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drawings/drawing1.xml" ContentType="application/vnd.openxmlformats-officedocument.drawingml.chartshapes+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drawings/drawing3.xml" ContentType="application/vnd.openxmlformats-officedocument.drawingml.chartshapes+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charts/chart51.xml" ContentType="application/vnd.openxmlformats-officedocument.drawingml.chart+xml"/>
  <Override PartName="/word/charts/chart52.xml" ContentType="application/vnd.openxmlformats-officedocument.drawingml.chart+xml"/>
  <Override PartName="/word/charts/chart5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hAnsi="Times New Roman" w:cs="Times New Roman"/>
          <w:b/>
          <w:sz w:val="48"/>
          <w:szCs w:val="48"/>
        </w:rPr>
        <w:id w:val="424230765"/>
        <w:docPartObj>
          <w:docPartGallery w:val="Cover Pages"/>
          <w:docPartUnique/>
        </w:docPartObj>
      </w:sdtPr>
      <w:sdtEndPr/>
      <w:sdtContent>
        <w:p w14:paraId="34821D09" w14:textId="77777777" w:rsidR="00520C99" w:rsidRDefault="00520C99" w:rsidP="00520C99">
          <w:pPr>
            <w:rPr>
              <w:rFonts w:ascii="Times New Roman" w:hAnsi="Times New Roman" w:cs="Times New Roman"/>
              <w:b/>
              <w:sz w:val="48"/>
              <w:szCs w:val="48"/>
            </w:rPr>
          </w:pPr>
          <w:r w:rsidRPr="003736B7">
            <w:rPr>
              <w:noProof/>
              <w:sz w:val="18"/>
              <w:lang w:eastAsia="en-GB"/>
            </w:rPr>
            <mc:AlternateContent>
              <mc:Choice Requires="wps">
                <w:drawing>
                  <wp:anchor distT="0" distB="0" distL="114300" distR="114300" simplePos="0" relativeHeight="251977216" behindDoc="0" locked="0" layoutInCell="1" allowOverlap="1" wp14:anchorId="4CBE9EE0" wp14:editId="47E1E824">
                    <wp:simplePos x="0" y="0"/>
                    <wp:positionH relativeFrom="margin">
                      <wp:align>right</wp:align>
                    </wp:positionH>
                    <wp:positionV relativeFrom="paragraph">
                      <wp:posOffset>0</wp:posOffset>
                    </wp:positionV>
                    <wp:extent cx="2581275" cy="1428750"/>
                    <wp:effectExtent l="0" t="0" r="9525" b="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28750"/>
                            </a:xfrm>
                            <a:prstGeom prst="rect">
                              <a:avLst/>
                            </a:prstGeom>
                            <a:solidFill>
                              <a:srgbClr val="FFFFFF"/>
                            </a:solidFill>
                            <a:ln w="9525">
                              <a:noFill/>
                              <a:miter lim="800000"/>
                              <a:headEnd/>
                              <a:tailEnd/>
                            </a:ln>
                          </wps:spPr>
                          <wps:txbx>
                            <w:txbxContent>
                              <w:p w14:paraId="3D0B127E" w14:textId="77777777" w:rsidR="005D5B68" w:rsidRPr="00CA7D2F" w:rsidRDefault="005D5B68" w:rsidP="00520C99">
                                <w:pPr>
                                  <w:rPr>
                                    <w:rFonts w:ascii="Times New Roman" w:hAnsi="Times New Roman" w:cs="Times New Roman"/>
                                    <w:sz w:val="48"/>
                                    <w:szCs w:val="48"/>
                                  </w:rPr>
                                </w:pPr>
                                <w:r w:rsidRPr="00CA7D2F">
                                  <w:rPr>
                                    <w:rFonts w:ascii="Times New Roman" w:hAnsi="Times New Roman" w:cs="Times New Roman"/>
                                    <w:sz w:val="48"/>
                                    <w:szCs w:val="48"/>
                                  </w:rPr>
                                  <w:t>Department of Materials Science and Engineer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margin-left:152.05pt;margin-top:0;width:203.25pt;height:112.5pt;z-index:251977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" stroked="f">
                    <v:textbox>
                      <w:txbxContent>
                        <w:p w14:paraId="3D0B127E" w14:textId="77777777" w:rsidR="005D5B68" w:rsidRPr="00CA7D2F" w:rsidRDefault="005D5B68" w:rsidP="00520C99">
                          <w:pPr>
                            <w:rPr>
                              <w:rFonts w:ascii="Times New Roman" w:hAnsi="Times New Roman" w:cs="Times New Roman"/>
                              <w:sz w:val="48"/>
                              <w:szCs w:val="48"/>
                            </w:rPr>
                          </w:pPr>
                          <w:r w:rsidRPr="00CA7D2F">
                            <w:rPr>
                              <w:rFonts w:ascii="Times New Roman" w:hAnsi="Times New Roman" w:cs="Times New Roman"/>
                              <w:sz w:val="48"/>
                              <w:szCs w:val="48"/>
                            </w:rPr>
                            <w:t>Department of Materials Science and Engineering</w:t>
                          </w:r>
                        </w:p>
                      </w:txbxContent>
                    </v:textbox>
                    <w10:wrap anchorx="margin"/>
                  </v:shape>
                </w:pict>
              </mc:Fallback>
            </mc:AlternateContent>
          </w:r>
          <w:r>
            <w:rPr>
              <w:noProof/>
              <w:lang w:eastAsia="en-GB"/>
            </w:rPr>
            <w:drawing>
              <wp:anchor distT="0" distB="0" distL="114300" distR="114300" simplePos="0" relativeHeight="251976192" behindDoc="0" locked="0" layoutInCell="1" allowOverlap="1" wp14:anchorId="40939514" wp14:editId="78CAFE99">
                <wp:simplePos x="0" y="0"/>
                <wp:positionH relativeFrom="column">
                  <wp:posOffset>-421640</wp:posOffset>
                </wp:positionH>
                <wp:positionV relativeFrom="paragraph">
                  <wp:posOffset>6350</wp:posOffset>
                </wp:positionV>
                <wp:extent cx="2806700" cy="1367155"/>
                <wp:effectExtent l="0" t="0" r="0" b="4445"/>
                <wp:wrapSquare wrapText="bothSides"/>
                <wp:docPr id="14" name="Imagen 4" descr="http://www.the-mia.com/assets/galimage_sheffie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the-mia.com/assets/galimage_sheffiel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6700" cy="13671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48"/>
              <w:szCs w:val="48"/>
            </w:rPr>
            <w:t xml:space="preserve"> </w:t>
          </w:r>
        </w:p>
        <w:p w14:paraId="7EA0A76D" w14:textId="77777777" w:rsidR="00520C99" w:rsidRDefault="00520C99" w:rsidP="00520C99">
          <w:pPr>
            <w:rPr>
              <w:rFonts w:ascii="Times New Roman" w:hAnsi="Times New Roman" w:cs="Times New Roman"/>
              <w:b/>
              <w:sz w:val="48"/>
              <w:szCs w:val="48"/>
            </w:rPr>
          </w:pPr>
        </w:p>
        <w:p w14:paraId="3957D3A9" w14:textId="77777777" w:rsidR="00520C99" w:rsidRDefault="00520C99" w:rsidP="00520C99">
          <w:pPr>
            <w:rPr>
              <w:rFonts w:ascii="Times New Roman" w:hAnsi="Times New Roman" w:cs="Times New Roman"/>
              <w:b/>
              <w:sz w:val="48"/>
              <w:szCs w:val="48"/>
            </w:rPr>
          </w:pPr>
        </w:p>
        <w:p w14:paraId="795FD282" w14:textId="77777777" w:rsidR="00520C99" w:rsidRDefault="00520C99" w:rsidP="00520C99">
          <w:pPr>
            <w:rPr>
              <w:rFonts w:ascii="Times New Roman" w:hAnsi="Times New Roman" w:cs="Times New Roman"/>
              <w:b/>
              <w:sz w:val="48"/>
              <w:szCs w:val="48"/>
            </w:rPr>
          </w:pPr>
        </w:p>
        <w:p w14:paraId="6C1BB671" w14:textId="1DA0EEDE" w:rsidR="00520C99" w:rsidRDefault="00C26D66" w:rsidP="00520C99">
          <w:pPr>
            <w:jc w:val="center"/>
            <w:rPr>
              <w:rFonts w:ascii="Times New Roman" w:hAnsi="Times New Roman" w:cs="Times New Roman"/>
              <w:sz w:val="36"/>
              <w:szCs w:val="36"/>
            </w:rPr>
          </w:pPr>
          <w:bookmarkStart w:id="0" w:name="_GoBack"/>
          <w:r>
            <w:rPr>
              <w:rFonts w:ascii="Times New Roman" w:hAnsi="Times New Roman" w:cs="Times New Roman"/>
              <w:sz w:val="36"/>
              <w:szCs w:val="36"/>
            </w:rPr>
            <w:t xml:space="preserve">Use of </w:t>
          </w:r>
          <w:r w:rsidR="00B2344B">
            <w:rPr>
              <w:rFonts w:ascii="Times New Roman" w:hAnsi="Times New Roman" w:cs="Times New Roman"/>
              <w:sz w:val="36"/>
              <w:szCs w:val="36"/>
            </w:rPr>
            <w:t>W</w:t>
          </w:r>
          <w:r>
            <w:rPr>
              <w:rFonts w:ascii="Times New Roman" w:hAnsi="Times New Roman" w:cs="Times New Roman"/>
              <w:sz w:val="36"/>
              <w:szCs w:val="36"/>
            </w:rPr>
            <w:t xml:space="preserve">aste </w:t>
          </w:r>
          <w:r w:rsidR="00B2344B">
            <w:rPr>
              <w:rFonts w:ascii="Times New Roman" w:hAnsi="Times New Roman" w:cs="Times New Roman"/>
              <w:sz w:val="36"/>
              <w:szCs w:val="36"/>
            </w:rPr>
            <w:t>R</w:t>
          </w:r>
          <w:r>
            <w:rPr>
              <w:rFonts w:ascii="Times New Roman" w:hAnsi="Times New Roman" w:cs="Times New Roman"/>
              <w:sz w:val="36"/>
              <w:szCs w:val="36"/>
            </w:rPr>
            <w:t xml:space="preserve">esources in </w:t>
          </w:r>
          <w:r w:rsidR="00B2344B">
            <w:rPr>
              <w:rFonts w:ascii="Times New Roman" w:hAnsi="Times New Roman" w:cs="Times New Roman"/>
              <w:sz w:val="36"/>
              <w:szCs w:val="36"/>
            </w:rPr>
            <w:t xml:space="preserve">the </w:t>
          </w:r>
          <w:r>
            <w:rPr>
              <w:rFonts w:ascii="Times New Roman" w:hAnsi="Times New Roman" w:cs="Times New Roman"/>
              <w:sz w:val="36"/>
              <w:szCs w:val="36"/>
            </w:rPr>
            <w:t>Sinter Plant</w:t>
          </w:r>
          <w:r w:rsidR="00F64E51">
            <w:rPr>
              <w:rFonts w:ascii="Times New Roman" w:hAnsi="Times New Roman" w:cs="Times New Roman"/>
              <w:sz w:val="36"/>
              <w:szCs w:val="36"/>
            </w:rPr>
            <w:t xml:space="preserve"> in </w:t>
          </w:r>
          <w:r w:rsidR="006C6701">
            <w:rPr>
              <w:rFonts w:ascii="Times New Roman" w:hAnsi="Times New Roman" w:cs="Times New Roman"/>
              <w:sz w:val="36"/>
              <w:szCs w:val="36"/>
            </w:rPr>
            <w:t>Iron</w:t>
          </w:r>
          <w:r w:rsidR="00F64E51">
            <w:rPr>
              <w:rFonts w:ascii="Times New Roman" w:hAnsi="Times New Roman" w:cs="Times New Roman"/>
              <w:sz w:val="36"/>
              <w:szCs w:val="36"/>
            </w:rPr>
            <w:t>making</w:t>
          </w:r>
        </w:p>
        <w:bookmarkEnd w:id="0"/>
        <w:p w14:paraId="7E32F892" w14:textId="77777777" w:rsidR="00520C99" w:rsidRDefault="00520C99" w:rsidP="00520C99">
          <w:pPr>
            <w:jc w:val="center"/>
            <w:rPr>
              <w:rFonts w:ascii="Times New Roman" w:hAnsi="Times New Roman" w:cs="Times New Roman"/>
              <w:sz w:val="36"/>
              <w:szCs w:val="36"/>
            </w:rPr>
          </w:pPr>
        </w:p>
        <w:p w14:paraId="0476EC0F" w14:textId="0DCAE6FC" w:rsidR="00520C99" w:rsidRDefault="00520C99" w:rsidP="00520C99">
          <w:pPr>
            <w:jc w:val="center"/>
            <w:rPr>
              <w:rFonts w:ascii="Times New Roman" w:hAnsi="Times New Roman" w:cs="Times New Roman"/>
              <w:sz w:val="36"/>
              <w:szCs w:val="36"/>
            </w:rPr>
          </w:pPr>
          <w:r>
            <w:rPr>
              <w:rFonts w:ascii="Times New Roman" w:hAnsi="Times New Roman" w:cs="Times New Roman"/>
              <w:sz w:val="36"/>
              <w:szCs w:val="36"/>
            </w:rPr>
            <w:t>By:</w:t>
          </w:r>
        </w:p>
        <w:p w14:paraId="2F7C3355" w14:textId="17995D41" w:rsidR="00520C99" w:rsidRPr="00520C99" w:rsidRDefault="00520C99" w:rsidP="00520C99">
          <w:pPr>
            <w:jc w:val="center"/>
            <w:rPr>
              <w:rFonts w:ascii="Times New Roman" w:hAnsi="Times New Roman" w:cs="Times New Roman"/>
              <w:sz w:val="36"/>
              <w:szCs w:val="36"/>
              <w:lang w:val="es-ES"/>
            </w:rPr>
          </w:pPr>
          <w:r>
            <w:rPr>
              <w:rFonts w:ascii="Times New Roman" w:hAnsi="Times New Roman" w:cs="Times New Roman"/>
              <w:sz w:val="36"/>
              <w:szCs w:val="36"/>
              <w:lang w:val="es-ES"/>
            </w:rPr>
            <w:t>Kamal Hussain Miah</w:t>
          </w:r>
        </w:p>
        <w:p w14:paraId="4353B683" w14:textId="77777777" w:rsidR="00520C99" w:rsidRDefault="00520C99" w:rsidP="00520C99">
          <w:pPr>
            <w:jc w:val="right"/>
            <w:rPr>
              <w:rFonts w:ascii="Times New Roman" w:hAnsi="Times New Roman" w:cs="Times New Roman"/>
              <w:sz w:val="28"/>
              <w:szCs w:val="28"/>
              <w:lang w:val="en-US"/>
            </w:rPr>
          </w:pPr>
        </w:p>
        <w:p w14:paraId="7D8D9B00" w14:textId="77777777" w:rsidR="00520C99" w:rsidRDefault="00520C99" w:rsidP="00520C99">
          <w:pPr>
            <w:jc w:val="center"/>
            <w:rPr>
              <w:rFonts w:ascii="Times New Roman" w:hAnsi="Times New Roman" w:cs="Times New Roman"/>
              <w:sz w:val="28"/>
              <w:szCs w:val="28"/>
              <w:lang w:val="en-US"/>
            </w:rPr>
          </w:pPr>
        </w:p>
        <w:p w14:paraId="3C803FEB" w14:textId="1FA3C86D" w:rsidR="00520C99" w:rsidRDefault="00520C99" w:rsidP="00520C99">
          <w:pPr>
            <w:pStyle w:val="NoSpacing"/>
            <w:tabs>
              <w:tab w:val="left" w:pos="3240"/>
            </w:tabs>
            <w:spacing w:line="360" w:lineRule="auto"/>
            <w:ind w:left="720"/>
            <w:jc w:val="center"/>
            <w:rPr>
              <w:rFonts w:ascii="Times New Roman" w:hAnsi="Times New Roman" w:cs="Times New Roman"/>
              <w:sz w:val="28"/>
              <w:szCs w:val="28"/>
            </w:rPr>
          </w:pPr>
          <w:r>
            <w:rPr>
              <w:rFonts w:ascii="Times New Roman" w:hAnsi="Times New Roman" w:cs="Times New Roman"/>
              <w:sz w:val="28"/>
              <w:szCs w:val="28"/>
            </w:rPr>
            <w:t>A thesis</w:t>
          </w:r>
          <w:r w:rsidRPr="000A74D9">
            <w:rPr>
              <w:rFonts w:ascii="Times New Roman" w:hAnsi="Times New Roman" w:cs="Times New Roman"/>
              <w:sz w:val="28"/>
              <w:szCs w:val="28"/>
            </w:rPr>
            <w:t xml:space="preserve"> submitted in part</w:t>
          </w:r>
          <w:r>
            <w:rPr>
              <w:rFonts w:ascii="Times New Roman" w:hAnsi="Times New Roman" w:cs="Times New Roman"/>
              <w:sz w:val="28"/>
              <w:szCs w:val="28"/>
            </w:rPr>
            <w:t>ial</w:t>
          </w:r>
          <w:r w:rsidRPr="000A74D9">
            <w:rPr>
              <w:rFonts w:ascii="Times New Roman" w:hAnsi="Times New Roman" w:cs="Times New Roman"/>
              <w:sz w:val="28"/>
              <w:szCs w:val="28"/>
            </w:rPr>
            <w:t xml:space="preserve"> fulfilment for the Degree of </w:t>
          </w:r>
          <w:r>
            <w:rPr>
              <w:rFonts w:ascii="Times New Roman" w:hAnsi="Times New Roman" w:cs="Times New Roman"/>
              <w:sz w:val="28"/>
              <w:szCs w:val="28"/>
            </w:rPr>
            <w:t xml:space="preserve">Doctor of Philosophy </w:t>
          </w:r>
        </w:p>
        <w:p w14:paraId="565067BB" w14:textId="77777777" w:rsidR="00520C99" w:rsidRDefault="00520C99" w:rsidP="00520C99">
          <w:pPr>
            <w:pStyle w:val="NoSpacing"/>
            <w:tabs>
              <w:tab w:val="left" w:pos="3240"/>
            </w:tabs>
            <w:spacing w:line="360" w:lineRule="auto"/>
            <w:ind w:left="720"/>
            <w:jc w:val="center"/>
            <w:rPr>
              <w:rFonts w:ascii="Times New Roman" w:hAnsi="Times New Roman" w:cs="Times New Roman"/>
              <w:sz w:val="28"/>
              <w:szCs w:val="28"/>
            </w:rPr>
          </w:pPr>
        </w:p>
        <w:p w14:paraId="65A8637F" w14:textId="34A9F041" w:rsidR="00520C99" w:rsidRDefault="00520C99" w:rsidP="00520C99">
          <w:pPr>
            <w:pStyle w:val="NoSpacing"/>
            <w:tabs>
              <w:tab w:val="left" w:pos="3240"/>
            </w:tabs>
            <w:spacing w:line="360" w:lineRule="auto"/>
            <w:ind w:left="720"/>
            <w:jc w:val="center"/>
            <w:rPr>
              <w:rFonts w:ascii="Times New Roman" w:hAnsi="Times New Roman" w:cs="Times New Roman"/>
              <w:sz w:val="28"/>
              <w:szCs w:val="28"/>
            </w:rPr>
          </w:pPr>
          <w:r>
            <w:rPr>
              <w:rFonts w:ascii="Times New Roman" w:hAnsi="Times New Roman" w:cs="Times New Roman"/>
              <w:sz w:val="28"/>
              <w:szCs w:val="28"/>
            </w:rPr>
            <w:t>The University of Sheffield</w:t>
          </w:r>
        </w:p>
        <w:p w14:paraId="07FDF4EE" w14:textId="2BE4A41E" w:rsidR="00520C99" w:rsidRDefault="00520C99" w:rsidP="00520C99">
          <w:pPr>
            <w:pStyle w:val="NoSpacing"/>
            <w:tabs>
              <w:tab w:val="left" w:pos="3240"/>
            </w:tabs>
            <w:spacing w:line="360" w:lineRule="auto"/>
            <w:ind w:left="720"/>
            <w:jc w:val="center"/>
            <w:rPr>
              <w:rFonts w:ascii="Times New Roman" w:hAnsi="Times New Roman" w:cs="Times New Roman"/>
              <w:sz w:val="28"/>
              <w:szCs w:val="28"/>
            </w:rPr>
          </w:pPr>
          <w:r>
            <w:rPr>
              <w:rFonts w:ascii="Times New Roman" w:hAnsi="Times New Roman" w:cs="Times New Roman"/>
              <w:sz w:val="28"/>
              <w:szCs w:val="28"/>
            </w:rPr>
            <w:t>Faculty of Engineering</w:t>
          </w:r>
        </w:p>
        <w:p w14:paraId="7672C461" w14:textId="0163A685" w:rsidR="00520C99" w:rsidRPr="000A74D9" w:rsidRDefault="00520C99" w:rsidP="00520C99">
          <w:pPr>
            <w:pStyle w:val="NoSpacing"/>
            <w:tabs>
              <w:tab w:val="left" w:pos="3240"/>
            </w:tabs>
            <w:spacing w:line="360" w:lineRule="auto"/>
            <w:ind w:left="720"/>
            <w:jc w:val="center"/>
            <w:rPr>
              <w:rFonts w:ascii="Times New Roman" w:hAnsi="Times New Roman" w:cs="Times New Roman"/>
              <w:sz w:val="28"/>
              <w:szCs w:val="28"/>
            </w:rPr>
          </w:pPr>
          <w:r>
            <w:rPr>
              <w:rFonts w:ascii="Times New Roman" w:hAnsi="Times New Roman" w:cs="Times New Roman"/>
              <w:sz w:val="28"/>
              <w:szCs w:val="28"/>
            </w:rPr>
            <w:t>Department of Material Science</w:t>
          </w:r>
          <w:r w:rsidR="009A50D5">
            <w:rPr>
              <w:rFonts w:ascii="Times New Roman" w:hAnsi="Times New Roman" w:cs="Times New Roman"/>
              <w:sz w:val="28"/>
              <w:szCs w:val="28"/>
            </w:rPr>
            <w:t xml:space="preserve"> &amp; Engineering</w:t>
          </w:r>
        </w:p>
        <w:p w14:paraId="3C0C06D2" w14:textId="77777777" w:rsidR="00520C99" w:rsidRDefault="00520C99" w:rsidP="00520C99">
          <w:pPr>
            <w:jc w:val="center"/>
            <w:rPr>
              <w:rFonts w:ascii="Times New Roman" w:hAnsi="Times New Roman" w:cs="Times New Roman"/>
              <w:sz w:val="28"/>
              <w:szCs w:val="28"/>
            </w:rPr>
          </w:pPr>
        </w:p>
        <w:p w14:paraId="1F20EA06" w14:textId="610A699B" w:rsidR="00520C99" w:rsidRDefault="00A91284" w:rsidP="00520C99">
          <w:pPr>
            <w:jc w:val="center"/>
            <w:rPr>
              <w:rFonts w:ascii="Times New Roman" w:hAnsi="Times New Roman" w:cs="Times New Roman"/>
              <w:b/>
              <w:sz w:val="48"/>
              <w:szCs w:val="48"/>
            </w:rPr>
          </w:pPr>
          <w:r>
            <w:rPr>
              <w:rFonts w:ascii="Times New Roman" w:hAnsi="Times New Roman" w:cs="Times New Roman"/>
              <w:sz w:val="28"/>
              <w:szCs w:val="28"/>
            </w:rPr>
            <w:t xml:space="preserve">January </w:t>
          </w:r>
          <w:r w:rsidR="00520C99">
            <w:rPr>
              <w:rFonts w:ascii="Times New Roman" w:hAnsi="Times New Roman" w:cs="Times New Roman"/>
              <w:sz w:val="28"/>
              <w:szCs w:val="28"/>
            </w:rPr>
            <w:t>201</w:t>
          </w:r>
          <w:r>
            <w:rPr>
              <w:rFonts w:ascii="Times New Roman" w:hAnsi="Times New Roman" w:cs="Times New Roman"/>
              <w:sz w:val="28"/>
              <w:szCs w:val="28"/>
            </w:rPr>
            <w:t>8</w:t>
          </w:r>
        </w:p>
      </w:sdtContent>
    </w:sdt>
    <w:p w14:paraId="7E80C13D" w14:textId="77777777" w:rsidR="00DE3C60" w:rsidRPr="00B036F6" w:rsidRDefault="00DE3C60">
      <w:pPr>
        <w:spacing w:line="360" w:lineRule="auto"/>
        <w:jc w:val="both"/>
        <w:rPr>
          <w:rFonts w:ascii="Times New Roman" w:hAnsi="Times New Roman" w:cs="Times New Roman"/>
          <w:color w:val="000000" w:themeColor="text1"/>
          <w:sz w:val="24"/>
          <w:szCs w:val="24"/>
        </w:rPr>
      </w:pPr>
    </w:p>
    <w:p w14:paraId="2C823FDE" w14:textId="77777777" w:rsidR="00DE3C60" w:rsidRPr="00B036F6" w:rsidRDefault="00DE3C60">
      <w:pPr>
        <w:spacing w:line="360" w:lineRule="auto"/>
        <w:jc w:val="both"/>
        <w:rPr>
          <w:rFonts w:ascii="Times New Roman" w:hAnsi="Times New Roman" w:cs="Times New Roman"/>
          <w:color w:val="000000" w:themeColor="text1"/>
          <w:sz w:val="24"/>
          <w:szCs w:val="24"/>
        </w:rPr>
      </w:pPr>
    </w:p>
    <w:p w14:paraId="1BD8E11F" w14:textId="77777777" w:rsidR="00DE3C60" w:rsidRPr="00B036F6" w:rsidRDefault="00DE3C60">
      <w:pPr>
        <w:spacing w:line="360" w:lineRule="auto"/>
        <w:jc w:val="both"/>
        <w:rPr>
          <w:rFonts w:ascii="Times New Roman" w:hAnsi="Times New Roman" w:cs="Times New Roman"/>
          <w:color w:val="000000" w:themeColor="text1"/>
          <w:sz w:val="24"/>
          <w:szCs w:val="24"/>
        </w:rPr>
      </w:pPr>
    </w:p>
    <w:p w14:paraId="6A4121F3" w14:textId="77777777" w:rsidR="00DE3C60" w:rsidRPr="00B036F6" w:rsidRDefault="00DE3C60">
      <w:pPr>
        <w:spacing w:line="360" w:lineRule="auto"/>
        <w:jc w:val="both"/>
        <w:rPr>
          <w:rFonts w:ascii="Times New Roman" w:hAnsi="Times New Roman" w:cs="Times New Roman"/>
          <w:color w:val="000000" w:themeColor="text1"/>
          <w:sz w:val="24"/>
          <w:szCs w:val="24"/>
        </w:rPr>
      </w:pPr>
    </w:p>
    <w:p w14:paraId="4946F18A" w14:textId="77777777" w:rsidR="00293357" w:rsidRPr="00EF4FF7" w:rsidRDefault="00293357" w:rsidP="003133AF">
      <w:pPr>
        <w:pStyle w:val="Heading1"/>
        <w:rPr>
          <w:rStyle w:val="Strong"/>
          <w:rFonts w:ascii="Times New Roman" w:hAnsi="Times New Roman" w:cs="Times New Roman"/>
          <w:b/>
          <w:bCs/>
          <w:sz w:val="24"/>
          <w:szCs w:val="24"/>
        </w:rPr>
      </w:pPr>
      <w:bookmarkStart w:id="1" w:name="_Toc518370489"/>
      <w:r w:rsidRPr="00EF4FF7">
        <w:rPr>
          <w:rStyle w:val="Strong"/>
          <w:rFonts w:ascii="Times New Roman" w:hAnsi="Times New Roman" w:cs="Times New Roman"/>
          <w:b/>
          <w:bCs/>
          <w:color w:val="auto"/>
          <w:sz w:val="24"/>
          <w:szCs w:val="24"/>
        </w:rPr>
        <w:lastRenderedPageBreak/>
        <w:t>Abstract</w:t>
      </w:r>
      <w:bookmarkEnd w:id="1"/>
    </w:p>
    <w:p w14:paraId="260DE403" w14:textId="77777777" w:rsidR="00836702" w:rsidRPr="00D83F69" w:rsidRDefault="00836702" w:rsidP="00D83F69"/>
    <w:p w14:paraId="41AD1532" w14:textId="79CF6434" w:rsidR="00293357" w:rsidRPr="00B036F6" w:rsidRDefault="00293357" w:rsidP="0043076D">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steel industry is one of the largest industrial emitters of </w:t>
      </w:r>
      <w:r w:rsidR="000C599A" w:rsidRPr="00B036F6">
        <w:rPr>
          <w:rFonts w:ascii="Times New Roman" w:hAnsi="Times New Roman" w:cs="Times New Roman"/>
          <w:color w:val="000000" w:themeColor="text1"/>
          <w:sz w:val="24"/>
          <w:szCs w:val="24"/>
        </w:rPr>
        <w:t>Carbon Dioxide (</w:t>
      </w:r>
      <w:r w:rsidRPr="00B036F6">
        <w:rPr>
          <w:rFonts w:ascii="Times New Roman" w:hAnsi="Times New Roman" w:cs="Times New Roman"/>
          <w:color w:val="000000" w:themeColor="text1"/>
          <w:sz w:val="24"/>
          <w:szCs w:val="24"/>
        </w:rPr>
        <w:t>CO</w:t>
      </w:r>
      <w:r w:rsidRPr="00B036F6">
        <w:rPr>
          <w:rFonts w:ascii="Times New Roman" w:hAnsi="Times New Roman" w:cs="Times New Roman"/>
          <w:color w:val="000000" w:themeColor="text1"/>
          <w:sz w:val="24"/>
          <w:szCs w:val="24"/>
          <w:vertAlign w:val="subscript"/>
        </w:rPr>
        <w:t>2</w:t>
      </w:r>
      <w:r w:rsidR="000C599A" w:rsidRPr="00B036F6">
        <w:rPr>
          <w:rFonts w:ascii="Times New Roman" w:hAnsi="Times New Roman" w:cs="Times New Roman"/>
          <w:color w:val="000000" w:themeColor="text1"/>
          <w:sz w:val="24"/>
          <w:szCs w:val="24"/>
        </w:rPr>
        <w:t>)</w:t>
      </w:r>
      <w:r w:rsidR="005871F1" w:rsidRPr="00B036F6">
        <w:rPr>
          <w:rFonts w:ascii="Times New Roman" w:hAnsi="Times New Roman" w:cs="Times New Roman"/>
          <w:color w:val="000000" w:themeColor="text1"/>
          <w:sz w:val="24"/>
          <w:szCs w:val="24"/>
        </w:rPr>
        <w:t xml:space="preserve"> worldwide</w:t>
      </w:r>
      <w:r w:rsidRPr="00B036F6">
        <w:rPr>
          <w:rFonts w:ascii="Times New Roman" w:hAnsi="Times New Roman" w:cs="Times New Roman"/>
          <w:color w:val="000000" w:themeColor="text1"/>
          <w:sz w:val="24"/>
          <w:szCs w:val="24"/>
        </w:rPr>
        <w:softHyphen/>
      </w:r>
      <w:r w:rsidR="00B5325B"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contributing</w:t>
      </w:r>
      <w:r w:rsidR="00AC7573" w:rsidRPr="00B036F6">
        <w:rPr>
          <w:rFonts w:ascii="Times New Roman" w:hAnsi="Times New Roman" w:cs="Times New Roman"/>
          <w:color w:val="000000" w:themeColor="text1"/>
          <w:sz w:val="24"/>
          <w:szCs w:val="24"/>
        </w:rPr>
        <w:t xml:space="preserve"> to</w:t>
      </w:r>
      <w:r w:rsidRPr="00B036F6">
        <w:rPr>
          <w:rFonts w:ascii="Times New Roman" w:hAnsi="Times New Roman" w:cs="Times New Roman"/>
          <w:color w:val="000000" w:themeColor="text1"/>
          <w:sz w:val="24"/>
          <w:szCs w:val="24"/>
        </w:rPr>
        <w:t xml:space="preserve"> 7% of the total global greenhouse gas emission</w:t>
      </w:r>
      <w:r w:rsidR="003D46B8" w:rsidRPr="00B036F6">
        <w:rPr>
          <w:rFonts w:ascii="Times New Roman" w:hAnsi="Times New Roman" w:cs="Times New Roman"/>
          <w:color w:val="000000" w:themeColor="text1"/>
          <w:sz w:val="24"/>
          <w:szCs w:val="24"/>
        </w:rPr>
        <w:t>s</w:t>
      </w:r>
      <w:r w:rsidR="002A6B92">
        <w:rPr>
          <w:rFonts w:ascii="Times New Roman" w:hAnsi="Times New Roman" w:cs="Times New Roman"/>
          <w:color w:val="000000" w:themeColor="text1"/>
          <w:sz w:val="24"/>
          <w:szCs w:val="24"/>
        </w:rPr>
        <w:t xml:space="preserve">. </w:t>
      </w:r>
      <w:r w:rsidR="00C73401">
        <w:rPr>
          <w:rFonts w:ascii="Times New Roman" w:hAnsi="Times New Roman" w:cs="Times New Roman"/>
          <w:color w:val="000000" w:themeColor="text1"/>
          <w:sz w:val="24"/>
          <w:szCs w:val="24"/>
        </w:rPr>
        <w:t>The sinter plant at an integrated site is the 2</w:t>
      </w:r>
      <w:r w:rsidR="00C73401" w:rsidRPr="008D3758">
        <w:rPr>
          <w:rFonts w:ascii="Times New Roman" w:hAnsi="Times New Roman" w:cs="Times New Roman"/>
          <w:color w:val="000000" w:themeColor="text1"/>
          <w:sz w:val="24"/>
          <w:szCs w:val="24"/>
          <w:vertAlign w:val="superscript"/>
        </w:rPr>
        <w:t>nd</w:t>
      </w:r>
      <w:r w:rsidR="00C73401">
        <w:rPr>
          <w:rFonts w:ascii="Times New Roman" w:hAnsi="Times New Roman" w:cs="Times New Roman"/>
          <w:color w:val="000000" w:themeColor="text1"/>
          <w:sz w:val="24"/>
          <w:szCs w:val="24"/>
        </w:rPr>
        <w:t xml:space="preserve"> highest emitter of </w:t>
      </w:r>
      <w:r w:rsidR="00C73401" w:rsidRPr="00B036F6">
        <w:rPr>
          <w:rFonts w:ascii="Times New Roman" w:hAnsi="Times New Roman" w:cs="Times New Roman"/>
          <w:color w:val="000000" w:themeColor="text1"/>
          <w:sz w:val="24"/>
          <w:szCs w:val="24"/>
        </w:rPr>
        <w:t>CO</w:t>
      </w:r>
      <w:r w:rsidR="00C73401" w:rsidRPr="00B036F6">
        <w:rPr>
          <w:rFonts w:ascii="Times New Roman" w:hAnsi="Times New Roman" w:cs="Times New Roman"/>
          <w:color w:val="000000" w:themeColor="text1"/>
          <w:sz w:val="24"/>
          <w:szCs w:val="24"/>
          <w:vertAlign w:val="subscript"/>
        </w:rPr>
        <w:t>2</w:t>
      </w:r>
      <w:r w:rsidR="00C73401">
        <w:rPr>
          <w:rFonts w:ascii="Times New Roman" w:hAnsi="Times New Roman" w:cs="Times New Roman"/>
          <w:color w:val="000000" w:themeColor="text1"/>
          <w:sz w:val="24"/>
          <w:szCs w:val="24"/>
        </w:rPr>
        <w:t xml:space="preserve"> with the Blast furnace being the highest. One concept in reducing the environmental impact at UK steel sites is the use of alternative carbon based by-products and wastes from other sectors instead of using coke/coal. The concept of this process is trying to create a circular economy where there are no loose ends; this is better known as industrial symbiosis. </w:t>
      </w:r>
      <w:r w:rsidRPr="00B036F6">
        <w:rPr>
          <w:rFonts w:ascii="Times New Roman" w:hAnsi="Times New Roman" w:cs="Times New Roman"/>
          <w:color w:val="000000" w:themeColor="text1"/>
          <w:sz w:val="24"/>
          <w:szCs w:val="24"/>
        </w:rPr>
        <w:t xml:space="preserve">The </w:t>
      </w:r>
      <w:r w:rsidR="007249AF" w:rsidRPr="00B036F6">
        <w:rPr>
          <w:rFonts w:ascii="Times New Roman" w:hAnsi="Times New Roman" w:cs="Times New Roman"/>
          <w:color w:val="000000" w:themeColor="text1"/>
          <w:sz w:val="24"/>
          <w:szCs w:val="24"/>
        </w:rPr>
        <w:t xml:space="preserve">main </w:t>
      </w:r>
      <w:r w:rsidRPr="00B036F6">
        <w:rPr>
          <w:rFonts w:ascii="Times New Roman" w:hAnsi="Times New Roman" w:cs="Times New Roman"/>
          <w:color w:val="000000" w:themeColor="text1"/>
          <w:sz w:val="24"/>
          <w:szCs w:val="24"/>
        </w:rPr>
        <w:t xml:space="preserve">aim of this study was to identify waste streams in the </w:t>
      </w:r>
      <w:r w:rsidR="00742585" w:rsidRPr="00B036F6">
        <w:rPr>
          <w:rFonts w:ascii="Times New Roman" w:hAnsi="Times New Roman" w:cs="Times New Roman"/>
          <w:color w:val="000000" w:themeColor="text1"/>
          <w:sz w:val="24"/>
          <w:szCs w:val="24"/>
        </w:rPr>
        <w:t>United Kingdom (UK)</w:t>
      </w:r>
      <w:r w:rsidRPr="00B036F6">
        <w:rPr>
          <w:rFonts w:ascii="Times New Roman" w:hAnsi="Times New Roman" w:cs="Times New Roman"/>
          <w:color w:val="000000" w:themeColor="text1"/>
          <w:sz w:val="24"/>
          <w:szCs w:val="24"/>
        </w:rPr>
        <w:t xml:space="preserve"> and assess any environmental benefits to</w:t>
      </w:r>
      <w:r w:rsidR="00247BC4" w:rsidRPr="00B036F6">
        <w:rPr>
          <w:rFonts w:ascii="Times New Roman" w:hAnsi="Times New Roman" w:cs="Times New Roman"/>
          <w:color w:val="000000" w:themeColor="text1"/>
          <w:sz w:val="24"/>
          <w:szCs w:val="24"/>
        </w:rPr>
        <w:t xml:space="preserve"> their </w:t>
      </w:r>
      <w:r w:rsidRPr="00B036F6">
        <w:rPr>
          <w:rFonts w:ascii="Times New Roman" w:hAnsi="Times New Roman" w:cs="Times New Roman"/>
          <w:color w:val="000000" w:themeColor="text1"/>
          <w:sz w:val="24"/>
          <w:szCs w:val="24"/>
        </w:rPr>
        <w:t>utilisation in the steel making process</w:t>
      </w:r>
      <w:r w:rsidR="00C73401">
        <w:rPr>
          <w:rFonts w:ascii="Times New Roman" w:hAnsi="Times New Roman" w:cs="Times New Roman"/>
          <w:color w:val="000000" w:themeColor="text1"/>
          <w:sz w:val="24"/>
          <w:szCs w:val="24"/>
        </w:rPr>
        <w:t>, in particular the sinter plant.</w:t>
      </w:r>
    </w:p>
    <w:p w14:paraId="281305BE" w14:textId="3E5FECB3" w:rsidR="00293357" w:rsidRPr="00B036F6" w:rsidRDefault="00C73401" w:rsidP="004307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veral waste streams from various sectors were considered. </w:t>
      </w:r>
      <w:r w:rsidR="002A6B92" w:rsidRPr="00B036F6">
        <w:rPr>
          <w:rFonts w:ascii="Times New Roman" w:hAnsi="Times New Roman" w:cs="Times New Roman"/>
          <w:color w:val="000000" w:themeColor="text1"/>
          <w:sz w:val="24"/>
          <w:szCs w:val="24"/>
        </w:rPr>
        <w:t>W</w:t>
      </w:r>
      <w:r w:rsidR="00293357" w:rsidRPr="00B036F6">
        <w:rPr>
          <w:rFonts w:ascii="Times New Roman" w:hAnsi="Times New Roman" w:cs="Times New Roman"/>
          <w:color w:val="000000" w:themeColor="text1"/>
          <w:sz w:val="24"/>
          <w:szCs w:val="24"/>
        </w:rPr>
        <w:t>aste</w:t>
      </w:r>
      <w:r w:rsidR="002A6B92">
        <w:rPr>
          <w:rFonts w:ascii="Times New Roman" w:hAnsi="Times New Roman" w:cs="Times New Roman"/>
          <w:color w:val="000000" w:themeColor="text1"/>
          <w:sz w:val="24"/>
          <w:szCs w:val="24"/>
        </w:rPr>
        <w:t xml:space="preserve"> </w:t>
      </w:r>
      <w:r w:rsidR="00293357" w:rsidRPr="00B036F6">
        <w:rPr>
          <w:rFonts w:ascii="Times New Roman" w:hAnsi="Times New Roman" w:cs="Times New Roman"/>
          <w:color w:val="000000" w:themeColor="text1"/>
          <w:sz w:val="24"/>
          <w:szCs w:val="24"/>
        </w:rPr>
        <w:t>polymers (polypropylene and polystyrene) and biomass (oat husk, brewery spent grain</w:t>
      </w:r>
      <w:r w:rsidR="007249AF" w:rsidRPr="00B036F6">
        <w:rPr>
          <w:rFonts w:ascii="Times New Roman" w:hAnsi="Times New Roman" w:cs="Times New Roman"/>
          <w:color w:val="000000" w:themeColor="text1"/>
          <w:sz w:val="24"/>
          <w:szCs w:val="24"/>
        </w:rPr>
        <w:t xml:space="preserve"> (BSG)</w:t>
      </w:r>
      <w:r w:rsidR="00293357" w:rsidRPr="00B036F6">
        <w:rPr>
          <w:rFonts w:ascii="Times New Roman" w:hAnsi="Times New Roman" w:cs="Times New Roman"/>
          <w:color w:val="000000" w:themeColor="text1"/>
          <w:sz w:val="24"/>
          <w:szCs w:val="24"/>
        </w:rPr>
        <w:t xml:space="preserve"> &amp; rice bran</w:t>
      </w:r>
      <w:r w:rsidR="007249AF" w:rsidRPr="00B036F6">
        <w:rPr>
          <w:rFonts w:ascii="Times New Roman" w:hAnsi="Times New Roman" w:cs="Times New Roman"/>
          <w:color w:val="000000" w:themeColor="text1"/>
          <w:sz w:val="24"/>
          <w:szCs w:val="24"/>
        </w:rPr>
        <w:t xml:space="preserve">), </w:t>
      </w:r>
      <w:r w:rsidR="00465D0F">
        <w:rPr>
          <w:rFonts w:ascii="Times New Roman" w:hAnsi="Times New Roman" w:cs="Times New Roman"/>
          <w:color w:val="000000" w:themeColor="text1"/>
          <w:sz w:val="24"/>
          <w:szCs w:val="24"/>
        </w:rPr>
        <w:t>were studied</w:t>
      </w:r>
      <w:r>
        <w:rPr>
          <w:rFonts w:ascii="Times New Roman" w:hAnsi="Times New Roman" w:cs="Times New Roman"/>
          <w:color w:val="000000" w:themeColor="text1"/>
          <w:sz w:val="24"/>
          <w:szCs w:val="24"/>
        </w:rPr>
        <w:t xml:space="preserve"> using various experimental</w:t>
      </w:r>
      <w:r w:rsidR="00C30A8E">
        <w:rPr>
          <w:rFonts w:ascii="Times New Roman" w:hAnsi="Times New Roman" w:cs="Times New Roman"/>
          <w:color w:val="000000" w:themeColor="text1"/>
          <w:sz w:val="24"/>
          <w:szCs w:val="24"/>
        </w:rPr>
        <w:t xml:space="preserve"> (</w:t>
      </w:r>
      <w:r w:rsidR="005A7F08">
        <w:rPr>
          <w:rFonts w:ascii="Times New Roman" w:hAnsi="Times New Roman" w:cs="Times New Roman"/>
          <w:color w:val="000000" w:themeColor="text1"/>
          <w:sz w:val="24"/>
          <w:szCs w:val="24"/>
        </w:rPr>
        <w:t>s</w:t>
      </w:r>
      <w:r w:rsidR="00C30A8E">
        <w:rPr>
          <w:rFonts w:ascii="Times New Roman" w:hAnsi="Times New Roman" w:cs="Times New Roman"/>
          <w:color w:val="000000" w:themeColor="text1"/>
          <w:sz w:val="24"/>
          <w:szCs w:val="24"/>
        </w:rPr>
        <w:t>inter pot)</w:t>
      </w:r>
      <w:r>
        <w:rPr>
          <w:rFonts w:ascii="Times New Roman" w:hAnsi="Times New Roman" w:cs="Times New Roman"/>
          <w:color w:val="000000" w:themeColor="text1"/>
          <w:sz w:val="24"/>
          <w:szCs w:val="24"/>
        </w:rPr>
        <w:t xml:space="preserve"> and theoretical work</w:t>
      </w:r>
      <w:r w:rsidR="00C30A8E">
        <w:rPr>
          <w:rFonts w:ascii="Times New Roman" w:hAnsi="Times New Roman" w:cs="Times New Roman"/>
          <w:color w:val="000000" w:themeColor="text1"/>
          <w:sz w:val="24"/>
          <w:szCs w:val="24"/>
        </w:rPr>
        <w:t xml:space="preserve"> (LCA)</w:t>
      </w:r>
      <w:r w:rsidR="00293357" w:rsidRPr="00B036F6">
        <w:rPr>
          <w:rFonts w:ascii="Times New Roman" w:hAnsi="Times New Roman" w:cs="Times New Roman"/>
          <w:color w:val="000000" w:themeColor="text1"/>
          <w:sz w:val="24"/>
          <w:szCs w:val="24"/>
        </w:rPr>
        <w:t>. The findings showed that biomass outperformed polymers and that substitution rate</w:t>
      </w:r>
      <w:r w:rsidR="004B7215" w:rsidRPr="00B036F6">
        <w:rPr>
          <w:rFonts w:ascii="Times New Roman" w:hAnsi="Times New Roman" w:cs="Times New Roman"/>
          <w:color w:val="000000" w:themeColor="text1"/>
          <w:sz w:val="24"/>
          <w:szCs w:val="24"/>
        </w:rPr>
        <w:t>s</w:t>
      </w:r>
      <w:r w:rsidR="00293357" w:rsidRPr="00B036F6">
        <w:rPr>
          <w:rFonts w:ascii="Times New Roman" w:hAnsi="Times New Roman" w:cs="Times New Roman"/>
          <w:color w:val="000000" w:themeColor="text1"/>
          <w:sz w:val="24"/>
          <w:szCs w:val="24"/>
        </w:rPr>
        <w:t xml:space="preserve"> for biomass was better suited at lower substitution rates</w:t>
      </w:r>
      <w:r w:rsidR="005363ED" w:rsidRPr="00B036F6">
        <w:rPr>
          <w:rFonts w:ascii="Times New Roman" w:hAnsi="Times New Roman" w:cs="Times New Roman"/>
          <w:color w:val="000000" w:themeColor="text1"/>
          <w:sz w:val="24"/>
          <w:szCs w:val="24"/>
        </w:rPr>
        <w:t>.</w:t>
      </w:r>
    </w:p>
    <w:p w14:paraId="7CD0170C" w14:textId="67825C5D" w:rsidR="00293357" w:rsidRPr="00B036F6" w:rsidRDefault="00C30A8E" w:rsidP="004307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231545" w:rsidRPr="00B036F6">
        <w:rPr>
          <w:rFonts w:ascii="Times New Roman" w:hAnsi="Times New Roman" w:cs="Times New Roman"/>
          <w:color w:val="000000" w:themeColor="text1"/>
          <w:sz w:val="24"/>
          <w:szCs w:val="24"/>
        </w:rPr>
        <w:t xml:space="preserve"> Life Cycle Assessment (</w:t>
      </w:r>
      <w:r w:rsidR="00293357" w:rsidRPr="00B036F6">
        <w:rPr>
          <w:rFonts w:ascii="Times New Roman" w:hAnsi="Times New Roman" w:cs="Times New Roman"/>
          <w:color w:val="000000" w:themeColor="text1"/>
          <w:sz w:val="24"/>
          <w:szCs w:val="24"/>
        </w:rPr>
        <w:t>LCA</w:t>
      </w:r>
      <w:r w:rsidR="00231545" w:rsidRPr="00B036F6">
        <w:rPr>
          <w:rFonts w:ascii="Times New Roman" w:hAnsi="Times New Roman" w:cs="Times New Roman"/>
          <w:color w:val="000000" w:themeColor="text1"/>
          <w:sz w:val="24"/>
          <w:szCs w:val="24"/>
        </w:rPr>
        <w:t>)</w:t>
      </w:r>
      <w:r w:rsidR="00293357" w:rsidRPr="00B036F6">
        <w:rPr>
          <w:rFonts w:ascii="Times New Roman" w:hAnsi="Times New Roman" w:cs="Times New Roman"/>
          <w:color w:val="000000" w:themeColor="text1"/>
          <w:sz w:val="24"/>
          <w:szCs w:val="24"/>
        </w:rPr>
        <w:t xml:space="preserve"> stu</w:t>
      </w:r>
      <w:r w:rsidR="00465D0F">
        <w:rPr>
          <w:rFonts w:ascii="Times New Roman" w:hAnsi="Times New Roman" w:cs="Times New Roman"/>
          <w:color w:val="000000" w:themeColor="text1"/>
          <w:sz w:val="24"/>
          <w:szCs w:val="24"/>
        </w:rPr>
        <w:t>dy and sinter pot trials were</w:t>
      </w:r>
      <w:r w:rsidR="00293357" w:rsidRPr="00B036F6">
        <w:rPr>
          <w:rFonts w:ascii="Times New Roman" w:hAnsi="Times New Roman" w:cs="Times New Roman"/>
          <w:color w:val="000000" w:themeColor="text1"/>
          <w:sz w:val="24"/>
          <w:szCs w:val="24"/>
        </w:rPr>
        <w:t xml:space="preserve"> carried out to assess the environmental impact of implementing the biomasses into the sinter plant</w:t>
      </w:r>
      <w:r w:rsidR="00465D0F">
        <w:rPr>
          <w:rFonts w:ascii="Times New Roman" w:hAnsi="Times New Roman" w:cs="Times New Roman"/>
          <w:color w:val="000000" w:themeColor="text1"/>
          <w:sz w:val="24"/>
          <w:szCs w:val="24"/>
        </w:rPr>
        <w:t>. The LCA</w:t>
      </w:r>
      <w:r>
        <w:rPr>
          <w:rFonts w:ascii="Times New Roman" w:hAnsi="Times New Roman" w:cs="Times New Roman"/>
          <w:color w:val="000000" w:themeColor="text1"/>
          <w:sz w:val="24"/>
          <w:szCs w:val="24"/>
        </w:rPr>
        <w:t xml:space="preserve"> study</w:t>
      </w:r>
      <w:r w:rsidR="00465D0F">
        <w:rPr>
          <w:rFonts w:ascii="Times New Roman" w:hAnsi="Times New Roman" w:cs="Times New Roman"/>
          <w:color w:val="000000" w:themeColor="text1"/>
          <w:sz w:val="24"/>
          <w:szCs w:val="24"/>
        </w:rPr>
        <w:t xml:space="preserve"> showed </w:t>
      </w:r>
      <w:r w:rsidR="00293357" w:rsidRPr="00B036F6">
        <w:rPr>
          <w:rFonts w:ascii="Times New Roman" w:hAnsi="Times New Roman" w:cs="Times New Roman"/>
          <w:color w:val="000000" w:themeColor="text1"/>
          <w:sz w:val="24"/>
          <w:szCs w:val="24"/>
        </w:rPr>
        <w:t>that</w:t>
      </w:r>
      <w:r w:rsidR="00231545" w:rsidRPr="00B036F6">
        <w:rPr>
          <w:rFonts w:ascii="Times New Roman" w:hAnsi="Times New Roman" w:cs="Times New Roman"/>
          <w:color w:val="000000" w:themeColor="text1"/>
          <w:sz w:val="24"/>
          <w:szCs w:val="24"/>
        </w:rPr>
        <w:t xml:space="preserve"> Global Warming Potential</w:t>
      </w:r>
      <w:r w:rsidR="00293357" w:rsidRPr="00B036F6">
        <w:rPr>
          <w:rFonts w:ascii="Times New Roman" w:hAnsi="Times New Roman" w:cs="Times New Roman"/>
          <w:color w:val="000000" w:themeColor="text1"/>
          <w:sz w:val="24"/>
          <w:szCs w:val="24"/>
        </w:rPr>
        <w:t xml:space="preserve"> </w:t>
      </w:r>
      <w:r w:rsidR="00231545" w:rsidRPr="00B036F6">
        <w:rPr>
          <w:rFonts w:ascii="Times New Roman" w:hAnsi="Times New Roman" w:cs="Times New Roman"/>
          <w:color w:val="000000" w:themeColor="text1"/>
          <w:sz w:val="24"/>
          <w:szCs w:val="24"/>
        </w:rPr>
        <w:t>(</w:t>
      </w:r>
      <w:r w:rsidR="00293357" w:rsidRPr="00B036F6">
        <w:rPr>
          <w:rFonts w:ascii="Times New Roman" w:hAnsi="Times New Roman" w:cs="Times New Roman"/>
          <w:color w:val="000000" w:themeColor="text1"/>
          <w:sz w:val="24"/>
          <w:szCs w:val="24"/>
        </w:rPr>
        <w:t>GWP</w:t>
      </w:r>
      <w:r w:rsidR="00231545" w:rsidRPr="00B036F6">
        <w:rPr>
          <w:rFonts w:ascii="Times New Roman" w:hAnsi="Times New Roman" w:cs="Times New Roman"/>
          <w:color w:val="000000" w:themeColor="text1"/>
          <w:sz w:val="24"/>
          <w:szCs w:val="24"/>
        </w:rPr>
        <w:t>)</w:t>
      </w:r>
      <w:r w:rsidR="00293357" w:rsidRPr="00B036F6">
        <w:rPr>
          <w:rFonts w:ascii="Times New Roman" w:hAnsi="Times New Roman" w:cs="Times New Roman"/>
          <w:color w:val="000000" w:themeColor="text1"/>
          <w:sz w:val="24"/>
          <w:szCs w:val="24"/>
        </w:rPr>
        <w:t xml:space="preserve">, </w:t>
      </w:r>
      <w:r w:rsidR="00742585" w:rsidRPr="00B036F6">
        <w:rPr>
          <w:rFonts w:ascii="Times New Roman" w:hAnsi="Times New Roman" w:cs="Times New Roman"/>
          <w:color w:val="000000" w:themeColor="text1"/>
          <w:sz w:val="24"/>
          <w:szCs w:val="24"/>
        </w:rPr>
        <w:t>E</w:t>
      </w:r>
      <w:r w:rsidR="00293357" w:rsidRPr="00B036F6">
        <w:rPr>
          <w:rFonts w:ascii="Times New Roman" w:hAnsi="Times New Roman" w:cs="Times New Roman"/>
          <w:color w:val="000000" w:themeColor="text1"/>
          <w:sz w:val="24"/>
          <w:szCs w:val="24"/>
        </w:rPr>
        <w:t xml:space="preserve">nergy </w:t>
      </w:r>
      <w:r w:rsidR="00742585" w:rsidRPr="00B036F6">
        <w:rPr>
          <w:rFonts w:ascii="Times New Roman" w:hAnsi="Times New Roman" w:cs="Times New Roman"/>
          <w:color w:val="000000" w:themeColor="text1"/>
          <w:sz w:val="24"/>
          <w:szCs w:val="24"/>
        </w:rPr>
        <w:t>U</w:t>
      </w:r>
      <w:r w:rsidR="00293357" w:rsidRPr="00B036F6">
        <w:rPr>
          <w:rFonts w:ascii="Times New Roman" w:hAnsi="Times New Roman" w:cs="Times New Roman"/>
          <w:color w:val="000000" w:themeColor="text1"/>
          <w:sz w:val="24"/>
          <w:szCs w:val="24"/>
        </w:rPr>
        <w:t xml:space="preserve">se and </w:t>
      </w:r>
      <w:r w:rsidR="00742585" w:rsidRPr="00B036F6">
        <w:rPr>
          <w:rFonts w:ascii="Times New Roman" w:hAnsi="Times New Roman" w:cs="Times New Roman"/>
          <w:color w:val="000000" w:themeColor="text1"/>
          <w:sz w:val="24"/>
          <w:szCs w:val="24"/>
        </w:rPr>
        <w:t>A</w:t>
      </w:r>
      <w:r w:rsidR="00293357" w:rsidRPr="00B036F6">
        <w:rPr>
          <w:rFonts w:ascii="Times New Roman" w:hAnsi="Times New Roman" w:cs="Times New Roman"/>
          <w:color w:val="000000" w:themeColor="text1"/>
          <w:sz w:val="24"/>
          <w:szCs w:val="24"/>
        </w:rPr>
        <w:t xml:space="preserve">biotic </w:t>
      </w:r>
      <w:r w:rsidR="00742585" w:rsidRPr="00B036F6">
        <w:rPr>
          <w:rFonts w:ascii="Times New Roman" w:hAnsi="Times New Roman" w:cs="Times New Roman"/>
          <w:color w:val="000000" w:themeColor="text1"/>
          <w:sz w:val="24"/>
          <w:szCs w:val="24"/>
        </w:rPr>
        <w:t>D</w:t>
      </w:r>
      <w:r w:rsidR="00293357" w:rsidRPr="00B036F6">
        <w:rPr>
          <w:rFonts w:ascii="Times New Roman" w:hAnsi="Times New Roman" w:cs="Times New Roman"/>
          <w:color w:val="000000" w:themeColor="text1"/>
          <w:sz w:val="24"/>
          <w:szCs w:val="24"/>
        </w:rPr>
        <w:t xml:space="preserve">epletion all reduced </w:t>
      </w:r>
      <w:r w:rsidR="003D46B8" w:rsidRPr="00B036F6">
        <w:rPr>
          <w:rFonts w:ascii="Times New Roman" w:hAnsi="Times New Roman" w:cs="Times New Roman"/>
          <w:color w:val="000000" w:themeColor="text1"/>
          <w:sz w:val="24"/>
          <w:szCs w:val="24"/>
        </w:rPr>
        <w:t>as the</w:t>
      </w:r>
      <w:r w:rsidR="00293357" w:rsidRPr="00B036F6">
        <w:rPr>
          <w:rFonts w:ascii="Times New Roman" w:hAnsi="Times New Roman" w:cs="Times New Roman"/>
          <w:color w:val="000000" w:themeColor="text1"/>
          <w:sz w:val="24"/>
          <w:szCs w:val="24"/>
        </w:rPr>
        <w:t xml:space="preserve"> substitution rate of coke </w:t>
      </w:r>
      <w:r w:rsidR="002A6B92">
        <w:rPr>
          <w:rFonts w:ascii="Times New Roman" w:hAnsi="Times New Roman" w:cs="Times New Roman"/>
          <w:color w:val="000000" w:themeColor="text1"/>
          <w:sz w:val="24"/>
          <w:szCs w:val="24"/>
        </w:rPr>
        <w:t>was increased</w:t>
      </w:r>
      <w:r>
        <w:rPr>
          <w:rFonts w:ascii="Times New Roman" w:hAnsi="Times New Roman" w:cs="Times New Roman"/>
          <w:color w:val="000000" w:themeColor="text1"/>
          <w:sz w:val="24"/>
          <w:szCs w:val="24"/>
        </w:rPr>
        <w:t>.</w:t>
      </w:r>
      <w:r w:rsidR="002A6B9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w:t>
      </w:r>
      <w:r w:rsidR="003D46B8" w:rsidRPr="00B036F6">
        <w:rPr>
          <w:rFonts w:ascii="Times New Roman" w:hAnsi="Times New Roman" w:cs="Times New Roman"/>
          <w:color w:val="000000" w:themeColor="text1"/>
          <w:sz w:val="24"/>
          <w:szCs w:val="24"/>
        </w:rPr>
        <w:t xml:space="preserve"> a</w:t>
      </w:r>
      <w:r w:rsidR="00293357" w:rsidRPr="00B036F6">
        <w:rPr>
          <w:rFonts w:ascii="Times New Roman" w:hAnsi="Times New Roman" w:cs="Times New Roman"/>
          <w:color w:val="000000" w:themeColor="text1"/>
          <w:sz w:val="24"/>
          <w:szCs w:val="24"/>
        </w:rPr>
        <w:t>nnual CO</w:t>
      </w:r>
      <w:r w:rsidR="00293357" w:rsidRPr="00B036F6">
        <w:rPr>
          <w:rFonts w:ascii="Times New Roman" w:hAnsi="Times New Roman" w:cs="Times New Roman"/>
          <w:color w:val="000000" w:themeColor="text1"/>
          <w:sz w:val="24"/>
          <w:szCs w:val="24"/>
          <w:vertAlign w:val="subscript"/>
        </w:rPr>
        <w:t>2</w:t>
      </w:r>
      <w:r w:rsidR="00293357" w:rsidRPr="00B036F6">
        <w:rPr>
          <w:rFonts w:ascii="Times New Roman" w:hAnsi="Times New Roman" w:cs="Times New Roman"/>
          <w:color w:val="000000" w:themeColor="text1"/>
          <w:sz w:val="24"/>
          <w:szCs w:val="24"/>
        </w:rPr>
        <w:t xml:space="preserve"> saved for biomass was 19, 64 and 37 tonnes of CO</w:t>
      </w:r>
      <w:r w:rsidR="00293357" w:rsidRPr="00B036F6">
        <w:rPr>
          <w:rFonts w:ascii="Times New Roman" w:hAnsi="Times New Roman" w:cs="Times New Roman"/>
          <w:color w:val="000000" w:themeColor="text1"/>
          <w:sz w:val="24"/>
          <w:szCs w:val="24"/>
          <w:vertAlign w:val="subscript"/>
        </w:rPr>
        <w:t xml:space="preserve">2 </w:t>
      </w:r>
      <w:r w:rsidR="00293357" w:rsidRPr="00B036F6">
        <w:rPr>
          <w:rFonts w:ascii="Times New Roman" w:hAnsi="Times New Roman" w:cs="Times New Roman"/>
          <w:color w:val="000000" w:themeColor="text1"/>
          <w:sz w:val="24"/>
          <w:szCs w:val="24"/>
        </w:rPr>
        <w:t>when substituting coke with 5% oat husk, BSG and rice bran. At 15%, 87, 132 and 144 tonnes of CO</w:t>
      </w:r>
      <w:r w:rsidR="00293357" w:rsidRPr="00B036F6">
        <w:rPr>
          <w:rFonts w:ascii="Times New Roman" w:hAnsi="Times New Roman" w:cs="Times New Roman"/>
          <w:color w:val="000000" w:themeColor="text1"/>
          <w:sz w:val="24"/>
          <w:szCs w:val="24"/>
          <w:vertAlign w:val="subscript"/>
        </w:rPr>
        <w:t>2</w:t>
      </w:r>
      <w:r w:rsidR="00293357" w:rsidRPr="00B036F6">
        <w:rPr>
          <w:rFonts w:ascii="Times New Roman" w:hAnsi="Times New Roman" w:cs="Times New Roman"/>
          <w:color w:val="000000" w:themeColor="text1"/>
          <w:sz w:val="24"/>
          <w:szCs w:val="24"/>
        </w:rPr>
        <w:t xml:space="preserve"> </w:t>
      </w:r>
      <w:r w:rsidR="000C599A" w:rsidRPr="00B036F6">
        <w:rPr>
          <w:rFonts w:ascii="Times New Roman" w:hAnsi="Times New Roman" w:cs="Times New Roman"/>
          <w:color w:val="000000" w:themeColor="text1"/>
          <w:sz w:val="24"/>
          <w:szCs w:val="24"/>
        </w:rPr>
        <w:t>were</w:t>
      </w:r>
      <w:r w:rsidR="00293357" w:rsidRPr="00B036F6">
        <w:rPr>
          <w:rFonts w:ascii="Times New Roman" w:hAnsi="Times New Roman" w:cs="Times New Roman"/>
          <w:color w:val="000000" w:themeColor="text1"/>
          <w:sz w:val="24"/>
          <w:szCs w:val="24"/>
        </w:rPr>
        <w:t xml:space="preserve"> saved</w:t>
      </w:r>
      <w:r w:rsidR="002A6B92">
        <w:rPr>
          <w:rFonts w:ascii="Times New Roman" w:hAnsi="Times New Roman" w:cs="Times New Roman"/>
          <w:color w:val="000000" w:themeColor="text1"/>
          <w:sz w:val="24"/>
          <w:szCs w:val="24"/>
        </w:rPr>
        <w:t xml:space="preserve">. </w:t>
      </w:r>
      <w:r w:rsidR="00293357" w:rsidRPr="00B036F6">
        <w:rPr>
          <w:rFonts w:ascii="Times New Roman" w:hAnsi="Times New Roman" w:cs="Times New Roman"/>
          <w:color w:val="000000" w:themeColor="text1"/>
          <w:sz w:val="24"/>
          <w:szCs w:val="24"/>
        </w:rPr>
        <w:t xml:space="preserve">The savings were further increased </w:t>
      </w:r>
      <w:r w:rsidR="00875340" w:rsidRPr="00B036F6">
        <w:rPr>
          <w:rFonts w:ascii="Times New Roman" w:hAnsi="Times New Roman" w:cs="Times New Roman"/>
          <w:color w:val="000000" w:themeColor="text1"/>
          <w:sz w:val="24"/>
          <w:szCs w:val="24"/>
        </w:rPr>
        <w:t>as</w:t>
      </w:r>
      <w:r w:rsidR="00293357" w:rsidRPr="00B036F6">
        <w:rPr>
          <w:rFonts w:ascii="Times New Roman" w:hAnsi="Times New Roman" w:cs="Times New Roman"/>
          <w:color w:val="000000" w:themeColor="text1"/>
          <w:sz w:val="24"/>
          <w:szCs w:val="24"/>
        </w:rPr>
        <w:t xml:space="preserve"> CO</w:t>
      </w:r>
      <w:r w:rsidR="00293357" w:rsidRPr="00B036F6">
        <w:rPr>
          <w:rFonts w:ascii="Times New Roman" w:hAnsi="Times New Roman" w:cs="Times New Roman"/>
          <w:color w:val="000000" w:themeColor="text1"/>
          <w:sz w:val="24"/>
          <w:szCs w:val="24"/>
          <w:vertAlign w:val="subscript"/>
        </w:rPr>
        <w:t>2</w:t>
      </w:r>
      <w:r w:rsidR="00293357" w:rsidRPr="00B036F6">
        <w:rPr>
          <w:rFonts w:ascii="Times New Roman" w:hAnsi="Times New Roman" w:cs="Times New Roman"/>
          <w:color w:val="000000" w:themeColor="text1"/>
          <w:sz w:val="24"/>
          <w:szCs w:val="24"/>
        </w:rPr>
        <w:t xml:space="preserve"> sequestration could be applied due to a certain amount of CO</w:t>
      </w:r>
      <w:r w:rsidR="00293357" w:rsidRPr="00B036F6">
        <w:rPr>
          <w:rFonts w:ascii="Times New Roman" w:hAnsi="Times New Roman" w:cs="Times New Roman"/>
          <w:color w:val="000000" w:themeColor="text1"/>
          <w:sz w:val="24"/>
          <w:szCs w:val="24"/>
          <w:vertAlign w:val="subscript"/>
        </w:rPr>
        <w:t>2</w:t>
      </w:r>
      <w:r w:rsidR="00293357" w:rsidRPr="00B036F6">
        <w:rPr>
          <w:rFonts w:ascii="Times New Roman" w:hAnsi="Times New Roman" w:cs="Times New Roman"/>
          <w:color w:val="000000" w:themeColor="text1"/>
          <w:sz w:val="24"/>
          <w:szCs w:val="24"/>
        </w:rPr>
        <w:t xml:space="preserve"> being used in the biomass harvesting stage</w:t>
      </w:r>
      <w:r>
        <w:rPr>
          <w:rFonts w:ascii="Times New Roman" w:hAnsi="Times New Roman" w:cs="Times New Roman"/>
          <w:color w:val="000000" w:themeColor="text1"/>
          <w:sz w:val="24"/>
          <w:szCs w:val="24"/>
        </w:rPr>
        <w:t xml:space="preserve"> and therefore making it carbon neutral at a certain stage.</w:t>
      </w:r>
    </w:p>
    <w:p w14:paraId="56111D12" w14:textId="35E68C6B" w:rsidR="00293357" w:rsidRPr="00B036F6" w:rsidRDefault="00465D0F" w:rsidP="0043076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293357" w:rsidRPr="00B036F6">
        <w:rPr>
          <w:rFonts w:ascii="Times New Roman" w:hAnsi="Times New Roman" w:cs="Times New Roman"/>
          <w:color w:val="000000" w:themeColor="text1"/>
          <w:sz w:val="24"/>
          <w:szCs w:val="24"/>
        </w:rPr>
        <w:t>he study highlighted</w:t>
      </w:r>
      <w:r w:rsidR="00C30A8E">
        <w:rPr>
          <w:rFonts w:ascii="Times New Roman" w:hAnsi="Times New Roman" w:cs="Times New Roman"/>
          <w:color w:val="000000" w:themeColor="text1"/>
          <w:sz w:val="24"/>
          <w:szCs w:val="24"/>
        </w:rPr>
        <w:t xml:space="preserve"> that biomass has the potential to partially replace coke breeze with 5%</w:t>
      </w:r>
      <w:r w:rsidR="005A7F08">
        <w:rPr>
          <w:rFonts w:ascii="Times New Roman" w:hAnsi="Times New Roman" w:cs="Times New Roman"/>
          <w:color w:val="000000" w:themeColor="text1"/>
          <w:sz w:val="24"/>
          <w:szCs w:val="24"/>
        </w:rPr>
        <w:t xml:space="preserve"> and 15% biomass,</w:t>
      </w:r>
      <w:r w:rsidR="005A7F08" w:rsidRPr="005A7F08">
        <w:rPr>
          <w:rFonts w:ascii="Times New Roman" w:hAnsi="Times New Roman" w:cs="Times New Roman"/>
          <w:color w:val="000000" w:themeColor="text1"/>
          <w:sz w:val="24"/>
          <w:szCs w:val="24"/>
        </w:rPr>
        <w:t xml:space="preserve"> </w:t>
      </w:r>
      <w:r w:rsidR="005A7F08">
        <w:rPr>
          <w:rFonts w:ascii="Times New Roman" w:hAnsi="Times New Roman" w:cs="Times New Roman"/>
          <w:color w:val="000000" w:themeColor="text1"/>
          <w:sz w:val="24"/>
          <w:szCs w:val="24"/>
        </w:rPr>
        <w:t>with very good savings in GWP</w:t>
      </w:r>
      <w:r w:rsidR="006C6701">
        <w:rPr>
          <w:rFonts w:ascii="Times New Roman" w:hAnsi="Times New Roman" w:cs="Times New Roman"/>
          <w:color w:val="000000" w:themeColor="text1"/>
          <w:sz w:val="24"/>
          <w:szCs w:val="24"/>
        </w:rPr>
        <w:t>. H</w:t>
      </w:r>
      <w:r w:rsidR="005A7F08">
        <w:rPr>
          <w:rFonts w:ascii="Times New Roman" w:hAnsi="Times New Roman" w:cs="Times New Roman"/>
          <w:color w:val="000000" w:themeColor="text1"/>
          <w:sz w:val="24"/>
          <w:szCs w:val="24"/>
        </w:rPr>
        <w:t>owever</w:t>
      </w:r>
      <w:r w:rsidR="006C6701">
        <w:rPr>
          <w:rFonts w:ascii="Times New Roman" w:hAnsi="Times New Roman" w:cs="Times New Roman"/>
          <w:color w:val="000000" w:themeColor="text1"/>
          <w:sz w:val="24"/>
          <w:szCs w:val="24"/>
        </w:rPr>
        <w:t xml:space="preserve">, </w:t>
      </w:r>
      <w:r w:rsidR="005A7F08">
        <w:rPr>
          <w:rFonts w:ascii="Times New Roman" w:hAnsi="Times New Roman" w:cs="Times New Roman"/>
          <w:color w:val="000000" w:themeColor="text1"/>
          <w:sz w:val="24"/>
          <w:szCs w:val="24"/>
        </w:rPr>
        <w:t>further work is required before being used on site.</w:t>
      </w:r>
      <w:r w:rsidR="00C30A8E">
        <w:rPr>
          <w:rFonts w:ascii="Times New Roman" w:hAnsi="Times New Roman" w:cs="Times New Roman"/>
          <w:color w:val="000000" w:themeColor="text1"/>
          <w:sz w:val="24"/>
          <w:szCs w:val="24"/>
        </w:rPr>
        <w:t xml:space="preserve"> The additional benefit from this study showed how there is great potential for SMEs to be involved in an industrial symbiosis with the steel industry with both parties benefiting through environmental </w:t>
      </w:r>
      <w:r w:rsidR="005A7F08">
        <w:rPr>
          <w:rFonts w:ascii="Times New Roman" w:hAnsi="Times New Roman" w:cs="Times New Roman"/>
          <w:color w:val="000000" w:themeColor="text1"/>
          <w:sz w:val="24"/>
          <w:szCs w:val="24"/>
        </w:rPr>
        <w:t>benefits</w:t>
      </w:r>
      <w:r w:rsidR="00C30A8E">
        <w:rPr>
          <w:rFonts w:ascii="Times New Roman" w:hAnsi="Times New Roman" w:cs="Times New Roman"/>
          <w:color w:val="000000" w:themeColor="text1"/>
          <w:sz w:val="24"/>
          <w:szCs w:val="24"/>
        </w:rPr>
        <w:t>, potential financial benefits and transfer of knowledge.</w:t>
      </w:r>
    </w:p>
    <w:p w14:paraId="4DEB9A06" w14:textId="100415BE" w:rsidR="00DE3C60" w:rsidRDefault="00DE3C60" w:rsidP="00895301">
      <w:pPr>
        <w:pStyle w:val="Heading1"/>
        <w:rPr>
          <w:rFonts w:ascii="Times New Roman" w:hAnsi="Times New Roman" w:cs="Times New Roman"/>
          <w:color w:val="000000" w:themeColor="text1"/>
          <w:sz w:val="24"/>
          <w:szCs w:val="24"/>
        </w:rPr>
      </w:pPr>
      <w:bookmarkStart w:id="2" w:name="_Toc518370490"/>
      <w:r w:rsidRPr="00B036F6">
        <w:rPr>
          <w:rFonts w:ascii="Times New Roman" w:hAnsi="Times New Roman" w:cs="Times New Roman"/>
          <w:color w:val="000000" w:themeColor="text1"/>
          <w:sz w:val="24"/>
          <w:szCs w:val="24"/>
        </w:rPr>
        <w:lastRenderedPageBreak/>
        <w:t>Acknowledgement</w:t>
      </w:r>
      <w:r w:rsidR="00836702">
        <w:rPr>
          <w:rFonts w:ascii="Times New Roman" w:hAnsi="Times New Roman" w:cs="Times New Roman"/>
          <w:color w:val="000000" w:themeColor="text1"/>
          <w:sz w:val="24"/>
          <w:szCs w:val="24"/>
        </w:rPr>
        <w:t>s</w:t>
      </w:r>
      <w:bookmarkEnd w:id="2"/>
      <w:r w:rsidR="004E7EDD">
        <w:rPr>
          <w:rFonts w:ascii="Times New Roman" w:hAnsi="Times New Roman" w:cs="Times New Roman"/>
          <w:color w:val="000000" w:themeColor="text1"/>
          <w:sz w:val="24"/>
          <w:szCs w:val="24"/>
        </w:rPr>
        <w:t xml:space="preserve"> </w:t>
      </w:r>
    </w:p>
    <w:p w14:paraId="11082D16" w14:textId="77777777" w:rsidR="004E7EDD" w:rsidRDefault="004E7EDD" w:rsidP="00EF4FF7"/>
    <w:p w14:paraId="01B6539A" w14:textId="0A43E333" w:rsidR="004E7EDD" w:rsidRPr="00EF4FF7" w:rsidRDefault="004E7EDD" w:rsidP="00EF4FF7">
      <w:pPr>
        <w:spacing w:line="360" w:lineRule="auto"/>
        <w:jc w:val="both"/>
        <w:rPr>
          <w:rFonts w:ascii="Times New Roman" w:hAnsi="Times New Roman" w:cs="Times New Roman"/>
          <w:sz w:val="24"/>
          <w:szCs w:val="24"/>
        </w:rPr>
      </w:pPr>
      <w:r w:rsidRPr="00EF4FF7">
        <w:rPr>
          <w:rFonts w:ascii="Times New Roman" w:hAnsi="Times New Roman" w:cs="Times New Roman"/>
          <w:sz w:val="24"/>
          <w:szCs w:val="24"/>
        </w:rPr>
        <w:t>I would like to thank the</w:t>
      </w:r>
      <w:r w:rsidR="00C45441" w:rsidRPr="00EF4FF7">
        <w:rPr>
          <w:rFonts w:ascii="Times New Roman" w:hAnsi="Times New Roman" w:cs="Times New Roman"/>
          <w:sz w:val="24"/>
          <w:szCs w:val="24"/>
        </w:rPr>
        <w:t xml:space="preserve"> Centre for Doctoral Training in Advanced Metallic Systems</w:t>
      </w:r>
      <w:r w:rsidRPr="00EF4FF7">
        <w:rPr>
          <w:rFonts w:ascii="Times New Roman" w:hAnsi="Times New Roman" w:cs="Times New Roman"/>
          <w:sz w:val="24"/>
          <w:szCs w:val="24"/>
        </w:rPr>
        <w:t xml:space="preserve"> for giving me the opportunity </w:t>
      </w:r>
      <w:r w:rsidR="00C45441" w:rsidRPr="00EF4FF7">
        <w:rPr>
          <w:rFonts w:ascii="Times New Roman" w:hAnsi="Times New Roman" w:cs="Times New Roman"/>
          <w:sz w:val="24"/>
          <w:szCs w:val="24"/>
        </w:rPr>
        <w:t>to</w:t>
      </w:r>
      <w:r w:rsidR="00797D9A" w:rsidRPr="00EF4FF7">
        <w:rPr>
          <w:rFonts w:ascii="Times New Roman" w:hAnsi="Times New Roman" w:cs="Times New Roman"/>
          <w:sz w:val="24"/>
          <w:szCs w:val="24"/>
        </w:rPr>
        <w:t xml:space="preserve"> do</w:t>
      </w:r>
      <w:r w:rsidRPr="00EF4FF7">
        <w:rPr>
          <w:rFonts w:ascii="Times New Roman" w:hAnsi="Times New Roman" w:cs="Times New Roman"/>
          <w:sz w:val="24"/>
          <w:szCs w:val="24"/>
        </w:rPr>
        <w:t xml:space="preserve"> a PhD. I would also like to thank the</w:t>
      </w:r>
      <w:r w:rsidR="00797D9A" w:rsidRPr="00EF4FF7">
        <w:rPr>
          <w:rFonts w:ascii="Times New Roman" w:hAnsi="Times New Roman" w:cs="Times New Roman"/>
          <w:sz w:val="24"/>
          <w:szCs w:val="24"/>
        </w:rPr>
        <w:t xml:space="preserve"> Engineering and Physical Sciences Research Council UK (EPSRC)</w:t>
      </w:r>
      <w:r w:rsidRPr="00EF4FF7">
        <w:rPr>
          <w:rFonts w:ascii="Times New Roman" w:hAnsi="Times New Roman" w:cs="Times New Roman"/>
          <w:sz w:val="24"/>
          <w:szCs w:val="24"/>
        </w:rPr>
        <w:t xml:space="preserve"> for funding my research.</w:t>
      </w:r>
    </w:p>
    <w:p w14:paraId="4DBA1C6E" w14:textId="2B8A844B" w:rsidR="00797D9A" w:rsidRPr="00EF4FF7" w:rsidRDefault="00797D9A" w:rsidP="00EF4FF7">
      <w:pPr>
        <w:spacing w:line="360" w:lineRule="auto"/>
        <w:jc w:val="both"/>
        <w:rPr>
          <w:rFonts w:ascii="Times New Roman" w:hAnsi="Times New Roman" w:cs="Times New Roman"/>
          <w:sz w:val="24"/>
          <w:szCs w:val="24"/>
        </w:rPr>
      </w:pPr>
      <w:r w:rsidRPr="00EF4FF7">
        <w:rPr>
          <w:rFonts w:ascii="Times New Roman" w:hAnsi="Times New Roman" w:cs="Times New Roman"/>
          <w:sz w:val="24"/>
          <w:szCs w:val="24"/>
        </w:rPr>
        <w:t xml:space="preserve">I would like </w:t>
      </w:r>
      <w:r w:rsidR="00083BD9" w:rsidRPr="00AB2F56">
        <w:rPr>
          <w:rFonts w:ascii="Times New Roman" w:hAnsi="Times New Roman" w:cs="Times New Roman"/>
          <w:sz w:val="24"/>
          <w:szCs w:val="24"/>
        </w:rPr>
        <w:t>thank everyone</w:t>
      </w:r>
      <w:r w:rsidRPr="00EF4FF7">
        <w:rPr>
          <w:rFonts w:ascii="Times New Roman" w:hAnsi="Times New Roman" w:cs="Times New Roman"/>
          <w:sz w:val="24"/>
          <w:szCs w:val="24"/>
        </w:rPr>
        <w:t xml:space="preserve"> at Tata Steel Group Environment who has helped m</w:t>
      </w:r>
      <w:r w:rsidR="008E2F5B" w:rsidRPr="00AB2F56">
        <w:rPr>
          <w:rFonts w:ascii="Times New Roman" w:hAnsi="Times New Roman" w:cs="Times New Roman"/>
          <w:sz w:val="24"/>
          <w:szCs w:val="24"/>
        </w:rPr>
        <w:t>e, in particular my industrial s</w:t>
      </w:r>
      <w:r w:rsidRPr="00EF4FF7">
        <w:rPr>
          <w:rFonts w:ascii="Times New Roman" w:hAnsi="Times New Roman" w:cs="Times New Roman"/>
          <w:sz w:val="24"/>
          <w:szCs w:val="24"/>
        </w:rPr>
        <w:t>upervisor Dr Peter Hodgson who has always given me his time to discuss the research and provide support when needed. I would also like to thank Mr Iain Miller who provided me the training in the use of the LCA software as well as explaining the princ</w:t>
      </w:r>
      <w:r w:rsidR="002A07EF" w:rsidRPr="00EF4FF7">
        <w:rPr>
          <w:rFonts w:ascii="Times New Roman" w:hAnsi="Times New Roman" w:cs="Times New Roman"/>
          <w:sz w:val="24"/>
          <w:szCs w:val="24"/>
        </w:rPr>
        <w:t>iples behind LCA.</w:t>
      </w:r>
      <w:r w:rsidR="008E2F5B" w:rsidRPr="00AB2F56">
        <w:rPr>
          <w:rFonts w:ascii="Times New Roman" w:hAnsi="Times New Roman" w:cs="Times New Roman"/>
          <w:sz w:val="24"/>
          <w:szCs w:val="24"/>
        </w:rPr>
        <w:t xml:space="preserve"> Finally, at Tata Steel Group E</w:t>
      </w:r>
      <w:r w:rsidRPr="00EF4FF7">
        <w:rPr>
          <w:rFonts w:ascii="Times New Roman" w:hAnsi="Times New Roman" w:cs="Times New Roman"/>
          <w:sz w:val="24"/>
          <w:szCs w:val="24"/>
        </w:rPr>
        <w:t xml:space="preserve">nvironment I would like to give a special mention to Mr Ray Fisher, who was more than willing to give up his time </w:t>
      </w:r>
      <w:r w:rsidR="00674EF1">
        <w:rPr>
          <w:rFonts w:ascii="Times New Roman" w:hAnsi="Times New Roman" w:cs="Times New Roman"/>
          <w:sz w:val="24"/>
          <w:szCs w:val="24"/>
        </w:rPr>
        <w:t xml:space="preserve">to provide guidance and </w:t>
      </w:r>
      <w:r w:rsidRPr="00EF4FF7">
        <w:rPr>
          <w:rFonts w:ascii="Times New Roman" w:hAnsi="Times New Roman" w:cs="Times New Roman"/>
          <w:sz w:val="24"/>
          <w:szCs w:val="24"/>
        </w:rPr>
        <w:t>support</w:t>
      </w:r>
      <w:r w:rsidR="00674EF1">
        <w:rPr>
          <w:rFonts w:ascii="Times New Roman" w:hAnsi="Times New Roman" w:cs="Times New Roman"/>
          <w:sz w:val="24"/>
          <w:szCs w:val="24"/>
        </w:rPr>
        <w:t>.</w:t>
      </w:r>
    </w:p>
    <w:p w14:paraId="5FDD9134" w14:textId="0D66EFBB" w:rsidR="00797D9A" w:rsidRDefault="002A07EF" w:rsidP="00EF4FF7">
      <w:pPr>
        <w:spacing w:line="360" w:lineRule="auto"/>
        <w:jc w:val="both"/>
        <w:rPr>
          <w:rFonts w:ascii="Times New Roman" w:hAnsi="Times New Roman" w:cs="Times New Roman"/>
          <w:sz w:val="24"/>
          <w:szCs w:val="24"/>
        </w:rPr>
      </w:pPr>
      <w:r w:rsidRPr="00EF4FF7">
        <w:rPr>
          <w:rFonts w:ascii="Times New Roman" w:hAnsi="Times New Roman" w:cs="Times New Roman"/>
          <w:sz w:val="24"/>
          <w:szCs w:val="24"/>
        </w:rPr>
        <w:t xml:space="preserve">I would like to thank my two university supervisors Dr Richard Thackray and Professor Lenny Koh. I thank Richard for his continuous support and motivation throughout the PhD and his </w:t>
      </w:r>
      <w:r w:rsidR="00BA316C" w:rsidRPr="00EF4FF7">
        <w:rPr>
          <w:rFonts w:ascii="Times New Roman" w:hAnsi="Times New Roman" w:cs="Times New Roman"/>
          <w:sz w:val="24"/>
          <w:szCs w:val="24"/>
        </w:rPr>
        <w:t>in</w:t>
      </w:r>
      <w:r w:rsidRPr="00EF4FF7">
        <w:rPr>
          <w:rFonts w:ascii="Times New Roman" w:hAnsi="Times New Roman" w:cs="Times New Roman"/>
          <w:sz w:val="24"/>
          <w:szCs w:val="24"/>
        </w:rPr>
        <w:t xml:space="preserve">valuable knowledge </w:t>
      </w:r>
      <w:r w:rsidR="00BA316C" w:rsidRPr="00EF4FF7">
        <w:rPr>
          <w:rFonts w:ascii="Times New Roman" w:hAnsi="Times New Roman" w:cs="Times New Roman"/>
          <w:sz w:val="24"/>
          <w:szCs w:val="24"/>
        </w:rPr>
        <w:t>and guidance. I thank Lenny for her</w:t>
      </w:r>
      <w:r w:rsidR="00674EF1" w:rsidRPr="00E35216">
        <w:rPr>
          <w:rFonts w:ascii="Times New Roman" w:hAnsi="Times New Roman" w:cs="Times New Roman"/>
          <w:sz w:val="24"/>
          <w:szCs w:val="24"/>
        </w:rPr>
        <w:t xml:space="preserve"> support and always providing the</w:t>
      </w:r>
      <w:r w:rsidR="00BA316C" w:rsidRPr="00EF4FF7">
        <w:rPr>
          <w:rFonts w:ascii="Times New Roman" w:hAnsi="Times New Roman" w:cs="Times New Roman"/>
          <w:sz w:val="24"/>
          <w:szCs w:val="24"/>
        </w:rPr>
        <w:t xml:space="preserve"> time to discuss the research, in </w:t>
      </w:r>
      <w:r w:rsidR="00674EF1" w:rsidRPr="00E35216">
        <w:rPr>
          <w:rFonts w:ascii="Times New Roman" w:hAnsi="Times New Roman" w:cs="Times New Roman"/>
          <w:sz w:val="24"/>
          <w:szCs w:val="24"/>
        </w:rPr>
        <w:t>particular the l</w:t>
      </w:r>
      <w:r w:rsidR="00BA316C" w:rsidRPr="00EF4FF7">
        <w:rPr>
          <w:rFonts w:ascii="Times New Roman" w:hAnsi="Times New Roman" w:cs="Times New Roman"/>
          <w:sz w:val="24"/>
          <w:szCs w:val="24"/>
        </w:rPr>
        <w:t>ife cycle assessments.</w:t>
      </w:r>
    </w:p>
    <w:p w14:paraId="0D5C3147" w14:textId="47EA9C0A" w:rsidR="002D0483" w:rsidRPr="00EF4FF7" w:rsidRDefault="002D0483" w:rsidP="00EF4F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would also like to acknowledge and say thank you to my </w:t>
      </w:r>
      <w:r w:rsidR="00563A42">
        <w:rPr>
          <w:rFonts w:ascii="Times New Roman" w:hAnsi="Times New Roman" w:cs="Times New Roman"/>
          <w:sz w:val="24"/>
          <w:szCs w:val="24"/>
        </w:rPr>
        <w:t>masters’</w:t>
      </w:r>
      <w:r>
        <w:rPr>
          <w:rFonts w:ascii="Times New Roman" w:hAnsi="Times New Roman" w:cs="Times New Roman"/>
          <w:sz w:val="24"/>
          <w:szCs w:val="24"/>
        </w:rPr>
        <w:t xml:space="preserve"> students Marcela Alejandra Gonzalez and Abhishek Jain </w:t>
      </w:r>
      <w:r w:rsidR="0083065C">
        <w:rPr>
          <w:rFonts w:ascii="Times New Roman" w:hAnsi="Times New Roman" w:cs="Times New Roman"/>
          <w:sz w:val="24"/>
          <w:szCs w:val="24"/>
        </w:rPr>
        <w:t xml:space="preserve">for whose </w:t>
      </w:r>
      <w:r>
        <w:rPr>
          <w:rFonts w:ascii="Times New Roman" w:hAnsi="Times New Roman" w:cs="Times New Roman"/>
          <w:sz w:val="24"/>
          <w:szCs w:val="24"/>
        </w:rPr>
        <w:t xml:space="preserve">masters dissertation helped build the overall picture of the PhD. Part of the PhD is made up from the work carried out by </w:t>
      </w:r>
      <w:r w:rsidR="00563A42">
        <w:rPr>
          <w:rFonts w:ascii="Times New Roman" w:hAnsi="Times New Roman" w:cs="Times New Roman"/>
          <w:sz w:val="24"/>
          <w:szCs w:val="24"/>
        </w:rPr>
        <w:t>me</w:t>
      </w:r>
      <w:r>
        <w:rPr>
          <w:rFonts w:ascii="Times New Roman" w:hAnsi="Times New Roman" w:cs="Times New Roman"/>
          <w:sz w:val="24"/>
          <w:szCs w:val="24"/>
        </w:rPr>
        <w:t xml:space="preserve"> and my </w:t>
      </w:r>
      <w:r w:rsidR="00563A42">
        <w:rPr>
          <w:rFonts w:ascii="Times New Roman" w:hAnsi="Times New Roman" w:cs="Times New Roman"/>
          <w:sz w:val="24"/>
          <w:szCs w:val="24"/>
        </w:rPr>
        <w:t>masters’</w:t>
      </w:r>
      <w:r>
        <w:rPr>
          <w:rFonts w:ascii="Times New Roman" w:hAnsi="Times New Roman" w:cs="Times New Roman"/>
          <w:sz w:val="24"/>
          <w:szCs w:val="24"/>
        </w:rPr>
        <w:t xml:space="preserve"> </w:t>
      </w:r>
      <w:r w:rsidR="0083065C">
        <w:rPr>
          <w:rFonts w:ascii="Times New Roman" w:hAnsi="Times New Roman" w:cs="Times New Roman"/>
          <w:sz w:val="24"/>
          <w:szCs w:val="24"/>
        </w:rPr>
        <w:t>student. The</w:t>
      </w:r>
      <w:r>
        <w:rPr>
          <w:rFonts w:ascii="Times New Roman" w:hAnsi="Times New Roman" w:cs="Times New Roman"/>
          <w:sz w:val="24"/>
          <w:szCs w:val="24"/>
        </w:rPr>
        <w:t xml:space="preserve"> work that I acknowledge was carried out by my </w:t>
      </w:r>
      <w:r w:rsidR="00563A42">
        <w:rPr>
          <w:rFonts w:ascii="Times New Roman" w:hAnsi="Times New Roman" w:cs="Times New Roman"/>
          <w:sz w:val="24"/>
          <w:szCs w:val="24"/>
        </w:rPr>
        <w:t>masters’</w:t>
      </w:r>
      <w:r>
        <w:rPr>
          <w:rFonts w:ascii="Times New Roman" w:hAnsi="Times New Roman" w:cs="Times New Roman"/>
          <w:sz w:val="24"/>
          <w:szCs w:val="24"/>
        </w:rPr>
        <w:t xml:space="preserve"> student and assisted by myself with physical help and </w:t>
      </w:r>
      <w:r w:rsidR="0083065C">
        <w:rPr>
          <w:rFonts w:ascii="Times New Roman" w:hAnsi="Times New Roman" w:cs="Times New Roman"/>
          <w:sz w:val="24"/>
          <w:szCs w:val="24"/>
        </w:rPr>
        <w:t>discussion of results were TGA a</w:t>
      </w:r>
      <w:r>
        <w:rPr>
          <w:rFonts w:ascii="Times New Roman" w:hAnsi="Times New Roman" w:cs="Times New Roman"/>
          <w:sz w:val="24"/>
          <w:szCs w:val="24"/>
        </w:rPr>
        <w:t>nd XRD experimentation and analysis. Few of the graphs used in the PhD under these twos sections were obtained from my masters dissertation</w:t>
      </w:r>
      <w:r w:rsidR="0083065C">
        <w:rPr>
          <w:rFonts w:ascii="Times New Roman" w:hAnsi="Times New Roman" w:cs="Times New Roman"/>
          <w:sz w:val="24"/>
          <w:szCs w:val="24"/>
        </w:rPr>
        <w:t xml:space="preserve"> due to the</w:t>
      </w:r>
      <w:r>
        <w:rPr>
          <w:rFonts w:ascii="Times New Roman" w:hAnsi="Times New Roman" w:cs="Times New Roman"/>
          <w:sz w:val="24"/>
          <w:szCs w:val="24"/>
        </w:rPr>
        <w:t xml:space="preserve"> master dissertation </w:t>
      </w:r>
      <w:r w:rsidR="0083065C">
        <w:rPr>
          <w:rFonts w:ascii="Times New Roman" w:hAnsi="Times New Roman" w:cs="Times New Roman"/>
          <w:sz w:val="24"/>
          <w:szCs w:val="24"/>
        </w:rPr>
        <w:t xml:space="preserve">being </w:t>
      </w:r>
      <w:r>
        <w:rPr>
          <w:rFonts w:ascii="Times New Roman" w:hAnsi="Times New Roman" w:cs="Times New Roman"/>
          <w:sz w:val="24"/>
          <w:szCs w:val="24"/>
        </w:rPr>
        <w:t>a continuation of my PhD and that I was involved with actual experimentation and discussion of results</w:t>
      </w:r>
      <w:r w:rsidR="00633D44">
        <w:rPr>
          <w:rFonts w:ascii="Times New Roman" w:hAnsi="Times New Roman" w:cs="Times New Roman"/>
          <w:sz w:val="24"/>
          <w:szCs w:val="24"/>
        </w:rPr>
        <w:t xml:space="preserve"> (these graphs are referenced)</w:t>
      </w:r>
      <w:r>
        <w:rPr>
          <w:rFonts w:ascii="Times New Roman" w:hAnsi="Times New Roman" w:cs="Times New Roman"/>
          <w:sz w:val="24"/>
          <w:szCs w:val="24"/>
        </w:rPr>
        <w:t>.</w:t>
      </w:r>
    </w:p>
    <w:p w14:paraId="5535F16F" w14:textId="512FE959" w:rsidR="00AC3B46" w:rsidRPr="00EF4FF7" w:rsidRDefault="00BA316C" w:rsidP="00EF4FF7">
      <w:pPr>
        <w:spacing w:line="360" w:lineRule="auto"/>
        <w:jc w:val="both"/>
        <w:rPr>
          <w:rFonts w:ascii="Times New Roman" w:hAnsi="Times New Roman" w:cs="Times New Roman"/>
          <w:sz w:val="24"/>
          <w:szCs w:val="24"/>
        </w:rPr>
      </w:pPr>
      <w:r w:rsidRPr="00EF4FF7">
        <w:rPr>
          <w:rFonts w:ascii="Times New Roman" w:hAnsi="Times New Roman" w:cs="Times New Roman"/>
          <w:sz w:val="24"/>
          <w:szCs w:val="24"/>
        </w:rPr>
        <w:t>I would like to show my appreciation to my peers in the CDT who I have had the pleasure to work with, be it research related or non-research related. I would also</w:t>
      </w:r>
      <w:r w:rsidR="00083BD9" w:rsidRPr="00AB2F56">
        <w:rPr>
          <w:rFonts w:ascii="Times New Roman" w:hAnsi="Times New Roman" w:cs="Times New Roman"/>
          <w:sz w:val="24"/>
          <w:szCs w:val="24"/>
        </w:rPr>
        <w:t xml:space="preserve"> like to say thanks to </w:t>
      </w:r>
      <w:r w:rsidRPr="00EF4FF7">
        <w:rPr>
          <w:rFonts w:ascii="Times New Roman" w:hAnsi="Times New Roman" w:cs="Times New Roman"/>
          <w:sz w:val="24"/>
          <w:szCs w:val="24"/>
        </w:rPr>
        <w:t>Mohammed Raheel</w:t>
      </w:r>
      <w:r w:rsidR="00083BD9" w:rsidRPr="00AB2F56">
        <w:rPr>
          <w:rFonts w:ascii="Times New Roman" w:hAnsi="Times New Roman" w:cs="Times New Roman"/>
          <w:sz w:val="24"/>
          <w:szCs w:val="24"/>
        </w:rPr>
        <w:t xml:space="preserve"> </w:t>
      </w:r>
      <w:r w:rsidRPr="00EF4FF7">
        <w:rPr>
          <w:rFonts w:ascii="Times New Roman" w:hAnsi="Times New Roman" w:cs="Times New Roman"/>
          <w:sz w:val="24"/>
          <w:szCs w:val="24"/>
        </w:rPr>
        <w:t xml:space="preserve">Afzal, a fellow CDT peer who </w:t>
      </w:r>
      <w:r w:rsidR="00AC3B46" w:rsidRPr="00EF4FF7">
        <w:rPr>
          <w:rFonts w:ascii="Times New Roman" w:hAnsi="Times New Roman" w:cs="Times New Roman"/>
          <w:sz w:val="24"/>
          <w:szCs w:val="24"/>
        </w:rPr>
        <w:t>has always given up his time and support during the course of this research and beyond</w:t>
      </w:r>
      <w:r w:rsidRPr="00EF4FF7">
        <w:rPr>
          <w:rFonts w:ascii="Times New Roman" w:hAnsi="Times New Roman" w:cs="Times New Roman"/>
          <w:sz w:val="24"/>
          <w:szCs w:val="24"/>
        </w:rPr>
        <w:t>.</w:t>
      </w:r>
    </w:p>
    <w:p w14:paraId="369E0E69" w14:textId="6329B939" w:rsidR="00BA316C" w:rsidRPr="00EF4FF7" w:rsidRDefault="00AC3B46" w:rsidP="00EF4FF7">
      <w:pPr>
        <w:spacing w:line="360" w:lineRule="auto"/>
        <w:jc w:val="both"/>
        <w:rPr>
          <w:rFonts w:ascii="Times New Roman" w:hAnsi="Times New Roman" w:cs="Times New Roman"/>
          <w:sz w:val="24"/>
          <w:szCs w:val="24"/>
        </w:rPr>
      </w:pPr>
      <w:r w:rsidRPr="00EF4FF7">
        <w:rPr>
          <w:rFonts w:ascii="Times New Roman" w:hAnsi="Times New Roman" w:cs="Times New Roman"/>
          <w:sz w:val="24"/>
          <w:szCs w:val="24"/>
        </w:rPr>
        <w:lastRenderedPageBreak/>
        <w:t>Finally I would like to</w:t>
      </w:r>
      <w:r w:rsidR="00960E05">
        <w:rPr>
          <w:rFonts w:ascii="Times New Roman" w:hAnsi="Times New Roman" w:cs="Times New Roman"/>
          <w:sz w:val="24"/>
          <w:szCs w:val="24"/>
        </w:rPr>
        <w:t xml:space="preserve"> say thank you</w:t>
      </w:r>
      <w:r w:rsidRPr="00EF4FF7">
        <w:rPr>
          <w:rFonts w:ascii="Times New Roman" w:hAnsi="Times New Roman" w:cs="Times New Roman"/>
          <w:sz w:val="24"/>
          <w:szCs w:val="24"/>
        </w:rPr>
        <w:t xml:space="preserve"> to my</w:t>
      </w:r>
      <w:r w:rsidR="00915BD5" w:rsidRPr="00AB2F56">
        <w:rPr>
          <w:rFonts w:ascii="Times New Roman" w:hAnsi="Times New Roman" w:cs="Times New Roman"/>
          <w:sz w:val="24"/>
          <w:szCs w:val="24"/>
        </w:rPr>
        <w:t xml:space="preserve"> parents,</w:t>
      </w:r>
      <w:r w:rsidRPr="00EF4FF7">
        <w:rPr>
          <w:rFonts w:ascii="Times New Roman" w:hAnsi="Times New Roman" w:cs="Times New Roman"/>
          <w:sz w:val="24"/>
          <w:szCs w:val="24"/>
        </w:rPr>
        <w:t xml:space="preserve"> brothers</w:t>
      </w:r>
      <w:r w:rsidR="00915BD5">
        <w:rPr>
          <w:rFonts w:ascii="Times New Roman" w:hAnsi="Times New Roman" w:cs="Times New Roman"/>
          <w:sz w:val="24"/>
          <w:szCs w:val="24"/>
        </w:rPr>
        <w:t xml:space="preserve"> and my </w:t>
      </w:r>
      <w:r w:rsidR="00083BD9">
        <w:rPr>
          <w:rFonts w:ascii="Times New Roman" w:hAnsi="Times New Roman" w:cs="Times New Roman"/>
          <w:sz w:val="24"/>
          <w:szCs w:val="24"/>
        </w:rPr>
        <w:t>Nan</w:t>
      </w:r>
      <w:r w:rsidRPr="00EF4FF7">
        <w:rPr>
          <w:rFonts w:ascii="Times New Roman" w:hAnsi="Times New Roman" w:cs="Times New Roman"/>
          <w:sz w:val="24"/>
          <w:szCs w:val="24"/>
        </w:rPr>
        <w:t>. Firstly to my parents, I thank them for always provi</w:t>
      </w:r>
      <w:r w:rsidR="008E2F5B">
        <w:rPr>
          <w:rFonts w:ascii="Times New Roman" w:hAnsi="Times New Roman" w:cs="Times New Roman"/>
          <w:sz w:val="24"/>
          <w:szCs w:val="24"/>
        </w:rPr>
        <w:t>di</w:t>
      </w:r>
      <w:r w:rsidRPr="00EF4FF7">
        <w:rPr>
          <w:rFonts w:ascii="Times New Roman" w:hAnsi="Times New Roman" w:cs="Times New Roman"/>
          <w:sz w:val="24"/>
          <w:szCs w:val="24"/>
        </w:rPr>
        <w:t xml:space="preserve">ng me </w:t>
      </w:r>
      <w:r w:rsidR="00674EF1" w:rsidRPr="00EF4FF7">
        <w:rPr>
          <w:rFonts w:ascii="Times New Roman" w:hAnsi="Times New Roman" w:cs="Times New Roman"/>
          <w:sz w:val="24"/>
          <w:szCs w:val="24"/>
        </w:rPr>
        <w:t>continuous support</w:t>
      </w:r>
      <w:r w:rsidR="00960E05">
        <w:rPr>
          <w:rFonts w:ascii="Times New Roman" w:hAnsi="Times New Roman" w:cs="Times New Roman"/>
          <w:sz w:val="24"/>
          <w:szCs w:val="24"/>
        </w:rPr>
        <w:t xml:space="preserve"> and motivation.</w:t>
      </w:r>
      <w:r w:rsidR="00674EF1" w:rsidRPr="00EF4FF7">
        <w:rPr>
          <w:rFonts w:ascii="Times New Roman" w:hAnsi="Times New Roman" w:cs="Times New Roman"/>
          <w:sz w:val="24"/>
          <w:szCs w:val="24"/>
        </w:rPr>
        <w:t xml:space="preserve"> I am grateful to my parents for always pushing me to be</w:t>
      </w:r>
      <w:r w:rsidR="00960E05">
        <w:rPr>
          <w:rFonts w:ascii="Times New Roman" w:hAnsi="Times New Roman" w:cs="Times New Roman"/>
          <w:sz w:val="24"/>
          <w:szCs w:val="24"/>
        </w:rPr>
        <w:t xml:space="preserve"> the best I can be and without their support this would have been extremely difficult. </w:t>
      </w:r>
    </w:p>
    <w:p w14:paraId="34818565" w14:textId="0F1E3BB2" w:rsidR="00915BD5" w:rsidRDefault="00674EF1" w:rsidP="00EF4FF7">
      <w:pPr>
        <w:spacing w:line="360" w:lineRule="auto"/>
        <w:jc w:val="both"/>
        <w:rPr>
          <w:rFonts w:ascii="Times New Roman" w:hAnsi="Times New Roman" w:cs="Times New Roman"/>
          <w:sz w:val="24"/>
          <w:szCs w:val="24"/>
        </w:rPr>
      </w:pPr>
      <w:r w:rsidRPr="00EF4FF7">
        <w:rPr>
          <w:rFonts w:ascii="Times New Roman" w:hAnsi="Times New Roman" w:cs="Times New Roman"/>
          <w:sz w:val="24"/>
          <w:szCs w:val="24"/>
        </w:rPr>
        <w:t xml:space="preserve">I would also like to say thanks to my brothers </w:t>
      </w:r>
      <w:r w:rsidR="00083BD9" w:rsidRPr="00AB2F56">
        <w:rPr>
          <w:rFonts w:ascii="Times New Roman" w:hAnsi="Times New Roman" w:cs="Times New Roman"/>
          <w:sz w:val="24"/>
          <w:szCs w:val="24"/>
        </w:rPr>
        <w:t>(Abdul</w:t>
      </w:r>
      <w:r w:rsidRPr="00EF4FF7">
        <w:rPr>
          <w:rFonts w:ascii="Times New Roman" w:hAnsi="Times New Roman" w:cs="Times New Roman"/>
          <w:sz w:val="24"/>
          <w:szCs w:val="24"/>
        </w:rPr>
        <w:t xml:space="preserve">, Alamgir, Jamal, Belal &amp; Moheid) as I made an agreement that I would mention them in my acknowledgement. I thank </w:t>
      </w:r>
      <w:r w:rsidR="00CD784C" w:rsidRPr="00AB2F56">
        <w:rPr>
          <w:rFonts w:ascii="Times New Roman" w:hAnsi="Times New Roman" w:cs="Times New Roman"/>
          <w:sz w:val="24"/>
          <w:szCs w:val="24"/>
        </w:rPr>
        <w:t>my brothers</w:t>
      </w:r>
      <w:r w:rsidRPr="00EF4FF7">
        <w:rPr>
          <w:rFonts w:ascii="Times New Roman" w:hAnsi="Times New Roman" w:cs="Times New Roman"/>
          <w:sz w:val="24"/>
          <w:szCs w:val="24"/>
        </w:rPr>
        <w:t xml:space="preserve"> for continually supporting me physically, spiritually and emotionally not just throughout my PhD but throughout my life up to now and the future.</w:t>
      </w:r>
    </w:p>
    <w:p w14:paraId="67E74CEE" w14:textId="58E033AE" w:rsidR="00915BD5" w:rsidRDefault="00915BD5" w:rsidP="00EF4F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would like to say thank you to my </w:t>
      </w:r>
      <w:r w:rsidR="00083BD9">
        <w:rPr>
          <w:rFonts w:ascii="Times New Roman" w:hAnsi="Times New Roman" w:cs="Times New Roman"/>
          <w:sz w:val="24"/>
          <w:szCs w:val="24"/>
        </w:rPr>
        <w:t>Nan</w:t>
      </w:r>
      <w:r>
        <w:rPr>
          <w:rFonts w:ascii="Times New Roman" w:hAnsi="Times New Roman" w:cs="Times New Roman"/>
          <w:sz w:val="24"/>
          <w:szCs w:val="24"/>
        </w:rPr>
        <w:t xml:space="preserve"> for always believing in me and never giving up on me even when I was ready to give up – Thank you.</w:t>
      </w:r>
    </w:p>
    <w:p w14:paraId="0A09A8DA" w14:textId="77777777" w:rsidR="00915BD5" w:rsidRDefault="00915BD5" w:rsidP="00EF4FF7">
      <w:pPr>
        <w:spacing w:line="360" w:lineRule="auto"/>
        <w:rPr>
          <w:rFonts w:ascii="Times New Roman" w:hAnsi="Times New Roman" w:cs="Times New Roman"/>
          <w:sz w:val="24"/>
          <w:szCs w:val="24"/>
        </w:rPr>
      </w:pPr>
    </w:p>
    <w:p w14:paraId="2F9F677F" w14:textId="77777777" w:rsidR="00915BD5" w:rsidRDefault="00915BD5" w:rsidP="00EF4FF7">
      <w:pPr>
        <w:spacing w:line="360" w:lineRule="auto"/>
        <w:rPr>
          <w:rFonts w:ascii="Times New Roman" w:hAnsi="Times New Roman" w:cs="Times New Roman"/>
          <w:sz w:val="24"/>
          <w:szCs w:val="24"/>
        </w:rPr>
      </w:pPr>
    </w:p>
    <w:p w14:paraId="115244BD" w14:textId="77777777" w:rsidR="00915BD5" w:rsidRDefault="00915BD5" w:rsidP="00EF4FF7">
      <w:pPr>
        <w:spacing w:line="360" w:lineRule="auto"/>
        <w:rPr>
          <w:rFonts w:ascii="Times New Roman" w:hAnsi="Times New Roman" w:cs="Times New Roman"/>
          <w:sz w:val="24"/>
          <w:szCs w:val="24"/>
        </w:rPr>
      </w:pPr>
    </w:p>
    <w:p w14:paraId="1C23B2B8" w14:textId="77777777" w:rsidR="00915BD5" w:rsidRDefault="00915BD5" w:rsidP="00EF4FF7">
      <w:pPr>
        <w:spacing w:line="360" w:lineRule="auto"/>
        <w:rPr>
          <w:rFonts w:ascii="Times New Roman" w:hAnsi="Times New Roman" w:cs="Times New Roman"/>
          <w:sz w:val="24"/>
          <w:szCs w:val="24"/>
        </w:rPr>
      </w:pPr>
    </w:p>
    <w:p w14:paraId="208C0F31" w14:textId="77777777" w:rsidR="00915BD5" w:rsidRDefault="00915BD5" w:rsidP="00EF4FF7">
      <w:pPr>
        <w:spacing w:line="360" w:lineRule="auto"/>
        <w:rPr>
          <w:rFonts w:ascii="Times New Roman" w:hAnsi="Times New Roman" w:cs="Times New Roman"/>
          <w:sz w:val="24"/>
          <w:szCs w:val="24"/>
        </w:rPr>
      </w:pPr>
    </w:p>
    <w:p w14:paraId="382F962E" w14:textId="77777777" w:rsidR="00915BD5" w:rsidRDefault="00915BD5" w:rsidP="00EF4FF7">
      <w:pPr>
        <w:spacing w:line="360" w:lineRule="auto"/>
        <w:rPr>
          <w:rFonts w:ascii="Times New Roman" w:hAnsi="Times New Roman" w:cs="Times New Roman"/>
          <w:sz w:val="24"/>
          <w:szCs w:val="24"/>
        </w:rPr>
      </w:pPr>
    </w:p>
    <w:p w14:paraId="14A13236" w14:textId="77777777" w:rsidR="00915BD5" w:rsidRDefault="00915BD5" w:rsidP="00EF4FF7">
      <w:pPr>
        <w:spacing w:line="360" w:lineRule="auto"/>
        <w:rPr>
          <w:rFonts w:ascii="Times New Roman" w:hAnsi="Times New Roman" w:cs="Times New Roman"/>
          <w:sz w:val="24"/>
          <w:szCs w:val="24"/>
        </w:rPr>
      </w:pPr>
    </w:p>
    <w:p w14:paraId="071010BF" w14:textId="77777777" w:rsidR="00915BD5" w:rsidRDefault="00915BD5" w:rsidP="00EF4FF7">
      <w:pPr>
        <w:spacing w:line="360" w:lineRule="auto"/>
        <w:rPr>
          <w:rFonts w:ascii="Times New Roman" w:hAnsi="Times New Roman" w:cs="Times New Roman"/>
          <w:sz w:val="24"/>
          <w:szCs w:val="24"/>
        </w:rPr>
      </w:pPr>
    </w:p>
    <w:p w14:paraId="0E5F1BAC" w14:textId="77777777" w:rsidR="00915BD5" w:rsidRDefault="00915BD5" w:rsidP="00EF4FF7">
      <w:pPr>
        <w:spacing w:line="360" w:lineRule="auto"/>
        <w:rPr>
          <w:rFonts w:ascii="Times New Roman" w:hAnsi="Times New Roman" w:cs="Times New Roman"/>
          <w:sz w:val="24"/>
          <w:szCs w:val="24"/>
        </w:rPr>
      </w:pPr>
    </w:p>
    <w:p w14:paraId="71B5565F" w14:textId="77777777" w:rsidR="00915BD5" w:rsidRDefault="00915BD5" w:rsidP="00EF4FF7">
      <w:pPr>
        <w:spacing w:line="360" w:lineRule="auto"/>
        <w:rPr>
          <w:rFonts w:ascii="Times New Roman" w:hAnsi="Times New Roman" w:cs="Times New Roman"/>
          <w:sz w:val="24"/>
          <w:szCs w:val="24"/>
        </w:rPr>
      </w:pPr>
    </w:p>
    <w:p w14:paraId="54BF5FE4" w14:textId="77777777" w:rsidR="00915BD5" w:rsidRDefault="00915BD5" w:rsidP="00EF4FF7">
      <w:pPr>
        <w:spacing w:line="360" w:lineRule="auto"/>
        <w:rPr>
          <w:rFonts w:ascii="Times New Roman" w:hAnsi="Times New Roman" w:cs="Times New Roman"/>
          <w:sz w:val="24"/>
          <w:szCs w:val="24"/>
        </w:rPr>
      </w:pPr>
    </w:p>
    <w:p w14:paraId="4CCE7E87" w14:textId="77777777" w:rsidR="00915BD5" w:rsidRDefault="00915BD5" w:rsidP="00EF4FF7">
      <w:pPr>
        <w:spacing w:line="360" w:lineRule="auto"/>
        <w:rPr>
          <w:rFonts w:ascii="Times New Roman" w:hAnsi="Times New Roman" w:cs="Times New Roman"/>
          <w:sz w:val="24"/>
          <w:szCs w:val="24"/>
        </w:rPr>
      </w:pPr>
    </w:p>
    <w:p w14:paraId="28D8CC93" w14:textId="77777777" w:rsidR="00915BD5" w:rsidRDefault="00915BD5" w:rsidP="00EF4FF7">
      <w:pPr>
        <w:spacing w:line="360" w:lineRule="auto"/>
        <w:rPr>
          <w:rFonts w:ascii="Times New Roman" w:hAnsi="Times New Roman" w:cs="Times New Roman"/>
          <w:sz w:val="24"/>
          <w:szCs w:val="24"/>
        </w:rPr>
      </w:pPr>
    </w:p>
    <w:p w14:paraId="0EAE4076" w14:textId="77777777" w:rsidR="00DE3C60" w:rsidRPr="00B036F6" w:rsidRDefault="00DE3C60">
      <w:pPr>
        <w:spacing w:line="360" w:lineRule="auto"/>
        <w:jc w:val="both"/>
        <w:rPr>
          <w:rFonts w:ascii="Times New Roman" w:hAnsi="Times New Roman" w:cs="Times New Roman"/>
          <w:color w:val="000000" w:themeColor="text1"/>
          <w:sz w:val="24"/>
          <w:szCs w:val="24"/>
        </w:rPr>
      </w:pPr>
    </w:p>
    <w:sdt>
      <w:sdtPr>
        <w:rPr>
          <w:rFonts w:ascii="Times New Roman" w:eastAsiaTheme="minorHAnsi" w:hAnsi="Times New Roman" w:cs="Times New Roman"/>
          <w:b w:val="0"/>
          <w:bCs w:val="0"/>
          <w:color w:val="000000" w:themeColor="text1"/>
          <w:sz w:val="24"/>
          <w:szCs w:val="24"/>
          <w:lang w:val="en-GB" w:eastAsia="en-US"/>
        </w:rPr>
        <w:id w:val="1706982211"/>
        <w:docPartObj>
          <w:docPartGallery w:val="Table of Contents"/>
          <w:docPartUnique/>
        </w:docPartObj>
      </w:sdtPr>
      <w:sdtEndPr>
        <w:rPr>
          <w:noProof/>
        </w:rPr>
      </w:sdtEndPr>
      <w:sdtContent>
        <w:p w14:paraId="065535F6" w14:textId="15E4E253" w:rsidR="00DE3C60" w:rsidRPr="0043076D" w:rsidRDefault="00DE3C60" w:rsidP="0043076D">
          <w:pPr>
            <w:pStyle w:val="TOCHeading"/>
            <w:spacing w:line="360" w:lineRule="auto"/>
            <w:rPr>
              <w:rFonts w:ascii="Times New Roman" w:eastAsiaTheme="minorHAnsi" w:hAnsi="Times New Roman" w:cs="Times New Roman"/>
              <w:bCs w:val="0"/>
              <w:color w:val="000000" w:themeColor="text1"/>
              <w:sz w:val="24"/>
              <w:szCs w:val="24"/>
              <w:lang w:val="en-GB" w:eastAsia="en-US"/>
            </w:rPr>
          </w:pPr>
          <w:r w:rsidRPr="00B036F6">
            <w:rPr>
              <w:rFonts w:ascii="Times New Roman" w:hAnsi="Times New Roman" w:cs="Times New Roman"/>
              <w:color w:val="000000" w:themeColor="text1"/>
              <w:sz w:val="24"/>
              <w:szCs w:val="24"/>
            </w:rPr>
            <w:t>Content</w:t>
          </w:r>
        </w:p>
        <w:p w14:paraId="691DF35D" w14:textId="77777777" w:rsidR="006A42FF" w:rsidRDefault="00DE3C60">
          <w:pPr>
            <w:pStyle w:val="TOC1"/>
            <w:tabs>
              <w:tab w:val="right" w:leader="dot" w:pos="8165"/>
            </w:tabs>
            <w:rPr>
              <w:rFonts w:eastAsiaTheme="minorEastAsia"/>
              <w:noProof/>
              <w:lang w:eastAsia="en-GB"/>
            </w:rPr>
          </w:pPr>
          <w:r w:rsidRPr="0043076D">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TOC \o "1-3" \h \z \u </w:instrText>
          </w:r>
          <w:r w:rsidRPr="0043076D">
            <w:rPr>
              <w:rFonts w:ascii="Times New Roman" w:hAnsi="Times New Roman" w:cs="Times New Roman"/>
              <w:color w:val="000000" w:themeColor="text1"/>
              <w:sz w:val="24"/>
              <w:szCs w:val="24"/>
            </w:rPr>
            <w:fldChar w:fldCharType="separate"/>
          </w:r>
          <w:hyperlink w:anchor="_Toc518370489" w:history="1">
            <w:r w:rsidR="006A42FF" w:rsidRPr="00356AF3">
              <w:rPr>
                <w:rStyle w:val="Hyperlink"/>
                <w:rFonts w:ascii="Times New Roman" w:hAnsi="Times New Roman" w:cs="Times New Roman"/>
                <w:noProof/>
              </w:rPr>
              <w:t>Abstract</w:t>
            </w:r>
            <w:r w:rsidR="006A42FF">
              <w:rPr>
                <w:noProof/>
                <w:webHidden/>
              </w:rPr>
              <w:tab/>
            </w:r>
            <w:r w:rsidR="006A42FF">
              <w:rPr>
                <w:noProof/>
                <w:webHidden/>
              </w:rPr>
              <w:fldChar w:fldCharType="begin"/>
            </w:r>
            <w:r w:rsidR="006A42FF">
              <w:rPr>
                <w:noProof/>
                <w:webHidden/>
              </w:rPr>
              <w:instrText xml:space="preserve"> PAGEREF _Toc518370489 \h </w:instrText>
            </w:r>
            <w:r w:rsidR="006A42FF">
              <w:rPr>
                <w:noProof/>
                <w:webHidden/>
              </w:rPr>
            </w:r>
            <w:r w:rsidR="006A42FF">
              <w:rPr>
                <w:noProof/>
                <w:webHidden/>
              </w:rPr>
              <w:fldChar w:fldCharType="separate"/>
            </w:r>
            <w:r w:rsidR="006A42FF">
              <w:rPr>
                <w:noProof/>
                <w:webHidden/>
              </w:rPr>
              <w:t>2</w:t>
            </w:r>
            <w:r w:rsidR="006A42FF">
              <w:rPr>
                <w:noProof/>
                <w:webHidden/>
              </w:rPr>
              <w:fldChar w:fldCharType="end"/>
            </w:r>
          </w:hyperlink>
        </w:p>
        <w:p w14:paraId="3D0E2A66" w14:textId="77777777" w:rsidR="006A42FF" w:rsidRDefault="009D1CB5">
          <w:pPr>
            <w:pStyle w:val="TOC1"/>
            <w:tabs>
              <w:tab w:val="right" w:leader="dot" w:pos="8165"/>
            </w:tabs>
            <w:rPr>
              <w:rFonts w:eastAsiaTheme="minorEastAsia"/>
              <w:noProof/>
              <w:lang w:eastAsia="en-GB"/>
            </w:rPr>
          </w:pPr>
          <w:hyperlink w:anchor="_Toc518370490" w:history="1">
            <w:r w:rsidR="006A42FF" w:rsidRPr="00356AF3">
              <w:rPr>
                <w:rStyle w:val="Hyperlink"/>
                <w:rFonts w:ascii="Times New Roman" w:hAnsi="Times New Roman" w:cs="Times New Roman"/>
                <w:noProof/>
              </w:rPr>
              <w:t>Acknowledgements</w:t>
            </w:r>
            <w:r w:rsidR="006A42FF">
              <w:rPr>
                <w:noProof/>
                <w:webHidden/>
              </w:rPr>
              <w:tab/>
            </w:r>
            <w:r w:rsidR="006A42FF">
              <w:rPr>
                <w:noProof/>
                <w:webHidden/>
              </w:rPr>
              <w:fldChar w:fldCharType="begin"/>
            </w:r>
            <w:r w:rsidR="006A42FF">
              <w:rPr>
                <w:noProof/>
                <w:webHidden/>
              </w:rPr>
              <w:instrText xml:space="preserve"> PAGEREF _Toc518370490 \h </w:instrText>
            </w:r>
            <w:r w:rsidR="006A42FF">
              <w:rPr>
                <w:noProof/>
                <w:webHidden/>
              </w:rPr>
            </w:r>
            <w:r w:rsidR="006A42FF">
              <w:rPr>
                <w:noProof/>
                <w:webHidden/>
              </w:rPr>
              <w:fldChar w:fldCharType="separate"/>
            </w:r>
            <w:r w:rsidR="006A42FF">
              <w:rPr>
                <w:noProof/>
                <w:webHidden/>
              </w:rPr>
              <w:t>3</w:t>
            </w:r>
            <w:r w:rsidR="006A42FF">
              <w:rPr>
                <w:noProof/>
                <w:webHidden/>
              </w:rPr>
              <w:fldChar w:fldCharType="end"/>
            </w:r>
          </w:hyperlink>
        </w:p>
        <w:p w14:paraId="637D6F4F" w14:textId="77777777" w:rsidR="006A42FF" w:rsidRDefault="009D1CB5">
          <w:pPr>
            <w:pStyle w:val="TOC1"/>
            <w:tabs>
              <w:tab w:val="right" w:leader="dot" w:pos="8165"/>
            </w:tabs>
            <w:rPr>
              <w:rFonts w:eastAsiaTheme="minorEastAsia"/>
              <w:noProof/>
              <w:lang w:eastAsia="en-GB"/>
            </w:rPr>
          </w:pPr>
          <w:hyperlink w:anchor="_Toc518370491" w:history="1">
            <w:r w:rsidR="006A42FF" w:rsidRPr="00356AF3">
              <w:rPr>
                <w:rStyle w:val="Hyperlink"/>
                <w:rFonts w:ascii="Times New Roman" w:hAnsi="Times New Roman" w:cs="Times New Roman"/>
                <w:noProof/>
              </w:rPr>
              <w:t>List of Figures</w:t>
            </w:r>
            <w:r w:rsidR="006A42FF">
              <w:rPr>
                <w:noProof/>
                <w:webHidden/>
              </w:rPr>
              <w:tab/>
            </w:r>
            <w:r w:rsidR="006A42FF">
              <w:rPr>
                <w:noProof/>
                <w:webHidden/>
              </w:rPr>
              <w:fldChar w:fldCharType="begin"/>
            </w:r>
            <w:r w:rsidR="006A42FF">
              <w:rPr>
                <w:noProof/>
                <w:webHidden/>
              </w:rPr>
              <w:instrText xml:space="preserve"> PAGEREF _Toc518370491 \h </w:instrText>
            </w:r>
            <w:r w:rsidR="006A42FF">
              <w:rPr>
                <w:noProof/>
                <w:webHidden/>
              </w:rPr>
            </w:r>
            <w:r w:rsidR="006A42FF">
              <w:rPr>
                <w:noProof/>
                <w:webHidden/>
              </w:rPr>
              <w:fldChar w:fldCharType="separate"/>
            </w:r>
            <w:r w:rsidR="006A42FF">
              <w:rPr>
                <w:noProof/>
                <w:webHidden/>
              </w:rPr>
              <w:t>7</w:t>
            </w:r>
            <w:r w:rsidR="006A42FF">
              <w:rPr>
                <w:noProof/>
                <w:webHidden/>
              </w:rPr>
              <w:fldChar w:fldCharType="end"/>
            </w:r>
          </w:hyperlink>
        </w:p>
        <w:p w14:paraId="5E2404E3" w14:textId="77777777" w:rsidR="006A42FF" w:rsidRDefault="009D1CB5">
          <w:pPr>
            <w:pStyle w:val="TOC1"/>
            <w:tabs>
              <w:tab w:val="right" w:leader="dot" w:pos="8165"/>
            </w:tabs>
            <w:rPr>
              <w:rFonts w:eastAsiaTheme="minorEastAsia"/>
              <w:noProof/>
              <w:lang w:eastAsia="en-GB"/>
            </w:rPr>
          </w:pPr>
          <w:hyperlink w:anchor="_Toc518370492" w:history="1">
            <w:r w:rsidR="006A42FF" w:rsidRPr="00356AF3">
              <w:rPr>
                <w:rStyle w:val="Hyperlink"/>
                <w:rFonts w:ascii="Times New Roman" w:hAnsi="Times New Roman" w:cs="Times New Roman"/>
                <w:noProof/>
              </w:rPr>
              <w:t>List of Tables</w:t>
            </w:r>
            <w:r w:rsidR="006A42FF">
              <w:rPr>
                <w:noProof/>
                <w:webHidden/>
              </w:rPr>
              <w:tab/>
            </w:r>
            <w:r w:rsidR="006A42FF">
              <w:rPr>
                <w:noProof/>
                <w:webHidden/>
              </w:rPr>
              <w:fldChar w:fldCharType="begin"/>
            </w:r>
            <w:r w:rsidR="006A42FF">
              <w:rPr>
                <w:noProof/>
                <w:webHidden/>
              </w:rPr>
              <w:instrText xml:space="preserve"> PAGEREF _Toc518370492 \h </w:instrText>
            </w:r>
            <w:r w:rsidR="006A42FF">
              <w:rPr>
                <w:noProof/>
                <w:webHidden/>
              </w:rPr>
            </w:r>
            <w:r w:rsidR="006A42FF">
              <w:rPr>
                <w:noProof/>
                <w:webHidden/>
              </w:rPr>
              <w:fldChar w:fldCharType="separate"/>
            </w:r>
            <w:r w:rsidR="006A42FF">
              <w:rPr>
                <w:noProof/>
                <w:webHidden/>
              </w:rPr>
              <w:t>9</w:t>
            </w:r>
            <w:r w:rsidR="006A42FF">
              <w:rPr>
                <w:noProof/>
                <w:webHidden/>
              </w:rPr>
              <w:fldChar w:fldCharType="end"/>
            </w:r>
          </w:hyperlink>
        </w:p>
        <w:p w14:paraId="26DC547B" w14:textId="77777777" w:rsidR="006A42FF" w:rsidRDefault="009D1CB5">
          <w:pPr>
            <w:pStyle w:val="TOC1"/>
            <w:tabs>
              <w:tab w:val="right" w:leader="dot" w:pos="8165"/>
            </w:tabs>
            <w:rPr>
              <w:rFonts w:eastAsiaTheme="minorEastAsia"/>
              <w:noProof/>
              <w:lang w:eastAsia="en-GB"/>
            </w:rPr>
          </w:pPr>
          <w:hyperlink w:anchor="_Toc518370493" w:history="1">
            <w:r w:rsidR="006A42FF" w:rsidRPr="00356AF3">
              <w:rPr>
                <w:rStyle w:val="Hyperlink"/>
                <w:rFonts w:ascii="Times New Roman" w:hAnsi="Times New Roman" w:cs="Times New Roman"/>
                <w:noProof/>
              </w:rPr>
              <w:t>List of Abbreviations</w:t>
            </w:r>
            <w:r w:rsidR="006A42FF">
              <w:rPr>
                <w:noProof/>
                <w:webHidden/>
              </w:rPr>
              <w:tab/>
            </w:r>
            <w:r w:rsidR="006A42FF">
              <w:rPr>
                <w:noProof/>
                <w:webHidden/>
              </w:rPr>
              <w:fldChar w:fldCharType="begin"/>
            </w:r>
            <w:r w:rsidR="006A42FF">
              <w:rPr>
                <w:noProof/>
                <w:webHidden/>
              </w:rPr>
              <w:instrText xml:space="preserve"> PAGEREF _Toc518370493 \h </w:instrText>
            </w:r>
            <w:r w:rsidR="006A42FF">
              <w:rPr>
                <w:noProof/>
                <w:webHidden/>
              </w:rPr>
            </w:r>
            <w:r w:rsidR="006A42FF">
              <w:rPr>
                <w:noProof/>
                <w:webHidden/>
              </w:rPr>
              <w:fldChar w:fldCharType="separate"/>
            </w:r>
            <w:r w:rsidR="006A42FF">
              <w:rPr>
                <w:noProof/>
                <w:webHidden/>
              </w:rPr>
              <w:t>10</w:t>
            </w:r>
            <w:r w:rsidR="006A42FF">
              <w:rPr>
                <w:noProof/>
                <w:webHidden/>
              </w:rPr>
              <w:fldChar w:fldCharType="end"/>
            </w:r>
          </w:hyperlink>
        </w:p>
        <w:p w14:paraId="6DA1A841" w14:textId="77777777" w:rsidR="006A42FF" w:rsidRDefault="009D1CB5">
          <w:pPr>
            <w:pStyle w:val="TOC1"/>
            <w:tabs>
              <w:tab w:val="right" w:leader="dot" w:pos="8165"/>
            </w:tabs>
            <w:rPr>
              <w:rFonts w:eastAsiaTheme="minorEastAsia"/>
              <w:noProof/>
              <w:lang w:eastAsia="en-GB"/>
            </w:rPr>
          </w:pPr>
          <w:hyperlink w:anchor="_Toc518370494" w:history="1">
            <w:r w:rsidR="006A42FF" w:rsidRPr="00356AF3">
              <w:rPr>
                <w:rStyle w:val="Hyperlink"/>
                <w:rFonts w:ascii="Times New Roman" w:hAnsi="Times New Roman" w:cs="Times New Roman"/>
                <w:noProof/>
              </w:rPr>
              <w:t>1. Introduction</w:t>
            </w:r>
            <w:r w:rsidR="006A42FF">
              <w:rPr>
                <w:noProof/>
                <w:webHidden/>
              </w:rPr>
              <w:tab/>
            </w:r>
            <w:r w:rsidR="006A42FF">
              <w:rPr>
                <w:noProof/>
                <w:webHidden/>
              </w:rPr>
              <w:fldChar w:fldCharType="begin"/>
            </w:r>
            <w:r w:rsidR="006A42FF">
              <w:rPr>
                <w:noProof/>
                <w:webHidden/>
              </w:rPr>
              <w:instrText xml:space="preserve"> PAGEREF _Toc518370494 \h </w:instrText>
            </w:r>
            <w:r w:rsidR="006A42FF">
              <w:rPr>
                <w:noProof/>
                <w:webHidden/>
              </w:rPr>
            </w:r>
            <w:r w:rsidR="006A42FF">
              <w:rPr>
                <w:noProof/>
                <w:webHidden/>
              </w:rPr>
              <w:fldChar w:fldCharType="separate"/>
            </w:r>
            <w:r w:rsidR="006A42FF">
              <w:rPr>
                <w:noProof/>
                <w:webHidden/>
              </w:rPr>
              <w:t>16</w:t>
            </w:r>
            <w:r w:rsidR="006A42FF">
              <w:rPr>
                <w:noProof/>
                <w:webHidden/>
              </w:rPr>
              <w:fldChar w:fldCharType="end"/>
            </w:r>
          </w:hyperlink>
        </w:p>
        <w:p w14:paraId="6DC0C0F1" w14:textId="77777777" w:rsidR="006A42FF" w:rsidRDefault="009D1CB5">
          <w:pPr>
            <w:pStyle w:val="TOC2"/>
            <w:tabs>
              <w:tab w:val="right" w:leader="dot" w:pos="8165"/>
            </w:tabs>
            <w:rPr>
              <w:rFonts w:eastAsiaTheme="minorEastAsia"/>
              <w:noProof/>
              <w:lang w:eastAsia="en-GB"/>
            </w:rPr>
          </w:pPr>
          <w:hyperlink w:anchor="_Toc518370495" w:history="1">
            <w:r w:rsidR="006A42FF" w:rsidRPr="00356AF3">
              <w:rPr>
                <w:rStyle w:val="Hyperlink"/>
                <w:rFonts w:ascii="Times New Roman" w:hAnsi="Times New Roman" w:cs="Times New Roman"/>
                <w:noProof/>
              </w:rPr>
              <w:t>1.1 Introduction Summary</w:t>
            </w:r>
            <w:r w:rsidR="006A42FF">
              <w:rPr>
                <w:noProof/>
                <w:webHidden/>
              </w:rPr>
              <w:tab/>
            </w:r>
            <w:r w:rsidR="006A42FF">
              <w:rPr>
                <w:noProof/>
                <w:webHidden/>
              </w:rPr>
              <w:fldChar w:fldCharType="begin"/>
            </w:r>
            <w:r w:rsidR="006A42FF">
              <w:rPr>
                <w:noProof/>
                <w:webHidden/>
              </w:rPr>
              <w:instrText xml:space="preserve"> PAGEREF _Toc518370495 \h </w:instrText>
            </w:r>
            <w:r w:rsidR="006A42FF">
              <w:rPr>
                <w:noProof/>
                <w:webHidden/>
              </w:rPr>
            </w:r>
            <w:r w:rsidR="006A42FF">
              <w:rPr>
                <w:noProof/>
                <w:webHidden/>
              </w:rPr>
              <w:fldChar w:fldCharType="separate"/>
            </w:r>
            <w:r w:rsidR="006A42FF">
              <w:rPr>
                <w:noProof/>
                <w:webHidden/>
              </w:rPr>
              <w:t>16</w:t>
            </w:r>
            <w:r w:rsidR="006A42FF">
              <w:rPr>
                <w:noProof/>
                <w:webHidden/>
              </w:rPr>
              <w:fldChar w:fldCharType="end"/>
            </w:r>
          </w:hyperlink>
        </w:p>
        <w:p w14:paraId="16B6DD28" w14:textId="77777777" w:rsidR="006A42FF" w:rsidRDefault="009D1CB5">
          <w:pPr>
            <w:pStyle w:val="TOC2"/>
            <w:tabs>
              <w:tab w:val="right" w:leader="dot" w:pos="8165"/>
            </w:tabs>
            <w:rPr>
              <w:rFonts w:eastAsiaTheme="minorEastAsia"/>
              <w:noProof/>
              <w:lang w:eastAsia="en-GB"/>
            </w:rPr>
          </w:pPr>
          <w:hyperlink w:anchor="_Toc518370496" w:history="1">
            <w:r w:rsidR="006A42FF" w:rsidRPr="00356AF3">
              <w:rPr>
                <w:rStyle w:val="Hyperlink"/>
                <w:rFonts w:ascii="Times New Roman" w:hAnsi="Times New Roman" w:cs="Times New Roman"/>
                <w:noProof/>
              </w:rPr>
              <w:t>1.2 Background</w:t>
            </w:r>
            <w:r w:rsidR="006A42FF">
              <w:rPr>
                <w:noProof/>
                <w:webHidden/>
              </w:rPr>
              <w:tab/>
            </w:r>
            <w:r w:rsidR="006A42FF">
              <w:rPr>
                <w:noProof/>
                <w:webHidden/>
              </w:rPr>
              <w:fldChar w:fldCharType="begin"/>
            </w:r>
            <w:r w:rsidR="006A42FF">
              <w:rPr>
                <w:noProof/>
                <w:webHidden/>
              </w:rPr>
              <w:instrText xml:space="preserve"> PAGEREF _Toc518370496 \h </w:instrText>
            </w:r>
            <w:r w:rsidR="006A42FF">
              <w:rPr>
                <w:noProof/>
                <w:webHidden/>
              </w:rPr>
            </w:r>
            <w:r w:rsidR="006A42FF">
              <w:rPr>
                <w:noProof/>
                <w:webHidden/>
              </w:rPr>
              <w:fldChar w:fldCharType="separate"/>
            </w:r>
            <w:r w:rsidR="006A42FF">
              <w:rPr>
                <w:noProof/>
                <w:webHidden/>
              </w:rPr>
              <w:t>16</w:t>
            </w:r>
            <w:r w:rsidR="006A42FF">
              <w:rPr>
                <w:noProof/>
                <w:webHidden/>
              </w:rPr>
              <w:fldChar w:fldCharType="end"/>
            </w:r>
          </w:hyperlink>
        </w:p>
        <w:p w14:paraId="004F07E6" w14:textId="77777777" w:rsidR="006A42FF" w:rsidRDefault="009D1CB5">
          <w:pPr>
            <w:pStyle w:val="TOC2"/>
            <w:tabs>
              <w:tab w:val="right" w:leader="dot" w:pos="8165"/>
            </w:tabs>
            <w:rPr>
              <w:rFonts w:eastAsiaTheme="minorEastAsia"/>
              <w:noProof/>
              <w:lang w:eastAsia="en-GB"/>
            </w:rPr>
          </w:pPr>
          <w:hyperlink w:anchor="_Toc518370497" w:history="1">
            <w:r w:rsidR="006A42FF" w:rsidRPr="00356AF3">
              <w:rPr>
                <w:rStyle w:val="Hyperlink"/>
                <w:rFonts w:ascii="Times New Roman" w:hAnsi="Times New Roman" w:cs="Times New Roman"/>
                <w:noProof/>
              </w:rPr>
              <w:t>1.3 Iron and Steel Processes</w:t>
            </w:r>
            <w:r w:rsidR="006A42FF">
              <w:rPr>
                <w:noProof/>
                <w:webHidden/>
              </w:rPr>
              <w:tab/>
            </w:r>
            <w:r w:rsidR="006A42FF">
              <w:rPr>
                <w:noProof/>
                <w:webHidden/>
              </w:rPr>
              <w:fldChar w:fldCharType="begin"/>
            </w:r>
            <w:r w:rsidR="006A42FF">
              <w:rPr>
                <w:noProof/>
                <w:webHidden/>
              </w:rPr>
              <w:instrText xml:space="preserve"> PAGEREF _Toc518370497 \h </w:instrText>
            </w:r>
            <w:r w:rsidR="006A42FF">
              <w:rPr>
                <w:noProof/>
                <w:webHidden/>
              </w:rPr>
            </w:r>
            <w:r w:rsidR="006A42FF">
              <w:rPr>
                <w:noProof/>
                <w:webHidden/>
              </w:rPr>
              <w:fldChar w:fldCharType="separate"/>
            </w:r>
            <w:r w:rsidR="006A42FF">
              <w:rPr>
                <w:noProof/>
                <w:webHidden/>
              </w:rPr>
              <w:t>18</w:t>
            </w:r>
            <w:r w:rsidR="006A42FF">
              <w:rPr>
                <w:noProof/>
                <w:webHidden/>
              </w:rPr>
              <w:fldChar w:fldCharType="end"/>
            </w:r>
          </w:hyperlink>
        </w:p>
        <w:p w14:paraId="72EEB727" w14:textId="77777777" w:rsidR="006A42FF" w:rsidRDefault="009D1CB5">
          <w:pPr>
            <w:pStyle w:val="TOC3"/>
            <w:tabs>
              <w:tab w:val="right" w:leader="dot" w:pos="8165"/>
            </w:tabs>
            <w:rPr>
              <w:rFonts w:eastAsiaTheme="minorEastAsia"/>
              <w:noProof/>
              <w:lang w:eastAsia="en-GB"/>
            </w:rPr>
          </w:pPr>
          <w:hyperlink w:anchor="_Toc518370498" w:history="1">
            <w:r w:rsidR="006A42FF" w:rsidRPr="00356AF3">
              <w:rPr>
                <w:rStyle w:val="Hyperlink"/>
                <w:rFonts w:ascii="Times New Roman" w:hAnsi="Times New Roman" w:cs="Times New Roman"/>
                <w:noProof/>
              </w:rPr>
              <w:t>1.3.1 Sinter Plant</w:t>
            </w:r>
            <w:r w:rsidR="006A42FF">
              <w:rPr>
                <w:noProof/>
                <w:webHidden/>
              </w:rPr>
              <w:tab/>
            </w:r>
            <w:r w:rsidR="006A42FF">
              <w:rPr>
                <w:noProof/>
                <w:webHidden/>
              </w:rPr>
              <w:fldChar w:fldCharType="begin"/>
            </w:r>
            <w:r w:rsidR="006A42FF">
              <w:rPr>
                <w:noProof/>
                <w:webHidden/>
              </w:rPr>
              <w:instrText xml:space="preserve"> PAGEREF _Toc518370498 \h </w:instrText>
            </w:r>
            <w:r w:rsidR="006A42FF">
              <w:rPr>
                <w:noProof/>
                <w:webHidden/>
              </w:rPr>
            </w:r>
            <w:r w:rsidR="006A42FF">
              <w:rPr>
                <w:noProof/>
                <w:webHidden/>
              </w:rPr>
              <w:fldChar w:fldCharType="separate"/>
            </w:r>
            <w:r w:rsidR="006A42FF">
              <w:rPr>
                <w:noProof/>
                <w:webHidden/>
              </w:rPr>
              <w:t>20</w:t>
            </w:r>
            <w:r w:rsidR="006A42FF">
              <w:rPr>
                <w:noProof/>
                <w:webHidden/>
              </w:rPr>
              <w:fldChar w:fldCharType="end"/>
            </w:r>
          </w:hyperlink>
        </w:p>
        <w:p w14:paraId="4AF540A4" w14:textId="77777777" w:rsidR="006A42FF" w:rsidRDefault="009D1CB5">
          <w:pPr>
            <w:pStyle w:val="TOC2"/>
            <w:tabs>
              <w:tab w:val="right" w:leader="dot" w:pos="8165"/>
            </w:tabs>
            <w:rPr>
              <w:rFonts w:eastAsiaTheme="minorEastAsia"/>
              <w:noProof/>
              <w:lang w:eastAsia="en-GB"/>
            </w:rPr>
          </w:pPr>
          <w:hyperlink w:anchor="_Toc518370499" w:history="1">
            <w:r w:rsidR="006A42FF" w:rsidRPr="00356AF3">
              <w:rPr>
                <w:rStyle w:val="Hyperlink"/>
                <w:rFonts w:ascii="Times New Roman" w:hAnsi="Times New Roman" w:cs="Times New Roman"/>
                <w:noProof/>
              </w:rPr>
              <w:t>1.4 Research Aims &amp; Objectives</w:t>
            </w:r>
            <w:r w:rsidR="006A42FF">
              <w:rPr>
                <w:noProof/>
                <w:webHidden/>
              </w:rPr>
              <w:tab/>
            </w:r>
            <w:r w:rsidR="006A42FF">
              <w:rPr>
                <w:noProof/>
                <w:webHidden/>
              </w:rPr>
              <w:fldChar w:fldCharType="begin"/>
            </w:r>
            <w:r w:rsidR="006A42FF">
              <w:rPr>
                <w:noProof/>
                <w:webHidden/>
              </w:rPr>
              <w:instrText xml:space="preserve"> PAGEREF _Toc518370499 \h </w:instrText>
            </w:r>
            <w:r w:rsidR="006A42FF">
              <w:rPr>
                <w:noProof/>
                <w:webHidden/>
              </w:rPr>
            </w:r>
            <w:r w:rsidR="006A42FF">
              <w:rPr>
                <w:noProof/>
                <w:webHidden/>
              </w:rPr>
              <w:fldChar w:fldCharType="separate"/>
            </w:r>
            <w:r w:rsidR="006A42FF">
              <w:rPr>
                <w:noProof/>
                <w:webHidden/>
              </w:rPr>
              <w:t>22</w:t>
            </w:r>
            <w:r w:rsidR="006A42FF">
              <w:rPr>
                <w:noProof/>
                <w:webHidden/>
              </w:rPr>
              <w:fldChar w:fldCharType="end"/>
            </w:r>
          </w:hyperlink>
        </w:p>
        <w:p w14:paraId="3DBDA3FA" w14:textId="77777777" w:rsidR="006A42FF" w:rsidRDefault="009D1CB5">
          <w:pPr>
            <w:pStyle w:val="TOC1"/>
            <w:tabs>
              <w:tab w:val="right" w:leader="dot" w:pos="8165"/>
            </w:tabs>
            <w:rPr>
              <w:rFonts w:eastAsiaTheme="minorEastAsia"/>
              <w:noProof/>
              <w:lang w:eastAsia="en-GB"/>
            </w:rPr>
          </w:pPr>
          <w:hyperlink w:anchor="_Toc518370500" w:history="1">
            <w:r w:rsidR="006A42FF" w:rsidRPr="00356AF3">
              <w:rPr>
                <w:rStyle w:val="Hyperlink"/>
                <w:rFonts w:ascii="Times New Roman" w:hAnsi="Times New Roman" w:cs="Times New Roman"/>
                <w:noProof/>
              </w:rPr>
              <w:t>2. Literature Review</w:t>
            </w:r>
            <w:r w:rsidR="006A42FF">
              <w:rPr>
                <w:noProof/>
                <w:webHidden/>
              </w:rPr>
              <w:tab/>
            </w:r>
            <w:r w:rsidR="006A42FF">
              <w:rPr>
                <w:noProof/>
                <w:webHidden/>
              </w:rPr>
              <w:fldChar w:fldCharType="begin"/>
            </w:r>
            <w:r w:rsidR="006A42FF">
              <w:rPr>
                <w:noProof/>
                <w:webHidden/>
              </w:rPr>
              <w:instrText xml:space="preserve"> PAGEREF _Toc518370500 \h </w:instrText>
            </w:r>
            <w:r w:rsidR="006A42FF">
              <w:rPr>
                <w:noProof/>
                <w:webHidden/>
              </w:rPr>
            </w:r>
            <w:r w:rsidR="006A42FF">
              <w:rPr>
                <w:noProof/>
                <w:webHidden/>
              </w:rPr>
              <w:fldChar w:fldCharType="separate"/>
            </w:r>
            <w:r w:rsidR="006A42FF">
              <w:rPr>
                <w:noProof/>
                <w:webHidden/>
              </w:rPr>
              <w:t>23</w:t>
            </w:r>
            <w:r w:rsidR="006A42FF">
              <w:rPr>
                <w:noProof/>
                <w:webHidden/>
              </w:rPr>
              <w:fldChar w:fldCharType="end"/>
            </w:r>
          </w:hyperlink>
        </w:p>
        <w:p w14:paraId="2F4883D7" w14:textId="77777777" w:rsidR="006A42FF" w:rsidRDefault="009D1CB5">
          <w:pPr>
            <w:pStyle w:val="TOC2"/>
            <w:tabs>
              <w:tab w:val="right" w:leader="dot" w:pos="8165"/>
            </w:tabs>
            <w:rPr>
              <w:rFonts w:eastAsiaTheme="minorEastAsia"/>
              <w:noProof/>
              <w:lang w:eastAsia="en-GB"/>
            </w:rPr>
          </w:pPr>
          <w:hyperlink w:anchor="_Toc518370501" w:history="1">
            <w:r w:rsidR="006A42FF" w:rsidRPr="00356AF3">
              <w:rPr>
                <w:rStyle w:val="Hyperlink"/>
                <w:rFonts w:ascii="Times New Roman" w:hAnsi="Times New Roman" w:cs="Times New Roman"/>
                <w:noProof/>
              </w:rPr>
              <w:t>2.1 Literature Review Summary</w:t>
            </w:r>
            <w:r w:rsidR="006A42FF">
              <w:rPr>
                <w:noProof/>
                <w:webHidden/>
              </w:rPr>
              <w:tab/>
            </w:r>
            <w:r w:rsidR="006A42FF">
              <w:rPr>
                <w:noProof/>
                <w:webHidden/>
              </w:rPr>
              <w:fldChar w:fldCharType="begin"/>
            </w:r>
            <w:r w:rsidR="006A42FF">
              <w:rPr>
                <w:noProof/>
                <w:webHidden/>
              </w:rPr>
              <w:instrText xml:space="preserve"> PAGEREF _Toc518370501 \h </w:instrText>
            </w:r>
            <w:r w:rsidR="006A42FF">
              <w:rPr>
                <w:noProof/>
                <w:webHidden/>
              </w:rPr>
            </w:r>
            <w:r w:rsidR="006A42FF">
              <w:rPr>
                <w:noProof/>
                <w:webHidden/>
              </w:rPr>
              <w:fldChar w:fldCharType="separate"/>
            </w:r>
            <w:r w:rsidR="006A42FF">
              <w:rPr>
                <w:noProof/>
                <w:webHidden/>
              </w:rPr>
              <w:t>23</w:t>
            </w:r>
            <w:r w:rsidR="006A42FF">
              <w:rPr>
                <w:noProof/>
                <w:webHidden/>
              </w:rPr>
              <w:fldChar w:fldCharType="end"/>
            </w:r>
          </w:hyperlink>
        </w:p>
        <w:p w14:paraId="0BF696AA" w14:textId="77777777" w:rsidR="006A42FF" w:rsidRDefault="009D1CB5">
          <w:pPr>
            <w:pStyle w:val="TOC2"/>
            <w:tabs>
              <w:tab w:val="right" w:leader="dot" w:pos="8165"/>
            </w:tabs>
            <w:rPr>
              <w:rFonts w:eastAsiaTheme="minorEastAsia"/>
              <w:noProof/>
              <w:lang w:eastAsia="en-GB"/>
            </w:rPr>
          </w:pPr>
          <w:hyperlink w:anchor="_Toc518370502" w:history="1">
            <w:r w:rsidR="006A42FF" w:rsidRPr="00356AF3">
              <w:rPr>
                <w:rStyle w:val="Hyperlink"/>
                <w:rFonts w:ascii="Times New Roman" w:hAnsi="Times New Roman" w:cs="Times New Roman"/>
                <w:noProof/>
              </w:rPr>
              <w:t>2.2 World emission and energy</w:t>
            </w:r>
            <w:r w:rsidR="006A42FF">
              <w:rPr>
                <w:noProof/>
                <w:webHidden/>
              </w:rPr>
              <w:tab/>
            </w:r>
            <w:r w:rsidR="006A42FF">
              <w:rPr>
                <w:noProof/>
                <w:webHidden/>
              </w:rPr>
              <w:fldChar w:fldCharType="begin"/>
            </w:r>
            <w:r w:rsidR="006A42FF">
              <w:rPr>
                <w:noProof/>
                <w:webHidden/>
              </w:rPr>
              <w:instrText xml:space="preserve"> PAGEREF _Toc518370502 \h </w:instrText>
            </w:r>
            <w:r w:rsidR="006A42FF">
              <w:rPr>
                <w:noProof/>
                <w:webHidden/>
              </w:rPr>
            </w:r>
            <w:r w:rsidR="006A42FF">
              <w:rPr>
                <w:noProof/>
                <w:webHidden/>
              </w:rPr>
              <w:fldChar w:fldCharType="separate"/>
            </w:r>
            <w:r w:rsidR="006A42FF">
              <w:rPr>
                <w:noProof/>
                <w:webHidden/>
              </w:rPr>
              <w:t>23</w:t>
            </w:r>
            <w:r w:rsidR="006A42FF">
              <w:rPr>
                <w:noProof/>
                <w:webHidden/>
              </w:rPr>
              <w:fldChar w:fldCharType="end"/>
            </w:r>
          </w:hyperlink>
        </w:p>
        <w:p w14:paraId="0DFEBD25" w14:textId="77777777" w:rsidR="006A42FF" w:rsidRDefault="009D1CB5">
          <w:pPr>
            <w:pStyle w:val="TOC2"/>
            <w:tabs>
              <w:tab w:val="right" w:leader="dot" w:pos="8165"/>
            </w:tabs>
            <w:rPr>
              <w:rFonts w:eastAsiaTheme="minorEastAsia"/>
              <w:noProof/>
              <w:lang w:eastAsia="en-GB"/>
            </w:rPr>
          </w:pPr>
          <w:hyperlink w:anchor="_Toc518370503" w:history="1">
            <w:r w:rsidR="006A42FF" w:rsidRPr="00356AF3">
              <w:rPr>
                <w:rStyle w:val="Hyperlink"/>
                <w:rFonts w:ascii="Times New Roman" w:hAnsi="Times New Roman" w:cs="Times New Roman"/>
                <w:noProof/>
              </w:rPr>
              <w:t>2.3 Steel Industry emission responsibilities</w:t>
            </w:r>
            <w:r w:rsidR="006A42FF">
              <w:rPr>
                <w:noProof/>
                <w:webHidden/>
              </w:rPr>
              <w:tab/>
            </w:r>
            <w:r w:rsidR="006A42FF">
              <w:rPr>
                <w:noProof/>
                <w:webHidden/>
              </w:rPr>
              <w:fldChar w:fldCharType="begin"/>
            </w:r>
            <w:r w:rsidR="006A42FF">
              <w:rPr>
                <w:noProof/>
                <w:webHidden/>
              </w:rPr>
              <w:instrText xml:space="preserve"> PAGEREF _Toc518370503 \h </w:instrText>
            </w:r>
            <w:r w:rsidR="006A42FF">
              <w:rPr>
                <w:noProof/>
                <w:webHidden/>
              </w:rPr>
            </w:r>
            <w:r w:rsidR="006A42FF">
              <w:rPr>
                <w:noProof/>
                <w:webHidden/>
              </w:rPr>
              <w:fldChar w:fldCharType="separate"/>
            </w:r>
            <w:r w:rsidR="006A42FF">
              <w:rPr>
                <w:noProof/>
                <w:webHidden/>
              </w:rPr>
              <w:t>24</w:t>
            </w:r>
            <w:r w:rsidR="006A42FF">
              <w:rPr>
                <w:noProof/>
                <w:webHidden/>
              </w:rPr>
              <w:fldChar w:fldCharType="end"/>
            </w:r>
          </w:hyperlink>
        </w:p>
        <w:p w14:paraId="00AAEF90" w14:textId="77777777" w:rsidR="006A42FF" w:rsidRDefault="009D1CB5">
          <w:pPr>
            <w:pStyle w:val="TOC2"/>
            <w:tabs>
              <w:tab w:val="right" w:leader="dot" w:pos="8165"/>
            </w:tabs>
            <w:rPr>
              <w:rFonts w:eastAsiaTheme="minorEastAsia"/>
              <w:noProof/>
              <w:lang w:eastAsia="en-GB"/>
            </w:rPr>
          </w:pPr>
          <w:hyperlink w:anchor="_Toc518370504" w:history="1">
            <w:r w:rsidR="006A42FF" w:rsidRPr="00356AF3">
              <w:rPr>
                <w:rStyle w:val="Hyperlink"/>
                <w:rFonts w:ascii="Times New Roman" w:hAnsi="Times New Roman" w:cs="Times New Roman"/>
                <w:noProof/>
              </w:rPr>
              <w:t>2.4 Current Steelmaking research into CO</w:t>
            </w:r>
            <w:r w:rsidR="006A42FF" w:rsidRPr="00356AF3">
              <w:rPr>
                <w:rStyle w:val="Hyperlink"/>
                <w:rFonts w:ascii="Times New Roman" w:hAnsi="Times New Roman" w:cs="Times New Roman"/>
                <w:noProof/>
                <w:vertAlign w:val="subscript"/>
              </w:rPr>
              <w:t>2</w:t>
            </w:r>
            <w:r w:rsidR="006A42FF" w:rsidRPr="00356AF3">
              <w:rPr>
                <w:rStyle w:val="Hyperlink"/>
                <w:rFonts w:ascii="Times New Roman" w:hAnsi="Times New Roman" w:cs="Times New Roman"/>
                <w:noProof/>
              </w:rPr>
              <w:t xml:space="preserve"> reduction</w:t>
            </w:r>
            <w:r w:rsidR="006A42FF">
              <w:rPr>
                <w:noProof/>
                <w:webHidden/>
              </w:rPr>
              <w:tab/>
            </w:r>
            <w:r w:rsidR="006A42FF">
              <w:rPr>
                <w:noProof/>
                <w:webHidden/>
              </w:rPr>
              <w:fldChar w:fldCharType="begin"/>
            </w:r>
            <w:r w:rsidR="006A42FF">
              <w:rPr>
                <w:noProof/>
                <w:webHidden/>
              </w:rPr>
              <w:instrText xml:space="preserve"> PAGEREF _Toc518370504 \h </w:instrText>
            </w:r>
            <w:r w:rsidR="006A42FF">
              <w:rPr>
                <w:noProof/>
                <w:webHidden/>
              </w:rPr>
            </w:r>
            <w:r w:rsidR="006A42FF">
              <w:rPr>
                <w:noProof/>
                <w:webHidden/>
              </w:rPr>
              <w:fldChar w:fldCharType="separate"/>
            </w:r>
            <w:r w:rsidR="006A42FF">
              <w:rPr>
                <w:noProof/>
                <w:webHidden/>
              </w:rPr>
              <w:t>29</w:t>
            </w:r>
            <w:r w:rsidR="006A42FF">
              <w:rPr>
                <w:noProof/>
                <w:webHidden/>
              </w:rPr>
              <w:fldChar w:fldCharType="end"/>
            </w:r>
          </w:hyperlink>
        </w:p>
        <w:p w14:paraId="38B526DA" w14:textId="77777777" w:rsidR="006A42FF" w:rsidRDefault="009D1CB5">
          <w:pPr>
            <w:pStyle w:val="TOC2"/>
            <w:tabs>
              <w:tab w:val="right" w:leader="dot" w:pos="8165"/>
            </w:tabs>
            <w:rPr>
              <w:rFonts w:eastAsiaTheme="minorEastAsia"/>
              <w:noProof/>
              <w:lang w:eastAsia="en-GB"/>
            </w:rPr>
          </w:pPr>
          <w:hyperlink w:anchor="_Toc518370505" w:history="1">
            <w:r w:rsidR="006A42FF" w:rsidRPr="00356AF3">
              <w:rPr>
                <w:rStyle w:val="Hyperlink"/>
                <w:rFonts w:ascii="Times New Roman" w:hAnsi="Times New Roman" w:cs="Times New Roman"/>
                <w:noProof/>
              </w:rPr>
              <w:t>2.5 Use of waste in the steel industry</w:t>
            </w:r>
            <w:r w:rsidR="006A42FF">
              <w:rPr>
                <w:noProof/>
                <w:webHidden/>
              </w:rPr>
              <w:tab/>
            </w:r>
            <w:r w:rsidR="006A42FF">
              <w:rPr>
                <w:noProof/>
                <w:webHidden/>
              </w:rPr>
              <w:fldChar w:fldCharType="begin"/>
            </w:r>
            <w:r w:rsidR="006A42FF">
              <w:rPr>
                <w:noProof/>
                <w:webHidden/>
              </w:rPr>
              <w:instrText xml:space="preserve"> PAGEREF _Toc518370505 \h </w:instrText>
            </w:r>
            <w:r w:rsidR="006A42FF">
              <w:rPr>
                <w:noProof/>
                <w:webHidden/>
              </w:rPr>
            </w:r>
            <w:r w:rsidR="006A42FF">
              <w:rPr>
                <w:noProof/>
                <w:webHidden/>
              </w:rPr>
              <w:fldChar w:fldCharType="separate"/>
            </w:r>
            <w:r w:rsidR="006A42FF">
              <w:rPr>
                <w:noProof/>
                <w:webHidden/>
              </w:rPr>
              <w:t>29</w:t>
            </w:r>
            <w:r w:rsidR="006A42FF">
              <w:rPr>
                <w:noProof/>
                <w:webHidden/>
              </w:rPr>
              <w:fldChar w:fldCharType="end"/>
            </w:r>
          </w:hyperlink>
        </w:p>
        <w:p w14:paraId="18A0543D" w14:textId="77777777" w:rsidR="006A42FF" w:rsidRDefault="009D1CB5">
          <w:pPr>
            <w:pStyle w:val="TOC3"/>
            <w:tabs>
              <w:tab w:val="right" w:leader="dot" w:pos="8165"/>
            </w:tabs>
            <w:rPr>
              <w:rFonts w:eastAsiaTheme="minorEastAsia"/>
              <w:noProof/>
              <w:lang w:eastAsia="en-GB"/>
            </w:rPr>
          </w:pPr>
          <w:hyperlink w:anchor="_Toc518370506" w:history="1">
            <w:r w:rsidR="006A42FF" w:rsidRPr="00356AF3">
              <w:rPr>
                <w:rStyle w:val="Hyperlink"/>
                <w:rFonts w:ascii="Times New Roman" w:hAnsi="Times New Roman" w:cs="Times New Roman"/>
                <w:noProof/>
              </w:rPr>
              <w:t>2.5.1 Use of waste plastic and tyres in the iron and steel industry</w:t>
            </w:r>
            <w:r w:rsidR="006A42FF">
              <w:rPr>
                <w:noProof/>
                <w:webHidden/>
              </w:rPr>
              <w:tab/>
            </w:r>
            <w:r w:rsidR="006A42FF">
              <w:rPr>
                <w:noProof/>
                <w:webHidden/>
              </w:rPr>
              <w:fldChar w:fldCharType="begin"/>
            </w:r>
            <w:r w:rsidR="006A42FF">
              <w:rPr>
                <w:noProof/>
                <w:webHidden/>
              </w:rPr>
              <w:instrText xml:space="preserve"> PAGEREF _Toc518370506 \h </w:instrText>
            </w:r>
            <w:r w:rsidR="006A42FF">
              <w:rPr>
                <w:noProof/>
                <w:webHidden/>
              </w:rPr>
            </w:r>
            <w:r w:rsidR="006A42FF">
              <w:rPr>
                <w:noProof/>
                <w:webHidden/>
              </w:rPr>
              <w:fldChar w:fldCharType="separate"/>
            </w:r>
            <w:r w:rsidR="006A42FF">
              <w:rPr>
                <w:noProof/>
                <w:webHidden/>
              </w:rPr>
              <w:t>30</w:t>
            </w:r>
            <w:r w:rsidR="006A42FF">
              <w:rPr>
                <w:noProof/>
                <w:webHidden/>
              </w:rPr>
              <w:fldChar w:fldCharType="end"/>
            </w:r>
          </w:hyperlink>
        </w:p>
        <w:p w14:paraId="59CC5B56" w14:textId="77777777" w:rsidR="006A42FF" w:rsidRDefault="009D1CB5">
          <w:pPr>
            <w:pStyle w:val="TOC3"/>
            <w:tabs>
              <w:tab w:val="right" w:leader="dot" w:pos="8165"/>
            </w:tabs>
            <w:rPr>
              <w:rFonts w:eastAsiaTheme="minorEastAsia"/>
              <w:noProof/>
              <w:lang w:eastAsia="en-GB"/>
            </w:rPr>
          </w:pPr>
          <w:hyperlink w:anchor="_Toc518370507" w:history="1">
            <w:r w:rsidR="006A42FF" w:rsidRPr="00356AF3">
              <w:rPr>
                <w:rStyle w:val="Hyperlink"/>
                <w:rFonts w:ascii="Times New Roman" w:hAnsi="Times New Roman" w:cs="Times New Roman"/>
                <w:noProof/>
              </w:rPr>
              <w:t>2.5.2 Use of waste biomass/agricultural waste in the iron and steel industry</w:t>
            </w:r>
            <w:r w:rsidR="006A42FF">
              <w:rPr>
                <w:noProof/>
                <w:webHidden/>
              </w:rPr>
              <w:tab/>
            </w:r>
            <w:r w:rsidR="006A42FF">
              <w:rPr>
                <w:noProof/>
                <w:webHidden/>
              </w:rPr>
              <w:fldChar w:fldCharType="begin"/>
            </w:r>
            <w:r w:rsidR="006A42FF">
              <w:rPr>
                <w:noProof/>
                <w:webHidden/>
              </w:rPr>
              <w:instrText xml:space="preserve"> PAGEREF _Toc518370507 \h </w:instrText>
            </w:r>
            <w:r w:rsidR="006A42FF">
              <w:rPr>
                <w:noProof/>
                <w:webHidden/>
              </w:rPr>
            </w:r>
            <w:r w:rsidR="006A42FF">
              <w:rPr>
                <w:noProof/>
                <w:webHidden/>
              </w:rPr>
              <w:fldChar w:fldCharType="separate"/>
            </w:r>
            <w:r w:rsidR="006A42FF">
              <w:rPr>
                <w:noProof/>
                <w:webHidden/>
              </w:rPr>
              <w:t>33</w:t>
            </w:r>
            <w:r w:rsidR="006A42FF">
              <w:rPr>
                <w:noProof/>
                <w:webHidden/>
              </w:rPr>
              <w:fldChar w:fldCharType="end"/>
            </w:r>
          </w:hyperlink>
        </w:p>
        <w:p w14:paraId="0FD8CE68" w14:textId="77777777" w:rsidR="006A42FF" w:rsidRDefault="009D1CB5">
          <w:pPr>
            <w:pStyle w:val="TOC2"/>
            <w:tabs>
              <w:tab w:val="right" w:leader="dot" w:pos="8165"/>
            </w:tabs>
            <w:rPr>
              <w:rFonts w:eastAsiaTheme="minorEastAsia"/>
              <w:noProof/>
              <w:lang w:eastAsia="en-GB"/>
            </w:rPr>
          </w:pPr>
          <w:hyperlink w:anchor="_Toc518370508" w:history="1">
            <w:r w:rsidR="006A42FF" w:rsidRPr="00356AF3">
              <w:rPr>
                <w:rStyle w:val="Hyperlink"/>
                <w:rFonts w:ascii="Times New Roman" w:hAnsi="Times New Roman" w:cs="Times New Roman"/>
                <w:noProof/>
              </w:rPr>
              <w:t>2.6 Industrial Ecology</w:t>
            </w:r>
            <w:r w:rsidR="006A42FF">
              <w:rPr>
                <w:noProof/>
                <w:webHidden/>
              </w:rPr>
              <w:tab/>
            </w:r>
            <w:r w:rsidR="006A42FF">
              <w:rPr>
                <w:noProof/>
                <w:webHidden/>
              </w:rPr>
              <w:fldChar w:fldCharType="begin"/>
            </w:r>
            <w:r w:rsidR="006A42FF">
              <w:rPr>
                <w:noProof/>
                <w:webHidden/>
              </w:rPr>
              <w:instrText xml:space="preserve"> PAGEREF _Toc518370508 \h </w:instrText>
            </w:r>
            <w:r w:rsidR="006A42FF">
              <w:rPr>
                <w:noProof/>
                <w:webHidden/>
              </w:rPr>
            </w:r>
            <w:r w:rsidR="006A42FF">
              <w:rPr>
                <w:noProof/>
                <w:webHidden/>
              </w:rPr>
              <w:fldChar w:fldCharType="separate"/>
            </w:r>
            <w:r w:rsidR="006A42FF">
              <w:rPr>
                <w:noProof/>
                <w:webHidden/>
              </w:rPr>
              <w:t>43</w:t>
            </w:r>
            <w:r w:rsidR="006A42FF">
              <w:rPr>
                <w:noProof/>
                <w:webHidden/>
              </w:rPr>
              <w:fldChar w:fldCharType="end"/>
            </w:r>
          </w:hyperlink>
        </w:p>
        <w:p w14:paraId="0B732F4C" w14:textId="77777777" w:rsidR="006A42FF" w:rsidRDefault="009D1CB5">
          <w:pPr>
            <w:pStyle w:val="TOC3"/>
            <w:tabs>
              <w:tab w:val="right" w:leader="dot" w:pos="8165"/>
            </w:tabs>
            <w:rPr>
              <w:rFonts w:eastAsiaTheme="minorEastAsia"/>
              <w:noProof/>
              <w:lang w:eastAsia="en-GB"/>
            </w:rPr>
          </w:pPr>
          <w:hyperlink w:anchor="_Toc518370509" w:history="1">
            <w:r w:rsidR="006A42FF" w:rsidRPr="00356AF3">
              <w:rPr>
                <w:rStyle w:val="Hyperlink"/>
                <w:rFonts w:ascii="Times New Roman" w:hAnsi="Times New Roman" w:cs="Times New Roman"/>
                <w:noProof/>
              </w:rPr>
              <w:t>2.6.1 Industrial Symbiosis (IS)</w:t>
            </w:r>
            <w:r w:rsidR="006A42FF">
              <w:rPr>
                <w:noProof/>
                <w:webHidden/>
              </w:rPr>
              <w:tab/>
            </w:r>
            <w:r w:rsidR="006A42FF">
              <w:rPr>
                <w:noProof/>
                <w:webHidden/>
              </w:rPr>
              <w:fldChar w:fldCharType="begin"/>
            </w:r>
            <w:r w:rsidR="006A42FF">
              <w:rPr>
                <w:noProof/>
                <w:webHidden/>
              </w:rPr>
              <w:instrText xml:space="preserve"> PAGEREF _Toc518370509 \h </w:instrText>
            </w:r>
            <w:r w:rsidR="006A42FF">
              <w:rPr>
                <w:noProof/>
                <w:webHidden/>
              </w:rPr>
            </w:r>
            <w:r w:rsidR="006A42FF">
              <w:rPr>
                <w:noProof/>
                <w:webHidden/>
              </w:rPr>
              <w:fldChar w:fldCharType="separate"/>
            </w:r>
            <w:r w:rsidR="006A42FF">
              <w:rPr>
                <w:noProof/>
                <w:webHidden/>
              </w:rPr>
              <w:t>43</w:t>
            </w:r>
            <w:r w:rsidR="006A42FF">
              <w:rPr>
                <w:noProof/>
                <w:webHidden/>
              </w:rPr>
              <w:fldChar w:fldCharType="end"/>
            </w:r>
          </w:hyperlink>
        </w:p>
        <w:p w14:paraId="5CEA1CF9" w14:textId="77777777" w:rsidR="006A42FF" w:rsidRDefault="009D1CB5">
          <w:pPr>
            <w:pStyle w:val="TOC2"/>
            <w:tabs>
              <w:tab w:val="right" w:leader="dot" w:pos="8165"/>
            </w:tabs>
            <w:rPr>
              <w:rFonts w:eastAsiaTheme="minorEastAsia"/>
              <w:noProof/>
              <w:lang w:eastAsia="en-GB"/>
            </w:rPr>
          </w:pPr>
          <w:hyperlink w:anchor="_Toc518370510" w:history="1">
            <w:r w:rsidR="006A42FF" w:rsidRPr="00356AF3">
              <w:rPr>
                <w:rStyle w:val="Hyperlink"/>
                <w:rFonts w:ascii="Times New Roman" w:hAnsi="Times New Roman" w:cs="Times New Roman"/>
                <w:noProof/>
              </w:rPr>
              <w:t>2.7 Life Cycle Assessment (LCA)</w:t>
            </w:r>
            <w:r w:rsidR="006A42FF">
              <w:rPr>
                <w:noProof/>
                <w:webHidden/>
              </w:rPr>
              <w:tab/>
            </w:r>
            <w:r w:rsidR="006A42FF">
              <w:rPr>
                <w:noProof/>
                <w:webHidden/>
              </w:rPr>
              <w:fldChar w:fldCharType="begin"/>
            </w:r>
            <w:r w:rsidR="006A42FF">
              <w:rPr>
                <w:noProof/>
                <w:webHidden/>
              </w:rPr>
              <w:instrText xml:space="preserve"> PAGEREF _Toc518370510 \h </w:instrText>
            </w:r>
            <w:r w:rsidR="006A42FF">
              <w:rPr>
                <w:noProof/>
                <w:webHidden/>
              </w:rPr>
            </w:r>
            <w:r w:rsidR="006A42FF">
              <w:rPr>
                <w:noProof/>
                <w:webHidden/>
              </w:rPr>
              <w:fldChar w:fldCharType="separate"/>
            </w:r>
            <w:r w:rsidR="006A42FF">
              <w:rPr>
                <w:noProof/>
                <w:webHidden/>
              </w:rPr>
              <w:t>45</w:t>
            </w:r>
            <w:r w:rsidR="006A42FF">
              <w:rPr>
                <w:noProof/>
                <w:webHidden/>
              </w:rPr>
              <w:fldChar w:fldCharType="end"/>
            </w:r>
          </w:hyperlink>
        </w:p>
        <w:p w14:paraId="1C66564C" w14:textId="77777777" w:rsidR="006A42FF" w:rsidRDefault="009D1CB5">
          <w:pPr>
            <w:pStyle w:val="TOC2"/>
            <w:tabs>
              <w:tab w:val="right" w:leader="dot" w:pos="8165"/>
            </w:tabs>
            <w:rPr>
              <w:rFonts w:eastAsiaTheme="minorEastAsia"/>
              <w:noProof/>
              <w:lang w:eastAsia="en-GB"/>
            </w:rPr>
          </w:pPr>
          <w:hyperlink w:anchor="_Toc518370511" w:history="1">
            <w:r w:rsidR="006A42FF" w:rsidRPr="00356AF3">
              <w:rPr>
                <w:rStyle w:val="Hyperlink"/>
                <w:rFonts w:ascii="Times New Roman" w:hAnsi="Times New Roman" w:cs="Times New Roman"/>
                <w:noProof/>
              </w:rPr>
              <w:t>2.8 LCA Methodologies</w:t>
            </w:r>
            <w:r w:rsidR="006A42FF">
              <w:rPr>
                <w:noProof/>
                <w:webHidden/>
              </w:rPr>
              <w:tab/>
            </w:r>
            <w:r w:rsidR="006A42FF">
              <w:rPr>
                <w:noProof/>
                <w:webHidden/>
              </w:rPr>
              <w:fldChar w:fldCharType="begin"/>
            </w:r>
            <w:r w:rsidR="006A42FF">
              <w:rPr>
                <w:noProof/>
                <w:webHidden/>
              </w:rPr>
              <w:instrText xml:space="preserve"> PAGEREF _Toc518370511 \h </w:instrText>
            </w:r>
            <w:r w:rsidR="006A42FF">
              <w:rPr>
                <w:noProof/>
                <w:webHidden/>
              </w:rPr>
            </w:r>
            <w:r w:rsidR="006A42FF">
              <w:rPr>
                <w:noProof/>
                <w:webHidden/>
              </w:rPr>
              <w:fldChar w:fldCharType="separate"/>
            </w:r>
            <w:r w:rsidR="006A42FF">
              <w:rPr>
                <w:noProof/>
                <w:webHidden/>
              </w:rPr>
              <w:t>47</w:t>
            </w:r>
            <w:r w:rsidR="006A42FF">
              <w:rPr>
                <w:noProof/>
                <w:webHidden/>
              </w:rPr>
              <w:fldChar w:fldCharType="end"/>
            </w:r>
          </w:hyperlink>
        </w:p>
        <w:p w14:paraId="1D097349" w14:textId="77777777" w:rsidR="006A42FF" w:rsidRDefault="009D1CB5">
          <w:pPr>
            <w:pStyle w:val="TOC2"/>
            <w:tabs>
              <w:tab w:val="right" w:leader="dot" w:pos="8165"/>
            </w:tabs>
            <w:rPr>
              <w:rFonts w:eastAsiaTheme="minorEastAsia"/>
              <w:noProof/>
              <w:lang w:eastAsia="en-GB"/>
            </w:rPr>
          </w:pPr>
          <w:hyperlink w:anchor="_Toc518370512" w:history="1">
            <w:r w:rsidR="006A42FF" w:rsidRPr="00356AF3">
              <w:rPr>
                <w:rStyle w:val="Hyperlink"/>
                <w:rFonts w:ascii="Times New Roman" w:hAnsi="Times New Roman" w:cs="Times New Roman"/>
                <w:noProof/>
              </w:rPr>
              <w:t>2.9 LCA in the steel industry</w:t>
            </w:r>
            <w:r w:rsidR="006A42FF">
              <w:rPr>
                <w:noProof/>
                <w:webHidden/>
              </w:rPr>
              <w:tab/>
            </w:r>
            <w:r w:rsidR="006A42FF">
              <w:rPr>
                <w:noProof/>
                <w:webHidden/>
              </w:rPr>
              <w:fldChar w:fldCharType="begin"/>
            </w:r>
            <w:r w:rsidR="006A42FF">
              <w:rPr>
                <w:noProof/>
                <w:webHidden/>
              </w:rPr>
              <w:instrText xml:space="preserve"> PAGEREF _Toc518370512 \h </w:instrText>
            </w:r>
            <w:r w:rsidR="006A42FF">
              <w:rPr>
                <w:noProof/>
                <w:webHidden/>
              </w:rPr>
            </w:r>
            <w:r w:rsidR="006A42FF">
              <w:rPr>
                <w:noProof/>
                <w:webHidden/>
              </w:rPr>
              <w:fldChar w:fldCharType="separate"/>
            </w:r>
            <w:r w:rsidR="006A42FF">
              <w:rPr>
                <w:noProof/>
                <w:webHidden/>
              </w:rPr>
              <w:t>48</w:t>
            </w:r>
            <w:r w:rsidR="006A42FF">
              <w:rPr>
                <w:noProof/>
                <w:webHidden/>
              </w:rPr>
              <w:fldChar w:fldCharType="end"/>
            </w:r>
          </w:hyperlink>
        </w:p>
        <w:p w14:paraId="0E986A8D" w14:textId="77777777" w:rsidR="006A42FF" w:rsidRDefault="009D1CB5">
          <w:pPr>
            <w:pStyle w:val="TOC1"/>
            <w:tabs>
              <w:tab w:val="right" w:leader="dot" w:pos="8165"/>
            </w:tabs>
            <w:rPr>
              <w:rFonts w:eastAsiaTheme="minorEastAsia"/>
              <w:noProof/>
              <w:lang w:eastAsia="en-GB"/>
            </w:rPr>
          </w:pPr>
          <w:hyperlink w:anchor="_Toc518370513" w:history="1">
            <w:r w:rsidR="006A42FF" w:rsidRPr="00356AF3">
              <w:rPr>
                <w:rStyle w:val="Hyperlink"/>
                <w:rFonts w:ascii="Times New Roman" w:hAnsi="Times New Roman" w:cs="Times New Roman"/>
                <w:noProof/>
              </w:rPr>
              <w:t>3. Waste Stream Analysis</w:t>
            </w:r>
            <w:r w:rsidR="006A42FF">
              <w:rPr>
                <w:noProof/>
                <w:webHidden/>
              </w:rPr>
              <w:tab/>
            </w:r>
            <w:r w:rsidR="006A42FF">
              <w:rPr>
                <w:noProof/>
                <w:webHidden/>
              </w:rPr>
              <w:fldChar w:fldCharType="begin"/>
            </w:r>
            <w:r w:rsidR="006A42FF">
              <w:rPr>
                <w:noProof/>
                <w:webHidden/>
              </w:rPr>
              <w:instrText xml:space="preserve"> PAGEREF _Toc518370513 \h </w:instrText>
            </w:r>
            <w:r w:rsidR="006A42FF">
              <w:rPr>
                <w:noProof/>
                <w:webHidden/>
              </w:rPr>
            </w:r>
            <w:r w:rsidR="006A42FF">
              <w:rPr>
                <w:noProof/>
                <w:webHidden/>
              </w:rPr>
              <w:fldChar w:fldCharType="separate"/>
            </w:r>
            <w:r w:rsidR="006A42FF">
              <w:rPr>
                <w:noProof/>
                <w:webHidden/>
              </w:rPr>
              <w:t>52</w:t>
            </w:r>
            <w:r w:rsidR="006A42FF">
              <w:rPr>
                <w:noProof/>
                <w:webHidden/>
              </w:rPr>
              <w:fldChar w:fldCharType="end"/>
            </w:r>
          </w:hyperlink>
        </w:p>
        <w:p w14:paraId="083C4B17" w14:textId="77777777" w:rsidR="006A42FF" w:rsidRDefault="009D1CB5">
          <w:pPr>
            <w:pStyle w:val="TOC2"/>
            <w:tabs>
              <w:tab w:val="right" w:leader="dot" w:pos="8165"/>
            </w:tabs>
            <w:rPr>
              <w:rFonts w:eastAsiaTheme="minorEastAsia"/>
              <w:noProof/>
              <w:lang w:eastAsia="en-GB"/>
            </w:rPr>
          </w:pPr>
          <w:hyperlink w:anchor="_Toc518370514" w:history="1">
            <w:r w:rsidR="006A42FF" w:rsidRPr="00356AF3">
              <w:rPr>
                <w:rStyle w:val="Hyperlink"/>
                <w:rFonts w:ascii="Times New Roman" w:hAnsi="Times New Roman" w:cs="Times New Roman"/>
                <w:noProof/>
              </w:rPr>
              <w:t>3.1 Waste Stream Summary</w:t>
            </w:r>
            <w:r w:rsidR="006A42FF">
              <w:rPr>
                <w:noProof/>
                <w:webHidden/>
              </w:rPr>
              <w:tab/>
            </w:r>
            <w:r w:rsidR="006A42FF">
              <w:rPr>
                <w:noProof/>
                <w:webHidden/>
              </w:rPr>
              <w:fldChar w:fldCharType="begin"/>
            </w:r>
            <w:r w:rsidR="006A42FF">
              <w:rPr>
                <w:noProof/>
                <w:webHidden/>
              </w:rPr>
              <w:instrText xml:space="preserve"> PAGEREF _Toc518370514 \h </w:instrText>
            </w:r>
            <w:r w:rsidR="006A42FF">
              <w:rPr>
                <w:noProof/>
                <w:webHidden/>
              </w:rPr>
            </w:r>
            <w:r w:rsidR="006A42FF">
              <w:rPr>
                <w:noProof/>
                <w:webHidden/>
              </w:rPr>
              <w:fldChar w:fldCharType="separate"/>
            </w:r>
            <w:r w:rsidR="006A42FF">
              <w:rPr>
                <w:noProof/>
                <w:webHidden/>
              </w:rPr>
              <w:t>52</w:t>
            </w:r>
            <w:r w:rsidR="006A42FF">
              <w:rPr>
                <w:noProof/>
                <w:webHidden/>
              </w:rPr>
              <w:fldChar w:fldCharType="end"/>
            </w:r>
          </w:hyperlink>
        </w:p>
        <w:p w14:paraId="0C1956C0" w14:textId="77777777" w:rsidR="006A42FF" w:rsidRDefault="009D1CB5">
          <w:pPr>
            <w:pStyle w:val="TOC2"/>
            <w:tabs>
              <w:tab w:val="right" w:leader="dot" w:pos="8165"/>
            </w:tabs>
            <w:rPr>
              <w:rFonts w:eastAsiaTheme="minorEastAsia"/>
              <w:noProof/>
              <w:lang w:eastAsia="en-GB"/>
            </w:rPr>
          </w:pPr>
          <w:hyperlink w:anchor="_Toc518370515" w:history="1">
            <w:r w:rsidR="006A42FF" w:rsidRPr="00356AF3">
              <w:rPr>
                <w:rStyle w:val="Hyperlink"/>
                <w:rFonts w:ascii="Times New Roman" w:hAnsi="Times New Roman" w:cs="Times New Roman"/>
                <w:noProof/>
              </w:rPr>
              <w:t>3.2 Steel Industry Material Consumption</w:t>
            </w:r>
            <w:r w:rsidR="006A42FF">
              <w:rPr>
                <w:noProof/>
                <w:webHidden/>
              </w:rPr>
              <w:tab/>
            </w:r>
            <w:r w:rsidR="006A42FF">
              <w:rPr>
                <w:noProof/>
                <w:webHidden/>
              </w:rPr>
              <w:fldChar w:fldCharType="begin"/>
            </w:r>
            <w:r w:rsidR="006A42FF">
              <w:rPr>
                <w:noProof/>
                <w:webHidden/>
              </w:rPr>
              <w:instrText xml:space="preserve"> PAGEREF _Toc518370515 \h </w:instrText>
            </w:r>
            <w:r w:rsidR="006A42FF">
              <w:rPr>
                <w:noProof/>
                <w:webHidden/>
              </w:rPr>
            </w:r>
            <w:r w:rsidR="006A42FF">
              <w:rPr>
                <w:noProof/>
                <w:webHidden/>
              </w:rPr>
              <w:fldChar w:fldCharType="separate"/>
            </w:r>
            <w:r w:rsidR="006A42FF">
              <w:rPr>
                <w:noProof/>
                <w:webHidden/>
              </w:rPr>
              <w:t>52</w:t>
            </w:r>
            <w:r w:rsidR="006A42FF">
              <w:rPr>
                <w:noProof/>
                <w:webHidden/>
              </w:rPr>
              <w:fldChar w:fldCharType="end"/>
            </w:r>
          </w:hyperlink>
        </w:p>
        <w:p w14:paraId="4321A95D" w14:textId="77777777" w:rsidR="006A42FF" w:rsidRDefault="009D1CB5">
          <w:pPr>
            <w:pStyle w:val="TOC2"/>
            <w:tabs>
              <w:tab w:val="right" w:leader="dot" w:pos="8165"/>
            </w:tabs>
            <w:rPr>
              <w:rFonts w:eastAsiaTheme="minorEastAsia"/>
              <w:noProof/>
              <w:lang w:eastAsia="en-GB"/>
            </w:rPr>
          </w:pPr>
          <w:hyperlink w:anchor="_Toc518370516" w:history="1">
            <w:r w:rsidR="006A42FF" w:rsidRPr="00356AF3">
              <w:rPr>
                <w:rStyle w:val="Hyperlink"/>
                <w:rFonts w:ascii="Times New Roman" w:hAnsi="Times New Roman" w:cs="Times New Roman"/>
                <w:noProof/>
              </w:rPr>
              <w:t>3.3 Waste plastic</w:t>
            </w:r>
            <w:r w:rsidR="006A42FF">
              <w:rPr>
                <w:noProof/>
                <w:webHidden/>
              </w:rPr>
              <w:tab/>
            </w:r>
            <w:r w:rsidR="006A42FF">
              <w:rPr>
                <w:noProof/>
                <w:webHidden/>
              </w:rPr>
              <w:fldChar w:fldCharType="begin"/>
            </w:r>
            <w:r w:rsidR="006A42FF">
              <w:rPr>
                <w:noProof/>
                <w:webHidden/>
              </w:rPr>
              <w:instrText xml:space="preserve"> PAGEREF _Toc518370516 \h </w:instrText>
            </w:r>
            <w:r w:rsidR="006A42FF">
              <w:rPr>
                <w:noProof/>
                <w:webHidden/>
              </w:rPr>
            </w:r>
            <w:r w:rsidR="006A42FF">
              <w:rPr>
                <w:noProof/>
                <w:webHidden/>
              </w:rPr>
              <w:fldChar w:fldCharType="separate"/>
            </w:r>
            <w:r w:rsidR="006A42FF">
              <w:rPr>
                <w:noProof/>
                <w:webHidden/>
              </w:rPr>
              <w:t>55</w:t>
            </w:r>
            <w:r w:rsidR="006A42FF">
              <w:rPr>
                <w:noProof/>
                <w:webHidden/>
              </w:rPr>
              <w:fldChar w:fldCharType="end"/>
            </w:r>
          </w:hyperlink>
        </w:p>
        <w:p w14:paraId="7D6B35AA" w14:textId="77777777" w:rsidR="006A42FF" w:rsidRDefault="009D1CB5">
          <w:pPr>
            <w:pStyle w:val="TOC3"/>
            <w:tabs>
              <w:tab w:val="right" w:leader="dot" w:pos="8165"/>
            </w:tabs>
            <w:rPr>
              <w:rFonts w:eastAsiaTheme="minorEastAsia"/>
              <w:noProof/>
              <w:lang w:eastAsia="en-GB"/>
            </w:rPr>
          </w:pPr>
          <w:hyperlink w:anchor="_Toc518370517" w:history="1">
            <w:r w:rsidR="006A42FF" w:rsidRPr="00356AF3">
              <w:rPr>
                <w:rStyle w:val="Hyperlink"/>
                <w:rFonts w:ascii="Times New Roman" w:hAnsi="Times New Roman" w:cs="Times New Roman"/>
                <w:noProof/>
              </w:rPr>
              <w:t>3.3.1 Pre-consumer plastic waste</w:t>
            </w:r>
            <w:r w:rsidR="006A42FF">
              <w:rPr>
                <w:noProof/>
                <w:webHidden/>
              </w:rPr>
              <w:tab/>
            </w:r>
            <w:r w:rsidR="006A42FF">
              <w:rPr>
                <w:noProof/>
                <w:webHidden/>
              </w:rPr>
              <w:fldChar w:fldCharType="begin"/>
            </w:r>
            <w:r w:rsidR="006A42FF">
              <w:rPr>
                <w:noProof/>
                <w:webHidden/>
              </w:rPr>
              <w:instrText xml:space="preserve"> PAGEREF _Toc518370517 \h </w:instrText>
            </w:r>
            <w:r w:rsidR="006A42FF">
              <w:rPr>
                <w:noProof/>
                <w:webHidden/>
              </w:rPr>
            </w:r>
            <w:r w:rsidR="006A42FF">
              <w:rPr>
                <w:noProof/>
                <w:webHidden/>
              </w:rPr>
              <w:fldChar w:fldCharType="separate"/>
            </w:r>
            <w:r w:rsidR="006A42FF">
              <w:rPr>
                <w:noProof/>
                <w:webHidden/>
              </w:rPr>
              <w:t>56</w:t>
            </w:r>
            <w:r w:rsidR="006A42FF">
              <w:rPr>
                <w:noProof/>
                <w:webHidden/>
              </w:rPr>
              <w:fldChar w:fldCharType="end"/>
            </w:r>
          </w:hyperlink>
        </w:p>
        <w:p w14:paraId="14F6B5A5" w14:textId="77777777" w:rsidR="006A42FF" w:rsidRDefault="009D1CB5">
          <w:pPr>
            <w:pStyle w:val="TOC3"/>
            <w:tabs>
              <w:tab w:val="right" w:leader="dot" w:pos="8165"/>
            </w:tabs>
            <w:rPr>
              <w:rFonts w:eastAsiaTheme="minorEastAsia"/>
              <w:noProof/>
              <w:lang w:eastAsia="en-GB"/>
            </w:rPr>
          </w:pPr>
          <w:hyperlink w:anchor="_Toc518370518" w:history="1">
            <w:r w:rsidR="006A42FF" w:rsidRPr="00356AF3">
              <w:rPr>
                <w:rStyle w:val="Hyperlink"/>
                <w:rFonts w:ascii="Times New Roman" w:hAnsi="Times New Roman" w:cs="Times New Roman"/>
                <w:noProof/>
              </w:rPr>
              <w:t>3.3.2 Post-consumer waste</w:t>
            </w:r>
            <w:r w:rsidR="006A42FF">
              <w:rPr>
                <w:noProof/>
                <w:webHidden/>
              </w:rPr>
              <w:tab/>
            </w:r>
            <w:r w:rsidR="006A42FF">
              <w:rPr>
                <w:noProof/>
                <w:webHidden/>
              </w:rPr>
              <w:fldChar w:fldCharType="begin"/>
            </w:r>
            <w:r w:rsidR="006A42FF">
              <w:rPr>
                <w:noProof/>
                <w:webHidden/>
              </w:rPr>
              <w:instrText xml:space="preserve"> PAGEREF _Toc518370518 \h </w:instrText>
            </w:r>
            <w:r w:rsidR="006A42FF">
              <w:rPr>
                <w:noProof/>
                <w:webHidden/>
              </w:rPr>
            </w:r>
            <w:r w:rsidR="006A42FF">
              <w:rPr>
                <w:noProof/>
                <w:webHidden/>
              </w:rPr>
              <w:fldChar w:fldCharType="separate"/>
            </w:r>
            <w:r w:rsidR="006A42FF">
              <w:rPr>
                <w:noProof/>
                <w:webHidden/>
              </w:rPr>
              <w:t>57</w:t>
            </w:r>
            <w:r w:rsidR="006A42FF">
              <w:rPr>
                <w:noProof/>
                <w:webHidden/>
              </w:rPr>
              <w:fldChar w:fldCharType="end"/>
            </w:r>
          </w:hyperlink>
        </w:p>
        <w:p w14:paraId="57A32A38" w14:textId="77777777" w:rsidR="006A42FF" w:rsidRDefault="009D1CB5">
          <w:pPr>
            <w:pStyle w:val="TOC3"/>
            <w:tabs>
              <w:tab w:val="right" w:leader="dot" w:pos="8165"/>
            </w:tabs>
            <w:rPr>
              <w:rFonts w:eastAsiaTheme="minorEastAsia"/>
              <w:noProof/>
              <w:lang w:eastAsia="en-GB"/>
            </w:rPr>
          </w:pPr>
          <w:hyperlink w:anchor="_Toc518370519" w:history="1">
            <w:r w:rsidR="006A42FF" w:rsidRPr="00356AF3">
              <w:rPr>
                <w:rStyle w:val="Hyperlink"/>
                <w:rFonts w:ascii="Times New Roman" w:hAnsi="Times New Roman" w:cs="Times New Roman"/>
                <w:noProof/>
              </w:rPr>
              <w:t>3.3.3 Plastic waste from the Packaging Sector</w:t>
            </w:r>
            <w:r w:rsidR="006A42FF">
              <w:rPr>
                <w:noProof/>
                <w:webHidden/>
              </w:rPr>
              <w:tab/>
            </w:r>
            <w:r w:rsidR="006A42FF">
              <w:rPr>
                <w:noProof/>
                <w:webHidden/>
              </w:rPr>
              <w:fldChar w:fldCharType="begin"/>
            </w:r>
            <w:r w:rsidR="006A42FF">
              <w:rPr>
                <w:noProof/>
                <w:webHidden/>
              </w:rPr>
              <w:instrText xml:space="preserve"> PAGEREF _Toc518370519 \h </w:instrText>
            </w:r>
            <w:r w:rsidR="006A42FF">
              <w:rPr>
                <w:noProof/>
                <w:webHidden/>
              </w:rPr>
            </w:r>
            <w:r w:rsidR="006A42FF">
              <w:rPr>
                <w:noProof/>
                <w:webHidden/>
              </w:rPr>
              <w:fldChar w:fldCharType="separate"/>
            </w:r>
            <w:r w:rsidR="006A42FF">
              <w:rPr>
                <w:noProof/>
                <w:webHidden/>
              </w:rPr>
              <w:t>57</w:t>
            </w:r>
            <w:r w:rsidR="006A42FF">
              <w:rPr>
                <w:noProof/>
                <w:webHidden/>
              </w:rPr>
              <w:fldChar w:fldCharType="end"/>
            </w:r>
          </w:hyperlink>
        </w:p>
        <w:p w14:paraId="299797C9" w14:textId="77777777" w:rsidR="006A42FF" w:rsidRDefault="009D1CB5">
          <w:pPr>
            <w:pStyle w:val="TOC3"/>
            <w:tabs>
              <w:tab w:val="right" w:leader="dot" w:pos="8165"/>
            </w:tabs>
            <w:rPr>
              <w:rFonts w:eastAsiaTheme="minorEastAsia"/>
              <w:noProof/>
              <w:lang w:eastAsia="en-GB"/>
            </w:rPr>
          </w:pPr>
          <w:hyperlink w:anchor="_Toc518370520" w:history="1">
            <w:r w:rsidR="006A42FF" w:rsidRPr="00356AF3">
              <w:rPr>
                <w:rStyle w:val="Hyperlink"/>
                <w:rFonts w:ascii="Times New Roman" w:hAnsi="Times New Roman" w:cs="Times New Roman"/>
                <w:noProof/>
              </w:rPr>
              <w:t>3.3.4 Plastic waste from the Building &amp; Construction (B&amp;C) sector</w:t>
            </w:r>
            <w:r w:rsidR="006A42FF">
              <w:rPr>
                <w:noProof/>
                <w:webHidden/>
              </w:rPr>
              <w:tab/>
            </w:r>
            <w:r w:rsidR="006A42FF">
              <w:rPr>
                <w:noProof/>
                <w:webHidden/>
              </w:rPr>
              <w:fldChar w:fldCharType="begin"/>
            </w:r>
            <w:r w:rsidR="006A42FF">
              <w:rPr>
                <w:noProof/>
                <w:webHidden/>
              </w:rPr>
              <w:instrText xml:space="preserve"> PAGEREF _Toc518370520 \h </w:instrText>
            </w:r>
            <w:r w:rsidR="006A42FF">
              <w:rPr>
                <w:noProof/>
                <w:webHidden/>
              </w:rPr>
            </w:r>
            <w:r w:rsidR="006A42FF">
              <w:rPr>
                <w:noProof/>
                <w:webHidden/>
              </w:rPr>
              <w:fldChar w:fldCharType="separate"/>
            </w:r>
            <w:r w:rsidR="006A42FF">
              <w:rPr>
                <w:noProof/>
                <w:webHidden/>
              </w:rPr>
              <w:t>58</w:t>
            </w:r>
            <w:r w:rsidR="006A42FF">
              <w:rPr>
                <w:noProof/>
                <w:webHidden/>
              </w:rPr>
              <w:fldChar w:fldCharType="end"/>
            </w:r>
          </w:hyperlink>
        </w:p>
        <w:p w14:paraId="37A6D402" w14:textId="77777777" w:rsidR="006A42FF" w:rsidRDefault="009D1CB5">
          <w:pPr>
            <w:pStyle w:val="TOC3"/>
            <w:tabs>
              <w:tab w:val="right" w:leader="dot" w:pos="8165"/>
            </w:tabs>
            <w:rPr>
              <w:rFonts w:eastAsiaTheme="minorEastAsia"/>
              <w:noProof/>
              <w:lang w:eastAsia="en-GB"/>
            </w:rPr>
          </w:pPr>
          <w:hyperlink w:anchor="_Toc518370521" w:history="1">
            <w:r w:rsidR="006A42FF" w:rsidRPr="00356AF3">
              <w:rPr>
                <w:rStyle w:val="Hyperlink"/>
                <w:rFonts w:ascii="Times New Roman" w:hAnsi="Times New Roman" w:cs="Times New Roman"/>
                <w:noProof/>
              </w:rPr>
              <w:t>3.3.5 Plastic waste from End of Life Vehicles (ELV)</w:t>
            </w:r>
            <w:r w:rsidR="006A42FF">
              <w:rPr>
                <w:noProof/>
                <w:webHidden/>
              </w:rPr>
              <w:tab/>
            </w:r>
            <w:r w:rsidR="006A42FF">
              <w:rPr>
                <w:noProof/>
                <w:webHidden/>
              </w:rPr>
              <w:fldChar w:fldCharType="begin"/>
            </w:r>
            <w:r w:rsidR="006A42FF">
              <w:rPr>
                <w:noProof/>
                <w:webHidden/>
              </w:rPr>
              <w:instrText xml:space="preserve"> PAGEREF _Toc518370521 \h </w:instrText>
            </w:r>
            <w:r w:rsidR="006A42FF">
              <w:rPr>
                <w:noProof/>
                <w:webHidden/>
              </w:rPr>
            </w:r>
            <w:r w:rsidR="006A42FF">
              <w:rPr>
                <w:noProof/>
                <w:webHidden/>
              </w:rPr>
              <w:fldChar w:fldCharType="separate"/>
            </w:r>
            <w:r w:rsidR="006A42FF">
              <w:rPr>
                <w:noProof/>
                <w:webHidden/>
              </w:rPr>
              <w:t>59</w:t>
            </w:r>
            <w:r w:rsidR="006A42FF">
              <w:rPr>
                <w:noProof/>
                <w:webHidden/>
              </w:rPr>
              <w:fldChar w:fldCharType="end"/>
            </w:r>
          </w:hyperlink>
        </w:p>
        <w:p w14:paraId="16203057" w14:textId="77777777" w:rsidR="006A42FF" w:rsidRDefault="009D1CB5">
          <w:pPr>
            <w:pStyle w:val="TOC3"/>
            <w:tabs>
              <w:tab w:val="right" w:leader="dot" w:pos="8165"/>
            </w:tabs>
            <w:rPr>
              <w:rFonts w:eastAsiaTheme="minorEastAsia"/>
              <w:noProof/>
              <w:lang w:eastAsia="en-GB"/>
            </w:rPr>
          </w:pPr>
          <w:hyperlink w:anchor="_Toc518370522" w:history="1">
            <w:r w:rsidR="006A42FF" w:rsidRPr="00356AF3">
              <w:rPr>
                <w:rStyle w:val="Hyperlink"/>
                <w:rFonts w:ascii="Times New Roman" w:hAnsi="Times New Roman" w:cs="Times New Roman"/>
                <w:noProof/>
              </w:rPr>
              <w:t>3.4.1 EOL tyres/waste tyres</w:t>
            </w:r>
            <w:r w:rsidR="006A42FF">
              <w:rPr>
                <w:noProof/>
                <w:webHidden/>
              </w:rPr>
              <w:tab/>
            </w:r>
            <w:r w:rsidR="006A42FF">
              <w:rPr>
                <w:noProof/>
                <w:webHidden/>
              </w:rPr>
              <w:fldChar w:fldCharType="begin"/>
            </w:r>
            <w:r w:rsidR="006A42FF">
              <w:rPr>
                <w:noProof/>
                <w:webHidden/>
              </w:rPr>
              <w:instrText xml:space="preserve"> PAGEREF _Toc518370522 \h </w:instrText>
            </w:r>
            <w:r w:rsidR="006A42FF">
              <w:rPr>
                <w:noProof/>
                <w:webHidden/>
              </w:rPr>
            </w:r>
            <w:r w:rsidR="006A42FF">
              <w:rPr>
                <w:noProof/>
                <w:webHidden/>
              </w:rPr>
              <w:fldChar w:fldCharType="separate"/>
            </w:r>
            <w:r w:rsidR="006A42FF">
              <w:rPr>
                <w:noProof/>
                <w:webHidden/>
              </w:rPr>
              <w:t>61</w:t>
            </w:r>
            <w:r w:rsidR="006A42FF">
              <w:rPr>
                <w:noProof/>
                <w:webHidden/>
              </w:rPr>
              <w:fldChar w:fldCharType="end"/>
            </w:r>
          </w:hyperlink>
        </w:p>
        <w:p w14:paraId="6BEB2463" w14:textId="77777777" w:rsidR="006A42FF" w:rsidRDefault="009D1CB5">
          <w:pPr>
            <w:pStyle w:val="TOC2"/>
            <w:tabs>
              <w:tab w:val="right" w:leader="dot" w:pos="8165"/>
            </w:tabs>
            <w:rPr>
              <w:rFonts w:eastAsiaTheme="minorEastAsia"/>
              <w:noProof/>
              <w:lang w:eastAsia="en-GB"/>
            </w:rPr>
          </w:pPr>
          <w:hyperlink w:anchor="_Toc518370523" w:history="1">
            <w:r w:rsidR="006A42FF" w:rsidRPr="00356AF3">
              <w:rPr>
                <w:rStyle w:val="Hyperlink"/>
                <w:rFonts w:ascii="Times New Roman" w:hAnsi="Times New Roman" w:cs="Times New Roman"/>
                <w:noProof/>
              </w:rPr>
              <w:t>3.5 Biomass Sources</w:t>
            </w:r>
            <w:r w:rsidR="006A42FF">
              <w:rPr>
                <w:noProof/>
                <w:webHidden/>
              </w:rPr>
              <w:tab/>
            </w:r>
            <w:r w:rsidR="006A42FF">
              <w:rPr>
                <w:noProof/>
                <w:webHidden/>
              </w:rPr>
              <w:fldChar w:fldCharType="begin"/>
            </w:r>
            <w:r w:rsidR="006A42FF">
              <w:rPr>
                <w:noProof/>
                <w:webHidden/>
              </w:rPr>
              <w:instrText xml:space="preserve"> PAGEREF _Toc518370523 \h </w:instrText>
            </w:r>
            <w:r w:rsidR="006A42FF">
              <w:rPr>
                <w:noProof/>
                <w:webHidden/>
              </w:rPr>
            </w:r>
            <w:r w:rsidR="006A42FF">
              <w:rPr>
                <w:noProof/>
                <w:webHidden/>
              </w:rPr>
              <w:fldChar w:fldCharType="separate"/>
            </w:r>
            <w:r w:rsidR="006A42FF">
              <w:rPr>
                <w:noProof/>
                <w:webHidden/>
              </w:rPr>
              <w:t>64</w:t>
            </w:r>
            <w:r w:rsidR="006A42FF">
              <w:rPr>
                <w:noProof/>
                <w:webHidden/>
              </w:rPr>
              <w:fldChar w:fldCharType="end"/>
            </w:r>
          </w:hyperlink>
        </w:p>
        <w:p w14:paraId="36DFDF4E" w14:textId="77777777" w:rsidR="006A42FF" w:rsidRDefault="009D1CB5">
          <w:pPr>
            <w:pStyle w:val="TOC3"/>
            <w:tabs>
              <w:tab w:val="right" w:leader="dot" w:pos="8165"/>
            </w:tabs>
            <w:rPr>
              <w:rFonts w:eastAsiaTheme="minorEastAsia"/>
              <w:noProof/>
              <w:lang w:eastAsia="en-GB"/>
            </w:rPr>
          </w:pPr>
          <w:hyperlink w:anchor="_Toc518370524" w:history="1">
            <w:r w:rsidR="006A42FF" w:rsidRPr="00356AF3">
              <w:rPr>
                <w:rStyle w:val="Hyperlink"/>
                <w:rFonts w:ascii="Times New Roman" w:hAnsi="Times New Roman" w:cs="Times New Roman"/>
                <w:noProof/>
              </w:rPr>
              <w:t>Rice Bran</w:t>
            </w:r>
            <w:r w:rsidR="006A42FF">
              <w:rPr>
                <w:noProof/>
                <w:webHidden/>
              </w:rPr>
              <w:tab/>
            </w:r>
            <w:r w:rsidR="006A42FF">
              <w:rPr>
                <w:noProof/>
                <w:webHidden/>
              </w:rPr>
              <w:fldChar w:fldCharType="begin"/>
            </w:r>
            <w:r w:rsidR="006A42FF">
              <w:rPr>
                <w:noProof/>
                <w:webHidden/>
              </w:rPr>
              <w:instrText xml:space="preserve"> PAGEREF _Toc518370524 \h </w:instrText>
            </w:r>
            <w:r w:rsidR="006A42FF">
              <w:rPr>
                <w:noProof/>
                <w:webHidden/>
              </w:rPr>
            </w:r>
            <w:r w:rsidR="006A42FF">
              <w:rPr>
                <w:noProof/>
                <w:webHidden/>
              </w:rPr>
              <w:fldChar w:fldCharType="separate"/>
            </w:r>
            <w:r w:rsidR="006A42FF">
              <w:rPr>
                <w:noProof/>
                <w:webHidden/>
              </w:rPr>
              <w:t>64</w:t>
            </w:r>
            <w:r w:rsidR="006A42FF">
              <w:rPr>
                <w:noProof/>
                <w:webHidden/>
              </w:rPr>
              <w:fldChar w:fldCharType="end"/>
            </w:r>
          </w:hyperlink>
        </w:p>
        <w:p w14:paraId="45867832" w14:textId="77777777" w:rsidR="006A42FF" w:rsidRDefault="009D1CB5">
          <w:pPr>
            <w:pStyle w:val="TOC3"/>
            <w:tabs>
              <w:tab w:val="right" w:leader="dot" w:pos="8165"/>
            </w:tabs>
            <w:rPr>
              <w:rFonts w:eastAsiaTheme="minorEastAsia"/>
              <w:noProof/>
              <w:lang w:eastAsia="en-GB"/>
            </w:rPr>
          </w:pPr>
          <w:hyperlink w:anchor="_Toc518370525" w:history="1">
            <w:r w:rsidR="006A42FF" w:rsidRPr="00356AF3">
              <w:rPr>
                <w:rStyle w:val="Hyperlink"/>
                <w:rFonts w:ascii="Times New Roman" w:hAnsi="Times New Roman" w:cs="Times New Roman"/>
                <w:noProof/>
              </w:rPr>
              <w:t>Oat husk</w:t>
            </w:r>
            <w:r w:rsidR="006A42FF">
              <w:rPr>
                <w:noProof/>
                <w:webHidden/>
              </w:rPr>
              <w:tab/>
            </w:r>
            <w:r w:rsidR="006A42FF">
              <w:rPr>
                <w:noProof/>
                <w:webHidden/>
              </w:rPr>
              <w:fldChar w:fldCharType="begin"/>
            </w:r>
            <w:r w:rsidR="006A42FF">
              <w:rPr>
                <w:noProof/>
                <w:webHidden/>
              </w:rPr>
              <w:instrText xml:space="preserve"> PAGEREF _Toc518370525 \h </w:instrText>
            </w:r>
            <w:r w:rsidR="006A42FF">
              <w:rPr>
                <w:noProof/>
                <w:webHidden/>
              </w:rPr>
            </w:r>
            <w:r w:rsidR="006A42FF">
              <w:rPr>
                <w:noProof/>
                <w:webHidden/>
              </w:rPr>
              <w:fldChar w:fldCharType="separate"/>
            </w:r>
            <w:r w:rsidR="006A42FF">
              <w:rPr>
                <w:noProof/>
                <w:webHidden/>
              </w:rPr>
              <w:t>65</w:t>
            </w:r>
            <w:r w:rsidR="006A42FF">
              <w:rPr>
                <w:noProof/>
                <w:webHidden/>
              </w:rPr>
              <w:fldChar w:fldCharType="end"/>
            </w:r>
          </w:hyperlink>
        </w:p>
        <w:p w14:paraId="52BDED3B" w14:textId="77777777" w:rsidR="006A42FF" w:rsidRDefault="009D1CB5">
          <w:pPr>
            <w:pStyle w:val="TOC3"/>
            <w:tabs>
              <w:tab w:val="right" w:leader="dot" w:pos="8165"/>
            </w:tabs>
            <w:rPr>
              <w:rFonts w:eastAsiaTheme="minorEastAsia"/>
              <w:noProof/>
              <w:lang w:eastAsia="en-GB"/>
            </w:rPr>
          </w:pPr>
          <w:hyperlink w:anchor="_Toc518370526" w:history="1">
            <w:r w:rsidR="006A42FF" w:rsidRPr="00356AF3">
              <w:rPr>
                <w:rStyle w:val="Hyperlink"/>
                <w:rFonts w:ascii="Times New Roman" w:hAnsi="Times New Roman" w:cs="Times New Roman"/>
                <w:noProof/>
              </w:rPr>
              <w:t>Brewery spent grain (BSG)</w:t>
            </w:r>
            <w:r w:rsidR="006A42FF">
              <w:rPr>
                <w:noProof/>
                <w:webHidden/>
              </w:rPr>
              <w:tab/>
            </w:r>
            <w:r w:rsidR="006A42FF">
              <w:rPr>
                <w:noProof/>
                <w:webHidden/>
              </w:rPr>
              <w:fldChar w:fldCharType="begin"/>
            </w:r>
            <w:r w:rsidR="006A42FF">
              <w:rPr>
                <w:noProof/>
                <w:webHidden/>
              </w:rPr>
              <w:instrText xml:space="preserve"> PAGEREF _Toc518370526 \h </w:instrText>
            </w:r>
            <w:r w:rsidR="006A42FF">
              <w:rPr>
                <w:noProof/>
                <w:webHidden/>
              </w:rPr>
            </w:r>
            <w:r w:rsidR="006A42FF">
              <w:rPr>
                <w:noProof/>
                <w:webHidden/>
              </w:rPr>
              <w:fldChar w:fldCharType="separate"/>
            </w:r>
            <w:r w:rsidR="006A42FF">
              <w:rPr>
                <w:noProof/>
                <w:webHidden/>
              </w:rPr>
              <w:t>66</w:t>
            </w:r>
            <w:r w:rsidR="006A42FF">
              <w:rPr>
                <w:noProof/>
                <w:webHidden/>
              </w:rPr>
              <w:fldChar w:fldCharType="end"/>
            </w:r>
          </w:hyperlink>
        </w:p>
        <w:p w14:paraId="5B42CCD2" w14:textId="77777777" w:rsidR="006A42FF" w:rsidRDefault="009D1CB5">
          <w:pPr>
            <w:pStyle w:val="TOC2"/>
            <w:tabs>
              <w:tab w:val="right" w:leader="dot" w:pos="8165"/>
            </w:tabs>
            <w:rPr>
              <w:rFonts w:eastAsiaTheme="minorEastAsia"/>
              <w:noProof/>
              <w:lang w:eastAsia="en-GB"/>
            </w:rPr>
          </w:pPr>
          <w:hyperlink w:anchor="_Toc518370527" w:history="1">
            <w:r w:rsidR="006A42FF" w:rsidRPr="00356AF3">
              <w:rPr>
                <w:rStyle w:val="Hyperlink"/>
                <w:rFonts w:ascii="Times New Roman" w:hAnsi="Times New Roman" w:cs="Times New Roman"/>
                <w:noProof/>
              </w:rPr>
              <w:t>3.6 Other waste stream resources</w:t>
            </w:r>
            <w:r w:rsidR="006A42FF">
              <w:rPr>
                <w:noProof/>
                <w:webHidden/>
              </w:rPr>
              <w:tab/>
            </w:r>
            <w:r w:rsidR="006A42FF">
              <w:rPr>
                <w:noProof/>
                <w:webHidden/>
              </w:rPr>
              <w:fldChar w:fldCharType="begin"/>
            </w:r>
            <w:r w:rsidR="006A42FF">
              <w:rPr>
                <w:noProof/>
                <w:webHidden/>
              </w:rPr>
              <w:instrText xml:space="preserve"> PAGEREF _Toc518370527 \h </w:instrText>
            </w:r>
            <w:r w:rsidR="006A42FF">
              <w:rPr>
                <w:noProof/>
                <w:webHidden/>
              </w:rPr>
            </w:r>
            <w:r w:rsidR="006A42FF">
              <w:rPr>
                <w:noProof/>
                <w:webHidden/>
              </w:rPr>
              <w:fldChar w:fldCharType="separate"/>
            </w:r>
            <w:r w:rsidR="006A42FF">
              <w:rPr>
                <w:noProof/>
                <w:webHidden/>
              </w:rPr>
              <w:t>66</w:t>
            </w:r>
            <w:r w:rsidR="006A42FF">
              <w:rPr>
                <w:noProof/>
                <w:webHidden/>
              </w:rPr>
              <w:fldChar w:fldCharType="end"/>
            </w:r>
          </w:hyperlink>
        </w:p>
        <w:p w14:paraId="2CB86CB5" w14:textId="77777777" w:rsidR="006A42FF" w:rsidRDefault="009D1CB5">
          <w:pPr>
            <w:pStyle w:val="TOC1"/>
            <w:tabs>
              <w:tab w:val="right" w:leader="dot" w:pos="8165"/>
            </w:tabs>
            <w:rPr>
              <w:rFonts w:eastAsiaTheme="minorEastAsia"/>
              <w:noProof/>
              <w:lang w:eastAsia="en-GB"/>
            </w:rPr>
          </w:pPr>
          <w:hyperlink w:anchor="_Toc518370528" w:history="1">
            <w:r w:rsidR="006A42FF" w:rsidRPr="00356AF3">
              <w:rPr>
                <w:rStyle w:val="Hyperlink"/>
                <w:rFonts w:ascii="Times New Roman" w:hAnsi="Times New Roman" w:cs="Times New Roman"/>
                <w:noProof/>
              </w:rPr>
              <w:t>4. Experimental Methodology</w:t>
            </w:r>
            <w:r w:rsidR="006A42FF">
              <w:rPr>
                <w:noProof/>
                <w:webHidden/>
              </w:rPr>
              <w:tab/>
            </w:r>
            <w:r w:rsidR="006A42FF">
              <w:rPr>
                <w:noProof/>
                <w:webHidden/>
              </w:rPr>
              <w:fldChar w:fldCharType="begin"/>
            </w:r>
            <w:r w:rsidR="006A42FF">
              <w:rPr>
                <w:noProof/>
                <w:webHidden/>
              </w:rPr>
              <w:instrText xml:space="preserve"> PAGEREF _Toc518370528 \h </w:instrText>
            </w:r>
            <w:r w:rsidR="006A42FF">
              <w:rPr>
                <w:noProof/>
                <w:webHidden/>
              </w:rPr>
            </w:r>
            <w:r w:rsidR="006A42FF">
              <w:rPr>
                <w:noProof/>
                <w:webHidden/>
              </w:rPr>
              <w:fldChar w:fldCharType="separate"/>
            </w:r>
            <w:r w:rsidR="006A42FF">
              <w:rPr>
                <w:noProof/>
                <w:webHidden/>
              </w:rPr>
              <w:t>68</w:t>
            </w:r>
            <w:r w:rsidR="006A42FF">
              <w:rPr>
                <w:noProof/>
                <w:webHidden/>
              </w:rPr>
              <w:fldChar w:fldCharType="end"/>
            </w:r>
          </w:hyperlink>
        </w:p>
        <w:p w14:paraId="3A2F1C1E" w14:textId="77777777" w:rsidR="006A42FF" w:rsidRDefault="009D1CB5">
          <w:pPr>
            <w:pStyle w:val="TOC2"/>
            <w:tabs>
              <w:tab w:val="right" w:leader="dot" w:pos="8165"/>
            </w:tabs>
            <w:rPr>
              <w:rFonts w:eastAsiaTheme="minorEastAsia"/>
              <w:noProof/>
              <w:lang w:eastAsia="en-GB"/>
            </w:rPr>
          </w:pPr>
          <w:hyperlink w:anchor="_Toc518370529" w:history="1">
            <w:r w:rsidR="006A42FF" w:rsidRPr="00356AF3">
              <w:rPr>
                <w:rStyle w:val="Hyperlink"/>
                <w:rFonts w:ascii="Times New Roman" w:hAnsi="Times New Roman" w:cs="Times New Roman"/>
                <w:noProof/>
              </w:rPr>
              <w:t>4.1 Experimental Methodology Summary</w:t>
            </w:r>
            <w:r w:rsidR="006A42FF">
              <w:rPr>
                <w:noProof/>
                <w:webHidden/>
              </w:rPr>
              <w:tab/>
            </w:r>
            <w:r w:rsidR="006A42FF">
              <w:rPr>
                <w:noProof/>
                <w:webHidden/>
              </w:rPr>
              <w:fldChar w:fldCharType="begin"/>
            </w:r>
            <w:r w:rsidR="006A42FF">
              <w:rPr>
                <w:noProof/>
                <w:webHidden/>
              </w:rPr>
              <w:instrText xml:space="preserve"> PAGEREF _Toc518370529 \h </w:instrText>
            </w:r>
            <w:r w:rsidR="006A42FF">
              <w:rPr>
                <w:noProof/>
                <w:webHidden/>
              </w:rPr>
            </w:r>
            <w:r w:rsidR="006A42FF">
              <w:rPr>
                <w:noProof/>
                <w:webHidden/>
              </w:rPr>
              <w:fldChar w:fldCharType="separate"/>
            </w:r>
            <w:r w:rsidR="006A42FF">
              <w:rPr>
                <w:noProof/>
                <w:webHidden/>
              </w:rPr>
              <w:t>68</w:t>
            </w:r>
            <w:r w:rsidR="006A42FF">
              <w:rPr>
                <w:noProof/>
                <w:webHidden/>
              </w:rPr>
              <w:fldChar w:fldCharType="end"/>
            </w:r>
          </w:hyperlink>
        </w:p>
        <w:p w14:paraId="3C5685DD" w14:textId="77777777" w:rsidR="006A42FF" w:rsidRDefault="009D1CB5">
          <w:pPr>
            <w:pStyle w:val="TOC2"/>
            <w:tabs>
              <w:tab w:val="right" w:leader="dot" w:pos="8165"/>
            </w:tabs>
            <w:rPr>
              <w:rFonts w:eastAsiaTheme="minorEastAsia"/>
              <w:noProof/>
              <w:lang w:eastAsia="en-GB"/>
            </w:rPr>
          </w:pPr>
          <w:hyperlink w:anchor="_Toc518370530" w:history="1">
            <w:r w:rsidR="006A42FF" w:rsidRPr="00356AF3">
              <w:rPr>
                <w:rStyle w:val="Hyperlink"/>
                <w:rFonts w:ascii="Times New Roman" w:hAnsi="Times New Roman" w:cs="Times New Roman"/>
                <w:noProof/>
              </w:rPr>
              <w:t>4.2 Experimental Methodology Introduction</w:t>
            </w:r>
            <w:r w:rsidR="006A42FF">
              <w:rPr>
                <w:noProof/>
                <w:webHidden/>
              </w:rPr>
              <w:tab/>
            </w:r>
            <w:r w:rsidR="006A42FF">
              <w:rPr>
                <w:noProof/>
                <w:webHidden/>
              </w:rPr>
              <w:fldChar w:fldCharType="begin"/>
            </w:r>
            <w:r w:rsidR="006A42FF">
              <w:rPr>
                <w:noProof/>
                <w:webHidden/>
              </w:rPr>
              <w:instrText xml:space="preserve"> PAGEREF _Toc518370530 \h </w:instrText>
            </w:r>
            <w:r w:rsidR="006A42FF">
              <w:rPr>
                <w:noProof/>
                <w:webHidden/>
              </w:rPr>
            </w:r>
            <w:r w:rsidR="006A42FF">
              <w:rPr>
                <w:noProof/>
                <w:webHidden/>
              </w:rPr>
              <w:fldChar w:fldCharType="separate"/>
            </w:r>
            <w:r w:rsidR="006A42FF">
              <w:rPr>
                <w:noProof/>
                <w:webHidden/>
              </w:rPr>
              <w:t>68</w:t>
            </w:r>
            <w:r w:rsidR="006A42FF">
              <w:rPr>
                <w:noProof/>
                <w:webHidden/>
              </w:rPr>
              <w:fldChar w:fldCharType="end"/>
            </w:r>
          </w:hyperlink>
        </w:p>
        <w:p w14:paraId="5E5A3664" w14:textId="77777777" w:rsidR="006A42FF" w:rsidRDefault="009D1CB5">
          <w:pPr>
            <w:pStyle w:val="TOC2"/>
            <w:tabs>
              <w:tab w:val="right" w:leader="dot" w:pos="8165"/>
            </w:tabs>
            <w:rPr>
              <w:rFonts w:eastAsiaTheme="minorEastAsia"/>
              <w:noProof/>
              <w:lang w:eastAsia="en-GB"/>
            </w:rPr>
          </w:pPr>
          <w:hyperlink w:anchor="_Toc518370531" w:history="1">
            <w:r w:rsidR="006A42FF" w:rsidRPr="00356AF3">
              <w:rPr>
                <w:rStyle w:val="Hyperlink"/>
                <w:rFonts w:ascii="Times New Roman" w:hAnsi="Times New Roman" w:cs="Times New Roman"/>
                <w:noProof/>
              </w:rPr>
              <w:t>4.3 Materials</w:t>
            </w:r>
            <w:r w:rsidR="006A42FF">
              <w:rPr>
                <w:noProof/>
                <w:webHidden/>
              </w:rPr>
              <w:tab/>
            </w:r>
            <w:r w:rsidR="006A42FF">
              <w:rPr>
                <w:noProof/>
                <w:webHidden/>
              </w:rPr>
              <w:fldChar w:fldCharType="begin"/>
            </w:r>
            <w:r w:rsidR="006A42FF">
              <w:rPr>
                <w:noProof/>
                <w:webHidden/>
              </w:rPr>
              <w:instrText xml:space="preserve"> PAGEREF _Toc518370531 \h </w:instrText>
            </w:r>
            <w:r w:rsidR="006A42FF">
              <w:rPr>
                <w:noProof/>
                <w:webHidden/>
              </w:rPr>
            </w:r>
            <w:r w:rsidR="006A42FF">
              <w:rPr>
                <w:noProof/>
                <w:webHidden/>
              </w:rPr>
              <w:fldChar w:fldCharType="separate"/>
            </w:r>
            <w:r w:rsidR="006A42FF">
              <w:rPr>
                <w:noProof/>
                <w:webHidden/>
              </w:rPr>
              <w:t>68</w:t>
            </w:r>
            <w:r w:rsidR="006A42FF">
              <w:rPr>
                <w:noProof/>
                <w:webHidden/>
              </w:rPr>
              <w:fldChar w:fldCharType="end"/>
            </w:r>
          </w:hyperlink>
        </w:p>
        <w:p w14:paraId="45E582A1" w14:textId="77777777" w:rsidR="006A42FF" w:rsidRDefault="009D1CB5">
          <w:pPr>
            <w:pStyle w:val="TOC2"/>
            <w:tabs>
              <w:tab w:val="right" w:leader="dot" w:pos="8165"/>
            </w:tabs>
            <w:rPr>
              <w:rFonts w:eastAsiaTheme="minorEastAsia"/>
              <w:noProof/>
              <w:lang w:eastAsia="en-GB"/>
            </w:rPr>
          </w:pPr>
          <w:hyperlink w:anchor="_Toc518370532" w:history="1">
            <w:r w:rsidR="006A42FF" w:rsidRPr="00356AF3">
              <w:rPr>
                <w:rStyle w:val="Hyperlink"/>
                <w:rFonts w:ascii="Times New Roman" w:hAnsi="Times New Roman" w:cs="Times New Roman"/>
                <w:noProof/>
              </w:rPr>
              <w:t>4.4 Thermogravimetric Analysis (TGA)</w:t>
            </w:r>
            <w:r w:rsidR="006A42FF">
              <w:rPr>
                <w:noProof/>
                <w:webHidden/>
              </w:rPr>
              <w:tab/>
            </w:r>
            <w:r w:rsidR="006A42FF">
              <w:rPr>
                <w:noProof/>
                <w:webHidden/>
              </w:rPr>
              <w:fldChar w:fldCharType="begin"/>
            </w:r>
            <w:r w:rsidR="006A42FF">
              <w:rPr>
                <w:noProof/>
                <w:webHidden/>
              </w:rPr>
              <w:instrText xml:space="preserve"> PAGEREF _Toc518370532 \h </w:instrText>
            </w:r>
            <w:r w:rsidR="006A42FF">
              <w:rPr>
                <w:noProof/>
                <w:webHidden/>
              </w:rPr>
            </w:r>
            <w:r w:rsidR="006A42FF">
              <w:rPr>
                <w:noProof/>
                <w:webHidden/>
              </w:rPr>
              <w:fldChar w:fldCharType="separate"/>
            </w:r>
            <w:r w:rsidR="006A42FF">
              <w:rPr>
                <w:noProof/>
                <w:webHidden/>
              </w:rPr>
              <w:t>69</w:t>
            </w:r>
            <w:r w:rsidR="006A42FF">
              <w:rPr>
                <w:noProof/>
                <w:webHidden/>
              </w:rPr>
              <w:fldChar w:fldCharType="end"/>
            </w:r>
          </w:hyperlink>
        </w:p>
        <w:p w14:paraId="10D12E56" w14:textId="77777777" w:rsidR="006A42FF" w:rsidRDefault="009D1CB5">
          <w:pPr>
            <w:pStyle w:val="TOC3"/>
            <w:tabs>
              <w:tab w:val="right" w:leader="dot" w:pos="8165"/>
            </w:tabs>
            <w:rPr>
              <w:rFonts w:eastAsiaTheme="minorEastAsia"/>
              <w:noProof/>
              <w:lang w:eastAsia="en-GB"/>
            </w:rPr>
          </w:pPr>
          <w:hyperlink w:anchor="_Toc518370533" w:history="1">
            <w:r w:rsidR="006A42FF" w:rsidRPr="00356AF3">
              <w:rPr>
                <w:rStyle w:val="Hyperlink"/>
                <w:rFonts w:ascii="Times New Roman" w:hAnsi="Times New Roman" w:cs="Times New Roman"/>
                <w:noProof/>
              </w:rPr>
              <w:t>4.4.1 DAEM mathematical model</w:t>
            </w:r>
            <w:r w:rsidR="006A42FF">
              <w:rPr>
                <w:noProof/>
                <w:webHidden/>
              </w:rPr>
              <w:tab/>
            </w:r>
            <w:r w:rsidR="006A42FF">
              <w:rPr>
                <w:noProof/>
                <w:webHidden/>
              </w:rPr>
              <w:fldChar w:fldCharType="begin"/>
            </w:r>
            <w:r w:rsidR="006A42FF">
              <w:rPr>
                <w:noProof/>
                <w:webHidden/>
              </w:rPr>
              <w:instrText xml:space="preserve"> PAGEREF _Toc518370533 \h </w:instrText>
            </w:r>
            <w:r w:rsidR="006A42FF">
              <w:rPr>
                <w:noProof/>
                <w:webHidden/>
              </w:rPr>
            </w:r>
            <w:r w:rsidR="006A42FF">
              <w:rPr>
                <w:noProof/>
                <w:webHidden/>
              </w:rPr>
              <w:fldChar w:fldCharType="separate"/>
            </w:r>
            <w:r w:rsidR="006A42FF">
              <w:rPr>
                <w:noProof/>
                <w:webHidden/>
              </w:rPr>
              <w:t>70</w:t>
            </w:r>
            <w:r w:rsidR="006A42FF">
              <w:rPr>
                <w:noProof/>
                <w:webHidden/>
              </w:rPr>
              <w:fldChar w:fldCharType="end"/>
            </w:r>
          </w:hyperlink>
        </w:p>
        <w:p w14:paraId="43EB5689" w14:textId="77777777" w:rsidR="006A42FF" w:rsidRDefault="009D1CB5">
          <w:pPr>
            <w:pStyle w:val="TOC2"/>
            <w:tabs>
              <w:tab w:val="right" w:leader="dot" w:pos="8165"/>
            </w:tabs>
            <w:rPr>
              <w:rFonts w:eastAsiaTheme="minorEastAsia"/>
              <w:noProof/>
              <w:lang w:eastAsia="en-GB"/>
            </w:rPr>
          </w:pPr>
          <w:hyperlink w:anchor="_Toc518370534" w:history="1">
            <w:r w:rsidR="006A42FF" w:rsidRPr="00356AF3">
              <w:rPr>
                <w:rStyle w:val="Hyperlink"/>
                <w:rFonts w:ascii="Times New Roman" w:hAnsi="Times New Roman" w:cs="Times New Roman"/>
                <w:noProof/>
              </w:rPr>
              <w:t>4.5 X-Ray Diffraction (XRD)</w:t>
            </w:r>
            <w:r w:rsidR="006A42FF">
              <w:rPr>
                <w:noProof/>
                <w:webHidden/>
              </w:rPr>
              <w:tab/>
            </w:r>
            <w:r w:rsidR="006A42FF">
              <w:rPr>
                <w:noProof/>
                <w:webHidden/>
              </w:rPr>
              <w:fldChar w:fldCharType="begin"/>
            </w:r>
            <w:r w:rsidR="006A42FF">
              <w:rPr>
                <w:noProof/>
                <w:webHidden/>
              </w:rPr>
              <w:instrText xml:space="preserve"> PAGEREF _Toc518370534 \h </w:instrText>
            </w:r>
            <w:r w:rsidR="006A42FF">
              <w:rPr>
                <w:noProof/>
                <w:webHidden/>
              </w:rPr>
            </w:r>
            <w:r w:rsidR="006A42FF">
              <w:rPr>
                <w:noProof/>
                <w:webHidden/>
              </w:rPr>
              <w:fldChar w:fldCharType="separate"/>
            </w:r>
            <w:r w:rsidR="006A42FF">
              <w:rPr>
                <w:noProof/>
                <w:webHidden/>
              </w:rPr>
              <w:t>72</w:t>
            </w:r>
            <w:r w:rsidR="006A42FF">
              <w:rPr>
                <w:noProof/>
                <w:webHidden/>
              </w:rPr>
              <w:fldChar w:fldCharType="end"/>
            </w:r>
          </w:hyperlink>
        </w:p>
        <w:p w14:paraId="36638F93" w14:textId="77777777" w:rsidR="006A42FF" w:rsidRDefault="009D1CB5">
          <w:pPr>
            <w:pStyle w:val="TOC2"/>
            <w:tabs>
              <w:tab w:val="right" w:leader="dot" w:pos="8165"/>
            </w:tabs>
            <w:rPr>
              <w:rFonts w:eastAsiaTheme="minorEastAsia"/>
              <w:noProof/>
              <w:lang w:eastAsia="en-GB"/>
            </w:rPr>
          </w:pPr>
          <w:hyperlink w:anchor="_Toc518370535" w:history="1">
            <w:r w:rsidR="006A42FF" w:rsidRPr="00356AF3">
              <w:rPr>
                <w:rStyle w:val="Hyperlink"/>
                <w:rFonts w:ascii="Times New Roman" w:hAnsi="Times New Roman" w:cs="Times New Roman"/>
                <w:noProof/>
              </w:rPr>
              <w:t>4.6 Sinter Pot Trials</w:t>
            </w:r>
            <w:r w:rsidR="006A42FF">
              <w:rPr>
                <w:noProof/>
                <w:webHidden/>
              </w:rPr>
              <w:tab/>
            </w:r>
            <w:r w:rsidR="006A42FF">
              <w:rPr>
                <w:noProof/>
                <w:webHidden/>
              </w:rPr>
              <w:fldChar w:fldCharType="begin"/>
            </w:r>
            <w:r w:rsidR="006A42FF">
              <w:rPr>
                <w:noProof/>
                <w:webHidden/>
              </w:rPr>
              <w:instrText xml:space="preserve"> PAGEREF _Toc518370535 \h </w:instrText>
            </w:r>
            <w:r w:rsidR="006A42FF">
              <w:rPr>
                <w:noProof/>
                <w:webHidden/>
              </w:rPr>
            </w:r>
            <w:r w:rsidR="006A42FF">
              <w:rPr>
                <w:noProof/>
                <w:webHidden/>
              </w:rPr>
              <w:fldChar w:fldCharType="separate"/>
            </w:r>
            <w:r w:rsidR="006A42FF">
              <w:rPr>
                <w:noProof/>
                <w:webHidden/>
              </w:rPr>
              <w:t>72</w:t>
            </w:r>
            <w:r w:rsidR="006A42FF">
              <w:rPr>
                <w:noProof/>
                <w:webHidden/>
              </w:rPr>
              <w:fldChar w:fldCharType="end"/>
            </w:r>
          </w:hyperlink>
        </w:p>
        <w:p w14:paraId="2487D105" w14:textId="77777777" w:rsidR="006A42FF" w:rsidRDefault="009D1CB5">
          <w:pPr>
            <w:pStyle w:val="TOC3"/>
            <w:tabs>
              <w:tab w:val="right" w:leader="dot" w:pos="8165"/>
            </w:tabs>
            <w:rPr>
              <w:rFonts w:eastAsiaTheme="minorEastAsia"/>
              <w:noProof/>
              <w:lang w:eastAsia="en-GB"/>
            </w:rPr>
          </w:pPr>
          <w:hyperlink w:anchor="_Toc518370536" w:history="1">
            <w:r w:rsidR="006A42FF" w:rsidRPr="00356AF3">
              <w:rPr>
                <w:rStyle w:val="Hyperlink"/>
                <w:rFonts w:ascii="Times New Roman" w:hAnsi="Times New Roman" w:cs="Times New Roman"/>
                <w:noProof/>
              </w:rPr>
              <w:t>4.6.1 Sinter Trials</w:t>
            </w:r>
            <w:r w:rsidR="006A42FF">
              <w:rPr>
                <w:noProof/>
                <w:webHidden/>
              </w:rPr>
              <w:tab/>
            </w:r>
            <w:r w:rsidR="006A42FF">
              <w:rPr>
                <w:noProof/>
                <w:webHidden/>
              </w:rPr>
              <w:fldChar w:fldCharType="begin"/>
            </w:r>
            <w:r w:rsidR="006A42FF">
              <w:rPr>
                <w:noProof/>
                <w:webHidden/>
              </w:rPr>
              <w:instrText xml:space="preserve"> PAGEREF _Toc518370536 \h </w:instrText>
            </w:r>
            <w:r w:rsidR="006A42FF">
              <w:rPr>
                <w:noProof/>
                <w:webHidden/>
              </w:rPr>
            </w:r>
            <w:r w:rsidR="006A42FF">
              <w:rPr>
                <w:noProof/>
                <w:webHidden/>
              </w:rPr>
              <w:fldChar w:fldCharType="separate"/>
            </w:r>
            <w:r w:rsidR="006A42FF">
              <w:rPr>
                <w:noProof/>
                <w:webHidden/>
              </w:rPr>
              <w:t>72</w:t>
            </w:r>
            <w:r w:rsidR="006A42FF">
              <w:rPr>
                <w:noProof/>
                <w:webHidden/>
              </w:rPr>
              <w:fldChar w:fldCharType="end"/>
            </w:r>
          </w:hyperlink>
        </w:p>
        <w:p w14:paraId="096A85C3" w14:textId="77777777" w:rsidR="006A42FF" w:rsidRDefault="009D1CB5">
          <w:pPr>
            <w:pStyle w:val="TOC3"/>
            <w:tabs>
              <w:tab w:val="right" w:leader="dot" w:pos="8165"/>
            </w:tabs>
            <w:rPr>
              <w:rFonts w:eastAsiaTheme="minorEastAsia"/>
              <w:noProof/>
              <w:lang w:eastAsia="en-GB"/>
            </w:rPr>
          </w:pPr>
          <w:hyperlink w:anchor="_Toc518370537" w:history="1">
            <w:r w:rsidR="006A42FF" w:rsidRPr="00356AF3">
              <w:rPr>
                <w:rStyle w:val="Hyperlink"/>
                <w:rFonts w:ascii="Times New Roman" w:hAnsi="Times New Roman" w:cs="Times New Roman"/>
                <w:noProof/>
              </w:rPr>
              <w:t>4.6.2 The sintering reactor – experimental set up</w:t>
            </w:r>
            <w:r w:rsidR="006A42FF">
              <w:rPr>
                <w:noProof/>
                <w:webHidden/>
              </w:rPr>
              <w:tab/>
            </w:r>
            <w:r w:rsidR="006A42FF">
              <w:rPr>
                <w:noProof/>
                <w:webHidden/>
              </w:rPr>
              <w:fldChar w:fldCharType="begin"/>
            </w:r>
            <w:r w:rsidR="006A42FF">
              <w:rPr>
                <w:noProof/>
                <w:webHidden/>
              </w:rPr>
              <w:instrText xml:space="preserve"> PAGEREF _Toc518370537 \h </w:instrText>
            </w:r>
            <w:r w:rsidR="006A42FF">
              <w:rPr>
                <w:noProof/>
                <w:webHidden/>
              </w:rPr>
            </w:r>
            <w:r w:rsidR="006A42FF">
              <w:rPr>
                <w:noProof/>
                <w:webHidden/>
              </w:rPr>
              <w:fldChar w:fldCharType="separate"/>
            </w:r>
            <w:r w:rsidR="006A42FF">
              <w:rPr>
                <w:noProof/>
                <w:webHidden/>
              </w:rPr>
              <w:t>72</w:t>
            </w:r>
            <w:r w:rsidR="006A42FF">
              <w:rPr>
                <w:noProof/>
                <w:webHidden/>
              </w:rPr>
              <w:fldChar w:fldCharType="end"/>
            </w:r>
          </w:hyperlink>
        </w:p>
        <w:p w14:paraId="569A2E41" w14:textId="77777777" w:rsidR="006A42FF" w:rsidRDefault="009D1CB5">
          <w:pPr>
            <w:pStyle w:val="TOC3"/>
            <w:tabs>
              <w:tab w:val="right" w:leader="dot" w:pos="8165"/>
            </w:tabs>
            <w:rPr>
              <w:rFonts w:eastAsiaTheme="minorEastAsia"/>
              <w:noProof/>
              <w:lang w:eastAsia="en-GB"/>
            </w:rPr>
          </w:pPr>
          <w:hyperlink w:anchor="_Toc518370538" w:history="1">
            <w:r w:rsidR="006A42FF" w:rsidRPr="00356AF3">
              <w:rPr>
                <w:rStyle w:val="Hyperlink"/>
                <w:rFonts w:ascii="Times New Roman" w:hAnsi="Times New Roman" w:cs="Times New Roman"/>
                <w:noProof/>
              </w:rPr>
              <w:t>4.6.3 Sinter mix</w:t>
            </w:r>
            <w:r w:rsidR="006A42FF">
              <w:rPr>
                <w:noProof/>
                <w:webHidden/>
              </w:rPr>
              <w:tab/>
            </w:r>
            <w:r w:rsidR="006A42FF">
              <w:rPr>
                <w:noProof/>
                <w:webHidden/>
              </w:rPr>
              <w:fldChar w:fldCharType="begin"/>
            </w:r>
            <w:r w:rsidR="006A42FF">
              <w:rPr>
                <w:noProof/>
                <w:webHidden/>
              </w:rPr>
              <w:instrText xml:space="preserve"> PAGEREF _Toc518370538 \h </w:instrText>
            </w:r>
            <w:r w:rsidR="006A42FF">
              <w:rPr>
                <w:noProof/>
                <w:webHidden/>
              </w:rPr>
            </w:r>
            <w:r w:rsidR="006A42FF">
              <w:rPr>
                <w:noProof/>
                <w:webHidden/>
              </w:rPr>
              <w:fldChar w:fldCharType="separate"/>
            </w:r>
            <w:r w:rsidR="006A42FF">
              <w:rPr>
                <w:noProof/>
                <w:webHidden/>
              </w:rPr>
              <w:t>75</w:t>
            </w:r>
            <w:r w:rsidR="006A42FF">
              <w:rPr>
                <w:noProof/>
                <w:webHidden/>
              </w:rPr>
              <w:fldChar w:fldCharType="end"/>
            </w:r>
          </w:hyperlink>
        </w:p>
        <w:p w14:paraId="73ED5817" w14:textId="77777777" w:rsidR="006A42FF" w:rsidRDefault="009D1CB5">
          <w:pPr>
            <w:pStyle w:val="TOC3"/>
            <w:tabs>
              <w:tab w:val="right" w:leader="dot" w:pos="8165"/>
            </w:tabs>
            <w:rPr>
              <w:rFonts w:eastAsiaTheme="minorEastAsia"/>
              <w:noProof/>
              <w:lang w:eastAsia="en-GB"/>
            </w:rPr>
          </w:pPr>
          <w:hyperlink w:anchor="_Toc518370539" w:history="1">
            <w:r w:rsidR="006A42FF" w:rsidRPr="00356AF3">
              <w:rPr>
                <w:rStyle w:val="Hyperlink"/>
                <w:rFonts w:ascii="Times New Roman" w:hAnsi="Times New Roman" w:cs="Times New Roman"/>
                <w:noProof/>
              </w:rPr>
              <w:t>4.6.4 Thermal Profiles</w:t>
            </w:r>
            <w:r w:rsidR="006A42FF">
              <w:rPr>
                <w:noProof/>
                <w:webHidden/>
              </w:rPr>
              <w:tab/>
            </w:r>
            <w:r w:rsidR="006A42FF">
              <w:rPr>
                <w:noProof/>
                <w:webHidden/>
              </w:rPr>
              <w:fldChar w:fldCharType="begin"/>
            </w:r>
            <w:r w:rsidR="006A42FF">
              <w:rPr>
                <w:noProof/>
                <w:webHidden/>
              </w:rPr>
              <w:instrText xml:space="preserve"> PAGEREF _Toc518370539 \h </w:instrText>
            </w:r>
            <w:r w:rsidR="006A42FF">
              <w:rPr>
                <w:noProof/>
                <w:webHidden/>
              </w:rPr>
            </w:r>
            <w:r w:rsidR="006A42FF">
              <w:rPr>
                <w:noProof/>
                <w:webHidden/>
              </w:rPr>
              <w:fldChar w:fldCharType="separate"/>
            </w:r>
            <w:r w:rsidR="006A42FF">
              <w:rPr>
                <w:noProof/>
                <w:webHidden/>
              </w:rPr>
              <w:t>76</w:t>
            </w:r>
            <w:r w:rsidR="006A42FF">
              <w:rPr>
                <w:noProof/>
                <w:webHidden/>
              </w:rPr>
              <w:fldChar w:fldCharType="end"/>
            </w:r>
          </w:hyperlink>
        </w:p>
        <w:p w14:paraId="73595A72" w14:textId="77777777" w:rsidR="006A42FF" w:rsidRDefault="009D1CB5">
          <w:pPr>
            <w:pStyle w:val="TOC3"/>
            <w:tabs>
              <w:tab w:val="right" w:leader="dot" w:pos="8165"/>
            </w:tabs>
            <w:rPr>
              <w:rFonts w:eastAsiaTheme="minorEastAsia"/>
              <w:noProof/>
              <w:lang w:eastAsia="en-GB"/>
            </w:rPr>
          </w:pPr>
          <w:hyperlink w:anchor="_Toc518370540" w:history="1">
            <w:r w:rsidR="006A42FF" w:rsidRPr="00356AF3">
              <w:rPr>
                <w:rStyle w:val="Hyperlink"/>
                <w:rFonts w:ascii="Times New Roman" w:hAnsi="Times New Roman" w:cs="Times New Roman"/>
                <w:noProof/>
              </w:rPr>
              <w:t>4.6.5 Off – gas analysis</w:t>
            </w:r>
            <w:r w:rsidR="006A42FF">
              <w:rPr>
                <w:noProof/>
                <w:webHidden/>
              </w:rPr>
              <w:tab/>
            </w:r>
            <w:r w:rsidR="006A42FF">
              <w:rPr>
                <w:noProof/>
                <w:webHidden/>
              </w:rPr>
              <w:fldChar w:fldCharType="begin"/>
            </w:r>
            <w:r w:rsidR="006A42FF">
              <w:rPr>
                <w:noProof/>
                <w:webHidden/>
              </w:rPr>
              <w:instrText xml:space="preserve"> PAGEREF _Toc518370540 \h </w:instrText>
            </w:r>
            <w:r w:rsidR="006A42FF">
              <w:rPr>
                <w:noProof/>
                <w:webHidden/>
              </w:rPr>
            </w:r>
            <w:r w:rsidR="006A42FF">
              <w:rPr>
                <w:noProof/>
                <w:webHidden/>
              </w:rPr>
              <w:fldChar w:fldCharType="separate"/>
            </w:r>
            <w:r w:rsidR="006A42FF">
              <w:rPr>
                <w:noProof/>
                <w:webHidden/>
              </w:rPr>
              <w:t>77</w:t>
            </w:r>
            <w:r w:rsidR="006A42FF">
              <w:rPr>
                <w:noProof/>
                <w:webHidden/>
              </w:rPr>
              <w:fldChar w:fldCharType="end"/>
            </w:r>
          </w:hyperlink>
        </w:p>
        <w:p w14:paraId="45EFBD6D" w14:textId="77777777" w:rsidR="006A42FF" w:rsidRDefault="009D1CB5">
          <w:pPr>
            <w:pStyle w:val="TOC2"/>
            <w:tabs>
              <w:tab w:val="right" w:leader="dot" w:pos="8165"/>
            </w:tabs>
            <w:rPr>
              <w:rFonts w:eastAsiaTheme="minorEastAsia"/>
              <w:noProof/>
              <w:lang w:eastAsia="en-GB"/>
            </w:rPr>
          </w:pPr>
          <w:hyperlink w:anchor="_Toc518370541" w:history="1">
            <w:r w:rsidR="006A42FF" w:rsidRPr="00356AF3">
              <w:rPr>
                <w:rStyle w:val="Hyperlink"/>
                <w:rFonts w:ascii="Times New Roman" w:hAnsi="Times New Roman" w:cs="Times New Roman"/>
                <w:noProof/>
              </w:rPr>
              <w:t>4.7 Sinter Quality – FeO Analysis</w:t>
            </w:r>
            <w:r w:rsidR="006A42FF">
              <w:rPr>
                <w:noProof/>
                <w:webHidden/>
              </w:rPr>
              <w:tab/>
            </w:r>
            <w:r w:rsidR="006A42FF">
              <w:rPr>
                <w:noProof/>
                <w:webHidden/>
              </w:rPr>
              <w:fldChar w:fldCharType="begin"/>
            </w:r>
            <w:r w:rsidR="006A42FF">
              <w:rPr>
                <w:noProof/>
                <w:webHidden/>
              </w:rPr>
              <w:instrText xml:space="preserve"> PAGEREF _Toc518370541 \h </w:instrText>
            </w:r>
            <w:r w:rsidR="006A42FF">
              <w:rPr>
                <w:noProof/>
                <w:webHidden/>
              </w:rPr>
            </w:r>
            <w:r w:rsidR="006A42FF">
              <w:rPr>
                <w:noProof/>
                <w:webHidden/>
              </w:rPr>
              <w:fldChar w:fldCharType="separate"/>
            </w:r>
            <w:r w:rsidR="006A42FF">
              <w:rPr>
                <w:noProof/>
                <w:webHidden/>
              </w:rPr>
              <w:t>78</w:t>
            </w:r>
            <w:r w:rsidR="006A42FF">
              <w:rPr>
                <w:noProof/>
                <w:webHidden/>
              </w:rPr>
              <w:fldChar w:fldCharType="end"/>
            </w:r>
          </w:hyperlink>
        </w:p>
        <w:p w14:paraId="1942DBBC" w14:textId="77777777" w:rsidR="006A42FF" w:rsidRDefault="009D1CB5">
          <w:pPr>
            <w:pStyle w:val="TOC2"/>
            <w:tabs>
              <w:tab w:val="right" w:leader="dot" w:pos="8165"/>
            </w:tabs>
            <w:rPr>
              <w:rFonts w:eastAsiaTheme="minorEastAsia"/>
              <w:noProof/>
              <w:lang w:eastAsia="en-GB"/>
            </w:rPr>
          </w:pPr>
          <w:hyperlink w:anchor="_Toc518370542" w:history="1">
            <w:r w:rsidR="006A42FF" w:rsidRPr="00356AF3">
              <w:rPr>
                <w:rStyle w:val="Hyperlink"/>
                <w:rFonts w:ascii="Times New Roman" w:hAnsi="Times New Roman" w:cs="Times New Roman"/>
                <w:noProof/>
              </w:rPr>
              <w:t>4.8 Mercury Intrusion Porisimetry</w:t>
            </w:r>
            <w:r w:rsidR="006A42FF">
              <w:rPr>
                <w:noProof/>
                <w:webHidden/>
              </w:rPr>
              <w:tab/>
            </w:r>
            <w:r w:rsidR="006A42FF">
              <w:rPr>
                <w:noProof/>
                <w:webHidden/>
              </w:rPr>
              <w:fldChar w:fldCharType="begin"/>
            </w:r>
            <w:r w:rsidR="006A42FF">
              <w:rPr>
                <w:noProof/>
                <w:webHidden/>
              </w:rPr>
              <w:instrText xml:space="preserve"> PAGEREF _Toc518370542 \h </w:instrText>
            </w:r>
            <w:r w:rsidR="006A42FF">
              <w:rPr>
                <w:noProof/>
                <w:webHidden/>
              </w:rPr>
            </w:r>
            <w:r w:rsidR="006A42FF">
              <w:rPr>
                <w:noProof/>
                <w:webHidden/>
              </w:rPr>
              <w:fldChar w:fldCharType="separate"/>
            </w:r>
            <w:r w:rsidR="006A42FF">
              <w:rPr>
                <w:noProof/>
                <w:webHidden/>
              </w:rPr>
              <w:t>78</w:t>
            </w:r>
            <w:r w:rsidR="006A42FF">
              <w:rPr>
                <w:noProof/>
                <w:webHidden/>
              </w:rPr>
              <w:fldChar w:fldCharType="end"/>
            </w:r>
          </w:hyperlink>
        </w:p>
        <w:p w14:paraId="34F48CAC" w14:textId="77777777" w:rsidR="006A42FF" w:rsidRDefault="009D1CB5">
          <w:pPr>
            <w:pStyle w:val="TOC2"/>
            <w:tabs>
              <w:tab w:val="right" w:leader="dot" w:pos="8165"/>
            </w:tabs>
            <w:rPr>
              <w:rFonts w:eastAsiaTheme="minorEastAsia"/>
              <w:noProof/>
              <w:lang w:eastAsia="en-GB"/>
            </w:rPr>
          </w:pPr>
          <w:hyperlink w:anchor="_Toc518370543" w:history="1">
            <w:r w:rsidR="006A42FF" w:rsidRPr="00356AF3">
              <w:rPr>
                <w:rStyle w:val="Hyperlink"/>
                <w:rFonts w:ascii="Times New Roman" w:hAnsi="Times New Roman" w:cs="Times New Roman"/>
                <w:noProof/>
              </w:rPr>
              <w:t>4.9 Life cycle assessment</w:t>
            </w:r>
            <w:r w:rsidR="006A42FF">
              <w:rPr>
                <w:noProof/>
                <w:webHidden/>
              </w:rPr>
              <w:tab/>
            </w:r>
            <w:r w:rsidR="006A42FF">
              <w:rPr>
                <w:noProof/>
                <w:webHidden/>
              </w:rPr>
              <w:fldChar w:fldCharType="begin"/>
            </w:r>
            <w:r w:rsidR="006A42FF">
              <w:rPr>
                <w:noProof/>
                <w:webHidden/>
              </w:rPr>
              <w:instrText xml:space="preserve"> PAGEREF _Toc518370543 \h </w:instrText>
            </w:r>
            <w:r w:rsidR="006A42FF">
              <w:rPr>
                <w:noProof/>
                <w:webHidden/>
              </w:rPr>
            </w:r>
            <w:r w:rsidR="006A42FF">
              <w:rPr>
                <w:noProof/>
                <w:webHidden/>
              </w:rPr>
              <w:fldChar w:fldCharType="separate"/>
            </w:r>
            <w:r w:rsidR="006A42FF">
              <w:rPr>
                <w:noProof/>
                <w:webHidden/>
              </w:rPr>
              <w:t>79</w:t>
            </w:r>
            <w:r w:rsidR="006A42FF">
              <w:rPr>
                <w:noProof/>
                <w:webHidden/>
              </w:rPr>
              <w:fldChar w:fldCharType="end"/>
            </w:r>
          </w:hyperlink>
        </w:p>
        <w:p w14:paraId="24C56001" w14:textId="77777777" w:rsidR="006A42FF" w:rsidRDefault="009D1CB5">
          <w:pPr>
            <w:pStyle w:val="TOC1"/>
            <w:tabs>
              <w:tab w:val="right" w:leader="dot" w:pos="8165"/>
            </w:tabs>
            <w:rPr>
              <w:rFonts w:eastAsiaTheme="minorEastAsia"/>
              <w:noProof/>
              <w:lang w:eastAsia="en-GB"/>
            </w:rPr>
          </w:pPr>
          <w:hyperlink w:anchor="_Toc518370544" w:history="1">
            <w:r w:rsidR="006A42FF" w:rsidRPr="00356AF3">
              <w:rPr>
                <w:rStyle w:val="Hyperlink"/>
                <w:rFonts w:ascii="Times New Roman" w:hAnsi="Times New Roman" w:cs="Times New Roman"/>
                <w:noProof/>
              </w:rPr>
              <w:t>5. Results &amp; Discussion</w:t>
            </w:r>
            <w:r w:rsidR="006A42FF">
              <w:rPr>
                <w:noProof/>
                <w:webHidden/>
              </w:rPr>
              <w:tab/>
            </w:r>
            <w:r w:rsidR="006A42FF">
              <w:rPr>
                <w:noProof/>
                <w:webHidden/>
              </w:rPr>
              <w:fldChar w:fldCharType="begin"/>
            </w:r>
            <w:r w:rsidR="006A42FF">
              <w:rPr>
                <w:noProof/>
                <w:webHidden/>
              </w:rPr>
              <w:instrText xml:space="preserve"> PAGEREF _Toc518370544 \h </w:instrText>
            </w:r>
            <w:r w:rsidR="006A42FF">
              <w:rPr>
                <w:noProof/>
                <w:webHidden/>
              </w:rPr>
            </w:r>
            <w:r w:rsidR="006A42FF">
              <w:rPr>
                <w:noProof/>
                <w:webHidden/>
              </w:rPr>
              <w:fldChar w:fldCharType="separate"/>
            </w:r>
            <w:r w:rsidR="006A42FF">
              <w:rPr>
                <w:noProof/>
                <w:webHidden/>
              </w:rPr>
              <w:t>80</w:t>
            </w:r>
            <w:r w:rsidR="006A42FF">
              <w:rPr>
                <w:noProof/>
                <w:webHidden/>
              </w:rPr>
              <w:fldChar w:fldCharType="end"/>
            </w:r>
          </w:hyperlink>
        </w:p>
        <w:p w14:paraId="4300BEB6" w14:textId="77777777" w:rsidR="006A42FF" w:rsidRDefault="009D1CB5">
          <w:pPr>
            <w:pStyle w:val="TOC2"/>
            <w:tabs>
              <w:tab w:val="right" w:leader="dot" w:pos="8165"/>
            </w:tabs>
            <w:rPr>
              <w:rFonts w:eastAsiaTheme="minorEastAsia"/>
              <w:noProof/>
              <w:lang w:eastAsia="en-GB"/>
            </w:rPr>
          </w:pPr>
          <w:hyperlink w:anchor="_Toc518370545" w:history="1">
            <w:r w:rsidR="006A42FF" w:rsidRPr="00356AF3">
              <w:rPr>
                <w:rStyle w:val="Hyperlink"/>
                <w:rFonts w:ascii="Times New Roman" w:hAnsi="Times New Roman" w:cs="Times New Roman"/>
                <w:noProof/>
              </w:rPr>
              <w:t>5.1 Results &amp; Discussion Summary</w:t>
            </w:r>
            <w:r w:rsidR="006A42FF">
              <w:rPr>
                <w:noProof/>
                <w:webHidden/>
              </w:rPr>
              <w:tab/>
            </w:r>
            <w:r w:rsidR="006A42FF">
              <w:rPr>
                <w:noProof/>
                <w:webHidden/>
              </w:rPr>
              <w:fldChar w:fldCharType="begin"/>
            </w:r>
            <w:r w:rsidR="006A42FF">
              <w:rPr>
                <w:noProof/>
                <w:webHidden/>
              </w:rPr>
              <w:instrText xml:space="preserve"> PAGEREF _Toc518370545 \h </w:instrText>
            </w:r>
            <w:r w:rsidR="006A42FF">
              <w:rPr>
                <w:noProof/>
                <w:webHidden/>
              </w:rPr>
            </w:r>
            <w:r w:rsidR="006A42FF">
              <w:rPr>
                <w:noProof/>
                <w:webHidden/>
              </w:rPr>
              <w:fldChar w:fldCharType="separate"/>
            </w:r>
            <w:r w:rsidR="006A42FF">
              <w:rPr>
                <w:noProof/>
                <w:webHidden/>
              </w:rPr>
              <w:t>80</w:t>
            </w:r>
            <w:r w:rsidR="006A42FF">
              <w:rPr>
                <w:noProof/>
                <w:webHidden/>
              </w:rPr>
              <w:fldChar w:fldCharType="end"/>
            </w:r>
          </w:hyperlink>
        </w:p>
        <w:p w14:paraId="0EA11660" w14:textId="77777777" w:rsidR="006A42FF" w:rsidRDefault="009D1CB5">
          <w:pPr>
            <w:pStyle w:val="TOC2"/>
            <w:tabs>
              <w:tab w:val="right" w:leader="dot" w:pos="8165"/>
            </w:tabs>
            <w:rPr>
              <w:rFonts w:eastAsiaTheme="minorEastAsia"/>
              <w:noProof/>
              <w:lang w:eastAsia="en-GB"/>
            </w:rPr>
          </w:pPr>
          <w:hyperlink w:anchor="_Toc518370546" w:history="1">
            <w:r w:rsidR="006A42FF" w:rsidRPr="00356AF3">
              <w:rPr>
                <w:rStyle w:val="Hyperlink"/>
                <w:rFonts w:ascii="Times New Roman" w:hAnsi="Times New Roman" w:cs="Times New Roman"/>
                <w:noProof/>
              </w:rPr>
              <w:t>5.2 Results &amp; Discussion Introduction</w:t>
            </w:r>
            <w:r w:rsidR="006A42FF">
              <w:rPr>
                <w:noProof/>
                <w:webHidden/>
              </w:rPr>
              <w:tab/>
            </w:r>
            <w:r w:rsidR="006A42FF">
              <w:rPr>
                <w:noProof/>
                <w:webHidden/>
              </w:rPr>
              <w:fldChar w:fldCharType="begin"/>
            </w:r>
            <w:r w:rsidR="006A42FF">
              <w:rPr>
                <w:noProof/>
                <w:webHidden/>
              </w:rPr>
              <w:instrText xml:space="preserve"> PAGEREF _Toc518370546 \h </w:instrText>
            </w:r>
            <w:r w:rsidR="006A42FF">
              <w:rPr>
                <w:noProof/>
                <w:webHidden/>
              </w:rPr>
            </w:r>
            <w:r w:rsidR="006A42FF">
              <w:rPr>
                <w:noProof/>
                <w:webHidden/>
              </w:rPr>
              <w:fldChar w:fldCharType="separate"/>
            </w:r>
            <w:r w:rsidR="006A42FF">
              <w:rPr>
                <w:noProof/>
                <w:webHidden/>
              </w:rPr>
              <w:t>80</w:t>
            </w:r>
            <w:r w:rsidR="006A42FF">
              <w:rPr>
                <w:noProof/>
                <w:webHidden/>
              </w:rPr>
              <w:fldChar w:fldCharType="end"/>
            </w:r>
          </w:hyperlink>
        </w:p>
        <w:p w14:paraId="54E41493" w14:textId="77777777" w:rsidR="006A42FF" w:rsidRDefault="009D1CB5">
          <w:pPr>
            <w:pStyle w:val="TOC2"/>
            <w:tabs>
              <w:tab w:val="right" w:leader="dot" w:pos="8165"/>
            </w:tabs>
            <w:rPr>
              <w:rFonts w:eastAsiaTheme="minorEastAsia"/>
              <w:noProof/>
              <w:lang w:eastAsia="en-GB"/>
            </w:rPr>
          </w:pPr>
          <w:hyperlink w:anchor="_Toc518370547" w:history="1">
            <w:r w:rsidR="006A42FF" w:rsidRPr="00356AF3">
              <w:rPr>
                <w:rStyle w:val="Hyperlink"/>
                <w:rFonts w:ascii="Times New Roman" w:hAnsi="Times New Roman" w:cs="Times New Roman"/>
                <w:noProof/>
              </w:rPr>
              <w:t>5.3 TGA analysis</w:t>
            </w:r>
            <w:r w:rsidR="006A42FF">
              <w:rPr>
                <w:noProof/>
                <w:webHidden/>
              </w:rPr>
              <w:tab/>
            </w:r>
            <w:r w:rsidR="006A42FF">
              <w:rPr>
                <w:noProof/>
                <w:webHidden/>
              </w:rPr>
              <w:fldChar w:fldCharType="begin"/>
            </w:r>
            <w:r w:rsidR="006A42FF">
              <w:rPr>
                <w:noProof/>
                <w:webHidden/>
              </w:rPr>
              <w:instrText xml:space="preserve"> PAGEREF _Toc518370547 \h </w:instrText>
            </w:r>
            <w:r w:rsidR="006A42FF">
              <w:rPr>
                <w:noProof/>
                <w:webHidden/>
              </w:rPr>
            </w:r>
            <w:r w:rsidR="006A42FF">
              <w:rPr>
                <w:noProof/>
                <w:webHidden/>
              </w:rPr>
              <w:fldChar w:fldCharType="separate"/>
            </w:r>
            <w:r w:rsidR="006A42FF">
              <w:rPr>
                <w:noProof/>
                <w:webHidden/>
              </w:rPr>
              <w:t>80</w:t>
            </w:r>
            <w:r w:rsidR="006A42FF">
              <w:rPr>
                <w:noProof/>
                <w:webHidden/>
              </w:rPr>
              <w:fldChar w:fldCharType="end"/>
            </w:r>
          </w:hyperlink>
        </w:p>
        <w:p w14:paraId="4CF631FB" w14:textId="77777777" w:rsidR="006A42FF" w:rsidRDefault="009D1CB5">
          <w:pPr>
            <w:pStyle w:val="TOC3"/>
            <w:tabs>
              <w:tab w:val="right" w:leader="dot" w:pos="8165"/>
            </w:tabs>
            <w:rPr>
              <w:rFonts w:eastAsiaTheme="minorEastAsia"/>
              <w:noProof/>
              <w:lang w:eastAsia="en-GB"/>
            </w:rPr>
          </w:pPr>
          <w:hyperlink w:anchor="_Toc518370548" w:history="1">
            <w:r w:rsidR="006A42FF" w:rsidRPr="00356AF3">
              <w:rPr>
                <w:rStyle w:val="Hyperlink"/>
                <w:rFonts w:ascii="Times New Roman" w:hAnsi="Times New Roman" w:cs="Times New Roman"/>
                <w:noProof/>
              </w:rPr>
              <w:t>5.3.1 DTG Curves</w:t>
            </w:r>
            <w:r w:rsidR="006A42FF">
              <w:rPr>
                <w:noProof/>
                <w:webHidden/>
              </w:rPr>
              <w:tab/>
            </w:r>
            <w:r w:rsidR="006A42FF">
              <w:rPr>
                <w:noProof/>
                <w:webHidden/>
              </w:rPr>
              <w:fldChar w:fldCharType="begin"/>
            </w:r>
            <w:r w:rsidR="006A42FF">
              <w:rPr>
                <w:noProof/>
                <w:webHidden/>
              </w:rPr>
              <w:instrText xml:space="preserve"> PAGEREF _Toc518370548 \h </w:instrText>
            </w:r>
            <w:r w:rsidR="006A42FF">
              <w:rPr>
                <w:noProof/>
                <w:webHidden/>
              </w:rPr>
            </w:r>
            <w:r w:rsidR="006A42FF">
              <w:rPr>
                <w:noProof/>
                <w:webHidden/>
              </w:rPr>
              <w:fldChar w:fldCharType="separate"/>
            </w:r>
            <w:r w:rsidR="006A42FF">
              <w:rPr>
                <w:noProof/>
                <w:webHidden/>
              </w:rPr>
              <w:t>87</w:t>
            </w:r>
            <w:r w:rsidR="006A42FF">
              <w:rPr>
                <w:noProof/>
                <w:webHidden/>
              </w:rPr>
              <w:fldChar w:fldCharType="end"/>
            </w:r>
          </w:hyperlink>
        </w:p>
        <w:p w14:paraId="1BE83736" w14:textId="77777777" w:rsidR="006A42FF" w:rsidRDefault="009D1CB5">
          <w:pPr>
            <w:pStyle w:val="TOC3"/>
            <w:tabs>
              <w:tab w:val="right" w:leader="dot" w:pos="8165"/>
            </w:tabs>
            <w:rPr>
              <w:rFonts w:eastAsiaTheme="minorEastAsia"/>
              <w:noProof/>
              <w:lang w:eastAsia="en-GB"/>
            </w:rPr>
          </w:pPr>
          <w:hyperlink w:anchor="_Toc518370549" w:history="1">
            <w:r w:rsidR="006A42FF" w:rsidRPr="00356AF3">
              <w:rPr>
                <w:rStyle w:val="Hyperlink"/>
                <w:rFonts w:ascii="Times New Roman" w:hAnsi="Times New Roman" w:cs="Times New Roman"/>
                <w:noProof/>
              </w:rPr>
              <w:t>5.3.2 Activation Energy</w:t>
            </w:r>
            <w:r w:rsidR="006A42FF">
              <w:rPr>
                <w:noProof/>
                <w:webHidden/>
              </w:rPr>
              <w:tab/>
            </w:r>
            <w:r w:rsidR="006A42FF">
              <w:rPr>
                <w:noProof/>
                <w:webHidden/>
              </w:rPr>
              <w:fldChar w:fldCharType="begin"/>
            </w:r>
            <w:r w:rsidR="006A42FF">
              <w:rPr>
                <w:noProof/>
                <w:webHidden/>
              </w:rPr>
              <w:instrText xml:space="preserve"> PAGEREF _Toc518370549 \h </w:instrText>
            </w:r>
            <w:r w:rsidR="006A42FF">
              <w:rPr>
                <w:noProof/>
                <w:webHidden/>
              </w:rPr>
            </w:r>
            <w:r w:rsidR="006A42FF">
              <w:rPr>
                <w:noProof/>
                <w:webHidden/>
              </w:rPr>
              <w:fldChar w:fldCharType="separate"/>
            </w:r>
            <w:r w:rsidR="006A42FF">
              <w:rPr>
                <w:noProof/>
                <w:webHidden/>
              </w:rPr>
              <w:t>92</w:t>
            </w:r>
            <w:r w:rsidR="006A42FF">
              <w:rPr>
                <w:noProof/>
                <w:webHidden/>
              </w:rPr>
              <w:fldChar w:fldCharType="end"/>
            </w:r>
          </w:hyperlink>
        </w:p>
        <w:p w14:paraId="369AE1F8" w14:textId="77777777" w:rsidR="006A42FF" w:rsidRDefault="009D1CB5">
          <w:pPr>
            <w:pStyle w:val="TOC2"/>
            <w:tabs>
              <w:tab w:val="right" w:leader="dot" w:pos="8165"/>
            </w:tabs>
            <w:rPr>
              <w:rFonts w:eastAsiaTheme="minorEastAsia"/>
              <w:noProof/>
              <w:lang w:eastAsia="en-GB"/>
            </w:rPr>
          </w:pPr>
          <w:hyperlink w:anchor="_Toc518370550" w:history="1">
            <w:r w:rsidR="006A42FF" w:rsidRPr="00356AF3">
              <w:rPr>
                <w:rStyle w:val="Hyperlink"/>
                <w:rFonts w:ascii="Times New Roman" w:hAnsi="Times New Roman" w:cs="Times New Roman"/>
                <w:noProof/>
              </w:rPr>
              <w:t>5.4 XRD Analysis</w:t>
            </w:r>
            <w:r w:rsidR="006A42FF">
              <w:rPr>
                <w:noProof/>
                <w:webHidden/>
              </w:rPr>
              <w:tab/>
            </w:r>
            <w:r w:rsidR="006A42FF">
              <w:rPr>
                <w:noProof/>
                <w:webHidden/>
              </w:rPr>
              <w:fldChar w:fldCharType="begin"/>
            </w:r>
            <w:r w:rsidR="006A42FF">
              <w:rPr>
                <w:noProof/>
                <w:webHidden/>
              </w:rPr>
              <w:instrText xml:space="preserve"> PAGEREF _Toc518370550 \h </w:instrText>
            </w:r>
            <w:r w:rsidR="006A42FF">
              <w:rPr>
                <w:noProof/>
                <w:webHidden/>
              </w:rPr>
            </w:r>
            <w:r w:rsidR="006A42FF">
              <w:rPr>
                <w:noProof/>
                <w:webHidden/>
              </w:rPr>
              <w:fldChar w:fldCharType="separate"/>
            </w:r>
            <w:r w:rsidR="006A42FF">
              <w:rPr>
                <w:noProof/>
                <w:webHidden/>
              </w:rPr>
              <w:t>101</w:t>
            </w:r>
            <w:r w:rsidR="006A42FF">
              <w:rPr>
                <w:noProof/>
                <w:webHidden/>
              </w:rPr>
              <w:fldChar w:fldCharType="end"/>
            </w:r>
          </w:hyperlink>
        </w:p>
        <w:p w14:paraId="6EDBA847" w14:textId="77777777" w:rsidR="006A42FF" w:rsidRDefault="009D1CB5">
          <w:pPr>
            <w:pStyle w:val="TOC2"/>
            <w:tabs>
              <w:tab w:val="right" w:leader="dot" w:pos="8165"/>
            </w:tabs>
            <w:rPr>
              <w:rFonts w:eastAsiaTheme="minorEastAsia"/>
              <w:noProof/>
              <w:lang w:eastAsia="en-GB"/>
            </w:rPr>
          </w:pPr>
          <w:hyperlink w:anchor="_Toc518370551" w:history="1">
            <w:r w:rsidR="006A42FF" w:rsidRPr="00356AF3">
              <w:rPr>
                <w:rStyle w:val="Hyperlink"/>
                <w:rFonts w:ascii="Times New Roman" w:hAnsi="Times New Roman" w:cs="Times New Roman"/>
                <w:noProof/>
              </w:rPr>
              <w:t>5.5 Sinter pot trials</w:t>
            </w:r>
            <w:r w:rsidR="006A42FF">
              <w:rPr>
                <w:noProof/>
                <w:webHidden/>
              </w:rPr>
              <w:tab/>
            </w:r>
            <w:r w:rsidR="006A42FF">
              <w:rPr>
                <w:noProof/>
                <w:webHidden/>
              </w:rPr>
              <w:fldChar w:fldCharType="begin"/>
            </w:r>
            <w:r w:rsidR="006A42FF">
              <w:rPr>
                <w:noProof/>
                <w:webHidden/>
              </w:rPr>
              <w:instrText xml:space="preserve"> PAGEREF _Toc518370551 \h </w:instrText>
            </w:r>
            <w:r w:rsidR="006A42FF">
              <w:rPr>
                <w:noProof/>
                <w:webHidden/>
              </w:rPr>
            </w:r>
            <w:r w:rsidR="006A42FF">
              <w:rPr>
                <w:noProof/>
                <w:webHidden/>
              </w:rPr>
              <w:fldChar w:fldCharType="separate"/>
            </w:r>
            <w:r w:rsidR="006A42FF">
              <w:rPr>
                <w:noProof/>
                <w:webHidden/>
              </w:rPr>
              <w:t>103</w:t>
            </w:r>
            <w:r w:rsidR="006A42FF">
              <w:rPr>
                <w:noProof/>
                <w:webHidden/>
              </w:rPr>
              <w:fldChar w:fldCharType="end"/>
            </w:r>
          </w:hyperlink>
        </w:p>
        <w:p w14:paraId="7BD3AD0A" w14:textId="77777777" w:rsidR="006A42FF" w:rsidRDefault="009D1CB5">
          <w:pPr>
            <w:pStyle w:val="TOC3"/>
            <w:tabs>
              <w:tab w:val="right" w:leader="dot" w:pos="8165"/>
            </w:tabs>
            <w:rPr>
              <w:rFonts w:eastAsiaTheme="minorEastAsia"/>
              <w:noProof/>
              <w:lang w:eastAsia="en-GB"/>
            </w:rPr>
          </w:pPr>
          <w:hyperlink w:anchor="_Toc518370552" w:history="1">
            <w:r w:rsidR="006A42FF" w:rsidRPr="00356AF3">
              <w:rPr>
                <w:rStyle w:val="Hyperlink"/>
                <w:rFonts w:ascii="Times New Roman" w:hAnsi="Times New Roman" w:cs="Times New Roman"/>
                <w:noProof/>
              </w:rPr>
              <w:t>5.5.1 Sinter mix – Characteristics of the fuel, sample preparation and trial conditions</w:t>
            </w:r>
            <w:r w:rsidR="006A42FF">
              <w:rPr>
                <w:noProof/>
                <w:webHidden/>
              </w:rPr>
              <w:tab/>
            </w:r>
            <w:r w:rsidR="006A42FF">
              <w:rPr>
                <w:noProof/>
                <w:webHidden/>
              </w:rPr>
              <w:fldChar w:fldCharType="begin"/>
            </w:r>
            <w:r w:rsidR="006A42FF">
              <w:rPr>
                <w:noProof/>
                <w:webHidden/>
              </w:rPr>
              <w:instrText xml:space="preserve"> PAGEREF _Toc518370552 \h </w:instrText>
            </w:r>
            <w:r w:rsidR="006A42FF">
              <w:rPr>
                <w:noProof/>
                <w:webHidden/>
              </w:rPr>
            </w:r>
            <w:r w:rsidR="006A42FF">
              <w:rPr>
                <w:noProof/>
                <w:webHidden/>
              </w:rPr>
              <w:fldChar w:fldCharType="separate"/>
            </w:r>
            <w:r w:rsidR="006A42FF">
              <w:rPr>
                <w:noProof/>
                <w:webHidden/>
              </w:rPr>
              <w:t>103</w:t>
            </w:r>
            <w:r w:rsidR="006A42FF">
              <w:rPr>
                <w:noProof/>
                <w:webHidden/>
              </w:rPr>
              <w:fldChar w:fldCharType="end"/>
            </w:r>
          </w:hyperlink>
        </w:p>
        <w:p w14:paraId="02A26594" w14:textId="77777777" w:rsidR="006A42FF" w:rsidRDefault="009D1CB5">
          <w:pPr>
            <w:pStyle w:val="TOC3"/>
            <w:tabs>
              <w:tab w:val="right" w:leader="dot" w:pos="8165"/>
            </w:tabs>
            <w:rPr>
              <w:rFonts w:eastAsiaTheme="minorEastAsia"/>
              <w:noProof/>
              <w:lang w:eastAsia="en-GB"/>
            </w:rPr>
          </w:pPr>
          <w:hyperlink w:anchor="_Toc518370553" w:history="1">
            <w:r w:rsidR="006A42FF" w:rsidRPr="00356AF3">
              <w:rPr>
                <w:rStyle w:val="Hyperlink"/>
                <w:rFonts w:ascii="Times New Roman" w:hAnsi="Times New Roman" w:cs="Times New Roman"/>
                <w:noProof/>
              </w:rPr>
              <w:t>5.5.2 Thermal profiles</w:t>
            </w:r>
            <w:r w:rsidR="006A42FF">
              <w:rPr>
                <w:noProof/>
                <w:webHidden/>
              </w:rPr>
              <w:tab/>
            </w:r>
            <w:r w:rsidR="006A42FF">
              <w:rPr>
                <w:noProof/>
                <w:webHidden/>
              </w:rPr>
              <w:fldChar w:fldCharType="begin"/>
            </w:r>
            <w:r w:rsidR="006A42FF">
              <w:rPr>
                <w:noProof/>
                <w:webHidden/>
              </w:rPr>
              <w:instrText xml:space="preserve"> PAGEREF _Toc518370553 \h </w:instrText>
            </w:r>
            <w:r w:rsidR="006A42FF">
              <w:rPr>
                <w:noProof/>
                <w:webHidden/>
              </w:rPr>
            </w:r>
            <w:r w:rsidR="006A42FF">
              <w:rPr>
                <w:noProof/>
                <w:webHidden/>
              </w:rPr>
              <w:fldChar w:fldCharType="separate"/>
            </w:r>
            <w:r w:rsidR="006A42FF">
              <w:rPr>
                <w:noProof/>
                <w:webHidden/>
              </w:rPr>
              <w:t>106</w:t>
            </w:r>
            <w:r w:rsidR="006A42FF">
              <w:rPr>
                <w:noProof/>
                <w:webHidden/>
              </w:rPr>
              <w:fldChar w:fldCharType="end"/>
            </w:r>
          </w:hyperlink>
        </w:p>
        <w:p w14:paraId="2B1F8581" w14:textId="77777777" w:rsidR="006A42FF" w:rsidRDefault="009D1CB5">
          <w:pPr>
            <w:pStyle w:val="TOC3"/>
            <w:tabs>
              <w:tab w:val="right" w:leader="dot" w:pos="8165"/>
            </w:tabs>
            <w:rPr>
              <w:rFonts w:eastAsiaTheme="minorEastAsia"/>
              <w:noProof/>
              <w:lang w:eastAsia="en-GB"/>
            </w:rPr>
          </w:pPr>
          <w:hyperlink w:anchor="_Toc518370554" w:history="1">
            <w:r w:rsidR="006A42FF" w:rsidRPr="00356AF3">
              <w:rPr>
                <w:rStyle w:val="Hyperlink"/>
                <w:rFonts w:ascii="Times New Roman" w:hAnsi="Times New Roman" w:cs="Times New Roman"/>
                <w:noProof/>
              </w:rPr>
              <w:t>5.5.3 Sinter yield, Sinter rate, FeO analysis and Porosity</w:t>
            </w:r>
            <w:r w:rsidR="006A42FF">
              <w:rPr>
                <w:noProof/>
                <w:webHidden/>
              </w:rPr>
              <w:tab/>
            </w:r>
            <w:r w:rsidR="006A42FF">
              <w:rPr>
                <w:noProof/>
                <w:webHidden/>
              </w:rPr>
              <w:fldChar w:fldCharType="begin"/>
            </w:r>
            <w:r w:rsidR="006A42FF">
              <w:rPr>
                <w:noProof/>
                <w:webHidden/>
              </w:rPr>
              <w:instrText xml:space="preserve"> PAGEREF _Toc518370554 \h </w:instrText>
            </w:r>
            <w:r w:rsidR="006A42FF">
              <w:rPr>
                <w:noProof/>
                <w:webHidden/>
              </w:rPr>
            </w:r>
            <w:r w:rsidR="006A42FF">
              <w:rPr>
                <w:noProof/>
                <w:webHidden/>
              </w:rPr>
              <w:fldChar w:fldCharType="separate"/>
            </w:r>
            <w:r w:rsidR="006A42FF">
              <w:rPr>
                <w:noProof/>
                <w:webHidden/>
              </w:rPr>
              <w:t>114</w:t>
            </w:r>
            <w:r w:rsidR="006A42FF">
              <w:rPr>
                <w:noProof/>
                <w:webHidden/>
              </w:rPr>
              <w:fldChar w:fldCharType="end"/>
            </w:r>
          </w:hyperlink>
        </w:p>
        <w:p w14:paraId="73517C2E" w14:textId="77777777" w:rsidR="006A42FF" w:rsidRDefault="009D1CB5">
          <w:pPr>
            <w:pStyle w:val="TOC3"/>
            <w:tabs>
              <w:tab w:val="right" w:leader="dot" w:pos="8165"/>
            </w:tabs>
            <w:rPr>
              <w:rFonts w:eastAsiaTheme="minorEastAsia"/>
              <w:noProof/>
              <w:lang w:eastAsia="en-GB"/>
            </w:rPr>
          </w:pPr>
          <w:hyperlink w:anchor="_Toc518370555" w:history="1">
            <w:r w:rsidR="006A42FF" w:rsidRPr="00356AF3">
              <w:rPr>
                <w:rStyle w:val="Hyperlink"/>
                <w:rFonts w:ascii="Times New Roman" w:hAnsi="Times New Roman" w:cs="Times New Roman"/>
                <w:noProof/>
              </w:rPr>
              <w:t>5.5.4 Off-gases (carbon monoxide and carbon dioxide)</w:t>
            </w:r>
            <w:r w:rsidR="006A42FF">
              <w:rPr>
                <w:noProof/>
                <w:webHidden/>
              </w:rPr>
              <w:tab/>
            </w:r>
            <w:r w:rsidR="006A42FF">
              <w:rPr>
                <w:noProof/>
                <w:webHidden/>
              </w:rPr>
              <w:fldChar w:fldCharType="begin"/>
            </w:r>
            <w:r w:rsidR="006A42FF">
              <w:rPr>
                <w:noProof/>
                <w:webHidden/>
              </w:rPr>
              <w:instrText xml:space="preserve"> PAGEREF _Toc518370555 \h </w:instrText>
            </w:r>
            <w:r w:rsidR="006A42FF">
              <w:rPr>
                <w:noProof/>
                <w:webHidden/>
              </w:rPr>
            </w:r>
            <w:r w:rsidR="006A42FF">
              <w:rPr>
                <w:noProof/>
                <w:webHidden/>
              </w:rPr>
              <w:fldChar w:fldCharType="separate"/>
            </w:r>
            <w:r w:rsidR="006A42FF">
              <w:rPr>
                <w:noProof/>
                <w:webHidden/>
              </w:rPr>
              <w:t>119</w:t>
            </w:r>
            <w:r w:rsidR="006A42FF">
              <w:rPr>
                <w:noProof/>
                <w:webHidden/>
              </w:rPr>
              <w:fldChar w:fldCharType="end"/>
            </w:r>
          </w:hyperlink>
        </w:p>
        <w:p w14:paraId="1815EB26" w14:textId="77777777" w:rsidR="006A42FF" w:rsidRDefault="009D1CB5">
          <w:pPr>
            <w:pStyle w:val="TOC2"/>
            <w:tabs>
              <w:tab w:val="right" w:leader="dot" w:pos="8165"/>
            </w:tabs>
            <w:rPr>
              <w:rFonts w:eastAsiaTheme="minorEastAsia"/>
              <w:noProof/>
              <w:lang w:eastAsia="en-GB"/>
            </w:rPr>
          </w:pPr>
          <w:hyperlink w:anchor="_Toc518370556" w:history="1">
            <w:r w:rsidR="006A42FF" w:rsidRPr="00356AF3">
              <w:rPr>
                <w:rStyle w:val="Hyperlink"/>
                <w:rFonts w:ascii="Times New Roman" w:hAnsi="Times New Roman" w:cs="Times New Roman"/>
                <w:noProof/>
              </w:rPr>
              <w:t>5.6 Life Cycle Assessment (LCA)</w:t>
            </w:r>
            <w:r w:rsidR="006A42FF">
              <w:rPr>
                <w:noProof/>
                <w:webHidden/>
              </w:rPr>
              <w:tab/>
            </w:r>
            <w:r w:rsidR="006A42FF">
              <w:rPr>
                <w:noProof/>
                <w:webHidden/>
              </w:rPr>
              <w:fldChar w:fldCharType="begin"/>
            </w:r>
            <w:r w:rsidR="006A42FF">
              <w:rPr>
                <w:noProof/>
                <w:webHidden/>
              </w:rPr>
              <w:instrText xml:space="preserve"> PAGEREF _Toc518370556 \h </w:instrText>
            </w:r>
            <w:r w:rsidR="006A42FF">
              <w:rPr>
                <w:noProof/>
                <w:webHidden/>
              </w:rPr>
            </w:r>
            <w:r w:rsidR="006A42FF">
              <w:rPr>
                <w:noProof/>
                <w:webHidden/>
              </w:rPr>
              <w:fldChar w:fldCharType="separate"/>
            </w:r>
            <w:r w:rsidR="006A42FF">
              <w:rPr>
                <w:noProof/>
                <w:webHidden/>
              </w:rPr>
              <w:t>125</w:t>
            </w:r>
            <w:r w:rsidR="006A42FF">
              <w:rPr>
                <w:noProof/>
                <w:webHidden/>
              </w:rPr>
              <w:fldChar w:fldCharType="end"/>
            </w:r>
          </w:hyperlink>
        </w:p>
        <w:p w14:paraId="1BEABCCA" w14:textId="77777777" w:rsidR="006A42FF" w:rsidRDefault="009D1CB5">
          <w:pPr>
            <w:pStyle w:val="TOC3"/>
            <w:tabs>
              <w:tab w:val="right" w:leader="dot" w:pos="8165"/>
            </w:tabs>
            <w:rPr>
              <w:rFonts w:eastAsiaTheme="minorEastAsia"/>
              <w:noProof/>
              <w:lang w:eastAsia="en-GB"/>
            </w:rPr>
          </w:pPr>
          <w:hyperlink w:anchor="_Toc518370557" w:history="1">
            <w:r w:rsidR="006A42FF" w:rsidRPr="00356AF3">
              <w:rPr>
                <w:rStyle w:val="Hyperlink"/>
                <w:rFonts w:ascii="Times New Roman" w:hAnsi="Times New Roman" w:cs="Times New Roman"/>
                <w:noProof/>
              </w:rPr>
              <w:t>5.6.1 LCA – Sinter Plant model</w:t>
            </w:r>
            <w:r w:rsidR="006A42FF">
              <w:rPr>
                <w:noProof/>
                <w:webHidden/>
              </w:rPr>
              <w:tab/>
            </w:r>
            <w:r w:rsidR="006A42FF">
              <w:rPr>
                <w:noProof/>
                <w:webHidden/>
              </w:rPr>
              <w:fldChar w:fldCharType="begin"/>
            </w:r>
            <w:r w:rsidR="006A42FF">
              <w:rPr>
                <w:noProof/>
                <w:webHidden/>
              </w:rPr>
              <w:instrText xml:space="preserve"> PAGEREF _Toc518370557 \h </w:instrText>
            </w:r>
            <w:r w:rsidR="006A42FF">
              <w:rPr>
                <w:noProof/>
                <w:webHidden/>
              </w:rPr>
            </w:r>
            <w:r w:rsidR="006A42FF">
              <w:rPr>
                <w:noProof/>
                <w:webHidden/>
              </w:rPr>
              <w:fldChar w:fldCharType="separate"/>
            </w:r>
            <w:r w:rsidR="006A42FF">
              <w:rPr>
                <w:noProof/>
                <w:webHidden/>
              </w:rPr>
              <w:t>125</w:t>
            </w:r>
            <w:r w:rsidR="006A42FF">
              <w:rPr>
                <w:noProof/>
                <w:webHidden/>
              </w:rPr>
              <w:fldChar w:fldCharType="end"/>
            </w:r>
          </w:hyperlink>
        </w:p>
        <w:p w14:paraId="17595CC3" w14:textId="77777777" w:rsidR="006A42FF" w:rsidRDefault="009D1CB5">
          <w:pPr>
            <w:pStyle w:val="TOC3"/>
            <w:tabs>
              <w:tab w:val="right" w:leader="dot" w:pos="8165"/>
            </w:tabs>
            <w:rPr>
              <w:rFonts w:eastAsiaTheme="minorEastAsia"/>
              <w:noProof/>
              <w:lang w:eastAsia="en-GB"/>
            </w:rPr>
          </w:pPr>
          <w:hyperlink w:anchor="_Toc518370558" w:history="1">
            <w:r w:rsidR="006A42FF" w:rsidRPr="00356AF3">
              <w:rPr>
                <w:rStyle w:val="Hyperlink"/>
                <w:rFonts w:ascii="Times New Roman" w:hAnsi="Times New Roman" w:cs="Times New Roman"/>
                <w:noProof/>
              </w:rPr>
              <w:t>5.6.2 LCA Biomass</w:t>
            </w:r>
            <w:r w:rsidR="006A42FF">
              <w:rPr>
                <w:noProof/>
                <w:webHidden/>
              </w:rPr>
              <w:tab/>
            </w:r>
            <w:r w:rsidR="006A42FF">
              <w:rPr>
                <w:noProof/>
                <w:webHidden/>
              </w:rPr>
              <w:fldChar w:fldCharType="begin"/>
            </w:r>
            <w:r w:rsidR="006A42FF">
              <w:rPr>
                <w:noProof/>
                <w:webHidden/>
              </w:rPr>
              <w:instrText xml:space="preserve"> PAGEREF _Toc518370558 \h </w:instrText>
            </w:r>
            <w:r w:rsidR="006A42FF">
              <w:rPr>
                <w:noProof/>
                <w:webHidden/>
              </w:rPr>
            </w:r>
            <w:r w:rsidR="006A42FF">
              <w:rPr>
                <w:noProof/>
                <w:webHidden/>
              </w:rPr>
              <w:fldChar w:fldCharType="separate"/>
            </w:r>
            <w:r w:rsidR="006A42FF">
              <w:rPr>
                <w:noProof/>
                <w:webHidden/>
              </w:rPr>
              <w:t>127</w:t>
            </w:r>
            <w:r w:rsidR="006A42FF">
              <w:rPr>
                <w:noProof/>
                <w:webHidden/>
              </w:rPr>
              <w:fldChar w:fldCharType="end"/>
            </w:r>
          </w:hyperlink>
        </w:p>
        <w:p w14:paraId="5A487456" w14:textId="77777777" w:rsidR="006A42FF" w:rsidRDefault="009D1CB5">
          <w:pPr>
            <w:pStyle w:val="TOC3"/>
            <w:tabs>
              <w:tab w:val="right" w:leader="dot" w:pos="8165"/>
            </w:tabs>
            <w:rPr>
              <w:rFonts w:eastAsiaTheme="minorEastAsia"/>
              <w:noProof/>
              <w:lang w:eastAsia="en-GB"/>
            </w:rPr>
          </w:pPr>
          <w:hyperlink w:anchor="_Toc518370559" w:history="1">
            <w:r w:rsidR="006A42FF" w:rsidRPr="00356AF3">
              <w:rPr>
                <w:rStyle w:val="Hyperlink"/>
                <w:rFonts w:ascii="Times New Roman" w:hAnsi="Times New Roman" w:cs="Times New Roman"/>
                <w:noProof/>
              </w:rPr>
              <w:t>5.6.3 Scenario Modelling</w:t>
            </w:r>
            <w:r w:rsidR="006A42FF">
              <w:rPr>
                <w:noProof/>
                <w:webHidden/>
              </w:rPr>
              <w:tab/>
            </w:r>
            <w:r w:rsidR="006A42FF">
              <w:rPr>
                <w:noProof/>
                <w:webHidden/>
              </w:rPr>
              <w:fldChar w:fldCharType="begin"/>
            </w:r>
            <w:r w:rsidR="006A42FF">
              <w:rPr>
                <w:noProof/>
                <w:webHidden/>
              </w:rPr>
              <w:instrText xml:space="preserve"> PAGEREF _Toc518370559 \h </w:instrText>
            </w:r>
            <w:r w:rsidR="006A42FF">
              <w:rPr>
                <w:noProof/>
                <w:webHidden/>
              </w:rPr>
            </w:r>
            <w:r w:rsidR="006A42FF">
              <w:rPr>
                <w:noProof/>
                <w:webHidden/>
              </w:rPr>
              <w:fldChar w:fldCharType="separate"/>
            </w:r>
            <w:r w:rsidR="006A42FF">
              <w:rPr>
                <w:noProof/>
                <w:webHidden/>
              </w:rPr>
              <w:t>132</w:t>
            </w:r>
            <w:r w:rsidR="006A42FF">
              <w:rPr>
                <w:noProof/>
                <w:webHidden/>
              </w:rPr>
              <w:fldChar w:fldCharType="end"/>
            </w:r>
          </w:hyperlink>
        </w:p>
        <w:p w14:paraId="28A3FCBB" w14:textId="77777777" w:rsidR="006A42FF" w:rsidRDefault="009D1CB5">
          <w:pPr>
            <w:pStyle w:val="TOC3"/>
            <w:tabs>
              <w:tab w:val="right" w:leader="dot" w:pos="8165"/>
            </w:tabs>
            <w:rPr>
              <w:rFonts w:eastAsiaTheme="minorEastAsia"/>
              <w:noProof/>
              <w:lang w:eastAsia="en-GB"/>
            </w:rPr>
          </w:pPr>
          <w:hyperlink w:anchor="_Toc518370560" w:history="1">
            <w:r w:rsidR="006A42FF" w:rsidRPr="00356AF3">
              <w:rPr>
                <w:rStyle w:val="Hyperlink"/>
                <w:rFonts w:ascii="Times New Roman" w:hAnsi="Times New Roman" w:cs="Times New Roman"/>
                <w:noProof/>
              </w:rPr>
              <w:t>5.6.4 Impact of substitution and allocation method on Impact indicators</w:t>
            </w:r>
            <w:r w:rsidR="006A42FF">
              <w:rPr>
                <w:noProof/>
                <w:webHidden/>
              </w:rPr>
              <w:tab/>
            </w:r>
            <w:r w:rsidR="006A42FF">
              <w:rPr>
                <w:noProof/>
                <w:webHidden/>
              </w:rPr>
              <w:fldChar w:fldCharType="begin"/>
            </w:r>
            <w:r w:rsidR="006A42FF">
              <w:rPr>
                <w:noProof/>
                <w:webHidden/>
              </w:rPr>
              <w:instrText xml:space="preserve"> PAGEREF _Toc518370560 \h </w:instrText>
            </w:r>
            <w:r w:rsidR="006A42FF">
              <w:rPr>
                <w:noProof/>
                <w:webHidden/>
              </w:rPr>
            </w:r>
            <w:r w:rsidR="006A42FF">
              <w:rPr>
                <w:noProof/>
                <w:webHidden/>
              </w:rPr>
              <w:fldChar w:fldCharType="separate"/>
            </w:r>
            <w:r w:rsidR="006A42FF">
              <w:rPr>
                <w:noProof/>
                <w:webHidden/>
              </w:rPr>
              <w:t>135</w:t>
            </w:r>
            <w:r w:rsidR="006A42FF">
              <w:rPr>
                <w:noProof/>
                <w:webHidden/>
              </w:rPr>
              <w:fldChar w:fldCharType="end"/>
            </w:r>
          </w:hyperlink>
        </w:p>
        <w:p w14:paraId="36236495" w14:textId="77777777" w:rsidR="006A42FF" w:rsidRDefault="009D1CB5">
          <w:pPr>
            <w:pStyle w:val="TOC1"/>
            <w:tabs>
              <w:tab w:val="right" w:leader="dot" w:pos="8165"/>
            </w:tabs>
            <w:rPr>
              <w:rFonts w:eastAsiaTheme="minorEastAsia"/>
              <w:noProof/>
              <w:lang w:eastAsia="en-GB"/>
            </w:rPr>
          </w:pPr>
          <w:hyperlink w:anchor="_Toc518370561" w:history="1">
            <w:r w:rsidR="006A42FF" w:rsidRPr="00356AF3">
              <w:rPr>
                <w:rStyle w:val="Hyperlink"/>
                <w:rFonts w:ascii="Times New Roman" w:hAnsi="Times New Roman" w:cs="Times New Roman"/>
                <w:noProof/>
              </w:rPr>
              <w:t>6. Conclusions</w:t>
            </w:r>
            <w:r w:rsidR="006A42FF">
              <w:rPr>
                <w:noProof/>
                <w:webHidden/>
              </w:rPr>
              <w:tab/>
            </w:r>
            <w:r w:rsidR="006A42FF">
              <w:rPr>
                <w:noProof/>
                <w:webHidden/>
              </w:rPr>
              <w:fldChar w:fldCharType="begin"/>
            </w:r>
            <w:r w:rsidR="006A42FF">
              <w:rPr>
                <w:noProof/>
                <w:webHidden/>
              </w:rPr>
              <w:instrText xml:space="preserve"> PAGEREF _Toc518370561 \h </w:instrText>
            </w:r>
            <w:r w:rsidR="006A42FF">
              <w:rPr>
                <w:noProof/>
                <w:webHidden/>
              </w:rPr>
            </w:r>
            <w:r w:rsidR="006A42FF">
              <w:rPr>
                <w:noProof/>
                <w:webHidden/>
              </w:rPr>
              <w:fldChar w:fldCharType="separate"/>
            </w:r>
            <w:r w:rsidR="006A42FF">
              <w:rPr>
                <w:noProof/>
                <w:webHidden/>
              </w:rPr>
              <w:t>145</w:t>
            </w:r>
            <w:r w:rsidR="006A42FF">
              <w:rPr>
                <w:noProof/>
                <w:webHidden/>
              </w:rPr>
              <w:fldChar w:fldCharType="end"/>
            </w:r>
          </w:hyperlink>
        </w:p>
        <w:p w14:paraId="06D66905" w14:textId="77777777" w:rsidR="006A42FF" w:rsidRDefault="009D1CB5">
          <w:pPr>
            <w:pStyle w:val="TOC1"/>
            <w:tabs>
              <w:tab w:val="right" w:leader="dot" w:pos="8165"/>
            </w:tabs>
            <w:rPr>
              <w:rFonts w:eastAsiaTheme="minorEastAsia"/>
              <w:noProof/>
              <w:lang w:eastAsia="en-GB"/>
            </w:rPr>
          </w:pPr>
          <w:hyperlink w:anchor="_Toc518370562" w:history="1">
            <w:r w:rsidR="006A42FF" w:rsidRPr="00356AF3">
              <w:rPr>
                <w:rStyle w:val="Hyperlink"/>
                <w:rFonts w:ascii="Times New Roman" w:hAnsi="Times New Roman" w:cs="Times New Roman"/>
                <w:noProof/>
              </w:rPr>
              <w:t>7. Further Work</w:t>
            </w:r>
            <w:r w:rsidR="006A42FF">
              <w:rPr>
                <w:noProof/>
                <w:webHidden/>
              </w:rPr>
              <w:tab/>
            </w:r>
            <w:r w:rsidR="006A42FF">
              <w:rPr>
                <w:noProof/>
                <w:webHidden/>
              </w:rPr>
              <w:fldChar w:fldCharType="begin"/>
            </w:r>
            <w:r w:rsidR="006A42FF">
              <w:rPr>
                <w:noProof/>
                <w:webHidden/>
              </w:rPr>
              <w:instrText xml:space="preserve"> PAGEREF _Toc518370562 \h </w:instrText>
            </w:r>
            <w:r w:rsidR="006A42FF">
              <w:rPr>
                <w:noProof/>
                <w:webHidden/>
              </w:rPr>
            </w:r>
            <w:r w:rsidR="006A42FF">
              <w:rPr>
                <w:noProof/>
                <w:webHidden/>
              </w:rPr>
              <w:fldChar w:fldCharType="separate"/>
            </w:r>
            <w:r w:rsidR="006A42FF">
              <w:rPr>
                <w:noProof/>
                <w:webHidden/>
              </w:rPr>
              <w:t>148</w:t>
            </w:r>
            <w:r w:rsidR="006A42FF">
              <w:rPr>
                <w:noProof/>
                <w:webHidden/>
              </w:rPr>
              <w:fldChar w:fldCharType="end"/>
            </w:r>
          </w:hyperlink>
        </w:p>
        <w:p w14:paraId="6A87A3D4" w14:textId="77777777" w:rsidR="006A42FF" w:rsidRDefault="009D1CB5">
          <w:pPr>
            <w:pStyle w:val="TOC1"/>
            <w:tabs>
              <w:tab w:val="right" w:leader="dot" w:pos="8165"/>
            </w:tabs>
            <w:rPr>
              <w:rFonts w:eastAsiaTheme="minorEastAsia"/>
              <w:noProof/>
              <w:lang w:eastAsia="en-GB"/>
            </w:rPr>
          </w:pPr>
          <w:hyperlink w:anchor="_Toc518370563" w:history="1">
            <w:r w:rsidR="006A42FF" w:rsidRPr="00356AF3">
              <w:rPr>
                <w:rStyle w:val="Hyperlink"/>
                <w:rFonts w:ascii="Times New Roman" w:hAnsi="Times New Roman" w:cs="Times New Roman"/>
                <w:noProof/>
              </w:rPr>
              <w:t>References</w:t>
            </w:r>
            <w:r w:rsidR="006A42FF">
              <w:rPr>
                <w:noProof/>
                <w:webHidden/>
              </w:rPr>
              <w:tab/>
            </w:r>
            <w:r w:rsidR="006A42FF">
              <w:rPr>
                <w:noProof/>
                <w:webHidden/>
              </w:rPr>
              <w:fldChar w:fldCharType="begin"/>
            </w:r>
            <w:r w:rsidR="006A42FF">
              <w:rPr>
                <w:noProof/>
                <w:webHidden/>
              </w:rPr>
              <w:instrText xml:space="preserve"> PAGEREF _Toc518370563 \h </w:instrText>
            </w:r>
            <w:r w:rsidR="006A42FF">
              <w:rPr>
                <w:noProof/>
                <w:webHidden/>
              </w:rPr>
            </w:r>
            <w:r w:rsidR="006A42FF">
              <w:rPr>
                <w:noProof/>
                <w:webHidden/>
              </w:rPr>
              <w:fldChar w:fldCharType="separate"/>
            </w:r>
            <w:r w:rsidR="006A42FF">
              <w:rPr>
                <w:noProof/>
                <w:webHidden/>
              </w:rPr>
              <w:t>150</w:t>
            </w:r>
            <w:r w:rsidR="006A42FF">
              <w:rPr>
                <w:noProof/>
                <w:webHidden/>
              </w:rPr>
              <w:fldChar w:fldCharType="end"/>
            </w:r>
          </w:hyperlink>
        </w:p>
        <w:p w14:paraId="70A4F300" w14:textId="77777777" w:rsidR="006A42FF" w:rsidRDefault="009D1CB5">
          <w:pPr>
            <w:pStyle w:val="TOC1"/>
            <w:tabs>
              <w:tab w:val="right" w:leader="dot" w:pos="8165"/>
            </w:tabs>
            <w:rPr>
              <w:rFonts w:eastAsiaTheme="minorEastAsia"/>
              <w:noProof/>
              <w:lang w:eastAsia="en-GB"/>
            </w:rPr>
          </w:pPr>
          <w:hyperlink w:anchor="_Toc518370564" w:history="1">
            <w:r w:rsidR="006A42FF" w:rsidRPr="00356AF3">
              <w:rPr>
                <w:rStyle w:val="Hyperlink"/>
                <w:rFonts w:ascii="Times New Roman" w:hAnsi="Times New Roman" w:cs="Times New Roman"/>
                <w:noProof/>
              </w:rPr>
              <w:t>Appendices</w:t>
            </w:r>
            <w:r w:rsidR="006A42FF">
              <w:rPr>
                <w:noProof/>
                <w:webHidden/>
              </w:rPr>
              <w:tab/>
            </w:r>
            <w:r w:rsidR="006A42FF">
              <w:rPr>
                <w:noProof/>
                <w:webHidden/>
              </w:rPr>
              <w:fldChar w:fldCharType="begin"/>
            </w:r>
            <w:r w:rsidR="006A42FF">
              <w:rPr>
                <w:noProof/>
                <w:webHidden/>
              </w:rPr>
              <w:instrText xml:space="preserve"> PAGEREF _Toc518370564 \h </w:instrText>
            </w:r>
            <w:r w:rsidR="006A42FF">
              <w:rPr>
                <w:noProof/>
                <w:webHidden/>
              </w:rPr>
            </w:r>
            <w:r w:rsidR="006A42FF">
              <w:rPr>
                <w:noProof/>
                <w:webHidden/>
              </w:rPr>
              <w:fldChar w:fldCharType="separate"/>
            </w:r>
            <w:r w:rsidR="006A42FF">
              <w:rPr>
                <w:noProof/>
                <w:webHidden/>
              </w:rPr>
              <w:t>159</w:t>
            </w:r>
            <w:r w:rsidR="006A42FF">
              <w:rPr>
                <w:noProof/>
                <w:webHidden/>
              </w:rPr>
              <w:fldChar w:fldCharType="end"/>
            </w:r>
          </w:hyperlink>
        </w:p>
        <w:p w14:paraId="39CA43DD" w14:textId="695323D7" w:rsidR="00895301" w:rsidRPr="00B036F6" w:rsidRDefault="00DE3C60" w:rsidP="000159CD">
          <w:pPr>
            <w:spacing w:line="360" w:lineRule="auto"/>
            <w:rPr>
              <w:rFonts w:ascii="Times New Roman" w:hAnsi="Times New Roman" w:cs="Times New Roman"/>
              <w:noProof/>
              <w:color w:val="000000" w:themeColor="text1"/>
              <w:sz w:val="24"/>
              <w:szCs w:val="24"/>
            </w:rPr>
          </w:pPr>
          <w:r w:rsidRPr="0043076D">
            <w:rPr>
              <w:rFonts w:ascii="Times New Roman" w:hAnsi="Times New Roman" w:cs="Times New Roman"/>
              <w:bCs/>
              <w:noProof/>
              <w:color w:val="000000" w:themeColor="text1"/>
              <w:sz w:val="24"/>
              <w:szCs w:val="24"/>
            </w:rPr>
            <w:fldChar w:fldCharType="end"/>
          </w:r>
        </w:p>
      </w:sdtContent>
    </w:sdt>
    <w:p w14:paraId="69470924" w14:textId="786AB841" w:rsidR="00913B24" w:rsidRDefault="00913B24" w:rsidP="000159CD">
      <w:pPr>
        <w:pStyle w:val="Heading1"/>
        <w:rPr>
          <w:rFonts w:ascii="Times New Roman" w:hAnsi="Times New Roman" w:cs="Times New Roman"/>
          <w:color w:val="000000" w:themeColor="text1"/>
          <w:sz w:val="24"/>
          <w:szCs w:val="24"/>
        </w:rPr>
      </w:pPr>
      <w:bookmarkStart w:id="3" w:name="_Toc518370491"/>
      <w:r w:rsidRPr="00B036F6">
        <w:rPr>
          <w:rFonts w:ascii="Times New Roman" w:hAnsi="Times New Roman" w:cs="Times New Roman"/>
          <w:color w:val="000000" w:themeColor="text1"/>
          <w:sz w:val="24"/>
          <w:szCs w:val="24"/>
        </w:rPr>
        <w:t xml:space="preserve">List of </w:t>
      </w:r>
      <w:r w:rsidR="000159CD" w:rsidRPr="00B036F6">
        <w:rPr>
          <w:rFonts w:ascii="Times New Roman" w:hAnsi="Times New Roman" w:cs="Times New Roman"/>
          <w:color w:val="000000" w:themeColor="text1"/>
          <w:sz w:val="24"/>
          <w:szCs w:val="24"/>
        </w:rPr>
        <w:t>F</w:t>
      </w:r>
      <w:r w:rsidRPr="00B036F6">
        <w:rPr>
          <w:rFonts w:ascii="Times New Roman" w:hAnsi="Times New Roman" w:cs="Times New Roman"/>
          <w:color w:val="000000" w:themeColor="text1"/>
          <w:sz w:val="24"/>
          <w:szCs w:val="24"/>
        </w:rPr>
        <w:t>igures</w:t>
      </w:r>
      <w:bookmarkEnd w:id="3"/>
    </w:p>
    <w:p w14:paraId="21C3FC87" w14:textId="77777777" w:rsidR="001D7B07" w:rsidRPr="00D83F69" w:rsidRDefault="001D7B07" w:rsidP="00D83F69"/>
    <w:p w14:paraId="4E636DED" w14:textId="77777777" w:rsidR="006A42FF" w:rsidRDefault="00913B24">
      <w:pPr>
        <w:pStyle w:val="TableofFigures"/>
        <w:tabs>
          <w:tab w:val="right" w:leader="dot" w:pos="8165"/>
        </w:tabs>
        <w:rPr>
          <w:rFonts w:eastAsiaTheme="minorEastAsia"/>
          <w:noProof/>
          <w:lang w:eastAsia="en-GB"/>
        </w:rPr>
      </w:pPr>
      <w:r w:rsidRPr="00EF4FF7">
        <w:rPr>
          <w:rFonts w:ascii="Times New Roman" w:hAnsi="Times New Roman" w:cs="Times New Roman"/>
          <w:color w:val="000000" w:themeColor="text1"/>
          <w:sz w:val="24"/>
          <w:szCs w:val="24"/>
        </w:rPr>
        <w:fldChar w:fldCharType="begin"/>
      </w:r>
      <w:r w:rsidRPr="0025381C">
        <w:rPr>
          <w:rFonts w:ascii="Times New Roman" w:hAnsi="Times New Roman" w:cs="Times New Roman"/>
          <w:color w:val="000000" w:themeColor="text1"/>
          <w:sz w:val="24"/>
          <w:szCs w:val="24"/>
        </w:rPr>
        <w:instrText xml:space="preserve"> TOC \h \z \c "Figure" </w:instrText>
      </w:r>
      <w:r w:rsidRPr="00EF4FF7">
        <w:rPr>
          <w:rFonts w:ascii="Times New Roman" w:hAnsi="Times New Roman" w:cs="Times New Roman"/>
          <w:color w:val="000000" w:themeColor="text1"/>
          <w:sz w:val="24"/>
          <w:szCs w:val="24"/>
        </w:rPr>
        <w:fldChar w:fldCharType="separate"/>
      </w:r>
      <w:hyperlink w:anchor="_Toc518370565" w:history="1">
        <w:r w:rsidR="006A42FF" w:rsidRPr="00F11A7F">
          <w:rPr>
            <w:rStyle w:val="Hyperlink"/>
            <w:rFonts w:ascii="Times New Roman" w:hAnsi="Times New Roman" w:cs="Times New Roman"/>
            <w:noProof/>
          </w:rPr>
          <w:t xml:space="preserve">Figure 1 Sinter Plant Process </w:t>
        </w:r>
        <w:r w:rsidR="006A42FF" w:rsidRPr="00F11A7F">
          <w:rPr>
            <w:rStyle w:val="Hyperlink"/>
            <w:rFonts w:ascii="Times New Roman" w:hAnsi="Times New Roman" w:cs="Times New Roman"/>
            <w:b/>
            <w:noProof/>
          </w:rPr>
          <w:t>(Zandi, et al., 2010)</w:t>
        </w:r>
        <w:r w:rsidR="006A42FF">
          <w:rPr>
            <w:noProof/>
            <w:webHidden/>
          </w:rPr>
          <w:tab/>
        </w:r>
        <w:r w:rsidR="006A42FF">
          <w:rPr>
            <w:noProof/>
            <w:webHidden/>
          </w:rPr>
          <w:fldChar w:fldCharType="begin"/>
        </w:r>
        <w:r w:rsidR="006A42FF">
          <w:rPr>
            <w:noProof/>
            <w:webHidden/>
          </w:rPr>
          <w:instrText xml:space="preserve"> PAGEREF _Toc518370565 \h </w:instrText>
        </w:r>
        <w:r w:rsidR="006A42FF">
          <w:rPr>
            <w:noProof/>
            <w:webHidden/>
          </w:rPr>
        </w:r>
        <w:r w:rsidR="006A42FF">
          <w:rPr>
            <w:noProof/>
            <w:webHidden/>
          </w:rPr>
          <w:fldChar w:fldCharType="separate"/>
        </w:r>
        <w:r w:rsidR="006A42FF">
          <w:rPr>
            <w:noProof/>
            <w:webHidden/>
          </w:rPr>
          <w:t>21</w:t>
        </w:r>
        <w:r w:rsidR="006A42FF">
          <w:rPr>
            <w:noProof/>
            <w:webHidden/>
          </w:rPr>
          <w:fldChar w:fldCharType="end"/>
        </w:r>
      </w:hyperlink>
    </w:p>
    <w:p w14:paraId="577CFE21" w14:textId="77777777" w:rsidR="006A42FF" w:rsidRDefault="009D1CB5">
      <w:pPr>
        <w:pStyle w:val="TableofFigures"/>
        <w:tabs>
          <w:tab w:val="right" w:leader="dot" w:pos="8165"/>
        </w:tabs>
        <w:rPr>
          <w:rFonts w:eastAsiaTheme="minorEastAsia"/>
          <w:noProof/>
          <w:lang w:eastAsia="en-GB"/>
        </w:rPr>
      </w:pPr>
      <w:hyperlink w:anchor="_Toc518370566" w:history="1">
        <w:r w:rsidR="006A42FF" w:rsidRPr="00F11A7F">
          <w:rPr>
            <w:rStyle w:val="Hyperlink"/>
            <w:rFonts w:ascii="Times New Roman" w:hAnsi="Times New Roman" w:cs="Times New Roman"/>
            <w:noProof/>
          </w:rPr>
          <w:t xml:space="preserve">Figure 2 </w:t>
        </w:r>
        <w:r w:rsidR="006A42FF" w:rsidRPr="00F11A7F">
          <w:rPr>
            <w:rStyle w:val="Hyperlink"/>
            <w:rFonts w:ascii="Times New Roman" w:hAnsi="Times New Roman" w:cs="Times New Roman"/>
            <w:iCs/>
            <w:noProof/>
          </w:rPr>
          <w:t xml:space="preserve">Evolution of specific energy consumption (in GJ/tonne steel produced) for the UK iron and steel sector since 1973 </w:t>
        </w:r>
        <w:r w:rsidR="006A42FF" w:rsidRPr="00F11A7F">
          <w:rPr>
            <w:rStyle w:val="Hyperlink"/>
            <w:rFonts w:ascii="Times New Roman" w:hAnsi="Times New Roman" w:cs="Times New Roman"/>
            <w:noProof/>
          </w:rPr>
          <w:t>(DECC, 2015)</w:t>
        </w:r>
        <w:r w:rsidR="006A42FF">
          <w:rPr>
            <w:noProof/>
            <w:webHidden/>
          </w:rPr>
          <w:tab/>
        </w:r>
        <w:r w:rsidR="006A42FF">
          <w:rPr>
            <w:noProof/>
            <w:webHidden/>
          </w:rPr>
          <w:fldChar w:fldCharType="begin"/>
        </w:r>
        <w:r w:rsidR="006A42FF">
          <w:rPr>
            <w:noProof/>
            <w:webHidden/>
          </w:rPr>
          <w:instrText xml:space="preserve"> PAGEREF _Toc518370566 \h </w:instrText>
        </w:r>
        <w:r w:rsidR="006A42FF">
          <w:rPr>
            <w:noProof/>
            <w:webHidden/>
          </w:rPr>
        </w:r>
        <w:r w:rsidR="006A42FF">
          <w:rPr>
            <w:noProof/>
            <w:webHidden/>
          </w:rPr>
          <w:fldChar w:fldCharType="separate"/>
        </w:r>
        <w:r w:rsidR="006A42FF">
          <w:rPr>
            <w:noProof/>
            <w:webHidden/>
          </w:rPr>
          <w:t>27</w:t>
        </w:r>
        <w:r w:rsidR="006A42FF">
          <w:rPr>
            <w:noProof/>
            <w:webHidden/>
          </w:rPr>
          <w:fldChar w:fldCharType="end"/>
        </w:r>
      </w:hyperlink>
    </w:p>
    <w:p w14:paraId="712E1A71" w14:textId="5F0E6F58" w:rsidR="006A42FF" w:rsidRDefault="009D1CB5">
      <w:pPr>
        <w:pStyle w:val="TableofFigures"/>
        <w:tabs>
          <w:tab w:val="right" w:leader="dot" w:pos="8165"/>
        </w:tabs>
        <w:rPr>
          <w:rFonts w:eastAsiaTheme="minorEastAsia"/>
          <w:noProof/>
          <w:lang w:eastAsia="en-GB"/>
        </w:rPr>
      </w:pPr>
      <w:hyperlink w:anchor="_Toc518370567" w:history="1">
        <w:r w:rsidR="006A42FF" w:rsidRPr="00F11A7F">
          <w:rPr>
            <w:rStyle w:val="Hyperlink"/>
            <w:rFonts w:ascii="Times New Roman" w:hAnsi="Times New Roman" w:cs="Times New Roman"/>
            <w:noProof/>
          </w:rPr>
          <w:t>Figure 3 Flow of typical gas utilisation at an integrated sinter, coke and hot metal production (Remus, et al., 2013)</w:t>
        </w:r>
        <w:r w:rsidR="006A42FF">
          <w:rPr>
            <w:noProof/>
            <w:webHidden/>
          </w:rPr>
          <w:tab/>
        </w:r>
        <w:r w:rsidR="006A42FF">
          <w:rPr>
            <w:noProof/>
            <w:webHidden/>
          </w:rPr>
          <w:fldChar w:fldCharType="begin"/>
        </w:r>
        <w:r w:rsidR="006A42FF">
          <w:rPr>
            <w:noProof/>
            <w:webHidden/>
          </w:rPr>
          <w:instrText xml:space="preserve"> PAGEREF _Toc518370567 \h </w:instrText>
        </w:r>
        <w:r w:rsidR="006A42FF">
          <w:rPr>
            <w:noProof/>
            <w:webHidden/>
          </w:rPr>
        </w:r>
        <w:r w:rsidR="006A42FF">
          <w:rPr>
            <w:noProof/>
            <w:webHidden/>
          </w:rPr>
          <w:fldChar w:fldCharType="separate"/>
        </w:r>
        <w:r w:rsidR="006A42FF">
          <w:rPr>
            <w:noProof/>
            <w:webHidden/>
          </w:rPr>
          <w:t>28</w:t>
        </w:r>
        <w:r w:rsidR="006A42FF">
          <w:rPr>
            <w:noProof/>
            <w:webHidden/>
          </w:rPr>
          <w:fldChar w:fldCharType="end"/>
        </w:r>
      </w:hyperlink>
    </w:p>
    <w:p w14:paraId="10B954D1" w14:textId="77777777" w:rsidR="006A42FF" w:rsidRDefault="009D1CB5">
      <w:pPr>
        <w:pStyle w:val="TableofFigures"/>
        <w:tabs>
          <w:tab w:val="right" w:leader="dot" w:pos="8165"/>
        </w:tabs>
        <w:rPr>
          <w:rFonts w:eastAsiaTheme="minorEastAsia"/>
          <w:noProof/>
          <w:lang w:eastAsia="en-GB"/>
        </w:rPr>
      </w:pPr>
      <w:hyperlink w:anchor="_Toc518370568" w:history="1">
        <w:r w:rsidR="006A42FF" w:rsidRPr="00F11A7F">
          <w:rPr>
            <w:rStyle w:val="Hyperlink"/>
            <w:rFonts w:ascii="Times New Roman" w:hAnsi="Times New Roman" w:cs="Times New Roman"/>
            <w:noProof/>
          </w:rPr>
          <w:t>Figure 4 Schematic diagram of the sessile drop apparatus (Yunos, et al., 2012)</w:t>
        </w:r>
        <w:r w:rsidR="006A42FF">
          <w:rPr>
            <w:noProof/>
            <w:webHidden/>
          </w:rPr>
          <w:tab/>
        </w:r>
        <w:r w:rsidR="006A42FF">
          <w:rPr>
            <w:noProof/>
            <w:webHidden/>
          </w:rPr>
          <w:fldChar w:fldCharType="begin"/>
        </w:r>
        <w:r w:rsidR="006A42FF">
          <w:rPr>
            <w:noProof/>
            <w:webHidden/>
          </w:rPr>
          <w:instrText xml:space="preserve"> PAGEREF _Toc518370568 \h </w:instrText>
        </w:r>
        <w:r w:rsidR="006A42FF">
          <w:rPr>
            <w:noProof/>
            <w:webHidden/>
          </w:rPr>
        </w:r>
        <w:r w:rsidR="006A42FF">
          <w:rPr>
            <w:noProof/>
            <w:webHidden/>
          </w:rPr>
          <w:fldChar w:fldCharType="separate"/>
        </w:r>
        <w:r w:rsidR="006A42FF">
          <w:rPr>
            <w:noProof/>
            <w:webHidden/>
          </w:rPr>
          <w:t>38</w:t>
        </w:r>
        <w:r w:rsidR="006A42FF">
          <w:rPr>
            <w:noProof/>
            <w:webHidden/>
          </w:rPr>
          <w:fldChar w:fldCharType="end"/>
        </w:r>
      </w:hyperlink>
    </w:p>
    <w:p w14:paraId="30F7A1D4" w14:textId="77777777" w:rsidR="006A42FF" w:rsidRDefault="009D1CB5">
      <w:pPr>
        <w:pStyle w:val="TableofFigures"/>
        <w:tabs>
          <w:tab w:val="right" w:leader="dot" w:pos="8165"/>
        </w:tabs>
        <w:rPr>
          <w:rFonts w:eastAsiaTheme="minorEastAsia"/>
          <w:noProof/>
          <w:lang w:eastAsia="en-GB"/>
        </w:rPr>
      </w:pPr>
      <w:hyperlink w:anchor="_Toc518370569" w:history="1">
        <w:r w:rsidR="006A42FF" w:rsidRPr="00F11A7F">
          <w:rPr>
            <w:rStyle w:val="Hyperlink"/>
            <w:rFonts w:ascii="Times New Roman" w:hAnsi="Times New Roman" w:cs="Times New Roman"/>
            <w:noProof/>
          </w:rPr>
          <w:t>Figure 5 Levels of Industrial Ecology and Industrial Symbiosis (adapted from Chertow, 2000) (Wolf, 2007)</w:t>
        </w:r>
        <w:r w:rsidR="006A42FF">
          <w:rPr>
            <w:noProof/>
            <w:webHidden/>
          </w:rPr>
          <w:tab/>
        </w:r>
        <w:r w:rsidR="006A42FF">
          <w:rPr>
            <w:noProof/>
            <w:webHidden/>
          </w:rPr>
          <w:fldChar w:fldCharType="begin"/>
        </w:r>
        <w:r w:rsidR="006A42FF">
          <w:rPr>
            <w:noProof/>
            <w:webHidden/>
          </w:rPr>
          <w:instrText xml:space="preserve"> PAGEREF _Toc518370569 \h </w:instrText>
        </w:r>
        <w:r w:rsidR="006A42FF">
          <w:rPr>
            <w:noProof/>
            <w:webHidden/>
          </w:rPr>
        </w:r>
        <w:r w:rsidR="006A42FF">
          <w:rPr>
            <w:noProof/>
            <w:webHidden/>
          </w:rPr>
          <w:fldChar w:fldCharType="separate"/>
        </w:r>
        <w:r w:rsidR="006A42FF">
          <w:rPr>
            <w:noProof/>
            <w:webHidden/>
          </w:rPr>
          <w:t>43</w:t>
        </w:r>
        <w:r w:rsidR="006A42FF">
          <w:rPr>
            <w:noProof/>
            <w:webHidden/>
          </w:rPr>
          <w:fldChar w:fldCharType="end"/>
        </w:r>
      </w:hyperlink>
    </w:p>
    <w:p w14:paraId="27081BEE" w14:textId="77777777" w:rsidR="006A42FF" w:rsidRDefault="009D1CB5">
      <w:pPr>
        <w:pStyle w:val="TableofFigures"/>
        <w:tabs>
          <w:tab w:val="right" w:leader="dot" w:pos="8165"/>
        </w:tabs>
        <w:rPr>
          <w:rFonts w:eastAsiaTheme="minorEastAsia"/>
          <w:noProof/>
          <w:lang w:eastAsia="en-GB"/>
        </w:rPr>
      </w:pPr>
      <w:hyperlink w:anchor="_Toc518370570" w:history="1">
        <w:r w:rsidR="006A42FF" w:rsidRPr="00F11A7F">
          <w:rPr>
            <w:rStyle w:val="Hyperlink"/>
            <w:rFonts w:ascii="Times New Roman" w:hAnsi="Times New Roman" w:cs="Times New Roman"/>
            <w:noProof/>
          </w:rPr>
          <w:t xml:space="preserve">Figure 6 Simplified model of increased recycling of energy and materials </w:t>
        </w:r>
        <w:r w:rsidR="006A42FF" w:rsidRPr="00F11A7F">
          <w:rPr>
            <w:rStyle w:val="Hyperlink"/>
            <w:rFonts w:ascii="Times New Roman" w:hAnsi="Times New Roman" w:cs="Times New Roman"/>
            <w:b/>
            <w:noProof/>
          </w:rPr>
          <w:t>(Wolf, 2007)</w:t>
        </w:r>
        <w:r w:rsidR="006A42FF">
          <w:rPr>
            <w:noProof/>
            <w:webHidden/>
          </w:rPr>
          <w:tab/>
        </w:r>
        <w:r w:rsidR="006A42FF">
          <w:rPr>
            <w:noProof/>
            <w:webHidden/>
          </w:rPr>
          <w:fldChar w:fldCharType="begin"/>
        </w:r>
        <w:r w:rsidR="006A42FF">
          <w:rPr>
            <w:noProof/>
            <w:webHidden/>
          </w:rPr>
          <w:instrText xml:space="preserve"> PAGEREF _Toc518370570 \h </w:instrText>
        </w:r>
        <w:r w:rsidR="006A42FF">
          <w:rPr>
            <w:noProof/>
            <w:webHidden/>
          </w:rPr>
        </w:r>
        <w:r w:rsidR="006A42FF">
          <w:rPr>
            <w:noProof/>
            <w:webHidden/>
          </w:rPr>
          <w:fldChar w:fldCharType="separate"/>
        </w:r>
        <w:r w:rsidR="006A42FF">
          <w:rPr>
            <w:noProof/>
            <w:webHidden/>
          </w:rPr>
          <w:t>44</w:t>
        </w:r>
        <w:r w:rsidR="006A42FF">
          <w:rPr>
            <w:noProof/>
            <w:webHidden/>
          </w:rPr>
          <w:fldChar w:fldCharType="end"/>
        </w:r>
      </w:hyperlink>
    </w:p>
    <w:p w14:paraId="7D245219" w14:textId="77777777" w:rsidR="006A42FF" w:rsidRDefault="009D1CB5">
      <w:pPr>
        <w:pStyle w:val="TableofFigures"/>
        <w:tabs>
          <w:tab w:val="right" w:leader="dot" w:pos="8165"/>
        </w:tabs>
        <w:rPr>
          <w:rFonts w:eastAsiaTheme="minorEastAsia"/>
          <w:noProof/>
          <w:lang w:eastAsia="en-GB"/>
        </w:rPr>
      </w:pPr>
      <w:hyperlink w:anchor="_Toc518370571" w:history="1">
        <w:r w:rsidR="006A42FF" w:rsidRPr="00F11A7F">
          <w:rPr>
            <w:rStyle w:val="Hyperlink"/>
            <w:rFonts w:ascii="Times New Roman" w:hAnsi="Times New Roman" w:cs="Times New Roman"/>
            <w:noProof/>
            <w:lang w:val="de-DE"/>
          </w:rPr>
          <w:t>Figure 7 Industrial eco-system at Kalundborg, Denmark (Ehrenfeld &amp; Gertler, 1997)</w:t>
        </w:r>
        <w:r w:rsidR="006A42FF">
          <w:rPr>
            <w:noProof/>
            <w:webHidden/>
          </w:rPr>
          <w:tab/>
        </w:r>
        <w:r w:rsidR="006A42FF">
          <w:rPr>
            <w:noProof/>
            <w:webHidden/>
          </w:rPr>
          <w:fldChar w:fldCharType="begin"/>
        </w:r>
        <w:r w:rsidR="006A42FF">
          <w:rPr>
            <w:noProof/>
            <w:webHidden/>
          </w:rPr>
          <w:instrText xml:space="preserve"> PAGEREF _Toc518370571 \h </w:instrText>
        </w:r>
        <w:r w:rsidR="006A42FF">
          <w:rPr>
            <w:noProof/>
            <w:webHidden/>
          </w:rPr>
        </w:r>
        <w:r w:rsidR="006A42FF">
          <w:rPr>
            <w:noProof/>
            <w:webHidden/>
          </w:rPr>
          <w:fldChar w:fldCharType="separate"/>
        </w:r>
        <w:r w:rsidR="006A42FF">
          <w:rPr>
            <w:noProof/>
            <w:webHidden/>
          </w:rPr>
          <w:t>45</w:t>
        </w:r>
        <w:r w:rsidR="006A42FF">
          <w:rPr>
            <w:noProof/>
            <w:webHidden/>
          </w:rPr>
          <w:fldChar w:fldCharType="end"/>
        </w:r>
      </w:hyperlink>
    </w:p>
    <w:p w14:paraId="756E84B6" w14:textId="77777777" w:rsidR="006A42FF" w:rsidRDefault="009D1CB5">
      <w:pPr>
        <w:pStyle w:val="TableofFigures"/>
        <w:tabs>
          <w:tab w:val="right" w:leader="dot" w:pos="8165"/>
        </w:tabs>
        <w:rPr>
          <w:rFonts w:eastAsiaTheme="minorEastAsia"/>
          <w:noProof/>
          <w:lang w:eastAsia="en-GB"/>
        </w:rPr>
      </w:pPr>
      <w:hyperlink w:anchor="_Toc518370572" w:history="1">
        <w:r w:rsidR="006A42FF" w:rsidRPr="00F11A7F">
          <w:rPr>
            <w:rStyle w:val="Hyperlink"/>
            <w:rFonts w:ascii="Times New Roman" w:hAnsi="Times New Roman" w:cs="Times New Roman"/>
            <w:bCs/>
            <w:noProof/>
          </w:rPr>
          <w:t xml:space="preserve">Figure 8 Four phases towards carrying out a LCA study </w:t>
        </w:r>
        <w:r w:rsidR="006A42FF" w:rsidRPr="00F11A7F">
          <w:rPr>
            <w:rStyle w:val="Hyperlink"/>
            <w:rFonts w:ascii="Times New Roman" w:hAnsi="Times New Roman" w:cs="Times New Roman"/>
            <w:b/>
            <w:noProof/>
          </w:rPr>
          <w:t>(Olmez, 2011)</w:t>
        </w:r>
        <w:r w:rsidR="006A42FF">
          <w:rPr>
            <w:noProof/>
            <w:webHidden/>
          </w:rPr>
          <w:tab/>
        </w:r>
        <w:r w:rsidR="006A42FF">
          <w:rPr>
            <w:noProof/>
            <w:webHidden/>
          </w:rPr>
          <w:fldChar w:fldCharType="begin"/>
        </w:r>
        <w:r w:rsidR="006A42FF">
          <w:rPr>
            <w:noProof/>
            <w:webHidden/>
          </w:rPr>
          <w:instrText xml:space="preserve"> PAGEREF _Toc518370572 \h </w:instrText>
        </w:r>
        <w:r w:rsidR="006A42FF">
          <w:rPr>
            <w:noProof/>
            <w:webHidden/>
          </w:rPr>
        </w:r>
        <w:r w:rsidR="006A42FF">
          <w:rPr>
            <w:noProof/>
            <w:webHidden/>
          </w:rPr>
          <w:fldChar w:fldCharType="separate"/>
        </w:r>
        <w:r w:rsidR="006A42FF">
          <w:rPr>
            <w:noProof/>
            <w:webHidden/>
          </w:rPr>
          <w:t>46</w:t>
        </w:r>
        <w:r w:rsidR="006A42FF">
          <w:rPr>
            <w:noProof/>
            <w:webHidden/>
          </w:rPr>
          <w:fldChar w:fldCharType="end"/>
        </w:r>
      </w:hyperlink>
    </w:p>
    <w:p w14:paraId="2BE62F3B" w14:textId="77777777" w:rsidR="006A42FF" w:rsidRDefault="009D1CB5">
      <w:pPr>
        <w:pStyle w:val="TableofFigures"/>
        <w:tabs>
          <w:tab w:val="right" w:leader="dot" w:pos="8165"/>
        </w:tabs>
        <w:rPr>
          <w:rFonts w:eastAsiaTheme="minorEastAsia"/>
          <w:noProof/>
          <w:lang w:eastAsia="en-GB"/>
        </w:rPr>
      </w:pPr>
      <w:hyperlink w:anchor="_Toc518370573" w:history="1">
        <w:r w:rsidR="006A42FF" w:rsidRPr="00F11A7F">
          <w:rPr>
            <w:rStyle w:val="Hyperlink"/>
            <w:rFonts w:ascii="Times New Roman" w:hAnsi="Times New Roman" w:cs="Times New Roman"/>
            <w:noProof/>
          </w:rPr>
          <w:t>Figure 9 Boundary of LCA analysis carried out by Rocheta (2011)</w:t>
        </w:r>
        <w:r w:rsidR="006A42FF">
          <w:rPr>
            <w:noProof/>
            <w:webHidden/>
          </w:rPr>
          <w:tab/>
        </w:r>
        <w:r w:rsidR="006A42FF">
          <w:rPr>
            <w:noProof/>
            <w:webHidden/>
          </w:rPr>
          <w:fldChar w:fldCharType="begin"/>
        </w:r>
        <w:r w:rsidR="006A42FF">
          <w:rPr>
            <w:noProof/>
            <w:webHidden/>
          </w:rPr>
          <w:instrText xml:space="preserve"> PAGEREF _Toc518370573 \h </w:instrText>
        </w:r>
        <w:r w:rsidR="006A42FF">
          <w:rPr>
            <w:noProof/>
            <w:webHidden/>
          </w:rPr>
        </w:r>
        <w:r w:rsidR="006A42FF">
          <w:rPr>
            <w:noProof/>
            <w:webHidden/>
          </w:rPr>
          <w:fldChar w:fldCharType="separate"/>
        </w:r>
        <w:r w:rsidR="006A42FF">
          <w:rPr>
            <w:noProof/>
            <w:webHidden/>
          </w:rPr>
          <w:t>49</w:t>
        </w:r>
        <w:r w:rsidR="006A42FF">
          <w:rPr>
            <w:noProof/>
            <w:webHidden/>
          </w:rPr>
          <w:fldChar w:fldCharType="end"/>
        </w:r>
      </w:hyperlink>
    </w:p>
    <w:p w14:paraId="38AEC0AD" w14:textId="77777777" w:rsidR="006A42FF" w:rsidRDefault="009D1CB5">
      <w:pPr>
        <w:pStyle w:val="TableofFigures"/>
        <w:tabs>
          <w:tab w:val="right" w:leader="dot" w:pos="8165"/>
        </w:tabs>
        <w:rPr>
          <w:rFonts w:eastAsiaTheme="minorEastAsia"/>
          <w:noProof/>
          <w:lang w:eastAsia="en-GB"/>
        </w:rPr>
      </w:pPr>
      <w:hyperlink w:anchor="_Toc518370574" w:history="1">
        <w:r w:rsidR="006A42FF" w:rsidRPr="00F11A7F">
          <w:rPr>
            <w:rStyle w:val="Hyperlink"/>
            <w:rFonts w:ascii="Times New Roman" w:hAnsi="Times New Roman" w:cs="Times New Roman"/>
            <w:noProof/>
          </w:rPr>
          <w:t>Figure 10 UK plastic demand for various industries (British Plastic Federation, 2011)</w:t>
        </w:r>
        <w:r w:rsidR="006A42FF">
          <w:rPr>
            <w:noProof/>
            <w:webHidden/>
          </w:rPr>
          <w:tab/>
        </w:r>
        <w:r w:rsidR="006A42FF">
          <w:rPr>
            <w:noProof/>
            <w:webHidden/>
          </w:rPr>
          <w:fldChar w:fldCharType="begin"/>
        </w:r>
        <w:r w:rsidR="006A42FF">
          <w:rPr>
            <w:noProof/>
            <w:webHidden/>
          </w:rPr>
          <w:instrText xml:space="preserve"> PAGEREF _Toc518370574 \h </w:instrText>
        </w:r>
        <w:r w:rsidR="006A42FF">
          <w:rPr>
            <w:noProof/>
            <w:webHidden/>
          </w:rPr>
        </w:r>
        <w:r w:rsidR="006A42FF">
          <w:rPr>
            <w:noProof/>
            <w:webHidden/>
          </w:rPr>
          <w:fldChar w:fldCharType="separate"/>
        </w:r>
        <w:r w:rsidR="006A42FF">
          <w:rPr>
            <w:noProof/>
            <w:webHidden/>
          </w:rPr>
          <w:t>56</w:t>
        </w:r>
        <w:r w:rsidR="006A42FF">
          <w:rPr>
            <w:noProof/>
            <w:webHidden/>
          </w:rPr>
          <w:fldChar w:fldCharType="end"/>
        </w:r>
      </w:hyperlink>
    </w:p>
    <w:p w14:paraId="23228950" w14:textId="77777777" w:rsidR="006A42FF" w:rsidRDefault="009D1CB5">
      <w:pPr>
        <w:pStyle w:val="TableofFigures"/>
        <w:tabs>
          <w:tab w:val="right" w:leader="dot" w:pos="8165"/>
        </w:tabs>
        <w:rPr>
          <w:rFonts w:eastAsiaTheme="minorEastAsia"/>
          <w:noProof/>
          <w:lang w:eastAsia="en-GB"/>
        </w:rPr>
      </w:pPr>
      <w:hyperlink w:anchor="_Toc518370575" w:history="1">
        <w:r w:rsidR="006A42FF" w:rsidRPr="00F11A7F">
          <w:rPr>
            <w:rStyle w:val="Hyperlink"/>
            <w:rFonts w:ascii="Times New Roman" w:hAnsi="Times New Roman" w:cs="Times New Roman"/>
            <w:noProof/>
          </w:rPr>
          <w:t>Figure 11 Recovery, Recycling and Disposal of B&amp;C plastic waste in 2010 (Zhou, 2012)</w:t>
        </w:r>
        <w:r w:rsidR="006A42FF">
          <w:rPr>
            <w:noProof/>
            <w:webHidden/>
          </w:rPr>
          <w:tab/>
        </w:r>
        <w:r w:rsidR="006A42FF">
          <w:rPr>
            <w:noProof/>
            <w:webHidden/>
          </w:rPr>
          <w:fldChar w:fldCharType="begin"/>
        </w:r>
        <w:r w:rsidR="006A42FF">
          <w:rPr>
            <w:noProof/>
            <w:webHidden/>
          </w:rPr>
          <w:instrText xml:space="preserve"> PAGEREF _Toc518370575 \h </w:instrText>
        </w:r>
        <w:r w:rsidR="006A42FF">
          <w:rPr>
            <w:noProof/>
            <w:webHidden/>
          </w:rPr>
        </w:r>
        <w:r w:rsidR="006A42FF">
          <w:rPr>
            <w:noProof/>
            <w:webHidden/>
          </w:rPr>
          <w:fldChar w:fldCharType="separate"/>
        </w:r>
        <w:r w:rsidR="006A42FF">
          <w:rPr>
            <w:noProof/>
            <w:webHidden/>
          </w:rPr>
          <w:t>58</w:t>
        </w:r>
        <w:r w:rsidR="006A42FF">
          <w:rPr>
            <w:noProof/>
            <w:webHidden/>
          </w:rPr>
          <w:fldChar w:fldCharType="end"/>
        </w:r>
      </w:hyperlink>
    </w:p>
    <w:p w14:paraId="7EFA7B14" w14:textId="77777777" w:rsidR="006A42FF" w:rsidRDefault="009D1CB5">
      <w:pPr>
        <w:pStyle w:val="TableofFigures"/>
        <w:tabs>
          <w:tab w:val="right" w:leader="dot" w:pos="8165"/>
        </w:tabs>
        <w:rPr>
          <w:rFonts w:eastAsiaTheme="minorEastAsia"/>
          <w:noProof/>
          <w:lang w:eastAsia="en-GB"/>
        </w:rPr>
      </w:pPr>
      <w:hyperlink w:anchor="_Toc518370576" w:history="1">
        <w:r w:rsidR="006A42FF" w:rsidRPr="00F11A7F">
          <w:rPr>
            <w:rStyle w:val="Hyperlink"/>
            <w:noProof/>
          </w:rPr>
          <w:t>Figure 12 Structure of rice (KMEC, 2016)</w:t>
        </w:r>
        <w:r w:rsidR="006A42FF">
          <w:rPr>
            <w:noProof/>
            <w:webHidden/>
          </w:rPr>
          <w:tab/>
        </w:r>
        <w:r w:rsidR="006A42FF">
          <w:rPr>
            <w:noProof/>
            <w:webHidden/>
          </w:rPr>
          <w:fldChar w:fldCharType="begin"/>
        </w:r>
        <w:r w:rsidR="006A42FF">
          <w:rPr>
            <w:noProof/>
            <w:webHidden/>
          </w:rPr>
          <w:instrText xml:space="preserve"> PAGEREF _Toc518370576 \h </w:instrText>
        </w:r>
        <w:r w:rsidR="006A42FF">
          <w:rPr>
            <w:noProof/>
            <w:webHidden/>
          </w:rPr>
        </w:r>
        <w:r w:rsidR="006A42FF">
          <w:rPr>
            <w:noProof/>
            <w:webHidden/>
          </w:rPr>
          <w:fldChar w:fldCharType="separate"/>
        </w:r>
        <w:r w:rsidR="006A42FF">
          <w:rPr>
            <w:noProof/>
            <w:webHidden/>
          </w:rPr>
          <w:t>64</w:t>
        </w:r>
        <w:r w:rsidR="006A42FF">
          <w:rPr>
            <w:noProof/>
            <w:webHidden/>
          </w:rPr>
          <w:fldChar w:fldCharType="end"/>
        </w:r>
      </w:hyperlink>
    </w:p>
    <w:p w14:paraId="6A50B73B" w14:textId="77777777" w:rsidR="006A42FF" w:rsidRDefault="009D1CB5">
      <w:pPr>
        <w:pStyle w:val="TableofFigures"/>
        <w:tabs>
          <w:tab w:val="right" w:leader="dot" w:pos="8165"/>
        </w:tabs>
        <w:rPr>
          <w:rFonts w:eastAsiaTheme="minorEastAsia"/>
          <w:noProof/>
          <w:lang w:eastAsia="en-GB"/>
        </w:rPr>
      </w:pPr>
      <w:hyperlink w:anchor="_Toc518370577" w:history="1">
        <w:r w:rsidR="006A42FF" w:rsidRPr="00F11A7F">
          <w:rPr>
            <w:rStyle w:val="Hyperlink"/>
            <w:rFonts w:ascii="Times New Roman" w:hAnsi="Times New Roman" w:cs="Times New Roman"/>
            <w:noProof/>
          </w:rPr>
          <w:t>Figure 13 Schematic diagram illustrating the of the sinter pot (edited from (Ooi, et al., 2008)).</w:t>
        </w:r>
        <w:r w:rsidR="006A42FF">
          <w:rPr>
            <w:noProof/>
            <w:webHidden/>
          </w:rPr>
          <w:tab/>
        </w:r>
        <w:r w:rsidR="006A42FF">
          <w:rPr>
            <w:noProof/>
            <w:webHidden/>
          </w:rPr>
          <w:fldChar w:fldCharType="begin"/>
        </w:r>
        <w:r w:rsidR="006A42FF">
          <w:rPr>
            <w:noProof/>
            <w:webHidden/>
          </w:rPr>
          <w:instrText xml:space="preserve"> PAGEREF _Toc518370577 \h </w:instrText>
        </w:r>
        <w:r w:rsidR="006A42FF">
          <w:rPr>
            <w:noProof/>
            <w:webHidden/>
          </w:rPr>
        </w:r>
        <w:r w:rsidR="006A42FF">
          <w:rPr>
            <w:noProof/>
            <w:webHidden/>
          </w:rPr>
          <w:fldChar w:fldCharType="separate"/>
        </w:r>
        <w:r w:rsidR="006A42FF">
          <w:rPr>
            <w:noProof/>
            <w:webHidden/>
          </w:rPr>
          <w:t>73</w:t>
        </w:r>
        <w:r w:rsidR="006A42FF">
          <w:rPr>
            <w:noProof/>
            <w:webHidden/>
          </w:rPr>
          <w:fldChar w:fldCharType="end"/>
        </w:r>
      </w:hyperlink>
    </w:p>
    <w:p w14:paraId="35925423" w14:textId="77777777" w:rsidR="006A42FF" w:rsidRDefault="009D1CB5">
      <w:pPr>
        <w:pStyle w:val="TableofFigures"/>
        <w:tabs>
          <w:tab w:val="right" w:leader="dot" w:pos="8165"/>
        </w:tabs>
        <w:rPr>
          <w:rFonts w:eastAsiaTheme="minorEastAsia"/>
          <w:noProof/>
          <w:lang w:eastAsia="en-GB"/>
        </w:rPr>
      </w:pPr>
      <w:hyperlink w:anchor="_Toc518370578" w:history="1">
        <w:r w:rsidR="006A42FF" w:rsidRPr="00F11A7F">
          <w:rPr>
            <w:rStyle w:val="Hyperlink"/>
            <w:rFonts w:ascii="Times New Roman" w:hAnsi="Times New Roman" w:cs="Times New Roman"/>
            <w:noProof/>
          </w:rPr>
          <w:t>Figure 14 (a) Paper cone (b) Final set up of sinter before filling with sinter pellets</w:t>
        </w:r>
        <w:r w:rsidR="006A42FF">
          <w:rPr>
            <w:noProof/>
            <w:webHidden/>
          </w:rPr>
          <w:tab/>
        </w:r>
        <w:r w:rsidR="006A42FF">
          <w:rPr>
            <w:noProof/>
            <w:webHidden/>
          </w:rPr>
          <w:fldChar w:fldCharType="begin"/>
        </w:r>
        <w:r w:rsidR="006A42FF">
          <w:rPr>
            <w:noProof/>
            <w:webHidden/>
          </w:rPr>
          <w:instrText xml:space="preserve"> PAGEREF _Toc518370578 \h </w:instrText>
        </w:r>
        <w:r w:rsidR="006A42FF">
          <w:rPr>
            <w:noProof/>
            <w:webHidden/>
          </w:rPr>
        </w:r>
        <w:r w:rsidR="006A42FF">
          <w:rPr>
            <w:noProof/>
            <w:webHidden/>
          </w:rPr>
          <w:fldChar w:fldCharType="separate"/>
        </w:r>
        <w:r w:rsidR="006A42FF">
          <w:rPr>
            <w:noProof/>
            <w:webHidden/>
          </w:rPr>
          <w:t>74</w:t>
        </w:r>
        <w:r w:rsidR="006A42FF">
          <w:rPr>
            <w:noProof/>
            <w:webHidden/>
          </w:rPr>
          <w:fldChar w:fldCharType="end"/>
        </w:r>
      </w:hyperlink>
    </w:p>
    <w:p w14:paraId="49B2864D" w14:textId="77777777" w:rsidR="006A42FF" w:rsidRDefault="009D1CB5">
      <w:pPr>
        <w:pStyle w:val="TableofFigures"/>
        <w:tabs>
          <w:tab w:val="right" w:leader="dot" w:pos="8165"/>
        </w:tabs>
        <w:rPr>
          <w:rFonts w:eastAsiaTheme="minorEastAsia"/>
          <w:noProof/>
          <w:lang w:eastAsia="en-GB"/>
        </w:rPr>
      </w:pPr>
      <w:hyperlink w:anchor="_Toc518370579" w:history="1">
        <w:r w:rsidR="006A42FF" w:rsidRPr="00F11A7F">
          <w:rPr>
            <w:rStyle w:val="Hyperlink"/>
            <w:rFonts w:ascii="Times New Roman" w:hAnsi="Times New Roman" w:cs="Times New Roman"/>
            <w:noProof/>
          </w:rPr>
          <w:t>Figure 15 Non – isothermal TGA of coke and pure biomasses (BSG100, OH100 and RB100) at heating rate of 50</w:t>
        </w:r>
        <w:r w:rsidR="006A42FF" w:rsidRPr="00F11A7F">
          <w:rPr>
            <w:rStyle w:val="Hyperlink"/>
            <w:rFonts w:ascii="Times New Roman" w:hAnsi="Times New Roman" w:cs="Times New Roman"/>
            <w:noProof/>
            <w:vertAlign w:val="superscript"/>
          </w:rPr>
          <w:t>0</w:t>
        </w:r>
        <w:r w:rsidR="006A42FF" w:rsidRPr="00F11A7F">
          <w:rPr>
            <w:rStyle w:val="Hyperlink"/>
            <w:rFonts w:ascii="Times New Roman" w:hAnsi="Times New Roman" w:cs="Times New Roman"/>
            <w:noProof/>
          </w:rPr>
          <w:t>C/min (Graph taken from Abhishek Jain (Jain, 2016) and Marcela Gonzalez (Tamez, 2015) work)</w:t>
        </w:r>
        <w:r w:rsidR="006A42FF">
          <w:rPr>
            <w:noProof/>
            <w:webHidden/>
          </w:rPr>
          <w:tab/>
        </w:r>
        <w:r w:rsidR="006A42FF">
          <w:rPr>
            <w:noProof/>
            <w:webHidden/>
          </w:rPr>
          <w:fldChar w:fldCharType="begin"/>
        </w:r>
        <w:r w:rsidR="006A42FF">
          <w:rPr>
            <w:noProof/>
            <w:webHidden/>
          </w:rPr>
          <w:instrText xml:space="preserve"> PAGEREF _Toc518370579 \h </w:instrText>
        </w:r>
        <w:r w:rsidR="006A42FF">
          <w:rPr>
            <w:noProof/>
            <w:webHidden/>
          </w:rPr>
        </w:r>
        <w:r w:rsidR="006A42FF">
          <w:rPr>
            <w:noProof/>
            <w:webHidden/>
          </w:rPr>
          <w:fldChar w:fldCharType="separate"/>
        </w:r>
        <w:r w:rsidR="006A42FF">
          <w:rPr>
            <w:noProof/>
            <w:webHidden/>
          </w:rPr>
          <w:t>81</w:t>
        </w:r>
        <w:r w:rsidR="006A42FF">
          <w:rPr>
            <w:noProof/>
            <w:webHidden/>
          </w:rPr>
          <w:fldChar w:fldCharType="end"/>
        </w:r>
      </w:hyperlink>
    </w:p>
    <w:p w14:paraId="60D70BAA" w14:textId="77777777" w:rsidR="006A42FF" w:rsidRDefault="009D1CB5">
      <w:pPr>
        <w:pStyle w:val="TableofFigures"/>
        <w:tabs>
          <w:tab w:val="right" w:leader="dot" w:pos="8165"/>
        </w:tabs>
        <w:rPr>
          <w:rFonts w:eastAsiaTheme="minorEastAsia"/>
          <w:noProof/>
          <w:lang w:eastAsia="en-GB"/>
        </w:rPr>
      </w:pPr>
      <w:hyperlink w:anchor="_Toc518370580" w:history="1">
        <w:r w:rsidR="006A42FF" w:rsidRPr="00F11A7F">
          <w:rPr>
            <w:rStyle w:val="Hyperlink"/>
            <w:rFonts w:ascii="Times New Roman" w:hAnsi="Times New Roman" w:cs="Times New Roman"/>
            <w:noProof/>
          </w:rPr>
          <w:t>Figure 16 Normalised mass reduction against temperature TGA graph of 5% &amp; 15% biomass substituted with Coke (part of the results taken from taken from Abhishek Jain (Jain, 2016) and Marcela Gonzalez (Tamez, 2015) work)</w:t>
        </w:r>
        <w:r w:rsidR="006A42FF">
          <w:rPr>
            <w:noProof/>
            <w:webHidden/>
          </w:rPr>
          <w:tab/>
        </w:r>
        <w:r w:rsidR="006A42FF">
          <w:rPr>
            <w:noProof/>
            <w:webHidden/>
          </w:rPr>
          <w:fldChar w:fldCharType="begin"/>
        </w:r>
        <w:r w:rsidR="006A42FF">
          <w:rPr>
            <w:noProof/>
            <w:webHidden/>
          </w:rPr>
          <w:instrText xml:space="preserve"> PAGEREF _Toc518370580 \h </w:instrText>
        </w:r>
        <w:r w:rsidR="006A42FF">
          <w:rPr>
            <w:noProof/>
            <w:webHidden/>
          </w:rPr>
        </w:r>
        <w:r w:rsidR="006A42FF">
          <w:rPr>
            <w:noProof/>
            <w:webHidden/>
          </w:rPr>
          <w:fldChar w:fldCharType="separate"/>
        </w:r>
        <w:r w:rsidR="006A42FF">
          <w:rPr>
            <w:noProof/>
            <w:webHidden/>
          </w:rPr>
          <w:t>83</w:t>
        </w:r>
        <w:r w:rsidR="006A42FF">
          <w:rPr>
            <w:noProof/>
            <w:webHidden/>
          </w:rPr>
          <w:fldChar w:fldCharType="end"/>
        </w:r>
      </w:hyperlink>
    </w:p>
    <w:p w14:paraId="34E774D7" w14:textId="77777777" w:rsidR="006A42FF" w:rsidRDefault="009D1CB5">
      <w:pPr>
        <w:pStyle w:val="TableofFigures"/>
        <w:tabs>
          <w:tab w:val="right" w:leader="dot" w:pos="8165"/>
        </w:tabs>
        <w:rPr>
          <w:rFonts w:eastAsiaTheme="minorEastAsia"/>
          <w:noProof/>
          <w:lang w:eastAsia="en-GB"/>
        </w:rPr>
      </w:pPr>
      <w:hyperlink w:anchor="_Toc518370581" w:history="1">
        <w:r w:rsidR="006A42FF" w:rsidRPr="00F11A7F">
          <w:rPr>
            <w:rStyle w:val="Hyperlink"/>
            <w:rFonts w:ascii="Times New Roman" w:hAnsi="Times New Roman" w:cs="Times New Roman"/>
            <w:noProof/>
          </w:rPr>
          <w:t>Figure 17 TGA graph of a) Rice Bran, b) Oat Husk and c) BSG at 5% and 15% substituted with coke Part of result taken from Abhishek Jain (Jain, 2016) and Marcela Gonzalez (Tamez, 2015) work)</w:t>
        </w:r>
        <w:r w:rsidR="006A42FF">
          <w:rPr>
            <w:noProof/>
            <w:webHidden/>
          </w:rPr>
          <w:tab/>
        </w:r>
        <w:r w:rsidR="006A42FF">
          <w:rPr>
            <w:noProof/>
            <w:webHidden/>
          </w:rPr>
          <w:fldChar w:fldCharType="begin"/>
        </w:r>
        <w:r w:rsidR="006A42FF">
          <w:rPr>
            <w:noProof/>
            <w:webHidden/>
          </w:rPr>
          <w:instrText xml:space="preserve"> PAGEREF _Toc518370581 \h </w:instrText>
        </w:r>
        <w:r w:rsidR="006A42FF">
          <w:rPr>
            <w:noProof/>
            <w:webHidden/>
          </w:rPr>
        </w:r>
        <w:r w:rsidR="006A42FF">
          <w:rPr>
            <w:noProof/>
            <w:webHidden/>
          </w:rPr>
          <w:fldChar w:fldCharType="separate"/>
        </w:r>
        <w:r w:rsidR="006A42FF">
          <w:rPr>
            <w:noProof/>
            <w:webHidden/>
          </w:rPr>
          <w:t>85</w:t>
        </w:r>
        <w:r w:rsidR="006A42FF">
          <w:rPr>
            <w:noProof/>
            <w:webHidden/>
          </w:rPr>
          <w:fldChar w:fldCharType="end"/>
        </w:r>
      </w:hyperlink>
    </w:p>
    <w:p w14:paraId="2E7A2E27" w14:textId="77777777" w:rsidR="006A42FF" w:rsidRDefault="009D1CB5">
      <w:pPr>
        <w:pStyle w:val="TableofFigures"/>
        <w:tabs>
          <w:tab w:val="right" w:leader="dot" w:pos="8165"/>
        </w:tabs>
        <w:rPr>
          <w:rFonts w:eastAsiaTheme="minorEastAsia"/>
          <w:noProof/>
          <w:lang w:eastAsia="en-GB"/>
        </w:rPr>
      </w:pPr>
      <w:hyperlink w:anchor="_Toc518370582" w:history="1">
        <w:r w:rsidR="006A42FF" w:rsidRPr="00F11A7F">
          <w:rPr>
            <w:rStyle w:val="Hyperlink"/>
            <w:rFonts w:ascii="Times New Roman" w:hAnsi="Times New Roman" w:cs="Times New Roman"/>
            <w:noProof/>
          </w:rPr>
          <w:t>Figure 18 DTG graph of coke at three different heating rates (Graph taken from Abhishek Jain (Jain, 2016) and Marcela Gonzalez (Tamez, 2015) work)</w:t>
        </w:r>
        <w:r w:rsidR="006A42FF">
          <w:rPr>
            <w:noProof/>
            <w:webHidden/>
          </w:rPr>
          <w:tab/>
        </w:r>
        <w:r w:rsidR="006A42FF">
          <w:rPr>
            <w:noProof/>
            <w:webHidden/>
          </w:rPr>
          <w:fldChar w:fldCharType="begin"/>
        </w:r>
        <w:r w:rsidR="006A42FF">
          <w:rPr>
            <w:noProof/>
            <w:webHidden/>
          </w:rPr>
          <w:instrText xml:space="preserve"> PAGEREF _Toc518370582 \h </w:instrText>
        </w:r>
        <w:r w:rsidR="006A42FF">
          <w:rPr>
            <w:noProof/>
            <w:webHidden/>
          </w:rPr>
        </w:r>
        <w:r w:rsidR="006A42FF">
          <w:rPr>
            <w:noProof/>
            <w:webHidden/>
          </w:rPr>
          <w:fldChar w:fldCharType="separate"/>
        </w:r>
        <w:r w:rsidR="006A42FF">
          <w:rPr>
            <w:noProof/>
            <w:webHidden/>
          </w:rPr>
          <w:t>87</w:t>
        </w:r>
        <w:r w:rsidR="006A42FF">
          <w:rPr>
            <w:noProof/>
            <w:webHidden/>
          </w:rPr>
          <w:fldChar w:fldCharType="end"/>
        </w:r>
      </w:hyperlink>
    </w:p>
    <w:p w14:paraId="2049640A" w14:textId="77777777" w:rsidR="006A42FF" w:rsidRDefault="009D1CB5">
      <w:pPr>
        <w:pStyle w:val="TableofFigures"/>
        <w:tabs>
          <w:tab w:val="right" w:leader="dot" w:pos="8165"/>
        </w:tabs>
        <w:rPr>
          <w:rFonts w:eastAsiaTheme="minorEastAsia"/>
          <w:noProof/>
          <w:lang w:eastAsia="en-GB"/>
        </w:rPr>
      </w:pPr>
      <w:hyperlink w:anchor="_Toc518370583" w:history="1">
        <w:r w:rsidR="006A42FF" w:rsidRPr="00F11A7F">
          <w:rPr>
            <w:rStyle w:val="Hyperlink"/>
            <w:rFonts w:ascii="Times New Roman" w:hAnsi="Times New Roman" w:cs="Times New Roman"/>
            <w:noProof/>
          </w:rPr>
          <w:t>Figure 19 DTG graph of coke and co-blends of biomass and coke at 5% and 15% substitution Part of result taken from Abhishek Jain (Jain, 2016) and Marcela Gonzalez (Tamez, 2015) work)</w:t>
        </w:r>
        <w:r w:rsidR="006A42FF">
          <w:rPr>
            <w:noProof/>
            <w:webHidden/>
          </w:rPr>
          <w:tab/>
        </w:r>
        <w:r w:rsidR="006A42FF">
          <w:rPr>
            <w:noProof/>
            <w:webHidden/>
          </w:rPr>
          <w:fldChar w:fldCharType="begin"/>
        </w:r>
        <w:r w:rsidR="006A42FF">
          <w:rPr>
            <w:noProof/>
            <w:webHidden/>
          </w:rPr>
          <w:instrText xml:space="preserve"> PAGEREF _Toc518370583 \h </w:instrText>
        </w:r>
        <w:r w:rsidR="006A42FF">
          <w:rPr>
            <w:noProof/>
            <w:webHidden/>
          </w:rPr>
        </w:r>
        <w:r w:rsidR="006A42FF">
          <w:rPr>
            <w:noProof/>
            <w:webHidden/>
          </w:rPr>
          <w:fldChar w:fldCharType="separate"/>
        </w:r>
        <w:r w:rsidR="006A42FF">
          <w:rPr>
            <w:noProof/>
            <w:webHidden/>
          </w:rPr>
          <w:t>90</w:t>
        </w:r>
        <w:r w:rsidR="006A42FF">
          <w:rPr>
            <w:noProof/>
            <w:webHidden/>
          </w:rPr>
          <w:fldChar w:fldCharType="end"/>
        </w:r>
      </w:hyperlink>
    </w:p>
    <w:p w14:paraId="3A8F8D41" w14:textId="77777777" w:rsidR="006A42FF" w:rsidRDefault="009D1CB5">
      <w:pPr>
        <w:pStyle w:val="TableofFigures"/>
        <w:tabs>
          <w:tab w:val="right" w:leader="dot" w:pos="8165"/>
        </w:tabs>
        <w:rPr>
          <w:rFonts w:eastAsiaTheme="minorEastAsia"/>
          <w:noProof/>
          <w:lang w:eastAsia="en-GB"/>
        </w:rPr>
      </w:pPr>
      <w:hyperlink w:anchor="_Toc518370584" w:history="1">
        <w:r w:rsidR="006A42FF" w:rsidRPr="00F11A7F">
          <w:rPr>
            <w:rStyle w:val="Hyperlink"/>
            <w:rFonts w:ascii="Times New Roman" w:hAnsi="Times New Roman" w:cs="Times New Roman"/>
            <w:noProof/>
          </w:rPr>
          <w:t>Figure 20 TGA of coke at 3 different heating rates</w:t>
        </w:r>
        <w:r w:rsidR="006A42FF">
          <w:rPr>
            <w:noProof/>
            <w:webHidden/>
          </w:rPr>
          <w:tab/>
        </w:r>
        <w:r w:rsidR="006A42FF">
          <w:rPr>
            <w:noProof/>
            <w:webHidden/>
          </w:rPr>
          <w:fldChar w:fldCharType="begin"/>
        </w:r>
        <w:r w:rsidR="006A42FF">
          <w:rPr>
            <w:noProof/>
            <w:webHidden/>
          </w:rPr>
          <w:instrText xml:space="preserve"> PAGEREF _Toc518370584 \h </w:instrText>
        </w:r>
        <w:r w:rsidR="006A42FF">
          <w:rPr>
            <w:noProof/>
            <w:webHidden/>
          </w:rPr>
        </w:r>
        <w:r w:rsidR="006A42FF">
          <w:rPr>
            <w:noProof/>
            <w:webHidden/>
          </w:rPr>
          <w:fldChar w:fldCharType="separate"/>
        </w:r>
        <w:r w:rsidR="006A42FF">
          <w:rPr>
            <w:noProof/>
            <w:webHidden/>
          </w:rPr>
          <w:t>92</w:t>
        </w:r>
        <w:r w:rsidR="006A42FF">
          <w:rPr>
            <w:noProof/>
            <w:webHidden/>
          </w:rPr>
          <w:fldChar w:fldCharType="end"/>
        </w:r>
      </w:hyperlink>
    </w:p>
    <w:p w14:paraId="302AC43E" w14:textId="77777777" w:rsidR="006A42FF" w:rsidRDefault="009D1CB5">
      <w:pPr>
        <w:pStyle w:val="TableofFigures"/>
        <w:tabs>
          <w:tab w:val="right" w:leader="dot" w:pos="8165"/>
        </w:tabs>
        <w:rPr>
          <w:rFonts w:eastAsiaTheme="minorEastAsia"/>
          <w:noProof/>
          <w:lang w:eastAsia="en-GB"/>
        </w:rPr>
      </w:pPr>
      <w:hyperlink w:anchor="_Toc518370585" w:history="1">
        <w:r w:rsidR="006A42FF" w:rsidRPr="00F11A7F">
          <w:rPr>
            <w:rStyle w:val="Hyperlink"/>
            <w:rFonts w:ascii="Times New Roman" w:hAnsi="Times New Roman" w:cs="Times New Roman"/>
            <w:noProof/>
          </w:rPr>
          <w:t>Figure 21 TGA of BSG at 5% substitution at 3 different heating rates</w:t>
        </w:r>
        <w:r w:rsidR="006A42FF">
          <w:rPr>
            <w:noProof/>
            <w:webHidden/>
          </w:rPr>
          <w:tab/>
        </w:r>
        <w:r w:rsidR="006A42FF">
          <w:rPr>
            <w:noProof/>
            <w:webHidden/>
          </w:rPr>
          <w:fldChar w:fldCharType="begin"/>
        </w:r>
        <w:r w:rsidR="006A42FF">
          <w:rPr>
            <w:noProof/>
            <w:webHidden/>
          </w:rPr>
          <w:instrText xml:space="preserve"> PAGEREF _Toc518370585 \h </w:instrText>
        </w:r>
        <w:r w:rsidR="006A42FF">
          <w:rPr>
            <w:noProof/>
            <w:webHidden/>
          </w:rPr>
        </w:r>
        <w:r w:rsidR="006A42FF">
          <w:rPr>
            <w:noProof/>
            <w:webHidden/>
          </w:rPr>
          <w:fldChar w:fldCharType="separate"/>
        </w:r>
        <w:r w:rsidR="006A42FF">
          <w:rPr>
            <w:noProof/>
            <w:webHidden/>
          </w:rPr>
          <w:t>93</w:t>
        </w:r>
        <w:r w:rsidR="006A42FF">
          <w:rPr>
            <w:noProof/>
            <w:webHidden/>
          </w:rPr>
          <w:fldChar w:fldCharType="end"/>
        </w:r>
      </w:hyperlink>
    </w:p>
    <w:p w14:paraId="73B738E4" w14:textId="77777777" w:rsidR="006A42FF" w:rsidRDefault="009D1CB5">
      <w:pPr>
        <w:pStyle w:val="TableofFigures"/>
        <w:tabs>
          <w:tab w:val="right" w:leader="dot" w:pos="8165"/>
        </w:tabs>
        <w:rPr>
          <w:rFonts w:eastAsiaTheme="minorEastAsia"/>
          <w:noProof/>
          <w:lang w:eastAsia="en-GB"/>
        </w:rPr>
      </w:pPr>
      <w:hyperlink w:anchor="_Toc518370586" w:history="1">
        <w:r w:rsidR="006A42FF" w:rsidRPr="00F11A7F">
          <w:rPr>
            <w:rStyle w:val="Hyperlink"/>
            <w:rFonts w:ascii="Times New Roman" w:hAnsi="Times New Roman" w:cs="Times New Roman"/>
            <w:noProof/>
          </w:rPr>
          <w:t>Figure 22 TGA of BSG at 15% substitution at 3 different heating rates</w:t>
        </w:r>
        <w:r w:rsidR="006A42FF">
          <w:rPr>
            <w:noProof/>
            <w:webHidden/>
          </w:rPr>
          <w:tab/>
        </w:r>
        <w:r w:rsidR="006A42FF">
          <w:rPr>
            <w:noProof/>
            <w:webHidden/>
          </w:rPr>
          <w:fldChar w:fldCharType="begin"/>
        </w:r>
        <w:r w:rsidR="006A42FF">
          <w:rPr>
            <w:noProof/>
            <w:webHidden/>
          </w:rPr>
          <w:instrText xml:space="preserve"> PAGEREF _Toc518370586 \h </w:instrText>
        </w:r>
        <w:r w:rsidR="006A42FF">
          <w:rPr>
            <w:noProof/>
            <w:webHidden/>
          </w:rPr>
        </w:r>
        <w:r w:rsidR="006A42FF">
          <w:rPr>
            <w:noProof/>
            <w:webHidden/>
          </w:rPr>
          <w:fldChar w:fldCharType="separate"/>
        </w:r>
        <w:r w:rsidR="006A42FF">
          <w:rPr>
            <w:noProof/>
            <w:webHidden/>
          </w:rPr>
          <w:t>93</w:t>
        </w:r>
        <w:r w:rsidR="006A42FF">
          <w:rPr>
            <w:noProof/>
            <w:webHidden/>
          </w:rPr>
          <w:fldChar w:fldCharType="end"/>
        </w:r>
      </w:hyperlink>
    </w:p>
    <w:p w14:paraId="570E6FC6" w14:textId="77777777" w:rsidR="006A42FF" w:rsidRDefault="009D1CB5">
      <w:pPr>
        <w:pStyle w:val="TableofFigures"/>
        <w:tabs>
          <w:tab w:val="right" w:leader="dot" w:pos="8165"/>
        </w:tabs>
        <w:rPr>
          <w:rFonts w:eastAsiaTheme="minorEastAsia"/>
          <w:noProof/>
          <w:lang w:eastAsia="en-GB"/>
        </w:rPr>
      </w:pPr>
      <w:hyperlink w:anchor="_Toc518370587" w:history="1">
        <w:r w:rsidR="006A42FF" w:rsidRPr="00F11A7F">
          <w:rPr>
            <w:rStyle w:val="Hyperlink"/>
            <w:rFonts w:ascii="Times New Roman" w:hAnsi="Times New Roman" w:cs="Times New Roman"/>
            <w:noProof/>
          </w:rPr>
          <w:t>Figure 23 TGA of Oat Husk at 5% substitution at 3 different heating rates</w:t>
        </w:r>
        <w:r w:rsidR="006A42FF">
          <w:rPr>
            <w:noProof/>
            <w:webHidden/>
          </w:rPr>
          <w:tab/>
        </w:r>
        <w:r w:rsidR="006A42FF">
          <w:rPr>
            <w:noProof/>
            <w:webHidden/>
          </w:rPr>
          <w:fldChar w:fldCharType="begin"/>
        </w:r>
        <w:r w:rsidR="006A42FF">
          <w:rPr>
            <w:noProof/>
            <w:webHidden/>
          </w:rPr>
          <w:instrText xml:space="preserve"> PAGEREF _Toc518370587 \h </w:instrText>
        </w:r>
        <w:r w:rsidR="006A42FF">
          <w:rPr>
            <w:noProof/>
            <w:webHidden/>
          </w:rPr>
        </w:r>
        <w:r w:rsidR="006A42FF">
          <w:rPr>
            <w:noProof/>
            <w:webHidden/>
          </w:rPr>
          <w:fldChar w:fldCharType="separate"/>
        </w:r>
        <w:r w:rsidR="006A42FF">
          <w:rPr>
            <w:noProof/>
            <w:webHidden/>
          </w:rPr>
          <w:t>94</w:t>
        </w:r>
        <w:r w:rsidR="006A42FF">
          <w:rPr>
            <w:noProof/>
            <w:webHidden/>
          </w:rPr>
          <w:fldChar w:fldCharType="end"/>
        </w:r>
      </w:hyperlink>
    </w:p>
    <w:p w14:paraId="5FE2DCF7" w14:textId="77777777" w:rsidR="006A42FF" w:rsidRDefault="009D1CB5">
      <w:pPr>
        <w:pStyle w:val="TableofFigures"/>
        <w:tabs>
          <w:tab w:val="right" w:leader="dot" w:pos="8165"/>
        </w:tabs>
        <w:rPr>
          <w:rFonts w:eastAsiaTheme="minorEastAsia"/>
          <w:noProof/>
          <w:lang w:eastAsia="en-GB"/>
        </w:rPr>
      </w:pPr>
      <w:hyperlink w:anchor="_Toc518370588" w:history="1">
        <w:r w:rsidR="006A42FF" w:rsidRPr="00F11A7F">
          <w:rPr>
            <w:rStyle w:val="Hyperlink"/>
            <w:rFonts w:ascii="Times New Roman" w:hAnsi="Times New Roman" w:cs="Times New Roman"/>
            <w:noProof/>
          </w:rPr>
          <w:t>Figure 24 TGA of Oat Husk at 15% substitution at 3 different heating rates</w:t>
        </w:r>
        <w:r w:rsidR="006A42FF">
          <w:rPr>
            <w:noProof/>
            <w:webHidden/>
          </w:rPr>
          <w:tab/>
        </w:r>
        <w:r w:rsidR="006A42FF">
          <w:rPr>
            <w:noProof/>
            <w:webHidden/>
          </w:rPr>
          <w:fldChar w:fldCharType="begin"/>
        </w:r>
        <w:r w:rsidR="006A42FF">
          <w:rPr>
            <w:noProof/>
            <w:webHidden/>
          </w:rPr>
          <w:instrText xml:space="preserve"> PAGEREF _Toc518370588 \h </w:instrText>
        </w:r>
        <w:r w:rsidR="006A42FF">
          <w:rPr>
            <w:noProof/>
            <w:webHidden/>
          </w:rPr>
        </w:r>
        <w:r w:rsidR="006A42FF">
          <w:rPr>
            <w:noProof/>
            <w:webHidden/>
          </w:rPr>
          <w:fldChar w:fldCharType="separate"/>
        </w:r>
        <w:r w:rsidR="006A42FF">
          <w:rPr>
            <w:noProof/>
            <w:webHidden/>
          </w:rPr>
          <w:t>94</w:t>
        </w:r>
        <w:r w:rsidR="006A42FF">
          <w:rPr>
            <w:noProof/>
            <w:webHidden/>
          </w:rPr>
          <w:fldChar w:fldCharType="end"/>
        </w:r>
      </w:hyperlink>
    </w:p>
    <w:p w14:paraId="1D43C800" w14:textId="77777777" w:rsidR="006A42FF" w:rsidRDefault="009D1CB5">
      <w:pPr>
        <w:pStyle w:val="TableofFigures"/>
        <w:tabs>
          <w:tab w:val="right" w:leader="dot" w:pos="8165"/>
        </w:tabs>
        <w:rPr>
          <w:rFonts w:eastAsiaTheme="minorEastAsia"/>
          <w:noProof/>
          <w:lang w:eastAsia="en-GB"/>
        </w:rPr>
      </w:pPr>
      <w:hyperlink w:anchor="_Toc518370589" w:history="1">
        <w:r w:rsidR="006A42FF" w:rsidRPr="00F11A7F">
          <w:rPr>
            <w:rStyle w:val="Hyperlink"/>
            <w:rFonts w:ascii="Times New Roman" w:hAnsi="Times New Roman" w:cs="Times New Roman"/>
            <w:noProof/>
          </w:rPr>
          <w:t>Figure 25 TGA of Rice Bran at 5% substitution at 3 different heating rates</w:t>
        </w:r>
        <w:r w:rsidR="006A42FF">
          <w:rPr>
            <w:noProof/>
            <w:webHidden/>
          </w:rPr>
          <w:tab/>
        </w:r>
        <w:r w:rsidR="006A42FF">
          <w:rPr>
            <w:noProof/>
            <w:webHidden/>
          </w:rPr>
          <w:fldChar w:fldCharType="begin"/>
        </w:r>
        <w:r w:rsidR="006A42FF">
          <w:rPr>
            <w:noProof/>
            <w:webHidden/>
          </w:rPr>
          <w:instrText xml:space="preserve"> PAGEREF _Toc518370589 \h </w:instrText>
        </w:r>
        <w:r w:rsidR="006A42FF">
          <w:rPr>
            <w:noProof/>
            <w:webHidden/>
          </w:rPr>
        </w:r>
        <w:r w:rsidR="006A42FF">
          <w:rPr>
            <w:noProof/>
            <w:webHidden/>
          </w:rPr>
          <w:fldChar w:fldCharType="separate"/>
        </w:r>
        <w:r w:rsidR="006A42FF">
          <w:rPr>
            <w:noProof/>
            <w:webHidden/>
          </w:rPr>
          <w:t>95</w:t>
        </w:r>
        <w:r w:rsidR="006A42FF">
          <w:rPr>
            <w:noProof/>
            <w:webHidden/>
          </w:rPr>
          <w:fldChar w:fldCharType="end"/>
        </w:r>
      </w:hyperlink>
    </w:p>
    <w:p w14:paraId="4C5C5A6D" w14:textId="77777777" w:rsidR="006A42FF" w:rsidRDefault="009D1CB5">
      <w:pPr>
        <w:pStyle w:val="TableofFigures"/>
        <w:tabs>
          <w:tab w:val="right" w:leader="dot" w:pos="8165"/>
        </w:tabs>
        <w:rPr>
          <w:rFonts w:eastAsiaTheme="minorEastAsia"/>
          <w:noProof/>
          <w:lang w:eastAsia="en-GB"/>
        </w:rPr>
      </w:pPr>
      <w:hyperlink w:anchor="_Toc518370590" w:history="1">
        <w:r w:rsidR="006A42FF" w:rsidRPr="00F11A7F">
          <w:rPr>
            <w:rStyle w:val="Hyperlink"/>
            <w:rFonts w:ascii="Times New Roman" w:hAnsi="Times New Roman" w:cs="Times New Roman"/>
            <w:noProof/>
          </w:rPr>
          <w:t>Figure 26 TGA of Rice Bran at 15% substitution at 3 different heating rates</w:t>
        </w:r>
        <w:r w:rsidR="006A42FF">
          <w:rPr>
            <w:noProof/>
            <w:webHidden/>
          </w:rPr>
          <w:tab/>
        </w:r>
        <w:r w:rsidR="006A42FF">
          <w:rPr>
            <w:noProof/>
            <w:webHidden/>
          </w:rPr>
          <w:fldChar w:fldCharType="begin"/>
        </w:r>
        <w:r w:rsidR="006A42FF">
          <w:rPr>
            <w:noProof/>
            <w:webHidden/>
          </w:rPr>
          <w:instrText xml:space="preserve"> PAGEREF _Toc518370590 \h </w:instrText>
        </w:r>
        <w:r w:rsidR="006A42FF">
          <w:rPr>
            <w:noProof/>
            <w:webHidden/>
          </w:rPr>
        </w:r>
        <w:r w:rsidR="006A42FF">
          <w:rPr>
            <w:noProof/>
            <w:webHidden/>
          </w:rPr>
          <w:fldChar w:fldCharType="separate"/>
        </w:r>
        <w:r w:rsidR="006A42FF">
          <w:rPr>
            <w:noProof/>
            <w:webHidden/>
          </w:rPr>
          <w:t>95</w:t>
        </w:r>
        <w:r w:rsidR="006A42FF">
          <w:rPr>
            <w:noProof/>
            <w:webHidden/>
          </w:rPr>
          <w:fldChar w:fldCharType="end"/>
        </w:r>
      </w:hyperlink>
    </w:p>
    <w:p w14:paraId="0E05EACE" w14:textId="77777777" w:rsidR="006A42FF" w:rsidRDefault="009D1CB5">
      <w:pPr>
        <w:pStyle w:val="TableofFigures"/>
        <w:tabs>
          <w:tab w:val="right" w:leader="dot" w:pos="8165"/>
        </w:tabs>
        <w:rPr>
          <w:rFonts w:eastAsiaTheme="minorEastAsia"/>
          <w:noProof/>
          <w:lang w:eastAsia="en-GB"/>
        </w:rPr>
      </w:pPr>
      <w:hyperlink w:anchor="_Toc518370591" w:history="1">
        <w:r w:rsidR="006A42FF" w:rsidRPr="00F11A7F">
          <w:rPr>
            <w:rStyle w:val="Hyperlink"/>
            <w:rFonts w:ascii="Times New Roman" w:hAnsi="Times New Roman" w:cs="Times New Roman"/>
            <w:noProof/>
          </w:rPr>
          <w:t>Figure 27 Plot showing the variation of Activation Energy with Conversion Rate for coke, raw biomass and waste plastic polypropylene and polystyrene</w:t>
        </w:r>
        <w:r w:rsidR="006A42FF">
          <w:rPr>
            <w:noProof/>
            <w:webHidden/>
          </w:rPr>
          <w:tab/>
        </w:r>
        <w:r w:rsidR="006A42FF">
          <w:rPr>
            <w:noProof/>
            <w:webHidden/>
          </w:rPr>
          <w:fldChar w:fldCharType="begin"/>
        </w:r>
        <w:r w:rsidR="006A42FF">
          <w:rPr>
            <w:noProof/>
            <w:webHidden/>
          </w:rPr>
          <w:instrText xml:space="preserve"> PAGEREF _Toc518370591 \h </w:instrText>
        </w:r>
        <w:r w:rsidR="006A42FF">
          <w:rPr>
            <w:noProof/>
            <w:webHidden/>
          </w:rPr>
        </w:r>
        <w:r w:rsidR="006A42FF">
          <w:rPr>
            <w:noProof/>
            <w:webHidden/>
          </w:rPr>
          <w:fldChar w:fldCharType="separate"/>
        </w:r>
        <w:r w:rsidR="006A42FF">
          <w:rPr>
            <w:noProof/>
            <w:webHidden/>
          </w:rPr>
          <w:t>99</w:t>
        </w:r>
        <w:r w:rsidR="006A42FF">
          <w:rPr>
            <w:noProof/>
            <w:webHidden/>
          </w:rPr>
          <w:fldChar w:fldCharType="end"/>
        </w:r>
      </w:hyperlink>
    </w:p>
    <w:p w14:paraId="140DA732" w14:textId="77777777" w:rsidR="006A42FF" w:rsidRDefault="009D1CB5">
      <w:pPr>
        <w:pStyle w:val="TableofFigures"/>
        <w:tabs>
          <w:tab w:val="right" w:leader="dot" w:pos="8165"/>
        </w:tabs>
        <w:rPr>
          <w:rFonts w:eastAsiaTheme="minorEastAsia"/>
          <w:noProof/>
          <w:lang w:eastAsia="en-GB"/>
        </w:rPr>
      </w:pPr>
      <w:hyperlink w:anchor="_Toc518370592" w:history="1">
        <w:r w:rsidR="006A42FF" w:rsidRPr="00F11A7F">
          <w:rPr>
            <w:rStyle w:val="Hyperlink"/>
            <w:rFonts w:ascii="Times New Roman" w:hAnsi="Times New Roman" w:cs="Times New Roman"/>
            <w:noProof/>
          </w:rPr>
          <w:t>Figure 28 Plot showing the variation of Activation Energy with Conversion Rate for a) 5% and b) 15% biomass substitution</w:t>
        </w:r>
        <w:r w:rsidR="006A42FF">
          <w:rPr>
            <w:noProof/>
            <w:webHidden/>
          </w:rPr>
          <w:tab/>
        </w:r>
        <w:r w:rsidR="006A42FF">
          <w:rPr>
            <w:noProof/>
            <w:webHidden/>
          </w:rPr>
          <w:fldChar w:fldCharType="begin"/>
        </w:r>
        <w:r w:rsidR="006A42FF">
          <w:rPr>
            <w:noProof/>
            <w:webHidden/>
          </w:rPr>
          <w:instrText xml:space="preserve"> PAGEREF _Toc518370592 \h </w:instrText>
        </w:r>
        <w:r w:rsidR="006A42FF">
          <w:rPr>
            <w:noProof/>
            <w:webHidden/>
          </w:rPr>
        </w:r>
        <w:r w:rsidR="006A42FF">
          <w:rPr>
            <w:noProof/>
            <w:webHidden/>
          </w:rPr>
          <w:fldChar w:fldCharType="separate"/>
        </w:r>
        <w:r w:rsidR="006A42FF">
          <w:rPr>
            <w:noProof/>
            <w:webHidden/>
          </w:rPr>
          <w:t>100</w:t>
        </w:r>
        <w:r w:rsidR="006A42FF">
          <w:rPr>
            <w:noProof/>
            <w:webHidden/>
          </w:rPr>
          <w:fldChar w:fldCharType="end"/>
        </w:r>
      </w:hyperlink>
    </w:p>
    <w:p w14:paraId="6AD3F224" w14:textId="77777777" w:rsidR="006A42FF" w:rsidRDefault="009D1CB5">
      <w:pPr>
        <w:pStyle w:val="TableofFigures"/>
        <w:tabs>
          <w:tab w:val="right" w:leader="dot" w:pos="8165"/>
        </w:tabs>
        <w:rPr>
          <w:rFonts w:eastAsiaTheme="minorEastAsia"/>
          <w:noProof/>
          <w:lang w:eastAsia="en-GB"/>
        </w:rPr>
      </w:pPr>
      <w:hyperlink w:anchor="_Toc518370593" w:history="1">
        <w:r w:rsidR="006A42FF" w:rsidRPr="00F11A7F">
          <w:rPr>
            <w:rStyle w:val="Hyperlink"/>
            <w:rFonts w:ascii="Times New Roman" w:hAnsi="Times New Roman" w:cs="Times New Roman"/>
            <w:noProof/>
          </w:rPr>
          <w:t>Figure 29 XRD patterns showing peak intensities of pure biomasses and coke and (a) BSG blended with coke, (b) Oat Husk (OH) blended with coke, and (c) RB blended with coke (Part of result taken from Abhishek Jain (Jain, 2016)</w:t>
        </w:r>
        <w:r w:rsidR="006A42FF">
          <w:rPr>
            <w:noProof/>
            <w:webHidden/>
          </w:rPr>
          <w:tab/>
        </w:r>
        <w:r w:rsidR="006A42FF">
          <w:rPr>
            <w:noProof/>
            <w:webHidden/>
          </w:rPr>
          <w:fldChar w:fldCharType="begin"/>
        </w:r>
        <w:r w:rsidR="006A42FF">
          <w:rPr>
            <w:noProof/>
            <w:webHidden/>
          </w:rPr>
          <w:instrText xml:space="preserve"> PAGEREF _Toc518370593 \h </w:instrText>
        </w:r>
        <w:r w:rsidR="006A42FF">
          <w:rPr>
            <w:noProof/>
            <w:webHidden/>
          </w:rPr>
        </w:r>
        <w:r w:rsidR="006A42FF">
          <w:rPr>
            <w:noProof/>
            <w:webHidden/>
          </w:rPr>
          <w:fldChar w:fldCharType="separate"/>
        </w:r>
        <w:r w:rsidR="006A42FF">
          <w:rPr>
            <w:noProof/>
            <w:webHidden/>
          </w:rPr>
          <w:t>102</w:t>
        </w:r>
        <w:r w:rsidR="006A42FF">
          <w:rPr>
            <w:noProof/>
            <w:webHidden/>
          </w:rPr>
          <w:fldChar w:fldCharType="end"/>
        </w:r>
      </w:hyperlink>
    </w:p>
    <w:p w14:paraId="5FFD4C22" w14:textId="77777777" w:rsidR="006A42FF" w:rsidRDefault="009D1CB5">
      <w:pPr>
        <w:pStyle w:val="TableofFigures"/>
        <w:tabs>
          <w:tab w:val="right" w:leader="dot" w:pos="8165"/>
        </w:tabs>
        <w:rPr>
          <w:rFonts w:eastAsiaTheme="minorEastAsia"/>
          <w:noProof/>
          <w:lang w:eastAsia="en-GB"/>
        </w:rPr>
      </w:pPr>
      <w:hyperlink w:anchor="_Toc518370594" w:history="1">
        <w:r w:rsidR="006A42FF" w:rsidRPr="00F11A7F">
          <w:rPr>
            <w:rStyle w:val="Hyperlink"/>
            <w:rFonts w:ascii="Times New Roman" w:hAnsi="Times New Roman" w:cs="Times New Roman"/>
            <w:noProof/>
          </w:rPr>
          <w:t>Figure 30 Flame front temperature profile for base case test (0% biomass) highlighting thermocouple 1-7.</w:t>
        </w:r>
        <w:r w:rsidR="006A42FF">
          <w:rPr>
            <w:noProof/>
            <w:webHidden/>
          </w:rPr>
          <w:tab/>
        </w:r>
        <w:r w:rsidR="006A42FF">
          <w:rPr>
            <w:noProof/>
            <w:webHidden/>
          </w:rPr>
          <w:fldChar w:fldCharType="begin"/>
        </w:r>
        <w:r w:rsidR="006A42FF">
          <w:rPr>
            <w:noProof/>
            <w:webHidden/>
          </w:rPr>
          <w:instrText xml:space="preserve"> PAGEREF _Toc518370594 \h </w:instrText>
        </w:r>
        <w:r w:rsidR="006A42FF">
          <w:rPr>
            <w:noProof/>
            <w:webHidden/>
          </w:rPr>
        </w:r>
        <w:r w:rsidR="006A42FF">
          <w:rPr>
            <w:noProof/>
            <w:webHidden/>
          </w:rPr>
          <w:fldChar w:fldCharType="separate"/>
        </w:r>
        <w:r w:rsidR="006A42FF">
          <w:rPr>
            <w:noProof/>
            <w:webHidden/>
          </w:rPr>
          <w:t>106</w:t>
        </w:r>
        <w:r w:rsidR="006A42FF">
          <w:rPr>
            <w:noProof/>
            <w:webHidden/>
          </w:rPr>
          <w:fldChar w:fldCharType="end"/>
        </w:r>
      </w:hyperlink>
    </w:p>
    <w:p w14:paraId="135E9456" w14:textId="77777777" w:rsidR="006A42FF" w:rsidRDefault="009D1CB5">
      <w:pPr>
        <w:pStyle w:val="TableofFigures"/>
        <w:tabs>
          <w:tab w:val="right" w:leader="dot" w:pos="8165"/>
        </w:tabs>
        <w:rPr>
          <w:rFonts w:eastAsiaTheme="minorEastAsia"/>
          <w:noProof/>
          <w:lang w:eastAsia="en-GB"/>
        </w:rPr>
      </w:pPr>
      <w:hyperlink w:anchor="_Toc518370595" w:history="1">
        <w:r w:rsidR="006A42FF" w:rsidRPr="00F11A7F">
          <w:rPr>
            <w:rStyle w:val="Hyperlink"/>
            <w:rFonts w:ascii="Times New Roman" w:hAnsi="Times New Roman" w:cs="Times New Roman"/>
            <w:noProof/>
          </w:rPr>
          <w:t>Figure 31 Comparison of temperature profile of thermocouple 4 for 5% and 15% substitution of coke with oat husk, rice bran or Brewery spent grain</w:t>
        </w:r>
        <w:r w:rsidR="006A42FF">
          <w:rPr>
            <w:noProof/>
            <w:webHidden/>
          </w:rPr>
          <w:tab/>
        </w:r>
        <w:r w:rsidR="006A42FF">
          <w:rPr>
            <w:noProof/>
            <w:webHidden/>
          </w:rPr>
          <w:fldChar w:fldCharType="begin"/>
        </w:r>
        <w:r w:rsidR="006A42FF">
          <w:rPr>
            <w:noProof/>
            <w:webHidden/>
          </w:rPr>
          <w:instrText xml:space="preserve"> PAGEREF _Toc518370595 \h </w:instrText>
        </w:r>
        <w:r w:rsidR="006A42FF">
          <w:rPr>
            <w:noProof/>
            <w:webHidden/>
          </w:rPr>
        </w:r>
        <w:r w:rsidR="006A42FF">
          <w:rPr>
            <w:noProof/>
            <w:webHidden/>
          </w:rPr>
          <w:fldChar w:fldCharType="separate"/>
        </w:r>
        <w:r w:rsidR="006A42FF">
          <w:rPr>
            <w:noProof/>
            <w:webHidden/>
          </w:rPr>
          <w:t>107</w:t>
        </w:r>
        <w:r w:rsidR="006A42FF">
          <w:rPr>
            <w:noProof/>
            <w:webHidden/>
          </w:rPr>
          <w:fldChar w:fldCharType="end"/>
        </w:r>
      </w:hyperlink>
    </w:p>
    <w:p w14:paraId="2E6D74DF" w14:textId="77777777" w:rsidR="006A42FF" w:rsidRDefault="009D1CB5">
      <w:pPr>
        <w:pStyle w:val="TableofFigures"/>
        <w:tabs>
          <w:tab w:val="right" w:leader="dot" w:pos="8165"/>
        </w:tabs>
        <w:rPr>
          <w:rFonts w:eastAsiaTheme="minorEastAsia"/>
          <w:noProof/>
          <w:lang w:eastAsia="en-GB"/>
        </w:rPr>
      </w:pPr>
      <w:hyperlink w:anchor="_Toc518370596" w:history="1">
        <w:r w:rsidR="006A42FF" w:rsidRPr="00F11A7F">
          <w:rPr>
            <w:rStyle w:val="Hyperlink"/>
            <w:rFonts w:ascii="Times New Roman" w:hAnsi="Times New Roman" w:cs="Times New Roman"/>
            <w:noProof/>
          </w:rPr>
          <w:t>Figure 32 Comparison of temperature profile of thermocouple 4 for 5% and 15% substitution of coke with polypropylene and polystyrene</w:t>
        </w:r>
        <w:r w:rsidR="006A42FF">
          <w:rPr>
            <w:noProof/>
            <w:webHidden/>
          </w:rPr>
          <w:tab/>
        </w:r>
        <w:r w:rsidR="006A42FF">
          <w:rPr>
            <w:noProof/>
            <w:webHidden/>
          </w:rPr>
          <w:fldChar w:fldCharType="begin"/>
        </w:r>
        <w:r w:rsidR="006A42FF">
          <w:rPr>
            <w:noProof/>
            <w:webHidden/>
          </w:rPr>
          <w:instrText xml:space="preserve"> PAGEREF _Toc518370596 \h </w:instrText>
        </w:r>
        <w:r w:rsidR="006A42FF">
          <w:rPr>
            <w:noProof/>
            <w:webHidden/>
          </w:rPr>
        </w:r>
        <w:r w:rsidR="006A42FF">
          <w:rPr>
            <w:noProof/>
            <w:webHidden/>
          </w:rPr>
          <w:fldChar w:fldCharType="separate"/>
        </w:r>
        <w:r w:rsidR="006A42FF">
          <w:rPr>
            <w:noProof/>
            <w:webHidden/>
          </w:rPr>
          <w:t>108</w:t>
        </w:r>
        <w:r w:rsidR="006A42FF">
          <w:rPr>
            <w:noProof/>
            <w:webHidden/>
          </w:rPr>
          <w:fldChar w:fldCharType="end"/>
        </w:r>
      </w:hyperlink>
    </w:p>
    <w:p w14:paraId="38294962" w14:textId="77777777" w:rsidR="006A42FF" w:rsidRDefault="009D1CB5">
      <w:pPr>
        <w:pStyle w:val="TableofFigures"/>
        <w:tabs>
          <w:tab w:val="right" w:leader="dot" w:pos="8165"/>
        </w:tabs>
        <w:rPr>
          <w:rFonts w:eastAsiaTheme="minorEastAsia"/>
          <w:noProof/>
          <w:lang w:eastAsia="en-GB"/>
        </w:rPr>
      </w:pPr>
      <w:hyperlink w:anchor="_Toc518370597" w:history="1">
        <w:r w:rsidR="006A42FF" w:rsidRPr="00F11A7F">
          <w:rPr>
            <w:rStyle w:val="Hyperlink"/>
            <w:rFonts w:ascii="Times New Roman" w:hAnsi="Times New Roman" w:cs="Times New Roman"/>
            <w:noProof/>
          </w:rPr>
          <w:t>Figure 33 Comparison of temperature profile of thermocouple 7 for 5% and 15% substitution of coke with biomass</w:t>
        </w:r>
        <w:r w:rsidR="006A42FF">
          <w:rPr>
            <w:noProof/>
            <w:webHidden/>
          </w:rPr>
          <w:tab/>
        </w:r>
        <w:r w:rsidR="006A42FF">
          <w:rPr>
            <w:noProof/>
            <w:webHidden/>
          </w:rPr>
          <w:fldChar w:fldCharType="begin"/>
        </w:r>
        <w:r w:rsidR="006A42FF">
          <w:rPr>
            <w:noProof/>
            <w:webHidden/>
          </w:rPr>
          <w:instrText xml:space="preserve"> PAGEREF _Toc518370597 \h </w:instrText>
        </w:r>
        <w:r w:rsidR="006A42FF">
          <w:rPr>
            <w:noProof/>
            <w:webHidden/>
          </w:rPr>
        </w:r>
        <w:r w:rsidR="006A42FF">
          <w:rPr>
            <w:noProof/>
            <w:webHidden/>
          </w:rPr>
          <w:fldChar w:fldCharType="separate"/>
        </w:r>
        <w:r w:rsidR="006A42FF">
          <w:rPr>
            <w:noProof/>
            <w:webHidden/>
          </w:rPr>
          <w:t>111</w:t>
        </w:r>
        <w:r w:rsidR="006A42FF">
          <w:rPr>
            <w:noProof/>
            <w:webHidden/>
          </w:rPr>
          <w:fldChar w:fldCharType="end"/>
        </w:r>
      </w:hyperlink>
    </w:p>
    <w:p w14:paraId="22F0FB30" w14:textId="77777777" w:rsidR="006A42FF" w:rsidRDefault="009D1CB5">
      <w:pPr>
        <w:pStyle w:val="TableofFigures"/>
        <w:tabs>
          <w:tab w:val="right" w:leader="dot" w:pos="8165"/>
        </w:tabs>
        <w:rPr>
          <w:rFonts w:eastAsiaTheme="minorEastAsia"/>
          <w:noProof/>
          <w:lang w:eastAsia="en-GB"/>
        </w:rPr>
      </w:pPr>
      <w:hyperlink w:anchor="_Toc518370598" w:history="1">
        <w:r w:rsidR="006A42FF" w:rsidRPr="00F11A7F">
          <w:rPr>
            <w:rStyle w:val="Hyperlink"/>
            <w:rFonts w:ascii="Times New Roman" w:hAnsi="Times New Roman" w:cs="Times New Roman"/>
            <w:noProof/>
          </w:rPr>
          <w:t>Figure 34 Comparison of temperature profile of thermocouple 7 for 5% and 15% substitution of coke with polymer</w:t>
        </w:r>
        <w:r w:rsidR="006A42FF">
          <w:rPr>
            <w:noProof/>
            <w:webHidden/>
          </w:rPr>
          <w:tab/>
        </w:r>
        <w:r w:rsidR="006A42FF">
          <w:rPr>
            <w:noProof/>
            <w:webHidden/>
          </w:rPr>
          <w:fldChar w:fldCharType="begin"/>
        </w:r>
        <w:r w:rsidR="006A42FF">
          <w:rPr>
            <w:noProof/>
            <w:webHidden/>
          </w:rPr>
          <w:instrText xml:space="preserve"> PAGEREF _Toc518370598 \h </w:instrText>
        </w:r>
        <w:r w:rsidR="006A42FF">
          <w:rPr>
            <w:noProof/>
            <w:webHidden/>
          </w:rPr>
        </w:r>
        <w:r w:rsidR="006A42FF">
          <w:rPr>
            <w:noProof/>
            <w:webHidden/>
          </w:rPr>
          <w:fldChar w:fldCharType="separate"/>
        </w:r>
        <w:r w:rsidR="006A42FF">
          <w:rPr>
            <w:noProof/>
            <w:webHidden/>
          </w:rPr>
          <w:t>112</w:t>
        </w:r>
        <w:r w:rsidR="006A42FF">
          <w:rPr>
            <w:noProof/>
            <w:webHidden/>
          </w:rPr>
          <w:fldChar w:fldCharType="end"/>
        </w:r>
      </w:hyperlink>
    </w:p>
    <w:p w14:paraId="11E117F6" w14:textId="77777777" w:rsidR="006A42FF" w:rsidRDefault="009D1CB5">
      <w:pPr>
        <w:pStyle w:val="TableofFigures"/>
        <w:tabs>
          <w:tab w:val="right" w:leader="dot" w:pos="8165"/>
        </w:tabs>
        <w:rPr>
          <w:rFonts w:eastAsiaTheme="minorEastAsia"/>
          <w:noProof/>
          <w:lang w:eastAsia="en-GB"/>
        </w:rPr>
      </w:pPr>
      <w:hyperlink w:anchor="_Toc518370599" w:history="1">
        <w:r w:rsidR="006A42FF" w:rsidRPr="00F11A7F">
          <w:rPr>
            <w:rStyle w:val="Hyperlink"/>
            <w:rFonts w:ascii="Times New Roman" w:hAnsi="Times New Roman" w:cs="Times New Roman"/>
            <w:noProof/>
          </w:rPr>
          <w:t>Figure 35 Sinter yield at 5% and 15% for biomass and PP</w:t>
        </w:r>
        <w:r w:rsidR="006A42FF">
          <w:rPr>
            <w:noProof/>
            <w:webHidden/>
          </w:rPr>
          <w:tab/>
        </w:r>
        <w:r w:rsidR="006A42FF">
          <w:rPr>
            <w:noProof/>
            <w:webHidden/>
          </w:rPr>
          <w:fldChar w:fldCharType="begin"/>
        </w:r>
        <w:r w:rsidR="006A42FF">
          <w:rPr>
            <w:noProof/>
            <w:webHidden/>
          </w:rPr>
          <w:instrText xml:space="preserve"> PAGEREF _Toc518370599 \h </w:instrText>
        </w:r>
        <w:r w:rsidR="006A42FF">
          <w:rPr>
            <w:noProof/>
            <w:webHidden/>
          </w:rPr>
        </w:r>
        <w:r w:rsidR="006A42FF">
          <w:rPr>
            <w:noProof/>
            <w:webHidden/>
          </w:rPr>
          <w:fldChar w:fldCharType="separate"/>
        </w:r>
        <w:r w:rsidR="006A42FF">
          <w:rPr>
            <w:noProof/>
            <w:webHidden/>
          </w:rPr>
          <w:t>115</w:t>
        </w:r>
        <w:r w:rsidR="006A42FF">
          <w:rPr>
            <w:noProof/>
            <w:webHidden/>
          </w:rPr>
          <w:fldChar w:fldCharType="end"/>
        </w:r>
      </w:hyperlink>
    </w:p>
    <w:p w14:paraId="036102B3" w14:textId="77777777" w:rsidR="006A42FF" w:rsidRDefault="009D1CB5">
      <w:pPr>
        <w:pStyle w:val="TableofFigures"/>
        <w:tabs>
          <w:tab w:val="right" w:leader="dot" w:pos="8165"/>
        </w:tabs>
        <w:rPr>
          <w:rFonts w:eastAsiaTheme="minorEastAsia"/>
          <w:noProof/>
          <w:lang w:eastAsia="en-GB"/>
        </w:rPr>
      </w:pPr>
      <w:hyperlink w:anchor="_Toc518370600" w:history="1">
        <w:r w:rsidR="006A42FF" w:rsidRPr="00F11A7F">
          <w:rPr>
            <w:rStyle w:val="Hyperlink"/>
            <w:rFonts w:ascii="Times New Roman" w:hAnsi="Times New Roman" w:cs="Times New Roman"/>
            <w:noProof/>
          </w:rPr>
          <w:t>Figure 36 Sinter rate at 5% and 15% for biomass and PP</w:t>
        </w:r>
        <w:r w:rsidR="006A42FF">
          <w:rPr>
            <w:noProof/>
            <w:webHidden/>
          </w:rPr>
          <w:tab/>
        </w:r>
        <w:r w:rsidR="006A42FF">
          <w:rPr>
            <w:noProof/>
            <w:webHidden/>
          </w:rPr>
          <w:fldChar w:fldCharType="begin"/>
        </w:r>
        <w:r w:rsidR="006A42FF">
          <w:rPr>
            <w:noProof/>
            <w:webHidden/>
          </w:rPr>
          <w:instrText xml:space="preserve"> PAGEREF _Toc518370600 \h </w:instrText>
        </w:r>
        <w:r w:rsidR="006A42FF">
          <w:rPr>
            <w:noProof/>
            <w:webHidden/>
          </w:rPr>
        </w:r>
        <w:r w:rsidR="006A42FF">
          <w:rPr>
            <w:noProof/>
            <w:webHidden/>
          </w:rPr>
          <w:fldChar w:fldCharType="separate"/>
        </w:r>
        <w:r w:rsidR="006A42FF">
          <w:rPr>
            <w:noProof/>
            <w:webHidden/>
          </w:rPr>
          <w:t>115</w:t>
        </w:r>
        <w:r w:rsidR="006A42FF">
          <w:rPr>
            <w:noProof/>
            <w:webHidden/>
          </w:rPr>
          <w:fldChar w:fldCharType="end"/>
        </w:r>
      </w:hyperlink>
    </w:p>
    <w:p w14:paraId="3BB147B2" w14:textId="77777777" w:rsidR="006A42FF" w:rsidRDefault="009D1CB5">
      <w:pPr>
        <w:pStyle w:val="TableofFigures"/>
        <w:tabs>
          <w:tab w:val="right" w:leader="dot" w:pos="8165"/>
        </w:tabs>
        <w:rPr>
          <w:rFonts w:eastAsiaTheme="minorEastAsia"/>
          <w:noProof/>
          <w:lang w:eastAsia="en-GB"/>
        </w:rPr>
      </w:pPr>
      <w:hyperlink w:anchor="_Toc518370601" w:history="1">
        <w:r w:rsidR="006A42FF" w:rsidRPr="00F11A7F">
          <w:rPr>
            <w:rStyle w:val="Hyperlink"/>
            <w:rFonts w:ascii="Times New Roman" w:hAnsi="Times New Roman" w:cs="Times New Roman"/>
            <w:noProof/>
          </w:rPr>
          <w:t>Figure 37 FeO content for coke and 5% substitution biomass</w:t>
        </w:r>
        <w:r w:rsidR="006A42FF">
          <w:rPr>
            <w:noProof/>
            <w:webHidden/>
          </w:rPr>
          <w:tab/>
        </w:r>
        <w:r w:rsidR="006A42FF">
          <w:rPr>
            <w:noProof/>
            <w:webHidden/>
          </w:rPr>
          <w:fldChar w:fldCharType="begin"/>
        </w:r>
        <w:r w:rsidR="006A42FF">
          <w:rPr>
            <w:noProof/>
            <w:webHidden/>
          </w:rPr>
          <w:instrText xml:space="preserve"> PAGEREF _Toc518370601 \h </w:instrText>
        </w:r>
        <w:r w:rsidR="006A42FF">
          <w:rPr>
            <w:noProof/>
            <w:webHidden/>
          </w:rPr>
        </w:r>
        <w:r w:rsidR="006A42FF">
          <w:rPr>
            <w:noProof/>
            <w:webHidden/>
          </w:rPr>
          <w:fldChar w:fldCharType="separate"/>
        </w:r>
        <w:r w:rsidR="006A42FF">
          <w:rPr>
            <w:noProof/>
            <w:webHidden/>
          </w:rPr>
          <w:t>117</w:t>
        </w:r>
        <w:r w:rsidR="006A42FF">
          <w:rPr>
            <w:noProof/>
            <w:webHidden/>
          </w:rPr>
          <w:fldChar w:fldCharType="end"/>
        </w:r>
      </w:hyperlink>
    </w:p>
    <w:p w14:paraId="1B185A1F" w14:textId="77777777" w:rsidR="006A42FF" w:rsidRDefault="009D1CB5">
      <w:pPr>
        <w:pStyle w:val="TableofFigures"/>
        <w:tabs>
          <w:tab w:val="right" w:leader="dot" w:pos="8165"/>
        </w:tabs>
        <w:rPr>
          <w:rFonts w:eastAsiaTheme="minorEastAsia"/>
          <w:noProof/>
          <w:lang w:eastAsia="en-GB"/>
        </w:rPr>
      </w:pPr>
      <w:hyperlink w:anchor="_Toc518370602" w:history="1">
        <w:r w:rsidR="006A42FF" w:rsidRPr="00F11A7F">
          <w:rPr>
            <w:rStyle w:val="Hyperlink"/>
            <w:rFonts w:ascii="Times New Roman" w:hAnsi="Times New Roman" w:cs="Times New Roman"/>
            <w:noProof/>
          </w:rPr>
          <w:t>Figure 38 Porosity of 5% biomass substitution</w:t>
        </w:r>
        <w:r w:rsidR="006A42FF">
          <w:rPr>
            <w:noProof/>
            <w:webHidden/>
          </w:rPr>
          <w:tab/>
        </w:r>
        <w:r w:rsidR="006A42FF">
          <w:rPr>
            <w:noProof/>
            <w:webHidden/>
          </w:rPr>
          <w:fldChar w:fldCharType="begin"/>
        </w:r>
        <w:r w:rsidR="006A42FF">
          <w:rPr>
            <w:noProof/>
            <w:webHidden/>
          </w:rPr>
          <w:instrText xml:space="preserve"> PAGEREF _Toc518370602 \h </w:instrText>
        </w:r>
        <w:r w:rsidR="006A42FF">
          <w:rPr>
            <w:noProof/>
            <w:webHidden/>
          </w:rPr>
        </w:r>
        <w:r w:rsidR="006A42FF">
          <w:rPr>
            <w:noProof/>
            <w:webHidden/>
          </w:rPr>
          <w:fldChar w:fldCharType="separate"/>
        </w:r>
        <w:r w:rsidR="006A42FF">
          <w:rPr>
            <w:noProof/>
            <w:webHidden/>
          </w:rPr>
          <w:t>118</w:t>
        </w:r>
        <w:r w:rsidR="006A42FF">
          <w:rPr>
            <w:noProof/>
            <w:webHidden/>
          </w:rPr>
          <w:fldChar w:fldCharType="end"/>
        </w:r>
      </w:hyperlink>
    </w:p>
    <w:p w14:paraId="104624AA" w14:textId="77777777" w:rsidR="006A42FF" w:rsidRDefault="009D1CB5">
      <w:pPr>
        <w:pStyle w:val="TableofFigures"/>
        <w:tabs>
          <w:tab w:val="right" w:leader="dot" w:pos="8165"/>
        </w:tabs>
        <w:rPr>
          <w:rFonts w:eastAsiaTheme="minorEastAsia"/>
          <w:noProof/>
          <w:lang w:eastAsia="en-GB"/>
        </w:rPr>
      </w:pPr>
      <w:hyperlink w:anchor="_Toc518370603" w:history="1">
        <w:r w:rsidR="006A42FF" w:rsidRPr="00F11A7F">
          <w:rPr>
            <w:rStyle w:val="Hyperlink"/>
            <w:rFonts w:ascii="Times New Roman" w:hAnsi="Times New Roman" w:cs="Times New Roman"/>
            <w:noProof/>
          </w:rPr>
          <w:t>Figure 39 Concentration of carbon monoxide in the waste gas when substituting 5% coke with biomass</w:t>
        </w:r>
        <w:r w:rsidR="006A42FF">
          <w:rPr>
            <w:noProof/>
            <w:webHidden/>
          </w:rPr>
          <w:tab/>
        </w:r>
        <w:r w:rsidR="006A42FF">
          <w:rPr>
            <w:noProof/>
            <w:webHidden/>
          </w:rPr>
          <w:fldChar w:fldCharType="begin"/>
        </w:r>
        <w:r w:rsidR="006A42FF">
          <w:rPr>
            <w:noProof/>
            <w:webHidden/>
          </w:rPr>
          <w:instrText xml:space="preserve"> PAGEREF _Toc518370603 \h </w:instrText>
        </w:r>
        <w:r w:rsidR="006A42FF">
          <w:rPr>
            <w:noProof/>
            <w:webHidden/>
          </w:rPr>
        </w:r>
        <w:r w:rsidR="006A42FF">
          <w:rPr>
            <w:noProof/>
            <w:webHidden/>
          </w:rPr>
          <w:fldChar w:fldCharType="separate"/>
        </w:r>
        <w:r w:rsidR="006A42FF">
          <w:rPr>
            <w:noProof/>
            <w:webHidden/>
          </w:rPr>
          <w:t>119</w:t>
        </w:r>
        <w:r w:rsidR="006A42FF">
          <w:rPr>
            <w:noProof/>
            <w:webHidden/>
          </w:rPr>
          <w:fldChar w:fldCharType="end"/>
        </w:r>
      </w:hyperlink>
    </w:p>
    <w:p w14:paraId="6DF95995" w14:textId="77777777" w:rsidR="006A42FF" w:rsidRDefault="009D1CB5">
      <w:pPr>
        <w:pStyle w:val="TableofFigures"/>
        <w:tabs>
          <w:tab w:val="right" w:leader="dot" w:pos="8165"/>
        </w:tabs>
        <w:rPr>
          <w:rFonts w:eastAsiaTheme="minorEastAsia"/>
          <w:noProof/>
          <w:lang w:eastAsia="en-GB"/>
        </w:rPr>
      </w:pPr>
      <w:hyperlink w:anchor="_Toc518370604" w:history="1">
        <w:r w:rsidR="006A42FF" w:rsidRPr="00F11A7F">
          <w:rPr>
            <w:rStyle w:val="Hyperlink"/>
            <w:rFonts w:ascii="Times New Roman" w:hAnsi="Times New Roman" w:cs="Times New Roman"/>
            <w:noProof/>
          </w:rPr>
          <w:t>Figure 40 Concentration of carbon monoxide in the waste gas when substituting 15% coke with biomass</w:t>
        </w:r>
        <w:r w:rsidR="006A42FF">
          <w:rPr>
            <w:noProof/>
            <w:webHidden/>
          </w:rPr>
          <w:tab/>
        </w:r>
        <w:r w:rsidR="006A42FF">
          <w:rPr>
            <w:noProof/>
            <w:webHidden/>
          </w:rPr>
          <w:fldChar w:fldCharType="begin"/>
        </w:r>
        <w:r w:rsidR="006A42FF">
          <w:rPr>
            <w:noProof/>
            <w:webHidden/>
          </w:rPr>
          <w:instrText xml:space="preserve"> PAGEREF _Toc518370604 \h </w:instrText>
        </w:r>
        <w:r w:rsidR="006A42FF">
          <w:rPr>
            <w:noProof/>
            <w:webHidden/>
          </w:rPr>
        </w:r>
        <w:r w:rsidR="006A42FF">
          <w:rPr>
            <w:noProof/>
            <w:webHidden/>
          </w:rPr>
          <w:fldChar w:fldCharType="separate"/>
        </w:r>
        <w:r w:rsidR="006A42FF">
          <w:rPr>
            <w:noProof/>
            <w:webHidden/>
          </w:rPr>
          <w:t>119</w:t>
        </w:r>
        <w:r w:rsidR="006A42FF">
          <w:rPr>
            <w:noProof/>
            <w:webHidden/>
          </w:rPr>
          <w:fldChar w:fldCharType="end"/>
        </w:r>
      </w:hyperlink>
    </w:p>
    <w:p w14:paraId="11EEA271" w14:textId="77777777" w:rsidR="006A42FF" w:rsidRDefault="009D1CB5">
      <w:pPr>
        <w:pStyle w:val="TableofFigures"/>
        <w:tabs>
          <w:tab w:val="right" w:leader="dot" w:pos="8165"/>
        </w:tabs>
        <w:rPr>
          <w:rFonts w:eastAsiaTheme="minorEastAsia"/>
          <w:noProof/>
          <w:lang w:eastAsia="en-GB"/>
        </w:rPr>
      </w:pPr>
      <w:hyperlink w:anchor="_Toc518370605" w:history="1">
        <w:r w:rsidR="006A42FF" w:rsidRPr="00F11A7F">
          <w:rPr>
            <w:rStyle w:val="Hyperlink"/>
            <w:rFonts w:ascii="Times New Roman" w:hAnsi="Times New Roman" w:cs="Times New Roman"/>
            <w:noProof/>
          </w:rPr>
          <w:t>Figure 41 Concentration of carbon dioxide in the waste gas when substituting 5% coke with biomass</w:t>
        </w:r>
        <w:r w:rsidR="006A42FF">
          <w:rPr>
            <w:noProof/>
            <w:webHidden/>
          </w:rPr>
          <w:tab/>
        </w:r>
        <w:r w:rsidR="006A42FF">
          <w:rPr>
            <w:noProof/>
            <w:webHidden/>
          </w:rPr>
          <w:fldChar w:fldCharType="begin"/>
        </w:r>
        <w:r w:rsidR="006A42FF">
          <w:rPr>
            <w:noProof/>
            <w:webHidden/>
          </w:rPr>
          <w:instrText xml:space="preserve"> PAGEREF _Toc518370605 \h </w:instrText>
        </w:r>
        <w:r w:rsidR="006A42FF">
          <w:rPr>
            <w:noProof/>
            <w:webHidden/>
          </w:rPr>
        </w:r>
        <w:r w:rsidR="006A42FF">
          <w:rPr>
            <w:noProof/>
            <w:webHidden/>
          </w:rPr>
          <w:fldChar w:fldCharType="separate"/>
        </w:r>
        <w:r w:rsidR="006A42FF">
          <w:rPr>
            <w:noProof/>
            <w:webHidden/>
          </w:rPr>
          <w:t>120</w:t>
        </w:r>
        <w:r w:rsidR="006A42FF">
          <w:rPr>
            <w:noProof/>
            <w:webHidden/>
          </w:rPr>
          <w:fldChar w:fldCharType="end"/>
        </w:r>
      </w:hyperlink>
    </w:p>
    <w:p w14:paraId="0ADA7F87" w14:textId="77777777" w:rsidR="006A42FF" w:rsidRDefault="009D1CB5">
      <w:pPr>
        <w:pStyle w:val="TableofFigures"/>
        <w:tabs>
          <w:tab w:val="right" w:leader="dot" w:pos="8165"/>
        </w:tabs>
        <w:rPr>
          <w:rFonts w:eastAsiaTheme="minorEastAsia"/>
          <w:noProof/>
          <w:lang w:eastAsia="en-GB"/>
        </w:rPr>
      </w:pPr>
      <w:hyperlink w:anchor="_Toc518370606" w:history="1">
        <w:r w:rsidR="006A42FF" w:rsidRPr="00F11A7F">
          <w:rPr>
            <w:rStyle w:val="Hyperlink"/>
            <w:rFonts w:ascii="Times New Roman" w:hAnsi="Times New Roman" w:cs="Times New Roman"/>
            <w:noProof/>
          </w:rPr>
          <w:t>Figure 42 Concentration of carbon dioxide in the waste gas when substituting 15% coke with biomass</w:t>
        </w:r>
        <w:r w:rsidR="006A42FF">
          <w:rPr>
            <w:noProof/>
            <w:webHidden/>
          </w:rPr>
          <w:tab/>
        </w:r>
        <w:r w:rsidR="006A42FF">
          <w:rPr>
            <w:noProof/>
            <w:webHidden/>
          </w:rPr>
          <w:fldChar w:fldCharType="begin"/>
        </w:r>
        <w:r w:rsidR="006A42FF">
          <w:rPr>
            <w:noProof/>
            <w:webHidden/>
          </w:rPr>
          <w:instrText xml:space="preserve"> PAGEREF _Toc518370606 \h </w:instrText>
        </w:r>
        <w:r w:rsidR="006A42FF">
          <w:rPr>
            <w:noProof/>
            <w:webHidden/>
          </w:rPr>
        </w:r>
        <w:r w:rsidR="006A42FF">
          <w:rPr>
            <w:noProof/>
            <w:webHidden/>
          </w:rPr>
          <w:fldChar w:fldCharType="separate"/>
        </w:r>
        <w:r w:rsidR="006A42FF">
          <w:rPr>
            <w:noProof/>
            <w:webHidden/>
          </w:rPr>
          <w:t>120</w:t>
        </w:r>
        <w:r w:rsidR="006A42FF">
          <w:rPr>
            <w:noProof/>
            <w:webHidden/>
          </w:rPr>
          <w:fldChar w:fldCharType="end"/>
        </w:r>
      </w:hyperlink>
    </w:p>
    <w:p w14:paraId="7B5B138A" w14:textId="77777777" w:rsidR="006A42FF" w:rsidRDefault="009D1CB5">
      <w:pPr>
        <w:pStyle w:val="TableofFigures"/>
        <w:tabs>
          <w:tab w:val="right" w:leader="dot" w:pos="8165"/>
        </w:tabs>
        <w:rPr>
          <w:rFonts w:eastAsiaTheme="minorEastAsia"/>
          <w:noProof/>
          <w:lang w:eastAsia="en-GB"/>
        </w:rPr>
      </w:pPr>
      <w:hyperlink w:anchor="_Toc518370607" w:history="1">
        <w:r w:rsidR="006A42FF" w:rsidRPr="00F11A7F">
          <w:rPr>
            <w:rStyle w:val="Hyperlink"/>
            <w:rFonts w:ascii="Times New Roman" w:hAnsi="Times New Roman" w:cs="Times New Roman"/>
            <w:noProof/>
          </w:rPr>
          <w:t>Figure 43 Combustion efficiency for 5% biomass substitution</w:t>
        </w:r>
        <w:r w:rsidR="006A42FF">
          <w:rPr>
            <w:noProof/>
            <w:webHidden/>
          </w:rPr>
          <w:tab/>
        </w:r>
        <w:r w:rsidR="006A42FF">
          <w:rPr>
            <w:noProof/>
            <w:webHidden/>
          </w:rPr>
          <w:fldChar w:fldCharType="begin"/>
        </w:r>
        <w:r w:rsidR="006A42FF">
          <w:rPr>
            <w:noProof/>
            <w:webHidden/>
          </w:rPr>
          <w:instrText xml:space="preserve"> PAGEREF _Toc518370607 \h </w:instrText>
        </w:r>
        <w:r w:rsidR="006A42FF">
          <w:rPr>
            <w:noProof/>
            <w:webHidden/>
          </w:rPr>
        </w:r>
        <w:r w:rsidR="006A42FF">
          <w:rPr>
            <w:noProof/>
            <w:webHidden/>
          </w:rPr>
          <w:fldChar w:fldCharType="separate"/>
        </w:r>
        <w:r w:rsidR="006A42FF">
          <w:rPr>
            <w:noProof/>
            <w:webHidden/>
          </w:rPr>
          <w:t>122</w:t>
        </w:r>
        <w:r w:rsidR="006A42FF">
          <w:rPr>
            <w:noProof/>
            <w:webHidden/>
          </w:rPr>
          <w:fldChar w:fldCharType="end"/>
        </w:r>
      </w:hyperlink>
    </w:p>
    <w:p w14:paraId="7009897E" w14:textId="77777777" w:rsidR="006A42FF" w:rsidRDefault="009D1CB5">
      <w:pPr>
        <w:pStyle w:val="TableofFigures"/>
        <w:tabs>
          <w:tab w:val="right" w:leader="dot" w:pos="8165"/>
        </w:tabs>
        <w:rPr>
          <w:rFonts w:eastAsiaTheme="minorEastAsia"/>
          <w:noProof/>
          <w:lang w:eastAsia="en-GB"/>
        </w:rPr>
      </w:pPr>
      <w:hyperlink w:anchor="_Toc518370608" w:history="1">
        <w:r w:rsidR="006A42FF" w:rsidRPr="00F11A7F">
          <w:rPr>
            <w:rStyle w:val="Hyperlink"/>
            <w:rFonts w:ascii="Times New Roman" w:hAnsi="Times New Roman" w:cs="Times New Roman"/>
            <w:noProof/>
          </w:rPr>
          <w:t>Figure 44 Combustion efficiency for 5% biomass substitution</w:t>
        </w:r>
        <w:r w:rsidR="006A42FF">
          <w:rPr>
            <w:noProof/>
            <w:webHidden/>
          </w:rPr>
          <w:tab/>
        </w:r>
        <w:r w:rsidR="006A42FF">
          <w:rPr>
            <w:noProof/>
            <w:webHidden/>
          </w:rPr>
          <w:fldChar w:fldCharType="begin"/>
        </w:r>
        <w:r w:rsidR="006A42FF">
          <w:rPr>
            <w:noProof/>
            <w:webHidden/>
          </w:rPr>
          <w:instrText xml:space="preserve"> PAGEREF _Toc518370608 \h </w:instrText>
        </w:r>
        <w:r w:rsidR="006A42FF">
          <w:rPr>
            <w:noProof/>
            <w:webHidden/>
          </w:rPr>
        </w:r>
        <w:r w:rsidR="006A42FF">
          <w:rPr>
            <w:noProof/>
            <w:webHidden/>
          </w:rPr>
          <w:fldChar w:fldCharType="separate"/>
        </w:r>
        <w:r w:rsidR="006A42FF">
          <w:rPr>
            <w:noProof/>
            <w:webHidden/>
          </w:rPr>
          <w:t>122</w:t>
        </w:r>
        <w:r w:rsidR="006A42FF">
          <w:rPr>
            <w:noProof/>
            <w:webHidden/>
          </w:rPr>
          <w:fldChar w:fldCharType="end"/>
        </w:r>
      </w:hyperlink>
    </w:p>
    <w:p w14:paraId="38ECAA6C" w14:textId="77777777" w:rsidR="006A42FF" w:rsidRDefault="009D1CB5">
      <w:pPr>
        <w:pStyle w:val="TableofFigures"/>
        <w:tabs>
          <w:tab w:val="right" w:leader="dot" w:pos="8165"/>
        </w:tabs>
        <w:rPr>
          <w:rFonts w:eastAsiaTheme="minorEastAsia"/>
          <w:noProof/>
          <w:lang w:eastAsia="en-GB"/>
        </w:rPr>
      </w:pPr>
      <w:hyperlink w:anchor="_Toc518370609" w:history="1">
        <w:r w:rsidR="006A42FF" w:rsidRPr="00F11A7F">
          <w:rPr>
            <w:rStyle w:val="Hyperlink"/>
            <w:rFonts w:ascii="Times New Roman" w:hAnsi="Times New Roman" w:cs="Times New Roman"/>
            <w:noProof/>
          </w:rPr>
          <w:t>Figure 45 LCA model of Sinter plant</w:t>
        </w:r>
        <w:r w:rsidR="006A42FF">
          <w:rPr>
            <w:noProof/>
            <w:webHidden/>
          </w:rPr>
          <w:tab/>
        </w:r>
        <w:r w:rsidR="006A42FF">
          <w:rPr>
            <w:noProof/>
            <w:webHidden/>
          </w:rPr>
          <w:fldChar w:fldCharType="begin"/>
        </w:r>
        <w:r w:rsidR="006A42FF">
          <w:rPr>
            <w:noProof/>
            <w:webHidden/>
          </w:rPr>
          <w:instrText xml:space="preserve"> PAGEREF _Toc518370609 \h </w:instrText>
        </w:r>
        <w:r w:rsidR="006A42FF">
          <w:rPr>
            <w:noProof/>
            <w:webHidden/>
          </w:rPr>
        </w:r>
        <w:r w:rsidR="006A42FF">
          <w:rPr>
            <w:noProof/>
            <w:webHidden/>
          </w:rPr>
          <w:fldChar w:fldCharType="separate"/>
        </w:r>
        <w:r w:rsidR="006A42FF">
          <w:rPr>
            <w:noProof/>
            <w:webHidden/>
          </w:rPr>
          <w:t>127</w:t>
        </w:r>
        <w:r w:rsidR="006A42FF">
          <w:rPr>
            <w:noProof/>
            <w:webHidden/>
          </w:rPr>
          <w:fldChar w:fldCharType="end"/>
        </w:r>
      </w:hyperlink>
    </w:p>
    <w:p w14:paraId="6A52D09E" w14:textId="77777777" w:rsidR="006A42FF" w:rsidRDefault="009D1CB5">
      <w:pPr>
        <w:pStyle w:val="TableofFigures"/>
        <w:tabs>
          <w:tab w:val="right" w:leader="dot" w:pos="8165"/>
        </w:tabs>
        <w:rPr>
          <w:rFonts w:eastAsiaTheme="minorEastAsia"/>
          <w:noProof/>
          <w:lang w:eastAsia="en-GB"/>
        </w:rPr>
      </w:pPr>
      <w:hyperlink w:anchor="_Toc518370610" w:history="1">
        <w:r w:rsidR="006A42FF" w:rsidRPr="00F11A7F">
          <w:rPr>
            <w:rStyle w:val="Hyperlink"/>
            <w:rFonts w:ascii="Times New Roman" w:hAnsi="Times New Roman" w:cs="Times New Roman"/>
            <w:noProof/>
          </w:rPr>
          <w:t>Figure 46 Material &amp; Energy flow for Oat Products</w:t>
        </w:r>
        <w:r w:rsidR="006A42FF">
          <w:rPr>
            <w:noProof/>
            <w:webHidden/>
          </w:rPr>
          <w:tab/>
        </w:r>
        <w:r w:rsidR="006A42FF">
          <w:rPr>
            <w:noProof/>
            <w:webHidden/>
          </w:rPr>
          <w:fldChar w:fldCharType="begin"/>
        </w:r>
        <w:r w:rsidR="006A42FF">
          <w:rPr>
            <w:noProof/>
            <w:webHidden/>
          </w:rPr>
          <w:instrText xml:space="preserve"> PAGEREF _Toc518370610 \h </w:instrText>
        </w:r>
        <w:r w:rsidR="006A42FF">
          <w:rPr>
            <w:noProof/>
            <w:webHidden/>
          </w:rPr>
        </w:r>
        <w:r w:rsidR="006A42FF">
          <w:rPr>
            <w:noProof/>
            <w:webHidden/>
          </w:rPr>
          <w:fldChar w:fldCharType="separate"/>
        </w:r>
        <w:r w:rsidR="006A42FF">
          <w:rPr>
            <w:noProof/>
            <w:webHidden/>
          </w:rPr>
          <w:t>128</w:t>
        </w:r>
        <w:r w:rsidR="006A42FF">
          <w:rPr>
            <w:noProof/>
            <w:webHidden/>
          </w:rPr>
          <w:fldChar w:fldCharType="end"/>
        </w:r>
      </w:hyperlink>
    </w:p>
    <w:p w14:paraId="061A2002" w14:textId="77777777" w:rsidR="006A42FF" w:rsidRDefault="009D1CB5">
      <w:pPr>
        <w:pStyle w:val="TableofFigures"/>
        <w:tabs>
          <w:tab w:val="right" w:leader="dot" w:pos="8165"/>
        </w:tabs>
        <w:rPr>
          <w:rFonts w:eastAsiaTheme="minorEastAsia"/>
          <w:noProof/>
          <w:lang w:eastAsia="en-GB"/>
        </w:rPr>
      </w:pPr>
      <w:hyperlink w:anchor="_Toc518370611" w:history="1">
        <w:r w:rsidR="006A42FF" w:rsidRPr="00F11A7F">
          <w:rPr>
            <w:rStyle w:val="Hyperlink"/>
            <w:rFonts w:ascii="Times New Roman" w:hAnsi="Times New Roman" w:cs="Times New Roman"/>
            <w:noProof/>
          </w:rPr>
          <w:t>Figure 47 Material &amp; Energy flow for Kelham Island Brewery product</w:t>
        </w:r>
        <w:r w:rsidR="006A42FF">
          <w:rPr>
            <w:noProof/>
            <w:webHidden/>
          </w:rPr>
          <w:tab/>
        </w:r>
        <w:r w:rsidR="006A42FF">
          <w:rPr>
            <w:noProof/>
            <w:webHidden/>
          </w:rPr>
          <w:fldChar w:fldCharType="begin"/>
        </w:r>
        <w:r w:rsidR="006A42FF">
          <w:rPr>
            <w:noProof/>
            <w:webHidden/>
          </w:rPr>
          <w:instrText xml:space="preserve"> PAGEREF _Toc518370611 \h </w:instrText>
        </w:r>
        <w:r w:rsidR="006A42FF">
          <w:rPr>
            <w:noProof/>
            <w:webHidden/>
          </w:rPr>
        </w:r>
        <w:r w:rsidR="006A42FF">
          <w:rPr>
            <w:noProof/>
            <w:webHidden/>
          </w:rPr>
          <w:fldChar w:fldCharType="separate"/>
        </w:r>
        <w:r w:rsidR="006A42FF">
          <w:rPr>
            <w:noProof/>
            <w:webHidden/>
          </w:rPr>
          <w:t>128</w:t>
        </w:r>
        <w:r w:rsidR="006A42FF">
          <w:rPr>
            <w:noProof/>
            <w:webHidden/>
          </w:rPr>
          <w:fldChar w:fldCharType="end"/>
        </w:r>
      </w:hyperlink>
    </w:p>
    <w:p w14:paraId="334AA1B4" w14:textId="77777777" w:rsidR="006A42FF" w:rsidRDefault="009D1CB5">
      <w:pPr>
        <w:pStyle w:val="TableofFigures"/>
        <w:tabs>
          <w:tab w:val="right" w:leader="dot" w:pos="8165"/>
        </w:tabs>
        <w:rPr>
          <w:rFonts w:eastAsiaTheme="minorEastAsia"/>
          <w:noProof/>
          <w:lang w:eastAsia="en-GB"/>
        </w:rPr>
      </w:pPr>
      <w:hyperlink w:anchor="_Toc518370612" w:history="1">
        <w:r w:rsidR="006A42FF" w:rsidRPr="00F11A7F">
          <w:rPr>
            <w:rStyle w:val="Hyperlink"/>
            <w:rFonts w:ascii="Times New Roman" w:hAnsi="Times New Roman" w:cs="Times New Roman"/>
            <w:noProof/>
          </w:rPr>
          <w:t>Figure 48 Material &amp; Energy flow for rice product</w:t>
        </w:r>
        <w:r w:rsidR="006A42FF">
          <w:rPr>
            <w:noProof/>
            <w:webHidden/>
          </w:rPr>
          <w:tab/>
        </w:r>
        <w:r w:rsidR="006A42FF">
          <w:rPr>
            <w:noProof/>
            <w:webHidden/>
          </w:rPr>
          <w:fldChar w:fldCharType="begin"/>
        </w:r>
        <w:r w:rsidR="006A42FF">
          <w:rPr>
            <w:noProof/>
            <w:webHidden/>
          </w:rPr>
          <w:instrText xml:space="preserve"> PAGEREF _Toc518370612 \h </w:instrText>
        </w:r>
        <w:r w:rsidR="006A42FF">
          <w:rPr>
            <w:noProof/>
            <w:webHidden/>
          </w:rPr>
        </w:r>
        <w:r w:rsidR="006A42FF">
          <w:rPr>
            <w:noProof/>
            <w:webHidden/>
          </w:rPr>
          <w:fldChar w:fldCharType="separate"/>
        </w:r>
        <w:r w:rsidR="006A42FF">
          <w:rPr>
            <w:noProof/>
            <w:webHidden/>
          </w:rPr>
          <w:t>129</w:t>
        </w:r>
        <w:r w:rsidR="006A42FF">
          <w:rPr>
            <w:noProof/>
            <w:webHidden/>
          </w:rPr>
          <w:fldChar w:fldCharType="end"/>
        </w:r>
      </w:hyperlink>
    </w:p>
    <w:p w14:paraId="512A39FA" w14:textId="77777777" w:rsidR="006A42FF" w:rsidRDefault="009D1CB5">
      <w:pPr>
        <w:pStyle w:val="TableofFigures"/>
        <w:tabs>
          <w:tab w:val="right" w:leader="dot" w:pos="8165"/>
        </w:tabs>
        <w:rPr>
          <w:rFonts w:eastAsiaTheme="minorEastAsia"/>
          <w:noProof/>
          <w:lang w:eastAsia="en-GB"/>
        </w:rPr>
      </w:pPr>
      <w:hyperlink w:anchor="_Toc518370613" w:history="1">
        <w:r w:rsidR="006A42FF" w:rsidRPr="00F11A7F">
          <w:rPr>
            <w:rStyle w:val="Hyperlink"/>
            <w:rFonts w:ascii="Times New Roman" w:hAnsi="Times New Roman" w:cs="Times New Roman"/>
            <w:noProof/>
          </w:rPr>
          <w:t>Figure 49 Mass allocation model to assess how much input contribute to 500kg Oat Husk</w:t>
        </w:r>
        <w:r w:rsidR="006A42FF">
          <w:rPr>
            <w:noProof/>
            <w:webHidden/>
          </w:rPr>
          <w:tab/>
        </w:r>
        <w:r w:rsidR="006A42FF">
          <w:rPr>
            <w:noProof/>
            <w:webHidden/>
          </w:rPr>
          <w:fldChar w:fldCharType="begin"/>
        </w:r>
        <w:r w:rsidR="006A42FF">
          <w:rPr>
            <w:noProof/>
            <w:webHidden/>
          </w:rPr>
          <w:instrText xml:space="preserve"> PAGEREF _Toc518370613 \h </w:instrText>
        </w:r>
        <w:r w:rsidR="006A42FF">
          <w:rPr>
            <w:noProof/>
            <w:webHidden/>
          </w:rPr>
        </w:r>
        <w:r w:rsidR="006A42FF">
          <w:rPr>
            <w:noProof/>
            <w:webHidden/>
          </w:rPr>
          <w:fldChar w:fldCharType="separate"/>
        </w:r>
        <w:r w:rsidR="006A42FF">
          <w:rPr>
            <w:noProof/>
            <w:webHidden/>
          </w:rPr>
          <w:t>131</w:t>
        </w:r>
        <w:r w:rsidR="006A42FF">
          <w:rPr>
            <w:noProof/>
            <w:webHidden/>
          </w:rPr>
          <w:fldChar w:fldCharType="end"/>
        </w:r>
      </w:hyperlink>
    </w:p>
    <w:p w14:paraId="5BFEFF84" w14:textId="77777777" w:rsidR="006A42FF" w:rsidRDefault="009D1CB5">
      <w:pPr>
        <w:pStyle w:val="TableofFigures"/>
        <w:tabs>
          <w:tab w:val="right" w:leader="dot" w:pos="8165"/>
        </w:tabs>
        <w:rPr>
          <w:rFonts w:eastAsiaTheme="minorEastAsia"/>
          <w:noProof/>
          <w:lang w:eastAsia="en-GB"/>
        </w:rPr>
      </w:pPr>
      <w:hyperlink w:anchor="_Toc518370614" w:history="1">
        <w:r w:rsidR="006A42FF" w:rsidRPr="00F11A7F">
          <w:rPr>
            <w:rStyle w:val="Hyperlink"/>
            <w:rFonts w:ascii="Times New Roman" w:hAnsi="Times New Roman" w:cs="Times New Roman"/>
            <w:noProof/>
          </w:rPr>
          <w:t>Figure 50 Economic allocation model to assess how much input contributes to 500kg Oat Husk</w:t>
        </w:r>
        <w:r w:rsidR="006A42FF">
          <w:rPr>
            <w:noProof/>
            <w:webHidden/>
          </w:rPr>
          <w:tab/>
        </w:r>
        <w:r w:rsidR="006A42FF">
          <w:rPr>
            <w:noProof/>
            <w:webHidden/>
          </w:rPr>
          <w:fldChar w:fldCharType="begin"/>
        </w:r>
        <w:r w:rsidR="006A42FF">
          <w:rPr>
            <w:noProof/>
            <w:webHidden/>
          </w:rPr>
          <w:instrText xml:space="preserve"> PAGEREF _Toc518370614 \h </w:instrText>
        </w:r>
        <w:r w:rsidR="006A42FF">
          <w:rPr>
            <w:noProof/>
            <w:webHidden/>
          </w:rPr>
        </w:r>
        <w:r w:rsidR="006A42FF">
          <w:rPr>
            <w:noProof/>
            <w:webHidden/>
          </w:rPr>
          <w:fldChar w:fldCharType="separate"/>
        </w:r>
        <w:r w:rsidR="006A42FF">
          <w:rPr>
            <w:noProof/>
            <w:webHidden/>
          </w:rPr>
          <w:t>132</w:t>
        </w:r>
        <w:r w:rsidR="006A42FF">
          <w:rPr>
            <w:noProof/>
            <w:webHidden/>
          </w:rPr>
          <w:fldChar w:fldCharType="end"/>
        </w:r>
      </w:hyperlink>
    </w:p>
    <w:p w14:paraId="609D40AB" w14:textId="77777777" w:rsidR="006A42FF" w:rsidRDefault="009D1CB5">
      <w:pPr>
        <w:pStyle w:val="TableofFigures"/>
        <w:tabs>
          <w:tab w:val="right" w:leader="dot" w:pos="8165"/>
        </w:tabs>
        <w:rPr>
          <w:rFonts w:eastAsiaTheme="minorEastAsia"/>
          <w:noProof/>
          <w:lang w:eastAsia="en-GB"/>
        </w:rPr>
      </w:pPr>
      <w:hyperlink w:anchor="_Toc518370615" w:history="1">
        <w:r w:rsidR="006A42FF" w:rsidRPr="00F11A7F">
          <w:rPr>
            <w:rStyle w:val="Hyperlink"/>
            <w:rFonts w:ascii="Times New Roman" w:hAnsi="Times New Roman" w:cs="Times New Roman"/>
            <w:noProof/>
          </w:rPr>
          <w:t>Figure 51 Material and energy flow of sinter plant with the addition of the three biomass by-product/co-products. The purple box illustrates the material of variation with red box highlighting the biomass for partial substitution with the purple box.</w:t>
        </w:r>
        <w:r w:rsidR="006A42FF">
          <w:rPr>
            <w:noProof/>
            <w:webHidden/>
          </w:rPr>
          <w:tab/>
        </w:r>
        <w:r w:rsidR="006A42FF">
          <w:rPr>
            <w:noProof/>
            <w:webHidden/>
          </w:rPr>
          <w:fldChar w:fldCharType="begin"/>
        </w:r>
        <w:r w:rsidR="006A42FF">
          <w:rPr>
            <w:noProof/>
            <w:webHidden/>
          </w:rPr>
          <w:instrText xml:space="preserve"> PAGEREF _Toc518370615 \h </w:instrText>
        </w:r>
        <w:r w:rsidR="006A42FF">
          <w:rPr>
            <w:noProof/>
            <w:webHidden/>
          </w:rPr>
        </w:r>
        <w:r w:rsidR="006A42FF">
          <w:rPr>
            <w:noProof/>
            <w:webHidden/>
          </w:rPr>
          <w:fldChar w:fldCharType="separate"/>
        </w:r>
        <w:r w:rsidR="006A42FF">
          <w:rPr>
            <w:noProof/>
            <w:webHidden/>
          </w:rPr>
          <w:t>133</w:t>
        </w:r>
        <w:r w:rsidR="006A42FF">
          <w:rPr>
            <w:noProof/>
            <w:webHidden/>
          </w:rPr>
          <w:fldChar w:fldCharType="end"/>
        </w:r>
      </w:hyperlink>
    </w:p>
    <w:p w14:paraId="0BC6D889" w14:textId="77777777" w:rsidR="006A42FF" w:rsidRDefault="009D1CB5">
      <w:pPr>
        <w:pStyle w:val="TableofFigures"/>
        <w:tabs>
          <w:tab w:val="right" w:leader="dot" w:pos="8165"/>
        </w:tabs>
        <w:rPr>
          <w:rFonts w:eastAsiaTheme="minorEastAsia"/>
          <w:noProof/>
          <w:lang w:eastAsia="en-GB"/>
        </w:rPr>
      </w:pPr>
      <w:hyperlink w:anchor="_Toc518370616" w:history="1">
        <w:r w:rsidR="006A42FF" w:rsidRPr="00F11A7F">
          <w:rPr>
            <w:rStyle w:val="Hyperlink"/>
            <w:rFonts w:ascii="Times New Roman" w:hAnsi="Times New Roman" w:cs="Times New Roman"/>
            <w:noProof/>
          </w:rPr>
          <w:t>Figure 52 Global warming potential for biomass substitution using sinter pot results</w:t>
        </w:r>
        <w:r w:rsidR="006A42FF">
          <w:rPr>
            <w:noProof/>
            <w:webHidden/>
          </w:rPr>
          <w:tab/>
        </w:r>
        <w:r w:rsidR="006A42FF">
          <w:rPr>
            <w:noProof/>
            <w:webHidden/>
          </w:rPr>
          <w:fldChar w:fldCharType="begin"/>
        </w:r>
        <w:r w:rsidR="006A42FF">
          <w:rPr>
            <w:noProof/>
            <w:webHidden/>
          </w:rPr>
          <w:instrText xml:space="preserve"> PAGEREF _Toc518370616 \h </w:instrText>
        </w:r>
        <w:r w:rsidR="006A42FF">
          <w:rPr>
            <w:noProof/>
            <w:webHidden/>
          </w:rPr>
        </w:r>
        <w:r w:rsidR="006A42FF">
          <w:rPr>
            <w:noProof/>
            <w:webHidden/>
          </w:rPr>
          <w:fldChar w:fldCharType="separate"/>
        </w:r>
        <w:r w:rsidR="006A42FF">
          <w:rPr>
            <w:noProof/>
            <w:webHidden/>
          </w:rPr>
          <w:t>136</w:t>
        </w:r>
        <w:r w:rsidR="006A42FF">
          <w:rPr>
            <w:noProof/>
            <w:webHidden/>
          </w:rPr>
          <w:fldChar w:fldCharType="end"/>
        </w:r>
      </w:hyperlink>
    </w:p>
    <w:p w14:paraId="666DAF46" w14:textId="77777777" w:rsidR="006A42FF" w:rsidRDefault="009D1CB5">
      <w:pPr>
        <w:pStyle w:val="TableofFigures"/>
        <w:tabs>
          <w:tab w:val="right" w:leader="dot" w:pos="8165"/>
        </w:tabs>
        <w:rPr>
          <w:rFonts w:eastAsiaTheme="minorEastAsia"/>
          <w:noProof/>
          <w:lang w:eastAsia="en-GB"/>
        </w:rPr>
      </w:pPr>
      <w:hyperlink w:anchor="_Toc518370617" w:history="1">
        <w:r w:rsidR="006A42FF" w:rsidRPr="00F11A7F">
          <w:rPr>
            <w:rStyle w:val="Hyperlink"/>
            <w:rFonts w:ascii="Times New Roman" w:hAnsi="Times New Roman" w:cs="Times New Roman"/>
            <w:noProof/>
          </w:rPr>
          <w:t>Figure 53 Energy Impact for biomass substitution (Mass allocation)</w:t>
        </w:r>
        <w:r w:rsidR="006A42FF">
          <w:rPr>
            <w:noProof/>
            <w:webHidden/>
          </w:rPr>
          <w:tab/>
        </w:r>
        <w:r w:rsidR="006A42FF">
          <w:rPr>
            <w:noProof/>
            <w:webHidden/>
          </w:rPr>
          <w:fldChar w:fldCharType="begin"/>
        </w:r>
        <w:r w:rsidR="006A42FF">
          <w:rPr>
            <w:noProof/>
            <w:webHidden/>
          </w:rPr>
          <w:instrText xml:space="preserve"> PAGEREF _Toc518370617 \h </w:instrText>
        </w:r>
        <w:r w:rsidR="006A42FF">
          <w:rPr>
            <w:noProof/>
            <w:webHidden/>
          </w:rPr>
        </w:r>
        <w:r w:rsidR="006A42FF">
          <w:rPr>
            <w:noProof/>
            <w:webHidden/>
          </w:rPr>
          <w:fldChar w:fldCharType="separate"/>
        </w:r>
        <w:r w:rsidR="006A42FF">
          <w:rPr>
            <w:noProof/>
            <w:webHidden/>
          </w:rPr>
          <w:t>136</w:t>
        </w:r>
        <w:r w:rsidR="006A42FF">
          <w:rPr>
            <w:noProof/>
            <w:webHidden/>
          </w:rPr>
          <w:fldChar w:fldCharType="end"/>
        </w:r>
      </w:hyperlink>
    </w:p>
    <w:p w14:paraId="18E9F06A" w14:textId="77777777" w:rsidR="006A42FF" w:rsidRDefault="009D1CB5">
      <w:pPr>
        <w:pStyle w:val="TableofFigures"/>
        <w:tabs>
          <w:tab w:val="right" w:leader="dot" w:pos="8165"/>
        </w:tabs>
        <w:rPr>
          <w:rFonts w:eastAsiaTheme="minorEastAsia"/>
          <w:noProof/>
          <w:lang w:eastAsia="en-GB"/>
        </w:rPr>
      </w:pPr>
      <w:hyperlink w:anchor="_Toc518370618" w:history="1">
        <w:r w:rsidR="006A42FF" w:rsidRPr="00F11A7F">
          <w:rPr>
            <w:rStyle w:val="Hyperlink"/>
            <w:rFonts w:ascii="Times New Roman" w:hAnsi="Times New Roman" w:cs="Times New Roman"/>
            <w:bCs/>
            <w:noProof/>
          </w:rPr>
          <w:t>Figure 54 Abiotic Depletion for biomass substitution (Mass allocation)</w:t>
        </w:r>
        <w:r w:rsidR="006A42FF">
          <w:rPr>
            <w:noProof/>
            <w:webHidden/>
          </w:rPr>
          <w:tab/>
        </w:r>
        <w:r w:rsidR="006A42FF">
          <w:rPr>
            <w:noProof/>
            <w:webHidden/>
          </w:rPr>
          <w:fldChar w:fldCharType="begin"/>
        </w:r>
        <w:r w:rsidR="006A42FF">
          <w:rPr>
            <w:noProof/>
            <w:webHidden/>
          </w:rPr>
          <w:instrText xml:space="preserve"> PAGEREF _Toc518370618 \h </w:instrText>
        </w:r>
        <w:r w:rsidR="006A42FF">
          <w:rPr>
            <w:noProof/>
            <w:webHidden/>
          </w:rPr>
        </w:r>
        <w:r w:rsidR="006A42FF">
          <w:rPr>
            <w:noProof/>
            <w:webHidden/>
          </w:rPr>
          <w:fldChar w:fldCharType="separate"/>
        </w:r>
        <w:r w:rsidR="006A42FF">
          <w:rPr>
            <w:noProof/>
            <w:webHidden/>
          </w:rPr>
          <w:t>137</w:t>
        </w:r>
        <w:r w:rsidR="006A42FF">
          <w:rPr>
            <w:noProof/>
            <w:webHidden/>
          </w:rPr>
          <w:fldChar w:fldCharType="end"/>
        </w:r>
      </w:hyperlink>
    </w:p>
    <w:p w14:paraId="61B8E022" w14:textId="77777777" w:rsidR="006A42FF" w:rsidRDefault="009D1CB5">
      <w:pPr>
        <w:pStyle w:val="TableofFigures"/>
        <w:tabs>
          <w:tab w:val="right" w:leader="dot" w:pos="8165"/>
        </w:tabs>
        <w:rPr>
          <w:rFonts w:eastAsiaTheme="minorEastAsia"/>
          <w:noProof/>
          <w:lang w:eastAsia="en-GB"/>
        </w:rPr>
      </w:pPr>
      <w:hyperlink w:anchor="_Toc518370619" w:history="1">
        <w:r w:rsidR="006A42FF" w:rsidRPr="00F11A7F">
          <w:rPr>
            <w:rStyle w:val="Hyperlink"/>
            <w:rFonts w:ascii="Times New Roman" w:hAnsi="Times New Roman" w:cs="Times New Roman"/>
            <w:noProof/>
          </w:rPr>
          <w:t>Figure 55 GWP impact when sinter produces a 70% sinter yield</w:t>
        </w:r>
        <w:r w:rsidR="006A42FF">
          <w:rPr>
            <w:noProof/>
            <w:webHidden/>
          </w:rPr>
          <w:tab/>
        </w:r>
        <w:r w:rsidR="006A42FF">
          <w:rPr>
            <w:noProof/>
            <w:webHidden/>
          </w:rPr>
          <w:fldChar w:fldCharType="begin"/>
        </w:r>
        <w:r w:rsidR="006A42FF">
          <w:rPr>
            <w:noProof/>
            <w:webHidden/>
          </w:rPr>
          <w:instrText xml:space="preserve"> PAGEREF _Toc518370619 \h </w:instrText>
        </w:r>
        <w:r w:rsidR="006A42FF">
          <w:rPr>
            <w:noProof/>
            <w:webHidden/>
          </w:rPr>
        </w:r>
        <w:r w:rsidR="006A42FF">
          <w:rPr>
            <w:noProof/>
            <w:webHidden/>
          </w:rPr>
          <w:fldChar w:fldCharType="separate"/>
        </w:r>
        <w:r w:rsidR="006A42FF">
          <w:rPr>
            <w:noProof/>
            <w:webHidden/>
          </w:rPr>
          <w:t>139</w:t>
        </w:r>
        <w:r w:rsidR="006A42FF">
          <w:rPr>
            <w:noProof/>
            <w:webHidden/>
          </w:rPr>
          <w:fldChar w:fldCharType="end"/>
        </w:r>
      </w:hyperlink>
    </w:p>
    <w:p w14:paraId="0C7B5916" w14:textId="77777777" w:rsidR="006A42FF" w:rsidRDefault="009D1CB5">
      <w:pPr>
        <w:pStyle w:val="TableofFigures"/>
        <w:tabs>
          <w:tab w:val="right" w:leader="dot" w:pos="8165"/>
        </w:tabs>
        <w:rPr>
          <w:rFonts w:eastAsiaTheme="minorEastAsia"/>
          <w:noProof/>
          <w:lang w:eastAsia="en-GB"/>
        </w:rPr>
      </w:pPr>
      <w:hyperlink w:anchor="_Toc518370620" w:history="1">
        <w:r w:rsidR="006A42FF" w:rsidRPr="00F11A7F">
          <w:rPr>
            <w:rStyle w:val="Hyperlink"/>
            <w:rFonts w:ascii="Times New Roman" w:hAnsi="Times New Roman" w:cs="Times New Roman"/>
            <w:noProof/>
          </w:rPr>
          <w:t>Figure 56 GWP impact when sinter produces a 70% sinter yield and CO</w:t>
        </w:r>
        <w:r w:rsidR="006A42FF" w:rsidRPr="00F11A7F">
          <w:rPr>
            <w:rStyle w:val="Hyperlink"/>
            <w:rFonts w:ascii="Times New Roman" w:hAnsi="Times New Roman" w:cs="Times New Roman"/>
            <w:noProof/>
            <w:vertAlign w:val="subscript"/>
          </w:rPr>
          <w:t>2</w:t>
        </w:r>
        <w:r w:rsidR="006A42FF" w:rsidRPr="00F11A7F">
          <w:rPr>
            <w:rStyle w:val="Hyperlink"/>
            <w:rFonts w:ascii="Times New Roman" w:hAnsi="Times New Roman" w:cs="Times New Roman"/>
            <w:noProof/>
          </w:rPr>
          <w:t xml:space="preserve"> sequestration is applied</w:t>
        </w:r>
        <w:r w:rsidR="006A42FF">
          <w:rPr>
            <w:noProof/>
            <w:webHidden/>
          </w:rPr>
          <w:tab/>
        </w:r>
        <w:r w:rsidR="006A42FF">
          <w:rPr>
            <w:noProof/>
            <w:webHidden/>
          </w:rPr>
          <w:fldChar w:fldCharType="begin"/>
        </w:r>
        <w:r w:rsidR="006A42FF">
          <w:rPr>
            <w:noProof/>
            <w:webHidden/>
          </w:rPr>
          <w:instrText xml:space="preserve"> PAGEREF _Toc518370620 \h </w:instrText>
        </w:r>
        <w:r w:rsidR="006A42FF">
          <w:rPr>
            <w:noProof/>
            <w:webHidden/>
          </w:rPr>
        </w:r>
        <w:r w:rsidR="006A42FF">
          <w:rPr>
            <w:noProof/>
            <w:webHidden/>
          </w:rPr>
          <w:fldChar w:fldCharType="separate"/>
        </w:r>
        <w:r w:rsidR="006A42FF">
          <w:rPr>
            <w:noProof/>
            <w:webHidden/>
          </w:rPr>
          <w:t>139</w:t>
        </w:r>
        <w:r w:rsidR="006A42FF">
          <w:rPr>
            <w:noProof/>
            <w:webHidden/>
          </w:rPr>
          <w:fldChar w:fldCharType="end"/>
        </w:r>
      </w:hyperlink>
    </w:p>
    <w:p w14:paraId="73156792" w14:textId="77777777" w:rsidR="006A42FF" w:rsidRDefault="009D1CB5">
      <w:pPr>
        <w:pStyle w:val="TableofFigures"/>
        <w:tabs>
          <w:tab w:val="right" w:leader="dot" w:pos="8165"/>
        </w:tabs>
        <w:rPr>
          <w:rFonts w:eastAsiaTheme="minorEastAsia"/>
          <w:noProof/>
          <w:lang w:eastAsia="en-GB"/>
        </w:rPr>
      </w:pPr>
      <w:hyperlink w:anchor="_Toc518370621" w:history="1">
        <w:r w:rsidR="006A42FF" w:rsidRPr="00F11A7F">
          <w:rPr>
            <w:rStyle w:val="Hyperlink"/>
            <w:rFonts w:ascii="Times New Roman" w:hAnsi="Times New Roman" w:cs="Times New Roman"/>
            <w:noProof/>
          </w:rPr>
          <w:t>Figure 57 GWP of 1 tonne oat husk created by mass allocation and economic allocation</w:t>
        </w:r>
        <w:r w:rsidR="006A42FF">
          <w:rPr>
            <w:noProof/>
            <w:webHidden/>
          </w:rPr>
          <w:tab/>
        </w:r>
        <w:r w:rsidR="006A42FF">
          <w:rPr>
            <w:noProof/>
            <w:webHidden/>
          </w:rPr>
          <w:fldChar w:fldCharType="begin"/>
        </w:r>
        <w:r w:rsidR="006A42FF">
          <w:rPr>
            <w:noProof/>
            <w:webHidden/>
          </w:rPr>
          <w:instrText xml:space="preserve"> PAGEREF _Toc518370621 \h </w:instrText>
        </w:r>
        <w:r w:rsidR="006A42FF">
          <w:rPr>
            <w:noProof/>
            <w:webHidden/>
          </w:rPr>
        </w:r>
        <w:r w:rsidR="006A42FF">
          <w:rPr>
            <w:noProof/>
            <w:webHidden/>
          </w:rPr>
          <w:fldChar w:fldCharType="separate"/>
        </w:r>
        <w:r w:rsidR="006A42FF">
          <w:rPr>
            <w:noProof/>
            <w:webHidden/>
          </w:rPr>
          <w:t>141</w:t>
        </w:r>
        <w:r w:rsidR="006A42FF">
          <w:rPr>
            <w:noProof/>
            <w:webHidden/>
          </w:rPr>
          <w:fldChar w:fldCharType="end"/>
        </w:r>
      </w:hyperlink>
    </w:p>
    <w:p w14:paraId="1733504A" w14:textId="77777777" w:rsidR="006A42FF" w:rsidRDefault="009D1CB5">
      <w:pPr>
        <w:pStyle w:val="TableofFigures"/>
        <w:tabs>
          <w:tab w:val="right" w:leader="dot" w:pos="8165"/>
        </w:tabs>
        <w:rPr>
          <w:rFonts w:eastAsiaTheme="minorEastAsia"/>
          <w:noProof/>
          <w:lang w:eastAsia="en-GB"/>
        </w:rPr>
      </w:pPr>
      <w:hyperlink w:anchor="_Toc518370622" w:history="1">
        <w:r w:rsidR="006A42FF" w:rsidRPr="00F11A7F">
          <w:rPr>
            <w:rStyle w:val="Hyperlink"/>
            <w:rFonts w:ascii="Times New Roman" w:hAnsi="Times New Roman" w:cs="Times New Roman"/>
            <w:noProof/>
          </w:rPr>
          <w:t>Figure 58 Abiotic Depletion of 1 tonne oat husk created by mass allocation and economic allocation</w:t>
        </w:r>
        <w:r w:rsidR="006A42FF">
          <w:rPr>
            <w:noProof/>
            <w:webHidden/>
          </w:rPr>
          <w:tab/>
        </w:r>
        <w:r w:rsidR="006A42FF">
          <w:rPr>
            <w:noProof/>
            <w:webHidden/>
          </w:rPr>
          <w:fldChar w:fldCharType="begin"/>
        </w:r>
        <w:r w:rsidR="006A42FF">
          <w:rPr>
            <w:noProof/>
            <w:webHidden/>
          </w:rPr>
          <w:instrText xml:space="preserve"> PAGEREF _Toc518370622 \h </w:instrText>
        </w:r>
        <w:r w:rsidR="006A42FF">
          <w:rPr>
            <w:noProof/>
            <w:webHidden/>
          </w:rPr>
        </w:r>
        <w:r w:rsidR="006A42FF">
          <w:rPr>
            <w:noProof/>
            <w:webHidden/>
          </w:rPr>
          <w:fldChar w:fldCharType="separate"/>
        </w:r>
        <w:r w:rsidR="006A42FF">
          <w:rPr>
            <w:noProof/>
            <w:webHidden/>
          </w:rPr>
          <w:t>142</w:t>
        </w:r>
        <w:r w:rsidR="006A42FF">
          <w:rPr>
            <w:noProof/>
            <w:webHidden/>
          </w:rPr>
          <w:fldChar w:fldCharType="end"/>
        </w:r>
      </w:hyperlink>
    </w:p>
    <w:p w14:paraId="269BF14A" w14:textId="77777777" w:rsidR="006A42FF" w:rsidRDefault="009D1CB5">
      <w:pPr>
        <w:pStyle w:val="TableofFigures"/>
        <w:tabs>
          <w:tab w:val="right" w:leader="dot" w:pos="8165"/>
        </w:tabs>
        <w:rPr>
          <w:rFonts w:eastAsiaTheme="minorEastAsia"/>
          <w:noProof/>
          <w:lang w:eastAsia="en-GB"/>
        </w:rPr>
      </w:pPr>
      <w:hyperlink w:anchor="_Toc518370623" w:history="1">
        <w:r w:rsidR="006A42FF" w:rsidRPr="00F11A7F">
          <w:rPr>
            <w:rStyle w:val="Hyperlink"/>
            <w:rFonts w:ascii="Times New Roman" w:hAnsi="Times New Roman" w:cs="Times New Roman"/>
            <w:noProof/>
          </w:rPr>
          <w:t>Figure 59 Energy use of 1 tonne oat husk created by mass allocation and economic allocation</w:t>
        </w:r>
        <w:r w:rsidR="006A42FF">
          <w:rPr>
            <w:noProof/>
            <w:webHidden/>
          </w:rPr>
          <w:tab/>
        </w:r>
        <w:r w:rsidR="006A42FF">
          <w:rPr>
            <w:noProof/>
            <w:webHidden/>
          </w:rPr>
          <w:fldChar w:fldCharType="begin"/>
        </w:r>
        <w:r w:rsidR="006A42FF">
          <w:rPr>
            <w:noProof/>
            <w:webHidden/>
          </w:rPr>
          <w:instrText xml:space="preserve"> PAGEREF _Toc518370623 \h </w:instrText>
        </w:r>
        <w:r w:rsidR="006A42FF">
          <w:rPr>
            <w:noProof/>
            <w:webHidden/>
          </w:rPr>
        </w:r>
        <w:r w:rsidR="006A42FF">
          <w:rPr>
            <w:noProof/>
            <w:webHidden/>
          </w:rPr>
          <w:fldChar w:fldCharType="separate"/>
        </w:r>
        <w:r w:rsidR="006A42FF">
          <w:rPr>
            <w:noProof/>
            <w:webHidden/>
          </w:rPr>
          <w:t>143</w:t>
        </w:r>
        <w:r w:rsidR="006A42FF">
          <w:rPr>
            <w:noProof/>
            <w:webHidden/>
          </w:rPr>
          <w:fldChar w:fldCharType="end"/>
        </w:r>
      </w:hyperlink>
    </w:p>
    <w:p w14:paraId="47846585" w14:textId="77777777" w:rsidR="006A42FF" w:rsidRDefault="009D1CB5">
      <w:pPr>
        <w:pStyle w:val="TableofFigures"/>
        <w:tabs>
          <w:tab w:val="right" w:leader="dot" w:pos="8165"/>
        </w:tabs>
        <w:rPr>
          <w:rFonts w:eastAsiaTheme="minorEastAsia"/>
          <w:noProof/>
          <w:lang w:eastAsia="en-GB"/>
        </w:rPr>
      </w:pPr>
      <w:hyperlink w:anchor="_Toc518370624" w:history="1">
        <w:r w:rsidR="006A42FF" w:rsidRPr="00F11A7F">
          <w:rPr>
            <w:rStyle w:val="Hyperlink"/>
            <w:rFonts w:ascii="Times New Roman" w:hAnsi="Times New Roman" w:cs="Times New Roman"/>
            <w:noProof/>
          </w:rPr>
          <w:t>Figure 60 Generic example of COG utilised in an integrated steel plant (Remus, et al., 2013)</w:t>
        </w:r>
        <w:r w:rsidR="006A42FF">
          <w:rPr>
            <w:noProof/>
            <w:webHidden/>
          </w:rPr>
          <w:tab/>
        </w:r>
        <w:r w:rsidR="006A42FF">
          <w:rPr>
            <w:noProof/>
            <w:webHidden/>
          </w:rPr>
          <w:fldChar w:fldCharType="begin"/>
        </w:r>
        <w:r w:rsidR="006A42FF">
          <w:rPr>
            <w:noProof/>
            <w:webHidden/>
          </w:rPr>
          <w:instrText xml:space="preserve"> PAGEREF _Toc518370624 \h </w:instrText>
        </w:r>
        <w:r w:rsidR="006A42FF">
          <w:rPr>
            <w:noProof/>
            <w:webHidden/>
          </w:rPr>
        </w:r>
        <w:r w:rsidR="006A42FF">
          <w:rPr>
            <w:noProof/>
            <w:webHidden/>
          </w:rPr>
          <w:fldChar w:fldCharType="separate"/>
        </w:r>
        <w:r w:rsidR="006A42FF">
          <w:rPr>
            <w:noProof/>
            <w:webHidden/>
          </w:rPr>
          <w:t>159</w:t>
        </w:r>
        <w:r w:rsidR="006A42FF">
          <w:rPr>
            <w:noProof/>
            <w:webHidden/>
          </w:rPr>
          <w:fldChar w:fldCharType="end"/>
        </w:r>
      </w:hyperlink>
    </w:p>
    <w:p w14:paraId="3D377DA7" w14:textId="77777777" w:rsidR="006A42FF" w:rsidRDefault="009D1CB5">
      <w:pPr>
        <w:pStyle w:val="TableofFigures"/>
        <w:tabs>
          <w:tab w:val="right" w:leader="dot" w:pos="8165"/>
        </w:tabs>
        <w:rPr>
          <w:rFonts w:eastAsiaTheme="minorEastAsia"/>
          <w:noProof/>
          <w:lang w:eastAsia="en-GB"/>
        </w:rPr>
      </w:pPr>
      <w:hyperlink w:anchor="_Toc518370625" w:history="1">
        <w:r w:rsidR="006A42FF" w:rsidRPr="00F11A7F">
          <w:rPr>
            <w:rStyle w:val="Hyperlink"/>
            <w:rFonts w:ascii="Times New Roman" w:hAnsi="Times New Roman" w:cs="Times New Roman"/>
            <w:noProof/>
          </w:rPr>
          <w:t>Figure 61 Generic example of BFG and BOFG flow at an integrated steelworks (Remus, et al., 2013)</w:t>
        </w:r>
        <w:r w:rsidR="006A42FF">
          <w:rPr>
            <w:noProof/>
            <w:webHidden/>
          </w:rPr>
          <w:tab/>
        </w:r>
        <w:r w:rsidR="006A42FF">
          <w:rPr>
            <w:noProof/>
            <w:webHidden/>
          </w:rPr>
          <w:fldChar w:fldCharType="begin"/>
        </w:r>
        <w:r w:rsidR="006A42FF">
          <w:rPr>
            <w:noProof/>
            <w:webHidden/>
          </w:rPr>
          <w:instrText xml:space="preserve"> PAGEREF _Toc518370625 \h </w:instrText>
        </w:r>
        <w:r w:rsidR="006A42FF">
          <w:rPr>
            <w:noProof/>
            <w:webHidden/>
          </w:rPr>
        </w:r>
        <w:r w:rsidR="006A42FF">
          <w:rPr>
            <w:noProof/>
            <w:webHidden/>
          </w:rPr>
          <w:fldChar w:fldCharType="separate"/>
        </w:r>
        <w:r w:rsidR="006A42FF">
          <w:rPr>
            <w:noProof/>
            <w:webHidden/>
          </w:rPr>
          <w:t>160</w:t>
        </w:r>
        <w:r w:rsidR="006A42FF">
          <w:rPr>
            <w:noProof/>
            <w:webHidden/>
          </w:rPr>
          <w:fldChar w:fldCharType="end"/>
        </w:r>
      </w:hyperlink>
    </w:p>
    <w:p w14:paraId="14DC3D72" w14:textId="77777777" w:rsidR="006A42FF" w:rsidRDefault="009D1CB5">
      <w:pPr>
        <w:pStyle w:val="TableofFigures"/>
        <w:tabs>
          <w:tab w:val="right" w:leader="dot" w:pos="8165"/>
        </w:tabs>
        <w:rPr>
          <w:rFonts w:eastAsiaTheme="minorEastAsia"/>
          <w:noProof/>
          <w:lang w:eastAsia="en-GB"/>
        </w:rPr>
      </w:pPr>
      <w:hyperlink w:anchor="_Toc518370626" w:history="1">
        <w:r w:rsidR="006A42FF" w:rsidRPr="00F11A7F">
          <w:rPr>
            <w:rStyle w:val="Hyperlink"/>
            <w:rFonts w:ascii="Times New Roman" w:hAnsi="Times New Roman" w:cs="Times New Roman"/>
            <w:noProof/>
          </w:rPr>
          <w:t xml:space="preserve">Figure 62 </w:t>
        </w:r>
        <w:r w:rsidR="006A42FF" w:rsidRPr="00F11A7F">
          <w:rPr>
            <w:rStyle w:val="Hyperlink"/>
            <w:rFonts w:ascii="Times New Roman" w:hAnsi="Times New Roman" w:cs="Times New Roman"/>
            <w:iCs/>
            <w:noProof/>
          </w:rPr>
          <w:t xml:space="preserve">Direct and indirect emissions from the BF-BOF production of steel </w:t>
        </w:r>
        <w:r w:rsidR="006A42FF" w:rsidRPr="00F11A7F">
          <w:rPr>
            <w:rStyle w:val="Hyperlink"/>
            <w:rFonts w:ascii="Times New Roman" w:hAnsi="Times New Roman" w:cs="Times New Roman"/>
            <w:noProof/>
          </w:rPr>
          <w:t>(EUROFER, 2014)</w:t>
        </w:r>
        <w:r w:rsidR="006A42FF" w:rsidRPr="00F11A7F">
          <w:rPr>
            <w:rStyle w:val="Hyperlink"/>
            <w:rFonts w:ascii="Times New Roman" w:hAnsi="Times New Roman" w:cs="Times New Roman"/>
            <w:iCs/>
            <w:noProof/>
          </w:rPr>
          <w:t>)</w:t>
        </w:r>
        <w:r w:rsidR="006A42FF">
          <w:rPr>
            <w:noProof/>
            <w:webHidden/>
          </w:rPr>
          <w:tab/>
        </w:r>
        <w:r w:rsidR="006A42FF">
          <w:rPr>
            <w:noProof/>
            <w:webHidden/>
          </w:rPr>
          <w:fldChar w:fldCharType="begin"/>
        </w:r>
        <w:r w:rsidR="006A42FF">
          <w:rPr>
            <w:noProof/>
            <w:webHidden/>
          </w:rPr>
          <w:instrText xml:space="preserve"> PAGEREF _Toc518370626 \h </w:instrText>
        </w:r>
        <w:r w:rsidR="006A42FF">
          <w:rPr>
            <w:noProof/>
            <w:webHidden/>
          </w:rPr>
        </w:r>
        <w:r w:rsidR="006A42FF">
          <w:rPr>
            <w:noProof/>
            <w:webHidden/>
          </w:rPr>
          <w:fldChar w:fldCharType="separate"/>
        </w:r>
        <w:r w:rsidR="006A42FF">
          <w:rPr>
            <w:noProof/>
            <w:webHidden/>
          </w:rPr>
          <w:t>162</w:t>
        </w:r>
        <w:r w:rsidR="006A42FF">
          <w:rPr>
            <w:noProof/>
            <w:webHidden/>
          </w:rPr>
          <w:fldChar w:fldCharType="end"/>
        </w:r>
      </w:hyperlink>
    </w:p>
    <w:p w14:paraId="602E06B8" w14:textId="77777777" w:rsidR="006A42FF" w:rsidRDefault="009D1CB5">
      <w:pPr>
        <w:pStyle w:val="TableofFigures"/>
        <w:tabs>
          <w:tab w:val="right" w:leader="dot" w:pos="8165"/>
        </w:tabs>
        <w:rPr>
          <w:rFonts w:eastAsiaTheme="minorEastAsia"/>
          <w:noProof/>
          <w:lang w:eastAsia="en-GB"/>
        </w:rPr>
      </w:pPr>
      <w:hyperlink w:anchor="_Toc518370627" w:history="1">
        <w:r w:rsidR="006A42FF" w:rsidRPr="00F11A7F">
          <w:rPr>
            <w:rStyle w:val="Hyperlink"/>
            <w:rFonts w:ascii="Times New Roman" w:hAnsi="Times New Roman" w:cs="Times New Roman"/>
            <w:noProof/>
          </w:rPr>
          <w:t>Figure 63</w:t>
        </w:r>
        <w:r w:rsidR="006A42FF" w:rsidRPr="00F11A7F">
          <w:rPr>
            <w:rStyle w:val="Hyperlink"/>
            <w:rFonts w:ascii="Times New Roman" w:hAnsi="Times New Roman" w:cs="Times New Roman"/>
            <w:iCs/>
            <w:noProof/>
          </w:rPr>
          <w:t xml:space="preserve"> CO</w:t>
        </w:r>
        <w:r w:rsidR="006A42FF" w:rsidRPr="00F11A7F">
          <w:rPr>
            <w:rStyle w:val="Hyperlink"/>
            <w:rFonts w:ascii="Times New Roman" w:hAnsi="Times New Roman" w:cs="Times New Roman"/>
            <w:iCs/>
            <w:noProof/>
            <w:vertAlign w:val="subscript"/>
          </w:rPr>
          <w:t xml:space="preserve"> 2</w:t>
        </w:r>
        <w:r w:rsidR="006A42FF" w:rsidRPr="00F11A7F">
          <w:rPr>
            <w:rStyle w:val="Hyperlink"/>
            <w:rFonts w:ascii="Times New Roman" w:hAnsi="Times New Roman" w:cs="Times New Roman"/>
            <w:iCs/>
            <w:noProof/>
          </w:rPr>
          <w:t xml:space="preserve"> emissions from a typical integrated steelworks </w:t>
        </w:r>
        <w:r w:rsidR="006A42FF" w:rsidRPr="00F11A7F">
          <w:rPr>
            <w:rStyle w:val="Hyperlink"/>
            <w:rFonts w:ascii="Times New Roman" w:hAnsi="Times New Roman" w:cs="Times New Roman"/>
            <w:noProof/>
          </w:rPr>
          <w:t>(Carpenter, 2012)</w:t>
        </w:r>
        <w:r w:rsidR="006A42FF">
          <w:rPr>
            <w:noProof/>
            <w:webHidden/>
          </w:rPr>
          <w:tab/>
        </w:r>
        <w:r w:rsidR="006A42FF">
          <w:rPr>
            <w:noProof/>
            <w:webHidden/>
          </w:rPr>
          <w:fldChar w:fldCharType="begin"/>
        </w:r>
        <w:r w:rsidR="006A42FF">
          <w:rPr>
            <w:noProof/>
            <w:webHidden/>
          </w:rPr>
          <w:instrText xml:space="preserve"> PAGEREF _Toc518370627 \h </w:instrText>
        </w:r>
        <w:r w:rsidR="006A42FF">
          <w:rPr>
            <w:noProof/>
            <w:webHidden/>
          </w:rPr>
        </w:r>
        <w:r w:rsidR="006A42FF">
          <w:rPr>
            <w:noProof/>
            <w:webHidden/>
          </w:rPr>
          <w:fldChar w:fldCharType="separate"/>
        </w:r>
        <w:r w:rsidR="006A42FF">
          <w:rPr>
            <w:noProof/>
            <w:webHidden/>
          </w:rPr>
          <w:t>164</w:t>
        </w:r>
        <w:r w:rsidR="006A42FF">
          <w:rPr>
            <w:noProof/>
            <w:webHidden/>
          </w:rPr>
          <w:fldChar w:fldCharType="end"/>
        </w:r>
      </w:hyperlink>
    </w:p>
    <w:p w14:paraId="60C4A58C" w14:textId="77777777" w:rsidR="006A42FF" w:rsidRDefault="009D1CB5">
      <w:pPr>
        <w:pStyle w:val="TableofFigures"/>
        <w:tabs>
          <w:tab w:val="right" w:leader="dot" w:pos="8165"/>
        </w:tabs>
        <w:rPr>
          <w:rFonts w:eastAsiaTheme="minorEastAsia"/>
          <w:noProof/>
          <w:lang w:eastAsia="en-GB"/>
        </w:rPr>
      </w:pPr>
      <w:hyperlink w:anchor="_Toc518370628" w:history="1">
        <w:r w:rsidR="006A42FF" w:rsidRPr="00F11A7F">
          <w:rPr>
            <w:rStyle w:val="Hyperlink"/>
            <w:rFonts w:ascii="Times New Roman" w:hAnsi="Times New Roman" w:cs="Times New Roman"/>
            <w:noProof/>
          </w:rPr>
          <w:t>Figure 64 Cradle to grave boundary flow</w:t>
        </w:r>
        <w:r w:rsidR="006A42FF">
          <w:rPr>
            <w:noProof/>
            <w:webHidden/>
          </w:rPr>
          <w:tab/>
        </w:r>
        <w:r w:rsidR="006A42FF">
          <w:rPr>
            <w:noProof/>
            <w:webHidden/>
          </w:rPr>
          <w:fldChar w:fldCharType="begin"/>
        </w:r>
        <w:r w:rsidR="006A42FF">
          <w:rPr>
            <w:noProof/>
            <w:webHidden/>
          </w:rPr>
          <w:instrText xml:space="preserve"> PAGEREF _Toc518370628 \h </w:instrText>
        </w:r>
        <w:r w:rsidR="006A42FF">
          <w:rPr>
            <w:noProof/>
            <w:webHidden/>
          </w:rPr>
        </w:r>
        <w:r w:rsidR="006A42FF">
          <w:rPr>
            <w:noProof/>
            <w:webHidden/>
          </w:rPr>
          <w:fldChar w:fldCharType="separate"/>
        </w:r>
        <w:r w:rsidR="006A42FF">
          <w:rPr>
            <w:noProof/>
            <w:webHidden/>
          </w:rPr>
          <w:t>166</w:t>
        </w:r>
        <w:r w:rsidR="006A42FF">
          <w:rPr>
            <w:noProof/>
            <w:webHidden/>
          </w:rPr>
          <w:fldChar w:fldCharType="end"/>
        </w:r>
      </w:hyperlink>
    </w:p>
    <w:p w14:paraId="4E182E02" w14:textId="77777777" w:rsidR="00722A91" w:rsidRPr="0025381C" w:rsidRDefault="00913B24" w:rsidP="00C10F53">
      <w:pPr>
        <w:spacing w:line="360" w:lineRule="auto"/>
        <w:jc w:val="both"/>
        <w:rPr>
          <w:rFonts w:ascii="Times New Roman" w:hAnsi="Times New Roman" w:cs="Times New Roman"/>
          <w:color w:val="000000" w:themeColor="text1"/>
          <w:sz w:val="24"/>
          <w:szCs w:val="24"/>
        </w:rPr>
      </w:pPr>
      <w:r w:rsidRPr="00EF4FF7">
        <w:rPr>
          <w:rFonts w:ascii="Times New Roman" w:hAnsi="Times New Roman" w:cs="Times New Roman"/>
          <w:color w:val="000000" w:themeColor="text1"/>
          <w:sz w:val="24"/>
          <w:szCs w:val="24"/>
        </w:rPr>
        <w:fldChar w:fldCharType="end"/>
      </w:r>
    </w:p>
    <w:p w14:paraId="562E50C6" w14:textId="67B0C874" w:rsidR="00805586" w:rsidRPr="00EF4FF7" w:rsidRDefault="00293357" w:rsidP="008D3758">
      <w:pPr>
        <w:pStyle w:val="Heading1"/>
        <w:rPr>
          <w:rFonts w:ascii="Times New Roman" w:hAnsi="Times New Roman" w:cs="Times New Roman"/>
          <w:b w:val="0"/>
          <w:sz w:val="24"/>
          <w:szCs w:val="24"/>
        </w:rPr>
      </w:pPr>
      <w:bookmarkStart w:id="4" w:name="_Toc518370492"/>
      <w:r w:rsidRPr="00EF4FF7">
        <w:rPr>
          <w:rFonts w:ascii="Times New Roman" w:hAnsi="Times New Roman" w:cs="Times New Roman"/>
          <w:b w:val="0"/>
          <w:color w:val="auto"/>
          <w:sz w:val="24"/>
          <w:szCs w:val="24"/>
        </w:rPr>
        <w:t>List of Tables</w:t>
      </w:r>
      <w:bookmarkEnd w:id="4"/>
    </w:p>
    <w:p w14:paraId="4A7F3EB1" w14:textId="77777777" w:rsidR="003C2F0A" w:rsidRPr="0025381C" w:rsidRDefault="003C2F0A" w:rsidP="008D3758"/>
    <w:p w14:paraId="25819D30" w14:textId="77777777" w:rsidR="006A42FF" w:rsidRDefault="00293357">
      <w:pPr>
        <w:pStyle w:val="TableofFigures"/>
        <w:tabs>
          <w:tab w:val="right" w:leader="dot" w:pos="8165"/>
        </w:tabs>
        <w:rPr>
          <w:rFonts w:eastAsiaTheme="minorEastAsia"/>
          <w:noProof/>
          <w:lang w:eastAsia="en-GB"/>
        </w:rPr>
      </w:pPr>
      <w:r w:rsidRPr="00EF4FF7">
        <w:rPr>
          <w:rFonts w:ascii="Times New Roman" w:hAnsi="Times New Roman" w:cs="Times New Roman"/>
          <w:color w:val="000000" w:themeColor="text1"/>
          <w:sz w:val="24"/>
          <w:szCs w:val="24"/>
        </w:rPr>
        <w:fldChar w:fldCharType="begin"/>
      </w:r>
      <w:r w:rsidRPr="0025381C">
        <w:rPr>
          <w:rFonts w:ascii="Times New Roman" w:hAnsi="Times New Roman" w:cs="Times New Roman"/>
          <w:color w:val="000000" w:themeColor="text1"/>
          <w:sz w:val="24"/>
          <w:szCs w:val="24"/>
        </w:rPr>
        <w:instrText xml:space="preserve"> TOC \h \z \c "Table" </w:instrText>
      </w:r>
      <w:r w:rsidRPr="00EF4FF7">
        <w:rPr>
          <w:rFonts w:ascii="Times New Roman" w:hAnsi="Times New Roman" w:cs="Times New Roman"/>
          <w:color w:val="000000" w:themeColor="text1"/>
          <w:sz w:val="24"/>
          <w:szCs w:val="24"/>
        </w:rPr>
        <w:fldChar w:fldCharType="separate"/>
      </w:r>
      <w:hyperlink w:anchor="_Toc518370629" w:history="1">
        <w:r w:rsidR="006A42FF" w:rsidRPr="00804E09">
          <w:rPr>
            <w:rStyle w:val="Hyperlink"/>
            <w:rFonts w:ascii="Times New Roman" w:hAnsi="Times New Roman" w:cs="Times New Roman"/>
            <w:noProof/>
          </w:rPr>
          <w:t>Table 1 Carbon Footprint budget for the UK (DECC, 2011)</w:t>
        </w:r>
        <w:r w:rsidR="006A42FF">
          <w:rPr>
            <w:noProof/>
            <w:webHidden/>
          </w:rPr>
          <w:tab/>
        </w:r>
        <w:r w:rsidR="006A42FF">
          <w:rPr>
            <w:noProof/>
            <w:webHidden/>
          </w:rPr>
          <w:fldChar w:fldCharType="begin"/>
        </w:r>
        <w:r w:rsidR="006A42FF">
          <w:rPr>
            <w:noProof/>
            <w:webHidden/>
          </w:rPr>
          <w:instrText xml:space="preserve"> PAGEREF _Toc518370629 \h </w:instrText>
        </w:r>
        <w:r w:rsidR="006A42FF">
          <w:rPr>
            <w:noProof/>
            <w:webHidden/>
          </w:rPr>
        </w:r>
        <w:r w:rsidR="006A42FF">
          <w:rPr>
            <w:noProof/>
            <w:webHidden/>
          </w:rPr>
          <w:fldChar w:fldCharType="separate"/>
        </w:r>
        <w:r w:rsidR="006A42FF">
          <w:rPr>
            <w:noProof/>
            <w:webHidden/>
          </w:rPr>
          <w:t>25</w:t>
        </w:r>
        <w:r w:rsidR="006A42FF">
          <w:rPr>
            <w:noProof/>
            <w:webHidden/>
          </w:rPr>
          <w:fldChar w:fldCharType="end"/>
        </w:r>
      </w:hyperlink>
    </w:p>
    <w:p w14:paraId="7877EEBD" w14:textId="77777777" w:rsidR="006A42FF" w:rsidRDefault="009D1CB5">
      <w:pPr>
        <w:pStyle w:val="TableofFigures"/>
        <w:tabs>
          <w:tab w:val="right" w:leader="dot" w:pos="8165"/>
        </w:tabs>
        <w:rPr>
          <w:rFonts w:eastAsiaTheme="minorEastAsia"/>
          <w:noProof/>
          <w:lang w:eastAsia="en-GB"/>
        </w:rPr>
      </w:pPr>
      <w:hyperlink w:anchor="_Toc518370630" w:history="1">
        <w:r w:rsidR="006A42FF" w:rsidRPr="00804E09">
          <w:rPr>
            <w:rStyle w:val="Hyperlink"/>
            <w:rFonts w:ascii="Times New Roman" w:hAnsi="Times New Roman" w:cs="Times New Roman"/>
            <w:noProof/>
          </w:rPr>
          <w:t>Table 2 Overall benefits at SSM and LSM EAF’s (Zaharia, et al., 2012)</w:t>
        </w:r>
        <w:r w:rsidR="006A42FF">
          <w:rPr>
            <w:noProof/>
            <w:webHidden/>
          </w:rPr>
          <w:tab/>
        </w:r>
        <w:r w:rsidR="006A42FF">
          <w:rPr>
            <w:noProof/>
            <w:webHidden/>
          </w:rPr>
          <w:fldChar w:fldCharType="begin"/>
        </w:r>
        <w:r w:rsidR="006A42FF">
          <w:rPr>
            <w:noProof/>
            <w:webHidden/>
          </w:rPr>
          <w:instrText xml:space="preserve"> PAGEREF _Toc518370630 \h </w:instrText>
        </w:r>
        <w:r w:rsidR="006A42FF">
          <w:rPr>
            <w:noProof/>
            <w:webHidden/>
          </w:rPr>
        </w:r>
        <w:r w:rsidR="006A42FF">
          <w:rPr>
            <w:noProof/>
            <w:webHidden/>
          </w:rPr>
          <w:fldChar w:fldCharType="separate"/>
        </w:r>
        <w:r w:rsidR="006A42FF">
          <w:rPr>
            <w:noProof/>
            <w:webHidden/>
          </w:rPr>
          <w:t>32</w:t>
        </w:r>
        <w:r w:rsidR="006A42FF">
          <w:rPr>
            <w:noProof/>
            <w:webHidden/>
          </w:rPr>
          <w:fldChar w:fldCharType="end"/>
        </w:r>
      </w:hyperlink>
    </w:p>
    <w:p w14:paraId="2C0EB143" w14:textId="77777777" w:rsidR="006A42FF" w:rsidRDefault="009D1CB5">
      <w:pPr>
        <w:pStyle w:val="TableofFigures"/>
        <w:tabs>
          <w:tab w:val="right" w:leader="dot" w:pos="8165"/>
        </w:tabs>
        <w:rPr>
          <w:rFonts w:eastAsiaTheme="minorEastAsia"/>
          <w:noProof/>
          <w:lang w:eastAsia="en-GB"/>
        </w:rPr>
      </w:pPr>
      <w:hyperlink w:anchor="_Toc518370631" w:history="1">
        <w:r w:rsidR="006A42FF" w:rsidRPr="00804E09">
          <w:rPr>
            <w:rStyle w:val="Hyperlink"/>
            <w:rFonts w:ascii="Times New Roman" w:hAnsi="Times New Roman" w:cs="Times New Roman"/>
            <w:noProof/>
          </w:rPr>
          <w:t xml:space="preserve">Table 3 UK steel production quantity </w:t>
        </w:r>
        <w:r w:rsidR="006A42FF" w:rsidRPr="00804E09">
          <w:rPr>
            <w:rStyle w:val="Hyperlink"/>
            <w:rFonts w:ascii="Times New Roman" w:hAnsi="Times New Roman" w:cs="Times New Roman"/>
            <w:b/>
            <w:noProof/>
          </w:rPr>
          <w:t>(Worldsteel Association, 2013)</w:t>
        </w:r>
        <w:r w:rsidR="006A42FF">
          <w:rPr>
            <w:noProof/>
            <w:webHidden/>
          </w:rPr>
          <w:tab/>
        </w:r>
        <w:r w:rsidR="006A42FF">
          <w:rPr>
            <w:noProof/>
            <w:webHidden/>
          </w:rPr>
          <w:fldChar w:fldCharType="begin"/>
        </w:r>
        <w:r w:rsidR="006A42FF">
          <w:rPr>
            <w:noProof/>
            <w:webHidden/>
          </w:rPr>
          <w:instrText xml:space="preserve"> PAGEREF _Toc518370631 \h </w:instrText>
        </w:r>
        <w:r w:rsidR="006A42FF">
          <w:rPr>
            <w:noProof/>
            <w:webHidden/>
          </w:rPr>
        </w:r>
        <w:r w:rsidR="006A42FF">
          <w:rPr>
            <w:noProof/>
            <w:webHidden/>
          </w:rPr>
          <w:fldChar w:fldCharType="separate"/>
        </w:r>
        <w:r w:rsidR="006A42FF">
          <w:rPr>
            <w:noProof/>
            <w:webHidden/>
          </w:rPr>
          <w:t>53</w:t>
        </w:r>
        <w:r w:rsidR="006A42FF">
          <w:rPr>
            <w:noProof/>
            <w:webHidden/>
          </w:rPr>
          <w:fldChar w:fldCharType="end"/>
        </w:r>
      </w:hyperlink>
    </w:p>
    <w:p w14:paraId="4AB320B2" w14:textId="77777777" w:rsidR="006A42FF" w:rsidRDefault="009D1CB5">
      <w:pPr>
        <w:pStyle w:val="TableofFigures"/>
        <w:tabs>
          <w:tab w:val="right" w:leader="dot" w:pos="8165"/>
        </w:tabs>
        <w:rPr>
          <w:rFonts w:eastAsiaTheme="minorEastAsia"/>
          <w:noProof/>
          <w:lang w:eastAsia="en-GB"/>
        </w:rPr>
      </w:pPr>
      <w:hyperlink w:anchor="_Toc518370632" w:history="1">
        <w:r w:rsidR="006A42FF" w:rsidRPr="00804E09">
          <w:rPr>
            <w:rStyle w:val="Hyperlink"/>
            <w:rFonts w:ascii="Times New Roman" w:hAnsi="Times New Roman" w:cs="Times New Roman"/>
            <w:noProof/>
          </w:rPr>
          <w:t>Table 4 Plastics used in a typical car (Szeteiova, 2009)</w:t>
        </w:r>
        <w:r w:rsidR="006A42FF">
          <w:rPr>
            <w:noProof/>
            <w:webHidden/>
          </w:rPr>
          <w:tab/>
        </w:r>
        <w:r w:rsidR="006A42FF">
          <w:rPr>
            <w:noProof/>
            <w:webHidden/>
          </w:rPr>
          <w:fldChar w:fldCharType="begin"/>
        </w:r>
        <w:r w:rsidR="006A42FF">
          <w:rPr>
            <w:noProof/>
            <w:webHidden/>
          </w:rPr>
          <w:instrText xml:space="preserve"> PAGEREF _Toc518370632 \h </w:instrText>
        </w:r>
        <w:r w:rsidR="006A42FF">
          <w:rPr>
            <w:noProof/>
            <w:webHidden/>
          </w:rPr>
        </w:r>
        <w:r w:rsidR="006A42FF">
          <w:rPr>
            <w:noProof/>
            <w:webHidden/>
          </w:rPr>
          <w:fldChar w:fldCharType="separate"/>
        </w:r>
        <w:r w:rsidR="006A42FF">
          <w:rPr>
            <w:noProof/>
            <w:webHidden/>
          </w:rPr>
          <w:t>60</w:t>
        </w:r>
        <w:r w:rsidR="006A42FF">
          <w:rPr>
            <w:noProof/>
            <w:webHidden/>
          </w:rPr>
          <w:fldChar w:fldCharType="end"/>
        </w:r>
      </w:hyperlink>
    </w:p>
    <w:p w14:paraId="54FA1FD5" w14:textId="77777777" w:rsidR="006A42FF" w:rsidRDefault="009D1CB5">
      <w:pPr>
        <w:pStyle w:val="TableofFigures"/>
        <w:tabs>
          <w:tab w:val="right" w:leader="dot" w:pos="8165"/>
        </w:tabs>
        <w:rPr>
          <w:rFonts w:eastAsiaTheme="minorEastAsia"/>
          <w:noProof/>
          <w:lang w:eastAsia="en-GB"/>
        </w:rPr>
      </w:pPr>
      <w:hyperlink w:anchor="_Toc518370633" w:history="1">
        <w:r w:rsidR="006A42FF" w:rsidRPr="00804E09">
          <w:rPr>
            <w:rStyle w:val="Hyperlink"/>
            <w:rFonts w:ascii="Times New Roman" w:hAnsi="Times New Roman" w:cs="Times New Roman"/>
            <w:noProof/>
          </w:rPr>
          <w:t>Table 5 UT consumption and treatment in UK, 2012 (tonnes) (ETRMA, 2013)</w:t>
        </w:r>
        <w:r w:rsidR="006A42FF">
          <w:rPr>
            <w:noProof/>
            <w:webHidden/>
          </w:rPr>
          <w:tab/>
        </w:r>
        <w:r w:rsidR="006A42FF">
          <w:rPr>
            <w:noProof/>
            <w:webHidden/>
          </w:rPr>
          <w:fldChar w:fldCharType="begin"/>
        </w:r>
        <w:r w:rsidR="006A42FF">
          <w:rPr>
            <w:noProof/>
            <w:webHidden/>
          </w:rPr>
          <w:instrText xml:space="preserve"> PAGEREF _Toc518370633 \h </w:instrText>
        </w:r>
        <w:r w:rsidR="006A42FF">
          <w:rPr>
            <w:noProof/>
            <w:webHidden/>
          </w:rPr>
        </w:r>
        <w:r w:rsidR="006A42FF">
          <w:rPr>
            <w:noProof/>
            <w:webHidden/>
          </w:rPr>
          <w:fldChar w:fldCharType="separate"/>
        </w:r>
        <w:r w:rsidR="006A42FF">
          <w:rPr>
            <w:noProof/>
            <w:webHidden/>
          </w:rPr>
          <w:t>61</w:t>
        </w:r>
        <w:r w:rsidR="006A42FF">
          <w:rPr>
            <w:noProof/>
            <w:webHidden/>
          </w:rPr>
          <w:fldChar w:fldCharType="end"/>
        </w:r>
      </w:hyperlink>
    </w:p>
    <w:p w14:paraId="1AA4200C" w14:textId="77777777" w:rsidR="006A42FF" w:rsidRDefault="009D1CB5">
      <w:pPr>
        <w:pStyle w:val="TableofFigures"/>
        <w:tabs>
          <w:tab w:val="right" w:leader="dot" w:pos="8165"/>
        </w:tabs>
        <w:rPr>
          <w:rFonts w:eastAsiaTheme="minorEastAsia"/>
          <w:noProof/>
          <w:lang w:eastAsia="en-GB"/>
        </w:rPr>
      </w:pPr>
      <w:hyperlink w:anchor="_Toc518370634" w:history="1">
        <w:r w:rsidR="006A42FF" w:rsidRPr="00804E09">
          <w:rPr>
            <w:rStyle w:val="Hyperlink"/>
            <w:rFonts w:ascii="Times New Roman" w:hAnsi="Times New Roman"/>
            <w:noProof/>
          </w:rPr>
          <w:t>Table 6 ELT consumption and treatment in UK, 2012 (tonnes)</w:t>
        </w:r>
        <w:r w:rsidR="006A42FF" w:rsidRPr="00804E09">
          <w:rPr>
            <w:rStyle w:val="Hyperlink"/>
            <w:rFonts w:ascii="Times New Roman" w:hAnsi="Times New Roman"/>
            <w:b/>
            <w:bCs/>
            <w:noProof/>
          </w:rPr>
          <w:t xml:space="preserve"> </w:t>
        </w:r>
        <w:r w:rsidR="006A42FF" w:rsidRPr="00804E09">
          <w:rPr>
            <w:rStyle w:val="Hyperlink"/>
            <w:rFonts w:ascii="Times New Roman" w:hAnsi="Times New Roman"/>
            <w:b/>
            <w:noProof/>
          </w:rPr>
          <w:t>(ETRMA, 2013)</w:t>
        </w:r>
        <w:r w:rsidR="006A42FF">
          <w:rPr>
            <w:noProof/>
            <w:webHidden/>
          </w:rPr>
          <w:tab/>
        </w:r>
        <w:r w:rsidR="006A42FF">
          <w:rPr>
            <w:noProof/>
            <w:webHidden/>
          </w:rPr>
          <w:fldChar w:fldCharType="begin"/>
        </w:r>
        <w:r w:rsidR="006A42FF">
          <w:rPr>
            <w:noProof/>
            <w:webHidden/>
          </w:rPr>
          <w:instrText xml:space="preserve"> PAGEREF _Toc518370634 \h </w:instrText>
        </w:r>
        <w:r w:rsidR="006A42FF">
          <w:rPr>
            <w:noProof/>
            <w:webHidden/>
          </w:rPr>
        </w:r>
        <w:r w:rsidR="006A42FF">
          <w:rPr>
            <w:noProof/>
            <w:webHidden/>
          </w:rPr>
          <w:fldChar w:fldCharType="separate"/>
        </w:r>
        <w:r w:rsidR="006A42FF">
          <w:rPr>
            <w:noProof/>
            <w:webHidden/>
          </w:rPr>
          <w:t>61</w:t>
        </w:r>
        <w:r w:rsidR="006A42FF">
          <w:rPr>
            <w:noProof/>
            <w:webHidden/>
          </w:rPr>
          <w:fldChar w:fldCharType="end"/>
        </w:r>
      </w:hyperlink>
    </w:p>
    <w:p w14:paraId="256E34E4" w14:textId="77777777" w:rsidR="006A42FF" w:rsidRDefault="009D1CB5">
      <w:pPr>
        <w:pStyle w:val="TableofFigures"/>
        <w:tabs>
          <w:tab w:val="right" w:leader="dot" w:pos="8165"/>
        </w:tabs>
        <w:rPr>
          <w:rFonts w:eastAsiaTheme="minorEastAsia"/>
          <w:noProof/>
          <w:lang w:eastAsia="en-GB"/>
        </w:rPr>
      </w:pPr>
      <w:hyperlink w:anchor="_Toc518370635" w:history="1">
        <w:r w:rsidR="006A42FF" w:rsidRPr="00804E09">
          <w:rPr>
            <w:rStyle w:val="Hyperlink"/>
            <w:rFonts w:ascii="Times New Roman" w:hAnsi="Times New Roman" w:cs="Times New Roman"/>
            <w:noProof/>
          </w:rPr>
          <w:t>Table 7 Average material content (wt %) (Ayed, et al., 2006)</w:t>
        </w:r>
        <w:r w:rsidR="006A42FF">
          <w:rPr>
            <w:noProof/>
            <w:webHidden/>
          </w:rPr>
          <w:tab/>
        </w:r>
        <w:r w:rsidR="006A42FF">
          <w:rPr>
            <w:noProof/>
            <w:webHidden/>
          </w:rPr>
          <w:fldChar w:fldCharType="begin"/>
        </w:r>
        <w:r w:rsidR="006A42FF">
          <w:rPr>
            <w:noProof/>
            <w:webHidden/>
          </w:rPr>
          <w:instrText xml:space="preserve"> PAGEREF _Toc518370635 \h </w:instrText>
        </w:r>
        <w:r w:rsidR="006A42FF">
          <w:rPr>
            <w:noProof/>
            <w:webHidden/>
          </w:rPr>
        </w:r>
        <w:r w:rsidR="006A42FF">
          <w:rPr>
            <w:noProof/>
            <w:webHidden/>
          </w:rPr>
          <w:fldChar w:fldCharType="separate"/>
        </w:r>
        <w:r w:rsidR="006A42FF">
          <w:rPr>
            <w:noProof/>
            <w:webHidden/>
          </w:rPr>
          <w:t>62</w:t>
        </w:r>
        <w:r w:rsidR="006A42FF">
          <w:rPr>
            <w:noProof/>
            <w:webHidden/>
          </w:rPr>
          <w:fldChar w:fldCharType="end"/>
        </w:r>
      </w:hyperlink>
    </w:p>
    <w:p w14:paraId="0FEFE214" w14:textId="77777777" w:rsidR="006A42FF" w:rsidRDefault="009D1CB5">
      <w:pPr>
        <w:pStyle w:val="TableofFigures"/>
        <w:tabs>
          <w:tab w:val="right" w:leader="dot" w:pos="8165"/>
        </w:tabs>
        <w:rPr>
          <w:rFonts w:eastAsiaTheme="minorEastAsia"/>
          <w:noProof/>
          <w:lang w:eastAsia="en-GB"/>
        </w:rPr>
      </w:pPr>
      <w:hyperlink w:anchor="_Toc518370636" w:history="1">
        <w:r w:rsidR="006A42FF" w:rsidRPr="00804E09">
          <w:rPr>
            <w:rStyle w:val="Hyperlink"/>
            <w:rFonts w:ascii="Times New Roman" w:hAnsi="Times New Roman" w:cs="Times New Roman"/>
            <w:noProof/>
          </w:rPr>
          <w:t>Table 8 Average weight percentage of elements found in passenger and truck used tyres (Ayed, et al., 2006)</w:t>
        </w:r>
        <w:r w:rsidR="006A42FF">
          <w:rPr>
            <w:noProof/>
            <w:webHidden/>
          </w:rPr>
          <w:tab/>
        </w:r>
        <w:r w:rsidR="006A42FF">
          <w:rPr>
            <w:noProof/>
            <w:webHidden/>
          </w:rPr>
          <w:fldChar w:fldCharType="begin"/>
        </w:r>
        <w:r w:rsidR="006A42FF">
          <w:rPr>
            <w:noProof/>
            <w:webHidden/>
          </w:rPr>
          <w:instrText xml:space="preserve"> PAGEREF _Toc518370636 \h </w:instrText>
        </w:r>
        <w:r w:rsidR="006A42FF">
          <w:rPr>
            <w:noProof/>
            <w:webHidden/>
          </w:rPr>
        </w:r>
        <w:r w:rsidR="006A42FF">
          <w:rPr>
            <w:noProof/>
            <w:webHidden/>
          </w:rPr>
          <w:fldChar w:fldCharType="separate"/>
        </w:r>
        <w:r w:rsidR="006A42FF">
          <w:rPr>
            <w:noProof/>
            <w:webHidden/>
          </w:rPr>
          <w:t>63</w:t>
        </w:r>
        <w:r w:rsidR="006A42FF">
          <w:rPr>
            <w:noProof/>
            <w:webHidden/>
          </w:rPr>
          <w:fldChar w:fldCharType="end"/>
        </w:r>
      </w:hyperlink>
    </w:p>
    <w:p w14:paraId="00C0C52E" w14:textId="77777777" w:rsidR="006A42FF" w:rsidRDefault="009D1CB5">
      <w:pPr>
        <w:pStyle w:val="TableofFigures"/>
        <w:tabs>
          <w:tab w:val="right" w:leader="dot" w:pos="8165"/>
        </w:tabs>
        <w:rPr>
          <w:rFonts w:eastAsiaTheme="minorEastAsia"/>
          <w:noProof/>
          <w:lang w:eastAsia="en-GB"/>
        </w:rPr>
      </w:pPr>
      <w:hyperlink w:anchor="_Toc518370637" w:history="1">
        <w:r w:rsidR="006A42FF" w:rsidRPr="00804E09">
          <w:rPr>
            <w:rStyle w:val="Hyperlink"/>
            <w:rFonts w:ascii="Times New Roman" w:hAnsi="Times New Roman" w:cs="Times New Roman"/>
            <w:noProof/>
          </w:rPr>
          <w:t xml:space="preserve">Table 9 </w:t>
        </w:r>
        <w:r w:rsidR="006A42FF" w:rsidRPr="00804E09">
          <w:rPr>
            <w:rStyle w:val="Hyperlink"/>
            <w:rFonts w:ascii="Times New Roman" w:hAnsi="Times New Roman" w:cs="Times New Roman"/>
            <w:bCs/>
            <w:noProof/>
          </w:rPr>
          <w:t>Blends of biomass in coke</w:t>
        </w:r>
        <w:r w:rsidR="006A42FF">
          <w:rPr>
            <w:noProof/>
            <w:webHidden/>
          </w:rPr>
          <w:tab/>
        </w:r>
        <w:r w:rsidR="006A42FF">
          <w:rPr>
            <w:noProof/>
            <w:webHidden/>
          </w:rPr>
          <w:fldChar w:fldCharType="begin"/>
        </w:r>
        <w:r w:rsidR="006A42FF">
          <w:rPr>
            <w:noProof/>
            <w:webHidden/>
          </w:rPr>
          <w:instrText xml:space="preserve"> PAGEREF _Toc518370637 \h </w:instrText>
        </w:r>
        <w:r w:rsidR="006A42FF">
          <w:rPr>
            <w:noProof/>
            <w:webHidden/>
          </w:rPr>
        </w:r>
        <w:r w:rsidR="006A42FF">
          <w:rPr>
            <w:noProof/>
            <w:webHidden/>
          </w:rPr>
          <w:fldChar w:fldCharType="separate"/>
        </w:r>
        <w:r w:rsidR="006A42FF">
          <w:rPr>
            <w:noProof/>
            <w:webHidden/>
          </w:rPr>
          <w:t>69</w:t>
        </w:r>
        <w:r w:rsidR="006A42FF">
          <w:rPr>
            <w:noProof/>
            <w:webHidden/>
          </w:rPr>
          <w:fldChar w:fldCharType="end"/>
        </w:r>
      </w:hyperlink>
    </w:p>
    <w:p w14:paraId="7E5913C1" w14:textId="77777777" w:rsidR="006A42FF" w:rsidRDefault="009D1CB5">
      <w:pPr>
        <w:pStyle w:val="TableofFigures"/>
        <w:tabs>
          <w:tab w:val="right" w:leader="dot" w:pos="8165"/>
        </w:tabs>
        <w:rPr>
          <w:rFonts w:eastAsiaTheme="minorEastAsia"/>
          <w:noProof/>
          <w:lang w:eastAsia="en-GB"/>
        </w:rPr>
      </w:pPr>
      <w:hyperlink w:anchor="_Toc518370638" w:history="1">
        <w:r w:rsidR="006A42FF" w:rsidRPr="00804E09">
          <w:rPr>
            <w:rStyle w:val="Hyperlink"/>
            <w:rFonts w:ascii="Times New Roman" w:hAnsi="Times New Roman" w:cs="Times New Roman"/>
            <w:noProof/>
          </w:rPr>
          <w:t>Table 10 Operating conditions of TGA Pyrolysis under non - isothermal condition</w:t>
        </w:r>
        <w:r w:rsidR="006A42FF">
          <w:rPr>
            <w:noProof/>
            <w:webHidden/>
          </w:rPr>
          <w:tab/>
        </w:r>
        <w:r w:rsidR="006A42FF">
          <w:rPr>
            <w:noProof/>
            <w:webHidden/>
          </w:rPr>
          <w:fldChar w:fldCharType="begin"/>
        </w:r>
        <w:r w:rsidR="006A42FF">
          <w:rPr>
            <w:noProof/>
            <w:webHidden/>
          </w:rPr>
          <w:instrText xml:space="preserve"> PAGEREF _Toc518370638 \h </w:instrText>
        </w:r>
        <w:r w:rsidR="006A42FF">
          <w:rPr>
            <w:noProof/>
            <w:webHidden/>
          </w:rPr>
        </w:r>
        <w:r w:rsidR="006A42FF">
          <w:rPr>
            <w:noProof/>
            <w:webHidden/>
          </w:rPr>
          <w:fldChar w:fldCharType="separate"/>
        </w:r>
        <w:r w:rsidR="006A42FF">
          <w:rPr>
            <w:noProof/>
            <w:webHidden/>
          </w:rPr>
          <w:t>70</w:t>
        </w:r>
        <w:r w:rsidR="006A42FF">
          <w:rPr>
            <w:noProof/>
            <w:webHidden/>
          </w:rPr>
          <w:fldChar w:fldCharType="end"/>
        </w:r>
      </w:hyperlink>
    </w:p>
    <w:p w14:paraId="3A57CD19" w14:textId="77777777" w:rsidR="006A42FF" w:rsidRDefault="009D1CB5">
      <w:pPr>
        <w:pStyle w:val="TableofFigures"/>
        <w:tabs>
          <w:tab w:val="right" w:leader="dot" w:pos="8165"/>
        </w:tabs>
        <w:rPr>
          <w:rFonts w:eastAsiaTheme="minorEastAsia"/>
          <w:noProof/>
          <w:lang w:eastAsia="en-GB"/>
        </w:rPr>
      </w:pPr>
      <w:hyperlink w:anchor="_Toc518370639" w:history="1">
        <w:r w:rsidR="006A42FF" w:rsidRPr="00804E09">
          <w:rPr>
            <w:rStyle w:val="Hyperlink"/>
            <w:rFonts w:ascii="Times New Roman" w:hAnsi="Times New Roman" w:cs="Times New Roman"/>
            <w:noProof/>
          </w:rPr>
          <w:t>Table 11 Material and screening size used to create iron ore pellets</w:t>
        </w:r>
        <w:r w:rsidR="006A42FF">
          <w:rPr>
            <w:noProof/>
            <w:webHidden/>
          </w:rPr>
          <w:tab/>
        </w:r>
        <w:r w:rsidR="006A42FF">
          <w:rPr>
            <w:noProof/>
            <w:webHidden/>
          </w:rPr>
          <w:fldChar w:fldCharType="begin"/>
        </w:r>
        <w:r w:rsidR="006A42FF">
          <w:rPr>
            <w:noProof/>
            <w:webHidden/>
          </w:rPr>
          <w:instrText xml:space="preserve"> PAGEREF _Toc518370639 \h </w:instrText>
        </w:r>
        <w:r w:rsidR="006A42FF">
          <w:rPr>
            <w:noProof/>
            <w:webHidden/>
          </w:rPr>
        </w:r>
        <w:r w:rsidR="006A42FF">
          <w:rPr>
            <w:noProof/>
            <w:webHidden/>
          </w:rPr>
          <w:fldChar w:fldCharType="separate"/>
        </w:r>
        <w:r w:rsidR="006A42FF">
          <w:rPr>
            <w:noProof/>
            <w:webHidden/>
          </w:rPr>
          <w:t>75</w:t>
        </w:r>
        <w:r w:rsidR="006A42FF">
          <w:rPr>
            <w:noProof/>
            <w:webHidden/>
          </w:rPr>
          <w:fldChar w:fldCharType="end"/>
        </w:r>
      </w:hyperlink>
    </w:p>
    <w:p w14:paraId="5564125F" w14:textId="77777777" w:rsidR="006A42FF" w:rsidRDefault="009D1CB5">
      <w:pPr>
        <w:pStyle w:val="TableofFigures"/>
        <w:tabs>
          <w:tab w:val="right" w:leader="dot" w:pos="8165"/>
        </w:tabs>
        <w:rPr>
          <w:rFonts w:eastAsiaTheme="minorEastAsia"/>
          <w:noProof/>
          <w:lang w:eastAsia="en-GB"/>
        </w:rPr>
      </w:pPr>
      <w:hyperlink w:anchor="_Toc518370640" w:history="1">
        <w:r w:rsidR="006A42FF" w:rsidRPr="00804E09">
          <w:rPr>
            <w:rStyle w:val="Hyperlink"/>
            <w:rFonts w:ascii="Times New Roman" w:hAnsi="Times New Roman" w:cs="Times New Roman"/>
            <w:noProof/>
          </w:rPr>
          <w:t>Table 12 Peak temperatures and rate of maximum weight loss for the different blends of BSG oat husk and rice bran with coke at heating rate of 50</w:t>
        </w:r>
        <w:r w:rsidR="006A42FF" w:rsidRPr="00804E09">
          <w:rPr>
            <w:rStyle w:val="Hyperlink"/>
            <w:rFonts w:ascii="Times New Roman" w:hAnsi="Times New Roman" w:cs="Times New Roman"/>
            <w:noProof/>
            <w:vertAlign w:val="superscript"/>
          </w:rPr>
          <w:t>0</w:t>
        </w:r>
        <w:r w:rsidR="006A42FF" w:rsidRPr="00804E09">
          <w:rPr>
            <w:rStyle w:val="Hyperlink"/>
            <w:rFonts w:ascii="Times New Roman" w:hAnsi="Times New Roman" w:cs="Times New Roman"/>
            <w:noProof/>
          </w:rPr>
          <w:t>C/min</w:t>
        </w:r>
        <w:r w:rsidR="006A42FF">
          <w:rPr>
            <w:noProof/>
            <w:webHidden/>
          </w:rPr>
          <w:tab/>
        </w:r>
        <w:r w:rsidR="006A42FF">
          <w:rPr>
            <w:noProof/>
            <w:webHidden/>
          </w:rPr>
          <w:fldChar w:fldCharType="begin"/>
        </w:r>
        <w:r w:rsidR="006A42FF">
          <w:rPr>
            <w:noProof/>
            <w:webHidden/>
          </w:rPr>
          <w:instrText xml:space="preserve"> PAGEREF _Toc518370640 \h </w:instrText>
        </w:r>
        <w:r w:rsidR="006A42FF">
          <w:rPr>
            <w:noProof/>
            <w:webHidden/>
          </w:rPr>
        </w:r>
        <w:r w:rsidR="006A42FF">
          <w:rPr>
            <w:noProof/>
            <w:webHidden/>
          </w:rPr>
          <w:fldChar w:fldCharType="separate"/>
        </w:r>
        <w:r w:rsidR="006A42FF">
          <w:rPr>
            <w:noProof/>
            <w:webHidden/>
          </w:rPr>
          <w:t>91</w:t>
        </w:r>
        <w:r w:rsidR="006A42FF">
          <w:rPr>
            <w:noProof/>
            <w:webHidden/>
          </w:rPr>
          <w:fldChar w:fldCharType="end"/>
        </w:r>
      </w:hyperlink>
    </w:p>
    <w:p w14:paraId="7B219BA1" w14:textId="77777777" w:rsidR="006A42FF" w:rsidRDefault="009D1CB5">
      <w:pPr>
        <w:pStyle w:val="TableofFigures"/>
        <w:tabs>
          <w:tab w:val="right" w:leader="dot" w:pos="8165"/>
        </w:tabs>
        <w:rPr>
          <w:rFonts w:eastAsiaTheme="minorEastAsia"/>
          <w:noProof/>
          <w:lang w:eastAsia="en-GB"/>
        </w:rPr>
      </w:pPr>
      <w:hyperlink w:anchor="_Toc518370641" w:history="1">
        <w:r w:rsidR="006A42FF" w:rsidRPr="00804E09">
          <w:rPr>
            <w:rStyle w:val="Hyperlink"/>
            <w:rFonts w:ascii="Times New Roman" w:hAnsi="Times New Roman" w:cs="Times New Roman"/>
            <w:noProof/>
          </w:rPr>
          <w:t>Table 13 Activation Energy for Coke, biomass and coke/biomass blends</w:t>
        </w:r>
        <w:r w:rsidR="006A42FF">
          <w:rPr>
            <w:noProof/>
            <w:webHidden/>
          </w:rPr>
          <w:tab/>
        </w:r>
        <w:r w:rsidR="006A42FF">
          <w:rPr>
            <w:noProof/>
            <w:webHidden/>
          </w:rPr>
          <w:fldChar w:fldCharType="begin"/>
        </w:r>
        <w:r w:rsidR="006A42FF">
          <w:rPr>
            <w:noProof/>
            <w:webHidden/>
          </w:rPr>
          <w:instrText xml:space="preserve"> PAGEREF _Toc518370641 \h </w:instrText>
        </w:r>
        <w:r w:rsidR="006A42FF">
          <w:rPr>
            <w:noProof/>
            <w:webHidden/>
          </w:rPr>
        </w:r>
        <w:r w:rsidR="006A42FF">
          <w:rPr>
            <w:noProof/>
            <w:webHidden/>
          </w:rPr>
          <w:fldChar w:fldCharType="separate"/>
        </w:r>
        <w:r w:rsidR="006A42FF">
          <w:rPr>
            <w:noProof/>
            <w:webHidden/>
          </w:rPr>
          <w:t>97</w:t>
        </w:r>
        <w:r w:rsidR="006A42FF">
          <w:rPr>
            <w:noProof/>
            <w:webHidden/>
          </w:rPr>
          <w:fldChar w:fldCharType="end"/>
        </w:r>
      </w:hyperlink>
    </w:p>
    <w:p w14:paraId="535C5684" w14:textId="77777777" w:rsidR="006A42FF" w:rsidRDefault="009D1CB5">
      <w:pPr>
        <w:pStyle w:val="TableofFigures"/>
        <w:tabs>
          <w:tab w:val="right" w:leader="dot" w:pos="8165"/>
        </w:tabs>
        <w:rPr>
          <w:rFonts w:eastAsiaTheme="minorEastAsia"/>
          <w:noProof/>
          <w:lang w:eastAsia="en-GB"/>
        </w:rPr>
      </w:pPr>
      <w:hyperlink w:anchor="_Toc518370642" w:history="1">
        <w:r w:rsidR="006A42FF" w:rsidRPr="00804E09">
          <w:rPr>
            <w:rStyle w:val="Hyperlink"/>
            <w:rFonts w:ascii="Times New Roman" w:hAnsi="Times New Roman" w:cs="Times New Roman"/>
            <w:noProof/>
          </w:rPr>
          <w:t>Table 14 Proximate and ultimate analysis of coke, biomasses and plastics</w:t>
        </w:r>
        <w:r w:rsidR="006A42FF">
          <w:rPr>
            <w:noProof/>
            <w:webHidden/>
          </w:rPr>
          <w:tab/>
        </w:r>
        <w:r w:rsidR="006A42FF">
          <w:rPr>
            <w:noProof/>
            <w:webHidden/>
          </w:rPr>
          <w:fldChar w:fldCharType="begin"/>
        </w:r>
        <w:r w:rsidR="006A42FF">
          <w:rPr>
            <w:noProof/>
            <w:webHidden/>
          </w:rPr>
          <w:instrText xml:space="preserve"> PAGEREF _Toc518370642 \h </w:instrText>
        </w:r>
        <w:r w:rsidR="006A42FF">
          <w:rPr>
            <w:noProof/>
            <w:webHidden/>
          </w:rPr>
        </w:r>
        <w:r w:rsidR="006A42FF">
          <w:rPr>
            <w:noProof/>
            <w:webHidden/>
          </w:rPr>
          <w:fldChar w:fldCharType="separate"/>
        </w:r>
        <w:r w:rsidR="006A42FF">
          <w:rPr>
            <w:noProof/>
            <w:webHidden/>
          </w:rPr>
          <w:t>103</w:t>
        </w:r>
        <w:r w:rsidR="006A42FF">
          <w:rPr>
            <w:noProof/>
            <w:webHidden/>
          </w:rPr>
          <w:fldChar w:fldCharType="end"/>
        </w:r>
      </w:hyperlink>
    </w:p>
    <w:p w14:paraId="186FD681" w14:textId="77777777" w:rsidR="006A42FF" w:rsidRDefault="009D1CB5">
      <w:pPr>
        <w:pStyle w:val="TableofFigures"/>
        <w:tabs>
          <w:tab w:val="right" w:leader="dot" w:pos="8165"/>
        </w:tabs>
        <w:rPr>
          <w:rFonts w:eastAsiaTheme="minorEastAsia"/>
          <w:noProof/>
          <w:lang w:eastAsia="en-GB"/>
        </w:rPr>
      </w:pPr>
      <w:hyperlink w:anchor="_Toc518370643" w:history="1">
        <w:r w:rsidR="006A42FF" w:rsidRPr="00804E09">
          <w:rPr>
            <w:rStyle w:val="Hyperlink"/>
            <w:rFonts w:ascii="Times New Roman" w:hAnsi="Times New Roman" w:cs="Times New Roman"/>
            <w:noProof/>
          </w:rPr>
          <w:t>Table 15 Average combustion efficiency of biomass substitution</w:t>
        </w:r>
        <w:r w:rsidR="006A42FF">
          <w:rPr>
            <w:noProof/>
            <w:webHidden/>
          </w:rPr>
          <w:tab/>
        </w:r>
        <w:r w:rsidR="006A42FF">
          <w:rPr>
            <w:noProof/>
            <w:webHidden/>
          </w:rPr>
          <w:fldChar w:fldCharType="begin"/>
        </w:r>
        <w:r w:rsidR="006A42FF">
          <w:rPr>
            <w:noProof/>
            <w:webHidden/>
          </w:rPr>
          <w:instrText xml:space="preserve"> PAGEREF _Toc518370643 \h </w:instrText>
        </w:r>
        <w:r w:rsidR="006A42FF">
          <w:rPr>
            <w:noProof/>
            <w:webHidden/>
          </w:rPr>
        </w:r>
        <w:r w:rsidR="006A42FF">
          <w:rPr>
            <w:noProof/>
            <w:webHidden/>
          </w:rPr>
          <w:fldChar w:fldCharType="separate"/>
        </w:r>
        <w:r w:rsidR="006A42FF">
          <w:rPr>
            <w:noProof/>
            <w:webHidden/>
          </w:rPr>
          <w:t>123</w:t>
        </w:r>
        <w:r w:rsidR="006A42FF">
          <w:rPr>
            <w:noProof/>
            <w:webHidden/>
          </w:rPr>
          <w:fldChar w:fldCharType="end"/>
        </w:r>
      </w:hyperlink>
    </w:p>
    <w:p w14:paraId="1584D075" w14:textId="77777777" w:rsidR="006A42FF" w:rsidRDefault="009D1CB5">
      <w:pPr>
        <w:pStyle w:val="TableofFigures"/>
        <w:tabs>
          <w:tab w:val="right" w:leader="dot" w:pos="8165"/>
        </w:tabs>
        <w:rPr>
          <w:rFonts w:eastAsiaTheme="minorEastAsia"/>
          <w:noProof/>
          <w:lang w:eastAsia="en-GB"/>
        </w:rPr>
      </w:pPr>
      <w:hyperlink w:anchor="_Toc518370644" w:history="1">
        <w:r w:rsidR="006A42FF" w:rsidRPr="00804E09">
          <w:rPr>
            <w:rStyle w:val="Hyperlink"/>
            <w:rFonts w:ascii="Times New Roman" w:hAnsi="Times New Roman" w:cs="Times New Roman"/>
            <w:noProof/>
          </w:rPr>
          <w:t>Table 16 Combustion efficiency above 70% and 90%</w:t>
        </w:r>
        <w:r w:rsidR="006A42FF">
          <w:rPr>
            <w:noProof/>
            <w:webHidden/>
          </w:rPr>
          <w:tab/>
        </w:r>
        <w:r w:rsidR="006A42FF">
          <w:rPr>
            <w:noProof/>
            <w:webHidden/>
          </w:rPr>
          <w:fldChar w:fldCharType="begin"/>
        </w:r>
        <w:r w:rsidR="006A42FF">
          <w:rPr>
            <w:noProof/>
            <w:webHidden/>
          </w:rPr>
          <w:instrText xml:space="preserve"> PAGEREF _Toc518370644 \h </w:instrText>
        </w:r>
        <w:r w:rsidR="006A42FF">
          <w:rPr>
            <w:noProof/>
            <w:webHidden/>
          </w:rPr>
        </w:r>
        <w:r w:rsidR="006A42FF">
          <w:rPr>
            <w:noProof/>
            <w:webHidden/>
          </w:rPr>
          <w:fldChar w:fldCharType="separate"/>
        </w:r>
        <w:r w:rsidR="006A42FF">
          <w:rPr>
            <w:noProof/>
            <w:webHidden/>
          </w:rPr>
          <w:t>124</w:t>
        </w:r>
        <w:r w:rsidR="006A42FF">
          <w:rPr>
            <w:noProof/>
            <w:webHidden/>
          </w:rPr>
          <w:fldChar w:fldCharType="end"/>
        </w:r>
      </w:hyperlink>
    </w:p>
    <w:p w14:paraId="233DD7D2" w14:textId="77777777" w:rsidR="006A42FF" w:rsidRDefault="009D1CB5">
      <w:pPr>
        <w:pStyle w:val="TableofFigures"/>
        <w:tabs>
          <w:tab w:val="right" w:leader="dot" w:pos="8165"/>
        </w:tabs>
        <w:rPr>
          <w:rFonts w:eastAsiaTheme="minorEastAsia"/>
          <w:noProof/>
          <w:lang w:eastAsia="en-GB"/>
        </w:rPr>
      </w:pPr>
      <w:hyperlink w:anchor="_Toc518370645" w:history="1">
        <w:r w:rsidR="006A42FF" w:rsidRPr="00804E09">
          <w:rPr>
            <w:rStyle w:val="Hyperlink"/>
            <w:rFonts w:ascii="Times New Roman" w:hAnsi="Times New Roman" w:cs="Times New Roman"/>
            <w:noProof/>
          </w:rPr>
          <w:t>Table 17 Assumption made for sinter plant model</w:t>
        </w:r>
        <w:r w:rsidR="006A42FF">
          <w:rPr>
            <w:noProof/>
            <w:webHidden/>
          </w:rPr>
          <w:tab/>
        </w:r>
        <w:r w:rsidR="006A42FF">
          <w:rPr>
            <w:noProof/>
            <w:webHidden/>
          </w:rPr>
          <w:fldChar w:fldCharType="begin"/>
        </w:r>
        <w:r w:rsidR="006A42FF">
          <w:rPr>
            <w:noProof/>
            <w:webHidden/>
          </w:rPr>
          <w:instrText xml:space="preserve"> PAGEREF _Toc518370645 \h </w:instrText>
        </w:r>
        <w:r w:rsidR="006A42FF">
          <w:rPr>
            <w:noProof/>
            <w:webHidden/>
          </w:rPr>
        </w:r>
        <w:r w:rsidR="006A42FF">
          <w:rPr>
            <w:noProof/>
            <w:webHidden/>
          </w:rPr>
          <w:fldChar w:fldCharType="separate"/>
        </w:r>
        <w:r w:rsidR="006A42FF">
          <w:rPr>
            <w:noProof/>
            <w:webHidden/>
          </w:rPr>
          <w:t>126</w:t>
        </w:r>
        <w:r w:rsidR="006A42FF">
          <w:rPr>
            <w:noProof/>
            <w:webHidden/>
          </w:rPr>
          <w:fldChar w:fldCharType="end"/>
        </w:r>
      </w:hyperlink>
    </w:p>
    <w:p w14:paraId="168D596D" w14:textId="77777777" w:rsidR="006A42FF" w:rsidRDefault="009D1CB5">
      <w:pPr>
        <w:pStyle w:val="TableofFigures"/>
        <w:tabs>
          <w:tab w:val="right" w:leader="dot" w:pos="8165"/>
        </w:tabs>
        <w:rPr>
          <w:rFonts w:eastAsiaTheme="minorEastAsia"/>
          <w:noProof/>
          <w:lang w:eastAsia="en-GB"/>
        </w:rPr>
      </w:pPr>
      <w:hyperlink w:anchor="_Toc518370646" w:history="1">
        <w:r w:rsidR="006A42FF" w:rsidRPr="00804E09">
          <w:rPr>
            <w:rStyle w:val="Hyperlink"/>
            <w:rFonts w:ascii="Times New Roman" w:hAnsi="Times New Roman" w:cs="Times New Roman"/>
            <w:noProof/>
          </w:rPr>
          <w:t>Table 18 Series of scenarios conducted for LCA study</w:t>
        </w:r>
        <w:r w:rsidR="006A42FF">
          <w:rPr>
            <w:noProof/>
            <w:webHidden/>
          </w:rPr>
          <w:tab/>
        </w:r>
        <w:r w:rsidR="006A42FF">
          <w:rPr>
            <w:noProof/>
            <w:webHidden/>
          </w:rPr>
          <w:fldChar w:fldCharType="begin"/>
        </w:r>
        <w:r w:rsidR="006A42FF">
          <w:rPr>
            <w:noProof/>
            <w:webHidden/>
          </w:rPr>
          <w:instrText xml:space="preserve"> PAGEREF _Toc518370646 \h </w:instrText>
        </w:r>
        <w:r w:rsidR="006A42FF">
          <w:rPr>
            <w:noProof/>
            <w:webHidden/>
          </w:rPr>
        </w:r>
        <w:r w:rsidR="006A42FF">
          <w:rPr>
            <w:noProof/>
            <w:webHidden/>
          </w:rPr>
          <w:fldChar w:fldCharType="separate"/>
        </w:r>
        <w:r w:rsidR="006A42FF">
          <w:rPr>
            <w:noProof/>
            <w:webHidden/>
          </w:rPr>
          <w:t>132</w:t>
        </w:r>
        <w:r w:rsidR="006A42FF">
          <w:rPr>
            <w:noProof/>
            <w:webHidden/>
          </w:rPr>
          <w:fldChar w:fldCharType="end"/>
        </w:r>
      </w:hyperlink>
    </w:p>
    <w:p w14:paraId="47AC5EAC" w14:textId="77777777" w:rsidR="006A42FF" w:rsidRDefault="009D1CB5">
      <w:pPr>
        <w:pStyle w:val="TableofFigures"/>
        <w:tabs>
          <w:tab w:val="right" w:leader="dot" w:pos="8165"/>
        </w:tabs>
        <w:rPr>
          <w:rFonts w:eastAsiaTheme="minorEastAsia"/>
          <w:noProof/>
          <w:lang w:eastAsia="en-GB"/>
        </w:rPr>
      </w:pPr>
      <w:hyperlink w:anchor="_Toc518370647" w:history="1">
        <w:r w:rsidR="006A42FF" w:rsidRPr="00804E09">
          <w:rPr>
            <w:rStyle w:val="Hyperlink"/>
            <w:rFonts w:ascii="Times New Roman" w:hAnsi="Times New Roman" w:cs="Times New Roman"/>
            <w:noProof/>
          </w:rPr>
          <w:t>Table 19 Carbon content of sinter after sinter pot trials for biomass</w:t>
        </w:r>
        <w:r w:rsidR="006A42FF">
          <w:rPr>
            <w:noProof/>
            <w:webHidden/>
          </w:rPr>
          <w:tab/>
        </w:r>
        <w:r w:rsidR="006A42FF">
          <w:rPr>
            <w:noProof/>
            <w:webHidden/>
          </w:rPr>
          <w:fldChar w:fldCharType="begin"/>
        </w:r>
        <w:r w:rsidR="006A42FF">
          <w:rPr>
            <w:noProof/>
            <w:webHidden/>
          </w:rPr>
          <w:instrText xml:space="preserve"> PAGEREF _Toc518370647 \h </w:instrText>
        </w:r>
        <w:r w:rsidR="006A42FF">
          <w:rPr>
            <w:noProof/>
            <w:webHidden/>
          </w:rPr>
        </w:r>
        <w:r w:rsidR="006A42FF">
          <w:rPr>
            <w:noProof/>
            <w:webHidden/>
          </w:rPr>
          <w:fldChar w:fldCharType="separate"/>
        </w:r>
        <w:r w:rsidR="006A42FF">
          <w:rPr>
            <w:noProof/>
            <w:webHidden/>
          </w:rPr>
          <w:t>135</w:t>
        </w:r>
        <w:r w:rsidR="006A42FF">
          <w:rPr>
            <w:noProof/>
            <w:webHidden/>
          </w:rPr>
          <w:fldChar w:fldCharType="end"/>
        </w:r>
      </w:hyperlink>
    </w:p>
    <w:p w14:paraId="3AB8CF8A" w14:textId="77777777" w:rsidR="006A42FF" w:rsidRDefault="009D1CB5">
      <w:pPr>
        <w:pStyle w:val="TableofFigures"/>
        <w:tabs>
          <w:tab w:val="right" w:leader="dot" w:pos="8165"/>
        </w:tabs>
        <w:rPr>
          <w:rFonts w:eastAsiaTheme="minorEastAsia"/>
          <w:noProof/>
          <w:lang w:eastAsia="en-GB"/>
        </w:rPr>
      </w:pPr>
      <w:hyperlink w:anchor="_Toc518370648" w:history="1">
        <w:r w:rsidR="006A42FF" w:rsidRPr="00804E09">
          <w:rPr>
            <w:rStyle w:val="Hyperlink"/>
            <w:rFonts w:ascii="Times New Roman" w:hAnsi="Times New Roman" w:cs="Times New Roman"/>
            <w:noProof/>
          </w:rPr>
          <w:t xml:space="preserve">Table 20 </w:t>
        </w:r>
        <w:r w:rsidR="006A42FF" w:rsidRPr="00804E09">
          <w:rPr>
            <w:rStyle w:val="Hyperlink"/>
            <w:rFonts w:ascii="Times New Roman" w:hAnsi="Times New Roman" w:cs="Times New Roman"/>
            <w:iCs/>
            <w:noProof/>
          </w:rPr>
          <w:t xml:space="preserve">Direct and indirect emissions (2011-2013) from UK steel production </w:t>
        </w:r>
        <w:r w:rsidR="006A42FF" w:rsidRPr="00804E09">
          <w:rPr>
            <w:rStyle w:val="Hyperlink"/>
            <w:rFonts w:ascii="Times New Roman" w:hAnsi="Times New Roman" w:cs="Times New Roman"/>
            <w:noProof/>
          </w:rPr>
          <w:t>(DECC, 2015)</w:t>
        </w:r>
        <w:r w:rsidR="006A42FF">
          <w:rPr>
            <w:noProof/>
            <w:webHidden/>
          </w:rPr>
          <w:tab/>
        </w:r>
        <w:r w:rsidR="006A42FF">
          <w:rPr>
            <w:noProof/>
            <w:webHidden/>
          </w:rPr>
          <w:fldChar w:fldCharType="begin"/>
        </w:r>
        <w:r w:rsidR="006A42FF">
          <w:rPr>
            <w:noProof/>
            <w:webHidden/>
          </w:rPr>
          <w:instrText xml:space="preserve"> PAGEREF _Toc518370648 \h </w:instrText>
        </w:r>
        <w:r w:rsidR="006A42FF">
          <w:rPr>
            <w:noProof/>
            <w:webHidden/>
          </w:rPr>
        </w:r>
        <w:r w:rsidR="006A42FF">
          <w:rPr>
            <w:noProof/>
            <w:webHidden/>
          </w:rPr>
          <w:fldChar w:fldCharType="separate"/>
        </w:r>
        <w:r w:rsidR="006A42FF">
          <w:rPr>
            <w:noProof/>
            <w:webHidden/>
          </w:rPr>
          <w:t>161</w:t>
        </w:r>
        <w:r w:rsidR="006A42FF">
          <w:rPr>
            <w:noProof/>
            <w:webHidden/>
          </w:rPr>
          <w:fldChar w:fldCharType="end"/>
        </w:r>
      </w:hyperlink>
    </w:p>
    <w:p w14:paraId="5EFEBFEA" w14:textId="77777777" w:rsidR="006A42FF" w:rsidRDefault="009D1CB5">
      <w:pPr>
        <w:pStyle w:val="TableofFigures"/>
        <w:tabs>
          <w:tab w:val="right" w:leader="dot" w:pos="8165"/>
        </w:tabs>
        <w:rPr>
          <w:rFonts w:eastAsiaTheme="minorEastAsia"/>
          <w:noProof/>
          <w:lang w:eastAsia="en-GB"/>
        </w:rPr>
      </w:pPr>
      <w:hyperlink w:anchor="_Toc518370649" w:history="1">
        <w:r w:rsidR="006A42FF" w:rsidRPr="00804E09">
          <w:rPr>
            <w:rStyle w:val="Hyperlink"/>
            <w:rFonts w:ascii="Times New Roman" w:hAnsi="Times New Roman" w:cs="Times New Roman"/>
            <w:noProof/>
          </w:rPr>
          <w:t>Table 21 List of impact categories</w:t>
        </w:r>
        <w:r w:rsidR="006A42FF">
          <w:rPr>
            <w:noProof/>
            <w:webHidden/>
          </w:rPr>
          <w:tab/>
        </w:r>
        <w:r w:rsidR="006A42FF">
          <w:rPr>
            <w:noProof/>
            <w:webHidden/>
          </w:rPr>
          <w:fldChar w:fldCharType="begin"/>
        </w:r>
        <w:r w:rsidR="006A42FF">
          <w:rPr>
            <w:noProof/>
            <w:webHidden/>
          </w:rPr>
          <w:instrText xml:space="preserve"> PAGEREF _Toc518370649 \h </w:instrText>
        </w:r>
        <w:r w:rsidR="006A42FF">
          <w:rPr>
            <w:noProof/>
            <w:webHidden/>
          </w:rPr>
        </w:r>
        <w:r w:rsidR="006A42FF">
          <w:rPr>
            <w:noProof/>
            <w:webHidden/>
          </w:rPr>
          <w:fldChar w:fldCharType="separate"/>
        </w:r>
        <w:r w:rsidR="006A42FF">
          <w:rPr>
            <w:noProof/>
            <w:webHidden/>
          </w:rPr>
          <w:t>169</w:t>
        </w:r>
        <w:r w:rsidR="006A42FF">
          <w:rPr>
            <w:noProof/>
            <w:webHidden/>
          </w:rPr>
          <w:fldChar w:fldCharType="end"/>
        </w:r>
      </w:hyperlink>
    </w:p>
    <w:p w14:paraId="6E156B97" w14:textId="77777777" w:rsidR="006A42FF" w:rsidRDefault="009D1CB5">
      <w:pPr>
        <w:pStyle w:val="TableofFigures"/>
        <w:tabs>
          <w:tab w:val="right" w:leader="dot" w:pos="8165"/>
        </w:tabs>
        <w:rPr>
          <w:rFonts w:eastAsiaTheme="minorEastAsia"/>
          <w:noProof/>
          <w:lang w:eastAsia="en-GB"/>
        </w:rPr>
      </w:pPr>
      <w:hyperlink w:anchor="_Toc518370650" w:history="1">
        <w:r w:rsidR="006A42FF" w:rsidRPr="00804E09">
          <w:rPr>
            <w:rStyle w:val="Hyperlink"/>
            <w:rFonts w:ascii="Times New Roman" w:hAnsi="Times New Roman" w:cs="Times New Roman"/>
            <w:noProof/>
          </w:rPr>
          <w:t>Table 22 List of impact categories and the indicators it is related to</w:t>
        </w:r>
        <w:r w:rsidR="006A42FF">
          <w:rPr>
            <w:noProof/>
            <w:webHidden/>
          </w:rPr>
          <w:tab/>
        </w:r>
        <w:r w:rsidR="006A42FF">
          <w:rPr>
            <w:noProof/>
            <w:webHidden/>
          </w:rPr>
          <w:fldChar w:fldCharType="begin"/>
        </w:r>
        <w:r w:rsidR="006A42FF">
          <w:rPr>
            <w:noProof/>
            <w:webHidden/>
          </w:rPr>
          <w:instrText xml:space="preserve"> PAGEREF _Toc518370650 \h </w:instrText>
        </w:r>
        <w:r w:rsidR="006A42FF">
          <w:rPr>
            <w:noProof/>
            <w:webHidden/>
          </w:rPr>
        </w:r>
        <w:r w:rsidR="006A42FF">
          <w:rPr>
            <w:noProof/>
            <w:webHidden/>
          </w:rPr>
          <w:fldChar w:fldCharType="separate"/>
        </w:r>
        <w:r w:rsidR="006A42FF">
          <w:rPr>
            <w:noProof/>
            <w:webHidden/>
          </w:rPr>
          <w:t>170</w:t>
        </w:r>
        <w:r w:rsidR="006A42FF">
          <w:rPr>
            <w:noProof/>
            <w:webHidden/>
          </w:rPr>
          <w:fldChar w:fldCharType="end"/>
        </w:r>
      </w:hyperlink>
    </w:p>
    <w:p w14:paraId="46CD7C29" w14:textId="77777777" w:rsidR="006A42FF" w:rsidRDefault="009D1CB5">
      <w:pPr>
        <w:pStyle w:val="TableofFigures"/>
        <w:tabs>
          <w:tab w:val="right" w:leader="dot" w:pos="8165"/>
        </w:tabs>
        <w:rPr>
          <w:rFonts w:eastAsiaTheme="minorEastAsia"/>
          <w:noProof/>
          <w:lang w:eastAsia="en-GB"/>
        </w:rPr>
      </w:pPr>
      <w:hyperlink w:anchor="_Toc518370651" w:history="1">
        <w:r w:rsidR="006A42FF" w:rsidRPr="00804E09">
          <w:rPr>
            <w:rStyle w:val="Hyperlink"/>
            <w:rFonts w:ascii="Times New Roman" w:hAnsi="Times New Roman" w:cs="Times New Roman"/>
            <w:noProof/>
          </w:rPr>
          <w:t>Table 23 Environmental impact selection</w:t>
        </w:r>
        <w:r w:rsidR="006A42FF">
          <w:rPr>
            <w:noProof/>
            <w:webHidden/>
          </w:rPr>
          <w:tab/>
        </w:r>
        <w:r w:rsidR="006A42FF">
          <w:rPr>
            <w:noProof/>
            <w:webHidden/>
          </w:rPr>
          <w:fldChar w:fldCharType="begin"/>
        </w:r>
        <w:r w:rsidR="006A42FF">
          <w:rPr>
            <w:noProof/>
            <w:webHidden/>
          </w:rPr>
          <w:instrText xml:space="preserve"> PAGEREF _Toc518370651 \h </w:instrText>
        </w:r>
        <w:r w:rsidR="006A42FF">
          <w:rPr>
            <w:noProof/>
            <w:webHidden/>
          </w:rPr>
        </w:r>
        <w:r w:rsidR="006A42FF">
          <w:rPr>
            <w:noProof/>
            <w:webHidden/>
          </w:rPr>
          <w:fldChar w:fldCharType="separate"/>
        </w:r>
        <w:r w:rsidR="006A42FF">
          <w:rPr>
            <w:noProof/>
            <w:webHidden/>
          </w:rPr>
          <w:t>171</w:t>
        </w:r>
        <w:r w:rsidR="006A42FF">
          <w:rPr>
            <w:noProof/>
            <w:webHidden/>
          </w:rPr>
          <w:fldChar w:fldCharType="end"/>
        </w:r>
      </w:hyperlink>
    </w:p>
    <w:p w14:paraId="542117EC" w14:textId="77777777" w:rsidR="006A42FF" w:rsidRDefault="009D1CB5">
      <w:pPr>
        <w:pStyle w:val="TableofFigures"/>
        <w:tabs>
          <w:tab w:val="right" w:leader="dot" w:pos="8165"/>
        </w:tabs>
        <w:rPr>
          <w:rFonts w:eastAsiaTheme="minorEastAsia"/>
          <w:noProof/>
          <w:lang w:eastAsia="en-GB"/>
        </w:rPr>
      </w:pPr>
      <w:hyperlink w:anchor="_Toc518370652" w:history="1">
        <w:r w:rsidR="006A42FF" w:rsidRPr="00804E09">
          <w:rPr>
            <w:rStyle w:val="Hyperlink"/>
            <w:rFonts w:ascii="Times New Roman" w:hAnsi="Times New Roman" w:cs="Times New Roman"/>
            <w:noProof/>
          </w:rPr>
          <w:t>Table 24 UK plastic consumption in various sectors (Zhou, 2012)</w:t>
        </w:r>
        <w:r w:rsidR="006A42FF">
          <w:rPr>
            <w:noProof/>
            <w:webHidden/>
          </w:rPr>
          <w:tab/>
        </w:r>
        <w:r w:rsidR="006A42FF">
          <w:rPr>
            <w:noProof/>
            <w:webHidden/>
          </w:rPr>
          <w:fldChar w:fldCharType="begin"/>
        </w:r>
        <w:r w:rsidR="006A42FF">
          <w:rPr>
            <w:noProof/>
            <w:webHidden/>
          </w:rPr>
          <w:instrText xml:space="preserve"> PAGEREF _Toc518370652 \h </w:instrText>
        </w:r>
        <w:r w:rsidR="006A42FF">
          <w:rPr>
            <w:noProof/>
            <w:webHidden/>
          </w:rPr>
        </w:r>
        <w:r w:rsidR="006A42FF">
          <w:rPr>
            <w:noProof/>
            <w:webHidden/>
          </w:rPr>
          <w:fldChar w:fldCharType="separate"/>
        </w:r>
        <w:r w:rsidR="006A42FF">
          <w:rPr>
            <w:noProof/>
            <w:webHidden/>
          </w:rPr>
          <w:t>172</w:t>
        </w:r>
        <w:r w:rsidR="006A42FF">
          <w:rPr>
            <w:noProof/>
            <w:webHidden/>
          </w:rPr>
          <w:fldChar w:fldCharType="end"/>
        </w:r>
      </w:hyperlink>
    </w:p>
    <w:p w14:paraId="149F8936" w14:textId="77777777" w:rsidR="006A42FF" w:rsidRDefault="009D1CB5">
      <w:pPr>
        <w:pStyle w:val="TableofFigures"/>
        <w:tabs>
          <w:tab w:val="right" w:leader="dot" w:pos="8165"/>
        </w:tabs>
        <w:rPr>
          <w:rFonts w:eastAsiaTheme="minorEastAsia"/>
          <w:noProof/>
          <w:lang w:eastAsia="en-GB"/>
        </w:rPr>
      </w:pPr>
      <w:hyperlink w:anchor="_Toc518370653" w:history="1">
        <w:r w:rsidR="006A42FF" w:rsidRPr="00804E09">
          <w:rPr>
            <w:rStyle w:val="Hyperlink"/>
            <w:rFonts w:ascii="Times New Roman" w:hAnsi="Times New Roman" w:cs="Times New Roman"/>
            <w:noProof/>
          </w:rPr>
          <w:t>Table 25 Material and energy input for benchmark steel sinter plant with data provided by Tata Steel Europe</w:t>
        </w:r>
        <w:r w:rsidR="006A42FF">
          <w:rPr>
            <w:noProof/>
            <w:webHidden/>
          </w:rPr>
          <w:tab/>
        </w:r>
        <w:r w:rsidR="006A42FF">
          <w:rPr>
            <w:noProof/>
            <w:webHidden/>
          </w:rPr>
          <w:fldChar w:fldCharType="begin"/>
        </w:r>
        <w:r w:rsidR="006A42FF">
          <w:rPr>
            <w:noProof/>
            <w:webHidden/>
          </w:rPr>
          <w:instrText xml:space="preserve"> PAGEREF _Toc518370653 \h </w:instrText>
        </w:r>
        <w:r w:rsidR="006A42FF">
          <w:rPr>
            <w:noProof/>
            <w:webHidden/>
          </w:rPr>
        </w:r>
        <w:r w:rsidR="006A42FF">
          <w:rPr>
            <w:noProof/>
            <w:webHidden/>
          </w:rPr>
          <w:fldChar w:fldCharType="separate"/>
        </w:r>
        <w:r w:rsidR="006A42FF">
          <w:rPr>
            <w:noProof/>
            <w:webHidden/>
          </w:rPr>
          <w:t>179</w:t>
        </w:r>
        <w:r w:rsidR="006A42FF">
          <w:rPr>
            <w:noProof/>
            <w:webHidden/>
          </w:rPr>
          <w:fldChar w:fldCharType="end"/>
        </w:r>
      </w:hyperlink>
    </w:p>
    <w:p w14:paraId="475F933D" w14:textId="77777777" w:rsidR="006A42FF" w:rsidRDefault="009D1CB5">
      <w:pPr>
        <w:pStyle w:val="TableofFigures"/>
        <w:tabs>
          <w:tab w:val="right" w:leader="dot" w:pos="8165"/>
        </w:tabs>
        <w:rPr>
          <w:rFonts w:eastAsiaTheme="minorEastAsia"/>
          <w:noProof/>
          <w:lang w:eastAsia="en-GB"/>
        </w:rPr>
      </w:pPr>
      <w:hyperlink w:anchor="_Toc518370654" w:history="1">
        <w:r w:rsidR="006A42FF" w:rsidRPr="00804E09">
          <w:rPr>
            <w:rStyle w:val="Hyperlink"/>
            <w:rFonts w:ascii="Times New Roman" w:hAnsi="Times New Roman" w:cs="Times New Roman"/>
            <w:noProof/>
          </w:rPr>
          <w:t>Table 26 Inventory Data from Oat supplier to produce a tonne of the final product</w:t>
        </w:r>
        <w:r w:rsidR="006A42FF">
          <w:rPr>
            <w:noProof/>
            <w:webHidden/>
          </w:rPr>
          <w:tab/>
        </w:r>
        <w:r w:rsidR="006A42FF">
          <w:rPr>
            <w:noProof/>
            <w:webHidden/>
          </w:rPr>
          <w:fldChar w:fldCharType="begin"/>
        </w:r>
        <w:r w:rsidR="006A42FF">
          <w:rPr>
            <w:noProof/>
            <w:webHidden/>
          </w:rPr>
          <w:instrText xml:space="preserve"> PAGEREF _Toc518370654 \h </w:instrText>
        </w:r>
        <w:r w:rsidR="006A42FF">
          <w:rPr>
            <w:noProof/>
            <w:webHidden/>
          </w:rPr>
        </w:r>
        <w:r w:rsidR="006A42FF">
          <w:rPr>
            <w:noProof/>
            <w:webHidden/>
          </w:rPr>
          <w:fldChar w:fldCharType="separate"/>
        </w:r>
        <w:r w:rsidR="006A42FF">
          <w:rPr>
            <w:noProof/>
            <w:webHidden/>
          </w:rPr>
          <w:t>180</w:t>
        </w:r>
        <w:r w:rsidR="006A42FF">
          <w:rPr>
            <w:noProof/>
            <w:webHidden/>
          </w:rPr>
          <w:fldChar w:fldCharType="end"/>
        </w:r>
      </w:hyperlink>
    </w:p>
    <w:p w14:paraId="38A074F6" w14:textId="77777777" w:rsidR="006A42FF" w:rsidRDefault="009D1CB5">
      <w:pPr>
        <w:pStyle w:val="TableofFigures"/>
        <w:tabs>
          <w:tab w:val="right" w:leader="dot" w:pos="8165"/>
        </w:tabs>
        <w:rPr>
          <w:rFonts w:eastAsiaTheme="minorEastAsia"/>
          <w:noProof/>
          <w:lang w:eastAsia="en-GB"/>
        </w:rPr>
      </w:pPr>
      <w:hyperlink w:anchor="_Toc518370655" w:history="1">
        <w:r w:rsidR="006A42FF" w:rsidRPr="00804E09">
          <w:rPr>
            <w:rStyle w:val="Hyperlink"/>
            <w:rFonts w:ascii="Times New Roman" w:hAnsi="Times New Roman" w:cs="Times New Roman"/>
            <w:noProof/>
          </w:rPr>
          <w:t>Table 27 Inventory Data from Alcohol supplier to produce a tonne of the final product</w:t>
        </w:r>
        <w:r w:rsidR="006A42FF">
          <w:rPr>
            <w:noProof/>
            <w:webHidden/>
          </w:rPr>
          <w:tab/>
        </w:r>
        <w:r w:rsidR="006A42FF">
          <w:rPr>
            <w:noProof/>
            <w:webHidden/>
          </w:rPr>
          <w:fldChar w:fldCharType="begin"/>
        </w:r>
        <w:r w:rsidR="006A42FF">
          <w:rPr>
            <w:noProof/>
            <w:webHidden/>
          </w:rPr>
          <w:instrText xml:space="preserve"> PAGEREF _Toc518370655 \h </w:instrText>
        </w:r>
        <w:r w:rsidR="006A42FF">
          <w:rPr>
            <w:noProof/>
            <w:webHidden/>
          </w:rPr>
        </w:r>
        <w:r w:rsidR="006A42FF">
          <w:rPr>
            <w:noProof/>
            <w:webHidden/>
          </w:rPr>
          <w:fldChar w:fldCharType="separate"/>
        </w:r>
        <w:r w:rsidR="006A42FF">
          <w:rPr>
            <w:noProof/>
            <w:webHidden/>
          </w:rPr>
          <w:t>180</w:t>
        </w:r>
        <w:r w:rsidR="006A42FF">
          <w:rPr>
            <w:noProof/>
            <w:webHidden/>
          </w:rPr>
          <w:fldChar w:fldCharType="end"/>
        </w:r>
      </w:hyperlink>
    </w:p>
    <w:p w14:paraId="7EB3C71F" w14:textId="77777777" w:rsidR="006A42FF" w:rsidRDefault="009D1CB5">
      <w:pPr>
        <w:pStyle w:val="TableofFigures"/>
        <w:tabs>
          <w:tab w:val="right" w:leader="dot" w:pos="8165"/>
        </w:tabs>
        <w:rPr>
          <w:rFonts w:eastAsiaTheme="minorEastAsia"/>
          <w:noProof/>
          <w:lang w:eastAsia="en-GB"/>
        </w:rPr>
      </w:pPr>
      <w:hyperlink w:anchor="_Toc518370656" w:history="1">
        <w:r w:rsidR="006A42FF" w:rsidRPr="00804E09">
          <w:rPr>
            <w:rStyle w:val="Hyperlink"/>
            <w:rFonts w:ascii="Times New Roman" w:hAnsi="Times New Roman" w:cs="Times New Roman"/>
            <w:noProof/>
          </w:rPr>
          <w:t>Table 28 Inventory Data from speaking to Industrial experts and from work carried out by Ekasilp (1995)</w:t>
        </w:r>
        <w:r w:rsidR="006A42FF">
          <w:rPr>
            <w:noProof/>
            <w:webHidden/>
          </w:rPr>
          <w:tab/>
        </w:r>
        <w:r w:rsidR="006A42FF">
          <w:rPr>
            <w:noProof/>
            <w:webHidden/>
          </w:rPr>
          <w:fldChar w:fldCharType="begin"/>
        </w:r>
        <w:r w:rsidR="006A42FF">
          <w:rPr>
            <w:noProof/>
            <w:webHidden/>
          </w:rPr>
          <w:instrText xml:space="preserve"> PAGEREF _Toc518370656 \h </w:instrText>
        </w:r>
        <w:r w:rsidR="006A42FF">
          <w:rPr>
            <w:noProof/>
            <w:webHidden/>
          </w:rPr>
        </w:r>
        <w:r w:rsidR="006A42FF">
          <w:rPr>
            <w:noProof/>
            <w:webHidden/>
          </w:rPr>
          <w:fldChar w:fldCharType="separate"/>
        </w:r>
        <w:r w:rsidR="006A42FF">
          <w:rPr>
            <w:noProof/>
            <w:webHidden/>
          </w:rPr>
          <w:t>181</w:t>
        </w:r>
        <w:r w:rsidR="006A42FF">
          <w:rPr>
            <w:noProof/>
            <w:webHidden/>
          </w:rPr>
          <w:fldChar w:fldCharType="end"/>
        </w:r>
      </w:hyperlink>
    </w:p>
    <w:p w14:paraId="369914F8" w14:textId="085876F8" w:rsidR="0014301E" w:rsidRDefault="00293357" w:rsidP="00A3789E">
      <w:pPr>
        <w:pStyle w:val="Heading1"/>
        <w:rPr>
          <w:rFonts w:ascii="Times New Roman" w:hAnsi="Times New Roman" w:cs="Times New Roman"/>
          <w:b w:val="0"/>
          <w:color w:val="auto"/>
          <w:sz w:val="24"/>
          <w:szCs w:val="24"/>
        </w:rPr>
      </w:pPr>
      <w:r w:rsidRPr="00EF4FF7">
        <w:rPr>
          <w:b w:val="0"/>
        </w:rPr>
        <w:fldChar w:fldCharType="end"/>
      </w:r>
      <w:r w:rsidR="00A3789E" w:rsidRPr="00A3789E">
        <w:rPr>
          <w:rFonts w:ascii="Times New Roman" w:hAnsi="Times New Roman" w:cs="Times New Roman"/>
          <w:b w:val="0"/>
          <w:color w:val="auto"/>
          <w:sz w:val="24"/>
          <w:szCs w:val="24"/>
        </w:rPr>
        <w:t xml:space="preserve"> </w:t>
      </w:r>
      <w:bookmarkStart w:id="5" w:name="_Toc518370493"/>
      <w:r w:rsidR="00A3789E">
        <w:rPr>
          <w:rFonts w:ascii="Times New Roman" w:hAnsi="Times New Roman" w:cs="Times New Roman"/>
          <w:b w:val="0"/>
          <w:color w:val="auto"/>
          <w:sz w:val="24"/>
          <w:szCs w:val="24"/>
        </w:rPr>
        <w:t>List of Abbreviations</w:t>
      </w:r>
      <w:bookmarkEnd w:id="5"/>
    </w:p>
    <w:p w14:paraId="687FC293" w14:textId="77777777" w:rsidR="00A3789E" w:rsidRDefault="00A3789E" w:rsidP="00A3789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247"/>
      </w:tblGrid>
      <w:tr w:rsidR="00A3789E" w:rsidRPr="00BF6710" w14:paraId="6C06DBE2" w14:textId="77777777" w:rsidTr="00A3789E">
        <w:tc>
          <w:tcPr>
            <w:tcW w:w="4621" w:type="dxa"/>
          </w:tcPr>
          <w:p w14:paraId="68B3F6F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CO</w:t>
            </w:r>
          </w:p>
        </w:tc>
        <w:tc>
          <w:tcPr>
            <w:tcW w:w="4621" w:type="dxa"/>
          </w:tcPr>
          <w:p w14:paraId="5B15BD2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Carbon Monoxide</w:t>
            </w:r>
          </w:p>
        </w:tc>
      </w:tr>
      <w:tr w:rsidR="00A3789E" w:rsidRPr="00BF6710" w14:paraId="2CCD2F24" w14:textId="77777777" w:rsidTr="00A3789E">
        <w:tc>
          <w:tcPr>
            <w:tcW w:w="4621" w:type="dxa"/>
          </w:tcPr>
          <w:p w14:paraId="5E2E4EF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CO</w:t>
            </w:r>
            <w:r w:rsidRPr="00BF6710">
              <w:rPr>
                <w:rFonts w:ascii="Times New Roman" w:hAnsi="Times New Roman" w:cs="Times New Roman"/>
                <w:sz w:val="24"/>
                <w:szCs w:val="24"/>
                <w:vertAlign w:val="subscript"/>
              </w:rPr>
              <w:t>2</w:t>
            </w:r>
          </w:p>
        </w:tc>
        <w:tc>
          <w:tcPr>
            <w:tcW w:w="4621" w:type="dxa"/>
          </w:tcPr>
          <w:p w14:paraId="3197EF8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 xml:space="preserve">Carbon Dioxide </w:t>
            </w:r>
          </w:p>
        </w:tc>
      </w:tr>
      <w:tr w:rsidR="00A3789E" w:rsidRPr="00BF6710" w14:paraId="431A43D8" w14:textId="77777777" w:rsidTr="00A3789E">
        <w:tc>
          <w:tcPr>
            <w:tcW w:w="4621" w:type="dxa"/>
          </w:tcPr>
          <w:p w14:paraId="56963FC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IEA</w:t>
            </w:r>
          </w:p>
        </w:tc>
        <w:tc>
          <w:tcPr>
            <w:tcW w:w="4621" w:type="dxa"/>
          </w:tcPr>
          <w:p w14:paraId="5D19D557"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International Energy Agency</w:t>
            </w:r>
          </w:p>
        </w:tc>
      </w:tr>
      <w:tr w:rsidR="00A3789E" w:rsidRPr="00BF6710" w14:paraId="52BD2034" w14:textId="77777777" w:rsidTr="00A3789E">
        <w:tc>
          <w:tcPr>
            <w:tcW w:w="4621" w:type="dxa"/>
          </w:tcPr>
          <w:p w14:paraId="61A99C1E" w14:textId="77777777" w:rsidR="00A3789E" w:rsidRPr="00BF6710" w:rsidRDefault="00A3789E" w:rsidP="000D6957">
            <w:pPr>
              <w:pStyle w:val="NoSpacing"/>
              <w:spacing w:line="360" w:lineRule="auto"/>
              <w:rPr>
                <w:rFonts w:ascii="Times New Roman" w:hAnsi="Times New Roman" w:cs="Times New Roman"/>
                <w:sz w:val="24"/>
                <w:szCs w:val="24"/>
              </w:rPr>
            </w:pPr>
            <w:r w:rsidRPr="00BF6710">
              <w:rPr>
                <w:rFonts w:ascii="Times New Roman" w:hAnsi="Times New Roman" w:cs="Times New Roman"/>
                <w:sz w:val="24"/>
                <w:szCs w:val="24"/>
              </w:rPr>
              <w:t>EUROFER</w:t>
            </w:r>
          </w:p>
        </w:tc>
        <w:tc>
          <w:tcPr>
            <w:tcW w:w="4621" w:type="dxa"/>
          </w:tcPr>
          <w:p w14:paraId="42D72542"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uropean Confederation of Iron and Steel Industries</w:t>
            </w:r>
          </w:p>
        </w:tc>
      </w:tr>
      <w:tr w:rsidR="00A3789E" w:rsidRPr="00BF6710" w14:paraId="1F945625" w14:textId="77777777" w:rsidTr="00A3789E">
        <w:tc>
          <w:tcPr>
            <w:tcW w:w="4621" w:type="dxa"/>
          </w:tcPr>
          <w:p w14:paraId="3C8952D1"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OECD</w:t>
            </w:r>
          </w:p>
        </w:tc>
        <w:tc>
          <w:tcPr>
            <w:tcW w:w="4621" w:type="dxa"/>
          </w:tcPr>
          <w:p w14:paraId="7B3AF34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shd w:val="clear" w:color="auto" w:fill="FFFFFF"/>
              </w:rPr>
              <w:t>Organisation for Economic Co-operation and Development</w:t>
            </w:r>
          </w:p>
        </w:tc>
      </w:tr>
      <w:tr w:rsidR="00A3789E" w:rsidRPr="00BF6710" w14:paraId="0263766E" w14:textId="77777777" w:rsidTr="00A3789E">
        <w:tc>
          <w:tcPr>
            <w:tcW w:w="4621" w:type="dxa"/>
          </w:tcPr>
          <w:p w14:paraId="18B9917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ULCOS</w:t>
            </w:r>
          </w:p>
        </w:tc>
        <w:tc>
          <w:tcPr>
            <w:tcW w:w="4621" w:type="dxa"/>
          </w:tcPr>
          <w:p w14:paraId="220DB19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Ultra Low CO</w:t>
            </w:r>
            <w:r w:rsidRPr="00BF6710">
              <w:rPr>
                <w:rFonts w:ascii="Times New Roman" w:hAnsi="Times New Roman" w:cs="Times New Roman"/>
                <w:sz w:val="24"/>
                <w:szCs w:val="24"/>
                <w:vertAlign w:val="subscript"/>
              </w:rPr>
              <w:t>2</w:t>
            </w:r>
            <w:r w:rsidRPr="00BF6710">
              <w:rPr>
                <w:rFonts w:ascii="Times New Roman" w:hAnsi="Times New Roman" w:cs="Times New Roman"/>
                <w:sz w:val="24"/>
                <w:szCs w:val="24"/>
              </w:rPr>
              <w:t xml:space="preserve"> Steelmaking</w:t>
            </w:r>
          </w:p>
        </w:tc>
      </w:tr>
      <w:tr w:rsidR="00A3789E" w:rsidRPr="00BF6710" w14:paraId="08FEE1EF" w14:textId="77777777" w:rsidTr="00A3789E">
        <w:tc>
          <w:tcPr>
            <w:tcW w:w="4621" w:type="dxa"/>
          </w:tcPr>
          <w:p w14:paraId="3CC31BC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SHOCOM</w:t>
            </w:r>
          </w:p>
        </w:tc>
        <w:tc>
          <w:tcPr>
            <w:tcW w:w="4621" w:type="dxa"/>
          </w:tcPr>
          <w:p w14:paraId="240C5AA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SHort term CO</w:t>
            </w:r>
            <w:r w:rsidRPr="00BF6710">
              <w:rPr>
                <w:rFonts w:ascii="Times New Roman" w:hAnsi="Times New Roman" w:cs="Times New Roman"/>
                <w:color w:val="000000" w:themeColor="text1"/>
                <w:sz w:val="24"/>
                <w:szCs w:val="24"/>
                <w:vertAlign w:val="subscript"/>
              </w:rPr>
              <w:t xml:space="preserve">2 </w:t>
            </w:r>
            <w:r w:rsidRPr="00BF6710">
              <w:rPr>
                <w:rFonts w:ascii="Times New Roman" w:hAnsi="Times New Roman" w:cs="Times New Roman"/>
                <w:color w:val="000000" w:themeColor="text1"/>
                <w:sz w:val="24"/>
                <w:szCs w:val="24"/>
              </w:rPr>
              <w:t>Mitigation</w:t>
            </w:r>
          </w:p>
        </w:tc>
      </w:tr>
      <w:tr w:rsidR="00A3789E" w:rsidRPr="00BF6710" w14:paraId="66BDBF12" w14:textId="77777777" w:rsidTr="00A3789E">
        <w:tc>
          <w:tcPr>
            <w:tcW w:w="4621" w:type="dxa"/>
          </w:tcPr>
          <w:p w14:paraId="352E4DD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AF</w:t>
            </w:r>
          </w:p>
        </w:tc>
        <w:tc>
          <w:tcPr>
            <w:tcW w:w="4621" w:type="dxa"/>
          </w:tcPr>
          <w:p w14:paraId="4C6C030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lectric Arc Furnace</w:t>
            </w:r>
          </w:p>
        </w:tc>
      </w:tr>
      <w:tr w:rsidR="00A3789E" w:rsidRPr="00BF6710" w14:paraId="3B2E9AAA" w14:textId="77777777" w:rsidTr="00A3789E">
        <w:tc>
          <w:tcPr>
            <w:tcW w:w="4621" w:type="dxa"/>
          </w:tcPr>
          <w:p w14:paraId="1857FBF8"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lastRenderedPageBreak/>
              <w:t>IS</w:t>
            </w:r>
          </w:p>
        </w:tc>
        <w:tc>
          <w:tcPr>
            <w:tcW w:w="4621" w:type="dxa"/>
          </w:tcPr>
          <w:p w14:paraId="026A183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Industrial Symbiosis</w:t>
            </w:r>
          </w:p>
        </w:tc>
      </w:tr>
      <w:tr w:rsidR="00A3789E" w:rsidRPr="00BF6710" w14:paraId="560C2E62" w14:textId="77777777" w:rsidTr="00A3789E">
        <w:tc>
          <w:tcPr>
            <w:tcW w:w="4621" w:type="dxa"/>
          </w:tcPr>
          <w:p w14:paraId="05F05291"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F</w:t>
            </w:r>
          </w:p>
        </w:tc>
        <w:tc>
          <w:tcPr>
            <w:tcW w:w="4621" w:type="dxa"/>
          </w:tcPr>
          <w:p w14:paraId="6F9C30E2"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last Furnace</w:t>
            </w:r>
          </w:p>
        </w:tc>
      </w:tr>
      <w:tr w:rsidR="00A3789E" w:rsidRPr="00BF6710" w14:paraId="452AA6A3" w14:textId="77777777" w:rsidTr="00A3789E">
        <w:tc>
          <w:tcPr>
            <w:tcW w:w="4621" w:type="dxa"/>
          </w:tcPr>
          <w:p w14:paraId="2C5C4F2D"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OF</w:t>
            </w:r>
          </w:p>
        </w:tc>
        <w:tc>
          <w:tcPr>
            <w:tcW w:w="4621" w:type="dxa"/>
          </w:tcPr>
          <w:p w14:paraId="6C56489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asic Oxygen Furnace</w:t>
            </w:r>
          </w:p>
        </w:tc>
      </w:tr>
      <w:tr w:rsidR="00A3789E" w:rsidRPr="00BF6710" w14:paraId="4F50F8DC" w14:textId="77777777" w:rsidTr="00A3789E">
        <w:tc>
          <w:tcPr>
            <w:tcW w:w="4621" w:type="dxa"/>
          </w:tcPr>
          <w:p w14:paraId="10478B77"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TGA</w:t>
            </w:r>
          </w:p>
        </w:tc>
        <w:tc>
          <w:tcPr>
            <w:tcW w:w="4621" w:type="dxa"/>
          </w:tcPr>
          <w:p w14:paraId="23BE1C5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Thermogravimetric Analysis</w:t>
            </w:r>
          </w:p>
        </w:tc>
      </w:tr>
      <w:tr w:rsidR="00A3789E" w:rsidRPr="00BF6710" w14:paraId="2B79C705" w14:textId="77777777" w:rsidTr="00A3789E">
        <w:tc>
          <w:tcPr>
            <w:tcW w:w="4621" w:type="dxa"/>
          </w:tcPr>
          <w:p w14:paraId="7067FAE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XRD</w:t>
            </w:r>
          </w:p>
        </w:tc>
        <w:tc>
          <w:tcPr>
            <w:tcW w:w="4621" w:type="dxa"/>
          </w:tcPr>
          <w:p w14:paraId="6011F1E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X-Ray Diffraction</w:t>
            </w:r>
          </w:p>
        </w:tc>
      </w:tr>
      <w:tr w:rsidR="00A3789E" w:rsidRPr="00BF6710" w14:paraId="698ABC62" w14:textId="77777777" w:rsidTr="00A3789E">
        <w:tc>
          <w:tcPr>
            <w:tcW w:w="4621" w:type="dxa"/>
          </w:tcPr>
          <w:p w14:paraId="79D4C2B6"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FeO</w:t>
            </w:r>
          </w:p>
        </w:tc>
        <w:tc>
          <w:tcPr>
            <w:tcW w:w="4621" w:type="dxa"/>
          </w:tcPr>
          <w:p w14:paraId="723EAD4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Iron Oxide</w:t>
            </w:r>
          </w:p>
        </w:tc>
      </w:tr>
      <w:tr w:rsidR="00A3789E" w:rsidRPr="00BF6710" w14:paraId="662D5A02" w14:textId="77777777" w:rsidTr="00A3789E">
        <w:tc>
          <w:tcPr>
            <w:tcW w:w="4621" w:type="dxa"/>
          </w:tcPr>
          <w:p w14:paraId="0A69E6F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LCA</w:t>
            </w:r>
          </w:p>
        </w:tc>
        <w:tc>
          <w:tcPr>
            <w:tcW w:w="4621" w:type="dxa"/>
          </w:tcPr>
          <w:p w14:paraId="1BCEC377"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Life Cycle Assessment</w:t>
            </w:r>
          </w:p>
        </w:tc>
      </w:tr>
      <w:tr w:rsidR="00A3789E" w:rsidRPr="00BF6710" w14:paraId="2B5CB2CD" w14:textId="77777777" w:rsidTr="00A3789E">
        <w:tc>
          <w:tcPr>
            <w:tcW w:w="4621" w:type="dxa"/>
          </w:tcPr>
          <w:p w14:paraId="74E2FE4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GHG</w:t>
            </w:r>
          </w:p>
        </w:tc>
        <w:tc>
          <w:tcPr>
            <w:tcW w:w="4621" w:type="dxa"/>
          </w:tcPr>
          <w:p w14:paraId="4340E34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Greenhouse Gas</w:t>
            </w:r>
          </w:p>
        </w:tc>
      </w:tr>
      <w:tr w:rsidR="00A3789E" w:rsidRPr="00BF6710" w14:paraId="7230B562" w14:textId="77777777" w:rsidTr="00A3789E">
        <w:tc>
          <w:tcPr>
            <w:tcW w:w="4621" w:type="dxa"/>
          </w:tcPr>
          <w:p w14:paraId="1E44344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GtCO</w:t>
            </w:r>
            <w:r w:rsidRPr="00BF6710">
              <w:rPr>
                <w:rFonts w:ascii="Times New Roman" w:hAnsi="Times New Roman" w:cs="Times New Roman"/>
                <w:color w:val="000000" w:themeColor="text1"/>
                <w:sz w:val="24"/>
                <w:szCs w:val="24"/>
                <w:vertAlign w:val="subscript"/>
              </w:rPr>
              <w:t>2</w:t>
            </w:r>
            <w:r w:rsidRPr="00BF6710">
              <w:rPr>
                <w:rFonts w:ascii="Times New Roman" w:hAnsi="Times New Roman" w:cs="Times New Roman"/>
                <w:color w:val="000000" w:themeColor="text1"/>
                <w:sz w:val="24"/>
                <w:szCs w:val="24"/>
              </w:rPr>
              <w:t>eq</w:t>
            </w:r>
          </w:p>
        </w:tc>
        <w:tc>
          <w:tcPr>
            <w:tcW w:w="4621" w:type="dxa"/>
          </w:tcPr>
          <w:p w14:paraId="3997089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Gigatonne Carbon Dioxide Equivalent</w:t>
            </w:r>
          </w:p>
        </w:tc>
      </w:tr>
      <w:tr w:rsidR="00A3789E" w:rsidRPr="00BF6710" w14:paraId="0A7773F4" w14:textId="77777777" w:rsidTr="00A3789E">
        <w:tc>
          <w:tcPr>
            <w:tcW w:w="4621" w:type="dxa"/>
          </w:tcPr>
          <w:p w14:paraId="51AB6377"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IPCC</w:t>
            </w:r>
          </w:p>
        </w:tc>
        <w:tc>
          <w:tcPr>
            <w:tcW w:w="4621" w:type="dxa"/>
          </w:tcPr>
          <w:p w14:paraId="3713B79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shd w:val="clear" w:color="auto" w:fill="FFFFFF"/>
              </w:rPr>
              <w:t>Intergovernmental Panel on Climate Change</w:t>
            </w:r>
          </w:p>
        </w:tc>
      </w:tr>
      <w:tr w:rsidR="00A3789E" w:rsidRPr="00BF6710" w14:paraId="0974FDBE" w14:textId="77777777" w:rsidTr="00A3789E">
        <w:tc>
          <w:tcPr>
            <w:tcW w:w="4621" w:type="dxa"/>
          </w:tcPr>
          <w:p w14:paraId="23A8056D"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DECC</w:t>
            </w:r>
          </w:p>
        </w:tc>
        <w:tc>
          <w:tcPr>
            <w:tcW w:w="4621" w:type="dxa"/>
          </w:tcPr>
          <w:p w14:paraId="7FE4D96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shd w:val="clear" w:color="auto" w:fill="FFFFFF"/>
              </w:rPr>
              <w:t>Department of Energy and Climate Change</w:t>
            </w:r>
          </w:p>
        </w:tc>
      </w:tr>
      <w:tr w:rsidR="00A3789E" w:rsidRPr="00BF6710" w14:paraId="6466D4C7" w14:textId="77777777" w:rsidTr="00A3789E">
        <w:tc>
          <w:tcPr>
            <w:tcW w:w="4621" w:type="dxa"/>
          </w:tcPr>
          <w:p w14:paraId="683713D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eastAsia="Times New Roman" w:hAnsi="Times New Roman" w:cs="Times New Roman"/>
                <w:color w:val="000000" w:themeColor="text1"/>
                <w:sz w:val="24"/>
                <w:szCs w:val="24"/>
                <w:lang w:val="fr-FR" w:eastAsia="en-GB"/>
              </w:rPr>
              <w:t>MtCO</w:t>
            </w:r>
            <w:r w:rsidRPr="00BF6710">
              <w:rPr>
                <w:rFonts w:ascii="Times New Roman" w:eastAsia="Times New Roman" w:hAnsi="Times New Roman" w:cs="Times New Roman"/>
                <w:color w:val="000000" w:themeColor="text1"/>
                <w:sz w:val="24"/>
                <w:szCs w:val="24"/>
                <w:vertAlign w:val="subscript"/>
                <w:lang w:val="fr-FR" w:eastAsia="en-GB"/>
              </w:rPr>
              <w:t>2</w:t>
            </w:r>
            <w:r w:rsidRPr="00BF6710">
              <w:rPr>
                <w:rFonts w:ascii="Times New Roman" w:eastAsia="Times New Roman" w:hAnsi="Times New Roman" w:cs="Times New Roman"/>
                <w:color w:val="000000" w:themeColor="text1"/>
                <w:sz w:val="24"/>
                <w:szCs w:val="24"/>
                <w:lang w:val="fr-FR" w:eastAsia="en-GB"/>
              </w:rPr>
              <w:t>eq</w:t>
            </w:r>
          </w:p>
        </w:tc>
        <w:tc>
          <w:tcPr>
            <w:tcW w:w="4621" w:type="dxa"/>
          </w:tcPr>
          <w:p w14:paraId="24016405" w14:textId="77777777" w:rsidR="00A3789E" w:rsidRPr="00BF6710" w:rsidRDefault="00A3789E" w:rsidP="000D6957">
            <w:pPr>
              <w:spacing w:line="360" w:lineRule="auto"/>
              <w:rPr>
                <w:rFonts w:ascii="Times New Roman" w:hAnsi="Times New Roman" w:cs="Times New Roman"/>
                <w:sz w:val="24"/>
                <w:szCs w:val="24"/>
                <w:lang w:val="fr-FR"/>
              </w:rPr>
            </w:pPr>
            <w:r w:rsidRPr="00BF6710">
              <w:rPr>
                <w:rFonts w:ascii="Times New Roman" w:eastAsia="Times New Roman" w:hAnsi="Times New Roman" w:cs="Times New Roman"/>
                <w:color w:val="000000" w:themeColor="text1"/>
                <w:sz w:val="24"/>
                <w:szCs w:val="24"/>
                <w:lang w:val="fr-FR" w:eastAsia="en-GB"/>
              </w:rPr>
              <w:t>million tonnes carbon dioxide equivalent</w:t>
            </w:r>
          </w:p>
        </w:tc>
      </w:tr>
      <w:tr w:rsidR="00A3789E" w:rsidRPr="00BF6710" w14:paraId="305B1C90" w14:textId="77777777" w:rsidTr="00A3789E">
        <w:tc>
          <w:tcPr>
            <w:tcW w:w="4621" w:type="dxa"/>
          </w:tcPr>
          <w:p w14:paraId="57FDC2A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EU ETS</w:t>
            </w:r>
          </w:p>
        </w:tc>
        <w:tc>
          <w:tcPr>
            <w:tcW w:w="4621" w:type="dxa"/>
          </w:tcPr>
          <w:p w14:paraId="3D20DA1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European Union Emission Trading Scheme</w:t>
            </w:r>
          </w:p>
        </w:tc>
      </w:tr>
      <w:tr w:rsidR="00A3789E" w:rsidRPr="00BF6710" w14:paraId="54578A5F" w14:textId="77777777" w:rsidTr="00A3789E">
        <w:tc>
          <w:tcPr>
            <w:tcW w:w="4621" w:type="dxa"/>
          </w:tcPr>
          <w:p w14:paraId="32639E5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EU</w:t>
            </w:r>
          </w:p>
        </w:tc>
        <w:tc>
          <w:tcPr>
            <w:tcW w:w="4621" w:type="dxa"/>
          </w:tcPr>
          <w:p w14:paraId="32BE949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uropean Union</w:t>
            </w:r>
          </w:p>
        </w:tc>
      </w:tr>
      <w:tr w:rsidR="00A3789E" w:rsidRPr="00BF6710" w14:paraId="2CA6F1DF" w14:textId="77777777" w:rsidTr="00A3789E">
        <w:tc>
          <w:tcPr>
            <w:tcW w:w="4621" w:type="dxa"/>
          </w:tcPr>
          <w:p w14:paraId="3D6441B8"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FG</w:t>
            </w:r>
          </w:p>
        </w:tc>
        <w:tc>
          <w:tcPr>
            <w:tcW w:w="4621" w:type="dxa"/>
          </w:tcPr>
          <w:p w14:paraId="4A39F63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last Furnace Gas</w:t>
            </w:r>
          </w:p>
        </w:tc>
      </w:tr>
      <w:tr w:rsidR="00A3789E" w:rsidRPr="00BF6710" w14:paraId="4DA0E3A1" w14:textId="77777777" w:rsidTr="00A3789E">
        <w:tc>
          <w:tcPr>
            <w:tcW w:w="4621" w:type="dxa"/>
          </w:tcPr>
          <w:p w14:paraId="1B99CEB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COG</w:t>
            </w:r>
          </w:p>
        </w:tc>
        <w:tc>
          <w:tcPr>
            <w:tcW w:w="4621" w:type="dxa"/>
          </w:tcPr>
          <w:p w14:paraId="769BAF4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Coke Oven Gas</w:t>
            </w:r>
          </w:p>
        </w:tc>
      </w:tr>
      <w:tr w:rsidR="00A3789E" w:rsidRPr="00BF6710" w14:paraId="6A8AC3A5" w14:textId="77777777" w:rsidTr="00A3789E">
        <w:tc>
          <w:tcPr>
            <w:tcW w:w="4621" w:type="dxa"/>
          </w:tcPr>
          <w:p w14:paraId="30497C6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USEPA</w:t>
            </w:r>
          </w:p>
        </w:tc>
        <w:tc>
          <w:tcPr>
            <w:tcW w:w="4621" w:type="dxa"/>
          </w:tcPr>
          <w:p w14:paraId="0E36E20D"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United States Environmental Protection Agency</w:t>
            </w:r>
          </w:p>
        </w:tc>
      </w:tr>
      <w:tr w:rsidR="00A3789E" w:rsidRPr="00BF6710" w14:paraId="07B67050" w14:textId="77777777" w:rsidTr="00A3789E">
        <w:tc>
          <w:tcPr>
            <w:tcW w:w="4621" w:type="dxa"/>
          </w:tcPr>
          <w:p w14:paraId="225F22E4"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AISI</w:t>
            </w:r>
          </w:p>
        </w:tc>
        <w:tc>
          <w:tcPr>
            <w:tcW w:w="4621" w:type="dxa"/>
          </w:tcPr>
          <w:p w14:paraId="36CA3DED"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shd w:val="clear" w:color="auto" w:fill="FFFFFF"/>
              </w:rPr>
              <w:t>American Iron and Steel Institute</w:t>
            </w:r>
          </w:p>
        </w:tc>
      </w:tr>
      <w:tr w:rsidR="00A3789E" w:rsidRPr="00BF6710" w14:paraId="29F2C121" w14:textId="77777777" w:rsidTr="00A3789E">
        <w:tc>
          <w:tcPr>
            <w:tcW w:w="4621" w:type="dxa"/>
          </w:tcPr>
          <w:p w14:paraId="7CFF5DE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OSCO</w:t>
            </w:r>
          </w:p>
        </w:tc>
        <w:tc>
          <w:tcPr>
            <w:tcW w:w="4621" w:type="dxa"/>
          </w:tcPr>
          <w:p w14:paraId="6BC2C454"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222222"/>
                <w:sz w:val="24"/>
                <w:szCs w:val="24"/>
                <w:shd w:val="clear" w:color="auto" w:fill="FFFFFF"/>
              </w:rPr>
              <w:t> </w:t>
            </w:r>
            <w:r w:rsidRPr="00BF6710">
              <w:rPr>
                <w:rFonts w:ascii="Times New Roman" w:hAnsi="Times New Roman" w:cs="Times New Roman"/>
                <w:bCs/>
                <w:color w:val="222222"/>
                <w:sz w:val="24"/>
                <w:szCs w:val="24"/>
                <w:shd w:val="clear" w:color="auto" w:fill="FFFFFF"/>
              </w:rPr>
              <w:t>Po</w:t>
            </w:r>
            <w:r w:rsidRPr="00BF6710">
              <w:rPr>
                <w:rFonts w:ascii="Times New Roman" w:hAnsi="Times New Roman" w:cs="Times New Roman"/>
                <w:color w:val="222222"/>
                <w:sz w:val="24"/>
                <w:szCs w:val="24"/>
                <w:shd w:val="clear" w:color="auto" w:fill="FFFFFF"/>
              </w:rPr>
              <w:t>hang Iron and </w:t>
            </w:r>
            <w:r w:rsidRPr="00BF6710">
              <w:rPr>
                <w:rFonts w:ascii="Times New Roman" w:hAnsi="Times New Roman" w:cs="Times New Roman"/>
                <w:bCs/>
                <w:color w:val="222222"/>
                <w:sz w:val="24"/>
                <w:szCs w:val="24"/>
                <w:shd w:val="clear" w:color="auto" w:fill="FFFFFF"/>
              </w:rPr>
              <w:t>S</w:t>
            </w:r>
            <w:r w:rsidRPr="00BF6710">
              <w:rPr>
                <w:rFonts w:ascii="Times New Roman" w:hAnsi="Times New Roman" w:cs="Times New Roman"/>
                <w:color w:val="222222"/>
                <w:sz w:val="24"/>
                <w:szCs w:val="24"/>
                <w:shd w:val="clear" w:color="auto" w:fill="FFFFFF"/>
              </w:rPr>
              <w:t>teel </w:t>
            </w:r>
            <w:r w:rsidRPr="00BF6710">
              <w:rPr>
                <w:rFonts w:ascii="Times New Roman" w:hAnsi="Times New Roman" w:cs="Times New Roman"/>
                <w:bCs/>
                <w:color w:val="222222"/>
                <w:sz w:val="24"/>
                <w:szCs w:val="24"/>
                <w:shd w:val="clear" w:color="auto" w:fill="FFFFFF"/>
              </w:rPr>
              <w:t>Co</w:t>
            </w:r>
            <w:r w:rsidRPr="00BF6710">
              <w:rPr>
                <w:rFonts w:ascii="Times New Roman" w:hAnsi="Times New Roman" w:cs="Times New Roman"/>
                <w:color w:val="222222"/>
                <w:sz w:val="24"/>
                <w:szCs w:val="24"/>
                <w:shd w:val="clear" w:color="auto" w:fill="FFFFFF"/>
              </w:rPr>
              <w:t>mpany</w:t>
            </w:r>
          </w:p>
        </w:tc>
      </w:tr>
      <w:tr w:rsidR="00A3789E" w:rsidRPr="00BF6710" w14:paraId="54114121" w14:textId="77777777" w:rsidTr="00A3789E">
        <w:tc>
          <w:tcPr>
            <w:tcW w:w="4621" w:type="dxa"/>
          </w:tcPr>
          <w:p w14:paraId="60E7D724"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COURSE50</w:t>
            </w:r>
          </w:p>
        </w:tc>
        <w:tc>
          <w:tcPr>
            <w:tcW w:w="4621" w:type="dxa"/>
          </w:tcPr>
          <w:p w14:paraId="39357D36"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CO</w:t>
            </w:r>
            <w:r w:rsidRPr="00BF6710">
              <w:rPr>
                <w:rFonts w:ascii="Times New Roman" w:hAnsi="Times New Roman" w:cs="Times New Roman"/>
                <w:sz w:val="24"/>
                <w:szCs w:val="24"/>
                <w:vertAlign w:val="subscript"/>
              </w:rPr>
              <w:t>2</w:t>
            </w:r>
            <w:r w:rsidRPr="00BF6710">
              <w:rPr>
                <w:rFonts w:ascii="Times New Roman" w:hAnsi="Times New Roman" w:cs="Times New Roman"/>
                <w:sz w:val="24"/>
                <w:szCs w:val="24"/>
              </w:rPr>
              <w:t xml:space="preserve"> Ultimate Reduction in Steelmaking </w:t>
            </w:r>
            <w:r w:rsidRPr="00BF6710">
              <w:rPr>
                <w:rFonts w:ascii="Times New Roman" w:hAnsi="Times New Roman" w:cs="Times New Roman"/>
                <w:sz w:val="24"/>
                <w:szCs w:val="24"/>
              </w:rPr>
              <w:lastRenderedPageBreak/>
              <w:t>process by Innovative technology for cool Earth 50</w:t>
            </w:r>
          </w:p>
        </w:tc>
      </w:tr>
      <w:tr w:rsidR="00A3789E" w:rsidRPr="00BF6710" w14:paraId="38DC835A" w14:textId="77777777" w:rsidTr="00A3789E">
        <w:tc>
          <w:tcPr>
            <w:tcW w:w="4621" w:type="dxa"/>
          </w:tcPr>
          <w:p w14:paraId="34FC77E4" w14:textId="77777777" w:rsidR="00A3789E" w:rsidRPr="00BF6710" w:rsidRDefault="00A3789E" w:rsidP="000D6957">
            <w:pPr>
              <w:spacing w:line="360" w:lineRule="auto"/>
              <w:rPr>
                <w:rFonts w:ascii="Times New Roman" w:hAnsi="Times New Roman" w:cs="Times New Roman"/>
                <w:sz w:val="24"/>
                <w:szCs w:val="24"/>
                <w:vertAlign w:val="subscript"/>
              </w:rPr>
            </w:pPr>
            <w:r w:rsidRPr="00BF6710">
              <w:rPr>
                <w:rFonts w:ascii="Times New Roman" w:hAnsi="Times New Roman" w:cs="Times New Roman"/>
                <w:sz w:val="24"/>
                <w:szCs w:val="24"/>
              </w:rPr>
              <w:lastRenderedPageBreak/>
              <w:t>SO</w:t>
            </w:r>
            <w:r w:rsidRPr="00BF6710">
              <w:rPr>
                <w:rFonts w:ascii="Times New Roman" w:hAnsi="Times New Roman" w:cs="Times New Roman"/>
                <w:sz w:val="24"/>
                <w:szCs w:val="24"/>
                <w:vertAlign w:val="subscript"/>
              </w:rPr>
              <w:t>2</w:t>
            </w:r>
          </w:p>
        </w:tc>
        <w:tc>
          <w:tcPr>
            <w:tcW w:w="4621" w:type="dxa"/>
          </w:tcPr>
          <w:p w14:paraId="549024B1"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Sulphur Dioxide</w:t>
            </w:r>
          </w:p>
        </w:tc>
      </w:tr>
      <w:tr w:rsidR="00A3789E" w:rsidRPr="00BF6710" w14:paraId="34673977" w14:textId="77777777" w:rsidTr="00A3789E">
        <w:tc>
          <w:tcPr>
            <w:tcW w:w="4621" w:type="dxa"/>
          </w:tcPr>
          <w:p w14:paraId="7EA7E07E" w14:textId="77777777" w:rsidR="00A3789E" w:rsidRPr="00BF6710" w:rsidRDefault="00A3789E" w:rsidP="000D6957">
            <w:pPr>
              <w:spacing w:line="360" w:lineRule="auto"/>
              <w:rPr>
                <w:rFonts w:ascii="Times New Roman" w:hAnsi="Times New Roman" w:cs="Times New Roman"/>
                <w:sz w:val="24"/>
                <w:szCs w:val="24"/>
                <w:vertAlign w:val="subscript"/>
              </w:rPr>
            </w:pPr>
            <w:r w:rsidRPr="00BF6710">
              <w:rPr>
                <w:rFonts w:ascii="Times New Roman" w:hAnsi="Times New Roman" w:cs="Times New Roman"/>
                <w:sz w:val="24"/>
                <w:szCs w:val="24"/>
              </w:rPr>
              <w:t>NO</w:t>
            </w:r>
            <w:r w:rsidRPr="00BF6710">
              <w:rPr>
                <w:rFonts w:ascii="Times New Roman" w:hAnsi="Times New Roman" w:cs="Times New Roman"/>
                <w:sz w:val="24"/>
                <w:szCs w:val="24"/>
                <w:vertAlign w:val="subscript"/>
              </w:rPr>
              <w:t>x</w:t>
            </w:r>
          </w:p>
        </w:tc>
        <w:tc>
          <w:tcPr>
            <w:tcW w:w="4621" w:type="dxa"/>
          </w:tcPr>
          <w:p w14:paraId="095C48F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Nitrogen Oxide</w:t>
            </w:r>
          </w:p>
        </w:tc>
      </w:tr>
      <w:tr w:rsidR="00A3789E" w:rsidRPr="00BF6710" w14:paraId="77DFFF30" w14:textId="77777777" w:rsidTr="00A3789E">
        <w:tc>
          <w:tcPr>
            <w:tcW w:w="4621" w:type="dxa"/>
          </w:tcPr>
          <w:p w14:paraId="771463FE"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LT</w:t>
            </w:r>
          </w:p>
        </w:tc>
        <w:tc>
          <w:tcPr>
            <w:tcW w:w="4621" w:type="dxa"/>
          </w:tcPr>
          <w:p w14:paraId="644CF857"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nd of Life Tyres</w:t>
            </w:r>
          </w:p>
        </w:tc>
      </w:tr>
      <w:tr w:rsidR="00A3789E" w:rsidRPr="00BF6710" w14:paraId="65DBDEF7" w14:textId="77777777" w:rsidTr="00A3789E">
        <w:tc>
          <w:tcPr>
            <w:tcW w:w="4621" w:type="dxa"/>
          </w:tcPr>
          <w:p w14:paraId="674DCF9E"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DTF</w:t>
            </w:r>
          </w:p>
        </w:tc>
        <w:tc>
          <w:tcPr>
            <w:tcW w:w="4621" w:type="dxa"/>
          </w:tcPr>
          <w:p w14:paraId="2F22D1E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Drop Tube Furnace</w:t>
            </w:r>
          </w:p>
        </w:tc>
      </w:tr>
      <w:tr w:rsidR="00A3789E" w:rsidRPr="00BF6710" w14:paraId="6146BE19" w14:textId="77777777" w:rsidTr="00A3789E">
        <w:tc>
          <w:tcPr>
            <w:tcW w:w="4621" w:type="dxa"/>
          </w:tcPr>
          <w:p w14:paraId="3F058538"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HDPE</w:t>
            </w:r>
          </w:p>
        </w:tc>
        <w:tc>
          <w:tcPr>
            <w:tcW w:w="4621" w:type="dxa"/>
          </w:tcPr>
          <w:p w14:paraId="51D486DD"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High Density Polyethylene</w:t>
            </w:r>
          </w:p>
        </w:tc>
      </w:tr>
      <w:tr w:rsidR="00A3789E" w:rsidRPr="00BF6710" w14:paraId="7A1BBB2F" w14:textId="77777777" w:rsidTr="00A3789E">
        <w:tc>
          <w:tcPr>
            <w:tcW w:w="4621" w:type="dxa"/>
          </w:tcPr>
          <w:p w14:paraId="71F7C1E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H-O</w:t>
            </w:r>
          </w:p>
        </w:tc>
        <w:tc>
          <w:tcPr>
            <w:tcW w:w="4621" w:type="dxa"/>
          </w:tcPr>
          <w:p w14:paraId="48D6F90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Hydrogen - Oxygen</w:t>
            </w:r>
          </w:p>
        </w:tc>
      </w:tr>
      <w:tr w:rsidR="00A3789E" w:rsidRPr="00BF6710" w14:paraId="3E8FC300" w14:textId="77777777" w:rsidTr="00A3789E">
        <w:tc>
          <w:tcPr>
            <w:tcW w:w="4621" w:type="dxa"/>
          </w:tcPr>
          <w:p w14:paraId="14E8E4C6"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C=C</w:t>
            </w:r>
          </w:p>
        </w:tc>
        <w:tc>
          <w:tcPr>
            <w:tcW w:w="4621" w:type="dxa"/>
          </w:tcPr>
          <w:p w14:paraId="459D4C9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Double Carbon</w:t>
            </w:r>
          </w:p>
        </w:tc>
      </w:tr>
      <w:tr w:rsidR="00A3789E" w:rsidRPr="00BF6710" w14:paraId="4974CA96" w14:textId="77777777" w:rsidTr="00A3789E">
        <w:tc>
          <w:tcPr>
            <w:tcW w:w="4621" w:type="dxa"/>
          </w:tcPr>
          <w:p w14:paraId="2C38ACC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H:C</w:t>
            </w:r>
          </w:p>
        </w:tc>
        <w:tc>
          <w:tcPr>
            <w:tcW w:w="4621" w:type="dxa"/>
          </w:tcPr>
          <w:p w14:paraId="1549C0C4"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Hydrogen: Carbon</w:t>
            </w:r>
          </w:p>
        </w:tc>
      </w:tr>
      <w:tr w:rsidR="00A3789E" w:rsidRPr="00BF6710" w14:paraId="73457319" w14:textId="77777777" w:rsidTr="00A3789E">
        <w:tc>
          <w:tcPr>
            <w:tcW w:w="4621" w:type="dxa"/>
          </w:tcPr>
          <w:p w14:paraId="208CBCD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O:C</w:t>
            </w:r>
          </w:p>
        </w:tc>
        <w:tc>
          <w:tcPr>
            <w:tcW w:w="4621" w:type="dxa"/>
          </w:tcPr>
          <w:p w14:paraId="5235C14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Oxygen: Carbon</w:t>
            </w:r>
          </w:p>
        </w:tc>
      </w:tr>
      <w:tr w:rsidR="00A3789E" w:rsidRPr="00BF6710" w14:paraId="7310CA6D" w14:textId="77777777" w:rsidTr="00A3789E">
        <w:tc>
          <w:tcPr>
            <w:tcW w:w="4621" w:type="dxa"/>
          </w:tcPr>
          <w:p w14:paraId="4A5D74E7"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C</w:t>
            </w:r>
          </w:p>
        </w:tc>
        <w:tc>
          <w:tcPr>
            <w:tcW w:w="4621" w:type="dxa"/>
          </w:tcPr>
          <w:p w14:paraId="7E5A8E44"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ulverised Coal</w:t>
            </w:r>
          </w:p>
        </w:tc>
      </w:tr>
      <w:tr w:rsidR="00A3789E" w:rsidRPr="00BF6710" w14:paraId="79B0CB4F" w14:textId="77777777" w:rsidTr="00A3789E">
        <w:tc>
          <w:tcPr>
            <w:tcW w:w="4621" w:type="dxa"/>
          </w:tcPr>
          <w:p w14:paraId="66329E06"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ioChar</w:t>
            </w:r>
          </w:p>
        </w:tc>
        <w:tc>
          <w:tcPr>
            <w:tcW w:w="4621" w:type="dxa"/>
          </w:tcPr>
          <w:p w14:paraId="3EE531B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 xml:space="preserve">Biomass Charcoal </w:t>
            </w:r>
          </w:p>
        </w:tc>
      </w:tr>
      <w:tr w:rsidR="00A3789E" w:rsidRPr="00BF6710" w14:paraId="70DA7936" w14:textId="77777777" w:rsidTr="00A3789E">
        <w:tc>
          <w:tcPr>
            <w:tcW w:w="4621" w:type="dxa"/>
          </w:tcPr>
          <w:p w14:paraId="0E749EBF"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CI</w:t>
            </w:r>
          </w:p>
        </w:tc>
        <w:tc>
          <w:tcPr>
            <w:tcW w:w="4621" w:type="dxa"/>
          </w:tcPr>
          <w:p w14:paraId="2AFAC168"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ulverised Coal Injection</w:t>
            </w:r>
          </w:p>
        </w:tc>
      </w:tr>
      <w:tr w:rsidR="00A3789E" w:rsidRPr="00BF6710" w14:paraId="4D28EE0F" w14:textId="77777777" w:rsidTr="00A3789E">
        <w:tc>
          <w:tcPr>
            <w:tcW w:w="4621" w:type="dxa"/>
          </w:tcPr>
          <w:p w14:paraId="086902EF" w14:textId="77777777" w:rsidR="00A3789E" w:rsidRPr="00BF6710" w:rsidRDefault="00A3789E" w:rsidP="000D6957">
            <w:pPr>
              <w:spacing w:line="360" w:lineRule="auto"/>
              <w:rPr>
                <w:rFonts w:ascii="Times New Roman" w:hAnsi="Times New Roman" w:cs="Times New Roman"/>
                <w:sz w:val="24"/>
                <w:szCs w:val="24"/>
                <w:vertAlign w:val="subscript"/>
              </w:rPr>
            </w:pPr>
            <w:r w:rsidRPr="00BF6710">
              <w:rPr>
                <w:rFonts w:ascii="Times New Roman" w:hAnsi="Times New Roman" w:cs="Times New Roman"/>
                <w:sz w:val="24"/>
                <w:szCs w:val="24"/>
              </w:rPr>
              <w:t>H</w:t>
            </w:r>
            <w:r w:rsidRPr="00BF6710">
              <w:rPr>
                <w:rFonts w:ascii="Times New Roman" w:hAnsi="Times New Roman" w:cs="Times New Roman"/>
                <w:sz w:val="24"/>
                <w:szCs w:val="24"/>
                <w:vertAlign w:val="subscript"/>
              </w:rPr>
              <w:t>2</w:t>
            </w:r>
          </w:p>
        </w:tc>
        <w:tc>
          <w:tcPr>
            <w:tcW w:w="4621" w:type="dxa"/>
          </w:tcPr>
          <w:p w14:paraId="3FA2371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Hydrogen</w:t>
            </w:r>
          </w:p>
        </w:tc>
      </w:tr>
      <w:tr w:rsidR="00A3789E" w:rsidRPr="00BF6710" w14:paraId="06A96324" w14:textId="77777777" w:rsidTr="00A3789E">
        <w:tc>
          <w:tcPr>
            <w:tcW w:w="4621" w:type="dxa"/>
          </w:tcPr>
          <w:p w14:paraId="36419AD4" w14:textId="77777777" w:rsidR="00A3789E" w:rsidRPr="00BF6710" w:rsidRDefault="00A3789E" w:rsidP="000D6957">
            <w:pPr>
              <w:spacing w:line="360" w:lineRule="auto"/>
              <w:rPr>
                <w:rFonts w:ascii="Times New Roman" w:hAnsi="Times New Roman" w:cs="Times New Roman"/>
                <w:sz w:val="24"/>
                <w:szCs w:val="24"/>
                <w:vertAlign w:val="subscript"/>
              </w:rPr>
            </w:pPr>
            <w:r w:rsidRPr="00BF6710">
              <w:rPr>
                <w:rFonts w:ascii="Times New Roman" w:hAnsi="Times New Roman" w:cs="Times New Roman"/>
                <w:sz w:val="24"/>
                <w:szCs w:val="24"/>
              </w:rPr>
              <w:t>SO</w:t>
            </w:r>
            <w:r w:rsidRPr="00BF6710">
              <w:rPr>
                <w:rFonts w:ascii="Times New Roman" w:hAnsi="Times New Roman" w:cs="Times New Roman"/>
                <w:sz w:val="24"/>
                <w:szCs w:val="24"/>
                <w:vertAlign w:val="subscript"/>
              </w:rPr>
              <w:t>x</w:t>
            </w:r>
          </w:p>
        </w:tc>
        <w:tc>
          <w:tcPr>
            <w:tcW w:w="4621" w:type="dxa"/>
          </w:tcPr>
          <w:p w14:paraId="0DDD87A4"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Sulphur Oxides</w:t>
            </w:r>
          </w:p>
        </w:tc>
      </w:tr>
      <w:tr w:rsidR="00A3789E" w:rsidRPr="00BF6710" w14:paraId="7918341A" w14:textId="77777777" w:rsidTr="00A3789E">
        <w:tc>
          <w:tcPr>
            <w:tcW w:w="4621" w:type="dxa"/>
          </w:tcPr>
          <w:p w14:paraId="2B4D1746"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CDD</w:t>
            </w:r>
          </w:p>
        </w:tc>
        <w:tc>
          <w:tcPr>
            <w:tcW w:w="4621" w:type="dxa"/>
          </w:tcPr>
          <w:p w14:paraId="47829EF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bCs/>
                <w:color w:val="222222"/>
                <w:sz w:val="24"/>
                <w:szCs w:val="24"/>
                <w:shd w:val="clear" w:color="auto" w:fill="FFFFFF"/>
              </w:rPr>
              <w:t>Polychlorinated dibenzodioxins</w:t>
            </w:r>
          </w:p>
        </w:tc>
      </w:tr>
      <w:tr w:rsidR="00A3789E" w:rsidRPr="00BF6710" w14:paraId="4CCB6EB3" w14:textId="77777777" w:rsidTr="00A3789E">
        <w:tc>
          <w:tcPr>
            <w:tcW w:w="4621" w:type="dxa"/>
          </w:tcPr>
          <w:p w14:paraId="3093BE4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CDF</w:t>
            </w:r>
          </w:p>
        </w:tc>
        <w:tc>
          <w:tcPr>
            <w:tcW w:w="4621" w:type="dxa"/>
          </w:tcPr>
          <w:p w14:paraId="2EF6CAB6"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bCs/>
                <w:color w:val="222222"/>
                <w:sz w:val="24"/>
                <w:szCs w:val="24"/>
                <w:shd w:val="clear" w:color="auto" w:fill="FFFFFF"/>
              </w:rPr>
              <w:t>Polychlorinated dibenzofurans</w:t>
            </w:r>
          </w:p>
        </w:tc>
      </w:tr>
      <w:tr w:rsidR="00A3789E" w:rsidRPr="00BF6710" w14:paraId="1D00A947" w14:textId="77777777" w:rsidTr="00A3789E">
        <w:tc>
          <w:tcPr>
            <w:tcW w:w="4621" w:type="dxa"/>
          </w:tcPr>
          <w:p w14:paraId="3362A6E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AH</w:t>
            </w:r>
          </w:p>
        </w:tc>
        <w:tc>
          <w:tcPr>
            <w:tcW w:w="4621" w:type="dxa"/>
          </w:tcPr>
          <w:p w14:paraId="6AAA2956"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bCs/>
                <w:color w:val="222222"/>
                <w:sz w:val="24"/>
                <w:szCs w:val="24"/>
                <w:shd w:val="clear" w:color="auto" w:fill="FFFFFF"/>
              </w:rPr>
              <w:t>Polycyclic aromatic hydrocarbons</w:t>
            </w:r>
          </w:p>
        </w:tc>
      </w:tr>
      <w:tr w:rsidR="00A3789E" w:rsidRPr="00BF6710" w14:paraId="35BDE17A" w14:textId="77777777" w:rsidTr="00A3789E">
        <w:tc>
          <w:tcPr>
            <w:tcW w:w="4621" w:type="dxa"/>
          </w:tcPr>
          <w:p w14:paraId="3D6AC4E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IE</w:t>
            </w:r>
          </w:p>
        </w:tc>
        <w:tc>
          <w:tcPr>
            <w:tcW w:w="4621" w:type="dxa"/>
          </w:tcPr>
          <w:p w14:paraId="441005DE"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Industrial Ecology</w:t>
            </w:r>
          </w:p>
        </w:tc>
      </w:tr>
      <w:tr w:rsidR="00A3789E" w:rsidRPr="00BF6710" w14:paraId="1D44FB20" w14:textId="77777777" w:rsidTr="00A3789E">
        <w:tc>
          <w:tcPr>
            <w:tcW w:w="4621" w:type="dxa"/>
          </w:tcPr>
          <w:p w14:paraId="507FD844"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IN</w:t>
            </w:r>
          </w:p>
        </w:tc>
        <w:tc>
          <w:tcPr>
            <w:tcW w:w="4621" w:type="dxa"/>
          </w:tcPr>
          <w:p w14:paraId="53988577"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co-industrial networking</w:t>
            </w:r>
          </w:p>
        </w:tc>
      </w:tr>
      <w:tr w:rsidR="00A3789E" w:rsidRPr="00BF6710" w14:paraId="5DBD9EA4" w14:textId="77777777" w:rsidTr="00A3789E">
        <w:tc>
          <w:tcPr>
            <w:tcW w:w="4621" w:type="dxa"/>
          </w:tcPr>
          <w:p w14:paraId="7A62CCBE"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IP</w:t>
            </w:r>
          </w:p>
        </w:tc>
        <w:tc>
          <w:tcPr>
            <w:tcW w:w="4621" w:type="dxa"/>
          </w:tcPr>
          <w:p w14:paraId="3B55983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co-Industrial Park</w:t>
            </w:r>
          </w:p>
        </w:tc>
      </w:tr>
      <w:tr w:rsidR="00A3789E" w:rsidRPr="00BF6710" w14:paraId="40EB7003" w14:textId="77777777" w:rsidTr="00A3789E">
        <w:tc>
          <w:tcPr>
            <w:tcW w:w="4621" w:type="dxa"/>
          </w:tcPr>
          <w:p w14:paraId="4E7BF4E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PX</w:t>
            </w:r>
          </w:p>
        </w:tc>
        <w:tc>
          <w:tcPr>
            <w:tcW w:w="4621" w:type="dxa"/>
          </w:tcPr>
          <w:p w14:paraId="046F67BD"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y-product exchange</w:t>
            </w:r>
          </w:p>
        </w:tc>
      </w:tr>
      <w:tr w:rsidR="00A3789E" w:rsidRPr="00BF6710" w14:paraId="3D8A163E" w14:textId="77777777" w:rsidTr="00A3789E">
        <w:tc>
          <w:tcPr>
            <w:tcW w:w="4621" w:type="dxa"/>
          </w:tcPr>
          <w:p w14:paraId="2334FF54"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lastRenderedPageBreak/>
              <w:t>ISO</w:t>
            </w:r>
          </w:p>
        </w:tc>
        <w:tc>
          <w:tcPr>
            <w:tcW w:w="4621" w:type="dxa"/>
          </w:tcPr>
          <w:p w14:paraId="433403FF"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International Organisation Standard</w:t>
            </w:r>
          </w:p>
        </w:tc>
      </w:tr>
      <w:tr w:rsidR="00A3789E" w:rsidRPr="00BF6710" w14:paraId="43B5426C" w14:textId="77777777" w:rsidTr="00A3789E">
        <w:tc>
          <w:tcPr>
            <w:tcW w:w="4621" w:type="dxa"/>
          </w:tcPr>
          <w:p w14:paraId="758422B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LCI</w:t>
            </w:r>
          </w:p>
        </w:tc>
        <w:tc>
          <w:tcPr>
            <w:tcW w:w="4621" w:type="dxa"/>
          </w:tcPr>
          <w:p w14:paraId="69357ACF"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Life Cycle Inventory</w:t>
            </w:r>
          </w:p>
        </w:tc>
      </w:tr>
      <w:tr w:rsidR="00A3789E" w:rsidRPr="00BF6710" w14:paraId="176DAFD7" w14:textId="77777777" w:rsidTr="00A3789E">
        <w:tc>
          <w:tcPr>
            <w:tcW w:w="4621" w:type="dxa"/>
          </w:tcPr>
          <w:p w14:paraId="1BC2004E"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LCIA</w:t>
            </w:r>
          </w:p>
        </w:tc>
        <w:tc>
          <w:tcPr>
            <w:tcW w:w="4621" w:type="dxa"/>
          </w:tcPr>
          <w:p w14:paraId="7C92665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Life Cycle Impact Assessment</w:t>
            </w:r>
          </w:p>
        </w:tc>
      </w:tr>
      <w:tr w:rsidR="00A3789E" w:rsidRPr="00BF6710" w14:paraId="7D5D160E" w14:textId="77777777" w:rsidTr="00A3789E">
        <w:tc>
          <w:tcPr>
            <w:tcW w:w="4621" w:type="dxa"/>
          </w:tcPr>
          <w:p w14:paraId="65FF8B78"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SETAC</w:t>
            </w:r>
          </w:p>
        </w:tc>
        <w:tc>
          <w:tcPr>
            <w:tcW w:w="4621" w:type="dxa"/>
          </w:tcPr>
          <w:p w14:paraId="1796558F"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Society of Environmental Toxicology and Chemistry</w:t>
            </w:r>
          </w:p>
        </w:tc>
      </w:tr>
      <w:tr w:rsidR="00A3789E" w:rsidRPr="00BF6710" w14:paraId="6ED484ED" w14:textId="77777777" w:rsidTr="00A3789E">
        <w:tc>
          <w:tcPr>
            <w:tcW w:w="4621" w:type="dxa"/>
          </w:tcPr>
          <w:p w14:paraId="7723FF62"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GWP</w:t>
            </w:r>
          </w:p>
        </w:tc>
        <w:tc>
          <w:tcPr>
            <w:tcW w:w="4621" w:type="dxa"/>
          </w:tcPr>
          <w:p w14:paraId="3B094CCF"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global warming potential</w:t>
            </w:r>
          </w:p>
        </w:tc>
      </w:tr>
      <w:tr w:rsidR="00A3789E" w:rsidRPr="00BF6710" w14:paraId="15108D4E" w14:textId="77777777" w:rsidTr="00A3789E">
        <w:tc>
          <w:tcPr>
            <w:tcW w:w="4621" w:type="dxa"/>
          </w:tcPr>
          <w:p w14:paraId="69FC6F3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AP</w:t>
            </w:r>
          </w:p>
        </w:tc>
        <w:tc>
          <w:tcPr>
            <w:tcW w:w="4621" w:type="dxa"/>
          </w:tcPr>
          <w:p w14:paraId="14442372"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Acidification potential</w:t>
            </w:r>
          </w:p>
        </w:tc>
      </w:tr>
      <w:tr w:rsidR="00A3789E" w:rsidRPr="00BF6710" w14:paraId="0AB1EF5A" w14:textId="77777777" w:rsidTr="00A3789E">
        <w:tc>
          <w:tcPr>
            <w:tcW w:w="4621" w:type="dxa"/>
          </w:tcPr>
          <w:p w14:paraId="3709A85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P</w:t>
            </w:r>
          </w:p>
        </w:tc>
        <w:tc>
          <w:tcPr>
            <w:tcW w:w="4621" w:type="dxa"/>
          </w:tcPr>
          <w:p w14:paraId="088C5552"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Eutrophication potential</w:t>
            </w:r>
          </w:p>
        </w:tc>
      </w:tr>
      <w:tr w:rsidR="00A3789E" w:rsidRPr="00BF6710" w14:paraId="534F2128" w14:textId="77777777" w:rsidTr="00A3789E">
        <w:tc>
          <w:tcPr>
            <w:tcW w:w="4621" w:type="dxa"/>
          </w:tcPr>
          <w:p w14:paraId="67380AE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OCP</w:t>
            </w:r>
          </w:p>
        </w:tc>
        <w:tc>
          <w:tcPr>
            <w:tcW w:w="4621" w:type="dxa"/>
          </w:tcPr>
          <w:p w14:paraId="6C06935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photochemical ozone creation potential</w:t>
            </w:r>
          </w:p>
        </w:tc>
      </w:tr>
      <w:tr w:rsidR="00A3789E" w:rsidRPr="00BF6710" w14:paraId="0398201B" w14:textId="77777777" w:rsidTr="00A3789E">
        <w:tc>
          <w:tcPr>
            <w:tcW w:w="4621" w:type="dxa"/>
          </w:tcPr>
          <w:p w14:paraId="1DB7F05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SME</w:t>
            </w:r>
          </w:p>
        </w:tc>
        <w:tc>
          <w:tcPr>
            <w:tcW w:w="4621" w:type="dxa"/>
          </w:tcPr>
          <w:p w14:paraId="348C40A1"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Small Medium Enterprise</w:t>
            </w:r>
          </w:p>
        </w:tc>
      </w:tr>
      <w:tr w:rsidR="00A3789E" w:rsidRPr="00BF6710" w14:paraId="569E5859" w14:textId="77777777" w:rsidTr="00A3789E">
        <w:tc>
          <w:tcPr>
            <w:tcW w:w="4621" w:type="dxa"/>
          </w:tcPr>
          <w:p w14:paraId="7E14677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ISSB</w:t>
            </w:r>
          </w:p>
        </w:tc>
        <w:tc>
          <w:tcPr>
            <w:tcW w:w="4621" w:type="dxa"/>
          </w:tcPr>
          <w:p w14:paraId="6FD19718"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international steel statistics bureau</w:t>
            </w:r>
          </w:p>
        </w:tc>
      </w:tr>
      <w:tr w:rsidR="00A3789E" w:rsidRPr="00BF6710" w14:paraId="1DECFE7C" w14:textId="77777777" w:rsidTr="00A3789E">
        <w:tc>
          <w:tcPr>
            <w:tcW w:w="4621" w:type="dxa"/>
          </w:tcPr>
          <w:p w14:paraId="13B02613"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PF</w:t>
            </w:r>
          </w:p>
        </w:tc>
        <w:tc>
          <w:tcPr>
            <w:tcW w:w="4621" w:type="dxa"/>
          </w:tcPr>
          <w:p w14:paraId="67B17546"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ritish Plastic Federation</w:t>
            </w:r>
          </w:p>
        </w:tc>
      </w:tr>
      <w:tr w:rsidR="00A3789E" w:rsidRPr="00BF6710" w14:paraId="03AA245D" w14:textId="77777777" w:rsidTr="00A3789E">
        <w:tc>
          <w:tcPr>
            <w:tcW w:w="4621" w:type="dxa"/>
          </w:tcPr>
          <w:p w14:paraId="27EB9EC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amp;C</w:t>
            </w:r>
          </w:p>
        </w:tc>
        <w:tc>
          <w:tcPr>
            <w:tcW w:w="4621" w:type="dxa"/>
          </w:tcPr>
          <w:p w14:paraId="1537404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uilding and Construction</w:t>
            </w:r>
          </w:p>
        </w:tc>
      </w:tr>
      <w:tr w:rsidR="00A3789E" w:rsidRPr="00BF6710" w14:paraId="12DC05C3" w14:textId="77777777" w:rsidTr="00A3789E">
        <w:tc>
          <w:tcPr>
            <w:tcW w:w="4621" w:type="dxa"/>
          </w:tcPr>
          <w:p w14:paraId="3141B038"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VC</w:t>
            </w:r>
          </w:p>
        </w:tc>
        <w:tc>
          <w:tcPr>
            <w:tcW w:w="4621" w:type="dxa"/>
          </w:tcPr>
          <w:p w14:paraId="4012232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olyvinyl Chloride</w:t>
            </w:r>
          </w:p>
        </w:tc>
      </w:tr>
      <w:tr w:rsidR="00A3789E" w:rsidRPr="00BF6710" w14:paraId="36C540D4" w14:textId="77777777" w:rsidTr="00A3789E">
        <w:tc>
          <w:tcPr>
            <w:tcW w:w="4621" w:type="dxa"/>
          </w:tcPr>
          <w:p w14:paraId="1DD5B4D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ELV</w:t>
            </w:r>
          </w:p>
        </w:tc>
        <w:tc>
          <w:tcPr>
            <w:tcW w:w="4621" w:type="dxa"/>
          </w:tcPr>
          <w:p w14:paraId="2A87CCB7"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end of life vehicles</w:t>
            </w:r>
          </w:p>
        </w:tc>
      </w:tr>
      <w:tr w:rsidR="00A3789E" w:rsidRPr="00BF6710" w14:paraId="3C2E2C91" w14:textId="77777777" w:rsidTr="00A3789E">
        <w:tc>
          <w:tcPr>
            <w:tcW w:w="4621" w:type="dxa"/>
          </w:tcPr>
          <w:p w14:paraId="4854CF4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WRAP</w:t>
            </w:r>
          </w:p>
        </w:tc>
        <w:tc>
          <w:tcPr>
            <w:tcW w:w="4621" w:type="dxa"/>
          </w:tcPr>
          <w:p w14:paraId="78A06421"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shd w:val="clear" w:color="auto" w:fill="FFFFFF"/>
              </w:rPr>
              <w:t>Waste &amp; Resources Action Programme</w:t>
            </w:r>
          </w:p>
        </w:tc>
      </w:tr>
      <w:tr w:rsidR="00A3789E" w:rsidRPr="00BF6710" w14:paraId="56A1271A" w14:textId="77777777" w:rsidTr="00A3789E">
        <w:tc>
          <w:tcPr>
            <w:tcW w:w="4621" w:type="dxa"/>
          </w:tcPr>
          <w:p w14:paraId="527083C7"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BT</w:t>
            </w:r>
          </w:p>
        </w:tc>
        <w:tc>
          <w:tcPr>
            <w:tcW w:w="4621" w:type="dxa"/>
          </w:tcPr>
          <w:p w14:paraId="417C3F9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shd w:val="clear" w:color="auto" w:fill="FFFFFF"/>
              </w:rPr>
              <w:t>Polybutylene terephthalate</w:t>
            </w:r>
          </w:p>
        </w:tc>
      </w:tr>
      <w:tr w:rsidR="00A3789E" w:rsidRPr="00BF6710" w14:paraId="03824131" w14:textId="77777777" w:rsidTr="00A3789E">
        <w:tc>
          <w:tcPr>
            <w:tcW w:w="4621" w:type="dxa"/>
          </w:tcPr>
          <w:p w14:paraId="7F65EBB4"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S</w:t>
            </w:r>
          </w:p>
        </w:tc>
        <w:tc>
          <w:tcPr>
            <w:tcW w:w="4621" w:type="dxa"/>
          </w:tcPr>
          <w:p w14:paraId="041061BD"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olystyrene</w:t>
            </w:r>
          </w:p>
        </w:tc>
      </w:tr>
      <w:tr w:rsidR="00A3789E" w:rsidRPr="00BF6710" w14:paraId="5044BE03" w14:textId="77777777" w:rsidTr="00A3789E">
        <w:tc>
          <w:tcPr>
            <w:tcW w:w="4621" w:type="dxa"/>
          </w:tcPr>
          <w:p w14:paraId="370BAAC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UR</w:t>
            </w:r>
          </w:p>
        </w:tc>
        <w:tc>
          <w:tcPr>
            <w:tcW w:w="4621" w:type="dxa"/>
          </w:tcPr>
          <w:p w14:paraId="55A25932"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olyurethane</w:t>
            </w:r>
          </w:p>
        </w:tc>
      </w:tr>
      <w:tr w:rsidR="00A3789E" w:rsidRPr="00BF6710" w14:paraId="1F2B82A6" w14:textId="77777777" w:rsidTr="00A3789E">
        <w:tc>
          <w:tcPr>
            <w:tcW w:w="4621" w:type="dxa"/>
          </w:tcPr>
          <w:p w14:paraId="783A53AD"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 xml:space="preserve">PC </w:t>
            </w:r>
          </w:p>
        </w:tc>
        <w:tc>
          <w:tcPr>
            <w:tcW w:w="4621" w:type="dxa"/>
          </w:tcPr>
          <w:p w14:paraId="70A904D6"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olycarbonate</w:t>
            </w:r>
          </w:p>
        </w:tc>
      </w:tr>
      <w:tr w:rsidR="00A3789E" w:rsidRPr="00BF6710" w14:paraId="0E4A8A4D" w14:textId="77777777" w:rsidTr="00A3789E">
        <w:tc>
          <w:tcPr>
            <w:tcW w:w="4621" w:type="dxa"/>
          </w:tcPr>
          <w:p w14:paraId="633FEC5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ABS</w:t>
            </w:r>
          </w:p>
        </w:tc>
        <w:tc>
          <w:tcPr>
            <w:tcW w:w="4621" w:type="dxa"/>
          </w:tcPr>
          <w:p w14:paraId="265B0E91"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shd w:val="clear" w:color="auto" w:fill="FFFFFF"/>
              </w:rPr>
              <w:t>Acrylonitrile butadiene styrene</w:t>
            </w:r>
          </w:p>
        </w:tc>
      </w:tr>
      <w:tr w:rsidR="00A3789E" w:rsidRPr="00BF6710" w14:paraId="2376F8FE" w14:textId="77777777" w:rsidTr="00A3789E">
        <w:tc>
          <w:tcPr>
            <w:tcW w:w="4621" w:type="dxa"/>
          </w:tcPr>
          <w:p w14:paraId="5CA8533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P</w:t>
            </w:r>
          </w:p>
        </w:tc>
        <w:tc>
          <w:tcPr>
            <w:tcW w:w="4621" w:type="dxa"/>
          </w:tcPr>
          <w:p w14:paraId="408E0588"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olypropylene</w:t>
            </w:r>
          </w:p>
        </w:tc>
      </w:tr>
      <w:tr w:rsidR="00A3789E" w:rsidRPr="00BF6710" w14:paraId="45622CB8" w14:textId="77777777" w:rsidTr="00A3789E">
        <w:tc>
          <w:tcPr>
            <w:tcW w:w="4621" w:type="dxa"/>
          </w:tcPr>
          <w:p w14:paraId="263ADFC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MMA</w:t>
            </w:r>
          </w:p>
        </w:tc>
        <w:tc>
          <w:tcPr>
            <w:tcW w:w="4621" w:type="dxa"/>
          </w:tcPr>
          <w:p w14:paraId="3BA85F7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shd w:val="clear" w:color="auto" w:fill="FFFFFF"/>
              </w:rPr>
              <w:t>Poly(methyl methacrylate)</w:t>
            </w:r>
          </w:p>
        </w:tc>
      </w:tr>
      <w:tr w:rsidR="00A3789E" w:rsidRPr="00BF6710" w14:paraId="5D4C82B3" w14:textId="77777777" w:rsidTr="00A3789E">
        <w:tc>
          <w:tcPr>
            <w:tcW w:w="4621" w:type="dxa"/>
          </w:tcPr>
          <w:p w14:paraId="625A714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lastRenderedPageBreak/>
              <w:t>PE</w:t>
            </w:r>
          </w:p>
        </w:tc>
        <w:tc>
          <w:tcPr>
            <w:tcW w:w="4621" w:type="dxa"/>
          </w:tcPr>
          <w:p w14:paraId="42B9646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olyethylene</w:t>
            </w:r>
          </w:p>
        </w:tc>
      </w:tr>
      <w:tr w:rsidR="00A3789E" w:rsidRPr="00BF6710" w14:paraId="6BD17141" w14:textId="77777777" w:rsidTr="00A3789E">
        <w:tc>
          <w:tcPr>
            <w:tcW w:w="4621" w:type="dxa"/>
          </w:tcPr>
          <w:p w14:paraId="5B3F0656"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OM</w:t>
            </w:r>
          </w:p>
        </w:tc>
        <w:tc>
          <w:tcPr>
            <w:tcW w:w="4621" w:type="dxa"/>
          </w:tcPr>
          <w:p w14:paraId="1BE2EE02"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shd w:val="clear" w:color="auto" w:fill="FFFFFF"/>
              </w:rPr>
              <w:t>Polyoxymethylene</w:t>
            </w:r>
          </w:p>
        </w:tc>
      </w:tr>
      <w:tr w:rsidR="00A3789E" w:rsidRPr="00BF6710" w14:paraId="18CC7D3C" w14:textId="77777777" w:rsidTr="00A3789E">
        <w:tc>
          <w:tcPr>
            <w:tcW w:w="4621" w:type="dxa"/>
          </w:tcPr>
          <w:p w14:paraId="5CF2C31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ET</w:t>
            </w:r>
          </w:p>
        </w:tc>
        <w:tc>
          <w:tcPr>
            <w:tcW w:w="4621" w:type="dxa"/>
          </w:tcPr>
          <w:p w14:paraId="683372E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shd w:val="clear" w:color="auto" w:fill="FFFFFF"/>
              </w:rPr>
              <w:t>Polyethylene terephthalate</w:t>
            </w:r>
          </w:p>
        </w:tc>
      </w:tr>
      <w:tr w:rsidR="00A3789E" w:rsidRPr="00BF6710" w14:paraId="00FC4922" w14:textId="77777777" w:rsidTr="00A3789E">
        <w:tc>
          <w:tcPr>
            <w:tcW w:w="4621" w:type="dxa"/>
          </w:tcPr>
          <w:p w14:paraId="77ED34C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C</w:t>
            </w:r>
          </w:p>
        </w:tc>
        <w:tc>
          <w:tcPr>
            <w:tcW w:w="4621" w:type="dxa"/>
          </w:tcPr>
          <w:p w14:paraId="620F5352"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Polycarbonate</w:t>
            </w:r>
          </w:p>
        </w:tc>
      </w:tr>
      <w:tr w:rsidR="00A3789E" w:rsidRPr="00BF6710" w14:paraId="42254027" w14:textId="77777777" w:rsidTr="00A3789E">
        <w:tc>
          <w:tcPr>
            <w:tcW w:w="4621" w:type="dxa"/>
          </w:tcPr>
          <w:p w14:paraId="698E56BF"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UT</w:t>
            </w:r>
          </w:p>
        </w:tc>
        <w:tc>
          <w:tcPr>
            <w:tcW w:w="4621" w:type="dxa"/>
          </w:tcPr>
          <w:p w14:paraId="14A2BC7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Used Tyres</w:t>
            </w:r>
          </w:p>
        </w:tc>
      </w:tr>
      <w:tr w:rsidR="00A3789E" w:rsidRPr="00BF6710" w14:paraId="2DBB0DE7" w14:textId="77777777" w:rsidTr="00A3789E">
        <w:tc>
          <w:tcPr>
            <w:tcW w:w="4621" w:type="dxa"/>
          </w:tcPr>
          <w:p w14:paraId="2A1AFBF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TDA</w:t>
            </w:r>
          </w:p>
        </w:tc>
        <w:tc>
          <w:tcPr>
            <w:tcW w:w="4621" w:type="dxa"/>
          </w:tcPr>
          <w:p w14:paraId="68415732"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tyre derived aggregate</w:t>
            </w:r>
          </w:p>
        </w:tc>
      </w:tr>
      <w:tr w:rsidR="00A3789E" w:rsidRPr="00BF6710" w14:paraId="3E843B6A" w14:textId="77777777" w:rsidTr="00A3789E">
        <w:tc>
          <w:tcPr>
            <w:tcW w:w="4621" w:type="dxa"/>
          </w:tcPr>
          <w:p w14:paraId="7C11309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wt%</w:t>
            </w:r>
          </w:p>
        </w:tc>
        <w:tc>
          <w:tcPr>
            <w:tcW w:w="4621" w:type="dxa"/>
          </w:tcPr>
          <w:p w14:paraId="3A829468"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Weight Percentage</w:t>
            </w:r>
          </w:p>
        </w:tc>
      </w:tr>
      <w:tr w:rsidR="00A3789E" w:rsidRPr="00BF6710" w14:paraId="2E240ADF" w14:textId="77777777" w:rsidTr="00A3789E">
        <w:tc>
          <w:tcPr>
            <w:tcW w:w="4621" w:type="dxa"/>
          </w:tcPr>
          <w:p w14:paraId="71E81EF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C</w:t>
            </w:r>
          </w:p>
        </w:tc>
        <w:tc>
          <w:tcPr>
            <w:tcW w:w="4621" w:type="dxa"/>
          </w:tcPr>
          <w:p w14:paraId="70F97C57"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Carbon</w:t>
            </w:r>
          </w:p>
        </w:tc>
      </w:tr>
      <w:tr w:rsidR="00A3789E" w:rsidRPr="00BF6710" w14:paraId="28490CEF" w14:textId="77777777" w:rsidTr="00A3789E">
        <w:tc>
          <w:tcPr>
            <w:tcW w:w="4621" w:type="dxa"/>
          </w:tcPr>
          <w:p w14:paraId="37C1CAD4" w14:textId="77777777" w:rsidR="00A3789E" w:rsidRPr="00BF6710" w:rsidRDefault="00A3789E" w:rsidP="000D6957">
            <w:pPr>
              <w:pStyle w:val="DefaultText"/>
              <w:spacing w:line="360" w:lineRule="auto"/>
              <w:rPr>
                <w:rFonts w:ascii="Times New Roman" w:hAnsi="Times New Roman"/>
                <w:color w:val="000000" w:themeColor="text1"/>
                <w:sz w:val="24"/>
                <w:szCs w:val="24"/>
              </w:rPr>
            </w:pPr>
            <w:r w:rsidRPr="00BF6710">
              <w:rPr>
                <w:rFonts w:ascii="Times New Roman" w:hAnsi="Times New Roman"/>
                <w:color w:val="000000" w:themeColor="text1"/>
                <w:sz w:val="24"/>
                <w:szCs w:val="24"/>
              </w:rPr>
              <w:t>H</w:t>
            </w:r>
            <w:r w:rsidRPr="00BF6710">
              <w:rPr>
                <w:rFonts w:ascii="Times New Roman" w:hAnsi="Times New Roman"/>
                <w:color w:val="000000" w:themeColor="text1"/>
                <w:sz w:val="24"/>
                <w:szCs w:val="24"/>
                <w:vertAlign w:val="subscript"/>
              </w:rPr>
              <w:t>2</w:t>
            </w:r>
          </w:p>
        </w:tc>
        <w:tc>
          <w:tcPr>
            <w:tcW w:w="4621" w:type="dxa"/>
          </w:tcPr>
          <w:p w14:paraId="208EFB3D"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Hydrogen</w:t>
            </w:r>
          </w:p>
        </w:tc>
      </w:tr>
      <w:tr w:rsidR="00A3789E" w:rsidRPr="00BF6710" w14:paraId="5E2D05D1" w14:textId="77777777" w:rsidTr="00A3789E">
        <w:tc>
          <w:tcPr>
            <w:tcW w:w="4621" w:type="dxa"/>
          </w:tcPr>
          <w:p w14:paraId="1581E207" w14:textId="77777777" w:rsidR="00A3789E" w:rsidRPr="00BF6710" w:rsidRDefault="00A3789E" w:rsidP="000D6957">
            <w:pPr>
              <w:pStyle w:val="DefaultText"/>
              <w:spacing w:line="360" w:lineRule="auto"/>
              <w:rPr>
                <w:rFonts w:ascii="Times New Roman" w:hAnsi="Times New Roman"/>
                <w:color w:val="000000" w:themeColor="text1"/>
                <w:sz w:val="24"/>
                <w:szCs w:val="24"/>
                <w:vertAlign w:val="subscript"/>
              </w:rPr>
            </w:pPr>
            <w:r w:rsidRPr="00BF6710">
              <w:rPr>
                <w:rFonts w:ascii="Times New Roman" w:hAnsi="Times New Roman"/>
                <w:color w:val="000000" w:themeColor="text1"/>
                <w:sz w:val="24"/>
                <w:szCs w:val="24"/>
              </w:rPr>
              <w:t>O</w:t>
            </w:r>
            <w:r w:rsidRPr="00BF6710">
              <w:rPr>
                <w:rFonts w:ascii="Times New Roman" w:hAnsi="Times New Roman"/>
                <w:color w:val="000000" w:themeColor="text1"/>
                <w:sz w:val="24"/>
                <w:szCs w:val="24"/>
                <w:vertAlign w:val="subscript"/>
              </w:rPr>
              <w:t>2</w:t>
            </w:r>
          </w:p>
        </w:tc>
        <w:tc>
          <w:tcPr>
            <w:tcW w:w="4621" w:type="dxa"/>
          </w:tcPr>
          <w:p w14:paraId="32C8D8A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Oxygen</w:t>
            </w:r>
          </w:p>
        </w:tc>
      </w:tr>
      <w:tr w:rsidR="00A3789E" w:rsidRPr="00BF6710" w14:paraId="29D72B24" w14:textId="77777777" w:rsidTr="00A3789E">
        <w:tc>
          <w:tcPr>
            <w:tcW w:w="4621" w:type="dxa"/>
          </w:tcPr>
          <w:p w14:paraId="0044F9C6" w14:textId="77777777" w:rsidR="00A3789E" w:rsidRPr="00BF6710" w:rsidRDefault="00A3789E" w:rsidP="000D6957">
            <w:pPr>
              <w:pStyle w:val="DefaultText"/>
              <w:spacing w:line="360" w:lineRule="auto"/>
              <w:rPr>
                <w:rFonts w:ascii="Times New Roman" w:hAnsi="Times New Roman"/>
                <w:color w:val="000000" w:themeColor="text1"/>
                <w:sz w:val="24"/>
                <w:szCs w:val="24"/>
                <w:vertAlign w:val="subscript"/>
              </w:rPr>
            </w:pPr>
            <w:r w:rsidRPr="00BF6710">
              <w:rPr>
                <w:rFonts w:ascii="Times New Roman" w:hAnsi="Times New Roman"/>
                <w:color w:val="000000" w:themeColor="text1"/>
                <w:sz w:val="24"/>
                <w:szCs w:val="24"/>
              </w:rPr>
              <w:t>N</w:t>
            </w:r>
            <w:r w:rsidRPr="00BF6710">
              <w:rPr>
                <w:rFonts w:ascii="Times New Roman" w:hAnsi="Times New Roman"/>
                <w:color w:val="000000" w:themeColor="text1"/>
                <w:sz w:val="24"/>
                <w:szCs w:val="24"/>
                <w:vertAlign w:val="subscript"/>
              </w:rPr>
              <w:t>2</w:t>
            </w:r>
          </w:p>
        </w:tc>
        <w:tc>
          <w:tcPr>
            <w:tcW w:w="4621" w:type="dxa"/>
          </w:tcPr>
          <w:p w14:paraId="712EC20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Nitrogen</w:t>
            </w:r>
          </w:p>
        </w:tc>
      </w:tr>
      <w:tr w:rsidR="00A3789E" w:rsidRPr="00BF6710" w14:paraId="2B2D471A" w14:textId="77777777" w:rsidTr="00A3789E">
        <w:tc>
          <w:tcPr>
            <w:tcW w:w="4621" w:type="dxa"/>
          </w:tcPr>
          <w:p w14:paraId="3E9ED1C7" w14:textId="77777777" w:rsidR="00A3789E" w:rsidRPr="00BF6710" w:rsidRDefault="00A3789E" w:rsidP="000D6957">
            <w:pPr>
              <w:pStyle w:val="DefaultText"/>
              <w:spacing w:line="360" w:lineRule="auto"/>
              <w:rPr>
                <w:rFonts w:ascii="Times New Roman" w:hAnsi="Times New Roman"/>
                <w:color w:val="000000" w:themeColor="text1"/>
                <w:sz w:val="24"/>
                <w:szCs w:val="24"/>
              </w:rPr>
            </w:pPr>
            <w:r w:rsidRPr="00BF6710">
              <w:rPr>
                <w:rFonts w:ascii="Times New Roman" w:hAnsi="Times New Roman"/>
                <w:color w:val="000000" w:themeColor="text1"/>
                <w:sz w:val="24"/>
                <w:szCs w:val="24"/>
              </w:rPr>
              <w:t>S</w:t>
            </w:r>
          </w:p>
        </w:tc>
        <w:tc>
          <w:tcPr>
            <w:tcW w:w="4621" w:type="dxa"/>
          </w:tcPr>
          <w:p w14:paraId="6DE2A6FE"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Sulphur</w:t>
            </w:r>
          </w:p>
        </w:tc>
      </w:tr>
      <w:tr w:rsidR="00A3789E" w:rsidRPr="00BF6710" w14:paraId="1FB20E9D" w14:textId="77777777" w:rsidTr="00A3789E">
        <w:tc>
          <w:tcPr>
            <w:tcW w:w="4621" w:type="dxa"/>
          </w:tcPr>
          <w:p w14:paraId="030D686C" w14:textId="77777777" w:rsidR="00A3789E" w:rsidRPr="00BF6710" w:rsidRDefault="00A3789E" w:rsidP="000D6957">
            <w:pPr>
              <w:pStyle w:val="DefaultText"/>
              <w:spacing w:line="360" w:lineRule="auto"/>
              <w:rPr>
                <w:rFonts w:ascii="Times New Roman" w:hAnsi="Times New Roman"/>
                <w:color w:val="000000" w:themeColor="text1"/>
                <w:sz w:val="24"/>
                <w:szCs w:val="24"/>
              </w:rPr>
            </w:pPr>
            <w:r w:rsidRPr="00BF6710">
              <w:rPr>
                <w:rFonts w:ascii="Times New Roman" w:hAnsi="Times New Roman"/>
                <w:color w:val="000000" w:themeColor="text1"/>
                <w:sz w:val="24"/>
                <w:szCs w:val="24"/>
              </w:rPr>
              <w:t>Fe</w:t>
            </w:r>
          </w:p>
        </w:tc>
        <w:tc>
          <w:tcPr>
            <w:tcW w:w="4621" w:type="dxa"/>
          </w:tcPr>
          <w:p w14:paraId="346B9EA6"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Iron</w:t>
            </w:r>
          </w:p>
        </w:tc>
      </w:tr>
      <w:tr w:rsidR="00A3789E" w:rsidRPr="00BF6710" w14:paraId="12F37150" w14:textId="77777777" w:rsidTr="00A3789E">
        <w:tc>
          <w:tcPr>
            <w:tcW w:w="4621" w:type="dxa"/>
          </w:tcPr>
          <w:p w14:paraId="0CE77262" w14:textId="77777777" w:rsidR="00A3789E" w:rsidRPr="00BF6710" w:rsidRDefault="00A3789E" w:rsidP="000D6957">
            <w:pPr>
              <w:pStyle w:val="DefaultText"/>
              <w:spacing w:line="360" w:lineRule="auto"/>
              <w:rPr>
                <w:rFonts w:ascii="Times New Roman" w:hAnsi="Times New Roman"/>
                <w:color w:val="000000" w:themeColor="text1"/>
                <w:sz w:val="24"/>
                <w:szCs w:val="24"/>
              </w:rPr>
            </w:pPr>
            <w:r w:rsidRPr="00BF6710">
              <w:rPr>
                <w:rFonts w:ascii="Times New Roman" w:hAnsi="Times New Roman"/>
                <w:color w:val="000000" w:themeColor="text1"/>
                <w:sz w:val="24"/>
                <w:szCs w:val="24"/>
              </w:rPr>
              <w:t>Zn</w:t>
            </w:r>
          </w:p>
        </w:tc>
        <w:tc>
          <w:tcPr>
            <w:tcW w:w="4621" w:type="dxa"/>
          </w:tcPr>
          <w:p w14:paraId="261BC8CF"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Zinc</w:t>
            </w:r>
          </w:p>
        </w:tc>
      </w:tr>
      <w:tr w:rsidR="00A3789E" w:rsidRPr="00BF6710" w14:paraId="7F39D3FD" w14:textId="77777777" w:rsidTr="00A3789E">
        <w:tc>
          <w:tcPr>
            <w:tcW w:w="4621" w:type="dxa"/>
          </w:tcPr>
          <w:p w14:paraId="204EC1D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Oat Husk</w:t>
            </w:r>
          </w:p>
        </w:tc>
        <w:tc>
          <w:tcPr>
            <w:tcW w:w="4621" w:type="dxa"/>
          </w:tcPr>
          <w:p w14:paraId="086E017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OH</w:t>
            </w:r>
          </w:p>
        </w:tc>
      </w:tr>
      <w:tr w:rsidR="00A3789E" w:rsidRPr="00BF6710" w14:paraId="16068B4E" w14:textId="77777777" w:rsidTr="00A3789E">
        <w:tc>
          <w:tcPr>
            <w:tcW w:w="4621" w:type="dxa"/>
          </w:tcPr>
          <w:p w14:paraId="68869ADA"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Rice Bran</w:t>
            </w:r>
          </w:p>
        </w:tc>
        <w:tc>
          <w:tcPr>
            <w:tcW w:w="4621" w:type="dxa"/>
          </w:tcPr>
          <w:p w14:paraId="0EEF8679"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RB</w:t>
            </w:r>
          </w:p>
        </w:tc>
      </w:tr>
      <w:tr w:rsidR="00A3789E" w:rsidRPr="00BF6710" w14:paraId="3DC66A0F" w14:textId="77777777" w:rsidTr="00A3789E">
        <w:tc>
          <w:tcPr>
            <w:tcW w:w="4621" w:type="dxa"/>
          </w:tcPr>
          <w:p w14:paraId="141ADD6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SG</w:t>
            </w:r>
          </w:p>
        </w:tc>
        <w:tc>
          <w:tcPr>
            <w:tcW w:w="4621" w:type="dxa"/>
          </w:tcPr>
          <w:p w14:paraId="65AD208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rewery Spent Grain</w:t>
            </w:r>
          </w:p>
        </w:tc>
      </w:tr>
      <w:tr w:rsidR="00A3789E" w:rsidRPr="00BF6710" w14:paraId="556DDE61" w14:textId="77777777" w:rsidTr="00A3789E">
        <w:tc>
          <w:tcPr>
            <w:tcW w:w="4621" w:type="dxa"/>
          </w:tcPr>
          <w:p w14:paraId="7FDF9B0F"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WEEE</w:t>
            </w:r>
          </w:p>
        </w:tc>
        <w:tc>
          <w:tcPr>
            <w:tcW w:w="4621" w:type="dxa"/>
          </w:tcPr>
          <w:p w14:paraId="404C97F1"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waste electrical and electronic equipment</w:t>
            </w:r>
          </w:p>
        </w:tc>
      </w:tr>
      <w:tr w:rsidR="00A3789E" w:rsidRPr="00BF6710" w14:paraId="75CE9811" w14:textId="77777777" w:rsidTr="00A3789E">
        <w:tc>
          <w:tcPr>
            <w:tcW w:w="4621" w:type="dxa"/>
          </w:tcPr>
          <w:p w14:paraId="72F9034E"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UKAS</w:t>
            </w:r>
          </w:p>
        </w:tc>
        <w:tc>
          <w:tcPr>
            <w:tcW w:w="4621" w:type="dxa"/>
          </w:tcPr>
          <w:p w14:paraId="5600BFE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United Kingdom accredited scheme</w:t>
            </w:r>
          </w:p>
        </w:tc>
      </w:tr>
      <w:tr w:rsidR="00A3789E" w:rsidRPr="00BF6710" w14:paraId="2CB63CEE" w14:textId="77777777" w:rsidTr="00A3789E">
        <w:tc>
          <w:tcPr>
            <w:tcW w:w="4621" w:type="dxa"/>
          </w:tcPr>
          <w:p w14:paraId="11ACC94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color w:val="000000" w:themeColor="text1"/>
                <w:sz w:val="24"/>
                <w:szCs w:val="24"/>
              </w:rPr>
              <w:t>DAEM</w:t>
            </w:r>
          </w:p>
        </w:tc>
        <w:tc>
          <w:tcPr>
            <w:tcW w:w="4621" w:type="dxa"/>
          </w:tcPr>
          <w:p w14:paraId="2CB16681"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Distributed Activation Energy Model</w:t>
            </w:r>
          </w:p>
        </w:tc>
      </w:tr>
      <w:tr w:rsidR="00A3789E" w:rsidRPr="00BF6710" w14:paraId="1769FBBA" w14:textId="77777777" w:rsidTr="00A3789E">
        <w:tc>
          <w:tcPr>
            <w:tcW w:w="4621" w:type="dxa"/>
          </w:tcPr>
          <w:p w14:paraId="664C36AC"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MWIO</w:t>
            </w:r>
          </w:p>
        </w:tc>
        <w:tc>
          <w:tcPr>
            <w:tcW w:w="4621" w:type="dxa"/>
          </w:tcPr>
          <w:p w14:paraId="14DA57E0"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Mount Wright Iron Ore</w:t>
            </w:r>
          </w:p>
        </w:tc>
      </w:tr>
      <w:tr w:rsidR="00A3789E" w:rsidRPr="00BF6710" w14:paraId="05B3764A" w14:textId="77777777" w:rsidTr="00A3789E">
        <w:tc>
          <w:tcPr>
            <w:tcW w:w="4621" w:type="dxa"/>
          </w:tcPr>
          <w:p w14:paraId="57EACFC2"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K</w:t>
            </w:r>
          </w:p>
        </w:tc>
        <w:tc>
          <w:tcPr>
            <w:tcW w:w="4621" w:type="dxa"/>
          </w:tcPr>
          <w:p w14:paraId="6631205D"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Kelvins</w:t>
            </w:r>
          </w:p>
        </w:tc>
      </w:tr>
      <w:tr w:rsidR="00A3789E" w:rsidRPr="00BF6710" w14:paraId="59743DFE" w14:textId="77777777" w:rsidTr="00A3789E">
        <w:tc>
          <w:tcPr>
            <w:tcW w:w="4621" w:type="dxa"/>
          </w:tcPr>
          <w:p w14:paraId="50CDBAF1"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lastRenderedPageBreak/>
              <w:t>E</w:t>
            </w:r>
          </w:p>
        </w:tc>
        <w:tc>
          <w:tcPr>
            <w:tcW w:w="4621" w:type="dxa"/>
          </w:tcPr>
          <w:p w14:paraId="7F898304"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Activation Energy</w:t>
            </w:r>
          </w:p>
        </w:tc>
      </w:tr>
      <w:tr w:rsidR="00A3789E" w:rsidRPr="00BF6710" w14:paraId="0F439CDE" w14:textId="77777777" w:rsidTr="00A3789E">
        <w:tc>
          <w:tcPr>
            <w:tcW w:w="4621" w:type="dxa"/>
          </w:tcPr>
          <w:p w14:paraId="5B7B17C2"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FC</w:t>
            </w:r>
          </w:p>
        </w:tc>
        <w:tc>
          <w:tcPr>
            <w:tcW w:w="4621" w:type="dxa"/>
          </w:tcPr>
          <w:p w14:paraId="1C4B4931"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Fixed Carbon</w:t>
            </w:r>
          </w:p>
        </w:tc>
      </w:tr>
      <w:tr w:rsidR="00A3789E" w:rsidRPr="00BF6710" w14:paraId="53D0270D" w14:textId="77777777" w:rsidTr="00A3789E">
        <w:tc>
          <w:tcPr>
            <w:tcW w:w="4621" w:type="dxa"/>
          </w:tcPr>
          <w:p w14:paraId="2FE5AFBD"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RDI</w:t>
            </w:r>
          </w:p>
        </w:tc>
        <w:tc>
          <w:tcPr>
            <w:tcW w:w="4621" w:type="dxa"/>
          </w:tcPr>
          <w:p w14:paraId="1993BD41"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Reduction Degradation Index</w:t>
            </w:r>
          </w:p>
        </w:tc>
      </w:tr>
      <w:tr w:rsidR="00A3789E" w:rsidRPr="00BF6710" w14:paraId="5D26E947" w14:textId="77777777" w:rsidTr="00A3789E">
        <w:tc>
          <w:tcPr>
            <w:tcW w:w="4621" w:type="dxa"/>
          </w:tcPr>
          <w:p w14:paraId="7376FFA7"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RPM</w:t>
            </w:r>
          </w:p>
        </w:tc>
        <w:tc>
          <w:tcPr>
            <w:tcW w:w="4621" w:type="dxa"/>
          </w:tcPr>
          <w:p w14:paraId="373A930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Revolutions per minute</w:t>
            </w:r>
          </w:p>
        </w:tc>
      </w:tr>
      <w:tr w:rsidR="00A3789E" w:rsidRPr="00BF6710" w14:paraId="05E9BF9F" w14:textId="77777777" w:rsidTr="00A3789E">
        <w:tc>
          <w:tcPr>
            <w:tcW w:w="4621" w:type="dxa"/>
          </w:tcPr>
          <w:p w14:paraId="38D0270E"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 xml:space="preserve">BOFG </w:t>
            </w:r>
          </w:p>
        </w:tc>
        <w:tc>
          <w:tcPr>
            <w:tcW w:w="4621" w:type="dxa"/>
          </w:tcPr>
          <w:p w14:paraId="24770AE5"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Basic Oxygen Furnace Gas</w:t>
            </w:r>
          </w:p>
        </w:tc>
      </w:tr>
      <w:tr w:rsidR="00A3789E" w:rsidRPr="00BF6710" w14:paraId="2B28689D" w14:textId="77777777" w:rsidTr="00A3789E">
        <w:tc>
          <w:tcPr>
            <w:tcW w:w="4621" w:type="dxa"/>
          </w:tcPr>
          <w:p w14:paraId="7368F4B9" w14:textId="77777777" w:rsidR="00A3789E" w:rsidRPr="00BF6710" w:rsidRDefault="00A3789E" w:rsidP="000D6957">
            <w:pPr>
              <w:spacing w:line="360" w:lineRule="auto"/>
              <w:rPr>
                <w:rFonts w:ascii="Times New Roman" w:hAnsi="Times New Roman" w:cs="Times New Roman"/>
                <w:sz w:val="24"/>
                <w:szCs w:val="24"/>
                <w:vertAlign w:val="subscript"/>
              </w:rPr>
            </w:pPr>
            <w:r w:rsidRPr="00BF6710">
              <w:rPr>
                <w:rFonts w:ascii="Times New Roman" w:hAnsi="Times New Roman" w:cs="Times New Roman"/>
                <w:sz w:val="24"/>
                <w:szCs w:val="24"/>
              </w:rPr>
              <w:t>CH</w:t>
            </w:r>
            <w:r w:rsidRPr="00BF6710">
              <w:rPr>
                <w:rFonts w:ascii="Times New Roman" w:hAnsi="Times New Roman" w:cs="Times New Roman"/>
                <w:sz w:val="24"/>
                <w:szCs w:val="24"/>
                <w:vertAlign w:val="subscript"/>
              </w:rPr>
              <w:t>4</w:t>
            </w:r>
          </w:p>
        </w:tc>
        <w:tc>
          <w:tcPr>
            <w:tcW w:w="4621" w:type="dxa"/>
          </w:tcPr>
          <w:p w14:paraId="1C8165BB" w14:textId="77777777" w:rsidR="00A3789E" w:rsidRPr="00BF6710" w:rsidRDefault="00A3789E" w:rsidP="000D6957">
            <w:pPr>
              <w:spacing w:line="360" w:lineRule="auto"/>
              <w:rPr>
                <w:rFonts w:ascii="Times New Roman" w:hAnsi="Times New Roman" w:cs="Times New Roman"/>
                <w:sz w:val="24"/>
                <w:szCs w:val="24"/>
              </w:rPr>
            </w:pPr>
            <w:r w:rsidRPr="00BF6710">
              <w:rPr>
                <w:rFonts w:ascii="Times New Roman" w:hAnsi="Times New Roman" w:cs="Times New Roman"/>
                <w:sz w:val="24"/>
                <w:szCs w:val="24"/>
              </w:rPr>
              <w:t>Methane</w:t>
            </w:r>
          </w:p>
        </w:tc>
      </w:tr>
    </w:tbl>
    <w:p w14:paraId="44D8BB58" w14:textId="77777777" w:rsidR="00A3789E" w:rsidRPr="00A3789E" w:rsidRDefault="00A3789E" w:rsidP="00A3789E"/>
    <w:p w14:paraId="381E3DD9" w14:textId="77777777" w:rsidR="0014301E" w:rsidRDefault="0014301E">
      <w:pPr>
        <w:spacing w:after="160" w:line="259" w:lineRule="auto"/>
        <w:rPr>
          <w:rFonts w:asciiTheme="majorHAnsi" w:eastAsiaTheme="majorEastAsia" w:hAnsiTheme="majorHAnsi" w:cstheme="majorBidi"/>
          <w:b/>
          <w:bCs/>
          <w:color w:val="2E74B5" w:themeColor="accent1" w:themeShade="BF"/>
          <w:sz w:val="28"/>
          <w:szCs w:val="28"/>
        </w:rPr>
      </w:pPr>
      <w:r>
        <w:br w:type="page"/>
      </w:r>
    </w:p>
    <w:p w14:paraId="4CF64EB4" w14:textId="29C65100" w:rsidR="00344798" w:rsidRPr="00384571" w:rsidRDefault="00344798" w:rsidP="00384571">
      <w:pPr>
        <w:pStyle w:val="Heading1"/>
        <w:jc w:val="center"/>
        <w:rPr>
          <w:rFonts w:ascii="Times New Roman" w:hAnsi="Times New Roman" w:cs="Times New Roman"/>
          <w:color w:val="auto"/>
        </w:rPr>
      </w:pPr>
      <w:bookmarkStart w:id="6" w:name="_Toc518370494"/>
      <w:r w:rsidRPr="00384571">
        <w:rPr>
          <w:rFonts w:ascii="Times New Roman" w:hAnsi="Times New Roman" w:cs="Times New Roman"/>
          <w:color w:val="auto"/>
        </w:rPr>
        <w:lastRenderedPageBreak/>
        <w:t>1. Introduction</w:t>
      </w:r>
      <w:bookmarkEnd w:id="6"/>
    </w:p>
    <w:p w14:paraId="6E5579DA" w14:textId="11C888F5" w:rsidR="00B53FF2" w:rsidRDefault="00B53FF2" w:rsidP="000159CD">
      <w:pPr>
        <w:pStyle w:val="Heading2"/>
        <w:rPr>
          <w:rFonts w:ascii="Times New Roman" w:hAnsi="Times New Roman" w:cs="Times New Roman"/>
          <w:color w:val="000000" w:themeColor="text1"/>
          <w:sz w:val="24"/>
          <w:szCs w:val="24"/>
        </w:rPr>
      </w:pPr>
      <w:bookmarkStart w:id="7" w:name="_Toc518370495"/>
      <w:r>
        <w:rPr>
          <w:rFonts w:ascii="Times New Roman" w:hAnsi="Times New Roman" w:cs="Times New Roman"/>
          <w:color w:val="000000" w:themeColor="text1"/>
          <w:sz w:val="24"/>
          <w:szCs w:val="24"/>
        </w:rPr>
        <w:t xml:space="preserve">1.1 </w:t>
      </w:r>
      <w:r w:rsidR="00C13F1F">
        <w:rPr>
          <w:rFonts w:ascii="Times New Roman" w:hAnsi="Times New Roman" w:cs="Times New Roman"/>
          <w:color w:val="000000" w:themeColor="text1"/>
          <w:sz w:val="24"/>
          <w:szCs w:val="24"/>
        </w:rPr>
        <w:t>Introduction Summary</w:t>
      </w:r>
      <w:bookmarkEnd w:id="7"/>
    </w:p>
    <w:p w14:paraId="4BE98649" w14:textId="77777777" w:rsidR="00FB6ED8" w:rsidRDefault="00FB6ED8" w:rsidP="00D83F69">
      <w:pPr>
        <w:spacing w:line="360" w:lineRule="auto"/>
        <w:jc w:val="both"/>
        <w:rPr>
          <w:rFonts w:ascii="Times New Roman" w:hAnsi="Times New Roman" w:cs="Times New Roman"/>
          <w:sz w:val="24"/>
          <w:szCs w:val="24"/>
        </w:rPr>
      </w:pPr>
    </w:p>
    <w:p w14:paraId="0DD75794" w14:textId="32B34E75" w:rsidR="00B53FF2" w:rsidRPr="00384571" w:rsidRDefault="00B53FF2" w:rsidP="00D83F69">
      <w:pPr>
        <w:spacing w:line="360" w:lineRule="auto"/>
        <w:jc w:val="both"/>
        <w:rPr>
          <w:rFonts w:ascii="Times New Roman" w:hAnsi="Times New Roman" w:cs="Times New Roman"/>
          <w:sz w:val="24"/>
          <w:szCs w:val="24"/>
        </w:rPr>
      </w:pPr>
      <w:r w:rsidRPr="00384571">
        <w:rPr>
          <w:rFonts w:ascii="Times New Roman" w:hAnsi="Times New Roman" w:cs="Times New Roman"/>
          <w:sz w:val="24"/>
          <w:szCs w:val="24"/>
        </w:rPr>
        <w:t>This section gives an overview of the UK and world steel industry Energy and Emission current situation</w:t>
      </w:r>
      <w:r w:rsidR="00722A91" w:rsidRPr="00384571">
        <w:rPr>
          <w:rFonts w:ascii="Times New Roman" w:hAnsi="Times New Roman" w:cs="Times New Roman"/>
          <w:sz w:val="24"/>
          <w:szCs w:val="24"/>
        </w:rPr>
        <w:t xml:space="preserve"> followed by brief discussion of</w:t>
      </w:r>
      <w:r w:rsidRPr="00384571">
        <w:rPr>
          <w:rFonts w:ascii="Times New Roman" w:hAnsi="Times New Roman" w:cs="Times New Roman"/>
          <w:sz w:val="24"/>
          <w:szCs w:val="24"/>
        </w:rPr>
        <w:t xml:space="preserve"> what is being done to combat this. The section is concluded with stating the aims and objectives of this research</w:t>
      </w:r>
      <w:r w:rsidR="00A3789E">
        <w:rPr>
          <w:rFonts w:ascii="Times New Roman" w:hAnsi="Times New Roman" w:cs="Times New Roman"/>
          <w:sz w:val="24"/>
          <w:szCs w:val="24"/>
        </w:rPr>
        <w:t>.</w:t>
      </w:r>
    </w:p>
    <w:p w14:paraId="20362530" w14:textId="4198A885" w:rsidR="00344798" w:rsidRPr="00B036F6" w:rsidRDefault="00E206FC" w:rsidP="000159CD">
      <w:pPr>
        <w:pStyle w:val="Heading2"/>
        <w:rPr>
          <w:rFonts w:ascii="Times New Roman" w:hAnsi="Times New Roman" w:cs="Times New Roman"/>
          <w:color w:val="000000" w:themeColor="text1"/>
          <w:sz w:val="24"/>
          <w:szCs w:val="24"/>
        </w:rPr>
      </w:pPr>
      <w:bookmarkStart w:id="8" w:name="_Toc518370496"/>
      <w:r>
        <w:rPr>
          <w:rFonts w:ascii="Times New Roman" w:hAnsi="Times New Roman" w:cs="Times New Roman"/>
          <w:color w:val="000000" w:themeColor="text1"/>
          <w:sz w:val="24"/>
          <w:szCs w:val="24"/>
        </w:rPr>
        <w:t>1.2</w:t>
      </w:r>
      <w:r w:rsidR="00344798" w:rsidRPr="00B036F6">
        <w:rPr>
          <w:rFonts w:ascii="Times New Roman" w:hAnsi="Times New Roman" w:cs="Times New Roman"/>
          <w:color w:val="000000" w:themeColor="text1"/>
          <w:sz w:val="24"/>
          <w:szCs w:val="24"/>
        </w:rPr>
        <w:t xml:space="preserve"> Background</w:t>
      </w:r>
      <w:bookmarkEnd w:id="8"/>
      <w:r w:rsidR="00344798" w:rsidRPr="00B036F6">
        <w:rPr>
          <w:rFonts w:ascii="Times New Roman" w:hAnsi="Times New Roman" w:cs="Times New Roman"/>
          <w:color w:val="000000" w:themeColor="text1"/>
          <w:sz w:val="24"/>
          <w:szCs w:val="24"/>
        </w:rPr>
        <w:t xml:space="preserve"> </w:t>
      </w:r>
    </w:p>
    <w:p w14:paraId="58D18B8A" w14:textId="77777777" w:rsidR="00FB6ED8" w:rsidRDefault="00FB6ED8" w:rsidP="00D83F69">
      <w:pPr>
        <w:spacing w:line="360" w:lineRule="auto"/>
        <w:contextualSpacing/>
        <w:jc w:val="both"/>
        <w:rPr>
          <w:rFonts w:ascii="Times New Roman" w:hAnsi="Times New Roman" w:cs="Times New Roman"/>
          <w:color w:val="000000" w:themeColor="text1"/>
          <w:sz w:val="24"/>
          <w:szCs w:val="24"/>
        </w:rPr>
      </w:pPr>
    </w:p>
    <w:p w14:paraId="651ED424" w14:textId="24EC090C" w:rsidR="00FB6ED8" w:rsidRDefault="004F1CC3"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Iron and Steel Industry is</w:t>
      </w:r>
      <w:r w:rsidR="00247ABE" w:rsidRPr="00B036F6">
        <w:rPr>
          <w:rFonts w:ascii="Times New Roman" w:hAnsi="Times New Roman" w:cs="Times New Roman"/>
          <w:color w:val="000000" w:themeColor="text1"/>
          <w:sz w:val="24"/>
          <w:szCs w:val="24"/>
        </w:rPr>
        <w:t xml:space="preserve"> the second biggest sector in the world producing a global turnover of</w:t>
      </w:r>
      <w:r w:rsidR="00344798" w:rsidRPr="00B036F6">
        <w:rPr>
          <w:rFonts w:ascii="Times New Roman" w:hAnsi="Times New Roman" w:cs="Times New Roman"/>
          <w:color w:val="000000" w:themeColor="text1"/>
          <w:sz w:val="24"/>
          <w:szCs w:val="24"/>
        </w:rPr>
        <w:t xml:space="preserve"> 900 billion US dollars</w:t>
      </w:r>
      <w:r w:rsidR="00247ABE"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869281314"/>
          <w:citation/>
        </w:sdtPr>
        <w:sdtEndPr/>
        <w:sdtContent>
          <w:r w:rsidR="00344798" w:rsidRPr="00B036F6">
            <w:rPr>
              <w:rFonts w:ascii="Times New Roman" w:hAnsi="Times New Roman" w:cs="Times New Roman"/>
              <w:color w:val="000000" w:themeColor="text1"/>
              <w:sz w:val="24"/>
              <w:szCs w:val="24"/>
            </w:rPr>
            <w:fldChar w:fldCharType="begin"/>
          </w:r>
          <w:r w:rsidR="00FF070D" w:rsidRPr="00B036F6">
            <w:rPr>
              <w:rFonts w:ascii="Times New Roman" w:hAnsi="Times New Roman" w:cs="Times New Roman"/>
              <w:color w:val="000000" w:themeColor="text1"/>
              <w:sz w:val="24"/>
              <w:szCs w:val="24"/>
            </w:rPr>
            <w:instrText xml:space="preserve">CITATION Wor15 \l 2057 </w:instrText>
          </w:r>
          <w:r w:rsidR="00344798"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WorldSteel Association, 2015)</w:t>
          </w:r>
          <w:r w:rsidR="00344798"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 The growth of world populatio</w:t>
      </w:r>
      <w:r w:rsidRPr="00B036F6">
        <w:rPr>
          <w:rFonts w:ascii="Times New Roman" w:hAnsi="Times New Roman" w:cs="Times New Roman"/>
          <w:color w:val="000000" w:themeColor="text1"/>
          <w:sz w:val="24"/>
          <w:szCs w:val="24"/>
        </w:rPr>
        <w:t>n and its continuous reliance on</w:t>
      </w:r>
      <w:r w:rsidR="00344798" w:rsidRPr="00B036F6">
        <w:rPr>
          <w:rFonts w:ascii="Times New Roman" w:hAnsi="Times New Roman" w:cs="Times New Roman"/>
          <w:color w:val="000000" w:themeColor="text1"/>
          <w:sz w:val="24"/>
          <w:szCs w:val="24"/>
        </w:rPr>
        <w:t xml:space="preserve"> </w:t>
      </w:r>
      <w:r w:rsidR="00FB6ED8" w:rsidRPr="00B036F6">
        <w:rPr>
          <w:rFonts w:ascii="Times New Roman" w:hAnsi="Times New Roman" w:cs="Times New Roman"/>
          <w:color w:val="000000" w:themeColor="text1"/>
          <w:sz w:val="24"/>
          <w:szCs w:val="24"/>
        </w:rPr>
        <w:t>steel-based</w:t>
      </w:r>
      <w:r w:rsidR="00344798" w:rsidRPr="00B036F6">
        <w:rPr>
          <w:rFonts w:ascii="Times New Roman" w:hAnsi="Times New Roman" w:cs="Times New Roman"/>
          <w:color w:val="000000" w:themeColor="text1"/>
          <w:sz w:val="24"/>
          <w:szCs w:val="24"/>
        </w:rPr>
        <w:t xml:space="preserve"> products suc</w:t>
      </w:r>
      <w:r w:rsidRPr="00B036F6">
        <w:rPr>
          <w:rFonts w:ascii="Times New Roman" w:hAnsi="Times New Roman" w:cs="Times New Roman"/>
          <w:color w:val="000000" w:themeColor="text1"/>
          <w:sz w:val="24"/>
          <w:szCs w:val="24"/>
        </w:rPr>
        <w:t>h as cars and buildings have</w:t>
      </w:r>
      <w:r w:rsidR="00344798" w:rsidRPr="00B036F6">
        <w:rPr>
          <w:rFonts w:ascii="Times New Roman" w:hAnsi="Times New Roman" w:cs="Times New Roman"/>
          <w:color w:val="000000" w:themeColor="text1"/>
          <w:sz w:val="24"/>
          <w:szCs w:val="24"/>
        </w:rPr>
        <w:t xml:space="preserve"> seen on average 230kg of steel produced annually per head of global population. </w:t>
      </w:r>
      <w:r w:rsidR="00247ABE" w:rsidRPr="00B036F6">
        <w:rPr>
          <w:rFonts w:ascii="Times New Roman" w:hAnsi="Times New Roman" w:cs="Times New Roman"/>
          <w:color w:val="000000" w:themeColor="text1"/>
          <w:sz w:val="24"/>
          <w:szCs w:val="24"/>
        </w:rPr>
        <w:t>T</w:t>
      </w:r>
      <w:r w:rsidR="00344798" w:rsidRPr="00B036F6">
        <w:rPr>
          <w:rFonts w:ascii="Times New Roman" w:hAnsi="Times New Roman" w:cs="Times New Roman"/>
          <w:color w:val="000000" w:themeColor="text1"/>
          <w:sz w:val="24"/>
          <w:szCs w:val="24"/>
        </w:rPr>
        <w:t xml:space="preserve">he steel industry is viewed as </w:t>
      </w:r>
      <w:r w:rsidR="00247ABE" w:rsidRPr="00B036F6">
        <w:rPr>
          <w:rFonts w:ascii="Times New Roman" w:hAnsi="Times New Roman" w:cs="Times New Roman"/>
          <w:color w:val="000000" w:themeColor="text1"/>
          <w:sz w:val="24"/>
          <w:szCs w:val="24"/>
        </w:rPr>
        <w:t>one of the largest</w:t>
      </w:r>
      <w:r w:rsidR="00402C5E" w:rsidRPr="00B036F6">
        <w:rPr>
          <w:rFonts w:ascii="Times New Roman" w:hAnsi="Times New Roman" w:cs="Times New Roman"/>
          <w:color w:val="000000" w:themeColor="text1"/>
          <w:sz w:val="24"/>
          <w:szCs w:val="24"/>
        </w:rPr>
        <w:t xml:space="preserve"> energy intensive industries</w:t>
      </w:r>
      <w:r w:rsidRPr="00B036F6">
        <w:rPr>
          <w:rFonts w:ascii="Times New Roman" w:hAnsi="Times New Roman" w:cs="Times New Roman"/>
          <w:color w:val="000000" w:themeColor="text1"/>
          <w:sz w:val="24"/>
          <w:szCs w:val="24"/>
        </w:rPr>
        <w:t xml:space="preserve"> w</w:t>
      </w:r>
      <w:r w:rsidR="00402C5E" w:rsidRPr="00B036F6">
        <w:rPr>
          <w:rFonts w:ascii="Times New Roman" w:hAnsi="Times New Roman" w:cs="Times New Roman"/>
          <w:color w:val="000000" w:themeColor="text1"/>
          <w:sz w:val="24"/>
          <w:szCs w:val="24"/>
        </w:rPr>
        <w:t xml:space="preserve">hich </w:t>
      </w:r>
      <w:r w:rsidR="00344798" w:rsidRPr="00B036F6">
        <w:rPr>
          <w:rFonts w:ascii="Times New Roman" w:hAnsi="Times New Roman" w:cs="Times New Roman"/>
          <w:color w:val="000000" w:themeColor="text1"/>
          <w:sz w:val="24"/>
          <w:szCs w:val="24"/>
        </w:rPr>
        <w:t xml:space="preserve">has led to it becoming one of the largest industrial emitters of </w:t>
      </w:r>
      <w:r w:rsidR="001D7B07" w:rsidRPr="00B036F6">
        <w:rPr>
          <w:rFonts w:ascii="Times New Roman" w:hAnsi="Times New Roman" w:cs="Times New Roman"/>
          <w:color w:val="000000" w:themeColor="text1"/>
          <w:sz w:val="24"/>
          <w:szCs w:val="24"/>
        </w:rPr>
        <w:t>CO</w:t>
      </w:r>
      <w:r w:rsidR="001D7B07" w:rsidRPr="00B036F6">
        <w:rPr>
          <w:rFonts w:ascii="Times New Roman" w:hAnsi="Times New Roman" w:cs="Times New Roman"/>
          <w:color w:val="000000" w:themeColor="text1"/>
          <w:sz w:val="24"/>
          <w:szCs w:val="24"/>
          <w:vertAlign w:val="subscript"/>
        </w:rPr>
        <w:t>2,</w:t>
      </w:r>
      <w:r w:rsidR="001D7B07" w:rsidRPr="00B036F6">
        <w:rPr>
          <w:rFonts w:ascii="Times New Roman" w:hAnsi="Times New Roman" w:cs="Times New Roman"/>
          <w:color w:val="000000" w:themeColor="text1"/>
          <w:sz w:val="24"/>
          <w:szCs w:val="24"/>
        </w:rPr>
        <w:t xml:space="preserve"> </w:t>
      </w:r>
      <w:r w:rsidR="001D7B07" w:rsidRPr="00B036F6">
        <w:rPr>
          <w:rFonts w:ascii="Times New Roman" w:hAnsi="Times New Roman" w:cs="Times New Roman"/>
          <w:color w:val="000000" w:themeColor="text1"/>
          <w:sz w:val="24"/>
          <w:szCs w:val="24"/>
        </w:rPr>
        <w:softHyphen/>
      </w:r>
      <w:r w:rsidR="00344798" w:rsidRPr="00B036F6">
        <w:rPr>
          <w:rFonts w:ascii="Times New Roman" w:hAnsi="Times New Roman" w:cs="Times New Roman"/>
          <w:color w:val="000000" w:themeColor="text1"/>
          <w:sz w:val="24"/>
          <w:szCs w:val="24"/>
        </w:rPr>
        <w:t xml:space="preserve"> contributing 7% of the total global greenhouse gas emission </w:t>
      </w:r>
      <w:sdt>
        <w:sdtPr>
          <w:rPr>
            <w:rFonts w:ascii="Times New Roman" w:hAnsi="Times New Roman" w:cs="Times New Roman"/>
            <w:color w:val="000000" w:themeColor="text1"/>
            <w:sz w:val="24"/>
            <w:szCs w:val="24"/>
          </w:rPr>
          <w:id w:val="-431365979"/>
          <w:citation/>
        </w:sdtPr>
        <w:sdtEndPr/>
        <w:sdtContent>
          <w:r w:rsidR="00344798" w:rsidRPr="00B036F6">
            <w:rPr>
              <w:rFonts w:ascii="Times New Roman" w:hAnsi="Times New Roman" w:cs="Times New Roman"/>
              <w:color w:val="000000" w:themeColor="text1"/>
              <w:sz w:val="24"/>
              <w:szCs w:val="24"/>
            </w:rPr>
            <w:fldChar w:fldCharType="begin"/>
          </w:r>
          <w:r w:rsidR="00FF070D" w:rsidRPr="00B036F6">
            <w:rPr>
              <w:rFonts w:ascii="Times New Roman" w:hAnsi="Times New Roman" w:cs="Times New Roman"/>
              <w:color w:val="000000" w:themeColor="text1"/>
              <w:sz w:val="24"/>
              <w:szCs w:val="24"/>
            </w:rPr>
            <w:instrText xml:space="preserve">CITATION Wor15 \l 2057 </w:instrText>
          </w:r>
          <w:r w:rsidR="00344798"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WorldSteel Association, 2015)</w:t>
          </w:r>
          <w:r w:rsidR="00344798"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 xml:space="preserve">. There are now serious concerns to how the iron and steel industry can reduce their impact towards the total greenhouse gas emissions. </w:t>
      </w:r>
      <w:r w:rsidR="00B036F6" w:rsidRPr="00B036F6">
        <w:rPr>
          <w:rFonts w:ascii="Times New Roman" w:hAnsi="Times New Roman" w:cs="Times New Roman"/>
          <w:color w:val="000000" w:themeColor="text1"/>
          <w:sz w:val="24"/>
          <w:szCs w:val="24"/>
        </w:rPr>
        <w:t>For</w:t>
      </w:r>
      <w:r w:rsidR="00344798" w:rsidRPr="00B036F6">
        <w:rPr>
          <w:rFonts w:ascii="Times New Roman" w:hAnsi="Times New Roman" w:cs="Times New Roman"/>
          <w:color w:val="000000" w:themeColor="text1"/>
          <w:sz w:val="24"/>
          <w:szCs w:val="24"/>
        </w:rPr>
        <w:t xml:space="preserve"> the steel industry to limit global warming below 2</w:t>
      </w:r>
      <w:r w:rsidR="00FB6ED8">
        <w:rPr>
          <w:rFonts w:ascii="Times New Roman" w:hAnsi="Times New Roman" w:cs="Times New Roman"/>
          <w:color w:val="000000" w:themeColor="text1"/>
          <w:sz w:val="24"/>
          <w:szCs w:val="24"/>
          <w:vertAlign w:val="superscript"/>
        </w:rPr>
        <w:sym w:font="Symbol" w:char="F0B0"/>
      </w:r>
      <w:r w:rsidR="00344798" w:rsidRPr="00B036F6">
        <w:rPr>
          <w:rFonts w:ascii="Times New Roman" w:hAnsi="Times New Roman" w:cs="Times New Roman"/>
          <w:color w:val="000000" w:themeColor="text1"/>
          <w:sz w:val="24"/>
          <w:szCs w:val="24"/>
        </w:rPr>
        <w:t>C, it has set the target to reduce CO</w:t>
      </w:r>
      <w:r w:rsidR="00344798" w:rsidRPr="00B036F6">
        <w:rPr>
          <w:rFonts w:ascii="Times New Roman" w:hAnsi="Times New Roman" w:cs="Times New Roman"/>
          <w:color w:val="000000" w:themeColor="text1"/>
          <w:sz w:val="24"/>
          <w:szCs w:val="24"/>
          <w:vertAlign w:val="subscript"/>
        </w:rPr>
        <w:t>2</w:t>
      </w:r>
      <w:r w:rsidR="00344798" w:rsidRPr="00B036F6">
        <w:rPr>
          <w:rFonts w:ascii="Times New Roman" w:hAnsi="Times New Roman" w:cs="Times New Roman"/>
          <w:color w:val="000000" w:themeColor="text1"/>
          <w:sz w:val="24"/>
          <w:szCs w:val="24"/>
        </w:rPr>
        <w:t xml:space="preserve"> based on 2011 values by 13% by 2025</w:t>
      </w:r>
      <w:sdt>
        <w:sdtPr>
          <w:rPr>
            <w:rFonts w:ascii="Times New Roman" w:hAnsi="Times New Roman" w:cs="Times New Roman"/>
            <w:color w:val="000000" w:themeColor="text1"/>
            <w:sz w:val="24"/>
            <w:szCs w:val="24"/>
          </w:rPr>
          <w:id w:val="-1045522260"/>
          <w:citation/>
        </w:sdtPr>
        <w:sdtEndPr/>
        <w:sdtContent>
          <w:r w:rsidR="00344798" w:rsidRPr="00B036F6">
            <w:rPr>
              <w:rFonts w:ascii="Times New Roman" w:hAnsi="Times New Roman" w:cs="Times New Roman"/>
              <w:color w:val="000000" w:themeColor="text1"/>
              <w:sz w:val="24"/>
              <w:szCs w:val="24"/>
            </w:rPr>
            <w:fldChar w:fldCharType="begin"/>
          </w:r>
          <w:r w:rsidR="00344798" w:rsidRPr="00B036F6">
            <w:rPr>
              <w:rFonts w:ascii="Times New Roman" w:hAnsi="Times New Roman" w:cs="Times New Roman"/>
              <w:color w:val="000000" w:themeColor="text1"/>
              <w:sz w:val="24"/>
              <w:szCs w:val="24"/>
            </w:rPr>
            <w:instrText xml:space="preserve">CITATION IEA121 \l 2057 </w:instrText>
          </w:r>
          <w:r w:rsidR="00344798"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IEA, 2014)</w:t>
          </w:r>
          <w:r w:rsidR="00344798"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 The current technologies used in iron and steelmaking are reaching their maximum efficiency levels and hence new technologies and alternative fuels will be required to achieve such radical CO</w:t>
      </w:r>
      <w:r w:rsidR="00344798" w:rsidRPr="00B036F6">
        <w:rPr>
          <w:rFonts w:ascii="Times New Roman" w:hAnsi="Times New Roman" w:cs="Times New Roman"/>
          <w:color w:val="000000" w:themeColor="text1"/>
          <w:sz w:val="24"/>
          <w:szCs w:val="24"/>
          <w:vertAlign w:val="subscript"/>
        </w:rPr>
        <w:t>2</w:t>
      </w:r>
      <w:r w:rsidR="00344798" w:rsidRPr="00B036F6">
        <w:rPr>
          <w:rFonts w:ascii="Times New Roman" w:hAnsi="Times New Roman" w:cs="Times New Roman"/>
          <w:color w:val="000000" w:themeColor="text1"/>
          <w:sz w:val="24"/>
          <w:szCs w:val="24"/>
        </w:rPr>
        <w:t xml:space="preserve"> reductions </w:t>
      </w:r>
      <w:sdt>
        <w:sdtPr>
          <w:rPr>
            <w:rFonts w:ascii="Times New Roman" w:hAnsi="Times New Roman" w:cs="Times New Roman"/>
            <w:color w:val="000000" w:themeColor="text1"/>
            <w:sz w:val="24"/>
            <w:szCs w:val="24"/>
          </w:rPr>
          <w:id w:val="-2072415539"/>
          <w:citation/>
        </w:sdtPr>
        <w:sdtEndPr/>
        <w:sdtContent>
          <w:r w:rsidR="00344798" w:rsidRPr="00B036F6">
            <w:rPr>
              <w:rFonts w:ascii="Times New Roman" w:hAnsi="Times New Roman" w:cs="Times New Roman"/>
              <w:color w:val="000000" w:themeColor="text1"/>
              <w:sz w:val="24"/>
              <w:szCs w:val="24"/>
            </w:rPr>
            <w:fldChar w:fldCharType="begin"/>
          </w:r>
          <w:r w:rsidR="00344798" w:rsidRPr="00B036F6">
            <w:rPr>
              <w:rFonts w:ascii="Times New Roman" w:hAnsi="Times New Roman" w:cs="Times New Roman"/>
              <w:color w:val="000000" w:themeColor="text1"/>
              <w:sz w:val="24"/>
              <w:szCs w:val="24"/>
            </w:rPr>
            <w:instrText xml:space="preserve"> CITATION EUR14 \l 2057 </w:instrText>
          </w:r>
          <w:r w:rsidR="00344798"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EUROFER, 2014)</w:t>
          </w:r>
          <w:r w:rsidR="00344798"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 The current issue with the Iron and Steel industry is that it</w:t>
      </w:r>
      <w:r w:rsidRPr="00B036F6">
        <w:rPr>
          <w:rFonts w:ascii="Times New Roman" w:hAnsi="Times New Roman" w:cs="Times New Roman"/>
          <w:color w:val="000000" w:themeColor="text1"/>
          <w:sz w:val="24"/>
          <w:szCs w:val="24"/>
        </w:rPr>
        <w:t xml:space="preserve"> is</w:t>
      </w:r>
      <w:r w:rsidR="00344798" w:rsidRPr="00B036F6">
        <w:rPr>
          <w:rFonts w:ascii="Times New Roman" w:hAnsi="Times New Roman" w:cs="Times New Roman"/>
          <w:color w:val="000000" w:themeColor="text1"/>
          <w:sz w:val="24"/>
          <w:szCs w:val="24"/>
        </w:rPr>
        <w:t xml:space="preserve"> one of the least profitable sectors despite achieving high turnover</w:t>
      </w:r>
      <w:r w:rsidR="00AF6DC8">
        <w:rPr>
          <w:rFonts w:ascii="Times New Roman" w:hAnsi="Times New Roman" w:cs="Times New Roman"/>
          <w:color w:val="000000" w:themeColor="text1"/>
          <w:sz w:val="24"/>
          <w:szCs w:val="24"/>
        </w:rPr>
        <w:t xml:space="preserve"> </w:t>
      </w:r>
      <w:r w:rsidR="00AF6DC8" w:rsidRPr="00B036F6">
        <w:rPr>
          <w:rFonts w:ascii="Times New Roman" w:hAnsi="Times New Roman" w:cs="Times New Roman"/>
          <w:color w:val="000000" w:themeColor="text1"/>
          <w:sz w:val="24"/>
          <w:szCs w:val="24"/>
        </w:rPr>
        <w:fldChar w:fldCharType="begin" w:fldLock="1"/>
      </w:r>
      <w:r w:rsidR="00AF6DC8" w:rsidRPr="00B036F6">
        <w:rPr>
          <w:rFonts w:ascii="Times New Roman" w:hAnsi="Times New Roman" w:cs="Times New Roman"/>
          <w:color w:val="000000" w:themeColor="text1"/>
          <w:sz w:val="24"/>
          <w:szCs w:val="24"/>
        </w:rPr>
        <w:instrText>ADDIN CSL_CITATION { "citationItems" : [ { "id" : "ITEM-1", "itemData" : { "author" : [ { "dropping-particle" : "", "family" : "OECD", "given" : "", "non-dropping-particle" : "", "parse-names" : false, "suffix" : "" } ], "id" : "ITEM-1", "issued" : { "date-parts" : [ [ "2015" ] ] }, "title" : "Steel market developments Q4 2015", "type" : "article-journal" }, "uris" : [ "http://www.mendeley.com/documents/?uuid=be54827e-1e4c-4487-aa8e-4ccc5029689b" ] } ], "mendeley" : { "formattedCitation" : "(OECD, 2015a)", "plainTextFormattedCitation" : "(OECD, 2015a)", "previouslyFormattedCitation" : "(OECD, 2015a)" }, "properties" : { "noteIndex" : 0 }, "schema" : "https://github.com/citation-style-language/schema/raw/master/csl-citation.json" }</w:instrText>
      </w:r>
      <w:r w:rsidR="00AF6DC8" w:rsidRPr="00B036F6">
        <w:rPr>
          <w:rFonts w:ascii="Times New Roman" w:hAnsi="Times New Roman" w:cs="Times New Roman"/>
          <w:color w:val="000000" w:themeColor="text1"/>
          <w:sz w:val="24"/>
          <w:szCs w:val="24"/>
        </w:rPr>
        <w:fldChar w:fldCharType="separate"/>
      </w:r>
      <w:sdt>
        <w:sdtPr>
          <w:rPr>
            <w:rFonts w:ascii="Times New Roman" w:hAnsi="Times New Roman" w:cs="Times New Roman"/>
            <w:color w:val="000000" w:themeColor="text1"/>
            <w:sz w:val="24"/>
            <w:szCs w:val="24"/>
          </w:rPr>
          <w:id w:val="-1567260586"/>
          <w:citation/>
        </w:sdtPr>
        <w:sdtEndPr/>
        <w:sdtContent>
          <w:r w:rsidR="00AF6DC8" w:rsidRPr="00B036F6">
            <w:rPr>
              <w:rFonts w:ascii="Times New Roman" w:hAnsi="Times New Roman" w:cs="Times New Roman"/>
              <w:color w:val="000000" w:themeColor="text1"/>
              <w:sz w:val="24"/>
              <w:szCs w:val="24"/>
            </w:rPr>
            <w:fldChar w:fldCharType="begin"/>
          </w:r>
          <w:r w:rsidR="00AF6DC8" w:rsidRPr="00B036F6">
            <w:rPr>
              <w:rFonts w:ascii="Times New Roman" w:hAnsi="Times New Roman" w:cs="Times New Roman"/>
              <w:noProof/>
              <w:color w:val="000000" w:themeColor="text1"/>
              <w:sz w:val="24"/>
              <w:szCs w:val="24"/>
            </w:rPr>
            <w:instrText xml:space="preserve"> CITATION OEC15 \l 2057 </w:instrText>
          </w:r>
          <w:r w:rsidR="00AF6DC8" w:rsidRPr="00B036F6">
            <w:rPr>
              <w:rFonts w:ascii="Times New Roman" w:hAnsi="Times New Roman" w:cs="Times New Roman"/>
              <w:color w:val="000000" w:themeColor="text1"/>
              <w:sz w:val="24"/>
              <w:szCs w:val="24"/>
            </w:rPr>
            <w:fldChar w:fldCharType="separate"/>
          </w:r>
          <w:r w:rsidR="00AF6DC8" w:rsidRPr="00B036F6">
            <w:rPr>
              <w:rFonts w:ascii="Times New Roman" w:hAnsi="Times New Roman" w:cs="Times New Roman"/>
              <w:noProof/>
              <w:color w:val="000000" w:themeColor="text1"/>
              <w:sz w:val="24"/>
              <w:szCs w:val="24"/>
            </w:rPr>
            <w:t xml:space="preserve"> (OECD, 2015)</w:t>
          </w:r>
          <w:r w:rsidR="00AF6DC8" w:rsidRPr="00B036F6">
            <w:rPr>
              <w:rFonts w:ascii="Times New Roman" w:hAnsi="Times New Roman" w:cs="Times New Roman"/>
              <w:color w:val="000000" w:themeColor="text1"/>
              <w:sz w:val="24"/>
              <w:szCs w:val="24"/>
            </w:rPr>
            <w:fldChar w:fldCharType="end"/>
          </w:r>
        </w:sdtContent>
      </w:sdt>
      <w:r w:rsidR="00AF6DC8" w:rsidRPr="00B036F6">
        <w:rPr>
          <w:rFonts w:ascii="Times New Roman" w:hAnsi="Times New Roman" w:cs="Times New Roman"/>
          <w:color w:val="000000" w:themeColor="text1"/>
          <w:sz w:val="24"/>
          <w:szCs w:val="24"/>
        </w:rPr>
        <w:fldChar w:fldCharType="end"/>
      </w:r>
      <w:r w:rsidR="00344798" w:rsidRPr="00B036F6">
        <w:rPr>
          <w:rFonts w:ascii="Times New Roman" w:hAnsi="Times New Roman" w:cs="Times New Roman"/>
          <w:color w:val="000000" w:themeColor="text1"/>
          <w:sz w:val="24"/>
          <w:szCs w:val="24"/>
        </w:rPr>
        <w:t xml:space="preserve">  . Along with economic uncertainty, over supply of steel in the market, fluctuating energy prices and trying to maintain competitive</w:t>
      </w:r>
      <w:r w:rsidR="006A7C14" w:rsidRPr="00B036F6">
        <w:rPr>
          <w:rFonts w:ascii="Times New Roman" w:hAnsi="Times New Roman" w:cs="Times New Roman"/>
          <w:color w:val="000000" w:themeColor="text1"/>
          <w:sz w:val="24"/>
          <w:szCs w:val="24"/>
        </w:rPr>
        <w:t>,</w:t>
      </w:r>
      <w:r w:rsidR="00344798" w:rsidRPr="00B036F6">
        <w:rPr>
          <w:rFonts w:ascii="Times New Roman" w:hAnsi="Times New Roman" w:cs="Times New Roman"/>
          <w:color w:val="000000" w:themeColor="text1"/>
          <w:sz w:val="24"/>
          <w:szCs w:val="24"/>
        </w:rPr>
        <w:t xml:space="preserve"> it leaves little opportunities for low carbon technology investment. As such, the profitability challenge facing the steel industry has led to </w:t>
      </w:r>
      <w:r w:rsidRPr="00B036F6">
        <w:rPr>
          <w:rFonts w:ascii="Times New Roman" w:hAnsi="Times New Roman" w:cs="Times New Roman"/>
          <w:color w:val="000000" w:themeColor="text1"/>
          <w:sz w:val="24"/>
          <w:szCs w:val="24"/>
        </w:rPr>
        <w:t>research</w:t>
      </w:r>
      <w:r w:rsidR="00344798" w:rsidRPr="00B036F6">
        <w:rPr>
          <w:rFonts w:ascii="Times New Roman" w:hAnsi="Times New Roman" w:cs="Times New Roman"/>
          <w:color w:val="000000" w:themeColor="text1"/>
          <w:sz w:val="24"/>
          <w:szCs w:val="24"/>
        </w:rPr>
        <w:t xml:space="preserve"> into the utilisation of </w:t>
      </w:r>
      <w:r w:rsidR="001D7B07" w:rsidRPr="00B036F6">
        <w:rPr>
          <w:rFonts w:ascii="Times New Roman" w:hAnsi="Times New Roman" w:cs="Times New Roman"/>
          <w:color w:val="000000" w:themeColor="text1"/>
          <w:sz w:val="24"/>
          <w:szCs w:val="24"/>
        </w:rPr>
        <w:t>carbon-based</w:t>
      </w:r>
      <w:r w:rsidR="00344798" w:rsidRPr="00B036F6">
        <w:rPr>
          <w:rFonts w:ascii="Times New Roman" w:hAnsi="Times New Roman" w:cs="Times New Roman"/>
          <w:color w:val="000000" w:themeColor="text1"/>
          <w:sz w:val="24"/>
          <w:szCs w:val="24"/>
        </w:rPr>
        <w:t xml:space="preserve"> waste and biomass.</w:t>
      </w:r>
    </w:p>
    <w:p w14:paraId="2FB4D354" w14:textId="784208D6" w:rsidR="00FB6ED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Emissions produced from the steel industry are largely from process and direct emissions such as coal combustion and on-site combustion of fossil fuels. Indirect emissions are from electricity used during the process </w:t>
      </w:r>
      <w:sdt>
        <w:sdtPr>
          <w:rPr>
            <w:rFonts w:ascii="Times New Roman" w:hAnsi="Times New Roman" w:cs="Times New Roman"/>
            <w:color w:val="000000" w:themeColor="text1"/>
            <w:sz w:val="24"/>
            <w:szCs w:val="24"/>
          </w:rPr>
          <w:id w:val="959684373"/>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IEA12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IEA Clean Coal Centre, 2012)</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The consumption of coke and coal dominates the energy source with 78% </w:t>
      </w:r>
      <w:r w:rsidRPr="00B036F6">
        <w:rPr>
          <w:rFonts w:ascii="Times New Roman" w:hAnsi="Times New Roman" w:cs="Times New Roman"/>
          <w:color w:val="000000" w:themeColor="text1"/>
          <w:sz w:val="24"/>
          <w:szCs w:val="24"/>
        </w:rPr>
        <w:lastRenderedPageBreak/>
        <w:t xml:space="preserve">being from this source, 10% of energy source coming from natural gas, 7% </w:t>
      </w:r>
      <w:r w:rsidR="004F1CC3" w:rsidRPr="00B036F6">
        <w:rPr>
          <w:rFonts w:ascii="Times New Roman" w:hAnsi="Times New Roman" w:cs="Times New Roman"/>
          <w:color w:val="000000" w:themeColor="text1"/>
          <w:sz w:val="24"/>
          <w:szCs w:val="24"/>
        </w:rPr>
        <w:t xml:space="preserve">from </w:t>
      </w:r>
      <w:r w:rsidRPr="00B036F6">
        <w:rPr>
          <w:rFonts w:ascii="Times New Roman" w:hAnsi="Times New Roman" w:cs="Times New Roman"/>
          <w:color w:val="000000" w:themeColor="text1"/>
          <w:sz w:val="24"/>
          <w:szCs w:val="24"/>
        </w:rPr>
        <w:t xml:space="preserve">coke oven gas and 5% from purchased electricity </w:t>
      </w:r>
      <w:sdt>
        <w:sdtPr>
          <w:rPr>
            <w:rFonts w:ascii="Times New Roman" w:hAnsi="Times New Roman" w:cs="Times New Roman"/>
            <w:color w:val="000000" w:themeColor="text1"/>
            <w:sz w:val="24"/>
            <w:szCs w:val="24"/>
          </w:rPr>
          <w:id w:val="-382253054"/>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UKS14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UK Steel, 2014)</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w:t>
      </w:r>
    </w:p>
    <w:p w14:paraId="79EB00F8" w14:textId="24A7656A" w:rsidR="00FB6ED8"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drive towards a more energy efficient a</w:t>
      </w:r>
      <w:r w:rsidR="004F1CC3" w:rsidRPr="00B036F6">
        <w:rPr>
          <w:rFonts w:ascii="Times New Roman" w:hAnsi="Times New Roman" w:cs="Times New Roman"/>
          <w:color w:val="000000" w:themeColor="text1"/>
          <w:sz w:val="24"/>
          <w:szCs w:val="24"/>
        </w:rPr>
        <w:t>nd low carbon process route has</w:t>
      </w:r>
      <w:r w:rsidRPr="00B036F6">
        <w:rPr>
          <w:rFonts w:ascii="Times New Roman" w:hAnsi="Times New Roman" w:cs="Times New Roman"/>
          <w:color w:val="000000" w:themeColor="text1"/>
          <w:sz w:val="24"/>
          <w:szCs w:val="24"/>
        </w:rPr>
        <w:t xml:space="preserve"> been c</w:t>
      </w:r>
      <w:r w:rsidR="004F1CC3" w:rsidRPr="00B036F6">
        <w:rPr>
          <w:rFonts w:ascii="Times New Roman" w:hAnsi="Times New Roman" w:cs="Times New Roman"/>
          <w:color w:val="000000" w:themeColor="text1"/>
          <w:sz w:val="24"/>
          <w:szCs w:val="24"/>
        </w:rPr>
        <w:t>onsidered for several decades. Over t</w:t>
      </w:r>
      <w:r w:rsidRPr="00B036F6">
        <w:rPr>
          <w:rFonts w:ascii="Times New Roman" w:hAnsi="Times New Roman" w:cs="Times New Roman"/>
          <w:color w:val="000000" w:themeColor="text1"/>
          <w:sz w:val="24"/>
          <w:szCs w:val="24"/>
        </w:rPr>
        <w:t>he past 40 years</w:t>
      </w:r>
      <w:r w:rsidR="004F1CC3"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e UK steel industry has achieved a 40% reduction in energy consumed per tonne of steel produced. This has been achieved through technological upgrades and focusing towards a more closed loop steel process. However, in recent times, the opportunities in technological improvements have become scarce with only small improvements in energy consumptions being achieved. </w:t>
      </w:r>
    </w:p>
    <w:p w14:paraId="1E1546F1" w14:textId="79DDB934"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Proposed methodologies have been suggested towards lowering CO</w:t>
      </w:r>
      <w:r w:rsidRPr="00B036F6">
        <w:rPr>
          <w:rFonts w:ascii="Times New Roman" w:hAnsi="Times New Roman" w:cs="Times New Roman"/>
          <w:color w:val="000000" w:themeColor="text1"/>
          <w:sz w:val="24"/>
          <w:szCs w:val="24"/>
          <w:vertAlign w:val="subscript"/>
        </w:rPr>
        <w:t xml:space="preserve">2 </w:t>
      </w:r>
      <w:r w:rsidRPr="00B036F6">
        <w:rPr>
          <w:rFonts w:ascii="Times New Roman" w:hAnsi="Times New Roman" w:cs="Times New Roman"/>
          <w:color w:val="000000" w:themeColor="text1"/>
          <w:sz w:val="24"/>
          <w:szCs w:val="24"/>
        </w:rPr>
        <w:t xml:space="preserve">emissions, </w:t>
      </w:r>
      <w:r w:rsidR="001E4D2E" w:rsidRPr="00B036F6">
        <w:rPr>
          <w:rFonts w:ascii="Times New Roman" w:hAnsi="Times New Roman" w:cs="Times New Roman"/>
          <w:color w:val="000000" w:themeColor="text1"/>
          <w:sz w:val="24"/>
          <w:szCs w:val="24"/>
        </w:rPr>
        <w:t xml:space="preserve">considering </w:t>
      </w:r>
      <w:r w:rsidRPr="00B036F6">
        <w:rPr>
          <w:rFonts w:ascii="Times New Roman" w:hAnsi="Times New Roman" w:cs="Times New Roman"/>
          <w:color w:val="000000" w:themeColor="text1"/>
          <w:sz w:val="24"/>
          <w:szCs w:val="24"/>
        </w:rPr>
        <w:t>other gaseous emissions,</w:t>
      </w:r>
      <w:r w:rsidR="001E4D2E" w:rsidRPr="00B036F6">
        <w:rPr>
          <w:rFonts w:ascii="Times New Roman" w:hAnsi="Times New Roman" w:cs="Times New Roman"/>
          <w:color w:val="000000" w:themeColor="text1"/>
          <w:sz w:val="24"/>
          <w:szCs w:val="24"/>
        </w:rPr>
        <w:t xml:space="preserve"> the</w:t>
      </w:r>
      <w:r w:rsidRPr="00B036F6">
        <w:rPr>
          <w:rFonts w:ascii="Times New Roman" w:hAnsi="Times New Roman" w:cs="Times New Roman"/>
          <w:color w:val="000000" w:themeColor="text1"/>
          <w:sz w:val="24"/>
          <w:szCs w:val="24"/>
        </w:rPr>
        <w:t xml:space="preserve"> use of natural resources and material sent to landfills, without significantly changing process efficiency, quality or cost. The drive towards a cleaner and more energy efficient steelmaking production has led to the creation of various bodies and programmes. In Europe, there have been several programmes such as Ultra-low CO</w:t>
      </w:r>
      <w:r w:rsidRPr="00B036F6">
        <w:rPr>
          <w:rFonts w:ascii="Times New Roman" w:hAnsi="Times New Roman" w:cs="Times New Roman"/>
          <w:color w:val="000000" w:themeColor="text1"/>
          <w:sz w:val="24"/>
          <w:szCs w:val="24"/>
          <w:vertAlign w:val="subscript"/>
        </w:rPr>
        <w:t xml:space="preserve">2 </w:t>
      </w:r>
      <w:r w:rsidRPr="00B036F6">
        <w:rPr>
          <w:rFonts w:ascii="Times New Roman" w:hAnsi="Times New Roman" w:cs="Times New Roman"/>
          <w:color w:val="000000" w:themeColor="text1"/>
          <w:sz w:val="24"/>
          <w:szCs w:val="24"/>
        </w:rPr>
        <w:t xml:space="preserve">Steelmaking (ULCOS) and </w:t>
      </w:r>
      <w:r w:rsidR="00FB6ED8">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hort term CO</w:t>
      </w:r>
      <w:r w:rsidRPr="00B036F6">
        <w:rPr>
          <w:rFonts w:ascii="Times New Roman" w:hAnsi="Times New Roman" w:cs="Times New Roman"/>
          <w:color w:val="000000" w:themeColor="text1"/>
          <w:sz w:val="24"/>
          <w:szCs w:val="24"/>
          <w:vertAlign w:val="subscript"/>
        </w:rPr>
        <w:t xml:space="preserve">2 </w:t>
      </w:r>
      <w:r w:rsidRPr="00B036F6">
        <w:rPr>
          <w:rFonts w:ascii="Times New Roman" w:hAnsi="Times New Roman" w:cs="Times New Roman"/>
          <w:color w:val="000000" w:themeColor="text1"/>
          <w:sz w:val="24"/>
          <w:szCs w:val="24"/>
        </w:rPr>
        <w:t>mitigation (SHOCOM) for steelmaking. The ULCOS target for 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requires emissions to be reduced by a factor of 2 or more by 2050. An area of research interest within the ULCOS initiative is carbon capture and storage (CCS). However, </w:t>
      </w:r>
      <w:r w:rsidR="001E4D2E" w:rsidRPr="00B036F6">
        <w:rPr>
          <w:rFonts w:ascii="Times New Roman" w:hAnsi="Times New Roman" w:cs="Times New Roman"/>
          <w:color w:val="000000" w:themeColor="text1"/>
          <w:sz w:val="24"/>
          <w:szCs w:val="24"/>
        </w:rPr>
        <w:t>as</w:t>
      </w:r>
      <w:r w:rsidRPr="00B036F6">
        <w:rPr>
          <w:rFonts w:ascii="Times New Roman" w:hAnsi="Times New Roman" w:cs="Times New Roman"/>
          <w:color w:val="000000" w:themeColor="text1"/>
          <w:sz w:val="24"/>
          <w:szCs w:val="24"/>
        </w:rPr>
        <w:t xml:space="preserve"> certain technologies related to the ULCOS programme may take over 15-25 years for implementation, there have been several </w:t>
      </w:r>
      <w:r w:rsidR="001E4D2E" w:rsidRPr="00B036F6">
        <w:rPr>
          <w:rFonts w:ascii="Times New Roman" w:hAnsi="Times New Roman" w:cs="Times New Roman"/>
          <w:color w:val="000000" w:themeColor="text1"/>
          <w:sz w:val="24"/>
          <w:szCs w:val="24"/>
        </w:rPr>
        <w:t>short-term</w:t>
      </w:r>
      <w:r w:rsidRPr="00B036F6">
        <w:rPr>
          <w:rFonts w:ascii="Times New Roman" w:hAnsi="Times New Roman" w:cs="Times New Roman"/>
          <w:color w:val="000000" w:themeColor="text1"/>
          <w:sz w:val="24"/>
          <w:szCs w:val="24"/>
        </w:rPr>
        <w:t xml:space="preserve"> strategies to mitigate CO</w:t>
      </w:r>
      <w:r w:rsidRPr="00B036F6">
        <w:rPr>
          <w:rFonts w:ascii="Times New Roman" w:hAnsi="Times New Roman" w:cs="Times New Roman"/>
          <w:color w:val="000000" w:themeColor="text1"/>
          <w:sz w:val="24"/>
          <w:szCs w:val="24"/>
          <w:vertAlign w:val="subscript"/>
        </w:rPr>
        <w:t xml:space="preserve">2. </w:t>
      </w:r>
      <w:r w:rsidRPr="00B036F6">
        <w:rPr>
          <w:rFonts w:ascii="Times New Roman" w:hAnsi="Times New Roman" w:cs="Times New Roman"/>
          <w:color w:val="000000" w:themeColor="text1"/>
          <w:sz w:val="24"/>
          <w:szCs w:val="24"/>
        </w:rPr>
        <w:t>The SHOCOM objective is to provide the European steel industry with technologies and processes capable of reducing CO</w:t>
      </w:r>
      <w:r w:rsidRPr="00B036F6">
        <w:rPr>
          <w:rFonts w:ascii="Times New Roman" w:hAnsi="Times New Roman" w:cs="Times New Roman"/>
          <w:color w:val="000000" w:themeColor="text1"/>
          <w:sz w:val="24"/>
          <w:szCs w:val="24"/>
          <w:vertAlign w:val="subscript"/>
        </w:rPr>
        <w:t xml:space="preserve">2 </w:t>
      </w:r>
      <w:r w:rsidRPr="00B036F6">
        <w:rPr>
          <w:rFonts w:ascii="Times New Roman" w:hAnsi="Times New Roman" w:cs="Times New Roman"/>
          <w:color w:val="000000" w:themeColor="text1"/>
          <w:sz w:val="24"/>
          <w:szCs w:val="24"/>
        </w:rPr>
        <w:t xml:space="preserve">emissions on a </w:t>
      </w:r>
      <w:r w:rsidR="001E4D2E" w:rsidRPr="00B036F6">
        <w:rPr>
          <w:rFonts w:ascii="Times New Roman" w:hAnsi="Times New Roman" w:cs="Times New Roman"/>
          <w:color w:val="000000" w:themeColor="text1"/>
          <w:sz w:val="24"/>
          <w:szCs w:val="24"/>
        </w:rPr>
        <w:t>short-term</w:t>
      </w:r>
      <w:r w:rsidRPr="00B036F6">
        <w:rPr>
          <w:rFonts w:ascii="Times New Roman" w:hAnsi="Times New Roman" w:cs="Times New Roman"/>
          <w:color w:val="000000" w:themeColor="text1"/>
          <w:sz w:val="24"/>
          <w:szCs w:val="24"/>
        </w:rPr>
        <w:t xml:space="preserve"> basis </w:t>
      </w:r>
      <w:sdt>
        <w:sdtPr>
          <w:rPr>
            <w:rFonts w:ascii="Times New Roman" w:hAnsi="Times New Roman" w:cs="Times New Roman"/>
            <w:color w:val="000000" w:themeColor="text1"/>
            <w:sz w:val="24"/>
            <w:szCs w:val="24"/>
          </w:rPr>
          <w:id w:val="-810471371"/>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Han08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Hanrot, et al., 2008)</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The proposal was to look at using alternative raw materials throughout the iron and steelmaking production. Alternative raw materials of interest were waste plastic and charcoal </w:t>
      </w:r>
      <w:sdt>
        <w:sdtPr>
          <w:rPr>
            <w:rFonts w:ascii="Times New Roman" w:hAnsi="Times New Roman" w:cs="Times New Roman"/>
            <w:color w:val="000000" w:themeColor="text1"/>
            <w:sz w:val="24"/>
            <w:szCs w:val="24"/>
          </w:rPr>
          <w:id w:val="-1828128354"/>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Han08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Hanrot, et al., 2008)</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The development of using alternative raw materials in the iron and steel industry already exists with successful commercial utilisation of waste plastic and waste tyres. The use of these two wastes exists in the coke</w:t>
      </w:r>
      <w:r w:rsidR="001E4D2E"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making, blast furnace and EAF process in several countries (Japan, Korea, Australia, Germany and France) </w:t>
      </w:r>
      <w:sdt>
        <w:sdtPr>
          <w:rPr>
            <w:rFonts w:ascii="Times New Roman" w:hAnsi="Times New Roman" w:cs="Times New Roman"/>
            <w:color w:val="000000" w:themeColor="text1"/>
            <w:sz w:val="24"/>
            <w:szCs w:val="24"/>
          </w:rPr>
          <w:id w:val="-153141483"/>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Asa99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Asanuma, et al., 1999)</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922336522"/>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Cla06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Clauzade, 2006)</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732194779"/>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Aye06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Ayed, et al., 2006)</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241455300"/>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Zie01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Ziebik &amp; Stanek, 2001)</w:t>
          </w:r>
          <w:r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898980956"/>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Kat06 \l 2057 </w:instrText>
          </w:r>
          <w:r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Kato, et al., 2006)</w:t>
          </w:r>
          <w:r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790468272"/>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Sah09 \l 2057 </w:instrText>
          </w:r>
          <w:r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Sahajwalla, et al., 2009)</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50960293"/>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Zah09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Zaharia, et al., 2009)</w:t>
          </w:r>
          <w:r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034152115"/>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Zah12 \l 2057 </w:instrText>
          </w:r>
          <w:r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Zaharia, et al., 2012)</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There has also been laboratory research investigating the use of charcoal in the iron ore sintering process as well as biomass being an alternative to coke breeze </w:t>
      </w:r>
      <w:sdt>
        <w:sdtPr>
          <w:rPr>
            <w:rFonts w:ascii="Times New Roman" w:hAnsi="Times New Roman" w:cs="Times New Roman"/>
            <w:color w:val="000000" w:themeColor="text1"/>
            <w:sz w:val="24"/>
            <w:szCs w:val="24"/>
          </w:rPr>
          <w:id w:val="1195809333"/>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Lov05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Lovel, et al., 2005)</w:t>
          </w:r>
          <w:r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578321890"/>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Zan10 \l 2057 </w:instrText>
          </w:r>
          <w:r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Zandi, et al., 2010)</w:t>
          </w:r>
          <w:r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648642483"/>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Ooi08 \l 2057 </w:instrText>
          </w:r>
          <w:r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Ooi, et al., 2008)</w:t>
          </w:r>
          <w:r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250661818"/>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Ooi11 \l 2057 </w:instrText>
          </w:r>
          <w:r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Ooi, et al., 2011)</w:t>
          </w:r>
          <w:r w:rsidRPr="00B036F6">
            <w:rPr>
              <w:rFonts w:ascii="Times New Roman" w:hAnsi="Times New Roman" w:cs="Times New Roman"/>
              <w:color w:val="000000" w:themeColor="text1"/>
              <w:sz w:val="24"/>
              <w:szCs w:val="24"/>
            </w:rPr>
            <w:fldChar w:fldCharType="end"/>
          </w:r>
        </w:sdtContent>
      </w:sdt>
      <w:r w:rsidR="002D4AA2" w:rsidRPr="00B036F6">
        <w:rPr>
          <w:rFonts w:ascii="Times New Roman" w:hAnsi="Times New Roman" w:cs="Times New Roman"/>
          <w:color w:val="000000" w:themeColor="text1"/>
          <w:sz w:val="24"/>
          <w:szCs w:val="24"/>
        </w:rPr>
        <w:t xml:space="preserve">. The additional benefit towards moving to the </w:t>
      </w:r>
      <w:r w:rsidR="002D4AA2" w:rsidRPr="00B036F6">
        <w:rPr>
          <w:rFonts w:ascii="Times New Roman" w:hAnsi="Times New Roman" w:cs="Times New Roman"/>
          <w:color w:val="000000" w:themeColor="text1"/>
          <w:sz w:val="24"/>
          <w:szCs w:val="24"/>
        </w:rPr>
        <w:lastRenderedPageBreak/>
        <w:t xml:space="preserve">utilisation of </w:t>
      </w:r>
      <w:r w:rsidR="001E4D2E" w:rsidRPr="00B036F6">
        <w:rPr>
          <w:rFonts w:ascii="Times New Roman" w:hAnsi="Times New Roman" w:cs="Times New Roman"/>
          <w:color w:val="000000" w:themeColor="text1"/>
          <w:sz w:val="24"/>
          <w:szCs w:val="24"/>
        </w:rPr>
        <w:t xml:space="preserve">a </w:t>
      </w:r>
      <w:r w:rsidR="002D4AA2" w:rsidRPr="00B036F6">
        <w:rPr>
          <w:rFonts w:ascii="Times New Roman" w:hAnsi="Times New Roman" w:cs="Times New Roman"/>
          <w:color w:val="000000" w:themeColor="text1"/>
          <w:sz w:val="24"/>
          <w:szCs w:val="24"/>
        </w:rPr>
        <w:t>biomass by-product</w:t>
      </w:r>
      <w:r w:rsidR="001E4D2E" w:rsidRPr="00B036F6">
        <w:rPr>
          <w:rFonts w:ascii="Times New Roman" w:hAnsi="Times New Roman" w:cs="Times New Roman"/>
          <w:color w:val="000000" w:themeColor="text1"/>
          <w:sz w:val="24"/>
          <w:szCs w:val="24"/>
        </w:rPr>
        <w:t>, specifically plant-based,</w:t>
      </w:r>
      <w:r w:rsidR="002D4AA2" w:rsidRPr="00B036F6">
        <w:rPr>
          <w:rFonts w:ascii="Times New Roman" w:hAnsi="Times New Roman" w:cs="Times New Roman"/>
          <w:color w:val="000000" w:themeColor="text1"/>
          <w:sz w:val="24"/>
          <w:szCs w:val="24"/>
        </w:rPr>
        <w:t xml:space="preserve"> rather than other</w:t>
      </w:r>
      <w:r w:rsidR="001A4279" w:rsidRPr="00B036F6">
        <w:rPr>
          <w:rFonts w:ascii="Times New Roman" w:hAnsi="Times New Roman" w:cs="Times New Roman"/>
          <w:color w:val="000000" w:themeColor="text1"/>
          <w:sz w:val="24"/>
          <w:szCs w:val="24"/>
        </w:rPr>
        <w:t xml:space="preserve"> </w:t>
      </w:r>
      <w:r w:rsidR="001D7B07" w:rsidRPr="00B036F6">
        <w:rPr>
          <w:rFonts w:ascii="Times New Roman" w:hAnsi="Times New Roman" w:cs="Times New Roman"/>
          <w:color w:val="000000" w:themeColor="text1"/>
          <w:sz w:val="24"/>
          <w:szCs w:val="24"/>
        </w:rPr>
        <w:t>carbon-based</w:t>
      </w:r>
      <w:r w:rsidR="001A4279" w:rsidRPr="00B036F6">
        <w:rPr>
          <w:rFonts w:ascii="Times New Roman" w:hAnsi="Times New Roman" w:cs="Times New Roman"/>
          <w:color w:val="000000" w:themeColor="text1"/>
          <w:sz w:val="24"/>
          <w:szCs w:val="24"/>
        </w:rPr>
        <w:t xml:space="preserve"> by-products is that</w:t>
      </w:r>
      <w:r w:rsidR="00265B20">
        <w:rPr>
          <w:rFonts w:ascii="Times New Roman" w:hAnsi="Times New Roman" w:cs="Times New Roman"/>
          <w:color w:val="000000" w:themeColor="text1"/>
          <w:sz w:val="24"/>
          <w:szCs w:val="24"/>
          <w:vertAlign w:val="subscript"/>
        </w:rPr>
        <w:t xml:space="preserve">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001A4279" w:rsidRPr="00B036F6">
        <w:rPr>
          <w:rFonts w:ascii="Times New Roman" w:hAnsi="Times New Roman" w:cs="Times New Roman"/>
          <w:color w:val="000000" w:themeColor="text1"/>
          <w:sz w:val="24"/>
          <w:szCs w:val="24"/>
        </w:rPr>
        <w:t xml:space="preserve"> used during the plant photosynthesis can be used to offset some of the tota</w:t>
      </w:r>
      <w:r w:rsidR="00265B20">
        <w:rPr>
          <w:rFonts w:ascii="Times New Roman" w:hAnsi="Times New Roman" w:cs="Times New Roman"/>
          <w:color w:val="000000" w:themeColor="text1"/>
          <w:sz w:val="24"/>
          <w:szCs w:val="24"/>
        </w:rPr>
        <w:t>l</w:t>
      </w:r>
      <w:r w:rsidR="006C6701">
        <w:rPr>
          <w:rFonts w:ascii="Times New Roman" w:hAnsi="Times New Roman" w:cs="Times New Roman"/>
          <w:color w:val="000000" w:themeColor="text1"/>
          <w:sz w:val="24"/>
          <w:szCs w:val="24"/>
        </w:rPr>
        <w:t xml:space="preserve">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00265B20">
        <w:rPr>
          <w:rFonts w:ascii="Times New Roman" w:hAnsi="Times New Roman" w:cs="Times New Roman"/>
          <w:color w:val="000000" w:themeColor="text1"/>
          <w:sz w:val="24"/>
          <w:szCs w:val="24"/>
        </w:rPr>
        <w:t xml:space="preserve"> </w:t>
      </w:r>
      <w:r w:rsidR="001A4279" w:rsidRPr="00B036F6">
        <w:rPr>
          <w:rFonts w:ascii="Times New Roman" w:hAnsi="Times New Roman" w:cs="Times New Roman"/>
          <w:color w:val="000000" w:themeColor="text1"/>
          <w:sz w:val="24"/>
          <w:szCs w:val="24"/>
        </w:rPr>
        <w:t>produced from the main process</w:t>
      </w:r>
      <w:r w:rsidR="001D7B07">
        <w:rPr>
          <w:rFonts w:ascii="Times New Roman" w:hAnsi="Times New Roman" w:cs="Times New Roman"/>
          <w:color w:val="000000" w:themeColor="text1"/>
          <w:sz w:val="24"/>
          <w:szCs w:val="24"/>
        </w:rPr>
        <w:t>, t</w:t>
      </w:r>
      <w:r w:rsidR="00465D0F">
        <w:rPr>
          <w:rFonts w:ascii="Times New Roman" w:hAnsi="Times New Roman" w:cs="Times New Roman"/>
          <w:color w:val="000000" w:themeColor="text1"/>
          <w:sz w:val="24"/>
          <w:szCs w:val="24"/>
        </w:rPr>
        <w:t xml:space="preserve">herefore </w:t>
      </w:r>
      <w:r w:rsidR="001E4D2E" w:rsidRPr="00B036F6">
        <w:rPr>
          <w:rFonts w:ascii="Times New Roman" w:hAnsi="Times New Roman" w:cs="Times New Roman"/>
          <w:color w:val="000000" w:themeColor="text1"/>
          <w:sz w:val="24"/>
          <w:szCs w:val="24"/>
        </w:rPr>
        <w:t xml:space="preserve">making biomass </w:t>
      </w:r>
      <w:r w:rsidR="001A4279" w:rsidRPr="00B036F6">
        <w:rPr>
          <w:rFonts w:ascii="Times New Roman" w:hAnsi="Times New Roman" w:cs="Times New Roman"/>
          <w:color w:val="000000" w:themeColor="text1"/>
          <w:sz w:val="24"/>
          <w:szCs w:val="24"/>
        </w:rPr>
        <w:t>an attractive material to use.</w:t>
      </w:r>
    </w:p>
    <w:p w14:paraId="314F57AE" w14:textId="58D25667"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s the </w:t>
      </w:r>
      <w:r w:rsidR="0064072B">
        <w:rPr>
          <w:rFonts w:ascii="Times New Roman" w:hAnsi="Times New Roman" w:cs="Times New Roman"/>
          <w:color w:val="000000" w:themeColor="text1"/>
          <w:sz w:val="24"/>
          <w:szCs w:val="24"/>
        </w:rPr>
        <w:t xml:space="preserve">UK </w:t>
      </w:r>
      <w:r w:rsidRPr="00B036F6">
        <w:rPr>
          <w:rFonts w:ascii="Times New Roman" w:hAnsi="Times New Roman" w:cs="Times New Roman"/>
          <w:color w:val="000000" w:themeColor="text1"/>
          <w:sz w:val="24"/>
          <w:szCs w:val="24"/>
        </w:rPr>
        <w:t xml:space="preserve">steel industry seeks to improve and develop its environmental sustainability, new approaches towards production processes must be considered. The potential of integrating with external industries and exchanging materials to be used as an alternative </w:t>
      </w:r>
      <w:r w:rsidR="001D7B07" w:rsidRPr="00B036F6">
        <w:rPr>
          <w:rFonts w:ascii="Times New Roman" w:hAnsi="Times New Roman" w:cs="Times New Roman"/>
          <w:color w:val="000000" w:themeColor="text1"/>
          <w:sz w:val="24"/>
          <w:szCs w:val="24"/>
        </w:rPr>
        <w:t>carbon-based</w:t>
      </w:r>
      <w:r w:rsidRPr="00B036F6">
        <w:rPr>
          <w:rFonts w:ascii="Times New Roman" w:hAnsi="Times New Roman" w:cs="Times New Roman"/>
          <w:color w:val="000000" w:themeColor="text1"/>
          <w:sz w:val="24"/>
          <w:szCs w:val="24"/>
        </w:rPr>
        <w:t xml:space="preserve"> source provides the opportunity of a potential environmental and cost cutting outcome. This concept is better known as industrial symbiosis (IS) with the aim of o</w:t>
      </w:r>
      <w:r w:rsidR="00DD0B47" w:rsidRPr="00B036F6">
        <w:rPr>
          <w:rFonts w:ascii="Times New Roman" w:hAnsi="Times New Roman" w:cs="Times New Roman"/>
          <w:color w:val="000000" w:themeColor="text1"/>
          <w:sz w:val="24"/>
          <w:szCs w:val="24"/>
        </w:rPr>
        <w:t>btaining new feedstock, increasing</w:t>
      </w:r>
      <w:r w:rsidRPr="00B036F6">
        <w:rPr>
          <w:rFonts w:ascii="Times New Roman" w:hAnsi="Times New Roman" w:cs="Times New Roman"/>
          <w:color w:val="000000" w:themeColor="text1"/>
          <w:sz w:val="24"/>
          <w:szCs w:val="24"/>
        </w:rPr>
        <w:t xml:space="preserve"> val</w:t>
      </w:r>
      <w:r w:rsidR="00DD0B47" w:rsidRPr="00B036F6">
        <w:rPr>
          <w:rFonts w:ascii="Times New Roman" w:hAnsi="Times New Roman" w:cs="Times New Roman"/>
          <w:color w:val="000000" w:themeColor="text1"/>
          <w:sz w:val="24"/>
          <w:szCs w:val="24"/>
        </w:rPr>
        <w:t>orisation of product and improving</w:t>
      </w:r>
      <w:r w:rsidRPr="00B036F6">
        <w:rPr>
          <w:rFonts w:ascii="Times New Roman" w:hAnsi="Times New Roman" w:cs="Times New Roman"/>
          <w:color w:val="000000" w:themeColor="text1"/>
          <w:sz w:val="24"/>
          <w:szCs w:val="24"/>
        </w:rPr>
        <w:t xml:space="preserve"> environmental performances.</w:t>
      </w:r>
      <w:r w:rsidR="0064072B">
        <w:rPr>
          <w:rFonts w:ascii="Times New Roman" w:hAnsi="Times New Roman" w:cs="Times New Roman"/>
          <w:color w:val="000000" w:themeColor="text1"/>
          <w:sz w:val="24"/>
          <w:szCs w:val="24"/>
        </w:rPr>
        <w:t xml:space="preserve"> There is a lack of data within the UK with regards to the available waste streams from other sectors and what is suitable for the UK steel industry.</w:t>
      </w:r>
      <w:r w:rsidRPr="00B036F6">
        <w:rPr>
          <w:rFonts w:ascii="Times New Roman" w:hAnsi="Times New Roman" w:cs="Times New Roman"/>
          <w:color w:val="000000" w:themeColor="text1"/>
          <w:sz w:val="24"/>
          <w:szCs w:val="24"/>
        </w:rPr>
        <w:t xml:space="preserve"> </w:t>
      </w:r>
    </w:p>
    <w:p w14:paraId="4EC32FFD" w14:textId="563B9372" w:rsidR="00AF601F" w:rsidRDefault="00E206FC" w:rsidP="0043076D">
      <w:pPr>
        <w:pStyle w:val="Heading2"/>
        <w:spacing w:line="360" w:lineRule="auto"/>
        <w:rPr>
          <w:rFonts w:ascii="Times New Roman" w:hAnsi="Times New Roman" w:cs="Times New Roman"/>
          <w:color w:val="000000" w:themeColor="text1"/>
          <w:sz w:val="24"/>
          <w:szCs w:val="24"/>
        </w:rPr>
      </w:pPr>
      <w:bookmarkStart w:id="9" w:name="_Toc518370497"/>
      <w:r>
        <w:rPr>
          <w:rFonts w:ascii="Times New Roman" w:hAnsi="Times New Roman" w:cs="Times New Roman"/>
          <w:color w:val="000000" w:themeColor="text1"/>
          <w:sz w:val="24"/>
          <w:szCs w:val="24"/>
        </w:rPr>
        <w:t>1.3</w:t>
      </w:r>
      <w:r w:rsidR="00AF601F" w:rsidRPr="0043076D">
        <w:rPr>
          <w:rFonts w:ascii="Times New Roman" w:hAnsi="Times New Roman" w:cs="Times New Roman"/>
          <w:color w:val="000000" w:themeColor="text1"/>
          <w:sz w:val="24"/>
          <w:szCs w:val="24"/>
        </w:rPr>
        <w:t xml:space="preserve"> Iron and Steel Processes</w:t>
      </w:r>
      <w:bookmarkEnd w:id="9"/>
    </w:p>
    <w:p w14:paraId="19D16A2E" w14:textId="77777777" w:rsidR="00FB6ED8" w:rsidRPr="00D83F69" w:rsidRDefault="00FB6ED8" w:rsidP="00D83F69"/>
    <w:p w14:paraId="097C1E89" w14:textId="3830DAB5" w:rsidR="00AF601F" w:rsidRPr="00B036F6" w:rsidRDefault="00AF601F"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Crude steel i</w:t>
      </w:r>
      <w:r w:rsidR="008F136D" w:rsidRPr="00B036F6">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produced by two methods; </w:t>
      </w:r>
      <w:r w:rsidR="005B344F" w:rsidRPr="00B036F6">
        <w:rPr>
          <w:rFonts w:ascii="Times New Roman" w:hAnsi="Times New Roman" w:cs="Times New Roman"/>
          <w:color w:val="000000" w:themeColor="text1"/>
          <w:sz w:val="24"/>
          <w:szCs w:val="24"/>
        </w:rPr>
        <w:t>the Blast F</w:t>
      </w:r>
      <w:r w:rsidRPr="00B036F6">
        <w:rPr>
          <w:rFonts w:ascii="Times New Roman" w:hAnsi="Times New Roman" w:cs="Times New Roman"/>
          <w:color w:val="000000" w:themeColor="text1"/>
          <w:sz w:val="24"/>
          <w:szCs w:val="24"/>
        </w:rPr>
        <w:t xml:space="preserve">urnace – Basic Oxygen furnace </w:t>
      </w:r>
      <w:r w:rsidR="005B344F" w:rsidRPr="00B036F6">
        <w:rPr>
          <w:rFonts w:ascii="Times New Roman" w:hAnsi="Times New Roman" w:cs="Times New Roman"/>
          <w:color w:val="000000" w:themeColor="text1"/>
          <w:sz w:val="24"/>
          <w:szCs w:val="24"/>
        </w:rPr>
        <w:t>(BF-BOF) route or the Electric Arc F</w:t>
      </w:r>
      <w:r w:rsidRPr="00B036F6">
        <w:rPr>
          <w:rFonts w:ascii="Times New Roman" w:hAnsi="Times New Roman" w:cs="Times New Roman"/>
          <w:color w:val="000000" w:themeColor="text1"/>
          <w:sz w:val="24"/>
          <w:szCs w:val="24"/>
        </w:rPr>
        <w:t>urnace (EAF) route. Each route produces crude steel but varies in metallurgical processes, energy input and process emissions. In the UK, 79% of all crude steel is produced by the BF-BOF process route with 21</w:t>
      </w:r>
      <w:r w:rsidR="005B344F" w:rsidRPr="00B036F6">
        <w:rPr>
          <w:rFonts w:ascii="Times New Roman" w:hAnsi="Times New Roman" w:cs="Times New Roman"/>
          <w:color w:val="000000" w:themeColor="text1"/>
          <w:sz w:val="24"/>
          <w:szCs w:val="24"/>
        </w:rPr>
        <w:t>% being</w:t>
      </w:r>
      <w:r w:rsidRPr="00B036F6">
        <w:rPr>
          <w:rFonts w:ascii="Times New Roman" w:hAnsi="Times New Roman" w:cs="Times New Roman"/>
          <w:color w:val="000000" w:themeColor="text1"/>
          <w:sz w:val="24"/>
          <w:szCs w:val="24"/>
        </w:rPr>
        <w:t xml:space="preserve"> produced by the EAF route. </w:t>
      </w:r>
      <w:r w:rsidR="006D6741" w:rsidRPr="00B036F6">
        <w:rPr>
          <w:rFonts w:ascii="Times New Roman" w:hAnsi="Times New Roman" w:cs="Times New Roman"/>
          <w:color w:val="000000" w:themeColor="text1"/>
          <w:sz w:val="24"/>
          <w:szCs w:val="24"/>
        </w:rPr>
        <w:t xml:space="preserve">The </w:t>
      </w:r>
      <w:r w:rsidRPr="00B036F6">
        <w:rPr>
          <w:rFonts w:ascii="Times New Roman" w:hAnsi="Times New Roman" w:cs="Times New Roman"/>
          <w:color w:val="000000" w:themeColor="text1"/>
          <w:sz w:val="24"/>
          <w:szCs w:val="24"/>
        </w:rPr>
        <w:t xml:space="preserve">BF-BOF route </w:t>
      </w:r>
      <w:r w:rsidR="006D6741" w:rsidRPr="00B036F6">
        <w:rPr>
          <w:rFonts w:ascii="Times New Roman" w:hAnsi="Times New Roman" w:cs="Times New Roman"/>
          <w:color w:val="000000" w:themeColor="text1"/>
          <w:sz w:val="24"/>
          <w:szCs w:val="24"/>
        </w:rPr>
        <w:t>of steel production is</w:t>
      </w:r>
      <w:r w:rsidRPr="00B036F6">
        <w:rPr>
          <w:rFonts w:ascii="Times New Roman" w:hAnsi="Times New Roman" w:cs="Times New Roman"/>
          <w:color w:val="000000" w:themeColor="text1"/>
          <w:sz w:val="24"/>
          <w:szCs w:val="24"/>
        </w:rPr>
        <w:t xml:space="preserve"> the more complex process out of the two methods. </w:t>
      </w:r>
      <w:r w:rsidR="006D6741" w:rsidRPr="00B036F6">
        <w:rPr>
          <w:rFonts w:ascii="Times New Roman" w:hAnsi="Times New Roman" w:cs="Times New Roman"/>
          <w:color w:val="000000" w:themeColor="text1"/>
          <w:sz w:val="24"/>
          <w:szCs w:val="24"/>
        </w:rPr>
        <w:t>It</w:t>
      </w:r>
      <w:r w:rsidRPr="00B036F6">
        <w:rPr>
          <w:rFonts w:ascii="Times New Roman" w:hAnsi="Times New Roman" w:cs="Times New Roman"/>
          <w:color w:val="000000" w:themeColor="text1"/>
          <w:sz w:val="24"/>
          <w:szCs w:val="24"/>
        </w:rPr>
        <w:t xml:space="preserve"> is characterised by a network of interdependent material and energy flows between various </w:t>
      </w:r>
      <w:r w:rsidR="00EC4A6D" w:rsidRPr="00B036F6">
        <w:rPr>
          <w:rFonts w:ascii="Times New Roman" w:hAnsi="Times New Roman" w:cs="Times New Roman"/>
          <w:color w:val="000000" w:themeColor="text1"/>
          <w:sz w:val="24"/>
          <w:szCs w:val="24"/>
        </w:rPr>
        <w:t>productions</w:t>
      </w:r>
      <w:r w:rsidRPr="00B036F6">
        <w:rPr>
          <w:rFonts w:ascii="Times New Roman" w:hAnsi="Times New Roman" w:cs="Times New Roman"/>
          <w:color w:val="000000" w:themeColor="text1"/>
          <w:sz w:val="24"/>
          <w:szCs w:val="24"/>
        </w:rPr>
        <w:t xml:space="preserve"> units (sinter plant, coke oven, blast furnace and Basic oxygen furnace). In the BF-BOF route, the Blast furnace is considered the main operational unit. It is at the blast furnace </w:t>
      </w:r>
      <w:r w:rsidR="006D6741" w:rsidRPr="00B036F6">
        <w:rPr>
          <w:rFonts w:ascii="Times New Roman" w:hAnsi="Times New Roman" w:cs="Times New Roman"/>
          <w:color w:val="000000" w:themeColor="text1"/>
          <w:sz w:val="24"/>
          <w:szCs w:val="24"/>
        </w:rPr>
        <w:t>that</w:t>
      </w:r>
      <w:r w:rsidRPr="00B036F6">
        <w:rPr>
          <w:rFonts w:ascii="Times New Roman" w:hAnsi="Times New Roman" w:cs="Times New Roman"/>
          <w:color w:val="000000" w:themeColor="text1"/>
          <w:sz w:val="24"/>
          <w:szCs w:val="24"/>
        </w:rPr>
        <w:t xml:space="preserve"> the </w:t>
      </w:r>
      <w:r w:rsidR="006D6741" w:rsidRPr="00B036F6">
        <w:rPr>
          <w:rFonts w:ascii="Times New Roman" w:hAnsi="Times New Roman" w:cs="Times New Roman"/>
          <w:color w:val="000000" w:themeColor="text1"/>
          <w:sz w:val="24"/>
          <w:szCs w:val="24"/>
        </w:rPr>
        <w:t>reduction of iron oxide in the i</w:t>
      </w:r>
      <w:r w:rsidRPr="00B036F6">
        <w:rPr>
          <w:rFonts w:ascii="Times New Roman" w:hAnsi="Times New Roman" w:cs="Times New Roman"/>
          <w:color w:val="000000" w:themeColor="text1"/>
          <w:sz w:val="24"/>
          <w:szCs w:val="24"/>
        </w:rPr>
        <w:t>ron occur</w:t>
      </w:r>
      <w:r w:rsidR="006D6741" w:rsidRPr="00B036F6">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forming liquid iron</w:t>
      </w:r>
      <w:r w:rsidR="006D6741"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better known as hot metal. Prior to iron ore being converted to hot metal in the blast furnace and then being transferred to the BOF for its conversion to crude steel, there are two preceding processes which are required. Coke making and sintering are fundamental aspect</w:t>
      </w:r>
      <w:r w:rsidR="006D6741" w:rsidRPr="00B036F6">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to the BF-BOF process route and would not be considered a BF-BOF route if the two preceding routes were not considered.</w:t>
      </w:r>
    </w:p>
    <w:p w14:paraId="79AC2045" w14:textId="1978E4B4" w:rsidR="00AF601F" w:rsidRPr="00B036F6" w:rsidRDefault="00AF601F"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Coke making is the conversion of coal to coke by heating coal in an inert atmospher</w:t>
      </w:r>
      <w:r w:rsidR="006D6741" w:rsidRPr="00B036F6">
        <w:rPr>
          <w:rFonts w:ascii="Times New Roman" w:hAnsi="Times New Roman" w:cs="Times New Roman"/>
          <w:color w:val="000000" w:themeColor="text1"/>
          <w:sz w:val="24"/>
          <w:szCs w:val="24"/>
        </w:rPr>
        <w:t xml:space="preserve">e (absence of air or oxygen). This is to </w:t>
      </w:r>
      <w:r w:rsidRPr="00B036F6">
        <w:rPr>
          <w:rFonts w:ascii="Times New Roman" w:hAnsi="Times New Roman" w:cs="Times New Roman"/>
          <w:color w:val="000000" w:themeColor="text1"/>
          <w:sz w:val="24"/>
          <w:szCs w:val="24"/>
        </w:rPr>
        <w:t>drive of</w:t>
      </w:r>
      <w:r w:rsidR="006D6741" w:rsidRPr="00B036F6">
        <w:rPr>
          <w:rFonts w:ascii="Times New Roman" w:hAnsi="Times New Roman" w:cs="Times New Roman"/>
          <w:color w:val="000000" w:themeColor="text1"/>
          <w:sz w:val="24"/>
          <w:szCs w:val="24"/>
        </w:rPr>
        <w:t>f the volatile matters and</w:t>
      </w:r>
      <w:r w:rsidRPr="00B036F6">
        <w:rPr>
          <w:rFonts w:ascii="Times New Roman" w:hAnsi="Times New Roman" w:cs="Times New Roman"/>
          <w:color w:val="000000" w:themeColor="text1"/>
          <w:sz w:val="24"/>
          <w:szCs w:val="24"/>
        </w:rPr>
        <w:t xml:space="preserve"> other substances</w:t>
      </w:r>
      <w:r w:rsidR="006D6741"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such as tars</w:t>
      </w:r>
      <w:r w:rsidR="006D6741"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which consequently </w:t>
      </w:r>
      <w:r w:rsidR="006D6741" w:rsidRPr="00B036F6">
        <w:rPr>
          <w:rFonts w:ascii="Times New Roman" w:hAnsi="Times New Roman" w:cs="Times New Roman"/>
          <w:color w:val="000000" w:themeColor="text1"/>
          <w:sz w:val="24"/>
          <w:szCs w:val="24"/>
        </w:rPr>
        <w:t>is</w:t>
      </w:r>
      <w:r w:rsidRPr="00B036F6">
        <w:rPr>
          <w:rFonts w:ascii="Times New Roman" w:hAnsi="Times New Roman" w:cs="Times New Roman"/>
          <w:color w:val="000000" w:themeColor="text1"/>
          <w:sz w:val="24"/>
          <w:szCs w:val="24"/>
        </w:rPr>
        <w:t xml:space="preserve"> contained in the coke oven gas. </w:t>
      </w:r>
      <w:r w:rsidRPr="00B036F6">
        <w:rPr>
          <w:rFonts w:ascii="Times New Roman" w:hAnsi="Times New Roman" w:cs="Times New Roman"/>
          <w:color w:val="000000" w:themeColor="text1"/>
          <w:sz w:val="24"/>
          <w:szCs w:val="24"/>
        </w:rPr>
        <w:lastRenderedPageBreak/>
        <w:t>The physical and chemical characteristics of coke are better than coal and</w:t>
      </w:r>
      <w:r w:rsidR="006D6741" w:rsidRPr="00B036F6">
        <w:rPr>
          <w:rFonts w:ascii="Times New Roman" w:hAnsi="Times New Roman" w:cs="Times New Roman"/>
          <w:color w:val="000000" w:themeColor="text1"/>
          <w:sz w:val="24"/>
          <w:szCs w:val="24"/>
        </w:rPr>
        <w:t xml:space="preserve"> this</w:t>
      </w:r>
      <w:r w:rsidRPr="00B036F6">
        <w:rPr>
          <w:rFonts w:ascii="Times New Roman" w:hAnsi="Times New Roman" w:cs="Times New Roman"/>
          <w:color w:val="000000" w:themeColor="text1"/>
          <w:sz w:val="24"/>
          <w:szCs w:val="24"/>
        </w:rPr>
        <w:t xml:space="preserve"> is the reason why coke is used rather than coal. Coke is fundamental to the production of hot metal as it acts as a reducing agent. When hot air is blasted through the nozzles at the bottom of the blast furnace at temperatures of 1200</w:t>
      </w:r>
      <w:r w:rsidR="00FB6ED8">
        <w:rPr>
          <w:rFonts w:ascii="Times New Roman" w:hAnsi="Times New Roman" w:cs="Times New Roman"/>
          <w:color w:val="000000" w:themeColor="text1"/>
          <w:sz w:val="24"/>
          <w:szCs w:val="24"/>
          <w:vertAlign w:val="superscript"/>
        </w:rPr>
        <w:sym w:font="Symbol" w:char="F0B0"/>
      </w:r>
      <w:r w:rsidR="006D6741" w:rsidRPr="00B036F6">
        <w:rPr>
          <w:rFonts w:ascii="Times New Roman" w:hAnsi="Times New Roman" w:cs="Times New Roman"/>
          <w:color w:val="000000" w:themeColor="text1"/>
          <w:sz w:val="24"/>
          <w:szCs w:val="24"/>
        </w:rPr>
        <w:t xml:space="preserve">C, </w:t>
      </w:r>
      <w:r w:rsidRPr="00B036F6">
        <w:rPr>
          <w:rFonts w:ascii="Times New Roman" w:hAnsi="Times New Roman" w:cs="Times New Roman"/>
          <w:color w:val="000000" w:themeColor="text1"/>
          <w:sz w:val="24"/>
          <w:szCs w:val="24"/>
        </w:rPr>
        <w:t xml:space="preserve">the coke reacts and emits carbon monoxide (CO) which is the basic reducing agent for iron oxides. </w:t>
      </w:r>
    </w:p>
    <w:p w14:paraId="5B5EE13D" w14:textId="16864D0F" w:rsidR="00AF601F" w:rsidRPr="00B036F6" w:rsidRDefault="00AF601F"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iron ore sintering process consist of different sized iron ores being mixed together with additives and then</w:t>
      </w:r>
      <w:r w:rsidR="006D6741" w:rsidRPr="00B036F6">
        <w:rPr>
          <w:rFonts w:ascii="Times New Roman" w:hAnsi="Times New Roman" w:cs="Times New Roman"/>
          <w:color w:val="000000" w:themeColor="text1"/>
          <w:sz w:val="24"/>
          <w:szCs w:val="24"/>
        </w:rPr>
        <w:t xml:space="preserve"> being</w:t>
      </w:r>
      <w:r w:rsidRPr="00B036F6">
        <w:rPr>
          <w:rFonts w:ascii="Times New Roman" w:hAnsi="Times New Roman" w:cs="Times New Roman"/>
          <w:color w:val="000000" w:themeColor="text1"/>
          <w:sz w:val="24"/>
          <w:szCs w:val="24"/>
        </w:rPr>
        <w:t xml:space="preserve"> put through a heating process to agglomerate the iron ore fines into a lumpy porous iron ore sinter. The coke and iron ore sinter are then charged into the BF consisting of alternate layers of coke and a mixture of sinter, lump ores and fluxes. In the BF</w:t>
      </w:r>
      <w:r w:rsidR="006D6741"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e iron ore is increasingly reduced and liquid iron and slag forms at the bottom of the furnace where is it is collected by being tapped. The slag would usually be granulated or tapped into slag pits. The slag granules would usually </w:t>
      </w:r>
      <w:r w:rsidR="006D6741" w:rsidRPr="00B036F6">
        <w:rPr>
          <w:rFonts w:ascii="Times New Roman" w:hAnsi="Times New Roman" w:cs="Times New Roman"/>
          <w:color w:val="000000" w:themeColor="text1"/>
          <w:sz w:val="24"/>
          <w:szCs w:val="24"/>
        </w:rPr>
        <w:t xml:space="preserve">then be sold to cement industry where it has found use in </w:t>
      </w:r>
      <w:r w:rsidRPr="00B036F6">
        <w:rPr>
          <w:rFonts w:ascii="Times New Roman" w:hAnsi="Times New Roman" w:cs="Times New Roman"/>
          <w:color w:val="000000" w:themeColor="text1"/>
          <w:sz w:val="24"/>
          <w:szCs w:val="24"/>
        </w:rPr>
        <w:t>road construction.</w:t>
      </w:r>
    </w:p>
    <w:p w14:paraId="61F3C9D5" w14:textId="1909BD50" w:rsidR="00AF601F" w:rsidRPr="00B036F6" w:rsidRDefault="00AF601F"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Hot metal is transferred into the BOF along with scrap metal where the carbon content in the hot metal (approximately 4%) is reduced to less than 1%</w:t>
      </w:r>
      <w:r w:rsidR="006D6741"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resulting in the formation of crude steel. The reduction of carbon occurs by oxygen being blown </w:t>
      </w:r>
      <w:r w:rsidR="00A3789E">
        <w:rPr>
          <w:rFonts w:ascii="Times New Roman" w:hAnsi="Times New Roman" w:cs="Times New Roman"/>
          <w:color w:val="000000" w:themeColor="text1"/>
          <w:sz w:val="24"/>
          <w:szCs w:val="24"/>
        </w:rPr>
        <w:t xml:space="preserve">into </w:t>
      </w:r>
      <w:r w:rsidR="00B123B9" w:rsidRPr="00B036F6">
        <w:rPr>
          <w:rFonts w:ascii="Times New Roman" w:hAnsi="Times New Roman" w:cs="Times New Roman"/>
          <w:color w:val="000000" w:themeColor="text1"/>
          <w:sz w:val="24"/>
          <w:szCs w:val="24"/>
        </w:rPr>
        <w:t>the</w:t>
      </w:r>
      <w:r w:rsidRPr="00B036F6">
        <w:rPr>
          <w:rFonts w:ascii="Times New Roman" w:hAnsi="Times New Roman" w:cs="Times New Roman"/>
          <w:color w:val="000000" w:themeColor="text1"/>
          <w:sz w:val="24"/>
          <w:szCs w:val="24"/>
        </w:rPr>
        <w:t xml:space="preserve"> molten hot metal to drive o</w:t>
      </w:r>
      <w:r w:rsidR="006D6741" w:rsidRPr="00B036F6">
        <w:rPr>
          <w:rFonts w:ascii="Times New Roman" w:hAnsi="Times New Roman" w:cs="Times New Roman"/>
          <w:color w:val="000000" w:themeColor="text1"/>
          <w:sz w:val="24"/>
          <w:szCs w:val="24"/>
        </w:rPr>
        <w:t>f</w:t>
      </w:r>
      <w:r w:rsidRPr="00B036F6">
        <w:rPr>
          <w:rFonts w:ascii="Times New Roman" w:hAnsi="Times New Roman" w:cs="Times New Roman"/>
          <w:color w:val="000000" w:themeColor="text1"/>
          <w:sz w:val="24"/>
          <w:szCs w:val="24"/>
        </w:rPr>
        <w:t xml:space="preserve">f the carbon content. Scrap is commonly added to control the reaction and keep the temperature within range </w:t>
      </w:r>
      <w:sdt>
        <w:sdtPr>
          <w:rPr>
            <w:rFonts w:ascii="Times New Roman" w:hAnsi="Times New Roman" w:cs="Times New Roman"/>
            <w:color w:val="000000" w:themeColor="text1"/>
            <w:sz w:val="24"/>
            <w:szCs w:val="24"/>
          </w:rPr>
          <w:id w:val="-779027663"/>
          <w:citation/>
        </w:sdtPr>
        <w:sdtEndPr/>
        <w:sdtContent>
          <w:r w:rsidR="00CE69D1" w:rsidRPr="00B036F6">
            <w:rPr>
              <w:rFonts w:ascii="Times New Roman" w:hAnsi="Times New Roman" w:cs="Times New Roman"/>
              <w:color w:val="000000" w:themeColor="text1"/>
              <w:sz w:val="24"/>
              <w:szCs w:val="24"/>
            </w:rPr>
            <w:fldChar w:fldCharType="begin"/>
          </w:r>
          <w:r w:rsidR="00CE69D1" w:rsidRPr="00B036F6">
            <w:rPr>
              <w:rFonts w:ascii="Times New Roman" w:hAnsi="Times New Roman" w:cs="Times New Roman"/>
              <w:color w:val="000000" w:themeColor="text1"/>
              <w:sz w:val="24"/>
              <w:szCs w:val="24"/>
            </w:rPr>
            <w:instrText xml:space="preserve"> CITATION Rem13 \l 2057 </w:instrText>
          </w:r>
          <w:r w:rsidR="00CE69D1"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Remus, et al., 2013)</w:t>
          </w:r>
          <w:r w:rsidR="00CE69D1" w:rsidRPr="00B036F6">
            <w:rPr>
              <w:rFonts w:ascii="Times New Roman" w:hAnsi="Times New Roman" w:cs="Times New Roman"/>
              <w:color w:val="000000" w:themeColor="text1"/>
              <w:sz w:val="24"/>
              <w:szCs w:val="24"/>
            </w:rPr>
            <w:fldChar w:fldCharType="end"/>
          </w:r>
        </w:sdtContent>
      </w:sdt>
      <w:r w:rsidR="00CE69D1" w:rsidRPr="00B036F6">
        <w:rPr>
          <w:rFonts w:ascii="Times New Roman" w:hAnsi="Times New Roman" w:cs="Times New Roman"/>
          <w:color w:val="000000" w:themeColor="text1"/>
          <w:sz w:val="24"/>
          <w:szCs w:val="24"/>
        </w:rPr>
        <w:t>.</w:t>
      </w:r>
    </w:p>
    <w:p w14:paraId="6092E710" w14:textId="63B2E634" w:rsidR="00AF601F" w:rsidRPr="00B036F6" w:rsidRDefault="00AF601F"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EAF process is a simpler route where recycled steel is fed into the EAF with </w:t>
      </w:r>
      <w:r w:rsidR="006D6741" w:rsidRPr="00B036F6">
        <w:rPr>
          <w:rFonts w:ascii="Times New Roman" w:hAnsi="Times New Roman" w:cs="Times New Roman"/>
          <w:color w:val="000000" w:themeColor="text1"/>
          <w:sz w:val="24"/>
          <w:szCs w:val="24"/>
        </w:rPr>
        <w:t>electricity passing</w:t>
      </w:r>
      <w:r w:rsidRPr="00B036F6">
        <w:rPr>
          <w:rFonts w:ascii="Times New Roman" w:hAnsi="Times New Roman" w:cs="Times New Roman"/>
          <w:color w:val="000000" w:themeColor="text1"/>
          <w:sz w:val="24"/>
          <w:szCs w:val="24"/>
        </w:rPr>
        <w:t xml:space="preserve"> through giant electrodes in the roof of the oven. This leads to an arc being created in the temperature region of 3000</w:t>
      </w:r>
      <w:r w:rsidRPr="00B036F6">
        <w:rPr>
          <w:rFonts w:ascii="Times New Roman" w:hAnsi="Times New Roman" w:cs="Times New Roman"/>
          <w:color w:val="000000" w:themeColor="text1"/>
          <w:sz w:val="24"/>
          <w:szCs w:val="24"/>
          <w:vertAlign w:val="superscript"/>
        </w:rPr>
        <w:t>o</w:t>
      </w:r>
      <w:r w:rsidRPr="00B036F6">
        <w:rPr>
          <w:rFonts w:ascii="Times New Roman" w:hAnsi="Times New Roman" w:cs="Times New Roman"/>
          <w:color w:val="000000" w:themeColor="text1"/>
          <w:sz w:val="24"/>
          <w:szCs w:val="24"/>
        </w:rPr>
        <w:t>C which consequently melts the scrap steel into crude steel. Once crude steel is produced</w:t>
      </w:r>
      <w:r w:rsidR="006D6741"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e motel liquid is then further down streamed through addition</w:t>
      </w:r>
      <w:r w:rsidR="006D6741" w:rsidRPr="00B036F6">
        <w:rPr>
          <w:rFonts w:ascii="Times New Roman" w:hAnsi="Times New Roman" w:cs="Times New Roman"/>
          <w:color w:val="000000" w:themeColor="text1"/>
          <w:sz w:val="24"/>
          <w:szCs w:val="24"/>
        </w:rPr>
        <w:t xml:space="preserve">al refining processes </w:t>
      </w:r>
      <w:r w:rsidR="00470C4A" w:rsidRPr="00B036F6">
        <w:rPr>
          <w:rFonts w:ascii="Times New Roman" w:hAnsi="Times New Roman" w:cs="Times New Roman"/>
          <w:color w:val="000000" w:themeColor="text1"/>
          <w:sz w:val="24"/>
          <w:szCs w:val="24"/>
        </w:rPr>
        <w:t>including</w:t>
      </w:r>
      <w:r w:rsidR="006D6741" w:rsidRPr="00B036F6">
        <w:rPr>
          <w:rFonts w:ascii="Times New Roman" w:hAnsi="Times New Roman" w:cs="Times New Roman"/>
          <w:color w:val="000000" w:themeColor="text1"/>
          <w:sz w:val="24"/>
          <w:szCs w:val="24"/>
        </w:rPr>
        <w:t xml:space="preserve"> e</w:t>
      </w:r>
      <w:r w:rsidRPr="00B036F6">
        <w:rPr>
          <w:rFonts w:ascii="Times New Roman" w:hAnsi="Times New Roman" w:cs="Times New Roman"/>
          <w:color w:val="000000" w:themeColor="text1"/>
          <w:sz w:val="24"/>
          <w:szCs w:val="24"/>
        </w:rPr>
        <w:t>lectroslag re</w:t>
      </w:r>
      <w:r w:rsidR="006D6741"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melting and vacuum re</w:t>
      </w:r>
      <w:r w:rsidR="006D6741"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melting. Semi finishing of crude steel commonly takes place onsite in a continuous casting process. The crude steel is then turned into various produ</w:t>
      </w:r>
      <w:r w:rsidR="00470C4A" w:rsidRPr="00B036F6">
        <w:rPr>
          <w:rFonts w:ascii="Times New Roman" w:hAnsi="Times New Roman" w:cs="Times New Roman"/>
          <w:color w:val="000000" w:themeColor="text1"/>
          <w:sz w:val="24"/>
          <w:szCs w:val="24"/>
        </w:rPr>
        <w:t>cts via various methods such as</w:t>
      </w:r>
      <w:r w:rsidRPr="00B036F6">
        <w:rPr>
          <w:rFonts w:ascii="Times New Roman" w:hAnsi="Times New Roman" w:cs="Times New Roman"/>
          <w:color w:val="000000" w:themeColor="text1"/>
          <w:sz w:val="24"/>
          <w:szCs w:val="24"/>
        </w:rPr>
        <w:t xml:space="preserve"> foundry, casting, rolling (hot and cold rolling) and finishing steps (pickling, annealing </w:t>
      </w:r>
      <w:r w:rsidR="00EC4A6D" w:rsidRPr="00B036F6">
        <w:rPr>
          <w:rFonts w:ascii="Times New Roman" w:hAnsi="Times New Roman" w:cs="Times New Roman"/>
          <w:color w:val="000000" w:themeColor="text1"/>
          <w:sz w:val="24"/>
          <w:szCs w:val="24"/>
        </w:rPr>
        <w:t>etc.</w:t>
      </w:r>
      <w:r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865513135"/>
          <w:citation/>
        </w:sdtPr>
        <w:sdtEndPr/>
        <w:sdtContent>
          <w:r w:rsidR="00CE69D1" w:rsidRPr="00B036F6">
            <w:rPr>
              <w:rFonts w:ascii="Times New Roman" w:hAnsi="Times New Roman" w:cs="Times New Roman"/>
              <w:color w:val="000000" w:themeColor="text1"/>
              <w:sz w:val="24"/>
              <w:szCs w:val="24"/>
            </w:rPr>
            <w:fldChar w:fldCharType="begin"/>
          </w:r>
          <w:r w:rsidR="00CE69D1" w:rsidRPr="00B036F6">
            <w:rPr>
              <w:rFonts w:ascii="Times New Roman" w:hAnsi="Times New Roman" w:cs="Times New Roman"/>
              <w:color w:val="000000" w:themeColor="text1"/>
              <w:sz w:val="24"/>
              <w:szCs w:val="24"/>
            </w:rPr>
            <w:instrText xml:space="preserve"> CITATION Rem13 \l 2057 </w:instrText>
          </w:r>
          <w:r w:rsidR="00CE69D1"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Remus, et al., 2013)</w:t>
          </w:r>
          <w:r w:rsidR="00CE69D1" w:rsidRPr="00B036F6">
            <w:rPr>
              <w:rFonts w:ascii="Times New Roman" w:hAnsi="Times New Roman" w:cs="Times New Roman"/>
              <w:color w:val="000000" w:themeColor="text1"/>
              <w:sz w:val="24"/>
              <w:szCs w:val="24"/>
            </w:rPr>
            <w:fldChar w:fldCharType="end"/>
          </w:r>
        </w:sdtContent>
      </w:sdt>
      <w:r w:rsidR="00CE69D1" w:rsidRPr="00B036F6">
        <w:rPr>
          <w:rFonts w:ascii="Times New Roman" w:hAnsi="Times New Roman" w:cs="Times New Roman"/>
          <w:color w:val="000000" w:themeColor="text1"/>
          <w:sz w:val="24"/>
          <w:szCs w:val="24"/>
        </w:rPr>
        <w:t>.</w:t>
      </w:r>
    </w:p>
    <w:p w14:paraId="7FC7EAD9" w14:textId="77777777" w:rsidR="0014301E" w:rsidRPr="0014301E" w:rsidRDefault="0014301E" w:rsidP="0014301E"/>
    <w:p w14:paraId="747FBC9B" w14:textId="77777777" w:rsidR="00D83F69" w:rsidRDefault="00D83F69" w:rsidP="000159CD">
      <w:pPr>
        <w:pStyle w:val="Heading3"/>
        <w:rPr>
          <w:rFonts w:ascii="Times New Roman" w:hAnsi="Times New Roman" w:cs="Times New Roman"/>
          <w:color w:val="000000" w:themeColor="text1"/>
          <w:sz w:val="24"/>
          <w:szCs w:val="24"/>
        </w:rPr>
      </w:pPr>
    </w:p>
    <w:p w14:paraId="63736CBC" w14:textId="77777777" w:rsidR="00D83F69" w:rsidRDefault="00D83F69" w:rsidP="000159CD">
      <w:pPr>
        <w:pStyle w:val="Heading3"/>
        <w:rPr>
          <w:rFonts w:asciiTheme="minorHAnsi" w:eastAsiaTheme="minorHAnsi" w:hAnsiTheme="minorHAnsi" w:cstheme="minorBidi"/>
          <w:b w:val="0"/>
          <w:bCs w:val="0"/>
          <w:color w:val="auto"/>
        </w:rPr>
      </w:pPr>
    </w:p>
    <w:p w14:paraId="4F205798" w14:textId="77777777" w:rsidR="006C6701" w:rsidRDefault="006C6701" w:rsidP="000159CD">
      <w:pPr>
        <w:pStyle w:val="Heading3"/>
        <w:rPr>
          <w:rFonts w:asciiTheme="minorHAnsi" w:eastAsiaTheme="minorHAnsi" w:hAnsiTheme="minorHAnsi" w:cstheme="minorBidi"/>
          <w:b w:val="0"/>
          <w:bCs w:val="0"/>
          <w:color w:val="auto"/>
        </w:rPr>
      </w:pPr>
    </w:p>
    <w:p w14:paraId="13E7F6CB" w14:textId="77777777" w:rsidR="00512966" w:rsidRPr="00EF4FF7" w:rsidRDefault="00512966" w:rsidP="00EF4FF7"/>
    <w:p w14:paraId="7EB74639" w14:textId="13673679" w:rsidR="00AF601F" w:rsidRDefault="00E206FC" w:rsidP="000159CD">
      <w:pPr>
        <w:pStyle w:val="Heading3"/>
        <w:rPr>
          <w:rFonts w:ascii="Times New Roman" w:hAnsi="Times New Roman" w:cs="Times New Roman"/>
          <w:color w:val="000000" w:themeColor="text1"/>
          <w:sz w:val="24"/>
          <w:szCs w:val="24"/>
        </w:rPr>
      </w:pPr>
      <w:bookmarkStart w:id="10" w:name="_Toc518370498"/>
      <w:r>
        <w:rPr>
          <w:rFonts w:ascii="Times New Roman" w:hAnsi="Times New Roman" w:cs="Times New Roman"/>
          <w:color w:val="000000" w:themeColor="text1"/>
          <w:sz w:val="24"/>
          <w:szCs w:val="24"/>
        </w:rPr>
        <w:lastRenderedPageBreak/>
        <w:t>1.3</w:t>
      </w:r>
      <w:r w:rsidR="00B036F6" w:rsidRPr="00B036F6">
        <w:rPr>
          <w:rFonts w:ascii="Times New Roman" w:hAnsi="Times New Roman" w:cs="Times New Roman"/>
          <w:color w:val="000000" w:themeColor="text1"/>
          <w:sz w:val="24"/>
          <w:szCs w:val="24"/>
        </w:rPr>
        <w:t>.1 Sinter</w:t>
      </w:r>
      <w:r w:rsidR="00AF601F" w:rsidRPr="00B036F6">
        <w:rPr>
          <w:rFonts w:ascii="Times New Roman" w:hAnsi="Times New Roman" w:cs="Times New Roman"/>
          <w:color w:val="000000" w:themeColor="text1"/>
          <w:sz w:val="24"/>
          <w:szCs w:val="24"/>
        </w:rPr>
        <w:t xml:space="preserve"> Plant</w:t>
      </w:r>
      <w:bookmarkEnd w:id="10"/>
    </w:p>
    <w:p w14:paraId="2CFFE230" w14:textId="77777777" w:rsidR="00FB6ED8" w:rsidRPr="00D83F69" w:rsidRDefault="00FB6ED8" w:rsidP="00D83F69"/>
    <w:p w14:paraId="580DEABF" w14:textId="25B0768A" w:rsidR="00AF601F" w:rsidRPr="00B036F6" w:rsidRDefault="00AF601F"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sintering process is used to bind a mix</w:t>
      </w:r>
      <w:r w:rsidR="00470C4A" w:rsidRPr="00B036F6">
        <w:rPr>
          <w:rFonts w:ascii="Times New Roman" w:hAnsi="Times New Roman" w:cs="Times New Roman"/>
          <w:color w:val="000000" w:themeColor="text1"/>
          <w:sz w:val="24"/>
          <w:szCs w:val="24"/>
        </w:rPr>
        <w:t>ture</w:t>
      </w:r>
      <w:r w:rsidRPr="00B036F6">
        <w:rPr>
          <w:rFonts w:ascii="Times New Roman" w:hAnsi="Times New Roman" w:cs="Times New Roman"/>
          <w:color w:val="000000" w:themeColor="text1"/>
          <w:sz w:val="24"/>
          <w:szCs w:val="24"/>
        </w:rPr>
        <w:t xml:space="preserve"> of iron ores, co</w:t>
      </w:r>
      <w:r w:rsidR="00470C4A" w:rsidRPr="00B036F6">
        <w:rPr>
          <w:rFonts w:ascii="Times New Roman" w:hAnsi="Times New Roman" w:cs="Times New Roman"/>
          <w:color w:val="000000" w:themeColor="text1"/>
          <w:sz w:val="24"/>
          <w:szCs w:val="24"/>
        </w:rPr>
        <w:t>ke, return fines and fluxes to form</w:t>
      </w:r>
      <w:r w:rsidRPr="00B036F6">
        <w:rPr>
          <w:rFonts w:ascii="Times New Roman" w:hAnsi="Times New Roman" w:cs="Times New Roman"/>
          <w:color w:val="000000" w:themeColor="text1"/>
          <w:sz w:val="24"/>
          <w:szCs w:val="24"/>
        </w:rPr>
        <w:t xml:space="preserve"> </w:t>
      </w:r>
      <w:r w:rsidR="00470C4A" w:rsidRPr="00B036F6">
        <w:rPr>
          <w:rFonts w:ascii="Times New Roman" w:hAnsi="Times New Roman" w:cs="Times New Roman"/>
          <w:color w:val="000000" w:themeColor="text1"/>
          <w:sz w:val="24"/>
          <w:szCs w:val="24"/>
        </w:rPr>
        <w:t>a lumpy porous sinter product to allow it to</w:t>
      </w:r>
      <w:r w:rsidRPr="00B036F6">
        <w:rPr>
          <w:rFonts w:ascii="Times New Roman" w:hAnsi="Times New Roman" w:cs="Times New Roman"/>
          <w:color w:val="000000" w:themeColor="text1"/>
          <w:sz w:val="24"/>
          <w:szCs w:val="24"/>
        </w:rPr>
        <w:t xml:space="preserve"> withstand the pressure and temperature conditions found in a blast furnace</w:t>
      </w:r>
      <w:r w:rsidR="00A3789E">
        <w:rPr>
          <w:rFonts w:ascii="Times New Roman" w:hAnsi="Times New Roman" w:cs="Times New Roman"/>
          <w:color w:val="000000" w:themeColor="text1"/>
          <w:sz w:val="24"/>
          <w:szCs w:val="24"/>
        </w:rPr>
        <w:t>.</w:t>
      </w:r>
    </w:p>
    <w:p w14:paraId="28F38CC3" w14:textId="522E9A4F" w:rsidR="00AF601F" w:rsidRPr="00B036F6" w:rsidRDefault="00AF601F"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process of sintering starts with the granulation of the raw mix. The mix consists of iron ore fines, fuel (coke breeze), fluxes, in-house metallurgical waste material and return fines from the sinter plant. The mix is placed in a rotating drum for several minutes with the addition of 6-8% water added to achieve agglomeration of the raw material mix. The agglomeration is in the form of micro pellets which has been found to achieve optimum permeability during the sintering process. The micro pellets are then loaded onto the permeable sinter strand g</w:t>
      </w:r>
      <w:r w:rsidR="00B123B9" w:rsidRPr="00B036F6">
        <w:rPr>
          <w:rFonts w:ascii="Times New Roman" w:hAnsi="Times New Roman" w:cs="Times New Roman"/>
          <w:color w:val="000000" w:themeColor="text1"/>
          <w:sz w:val="24"/>
          <w:szCs w:val="24"/>
        </w:rPr>
        <w:t>r</w:t>
      </w:r>
      <w:r w:rsidRPr="00B036F6">
        <w:rPr>
          <w:rFonts w:ascii="Times New Roman" w:hAnsi="Times New Roman" w:cs="Times New Roman"/>
          <w:color w:val="000000" w:themeColor="text1"/>
          <w:sz w:val="24"/>
          <w:szCs w:val="24"/>
        </w:rPr>
        <w:t>ate. Prior to the micro pellets being charged onto the sinter strand g</w:t>
      </w:r>
      <w:r w:rsidR="00B123B9" w:rsidRPr="00B036F6">
        <w:rPr>
          <w:rFonts w:ascii="Times New Roman" w:hAnsi="Times New Roman" w:cs="Times New Roman"/>
          <w:color w:val="000000" w:themeColor="text1"/>
          <w:sz w:val="24"/>
          <w:szCs w:val="24"/>
        </w:rPr>
        <w:t>r</w:t>
      </w:r>
      <w:r w:rsidRPr="00B036F6">
        <w:rPr>
          <w:rFonts w:ascii="Times New Roman" w:hAnsi="Times New Roman" w:cs="Times New Roman"/>
          <w:color w:val="000000" w:themeColor="text1"/>
          <w:sz w:val="24"/>
          <w:szCs w:val="24"/>
        </w:rPr>
        <w:t xml:space="preserve">ate, a layer of controlled sized sinter (bedding) is placed on the bottom of the sinter machine grate. This is done to protect the grates during the sintering process. The micro pellets are then placed on top of this and levelled </w:t>
      </w:r>
      <w:sdt>
        <w:sdtPr>
          <w:rPr>
            <w:rFonts w:ascii="Times New Roman" w:hAnsi="Times New Roman" w:cs="Times New Roman"/>
            <w:color w:val="000000" w:themeColor="text1"/>
            <w:sz w:val="24"/>
            <w:szCs w:val="24"/>
          </w:rPr>
          <w:id w:val="-250655519"/>
          <w:citation/>
        </w:sdtPr>
        <w:sdtEndPr/>
        <w:sdtContent>
          <w:r w:rsidR="00B123B9" w:rsidRPr="00B036F6">
            <w:rPr>
              <w:rFonts w:ascii="Times New Roman" w:hAnsi="Times New Roman" w:cs="Times New Roman"/>
              <w:color w:val="000000" w:themeColor="text1"/>
              <w:sz w:val="24"/>
              <w:szCs w:val="24"/>
            </w:rPr>
            <w:fldChar w:fldCharType="begin"/>
          </w:r>
          <w:r w:rsidR="00B123B9" w:rsidRPr="00B036F6">
            <w:rPr>
              <w:rFonts w:ascii="Times New Roman" w:hAnsi="Times New Roman" w:cs="Times New Roman"/>
              <w:color w:val="000000" w:themeColor="text1"/>
              <w:sz w:val="24"/>
              <w:szCs w:val="24"/>
            </w:rPr>
            <w:instrText xml:space="preserve">CITATION htt17 \l 2057 </w:instrText>
          </w:r>
          <w:r w:rsidR="00B123B9"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Satyendra, 2013)</w:t>
          </w:r>
          <w:r w:rsidR="00B123B9" w:rsidRPr="00B036F6">
            <w:rPr>
              <w:rFonts w:ascii="Times New Roman" w:hAnsi="Times New Roman" w:cs="Times New Roman"/>
              <w:color w:val="000000" w:themeColor="text1"/>
              <w:sz w:val="24"/>
              <w:szCs w:val="24"/>
            </w:rPr>
            <w:fldChar w:fldCharType="end"/>
          </w:r>
        </w:sdtContent>
      </w:sdt>
      <w:r w:rsidR="00B123B9" w:rsidRPr="00B036F6">
        <w:rPr>
          <w:rFonts w:ascii="Times New Roman" w:hAnsi="Times New Roman" w:cs="Times New Roman"/>
          <w:color w:val="000000" w:themeColor="text1"/>
          <w:sz w:val="24"/>
          <w:szCs w:val="24"/>
        </w:rPr>
        <w:t>.</w:t>
      </w:r>
    </w:p>
    <w:p w14:paraId="226BD37B" w14:textId="1D002273" w:rsidR="00AF601F" w:rsidRPr="00B036F6" w:rsidRDefault="00AF601F"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Once the iron ore micro pellets have been placed on the strand grate a</w:t>
      </w:r>
      <w:r w:rsidR="00470C4A" w:rsidRPr="00B036F6">
        <w:rPr>
          <w:rFonts w:ascii="Times New Roman" w:hAnsi="Times New Roman" w:cs="Times New Roman"/>
          <w:color w:val="000000" w:themeColor="text1"/>
          <w:sz w:val="24"/>
          <w:szCs w:val="24"/>
        </w:rPr>
        <w:t>nd levelled, the bed top is</w:t>
      </w:r>
      <w:r w:rsidRPr="00B036F6">
        <w:rPr>
          <w:rFonts w:ascii="Times New Roman" w:hAnsi="Times New Roman" w:cs="Times New Roman"/>
          <w:color w:val="000000" w:themeColor="text1"/>
          <w:sz w:val="24"/>
          <w:szCs w:val="24"/>
        </w:rPr>
        <w:t xml:space="preserve"> heated to a high temperature by either oil or gas burners with air being drawn through the grate </w:t>
      </w:r>
      <w:r w:rsidR="00470C4A" w:rsidRPr="00B036F6">
        <w:rPr>
          <w:rFonts w:ascii="Times New Roman" w:hAnsi="Times New Roman" w:cs="Times New Roman"/>
          <w:color w:val="000000" w:themeColor="text1"/>
          <w:sz w:val="24"/>
          <w:szCs w:val="24"/>
        </w:rPr>
        <w:t>to allow</w:t>
      </w:r>
      <w:r w:rsidRPr="00B036F6">
        <w:rPr>
          <w:rFonts w:ascii="Times New Roman" w:hAnsi="Times New Roman" w:cs="Times New Roman"/>
          <w:color w:val="000000" w:themeColor="text1"/>
          <w:sz w:val="24"/>
          <w:szCs w:val="24"/>
        </w:rPr>
        <w:t xml:space="preserve"> the fuel to burn. After a short ignition time</w:t>
      </w:r>
      <w:r w:rsidR="00470C4A"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e heating of the top bed is discontinued and a narrow combustion zone flame front moves downwards through the bed, heating each layer successively</w:t>
      </w:r>
      <w:sdt>
        <w:sdtPr>
          <w:rPr>
            <w:rFonts w:ascii="Times New Roman" w:hAnsi="Times New Roman" w:cs="Times New Roman"/>
            <w:color w:val="000000" w:themeColor="text1"/>
            <w:sz w:val="24"/>
            <w:szCs w:val="24"/>
          </w:rPr>
          <w:id w:val="209543770"/>
          <w:citation/>
        </w:sdtPr>
        <w:sdtEndPr/>
        <w:sdtContent>
          <w:r w:rsidR="00500FB2" w:rsidRPr="00B036F6">
            <w:rPr>
              <w:rFonts w:ascii="Times New Roman" w:hAnsi="Times New Roman" w:cs="Times New Roman"/>
              <w:color w:val="000000" w:themeColor="text1"/>
              <w:sz w:val="24"/>
              <w:szCs w:val="24"/>
            </w:rPr>
            <w:fldChar w:fldCharType="begin"/>
          </w:r>
          <w:r w:rsidR="00500FB2" w:rsidRPr="00B036F6">
            <w:rPr>
              <w:rFonts w:ascii="Times New Roman" w:hAnsi="Times New Roman" w:cs="Times New Roman"/>
              <w:color w:val="000000" w:themeColor="text1"/>
              <w:sz w:val="24"/>
              <w:szCs w:val="24"/>
            </w:rPr>
            <w:instrText xml:space="preserve"> CITATION Cor13 \l 2057 </w:instrText>
          </w:r>
          <w:r w:rsidR="00500FB2"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Cores, et al., 2013)</w:t>
          </w:r>
          <w:r w:rsidR="00500FB2"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The sinter machine velocity and gas flow are controlled to ensure that burn through occurs just before the sinter is being discharged.  In the sinter bed, the granules are commonly heated to 1100-1350</w:t>
      </w:r>
      <w:r w:rsidR="001D7B07">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to achieve a softening and then partial melting. During th</w:t>
      </w:r>
      <w:r w:rsidR="00B123B9" w:rsidRPr="00B036F6">
        <w:rPr>
          <w:rFonts w:ascii="Times New Roman" w:hAnsi="Times New Roman" w:cs="Times New Roman"/>
          <w:color w:val="000000" w:themeColor="text1"/>
          <w:sz w:val="24"/>
          <w:szCs w:val="24"/>
        </w:rPr>
        <w:t>is</w:t>
      </w:r>
      <w:r w:rsidRPr="00B036F6">
        <w:rPr>
          <w:rFonts w:ascii="Times New Roman" w:hAnsi="Times New Roman" w:cs="Times New Roman"/>
          <w:color w:val="000000" w:themeColor="text1"/>
          <w:sz w:val="24"/>
          <w:szCs w:val="24"/>
        </w:rPr>
        <w:t xml:space="preserve"> process, as the flame front goes through the sinter bed</w:t>
      </w:r>
      <w:r w:rsidR="00470C4A"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e sinter </w:t>
      </w:r>
      <w:r w:rsidR="00470C4A" w:rsidRPr="00B036F6">
        <w:rPr>
          <w:rFonts w:ascii="Times New Roman" w:hAnsi="Times New Roman" w:cs="Times New Roman"/>
          <w:color w:val="000000" w:themeColor="text1"/>
          <w:sz w:val="24"/>
          <w:szCs w:val="24"/>
        </w:rPr>
        <w:t>goes through</w:t>
      </w:r>
      <w:r w:rsidRPr="00B036F6">
        <w:rPr>
          <w:rFonts w:ascii="Times New Roman" w:hAnsi="Times New Roman" w:cs="Times New Roman"/>
          <w:color w:val="000000" w:themeColor="text1"/>
          <w:sz w:val="24"/>
          <w:szCs w:val="24"/>
        </w:rPr>
        <w:t xml:space="preserve"> several sinter temperature zones. </w:t>
      </w:r>
      <w:r w:rsidR="00EC4A6D" w:rsidRPr="00B036F6">
        <w:rPr>
          <w:rFonts w:ascii="Times New Roman" w:hAnsi="Times New Roman" w:cs="Times New Roman"/>
          <w:color w:val="000000" w:themeColor="text1"/>
          <w:sz w:val="24"/>
          <w:szCs w:val="24"/>
        </w:rPr>
        <w:t>These results</w:t>
      </w:r>
      <w:r w:rsidRPr="00B036F6">
        <w:rPr>
          <w:rFonts w:ascii="Times New Roman" w:hAnsi="Times New Roman" w:cs="Times New Roman"/>
          <w:color w:val="000000" w:themeColor="text1"/>
          <w:sz w:val="24"/>
          <w:szCs w:val="24"/>
        </w:rPr>
        <w:t xml:space="preserve"> in a series of reaction</w:t>
      </w:r>
      <w:r w:rsidR="00470C4A" w:rsidRPr="00B036F6">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of semi molten material being produced where after cooling</w:t>
      </w:r>
      <w:r w:rsidR="00470C4A"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it crystallises into several mineral phases of different chemical and morphological composition </w:t>
      </w:r>
      <w:sdt>
        <w:sdtPr>
          <w:rPr>
            <w:rFonts w:ascii="Times New Roman" w:hAnsi="Times New Roman" w:cs="Times New Roman"/>
            <w:color w:val="000000" w:themeColor="text1"/>
            <w:sz w:val="24"/>
            <w:szCs w:val="24"/>
          </w:rPr>
          <w:id w:val="1640074928"/>
          <w:citation/>
        </w:sdtPr>
        <w:sdtEndPr/>
        <w:sdtContent>
          <w:r w:rsidR="00500FB2" w:rsidRPr="00B036F6">
            <w:rPr>
              <w:rFonts w:ascii="Times New Roman" w:hAnsi="Times New Roman" w:cs="Times New Roman"/>
              <w:color w:val="000000" w:themeColor="text1"/>
              <w:sz w:val="24"/>
              <w:szCs w:val="24"/>
            </w:rPr>
            <w:fldChar w:fldCharType="begin"/>
          </w:r>
          <w:r w:rsidR="00500FB2" w:rsidRPr="00B036F6">
            <w:rPr>
              <w:rFonts w:ascii="Times New Roman" w:hAnsi="Times New Roman" w:cs="Times New Roman"/>
              <w:color w:val="000000" w:themeColor="text1"/>
              <w:sz w:val="24"/>
              <w:szCs w:val="24"/>
            </w:rPr>
            <w:instrText xml:space="preserve"> CITATION Cor13 \l 2057 </w:instrText>
          </w:r>
          <w:r w:rsidR="00500FB2"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Cores, et al., 2013)</w:t>
          </w:r>
          <w:r w:rsidR="00500FB2" w:rsidRPr="00B036F6">
            <w:rPr>
              <w:rFonts w:ascii="Times New Roman" w:hAnsi="Times New Roman" w:cs="Times New Roman"/>
              <w:color w:val="000000" w:themeColor="text1"/>
              <w:sz w:val="24"/>
              <w:szCs w:val="24"/>
            </w:rPr>
            <w:fldChar w:fldCharType="end"/>
          </w:r>
        </w:sdtContent>
      </w:sdt>
      <w:r w:rsidR="00500FB2" w:rsidRPr="00B036F6">
        <w:rPr>
          <w:rFonts w:ascii="Times New Roman" w:hAnsi="Times New Roman" w:cs="Times New Roman"/>
          <w:color w:val="000000" w:themeColor="text1"/>
          <w:sz w:val="24"/>
          <w:szCs w:val="24"/>
        </w:rPr>
        <w:t>.</w:t>
      </w:r>
    </w:p>
    <w:p w14:paraId="7BB4A713" w14:textId="791CB7FF" w:rsidR="00A91284" w:rsidRPr="00EF4FF7" w:rsidRDefault="00AF601F"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sinter plant is designed to ensure that at the end of the </w:t>
      </w:r>
      <w:r w:rsidR="00470C4A" w:rsidRPr="00B036F6">
        <w:rPr>
          <w:rFonts w:ascii="Times New Roman" w:hAnsi="Times New Roman" w:cs="Times New Roman"/>
          <w:color w:val="000000" w:themeColor="text1"/>
          <w:sz w:val="24"/>
          <w:szCs w:val="24"/>
        </w:rPr>
        <w:t>grate (</w:t>
      </w:r>
      <w:r w:rsidRPr="00B036F6">
        <w:rPr>
          <w:rFonts w:ascii="Times New Roman" w:hAnsi="Times New Roman" w:cs="Times New Roman"/>
          <w:color w:val="000000" w:themeColor="text1"/>
          <w:sz w:val="24"/>
          <w:szCs w:val="24"/>
        </w:rPr>
        <w:t>belt conveyor)</w:t>
      </w:r>
      <w:r w:rsidR="00EC4A6D"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e iron ore has fully sintered into a porous sinter. At the end of the sinter strand, the porous sinter (sinter cake) is discharged into a hot sinter crusher. The sinter is then crushed to a pre-determined maximum particle size. Once the maximum particle size </w:t>
      </w:r>
      <w:r w:rsidRPr="00B036F6">
        <w:rPr>
          <w:rFonts w:ascii="Times New Roman" w:hAnsi="Times New Roman" w:cs="Times New Roman"/>
          <w:color w:val="000000" w:themeColor="text1"/>
          <w:sz w:val="24"/>
          <w:szCs w:val="24"/>
        </w:rPr>
        <w:lastRenderedPageBreak/>
        <w:t>is achieved, the sinter is transferred onto a sinter cooler. Once cooled, the sinter is transferred into the screening section. During the screening section, the product sinter, the bedding and the return fines are separated. Return fines that are not deemed suitable for downstream processing are discharged and n</w:t>
      </w:r>
      <w:r w:rsidR="00470C4A" w:rsidRPr="00B036F6">
        <w:rPr>
          <w:rFonts w:ascii="Times New Roman" w:hAnsi="Times New Roman" w:cs="Times New Roman"/>
          <w:color w:val="000000" w:themeColor="text1"/>
          <w:sz w:val="24"/>
          <w:szCs w:val="24"/>
        </w:rPr>
        <w:t>ot used again. Fine fractions (</w:t>
      </w:r>
      <w:r w:rsidRPr="00B036F6">
        <w:rPr>
          <w:rFonts w:ascii="Times New Roman" w:hAnsi="Times New Roman" w:cs="Times New Roman"/>
          <w:color w:val="000000" w:themeColor="text1"/>
          <w:sz w:val="24"/>
          <w:szCs w:val="24"/>
        </w:rPr>
        <w:t xml:space="preserve">&lt;5mm) are recycled back into the raw mix for the next sinter batch process. The coarse fractions are cooled and then sent to the blast furnace hopper where </w:t>
      </w:r>
      <w:r w:rsidR="00470C4A" w:rsidRPr="00B036F6">
        <w:rPr>
          <w:rFonts w:ascii="Times New Roman" w:hAnsi="Times New Roman" w:cs="Times New Roman"/>
          <w:color w:val="000000" w:themeColor="text1"/>
          <w:sz w:val="24"/>
          <w:szCs w:val="24"/>
        </w:rPr>
        <w:t xml:space="preserve">they </w:t>
      </w:r>
      <w:r w:rsidRPr="00B036F6">
        <w:rPr>
          <w:rFonts w:ascii="Times New Roman" w:hAnsi="Times New Roman" w:cs="Times New Roman"/>
          <w:color w:val="000000" w:themeColor="text1"/>
          <w:sz w:val="24"/>
          <w:szCs w:val="24"/>
        </w:rPr>
        <w:t xml:space="preserve">will be used in the blast </w:t>
      </w:r>
      <w:r w:rsidR="00FB1657" w:rsidRPr="00B036F6">
        <w:rPr>
          <w:rFonts w:ascii="Times New Roman" w:hAnsi="Times New Roman" w:cs="Times New Roman"/>
          <w:color w:val="000000" w:themeColor="text1"/>
          <w:sz w:val="24"/>
          <w:szCs w:val="24"/>
        </w:rPr>
        <w:t>furnace. The</w:t>
      </w:r>
      <w:r w:rsidRPr="00B036F6">
        <w:rPr>
          <w:rFonts w:ascii="Times New Roman" w:hAnsi="Times New Roman" w:cs="Times New Roman"/>
          <w:color w:val="000000" w:themeColor="text1"/>
          <w:sz w:val="24"/>
          <w:szCs w:val="24"/>
        </w:rPr>
        <w:t xml:space="preserve"> waste gases produced are treated for dust removal in </w:t>
      </w:r>
      <w:r w:rsidR="00470C4A" w:rsidRPr="00B036F6">
        <w:rPr>
          <w:rFonts w:ascii="Times New Roman" w:hAnsi="Times New Roman" w:cs="Times New Roman"/>
          <w:color w:val="000000" w:themeColor="text1"/>
          <w:sz w:val="24"/>
          <w:szCs w:val="24"/>
        </w:rPr>
        <w:t>an</w:t>
      </w:r>
      <w:r w:rsidRPr="00B036F6">
        <w:rPr>
          <w:rFonts w:ascii="Times New Roman" w:hAnsi="Times New Roman" w:cs="Times New Roman"/>
          <w:color w:val="000000" w:themeColor="text1"/>
          <w:sz w:val="24"/>
          <w:szCs w:val="24"/>
        </w:rPr>
        <w:t xml:space="preserve"> electrostatic precipitator or wet scrubber</w:t>
      </w:r>
      <w:r w:rsidR="00470C4A" w:rsidRPr="00B036F6">
        <w:rPr>
          <w:rFonts w:ascii="Times New Roman" w:hAnsi="Times New Roman" w:cs="Times New Roman"/>
          <w:color w:val="000000" w:themeColor="text1"/>
          <w:sz w:val="24"/>
          <w:szCs w:val="24"/>
        </w:rPr>
        <w:t>.</w:t>
      </w:r>
    </w:p>
    <w:p w14:paraId="25135544" w14:textId="4B53C76A" w:rsidR="00A91284" w:rsidRPr="00EF4FF7" w:rsidRDefault="00A91284" w:rsidP="00D83F69">
      <w:pPr>
        <w:spacing w:line="360" w:lineRule="auto"/>
        <w:contextualSpacing/>
        <w:jc w:val="both"/>
        <w:rPr>
          <w:rFonts w:ascii="Times New Roman" w:hAnsi="Times New Roman" w:cs="Times New Roman"/>
          <w:color w:val="000000" w:themeColor="text1"/>
          <w:sz w:val="24"/>
          <w:szCs w:val="24"/>
          <w:lang w:val="fr-FR"/>
        </w:rPr>
      </w:pPr>
      <w:r w:rsidRPr="00B036F6">
        <w:rPr>
          <w:rFonts w:ascii="Times New Roman" w:hAnsi="Times New Roman" w:cs="Times New Roman"/>
          <w:noProof/>
          <w:color w:val="000000" w:themeColor="text1"/>
          <w:sz w:val="24"/>
          <w:szCs w:val="24"/>
          <w:lang w:eastAsia="en-GB"/>
        </w:rPr>
        <w:drawing>
          <wp:inline distT="0" distB="0" distL="0" distR="0" wp14:anchorId="262B1BE0" wp14:editId="5ED92455">
            <wp:extent cx="5061597" cy="2588821"/>
            <wp:effectExtent l="0" t="0" r="5715" b="2540"/>
            <wp:docPr id="168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t="2805"/>
                    <a:stretch>
                      <a:fillRect/>
                    </a:stretch>
                  </pic:blipFill>
                  <pic:spPr bwMode="auto">
                    <a:xfrm>
                      <a:off x="0" y="0"/>
                      <a:ext cx="5075413" cy="2595888"/>
                    </a:xfrm>
                    <a:prstGeom prst="rect">
                      <a:avLst/>
                    </a:prstGeom>
                    <a:noFill/>
                    <a:ln w="9525">
                      <a:noFill/>
                      <a:miter lim="800000"/>
                      <a:headEnd/>
                      <a:tailEnd/>
                    </a:ln>
                  </pic:spPr>
                </pic:pic>
              </a:graphicData>
            </a:graphic>
          </wp:inline>
        </w:drawing>
      </w:r>
    </w:p>
    <w:p w14:paraId="7E09C4FD" w14:textId="1224F1D4" w:rsidR="0064072B" w:rsidRPr="00A91284" w:rsidRDefault="00AF601F" w:rsidP="00EF4FF7">
      <w:pPr>
        <w:spacing w:line="360" w:lineRule="auto"/>
        <w:contextualSpacing/>
        <w:jc w:val="center"/>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 </w:t>
      </w:r>
      <w:bookmarkStart w:id="11" w:name="_Toc518370565"/>
      <w:r w:rsidR="00B43635" w:rsidRPr="00C13F1F">
        <w:rPr>
          <w:rFonts w:ascii="Times New Roman" w:hAnsi="Times New Roman" w:cs="Times New Roman"/>
          <w:color w:val="000000" w:themeColor="text1"/>
          <w:sz w:val="24"/>
          <w:szCs w:val="24"/>
        </w:rPr>
        <w:t>F</w:t>
      </w:r>
      <w:r w:rsidR="00A91284" w:rsidRPr="00EF4FF7">
        <w:rPr>
          <w:rFonts w:ascii="Times New Roman" w:hAnsi="Times New Roman" w:cs="Times New Roman"/>
          <w:color w:val="000000" w:themeColor="text1"/>
          <w:sz w:val="24"/>
          <w:szCs w:val="24"/>
        </w:rPr>
        <w:t>i</w:t>
      </w:r>
      <w:r w:rsidR="00B43635" w:rsidRPr="00A91284">
        <w:rPr>
          <w:rFonts w:ascii="Times New Roman" w:hAnsi="Times New Roman" w:cs="Times New Roman"/>
          <w:color w:val="000000" w:themeColor="text1"/>
          <w:sz w:val="24"/>
          <w:szCs w:val="24"/>
        </w:rPr>
        <w:t xml:space="preserve">gure </w:t>
      </w:r>
      <w:r w:rsidR="00930A69" w:rsidRPr="00C13F1F">
        <w:rPr>
          <w:rFonts w:ascii="Times New Roman" w:hAnsi="Times New Roman" w:cs="Times New Roman"/>
          <w:color w:val="000000" w:themeColor="text1"/>
          <w:sz w:val="24"/>
          <w:szCs w:val="24"/>
        </w:rPr>
        <w:fldChar w:fldCharType="begin"/>
      </w:r>
      <w:r w:rsidR="00930A69" w:rsidRPr="00A91284">
        <w:rPr>
          <w:rFonts w:ascii="Times New Roman" w:hAnsi="Times New Roman" w:cs="Times New Roman"/>
          <w:color w:val="000000" w:themeColor="text1"/>
          <w:sz w:val="24"/>
          <w:szCs w:val="24"/>
        </w:rPr>
        <w:instrText xml:space="preserve"> SEQ Figure \* ARABIC </w:instrText>
      </w:r>
      <w:r w:rsidR="00930A69" w:rsidRPr="00C13F1F">
        <w:rPr>
          <w:rFonts w:ascii="Times New Roman" w:hAnsi="Times New Roman" w:cs="Times New Roman"/>
          <w:color w:val="000000" w:themeColor="text1"/>
          <w:sz w:val="24"/>
          <w:szCs w:val="24"/>
        </w:rPr>
        <w:fldChar w:fldCharType="separate"/>
      </w:r>
      <w:r w:rsidR="00B81D5A" w:rsidRPr="00A91284">
        <w:rPr>
          <w:rFonts w:ascii="Times New Roman" w:hAnsi="Times New Roman" w:cs="Times New Roman"/>
          <w:noProof/>
          <w:color w:val="000000" w:themeColor="text1"/>
          <w:sz w:val="24"/>
          <w:szCs w:val="24"/>
        </w:rPr>
        <w:t>1</w:t>
      </w:r>
      <w:r w:rsidR="00930A69" w:rsidRPr="00C13F1F">
        <w:rPr>
          <w:rFonts w:ascii="Times New Roman" w:hAnsi="Times New Roman" w:cs="Times New Roman"/>
          <w:color w:val="000000" w:themeColor="text1"/>
          <w:sz w:val="24"/>
          <w:szCs w:val="24"/>
        </w:rPr>
        <w:fldChar w:fldCharType="end"/>
      </w:r>
      <w:r w:rsidR="009D506B" w:rsidRPr="00A91284">
        <w:rPr>
          <w:rFonts w:ascii="Times New Roman" w:hAnsi="Times New Roman" w:cs="Times New Roman"/>
          <w:color w:val="000000" w:themeColor="text1"/>
          <w:sz w:val="24"/>
          <w:szCs w:val="24"/>
        </w:rPr>
        <w:t xml:space="preserve"> </w:t>
      </w:r>
      <w:r w:rsidR="00930A69" w:rsidRPr="00A91284">
        <w:rPr>
          <w:rFonts w:ascii="Times New Roman" w:hAnsi="Times New Roman" w:cs="Times New Roman"/>
          <w:color w:val="000000" w:themeColor="text1"/>
          <w:sz w:val="24"/>
          <w:szCs w:val="24"/>
        </w:rPr>
        <w:t xml:space="preserve">Sinter Plant Process </w:t>
      </w:r>
      <w:sdt>
        <w:sdtPr>
          <w:rPr>
            <w:rFonts w:ascii="Times New Roman" w:hAnsi="Times New Roman" w:cs="Times New Roman"/>
            <w:b/>
            <w:color w:val="000000" w:themeColor="text1"/>
            <w:sz w:val="24"/>
            <w:szCs w:val="24"/>
          </w:rPr>
          <w:id w:val="1917977901"/>
          <w:citation/>
        </w:sdtPr>
        <w:sdtEndPr/>
        <w:sdtContent>
          <w:r w:rsidR="00930A69" w:rsidRPr="008D3758">
            <w:rPr>
              <w:rFonts w:ascii="Times New Roman" w:hAnsi="Times New Roman" w:cs="Times New Roman"/>
              <w:b/>
              <w:color w:val="000000" w:themeColor="text1"/>
              <w:sz w:val="24"/>
              <w:szCs w:val="24"/>
            </w:rPr>
            <w:fldChar w:fldCharType="begin"/>
          </w:r>
          <w:r w:rsidR="00930A69" w:rsidRPr="00A91284">
            <w:rPr>
              <w:rFonts w:ascii="Times New Roman" w:hAnsi="Times New Roman" w:cs="Times New Roman"/>
              <w:b/>
              <w:color w:val="000000" w:themeColor="text1"/>
              <w:sz w:val="24"/>
              <w:szCs w:val="24"/>
            </w:rPr>
            <w:instrText xml:space="preserve"> CITATION Zan10 \l 2057 </w:instrText>
          </w:r>
          <w:r w:rsidR="00930A69" w:rsidRPr="008D3758">
            <w:rPr>
              <w:rFonts w:ascii="Times New Roman" w:hAnsi="Times New Roman" w:cs="Times New Roman"/>
              <w:b/>
              <w:color w:val="000000" w:themeColor="text1"/>
              <w:sz w:val="24"/>
              <w:szCs w:val="24"/>
            </w:rPr>
            <w:fldChar w:fldCharType="separate"/>
          </w:r>
          <w:r w:rsidR="002E4BDA" w:rsidRPr="00A91284">
            <w:rPr>
              <w:rFonts w:ascii="Times New Roman" w:hAnsi="Times New Roman" w:cs="Times New Roman"/>
              <w:b/>
              <w:noProof/>
              <w:color w:val="000000" w:themeColor="text1"/>
              <w:sz w:val="24"/>
              <w:szCs w:val="24"/>
            </w:rPr>
            <w:t>(Zandi, et al., 2010)</w:t>
          </w:r>
          <w:r w:rsidR="00930A69" w:rsidRPr="008D3758">
            <w:rPr>
              <w:rFonts w:ascii="Times New Roman" w:hAnsi="Times New Roman" w:cs="Times New Roman"/>
              <w:b/>
              <w:color w:val="000000" w:themeColor="text1"/>
              <w:sz w:val="24"/>
              <w:szCs w:val="24"/>
            </w:rPr>
            <w:fldChar w:fldCharType="end"/>
          </w:r>
        </w:sdtContent>
      </w:sdt>
      <w:bookmarkEnd w:id="11"/>
    </w:p>
    <w:p w14:paraId="52D00DD5" w14:textId="77777777" w:rsidR="005A7F08" w:rsidRPr="00A91284" w:rsidRDefault="005A7F08" w:rsidP="000159CD">
      <w:pPr>
        <w:pStyle w:val="Heading2"/>
        <w:rPr>
          <w:rFonts w:ascii="Times New Roman" w:hAnsi="Times New Roman" w:cs="Times New Roman"/>
          <w:color w:val="000000" w:themeColor="text1"/>
          <w:sz w:val="24"/>
          <w:szCs w:val="24"/>
        </w:rPr>
      </w:pPr>
    </w:p>
    <w:p w14:paraId="0778BE26" w14:textId="77777777" w:rsidR="005A7F08" w:rsidRPr="00A91284" w:rsidRDefault="005A7F08" w:rsidP="000159CD">
      <w:pPr>
        <w:pStyle w:val="Heading2"/>
        <w:rPr>
          <w:rFonts w:ascii="Times New Roman" w:hAnsi="Times New Roman" w:cs="Times New Roman"/>
          <w:color w:val="000000" w:themeColor="text1"/>
          <w:sz w:val="24"/>
          <w:szCs w:val="24"/>
        </w:rPr>
      </w:pPr>
    </w:p>
    <w:p w14:paraId="118D3647" w14:textId="77777777" w:rsidR="005A7F08" w:rsidRPr="00A91284" w:rsidRDefault="005A7F08" w:rsidP="008D3758"/>
    <w:p w14:paraId="7167EB86" w14:textId="77777777" w:rsidR="005A7F08" w:rsidRPr="00A91284" w:rsidRDefault="005A7F08" w:rsidP="008D3758"/>
    <w:p w14:paraId="3AC37A8D" w14:textId="77777777" w:rsidR="005A7F08" w:rsidRPr="00A91284" w:rsidRDefault="005A7F08" w:rsidP="008D3758"/>
    <w:p w14:paraId="78414B43" w14:textId="77777777" w:rsidR="005A7F08" w:rsidRPr="00A91284" w:rsidRDefault="005A7F08" w:rsidP="008D3758"/>
    <w:p w14:paraId="7BF13396" w14:textId="77777777" w:rsidR="005A7F08" w:rsidRPr="00A91284" w:rsidRDefault="005A7F08" w:rsidP="008D3758"/>
    <w:p w14:paraId="6F54F10F" w14:textId="77777777" w:rsidR="005A7F08" w:rsidRPr="00A91284" w:rsidRDefault="005A7F08" w:rsidP="008D3758"/>
    <w:p w14:paraId="69034A9D" w14:textId="77777777" w:rsidR="005A7F08" w:rsidRPr="00A91284" w:rsidRDefault="005A7F08" w:rsidP="000159CD">
      <w:pPr>
        <w:pStyle w:val="Heading2"/>
        <w:rPr>
          <w:rFonts w:ascii="Times New Roman" w:hAnsi="Times New Roman" w:cs="Times New Roman"/>
          <w:color w:val="000000" w:themeColor="text1"/>
          <w:sz w:val="24"/>
          <w:szCs w:val="24"/>
        </w:rPr>
      </w:pPr>
    </w:p>
    <w:p w14:paraId="70620640" w14:textId="77777777" w:rsidR="00512966" w:rsidRPr="00A91284" w:rsidRDefault="00512966" w:rsidP="000159CD">
      <w:pPr>
        <w:pStyle w:val="Heading2"/>
        <w:rPr>
          <w:rFonts w:asciiTheme="minorHAnsi" w:eastAsiaTheme="minorHAnsi" w:hAnsiTheme="minorHAnsi" w:cstheme="minorBidi"/>
          <w:b w:val="0"/>
          <w:bCs w:val="0"/>
          <w:color w:val="auto"/>
          <w:sz w:val="22"/>
          <w:szCs w:val="22"/>
        </w:rPr>
      </w:pPr>
    </w:p>
    <w:p w14:paraId="38E8A494" w14:textId="77777777" w:rsidR="00512966" w:rsidRPr="00E35216" w:rsidRDefault="00512966" w:rsidP="00EF4FF7"/>
    <w:p w14:paraId="4FFE8C65" w14:textId="77777777" w:rsidR="00512966" w:rsidRPr="00EF4FF7" w:rsidRDefault="00512966" w:rsidP="00EF4FF7"/>
    <w:p w14:paraId="5F334E93" w14:textId="209A4FE7" w:rsidR="00344798" w:rsidRDefault="00E206FC" w:rsidP="000159CD">
      <w:pPr>
        <w:pStyle w:val="Heading2"/>
        <w:rPr>
          <w:rFonts w:ascii="Times New Roman" w:hAnsi="Times New Roman" w:cs="Times New Roman"/>
          <w:color w:val="000000" w:themeColor="text1"/>
          <w:sz w:val="24"/>
          <w:szCs w:val="24"/>
        </w:rPr>
      </w:pPr>
      <w:bookmarkStart w:id="12" w:name="_Toc518370499"/>
      <w:r>
        <w:rPr>
          <w:rFonts w:ascii="Times New Roman" w:hAnsi="Times New Roman" w:cs="Times New Roman"/>
          <w:color w:val="000000" w:themeColor="text1"/>
          <w:sz w:val="24"/>
          <w:szCs w:val="24"/>
        </w:rPr>
        <w:lastRenderedPageBreak/>
        <w:t>1.4</w:t>
      </w:r>
      <w:r w:rsidR="00344798" w:rsidRPr="00B036F6">
        <w:rPr>
          <w:rFonts w:ascii="Times New Roman" w:hAnsi="Times New Roman" w:cs="Times New Roman"/>
          <w:color w:val="000000" w:themeColor="text1"/>
          <w:sz w:val="24"/>
          <w:szCs w:val="24"/>
        </w:rPr>
        <w:t xml:space="preserve"> Research </w:t>
      </w:r>
      <w:r w:rsidR="001D7B07">
        <w:rPr>
          <w:rFonts w:ascii="Times New Roman" w:hAnsi="Times New Roman" w:cs="Times New Roman"/>
          <w:color w:val="000000" w:themeColor="text1"/>
          <w:sz w:val="24"/>
          <w:szCs w:val="24"/>
        </w:rPr>
        <w:t>A</w:t>
      </w:r>
      <w:r w:rsidR="00344798" w:rsidRPr="00B036F6">
        <w:rPr>
          <w:rFonts w:ascii="Times New Roman" w:hAnsi="Times New Roman" w:cs="Times New Roman"/>
          <w:color w:val="000000" w:themeColor="text1"/>
          <w:sz w:val="24"/>
          <w:szCs w:val="24"/>
        </w:rPr>
        <w:t xml:space="preserve">ims &amp; </w:t>
      </w:r>
      <w:r w:rsidR="001D7B07">
        <w:rPr>
          <w:rFonts w:ascii="Times New Roman" w:hAnsi="Times New Roman" w:cs="Times New Roman"/>
          <w:color w:val="000000" w:themeColor="text1"/>
          <w:sz w:val="24"/>
          <w:szCs w:val="24"/>
        </w:rPr>
        <w:t>O</w:t>
      </w:r>
      <w:r w:rsidR="00344798" w:rsidRPr="00B036F6">
        <w:rPr>
          <w:rFonts w:ascii="Times New Roman" w:hAnsi="Times New Roman" w:cs="Times New Roman"/>
          <w:color w:val="000000" w:themeColor="text1"/>
          <w:sz w:val="24"/>
          <w:szCs w:val="24"/>
        </w:rPr>
        <w:t>bjective</w:t>
      </w:r>
      <w:r w:rsidR="001D7B07">
        <w:rPr>
          <w:rFonts w:ascii="Times New Roman" w:hAnsi="Times New Roman" w:cs="Times New Roman"/>
          <w:color w:val="000000" w:themeColor="text1"/>
          <w:sz w:val="24"/>
          <w:szCs w:val="24"/>
        </w:rPr>
        <w:t>s</w:t>
      </w:r>
      <w:bookmarkEnd w:id="12"/>
    </w:p>
    <w:p w14:paraId="47A727C2" w14:textId="77777777" w:rsidR="00FB6ED8" w:rsidRPr="00D83F69" w:rsidRDefault="00FB6ED8" w:rsidP="00D83F69"/>
    <w:p w14:paraId="4E5A3CA3" w14:textId="1C649E9F" w:rsidR="00344798" w:rsidRDefault="00344798" w:rsidP="00D83F69">
      <w:pPr>
        <w:spacing w:line="360" w:lineRule="auto"/>
        <w:contextualSpacing/>
        <w:jc w:val="both"/>
        <w:rPr>
          <w:rFonts w:ascii="Times New Roman" w:hAnsi="Times New Roman" w:cs="Times New Roman"/>
          <w:color w:val="000000" w:themeColor="text1"/>
          <w:sz w:val="24"/>
          <w:szCs w:val="24"/>
        </w:rPr>
      </w:pPr>
      <w:r w:rsidRPr="00A3789E">
        <w:rPr>
          <w:rFonts w:ascii="Times New Roman" w:hAnsi="Times New Roman" w:cs="Times New Roman"/>
          <w:sz w:val="24"/>
          <w:szCs w:val="24"/>
        </w:rPr>
        <w:t>The aim of the PhD</w:t>
      </w:r>
      <w:r w:rsidR="0010620E" w:rsidRPr="00A3789E">
        <w:rPr>
          <w:rFonts w:ascii="Times New Roman" w:hAnsi="Times New Roman" w:cs="Times New Roman"/>
          <w:sz w:val="24"/>
          <w:szCs w:val="24"/>
        </w:rPr>
        <w:t xml:space="preserve"> wa</w:t>
      </w:r>
      <w:r w:rsidRPr="00A3789E">
        <w:rPr>
          <w:rFonts w:ascii="Times New Roman" w:hAnsi="Times New Roman" w:cs="Times New Roman"/>
          <w:sz w:val="24"/>
          <w:szCs w:val="24"/>
        </w:rPr>
        <w:t>s to</w:t>
      </w:r>
      <w:r w:rsidR="00513C3A" w:rsidRPr="00A3789E">
        <w:rPr>
          <w:rFonts w:ascii="Times New Roman" w:hAnsi="Times New Roman" w:cs="Times New Roman"/>
          <w:sz w:val="24"/>
          <w:szCs w:val="24"/>
        </w:rPr>
        <w:t xml:space="preserve"> assess</w:t>
      </w:r>
      <w:r w:rsidRPr="00A3789E">
        <w:rPr>
          <w:rFonts w:ascii="Times New Roman" w:hAnsi="Times New Roman" w:cs="Times New Roman"/>
          <w:sz w:val="24"/>
          <w:szCs w:val="24"/>
        </w:rPr>
        <w:t xml:space="preserve"> </w:t>
      </w:r>
      <w:r w:rsidR="00513C3A" w:rsidRPr="00A3789E">
        <w:rPr>
          <w:rFonts w:ascii="Times New Roman" w:hAnsi="Times New Roman" w:cs="Times New Roman"/>
          <w:sz w:val="24"/>
          <w:szCs w:val="24"/>
        </w:rPr>
        <w:t xml:space="preserve">whether the implementation of </w:t>
      </w:r>
      <w:r w:rsidR="00FB6ED8" w:rsidRPr="00A3789E">
        <w:rPr>
          <w:rFonts w:ascii="Times New Roman" w:hAnsi="Times New Roman" w:cs="Times New Roman"/>
          <w:sz w:val="24"/>
          <w:szCs w:val="24"/>
        </w:rPr>
        <w:t>carbon-based</w:t>
      </w:r>
      <w:r w:rsidR="00513C3A" w:rsidRPr="00A3789E">
        <w:rPr>
          <w:rFonts w:ascii="Times New Roman" w:hAnsi="Times New Roman" w:cs="Times New Roman"/>
          <w:sz w:val="24"/>
          <w:szCs w:val="24"/>
        </w:rPr>
        <w:t xml:space="preserve"> by-products will have an environmental impact on the steel </w:t>
      </w:r>
      <w:r w:rsidR="00420696" w:rsidRPr="00A3789E">
        <w:rPr>
          <w:rFonts w:ascii="Times New Roman" w:hAnsi="Times New Roman" w:cs="Times New Roman"/>
          <w:sz w:val="24"/>
          <w:szCs w:val="24"/>
        </w:rPr>
        <w:t>industry. With regards to environmental impact, this will focus on looking at how global warming potential, resource depletion impact and energy use is influenced by the introduction of an alternative carbon based waste to coke/coal</w:t>
      </w:r>
      <w:r w:rsidR="009E76AA" w:rsidRPr="00A3789E">
        <w:rPr>
          <w:rFonts w:ascii="Times New Roman" w:hAnsi="Times New Roman" w:cs="Times New Roman"/>
          <w:sz w:val="24"/>
          <w:szCs w:val="24"/>
        </w:rPr>
        <w:t xml:space="preserve">. </w:t>
      </w:r>
      <w:r w:rsidR="00513C3A" w:rsidRPr="00A3789E">
        <w:rPr>
          <w:rFonts w:ascii="Times New Roman" w:hAnsi="Times New Roman" w:cs="Times New Roman"/>
          <w:sz w:val="24"/>
          <w:szCs w:val="24"/>
        </w:rPr>
        <w:t xml:space="preserve">An industrial </w:t>
      </w:r>
      <w:r w:rsidR="00513C3A" w:rsidRPr="00B036F6">
        <w:rPr>
          <w:rFonts w:ascii="Times New Roman" w:hAnsi="Times New Roman" w:cs="Times New Roman"/>
          <w:color w:val="000000" w:themeColor="text1"/>
          <w:sz w:val="24"/>
          <w:szCs w:val="24"/>
        </w:rPr>
        <w:t>symbiosis approach w</w:t>
      </w:r>
      <w:r w:rsidR="0064072B">
        <w:rPr>
          <w:rFonts w:ascii="Times New Roman" w:hAnsi="Times New Roman" w:cs="Times New Roman"/>
          <w:color w:val="000000" w:themeColor="text1"/>
          <w:sz w:val="24"/>
          <w:szCs w:val="24"/>
        </w:rPr>
        <w:t>as</w:t>
      </w:r>
      <w:r w:rsidR="00513C3A" w:rsidRPr="00B036F6">
        <w:rPr>
          <w:rFonts w:ascii="Times New Roman" w:hAnsi="Times New Roman" w:cs="Times New Roman"/>
          <w:color w:val="000000" w:themeColor="text1"/>
          <w:sz w:val="24"/>
          <w:szCs w:val="24"/>
        </w:rPr>
        <w:t xml:space="preserve"> applied to assess whether </w:t>
      </w:r>
      <w:r w:rsidR="00470C4A" w:rsidRPr="00B036F6">
        <w:rPr>
          <w:rFonts w:ascii="Times New Roman" w:hAnsi="Times New Roman" w:cs="Times New Roman"/>
          <w:color w:val="000000" w:themeColor="text1"/>
          <w:sz w:val="24"/>
          <w:szCs w:val="24"/>
        </w:rPr>
        <w:t>waste from other sectors</w:t>
      </w:r>
      <w:r w:rsidR="00513C3A" w:rsidRPr="00B036F6">
        <w:rPr>
          <w:rFonts w:ascii="Times New Roman" w:hAnsi="Times New Roman" w:cs="Times New Roman"/>
          <w:color w:val="000000" w:themeColor="text1"/>
          <w:sz w:val="24"/>
          <w:szCs w:val="24"/>
        </w:rPr>
        <w:t xml:space="preserve"> in the UK could be used for the steel industry.</w:t>
      </w:r>
      <w:r w:rsidR="0064072B">
        <w:rPr>
          <w:rFonts w:ascii="Times New Roman" w:hAnsi="Times New Roman" w:cs="Times New Roman"/>
          <w:color w:val="000000" w:themeColor="text1"/>
          <w:sz w:val="24"/>
          <w:szCs w:val="24"/>
        </w:rPr>
        <w:t xml:space="preserve"> </w:t>
      </w:r>
      <w:r w:rsidR="00EC4A6D">
        <w:rPr>
          <w:rFonts w:ascii="Times New Roman" w:hAnsi="Times New Roman" w:cs="Times New Roman"/>
          <w:color w:val="000000" w:themeColor="text1"/>
          <w:sz w:val="24"/>
          <w:szCs w:val="24"/>
        </w:rPr>
        <w:t>A study was</w:t>
      </w:r>
      <w:r w:rsidRPr="00B036F6">
        <w:rPr>
          <w:rFonts w:ascii="Times New Roman" w:hAnsi="Times New Roman" w:cs="Times New Roman"/>
          <w:color w:val="000000" w:themeColor="text1"/>
          <w:sz w:val="24"/>
          <w:szCs w:val="24"/>
        </w:rPr>
        <w:t xml:space="preserve"> carried out to identify synergistic opportunity amongst several sectors with the ir</w:t>
      </w:r>
      <w:r w:rsidR="0064072B">
        <w:rPr>
          <w:rFonts w:ascii="Times New Roman" w:hAnsi="Times New Roman" w:cs="Times New Roman"/>
          <w:color w:val="000000" w:themeColor="text1"/>
          <w:sz w:val="24"/>
          <w:szCs w:val="24"/>
        </w:rPr>
        <w:t>on and steel industry. This was</w:t>
      </w:r>
      <w:r w:rsidRPr="00B036F6">
        <w:rPr>
          <w:rFonts w:ascii="Times New Roman" w:hAnsi="Times New Roman" w:cs="Times New Roman"/>
          <w:color w:val="000000" w:themeColor="text1"/>
          <w:sz w:val="24"/>
          <w:szCs w:val="24"/>
        </w:rPr>
        <w:t xml:space="preserve"> done by outlining the input and output of materials and energy used in the iron and steel industry where </w:t>
      </w:r>
      <w:r w:rsidR="00EC4A6D" w:rsidRPr="00B036F6">
        <w:rPr>
          <w:rFonts w:ascii="Times New Roman" w:hAnsi="Times New Roman" w:cs="Times New Roman"/>
          <w:color w:val="000000" w:themeColor="text1"/>
          <w:sz w:val="24"/>
          <w:szCs w:val="24"/>
        </w:rPr>
        <w:t>pote</w:t>
      </w:r>
      <w:r w:rsidR="00EC4A6D">
        <w:rPr>
          <w:rFonts w:ascii="Times New Roman" w:hAnsi="Times New Roman" w:cs="Times New Roman"/>
          <w:color w:val="000000" w:themeColor="text1"/>
          <w:sz w:val="24"/>
          <w:szCs w:val="24"/>
        </w:rPr>
        <w:t>ntial areas for utilisation were</w:t>
      </w:r>
      <w:r w:rsidR="0064072B">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investigated. </w:t>
      </w:r>
    </w:p>
    <w:p w14:paraId="0C2D8CEF" w14:textId="77777777" w:rsidR="00FB6ED8" w:rsidRPr="00B036F6" w:rsidRDefault="00FB6ED8" w:rsidP="00D83F69">
      <w:pPr>
        <w:spacing w:line="360" w:lineRule="auto"/>
        <w:contextualSpacing/>
        <w:jc w:val="both"/>
        <w:rPr>
          <w:rFonts w:ascii="Times New Roman" w:hAnsi="Times New Roman" w:cs="Times New Roman"/>
          <w:color w:val="000000" w:themeColor="text1"/>
          <w:sz w:val="24"/>
          <w:szCs w:val="24"/>
        </w:rPr>
      </w:pPr>
    </w:p>
    <w:p w14:paraId="66827AAE" w14:textId="7EB2A38A" w:rsidR="00344798" w:rsidRPr="00B036F6" w:rsidRDefault="005A7F08" w:rsidP="0043076D">
      <w:pPr>
        <w:spacing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order to achieve this aim, several objectives were identified;</w:t>
      </w:r>
    </w:p>
    <w:p w14:paraId="36A94E7C" w14:textId="503FCF33" w:rsidR="00344798" w:rsidRPr="00C13F1F" w:rsidRDefault="00470C4A" w:rsidP="00496EC4">
      <w:pPr>
        <w:pStyle w:val="ListParagraph"/>
        <w:numPr>
          <w:ilvl w:val="0"/>
          <w:numId w:val="13"/>
        </w:numPr>
        <w:spacing w:line="360" w:lineRule="auto"/>
        <w:rPr>
          <w:rFonts w:ascii="Times New Roman" w:hAnsi="Times New Roman" w:cs="Times New Roman"/>
          <w:color w:val="000000" w:themeColor="text1"/>
          <w:sz w:val="24"/>
          <w:szCs w:val="24"/>
        </w:rPr>
      </w:pPr>
      <w:r w:rsidRPr="00C13F1F">
        <w:rPr>
          <w:rFonts w:ascii="Times New Roman" w:hAnsi="Times New Roman" w:cs="Times New Roman"/>
          <w:color w:val="000000" w:themeColor="text1"/>
          <w:sz w:val="24"/>
          <w:szCs w:val="24"/>
        </w:rPr>
        <w:t xml:space="preserve">Identify external waste streams and </w:t>
      </w:r>
      <w:r w:rsidR="00344798" w:rsidRPr="00C13F1F">
        <w:rPr>
          <w:rFonts w:ascii="Times New Roman" w:hAnsi="Times New Roman" w:cs="Times New Roman"/>
          <w:color w:val="000000" w:themeColor="text1"/>
          <w:sz w:val="24"/>
          <w:szCs w:val="24"/>
        </w:rPr>
        <w:t>by products that can completely or partially replace traditional feedstock in the iron and steelmaking processes.</w:t>
      </w:r>
    </w:p>
    <w:p w14:paraId="1834CCC2" w14:textId="48E2FF17" w:rsidR="00344798" w:rsidRPr="00C13F1F" w:rsidRDefault="00344798" w:rsidP="00496EC4">
      <w:pPr>
        <w:pStyle w:val="ListParagraph"/>
        <w:numPr>
          <w:ilvl w:val="0"/>
          <w:numId w:val="13"/>
        </w:numPr>
        <w:spacing w:line="360" w:lineRule="auto"/>
        <w:rPr>
          <w:rFonts w:ascii="Times New Roman" w:hAnsi="Times New Roman" w:cs="Times New Roman"/>
          <w:color w:val="000000" w:themeColor="text1"/>
          <w:sz w:val="24"/>
          <w:szCs w:val="24"/>
        </w:rPr>
      </w:pPr>
      <w:r w:rsidRPr="00C13F1F">
        <w:rPr>
          <w:rFonts w:ascii="Times New Roman" w:hAnsi="Times New Roman" w:cs="Times New Roman"/>
          <w:color w:val="000000" w:themeColor="text1"/>
          <w:sz w:val="24"/>
          <w:szCs w:val="24"/>
        </w:rPr>
        <w:t>To determine via small scale experiments</w:t>
      </w:r>
      <w:r w:rsidR="001D7B07">
        <w:rPr>
          <w:rFonts w:ascii="Times New Roman" w:hAnsi="Times New Roman" w:cs="Times New Roman"/>
          <w:color w:val="000000" w:themeColor="text1"/>
          <w:sz w:val="24"/>
          <w:szCs w:val="24"/>
        </w:rPr>
        <w:t xml:space="preserve"> as shown below</w:t>
      </w:r>
      <w:r w:rsidR="00470C4A" w:rsidRPr="00C13F1F">
        <w:rPr>
          <w:rFonts w:ascii="Times New Roman" w:hAnsi="Times New Roman" w:cs="Times New Roman"/>
          <w:color w:val="000000" w:themeColor="text1"/>
          <w:sz w:val="24"/>
          <w:szCs w:val="24"/>
        </w:rPr>
        <w:t xml:space="preserve">, how the use of waste and </w:t>
      </w:r>
      <w:r w:rsidRPr="00C13F1F">
        <w:rPr>
          <w:rFonts w:ascii="Times New Roman" w:hAnsi="Times New Roman" w:cs="Times New Roman"/>
          <w:color w:val="000000" w:themeColor="text1"/>
          <w:sz w:val="24"/>
          <w:szCs w:val="24"/>
        </w:rPr>
        <w:t>by product</w:t>
      </w:r>
      <w:r w:rsidR="00FB6ED8">
        <w:rPr>
          <w:rFonts w:ascii="Times New Roman" w:hAnsi="Times New Roman" w:cs="Times New Roman"/>
          <w:color w:val="000000" w:themeColor="text1"/>
          <w:sz w:val="24"/>
          <w:szCs w:val="24"/>
        </w:rPr>
        <w:t>s</w:t>
      </w:r>
      <w:r w:rsidRPr="00C13F1F">
        <w:rPr>
          <w:rFonts w:ascii="Times New Roman" w:hAnsi="Times New Roman" w:cs="Times New Roman"/>
          <w:color w:val="000000" w:themeColor="text1"/>
          <w:sz w:val="24"/>
          <w:szCs w:val="24"/>
        </w:rPr>
        <w:t xml:space="preserve"> mixed with coke can have an influence on the experimental result</w:t>
      </w:r>
      <w:r w:rsidR="00FB6ED8">
        <w:rPr>
          <w:rFonts w:ascii="Times New Roman" w:hAnsi="Times New Roman" w:cs="Times New Roman"/>
          <w:color w:val="000000" w:themeColor="text1"/>
          <w:sz w:val="24"/>
          <w:szCs w:val="24"/>
        </w:rPr>
        <w:t>s</w:t>
      </w:r>
      <w:r w:rsidRPr="00C13F1F">
        <w:rPr>
          <w:rFonts w:ascii="Times New Roman" w:hAnsi="Times New Roman" w:cs="Times New Roman"/>
          <w:color w:val="000000" w:themeColor="text1"/>
          <w:sz w:val="24"/>
          <w:szCs w:val="24"/>
        </w:rPr>
        <w:t xml:space="preserve"> compared to </w:t>
      </w:r>
      <w:r w:rsidR="00FB6ED8">
        <w:rPr>
          <w:rFonts w:ascii="Times New Roman" w:hAnsi="Times New Roman" w:cs="Times New Roman"/>
          <w:color w:val="000000" w:themeColor="text1"/>
          <w:sz w:val="24"/>
          <w:szCs w:val="24"/>
        </w:rPr>
        <w:t xml:space="preserve">use of </w:t>
      </w:r>
      <w:r w:rsidRPr="00C13F1F">
        <w:rPr>
          <w:rFonts w:ascii="Times New Roman" w:hAnsi="Times New Roman" w:cs="Times New Roman"/>
          <w:color w:val="000000" w:themeColor="text1"/>
          <w:sz w:val="24"/>
          <w:szCs w:val="24"/>
        </w:rPr>
        <w:t xml:space="preserve">traditional feedstock alone. </w:t>
      </w:r>
    </w:p>
    <w:p w14:paraId="5BDD289F" w14:textId="0777550F" w:rsidR="00344798" w:rsidRPr="00C13F1F" w:rsidRDefault="00344798" w:rsidP="00496EC4">
      <w:pPr>
        <w:pStyle w:val="ListParagraph"/>
        <w:numPr>
          <w:ilvl w:val="1"/>
          <w:numId w:val="13"/>
        </w:numPr>
        <w:spacing w:line="360" w:lineRule="auto"/>
        <w:rPr>
          <w:rFonts w:ascii="Times New Roman" w:hAnsi="Times New Roman" w:cs="Times New Roman"/>
          <w:color w:val="000000" w:themeColor="text1"/>
          <w:sz w:val="24"/>
          <w:szCs w:val="24"/>
        </w:rPr>
      </w:pPr>
      <w:r w:rsidRPr="00C13F1F">
        <w:rPr>
          <w:rFonts w:ascii="Times New Roman" w:hAnsi="Times New Roman" w:cs="Times New Roman"/>
          <w:color w:val="000000" w:themeColor="text1"/>
          <w:sz w:val="24"/>
          <w:szCs w:val="24"/>
        </w:rPr>
        <w:t>Thermogravimetric Analys</w:t>
      </w:r>
      <w:r w:rsidR="00FB6ED8">
        <w:rPr>
          <w:rFonts w:ascii="Times New Roman" w:hAnsi="Times New Roman" w:cs="Times New Roman"/>
          <w:color w:val="000000" w:themeColor="text1"/>
          <w:sz w:val="24"/>
          <w:szCs w:val="24"/>
        </w:rPr>
        <w:t>is</w:t>
      </w:r>
      <w:r w:rsidRPr="00C13F1F">
        <w:rPr>
          <w:rFonts w:ascii="Times New Roman" w:hAnsi="Times New Roman" w:cs="Times New Roman"/>
          <w:color w:val="000000" w:themeColor="text1"/>
          <w:sz w:val="24"/>
          <w:szCs w:val="24"/>
        </w:rPr>
        <w:t xml:space="preserve"> (TGA), </w:t>
      </w:r>
      <w:r w:rsidR="00271502" w:rsidRPr="00C13F1F">
        <w:rPr>
          <w:rFonts w:ascii="Times New Roman" w:hAnsi="Times New Roman" w:cs="Times New Roman"/>
          <w:color w:val="000000" w:themeColor="text1"/>
          <w:sz w:val="24"/>
          <w:szCs w:val="24"/>
        </w:rPr>
        <w:t>X-ray Diffraction (</w:t>
      </w:r>
      <w:r w:rsidRPr="00C13F1F">
        <w:rPr>
          <w:rFonts w:ascii="Times New Roman" w:hAnsi="Times New Roman" w:cs="Times New Roman"/>
          <w:color w:val="000000" w:themeColor="text1"/>
          <w:sz w:val="24"/>
          <w:szCs w:val="24"/>
        </w:rPr>
        <w:t>XRD</w:t>
      </w:r>
      <w:r w:rsidR="00271502" w:rsidRPr="00C13F1F">
        <w:rPr>
          <w:rFonts w:ascii="Times New Roman" w:hAnsi="Times New Roman" w:cs="Times New Roman"/>
          <w:color w:val="000000" w:themeColor="text1"/>
          <w:sz w:val="24"/>
          <w:szCs w:val="24"/>
        </w:rPr>
        <w:t>)</w:t>
      </w:r>
      <w:r w:rsidRPr="00C13F1F">
        <w:rPr>
          <w:rFonts w:ascii="Times New Roman" w:hAnsi="Times New Roman" w:cs="Times New Roman"/>
          <w:color w:val="000000" w:themeColor="text1"/>
          <w:sz w:val="24"/>
          <w:szCs w:val="24"/>
        </w:rPr>
        <w:t xml:space="preserve">, Mercury </w:t>
      </w:r>
      <w:r w:rsidR="00470C4A" w:rsidRPr="00C13F1F">
        <w:rPr>
          <w:rFonts w:ascii="Times New Roman" w:hAnsi="Times New Roman" w:cs="Times New Roman"/>
          <w:color w:val="000000" w:themeColor="text1"/>
          <w:sz w:val="24"/>
          <w:szCs w:val="24"/>
        </w:rPr>
        <w:t>Intrusion Porisimetry</w:t>
      </w:r>
      <w:r w:rsidRPr="00C13F1F">
        <w:rPr>
          <w:rFonts w:ascii="Times New Roman" w:hAnsi="Times New Roman" w:cs="Times New Roman"/>
          <w:color w:val="000000" w:themeColor="text1"/>
          <w:sz w:val="24"/>
          <w:szCs w:val="24"/>
        </w:rPr>
        <w:t xml:space="preserve">, FeO analysis and Sinter Pot </w:t>
      </w:r>
      <w:r w:rsidR="00FB6ED8">
        <w:rPr>
          <w:rFonts w:ascii="Times New Roman" w:hAnsi="Times New Roman" w:cs="Times New Roman"/>
          <w:color w:val="000000" w:themeColor="text1"/>
          <w:sz w:val="24"/>
          <w:szCs w:val="24"/>
        </w:rPr>
        <w:t xml:space="preserve">trials </w:t>
      </w:r>
      <w:r w:rsidRPr="00C13F1F">
        <w:rPr>
          <w:rFonts w:ascii="Times New Roman" w:hAnsi="Times New Roman" w:cs="Times New Roman"/>
          <w:color w:val="000000" w:themeColor="text1"/>
          <w:sz w:val="24"/>
          <w:szCs w:val="24"/>
        </w:rPr>
        <w:t>to assess waste stream behaviour</w:t>
      </w:r>
    </w:p>
    <w:p w14:paraId="4E6C5153" w14:textId="60531E35" w:rsidR="00344798" w:rsidRPr="00C13F1F" w:rsidRDefault="00344798" w:rsidP="00496EC4">
      <w:pPr>
        <w:pStyle w:val="ListParagraph"/>
        <w:numPr>
          <w:ilvl w:val="0"/>
          <w:numId w:val="13"/>
        </w:numPr>
        <w:spacing w:line="360" w:lineRule="auto"/>
        <w:rPr>
          <w:rFonts w:ascii="Times New Roman" w:hAnsi="Times New Roman" w:cs="Times New Roman"/>
          <w:color w:val="000000" w:themeColor="text1"/>
          <w:sz w:val="24"/>
          <w:szCs w:val="24"/>
        </w:rPr>
      </w:pPr>
      <w:r w:rsidRPr="00C13F1F">
        <w:rPr>
          <w:rFonts w:ascii="Times New Roman" w:hAnsi="Times New Roman" w:cs="Times New Roman"/>
          <w:color w:val="000000" w:themeColor="text1"/>
          <w:sz w:val="24"/>
          <w:szCs w:val="24"/>
        </w:rPr>
        <w:t>Environmental viability</w:t>
      </w:r>
      <w:r w:rsidR="00FB1657" w:rsidRPr="00C13F1F">
        <w:rPr>
          <w:rFonts w:ascii="Times New Roman" w:hAnsi="Times New Roman" w:cs="Times New Roman"/>
          <w:color w:val="000000" w:themeColor="text1"/>
          <w:sz w:val="24"/>
          <w:szCs w:val="24"/>
        </w:rPr>
        <w:t>.</w:t>
      </w:r>
    </w:p>
    <w:p w14:paraId="074DDE17" w14:textId="6FB640F3" w:rsidR="00734161" w:rsidRDefault="00344798" w:rsidP="00496EC4">
      <w:pPr>
        <w:pStyle w:val="ListParagraph"/>
        <w:numPr>
          <w:ilvl w:val="1"/>
          <w:numId w:val="13"/>
        </w:numPr>
        <w:spacing w:line="360" w:lineRule="auto"/>
        <w:rPr>
          <w:rFonts w:ascii="Times New Roman" w:hAnsi="Times New Roman" w:cs="Times New Roman"/>
          <w:color w:val="000000" w:themeColor="text1"/>
          <w:sz w:val="24"/>
          <w:szCs w:val="24"/>
        </w:rPr>
      </w:pPr>
      <w:r w:rsidRPr="00C13F1F">
        <w:rPr>
          <w:rFonts w:ascii="Times New Roman" w:hAnsi="Times New Roman" w:cs="Times New Roman"/>
          <w:color w:val="000000" w:themeColor="text1"/>
          <w:sz w:val="24"/>
          <w:szCs w:val="24"/>
        </w:rPr>
        <w:t xml:space="preserve">Apply </w:t>
      </w:r>
      <w:r w:rsidR="00FB6ED8">
        <w:rPr>
          <w:rFonts w:ascii="Times New Roman" w:hAnsi="Times New Roman" w:cs="Times New Roman"/>
          <w:color w:val="000000" w:themeColor="text1"/>
          <w:sz w:val="24"/>
          <w:szCs w:val="24"/>
        </w:rPr>
        <w:t xml:space="preserve">a </w:t>
      </w:r>
      <w:r w:rsidRPr="00C13F1F">
        <w:rPr>
          <w:rFonts w:ascii="Times New Roman" w:hAnsi="Times New Roman" w:cs="Times New Roman"/>
          <w:color w:val="000000" w:themeColor="text1"/>
          <w:sz w:val="24"/>
          <w:szCs w:val="24"/>
        </w:rPr>
        <w:t>LCA study on substituting waste stream in steel process</w:t>
      </w:r>
      <w:r w:rsidR="00FB6ED8">
        <w:rPr>
          <w:rFonts w:ascii="Times New Roman" w:hAnsi="Times New Roman" w:cs="Times New Roman"/>
          <w:color w:val="000000" w:themeColor="text1"/>
          <w:sz w:val="24"/>
          <w:szCs w:val="24"/>
        </w:rPr>
        <w:t>ing</w:t>
      </w:r>
      <w:r w:rsidRPr="00C13F1F">
        <w:rPr>
          <w:rFonts w:ascii="Times New Roman" w:hAnsi="Times New Roman" w:cs="Times New Roman"/>
          <w:color w:val="000000" w:themeColor="text1"/>
          <w:sz w:val="24"/>
          <w:szCs w:val="24"/>
        </w:rPr>
        <w:t xml:space="preserve"> to assess environmental impac</w:t>
      </w:r>
      <w:r w:rsidR="00FB1657" w:rsidRPr="00C13F1F">
        <w:rPr>
          <w:rFonts w:ascii="Times New Roman" w:hAnsi="Times New Roman" w:cs="Times New Roman"/>
          <w:color w:val="000000" w:themeColor="text1"/>
          <w:sz w:val="24"/>
          <w:szCs w:val="24"/>
        </w:rPr>
        <w:t>t</w:t>
      </w:r>
      <w:r w:rsidR="005A7F08">
        <w:rPr>
          <w:rFonts w:ascii="Times New Roman" w:hAnsi="Times New Roman" w:cs="Times New Roman"/>
          <w:color w:val="000000" w:themeColor="text1"/>
          <w:sz w:val="24"/>
          <w:szCs w:val="24"/>
        </w:rPr>
        <w:t>, in particular the sinter plant.</w:t>
      </w:r>
    </w:p>
    <w:p w14:paraId="66E14E35" w14:textId="5DB70EE3" w:rsidR="00570873" w:rsidRPr="00734161" w:rsidRDefault="00734161" w:rsidP="00734161">
      <w:pPr>
        <w:spacing w:after="160" w:line="259"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2705FEA" w14:textId="77777777" w:rsidR="00384571" w:rsidRDefault="00344798" w:rsidP="00384571">
      <w:pPr>
        <w:pStyle w:val="Heading1"/>
        <w:jc w:val="center"/>
        <w:rPr>
          <w:rFonts w:ascii="Times New Roman" w:hAnsi="Times New Roman" w:cs="Times New Roman"/>
          <w:color w:val="000000" w:themeColor="text1"/>
        </w:rPr>
      </w:pPr>
      <w:bookmarkStart w:id="13" w:name="_Toc518370500"/>
      <w:r w:rsidRPr="00384571">
        <w:rPr>
          <w:rFonts w:ascii="Times New Roman" w:hAnsi="Times New Roman" w:cs="Times New Roman"/>
          <w:color w:val="000000" w:themeColor="text1"/>
        </w:rPr>
        <w:lastRenderedPageBreak/>
        <w:t>2. Literature Review</w:t>
      </w:r>
      <w:bookmarkEnd w:id="13"/>
    </w:p>
    <w:p w14:paraId="4F2516EE" w14:textId="77777777" w:rsidR="00FB6ED8" w:rsidRPr="00D83F69" w:rsidRDefault="00FB6ED8" w:rsidP="00D83F69"/>
    <w:p w14:paraId="06C5158B" w14:textId="0A606218" w:rsidR="00C13F1F" w:rsidRDefault="00722A91" w:rsidP="00DE7EE1">
      <w:pPr>
        <w:pStyle w:val="Heading2"/>
        <w:rPr>
          <w:rFonts w:ascii="Times New Roman" w:hAnsi="Times New Roman" w:cs="Times New Roman"/>
          <w:color w:val="auto"/>
          <w:sz w:val="24"/>
          <w:szCs w:val="24"/>
        </w:rPr>
      </w:pPr>
      <w:bookmarkStart w:id="14" w:name="_Toc518370501"/>
      <w:r w:rsidRPr="00DE7EE1">
        <w:rPr>
          <w:rFonts w:ascii="Times New Roman" w:hAnsi="Times New Roman" w:cs="Times New Roman"/>
          <w:color w:val="auto"/>
          <w:sz w:val="24"/>
          <w:szCs w:val="24"/>
        </w:rPr>
        <w:t xml:space="preserve">2.1 </w:t>
      </w:r>
      <w:r w:rsidR="00DE7EE1" w:rsidRPr="00DE7EE1">
        <w:rPr>
          <w:rFonts w:ascii="Times New Roman" w:hAnsi="Times New Roman" w:cs="Times New Roman"/>
          <w:color w:val="auto"/>
          <w:sz w:val="24"/>
          <w:szCs w:val="24"/>
        </w:rPr>
        <w:t>Literature Review S</w:t>
      </w:r>
      <w:r w:rsidR="00C13F1F" w:rsidRPr="00DE7EE1">
        <w:rPr>
          <w:rFonts w:ascii="Times New Roman" w:hAnsi="Times New Roman" w:cs="Times New Roman"/>
          <w:color w:val="auto"/>
          <w:sz w:val="24"/>
          <w:szCs w:val="24"/>
        </w:rPr>
        <w:t>ummary</w:t>
      </w:r>
      <w:bookmarkEnd w:id="14"/>
    </w:p>
    <w:p w14:paraId="6F90EB07" w14:textId="77777777" w:rsidR="00FB6ED8" w:rsidRPr="00D83F69" w:rsidRDefault="00FB6ED8" w:rsidP="00D83F69"/>
    <w:p w14:paraId="51D8212E" w14:textId="4FBDFD66" w:rsidR="00C13F1F" w:rsidRPr="00722A91" w:rsidRDefault="00C13F1F" w:rsidP="00D83F69">
      <w:pPr>
        <w:spacing w:line="360" w:lineRule="auto"/>
        <w:jc w:val="both"/>
        <w:rPr>
          <w:rFonts w:ascii="Times New Roman" w:hAnsi="Times New Roman" w:cs="Times New Roman"/>
          <w:sz w:val="24"/>
          <w:szCs w:val="24"/>
        </w:rPr>
      </w:pPr>
      <w:r w:rsidRPr="00722A91">
        <w:rPr>
          <w:rFonts w:ascii="Times New Roman" w:hAnsi="Times New Roman" w:cs="Times New Roman"/>
          <w:sz w:val="24"/>
          <w:szCs w:val="24"/>
        </w:rPr>
        <w:t>This section</w:t>
      </w:r>
      <w:r w:rsidR="00092DEB" w:rsidRPr="00722A91">
        <w:rPr>
          <w:rFonts w:ascii="Times New Roman" w:hAnsi="Times New Roman" w:cs="Times New Roman"/>
          <w:sz w:val="24"/>
          <w:szCs w:val="24"/>
        </w:rPr>
        <w:t xml:space="preserve"> gives a detailed insight to all the relevant material necessary for this research. The section discusses the current environmental problems followed by a detailed insight to what work is being done to resolve this. The literature review then goes on to discuss </w:t>
      </w:r>
      <w:r w:rsidR="00722A91" w:rsidRPr="00722A91">
        <w:rPr>
          <w:rFonts w:ascii="Times New Roman" w:hAnsi="Times New Roman" w:cs="Times New Roman"/>
          <w:sz w:val="24"/>
          <w:szCs w:val="24"/>
        </w:rPr>
        <w:t xml:space="preserve">the </w:t>
      </w:r>
      <w:r w:rsidR="00092DEB" w:rsidRPr="00722A91">
        <w:rPr>
          <w:rFonts w:ascii="Times New Roman" w:hAnsi="Times New Roman" w:cs="Times New Roman"/>
          <w:sz w:val="24"/>
          <w:szCs w:val="24"/>
        </w:rPr>
        <w:t>i</w:t>
      </w:r>
      <w:r w:rsidR="00722A91" w:rsidRPr="00722A91">
        <w:rPr>
          <w:rFonts w:ascii="Times New Roman" w:hAnsi="Times New Roman" w:cs="Times New Roman"/>
          <w:sz w:val="24"/>
          <w:szCs w:val="24"/>
        </w:rPr>
        <w:t>ndustrial symbiosis theory and l</w:t>
      </w:r>
      <w:r w:rsidR="00092DEB" w:rsidRPr="00722A91">
        <w:rPr>
          <w:rFonts w:ascii="Times New Roman" w:hAnsi="Times New Roman" w:cs="Times New Roman"/>
          <w:sz w:val="24"/>
          <w:szCs w:val="24"/>
        </w:rPr>
        <w:t>ife cycle methodology.</w:t>
      </w:r>
    </w:p>
    <w:p w14:paraId="579378C6" w14:textId="54304252" w:rsidR="00344798" w:rsidRDefault="00E206FC" w:rsidP="000159CD">
      <w:pPr>
        <w:pStyle w:val="Heading2"/>
        <w:rPr>
          <w:rFonts w:ascii="Times New Roman" w:hAnsi="Times New Roman" w:cs="Times New Roman"/>
          <w:color w:val="000000" w:themeColor="text1"/>
          <w:sz w:val="24"/>
          <w:szCs w:val="24"/>
        </w:rPr>
      </w:pPr>
      <w:bookmarkStart w:id="15" w:name="_Toc518370502"/>
      <w:r>
        <w:rPr>
          <w:rFonts w:ascii="Times New Roman" w:hAnsi="Times New Roman" w:cs="Times New Roman"/>
          <w:color w:val="000000" w:themeColor="text1"/>
          <w:sz w:val="24"/>
          <w:szCs w:val="24"/>
        </w:rPr>
        <w:t>2.2</w:t>
      </w:r>
      <w:r w:rsidR="00344798" w:rsidRPr="00B036F6">
        <w:rPr>
          <w:rFonts w:ascii="Times New Roman" w:hAnsi="Times New Roman" w:cs="Times New Roman"/>
          <w:color w:val="000000" w:themeColor="text1"/>
          <w:sz w:val="24"/>
          <w:szCs w:val="24"/>
        </w:rPr>
        <w:t xml:space="preserve"> </w:t>
      </w:r>
      <w:r w:rsidR="00AF601F" w:rsidRPr="00B036F6">
        <w:rPr>
          <w:rFonts w:ascii="Times New Roman" w:hAnsi="Times New Roman" w:cs="Times New Roman"/>
          <w:color w:val="000000" w:themeColor="text1"/>
          <w:sz w:val="24"/>
          <w:szCs w:val="24"/>
        </w:rPr>
        <w:t>World</w:t>
      </w:r>
      <w:r w:rsidR="00344798" w:rsidRPr="00B036F6">
        <w:rPr>
          <w:rFonts w:ascii="Times New Roman" w:hAnsi="Times New Roman" w:cs="Times New Roman"/>
          <w:color w:val="000000" w:themeColor="text1"/>
          <w:sz w:val="24"/>
          <w:szCs w:val="24"/>
        </w:rPr>
        <w:t xml:space="preserve"> </w:t>
      </w:r>
      <w:r w:rsidR="007853BB" w:rsidRPr="00B036F6">
        <w:rPr>
          <w:rFonts w:ascii="Times New Roman" w:hAnsi="Times New Roman" w:cs="Times New Roman"/>
          <w:color w:val="000000" w:themeColor="text1"/>
          <w:sz w:val="24"/>
          <w:szCs w:val="24"/>
        </w:rPr>
        <w:t>e</w:t>
      </w:r>
      <w:r w:rsidR="00344798" w:rsidRPr="00B036F6">
        <w:rPr>
          <w:rFonts w:ascii="Times New Roman" w:hAnsi="Times New Roman" w:cs="Times New Roman"/>
          <w:color w:val="000000" w:themeColor="text1"/>
          <w:sz w:val="24"/>
          <w:szCs w:val="24"/>
        </w:rPr>
        <w:t>mission and energy</w:t>
      </w:r>
      <w:bookmarkEnd w:id="15"/>
      <w:r w:rsidR="00344798" w:rsidRPr="00B036F6">
        <w:rPr>
          <w:rFonts w:ascii="Times New Roman" w:hAnsi="Times New Roman" w:cs="Times New Roman"/>
          <w:color w:val="000000" w:themeColor="text1"/>
          <w:sz w:val="24"/>
          <w:szCs w:val="24"/>
        </w:rPr>
        <w:t xml:space="preserve"> </w:t>
      </w:r>
    </w:p>
    <w:p w14:paraId="6EB8428D" w14:textId="77777777" w:rsidR="00FB6ED8" w:rsidRPr="00D83F69" w:rsidRDefault="00FB6ED8" w:rsidP="00D83F69"/>
    <w:p w14:paraId="4F8D1946" w14:textId="3DE6A47C"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Greenhouse gas (GHG) levels have </w:t>
      </w:r>
      <w:r w:rsidR="00A3345D">
        <w:rPr>
          <w:rFonts w:ascii="Times New Roman" w:hAnsi="Times New Roman" w:cs="Times New Roman"/>
          <w:color w:val="000000" w:themeColor="text1"/>
          <w:sz w:val="24"/>
          <w:szCs w:val="24"/>
        </w:rPr>
        <w:t xml:space="preserve">continued to rise </w:t>
      </w:r>
      <w:r w:rsidRPr="00B036F6">
        <w:rPr>
          <w:rFonts w:ascii="Times New Roman" w:hAnsi="Times New Roman" w:cs="Times New Roman"/>
          <w:color w:val="000000" w:themeColor="text1"/>
          <w:sz w:val="24"/>
          <w:szCs w:val="24"/>
        </w:rPr>
        <w:t xml:space="preserve">since the start </w:t>
      </w:r>
      <w:r w:rsidR="00A3345D">
        <w:rPr>
          <w:rFonts w:ascii="Times New Roman" w:hAnsi="Times New Roman" w:cs="Times New Roman"/>
          <w:color w:val="000000" w:themeColor="text1"/>
          <w:sz w:val="24"/>
          <w:szCs w:val="24"/>
        </w:rPr>
        <w:t>of the industrial revolution. However,</w:t>
      </w:r>
      <w:r w:rsidRPr="00B036F6">
        <w:rPr>
          <w:rFonts w:ascii="Times New Roman" w:hAnsi="Times New Roman" w:cs="Times New Roman"/>
          <w:color w:val="000000" w:themeColor="text1"/>
          <w:sz w:val="24"/>
          <w:szCs w:val="24"/>
        </w:rPr>
        <w:t xml:space="preserve"> it has only been </w:t>
      </w:r>
      <w:r w:rsidR="00A3345D">
        <w:rPr>
          <w:rFonts w:ascii="Times New Roman" w:hAnsi="Times New Roman" w:cs="Times New Roman"/>
          <w:color w:val="000000" w:themeColor="text1"/>
          <w:sz w:val="24"/>
          <w:szCs w:val="24"/>
        </w:rPr>
        <w:t>during the</w:t>
      </w:r>
      <w:r w:rsidRPr="00B036F6">
        <w:rPr>
          <w:rFonts w:ascii="Times New Roman" w:hAnsi="Times New Roman" w:cs="Times New Roman"/>
          <w:color w:val="000000" w:themeColor="text1"/>
          <w:sz w:val="24"/>
          <w:szCs w:val="24"/>
        </w:rPr>
        <w:t xml:space="preserve"> last few decades that GHG have become</w:t>
      </w:r>
      <w:r w:rsidR="00A3345D">
        <w:rPr>
          <w:rFonts w:ascii="Times New Roman" w:hAnsi="Times New Roman" w:cs="Times New Roman"/>
          <w:color w:val="000000" w:themeColor="text1"/>
          <w:sz w:val="24"/>
          <w:szCs w:val="24"/>
        </w:rPr>
        <w:t xml:space="preserve"> an</w:t>
      </w:r>
      <w:r w:rsidRPr="00B036F6">
        <w:rPr>
          <w:rFonts w:ascii="Times New Roman" w:hAnsi="Times New Roman" w:cs="Times New Roman"/>
          <w:color w:val="000000" w:themeColor="text1"/>
          <w:sz w:val="24"/>
          <w:szCs w:val="24"/>
        </w:rPr>
        <w:t xml:space="preserve"> issue of </w:t>
      </w:r>
      <w:r w:rsidR="00A3345D">
        <w:rPr>
          <w:rFonts w:ascii="Times New Roman" w:hAnsi="Times New Roman" w:cs="Times New Roman"/>
          <w:color w:val="000000" w:themeColor="text1"/>
          <w:sz w:val="24"/>
          <w:szCs w:val="24"/>
        </w:rPr>
        <w:t>serious concern</w:t>
      </w:r>
      <w:r w:rsidRPr="00B036F6">
        <w:rPr>
          <w:rFonts w:ascii="Times New Roman" w:hAnsi="Times New Roman" w:cs="Times New Roman"/>
          <w:color w:val="000000" w:themeColor="text1"/>
          <w:sz w:val="24"/>
          <w:szCs w:val="24"/>
        </w:rPr>
        <w:t>. The total amount of GHG has increased significantly from 1970-2010. Despite climate change mitigation policies</w:t>
      </w:r>
      <w:r w:rsidR="0010620E"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we ha</w:t>
      </w:r>
      <w:r w:rsidR="00A3345D">
        <w:rPr>
          <w:rFonts w:ascii="Times New Roman" w:hAnsi="Times New Roman" w:cs="Times New Roman"/>
          <w:color w:val="000000" w:themeColor="text1"/>
          <w:sz w:val="24"/>
          <w:szCs w:val="24"/>
        </w:rPr>
        <w:t>ve seen GHG emissions grow. On a</w:t>
      </w:r>
      <w:r w:rsidRPr="00B036F6">
        <w:rPr>
          <w:rFonts w:ascii="Times New Roman" w:hAnsi="Times New Roman" w:cs="Times New Roman"/>
          <w:color w:val="000000" w:themeColor="text1"/>
          <w:sz w:val="24"/>
          <w:szCs w:val="24"/>
        </w:rPr>
        <w:t>verage, 1 gigatonne carbon dioxide equivalent (Gt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eq) was emitted per year from 2000-2010 compared to 0.4 GtCO</w:t>
      </w:r>
      <w:r w:rsidRPr="00B036F6">
        <w:rPr>
          <w:rFonts w:ascii="Times New Roman" w:hAnsi="Times New Roman" w:cs="Times New Roman"/>
          <w:color w:val="000000" w:themeColor="text1"/>
          <w:sz w:val="24"/>
          <w:szCs w:val="24"/>
          <w:vertAlign w:val="subscript"/>
        </w:rPr>
        <w:t>2</w:t>
      </w:r>
      <w:r w:rsidR="00FB6ED8">
        <w:rPr>
          <w:rFonts w:ascii="Times New Roman" w:hAnsi="Times New Roman" w:cs="Times New Roman"/>
          <w:color w:val="000000" w:themeColor="text1"/>
          <w:sz w:val="24"/>
          <w:szCs w:val="24"/>
          <w:vertAlign w:val="subscript"/>
        </w:rPr>
        <w:t xml:space="preserve"> </w:t>
      </w:r>
      <w:r w:rsidRPr="00B036F6">
        <w:rPr>
          <w:rFonts w:ascii="Times New Roman" w:hAnsi="Times New Roman" w:cs="Times New Roman"/>
          <w:color w:val="000000" w:themeColor="text1"/>
          <w:sz w:val="24"/>
          <w:szCs w:val="24"/>
        </w:rPr>
        <w:t xml:space="preserve">per year from 1970-2000 </w:t>
      </w:r>
      <w:sdt>
        <w:sdtPr>
          <w:rPr>
            <w:rFonts w:ascii="Times New Roman" w:hAnsi="Times New Roman" w:cs="Times New Roman"/>
            <w:color w:val="000000" w:themeColor="text1"/>
            <w:sz w:val="24"/>
            <w:szCs w:val="24"/>
          </w:rPr>
          <w:id w:val="-504667673"/>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IPC14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IPCC, 2014)</w:t>
          </w:r>
          <w:r w:rsidRPr="00B036F6">
            <w:rPr>
              <w:rFonts w:ascii="Times New Roman" w:hAnsi="Times New Roman" w:cs="Times New Roman"/>
              <w:color w:val="000000" w:themeColor="text1"/>
              <w:sz w:val="24"/>
              <w:szCs w:val="24"/>
            </w:rPr>
            <w:fldChar w:fldCharType="end"/>
          </w:r>
        </w:sdtContent>
      </w:sdt>
    </w:p>
    <w:p w14:paraId="730F67FF" w14:textId="09AED4E3"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In order to attempt to reduce GHG levels, the Kyoto protocol was put in place to help prevent climate change. The Kyoto protocol is an extension of the 1992 United Nation Framework Convention on Climate Change which commits state parties to reduce GHG emission. The Kyoto protocol is based on two principals; 1) global warming exists and 2) man-made 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emissions have caused it. The protocol was adopted in 1997 and enforced in 2005. </w:t>
      </w:r>
      <w:r w:rsidR="00336AB6" w:rsidRPr="00B036F6">
        <w:rPr>
          <w:rFonts w:ascii="Times New Roman" w:hAnsi="Times New Roman" w:cs="Times New Roman"/>
          <w:color w:val="000000" w:themeColor="text1"/>
          <w:sz w:val="24"/>
          <w:szCs w:val="24"/>
        </w:rPr>
        <w:t>Currently,</w:t>
      </w:r>
      <w:r w:rsidRPr="00B036F6">
        <w:rPr>
          <w:rFonts w:ascii="Times New Roman" w:hAnsi="Times New Roman" w:cs="Times New Roman"/>
          <w:color w:val="000000" w:themeColor="text1"/>
          <w:sz w:val="24"/>
          <w:szCs w:val="24"/>
        </w:rPr>
        <w:t xml:space="preserve"> there are 192 parties committed to the protocol.  The main objective to the Kyoto protocol is to control emission of the main anthropogenic (caused by humans) GHG’s that reflect the primary national difference in GHG </w:t>
      </w:r>
      <w:r w:rsidR="00B036F6" w:rsidRPr="00B036F6">
        <w:rPr>
          <w:rFonts w:ascii="Times New Roman" w:hAnsi="Times New Roman" w:cs="Times New Roman"/>
          <w:color w:val="000000" w:themeColor="text1"/>
          <w:sz w:val="24"/>
          <w:szCs w:val="24"/>
        </w:rPr>
        <w:t>emissions, wealth</w:t>
      </w:r>
      <w:r w:rsidRPr="00B036F6">
        <w:rPr>
          <w:rFonts w:ascii="Times New Roman" w:hAnsi="Times New Roman" w:cs="Times New Roman"/>
          <w:color w:val="000000" w:themeColor="text1"/>
          <w:sz w:val="24"/>
          <w:szCs w:val="24"/>
        </w:rPr>
        <w:t xml:space="preserve"> and capacity to make the reduction </w:t>
      </w:r>
      <w:sdt>
        <w:sdtPr>
          <w:rPr>
            <w:rFonts w:ascii="Times New Roman" w:hAnsi="Times New Roman" w:cs="Times New Roman"/>
            <w:color w:val="000000" w:themeColor="text1"/>
            <w:sz w:val="24"/>
            <w:szCs w:val="24"/>
          </w:rPr>
          <w:id w:val="-67190528"/>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Gru04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Grubb, 2004)</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This means that in some countries GHG emissions need to be reduced whereas in </w:t>
      </w:r>
      <w:r w:rsidR="00A3345D">
        <w:rPr>
          <w:rFonts w:ascii="Times New Roman" w:hAnsi="Times New Roman" w:cs="Times New Roman"/>
          <w:color w:val="000000" w:themeColor="text1"/>
          <w:sz w:val="24"/>
          <w:szCs w:val="24"/>
        </w:rPr>
        <w:t>other</w:t>
      </w:r>
      <w:r w:rsidRPr="00B036F6">
        <w:rPr>
          <w:rFonts w:ascii="Times New Roman" w:hAnsi="Times New Roman" w:cs="Times New Roman"/>
          <w:color w:val="000000" w:themeColor="text1"/>
          <w:sz w:val="24"/>
          <w:szCs w:val="24"/>
        </w:rPr>
        <w:t xml:space="preserve"> countries</w:t>
      </w:r>
      <w:r w:rsidR="00A3345D">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ey </w:t>
      </w:r>
      <w:r w:rsidR="00A3345D" w:rsidRPr="00B036F6">
        <w:rPr>
          <w:rFonts w:ascii="Times New Roman" w:hAnsi="Times New Roman" w:cs="Times New Roman"/>
          <w:color w:val="000000" w:themeColor="text1"/>
          <w:sz w:val="24"/>
          <w:szCs w:val="24"/>
        </w:rPr>
        <w:t>can</w:t>
      </w:r>
      <w:r w:rsidRPr="00B036F6">
        <w:rPr>
          <w:rFonts w:ascii="Times New Roman" w:hAnsi="Times New Roman" w:cs="Times New Roman"/>
          <w:color w:val="000000" w:themeColor="text1"/>
          <w:sz w:val="24"/>
          <w:szCs w:val="24"/>
        </w:rPr>
        <w:t xml:space="preserve"> </w:t>
      </w:r>
      <w:r w:rsidR="00A3345D">
        <w:rPr>
          <w:rFonts w:ascii="Times New Roman" w:hAnsi="Times New Roman" w:cs="Times New Roman"/>
          <w:color w:val="000000" w:themeColor="text1"/>
          <w:sz w:val="24"/>
          <w:szCs w:val="24"/>
        </w:rPr>
        <w:t>be increased</w:t>
      </w:r>
      <w:r w:rsidRPr="00B036F6">
        <w:rPr>
          <w:rFonts w:ascii="Times New Roman" w:hAnsi="Times New Roman" w:cs="Times New Roman"/>
          <w:color w:val="000000" w:themeColor="text1"/>
          <w:sz w:val="24"/>
          <w:szCs w:val="24"/>
        </w:rPr>
        <w:t xml:space="preserve">. The protocol is </w:t>
      </w:r>
      <w:r w:rsidR="00A3345D">
        <w:rPr>
          <w:rFonts w:ascii="Times New Roman" w:hAnsi="Times New Roman" w:cs="Times New Roman"/>
          <w:color w:val="000000" w:themeColor="text1"/>
          <w:sz w:val="24"/>
          <w:szCs w:val="24"/>
        </w:rPr>
        <w:t>based around</w:t>
      </w:r>
      <w:r w:rsidRPr="00B036F6">
        <w:rPr>
          <w:rFonts w:ascii="Times New Roman" w:hAnsi="Times New Roman" w:cs="Times New Roman"/>
          <w:color w:val="000000" w:themeColor="text1"/>
          <w:sz w:val="24"/>
          <w:szCs w:val="24"/>
        </w:rPr>
        <w:t xml:space="preserve"> finding a balance which benefits the world </w:t>
      </w:r>
      <w:r w:rsidR="00A3345D" w:rsidRPr="00B036F6">
        <w:rPr>
          <w:rFonts w:ascii="Times New Roman" w:hAnsi="Times New Roman" w:cs="Times New Roman"/>
          <w:color w:val="000000" w:themeColor="text1"/>
          <w:sz w:val="24"/>
          <w:szCs w:val="24"/>
        </w:rPr>
        <w:t>and not</w:t>
      </w:r>
      <w:r w:rsidRPr="00B036F6">
        <w:rPr>
          <w:rFonts w:ascii="Times New Roman" w:hAnsi="Times New Roman" w:cs="Times New Roman"/>
          <w:color w:val="000000" w:themeColor="text1"/>
          <w:sz w:val="24"/>
          <w:szCs w:val="24"/>
        </w:rPr>
        <w:t xml:space="preserve"> one particular country.</w:t>
      </w:r>
    </w:p>
    <w:p w14:paraId="31158C1C" w14:textId="1BB35385"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In accordance with the Kyoto protocol, the</w:t>
      </w:r>
      <w:r w:rsidR="00A3345D">
        <w:rPr>
          <w:rFonts w:ascii="Times New Roman" w:hAnsi="Times New Roman" w:cs="Times New Roman"/>
          <w:color w:val="000000" w:themeColor="text1"/>
          <w:sz w:val="24"/>
          <w:szCs w:val="24"/>
        </w:rPr>
        <w:t xml:space="preserve"> UK introduced the Climate Change A</w:t>
      </w:r>
      <w:r w:rsidRPr="00B036F6">
        <w:rPr>
          <w:rFonts w:ascii="Times New Roman" w:hAnsi="Times New Roman" w:cs="Times New Roman"/>
          <w:color w:val="000000" w:themeColor="text1"/>
          <w:sz w:val="24"/>
          <w:szCs w:val="24"/>
        </w:rPr>
        <w:t xml:space="preserve">ct 2008 which is a legally binding target that the UK </w:t>
      </w:r>
      <w:r w:rsidR="00EC4A6D" w:rsidRPr="00B036F6">
        <w:rPr>
          <w:rFonts w:ascii="Times New Roman" w:hAnsi="Times New Roman" w:cs="Times New Roman"/>
          <w:color w:val="000000" w:themeColor="text1"/>
          <w:sz w:val="24"/>
          <w:szCs w:val="24"/>
        </w:rPr>
        <w:t>is</w:t>
      </w:r>
      <w:r w:rsidRPr="00B036F6">
        <w:rPr>
          <w:rFonts w:ascii="Times New Roman" w:hAnsi="Times New Roman" w:cs="Times New Roman"/>
          <w:color w:val="000000" w:themeColor="text1"/>
          <w:sz w:val="24"/>
          <w:szCs w:val="24"/>
        </w:rPr>
        <w:t xml:space="preserve"> committed to achieving. The UK target is to reduce it</w:t>
      </w:r>
      <w:r w:rsidR="00A3345D">
        <w:rPr>
          <w:rFonts w:ascii="Times New Roman" w:hAnsi="Times New Roman" w:cs="Times New Roman"/>
          <w:color w:val="000000" w:themeColor="text1"/>
          <w:sz w:val="24"/>
          <w:szCs w:val="24"/>
        </w:rPr>
        <w:t xml:space="preserve">s emissions by 80% by 2050 and </w:t>
      </w:r>
      <w:r w:rsidR="00A3345D" w:rsidRPr="00B036F6">
        <w:rPr>
          <w:rFonts w:ascii="Times New Roman" w:hAnsi="Times New Roman" w:cs="Times New Roman"/>
          <w:color w:val="000000" w:themeColor="text1"/>
          <w:sz w:val="24"/>
          <w:szCs w:val="24"/>
        </w:rPr>
        <w:t>reduce</w:t>
      </w:r>
      <w:r w:rsidR="00A3345D">
        <w:rPr>
          <w:rFonts w:ascii="Times New Roman" w:hAnsi="Times New Roman" w:cs="Times New Roman"/>
          <w:color w:val="000000" w:themeColor="text1"/>
          <w:sz w:val="24"/>
          <w:szCs w:val="24"/>
        </w:rPr>
        <w:t xml:space="preserve"> 26% of</w:t>
      </w:r>
      <w:r w:rsidRPr="00B036F6">
        <w:rPr>
          <w:rFonts w:ascii="Times New Roman" w:hAnsi="Times New Roman" w:cs="Times New Roman"/>
          <w:color w:val="000000" w:themeColor="text1"/>
          <w:sz w:val="24"/>
          <w:szCs w:val="24"/>
        </w:rPr>
        <w:t xml:space="preserve"> </w:t>
      </w:r>
      <w:r w:rsidR="00A3345D">
        <w:rPr>
          <w:rFonts w:ascii="Times New Roman" w:hAnsi="Times New Roman" w:cs="Times New Roman"/>
          <w:color w:val="000000" w:themeColor="text1"/>
          <w:sz w:val="24"/>
          <w:szCs w:val="24"/>
        </w:rPr>
        <w:t xml:space="preserve">its </w:t>
      </w:r>
      <w:r w:rsidRPr="00B036F6">
        <w:rPr>
          <w:rFonts w:ascii="Times New Roman" w:hAnsi="Times New Roman" w:cs="Times New Roman"/>
          <w:color w:val="000000" w:themeColor="text1"/>
          <w:sz w:val="24"/>
          <w:szCs w:val="24"/>
        </w:rPr>
        <w:t>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by 2020.</w:t>
      </w:r>
      <w:r w:rsidR="00FB6ED8">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These reductions are made against levels recorded from 1990 </w:t>
      </w:r>
      <w:sdt>
        <w:sdtPr>
          <w:rPr>
            <w:rFonts w:ascii="Times New Roman" w:hAnsi="Times New Roman" w:cs="Times New Roman"/>
            <w:color w:val="000000" w:themeColor="text1"/>
            <w:sz w:val="24"/>
            <w:szCs w:val="24"/>
          </w:rPr>
          <w:id w:val="817384712"/>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DEC13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DECC, 2013)</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lastRenderedPageBreak/>
        <w:t xml:space="preserve">Emission readings from 2011 shows that a 26% reduction to that of 1990 levels was achieved. In the UK, the industry sector contributes to nearly a quarter of the UK total emissions </w:t>
      </w:r>
      <w:sdt>
        <w:sdtPr>
          <w:rPr>
            <w:rFonts w:ascii="Times New Roman" w:hAnsi="Times New Roman" w:cs="Times New Roman"/>
            <w:color w:val="000000" w:themeColor="text1"/>
            <w:sz w:val="24"/>
            <w:szCs w:val="24"/>
          </w:rPr>
          <w:id w:val="-791585873"/>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IPC14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IPCC, 2014)</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One of the main 8 sectors which </w:t>
      </w:r>
      <w:r w:rsidR="00EC4A6D" w:rsidRPr="00B036F6">
        <w:rPr>
          <w:rFonts w:ascii="Times New Roman" w:hAnsi="Times New Roman" w:cs="Times New Roman"/>
          <w:color w:val="000000" w:themeColor="text1"/>
          <w:sz w:val="24"/>
          <w:szCs w:val="24"/>
        </w:rPr>
        <w:t>contribute</w:t>
      </w:r>
      <w:r w:rsidRPr="00B036F6">
        <w:rPr>
          <w:rFonts w:ascii="Times New Roman" w:hAnsi="Times New Roman" w:cs="Times New Roman"/>
          <w:color w:val="000000" w:themeColor="text1"/>
          <w:sz w:val="24"/>
          <w:szCs w:val="24"/>
        </w:rPr>
        <w:t xml:space="preserve"> approximately a quarter of</w:t>
      </w:r>
      <w:r w:rsidR="00670050">
        <w:rPr>
          <w:rFonts w:ascii="Times New Roman" w:hAnsi="Times New Roman" w:cs="Times New Roman"/>
          <w:color w:val="000000" w:themeColor="text1"/>
          <w:sz w:val="24"/>
          <w:szCs w:val="24"/>
        </w:rPr>
        <w:t xml:space="preserve"> the UK total emissions is the iron and s</w:t>
      </w:r>
      <w:r w:rsidRPr="00B036F6">
        <w:rPr>
          <w:rFonts w:ascii="Times New Roman" w:hAnsi="Times New Roman" w:cs="Times New Roman"/>
          <w:color w:val="000000" w:themeColor="text1"/>
          <w:sz w:val="24"/>
          <w:szCs w:val="24"/>
        </w:rPr>
        <w:t>teel industry. The iron and steel industry contribution</w:t>
      </w:r>
      <w:r w:rsidR="00670050">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along with the other 7 sector</w:t>
      </w:r>
      <w:r w:rsidR="00670050">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produces 2% of the total UK GHG emissions emitted to the atmosphere. </w:t>
      </w:r>
    </w:p>
    <w:p w14:paraId="22ACEC5C" w14:textId="47D3BC65" w:rsidR="00344798" w:rsidRDefault="00E206FC" w:rsidP="000159CD">
      <w:pPr>
        <w:pStyle w:val="Heading2"/>
        <w:rPr>
          <w:rFonts w:ascii="Times New Roman" w:hAnsi="Times New Roman" w:cs="Times New Roman"/>
          <w:color w:val="000000" w:themeColor="text1"/>
          <w:sz w:val="24"/>
          <w:szCs w:val="24"/>
        </w:rPr>
      </w:pPr>
      <w:bookmarkStart w:id="16" w:name="_Toc518370503"/>
      <w:r>
        <w:rPr>
          <w:rFonts w:ascii="Times New Roman" w:hAnsi="Times New Roman" w:cs="Times New Roman"/>
          <w:color w:val="000000" w:themeColor="text1"/>
          <w:sz w:val="24"/>
          <w:szCs w:val="24"/>
        </w:rPr>
        <w:t>2.3</w:t>
      </w:r>
      <w:r w:rsidR="00344798" w:rsidRPr="00B036F6">
        <w:rPr>
          <w:rFonts w:ascii="Times New Roman" w:hAnsi="Times New Roman" w:cs="Times New Roman"/>
          <w:color w:val="000000" w:themeColor="text1"/>
          <w:sz w:val="24"/>
          <w:szCs w:val="24"/>
        </w:rPr>
        <w:t xml:space="preserve"> Steel Industry emission responsibilit</w:t>
      </w:r>
      <w:r w:rsidR="007853BB" w:rsidRPr="00B036F6">
        <w:rPr>
          <w:rFonts w:ascii="Times New Roman" w:hAnsi="Times New Roman" w:cs="Times New Roman"/>
          <w:color w:val="000000" w:themeColor="text1"/>
          <w:sz w:val="24"/>
          <w:szCs w:val="24"/>
        </w:rPr>
        <w:t>ies</w:t>
      </w:r>
      <w:bookmarkEnd w:id="16"/>
    </w:p>
    <w:p w14:paraId="1D824229" w14:textId="77777777" w:rsidR="00FB6ED8" w:rsidRPr="00D83F69" w:rsidRDefault="00FB6ED8" w:rsidP="00D83F69"/>
    <w:p w14:paraId="5EF44542" w14:textId="2E5E003F"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UK steel industry</w:t>
      </w:r>
      <w:r w:rsidR="00670050">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along with several other sectors</w:t>
      </w:r>
      <w:r w:rsidR="00670050">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contributes 2% </w:t>
      </w:r>
      <w:r w:rsidR="00670050">
        <w:rPr>
          <w:rFonts w:ascii="Times New Roman" w:hAnsi="Times New Roman" w:cs="Times New Roman"/>
          <w:color w:val="000000" w:themeColor="text1"/>
          <w:sz w:val="24"/>
          <w:szCs w:val="24"/>
        </w:rPr>
        <w:t>of the total UK GHG emissions (i</w:t>
      </w:r>
      <w:r w:rsidRPr="00B036F6">
        <w:rPr>
          <w:rFonts w:ascii="Times New Roman" w:hAnsi="Times New Roman" w:cs="Times New Roman"/>
          <w:color w:val="000000" w:themeColor="text1"/>
          <w:sz w:val="24"/>
          <w:szCs w:val="24"/>
        </w:rPr>
        <w:t xml:space="preserve">ncluding fuel combustion). Emission readings between 1990-2011 produced by UK industries showed a reduction of 82% in energy consumption </w:t>
      </w:r>
      <w:sdt>
        <w:sdtPr>
          <w:rPr>
            <w:rFonts w:ascii="Times New Roman" w:hAnsi="Times New Roman" w:cs="Times New Roman"/>
            <w:color w:val="000000" w:themeColor="text1"/>
            <w:sz w:val="24"/>
            <w:szCs w:val="24"/>
          </w:rPr>
          <w:id w:val="-2073418569"/>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DEC13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DECC, 2013)</w:t>
          </w:r>
          <w:r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874495186"/>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Hur14 \l 2057 </w:instrText>
          </w:r>
          <w:r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Hurst, 2014)</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The reason for the decline in energy consumption is partially related to the decline in energy intensive industry reducing the amount of output produced. However</w:t>
      </w:r>
      <w:r w:rsidR="00670050">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e main reason</w:t>
      </w:r>
      <w:r w:rsidR="00670050">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w:t>
      </w:r>
      <w:r w:rsidR="00670050">
        <w:rPr>
          <w:rFonts w:ascii="Times New Roman" w:hAnsi="Times New Roman" w:cs="Times New Roman"/>
          <w:color w:val="000000" w:themeColor="text1"/>
          <w:sz w:val="24"/>
          <w:szCs w:val="24"/>
        </w:rPr>
        <w:t>for the</w:t>
      </w:r>
      <w:r w:rsidRPr="00B036F6">
        <w:rPr>
          <w:rFonts w:ascii="Times New Roman" w:hAnsi="Times New Roman" w:cs="Times New Roman"/>
          <w:color w:val="000000" w:themeColor="text1"/>
          <w:sz w:val="24"/>
          <w:szCs w:val="24"/>
        </w:rPr>
        <w:t xml:space="preserve"> </w:t>
      </w:r>
      <w:r w:rsidR="00500FB2" w:rsidRPr="00B036F6">
        <w:rPr>
          <w:rFonts w:ascii="Times New Roman" w:hAnsi="Times New Roman" w:cs="Times New Roman"/>
          <w:color w:val="000000" w:themeColor="text1"/>
          <w:sz w:val="24"/>
          <w:szCs w:val="24"/>
        </w:rPr>
        <w:t>i</w:t>
      </w:r>
      <w:r w:rsidRPr="00B036F6">
        <w:rPr>
          <w:rFonts w:ascii="Times New Roman" w:hAnsi="Times New Roman" w:cs="Times New Roman"/>
          <w:color w:val="000000" w:themeColor="text1"/>
          <w:sz w:val="24"/>
          <w:szCs w:val="24"/>
        </w:rPr>
        <w:t>mprovement in energy reduction</w:t>
      </w:r>
      <w:r w:rsidR="00670050">
        <w:rPr>
          <w:rFonts w:ascii="Times New Roman" w:hAnsi="Times New Roman" w:cs="Times New Roman"/>
          <w:color w:val="000000" w:themeColor="text1"/>
          <w:sz w:val="24"/>
          <w:szCs w:val="24"/>
        </w:rPr>
        <w:t xml:space="preserve"> was efficiency improvements in </w:t>
      </w:r>
      <w:r w:rsidRPr="00B036F6">
        <w:rPr>
          <w:rFonts w:ascii="Times New Roman" w:hAnsi="Times New Roman" w:cs="Times New Roman"/>
          <w:color w:val="000000" w:themeColor="text1"/>
          <w:sz w:val="24"/>
          <w:szCs w:val="24"/>
        </w:rPr>
        <w:t xml:space="preserve">electricity generation </w:t>
      </w:r>
      <w:r w:rsidR="00670050" w:rsidRPr="00B036F6">
        <w:rPr>
          <w:rFonts w:ascii="Times New Roman" w:hAnsi="Times New Roman" w:cs="Times New Roman"/>
          <w:color w:val="000000" w:themeColor="text1"/>
          <w:sz w:val="24"/>
          <w:szCs w:val="24"/>
        </w:rPr>
        <w:t>and the</w:t>
      </w:r>
      <w:r w:rsidRPr="00B036F6">
        <w:rPr>
          <w:rFonts w:ascii="Times New Roman" w:hAnsi="Times New Roman" w:cs="Times New Roman"/>
          <w:color w:val="000000" w:themeColor="text1"/>
          <w:sz w:val="24"/>
          <w:szCs w:val="24"/>
        </w:rPr>
        <w:t xml:space="preserve"> transformation process of primary fuels to secondary fuels </w:t>
      </w:r>
      <w:sdt>
        <w:sdtPr>
          <w:rPr>
            <w:rFonts w:ascii="Times New Roman" w:hAnsi="Times New Roman" w:cs="Times New Roman"/>
            <w:color w:val="000000" w:themeColor="text1"/>
            <w:sz w:val="24"/>
            <w:szCs w:val="24"/>
          </w:rPr>
          <w:id w:val="-1294518256"/>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Hur14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Hurst, 2014)</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The UK iron and steel industry are one of the eight largest UK industrial GHG </w:t>
      </w:r>
      <w:r w:rsidR="00083BD9" w:rsidRPr="00B036F6">
        <w:rPr>
          <w:rFonts w:ascii="Times New Roman" w:hAnsi="Times New Roman" w:cs="Times New Roman"/>
          <w:color w:val="000000" w:themeColor="text1"/>
          <w:sz w:val="24"/>
          <w:szCs w:val="24"/>
        </w:rPr>
        <w:t xml:space="preserve">emitters </w:t>
      </w:r>
      <w:sdt>
        <w:sdtPr>
          <w:rPr>
            <w:rFonts w:ascii="Times New Roman" w:hAnsi="Times New Roman" w:cs="Times New Roman"/>
            <w:color w:val="000000" w:themeColor="text1"/>
            <w:sz w:val="24"/>
            <w:szCs w:val="24"/>
          </w:rPr>
          <w:id w:val="765427325"/>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DEC15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DECC, 2015)</w:t>
          </w:r>
          <w:r w:rsidRPr="00B036F6">
            <w:rPr>
              <w:rFonts w:ascii="Times New Roman" w:hAnsi="Times New Roman" w:cs="Times New Roman"/>
              <w:color w:val="000000" w:themeColor="text1"/>
              <w:sz w:val="24"/>
              <w:szCs w:val="24"/>
            </w:rPr>
            <w:fldChar w:fldCharType="end"/>
          </w:r>
        </w:sdtContent>
      </w:sdt>
      <w:r w:rsidR="00670050">
        <w:rPr>
          <w:rFonts w:ascii="Times New Roman" w:hAnsi="Times New Roman" w:cs="Times New Roman"/>
          <w:color w:val="000000" w:themeColor="text1"/>
          <w:sz w:val="24"/>
          <w:szCs w:val="24"/>
        </w:rPr>
        <w:t>. The UK steel industry was one of</w:t>
      </w:r>
      <w:r w:rsidRPr="00B036F6">
        <w:rPr>
          <w:rFonts w:ascii="Times New Roman" w:hAnsi="Times New Roman" w:cs="Times New Roman"/>
          <w:color w:val="000000" w:themeColor="text1"/>
          <w:sz w:val="24"/>
          <w:szCs w:val="24"/>
        </w:rPr>
        <w:t xml:space="preserve"> the largest contributors to the decline in emission reduction, with the UK steel industry achieving a 40% reduction between 1978-2011. This is also due to a decrease in material output and process efficiency. Alt</w:t>
      </w:r>
      <w:r w:rsidR="00670050">
        <w:rPr>
          <w:rFonts w:ascii="Times New Roman" w:hAnsi="Times New Roman" w:cs="Times New Roman"/>
          <w:color w:val="000000" w:themeColor="text1"/>
          <w:sz w:val="24"/>
          <w:szCs w:val="24"/>
        </w:rPr>
        <w:t>hough the UK steel industry has</w:t>
      </w:r>
      <w:r w:rsidRPr="00B036F6">
        <w:rPr>
          <w:rFonts w:ascii="Times New Roman" w:hAnsi="Times New Roman" w:cs="Times New Roman"/>
          <w:color w:val="000000" w:themeColor="text1"/>
          <w:sz w:val="24"/>
          <w:szCs w:val="24"/>
        </w:rPr>
        <w:t xml:space="preserve"> made great strides in reducing their energy consumption, the world steel industry continues to be</w:t>
      </w:r>
      <w:r w:rsidR="00670050">
        <w:rPr>
          <w:rFonts w:ascii="Times New Roman" w:hAnsi="Times New Roman" w:cs="Times New Roman"/>
          <w:color w:val="000000" w:themeColor="text1"/>
          <w:sz w:val="24"/>
          <w:szCs w:val="24"/>
        </w:rPr>
        <w:t xml:space="preserve"> a heavy emitter</w:t>
      </w:r>
      <w:r w:rsidRPr="00B036F6">
        <w:rPr>
          <w:rFonts w:ascii="Times New Roman" w:hAnsi="Times New Roman" w:cs="Times New Roman"/>
          <w:color w:val="000000" w:themeColor="text1"/>
          <w:sz w:val="24"/>
          <w:szCs w:val="24"/>
        </w:rPr>
        <w:t xml:space="preserve"> of GHG</w:t>
      </w:r>
      <w:r w:rsidR="00670050">
        <w:rPr>
          <w:rFonts w:ascii="Times New Roman" w:hAnsi="Times New Roman" w:cs="Times New Roman"/>
          <w:color w:val="000000" w:themeColor="text1"/>
          <w:sz w:val="24"/>
          <w:szCs w:val="24"/>
        </w:rPr>
        <w:t>, with 7% world GHG coming from iron and s</w:t>
      </w:r>
      <w:r w:rsidRPr="00B036F6">
        <w:rPr>
          <w:rFonts w:ascii="Times New Roman" w:hAnsi="Times New Roman" w:cs="Times New Roman"/>
          <w:color w:val="000000" w:themeColor="text1"/>
          <w:sz w:val="24"/>
          <w:szCs w:val="24"/>
        </w:rPr>
        <w:t>teel manufacturing</w:t>
      </w:r>
      <w:sdt>
        <w:sdtPr>
          <w:rPr>
            <w:rFonts w:ascii="Times New Roman" w:hAnsi="Times New Roman" w:cs="Times New Roman"/>
            <w:color w:val="000000" w:themeColor="text1"/>
            <w:sz w:val="24"/>
            <w:szCs w:val="24"/>
          </w:rPr>
          <w:id w:val="-1386948403"/>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Fic12 \l 2057 </w:instrText>
          </w:r>
          <w:r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Fick, et al., 2012)</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06714035"/>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Car12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Carpenter, 2012)</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544904843"/>
          <w:citation/>
        </w:sdtPr>
        <w:sdtEndPr/>
        <w:sdtContent>
          <w:r w:rsidRPr="00B036F6">
            <w:rPr>
              <w:rFonts w:ascii="Times New Roman" w:hAnsi="Times New Roman" w:cs="Times New Roman"/>
              <w:color w:val="000000" w:themeColor="text1"/>
              <w:sz w:val="24"/>
              <w:szCs w:val="24"/>
            </w:rPr>
            <w:fldChar w:fldCharType="begin"/>
          </w:r>
          <w:r w:rsidR="00FF070D" w:rsidRPr="00B036F6">
            <w:rPr>
              <w:rFonts w:ascii="Times New Roman" w:hAnsi="Times New Roman" w:cs="Times New Roman"/>
              <w:color w:val="000000" w:themeColor="text1"/>
              <w:sz w:val="24"/>
              <w:szCs w:val="24"/>
            </w:rPr>
            <w:instrText xml:space="preserve">CITATION Wor15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WorldSteel Association, 2015)</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As mentioned in the background</w:t>
      </w:r>
      <w:r w:rsidR="00670050">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e reason for the high amount of emissions produced is due to its heavy </w:t>
      </w:r>
      <w:r w:rsidR="003A1ED1" w:rsidRPr="00B036F6">
        <w:rPr>
          <w:rFonts w:ascii="Times New Roman" w:hAnsi="Times New Roman" w:cs="Times New Roman"/>
          <w:color w:val="000000" w:themeColor="text1"/>
          <w:sz w:val="24"/>
          <w:szCs w:val="24"/>
        </w:rPr>
        <w:t>reliance of</w:t>
      </w:r>
      <w:r w:rsidRPr="00B036F6">
        <w:rPr>
          <w:rFonts w:ascii="Times New Roman" w:hAnsi="Times New Roman" w:cs="Times New Roman"/>
          <w:color w:val="000000" w:themeColor="text1"/>
          <w:sz w:val="24"/>
          <w:szCs w:val="24"/>
        </w:rPr>
        <w:t xml:space="preserve"> carbon fuels to act as an energy source and a reductant to convert iron ore to iron </w:t>
      </w:r>
      <w:sdt>
        <w:sdtPr>
          <w:rPr>
            <w:rFonts w:ascii="Times New Roman" w:hAnsi="Times New Roman" w:cs="Times New Roman"/>
            <w:color w:val="000000" w:themeColor="text1"/>
            <w:sz w:val="24"/>
            <w:szCs w:val="24"/>
          </w:rPr>
          <w:id w:val="-505676239"/>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Car12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Carpenter, 2012)</w:t>
          </w:r>
          <w:r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As a result of this heavy reliance, the need to change and consider a new approach is essential to reduce emissions further.</w:t>
      </w:r>
    </w:p>
    <w:p w14:paraId="5C11EBE3" w14:textId="35FFDA19" w:rsidR="00344798" w:rsidRDefault="00670050" w:rsidP="00D83F69">
      <w:pPr>
        <w:spacing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UK Climate Change Act 2008 has set </w:t>
      </w:r>
      <w:r w:rsidR="00344798" w:rsidRPr="00B036F6">
        <w:rPr>
          <w:rFonts w:ascii="Times New Roman" w:hAnsi="Times New Roman" w:cs="Times New Roman"/>
          <w:color w:val="000000" w:themeColor="text1"/>
          <w:sz w:val="24"/>
          <w:szCs w:val="24"/>
        </w:rPr>
        <w:t>a target to reduce carbon emissions by 80%</w:t>
      </w:r>
      <w:r>
        <w:rPr>
          <w:rFonts w:ascii="Times New Roman" w:hAnsi="Times New Roman" w:cs="Times New Roman"/>
          <w:color w:val="000000" w:themeColor="text1"/>
          <w:sz w:val="24"/>
          <w:szCs w:val="24"/>
        </w:rPr>
        <w:t xml:space="preserve"> of 1990’s levels by 2050. The Climate Change A</w:t>
      </w:r>
      <w:r w:rsidR="00344798" w:rsidRPr="00B036F6">
        <w:rPr>
          <w:rFonts w:ascii="Times New Roman" w:hAnsi="Times New Roman" w:cs="Times New Roman"/>
          <w:color w:val="000000" w:themeColor="text1"/>
          <w:sz w:val="24"/>
          <w:szCs w:val="24"/>
        </w:rPr>
        <w:t xml:space="preserve">ct 2008 is </w:t>
      </w:r>
      <w:r w:rsidR="00344798" w:rsidRPr="00570873">
        <w:rPr>
          <w:rFonts w:ascii="Times New Roman" w:hAnsi="Times New Roman" w:cs="Times New Roman"/>
          <w:color w:val="000000" w:themeColor="text1"/>
          <w:sz w:val="24"/>
          <w:szCs w:val="24"/>
        </w:rPr>
        <w:t xml:space="preserve">branched off from the Kyoto protocol. The Kyoto protocol allocates GHG reduction targets for each country, from which the countries own </w:t>
      </w:r>
      <w:r w:rsidR="00EC4A6D" w:rsidRPr="00570873">
        <w:rPr>
          <w:rFonts w:ascii="Times New Roman" w:hAnsi="Times New Roman" w:cs="Times New Roman"/>
          <w:color w:val="000000" w:themeColor="text1"/>
          <w:sz w:val="24"/>
          <w:szCs w:val="24"/>
        </w:rPr>
        <w:t>government,</w:t>
      </w:r>
      <w:r w:rsidR="00344798" w:rsidRPr="00570873">
        <w:rPr>
          <w:rFonts w:ascii="Times New Roman" w:hAnsi="Times New Roman" w:cs="Times New Roman"/>
          <w:color w:val="000000" w:themeColor="text1"/>
          <w:sz w:val="24"/>
          <w:szCs w:val="24"/>
        </w:rPr>
        <w:t xml:space="preserve"> are then left to enforce. The GHG set by the Kyoto protocol for the UK</w:t>
      </w:r>
      <w:r w:rsidRPr="00570873">
        <w:rPr>
          <w:rFonts w:ascii="Times New Roman" w:hAnsi="Times New Roman" w:cs="Times New Roman"/>
          <w:color w:val="000000" w:themeColor="text1"/>
          <w:sz w:val="24"/>
          <w:szCs w:val="24"/>
        </w:rPr>
        <w:t xml:space="preserve"> led to the creation of the UK Climate </w:t>
      </w:r>
      <w:r w:rsidRPr="00570873">
        <w:rPr>
          <w:rFonts w:ascii="Times New Roman" w:hAnsi="Times New Roman" w:cs="Times New Roman"/>
          <w:color w:val="000000" w:themeColor="text1"/>
          <w:sz w:val="24"/>
          <w:szCs w:val="24"/>
        </w:rPr>
        <w:lastRenderedPageBreak/>
        <w:t>Change A</w:t>
      </w:r>
      <w:r w:rsidR="00344798" w:rsidRPr="00570873">
        <w:rPr>
          <w:rFonts w:ascii="Times New Roman" w:hAnsi="Times New Roman" w:cs="Times New Roman"/>
          <w:color w:val="000000" w:themeColor="text1"/>
          <w:sz w:val="24"/>
          <w:szCs w:val="24"/>
        </w:rPr>
        <w:t>ct 2008</w:t>
      </w:r>
      <w:r w:rsidR="00570873" w:rsidRPr="00570873">
        <w:rPr>
          <w:rFonts w:ascii="Times New Roman" w:hAnsi="Times New Roman" w:cs="Times New Roman"/>
          <w:color w:val="000000" w:themeColor="text1"/>
          <w:sz w:val="24"/>
          <w:szCs w:val="24"/>
        </w:rPr>
        <w:t xml:space="preserve">. </w:t>
      </w:r>
      <w:r w:rsidR="00344798" w:rsidRPr="00570873">
        <w:rPr>
          <w:rFonts w:ascii="Times New Roman" w:hAnsi="Times New Roman" w:cs="Times New Roman"/>
          <w:color w:val="000000" w:themeColor="text1"/>
          <w:sz w:val="24"/>
          <w:szCs w:val="24"/>
        </w:rPr>
        <w:t xml:space="preserve">In order for this to be successfully driven and industry partners motivated to achieve the targeted GHG reduction, the climate change act has introduced a system of carbon budgets which provides a legally binding limit to the amount of emissions that can be produced in a successive </w:t>
      </w:r>
      <w:r w:rsidR="003A1ED1" w:rsidRPr="00570873">
        <w:rPr>
          <w:rFonts w:ascii="Times New Roman" w:hAnsi="Times New Roman" w:cs="Times New Roman"/>
          <w:color w:val="000000" w:themeColor="text1"/>
          <w:sz w:val="24"/>
          <w:szCs w:val="24"/>
        </w:rPr>
        <w:t>five-year</w:t>
      </w:r>
      <w:r w:rsidR="00344798" w:rsidRPr="00570873">
        <w:rPr>
          <w:rFonts w:ascii="Times New Roman" w:hAnsi="Times New Roman" w:cs="Times New Roman"/>
          <w:color w:val="000000" w:themeColor="text1"/>
          <w:sz w:val="24"/>
          <w:szCs w:val="24"/>
        </w:rPr>
        <w:t xml:space="preserve"> period, beginning from 2008.</w:t>
      </w:r>
    </w:p>
    <w:p w14:paraId="6971D10C" w14:textId="77777777" w:rsidR="00570873" w:rsidRDefault="00570873" w:rsidP="00570873">
      <w:pPr>
        <w:spacing w:line="360" w:lineRule="auto"/>
        <w:ind w:firstLine="720"/>
        <w:contextualSpacing/>
        <w:jc w:val="both"/>
        <w:rPr>
          <w:rFonts w:ascii="Times New Roman" w:hAnsi="Times New Roman" w:cs="Times New Roman"/>
          <w:color w:val="000000" w:themeColor="text1"/>
          <w:sz w:val="24"/>
          <w:szCs w:val="24"/>
        </w:rPr>
      </w:pPr>
    </w:p>
    <w:p w14:paraId="501B8823" w14:textId="5ADF9B8A" w:rsidR="00FB1657" w:rsidRPr="00B036F6" w:rsidRDefault="00570873" w:rsidP="00570873">
      <w:pPr>
        <w:pStyle w:val="Caption"/>
        <w:spacing w:line="360" w:lineRule="auto"/>
        <w:ind w:firstLine="720"/>
        <w:jc w:val="center"/>
        <w:rPr>
          <w:rFonts w:ascii="Times New Roman" w:hAnsi="Times New Roman" w:cs="Times New Roman"/>
          <w:color w:val="000000" w:themeColor="text1"/>
          <w:sz w:val="24"/>
          <w:szCs w:val="24"/>
        </w:rPr>
      </w:pPr>
      <w:bookmarkStart w:id="17" w:name="_Toc518370629"/>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4C5EBF">
        <w:rPr>
          <w:rFonts w:ascii="Times New Roman" w:hAnsi="Times New Roman" w:cs="Times New Roman"/>
          <w:b w:val="0"/>
          <w:noProof/>
          <w:color w:val="000000" w:themeColor="text1"/>
          <w:sz w:val="24"/>
          <w:szCs w:val="24"/>
        </w:rPr>
        <w:t>1</w:t>
      </w:r>
      <w:r w:rsidR="00711874">
        <w:rPr>
          <w:rFonts w:ascii="Times New Roman" w:hAnsi="Times New Roman" w:cs="Times New Roman"/>
          <w:b w:val="0"/>
          <w:color w:val="000000" w:themeColor="text1"/>
          <w:sz w:val="24"/>
          <w:szCs w:val="24"/>
        </w:rPr>
        <w:fldChar w:fldCharType="end"/>
      </w:r>
      <w:r w:rsidRPr="00B036F6">
        <w:rPr>
          <w:rFonts w:ascii="Times New Roman" w:hAnsi="Times New Roman" w:cs="Times New Roman"/>
          <w:b w:val="0"/>
          <w:color w:val="000000" w:themeColor="text1"/>
          <w:sz w:val="24"/>
          <w:szCs w:val="24"/>
        </w:rPr>
        <w:t xml:space="preserve"> </w:t>
      </w:r>
      <w:r w:rsidRPr="0043076D">
        <w:rPr>
          <w:rFonts w:ascii="Times New Roman" w:hAnsi="Times New Roman" w:cs="Times New Roman"/>
          <w:b w:val="0"/>
          <w:color w:val="000000" w:themeColor="text1"/>
          <w:sz w:val="24"/>
          <w:szCs w:val="24"/>
        </w:rPr>
        <w:t xml:space="preserve">Carbon Footprint budget for the </w:t>
      </w:r>
      <w:r w:rsidR="00EC4A6D" w:rsidRPr="00657E6A">
        <w:rPr>
          <w:rFonts w:ascii="Times New Roman" w:hAnsi="Times New Roman" w:cs="Times New Roman"/>
          <w:b w:val="0"/>
          <w:color w:val="000000" w:themeColor="text1"/>
          <w:sz w:val="24"/>
          <w:szCs w:val="24"/>
        </w:rPr>
        <w:t xml:space="preserve">UK </w:t>
      </w:r>
      <w:sdt>
        <w:sdtPr>
          <w:rPr>
            <w:rFonts w:ascii="Times New Roman" w:hAnsi="Times New Roman" w:cs="Times New Roman"/>
            <w:b w:val="0"/>
            <w:color w:val="000000" w:themeColor="text1"/>
            <w:sz w:val="24"/>
            <w:szCs w:val="24"/>
          </w:rPr>
          <w:id w:val="-1919470822"/>
          <w:citation/>
        </w:sdtPr>
        <w:sdtEndPr/>
        <w:sdtContent>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CITATION DEC11 \l 2057 </w:instrText>
          </w:r>
          <w:r w:rsidRPr="0043076D">
            <w:rPr>
              <w:rFonts w:ascii="Times New Roman" w:hAnsi="Times New Roman" w:cs="Times New Roman"/>
              <w:b w:val="0"/>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DECC, 2011)</w:t>
          </w:r>
          <w:r w:rsidRPr="0043076D">
            <w:rPr>
              <w:rFonts w:ascii="Times New Roman" w:hAnsi="Times New Roman" w:cs="Times New Roman"/>
              <w:b w:val="0"/>
              <w:color w:val="000000" w:themeColor="text1"/>
              <w:sz w:val="24"/>
              <w:szCs w:val="24"/>
            </w:rPr>
            <w:fldChar w:fldCharType="end"/>
          </w:r>
        </w:sdtContent>
      </w:sdt>
      <w:bookmarkEnd w:id="17"/>
    </w:p>
    <w:tbl>
      <w:tblPr>
        <w:tblW w:w="7920" w:type="dxa"/>
        <w:jc w:val="center"/>
        <w:tblLook w:val="04A0" w:firstRow="1" w:lastRow="0" w:firstColumn="1" w:lastColumn="0" w:noHBand="0" w:noVBand="1"/>
      </w:tblPr>
      <w:tblGrid>
        <w:gridCol w:w="2141"/>
        <w:gridCol w:w="1621"/>
        <w:gridCol w:w="1420"/>
        <w:gridCol w:w="1369"/>
        <w:gridCol w:w="1369"/>
      </w:tblGrid>
      <w:tr w:rsidR="00FB1657" w:rsidRPr="00B036F6" w14:paraId="25D7D50E" w14:textId="77777777" w:rsidTr="00570873">
        <w:trPr>
          <w:trHeight w:val="1215"/>
          <w:jc w:val="center"/>
        </w:trPr>
        <w:tc>
          <w:tcPr>
            <w:tcW w:w="2141" w:type="dxa"/>
            <w:tcBorders>
              <w:top w:val="single" w:sz="8" w:space="0" w:color="auto"/>
              <w:left w:val="single" w:sz="8" w:space="0" w:color="auto"/>
              <w:bottom w:val="single" w:sz="8" w:space="0" w:color="auto"/>
              <w:right w:val="single" w:sz="8" w:space="0" w:color="auto"/>
            </w:tcBorders>
            <w:shd w:val="clear" w:color="auto" w:fill="auto"/>
            <w:hideMark/>
          </w:tcPr>
          <w:p w14:paraId="52CD412C"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 </w:t>
            </w:r>
          </w:p>
        </w:tc>
        <w:tc>
          <w:tcPr>
            <w:tcW w:w="1621" w:type="dxa"/>
            <w:tcBorders>
              <w:top w:val="single" w:sz="8" w:space="0" w:color="auto"/>
              <w:left w:val="nil"/>
              <w:bottom w:val="single" w:sz="8" w:space="0" w:color="auto"/>
              <w:right w:val="single" w:sz="8" w:space="0" w:color="auto"/>
            </w:tcBorders>
            <w:shd w:val="clear" w:color="auto" w:fill="auto"/>
            <w:noWrap/>
            <w:hideMark/>
          </w:tcPr>
          <w:p w14:paraId="0F146AB4" w14:textId="77777777" w:rsidR="00644043"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 xml:space="preserve">First carbon budget </w:t>
            </w:r>
          </w:p>
          <w:p w14:paraId="5A99D5A1" w14:textId="77777777" w:rsidR="00644043" w:rsidRDefault="00644043" w:rsidP="00FB1657">
            <w:pPr>
              <w:spacing w:after="0" w:line="240" w:lineRule="auto"/>
              <w:jc w:val="both"/>
              <w:rPr>
                <w:rFonts w:ascii="Times New Roman" w:eastAsia="Times New Roman" w:hAnsi="Times New Roman" w:cs="Times New Roman"/>
                <w:color w:val="000000" w:themeColor="text1"/>
                <w:sz w:val="24"/>
                <w:szCs w:val="24"/>
                <w:lang w:eastAsia="en-GB"/>
              </w:rPr>
            </w:pPr>
          </w:p>
          <w:p w14:paraId="274A21EF" w14:textId="1D4E2979"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2008 - 12)</w:t>
            </w:r>
          </w:p>
        </w:tc>
        <w:tc>
          <w:tcPr>
            <w:tcW w:w="1420" w:type="dxa"/>
            <w:tcBorders>
              <w:top w:val="single" w:sz="8" w:space="0" w:color="auto"/>
              <w:left w:val="nil"/>
              <w:bottom w:val="single" w:sz="8" w:space="0" w:color="auto"/>
              <w:right w:val="single" w:sz="8" w:space="0" w:color="auto"/>
            </w:tcBorders>
            <w:shd w:val="clear" w:color="auto" w:fill="auto"/>
            <w:noWrap/>
            <w:hideMark/>
          </w:tcPr>
          <w:p w14:paraId="62048558"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Second carbon budget (2013 - 17)</w:t>
            </w:r>
          </w:p>
        </w:tc>
        <w:tc>
          <w:tcPr>
            <w:tcW w:w="1369" w:type="dxa"/>
            <w:tcBorders>
              <w:top w:val="single" w:sz="8" w:space="0" w:color="auto"/>
              <w:left w:val="nil"/>
              <w:bottom w:val="single" w:sz="8" w:space="0" w:color="auto"/>
              <w:right w:val="single" w:sz="8" w:space="0" w:color="auto"/>
            </w:tcBorders>
            <w:shd w:val="clear" w:color="auto" w:fill="auto"/>
            <w:hideMark/>
          </w:tcPr>
          <w:p w14:paraId="627C71A9"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Third carbon budget (2018 – 22)</w:t>
            </w:r>
          </w:p>
        </w:tc>
        <w:tc>
          <w:tcPr>
            <w:tcW w:w="1369" w:type="dxa"/>
            <w:tcBorders>
              <w:top w:val="single" w:sz="8" w:space="0" w:color="auto"/>
              <w:left w:val="nil"/>
              <w:bottom w:val="single" w:sz="8" w:space="0" w:color="auto"/>
              <w:right w:val="single" w:sz="8" w:space="0" w:color="auto"/>
            </w:tcBorders>
            <w:shd w:val="clear" w:color="auto" w:fill="auto"/>
            <w:hideMark/>
          </w:tcPr>
          <w:p w14:paraId="5B21416D" w14:textId="44B9822A" w:rsidR="00FB1657" w:rsidRPr="00B036F6" w:rsidRDefault="00A3789E" w:rsidP="00FB1657">
            <w:pPr>
              <w:spacing w:after="0" w:line="240" w:lineRule="auto"/>
              <w:jc w:val="both"/>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Fourth carbon budget (202</w:t>
            </w:r>
            <w:r w:rsidR="00FB1657" w:rsidRPr="00B036F6">
              <w:rPr>
                <w:rFonts w:ascii="Times New Roman" w:eastAsia="Times New Roman" w:hAnsi="Times New Roman" w:cs="Times New Roman"/>
                <w:color w:val="000000" w:themeColor="text1"/>
                <w:sz w:val="24"/>
                <w:szCs w:val="24"/>
                <w:lang w:eastAsia="en-GB"/>
              </w:rPr>
              <w:t>2-27)</w:t>
            </w:r>
          </w:p>
        </w:tc>
      </w:tr>
      <w:tr w:rsidR="00FB1657" w:rsidRPr="00B036F6" w14:paraId="748350F1" w14:textId="77777777" w:rsidTr="00570873">
        <w:trPr>
          <w:trHeight w:val="1275"/>
          <w:jc w:val="center"/>
        </w:trPr>
        <w:tc>
          <w:tcPr>
            <w:tcW w:w="2141" w:type="dxa"/>
            <w:tcBorders>
              <w:top w:val="nil"/>
              <w:left w:val="single" w:sz="8" w:space="0" w:color="auto"/>
              <w:bottom w:val="single" w:sz="8" w:space="0" w:color="auto"/>
              <w:right w:val="single" w:sz="8" w:space="0" w:color="auto"/>
            </w:tcBorders>
            <w:shd w:val="clear" w:color="auto" w:fill="auto"/>
            <w:hideMark/>
          </w:tcPr>
          <w:p w14:paraId="6415477C"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val="fr-FR" w:eastAsia="en-GB"/>
              </w:rPr>
              <w:t>Carbon budget level (million tonnes carbon dioxide equivalent (MtCO</w:t>
            </w:r>
            <w:r w:rsidRPr="00B036F6">
              <w:rPr>
                <w:rFonts w:ascii="Times New Roman" w:eastAsia="Times New Roman" w:hAnsi="Times New Roman" w:cs="Times New Roman"/>
                <w:color w:val="000000" w:themeColor="text1"/>
                <w:sz w:val="24"/>
                <w:szCs w:val="24"/>
                <w:vertAlign w:val="subscript"/>
                <w:lang w:val="fr-FR" w:eastAsia="en-GB"/>
              </w:rPr>
              <w:t>2</w:t>
            </w:r>
            <w:r w:rsidRPr="00B036F6">
              <w:rPr>
                <w:rFonts w:ascii="Times New Roman" w:eastAsia="Times New Roman" w:hAnsi="Times New Roman" w:cs="Times New Roman"/>
                <w:color w:val="000000" w:themeColor="text1"/>
                <w:sz w:val="24"/>
                <w:szCs w:val="24"/>
                <w:lang w:val="fr-FR" w:eastAsia="en-GB"/>
              </w:rPr>
              <w:t>e))</w:t>
            </w:r>
          </w:p>
        </w:tc>
        <w:tc>
          <w:tcPr>
            <w:tcW w:w="1621" w:type="dxa"/>
            <w:tcBorders>
              <w:top w:val="nil"/>
              <w:left w:val="nil"/>
              <w:bottom w:val="single" w:sz="8" w:space="0" w:color="auto"/>
              <w:right w:val="single" w:sz="8" w:space="0" w:color="auto"/>
            </w:tcBorders>
            <w:shd w:val="clear" w:color="auto" w:fill="auto"/>
            <w:hideMark/>
          </w:tcPr>
          <w:p w14:paraId="1F64523D"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val="fr-FR" w:eastAsia="en-GB"/>
              </w:rPr>
              <w:t>3018</w:t>
            </w:r>
          </w:p>
        </w:tc>
        <w:tc>
          <w:tcPr>
            <w:tcW w:w="1420" w:type="dxa"/>
            <w:tcBorders>
              <w:top w:val="nil"/>
              <w:left w:val="nil"/>
              <w:bottom w:val="single" w:sz="8" w:space="0" w:color="auto"/>
              <w:right w:val="single" w:sz="8" w:space="0" w:color="auto"/>
            </w:tcBorders>
            <w:shd w:val="clear" w:color="auto" w:fill="auto"/>
            <w:hideMark/>
          </w:tcPr>
          <w:p w14:paraId="66B3C11B"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val="fr-FR" w:eastAsia="en-GB"/>
              </w:rPr>
              <w:t>2782</w:t>
            </w:r>
          </w:p>
        </w:tc>
        <w:tc>
          <w:tcPr>
            <w:tcW w:w="1369" w:type="dxa"/>
            <w:tcBorders>
              <w:top w:val="nil"/>
              <w:left w:val="nil"/>
              <w:bottom w:val="single" w:sz="8" w:space="0" w:color="auto"/>
              <w:right w:val="single" w:sz="8" w:space="0" w:color="auto"/>
            </w:tcBorders>
            <w:shd w:val="clear" w:color="auto" w:fill="auto"/>
            <w:hideMark/>
          </w:tcPr>
          <w:p w14:paraId="19040593"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val="fr-FR" w:eastAsia="en-GB"/>
              </w:rPr>
              <w:t>2544</w:t>
            </w:r>
          </w:p>
        </w:tc>
        <w:tc>
          <w:tcPr>
            <w:tcW w:w="1369" w:type="dxa"/>
            <w:tcBorders>
              <w:top w:val="nil"/>
              <w:left w:val="nil"/>
              <w:bottom w:val="single" w:sz="8" w:space="0" w:color="auto"/>
              <w:right w:val="single" w:sz="8" w:space="0" w:color="auto"/>
            </w:tcBorders>
            <w:shd w:val="clear" w:color="auto" w:fill="auto"/>
            <w:hideMark/>
          </w:tcPr>
          <w:p w14:paraId="4A5686EF"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val="fr-FR" w:eastAsia="en-GB"/>
              </w:rPr>
              <w:t>1950</w:t>
            </w:r>
          </w:p>
        </w:tc>
      </w:tr>
      <w:tr w:rsidR="00FB1657" w:rsidRPr="00B036F6" w14:paraId="519C6840" w14:textId="77777777" w:rsidTr="00570873">
        <w:trPr>
          <w:trHeight w:val="615"/>
          <w:jc w:val="center"/>
        </w:trPr>
        <w:tc>
          <w:tcPr>
            <w:tcW w:w="2141" w:type="dxa"/>
            <w:tcBorders>
              <w:top w:val="nil"/>
              <w:left w:val="single" w:sz="8" w:space="0" w:color="auto"/>
              <w:bottom w:val="single" w:sz="8" w:space="0" w:color="auto"/>
              <w:right w:val="single" w:sz="8" w:space="0" w:color="auto"/>
            </w:tcBorders>
            <w:shd w:val="clear" w:color="auto" w:fill="auto"/>
            <w:hideMark/>
          </w:tcPr>
          <w:p w14:paraId="6CC530BF"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Percentage reduction below base year levels</w:t>
            </w:r>
          </w:p>
        </w:tc>
        <w:tc>
          <w:tcPr>
            <w:tcW w:w="1621" w:type="dxa"/>
            <w:tcBorders>
              <w:top w:val="nil"/>
              <w:left w:val="nil"/>
              <w:bottom w:val="single" w:sz="8" w:space="0" w:color="auto"/>
              <w:right w:val="single" w:sz="8" w:space="0" w:color="auto"/>
            </w:tcBorders>
            <w:shd w:val="clear" w:color="auto" w:fill="auto"/>
            <w:hideMark/>
          </w:tcPr>
          <w:p w14:paraId="63EC11AF"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23%</w:t>
            </w:r>
          </w:p>
        </w:tc>
        <w:tc>
          <w:tcPr>
            <w:tcW w:w="1420" w:type="dxa"/>
            <w:tcBorders>
              <w:top w:val="nil"/>
              <w:left w:val="nil"/>
              <w:bottom w:val="single" w:sz="8" w:space="0" w:color="auto"/>
              <w:right w:val="single" w:sz="8" w:space="0" w:color="auto"/>
            </w:tcBorders>
            <w:shd w:val="clear" w:color="auto" w:fill="auto"/>
            <w:hideMark/>
          </w:tcPr>
          <w:p w14:paraId="726F61FA"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29%</w:t>
            </w:r>
          </w:p>
        </w:tc>
        <w:tc>
          <w:tcPr>
            <w:tcW w:w="1369" w:type="dxa"/>
            <w:tcBorders>
              <w:top w:val="nil"/>
              <w:left w:val="nil"/>
              <w:bottom w:val="single" w:sz="8" w:space="0" w:color="auto"/>
              <w:right w:val="single" w:sz="8" w:space="0" w:color="auto"/>
            </w:tcBorders>
            <w:shd w:val="clear" w:color="auto" w:fill="auto"/>
            <w:hideMark/>
          </w:tcPr>
          <w:p w14:paraId="360EBA3E"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35%</w:t>
            </w:r>
          </w:p>
        </w:tc>
        <w:tc>
          <w:tcPr>
            <w:tcW w:w="1369" w:type="dxa"/>
            <w:tcBorders>
              <w:top w:val="nil"/>
              <w:left w:val="nil"/>
              <w:bottom w:val="single" w:sz="8" w:space="0" w:color="auto"/>
              <w:right w:val="single" w:sz="8" w:space="0" w:color="auto"/>
            </w:tcBorders>
            <w:shd w:val="clear" w:color="auto" w:fill="auto"/>
            <w:hideMark/>
          </w:tcPr>
          <w:p w14:paraId="6E0BB144" w14:textId="77777777" w:rsidR="00FB1657" w:rsidRPr="00B036F6" w:rsidRDefault="00FB1657" w:rsidP="00FB1657">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50%</w:t>
            </w:r>
          </w:p>
        </w:tc>
      </w:tr>
    </w:tbl>
    <w:p w14:paraId="19C5FDBB" w14:textId="77777777" w:rsidR="00FB1657" w:rsidRPr="00B036F6" w:rsidRDefault="00FB1657" w:rsidP="00FB1657">
      <w:pPr>
        <w:spacing w:line="360" w:lineRule="auto"/>
        <w:contextualSpacing/>
        <w:jc w:val="both"/>
        <w:rPr>
          <w:rFonts w:ascii="Times New Roman" w:hAnsi="Times New Roman" w:cs="Times New Roman"/>
          <w:color w:val="000000" w:themeColor="text1"/>
          <w:sz w:val="24"/>
          <w:szCs w:val="24"/>
        </w:rPr>
      </w:pPr>
    </w:p>
    <w:p w14:paraId="49472E8A" w14:textId="1820312C" w:rsidR="00344798"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carbon budget is implemen</w:t>
      </w:r>
      <w:r w:rsidR="00016E32">
        <w:rPr>
          <w:rFonts w:ascii="Times New Roman" w:hAnsi="Times New Roman" w:cs="Times New Roman"/>
          <w:color w:val="000000" w:themeColor="text1"/>
          <w:sz w:val="24"/>
          <w:szCs w:val="24"/>
        </w:rPr>
        <w:t>ted through the European Union Emission Trading S</w:t>
      </w:r>
      <w:r w:rsidRPr="00B036F6">
        <w:rPr>
          <w:rFonts w:ascii="Times New Roman" w:hAnsi="Times New Roman" w:cs="Times New Roman"/>
          <w:color w:val="000000" w:themeColor="text1"/>
          <w:sz w:val="24"/>
          <w:szCs w:val="24"/>
        </w:rPr>
        <w:t xml:space="preserve">cheme (EU ETS). The EU ETS is the first and largest </w:t>
      </w:r>
      <w:r w:rsidR="003A1ED1">
        <w:rPr>
          <w:rFonts w:ascii="Times New Roman" w:hAnsi="Times New Roman" w:cs="Times New Roman"/>
          <w:color w:val="000000" w:themeColor="text1"/>
          <w:sz w:val="24"/>
          <w:szCs w:val="24"/>
        </w:rPr>
        <w:t>GHG</w:t>
      </w:r>
      <w:r w:rsidRPr="00B036F6">
        <w:rPr>
          <w:rFonts w:ascii="Times New Roman" w:hAnsi="Times New Roman" w:cs="Times New Roman"/>
          <w:color w:val="000000" w:themeColor="text1"/>
          <w:sz w:val="24"/>
          <w:szCs w:val="24"/>
        </w:rPr>
        <w:t xml:space="preserve"> emission trading </w:t>
      </w:r>
      <w:r w:rsidR="003A1ED1">
        <w:rPr>
          <w:rFonts w:ascii="Times New Roman" w:hAnsi="Times New Roman" w:cs="Times New Roman"/>
          <w:color w:val="000000" w:themeColor="text1"/>
          <w:sz w:val="24"/>
          <w:szCs w:val="24"/>
        </w:rPr>
        <w:t xml:space="preserve">scheme in the world. Collectively, the EU ETS </w:t>
      </w:r>
      <w:r w:rsidRPr="00B036F6">
        <w:rPr>
          <w:rFonts w:ascii="Times New Roman" w:hAnsi="Times New Roman" w:cs="Times New Roman"/>
          <w:color w:val="000000" w:themeColor="text1"/>
          <w:sz w:val="24"/>
          <w:szCs w:val="24"/>
        </w:rPr>
        <w:t xml:space="preserve">is responsible for half of the EU anthropogenic emissions of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and 40% of the total </w:t>
      </w:r>
      <w:r w:rsidR="00016E32">
        <w:rPr>
          <w:rFonts w:ascii="Times New Roman" w:hAnsi="Times New Roman" w:cs="Times New Roman"/>
          <w:color w:val="000000" w:themeColor="text1"/>
          <w:sz w:val="24"/>
          <w:szCs w:val="24"/>
        </w:rPr>
        <w:t>GHG</w:t>
      </w:r>
      <w:r w:rsidRPr="00B036F6">
        <w:rPr>
          <w:rFonts w:ascii="Times New Roman" w:hAnsi="Times New Roman" w:cs="Times New Roman"/>
          <w:color w:val="000000" w:themeColor="text1"/>
          <w:sz w:val="24"/>
          <w:szCs w:val="24"/>
        </w:rPr>
        <w:t xml:space="preserve"> emissions </w:t>
      </w:r>
      <w:sdt>
        <w:sdtPr>
          <w:rPr>
            <w:rFonts w:ascii="Times New Roman" w:hAnsi="Times New Roman" w:cs="Times New Roman"/>
            <w:color w:val="000000" w:themeColor="text1"/>
            <w:sz w:val="24"/>
            <w:szCs w:val="24"/>
          </w:rPr>
          <w:id w:val="785232122"/>
          <w:citation/>
        </w:sdtPr>
        <w:sdtEndPr/>
        <w:sdtContent>
          <w:r w:rsidR="00500FB2" w:rsidRPr="00B036F6">
            <w:rPr>
              <w:rFonts w:ascii="Times New Roman" w:hAnsi="Times New Roman" w:cs="Times New Roman"/>
              <w:color w:val="000000" w:themeColor="text1"/>
              <w:sz w:val="24"/>
              <w:szCs w:val="24"/>
            </w:rPr>
            <w:fldChar w:fldCharType="begin"/>
          </w:r>
          <w:r w:rsidR="00FF070D" w:rsidRPr="00B036F6">
            <w:rPr>
              <w:rFonts w:ascii="Times New Roman" w:hAnsi="Times New Roman" w:cs="Times New Roman"/>
              <w:color w:val="000000" w:themeColor="text1"/>
              <w:sz w:val="24"/>
              <w:szCs w:val="24"/>
            </w:rPr>
            <w:instrText xml:space="preserve">CITATION Eur15 \l 2057 </w:instrText>
          </w:r>
          <w:r w:rsidR="00500FB2"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European Commission, 2015)</w:t>
          </w:r>
          <w:r w:rsidR="00500FB2" w:rsidRPr="00B036F6">
            <w:rPr>
              <w:rFonts w:ascii="Times New Roman" w:hAnsi="Times New Roman" w:cs="Times New Roman"/>
              <w:color w:val="000000" w:themeColor="text1"/>
              <w:sz w:val="24"/>
              <w:szCs w:val="24"/>
            </w:rPr>
            <w:fldChar w:fldCharType="end"/>
          </w:r>
        </w:sdtContent>
      </w:sdt>
      <w:r w:rsidR="00016E32">
        <w:rPr>
          <w:rFonts w:ascii="Times New Roman" w:hAnsi="Times New Roman" w:cs="Times New Roman"/>
          <w:color w:val="000000" w:themeColor="text1"/>
          <w:sz w:val="24"/>
          <w:szCs w:val="24"/>
        </w:rPr>
        <w:t>. The responsibility of the EU ETS</w:t>
      </w:r>
      <w:r w:rsidRPr="00B036F6">
        <w:rPr>
          <w:rFonts w:ascii="Times New Roman" w:hAnsi="Times New Roman" w:cs="Times New Roman"/>
          <w:color w:val="000000" w:themeColor="text1"/>
          <w:sz w:val="24"/>
          <w:szCs w:val="24"/>
        </w:rPr>
        <w:t xml:space="preserve"> is to put a price on carbon which is implemented by a ‘cap and trade’ concept.  The cap is set on a total amount of GHG emissions that can be emitted by that installation covered by the system. The cap is gradually reduced through a time phase period in order for the total emissions to gradually reduce. Allowances for emissions are then auctioned off or allocated for free which are then traded. It is the responsibility of the organisation to monitor and report the CO</w:t>
      </w:r>
      <w:r w:rsidRPr="00016E32">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emissions</w:t>
      </w:r>
      <w:r w:rsidR="00016E32">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w:t>
      </w:r>
      <w:r w:rsidR="00016E32">
        <w:rPr>
          <w:rFonts w:ascii="Times New Roman" w:hAnsi="Times New Roman" w:cs="Times New Roman"/>
          <w:color w:val="000000" w:themeColor="text1"/>
          <w:sz w:val="24"/>
          <w:szCs w:val="24"/>
        </w:rPr>
        <w:t>ensuring</w:t>
      </w:r>
      <w:r w:rsidRPr="00B036F6">
        <w:rPr>
          <w:rFonts w:ascii="Times New Roman" w:hAnsi="Times New Roman" w:cs="Times New Roman"/>
          <w:color w:val="000000" w:themeColor="text1"/>
          <w:sz w:val="24"/>
          <w:szCs w:val="24"/>
        </w:rPr>
        <w:t xml:space="preserve"> enough allowance is available to cover the emissions. If emissions excee</w:t>
      </w:r>
      <w:r w:rsidR="00016E32">
        <w:rPr>
          <w:rFonts w:ascii="Times New Roman" w:hAnsi="Times New Roman" w:cs="Times New Roman"/>
          <w:color w:val="000000" w:themeColor="text1"/>
          <w:sz w:val="24"/>
          <w:szCs w:val="24"/>
        </w:rPr>
        <w:t xml:space="preserve">d the permitted allowance, </w:t>
      </w:r>
      <w:r w:rsidRPr="00B036F6">
        <w:rPr>
          <w:rFonts w:ascii="Times New Roman" w:hAnsi="Times New Roman" w:cs="Times New Roman"/>
          <w:color w:val="000000" w:themeColor="text1"/>
          <w:sz w:val="24"/>
          <w:szCs w:val="24"/>
        </w:rPr>
        <w:t xml:space="preserve">the organisation must purchase additional allowance from another organisation or receive a large fine. If an organisation performs well and has </w:t>
      </w:r>
      <w:r w:rsidR="00016E32">
        <w:rPr>
          <w:rFonts w:ascii="Times New Roman" w:hAnsi="Times New Roman" w:cs="Times New Roman"/>
          <w:color w:val="000000" w:themeColor="text1"/>
          <w:sz w:val="24"/>
          <w:szCs w:val="24"/>
        </w:rPr>
        <w:t xml:space="preserve">spare allowances left over, </w:t>
      </w:r>
      <w:r w:rsidRPr="00B036F6">
        <w:rPr>
          <w:rFonts w:ascii="Times New Roman" w:hAnsi="Times New Roman" w:cs="Times New Roman"/>
          <w:color w:val="000000" w:themeColor="text1"/>
          <w:sz w:val="24"/>
          <w:szCs w:val="24"/>
        </w:rPr>
        <w:t xml:space="preserve">they are entitled to sell this to others </w:t>
      </w:r>
      <w:sdt>
        <w:sdtPr>
          <w:rPr>
            <w:rFonts w:ascii="Times New Roman" w:hAnsi="Times New Roman" w:cs="Times New Roman"/>
            <w:color w:val="000000" w:themeColor="text1"/>
            <w:sz w:val="24"/>
            <w:szCs w:val="24"/>
          </w:rPr>
          <w:id w:val="858935421"/>
          <w:citation/>
        </w:sdtPr>
        <w:sdtEndPr/>
        <w:sdtContent>
          <w:r w:rsidR="00500FB2" w:rsidRPr="00B036F6">
            <w:rPr>
              <w:rFonts w:ascii="Times New Roman" w:hAnsi="Times New Roman" w:cs="Times New Roman"/>
              <w:color w:val="000000" w:themeColor="text1"/>
              <w:sz w:val="24"/>
              <w:szCs w:val="24"/>
            </w:rPr>
            <w:fldChar w:fldCharType="begin"/>
          </w:r>
          <w:r w:rsidR="00500FB2" w:rsidRPr="00B036F6">
            <w:rPr>
              <w:rFonts w:ascii="Times New Roman" w:hAnsi="Times New Roman" w:cs="Times New Roman"/>
              <w:color w:val="000000" w:themeColor="text1"/>
              <w:sz w:val="24"/>
              <w:szCs w:val="24"/>
            </w:rPr>
            <w:instrText xml:space="preserve"> CITATION DEC13 \l 2057 </w:instrText>
          </w:r>
          <w:r w:rsidR="00500FB2"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DECC, 2013)</w:t>
          </w:r>
          <w:r w:rsidR="00500FB2" w:rsidRPr="00B036F6">
            <w:rPr>
              <w:rFonts w:ascii="Times New Roman" w:hAnsi="Times New Roman" w:cs="Times New Roman"/>
              <w:color w:val="000000" w:themeColor="text1"/>
              <w:sz w:val="24"/>
              <w:szCs w:val="24"/>
            </w:rPr>
            <w:fldChar w:fldCharType="end"/>
          </w:r>
        </w:sdtContent>
      </w:sdt>
      <w:r w:rsidR="00500FB2"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The concept of the EU ETS is to find a </w:t>
      </w:r>
      <w:r w:rsidR="00016E32" w:rsidRPr="00B036F6">
        <w:rPr>
          <w:rFonts w:ascii="Times New Roman" w:hAnsi="Times New Roman" w:cs="Times New Roman"/>
          <w:color w:val="000000" w:themeColor="text1"/>
          <w:sz w:val="24"/>
          <w:szCs w:val="24"/>
        </w:rPr>
        <w:lastRenderedPageBreak/>
        <w:t>cost-effective</w:t>
      </w:r>
      <w:r w:rsidRPr="00B036F6">
        <w:rPr>
          <w:rFonts w:ascii="Times New Roman" w:hAnsi="Times New Roman" w:cs="Times New Roman"/>
          <w:color w:val="000000" w:themeColor="text1"/>
          <w:sz w:val="24"/>
          <w:szCs w:val="24"/>
        </w:rPr>
        <w:t xml:space="preserve"> way of reducing GHG without </w:t>
      </w:r>
      <w:r w:rsidR="00016E32">
        <w:rPr>
          <w:rFonts w:ascii="Times New Roman" w:hAnsi="Times New Roman" w:cs="Times New Roman"/>
          <w:color w:val="000000" w:themeColor="text1"/>
          <w:sz w:val="24"/>
          <w:szCs w:val="24"/>
        </w:rPr>
        <w:t>a large amount of</w:t>
      </w:r>
      <w:r w:rsidRPr="00B036F6">
        <w:rPr>
          <w:rFonts w:ascii="Times New Roman" w:hAnsi="Times New Roman" w:cs="Times New Roman"/>
          <w:color w:val="000000" w:themeColor="text1"/>
          <w:sz w:val="24"/>
          <w:szCs w:val="24"/>
        </w:rPr>
        <w:t xml:space="preserve"> governmental nurturing.</w:t>
      </w:r>
    </w:p>
    <w:p w14:paraId="019668EB" w14:textId="1956CF1C" w:rsidR="00AB780D" w:rsidRPr="00B036F6" w:rsidRDefault="00016E32" w:rsidP="00D83F69">
      <w:pPr>
        <w:spacing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ta Steel, part of the UK steel industry, </w:t>
      </w:r>
      <w:r w:rsidR="00344798" w:rsidRPr="00B036F6">
        <w:rPr>
          <w:rFonts w:ascii="Times New Roman" w:hAnsi="Times New Roman" w:cs="Times New Roman"/>
          <w:color w:val="000000" w:themeColor="text1"/>
          <w:sz w:val="24"/>
          <w:szCs w:val="24"/>
        </w:rPr>
        <w:t>operates under the EU ETS. In 2012</w:t>
      </w:r>
      <w:r>
        <w:rPr>
          <w:rFonts w:ascii="Times New Roman" w:hAnsi="Times New Roman" w:cs="Times New Roman"/>
          <w:color w:val="000000" w:themeColor="text1"/>
          <w:sz w:val="24"/>
          <w:szCs w:val="24"/>
        </w:rPr>
        <w:t>, under phase 1 of the EU ETS, Tata S</w:t>
      </w:r>
      <w:r w:rsidR="00344798" w:rsidRPr="00B036F6">
        <w:rPr>
          <w:rFonts w:ascii="Times New Roman" w:hAnsi="Times New Roman" w:cs="Times New Roman"/>
          <w:color w:val="000000" w:themeColor="text1"/>
          <w:sz w:val="24"/>
          <w:szCs w:val="24"/>
        </w:rPr>
        <w:t>teel achieved a surplus of carbon allowance</w:t>
      </w:r>
      <w:sdt>
        <w:sdtPr>
          <w:rPr>
            <w:rFonts w:ascii="Times New Roman" w:hAnsi="Times New Roman" w:cs="Times New Roman"/>
            <w:color w:val="000000" w:themeColor="text1"/>
            <w:sz w:val="24"/>
            <w:szCs w:val="24"/>
          </w:rPr>
          <w:id w:val="-1572190376"/>
          <w:citation/>
        </w:sdtPr>
        <w:sdtEndPr/>
        <w:sdtContent>
          <w:r w:rsidR="00500FB2" w:rsidRPr="00B036F6">
            <w:rPr>
              <w:rFonts w:ascii="Times New Roman" w:hAnsi="Times New Roman" w:cs="Times New Roman"/>
              <w:color w:val="000000" w:themeColor="text1"/>
              <w:sz w:val="24"/>
              <w:szCs w:val="24"/>
            </w:rPr>
            <w:fldChar w:fldCharType="begin"/>
          </w:r>
          <w:r w:rsidR="00500FB2" w:rsidRPr="00B036F6">
            <w:rPr>
              <w:rFonts w:ascii="Times New Roman" w:hAnsi="Times New Roman" w:cs="Times New Roman"/>
              <w:color w:val="000000" w:themeColor="text1"/>
              <w:sz w:val="24"/>
              <w:szCs w:val="24"/>
            </w:rPr>
            <w:instrText xml:space="preserve"> CITATION Bro11 \l 2057 </w:instrText>
          </w:r>
          <w:r w:rsidR="00500FB2"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Brooks, 2011)</w:t>
          </w:r>
          <w:r w:rsidR="00500FB2" w:rsidRPr="00B036F6">
            <w:rPr>
              <w:rFonts w:ascii="Times New Roman" w:hAnsi="Times New Roman" w:cs="Times New Roman"/>
              <w:color w:val="000000" w:themeColor="text1"/>
              <w:sz w:val="24"/>
              <w:szCs w:val="24"/>
            </w:rPr>
            <w:fldChar w:fldCharType="end"/>
          </w:r>
        </w:sdtContent>
      </w:sdt>
      <w:r w:rsidR="00500FB2" w:rsidRPr="00B036F6">
        <w:rPr>
          <w:rFonts w:ascii="Times New Roman" w:hAnsi="Times New Roman" w:cs="Times New Roman"/>
          <w:color w:val="000000" w:themeColor="text1"/>
          <w:sz w:val="24"/>
          <w:szCs w:val="24"/>
        </w:rPr>
        <w:t>.</w:t>
      </w:r>
      <w:r w:rsidR="00344798" w:rsidRPr="00B036F6">
        <w:rPr>
          <w:rFonts w:ascii="Times New Roman" w:hAnsi="Times New Roman" w:cs="Times New Roman"/>
          <w:color w:val="000000" w:themeColor="text1"/>
          <w:sz w:val="24"/>
          <w:szCs w:val="24"/>
        </w:rPr>
        <w:t xml:space="preserve"> However, </w:t>
      </w:r>
      <w:r w:rsidRPr="00B036F6">
        <w:rPr>
          <w:rFonts w:ascii="Times New Roman" w:hAnsi="Times New Roman" w:cs="Times New Roman"/>
          <w:color w:val="000000" w:themeColor="text1"/>
          <w:sz w:val="24"/>
          <w:szCs w:val="24"/>
        </w:rPr>
        <w:t xml:space="preserve">there are </w:t>
      </w:r>
      <w:r>
        <w:rPr>
          <w:rFonts w:ascii="Times New Roman" w:hAnsi="Times New Roman" w:cs="Times New Roman"/>
          <w:color w:val="000000" w:themeColor="text1"/>
          <w:sz w:val="24"/>
          <w:szCs w:val="24"/>
        </w:rPr>
        <w:t xml:space="preserve">concerns that the EU steel industry, </w:t>
      </w:r>
      <w:r w:rsidRPr="00B036F6">
        <w:rPr>
          <w:rFonts w:ascii="Times New Roman" w:hAnsi="Times New Roman" w:cs="Times New Roman"/>
          <w:color w:val="000000" w:themeColor="text1"/>
          <w:sz w:val="24"/>
          <w:szCs w:val="24"/>
        </w:rPr>
        <w:t>including Tata</w:t>
      </w:r>
      <w:r>
        <w:rPr>
          <w:rFonts w:ascii="Times New Roman" w:hAnsi="Times New Roman" w:cs="Times New Roman"/>
          <w:color w:val="000000" w:themeColor="text1"/>
          <w:sz w:val="24"/>
          <w:szCs w:val="24"/>
        </w:rPr>
        <w:t xml:space="preserve"> Steel,</w:t>
      </w:r>
      <w:r w:rsidRPr="00B036F6">
        <w:rPr>
          <w:rFonts w:ascii="Times New Roman" w:hAnsi="Times New Roman" w:cs="Times New Roman"/>
          <w:color w:val="000000" w:themeColor="text1"/>
          <w:sz w:val="24"/>
          <w:szCs w:val="24"/>
        </w:rPr>
        <w:t xml:space="preserve"> will go over the allocated carbon budget</w:t>
      </w:r>
      <w:r>
        <w:rPr>
          <w:rFonts w:ascii="Times New Roman" w:hAnsi="Times New Roman" w:cs="Times New Roman"/>
          <w:color w:val="000000" w:themeColor="text1"/>
          <w:sz w:val="24"/>
          <w:szCs w:val="24"/>
        </w:rPr>
        <w:t xml:space="preserve"> </w:t>
      </w:r>
      <w:r w:rsidR="00344798" w:rsidRPr="00B036F6">
        <w:rPr>
          <w:rFonts w:ascii="Times New Roman" w:hAnsi="Times New Roman" w:cs="Times New Roman"/>
          <w:color w:val="000000" w:themeColor="text1"/>
          <w:sz w:val="24"/>
          <w:szCs w:val="24"/>
        </w:rPr>
        <w:t>under phase</w:t>
      </w:r>
      <w:r>
        <w:rPr>
          <w:rFonts w:ascii="Times New Roman" w:hAnsi="Times New Roman" w:cs="Times New Roman"/>
          <w:color w:val="000000" w:themeColor="text1"/>
          <w:sz w:val="24"/>
          <w:szCs w:val="24"/>
        </w:rPr>
        <w:t xml:space="preserve"> 2 of the EU ETS. </w:t>
      </w:r>
      <w:r w:rsidR="00344798" w:rsidRPr="00B036F6">
        <w:rPr>
          <w:rFonts w:ascii="Times New Roman" w:hAnsi="Times New Roman" w:cs="Times New Roman"/>
          <w:color w:val="000000" w:themeColor="text1"/>
          <w:sz w:val="24"/>
          <w:szCs w:val="24"/>
        </w:rPr>
        <w:t xml:space="preserve">Phase 2 </w:t>
      </w:r>
      <w:r>
        <w:rPr>
          <w:rFonts w:ascii="Times New Roman" w:hAnsi="Times New Roman" w:cs="Times New Roman"/>
          <w:color w:val="000000" w:themeColor="text1"/>
          <w:sz w:val="24"/>
          <w:szCs w:val="24"/>
        </w:rPr>
        <w:t>operated between 2013-2017 and the carbon budget was</w:t>
      </w:r>
      <w:r w:rsidR="00344798" w:rsidRPr="00B036F6">
        <w:rPr>
          <w:rFonts w:ascii="Times New Roman" w:hAnsi="Times New Roman" w:cs="Times New Roman"/>
          <w:color w:val="000000" w:themeColor="text1"/>
          <w:sz w:val="24"/>
          <w:szCs w:val="24"/>
        </w:rPr>
        <w:t xml:space="preserve"> 2782 Million tonnes of CO</w:t>
      </w:r>
      <w:r w:rsidR="00344798" w:rsidRPr="00B036F6">
        <w:rPr>
          <w:rFonts w:ascii="Times New Roman" w:hAnsi="Times New Roman" w:cs="Times New Roman"/>
          <w:color w:val="000000" w:themeColor="text1"/>
          <w:sz w:val="24"/>
          <w:szCs w:val="24"/>
          <w:vertAlign w:val="subscript"/>
        </w:rPr>
        <w:t>2</w:t>
      </w:r>
      <w:r w:rsidR="00344798" w:rsidRPr="00B036F6">
        <w:rPr>
          <w:rFonts w:ascii="Times New Roman" w:hAnsi="Times New Roman" w:cs="Times New Roman"/>
          <w:color w:val="000000" w:themeColor="text1"/>
          <w:sz w:val="24"/>
          <w:szCs w:val="24"/>
        </w:rPr>
        <w:t xml:space="preserve"> equivalent (MtCO</w:t>
      </w:r>
      <w:r w:rsidR="00344798" w:rsidRPr="00B036F6">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e). The</w:t>
      </w:r>
      <w:r w:rsidR="00344798" w:rsidRPr="00B036F6">
        <w:rPr>
          <w:rFonts w:ascii="Times New Roman" w:hAnsi="Times New Roman" w:cs="Times New Roman"/>
          <w:color w:val="000000" w:themeColor="text1"/>
          <w:sz w:val="24"/>
          <w:szCs w:val="24"/>
        </w:rPr>
        <w:t xml:space="preserve"> prediction </w:t>
      </w:r>
      <w:r>
        <w:rPr>
          <w:rFonts w:ascii="Times New Roman" w:hAnsi="Times New Roman" w:cs="Times New Roman"/>
          <w:color w:val="000000" w:themeColor="text1"/>
          <w:sz w:val="24"/>
          <w:szCs w:val="24"/>
        </w:rPr>
        <w:t xml:space="preserve">is </w:t>
      </w:r>
      <w:r w:rsidR="00344798" w:rsidRPr="00B036F6">
        <w:rPr>
          <w:rFonts w:ascii="Times New Roman" w:hAnsi="Times New Roman" w:cs="Times New Roman"/>
          <w:color w:val="000000" w:themeColor="text1"/>
          <w:sz w:val="24"/>
          <w:szCs w:val="24"/>
        </w:rPr>
        <w:t>that the EU steel industry will go over their quot</w:t>
      </w:r>
      <w:r>
        <w:rPr>
          <w:rFonts w:ascii="Times New Roman" w:hAnsi="Times New Roman" w:cs="Times New Roman"/>
          <w:color w:val="000000" w:themeColor="text1"/>
          <w:sz w:val="24"/>
          <w:szCs w:val="24"/>
        </w:rPr>
        <w:t>a</w:t>
      </w:r>
      <w:r w:rsidR="00344798" w:rsidRPr="00B036F6">
        <w:rPr>
          <w:rFonts w:ascii="Times New Roman" w:hAnsi="Times New Roman" w:cs="Times New Roman"/>
          <w:color w:val="000000" w:themeColor="text1"/>
          <w:sz w:val="24"/>
          <w:szCs w:val="24"/>
        </w:rPr>
        <w:t xml:space="preserve"> by 7%</w:t>
      </w:r>
      <w:r w:rsidR="00500FB2"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448629052"/>
          <w:citation/>
        </w:sdtPr>
        <w:sdtEndPr/>
        <w:sdtContent>
          <w:r w:rsidR="00500FB2" w:rsidRPr="00B036F6">
            <w:rPr>
              <w:rFonts w:ascii="Times New Roman" w:hAnsi="Times New Roman" w:cs="Times New Roman"/>
              <w:color w:val="000000" w:themeColor="text1"/>
              <w:sz w:val="24"/>
              <w:szCs w:val="24"/>
            </w:rPr>
            <w:fldChar w:fldCharType="begin"/>
          </w:r>
          <w:r w:rsidR="00500FB2" w:rsidRPr="00B036F6">
            <w:rPr>
              <w:rFonts w:ascii="Times New Roman" w:hAnsi="Times New Roman" w:cs="Times New Roman"/>
              <w:color w:val="000000" w:themeColor="text1"/>
              <w:sz w:val="24"/>
              <w:szCs w:val="24"/>
            </w:rPr>
            <w:instrText xml:space="preserve"> CITATION Bro11 \l 2057 </w:instrText>
          </w:r>
          <w:r w:rsidR="00500FB2"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Brooks, 2011)</w:t>
          </w:r>
          <w:r w:rsidR="00500FB2"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f this becomes the case, </w:t>
      </w:r>
      <w:r w:rsidR="00344798" w:rsidRPr="00B036F6">
        <w:rPr>
          <w:rFonts w:ascii="Times New Roman" w:hAnsi="Times New Roman" w:cs="Times New Roman"/>
          <w:color w:val="000000" w:themeColor="text1"/>
          <w:sz w:val="24"/>
          <w:szCs w:val="24"/>
        </w:rPr>
        <w:t>the UK steel industry will be required to pay for extra emissions or pay a potential</w:t>
      </w:r>
      <w:r w:rsidR="00877769">
        <w:rPr>
          <w:rFonts w:ascii="Times New Roman" w:hAnsi="Times New Roman" w:cs="Times New Roman"/>
          <w:color w:val="000000" w:themeColor="text1"/>
          <w:sz w:val="24"/>
          <w:szCs w:val="24"/>
        </w:rPr>
        <w:t>ly</w:t>
      </w:r>
      <w:r w:rsidR="00344798" w:rsidRPr="00B036F6">
        <w:rPr>
          <w:rFonts w:ascii="Times New Roman" w:hAnsi="Times New Roman" w:cs="Times New Roman"/>
          <w:color w:val="000000" w:themeColor="text1"/>
          <w:sz w:val="24"/>
          <w:szCs w:val="24"/>
        </w:rPr>
        <w:t xml:space="preserve"> large fine</w:t>
      </w:r>
      <w:r w:rsidR="00500FB2"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910379572"/>
          <w:citation/>
        </w:sdtPr>
        <w:sdtEndPr/>
        <w:sdtContent>
          <w:r w:rsidR="00500FB2" w:rsidRPr="00B036F6">
            <w:rPr>
              <w:rFonts w:ascii="Times New Roman" w:hAnsi="Times New Roman" w:cs="Times New Roman"/>
              <w:color w:val="000000" w:themeColor="text1"/>
              <w:sz w:val="24"/>
              <w:szCs w:val="24"/>
            </w:rPr>
            <w:fldChar w:fldCharType="begin"/>
          </w:r>
          <w:r w:rsidR="00500FB2" w:rsidRPr="00B036F6">
            <w:rPr>
              <w:rFonts w:ascii="Times New Roman" w:hAnsi="Times New Roman" w:cs="Times New Roman"/>
              <w:color w:val="000000" w:themeColor="text1"/>
              <w:sz w:val="24"/>
              <w:szCs w:val="24"/>
            </w:rPr>
            <w:instrText xml:space="preserve"> CITATION DEC12 \l 2057 </w:instrText>
          </w:r>
          <w:r w:rsidR="00500FB2"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DECC, 2013)</w:t>
          </w:r>
          <w:r w:rsidR="00500FB2"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 xml:space="preserve">. There is a very high risks that as a result of targets being missed, there can be an increase in steel organisations throughout Europe going out of business due to other non EU steel industry not having a tight enforced legislation placed on them </w:t>
      </w:r>
      <w:sdt>
        <w:sdtPr>
          <w:rPr>
            <w:rFonts w:ascii="Times New Roman" w:hAnsi="Times New Roman" w:cs="Times New Roman"/>
            <w:color w:val="000000" w:themeColor="text1"/>
            <w:sz w:val="24"/>
            <w:szCs w:val="24"/>
          </w:rPr>
          <w:id w:val="188579880"/>
          <w:citation/>
        </w:sdtPr>
        <w:sdtEndPr/>
        <w:sdtContent>
          <w:r w:rsidR="00B34D6D" w:rsidRPr="00B036F6">
            <w:rPr>
              <w:rFonts w:ascii="Times New Roman" w:hAnsi="Times New Roman" w:cs="Times New Roman"/>
              <w:color w:val="000000" w:themeColor="text1"/>
              <w:sz w:val="24"/>
              <w:szCs w:val="24"/>
            </w:rPr>
            <w:fldChar w:fldCharType="begin"/>
          </w:r>
          <w:r w:rsidR="00B34D6D" w:rsidRPr="00B036F6">
            <w:rPr>
              <w:rFonts w:ascii="Times New Roman" w:hAnsi="Times New Roman" w:cs="Times New Roman"/>
              <w:color w:val="000000" w:themeColor="text1"/>
              <w:sz w:val="24"/>
              <w:szCs w:val="24"/>
            </w:rPr>
            <w:instrText xml:space="preserve"> CITATION Boe10 \l 2057 </w:instrText>
          </w:r>
          <w:r w:rsidR="00B34D6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Boehringer, et al., 2010)</w:t>
          </w:r>
          <w:r w:rsidR="00B34D6D"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398740399"/>
          <w:citation/>
        </w:sdtPr>
        <w:sdtEndPr/>
        <w:sdtContent>
          <w:r w:rsidR="00B34D6D" w:rsidRPr="00B036F6">
            <w:rPr>
              <w:rFonts w:ascii="Times New Roman" w:hAnsi="Times New Roman" w:cs="Times New Roman"/>
              <w:color w:val="000000" w:themeColor="text1"/>
              <w:sz w:val="24"/>
              <w:szCs w:val="24"/>
            </w:rPr>
            <w:fldChar w:fldCharType="begin"/>
          </w:r>
          <w:r w:rsidR="00B34D6D" w:rsidRPr="00B036F6">
            <w:rPr>
              <w:rFonts w:ascii="Times New Roman" w:hAnsi="Times New Roman" w:cs="Times New Roman"/>
              <w:color w:val="000000" w:themeColor="text1"/>
              <w:sz w:val="24"/>
              <w:szCs w:val="24"/>
            </w:rPr>
            <w:instrText xml:space="preserve"> CITATION Hur14 \l 2057 </w:instrText>
          </w:r>
          <w:r w:rsidR="00B34D6D"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Hurst, 2014)</w:t>
          </w:r>
          <w:r w:rsidR="00B34D6D"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 There is also a high risk that with phase 3 and 4 seeing the total GHG being reduced</w:t>
      </w:r>
      <w:r w:rsidR="00943303">
        <w:rPr>
          <w:rFonts w:ascii="Times New Roman" w:hAnsi="Times New Roman" w:cs="Times New Roman"/>
          <w:color w:val="000000" w:themeColor="text1"/>
          <w:sz w:val="24"/>
          <w:szCs w:val="24"/>
        </w:rPr>
        <w:t xml:space="preserve">, </w:t>
      </w:r>
      <w:r w:rsidR="00344798" w:rsidRPr="00B036F6">
        <w:rPr>
          <w:rFonts w:ascii="Times New Roman" w:hAnsi="Times New Roman" w:cs="Times New Roman"/>
          <w:color w:val="000000" w:themeColor="text1"/>
          <w:sz w:val="24"/>
          <w:szCs w:val="24"/>
        </w:rPr>
        <w:t xml:space="preserve">a rise of ‘carbon leakage’ may occur. </w:t>
      </w:r>
      <w:r w:rsidR="00943303">
        <w:rPr>
          <w:rFonts w:ascii="Times New Roman" w:hAnsi="Times New Roman" w:cs="Times New Roman"/>
          <w:color w:val="000000" w:themeColor="text1"/>
          <w:sz w:val="24"/>
          <w:szCs w:val="24"/>
        </w:rPr>
        <w:t>It is essential that</w:t>
      </w:r>
      <w:r w:rsidR="00344798" w:rsidRPr="00B036F6">
        <w:rPr>
          <w:rFonts w:ascii="Times New Roman" w:hAnsi="Times New Roman" w:cs="Times New Roman"/>
          <w:color w:val="000000" w:themeColor="text1"/>
          <w:sz w:val="24"/>
          <w:szCs w:val="24"/>
        </w:rPr>
        <w:t xml:space="preserve"> a fine balance between enforcing and encouraging organisation</w:t>
      </w:r>
      <w:r w:rsidR="00943303">
        <w:rPr>
          <w:rFonts w:ascii="Times New Roman" w:hAnsi="Times New Roman" w:cs="Times New Roman"/>
          <w:color w:val="000000" w:themeColor="text1"/>
          <w:sz w:val="24"/>
          <w:szCs w:val="24"/>
        </w:rPr>
        <w:t>s</w:t>
      </w:r>
      <w:r w:rsidR="00344798" w:rsidRPr="00B036F6">
        <w:rPr>
          <w:rFonts w:ascii="Times New Roman" w:hAnsi="Times New Roman" w:cs="Times New Roman"/>
          <w:color w:val="000000" w:themeColor="text1"/>
          <w:sz w:val="24"/>
          <w:szCs w:val="24"/>
        </w:rPr>
        <w:t xml:space="preserve"> to reduce GHG emissions </w:t>
      </w:r>
      <w:r w:rsidR="00943303">
        <w:rPr>
          <w:rFonts w:ascii="Times New Roman" w:hAnsi="Times New Roman" w:cs="Times New Roman"/>
          <w:color w:val="000000" w:themeColor="text1"/>
          <w:sz w:val="24"/>
          <w:szCs w:val="24"/>
        </w:rPr>
        <w:t>is reached. Without this balance, there can be a</w:t>
      </w:r>
      <w:r w:rsidR="00344798" w:rsidRPr="00B036F6">
        <w:rPr>
          <w:rFonts w:ascii="Times New Roman" w:hAnsi="Times New Roman" w:cs="Times New Roman"/>
          <w:color w:val="000000" w:themeColor="text1"/>
          <w:sz w:val="24"/>
          <w:szCs w:val="24"/>
        </w:rPr>
        <w:t xml:space="preserve"> negative effect towards carbon abatement; 1) due to manufacturers moving to a country with lenient emission enforcements and 2) imports of cheaper materials from companies that have less stringent emission enforcement </w:t>
      </w:r>
      <w:sdt>
        <w:sdtPr>
          <w:rPr>
            <w:rFonts w:ascii="Times New Roman" w:hAnsi="Times New Roman" w:cs="Times New Roman"/>
            <w:color w:val="000000" w:themeColor="text1"/>
            <w:sz w:val="24"/>
            <w:szCs w:val="24"/>
          </w:rPr>
          <w:id w:val="243770943"/>
          <w:citation/>
        </w:sdtPr>
        <w:sdtEndPr/>
        <w:sdtContent>
          <w:r w:rsidR="00984346" w:rsidRPr="00B036F6">
            <w:rPr>
              <w:rFonts w:ascii="Times New Roman" w:hAnsi="Times New Roman" w:cs="Times New Roman"/>
              <w:color w:val="000000" w:themeColor="text1"/>
              <w:sz w:val="24"/>
              <w:szCs w:val="24"/>
            </w:rPr>
            <w:fldChar w:fldCharType="begin"/>
          </w:r>
          <w:r w:rsidR="00984346" w:rsidRPr="00B036F6">
            <w:rPr>
              <w:rFonts w:ascii="Times New Roman" w:hAnsi="Times New Roman" w:cs="Times New Roman"/>
              <w:color w:val="000000" w:themeColor="text1"/>
              <w:sz w:val="24"/>
              <w:szCs w:val="24"/>
            </w:rPr>
            <w:instrText xml:space="preserve"> CITATION Bro11 \l 2057 </w:instrText>
          </w:r>
          <w:r w:rsidR="00984346"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Brooks, 2011)</w:t>
          </w:r>
          <w:r w:rsidR="00984346" w:rsidRPr="00B036F6">
            <w:rPr>
              <w:rFonts w:ascii="Times New Roman" w:hAnsi="Times New Roman" w:cs="Times New Roman"/>
              <w:color w:val="000000" w:themeColor="text1"/>
              <w:sz w:val="24"/>
              <w:szCs w:val="24"/>
            </w:rPr>
            <w:fldChar w:fldCharType="end"/>
          </w:r>
        </w:sdtContent>
      </w:sdt>
      <w:r w:rsidR="00984346" w:rsidRPr="00B036F6">
        <w:rPr>
          <w:rFonts w:ascii="Times New Roman" w:hAnsi="Times New Roman" w:cs="Times New Roman"/>
          <w:color w:val="000000" w:themeColor="text1"/>
          <w:sz w:val="24"/>
          <w:szCs w:val="24"/>
        </w:rPr>
        <w:t>.</w:t>
      </w:r>
      <w:r w:rsidR="00344798" w:rsidRPr="00B036F6">
        <w:rPr>
          <w:rFonts w:ascii="Times New Roman" w:hAnsi="Times New Roman" w:cs="Times New Roman"/>
          <w:color w:val="000000" w:themeColor="text1"/>
          <w:sz w:val="24"/>
          <w:szCs w:val="24"/>
        </w:rPr>
        <w:t xml:space="preserve"> </w:t>
      </w:r>
      <w:r w:rsidR="00943303">
        <w:rPr>
          <w:rFonts w:ascii="Times New Roman" w:hAnsi="Times New Roman" w:cs="Times New Roman"/>
          <w:color w:val="000000" w:themeColor="text1"/>
          <w:sz w:val="24"/>
          <w:szCs w:val="24"/>
        </w:rPr>
        <w:t>F</w:t>
      </w:r>
      <w:r w:rsidR="00344798" w:rsidRPr="00B036F6">
        <w:rPr>
          <w:rFonts w:ascii="Times New Roman" w:hAnsi="Times New Roman" w:cs="Times New Roman"/>
          <w:color w:val="000000" w:themeColor="text1"/>
          <w:sz w:val="24"/>
          <w:szCs w:val="24"/>
        </w:rPr>
        <w:t>or the past 40 years</w:t>
      </w:r>
      <w:r w:rsidR="00943303">
        <w:rPr>
          <w:rFonts w:ascii="Times New Roman" w:hAnsi="Times New Roman" w:cs="Times New Roman"/>
          <w:color w:val="000000" w:themeColor="text1"/>
          <w:sz w:val="24"/>
          <w:szCs w:val="24"/>
        </w:rPr>
        <w:t>, t</w:t>
      </w:r>
      <w:r w:rsidR="00943303" w:rsidRPr="00B036F6">
        <w:rPr>
          <w:rFonts w:ascii="Times New Roman" w:hAnsi="Times New Roman" w:cs="Times New Roman"/>
          <w:color w:val="000000" w:themeColor="text1"/>
          <w:sz w:val="24"/>
          <w:szCs w:val="24"/>
        </w:rPr>
        <w:t>he UK steel industry</w:t>
      </w:r>
      <w:r w:rsidR="00943303">
        <w:rPr>
          <w:rFonts w:ascii="Times New Roman" w:hAnsi="Times New Roman" w:cs="Times New Roman"/>
          <w:color w:val="000000" w:themeColor="text1"/>
          <w:sz w:val="24"/>
          <w:szCs w:val="24"/>
        </w:rPr>
        <w:t xml:space="preserve">, has always strived to make the </w:t>
      </w:r>
      <w:r w:rsidR="00344798" w:rsidRPr="00B036F6">
        <w:rPr>
          <w:rFonts w:ascii="Times New Roman" w:hAnsi="Times New Roman" w:cs="Times New Roman"/>
          <w:color w:val="000000" w:themeColor="text1"/>
          <w:sz w:val="24"/>
          <w:szCs w:val="24"/>
        </w:rPr>
        <w:t xml:space="preserve">process as efficient as possible with continuous research to reduce </w:t>
      </w:r>
      <w:r w:rsidR="0049319A" w:rsidRPr="00B036F6">
        <w:rPr>
          <w:rFonts w:ascii="Times New Roman" w:hAnsi="Times New Roman" w:cs="Times New Roman"/>
          <w:color w:val="000000" w:themeColor="text1"/>
          <w:sz w:val="24"/>
          <w:szCs w:val="24"/>
        </w:rPr>
        <w:t>CO</w:t>
      </w:r>
      <w:r w:rsidR="0049319A" w:rsidRPr="002A45E2">
        <w:rPr>
          <w:rFonts w:ascii="Times New Roman" w:hAnsi="Times New Roman" w:cs="Times New Roman"/>
          <w:color w:val="000000" w:themeColor="text1"/>
          <w:sz w:val="24"/>
          <w:szCs w:val="24"/>
          <w:vertAlign w:val="subscript"/>
        </w:rPr>
        <w:t>2</w:t>
      </w:r>
      <w:r w:rsidR="00344798" w:rsidRPr="00B036F6">
        <w:rPr>
          <w:rFonts w:ascii="Times New Roman" w:hAnsi="Times New Roman" w:cs="Times New Roman"/>
          <w:color w:val="000000" w:themeColor="text1"/>
          <w:sz w:val="24"/>
          <w:szCs w:val="24"/>
        </w:rPr>
        <w:t xml:space="preserve"> emissions without serious changes to the process </w:t>
      </w:r>
      <w:sdt>
        <w:sdtPr>
          <w:rPr>
            <w:rFonts w:ascii="Times New Roman" w:hAnsi="Times New Roman" w:cs="Times New Roman"/>
            <w:color w:val="000000" w:themeColor="text1"/>
            <w:sz w:val="24"/>
            <w:szCs w:val="24"/>
          </w:rPr>
          <w:id w:val="-977762149"/>
          <w:citation/>
        </w:sdtPr>
        <w:sdtEndPr/>
        <w:sdtContent>
          <w:r w:rsidR="00984346" w:rsidRPr="00B036F6">
            <w:rPr>
              <w:rFonts w:ascii="Times New Roman" w:hAnsi="Times New Roman" w:cs="Times New Roman"/>
              <w:color w:val="000000" w:themeColor="text1"/>
              <w:sz w:val="24"/>
              <w:szCs w:val="24"/>
            </w:rPr>
            <w:fldChar w:fldCharType="begin"/>
          </w:r>
          <w:r w:rsidR="00984346" w:rsidRPr="00B036F6">
            <w:rPr>
              <w:rFonts w:ascii="Times New Roman" w:hAnsi="Times New Roman" w:cs="Times New Roman"/>
              <w:color w:val="000000" w:themeColor="text1"/>
              <w:sz w:val="24"/>
              <w:szCs w:val="24"/>
            </w:rPr>
            <w:instrText xml:space="preserve"> CITATION Car12 \l 2057 </w:instrText>
          </w:r>
          <w:r w:rsidR="00984346"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Carpenter, 2012)</w:t>
          </w:r>
          <w:r w:rsidR="00984346" w:rsidRPr="00B036F6">
            <w:rPr>
              <w:rFonts w:ascii="Times New Roman" w:hAnsi="Times New Roman" w:cs="Times New Roman"/>
              <w:color w:val="000000" w:themeColor="text1"/>
              <w:sz w:val="24"/>
              <w:szCs w:val="24"/>
            </w:rPr>
            <w:fldChar w:fldCharType="end"/>
          </w:r>
        </w:sdtContent>
      </w:sdt>
      <w:r w:rsidR="00984346" w:rsidRPr="00B036F6">
        <w:rPr>
          <w:rFonts w:ascii="Times New Roman" w:hAnsi="Times New Roman" w:cs="Times New Roman"/>
          <w:color w:val="000000" w:themeColor="text1"/>
          <w:sz w:val="24"/>
          <w:szCs w:val="24"/>
        </w:rPr>
        <w:t>.</w:t>
      </w:r>
      <w:r w:rsidR="00344798" w:rsidRPr="00B036F6">
        <w:rPr>
          <w:rFonts w:ascii="Times New Roman" w:hAnsi="Times New Roman" w:cs="Times New Roman"/>
          <w:color w:val="000000" w:themeColor="text1"/>
          <w:sz w:val="24"/>
          <w:szCs w:val="24"/>
        </w:rPr>
        <w:t xml:space="preserve"> The UK steel </w:t>
      </w:r>
      <w:r w:rsidR="00EC4A6D" w:rsidRPr="00B036F6">
        <w:rPr>
          <w:rFonts w:ascii="Times New Roman" w:hAnsi="Times New Roman" w:cs="Times New Roman"/>
          <w:color w:val="000000" w:themeColor="text1"/>
          <w:sz w:val="24"/>
          <w:szCs w:val="24"/>
        </w:rPr>
        <w:t>industry</w:t>
      </w:r>
      <w:r w:rsidR="00EC4A6D">
        <w:rPr>
          <w:rFonts w:ascii="Times New Roman" w:hAnsi="Times New Roman" w:cs="Times New Roman"/>
          <w:color w:val="000000" w:themeColor="text1"/>
          <w:sz w:val="24"/>
          <w:szCs w:val="24"/>
        </w:rPr>
        <w:t>,</w:t>
      </w:r>
      <w:r w:rsidR="00EC4A6D" w:rsidRPr="00B036F6">
        <w:rPr>
          <w:rFonts w:ascii="Times New Roman" w:hAnsi="Times New Roman" w:cs="Times New Roman"/>
          <w:color w:val="000000" w:themeColor="text1"/>
          <w:sz w:val="24"/>
          <w:szCs w:val="24"/>
        </w:rPr>
        <w:t xml:space="preserve"> in accordance with the GHG target</w:t>
      </w:r>
      <w:r w:rsidR="00EC4A6D">
        <w:rPr>
          <w:rFonts w:ascii="Times New Roman" w:hAnsi="Times New Roman" w:cs="Times New Roman"/>
          <w:color w:val="000000" w:themeColor="text1"/>
          <w:sz w:val="24"/>
          <w:szCs w:val="24"/>
        </w:rPr>
        <w:t>,</w:t>
      </w:r>
      <w:r w:rsidR="00EC4A6D" w:rsidRPr="00B036F6">
        <w:rPr>
          <w:rFonts w:ascii="Times New Roman" w:hAnsi="Times New Roman" w:cs="Times New Roman"/>
          <w:color w:val="000000" w:themeColor="text1"/>
          <w:sz w:val="24"/>
          <w:szCs w:val="24"/>
        </w:rPr>
        <w:t xml:space="preserve"> has</w:t>
      </w:r>
      <w:r w:rsidR="00344798" w:rsidRPr="00B036F6">
        <w:rPr>
          <w:rFonts w:ascii="Times New Roman" w:hAnsi="Times New Roman" w:cs="Times New Roman"/>
          <w:color w:val="000000" w:themeColor="text1"/>
          <w:sz w:val="24"/>
          <w:szCs w:val="24"/>
        </w:rPr>
        <w:t xml:space="preserve"> set a target of reducing the CO</w:t>
      </w:r>
      <w:r w:rsidR="00344798" w:rsidRPr="008D3758">
        <w:rPr>
          <w:rFonts w:ascii="Times New Roman" w:hAnsi="Times New Roman" w:cs="Times New Roman"/>
          <w:color w:val="000000" w:themeColor="text1"/>
          <w:sz w:val="24"/>
          <w:szCs w:val="24"/>
          <w:vertAlign w:val="subscript"/>
        </w:rPr>
        <w:t>2</w:t>
      </w:r>
      <w:r w:rsidR="00344798" w:rsidRPr="00B036F6">
        <w:rPr>
          <w:rFonts w:ascii="Times New Roman" w:hAnsi="Times New Roman" w:cs="Times New Roman"/>
          <w:color w:val="000000" w:themeColor="text1"/>
          <w:sz w:val="24"/>
          <w:szCs w:val="24"/>
        </w:rPr>
        <w:t xml:space="preserve"> emissions by 50% by 2050. The concern surrounding the UK steel industry and the 2050 target is that the integrated steel works (blast furnace-basic oxygen furnace route) process route is the cause of 80-90% of the steel plant CO2, with many operating at the best available technique</w:t>
      </w:r>
      <w:sdt>
        <w:sdtPr>
          <w:rPr>
            <w:rFonts w:ascii="Times New Roman" w:hAnsi="Times New Roman" w:cs="Times New Roman"/>
            <w:color w:val="000000" w:themeColor="text1"/>
            <w:sz w:val="24"/>
            <w:szCs w:val="24"/>
          </w:rPr>
          <w:id w:val="2069918863"/>
          <w:citation/>
        </w:sdtPr>
        <w:sdtEndPr/>
        <w:sdtContent>
          <w:r w:rsidR="00984346" w:rsidRPr="00B036F6">
            <w:rPr>
              <w:rFonts w:ascii="Times New Roman" w:hAnsi="Times New Roman" w:cs="Times New Roman"/>
              <w:color w:val="000000" w:themeColor="text1"/>
              <w:sz w:val="24"/>
              <w:szCs w:val="24"/>
            </w:rPr>
            <w:fldChar w:fldCharType="begin"/>
          </w:r>
          <w:r w:rsidR="00984346" w:rsidRPr="00B036F6">
            <w:rPr>
              <w:rFonts w:ascii="Times New Roman" w:hAnsi="Times New Roman" w:cs="Times New Roman"/>
              <w:color w:val="000000" w:themeColor="text1"/>
              <w:sz w:val="24"/>
              <w:szCs w:val="24"/>
            </w:rPr>
            <w:instrText xml:space="preserve"> CITATION Bro11 \l 2057 </w:instrText>
          </w:r>
          <w:r w:rsidR="00984346"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Brooks, 2011)</w:t>
          </w:r>
          <w:r w:rsidR="00984346" w:rsidRPr="00B036F6">
            <w:rPr>
              <w:rFonts w:ascii="Times New Roman" w:hAnsi="Times New Roman" w:cs="Times New Roman"/>
              <w:color w:val="000000" w:themeColor="text1"/>
              <w:sz w:val="24"/>
              <w:szCs w:val="24"/>
            </w:rPr>
            <w:fldChar w:fldCharType="end"/>
          </w:r>
        </w:sdtContent>
      </w:sdt>
      <w:r w:rsidR="00984346" w:rsidRPr="00B036F6">
        <w:rPr>
          <w:rFonts w:ascii="Times New Roman" w:hAnsi="Times New Roman" w:cs="Times New Roman"/>
          <w:color w:val="000000" w:themeColor="text1"/>
          <w:sz w:val="24"/>
          <w:szCs w:val="24"/>
        </w:rPr>
        <w:t xml:space="preserve">. </w:t>
      </w:r>
      <w:r w:rsidR="00344798" w:rsidRPr="00B036F6">
        <w:rPr>
          <w:rFonts w:ascii="Times New Roman" w:hAnsi="Times New Roman" w:cs="Times New Roman"/>
          <w:color w:val="000000" w:themeColor="text1"/>
          <w:sz w:val="24"/>
          <w:szCs w:val="24"/>
        </w:rPr>
        <w:t>This primary reason illustrates the seriousness and concerns for a change now and for the steel industry to be proactive rather than reactive. It is predicted that for emission targets to be reduced by 30% of 2013 levels</w:t>
      </w:r>
      <w:r w:rsidR="00943303">
        <w:rPr>
          <w:rFonts w:ascii="Times New Roman" w:hAnsi="Times New Roman" w:cs="Times New Roman"/>
          <w:color w:val="000000" w:themeColor="text1"/>
          <w:sz w:val="24"/>
          <w:szCs w:val="24"/>
        </w:rPr>
        <w:t xml:space="preserve">, </w:t>
      </w:r>
      <w:r w:rsidR="00344798" w:rsidRPr="00B036F6">
        <w:rPr>
          <w:rFonts w:ascii="Times New Roman" w:hAnsi="Times New Roman" w:cs="Times New Roman"/>
          <w:color w:val="000000" w:themeColor="text1"/>
          <w:sz w:val="24"/>
          <w:szCs w:val="24"/>
        </w:rPr>
        <w:t xml:space="preserve">the current steelmaking practice would have to reduce the amount of steel produced per annum </w:t>
      </w:r>
      <w:sdt>
        <w:sdtPr>
          <w:rPr>
            <w:rFonts w:ascii="Times New Roman" w:hAnsi="Times New Roman" w:cs="Times New Roman"/>
            <w:color w:val="000000" w:themeColor="text1"/>
            <w:sz w:val="24"/>
            <w:szCs w:val="24"/>
          </w:rPr>
          <w:id w:val="420916482"/>
          <w:citation/>
        </w:sdtPr>
        <w:sdtEndPr/>
        <w:sdtContent>
          <w:r w:rsidR="00984346" w:rsidRPr="00B036F6">
            <w:rPr>
              <w:rFonts w:ascii="Times New Roman" w:hAnsi="Times New Roman" w:cs="Times New Roman"/>
              <w:color w:val="000000" w:themeColor="text1"/>
              <w:sz w:val="24"/>
              <w:szCs w:val="24"/>
            </w:rPr>
            <w:fldChar w:fldCharType="begin"/>
          </w:r>
          <w:r w:rsidR="00984346" w:rsidRPr="00B036F6">
            <w:rPr>
              <w:rFonts w:ascii="Times New Roman" w:hAnsi="Times New Roman" w:cs="Times New Roman"/>
              <w:color w:val="000000" w:themeColor="text1"/>
              <w:sz w:val="24"/>
              <w:szCs w:val="24"/>
            </w:rPr>
            <w:instrText xml:space="preserve"> CITATION All13 \l 2057 </w:instrText>
          </w:r>
          <w:r w:rsidR="00984346"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Allwood, 2013)</w:t>
          </w:r>
          <w:r w:rsidR="00984346"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 The fluctuation in carbon price per tonne ranging from £25/tonne in 2008 to £5/</w:t>
      </w:r>
      <w:r w:rsidR="00943303" w:rsidRPr="00B036F6">
        <w:rPr>
          <w:rFonts w:ascii="Times New Roman" w:hAnsi="Times New Roman" w:cs="Times New Roman"/>
          <w:color w:val="000000" w:themeColor="text1"/>
          <w:sz w:val="24"/>
          <w:szCs w:val="24"/>
        </w:rPr>
        <w:t>tonne in</w:t>
      </w:r>
      <w:r w:rsidR="00344798" w:rsidRPr="00B036F6">
        <w:rPr>
          <w:rFonts w:ascii="Times New Roman" w:hAnsi="Times New Roman" w:cs="Times New Roman"/>
          <w:color w:val="000000" w:themeColor="text1"/>
          <w:sz w:val="24"/>
          <w:szCs w:val="24"/>
        </w:rPr>
        <w:t xml:space="preserve"> 2016 can leave </w:t>
      </w:r>
      <w:r w:rsidR="00943303">
        <w:rPr>
          <w:rFonts w:ascii="Times New Roman" w:hAnsi="Times New Roman" w:cs="Times New Roman"/>
          <w:color w:val="000000" w:themeColor="text1"/>
          <w:sz w:val="24"/>
          <w:szCs w:val="24"/>
        </w:rPr>
        <w:t xml:space="preserve">the </w:t>
      </w:r>
      <w:r w:rsidR="00344798" w:rsidRPr="00B036F6">
        <w:rPr>
          <w:rFonts w:ascii="Times New Roman" w:hAnsi="Times New Roman" w:cs="Times New Roman"/>
          <w:color w:val="000000" w:themeColor="text1"/>
          <w:sz w:val="24"/>
          <w:szCs w:val="24"/>
        </w:rPr>
        <w:t xml:space="preserve">steel industry at constant unease due to price variation. </w:t>
      </w:r>
      <w:r w:rsidR="00943303">
        <w:rPr>
          <w:rFonts w:ascii="Times New Roman" w:hAnsi="Times New Roman" w:cs="Times New Roman"/>
          <w:color w:val="000000" w:themeColor="text1"/>
          <w:sz w:val="24"/>
          <w:szCs w:val="24"/>
        </w:rPr>
        <w:t>I</w:t>
      </w:r>
      <w:r w:rsidR="00344798" w:rsidRPr="00B036F6">
        <w:rPr>
          <w:rFonts w:ascii="Times New Roman" w:hAnsi="Times New Roman" w:cs="Times New Roman"/>
          <w:color w:val="000000" w:themeColor="text1"/>
          <w:sz w:val="24"/>
          <w:szCs w:val="24"/>
        </w:rPr>
        <w:t xml:space="preserve">t was estimated that when carbon price per tonne </w:t>
      </w:r>
      <w:r w:rsidR="00EC4A6D" w:rsidRPr="00B036F6">
        <w:rPr>
          <w:rFonts w:ascii="Times New Roman" w:hAnsi="Times New Roman" w:cs="Times New Roman"/>
          <w:color w:val="000000" w:themeColor="text1"/>
          <w:sz w:val="24"/>
          <w:szCs w:val="24"/>
        </w:rPr>
        <w:t>was £</w:t>
      </w:r>
      <w:r w:rsidR="00344798" w:rsidRPr="00B036F6">
        <w:rPr>
          <w:rFonts w:ascii="Times New Roman" w:hAnsi="Times New Roman" w:cs="Times New Roman"/>
          <w:color w:val="000000" w:themeColor="text1"/>
          <w:sz w:val="24"/>
          <w:szCs w:val="24"/>
        </w:rPr>
        <w:t>20</w:t>
      </w:r>
      <w:r w:rsidR="00D8651A" w:rsidRPr="00B036F6">
        <w:rPr>
          <w:rFonts w:ascii="Times New Roman" w:hAnsi="Times New Roman" w:cs="Times New Roman"/>
          <w:color w:val="000000" w:themeColor="text1"/>
          <w:sz w:val="24"/>
          <w:szCs w:val="24"/>
        </w:rPr>
        <w:t xml:space="preserve"> the </w:t>
      </w:r>
      <w:r w:rsidR="00344798" w:rsidRPr="00B036F6">
        <w:rPr>
          <w:rFonts w:ascii="Times New Roman" w:hAnsi="Times New Roman" w:cs="Times New Roman"/>
          <w:color w:val="000000" w:themeColor="text1"/>
          <w:sz w:val="24"/>
          <w:szCs w:val="24"/>
        </w:rPr>
        <w:t>UK</w:t>
      </w:r>
      <w:r w:rsidR="00943303">
        <w:rPr>
          <w:rFonts w:ascii="Times New Roman" w:hAnsi="Times New Roman" w:cs="Times New Roman"/>
          <w:color w:val="000000" w:themeColor="text1"/>
          <w:sz w:val="24"/>
          <w:szCs w:val="24"/>
        </w:rPr>
        <w:t>,</w:t>
      </w:r>
      <w:r w:rsidR="00344798" w:rsidRPr="00B036F6">
        <w:rPr>
          <w:rFonts w:ascii="Times New Roman" w:hAnsi="Times New Roman" w:cs="Times New Roman"/>
          <w:color w:val="000000" w:themeColor="text1"/>
          <w:sz w:val="24"/>
          <w:szCs w:val="24"/>
        </w:rPr>
        <w:t xml:space="preserve"> </w:t>
      </w:r>
      <w:r w:rsidR="00344798" w:rsidRPr="00B036F6">
        <w:rPr>
          <w:rFonts w:ascii="Times New Roman" w:hAnsi="Times New Roman" w:cs="Times New Roman"/>
          <w:color w:val="000000" w:themeColor="text1"/>
          <w:sz w:val="24"/>
          <w:szCs w:val="24"/>
        </w:rPr>
        <w:lastRenderedPageBreak/>
        <w:t xml:space="preserve">production cost as a result of the carbon price and the likelihood of going over budget would result in a 15% increase in production cost </w:t>
      </w:r>
      <w:sdt>
        <w:sdtPr>
          <w:rPr>
            <w:rFonts w:ascii="Times New Roman" w:hAnsi="Times New Roman" w:cs="Times New Roman"/>
            <w:color w:val="000000" w:themeColor="text1"/>
            <w:sz w:val="24"/>
            <w:szCs w:val="24"/>
          </w:rPr>
          <w:id w:val="1943181545"/>
          <w:citation/>
        </w:sdtPr>
        <w:sdtEndPr/>
        <w:sdtContent>
          <w:r w:rsidR="002C3AAB" w:rsidRPr="00B036F6">
            <w:rPr>
              <w:rFonts w:ascii="Times New Roman" w:hAnsi="Times New Roman" w:cs="Times New Roman"/>
              <w:color w:val="000000" w:themeColor="text1"/>
              <w:sz w:val="24"/>
              <w:szCs w:val="24"/>
            </w:rPr>
            <w:fldChar w:fldCharType="begin"/>
          </w:r>
          <w:r w:rsidR="002C3AAB" w:rsidRPr="00B036F6">
            <w:rPr>
              <w:rFonts w:ascii="Times New Roman" w:hAnsi="Times New Roman" w:cs="Times New Roman"/>
              <w:color w:val="000000" w:themeColor="text1"/>
              <w:sz w:val="24"/>
              <w:szCs w:val="24"/>
            </w:rPr>
            <w:instrText xml:space="preserve"> CITATION DEC15 \l 2057 </w:instrText>
          </w:r>
          <w:r w:rsidR="002C3AAB"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DECC, 2015)</w:t>
          </w:r>
          <w:r w:rsidR="002C3AAB" w:rsidRPr="00B036F6">
            <w:rPr>
              <w:rFonts w:ascii="Times New Roman" w:hAnsi="Times New Roman" w:cs="Times New Roman"/>
              <w:color w:val="000000" w:themeColor="text1"/>
              <w:sz w:val="24"/>
              <w:szCs w:val="24"/>
            </w:rPr>
            <w:fldChar w:fldCharType="end"/>
          </w:r>
        </w:sdtContent>
      </w:sdt>
    </w:p>
    <w:p w14:paraId="1E14C3EC" w14:textId="3A49D8DE" w:rsidR="007853BB" w:rsidRPr="00B036F6" w:rsidRDefault="007853BB"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UK iron and steel industry consumes an incredible amount of energy in order to produce steel.</w:t>
      </w:r>
      <w:r w:rsidR="00265B20">
        <w:rPr>
          <w:rFonts w:ascii="Times New Roman" w:hAnsi="Times New Roman" w:cs="Times New Roman"/>
          <w:color w:val="000000" w:themeColor="text1"/>
          <w:sz w:val="24"/>
          <w:szCs w:val="24"/>
        </w:rPr>
        <w:t xml:space="preserve"> </w:t>
      </w:r>
      <w:r w:rsidR="00083BD9">
        <w:rPr>
          <w:rFonts w:ascii="Times New Roman" w:hAnsi="Times New Roman" w:cs="Times New Roman"/>
          <w:color w:val="000000" w:themeColor="text1"/>
          <w:sz w:val="24"/>
          <w:szCs w:val="24"/>
        </w:rPr>
        <w:t>CO</w:t>
      </w:r>
      <w:r w:rsidR="00083BD9">
        <w:rPr>
          <w:rFonts w:ascii="Times New Roman" w:hAnsi="Times New Roman" w:cs="Times New Roman"/>
          <w:color w:val="000000" w:themeColor="text1"/>
          <w:sz w:val="24"/>
          <w:szCs w:val="24"/>
          <w:vertAlign w:val="subscript"/>
        </w:rPr>
        <w:t xml:space="preserve">2 </w:t>
      </w:r>
      <w:r w:rsidR="00083BD9" w:rsidRPr="00B036F6">
        <w:rPr>
          <w:rFonts w:ascii="Times New Roman" w:hAnsi="Times New Roman" w:cs="Times New Roman"/>
          <w:color w:val="000000" w:themeColor="text1"/>
          <w:sz w:val="24"/>
          <w:szCs w:val="24"/>
        </w:rPr>
        <w:t>as</w:t>
      </w:r>
      <w:r w:rsidRPr="00B036F6">
        <w:rPr>
          <w:rFonts w:ascii="Times New Roman" w:hAnsi="Times New Roman" w:cs="Times New Roman"/>
          <w:color w:val="000000" w:themeColor="text1"/>
          <w:sz w:val="24"/>
          <w:szCs w:val="24"/>
        </w:rPr>
        <w:t xml:space="preserve"> a GHG is consequently generated when energy is consumed. There are several points of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emitted throughout the integrated steelmaking process and can be related to three factors: 1) the need to provide temperature to carry out the necessary chemical reaction and physical treatment, 2) providing a reductant (CO) to the reaction to reduce iron oxide, and 3) providing the power and steam necessary to run the steel plant </w:t>
      </w:r>
      <w:sdt>
        <w:sdtPr>
          <w:rPr>
            <w:rFonts w:ascii="Times New Roman" w:hAnsi="Times New Roman" w:cs="Times New Roman"/>
            <w:color w:val="000000" w:themeColor="text1"/>
            <w:sz w:val="24"/>
            <w:szCs w:val="24"/>
          </w:rPr>
          <w:id w:val="1938101046"/>
          <w:citation/>
        </w:sdtPr>
        <w:sdtEndPr/>
        <w:sdtContent>
          <w:r w:rsidR="00984346" w:rsidRPr="00B036F6">
            <w:rPr>
              <w:rFonts w:ascii="Times New Roman" w:hAnsi="Times New Roman" w:cs="Times New Roman"/>
              <w:color w:val="000000" w:themeColor="text1"/>
              <w:sz w:val="24"/>
              <w:szCs w:val="24"/>
            </w:rPr>
            <w:fldChar w:fldCharType="begin"/>
          </w:r>
          <w:r w:rsidR="00984346" w:rsidRPr="00B036F6">
            <w:rPr>
              <w:rFonts w:ascii="Times New Roman" w:hAnsi="Times New Roman" w:cs="Times New Roman"/>
              <w:color w:val="000000" w:themeColor="text1"/>
              <w:sz w:val="24"/>
              <w:szCs w:val="24"/>
            </w:rPr>
            <w:instrText xml:space="preserve"> CITATION Rem13 \l 2057 </w:instrText>
          </w:r>
          <w:r w:rsidR="00984346"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Remus, et al., 2013)</w:t>
          </w:r>
          <w:r w:rsidR="00984346"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The UK steel industry over the past 40 years has made significant improvements in energy efficiency du</w:t>
      </w:r>
      <w:r w:rsidR="007A2311">
        <w:rPr>
          <w:rFonts w:ascii="Times New Roman" w:hAnsi="Times New Roman" w:cs="Times New Roman"/>
          <w:color w:val="000000" w:themeColor="text1"/>
          <w:sz w:val="24"/>
          <w:szCs w:val="24"/>
        </w:rPr>
        <w:t>e to several reasons. One reason is</w:t>
      </w:r>
      <w:r w:rsidRPr="00B036F6">
        <w:rPr>
          <w:rFonts w:ascii="Times New Roman" w:hAnsi="Times New Roman" w:cs="Times New Roman"/>
          <w:color w:val="000000" w:themeColor="text1"/>
          <w:sz w:val="24"/>
          <w:szCs w:val="24"/>
        </w:rPr>
        <w:t xml:space="preserve"> that energy purchase is a considerable cost in the overall production cost. The Energy consumption to produce 1 tonne of steel has reduced from 31.7GJ/tonne in 1973 to 18.8 GJ/tonne in 2013. The reduction in energy consumption equates to over 40% reduced through a period of 40 years. </w:t>
      </w:r>
    </w:p>
    <w:p w14:paraId="4ACA3481" w14:textId="7D83ED52" w:rsidR="00843DBF" w:rsidRPr="00B036F6" w:rsidRDefault="00C251CE"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75A4997A" wp14:editId="179DD16C">
            <wp:extent cx="4320000" cy="3500147"/>
            <wp:effectExtent l="0" t="0" r="4445" b="5080"/>
            <wp:docPr id="16899" name="Picture 16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63982" t="37360" r="13251" b="14973"/>
                    <a:stretch/>
                  </pic:blipFill>
                  <pic:spPr bwMode="auto">
                    <a:xfrm>
                      <a:off x="0" y="0"/>
                      <a:ext cx="4320000" cy="3500147"/>
                    </a:xfrm>
                    <a:prstGeom prst="rect">
                      <a:avLst/>
                    </a:prstGeom>
                    <a:ln>
                      <a:noFill/>
                    </a:ln>
                    <a:extLst>
                      <a:ext uri="{53640926-AAD7-44D8-BBD7-CCE9431645EC}">
                        <a14:shadowObscured xmlns:a14="http://schemas.microsoft.com/office/drawing/2010/main"/>
                      </a:ext>
                    </a:extLst>
                  </pic:spPr>
                </pic:pic>
              </a:graphicData>
            </a:graphic>
          </wp:inline>
        </w:drawing>
      </w:r>
    </w:p>
    <w:p w14:paraId="56E0D6D0" w14:textId="049EF98C" w:rsidR="007853BB" w:rsidRDefault="00930A69" w:rsidP="007C79A1">
      <w:pPr>
        <w:pStyle w:val="Caption"/>
        <w:spacing w:line="360" w:lineRule="auto"/>
        <w:rPr>
          <w:rFonts w:ascii="Times New Roman" w:hAnsi="Times New Roman" w:cs="Times New Roman"/>
          <w:b w:val="0"/>
          <w:iCs/>
          <w:color w:val="000000" w:themeColor="text1"/>
          <w:sz w:val="24"/>
          <w:szCs w:val="24"/>
        </w:rPr>
      </w:pPr>
      <w:bookmarkStart w:id="18" w:name="_Toc518370566"/>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2</w:t>
      </w:r>
      <w:r w:rsidRPr="0043076D">
        <w:rPr>
          <w:rFonts w:ascii="Times New Roman" w:hAnsi="Times New Roman" w:cs="Times New Roman"/>
          <w:b w:val="0"/>
          <w:color w:val="000000" w:themeColor="text1"/>
          <w:sz w:val="24"/>
          <w:szCs w:val="24"/>
        </w:rPr>
        <w:fldChar w:fldCharType="end"/>
      </w:r>
      <w:r w:rsidR="007853BB" w:rsidRPr="0043076D">
        <w:rPr>
          <w:rFonts w:ascii="Times New Roman" w:hAnsi="Times New Roman" w:cs="Times New Roman"/>
          <w:b w:val="0"/>
          <w:color w:val="000000" w:themeColor="text1"/>
          <w:sz w:val="24"/>
          <w:szCs w:val="24"/>
        </w:rPr>
        <w:t xml:space="preserve"> </w:t>
      </w:r>
      <w:r w:rsidR="007853BB" w:rsidRPr="0043076D">
        <w:rPr>
          <w:rFonts w:ascii="Times New Roman" w:hAnsi="Times New Roman" w:cs="Times New Roman"/>
          <w:b w:val="0"/>
          <w:iCs/>
          <w:color w:val="000000" w:themeColor="text1"/>
          <w:sz w:val="24"/>
          <w:szCs w:val="24"/>
        </w:rPr>
        <w:t xml:space="preserve">Evolution of specific energy consumption (in GJ/tonne steel produced) for the UK iron and steel sector since 1973 </w:t>
      </w:r>
      <w:sdt>
        <w:sdtPr>
          <w:rPr>
            <w:rFonts w:ascii="Times New Roman" w:hAnsi="Times New Roman" w:cs="Times New Roman"/>
            <w:b w:val="0"/>
            <w:iCs/>
            <w:color w:val="000000" w:themeColor="text1"/>
            <w:sz w:val="24"/>
            <w:szCs w:val="24"/>
          </w:rPr>
          <w:id w:val="-1452779849"/>
          <w:citation/>
        </w:sdtPr>
        <w:sdtEndPr/>
        <w:sdtContent>
          <w:r w:rsidR="00984346" w:rsidRPr="0043076D">
            <w:rPr>
              <w:rFonts w:ascii="Times New Roman" w:hAnsi="Times New Roman" w:cs="Times New Roman"/>
              <w:b w:val="0"/>
              <w:iCs/>
              <w:color w:val="000000" w:themeColor="text1"/>
              <w:sz w:val="24"/>
              <w:szCs w:val="24"/>
            </w:rPr>
            <w:fldChar w:fldCharType="begin"/>
          </w:r>
          <w:r w:rsidR="00984346" w:rsidRPr="0043076D">
            <w:rPr>
              <w:rFonts w:ascii="Times New Roman" w:hAnsi="Times New Roman" w:cs="Times New Roman"/>
              <w:b w:val="0"/>
              <w:iCs/>
              <w:color w:val="000000" w:themeColor="text1"/>
              <w:sz w:val="24"/>
              <w:szCs w:val="24"/>
            </w:rPr>
            <w:instrText xml:space="preserve"> CITATION DEC15 \l 2057 </w:instrText>
          </w:r>
          <w:r w:rsidR="00984346" w:rsidRPr="0043076D">
            <w:rPr>
              <w:rFonts w:ascii="Times New Roman" w:hAnsi="Times New Roman" w:cs="Times New Roman"/>
              <w:b w:val="0"/>
              <w:iCs/>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DECC, 2015)</w:t>
          </w:r>
          <w:r w:rsidR="00984346" w:rsidRPr="0043076D">
            <w:rPr>
              <w:rFonts w:ascii="Times New Roman" w:hAnsi="Times New Roman" w:cs="Times New Roman"/>
              <w:b w:val="0"/>
              <w:iCs/>
              <w:color w:val="000000" w:themeColor="text1"/>
              <w:sz w:val="24"/>
              <w:szCs w:val="24"/>
            </w:rPr>
            <w:fldChar w:fldCharType="end"/>
          </w:r>
        </w:sdtContent>
      </w:sdt>
      <w:bookmarkEnd w:id="18"/>
    </w:p>
    <w:p w14:paraId="0BE7B1F2" w14:textId="77777777" w:rsidR="00512966" w:rsidRDefault="00512966" w:rsidP="008D3758"/>
    <w:p w14:paraId="52A255FF" w14:textId="77777777" w:rsidR="00512966" w:rsidRDefault="00512966" w:rsidP="008D3758"/>
    <w:p w14:paraId="3EDDA2F5" w14:textId="77777777" w:rsidR="00AF6DC8" w:rsidRPr="008D3758" w:rsidRDefault="00AF6DC8" w:rsidP="008D3758"/>
    <w:p w14:paraId="0A9DC5BA" w14:textId="7D117CA9" w:rsidR="007853BB" w:rsidRDefault="007853BB"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bulk energy reduction is due to technological improvements that are now considered standard for any modern steel plant. </w:t>
      </w:r>
      <w:r w:rsidR="00B578CC">
        <w:rPr>
          <w:rFonts w:ascii="Times New Roman" w:hAnsi="Times New Roman" w:cs="Times New Roman"/>
          <w:color w:val="000000" w:themeColor="text1"/>
          <w:sz w:val="24"/>
          <w:szCs w:val="24"/>
        </w:rPr>
        <w:t>Over the course of the past 40 years,</w:t>
      </w:r>
      <w:r w:rsidRPr="00B036F6">
        <w:rPr>
          <w:rFonts w:ascii="Times New Roman" w:hAnsi="Times New Roman" w:cs="Times New Roman"/>
          <w:color w:val="000000" w:themeColor="text1"/>
          <w:sz w:val="24"/>
          <w:szCs w:val="24"/>
        </w:rPr>
        <w:t xml:space="preserve"> the steel industry reduced their energy consumption by moving away from an open loop process and </w:t>
      </w:r>
      <w:r w:rsidR="00B578CC">
        <w:rPr>
          <w:rFonts w:ascii="Times New Roman" w:hAnsi="Times New Roman" w:cs="Times New Roman"/>
          <w:color w:val="000000" w:themeColor="text1"/>
          <w:sz w:val="24"/>
          <w:szCs w:val="24"/>
        </w:rPr>
        <w:t xml:space="preserve">moving </w:t>
      </w:r>
      <w:r w:rsidRPr="00B036F6">
        <w:rPr>
          <w:rFonts w:ascii="Times New Roman" w:hAnsi="Times New Roman" w:cs="Times New Roman"/>
          <w:color w:val="000000" w:themeColor="text1"/>
          <w:sz w:val="24"/>
          <w:szCs w:val="24"/>
        </w:rPr>
        <w:t xml:space="preserve">towards a more closed loop process. Reduction methods </w:t>
      </w:r>
      <w:r w:rsidR="00B578CC">
        <w:rPr>
          <w:rFonts w:ascii="Times New Roman" w:hAnsi="Times New Roman" w:cs="Times New Roman"/>
          <w:color w:val="000000" w:themeColor="text1"/>
          <w:sz w:val="24"/>
          <w:szCs w:val="24"/>
        </w:rPr>
        <w:t>during these years</w:t>
      </w:r>
      <w:r w:rsidRPr="00B036F6">
        <w:rPr>
          <w:rFonts w:ascii="Times New Roman" w:hAnsi="Times New Roman" w:cs="Times New Roman"/>
          <w:color w:val="000000" w:themeColor="text1"/>
          <w:sz w:val="24"/>
          <w:szCs w:val="24"/>
        </w:rPr>
        <w:t xml:space="preserve"> have looked at the adoption of continuous casting, blast furnace coal injection, optimisation of blast furnace operations, thin slab casting and the utilisation of previously wasted process gases (BFG and COG) for cogeneration unit</w:t>
      </w:r>
      <w:sdt>
        <w:sdtPr>
          <w:rPr>
            <w:rFonts w:ascii="Times New Roman" w:hAnsi="Times New Roman" w:cs="Times New Roman"/>
            <w:color w:val="000000" w:themeColor="text1"/>
            <w:sz w:val="24"/>
            <w:szCs w:val="24"/>
          </w:rPr>
          <w:id w:val="13808804"/>
          <w:citation/>
        </w:sdtPr>
        <w:sdtEndPr/>
        <w:sdtContent>
          <w:r w:rsidR="00FF070D" w:rsidRPr="00B036F6">
            <w:rPr>
              <w:rFonts w:ascii="Times New Roman" w:hAnsi="Times New Roman" w:cs="Times New Roman"/>
              <w:color w:val="000000" w:themeColor="text1"/>
              <w:sz w:val="24"/>
              <w:szCs w:val="24"/>
            </w:rPr>
            <w:fldChar w:fldCharType="begin"/>
          </w:r>
          <w:r w:rsidR="00FF070D" w:rsidRPr="00B036F6">
            <w:rPr>
              <w:rFonts w:ascii="Times New Roman" w:hAnsi="Times New Roman" w:cs="Times New Roman"/>
              <w:color w:val="000000" w:themeColor="text1"/>
              <w:sz w:val="24"/>
              <w:szCs w:val="24"/>
            </w:rPr>
            <w:instrText xml:space="preserve"> CITATION USE12 \l 2057 </w:instrText>
          </w:r>
          <w:r w:rsidR="00FF070D"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USEPA, 2012)</w:t>
          </w:r>
          <w:r w:rsidR="00FF070D"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Implementing thin slab casting allowed steel plants to integrate casting and hot rolling into one process due to the thickness of the slab. It was estimated that this change made an energy saving of 4.9GJ/tonne of crude steel </w:t>
      </w:r>
      <w:sdt>
        <w:sdtPr>
          <w:rPr>
            <w:rFonts w:ascii="Times New Roman" w:hAnsi="Times New Roman" w:cs="Times New Roman"/>
            <w:color w:val="000000" w:themeColor="text1"/>
            <w:sz w:val="24"/>
            <w:szCs w:val="24"/>
          </w:rPr>
          <w:id w:val="1721404640"/>
          <w:citation/>
        </w:sdtPr>
        <w:sdtEndPr/>
        <w:sdtContent>
          <w:r w:rsidR="00FF070D" w:rsidRPr="00B036F6">
            <w:rPr>
              <w:rFonts w:ascii="Times New Roman" w:hAnsi="Times New Roman" w:cs="Times New Roman"/>
              <w:color w:val="000000" w:themeColor="text1"/>
              <w:sz w:val="24"/>
              <w:szCs w:val="24"/>
            </w:rPr>
            <w:fldChar w:fldCharType="begin"/>
          </w:r>
          <w:r w:rsidR="00FF070D" w:rsidRPr="00B036F6">
            <w:rPr>
              <w:rFonts w:ascii="Times New Roman" w:hAnsi="Times New Roman" w:cs="Times New Roman"/>
              <w:color w:val="000000" w:themeColor="text1"/>
              <w:sz w:val="24"/>
              <w:szCs w:val="24"/>
            </w:rPr>
            <w:instrText xml:space="preserve"> CITATION USE12 \l 2057 </w:instrText>
          </w:r>
          <w:r w:rsidR="00FF070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USEPA, 2012)</w:t>
          </w:r>
          <w:r w:rsidR="00FF070D"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The steel industry transition from processing in a closed loop saw the use of waste gases produced during the iron and steelmaking circulated b</w:t>
      </w:r>
      <w:r w:rsidR="00B578CC">
        <w:rPr>
          <w:rFonts w:ascii="Times New Roman" w:hAnsi="Times New Roman" w:cs="Times New Roman"/>
          <w:color w:val="000000" w:themeColor="text1"/>
          <w:sz w:val="24"/>
          <w:szCs w:val="24"/>
        </w:rPr>
        <w:t>ack into the steel process, h</w:t>
      </w:r>
      <w:r w:rsidRPr="00B036F6">
        <w:rPr>
          <w:rFonts w:ascii="Times New Roman" w:hAnsi="Times New Roman" w:cs="Times New Roman"/>
          <w:color w:val="000000" w:themeColor="text1"/>
          <w:sz w:val="24"/>
          <w:szCs w:val="24"/>
        </w:rPr>
        <w:t>ence</w:t>
      </w:r>
      <w:r w:rsidR="00B578CC">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reducing the demand for externally produced energy. The use of coke oven gas (COG), blast furnace gas (BFG) and basic oxygen furnace gas (BOFG) can now be fully utilised in the steel industry</w:t>
      </w:r>
      <w:r w:rsidR="00B578CC">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supplying up to 40% of the plants power</w:t>
      </w:r>
      <w:r w:rsidR="00B578CC">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917357338"/>
          <w:citation/>
        </w:sdtPr>
        <w:sdtEndPr/>
        <w:sdtContent>
          <w:r w:rsidR="00FF070D" w:rsidRPr="00B036F6">
            <w:rPr>
              <w:rFonts w:ascii="Times New Roman" w:hAnsi="Times New Roman" w:cs="Times New Roman"/>
              <w:color w:val="000000" w:themeColor="text1"/>
              <w:sz w:val="24"/>
              <w:szCs w:val="24"/>
            </w:rPr>
            <w:fldChar w:fldCharType="begin"/>
          </w:r>
          <w:r w:rsidR="00FF070D" w:rsidRPr="00B036F6">
            <w:rPr>
              <w:rFonts w:ascii="Times New Roman" w:hAnsi="Times New Roman" w:cs="Times New Roman"/>
              <w:color w:val="000000" w:themeColor="text1"/>
              <w:sz w:val="24"/>
              <w:szCs w:val="24"/>
            </w:rPr>
            <w:instrText xml:space="preserve"> CITATION Wor12 \l 2057 </w:instrText>
          </w:r>
          <w:r w:rsidR="00FF070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WorldSteel Association, 2012)</w:t>
          </w:r>
          <w:r w:rsidR="00FF070D"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The remaining 60% must be balanced with purchased energy, normally in the form of electricity and natural gas (Further information on GHG emissions from other processes can be found in Appendix a).</w:t>
      </w:r>
    </w:p>
    <w:p w14:paraId="2930F178" w14:textId="77777777" w:rsidR="00FB6ED8" w:rsidRPr="00B036F6" w:rsidRDefault="00FB6ED8" w:rsidP="00D83F69">
      <w:pPr>
        <w:spacing w:line="360" w:lineRule="auto"/>
        <w:contextualSpacing/>
        <w:jc w:val="both"/>
        <w:rPr>
          <w:rFonts w:ascii="Times New Roman" w:hAnsi="Times New Roman" w:cs="Times New Roman"/>
          <w:color w:val="000000" w:themeColor="text1"/>
          <w:sz w:val="24"/>
          <w:szCs w:val="24"/>
        </w:rPr>
      </w:pPr>
    </w:p>
    <w:p w14:paraId="07732877" w14:textId="6D35B2D1" w:rsidR="00512966" w:rsidRDefault="007853BB" w:rsidP="00EF4FF7">
      <w:bookmarkStart w:id="19" w:name="_Toc518370567"/>
      <w:r w:rsidRPr="00B036F6">
        <w:rPr>
          <w:rFonts w:ascii="Times New Roman" w:hAnsi="Times New Roman" w:cs="Times New Roman"/>
          <w:noProof/>
          <w:color w:val="000000" w:themeColor="text1"/>
          <w:sz w:val="24"/>
          <w:szCs w:val="24"/>
          <w:lang w:eastAsia="en-GB"/>
        </w:rPr>
        <w:drawing>
          <wp:inline distT="0" distB="0" distL="0" distR="0" wp14:anchorId="484D9976" wp14:editId="64051217">
            <wp:extent cx="5191125" cy="2372532"/>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91125" cy="2372532"/>
                    </a:xfrm>
                    <a:prstGeom prst="rect">
                      <a:avLst/>
                    </a:prstGeom>
                    <a:noFill/>
                    <a:ln>
                      <a:noFill/>
                    </a:ln>
                  </pic:spPr>
                </pic:pic>
              </a:graphicData>
            </a:graphic>
          </wp:inline>
        </w:drawing>
      </w:r>
      <w:r w:rsidR="00930A69" w:rsidRPr="00512966">
        <w:rPr>
          <w:rFonts w:ascii="Times New Roman" w:hAnsi="Times New Roman" w:cs="Times New Roman"/>
          <w:color w:val="000000" w:themeColor="text1"/>
          <w:sz w:val="24"/>
          <w:szCs w:val="24"/>
        </w:rPr>
        <w:t xml:space="preserve">Figure </w:t>
      </w:r>
      <w:r w:rsidR="00930A69" w:rsidRPr="00E35216">
        <w:rPr>
          <w:rFonts w:ascii="Times New Roman" w:hAnsi="Times New Roman" w:cs="Times New Roman"/>
          <w:b/>
          <w:color w:val="000000" w:themeColor="text1"/>
          <w:sz w:val="24"/>
          <w:szCs w:val="24"/>
        </w:rPr>
        <w:fldChar w:fldCharType="begin"/>
      </w:r>
      <w:r w:rsidR="00930A69" w:rsidRPr="00512966">
        <w:rPr>
          <w:rFonts w:ascii="Times New Roman" w:hAnsi="Times New Roman" w:cs="Times New Roman"/>
          <w:color w:val="000000" w:themeColor="text1"/>
          <w:sz w:val="24"/>
          <w:szCs w:val="24"/>
        </w:rPr>
        <w:instrText xml:space="preserve"> SEQ Figure \* ARABIC </w:instrText>
      </w:r>
      <w:r w:rsidR="00930A69" w:rsidRPr="00E35216">
        <w:rPr>
          <w:rFonts w:ascii="Times New Roman" w:hAnsi="Times New Roman" w:cs="Times New Roman"/>
          <w:b/>
          <w:color w:val="000000" w:themeColor="text1"/>
          <w:sz w:val="24"/>
          <w:szCs w:val="24"/>
        </w:rPr>
        <w:fldChar w:fldCharType="separate"/>
      </w:r>
      <w:r w:rsidR="00B81D5A" w:rsidRPr="00512966">
        <w:rPr>
          <w:rFonts w:ascii="Times New Roman" w:hAnsi="Times New Roman" w:cs="Times New Roman"/>
          <w:noProof/>
          <w:color w:val="000000" w:themeColor="text1"/>
          <w:sz w:val="24"/>
          <w:szCs w:val="24"/>
        </w:rPr>
        <w:t>3</w:t>
      </w:r>
      <w:r w:rsidR="00930A69" w:rsidRPr="00E35216">
        <w:rPr>
          <w:rFonts w:ascii="Times New Roman" w:hAnsi="Times New Roman" w:cs="Times New Roman"/>
          <w:b/>
          <w:color w:val="000000" w:themeColor="text1"/>
          <w:sz w:val="24"/>
          <w:szCs w:val="24"/>
        </w:rPr>
        <w:fldChar w:fldCharType="end"/>
      </w:r>
      <w:r w:rsidR="009D506B" w:rsidRPr="00512966">
        <w:rPr>
          <w:rFonts w:ascii="Times New Roman" w:hAnsi="Times New Roman" w:cs="Times New Roman"/>
          <w:color w:val="000000" w:themeColor="text1"/>
          <w:sz w:val="24"/>
          <w:szCs w:val="24"/>
        </w:rPr>
        <w:t xml:space="preserve"> F</w:t>
      </w:r>
      <w:r w:rsidRPr="00512966">
        <w:rPr>
          <w:rFonts w:ascii="Times New Roman" w:hAnsi="Times New Roman" w:cs="Times New Roman"/>
          <w:color w:val="000000" w:themeColor="text1"/>
          <w:sz w:val="24"/>
          <w:szCs w:val="24"/>
        </w:rPr>
        <w:t>low of typical gas utilisation at an integrated sinter, coke and hot metal production</w:t>
      </w:r>
      <w:r w:rsidRPr="0043076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425640785"/>
          <w:citation/>
        </w:sdtPr>
        <w:sdtEndPr/>
        <w:sdtContent>
          <w:r w:rsidR="00FF070D" w:rsidRPr="00E35216">
            <w:rPr>
              <w:rFonts w:ascii="Times New Roman" w:hAnsi="Times New Roman" w:cs="Times New Roman"/>
              <w:b/>
              <w:color w:val="000000" w:themeColor="text1"/>
              <w:sz w:val="24"/>
              <w:szCs w:val="24"/>
            </w:rPr>
            <w:fldChar w:fldCharType="begin"/>
          </w:r>
          <w:r w:rsidR="00FF070D" w:rsidRPr="00512966">
            <w:rPr>
              <w:rFonts w:ascii="Times New Roman" w:hAnsi="Times New Roman" w:cs="Times New Roman"/>
              <w:color w:val="000000" w:themeColor="text1"/>
              <w:sz w:val="24"/>
              <w:szCs w:val="24"/>
            </w:rPr>
            <w:instrText xml:space="preserve"> CITATION Rem13 \l 2057 </w:instrText>
          </w:r>
          <w:r w:rsidR="00FF070D" w:rsidRPr="00E35216">
            <w:rPr>
              <w:rFonts w:ascii="Times New Roman" w:hAnsi="Times New Roman" w:cs="Times New Roman"/>
              <w:b/>
              <w:color w:val="000000" w:themeColor="text1"/>
              <w:sz w:val="24"/>
              <w:szCs w:val="24"/>
            </w:rPr>
            <w:fldChar w:fldCharType="separate"/>
          </w:r>
          <w:r w:rsidR="002E4BDA" w:rsidRPr="00512966">
            <w:rPr>
              <w:rFonts w:ascii="Times New Roman" w:hAnsi="Times New Roman" w:cs="Times New Roman"/>
              <w:noProof/>
              <w:color w:val="000000" w:themeColor="text1"/>
              <w:sz w:val="24"/>
              <w:szCs w:val="24"/>
            </w:rPr>
            <w:t>(Remus, et al., 2013)</w:t>
          </w:r>
          <w:r w:rsidR="00FF070D" w:rsidRPr="00E35216">
            <w:rPr>
              <w:rFonts w:ascii="Times New Roman" w:hAnsi="Times New Roman" w:cs="Times New Roman"/>
              <w:b/>
              <w:color w:val="000000" w:themeColor="text1"/>
              <w:sz w:val="24"/>
              <w:szCs w:val="24"/>
            </w:rPr>
            <w:fldChar w:fldCharType="end"/>
          </w:r>
        </w:sdtContent>
      </w:sdt>
      <w:bookmarkEnd w:id="19"/>
    </w:p>
    <w:p w14:paraId="5EC686C3" w14:textId="77777777" w:rsidR="00512966" w:rsidRDefault="00512966" w:rsidP="000159CD">
      <w:pPr>
        <w:pStyle w:val="Heading2"/>
        <w:rPr>
          <w:rFonts w:asciiTheme="minorHAnsi" w:eastAsiaTheme="minorHAnsi" w:hAnsiTheme="minorHAnsi" w:cstheme="minorBidi"/>
          <w:b w:val="0"/>
          <w:bCs w:val="0"/>
          <w:color w:val="auto"/>
          <w:sz w:val="22"/>
          <w:szCs w:val="22"/>
        </w:rPr>
      </w:pPr>
    </w:p>
    <w:p w14:paraId="619B725A" w14:textId="77777777" w:rsidR="00512966" w:rsidRPr="00EF4FF7" w:rsidRDefault="00512966" w:rsidP="00EF4FF7"/>
    <w:p w14:paraId="55E7A649" w14:textId="179F022A" w:rsidR="00344798" w:rsidRDefault="00E206FC" w:rsidP="000159CD">
      <w:pPr>
        <w:pStyle w:val="Heading2"/>
        <w:rPr>
          <w:rFonts w:ascii="Times New Roman" w:hAnsi="Times New Roman" w:cs="Times New Roman"/>
          <w:color w:val="000000" w:themeColor="text1"/>
          <w:sz w:val="24"/>
          <w:szCs w:val="24"/>
        </w:rPr>
      </w:pPr>
      <w:bookmarkStart w:id="20" w:name="_Toc518370504"/>
      <w:r>
        <w:rPr>
          <w:rFonts w:ascii="Times New Roman" w:hAnsi="Times New Roman" w:cs="Times New Roman"/>
          <w:color w:val="000000" w:themeColor="text1"/>
          <w:sz w:val="24"/>
          <w:szCs w:val="24"/>
        </w:rPr>
        <w:lastRenderedPageBreak/>
        <w:t>2.4</w:t>
      </w:r>
      <w:r w:rsidR="00344798" w:rsidRPr="00B036F6">
        <w:rPr>
          <w:rFonts w:ascii="Times New Roman" w:hAnsi="Times New Roman" w:cs="Times New Roman"/>
          <w:color w:val="000000" w:themeColor="text1"/>
          <w:sz w:val="24"/>
          <w:szCs w:val="24"/>
        </w:rPr>
        <w:t xml:space="preserve"> Current Steelmaking</w:t>
      </w:r>
      <w:r w:rsidR="005A035C" w:rsidRPr="00B036F6">
        <w:rPr>
          <w:rFonts w:ascii="Times New Roman" w:hAnsi="Times New Roman" w:cs="Times New Roman"/>
          <w:color w:val="000000" w:themeColor="text1"/>
          <w:sz w:val="24"/>
          <w:szCs w:val="24"/>
        </w:rPr>
        <w:t xml:space="preserve"> r</w:t>
      </w:r>
      <w:r w:rsidR="00344798" w:rsidRPr="00B036F6">
        <w:rPr>
          <w:rFonts w:ascii="Times New Roman" w:hAnsi="Times New Roman" w:cs="Times New Roman"/>
          <w:color w:val="000000" w:themeColor="text1"/>
          <w:sz w:val="24"/>
          <w:szCs w:val="24"/>
        </w:rPr>
        <w:t>esearch into CO</w:t>
      </w:r>
      <w:r w:rsidR="00344798" w:rsidRPr="00D83F69">
        <w:rPr>
          <w:rFonts w:ascii="Times New Roman" w:hAnsi="Times New Roman" w:cs="Times New Roman"/>
          <w:color w:val="000000" w:themeColor="text1"/>
          <w:sz w:val="24"/>
          <w:szCs w:val="24"/>
          <w:vertAlign w:val="subscript"/>
        </w:rPr>
        <w:t>2</w:t>
      </w:r>
      <w:r w:rsidR="00344798" w:rsidRPr="00B036F6">
        <w:rPr>
          <w:rFonts w:ascii="Times New Roman" w:hAnsi="Times New Roman" w:cs="Times New Roman"/>
          <w:color w:val="000000" w:themeColor="text1"/>
          <w:sz w:val="24"/>
          <w:szCs w:val="24"/>
        </w:rPr>
        <w:t xml:space="preserve"> reduction</w:t>
      </w:r>
      <w:bookmarkEnd w:id="20"/>
    </w:p>
    <w:p w14:paraId="4C808517" w14:textId="77777777" w:rsidR="00FB6ED8" w:rsidRPr="00D83F69" w:rsidRDefault="00FB6ED8" w:rsidP="00D83F69"/>
    <w:p w14:paraId="32E32D57" w14:textId="635D6F3D"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Several CO</w:t>
      </w:r>
      <w:r w:rsidRPr="00D83F69">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reduction method</w:t>
      </w:r>
      <w:r w:rsidR="00B578CC">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have been considered within the steel industry</w:t>
      </w:r>
      <w:r w:rsidR="00B578CC">
        <w:rPr>
          <w:rFonts w:ascii="Times New Roman" w:hAnsi="Times New Roman" w:cs="Times New Roman"/>
          <w:color w:val="000000" w:themeColor="text1"/>
          <w:sz w:val="24"/>
          <w:szCs w:val="24"/>
        </w:rPr>
        <w:t xml:space="preserve"> with several </w:t>
      </w:r>
      <w:r w:rsidR="001D7B07">
        <w:rPr>
          <w:rFonts w:ascii="Times New Roman" w:hAnsi="Times New Roman" w:cs="Times New Roman"/>
          <w:color w:val="000000" w:themeColor="text1"/>
          <w:sz w:val="24"/>
          <w:szCs w:val="24"/>
        </w:rPr>
        <w:t>long-term</w:t>
      </w:r>
      <w:r w:rsidR="00B578CC">
        <w:rPr>
          <w:rFonts w:ascii="Times New Roman" w:hAnsi="Times New Roman" w:cs="Times New Roman"/>
          <w:color w:val="000000" w:themeColor="text1"/>
          <w:sz w:val="24"/>
          <w:szCs w:val="24"/>
        </w:rPr>
        <w:t xml:space="preserve"> strategies</w:t>
      </w:r>
      <w:r w:rsidRPr="00B036F6">
        <w:rPr>
          <w:rFonts w:ascii="Times New Roman" w:hAnsi="Times New Roman" w:cs="Times New Roman"/>
          <w:color w:val="000000" w:themeColor="text1"/>
          <w:sz w:val="24"/>
          <w:szCs w:val="24"/>
        </w:rPr>
        <w:t xml:space="preserve"> (ULCOS, AISI, POSCO, C</w:t>
      </w:r>
      <w:r w:rsidR="00B578CC">
        <w:rPr>
          <w:rFonts w:ascii="Times New Roman" w:hAnsi="Times New Roman" w:cs="Times New Roman"/>
          <w:color w:val="000000" w:themeColor="text1"/>
          <w:sz w:val="24"/>
          <w:szCs w:val="24"/>
        </w:rPr>
        <w:t xml:space="preserve">OURSE50) and </w:t>
      </w:r>
      <w:r w:rsidR="006C6701">
        <w:rPr>
          <w:rFonts w:ascii="Times New Roman" w:hAnsi="Times New Roman" w:cs="Times New Roman"/>
          <w:color w:val="000000" w:themeColor="text1"/>
          <w:sz w:val="24"/>
          <w:szCs w:val="24"/>
        </w:rPr>
        <w:t>short-term</w:t>
      </w:r>
      <w:r w:rsidR="00B578CC">
        <w:rPr>
          <w:rFonts w:ascii="Times New Roman" w:hAnsi="Times New Roman" w:cs="Times New Roman"/>
          <w:color w:val="000000" w:themeColor="text1"/>
          <w:sz w:val="24"/>
          <w:szCs w:val="24"/>
        </w:rPr>
        <w:t xml:space="preserve"> strategies</w:t>
      </w:r>
      <w:r w:rsidRPr="00B036F6">
        <w:rPr>
          <w:rFonts w:ascii="Times New Roman" w:hAnsi="Times New Roman" w:cs="Times New Roman"/>
          <w:color w:val="000000" w:themeColor="text1"/>
          <w:sz w:val="24"/>
          <w:szCs w:val="24"/>
        </w:rPr>
        <w:t xml:space="preserve"> (SHOCOM) being consider</w:t>
      </w:r>
      <w:r w:rsidR="00B578CC">
        <w:rPr>
          <w:rFonts w:ascii="Times New Roman" w:hAnsi="Times New Roman" w:cs="Times New Roman"/>
          <w:color w:val="000000" w:themeColor="text1"/>
          <w:sz w:val="24"/>
          <w:szCs w:val="24"/>
        </w:rPr>
        <w:t>ed</w:t>
      </w:r>
      <w:r w:rsidRPr="00B036F6">
        <w:rPr>
          <w:rFonts w:ascii="Times New Roman" w:hAnsi="Times New Roman" w:cs="Times New Roman"/>
          <w:color w:val="000000" w:themeColor="text1"/>
          <w:sz w:val="24"/>
          <w:szCs w:val="24"/>
        </w:rPr>
        <w:t>.</w:t>
      </w:r>
    </w:p>
    <w:p w14:paraId="504F2EE2" w14:textId="1BB0276B" w:rsidR="00344798" w:rsidRPr="00B036F6" w:rsidRDefault="00B578CC"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Ultra-Low</w:t>
      </w:r>
      <w:r>
        <w:rPr>
          <w:rFonts w:ascii="Times New Roman" w:hAnsi="Times New Roman" w:cs="Times New Roman"/>
          <w:color w:val="000000" w:themeColor="text1"/>
          <w:sz w:val="24"/>
          <w:szCs w:val="24"/>
        </w:rPr>
        <w:t xml:space="preserve"> Carbon Dioxide Steelmaking (ULCOS) is a £29 million, European C</w:t>
      </w:r>
      <w:r w:rsidR="00344798" w:rsidRPr="00B036F6">
        <w:rPr>
          <w:rFonts w:ascii="Times New Roman" w:hAnsi="Times New Roman" w:cs="Times New Roman"/>
          <w:color w:val="000000" w:themeColor="text1"/>
          <w:sz w:val="24"/>
          <w:szCs w:val="24"/>
        </w:rPr>
        <w:t>ommission research and development program. The aim</w:t>
      </w:r>
      <w:r>
        <w:rPr>
          <w:rFonts w:ascii="Times New Roman" w:hAnsi="Times New Roman" w:cs="Times New Roman"/>
          <w:color w:val="000000" w:themeColor="text1"/>
          <w:sz w:val="24"/>
          <w:szCs w:val="24"/>
        </w:rPr>
        <w:t xml:space="preserve"> of this programme</w:t>
      </w:r>
      <w:r w:rsidR="00344798" w:rsidRPr="00B036F6">
        <w:rPr>
          <w:rFonts w:ascii="Times New Roman" w:hAnsi="Times New Roman" w:cs="Times New Roman"/>
          <w:color w:val="000000" w:themeColor="text1"/>
          <w:sz w:val="24"/>
          <w:szCs w:val="24"/>
        </w:rPr>
        <w:t xml:space="preserve"> is to find new steelmaking technologies that will reduce current CO</w:t>
      </w:r>
      <w:r w:rsidR="00344798" w:rsidRPr="00B036F6">
        <w:rPr>
          <w:rFonts w:ascii="Times New Roman" w:hAnsi="Times New Roman" w:cs="Times New Roman"/>
          <w:color w:val="000000" w:themeColor="text1"/>
          <w:sz w:val="24"/>
          <w:szCs w:val="24"/>
          <w:vertAlign w:val="subscript"/>
        </w:rPr>
        <w:t>2</w:t>
      </w:r>
      <w:r w:rsidR="00344798" w:rsidRPr="00B036F6">
        <w:rPr>
          <w:rFonts w:ascii="Times New Roman" w:hAnsi="Times New Roman" w:cs="Times New Roman"/>
          <w:color w:val="000000" w:themeColor="text1"/>
          <w:sz w:val="24"/>
          <w:szCs w:val="24"/>
        </w:rPr>
        <w:t xml:space="preserve"> and other greenhouse gas emissions by 50% compared to current production methods</w:t>
      </w:r>
      <w:sdt>
        <w:sdtPr>
          <w:rPr>
            <w:rFonts w:ascii="Times New Roman" w:hAnsi="Times New Roman" w:cs="Times New Roman"/>
            <w:color w:val="000000" w:themeColor="text1"/>
            <w:sz w:val="24"/>
            <w:szCs w:val="24"/>
          </w:rPr>
          <w:id w:val="798574337"/>
          <w:citation/>
        </w:sdtPr>
        <w:sdtEndPr/>
        <w:sdtContent>
          <w:r w:rsidR="009E13CB" w:rsidRPr="00B036F6">
            <w:rPr>
              <w:rFonts w:ascii="Times New Roman" w:hAnsi="Times New Roman" w:cs="Times New Roman"/>
              <w:color w:val="000000" w:themeColor="text1"/>
              <w:sz w:val="24"/>
              <w:szCs w:val="24"/>
            </w:rPr>
            <w:fldChar w:fldCharType="begin"/>
          </w:r>
          <w:r w:rsidR="009E13CB" w:rsidRPr="00B036F6">
            <w:rPr>
              <w:rFonts w:ascii="Times New Roman" w:hAnsi="Times New Roman" w:cs="Times New Roman"/>
              <w:color w:val="000000" w:themeColor="text1"/>
              <w:sz w:val="24"/>
              <w:szCs w:val="24"/>
            </w:rPr>
            <w:instrText xml:space="preserve"> CITATION Bir12 \l 2057 </w:instrText>
          </w:r>
          <w:r w:rsidR="009E13CB"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Birat &amp; Lavelaine, 2012)</w:t>
          </w:r>
          <w:r w:rsidR="009E13CB" w:rsidRPr="00B036F6">
            <w:rPr>
              <w:rFonts w:ascii="Times New Roman" w:hAnsi="Times New Roman" w:cs="Times New Roman"/>
              <w:color w:val="000000" w:themeColor="text1"/>
              <w:sz w:val="24"/>
              <w:szCs w:val="24"/>
            </w:rPr>
            <w:fldChar w:fldCharType="end"/>
          </w:r>
        </w:sdtContent>
      </w:sdt>
      <w:r w:rsidR="009E13CB" w:rsidRPr="00B036F6">
        <w:rPr>
          <w:rFonts w:ascii="Times New Roman" w:hAnsi="Times New Roman" w:cs="Times New Roman"/>
          <w:color w:val="000000" w:themeColor="text1"/>
          <w:sz w:val="24"/>
          <w:szCs w:val="24"/>
        </w:rPr>
        <w:t>.</w:t>
      </w:r>
      <w:r w:rsidR="00344798" w:rsidRPr="00B036F6">
        <w:rPr>
          <w:rFonts w:ascii="Times New Roman" w:hAnsi="Times New Roman" w:cs="Times New Roman"/>
          <w:color w:val="000000" w:themeColor="text1"/>
          <w:sz w:val="24"/>
          <w:szCs w:val="24"/>
        </w:rPr>
        <w:t xml:space="preserve"> The ULCOS programme consists of all major EU steel companies, energy and engineering partners, research institutes and universities. The programme </w:t>
      </w:r>
      <w:r>
        <w:rPr>
          <w:rFonts w:ascii="Times New Roman" w:hAnsi="Times New Roman" w:cs="Times New Roman"/>
          <w:color w:val="000000" w:themeColor="text1"/>
          <w:sz w:val="24"/>
          <w:szCs w:val="24"/>
        </w:rPr>
        <w:t>began in</w:t>
      </w:r>
      <w:r w:rsidR="00344798" w:rsidRPr="00B036F6">
        <w:rPr>
          <w:rFonts w:ascii="Times New Roman" w:hAnsi="Times New Roman" w:cs="Times New Roman"/>
          <w:color w:val="000000" w:themeColor="text1"/>
          <w:sz w:val="24"/>
          <w:szCs w:val="24"/>
        </w:rPr>
        <w:t xml:space="preserve"> 2004 and is designed to end in 2025. Since the generation of ULCOS, over 80 technologies have been studied with 4 breakthrough technologies expected to reduce CO</w:t>
      </w:r>
      <w:r w:rsidR="00344798" w:rsidRPr="00B036F6">
        <w:rPr>
          <w:rFonts w:ascii="Times New Roman" w:hAnsi="Times New Roman" w:cs="Times New Roman"/>
          <w:color w:val="000000" w:themeColor="text1"/>
          <w:sz w:val="24"/>
          <w:szCs w:val="24"/>
          <w:vertAlign w:val="subscript"/>
        </w:rPr>
        <w:t>2</w:t>
      </w:r>
      <w:r w:rsidR="00344798" w:rsidRPr="00B036F6">
        <w:rPr>
          <w:rFonts w:ascii="Times New Roman" w:hAnsi="Times New Roman" w:cs="Times New Roman"/>
          <w:color w:val="000000" w:themeColor="text1"/>
          <w:sz w:val="24"/>
          <w:szCs w:val="24"/>
        </w:rPr>
        <w:t xml:space="preserve"> emission by 50% compared to its best practice in 2004 </w:t>
      </w:r>
      <w:sdt>
        <w:sdtPr>
          <w:rPr>
            <w:rFonts w:ascii="Times New Roman" w:hAnsi="Times New Roman" w:cs="Times New Roman"/>
            <w:color w:val="000000" w:themeColor="text1"/>
            <w:sz w:val="24"/>
            <w:szCs w:val="24"/>
          </w:rPr>
          <w:id w:val="2025892692"/>
          <w:citation/>
        </w:sdtPr>
        <w:sdtEndPr/>
        <w:sdtContent>
          <w:r w:rsidR="009E13CB" w:rsidRPr="00B036F6">
            <w:rPr>
              <w:rFonts w:ascii="Times New Roman" w:hAnsi="Times New Roman" w:cs="Times New Roman"/>
              <w:color w:val="000000" w:themeColor="text1"/>
              <w:sz w:val="24"/>
              <w:szCs w:val="24"/>
            </w:rPr>
            <w:fldChar w:fldCharType="begin"/>
          </w:r>
          <w:r w:rsidR="009E13CB" w:rsidRPr="00B036F6">
            <w:rPr>
              <w:rFonts w:ascii="Times New Roman" w:hAnsi="Times New Roman" w:cs="Times New Roman"/>
              <w:color w:val="000000" w:themeColor="text1"/>
              <w:sz w:val="24"/>
              <w:szCs w:val="24"/>
            </w:rPr>
            <w:instrText xml:space="preserve"> CITATION ULC13 \l 2057 </w:instrText>
          </w:r>
          <w:r w:rsidR="009E13CB"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ULCOS, 2013)</w:t>
          </w:r>
          <w:r w:rsidR="009E13CB" w:rsidRPr="00B036F6">
            <w:rPr>
              <w:rFonts w:ascii="Times New Roman" w:hAnsi="Times New Roman" w:cs="Times New Roman"/>
              <w:color w:val="000000" w:themeColor="text1"/>
              <w:sz w:val="24"/>
              <w:szCs w:val="24"/>
            </w:rPr>
            <w:fldChar w:fldCharType="end"/>
          </w:r>
        </w:sdtContent>
      </w:sdt>
    </w:p>
    <w:p w14:paraId="08C66A7F" w14:textId="707ADE7C" w:rsidR="00344798" w:rsidRPr="00B036F6" w:rsidRDefault="00B578CC" w:rsidP="00D83F69">
      <w:pPr>
        <w:spacing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ide f</w:t>
      </w:r>
      <w:r w:rsidR="00344798" w:rsidRPr="00B036F6">
        <w:rPr>
          <w:rFonts w:ascii="Times New Roman" w:hAnsi="Times New Roman" w:cs="Times New Roman"/>
          <w:color w:val="000000" w:themeColor="text1"/>
          <w:sz w:val="24"/>
          <w:szCs w:val="24"/>
        </w:rPr>
        <w:t>rom ULCOS, the American Iro</w:t>
      </w:r>
      <w:r>
        <w:rPr>
          <w:rFonts w:ascii="Times New Roman" w:hAnsi="Times New Roman" w:cs="Times New Roman"/>
          <w:color w:val="000000" w:themeColor="text1"/>
          <w:sz w:val="24"/>
          <w:szCs w:val="24"/>
        </w:rPr>
        <w:t>n and Steel Institute (AISI) is</w:t>
      </w:r>
      <w:r w:rsidR="00344798" w:rsidRPr="00B036F6">
        <w:rPr>
          <w:rFonts w:ascii="Times New Roman" w:hAnsi="Times New Roman" w:cs="Times New Roman"/>
          <w:color w:val="000000" w:themeColor="text1"/>
          <w:sz w:val="24"/>
          <w:szCs w:val="24"/>
        </w:rPr>
        <w:t xml:space="preserve"> also investigating breakthrough CO</w:t>
      </w:r>
      <w:r w:rsidR="00344798" w:rsidRPr="00B036F6">
        <w:rPr>
          <w:rFonts w:ascii="Times New Roman" w:hAnsi="Times New Roman" w:cs="Times New Roman"/>
          <w:color w:val="000000" w:themeColor="text1"/>
          <w:sz w:val="24"/>
          <w:szCs w:val="24"/>
          <w:vertAlign w:val="subscript"/>
        </w:rPr>
        <w:t>2</w:t>
      </w:r>
      <w:r w:rsidR="00344798" w:rsidRPr="00B036F6">
        <w:rPr>
          <w:rFonts w:ascii="Times New Roman" w:hAnsi="Times New Roman" w:cs="Times New Roman"/>
          <w:color w:val="000000" w:themeColor="text1"/>
          <w:sz w:val="24"/>
          <w:szCs w:val="24"/>
        </w:rPr>
        <w:t xml:space="preserve"> reduction technology. Two technologies have been investigated in more detail</w:t>
      </w:r>
      <w:r>
        <w:rPr>
          <w:rFonts w:ascii="Times New Roman" w:hAnsi="Times New Roman" w:cs="Times New Roman"/>
          <w:color w:val="000000" w:themeColor="text1"/>
          <w:sz w:val="24"/>
          <w:szCs w:val="24"/>
        </w:rPr>
        <w:t>,</w:t>
      </w:r>
      <w:r w:rsidR="00F844E7">
        <w:rPr>
          <w:rFonts w:ascii="Times New Roman" w:hAnsi="Times New Roman" w:cs="Times New Roman"/>
          <w:color w:val="000000" w:themeColor="text1"/>
          <w:sz w:val="24"/>
          <w:szCs w:val="24"/>
        </w:rPr>
        <w:t xml:space="preserve"> including</w:t>
      </w:r>
      <w:r w:rsidR="00344798" w:rsidRPr="00B036F6">
        <w:rPr>
          <w:rFonts w:ascii="Times New Roman" w:hAnsi="Times New Roman" w:cs="Times New Roman"/>
          <w:color w:val="000000" w:themeColor="text1"/>
          <w:sz w:val="24"/>
          <w:szCs w:val="24"/>
        </w:rPr>
        <w:t xml:space="preserve"> molten oxide electrolysis</w:t>
      </w:r>
      <w:r w:rsidR="00F844E7">
        <w:rPr>
          <w:rFonts w:ascii="Times New Roman" w:hAnsi="Times New Roman" w:cs="Times New Roman"/>
          <w:color w:val="000000" w:themeColor="text1"/>
          <w:sz w:val="24"/>
          <w:szCs w:val="24"/>
        </w:rPr>
        <w:t>.</w:t>
      </w:r>
      <w:r w:rsidR="00344798" w:rsidRPr="00B036F6">
        <w:rPr>
          <w:rFonts w:ascii="Times New Roman" w:hAnsi="Times New Roman" w:cs="Times New Roman"/>
          <w:color w:val="000000" w:themeColor="text1"/>
          <w:sz w:val="24"/>
          <w:szCs w:val="24"/>
        </w:rPr>
        <w:t xml:space="preserve"> </w:t>
      </w:r>
      <w:r w:rsidR="00F844E7">
        <w:rPr>
          <w:rFonts w:ascii="Times New Roman" w:hAnsi="Times New Roman" w:cs="Times New Roman"/>
          <w:color w:val="000000" w:themeColor="text1"/>
          <w:sz w:val="24"/>
          <w:szCs w:val="24"/>
        </w:rPr>
        <w:t xml:space="preserve">This </w:t>
      </w:r>
      <w:r w:rsidR="00344798" w:rsidRPr="00B036F6">
        <w:rPr>
          <w:rFonts w:ascii="Times New Roman" w:hAnsi="Times New Roman" w:cs="Times New Roman"/>
          <w:color w:val="000000" w:themeColor="text1"/>
          <w:sz w:val="24"/>
          <w:szCs w:val="24"/>
        </w:rPr>
        <w:t>looks at iron ore reduction through electrolysis and hydrogen flash smelting which considers iron ore reduction in a suspension with hydrogen as a reducing agent</w:t>
      </w:r>
      <w:r w:rsidR="009E13CB"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383603001"/>
          <w:citation/>
        </w:sdtPr>
        <w:sdtEndPr/>
        <w:sdtContent>
          <w:r w:rsidR="009E13CB" w:rsidRPr="00B036F6">
            <w:rPr>
              <w:rFonts w:ascii="Times New Roman" w:hAnsi="Times New Roman" w:cs="Times New Roman"/>
              <w:color w:val="000000" w:themeColor="text1"/>
              <w:sz w:val="24"/>
              <w:szCs w:val="24"/>
            </w:rPr>
            <w:fldChar w:fldCharType="begin"/>
          </w:r>
          <w:r w:rsidR="009E13CB" w:rsidRPr="00B036F6">
            <w:rPr>
              <w:rFonts w:ascii="Times New Roman" w:hAnsi="Times New Roman" w:cs="Times New Roman"/>
              <w:color w:val="000000" w:themeColor="text1"/>
              <w:sz w:val="24"/>
              <w:szCs w:val="24"/>
            </w:rPr>
            <w:instrText xml:space="preserve"> CITATION Joh14 \l 2057 </w:instrText>
          </w:r>
          <w:r w:rsidR="009E13CB"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Johansson, 2014)</w:t>
          </w:r>
          <w:r w:rsidR="009E13CB"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 xml:space="preserve"> (Maria Johansson –biomass in steel).</w:t>
      </w:r>
    </w:p>
    <w:p w14:paraId="3E446468" w14:textId="139892BF"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re are also other programs worldwide such </w:t>
      </w:r>
      <w:r w:rsidRPr="00570873">
        <w:rPr>
          <w:rFonts w:ascii="Times New Roman" w:hAnsi="Times New Roman" w:cs="Times New Roman"/>
          <w:color w:val="000000" w:themeColor="text1"/>
          <w:sz w:val="24"/>
          <w:szCs w:val="24"/>
        </w:rPr>
        <w:t>as</w:t>
      </w:r>
      <w:r w:rsidR="00570873">
        <w:rPr>
          <w:rFonts w:ascii="Times New Roman" w:hAnsi="Times New Roman" w:cs="Times New Roman"/>
          <w:color w:val="000000" w:themeColor="text1"/>
          <w:sz w:val="24"/>
          <w:szCs w:val="24"/>
        </w:rPr>
        <w:t xml:space="preserve">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00570873">
        <w:rPr>
          <w:rFonts w:ascii="Times New Roman" w:hAnsi="Times New Roman" w:cs="Times New Roman"/>
          <w:color w:val="000000" w:themeColor="text1"/>
          <w:sz w:val="24"/>
          <w:szCs w:val="24"/>
        </w:rPr>
        <w:t xml:space="preserve"> Ultimate Reduction in Steelmaking process by Innovative technology for cool Earth 50</w:t>
      </w:r>
      <w:r w:rsidRPr="00570873">
        <w:rPr>
          <w:rFonts w:ascii="Times New Roman" w:hAnsi="Times New Roman" w:cs="Times New Roman"/>
          <w:color w:val="000000" w:themeColor="text1"/>
          <w:sz w:val="24"/>
          <w:szCs w:val="24"/>
        </w:rPr>
        <w:t xml:space="preserve"> </w:t>
      </w:r>
      <w:r w:rsidR="00570873">
        <w:rPr>
          <w:rFonts w:ascii="Times New Roman" w:hAnsi="Times New Roman" w:cs="Times New Roman"/>
          <w:color w:val="000000" w:themeColor="text1"/>
          <w:sz w:val="24"/>
          <w:szCs w:val="24"/>
        </w:rPr>
        <w:t>(</w:t>
      </w:r>
      <w:r w:rsidRPr="00570873">
        <w:rPr>
          <w:rFonts w:ascii="Times New Roman" w:hAnsi="Times New Roman" w:cs="Times New Roman"/>
          <w:color w:val="000000" w:themeColor="text1"/>
          <w:sz w:val="24"/>
          <w:szCs w:val="24"/>
        </w:rPr>
        <w:t>COURSE50</w:t>
      </w:r>
      <w:r w:rsidR="00570873">
        <w:rPr>
          <w:rFonts w:ascii="Times New Roman" w:hAnsi="Times New Roman" w:cs="Times New Roman"/>
          <w:color w:val="000000" w:themeColor="text1"/>
          <w:sz w:val="24"/>
          <w:szCs w:val="24"/>
        </w:rPr>
        <w:t>)</w:t>
      </w:r>
      <w:r w:rsidRPr="00570873">
        <w:rPr>
          <w:rFonts w:ascii="Times New Roman" w:hAnsi="Times New Roman" w:cs="Times New Roman"/>
          <w:color w:val="000000" w:themeColor="text1"/>
          <w:sz w:val="24"/>
          <w:szCs w:val="24"/>
        </w:rPr>
        <w:t xml:space="preserve"> which is a CO</w:t>
      </w:r>
      <w:r w:rsidRPr="00570873">
        <w:rPr>
          <w:rFonts w:ascii="Times New Roman" w:hAnsi="Times New Roman" w:cs="Times New Roman"/>
          <w:color w:val="000000" w:themeColor="text1"/>
          <w:sz w:val="24"/>
          <w:szCs w:val="24"/>
          <w:vertAlign w:val="subscript"/>
        </w:rPr>
        <w:t>2</w:t>
      </w:r>
      <w:r w:rsidRPr="00570873">
        <w:rPr>
          <w:rFonts w:ascii="Times New Roman" w:hAnsi="Times New Roman" w:cs="Times New Roman"/>
          <w:color w:val="000000" w:themeColor="text1"/>
          <w:sz w:val="24"/>
          <w:szCs w:val="24"/>
        </w:rPr>
        <w:t xml:space="preserve"> reduction programme based in Japan, </w:t>
      </w:r>
      <w:r w:rsidR="00EC4A6D" w:rsidRPr="00570873">
        <w:rPr>
          <w:rFonts w:ascii="Times New Roman" w:hAnsi="Times New Roman" w:cs="Times New Roman"/>
          <w:color w:val="000000" w:themeColor="text1"/>
          <w:sz w:val="24"/>
          <w:szCs w:val="24"/>
        </w:rPr>
        <w:t>with</w:t>
      </w:r>
      <w:r w:rsidR="00EC4A6D">
        <w:rPr>
          <w:rFonts w:ascii="Times New Roman" w:hAnsi="Times New Roman" w:cs="Times New Roman"/>
          <w:color w:val="000000" w:themeColor="text1"/>
          <w:sz w:val="24"/>
          <w:szCs w:val="24"/>
        </w:rPr>
        <w:t xml:space="preserve"> </w:t>
      </w:r>
      <w:r w:rsidR="00EC4A6D" w:rsidRPr="00570873">
        <w:rPr>
          <w:rFonts w:ascii="Times New Roman" w:hAnsi="Times New Roman" w:cs="Times New Roman"/>
          <w:color w:val="000000" w:themeColor="text1"/>
          <w:sz w:val="24"/>
          <w:szCs w:val="24"/>
        </w:rPr>
        <w:t>POSCO</w:t>
      </w:r>
      <w:r w:rsidRPr="00570873">
        <w:rPr>
          <w:rFonts w:ascii="Times New Roman" w:hAnsi="Times New Roman" w:cs="Times New Roman"/>
          <w:color w:val="000000" w:themeColor="text1"/>
          <w:sz w:val="24"/>
          <w:szCs w:val="24"/>
        </w:rPr>
        <w:t xml:space="preserve"> being based in Korea</w:t>
      </w:r>
      <w:r w:rsidRPr="00B036F6">
        <w:rPr>
          <w:rFonts w:ascii="Times New Roman" w:hAnsi="Times New Roman" w:cs="Times New Roman"/>
          <w:color w:val="000000" w:themeColor="text1"/>
          <w:sz w:val="24"/>
          <w:szCs w:val="24"/>
        </w:rPr>
        <w:t>.</w:t>
      </w:r>
    </w:p>
    <w:p w14:paraId="60CCBE13" w14:textId="287FCBF1" w:rsidR="00344798" w:rsidRPr="00B036F6" w:rsidRDefault="00E206FC" w:rsidP="000159CD">
      <w:pPr>
        <w:pStyle w:val="Heading2"/>
        <w:rPr>
          <w:rFonts w:ascii="Times New Roman" w:hAnsi="Times New Roman" w:cs="Times New Roman"/>
          <w:color w:val="000000" w:themeColor="text1"/>
          <w:sz w:val="24"/>
          <w:szCs w:val="24"/>
        </w:rPr>
      </w:pPr>
      <w:bookmarkStart w:id="21" w:name="_Toc518370505"/>
      <w:r>
        <w:rPr>
          <w:rFonts w:ascii="Times New Roman" w:hAnsi="Times New Roman" w:cs="Times New Roman"/>
          <w:color w:val="000000" w:themeColor="text1"/>
          <w:sz w:val="24"/>
          <w:szCs w:val="24"/>
        </w:rPr>
        <w:t>2.5</w:t>
      </w:r>
      <w:r w:rsidR="00344798" w:rsidRPr="00B036F6">
        <w:rPr>
          <w:rFonts w:ascii="Times New Roman" w:hAnsi="Times New Roman" w:cs="Times New Roman"/>
          <w:color w:val="000000" w:themeColor="text1"/>
          <w:sz w:val="24"/>
          <w:szCs w:val="24"/>
        </w:rPr>
        <w:t xml:space="preserve"> Use of waste in the steel industry</w:t>
      </w:r>
      <w:bookmarkEnd w:id="21"/>
    </w:p>
    <w:p w14:paraId="797E939A" w14:textId="77777777" w:rsidR="00FB6ED8" w:rsidRDefault="00FB6ED8" w:rsidP="00D83F69">
      <w:pPr>
        <w:spacing w:line="360" w:lineRule="auto"/>
        <w:contextualSpacing/>
        <w:jc w:val="both"/>
        <w:rPr>
          <w:rFonts w:ascii="Times New Roman" w:hAnsi="Times New Roman" w:cs="Times New Roman"/>
          <w:color w:val="000000" w:themeColor="text1"/>
          <w:sz w:val="24"/>
          <w:szCs w:val="24"/>
        </w:rPr>
      </w:pPr>
    </w:p>
    <w:p w14:paraId="29A4C601" w14:textId="2D1DEC7E" w:rsidR="00344798" w:rsidRPr="00B036F6" w:rsidRDefault="009C6F17" w:rsidP="00D83F69">
      <w:pPr>
        <w:spacing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Pr="00B036F6">
        <w:rPr>
          <w:rFonts w:ascii="Times New Roman" w:hAnsi="Times New Roman" w:cs="Times New Roman"/>
          <w:color w:val="000000" w:themeColor="text1"/>
          <w:sz w:val="24"/>
          <w:szCs w:val="24"/>
        </w:rPr>
        <w:t>s a sol</w:t>
      </w:r>
      <w:r>
        <w:rPr>
          <w:rFonts w:ascii="Times New Roman" w:hAnsi="Times New Roman" w:cs="Times New Roman"/>
          <w:color w:val="000000" w:themeColor="text1"/>
          <w:sz w:val="24"/>
          <w:szCs w:val="24"/>
        </w:rPr>
        <w:t>ution towards energy reduction, the steel industry has considered short-to medium strategies</w:t>
      </w:r>
      <w:r w:rsidR="00344798" w:rsidRPr="00B036F6">
        <w:rPr>
          <w:rFonts w:ascii="Times New Roman" w:hAnsi="Times New Roman" w:cs="Times New Roman"/>
          <w:color w:val="000000" w:themeColor="text1"/>
          <w:sz w:val="24"/>
          <w:szCs w:val="24"/>
        </w:rPr>
        <w:t xml:space="preserve"> such as the implementation of alternative fuel</w:t>
      </w:r>
      <w:r>
        <w:rPr>
          <w:rFonts w:ascii="Times New Roman" w:hAnsi="Times New Roman" w:cs="Times New Roman"/>
          <w:color w:val="000000" w:themeColor="text1"/>
          <w:sz w:val="24"/>
          <w:szCs w:val="24"/>
        </w:rPr>
        <w:t>s</w:t>
      </w:r>
      <w:r w:rsidR="00344798" w:rsidRPr="00B036F6">
        <w:rPr>
          <w:rFonts w:ascii="Times New Roman" w:hAnsi="Times New Roman" w:cs="Times New Roman"/>
          <w:color w:val="000000" w:themeColor="text1"/>
          <w:sz w:val="24"/>
          <w:szCs w:val="24"/>
        </w:rPr>
        <w:t xml:space="preserve"> to coke in the steel making process</w:t>
      </w:r>
      <w:r>
        <w:rPr>
          <w:rFonts w:ascii="Times New Roman" w:hAnsi="Times New Roman" w:cs="Times New Roman"/>
          <w:color w:val="000000" w:themeColor="text1"/>
          <w:sz w:val="24"/>
          <w:szCs w:val="24"/>
        </w:rPr>
        <w:t xml:space="preserve"> for</w:t>
      </w:r>
      <w:r w:rsidRPr="00B036F6">
        <w:rPr>
          <w:rFonts w:ascii="Times New Roman" w:hAnsi="Times New Roman" w:cs="Times New Roman"/>
          <w:color w:val="000000" w:themeColor="text1"/>
          <w:sz w:val="24"/>
          <w:szCs w:val="24"/>
        </w:rPr>
        <w:t xml:space="preserve"> the past 15-20 years</w:t>
      </w:r>
      <w:r>
        <w:rPr>
          <w:rFonts w:ascii="Times New Roman" w:hAnsi="Times New Roman" w:cs="Times New Roman"/>
          <w:color w:val="000000" w:themeColor="text1"/>
          <w:sz w:val="24"/>
          <w:szCs w:val="24"/>
        </w:rPr>
        <w:t xml:space="preserve">. </w:t>
      </w:r>
      <w:r w:rsidR="00344798" w:rsidRPr="00B036F6">
        <w:rPr>
          <w:rFonts w:ascii="Times New Roman" w:hAnsi="Times New Roman" w:cs="Times New Roman"/>
          <w:color w:val="000000" w:themeColor="text1"/>
          <w:sz w:val="24"/>
          <w:szCs w:val="24"/>
        </w:rPr>
        <w:t>Re</w:t>
      </w:r>
      <w:r>
        <w:rPr>
          <w:rFonts w:ascii="Times New Roman" w:hAnsi="Times New Roman" w:cs="Times New Roman"/>
          <w:color w:val="000000" w:themeColor="text1"/>
          <w:sz w:val="24"/>
          <w:szCs w:val="24"/>
        </w:rPr>
        <w:t xml:space="preserve">search </w:t>
      </w:r>
      <w:r w:rsidR="008B286E">
        <w:rPr>
          <w:rFonts w:ascii="Times New Roman" w:hAnsi="Times New Roman" w:cs="Times New Roman"/>
          <w:color w:val="000000" w:themeColor="text1"/>
          <w:sz w:val="24"/>
          <w:szCs w:val="24"/>
        </w:rPr>
        <w:t xml:space="preserve">conducted </w:t>
      </w:r>
      <w:r>
        <w:rPr>
          <w:rFonts w:ascii="Times New Roman" w:hAnsi="Times New Roman" w:cs="Times New Roman"/>
          <w:color w:val="000000" w:themeColor="text1"/>
          <w:sz w:val="24"/>
          <w:szCs w:val="24"/>
        </w:rPr>
        <w:t>throughout the world</w:t>
      </w:r>
      <w:r w:rsidR="008B286E">
        <w:rPr>
          <w:rFonts w:ascii="Times New Roman" w:hAnsi="Times New Roman" w:cs="Times New Roman"/>
          <w:color w:val="000000" w:themeColor="text1"/>
          <w:sz w:val="24"/>
          <w:szCs w:val="24"/>
        </w:rPr>
        <w:t xml:space="preserve"> has</w:t>
      </w:r>
      <w:r>
        <w:rPr>
          <w:rFonts w:ascii="Times New Roman" w:hAnsi="Times New Roman" w:cs="Times New Roman"/>
          <w:color w:val="000000" w:themeColor="text1"/>
          <w:sz w:val="24"/>
          <w:szCs w:val="24"/>
        </w:rPr>
        <w:t xml:space="preserve"> </w:t>
      </w:r>
      <w:r w:rsidR="008B286E">
        <w:rPr>
          <w:rFonts w:ascii="Times New Roman" w:hAnsi="Times New Roman" w:cs="Times New Roman"/>
          <w:color w:val="000000" w:themeColor="text1"/>
          <w:sz w:val="24"/>
          <w:szCs w:val="24"/>
        </w:rPr>
        <w:t>investigated</w:t>
      </w:r>
      <w:r w:rsidR="00344798" w:rsidRPr="00B036F6">
        <w:rPr>
          <w:rFonts w:ascii="Times New Roman" w:hAnsi="Times New Roman" w:cs="Times New Roman"/>
          <w:color w:val="000000" w:themeColor="text1"/>
          <w:sz w:val="24"/>
          <w:szCs w:val="24"/>
        </w:rPr>
        <w:t xml:space="preserve"> </w:t>
      </w:r>
      <w:r w:rsidR="00FB6ED8" w:rsidRPr="00B036F6">
        <w:rPr>
          <w:rFonts w:ascii="Times New Roman" w:hAnsi="Times New Roman" w:cs="Times New Roman"/>
          <w:color w:val="000000" w:themeColor="text1"/>
          <w:sz w:val="24"/>
          <w:szCs w:val="24"/>
        </w:rPr>
        <w:t>carbon-based</w:t>
      </w:r>
      <w:r w:rsidR="00344798" w:rsidRPr="00B036F6">
        <w:rPr>
          <w:rFonts w:ascii="Times New Roman" w:hAnsi="Times New Roman" w:cs="Times New Roman"/>
          <w:color w:val="000000" w:themeColor="text1"/>
          <w:sz w:val="24"/>
          <w:szCs w:val="24"/>
        </w:rPr>
        <w:t xml:space="preserve"> by-products/co-products and end of life waste as an alternative to coal an</w:t>
      </w:r>
      <w:r w:rsidR="006B33CA" w:rsidRPr="00B036F6">
        <w:rPr>
          <w:rFonts w:ascii="Times New Roman" w:hAnsi="Times New Roman" w:cs="Times New Roman"/>
          <w:color w:val="000000" w:themeColor="text1"/>
          <w:sz w:val="24"/>
          <w:szCs w:val="24"/>
        </w:rPr>
        <w:t>d coke. The use of plastic and ty</w:t>
      </w:r>
      <w:r>
        <w:rPr>
          <w:rFonts w:ascii="Times New Roman" w:hAnsi="Times New Roman" w:cs="Times New Roman"/>
          <w:color w:val="000000" w:themeColor="text1"/>
          <w:sz w:val="24"/>
          <w:szCs w:val="24"/>
        </w:rPr>
        <w:t>res has</w:t>
      </w:r>
      <w:r w:rsidR="00344798" w:rsidRPr="00B036F6">
        <w:rPr>
          <w:rFonts w:ascii="Times New Roman" w:hAnsi="Times New Roman" w:cs="Times New Roman"/>
          <w:color w:val="000000" w:themeColor="text1"/>
          <w:sz w:val="24"/>
          <w:szCs w:val="24"/>
        </w:rPr>
        <w:t xml:space="preserve"> been investigated as a partial substitution to coal and coke in the blast furnace and electric arc furnace</w:t>
      </w:r>
      <w:r>
        <w:rPr>
          <w:rFonts w:ascii="Times New Roman" w:hAnsi="Times New Roman" w:cs="Times New Roman"/>
          <w:color w:val="000000" w:themeColor="text1"/>
          <w:sz w:val="24"/>
          <w:szCs w:val="24"/>
        </w:rPr>
        <w:t>,</w:t>
      </w:r>
      <w:r w:rsidR="00344798" w:rsidRPr="00B036F6">
        <w:rPr>
          <w:rFonts w:ascii="Times New Roman" w:hAnsi="Times New Roman" w:cs="Times New Roman"/>
          <w:color w:val="000000" w:themeColor="text1"/>
          <w:sz w:val="24"/>
          <w:szCs w:val="24"/>
        </w:rPr>
        <w:t xml:space="preserve"> with commercial success</w:t>
      </w:r>
      <w:sdt>
        <w:sdtPr>
          <w:rPr>
            <w:rFonts w:ascii="Times New Roman" w:hAnsi="Times New Roman" w:cs="Times New Roman"/>
            <w:color w:val="000000" w:themeColor="text1"/>
            <w:sz w:val="24"/>
            <w:szCs w:val="24"/>
          </w:rPr>
          <w:id w:val="1463918220"/>
          <w:citation/>
        </w:sdtPr>
        <w:sdtEndPr/>
        <w:sdtContent>
          <w:r w:rsidR="00344798" w:rsidRPr="00B036F6">
            <w:rPr>
              <w:rFonts w:ascii="Times New Roman" w:hAnsi="Times New Roman" w:cs="Times New Roman"/>
              <w:color w:val="000000" w:themeColor="text1"/>
              <w:sz w:val="24"/>
              <w:szCs w:val="24"/>
            </w:rPr>
            <w:fldChar w:fldCharType="begin"/>
          </w:r>
          <w:r w:rsidR="00344798" w:rsidRPr="00B036F6">
            <w:rPr>
              <w:rFonts w:ascii="Times New Roman" w:hAnsi="Times New Roman" w:cs="Times New Roman"/>
              <w:color w:val="000000" w:themeColor="text1"/>
              <w:sz w:val="24"/>
              <w:szCs w:val="24"/>
            </w:rPr>
            <w:instrText xml:space="preserve"> CITATION Zie01 \l 2057 </w:instrText>
          </w:r>
          <w:r w:rsidR="00344798"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Ziebik &amp; Stanek, 2001)</w:t>
          </w:r>
          <w:r w:rsidR="00344798"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2047678594"/>
          <w:citation/>
        </w:sdtPr>
        <w:sdtEndPr/>
        <w:sdtContent>
          <w:r w:rsidR="00344798" w:rsidRPr="00B036F6">
            <w:rPr>
              <w:rFonts w:ascii="Times New Roman" w:hAnsi="Times New Roman" w:cs="Times New Roman"/>
              <w:color w:val="000000" w:themeColor="text1"/>
              <w:sz w:val="24"/>
              <w:szCs w:val="24"/>
            </w:rPr>
            <w:fldChar w:fldCharType="begin"/>
          </w:r>
          <w:r w:rsidR="00344798" w:rsidRPr="00B036F6">
            <w:rPr>
              <w:rFonts w:ascii="Times New Roman" w:hAnsi="Times New Roman" w:cs="Times New Roman"/>
              <w:color w:val="000000" w:themeColor="text1"/>
              <w:sz w:val="24"/>
              <w:szCs w:val="24"/>
            </w:rPr>
            <w:instrText xml:space="preserve"> CITATION Sah09 \l 2057 </w:instrText>
          </w:r>
          <w:r w:rsidR="00344798"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Sahajwalla, et al., 2009)</w:t>
          </w:r>
          <w:r w:rsidR="00344798"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 xml:space="preserve">. The </w:t>
      </w:r>
      <w:r w:rsidR="00F57289" w:rsidRPr="00B036F6">
        <w:rPr>
          <w:rFonts w:ascii="Times New Roman" w:hAnsi="Times New Roman" w:cs="Times New Roman"/>
          <w:color w:val="000000" w:themeColor="text1"/>
          <w:sz w:val="24"/>
          <w:szCs w:val="24"/>
        </w:rPr>
        <w:t xml:space="preserve">use of </w:t>
      </w:r>
      <w:r w:rsidR="00F57289" w:rsidRPr="00B036F6">
        <w:rPr>
          <w:rFonts w:ascii="Times New Roman" w:hAnsi="Times New Roman" w:cs="Times New Roman"/>
          <w:color w:val="000000" w:themeColor="text1"/>
          <w:sz w:val="24"/>
          <w:szCs w:val="24"/>
        </w:rPr>
        <w:lastRenderedPageBreak/>
        <w:t>biomass ha</w:t>
      </w:r>
      <w:r>
        <w:rPr>
          <w:rFonts w:ascii="Times New Roman" w:hAnsi="Times New Roman" w:cs="Times New Roman"/>
          <w:color w:val="000000" w:themeColor="text1"/>
          <w:sz w:val="24"/>
          <w:szCs w:val="24"/>
        </w:rPr>
        <w:t>s</w:t>
      </w:r>
      <w:r w:rsidR="00344798" w:rsidRPr="00B036F6">
        <w:rPr>
          <w:rFonts w:ascii="Times New Roman" w:hAnsi="Times New Roman" w:cs="Times New Roman"/>
          <w:color w:val="000000" w:themeColor="text1"/>
          <w:sz w:val="24"/>
          <w:szCs w:val="24"/>
        </w:rPr>
        <w:t xml:space="preserve"> also been investigated with several small and large scale success</w:t>
      </w:r>
      <w:r>
        <w:rPr>
          <w:rFonts w:ascii="Times New Roman" w:hAnsi="Times New Roman" w:cs="Times New Roman"/>
          <w:color w:val="000000" w:themeColor="text1"/>
          <w:sz w:val="24"/>
          <w:szCs w:val="24"/>
        </w:rPr>
        <w:t>es</w:t>
      </w:r>
      <w:r w:rsidR="00344798"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843894212"/>
          <w:citation/>
        </w:sdtPr>
        <w:sdtEndPr/>
        <w:sdtContent>
          <w:r w:rsidR="00F57289" w:rsidRPr="00B036F6">
            <w:rPr>
              <w:rFonts w:ascii="Times New Roman" w:hAnsi="Times New Roman" w:cs="Times New Roman"/>
              <w:color w:val="000000" w:themeColor="text1"/>
              <w:sz w:val="24"/>
              <w:szCs w:val="24"/>
            </w:rPr>
            <w:fldChar w:fldCharType="begin"/>
          </w:r>
          <w:r w:rsidR="00F57289" w:rsidRPr="00B036F6">
            <w:rPr>
              <w:rFonts w:ascii="Times New Roman" w:hAnsi="Times New Roman" w:cs="Times New Roman"/>
              <w:color w:val="000000" w:themeColor="text1"/>
              <w:sz w:val="24"/>
              <w:szCs w:val="24"/>
            </w:rPr>
            <w:instrText xml:space="preserve"> CITATION Mac09 \l 2057 </w:instrText>
          </w:r>
          <w:r w:rsidR="00F57289"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MacPhee, et al., 2009)</w:t>
          </w:r>
          <w:r w:rsidR="00F57289"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308859608"/>
          <w:citation/>
        </w:sdtPr>
        <w:sdtEndPr/>
        <w:sdtContent>
          <w:r w:rsidR="009A3F3E" w:rsidRPr="00B036F6">
            <w:rPr>
              <w:rFonts w:ascii="Times New Roman" w:hAnsi="Times New Roman" w:cs="Times New Roman"/>
              <w:color w:val="000000" w:themeColor="text1"/>
              <w:sz w:val="24"/>
              <w:szCs w:val="24"/>
            </w:rPr>
            <w:fldChar w:fldCharType="begin"/>
          </w:r>
          <w:r w:rsidR="009A3F3E" w:rsidRPr="00B036F6">
            <w:rPr>
              <w:rFonts w:ascii="Times New Roman" w:hAnsi="Times New Roman" w:cs="Times New Roman"/>
              <w:color w:val="000000" w:themeColor="text1"/>
              <w:sz w:val="24"/>
              <w:szCs w:val="24"/>
            </w:rPr>
            <w:instrText xml:space="preserve"> CITATION Via11 \l 2057 </w:instrText>
          </w:r>
          <w:r w:rsidR="009A3F3E"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Viana, et al., 2011)</w:t>
          </w:r>
          <w:r w:rsidR="009A3F3E"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566913334"/>
          <w:citation/>
        </w:sdtPr>
        <w:sdtEndPr/>
        <w:sdtContent>
          <w:r w:rsidR="009A3F3E" w:rsidRPr="00B036F6">
            <w:rPr>
              <w:rFonts w:ascii="Times New Roman" w:hAnsi="Times New Roman" w:cs="Times New Roman"/>
              <w:color w:val="000000" w:themeColor="text1"/>
              <w:sz w:val="24"/>
              <w:szCs w:val="24"/>
            </w:rPr>
            <w:fldChar w:fldCharType="begin"/>
          </w:r>
          <w:r w:rsidR="009A3F3E" w:rsidRPr="00B036F6">
            <w:rPr>
              <w:rFonts w:ascii="Times New Roman" w:hAnsi="Times New Roman" w:cs="Times New Roman"/>
              <w:color w:val="000000" w:themeColor="text1"/>
              <w:sz w:val="24"/>
              <w:szCs w:val="24"/>
            </w:rPr>
            <w:instrText xml:space="preserve"> CITATION Zan10 \l 2057 </w:instrText>
          </w:r>
          <w:r w:rsidR="009A3F3E"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Zandi, et al., 2010)</w:t>
          </w:r>
          <w:r w:rsidR="009A3F3E" w:rsidRPr="00B036F6">
            <w:rPr>
              <w:rFonts w:ascii="Times New Roman" w:hAnsi="Times New Roman" w:cs="Times New Roman"/>
              <w:color w:val="000000" w:themeColor="text1"/>
              <w:sz w:val="24"/>
              <w:szCs w:val="24"/>
            </w:rPr>
            <w:fldChar w:fldCharType="end"/>
          </w:r>
        </w:sdtContent>
      </w:sdt>
      <w:r w:rsidR="00F57289"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500109656"/>
          <w:citation/>
        </w:sdtPr>
        <w:sdtEndPr/>
        <w:sdtContent>
          <w:r w:rsidR="00F57289" w:rsidRPr="00B036F6">
            <w:rPr>
              <w:rFonts w:ascii="Times New Roman" w:hAnsi="Times New Roman" w:cs="Times New Roman"/>
              <w:color w:val="000000" w:themeColor="text1"/>
              <w:sz w:val="24"/>
              <w:szCs w:val="24"/>
            </w:rPr>
            <w:fldChar w:fldCharType="begin"/>
          </w:r>
          <w:r w:rsidR="00F57289" w:rsidRPr="00B036F6">
            <w:rPr>
              <w:rFonts w:ascii="Times New Roman" w:hAnsi="Times New Roman" w:cs="Times New Roman"/>
              <w:color w:val="000000" w:themeColor="text1"/>
              <w:sz w:val="24"/>
              <w:szCs w:val="24"/>
            </w:rPr>
            <w:instrText xml:space="preserve"> CITATION Lov05 \l 2057 </w:instrText>
          </w:r>
          <w:r w:rsidR="00F57289"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Lovel, et al., 2005)</w:t>
          </w:r>
          <w:r w:rsidR="00F57289" w:rsidRPr="00B036F6">
            <w:rPr>
              <w:rFonts w:ascii="Times New Roman" w:hAnsi="Times New Roman" w:cs="Times New Roman"/>
              <w:color w:val="000000" w:themeColor="text1"/>
              <w:sz w:val="24"/>
              <w:szCs w:val="24"/>
            </w:rPr>
            <w:fldChar w:fldCharType="end"/>
          </w:r>
        </w:sdtContent>
      </w:sdt>
      <w:r w:rsidR="00F57289" w:rsidRPr="00B036F6">
        <w:rPr>
          <w:rFonts w:ascii="Times New Roman" w:hAnsi="Times New Roman" w:cs="Times New Roman"/>
          <w:color w:val="000000" w:themeColor="text1"/>
          <w:sz w:val="24"/>
          <w:szCs w:val="24"/>
        </w:rPr>
        <w:t>.</w:t>
      </w:r>
    </w:p>
    <w:p w14:paraId="314CEBCE" w14:textId="7311C19B" w:rsidR="00344798" w:rsidRPr="00B036F6" w:rsidRDefault="00E206FC" w:rsidP="000159CD">
      <w:pPr>
        <w:pStyle w:val="Heading3"/>
        <w:rPr>
          <w:rFonts w:ascii="Times New Roman" w:hAnsi="Times New Roman" w:cs="Times New Roman"/>
          <w:color w:val="000000" w:themeColor="text1"/>
          <w:sz w:val="24"/>
          <w:szCs w:val="24"/>
        </w:rPr>
      </w:pPr>
      <w:bookmarkStart w:id="22" w:name="_Toc518370506"/>
      <w:r>
        <w:rPr>
          <w:rFonts w:ascii="Times New Roman" w:hAnsi="Times New Roman" w:cs="Times New Roman"/>
          <w:color w:val="000000" w:themeColor="text1"/>
          <w:sz w:val="24"/>
          <w:szCs w:val="24"/>
        </w:rPr>
        <w:t>2.5</w:t>
      </w:r>
      <w:r w:rsidR="00344798" w:rsidRPr="00B036F6">
        <w:rPr>
          <w:rFonts w:ascii="Times New Roman" w:hAnsi="Times New Roman" w:cs="Times New Roman"/>
          <w:color w:val="000000" w:themeColor="text1"/>
          <w:sz w:val="24"/>
          <w:szCs w:val="24"/>
        </w:rPr>
        <w:t xml:space="preserve">.1 </w:t>
      </w:r>
      <w:r w:rsidR="006B33CA" w:rsidRPr="00B036F6">
        <w:rPr>
          <w:rFonts w:ascii="Times New Roman" w:hAnsi="Times New Roman" w:cs="Times New Roman"/>
          <w:color w:val="000000" w:themeColor="text1"/>
          <w:sz w:val="24"/>
          <w:szCs w:val="24"/>
        </w:rPr>
        <w:t>Use of waste plastic and ty</w:t>
      </w:r>
      <w:r w:rsidR="007853BB" w:rsidRPr="00B036F6">
        <w:rPr>
          <w:rFonts w:ascii="Times New Roman" w:hAnsi="Times New Roman" w:cs="Times New Roman"/>
          <w:color w:val="000000" w:themeColor="text1"/>
          <w:sz w:val="24"/>
          <w:szCs w:val="24"/>
        </w:rPr>
        <w:t>res in the iron and steel industry</w:t>
      </w:r>
      <w:bookmarkEnd w:id="22"/>
    </w:p>
    <w:p w14:paraId="6289035D" w14:textId="77777777" w:rsidR="00FB6ED8" w:rsidRDefault="00FB6ED8" w:rsidP="00D83F69">
      <w:pPr>
        <w:spacing w:line="360" w:lineRule="auto"/>
        <w:contextualSpacing/>
        <w:jc w:val="both"/>
        <w:rPr>
          <w:rFonts w:ascii="Times New Roman" w:hAnsi="Times New Roman" w:cs="Times New Roman"/>
          <w:color w:val="000000" w:themeColor="text1"/>
          <w:sz w:val="24"/>
          <w:szCs w:val="24"/>
        </w:rPr>
      </w:pPr>
    </w:p>
    <w:p w14:paraId="6EFF16B3" w14:textId="6805D15E"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high amount of carbon and hydrogen found in polymeric materials (plastic and tyres)</w:t>
      </w:r>
      <w:r w:rsidR="008B286E">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along with the available energy produced during high temperature reactions</w:t>
      </w:r>
      <w:r w:rsidR="008B286E">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have been of interest to the iron and steelmaking industry. The idea of polymeric material</w:t>
      </w:r>
      <w:r w:rsidR="008B286E">
        <w:rPr>
          <w:rFonts w:ascii="Times New Roman" w:hAnsi="Times New Roman" w:cs="Times New Roman"/>
          <w:color w:val="000000" w:themeColor="text1"/>
          <w:sz w:val="24"/>
          <w:szCs w:val="24"/>
        </w:rPr>
        <w:t xml:space="preserve"> being</w:t>
      </w:r>
      <w:r w:rsidRPr="00B036F6">
        <w:rPr>
          <w:rFonts w:ascii="Times New Roman" w:hAnsi="Times New Roman" w:cs="Times New Roman"/>
          <w:color w:val="000000" w:themeColor="text1"/>
          <w:sz w:val="24"/>
          <w:szCs w:val="24"/>
        </w:rPr>
        <w:t xml:space="preserve"> incorporated into </w:t>
      </w:r>
      <w:r w:rsidR="008B286E">
        <w:rPr>
          <w:rFonts w:ascii="Times New Roman" w:hAnsi="Times New Roman" w:cs="Times New Roman"/>
          <w:color w:val="000000" w:themeColor="text1"/>
          <w:sz w:val="24"/>
          <w:szCs w:val="24"/>
        </w:rPr>
        <w:t>the iron and steel industry has</w:t>
      </w:r>
      <w:r w:rsidRPr="00B036F6">
        <w:rPr>
          <w:rFonts w:ascii="Times New Roman" w:hAnsi="Times New Roman" w:cs="Times New Roman"/>
          <w:color w:val="000000" w:themeColor="text1"/>
          <w:sz w:val="24"/>
          <w:szCs w:val="24"/>
        </w:rPr>
        <w:t xml:space="preserve"> been considered over the past two decades</w:t>
      </w:r>
      <w:sdt>
        <w:sdtPr>
          <w:rPr>
            <w:rFonts w:ascii="Times New Roman" w:hAnsi="Times New Roman" w:cs="Times New Roman"/>
            <w:color w:val="000000" w:themeColor="text1"/>
            <w:sz w:val="24"/>
            <w:szCs w:val="24"/>
          </w:rPr>
          <w:id w:val="-314192108"/>
          <w:citation/>
        </w:sdtPr>
        <w:sdtEndPr/>
        <w:sdtContent>
          <w:r w:rsidR="0009391C" w:rsidRPr="00B036F6">
            <w:rPr>
              <w:rFonts w:ascii="Times New Roman" w:hAnsi="Times New Roman" w:cs="Times New Roman"/>
              <w:color w:val="000000" w:themeColor="text1"/>
              <w:sz w:val="24"/>
              <w:szCs w:val="24"/>
            </w:rPr>
            <w:fldChar w:fldCharType="begin"/>
          </w:r>
          <w:r w:rsidR="0009391C" w:rsidRPr="00B036F6">
            <w:rPr>
              <w:rFonts w:ascii="Times New Roman" w:hAnsi="Times New Roman" w:cs="Times New Roman"/>
              <w:color w:val="000000" w:themeColor="text1"/>
              <w:sz w:val="24"/>
              <w:szCs w:val="24"/>
            </w:rPr>
            <w:instrText xml:space="preserve"> CITATION Asa99 \l 2057 </w:instrText>
          </w:r>
          <w:r w:rsidR="0009391C"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Asanuma, et al., 1999)</w:t>
          </w:r>
          <w:r w:rsidR="0009391C"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727329436"/>
          <w:citation/>
        </w:sdtPr>
        <w:sdtEndPr/>
        <w:sdtContent>
          <w:r w:rsidR="0009391C" w:rsidRPr="00B036F6">
            <w:rPr>
              <w:rFonts w:ascii="Times New Roman" w:hAnsi="Times New Roman" w:cs="Times New Roman"/>
              <w:color w:val="000000" w:themeColor="text1"/>
              <w:sz w:val="24"/>
              <w:szCs w:val="24"/>
            </w:rPr>
            <w:fldChar w:fldCharType="begin"/>
          </w:r>
          <w:r w:rsidR="0009391C" w:rsidRPr="00B036F6">
            <w:rPr>
              <w:rFonts w:ascii="Times New Roman" w:hAnsi="Times New Roman" w:cs="Times New Roman"/>
              <w:color w:val="000000" w:themeColor="text1"/>
              <w:sz w:val="24"/>
              <w:szCs w:val="24"/>
            </w:rPr>
            <w:instrText xml:space="preserve"> CITATION Aye06 \l 2057 </w:instrText>
          </w:r>
          <w:r w:rsidR="0009391C"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Ayed, et al., 2006)</w:t>
          </w:r>
          <w:r w:rsidR="0009391C"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519235175"/>
          <w:citation/>
        </w:sdtPr>
        <w:sdtEndPr/>
        <w:sdtContent>
          <w:r w:rsidR="0009391C" w:rsidRPr="00B036F6">
            <w:rPr>
              <w:rFonts w:ascii="Times New Roman" w:hAnsi="Times New Roman" w:cs="Times New Roman"/>
              <w:color w:val="000000" w:themeColor="text1"/>
              <w:sz w:val="24"/>
              <w:szCs w:val="24"/>
            </w:rPr>
            <w:fldChar w:fldCharType="begin"/>
          </w:r>
          <w:r w:rsidR="0009391C" w:rsidRPr="00B036F6">
            <w:rPr>
              <w:rFonts w:ascii="Times New Roman" w:hAnsi="Times New Roman" w:cs="Times New Roman"/>
              <w:color w:val="000000" w:themeColor="text1"/>
              <w:sz w:val="24"/>
              <w:szCs w:val="24"/>
            </w:rPr>
            <w:instrText xml:space="preserve"> CITATION Cla06 \l 2057 </w:instrText>
          </w:r>
          <w:r w:rsidR="0009391C"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Clauzade, 2006)</w:t>
          </w:r>
          <w:r w:rsidR="0009391C"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Plas</w:t>
      </w:r>
      <w:r w:rsidR="008B286E">
        <w:rPr>
          <w:rFonts w:ascii="Times New Roman" w:hAnsi="Times New Roman" w:cs="Times New Roman"/>
          <w:color w:val="000000" w:themeColor="text1"/>
          <w:sz w:val="24"/>
          <w:szCs w:val="24"/>
        </w:rPr>
        <w:t>tic, through municipal waste, has</w:t>
      </w:r>
      <w:r w:rsidRPr="00B036F6">
        <w:rPr>
          <w:rFonts w:ascii="Times New Roman" w:hAnsi="Times New Roman" w:cs="Times New Roman"/>
          <w:color w:val="000000" w:themeColor="text1"/>
          <w:sz w:val="24"/>
          <w:szCs w:val="24"/>
        </w:rPr>
        <w:t xml:space="preserve"> found success in both the coke oven </w:t>
      </w:r>
      <w:sdt>
        <w:sdtPr>
          <w:rPr>
            <w:rFonts w:ascii="Times New Roman" w:hAnsi="Times New Roman" w:cs="Times New Roman"/>
            <w:color w:val="000000" w:themeColor="text1"/>
            <w:sz w:val="24"/>
            <w:szCs w:val="24"/>
          </w:rPr>
          <w:id w:val="-782656982"/>
          <w:citation/>
        </w:sdtPr>
        <w:sdtEndPr/>
        <w:sdtContent>
          <w:r w:rsidR="00F57289" w:rsidRPr="00B036F6">
            <w:rPr>
              <w:rFonts w:ascii="Times New Roman" w:hAnsi="Times New Roman" w:cs="Times New Roman"/>
              <w:color w:val="000000" w:themeColor="text1"/>
              <w:sz w:val="24"/>
              <w:szCs w:val="24"/>
            </w:rPr>
            <w:fldChar w:fldCharType="begin"/>
          </w:r>
          <w:r w:rsidR="00F57289" w:rsidRPr="00B036F6">
            <w:rPr>
              <w:rFonts w:ascii="Times New Roman" w:hAnsi="Times New Roman" w:cs="Times New Roman"/>
              <w:color w:val="000000" w:themeColor="text1"/>
              <w:sz w:val="24"/>
              <w:szCs w:val="24"/>
            </w:rPr>
            <w:instrText xml:space="preserve"> CITATION Kat06 \l 2057 </w:instrText>
          </w:r>
          <w:r w:rsidR="00F57289"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Kato, et al., 2006)</w:t>
          </w:r>
          <w:r w:rsidR="00F57289"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and the blast furnace</w:t>
      </w:r>
      <w:sdt>
        <w:sdtPr>
          <w:rPr>
            <w:rFonts w:ascii="Times New Roman" w:hAnsi="Times New Roman" w:cs="Times New Roman"/>
            <w:color w:val="000000" w:themeColor="text1"/>
            <w:sz w:val="24"/>
            <w:szCs w:val="24"/>
          </w:rPr>
          <w:id w:val="1317986201"/>
          <w:citation/>
        </w:sdtPr>
        <w:sdtEndPr/>
        <w:sdtContent>
          <w:r w:rsidR="00F57289" w:rsidRPr="00B036F6">
            <w:rPr>
              <w:rFonts w:ascii="Times New Roman" w:hAnsi="Times New Roman" w:cs="Times New Roman"/>
              <w:color w:val="000000" w:themeColor="text1"/>
              <w:sz w:val="24"/>
              <w:szCs w:val="24"/>
            </w:rPr>
            <w:fldChar w:fldCharType="begin"/>
          </w:r>
          <w:r w:rsidR="00F57289" w:rsidRPr="00B036F6">
            <w:rPr>
              <w:rFonts w:ascii="Times New Roman" w:hAnsi="Times New Roman" w:cs="Times New Roman"/>
              <w:color w:val="000000" w:themeColor="text1"/>
              <w:sz w:val="24"/>
              <w:szCs w:val="24"/>
            </w:rPr>
            <w:instrText xml:space="preserve"> CITATION Asa99 \l 2057 </w:instrText>
          </w:r>
          <w:r w:rsidR="00F57289"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Asanuma, et al., 1999)</w:t>
          </w:r>
          <w:r w:rsidR="00F57289"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689289926"/>
          <w:citation/>
        </w:sdtPr>
        <w:sdtEndPr/>
        <w:sdtContent>
          <w:r w:rsidR="00F57289" w:rsidRPr="00B036F6">
            <w:rPr>
              <w:rFonts w:ascii="Times New Roman" w:hAnsi="Times New Roman" w:cs="Times New Roman"/>
              <w:color w:val="000000" w:themeColor="text1"/>
              <w:sz w:val="24"/>
              <w:szCs w:val="24"/>
            </w:rPr>
            <w:fldChar w:fldCharType="begin"/>
          </w:r>
          <w:r w:rsidR="00F57289" w:rsidRPr="00B036F6">
            <w:rPr>
              <w:rFonts w:ascii="Times New Roman" w:hAnsi="Times New Roman" w:cs="Times New Roman"/>
              <w:color w:val="000000" w:themeColor="text1"/>
              <w:sz w:val="24"/>
              <w:szCs w:val="24"/>
            </w:rPr>
            <w:instrText xml:space="preserve"> CITATION Zie01 \l 2057 </w:instrText>
          </w:r>
          <w:r w:rsidR="00F57289"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Ziebik &amp; Stanek, 2001)</w:t>
          </w:r>
          <w:r w:rsidR="00F57289" w:rsidRPr="00B036F6">
            <w:rPr>
              <w:rFonts w:ascii="Times New Roman" w:hAnsi="Times New Roman" w:cs="Times New Roman"/>
              <w:color w:val="000000" w:themeColor="text1"/>
              <w:sz w:val="24"/>
              <w:szCs w:val="24"/>
            </w:rPr>
            <w:fldChar w:fldCharType="end"/>
          </w:r>
        </w:sdtContent>
      </w:sdt>
      <w:r w:rsidR="00F57289" w:rsidRPr="00B036F6" w:rsidDel="00F57289">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739140015"/>
          <w:citation/>
        </w:sdtPr>
        <w:sdtEndPr/>
        <w:sdtContent>
          <w:r w:rsidR="00F57289" w:rsidRPr="00B036F6">
            <w:rPr>
              <w:rFonts w:ascii="Times New Roman" w:hAnsi="Times New Roman" w:cs="Times New Roman"/>
              <w:color w:val="000000" w:themeColor="text1"/>
              <w:sz w:val="24"/>
              <w:szCs w:val="24"/>
            </w:rPr>
            <w:fldChar w:fldCharType="begin"/>
          </w:r>
          <w:r w:rsidR="00F57289" w:rsidRPr="00B036F6">
            <w:rPr>
              <w:rFonts w:ascii="Times New Roman" w:hAnsi="Times New Roman" w:cs="Times New Roman"/>
              <w:color w:val="000000" w:themeColor="text1"/>
              <w:sz w:val="24"/>
              <w:szCs w:val="24"/>
            </w:rPr>
            <w:instrText xml:space="preserve"> CITATION Jan96 \l 2057 </w:instrText>
          </w:r>
          <w:r w:rsidR="00F57289"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Janz &amp; Weiss, 1996)</w:t>
          </w:r>
          <w:r w:rsidR="00F57289" w:rsidRPr="00B036F6">
            <w:rPr>
              <w:rFonts w:ascii="Times New Roman" w:hAnsi="Times New Roman" w:cs="Times New Roman"/>
              <w:color w:val="000000" w:themeColor="text1"/>
              <w:sz w:val="24"/>
              <w:szCs w:val="24"/>
            </w:rPr>
            <w:fldChar w:fldCharType="end"/>
          </w:r>
        </w:sdtContent>
      </w:sdt>
      <w:r w:rsidR="00F57289"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w:t>
      </w:r>
    </w:p>
    <w:p w14:paraId="4B16BB33" w14:textId="49858FD1"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introduction of the container and packaging recycling law in Japan meant that residents were required to separate plastic waste by types. This allowed the Japanese steel industry to utilise the waste plastic provided by the residents as a source of fuel and </w:t>
      </w:r>
      <w:r w:rsidR="008B286E">
        <w:rPr>
          <w:rFonts w:ascii="Times New Roman" w:hAnsi="Times New Roman" w:cs="Times New Roman"/>
          <w:color w:val="000000" w:themeColor="text1"/>
          <w:sz w:val="24"/>
          <w:szCs w:val="24"/>
        </w:rPr>
        <w:t xml:space="preserve">a </w:t>
      </w:r>
      <w:r w:rsidRPr="00B036F6">
        <w:rPr>
          <w:rFonts w:ascii="Times New Roman" w:hAnsi="Times New Roman" w:cs="Times New Roman"/>
          <w:color w:val="000000" w:themeColor="text1"/>
          <w:sz w:val="24"/>
          <w:szCs w:val="24"/>
        </w:rPr>
        <w:t xml:space="preserve">reducing agent in steelmaking. The Japanese steel manufacturer </w:t>
      </w:r>
      <w:r w:rsidRPr="007C79A1">
        <w:rPr>
          <w:rFonts w:ascii="Times New Roman" w:hAnsi="Times New Roman" w:cs="Times New Roman"/>
          <w:color w:val="000000" w:themeColor="text1"/>
          <w:sz w:val="24"/>
          <w:szCs w:val="24"/>
        </w:rPr>
        <w:t>JFE (formerly known as NKK), was one of the first to implement plastic in the blast furnace (1996). JFE developed the concept</w:t>
      </w:r>
      <w:r w:rsidRPr="00B036F6">
        <w:rPr>
          <w:rFonts w:ascii="Times New Roman" w:hAnsi="Times New Roman" w:cs="Times New Roman"/>
          <w:color w:val="000000" w:themeColor="text1"/>
          <w:sz w:val="24"/>
          <w:szCs w:val="24"/>
        </w:rPr>
        <w:t xml:space="preserve"> of shredded waste plastic injected through the </w:t>
      </w:r>
      <w:r w:rsidR="008B286E" w:rsidRPr="00B036F6">
        <w:rPr>
          <w:rFonts w:ascii="Times New Roman" w:hAnsi="Times New Roman" w:cs="Times New Roman"/>
          <w:color w:val="000000" w:themeColor="text1"/>
          <w:sz w:val="24"/>
          <w:szCs w:val="24"/>
        </w:rPr>
        <w:t>t</w:t>
      </w:r>
      <w:r w:rsidR="00A3789E">
        <w:rPr>
          <w:rFonts w:ascii="Times New Roman" w:hAnsi="Times New Roman" w:cs="Times New Roman"/>
          <w:color w:val="000000" w:themeColor="text1"/>
          <w:sz w:val="24"/>
          <w:szCs w:val="24"/>
        </w:rPr>
        <w:t>u</w:t>
      </w:r>
      <w:r w:rsidR="008B286E" w:rsidRPr="00B036F6">
        <w:rPr>
          <w:rFonts w:ascii="Times New Roman" w:hAnsi="Times New Roman" w:cs="Times New Roman"/>
          <w:color w:val="000000" w:themeColor="text1"/>
          <w:sz w:val="24"/>
          <w:szCs w:val="24"/>
        </w:rPr>
        <w:t>y</w:t>
      </w:r>
      <w:r w:rsidR="00A3789E">
        <w:rPr>
          <w:rFonts w:ascii="Times New Roman" w:hAnsi="Times New Roman" w:cs="Times New Roman"/>
          <w:color w:val="000000" w:themeColor="text1"/>
          <w:sz w:val="24"/>
          <w:szCs w:val="24"/>
        </w:rPr>
        <w:t>e</w:t>
      </w:r>
      <w:r w:rsidR="008B286E" w:rsidRPr="00B036F6">
        <w:rPr>
          <w:rFonts w:ascii="Times New Roman" w:hAnsi="Times New Roman" w:cs="Times New Roman"/>
          <w:color w:val="000000" w:themeColor="text1"/>
          <w:sz w:val="24"/>
          <w:szCs w:val="24"/>
        </w:rPr>
        <w:t>res</w:t>
      </w:r>
      <w:r w:rsidRPr="00B036F6">
        <w:rPr>
          <w:rFonts w:ascii="Times New Roman" w:hAnsi="Times New Roman" w:cs="Times New Roman"/>
          <w:color w:val="000000" w:themeColor="text1"/>
          <w:sz w:val="24"/>
          <w:szCs w:val="24"/>
        </w:rPr>
        <w:t xml:space="preserve">. The main aim of the investigation was to </w:t>
      </w:r>
      <w:r w:rsidR="008B286E">
        <w:rPr>
          <w:rFonts w:ascii="Times New Roman" w:hAnsi="Times New Roman" w:cs="Times New Roman"/>
          <w:color w:val="000000" w:themeColor="text1"/>
          <w:sz w:val="24"/>
          <w:szCs w:val="24"/>
        </w:rPr>
        <w:t>observe whether</w:t>
      </w:r>
      <w:r w:rsidRPr="00B036F6">
        <w:rPr>
          <w:rFonts w:ascii="Times New Roman" w:hAnsi="Times New Roman" w:cs="Times New Roman"/>
          <w:color w:val="000000" w:themeColor="text1"/>
          <w:sz w:val="24"/>
          <w:szCs w:val="24"/>
        </w:rPr>
        <w:t xml:space="preserve"> waste plastic injected into the </w:t>
      </w:r>
      <w:r w:rsidR="008B286E" w:rsidRPr="00B036F6">
        <w:rPr>
          <w:rFonts w:ascii="Times New Roman" w:hAnsi="Times New Roman" w:cs="Times New Roman"/>
          <w:color w:val="000000" w:themeColor="text1"/>
          <w:sz w:val="24"/>
          <w:szCs w:val="24"/>
        </w:rPr>
        <w:t>t</w:t>
      </w:r>
      <w:r w:rsidR="00A3789E">
        <w:rPr>
          <w:rFonts w:ascii="Times New Roman" w:hAnsi="Times New Roman" w:cs="Times New Roman"/>
          <w:color w:val="000000" w:themeColor="text1"/>
          <w:sz w:val="24"/>
          <w:szCs w:val="24"/>
        </w:rPr>
        <w:t>u</w:t>
      </w:r>
      <w:r w:rsidR="008B286E" w:rsidRPr="00B036F6">
        <w:rPr>
          <w:rFonts w:ascii="Times New Roman" w:hAnsi="Times New Roman" w:cs="Times New Roman"/>
          <w:color w:val="000000" w:themeColor="text1"/>
          <w:sz w:val="24"/>
          <w:szCs w:val="24"/>
        </w:rPr>
        <w:t>y</w:t>
      </w:r>
      <w:r w:rsidR="00A3789E">
        <w:rPr>
          <w:rFonts w:ascii="Times New Roman" w:hAnsi="Times New Roman" w:cs="Times New Roman"/>
          <w:color w:val="000000" w:themeColor="text1"/>
          <w:sz w:val="24"/>
          <w:szCs w:val="24"/>
        </w:rPr>
        <w:t>e</w:t>
      </w:r>
      <w:r w:rsidR="008B286E" w:rsidRPr="00B036F6">
        <w:rPr>
          <w:rFonts w:ascii="Times New Roman" w:hAnsi="Times New Roman" w:cs="Times New Roman"/>
          <w:color w:val="000000" w:themeColor="text1"/>
          <w:sz w:val="24"/>
          <w:szCs w:val="24"/>
        </w:rPr>
        <w:t>res</w:t>
      </w:r>
      <w:r w:rsidRPr="00B036F6">
        <w:rPr>
          <w:rFonts w:ascii="Times New Roman" w:hAnsi="Times New Roman" w:cs="Times New Roman"/>
          <w:color w:val="000000" w:themeColor="text1"/>
          <w:sz w:val="24"/>
          <w:szCs w:val="24"/>
        </w:rPr>
        <w:t xml:space="preserve"> behaved differently to pulverised coal. It was found that when the </w:t>
      </w:r>
      <w:r w:rsidR="00A3789E">
        <w:rPr>
          <w:rFonts w:ascii="Times New Roman" w:hAnsi="Times New Roman" w:cs="Times New Roman"/>
          <w:color w:val="000000" w:themeColor="text1"/>
          <w:sz w:val="24"/>
          <w:szCs w:val="24"/>
        </w:rPr>
        <w:t>tuye</w:t>
      </w:r>
      <w:r w:rsidR="008B286E" w:rsidRPr="00B036F6">
        <w:rPr>
          <w:rFonts w:ascii="Times New Roman" w:hAnsi="Times New Roman" w:cs="Times New Roman"/>
          <w:color w:val="000000" w:themeColor="text1"/>
          <w:sz w:val="24"/>
          <w:szCs w:val="24"/>
        </w:rPr>
        <w:t>res</w:t>
      </w:r>
      <w:r w:rsidRPr="00B036F6">
        <w:rPr>
          <w:rFonts w:ascii="Times New Roman" w:hAnsi="Times New Roman" w:cs="Times New Roman"/>
          <w:color w:val="000000" w:themeColor="text1"/>
          <w:sz w:val="24"/>
          <w:szCs w:val="24"/>
        </w:rPr>
        <w:t xml:space="preserve"> were injected with coarse plastic, the combustion and gasification efficiency</w:t>
      </w:r>
      <w:r w:rsidR="008B286E">
        <w:rPr>
          <w:rFonts w:ascii="Times New Roman" w:hAnsi="Times New Roman" w:cs="Times New Roman"/>
          <w:color w:val="000000" w:themeColor="text1"/>
          <w:sz w:val="24"/>
          <w:szCs w:val="24"/>
        </w:rPr>
        <w:t xml:space="preserve"> was higher when</w:t>
      </w:r>
      <w:r w:rsidRPr="00B036F6">
        <w:rPr>
          <w:rFonts w:ascii="Times New Roman" w:hAnsi="Times New Roman" w:cs="Times New Roman"/>
          <w:color w:val="000000" w:themeColor="text1"/>
          <w:sz w:val="24"/>
          <w:szCs w:val="24"/>
        </w:rPr>
        <w:t xml:space="preserve"> compared to fine plastic and pulverised</w:t>
      </w:r>
      <w:r w:rsidR="008B286E">
        <w:rPr>
          <w:rFonts w:ascii="Times New Roman" w:hAnsi="Times New Roman" w:cs="Times New Roman"/>
          <w:color w:val="000000" w:themeColor="text1"/>
          <w:sz w:val="24"/>
          <w:szCs w:val="24"/>
        </w:rPr>
        <w:t xml:space="preserve"> coal in the raceway</w:t>
      </w:r>
      <w:r w:rsidRPr="00B036F6">
        <w:rPr>
          <w:rFonts w:ascii="Times New Roman" w:hAnsi="Times New Roman" w:cs="Times New Roman"/>
          <w:color w:val="000000" w:themeColor="text1"/>
          <w:sz w:val="24"/>
          <w:szCs w:val="24"/>
        </w:rPr>
        <w:t>. The 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gasification rate of unburnt char derived from the waste plastic was also much higher than that of the pulverised coal. The experiments also showed no distinct differences in</w:t>
      </w:r>
      <w:r w:rsidR="00B062E8">
        <w:rPr>
          <w:rFonts w:ascii="Times New Roman" w:hAnsi="Times New Roman" w:cs="Times New Roman"/>
          <w:color w:val="000000" w:themeColor="text1"/>
          <w:sz w:val="24"/>
          <w:szCs w:val="24"/>
        </w:rPr>
        <w:t xml:space="preserve"> the</w:t>
      </w:r>
      <w:r w:rsidRPr="00B036F6">
        <w:rPr>
          <w:rFonts w:ascii="Times New Roman" w:hAnsi="Times New Roman" w:cs="Times New Roman"/>
          <w:color w:val="000000" w:themeColor="text1"/>
          <w:sz w:val="24"/>
          <w:szCs w:val="24"/>
        </w:rPr>
        <w:t xml:space="preserve"> blast furnace top gas and dust</w:t>
      </w:r>
      <w:sdt>
        <w:sdtPr>
          <w:rPr>
            <w:rFonts w:ascii="Times New Roman" w:hAnsi="Times New Roman" w:cs="Times New Roman"/>
            <w:color w:val="000000" w:themeColor="text1"/>
            <w:sz w:val="24"/>
            <w:szCs w:val="24"/>
          </w:rPr>
          <w:id w:val="-438071776"/>
          <w:citation/>
        </w:sdtPr>
        <w:sdtEndPr/>
        <w:sdtContent>
          <w:r w:rsidR="00F57289" w:rsidRPr="00B036F6">
            <w:rPr>
              <w:rFonts w:ascii="Times New Roman" w:hAnsi="Times New Roman" w:cs="Times New Roman"/>
              <w:color w:val="000000" w:themeColor="text1"/>
              <w:sz w:val="24"/>
              <w:szCs w:val="24"/>
            </w:rPr>
            <w:fldChar w:fldCharType="begin"/>
          </w:r>
          <w:r w:rsidR="00F57289" w:rsidRPr="00B036F6">
            <w:rPr>
              <w:rFonts w:ascii="Times New Roman" w:hAnsi="Times New Roman" w:cs="Times New Roman"/>
              <w:color w:val="000000" w:themeColor="text1"/>
              <w:sz w:val="24"/>
              <w:szCs w:val="24"/>
            </w:rPr>
            <w:instrText xml:space="preserve"> CITATION Asa99 \l 2057 </w:instrText>
          </w:r>
          <w:r w:rsidR="00F57289"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Asanuma, et al., 1999)</w:t>
          </w:r>
          <w:r w:rsidR="00F57289" w:rsidRPr="00B036F6">
            <w:rPr>
              <w:rFonts w:ascii="Times New Roman" w:hAnsi="Times New Roman" w:cs="Times New Roman"/>
              <w:color w:val="000000" w:themeColor="text1"/>
              <w:sz w:val="24"/>
              <w:szCs w:val="24"/>
            </w:rPr>
            <w:fldChar w:fldCharType="end"/>
          </w:r>
        </w:sdtContent>
      </w:sdt>
      <w:r w:rsidR="00F57289"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The results led to the conclusion that coarse waste plastic could effectively be used as a reducing agent and as a fuel in the blast furnace. </w:t>
      </w:r>
    </w:p>
    <w:p w14:paraId="42187C34" w14:textId="3EEC8DB0"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During a similar time period to</w:t>
      </w:r>
      <w:r w:rsidR="00093E8E">
        <w:rPr>
          <w:rFonts w:ascii="Times New Roman" w:hAnsi="Times New Roman" w:cs="Times New Roman"/>
          <w:color w:val="000000" w:themeColor="text1"/>
          <w:sz w:val="24"/>
          <w:szCs w:val="24"/>
        </w:rPr>
        <w:t xml:space="preserve"> the</w:t>
      </w:r>
      <w:r w:rsidRPr="00B036F6">
        <w:rPr>
          <w:rFonts w:ascii="Times New Roman" w:hAnsi="Times New Roman" w:cs="Times New Roman"/>
          <w:color w:val="000000" w:themeColor="text1"/>
          <w:sz w:val="24"/>
          <w:szCs w:val="24"/>
        </w:rPr>
        <w:t xml:space="preserve"> JFE investigating the use of waste plastic, Stahlwerke Bremen in Germany were also investigating the use of injecting waste plastic in the BF </w:t>
      </w:r>
      <w:r w:rsidR="00093E8E">
        <w:rPr>
          <w:rFonts w:ascii="Times New Roman" w:hAnsi="Times New Roman" w:cs="Times New Roman"/>
          <w:color w:val="000000" w:themeColor="text1"/>
          <w:sz w:val="24"/>
          <w:szCs w:val="24"/>
        </w:rPr>
        <w:t>on a production scale. They researched</w:t>
      </w:r>
      <w:r w:rsidRPr="00B036F6">
        <w:rPr>
          <w:rFonts w:ascii="Times New Roman" w:hAnsi="Times New Roman" w:cs="Times New Roman"/>
          <w:color w:val="000000" w:themeColor="text1"/>
          <w:sz w:val="24"/>
          <w:szCs w:val="24"/>
        </w:rPr>
        <w:t xml:space="preserve"> whether waste plastic injected through the </w:t>
      </w:r>
      <w:r w:rsidR="00A3789E">
        <w:rPr>
          <w:rFonts w:ascii="Times New Roman" w:hAnsi="Times New Roman" w:cs="Times New Roman"/>
          <w:color w:val="000000" w:themeColor="text1"/>
          <w:sz w:val="24"/>
          <w:szCs w:val="24"/>
        </w:rPr>
        <w:t>tuye</w:t>
      </w:r>
      <w:r w:rsidR="00093E8E" w:rsidRPr="00B036F6">
        <w:rPr>
          <w:rFonts w:ascii="Times New Roman" w:hAnsi="Times New Roman" w:cs="Times New Roman"/>
          <w:color w:val="000000" w:themeColor="text1"/>
          <w:sz w:val="24"/>
          <w:szCs w:val="24"/>
        </w:rPr>
        <w:t>res</w:t>
      </w:r>
      <w:r w:rsidRPr="00B036F6">
        <w:rPr>
          <w:rFonts w:ascii="Times New Roman" w:hAnsi="Times New Roman" w:cs="Times New Roman"/>
          <w:color w:val="000000" w:themeColor="text1"/>
          <w:sz w:val="24"/>
          <w:szCs w:val="24"/>
        </w:rPr>
        <w:t xml:space="preserve"> could be used as a substitute</w:t>
      </w:r>
      <w:r w:rsidR="00093E8E">
        <w:rPr>
          <w:rFonts w:ascii="Times New Roman" w:hAnsi="Times New Roman" w:cs="Times New Roman"/>
          <w:color w:val="000000" w:themeColor="text1"/>
          <w:sz w:val="24"/>
          <w:szCs w:val="24"/>
        </w:rPr>
        <w:t xml:space="preserve"> to coke, coal and heavy oils. A p</w:t>
      </w:r>
      <w:r w:rsidRPr="00B036F6">
        <w:rPr>
          <w:rFonts w:ascii="Times New Roman" w:hAnsi="Times New Roman" w:cs="Times New Roman"/>
          <w:color w:val="000000" w:themeColor="text1"/>
          <w:sz w:val="24"/>
          <w:szCs w:val="24"/>
        </w:rPr>
        <w:t>ilot trial showed that sulphur dioxide (S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Nitrogen Oxide (NO</w:t>
      </w:r>
      <w:r w:rsidRPr="00B036F6">
        <w:rPr>
          <w:rFonts w:ascii="Times New Roman" w:hAnsi="Times New Roman" w:cs="Times New Roman"/>
          <w:color w:val="000000" w:themeColor="text1"/>
          <w:sz w:val="24"/>
          <w:szCs w:val="24"/>
          <w:vertAlign w:val="subscript"/>
        </w:rPr>
        <w:t>x</w:t>
      </w:r>
      <w:r w:rsidRPr="00B036F6">
        <w:rPr>
          <w:rFonts w:ascii="Times New Roman" w:hAnsi="Times New Roman" w:cs="Times New Roman"/>
          <w:color w:val="000000" w:themeColor="text1"/>
          <w:sz w:val="24"/>
          <w:szCs w:val="24"/>
        </w:rPr>
        <w:t xml:space="preserve">) and dust </w:t>
      </w:r>
      <w:r w:rsidRPr="00B036F6">
        <w:rPr>
          <w:rFonts w:ascii="Times New Roman" w:hAnsi="Times New Roman" w:cs="Times New Roman"/>
          <w:color w:val="000000" w:themeColor="text1"/>
          <w:sz w:val="24"/>
          <w:szCs w:val="24"/>
        </w:rPr>
        <w:lastRenderedPageBreak/>
        <w:t>did not exceed the permissible value according to German standards. Further to this, there were no major differences between the furanes and dioxins found in the furnace when injecting waste plastic</w:t>
      </w:r>
      <w:r w:rsidR="00F57289"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435323369"/>
          <w:citation/>
        </w:sdtPr>
        <w:sdtEndPr/>
        <w:sdtContent>
          <w:r w:rsidR="00F57289" w:rsidRPr="00B036F6">
            <w:rPr>
              <w:rFonts w:ascii="Times New Roman" w:hAnsi="Times New Roman" w:cs="Times New Roman"/>
              <w:color w:val="000000" w:themeColor="text1"/>
              <w:sz w:val="24"/>
              <w:szCs w:val="24"/>
            </w:rPr>
            <w:fldChar w:fldCharType="begin"/>
          </w:r>
          <w:r w:rsidR="00F57289" w:rsidRPr="00B036F6">
            <w:rPr>
              <w:rFonts w:ascii="Times New Roman" w:hAnsi="Times New Roman" w:cs="Times New Roman"/>
              <w:color w:val="000000" w:themeColor="text1"/>
              <w:sz w:val="24"/>
              <w:szCs w:val="24"/>
            </w:rPr>
            <w:instrText xml:space="preserve"> CITATION Jan96 \l 2057 </w:instrText>
          </w:r>
          <w:r w:rsidR="00F57289"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Janz &amp; Weiss, 1996)</w:t>
          </w:r>
          <w:r w:rsidR="00F57289"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569966943"/>
          <w:citation/>
        </w:sdtPr>
        <w:sdtEndPr/>
        <w:sdtContent>
          <w:r w:rsidR="00F57289" w:rsidRPr="00B036F6">
            <w:rPr>
              <w:rFonts w:ascii="Times New Roman" w:hAnsi="Times New Roman" w:cs="Times New Roman"/>
              <w:color w:val="000000" w:themeColor="text1"/>
              <w:sz w:val="24"/>
              <w:szCs w:val="24"/>
            </w:rPr>
            <w:fldChar w:fldCharType="begin"/>
          </w:r>
          <w:r w:rsidR="00F57289" w:rsidRPr="00B036F6">
            <w:rPr>
              <w:rFonts w:ascii="Times New Roman" w:hAnsi="Times New Roman" w:cs="Times New Roman"/>
              <w:color w:val="000000" w:themeColor="text1"/>
              <w:sz w:val="24"/>
              <w:szCs w:val="24"/>
            </w:rPr>
            <w:instrText xml:space="preserve"> CITATION Zie01 \l 2057 </w:instrText>
          </w:r>
          <w:r w:rsidR="00F57289"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Ziebik &amp; Stanek, 2001)</w:t>
          </w:r>
          <w:r w:rsidR="00F57289"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In 1996, mixed polymer waste was fed pneumatically via lances into the </w:t>
      </w:r>
      <w:r w:rsidR="00093E8E" w:rsidRPr="00B036F6">
        <w:rPr>
          <w:rFonts w:ascii="Times New Roman" w:hAnsi="Times New Roman" w:cs="Times New Roman"/>
          <w:color w:val="000000" w:themeColor="text1"/>
          <w:sz w:val="24"/>
          <w:szCs w:val="24"/>
        </w:rPr>
        <w:t>t</w:t>
      </w:r>
      <w:r w:rsidR="00A3789E">
        <w:rPr>
          <w:rFonts w:ascii="Times New Roman" w:hAnsi="Times New Roman" w:cs="Times New Roman"/>
          <w:color w:val="000000" w:themeColor="text1"/>
          <w:sz w:val="24"/>
          <w:szCs w:val="24"/>
        </w:rPr>
        <w:t>u</w:t>
      </w:r>
      <w:r w:rsidR="00093E8E" w:rsidRPr="00B036F6">
        <w:rPr>
          <w:rFonts w:ascii="Times New Roman" w:hAnsi="Times New Roman" w:cs="Times New Roman"/>
          <w:color w:val="000000" w:themeColor="text1"/>
          <w:sz w:val="24"/>
          <w:szCs w:val="24"/>
        </w:rPr>
        <w:t>y</w:t>
      </w:r>
      <w:r w:rsidR="00A3789E">
        <w:rPr>
          <w:rFonts w:ascii="Times New Roman" w:hAnsi="Times New Roman" w:cs="Times New Roman"/>
          <w:color w:val="000000" w:themeColor="text1"/>
          <w:sz w:val="24"/>
          <w:szCs w:val="24"/>
        </w:rPr>
        <w:t>e</w:t>
      </w:r>
      <w:r w:rsidR="00093E8E" w:rsidRPr="00B036F6">
        <w:rPr>
          <w:rFonts w:ascii="Times New Roman" w:hAnsi="Times New Roman" w:cs="Times New Roman"/>
          <w:color w:val="000000" w:themeColor="text1"/>
          <w:sz w:val="24"/>
          <w:szCs w:val="24"/>
        </w:rPr>
        <w:t>res</w:t>
      </w:r>
      <w:r w:rsidRPr="00B036F6">
        <w:rPr>
          <w:rFonts w:ascii="Times New Roman" w:hAnsi="Times New Roman" w:cs="Times New Roman"/>
          <w:color w:val="000000" w:themeColor="text1"/>
          <w:sz w:val="24"/>
          <w:szCs w:val="24"/>
        </w:rPr>
        <w:t xml:space="preserve"> of th</w:t>
      </w:r>
      <w:r w:rsidR="00093E8E">
        <w:rPr>
          <w:rFonts w:ascii="Times New Roman" w:hAnsi="Times New Roman" w:cs="Times New Roman"/>
          <w:color w:val="000000" w:themeColor="text1"/>
          <w:sz w:val="24"/>
          <w:szCs w:val="24"/>
        </w:rPr>
        <w:t xml:space="preserve">e BF at Stahlwerke Bremen. Here, </w:t>
      </w:r>
      <w:r w:rsidRPr="00B036F6">
        <w:rPr>
          <w:rFonts w:ascii="Times New Roman" w:hAnsi="Times New Roman" w:cs="Times New Roman"/>
          <w:color w:val="000000" w:themeColor="text1"/>
          <w:sz w:val="24"/>
          <w:szCs w:val="24"/>
        </w:rPr>
        <w:t>at 2000</w:t>
      </w:r>
      <w:r w:rsidRPr="00B036F6">
        <w:rPr>
          <w:rFonts w:ascii="Times New Roman" w:hAnsi="Times New Roman" w:cs="Times New Roman"/>
          <w:color w:val="000000" w:themeColor="text1"/>
          <w:sz w:val="24"/>
          <w:szCs w:val="24"/>
          <w:vertAlign w:val="superscript"/>
        </w:rPr>
        <w:t>o</w:t>
      </w:r>
      <w:r w:rsidRPr="00B036F6">
        <w:rPr>
          <w:rFonts w:ascii="Times New Roman" w:hAnsi="Times New Roman" w:cs="Times New Roman"/>
          <w:color w:val="000000" w:themeColor="text1"/>
          <w:sz w:val="24"/>
          <w:szCs w:val="24"/>
        </w:rPr>
        <w:t>C the waste cracked and produced reducing synthesis gas.</w:t>
      </w:r>
    </w:p>
    <w:p w14:paraId="4061A737" w14:textId="1F21D640"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side from plastics being incorporated into the blast furnace, there was also success of waste plastic being implemented in the coke ovens </w:t>
      </w:r>
      <w:sdt>
        <w:sdtPr>
          <w:rPr>
            <w:rFonts w:ascii="Times New Roman" w:hAnsi="Times New Roman" w:cs="Times New Roman"/>
            <w:color w:val="000000" w:themeColor="text1"/>
            <w:sz w:val="24"/>
            <w:szCs w:val="24"/>
          </w:rPr>
          <w:id w:val="1027377725"/>
          <w:citation/>
        </w:sdtPr>
        <w:sdtEndPr/>
        <w:sdtContent>
          <w:r w:rsidR="004E6ADD" w:rsidRPr="00B036F6">
            <w:rPr>
              <w:rFonts w:ascii="Times New Roman" w:hAnsi="Times New Roman" w:cs="Times New Roman"/>
              <w:color w:val="000000" w:themeColor="text1"/>
              <w:sz w:val="24"/>
              <w:szCs w:val="24"/>
            </w:rPr>
            <w:fldChar w:fldCharType="begin"/>
          </w:r>
          <w:r w:rsidR="004E6ADD" w:rsidRPr="00B036F6">
            <w:rPr>
              <w:rFonts w:ascii="Times New Roman" w:hAnsi="Times New Roman" w:cs="Times New Roman"/>
              <w:color w:val="000000" w:themeColor="text1"/>
              <w:sz w:val="24"/>
              <w:szCs w:val="24"/>
            </w:rPr>
            <w:instrText xml:space="preserve"> CITATION Kat06 \l 2057 </w:instrText>
          </w:r>
          <w:r w:rsidR="004E6AD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Kato, et al., 2006)</w:t>
          </w:r>
          <w:r w:rsidR="004E6ADD"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The research was carried out by Nippon </w:t>
      </w:r>
      <w:r w:rsidR="00FB6ED8">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teel in 2001</w:t>
      </w:r>
      <w:r w:rsidR="00093E8E">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with the aim to see how partial replacement of coal with waste plastic affected the strength of the resultant coke. The outcome showed that 1% by weight of plastic partially replacing coal had no changes in coke strength </w:t>
      </w:r>
      <w:sdt>
        <w:sdtPr>
          <w:rPr>
            <w:rFonts w:ascii="Times New Roman" w:hAnsi="Times New Roman" w:cs="Times New Roman"/>
            <w:color w:val="000000" w:themeColor="text1"/>
            <w:sz w:val="24"/>
            <w:szCs w:val="24"/>
          </w:rPr>
          <w:id w:val="1355145794"/>
          <w:citation/>
        </w:sdtPr>
        <w:sdtEndPr/>
        <w:sdtContent>
          <w:r w:rsidR="004E6ADD" w:rsidRPr="00B036F6">
            <w:rPr>
              <w:rFonts w:ascii="Times New Roman" w:hAnsi="Times New Roman" w:cs="Times New Roman"/>
              <w:color w:val="000000" w:themeColor="text1"/>
              <w:sz w:val="24"/>
              <w:szCs w:val="24"/>
            </w:rPr>
            <w:fldChar w:fldCharType="begin"/>
          </w:r>
          <w:r w:rsidR="004E6ADD" w:rsidRPr="00B036F6">
            <w:rPr>
              <w:rFonts w:ascii="Times New Roman" w:hAnsi="Times New Roman" w:cs="Times New Roman"/>
              <w:color w:val="000000" w:themeColor="text1"/>
              <w:sz w:val="24"/>
              <w:szCs w:val="24"/>
            </w:rPr>
            <w:instrText xml:space="preserve"> CITATION Kat06 \l 2057 </w:instrText>
          </w:r>
          <w:r w:rsidR="004E6AD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Kato, et al., 2006)</w:t>
          </w:r>
          <w:r w:rsidR="004E6ADD"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Since the fi</w:t>
      </w:r>
      <w:r w:rsidR="00093E8E">
        <w:rPr>
          <w:rFonts w:ascii="Times New Roman" w:hAnsi="Times New Roman" w:cs="Times New Roman"/>
          <w:color w:val="000000" w:themeColor="text1"/>
          <w:sz w:val="24"/>
          <w:szCs w:val="24"/>
        </w:rPr>
        <w:t>rst year of investigation</w:t>
      </w:r>
      <w:r w:rsidRPr="00B036F6">
        <w:rPr>
          <w:rFonts w:ascii="Times New Roman" w:hAnsi="Times New Roman" w:cs="Times New Roman"/>
          <w:color w:val="000000" w:themeColor="text1"/>
          <w:sz w:val="24"/>
          <w:szCs w:val="24"/>
        </w:rPr>
        <w:t xml:space="preserve">, consumption of plastic waste used in the </w:t>
      </w:r>
      <w:r w:rsidR="00093E8E" w:rsidRPr="00B036F6">
        <w:rPr>
          <w:rFonts w:ascii="Times New Roman" w:hAnsi="Times New Roman" w:cs="Times New Roman"/>
          <w:color w:val="000000" w:themeColor="text1"/>
          <w:sz w:val="24"/>
          <w:szCs w:val="24"/>
        </w:rPr>
        <w:t>coke making</w:t>
      </w:r>
      <w:r w:rsidRPr="00B036F6">
        <w:rPr>
          <w:rFonts w:ascii="Times New Roman" w:hAnsi="Times New Roman" w:cs="Times New Roman"/>
          <w:color w:val="000000" w:themeColor="text1"/>
          <w:sz w:val="24"/>
          <w:szCs w:val="24"/>
        </w:rPr>
        <w:t xml:space="preserve"> process has increased. Consumption of plastic has risen from 121,000 tonnes in 2002 up to 225,000 tonnes in 2005 </w:t>
      </w:r>
      <w:sdt>
        <w:sdtPr>
          <w:rPr>
            <w:rFonts w:ascii="Times New Roman" w:hAnsi="Times New Roman" w:cs="Times New Roman"/>
            <w:color w:val="000000" w:themeColor="text1"/>
            <w:sz w:val="24"/>
            <w:szCs w:val="24"/>
          </w:rPr>
          <w:id w:val="-1527165468"/>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Kat06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Kato, et al., 2006)</w:t>
          </w:r>
          <w:r w:rsidRPr="00B036F6">
            <w:rPr>
              <w:rFonts w:ascii="Times New Roman" w:hAnsi="Times New Roman" w:cs="Times New Roman"/>
              <w:color w:val="000000" w:themeColor="text1"/>
              <w:sz w:val="24"/>
              <w:szCs w:val="24"/>
            </w:rPr>
            <w:fldChar w:fldCharType="end"/>
          </w:r>
        </w:sdtContent>
      </w:sdt>
    </w:p>
    <w:p w14:paraId="078C26CD" w14:textId="77777777" w:rsidR="00A3789E" w:rsidRDefault="00093E8E" w:rsidP="00D83F69">
      <w:pPr>
        <w:spacing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u</w:t>
      </w:r>
      <w:r w:rsidR="00344798" w:rsidRPr="00B036F6">
        <w:rPr>
          <w:rFonts w:ascii="Times New Roman" w:hAnsi="Times New Roman" w:cs="Times New Roman"/>
          <w:color w:val="000000" w:themeColor="text1"/>
          <w:sz w:val="24"/>
          <w:szCs w:val="24"/>
        </w:rPr>
        <w:t>se of waste, more specifically waste tyres</w:t>
      </w:r>
      <w:r>
        <w:rPr>
          <w:rFonts w:ascii="Times New Roman" w:hAnsi="Times New Roman" w:cs="Times New Roman"/>
          <w:color w:val="000000" w:themeColor="text1"/>
          <w:sz w:val="24"/>
          <w:szCs w:val="24"/>
        </w:rPr>
        <w:t>,</w:t>
      </w:r>
      <w:r w:rsidR="00344798" w:rsidRPr="00B036F6">
        <w:rPr>
          <w:rFonts w:ascii="Times New Roman" w:hAnsi="Times New Roman" w:cs="Times New Roman"/>
          <w:color w:val="000000" w:themeColor="text1"/>
          <w:sz w:val="24"/>
          <w:szCs w:val="24"/>
        </w:rPr>
        <w:t xml:space="preserve"> was first consi</w:t>
      </w:r>
      <w:r>
        <w:rPr>
          <w:rFonts w:ascii="Times New Roman" w:hAnsi="Times New Roman" w:cs="Times New Roman"/>
          <w:color w:val="000000" w:themeColor="text1"/>
          <w:sz w:val="24"/>
          <w:szCs w:val="24"/>
        </w:rPr>
        <w:t>dered by Arcelor’s r</w:t>
      </w:r>
      <w:r w:rsidR="00344798" w:rsidRPr="00B036F6">
        <w:rPr>
          <w:rFonts w:ascii="Times New Roman" w:hAnsi="Times New Roman" w:cs="Times New Roman"/>
          <w:color w:val="000000" w:themeColor="text1"/>
          <w:sz w:val="24"/>
          <w:szCs w:val="24"/>
        </w:rPr>
        <w:t>esearch department in 1997</w:t>
      </w:r>
      <w:sdt>
        <w:sdtPr>
          <w:rPr>
            <w:rFonts w:ascii="Times New Roman" w:hAnsi="Times New Roman" w:cs="Times New Roman"/>
            <w:color w:val="000000" w:themeColor="text1"/>
            <w:sz w:val="24"/>
            <w:szCs w:val="24"/>
          </w:rPr>
          <w:id w:val="-1193380195"/>
          <w:citation/>
        </w:sdtPr>
        <w:sdtEndPr/>
        <w:sdtContent>
          <w:r w:rsidR="00344798" w:rsidRPr="00B036F6">
            <w:rPr>
              <w:rFonts w:ascii="Times New Roman" w:hAnsi="Times New Roman" w:cs="Times New Roman"/>
              <w:color w:val="000000" w:themeColor="text1"/>
              <w:sz w:val="24"/>
              <w:szCs w:val="24"/>
            </w:rPr>
            <w:fldChar w:fldCharType="begin"/>
          </w:r>
          <w:r w:rsidR="00344798" w:rsidRPr="00B036F6">
            <w:rPr>
              <w:rFonts w:ascii="Times New Roman" w:hAnsi="Times New Roman" w:cs="Times New Roman"/>
              <w:color w:val="000000" w:themeColor="text1"/>
              <w:sz w:val="24"/>
              <w:szCs w:val="24"/>
            </w:rPr>
            <w:instrText xml:space="preserve"> CITATION Aye06 \l 2057 </w:instrText>
          </w:r>
          <w:r w:rsidR="00344798"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Ayed, et al., 2006)</w:t>
          </w:r>
          <w:r w:rsidR="00344798"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844632452"/>
          <w:citation/>
        </w:sdtPr>
        <w:sdtEndPr/>
        <w:sdtContent>
          <w:r w:rsidR="00344798" w:rsidRPr="00B036F6">
            <w:rPr>
              <w:rFonts w:ascii="Times New Roman" w:hAnsi="Times New Roman" w:cs="Times New Roman"/>
              <w:color w:val="000000" w:themeColor="text1"/>
              <w:sz w:val="24"/>
              <w:szCs w:val="24"/>
            </w:rPr>
            <w:fldChar w:fldCharType="begin"/>
          </w:r>
          <w:r w:rsidR="00344798" w:rsidRPr="00B036F6">
            <w:rPr>
              <w:rFonts w:ascii="Times New Roman" w:hAnsi="Times New Roman" w:cs="Times New Roman"/>
              <w:color w:val="000000" w:themeColor="text1"/>
              <w:sz w:val="24"/>
              <w:szCs w:val="24"/>
            </w:rPr>
            <w:instrText xml:space="preserve"> CITATION Cla06 \l 2057 </w:instrText>
          </w:r>
          <w:r w:rsidR="00344798"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Clauzade, 2006)</w:t>
          </w:r>
          <w:r w:rsidR="00344798" w:rsidRPr="00B036F6">
            <w:rPr>
              <w:rFonts w:ascii="Times New Roman" w:hAnsi="Times New Roman" w:cs="Times New Roman"/>
              <w:color w:val="000000" w:themeColor="text1"/>
              <w:sz w:val="24"/>
              <w:szCs w:val="24"/>
            </w:rPr>
            <w:fldChar w:fldCharType="end"/>
          </w:r>
        </w:sdtContent>
      </w:sdt>
      <w:r w:rsidR="00344798" w:rsidRPr="00B036F6">
        <w:rPr>
          <w:rFonts w:ascii="Times New Roman" w:hAnsi="Times New Roman" w:cs="Times New Roman"/>
          <w:color w:val="000000" w:themeColor="text1"/>
          <w:sz w:val="24"/>
          <w:szCs w:val="24"/>
        </w:rPr>
        <w:t xml:space="preserve">. The idea of using tyres as a full or partial substitute for anthracite in the EAF was of interest since </w:t>
      </w:r>
    </w:p>
    <w:p w14:paraId="7D58B807" w14:textId="26B92B1D"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s contained both carbon and iron. The laboratory and plant studies concluded that shredded tyres could be implemented into the EAF if certain pre-process procedures were implemented to avoid potential poor performances. Further plant studies also showed environmental emissions did not exhibit any real concerns. Industrial scaling occurred in 2004-2005 at the Lamines Marchands Europeens (LME) site in Trith – Saint</w:t>
      </w:r>
      <w:r w:rsidR="00093E8E">
        <w:rPr>
          <w:rFonts w:ascii="Times New Roman" w:hAnsi="Times New Roman" w:cs="Times New Roman"/>
          <w:color w:val="000000" w:themeColor="text1"/>
          <w:sz w:val="24"/>
          <w:szCs w:val="24"/>
        </w:rPr>
        <w:t>-Leger, France, where 1.7kg of End of L</w:t>
      </w:r>
      <w:r w:rsidRPr="00B036F6">
        <w:rPr>
          <w:rFonts w:ascii="Times New Roman" w:hAnsi="Times New Roman" w:cs="Times New Roman"/>
          <w:color w:val="000000" w:themeColor="text1"/>
          <w:sz w:val="24"/>
          <w:szCs w:val="24"/>
        </w:rPr>
        <w:t xml:space="preserve">ife </w:t>
      </w:r>
      <w:r w:rsidR="00093E8E">
        <w:rPr>
          <w:rFonts w:ascii="Times New Roman" w:hAnsi="Times New Roman" w:cs="Times New Roman"/>
          <w:color w:val="000000" w:themeColor="text1"/>
          <w:sz w:val="24"/>
          <w:szCs w:val="24"/>
        </w:rPr>
        <w:t>T</w:t>
      </w:r>
      <w:r w:rsidRPr="00B036F6">
        <w:rPr>
          <w:rFonts w:ascii="Times New Roman" w:hAnsi="Times New Roman" w:cs="Times New Roman"/>
          <w:color w:val="000000" w:themeColor="text1"/>
          <w:sz w:val="24"/>
          <w:szCs w:val="24"/>
        </w:rPr>
        <w:t>yres (ELT) replaced 1kg of Anthracite.  The use of ELT at LME has led to approximately 7000-7500 tonnes being used in the EAF process</w:t>
      </w:r>
      <w:sdt>
        <w:sdtPr>
          <w:rPr>
            <w:rFonts w:ascii="Times New Roman" w:hAnsi="Times New Roman" w:cs="Times New Roman"/>
            <w:color w:val="000000" w:themeColor="text1"/>
            <w:sz w:val="24"/>
            <w:szCs w:val="24"/>
          </w:rPr>
          <w:id w:val="-1389950933"/>
          <w:citation/>
        </w:sdtPr>
        <w:sdtEndPr/>
        <w:sdtContent>
          <w:r w:rsidR="004E6ADD" w:rsidRPr="00B036F6">
            <w:rPr>
              <w:rFonts w:ascii="Times New Roman" w:hAnsi="Times New Roman" w:cs="Times New Roman"/>
              <w:color w:val="000000" w:themeColor="text1"/>
              <w:sz w:val="24"/>
              <w:szCs w:val="24"/>
            </w:rPr>
            <w:fldChar w:fldCharType="begin"/>
          </w:r>
          <w:r w:rsidR="004E6ADD" w:rsidRPr="00B036F6">
            <w:rPr>
              <w:rFonts w:ascii="Times New Roman" w:hAnsi="Times New Roman" w:cs="Times New Roman"/>
              <w:color w:val="000000" w:themeColor="text1"/>
              <w:sz w:val="24"/>
              <w:szCs w:val="24"/>
            </w:rPr>
            <w:instrText xml:space="preserve"> CITATION Aye06 \l 2057 </w:instrText>
          </w:r>
          <w:r w:rsidR="004E6ADD"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Ayed, et al., 2006)</w:t>
          </w:r>
          <w:r w:rsidR="004E6ADD"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549959822"/>
          <w:citation/>
        </w:sdtPr>
        <w:sdtEndPr/>
        <w:sdtContent>
          <w:r w:rsidR="004E6ADD" w:rsidRPr="00B036F6">
            <w:rPr>
              <w:rFonts w:ascii="Times New Roman" w:hAnsi="Times New Roman" w:cs="Times New Roman"/>
              <w:color w:val="000000" w:themeColor="text1"/>
              <w:sz w:val="24"/>
              <w:szCs w:val="24"/>
            </w:rPr>
            <w:fldChar w:fldCharType="begin"/>
          </w:r>
          <w:r w:rsidR="004E6ADD" w:rsidRPr="00B036F6">
            <w:rPr>
              <w:rFonts w:ascii="Times New Roman" w:hAnsi="Times New Roman" w:cs="Times New Roman"/>
              <w:color w:val="000000" w:themeColor="text1"/>
              <w:sz w:val="24"/>
              <w:szCs w:val="24"/>
            </w:rPr>
            <w:instrText xml:space="preserve"> CITATION Cla06 \l 2057 </w:instrText>
          </w:r>
          <w:r w:rsidR="004E6ADD"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Clauzade, 2006)</w:t>
          </w:r>
          <w:r w:rsidR="004E6ADD" w:rsidRPr="00B036F6">
            <w:rPr>
              <w:rFonts w:ascii="Times New Roman" w:hAnsi="Times New Roman" w:cs="Times New Roman"/>
              <w:color w:val="000000" w:themeColor="text1"/>
              <w:sz w:val="24"/>
              <w:szCs w:val="24"/>
            </w:rPr>
            <w:fldChar w:fldCharType="end"/>
          </w:r>
        </w:sdtContent>
      </w:sdt>
      <w:r w:rsidR="004E6ADD" w:rsidRPr="00B036F6">
        <w:rPr>
          <w:rFonts w:ascii="Times New Roman" w:hAnsi="Times New Roman" w:cs="Times New Roman"/>
          <w:color w:val="000000" w:themeColor="text1"/>
          <w:sz w:val="24"/>
          <w:szCs w:val="24"/>
        </w:rPr>
        <w:t>.</w:t>
      </w:r>
    </w:p>
    <w:p w14:paraId="31E06DA1" w14:textId="0B23A5D4" w:rsidR="00644043" w:rsidRDefault="00344798" w:rsidP="008D3758">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Work looking at both waste plastic and waste tyres was also carried out at University of New South Wales</w:t>
      </w:r>
      <w:r w:rsidR="00A35A28" w:rsidRPr="00B036F6">
        <w:rPr>
          <w:rFonts w:ascii="Times New Roman" w:hAnsi="Times New Roman" w:cs="Times New Roman"/>
          <w:color w:val="000000" w:themeColor="text1"/>
          <w:sz w:val="24"/>
          <w:szCs w:val="24"/>
        </w:rPr>
        <w:t>, Australia</w:t>
      </w:r>
      <w:r w:rsidRPr="00B036F6">
        <w:rPr>
          <w:rFonts w:ascii="Times New Roman" w:hAnsi="Times New Roman" w:cs="Times New Roman"/>
          <w:color w:val="000000" w:themeColor="text1"/>
          <w:sz w:val="24"/>
          <w:szCs w:val="24"/>
        </w:rPr>
        <w:t xml:space="preserve"> (UNSW) and Arrium </w:t>
      </w:r>
      <w:sdt>
        <w:sdtPr>
          <w:rPr>
            <w:rFonts w:ascii="Times New Roman" w:hAnsi="Times New Roman" w:cs="Times New Roman"/>
            <w:color w:val="000000" w:themeColor="text1"/>
            <w:sz w:val="24"/>
            <w:szCs w:val="24"/>
          </w:rPr>
          <w:id w:val="-999651958"/>
          <w:citation/>
        </w:sdtPr>
        <w:sdtEndPr/>
        <w:sdtContent>
          <w:r w:rsidR="004E6ADD" w:rsidRPr="00B036F6">
            <w:rPr>
              <w:rFonts w:ascii="Times New Roman" w:hAnsi="Times New Roman" w:cs="Times New Roman"/>
              <w:color w:val="000000" w:themeColor="text1"/>
              <w:sz w:val="24"/>
              <w:szCs w:val="24"/>
            </w:rPr>
            <w:fldChar w:fldCharType="begin"/>
          </w:r>
          <w:r w:rsidR="004E6ADD" w:rsidRPr="00B036F6">
            <w:rPr>
              <w:rFonts w:ascii="Times New Roman" w:hAnsi="Times New Roman" w:cs="Times New Roman"/>
              <w:color w:val="000000" w:themeColor="text1"/>
              <w:sz w:val="24"/>
              <w:szCs w:val="24"/>
            </w:rPr>
            <w:instrText xml:space="preserve"> CITATION Sah09 \l 2057 </w:instrText>
          </w:r>
          <w:r w:rsidR="004E6AD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Sahajwalla, et al., 2009)</w:t>
          </w:r>
          <w:r w:rsidR="004E6ADD"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205873935"/>
          <w:citation/>
        </w:sdtPr>
        <w:sdtEndPr/>
        <w:sdtContent>
          <w:r w:rsidR="004E6ADD" w:rsidRPr="00B036F6">
            <w:rPr>
              <w:rFonts w:ascii="Times New Roman" w:hAnsi="Times New Roman" w:cs="Times New Roman"/>
              <w:color w:val="000000" w:themeColor="text1"/>
              <w:sz w:val="24"/>
              <w:szCs w:val="24"/>
            </w:rPr>
            <w:fldChar w:fldCharType="begin"/>
          </w:r>
          <w:r w:rsidR="004E6ADD" w:rsidRPr="00B036F6">
            <w:rPr>
              <w:rFonts w:ascii="Times New Roman" w:hAnsi="Times New Roman" w:cs="Times New Roman"/>
              <w:color w:val="000000" w:themeColor="text1"/>
              <w:sz w:val="24"/>
              <w:szCs w:val="24"/>
            </w:rPr>
            <w:instrText xml:space="preserve"> CITATION Zah09 \l 2057 </w:instrText>
          </w:r>
          <w:r w:rsidR="004E6ADD"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Zaharia, et al., 2009)</w:t>
          </w:r>
          <w:r w:rsidR="004E6ADD"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284921874"/>
          <w:citation/>
        </w:sdtPr>
        <w:sdtEndPr/>
        <w:sdtContent>
          <w:r w:rsidR="004E6ADD" w:rsidRPr="00B036F6">
            <w:rPr>
              <w:rFonts w:ascii="Times New Roman" w:hAnsi="Times New Roman" w:cs="Times New Roman"/>
              <w:color w:val="000000" w:themeColor="text1"/>
              <w:sz w:val="24"/>
              <w:szCs w:val="24"/>
            </w:rPr>
            <w:fldChar w:fldCharType="begin"/>
          </w:r>
          <w:r w:rsidR="004E6ADD" w:rsidRPr="00B036F6">
            <w:rPr>
              <w:rFonts w:ascii="Times New Roman" w:hAnsi="Times New Roman" w:cs="Times New Roman"/>
              <w:color w:val="000000" w:themeColor="text1"/>
              <w:sz w:val="24"/>
              <w:szCs w:val="24"/>
            </w:rPr>
            <w:instrText xml:space="preserve"> CITATION Zah12 \l 2057 </w:instrText>
          </w:r>
          <w:r w:rsidR="004E6ADD"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Zaharia, et al., 2012)</w:t>
          </w:r>
          <w:r w:rsidR="004E6ADD" w:rsidRPr="00B036F6">
            <w:rPr>
              <w:rFonts w:ascii="Times New Roman" w:hAnsi="Times New Roman" w:cs="Times New Roman"/>
              <w:color w:val="000000" w:themeColor="text1"/>
              <w:sz w:val="24"/>
              <w:szCs w:val="24"/>
            </w:rPr>
            <w:fldChar w:fldCharType="end"/>
          </w:r>
        </w:sdtContent>
      </w:sdt>
      <w:r w:rsidR="004E6ADD" w:rsidRPr="00B036F6">
        <w:rPr>
          <w:rFonts w:ascii="Times New Roman" w:hAnsi="Times New Roman" w:cs="Times New Roman"/>
          <w:color w:val="000000" w:themeColor="text1"/>
          <w:sz w:val="24"/>
          <w:szCs w:val="24"/>
        </w:rPr>
        <w:t xml:space="preserve"> </w:t>
      </w:r>
      <w:r w:rsidR="00093E8E">
        <w:rPr>
          <w:rFonts w:ascii="Times New Roman" w:hAnsi="Times New Roman" w:cs="Times New Roman"/>
          <w:color w:val="000000" w:themeColor="text1"/>
          <w:sz w:val="24"/>
          <w:szCs w:val="24"/>
        </w:rPr>
        <w:t xml:space="preserve">. These studies considered whether the </w:t>
      </w:r>
      <w:r w:rsidRPr="00B036F6">
        <w:rPr>
          <w:rFonts w:ascii="Times New Roman" w:hAnsi="Times New Roman" w:cs="Times New Roman"/>
          <w:color w:val="000000" w:themeColor="text1"/>
          <w:sz w:val="24"/>
          <w:szCs w:val="24"/>
        </w:rPr>
        <w:t>behaviour of either waste being c</w:t>
      </w:r>
      <w:r w:rsidR="00093E8E">
        <w:rPr>
          <w:rFonts w:ascii="Times New Roman" w:hAnsi="Times New Roman" w:cs="Times New Roman"/>
          <w:color w:val="000000" w:themeColor="text1"/>
          <w:sz w:val="24"/>
          <w:szCs w:val="24"/>
        </w:rPr>
        <w:t xml:space="preserve">o-injected with pulverised coal or </w:t>
      </w:r>
      <w:r w:rsidRPr="00B036F6">
        <w:rPr>
          <w:rFonts w:ascii="Times New Roman" w:hAnsi="Times New Roman" w:cs="Times New Roman"/>
          <w:color w:val="000000" w:themeColor="text1"/>
          <w:sz w:val="24"/>
          <w:szCs w:val="24"/>
        </w:rPr>
        <w:t xml:space="preserve">coke through the </w:t>
      </w:r>
      <w:r w:rsidR="00093E8E" w:rsidRPr="00B036F6">
        <w:rPr>
          <w:rFonts w:ascii="Times New Roman" w:hAnsi="Times New Roman" w:cs="Times New Roman"/>
          <w:color w:val="000000" w:themeColor="text1"/>
          <w:sz w:val="24"/>
          <w:szCs w:val="24"/>
        </w:rPr>
        <w:t>tubers</w:t>
      </w:r>
      <w:r w:rsidRPr="00B036F6">
        <w:rPr>
          <w:rFonts w:ascii="Times New Roman" w:hAnsi="Times New Roman" w:cs="Times New Roman"/>
          <w:color w:val="000000" w:themeColor="text1"/>
          <w:sz w:val="24"/>
          <w:szCs w:val="24"/>
        </w:rPr>
        <w:t xml:space="preserve"> of the EAF</w:t>
      </w:r>
      <w:r w:rsidR="00093E8E">
        <w:rPr>
          <w:rFonts w:ascii="Times New Roman" w:hAnsi="Times New Roman" w:cs="Times New Roman"/>
          <w:color w:val="000000" w:themeColor="text1"/>
          <w:sz w:val="24"/>
          <w:szCs w:val="24"/>
        </w:rPr>
        <w:t xml:space="preserve"> had effect</w:t>
      </w:r>
      <w:r w:rsidRPr="00B036F6">
        <w:rPr>
          <w:rFonts w:ascii="Times New Roman" w:hAnsi="Times New Roman" w:cs="Times New Roman"/>
          <w:color w:val="000000" w:themeColor="text1"/>
          <w:sz w:val="24"/>
          <w:szCs w:val="24"/>
        </w:rPr>
        <w:t>. The results showed that waste plastic or tyres could be</w:t>
      </w:r>
      <w:r w:rsidR="00093E8E">
        <w:rPr>
          <w:rFonts w:ascii="Times New Roman" w:hAnsi="Times New Roman" w:cs="Times New Roman"/>
          <w:color w:val="000000" w:themeColor="text1"/>
          <w:sz w:val="24"/>
          <w:szCs w:val="24"/>
        </w:rPr>
        <w:t xml:space="preserve"> used to partially replace coal or </w:t>
      </w:r>
      <w:r w:rsidRPr="00B036F6">
        <w:rPr>
          <w:rFonts w:ascii="Times New Roman" w:hAnsi="Times New Roman" w:cs="Times New Roman"/>
          <w:color w:val="000000" w:themeColor="text1"/>
          <w:sz w:val="24"/>
          <w:szCs w:val="24"/>
        </w:rPr>
        <w:t>coke whilst improving combustion efficiency. The residual mass loss</w:t>
      </w:r>
      <w:r w:rsidR="00093E8E">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as well as volume of slag foam</w:t>
      </w:r>
      <w:r w:rsidR="00093E8E">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improved or maintained the same with the use of waste. The outcome of these observations was initially obtained </w:t>
      </w:r>
      <w:r w:rsidRPr="00B036F6">
        <w:rPr>
          <w:rFonts w:ascii="Times New Roman" w:hAnsi="Times New Roman" w:cs="Times New Roman"/>
          <w:color w:val="000000" w:themeColor="text1"/>
          <w:sz w:val="24"/>
          <w:szCs w:val="24"/>
        </w:rPr>
        <w:lastRenderedPageBreak/>
        <w:t xml:space="preserve">through laboratory scaled experiments (TGA, DTF, Sessile drop technique) and then continued onto pilot scale trials. Pilot scale trials were implemented at Sydney Steel Mill (SSM) in 2006 and at Laverton Steel Mill (LSM) in 2007 </w:t>
      </w:r>
      <w:sdt>
        <w:sdtPr>
          <w:rPr>
            <w:rFonts w:ascii="Times New Roman" w:hAnsi="Times New Roman" w:cs="Times New Roman"/>
            <w:color w:val="000000" w:themeColor="text1"/>
            <w:sz w:val="24"/>
            <w:szCs w:val="24"/>
          </w:rPr>
          <w:id w:val="1465545115"/>
          <w:citation/>
        </w:sdtPr>
        <w:sdtEndPr/>
        <w:sdtContent>
          <w:r w:rsidR="004E6ADD" w:rsidRPr="00B036F6">
            <w:rPr>
              <w:rFonts w:ascii="Times New Roman" w:hAnsi="Times New Roman" w:cs="Times New Roman"/>
              <w:color w:val="000000" w:themeColor="text1"/>
              <w:sz w:val="24"/>
              <w:szCs w:val="24"/>
            </w:rPr>
            <w:fldChar w:fldCharType="begin"/>
          </w:r>
          <w:r w:rsidR="004E6ADD" w:rsidRPr="00B036F6">
            <w:rPr>
              <w:rFonts w:ascii="Times New Roman" w:hAnsi="Times New Roman" w:cs="Times New Roman"/>
              <w:color w:val="000000" w:themeColor="text1"/>
              <w:sz w:val="24"/>
              <w:szCs w:val="24"/>
            </w:rPr>
            <w:instrText xml:space="preserve"> CITATION Zah12 \l 2057 </w:instrText>
          </w:r>
          <w:r w:rsidR="004E6AD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Zaharia, et al., 2012)</w:t>
          </w:r>
          <w:r w:rsidR="004E6ADD" w:rsidRPr="00B036F6">
            <w:rPr>
              <w:rFonts w:ascii="Times New Roman" w:hAnsi="Times New Roman" w:cs="Times New Roman"/>
              <w:color w:val="000000" w:themeColor="text1"/>
              <w:sz w:val="24"/>
              <w:szCs w:val="24"/>
            </w:rPr>
            <w:fldChar w:fldCharType="end"/>
          </w:r>
        </w:sdtContent>
      </w:sdt>
      <w:r w:rsidR="004E6ADD" w:rsidRPr="00B036F6">
        <w:rPr>
          <w:rFonts w:ascii="Times New Roman" w:hAnsi="Times New Roman" w:cs="Times New Roman"/>
          <w:color w:val="000000" w:themeColor="text1"/>
          <w:sz w:val="24"/>
          <w:szCs w:val="24"/>
        </w:rPr>
        <w:t>.</w:t>
      </w:r>
      <w:r w:rsidR="00093E8E">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Modification of the EAF infrastructure or operational procedure was not altered when rubber crumbs was used. The only introduction needed when using rubber crumbs was the introduction of a dedicated storage unit. Trials using rubber crumbs showed improvement in several areas which can be seen in </w:t>
      </w:r>
      <w:r w:rsidR="004C5EBF">
        <w:rPr>
          <w:rFonts w:ascii="Times New Roman" w:hAnsi="Times New Roman" w:cs="Times New Roman"/>
          <w:color w:val="000000" w:themeColor="text1"/>
          <w:sz w:val="24"/>
          <w:szCs w:val="24"/>
        </w:rPr>
        <w:fldChar w:fldCharType="begin"/>
      </w:r>
      <w:r w:rsidR="004C5EBF">
        <w:rPr>
          <w:rFonts w:ascii="Times New Roman" w:hAnsi="Times New Roman" w:cs="Times New Roman"/>
          <w:color w:val="000000" w:themeColor="text1"/>
          <w:sz w:val="24"/>
          <w:szCs w:val="24"/>
        </w:rPr>
        <w:instrText xml:space="preserve"> REF _Ref504463770 \h </w:instrText>
      </w:r>
      <w:r w:rsidR="004C5EBF">
        <w:rPr>
          <w:rFonts w:ascii="Times New Roman" w:hAnsi="Times New Roman" w:cs="Times New Roman"/>
          <w:color w:val="000000" w:themeColor="text1"/>
          <w:sz w:val="24"/>
          <w:szCs w:val="24"/>
        </w:rPr>
      </w:r>
      <w:r w:rsidR="004C5EBF">
        <w:rPr>
          <w:rFonts w:ascii="Times New Roman" w:hAnsi="Times New Roman" w:cs="Times New Roman"/>
          <w:color w:val="000000" w:themeColor="text1"/>
          <w:sz w:val="24"/>
          <w:szCs w:val="24"/>
        </w:rPr>
        <w:fldChar w:fldCharType="separate"/>
      </w:r>
      <w:r w:rsidR="004C5EBF" w:rsidRPr="008D3758">
        <w:rPr>
          <w:rFonts w:ascii="Times New Roman" w:hAnsi="Times New Roman" w:cs="Times New Roman"/>
          <w:sz w:val="24"/>
          <w:szCs w:val="24"/>
        </w:rPr>
        <w:t xml:space="preserve">Table </w:t>
      </w:r>
      <w:r w:rsidR="004C5EBF" w:rsidRPr="008D3758">
        <w:rPr>
          <w:rFonts w:ascii="Times New Roman" w:hAnsi="Times New Roman" w:cs="Times New Roman"/>
          <w:noProof/>
          <w:sz w:val="24"/>
          <w:szCs w:val="24"/>
        </w:rPr>
        <w:t>2</w:t>
      </w:r>
      <w:r w:rsidR="004C5EBF">
        <w:rPr>
          <w:rFonts w:ascii="Times New Roman" w:hAnsi="Times New Roman" w:cs="Times New Roman"/>
          <w:color w:val="000000" w:themeColor="text1"/>
          <w:sz w:val="24"/>
          <w:szCs w:val="24"/>
        </w:rPr>
        <w:fldChar w:fldCharType="end"/>
      </w:r>
    </w:p>
    <w:p w14:paraId="1EE8CAFF" w14:textId="718833DD" w:rsidR="00644043" w:rsidRPr="008D3758" w:rsidRDefault="004C5EBF" w:rsidP="008D3758">
      <w:pPr>
        <w:pStyle w:val="Caption"/>
        <w:jc w:val="center"/>
        <w:rPr>
          <w:rFonts w:ascii="Times New Roman" w:hAnsi="Times New Roman" w:cs="Times New Roman"/>
          <w:color w:val="auto"/>
          <w:sz w:val="24"/>
          <w:szCs w:val="24"/>
        </w:rPr>
      </w:pPr>
      <w:bookmarkStart w:id="23" w:name="_Ref504463770"/>
      <w:bookmarkStart w:id="24" w:name="_Toc518370630"/>
      <w:r w:rsidRPr="008D3758">
        <w:rPr>
          <w:rFonts w:ascii="Times New Roman" w:hAnsi="Times New Roman" w:cs="Times New Roman"/>
          <w:b w:val="0"/>
          <w:color w:val="auto"/>
          <w:sz w:val="24"/>
          <w:szCs w:val="24"/>
        </w:rPr>
        <w:t xml:space="preserve">Table </w:t>
      </w:r>
      <w:r w:rsidRPr="008D3758">
        <w:rPr>
          <w:rFonts w:ascii="Times New Roman" w:hAnsi="Times New Roman" w:cs="Times New Roman"/>
          <w:b w:val="0"/>
          <w:color w:val="auto"/>
          <w:sz w:val="24"/>
          <w:szCs w:val="24"/>
        </w:rPr>
        <w:fldChar w:fldCharType="begin"/>
      </w:r>
      <w:r w:rsidRPr="008D3758">
        <w:rPr>
          <w:rFonts w:ascii="Times New Roman" w:hAnsi="Times New Roman" w:cs="Times New Roman"/>
          <w:b w:val="0"/>
          <w:color w:val="auto"/>
          <w:sz w:val="24"/>
          <w:szCs w:val="24"/>
        </w:rPr>
        <w:instrText xml:space="preserve"> SEQ Table \* ARABIC </w:instrText>
      </w:r>
      <w:r w:rsidRPr="008D3758">
        <w:rPr>
          <w:rFonts w:ascii="Times New Roman" w:hAnsi="Times New Roman" w:cs="Times New Roman"/>
          <w:b w:val="0"/>
          <w:color w:val="auto"/>
          <w:sz w:val="24"/>
          <w:szCs w:val="24"/>
        </w:rPr>
        <w:fldChar w:fldCharType="separate"/>
      </w:r>
      <w:r w:rsidRPr="008D3758">
        <w:rPr>
          <w:rFonts w:ascii="Times New Roman" w:hAnsi="Times New Roman" w:cs="Times New Roman"/>
          <w:b w:val="0"/>
          <w:noProof/>
          <w:color w:val="auto"/>
          <w:sz w:val="24"/>
          <w:szCs w:val="24"/>
        </w:rPr>
        <w:t>2</w:t>
      </w:r>
      <w:r w:rsidRPr="008D3758">
        <w:rPr>
          <w:rFonts w:ascii="Times New Roman" w:hAnsi="Times New Roman" w:cs="Times New Roman"/>
          <w:b w:val="0"/>
          <w:color w:val="auto"/>
          <w:sz w:val="24"/>
          <w:szCs w:val="24"/>
        </w:rPr>
        <w:fldChar w:fldCharType="end"/>
      </w:r>
      <w:bookmarkEnd w:id="23"/>
      <w:r w:rsidRPr="008D3758">
        <w:rPr>
          <w:rFonts w:ascii="Times New Roman" w:hAnsi="Times New Roman" w:cs="Times New Roman"/>
          <w:b w:val="0"/>
          <w:color w:val="auto"/>
          <w:sz w:val="24"/>
          <w:szCs w:val="24"/>
        </w:rPr>
        <w:t xml:space="preserve"> Overall benefits at SSM and LSM EAF’s</w:t>
      </w:r>
      <w:r>
        <w:rPr>
          <w:rFonts w:ascii="Times New Roman" w:hAnsi="Times New Roman" w:cs="Times New Roman"/>
          <w:b w:val="0"/>
          <w:color w:val="auto"/>
          <w:sz w:val="24"/>
          <w:szCs w:val="24"/>
        </w:rPr>
        <w:t xml:space="preserve"> </w:t>
      </w:r>
      <w:sdt>
        <w:sdtPr>
          <w:rPr>
            <w:rFonts w:ascii="Times New Roman" w:hAnsi="Times New Roman" w:cs="Times New Roman"/>
            <w:b w:val="0"/>
            <w:color w:val="auto"/>
            <w:sz w:val="24"/>
            <w:szCs w:val="24"/>
          </w:rPr>
          <w:id w:val="75410878"/>
          <w:citation/>
        </w:sdtPr>
        <w:sdtEndPr/>
        <w:sdtContent>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CITATION Zah12 \l 2057 </w:instrText>
          </w:r>
          <w:r>
            <w:rPr>
              <w:rFonts w:ascii="Times New Roman" w:hAnsi="Times New Roman" w:cs="Times New Roman"/>
              <w:b w:val="0"/>
              <w:color w:val="auto"/>
              <w:sz w:val="24"/>
              <w:szCs w:val="24"/>
            </w:rPr>
            <w:fldChar w:fldCharType="separate"/>
          </w:r>
          <w:r w:rsidRPr="008D3758">
            <w:rPr>
              <w:rFonts w:ascii="Times New Roman" w:hAnsi="Times New Roman" w:cs="Times New Roman"/>
              <w:noProof/>
              <w:color w:val="auto"/>
              <w:sz w:val="24"/>
              <w:szCs w:val="24"/>
            </w:rPr>
            <w:t>(Zaharia, et al., 2012)</w:t>
          </w:r>
          <w:r>
            <w:rPr>
              <w:rFonts w:ascii="Times New Roman" w:hAnsi="Times New Roman" w:cs="Times New Roman"/>
              <w:b w:val="0"/>
              <w:color w:val="auto"/>
              <w:sz w:val="24"/>
              <w:szCs w:val="24"/>
            </w:rPr>
            <w:fldChar w:fldCharType="end"/>
          </w:r>
        </w:sdtContent>
      </w:sdt>
      <w:bookmarkEnd w:id="24"/>
    </w:p>
    <w:tbl>
      <w:tblPr>
        <w:tblW w:w="8121" w:type="dxa"/>
        <w:tblInd w:w="108" w:type="dxa"/>
        <w:tblLook w:val="04A0" w:firstRow="1" w:lastRow="0" w:firstColumn="1" w:lastColumn="0" w:noHBand="0" w:noVBand="1"/>
      </w:tblPr>
      <w:tblGrid>
        <w:gridCol w:w="3757"/>
        <w:gridCol w:w="2182"/>
        <w:gridCol w:w="2182"/>
      </w:tblGrid>
      <w:tr w:rsidR="00644043" w:rsidRPr="00644043" w14:paraId="2A420E13" w14:textId="77777777" w:rsidTr="008D3758">
        <w:trPr>
          <w:trHeight w:val="536"/>
        </w:trPr>
        <w:tc>
          <w:tcPr>
            <w:tcW w:w="3757"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3755F3A"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Benefit Area</w:t>
            </w:r>
          </w:p>
        </w:tc>
        <w:tc>
          <w:tcPr>
            <w:tcW w:w="2182" w:type="dxa"/>
            <w:tcBorders>
              <w:top w:val="single" w:sz="8" w:space="0" w:color="auto"/>
              <w:left w:val="nil"/>
              <w:bottom w:val="single" w:sz="8" w:space="0" w:color="auto"/>
              <w:right w:val="single" w:sz="8" w:space="0" w:color="auto"/>
            </w:tcBorders>
            <w:shd w:val="clear" w:color="auto" w:fill="auto"/>
            <w:vAlign w:val="center"/>
            <w:hideMark/>
          </w:tcPr>
          <w:p w14:paraId="28D318B3"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SSM</w:t>
            </w:r>
          </w:p>
        </w:tc>
        <w:tc>
          <w:tcPr>
            <w:tcW w:w="2182" w:type="dxa"/>
            <w:tcBorders>
              <w:top w:val="single" w:sz="8" w:space="0" w:color="auto"/>
              <w:left w:val="nil"/>
              <w:bottom w:val="single" w:sz="8" w:space="0" w:color="auto"/>
              <w:right w:val="single" w:sz="8" w:space="0" w:color="auto"/>
            </w:tcBorders>
            <w:shd w:val="clear" w:color="auto" w:fill="auto"/>
            <w:vAlign w:val="center"/>
            <w:hideMark/>
          </w:tcPr>
          <w:p w14:paraId="456762B2"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LSM</w:t>
            </w:r>
          </w:p>
        </w:tc>
      </w:tr>
      <w:tr w:rsidR="00644043" w:rsidRPr="00644043" w14:paraId="4575CA3E" w14:textId="77777777" w:rsidTr="008D3758">
        <w:trPr>
          <w:trHeight w:val="786"/>
        </w:trPr>
        <w:tc>
          <w:tcPr>
            <w:tcW w:w="3757" w:type="dxa"/>
            <w:tcBorders>
              <w:top w:val="nil"/>
              <w:left w:val="single" w:sz="8" w:space="0" w:color="auto"/>
              <w:bottom w:val="single" w:sz="8" w:space="0" w:color="auto"/>
              <w:right w:val="single" w:sz="8" w:space="0" w:color="auto"/>
            </w:tcBorders>
            <w:shd w:val="clear" w:color="auto" w:fill="auto"/>
            <w:hideMark/>
          </w:tcPr>
          <w:p w14:paraId="4322A659"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Cost of Raw Material – Coke Vs. Rubber ($USD Cost per Tonne)</w:t>
            </w:r>
          </w:p>
        </w:tc>
        <w:tc>
          <w:tcPr>
            <w:tcW w:w="2182" w:type="dxa"/>
            <w:tcBorders>
              <w:top w:val="nil"/>
              <w:left w:val="nil"/>
              <w:bottom w:val="single" w:sz="8" w:space="0" w:color="auto"/>
              <w:right w:val="single" w:sz="8" w:space="0" w:color="auto"/>
            </w:tcBorders>
            <w:shd w:val="clear" w:color="auto" w:fill="auto"/>
            <w:hideMark/>
          </w:tcPr>
          <w:p w14:paraId="23548E0F"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15%</w:t>
            </w:r>
          </w:p>
        </w:tc>
        <w:tc>
          <w:tcPr>
            <w:tcW w:w="2182" w:type="dxa"/>
            <w:tcBorders>
              <w:top w:val="nil"/>
              <w:left w:val="nil"/>
              <w:bottom w:val="single" w:sz="8" w:space="0" w:color="auto"/>
              <w:right w:val="single" w:sz="8" w:space="0" w:color="auto"/>
            </w:tcBorders>
            <w:shd w:val="clear" w:color="auto" w:fill="auto"/>
            <w:hideMark/>
          </w:tcPr>
          <w:p w14:paraId="7DDA943C"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28%</w:t>
            </w:r>
          </w:p>
        </w:tc>
      </w:tr>
      <w:tr w:rsidR="00644043" w:rsidRPr="00644043" w14:paraId="52EE8B90" w14:textId="77777777" w:rsidTr="008D3758">
        <w:trPr>
          <w:trHeight w:val="982"/>
        </w:trPr>
        <w:tc>
          <w:tcPr>
            <w:tcW w:w="3757" w:type="dxa"/>
            <w:tcBorders>
              <w:top w:val="nil"/>
              <w:left w:val="single" w:sz="8" w:space="0" w:color="auto"/>
              <w:bottom w:val="single" w:sz="8" w:space="0" w:color="auto"/>
              <w:right w:val="single" w:sz="8" w:space="0" w:color="auto"/>
            </w:tcBorders>
            <w:shd w:val="clear" w:color="auto" w:fill="auto"/>
            <w:hideMark/>
          </w:tcPr>
          <w:p w14:paraId="52DC7D85"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Reduction in Electrical Consumption (kWh per Billet Tonne)</w:t>
            </w:r>
          </w:p>
        </w:tc>
        <w:tc>
          <w:tcPr>
            <w:tcW w:w="2182" w:type="dxa"/>
            <w:tcBorders>
              <w:top w:val="nil"/>
              <w:left w:val="nil"/>
              <w:bottom w:val="single" w:sz="8" w:space="0" w:color="auto"/>
              <w:right w:val="single" w:sz="8" w:space="0" w:color="auto"/>
            </w:tcBorders>
            <w:shd w:val="clear" w:color="auto" w:fill="auto"/>
            <w:hideMark/>
          </w:tcPr>
          <w:p w14:paraId="6FC83EB7"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2.80%</w:t>
            </w:r>
          </w:p>
        </w:tc>
        <w:tc>
          <w:tcPr>
            <w:tcW w:w="2182" w:type="dxa"/>
            <w:tcBorders>
              <w:top w:val="nil"/>
              <w:left w:val="nil"/>
              <w:bottom w:val="single" w:sz="8" w:space="0" w:color="auto"/>
              <w:right w:val="single" w:sz="8" w:space="0" w:color="auto"/>
            </w:tcBorders>
            <w:shd w:val="clear" w:color="auto" w:fill="auto"/>
            <w:hideMark/>
          </w:tcPr>
          <w:p w14:paraId="701AE5CB"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2.40%</w:t>
            </w:r>
          </w:p>
        </w:tc>
      </w:tr>
      <w:tr w:rsidR="00644043" w:rsidRPr="00644043" w14:paraId="37B158AE" w14:textId="77777777" w:rsidTr="008D3758">
        <w:trPr>
          <w:trHeight w:val="799"/>
        </w:trPr>
        <w:tc>
          <w:tcPr>
            <w:tcW w:w="3757" w:type="dxa"/>
            <w:tcBorders>
              <w:top w:val="nil"/>
              <w:left w:val="single" w:sz="8" w:space="0" w:color="auto"/>
              <w:bottom w:val="single" w:sz="8" w:space="0" w:color="auto"/>
              <w:right w:val="single" w:sz="8" w:space="0" w:color="auto"/>
            </w:tcBorders>
            <w:shd w:val="clear" w:color="auto" w:fill="auto"/>
            <w:hideMark/>
          </w:tcPr>
          <w:p w14:paraId="246D0608"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Reduction in Inject Carbon (kg per heat)</w:t>
            </w:r>
          </w:p>
        </w:tc>
        <w:tc>
          <w:tcPr>
            <w:tcW w:w="2182" w:type="dxa"/>
            <w:tcBorders>
              <w:top w:val="nil"/>
              <w:left w:val="nil"/>
              <w:bottom w:val="single" w:sz="8" w:space="0" w:color="auto"/>
              <w:right w:val="single" w:sz="8" w:space="0" w:color="auto"/>
            </w:tcBorders>
            <w:shd w:val="clear" w:color="auto" w:fill="auto"/>
            <w:hideMark/>
          </w:tcPr>
          <w:p w14:paraId="058D17E8"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12%</w:t>
            </w:r>
          </w:p>
        </w:tc>
        <w:tc>
          <w:tcPr>
            <w:tcW w:w="2182" w:type="dxa"/>
            <w:tcBorders>
              <w:top w:val="nil"/>
              <w:left w:val="nil"/>
              <w:bottom w:val="single" w:sz="8" w:space="0" w:color="auto"/>
              <w:right w:val="single" w:sz="8" w:space="0" w:color="auto"/>
            </w:tcBorders>
            <w:shd w:val="clear" w:color="auto" w:fill="auto"/>
            <w:hideMark/>
          </w:tcPr>
          <w:p w14:paraId="10DADF33"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16.20%</w:t>
            </w:r>
          </w:p>
        </w:tc>
      </w:tr>
      <w:tr w:rsidR="00644043" w:rsidRPr="00644043" w14:paraId="1EE2ED14" w14:textId="77777777" w:rsidTr="008D3758">
        <w:trPr>
          <w:trHeight w:val="836"/>
        </w:trPr>
        <w:tc>
          <w:tcPr>
            <w:tcW w:w="3757" w:type="dxa"/>
            <w:tcBorders>
              <w:top w:val="nil"/>
              <w:left w:val="single" w:sz="8" w:space="0" w:color="auto"/>
              <w:bottom w:val="single" w:sz="8" w:space="0" w:color="auto"/>
              <w:right w:val="single" w:sz="8" w:space="0" w:color="auto"/>
            </w:tcBorders>
            <w:shd w:val="clear" w:color="auto" w:fill="auto"/>
            <w:hideMark/>
          </w:tcPr>
          <w:p w14:paraId="29A3EB0C"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Increase in Productivity (Tonnes per Minute of Power On Time)</w:t>
            </w:r>
          </w:p>
        </w:tc>
        <w:tc>
          <w:tcPr>
            <w:tcW w:w="2182" w:type="dxa"/>
            <w:tcBorders>
              <w:top w:val="nil"/>
              <w:left w:val="nil"/>
              <w:bottom w:val="single" w:sz="8" w:space="0" w:color="auto"/>
              <w:right w:val="single" w:sz="8" w:space="0" w:color="auto"/>
            </w:tcBorders>
            <w:shd w:val="clear" w:color="auto" w:fill="auto"/>
            <w:hideMark/>
          </w:tcPr>
          <w:p w14:paraId="107CEB0D"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3%</w:t>
            </w:r>
          </w:p>
        </w:tc>
        <w:tc>
          <w:tcPr>
            <w:tcW w:w="2182" w:type="dxa"/>
            <w:tcBorders>
              <w:top w:val="nil"/>
              <w:left w:val="nil"/>
              <w:bottom w:val="single" w:sz="8" w:space="0" w:color="auto"/>
              <w:right w:val="single" w:sz="8" w:space="0" w:color="auto"/>
            </w:tcBorders>
            <w:shd w:val="clear" w:color="auto" w:fill="auto"/>
            <w:hideMark/>
          </w:tcPr>
          <w:p w14:paraId="23521456"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1.90%</w:t>
            </w:r>
          </w:p>
        </w:tc>
      </w:tr>
      <w:tr w:rsidR="00644043" w:rsidRPr="00644043" w14:paraId="68771B52" w14:textId="77777777" w:rsidTr="008D3758">
        <w:trPr>
          <w:trHeight w:val="799"/>
        </w:trPr>
        <w:tc>
          <w:tcPr>
            <w:tcW w:w="3757" w:type="dxa"/>
            <w:tcBorders>
              <w:top w:val="nil"/>
              <w:left w:val="single" w:sz="8" w:space="0" w:color="auto"/>
              <w:bottom w:val="single" w:sz="8" w:space="0" w:color="auto"/>
              <w:right w:val="single" w:sz="8" w:space="0" w:color="auto"/>
            </w:tcBorders>
            <w:shd w:val="clear" w:color="auto" w:fill="auto"/>
            <w:hideMark/>
          </w:tcPr>
          <w:p w14:paraId="02ADD6D6"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Reduction in Inject Oxygen (Nm3 per Billet Tonne)</w:t>
            </w:r>
          </w:p>
        </w:tc>
        <w:tc>
          <w:tcPr>
            <w:tcW w:w="2182" w:type="dxa"/>
            <w:tcBorders>
              <w:top w:val="nil"/>
              <w:left w:val="nil"/>
              <w:bottom w:val="single" w:sz="8" w:space="0" w:color="auto"/>
              <w:right w:val="single" w:sz="8" w:space="0" w:color="auto"/>
            </w:tcBorders>
            <w:shd w:val="clear" w:color="auto" w:fill="auto"/>
            <w:hideMark/>
          </w:tcPr>
          <w:p w14:paraId="6217768E"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2.30%</w:t>
            </w:r>
          </w:p>
        </w:tc>
        <w:tc>
          <w:tcPr>
            <w:tcW w:w="2182" w:type="dxa"/>
            <w:tcBorders>
              <w:top w:val="nil"/>
              <w:left w:val="nil"/>
              <w:bottom w:val="single" w:sz="8" w:space="0" w:color="auto"/>
              <w:right w:val="single" w:sz="8" w:space="0" w:color="auto"/>
            </w:tcBorders>
            <w:shd w:val="clear" w:color="auto" w:fill="auto"/>
            <w:hideMark/>
          </w:tcPr>
          <w:p w14:paraId="392C02E0"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1.90%</w:t>
            </w:r>
          </w:p>
        </w:tc>
      </w:tr>
      <w:tr w:rsidR="00644043" w:rsidRPr="00644043" w14:paraId="5903C4E4" w14:textId="77777777" w:rsidTr="008D3758">
        <w:trPr>
          <w:trHeight w:val="799"/>
        </w:trPr>
        <w:tc>
          <w:tcPr>
            <w:tcW w:w="3757" w:type="dxa"/>
            <w:tcBorders>
              <w:top w:val="nil"/>
              <w:left w:val="single" w:sz="8" w:space="0" w:color="auto"/>
              <w:bottom w:val="single" w:sz="8" w:space="0" w:color="auto"/>
              <w:right w:val="single" w:sz="8" w:space="0" w:color="auto"/>
            </w:tcBorders>
            <w:shd w:val="clear" w:color="auto" w:fill="auto"/>
            <w:hideMark/>
          </w:tcPr>
          <w:p w14:paraId="3C6011B9"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Reduction in Natural Gas (Nm3 per Billet Tonne)</w:t>
            </w:r>
          </w:p>
        </w:tc>
        <w:tc>
          <w:tcPr>
            <w:tcW w:w="2182" w:type="dxa"/>
            <w:tcBorders>
              <w:top w:val="nil"/>
              <w:left w:val="nil"/>
              <w:bottom w:val="single" w:sz="8" w:space="0" w:color="auto"/>
              <w:right w:val="single" w:sz="8" w:space="0" w:color="auto"/>
            </w:tcBorders>
            <w:shd w:val="clear" w:color="auto" w:fill="auto"/>
            <w:hideMark/>
          </w:tcPr>
          <w:p w14:paraId="4C94C67D"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1.90%</w:t>
            </w:r>
          </w:p>
        </w:tc>
        <w:tc>
          <w:tcPr>
            <w:tcW w:w="2182" w:type="dxa"/>
            <w:tcBorders>
              <w:top w:val="nil"/>
              <w:left w:val="nil"/>
              <w:bottom w:val="single" w:sz="8" w:space="0" w:color="auto"/>
              <w:right w:val="single" w:sz="8" w:space="0" w:color="auto"/>
            </w:tcBorders>
            <w:shd w:val="clear" w:color="auto" w:fill="auto"/>
            <w:hideMark/>
          </w:tcPr>
          <w:p w14:paraId="028F92EA"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w:t>
            </w:r>
          </w:p>
        </w:tc>
      </w:tr>
      <w:tr w:rsidR="00644043" w:rsidRPr="00644043" w14:paraId="70091E99" w14:textId="77777777" w:rsidTr="008D3758">
        <w:trPr>
          <w:trHeight w:val="536"/>
        </w:trPr>
        <w:tc>
          <w:tcPr>
            <w:tcW w:w="3757" w:type="dxa"/>
            <w:tcBorders>
              <w:top w:val="nil"/>
              <w:left w:val="single" w:sz="8" w:space="0" w:color="auto"/>
              <w:bottom w:val="single" w:sz="8" w:space="0" w:color="auto"/>
              <w:right w:val="single" w:sz="8" w:space="0" w:color="auto"/>
            </w:tcBorders>
            <w:shd w:val="clear" w:color="auto" w:fill="auto"/>
            <w:hideMark/>
          </w:tcPr>
          <w:p w14:paraId="00A54D47"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Oxygen to Inject Carbon Ratio</w:t>
            </w:r>
          </w:p>
        </w:tc>
        <w:tc>
          <w:tcPr>
            <w:tcW w:w="2182" w:type="dxa"/>
            <w:tcBorders>
              <w:top w:val="nil"/>
              <w:left w:val="nil"/>
              <w:bottom w:val="single" w:sz="8" w:space="0" w:color="auto"/>
              <w:right w:val="single" w:sz="8" w:space="0" w:color="auto"/>
            </w:tcBorders>
            <w:shd w:val="clear" w:color="auto" w:fill="auto"/>
            <w:hideMark/>
          </w:tcPr>
          <w:p w14:paraId="60925D3B"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3.40%</w:t>
            </w:r>
          </w:p>
        </w:tc>
        <w:tc>
          <w:tcPr>
            <w:tcW w:w="2182" w:type="dxa"/>
            <w:tcBorders>
              <w:top w:val="nil"/>
              <w:left w:val="nil"/>
              <w:bottom w:val="single" w:sz="8" w:space="0" w:color="auto"/>
              <w:right w:val="single" w:sz="8" w:space="0" w:color="auto"/>
            </w:tcBorders>
            <w:shd w:val="clear" w:color="auto" w:fill="auto"/>
            <w:hideMark/>
          </w:tcPr>
          <w:p w14:paraId="6A0F825D" w14:textId="77777777" w:rsidR="00644043" w:rsidRPr="00644043" w:rsidRDefault="00644043" w:rsidP="00644043">
            <w:pPr>
              <w:spacing w:after="0" w:line="240" w:lineRule="auto"/>
              <w:jc w:val="both"/>
              <w:rPr>
                <w:rFonts w:ascii="Times New Roman" w:eastAsia="Times New Roman" w:hAnsi="Times New Roman" w:cs="Times New Roman"/>
                <w:color w:val="000000"/>
                <w:sz w:val="24"/>
                <w:szCs w:val="24"/>
                <w:lang w:eastAsia="en-GB"/>
              </w:rPr>
            </w:pPr>
            <w:r w:rsidRPr="00644043">
              <w:rPr>
                <w:rFonts w:ascii="Times New Roman" w:eastAsia="Times New Roman" w:hAnsi="Times New Roman" w:cs="Times New Roman"/>
                <w:color w:val="000000"/>
                <w:sz w:val="24"/>
                <w:szCs w:val="24"/>
                <w:lang w:eastAsia="en-GB"/>
              </w:rPr>
              <w:t>2.80%</w:t>
            </w:r>
          </w:p>
        </w:tc>
      </w:tr>
    </w:tbl>
    <w:p w14:paraId="3D4538EC" w14:textId="77777777" w:rsidR="004C5EBF" w:rsidRDefault="004C5EBF" w:rsidP="008D3758">
      <w:pPr>
        <w:spacing w:line="360" w:lineRule="auto"/>
        <w:contextualSpacing/>
        <w:jc w:val="both"/>
        <w:rPr>
          <w:rFonts w:ascii="Times New Roman" w:hAnsi="Times New Roman" w:cs="Times New Roman"/>
          <w:color w:val="000000" w:themeColor="text1"/>
          <w:sz w:val="24"/>
          <w:szCs w:val="24"/>
        </w:rPr>
      </w:pPr>
    </w:p>
    <w:p w14:paraId="23A5816A" w14:textId="39F782DB" w:rsidR="004C5EBF" w:rsidRDefault="00FB6ED8" w:rsidP="008D3758">
      <w:pPr>
        <w:spacing w:line="36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344798" w:rsidRPr="00B036F6">
        <w:rPr>
          <w:rFonts w:ascii="Times New Roman" w:hAnsi="Times New Roman" w:cs="Times New Roman"/>
          <w:color w:val="000000" w:themeColor="text1"/>
          <w:sz w:val="24"/>
          <w:szCs w:val="24"/>
        </w:rPr>
        <w:t xml:space="preserve">rials were also conducted with </w:t>
      </w:r>
      <w:r w:rsidR="00A35A28" w:rsidRPr="00B036F6">
        <w:rPr>
          <w:rFonts w:ascii="Times New Roman" w:hAnsi="Times New Roman" w:cs="Times New Roman"/>
          <w:color w:val="000000" w:themeColor="text1"/>
          <w:sz w:val="24"/>
          <w:szCs w:val="24"/>
        </w:rPr>
        <w:t xml:space="preserve">High Density </w:t>
      </w:r>
      <w:r w:rsidR="00093E8E">
        <w:rPr>
          <w:rFonts w:ascii="Times New Roman" w:hAnsi="Times New Roman" w:cs="Times New Roman"/>
          <w:color w:val="000000" w:themeColor="text1"/>
          <w:sz w:val="24"/>
          <w:szCs w:val="24"/>
        </w:rPr>
        <w:t>P</w:t>
      </w:r>
      <w:r w:rsidR="00A35A28" w:rsidRPr="00B036F6">
        <w:rPr>
          <w:rFonts w:ascii="Times New Roman" w:hAnsi="Times New Roman" w:cs="Times New Roman"/>
          <w:color w:val="000000" w:themeColor="text1"/>
          <w:sz w:val="24"/>
          <w:szCs w:val="24"/>
        </w:rPr>
        <w:t>olyethylene (</w:t>
      </w:r>
      <w:r w:rsidR="00344798" w:rsidRPr="00B036F6">
        <w:rPr>
          <w:rFonts w:ascii="Times New Roman" w:hAnsi="Times New Roman" w:cs="Times New Roman"/>
          <w:color w:val="000000" w:themeColor="text1"/>
          <w:sz w:val="24"/>
          <w:szCs w:val="24"/>
        </w:rPr>
        <w:t>HDPE</w:t>
      </w:r>
      <w:r w:rsidR="00A35A28" w:rsidRPr="00B036F6">
        <w:rPr>
          <w:rFonts w:ascii="Times New Roman" w:hAnsi="Times New Roman" w:cs="Times New Roman"/>
          <w:color w:val="000000" w:themeColor="text1"/>
          <w:sz w:val="24"/>
          <w:szCs w:val="24"/>
        </w:rPr>
        <w:t>) plastic</w:t>
      </w:r>
      <w:r w:rsidR="00344798" w:rsidRPr="00B036F6">
        <w:rPr>
          <w:rFonts w:ascii="Times New Roman" w:hAnsi="Times New Roman" w:cs="Times New Roman"/>
          <w:color w:val="000000" w:themeColor="text1"/>
          <w:sz w:val="24"/>
          <w:szCs w:val="24"/>
        </w:rPr>
        <w:t xml:space="preserve"> which showed a further reduction in electrical energy consumption. Aside from the benefits shown in</w:t>
      </w:r>
      <w:r w:rsidR="00F33A35">
        <w:rPr>
          <w:rFonts w:ascii="Times New Roman" w:hAnsi="Times New Roman" w:cs="Times New Roman"/>
          <w:color w:val="000000" w:themeColor="text1"/>
          <w:sz w:val="24"/>
          <w:szCs w:val="24"/>
        </w:rPr>
        <w:t xml:space="preserve"> </w:t>
      </w:r>
      <w:r w:rsidR="00F33A35">
        <w:rPr>
          <w:rFonts w:ascii="Times New Roman" w:hAnsi="Times New Roman" w:cs="Times New Roman"/>
          <w:color w:val="000000" w:themeColor="text1"/>
          <w:sz w:val="24"/>
          <w:szCs w:val="24"/>
        </w:rPr>
        <w:fldChar w:fldCharType="begin"/>
      </w:r>
      <w:r w:rsidR="00F33A35">
        <w:rPr>
          <w:rFonts w:ascii="Times New Roman" w:hAnsi="Times New Roman" w:cs="Times New Roman"/>
          <w:color w:val="000000" w:themeColor="text1"/>
          <w:sz w:val="24"/>
          <w:szCs w:val="24"/>
        </w:rPr>
        <w:instrText xml:space="preserve"> REF _Ref504292585 \h </w:instrText>
      </w:r>
      <w:r w:rsidR="00F33A35">
        <w:rPr>
          <w:rFonts w:ascii="Times New Roman" w:hAnsi="Times New Roman" w:cs="Times New Roman"/>
          <w:color w:val="000000" w:themeColor="text1"/>
          <w:sz w:val="24"/>
          <w:szCs w:val="24"/>
        </w:rPr>
      </w:r>
      <w:r w:rsidR="00F33A35">
        <w:rPr>
          <w:rFonts w:ascii="Times New Roman" w:hAnsi="Times New Roman" w:cs="Times New Roman"/>
          <w:color w:val="000000" w:themeColor="text1"/>
          <w:sz w:val="24"/>
          <w:szCs w:val="24"/>
        </w:rPr>
        <w:fldChar w:fldCharType="separate"/>
      </w:r>
      <w:r w:rsidR="00F33A35" w:rsidRPr="00B036F6">
        <w:rPr>
          <w:rFonts w:ascii="Times New Roman" w:hAnsi="Times New Roman" w:cs="Times New Roman"/>
          <w:color w:val="000000" w:themeColor="text1"/>
          <w:sz w:val="24"/>
          <w:szCs w:val="24"/>
        </w:rPr>
        <w:t xml:space="preserve">Table </w:t>
      </w:r>
      <w:r w:rsidR="00F33A35">
        <w:rPr>
          <w:rFonts w:ascii="Times New Roman" w:hAnsi="Times New Roman" w:cs="Times New Roman"/>
          <w:noProof/>
          <w:color w:val="000000" w:themeColor="text1"/>
          <w:sz w:val="24"/>
          <w:szCs w:val="24"/>
        </w:rPr>
        <w:t>2</w:t>
      </w:r>
      <w:r w:rsidR="00F33A35">
        <w:rPr>
          <w:rFonts w:ascii="Times New Roman" w:hAnsi="Times New Roman" w:cs="Times New Roman"/>
          <w:color w:val="000000" w:themeColor="text1"/>
          <w:sz w:val="24"/>
          <w:szCs w:val="24"/>
        </w:rPr>
        <w:fldChar w:fldCharType="end"/>
      </w:r>
      <w:r w:rsidR="00344798" w:rsidRPr="00B036F6">
        <w:rPr>
          <w:rFonts w:ascii="Times New Roman" w:hAnsi="Times New Roman" w:cs="Times New Roman"/>
          <w:color w:val="000000" w:themeColor="text1"/>
          <w:sz w:val="24"/>
          <w:szCs w:val="24"/>
        </w:rPr>
        <w:t xml:space="preserve">, Arrium recorded a decrease in electrode consumption, lime consumption and improved yield through the reduction of FeO levels in the slag by 1.4% </w:t>
      </w:r>
      <w:sdt>
        <w:sdtPr>
          <w:rPr>
            <w:rFonts w:ascii="Times New Roman" w:hAnsi="Times New Roman" w:cs="Times New Roman"/>
            <w:color w:val="000000" w:themeColor="text1"/>
            <w:sz w:val="24"/>
            <w:szCs w:val="24"/>
          </w:rPr>
          <w:id w:val="-1508975896"/>
          <w:citation/>
        </w:sdtPr>
        <w:sdtEndPr/>
        <w:sdtContent>
          <w:r w:rsidR="00B268D8" w:rsidRPr="00B036F6">
            <w:rPr>
              <w:rFonts w:ascii="Times New Roman" w:hAnsi="Times New Roman" w:cs="Times New Roman"/>
              <w:color w:val="000000" w:themeColor="text1"/>
              <w:sz w:val="24"/>
              <w:szCs w:val="24"/>
            </w:rPr>
            <w:fldChar w:fldCharType="begin"/>
          </w:r>
          <w:r w:rsidR="00B268D8" w:rsidRPr="00B036F6">
            <w:rPr>
              <w:rFonts w:ascii="Times New Roman" w:hAnsi="Times New Roman" w:cs="Times New Roman"/>
              <w:color w:val="000000" w:themeColor="text1"/>
              <w:sz w:val="24"/>
              <w:szCs w:val="24"/>
            </w:rPr>
            <w:instrText xml:space="preserve"> CITATION Zah12 \l 2057 </w:instrText>
          </w:r>
          <w:r w:rsidR="00B268D8"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Zaharia, et al., 2012)</w:t>
          </w:r>
          <w:r w:rsidR="00B268D8" w:rsidRPr="00B036F6">
            <w:rPr>
              <w:rFonts w:ascii="Times New Roman" w:hAnsi="Times New Roman" w:cs="Times New Roman"/>
              <w:color w:val="000000" w:themeColor="text1"/>
              <w:sz w:val="24"/>
              <w:szCs w:val="24"/>
            </w:rPr>
            <w:fldChar w:fldCharType="end"/>
          </w:r>
        </w:sdtContent>
      </w:sdt>
      <w:r w:rsidR="00D84A23">
        <w:rPr>
          <w:rFonts w:ascii="Times New Roman" w:hAnsi="Times New Roman" w:cs="Times New Roman"/>
          <w:color w:val="000000" w:themeColor="text1"/>
          <w:sz w:val="24"/>
          <w:szCs w:val="24"/>
        </w:rPr>
        <w:t>.</w:t>
      </w:r>
    </w:p>
    <w:p w14:paraId="52D7F225" w14:textId="77777777" w:rsidR="001D7B07" w:rsidRDefault="001D7B07" w:rsidP="008D3758">
      <w:pPr>
        <w:spacing w:line="360" w:lineRule="auto"/>
        <w:contextualSpacing/>
        <w:jc w:val="both"/>
      </w:pPr>
    </w:p>
    <w:p w14:paraId="04A57520" w14:textId="77777777" w:rsidR="006C6701" w:rsidRDefault="006C6701" w:rsidP="000159CD">
      <w:pPr>
        <w:pStyle w:val="Heading3"/>
        <w:rPr>
          <w:rFonts w:asciiTheme="minorHAnsi" w:eastAsiaTheme="minorHAnsi" w:hAnsiTheme="minorHAnsi" w:cstheme="minorBidi"/>
          <w:b w:val="0"/>
          <w:bCs w:val="0"/>
          <w:color w:val="auto"/>
        </w:rPr>
      </w:pPr>
    </w:p>
    <w:p w14:paraId="63BBDDD1" w14:textId="77777777" w:rsidR="00512966" w:rsidRPr="00EF4FF7" w:rsidRDefault="00512966" w:rsidP="00EF4FF7"/>
    <w:p w14:paraId="5BD67F63" w14:textId="532F27DC" w:rsidR="00F43A5E" w:rsidRPr="00B036F6" w:rsidRDefault="00E206FC" w:rsidP="000159CD">
      <w:pPr>
        <w:pStyle w:val="Heading3"/>
        <w:rPr>
          <w:rFonts w:ascii="Times New Roman" w:hAnsi="Times New Roman" w:cs="Times New Roman"/>
          <w:color w:val="000000" w:themeColor="text1"/>
          <w:sz w:val="24"/>
          <w:szCs w:val="24"/>
        </w:rPr>
      </w:pPr>
      <w:bookmarkStart w:id="25" w:name="_Toc518370507"/>
      <w:r>
        <w:rPr>
          <w:rFonts w:ascii="Times New Roman" w:hAnsi="Times New Roman" w:cs="Times New Roman"/>
          <w:color w:val="000000" w:themeColor="text1"/>
          <w:sz w:val="24"/>
          <w:szCs w:val="24"/>
        </w:rPr>
        <w:lastRenderedPageBreak/>
        <w:t>2.5</w:t>
      </w:r>
      <w:r w:rsidR="007853BB" w:rsidRPr="00B036F6">
        <w:rPr>
          <w:rFonts w:ascii="Times New Roman" w:hAnsi="Times New Roman" w:cs="Times New Roman"/>
          <w:color w:val="000000" w:themeColor="text1"/>
          <w:sz w:val="24"/>
          <w:szCs w:val="24"/>
        </w:rPr>
        <w:t>.2 Use of waste b</w:t>
      </w:r>
      <w:r w:rsidR="00344798" w:rsidRPr="00B036F6">
        <w:rPr>
          <w:rFonts w:ascii="Times New Roman" w:hAnsi="Times New Roman" w:cs="Times New Roman"/>
          <w:color w:val="000000" w:themeColor="text1"/>
          <w:sz w:val="24"/>
          <w:szCs w:val="24"/>
        </w:rPr>
        <w:t>iomass/agricultural waste</w:t>
      </w:r>
      <w:r w:rsidR="007853BB" w:rsidRPr="00B036F6">
        <w:rPr>
          <w:rFonts w:ascii="Times New Roman" w:hAnsi="Times New Roman" w:cs="Times New Roman"/>
          <w:color w:val="000000" w:themeColor="text1"/>
          <w:sz w:val="24"/>
          <w:szCs w:val="24"/>
        </w:rPr>
        <w:t xml:space="preserve"> in the iron and steel industry</w:t>
      </w:r>
      <w:bookmarkEnd w:id="25"/>
      <w:r w:rsidR="00DF48A8">
        <w:rPr>
          <w:rFonts w:ascii="Times New Roman" w:hAnsi="Times New Roman" w:cs="Times New Roman"/>
          <w:color w:val="000000" w:themeColor="text1"/>
          <w:sz w:val="24"/>
          <w:szCs w:val="24"/>
        </w:rPr>
        <w:t xml:space="preserve"> </w:t>
      </w:r>
    </w:p>
    <w:p w14:paraId="4A07877F" w14:textId="14C282FB" w:rsidR="00F43A5E" w:rsidRDefault="00F43A5E" w:rsidP="0043076D">
      <w:pPr>
        <w:pStyle w:val="Heading4"/>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Biomass as an Energy Source</w:t>
      </w:r>
      <w:r w:rsidR="00DF48A8">
        <w:rPr>
          <w:rFonts w:ascii="Times New Roman" w:hAnsi="Times New Roman" w:cs="Times New Roman"/>
          <w:color w:val="000000" w:themeColor="text1"/>
          <w:sz w:val="24"/>
          <w:szCs w:val="24"/>
        </w:rPr>
        <w:t xml:space="preserve"> </w:t>
      </w:r>
    </w:p>
    <w:p w14:paraId="7E8BC380" w14:textId="77777777" w:rsidR="001D7B07" w:rsidRPr="00D83F69" w:rsidRDefault="001D7B07" w:rsidP="00D83F69"/>
    <w:p w14:paraId="5FEAD800" w14:textId="043098AA"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Biomass is defined as a renewable energy source which is derived from living or recently living biological material </w:t>
      </w:r>
      <w:sdt>
        <w:sdtPr>
          <w:rPr>
            <w:rFonts w:ascii="Times New Roman" w:hAnsi="Times New Roman" w:cs="Times New Roman"/>
            <w:color w:val="000000" w:themeColor="text1"/>
            <w:sz w:val="24"/>
            <w:szCs w:val="24"/>
          </w:rPr>
          <w:id w:val="1890068277"/>
          <w:citation/>
        </w:sdtPr>
        <w:sdtEndPr/>
        <w:sdtContent>
          <w:r w:rsidR="00B268D8" w:rsidRPr="00B036F6">
            <w:rPr>
              <w:rFonts w:ascii="Times New Roman" w:hAnsi="Times New Roman" w:cs="Times New Roman"/>
              <w:color w:val="000000" w:themeColor="text1"/>
              <w:sz w:val="24"/>
              <w:szCs w:val="24"/>
            </w:rPr>
            <w:fldChar w:fldCharType="begin"/>
          </w:r>
          <w:r w:rsidR="00B268D8" w:rsidRPr="00B036F6">
            <w:rPr>
              <w:rFonts w:ascii="Times New Roman" w:hAnsi="Times New Roman" w:cs="Times New Roman"/>
              <w:color w:val="000000" w:themeColor="text1"/>
              <w:sz w:val="24"/>
              <w:szCs w:val="24"/>
            </w:rPr>
            <w:instrText xml:space="preserve"> CITATION DEC2a \l 2057 </w:instrText>
          </w:r>
          <w:r w:rsidR="00B268D8"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DECC, 2012a)</w:t>
          </w:r>
          <w:r w:rsidR="00B268D8"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Biomass can be obtained from a variety of sources ranging from forest, agriculture, livestock residue and organic components of municipal waste </w:t>
      </w:r>
      <w:sdt>
        <w:sdtPr>
          <w:rPr>
            <w:rFonts w:ascii="Times New Roman" w:hAnsi="Times New Roman" w:cs="Times New Roman"/>
            <w:color w:val="000000" w:themeColor="text1"/>
            <w:sz w:val="24"/>
            <w:szCs w:val="24"/>
          </w:rPr>
          <w:id w:val="792329370"/>
          <w:citation/>
        </w:sdtPr>
        <w:sdtEndPr/>
        <w:sdtContent>
          <w:r w:rsidR="00D94F53" w:rsidRPr="00B036F6">
            <w:rPr>
              <w:rFonts w:ascii="Times New Roman" w:hAnsi="Times New Roman" w:cs="Times New Roman"/>
              <w:color w:val="000000" w:themeColor="text1"/>
              <w:sz w:val="24"/>
              <w:szCs w:val="24"/>
            </w:rPr>
            <w:fldChar w:fldCharType="begin"/>
          </w:r>
          <w:r w:rsidR="00D94F53" w:rsidRPr="00B036F6">
            <w:rPr>
              <w:rFonts w:ascii="Times New Roman" w:hAnsi="Times New Roman" w:cs="Times New Roman"/>
              <w:color w:val="000000" w:themeColor="text1"/>
              <w:sz w:val="24"/>
              <w:szCs w:val="24"/>
            </w:rPr>
            <w:instrText xml:space="preserve"> CITATION IPC12 \l 2057 </w:instrText>
          </w:r>
          <w:r w:rsidR="00D94F53"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IPCC, 2012)</w:t>
          </w:r>
          <w:r w:rsidR="00D94F53"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48360278"/>
          <w:citation/>
        </w:sdtPr>
        <w:sdtEndPr/>
        <w:sdtContent>
          <w:r w:rsidR="00D94F53" w:rsidRPr="00B036F6">
            <w:rPr>
              <w:rFonts w:ascii="Times New Roman" w:hAnsi="Times New Roman" w:cs="Times New Roman"/>
              <w:color w:val="000000" w:themeColor="text1"/>
              <w:sz w:val="24"/>
              <w:szCs w:val="24"/>
            </w:rPr>
            <w:fldChar w:fldCharType="begin"/>
          </w:r>
          <w:r w:rsidR="00D94F53" w:rsidRPr="00B036F6">
            <w:rPr>
              <w:rFonts w:ascii="Times New Roman" w:hAnsi="Times New Roman" w:cs="Times New Roman"/>
              <w:color w:val="000000" w:themeColor="text1"/>
              <w:sz w:val="24"/>
              <w:szCs w:val="24"/>
            </w:rPr>
            <w:instrText xml:space="preserve"> CITATION Hur14 \l 2057 </w:instrText>
          </w:r>
          <w:r w:rsidR="00D94F53"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Hurst, 2014)</w:t>
          </w:r>
          <w:r w:rsidR="00D94F53" w:rsidRPr="00B036F6">
            <w:rPr>
              <w:rFonts w:ascii="Times New Roman" w:hAnsi="Times New Roman" w:cs="Times New Roman"/>
              <w:color w:val="000000" w:themeColor="text1"/>
              <w:sz w:val="24"/>
              <w:szCs w:val="24"/>
            </w:rPr>
            <w:fldChar w:fldCharType="end"/>
          </w:r>
        </w:sdtContent>
      </w:sdt>
      <w:r w:rsidR="00D94F53" w:rsidRPr="00B036F6">
        <w:rPr>
          <w:rFonts w:ascii="Times New Roman" w:hAnsi="Times New Roman" w:cs="Times New Roman"/>
          <w:color w:val="000000" w:themeColor="text1"/>
          <w:sz w:val="24"/>
          <w:szCs w:val="24"/>
        </w:rPr>
        <w:t>.</w:t>
      </w:r>
      <w:r w:rsidR="00EB27A8">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Biomass is one of the most versatile form</w:t>
      </w:r>
      <w:r w:rsidR="00EB27A8">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of low carbon energy, where its use has been found in applications such as t</w:t>
      </w:r>
      <w:r w:rsidR="00EB27A8">
        <w:rPr>
          <w:rFonts w:ascii="Times New Roman" w:hAnsi="Times New Roman" w:cs="Times New Roman"/>
          <w:color w:val="000000" w:themeColor="text1"/>
          <w:sz w:val="24"/>
          <w:szCs w:val="24"/>
        </w:rPr>
        <w:t>ransport in the form of ethanol</w:t>
      </w:r>
      <w:r w:rsidRPr="00B036F6">
        <w:rPr>
          <w:rFonts w:ascii="Times New Roman" w:hAnsi="Times New Roman" w:cs="Times New Roman"/>
          <w:color w:val="000000" w:themeColor="text1"/>
          <w:sz w:val="24"/>
          <w:szCs w:val="24"/>
        </w:rPr>
        <w:t xml:space="preserve"> or </w:t>
      </w:r>
      <w:r w:rsidR="00EB27A8">
        <w:rPr>
          <w:rFonts w:ascii="Times New Roman" w:hAnsi="Times New Roman" w:cs="Times New Roman"/>
          <w:color w:val="000000" w:themeColor="text1"/>
          <w:sz w:val="24"/>
          <w:szCs w:val="24"/>
        </w:rPr>
        <w:t xml:space="preserve">its </w:t>
      </w:r>
      <w:r w:rsidRPr="00B036F6">
        <w:rPr>
          <w:rFonts w:ascii="Times New Roman" w:hAnsi="Times New Roman" w:cs="Times New Roman"/>
          <w:color w:val="000000" w:themeColor="text1"/>
          <w:sz w:val="24"/>
          <w:szCs w:val="24"/>
        </w:rPr>
        <w:t xml:space="preserve">direct use for heat and electricity production. This has allowed biomass energy to be widely applicable to </w:t>
      </w:r>
      <w:r w:rsidR="00EB27A8">
        <w:rPr>
          <w:rFonts w:ascii="Times New Roman" w:hAnsi="Times New Roman" w:cs="Times New Roman"/>
          <w:color w:val="000000" w:themeColor="text1"/>
          <w:sz w:val="24"/>
          <w:szCs w:val="24"/>
        </w:rPr>
        <w:t xml:space="preserve">numerous </w:t>
      </w:r>
      <w:r w:rsidRPr="00B036F6">
        <w:rPr>
          <w:rFonts w:ascii="Times New Roman" w:hAnsi="Times New Roman" w:cs="Times New Roman"/>
          <w:color w:val="000000" w:themeColor="text1"/>
          <w:sz w:val="24"/>
          <w:szCs w:val="24"/>
        </w:rPr>
        <w:t xml:space="preserve">sectors. The use of biomass (solid or bioenergy) should eventually reduce GHG emissions if </w:t>
      </w:r>
      <w:r w:rsidR="00EB27A8">
        <w:rPr>
          <w:rFonts w:ascii="Times New Roman" w:hAnsi="Times New Roman" w:cs="Times New Roman"/>
          <w:color w:val="000000" w:themeColor="text1"/>
          <w:sz w:val="24"/>
          <w:szCs w:val="24"/>
        </w:rPr>
        <w:t>it is able to</w:t>
      </w:r>
      <w:r w:rsidRPr="00B036F6">
        <w:rPr>
          <w:rFonts w:ascii="Times New Roman" w:hAnsi="Times New Roman" w:cs="Times New Roman"/>
          <w:color w:val="000000" w:themeColor="text1"/>
          <w:sz w:val="24"/>
          <w:szCs w:val="24"/>
        </w:rPr>
        <w:t xml:space="preserve"> replace fossil fuels. This is due to the gases being released from combustion being recaptured during the growing cycle of biomass. The ti</w:t>
      </w:r>
      <w:r w:rsidR="00EB27A8">
        <w:rPr>
          <w:rFonts w:ascii="Times New Roman" w:hAnsi="Times New Roman" w:cs="Times New Roman"/>
          <w:color w:val="000000" w:themeColor="text1"/>
          <w:sz w:val="24"/>
          <w:szCs w:val="24"/>
        </w:rPr>
        <w:t>mescale for this process is</w:t>
      </w:r>
      <w:r w:rsidRPr="00B036F6">
        <w:rPr>
          <w:rFonts w:ascii="Times New Roman" w:hAnsi="Times New Roman" w:cs="Times New Roman"/>
          <w:color w:val="000000" w:themeColor="text1"/>
          <w:sz w:val="24"/>
          <w:szCs w:val="24"/>
        </w:rPr>
        <w:t xml:space="preserve"> on a much shorter timescale compared to the capture of GHG during the formation of fossil fuels. In 2011, 3% of the total UK energy consumption was sourced from bioenergy with this figure expected to be 8-11% by 2020 under current policy enforcements.</w:t>
      </w:r>
    </w:p>
    <w:p w14:paraId="57C1FC02" w14:textId="3FEF0E0A" w:rsidR="007853BB" w:rsidRPr="0043076D" w:rsidRDefault="00344798" w:rsidP="00D83F69">
      <w:pPr>
        <w:spacing w:line="360" w:lineRule="auto"/>
        <w:contextualSpacing/>
        <w:jc w:val="both"/>
        <w:rPr>
          <w:rFonts w:ascii="Times New Roman" w:eastAsia="Calibri" w:hAnsi="Times New Roman" w:cs="Times New Roman"/>
          <w:color w:val="000000" w:themeColor="text1"/>
          <w:sz w:val="24"/>
          <w:szCs w:val="24"/>
          <w:u w:color="000000"/>
          <w:bdr w:val="nil"/>
          <w:lang w:eastAsia="en-GB"/>
        </w:rPr>
      </w:pPr>
      <w:r w:rsidRPr="00B036F6">
        <w:rPr>
          <w:rFonts w:ascii="Times New Roman" w:hAnsi="Times New Roman" w:cs="Times New Roman"/>
          <w:color w:val="000000" w:themeColor="text1"/>
          <w:sz w:val="24"/>
          <w:szCs w:val="24"/>
        </w:rPr>
        <w:t xml:space="preserve">Biomass </w:t>
      </w:r>
      <w:r w:rsidR="00EB27A8">
        <w:rPr>
          <w:rFonts w:ascii="Times New Roman" w:hAnsi="Times New Roman" w:cs="Times New Roman"/>
          <w:color w:val="000000" w:themeColor="text1"/>
          <w:sz w:val="24"/>
          <w:szCs w:val="24"/>
        </w:rPr>
        <w:t>is made up of three polymers, most of which compromise</w:t>
      </w:r>
      <w:r w:rsidRPr="00B036F6">
        <w:rPr>
          <w:rFonts w:ascii="Times New Roman" w:hAnsi="Times New Roman" w:cs="Times New Roman"/>
          <w:color w:val="000000" w:themeColor="text1"/>
          <w:sz w:val="24"/>
          <w:szCs w:val="24"/>
        </w:rPr>
        <w:t xml:space="preserve"> of cellulose, hemicellulose and lignin</w:t>
      </w:r>
      <w:sdt>
        <w:sdtPr>
          <w:rPr>
            <w:rFonts w:ascii="Times New Roman" w:hAnsi="Times New Roman" w:cs="Times New Roman"/>
            <w:color w:val="000000" w:themeColor="text1"/>
            <w:sz w:val="24"/>
            <w:szCs w:val="24"/>
          </w:rPr>
          <w:id w:val="-338773443"/>
          <w:citation/>
        </w:sdtPr>
        <w:sdtEndPr/>
        <w:sdtContent>
          <w:r w:rsidR="0044530D" w:rsidRPr="00B036F6">
            <w:rPr>
              <w:rFonts w:ascii="Times New Roman" w:hAnsi="Times New Roman" w:cs="Times New Roman"/>
              <w:color w:val="000000" w:themeColor="text1"/>
              <w:sz w:val="24"/>
              <w:szCs w:val="24"/>
            </w:rPr>
            <w:fldChar w:fldCharType="begin"/>
          </w:r>
          <w:r w:rsidR="0044530D" w:rsidRPr="00B036F6">
            <w:rPr>
              <w:rFonts w:ascii="Times New Roman" w:hAnsi="Times New Roman" w:cs="Times New Roman"/>
              <w:color w:val="000000" w:themeColor="text1"/>
              <w:sz w:val="24"/>
              <w:szCs w:val="24"/>
            </w:rPr>
            <w:instrText xml:space="preserve"> CITATION Wym10 \l 2057 </w:instrText>
          </w:r>
          <w:r w:rsidR="0044530D"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Wyman, 2010)</w:t>
          </w:r>
          <w:r w:rsidR="0044530D"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w:t>
      </w:r>
      <w:r w:rsidR="007853BB" w:rsidRPr="0043076D">
        <w:rPr>
          <w:rFonts w:ascii="Times New Roman" w:eastAsia="Calibri" w:hAnsi="Times New Roman" w:cs="Times New Roman"/>
          <w:color w:val="000000" w:themeColor="text1"/>
          <w:sz w:val="24"/>
          <w:szCs w:val="24"/>
          <w:u w:color="000000"/>
          <w:bdr w:val="nil"/>
          <w:lang w:eastAsia="en-GB"/>
        </w:rPr>
        <w:t>The polymer structure associated with cellulose, hemicellulose and lignin has an associated storage of chemical energy with the bonds linking each molecule. The amount of energy is relative to the type of bond involved i.e</w:t>
      </w:r>
      <w:r w:rsidR="00EB27A8">
        <w:rPr>
          <w:rFonts w:ascii="Times New Roman" w:eastAsia="Calibri" w:hAnsi="Times New Roman" w:cs="Times New Roman"/>
          <w:color w:val="000000" w:themeColor="text1"/>
          <w:sz w:val="24"/>
          <w:szCs w:val="24"/>
          <w:u w:color="000000"/>
          <w:bdr w:val="nil"/>
          <w:lang w:eastAsia="en-GB"/>
        </w:rPr>
        <w:t>.</w:t>
      </w:r>
      <w:r w:rsidR="007853BB" w:rsidRPr="0043076D">
        <w:rPr>
          <w:rFonts w:ascii="Times New Roman" w:eastAsia="Calibri" w:hAnsi="Times New Roman" w:cs="Times New Roman"/>
          <w:color w:val="000000" w:themeColor="text1"/>
          <w:sz w:val="24"/>
          <w:szCs w:val="24"/>
          <w:u w:color="000000"/>
          <w:bdr w:val="nil"/>
          <w:lang w:eastAsia="en-GB"/>
        </w:rPr>
        <w:t xml:space="preserve"> the bond energy of H-O bond is 366 KJ mol</w:t>
      </w:r>
      <w:r w:rsidR="007853BB" w:rsidRPr="0043076D">
        <w:rPr>
          <w:rFonts w:ascii="Times New Roman" w:eastAsia="Calibri" w:hAnsi="Times New Roman" w:cs="Times New Roman"/>
          <w:color w:val="000000" w:themeColor="text1"/>
          <w:sz w:val="24"/>
          <w:szCs w:val="24"/>
          <w:u w:color="000000"/>
          <w:bdr w:val="nil"/>
          <w:vertAlign w:val="superscript"/>
          <w:lang w:eastAsia="en-GB"/>
        </w:rPr>
        <w:t>-1</w:t>
      </w:r>
      <w:r w:rsidR="007853BB" w:rsidRPr="0043076D">
        <w:rPr>
          <w:rFonts w:ascii="Times New Roman" w:eastAsia="Calibri" w:hAnsi="Times New Roman" w:cs="Times New Roman"/>
          <w:color w:val="000000" w:themeColor="text1"/>
          <w:sz w:val="24"/>
          <w:szCs w:val="24"/>
          <w:u w:color="000000"/>
          <w:bdr w:val="nil"/>
          <w:lang w:eastAsia="en-GB"/>
        </w:rPr>
        <w:t>, C-C bond is 348 KJ mol</w:t>
      </w:r>
      <w:r w:rsidR="007853BB" w:rsidRPr="0043076D">
        <w:rPr>
          <w:rFonts w:ascii="Times New Roman" w:eastAsia="Calibri" w:hAnsi="Times New Roman" w:cs="Times New Roman"/>
          <w:color w:val="000000" w:themeColor="text1"/>
          <w:sz w:val="24"/>
          <w:szCs w:val="24"/>
          <w:u w:color="000000"/>
          <w:bdr w:val="nil"/>
          <w:vertAlign w:val="superscript"/>
          <w:lang w:eastAsia="en-GB"/>
        </w:rPr>
        <w:t>-1</w:t>
      </w:r>
      <w:r w:rsidR="007853BB" w:rsidRPr="0043076D">
        <w:rPr>
          <w:rFonts w:ascii="Times New Roman" w:eastAsia="Calibri" w:hAnsi="Times New Roman" w:cs="Times New Roman"/>
          <w:color w:val="000000" w:themeColor="text1"/>
          <w:sz w:val="24"/>
          <w:szCs w:val="24"/>
          <w:u w:color="000000"/>
          <w:bdr w:val="nil"/>
          <w:lang w:eastAsia="en-GB"/>
        </w:rPr>
        <w:t xml:space="preserve"> and C=C bond is 614 KJ mol</w:t>
      </w:r>
      <w:r w:rsidR="007853BB" w:rsidRPr="0043076D">
        <w:rPr>
          <w:rFonts w:ascii="Times New Roman" w:eastAsia="Calibri" w:hAnsi="Times New Roman" w:cs="Times New Roman"/>
          <w:color w:val="000000" w:themeColor="text1"/>
          <w:sz w:val="24"/>
          <w:szCs w:val="24"/>
          <w:u w:color="000000"/>
          <w:bdr w:val="nil"/>
          <w:vertAlign w:val="superscript"/>
          <w:lang w:eastAsia="en-GB"/>
        </w:rPr>
        <w:t>-1</w:t>
      </w:r>
      <w:r w:rsidR="007853BB" w:rsidRPr="0043076D">
        <w:rPr>
          <w:rFonts w:ascii="Times New Roman" w:eastAsia="Calibri" w:hAnsi="Times New Roman" w:cs="Times New Roman"/>
          <w:color w:val="000000" w:themeColor="text1"/>
          <w:sz w:val="24"/>
          <w:szCs w:val="24"/>
          <w:u w:color="000000"/>
          <w:bdr w:val="nil"/>
          <w:lang w:eastAsia="en-GB"/>
        </w:rPr>
        <w:t xml:space="preserve"> </w:t>
      </w:r>
      <w:sdt>
        <w:sdtPr>
          <w:rPr>
            <w:rFonts w:ascii="Times New Roman" w:eastAsia="Calibri" w:hAnsi="Times New Roman" w:cs="Times New Roman"/>
            <w:color w:val="000000" w:themeColor="text1"/>
            <w:sz w:val="24"/>
            <w:szCs w:val="24"/>
            <w:u w:color="000000"/>
            <w:bdr w:val="nil"/>
            <w:lang w:eastAsia="en-GB"/>
          </w:rPr>
          <w:id w:val="-1304225003"/>
          <w:citation/>
        </w:sdtPr>
        <w:sdtEndPr/>
        <w:sdtContent>
          <w:r w:rsidR="0044530D" w:rsidRPr="0043076D">
            <w:rPr>
              <w:rFonts w:ascii="Times New Roman" w:eastAsia="Calibri" w:hAnsi="Times New Roman" w:cs="Times New Roman"/>
              <w:color w:val="000000" w:themeColor="text1"/>
              <w:sz w:val="24"/>
              <w:szCs w:val="24"/>
              <w:u w:color="000000"/>
              <w:bdr w:val="nil"/>
              <w:lang w:eastAsia="en-GB"/>
            </w:rPr>
            <w:fldChar w:fldCharType="begin"/>
          </w:r>
          <w:r w:rsidR="0044530D" w:rsidRPr="0043076D">
            <w:rPr>
              <w:rFonts w:ascii="Times New Roman" w:eastAsia="Calibri" w:hAnsi="Times New Roman" w:cs="Times New Roman"/>
              <w:color w:val="000000" w:themeColor="text1"/>
              <w:sz w:val="24"/>
              <w:szCs w:val="24"/>
              <w:u w:color="000000"/>
              <w:bdr w:val="nil"/>
              <w:lang w:eastAsia="en-GB"/>
            </w:rPr>
            <w:instrText xml:space="preserve"> CITATION DKl12 \l 2057 </w:instrText>
          </w:r>
          <w:r w:rsidR="0044530D" w:rsidRPr="0043076D">
            <w:rPr>
              <w:rFonts w:ascii="Times New Roman" w:eastAsia="Calibri" w:hAnsi="Times New Roman" w:cs="Times New Roman"/>
              <w:color w:val="000000" w:themeColor="text1"/>
              <w:sz w:val="24"/>
              <w:szCs w:val="24"/>
              <w:u w:color="000000"/>
              <w:bdr w:val="nil"/>
              <w:lang w:eastAsia="en-GB"/>
            </w:rPr>
            <w:fldChar w:fldCharType="separate"/>
          </w:r>
          <w:r w:rsidR="002E4BDA" w:rsidRPr="008D3758">
            <w:rPr>
              <w:rFonts w:ascii="Times New Roman" w:eastAsia="Calibri" w:hAnsi="Times New Roman" w:cs="Times New Roman"/>
              <w:noProof/>
              <w:color w:val="000000" w:themeColor="text1"/>
              <w:sz w:val="24"/>
              <w:szCs w:val="24"/>
              <w:u w:color="000000"/>
              <w:bdr w:val="nil"/>
              <w:lang w:eastAsia="en-GB"/>
            </w:rPr>
            <w:t>(Klein, 2012)</w:t>
          </w:r>
          <w:r w:rsidR="0044530D" w:rsidRPr="0043076D">
            <w:rPr>
              <w:rFonts w:ascii="Times New Roman" w:eastAsia="Calibri" w:hAnsi="Times New Roman" w:cs="Times New Roman"/>
              <w:color w:val="000000" w:themeColor="text1"/>
              <w:sz w:val="24"/>
              <w:szCs w:val="24"/>
              <w:u w:color="000000"/>
              <w:bdr w:val="nil"/>
              <w:lang w:eastAsia="en-GB"/>
            </w:rPr>
            <w:fldChar w:fldCharType="end"/>
          </w:r>
        </w:sdtContent>
      </w:sdt>
      <w:r w:rsidR="007853BB" w:rsidRPr="0043076D">
        <w:rPr>
          <w:rFonts w:ascii="Times New Roman" w:eastAsia="Calibri" w:hAnsi="Times New Roman" w:cs="Times New Roman"/>
          <w:color w:val="000000" w:themeColor="text1"/>
          <w:sz w:val="24"/>
          <w:szCs w:val="24"/>
          <w:u w:color="000000"/>
          <w:bdr w:val="nil"/>
          <w:lang w:eastAsia="en-GB"/>
        </w:rPr>
        <w:t>. Lignin contains more aromatic ring</w:t>
      </w:r>
      <w:r w:rsidR="00EB27A8">
        <w:rPr>
          <w:rFonts w:ascii="Times New Roman" w:eastAsia="Calibri" w:hAnsi="Times New Roman" w:cs="Times New Roman"/>
          <w:color w:val="000000" w:themeColor="text1"/>
          <w:sz w:val="24"/>
          <w:szCs w:val="24"/>
          <w:u w:color="000000"/>
          <w:bdr w:val="nil"/>
          <w:lang w:eastAsia="en-GB"/>
        </w:rPr>
        <w:t>s with multiple double bonded Carbon atoms. C</w:t>
      </w:r>
      <w:r w:rsidR="007853BB" w:rsidRPr="0043076D">
        <w:rPr>
          <w:rFonts w:ascii="Times New Roman" w:eastAsia="Calibri" w:hAnsi="Times New Roman" w:cs="Times New Roman"/>
          <w:color w:val="000000" w:themeColor="text1"/>
          <w:sz w:val="24"/>
          <w:szCs w:val="24"/>
          <w:u w:color="000000"/>
          <w:bdr w:val="nil"/>
          <w:lang w:eastAsia="en-GB"/>
        </w:rPr>
        <w:t>onsequently</w:t>
      </w:r>
      <w:r w:rsidR="00EB27A8">
        <w:rPr>
          <w:rFonts w:ascii="Times New Roman" w:eastAsia="Calibri" w:hAnsi="Times New Roman" w:cs="Times New Roman"/>
          <w:color w:val="000000" w:themeColor="text1"/>
          <w:sz w:val="24"/>
          <w:szCs w:val="24"/>
          <w:u w:color="000000"/>
          <w:bdr w:val="nil"/>
          <w:lang w:eastAsia="en-GB"/>
        </w:rPr>
        <w:t>, this</w:t>
      </w:r>
      <w:r w:rsidR="007853BB" w:rsidRPr="0043076D">
        <w:rPr>
          <w:rFonts w:ascii="Times New Roman" w:eastAsia="Calibri" w:hAnsi="Times New Roman" w:cs="Times New Roman"/>
          <w:color w:val="000000" w:themeColor="text1"/>
          <w:sz w:val="24"/>
          <w:szCs w:val="24"/>
          <w:u w:color="000000"/>
          <w:bdr w:val="nil"/>
          <w:lang w:eastAsia="en-GB"/>
        </w:rPr>
        <w:t xml:space="preserve"> means </w:t>
      </w:r>
      <w:r w:rsidR="00EB27A8">
        <w:rPr>
          <w:rFonts w:ascii="Times New Roman" w:eastAsia="Calibri" w:hAnsi="Times New Roman" w:cs="Times New Roman"/>
          <w:color w:val="000000" w:themeColor="text1"/>
          <w:sz w:val="24"/>
          <w:szCs w:val="24"/>
          <w:u w:color="000000"/>
          <w:bdr w:val="nil"/>
          <w:lang w:eastAsia="en-GB"/>
        </w:rPr>
        <w:t xml:space="preserve">that </w:t>
      </w:r>
      <w:r w:rsidR="007853BB" w:rsidRPr="0043076D">
        <w:rPr>
          <w:rFonts w:ascii="Times New Roman" w:eastAsia="Calibri" w:hAnsi="Times New Roman" w:cs="Times New Roman"/>
          <w:color w:val="000000" w:themeColor="text1"/>
          <w:sz w:val="24"/>
          <w:szCs w:val="24"/>
          <w:u w:color="000000"/>
          <w:bdr w:val="nil"/>
          <w:lang w:eastAsia="en-GB"/>
        </w:rPr>
        <w:t>lignin has higher energy content than cellulose and hemicellulose. This was made clear when Yang et al (200</w:t>
      </w:r>
      <w:r w:rsidR="0044530D" w:rsidRPr="0043076D">
        <w:rPr>
          <w:rFonts w:ascii="Times New Roman" w:eastAsia="Calibri" w:hAnsi="Times New Roman" w:cs="Times New Roman"/>
          <w:color w:val="000000" w:themeColor="text1"/>
          <w:sz w:val="24"/>
          <w:szCs w:val="24"/>
          <w:u w:color="000000"/>
          <w:bdr w:val="nil"/>
          <w:lang w:eastAsia="en-GB"/>
        </w:rPr>
        <w:t>7</w:t>
      </w:r>
      <w:r w:rsidR="007853BB" w:rsidRPr="0043076D">
        <w:rPr>
          <w:rFonts w:ascii="Times New Roman" w:eastAsia="Calibri" w:hAnsi="Times New Roman" w:cs="Times New Roman"/>
          <w:color w:val="000000" w:themeColor="text1"/>
          <w:sz w:val="24"/>
          <w:szCs w:val="24"/>
          <w:u w:color="000000"/>
          <w:bdr w:val="nil"/>
          <w:lang w:eastAsia="en-GB"/>
        </w:rPr>
        <w:t>) carried out TGA experiments investigating the pyrolysis characteristics of cellulose</w:t>
      </w:r>
      <w:r w:rsidR="00EB27A8">
        <w:rPr>
          <w:rFonts w:ascii="Times New Roman" w:eastAsia="Calibri" w:hAnsi="Times New Roman" w:cs="Times New Roman"/>
          <w:color w:val="000000" w:themeColor="text1"/>
          <w:sz w:val="24"/>
          <w:szCs w:val="24"/>
          <w:u w:color="000000"/>
          <w:bdr w:val="nil"/>
          <w:lang w:eastAsia="en-GB"/>
        </w:rPr>
        <w:t xml:space="preserve">, hemicellulose and lignin. In this experiment, </w:t>
      </w:r>
      <w:r w:rsidR="007853BB" w:rsidRPr="0043076D">
        <w:rPr>
          <w:rFonts w:ascii="Times New Roman" w:eastAsia="Calibri" w:hAnsi="Times New Roman" w:cs="Times New Roman"/>
          <w:color w:val="000000" w:themeColor="text1"/>
          <w:sz w:val="24"/>
          <w:szCs w:val="24"/>
          <w:u w:color="000000"/>
          <w:bdr w:val="nil"/>
          <w:lang w:eastAsia="en-GB"/>
        </w:rPr>
        <w:t>weight loss in cellulose and hemicellulose (devolatisation)</w:t>
      </w:r>
      <w:r w:rsidR="00EB27A8" w:rsidRPr="007C79A1">
        <w:rPr>
          <w:rFonts w:ascii="Times New Roman" w:eastAsia="Calibri" w:hAnsi="Times New Roman" w:cs="Times New Roman"/>
          <w:color w:val="000000" w:themeColor="text1"/>
          <w:sz w:val="24"/>
          <w:szCs w:val="24"/>
          <w:u w:color="000000"/>
          <w:bdr w:val="nil"/>
          <w:lang w:eastAsia="en-GB"/>
        </w:rPr>
        <w:t xml:space="preserve"> occurred</w:t>
      </w:r>
      <w:r w:rsidR="007853BB" w:rsidRPr="0043076D">
        <w:rPr>
          <w:rFonts w:ascii="Times New Roman" w:eastAsia="Calibri" w:hAnsi="Times New Roman" w:cs="Times New Roman"/>
          <w:color w:val="000000" w:themeColor="text1"/>
          <w:sz w:val="24"/>
          <w:szCs w:val="24"/>
          <w:u w:color="000000"/>
          <w:bdr w:val="nil"/>
          <w:lang w:eastAsia="en-GB"/>
        </w:rPr>
        <w:t xml:space="preserve"> between 220-</w:t>
      </w:r>
      <w:r w:rsidR="007853BB" w:rsidRPr="006C6701">
        <w:rPr>
          <w:rFonts w:ascii="Times New Roman" w:eastAsia="Calibri" w:hAnsi="Times New Roman" w:cs="Times New Roman"/>
          <w:color w:val="000000" w:themeColor="text1"/>
          <w:sz w:val="24"/>
          <w:szCs w:val="24"/>
          <w:u w:color="000000"/>
          <w:bdr w:val="nil"/>
          <w:lang w:eastAsia="en-GB"/>
        </w:rPr>
        <w:t>400</w:t>
      </w:r>
      <w:r w:rsidR="006C6701" w:rsidRPr="008D3758">
        <w:rPr>
          <w:rFonts w:ascii="Times New Roman" w:eastAsia="Calibri" w:hAnsi="Times New Roman" w:cs="Times New Roman"/>
          <w:color w:val="000000" w:themeColor="text1"/>
          <w:sz w:val="24"/>
          <w:szCs w:val="24"/>
          <w:u w:color="000000"/>
          <w:bdr w:val="nil"/>
          <w:lang w:eastAsia="en-GB"/>
        </w:rPr>
        <w:t>º</w:t>
      </w:r>
      <w:r w:rsidR="007853BB" w:rsidRPr="006C6701">
        <w:rPr>
          <w:rFonts w:ascii="Times New Roman" w:eastAsia="Calibri" w:hAnsi="Times New Roman" w:cs="Times New Roman"/>
          <w:color w:val="000000" w:themeColor="text1"/>
          <w:sz w:val="24"/>
          <w:szCs w:val="24"/>
          <w:u w:color="000000"/>
          <w:bdr w:val="nil"/>
          <w:lang w:eastAsia="en-GB"/>
        </w:rPr>
        <w:t>C</w:t>
      </w:r>
      <w:r w:rsidR="007853BB" w:rsidRPr="0043076D">
        <w:rPr>
          <w:rFonts w:ascii="Times New Roman" w:eastAsia="Calibri" w:hAnsi="Times New Roman" w:cs="Times New Roman"/>
          <w:color w:val="000000" w:themeColor="text1"/>
          <w:sz w:val="24"/>
          <w:szCs w:val="24"/>
          <w:u w:color="000000"/>
          <w:bdr w:val="nil"/>
          <w:lang w:eastAsia="en-GB"/>
        </w:rPr>
        <w:t xml:space="preserve"> whereas </w:t>
      </w:r>
      <w:r w:rsidR="00EB27A8">
        <w:rPr>
          <w:rFonts w:ascii="Times New Roman" w:eastAsia="Calibri" w:hAnsi="Times New Roman" w:cs="Times New Roman"/>
          <w:color w:val="000000" w:themeColor="text1"/>
          <w:sz w:val="24"/>
          <w:szCs w:val="24"/>
          <w:u w:color="000000"/>
          <w:bdr w:val="nil"/>
          <w:lang w:eastAsia="en-GB"/>
        </w:rPr>
        <w:t xml:space="preserve">the weight change in </w:t>
      </w:r>
      <w:r w:rsidR="00EC4A6D">
        <w:rPr>
          <w:rFonts w:ascii="Times New Roman" w:eastAsia="Calibri" w:hAnsi="Times New Roman" w:cs="Times New Roman"/>
          <w:color w:val="000000" w:themeColor="text1"/>
          <w:sz w:val="24"/>
          <w:szCs w:val="24"/>
          <w:u w:color="000000"/>
          <w:bdr w:val="nil"/>
          <w:lang w:eastAsia="en-GB"/>
        </w:rPr>
        <w:t>lignin</w:t>
      </w:r>
      <w:r w:rsidR="007853BB" w:rsidRPr="0043076D">
        <w:rPr>
          <w:rFonts w:ascii="Times New Roman" w:eastAsia="Calibri" w:hAnsi="Times New Roman" w:cs="Times New Roman"/>
          <w:color w:val="000000" w:themeColor="text1"/>
          <w:sz w:val="24"/>
          <w:szCs w:val="24"/>
          <w:u w:color="000000"/>
          <w:bdr w:val="nil"/>
          <w:lang w:eastAsia="en-GB"/>
        </w:rPr>
        <w:t xml:space="preserve"> occurred between 160-900</w:t>
      </w:r>
      <w:r w:rsidR="006C6701" w:rsidRPr="008D2522">
        <w:rPr>
          <w:rFonts w:ascii="Times New Roman" w:eastAsia="Calibri" w:hAnsi="Times New Roman" w:cs="Times New Roman"/>
          <w:color w:val="000000" w:themeColor="text1"/>
          <w:sz w:val="24"/>
          <w:szCs w:val="24"/>
          <w:u w:color="000000"/>
          <w:bdr w:val="nil"/>
          <w:lang w:eastAsia="en-GB"/>
        </w:rPr>
        <w:t>º</w:t>
      </w:r>
      <w:r w:rsidR="007853BB" w:rsidRPr="0043076D">
        <w:rPr>
          <w:rFonts w:ascii="Times New Roman" w:eastAsia="Calibri" w:hAnsi="Times New Roman" w:cs="Times New Roman"/>
          <w:color w:val="000000" w:themeColor="text1"/>
          <w:sz w:val="24"/>
          <w:szCs w:val="24"/>
          <w:u w:color="000000"/>
          <w:bdr w:val="nil"/>
          <w:lang w:eastAsia="en-GB"/>
        </w:rPr>
        <w:t>C. This illustrates the difference in energy for when a chemical reaction occur</w:t>
      </w:r>
      <w:r w:rsidR="00952869">
        <w:rPr>
          <w:rFonts w:ascii="Times New Roman" w:eastAsia="Calibri" w:hAnsi="Times New Roman" w:cs="Times New Roman"/>
          <w:color w:val="000000" w:themeColor="text1"/>
          <w:sz w:val="24"/>
          <w:szCs w:val="24"/>
          <w:u w:color="000000"/>
          <w:bdr w:val="nil"/>
          <w:lang w:eastAsia="en-GB"/>
        </w:rPr>
        <w:t>s</w:t>
      </w:r>
      <w:r w:rsidR="007853BB" w:rsidRPr="0043076D">
        <w:rPr>
          <w:rFonts w:ascii="Times New Roman" w:eastAsia="Calibri" w:hAnsi="Times New Roman" w:cs="Times New Roman"/>
          <w:color w:val="000000" w:themeColor="text1"/>
          <w:sz w:val="24"/>
          <w:szCs w:val="24"/>
          <w:u w:color="000000"/>
          <w:bdr w:val="nil"/>
          <w:lang w:eastAsia="en-GB"/>
        </w:rPr>
        <w:t xml:space="preserve"> which consequently results in a </w:t>
      </w:r>
      <w:r w:rsidR="00952869">
        <w:rPr>
          <w:rFonts w:ascii="Times New Roman" w:eastAsia="Calibri" w:hAnsi="Times New Roman" w:cs="Times New Roman"/>
          <w:color w:val="000000" w:themeColor="text1"/>
          <w:sz w:val="24"/>
          <w:szCs w:val="24"/>
          <w:u w:color="000000"/>
          <w:bdr w:val="nil"/>
          <w:lang w:eastAsia="en-GB"/>
        </w:rPr>
        <w:t>change of weight.  If</w:t>
      </w:r>
      <w:r w:rsidR="007853BB" w:rsidRPr="0043076D">
        <w:rPr>
          <w:rFonts w:ascii="Times New Roman" w:eastAsia="Calibri" w:hAnsi="Times New Roman" w:cs="Times New Roman"/>
          <w:color w:val="000000" w:themeColor="text1"/>
          <w:sz w:val="24"/>
          <w:szCs w:val="24"/>
          <w:u w:color="000000"/>
          <w:bdr w:val="nil"/>
          <w:lang w:eastAsia="en-GB"/>
        </w:rPr>
        <w:t xml:space="preserve"> the biomass is processed efficiently</w:t>
      </w:r>
      <w:r w:rsidR="00952869">
        <w:rPr>
          <w:rFonts w:ascii="Times New Roman" w:eastAsia="Calibri" w:hAnsi="Times New Roman" w:cs="Times New Roman"/>
          <w:color w:val="000000" w:themeColor="text1"/>
          <w:sz w:val="24"/>
          <w:szCs w:val="24"/>
          <w:u w:color="000000"/>
          <w:bdr w:val="nil"/>
          <w:lang w:eastAsia="en-GB"/>
        </w:rPr>
        <w:t xml:space="preserve">, </w:t>
      </w:r>
      <w:r w:rsidR="007853BB" w:rsidRPr="0043076D">
        <w:rPr>
          <w:rFonts w:ascii="Times New Roman" w:eastAsia="Calibri" w:hAnsi="Times New Roman" w:cs="Times New Roman"/>
          <w:color w:val="000000" w:themeColor="text1"/>
          <w:sz w:val="24"/>
          <w:szCs w:val="24"/>
          <w:u w:color="000000"/>
          <w:bdr w:val="nil"/>
          <w:lang w:eastAsia="en-GB"/>
        </w:rPr>
        <w:t>the chemical energy stored within the bonds of the biomass can be utilised for heat, mechanical power and electricity</w:t>
      </w:r>
      <w:sdt>
        <w:sdtPr>
          <w:rPr>
            <w:rFonts w:ascii="Times New Roman" w:eastAsia="Calibri" w:hAnsi="Times New Roman" w:cs="Times New Roman"/>
            <w:color w:val="000000" w:themeColor="text1"/>
            <w:sz w:val="24"/>
            <w:szCs w:val="24"/>
            <w:u w:color="000000"/>
            <w:bdr w:val="nil"/>
            <w:lang w:eastAsia="en-GB"/>
          </w:rPr>
          <w:id w:val="23448230"/>
          <w:citation/>
        </w:sdtPr>
        <w:sdtEndPr/>
        <w:sdtContent>
          <w:r w:rsidR="0044530D" w:rsidRPr="0043076D">
            <w:rPr>
              <w:rFonts w:ascii="Times New Roman" w:eastAsia="Calibri" w:hAnsi="Times New Roman" w:cs="Times New Roman"/>
              <w:color w:val="000000" w:themeColor="text1"/>
              <w:sz w:val="24"/>
              <w:szCs w:val="24"/>
              <w:u w:color="000000"/>
              <w:bdr w:val="nil"/>
              <w:lang w:eastAsia="en-GB"/>
            </w:rPr>
            <w:fldChar w:fldCharType="begin"/>
          </w:r>
          <w:r w:rsidR="0088250A">
            <w:rPr>
              <w:rFonts w:ascii="Times New Roman" w:eastAsia="Calibri" w:hAnsi="Times New Roman" w:cs="Times New Roman"/>
              <w:color w:val="000000" w:themeColor="text1"/>
              <w:sz w:val="24"/>
              <w:szCs w:val="24"/>
              <w:u w:color="000000"/>
              <w:bdr w:val="nil"/>
              <w:lang w:eastAsia="en-GB"/>
            </w:rPr>
            <w:instrText xml:space="preserve">CITATION Mck02 \l 2057 </w:instrText>
          </w:r>
          <w:r w:rsidR="0044530D" w:rsidRPr="0043076D">
            <w:rPr>
              <w:rFonts w:ascii="Times New Roman" w:eastAsia="Calibri" w:hAnsi="Times New Roman" w:cs="Times New Roman"/>
              <w:color w:val="000000" w:themeColor="text1"/>
              <w:sz w:val="24"/>
              <w:szCs w:val="24"/>
              <w:u w:color="000000"/>
              <w:bdr w:val="nil"/>
              <w:lang w:eastAsia="en-GB"/>
            </w:rPr>
            <w:fldChar w:fldCharType="separate"/>
          </w:r>
          <w:r w:rsidR="0088250A">
            <w:rPr>
              <w:rFonts w:ascii="Times New Roman" w:eastAsia="Calibri" w:hAnsi="Times New Roman" w:cs="Times New Roman"/>
              <w:noProof/>
              <w:color w:val="000000" w:themeColor="text1"/>
              <w:sz w:val="24"/>
              <w:szCs w:val="24"/>
              <w:u w:color="000000"/>
              <w:bdr w:val="nil"/>
              <w:lang w:eastAsia="en-GB"/>
            </w:rPr>
            <w:t xml:space="preserve"> </w:t>
          </w:r>
          <w:r w:rsidR="0088250A" w:rsidRPr="008D3758">
            <w:rPr>
              <w:rFonts w:ascii="Times New Roman" w:eastAsia="Calibri" w:hAnsi="Times New Roman" w:cs="Times New Roman"/>
              <w:noProof/>
              <w:color w:val="000000" w:themeColor="text1"/>
              <w:sz w:val="24"/>
              <w:szCs w:val="24"/>
              <w:u w:color="000000"/>
              <w:bdr w:val="nil"/>
              <w:lang w:eastAsia="en-GB"/>
            </w:rPr>
            <w:t>(McKendry, 2002)</w:t>
          </w:r>
          <w:r w:rsidR="0044530D" w:rsidRPr="0043076D">
            <w:rPr>
              <w:rFonts w:ascii="Times New Roman" w:eastAsia="Calibri" w:hAnsi="Times New Roman" w:cs="Times New Roman"/>
              <w:color w:val="000000" w:themeColor="text1"/>
              <w:sz w:val="24"/>
              <w:szCs w:val="24"/>
              <w:u w:color="000000"/>
              <w:bdr w:val="nil"/>
              <w:lang w:eastAsia="en-GB"/>
            </w:rPr>
            <w:fldChar w:fldCharType="end"/>
          </w:r>
        </w:sdtContent>
      </w:sdt>
      <w:r w:rsidR="0044530D" w:rsidRPr="0043076D">
        <w:rPr>
          <w:rFonts w:ascii="Times New Roman" w:eastAsia="Calibri" w:hAnsi="Times New Roman" w:cs="Times New Roman"/>
          <w:color w:val="000000" w:themeColor="text1"/>
          <w:sz w:val="24"/>
          <w:szCs w:val="24"/>
          <w:u w:color="000000"/>
          <w:bdr w:val="nil"/>
          <w:lang w:eastAsia="en-GB"/>
        </w:rPr>
        <w:t>.</w:t>
      </w:r>
    </w:p>
    <w:p w14:paraId="47EDB4D0" w14:textId="727A1947" w:rsidR="007853BB" w:rsidRPr="0043076D" w:rsidRDefault="007853BB" w:rsidP="00D83F69">
      <w:pPr>
        <w:spacing w:line="360" w:lineRule="auto"/>
        <w:contextualSpacing/>
        <w:jc w:val="both"/>
        <w:rPr>
          <w:rFonts w:ascii="Times New Roman" w:eastAsia="Calibri" w:hAnsi="Times New Roman" w:cs="Times New Roman"/>
          <w:color w:val="000000" w:themeColor="text1"/>
          <w:sz w:val="24"/>
          <w:szCs w:val="24"/>
          <w:u w:color="000000"/>
          <w:bdr w:val="nil"/>
          <w:lang w:eastAsia="en-GB"/>
        </w:rPr>
      </w:pPr>
      <w:r w:rsidRPr="0043076D">
        <w:rPr>
          <w:rFonts w:ascii="Times New Roman" w:eastAsia="Calibri" w:hAnsi="Times New Roman" w:cs="Times New Roman"/>
          <w:color w:val="000000" w:themeColor="text1"/>
          <w:sz w:val="24"/>
          <w:szCs w:val="24"/>
          <w:u w:color="000000"/>
          <w:bdr w:val="nil"/>
          <w:lang w:eastAsia="en-GB"/>
        </w:rPr>
        <w:lastRenderedPageBreak/>
        <w:t xml:space="preserve">The value and use of biomass as an energy source depends on the biomasses chemical and physical properties </w:t>
      </w:r>
      <w:sdt>
        <w:sdtPr>
          <w:rPr>
            <w:rFonts w:ascii="Times New Roman" w:eastAsia="Calibri" w:hAnsi="Times New Roman" w:cs="Times New Roman"/>
            <w:color w:val="000000" w:themeColor="text1"/>
            <w:sz w:val="24"/>
            <w:szCs w:val="24"/>
            <w:u w:color="000000"/>
            <w:bdr w:val="nil"/>
            <w:lang w:eastAsia="en-GB"/>
          </w:rPr>
          <w:id w:val="685793074"/>
          <w:citation/>
        </w:sdtPr>
        <w:sdtEndPr/>
        <w:sdtContent>
          <w:r w:rsidR="0044530D" w:rsidRPr="0043076D">
            <w:rPr>
              <w:rFonts w:ascii="Times New Roman" w:eastAsia="Calibri" w:hAnsi="Times New Roman" w:cs="Times New Roman"/>
              <w:color w:val="000000" w:themeColor="text1"/>
              <w:sz w:val="24"/>
              <w:szCs w:val="24"/>
              <w:u w:color="000000"/>
              <w:bdr w:val="nil"/>
              <w:lang w:eastAsia="en-GB"/>
            </w:rPr>
            <w:fldChar w:fldCharType="begin"/>
          </w:r>
          <w:r w:rsidR="0088250A">
            <w:rPr>
              <w:rFonts w:ascii="Times New Roman" w:eastAsia="Calibri" w:hAnsi="Times New Roman" w:cs="Times New Roman"/>
              <w:color w:val="000000" w:themeColor="text1"/>
              <w:sz w:val="24"/>
              <w:szCs w:val="24"/>
              <w:u w:color="000000"/>
              <w:bdr w:val="nil"/>
              <w:lang w:eastAsia="en-GB"/>
            </w:rPr>
            <w:instrText xml:space="preserve">CITATION Mck02 \l 2057 </w:instrText>
          </w:r>
          <w:r w:rsidR="0044530D" w:rsidRPr="0043076D">
            <w:rPr>
              <w:rFonts w:ascii="Times New Roman" w:eastAsia="Calibri" w:hAnsi="Times New Roman" w:cs="Times New Roman"/>
              <w:color w:val="000000" w:themeColor="text1"/>
              <w:sz w:val="24"/>
              <w:szCs w:val="24"/>
              <w:u w:color="000000"/>
              <w:bdr w:val="nil"/>
              <w:lang w:eastAsia="en-GB"/>
            </w:rPr>
            <w:fldChar w:fldCharType="separate"/>
          </w:r>
          <w:r w:rsidR="0088250A" w:rsidRPr="008D3758">
            <w:rPr>
              <w:rFonts w:ascii="Times New Roman" w:eastAsia="Calibri" w:hAnsi="Times New Roman" w:cs="Times New Roman"/>
              <w:noProof/>
              <w:color w:val="000000" w:themeColor="text1"/>
              <w:sz w:val="24"/>
              <w:szCs w:val="24"/>
              <w:u w:color="000000"/>
              <w:bdr w:val="nil"/>
              <w:lang w:eastAsia="en-GB"/>
            </w:rPr>
            <w:t>(McKendry, 2002)</w:t>
          </w:r>
          <w:r w:rsidR="0044530D" w:rsidRPr="0043076D">
            <w:rPr>
              <w:rFonts w:ascii="Times New Roman" w:eastAsia="Calibri" w:hAnsi="Times New Roman" w:cs="Times New Roman"/>
              <w:color w:val="000000" w:themeColor="text1"/>
              <w:sz w:val="24"/>
              <w:szCs w:val="24"/>
              <w:u w:color="000000"/>
              <w:bdr w:val="nil"/>
              <w:lang w:eastAsia="en-GB"/>
            </w:rPr>
            <w:fldChar w:fldCharType="end"/>
          </w:r>
        </w:sdtContent>
      </w:sdt>
      <w:r w:rsidRPr="0043076D">
        <w:rPr>
          <w:rFonts w:ascii="Times New Roman" w:eastAsia="Calibri" w:hAnsi="Times New Roman" w:cs="Times New Roman"/>
          <w:color w:val="000000" w:themeColor="text1"/>
          <w:sz w:val="24"/>
          <w:szCs w:val="24"/>
          <w:u w:color="000000"/>
          <w:bdr w:val="nil"/>
          <w:lang w:eastAsia="en-GB"/>
        </w:rPr>
        <w:t xml:space="preserve">. The composition and quantity of cellulose, hemicellulose and lignin is dependent from one species to the other and this will obviously have a chemical reaction difference </w:t>
      </w:r>
      <w:sdt>
        <w:sdtPr>
          <w:rPr>
            <w:rFonts w:ascii="Times New Roman" w:eastAsia="Calibri" w:hAnsi="Times New Roman" w:cs="Times New Roman"/>
            <w:color w:val="000000" w:themeColor="text1"/>
            <w:sz w:val="24"/>
            <w:szCs w:val="24"/>
            <w:u w:color="000000"/>
            <w:bdr w:val="nil"/>
            <w:lang w:eastAsia="en-GB"/>
          </w:rPr>
          <w:id w:val="1218939781"/>
          <w:citation/>
        </w:sdtPr>
        <w:sdtEndPr/>
        <w:sdtContent>
          <w:r w:rsidR="00A93336" w:rsidRPr="0043076D">
            <w:rPr>
              <w:rFonts w:ascii="Times New Roman" w:eastAsia="Calibri" w:hAnsi="Times New Roman" w:cs="Times New Roman"/>
              <w:color w:val="000000" w:themeColor="text1"/>
              <w:sz w:val="24"/>
              <w:szCs w:val="24"/>
              <w:u w:color="000000"/>
              <w:bdr w:val="nil"/>
              <w:lang w:eastAsia="en-GB"/>
            </w:rPr>
            <w:fldChar w:fldCharType="begin"/>
          </w:r>
          <w:r w:rsidR="00A93336" w:rsidRPr="0043076D">
            <w:rPr>
              <w:rFonts w:ascii="Times New Roman" w:eastAsia="Calibri" w:hAnsi="Times New Roman" w:cs="Times New Roman"/>
              <w:color w:val="000000" w:themeColor="text1"/>
              <w:sz w:val="24"/>
              <w:szCs w:val="24"/>
              <w:u w:color="000000"/>
              <w:bdr w:val="nil"/>
              <w:lang w:eastAsia="en-GB"/>
            </w:rPr>
            <w:instrText xml:space="preserve"> CITATION Gar13 \l 2057 </w:instrText>
          </w:r>
          <w:r w:rsidR="00A93336" w:rsidRPr="0043076D">
            <w:rPr>
              <w:rFonts w:ascii="Times New Roman" w:eastAsia="Calibri" w:hAnsi="Times New Roman" w:cs="Times New Roman"/>
              <w:color w:val="000000" w:themeColor="text1"/>
              <w:sz w:val="24"/>
              <w:szCs w:val="24"/>
              <w:u w:color="000000"/>
              <w:bdr w:val="nil"/>
              <w:lang w:eastAsia="en-GB"/>
            </w:rPr>
            <w:fldChar w:fldCharType="separate"/>
          </w:r>
          <w:r w:rsidR="002E4BDA" w:rsidRPr="008D3758">
            <w:rPr>
              <w:rFonts w:ascii="Times New Roman" w:eastAsia="Calibri" w:hAnsi="Times New Roman" w:cs="Times New Roman"/>
              <w:noProof/>
              <w:color w:val="000000" w:themeColor="text1"/>
              <w:sz w:val="24"/>
              <w:szCs w:val="24"/>
              <w:u w:color="000000"/>
              <w:bdr w:val="nil"/>
              <w:lang w:eastAsia="en-GB"/>
            </w:rPr>
            <w:t>(Garcia-Maraver, et al., 2013)</w:t>
          </w:r>
          <w:r w:rsidR="00A93336" w:rsidRPr="0043076D">
            <w:rPr>
              <w:rFonts w:ascii="Times New Roman" w:eastAsia="Calibri" w:hAnsi="Times New Roman" w:cs="Times New Roman"/>
              <w:color w:val="000000" w:themeColor="text1"/>
              <w:sz w:val="24"/>
              <w:szCs w:val="24"/>
              <w:u w:color="000000"/>
              <w:bdr w:val="nil"/>
              <w:lang w:eastAsia="en-GB"/>
            </w:rPr>
            <w:fldChar w:fldCharType="end"/>
          </w:r>
        </w:sdtContent>
      </w:sdt>
      <w:r w:rsidR="001422ED" w:rsidRPr="0043076D">
        <w:rPr>
          <w:rFonts w:ascii="Times New Roman" w:eastAsia="Calibri" w:hAnsi="Times New Roman" w:cs="Times New Roman"/>
          <w:color w:val="000000" w:themeColor="text1"/>
          <w:sz w:val="24"/>
          <w:szCs w:val="24"/>
          <w:u w:color="000000"/>
          <w:bdr w:val="nil"/>
          <w:lang w:eastAsia="en-GB"/>
        </w:rPr>
        <w:t>.</w:t>
      </w:r>
      <w:r w:rsidRPr="0043076D">
        <w:rPr>
          <w:rFonts w:ascii="Times New Roman" w:eastAsia="Calibri" w:hAnsi="Times New Roman" w:cs="Times New Roman"/>
          <w:color w:val="000000" w:themeColor="text1"/>
          <w:sz w:val="24"/>
          <w:szCs w:val="24"/>
          <w:u w:color="000000"/>
          <w:bdr w:val="nil"/>
          <w:lang w:eastAsia="en-GB"/>
        </w:rPr>
        <w:t xml:space="preserve"> Any form of biomass can be used for combustion to produce an energy source. In order to achieve suitable energy return and maintain </w:t>
      </w:r>
      <w:r w:rsidR="00E42C23" w:rsidRPr="00B036F6">
        <w:rPr>
          <w:rFonts w:ascii="Times New Roman" w:eastAsia="Calibri" w:hAnsi="Times New Roman" w:cs="Times New Roman"/>
          <w:color w:val="000000" w:themeColor="text1"/>
          <w:sz w:val="24"/>
          <w:szCs w:val="24"/>
          <w:u w:color="000000"/>
          <w:bdr w:val="nil"/>
          <w:lang w:eastAsia="en-GB"/>
        </w:rPr>
        <w:t>a sustainable</w:t>
      </w:r>
      <w:r w:rsidRPr="0043076D">
        <w:rPr>
          <w:rFonts w:ascii="Times New Roman" w:eastAsia="Calibri" w:hAnsi="Times New Roman" w:cs="Times New Roman"/>
          <w:color w:val="000000" w:themeColor="text1"/>
          <w:sz w:val="24"/>
          <w:szCs w:val="24"/>
          <w:u w:color="000000"/>
          <w:bdr w:val="nil"/>
          <w:lang w:eastAsia="en-GB"/>
        </w:rPr>
        <w:t xml:space="preserve"> process, there are several conditions which </w:t>
      </w:r>
      <w:r w:rsidR="00EC4A6D" w:rsidRPr="00657E6A">
        <w:rPr>
          <w:rFonts w:ascii="Times New Roman" w:eastAsia="Calibri" w:hAnsi="Times New Roman" w:cs="Times New Roman"/>
          <w:color w:val="000000" w:themeColor="text1"/>
          <w:sz w:val="24"/>
          <w:szCs w:val="24"/>
          <w:u w:color="000000"/>
          <w:bdr w:val="nil"/>
          <w:lang w:eastAsia="en-GB"/>
        </w:rPr>
        <w:t>need</w:t>
      </w:r>
      <w:r w:rsidRPr="0043076D">
        <w:rPr>
          <w:rFonts w:ascii="Times New Roman" w:eastAsia="Calibri" w:hAnsi="Times New Roman" w:cs="Times New Roman"/>
          <w:color w:val="000000" w:themeColor="text1"/>
          <w:sz w:val="24"/>
          <w:szCs w:val="24"/>
          <w:u w:color="000000"/>
          <w:bdr w:val="nil"/>
          <w:lang w:eastAsia="en-GB"/>
        </w:rPr>
        <w:t xml:space="preserve"> to be considered; calorific value, fixed carbon, moisture content and ash content all have an influence on the efficiency of the combustion process. The variables are interlinked and will alter the efficiency if one is varied from optimum condition. Biomasses which contain high lignin content have the most potential for optimum combustion</w:t>
      </w:r>
      <w:r w:rsidR="001422ED" w:rsidRPr="0043076D">
        <w:rPr>
          <w:rFonts w:ascii="Times New Roman" w:eastAsia="Calibri" w:hAnsi="Times New Roman" w:cs="Times New Roman"/>
          <w:color w:val="000000" w:themeColor="text1"/>
          <w:sz w:val="24"/>
          <w:szCs w:val="24"/>
          <w:u w:color="000000"/>
          <w:bdr w:val="nil"/>
          <w:lang w:eastAsia="en-GB"/>
        </w:rPr>
        <w:t xml:space="preserve"> </w:t>
      </w:r>
      <w:sdt>
        <w:sdtPr>
          <w:rPr>
            <w:rFonts w:ascii="Times New Roman" w:eastAsia="Calibri" w:hAnsi="Times New Roman" w:cs="Times New Roman"/>
            <w:color w:val="000000" w:themeColor="text1"/>
            <w:sz w:val="24"/>
            <w:szCs w:val="24"/>
            <w:u w:color="000000"/>
            <w:bdr w:val="nil"/>
            <w:lang w:eastAsia="en-GB"/>
          </w:rPr>
          <w:id w:val="-390275416"/>
          <w:citation/>
        </w:sdtPr>
        <w:sdtEndPr/>
        <w:sdtContent>
          <w:r w:rsidR="001422ED" w:rsidRPr="0043076D">
            <w:rPr>
              <w:rFonts w:ascii="Times New Roman" w:eastAsia="Calibri" w:hAnsi="Times New Roman" w:cs="Times New Roman"/>
              <w:color w:val="000000" w:themeColor="text1"/>
              <w:sz w:val="24"/>
              <w:szCs w:val="24"/>
              <w:u w:color="000000"/>
              <w:bdr w:val="nil"/>
              <w:lang w:eastAsia="en-GB"/>
            </w:rPr>
            <w:fldChar w:fldCharType="begin"/>
          </w:r>
          <w:r w:rsidR="008A260D" w:rsidRPr="0043076D">
            <w:rPr>
              <w:rFonts w:ascii="Times New Roman" w:eastAsia="Calibri" w:hAnsi="Times New Roman" w:cs="Times New Roman"/>
              <w:color w:val="000000" w:themeColor="text1"/>
              <w:sz w:val="24"/>
              <w:szCs w:val="24"/>
              <w:u w:color="000000"/>
              <w:bdr w:val="nil"/>
              <w:lang w:eastAsia="en-GB"/>
            </w:rPr>
            <w:instrText xml:space="preserve">CITATION Bou \l 2057 </w:instrText>
          </w:r>
          <w:r w:rsidR="001422ED" w:rsidRPr="0043076D">
            <w:rPr>
              <w:rFonts w:ascii="Times New Roman" w:eastAsia="Calibri" w:hAnsi="Times New Roman" w:cs="Times New Roman"/>
              <w:color w:val="000000" w:themeColor="text1"/>
              <w:sz w:val="24"/>
              <w:szCs w:val="24"/>
              <w:u w:color="000000"/>
              <w:bdr w:val="nil"/>
              <w:lang w:eastAsia="en-GB"/>
            </w:rPr>
            <w:fldChar w:fldCharType="separate"/>
          </w:r>
          <w:r w:rsidR="002E4BDA" w:rsidRPr="008D3758">
            <w:rPr>
              <w:rFonts w:ascii="Times New Roman" w:eastAsia="Calibri" w:hAnsi="Times New Roman" w:cs="Times New Roman"/>
              <w:noProof/>
              <w:color w:val="000000" w:themeColor="text1"/>
              <w:sz w:val="24"/>
              <w:szCs w:val="24"/>
              <w:u w:color="000000"/>
              <w:bdr w:val="nil"/>
              <w:lang w:eastAsia="en-GB"/>
            </w:rPr>
            <w:t>(Boudet, 2000)</w:t>
          </w:r>
          <w:r w:rsidR="001422ED" w:rsidRPr="0043076D">
            <w:rPr>
              <w:rFonts w:ascii="Times New Roman" w:eastAsia="Calibri" w:hAnsi="Times New Roman" w:cs="Times New Roman"/>
              <w:color w:val="000000" w:themeColor="text1"/>
              <w:sz w:val="24"/>
              <w:szCs w:val="24"/>
              <w:u w:color="000000"/>
              <w:bdr w:val="nil"/>
              <w:lang w:eastAsia="en-GB"/>
            </w:rPr>
            <w:fldChar w:fldCharType="end"/>
          </w:r>
        </w:sdtContent>
      </w:sdt>
      <w:r w:rsidRPr="0043076D">
        <w:rPr>
          <w:rFonts w:ascii="Times New Roman" w:eastAsia="Calibri" w:hAnsi="Times New Roman" w:cs="Times New Roman"/>
          <w:color w:val="000000" w:themeColor="text1"/>
          <w:sz w:val="24"/>
          <w:szCs w:val="24"/>
          <w:u w:color="000000"/>
          <w:bdr w:val="nil"/>
          <w:lang w:eastAsia="en-GB"/>
        </w:rPr>
        <w:t xml:space="preserve">. This is due to lignin containing more aromatic rings with double bonded C atoms. This means that the bond enthalpy (energy required to break bond) for lignin (double bond) is much greater than single bonds (cellulose and hemicellulose) meaning a greater proportion of energy is released when broken </w:t>
      </w:r>
      <w:sdt>
        <w:sdtPr>
          <w:rPr>
            <w:rFonts w:ascii="Times New Roman" w:eastAsia="Calibri" w:hAnsi="Times New Roman" w:cs="Times New Roman"/>
            <w:color w:val="000000" w:themeColor="text1"/>
            <w:sz w:val="24"/>
            <w:szCs w:val="24"/>
            <w:u w:color="000000"/>
            <w:bdr w:val="nil"/>
            <w:lang w:eastAsia="en-GB"/>
          </w:rPr>
          <w:id w:val="-1901279897"/>
          <w:citation/>
        </w:sdtPr>
        <w:sdtEndPr/>
        <w:sdtContent>
          <w:r w:rsidR="001422ED" w:rsidRPr="0043076D">
            <w:rPr>
              <w:rFonts w:ascii="Times New Roman" w:eastAsia="Calibri" w:hAnsi="Times New Roman" w:cs="Times New Roman"/>
              <w:color w:val="000000" w:themeColor="text1"/>
              <w:sz w:val="24"/>
              <w:szCs w:val="24"/>
              <w:u w:color="000000"/>
              <w:bdr w:val="nil"/>
              <w:lang w:eastAsia="en-GB"/>
            </w:rPr>
            <w:fldChar w:fldCharType="begin"/>
          </w:r>
          <w:r w:rsidR="001422ED" w:rsidRPr="0043076D">
            <w:rPr>
              <w:rFonts w:ascii="Times New Roman" w:eastAsia="Calibri" w:hAnsi="Times New Roman" w:cs="Times New Roman"/>
              <w:color w:val="000000" w:themeColor="text1"/>
              <w:sz w:val="24"/>
              <w:szCs w:val="24"/>
              <w:u w:color="000000"/>
              <w:bdr w:val="nil"/>
              <w:lang w:eastAsia="en-GB"/>
            </w:rPr>
            <w:instrText xml:space="preserve"> CITATION DKl12 \l 2057 </w:instrText>
          </w:r>
          <w:r w:rsidR="001422ED" w:rsidRPr="0043076D">
            <w:rPr>
              <w:rFonts w:ascii="Times New Roman" w:eastAsia="Calibri" w:hAnsi="Times New Roman" w:cs="Times New Roman"/>
              <w:color w:val="000000" w:themeColor="text1"/>
              <w:sz w:val="24"/>
              <w:szCs w:val="24"/>
              <w:u w:color="000000"/>
              <w:bdr w:val="nil"/>
              <w:lang w:eastAsia="en-GB"/>
            </w:rPr>
            <w:fldChar w:fldCharType="separate"/>
          </w:r>
          <w:r w:rsidR="002E4BDA" w:rsidRPr="008D3758">
            <w:rPr>
              <w:rFonts w:ascii="Times New Roman" w:eastAsia="Calibri" w:hAnsi="Times New Roman" w:cs="Times New Roman"/>
              <w:noProof/>
              <w:color w:val="000000" w:themeColor="text1"/>
              <w:sz w:val="24"/>
              <w:szCs w:val="24"/>
              <w:u w:color="000000"/>
              <w:bdr w:val="nil"/>
              <w:lang w:eastAsia="en-GB"/>
            </w:rPr>
            <w:t>(Klein, 2012)</w:t>
          </w:r>
          <w:r w:rsidR="001422ED" w:rsidRPr="0043076D">
            <w:rPr>
              <w:rFonts w:ascii="Times New Roman" w:eastAsia="Calibri" w:hAnsi="Times New Roman" w:cs="Times New Roman"/>
              <w:color w:val="000000" w:themeColor="text1"/>
              <w:sz w:val="24"/>
              <w:szCs w:val="24"/>
              <w:u w:color="000000"/>
              <w:bdr w:val="nil"/>
              <w:lang w:eastAsia="en-GB"/>
            </w:rPr>
            <w:fldChar w:fldCharType="end"/>
          </w:r>
        </w:sdtContent>
      </w:sdt>
      <w:sdt>
        <w:sdtPr>
          <w:rPr>
            <w:rFonts w:ascii="Times New Roman" w:eastAsia="Calibri" w:hAnsi="Times New Roman" w:cs="Times New Roman"/>
            <w:color w:val="000000" w:themeColor="text1"/>
            <w:sz w:val="24"/>
            <w:szCs w:val="24"/>
            <w:u w:color="000000"/>
            <w:bdr w:val="nil"/>
            <w:lang w:eastAsia="en-GB"/>
          </w:rPr>
          <w:id w:val="-398443237"/>
          <w:citation/>
        </w:sdtPr>
        <w:sdtEndPr/>
        <w:sdtContent>
          <w:r w:rsidR="001422ED" w:rsidRPr="0043076D">
            <w:rPr>
              <w:rFonts w:ascii="Times New Roman" w:eastAsia="Calibri" w:hAnsi="Times New Roman" w:cs="Times New Roman"/>
              <w:color w:val="000000" w:themeColor="text1"/>
              <w:sz w:val="24"/>
              <w:szCs w:val="24"/>
              <w:u w:color="000000"/>
              <w:bdr w:val="nil"/>
              <w:lang w:eastAsia="en-GB"/>
            </w:rPr>
            <w:fldChar w:fldCharType="begin"/>
          </w:r>
          <w:r w:rsidR="001422ED" w:rsidRPr="0043076D">
            <w:rPr>
              <w:rFonts w:ascii="Times New Roman" w:eastAsia="Calibri" w:hAnsi="Times New Roman" w:cs="Times New Roman"/>
              <w:color w:val="000000" w:themeColor="text1"/>
              <w:sz w:val="24"/>
              <w:szCs w:val="24"/>
              <w:u w:color="000000"/>
              <w:bdr w:val="nil"/>
              <w:lang w:eastAsia="en-GB"/>
            </w:rPr>
            <w:instrText xml:space="preserve"> CITATION Hur14 \l 2057 </w:instrText>
          </w:r>
          <w:r w:rsidR="001422ED" w:rsidRPr="0043076D">
            <w:rPr>
              <w:rFonts w:ascii="Times New Roman" w:eastAsia="Calibri" w:hAnsi="Times New Roman" w:cs="Times New Roman"/>
              <w:color w:val="000000" w:themeColor="text1"/>
              <w:sz w:val="24"/>
              <w:szCs w:val="24"/>
              <w:u w:color="000000"/>
              <w:bdr w:val="nil"/>
              <w:lang w:eastAsia="en-GB"/>
            </w:rPr>
            <w:fldChar w:fldCharType="separate"/>
          </w:r>
          <w:r w:rsidR="002E4BDA">
            <w:rPr>
              <w:rFonts w:ascii="Times New Roman" w:eastAsia="Calibri" w:hAnsi="Times New Roman" w:cs="Times New Roman"/>
              <w:noProof/>
              <w:color w:val="000000" w:themeColor="text1"/>
              <w:sz w:val="24"/>
              <w:szCs w:val="24"/>
              <w:u w:color="000000"/>
              <w:bdr w:val="nil"/>
              <w:lang w:eastAsia="en-GB"/>
            </w:rPr>
            <w:t xml:space="preserve"> </w:t>
          </w:r>
          <w:r w:rsidR="002E4BDA" w:rsidRPr="008D3758">
            <w:rPr>
              <w:rFonts w:ascii="Times New Roman" w:eastAsia="Calibri" w:hAnsi="Times New Roman" w:cs="Times New Roman"/>
              <w:noProof/>
              <w:color w:val="000000" w:themeColor="text1"/>
              <w:sz w:val="24"/>
              <w:szCs w:val="24"/>
              <w:u w:color="000000"/>
              <w:bdr w:val="nil"/>
              <w:lang w:eastAsia="en-GB"/>
            </w:rPr>
            <w:t>(Hurst, 2014)</w:t>
          </w:r>
          <w:r w:rsidR="001422ED" w:rsidRPr="0043076D">
            <w:rPr>
              <w:rFonts w:ascii="Times New Roman" w:eastAsia="Calibri" w:hAnsi="Times New Roman" w:cs="Times New Roman"/>
              <w:color w:val="000000" w:themeColor="text1"/>
              <w:sz w:val="24"/>
              <w:szCs w:val="24"/>
              <w:u w:color="000000"/>
              <w:bdr w:val="nil"/>
              <w:lang w:eastAsia="en-GB"/>
            </w:rPr>
            <w:fldChar w:fldCharType="end"/>
          </w:r>
        </w:sdtContent>
      </w:sdt>
      <w:r w:rsidR="001422ED" w:rsidRPr="0043076D">
        <w:rPr>
          <w:rFonts w:ascii="Times New Roman" w:eastAsia="Calibri" w:hAnsi="Times New Roman" w:cs="Times New Roman"/>
          <w:color w:val="000000" w:themeColor="text1"/>
          <w:sz w:val="24"/>
          <w:szCs w:val="24"/>
          <w:u w:color="000000"/>
          <w:bdr w:val="nil"/>
          <w:lang w:eastAsia="en-GB"/>
        </w:rPr>
        <w:t>.</w:t>
      </w:r>
    </w:p>
    <w:p w14:paraId="1BA40E36" w14:textId="2BD2745C" w:rsidR="00344798" w:rsidRPr="0043076D" w:rsidRDefault="007853BB" w:rsidP="00D83F69">
      <w:pPr>
        <w:spacing w:line="360" w:lineRule="auto"/>
        <w:contextualSpacing/>
        <w:jc w:val="both"/>
        <w:rPr>
          <w:rFonts w:ascii="Times New Roman" w:eastAsia="Calibri" w:hAnsi="Times New Roman" w:cs="Times New Roman"/>
          <w:color w:val="000000" w:themeColor="text1"/>
          <w:sz w:val="24"/>
          <w:szCs w:val="24"/>
          <w:u w:color="000000"/>
          <w:bdr w:val="nil"/>
          <w:lang w:eastAsia="en-GB"/>
        </w:rPr>
      </w:pPr>
      <w:r w:rsidRPr="0043076D">
        <w:rPr>
          <w:rFonts w:ascii="Times New Roman" w:eastAsia="Calibri" w:hAnsi="Times New Roman" w:cs="Times New Roman"/>
          <w:color w:val="000000" w:themeColor="text1"/>
          <w:sz w:val="24"/>
          <w:szCs w:val="24"/>
          <w:u w:color="000000"/>
          <w:bdr w:val="nil"/>
          <w:lang w:eastAsia="en-GB"/>
        </w:rPr>
        <w:t>Biomasses have higher H</w:t>
      </w:r>
      <w:r w:rsidR="00EC4A6D">
        <w:rPr>
          <w:rFonts w:ascii="Times New Roman" w:eastAsia="Calibri" w:hAnsi="Times New Roman" w:cs="Times New Roman"/>
          <w:color w:val="000000" w:themeColor="text1"/>
          <w:sz w:val="24"/>
          <w:szCs w:val="24"/>
          <w:u w:color="000000"/>
          <w:bdr w:val="nil"/>
          <w:lang w:eastAsia="en-GB"/>
        </w:rPr>
        <w:t>:</w:t>
      </w:r>
      <w:r w:rsidR="00EC4A6D" w:rsidRPr="00657E6A">
        <w:rPr>
          <w:rFonts w:ascii="Times New Roman" w:eastAsia="Calibri" w:hAnsi="Times New Roman" w:cs="Times New Roman"/>
          <w:color w:val="000000" w:themeColor="text1"/>
          <w:sz w:val="24"/>
          <w:szCs w:val="24"/>
          <w:u w:color="000000"/>
          <w:bdr w:val="nil"/>
          <w:lang w:eastAsia="en-GB"/>
        </w:rPr>
        <w:t>C</w:t>
      </w:r>
      <w:r w:rsidRPr="0043076D">
        <w:rPr>
          <w:rFonts w:ascii="Times New Roman" w:eastAsia="Calibri" w:hAnsi="Times New Roman" w:cs="Times New Roman"/>
          <w:color w:val="000000" w:themeColor="text1"/>
          <w:sz w:val="24"/>
          <w:szCs w:val="24"/>
          <w:u w:color="000000"/>
          <w:bdr w:val="nil"/>
          <w:lang w:eastAsia="en-GB"/>
        </w:rPr>
        <w:t xml:space="preserve"> and O:C ratios compared to fossil fuels, which results in a lower carbon content to coke. This consequently means that they produce less thermal energy during combustion, but high lignin content are found to be very close to the energy value of fossil fuel which gives the potential of being co-fired in potential industrial use </w:t>
      </w:r>
      <w:sdt>
        <w:sdtPr>
          <w:rPr>
            <w:rFonts w:ascii="Times New Roman" w:eastAsia="Calibri" w:hAnsi="Times New Roman" w:cs="Times New Roman"/>
            <w:color w:val="000000" w:themeColor="text1"/>
            <w:sz w:val="24"/>
            <w:szCs w:val="24"/>
            <w:u w:color="000000"/>
            <w:bdr w:val="nil"/>
            <w:lang w:eastAsia="en-GB"/>
          </w:rPr>
          <w:id w:val="-906691171"/>
          <w:citation/>
        </w:sdtPr>
        <w:sdtEndPr/>
        <w:sdtContent>
          <w:r w:rsidR="001422ED" w:rsidRPr="0043076D">
            <w:rPr>
              <w:rFonts w:ascii="Times New Roman" w:eastAsia="Calibri" w:hAnsi="Times New Roman" w:cs="Times New Roman"/>
              <w:color w:val="000000" w:themeColor="text1"/>
              <w:sz w:val="24"/>
              <w:szCs w:val="24"/>
              <w:u w:color="000000"/>
              <w:bdr w:val="nil"/>
              <w:lang w:eastAsia="en-GB"/>
            </w:rPr>
            <w:fldChar w:fldCharType="begin"/>
          </w:r>
          <w:r w:rsidR="001422ED" w:rsidRPr="0043076D">
            <w:rPr>
              <w:rFonts w:ascii="Times New Roman" w:eastAsia="Calibri" w:hAnsi="Times New Roman" w:cs="Times New Roman"/>
              <w:color w:val="000000" w:themeColor="text1"/>
              <w:sz w:val="24"/>
              <w:szCs w:val="24"/>
              <w:u w:color="000000"/>
              <w:bdr w:val="nil"/>
              <w:lang w:eastAsia="en-GB"/>
            </w:rPr>
            <w:instrText xml:space="preserve"> CITATION Zan10 \l 2057 </w:instrText>
          </w:r>
          <w:r w:rsidR="001422ED" w:rsidRPr="0043076D">
            <w:rPr>
              <w:rFonts w:ascii="Times New Roman" w:eastAsia="Calibri" w:hAnsi="Times New Roman" w:cs="Times New Roman"/>
              <w:color w:val="000000" w:themeColor="text1"/>
              <w:sz w:val="24"/>
              <w:szCs w:val="24"/>
              <w:u w:color="000000"/>
              <w:bdr w:val="nil"/>
              <w:lang w:eastAsia="en-GB"/>
            </w:rPr>
            <w:fldChar w:fldCharType="separate"/>
          </w:r>
          <w:r w:rsidR="002E4BDA" w:rsidRPr="008D3758">
            <w:rPr>
              <w:rFonts w:ascii="Times New Roman" w:eastAsia="Calibri" w:hAnsi="Times New Roman" w:cs="Times New Roman"/>
              <w:noProof/>
              <w:color w:val="000000" w:themeColor="text1"/>
              <w:sz w:val="24"/>
              <w:szCs w:val="24"/>
              <w:u w:color="000000"/>
              <w:bdr w:val="nil"/>
              <w:lang w:eastAsia="en-GB"/>
            </w:rPr>
            <w:t>(Zandi, et al., 2010)</w:t>
          </w:r>
          <w:r w:rsidR="001422ED" w:rsidRPr="0043076D">
            <w:rPr>
              <w:rFonts w:ascii="Times New Roman" w:eastAsia="Calibri" w:hAnsi="Times New Roman" w:cs="Times New Roman"/>
              <w:color w:val="000000" w:themeColor="text1"/>
              <w:sz w:val="24"/>
              <w:szCs w:val="24"/>
              <w:u w:color="000000"/>
              <w:bdr w:val="nil"/>
              <w:lang w:eastAsia="en-GB"/>
            </w:rPr>
            <w:fldChar w:fldCharType="end"/>
          </w:r>
        </w:sdtContent>
      </w:sdt>
      <w:r w:rsidR="001422ED" w:rsidRPr="0043076D">
        <w:rPr>
          <w:rFonts w:ascii="Times New Roman" w:eastAsia="Calibri" w:hAnsi="Times New Roman" w:cs="Times New Roman"/>
          <w:color w:val="000000" w:themeColor="text1"/>
          <w:sz w:val="24"/>
          <w:szCs w:val="24"/>
          <w:u w:color="000000"/>
          <w:bdr w:val="nil"/>
          <w:lang w:eastAsia="en-GB"/>
        </w:rPr>
        <w:t>.</w:t>
      </w:r>
    </w:p>
    <w:p w14:paraId="01845601" w14:textId="0DEE064B" w:rsidR="00F43A5E" w:rsidRDefault="00F43A5E" w:rsidP="0043076D">
      <w:pPr>
        <w:pStyle w:val="Heading4"/>
        <w:rPr>
          <w:rFonts w:ascii="Times New Roman" w:eastAsia="Calibri" w:hAnsi="Times New Roman" w:cs="Times New Roman"/>
          <w:color w:val="000000" w:themeColor="text1"/>
          <w:sz w:val="24"/>
          <w:szCs w:val="24"/>
          <w:u w:color="000000"/>
          <w:bdr w:val="nil"/>
          <w:lang w:eastAsia="en-GB"/>
        </w:rPr>
      </w:pPr>
      <w:r w:rsidRPr="00B036F6">
        <w:rPr>
          <w:rFonts w:ascii="Times New Roman" w:eastAsia="Calibri" w:hAnsi="Times New Roman" w:cs="Times New Roman"/>
          <w:color w:val="000000" w:themeColor="text1"/>
          <w:sz w:val="24"/>
          <w:szCs w:val="24"/>
          <w:u w:color="000000"/>
          <w:bdr w:val="nil"/>
          <w:lang w:eastAsia="en-GB"/>
        </w:rPr>
        <w:t>Biomass in the steel Process</w:t>
      </w:r>
    </w:p>
    <w:p w14:paraId="785E678A" w14:textId="77777777" w:rsidR="000D6957" w:rsidRDefault="000D6957" w:rsidP="000D6957">
      <w:pPr>
        <w:rPr>
          <w:lang w:eastAsia="en-GB"/>
        </w:rPr>
      </w:pPr>
    </w:p>
    <w:p w14:paraId="0F42B34D" w14:textId="449ADCE4" w:rsidR="002B6811" w:rsidRPr="000D6957" w:rsidRDefault="000D6957" w:rsidP="00D83F69">
      <w:pPr>
        <w:spacing w:line="360" w:lineRule="auto"/>
        <w:contextualSpacing/>
        <w:jc w:val="both"/>
        <w:rPr>
          <w:rFonts w:ascii="Times New Roman" w:hAnsi="Times New Roman" w:cs="Times New Roman"/>
          <w:color w:val="000000" w:themeColor="text1"/>
          <w:sz w:val="24"/>
          <w:szCs w:val="24"/>
        </w:rPr>
      </w:pPr>
      <w:r w:rsidRPr="000D6957">
        <w:rPr>
          <w:rFonts w:ascii="Times New Roman" w:hAnsi="Times New Roman" w:cs="Times New Roman"/>
          <w:lang w:eastAsia="en-GB"/>
        </w:rPr>
        <w:t>Biomass has been considered as a substitute or at least partial substitute to coal for the past several years with various studies being carried out. Biomass in the form of pyrolysis treated or in its natural raw state has shown to act favourable within the steelaking applications. When biomass goes through the pyrolysis process it produces biochar which contains chemical and physical charatetristcs to carbon coal.</w:t>
      </w:r>
    </w:p>
    <w:p w14:paraId="38A86EC3" w14:textId="67E9E518" w:rsidR="00884F7E" w:rsidRPr="000D6957" w:rsidRDefault="00344798" w:rsidP="00D83F69">
      <w:pPr>
        <w:spacing w:line="360" w:lineRule="auto"/>
        <w:contextualSpacing/>
        <w:jc w:val="both"/>
        <w:rPr>
          <w:rFonts w:ascii="Times New Roman" w:hAnsi="Times New Roman" w:cs="Times New Roman"/>
          <w:color w:val="000000" w:themeColor="text1"/>
          <w:sz w:val="24"/>
          <w:szCs w:val="24"/>
        </w:rPr>
      </w:pPr>
      <w:r w:rsidRPr="000D6957">
        <w:rPr>
          <w:rFonts w:ascii="Times New Roman" w:hAnsi="Times New Roman" w:cs="Times New Roman"/>
          <w:color w:val="000000" w:themeColor="text1"/>
          <w:sz w:val="24"/>
          <w:szCs w:val="24"/>
        </w:rPr>
        <w:t>Biochar therefore in theory, based on chemical structure could be used in the steelmaking process</w:t>
      </w:r>
      <w:sdt>
        <w:sdtPr>
          <w:rPr>
            <w:rFonts w:ascii="Times New Roman" w:hAnsi="Times New Roman" w:cs="Times New Roman"/>
            <w:color w:val="000000" w:themeColor="text1"/>
            <w:sz w:val="24"/>
            <w:szCs w:val="24"/>
          </w:rPr>
          <w:id w:val="1717703522"/>
          <w:citation/>
        </w:sdtPr>
        <w:sdtEndPr/>
        <w:sdtContent>
          <w:r w:rsidR="00D94F53" w:rsidRPr="000D6957">
            <w:rPr>
              <w:rFonts w:ascii="Times New Roman" w:hAnsi="Times New Roman" w:cs="Times New Roman"/>
              <w:color w:val="000000" w:themeColor="text1"/>
              <w:sz w:val="24"/>
              <w:szCs w:val="24"/>
            </w:rPr>
            <w:fldChar w:fldCharType="begin"/>
          </w:r>
          <w:r w:rsidR="00D94F53" w:rsidRPr="000D6957">
            <w:rPr>
              <w:rFonts w:ascii="Times New Roman" w:hAnsi="Times New Roman" w:cs="Times New Roman"/>
              <w:color w:val="000000" w:themeColor="text1"/>
              <w:sz w:val="24"/>
              <w:szCs w:val="24"/>
            </w:rPr>
            <w:instrText xml:space="preserve"> CITATION Mon14 \l 2057 </w:instrText>
          </w:r>
          <w:r w:rsidR="00D94F53" w:rsidRPr="000D6957">
            <w:rPr>
              <w:rFonts w:ascii="Times New Roman" w:hAnsi="Times New Roman" w:cs="Times New Roman"/>
              <w:color w:val="000000" w:themeColor="text1"/>
              <w:sz w:val="24"/>
              <w:szCs w:val="24"/>
            </w:rPr>
            <w:fldChar w:fldCharType="separate"/>
          </w:r>
          <w:r w:rsidR="002E4BDA" w:rsidRPr="000D6957">
            <w:rPr>
              <w:rFonts w:ascii="Times New Roman" w:hAnsi="Times New Roman" w:cs="Times New Roman"/>
              <w:noProof/>
              <w:color w:val="000000" w:themeColor="text1"/>
              <w:sz w:val="24"/>
              <w:szCs w:val="24"/>
            </w:rPr>
            <w:t xml:space="preserve"> (Montiano, et al., 2014)</w:t>
          </w:r>
          <w:r w:rsidR="00D94F53" w:rsidRPr="000D6957">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817691095"/>
          <w:citation/>
        </w:sdtPr>
        <w:sdtEndPr/>
        <w:sdtContent>
          <w:r w:rsidR="00D94F53" w:rsidRPr="000D6957">
            <w:rPr>
              <w:rFonts w:ascii="Times New Roman" w:hAnsi="Times New Roman" w:cs="Times New Roman"/>
              <w:color w:val="000000" w:themeColor="text1"/>
              <w:sz w:val="24"/>
              <w:szCs w:val="24"/>
            </w:rPr>
            <w:fldChar w:fldCharType="begin"/>
          </w:r>
          <w:r w:rsidR="00D94F53" w:rsidRPr="000D6957">
            <w:rPr>
              <w:rFonts w:ascii="Times New Roman" w:hAnsi="Times New Roman" w:cs="Times New Roman"/>
              <w:color w:val="000000" w:themeColor="text1"/>
              <w:sz w:val="24"/>
              <w:szCs w:val="24"/>
            </w:rPr>
            <w:instrText xml:space="preserve"> CITATION Van08 \l 2057 </w:instrText>
          </w:r>
          <w:r w:rsidR="00D94F53" w:rsidRPr="000D6957">
            <w:rPr>
              <w:rFonts w:ascii="Times New Roman" w:hAnsi="Times New Roman" w:cs="Times New Roman"/>
              <w:color w:val="000000" w:themeColor="text1"/>
              <w:sz w:val="24"/>
              <w:szCs w:val="24"/>
            </w:rPr>
            <w:fldChar w:fldCharType="separate"/>
          </w:r>
          <w:r w:rsidR="002E4BDA" w:rsidRPr="000D6957">
            <w:rPr>
              <w:rFonts w:ascii="Times New Roman" w:hAnsi="Times New Roman" w:cs="Times New Roman"/>
              <w:noProof/>
              <w:color w:val="000000" w:themeColor="text1"/>
              <w:sz w:val="24"/>
              <w:szCs w:val="24"/>
            </w:rPr>
            <w:t xml:space="preserve"> (Van-Loo &amp; Koppejan, 2008)</w:t>
          </w:r>
          <w:r w:rsidR="00D94F53" w:rsidRPr="000D6957">
            <w:rPr>
              <w:rFonts w:ascii="Times New Roman" w:hAnsi="Times New Roman" w:cs="Times New Roman"/>
              <w:color w:val="000000" w:themeColor="text1"/>
              <w:sz w:val="24"/>
              <w:szCs w:val="24"/>
            </w:rPr>
            <w:fldChar w:fldCharType="end"/>
          </w:r>
        </w:sdtContent>
      </w:sdt>
      <w:r w:rsidRPr="000D6957">
        <w:rPr>
          <w:rFonts w:ascii="Times New Roman" w:hAnsi="Times New Roman" w:cs="Times New Roman"/>
          <w:color w:val="000000" w:themeColor="text1"/>
          <w:sz w:val="24"/>
          <w:szCs w:val="24"/>
        </w:rPr>
        <w:t>. The majority of studies suggest that biomass can be added in the blast furnace either by the process of pulverized coal injection (PCI) or in blends with metallurgical coke</w:t>
      </w:r>
      <w:sdt>
        <w:sdtPr>
          <w:rPr>
            <w:rFonts w:ascii="Times New Roman" w:hAnsi="Times New Roman" w:cs="Times New Roman"/>
            <w:color w:val="000000" w:themeColor="text1"/>
            <w:sz w:val="24"/>
            <w:szCs w:val="24"/>
          </w:rPr>
          <w:id w:val="-2084748096"/>
          <w:citation/>
        </w:sdtPr>
        <w:sdtEndPr/>
        <w:sdtContent>
          <w:r w:rsidR="00AB65ED" w:rsidRPr="000D6957">
            <w:rPr>
              <w:rFonts w:ascii="Times New Roman" w:hAnsi="Times New Roman" w:cs="Times New Roman"/>
              <w:color w:val="000000" w:themeColor="text1"/>
              <w:sz w:val="24"/>
              <w:szCs w:val="24"/>
            </w:rPr>
            <w:fldChar w:fldCharType="begin"/>
          </w:r>
          <w:r w:rsidR="00AB65ED" w:rsidRPr="000D6957">
            <w:rPr>
              <w:rFonts w:ascii="Times New Roman" w:hAnsi="Times New Roman" w:cs="Times New Roman"/>
              <w:color w:val="000000" w:themeColor="text1"/>
              <w:sz w:val="24"/>
              <w:szCs w:val="24"/>
            </w:rPr>
            <w:instrText xml:space="preserve"> CITATION NgK11 \l 2057 </w:instrText>
          </w:r>
          <w:r w:rsidR="00AB65ED" w:rsidRPr="000D6957">
            <w:rPr>
              <w:rFonts w:ascii="Times New Roman" w:hAnsi="Times New Roman" w:cs="Times New Roman"/>
              <w:color w:val="000000" w:themeColor="text1"/>
              <w:sz w:val="24"/>
              <w:szCs w:val="24"/>
            </w:rPr>
            <w:fldChar w:fldCharType="separate"/>
          </w:r>
          <w:r w:rsidR="002E4BDA" w:rsidRPr="000D6957">
            <w:rPr>
              <w:rFonts w:ascii="Times New Roman" w:hAnsi="Times New Roman" w:cs="Times New Roman"/>
              <w:noProof/>
              <w:color w:val="000000" w:themeColor="text1"/>
              <w:sz w:val="24"/>
              <w:szCs w:val="24"/>
            </w:rPr>
            <w:t xml:space="preserve"> (Ng, et al., 2011)</w:t>
          </w:r>
          <w:r w:rsidR="00AB65ED" w:rsidRPr="000D6957">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977995441"/>
          <w:citation/>
        </w:sdtPr>
        <w:sdtEndPr/>
        <w:sdtContent>
          <w:r w:rsidR="00AB65ED" w:rsidRPr="000D6957">
            <w:rPr>
              <w:rFonts w:ascii="Times New Roman" w:hAnsi="Times New Roman" w:cs="Times New Roman"/>
              <w:color w:val="000000" w:themeColor="text1"/>
              <w:sz w:val="24"/>
              <w:szCs w:val="24"/>
            </w:rPr>
            <w:fldChar w:fldCharType="begin"/>
          </w:r>
          <w:r w:rsidR="00AB65ED" w:rsidRPr="000D6957">
            <w:rPr>
              <w:rFonts w:ascii="Times New Roman" w:hAnsi="Times New Roman" w:cs="Times New Roman"/>
              <w:color w:val="000000" w:themeColor="text1"/>
              <w:sz w:val="24"/>
              <w:szCs w:val="24"/>
            </w:rPr>
            <w:instrText xml:space="preserve"> CITATION Tam15 \l 2057 </w:instrText>
          </w:r>
          <w:r w:rsidR="00AB65ED" w:rsidRPr="000D6957">
            <w:rPr>
              <w:rFonts w:ascii="Times New Roman" w:hAnsi="Times New Roman" w:cs="Times New Roman"/>
              <w:color w:val="000000" w:themeColor="text1"/>
              <w:sz w:val="24"/>
              <w:szCs w:val="24"/>
            </w:rPr>
            <w:fldChar w:fldCharType="separate"/>
          </w:r>
          <w:r w:rsidR="002E4BDA" w:rsidRPr="000D6957">
            <w:rPr>
              <w:rFonts w:ascii="Times New Roman" w:hAnsi="Times New Roman" w:cs="Times New Roman"/>
              <w:noProof/>
              <w:color w:val="000000" w:themeColor="text1"/>
              <w:sz w:val="24"/>
              <w:szCs w:val="24"/>
            </w:rPr>
            <w:t xml:space="preserve"> (Tamez, 2015)</w:t>
          </w:r>
          <w:r w:rsidR="00AB65ED" w:rsidRPr="000D6957">
            <w:rPr>
              <w:rFonts w:ascii="Times New Roman" w:hAnsi="Times New Roman" w:cs="Times New Roman"/>
              <w:color w:val="000000" w:themeColor="text1"/>
              <w:sz w:val="24"/>
              <w:szCs w:val="24"/>
            </w:rPr>
            <w:fldChar w:fldCharType="end"/>
          </w:r>
        </w:sdtContent>
      </w:sdt>
      <w:r w:rsidR="00D84A23" w:rsidRPr="000D6957">
        <w:rPr>
          <w:rFonts w:ascii="Times New Roman" w:hAnsi="Times New Roman" w:cs="Times New Roman"/>
          <w:color w:val="000000" w:themeColor="text1"/>
          <w:sz w:val="24"/>
          <w:szCs w:val="24"/>
        </w:rPr>
        <w:t>.</w:t>
      </w:r>
    </w:p>
    <w:p w14:paraId="7F809641" w14:textId="77777777" w:rsidR="00884F7E" w:rsidRPr="00884F7E" w:rsidRDefault="00884F7E" w:rsidP="00D83F69">
      <w:pPr>
        <w:spacing w:line="360" w:lineRule="auto"/>
        <w:contextualSpacing/>
        <w:jc w:val="both"/>
        <w:rPr>
          <w:rFonts w:ascii="Times New Roman" w:hAnsi="Times New Roman" w:cs="Times New Roman"/>
          <w:color w:val="000000" w:themeColor="text1"/>
          <w:sz w:val="24"/>
          <w:szCs w:val="24"/>
        </w:rPr>
      </w:pPr>
    </w:p>
    <w:p w14:paraId="51B718B6" w14:textId="148774F7" w:rsidR="002D0483" w:rsidRPr="00884F7E" w:rsidRDefault="002D0483" w:rsidP="00884F7E">
      <w:pPr>
        <w:spacing w:line="360" w:lineRule="auto"/>
        <w:rPr>
          <w:rFonts w:ascii="Times New Roman" w:hAnsi="Times New Roman" w:cs="Times New Roman"/>
          <w:bCs/>
          <w:sz w:val="24"/>
          <w:szCs w:val="24"/>
        </w:rPr>
      </w:pPr>
      <w:r w:rsidRPr="00884F7E">
        <w:rPr>
          <w:rStyle w:val="Strong"/>
          <w:rFonts w:ascii="Times New Roman" w:hAnsi="Times New Roman" w:cs="Times New Roman"/>
          <w:b w:val="0"/>
          <w:sz w:val="24"/>
          <w:szCs w:val="24"/>
        </w:rPr>
        <w:lastRenderedPageBreak/>
        <w:t xml:space="preserve">Over the past few decades the investigation of biomass suitability in the steel industry, in particular the blast furnace have been investigated. Partial or full substitution of pulverised coal with biomass to be blown into the furnace via the tuyeres was studied. The hope was that this would increase production </w:t>
      </w:r>
      <w:r w:rsidR="000D6957">
        <w:rPr>
          <w:rStyle w:val="Strong"/>
          <w:rFonts w:ascii="Times New Roman" w:hAnsi="Times New Roman" w:cs="Times New Roman"/>
          <w:b w:val="0"/>
          <w:sz w:val="24"/>
          <w:szCs w:val="24"/>
        </w:rPr>
        <w:t>r</w:t>
      </w:r>
      <w:r w:rsidRPr="00884F7E">
        <w:rPr>
          <w:rStyle w:val="Strong"/>
          <w:rFonts w:ascii="Times New Roman" w:hAnsi="Times New Roman" w:cs="Times New Roman"/>
          <w:b w:val="0"/>
          <w:sz w:val="24"/>
          <w:szCs w:val="24"/>
        </w:rPr>
        <w:t>ate whilst reducing production cost due to cheaper input ingredients.</w:t>
      </w:r>
    </w:p>
    <w:p w14:paraId="21F92C01" w14:textId="4AF1B916" w:rsidR="00344798" w:rsidRPr="00B036F6" w:rsidRDefault="00344798" w:rsidP="00D83F69">
      <w:pPr>
        <w:spacing w:line="360" w:lineRule="auto"/>
        <w:contextualSpacing/>
        <w:jc w:val="both"/>
        <w:rPr>
          <w:rFonts w:ascii="Times New Roman" w:hAnsi="Times New Roman" w:cs="Times New Roman"/>
          <w:color w:val="000000" w:themeColor="text1"/>
          <w:sz w:val="24"/>
          <w:szCs w:val="24"/>
          <w:bdr w:val="nil"/>
          <w:lang w:eastAsia="en-GB"/>
        </w:rPr>
      </w:pPr>
      <w:r w:rsidRPr="00B036F6">
        <w:rPr>
          <w:rFonts w:ascii="Times New Roman" w:hAnsi="Times New Roman" w:cs="Times New Roman"/>
          <w:color w:val="000000" w:themeColor="text1"/>
          <w:sz w:val="24"/>
          <w:szCs w:val="24"/>
          <w:bdr w:val="nil"/>
          <w:lang w:eastAsia="en-GB"/>
        </w:rPr>
        <w:t xml:space="preserve">The reduction of </w:t>
      </w:r>
      <w:r w:rsidR="00736603" w:rsidRPr="00B036F6">
        <w:rPr>
          <w:rFonts w:ascii="Times New Roman" w:hAnsi="Times New Roman" w:cs="Times New Roman"/>
          <w:color w:val="000000" w:themeColor="text1"/>
          <w:sz w:val="24"/>
          <w:szCs w:val="24"/>
          <w:bdr w:val="nil"/>
          <w:lang w:eastAsia="en-GB"/>
        </w:rPr>
        <w:t>p</w:t>
      </w:r>
      <w:r w:rsidRPr="00B036F6">
        <w:rPr>
          <w:rFonts w:ascii="Times New Roman" w:hAnsi="Times New Roman" w:cs="Times New Roman"/>
          <w:color w:val="000000" w:themeColor="text1"/>
          <w:sz w:val="24"/>
          <w:szCs w:val="24"/>
          <w:bdr w:val="nil"/>
          <w:lang w:eastAsia="en-GB"/>
        </w:rPr>
        <w:t>ulverised coal</w:t>
      </w:r>
      <w:r w:rsidR="00F5774C" w:rsidRPr="00B036F6">
        <w:rPr>
          <w:rFonts w:ascii="Times New Roman" w:hAnsi="Times New Roman" w:cs="Times New Roman"/>
          <w:color w:val="000000" w:themeColor="text1"/>
          <w:sz w:val="24"/>
          <w:szCs w:val="24"/>
          <w:bdr w:val="nil"/>
          <w:lang w:eastAsia="en-GB"/>
        </w:rPr>
        <w:t xml:space="preserve"> (PC)</w:t>
      </w:r>
      <w:r w:rsidRPr="00B036F6">
        <w:rPr>
          <w:rFonts w:ascii="Times New Roman" w:hAnsi="Times New Roman" w:cs="Times New Roman"/>
          <w:color w:val="000000" w:themeColor="text1"/>
          <w:sz w:val="24"/>
          <w:szCs w:val="24"/>
          <w:bdr w:val="nil"/>
          <w:lang w:eastAsia="en-GB"/>
        </w:rPr>
        <w:t xml:space="preserve"> or other injectants blasted through the tuyeres and into the raceway by means of a lance have been heavily researched in the past. The typical injection rate varies from 100-200kg/t-HM or approximately 20-40% of the total fuel usage. It is important that the injectant fuel burns in the high voidage raceway region. This is so that minimum amount of remnant solid enters the packed cake or ore layers found higher in the furnace. The fine powders of the injectant fuel decreases gas permeability if not burnt in the raceway region, and consequently can lead to a BF productivity reduction. </w:t>
      </w:r>
    </w:p>
    <w:p w14:paraId="6F19E3FF" w14:textId="5BA7A342" w:rsidR="00344798" w:rsidRPr="00B036F6" w:rsidRDefault="00344798" w:rsidP="00D83F69">
      <w:pPr>
        <w:spacing w:line="360" w:lineRule="auto"/>
        <w:contextualSpacing/>
        <w:jc w:val="both"/>
        <w:rPr>
          <w:rFonts w:ascii="Times New Roman" w:hAnsi="Times New Roman" w:cs="Times New Roman"/>
          <w:color w:val="000000" w:themeColor="text1"/>
          <w:sz w:val="24"/>
          <w:szCs w:val="24"/>
          <w:bdr w:val="nil"/>
          <w:lang w:eastAsia="en-GB"/>
        </w:rPr>
      </w:pPr>
      <w:r w:rsidRPr="00B036F6">
        <w:rPr>
          <w:rFonts w:ascii="Times New Roman" w:hAnsi="Times New Roman" w:cs="Times New Roman"/>
          <w:color w:val="000000" w:themeColor="text1"/>
          <w:sz w:val="24"/>
          <w:szCs w:val="24"/>
          <w:bdr w:val="nil"/>
          <w:lang w:eastAsia="en-GB"/>
        </w:rPr>
        <w:t xml:space="preserve">Norgate (2009) assessed whether charcoal could be utilised in the blast furnace, with three options being proposed. These options were; biofuel partially replacing top coke, blending biomass during coke making to produce bio coke and biofuel to either fully or partially replace pulverised coal through injection (Charcoal). The </w:t>
      </w:r>
      <w:r w:rsidR="00A71749" w:rsidRPr="00B036F6">
        <w:rPr>
          <w:rFonts w:ascii="Times New Roman" w:hAnsi="Times New Roman" w:cs="Times New Roman"/>
          <w:color w:val="000000" w:themeColor="text1"/>
          <w:sz w:val="24"/>
          <w:szCs w:val="24"/>
          <w:bdr w:val="nil"/>
          <w:lang w:eastAsia="en-GB"/>
        </w:rPr>
        <w:t>studies of charcoal being used into the BF from the three options have</w:t>
      </w:r>
      <w:r w:rsidRPr="00B036F6">
        <w:rPr>
          <w:rFonts w:ascii="Times New Roman" w:hAnsi="Times New Roman" w:cs="Times New Roman"/>
          <w:color w:val="000000" w:themeColor="text1"/>
          <w:sz w:val="24"/>
          <w:szCs w:val="24"/>
          <w:bdr w:val="nil"/>
          <w:lang w:eastAsia="en-GB"/>
        </w:rPr>
        <w:t xml:space="preserve"> been investigated throughout the world</w:t>
      </w:r>
      <w:sdt>
        <w:sdtPr>
          <w:rPr>
            <w:rFonts w:ascii="Times New Roman" w:hAnsi="Times New Roman" w:cs="Times New Roman"/>
            <w:color w:val="000000" w:themeColor="text1"/>
            <w:sz w:val="24"/>
            <w:szCs w:val="24"/>
            <w:bdr w:val="nil"/>
            <w:lang w:eastAsia="en-GB"/>
          </w:rPr>
          <w:id w:val="335733459"/>
          <w:citation/>
        </w:sdtPr>
        <w:sdtEndPr/>
        <w:sdtContent>
          <w:r w:rsidR="0027264B" w:rsidRPr="00B036F6">
            <w:rPr>
              <w:rFonts w:ascii="Times New Roman" w:hAnsi="Times New Roman" w:cs="Times New Roman"/>
              <w:color w:val="000000" w:themeColor="text1"/>
              <w:sz w:val="24"/>
              <w:szCs w:val="24"/>
              <w:bdr w:val="nil"/>
              <w:lang w:eastAsia="en-GB"/>
            </w:rPr>
            <w:fldChar w:fldCharType="begin"/>
          </w:r>
          <w:r w:rsidR="0027264B" w:rsidRPr="00B036F6">
            <w:rPr>
              <w:rFonts w:ascii="Times New Roman" w:hAnsi="Times New Roman" w:cs="Times New Roman"/>
              <w:color w:val="000000" w:themeColor="text1"/>
              <w:sz w:val="24"/>
              <w:szCs w:val="24"/>
              <w:bdr w:val="nil"/>
              <w:lang w:eastAsia="en-GB"/>
            </w:rPr>
            <w:instrText xml:space="preserve"> CITATION Hel09 \l 2057 </w:instrText>
          </w:r>
          <w:r w:rsidR="0027264B" w:rsidRPr="00B036F6">
            <w:rPr>
              <w:rFonts w:ascii="Times New Roman" w:hAnsi="Times New Roman" w:cs="Times New Roman"/>
              <w:color w:val="000000" w:themeColor="text1"/>
              <w:sz w:val="24"/>
              <w:szCs w:val="24"/>
              <w:bdr w:val="nil"/>
              <w:lang w:eastAsia="en-GB"/>
            </w:rPr>
            <w:fldChar w:fldCharType="separate"/>
          </w:r>
          <w:r w:rsidR="002E4BDA">
            <w:rPr>
              <w:rFonts w:ascii="Times New Roman" w:hAnsi="Times New Roman" w:cs="Times New Roman"/>
              <w:noProof/>
              <w:color w:val="000000" w:themeColor="text1"/>
              <w:sz w:val="24"/>
              <w:szCs w:val="24"/>
              <w:bdr w:val="nil"/>
              <w:lang w:eastAsia="en-GB"/>
            </w:rPr>
            <w:t xml:space="preserve"> </w:t>
          </w:r>
          <w:r w:rsidR="002E4BDA" w:rsidRPr="008D3758">
            <w:rPr>
              <w:rFonts w:ascii="Times New Roman" w:hAnsi="Times New Roman" w:cs="Times New Roman"/>
              <w:noProof/>
              <w:color w:val="000000" w:themeColor="text1"/>
              <w:sz w:val="24"/>
              <w:szCs w:val="24"/>
              <w:bdr w:val="nil"/>
              <w:lang w:eastAsia="en-GB"/>
            </w:rPr>
            <w:t>(Helle, et al., 2009)</w:t>
          </w:r>
          <w:r w:rsidR="0027264B" w:rsidRPr="00B036F6">
            <w:rPr>
              <w:rFonts w:ascii="Times New Roman" w:hAnsi="Times New Roman" w:cs="Times New Roman"/>
              <w:color w:val="000000" w:themeColor="text1"/>
              <w:sz w:val="24"/>
              <w:szCs w:val="24"/>
              <w:bdr w:val="nil"/>
              <w:lang w:eastAsia="en-GB"/>
            </w:rPr>
            <w:fldChar w:fldCharType="end"/>
          </w:r>
        </w:sdtContent>
      </w:sdt>
      <w:sdt>
        <w:sdtPr>
          <w:rPr>
            <w:rFonts w:ascii="Times New Roman" w:hAnsi="Times New Roman" w:cs="Times New Roman"/>
            <w:color w:val="000000" w:themeColor="text1"/>
            <w:sz w:val="24"/>
            <w:szCs w:val="24"/>
            <w:bdr w:val="nil"/>
            <w:lang w:eastAsia="en-GB"/>
          </w:rPr>
          <w:id w:val="1699433518"/>
          <w:citation/>
        </w:sdtPr>
        <w:sdtEndPr/>
        <w:sdtContent>
          <w:r w:rsidR="0027264B" w:rsidRPr="00B036F6">
            <w:rPr>
              <w:rFonts w:ascii="Times New Roman" w:hAnsi="Times New Roman" w:cs="Times New Roman"/>
              <w:color w:val="000000" w:themeColor="text1"/>
              <w:sz w:val="24"/>
              <w:szCs w:val="24"/>
              <w:bdr w:val="nil"/>
              <w:lang w:eastAsia="en-GB"/>
            </w:rPr>
            <w:fldChar w:fldCharType="begin"/>
          </w:r>
          <w:r w:rsidR="0027264B" w:rsidRPr="00B036F6">
            <w:rPr>
              <w:rFonts w:ascii="Times New Roman" w:hAnsi="Times New Roman" w:cs="Times New Roman"/>
              <w:color w:val="000000" w:themeColor="text1"/>
              <w:sz w:val="24"/>
              <w:szCs w:val="24"/>
              <w:bdr w:val="nil"/>
              <w:lang w:eastAsia="en-GB"/>
            </w:rPr>
            <w:instrText xml:space="preserve"> CITATION Hel10 \l 2057 </w:instrText>
          </w:r>
          <w:r w:rsidR="0027264B" w:rsidRPr="00B036F6">
            <w:rPr>
              <w:rFonts w:ascii="Times New Roman" w:hAnsi="Times New Roman" w:cs="Times New Roman"/>
              <w:color w:val="000000" w:themeColor="text1"/>
              <w:sz w:val="24"/>
              <w:szCs w:val="24"/>
              <w:bdr w:val="nil"/>
              <w:lang w:eastAsia="en-GB"/>
            </w:rPr>
            <w:fldChar w:fldCharType="separate"/>
          </w:r>
          <w:r w:rsidR="002E4BDA">
            <w:rPr>
              <w:rFonts w:ascii="Times New Roman" w:hAnsi="Times New Roman" w:cs="Times New Roman"/>
              <w:noProof/>
              <w:color w:val="000000" w:themeColor="text1"/>
              <w:sz w:val="24"/>
              <w:szCs w:val="24"/>
              <w:bdr w:val="nil"/>
              <w:lang w:eastAsia="en-GB"/>
            </w:rPr>
            <w:t xml:space="preserve"> </w:t>
          </w:r>
          <w:r w:rsidR="002E4BDA" w:rsidRPr="008D3758">
            <w:rPr>
              <w:rFonts w:ascii="Times New Roman" w:hAnsi="Times New Roman" w:cs="Times New Roman"/>
              <w:noProof/>
              <w:color w:val="000000" w:themeColor="text1"/>
              <w:sz w:val="24"/>
              <w:szCs w:val="24"/>
              <w:bdr w:val="nil"/>
              <w:lang w:eastAsia="en-GB"/>
            </w:rPr>
            <w:t>(Helle, et al., 2010)</w:t>
          </w:r>
          <w:r w:rsidR="0027264B" w:rsidRPr="00B036F6">
            <w:rPr>
              <w:rFonts w:ascii="Times New Roman" w:hAnsi="Times New Roman" w:cs="Times New Roman"/>
              <w:color w:val="000000" w:themeColor="text1"/>
              <w:sz w:val="24"/>
              <w:szCs w:val="24"/>
              <w:bdr w:val="nil"/>
              <w:lang w:eastAsia="en-GB"/>
            </w:rPr>
            <w:fldChar w:fldCharType="end"/>
          </w:r>
        </w:sdtContent>
      </w:sdt>
      <w:r w:rsidRPr="00B036F6">
        <w:rPr>
          <w:rFonts w:ascii="Times New Roman" w:hAnsi="Times New Roman" w:cs="Times New Roman"/>
          <w:color w:val="000000" w:themeColor="text1"/>
          <w:sz w:val="24"/>
          <w:szCs w:val="24"/>
          <w:bdr w:val="nil"/>
          <w:lang w:eastAsia="en-GB"/>
        </w:rPr>
        <w:t xml:space="preserve"> </w:t>
      </w:r>
      <w:sdt>
        <w:sdtPr>
          <w:rPr>
            <w:rFonts w:ascii="Times New Roman" w:hAnsi="Times New Roman" w:cs="Times New Roman"/>
            <w:color w:val="000000" w:themeColor="text1"/>
            <w:sz w:val="24"/>
            <w:szCs w:val="24"/>
            <w:bdr w:val="nil"/>
            <w:lang w:eastAsia="en-GB"/>
          </w:rPr>
          <w:id w:val="1426930580"/>
          <w:citation/>
        </w:sdtPr>
        <w:sdtEndPr/>
        <w:sdtContent>
          <w:r w:rsidR="00324908" w:rsidRPr="00B036F6">
            <w:rPr>
              <w:rFonts w:ascii="Times New Roman" w:hAnsi="Times New Roman" w:cs="Times New Roman"/>
              <w:color w:val="000000" w:themeColor="text1"/>
              <w:sz w:val="24"/>
              <w:szCs w:val="24"/>
              <w:bdr w:val="nil"/>
              <w:lang w:eastAsia="en-GB"/>
            </w:rPr>
            <w:fldChar w:fldCharType="begin"/>
          </w:r>
          <w:r w:rsidR="00324908" w:rsidRPr="00B036F6">
            <w:rPr>
              <w:rFonts w:ascii="Times New Roman" w:hAnsi="Times New Roman" w:cs="Times New Roman"/>
              <w:color w:val="000000" w:themeColor="text1"/>
              <w:sz w:val="24"/>
              <w:szCs w:val="24"/>
              <w:bdr w:val="nil"/>
              <w:lang w:eastAsia="en-GB"/>
            </w:rPr>
            <w:instrText xml:space="preserve"> CITATION Gup03 \l 2057 </w:instrText>
          </w:r>
          <w:r w:rsidR="00324908" w:rsidRPr="00B036F6">
            <w:rPr>
              <w:rFonts w:ascii="Times New Roman" w:hAnsi="Times New Roman" w:cs="Times New Roman"/>
              <w:color w:val="000000" w:themeColor="text1"/>
              <w:sz w:val="24"/>
              <w:szCs w:val="24"/>
              <w:bdr w:val="nil"/>
              <w:lang w:eastAsia="en-GB"/>
            </w:rPr>
            <w:fldChar w:fldCharType="separate"/>
          </w:r>
          <w:r w:rsidR="002E4BDA" w:rsidRPr="008D3758">
            <w:rPr>
              <w:rFonts w:ascii="Times New Roman" w:hAnsi="Times New Roman" w:cs="Times New Roman"/>
              <w:noProof/>
              <w:color w:val="000000" w:themeColor="text1"/>
              <w:sz w:val="24"/>
              <w:szCs w:val="24"/>
              <w:bdr w:val="nil"/>
              <w:lang w:eastAsia="en-GB"/>
            </w:rPr>
            <w:t>(Gupta, 2003)</w:t>
          </w:r>
          <w:r w:rsidR="00324908" w:rsidRPr="00B036F6">
            <w:rPr>
              <w:rFonts w:ascii="Times New Roman" w:hAnsi="Times New Roman" w:cs="Times New Roman"/>
              <w:color w:val="000000" w:themeColor="text1"/>
              <w:sz w:val="24"/>
              <w:szCs w:val="24"/>
              <w:bdr w:val="nil"/>
              <w:lang w:eastAsia="en-GB"/>
            </w:rPr>
            <w:fldChar w:fldCharType="end"/>
          </w:r>
        </w:sdtContent>
      </w:sdt>
      <w:sdt>
        <w:sdtPr>
          <w:rPr>
            <w:rFonts w:ascii="Times New Roman" w:hAnsi="Times New Roman" w:cs="Times New Roman"/>
            <w:color w:val="000000" w:themeColor="text1"/>
            <w:sz w:val="24"/>
            <w:szCs w:val="24"/>
            <w:bdr w:val="nil"/>
            <w:lang w:eastAsia="en-GB"/>
          </w:rPr>
          <w:id w:val="-697928792"/>
          <w:citation/>
        </w:sdtPr>
        <w:sdtEndPr/>
        <w:sdtContent>
          <w:r w:rsidR="00324908" w:rsidRPr="00B036F6">
            <w:rPr>
              <w:rFonts w:ascii="Times New Roman" w:hAnsi="Times New Roman" w:cs="Times New Roman"/>
              <w:color w:val="000000" w:themeColor="text1"/>
              <w:sz w:val="24"/>
              <w:szCs w:val="24"/>
              <w:bdr w:val="nil"/>
              <w:lang w:eastAsia="en-GB"/>
            </w:rPr>
            <w:fldChar w:fldCharType="begin"/>
          </w:r>
          <w:r w:rsidR="00324908" w:rsidRPr="00B036F6">
            <w:rPr>
              <w:rFonts w:ascii="Times New Roman" w:hAnsi="Times New Roman" w:cs="Times New Roman"/>
              <w:color w:val="000000" w:themeColor="text1"/>
              <w:sz w:val="24"/>
              <w:szCs w:val="24"/>
              <w:bdr w:val="nil"/>
              <w:lang w:eastAsia="en-GB"/>
            </w:rPr>
            <w:instrText xml:space="preserve"> CITATION Suo12 \l 2057 </w:instrText>
          </w:r>
          <w:r w:rsidR="00324908" w:rsidRPr="00B036F6">
            <w:rPr>
              <w:rFonts w:ascii="Times New Roman" w:hAnsi="Times New Roman" w:cs="Times New Roman"/>
              <w:color w:val="000000" w:themeColor="text1"/>
              <w:sz w:val="24"/>
              <w:szCs w:val="24"/>
              <w:bdr w:val="nil"/>
              <w:lang w:eastAsia="en-GB"/>
            </w:rPr>
            <w:fldChar w:fldCharType="separate"/>
          </w:r>
          <w:r w:rsidR="002E4BDA">
            <w:rPr>
              <w:rFonts w:ascii="Times New Roman" w:hAnsi="Times New Roman" w:cs="Times New Roman"/>
              <w:noProof/>
              <w:color w:val="000000" w:themeColor="text1"/>
              <w:sz w:val="24"/>
              <w:szCs w:val="24"/>
              <w:bdr w:val="nil"/>
              <w:lang w:eastAsia="en-GB"/>
            </w:rPr>
            <w:t xml:space="preserve"> </w:t>
          </w:r>
          <w:r w:rsidR="002E4BDA" w:rsidRPr="008D3758">
            <w:rPr>
              <w:rFonts w:ascii="Times New Roman" w:hAnsi="Times New Roman" w:cs="Times New Roman"/>
              <w:noProof/>
              <w:color w:val="000000" w:themeColor="text1"/>
              <w:sz w:val="24"/>
              <w:szCs w:val="24"/>
              <w:bdr w:val="nil"/>
              <w:lang w:eastAsia="en-GB"/>
            </w:rPr>
            <w:t>(Suopajarvi &amp; Fabritius, 2012)</w:t>
          </w:r>
          <w:r w:rsidR="00324908" w:rsidRPr="00B036F6">
            <w:rPr>
              <w:rFonts w:ascii="Times New Roman" w:hAnsi="Times New Roman" w:cs="Times New Roman"/>
              <w:color w:val="000000" w:themeColor="text1"/>
              <w:sz w:val="24"/>
              <w:szCs w:val="24"/>
              <w:bdr w:val="nil"/>
              <w:lang w:eastAsia="en-GB"/>
            </w:rPr>
            <w:fldChar w:fldCharType="end"/>
          </w:r>
        </w:sdtContent>
      </w:sdt>
      <w:sdt>
        <w:sdtPr>
          <w:rPr>
            <w:rFonts w:ascii="Times New Roman" w:hAnsi="Times New Roman" w:cs="Times New Roman"/>
            <w:color w:val="000000" w:themeColor="text1"/>
            <w:sz w:val="24"/>
            <w:szCs w:val="24"/>
            <w:bdr w:val="nil"/>
            <w:lang w:eastAsia="en-GB"/>
          </w:rPr>
          <w:id w:val="-1294973892"/>
          <w:citation/>
        </w:sdtPr>
        <w:sdtEndPr/>
        <w:sdtContent>
          <w:r w:rsidR="00324908" w:rsidRPr="00B036F6">
            <w:rPr>
              <w:rFonts w:ascii="Times New Roman" w:hAnsi="Times New Roman" w:cs="Times New Roman"/>
              <w:color w:val="000000" w:themeColor="text1"/>
              <w:sz w:val="24"/>
              <w:szCs w:val="24"/>
              <w:bdr w:val="nil"/>
              <w:lang w:eastAsia="en-GB"/>
            </w:rPr>
            <w:fldChar w:fldCharType="begin"/>
          </w:r>
          <w:r w:rsidR="00324908" w:rsidRPr="00B036F6">
            <w:rPr>
              <w:rFonts w:ascii="Times New Roman" w:hAnsi="Times New Roman" w:cs="Times New Roman"/>
              <w:color w:val="000000" w:themeColor="text1"/>
              <w:sz w:val="24"/>
              <w:szCs w:val="24"/>
              <w:bdr w:val="nil"/>
              <w:lang w:eastAsia="en-GB"/>
            </w:rPr>
            <w:instrText xml:space="preserve"> CITATION Suo13 \l 2057 </w:instrText>
          </w:r>
          <w:r w:rsidR="00324908" w:rsidRPr="00B036F6">
            <w:rPr>
              <w:rFonts w:ascii="Times New Roman" w:hAnsi="Times New Roman" w:cs="Times New Roman"/>
              <w:color w:val="000000" w:themeColor="text1"/>
              <w:sz w:val="24"/>
              <w:szCs w:val="24"/>
              <w:bdr w:val="nil"/>
              <w:lang w:eastAsia="en-GB"/>
            </w:rPr>
            <w:fldChar w:fldCharType="separate"/>
          </w:r>
          <w:r w:rsidR="002E4BDA">
            <w:rPr>
              <w:rFonts w:ascii="Times New Roman" w:hAnsi="Times New Roman" w:cs="Times New Roman"/>
              <w:noProof/>
              <w:color w:val="000000" w:themeColor="text1"/>
              <w:sz w:val="24"/>
              <w:szCs w:val="24"/>
              <w:bdr w:val="nil"/>
              <w:lang w:eastAsia="en-GB"/>
            </w:rPr>
            <w:t xml:space="preserve"> </w:t>
          </w:r>
          <w:r w:rsidR="002E4BDA" w:rsidRPr="008D3758">
            <w:rPr>
              <w:rFonts w:ascii="Times New Roman" w:hAnsi="Times New Roman" w:cs="Times New Roman"/>
              <w:noProof/>
              <w:color w:val="000000" w:themeColor="text1"/>
              <w:sz w:val="24"/>
              <w:szCs w:val="24"/>
              <w:bdr w:val="nil"/>
              <w:lang w:eastAsia="en-GB"/>
            </w:rPr>
            <w:t>(Suopajarvi &amp; Fabritius , 2013)</w:t>
          </w:r>
          <w:r w:rsidR="00324908" w:rsidRPr="00B036F6">
            <w:rPr>
              <w:rFonts w:ascii="Times New Roman" w:hAnsi="Times New Roman" w:cs="Times New Roman"/>
              <w:color w:val="000000" w:themeColor="text1"/>
              <w:sz w:val="24"/>
              <w:szCs w:val="24"/>
              <w:bdr w:val="nil"/>
              <w:lang w:eastAsia="en-GB"/>
            </w:rPr>
            <w:fldChar w:fldCharType="end"/>
          </w:r>
        </w:sdtContent>
      </w:sdt>
      <w:r w:rsidRPr="00B036F6">
        <w:rPr>
          <w:rFonts w:ascii="Times New Roman" w:hAnsi="Times New Roman" w:cs="Times New Roman"/>
          <w:color w:val="000000" w:themeColor="text1"/>
          <w:sz w:val="24"/>
          <w:szCs w:val="24"/>
          <w:bdr w:val="nil"/>
          <w:lang w:eastAsia="en-GB"/>
        </w:rPr>
        <w:t xml:space="preserve"> </w:t>
      </w:r>
      <w:sdt>
        <w:sdtPr>
          <w:rPr>
            <w:rFonts w:ascii="Times New Roman" w:hAnsi="Times New Roman" w:cs="Times New Roman"/>
            <w:color w:val="000000" w:themeColor="text1"/>
            <w:sz w:val="24"/>
            <w:szCs w:val="24"/>
            <w:bdr w:val="nil"/>
            <w:lang w:eastAsia="en-GB"/>
          </w:rPr>
          <w:id w:val="-2130303924"/>
          <w:citation/>
        </w:sdtPr>
        <w:sdtEndPr/>
        <w:sdtContent>
          <w:r w:rsidR="00A71749" w:rsidRPr="00B036F6">
            <w:rPr>
              <w:rFonts w:ascii="Times New Roman" w:hAnsi="Times New Roman" w:cs="Times New Roman"/>
              <w:color w:val="000000" w:themeColor="text1"/>
              <w:sz w:val="24"/>
              <w:szCs w:val="24"/>
              <w:bdr w:val="nil"/>
              <w:lang w:eastAsia="en-GB"/>
            </w:rPr>
            <w:fldChar w:fldCharType="begin"/>
          </w:r>
          <w:r w:rsidR="00A71749" w:rsidRPr="00B036F6">
            <w:rPr>
              <w:rFonts w:ascii="Times New Roman" w:hAnsi="Times New Roman" w:cs="Times New Roman"/>
              <w:color w:val="000000" w:themeColor="text1"/>
              <w:sz w:val="24"/>
              <w:szCs w:val="24"/>
              <w:bdr w:val="nil"/>
              <w:lang w:eastAsia="en-GB"/>
            </w:rPr>
            <w:instrText xml:space="preserve"> CITATION Mat07 \l 2057 </w:instrText>
          </w:r>
          <w:r w:rsidR="00A71749" w:rsidRPr="00B036F6">
            <w:rPr>
              <w:rFonts w:ascii="Times New Roman" w:hAnsi="Times New Roman" w:cs="Times New Roman"/>
              <w:color w:val="000000" w:themeColor="text1"/>
              <w:sz w:val="24"/>
              <w:szCs w:val="24"/>
              <w:bdr w:val="nil"/>
              <w:lang w:eastAsia="en-GB"/>
            </w:rPr>
            <w:fldChar w:fldCharType="separate"/>
          </w:r>
          <w:r w:rsidR="002E4BDA" w:rsidRPr="008D3758">
            <w:rPr>
              <w:rFonts w:ascii="Times New Roman" w:hAnsi="Times New Roman" w:cs="Times New Roman"/>
              <w:noProof/>
              <w:color w:val="000000" w:themeColor="text1"/>
              <w:sz w:val="24"/>
              <w:szCs w:val="24"/>
              <w:bdr w:val="nil"/>
              <w:lang w:eastAsia="en-GB"/>
            </w:rPr>
            <w:t>(Mathieson, 2007)</w:t>
          </w:r>
          <w:r w:rsidR="00A71749" w:rsidRPr="00B036F6">
            <w:rPr>
              <w:rFonts w:ascii="Times New Roman" w:hAnsi="Times New Roman" w:cs="Times New Roman"/>
              <w:color w:val="000000" w:themeColor="text1"/>
              <w:sz w:val="24"/>
              <w:szCs w:val="24"/>
              <w:bdr w:val="nil"/>
              <w:lang w:eastAsia="en-GB"/>
            </w:rPr>
            <w:fldChar w:fldCharType="end"/>
          </w:r>
        </w:sdtContent>
      </w:sdt>
    </w:p>
    <w:p w14:paraId="4F4CB256" w14:textId="77777777" w:rsidR="00344798" w:rsidRPr="00B036F6" w:rsidRDefault="00344798" w:rsidP="00D83F69">
      <w:pPr>
        <w:spacing w:line="360" w:lineRule="auto"/>
        <w:contextualSpacing/>
        <w:jc w:val="both"/>
        <w:rPr>
          <w:rFonts w:ascii="Times New Roman" w:hAnsi="Times New Roman" w:cs="Times New Roman"/>
          <w:color w:val="000000" w:themeColor="text1"/>
          <w:sz w:val="24"/>
          <w:szCs w:val="24"/>
          <w:bdr w:val="nil"/>
          <w:lang w:eastAsia="en-GB"/>
        </w:rPr>
      </w:pPr>
      <w:r w:rsidRPr="00B036F6">
        <w:rPr>
          <w:rFonts w:ascii="Times New Roman" w:hAnsi="Times New Roman" w:cs="Times New Roman"/>
          <w:color w:val="000000" w:themeColor="text1"/>
          <w:sz w:val="24"/>
          <w:szCs w:val="24"/>
          <w:bdr w:val="nil"/>
          <w:lang w:eastAsia="en-GB"/>
        </w:rPr>
        <w:t>Helle (2009, 2010) conducted trials investigating partial substitution of coal with biomass in the BF tuyeres. The outcome was that the biomass had to be pre-processed via pyrolysis due to the high oxygen content and low heating value of biomass which consequently would have an impact on the BF productivity. Pyrolysis condition for biomass worked best at 250</w:t>
      </w:r>
      <w:r w:rsidRPr="00B036F6">
        <w:rPr>
          <w:rFonts w:ascii="Times New Roman" w:hAnsi="Times New Roman" w:cs="Times New Roman"/>
          <w:color w:val="000000" w:themeColor="text1"/>
          <w:sz w:val="24"/>
          <w:szCs w:val="24"/>
          <w:bdr w:val="nil"/>
          <w:vertAlign w:val="superscript"/>
          <w:lang w:eastAsia="en-GB"/>
        </w:rPr>
        <w:t>o</w:t>
      </w:r>
      <w:r w:rsidRPr="00B036F6">
        <w:rPr>
          <w:rFonts w:ascii="Times New Roman" w:hAnsi="Times New Roman" w:cs="Times New Roman"/>
          <w:color w:val="000000" w:themeColor="text1"/>
          <w:sz w:val="24"/>
          <w:szCs w:val="24"/>
          <w:bdr w:val="nil"/>
          <w:lang w:eastAsia="en-GB"/>
        </w:rPr>
        <w:t>C prior to the biomass being injected into the BF.</w:t>
      </w:r>
    </w:p>
    <w:p w14:paraId="46EF3518" w14:textId="49DFCD36" w:rsidR="000B158B" w:rsidRDefault="00344798" w:rsidP="00D83F69">
      <w:pPr>
        <w:spacing w:line="360" w:lineRule="auto"/>
        <w:contextualSpacing/>
        <w:jc w:val="both"/>
        <w:rPr>
          <w:rFonts w:ascii="Times New Roman" w:hAnsi="Times New Roman" w:cs="Times New Roman"/>
          <w:color w:val="000000" w:themeColor="text1"/>
          <w:sz w:val="24"/>
          <w:szCs w:val="24"/>
          <w:bdr w:val="nil"/>
          <w:lang w:eastAsia="en-GB"/>
        </w:rPr>
      </w:pPr>
      <w:r w:rsidRPr="00B036F6">
        <w:rPr>
          <w:rFonts w:ascii="Times New Roman" w:hAnsi="Times New Roman" w:cs="Times New Roman"/>
          <w:color w:val="000000" w:themeColor="text1"/>
          <w:sz w:val="24"/>
          <w:szCs w:val="24"/>
          <w:bdr w:val="nil"/>
          <w:lang w:eastAsia="en-GB"/>
        </w:rPr>
        <w:t>Suopajarvi (2012) carried out similar work to Helle (2009</w:t>
      </w:r>
      <w:r w:rsidR="00A71749" w:rsidRPr="00B036F6">
        <w:rPr>
          <w:rFonts w:ascii="Times New Roman" w:hAnsi="Times New Roman" w:cs="Times New Roman"/>
          <w:color w:val="000000" w:themeColor="text1"/>
          <w:sz w:val="24"/>
          <w:szCs w:val="24"/>
          <w:bdr w:val="nil"/>
          <w:lang w:eastAsia="en-GB"/>
        </w:rPr>
        <w:t>, 2010)</w:t>
      </w:r>
      <w:r w:rsidR="00EC4A6D" w:rsidRPr="00B036F6">
        <w:rPr>
          <w:rFonts w:ascii="Times New Roman" w:hAnsi="Times New Roman" w:cs="Times New Roman"/>
          <w:color w:val="000000" w:themeColor="text1"/>
          <w:sz w:val="24"/>
          <w:szCs w:val="24"/>
          <w:bdr w:val="nil"/>
          <w:lang w:eastAsia="en-GB"/>
        </w:rPr>
        <w:t>;</w:t>
      </w:r>
      <w:r w:rsidRPr="00B036F6">
        <w:rPr>
          <w:rFonts w:ascii="Times New Roman" w:hAnsi="Times New Roman" w:cs="Times New Roman"/>
          <w:color w:val="000000" w:themeColor="text1"/>
          <w:sz w:val="24"/>
          <w:szCs w:val="24"/>
          <w:bdr w:val="nil"/>
          <w:lang w:eastAsia="en-GB"/>
        </w:rPr>
        <w:t xml:space="preserve"> </w:t>
      </w:r>
      <w:r w:rsidR="001D7B07" w:rsidRPr="00B036F6">
        <w:rPr>
          <w:rFonts w:ascii="Times New Roman" w:hAnsi="Times New Roman" w:cs="Times New Roman"/>
          <w:color w:val="000000" w:themeColor="text1"/>
          <w:sz w:val="24"/>
          <w:szCs w:val="24"/>
          <w:bdr w:val="nil"/>
          <w:lang w:eastAsia="en-GB"/>
        </w:rPr>
        <w:t>however,</w:t>
      </w:r>
      <w:r w:rsidRPr="00B036F6">
        <w:rPr>
          <w:rFonts w:ascii="Times New Roman" w:hAnsi="Times New Roman" w:cs="Times New Roman"/>
          <w:color w:val="000000" w:themeColor="text1"/>
          <w:sz w:val="24"/>
          <w:szCs w:val="24"/>
          <w:bdr w:val="nil"/>
          <w:lang w:eastAsia="en-GB"/>
        </w:rPr>
        <w:t xml:space="preserve"> Suopajarvi </w:t>
      </w:r>
      <w:r w:rsidR="00A71749" w:rsidRPr="00B036F6">
        <w:rPr>
          <w:rFonts w:ascii="Times New Roman" w:hAnsi="Times New Roman" w:cs="Times New Roman"/>
          <w:color w:val="000000" w:themeColor="text1"/>
          <w:sz w:val="24"/>
          <w:szCs w:val="24"/>
          <w:bdr w:val="nil"/>
          <w:lang w:eastAsia="en-GB"/>
        </w:rPr>
        <w:t xml:space="preserve">(2012) </w:t>
      </w:r>
      <w:r w:rsidRPr="00B036F6">
        <w:rPr>
          <w:rFonts w:ascii="Times New Roman" w:hAnsi="Times New Roman" w:cs="Times New Roman"/>
          <w:color w:val="000000" w:themeColor="text1"/>
          <w:sz w:val="24"/>
          <w:szCs w:val="24"/>
          <w:bdr w:val="nil"/>
          <w:lang w:eastAsia="en-GB"/>
        </w:rPr>
        <w:t>investigated the substitution of heavy oil, which can also be fed through the tuyeres of the BF, with charcoal. The outcome of the investigation highlighted that the injection of pulverised charcoal into the BF would result in a direct CO</w:t>
      </w:r>
      <w:r w:rsidRPr="00B036F6">
        <w:rPr>
          <w:rFonts w:ascii="Times New Roman" w:hAnsi="Times New Roman" w:cs="Times New Roman"/>
          <w:color w:val="000000" w:themeColor="text1"/>
          <w:sz w:val="24"/>
          <w:szCs w:val="24"/>
          <w:bdr w:val="nil"/>
          <w:vertAlign w:val="subscript"/>
          <w:lang w:eastAsia="en-GB"/>
        </w:rPr>
        <w:t>2</w:t>
      </w:r>
      <w:r w:rsidRPr="00B036F6">
        <w:rPr>
          <w:rFonts w:ascii="Times New Roman" w:hAnsi="Times New Roman" w:cs="Times New Roman"/>
          <w:color w:val="000000" w:themeColor="text1"/>
          <w:sz w:val="24"/>
          <w:szCs w:val="24"/>
          <w:bdr w:val="nil"/>
          <w:lang w:eastAsia="en-GB"/>
        </w:rPr>
        <w:t xml:space="preserve"> emission reduction of 26% compared to the use of heavy oil. In this </w:t>
      </w:r>
      <w:r w:rsidRPr="00B036F6">
        <w:rPr>
          <w:rFonts w:ascii="Times New Roman" w:hAnsi="Times New Roman" w:cs="Times New Roman"/>
          <w:color w:val="000000" w:themeColor="text1"/>
          <w:sz w:val="24"/>
          <w:szCs w:val="24"/>
          <w:bdr w:val="nil"/>
          <w:lang w:eastAsia="en-GB"/>
        </w:rPr>
        <w:lastRenderedPageBreak/>
        <w:t>scenario, the off gases produced during pyrolysis (conversion of biomass to biochar) coupled with COG and BFG were used to generate electricity</w:t>
      </w:r>
      <w:r w:rsidR="002B6811">
        <w:rPr>
          <w:rFonts w:ascii="Times New Roman" w:hAnsi="Times New Roman" w:cs="Times New Roman"/>
          <w:color w:val="000000" w:themeColor="text1"/>
          <w:sz w:val="24"/>
          <w:szCs w:val="24"/>
          <w:bdr w:val="nil"/>
          <w:lang w:eastAsia="en-GB"/>
        </w:rPr>
        <w:t>.</w:t>
      </w:r>
    </w:p>
    <w:p w14:paraId="61D4B607" w14:textId="77777777" w:rsidR="000B158B" w:rsidRPr="00B036F6" w:rsidRDefault="000B158B" w:rsidP="000B158B">
      <w:pPr>
        <w:spacing w:line="360" w:lineRule="auto"/>
        <w:ind w:firstLine="720"/>
        <w:contextualSpacing/>
        <w:jc w:val="both"/>
        <w:rPr>
          <w:rFonts w:ascii="Times New Roman" w:hAnsi="Times New Roman" w:cs="Times New Roman"/>
          <w:color w:val="000000" w:themeColor="text1"/>
          <w:sz w:val="24"/>
          <w:szCs w:val="24"/>
          <w:bdr w:val="nil"/>
          <w:lang w:eastAsia="en-GB"/>
        </w:rPr>
      </w:pPr>
    </w:p>
    <w:p w14:paraId="744D76FD" w14:textId="77777777" w:rsidR="00344798" w:rsidRPr="00B036F6" w:rsidRDefault="00344798" w:rsidP="00384571">
      <w:pPr>
        <w:spacing w:line="360" w:lineRule="auto"/>
        <w:contextualSpacing/>
        <w:jc w:val="both"/>
        <w:rPr>
          <w:rFonts w:ascii="Times New Roman" w:hAnsi="Times New Roman" w:cs="Times New Roman"/>
          <w:color w:val="000000" w:themeColor="text1"/>
          <w:sz w:val="24"/>
          <w:szCs w:val="24"/>
          <w:bdr w:val="nil"/>
          <w:lang w:eastAsia="en-GB"/>
        </w:rPr>
      </w:pPr>
      <w:r w:rsidRPr="00B036F6">
        <w:rPr>
          <w:rFonts w:ascii="Times New Roman" w:hAnsi="Times New Roman" w:cs="Times New Roman"/>
          <w:color w:val="000000" w:themeColor="text1"/>
          <w:sz w:val="24"/>
          <w:szCs w:val="24"/>
          <w:bdr w:val="nil"/>
          <w:lang w:eastAsia="en-GB"/>
        </w:rPr>
        <w:t>Mathieson (2005) investigated the combustibility of injectant (PC) under a simulated BF raceway conditions. Mathieson (2005) discovered from the results that the injectant burnout did not improve from the following conditions:</w:t>
      </w:r>
    </w:p>
    <w:p w14:paraId="5ADACEDB" w14:textId="29D06E5B" w:rsidR="00344798" w:rsidRPr="00384571" w:rsidRDefault="00344798" w:rsidP="008D3758">
      <w:pPr>
        <w:pStyle w:val="ListParagraph"/>
        <w:numPr>
          <w:ilvl w:val="0"/>
          <w:numId w:val="14"/>
        </w:numPr>
        <w:spacing w:line="360" w:lineRule="auto"/>
        <w:ind w:left="1080"/>
        <w:jc w:val="both"/>
        <w:rPr>
          <w:rFonts w:ascii="Times New Roman" w:hAnsi="Times New Roman" w:cs="Times New Roman"/>
          <w:color w:val="000000" w:themeColor="text1"/>
          <w:sz w:val="24"/>
          <w:szCs w:val="24"/>
          <w:bdr w:val="nil"/>
          <w:lang w:eastAsia="en-GB"/>
        </w:rPr>
      </w:pPr>
      <w:r w:rsidRPr="00384571">
        <w:rPr>
          <w:rFonts w:ascii="Times New Roman" w:hAnsi="Times New Roman" w:cs="Times New Roman"/>
          <w:color w:val="000000" w:themeColor="text1"/>
          <w:sz w:val="24"/>
          <w:szCs w:val="24"/>
          <w:bdr w:val="nil"/>
          <w:lang w:eastAsia="en-GB"/>
        </w:rPr>
        <w:t>Increase blast temperature (</w:t>
      </w:r>
      <w:r w:rsidR="002B6811">
        <w:rPr>
          <w:rFonts w:ascii="Times New Roman" w:hAnsi="Times New Roman" w:cs="Times New Roman"/>
          <w:color w:val="000000" w:themeColor="text1"/>
          <w:sz w:val="24"/>
          <w:szCs w:val="24"/>
          <w:bdr w:val="nil"/>
          <w:lang w:eastAsia="en-GB"/>
        </w:rPr>
        <w:t>a</w:t>
      </w:r>
      <w:r w:rsidRPr="00384571">
        <w:rPr>
          <w:rFonts w:ascii="Times New Roman" w:hAnsi="Times New Roman" w:cs="Times New Roman"/>
          <w:color w:val="000000" w:themeColor="text1"/>
          <w:sz w:val="24"/>
          <w:szCs w:val="24"/>
          <w:bdr w:val="nil"/>
          <w:lang w:eastAsia="en-GB"/>
        </w:rPr>
        <w:t>bove 1100</w:t>
      </w:r>
      <w:r w:rsidRPr="00384571">
        <w:rPr>
          <w:rFonts w:ascii="Times New Roman" w:hAnsi="Times New Roman" w:cs="Times New Roman"/>
          <w:color w:val="000000" w:themeColor="text1"/>
          <w:sz w:val="24"/>
          <w:szCs w:val="24"/>
          <w:bdr w:val="nil"/>
          <w:vertAlign w:val="superscript"/>
          <w:lang w:eastAsia="en-GB"/>
        </w:rPr>
        <w:t>o</w:t>
      </w:r>
      <w:r w:rsidRPr="00384571">
        <w:rPr>
          <w:rFonts w:ascii="Times New Roman" w:hAnsi="Times New Roman" w:cs="Times New Roman"/>
          <w:color w:val="000000" w:themeColor="text1"/>
          <w:sz w:val="24"/>
          <w:szCs w:val="24"/>
          <w:bdr w:val="nil"/>
          <w:lang w:eastAsia="en-GB"/>
        </w:rPr>
        <w:t>C)</w:t>
      </w:r>
      <w:r w:rsidR="00F5774C" w:rsidRPr="00384571">
        <w:rPr>
          <w:rFonts w:ascii="Times New Roman" w:hAnsi="Times New Roman" w:cs="Times New Roman"/>
          <w:color w:val="000000" w:themeColor="text1"/>
          <w:sz w:val="24"/>
          <w:szCs w:val="24"/>
          <w:bdr w:val="nil"/>
          <w:lang w:eastAsia="en-GB"/>
        </w:rPr>
        <w:t>.</w:t>
      </w:r>
    </w:p>
    <w:p w14:paraId="173E86A5" w14:textId="0D766BEC" w:rsidR="00344798" w:rsidRPr="00384571" w:rsidRDefault="00344798" w:rsidP="008D3758">
      <w:pPr>
        <w:pStyle w:val="ListParagraph"/>
        <w:numPr>
          <w:ilvl w:val="0"/>
          <w:numId w:val="14"/>
        </w:numPr>
        <w:spacing w:line="360" w:lineRule="auto"/>
        <w:ind w:left="1080"/>
        <w:jc w:val="both"/>
        <w:rPr>
          <w:rFonts w:ascii="Times New Roman" w:hAnsi="Times New Roman" w:cs="Times New Roman"/>
          <w:color w:val="000000" w:themeColor="text1"/>
          <w:sz w:val="24"/>
          <w:szCs w:val="24"/>
          <w:bdr w:val="nil"/>
          <w:lang w:eastAsia="en-GB"/>
        </w:rPr>
      </w:pPr>
      <w:r w:rsidRPr="00384571">
        <w:rPr>
          <w:rFonts w:ascii="Times New Roman" w:hAnsi="Times New Roman" w:cs="Times New Roman"/>
          <w:color w:val="000000" w:themeColor="text1"/>
          <w:sz w:val="24"/>
          <w:szCs w:val="24"/>
          <w:bdr w:val="nil"/>
          <w:lang w:eastAsia="en-GB"/>
        </w:rPr>
        <w:t>Decreased injection rate</w:t>
      </w:r>
      <w:r w:rsidR="00F5774C" w:rsidRPr="00384571">
        <w:rPr>
          <w:rFonts w:ascii="Times New Roman" w:hAnsi="Times New Roman" w:cs="Times New Roman"/>
          <w:color w:val="000000" w:themeColor="text1"/>
          <w:sz w:val="24"/>
          <w:szCs w:val="24"/>
          <w:bdr w:val="nil"/>
          <w:lang w:eastAsia="en-GB"/>
        </w:rPr>
        <w:t>.</w:t>
      </w:r>
    </w:p>
    <w:p w14:paraId="54C02EAC" w14:textId="1316E1D4" w:rsidR="00344798" w:rsidRPr="00384571" w:rsidRDefault="00344798" w:rsidP="008D3758">
      <w:pPr>
        <w:pStyle w:val="ListParagraph"/>
        <w:numPr>
          <w:ilvl w:val="0"/>
          <w:numId w:val="14"/>
        </w:numPr>
        <w:spacing w:line="360" w:lineRule="auto"/>
        <w:ind w:left="1080"/>
        <w:jc w:val="both"/>
        <w:rPr>
          <w:rFonts w:ascii="Times New Roman" w:hAnsi="Times New Roman" w:cs="Times New Roman"/>
          <w:color w:val="000000" w:themeColor="text1"/>
          <w:sz w:val="24"/>
          <w:szCs w:val="24"/>
          <w:bdr w:val="nil"/>
          <w:lang w:eastAsia="en-GB"/>
        </w:rPr>
      </w:pPr>
      <w:r w:rsidRPr="00384571">
        <w:rPr>
          <w:rFonts w:ascii="Times New Roman" w:hAnsi="Times New Roman" w:cs="Times New Roman"/>
          <w:color w:val="000000" w:themeColor="text1"/>
          <w:sz w:val="24"/>
          <w:szCs w:val="24"/>
          <w:bdr w:val="nil"/>
          <w:lang w:eastAsia="en-GB"/>
        </w:rPr>
        <w:t>Decreased particle size</w:t>
      </w:r>
      <w:r w:rsidR="00F5774C" w:rsidRPr="00384571">
        <w:rPr>
          <w:rFonts w:ascii="Times New Roman" w:hAnsi="Times New Roman" w:cs="Times New Roman"/>
          <w:color w:val="000000" w:themeColor="text1"/>
          <w:sz w:val="24"/>
          <w:szCs w:val="24"/>
          <w:bdr w:val="nil"/>
          <w:lang w:eastAsia="en-GB"/>
        </w:rPr>
        <w:t>.</w:t>
      </w:r>
    </w:p>
    <w:p w14:paraId="6BCB684E" w14:textId="6FE2321E" w:rsidR="00344798" w:rsidRPr="00384571" w:rsidRDefault="00344798" w:rsidP="008D3758">
      <w:pPr>
        <w:pStyle w:val="ListParagraph"/>
        <w:numPr>
          <w:ilvl w:val="0"/>
          <w:numId w:val="14"/>
        </w:numPr>
        <w:spacing w:line="360" w:lineRule="auto"/>
        <w:ind w:left="1080"/>
        <w:jc w:val="both"/>
        <w:rPr>
          <w:rFonts w:ascii="Times New Roman" w:hAnsi="Times New Roman" w:cs="Times New Roman"/>
          <w:color w:val="000000" w:themeColor="text1"/>
          <w:sz w:val="24"/>
          <w:szCs w:val="24"/>
          <w:bdr w:val="nil"/>
          <w:lang w:eastAsia="en-GB"/>
        </w:rPr>
      </w:pPr>
      <w:r w:rsidRPr="00384571">
        <w:rPr>
          <w:rFonts w:ascii="Times New Roman" w:hAnsi="Times New Roman" w:cs="Times New Roman"/>
          <w:color w:val="000000" w:themeColor="text1"/>
          <w:sz w:val="24"/>
          <w:szCs w:val="24"/>
          <w:bdr w:val="nil"/>
          <w:lang w:eastAsia="en-GB"/>
        </w:rPr>
        <w:t>Increased blast oxygen enrichment for high volatile matter coals</w:t>
      </w:r>
      <w:r w:rsidR="00F5774C" w:rsidRPr="00384571">
        <w:rPr>
          <w:rFonts w:ascii="Times New Roman" w:hAnsi="Times New Roman" w:cs="Times New Roman"/>
          <w:color w:val="000000" w:themeColor="text1"/>
          <w:sz w:val="24"/>
          <w:szCs w:val="24"/>
          <w:bdr w:val="nil"/>
          <w:lang w:eastAsia="en-GB"/>
        </w:rPr>
        <w:t>.</w:t>
      </w:r>
    </w:p>
    <w:p w14:paraId="756D60C8" w14:textId="77777777" w:rsidR="00344798" w:rsidRPr="00B036F6" w:rsidRDefault="00344798">
      <w:pPr>
        <w:spacing w:line="360" w:lineRule="auto"/>
        <w:contextualSpacing/>
        <w:jc w:val="both"/>
        <w:rPr>
          <w:rFonts w:ascii="Times New Roman" w:hAnsi="Times New Roman" w:cs="Times New Roman"/>
          <w:color w:val="000000" w:themeColor="text1"/>
          <w:sz w:val="24"/>
          <w:szCs w:val="24"/>
          <w:bdr w:val="nil"/>
          <w:lang w:eastAsia="en-GB"/>
        </w:rPr>
      </w:pPr>
      <w:r w:rsidRPr="00B036F6">
        <w:rPr>
          <w:rFonts w:ascii="Times New Roman" w:hAnsi="Times New Roman" w:cs="Times New Roman"/>
          <w:color w:val="000000" w:themeColor="text1"/>
          <w:sz w:val="24"/>
          <w:szCs w:val="24"/>
          <w:bdr w:val="nil"/>
          <w:lang w:eastAsia="en-GB"/>
        </w:rPr>
        <w:t>Mathieson (2005) however did discover that burnout was strongly dependant on;</w:t>
      </w:r>
    </w:p>
    <w:p w14:paraId="0026E0F4" w14:textId="53A99A44" w:rsidR="00344798" w:rsidRPr="0014301E" w:rsidRDefault="00344798" w:rsidP="008D3758">
      <w:pPr>
        <w:pStyle w:val="ListParagraph"/>
        <w:numPr>
          <w:ilvl w:val="0"/>
          <w:numId w:val="16"/>
        </w:numPr>
        <w:spacing w:line="360" w:lineRule="auto"/>
        <w:ind w:left="1080"/>
        <w:jc w:val="both"/>
        <w:rPr>
          <w:rFonts w:ascii="Times New Roman" w:hAnsi="Times New Roman" w:cs="Times New Roman"/>
          <w:color w:val="000000" w:themeColor="text1"/>
          <w:sz w:val="24"/>
          <w:szCs w:val="24"/>
          <w:bdr w:val="nil"/>
          <w:lang w:eastAsia="en-GB"/>
        </w:rPr>
      </w:pPr>
      <w:r w:rsidRPr="0014301E">
        <w:rPr>
          <w:rFonts w:ascii="Times New Roman" w:hAnsi="Times New Roman" w:cs="Times New Roman"/>
          <w:color w:val="000000" w:themeColor="text1"/>
          <w:sz w:val="24"/>
          <w:szCs w:val="24"/>
          <w:bdr w:val="nil"/>
          <w:lang w:eastAsia="en-GB"/>
        </w:rPr>
        <w:t>Increased volatile matter content of the injectant</w:t>
      </w:r>
      <w:r w:rsidR="00F5774C" w:rsidRPr="0014301E">
        <w:rPr>
          <w:rFonts w:ascii="Times New Roman" w:hAnsi="Times New Roman" w:cs="Times New Roman"/>
          <w:color w:val="000000" w:themeColor="text1"/>
          <w:sz w:val="24"/>
          <w:szCs w:val="24"/>
          <w:bdr w:val="nil"/>
          <w:lang w:eastAsia="en-GB"/>
        </w:rPr>
        <w:t>.</w:t>
      </w:r>
    </w:p>
    <w:p w14:paraId="6E90B3B3" w14:textId="2C8FF5CD" w:rsidR="00344798" w:rsidRPr="0014301E" w:rsidRDefault="00344798" w:rsidP="008D3758">
      <w:pPr>
        <w:pStyle w:val="ListParagraph"/>
        <w:numPr>
          <w:ilvl w:val="0"/>
          <w:numId w:val="16"/>
        </w:numPr>
        <w:spacing w:line="360" w:lineRule="auto"/>
        <w:ind w:left="1080"/>
        <w:jc w:val="both"/>
        <w:rPr>
          <w:rFonts w:ascii="Times New Roman" w:hAnsi="Times New Roman" w:cs="Times New Roman"/>
          <w:color w:val="000000" w:themeColor="text1"/>
          <w:sz w:val="24"/>
          <w:szCs w:val="24"/>
          <w:bdr w:val="nil"/>
          <w:lang w:eastAsia="en-GB"/>
        </w:rPr>
      </w:pPr>
      <w:r w:rsidRPr="0014301E">
        <w:rPr>
          <w:rFonts w:ascii="Times New Roman" w:hAnsi="Times New Roman" w:cs="Times New Roman"/>
          <w:color w:val="000000" w:themeColor="text1"/>
          <w:sz w:val="24"/>
          <w:szCs w:val="24"/>
          <w:bdr w:val="nil"/>
          <w:lang w:eastAsia="en-GB"/>
        </w:rPr>
        <w:t>Increased oxygen enrichment for poorer burning material</w:t>
      </w:r>
      <w:r w:rsidR="00F5774C" w:rsidRPr="0014301E">
        <w:rPr>
          <w:rFonts w:ascii="Times New Roman" w:hAnsi="Times New Roman" w:cs="Times New Roman"/>
          <w:color w:val="000000" w:themeColor="text1"/>
          <w:sz w:val="24"/>
          <w:szCs w:val="24"/>
          <w:bdr w:val="nil"/>
          <w:lang w:eastAsia="en-GB"/>
        </w:rPr>
        <w:t>.</w:t>
      </w:r>
    </w:p>
    <w:p w14:paraId="55F6D088" w14:textId="23F8A885" w:rsidR="00182B13" w:rsidRPr="00B036F6" w:rsidRDefault="00344798" w:rsidP="00D83F69">
      <w:pPr>
        <w:spacing w:line="360" w:lineRule="auto"/>
        <w:contextualSpacing/>
        <w:jc w:val="both"/>
        <w:rPr>
          <w:rFonts w:ascii="Times New Roman" w:hAnsi="Times New Roman" w:cs="Times New Roman"/>
          <w:color w:val="000000" w:themeColor="text1"/>
          <w:sz w:val="24"/>
          <w:szCs w:val="24"/>
          <w:bdr w:val="nil"/>
          <w:lang w:eastAsia="en-GB"/>
        </w:rPr>
      </w:pPr>
      <w:r w:rsidRPr="00B036F6">
        <w:rPr>
          <w:rFonts w:ascii="Times New Roman" w:hAnsi="Times New Roman" w:cs="Times New Roman"/>
          <w:color w:val="000000" w:themeColor="text1"/>
          <w:sz w:val="24"/>
          <w:szCs w:val="24"/>
          <w:bdr w:val="nil"/>
          <w:lang w:eastAsia="en-GB"/>
        </w:rPr>
        <w:t xml:space="preserve">The work carried out by Mathieson (2005), allowed further work to investigate the combustion of charcoal </w:t>
      </w:r>
      <w:sdt>
        <w:sdtPr>
          <w:rPr>
            <w:rFonts w:ascii="Times New Roman" w:hAnsi="Times New Roman" w:cs="Times New Roman"/>
            <w:color w:val="000000" w:themeColor="text1"/>
            <w:sz w:val="24"/>
            <w:szCs w:val="24"/>
            <w:bdr w:val="nil"/>
            <w:lang w:eastAsia="en-GB"/>
          </w:rPr>
          <w:id w:val="1112097196"/>
          <w:citation/>
        </w:sdtPr>
        <w:sdtEndPr/>
        <w:sdtContent>
          <w:r w:rsidR="00A71749" w:rsidRPr="0043076D">
            <w:rPr>
              <w:rFonts w:ascii="Times New Roman" w:hAnsi="Times New Roman" w:cs="Times New Roman"/>
              <w:color w:val="000000" w:themeColor="text1"/>
              <w:sz w:val="24"/>
              <w:szCs w:val="24"/>
              <w:bdr w:val="nil"/>
              <w:lang w:eastAsia="en-GB"/>
            </w:rPr>
            <w:fldChar w:fldCharType="begin"/>
          </w:r>
          <w:r w:rsidR="00A71749" w:rsidRPr="00B036F6">
            <w:rPr>
              <w:rFonts w:ascii="Times New Roman" w:hAnsi="Times New Roman" w:cs="Times New Roman"/>
              <w:color w:val="000000" w:themeColor="text1"/>
              <w:sz w:val="24"/>
              <w:szCs w:val="24"/>
              <w:bdr w:val="nil"/>
              <w:lang w:eastAsia="en-GB"/>
            </w:rPr>
            <w:instrText xml:space="preserve"> CITATION Mat07 \l 2057 </w:instrText>
          </w:r>
          <w:r w:rsidR="00A71749" w:rsidRPr="0043076D">
            <w:rPr>
              <w:rFonts w:ascii="Times New Roman" w:hAnsi="Times New Roman" w:cs="Times New Roman"/>
              <w:color w:val="000000" w:themeColor="text1"/>
              <w:sz w:val="24"/>
              <w:szCs w:val="24"/>
              <w:bdr w:val="nil"/>
              <w:lang w:eastAsia="en-GB"/>
            </w:rPr>
            <w:fldChar w:fldCharType="separate"/>
          </w:r>
          <w:r w:rsidR="002E4BDA" w:rsidRPr="008D3758">
            <w:rPr>
              <w:rFonts w:ascii="Times New Roman" w:hAnsi="Times New Roman" w:cs="Times New Roman"/>
              <w:noProof/>
              <w:color w:val="000000" w:themeColor="text1"/>
              <w:sz w:val="24"/>
              <w:szCs w:val="24"/>
              <w:bdr w:val="nil"/>
              <w:lang w:eastAsia="en-GB"/>
            </w:rPr>
            <w:t>(Mathieson, 2007)</w:t>
          </w:r>
          <w:r w:rsidR="00A71749" w:rsidRPr="0043076D">
            <w:rPr>
              <w:rFonts w:ascii="Times New Roman" w:hAnsi="Times New Roman" w:cs="Times New Roman"/>
              <w:color w:val="000000" w:themeColor="text1"/>
              <w:sz w:val="24"/>
              <w:szCs w:val="24"/>
              <w:bdr w:val="nil"/>
              <w:lang w:eastAsia="en-GB"/>
            </w:rPr>
            <w:fldChar w:fldCharType="end"/>
          </w:r>
        </w:sdtContent>
      </w:sdt>
      <w:r w:rsidR="00182B13" w:rsidRPr="00B036F6">
        <w:rPr>
          <w:rFonts w:ascii="Times New Roman" w:hAnsi="Times New Roman" w:cs="Times New Roman"/>
          <w:color w:val="000000" w:themeColor="text1"/>
          <w:sz w:val="24"/>
          <w:szCs w:val="24"/>
          <w:bdr w:val="nil"/>
          <w:lang w:eastAsia="en-GB"/>
        </w:rPr>
        <w:t xml:space="preserve">.Mathieson (2007) carried out combustion test of charcoal using a pilot scale pulverised coal </w:t>
      </w:r>
      <w:r w:rsidR="00EC4A6D" w:rsidRPr="00B036F6">
        <w:rPr>
          <w:rFonts w:ascii="Times New Roman" w:hAnsi="Times New Roman" w:cs="Times New Roman"/>
          <w:color w:val="000000" w:themeColor="text1"/>
          <w:sz w:val="24"/>
          <w:szCs w:val="24"/>
          <w:bdr w:val="nil"/>
          <w:lang w:eastAsia="en-GB"/>
        </w:rPr>
        <w:t>injection (</w:t>
      </w:r>
      <w:r w:rsidR="00F5774C" w:rsidRPr="00B036F6">
        <w:rPr>
          <w:rFonts w:ascii="Times New Roman" w:hAnsi="Times New Roman" w:cs="Times New Roman"/>
          <w:color w:val="000000" w:themeColor="text1"/>
          <w:sz w:val="24"/>
          <w:szCs w:val="24"/>
          <w:bdr w:val="nil"/>
          <w:lang w:eastAsia="en-GB"/>
        </w:rPr>
        <w:t>PCI)</w:t>
      </w:r>
      <w:r w:rsidR="00182B13" w:rsidRPr="00B036F6">
        <w:rPr>
          <w:rFonts w:ascii="Times New Roman" w:hAnsi="Times New Roman" w:cs="Times New Roman"/>
          <w:color w:val="000000" w:themeColor="text1"/>
          <w:sz w:val="24"/>
          <w:szCs w:val="24"/>
          <w:bdr w:val="nil"/>
          <w:lang w:eastAsia="en-GB"/>
        </w:rPr>
        <w:t xml:space="preserve"> rig. The charcoal samples investigated were medium volatile softwood charcoal, medium volatile hardwood charcoal, low volatile hardwood charcoal and high volatile hardwood charcoal. Variation of volatile matter content was based from previous work carried out by Mathieson (2005). The outcome from the combustion test showed the following:</w:t>
      </w:r>
    </w:p>
    <w:p w14:paraId="5C1AF188" w14:textId="7D28F815" w:rsidR="00344798" w:rsidRPr="008D3758" w:rsidRDefault="00344798" w:rsidP="008D3758">
      <w:pPr>
        <w:pStyle w:val="ListParagraph"/>
        <w:numPr>
          <w:ilvl w:val="0"/>
          <w:numId w:val="18"/>
        </w:numPr>
        <w:spacing w:line="360" w:lineRule="auto"/>
        <w:jc w:val="both"/>
        <w:rPr>
          <w:rFonts w:ascii="Times New Roman" w:hAnsi="Times New Roman" w:cs="Times New Roman"/>
          <w:color w:val="000000" w:themeColor="text1"/>
          <w:sz w:val="24"/>
          <w:szCs w:val="24"/>
          <w:bdr w:val="nil"/>
          <w:lang w:eastAsia="en-GB"/>
        </w:rPr>
      </w:pPr>
      <w:r w:rsidRPr="008D3758">
        <w:rPr>
          <w:rFonts w:ascii="Times New Roman" w:hAnsi="Times New Roman" w:cs="Times New Roman"/>
          <w:color w:val="000000" w:themeColor="text1"/>
          <w:sz w:val="24"/>
          <w:szCs w:val="24"/>
          <w:bdr w:val="nil"/>
          <w:lang w:eastAsia="en-GB"/>
        </w:rPr>
        <w:t xml:space="preserve">All charcoal samples combusted readily, showing better flame stability to </w:t>
      </w:r>
      <w:r w:rsidR="00EC4A6D" w:rsidRPr="008D3758">
        <w:rPr>
          <w:rFonts w:ascii="Times New Roman" w:hAnsi="Times New Roman" w:cs="Times New Roman"/>
          <w:color w:val="000000" w:themeColor="text1"/>
          <w:sz w:val="24"/>
          <w:szCs w:val="24"/>
          <w:bdr w:val="nil"/>
          <w:lang w:eastAsia="en-GB"/>
        </w:rPr>
        <w:t>PCI,</w:t>
      </w:r>
      <w:r w:rsidRPr="008D3758">
        <w:rPr>
          <w:rFonts w:ascii="Times New Roman" w:hAnsi="Times New Roman" w:cs="Times New Roman"/>
          <w:color w:val="000000" w:themeColor="text1"/>
          <w:sz w:val="24"/>
          <w:szCs w:val="24"/>
          <w:bdr w:val="nil"/>
          <w:lang w:eastAsia="en-GB"/>
        </w:rPr>
        <w:t xml:space="preserve"> also ash deposition in the tuyeres </w:t>
      </w:r>
      <w:r w:rsidR="00EC4A6D" w:rsidRPr="008D3758">
        <w:rPr>
          <w:rFonts w:ascii="Times New Roman" w:hAnsi="Times New Roman" w:cs="Times New Roman"/>
          <w:color w:val="000000" w:themeColor="text1"/>
          <w:sz w:val="24"/>
          <w:szCs w:val="24"/>
          <w:bdr w:val="nil"/>
          <w:lang w:eastAsia="en-GB"/>
        </w:rPr>
        <w:t>was</w:t>
      </w:r>
      <w:r w:rsidRPr="008D3758">
        <w:rPr>
          <w:rFonts w:ascii="Times New Roman" w:hAnsi="Times New Roman" w:cs="Times New Roman"/>
          <w:color w:val="000000" w:themeColor="text1"/>
          <w:sz w:val="24"/>
          <w:szCs w:val="24"/>
          <w:bdr w:val="nil"/>
          <w:lang w:eastAsia="en-GB"/>
        </w:rPr>
        <w:t xml:space="preserve"> not found as well</w:t>
      </w:r>
      <w:r w:rsidR="00F5774C" w:rsidRPr="008D3758">
        <w:rPr>
          <w:rFonts w:ascii="Times New Roman" w:hAnsi="Times New Roman" w:cs="Times New Roman"/>
          <w:color w:val="000000" w:themeColor="text1"/>
          <w:sz w:val="24"/>
          <w:szCs w:val="24"/>
          <w:bdr w:val="nil"/>
          <w:lang w:eastAsia="en-GB"/>
        </w:rPr>
        <w:t>.</w:t>
      </w:r>
    </w:p>
    <w:p w14:paraId="10B0C4F4" w14:textId="62D35A3A" w:rsidR="00344798" w:rsidRPr="008D3758" w:rsidRDefault="00344798" w:rsidP="008D3758">
      <w:pPr>
        <w:pStyle w:val="ListParagraph"/>
        <w:numPr>
          <w:ilvl w:val="0"/>
          <w:numId w:val="18"/>
        </w:numPr>
        <w:spacing w:line="360" w:lineRule="auto"/>
        <w:jc w:val="both"/>
        <w:rPr>
          <w:rFonts w:ascii="Times New Roman" w:hAnsi="Times New Roman" w:cs="Times New Roman"/>
          <w:color w:val="000000" w:themeColor="text1"/>
          <w:sz w:val="24"/>
          <w:szCs w:val="24"/>
          <w:bdr w:val="nil"/>
          <w:lang w:eastAsia="en-GB"/>
        </w:rPr>
      </w:pPr>
      <w:r w:rsidRPr="008D3758">
        <w:rPr>
          <w:rFonts w:ascii="Times New Roman" w:hAnsi="Times New Roman" w:cs="Times New Roman"/>
          <w:color w:val="000000" w:themeColor="text1"/>
          <w:sz w:val="24"/>
          <w:szCs w:val="24"/>
          <w:bdr w:val="nil"/>
          <w:lang w:eastAsia="en-GB"/>
        </w:rPr>
        <w:t xml:space="preserve">Combustion performance for all charcoals exceeded that of </w:t>
      </w:r>
      <w:r w:rsidR="00EC4A6D" w:rsidRPr="008D3758">
        <w:rPr>
          <w:rFonts w:ascii="Times New Roman" w:hAnsi="Times New Roman" w:cs="Times New Roman"/>
          <w:color w:val="000000" w:themeColor="text1"/>
          <w:sz w:val="24"/>
          <w:szCs w:val="24"/>
          <w:bdr w:val="nil"/>
          <w:lang w:eastAsia="en-GB"/>
        </w:rPr>
        <w:t>PCI with</w:t>
      </w:r>
      <w:r w:rsidRPr="008D3758">
        <w:rPr>
          <w:rFonts w:ascii="Times New Roman" w:hAnsi="Times New Roman" w:cs="Times New Roman"/>
          <w:color w:val="000000" w:themeColor="text1"/>
          <w:sz w:val="24"/>
          <w:szCs w:val="24"/>
          <w:bdr w:val="nil"/>
          <w:lang w:eastAsia="en-GB"/>
        </w:rPr>
        <w:t xml:space="preserve"> the same volatile matter content.</w:t>
      </w:r>
    </w:p>
    <w:p w14:paraId="6880703F" w14:textId="77777777" w:rsidR="00344798" w:rsidRPr="008D3758" w:rsidRDefault="00344798" w:rsidP="008D3758">
      <w:pPr>
        <w:pStyle w:val="ListParagraph"/>
        <w:numPr>
          <w:ilvl w:val="0"/>
          <w:numId w:val="18"/>
        </w:numPr>
        <w:spacing w:line="360" w:lineRule="auto"/>
        <w:jc w:val="both"/>
        <w:rPr>
          <w:rFonts w:ascii="Times New Roman" w:hAnsi="Times New Roman" w:cs="Times New Roman"/>
          <w:color w:val="000000" w:themeColor="text1"/>
          <w:sz w:val="24"/>
          <w:szCs w:val="24"/>
          <w:bdr w:val="nil"/>
          <w:lang w:eastAsia="en-GB"/>
        </w:rPr>
      </w:pPr>
      <w:r w:rsidRPr="008D3758">
        <w:rPr>
          <w:rFonts w:ascii="Times New Roman" w:hAnsi="Times New Roman" w:cs="Times New Roman"/>
          <w:color w:val="000000" w:themeColor="text1"/>
          <w:sz w:val="24"/>
          <w:szCs w:val="24"/>
          <w:bdr w:val="nil"/>
          <w:lang w:eastAsia="en-GB"/>
        </w:rPr>
        <w:t>Combustion varied between softwood charcoal and hardwood charcoal, with softwood charcoal performing better.</w:t>
      </w:r>
    </w:p>
    <w:p w14:paraId="225F1627" w14:textId="3C265574" w:rsidR="00344798" w:rsidRPr="008D3758" w:rsidRDefault="00344798" w:rsidP="008D3758">
      <w:pPr>
        <w:pStyle w:val="ListParagraph"/>
        <w:numPr>
          <w:ilvl w:val="0"/>
          <w:numId w:val="18"/>
        </w:numPr>
        <w:spacing w:line="360" w:lineRule="auto"/>
        <w:jc w:val="both"/>
        <w:rPr>
          <w:rFonts w:ascii="Times New Roman" w:hAnsi="Times New Roman" w:cs="Times New Roman"/>
          <w:color w:val="000000" w:themeColor="text1"/>
          <w:sz w:val="24"/>
          <w:szCs w:val="24"/>
          <w:bdr w:val="nil"/>
          <w:lang w:eastAsia="en-GB"/>
        </w:rPr>
      </w:pPr>
      <w:r w:rsidRPr="008D3758">
        <w:rPr>
          <w:rFonts w:ascii="Times New Roman" w:hAnsi="Times New Roman" w:cs="Times New Roman"/>
          <w:color w:val="000000" w:themeColor="text1"/>
          <w:sz w:val="24"/>
          <w:szCs w:val="24"/>
          <w:bdr w:val="nil"/>
          <w:lang w:eastAsia="en-GB"/>
        </w:rPr>
        <w:t xml:space="preserve">Oxygen enrichment showed minimal increase in combustion performance for softwood charcoal. </w:t>
      </w:r>
      <w:r w:rsidR="002B6811" w:rsidRPr="008D3758">
        <w:rPr>
          <w:rFonts w:ascii="Times New Roman" w:hAnsi="Times New Roman" w:cs="Times New Roman"/>
          <w:color w:val="000000" w:themeColor="text1"/>
          <w:sz w:val="24"/>
          <w:szCs w:val="24"/>
          <w:bdr w:val="nil"/>
          <w:lang w:eastAsia="en-GB"/>
        </w:rPr>
        <w:t>However,</w:t>
      </w:r>
      <w:r w:rsidRPr="008D3758">
        <w:rPr>
          <w:rFonts w:ascii="Times New Roman" w:hAnsi="Times New Roman" w:cs="Times New Roman"/>
          <w:color w:val="000000" w:themeColor="text1"/>
          <w:sz w:val="24"/>
          <w:szCs w:val="24"/>
          <w:bdr w:val="nil"/>
          <w:lang w:eastAsia="en-GB"/>
        </w:rPr>
        <w:t xml:space="preserve"> some improvements from oxygen enrichment with medium volatile matter hardwood charcoal</w:t>
      </w:r>
      <w:r w:rsidR="00F5774C" w:rsidRPr="008D3758">
        <w:rPr>
          <w:rFonts w:ascii="Times New Roman" w:hAnsi="Times New Roman" w:cs="Times New Roman"/>
          <w:color w:val="000000" w:themeColor="text1"/>
          <w:sz w:val="24"/>
          <w:szCs w:val="24"/>
          <w:bdr w:val="nil"/>
          <w:lang w:eastAsia="en-GB"/>
        </w:rPr>
        <w:t>.</w:t>
      </w:r>
    </w:p>
    <w:p w14:paraId="34E193E9" w14:textId="77777777" w:rsidR="00344798" w:rsidRPr="008D3758" w:rsidRDefault="00344798" w:rsidP="008D3758">
      <w:pPr>
        <w:pStyle w:val="ListParagraph"/>
        <w:numPr>
          <w:ilvl w:val="0"/>
          <w:numId w:val="18"/>
        </w:numPr>
        <w:spacing w:line="360" w:lineRule="auto"/>
        <w:jc w:val="both"/>
        <w:rPr>
          <w:rFonts w:ascii="Times New Roman" w:hAnsi="Times New Roman" w:cs="Times New Roman"/>
          <w:color w:val="000000" w:themeColor="text1"/>
          <w:sz w:val="24"/>
          <w:szCs w:val="24"/>
          <w:bdr w:val="nil"/>
          <w:lang w:eastAsia="en-GB"/>
        </w:rPr>
      </w:pPr>
      <w:r w:rsidRPr="008D3758">
        <w:rPr>
          <w:rFonts w:ascii="Times New Roman" w:hAnsi="Times New Roman" w:cs="Times New Roman"/>
          <w:color w:val="000000" w:themeColor="text1"/>
          <w:sz w:val="24"/>
          <w:szCs w:val="24"/>
          <w:bdr w:val="nil"/>
          <w:lang w:eastAsia="en-GB"/>
        </w:rPr>
        <w:lastRenderedPageBreak/>
        <w:t>Four coal-charcoal blends were also analysed for combustion. It showed that combustion performance was predictable on the basis of a proportion- weighted average of the burnout components.</w:t>
      </w:r>
    </w:p>
    <w:p w14:paraId="4CF41EE5" w14:textId="77777777" w:rsidR="00344798" w:rsidRPr="00B036F6" w:rsidRDefault="00344798" w:rsidP="00D83F69">
      <w:pPr>
        <w:spacing w:line="360" w:lineRule="auto"/>
        <w:contextualSpacing/>
        <w:jc w:val="both"/>
        <w:rPr>
          <w:rFonts w:ascii="Times New Roman" w:hAnsi="Times New Roman" w:cs="Times New Roman"/>
          <w:color w:val="000000" w:themeColor="text1"/>
          <w:sz w:val="24"/>
          <w:szCs w:val="24"/>
          <w:bdr w:val="nil"/>
          <w:lang w:eastAsia="en-GB"/>
        </w:rPr>
      </w:pPr>
      <w:r w:rsidRPr="00B036F6">
        <w:rPr>
          <w:rFonts w:ascii="Times New Roman" w:hAnsi="Times New Roman" w:cs="Times New Roman"/>
          <w:color w:val="000000" w:themeColor="text1"/>
          <w:sz w:val="24"/>
          <w:szCs w:val="24"/>
          <w:bdr w:val="nil"/>
          <w:lang w:eastAsia="en-GB"/>
        </w:rPr>
        <w:t xml:space="preserve">The following results show great promise of biomass being utilised in the steel industry, with several biomass sources already being used in the Brazil steel industry. </w:t>
      </w:r>
    </w:p>
    <w:p w14:paraId="4C521B72" w14:textId="34D6DE22"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re are difficulties in trying to categorise the formation of how biomass is obtained. In the steel industry, two forms of biomasses have been investigated. The firs</w:t>
      </w:r>
      <w:r w:rsidR="00884F7E">
        <w:rPr>
          <w:rFonts w:ascii="Times New Roman" w:hAnsi="Times New Roman" w:cs="Times New Roman"/>
          <w:color w:val="000000" w:themeColor="text1"/>
          <w:sz w:val="24"/>
          <w:szCs w:val="24"/>
        </w:rPr>
        <w:t>t source of biomass is biomass</w:t>
      </w:r>
      <w:r w:rsidRPr="00B036F6">
        <w:rPr>
          <w:rFonts w:ascii="Times New Roman" w:hAnsi="Times New Roman" w:cs="Times New Roman"/>
          <w:color w:val="000000" w:themeColor="text1"/>
          <w:sz w:val="24"/>
          <w:szCs w:val="24"/>
        </w:rPr>
        <w:t xml:space="preserve"> that have been specifically grown to be used as a fuel, like</w:t>
      </w:r>
      <w:r w:rsidR="00F5774C" w:rsidRPr="0043076D">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the </w:t>
      </w:r>
      <w:r w:rsidR="00EC4A6D" w:rsidRPr="00B036F6">
        <w:rPr>
          <w:rFonts w:ascii="Times New Roman" w:hAnsi="Times New Roman" w:cs="Times New Roman"/>
          <w:color w:val="000000" w:themeColor="text1"/>
          <w:sz w:val="24"/>
          <w:szCs w:val="24"/>
        </w:rPr>
        <w:t>Brazil</w:t>
      </w:r>
      <w:r w:rsidRPr="00B036F6">
        <w:rPr>
          <w:rFonts w:ascii="Times New Roman" w:hAnsi="Times New Roman" w:cs="Times New Roman"/>
          <w:color w:val="000000" w:themeColor="text1"/>
          <w:sz w:val="24"/>
          <w:szCs w:val="24"/>
        </w:rPr>
        <w:t xml:space="preserve"> steel industry. The </w:t>
      </w:r>
      <w:r w:rsidR="00EC4A6D" w:rsidRPr="00B036F6">
        <w:rPr>
          <w:rFonts w:ascii="Times New Roman" w:hAnsi="Times New Roman" w:cs="Times New Roman"/>
          <w:color w:val="000000" w:themeColor="text1"/>
          <w:sz w:val="24"/>
          <w:szCs w:val="24"/>
        </w:rPr>
        <w:t>Brazil</w:t>
      </w:r>
      <w:r w:rsidRPr="00B036F6">
        <w:rPr>
          <w:rFonts w:ascii="Times New Roman" w:hAnsi="Times New Roman" w:cs="Times New Roman"/>
          <w:color w:val="000000" w:themeColor="text1"/>
          <w:sz w:val="24"/>
          <w:szCs w:val="24"/>
        </w:rPr>
        <w:t xml:space="preserve"> steel </w:t>
      </w:r>
      <w:r w:rsidR="00EC4A6D" w:rsidRPr="00B036F6">
        <w:rPr>
          <w:rFonts w:ascii="Times New Roman" w:hAnsi="Times New Roman" w:cs="Times New Roman"/>
          <w:color w:val="000000" w:themeColor="text1"/>
          <w:sz w:val="24"/>
          <w:szCs w:val="24"/>
        </w:rPr>
        <w:t>industry consumes</w:t>
      </w:r>
      <w:r w:rsidRPr="00B036F6">
        <w:rPr>
          <w:rFonts w:ascii="Times New Roman" w:hAnsi="Times New Roman" w:cs="Times New Roman"/>
          <w:color w:val="000000" w:themeColor="text1"/>
          <w:sz w:val="24"/>
          <w:szCs w:val="24"/>
        </w:rPr>
        <w:t xml:space="preserve"> a vast amount of charcoal produced by eucalyptus tree, which are purposely planted for consumption in the steel industry. This form of biomass is known as energy crop </w:t>
      </w:r>
      <w:sdt>
        <w:sdtPr>
          <w:rPr>
            <w:rFonts w:ascii="Times New Roman" w:hAnsi="Times New Roman" w:cs="Times New Roman"/>
            <w:color w:val="000000" w:themeColor="text1"/>
            <w:sz w:val="24"/>
            <w:szCs w:val="24"/>
          </w:rPr>
          <w:id w:val="82038024"/>
          <w:citation/>
        </w:sdtPr>
        <w:sdtEndPr/>
        <w:sdtContent>
          <w:r w:rsidR="00573784" w:rsidRPr="00B036F6">
            <w:rPr>
              <w:rFonts w:ascii="Times New Roman" w:hAnsi="Times New Roman" w:cs="Times New Roman"/>
              <w:color w:val="000000" w:themeColor="text1"/>
              <w:sz w:val="24"/>
              <w:szCs w:val="24"/>
            </w:rPr>
            <w:fldChar w:fldCharType="begin"/>
          </w:r>
          <w:r w:rsidR="00573784" w:rsidRPr="00B036F6">
            <w:rPr>
              <w:rFonts w:ascii="Times New Roman" w:hAnsi="Times New Roman" w:cs="Times New Roman"/>
              <w:color w:val="000000" w:themeColor="text1"/>
              <w:sz w:val="24"/>
              <w:szCs w:val="24"/>
            </w:rPr>
            <w:instrText xml:space="preserve"> CITATION Mac09 \l 2057 </w:instrText>
          </w:r>
          <w:r w:rsidR="00573784"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MacPhee, et al., 2009)</w:t>
          </w:r>
          <w:r w:rsidR="00573784" w:rsidRPr="00B036F6">
            <w:rPr>
              <w:rFonts w:ascii="Times New Roman" w:hAnsi="Times New Roman" w:cs="Times New Roman"/>
              <w:color w:val="000000" w:themeColor="text1"/>
              <w:sz w:val="24"/>
              <w:szCs w:val="24"/>
            </w:rPr>
            <w:fldChar w:fldCharType="end"/>
          </w:r>
        </w:sdtContent>
      </w:sdt>
      <w:r w:rsidR="00573784"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The second form of biomass is by-products/co-products from another process such as rice husk, sawdust residue, sugarcane bagasse</w:t>
      </w:r>
      <w:sdt>
        <w:sdtPr>
          <w:rPr>
            <w:rFonts w:ascii="Times New Roman" w:hAnsi="Times New Roman" w:cs="Times New Roman"/>
            <w:color w:val="000000" w:themeColor="text1"/>
            <w:sz w:val="24"/>
            <w:szCs w:val="24"/>
          </w:rPr>
          <w:id w:val="906500857"/>
          <w:citation/>
        </w:sdtPr>
        <w:sdtEndPr/>
        <w:sdtContent>
          <w:r w:rsidR="00573784" w:rsidRPr="00B036F6">
            <w:rPr>
              <w:rFonts w:ascii="Times New Roman" w:hAnsi="Times New Roman" w:cs="Times New Roman"/>
              <w:color w:val="000000" w:themeColor="text1"/>
              <w:sz w:val="24"/>
              <w:szCs w:val="24"/>
            </w:rPr>
            <w:fldChar w:fldCharType="begin"/>
          </w:r>
          <w:r w:rsidR="00573784" w:rsidRPr="00B036F6">
            <w:rPr>
              <w:rFonts w:ascii="Times New Roman" w:hAnsi="Times New Roman" w:cs="Times New Roman"/>
              <w:color w:val="000000" w:themeColor="text1"/>
              <w:sz w:val="24"/>
              <w:szCs w:val="24"/>
            </w:rPr>
            <w:instrText xml:space="preserve"> CITATION Sil11 \l 2057 </w:instrText>
          </w:r>
          <w:r w:rsidR="00573784"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Silva, et al., 2011)</w:t>
          </w:r>
          <w:r w:rsidR="00573784"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872454990"/>
          <w:citation/>
        </w:sdtPr>
        <w:sdtEndPr/>
        <w:sdtContent>
          <w:r w:rsidR="00573784" w:rsidRPr="00B036F6">
            <w:rPr>
              <w:rFonts w:ascii="Times New Roman" w:hAnsi="Times New Roman" w:cs="Times New Roman"/>
              <w:color w:val="000000" w:themeColor="text1"/>
              <w:sz w:val="24"/>
              <w:szCs w:val="24"/>
            </w:rPr>
            <w:fldChar w:fldCharType="begin"/>
          </w:r>
          <w:r w:rsidR="00573784" w:rsidRPr="00B036F6">
            <w:rPr>
              <w:rFonts w:ascii="Times New Roman" w:hAnsi="Times New Roman" w:cs="Times New Roman"/>
              <w:color w:val="000000" w:themeColor="text1"/>
              <w:sz w:val="24"/>
              <w:szCs w:val="24"/>
            </w:rPr>
            <w:instrText xml:space="preserve"> CITATION Tho11 \l 2057 </w:instrText>
          </w:r>
          <w:r w:rsidR="00573784"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Thomas &amp; McKnight, 2011)</w:t>
          </w:r>
          <w:r w:rsidR="00573784"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845943798"/>
          <w:citation/>
        </w:sdtPr>
        <w:sdtEndPr/>
        <w:sdtContent>
          <w:r w:rsidR="00573784" w:rsidRPr="00B036F6">
            <w:rPr>
              <w:rFonts w:ascii="Times New Roman" w:hAnsi="Times New Roman" w:cs="Times New Roman"/>
              <w:color w:val="000000" w:themeColor="text1"/>
              <w:sz w:val="24"/>
              <w:szCs w:val="24"/>
            </w:rPr>
            <w:fldChar w:fldCharType="begin"/>
          </w:r>
          <w:r w:rsidR="00573784" w:rsidRPr="00B036F6">
            <w:rPr>
              <w:rFonts w:ascii="Times New Roman" w:hAnsi="Times New Roman" w:cs="Times New Roman"/>
              <w:color w:val="000000" w:themeColor="text1"/>
              <w:sz w:val="24"/>
              <w:szCs w:val="24"/>
            </w:rPr>
            <w:instrText xml:space="preserve"> CITATION Via11 \l 2057 </w:instrText>
          </w:r>
          <w:r w:rsidR="00573784"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Viana, et al., 2011)</w:t>
          </w:r>
          <w:r w:rsidR="00573784" w:rsidRPr="00B036F6">
            <w:rPr>
              <w:rFonts w:ascii="Times New Roman" w:hAnsi="Times New Roman" w:cs="Times New Roman"/>
              <w:color w:val="000000" w:themeColor="text1"/>
              <w:sz w:val="24"/>
              <w:szCs w:val="24"/>
            </w:rPr>
            <w:fldChar w:fldCharType="end"/>
          </w:r>
        </w:sdtContent>
      </w:sdt>
      <w:r w:rsidR="00573784"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It is important to identify the difference, with the latter biomass distinction (By-product/co-product) b</w:t>
      </w:r>
      <w:r w:rsidR="00884F7E">
        <w:rPr>
          <w:rFonts w:ascii="Times New Roman" w:hAnsi="Times New Roman" w:cs="Times New Roman"/>
          <w:color w:val="000000" w:themeColor="text1"/>
          <w:sz w:val="24"/>
          <w:szCs w:val="24"/>
        </w:rPr>
        <w:t>eing the focus of this research.</w:t>
      </w:r>
    </w:p>
    <w:p w14:paraId="04F3BF9B" w14:textId="076BCFD9"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s mentioned in the previous paragraph, Brazil have utilised the availability of biomass readily available within their proximity. The utilisation of biomass in the steel industry can be influenced by geographic proximity and climate conditions of the country. Brazil </w:t>
      </w:r>
      <w:r w:rsidR="00EC4A6D" w:rsidRPr="00B036F6">
        <w:rPr>
          <w:rFonts w:ascii="Times New Roman" w:hAnsi="Times New Roman" w:cs="Times New Roman"/>
          <w:color w:val="000000" w:themeColor="text1"/>
          <w:sz w:val="24"/>
          <w:szCs w:val="24"/>
        </w:rPr>
        <w:t>is</w:t>
      </w:r>
      <w:r w:rsidRPr="00B036F6">
        <w:rPr>
          <w:rFonts w:ascii="Times New Roman" w:hAnsi="Times New Roman" w:cs="Times New Roman"/>
          <w:color w:val="000000" w:themeColor="text1"/>
          <w:sz w:val="24"/>
          <w:szCs w:val="24"/>
        </w:rPr>
        <w:t xml:space="preserve"> the largest producers of sugarcane in the world, with production estimated to be 690 million tons. A by-product during the milling of sugarcane is sugarcane bagasse. In Brazil, a total of 200 million tons of bagasse is produced as a result of 690 million tons of sugarcane being produced. Bagasse has shown promise of its potential utilisation as an energy source </w:t>
      </w:r>
      <w:sdt>
        <w:sdtPr>
          <w:rPr>
            <w:rFonts w:ascii="Times New Roman" w:hAnsi="Times New Roman" w:cs="Times New Roman"/>
            <w:color w:val="000000" w:themeColor="text1"/>
            <w:sz w:val="24"/>
            <w:szCs w:val="24"/>
          </w:rPr>
          <w:id w:val="-1295984911"/>
          <w:citation/>
        </w:sdtPr>
        <w:sdtEndPr/>
        <w:sdtContent>
          <w:r w:rsidR="00573784" w:rsidRPr="00B036F6">
            <w:rPr>
              <w:rFonts w:ascii="Times New Roman" w:hAnsi="Times New Roman" w:cs="Times New Roman"/>
              <w:color w:val="000000" w:themeColor="text1"/>
              <w:sz w:val="24"/>
              <w:szCs w:val="24"/>
            </w:rPr>
            <w:fldChar w:fldCharType="begin"/>
          </w:r>
          <w:r w:rsidR="00573784" w:rsidRPr="00B036F6">
            <w:rPr>
              <w:rFonts w:ascii="Times New Roman" w:hAnsi="Times New Roman" w:cs="Times New Roman"/>
              <w:color w:val="000000" w:themeColor="text1"/>
              <w:sz w:val="24"/>
              <w:szCs w:val="24"/>
            </w:rPr>
            <w:instrText xml:space="preserve"> CITATION Via11 \l 2057 </w:instrText>
          </w:r>
          <w:r w:rsidR="00573784"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Viana, et al., 2011)</w:t>
          </w:r>
          <w:r w:rsidR="00573784"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Aside from sugarcane, Brazil also produce over 625 million tons of rice, with its by product rice rind (also known as rice husk) showing potential promise as a source of energy. Work carried out by Viana (2011) and Tavares da Silva</w:t>
      </w:r>
      <w:r w:rsidR="00573784"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2011) looked into the co-firing ability of bagasse and rice rind when mixed with PC for injection through the BF tuyeres. The </w:t>
      </w:r>
      <w:r w:rsidR="00EC4A6D" w:rsidRPr="00B036F6">
        <w:rPr>
          <w:rFonts w:ascii="Times New Roman" w:hAnsi="Times New Roman" w:cs="Times New Roman"/>
          <w:color w:val="000000" w:themeColor="text1"/>
          <w:sz w:val="24"/>
          <w:szCs w:val="24"/>
        </w:rPr>
        <w:t>experiments were</w:t>
      </w:r>
      <w:r w:rsidRPr="00B036F6">
        <w:rPr>
          <w:rFonts w:ascii="Times New Roman" w:hAnsi="Times New Roman" w:cs="Times New Roman"/>
          <w:color w:val="000000" w:themeColor="text1"/>
          <w:sz w:val="24"/>
          <w:szCs w:val="24"/>
        </w:rPr>
        <w:t xml:space="preserve"> conducted </w:t>
      </w:r>
      <w:r w:rsidR="00EC4A6D" w:rsidRPr="00B036F6">
        <w:rPr>
          <w:rFonts w:ascii="Times New Roman" w:hAnsi="Times New Roman" w:cs="Times New Roman"/>
          <w:color w:val="000000" w:themeColor="text1"/>
          <w:sz w:val="24"/>
          <w:szCs w:val="24"/>
        </w:rPr>
        <w:t>using a</w:t>
      </w:r>
      <w:r w:rsidRPr="00B036F6">
        <w:rPr>
          <w:rFonts w:ascii="Times New Roman" w:hAnsi="Times New Roman" w:cs="Times New Roman"/>
          <w:color w:val="000000" w:themeColor="text1"/>
          <w:sz w:val="24"/>
          <w:szCs w:val="24"/>
        </w:rPr>
        <w:t xml:space="preserve"> PCI rig designed to replicate condition of a furnace like environment. Percentages of rice rind substitution with coal were as followed; 0,25,50,75 and 100%. The same substitution rate also applied with bagasse. The outcome of these experiments showed that </w:t>
      </w:r>
      <w:r w:rsidRPr="00B036F6">
        <w:rPr>
          <w:rFonts w:ascii="Times New Roman" w:hAnsi="Times New Roman" w:cs="Times New Roman"/>
          <w:color w:val="000000" w:themeColor="text1"/>
          <w:sz w:val="24"/>
          <w:szCs w:val="24"/>
        </w:rPr>
        <w:lastRenderedPageBreak/>
        <w:t>combustion rate or burnout rate increased with the substitution of rice rind up to 25% before burnout rate decreased. The results for the bagasse showed an increase in burnout up to 20% substitution before a reduction started to begin.</w:t>
      </w:r>
    </w:p>
    <w:p w14:paraId="160A52F6" w14:textId="1BDF1B49"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w:t>
      </w:r>
      <w:r w:rsidR="00884F7E">
        <w:rPr>
          <w:rFonts w:ascii="Times New Roman" w:hAnsi="Times New Roman" w:cs="Times New Roman"/>
          <w:color w:val="000000" w:themeColor="text1"/>
          <w:sz w:val="24"/>
          <w:szCs w:val="24"/>
        </w:rPr>
        <w:t xml:space="preserve">he most recent </w:t>
      </w:r>
      <w:r w:rsidRPr="00B036F6">
        <w:rPr>
          <w:rFonts w:ascii="Times New Roman" w:hAnsi="Times New Roman" w:cs="Times New Roman"/>
          <w:color w:val="000000" w:themeColor="text1"/>
          <w:sz w:val="24"/>
          <w:szCs w:val="24"/>
        </w:rPr>
        <w:t>work conducted by the vast majority has investigated the use of biomass in the BF, in particular PC substitution through the tuyeres. Work conducted by Yunos (201</w:t>
      </w:r>
      <w:r w:rsidR="0037377D" w:rsidRPr="00B036F6">
        <w:rPr>
          <w:rFonts w:ascii="Times New Roman" w:hAnsi="Times New Roman" w:cs="Times New Roman"/>
          <w:color w:val="000000" w:themeColor="text1"/>
          <w:sz w:val="24"/>
          <w:szCs w:val="24"/>
        </w:rPr>
        <w:t>2</w:t>
      </w:r>
      <w:r w:rsidRPr="00B036F6">
        <w:rPr>
          <w:rFonts w:ascii="Times New Roman" w:hAnsi="Times New Roman" w:cs="Times New Roman"/>
          <w:color w:val="000000" w:themeColor="text1"/>
          <w:sz w:val="24"/>
          <w:szCs w:val="24"/>
        </w:rPr>
        <w:t xml:space="preserve">) </w:t>
      </w:r>
      <w:r w:rsidR="00EC4A6D" w:rsidRPr="00B036F6">
        <w:rPr>
          <w:rFonts w:ascii="Times New Roman" w:hAnsi="Times New Roman" w:cs="Times New Roman"/>
          <w:color w:val="000000" w:themeColor="text1"/>
          <w:sz w:val="24"/>
          <w:szCs w:val="24"/>
        </w:rPr>
        <w:t>at the</w:t>
      </w:r>
      <w:r w:rsidRPr="00B036F6">
        <w:rPr>
          <w:rFonts w:ascii="Times New Roman" w:hAnsi="Times New Roman" w:cs="Times New Roman"/>
          <w:color w:val="000000" w:themeColor="text1"/>
          <w:sz w:val="24"/>
          <w:szCs w:val="24"/>
        </w:rPr>
        <w:t xml:space="preserve"> University of New South Wales, Australia, in collaboration with the University of Malaysia Perlis investigated biomass in the EAF. The research investigated the waste derived from palm shell and its use in the EAF process. Agriculture waste derived from palm shells are the main renewable waste source in Malaysia with 2 million tonnes of palm shell being generated in 2010. The investigation looked at whether palm shell waste could be used as a carbon resource in the electric arc furnace, in particular its interaction with slag (creating a carbon/slag interaction). The first part of the investigation was to analyse the pyrolysis behaviour of palm shell</w:t>
      </w:r>
      <w:r w:rsidR="00EC4A6D" w:rsidRPr="00B036F6">
        <w:rPr>
          <w:rFonts w:ascii="Times New Roman" w:hAnsi="Times New Roman" w:cs="Times New Roman"/>
          <w:color w:val="000000" w:themeColor="text1"/>
          <w:sz w:val="24"/>
          <w:szCs w:val="24"/>
        </w:rPr>
        <w:t>, in</w:t>
      </w:r>
      <w:r w:rsidRPr="00B036F6">
        <w:rPr>
          <w:rFonts w:ascii="Times New Roman" w:hAnsi="Times New Roman" w:cs="Times New Roman"/>
          <w:color w:val="000000" w:themeColor="text1"/>
          <w:sz w:val="24"/>
          <w:szCs w:val="24"/>
        </w:rPr>
        <w:t xml:space="preserve"> particular the off gases produced. The resulting palm shell char produced during pyrolysis would then be used for the second part of the experiment which investigated the carbon slag interaction. A sessile drop was used to carry out the carbon/slag reactions at temperatures of </w:t>
      </w:r>
      <w:r w:rsidRPr="006C6701">
        <w:rPr>
          <w:rFonts w:ascii="Times New Roman" w:hAnsi="Times New Roman" w:cs="Times New Roman"/>
          <w:color w:val="000000" w:themeColor="text1"/>
          <w:sz w:val="24"/>
          <w:szCs w:val="24"/>
        </w:rPr>
        <w:t>1550</w:t>
      </w:r>
      <w:r w:rsidR="006C6701" w:rsidRPr="008D2522">
        <w:rPr>
          <w:rFonts w:ascii="Times New Roman" w:eastAsia="Calibri" w:hAnsi="Times New Roman" w:cs="Times New Roman"/>
          <w:color w:val="000000" w:themeColor="text1"/>
          <w:sz w:val="24"/>
          <w:szCs w:val="24"/>
          <w:u w:color="000000"/>
          <w:bdr w:val="nil"/>
          <w:lang w:eastAsia="en-GB"/>
        </w:rPr>
        <w:t>º</w:t>
      </w:r>
      <w:r w:rsidRPr="006C6701">
        <w:rPr>
          <w:rFonts w:ascii="Times New Roman" w:hAnsi="Times New Roman" w:cs="Times New Roman"/>
          <w:color w:val="000000" w:themeColor="text1"/>
          <w:sz w:val="24"/>
          <w:szCs w:val="24"/>
        </w:rPr>
        <w:t>C</w:t>
      </w:r>
      <w:r w:rsidRPr="00B036F6">
        <w:rPr>
          <w:rFonts w:ascii="Times New Roman" w:hAnsi="Times New Roman" w:cs="Times New Roman"/>
          <w:color w:val="000000" w:themeColor="text1"/>
          <w:sz w:val="24"/>
          <w:szCs w:val="24"/>
        </w:rPr>
        <w:t xml:space="preserve">. This technique allows the continuous monitor of changes in droplet volume </w:t>
      </w:r>
      <w:r w:rsidR="00EC4A6D" w:rsidRPr="00B036F6">
        <w:rPr>
          <w:rFonts w:ascii="Times New Roman" w:hAnsi="Times New Roman" w:cs="Times New Roman"/>
          <w:color w:val="000000" w:themeColor="text1"/>
          <w:sz w:val="24"/>
          <w:szCs w:val="24"/>
        </w:rPr>
        <w:t>(a</w:t>
      </w:r>
      <w:r w:rsidRPr="00B036F6">
        <w:rPr>
          <w:rFonts w:ascii="Times New Roman" w:hAnsi="Times New Roman" w:cs="Times New Roman"/>
          <w:color w:val="000000" w:themeColor="text1"/>
          <w:sz w:val="24"/>
          <w:szCs w:val="24"/>
        </w:rPr>
        <w:t xml:space="preserve"> measure of gas entrapment, and therefore slag foaming) as a function of time.</w:t>
      </w:r>
    </w:p>
    <w:p w14:paraId="251D5CF1" w14:textId="77777777" w:rsidR="00344798" w:rsidRPr="0043076D" w:rsidRDefault="00344798" w:rsidP="008D3758">
      <w:pPr>
        <w:spacing w:line="360" w:lineRule="auto"/>
        <w:ind w:firstLine="720"/>
        <w:jc w:val="center"/>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drawing>
          <wp:inline distT="0" distB="0" distL="0" distR="0" wp14:anchorId="4718B189" wp14:editId="195F9F53">
            <wp:extent cx="5572664" cy="21757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lum/>
                      <a:extLst>
                        <a:ext uri="{28A0092B-C50C-407E-A947-70E740481C1C}">
                          <a14:useLocalDpi xmlns:a14="http://schemas.microsoft.com/office/drawing/2010/main" val="0"/>
                        </a:ext>
                      </a:extLst>
                    </a:blip>
                    <a:srcRect l="15455" r="18568" b="17583"/>
                    <a:stretch/>
                  </pic:blipFill>
                  <pic:spPr bwMode="auto">
                    <a:xfrm>
                      <a:off x="0" y="0"/>
                      <a:ext cx="5611474" cy="2190876"/>
                    </a:xfrm>
                    <a:prstGeom prst="rect">
                      <a:avLst/>
                    </a:prstGeom>
                    <a:noFill/>
                    <a:ln>
                      <a:noFill/>
                    </a:ln>
                    <a:extLst>
                      <a:ext uri="{53640926-AAD7-44D8-BBD7-CCE9431645EC}">
                        <a14:shadowObscured xmlns:a14="http://schemas.microsoft.com/office/drawing/2010/main"/>
                      </a:ext>
                    </a:extLst>
                  </pic:spPr>
                </pic:pic>
              </a:graphicData>
            </a:graphic>
          </wp:inline>
        </w:drawing>
      </w:r>
    </w:p>
    <w:p w14:paraId="3858225B" w14:textId="3D2FCF16" w:rsidR="000B158B" w:rsidRDefault="00930A69" w:rsidP="00EF4FF7">
      <w:pPr>
        <w:pStyle w:val="Caption"/>
        <w:spacing w:line="360" w:lineRule="auto"/>
        <w:ind w:firstLine="720"/>
        <w:jc w:val="center"/>
      </w:pPr>
      <w:bookmarkStart w:id="26" w:name="_Toc518370568"/>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Cs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Cs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4</w:t>
      </w:r>
      <w:r w:rsidRPr="0043076D">
        <w:rPr>
          <w:rFonts w:ascii="Times New Roman" w:hAnsi="Times New Roman" w:cs="Times New Roman"/>
          <w:bCs w:val="0"/>
          <w:color w:val="000000" w:themeColor="text1"/>
          <w:sz w:val="24"/>
          <w:szCs w:val="24"/>
        </w:rPr>
        <w:fldChar w:fldCharType="end"/>
      </w:r>
      <w:r w:rsidR="009D506B" w:rsidRPr="00B036F6">
        <w:rPr>
          <w:rFonts w:ascii="Times New Roman" w:hAnsi="Times New Roman" w:cs="Times New Roman"/>
          <w:b w:val="0"/>
          <w:color w:val="000000" w:themeColor="text1"/>
          <w:sz w:val="24"/>
          <w:szCs w:val="24"/>
        </w:rPr>
        <w:t xml:space="preserve"> S</w:t>
      </w:r>
      <w:r w:rsidR="00344798" w:rsidRPr="0043076D">
        <w:rPr>
          <w:rFonts w:ascii="Times New Roman" w:hAnsi="Times New Roman" w:cs="Times New Roman"/>
          <w:b w:val="0"/>
          <w:color w:val="000000" w:themeColor="text1"/>
          <w:sz w:val="24"/>
          <w:szCs w:val="24"/>
        </w:rPr>
        <w:t>chematic diagram of the sessile drop apparatus</w:t>
      </w:r>
      <w:r w:rsidR="003963F9" w:rsidRPr="0043076D">
        <w:rPr>
          <w:rFonts w:ascii="Times New Roman" w:hAnsi="Times New Roman" w:cs="Times New Roman"/>
          <w:b w:val="0"/>
          <w:color w:val="000000" w:themeColor="text1"/>
          <w:sz w:val="24"/>
          <w:szCs w:val="24"/>
        </w:rPr>
        <w:t xml:space="preserve"> </w:t>
      </w:r>
      <w:sdt>
        <w:sdtPr>
          <w:rPr>
            <w:rFonts w:ascii="Times New Roman" w:hAnsi="Times New Roman" w:cs="Times New Roman"/>
            <w:bCs w:val="0"/>
            <w:color w:val="000000" w:themeColor="text1"/>
            <w:sz w:val="24"/>
            <w:szCs w:val="24"/>
          </w:rPr>
          <w:id w:val="415913511"/>
          <w:citation/>
        </w:sdtPr>
        <w:sdtEndPr/>
        <w:sdtContent>
          <w:r w:rsidR="0037377D" w:rsidRPr="0043076D">
            <w:rPr>
              <w:rFonts w:ascii="Times New Roman" w:hAnsi="Times New Roman" w:cs="Times New Roman"/>
              <w:bCs w:val="0"/>
              <w:color w:val="000000" w:themeColor="text1"/>
              <w:sz w:val="24"/>
              <w:szCs w:val="24"/>
            </w:rPr>
            <w:fldChar w:fldCharType="begin"/>
          </w:r>
          <w:r w:rsidR="0037377D" w:rsidRPr="0043076D">
            <w:rPr>
              <w:rFonts w:ascii="Times New Roman" w:hAnsi="Times New Roman" w:cs="Times New Roman"/>
              <w:b w:val="0"/>
              <w:color w:val="000000" w:themeColor="text1"/>
              <w:sz w:val="24"/>
              <w:szCs w:val="24"/>
            </w:rPr>
            <w:instrText xml:space="preserve"> CITATION Yun12 \l 2057 </w:instrText>
          </w:r>
          <w:r w:rsidR="0037377D" w:rsidRPr="0043076D">
            <w:rPr>
              <w:rFonts w:ascii="Times New Roman" w:hAnsi="Times New Roman" w:cs="Times New Roman"/>
              <w:bCs w:val="0"/>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Yunos, et al., 2012)</w:t>
          </w:r>
          <w:r w:rsidR="0037377D" w:rsidRPr="0043076D">
            <w:rPr>
              <w:rFonts w:ascii="Times New Roman" w:hAnsi="Times New Roman" w:cs="Times New Roman"/>
              <w:bCs w:val="0"/>
              <w:color w:val="000000" w:themeColor="text1"/>
              <w:sz w:val="24"/>
              <w:szCs w:val="24"/>
            </w:rPr>
            <w:fldChar w:fldCharType="end"/>
          </w:r>
        </w:sdtContent>
      </w:sdt>
      <w:bookmarkEnd w:id="26"/>
    </w:p>
    <w:p w14:paraId="34CDED68" w14:textId="447E6914"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outcome from both TGA pyrolysis and sessile drop carbon/slag interaction showed that palm shell char showed signs that it could be used as a partial substitute to carbon material in the EAF. The key outcomes from these experiments </w:t>
      </w:r>
      <w:r w:rsidR="00EC4A6D" w:rsidRPr="00B036F6">
        <w:rPr>
          <w:rFonts w:ascii="Times New Roman" w:hAnsi="Times New Roman" w:cs="Times New Roman"/>
          <w:color w:val="000000" w:themeColor="text1"/>
          <w:sz w:val="24"/>
          <w:szCs w:val="24"/>
        </w:rPr>
        <w:t>were:</w:t>
      </w:r>
    </w:p>
    <w:p w14:paraId="5B198792" w14:textId="25A9060E" w:rsidR="00344798" w:rsidRPr="008D3758" w:rsidRDefault="00344798" w:rsidP="008D3758">
      <w:pPr>
        <w:pStyle w:val="ListParagraph"/>
        <w:numPr>
          <w:ilvl w:val="0"/>
          <w:numId w:val="19"/>
        </w:numPr>
        <w:spacing w:line="360" w:lineRule="auto"/>
        <w:jc w:val="both"/>
        <w:rPr>
          <w:rFonts w:ascii="Times New Roman" w:hAnsi="Times New Roman" w:cs="Times New Roman"/>
          <w:color w:val="000000" w:themeColor="text1"/>
          <w:sz w:val="24"/>
          <w:szCs w:val="24"/>
        </w:rPr>
      </w:pPr>
      <w:r w:rsidRPr="008D3758">
        <w:rPr>
          <w:rFonts w:ascii="Times New Roman" w:hAnsi="Times New Roman" w:cs="Times New Roman"/>
          <w:color w:val="000000" w:themeColor="text1"/>
          <w:sz w:val="24"/>
          <w:szCs w:val="24"/>
        </w:rPr>
        <w:lastRenderedPageBreak/>
        <w:t>Temperatures above 1000</w:t>
      </w:r>
      <w:r w:rsidR="002B6811">
        <w:sym w:font="Symbol" w:char="F0B0"/>
      </w:r>
      <w:r w:rsidRPr="008D3758">
        <w:rPr>
          <w:rFonts w:ascii="Times New Roman" w:hAnsi="Times New Roman" w:cs="Times New Roman"/>
          <w:color w:val="000000" w:themeColor="text1"/>
          <w:sz w:val="24"/>
          <w:szCs w:val="24"/>
        </w:rPr>
        <w:t>C during pyrolysis of palm shell showed CO</w:t>
      </w:r>
      <w:r w:rsidR="00EC4A6D" w:rsidRPr="008D3758">
        <w:rPr>
          <w:rFonts w:ascii="Times New Roman" w:hAnsi="Times New Roman" w:cs="Times New Roman"/>
          <w:color w:val="000000" w:themeColor="text1"/>
          <w:sz w:val="24"/>
          <w:szCs w:val="24"/>
        </w:rPr>
        <w:t>, CO</w:t>
      </w:r>
      <w:r w:rsidR="00EC4A6D" w:rsidRPr="008D3758">
        <w:rPr>
          <w:rFonts w:ascii="Times New Roman" w:hAnsi="Times New Roman" w:cs="Times New Roman"/>
          <w:color w:val="000000" w:themeColor="text1"/>
          <w:sz w:val="24"/>
          <w:szCs w:val="24"/>
          <w:vertAlign w:val="subscript"/>
        </w:rPr>
        <w:t>2</w:t>
      </w:r>
      <w:r w:rsidRPr="008D3758">
        <w:rPr>
          <w:rFonts w:ascii="Times New Roman" w:hAnsi="Times New Roman" w:cs="Times New Roman"/>
          <w:color w:val="000000" w:themeColor="text1"/>
          <w:sz w:val="24"/>
          <w:szCs w:val="24"/>
        </w:rPr>
        <w:t xml:space="preserve"> and H</w:t>
      </w:r>
      <w:r w:rsidRPr="008D3758">
        <w:rPr>
          <w:rFonts w:ascii="Times New Roman" w:hAnsi="Times New Roman" w:cs="Times New Roman"/>
          <w:color w:val="000000" w:themeColor="text1"/>
          <w:sz w:val="24"/>
          <w:szCs w:val="24"/>
          <w:vertAlign w:val="subscript"/>
        </w:rPr>
        <w:t>2</w:t>
      </w:r>
      <w:r w:rsidRPr="008D3758">
        <w:rPr>
          <w:rFonts w:ascii="Times New Roman" w:hAnsi="Times New Roman" w:cs="Times New Roman"/>
          <w:color w:val="000000" w:themeColor="text1"/>
          <w:sz w:val="24"/>
          <w:szCs w:val="24"/>
        </w:rPr>
        <w:t xml:space="preserve"> as the main gases. This was related to the structure of the palm shell containing a lignocellulosic make up which allowed for a steady gas release during the 2</w:t>
      </w:r>
      <w:r w:rsidRPr="008D3758">
        <w:rPr>
          <w:rFonts w:ascii="Times New Roman" w:hAnsi="Times New Roman" w:cs="Times New Roman"/>
          <w:color w:val="000000" w:themeColor="text1"/>
          <w:sz w:val="24"/>
          <w:szCs w:val="24"/>
          <w:vertAlign w:val="superscript"/>
        </w:rPr>
        <w:t>nd</w:t>
      </w:r>
      <w:r w:rsidRPr="008D3758">
        <w:rPr>
          <w:rFonts w:ascii="Times New Roman" w:hAnsi="Times New Roman" w:cs="Times New Roman"/>
          <w:color w:val="000000" w:themeColor="text1"/>
          <w:sz w:val="24"/>
          <w:szCs w:val="24"/>
        </w:rPr>
        <w:t xml:space="preserve"> part of the experiments (sessile drop)</w:t>
      </w:r>
      <w:r w:rsidR="00D805F7" w:rsidRPr="008D3758">
        <w:rPr>
          <w:rFonts w:ascii="Times New Roman" w:hAnsi="Times New Roman" w:cs="Times New Roman"/>
          <w:color w:val="000000" w:themeColor="text1"/>
          <w:sz w:val="24"/>
          <w:szCs w:val="24"/>
        </w:rPr>
        <w:t>.</w:t>
      </w:r>
    </w:p>
    <w:p w14:paraId="7D72CF3E" w14:textId="66FE1A05" w:rsidR="00344798" w:rsidRPr="008D3758" w:rsidRDefault="00344798" w:rsidP="008D3758">
      <w:pPr>
        <w:pStyle w:val="ListParagraph"/>
        <w:numPr>
          <w:ilvl w:val="0"/>
          <w:numId w:val="19"/>
        </w:numPr>
        <w:spacing w:line="360" w:lineRule="auto"/>
        <w:jc w:val="both"/>
        <w:rPr>
          <w:rFonts w:ascii="Times New Roman" w:hAnsi="Times New Roman" w:cs="Times New Roman"/>
          <w:color w:val="000000" w:themeColor="text1"/>
          <w:sz w:val="24"/>
          <w:szCs w:val="24"/>
        </w:rPr>
      </w:pPr>
      <w:r w:rsidRPr="008D3758">
        <w:rPr>
          <w:rFonts w:ascii="Times New Roman" w:hAnsi="Times New Roman" w:cs="Times New Roman"/>
          <w:color w:val="000000" w:themeColor="text1"/>
          <w:sz w:val="24"/>
          <w:szCs w:val="24"/>
        </w:rPr>
        <w:t>Better rate of slag/carbon interaction when palm shell char was used in comparison to coke. This was due to the gases evolved from MC showing lower concentration of CO compared to palm shell</w:t>
      </w:r>
      <w:r w:rsidR="00EC4A6D" w:rsidRPr="008D3758">
        <w:rPr>
          <w:rFonts w:ascii="Times New Roman" w:hAnsi="Times New Roman" w:cs="Times New Roman"/>
          <w:color w:val="000000" w:themeColor="text1"/>
          <w:sz w:val="24"/>
          <w:szCs w:val="24"/>
        </w:rPr>
        <w:t>.</w:t>
      </w:r>
    </w:p>
    <w:p w14:paraId="38856A3F" w14:textId="5F4A31BA" w:rsidR="00344798" w:rsidRPr="00884F7E" w:rsidRDefault="00344798" w:rsidP="00884F7E">
      <w:pPr>
        <w:pStyle w:val="ListParagraph"/>
        <w:numPr>
          <w:ilvl w:val="0"/>
          <w:numId w:val="19"/>
        </w:numPr>
        <w:spacing w:line="360" w:lineRule="auto"/>
        <w:jc w:val="both"/>
        <w:rPr>
          <w:rFonts w:ascii="Times New Roman" w:hAnsi="Times New Roman" w:cs="Times New Roman"/>
          <w:color w:val="000000" w:themeColor="text1"/>
          <w:sz w:val="24"/>
          <w:szCs w:val="24"/>
        </w:rPr>
      </w:pPr>
      <w:r w:rsidRPr="008D3758">
        <w:rPr>
          <w:rFonts w:ascii="Times New Roman" w:hAnsi="Times New Roman" w:cs="Times New Roman"/>
          <w:color w:val="000000" w:themeColor="text1"/>
          <w:sz w:val="24"/>
          <w:szCs w:val="24"/>
        </w:rPr>
        <w:t>The interaction of palm shell char with the EAF slag showed an increase in slag volu</w:t>
      </w:r>
      <w:r w:rsidR="00884F7E">
        <w:rPr>
          <w:rFonts w:ascii="Times New Roman" w:hAnsi="Times New Roman" w:cs="Times New Roman"/>
          <w:color w:val="000000" w:themeColor="text1"/>
          <w:sz w:val="24"/>
          <w:szCs w:val="24"/>
        </w:rPr>
        <w:t>me and fluctuation. Coke showe</w:t>
      </w:r>
      <w:r w:rsidRPr="00884F7E">
        <w:rPr>
          <w:rFonts w:ascii="Times New Roman" w:hAnsi="Times New Roman" w:cs="Times New Roman"/>
          <w:color w:val="000000" w:themeColor="text1"/>
          <w:sz w:val="24"/>
          <w:szCs w:val="24"/>
        </w:rPr>
        <w:t>d a low degree of fluctuation and poor volume ratio.</w:t>
      </w:r>
    </w:p>
    <w:p w14:paraId="7149BBF0" w14:textId="2BF80B50" w:rsidR="00344798" w:rsidRPr="008D3758" w:rsidRDefault="00344798" w:rsidP="008D3758">
      <w:pPr>
        <w:pStyle w:val="ListParagraph"/>
        <w:numPr>
          <w:ilvl w:val="0"/>
          <w:numId w:val="19"/>
        </w:numPr>
        <w:spacing w:line="360" w:lineRule="auto"/>
        <w:jc w:val="both"/>
        <w:rPr>
          <w:rFonts w:ascii="Times New Roman" w:hAnsi="Times New Roman" w:cs="Times New Roman"/>
          <w:color w:val="000000" w:themeColor="text1"/>
          <w:sz w:val="24"/>
          <w:szCs w:val="24"/>
        </w:rPr>
      </w:pPr>
      <w:r w:rsidRPr="008D3758">
        <w:rPr>
          <w:rFonts w:ascii="Times New Roman" w:hAnsi="Times New Roman" w:cs="Times New Roman"/>
          <w:color w:val="000000" w:themeColor="text1"/>
          <w:sz w:val="24"/>
          <w:szCs w:val="24"/>
        </w:rPr>
        <w:t>Work after the two experiments was followed by optical microscopy of the slag/carbon reaction. It showed that small diameter gas bubbles trapped within the slag after contact with palm char</w:t>
      </w:r>
      <w:r w:rsidR="00D805F7" w:rsidRPr="008D3758">
        <w:rPr>
          <w:rFonts w:ascii="Times New Roman" w:hAnsi="Times New Roman" w:cs="Times New Roman"/>
          <w:color w:val="000000" w:themeColor="text1"/>
          <w:sz w:val="24"/>
          <w:szCs w:val="24"/>
        </w:rPr>
        <w:t>.</w:t>
      </w:r>
    </w:p>
    <w:p w14:paraId="2017F6F0" w14:textId="6DDF6823" w:rsidR="007853BB"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results highlight that partial substitute of coke with palm shells is not just a viable option, but also one that is efficient which can lead to impr</w:t>
      </w:r>
      <w:r w:rsidR="007C79A1">
        <w:rPr>
          <w:rFonts w:ascii="Times New Roman" w:hAnsi="Times New Roman" w:cs="Times New Roman"/>
          <w:color w:val="000000" w:themeColor="text1"/>
          <w:sz w:val="24"/>
          <w:szCs w:val="24"/>
        </w:rPr>
        <w:t>oved interaction with EAF slag.</w:t>
      </w:r>
    </w:p>
    <w:p w14:paraId="282AC18B" w14:textId="2A9D3DE3" w:rsidR="000B158B"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use of biomass has also been looked at</w:t>
      </w:r>
      <w:r w:rsidR="00884F7E">
        <w:rPr>
          <w:rFonts w:ascii="Times New Roman" w:hAnsi="Times New Roman" w:cs="Times New Roman"/>
          <w:color w:val="000000" w:themeColor="text1"/>
          <w:sz w:val="24"/>
          <w:szCs w:val="24"/>
        </w:rPr>
        <w:t xml:space="preserve"> in</w:t>
      </w:r>
      <w:r w:rsidRPr="00B036F6">
        <w:rPr>
          <w:rFonts w:ascii="Times New Roman" w:hAnsi="Times New Roman" w:cs="Times New Roman"/>
          <w:color w:val="000000" w:themeColor="text1"/>
          <w:sz w:val="24"/>
          <w:szCs w:val="24"/>
        </w:rPr>
        <w:t xml:space="preserve"> the sinter plant. Sintering process is viewed as a serious environmental challenge with it being the second highest contributor of GHG in the integrated steel site behind the BF. </w:t>
      </w:r>
      <w:r w:rsidRPr="00B036F6">
        <w:rPr>
          <w:rFonts w:ascii="Times New Roman" w:hAnsi="Times New Roman" w:cs="Times New Roman"/>
          <w:noProof/>
          <w:color w:val="000000" w:themeColor="text1"/>
          <w:sz w:val="24"/>
          <w:szCs w:val="24"/>
        </w:rPr>
        <w:t xml:space="preserve">Mohamed (1993) </w:t>
      </w:r>
      <w:r w:rsidRPr="00B036F6">
        <w:rPr>
          <w:rFonts w:ascii="Times New Roman" w:hAnsi="Times New Roman" w:cs="Times New Roman"/>
          <w:color w:val="000000" w:themeColor="text1"/>
          <w:sz w:val="24"/>
          <w:szCs w:val="24"/>
        </w:rPr>
        <w:t>investigated the use of partially replacing coke breeze with palm stone charcoal up to 35%. The outcome showed no adverse effect on sintering or sinter quality. The quality and sintering did however deteriorate as substitution of coke breeze with palm stone charcoal increased above 35%. The drive during Mohamed (1993) study was purely economics with no considerations into the environmental impact of substitution.</w:t>
      </w:r>
    </w:p>
    <w:p w14:paraId="4303A9AD" w14:textId="22AC85B5" w:rsidR="00344798"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mico (2004) conducted similar work to Mohamed (1993) where he looked at char produced from a wood biomass source. In this case it was from pine wood flour, saw dust and red gum wood char. Granulation between coke and the three chars showed variation in granulation quality with red gum char granulating as well as coke. Red gum char was up-scaled to be experimented in a </w:t>
      </w:r>
      <w:r w:rsidR="002B6811" w:rsidRPr="00B036F6">
        <w:rPr>
          <w:rFonts w:ascii="Times New Roman" w:hAnsi="Times New Roman" w:cs="Times New Roman"/>
          <w:color w:val="000000" w:themeColor="text1"/>
          <w:sz w:val="24"/>
          <w:szCs w:val="24"/>
        </w:rPr>
        <w:t>large-scale</w:t>
      </w:r>
      <w:r w:rsidRPr="00B036F6">
        <w:rPr>
          <w:rFonts w:ascii="Times New Roman" w:hAnsi="Times New Roman" w:cs="Times New Roman"/>
          <w:color w:val="000000" w:themeColor="text1"/>
          <w:sz w:val="24"/>
          <w:szCs w:val="24"/>
        </w:rPr>
        <w:t xml:space="preserve"> sinter pot. A sinter pot is an experimental technique to monitor the flame front profile of what traditionally takes place in a sinter plant. The benefit of a sinter pot is the monitoring of the off-</w:t>
      </w:r>
      <w:r w:rsidRPr="00B036F6">
        <w:rPr>
          <w:rFonts w:ascii="Times New Roman" w:hAnsi="Times New Roman" w:cs="Times New Roman"/>
          <w:color w:val="000000" w:themeColor="text1"/>
          <w:sz w:val="24"/>
          <w:szCs w:val="24"/>
        </w:rPr>
        <w:lastRenderedPageBreak/>
        <w:t xml:space="preserve">gases produced during sinter pot experiment being recorded. The results showed that at a 100% substitution of red gum char with coke breeze during sintering, the quality did not deteriorate and the sinter performance increased. The results showed that sinter petrology and chemistry was not affected by complete substitution of coke with char. The sintering productivity was improved (44% increase) whilst quality indicators such as tumble index, reducibility index and reduction degradation index were all within industry acceptable level. The </w:t>
      </w:r>
      <w:r w:rsidR="001D7B07" w:rsidRPr="00B036F6">
        <w:rPr>
          <w:rFonts w:ascii="Times New Roman" w:hAnsi="Times New Roman" w:cs="Times New Roman"/>
          <w:color w:val="000000" w:themeColor="text1"/>
          <w:sz w:val="24"/>
          <w:szCs w:val="24"/>
        </w:rPr>
        <w:t>off-gas</w:t>
      </w:r>
      <w:r w:rsidRPr="00B036F6">
        <w:rPr>
          <w:rFonts w:ascii="Times New Roman" w:hAnsi="Times New Roman" w:cs="Times New Roman"/>
          <w:color w:val="000000" w:themeColor="text1"/>
          <w:sz w:val="24"/>
          <w:szCs w:val="24"/>
        </w:rPr>
        <w:t xml:space="preserve"> emissions produced during 100% char showed that SO</w:t>
      </w:r>
      <w:r w:rsidRPr="00B036F6">
        <w:rPr>
          <w:rFonts w:ascii="Times New Roman" w:hAnsi="Times New Roman" w:cs="Times New Roman"/>
          <w:color w:val="000000" w:themeColor="text1"/>
          <w:sz w:val="24"/>
          <w:szCs w:val="24"/>
          <w:vertAlign w:val="subscript"/>
        </w:rPr>
        <w:t xml:space="preserve">X </w:t>
      </w:r>
      <w:r w:rsidRPr="00B036F6">
        <w:rPr>
          <w:rFonts w:ascii="Times New Roman" w:hAnsi="Times New Roman" w:cs="Times New Roman"/>
          <w:color w:val="000000" w:themeColor="text1"/>
          <w:sz w:val="24"/>
          <w:szCs w:val="24"/>
        </w:rPr>
        <w:t>and NO</w:t>
      </w:r>
      <w:r w:rsidRPr="00B036F6">
        <w:rPr>
          <w:rFonts w:ascii="Times New Roman" w:hAnsi="Times New Roman" w:cs="Times New Roman"/>
          <w:color w:val="000000" w:themeColor="text1"/>
          <w:sz w:val="24"/>
          <w:szCs w:val="24"/>
          <w:vertAlign w:val="subscript"/>
        </w:rPr>
        <w:t xml:space="preserve">X </w:t>
      </w:r>
      <w:r w:rsidRPr="00B036F6">
        <w:rPr>
          <w:rFonts w:ascii="Times New Roman" w:hAnsi="Times New Roman" w:cs="Times New Roman"/>
          <w:color w:val="000000" w:themeColor="text1"/>
          <w:sz w:val="24"/>
          <w:szCs w:val="24"/>
        </w:rPr>
        <w:t>reduced by a factor of 8 and 5 respectively. The work done by Amico (2004) showed great potential; not only from an experimental and operation basis where substitution on a small/large scale experiments indicates no change on quality but also the aspect that red gum wood (better known as eucalyptus) is readily available in Australia (the country where the study took place).</w:t>
      </w:r>
    </w:p>
    <w:p w14:paraId="172AA4DC" w14:textId="77777777" w:rsidR="00A91284" w:rsidRPr="00B036F6" w:rsidRDefault="00A91284" w:rsidP="00D83F69">
      <w:pPr>
        <w:spacing w:line="360" w:lineRule="auto"/>
        <w:jc w:val="both"/>
        <w:rPr>
          <w:rFonts w:ascii="Times New Roman" w:hAnsi="Times New Roman" w:cs="Times New Roman"/>
          <w:color w:val="000000" w:themeColor="text1"/>
          <w:sz w:val="24"/>
          <w:szCs w:val="24"/>
        </w:rPr>
      </w:pPr>
    </w:p>
    <w:p w14:paraId="7E912A8F" w14:textId="4F922401"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Lovel (200</w:t>
      </w:r>
      <w:r w:rsidR="0037377D" w:rsidRPr="00B036F6">
        <w:rPr>
          <w:rFonts w:ascii="Times New Roman" w:hAnsi="Times New Roman" w:cs="Times New Roman"/>
          <w:color w:val="000000" w:themeColor="text1"/>
          <w:sz w:val="24"/>
          <w:szCs w:val="24"/>
        </w:rPr>
        <w:t>5</w:t>
      </w:r>
      <w:r w:rsidRPr="00B036F6">
        <w:rPr>
          <w:rFonts w:ascii="Times New Roman" w:hAnsi="Times New Roman" w:cs="Times New Roman"/>
          <w:color w:val="000000" w:themeColor="text1"/>
          <w:sz w:val="24"/>
          <w:szCs w:val="24"/>
        </w:rPr>
        <w:t>), under the same team as Amico (2004) also looked into other biomass sources in Australia to assess whether it was feasible in the sinter plant. Lovel (200</w:t>
      </w:r>
      <w:r w:rsidR="0037377D" w:rsidRPr="00B036F6">
        <w:rPr>
          <w:rFonts w:ascii="Times New Roman" w:hAnsi="Times New Roman" w:cs="Times New Roman"/>
          <w:color w:val="000000" w:themeColor="text1"/>
          <w:sz w:val="24"/>
          <w:szCs w:val="24"/>
        </w:rPr>
        <w:t>5</w:t>
      </w:r>
      <w:r w:rsidR="00EC4A6D" w:rsidRPr="00B036F6">
        <w:rPr>
          <w:rFonts w:ascii="Times New Roman" w:hAnsi="Times New Roman" w:cs="Times New Roman"/>
          <w:color w:val="000000" w:themeColor="text1"/>
          <w:sz w:val="24"/>
          <w:szCs w:val="24"/>
        </w:rPr>
        <w:t>) investigated</w:t>
      </w:r>
      <w:r w:rsidRPr="00B036F6">
        <w:rPr>
          <w:rFonts w:ascii="Times New Roman" w:hAnsi="Times New Roman" w:cs="Times New Roman"/>
          <w:color w:val="000000" w:themeColor="text1"/>
          <w:sz w:val="24"/>
          <w:szCs w:val="24"/>
        </w:rPr>
        <w:t xml:space="preserve"> industry sourced coke breeze, commercially available wood char and charcoal from prickly acacia (acacia nilotica). Prickly acacia is a noxious weed and has been classified in Australia as a weed of national significance. The results show similar outcomes to Amico (2004). Although a direct comparison between Lovel (200</w:t>
      </w:r>
      <w:r w:rsidR="0037377D" w:rsidRPr="00B036F6">
        <w:rPr>
          <w:rFonts w:ascii="Times New Roman" w:hAnsi="Times New Roman" w:cs="Times New Roman"/>
          <w:color w:val="000000" w:themeColor="text1"/>
          <w:sz w:val="24"/>
          <w:szCs w:val="24"/>
        </w:rPr>
        <w:t>5</w:t>
      </w:r>
      <w:r w:rsidRPr="00B036F6">
        <w:rPr>
          <w:rFonts w:ascii="Times New Roman" w:hAnsi="Times New Roman" w:cs="Times New Roman"/>
          <w:color w:val="000000" w:themeColor="text1"/>
          <w:sz w:val="24"/>
          <w:szCs w:val="24"/>
        </w:rPr>
        <w:t xml:space="preserve">) and Amico (2004) cannot be done due to slight variations in the sinter pot being used. The results showed that wood char from the prickly weed and commercially available wood char were suitable and that further work would be required to investigate this more on a </w:t>
      </w:r>
      <w:r w:rsidR="002B6811" w:rsidRPr="00B036F6">
        <w:rPr>
          <w:rFonts w:ascii="Times New Roman" w:hAnsi="Times New Roman" w:cs="Times New Roman"/>
          <w:color w:val="000000" w:themeColor="text1"/>
          <w:sz w:val="24"/>
          <w:szCs w:val="24"/>
        </w:rPr>
        <w:t>large-scale</w:t>
      </w:r>
      <w:r w:rsidRPr="00B036F6">
        <w:rPr>
          <w:rFonts w:ascii="Times New Roman" w:hAnsi="Times New Roman" w:cs="Times New Roman"/>
          <w:color w:val="000000" w:themeColor="text1"/>
          <w:sz w:val="24"/>
          <w:szCs w:val="24"/>
        </w:rPr>
        <w:t xml:space="preserve"> perspective.</w:t>
      </w:r>
    </w:p>
    <w:p w14:paraId="221AB28D" w14:textId="7777777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Ooi (2011) investigated the use of hardwood charcoal as a supplementary fuel to coke breeze in the sinter plant. Ooi (2011) carried out small scale sinter pot experiments with a charge capacity of 1kg investigating how the substitution of coke with hardwood charcoal had an impact on the combustion efficiency, quality and the organically pollutants produced during the sinter pot process. Substitution was conducted on a calorific value basis so that the heat output remained the same. The outcome showed that at 20% substitution of hardwood charcoal with coke breeze the combustion efficiency and quality remained the same with slight improvement in </w:t>
      </w:r>
      <w:r w:rsidRPr="00B036F6">
        <w:rPr>
          <w:rFonts w:ascii="Times New Roman" w:hAnsi="Times New Roman" w:cs="Times New Roman"/>
          <w:color w:val="000000" w:themeColor="text1"/>
          <w:sz w:val="24"/>
          <w:szCs w:val="24"/>
        </w:rPr>
        <w:lastRenderedPageBreak/>
        <w:t>quality. The organic pollutants of PCDD/Fs were of minimal difference between coke and 20% hardwood charcoal, but PAH were slightly higher for hardwood charcoal. Overall the study carried out by Ooi (2011) suggest that this work should be further investigated for large scale experiments (80kg charge capacity)</w:t>
      </w:r>
    </w:p>
    <w:p w14:paraId="754095C6" w14:textId="347C1D7F"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t the moment, the use of biomass in the BF, EAF and sinter plant have investigated biomass as a char product, or better known in this case as a bio-char product. The use of raw biomass in the sinter plant application was investigated by Ooi (2008). Ooi (2008) investigated the use of sunflower seed husk (by-product of sunflower seed) on a </w:t>
      </w:r>
      <w:r w:rsidR="002B6811" w:rsidRPr="00B036F6">
        <w:rPr>
          <w:rFonts w:ascii="Times New Roman" w:hAnsi="Times New Roman" w:cs="Times New Roman"/>
          <w:color w:val="000000" w:themeColor="text1"/>
          <w:sz w:val="24"/>
          <w:szCs w:val="24"/>
        </w:rPr>
        <w:t>small-scale</w:t>
      </w:r>
      <w:r w:rsidRPr="00B036F6">
        <w:rPr>
          <w:rFonts w:ascii="Times New Roman" w:hAnsi="Times New Roman" w:cs="Times New Roman"/>
          <w:color w:val="000000" w:themeColor="text1"/>
          <w:sz w:val="24"/>
          <w:szCs w:val="24"/>
        </w:rPr>
        <w:t xml:space="preserve"> sinter pot experiment. The experiments conducted were the same as the work carried out by Ooi (2011).</w:t>
      </w:r>
      <w:r w:rsidR="002B6811">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The substitution of sunflower seed husk with coke breeze was done on a calorific value in order to produce the same heat output. Sinter pot experiment (charge capacity of 1kg) showed that at 10% substitution of raw biomass (sunflower seed husk) with coke showed no apparent deterioration in sinter quality. The sintering time was also reduced in comparison to 100% coke breeze which suggest an improvement in sinter productivity of 6.4%. The substitution of 10% sunflower seed husk also showed that combustion characteristics were not affected. Aside from quality and productivity the results were also analysed for emissions of persistent organic pollutants such as PCDD/Fs and PAHs. The outcome of organic pollutants showed that there was minimal difference between coke breeze and 10% sunflower seed husk. </w:t>
      </w:r>
    </w:p>
    <w:p w14:paraId="49BEC2DE" w14:textId="18845087" w:rsidR="00344798"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use of raw biomass was also investigated by Zandi (2010), where the same methodology to Ooi (2008) was used. Zandi (2010) investigated several raw biomasses (olive residues, sunflower husk pellets, almost shells, hazelnut shells and bagasse pellets). Zandi (2010) focused on looking at the </w:t>
      </w:r>
      <w:r w:rsidR="002B6811" w:rsidRPr="00B036F6">
        <w:rPr>
          <w:rFonts w:ascii="Times New Roman" w:hAnsi="Times New Roman" w:cs="Times New Roman"/>
          <w:color w:val="000000" w:themeColor="text1"/>
          <w:sz w:val="24"/>
          <w:szCs w:val="24"/>
        </w:rPr>
        <w:t>pre-conditions</w:t>
      </w:r>
      <w:r w:rsidRPr="00B036F6">
        <w:rPr>
          <w:rFonts w:ascii="Times New Roman" w:hAnsi="Times New Roman" w:cs="Times New Roman"/>
          <w:color w:val="000000" w:themeColor="text1"/>
          <w:sz w:val="24"/>
          <w:szCs w:val="24"/>
        </w:rPr>
        <w:t xml:space="preserve"> of the raw biomass and the biomass particle size. Zandi (2010) found that when the sunflower seed husk pellets were crushed to size range of 0.8- 0.6mm then a substitution rate of 25% showed a very similar thermal flame front profile to that of coke alone.  The combustion efficiency was also shown not to vary considerably. The recommendation from Zandi (2010) studies was to upscale the experiment (80kg sinter pot capacity) with raw biomass being under 1mm in size.</w:t>
      </w:r>
    </w:p>
    <w:p w14:paraId="69924F97" w14:textId="26642D61" w:rsidR="008D170C" w:rsidRPr="00884F7E" w:rsidRDefault="008D170C" w:rsidP="00D83F69">
      <w:pPr>
        <w:spacing w:line="360" w:lineRule="auto"/>
        <w:jc w:val="both"/>
        <w:rPr>
          <w:rFonts w:ascii="Times New Roman" w:hAnsi="Times New Roman" w:cs="Times New Roman"/>
          <w:sz w:val="24"/>
          <w:szCs w:val="24"/>
        </w:rPr>
      </w:pPr>
      <w:r w:rsidRPr="00884F7E">
        <w:rPr>
          <w:rFonts w:ascii="Times New Roman" w:hAnsi="Times New Roman" w:cs="Times New Roman"/>
          <w:sz w:val="24"/>
          <w:szCs w:val="24"/>
        </w:rPr>
        <w:t>Unfortunately, Zandi (2010) was unable to upscale this to an 80kg sinter pot due to Tata steel mothballing the equipment.</w:t>
      </w:r>
    </w:p>
    <w:p w14:paraId="3939900A" w14:textId="6E285C5A" w:rsidR="00512966" w:rsidRPr="00884F7E" w:rsidRDefault="000D2525" w:rsidP="00D83F69">
      <w:pPr>
        <w:spacing w:line="360" w:lineRule="auto"/>
        <w:jc w:val="both"/>
        <w:rPr>
          <w:rFonts w:ascii="Times New Roman" w:hAnsi="Times New Roman" w:cs="Times New Roman"/>
          <w:sz w:val="24"/>
          <w:szCs w:val="24"/>
        </w:rPr>
      </w:pPr>
      <w:r w:rsidRPr="00884F7E">
        <w:rPr>
          <w:rFonts w:ascii="Times New Roman" w:hAnsi="Times New Roman" w:cs="Times New Roman"/>
          <w:sz w:val="24"/>
          <w:szCs w:val="24"/>
        </w:rPr>
        <w:lastRenderedPageBreak/>
        <w:t xml:space="preserve">Only a handful of studies have looked into the use of biomass in the sintering process </w:t>
      </w:r>
      <w:sdt>
        <w:sdtPr>
          <w:rPr>
            <w:rFonts w:ascii="Times New Roman" w:hAnsi="Times New Roman" w:cs="Times New Roman"/>
            <w:sz w:val="24"/>
            <w:szCs w:val="24"/>
          </w:rPr>
          <w:id w:val="1682694411"/>
          <w:citation/>
        </w:sdtPr>
        <w:sdtEndPr/>
        <w:sdtContent>
          <w:r w:rsidRPr="00884F7E">
            <w:rPr>
              <w:rFonts w:ascii="Times New Roman" w:hAnsi="Times New Roman" w:cs="Times New Roman"/>
              <w:sz w:val="24"/>
              <w:szCs w:val="24"/>
            </w:rPr>
            <w:fldChar w:fldCharType="begin"/>
          </w:r>
          <w:r w:rsidRPr="00884F7E">
            <w:rPr>
              <w:rFonts w:ascii="Times New Roman" w:hAnsi="Times New Roman" w:cs="Times New Roman"/>
              <w:sz w:val="24"/>
              <w:szCs w:val="24"/>
            </w:rPr>
            <w:instrText xml:space="preserve"> CITATION Ooi08 \l 2057 </w:instrText>
          </w:r>
          <w:r w:rsidRPr="00884F7E">
            <w:rPr>
              <w:rFonts w:ascii="Times New Roman" w:hAnsi="Times New Roman" w:cs="Times New Roman"/>
              <w:sz w:val="24"/>
              <w:szCs w:val="24"/>
            </w:rPr>
            <w:fldChar w:fldCharType="separate"/>
          </w:r>
          <w:r w:rsidR="002E4BDA" w:rsidRPr="00884F7E">
            <w:rPr>
              <w:rFonts w:ascii="Times New Roman" w:hAnsi="Times New Roman" w:cs="Times New Roman"/>
              <w:noProof/>
              <w:sz w:val="24"/>
              <w:szCs w:val="24"/>
            </w:rPr>
            <w:t>(Ooi, et al., 2008)</w:t>
          </w:r>
          <w:r w:rsidRPr="00884F7E">
            <w:rPr>
              <w:rFonts w:ascii="Times New Roman" w:hAnsi="Times New Roman" w:cs="Times New Roman"/>
              <w:sz w:val="24"/>
              <w:szCs w:val="24"/>
            </w:rPr>
            <w:fldChar w:fldCharType="end"/>
          </w:r>
        </w:sdtContent>
      </w:sdt>
      <w:sdt>
        <w:sdtPr>
          <w:rPr>
            <w:rFonts w:ascii="Times New Roman" w:hAnsi="Times New Roman" w:cs="Times New Roman"/>
            <w:sz w:val="24"/>
            <w:szCs w:val="24"/>
          </w:rPr>
          <w:id w:val="-736156957"/>
          <w:citation/>
        </w:sdtPr>
        <w:sdtEndPr/>
        <w:sdtContent>
          <w:r w:rsidRPr="00884F7E">
            <w:rPr>
              <w:rFonts w:ascii="Times New Roman" w:hAnsi="Times New Roman" w:cs="Times New Roman"/>
              <w:sz w:val="24"/>
              <w:szCs w:val="24"/>
            </w:rPr>
            <w:fldChar w:fldCharType="begin"/>
          </w:r>
          <w:r w:rsidRPr="00884F7E">
            <w:rPr>
              <w:rFonts w:ascii="Times New Roman" w:hAnsi="Times New Roman" w:cs="Times New Roman"/>
              <w:sz w:val="24"/>
              <w:szCs w:val="24"/>
            </w:rPr>
            <w:instrText xml:space="preserve"> CITATION Ooi11 \l 2057 </w:instrText>
          </w:r>
          <w:r w:rsidRPr="00884F7E">
            <w:rPr>
              <w:rFonts w:ascii="Times New Roman" w:hAnsi="Times New Roman" w:cs="Times New Roman"/>
              <w:sz w:val="24"/>
              <w:szCs w:val="24"/>
            </w:rPr>
            <w:fldChar w:fldCharType="separate"/>
          </w:r>
          <w:r w:rsidR="002E4BDA" w:rsidRPr="00884F7E">
            <w:rPr>
              <w:rFonts w:ascii="Times New Roman" w:hAnsi="Times New Roman" w:cs="Times New Roman"/>
              <w:noProof/>
              <w:sz w:val="24"/>
              <w:szCs w:val="24"/>
            </w:rPr>
            <w:t xml:space="preserve"> (Ooi, et al., 2011)</w:t>
          </w:r>
          <w:r w:rsidRPr="00884F7E">
            <w:rPr>
              <w:rFonts w:ascii="Times New Roman" w:hAnsi="Times New Roman" w:cs="Times New Roman"/>
              <w:sz w:val="24"/>
              <w:szCs w:val="24"/>
            </w:rPr>
            <w:fldChar w:fldCharType="end"/>
          </w:r>
        </w:sdtContent>
      </w:sdt>
      <w:sdt>
        <w:sdtPr>
          <w:rPr>
            <w:rFonts w:ascii="Times New Roman" w:hAnsi="Times New Roman" w:cs="Times New Roman"/>
            <w:sz w:val="24"/>
            <w:szCs w:val="24"/>
          </w:rPr>
          <w:id w:val="1223717510"/>
          <w:citation/>
        </w:sdtPr>
        <w:sdtEndPr/>
        <w:sdtContent>
          <w:r w:rsidRPr="00884F7E">
            <w:rPr>
              <w:rFonts w:ascii="Times New Roman" w:hAnsi="Times New Roman" w:cs="Times New Roman"/>
              <w:sz w:val="24"/>
              <w:szCs w:val="24"/>
            </w:rPr>
            <w:fldChar w:fldCharType="begin"/>
          </w:r>
          <w:r w:rsidRPr="00884F7E">
            <w:rPr>
              <w:rFonts w:ascii="Times New Roman" w:hAnsi="Times New Roman" w:cs="Times New Roman"/>
              <w:sz w:val="24"/>
              <w:szCs w:val="24"/>
            </w:rPr>
            <w:instrText xml:space="preserve"> CITATION Zan10 \l 2057 </w:instrText>
          </w:r>
          <w:r w:rsidRPr="00884F7E">
            <w:rPr>
              <w:rFonts w:ascii="Times New Roman" w:hAnsi="Times New Roman" w:cs="Times New Roman"/>
              <w:sz w:val="24"/>
              <w:szCs w:val="24"/>
            </w:rPr>
            <w:fldChar w:fldCharType="separate"/>
          </w:r>
          <w:r w:rsidR="002E4BDA" w:rsidRPr="00884F7E">
            <w:rPr>
              <w:rFonts w:ascii="Times New Roman" w:hAnsi="Times New Roman" w:cs="Times New Roman"/>
              <w:noProof/>
              <w:sz w:val="24"/>
              <w:szCs w:val="24"/>
            </w:rPr>
            <w:t xml:space="preserve"> (Zandi, et al., 2010)</w:t>
          </w:r>
          <w:r w:rsidRPr="00884F7E">
            <w:rPr>
              <w:rFonts w:ascii="Times New Roman" w:hAnsi="Times New Roman" w:cs="Times New Roman"/>
              <w:sz w:val="24"/>
              <w:szCs w:val="24"/>
            </w:rPr>
            <w:fldChar w:fldCharType="end"/>
          </w:r>
        </w:sdtContent>
      </w:sdt>
      <w:sdt>
        <w:sdtPr>
          <w:rPr>
            <w:rFonts w:ascii="Times New Roman" w:hAnsi="Times New Roman" w:cs="Times New Roman"/>
            <w:sz w:val="24"/>
            <w:szCs w:val="24"/>
          </w:rPr>
          <w:id w:val="-1559929511"/>
          <w:citation/>
        </w:sdtPr>
        <w:sdtEndPr/>
        <w:sdtContent>
          <w:r w:rsidRPr="00884F7E">
            <w:rPr>
              <w:rFonts w:ascii="Times New Roman" w:hAnsi="Times New Roman" w:cs="Times New Roman"/>
              <w:sz w:val="24"/>
              <w:szCs w:val="24"/>
            </w:rPr>
            <w:fldChar w:fldCharType="begin"/>
          </w:r>
          <w:r w:rsidRPr="00884F7E">
            <w:rPr>
              <w:rFonts w:ascii="Times New Roman" w:hAnsi="Times New Roman" w:cs="Times New Roman"/>
              <w:sz w:val="24"/>
              <w:szCs w:val="24"/>
            </w:rPr>
            <w:instrText xml:space="preserve"> CITATION Kaw13 \l 2057 </w:instrText>
          </w:r>
          <w:r w:rsidRPr="00884F7E">
            <w:rPr>
              <w:rFonts w:ascii="Times New Roman" w:hAnsi="Times New Roman" w:cs="Times New Roman"/>
              <w:sz w:val="24"/>
              <w:szCs w:val="24"/>
            </w:rPr>
            <w:fldChar w:fldCharType="separate"/>
          </w:r>
          <w:r w:rsidR="002E4BDA" w:rsidRPr="00884F7E">
            <w:rPr>
              <w:rFonts w:ascii="Times New Roman" w:hAnsi="Times New Roman" w:cs="Times New Roman"/>
              <w:noProof/>
              <w:sz w:val="24"/>
              <w:szCs w:val="24"/>
            </w:rPr>
            <w:t xml:space="preserve"> (Kawaguchi &amp; Hara, 2013)</w:t>
          </w:r>
          <w:r w:rsidRPr="00884F7E">
            <w:rPr>
              <w:rFonts w:ascii="Times New Roman" w:hAnsi="Times New Roman" w:cs="Times New Roman"/>
              <w:sz w:val="24"/>
              <w:szCs w:val="24"/>
            </w:rPr>
            <w:fldChar w:fldCharType="end"/>
          </w:r>
        </w:sdtContent>
      </w:sdt>
      <w:sdt>
        <w:sdtPr>
          <w:rPr>
            <w:rFonts w:ascii="Times New Roman" w:hAnsi="Times New Roman" w:cs="Times New Roman"/>
            <w:sz w:val="24"/>
            <w:szCs w:val="24"/>
          </w:rPr>
          <w:id w:val="-1884320151"/>
          <w:citation/>
        </w:sdtPr>
        <w:sdtEndPr/>
        <w:sdtContent>
          <w:r w:rsidRPr="00884F7E">
            <w:rPr>
              <w:rFonts w:ascii="Times New Roman" w:hAnsi="Times New Roman" w:cs="Times New Roman"/>
              <w:sz w:val="24"/>
              <w:szCs w:val="24"/>
            </w:rPr>
            <w:fldChar w:fldCharType="begin"/>
          </w:r>
          <w:r w:rsidRPr="00884F7E">
            <w:rPr>
              <w:rFonts w:ascii="Times New Roman" w:hAnsi="Times New Roman" w:cs="Times New Roman"/>
              <w:sz w:val="24"/>
              <w:szCs w:val="24"/>
            </w:rPr>
            <w:instrText xml:space="preserve"> CITATION Sri13 \l 2057 </w:instrText>
          </w:r>
          <w:r w:rsidRPr="00884F7E">
            <w:rPr>
              <w:rFonts w:ascii="Times New Roman" w:hAnsi="Times New Roman" w:cs="Times New Roman"/>
              <w:sz w:val="24"/>
              <w:szCs w:val="24"/>
            </w:rPr>
            <w:fldChar w:fldCharType="separate"/>
          </w:r>
          <w:r w:rsidR="002E4BDA" w:rsidRPr="00884F7E">
            <w:rPr>
              <w:rFonts w:ascii="Times New Roman" w:hAnsi="Times New Roman" w:cs="Times New Roman"/>
              <w:noProof/>
              <w:sz w:val="24"/>
              <w:szCs w:val="24"/>
            </w:rPr>
            <w:t xml:space="preserve"> (Srivastava, et al., 2013)</w:t>
          </w:r>
          <w:r w:rsidRPr="00884F7E">
            <w:rPr>
              <w:rFonts w:ascii="Times New Roman" w:hAnsi="Times New Roman" w:cs="Times New Roman"/>
              <w:sz w:val="24"/>
              <w:szCs w:val="24"/>
            </w:rPr>
            <w:fldChar w:fldCharType="end"/>
          </w:r>
        </w:sdtContent>
      </w:sdt>
      <w:sdt>
        <w:sdtPr>
          <w:rPr>
            <w:rFonts w:ascii="Times New Roman" w:hAnsi="Times New Roman" w:cs="Times New Roman"/>
            <w:sz w:val="24"/>
            <w:szCs w:val="24"/>
          </w:rPr>
          <w:id w:val="-1426729987"/>
          <w:citation/>
        </w:sdtPr>
        <w:sdtEndPr/>
        <w:sdtContent>
          <w:r w:rsidRPr="00884F7E">
            <w:rPr>
              <w:rFonts w:ascii="Times New Roman" w:hAnsi="Times New Roman" w:cs="Times New Roman"/>
              <w:sz w:val="24"/>
              <w:szCs w:val="24"/>
            </w:rPr>
            <w:fldChar w:fldCharType="begin"/>
          </w:r>
          <w:r w:rsidRPr="00884F7E">
            <w:rPr>
              <w:rFonts w:ascii="Times New Roman" w:hAnsi="Times New Roman" w:cs="Times New Roman"/>
              <w:sz w:val="24"/>
              <w:szCs w:val="24"/>
            </w:rPr>
            <w:instrText xml:space="preserve"> CITATION Hur14 \l 2057 </w:instrText>
          </w:r>
          <w:r w:rsidRPr="00884F7E">
            <w:rPr>
              <w:rFonts w:ascii="Times New Roman" w:hAnsi="Times New Roman" w:cs="Times New Roman"/>
              <w:sz w:val="24"/>
              <w:szCs w:val="24"/>
            </w:rPr>
            <w:fldChar w:fldCharType="separate"/>
          </w:r>
          <w:r w:rsidR="002E4BDA" w:rsidRPr="00884F7E">
            <w:rPr>
              <w:rFonts w:ascii="Times New Roman" w:hAnsi="Times New Roman" w:cs="Times New Roman"/>
              <w:noProof/>
              <w:sz w:val="24"/>
              <w:szCs w:val="24"/>
            </w:rPr>
            <w:t xml:space="preserve"> (Hurst, 2014)</w:t>
          </w:r>
          <w:r w:rsidRPr="00884F7E">
            <w:rPr>
              <w:rFonts w:ascii="Times New Roman" w:hAnsi="Times New Roman" w:cs="Times New Roman"/>
              <w:sz w:val="24"/>
              <w:szCs w:val="24"/>
            </w:rPr>
            <w:fldChar w:fldCharType="end"/>
          </w:r>
        </w:sdtContent>
      </w:sdt>
      <w:r w:rsidRPr="00884F7E">
        <w:rPr>
          <w:rFonts w:ascii="Times New Roman" w:hAnsi="Times New Roman" w:cs="Times New Roman"/>
          <w:sz w:val="24"/>
          <w:szCs w:val="24"/>
        </w:rPr>
        <w:t xml:space="preserve"> and found from these studies that it was possible to substitut</w:t>
      </w:r>
      <w:r w:rsidR="00EC4A6D" w:rsidRPr="00884F7E">
        <w:rPr>
          <w:rFonts w:ascii="Times New Roman" w:hAnsi="Times New Roman" w:cs="Times New Roman"/>
          <w:sz w:val="24"/>
          <w:szCs w:val="24"/>
        </w:rPr>
        <w:t>e</w:t>
      </w:r>
      <w:r w:rsidRPr="00884F7E">
        <w:rPr>
          <w:rFonts w:ascii="Times New Roman" w:hAnsi="Times New Roman" w:cs="Times New Roman"/>
          <w:sz w:val="24"/>
          <w:szCs w:val="24"/>
        </w:rPr>
        <w:t xml:space="preserve"> </w:t>
      </w:r>
      <w:r w:rsidR="00EC4A6D" w:rsidRPr="00884F7E">
        <w:rPr>
          <w:rFonts w:ascii="Times New Roman" w:hAnsi="Times New Roman" w:cs="Times New Roman"/>
          <w:sz w:val="24"/>
          <w:szCs w:val="24"/>
        </w:rPr>
        <w:t>up to</w:t>
      </w:r>
      <w:r w:rsidRPr="00884F7E">
        <w:rPr>
          <w:rFonts w:ascii="Times New Roman" w:hAnsi="Times New Roman" w:cs="Times New Roman"/>
          <w:sz w:val="24"/>
          <w:szCs w:val="24"/>
        </w:rPr>
        <w:t xml:space="preserve"> 15% coke breeze with olive pits on a carbon for carbon basis </w:t>
      </w:r>
      <w:sdt>
        <w:sdtPr>
          <w:rPr>
            <w:rFonts w:ascii="Times New Roman" w:hAnsi="Times New Roman" w:cs="Times New Roman"/>
            <w:sz w:val="24"/>
            <w:szCs w:val="24"/>
          </w:rPr>
          <w:id w:val="-73362522"/>
          <w:citation/>
        </w:sdtPr>
        <w:sdtEndPr/>
        <w:sdtContent>
          <w:r w:rsidRPr="00884F7E">
            <w:rPr>
              <w:rFonts w:ascii="Times New Roman" w:hAnsi="Times New Roman" w:cs="Times New Roman"/>
              <w:sz w:val="24"/>
              <w:szCs w:val="24"/>
            </w:rPr>
            <w:fldChar w:fldCharType="begin"/>
          </w:r>
          <w:r w:rsidRPr="00884F7E">
            <w:rPr>
              <w:rFonts w:ascii="Times New Roman" w:hAnsi="Times New Roman" w:cs="Times New Roman"/>
              <w:sz w:val="24"/>
              <w:szCs w:val="24"/>
            </w:rPr>
            <w:instrText xml:space="preserve"> CITATION Zan10 \l 2057 </w:instrText>
          </w:r>
          <w:r w:rsidRPr="00884F7E">
            <w:rPr>
              <w:rFonts w:ascii="Times New Roman" w:hAnsi="Times New Roman" w:cs="Times New Roman"/>
              <w:sz w:val="24"/>
              <w:szCs w:val="24"/>
            </w:rPr>
            <w:fldChar w:fldCharType="separate"/>
          </w:r>
          <w:r w:rsidR="002E4BDA" w:rsidRPr="00884F7E">
            <w:rPr>
              <w:rFonts w:ascii="Times New Roman" w:hAnsi="Times New Roman" w:cs="Times New Roman"/>
              <w:noProof/>
              <w:sz w:val="24"/>
              <w:szCs w:val="24"/>
            </w:rPr>
            <w:t>(Zandi, et al., 2010)</w:t>
          </w:r>
          <w:r w:rsidRPr="00884F7E">
            <w:rPr>
              <w:rFonts w:ascii="Times New Roman" w:hAnsi="Times New Roman" w:cs="Times New Roman"/>
              <w:sz w:val="24"/>
              <w:szCs w:val="24"/>
            </w:rPr>
            <w:fldChar w:fldCharType="end"/>
          </w:r>
        </w:sdtContent>
      </w:sdt>
      <w:r w:rsidRPr="00884F7E">
        <w:rPr>
          <w:rFonts w:ascii="Times New Roman" w:hAnsi="Times New Roman" w:cs="Times New Roman"/>
          <w:sz w:val="24"/>
          <w:szCs w:val="24"/>
        </w:rPr>
        <w:t>.</w:t>
      </w:r>
    </w:p>
    <w:p w14:paraId="6C2DA1A0" w14:textId="0F44DCD9" w:rsidR="008D170C" w:rsidRPr="00884F7E" w:rsidRDefault="008D170C" w:rsidP="00D83F69">
      <w:pPr>
        <w:spacing w:line="360" w:lineRule="auto"/>
        <w:jc w:val="both"/>
        <w:rPr>
          <w:rFonts w:ascii="Times New Roman" w:hAnsi="Times New Roman" w:cs="Times New Roman"/>
          <w:sz w:val="24"/>
          <w:szCs w:val="24"/>
        </w:rPr>
      </w:pPr>
      <w:r w:rsidRPr="00884F7E">
        <w:rPr>
          <w:rFonts w:ascii="Times New Roman" w:hAnsi="Times New Roman" w:cs="Times New Roman"/>
          <w:sz w:val="24"/>
          <w:szCs w:val="24"/>
        </w:rPr>
        <w:t>The work carried out by Ooi (2008, 2011), Zandi (2010) and Hurst (2014) all used the same sinter pot at Tata steel (1kg sinter pot) and all three were unable to upscale to an 80kg sinter pot</w:t>
      </w:r>
      <w:r w:rsidR="00737A7E" w:rsidRPr="00884F7E">
        <w:rPr>
          <w:rFonts w:ascii="Times New Roman" w:hAnsi="Times New Roman" w:cs="Times New Roman"/>
          <w:sz w:val="24"/>
          <w:szCs w:val="24"/>
        </w:rPr>
        <w:t xml:space="preserve"> due to it being mothballed</w:t>
      </w:r>
      <w:r w:rsidR="00835064" w:rsidRPr="00884F7E">
        <w:rPr>
          <w:rFonts w:ascii="Times New Roman" w:hAnsi="Times New Roman" w:cs="Times New Roman"/>
          <w:sz w:val="24"/>
          <w:szCs w:val="24"/>
        </w:rPr>
        <w:t>. Regardless</w:t>
      </w:r>
      <w:r w:rsidRPr="00884F7E">
        <w:rPr>
          <w:rFonts w:ascii="Times New Roman" w:hAnsi="Times New Roman" w:cs="Times New Roman"/>
          <w:sz w:val="24"/>
          <w:szCs w:val="24"/>
        </w:rPr>
        <w:t xml:space="preserve"> of the results produced from an environmental perspective </w:t>
      </w:r>
      <w:r w:rsidR="00737A7E" w:rsidRPr="00884F7E">
        <w:rPr>
          <w:rFonts w:ascii="Times New Roman" w:hAnsi="Times New Roman" w:cs="Times New Roman"/>
          <w:sz w:val="24"/>
          <w:szCs w:val="24"/>
        </w:rPr>
        <w:t>there will always be some uncertainty to how likely the results can be used in the steel industry. T</w:t>
      </w:r>
      <w:r w:rsidR="00835064" w:rsidRPr="00884F7E">
        <w:rPr>
          <w:rFonts w:ascii="Times New Roman" w:hAnsi="Times New Roman" w:cs="Times New Roman"/>
          <w:sz w:val="24"/>
          <w:szCs w:val="24"/>
        </w:rPr>
        <w:t>his is because there is minimal to no work discussing the qualit</w:t>
      </w:r>
      <w:r w:rsidR="009E76AA" w:rsidRPr="00884F7E">
        <w:rPr>
          <w:rFonts w:ascii="Times New Roman" w:hAnsi="Times New Roman" w:cs="Times New Roman"/>
          <w:sz w:val="24"/>
          <w:szCs w:val="24"/>
        </w:rPr>
        <w:t>y aspect such as tumble index, r</w:t>
      </w:r>
      <w:r w:rsidR="00835064" w:rsidRPr="00884F7E">
        <w:rPr>
          <w:rFonts w:ascii="Times New Roman" w:hAnsi="Times New Roman" w:cs="Times New Roman"/>
          <w:sz w:val="24"/>
          <w:szCs w:val="24"/>
        </w:rPr>
        <w:t>eduction degradation index and reducibility index which are essential to how the sinter will handle itsel</w:t>
      </w:r>
      <w:r w:rsidR="009E76AA" w:rsidRPr="00884F7E">
        <w:rPr>
          <w:rFonts w:ascii="Times New Roman" w:hAnsi="Times New Roman" w:cs="Times New Roman"/>
          <w:sz w:val="24"/>
          <w:szCs w:val="24"/>
        </w:rPr>
        <w:t>f</w:t>
      </w:r>
      <w:r w:rsidR="00835064" w:rsidRPr="00884F7E">
        <w:rPr>
          <w:rFonts w:ascii="Times New Roman" w:hAnsi="Times New Roman" w:cs="Times New Roman"/>
          <w:sz w:val="24"/>
          <w:szCs w:val="24"/>
        </w:rPr>
        <w:t xml:space="preserve"> during transportation from the sinter plant to the blast furnace and how it will handle itself in the high temperature furnace.</w:t>
      </w:r>
      <w:r w:rsidR="00737A7E" w:rsidRPr="00884F7E">
        <w:rPr>
          <w:rFonts w:ascii="Times New Roman" w:hAnsi="Times New Roman" w:cs="Times New Roman"/>
          <w:sz w:val="24"/>
          <w:szCs w:val="24"/>
        </w:rPr>
        <w:t xml:space="preserve"> </w:t>
      </w:r>
    </w:p>
    <w:p w14:paraId="49CD498A" w14:textId="5C7AEBDD" w:rsidR="00835064" w:rsidRPr="00884F7E" w:rsidRDefault="00835064" w:rsidP="00D83F69">
      <w:pPr>
        <w:spacing w:line="360" w:lineRule="auto"/>
        <w:jc w:val="both"/>
        <w:rPr>
          <w:rFonts w:ascii="Times New Roman" w:hAnsi="Times New Roman" w:cs="Times New Roman"/>
          <w:sz w:val="24"/>
          <w:szCs w:val="24"/>
        </w:rPr>
      </w:pPr>
      <w:r w:rsidRPr="00884F7E">
        <w:rPr>
          <w:rFonts w:ascii="Times New Roman" w:hAnsi="Times New Roman" w:cs="Times New Roman"/>
          <w:sz w:val="24"/>
          <w:szCs w:val="24"/>
        </w:rPr>
        <w:t>I personally feel more work from the environmental perspective could have been applied. I feel that with the lack of quality</w:t>
      </w:r>
      <w:r w:rsidR="009E76AA" w:rsidRPr="00884F7E">
        <w:rPr>
          <w:rFonts w:ascii="Times New Roman" w:hAnsi="Times New Roman" w:cs="Times New Roman"/>
          <w:sz w:val="24"/>
          <w:szCs w:val="24"/>
        </w:rPr>
        <w:t xml:space="preserve"> aspect</w:t>
      </w:r>
      <w:r w:rsidRPr="00884F7E">
        <w:rPr>
          <w:rFonts w:ascii="Times New Roman" w:hAnsi="Times New Roman" w:cs="Times New Roman"/>
          <w:sz w:val="24"/>
          <w:szCs w:val="24"/>
        </w:rPr>
        <w:t xml:space="preserve"> data, to truly engage the UK steelmakers as to whether there are potential benefits in scaling, be it environmental or economic, then an LCA study should have been carried out. A LCA study would have theoretically </w:t>
      </w:r>
      <w:r w:rsidR="001D00C9" w:rsidRPr="00884F7E">
        <w:rPr>
          <w:rFonts w:ascii="Times New Roman" w:hAnsi="Times New Roman" w:cs="Times New Roman"/>
          <w:sz w:val="24"/>
          <w:szCs w:val="24"/>
        </w:rPr>
        <w:t>upscale</w:t>
      </w:r>
      <w:r w:rsidRPr="00884F7E">
        <w:rPr>
          <w:rFonts w:ascii="Times New Roman" w:hAnsi="Times New Roman" w:cs="Times New Roman"/>
          <w:sz w:val="24"/>
          <w:szCs w:val="24"/>
        </w:rPr>
        <w:t xml:space="preserve"> the experimentation and calculated an environmental impact factor (Global warming potential, resource depletion or energy use) which may have gotten people attention to find alternatives to upscaling.</w:t>
      </w:r>
    </w:p>
    <w:p w14:paraId="45D434DC" w14:textId="1839A889" w:rsidR="00835064" w:rsidRPr="00884F7E" w:rsidRDefault="00835064" w:rsidP="00D83F69">
      <w:pPr>
        <w:spacing w:line="360" w:lineRule="auto"/>
        <w:jc w:val="both"/>
      </w:pPr>
      <w:r w:rsidRPr="00884F7E">
        <w:rPr>
          <w:rFonts w:ascii="Times New Roman" w:hAnsi="Times New Roman" w:cs="Times New Roman"/>
          <w:sz w:val="24"/>
          <w:szCs w:val="24"/>
        </w:rPr>
        <w:t>Hurst (2014), Ooi (2008, 2011) and Zandi (2010) are very good papers from an environmental perspective but lack no quality related information at all.</w:t>
      </w:r>
    </w:p>
    <w:p w14:paraId="03721055" w14:textId="77777777" w:rsidR="00942E28" w:rsidRDefault="00942E28" w:rsidP="00EF4FF7"/>
    <w:p w14:paraId="49E9368A" w14:textId="77777777" w:rsidR="00942E28" w:rsidRDefault="00942E28" w:rsidP="00EF4FF7"/>
    <w:p w14:paraId="5CA27BD2" w14:textId="77777777" w:rsidR="0092580B" w:rsidRDefault="0092580B" w:rsidP="000159CD">
      <w:pPr>
        <w:pStyle w:val="Heading2"/>
        <w:rPr>
          <w:rFonts w:asciiTheme="minorHAnsi" w:eastAsiaTheme="minorHAnsi" w:hAnsiTheme="minorHAnsi" w:cstheme="minorBidi"/>
          <w:b w:val="0"/>
          <w:bCs w:val="0"/>
          <w:color w:val="auto"/>
          <w:sz w:val="22"/>
          <w:szCs w:val="22"/>
        </w:rPr>
      </w:pPr>
    </w:p>
    <w:p w14:paraId="72986238" w14:textId="77777777" w:rsidR="0092580B" w:rsidRDefault="0092580B" w:rsidP="0092580B"/>
    <w:p w14:paraId="33BC1760" w14:textId="77777777" w:rsidR="00F35E4B" w:rsidRDefault="00F35E4B" w:rsidP="0092580B"/>
    <w:p w14:paraId="51D996E4" w14:textId="77777777" w:rsidR="00F35E4B" w:rsidRDefault="00F35E4B" w:rsidP="0092580B"/>
    <w:p w14:paraId="5AFCE48B" w14:textId="77777777" w:rsidR="0092580B" w:rsidRPr="0092580B" w:rsidRDefault="0092580B" w:rsidP="0092580B"/>
    <w:p w14:paraId="364694E4" w14:textId="70501AFE" w:rsidR="00344798" w:rsidRDefault="00B57615" w:rsidP="000159CD">
      <w:pPr>
        <w:pStyle w:val="Heading2"/>
        <w:rPr>
          <w:rFonts w:ascii="Times New Roman" w:hAnsi="Times New Roman" w:cs="Times New Roman"/>
          <w:color w:val="000000" w:themeColor="text1"/>
          <w:sz w:val="24"/>
          <w:szCs w:val="24"/>
        </w:rPr>
      </w:pPr>
      <w:bookmarkStart w:id="27" w:name="_Toc518370508"/>
      <w:r w:rsidRPr="00B036F6">
        <w:rPr>
          <w:rFonts w:ascii="Times New Roman" w:hAnsi="Times New Roman" w:cs="Times New Roman"/>
          <w:color w:val="000000" w:themeColor="text1"/>
          <w:sz w:val="24"/>
          <w:szCs w:val="24"/>
        </w:rPr>
        <w:lastRenderedPageBreak/>
        <w:t>2.</w:t>
      </w:r>
      <w:r w:rsidR="00E206FC">
        <w:rPr>
          <w:rFonts w:ascii="Times New Roman" w:hAnsi="Times New Roman" w:cs="Times New Roman"/>
          <w:color w:val="000000" w:themeColor="text1"/>
          <w:sz w:val="24"/>
          <w:szCs w:val="24"/>
        </w:rPr>
        <w:t>6</w:t>
      </w:r>
      <w:r w:rsidR="005A035C" w:rsidRPr="00B036F6">
        <w:rPr>
          <w:rFonts w:ascii="Times New Roman" w:hAnsi="Times New Roman" w:cs="Times New Roman"/>
          <w:color w:val="000000" w:themeColor="text1"/>
          <w:sz w:val="24"/>
          <w:szCs w:val="24"/>
        </w:rPr>
        <w:t xml:space="preserve"> Industrial</w:t>
      </w:r>
      <w:r w:rsidR="00344798" w:rsidRPr="00B036F6">
        <w:rPr>
          <w:rFonts w:ascii="Times New Roman" w:hAnsi="Times New Roman" w:cs="Times New Roman"/>
          <w:color w:val="000000" w:themeColor="text1"/>
          <w:sz w:val="24"/>
          <w:szCs w:val="24"/>
        </w:rPr>
        <w:t xml:space="preserve"> Ecology</w:t>
      </w:r>
      <w:bookmarkEnd w:id="27"/>
      <w:r w:rsidR="00344798" w:rsidRPr="00B036F6">
        <w:rPr>
          <w:rFonts w:ascii="Times New Roman" w:hAnsi="Times New Roman" w:cs="Times New Roman"/>
          <w:color w:val="000000" w:themeColor="text1"/>
          <w:sz w:val="24"/>
          <w:szCs w:val="24"/>
        </w:rPr>
        <w:t xml:space="preserve"> </w:t>
      </w:r>
    </w:p>
    <w:p w14:paraId="748B1D0A" w14:textId="77777777" w:rsidR="002B6811" w:rsidRPr="00D83F69" w:rsidRDefault="002B6811" w:rsidP="00D83F69"/>
    <w:p w14:paraId="359F403E" w14:textId="7777777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concept of industrial symbiosis can occur at three levels (Chertow, 2000). Chertow (2000) proposed that industrial ecology should be addressed from three levels:  the firm or unit process level, the inter-firm, district or sector level and finally, regional, national or global level. The inter firm level can then be subdivided into industrial symbiosis, product life cycles and industrial sector initiatives (Chertow, 2000). The research area of work looks into the inter firm level, at the industrial symbiosis aspect.</w:t>
      </w:r>
    </w:p>
    <w:p w14:paraId="26AA8243" w14:textId="1D21B0BE" w:rsidR="00344798" w:rsidRPr="00B036F6" w:rsidRDefault="000B158B" w:rsidP="008D3758">
      <w:pPr>
        <w:spacing w:line="360" w:lineRule="auto"/>
        <w:ind w:firstLine="720"/>
        <w:jc w:val="center"/>
        <w:rPr>
          <w:rFonts w:ascii="Times New Roman" w:hAnsi="Times New Roman" w:cs="Times New Roman"/>
          <w:color w:val="000000" w:themeColor="text1"/>
          <w:sz w:val="24"/>
          <w:szCs w:val="24"/>
        </w:rPr>
      </w:pPr>
      <w:r>
        <w:rPr>
          <w:rFonts w:cstheme="minorHAnsi"/>
          <w:noProof/>
          <w:lang w:eastAsia="en-GB"/>
        </w:rPr>
        <w:drawing>
          <wp:inline distT="0" distB="0" distL="0" distR="0" wp14:anchorId="13B47888" wp14:editId="6CC570A7">
            <wp:extent cx="4320000" cy="2361129"/>
            <wp:effectExtent l="0" t="0" r="444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9474"/>
                    <a:stretch/>
                  </pic:blipFill>
                  <pic:spPr bwMode="auto">
                    <a:xfrm>
                      <a:off x="0" y="0"/>
                      <a:ext cx="4320000" cy="2361129"/>
                    </a:xfrm>
                    <a:prstGeom prst="rect">
                      <a:avLst/>
                    </a:prstGeom>
                    <a:noFill/>
                    <a:ln>
                      <a:noFill/>
                    </a:ln>
                    <a:extLst>
                      <a:ext uri="{53640926-AAD7-44D8-BBD7-CCE9431645EC}">
                        <a14:shadowObscured xmlns:a14="http://schemas.microsoft.com/office/drawing/2010/main"/>
                      </a:ext>
                    </a:extLst>
                  </pic:spPr>
                </pic:pic>
              </a:graphicData>
            </a:graphic>
          </wp:inline>
        </w:drawing>
      </w:r>
    </w:p>
    <w:p w14:paraId="76540FB7" w14:textId="308637ED" w:rsidR="00344798" w:rsidRPr="00B036F6" w:rsidRDefault="00930A69" w:rsidP="0043076D">
      <w:pPr>
        <w:pStyle w:val="Caption"/>
        <w:spacing w:line="360" w:lineRule="auto"/>
        <w:ind w:firstLine="720"/>
        <w:jc w:val="center"/>
        <w:rPr>
          <w:rFonts w:ascii="Times New Roman" w:hAnsi="Times New Roman" w:cs="Times New Roman"/>
          <w:color w:val="000000" w:themeColor="text1"/>
          <w:sz w:val="24"/>
          <w:szCs w:val="24"/>
        </w:rPr>
      </w:pPr>
      <w:bookmarkStart w:id="28" w:name="_Toc518370569"/>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5</w:t>
      </w:r>
      <w:r w:rsidRPr="0043076D">
        <w:rPr>
          <w:rFonts w:ascii="Times New Roman" w:hAnsi="Times New Roman" w:cs="Times New Roman"/>
          <w:b w:val="0"/>
          <w:color w:val="000000" w:themeColor="text1"/>
          <w:sz w:val="24"/>
          <w:szCs w:val="24"/>
        </w:rPr>
        <w:fldChar w:fldCharType="end"/>
      </w:r>
      <w:r w:rsidR="009D506B" w:rsidRPr="00B036F6">
        <w:rPr>
          <w:rFonts w:ascii="Times New Roman" w:hAnsi="Times New Roman" w:cs="Times New Roman"/>
          <w:b w:val="0"/>
          <w:color w:val="000000" w:themeColor="text1"/>
          <w:sz w:val="24"/>
          <w:szCs w:val="24"/>
        </w:rPr>
        <w:t xml:space="preserve"> </w:t>
      </w:r>
      <w:r w:rsidR="00344798" w:rsidRPr="0043076D">
        <w:rPr>
          <w:rFonts w:ascii="Times New Roman" w:hAnsi="Times New Roman" w:cs="Times New Roman"/>
          <w:b w:val="0"/>
          <w:color w:val="000000" w:themeColor="text1"/>
          <w:sz w:val="24"/>
          <w:szCs w:val="24"/>
        </w:rPr>
        <w:t xml:space="preserve">Levels of Industrial Ecology and Industrial Symbiosis (adapted from Chertow, 2000) </w:t>
      </w:r>
      <w:sdt>
        <w:sdtPr>
          <w:rPr>
            <w:rFonts w:ascii="Times New Roman" w:hAnsi="Times New Roman" w:cs="Times New Roman"/>
            <w:b w:val="0"/>
            <w:color w:val="000000" w:themeColor="text1"/>
            <w:sz w:val="24"/>
            <w:szCs w:val="24"/>
          </w:rPr>
          <w:id w:val="-2127305303"/>
          <w:citation/>
        </w:sdtPr>
        <w:sdtEndPr/>
        <w:sdtContent>
          <w:r w:rsidR="00B47B68" w:rsidRPr="0043076D">
            <w:rPr>
              <w:rFonts w:ascii="Times New Roman" w:hAnsi="Times New Roman" w:cs="Times New Roman"/>
              <w:b w:val="0"/>
              <w:color w:val="000000" w:themeColor="text1"/>
              <w:sz w:val="24"/>
              <w:szCs w:val="24"/>
            </w:rPr>
            <w:fldChar w:fldCharType="begin"/>
          </w:r>
          <w:r w:rsidR="00B47B68" w:rsidRPr="0043076D">
            <w:rPr>
              <w:rFonts w:ascii="Times New Roman" w:hAnsi="Times New Roman" w:cs="Times New Roman"/>
              <w:b w:val="0"/>
              <w:color w:val="000000" w:themeColor="text1"/>
              <w:sz w:val="24"/>
              <w:szCs w:val="24"/>
            </w:rPr>
            <w:instrText xml:space="preserve"> CITATION Wol07 \l 2057 </w:instrText>
          </w:r>
          <w:r w:rsidR="00B47B68" w:rsidRPr="0043076D">
            <w:rPr>
              <w:rFonts w:ascii="Times New Roman" w:hAnsi="Times New Roman" w:cs="Times New Roman"/>
              <w:b w:val="0"/>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Wolf, 2007)</w:t>
          </w:r>
          <w:r w:rsidR="00B47B68" w:rsidRPr="0043076D">
            <w:rPr>
              <w:rFonts w:ascii="Times New Roman" w:hAnsi="Times New Roman" w:cs="Times New Roman"/>
              <w:b w:val="0"/>
              <w:color w:val="000000" w:themeColor="text1"/>
              <w:sz w:val="24"/>
              <w:szCs w:val="24"/>
            </w:rPr>
            <w:fldChar w:fldCharType="end"/>
          </w:r>
        </w:sdtContent>
      </w:sdt>
      <w:bookmarkEnd w:id="28"/>
    </w:p>
    <w:p w14:paraId="10CC3475" w14:textId="2AF833F9" w:rsidR="0014301E" w:rsidRPr="0014301E" w:rsidRDefault="00344798" w:rsidP="00D83F69">
      <w:pPr>
        <w:spacing w:line="360" w:lineRule="auto"/>
        <w:jc w:val="both"/>
      </w:pPr>
      <w:r w:rsidRPr="00B036F6">
        <w:rPr>
          <w:rFonts w:ascii="Times New Roman" w:hAnsi="Times New Roman" w:cs="Times New Roman"/>
          <w:color w:val="000000" w:themeColor="text1"/>
          <w:sz w:val="24"/>
          <w:szCs w:val="24"/>
        </w:rPr>
        <w:t>Despite the firm or unit process level being an important feature, the principal aspect of IE lies within the inter-firm and inter facility level. The key tools towards implementing and applying IE in industrial regions is through industrial symbiosis (IS) and eco-industrial networking (EIN)</w:t>
      </w:r>
      <w:r w:rsidR="00B47B68"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426763362"/>
          <w:citation/>
        </w:sdtPr>
        <w:sdtEndPr/>
        <w:sdtContent>
          <w:r w:rsidR="00B47B68" w:rsidRPr="00B036F6">
            <w:rPr>
              <w:rFonts w:ascii="Times New Roman" w:hAnsi="Times New Roman" w:cs="Times New Roman"/>
              <w:color w:val="000000" w:themeColor="text1"/>
              <w:sz w:val="24"/>
              <w:szCs w:val="24"/>
            </w:rPr>
            <w:fldChar w:fldCharType="begin"/>
          </w:r>
          <w:r w:rsidR="00B47B68" w:rsidRPr="00B036F6">
            <w:rPr>
              <w:rFonts w:ascii="Times New Roman" w:hAnsi="Times New Roman" w:cs="Times New Roman"/>
              <w:color w:val="000000" w:themeColor="text1"/>
              <w:sz w:val="24"/>
              <w:szCs w:val="24"/>
            </w:rPr>
            <w:instrText xml:space="preserve"> CITATION Lif97 \l 2057 </w:instrText>
          </w:r>
          <w:r w:rsidR="00B47B68"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Lifset &amp; Graedel, 1997)</w:t>
          </w:r>
          <w:r w:rsidR="00B47B68"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The focus of this thesis is investigating IS development within the steel industry involving potential co-located actors.</w:t>
      </w:r>
    </w:p>
    <w:p w14:paraId="057B07FF" w14:textId="77777777" w:rsidR="002B6811" w:rsidRDefault="00E206FC" w:rsidP="000159CD">
      <w:pPr>
        <w:pStyle w:val="Heading3"/>
        <w:rPr>
          <w:rFonts w:ascii="Times New Roman" w:hAnsi="Times New Roman" w:cs="Times New Roman"/>
          <w:color w:val="000000" w:themeColor="text1"/>
          <w:sz w:val="24"/>
          <w:szCs w:val="24"/>
        </w:rPr>
      </w:pPr>
      <w:bookmarkStart w:id="29" w:name="_Toc518370509"/>
      <w:r>
        <w:rPr>
          <w:rFonts w:ascii="Times New Roman" w:hAnsi="Times New Roman" w:cs="Times New Roman"/>
          <w:color w:val="000000" w:themeColor="text1"/>
          <w:sz w:val="24"/>
          <w:szCs w:val="24"/>
        </w:rPr>
        <w:t>2.6</w:t>
      </w:r>
      <w:r w:rsidR="00344798" w:rsidRPr="00B036F6">
        <w:rPr>
          <w:rFonts w:ascii="Times New Roman" w:hAnsi="Times New Roman" w:cs="Times New Roman"/>
          <w:color w:val="000000" w:themeColor="text1"/>
          <w:sz w:val="24"/>
          <w:szCs w:val="24"/>
        </w:rPr>
        <w:t>.1 Industrial Symbiosis (IS</w:t>
      </w:r>
      <w:r w:rsidR="002B6811">
        <w:rPr>
          <w:rFonts w:ascii="Times New Roman" w:hAnsi="Times New Roman" w:cs="Times New Roman"/>
          <w:color w:val="000000" w:themeColor="text1"/>
          <w:sz w:val="24"/>
          <w:szCs w:val="24"/>
        </w:rPr>
        <w:t>)</w:t>
      </w:r>
      <w:bookmarkEnd w:id="29"/>
    </w:p>
    <w:p w14:paraId="2ABBBDEE" w14:textId="65F6CF2D" w:rsidR="00344798" w:rsidRPr="00D83F69" w:rsidRDefault="00344798" w:rsidP="00D83F69"/>
    <w:p w14:paraId="55F0E64E" w14:textId="6D6A112A" w:rsidR="00344798" w:rsidRDefault="00344798" w:rsidP="00D83F69">
      <w:pPr>
        <w:autoSpaceDE w:val="0"/>
        <w:autoSpaceDN w:val="0"/>
        <w:adjustRightInd w:val="0"/>
        <w:spacing w:after="0"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Industrial Symbiosis is a sub-discipline of Industrial ecology which focuses on the inter-firm level </w:t>
      </w:r>
      <w:sdt>
        <w:sdtPr>
          <w:rPr>
            <w:rFonts w:ascii="Times New Roman" w:hAnsi="Times New Roman" w:cs="Times New Roman"/>
            <w:color w:val="000000" w:themeColor="text1"/>
            <w:sz w:val="24"/>
            <w:szCs w:val="24"/>
          </w:rPr>
          <w:id w:val="-429434703"/>
          <w:citation/>
        </w:sdtPr>
        <w:sdtEndPr/>
        <w:sdtContent>
          <w:r w:rsidR="00B47B68" w:rsidRPr="0043076D">
            <w:rPr>
              <w:rFonts w:ascii="Times New Roman" w:hAnsi="Times New Roman" w:cs="Times New Roman"/>
              <w:color w:val="000000" w:themeColor="text1"/>
              <w:sz w:val="24"/>
              <w:szCs w:val="24"/>
            </w:rPr>
            <w:fldChar w:fldCharType="begin"/>
          </w:r>
          <w:r w:rsidR="00B47B68" w:rsidRPr="00B036F6">
            <w:rPr>
              <w:rFonts w:ascii="Times New Roman" w:hAnsi="Times New Roman" w:cs="Times New Roman"/>
              <w:color w:val="000000" w:themeColor="text1"/>
              <w:sz w:val="24"/>
              <w:szCs w:val="24"/>
            </w:rPr>
            <w:instrText xml:space="preserve"> CITATION Che00 \l 2057 </w:instrText>
          </w:r>
          <w:r w:rsidR="00B47B68"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Chertow, 2000)</w:t>
          </w:r>
          <w:r w:rsidR="00B47B68" w:rsidRPr="0043076D">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336064424"/>
          <w:citation/>
        </w:sdtPr>
        <w:sdtEndPr/>
        <w:sdtContent>
          <w:r w:rsidR="00B47B68" w:rsidRPr="0043076D">
            <w:rPr>
              <w:rFonts w:ascii="Times New Roman" w:hAnsi="Times New Roman" w:cs="Times New Roman"/>
              <w:color w:val="000000" w:themeColor="text1"/>
              <w:sz w:val="24"/>
              <w:szCs w:val="24"/>
            </w:rPr>
            <w:fldChar w:fldCharType="begin"/>
          </w:r>
          <w:r w:rsidR="00B47B68" w:rsidRPr="00B036F6">
            <w:rPr>
              <w:rFonts w:ascii="Times New Roman" w:hAnsi="Times New Roman" w:cs="Times New Roman"/>
              <w:color w:val="000000" w:themeColor="text1"/>
              <w:sz w:val="24"/>
              <w:szCs w:val="24"/>
            </w:rPr>
            <w:instrText xml:space="preserve"> CITATION Jac06 \l 2057 </w:instrText>
          </w:r>
          <w:r w:rsidR="00B47B68" w:rsidRPr="0043076D">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Jacobsen, 2006)</w:t>
          </w:r>
          <w:r w:rsidR="00B47B68" w:rsidRPr="0043076D">
            <w:rPr>
              <w:rFonts w:ascii="Times New Roman" w:hAnsi="Times New Roman" w:cs="Times New Roman"/>
              <w:color w:val="000000" w:themeColor="text1"/>
              <w:sz w:val="24"/>
              <w:szCs w:val="24"/>
            </w:rPr>
            <w:fldChar w:fldCharType="end"/>
          </w:r>
        </w:sdtContent>
      </w:sdt>
      <w:r w:rsidR="00B47B68"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Industrial symbiosis is commonly defined as engaging </w:t>
      </w:r>
      <w:r w:rsidRPr="00B036F6">
        <w:rPr>
          <w:rFonts w:ascii="Times New Roman" w:hAnsi="Times New Roman" w:cs="Times New Roman"/>
          <w:i/>
          <w:color w:val="000000" w:themeColor="text1"/>
          <w:sz w:val="24"/>
          <w:szCs w:val="24"/>
        </w:rPr>
        <w:t xml:space="preserve">“traditionally separate industries in a collective approach to </w:t>
      </w:r>
      <w:r w:rsidRPr="00B036F6">
        <w:rPr>
          <w:rFonts w:ascii="Times New Roman" w:hAnsi="Times New Roman" w:cs="Times New Roman"/>
          <w:i/>
          <w:color w:val="000000" w:themeColor="text1"/>
          <w:sz w:val="24"/>
          <w:szCs w:val="24"/>
        </w:rPr>
        <w:lastRenderedPageBreak/>
        <w:t>competitive advantages involving physical exchange of materials, energy, water and by-products. The keys to industrial symbiosis are collaboration and the synergistic possibility offered by geographic proximity”</w:t>
      </w:r>
      <w:r w:rsidR="00B47B68" w:rsidRPr="00B036F6">
        <w:rPr>
          <w:rFonts w:ascii="Times New Roman" w:hAnsi="Times New Roman" w:cs="Times New Roman"/>
          <w:i/>
          <w:color w:val="000000" w:themeColor="text1"/>
          <w:sz w:val="24"/>
          <w:szCs w:val="24"/>
        </w:rPr>
        <w:t xml:space="preserve"> </w:t>
      </w:r>
      <w:sdt>
        <w:sdtPr>
          <w:rPr>
            <w:rFonts w:ascii="Times New Roman" w:hAnsi="Times New Roman" w:cs="Times New Roman"/>
            <w:i/>
            <w:color w:val="000000" w:themeColor="text1"/>
            <w:sz w:val="24"/>
            <w:szCs w:val="24"/>
          </w:rPr>
          <w:id w:val="877051312"/>
          <w:citation/>
        </w:sdtPr>
        <w:sdtEndPr/>
        <w:sdtContent>
          <w:r w:rsidR="00B47B68" w:rsidRPr="0043076D">
            <w:rPr>
              <w:rFonts w:ascii="Times New Roman" w:hAnsi="Times New Roman" w:cs="Times New Roman"/>
              <w:i/>
              <w:color w:val="000000" w:themeColor="text1"/>
              <w:sz w:val="24"/>
              <w:szCs w:val="24"/>
            </w:rPr>
            <w:fldChar w:fldCharType="begin"/>
          </w:r>
          <w:r w:rsidR="00B47B68" w:rsidRPr="00B036F6">
            <w:rPr>
              <w:rFonts w:ascii="Times New Roman" w:hAnsi="Times New Roman" w:cs="Times New Roman"/>
              <w:color w:val="000000" w:themeColor="text1"/>
              <w:sz w:val="24"/>
              <w:szCs w:val="24"/>
            </w:rPr>
            <w:instrText xml:space="preserve"> CITATION Che00 \l 2057 </w:instrText>
          </w:r>
          <w:r w:rsidR="00B47B68" w:rsidRPr="0043076D">
            <w:rPr>
              <w:rFonts w:ascii="Times New Roman" w:hAnsi="Times New Roman" w:cs="Times New Roman"/>
              <w:i/>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Chertow, 2000)</w:t>
          </w:r>
          <w:r w:rsidR="00B47B68" w:rsidRPr="0043076D">
            <w:rPr>
              <w:rFonts w:ascii="Times New Roman" w:hAnsi="Times New Roman" w:cs="Times New Roman"/>
              <w:i/>
              <w:color w:val="000000" w:themeColor="text1"/>
              <w:sz w:val="24"/>
              <w:szCs w:val="24"/>
            </w:rPr>
            <w:fldChar w:fldCharType="end"/>
          </w:r>
        </w:sdtContent>
      </w:sdt>
      <w:r w:rsidR="00B47B68" w:rsidRPr="00B036F6">
        <w:rPr>
          <w:rFonts w:ascii="Times New Roman" w:hAnsi="Times New Roman" w:cs="Times New Roman"/>
          <w:i/>
          <w:color w:val="000000" w:themeColor="text1"/>
          <w:sz w:val="24"/>
          <w:szCs w:val="24"/>
        </w:rPr>
        <w:t xml:space="preserve">. </w:t>
      </w:r>
      <w:r w:rsidRPr="00B036F6">
        <w:rPr>
          <w:rFonts w:ascii="Times New Roman" w:hAnsi="Times New Roman" w:cs="Times New Roman"/>
          <w:color w:val="000000" w:themeColor="text1"/>
          <w:sz w:val="24"/>
          <w:szCs w:val="24"/>
        </w:rPr>
        <w:t xml:space="preserve">Through increased recycling the system can become more effective and decrease use of resource and the discharge of pollutant. </w:t>
      </w:r>
      <w:r w:rsidR="00B47B68" w:rsidRPr="0043076D">
        <w:rPr>
          <w:rFonts w:ascii="Times New Roman" w:hAnsi="Times New Roman" w:cs="Times New Roman"/>
          <w:color w:val="000000" w:themeColor="text1"/>
          <w:sz w:val="24"/>
          <w:szCs w:val="24"/>
        </w:rPr>
        <w:fldChar w:fldCharType="begin"/>
      </w:r>
      <w:r w:rsidR="00B47B68" w:rsidRPr="00B036F6">
        <w:rPr>
          <w:rFonts w:ascii="Times New Roman" w:hAnsi="Times New Roman" w:cs="Times New Roman"/>
          <w:color w:val="000000" w:themeColor="text1"/>
          <w:sz w:val="24"/>
          <w:szCs w:val="24"/>
        </w:rPr>
        <w:instrText xml:space="preserve"> REF _Ref491443524 \h </w:instrText>
      </w:r>
      <w:r w:rsidR="00EF4EB3" w:rsidRPr="0043076D">
        <w:rPr>
          <w:rFonts w:ascii="Times New Roman" w:hAnsi="Times New Roman" w:cs="Times New Roman"/>
          <w:color w:val="000000" w:themeColor="text1"/>
          <w:sz w:val="24"/>
          <w:szCs w:val="24"/>
        </w:rPr>
        <w:instrText xml:space="preserve"> \* MERGEFORMAT </w:instrText>
      </w:r>
      <w:r w:rsidR="00B47B68" w:rsidRPr="0043076D">
        <w:rPr>
          <w:rFonts w:ascii="Times New Roman" w:hAnsi="Times New Roman" w:cs="Times New Roman"/>
          <w:color w:val="000000" w:themeColor="text1"/>
          <w:sz w:val="24"/>
          <w:szCs w:val="24"/>
        </w:rPr>
      </w:r>
      <w:r w:rsidR="00B47B68"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6</w:t>
      </w:r>
      <w:r w:rsidR="00B47B68" w:rsidRPr="0043076D">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illustrates the concept of material and energy flow in industry. This development leads to the creation of an industrial ecosystem, with natural ecosystem as the model, where material and energy savings are important with the material flows being circular and reusing waste as an input for a new product</w:t>
      </w:r>
      <w:r w:rsidR="00B47B68" w:rsidRPr="00B036F6">
        <w:rPr>
          <w:rFonts w:ascii="Times New Roman" w:hAnsi="Times New Roman" w:cs="Times New Roman"/>
          <w:color w:val="000000" w:themeColor="text1"/>
          <w:sz w:val="24"/>
          <w:szCs w:val="24"/>
        </w:rPr>
        <w:t>.</w:t>
      </w:r>
      <w:r w:rsidR="00A9382C">
        <w:rPr>
          <w:rFonts w:ascii="Times New Roman" w:hAnsi="Times New Roman" w:cs="Times New Roman"/>
          <w:color w:val="000000" w:themeColor="text1"/>
          <w:sz w:val="24"/>
          <w:szCs w:val="24"/>
        </w:rPr>
        <w:t xml:space="preserve"> </w:t>
      </w:r>
    </w:p>
    <w:p w14:paraId="60BA4940" w14:textId="77777777" w:rsidR="00617BD7" w:rsidRDefault="00617BD7" w:rsidP="00D83F69">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458C721" w14:textId="77777777" w:rsidR="00617BD7" w:rsidRPr="00B036F6" w:rsidRDefault="00617BD7" w:rsidP="00D83F69">
      <w:pPr>
        <w:autoSpaceDE w:val="0"/>
        <w:autoSpaceDN w:val="0"/>
        <w:adjustRightInd w:val="0"/>
        <w:spacing w:after="0" w:line="360" w:lineRule="auto"/>
        <w:jc w:val="both"/>
        <w:rPr>
          <w:rFonts w:ascii="Times New Roman" w:hAnsi="Times New Roman" w:cs="Times New Roman"/>
          <w:i/>
          <w:iCs/>
          <w:color w:val="000000" w:themeColor="text1"/>
          <w:sz w:val="24"/>
          <w:szCs w:val="24"/>
        </w:rPr>
      </w:pPr>
    </w:p>
    <w:p w14:paraId="14F06BD8" w14:textId="0EF62120" w:rsidR="004C5EBF" w:rsidRPr="00B036F6" w:rsidRDefault="00344798" w:rsidP="008D3758">
      <w:pPr>
        <w:spacing w:line="360" w:lineRule="auto"/>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2F399B49" wp14:editId="7ECBAA4B">
            <wp:extent cx="3806456" cy="3868244"/>
            <wp:effectExtent l="0" t="0" r="3810" b="0"/>
            <wp:docPr id="16871" name="Picture 16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43208" cy="3905592"/>
                    </a:xfrm>
                    <a:prstGeom prst="rect">
                      <a:avLst/>
                    </a:prstGeom>
                    <a:noFill/>
                    <a:ln>
                      <a:noFill/>
                    </a:ln>
                  </pic:spPr>
                </pic:pic>
              </a:graphicData>
            </a:graphic>
          </wp:inline>
        </w:drawing>
      </w:r>
    </w:p>
    <w:p w14:paraId="19215DF0" w14:textId="1F1558AD" w:rsidR="00A9382C" w:rsidRDefault="00930A69" w:rsidP="008D3758">
      <w:pPr>
        <w:spacing w:line="360" w:lineRule="auto"/>
        <w:jc w:val="both"/>
        <w:rPr>
          <w:rFonts w:ascii="Times New Roman" w:hAnsi="Times New Roman" w:cs="Times New Roman"/>
          <w:b/>
          <w:sz w:val="24"/>
          <w:szCs w:val="24"/>
        </w:rPr>
      </w:pPr>
      <w:bookmarkStart w:id="30" w:name="_Ref491443524"/>
      <w:bookmarkStart w:id="31" w:name="_Toc518370570"/>
      <w:r w:rsidRPr="008D3758">
        <w:rPr>
          <w:rFonts w:ascii="Times New Roman" w:hAnsi="Times New Roman" w:cs="Times New Roman"/>
          <w:sz w:val="24"/>
          <w:szCs w:val="24"/>
        </w:rPr>
        <w:t xml:space="preserve">Figure </w:t>
      </w:r>
      <w:r w:rsidRPr="008D3758">
        <w:rPr>
          <w:rFonts w:ascii="Times New Roman" w:hAnsi="Times New Roman" w:cs="Times New Roman"/>
          <w:sz w:val="24"/>
          <w:szCs w:val="24"/>
        </w:rPr>
        <w:fldChar w:fldCharType="begin"/>
      </w:r>
      <w:r w:rsidRPr="008D3758">
        <w:rPr>
          <w:rFonts w:ascii="Times New Roman" w:hAnsi="Times New Roman" w:cs="Times New Roman"/>
          <w:sz w:val="24"/>
          <w:szCs w:val="24"/>
        </w:rPr>
        <w:instrText xml:space="preserve"> SEQ Figure \* ARABIC </w:instrText>
      </w:r>
      <w:r w:rsidRPr="008D3758">
        <w:rPr>
          <w:rFonts w:ascii="Times New Roman" w:hAnsi="Times New Roman" w:cs="Times New Roman"/>
          <w:sz w:val="24"/>
          <w:szCs w:val="24"/>
        </w:rPr>
        <w:fldChar w:fldCharType="separate"/>
      </w:r>
      <w:r w:rsidR="00B81D5A" w:rsidRPr="008D3758">
        <w:rPr>
          <w:rFonts w:ascii="Times New Roman" w:hAnsi="Times New Roman" w:cs="Times New Roman"/>
          <w:noProof/>
          <w:sz w:val="24"/>
          <w:szCs w:val="24"/>
        </w:rPr>
        <w:t>6</w:t>
      </w:r>
      <w:r w:rsidRPr="008D3758">
        <w:rPr>
          <w:rFonts w:ascii="Times New Roman" w:hAnsi="Times New Roman" w:cs="Times New Roman"/>
          <w:sz w:val="24"/>
          <w:szCs w:val="24"/>
        </w:rPr>
        <w:fldChar w:fldCharType="end"/>
      </w:r>
      <w:bookmarkEnd w:id="30"/>
      <w:r w:rsidRPr="008D3758">
        <w:rPr>
          <w:rFonts w:ascii="Times New Roman" w:hAnsi="Times New Roman" w:cs="Times New Roman"/>
          <w:sz w:val="24"/>
          <w:szCs w:val="24"/>
        </w:rPr>
        <w:t xml:space="preserve"> </w:t>
      </w:r>
      <w:r w:rsidR="00344798" w:rsidRPr="008D3758">
        <w:rPr>
          <w:rFonts w:ascii="Times New Roman" w:hAnsi="Times New Roman" w:cs="Times New Roman"/>
          <w:sz w:val="24"/>
          <w:szCs w:val="24"/>
        </w:rPr>
        <w:t>Simplified model of increased recycling of energy and materials</w:t>
      </w:r>
      <w:r w:rsidR="00B47B68" w:rsidRPr="008D3758">
        <w:rPr>
          <w:rFonts w:ascii="Times New Roman" w:hAnsi="Times New Roman" w:cs="Times New Roman"/>
          <w:sz w:val="24"/>
          <w:szCs w:val="24"/>
        </w:rPr>
        <w:t xml:space="preserve"> </w:t>
      </w:r>
      <w:sdt>
        <w:sdtPr>
          <w:rPr>
            <w:rFonts w:ascii="Times New Roman" w:hAnsi="Times New Roman" w:cs="Times New Roman"/>
            <w:sz w:val="24"/>
            <w:szCs w:val="24"/>
          </w:rPr>
          <w:id w:val="628985137"/>
          <w:citation/>
        </w:sdtPr>
        <w:sdtEndPr>
          <w:rPr>
            <w:b/>
          </w:rPr>
        </w:sdtEndPr>
        <w:sdtContent>
          <w:r w:rsidR="00B47B68" w:rsidRPr="008D3758">
            <w:rPr>
              <w:rFonts w:ascii="Times New Roman" w:hAnsi="Times New Roman" w:cs="Times New Roman"/>
              <w:b/>
              <w:sz w:val="24"/>
              <w:szCs w:val="24"/>
            </w:rPr>
            <w:fldChar w:fldCharType="begin"/>
          </w:r>
          <w:r w:rsidR="00B47B68" w:rsidRPr="008D3758">
            <w:rPr>
              <w:rFonts w:ascii="Times New Roman" w:hAnsi="Times New Roman" w:cs="Times New Roman"/>
              <w:b/>
              <w:sz w:val="24"/>
              <w:szCs w:val="24"/>
            </w:rPr>
            <w:instrText xml:space="preserve"> CITATION Wol07 \l 2057 </w:instrText>
          </w:r>
          <w:r w:rsidR="00B47B68" w:rsidRPr="008D3758">
            <w:rPr>
              <w:rFonts w:ascii="Times New Roman" w:hAnsi="Times New Roman" w:cs="Times New Roman"/>
              <w:b/>
              <w:sz w:val="24"/>
              <w:szCs w:val="24"/>
            </w:rPr>
            <w:fldChar w:fldCharType="separate"/>
          </w:r>
          <w:r w:rsidR="002E4BDA" w:rsidRPr="008D3758">
            <w:rPr>
              <w:rFonts w:ascii="Times New Roman" w:hAnsi="Times New Roman" w:cs="Times New Roman"/>
              <w:b/>
              <w:noProof/>
              <w:sz w:val="24"/>
              <w:szCs w:val="24"/>
            </w:rPr>
            <w:t>(Wolf, 2007)</w:t>
          </w:r>
          <w:r w:rsidR="00B47B68" w:rsidRPr="008D3758">
            <w:rPr>
              <w:rFonts w:ascii="Times New Roman" w:hAnsi="Times New Roman" w:cs="Times New Roman"/>
              <w:b/>
              <w:sz w:val="24"/>
              <w:szCs w:val="24"/>
            </w:rPr>
            <w:fldChar w:fldCharType="end"/>
          </w:r>
        </w:sdtContent>
      </w:sdt>
      <w:bookmarkEnd w:id="31"/>
    </w:p>
    <w:p w14:paraId="574A82CE" w14:textId="2CE66DF7" w:rsidR="00A9382C" w:rsidRPr="00B036F6" w:rsidRDefault="00A9382C" w:rsidP="00A9382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prime example of how a successful industrial symbiosis network can be beneficial is the Kalundborg symbiosis. </w:t>
      </w:r>
      <w:r w:rsidRPr="00B036F6">
        <w:rPr>
          <w:rFonts w:ascii="Times New Roman" w:hAnsi="Times New Roman" w:cs="Times New Roman"/>
          <w:color w:val="000000" w:themeColor="text1"/>
          <w:sz w:val="24"/>
          <w:szCs w:val="24"/>
        </w:rPr>
        <w:t xml:space="preserve">Kalundborg is a seaside industrial town where numerous bilateral, gradual, voluntary and economically profitable residual and energy linkages were created over a period of three decades </w:t>
      </w:r>
      <w:sdt>
        <w:sdtPr>
          <w:rPr>
            <w:rFonts w:ascii="Times New Roman" w:hAnsi="Times New Roman" w:cs="Times New Roman"/>
            <w:color w:val="000000" w:themeColor="text1"/>
            <w:sz w:val="24"/>
            <w:szCs w:val="24"/>
          </w:rPr>
          <w:id w:val="-220444798"/>
          <w:citation/>
        </w:sdtPr>
        <w:sdtEndPr/>
        <w:sdtContent>
          <w:r w:rsidRPr="0043076D">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Des10 \l 2057 </w:instrText>
          </w:r>
          <w:r w:rsidRPr="0043076D">
            <w:rPr>
              <w:rFonts w:ascii="Times New Roman" w:hAnsi="Times New Roman" w:cs="Times New Roman"/>
              <w:color w:val="000000" w:themeColor="text1"/>
              <w:sz w:val="24"/>
              <w:szCs w:val="24"/>
            </w:rPr>
            <w:fldChar w:fldCharType="separate"/>
          </w:r>
          <w:r w:rsidRPr="008D3758">
            <w:rPr>
              <w:rFonts w:ascii="Times New Roman" w:hAnsi="Times New Roman" w:cs="Times New Roman"/>
              <w:noProof/>
              <w:color w:val="000000" w:themeColor="text1"/>
              <w:sz w:val="24"/>
              <w:szCs w:val="24"/>
            </w:rPr>
            <w:t>(Desrochers &amp; Leppala, 2010)</w:t>
          </w:r>
          <w:r w:rsidRPr="0043076D">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2011051653"/>
          <w:citation/>
        </w:sdtPr>
        <w:sdtEndPr/>
        <w:sdtContent>
          <w:r w:rsidRPr="0043076D">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Ehr97 \l 2057 </w:instrText>
          </w:r>
          <w:r w:rsidRPr="0043076D">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 </w:t>
          </w:r>
          <w:r w:rsidRPr="008D3758">
            <w:rPr>
              <w:rFonts w:ascii="Times New Roman" w:hAnsi="Times New Roman" w:cs="Times New Roman"/>
              <w:noProof/>
              <w:color w:val="000000" w:themeColor="text1"/>
              <w:sz w:val="24"/>
              <w:szCs w:val="24"/>
            </w:rPr>
            <w:t>(Ehrenfeld &amp; Gertler, 1997)</w:t>
          </w:r>
          <w:r w:rsidRPr="0043076D">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In total, Kalundborg created eleven physical </w:t>
      </w:r>
      <w:r w:rsidRPr="00B036F6">
        <w:rPr>
          <w:rFonts w:ascii="Times New Roman" w:hAnsi="Times New Roman" w:cs="Times New Roman"/>
          <w:color w:val="000000" w:themeColor="text1"/>
          <w:sz w:val="24"/>
          <w:szCs w:val="24"/>
        </w:rPr>
        <w:lastRenderedPageBreak/>
        <w:t>linkages. The primary partners involved in the creation of synergies were, Asnaes (power station), Statoil (refinery plant), Novo Nordisk (pharmaceutical plant), Gyproc (wallboard manufactur</w:t>
      </w:r>
      <w:r>
        <w:rPr>
          <w:rFonts w:ascii="Times New Roman" w:hAnsi="Times New Roman" w:cs="Times New Roman"/>
          <w:color w:val="000000" w:themeColor="text1"/>
          <w:sz w:val="24"/>
          <w:szCs w:val="24"/>
        </w:rPr>
        <w:t>er) and the City of Kalundborg.</w:t>
      </w:r>
    </w:p>
    <w:p w14:paraId="60890FF8" w14:textId="77777777" w:rsidR="00A9382C" w:rsidRPr="00B036F6" w:rsidRDefault="00A9382C" w:rsidP="00A9382C">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6096A042" wp14:editId="0D8EFA38">
            <wp:extent cx="3891516" cy="2291395"/>
            <wp:effectExtent l="0" t="0" r="0" b="0"/>
            <wp:docPr id="22" name="Picture 22" descr="http://telstar.ote.cmu.edu/environ/m3/s4/graphics/embedded/denmpltflowchartex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telstar.ote.cmu.edu/environ/m3/s4/graphics/embedded/denmpltflowchartexp.gif"/>
                    <pic:cNvPicPr>
                      <a:picLocks noChangeAspect="1" noChangeArrowheads="1"/>
                    </pic:cNvPicPr>
                  </pic:nvPicPr>
                  <pic:blipFill rotWithShape="1">
                    <a:blip r:embed="rId16">
                      <a:extLst>
                        <a:ext uri="{28A0092B-C50C-407E-A947-70E740481C1C}">
                          <a14:useLocalDpi xmlns:a14="http://schemas.microsoft.com/office/drawing/2010/main" val="0"/>
                        </a:ext>
                      </a:extLst>
                    </a:blip>
                    <a:srcRect t="9047" b="11486"/>
                    <a:stretch/>
                  </pic:blipFill>
                  <pic:spPr bwMode="auto">
                    <a:xfrm>
                      <a:off x="0" y="0"/>
                      <a:ext cx="3904675" cy="2299143"/>
                    </a:xfrm>
                    <a:prstGeom prst="rect">
                      <a:avLst/>
                    </a:prstGeom>
                    <a:noFill/>
                    <a:ln>
                      <a:noFill/>
                    </a:ln>
                    <a:extLst>
                      <a:ext uri="{53640926-AAD7-44D8-BBD7-CCE9431645EC}">
                        <a14:shadowObscured xmlns:a14="http://schemas.microsoft.com/office/drawing/2010/main"/>
                      </a:ext>
                    </a:extLst>
                  </pic:spPr>
                </pic:pic>
              </a:graphicData>
            </a:graphic>
          </wp:inline>
        </w:drawing>
      </w:r>
    </w:p>
    <w:p w14:paraId="053695F5" w14:textId="77777777" w:rsidR="00A9382C" w:rsidRPr="0043076D" w:rsidRDefault="00A9382C" w:rsidP="00A9382C">
      <w:pPr>
        <w:pStyle w:val="Caption"/>
        <w:spacing w:line="360" w:lineRule="auto"/>
        <w:ind w:firstLine="720"/>
        <w:jc w:val="center"/>
        <w:rPr>
          <w:rFonts w:ascii="Times New Roman" w:hAnsi="Times New Roman" w:cs="Times New Roman"/>
          <w:b w:val="0"/>
          <w:color w:val="000000" w:themeColor="text1"/>
          <w:sz w:val="24"/>
          <w:szCs w:val="24"/>
          <w:lang w:val="de-DE"/>
        </w:rPr>
      </w:pPr>
      <w:bookmarkStart w:id="32" w:name="_Toc518370571"/>
      <w:r w:rsidRPr="0043076D">
        <w:rPr>
          <w:rFonts w:ascii="Times New Roman" w:hAnsi="Times New Roman" w:cs="Times New Roman"/>
          <w:b w:val="0"/>
          <w:color w:val="000000" w:themeColor="text1"/>
          <w:sz w:val="24"/>
          <w:szCs w:val="24"/>
          <w:lang w:val="de-DE"/>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lang w:val="de-DE"/>
        </w:rPr>
        <w:instrText xml:space="preserve"> SEQ Figure \* ARABIC </w:instrText>
      </w:r>
      <w:r w:rsidRPr="0043076D">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lang w:val="de-DE"/>
        </w:rPr>
        <w:t>7</w:t>
      </w:r>
      <w:r w:rsidRPr="0043076D">
        <w:rPr>
          <w:rFonts w:ascii="Times New Roman" w:hAnsi="Times New Roman" w:cs="Times New Roman"/>
          <w:b w:val="0"/>
          <w:color w:val="000000" w:themeColor="text1"/>
          <w:sz w:val="24"/>
          <w:szCs w:val="24"/>
        </w:rPr>
        <w:fldChar w:fldCharType="end"/>
      </w:r>
      <w:r w:rsidRPr="00B036F6">
        <w:rPr>
          <w:rFonts w:ascii="Times New Roman" w:hAnsi="Times New Roman" w:cs="Times New Roman"/>
          <w:b w:val="0"/>
          <w:color w:val="000000" w:themeColor="text1"/>
          <w:sz w:val="24"/>
          <w:szCs w:val="24"/>
          <w:lang w:val="de-DE"/>
        </w:rPr>
        <w:t xml:space="preserve"> </w:t>
      </w:r>
      <w:r w:rsidRPr="0043076D">
        <w:rPr>
          <w:rFonts w:ascii="Times New Roman" w:hAnsi="Times New Roman" w:cs="Times New Roman"/>
          <w:b w:val="0"/>
          <w:color w:val="000000" w:themeColor="text1"/>
          <w:sz w:val="24"/>
          <w:szCs w:val="24"/>
          <w:lang w:val="de-DE"/>
        </w:rPr>
        <w:t xml:space="preserve">Industrial eco-system at Kalundborg, Denmark </w:t>
      </w:r>
      <w:sdt>
        <w:sdtPr>
          <w:rPr>
            <w:rFonts w:ascii="Times New Roman" w:hAnsi="Times New Roman" w:cs="Times New Roman"/>
            <w:b w:val="0"/>
            <w:color w:val="000000" w:themeColor="text1"/>
            <w:sz w:val="24"/>
            <w:szCs w:val="24"/>
          </w:rPr>
          <w:id w:val="-537965630"/>
          <w:citation/>
        </w:sdtPr>
        <w:sdtEndPr/>
        <w:sdtContent>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lang w:val="de-DE"/>
            </w:rPr>
            <w:instrText xml:space="preserve"> CITATION Ehr97 \l 2057 </w:instrText>
          </w:r>
          <w:r w:rsidRPr="0043076D">
            <w:rPr>
              <w:rFonts w:ascii="Times New Roman" w:hAnsi="Times New Roman" w:cs="Times New Roman"/>
              <w:b w:val="0"/>
              <w:color w:val="000000" w:themeColor="text1"/>
              <w:sz w:val="24"/>
              <w:szCs w:val="24"/>
            </w:rPr>
            <w:fldChar w:fldCharType="separate"/>
          </w:r>
          <w:r w:rsidRPr="008D3758">
            <w:rPr>
              <w:rFonts w:ascii="Times New Roman" w:hAnsi="Times New Roman" w:cs="Times New Roman"/>
              <w:noProof/>
              <w:color w:val="000000" w:themeColor="text1"/>
              <w:sz w:val="24"/>
              <w:szCs w:val="24"/>
              <w:lang w:val="de-DE"/>
            </w:rPr>
            <w:t>(Ehrenfeld &amp; Gertler, 1997)</w:t>
          </w:r>
          <w:r w:rsidRPr="0043076D">
            <w:rPr>
              <w:rFonts w:ascii="Times New Roman" w:hAnsi="Times New Roman" w:cs="Times New Roman"/>
              <w:b w:val="0"/>
              <w:color w:val="000000" w:themeColor="text1"/>
              <w:sz w:val="24"/>
              <w:szCs w:val="24"/>
            </w:rPr>
            <w:fldChar w:fldCharType="end"/>
          </w:r>
        </w:sdtContent>
      </w:sdt>
      <w:bookmarkEnd w:id="32"/>
    </w:p>
    <w:p w14:paraId="301D91C9" w14:textId="1A238AF5" w:rsidR="00A9382C" w:rsidRPr="008D3758" w:rsidRDefault="00A9382C" w:rsidP="00A9382C">
      <w:pPr>
        <w:spacing w:line="360" w:lineRule="auto"/>
        <w:jc w:val="both"/>
        <w:rPr>
          <w:rFonts w:ascii="Times New Roman" w:hAnsi="Times New Roman" w:cs="Times New Roman"/>
          <w:sz w:val="24"/>
          <w:szCs w:val="24"/>
        </w:rPr>
      </w:pPr>
      <w:r w:rsidRPr="00B036F6">
        <w:rPr>
          <w:rFonts w:ascii="Times New Roman" w:hAnsi="Times New Roman" w:cs="Times New Roman"/>
          <w:color w:val="000000" w:themeColor="text1"/>
          <w:sz w:val="24"/>
          <w:szCs w:val="24"/>
        </w:rPr>
        <w:t>Several by-products and utility synergies were initially exchanged amongst these organisations</w:t>
      </w:r>
    </w:p>
    <w:p w14:paraId="0077FEF7" w14:textId="36301EC7" w:rsidR="002B6811" w:rsidRDefault="00E206FC" w:rsidP="00884F7E">
      <w:pPr>
        <w:pStyle w:val="Heading2"/>
        <w:rPr>
          <w:rFonts w:ascii="Times New Roman" w:hAnsi="Times New Roman" w:cs="Times New Roman"/>
          <w:color w:val="000000" w:themeColor="text1"/>
          <w:sz w:val="24"/>
          <w:szCs w:val="24"/>
        </w:rPr>
      </w:pPr>
      <w:bookmarkStart w:id="33" w:name="_Toc518370510"/>
      <w:r>
        <w:rPr>
          <w:rFonts w:ascii="Times New Roman" w:hAnsi="Times New Roman" w:cs="Times New Roman"/>
          <w:color w:val="000000" w:themeColor="text1"/>
          <w:sz w:val="24"/>
          <w:szCs w:val="24"/>
        </w:rPr>
        <w:t>2.7</w:t>
      </w:r>
      <w:r w:rsidR="00344798" w:rsidRPr="00B036F6">
        <w:rPr>
          <w:rFonts w:ascii="Times New Roman" w:hAnsi="Times New Roman" w:cs="Times New Roman"/>
          <w:color w:val="000000" w:themeColor="text1"/>
          <w:sz w:val="24"/>
          <w:szCs w:val="24"/>
        </w:rPr>
        <w:t xml:space="preserve"> Life Cycle Assessment (LCA)</w:t>
      </w:r>
      <w:bookmarkEnd w:id="33"/>
      <w:r w:rsidR="00344798" w:rsidRPr="00B036F6">
        <w:rPr>
          <w:rFonts w:ascii="Times New Roman" w:hAnsi="Times New Roman" w:cs="Times New Roman"/>
          <w:color w:val="000000" w:themeColor="text1"/>
          <w:sz w:val="24"/>
          <w:szCs w:val="24"/>
        </w:rPr>
        <w:t xml:space="preserve"> </w:t>
      </w:r>
    </w:p>
    <w:p w14:paraId="6F197F8C" w14:textId="77777777" w:rsidR="00884F7E" w:rsidRPr="00884F7E" w:rsidRDefault="00884F7E" w:rsidP="00884F7E"/>
    <w:p w14:paraId="1DB00037" w14:textId="28C780AD"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increased awareness of environmental protection and environmental impacts associated with products and services has led to the interest of developing methods to better understand these impacts. The inclusion of industrial symbiosis and how this has an environmental impact on the product or service makes it even more important as to whether synergistic collaborations between two or more firms is beneficial. A life cycle approach allows the user to provide a thorough overview of the environmental profile of the product or service</w:t>
      </w:r>
      <w:r w:rsidR="00A94A43"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908884337"/>
          <w:citation/>
        </w:sdtPr>
        <w:sdtEndPr/>
        <w:sdtContent>
          <w:r w:rsidR="00A94A43" w:rsidRPr="0043076D">
            <w:rPr>
              <w:rFonts w:ascii="Times New Roman" w:hAnsi="Times New Roman" w:cs="Times New Roman"/>
              <w:color w:val="000000" w:themeColor="text1"/>
              <w:sz w:val="24"/>
              <w:szCs w:val="24"/>
            </w:rPr>
            <w:fldChar w:fldCharType="begin"/>
          </w:r>
          <w:r w:rsidR="00A94A43" w:rsidRPr="00B036F6">
            <w:rPr>
              <w:rFonts w:ascii="Times New Roman" w:hAnsi="Times New Roman" w:cs="Times New Roman"/>
              <w:color w:val="000000" w:themeColor="text1"/>
              <w:sz w:val="24"/>
              <w:szCs w:val="24"/>
            </w:rPr>
            <w:instrText xml:space="preserve"> CITATION Olm11 \l 2057 </w:instrText>
          </w:r>
          <w:r w:rsidR="00A94A43"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Olmez, 2011)</w:t>
          </w:r>
          <w:r w:rsidR="00A94A43" w:rsidRPr="0043076D">
            <w:rPr>
              <w:rFonts w:ascii="Times New Roman" w:hAnsi="Times New Roman" w:cs="Times New Roman"/>
              <w:color w:val="000000" w:themeColor="text1"/>
              <w:sz w:val="24"/>
              <w:szCs w:val="24"/>
            </w:rPr>
            <w:fldChar w:fldCharType="end"/>
          </w:r>
        </w:sdtContent>
      </w:sdt>
      <w:r w:rsidR="00A94A43"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A life cycle assessment (LCA) is a systematic technique to analyse the environmental aspects and potential impacts associated with a product at all stages across the life cycle chain. </w:t>
      </w:r>
    </w:p>
    <w:p w14:paraId="0404EE63" w14:textId="792CB20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A</w:t>
      </w:r>
      <w:r w:rsidR="002B6811">
        <w:rPr>
          <w:rFonts w:ascii="Times New Roman" w:hAnsi="Times New Roman" w:cs="Times New Roman"/>
          <w:color w:val="000000" w:themeColor="text1"/>
          <w:sz w:val="24"/>
          <w:szCs w:val="24"/>
        </w:rPr>
        <w:t>n</w:t>
      </w:r>
      <w:r w:rsidRPr="00B036F6">
        <w:rPr>
          <w:rFonts w:ascii="Times New Roman" w:hAnsi="Times New Roman" w:cs="Times New Roman"/>
          <w:color w:val="000000" w:themeColor="text1"/>
          <w:sz w:val="24"/>
          <w:szCs w:val="24"/>
        </w:rPr>
        <w:t xml:space="preserve"> LCA consists of a ‘cradle-to-grave’ approach for analysing the process. A ‘cradle-to-grave’</w:t>
      </w:r>
      <w:r w:rsidR="005448B6">
        <w:rPr>
          <w:rFonts w:ascii="Times New Roman" w:hAnsi="Times New Roman" w:cs="Times New Roman"/>
          <w:color w:val="000000" w:themeColor="text1"/>
          <w:sz w:val="24"/>
          <w:szCs w:val="24"/>
        </w:rPr>
        <w:t xml:space="preserve"> study</w:t>
      </w:r>
      <w:r w:rsidRPr="00B036F6">
        <w:rPr>
          <w:rFonts w:ascii="Times New Roman" w:hAnsi="Times New Roman" w:cs="Times New Roman"/>
          <w:color w:val="000000" w:themeColor="text1"/>
          <w:sz w:val="24"/>
          <w:szCs w:val="24"/>
        </w:rPr>
        <w:t xml:space="preserve"> starts with the extraction of raw material through to the production of the product. It then continues with the use phase of the product and </w:t>
      </w:r>
      <w:r w:rsidRPr="00B036F6">
        <w:rPr>
          <w:rFonts w:ascii="Times New Roman" w:hAnsi="Times New Roman" w:cs="Times New Roman"/>
          <w:color w:val="000000" w:themeColor="text1"/>
          <w:sz w:val="24"/>
          <w:szCs w:val="24"/>
        </w:rPr>
        <w:lastRenderedPageBreak/>
        <w:t xml:space="preserve">ends with the end of life treatment of the product. End of life treatment of a product can either be reuse, recycled or disposed. At each stage of a cradle-to-grave analysis, the LCA tool interprets the stages of production independently from one another which means one operation is a continuation from the previous stage. The LCA tool estimates the environmental impact across each stage as well as a total environmental impact for the overall cradle-to-grave process. The LCA allows the user to obtain a thorough picture of the environmental aspects of a product or service and a more accurate insight to the environmental trade-offs found in the product and process selection </w:t>
      </w:r>
      <w:sdt>
        <w:sdtPr>
          <w:rPr>
            <w:rFonts w:ascii="Times New Roman" w:hAnsi="Times New Roman" w:cs="Times New Roman"/>
            <w:color w:val="000000" w:themeColor="text1"/>
            <w:sz w:val="24"/>
            <w:szCs w:val="24"/>
          </w:rPr>
          <w:id w:val="-1421326308"/>
          <w:citation/>
        </w:sdtPr>
        <w:sdtEndPr/>
        <w:sdtContent>
          <w:r w:rsidR="00A94A43" w:rsidRPr="0043076D">
            <w:rPr>
              <w:rFonts w:ascii="Times New Roman" w:hAnsi="Times New Roman" w:cs="Times New Roman"/>
              <w:color w:val="000000" w:themeColor="text1"/>
              <w:sz w:val="24"/>
              <w:szCs w:val="24"/>
            </w:rPr>
            <w:fldChar w:fldCharType="begin"/>
          </w:r>
          <w:r w:rsidR="00A94A43" w:rsidRPr="00B036F6">
            <w:rPr>
              <w:rFonts w:ascii="Times New Roman" w:hAnsi="Times New Roman" w:cs="Times New Roman"/>
              <w:color w:val="000000" w:themeColor="text1"/>
              <w:sz w:val="24"/>
              <w:szCs w:val="24"/>
            </w:rPr>
            <w:instrText xml:space="preserve"> CITATION Olm11 \l 2057 </w:instrText>
          </w:r>
          <w:r w:rsidR="00A94A43"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Olmez, 2011)</w:t>
          </w:r>
          <w:r w:rsidR="00A94A43" w:rsidRPr="0043076D">
            <w:rPr>
              <w:rFonts w:ascii="Times New Roman" w:hAnsi="Times New Roman" w:cs="Times New Roman"/>
              <w:color w:val="000000" w:themeColor="text1"/>
              <w:sz w:val="24"/>
              <w:szCs w:val="24"/>
            </w:rPr>
            <w:fldChar w:fldCharType="end"/>
          </w:r>
        </w:sdtContent>
      </w:sdt>
      <w:r w:rsidR="00A94A43" w:rsidRPr="00B036F6">
        <w:rPr>
          <w:rFonts w:ascii="Times New Roman" w:hAnsi="Times New Roman" w:cs="Times New Roman"/>
          <w:color w:val="000000" w:themeColor="text1"/>
          <w:sz w:val="24"/>
          <w:szCs w:val="24"/>
        </w:rPr>
        <w:t>.</w:t>
      </w:r>
    </w:p>
    <w:p w14:paraId="4C3A0C7A" w14:textId="01972625" w:rsidR="00344798" w:rsidRPr="00555BE8" w:rsidRDefault="00344798" w:rsidP="008D3758">
      <w:pPr>
        <w:pStyle w:val="Caption"/>
        <w:rPr>
          <w:rFonts w:ascii="Times New Roman" w:hAnsi="Times New Roman" w:cs="Times New Roman"/>
          <w:color w:val="000000" w:themeColor="text1"/>
          <w:sz w:val="24"/>
          <w:szCs w:val="24"/>
        </w:rPr>
      </w:pPr>
      <w:r w:rsidRPr="008D3758">
        <w:rPr>
          <w:rFonts w:ascii="Times New Roman" w:hAnsi="Times New Roman" w:cs="Times New Roman"/>
          <w:b w:val="0"/>
          <w:color w:val="000000" w:themeColor="text1"/>
          <w:sz w:val="24"/>
          <w:szCs w:val="24"/>
        </w:rPr>
        <w:t>An LCA study is conducted in four phases which can be seen in</w:t>
      </w:r>
      <w:r w:rsidR="00B81D5A" w:rsidRPr="008D3758">
        <w:rPr>
          <w:rFonts w:ascii="Times New Roman" w:hAnsi="Times New Roman" w:cs="Times New Roman"/>
          <w:b w:val="0"/>
          <w:color w:val="000000" w:themeColor="text1"/>
          <w:sz w:val="24"/>
          <w:szCs w:val="24"/>
        </w:rPr>
        <w:t xml:space="preserve"> </w:t>
      </w:r>
      <w:r w:rsidR="00B81D5A" w:rsidRPr="008D3758">
        <w:rPr>
          <w:rFonts w:ascii="Times New Roman" w:hAnsi="Times New Roman" w:cs="Times New Roman"/>
          <w:b w:val="0"/>
        </w:rPr>
        <w:fldChar w:fldCharType="begin"/>
      </w:r>
      <w:r w:rsidR="00B81D5A" w:rsidRPr="008D3758">
        <w:rPr>
          <w:rFonts w:ascii="Times New Roman" w:hAnsi="Times New Roman" w:cs="Times New Roman"/>
          <w:b w:val="0"/>
          <w:color w:val="000000" w:themeColor="text1"/>
          <w:sz w:val="24"/>
          <w:szCs w:val="24"/>
        </w:rPr>
        <w:instrText xml:space="preserve"> REF _Ref504380273 \h </w:instrText>
      </w:r>
      <w:r w:rsidR="00B81D5A" w:rsidRPr="008D3758">
        <w:rPr>
          <w:rFonts w:ascii="Times New Roman" w:hAnsi="Times New Roman" w:cs="Times New Roman"/>
          <w:b w:val="0"/>
        </w:rPr>
        <w:instrText xml:space="preserve"> \* MERGEFORMAT </w:instrText>
      </w:r>
      <w:r w:rsidR="00B81D5A" w:rsidRPr="008D3758">
        <w:rPr>
          <w:rFonts w:ascii="Times New Roman" w:hAnsi="Times New Roman" w:cs="Times New Roman"/>
          <w:b w:val="0"/>
        </w:rPr>
      </w:r>
      <w:r w:rsidR="00B81D5A" w:rsidRPr="008D3758">
        <w:rPr>
          <w:rFonts w:ascii="Times New Roman" w:hAnsi="Times New Roman" w:cs="Times New Roman"/>
          <w:b w:val="0"/>
        </w:rPr>
        <w:fldChar w:fldCharType="separate"/>
      </w:r>
      <w:r w:rsidR="00B81D5A" w:rsidRPr="008D3758">
        <w:rPr>
          <w:rFonts w:ascii="Times New Roman" w:hAnsi="Times New Roman" w:cs="Times New Roman"/>
          <w:b w:val="0"/>
          <w:bCs w:val="0"/>
          <w:color w:val="000000" w:themeColor="text1"/>
          <w:sz w:val="24"/>
          <w:szCs w:val="24"/>
        </w:rPr>
        <w:t xml:space="preserve">Figure </w:t>
      </w:r>
      <w:r w:rsidR="00B81D5A" w:rsidRPr="008D3758">
        <w:rPr>
          <w:rFonts w:ascii="Times New Roman" w:hAnsi="Times New Roman" w:cs="Times New Roman"/>
          <w:b w:val="0"/>
          <w:bCs w:val="0"/>
          <w:noProof/>
          <w:color w:val="000000" w:themeColor="text1"/>
          <w:sz w:val="24"/>
          <w:szCs w:val="24"/>
        </w:rPr>
        <w:t>8</w:t>
      </w:r>
      <w:r w:rsidR="00B81D5A" w:rsidRPr="008D3758">
        <w:rPr>
          <w:rFonts w:ascii="Times New Roman" w:hAnsi="Times New Roman" w:cs="Times New Roman"/>
          <w:b w:val="0"/>
        </w:rPr>
        <w:fldChar w:fldCharType="end"/>
      </w:r>
      <w:r w:rsidRPr="008D3758">
        <w:rPr>
          <w:rFonts w:ascii="Times New Roman" w:hAnsi="Times New Roman" w:cs="Times New Roman"/>
          <w:b w:val="0"/>
          <w:color w:val="000000" w:themeColor="text1"/>
          <w:sz w:val="24"/>
          <w:szCs w:val="24"/>
        </w:rPr>
        <w:t>:</w:t>
      </w:r>
    </w:p>
    <w:p w14:paraId="69FD8D38" w14:textId="77777777" w:rsidR="00344798" w:rsidRPr="00B036F6" w:rsidRDefault="00344798" w:rsidP="00496EC4">
      <w:pPr>
        <w:pStyle w:val="ListParagraph"/>
        <w:numPr>
          <w:ilvl w:val="0"/>
          <w:numId w:val="2"/>
        </w:num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Goal and scope definition</w:t>
      </w:r>
    </w:p>
    <w:p w14:paraId="3F1F8292" w14:textId="77777777" w:rsidR="00344798" w:rsidRPr="00B036F6" w:rsidRDefault="00344798" w:rsidP="00496EC4">
      <w:pPr>
        <w:pStyle w:val="ListParagraph"/>
        <w:numPr>
          <w:ilvl w:val="0"/>
          <w:numId w:val="2"/>
        </w:num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Inventory analysis</w:t>
      </w:r>
    </w:p>
    <w:p w14:paraId="36E10417" w14:textId="77777777" w:rsidR="00344798" w:rsidRPr="00B036F6" w:rsidRDefault="00344798" w:rsidP="00496EC4">
      <w:pPr>
        <w:pStyle w:val="ListParagraph"/>
        <w:numPr>
          <w:ilvl w:val="0"/>
          <w:numId w:val="2"/>
        </w:num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Impact assessment</w:t>
      </w:r>
    </w:p>
    <w:p w14:paraId="7166B327" w14:textId="77777777" w:rsidR="00344798" w:rsidRPr="00B036F6" w:rsidRDefault="00344798" w:rsidP="00496EC4">
      <w:pPr>
        <w:pStyle w:val="ListParagraph"/>
        <w:numPr>
          <w:ilvl w:val="0"/>
          <w:numId w:val="2"/>
        </w:num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Interpretation</w:t>
      </w:r>
    </w:p>
    <w:p w14:paraId="21FD35CA" w14:textId="77777777" w:rsidR="000B158B" w:rsidRDefault="00344798" w:rsidP="0043076D">
      <w:pPr>
        <w:spacing w:line="360" w:lineRule="auto"/>
        <w:jc w:val="center"/>
        <w:rPr>
          <w:rFonts w:ascii="Times New Roman" w:hAnsi="Times New Roman" w:cs="Times New Roman"/>
          <w:bCs/>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6F2DD7E3" wp14:editId="4CC015C7">
            <wp:extent cx="2190750" cy="23135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0" cy="2313535"/>
                    </a:xfrm>
                    <a:prstGeom prst="rect">
                      <a:avLst/>
                    </a:prstGeom>
                    <a:noFill/>
                    <a:ln>
                      <a:noFill/>
                    </a:ln>
                  </pic:spPr>
                </pic:pic>
              </a:graphicData>
            </a:graphic>
          </wp:inline>
        </w:drawing>
      </w:r>
    </w:p>
    <w:p w14:paraId="56AD894B" w14:textId="5663692E" w:rsidR="00344798" w:rsidRPr="00B036F6" w:rsidRDefault="00930A69" w:rsidP="000B158B">
      <w:pPr>
        <w:spacing w:line="360" w:lineRule="auto"/>
        <w:jc w:val="center"/>
        <w:rPr>
          <w:rFonts w:ascii="Times New Roman" w:hAnsi="Times New Roman" w:cs="Times New Roman"/>
          <w:color w:val="000000" w:themeColor="text1"/>
          <w:sz w:val="24"/>
          <w:szCs w:val="24"/>
        </w:rPr>
      </w:pPr>
      <w:bookmarkStart w:id="34" w:name="_Ref504380273"/>
      <w:bookmarkStart w:id="35" w:name="_Toc518370572"/>
      <w:r w:rsidRPr="0043076D">
        <w:rPr>
          <w:rFonts w:ascii="Times New Roman" w:hAnsi="Times New Roman" w:cs="Times New Roman"/>
          <w:bCs/>
          <w:color w:val="000000" w:themeColor="text1"/>
          <w:sz w:val="24"/>
          <w:szCs w:val="24"/>
        </w:rPr>
        <w:t xml:space="preserve">Figure </w:t>
      </w:r>
      <w:r w:rsidRPr="0043076D">
        <w:rPr>
          <w:rFonts w:ascii="Times New Roman" w:hAnsi="Times New Roman" w:cs="Times New Roman"/>
          <w:bCs/>
          <w:color w:val="000000" w:themeColor="text1"/>
          <w:sz w:val="24"/>
          <w:szCs w:val="24"/>
        </w:rPr>
        <w:fldChar w:fldCharType="begin"/>
      </w:r>
      <w:r w:rsidRPr="0043076D">
        <w:rPr>
          <w:rFonts w:ascii="Times New Roman" w:hAnsi="Times New Roman" w:cs="Times New Roman"/>
          <w:bCs/>
          <w:color w:val="000000" w:themeColor="text1"/>
          <w:sz w:val="24"/>
          <w:szCs w:val="24"/>
        </w:rPr>
        <w:instrText xml:space="preserve"> SEQ Figure \* ARABIC </w:instrText>
      </w:r>
      <w:r w:rsidRPr="0043076D">
        <w:rPr>
          <w:rFonts w:ascii="Times New Roman" w:hAnsi="Times New Roman" w:cs="Times New Roman"/>
          <w:bCs/>
          <w:color w:val="000000" w:themeColor="text1"/>
          <w:sz w:val="24"/>
          <w:szCs w:val="24"/>
        </w:rPr>
        <w:fldChar w:fldCharType="separate"/>
      </w:r>
      <w:r w:rsidR="00B81D5A">
        <w:rPr>
          <w:rFonts w:ascii="Times New Roman" w:hAnsi="Times New Roman" w:cs="Times New Roman"/>
          <w:bCs/>
          <w:noProof/>
          <w:color w:val="000000" w:themeColor="text1"/>
          <w:sz w:val="24"/>
          <w:szCs w:val="24"/>
        </w:rPr>
        <w:t>8</w:t>
      </w:r>
      <w:r w:rsidRPr="0043076D">
        <w:rPr>
          <w:rFonts w:ascii="Times New Roman" w:hAnsi="Times New Roman" w:cs="Times New Roman"/>
          <w:bCs/>
          <w:color w:val="000000" w:themeColor="text1"/>
          <w:sz w:val="24"/>
          <w:szCs w:val="24"/>
        </w:rPr>
        <w:fldChar w:fldCharType="end"/>
      </w:r>
      <w:bookmarkEnd w:id="34"/>
      <w:r w:rsidRPr="0043076D">
        <w:rPr>
          <w:rFonts w:ascii="Times New Roman" w:hAnsi="Times New Roman" w:cs="Times New Roman"/>
          <w:bCs/>
          <w:color w:val="000000" w:themeColor="text1"/>
          <w:sz w:val="24"/>
          <w:szCs w:val="24"/>
        </w:rPr>
        <w:t xml:space="preserve"> </w:t>
      </w:r>
      <w:r w:rsidR="00A94A43" w:rsidRPr="0043076D">
        <w:rPr>
          <w:rFonts w:ascii="Times New Roman" w:hAnsi="Times New Roman" w:cs="Times New Roman"/>
          <w:bCs/>
          <w:color w:val="000000" w:themeColor="text1"/>
          <w:sz w:val="24"/>
          <w:szCs w:val="24"/>
        </w:rPr>
        <w:t xml:space="preserve">Four phases towards carrying out a LCA study </w:t>
      </w:r>
      <w:sdt>
        <w:sdtPr>
          <w:rPr>
            <w:rFonts w:ascii="Times New Roman" w:hAnsi="Times New Roman" w:cs="Times New Roman"/>
            <w:b/>
            <w:color w:val="000000" w:themeColor="text1"/>
            <w:sz w:val="24"/>
            <w:szCs w:val="24"/>
          </w:rPr>
          <w:id w:val="1292479080"/>
          <w:citation/>
        </w:sdtPr>
        <w:sdtEndPr/>
        <w:sdtContent>
          <w:r w:rsidR="00A94A43" w:rsidRPr="008D3758">
            <w:rPr>
              <w:rFonts w:ascii="Times New Roman" w:hAnsi="Times New Roman" w:cs="Times New Roman"/>
              <w:b/>
              <w:bCs/>
              <w:color w:val="000000" w:themeColor="text1"/>
              <w:sz w:val="24"/>
              <w:szCs w:val="24"/>
            </w:rPr>
            <w:fldChar w:fldCharType="begin"/>
          </w:r>
          <w:r w:rsidR="00A94A43" w:rsidRPr="008D3758">
            <w:rPr>
              <w:rFonts w:ascii="Times New Roman" w:hAnsi="Times New Roman" w:cs="Times New Roman"/>
              <w:b/>
              <w:bCs/>
              <w:color w:val="000000" w:themeColor="text1"/>
              <w:sz w:val="24"/>
              <w:szCs w:val="24"/>
            </w:rPr>
            <w:instrText xml:space="preserve"> CITATION Olm11 \l 2057 </w:instrText>
          </w:r>
          <w:r w:rsidR="00A94A43" w:rsidRPr="008D3758">
            <w:rPr>
              <w:rFonts w:ascii="Times New Roman" w:hAnsi="Times New Roman" w:cs="Times New Roman"/>
              <w:b/>
              <w:bCs/>
              <w:color w:val="000000" w:themeColor="text1"/>
              <w:sz w:val="24"/>
              <w:szCs w:val="24"/>
            </w:rPr>
            <w:fldChar w:fldCharType="separate"/>
          </w:r>
          <w:r w:rsidR="002E4BDA" w:rsidRPr="008D3758">
            <w:rPr>
              <w:rFonts w:ascii="Times New Roman" w:hAnsi="Times New Roman" w:cs="Times New Roman"/>
              <w:b/>
              <w:noProof/>
              <w:color w:val="000000" w:themeColor="text1"/>
              <w:sz w:val="24"/>
              <w:szCs w:val="24"/>
            </w:rPr>
            <w:t>(Olmez, 2011)</w:t>
          </w:r>
          <w:r w:rsidR="00A94A43" w:rsidRPr="008D3758">
            <w:rPr>
              <w:rFonts w:ascii="Times New Roman" w:hAnsi="Times New Roman" w:cs="Times New Roman"/>
              <w:b/>
              <w:bCs/>
              <w:color w:val="000000" w:themeColor="text1"/>
              <w:sz w:val="24"/>
              <w:szCs w:val="24"/>
            </w:rPr>
            <w:fldChar w:fldCharType="end"/>
          </w:r>
        </w:sdtContent>
      </w:sdt>
      <w:bookmarkEnd w:id="35"/>
    </w:p>
    <w:p w14:paraId="5A78F350" w14:textId="4CEEB3AF"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 LCA study is usually carried out under the guidelines of the International organisation standard (ISO). The ISO related to an LCA approach is the ISO 14040. The ISO 14040 describes in detail how an LCA should be approached. It is important to follow the ISO14040 guideline as this </w:t>
      </w:r>
      <w:r w:rsidR="00AA41CA" w:rsidRPr="00B036F6">
        <w:rPr>
          <w:rFonts w:ascii="Times New Roman" w:hAnsi="Times New Roman" w:cs="Times New Roman"/>
          <w:color w:val="000000" w:themeColor="text1"/>
          <w:sz w:val="24"/>
          <w:szCs w:val="24"/>
        </w:rPr>
        <w:t>is a</w:t>
      </w:r>
      <w:r w:rsidRPr="00B036F6">
        <w:rPr>
          <w:rFonts w:ascii="Times New Roman" w:hAnsi="Times New Roman" w:cs="Times New Roman"/>
          <w:color w:val="000000" w:themeColor="text1"/>
          <w:sz w:val="24"/>
          <w:szCs w:val="24"/>
        </w:rPr>
        <w:t xml:space="preserve"> worldwide accepted procedure and will therefore give credibility to the LCA study if used under these guidelines </w:t>
      </w:r>
      <w:sdt>
        <w:sdtPr>
          <w:rPr>
            <w:rFonts w:ascii="Times New Roman" w:hAnsi="Times New Roman" w:cs="Times New Roman"/>
            <w:color w:val="000000" w:themeColor="text1"/>
            <w:sz w:val="24"/>
            <w:szCs w:val="24"/>
          </w:rPr>
          <w:id w:val="1151948700"/>
          <w:citation/>
        </w:sdtPr>
        <w:sdtEndPr/>
        <w:sdtContent>
          <w:r w:rsidR="00A94A43" w:rsidRPr="00B036F6">
            <w:rPr>
              <w:rFonts w:ascii="Times New Roman" w:hAnsi="Times New Roman" w:cs="Times New Roman"/>
              <w:color w:val="000000" w:themeColor="text1"/>
              <w:sz w:val="24"/>
              <w:szCs w:val="24"/>
            </w:rPr>
            <w:fldChar w:fldCharType="begin"/>
          </w:r>
          <w:r w:rsidR="00A94A43" w:rsidRPr="00B036F6">
            <w:rPr>
              <w:rFonts w:ascii="Times New Roman" w:hAnsi="Times New Roman" w:cs="Times New Roman"/>
              <w:color w:val="000000" w:themeColor="text1"/>
              <w:sz w:val="24"/>
              <w:szCs w:val="24"/>
            </w:rPr>
            <w:instrText xml:space="preserve"> CITATION Olm11 \l 2057 </w:instrText>
          </w:r>
          <w:r w:rsidR="00A94A43"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Olmez, 2011)</w:t>
          </w:r>
          <w:r w:rsidR="00A94A43" w:rsidRPr="00B036F6">
            <w:rPr>
              <w:rFonts w:ascii="Times New Roman" w:hAnsi="Times New Roman" w:cs="Times New Roman"/>
              <w:color w:val="000000" w:themeColor="text1"/>
              <w:sz w:val="24"/>
              <w:szCs w:val="24"/>
            </w:rPr>
            <w:fldChar w:fldCharType="end"/>
          </w:r>
        </w:sdtContent>
      </w:sdt>
    </w:p>
    <w:p w14:paraId="681671F5" w14:textId="3DCB3701" w:rsidR="004C5EBF" w:rsidRPr="008D3758" w:rsidRDefault="00344798" w:rsidP="00EF4FF7">
      <w:pPr>
        <w:spacing w:line="360" w:lineRule="auto"/>
        <w:jc w:val="both"/>
      </w:pPr>
      <w:r w:rsidRPr="00B036F6">
        <w:rPr>
          <w:rFonts w:ascii="Times New Roman" w:hAnsi="Times New Roman" w:cs="Times New Roman"/>
          <w:color w:val="000000" w:themeColor="text1"/>
          <w:sz w:val="24"/>
          <w:szCs w:val="24"/>
        </w:rPr>
        <w:lastRenderedPageBreak/>
        <w:t>The ISO 14040 series provides a framework to carry out a LCA study using the four phases necessary to do so. The ISO 14040 provides the overall framework whereas the ISO14041 goes on to discuss in detail the goal and scope aspect of the study and how to conduct a life cycle inventory (LCI). The ISO 14042 provides a list of life cycle impact assessments (LCIA) steps. The ISO 14043 explains how to interpret the results of a LCA study. Aside from this, the guidelines also help in how to apply the standards.</w:t>
      </w:r>
      <w:r w:rsidR="00241094" w:rsidRPr="00B036F6">
        <w:rPr>
          <w:rFonts w:ascii="Times New Roman" w:hAnsi="Times New Roman" w:cs="Times New Roman"/>
          <w:color w:val="000000" w:themeColor="text1"/>
          <w:sz w:val="24"/>
          <w:szCs w:val="24"/>
        </w:rPr>
        <w:t xml:space="preserve"> Further information on the four phases can be found in </w:t>
      </w:r>
      <w:r w:rsidR="00EC4A6D" w:rsidRPr="00B036F6">
        <w:rPr>
          <w:rFonts w:ascii="Times New Roman" w:hAnsi="Times New Roman" w:cs="Times New Roman"/>
          <w:color w:val="000000" w:themeColor="text1"/>
          <w:sz w:val="24"/>
          <w:szCs w:val="24"/>
        </w:rPr>
        <w:t>Appendix</w:t>
      </w:r>
      <w:r w:rsidR="00241094" w:rsidRPr="00B036F6">
        <w:rPr>
          <w:rFonts w:ascii="Times New Roman" w:hAnsi="Times New Roman" w:cs="Times New Roman"/>
          <w:color w:val="000000" w:themeColor="text1"/>
          <w:sz w:val="24"/>
          <w:szCs w:val="24"/>
        </w:rPr>
        <w:t xml:space="preserve"> C</w:t>
      </w:r>
      <w:r w:rsidR="00AA41CA" w:rsidRPr="00B036F6">
        <w:rPr>
          <w:rFonts w:ascii="Times New Roman" w:hAnsi="Times New Roman" w:cs="Times New Roman"/>
          <w:color w:val="000000" w:themeColor="text1"/>
          <w:sz w:val="24"/>
          <w:szCs w:val="24"/>
        </w:rPr>
        <w:t>.</w:t>
      </w:r>
    </w:p>
    <w:p w14:paraId="6F522FB1" w14:textId="290B0879" w:rsidR="00344798" w:rsidRPr="00B036F6" w:rsidRDefault="00E206FC" w:rsidP="000159CD">
      <w:pPr>
        <w:pStyle w:val="Heading2"/>
        <w:rPr>
          <w:rFonts w:ascii="Times New Roman" w:hAnsi="Times New Roman" w:cs="Times New Roman"/>
          <w:color w:val="000000" w:themeColor="text1"/>
          <w:sz w:val="24"/>
          <w:szCs w:val="24"/>
        </w:rPr>
      </w:pPr>
      <w:bookmarkStart w:id="36" w:name="_Toc518370511"/>
      <w:r>
        <w:rPr>
          <w:rFonts w:ascii="Times New Roman" w:hAnsi="Times New Roman" w:cs="Times New Roman"/>
          <w:color w:val="000000" w:themeColor="text1"/>
          <w:sz w:val="24"/>
          <w:szCs w:val="24"/>
        </w:rPr>
        <w:t>2.8</w:t>
      </w:r>
      <w:r w:rsidR="00344798" w:rsidRPr="00B036F6">
        <w:rPr>
          <w:rFonts w:ascii="Times New Roman" w:hAnsi="Times New Roman" w:cs="Times New Roman"/>
          <w:color w:val="000000" w:themeColor="text1"/>
          <w:sz w:val="24"/>
          <w:szCs w:val="24"/>
        </w:rPr>
        <w:t xml:space="preserve"> LCA Methodologies</w:t>
      </w:r>
      <w:bookmarkEnd w:id="36"/>
      <w:r w:rsidR="00344798" w:rsidRPr="00B036F6">
        <w:rPr>
          <w:rFonts w:ascii="Times New Roman" w:hAnsi="Times New Roman" w:cs="Times New Roman"/>
          <w:color w:val="000000" w:themeColor="text1"/>
          <w:sz w:val="24"/>
          <w:szCs w:val="24"/>
        </w:rPr>
        <w:t xml:space="preserve"> </w:t>
      </w:r>
    </w:p>
    <w:p w14:paraId="52AEDB93" w14:textId="77777777" w:rsidR="002B6811" w:rsidRDefault="002B6811" w:rsidP="00D83F69">
      <w:pPr>
        <w:spacing w:line="360" w:lineRule="auto"/>
        <w:rPr>
          <w:rFonts w:ascii="Times New Roman" w:hAnsi="Times New Roman" w:cs="Times New Roman"/>
          <w:color w:val="000000" w:themeColor="text1"/>
          <w:sz w:val="24"/>
          <w:szCs w:val="24"/>
        </w:rPr>
      </w:pPr>
    </w:p>
    <w:p w14:paraId="6419BB8B" w14:textId="23E89C57" w:rsidR="005A035C" w:rsidRPr="00B036F6" w:rsidRDefault="005A035C" w:rsidP="00D83F69">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One of the most common and widely used </w:t>
      </w:r>
      <w:r w:rsidR="00D84A23" w:rsidRPr="00B036F6">
        <w:rPr>
          <w:rFonts w:ascii="Times New Roman" w:hAnsi="Times New Roman" w:cs="Times New Roman"/>
          <w:color w:val="000000" w:themeColor="text1"/>
          <w:sz w:val="24"/>
          <w:szCs w:val="24"/>
        </w:rPr>
        <w:t>methodologies</w:t>
      </w:r>
      <w:r w:rsidRPr="00B036F6">
        <w:rPr>
          <w:rFonts w:ascii="Times New Roman" w:hAnsi="Times New Roman" w:cs="Times New Roman"/>
          <w:color w:val="000000" w:themeColor="text1"/>
          <w:sz w:val="24"/>
          <w:szCs w:val="24"/>
        </w:rPr>
        <w:t xml:space="preserve"> to carry out a LCA study is a </w:t>
      </w:r>
      <w:r w:rsidR="00A71798" w:rsidRPr="00B036F6">
        <w:rPr>
          <w:rFonts w:ascii="Times New Roman" w:hAnsi="Times New Roman" w:cs="Times New Roman"/>
          <w:color w:val="000000" w:themeColor="text1"/>
          <w:sz w:val="24"/>
          <w:szCs w:val="24"/>
        </w:rPr>
        <w:t>process-based</w:t>
      </w:r>
      <w:r w:rsidRPr="00B036F6">
        <w:rPr>
          <w:rFonts w:ascii="Times New Roman" w:hAnsi="Times New Roman" w:cs="Times New Roman"/>
          <w:color w:val="000000" w:themeColor="text1"/>
          <w:sz w:val="24"/>
          <w:szCs w:val="24"/>
        </w:rPr>
        <w:t xml:space="preserve"> method.</w:t>
      </w:r>
    </w:p>
    <w:p w14:paraId="5C31AC29" w14:textId="77777777" w:rsidR="00344798" w:rsidRPr="00D83F69" w:rsidRDefault="00344798" w:rsidP="000B158B">
      <w:pPr>
        <w:pStyle w:val="Heading4"/>
        <w:rPr>
          <w:rFonts w:ascii="Times New Roman" w:hAnsi="Times New Roman" w:cs="Times New Roman"/>
          <w:i w:val="0"/>
          <w:color w:val="auto"/>
          <w:sz w:val="24"/>
        </w:rPr>
      </w:pPr>
      <w:r w:rsidRPr="00D83F69">
        <w:rPr>
          <w:rFonts w:ascii="Times New Roman" w:hAnsi="Times New Roman" w:cs="Times New Roman"/>
          <w:i w:val="0"/>
          <w:color w:val="auto"/>
          <w:sz w:val="24"/>
        </w:rPr>
        <w:t>Process analysis</w:t>
      </w:r>
    </w:p>
    <w:p w14:paraId="192A7B39" w14:textId="77777777" w:rsidR="002B6811" w:rsidRPr="00D83F69" w:rsidRDefault="002B6811" w:rsidP="00D83F69">
      <w:pPr>
        <w:rPr>
          <w:rFonts w:ascii="Times New Roman" w:hAnsi="Times New Roman" w:cs="Times New Roman"/>
          <w:i/>
          <w:sz w:val="24"/>
        </w:rPr>
      </w:pPr>
    </w:p>
    <w:p w14:paraId="78A69435" w14:textId="6F0F6A3D"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A process base</w:t>
      </w:r>
      <w:r w:rsidR="00AA41CA" w:rsidRPr="00B036F6">
        <w:rPr>
          <w:rFonts w:ascii="Times New Roman" w:hAnsi="Times New Roman" w:cs="Times New Roman"/>
          <w:color w:val="000000" w:themeColor="text1"/>
          <w:sz w:val="24"/>
          <w:szCs w:val="24"/>
        </w:rPr>
        <w:t>d</w:t>
      </w:r>
      <w:r w:rsidRPr="00B036F6">
        <w:rPr>
          <w:rFonts w:ascii="Times New Roman" w:hAnsi="Times New Roman" w:cs="Times New Roman"/>
          <w:color w:val="000000" w:themeColor="text1"/>
          <w:sz w:val="24"/>
          <w:szCs w:val="24"/>
        </w:rPr>
        <w:t xml:space="preserve"> LCA analysis stems from the framework recommended by the Society of Environmental Toxicology and Chemistry (SETAC).  It is the conventional method for LCI compilation. It is a detailed study of the resource used and the environmental releases from on-site production and contributions from the suppliers of the input which are considered significant by the LCA practitioner</w:t>
      </w:r>
      <w:sdt>
        <w:sdtPr>
          <w:rPr>
            <w:rFonts w:ascii="Times New Roman" w:hAnsi="Times New Roman" w:cs="Times New Roman"/>
            <w:color w:val="000000" w:themeColor="text1"/>
            <w:sz w:val="24"/>
            <w:szCs w:val="24"/>
          </w:rPr>
          <w:id w:val="-734860147"/>
          <w:citation/>
        </w:sdtPr>
        <w:sdtEndPr/>
        <w:sdtContent>
          <w:r w:rsidR="00A94A43" w:rsidRPr="00B036F6">
            <w:rPr>
              <w:rFonts w:ascii="Times New Roman" w:hAnsi="Times New Roman" w:cs="Times New Roman"/>
              <w:color w:val="000000" w:themeColor="text1"/>
              <w:sz w:val="24"/>
              <w:szCs w:val="24"/>
            </w:rPr>
            <w:fldChar w:fldCharType="begin"/>
          </w:r>
          <w:r w:rsidR="00A94A43" w:rsidRPr="00B036F6">
            <w:rPr>
              <w:rFonts w:ascii="Times New Roman" w:hAnsi="Times New Roman" w:cs="Times New Roman"/>
              <w:color w:val="000000" w:themeColor="text1"/>
              <w:sz w:val="24"/>
              <w:szCs w:val="24"/>
            </w:rPr>
            <w:instrText xml:space="preserve"> CITATION Suh05 \l 2057 </w:instrText>
          </w:r>
          <w:r w:rsidR="00A94A43"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Suh &amp; Huppes, 2005)</w:t>
          </w:r>
          <w:r w:rsidR="00A94A43" w:rsidRPr="00B036F6">
            <w:rPr>
              <w:rFonts w:ascii="Times New Roman" w:hAnsi="Times New Roman" w:cs="Times New Roman"/>
              <w:color w:val="000000" w:themeColor="text1"/>
              <w:sz w:val="24"/>
              <w:szCs w:val="24"/>
            </w:rPr>
            <w:fldChar w:fldCharType="end"/>
          </w:r>
        </w:sdtContent>
      </w:sdt>
      <w:r w:rsidR="00A94A43"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The process begins with firstly identifying and compiling all the flows between the environment and the system which was specified in the scoping stage. The result of the process analysis is a quantitative description of all flows across the system boundary whether it </w:t>
      </w:r>
      <w:r w:rsidR="00AA41CA" w:rsidRPr="00B036F6">
        <w:rPr>
          <w:rFonts w:ascii="Times New Roman" w:hAnsi="Times New Roman" w:cs="Times New Roman"/>
          <w:color w:val="000000" w:themeColor="text1"/>
          <w:sz w:val="24"/>
          <w:szCs w:val="24"/>
        </w:rPr>
        <w:t xml:space="preserve">is </w:t>
      </w:r>
      <w:r w:rsidRPr="00B036F6">
        <w:rPr>
          <w:rFonts w:ascii="Times New Roman" w:hAnsi="Times New Roman" w:cs="Times New Roman"/>
          <w:color w:val="000000" w:themeColor="text1"/>
          <w:sz w:val="24"/>
          <w:szCs w:val="24"/>
        </w:rPr>
        <w:t xml:space="preserve">going into the system boundary or leaving it </w:t>
      </w:r>
      <w:sdt>
        <w:sdtPr>
          <w:rPr>
            <w:rFonts w:ascii="Times New Roman" w:hAnsi="Times New Roman" w:cs="Times New Roman"/>
            <w:color w:val="000000" w:themeColor="text1"/>
            <w:sz w:val="24"/>
            <w:szCs w:val="24"/>
          </w:rPr>
          <w:id w:val="193509251"/>
          <w:citation/>
        </w:sdtPr>
        <w:sdtEndPr/>
        <w:sdtContent>
          <w:r w:rsidR="00A94A43" w:rsidRPr="0043076D">
            <w:rPr>
              <w:rFonts w:ascii="Times New Roman" w:hAnsi="Times New Roman" w:cs="Times New Roman"/>
              <w:color w:val="000000" w:themeColor="text1"/>
              <w:sz w:val="24"/>
              <w:szCs w:val="24"/>
            </w:rPr>
            <w:fldChar w:fldCharType="begin"/>
          </w:r>
          <w:r w:rsidR="00A94A43" w:rsidRPr="00B036F6">
            <w:rPr>
              <w:rFonts w:ascii="Times New Roman" w:hAnsi="Times New Roman" w:cs="Times New Roman"/>
              <w:color w:val="000000" w:themeColor="text1"/>
              <w:sz w:val="24"/>
              <w:szCs w:val="24"/>
            </w:rPr>
            <w:instrText xml:space="preserve"> CITATION Ndu14 \l 2057 </w:instrText>
          </w:r>
          <w:r w:rsidR="00A94A43"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Ndungu &amp; Molavi, 2014)</w:t>
          </w:r>
          <w:r w:rsidR="00A94A43" w:rsidRPr="0043076D">
            <w:rPr>
              <w:rFonts w:ascii="Times New Roman" w:hAnsi="Times New Roman" w:cs="Times New Roman"/>
              <w:color w:val="000000" w:themeColor="text1"/>
              <w:sz w:val="24"/>
              <w:szCs w:val="24"/>
            </w:rPr>
            <w:fldChar w:fldCharType="end"/>
          </w:r>
        </w:sdtContent>
      </w:sdt>
      <w:r w:rsidR="00A94A43"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Process based LCA is ‘bottom-up’ which means the subject of analysis are focused on individual processing units and the flow rate and composition of the stream going in and out of the unit. </w:t>
      </w:r>
    </w:p>
    <w:p w14:paraId="2990A400" w14:textId="403F1419"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benefit of a process based LCA is that the analysis is specific</w:t>
      </w:r>
      <w:r w:rsidR="00AA41CA"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with impact reduction opportunity at production level </w:t>
      </w:r>
      <w:r w:rsidR="00EC4A6D" w:rsidRPr="00B036F6">
        <w:rPr>
          <w:rFonts w:ascii="Times New Roman" w:hAnsi="Times New Roman" w:cs="Times New Roman"/>
          <w:color w:val="000000" w:themeColor="text1"/>
          <w:sz w:val="24"/>
          <w:szCs w:val="24"/>
        </w:rPr>
        <w:t>clearer</w:t>
      </w:r>
      <w:r w:rsidRPr="00B036F6">
        <w:rPr>
          <w:rFonts w:ascii="Times New Roman" w:hAnsi="Times New Roman" w:cs="Times New Roman"/>
          <w:color w:val="000000" w:themeColor="text1"/>
          <w:sz w:val="24"/>
          <w:szCs w:val="24"/>
        </w:rPr>
        <w:t xml:space="preserve">. It allows for prioritization and understanding of impacts across the supply chain. The disadvantage to process based LCA is the boundary definition, which is subjective to the LCA practitioner. Process based LCA looks to </w:t>
      </w:r>
      <w:r w:rsidR="00EC4A6D" w:rsidRPr="00B036F6">
        <w:rPr>
          <w:rFonts w:ascii="Times New Roman" w:hAnsi="Times New Roman" w:cs="Times New Roman"/>
          <w:color w:val="000000" w:themeColor="text1"/>
          <w:sz w:val="24"/>
          <w:szCs w:val="24"/>
        </w:rPr>
        <w:t>specify each</w:t>
      </w:r>
      <w:r w:rsidRPr="00B036F6">
        <w:rPr>
          <w:rFonts w:ascii="Times New Roman" w:hAnsi="Times New Roman" w:cs="Times New Roman"/>
          <w:color w:val="000000" w:themeColor="text1"/>
          <w:sz w:val="24"/>
          <w:szCs w:val="24"/>
        </w:rPr>
        <w:t xml:space="preserve"> relationship in the process in order to estimate the material and environmental discharge. This relationship however is difficult to capture in some aspects. As a result, the LCA practitioner ha</w:t>
      </w:r>
      <w:r w:rsidR="00AA41CA" w:rsidRPr="00B036F6">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to draw a smaller </w:t>
      </w:r>
      <w:r w:rsidRPr="00B036F6">
        <w:rPr>
          <w:rFonts w:ascii="Times New Roman" w:hAnsi="Times New Roman" w:cs="Times New Roman"/>
          <w:color w:val="000000" w:themeColor="text1"/>
          <w:sz w:val="24"/>
          <w:szCs w:val="24"/>
        </w:rPr>
        <w:lastRenderedPageBreak/>
        <w:t>boundary around the process</w:t>
      </w:r>
      <w:r w:rsidR="00AA41CA" w:rsidRPr="00B036F6">
        <w:rPr>
          <w:rFonts w:ascii="Times New Roman" w:hAnsi="Times New Roman" w:cs="Times New Roman"/>
          <w:color w:val="000000" w:themeColor="text1"/>
          <w:sz w:val="24"/>
          <w:szCs w:val="24"/>
        </w:rPr>
        <w:t xml:space="preserve"> for analysis</w:t>
      </w:r>
      <w:r w:rsidRPr="00B036F6">
        <w:rPr>
          <w:rFonts w:ascii="Times New Roman" w:hAnsi="Times New Roman" w:cs="Times New Roman"/>
          <w:color w:val="000000" w:themeColor="text1"/>
          <w:sz w:val="24"/>
          <w:szCs w:val="24"/>
        </w:rPr>
        <w:t xml:space="preserve"> which can result in higher truncation errors </w:t>
      </w:r>
      <w:sdt>
        <w:sdtPr>
          <w:rPr>
            <w:rFonts w:ascii="Times New Roman" w:hAnsi="Times New Roman" w:cs="Times New Roman"/>
            <w:color w:val="000000" w:themeColor="text1"/>
            <w:sz w:val="24"/>
            <w:szCs w:val="24"/>
          </w:rPr>
          <w:id w:val="2094123429"/>
          <w:citation/>
        </w:sdtPr>
        <w:sdtEndPr/>
        <w:sdtContent>
          <w:r w:rsidR="00A94A43" w:rsidRPr="0043076D">
            <w:rPr>
              <w:rFonts w:ascii="Times New Roman" w:hAnsi="Times New Roman" w:cs="Times New Roman"/>
              <w:color w:val="000000" w:themeColor="text1"/>
              <w:sz w:val="24"/>
              <w:szCs w:val="24"/>
            </w:rPr>
            <w:fldChar w:fldCharType="begin"/>
          </w:r>
          <w:r w:rsidR="00A94A43" w:rsidRPr="00B036F6">
            <w:rPr>
              <w:rFonts w:ascii="Times New Roman" w:hAnsi="Times New Roman" w:cs="Times New Roman"/>
              <w:color w:val="000000" w:themeColor="text1"/>
              <w:sz w:val="24"/>
              <w:szCs w:val="24"/>
            </w:rPr>
            <w:instrText xml:space="preserve"> CITATION Ndu14 \l 2057 </w:instrText>
          </w:r>
          <w:r w:rsidR="00A94A43"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Ndungu &amp; Molavi, 2014)</w:t>
          </w:r>
          <w:r w:rsidR="00A94A43" w:rsidRPr="0043076D">
            <w:rPr>
              <w:rFonts w:ascii="Times New Roman" w:hAnsi="Times New Roman" w:cs="Times New Roman"/>
              <w:color w:val="000000" w:themeColor="text1"/>
              <w:sz w:val="24"/>
              <w:szCs w:val="24"/>
            </w:rPr>
            <w:fldChar w:fldCharType="end"/>
          </w:r>
        </w:sdtContent>
      </w:sdt>
      <w:r w:rsidR="00A94A43"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An example of this can be from the steel mill where the input required would be iron ore, coal, electricity, natural gas etc. which will all be included in the process analysis. However indirect suppliers such as office equipment, food, vehicles etc. are generally excluded from the analysis to make it more manageable. The other disadvantage of process based LCA is that it is very time consuming in obtaining </w:t>
      </w:r>
      <w:r w:rsidR="00AA41CA" w:rsidRPr="00B036F6">
        <w:rPr>
          <w:rFonts w:ascii="Times New Roman" w:hAnsi="Times New Roman" w:cs="Times New Roman"/>
          <w:color w:val="000000" w:themeColor="text1"/>
          <w:sz w:val="24"/>
          <w:szCs w:val="24"/>
        </w:rPr>
        <w:t>life cycle inventory (</w:t>
      </w:r>
      <w:r w:rsidRPr="00B036F6">
        <w:rPr>
          <w:rFonts w:ascii="Times New Roman" w:hAnsi="Times New Roman" w:cs="Times New Roman"/>
          <w:color w:val="000000" w:themeColor="text1"/>
          <w:sz w:val="24"/>
          <w:szCs w:val="24"/>
        </w:rPr>
        <w:t>LCI</w:t>
      </w:r>
      <w:r w:rsidR="00AA41CA"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because input and output environmental burdens are gathered empirically and obtained for each process. Obtaining data for such a detailed analysis can be extremely difficult with assumptions</w:t>
      </w:r>
      <w:r w:rsidR="00884F7E">
        <w:rPr>
          <w:rFonts w:ascii="Times New Roman" w:hAnsi="Times New Roman" w:cs="Times New Roman"/>
          <w:color w:val="000000" w:themeColor="text1"/>
          <w:sz w:val="24"/>
          <w:szCs w:val="24"/>
        </w:rPr>
        <w:t xml:space="preserve"> made</w:t>
      </w:r>
      <w:r w:rsidRPr="00B036F6">
        <w:rPr>
          <w:rFonts w:ascii="Times New Roman" w:hAnsi="Times New Roman" w:cs="Times New Roman"/>
          <w:color w:val="000000" w:themeColor="text1"/>
          <w:sz w:val="24"/>
          <w:szCs w:val="24"/>
        </w:rPr>
        <w:t xml:space="preserve"> and literature data having to be obtained</w:t>
      </w:r>
      <w:r w:rsidR="00AC0138"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2033611874"/>
          <w:citation/>
        </w:sdtPr>
        <w:sdtEndPr/>
        <w:sdtContent>
          <w:r w:rsidR="00AC0138" w:rsidRPr="0043076D">
            <w:rPr>
              <w:rFonts w:ascii="Times New Roman" w:hAnsi="Times New Roman" w:cs="Times New Roman"/>
              <w:color w:val="000000" w:themeColor="text1"/>
              <w:sz w:val="24"/>
              <w:szCs w:val="24"/>
            </w:rPr>
            <w:fldChar w:fldCharType="begin"/>
          </w:r>
          <w:r w:rsidR="00AC0138" w:rsidRPr="00B036F6">
            <w:rPr>
              <w:rFonts w:ascii="Times New Roman" w:hAnsi="Times New Roman" w:cs="Times New Roman"/>
              <w:color w:val="000000" w:themeColor="text1"/>
              <w:sz w:val="24"/>
              <w:szCs w:val="24"/>
            </w:rPr>
            <w:instrText xml:space="preserve"> CITATION Ndu14 \l 2057 </w:instrText>
          </w:r>
          <w:r w:rsidR="00AC0138"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Ndungu &amp; Molavi, 2014)</w:t>
          </w:r>
          <w:r w:rsidR="00AC0138" w:rsidRPr="0043076D">
            <w:rPr>
              <w:rFonts w:ascii="Times New Roman" w:hAnsi="Times New Roman" w:cs="Times New Roman"/>
              <w:color w:val="000000" w:themeColor="text1"/>
              <w:sz w:val="24"/>
              <w:szCs w:val="24"/>
            </w:rPr>
            <w:fldChar w:fldCharType="end"/>
          </w:r>
        </w:sdtContent>
      </w:sdt>
      <w:r w:rsidR="00AC0138" w:rsidRPr="00B036F6">
        <w:rPr>
          <w:rFonts w:ascii="Times New Roman" w:hAnsi="Times New Roman" w:cs="Times New Roman"/>
          <w:color w:val="000000" w:themeColor="text1"/>
          <w:sz w:val="24"/>
          <w:szCs w:val="24"/>
        </w:rPr>
        <w:t>.</w:t>
      </w:r>
    </w:p>
    <w:p w14:paraId="0F96EDFB" w14:textId="57B7C982" w:rsidR="00344798" w:rsidRPr="00B036F6" w:rsidRDefault="00E206FC" w:rsidP="000159CD">
      <w:pPr>
        <w:pStyle w:val="Heading2"/>
        <w:rPr>
          <w:rFonts w:ascii="Times New Roman" w:hAnsi="Times New Roman" w:cs="Times New Roman"/>
          <w:color w:val="000000" w:themeColor="text1"/>
          <w:sz w:val="24"/>
          <w:szCs w:val="24"/>
        </w:rPr>
      </w:pPr>
      <w:bookmarkStart w:id="37" w:name="_Toc518370512"/>
      <w:r>
        <w:rPr>
          <w:rFonts w:ascii="Times New Roman" w:hAnsi="Times New Roman" w:cs="Times New Roman"/>
          <w:color w:val="000000" w:themeColor="text1"/>
          <w:sz w:val="24"/>
          <w:szCs w:val="24"/>
        </w:rPr>
        <w:t>2.9</w:t>
      </w:r>
      <w:r w:rsidR="005A035C" w:rsidRPr="00B036F6">
        <w:rPr>
          <w:rFonts w:ascii="Times New Roman" w:hAnsi="Times New Roman" w:cs="Times New Roman"/>
          <w:color w:val="000000" w:themeColor="text1"/>
          <w:sz w:val="24"/>
          <w:szCs w:val="24"/>
        </w:rPr>
        <w:t xml:space="preserve"> LCA</w:t>
      </w:r>
      <w:r w:rsidR="00344798" w:rsidRPr="00B036F6">
        <w:rPr>
          <w:rFonts w:ascii="Times New Roman" w:hAnsi="Times New Roman" w:cs="Times New Roman"/>
          <w:color w:val="000000" w:themeColor="text1"/>
          <w:sz w:val="24"/>
          <w:szCs w:val="24"/>
        </w:rPr>
        <w:t xml:space="preserve"> in the steel </w:t>
      </w:r>
      <w:r w:rsidR="006C6701">
        <w:rPr>
          <w:rFonts w:ascii="Times New Roman" w:hAnsi="Times New Roman" w:cs="Times New Roman"/>
          <w:color w:val="000000" w:themeColor="text1"/>
          <w:sz w:val="24"/>
          <w:szCs w:val="24"/>
        </w:rPr>
        <w:t>i</w:t>
      </w:r>
      <w:r w:rsidR="00344798" w:rsidRPr="00B036F6">
        <w:rPr>
          <w:rFonts w:ascii="Times New Roman" w:hAnsi="Times New Roman" w:cs="Times New Roman"/>
          <w:color w:val="000000" w:themeColor="text1"/>
          <w:sz w:val="24"/>
          <w:szCs w:val="24"/>
        </w:rPr>
        <w:t>ndustry</w:t>
      </w:r>
      <w:bookmarkEnd w:id="37"/>
    </w:p>
    <w:p w14:paraId="7C4341A6"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2C346012" w14:textId="6B5E6789"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Industrial symbiosis is the sharing of waste or services amongst two or more organisation</w:t>
      </w:r>
      <w:r w:rsidR="00A71798">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The steel industry already has its own internal symbiosis where by-product and utilities such as </w:t>
      </w:r>
      <w:r w:rsidR="005448B6">
        <w:rPr>
          <w:rFonts w:ascii="Times New Roman" w:hAnsi="Times New Roman" w:cs="Times New Roman"/>
          <w:color w:val="000000" w:themeColor="text1"/>
          <w:sz w:val="24"/>
          <w:szCs w:val="24"/>
        </w:rPr>
        <w:t>coke oven gas (</w:t>
      </w:r>
      <w:r w:rsidRPr="00B036F6">
        <w:rPr>
          <w:rFonts w:ascii="Times New Roman" w:hAnsi="Times New Roman" w:cs="Times New Roman"/>
          <w:color w:val="000000" w:themeColor="text1"/>
          <w:sz w:val="24"/>
          <w:szCs w:val="24"/>
        </w:rPr>
        <w:t>COG</w:t>
      </w:r>
      <w:r w:rsidR="005448B6">
        <w:rPr>
          <w:rFonts w:ascii="Times New Roman" w:hAnsi="Times New Roman" w:cs="Times New Roman"/>
          <w:color w:val="000000" w:themeColor="text1"/>
          <w:sz w:val="24"/>
          <w:szCs w:val="24"/>
        </w:rPr>
        <w:t>), blast furnace gas</w:t>
      </w:r>
      <w:r w:rsidRPr="00B036F6">
        <w:rPr>
          <w:rFonts w:ascii="Times New Roman" w:hAnsi="Times New Roman" w:cs="Times New Roman"/>
          <w:color w:val="000000" w:themeColor="text1"/>
          <w:sz w:val="24"/>
          <w:szCs w:val="24"/>
        </w:rPr>
        <w:t xml:space="preserve"> </w:t>
      </w:r>
      <w:r w:rsidR="005448B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BFG</w:t>
      </w:r>
      <w:r w:rsidR="005448B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and sinter return fines are all recirculated back into the steel industry for further use.  The steel industry also sends its blast furnace and basic oxygen furnace slag to the cement industry to be used in the production of cement. </w:t>
      </w:r>
    </w:p>
    <w:p w14:paraId="32D89F69" w14:textId="77777777" w:rsidR="0092580B"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A</w:t>
      </w:r>
      <w:r w:rsidR="004D2094">
        <w:rPr>
          <w:rFonts w:ascii="Times New Roman" w:hAnsi="Times New Roman" w:cs="Times New Roman"/>
          <w:color w:val="000000" w:themeColor="text1"/>
          <w:sz w:val="24"/>
          <w:szCs w:val="24"/>
        </w:rPr>
        <w:t>n</w:t>
      </w:r>
      <w:r w:rsidRPr="00B036F6">
        <w:rPr>
          <w:rFonts w:ascii="Times New Roman" w:hAnsi="Times New Roman" w:cs="Times New Roman"/>
          <w:color w:val="000000" w:themeColor="text1"/>
          <w:sz w:val="24"/>
          <w:szCs w:val="24"/>
        </w:rPr>
        <w:t xml:space="preserve"> LCA study carried out by Rocheta (2011) at UNSW investigated the use of plastic as an alternative to coke. The LCA study looked at the environmental difference between Coke injection technology and plastic injection technology in the electric arc furnace. </w:t>
      </w:r>
      <w:r w:rsidR="00D34F33"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Rocheta (2011) LCA study is based on the work carried out by Sahajwalla </w:t>
      </w:r>
      <w:r w:rsidR="00AC0138"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2009)</w:t>
      </w:r>
      <w:r w:rsidR="00EC4A6D" w:rsidRPr="00B036F6">
        <w:rPr>
          <w:rFonts w:ascii="Times New Roman" w:hAnsi="Times New Roman" w:cs="Times New Roman"/>
          <w:color w:val="000000" w:themeColor="text1"/>
          <w:sz w:val="24"/>
          <w:szCs w:val="24"/>
        </w:rPr>
        <w:t>, also</w:t>
      </w:r>
      <w:r w:rsidRPr="00B036F6">
        <w:rPr>
          <w:rFonts w:ascii="Times New Roman" w:hAnsi="Times New Roman" w:cs="Times New Roman"/>
          <w:color w:val="000000" w:themeColor="text1"/>
          <w:sz w:val="24"/>
          <w:szCs w:val="24"/>
        </w:rPr>
        <w:t xml:space="preserve"> at UNSW</w:t>
      </w:r>
      <w:r w:rsidR="00EC4A6D" w:rsidRPr="00B036F6">
        <w:rPr>
          <w:rFonts w:ascii="Times New Roman" w:hAnsi="Times New Roman" w:cs="Times New Roman"/>
          <w:color w:val="000000" w:themeColor="text1"/>
          <w:sz w:val="24"/>
          <w:szCs w:val="24"/>
        </w:rPr>
        <w:t>, who</w:t>
      </w:r>
      <w:r w:rsidRPr="00B036F6">
        <w:rPr>
          <w:rFonts w:ascii="Times New Roman" w:hAnsi="Times New Roman" w:cs="Times New Roman"/>
          <w:color w:val="000000" w:themeColor="text1"/>
          <w:sz w:val="24"/>
          <w:szCs w:val="24"/>
        </w:rPr>
        <w:t xml:space="preserve"> carried out preliminary trials investigating the use of rubber crumbs or plastic as a partial substitution to coke which was pumped through the tuyeres for additional heat source and reducing agent. The outcome was that ~20% of plastic or rubber could be used as a partial substitute. Rocheta (2011) conducted an LCA study investigating the environmental impact of partially substituting coke with rubber. The function unit of the study was 1 tonne steel billet with the life cycle impact assessment being global warming potential (GWP), Acidification potential (AP), Eutrophication potential (EP) photochemical ozone creation potential (POCP) and energy use. </w:t>
      </w:r>
    </w:p>
    <w:p w14:paraId="28EEDDFA"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6EC685F3"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3BDF5590" w14:textId="3B683CBC"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system boundary for the study was from a cradle to gate scope and can be seen in </w:t>
      </w:r>
      <w:r w:rsidR="00D34F33" w:rsidRPr="00B036F6">
        <w:rPr>
          <w:rFonts w:ascii="Times New Roman" w:hAnsi="Times New Roman" w:cs="Times New Roman"/>
          <w:color w:val="000000" w:themeColor="text1"/>
          <w:sz w:val="24"/>
          <w:szCs w:val="24"/>
        </w:rPr>
        <w:fldChar w:fldCharType="begin"/>
      </w:r>
      <w:r w:rsidR="00D34F33" w:rsidRPr="00B036F6">
        <w:rPr>
          <w:rFonts w:ascii="Times New Roman" w:hAnsi="Times New Roman" w:cs="Times New Roman"/>
          <w:color w:val="000000" w:themeColor="text1"/>
          <w:sz w:val="24"/>
          <w:szCs w:val="24"/>
        </w:rPr>
        <w:instrText xml:space="preserve"> REF _Ref491012874 \h </w:instrText>
      </w:r>
      <w:r w:rsidR="00EF4EB3" w:rsidRPr="0043076D">
        <w:rPr>
          <w:rFonts w:ascii="Times New Roman" w:hAnsi="Times New Roman" w:cs="Times New Roman"/>
          <w:color w:val="000000" w:themeColor="text1"/>
          <w:sz w:val="24"/>
          <w:szCs w:val="24"/>
        </w:rPr>
        <w:instrText xml:space="preserve"> \* MERGEFORMAT </w:instrText>
      </w:r>
      <w:r w:rsidR="00D34F33" w:rsidRPr="00B036F6">
        <w:rPr>
          <w:rFonts w:ascii="Times New Roman" w:hAnsi="Times New Roman" w:cs="Times New Roman"/>
          <w:color w:val="000000" w:themeColor="text1"/>
          <w:sz w:val="24"/>
          <w:szCs w:val="24"/>
        </w:rPr>
      </w:r>
      <w:r w:rsidR="00D34F33"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9</w:t>
      </w:r>
      <w:r w:rsidR="00D34F33"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w:t>
      </w:r>
    </w:p>
    <w:p w14:paraId="01E23A07" w14:textId="77777777" w:rsidR="00344798" w:rsidRPr="00B036F6" w:rsidRDefault="00344798" w:rsidP="00896565">
      <w:p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47898111" wp14:editId="16059A83">
            <wp:extent cx="5317755" cy="3209925"/>
            <wp:effectExtent l="0" t="0" r="0" b="0"/>
            <wp:docPr id="16872" name="Picture 16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6267" cy="3215063"/>
                    </a:xfrm>
                    <a:prstGeom prst="rect">
                      <a:avLst/>
                    </a:prstGeom>
                    <a:noFill/>
                    <a:ln>
                      <a:noFill/>
                    </a:ln>
                  </pic:spPr>
                </pic:pic>
              </a:graphicData>
            </a:graphic>
          </wp:inline>
        </w:drawing>
      </w:r>
    </w:p>
    <w:p w14:paraId="5ED8C14F" w14:textId="023E1C67" w:rsidR="00344798" w:rsidRPr="00B036F6" w:rsidRDefault="00930A69" w:rsidP="0043076D">
      <w:pPr>
        <w:pStyle w:val="Caption"/>
        <w:spacing w:line="360" w:lineRule="auto"/>
        <w:ind w:firstLine="720"/>
        <w:rPr>
          <w:rFonts w:ascii="Times New Roman" w:hAnsi="Times New Roman" w:cs="Times New Roman"/>
          <w:color w:val="000000" w:themeColor="text1"/>
          <w:sz w:val="24"/>
          <w:szCs w:val="24"/>
        </w:rPr>
      </w:pPr>
      <w:bookmarkStart w:id="38" w:name="_Ref491012874"/>
      <w:bookmarkStart w:id="39" w:name="_Toc518370573"/>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9</w:t>
      </w:r>
      <w:r w:rsidRPr="0043076D">
        <w:rPr>
          <w:rFonts w:ascii="Times New Roman" w:hAnsi="Times New Roman" w:cs="Times New Roman"/>
          <w:b w:val="0"/>
          <w:color w:val="000000" w:themeColor="text1"/>
          <w:sz w:val="24"/>
          <w:szCs w:val="24"/>
        </w:rPr>
        <w:fldChar w:fldCharType="end"/>
      </w:r>
      <w:bookmarkEnd w:id="38"/>
      <w:r w:rsidRPr="0043076D">
        <w:rPr>
          <w:rFonts w:ascii="Times New Roman" w:hAnsi="Times New Roman" w:cs="Times New Roman"/>
          <w:b w:val="0"/>
          <w:color w:val="000000" w:themeColor="text1"/>
          <w:sz w:val="24"/>
          <w:szCs w:val="24"/>
        </w:rPr>
        <w:t xml:space="preserve"> </w:t>
      </w:r>
      <w:r w:rsidR="00AC0138" w:rsidRPr="0043076D">
        <w:rPr>
          <w:rFonts w:ascii="Times New Roman" w:hAnsi="Times New Roman" w:cs="Times New Roman"/>
          <w:b w:val="0"/>
          <w:color w:val="000000" w:themeColor="text1"/>
          <w:sz w:val="24"/>
          <w:szCs w:val="24"/>
        </w:rPr>
        <w:t xml:space="preserve">Boundary of LCA analysis carried out by </w:t>
      </w:r>
      <w:r w:rsidR="00D84A23" w:rsidRPr="0043076D">
        <w:rPr>
          <w:rFonts w:ascii="Times New Roman" w:hAnsi="Times New Roman" w:cs="Times New Roman"/>
          <w:b w:val="0"/>
          <w:color w:val="000000" w:themeColor="text1"/>
          <w:sz w:val="24"/>
          <w:szCs w:val="24"/>
        </w:rPr>
        <w:t>Rocheta (</w:t>
      </w:r>
      <w:r w:rsidR="00344798" w:rsidRPr="0043076D">
        <w:rPr>
          <w:rFonts w:ascii="Times New Roman" w:hAnsi="Times New Roman" w:cs="Times New Roman"/>
          <w:b w:val="0"/>
          <w:color w:val="000000" w:themeColor="text1"/>
          <w:sz w:val="24"/>
          <w:szCs w:val="24"/>
        </w:rPr>
        <w:t>2011)</w:t>
      </w:r>
      <w:bookmarkEnd w:id="39"/>
    </w:p>
    <w:p w14:paraId="1C83FD30" w14:textId="79C7C7B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Primary data was collected for </w:t>
      </w:r>
      <w:r w:rsidR="00EC4A6D" w:rsidRPr="00B036F6">
        <w:rPr>
          <w:rFonts w:ascii="Times New Roman" w:hAnsi="Times New Roman" w:cs="Times New Roman"/>
          <w:color w:val="000000" w:themeColor="text1"/>
          <w:sz w:val="24"/>
          <w:szCs w:val="24"/>
        </w:rPr>
        <w:t>approximately</w:t>
      </w:r>
      <w:r w:rsidRPr="00B036F6">
        <w:rPr>
          <w:rFonts w:ascii="Times New Roman" w:hAnsi="Times New Roman" w:cs="Times New Roman"/>
          <w:color w:val="000000" w:themeColor="text1"/>
          <w:sz w:val="24"/>
          <w:szCs w:val="24"/>
        </w:rPr>
        <w:t xml:space="preserve"> 120 material input/outputs with experimental data from Sahajwalla </w:t>
      </w:r>
      <w:r w:rsidR="00AC0138"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2009) experiments also being used. Cradle to gate data was also obtained from th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 xml:space="preserve"> database. Transport and packaging material was also included in this study. The assumption made in the study was that the steel was of a consistent grade. </w:t>
      </w:r>
      <w:r w:rsidR="00D34F33"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The life cycle impact assessment showed a reduction when implementing plastic into the EAF in comparison to using coke. The results showed a 0.1% change in GWP, 0.7% change in AP, 0.4% in EP, 0.3% in POCP and 1.6% in energy use.</w:t>
      </w:r>
    </w:p>
    <w:p w14:paraId="0E94D8C8" w14:textId="7777777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Further analysis was looked into the GWP as this is one of the main impact assessment indicator used in the steel industry. The results for GWP actually showed that the injection of plastic as a partial substitute to coke actually increased the GWP slightly. The GWP was then broken down under scope 1, 2 and 3 GHG emissions. Scope 1 emission is related to direct emissions related to the production of the </w:t>
      </w:r>
      <w:r w:rsidRPr="00B036F6">
        <w:rPr>
          <w:rFonts w:ascii="Times New Roman" w:hAnsi="Times New Roman" w:cs="Times New Roman"/>
          <w:color w:val="000000" w:themeColor="text1"/>
          <w:sz w:val="24"/>
          <w:szCs w:val="24"/>
        </w:rPr>
        <w:lastRenderedPageBreak/>
        <w:t>product. Scope 2 emissions are all indirect GHG emissions from consumption of purchased electricity, heat or steam. Scope 3 considers other indirect emissions such as extraction and production of purchased materials and fuels, transport related activities in vehicles not owned by the reporting entity, electricity related activities, waste disposals etc.</w:t>
      </w:r>
    </w:p>
    <w:p w14:paraId="73C6B692" w14:textId="53F5B3B8" w:rsidR="0083065C" w:rsidRPr="001D00C9" w:rsidRDefault="00344798" w:rsidP="00896565">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outcome of the GWP from Rocheta (2011) LCA study showed that coke injection had a lower scope 1 emission but a higher scope 2 &amp; 3 emission in comparison to partially substituting coke with plastic. Overall the report concluded that there was a slight reduction in environmental impact with the use of </w:t>
      </w:r>
      <w:r w:rsidR="00A71798" w:rsidRPr="00B036F6">
        <w:rPr>
          <w:rFonts w:ascii="Times New Roman" w:hAnsi="Times New Roman" w:cs="Times New Roman"/>
          <w:color w:val="000000" w:themeColor="text1"/>
          <w:sz w:val="24"/>
          <w:szCs w:val="24"/>
        </w:rPr>
        <w:t>carbon-based</w:t>
      </w:r>
      <w:r w:rsidRPr="00B036F6">
        <w:rPr>
          <w:rFonts w:ascii="Times New Roman" w:hAnsi="Times New Roman" w:cs="Times New Roman"/>
          <w:color w:val="000000" w:themeColor="text1"/>
          <w:sz w:val="24"/>
          <w:szCs w:val="24"/>
        </w:rPr>
        <w:t xml:space="preserve"> waste and also the fact that waste products were being diverted from landfills and used for a better purpose.</w:t>
      </w:r>
      <w:r w:rsidR="0081646B" w:rsidRPr="00B036F6">
        <w:rPr>
          <w:rFonts w:ascii="Times New Roman" w:hAnsi="Times New Roman" w:cs="Times New Roman"/>
          <w:color w:val="000000" w:themeColor="text1"/>
          <w:sz w:val="24"/>
          <w:szCs w:val="24"/>
        </w:rPr>
        <w:t xml:space="preserve"> </w:t>
      </w:r>
    </w:p>
    <w:p w14:paraId="74FDA216" w14:textId="4EF2CED5" w:rsidR="0086508D" w:rsidRPr="00884F7E" w:rsidRDefault="004D7AC5" w:rsidP="00884F7E">
      <w:pPr>
        <w:spacing w:line="360" w:lineRule="auto"/>
        <w:jc w:val="both"/>
        <w:rPr>
          <w:rFonts w:ascii="Times New Roman" w:hAnsi="Times New Roman" w:cs="Times New Roman"/>
          <w:sz w:val="24"/>
          <w:szCs w:val="24"/>
        </w:rPr>
      </w:pPr>
      <w:r w:rsidRPr="00884F7E">
        <w:rPr>
          <w:rFonts w:ascii="Times New Roman" w:hAnsi="Times New Roman" w:cs="Times New Roman"/>
          <w:sz w:val="24"/>
          <w:szCs w:val="24"/>
        </w:rPr>
        <w:t>The study of using raw biomass in the steel industry from an LCA perspective has not yet been carried out from previous l</w:t>
      </w:r>
      <w:r w:rsidR="0083065C" w:rsidRPr="00884F7E">
        <w:rPr>
          <w:rFonts w:ascii="Times New Roman" w:hAnsi="Times New Roman" w:cs="Times New Roman"/>
          <w:sz w:val="24"/>
          <w:szCs w:val="24"/>
        </w:rPr>
        <w:t>iterature. The following work</w:t>
      </w:r>
      <w:r w:rsidRPr="00884F7E">
        <w:rPr>
          <w:rFonts w:ascii="Times New Roman" w:hAnsi="Times New Roman" w:cs="Times New Roman"/>
          <w:sz w:val="24"/>
          <w:szCs w:val="24"/>
        </w:rPr>
        <w:t xml:space="preserve"> will carry out an LCA study investigating the environmental implication for the UK steel industry to what impact biomass will have on the steel making process. </w:t>
      </w:r>
      <w:r w:rsidR="00344798" w:rsidRPr="00884F7E">
        <w:rPr>
          <w:rFonts w:ascii="Times New Roman" w:hAnsi="Times New Roman" w:cs="Times New Roman"/>
          <w:sz w:val="24"/>
          <w:szCs w:val="24"/>
        </w:rPr>
        <w:t>The LCA on iron and steel industry is becoming more and more important in terms of material and energy consumption and the environmental concerns that are associated with this.</w:t>
      </w:r>
    </w:p>
    <w:p w14:paraId="38EC3D0A" w14:textId="37FACC26" w:rsidR="00756B7C" w:rsidRPr="00884F7E" w:rsidRDefault="0086508D" w:rsidP="002A5034">
      <w:pPr>
        <w:spacing w:after="160" w:line="360" w:lineRule="auto"/>
        <w:rPr>
          <w:rFonts w:ascii="Times New Roman" w:hAnsi="Times New Roman" w:cs="Times New Roman"/>
          <w:sz w:val="24"/>
          <w:szCs w:val="24"/>
        </w:rPr>
      </w:pPr>
      <w:r w:rsidRPr="00884F7E">
        <w:rPr>
          <w:rFonts w:ascii="Times New Roman" w:hAnsi="Times New Roman" w:cs="Times New Roman"/>
          <w:sz w:val="24"/>
          <w:szCs w:val="24"/>
        </w:rPr>
        <w:t>The conclusion from the literature</w:t>
      </w:r>
      <w:r w:rsidR="00756B7C" w:rsidRPr="00884F7E">
        <w:rPr>
          <w:rFonts w:ascii="Times New Roman" w:hAnsi="Times New Roman" w:cs="Times New Roman"/>
          <w:sz w:val="24"/>
          <w:szCs w:val="24"/>
        </w:rPr>
        <w:t xml:space="preserve"> review</w:t>
      </w:r>
      <w:r w:rsidRPr="00884F7E">
        <w:rPr>
          <w:rFonts w:ascii="Times New Roman" w:hAnsi="Times New Roman" w:cs="Times New Roman"/>
          <w:sz w:val="24"/>
          <w:szCs w:val="24"/>
        </w:rPr>
        <w:t xml:space="preserve"> suggest that the use of waste e</w:t>
      </w:r>
      <w:r w:rsidR="00756B7C" w:rsidRPr="00884F7E">
        <w:rPr>
          <w:rFonts w:ascii="Times New Roman" w:hAnsi="Times New Roman" w:cs="Times New Roman"/>
          <w:sz w:val="24"/>
          <w:szCs w:val="24"/>
        </w:rPr>
        <w:t>ither polymeric or biomass can</w:t>
      </w:r>
      <w:r w:rsidRPr="00884F7E">
        <w:rPr>
          <w:rFonts w:ascii="Times New Roman" w:hAnsi="Times New Roman" w:cs="Times New Roman"/>
          <w:sz w:val="24"/>
          <w:szCs w:val="24"/>
        </w:rPr>
        <w:t xml:space="preserve"> successfully</w:t>
      </w:r>
      <w:r w:rsidR="00756B7C" w:rsidRPr="00884F7E">
        <w:rPr>
          <w:rFonts w:ascii="Times New Roman" w:hAnsi="Times New Roman" w:cs="Times New Roman"/>
          <w:sz w:val="24"/>
          <w:szCs w:val="24"/>
        </w:rPr>
        <w:t xml:space="preserve"> be</w:t>
      </w:r>
      <w:r w:rsidRPr="00884F7E">
        <w:rPr>
          <w:rFonts w:ascii="Times New Roman" w:hAnsi="Times New Roman" w:cs="Times New Roman"/>
          <w:sz w:val="24"/>
          <w:szCs w:val="24"/>
        </w:rPr>
        <w:t xml:space="preserve"> utilised and implemented in the steel industry. The primary success of all waste stream have been found in the blast furnace and coke plant with limited amount of work solely focused on utilisation of </w:t>
      </w:r>
      <w:r w:rsidR="007514D5" w:rsidRPr="00884F7E">
        <w:rPr>
          <w:rFonts w:ascii="Times New Roman" w:hAnsi="Times New Roman" w:cs="Times New Roman"/>
          <w:sz w:val="24"/>
          <w:szCs w:val="24"/>
        </w:rPr>
        <w:t xml:space="preserve">carbon </w:t>
      </w:r>
      <w:r w:rsidRPr="00884F7E">
        <w:rPr>
          <w:rFonts w:ascii="Times New Roman" w:hAnsi="Times New Roman" w:cs="Times New Roman"/>
          <w:sz w:val="24"/>
          <w:szCs w:val="24"/>
        </w:rPr>
        <w:t>waste in the sinter plant.</w:t>
      </w:r>
      <w:r w:rsidR="00246200" w:rsidRPr="00884F7E">
        <w:rPr>
          <w:rFonts w:ascii="Times New Roman" w:hAnsi="Times New Roman" w:cs="Times New Roman"/>
          <w:sz w:val="24"/>
          <w:szCs w:val="24"/>
        </w:rPr>
        <w:t xml:space="preserve"> </w:t>
      </w:r>
    </w:p>
    <w:p w14:paraId="2CABBDAB" w14:textId="2FDCFCEE" w:rsidR="00756B7C" w:rsidRPr="00884F7E" w:rsidRDefault="00756B7C" w:rsidP="002A5034">
      <w:pPr>
        <w:spacing w:after="160" w:line="360" w:lineRule="auto"/>
        <w:rPr>
          <w:rFonts w:ascii="Times New Roman" w:hAnsi="Times New Roman" w:cs="Times New Roman"/>
          <w:sz w:val="24"/>
          <w:szCs w:val="24"/>
        </w:rPr>
      </w:pPr>
      <w:r w:rsidRPr="00884F7E">
        <w:rPr>
          <w:rFonts w:ascii="Times New Roman" w:hAnsi="Times New Roman" w:cs="Times New Roman"/>
          <w:sz w:val="24"/>
          <w:szCs w:val="24"/>
        </w:rPr>
        <w:t xml:space="preserve">The current literature </w:t>
      </w:r>
      <w:r w:rsidR="007514D5" w:rsidRPr="00884F7E">
        <w:rPr>
          <w:rFonts w:ascii="Times New Roman" w:hAnsi="Times New Roman" w:cs="Times New Roman"/>
          <w:sz w:val="24"/>
          <w:szCs w:val="24"/>
        </w:rPr>
        <w:t>regards to carbon waste and sinter plant discusses</w:t>
      </w:r>
      <w:r w:rsidRPr="00884F7E">
        <w:rPr>
          <w:rFonts w:ascii="Times New Roman" w:hAnsi="Times New Roman" w:cs="Times New Roman"/>
          <w:sz w:val="24"/>
          <w:szCs w:val="24"/>
        </w:rPr>
        <w:t xml:space="preserve"> how bio</w:t>
      </w:r>
      <w:r w:rsidR="007514D5" w:rsidRPr="00884F7E">
        <w:rPr>
          <w:rFonts w:ascii="Times New Roman" w:hAnsi="Times New Roman" w:cs="Times New Roman"/>
          <w:sz w:val="24"/>
          <w:szCs w:val="24"/>
        </w:rPr>
        <w:t>-</w:t>
      </w:r>
      <w:r w:rsidRPr="00884F7E">
        <w:rPr>
          <w:rFonts w:ascii="Times New Roman" w:hAnsi="Times New Roman" w:cs="Times New Roman"/>
          <w:sz w:val="24"/>
          <w:szCs w:val="24"/>
        </w:rPr>
        <w:t>coke (biomass pyrolysis conversion to bio</w:t>
      </w:r>
      <w:r w:rsidR="001D00C9" w:rsidRPr="00884F7E">
        <w:rPr>
          <w:rFonts w:ascii="Times New Roman" w:hAnsi="Times New Roman" w:cs="Times New Roman"/>
          <w:sz w:val="24"/>
          <w:szCs w:val="24"/>
        </w:rPr>
        <w:t xml:space="preserve"> </w:t>
      </w:r>
      <w:r w:rsidRPr="00884F7E">
        <w:rPr>
          <w:rFonts w:ascii="Times New Roman" w:hAnsi="Times New Roman" w:cs="Times New Roman"/>
          <w:sz w:val="24"/>
          <w:szCs w:val="24"/>
        </w:rPr>
        <w:t>coke)</w:t>
      </w:r>
      <w:r w:rsidR="007514D5" w:rsidRPr="00884F7E">
        <w:rPr>
          <w:rFonts w:ascii="Times New Roman" w:hAnsi="Times New Roman" w:cs="Times New Roman"/>
          <w:sz w:val="24"/>
          <w:szCs w:val="24"/>
        </w:rPr>
        <w:t xml:space="preserve"> can successfully be utilised to replace coke breeze for a sinter production from a lab scale perspective.</w:t>
      </w:r>
    </w:p>
    <w:p w14:paraId="618049B4" w14:textId="51785455" w:rsidR="007514D5" w:rsidRPr="00884F7E" w:rsidRDefault="007514D5" w:rsidP="002A5034">
      <w:pPr>
        <w:spacing w:after="160" w:line="360" w:lineRule="auto"/>
        <w:rPr>
          <w:rFonts w:ascii="Times New Roman" w:hAnsi="Times New Roman" w:cs="Times New Roman"/>
          <w:sz w:val="24"/>
          <w:szCs w:val="24"/>
        </w:rPr>
      </w:pPr>
      <w:r w:rsidRPr="00884F7E">
        <w:rPr>
          <w:rFonts w:ascii="Times New Roman" w:hAnsi="Times New Roman" w:cs="Times New Roman"/>
          <w:sz w:val="24"/>
          <w:szCs w:val="24"/>
        </w:rPr>
        <w:t>The literature also highlights the minimal amount of work inves</w:t>
      </w:r>
      <w:r w:rsidR="0060337B" w:rsidRPr="00884F7E">
        <w:rPr>
          <w:rFonts w:ascii="Times New Roman" w:hAnsi="Times New Roman" w:cs="Times New Roman"/>
          <w:sz w:val="24"/>
          <w:szCs w:val="24"/>
        </w:rPr>
        <w:t>tigating raw biomass as a by-product from industry. Raw biomass has b</w:t>
      </w:r>
      <w:r w:rsidR="002110B7" w:rsidRPr="00884F7E">
        <w:rPr>
          <w:rFonts w:ascii="Times New Roman" w:hAnsi="Times New Roman" w:cs="Times New Roman"/>
          <w:sz w:val="24"/>
          <w:szCs w:val="24"/>
        </w:rPr>
        <w:t xml:space="preserve">een investigated without it being converted to a bio-coke in a lab scale perspective with success rates from 5% to 20%. These types of raw biomass was not obtained from industry as a by-product but chosen purely from an experimental point of view rather than a logistical and supply point of </w:t>
      </w:r>
      <w:r w:rsidR="002A5034" w:rsidRPr="00884F7E">
        <w:rPr>
          <w:rFonts w:ascii="Times New Roman" w:hAnsi="Times New Roman" w:cs="Times New Roman"/>
          <w:sz w:val="24"/>
          <w:szCs w:val="24"/>
        </w:rPr>
        <w:t>view.</w:t>
      </w:r>
    </w:p>
    <w:p w14:paraId="3AD89090" w14:textId="0793713B" w:rsidR="00612F33" w:rsidRPr="00884F7E" w:rsidRDefault="002110B7" w:rsidP="002A5034">
      <w:pPr>
        <w:spacing w:after="160" w:line="360" w:lineRule="auto"/>
        <w:rPr>
          <w:rFonts w:ascii="Times New Roman" w:hAnsi="Times New Roman" w:cs="Times New Roman"/>
          <w:sz w:val="24"/>
          <w:szCs w:val="24"/>
        </w:rPr>
      </w:pPr>
      <w:r w:rsidRPr="00884F7E">
        <w:rPr>
          <w:rFonts w:ascii="Times New Roman" w:hAnsi="Times New Roman" w:cs="Times New Roman"/>
          <w:sz w:val="24"/>
          <w:szCs w:val="24"/>
        </w:rPr>
        <w:lastRenderedPageBreak/>
        <w:t xml:space="preserve">The gap identified </w:t>
      </w:r>
      <w:r w:rsidR="00612F33" w:rsidRPr="00884F7E">
        <w:rPr>
          <w:rFonts w:ascii="Times New Roman" w:hAnsi="Times New Roman" w:cs="Times New Roman"/>
          <w:sz w:val="24"/>
          <w:szCs w:val="24"/>
        </w:rPr>
        <w:t>from the literature and the basis for my research primarily focus</w:t>
      </w:r>
      <w:r w:rsidR="00CA2334" w:rsidRPr="00884F7E">
        <w:rPr>
          <w:rFonts w:ascii="Times New Roman" w:hAnsi="Times New Roman" w:cs="Times New Roman"/>
          <w:sz w:val="24"/>
          <w:szCs w:val="24"/>
        </w:rPr>
        <w:t>es of potential raw biomass by-</w:t>
      </w:r>
      <w:r w:rsidR="001D00C9" w:rsidRPr="00884F7E">
        <w:rPr>
          <w:rFonts w:ascii="Times New Roman" w:hAnsi="Times New Roman" w:cs="Times New Roman"/>
          <w:sz w:val="24"/>
          <w:szCs w:val="24"/>
        </w:rPr>
        <w:t>products</w:t>
      </w:r>
      <w:r w:rsidR="00612F33" w:rsidRPr="00884F7E">
        <w:rPr>
          <w:rFonts w:ascii="Times New Roman" w:hAnsi="Times New Roman" w:cs="Times New Roman"/>
          <w:sz w:val="24"/>
          <w:szCs w:val="24"/>
        </w:rPr>
        <w:t xml:space="preserve"> from industry and the quantity available within the UK. The study will then look at these raw biomass and substitute this with coke breeze at 5% and 15% (20% slightly deteriorates) due to success at these percentages from previous literature discussed in this work. Due to size of laboratory equipment minimum amount of quality work can be carried out.</w:t>
      </w:r>
    </w:p>
    <w:p w14:paraId="64C6D1B2" w14:textId="183F1C90" w:rsidR="005F412D" w:rsidRPr="00884F7E" w:rsidRDefault="00612F33" w:rsidP="002A5034">
      <w:pPr>
        <w:spacing w:after="160" w:line="360" w:lineRule="auto"/>
        <w:rPr>
          <w:rFonts w:ascii="Times New Roman" w:hAnsi="Times New Roman" w:cs="Times New Roman"/>
          <w:sz w:val="24"/>
          <w:szCs w:val="24"/>
        </w:rPr>
      </w:pPr>
      <w:r w:rsidRPr="00884F7E">
        <w:rPr>
          <w:rFonts w:ascii="Times New Roman" w:hAnsi="Times New Roman" w:cs="Times New Roman"/>
          <w:sz w:val="24"/>
          <w:szCs w:val="24"/>
        </w:rPr>
        <w:t>The results from the laboratory experiment</w:t>
      </w:r>
      <w:r w:rsidR="005F412D" w:rsidRPr="00884F7E">
        <w:rPr>
          <w:rFonts w:ascii="Times New Roman" w:hAnsi="Times New Roman" w:cs="Times New Roman"/>
          <w:sz w:val="24"/>
          <w:szCs w:val="24"/>
        </w:rPr>
        <w:t xml:space="preserve"> (carbon dioxide percentage)</w:t>
      </w:r>
      <w:r w:rsidRPr="00884F7E">
        <w:rPr>
          <w:rFonts w:ascii="Times New Roman" w:hAnsi="Times New Roman" w:cs="Times New Roman"/>
          <w:sz w:val="24"/>
          <w:szCs w:val="24"/>
        </w:rPr>
        <w:t xml:space="preserve"> will be </w:t>
      </w:r>
      <w:r w:rsidR="00CA2334" w:rsidRPr="00884F7E">
        <w:rPr>
          <w:rFonts w:ascii="Times New Roman" w:hAnsi="Times New Roman" w:cs="Times New Roman"/>
          <w:sz w:val="24"/>
          <w:szCs w:val="24"/>
        </w:rPr>
        <w:t>up scaled</w:t>
      </w:r>
      <w:r w:rsidRPr="00884F7E">
        <w:rPr>
          <w:rFonts w:ascii="Times New Roman" w:hAnsi="Times New Roman" w:cs="Times New Roman"/>
          <w:sz w:val="24"/>
          <w:szCs w:val="24"/>
        </w:rPr>
        <w:t xml:space="preserve"> and inputted into an LCA study to understand what impact </w:t>
      </w:r>
      <w:r w:rsidR="005F412D" w:rsidRPr="00884F7E">
        <w:rPr>
          <w:rFonts w:ascii="Times New Roman" w:hAnsi="Times New Roman" w:cs="Times New Roman"/>
          <w:sz w:val="24"/>
          <w:szCs w:val="24"/>
        </w:rPr>
        <w:t xml:space="preserve">substituting coke breeze with </w:t>
      </w:r>
      <w:r w:rsidRPr="00884F7E">
        <w:rPr>
          <w:rFonts w:ascii="Times New Roman" w:hAnsi="Times New Roman" w:cs="Times New Roman"/>
          <w:sz w:val="24"/>
          <w:szCs w:val="24"/>
        </w:rPr>
        <w:t>alternative carbon based waste</w:t>
      </w:r>
      <w:r w:rsidR="005F412D" w:rsidRPr="00884F7E">
        <w:rPr>
          <w:rFonts w:ascii="Times New Roman" w:hAnsi="Times New Roman" w:cs="Times New Roman"/>
          <w:sz w:val="24"/>
          <w:szCs w:val="24"/>
        </w:rPr>
        <w:t xml:space="preserve"> has on the environment, more specifically global warming potential, energy use and resource depletion.</w:t>
      </w:r>
    </w:p>
    <w:p w14:paraId="14ACC0AB" w14:textId="7627A0A0" w:rsidR="00344798" w:rsidRPr="0014301E" w:rsidRDefault="005F412D" w:rsidP="002A5034">
      <w:pPr>
        <w:spacing w:after="160" w:line="360" w:lineRule="auto"/>
        <w:rPr>
          <w:rStyle w:val="Heading1Char"/>
          <w:rFonts w:ascii="Times New Roman" w:eastAsiaTheme="minorHAnsi" w:hAnsi="Times New Roman" w:cs="Times New Roman"/>
          <w:b w:val="0"/>
          <w:bCs w:val="0"/>
          <w:color w:val="000000" w:themeColor="text1"/>
          <w:sz w:val="24"/>
          <w:szCs w:val="24"/>
        </w:rPr>
      </w:pPr>
      <w:r w:rsidRPr="00884F7E">
        <w:rPr>
          <w:rFonts w:ascii="Times New Roman" w:hAnsi="Times New Roman" w:cs="Times New Roman"/>
          <w:sz w:val="24"/>
          <w:szCs w:val="24"/>
        </w:rPr>
        <w:t>A LCA study of biomass and a LCA study of the steel industry has been carried out in the past, however the gap identified from the literature is that no study exits highlighting the two combined. An LCA study using actual experimental data from industry waste and inputting this into a LCA study of sinter production does not exist and identifies the potential environmental opportunity that UK steel industry could potentially utilise and further research.</w:t>
      </w:r>
      <w:r w:rsidR="0014301E">
        <w:rPr>
          <w:rFonts w:ascii="Times New Roman" w:hAnsi="Times New Roman" w:cs="Times New Roman"/>
          <w:color w:val="000000" w:themeColor="text1"/>
          <w:sz w:val="24"/>
          <w:szCs w:val="24"/>
        </w:rPr>
        <w:br w:type="page"/>
      </w:r>
    </w:p>
    <w:p w14:paraId="4B770C1D" w14:textId="0D6F1F09" w:rsidR="00384571" w:rsidRDefault="00344798" w:rsidP="0014301E">
      <w:pPr>
        <w:pStyle w:val="Heading1"/>
        <w:jc w:val="center"/>
        <w:rPr>
          <w:rFonts w:ascii="Times New Roman" w:hAnsi="Times New Roman" w:cs="Times New Roman"/>
          <w:color w:val="000000" w:themeColor="text1"/>
        </w:rPr>
      </w:pPr>
      <w:bookmarkStart w:id="40" w:name="_Toc518370513"/>
      <w:r w:rsidRPr="00384571">
        <w:rPr>
          <w:rStyle w:val="Heading1Char"/>
          <w:rFonts w:ascii="Times New Roman" w:hAnsi="Times New Roman" w:cs="Times New Roman"/>
          <w:b/>
          <w:bCs/>
          <w:color w:val="000000" w:themeColor="text1"/>
        </w:rPr>
        <w:lastRenderedPageBreak/>
        <w:t xml:space="preserve">3. Waste </w:t>
      </w:r>
      <w:r w:rsidR="004D2094">
        <w:rPr>
          <w:rStyle w:val="Heading1Char"/>
          <w:rFonts w:ascii="Times New Roman" w:hAnsi="Times New Roman" w:cs="Times New Roman"/>
          <w:b/>
          <w:bCs/>
          <w:color w:val="000000" w:themeColor="text1"/>
        </w:rPr>
        <w:t>S</w:t>
      </w:r>
      <w:r w:rsidRPr="00384571">
        <w:rPr>
          <w:rStyle w:val="Heading1Char"/>
          <w:rFonts w:ascii="Times New Roman" w:hAnsi="Times New Roman" w:cs="Times New Roman"/>
          <w:b/>
          <w:bCs/>
          <w:color w:val="000000" w:themeColor="text1"/>
        </w:rPr>
        <w:t xml:space="preserve">tream </w:t>
      </w:r>
      <w:r w:rsidR="00384571" w:rsidRPr="00384571">
        <w:rPr>
          <w:rStyle w:val="Heading1Char"/>
          <w:rFonts w:ascii="Times New Roman" w:hAnsi="Times New Roman" w:cs="Times New Roman"/>
          <w:b/>
          <w:bCs/>
          <w:color w:val="000000" w:themeColor="text1"/>
        </w:rPr>
        <w:t>Analysis</w:t>
      </w:r>
      <w:bookmarkEnd w:id="40"/>
      <w:r w:rsidR="00384571" w:rsidRPr="00384571">
        <w:rPr>
          <w:rFonts w:ascii="Times New Roman" w:hAnsi="Times New Roman" w:cs="Times New Roman"/>
          <w:color w:val="000000" w:themeColor="text1"/>
        </w:rPr>
        <w:t xml:space="preserve"> </w:t>
      </w:r>
    </w:p>
    <w:p w14:paraId="71815B6E" w14:textId="77777777" w:rsidR="004D2094" w:rsidRPr="00D83F69" w:rsidRDefault="004D2094" w:rsidP="00D83F69"/>
    <w:p w14:paraId="5F455AE7" w14:textId="31188AB4" w:rsidR="00722A91" w:rsidRPr="000D47DC" w:rsidRDefault="00384571" w:rsidP="000D47DC">
      <w:pPr>
        <w:pStyle w:val="Heading2"/>
        <w:rPr>
          <w:rFonts w:ascii="Times New Roman" w:hAnsi="Times New Roman" w:cs="Times New Roman"/>
          <w:color w:val="000000" w:themeColor="text1"/>
          <w:sz w:val="24"/>
          <w:szCs w:val="24"/>
        </w:rPr>
      </w:pPr>
      <w:bookmarkStart w:id="41" w:name="_Toc518370514"/>
      <w:r w:rsidRPr="000D47DC">
        <w:rPr>
          <w:rFonts w:ascii="Times New Roman" w:hAnsi="Times New Roman" w:cs="Times New Roman"/>
          <w:color w:val="auto"/>
          <w:sz w:val="24"/>
          <w:szCs w:val="24"/>
        </w:rPr>
        <w:t>3.1 Waste Stream S</w:t>
      </w:r>
      <w:r w:rsidR="00722A91" w:rsidRPr="000D47DC">
        <w:rPr>
          <w:rFonts w:ascii="Times New Roman" w:hAnsi="Times New Roman" w:cs="Times New Roman"/>
          <w:color w:val="auto"/>
          <w:sz w:val="24"/>
          <w:szCs w:val="24"/>
        </w:rPr>
        <w:t>ummary</w:t>
      </w:r>
      <w:bookmarkEnd w:id="41"/>
    </w:p>
    <w:p w14:paraId="7B569A1E" w14:textId="77777777" w:rsidR="004D2094" w:rsidRDefault="004D2094" w:rsidP="00D83F69">
      <w:pPr>
        <w:spacing w:line="360" w:lineRule="auto"/>
        <w:jc w:val="both"/>
        <w:rPr>
          <w:rFonts w:ascii="Times New Roman" w:hAnsi="Times New Roman" w:cs="Times New Roman"/>
          <w:sz w:val="24"/>
          <w:szCs w:val="24"/>
        </w:rPr>
      </w:pPr>
    </w:p>
    <w:p w14:paraId="02BD39F2" w14:textId="48D8C23D" w:rsidR="00722A91" w:rsidRPr="00E86690" w:rsidRDefault="00E86690" w:rsidP="00D83F69">
      <w:pPr>
        <w:spacing w:line="360" w:lineRule="auto"/>
        <w:jc w:val="both"/>
        <w:rPr>
          <w:rFonts w:ascii="Times New Roman" w:hAnsi="Times New Roman" w:cs="Times New Roman"/>
          <w:sz w:val="24"/>
          <w:szCs w:val="24"/>
        </w:rPr>
      </w:pPr>
      <w:r w:rsidRPr="00E86690">
        <w:rPr>
          <w:rFonts w:ascii="Times New Roman" w:hAnsi="Times New Roman" w:cs="Times New Roman"/>
          <w:sz w:val="24"/>
          <w:szCs w:val="24"/>
        </w:rPr>
        <w:t xml:space="preserve">This section gives a breakdown of the UK steel industry raw material input and output followed by calculations to determine the amount of waste </w:t>
      </w:r>
      <w:r>
        <w:rPr>
          <w:rFonts w:ascii="Times New Roman" w:hAnsi="Times New Roman" w:cs="Times New Roman"/>
          <w:sz w:val="24"/>
          <w:szCs w:val="24"/>
        </w:rPr>
        <w:t>material needed to substitute coke with 5% or 15% of alternative material. The section then goes onto highlight several waste streams analysed for this study and the potential quantity available in the UK market. The final section gives a brief reason as to why other materials investigated for this study was not considered.</w:t>
      </w:r>
    </w:p>
    <w:p w14:paraId="70C32A9A" w14:textId="77777777" w:rsidR="00E86690" w:rsidRPr="00E86690" w:rsidRDefault="00E86690" w:rsidP="00E86690">
      <w:pPr>
        <w:pStyle w:val="Heading2"/>
        <w:rPr>
          <w:rFonts w:ascii="Times New Roman" w:hAnsi="Times New Roman" w:cs="Times New Roman"/>
          <w:color w:val="auto"/>
          <w:sz w:val="24"/>
          <w:szCs w:val="24"/>
        </w:rPr>
      </w:pPr>
      <w:bookmarkStart w:id="42" w:name="_Toc518370515"/>
      <w:r w:rsidRPr="00E86690">
        <w:rPr>
          <w:rFonts w:ascii="Times New Roman" w:hAnsi="Times New Roman" w:cs="Times New Roman"/>
          <w:color w:val="auto"/>
          <w:sz w:val="24"/>
          <w:szCs w:val="24"/>
        </w:rPr>
        <w:t>3.2 Steel Industry Material Consumption</w:t>
      </w:r>
      <w:bookmarkEnd w:id="42"/>
    </w:p>
    <w:p w14:paraId="331F84FD"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10B995F4" w14:textId="0A464A16"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It was decided that the integrated steel site would be further researched with the sinter plant being the main area of investigation. There are several reasons why the sinter plant was looked into further such as it being the 2</w:t>
      </w:r>
      <w:r w:rsidRPr="00B036F6">
        <w:rPr>
          <w:rFonts w:ascii="Times New Roman" w:hAnsi="Times New Roman" w:cs="Times New Roman"/>
          <w:color w:val="000000" w:themeColor="text1"/>
          <w:sz w:val="24"/>
          <w:szCs w:val="24"/>
          <w:vertAlign w:val="superscript"/>
        </w:rPr>
        <w:t>nd</w:t>
      </w:r>
      <w:r w:rsidRPr="00B036F6">
        <w:rPr>
          <w:rFonts w:ascii="Times New Roman" w:hAnsi="Times New Roman" w:cs="Times New Roman"/>
          <w:color w:val="000000" w:themeColor="text1"/>
          <w:sz w:val="24"/>
          <w:szCs w:val="24"/>
        </w:rPr>
        <w:t xml:space="preserve"> highest GHG contributor</w:t>
      </w:r>
      <w:r w:rsidR="005448B6">
        <w:rPr>
          <w:rFonts w:ascii="Times New Roman" w:hAnsi="Times New Roman" w:cs="Times New Roman"/>
          <w:color w:val="000000" w:themeColor="text1"/>
          <w:sz w:val="24"/>
          <w:szCs w:val="24"/>
        </w:rPr>
        <w:t xml:space="preserve"> after the blast furnace</w:t>
      </w:r>
      <w:r w:rsidRPr="00B036F6">
        <w:rPr>
          <w:rFonts w:ascii="Times New Roman" w:hAnsi="Times New Roman" w:cs="Times New Roman"/>
          <w:color w:val="000000" w:themeColor="text1"/>
          <w:sz w:val="24"/>
          <w:szCs w:val="24"/>
        </w:rPr>
        <w:t xml:space="preserve"> at an integrated steel plant. The use of coke is quite low compared to other </w:t>
      </w:r>
      <w:r w:rsidR="00EC4A6D" w:rsidRPr="00B036F6">
        <w:rPr>
          <w:rFonts w:ascii="Times New Roman" w:hAnsi="Times New Roman" w:cs="Times New Roman"/>
          <w:color w:val="000000" w:themeColor="text1"/>
          <w:sz w:val="24"/>
          <w:szCs w:val="24"/>
        </w:rPr>
        <w:t>process which opens</w:t>
      </w:r>
      <w:r w:rsidRPr="00B036F6">
        <w:rPr>
          <w:rFonts w:ascii="Times New Roman" w:hAnsi="Times New Roman" w:cs="Times New Roman"/>
          <w:color w:val="000000" w:themeColor="text1"/>
          <w:sz w:val="24"/>
          <w:szCs w:val="24"/>
        </w:rPr>
        <w:t xml:space="preserve"> up the potential to consider </w:t>
      </w:r>
      <w:r w:rsidR="00C67783" w:rsidRPr="00B036F6">
        <w:rPr>
          <w:rFonts w:ascii="Times New Roman" w:hAnsi="Times New Roman" w:cs="Times New Roman"/>
          <w:color w:val="000000" w:themeColor="text1"/>
          <w:sz w:val="24"/>
          <w:szCs w:val="24"/>
        </w:rPr>
        <w:t>small medium enterprises (</w:t>
      </w:r>
      <w:r w:rsidRPr="00B036F6">
        <w:rPr>
          <w:rFonts w:ascii="Times New Roman" w:hAnsi="Times New Roman" w:cs="Times New Roman"/>
          <w:color w:val="000000" w:themeColor="text1"/>
          <w:sz w:val="24"/>
          <w:szCs w:val="24"/>
        </w:rPr>
        <w:t>SME</w:t>
      </w:r>
      <w:r w:rsidR="00C67783"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as a potential link to industrial symbiosis. There are several in-house facilities which can assess sinter suitability. There </w:t>
      </w:r>
      <w:r w:rsidR="00EC4A6D" w:rsidRPr="00B036F6">
        <w:rPr>
          <w:rFonts w:ascii="Times New Roman" w:hAnsi="Times New Roman" w:cs="Times New Roman"/>
          <w:color w:val="000000" w:themeColor="text1"/>
          <w:sz w:val="24"/>
          <w:szCs w:val="24"/>
        </w:rPr>
        <w:t>has</w:t>
      </w:r>
      <w:r w:rsidRPr="00B036F6">
        <w:rPr>
          <w:rFonts w:ascii="Times New Roman" w:hAnsi="Times New Roman" w:cs="Times New Roman"/>
          <w:color w:val="000000" w:themeColor="text1"/>
          <w:sz w:val="24"/>
          <w:szCs w:val="24"/>
        </w:rPr>
        <w:t xml:space="preserve"> also been work done towards alternative feedstock in the sinter plant in other countries which opens up potential use in the UK market. </w:t>
      </w:r>
      <w:r w:rsidR="00D34F33" w:rsidRPr="00B036F6">
        <w:rPr>
          <w:rFonts w:ascii="Times New Roman" w:hAnsi="Times New Roman" w:cs="Times New Roman"/>
          <w:color w:val="000000" w:themeColor="text1"/>
          <w:sz w:val="24"/>
          <w:szCs w:val="24"/>
        </w:rPr>
        <w:t>The material covered in this section also has the potential to be implemented in</w:t>
      </w:r>
      <w:r w:rsidR="00D779D6" w:rsidRPr="00B036F6">
        <w:rPr>
          <w:rFonts w:ascii="Times New Roman" w:hAnsi="Times New Roman" w:cs="Times New Roman"/>
          <w:color w:val="000000" w:themeColor="text1"/>
          <w:sz w:val="24"/>
          <w:szCs w:val="24"/>
        </w:rPr>
        <w:t xml:space="preserve"> </w:t>
      </w:r>
      <w:r w:rsidR="00D34F33" w:rsidRPr="00B036F6">
        <w:rPr>
          <w:rFonts w:ascii="Times New Roman" w:hAnsi="Times New Roman" w:cs="Times New Roman"/>
          <w:color w:val="000000" w:themeColor="text1"/>
          <w:sz w:val="24"/>
          <w:szCs w:val="24"/>
        </w:rPr>
        <w:t>other steel making processes such as, coke oven</w:t>
      </w:r>
      <w:r w:rsidR="00D779D6" w:rsidRPr="00B036F6">
        <w:rPr>
          <w:rFonts w:ascii="Times New Roman" w:hAnsi="Times New Roman" w:cs="Times New Roman"/>
          <w:color w:val="000000" w:themeColor="text1"/>
          <w:sz w:val="24"/>
          <w:szCs w:val="24"/>
        </w:rPr>
        <w:t xml:space="preserve"> </w:t>
      </w:r>
      <w:r w:rsidR="00D34F33" w:rsidRPr="00B036F6">
        <w:rPr>
          <w:rFonts w:ascii="Times New Roman" w:hAnsi="Times New Roman" w:cs="Times New Roman"/>
          <w:color w:val="000000" w:themeColor="text1"/>
          <w:sz w:val="24"/>
          <w:szCs w:val="24"/>
        </w:rPr>
        <w:t>BF</w:t>
      </w:r>
      <w:r w:rsidR="00EC4A6D" w:rsidRPr="00B036F6">
        <w:rPr>
          <w:rFonts w:ascii="Times New Roman" w:hAnsi="Times New Roman" w:cs="Times New Roman"/>
          <w:color w:val="000000" w:themeColor="text1"/>
          <w:sz w:val="24"/>
          <w:szCs w:val="24"/>
        </w:rPr>
        <w:t>, BOF</w:t>
      </w:r>
      <w:r w:rsidR="00D34F33" w:rsidRPr="00B036F6">
        <w:rPr>
          <w:rFonts w:ascii="Times New Roman" w:hAnsi="Times New Roman" w:cs="Times New Roman"/>
          <w:color w:val="000000" w:themeColor="text1"/>
          <w:sz w:val="24"/>
          <w:szCs w:val="24"/>
        </w:rPr>
        <w:t xml:space="preserve"> and EAF. The below section discusses more about the sectors where certain type of waste may be available and the quantity.</w:t>
      </w:r>
    </w:p>
    <w:p w14:paraId="3ABA5F7F" w14:textId="0B5D6B7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substitution of coke with alternative </w:t>
      </w:r>
      <w:r w:rsidR="00A71798" w:rsidRPr="00B036F6">
        <w:rPr>
          <w:rFonts w:ascii="Times New Roman" w:hAnsi="Times New Roman" w:cs="Times New Roman"/>
          <w:color w:val="000000" w:themeColor="text1"/>
          <w:sz w:val="24"/>
          <w:szCs w:val="24"/>
        </w:rPr>
        <w:t>carbon-based</w:t>
      </w:r>
      <w:r w:rsidRPr="00B036F6">
        <w:rPr>
          <w:rFonts w:ascii="Times New Roman" w:hAnsi="Times New Roman" w:cs="Times New Roman"/>
          <w:color w:val="000000" w:themeColor="text1"/>
          <w:sz w:val="24"/>
          <w:szCs w:val="24"/>
        </w:rPr>
        <w:t xml:space="preserve"> by-products/waste has been found to range between 5-25% in other countries steel plant. The use of </w:t>
      </w:r>
      <w:r w:rsidR="004D2094" w:rsidRPr="00B036F6">
        <w:rPr>
          <w:rFonts w:ascii="Times New Roman" w:hAnsi="Times New Roman" w:cs="Times New Roman"/>
          <w:color w:val="000000" w:themeColor="text1"/>
          <w:sz w:val="24"/>
          <w:szCs w:val="24"/>
        </w:rPr>
        <w:t>carbon-based</w:t>
      </w:r>
      <w:r w:rsidRPr="00B036F6">
        <w:rPr>
          <w:rFonts w:ascii="Times New Roman" w:hAnsi="Times New Roman" w:cs="Times New Roman"/>
          <w:color w:val="000000" w:themeColor="text1"/>
          <w:sz w:val="24"/>
          <w:szCs w:val="24"/>
        </w:rPr>
        <w:t xml:space="preserve"> waste in the steel industry has shown that geographic proximity plays an important role, such as the high amount of biomass waste (rice husk etc.) available in </w:t>
      </w:r>
      <w:r w:rsidR="00EC4A6D" w:rsidRPr="00B036F6">
        <w:rPr>
          <w:rFonts w:ascii="Times New Roman" w:hAnsi="Times New Roman" w:cs="Times New Roman"/>
          <w:color w:val="000000" w:themeColor="text1"/>
          <w:sz w:val="24"/>
          <w:szCs w:val="24"/>
        </w:rPr>
        <w:t>Brazil</w:t>
      </w:r>
      <w:r w:rsidRPr="00B036F6">
        <w:rPr>
          <w:rFonts w:ascii="Times New Roman" w:hAnsi="Times New Roman" w:cs="Times New Roman"/>
          <w:color w:val="000000" w:themeColor="text1"/>
          <w:sz w:val="24"/>
          <w:szCs w:val="24"/>
        </w:rPr>
        <w:t>, or the vast amount of waste</w:t>
      </w:r>
      <w:r w:rsidR="00C67783" w:rsidRPr="00B036F6">
        <w:rPr>
          <w:rFonts w:ascii="Times New Roman" w:hAnsi="Times New Roman" w:cs="Times New Roman"/>
          <w:color w:val="000000" w:themeColor="text1"/>
          <w:sz w:val="24"/>
          <w:szCs w:val="24"/>
        </w:rPr>
        <w:t xml:space="preserve"> plastic and tyres</w:t>
      </w:r>
      <w:r w:rsidRPr="00B036F6">
        <w:rPr>
          <w:rFonts w:ascii="Times New Roman" w:hAnsi="Times New Roman" w:cs="Times New Roman"/>
          <w:color w:val="000000" w:themeColor="text1"/>
          <w:sz w:val="24"/>
          <w:szCs w:val="24"/>
        </w:rPr>
        <w:t xml:space="preserve"> not being fully utilised in Australia</w:t>
      </w:r>
      <w:r w:rsidR="00C67783" w:rsidRPr="00B036F6">
        <w:rPr>
          <w:rFonts w:ascii="Times New Roman" w:hAnsi="Times New Roman" w:cs="Times New Roman"/>
          <w:color w:val="000000" w:themeColor="text1"/>
          <w:sz w:val="24"/>
          <w:szCs w:val="24"/>
        </w:rPr>
        <w:t>.</w:t>
      </w:r>
    </w:p>
    <w:p w14:paraId="6805972E" w14:textId="3C2852C7" w:rsidR="00384571" w:rsidRDefault="005448B6" w:rsidP="00D83F6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order to assess whether</w:t>
      </w:r>
      <w:r w:rsidR="00344798" w:rsidRPr="00B036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ertain </w:t>
      </w:r>
      <w:r w:rsidR="00344798" w:rsidRPr="00B036F6">
        <w:rPr>
          <w:rFonts w:ascii="Times New Roman" w:hAnsi="Times New Roman" w:cs="Times New Roman"/>
          <w:color w:val="000000" w:themeColor="text1"/>
          <w:sz w:val="24"/>
          <w:szCs w:val="24"/>
        </w:rPr>
        <w:t>waste product</w:t>
      </w:r>
      <w:r>
        <w:rPr>
          <w:rFonts w:ascii="Times New Roman" w:hAnsi="Times New Roman" w:cs="Times New Roman"/>
          <w:color w:val="000000" w:themeColor="text1"/>
          <w:sz w:val="24"/>
          <w:szCs w:val="24"/>
        </w:rPr>
        <w:t>s are</w:t>
      </w:r>
      <w:r w:rsidR="00344798" w:rsidRPr="00B036F6">
        <w:rPr>
          <w:rFonts w:ascii="Times New Roman" w:hAnsi="Times New Roman" w:cs="Times New Roman"/>
          <w:color w:val="000000" w:themeColor="text1"/>
          <w:sz w:val="24"/>
          <w:szCs w:val="24"/>
        </w:rPr>
        <w:t xml:space="preserve"> suitable for the UK steel industry, an input</w:t>
      </w:r>
      <w:r>
        <w:rPr>
          <w:rFonts w:ascii="Times New Roman" w:hAnsi="Times New Roman" w:cs="Times New Roman"/>
          <w:color w:val="000000" w:themeColor="text1"/>
          <w:sz w:val="24"/>
          <w:szCs w:val="24"/>
        </w:rPr>
        <w:t xml:space="preserve"> quantity</w:t>
      </w:r>
      <w:r w:rsidR="00344798" w:rsidRPr="00B036F6">
        <w:rPr>
          <w:rFonts w:ascii="Times New Roman" w:hAnsi="Times New Roman" w:cs="Times New Roman"/>
          <w:color w:val="000000" w:themeColor="text1"/>
          <w:sz w:val="24"/>
          <w:szCs w:val="24"/>
        </w:rPr>
        <w:t xml:space="preserve"> to the amount of raw material used to make crude steel in </w:t>
      </w:r>
      <w:r w:rsidR="00344798" w:rsidRPr="00B036F6">
        <w:rPr>
          <w:rFonts w:ascii="Times New Roman" w:hAnsi="Times New Roman" w:cs="Times New Roman"/>
          <w:color w:val="000000" w:themeColor="text1"/>
          <w:sz w:val="24"/>
          <w:szCs w:val="24"/>
        </w:rPr>
        <w:lastRenderedPageBreak/>
        <w:t xml:space="preserve">the </w:t>
      </w:r>
      <w:r w:rsidR="00A71798" w:rsidRPr="00B036F6">
        <w:rPr>
          <w:rFonts w:ascii="Times New Roman" w:hAnsi="Times New Roman" w:cs="Times New Roman"/>
          <w:color w:val="000000" w:themeColor="text1"/>
          <w:sz w:val="24"/>
          <w:szCs w:val="24"/>
        </w:rPr>
        <w:t>UK was</w:t>
      </w:r>
      <w:r w:rsidR="00D779D6" w:rsidRPr="00B036F6">
        <w:rPr>
          <w:rFonts w:ascii="Times New Roman" w:hAnsi="Times New Roman" w:cs="Times New Roman"/>
          <w:color w:val="000000" w:themeColor="text1"/>
          <w:sz w:val="24"/>
          <w:szCs w:val="24"/>
        </w:rPr>
        <w:t xml:space="preserve"> </w:t>
      </w:r>
      <w:r w:rsidR="00344798" w:rsidRPr="00B036F6">
        <w:rPr>
          <w:rFonts w:ascii="Times New Roman" w:hAnsi="Times New Roman" w:cs="Times New Roman"/>
          <w:color w:val="000000" w:themeColor="text1"/>
          <w:sz w:val="24"/>
          <w:szCs w:val="24"/>
        </w:rPr>
        <w:t xml:space="preserve">needed </w:t>
      </w:r>
      <w:r>
        <w:rPr>
          <w:rFonts w:ascii="Times New Roman" w:hAnsi="Times New Roman" w:cs="Times New Roman"/>
          <w:color w:val="000000" w:themeColor="text1"/>
          <w:sz w:val="24"/>
          <w:szCs w:val="24"/>
        </w:rPr>
        <w:t xml:space="preserve">in order to assess </w:t>
      </w:r>
      <w:r w:rsidR="00344798" w:rsidRPr="00B036F6">
        <w:rPr>
          <w:rFonts w:ascii="Times New Roman" w:hAnsi="Times New Roman" w:cs="Times New Roman"/>
          <w:color w:val="000000" w:themeColor="text1"/>
          <w:sz w:val="24"/>
          <w:szCs w:val="24"/>
        </w:rPr>
        <w:t>what waste products i</w:t>
      </w:r>
      <w:r>
        <w:rPr>
          <w:rFonts w:ascii="Times New Roman" w:hAnsi="Times New Roman" w:cs="Times New Roman"/>
          <w:color w:val="000000" w:themeColor="text1"/>
          <w:sz w:val="24"/>
          <w:szCs w:val="24"/>
        </w:rPr>
        <w:t>n the UK were</w:t>
      </w:r>
      <w:r w:rsidR="00344798" w:rsidRPr="00B036F6">
        <w:rPr>
          <w:rFonts w:ascii="Times New Roman" w:hAnsi="Times New Roman" w:cs="Times New Roman"/>
          <w:color w:val="000000" w:themeColor="text1"/>
          <w:sz w:val="24"/>
          <w:szCs w:val="24"/>
        </w:rPr>
        <w:t xml:space="preserve"> considered.</w:t>
      </w:r>
    </w:p>
    <w:p w14:paraId="1BEAB942" w14:textId="3DA992FD" w:rsidR="00690C14" w:rsidRPr="00B036F6" w:rsidRDefault="000B158B" w:rsidP="00384571">
      <w:pPr>
        <w:spacing w:line="360" w:lineRule="auto"/>
        <w:ind w:firstLine="720"/>
        <w:jc w:val="both"/>
        <w:rPr>
          <w:rFonts w:ascii="Times New Roman" w:hAnsi="Times New Roman" w:cs="Times New Roman"/>
          <w:color w:val="000000" w:themeColor="text1"/>
          <w:sz w:val="24"/>
          <w:szCs w:val="24"/>
        </w:rPr>
      </w:pPr>
      <w:bookmarkStart w:id="43" w:name="_Toc518370631"/>
      <w:r w:rsidRPr="0043076D">
        <w:rPr>
          <w:rFonts w:ascii="Times New Roman" w:hAnsi="Times New Roman" w:cs="Times New Roman"/>
          <w:color w:val="000000" w:themeColor="text1"/>
          <w:sz w:val="24"/>
          <w:szCs w:val="24"/>
        </w:rPr>
        <w:t xml:space="preserve">Table </w:t>
      </w:r>
      <w:r w:rsidR="00711874">
        <w:rPr>
          <w:rFonts w:ascii="Times New Roman" w:hAnsi="Times New Roman" w:cs="Times New Roman"/>
          <w:color w:val="000000" w:themeColor="text1"/>
          <w:sz w:val="24"/>
          <w:szCs w:val="24"/>
        </w:rPr>
        <w:fldChar w:fldCharType="begin"/>
      </w:r>
      <w:r w:rsidR="00711874">
        <w:rPr>
          <w:rFonts w:ascii="Times New Roman" w:hAnsi="Times New Roman" w:cs="Times New Roman"/>
          <w:color w:val="000000" w:themeColor="text1"/>
          <w:sz w:val="24"/>
          <w:szCs w:val="24"/>
        </w:rPr>
        <w:instrText xml:space="preserve"> SEQ Table \* ARABIC </w:instrText>
      </w:r>
      <w:r w:rsidR="00711874">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3</w:t>
      </w:r>
      <w:r w:rsidR="00711874">
        <w:rPr>
          <w:rFonts w:ascii="Times New Roman" w:hAnsi="Times New Roman" w:cs="Times New Roman"/>
          <w:color w:val="000000" w:themeColor="text1"/>
          <w:sz w:val="24"/>
          <w:szCs w:val="24"/>
        </w:rPr>
        <w:fldChar w:fldCharType="end"/>
      </w:r>
      <w:r w:rsidRPr="0043076D">
        <w:rPr>
          <w:rFonts w:ascii="Times New Roman" w:hAnsi="Times New Roman" w:cs="Times New Roman"/>
          <w:color w:val="000000" w:themeColor="text1"/>
          <w:sz w:val="24"/>
          <w:szCs w:val="24"/>
        </w:rPr>
        <w:t xml:space="preserve"> UK steel production quantity </w:t>
      </w:r>
      <w:sdt>
        <w:sdtPr>
          <w:rPr>
            <w:rFonts w:ascii="Times New Roman" w:hAnsi="Times New Roman" w:cs="Times New Roman"/>
            <w:b/>
            <w:color w:val="000000" w:themeColor="text1"/>
            <w:sz w:val="24"/>
            <w:szCs w:val="24"/>
          </w:rPr>
          <w:id w:val="-207961512"/>
          <w:citation/>
        </w:sdtPr>
        <w:sdtEndPr/>
        <w:sdtContent>
          <w:r w:rsidRPr="006C6701">
            <w:rPr>
              <w:rFonts w:ascii="Times New Roman" w:hAnsi="Times New Roman" w:cs="Times New Roman"/>
              <w:b/>
              <w:color w:val="000000" w:themeColor="text1"/>
              <w:sz w:val="24"/>
              <w:szCs w:val="24"/>
            </w:rPr>
            <w:fldChar w:fldCharType="begin"/>
          </w:r>
          <w:r w:rsidRPr="008D3758">
            <w:rPr>
              <w:rFonts w:ascii="Times New Roman" w:hAnsi="Times New Roman" w:cs="Times New Roman"/>
              <w:b/>
              <w:color w:val="000000" w:themeColor="text1"/>
              <w:sz w:val="24"/>
              <w:szCs w:val="24"/>
            </w:rPr>
            <w:instrText xml:space="preserve">CITATION Wor13 \l 2057 </w:instrText>
          </w:r>
          <w:r w:rsidRPr="006C6701">
            <w:rPr>
              <w:rFonts w:ascii="Times New Roman" w:hAnsi="Times New Roman" w:cs="Times New Roman"/>
              <w:b/>
              <w:color w:val="000000" w:themeColor="text1"/>
              <w:sz w:val="24"/>
              <w:szCs w:val="24"/>
            </w:rPr>
            <w:fldChar w:fldCharType="separate"/>
          </w:r>
          <w:r w:rsidR="002E4BDA" w:rsidRPr="008D3758">
            <w:rPr>
              <w:rFonts w:ascii="Times New Roman" w:hAnsi="Times New Roman" w:cs="Times New Roman"/>
              <w:b/>
              <w:noProof/>
              <w:color w:val="000000" w:themeColor="text1"/>
              <w:sz w:val="24"/>
              <w:szCs w:val="24"/>
            </w:rPr>
            <w:t>(Worldsteel Association, 2013)</w:t>
          </w:r>
          <w:r w:rsidRPr="006C6701">
            <w:rPr>
              <w:rFonts w:ascii="Times New Roman" w:hAnsi="Times New Roman" w:cs="Times New Roman"/>
              <w:b/>
              <w:color w:val="000000" w:themeColor="text1"/>
              <w:sz w:val="24"/>
              <w:szCs w:val="24"/>
            </w:rPr>
            <w:fldChar w:fldCharType="end"/>
          </w:r>
        </w:sdtContent>
      </w:sdt>
      <w:bookmarkEnd w:id="43"/>
    </w:p>
    <w:tbl>
      <w:tblPr>
        <w:tblW w:w="6237" w:type="dxa"/>
        <w:jc w:val="center"/>
        <w:tblLook w:val="04A0" w:firstRow="1" w:lastRow="0" w:firstColumn="1" w:lastColumn="0" w:noHBand="0" w:noVBand="1"/>
      </w:tblPr>
      <w:tblGrid>
        <w:gridCol w:w="2920"/>
        <w:gridCol w:w="3317"/>
      </w:tblGrid>
      <w:tr w:rsidR="00896565" w:rsidRPr="00B036F6" w14:paraId="3BF0CFA9" w14:textId="77777777" w:rsidTr="00896565">
        <w:trPr>
          <w:trHeight w:val="1215"/>
          <w:jc w:val="center"/>
        </w:trPr>
        <w:tc>
          <w:tcPr>
            <w:tcW w:w="2920" w:type="dxa"/>
            <w:vMerge w:val="restart"/>
            <w:tcBorders>
              <w:top w:val="single" w:sz="8" w:space="0" w:color="auto"/>
              <w:left w:val="single" w:sz="8" w:space="0" w:color="auto"/>
              <w:bottom w:val="single" w:sz="8" w:space="0" w:color="000000"/>
              <w:right w:val="single" w:sz="8" w:space="0" w:color="auto"/>
            </w:tcBorders>
            <w:shd w:val="clear" w:color="auto" w:fill="auto"/>
            <w:hideMark/>
          </w:tcPr>
          <w:p w14:paraId="791D1CF1"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Information</w:t>
            </w:r>
          </w:p>
        </w:tc>
        <w:tc>
          <w:tcPr>
            <w:tcW w:w="3317" w:type="dxa"/>
            <w:tcBorders>
              <w:top w:val="single" w:sz="8" w:space="0" w:color="auto"/>
              <w:left w:val="nil"/>
              <w:bottom w:val="single" w:sz="8" w:space="0" w:color="auto"/>
              <w:right w:val="single" w:sz="8" w:space="0" w:color="auto"/>
            </w:tcBorders>
            <w:shd w:val="clear" w:color="auto" w:fill="auto"/>
            <w:hideMark/>
          </w:tcPr>
          <w:p w14:paraId="6CEC2FC0"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Quantity (thousand metric tonne)</w:t>
            </w:r>
          </w:p>
        </w:tc>
      </w:tr>
      <w:tr w:rsidR="00896565" w:rsidRPr="00B036F6" w14:paraId="41CBA91D" w14:textId="77777777" w:rsidTr="00896565">
        <w:trPr>
          <w:trHeight w:val="315"/>
          <w:jc w:val="center"/>
        </w:trPr>
        <w:tc>
          <w:tcPr>
            <w:tcW w:w="2920" w:type="dxa"/>
            <w:vMerge/>
            <w:tcBorders>
              <w:top w:val="single" w:sz="8" w:space="0" w:color="auto"/>
              <w:left w:val="single" w:sz="8" w:space="0" w:color="auto"/>
              <w:bottom w:val="single" w:sz="8" w:space="0" w:color="000000"/>
              <w:right w:val="single" w:sz="8" w:space="0" w:color="auto"/>
            </w:tcBorders>
            <w:vAlign w:val="center"/>
            <w:hideMark/>
          </w:tcPr>
          <w:p w14:paraId="205B6A6D"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p>
        </w:tc>
        <w:tc>
          <w:tcPr>
            <w:tcW w:w="3317" w:type="dxa"/>
            <w:tcBorders>
              <w:top w:val="nil"/>
              <w:left w:val="nil"/>
              <w:bottom w:val="single" w:sz="8" w:space="0" w:color="auto"/>
              <w:right w:val="single" w:sz="8" w:space="0" w:color="auto"/>
            </w:tcBorders>
            <w:shd w:val="clear" w:color="auto" w:fill="auto"/>
            <w:hideMark/>
          </w:tcPr>
          <w:p w14:paraId="6E0E9DE1"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2013</w:t>
            </w:r>
          </w:p>
        </w:tc>
      </w:tr>
      <w:tr w:rsidR="00896565" w:rsidRPr="00B036F6" w14:paraId="760211B7" w14:textId="77777777" w:rsidTr="00896565">
        <w:trPr>
          <w:trHeight w:val="3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3D23986C"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Total Crude steel production</w:t>
            </w:r>
          </w:p>
        </w:tc>
        <w:tc>
          <w:tcPr>
            <w:tcW w:w="3317" w:type="dxa"/>
            <w:tcBorders>
              <w:top w:val="nil"/>
              <w:left w:val="nil"/>
              <w:bottom w:val="single" w:sz="8" w:space="0" w:color="auto"/>
              <w:right w:val="single" w:sz="8" w:space="0" w:color="auto"/>
            </w:tcBorders>
            <w:shd w:val="clear" w:color="auto" w:fill="auto"/>
            <w:hideMark/>
          </w:tcPr>
          <w:p w14:paraId="199B4DBD"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11858</w:t>
            </w:r>
          </w:p>
        </w:tc>
      </w:tr>
      <w:tr w:rsidR="00896565" w:rsidRPr="00B036F6" w14:paraId="5357014F" w14:textId="77777777" w:rsidTr="00896565">
        <w:trPr>
          <w:trHeight w:val="3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486E9350"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Crude steel produced via BOF</w:t>
            </w:r>
          </w:p>
        </w:tc>
        <w:tc>
          <w:tcPr>
            <w:tcW w:w="3317" w:type="dxa"/>
            <w:tcBorders>
              <w:top w:val="nil"/>
              <w:left w:val="nil"/>
              <w:bottom w:val="single" w:sz="8" w:space="0" w:color="auto"/>
              <w:right w:val="single" w:sz="8" w:space="0" w:color="auto"/>
            </w:tcBorders>
            <w:shd w:val="clear" w:color="auto" w:fill="auto"/>
            <w:hideMark/>
          </w:tcPr>
          <w:p w14:paraId="55164B63"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9915</w:t>
            </w:r>
          </w:p>
        </w:tc>
      </w:tr>
      <w:tr w:rsidR="00896565" w:rsidRPr="00B036F6" w14:paraId="0BDC37B6" w14:textId="77777777" w:rsidTr="00896565">
        <w:trPr>
          <w:trHeight w:val="3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4BDA2690"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Crude steel produced via EAF</w:t>
            </w:r>
          </w:p>
        </w:tc>
        <w:tc>
          <w:tcPr>
            <w:tcW w:w="3317" w:type="dxa"/>
            <w:tcBorders>
              <w:top w:val="nil"/>
              <w:left w:val="nil"/>
              <w:bottom w:val="single" w:sz="8" w:space="0" w:color="auto"/>
              <w:right w:val="single" w:sz="8" w:space="0" w:color="auto"/>
            </w:tcBorders>
            <w:shd w:val="clear" w:color="auto" w:fill="auto"/>
            <w:hideMark/>
          </w:tcPr>
          <w:p w14:paraId="0B064D9D"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1942</w:t>
            </w:r>
          </w:p>
        </w:tc>
      </w:tr>
      <w:tr w:rsidR="00896565" w:rsidRPr="00B036F6" w14:paraId="6B632083" w14:textId="77777777" w:rsidTr="00896565">
        <w:trPr>
          <w:trHeight w:val="3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1A51F306"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Crude steel produced via OHF</w:t>
            </w:r>
          </w:p>
        </w:tc>
        <w:tc>
          <w:tcPr>
            <w:tcW w:w="3317" w:type="dxa"/>
            <w:tcBorders>
              <w:top w:val="nil"/>
              <w:left w:val="nil"/>
              <w:bottom w:val="single" w:sz="8" w:space="0" w:color="auto"/>
              <w:right w:val="single" w:sz="8" w:space="0" w:color="auto"/>
            </w:tcBorders>
            <w:shd w:val="clear" w:color="auto" w:fill="auto"/>
            <w:hideMark/>
          </w:tcPr>
          <w:p w14:paraId="54E4DF9B"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0</w:t>
            </w:r>
          </w:p>
        </w:tc>
      </w:tr>
      <w:tr w:rsidR="00896565" w:rsidRPr="00B036F6" w14:paraId="51CA688F" w14:textId="77777777" w:rsidTr="00896565">
        <w:trPr>
          <w:trHeight w:val="3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54E32E4F"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Pig Iron Production</w:t>
            </w:r>
          </w:p>
        </w:tc>
        <w:tc>
          <w:tcPr>
            <w:tcW w:w="3317" w:type="dxa"/>
            <w:tcBorders>
              <w:top w:val="nil"/>
              <w:left w:val="nil"/>
              <w:bottom w:val="single" w:sz="8" w:space="0" w:color="auto"/>
              <w:right w:val="single" w:sz="8" w:space="0" w:color="auto"/>
            </w:tcBorders>
            <w:shd w:val="clear" w:color="auto" w:fill="auto"/>
            <w:hideMark/>
          </w:tcPr>
          <w:p w14:paraId="2A747C1F"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9682</w:t>
            </w:r>
          </w:p>
        </w:tc>
      </w:tr>
      <w:tr w:rsidR="00896565" w:rsidRPr="00B036F6" w14:paraId="19CFD5A3" w14:textId="77777777" w:rsidTr="00896565">
        <w:trPr>
          <w:trHeight w:val="6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5D1A11BC"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Direct reduced Iron (DRI) Production</w:t>
            </w:r>
          </w:p>
        </w:tc>
        <w:tc>
          <w:tcPr>
            <w:tcW w:w="3317" w:type="dxa"/>
            <w:tcBorders>
              <w:top w:val="nil"/>
              <w:left w:val="nil"/>
              <w:bottom w:val="single" w:sz="8" w:space="0" w:color="auto"/>
              <w:right w:val="single" w:sz="8" w:space="0" w:color="auto"/>
            </w:tcBorders>
            <w:shd w:val="clear" w:color="auto" w:fill="auto"/>
            <w:hideMark/>
          </w:tcPr>
          <w:p w14:paraId="4C2746B1"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0</w:t>
            </w:r>
          </w:p>
        </w:tc>
      </w:tr>
      <w:tr w:rsidR="00896565" w:rsidRPr="00B036F6" w14:paraId="11C3B695" w14:textId="77777777" w:rsidTr="00896565">
        <w:trPr>
          <w:trHeight w:val="6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55437FD1"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Imports of Direct Reduced Iron (DRI)</w:t>
            </w:r>
          </w:p>
        </w:tc>
        <w:tc>
          <w:tcPr>
            <w:tcW w:w="3317" w:type="dxa"/>
            <w:tcBorders>
              <w:top w:val="nil"/>
              <w:left w:val="nil"/>
              <w:bottom w:val="single" w:sz="8" w:space="0" w:color="auto"/>
              <w:right w:val="single" w:sz="8" w:space="0" w:color="auto"/>
            </w:tcBorders>
            <w:shd w:val="clear" w:color="auto" w:fill="auto"/>
            <w:hideMark/>
          </w:tcPr>
          <w:p w14:paraId="198B5835"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24</w:t>
            </w:r>
          </w:p>
        </w:tc>
      </w:tr>
      <w:tr w:rsidR="00896565" w:rsidRPr="00B036F6" w14:paraId="656A7934" w14:textId="77777777" w:rsidTr="00896565">
        <w:trPr>
          <w:trHeight w:val="6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1C4036FE"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Exports of Direct Reduced Iron (DRI)</w:t>
            </w:r>
          </w:p>
        </w:tc>
        <w:tc>
          <w:tcPr>
            <w:tcW w:w="3317" w:type="dxa"/>
            <w:tcBorders>
              <w:top w:val="nil"/>
              <w:left w:val="nil"/>
              <w:bottom w:val="single" w:sz="8" w:space="0" w:color="auto"/>
              <w:right w:val="single" w:sz="8" w:space="0" w:color="auto"/>
            </w:tcBorders>
            <w:shd w:val="clear" w:color="auto" w:fill="auto"/>
            <w:hideMark/>
          </w:tcPr>
          <w:p w14:paraId="668A5EFA"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0</w:t>
            </w:r>
          </w:p>
        </w:tc>
      </w:tr>
      <w:tr w:rsidR="00896565" w:rsidRPr="00B036F6" w14:paraId="27633BCC" w14:textId="77777777" w:rsidTr="00896565">
        <w:trPr>
          <w:trHeight w:val="3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40B8BEAB"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Export of Pig Iron</w:t>
            </w:r>
          </w:p>
        </w:tc>
        <w:tc>
          <w:tcPr>
            <w:tcW w:w="3317" w:type="dxa"/>
            <w:tcBorders>
              <w:top w:val="nil"/>
              <w:left w:val="nil"/>
              <w:bottom w:val="single" w:sz="8" w:space="0" w:color="auto"/>
              <w:right w:val="single" w:sz="8" w:space="0" w:color="auto"/>
            </w:tcBorders>
            <w:shd w:val="clear" w:color="auto" w:fill="auto"/>
            <w:hideMark/>
          </w:tcPr>
          <w:p w14:paraId="0A778CDA"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2</w:t>
            </w:r>
          </w:p>
        </w:tc>
      </w:tr>
      <w:tr w:rsidR="00896565" w:rsidRPr="00B036F6" w14:paraId="3E307400" w14:textId="77777777" w:rsidTr="00896565">
        <w:trPr>
          <w:trHeight w:val="3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24F9C838"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Import of Pig Iron</w:t>
            </w:r>
          </w:p>
        </w:tc>
        <w:tc>
          <w:tcPr>
            <w:tcW w:w="3317" w:type="dxa"/>
            <w:tcBorders>
              <w:top w:val="nil"/>
              <w:left w:val="nil"/>
              <w:bottom w:val="single" w:sz="8" w:space="0" w:color="auto"/>
              <w:right w:val="single" w:sz="8" w:space="0" w:color="auto"/>
            </w:tcBorders>
            <w:shd w:val="clear" w:color="auto" w:fill="auto"/>
            <w:hideMark/>
          </w:tcPr>
          <w:p w14:paraId="1D82CE48"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38</w:t>
            </w:r>
          </w:p>
        </w:tc>
      </w:tr>
      <w:tr w:rsidR="00896565" w:rsidRPr="00B036F6" w14:paraId="65C2C55B" w14:textId="77777777" w:rsidTr="00896565">
        <w:trPr>
          <w:trHeight w:val="3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63DF07A7"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Production of Iron Ore</w:t>
            </w:r>
          </w:p>
        </w:tc>
        <w:tc>
          <w:tcPr>
            <w:tcW w:w="3317" w:type="dxa"/>
            <w:tcBorders>
              <w:top w:val="nil"/>
              <w:left w:val="nil"/>
              <w:bottom w:val="single" w:sz="8" w:space="0" w:color="auto"/>
              <w:right w:val="single" w:sz="8" w:space="0" w:color="auto"/>
            </w:tcBorders>
            <w:shd w:val="clear" w:color="auto" w:fill="auto"/>
            <w:hideMark/>
          </w:tcPr>
          <w:p w14:paraId="7E3581D5"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0</w:t>
            </w:r>
          </w:p>
        </w:tc>
      </w:tr>
      <w:tr w:rsidR="00896565" w:rsidRPr="00B036F6" w14:paraId="40AD15F1" w14:textId="77777777" w:rsidTr="00896565">
        <w:trPr>
          <w:trHeight w:val="3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7C1A335C"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Import of Iron Ore</w:t>
            </w:r>
          </w:p>
        </w:tc>
        <w:tc>
          <w:tcPr>
            <w:tcW w:w="3317" w:type="dxa"/>
            <w:tcBorders>
              <w:top w:val="nil"/>
              <w:left w:val="nil"/>
              <w:bottom w:val="single" w:sz="8" w:space="0" w:color="auto"/>
              <w:right w:val="single" w:sz="8" w:space="0" w:color="auto"/>
            </w:tcBorders>
            <w:shd w:val="clear" w:color="auto" w:fill="auto"/>
            <w:hideMark/>
          </w:tcPr>
          <w:p w14:paraId="14314191"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14137</w:t>
            </w:r>
          </w:p>
        </w:tc>
      </w:tr>
      <w:tr w:rsidR="00896565" w:rsidRPr="00B036F6" w14:paraId="2A570890" w14:textId="77777777" w:rsidTr="00896565">
        <w:trPr>
          <w:trHeight w:val="3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4B2F9637"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Export of Scrap</w:t>
            </w:r>
          </w:p>
        </w:tc>
        <w:tc>
          <w:tcPr>
            <w:tcW w:w="3317" w:type="dxa"/>
            <w:tcBorders>
              <w:top w:val="nil"/>
              <w:left w:val="nil"/>
              <w:bottom w:val="single" w:sz="8" w:space="0" w:color="auto"/>
              <w:right w:val="single" w:sz="8" w:space="0" w:color="auto"/>
            </w:tcBorders>
            <w:shd w:val="clear" w:color="auto" w:fill="auto"/>
            <w:hideMark/>
          </w:tcPr>
          <w:p w14:paraId="7BA2A9BF"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6948</w:t>
            </w:r>
          </w:p>
        </w:tc>
      </w:tr>
      <w:tr w:rsidR="00896565" w:rsidRPr="00B036F6" w14:paraId="30B7E54C" w14:textId="77777777" w:rsidTr="00896565">
        <w:trPr>
          <w:trHeight w:val="315"/>
          <w:jc w:val="center"/>
        </w:trPr>
        <w:tc>
          <w:tcPr>
            <w:tcW w:w="2920" w:type="dxa"/>
            <w:tcBorders>
              <w:top w:val="nil"/>
              <w:left w:val="single" w:sz="8" w:space="0" w:color="auto"/>
              <w:bottom w:val="single" w:sz="8" w:space="0" w:color="auto"/>
              <w:right w:val="single" w:sz="8" w:space="0" w:color="auto"/>
            </w:tcBorders>
            <w:shd w:val="clear" w:color="auto" w:fill="auto"/>
            <w:hideMark/>
          </w:tcPr>
          <w:p w14:paraId="67F03FAC"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Import of Scrap</w:t>
            </w:r>
          </w:p>
        </w:tc>
        <w:tc>
          <w:tcPr>
            <w:tcW w:w="3317" w:type="dxa"/>
            <w:tcBorders>
              <w:top w:val="nil"/>
              <w:left w:val="nil"/>
              <w:bottom w:val="single" w:sz="8" w:space="0" w:color="auto"/>
              <w:right w:val="single" w:sz="8" w:space="0" w:color="auto"/>
            </w:tcBorders>
            <w:shd w:val="clear" w:color="auto" w:fill="auto"/>
            <w:hideMark/>
          </w:tcPr>
          <w:p w14:paraId="06C78EA4" w14:textId="77777777" w:rsidR="00896565" w:rsidRPr="00B036F6" w:rsidRDefault="00896565" w:rsidP="00896565">
            <w:pPr>
              <w:spacing w:after="0" w:line="240" w:lineRule="auto"/>
              <w:jc w:val="right"/>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303</w:t>
            </w:r>
          </w:p>
        </w:tc>
      </w:tr>
    </w:tbl>
    <w:p w14:paraId="0F146A03" w14:textId="77777777" w:rsidR="000B158B" w:rsidRDefault="000B158B" w:rsidP="00FB1657">
      <w:pPr>
        <w:spacing w:line="360" w:lineRule="auto"/>
        <w:ind w:firstLine="720"/>
        <w:jc w:val="both"/>
        <w:rPr>
          <w:rFonts w:ascii="Times New Roman" w:hAnsi="Times New Roman" w:cs="Times New Roman"/>
          <w:color w:val="000000" w:themeColor="text1"/>
          <w:sz w:val="24"/>
          <w:szCs w:val="24"/>
        </w:rPr>
      </w:pPr>
    </w:p>
    <w:p w14:paraId="6974738A" w14:textId="11E8E2FA"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amount of crude steel produced in the UK through the integrated route was 9915 thousand tonnes with the mini</w:t>
      </w:r>
      <w:r w:rsidR="004D2094">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mill route producing an additional 1942 thousand tonnes. In total the UK produced a combined total of 11858 thousand tonnes of crude steel during 2013.</w:t>
      </w:r>
    </w:p>
    <w:p w14:paraId="33815F3B" w14:textId="562A5182" w:rsidR="00344798" w:rsidRPr="00B036F6" w:rsidRDefault="003B2B93" w:rsidP="00D83F6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are two </w:t>
      </w:r>
      <w:r w:rsidR="00344798" w:rsidRPr="00B036F6">
        <w:rPr>
          <w:rFonts w:ascii="Times New Roman" w:hAnsi="Times New Roman" w:cs="Times New Roman"/>
          <w:color w:val="000000" w:themeColor="text1"/>
          <w:sz w:val="24"/>
          <w:szCs w:val="24"/>
        </w:rPr>
        <w:t>main raw material</w:t>
      </w:r>
      <w:r>
        <w:rPr>
          <w:rFonts w:ascii="Times New Roman" w:hAnsi="Times New Roman" w:cs="Times New Roman"/>
          <w:color w:val="000000" w:themeColor="text1"/>
          <w:sz w:val="24"/>
          <w:szCs w:val="24"/>
        </w:rPr>
        <w:t>s</w:t>
      </w:r>
      <w:r w:rsidR="00344798" w:rsidRPr="00B036F6">
        <w:rPr>
          <w:rFonts w:ascii="Times New Roman" w:hAnsi="Times New Roman" w:cs="Times New Roman"/>
          <w:color w:val="000000" w:themeColor="text1"/>
          <w:sz w:val="24"/>
          <w:szCs w:val="24"/>
        </w:rPr>
        <w:t xml:space="preserve"> re</w:t>
      </w:r>
      <w:r>
        <w:rPr>
          <w:rFonts w:ascii="Times New Roman" w:hAnsi="Times New Roman" w:cs="Times New Roman"/>
          <w:color w:val="000000" w:themeColor="text1"/>
          <w:sz w:val="24"/>
          <w:szCs w:val="24"/>
        </w:rPr>
        <w:t>quired to produce crude steel;</w:t>
      </w:r>
      <w:r w:rsidR="00344798" w:rsidRPr="00B036F6">
        <w:rPr>
          <w:rFonts w:ascii="Times New Roman" w:hAnsi="Times New Roman" w:cs="Times New Roman"/>
          <w:color w:val="000000" w:themeColor="text1"/>
          <w:sz w:val="24"/>
          <w:szCs w:val="24"/>
        </w:rPr>
        <w:t xml:space="preserve"> iron ore</w:t>
      </w:r>
      <w:r>
        <w:rPr>
          <w:rFonts w:ascii="Times New Roman" w:hAnsi="Times New Roman" w:cs="Times New Roman"/>
          <w:color w:val="000000" w:themeColor="text1"/>
          <w:sz w:val="24"/>
          <w:szCs w:val="24"/>
        </w:rPr>
        <w:t xml:space="preserve"> &amp; coke. Iron ore</w:t>
      </w:r>
      <w:r w:rsidR="00344798" w:rsidRPr="00B036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an be used on its </w:t>
      </w:r>
      <w:r w:rsidR="004D2094">
        <w:rPr>
          <w:rFonts w:ascii="Times New Roman" w:hAnsi="Times New Roman" w:cs="Times New Roman"/>
          <w:color w:val="000000" w:themeColor="text1"/>
          <w:sz w:val="24"/>
          <w:szCs w:val="24"/>
        </w:rPr>
        <w:t xml:space="preserve">own </w:t>
      </w:r>
      <w:r w:rsidR="004D2094" w:rsidRPr="00B036F6">
        <w:rPr>
          <w:rFonts w:ascii="Times New Roman" w:hAnsi="Times New Roman" w:cs="Times New Roman"/>
          <w:color w:val="000000" w:themeColor="text1"/>
          <w:sz w:val="24"/>
          <w:szCs w:val="24"/>
        </w:rPr>
        <w:t>or</w:t>
      </w:r>
      <w:r w:rsidR="00344798" w:rsidRPr="00B036F6">
        <w:rPr>
          <w:rFonts w:ascii="Times New Roman" w:hAnsi="Times New Roman" w:cs="Times New Roman"/>
          <w:color w:val="000000" w:themeColor="text1"/>
          <w:sz w:val="24"/>
          <w:szCs w:val="24"/>
        </w:rPr>
        <w:t xml:space="preserve"> in the form of </w:t>
      </w:r>
      <w:r w:rsidR="00A71798">
        <w:rPr>
          <w:rFonts w:ascii="Times New Roman" w:hAnsi="Times New Roman" w:cs="Times New Roman"/>
          <w:color w:val="000000" w:themeColor="text1"/>
          <w:sz w:val="24"/>
          <w:szCs w:val="24"/>
        </w:rPr>
        <w:t>i</w:t>
      </w:r>
      <w:r w:rsidR="00344798" w:rsidRPr="00B036F6">
        <w:rPr>
          <w:rFonts w:ascii="Times New Roman" w:hAnsi="Times New Roman" w:cs="Times New Roman"/>
          <w:color w:val="000000" w:themeColor="text1"/>
          <w:sz w:val="24"/>
          <w:szCs w:val="24"/>
        </w:rPr>
        <w:t>ron ore sinter or pellets. The second most used raw material is coke/coal which is found to be used in various aspect of steelmaking production.</w:t>
      </w:r>
    </w:p>
    <w:p w14:paraId="5A6E0DB2" w14:textId="77777777" w:rsidR="00384571" w:rsidRDefault="00384571" w:rsidP="005577C7">
      <w:pPr>
        <w:spacing w:line="360" w:lineRule="auto"/>
        <w:jc w:val="both"/>
        <w:rPr>
          <w:rFonts w:ascii="Times New Roman" w:hAnsi="Times New Roman" w:cs="Times New Roman"/>
          <w:color w:val="000000" w:themeColor="text1"/>
          <w:sz w:val="24"/>
          <w:szCs w:val="24"/>
        </w:rPr>
      </w:pPr>
    </w:p>
    <w:p w14:paraId="002025A8" w14:textId="09E0D9D5" w:rsidR="00344798" w:rsidRPr="00B036F6" w:rsidRDefault="005577C7" w:rsidP="00D83F6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00344798" w:rsidRPr="00B036F6">
        <w:rPr>
          <w:rFonts w:ascii="Times New Roman" w:hAnsi="Times New Roman" w:cs="Times New Roman"/>
          <w:color w:val="000000" w:themeColor="text1"/>
          <w:sz w:val="24"/>
          <w:szCs w:val="24"/>
        </w:rPr>
        <w:t>tatistical data from world steel association</w:t>
      </w:r>
      <w:r>
        <w:rPr>
          <w:rFonts w:ascii="Times New Roman" w:hAnsi="Times New Roman" w:cs="Times New Roman"/>
          <w:color w:val="000000" w:themeColor="text1"/>
          <w:sz w:val="24"/>
          <w:szCs w:val="24"/>
        </w:rPr>
        <w:t xml:space="preserve">, </w:t>
      </w:r>
      <w:r w:rsidR="00EC4A6D" w:rsidRPr="00B036F6">
        <w:rPr>
          <w:rFonts w:ascii="Times New Roman" w:hAnsi="Times New Roman" w:cs="Times New Roman"/>
          <w:color w:val="000000" w:themeColor="text1"/>
          <w:sz w:val="24"/>
          <w:szCs w:val="24"/>
        </w:rPr>
        <w:t>international</w:t>
      </w:r>
      <w:r w:rsidR="00344798" w:rsidRPr="00B036F6">
        <w:rPr>
          <w:rFonts w:ascii="Times New Roman" w:hAnsi="Times New Roman" w:cs="Times New Roman"/>
          <w:color w:val="000000" w:themeColor="text1"/>
          <w:sz w:val="24"/>
          <w:szCs w:val="24"/>
        </w:rPr>
        <w:t xml:space="preserve"> steel statistics bureau (ISSB)</w:t>
      </w:r>
      <w:r>
        <w:rPr>
          <w:rFonts w:ascii="Times New Roman" w:hAnsi="Times New Roman" w:cs="Times New Roman"/>
          <w:color w:val="000000" w:themeColor="text1"/>
          <w:sz w:val="24"/>
          <w:szCs w:val="24"/>
        </w:rPr>
        <w:t xml:space="preserve"> and Tata Steel was obtained to identify the input and output</w:t>
      </w:r>
      <w:r w:rsidR="000F5141" w:rsidRPr="00B036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 materials used to produce crude</w:t>
      </w:r>
      <w:r w:rsidR="00052F58">
        <w:rPr>
          <w:rFonts w:ascii="Times New Roman" w:hAnsi="Times New Roman" w:cs="Times New Roman"/>
          <w:color w:val="000000" w:themeColor="text1"/>
          <w:sz w:val="24"/>
          <w:szCs w:val="24"/>
        </w:rPr>
        <w:t xml:space="preserve"> steel</w:t>
      </w:r>
      <w:r w:rsidR="000F5141" w:rsidRPr="00B036F6">
        <w:rPr>
          <w:rFonts w:ascii="Times New Roman" w:hAnsi="Times New Roman" w:cs="Times New Roman"/>
          <w:color w:val="000000" w:themeColor="text1"/>
          <w:sz w:val="24"/>
          <w:szCs w:val="24"/>
        </w:rPr>
        <w:t>.</w:t>
      </w:r>
      <w:r w:rsidR="00344798" w:rsidRPr="00B036F6">
        <w:rPr>
          <w:rFonts w:ascii="Times New Roman" w:hAnsi="Times New Roman" w:cs="Times New Roman"/>
          <w:color w:val="000000" w:themeColor="text1"/>
          <w:sz w:val="24"/>
          <w:szCs w:val="24"/>
        </w:rPr>
        <w:t xml:space="preserve"> The outcome is that the UK steel industry consumed 13Mt of iron ore and 5.5Mt of coal. It is estimated that from the 5.5Mt of coal used, 1.5Mt of coal was used directly in the Blast furnace with the remainder being used in the coke oven to be converted into coke and then further used in the Blast furnace (~ 3.5Mt coke used in the blast furnace which was produced from the coke oven).</w:t>
      </w:r>
    </w:p>
    <w:p w14:paraId="0DB9D741" w14:textId="35FA747D"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In 2013, the UK produced 9.68mt of molten Iron (Pig iron). Molten Iron is the liquid that is produced</w:t>
      </w:r>
      <w:r w:rsidR="00E86690">
        <w:rPr>
          <w:rFonts w:ascii="Times New Roman" w:hAnsi="Times New Roman" w:cs="Times New Roman"/>
          <w:color w:val="000000" w:themeColor="text1"/>
          <w:sz w:val="24"/>
          <w:szCs w:val="24"/>
        </w:rPr>
        <w:t xml:space="preserve"> after the blast furnace stage. </w:t>
      </w:r>
      <w:r w:rsidR="00D779D6" w:rsidRPr="00B036F6">
        <w:rPr>
          <w:rFonts w:ascii="Times New Roman" w:hAnsi="Times New Roman" w:cs="Times New Roman"/>
          <w:color w:val="000000" w:themeColor="text1"/>
          <w:sz w:val="24"/>
          <w:szCs w:val="24"/>
        </w:rPr>
        <w:t xml:space="preserve">It is </w:t>
      </w:r>
      <w:r w:rsidRPr="00B036F6">
        <w:rPr>
          <w:rFonts w:ascii="Times New Roman" w:hAnsi="Times New Roman" w:cs="Times New Roman"/>
          <w:color w:val="000000" w:themeColor="text1"/>
          <w:sz w:val="24"/>
          <w:szCs w:val="24"/>
        </w:rPr>
        <w:t>estimated that the UK steel industry</w:t>
      </w:r>
      <w:r w:rsidR="00052F58">
        <w:rPr>
          <w:rFonts w:ascii="Times New Roman" w:hAnsi="Times New Roman" w:cs="Times New Roman"/>
          <w:color w:val="000000" w:themeColor="text1"/>
          <w:sz w:val="24"/>
          <w:szCs w:val="24"/>
        </w:rPr>
        <w:t xml:space="preserve"> in 2013</w:t>
      </w:r>
      <w:r w:rsidRPr="00B036F6">
        <w:rPr>
          <w:rFonts w:ascii="Times New Roman" w:hAnsi="Times New Roman" w:cs="Times New Roman"/>
          <w:color w:val="000000" w:themeColor="text1"/>
          <w:sz w:val="24"/>
          <w:szCs w:val="24"/>
        </w:rPr>
        <w:t xml:space="preserve"> </w:t>
      </w:r>
      <w:r w:rsidR="00EC4A6D" w:rsidRPr="00B036F6">
        <w:rPr>
          <w:rFonts w:ascii="Times New Roman" w:hAnsi="Times New Roman" w:cs="Times New Roman"/>
          <w:color w:val="000000" w:themeColor="text1"/>
          <w:sz w:val="24"/>
          <w:szCs w:val="24"/>
        </w:rPr>
        <w:t>used 320.671</w:t>
      </w:r>
      <w:r w:rsidRPr="00B036F6">
        <w:rPr>
          <w:rFonts w:ascii="Times New Roman" w:hAnsi="Times New Roman" w:cs="Times New Roman"/>
          <w:color w:val="000000" w:themeColor="text1"/>
          <w:sz w:val="24"/>
          <w:szCs w:val="24"/>
        </w:rPr>
        <w:t xml:space="preserve"> t – 659.151 t of coke breeze in the sinter plant based on the</w:t>
      </w:r>
      <w:r w:rsidR="00052F58">
        <w:rPr>
          <w:rFonts w:ascii="Times New Roman" w:hAnsi="Times New Roman" w:cs="Times New Roman"/>
          <w:color w:val="000000" w:themeColor="text1"/>
          <w:sz w:val="24"/>
          <w:szCs w:val="24"/>
        </w:rPr>
        <w:t xml:space="preserve"> range of coke used per tonne of sinter (data provided from Tata Steel which </w:t>
      </w:r>
      <w:r w:rsidR="00A71798">
        <w:rPr>
          <w:rFonts w:ascii="Times New Roman" w:hAnsi="Times New Roman" w:cs="Times New Roman"/>
          <w:color w:val="000000" w:themeColor="text1"/>
          <w:sz w:val="24"/>
          <w:szCs w:val="24"/>
        </w:rPr>
        <w:t>has a</w:t>
      </w:r>
      <w:r w:rsidR="00052F58">
        <w:rPr>
          <w:rFonts w:ascii="Times New Roman" w:hAnsi="Times New Roman" w:cs="Times New Roman"/>
          <w:color w:val="000000" w:themeColor="text1"/>
          <w:sz w:val="24"/>
          <w:szCs w:val="24"/>
        </w:rPr>
        <w:t xml:space="preserve"> minimum and maximum amount).</w:t>
      </w:r>
      <w:r w:rsidRPr="00B036F6">
        <w:rPr>
          <w:rFonts w:ascii="Times New Roman" w:hAnsi="Times New Roman" w:cs="Times New Roman"/>
          <w:color w:val="000000" w:themeColor="text1"/>
          <w:sz w:val="24"/>
          <w:szCs w:val="24"/>
        </w:rPr>
        <w:t xml:space="preserve"> </w:t>
      </w:r>
      <w:r w:rsidR="00EC4A6D" w:rsidRPr="00B036F6">
        <w:rPr>
          <w:rFonts w:ascii="Times New Roman" w:hAnsi="Times New Roman" w:cs="Times New Roman"/>
          <w:color w:val="000000" w:themeColor="text1"/>
          <w:sz w:val="24"/>
          <w:szCs w:val="24"/>
        </w:rPr>
        <w:t>At 5</w:t>
      </w:r>
      <w:r w:rsidRPr="00B036F6">
        <w:rPr>
          <w:rFonts w:ascii="Times New Roman" w:hAnsi="Times New Roman" w:cs="Times New Roman"/>
          <w:color w:val="000000" w:themeColor="text1"/>
          <w:sz w:val="24"/>
          <w:szCs w:val="24"/>
        </w:rPr>
        <w:t xml:space="preserve">%-15% substitution of coke breeze we are seeking a waste stream average of 27.6 – 82.8 t to either satisfy </w:t>
      </w:r>
      <w:r w:rsidR="00052F58">
        <w:rPr>
          <w:rFonts w:ascii="Times New Roman" w:hAnsi="Times New Roman" w:cs="Times New Roman"/>
          <w:color w:val="000000" w:themeColor="text1"/>
          <w:sz w:val="24"/>
          <w:szCs w:val="24"/>
        </w:rPr>
        <w:t>a substitution of 5 or 15%. These</w:t>
      </w:r>
      <w:r w:rsidRPr="00B036F6">
        <w:rPr>
          <w:rFonts w:ascii="Times New Roman" w:hAnsi="Times New Roman" w:cs="Times New Roman"/>
          <w:color w:val="000000" w:themeColor="text1"/>
          <w:sz w:val="24"/>
          <w:szCs w:val="24"/>
        </w:rPr>
        <w:t xml:space="preserve"> substitution </w:t>
      </w:r>
      <w:r w:rsidR="00EC4A6D" w:rsidRPr="00B036F6">
        <w:rPr>
          <w:rFonts w:ascii="Times New Roman" w:hAnsi="Times New Roman" w:cs="Times New Roman"/>
          <w:color w:val="000000" w:themeColor="text1"/>
          <w:sz w:val="24"/>
          <w:szCs w:val="24"/>
        </w:rPr>
        <w:t>rates open</w:t>
      </w:r>
      <w:r w:rsidRPr="00B036F6">
        <w:rPr>
          <w:rFonts w:ascii="Times New Roman" w:hAnsi="Times New Roman" w:cs="Times New Roman"/>
          <w:color w:val="000000" w:themeColor="text1"/>
          <w:sz w:val="24"/>
          <w:szCs w:val="24"/>
        </w:rPr>
        <w:t xml:space="preserve"> up the possibility to consider a SME which</w:t>
      </w:r>
      <w:r w:rsidR="00D779D6" w:rsidRPr="00B036F6">
        <w:rPr>
          <w:rFonts w:ascii="Times New Roman" w:hAnsi="Times New Roman" w:cs="Times New Roman"/>
          <w:color w:val="000000" w:themeColor="text1"/>
          <w:sz w:val="24"/>
          <w:szCs w:val="24"/>
        </w:rPr>
        <w:t xml:space="preserve"> would</w:t>
      </w:r>
      <w:r w:rsidRPr="00B036F6">
        <w:rPr>
          <w:rFonts w:ascii="Times New Roman" w:hAnsi="Times New Roman" w:cs="Times New Roman"/>
          <w:color w:val="000000" w:themeColor="text1"/>
          <w:sz w:val="24"/>
          <w:szCs w:val="24"/>
        </w:rPr>
        <w:t xml:space="preserve"> normally </w:t>
      </w:r>
      <w:r w:rsidR="00D779D6" w:rsidRPr="00B036F6">
        <w:rPr>
          <w:rFonts w:ascii="Times New Roman" w:hAnsi="Times New Roman" w:cs="Times New Roman"/>
          <w:color w:val="000000" w:themeColor="text1"/>
          <w:sz w:val="24"/>
          <w:szCs w:val="24"/>
        </w:rPr>
        <w:t>not</w:t>
      </w:r>
      <w:r w:rsidR="00052F58">
        <w:rPr>
          <w:rFonts w:ascii="Times New Roman" w:hAnsi="Times New Roman" w:cs="Times New Roman"/>
          <w:color w:val="000000" w:themeColor="text1"/>
          <w:sz w:val="24"/>
          <w:szCs w:val="24"/>
        </w:rPr>
        <w:t xml:space="preserve"> be on</w:t>
      </w:r>
      <w:r w:rsidRPr="00B036F6">
        <w:rPr>
          <w:rFonts w:ascii="Times New Roman" w:hAnsi="Times New Roman" w:cs="Times New Roman"/>
          <w:color w:val="000000" w:themeColor="text1"/>
          <w:sz w:val="24"/>
          <w:szCs w:val="24"/>
        </w:rPr>
        <w:t xml:space="preserve"> the same level in terms of material quantity.</w:t>
      </w:r>
    </w:p>
    <w:p w14:paraId="0FF83802" w14:textId="77777777" w:rsidR="00E86690" w:rsidRDefault="00E86690" w:rsidP="00E86690">
      <w:pPr>
        <w:spacing w:line="360" w:lineRule="auto"/>
        <w:jc w:val="both"/>
        <w:rPr>
          <w:rFonts w:ascii="Times New Roman" w:hAnsi="Times New Roman" w:cs="Times New Roman"/>
          <w:color w:val="000000" w:themeColor="text1"/>
          <w:sz w:val="24"/>
          <w:szCs w:val="24"/>
        </w:rPr>
      </w:pPr>
    </w:p>
    <w:p w14:paraId="2D837E27" w14:textId="77777777" w:rsidR="00344798" w:rsidRPr="00B036F6" w:rsidRDefault="00344798" w:rsidP="00E86690">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Breakdown on amount of coke breeze used in the UK steel industry sinter plants (2013):</w:t>
      </w:r>
    </w:p>
    <w:p w14:paraId="288B7815" w14:textId="77777777" w:rsidR="00344798" w:rsidRPr="00B036F6" w:rsidRDefault="00344798" w:rsidP="00496EC4">
      <w:pPr>
        <w:pStyle w:val="ListParagraph"/>
        <w:numPr>
          <w:ilvl w:val="0"/>
          <w:numId w:val="8"/>
        </w:num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UK produced 9682 t of pig iron (1)</w:t>
      </w:r>
    </w:p>
    <w:p w14:paraId="098A9646" w14:textId="6773526E" w:rsidR="00344798" w:rsidRPr="00B036F6" w:rsidRDefault="00344798" w:rsidP="00E86690">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ccording to the input/output data obtained from </w:t>
      </w:r>
      <w:r w:rsidR="00052F58">
        <w:rPr>
          <w:rFonts w:ascii="Times New Roman" w:hAnsi="Times New Roman" w:cs="Times New Roman"/>
          <w:color w:val="000000" w:themeColor="text1"/>
          <w:sz w:val="24"/>
          <w:szCs w:val="24"/>
        </w:rPr>
        <w:t>Tata Steel</w:t>
      </w:r>
      <w:r w:rsidRPr="00B036F6">
        <w:rPr>
          <w:rFonts w:ascii="Times New Roman" w:hAnsi="Times New Roman" w:cs="Times New Roman"/>
          <w:color w:val="000000" w:themeColor="text1"/>
          <w:sz w:val="24"/>
          <w:szCs w:val="24"/>
        </w:rPr>
        <w:t>, in order to produce 1 t of pig iron a range between 0.72 -1.48 t of sinter is required.</w:t>
      </w:r>
    </w:p>
    <w:p w14:paraId="24B3AA56" w14:textId="77777777" w:rsidR="00344798" w:rsidRPr="00B036F6" w:rsidRDefault="00344798" w:rsidP="00496EC4">
      <w:pPr>
        <w:pStyle w:val="ListParagraph"/>
        <w:numPr>
          <w:ilvl w:val="0"/>
          <w:numId w:val="8"/>
        </w:num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9682 * 0.72 = 6971.04t – minimum amount of sinter required to produce 9682 t of pig iron</w:t>
      </w:r>
    </w:p>
    <w:p w14:paraId="1B9A73D8" w14:textId="77777777" w:rsidR="00344798" w:rsidRPr="00B036F6" w:rsidRDefault="00344798" w:rsidP="00496EC4">
      <w:pPr>
        <w:pStyle w:val="ListParagraph"/>
        <w:numPr>
          <w:ilvl w:val="0"/>
          <w:numId w:val="8"/>
        </w:num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9682 * 1.48 = 14329.36t - maximum amount of sinter required to produce 9682 t of pig iron</w:t>
      </w:r>
    </w:p>
    <w:p w14:paraId="0F5AEDB4" w14:textId="77777777" w:rsidR="00344798" w:rsidRPr="00B036F6" w:rsidRDefault="00344798" w:rsidP="00FB1657">
      <w:p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1 tonne of sinter requires a range of 44-48kg of coke breeze. The average (46kg) will be taken to calculate the estimated amount of coke breeze used to produce the necessary amount of sinter.</w:t>
      </w:r>
    </w:p>
    <w:p w14:paraId="2E5DC9C4" w14:textId="77777777" w:rsidR="00344798" w:rsidRPr="00B036F6" w:rsidRDefault="00344798" w:rsidP="00496EC4">
      <w:pPr>
        <w:pStyle w:val="ListParagraph"/>
        <w:numPr>
          <w:ilvl w:val="0"/>
          <w:numId w:val="8"/>
        </w:num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lastRenderedPageBreak/>
        <w:t>6971.04 * 0.046 = 320.671 t minimum amount of coke breeze required to produce 9682 t of pig iron</w:t>
      </w:r>
    </w:p>
    <w:p w14:paraId="5F122098" w14:textId="77777777" w:rsidR="00344798" w:rsidRPr="00B036F6" w:rsidRDefault="00344798" w:rsidP="00FB1657">
      <w:pPr>
        <w:pStyle w:val="ListParagraph"/>
        <w:spacing w:line="360" w:lineRule="auto"/>
        <w:ind w:firstLine="720"/>
        <w:jc w:val="both"/>
        <w:rPr>
          <w:rFonts w:ascii="Times New Roman" w:hAnsi="Times New Roman" w:cs="Times New Roman"/>
          <w:color w:val="000000" w:themeColor="text1"/>
          <w:sz w:val="24"/>
          <w:szCs w:val="24"/>
        </w:rPr>
      </w:pPr>
    </w:p>
    <w:p w14:paraId="5579507E" w14:textId="77777777" w:rsidR="00344798" w:rsidRPr="00B036F6" w:rsidRDefault="00344798" w:rsidP="00496EC4">
      <w:pPr>
        <w:pStyle w:val="ListParagraph"/>
        <w:numPr>
          <w:ilvl w:val="0"/>
          <w:numId w:val="8"/>
        </w:num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14329.36 * 0.046 = 659.151 t maximum amount of coke breeze required to produce 9682 t of pig iron</w:t>
      </w:r>
    </w:p>
    <w:p w14:paraId="2A11D37B" w14:textId="0DDC0731" w:rsidR="00344798" w:rsidRPr="00B036F6" w:rsidRDefault="00A71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refore,</w:t>
      </w:r>
      <w:r w:rsidR="00344798" w:rsidRPr="00B036F6">
        <w:rPr>
          <w:rFonts w:ascii="Times New Roman" w:hAnsi="Times New Roman" w:cs="Times New Roman"/>
          <w:color w:val="000000" w:themeColor="text1"/>
          <w:sz w:val="24"/>
          <w:szCs w:val="24"/>
        </w:rPr>
        <w:t xml:space="preserve"> a range between 320.671 – 659.151 t of coke breeze in 2013 was used. Early works have shown that partial replacement of coke breeze with alternative </w:t>
      </w:r>
      <w:r w:rsidRPr="00B036F6">
        <w:rPr>
          <w:rFonts w:ascii="Times New Roman" w:hAnsi="Times New Roman" w:cs="Times New Roman"/>
          <w:color w:val="000000" w:themeColor="text1"/>
          <w:sz w:val="24"/>
          <w:szCs w:val="24"/>
        </w:rPr>
        <w:t>carbon-based</w:t>
      </w:r>
      <w:r w:rsidR="00344798" w:rsidRPr="00B036F6">
        <w:rPr>
          <w:rFonts w:ascii="Times New Roman" w:hAnsi="Times New Roman" w:cs="Times New Roman"/>
          <w:color w:val="000000" w:themeColor="text1"/>
          <w:sz w:val="24"/>
          <w:szCs w:val="24"/>
        </w:rPr>
        <w:t xml:space="preserve"> substitutes at 5% and 15% has showed signs of compatibility.</w:t>
      </w:r>
    </w:p>
    <w:p w14:paraId="08EAEA22" w14:textId="77777777" w:rsidR="00344798" w:rsidRPr="00B036F6" w:rsidRDefault="00344798" w:rsidP="00FB1657">
      <w:p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At 5% substitution, the amount of waste stream needed is between:</w:t>
      </w:r>
    </w:p>
    <w:p w14:paraId="3724C2AA" w14:textId="77777777" w:rsidR="00344798" w:rsidRPr="00B036F6" w:rsidRDefault="00344798" w:rsidP="00496EC4">
      <w:pPr>
        <w:pStyle w:val="ListParagraph"/>
        <w:numPr>
          <w:ilvl w:val="0"/>
          <w:numId w:val="8"/>
        </w:num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320.671 * 0.05 &amp; 659.151 *0.05 = 16.034 t – 32.958 t or 16034kg – 32958kg</w:t>
      </w:r>
    </w:p>
    <w:p w14:paraId="184CC2F6" w14:textId="77777777" w:rsidR="00344798" w:rsidRPr="00B036F6" w:rsidRDefault="00344798" w:rsidP="00FB1657">
      <w:p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At 15% substitution, the amount of waste stream needed is between:</w:t>
      </w:r>
    </w:p>
    <w:p w14:paraId="55043287" w14:textId="02E3138C" w:rsidR="00344798" w:rsidRPr="00B036F6" w:rsidRDefault="00344798" w:rsidP="00496EC4">
      <w:pPr>
        <w:pStyle w:val="ListParagraph"/>
        <w:numPr>
          <w:ilvl w:val="0"/>
          <w:numId w:val="8"/>
        </w:num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320.671 * 0.15 &amp; 659.151 *0.15 = 48.101 t – 98.873 t or 48101kg – 98873kg</w:t>
      </w:r>
    </w:p>
    <w:p w14:paraId="1D134ACC" w14:textId="4D0CAA48"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method for waste stream analysis begun with what waste was used in other steel industry country and investigated to see if there w</w:t>
      </w:r>
      <w:r w:rsidR="004D2094">
        <w:rPr>
          <w:rFonts w:ascii="Times New Roman" w:hAnsi="Times New Roman" w:cs="Times New Roman"/>
          <w:color w:val="000000" w:themeColor="text1"/>
          <w:sz w:val="24"/>
          <w:szCs w:val="24"/>
        </w:rPr>
        <w:t>ere</w:t>
      </w:r>
      <w:r w:rsidRPr="00B036F6">
        <w:rPr>
          <w:rFonts w:ascii="Times New Roman" w:hAnsi="Times New Roman" w:cs="Times New Roman"/>
          <w:color w:val="000000" w:themeColor="text1"/>
          <w:sz w:val="24"/>
          <w:szCs w:val="24"/>
        </w:rPr>
        <w:t xml:space="preserve"> any opportunities</w:t>
      </w:r>
      <w:r w:rsidR="006B6DA5" w:rsidRPr="00B036F6">
        <w:rPr>
          <w:rFonts w:ascii="Times New Roman" w:hAnsi="Times New Roman" w:cs="Times New Roman"/>
          <w:color w:val="000000" w:themeColor="text1"/>
          <w:sz w:val="24"/>
          <w:szCs w:val="24"/>
        </w:rPr>
        <w:t xml:space="preserve"> to use</w:t>
      </w:r>
      <w:r w:rsidRPr="00B036F6">
        <w:rPr>
          <w:rFonts w:ascii="Times New Roman" w:hAnsi="Times New Roman" w:cs="Times New Roman"/>
          <w:color w:val="000000" w:themeColor="text1"/>
          <w:sz w:val="24"/>
          <w:szCs w:val="24"/>
        </w:rPr>
        <w:t xml:space="preserve"> these wastes in the UK. The waste investigated were waste plastic and waste tyres and biomass waste (oat husk, ric</w:t>
      </w:r>
      <w:r w:rsidR="00690C14" w:rsidRPr="00B036F6">
        <w:rPr>
          <w:rFonts w:ascii="Times New Roman" w:hAnsi="Times New Roman" w:cs="Times New Roman"/>
          <w:color w:val="000000" w:themeColor="text1"/>
          <w:sz w:val="24"/>
          <w:szCs w:val="24"/>
        </w:rPr>
        <w:t>e bran and brewery spent grain).</w:t>
      </w:r>
    </w:p>
    <w:p w14:paraId="6959D640" w14:textId="4838435E" w:rsidR="00344798" w:rsidRPr="00B036F6" w:rsidRDefault="00E206FC" w:rsidP="000159CD">
      <w:pPr>
        <w:pStyle w:val="Heading2"/>
        <w:rPr>
          <w:rFonts w:ascii="Times New Roman" w:hAnsi="Times New Roman" w:cs="Times New Roman"/>
          <w:color w:val="000000" w:themeColor="text1"/>
          <w:sz w:val="24"/>
          <w:szCs w:val="24"/>
        </w:rPr>
      </w:pPr>
      <w:bookmarkStart w:id="44" w:name="_Toc518370516"/>
      <w:r>
        <w:rPr>
          <w:rFonts w:ascii="Times New Roman" w:hAnsi="Times New Roman" w:cs="Times New Roman"/>
          <w:color w:val="000000" w:themeColor="text1"/>
          <w:sz w:val="24"/>
          <w:szCs w:val="24"/>
        </w:rPr>
        <w:t>3.3</w:t>
      </w:r>
      <w:r w:rsidR="00344798" w:rsidRPr="00B036F6">
        <w:rPr>
          <w:rFonts w:ascii="Times New Roman" w:hAnsi="Times New Roman" w:cs="Times New Roman"/>
          <w:color w:val="000000" w:themeColor="text1"/>
          <w:sz w:val="24"/>
          <w:szCs w:val="24"/>
        </w:rPr>
        <w:t xml:space="preserve"> Waste plastic</w:t>
      </w:r>
      <w:bookmarkEnd w:id="44"/>
    </w:p>
    <w:p w14:paraId="57F2B5B0"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367D56E0" w14:textId="734AF4C9"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UK on average converted 2.5 million tonnes of raw material into plastic polymer and processed on average 5 million tonnes of polymers into plastic products. The total production o</w:t>
      </w:r>
      <w:r w:rsidR="006B6DA5" w:rsidRPr="00B036F6">
        <w:rPr>
          <w:rFonts w:ascii="Times New Roman" w:hAnsi="Times New Roman" w:cs="Times New Roman"/>
          <w:color w:val="000000" w:themeColor="text1"/>
          <w:sz w:val="24"/>
          <w:szCs w:val="24"/>
        </w:rPr>
        <w:t>f</w:t>
      </w:r>
      <w:r w:rsidRPr="00B036F6">
        <w:rPr>
          <w:rFonts w:ascii="Times New Roman" w:hAnsi="Times New Roman" w:cs="Times New Roman"/>
          <w:color w:val="000000" w:themeColor="text1"/>
          <w:sz w:val="24"/>
          <w:szCs w:val="24"/>
        </w:rPr>
        <w:t xml:space="preserve"> plastic product is estimated to be over 5.6 million tonnes with the additional 600kt of plastic product being imported for packaging and construction</w:t>
      </w:r>
      <w:sdt>
        <w:sdtPr>
          <w:rPr>
            <w:rFonts w:ascii="Times New Roman" w:hAnsi="Times New Roman" w:cs="Times New Roman"/>
            <w:color w:val="000000" w:themeColor="text1"/>
            <w:sz w:val="24"/>
            <w:szCs w:val="24"/>
          </w:rPr>
          <w:id w:val="1122894857"/>
          <w:citation/>
        </w:sdtPr>
        <w:sdtEndPr/>
        <w:sdtContent>
          <w:r w:rsidR="00D850F0" w:rsidRPr="0043076D">
            <w:rPr>
              <w:rFonts w:ascii="Times New Roman" w:hAnsi="Times New Roman" w:cs="Times New Roman"/>
              <w:color w:val="000000" w:themeColor="text1"/>
              <w:sz w:val="24"/>
              <w:szCs w:val="24"/>
            </w:rPr>
            <w:fldChar w:fldCharType="begin"/>
          </w:r>
          <w:r w:rsidR="00D850F0" w:rsidRPr="00B036F6">
            <w:rPr>
              <w:rFonts w:ascii="Times New Roman" w:hAnsi="Times New Roman" w:cs="Times New Roman"/>
              <w:color w:val="000000" w:themeColor="text1"/>
              <w:sz w:val="24"/>
              <w:szCs w:val="24"/>
            </w:rPr>
            <w:instrText xml:space="preserve"> CITATION Zho12 \l 2057 </w:instrText>
          </w:r>
          <w:r w:rsidR="00D850F0" w:rsidRPr="0043076D">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Zhou, 2012)</w:t>
          </w:r>
          <w:r w:rsidR="00D850F0" w:rsidRPr="0043076D">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The consumption of 5.6 million tonnes of plastic is distributed in various industries such as packaging, construction, electrical, automotive and others. Distribution of plastic consumption within the UK can be seen in </w:t>
      </w:r>
      <w:r w:rsidR="006B6DA5" w:rsidRPr="0043076D">
        <w:rPr>
          <w:rFonts w:ascii="Times New Roman" w:hAnsi="Times New Roman" w:cs="Times New Roman"/>
          <w:color w:val="000000" w:themeColor="text1"/>
          <w:sz w:val="24"/>
          <w:szCs w:val="24"/>
        </w:rPr>
        <w:fldChar w:fldCharType="begin"/>
      </w:r>
      <w:r w:rsidR="006B6DA5" w:rsidRPr="00B036F6">
        <w:rPr>
          <w:rFonts w:ascii="Times New Roman" w:hAnsi="Times New Roman" w:cs="Times New Roman"/>
          <w:color w:val="000000" w:themeColor="text1"/>
          <w:sz w:val="24"/>
          <w:szCs w:val="24"/>
        </w:rPr>
        <w:instrText xml:space="preserve"> REF _Ref491014286 \h </w:instrText>
      </w:r>
      <w:r w:rsidR="00EF4EB3" w:rsidRPr="0043076D">
        <w:rPr>
          <w:rFonts w:ascii="Times New Roman" w:hAnsi="Times New Roman" w:cs="Times New Roman"/>
          <w:color w:val="000000" w:themeColor="text1"/>
          <w:sz w:val="24"/>
          <w:szCs w:val="24"/>
        </w:rPr>
        <w:instrText xml:space="preserve"> \* MERGEFORMAT </w:instrText>
      </w:r>
      <w:r w:rsidR="006B6DA5" w:rsidRPr="0043076D">
        <w:rPr>
          <w:rFonts w:ascii="Times New Roman" w:hAnsi="Times New Roman" w:cs="Times New Roman"/>
          <w:color w:val="000000" w:themeColor="text1"/>
          <w:sz w:val="24"/>
          <w:szCs w:val="24"/>
        </w:rPr>
      </w:r>
      <w:r w:rsidR="006B6DA5"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0</w:t>
      </w:r>
      <w:r w:rsidR="006B6DA5" w:rsidRPr="0043076D">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w:t>
      </w:r>
    </w:p>
    <w:p w14:paraId="017AB25C" w14:textId="77777777" w:rsidR="00344798" w:rsidRPr="00B036F6" w:rsidRDefault="00344798">
      <w:pPr>
        <w:spacing w:line="360" w:lineRule="auto"/>
        <w:ind w:firstLine="720"/>
        <w:jc w:val="center"/>
        <w:rPr>
          <w:rFonts w:ascii="Times New Roman" w:hAnsi="Times New Roman" w:cs="Times New Roman"/>
          <w:color w:val="000000" w:themeColor="text1"/>
          <w:sz w:val="24"/>
          <w:szCs w:val="24"/>
          <w:u w:val="single"/>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27A71272" wp14:editId="7E373164">
            <wp:extent cx="4320000" cy="4165711"/>
            <wp:effectExtent l="0" t="0" r="444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8469" r="18306"/>
                    <a:stretch/>
                  </pic:blipFill>
                  <pic:spPr bwMode="auto">
                    <a:xfrm>
                      <a:off x="0" y="0"/>
                      <a:ext cx="4320000" cy="4165711"/>
                    </a:xfrm>
                    <a:prstGeom prst="rect">
                      <a:avLst/>
                    </a:prstGeom>
                    <a:noFill/>
                    <a:ln>
                      <a:noFill/>
                    </a:ln>
                    <a:extLst>
                      <a:ext uri="{53640926-AAD7-44D8-BBD7-CCE9431645EC}">
                        <a14:shadowObscured xmlns:a14="http://schemas.microsoft.com/office/drawing/2010/main"/>
                      </a:ext>
                    </a:extLst>
                  </pic:spPr>
                </pic:pic>
              </a:graphicData>
            </a:graphic>
          </wp:inline>
        </w:drawing>
      </w:r>
    </w:p>
    <w:p w14:paraId="5B1924E0" w14:textId="1D9DAC72" w:rsidR="00344798" w:rsidRPr="00B036F6" w:rsidRDefault="00930A69" w:rsidP="0014301E">
      <w:pPr>
        <w:pStyle w:val="Caption"/>
        <w:spacing w:line="360" w:lineRule="auto"/>
        <w:ind w:firstLine="720"/>
        <w:jc w:val="center"/>
        <w:rPr>
          <w:rFonts w:ascii="Times New Roman" w:hAnsi="Times New Roman" w:cs="Times New Roman"/>
          <w:color w:val="000000" w:themeColor="text1"/>
          <w:sz w:val="24"/>
          <w:szCs w:val="24"/>
        </w:rPr>
      </w:pPr>
      <w:bookmarkStart w:id="45" w:name="_Ref491014286"/>
      <w:bookmarkStart w:id="46" w:name="_Toc518370574"/>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10</w:t>
      </w:r>
      <w:r w:rsidRPr="0043076D">
        <w:rPr>
          <w:rFonts w:ascii="Times New Roman" w:hAnsi="Times New Roman" w:cs="Times New Roman"/>
          <w:b w:val="0"/>
          <w:color w:val="000000" w:themeColor="text1"/>
          <w:sz w:val="24"/>
          <w:szCs w:val="24"/>
        </w:rPr>
        <w:fldChar w:fldCharType="end"/>
      </w:r>
      <w:bookmarkEnd w:id="45"/>
      <w:r w:rsidRPr="0043076D">
        <w:rPr>
          <w:rFonts w:ascii="Times New Roman" w:hAnsi="Times New Roman" w:cs="Times New Roman"/>
          <w:b w:val="0"/>
          <w:color w:val="000000" w:themeColor="text1"/>
          <w:sz w:val="24"/>
          <w:szCs w:val="24"/>
        </w:rPr>
        <w:t xml:space="preserve"> </w:t>
      </w:r>
      <w:r w:rsidR="00344798" w:rsidRPr="0043076D">
        <w:rPr>
          <w:rFonts w:ascii="Times New Roman" w:hAnsi="Times New Roman" w:cs="Times New Roman"/>
          <w:b w:val="0"/>
          <w:color w:val="000000" w:themeColor="text1"/>
          <w:sz w:val="24"/>
          <w:szCs w:val="24"/>
        </w:rPr>
        <w:t xml:space="preserve">UK plastic demand for various industries </w:t>
      </w:r>
      <w:sdt>
        <w:sdtPr>
          <w:rPr>
            <w:rFonts w:ascii="Times New Roman" w:hAnsi="Times New Roman" w:cs="Times New Roman"/>
            <w:b w:val="0"/>
            <w:color w:val="000000" w:themeColor="text1"/>
            <w:sz w:val="24"/>
            <w:szCs w:val="24"/>
          </w:rPr>
          <w:id w:val="-44296122"/>
          <w:citation/>
        </w:sdtPr>
        <w:sdtEndPr/>
        <w:sdtContent>
          <w:r w:rsidR="00D850F0" w:rsidRPr="0043076D">
            <w:rPr>
              <w:rFonts w:ascii="Times New Roman" w:hAnsi="Times New Roman" w:cs="Times New Roman"/>
              <w:b w:val="0"/>
              <w:color w:val="000000" w:themeColor="text1"/>
              <w:sz w:val="24"/>
              <w:szCs w:val="24"/>
            </w:rPr>
            <w:fldChar w:fldCharType="begin"/>
          </w:r>
          <w:r w:rsidR="00D850F0" w:rsidRPr="0043076D">
            <w:rPr>
              <w:rFonts w:ascii="Times New Roman" w:hAnsi="Times New Roman" w:cs="Times New Roman"/>
              <w:b w:val="0"/>
              <w:color w:val="000000" w:themeColor="text1"/>
              <w:sz w:val="24"/>
              <w:szCs w:val="24"/>
            </w:rPr>
            <w:instrText xml:space="preserve"> CITATION Bri11 \l 2057 </w:instrText>
          </w:r>
          <w:r w:rsidR="00D850F0" w:rsidRPr="0043076D">
            <w:rPr>
              <w:rFonts w:ascii="Times New Roman" w:hAnsi="Times New Roman" w:cs="Times New Roman"/>
              <w:b w:val="0"/>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British Plastic Federation, 2011)</w:t>
          </w:r>
          <w:r w:rsidR="00D850F0" w:rsidRPr="0043076D">
            <w:rPr>
              <w:rFonts w:ascii="Times New Roman" w:hAnsi="Times New Roman" w:cs="Times New Roman"/>
              <w:b w:val="0"/>
              <w:color w:val="000000" w:themeColor="text1"/>
              <w:sz w:val="24"/>
              <w:szCs w:val="24"/>
            </w:rPr>
            <w:fldChar w:fldCharType="end"/>
          </w:r>
        </w:sdtContent>
      </w:sdt>
      <w:bookmarkEnd w:id="46"/>
    </w:p>
    <w:p w14:paraId="6EA87AB8" w14:textId="2DAC37B7" w:rsidR="00344798" w:rsidRPr="0043076D" w:rsidRDefault="00E206FC" w:rsidP="00951EFE">
      <w:pPr>
        <w:pStyle w:val="Heading3"/>
        <w:rPr>
          <w:rFonts w:ascii="Times New Roman" w:hAnsi="Times New Roman" w:cs="Times New Roman"/>
          <w:color w:val="000000" w:themeColor="text1"/>
          <w:sz w:val="24"/>
          <w:szCs w:val="24"/>
        </w:rPr>
      </w:pPr>
      <w:bookmarkStart w:id="47" w:name="_Toc518370517"/>
      <w:r>
        <w:rPr>
          <w:rFonts w:ascii="Times New Roman" w:hAnsi="Times New Roman" w:cs="Times New Roman"/>
          <w:color w:val="000000" w:themeColor="text1"/>
          <w:sz w:val="24"/>
          <w:szCs w:val="24"/>
        </w:rPr>
        <w:t>3.3</w:t>
      </w:r>
      <w:r w:rsidR="00344798" w:rsidRPr="0043076D">
        <w:rPr>
          <w:rFonts w:ascii="Times New Roman" w:hAnsi="Times New Roman" w:cs="Times New Roman"/>
          <w:color w:val="000000" w:themeColor="text1"/>
          <w:sz w:val="24"/>
          <w:szCs w:val="24"/>
        </w:rPr>
        <w:t>.1 Pre-consumer plastic waste</w:t>
      </w:r>
      <w:bookmarkEnd w:id="47"/>
    </w:p>
    <w:p w14:paraId="13AF8EDB"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46A32A60" w14:textId="32D2BAE6" w:rsidR="00344798"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Waste is typically divided into two categories; pre-consumer waste and post-consumer waste. Pre-consumer waste is generated directly from production and for various reasons cannot be fed back into the production line. These </w:t>
      </w:r>
      <w:r w:rsidR="00EC4A6D" w:rsidRPr="00B036F6">
        <w:rPr>
          <w:rFonts w:ascii="Times New Roman" w:hAnsi="Times New Roman" w:cs="Times New Roman"/>
          <w:color w:val="000000" w:themeColor="text1"/>
          <w:sz w:val="24"/>
          <w:szCs w:val="24"/>
        </w:rPr>
        <w:t>wastes</w:t>
      </w:r>
      <w:r w:rsidRPr="00B036F6">
        <w:rPr>
          <w:rFonts w:ascii="Times New Roman" w:hAnsi="Times New Roman" w:cs="Times New Roman"/>
          <w:color w:val="000000" w:themeColor="text1"/>
          <w:sz w:val="24"/>
          <w:szCs w:val="24"/>
        </w:rPr>
        <w:t xml:space="preserve"> are generally collected for mechanical recycling. It was reported by BPF (2011) that pre-consumer waste in the UK is estimated to be around 250,000 to 300,000 tonnes annually. It is estimated that 90-95% pre-consumer plastic waste is recycled due to it being homogeneous and free from contamination. This area of recycling is well developed and shows no signs of potential hotspots for potential industrial symbiosis.</w:t>
      </w:r>
    </w:p>
    <w:p w14:paraId="20F23726" w14:textId="77777777" w:rsidR="006C6701" w:rsidRDefault="006C6701" w:rsidP="000159CD">
      <w:pPr>
        <w:pStyle w:val="Heading3"/>
        <w:rPr>
          <w:rFonts w:asciiTheme="minorHAnsi" w:eastAsiaTheme="minorHAnsi" w:hAnsiTheme="minorHAnsi" w:cstheme="minorBidi"/>
          <w:b w:val="0"/>
          <w:bCs w:val="0"/>
          <w:color w:val="auto"/>
        </w:rPr>
      </w:pPr>
    </w:p>
    <w:p w14:paraId="758B2A69" w14:textId="77777777" w:rsidR="001E6932" w:rsidRDefault="001E6932" w:rsidP="00EF4FF7"/>
    <w:p w14:paraId="76E6E34B" w14:textId="77777777" w:rsidR="001E6932" w:rsidRPr="00EF4FF7" w:rsidRDefault="001E6932" w:rsidP="00EF4FF7"/>
    <w:p w14:paraId="7C9D7831" w14:textId="6EFAFAAE" w:rsidR="00344798" w:rsidRPr="00B036F6" w:rsidRDefault="00E206FC" w:rsidP="000159CD">
      <w:pPr>
        <w:pStyle w:val="Heading3"/>
        <w:rPr>
          <w:rFonts w:ascii="Times New Roman" w:hAnsi="Times New Roman" w:cs="Times New Roman"/>
          <w:color w:val="000000" w:themeColor="text1"/>
          <w:sz w:val="24"/>
          <w:szCs w:val="24"/>
        </w:rPr>
      </w:pPr>
      <w:bookmarkStart w:id="48" w:name="_Toc518370518"/>
      <w:r>
        <w:rPr>
          <w:rFonts w:ascii="Times New Roman" w:hAnsi="Times New Roman" w:cs="Times New Roman"/>
          <w:color w:val="000000" w:themeColor="text1"/>
          <w:sz w:val="24"/>
          <w:szCs w:val="24"/>
        </w:rPr>
        <w:lastRenderedPageBreak/>
        <w:t>3.3</w:t>
      </w:r>
      <w:r w:rsidR="00344798" w:rsidRPr="00B036F6">
        <w:rPr>
          <w:rFonts w:ascii="Times New Roman" w:hAnsi="Times New Roman" w:cs="Times New Roman"/>
          <w:color w:val="000000" w:themeColor="text1"/>
          <w:sz w:val="24"/>
          <w:szCs w:val="24"/>
        </w:rPr>
        <w:t>.2 Post-consumer waste</w:t>
      </w:r>
      <w:bookmarkEnd w:id="48"/>
    </w:p>
    <w:p w14:paraId="3F77D4A4"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4018EF67" w14:textId="546270CD"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Post-consumer waste is found to originate from packaging waste, construction &amp; building waste, electrical waste and automotive waste which coincidently correspond to also being the four largest sectors in using plastic </w:t>
      </w:r>
      <w:r w:rsidR="006B6DA5" w:rsidRPr="00B036F6">
        <w:rPr>
          <w:rFonts w:ascii="Times New Roman" w:hAnsi="Times New Roman" w:cs="Times New Roman"/>
          <w:color w:val="000000" w:themeColor="text1"/>
          <w:sz w:val="24"/>
          <w:szCs w:val="24"/>
        </w:rPr>
        <w:t>(</w:t>
      </w:r>
      <w:r w:rsidR="006B6DA5" w:rsidRPr="00B036F6">
        <w:rPr>
          <w:rFonts w:ascii="Times New Roman" w:hAnsi="Times New Roman" w:cs="Times New Roman"/>
          <w:color w:val="000000" w:themeColor="text1"/>
          <w:sz w:val="24"/>
          <w:szCs w:val="24"/>
        </w:rPr>
        <w:fldChar w:fldCharType="begin"/>
      </w:r>
      <w:r w:rsidR="006B6DA5" w:rsidRPr="00B036F6">
        <w:rPr>
          <w:rFonts w:ascii="Times New Roman" w:hAnsi="Times New Roman" w:cs="Times New Roman"/>
          <w:color w:val="000000" w:themeColor="text1"/>
          <w:sz w:val="24"/>
          <w:szCs w:val="24"/>
        </w:rPr>
        <w:instrText xml:space="preserve"> REF _Ref491014286 \h </w:instrText>
      </w:r>
      <w:r w:rsidR="00EF4EB3" w:rsidRPr="0043076D">
        <w:rPr>
          <w:rFonts w:ascii="Times New Roman" w:hAnsi="Times New Roman" w:cs="Times New Roman"/>
          <w:color w:val="000000" w:themeColor="text1"/>
          <w:sz w:val="24"/>
          <w:szCs w:val="24"/>
        </w:rPr>
        <w:instrText xml:space="preserve"> \* MERGEFORMAT </w:instrText>
      </w:r>
      <w:r w:rsidR="006B6DA5" w:rsidRPr="00B036F6">
        <w:rPr>
          <w:rFonts w:ascii="Times New Roman" w:hAnsi="Times New Roman" w:cs="Times New Roman"/>
          <w:color w:val="000000" w:themeColor="text1"/>
          <w:sz w:val="24"/>
          <w:szCs w:val="24"/>
        </w:rPr>
      </w:r>
      <w:r w:rsidR="006B6DA5"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0</w:t>
      </w:r>
      <w:r w:rsidR="006B6DA5" w:rsidRPr="00B036F6">
        <w:rPr>
          <w:rFonts w:ascii="Times New Roman" w:hAnsi="Times New Roman" w:cs="Times New Roman"/>
          <w:color w:val="000000" w:themeColor="text1"/>
          <w:sz w:val="24"/>
          <w:szCs w:val="24"/>
        </w:rPr>
        <w:fldChar w:fldCharType="end"/>
      </w:r>
      <w:r w:rsidR="006B6DA5"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w:t>
      </w:r>
    </w:p>
    <w:p w14:paraId="17A52926" w14:textId="5F8E4B14"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re are three solutions towards dealing with waste plastic; disposal, recycling and energy recovery. Recycling and energy recovery should be the first option with </w:t>
      </w:r>
      <w:r w:rsidR="00A71798" w:rsidRPr="00B036F6">
        <w:rPr>
          <w:rFonts w:ascii="Times New Roman" w:hAnsi="Times New Roman" w:cs="Times New Roman"/>
          <w:color w:val="000000" w:themeColor="text1"/>
          <w:sz w:val="24"/>
          <w:szCs w:val="24"/>
        </w:rPr>
        <w:t>disposal (</w:t>
      </w:r>
      <w:r w:rsidRPr="00B036F6">
        <w:rPr>
          <w:rFonts w:ascii="Times New Roman" w:hAnsi="Times New Roman" w:cs="Times New Roman"/>
          <w:color w:val="000000" w:themeColor="text1"/>
          <w:sz w:val="24"/>
          <w:szCs w:val="24"/>
        </w:rPr>
        <w:t>via landfill) and incineration (without energy recovery) being the last choice due to chemical compounds and additives found in plastic which may pose a threat towards the human health and environment if buried in landfills or incinerated (producing harmful dioxins and furans).</w:t>
      </w:r>
    </w:p>
    <w:p w14:paraId="36284B68" w14:textId="7777777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All plastics are recyclable, however some plastic are not best suited to being recycled due to environmental or economic issues. An example of this is plastic film, where it has been found that more value is obtained via energy recovery where it can be generated for heat, steam or electricity. There are concerns that via the energy recovery route that hazardous gases such as dioxins and furans are released.</w:t>
      </w:r>
    </w:p>
    <w:p w14:paraId="42E19BE3" w14:textId="7777777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UK in 2012 produced a recycling rate/energy recovery rate of 31%. This has improved from last year figure of 26%. The UK in 2012 produced a recycling rate of 22%, energy recovery rate of 9% and disposal route of 69%. The EU directives have proposed that 57% of waste plastic should be recycled / recovered by 2017.</w:t>
      </w:r>
    </w:p>
    <w:p w14:paraId="64263BC3" w14:textId="535A12E5" w:rsidR="00344798" w:rsidRPr="00B036F6" w:rsidRDefault="00E206FC" w:rsidP="000159CD">
      <w:pPr>
        <w:pStyle w:val="Heading3"/>
        <w:rPr>
          <w:rFonts w:ascii="Times New Roman" w:hAnsi="Times New Roman" w:cs="Times New Roman"/>
          <w:color w:val="000000" w:themeColor="text1"/>
          <w:sz w:val="24"/>
          <w:szCs w:val="24"/>
        </w:rPr>
      </w:pPr>
      <w:bookmarkStart w:id="49" w:name="_Toc518370519"/>
      <w:r>
        <w:rPr>
          <w:rFonts w:ascii="Times New Roman" w:hAnsi="Times New Roman" w:cs="Times New Roman"/>
          <w:color w:val="000000" w:themeColor="text1"/>
          <w:sz w:val="24"/>
          <w:szCs w:val="24"/>
        </w:rPr>
        <w:t>3.3</w:t>
      </w:r>
      <w:r w:rsidR="00344798" w:rsidRPr="00B036F6">
        <w:rPr>
          <w:rFonts w:ascii="Times New Roman" w:hAnsi="Times New Roman" w:cs="Times New Roman"/>
          <w:color w:val="000000" w:themeColor="text1"/>
          <w:sz w:val="24"/>
          <w:szCs w:val="24"/>
        </w:rPr>
        <w:t xml:space="preserve">.3 Plastic waste from </w:t>
      </w:r>
      <w:r w:rsidR="006C6701">
        <w:rPr>
          <w:rFonts w:ascii="Times New Roman" w:hAnsi="Times New Roman" w:cs="Times New Roman"/>
          <w:color w:val="000000" w:themeColor="text1"/>
          <w:sz w:val="24"/>
          <w:szCs w:val="24"/>
        </w:rPr>
        <w:t>the P</w:t>
      </w:r>
      <w:r w:rsidR="00344798" w:rsidRPr="00B036F6">
        <w:rPr>
          <w:rFonts w:ascii="Times New Roman" w:hAnsi="Times New Roman" w:cs="Times New Roman"/>
          <w:color w:val="000000" w:themeColor="text1"/>
          <w:sz w:val="24"/>
          <w:szCs w:val="24"/>
        </w:rPr>
        <w:t xml:space="preserve">ackaging </w:t>
      </w:r>
      <w:r w:rsidR="006C6701">
        <w:rPr>
          <w:rFonts w:ascii="Times New Roman" w:hAnsi="Times New Roman" w:cs="Times New Roman"/>
          <w:color w:val="000000" w:themeColor="text1"/>
          <w:sz w:val="24"/>
          <w:szCs w:val="24"/>
        </w:rPr>
        <w:t>S</w:t>
      </w:r>
      <w:r w:rsidR="00344798" w:rsidRPr="00B036F6">
        <w:rPr>
          <w:rFonts w:ascii="Times New Roman" w:hAnsi="Times New Roman" w:cs="Times New Roman"/>
          <w:color w:val="000000" w:themeColor="text1"/>
          <w:sz w:val="24"/>
          <w:szCs w:val="24"/>
        </w:rPr>
        <w:t>ector</w:t>
      </w:r>
      <w:bookmarkEnd w:id="49"/>
    </w:p>
    <w:p w14:paraId="73256174"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5FBC0B98" w14:textId="451E7560" w:rsidR="00344798" w:rsidRPr="0043076D" w:rsidRDefault="00344798" w:rsidP="00D83F69">
      <w:pPr>
        <w:spacing w:line="360" w:lineRule="auto"/>
        <w:jc w:val="both"/>
        <w:rPr>
          <w:rFonts w:ascii="Times New Roman" w:hAnsi="Times New Roman" w:cs="Times New Roman"/>
          <w:color w:val="000000" w:themeColor="text1"/>
          <w:sz w:val="24"/>
          <w:szCs w:val="24"/>
          <w:u w:val="single"/>
        </w:rPr>
      </w:pPr>
      <w:r w:rsidRPr="00B036F6">
        <w:rPr>
          <w:rFonts w:ascii="Times New Roman" w:hAnsi="Times New Roman" w:cs="Times New Roman"/>
          <w:color w:val="000000" w:themeColor="text1"/>
          <w:sz w:val="24"/>
          <w:szCs w:val="24"/>
        </w:rPr>
        <w:t>In 2012, the UK produced an estimated figure of 2.6 million tonnes of plastic packaging. Only 29% was recycled and 8% was recovered as energy with the remaining 63% being unknown (potentially landfilled, incinerated, exported to other countries recycling facilities)</w:t>
      </w:r>
      <w:sdt>
        <w:sdtPr>
          <w:rPr>
            <w:rFonts w:ascii="Times New Roman" w:hAnsi="Times New Roman" w:cs="Times New Roman"/>
            <w:color w:val="000000" w:themeColor="text1"/>
            <w:sz w:val="24"/>
            <w:szCs w:val="24"/>
          </w:rPr>
          <w:id w:val="1180623079"/>
          <w:citation/>
        </w:sdtPr>
        <w:sdtEndPr/>
        <w:sdtContent>
          <w:r w:rsidR="00D850F0" w:rsidRPr="0043076D">
            <w:rPr>
              <w:rFonts w:ascii="Times New Roman" w:hAnsi="Times New Roman" w:cs="Times New Roman"/>
              <w:color w:val="000000" w:themeColor="text1"/>
              <w:sz w:val="24"/>
              <w:szCs w:val="24"/>
            </w:rPr>
            <w:fldChar w:fldCharType="begin"/>
          </w:r>
          <w:r w:rsidR="00D850F0" w:rsidRPr="00B036F6">
            <w:rPr>
              <w:rFonts w:ascii="Times New Roman" w:hAnsi="Times New Roman" w:cs="Times New Roman"/>
              <w:color w:val="000000" w:themeColor="text1"/>
              <w:sz w:val="24"/>
              <w:szCs w:val="24"/>
            </w:rPr>
            <w:instrText xml:space="preserve">CITATION Pla11 \l 2057 </w:instrText>
          </w:r>
          <w:r w:rsidR="00D850F0" w:rsidRPr="0043076D">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PlasticEurope, 2013)</w:t>
          </w:r>
          <w:r w:rsidR="00D850F0" w:rsidRPr="0043076D">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Over a period of 3 years from 2009 to 2012, recycling plastic packaging waste has increased from 0.59 million tonnes in 2009 to 0.64 - 0.725 million tonnes in 2012 </w:t>
      </w:r>
      <w:sdt>
        <w:sdtPr>
          <w:rPr>
            <w:rFonts w:ascii="Times New Roman" w:hAnsi="Times New Roman" w:cs="Times New Roman"/>
            <w:color w:val="000000" w:themeColor="text1"/>
            <w:sz w:val="24"/>
            <w:szCs w:val="24"/>
          </w:rPr>
          <w:id w:val="590197159"/>
          <w:citation/>
        </w:sdtPr>
        <w:sdtEndPr/>
        <w:sdtContent>
          <w:r w:rsidR="00D850F0" w:rsidRPr="0043076D">
            <w:rPr>
              <w:rFonts w:ascii="Times New Roman" w:hAnsi="Times New Roman" w:cs="Times New Roman"/>
              <w:color w:val="000000" w:themeColor="text1"/>
              <w:sz w:val="24"/>
              <w:szCs w:val="24"/>
            </w:rPr>
            <w:fldChar w:fldCharType="begin"/>
          </w:r>
          <w:r w:rsidR="00D850F0" w:rsidRPr="00B036F6">
            <w:rPr>
              <w:rFonts w:ascii="Times New Roman" w:hAnsi="Times New Roman" w:cs="Times New Roman"/>
              <w:color w:val="000000" w:themeColor="text1"/>
              <w:sz w:val="24"/>
              <w:szCs w:val="24"/>
            </w:rPr>
            <w:instrText xml:space="preserve"> CITATION Zho12 \l 2057 </w:instrText>
          </w:r>
          <w:r w:rsidR="00D850F0"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Zhou, 2012)</w:t>
          </w:r>
          <w:r w:rsidR="00D850F0" w:rsidRPr="0043076D">
            <w:rPr>
              <w:rFonts w:ascii="Times New Roman" w:hAnsi="Times New Roman" w:cs="Times New Roman"/>
              <w:color w:val="000000" w:themeColor="text1"/>
              <w:sz w:val="24"/>
              <w:szCs w:val="24"/>
            </w:rPr>
            <w:fldChar w:fldCharType="end"/>
          </w:r>
        </w:sdtContent>
      </w:sdt>
      <w:r w:rsidR="00D850F0"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At the moment the recovery rate is at 37% with the remainder of Europe reaching an average of 66% recovery rate which is almost twice of what the UK is achieving. The goal set by the ‘plastic20:20 challenge’ in 2010 is to achieve a recovery rate of 50% by 2020.</w:t>
      </w:r>
    </w:p>
    <w:p w14:paraId="4C159F29" w14:textId="4F3901E8" w:rsidR="00344798" w:rsidRPr="00B036F6" w:rsidRDefault="00E206FC" w:rsidP="000159CD">
      <w:pPr>
        <w:pStyle w:val="Heading3"/>
        <w:rPr>
          <w:rFonts w:ascii="Times New Roman" w:hAnsi="Times New Roman" w:cs="Times New Roman"/>
          <w:color w:val="000000" w:themeColor="text1"/>
          <w:sz w:val="24"/>
          <w:szCs w:val="24"/>
        </w:rPr>
      </w:pPr>
      <w:bookmarkStart w:id="50" w:name="_Toc518370520"/>
      <w:r>
        <w:rPr>
          <w:rFonts w:ascii="Times New Roman" w:hAnsi="Times New Roman" w:cs="Times New Roman"/>
          <w:color w:val="000000" w:themeColor="text1"/>
          <w:sz w:val="24"/>
          <w:szCs w:val="24"/>
        </w:rPr>
        <w:lastRenderedPageBreak/>
        <w:t>3.3</w:t>
      </w:r>
      <w:r w:rsidR="00344798" w:rsidRPr="00B036F6">
        <w:rPr>
          <w:rFonts w:ascii="Times New Roman" w:hAnsi="Times New Roman" w:cs="Times New Roman"/>
          <w:color w:val="000000" w:themeColor="text1"/>
          <w:sz w:val="24"/>
          <w:szCs w:val="24"/>
        </w:rPr>
        <w:t xml:space="preserve">.4 Plastic waste from </w:t>
      </w:r>
      <w:r w:rsidR="006C6701">
        <w:rPr>
          <w:rFonts w:ascii="Times New Roman" w:hAnsi="Times New Roman" w:cs="Times New Roman"/>
          <w:color w:val="000000" w:themeColor="text1"/>
          <w:sz w:val="24"/>
          <w:szCs w:val="24"/>
        </w:rPr>
        <w:t xml:space="preserve">the </w:t>
      </w:r>
      <w:r w:rsidR="00344798" w:rsidRPr="00B036F6">
        <w:rPr>
          <w:rFonts w:ascii="Times New Roman" w:hAnsi="Times New Roman" w:cs="Times New Roman"/>
          <w:color w:val="000000" w:themeColor="text1"/>
          <w:sz w:val="24"/>
          <w:szCs w:val="24"/>
        </w:rPr>
        <w:t>Building &amp; Construction (B&amp;C) sector</w:t>
      </w:r>
      <w:bookmarkEnd w:id="50"/>
    </w:p>
    <w:p w14:paraId="7C18A316"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7487B2AC" w14:textId="7777777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building &amp; construction sector is the 2</w:t>
      </w:r>
      <w:r w:rsidRPr="00B036F6">
        <w:rPr>
          <w:rFonts w:ascii="Times New Roman" w:hAnsi="Times New Roman" w:cs="Times New Roman"/>
          <w:color w:val="000000" w:themeColor="text1"/>
          <w:sz w:val="24"/>
          <w:szCs w:val="24"/>
          <w:vertAlign w:val="superscript"/>
        </w:rPr>
        <w:t>nd</w:t>
      </w:r>
      <w:r w:rsidRPr="00B036F6">
        <w:rPr>
          <w:rFonts w:ascii="Times New Roman" w:hAnsi="Times New Roman" w:cs="Times New Roman"/>
          <w:color w:val="000000" w:themeColor="text1"/>
          <w:sz w:val="24"/>
          <w:szCs w:val="24"/>
        </w:rPr>
        <w:t xml:space="preserve"> largest sector in consuming plastic after packaging. In 2010, the B&amp;C sector used a total of 1.2mt of plastic B&amp;C products. The majority of these plastic applications are window pipes and ducts, flooring and insulation. </w:t>
      </w:r>
    </w:p>
    <w:p w14:paraId="14DE54F7" w14:textId="2F5E31AD"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UK in 2010 used 1.2mt of plastic B&amp;C products of which 800,000 tonnes was disposed (landfill or incineration without energy recovery</w:t>
      </w:r>
      <w:r w:rsidR="00A71798" w:rsidRPr="00B036F6">
        <w:rPr>
          <w:rFonts w:ascii="Times New Roman" w:hAnsi="Times New Roman" w:cs="Times New Roman"/>
          <w:color w:val="000000" w:themeColor="text1"/>
          <w:sz w:val="24"/>
          <w:szCs w:val="24"/>
        </w:rPr>
        <w:t>). The</w:t>
      </w:r>
      <w:r w:rsidRPr="00B036F6">
        <w:rPr>
          <w:rFonts w:ascii="Times New Roman" w:hAnsi="Times New Roman" w:cs="Times New Roman"/>
          <w:color w:val="000000" w:themeColor="text1"/>
          <w:sz w:val="24"/>
          <w:szCs w:val="24"/>
        </w:rPr>
        <w:t xml:space="preserve"> UK has the highest recycling rate within Europe (31.8%) but also has one of the lowest energy recovery rates of 1.3</w:t>
      </w:r>
      <w:r w:rsidR="006C6701"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is means that over two thirds of all B&amp;C plastic waste is sent to landfill or is disposed of in an unknown manner. The main reason why the amount of plastic waste produced in the B&amp;C industry is small with respect to its being the second largest consumer of plastic is due to products being durable with the aim of it to last between 30 to 40 years before being disposed of.</w:t>
      </w:r>
    </w:p>
    <w:p w14:paraId="306E5189" w14:textId="77777777" w:rsidR="00344798" w:rsidRPr="00B036F6" w:rsidRDefault="00344798"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4C7AABB8" wp14:editId="07AC67A3">
            <wp:extent cx="3785191" cy="2910974"/>
            <wp:effectExtent l="0" t="0" r="6350" b="0"/>
            <wp:docPr id="13" name="Chart 1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1996DE7" w14:textId="4BA4842D" w:rsidR="00344798" w:rsidRPr="00B036F6" w:rsidRDefault="00930A69" w:rsidP="000B158B">
      <w:pPr>
        <w:pStyle w:val="Caption"/>
        <w:spacing w:line="360" w:lineRule="auto"/>
        <w:ind w:firstLine="720"/>
        <w:jc w:val="center"/>
        <w:rPr>
          <w:rFonts w:ascii="Times New Roman" w:hAnsi="Times New Roman" w:cs="Times New Roman"/>
          <w:color w:val="000000" w:themeColor="text1"/>
          <w:sz w:val="24"/>
          <w:szCs w:val="24"/>
        </w:rPr>
      </w:pPr>
      <w:bookmarkStart w:id="51" w:name="_Toc518370575"/>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11</w:t>
      </w:r>
      <w:r w:rsidRPr="0043076D">
        <w:rPr>
          <w:rFonts w:ascii="Times New Roman" w:hAnsi="Times New Roman" w:cs="Times New Roman"/>
          <w:b w:val="0"/>
          <w:color w:val="000000" w:themeColor="text1"/>
          <w:sz w:val="24"/>
          <w:szCs w:val="24"/>
        </w:rPr>
        <w:fldChar w:fldCharType="end"/>
      </w:r>
      <w:r w:rsidR="00690C14" w:rsidRPr="00B036F6">
        <w:rPr>
          <w:rFonts w:ascii="Times New Roman" w:hAnsi="Times New Roman" w:cs="Times New Roman"/>
          <w:b w:val="0"/>
          <w:color w:val="000000" w:themeColor="text1"/>
          <w:sz w:val="24"/>
          <w:szCs w:val="24"/>
        </w:rPr>
        <w:t xml:space="preserve"> </w:t>
      </w:r>
      <w:r w:rsidR="00344798" w:rsidRPr="0043076D">
        <w:rPr>
          <w:rFonts w:ascii="Times New Roman" w:hAnsi="Times New Roman" w:cs="Times New Roman"/>
          <w:b w:val="0"/>
          <w:color w:val="000000" w:themeColor="text1"/>
          <w:sz w:val="24"/>
          <w:szCs w:val="24"/>
        </w:rPr>
        <w:t>Recovery, Recycling and Disposal of B&amp;C plastic waste in 2010</w:t>
      </w:r>
      <w:r w:rsidR="007B25FB" w:rsidRPr="0043076D">
        <w:rPr>
          <w:rFonts w:ascii="Times New Roman" w:hAnsi="Times New Roman" w:cs="Times New Roman"/>
          <w:b w:val="0"/>
          <w:color w:val="000000" w:themeColor="text1"/>
          <w:sz w:val="24"/>
          <w:szCs w:val="24"/>
        </w:rPr>
        <w:t xml:space="preserve"> </w:t>
      </w:r>
      <w:sdt>
        <w:sdtPr>
          <w:rPr>
            <w:rFonts w:ascii="Times New Roman" w:hAnsi="Times New Roman" w:cs="Times New Roman"/>
            <w:b w:val="0"/>
            <w:color w:val="000000" w:themeColor="text1"/>
            <w:sz w:val="24"/>
            <w:szCs w:val="24"/>
          </w:rPr>
          <w:id w:val="1832337137"/>
          <w:citation/>
        </w:sdtPr>
        <w:sdtEndPr/>
        <w:sdtContent>
          <w:r w:rsidR="007B25FB" w:rsidRPr="0043076D">
            <w:rPr>
              <w:rFonts w:ascii="Times New Roman" w:hAnsi="Times New Roman" w:cs="Times New Roman"/>
              <w:b w:val="0"/>
              <w:color w:val="000000" w:themeColor="text1"/>
              <w:sz w:val="24"/>
              <w:szCs w:val="24"/>
            </w:rPr>
            <w:fldChar w:fldCharType="begin"/>
          </w:r>
          <w:r w:rsidR="007B25FB" w:rsidRPr="0043076D">
            <w:rPr>
              <w:rFonts w:ascii="Times New Roman" w:hAnsi="Times New Roman" w:cs="Times New Roman"/>
              <w:b w:val="0"/>
              <w:color w:val="000000" w:themeColor="text1"/>
              <w:sz w:val="24"/>
              <w:szCs w:val="24"/>
            </w:rPr>
            <w:instrText xml:space="preserve"> CITATION Zho12 \l 2057 </w:instrText>
          </w:r>
          <w:r w:rsidR="007B25FB" w:rsidRPr="0043076D">
            <w:rPr>
              <w:rFonts w:ascii="Times New Roman" w:hAnsi="Times New Roman" w:cs="Times New Roman"/>
              <w:b w:val="0"/>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Zhou, 2012)</w:t>
          </w:r>
          <w:r w:rsidR="007B25FB" w:rsidRPr="0043076D">
            <w:rPr>
              <w:rFonts w:ascii="Times New Roman" w:hAnsi="Times New Roman" w:cs="Times New Roman"/>
              <w:b w:val="0"/>
              <w:color w:val="000000" w:themeColor="text1"/>
              <w:sz w:val="24"/>
              <w:szCs w:val="24"/>
            </w:rPr>
            <w:fldChar w:fldCharType="end"/>
          </w:r>
        </w:sdtContent>
      </w:sdt>
      <w:bookmarkEnd w:id="51"/>
    </w:p>
    <w:p w14:paraId="347FABEE" w14:textId="47455A78" w:rsidR="00344798" w:rsidRPr="00FA0705" w:rsidRDefault="00344798" w:rsidP="00D83F69">
      <w:pPr>
        <w:spacing w:line="360" w:lineRule="auto"/>
        <w:jc w:val="both"/>
        <w:rPr>
          <w:rFonts w:ascii="Times New Roman" w:hAnsi="Times New Roman" w:cs="Times New Roman"/>
          <w:color w:val="FF0000"/>
          <w:sz w:val="24"/>
          <w:szCs w:val="24"/>
        </w:rPr>
      </w:pPr>
      <w:r w:rsidRPr="00B036F6">
        <w:rPr>
          <w:rFonts w:ascii="Times New Roman" w:hAnsi="Times New Roman" w:cs="Times New Roman"/>
          <w:color w:val="000000" w:themeColor="text1"/>
          <w:sz w:val="24"/>
          <w:szCs w:val="24"/>
        </w:rPr>
        <w:t>The main polymer used in the B&amp;C industry is PVC. It is estimated that 48% of the plastic waste found in the B&amp;C industry is PVC.  As PVC is not very applicable in the steel industry only half of the 800,000 tonnes of potential waste can potentially be consid</w:t>
      </w:r>
      <w:r w:rsidRPr="00884F7E">
        <w:rPr>
          <w:rFonts w:ascii="Times New Roman" w:hAnsi="Times New Roman" w:cs="Times New Roman"/>
          <w:sz w:val="24"/>
          <w:szCs w:val="24"/>
        </w:rPr>
        <w:t>ered.</w:t>
      </w:r>
      <w:r w:rsidR="00FA0705" w:rsidRPr="00884F7E">
        <w:rPr>
          <w:rFonts w:ascii="Times New Roman" w:hAnsi="Times New Roman" w:cs="Times New Roman"/>
          <w:sz w:val="24"/>
          <w:szCs w:val="24"/>
        </w:rPr>
        <w:t xml:space="preserve"> The reason why PVC is one of the few plastics that the steel industry </w:t>
      </w:r>
      <w:r w:rsidR="00FA0705" w:rsidRPr="00884F7E">
        <w:rPr>
          <w:rFonts w:ascii="Times New Roman" w:hAnsi="Times New Roman" w:cs="Times New Roman"/>
          <w:sz w:val="24"/>
          <w:szCs w:val="24"/>
        </w:rPr>
        <w:lastRenderedPageBreak/>
        <w:t>would not consider is due to the potential carcinogenic  emissions produce which is very harmful for employees working in close proximity. It has also shown that whilst PVC is put through the blast furnace tyres, the chlorine damages the lining of the furnace.</w:t>
      </w:r>
    </w:p>
    <w:p w14:paraId="20F39331" w14:textId="2170E017" w:rsidR="00344798" w:rsidRPr="00B036F6" w:rsidRDefault="00E206FC" w:rsidP="000159CD">
      <w:pPr>
        <w:pStyle w:val="Heading3"/>
        <w:rPr>
          <w:rFonts w:ascii="Times New Roman" w:hAnsi="Times New Roman" w:cs="Times New Roman"/>
          <w:color w:val="000000" w:themeColor="text1"/>
          <w:sz w:val="24"/>
          <w:szCs w:val="24"/>
        </w:rPr>
      </w:pPr>
      <w:bookmarkStart w:id="52" w:name="_Toc518370521"/>
      <w:r>
        <w:rPr>
          <w:rFonts w:ascii="Times New Roman" w:hAnsi="Times New Roman" w:cs="Times New Roman"/>
          <w:color w:val="000000" w:themeColor="text1"/>
          <w:sz w:val="24"/>
          <w:szCs w:val="24"/>
        </w:rPr>
        <w:t>3.3</w:t>
      </w:r>
      <w:r w:rsidR="00344798" w:rsidRPr="00B036F6">
        <w:rPr>
          <w:rFonts w:ascii="Times New Roman" w:hAnsi="Times New Roman" w:cs="Times New Roman"/>
          <w:color w:val="000000" w:themeColor="text1"/>
          <w:sz w:val="24"/>
          <w:szCs w:val="24"/>
        </w:rPr>
        <w:t>.5 Plastic waste from End of Life Vehicles (ELV)</w:t>
      </w:r>
      <w:bookmarkEnd w:id="52"/>
    </w:p>
    <w:p w14:paraId="58357E40"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3B628E73" w14:textId="4DF04920"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In the UK, approximately 2 million end of life vehicles (ELV) are produced per annum. It is estimated that approximately 10% by weight of a car is made up of plastic. The assumption that each car weighs approximately 1 tonne, we can make a calculated estimate that from 2 million ELV, we have approximately 200,000 tonnes ELV plastic that are either being recycled, recovered or sent to landfills. The UK is being more assertive with regards to the process of what happens to an ELV. The ELV Directive (200/53/EC) requires 95% recovery rate and 85% recycling rate of total ELV by 2015. These targets are not material based, but there is more effort on non-metal recovery. The target for plastic recovery is between 4-7% by weight of the total vehicle or ~100-175kt (WRAP, 2006).</w:t>
      </w:r>
    </w:p>
    <w:p w14:paraId="69504F9C" w14:textId="510DBC14" w:rsidR="00506799"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use of plastic found in a car is said to consist of 10% by weight. There is up to 13 different types of polymers used in a single car, with just three types of plastic making up 2/3 (66%) of the total plastic use. The three main plastics found in automobiles are polypropylene (32%), polyurethane (17%) and PVC (16%).</w:t>
      </w:r>
    </w:p>
    <w:p w14:paraId="16F52E66"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5701BE71"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6F2DC87E"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4A718B66"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00FDAB30"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1E9D0FD4"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5A4A2B8F"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5F603ABE"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682DBB99" w14:textId="53CC7F20" w:rsidR="00D87C46" w:rsidRPr="00B036F6" w:rsidRDefault="00D87C46" w:rsidP="00D87C46">
      <w:pPr>
        <w:pStyle w:val="Caption"/>
        <w:spacing w:line="360" w:lineRule="auto"/>
        <w:jc w:val="center"/>
        <w:rPr>
          <w:rFonts w:ascii="Times New Roman" w:hAnsi="Times New Roman" w:cs="Times New Roman"/>
          <w:color w:val="000000" w:themeColor="text1"/>
          <w:sz w:val="24"/>
          <w:szCs w:val="24"/>
        </w:rPr>
      </w:pPr>
      <w:bookmarkStart w:id="53" w:name="_Toc518370632"/>
      <w:r w:rsidRPr="0043076D">
        <w:rPr>
          <w:rFonts w:ascii="Times New Roman" w:hAnsi="Times New Roman" w:cs="Times New Roman"/>
          <w:b w:val="0"/>
          <w:color w:val="000000" w:themeColor="text1"/>
          <w:sz w:val="24"/>
          <w:szCs w:val="24"/>
        </w:rPr>
        <w:lastRenderedPageBreak/>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4</w:t>
      </w:r>
      <w:r w:rsidR="00711874">
        <w:rPr>
          <w:rFonts w:ascii="Times New Roman" w:hAnsi="Times New Roman" w:cs="Times New Roman"/>
          <w:b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w:t>
      </w:r>
      <w:r w:rsidRPr="00B036F6">
        <w:rPr>
          <w:rFonts w:ascii="Times New Roman" w:hAnsi="Times New Roman" w:cs="Times New Roman"/>
          <w:b w:val="0"/>
          <w:color w:val="000000" w:themeColor="text1"/>
          <w:sz w:val="24"/>
          <w:szCs w:val="24"/>
        </w:rPr>
        <w:t>P</w:t>
      </w:r>
      <w:r w:rsidRPr="0043076D">
        <w:rPr>
          <w:rFonts w:ascii="Times New Roman" w:hAnsi="Times New Roman" w:cs="Times New Roman"/>
          <w:b w:val="0"/>
          <w:color w:val="000000" w:themeColor="text1"/>
          <w:sz w:val="24"/>
          <w:szCs w:val="24"/>
        </w:rPr>
        <w:t xml:space="preserve">lastics used in a typical car </w:t>
      </w:r>
      <w:r w:rsidRPr="008D3758">
        <w:rPr>
          <w:rFonts w:ascii="Times New Roman" w:hAnsi="Times New Roman" w:cs="Times New Roman"/>
          <w:color w:val="000000" w:themeColor="text1"/>
          <w:sz w:val="24"/>
          <w:szCs w:val="24"/>
        </w:rPr>
        <w:t>(Szeteiova</w:t>
      </w:r>
      <w:r w:rsidR="00EC4A6D" w:rsidRPr="008D3758">
        <w:rPr>
          <w:rFonts w:ascii="Times New Roman" w:hAnsi="Times New Roman" w:cs="Times New Roman"/>
          <w:color w:val="000000" w:themeColor="text1"/>
          <w:sz w:val="24"/>
          <w:szCs w:val="24"/>
        </w:rPr>
        <w:t>, 2009</w:t>
      </w:r>
      <w:r w:rsidRPr="008D3758">
        <w:rPr>
          <w:rFonts w:ascii="Times New Roman" w:hAnsi="Times New Roman" w:cs="Times New Roman"/>
          <w:color w:val="000000" w:themeColor="text1"/>
          <w:sz w:val="24"/>
          <w:szCs w:val="24"/>
        </w:rPr>
        <w:t>)</w:t>
      </w:r>
      <w:bookmarkEnd w:id="53"/>
    </w:p>
    <w:tbl>
      <w:tblPr>
        <w:tblW w:w="8360" w:type="dxa"/>
        <w:jc w:val="center"/>
        <w:tblLook w:val="04A0" w:firstRow="1" w:lastRow="0" w:firstColumn="1" w:lastColumn="0" w:noHBand="0" w:noVBand="1"/>
      </w:tblPr>
      <w:tblGrid>
        <w:gridCol w:w="2780"/>
        <w:gridCol w:w="3220"/>
        <w:gridCol w:w="2360"/>
      </w:tblGrid>
      <w:tr w:rsidR="00896565" w:rsidRPr="00B036F6" w14:paraId="2AFCF6AA" w14:textId="77777777" w:rsidTr="00896565">
        <w:trPr>
          <w:trHeight w:val="315"/>
          <w:jc w:val="center"/>
        </w:trPr>
        <w:tc>
          <w:tcPr>
            <w:tcW w:w="2780" w:type="dxa"/>
            <w:tcBorders>
              <w:top w:val="single" w:sz="8" w:space="0" w:color="auto"/>
              <w:left w:val="single" w:sz="8" w:space="0" w:color="auto"/>
              <w:bottom w:val="single" w:sz="8" w:space="0" w:color="auto"/>
              <w:right w:val="single" w:sz="8" w:space="0" w:color="auto"/>
            </w:tcBorders>
            <w:shd w:val="clear" w:color="auto" w:fill="auto"/>
            <w:hideMark/>
          </w:tcPr>
          <w:p w14:paraId="39DA8DA7"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Component</w:t>
            </w:r>
          </w:p>
        </w:tc>
        <w:tc>
          <w:tcPr>
            <w:tcW w:w="3220" w:type="dxa"/>
            <w:tcBorders>
              <w:top w:val="single" w:sz="8" w:space="0" w:color="auto"/>
              <w:left w:val="nil"/>
              <w:bottom w:val="single" w:sz="8" w:space="0" w:color="auto"/>
              <w:right w:val="single" w:sz="8" w:space="0" w:color="auto"/>
            </w:tcBorders>
            <w:shd w:val="clear" w:color="auto" w:fill="auto"/>
            <w:hideMark/>
          </w:tcPr>
          <w:p w14:paraId="10791BC2"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Main Types of Plastic</w:t>
            </w:r>
          </w:p>
        </w:tc>
        <w:tc>
          <w:tcPr>
            <w:tcW w:w="2360" w:type="dxa"/>
            <w:tcBorders>
              <w:top w:val="single" w:sz="8" w:space="0" w:color="auto"/>
              <w:left w:val="nil"/>
              <w:bottom w:val="single" w:sz="8" w:space="0" w:color="auto"/>
              <w:right w:val="single" w:sz="8" w:space="0" w:color="auto"/>
            </w:tcBorders>
            <w:shd w:val="clear" w:color="auto" w:fill="auto"/>
            <w:hideMark/>
          </w:tcPr>
          <w:p w14:paraId="112A9E06"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Weight in av. Car (kg)</w:t>
            </w:r>
          </w:p>
        </w:tc>
      </w:tr>
      <w:tr w:rsidR="00896565" w:rsidRPr="00B036F6" w14:paraId="7158AA92"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458FB139"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Bumpers</w:t>
            </w:r>
          </w:p>
        </w:tc>
        <w:tc>
          <w:tcPr>
            <w:tcW w:w="3220" w:type="dxa"/>
            <w:tcBorders>
              <w:top w:val="nil"/>
              <w:left w:val="nil"/>
              <w:bottom w:val="single" w:sz="8" w:space="0" w:color="auto"/>
              <w:right w:val="single" w:sz="8" w:space="0" w:color="auto"/>
            </w:tcBorders>
            <w:shd w:val="clear" w:color="auto" w:fill="auto"/>
            <w:hideMark/>
          </w:tcPr>
          <w:p w14:paraId="348EACE7"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PS, ABS, PC/PBT</w:t>
            </w:r>
          </w:p>
        </w:tc>
        <w:tc>
          <w:tcPr>
            <w:tcW w:w="2360" w:type="dxa"/>
            <w:tcBorders>
              <w:top w:val="nil"/>
              <w:left w:val="nil"/>
              <w:bottom w:val="single" w:sz="8" w:space="0" w:color="auto"/>
              <w:right w:val="single" w:sz="8" w:space="0" w:color="auto"/>
            </w:tcBorders>
            <w:shd w:val="clear" w:color="auto" w:fill="auto"/>
            <w:hideMark/>
          </w:tcPr>
          <w:p w14:paraId="608BE18C"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10</w:t>
            </w:r>
          </w:p>
        </w:tc>
      </w:tr>
      <w:tr w:rsidR="00896565" w:rsidRPr="00B036F6" w14:paraId="19494912"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7194A6C3"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Seating</w:t>
            </w:r>
          </w:p>
        </w:tc>
        <w:tc>
          <w:tcPr>
            <w:tcW w:w="3220" w:type="dxa"/>
            <w:tcBorders>
              <w:top w:val="nil"/>
              <w:left w:val="nil"/>
              <w:bottom w:val="single" w:sz="8" w:space="0" w:color="auto"/>
              <w:right w:val="single" w:sz="8" w:space="0" w:color="auto"/>
            </w:tcBorders>
            <w:shd w:val="clear" w:color="auto" w:fill="auto"/>
            <w:hideMark/>
          </w:tcPr>
          <w:p w14:paraId="6ECE6D44"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val="fr-FR" w:eastAsia="en-GB"/>
              </w:rPr>
            </w:pPr>
            <w:r w:rsidRPr="00B036F6">
              <w:rPr>
                <w:rFonts w:ascii="Times New Roman" w:eastAsia="Times New Roman" w:hAnsi="Times New Roman" w:cs="Times New Roman"/>
                <w:color w:val="000000" w:themeColor="text1"/>
                <w:sz w:val="24"/>
                <w:szCs w:val="24"/>
                <w:lang w:val="fr-FR" w:eastAsia="en-GB"/>
              </w:rPr>
              <w:t>PUR, PP, PVC, ABS, PA</w:t>
            </w:r>
          </w:p>
        </w:tc>
        <w:tc>
          <w:tcPr>
            <w:tcW w:w="2360" w:type="dxa"/>
            <w:tcBorders>
              <w:top w:val="nil"/>
              <w:left w:val="nil"/>
              <w:bottom w:val="single" w:sz="8" w:space="0" w:color="auto"/>
              <w:right w:val="single" w:sz="8" w:space="0" w:color="auto"/>
            </w:tcBorders>
            <w:shd w:val="clear" w:color="auto" w:fill="auto"/>
            <w:hideMark/>
          </w:tcPr>
          <w:p w14:paraId="0042AF3C"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13</w:t>
            </w:r>
          </w:p>
        </w:tc>
      </w:tr>
      <w:tr w:rsidR="00896565" w:rsidRPr="00B036F6" w14:paraId="3CD195F7"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2B84FAD4"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Dashboard</w:t>
            </w:r>
          </w:p>
        </w:tc>
        <w:tc>
          <w:tcPr>
            <w:tcW w:w="3220" w:type="dxa"/>
            <w:tcBorders>
              <w:top w:val="nil"/>
              <w:left w:val="nil"/>
              <w:bottom w:val="single" w:sz="8" w:space="0" w:color="auto"/>
              <w:right w:val="single" w:sz="8" w:space="0" w:color="auto"/>
            </w:tcBorders>
            <w:shd w:val="clear" w:color="auto" w:fill="auto"/>
            <w:hideMark/>
          </w:tcPr>
          <w:p w14:paraId="27975D35"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val="de-DE" w:eastAsia="en-GB"/>
              </w:rPr>
            </w:pPr>
            <w:r w:rsidRPr="00B036F6">
              <w:rPr>
                <w:rFonts w:ascii="Times New Roman" w:eastAsia="Times New Roman" w:hAnsi="Times New Roman" w:cs="Times New Roman"/>
                <w:color w:val="000000" w:themeColor="text1"/>
                <w:sz w:val="24"/>
                <w:szCs w:val="24"/>
                <w:lang w:val="de-DE" w:eastAsia="en-GB"/>
              </w:rPr>
              <w:t>PP, ABS, SMA, PPE, PC</w:t>
            </w:r>
          </w:p>
        </w:tc>
        <w:tc>
          <w:tcPr>
            <w:tcW w:w="2360" w:type="dxa"/>
            <w:tcBorders>
              <w:top w:val="nil"/>
              <w:left w:val="nil"/>
              <w:bottom w:val="single" w:sz="8" w:space="0" w:color="auto"/>
              <w:right w:val="single" w:sz="8" w:space="0" w:color="auto"/>
            </w:tcBorders>
            <w:shd w:val="clear" w:color="auto" w:fill="auto"/>
            <w:hideMark/>
          </w:tcPr>
          <w:p w14:paraId="74DF7D29"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7</w:t>
            </w:r>
          </w:p>
        </w:tc>
      </w:tr>
      <w:tr w:rsidR="00896565" w:rsidRPr="00B036F6" w14:paraId="772DB5D9"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4F72F92D"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Fuel Systems</w:t>
            </w:r>
          </w:p>
        </w:tc>
        <w:tc>
          <w:tcPr>
            <w:tcW w:w="3220" w:type="dxa"/>
            <w:tcBorders>
              <w:top w:val="nil"/>
              <w:left w:val="nil"/>
              <w:bottom w:val="single" w:sz="8" w:space="0" w:color="auto"/>
              <w:right w:val="single" w:sz="8" w:space="0" w:color="auto"/>
            </w:tcBorders>
            <w:shd w:val="clear" w:color="auto" w:fill="auto"/>
            <w:hideMark/>
          </w:tcPr>
          <w:p w14:paraId="08CE0207"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HDPE, POM, PA, PP, PBT</w:t>
            </w:r>
          </w:p>
        </w:tc>
        <w:tc>
          <w:tcPr>
            <w:tcW w:w="2360" w:type="dxa"/>
            <w:tcBorders>
              <w:top w:val="nil"/>
              <w:left w:val="nil"/>
              <w:bottom w:val="single" w:sz="8" w:space="0" w:color="auto"/>
              <w:right w:val="single" w:sz="8" w:space="0" w:color="auto"/>
            </w:tcBorders>
            <w:shd w:val="clear" w:color="auto" w:fill="auto"/>
            <w:hideMark/>
          </w:tcPr>
          <w:p w14:paraId="62306F61"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6</w:t>
            </w:r>
          </w:p>
        </w:tc>
      </w:tr>
      <w:tr w:rsidR="00896565" w:rsidRPr="00B036F6" w14:paraId="57CBE4CF"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2FA64F54"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Body (incl. panels)</w:t>
            </w:r>
          </w:p>
        </w:tc>
        <w:tc>
          <w:tcPr>
            <w:tcW w:w="3220" w:type="dxa"/>
            <w:tcBorders>
              <w:top w:val="nil"/>
              <w:left w:val="nil"/>
              <w:bottom w:val="single" w:sz="8" w:space="0" w:color="auto"/>
              <w:right w:val="single" w:sz="8" w:space="0" w:color="auto"/>
            </w:tcBorders>
            <w:shd w:val="clear" w:color="auto" w:fill="auto"/>
            <w:hideMark/>
          </w:tcPr>
          <w:p w14:paraId="1A3E08FC"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PP, PPE, UP</w:t>
            </w:r>
          </w:p>
        </w:tc>
        <w:tc>
          <w:tcPr>
            <w:tcW w:w="2360" w:type="dxa"/>
            <w:tcBorders>
              <w:top w:val="nil"/>
              <w:left w:val="nil"/>
              <w:bottom w:val="single" w:sz="8" w:space="0" w:color="auto"/>
              <w:right w:val="single" w:sz="8" w:space="0" w:color="auto"/>
            </w:tcBorders>
            <w:shd w:val="clear" w:color="auto" w:fill="auto"/>
            <w:hideMark/>
          </w:tcPr>
          <w:p w14:paraId="58EB5940"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6</w:t>
            </w:r>
          </w:p>
        </w:tc>
      </w:tr>
      <w:tr w:rsidR="00896565" w:rsidRPr="00B036F6" w14:paraId="5E5D35C3" w14:textId="77777777" w:rsidTr="00896565">
        <w:trPr>
          <w:trHeight w:val="6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4415BD01"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Under – bonnet components</w:t>
            </w:r>
          </w:p>
        </w:tc>
        <w:tc>
          <w:tcPr>
            <w:tcW w:w="3220" w:type="dxa"/>
            <w:tcBorders>
              <w:top w:val="nil"/>
              <w:left w:val="nil"/>
              <w:bottom w:val="single" w:sz="8" w:space="0" w:color="auto"/>
              <w:right w:val="single" w:sz="8" w:space="0" w:color="auto"/>
            </w:tcBorders>
            <w:shd w:val="clear" w:color="auto" w:fill="auto"/>
            <w:hideMark/>
          </w:tcPr>
          <w:p w14:paraId="1100A71C"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PA, PP, PBT</w:t>
            </w:r>
          </w:p>
        </w:tc>
        <w:tc>
          <w:tcPr>
            <w:tcW w:w="2360" w:type="dxa"/>
            <w:tcBorders>
              <w:top w:val="nil"/>
              <w:left w:val="nil"/>
              <w:bottom w:val="single" w:sz="8" w:space="0" w:color="auto"/>
              <w:right w:val="single" w:sz="8" w:space="0" w:color="auto"/>
            </w:tcBorders>
            <w:shd w:val="clear" w:color="auto" w:fill="auto"/>
            <w:hideMark/>
          </w:tcPr>
          <w:p w14:paraId="6117852F"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9</w:t>
            </w:r>
          </w:p>
        </w:tc>
      </w:tr>
      <w:tr w:rsidR="00896565" w:rsidRPr="00B036F6" w14:paraId="401CCA00"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38E463F0"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Interior trim</w:t>
            </w:r>
          </w:p>
        </w:tc>
        <w:tc>
          <w:tcPr>
            <w:tcW w:w="3220" w:type="dxa"/>
            <w:tcBorders>
              <w:top w:val="nil"/>
              <w:left w:val="nil"/>
              <w:bottom w:val="single" w:sz="8" w:space="0" w:color="auto"/>
              <w:right w:val="single" w:sz="8" w:space="0" w:color="auto"/>
            </w:tcBorders>
            <w:shd w:val="clear" w:color="auto" w:fill="auto"/>
            <w:hideMark/>
          </w:tcPr>
          <w:p w14:paraId="2CDACFD2"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PP, ABS, PET, POM, PVC</w:t>
            </w:r>
          </w:p>
        </w:tc>
        <w:tc>
          <w:tcPr>
            <w:tcW w:w="2360" w:type="dxa"/>
            <w:tcBorders>
              <w:top w:val="nil"/>
              <w:left w:val="nil"/>
              <w:bottom w:val="single" w:sz="8" w:space="0" w:color="auto"/>
              <w:right w:val="single" w:sz="8" w:space="0" w:color="auto"/>
            </w:tcBorders>
            <w:shd w:val="clear" w:color="auto" w:fill="auto"/>
            <w:hideMark/>
          </w:tcPr>
          <w:p w14:paraId="616378C3"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20</w:t>
            </w:r>
          </w:p>
        </w:tc>
      </w:tr>
      <w:tr w:rsidR="00896565" w:rsidRPr="00B036F6" w14:paraId="4FC750FE"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2B7E30D3"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Electrical component</w:t>
            </w:r>
          </w:p>
        </w:tc>
        <w:tc>
          <w:tcPr>
            <w:tcW w:w="3220" w:type="dxa"/>
            <w:tcBorders>
              <w:top w:val="nil"/>
              <w:left w:val="nil"/>
              <w:bottom w:val="single" w:sz="8" w:space="0" w:color="auto"/>
              <w:right w:val="single" w:sz="8" w:space="0" w:color="auto"/>
            </w:tcBorders>
            <w:shd w:val="clear" w:color="auto" w:fill="auto"/>
            <w:hideMark/>
          </w:tcPr>
          <w:p w14:paraId="2323EBCA"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val="fr-FR" w:eastAsia="en-GB"/>
              </w:rPr>
            </w:pPr>
            <w:r w:rsidRPr="00B036F6">
              <w:rPr>
                <w:rFonts w:ascii="Times New Roman" w:eastAsia="Times New Roman" w:hAnsi="Times New Roman" w:cs="Times New Roman"/>
                <w:color w:val="000000" w:themeColor="text1"/>
                <w:sz w:val="24"/>
                <w:szCs w:val="24"/>
                <w:lang w:val="fr-FR" w:eastAsia="en-GB"/>
              </w:rPr>
              <w:t>PP, PE, PBT, PA, PVC</w:t>
            </w:r>
          </w:p>
        </w:tc>
        <w:tc>
          <w:tcPr>
            <w:tcW w:w="2360" w:type="dxa"/>
            <w:tcBorders>
              <w:top w:val="nil"/>
              <w:left w:val="nil"/>
              <w:bottom w:val="single" w:sz="8" w:space="0" w:color="auto"/>
              <w:right w:val="single" w:sz="8" w:space="0" w:color="auto"/>
            </w:tcBorders>
            <w:shd w:val="clear" w:color="auto" w:fill="auto"/>
            <w:hideMark/>
          </w:tcPr>
          <w:p w14:paraId="341975C2"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7</w:t>
            </w:r>
          </w:p>
        </w:tc>
      </w:tr>
      <w:tr w:rsidR="00896565" w:rsidRPr="00B036F6" w14:paraId="20422359"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2C7AFEFC"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Exterior trim</w:t>
            </w:r>
          </w:p>
        </w:tc>
        <w:tc>
          <w:tcPr>
            <w:tcW w:w="3220" w:type="dxa"/>
            <w:tcBorders>
              <w:top w:val="nil"/>
              <w:left w:val="nil"/>
              <w:bottom w:val="single" w:sz="8" w:space="0" w:color="auto"/>
              <w:right w:val="single" w:sz="8" w:space="0" w:color="auto"/>
            </w:tcBorders>
            <w:shd w:val="clear" w:color="auto" w:fill="auto"/>
            <w:hideMark/>
          </w:tcPr>
          <w:p w14:paraId="0594D3CE"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val="pt-BR" w:eastAsia="en-GB"/>
              </w:rPr>
              <w:t>ABS, PA, PBT, POM, ASA, PP</w:t>
            </w:r>
          </w:p>
        </w:tc>
        <w:tc>
          <w:tcPr>
            <w:tcW w:w="2360" w:type="dxa"/>
            <w:tcBorders>
              <w:top w:val="nil"/>
              <w:left w:val="nil"/>
              <w:bottom w:val="single" w:sz="8" w:space="0" w:color="auto"/>
              <w:right w:val="single" w:sz="8" w:space="0" w:color="auto"/>
            </w:tcBorders>
            <w:shd w:val="clear" w:color="auto" w:fill="auto"/>
            <w:hideMark/>
          </w:tcPr>
          <w:p w14:paraId="398E398A"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4</w:t>
            </w:r>
          </w:p>
        </w:tc>
      </w:tr>
      <w:tr w:rsidR="00896565" w:rsidRPr="00B036F6" w14:paraId="35B08CCA"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2452DA5C"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Lighting</w:t>
            </w:r>
          </w:p>
        </w:tc>
        <w:tc>
          <w:tcPr>
            <w:tcW w:w="3220" w:type="dxa"/>
            <w:tcBorders>
              <w:top w:val="nil"/>
              <w:left w:val="nil"/>
              <w:bottom w:val="single" w:sz="8" w:space="0" w:color="auto"/>
              <w:right w:val="single" w:sz="8" w:space="0" w:color="auto"/>
            </w:tcBorders>
            <w:shd w:val="clear" w:color="auto" w:fill="auto"/>
            <w:hideMark/>
          </w:tcPr>
          <w:p w14:paraId="198FCAC6"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PC, PBT, ABS, PMMA, UP</w:t>
            </w:r>
          </w:p>
        </w:tc>
        <w:tc>
          <w:tcPr>
            <w:tcW w:w="2360" w:type="dxa"/>
            <w:tcBorders>
              <w:top w:val="nil"/>
              <w:left w:val="nil"/>
              <w:bottom w:val="single" w:sz="8" w:space="0" w:color="auto"/>
              <w:right w:val="single" w:sz="8" w:space="0" w:color="auto"/>
            </w:tcBorders>
            <w:shd w:val="clear" w:color="auto" w:fill="auto"/>
            <w:hideMark/>
          </w:tcPr>
          <w:p w14:paraId="3C62CF1E"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5</w:t>
            </w:r>
          </w:p>
        </w:tc>
      </w:tr>
      <w:tr w:rsidR="00896565" w:rsidRPr="00B036F6" w14:paraId="689B362A"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5115E185"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Upholstery</w:t>
            </w:r>
          </w:p>
        </w:tc>
        <w:tc>
          <w:tcPr>
            <w:tcW w:w="3220" w:type="dxa"/>
            <w:tcBorders>
              <w:top w:val="nil"/>
              <w:left w:val="nil"/>
              <w:bottom w:val="single" w:sz="8" w:space="0" w:color="auto"/>
              <w:right w:val="single" w:sz="8" w:space="0" w:color="auto"/>
            </w:tcBorders>
            <w:shd w:val="clear" w:color="auto" w:fill="auto"/>
            <w:hideMark/>
          </w:tcPr>
          <w:p w14:paraId="4F7997BD"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PVC, PUR, PP, PE</w:t>
            </w:r>
          </w:p>
        </w:tc>
        <w:tc>
          <w:tcPr>
            <w:tcW w:w="2360" w:type="dxa"/>
            <w:tcBorders>
              <w:top w:val="nil"/>
              <w:left w:val="nil"/>
              <w:bottom w:val="single" w:sz="8" w:space="0" w:color="auto"/>
              <w:right w:val="single" w:sz="8" w:space="0" w:color="auto"/>
            </w:tcBorders>
            <w:shd w:val="clear" w:color="auto" w:fill="auto"/>
            <w:hideMark/>
          </w:tcPr>
          <w:p w14:paraId="06BF0122"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8</w:t>
            </w:r>
          </w:p>
        </w:tc>
      </w:tr>
      <w:tr w:rsidR="00896565" w:rsidRPr="00B036F6" w14:paraId="74C3AF74"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2579C7AB"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Liquid reservoirs</w:t>
            </w:r>
          </w:p>
        </w:tc>
        <w:tc>
          <w:tcPr>
            <w:tcW w:w="3220" w:type="dxa"/>
            <w:tcBorders>
              <w:top w:val="nil"/>
              <w:left w:val="nil"/>
              <w:bottom w:val="single" w:sz="8" w:space="0" w:color="auto"/>
              <w:right w:val="single" w:sz="8" w:space="0" w:color="auto"/>
            </w:tcBorders>
            <w:shd w:val="clear" w:color="auto" w:fill="auto"/>
            <w:hideMark/>
          </w:tcPr>
          <w:p w14:paraId="4BEDBFDD"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PP, PE, PA</w:t>
            </w:r>
          </w:p>
        </w:tc>
        <w:tc>
          <w:tcPr>
            <w:tcW w:w="2360" w:type="dxa"/>
            <w:tcBorders>
              <w:top w:val="nil"/>
              <w:left w:val="nil"/>
              <w:bottom w:val="single" w:sz="8" w:space="0" w:color="auto"/>
              <w:right w:val="single" w:sz="8" w:space="0" w:color="auto"/>
            </w:tcBorders>
            <w:shd w:val="clear" w:color="auto" w:fill="auto"/>
            <w:hideMark/>
          </w:tcPr>
          <w:p w14:paraId="7AE66BD4"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1</w:t>
            </w:r>
          </w:p>
        </w:tc>
      </w:tr>
      <w:tr w:rsidR="00896565" w:rsidRPr="00B036F6" w14:paraId="61F0D3DC" w14:textId="77777777" w:rsidTr="00896565">
        <w:trPr>
          <w:trHeight w:val="315"/>
          <w:jc w:val="center"/>
        </w:trPr>
        <w:tc>
          <w:tcPr>
            <w:tcW w:w="2780" w:type="dxa"/>
            <w:tcBorders>
              <w:top w:val="nil"/>
              <w:left w:val="single" w:sz="8" w:space="0" w:color="auto"/>
              <w:bottom w:val="single" w:sz="8" w:space="0" w:color="auto"/>
              <w:right w:val="single" w:sz="8" w:space="0" w:color="auto"/>
            </w:tcBorders>
            <w:shd w:val="clear" w:color="auto" w:fill="auto"/>
            <w:hideMark/>
          </w:tcPr>
          <w:p w14:paraId="122EF6B2"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Total</w:t>
            </w:r>
          </w:p>
        </w:tc>
        <w:tc>
          <w:tcPr>
            <w:tcW w:w="3220" w:type="dxa"/>
            <w:tcBorders>
              <w:top w:val="nil"/>
              <w:left w:val="nil"/>
              <w:bottom w:val="single" w:sz="8" w:space="0" w:color="auto"/>
              <w:right w:val="single" w:sz="8" w:space="0" w:color="auto"/>
            </w:tcBorders>
            <w:shd w:val="clear" w:color="auto" w:fill="auto"/>
            <w:hideMark/>
          </w:tcPr>
          <w:p w14:paraId="2EBAC064" w14:textId="77777777" w:rsidR="00896565" w:rsidRPr="00B036F6" w:rsidRDefault="00896565" w:rsidP="00896565">
            <w:pPr>
              <w:spacing w:after="0" w:line="240" w:lineRule="auto"/>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 </w:t>
            </w:r>
          </w:p>
        </w:tc>
        <w:tc>
          <w:tcPr>
            <w:tcW w:w="2360" w:type="dxa"/>
            <w:tcBorders>
              <w:top w:val="nil"/>
              <w:left w:val="nil"/>
              <w:bottom w:val="single" w:sz="8" w:space="0" w:color="auto"/>
              <w:right w:val="single" w:sz="8" w:space="0" w:color="auto"/>
            </w:tcBorders>
            <w:shd w:val="clear" w:color="auto" w:fill="auto"/>
            <w:hideMark/>
          </w:tcPr>
          <w:p w14:paraId="4D7378DF" w14:textId="77777777" w:rsidR="00896565" w:rsidRPr="00B036F6" w:rsidRDefault="00896565" w:rsidP="00896565">
            <w:pPr>
              <w:spacing w:after="0" w:line="24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96</w:t>
            </w:r>
          </w:p>
        </w:tc>
      </w:tr>
    </w:tbl>
    <w:p w14:paraId="0B6D3B91" w14:textId="23C70629" w:rsidR="00D87C46" w:rsidRPr="00246200" w:rsidRDefault="00344798" w:rsidP="00EF4FF7">
      <w:pPr>
        <w:spacing w:line="360" w:lineRule="auto"/>
        <w:rPr>
          <w:rFonts w:ascii="Times New Roman" w:hAnsi="Times New Roman" w:cs="Times New Roman"/>
          <w:sz w:val="24"/>
          <w:szCs w:val="24"/>
        </w:rPr>
      </w:pPr>
      <w:r w:rsidRPr="00EF4FF7">
        <w:rPr>
          <w:rFonts w:ascii="Times New Roman" w:hAnsi="Times New Roman" w:cs="Times New Roman"/>
          <w:sz w:val="24"/>
          <w:szCs w:val="24"/>
        </w:rPr>
        <w:t>The consumption of plastic in the automotive industry will only continue to increase as the industry continue to find new ways in creating a lighter and more energy saving vehicle.</w:t>
      </w:r>
      <w:r w:rsidR="005A035C" w:rsidRPr="00EF4FF7">
        <w:rPr>
          <w:rFonts w:ascii="Times New Roman" w:hAnsi="Times New Roman" w:cs="Times New Roman"/>
          <w:sz w:val="24"/>
          <w:szCs w:val="24"/>
        </w:rPr>
        <w:t xml:space="preserve"> Further information on UK plastic consumption can be found in Appendix D</w:t>
      </w:r>
      <w:r w:rsidR="001E6932" w:rsidRPr="00EF4FF7">
        <w:rPr>
          <w:rFonts w:ascii="Times New Roman" w:hAnsi="Times New Roman" w:cs="Times New Roman"/>
          <w:sz w:val="24"/>
          <w:szCs w:val="24"/>
        </w:rPr>
        <w:t>.</w:t>
      </w:r>
      <w:r w:rsidR="00E206FC" w:rsidRPr="00246200">
        <w:rPr>
          <w:rFonts w:ascii="Times New Roman" w:hAnsi="Times New Roman" w:cs="Times New Roman"/>
          <w:sz w:val="24"/>
          <w:szCs w:val="24"/>
        </w:rPr>
        <w:t>3.4</w:t>
      </w:r>
      <w:r w:rsidR="00D87C46" w:rsidRPr="00246200">
        <w:rPr>
          <w:rFonts w:ascii="Times New Roman" w:hAnsi="Times New Roman" w:cs="Times New Roman"/>
          <w:sz w:val="24"/>
          <w:szCs w:val="24"/>
        </w:rPr>
        <w:t xml:space="preserve"> Waste Tyres</w:t>
      </w:r>
    </w:p>
    <w:p w14:paraId="09BA629E" w14:textId="77777777" w:rsidR="0092580B" w:rsidRDefault="0092580B" w:rsidP="008D3758">
      <w:pPr>
        <w:pStyle w:val="Heading3"/>
        <w:rPr>
          <w:rFonts w:ascii="Times New Roman" w:hAnsi="Times New Roman" w:cs="Times New Roman"/>
          <w:color w:val="auto"/>
          <w:sz w:val="24"/>
          <w:szCs w:val="24"/>
        </w:rPr>
      </w:pPr>
    </w:p>
    <w:p w14:paraId="400A2C85" w14:textId="77777777" w:rsidR="0092580B" w:rsidRDefault="0092580B" w:rsidP="008D3758">
      <w:pPr>
        <w:pStyle w:val="Heading3"/>
        <w:rPr>
          <w:rFonts w:ascii="Times New Roman" w:hAnsi="Times New Roman" w:cs="Times New Roman"/>
          <w:color w:val="auto"/>
          <w:sz w:val="24"/>
          <w:szCs w:val="24"/>
        </w:rPr>
      </w:pPr>
    </w:p>
    <w:p w14:paraId="615AC474" w14:textId="77777777" w:rsidR="0092580B" w:rsidRDefault="0092580B" w:rsidP="0092580B"/>
    <w:p w14:paraId="722F83AF" w14:textId="77777777" w:rsidR="0092580B" w:rsidRDefault="0092580B" w:rsidP="0092580B"/>
    <w:p w14:paraId="23DBBFD8" w14:textId="77777777" w:rsidR="0092580B" w:rsidRDefault="0092580B" w:rsidP="0092580B"/>
    <w:p w14:paraId="405B9145" w14:textId="77777777" w:rsidR="0092580B" w:rsidRDefault="0092580B" w:rsidP="0092580B"/>
    <w:p w14:paraId="13E0C8B4" w14:textId="77777777" w:rsidR="0092580B" w:rsidRDefault="0092580B" w:rsidP="0092580B"/>
    <w:p w14:paraId="3180638E" w14:textId="77777777" w:rsidR="0092580B" w:rsidRDefault="0092580B" w:rsidP="0092580B"/>
    <w:p w14:paraId="257800F9" w14:textId="77777777" w:rsidR="0092580B" w:rsidRDefault="0092580B" w:rsidP="0092580B"/>
    <w:p w14:paraId="07CA27C1" w14:textId="77777777" w:rsidR="0092580B" w:rsidRDefault="0092580B" w:rsidP="0092580B"/>
    <w:p w14:paraId="7163BBAD" w14:textId="77777777" w:rsidR="0092580B" w:rsidRDefault="0092580B" w:rsidP="0092580B"/>
    <w:p w14:paraId="1A23CE44" w14:textId="77777777" w:rsidR="0092580B" w:rsidRPr="0092580B" w:rsidRDefault="0092580B" w:rsidP="0092580B"/>
    <w:p w14:paraId="0A002F08" w14:textId="2DFA2AB5" w:rsidR="00D87C46" w:rsidRPr="00246200" w:rsidRDefault="003C2F0A" w:rsidP="008D3758">
      <w:pPr>
        <w:pStyle w:val="Heading3"/>
        <w:rPr>
          <w:rFonts w:ascii="Times New Roman" w:hAnsi="Times New Roman" w:cs="Times New Roman"/>
          <w:color w:val="auto"/>
          <w:sz w:val="24"/>
          <w:szCs w:val="24"/>
        </w:rPr>
      </w:pPr>
      <w:bookmarkStart w:id="54" w:name="_Toc518370522"/>
      <w:r w:rsidRPr="00246200">
        <w:rPr>
          <w:rFonts w:ascii="Times New Roman" w:hAnsi="Times New Roman" w:cs="Times New Roman"/>
          <w:color w:val="auto"/>
          <w:sz w:val="24"/>
          <w:szCs w:val="24"/>
        </w:rPr>
        <w:lastRenderedPageBreak/>
        <w:t xml:space="preserve">3.4.1 </w:t>
      </w:r>
      <w:r w:rsidR="00D87C46" w:rsidRPr="00246200">
        <w:rPr>
          <w:rFonts w:ascii="Times New Roman" w:hAnsi="Times New Roman" w:cs="Times New Roman"/>
          <w:color w:val="auto"/>
          <w:sz w:val="24"/>
          <w:szCs w:val="24"/>
        </w:rPr>
        <w:t>EOL tyres/waste tyres</w:t>
      </w:r>
      <w:bookmarkEnd w:id="54"/>
    </w:p>
    <w:p w14:paraId="17392F73" w14:textId="77777777" w:rsidR="004D2094" w:rsidRPr="00246200" w:rsidRDefault="004D2094" w:rsidP="00D83F69">
      <w:pPr>
        <w:pStyle w:val="DefaultText"/>
        <w:spacing w:line="360" w:lineRule="auto"/>
        <w:rPr>
          <w:rFonts w:ascii="Times New Roman" w:hAnsi="Times New Roman"/>
          <w:color w:val="000000" w:themeColor="text1"/>
          <w:sz w:val="24"/>
          <w:szCs w:val="24"/>
        </w:rPr>
      </w:pPr>
    </w:p>
    <w:p w14:paraId="510CEDC0" w14:textId="25440D6A" w:rsidR="0025381C" w:rsidRDefault="00D87C46" w:rsidP="00EF4FF7">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 xml:space="preserve">End of life tyres (ELT) are defined as tyres that are no longer satisfactory for use on vehicles (cars, </w:t>
      </w:r>
      <w:r w:rsidR="00A71798">
        <w:rPr>
          <w:rFonts w:ascii="Times New Roman" w:hAnsi="Times New Roman"/>
          <w:color w:val="000000" w:themeColor="text1"/>
          <w:sz w:val="24"/>
          <w:szCs w:val="24"/>
        </w:rPr>
        <w:t>l</w:t>
      </w:r>
      <w:r w:rsidR="00EC4A6D" w:rsidRPr="00B036F6">
        <w:rPr>
          <w:rFonts w:ascii="Times New Roman" w:hAnsi="Times New Roman"/>
          <w:color w:val="000000" w:themeColor="text1"/>
          <w:sz w:val="24"/>
          <w:szCs w:val="24"/>
        </w:rPr>
        <w:t>orries</w:t>
      </w:r>
      <w:r w:rsidRPr="00B036F6">
        <w:rPr>
          <w:rFonts w:ascii="Times New Roman" w:hAnsi="Times New Roman"/>
          <w:color w:val="000000" w:themeColor="text1"/>
          <w:sz w:val="24"/>
          <w:szCs w:val="24"/>
        </w:rPr>
        <w:t xml:space="preserve">, airplanes and motorcycles). ELT are tyres which cannot be reused, exported or re-treaded (or re-grooved) and are also classified as a non-hazardous waste </w:t>
      </w:r>
      <w:sdt>
        <w:sdtPr>
          <w:rPr>
            <w:rFonts w:ascii="Times New Roman" w:hAnsi="Times New Roman"/>
            <w:color w:val="000000" w:themeColor="text1"/>
            <w:sz w:val="24"/>
            <w:szCs w:val="24"/>
          </w:rPr>
          <w:id w:val="-1870905197"/>
          <w:citation/>
        </w:sdtPr>
        <w:sdtEndPr/>
        <w:sdtContent>
          <w:r w:rsidRPr="00B036F6">
            <w:rPr>
              <w:rFonts w:ascii="Times New Roman" w:hAnsi="Times New Roman"/>
              <w:color w:val="000000" w:themeColor="text1"/>
              <w:sz w:val="24"/>
              <w:szCs w:val="24"/>
            </w:rPr>
            <w:fldChar w:fldCharType="begin"/>
          </w:r>
          <w:r w:rsidRPr="00B036F6">
            <w:rPr>
              <w:rFonts w:ascii="Times New Roman" w:hAnsi="Times New Roman"/>
              <w:color w:val="000000" w:themeColor="text1"/>
              <w:sz w:val="24"/>
              <w:szCs w:val="24"/>
            </w:rPr>
            <w:instrText xml:space="preserve"> CITATION ETR13 \l 2057 </w:instrText>
          </w:r>
          <w:r w:rsidRPr="00B036F6">
            <w:rPr>
              <w:rFonts w:ascii="Times New Roman" w:hAnsi="Times New Roman"/>
              <w:color w:val="000000" w:themeColor="text1"/>
              <w:sz w:val="24"/>
              <w:szCs w:val="24"/>
            </w:rPr>
            <w:fldChar w:fldCharType="separate"/>
          </w:r>
          <w:r w:rsidR="002E4BDA" w:rsidRPr="008D3758">
            <w:rPr>
              <w:rFonts w:ascii="Times New Roman" w:hAnsi="Times New Roman"/>
              <w:noProof/>
              <w:color w:val="000000" w:themeColor="text1"/>
              <w:sz w:val="24"/>
              <w:szCs w:val="24"/>
            </w:rPr>
            <w:t>(ETRMA, 2013)</w:t>
          </w:r>
          <w:r w:rsidRPr="00B036F6">
            <w:rPr>
              <w:rFonts w:ascii="Times New Roman" w:hAnsi="Times New Roman"/>
              <w:color w:val="000000" w:themeColor="text1"/>
              <w:sz w:val="24"/>
              <w:szCs w:val="24"/>
            </w:rPr>
            <w:fldChar w:fldCharType="end"/>
          </w:r>
        </w:sdtContent>
      </w:sdt>
      <w:r w:rsidRPr="00B036F6">
        <w:rPr>
          <w:rFonts w:ascii="Times New Roman" w:hAnsi="Times New Roman"/>
          <w:color w:val="000000" w:themeColor="text1"/>
          <w:sz w:val="24"/>
          <w:szCs w:val="24"/>
        </w:rPr>
        <w:t xml:space="preserve">. </w:t>
      </w:r>
      <w:r w:rsidR="00F33A35" w:rsidRPr="006C6701">
        <w:rPr>
          <w:rFonts w:ascii="Times New Roman" w:hAnsi="Times New Roman"/>
          <w:color w:val="000000" w:themeColor="text1"/>
          <w:sz w:val="24"/>
          <w:szCs w:val="24"/>
        </w:rPr>
        <w:fldChar w:fldCharType="begin"/>
      </w:r>
      <w:r w:rsidR="00F33A35" w:rsidRPr="006C6701">
        <w:rPr>
          <w:rFonts w:ascii="Times New Roman" w:hAnsi="Times New Roman"/>
          <w:color w:val="000000" w:themeColor="text1"/>
          <w:sz w:val="24"/>
          <w:szCs w:val="24"/>
        </w:rPr>
        <w:instrText xml:space="preserve"> REF _Ref504292771 \h </w:instrText>
      </w:r>
      <w:r w:rsidR="00F33A35" w:rsidRPr="008D3758">
        <w:rPr>
          <w:rFonts w:ascii="Times New Roman" w:hAnsi="Times New Roman"/>
          <w:color w:val="000000" w:themeColor="text1"/>
          <w:sz w:val="24"/>
          <w:szCs w:val="24"/>
        </w:rPr>
        <w:instrText xml:space="preserve"> \* MERGEFORMAT </w:instrText>
      </w:r>
      <w:r w:rsidR="00F33A35" w:rsidRPr="006C6701">
        <w:rPr>
          <w:rFonts w:ascii="Times New Roman" w:hAnsi="Times New Roman"/>
          <w:color w:val="000000" w:themeColor="text1"/>
          <w:sz w:val="24"/>
          <w:szCs w:val="24"/>
        </w:rPr>
      </w:r>
      <w:r w:rsidR="00F33A35" w:rsidRPr="006C6701">
        <w:rPr>
          <w:rFonts w:ascii="Times New Roman" w:hAnsi="Times New Roman"/>
          <w:color w:val="000000" w:themeColor="text1"/>
          <w:sz w:val="24"/>
          <w:szCs w:val="24"/>
        </w:rPr>
        <w:fldChar w:fldCharType="separate"/>
      </w:r>
      <w:r w:rsidR="00F33A35" w:rsidRPr="008D3758">
        <w:rPr>
          <w:rFonts w:ascii="Times New Roman" w:hAnsi="Times New Roman"/>
          <w:sz w:val="24"/>
          <w:szCs w:val="24"/>
        </w:rPr>
        <w:t xml:space="preserve">Table </w:t>
      </w:r>
      <w:r w:rsidR="00F33A35" w:rsidRPr="008D3758">
        <w:rPr>
          <w:rFonts w:ascii="Times New Roman" w:hAnsi="Times New Roman"/>
          <w:noProof/>
          <w:sz w:val="24"/>
          <w:szCs w:val="24"/>
        </w:rPr>
        <w:t>5</w:t>
      </w:r>
      <w:r w:rsidR="00F33A35" w:rsidRPr="006C6701">
        <w:rPr>
          <w:rFonts w:ascii="Times New Roman" w:hAnsi="Times New Roman"/>
          <w:color w:val="000000" w:themeColor="text1"/>
          <w:sz w:val="24"/>
          <w:szCs w:val="24"/>
        </w:rPr>
        <w:fldChar w:fldCharType="end"/>
      </w:r>
      <w:r w:rsidR="00F33A35" w:rsidRPr="006C6701">
        <w:rPr>
          <w:rFonts w:ascii="Times New Roman" w:hAnsi="Times New Roman"/>
          <w:color w:val="000000" w:themeColor="text1"/>
          <w:sz w:val="24"/>
          <w:szCs w:val="24"/>
        </w:rPr>
        <w:t xml:space="preserve"> and </w:t>
      </w:r>
      <w:r w:rsidR="00F33A35" w:rsidRPr="006C6701">
        <w:rPr>
          <w:rFonts w:ascii="Times New Roman" w:hAnsi="Times New Roman"/>
          <w:color w:val="000000" w:themeColor="text1"/>
          <w:sz w:val="24"/>
          <w:szCs w:val="24"/>
        </w:rPr>
        <w:fldChar w:fldCharType="begin"/>
      </w:r>
      <w:r w:rsidR="00F33A35" w:rsidRPr="006C6701">
        <w:rPr>
          <w:rFonts w:ascii="Times New Roman" w:hAnsi="Times New Roman"/>
          <w:color w:val="000000" w:themeColor="text1"/>
          <w:sz w:val="24"/>
          <w:szCs w:val="24"/>
        </w:rPr>
        <w:instrText xml:space="preserve"> REF _Ref504292776 \h </w:instrText>
      </w:r>
      <w:r w:rsidR="006C6701">
        <w:rPr>
          <w:rFonts w:ascii="Times New Roman" w:hAnsi="Times New Roman"/>
          <w:color w:val="000000" w:themeColor="text1"/>
          <w:sz w:val="24"/>
          <w:szCs w:val="24"/>
        </w:rPr>
        <w:instrText xml:space="preserve"> \* MERGEFORMAT </w:instrText>
      </w:r>
      <w:r w:rsidR="00F33A35" w:rsidRPr="006C6701">
        <w:rPr>
          <w:rFonts w:ascii="Times New Roman" w:hAnsi="Times New Roman"/>
          <w:color w:val="000000" w:themeColor="text1"/>
          <w:sz w:val="24"/>
          <w:szCs w:val="24"/>
        </w:rPr>
      </w:r>
      <w:r w:rsidR="00F33A35" w:rsidRPr="006C6701">
        <w:rPr>
          <w:rFonts w:ascii="Times New Roman" w:hAnsi="Times New Roman"/>
          <w:color w:val="000000" w:themeColor="text1"/>
          <w:sz w:val="24"/>
          <w:szCs w:val="24"/>
        </w:rPr>
        <w:fldChar w:fldCharType="separate"/>
      </w:r>
      <w:r w:rsidR="00F33A35" w:rsidRPr="008D3758">
        <w:rPr>
          <w:rFonts w:ascii="Times New Roman" w:hAnsi="Times New Roman"/>
        </w:rPr>
        <w:t xml:space="preserve">Table </w:t>
      </w:r>
      <w:r w:rsidR="00F33A35" w:rsidRPr="008D3758">
        <w:rPr>
          <w:rFonts w:ascii="Times New Roman" w:hAnsi="Times New Roman"/>
          <w:noProof/>
        </w:rPr>
        <w:t>6</w:t>
      </w:r>
      <w:r w:rsidR="00F33A35" w:rsidRPr="006C6701">
        <w:rPr>
          <w:rFonts w:ascii="Times New Roman" w:hAnsi="Times New Roman"/>
          <w:color w:val="000000" w:themeColor="text1"/>
          <w:sz w:val="24"/>
          <w:szCs w:val="24"/>
        </w:rPr>
        <w:fldChar w:fldCharType="end"/>
      </w:r>
      <w:r w:rsidR="002579C4">
        <w:rPr>
          <w:rFonts w:ascii="Times New Roman" w:hAnsi="Times New Roman"/>
          <w:color w:val="000000" w:themeColor="text1"/>
          <w:sz w:val="24"/>
          <w:szCs w:val="24"/>
        </w:rPr>
        <w:t xml:space="preserve"> </w:t>
      </w:r>
      <w:r w:rsidRPr="00B036F6">
        <w:rPr>
          <w:rFonts w:ascii="Times New Roman" w:hAnsi="Times New Roman"/>
          <w:color w:val="000000" w:themeColor="text1"/>
          <w:sz w:val="24"/>
          <w:szCs w:val="24"/>
        </w:rPr>
        <w:t xml:space="preserve">below gives an estimate on the quantity of used tyres (UT) and ELT in the United Kingdom for 2012 and whether these tyres are exported, reused or sent for recovery. </w:t>
      </w:r>
    </w:p>
    <w:p w14:paraId="06BD55F7" w14:textId="1DAF09F4" w:rsidR="00D83F69" w:rsidRDefault="00D83F69" w:rsidP="00EF4FF7">
      <w:pPr>
        <w:pStyle w:val="DefaultText"/>
        <w:spacing w:line="360" w:lineRule="auto"/>
      </w:pPr>
    </w:p>
    <w:p w14:paraId="2C588DF8" w14:textId="73216CBD" w:rsidR="00711874" w:rsidRPr="008D3758" w:rsidRDefault="00711874" w:rsidP="008D3758">
      <w:pPr>
        <w:pStyle w:val="Caption"/>
        <w:jc w:val="center"/>
        <w:rPr>
          <w:rFonts w:ascii="Times New Roman" w:hAnsi="Times New Roman"/>
          <w:b w:val="0"/>
          <w:sz w:val="24"/>
          <w:szCs w:val="24"/>
        </w:rPr>
      </w:pPr>
      <w:bookmarkStart w:id="55" w:name="_Ref504292771"/>
      <w:bookmarkStart w:id="56" w:name="_Toc518370633"/>
      <w:r w:rsidRPr="008D3758">
        <w:rPr>
          <w:rFonts w:ascii="Times New Roman" w:hAnsi="Times New Roman" w:cs="Times New Roman"/>
          <w:b w:val="0"/>
          <w:color w:val="auto"/>
          <w:sz w:val="24"/>
          <w:szCs w:val="24"/>
        </w:rPr>
        <w:t xml:space="preserve">Table </w:t>
      </w:r>
      <w:r w:rsidRPr="008D3758">
        <w:rPr>
          <w:rFonts w:ascii="Times New Roman" w:hAnsi="Times New Roman" w:cs="Times New Roman"/>
          <w:b w:val="0"/>
          <w:color w:val="auto"/>
          <w:sz w:val="24"/>
          <w:szCs w:val="24"/>
        </w:rPr>
        <w:fldChar w:fldCharType="begin"/>
      </w:r>
      <w:r w:rsidRPr="008D3758">
        <w:rPr>
          <w:rFonts w:ascii="Times New Roman" w:hAnsi="Times New Roman" w:cs="Times New Roman"/>
          <w:b w:val="0"/>
          <w:color w:val="auto"/>
          <w:sz w:val="24"/>
          <w:szCs w:val="24"/>
        </w:rPr>
        <w:instrText xml:space="preserve"> SEQ Table \* ARABIC </w:instrText>
      </w:r>
      <w:r w:rsidRPr="008D3758">
        <w:rPr>
          <w:rFonts w:ascii="Times New Roman" w:hAnsi="Times New Roman" w:cs="Times New Roman"/>
          <w:b w:val="0"/>
          <w:color w:val="auto"/>
          <w:sz w:val="24"/>
          <w:szCs w:val="24"/>
        </w:rPr>
        <w:fldChar w:fldCharType="separate"/>
      </w:r>
      <w:r w:rsidR="002E4BDA" w:rsidRPr="008D3758">
        <w:rPr>
          <w:rFonts w:ascii="Times New Roman" w:hAnsi="Times New Roman" w:cs="Times New Roman"/>
          <w:b w:val="0"/>
          <w:noProof/>
          <w:color w:val="auto"/>
          <w:sz w:val="24"/>
          <w:szCs w:val="24"/>
        </w:rPr>
        <w:t>5</w:t>
      </w:r>
      <w:r w:rsidRPr="008D3758">
        <w:rPr>
          <w:rFonts w:ascii="Times New Roman" w:hAnsi="Times New Roman" w:cs="Times New Roman"/>
          <w:b w:val="0"/>
          <w:color w:val="auto"/>
          <w:sz w:val="24"/>
          <w:szCs w:val="24"/>
        </w:rPr>
        <w:fldChar w:fldCharType="end"/>
      </w:r>
      <w:bookmarkEnd w:id="55"/>
      <w:r w:rsidR="002579C4" w:rsidRPr="008D3758">
        <w:rPr>
          <w:rFonts w:ascii="Times New Roman" w:hAnsi="Times New Roman" w:cs="Times New Roman"/>
          <w:b w:val="0"/>
          <w:color w:val="auto"/>
          <w:sz w:val="24"/>
          <w:szCs w:val="24"/>
        </w:rPr>
        <w:t xml:space="preserve"> UT consumption and treatment in UK, 2012 (tonnes)</w:t>
      </w:r>
      <w:sdt>
        <w:sdtPr>
          <w:rPr>
            <w:rFonts w:ascii="Times New Roman" w:hAnsi="Times New Roman" w:cs="Times New Roman"/>
            <w:color w:val="auto"/>
            <w:sz w:val="24"/>
            <w:szCs w:val="24"/>
          </w:rPr>
          <w:id w:val="-2103790853"/>
          <w:citation/>
        </w:sdtPr>
        <w:sdtEndPr/>
        <w:sdtContent>
          <w:r w:rsidR="002579C4" w:rsidRPr="008D3758">
            <w:rPr>
              <w:rFonts w:ascii="Times New Roman" w:hAnsi="Times New Roman" w:cs="Times New Roman"/>
              <w:bCs w:val="0"/>
              <w:color w:val="auto"/>
              <w:sz w:val="24"/>
              <w:szCs w:val="24"/>
            </w:rPr>
            <w:fldChar w:fldCharType="begin"/>
          </w:r>
          <w:r w:rsidR="002579C4" w:rsidRPr="008D3758">
            <w:rPr>
              <w:rFonts w:ascii="Times New Roman" w:hAnsi="Times New Roman" w:cs="Times New Roman"/>
              <w:bCs w:val="0"/>
              <w:color w:val="auto"/>
              <w:sz w:val="24"/>
              <w:szCs w:val="24"/>
            </w:rPr>
            <w:instrText xml:space="preserve"> CITATION ETR13 \l 2057 </w:instrText>
          </w:r>
          <w:r w:rsidR="002579C4" w:rsidRPr="008D3758">
            <w:rPr>
              <w:rFonts w:ascii="Times New Roman" w:hAnsi="Times New Roman" w:cs="Times New Roman"/>
              <w:bCs w:val="0"/>
              <w:color w:val="auto"/>
              <w:sz w:val="24"/>
              <w:szCs w:val="24"/>
            </w:rPr>
            <w:fldChar w:fldCharType="separate"/>
          </w:r>
          <w:r w:rsidR="002E4BDA" w:rsidRPr="008D3758">
            <w:rPr>
              <w:rFonts w:ascii="Times New Roman" w:hAnsi="Times New Roman" w:cs="Times New Roman"/>
              <w:bCs w:val="0"/>
              <w:noProof/>
              <w:color w:val="auto"/>
              <w:sz w:val="24"/>
              <w:szCs w:val="24"/>
            </w:rPr>
            <w:t xml:space="preserve"> </w:t>
          </w:r>
          <w:r w:rsidR="002E4BDA" w:rsidRPr="008D3758">
            <w:rPr>
              <w:rFonts w:ascii="Times New Roman" w:hAnsi="Times New Roman" w:cs="Times New Roman"/>
              <w:noProof/>
              <w:color w:val="auto"/>
              <w:sz w:val="24"/>
              <w:szCs w:val="24"/>
            </w:rPr>
            <w:t>(ETRMA, 2013)</w:t>
          </w:r>
          <w:r w:rsidR="002579C4" w:rsidRPr="008D3758">
            <w:rPr>
              <w:rFonts w:ascii="Times New Roman" w:hAnsi="Times New Roman" w:cs="Times New Roman"/>
              <w:bCs w:val="0"/>
              <w:color w:val="auto"/>
              <w:sz w:val="24"/>
              <w:szCs w:val="24"/>
            </w:rPr>
            <w:fldChar w:fldCharType="end"/>
          </w:r>
        </w:sdtContent>
      </w:sdt>
      <w:bookmarkEnd w:id="56"/>
    </w:p>
    <w:tbl>
      <w:tblPr>
        <w:tblW w:w="6720" w:type="dxa"/>
        <w:jc w:val="center"/>
        <w:tblLook w:val="04A0" w:firstRow="1" w:lastRow="0" w:firstColumn="1" w:lastColumn="0" w:noHBand="0" w:noVBand="1"/>
      </w:tblPr>
      <w:tblGrid>
        <w:gridCol w:w="954"/>
        <w:gridCol w:w="952"/>
        <w:gridCol w:w="953"/>
        <w:gridCol w:w="953"/>
        <w:gridCol w:w="1003"/>
        <w:gridCol w:w="956"/>
        <w:gridCol w:w="949"/>
      </w:tblGrid>
      <w:tr w:rsidR="002579C4" w:rsidRPr="002579C4" w14:paraId="6A407C9F" w14:textId="77777777" w:rsidTr="008D3758">
        <w:trPr>
          <w:trHeight w:val="330"/>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67E928B" w14:textId="77777777" w:rsidR="002579C4" w:rsidRPr="002579C4" w:rsidRDefault="002579C4" w:rsidP="002579C4">
            <w:pPr>
              <w:spacing w:after="0" w:line="240" w:lineRule="auto"/>
              <w:jc w:val="both"/>
              <w:rPr>
                <w:rFonts w:ascii="Times New Roman" w:eastAsia="Times New Roman" w:hAnsi="Times New Roman" w:cs="Times New Roman"/>
                <w:color w:val="000000"/>
                <w:sz w:val="20"/>
                <w:szCs w:val="20"/>
                <w:lang w:eastAsia="en-GB"/>
              </w:rPr>
            </w:pPr>
            <w:r w:rsidRPr="002579C4">
              <w:rPr>
                <w:rFonts w:ascii="Times New Roman" w:eastAsia="Times New Roman" w:hAnsi="Times New Roman" w:cs="Times New Roman"/>
                <w:color w:val="000000"/>
                <w:sz w:val="20"/>
                <w:szCs w:val="20"/>
                <w:lang w:eastAsia="en-GB"/>
              </w:rPr>
              <w:t>Country</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0C8854F" w14:textId="77777777" w:rsidR="002579C4" w:rsidRPr="002579C4" w:rsidRDefault="002579C4" w:rsidP="002579C4">
            <w:pPr>
              <w:spacing w:after="0" w:line="240" w:lineRule="auto"/>
              <w:jc w:val="both"/>
              <w:rPr>
                <w:rFonts w:ascii="Times New Roman" w:eastAsia="Times New Roman" w:hAnsi="Times New Roman" w:cs="Times New Roman"/>
                <w:color w:val="000000"/>
                <w:sz w:val="24"/>
                <w:szCs w:val="24"/>
                <w:lang w:eastAsia="en-GB"/>
              </w:rPr>
            </w:pPr>
            <w:r w:rsidRPr="002579C4">
              <w:rPr>
                <w:rFonts w:ascii="Times New Roman" w:eastAsia="Times New Roman" w:hAnsi="Times New Roman" w:cs="Times New Roman"/>
                <w:color w:val="000000"/>
                <w:sz w:val="24"/>
                <w:szCs w:val="24"/>
                <w:lang w:eastAsia="en-GB"/>
              </w:rPr>
              <w:t>Used Tyres</w:t>
            </w:r>
          </w:p>
        </w:tc>
        <w:tc>
          <w:tcPr>
            <w:tcW w:w="2880" w:type="dxa"/>
            <w:gridSpan w:val="3"/>
            <w:tcBorders>
              <w:top w:val="single" w:sz="8" w:space="0" w:color="auto"/>
              <w:left w:val="nil"/>
              <w:bottom w:val="single" w:sz="8" w:space="0" w:color="auto"/>
              <w:right w:val="single" w:sz="8" w:space="0" w:color="000000"/>
            </w:tcBorders>
            <w:shd w:val="clear" w:color="auto" w:fill="auto"/>
            <w:vAlign w:val="center"/>
            <w:hideMark/>
          </w:tcPr>
          <w:p w14:paraId="67AF04FC" w14:textId="77777777" w:rsidR="002579C4" w:rsidRPr="002579C4" w:rsidRDefault="002579C4" w:rsidP="002579C4">
            <w:pPr>
              <w:spacing w:after="0" w:line="240" w:lineRule="auto"/>
              <w:jc w:val="both"/>
              <w:rPr>
                <w:rFonts w:ascii="Times New Roman" w:eastAsia="Times New Roman" w:hAnsi="Times New Roman" w:cs="Times New Roman"/>
                <w:color w:val="000000"/>
                <w:sz w:val="24"/>
                <w:szCs w:val="24"/>
                <w:lang w:eastAsia="en-GB"/>
              </w:rPr>
            </w:pPr>
            <w:r w:rsidRPr="002579C4">
              <w:rPr>
                <w:rFonts w:ascii="Times New Roman" w:eastAsia="Times New Roman" w:hAnsi="Times New Roman" w:cs="Times New Roman"/>
                <w:color w:val="000000"/>
                <w:sz w:val="24"/>
                <w:szCs w:val="24"/>
                <w:lang w:eastAsia="en-GB"/>
              </w:rPr>
              <w:t>Reuse or Part worn tyres</w:t>
            </w:r>
          </w:p>
        </w:tc>
        <w:tc>
          <w:tcPr>
            <w:tcW w:w="960" w:type="dxa"/>
            <w:tcBorders>
              <w:top w:val="single" w:sz="8" w:space="0" w:color="auto"/>
              <w:left w:val="nil"/>
              <w:bottom w:val="nil"/>
              <w:right w:val="single" w:sz="8" w:space="0" w:color="auto"/>
            </w:tcBorders>
            <w:shd w:val="clear" w:color="auto" w:fill="auto"/>
            <w:vAlign w:val="center"/>
            <w:hideMark/>
          </w:tcPr>
          <w:p w14:paraId="405F16DB" w14:textId="77777777" w:rsidR="002579C4" w:rsidRPr="002579C4" w:rsidRDefault="002579C4" w:rsidP="002579C4">
            <w:pPr>
              <w:spacing w:after="0" w:line="240" w:lineRule="auto"/>
              <w:jc w:val="both"/>
              <w:rPr>
                <w:rFonts w:ascii="Times New Roman" w:eastAsia="Times New Roman" w:hAnsi="Times New Roman" w:cs="Times New Roman"/>
                <w:color w:val="000000"/>
                <w:sz w:val="20"/>
                <w:szCs w:val="20"/>
                <w:lang w:eastAsia="en-GB"/>
              </w:rPr>
            </w:pPr>
            <w:r w:rsidRPr="002579C4">
              <w:rPr>
                <w:rFonts w:ascii="Times New Roman" w:eastAsia="Times New Roman" w:hAnsi="Times New Roman" w:cs="Times New Roman"/>
                <w:color w:val="000000"/>
                <w:sz w:val="20"/>
                <w:szCs w:val="20"/>
                <w:lang w:eastAsia="en-GB"/>
              </w:rPr>
              <w:t xml:space="preserve">Total UT </w:t>
            </w:r>
          </w:p>
        </w:tc>
        <w:tc>
          <w:tcPr>
            <w:tcW w:w="960" w:type="dxa"/>
            <w:tcBorders>
              <w:top w:val="single" w:sz="8" w:space="0" w:color="auto"/>
              <w:left w:val="nil"/>
              <w:bottom w:val="nil"/>
              <w:right w:val="single" w:sz="8" w:space="0" w:color="auto"/>
            </w:tcBorders>
            <w:shd w:val="clear" w:color="auto" w:fill="auto"/>
            <w:vAlign w:val="center"/>
            <w:hideMark/>
          </w:tcPr>
          <w:p w14:paraId="1AFCAB33" w14:textId="77777777" w:rsidR="002579C4" w:rsidRPr="002579C4" w:rsidRDefault="002579C4" w:rsidP="002579C4">
            <w:pPr>
              <w:spacing w:after="0" w:line="240" w:lineRule="auto"/>
              <w:jc w:val="both"/>
              <w:rPr>
                <w:rFonts w:ascii="Times New Roman" w:eastAsia="Times New Roman" w:hAnsi="Times New Roman" w:cs="Times New Roman"/>
                <w:color w:val="000000"/>
                <w:sz w:val="20"/>
                <w:szCs w:val="20"/>
                <w:lang w:eastAsia="en-GB"/>
              </w:rPr>
            </w:pPr>
            <w:r w:rsidRPr="002579C4">
              <w:rPr>
                <w:rFonts w:ascii="Times New Roman" w:eastAsia="Times New Roman" w:hAnsi="Times New Roman" w:cs="Times New Roman"/>
                <w:color w:val="000000"/>
                <w:sz w:val="20"/>
                <w:szCs w:val="20"/>
                <w:lang w:eastAsia="en-GB"/>
              </w:rPr>
              <w:t xml:space="preserve">UT </w:t>
            </w:r>
          </w:p>
        </w:tc>
      </w:tr>
      <w:tr w:rsidR="002579C4" w:rsidRPr="002579C4" w14:paraId="4D327E21" w14:textId="77777777" w:rsidTr="008D3758">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6F9C956" w14:textId="77777777" w:rsidR="002579C4" w:rsidRPr="002579C4" w:rsidRDefault="002579C4" w:rsidP="002579C4">
            <w:pPr>
              <w:spacing w:after="0" w:line="240" w:lineRule="auto"/>
              <w:rPr>
                <w:rFonts w:ascii="Times New Roman" w:eastAsia="Times New Roman" w:hAnsi="Times New Roman" w:cs="Times New Roman"/>
                <w:color w:val="000000"/>
                <w:sz w:val="20"/>
                <w:szCs w:val="20"/>
                <w:lang w:eastAsia="en-GB"/>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7ADBF75" w14:textId="77777777" w:rsidR="002579C4" w:rsidRPr="002579C4" w:rsidRDefault="002579C4" w:rsidP="002579C4">
            <w:pPr>
              <w:spacing w:after="0" w:line="240" w:lineRule="auto"/>
              <w:rPr>
                <w:rFonts w:ascii="Times New Roman" w:eastAsia="Times New Roman" w:hAnsi="Times New Roman" w:cs="Times New Roman"/>
                <w:color w:val="000000"/>
                <w:sz w:val="24"/>
                <w:szCs w:val="24"/>
                <w:lang w:eastAsia="en-GB"/>
              </w:rPr>
            </w:pP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5F96D5D3" w14:textId="77777777" w:rsidR="002579C4" w:rsidRPr="002579C4" w:rsidRDefault="002579C4" w:rsidP="002579C4">
            <w:pPr>
              <w:spacing w:after="0" w:line="240" w:lineRule="auto"/>
              <w:jc w:val="both"/>
              <w:rPr>
                <w:rFonts w:ascii="Times New Roman" w:eastAsia="Times New Roman" w:hAnsi="Times New Roman" w:cs="Times New Roman"/>
                <w:color w:val="000000"/>
                <w:sz w:val="24"/>
                <w:szCs w:val="24"/>
                <w:lang w:eastAsia="en-GB"/>
              </w:rPr>
            </w:pPr>
            <w:r w:rsidRPr="002579C4">
              <w:rPr>
                <w:rFonts w:ascii="Times New Roman" w:eastAsia="Times New Roman" w:hAnsi="Times New Roman" w:cs="Times New Roman"/>
                <w:color w:val="000000"/>
                <w:sz w:val="24"/>
                <w:szCs w:val="24"/>
                <w:lang w:eastAsia="en-GB"/>
              </w:rPr>
              <w:t>Reuse</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3895F644" w14:textId="77777777" w:rsidR="002579C4" w:rsidRPr="002579C4" w:rsidRDefault="002579C4" w:rsidP="002579C4">
            <w:pPr>
              <w:spacing w:after="0" w:line="240" w:lineRule="auto"/>
              <w:jc w:val="both"/>
              <w:rPr>
                <w:rFonts w:ascii="Times New Roman" w:eastAsia="Times New Roman" w:hAnsi="Times New Roman" w:cs="Times New Roman"/>
                <w:color w:val="000000"/>
                <w:sz w:val="24"/>
                <w:szCs w:val="24"/>
                <w:lang w:eastAsia="en-GB"/>
              </w:rPr>
            </w:pPr>
            <w:r w:rsidRPr="002579C4">
              <w:rPr>
                <w:rFonts w:ascii="Times New Roman" w:eastAsia="Times New Roman" w:hAnsi="Times New Roman" w:cs="Times New Roman"/>
                <w:color w:val="000000"/>
                <w:sz w:val="24"/>
                <w:szCs w:val="24"/>
                <w:lang w:eastAsia="en-GB"/>
              </w:rPr>
              <w:t>Export</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6C1556C8" w14:textId="77777777" w:rsidR="002579C4" w:rsidRPr="002579C4" w:rsidRDefault="002579C4" w:rsidP="002579C4">
            <w:pPr>
              <w:spacing w:after="0" w:line="240" w:lineRule="auto"/>
              <w:jc w:val="both"/>
              <w:rPr>
                <w:rFonts w:ascii="Times New Roman" w:eastAsia="Times New Roman" w:hAnsi="Times New Roman" w:cs="Times New Roman"/>
                <w:color w:val="000000"/>
                <w:sz w:val="24"/>
                <w:szCs w:val="24"/>
                <w:lang w:eastAsia="en-GB"/>
              </w:rPr>
            </w:pPr>
            <w:r w:rsidRPr="002579C4">
              <w:rPr>
                <w:rFonts w:ascii="Times New Roman" w:eastAsia="Times New Roman" w:hAnsi="Times New Roman" w:cs="Times New Roman"/>
                <w:color w:val="000000"/>
                <w:sz w:val="24"/>
                <w:szCs w:val="24"/>
                <w:lang w:eastAsia="en-GB"/>
              </w:rPr>
              <w:t>Re-treading</w:t>
            </w:r>
          </w:p>
        </w:tc>
        <w:tc>
          <w:tcPr>
            <w:tcW w:w="960" w:type="dxa"/>
            <w:tcBorders>
              <w:top w:val="nil"/>
              <w:left w:val="nil"/>
              <w:bottom w:val="nil"/>
              <w:right w:val="single" w:sz="8" w:space="0" w:color="auto"/>
            </w:tcBorders>
            <w:shd w:val="clear" w:color="auto" w:fill="auto"/>
            <w:vAlign w:val="center"/>
            <w:hideMark/>
          </w:tcPr>
          <w:p w14:paraId="09AF2CD2" w14:textId="77777777" w:rsidR="002579C4" w:rsidRPr="002579C4" w:rsidRDefault="002579C4" w:rsidP="002579C4">
            <w:pPr>
              <w:spacing w:after="0" w:line="240" w:lineRule="auto"/>
              <w:jc w:val="both"/>
              <w:rPr>
                <w:rFonts w:ascii="Times New Roman" w:eastAsia="Times New Roman" w:hAnsi="Times New Roman" w:cs="Times New Roman"/>
                <w:color w:val="000000"/>
                <w:sz w:val="20"/>
                <w:szCs w:val="20"/>
                <w:lang w:eastAsia="en-GB"/>
              </w:rPr>
            </w:pPr>
            <w:r w:rsidRPr="002579C4">
              <w:rPr>
                <w:rFonts w:ascii="Times New Roman" w:eastAsia="Times New Roman" w:hAnsi="Times New Roman" w:cs="Times New Roman"/>
                <w:color w:val="000000"/>
                <w:sz w:val="20"/>
                <w:szCs w:val="20"/>
                <w:lang w:eastAsia="en-GB"/>
              </w:rPr>
              <w:t>recovery</w:t>
            </w:r>
          </w:p>
        </w:tc>
        <w:tc>
          <w:tcPr>
            <w:tcW w:w="960" w:type="dxa"/>
            <w:tcBorders>
              <w:top w:val="nil"/>
              <w:left w:val="nil"/>
              <w:bottom w:val="nil"/>
              <w:right w:val="single" w:sz="8" w:space="0" w:color="auto"/>
            </w:tcBorders>
            <w:shd w:val="clear" w:color="auto" w:fill="auto"/>
            <w:vAlign w:val="center"/>
            <w:hideMark/>
          </w:tcPr>
          <w:p w14:paraId="20573900" w14:textId="77777777" w:rsidR="002579C4" w:rsidRPr="002579C4" w:rsidRDefault="002579C4" w:rsidP="002579C4">
            <w:pPr>
              <w:spacing w:after="0" w:line="240" w:lineRule="auto"/>
              <w:jc w:val="both"/>
              <w:rPr>
                <w:rFonts w:ascii="Times New Roman" w:eastAsia="Times New Roman" w:hAnsi="Times New Roman" w:cs="Times New Roman"/>
                <w:color w:val="000000"/>
                <w:sz w:val="20"/>
                <w:szCs w:val="20"/>
                <w:lang w:eastAsia="en-GB"/>
              </w:rPr>
            </w:pPr>
            <w:r w:rsidRPr="002579C4">
              <w:rPr>
                <w:rFonts w:ascii="Times New Roman" w:eastAsia="Times New Roman" w:hAnsi="Times New Roman" w:cs="Times New Roman"/>
                <w:color w:val="000000"/>
                <w:sz w:val="20"/>
                <w:szCs w:val="20"/>
                <w:lang w:eastAsia="en-GB"/>
              </w:rPr>
              <w:t>Treated</w:t>
            </w:r>
          </w:p>
        </w:tc>
      </w:tr>
      <w:tr w:rsidR="002579C4" w:rsidRPr="002579C4" w14:paraId="22CFAC18" w14:textId="77777777" w:rsidTr="00EF4FF7">
        <w:trPr>
          <w:trHeight w:val="1339"/>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51D9C9E" w14:textId="77777777" w:rsidR="002579C4" w:rsidRPr="002579C4" w:rsidRDefault="002579C4" w:rsidP="002579C4">
            <w:pPr>
              <w:spacing w:after="0" w:line="240" w:lineRule="auto"/>
              <w:rPr>
                <w:rFonts w:ascii="Times New Roman" w:eastAsia="Times New Roman" w:hAnsi="Times New Roman" w:cs="Times New Roman"/>
                <w:color w:val="000000"/>
                <w:sz w:val="20"/>
                <w:szCs w:val="20"/>
                <w:lang w:eastAsia="en-GB"/>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C0E3110" w14:textId="77777777" w:rsidR="002579C4" w:rsidRPr="002579C4" w:rsidRDefault="002579C4" w:rsidP="002579C4">
            <w:pPr>
              <w:spacing w:after="0" w:line="240" w:lineRule="auto"/>
              <w:rPr>
                <w:rFonts w:ascii="Times New Roman" w:eastAsia="Times New Roman" w:hAnsi="Times New Roman" w:cs="Times New Roman"/>
                <w:color w:val="000000"/>
                <w:sz w:val="24"/>
                <w:szCs w:val="24"/>
                <w:lang w:eastAsia="en-GB"/>
              </w:rPr>
            </w:pPr>
          </w:p>
        </w:tc>
        <w:tc>
          <w:tcPr>
            <w:tcW w:w="960" w:type="dxa"/>
            <w:vMerge/>
            <w:tcBorders>
              <w:top w:val="nil"/>
              <w:left w:val="single" w:sz="8" w:space="0" w:color="auto"/>
              <w:bottom w:val="single" w:sz="8" w:space="0" w:color="000000"/>
              <w:right w:val="single" w:sz="8" w:space="0" w:color="auto"/>
            </w:tcBorders>
            <w:vAlign w:val="center"/>
            <w:hideMark/>
          </w:tcPr>
          <w:p w14:paraId="477D2095" w14:textId="77777777" w:rsidR="002579C4" w:rsidRPr="002579C4" w:rsidRDefault="002579C4" w:rsidP="002579C4">
            <w:pPr>
              <w:spacing w:after="0" w:line="240" w:lineRule="auto"/>
              <w:rPr>
                <w:rFonts w:ascii="Times New Roman" w:eastAsia="Times New Roman" w:hAnsi="Times New Roman" w:cs="Times New Roman"/>
                <w:color w:val="000000"/>
                <w:sz w:val="24"/>
                <w:szCs w:val="24"/>
                <w:lang w:eastAsia="en-GB"/>
              </w:rPr>
            </w:pPr>
          </w:p>
        </w:tc>
        <w:tc>
          <w:tcPr>
            <w:tcW w:w="960" w:type="dxa"/>
            <w:vMerge/>
            <w:tcBorders>
              <w:top w:val="nil"/>
              <w:left w:val="single" w:sz="8" w:space="0" w:color="auto"/>
              <w:bottom w:val="single" w:sz="8" w:space="0" w:color="000000"/>
              <w:right w:val="single" w:sz="8" w:space="0" w:color="auto"/>
            </w:tcBorders>
            <w:vAlign w:val="center"/>
            <w:hideMark/>
          </w:tcPr>
          <w:p w14:paraId="2657D204" w14:textId="77777777" w:rsidR="002579C4" w:rsidRPr="002579C4" w:rsidRDefault="002579C4" w:rsidP="002579C4">
            <w:pPr>
              <w:spacing w:after="0" w:line="240" w:lineRule="auto"/>
              <w:rPr>
                <w:rFonts w:ascii="Times New Roman" w:eastAsia="Times New Roman" w:hAnsi="Times New Roman" w:cs="Times New Roman"/>
                <w:color w:val="000000"/>
                <w:sz w:val="24"/>
                <w:szCs w:val="24"/>
                <w:lang w:eastAsia="en-GB"/>
              </w:rPr>
            </w:pPr>
          </w:p>
        </w:tc>
        <w:tc>
          <w:tcPr>
            <w:tcW w:w="960" w:type="dxa"/>
            <w:vMerge/>
            <w:tcBorders>
              <w:top w:val="nil"/>
              <w:left w:val="single" w:sz="8" w:space="0" w:color="auto"/>
              <w:bottom w:val="single" w:sz="8" w:space="0" w:color="000000"/>
              <w:right w:val="single" w:sz="8" w:space="0" w:color="auto"/>
            </w:tcBorders>
            <w:vAlign w:val="center"/>
            <w:hideMark/>
          </w:tcPr>
          <w:p w14:paraId="1220ADC9" w14:textId="77777777" w:rsidR="002579C4" w:rsidRPr="002579C4" w:rsidRDefault="002579C4" w:rsidP="002579C4">
            <w:pPr>
              <w:spacing w:after="0" w:line="240" w:lineRule="auto"/>
              <w:rPr>
                <w:rFonts w:ascii="Times New Roman" w:eastAsia="Times New Roman" w:hAnsi="Times New Roman" w:cs="Times New Roman"/>
                <w:color w:val="000000"/>
                <w:sz w:val="24"/>
                <w:szCs w:val="24"/>
                <w:lang w:eastAsia="en-GB"/>
              </w:rPr>
            </w:pPr>
          </w:p>
        </w:tc>
        <w:tc>
          <w:tcPr>
            <w:tcW w:w="960" w:type="dxa"/>
            <w:tcBorders>
              <w:top w:val="nil"/>
              <w:left w:val="nil"/>
              <w:bottom w:val="single" w:sz="8" w:space="0" w:color="auto"/>
              <w:right w:val="single" w:sz="8" w:space="0" w:color="auto"/>
            </w:tcBorders>
            <w:shd w:val="clear" w:color="auto" w:fill="auto"/>
            <w:vAlign w:val="center"/>
            <w:hideMark/>
          </w:tcPr>
          <w:p w14:paraId="0AB7B2B1" w14:textId="77777777" w:rsidR="002579C4" w:rsidRPr="002579C4" w:rsidRDefault="002579C4" w:rsidP="002579C4">
            <w:pPr>
              <w:spacing w:after="0" w:line="240" w:lineRule="auto"/>
              <w:rPr>
                <w:rFonts w:ascii="Calibri" w:eastAsia="Times New Roman" w:hAnsi="Calibri" w:cs="Times New Roman"/>
                <w:color w:val="000000"/>
                <w:lang w:eastAsia="en-GB"/>
              </w:rPr>
            </w:pPr>
            <w:r w:rsidRPr="002579C4">
              <w:rPr>
                <w:rFonts w:ascii="Calibri" w:eastAsia="Times New Roman" w:hAnsi="Calibri" w:cs="Times New Roman"/>
                <w:color w:val="000000"/>
                <w:lang w:eastAsia="en-GB"/>
              </w:rPr>
              <w:t> </w:t>
            </w:r>
          </w:p>
        </w:tc>
        <w:tc>
          <w:tcPr>
            <w:tcW w:w="960" w:type="dxa"/>
            <w:tcBorders>
              <w:top w:val="nil"/>
              <w:left w:val="nil"/>
              <w:bottom w:val="single" w:sz="8" w:space="0" w:color="auto"/>
              <w:right w:val="single" w:sz="8" w:space="0" w:color="auto"/>
            </w:tcBorders>
            <w:shd w:val="clear" w:color="auto" w:fill="auto"/>
            <w:vAlign w:val="center"/>
            <w:hideMark/>
          </w:tcPr>
          <w:p w14:paraId="444EEC65" w14:textId="77777777" w:rsidR="002579C4" w:rsidRPr="002579C4" w:rsidRDefault="002579C4" w:rsidP="002579C4">
            <w:pPr>
              <w:spacing w:after="0" w:line="240" w:lineRule="auto"/>
              <w:rPr>
                <w:rFonts w:ascii="Calibri" w:eastAsia="Times New Roman" w:hAnsi="Calibri" w:cs="Times New Roman"/>
                <w:color w:val="000000"/>
                <w:lang w:eastAsia="en-GB"/>
              </w:rPr>
            </w:pPr>
            <w:r w:rsidRPr="002579C4">
              <w:rPr>
                <w:rFonts w:ascii="Calibri" w:eastAsia="Times New Roman" w:hAnsi="Calibri" w:cs="Times New Roman"/>
                <w:color w:val="000000"/>
                <w:lang w:eastAsia="en-GB"/>
              </w:rPr>
              <w:t> </w:t>
            </w:r>
          </w:p>
        </w:tc>
      </w:tr>
      <w:tr w:rsidR="002579C4" w:rsidRPr="002579C4" w14:paraId="696B8F84" w14:textId="77777777" w:rsidTr="008D3758">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1409E08D" w14:textId="77777777" w:rsidR="002579C4" w:rsidRPr="002579C4" w:rsidRDefault="002579C4" w:rsidP="002579C4">
            <w:pPr>
              <w:spacing w:after="0" w:line="240" w:lineRule="auto"/>
              <w:jc w:val="both"/>
              <w:rPr>
                <w:rFonts w:ascii="Times New Roman" w:eastAsia="Times New Roman" w:hAnsi="Times New Roman" w:cs="Times New Roman"/>
                <w:color w:val="000000"/>
                <w:sz w:val="24"/>
                <w:szCs w:val="24"/>
                <w:lang w:eastAsia="en-GB"/>
              </w:rPr>
            </w:pPr>
            <w:r w:rsidRPr="002579C4">
              <w:rPr>
                <w:rFonts w:ascii="Times New Roman" w:eastAsia="Times New Roman" w:hAnsi="Times New Roman" w:cs="Times New Roman"/>
                <w:color w:val="000000"/>
                <w:sz w:val="24"/>
                <w:szCs w:val="24"/>
                <w:lang w:eastAsia="en-GB"/>
              </w:rPr>
              <w:t>UK</w:t>
            </w:r>
          </w:p>
        </w:tc>
        <w:tc>
          <w:tcPr>
            <w:tcW w:w="960" w:type="dxa"/>
            <w:tcBorders>
              <w:top w:val="nil"/>
              <w:left w:val="nil"/>
              <w:bottom w:val="single" w:sz="8" w:space="0" w:color="auto"/>
              <w:right w:val="single" w:sz="8" w:space="0" w:color="auto"/>
            </w:tcBorders>
            <w:shd w:val="clear" w:color="auto" w:fill="auto"/>
            <w:vAlign w:val="center"/>
            <w:hideMark/>
          </w:tcPr>
          <w:p w14:paraId="59F82DCE" w14:textId="77777777" w:rsidR="002579C4" w:rsidRPr="002579C4" w:rsidRDefault="002579C4" w:rsidP="002579C4">
            <w:pPr>
              <w:spacing w:after="0" w:line="240" w:lineRule="auto"/>
              <w:jc w:val="both"/>
              <w:rPr>
                <w:rFonts w:ascii="Times New Roman" w:eastAsia="Times New Roman" w:hAnsi="Times New Roman" w:cs="Times New Roman"/>
                <w:color w:val="000000"/>
                <w:sz w:val="20"/>
                <w:szCs w:val="20"/>
                <w:lang w:eastAsia="en-GB"/>
              </w:rPr>
            </w:pPr>
            <w:r w:rsidRPr="002579C4">
              <w:rPr>
                <w:rFonts w:ascii="Times New Roman" w:eastAsia="Times New Roman" w:hAnsi="Times New Roman" w:cs="Times New Roman"/>
                <w:color w:val="000000"/>
                <w:sz w:val="20"/>
                <w:szCs w:val="20"/>
                <w:lang w:eastAsia="en-GB"/>
              </w:rPr>
              <w:t>363,000</w:t>
            </w:r>
          </w:p>
        </w:tc>
        <w:tc>
          <w:tcPr>
            <w:tcW w:w="960" w:type="dxa"/>
            <w:tcBorders>
              <w:top w:val="nil"/>
              <w:left w:val="nil"/>
              <w:bottom w:val="single" w:sz="8" w:space="0" w:color="auto"/>
              <w:right w:val="single" w:sz="8" w:space="0" w:color="auto"/>
            </w:tcBorders>
            <w:shd w:val="clear" w:color="auto" w:fill="auto"/>
            <w:vAlign w:val="center"/>
            <w:hideMark/>
          </w:tcPr>
          <w:p w14:paraId="21021499" w14:textId="77777777" w:rsidR="002579C4" w:rsidRPr="002579C4" w:rsidRDefault="002579C4" w:rsidP="002579C4">
            <w:pPr>
              <w:spacing w:after="0" w:line="240" w:lineRule="auto"/>
              <w:jc w:val="both"/>
              <w:rPr>
                <w:rFonts w:ascii="Times New Roman" w:eastAsia="Times New Roman" w:hAnsi="Times New Roman" w:cs="Times New Roman"/>
                <w:color w:val="000000"/>
                <w:sz w:val="24"/>
                <w:szCs w:val="24"/>
                <w:lang w:eastAsia="en-GB"/>
              </w:rPr>
            </w:pPr>
            <w:r w:rsidRPr="002579C4">
              <w:rPr>
                <w:rFonts w:ascii="Times New Roman" w:eastAsia="Times New Roman" w:hAnsi="Times New Roman" w:cs="Times New Roman"/>
                <w:color w:val="000000"/>
                <w:sz w:val="24"/>
                <w:szCs w:val="24"/>
                <w:lang w:eastAsia="en-GB"/>
              </w:rPr>
              <w:t>26,000</w:t>
            </w:r>
          </w:p>
        </w:tc>
        <w:tc>
          <w:tcPr>
            <w:tcW w:w="960" w:type="dxa"/>
            <w:tcBorders>
              <w:top w:val="nil"/>
              <w:left w:val="nil"/>
              <w:bottom w:val="single" w:sz="8" w:space="0" w:color="auto"/>
              <w:right w:val="single" w:sz="8" w:space="0" w:color="auto"/>
            </w:tcBorders>
            <w:shd w:val="clear" w:color="auto" w:fill="auto"/>
            <w:vAlign w:val="center"/>
            <w:hideMark/>
          </w:tcPr>
          <w:p w14:paraId="67DD0679" w14:textId="77777777" w:rsidR="002579C4" w:rsidRPr="002579C4" w:rsidRDefault="002579C4" w:rsidP="002579C4">
            <w:pPr>
              <w:spacing w:after="0" w:line="240" w:lineRule="auto"/>
              <w:jc w:val="both"/>
              <w:rPr>
                <w:rFonts w:ascii="Times New Roman" w:eastAsia="Times New Roman" w:hAnsi="Times New Roman" w:cs="Times New Roman"/>
                <w:color w:val="000000"/>
                <w:sz w:val="24"/>
                <w:szCs w:val="24"/>
                <w:lang w:eastAsia="en-GB"/>
              </w:rPr>
            </w:pPr>
            <w:r w:rsidRPr="002579C4">
              <w:rPr>
                <w:rFonts w:ascii="Times New Roman" w:eastAsia="Times New Roman" w:hAnsi="Times New Roman" w:cs="Times New Roman"/>
                <w:color w:val="000000"/>
                <w:sz w:val="24"/>
                <w:szCs w:val="24"/>
                <w:lang w:eastAsia="en-GB"/>
              </w:rPr>
              <w:t>27,000</w:t>
            </w:r>
          </w:p>
        </w:tc>
        <w:tc>
          <w:tcPr>
            <w:tcW w:w="960" w:type="dxa"/>
            <w:tcBorders>
              <w:top w:val="nil"/>
              <w:left w:val="nil"/>
              <w:bottom w:val="single" w:sz="8" w:space="0" w:color="auto"/>
              <w:right w:val="single" w:sz="8" w:space="0" w:color="auto"/>
            </w:tcBorders>
            <w:shd w:val="clear" w:color="auto" w:fill="auto"/>
            <w:vAlign w:val="center"/>
            <w:hideMark/>
          </w:tcPr>
          <w:p w14:paraId="254E4872" w14:textId="77777777" w:rsidR="002579C4" w:rsidRPr="002579C4" w:rsidRDefault="002579C4" w:rsidP="002579C4">
            <w:pPr>
              <w:spacing w:after="0" w:line="240" w:lineRule="auto"/>
              <w:jc w:val="both"/>
              <w:rPr>
                <w:rFonts w:ascii="Times New Roman" w:eastAsia="Times New Roman" w:hAnsi="Times New Roman" w:cs="Times New Roman"/>
                <w:color w:val="000000"/>
                <w:sz w:val="24"/>
                <w:szCs w:val="24"/>
                <w:lang w:eastAsia="en-GB"/>
              </w:rPr>
            </w:pPr>
            <w:r w:rsidRPr="002579C4">
              <w:rPr>
                <w:rFonts w:ascii="Times New Roman" w:eastAsia="Times New Roman" w:hAnsi="Times New Roman" w:cs="Times New Roman"/>
                <w:color w:val="000000"/>
                <w:sz w:val="24"/>
                <w:szCs w:val="24"/>
                <w:lang w:eastAsia="en-GB"/>
              </w:rPr>
              <w:t>28,000</w:t>
            </w:r>
          </w:p>
        </w:tc>
        <w:tc>
          <w:tcPr>
            <w:tcW w:w="960" w:type="dxa"/>
            <w:tcBorders>
              <w:top w:val="nil"/>
              <w:left w:val="nil"/>
              <w:bottom w:val="single" w:sz="8" w:space="0" w:color="auto"/>
              <w:right w:val="single" w:sz="8" w:space="0" w:color="auto"/>
            </w:tcBorders>
            <w:shd w:val="clear" w:color="auto" w:fill="auto"/>
            <w:vAlign w:val="center"/>
            <w:hideMark/>
          </w:tcPr>
          <w:p w14:paraId="473DF3E3" w14:textId="77777777" w:rsidR="002579C4" w:rsidRPr="002579C4" w:rsidRDefault="002579C4" w:rsidP="002579C4">
            <w:pPr>
              <w:spacing w:after="0" w:line="240" w:lineRule="auto"/>
              <w:jc w:val="both"/>
              <w:rPr>
                <w:rFonts w:ascii="Times New Roman" w:eastAsia="Times New Roman" w:hAnsi="Times New Roman" w:cs="Times New Roman"/>
                <w:color w:val="000000"/>
                <w:sz w:val="20"/>
                <w:szCs w:val="20"/>
                <w:lang w:eastAsia="en-GB"/>
              </w:rPr>
            </w:pPr>
            <w:r w:rsidRPr="002579C4">
              <w:rPr>
                <w:rFonts w:ascii="Times New Roman" w:eastAsia="Times New Roman" w:hAnsi="Times New Roman" w:cs="Times New Roman"/>
                <w:color w:val="000000"/>
                <w:sz w:val="20"/>
                <w:szCs w:val="20"/>
                <w:lang w:eastAsia="en-GB"/>
              </w:rPr>
              <w:t>351,000</w:t>
            </w:r>
          </w:p>
        </w:tc>
        <w:tc>
          <w:tcPr>
            <w:tcW w:w="960" w:type="dxa"/>
            <w:tcBorders>
              <w:top w:val="nil"/>
              <w:left w:val="nil"/>
              <w:bottom w:val="single" w:sz="8" w:space="0" w:color="auto"/>
              <w:right w:val="single" w:sz="8" w:space="0" w:color="auto"/>
            </w:tcBorders>
            <w:shd w:val="clear" w:color="auto" w:fill="auto"/>
            <w:vAlign w:val="center"/>
            <w:hideMark/>
          </w:tcPr>
          <w:p w14:paraId="2EC22754" w14:textId="77777777" w:rsidR="002579C4" w:rsidRPr="002579C4" w:rsidRDefault="002579C4" w:rsidP="002579C4">
            <w:pPr>
              <w:spacing w:after="0" w:line="240" w:lineRule="auto"/>
              <w:jc w:val="both"/>
              <w:rPr>
                <w:rFonts w:ascii="Times New Roman" w:eastAsia="Times New Roman" w:hAnsi="Times New Roman" w:cs="Times New Roman"/>
                <w:color w:val="000000"/>
                <w:sz w:val="24"/>
                <w:szCs w:val="24"/>
                <w:lang w:eastAsia="en-GB"/>
              </w:rPr>
            </w:pPr>
            <w:r w:rsidRPr="002579C4">
              <w:rPr>
                <w:rFonts w:ascii="Times New Roman" w:eastAsia="Times New Roman" w:hAnsi="Times New Roman" w:cs="Times New Roman"/>
                <w:color w:val="000000"/>
                <w:sz w:val="24"/>
                <w:szCs w:val="24"/>
                <w:lang w:eastAsia="en-GB"/>
              </w:rPr>
              <w:t>97%</w:t>
            </w:r>
          </w:p>
        </w:tc>
      </w:tr>
    </w:tbl>
    <w:p w14:paraId="5F383E72" w14:textId="77777777" w:rsidR="002579C4" w:rsidRDefault="002579C4" w:rsidP="00994B16">
      <w:pPr>
        <w:pStyle w:val="DefaultText"/>
        <w:spacing w:line="360" w:lineRule="auto"/>
        <w:rPr>
          <w:rFonts w:ascii="Times New Roman" w:hAnsi="Times New Roman"/>
          <w:color w:val="000000" w:themeColor="text1"/>
          <w:sz w:val="24"/>
          <w:szCs w:val="24"/>
        </w:rPr>
      </w:pPr>
    </w:p>
    <w:tbl>
      <w:tblPr>
        <w:tblStyle w:val="TableGrid"/>
        <w:tblpPr w:leftFromText="180" w:rightFromText="180" w:vertAnchor="text" w:horzAnchor="margin" w:tblpXSpec="center" w:tblpY="1093"/>
        <w:tblW w:w="8279" w:type="dxa"/>
        <w:tblLayout w:type="fixed"/>
        <w:tblLook w:val="04A0" w:firstRow="1" w:lastRow="0" w:firstColumn="1" w:lastColumn="0" w:noHBand="0" w:noVBand="1"/>
      </w:tblPr>
      <w:tblGrid>
        <w:gridCol w:w="1250"/>
        <w:gridCol w:w="1439"/>
        <w:gridCol w:w="1632"/>
        <w:gridCol w:w="1326"/>
        <w:gridCol w:w="1426"/>
        <w:gridCol w:w="1206"/>
      </w:tblGrid>
      <w:tr w:rsidR="00D84A23" w:rsidRPr="00711874" w14:paraId="30058341" w14:textId="77777777" w:rsidTr="008D3758">
        <w:trPr>
          <w:trHeight w:val="330"/>
        </w:trPr>
        <w:tc>
          <w:tcPr>
            <w:tcW w:w="1250" w:type="dxa"/>
            <w:vMerge w:val="restart"/>
            <w:hideMark/>
          </w:tcPr>
          <w:p w14:paraId="3439B383"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bookmarkStart w:id="57" w:name="_Ref504292776"/>
            <w:r w:rsidRPr="00711874">
              <w:rPr>
                <w:rFonts w:ascii="Times New Roman" w:eastAsia="Times New Roman" w:hAnsi="Times New Roman" w:cs="Times New Roman"/>
                <w:color w:val="000000"/>
                <w:sz w:val="24"/>
                <w:szCs w:val="24"/>
                <w:lang w:eastAsia="en-GB"/>
              </w:rPr>
              <w:t>ELT Arising</w:t>
            </w:r>
          </w:p>
        </w:tc>
        <w:tc>
          <w:tcPr>
            <w:tcW w:w="5823" w:type="dxa"/>
            <w:gridSpan w:val="4"/>
            <w:tcBorders>
              <w:right w:val="single" w:sz="4" w:space="0" w:color="auto"/>
            </w:tcBorders>
            <w:hideMark/>
          </w:tcPr>
          <w:p w14:paraId="24A88B1F"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ELT Recovery</w:t>
            </w:r>
          </w:p>
        </w:tc>
        <w:tc>
          <w:tcPr>
            <w:tcW w:w="1206" w:type="dxa"/>
            <w:vMerge w:val="restart"/>
            <w:tcBorders>
              <w:top w:val="single" w:sz="4" w:space="0" w:color="auto"/>
              <w:left w:val="single" w:sz="4" w:space="0" w:color="auto"/>
            </w:tcBorders>
            <w:hideMark/>
          </w:tcPr>
          <w:p w14:paraId="70EDF8A1" w14:textId="77777777" w:rsidR="00D84A23" w:rsidRPr="00711874" w:rsidRDefault="00D84A23" w:rsidP="00D84A23">
            <w:pPr>
              <w:spacing w:after="0" w:line="240" w:lineRule="auto"/>
              <w:jc w:val="both"/>
              <w:rPr>
                <w:rFonts w:ascii="Times New Roman" w:eastAsia="Times New Roman" w:hAnsi="Times New Roman" w:cs="Times New Roman"/>
                <w:color w:val="000000"/>
                <w:sz w:val="20"/>
                <w:szCs w:val="20"/>
                <w:lang w:eastAsia="en-GB"/>
              </w:rPr>
            </w:pPr>
            <w:r w:rsidRPr="00711874">
              <w:rPr>
                <w:rFonts w:ascii="Times New Roman" w:eastAsia="Times New Roman" w:hAnsi="Times New Roman" w:cs="Times New Roman"/>
                <w:color w:val="000000"/>
                <w:sz w:val="20"/>
                <w:szCs w:val="20"/>
                <w:lang w:eastAsia="en-GB"/>
              </w:rPr>
              <w:t>Landfill/</w:t>
            </w:r>
          </w:p>
          <w:p w14:paraId="7468268E" w14:textId="77777777" w:rsidR="00D84A23" w:rsidRPr="00711874" w:rsidRDefault="00D84A23" w:rsidP="00D84A23">
            <w:pPr>
              <w:spacing w:after="0" w:line="240" w:lineRule="auto"/>
              <w:jc w:val="both"/>
              <w:rPr>
                <w:rFonts w:ascii="Times New Roman" w:eastAsia="Times New Roman" w:hAnsi="Times New Roman" w:cs="Times New Roman"/>
                <w:color w:val="000000"/>
                <w:sz w:val="20"/>
                <w:szCs w:val="20"/>
                <w:lang w:eastAsia="en-GB"/>
              </w:rPr>
            </w:pPr>
            <w:r w:rsidRPr="00711874">
              <w:rPr>
                <w:rFonts w:ascii="Times New Roman" w:eastAsia="Times New Roman" w:hAnsi="Times New Roman" w:cs="Times New Roman"/>
                <w:color w:val="000000"/>
                <w:sz w:val="20"/>
                <w:szCs w:val="20"/>
                <w:lang w:eastAsia="en-GB"/>
              </w:rPr>
              <w:t>unknown</w:t>
            </w:r>
          </w:p>
          <w:p w14:paraId="5A9C0F58" w14:textId="77777777" w:rsidR="00D84A23" w:rsidRPr="00711874" w:rsidRDefault="00D84A23" w:rsidP="00D84A23">
            <w:pPr>
              <w:spacing w:after="0" w:line="240" w:lineRule="auto"/>
              <w:rPr>
                <w:rFonts w:ascii="Times New Roman" w:eastAsia="Times New Roman" w:hAnsi="Times New Roman" w:cs="Times New Roman"/>
                <w:color w:val="000000"/>
                <w:sz w:val="20"/>
                <w:szCs w:val="20"/>
                <w:lang w:eastAsia="en-GB"/>
              </w:rPr>
            </w:pPr>
            <w:r w:rsidRPr="00711874">
              <w:rPr>
                <w:rFonts w:ascii="Calibri" w:eastAsia="Times New Roman" w:hAnsi="Calibri" w:cs="Times New Roman"/>
                <w:color w:val="000000"/>
                <w:lang w:eastAsia="en-GB"/>
              </w:rPr>
              <w:t> </w:t>
            </w:r>
          </w:p>
        </w:tc>
      </w:tr>
      <w:tr w:rsidR="00D84A23" w:rsidRPr="00711874" w14:paraId="1024FE99" w14:textId="77777777" w:rsidTr="008D3758">
        <w:trPr>
          <w:trHeight w:val="330"/>
        </w:trPr>
        <w:tc>
          <w:tcPr>
            <w:tcW w:w="1250" w:type="dxa"/>
            <w:vMerge/>
            <w:hideMark/>
          </w:tcPr>
          <w:p w14:paraId="5E8917BF" w14:textId="77777777" w:rsidR="00D84A23" w:rsidRPr="00711874" w:rsidRDefault="00D84A23" w:rsidP="00D84A23">
            <w:pPr>
              <w:spacing w:after="0" w:line="240" w:lineRule="auto"/>
              <w:rPr>
                <w:rFonts w:ascii="Times New Roman" w:eastAsia="Times New Roman" w:hAnsi="Times New Roman" w:cs="Times New Roman"/>
                <w:color w:val="000000"/>
                <w:sz w:val="24"/>
                <w:szCs w:val="24"/>
                <w:lang w:eastAsia="en-GB"/>
              </w:rPr>
            </w:pPr>
          </w:p>
        </w:tc>
        <w:tc>
          <w:tcPr>
            <w:tcW w:w="4397" w:type="dxa"/>
            <w:gridSpan w:val="3"/>
            <w:hideMark/>
          </w:tcPr>
          <w:p w14:paraId="4C60F0FF"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Material</w:t>
            </w:r>
          </w:p>
        </w:tc>
        <w:tc>
          <w:tcPr>
            <w:tcW w:w="1426" w:type="dxa"/>
            <w:tcBorders>
              <w:right w:val="single" w:sz="4" w:space="0" w:color="auto"/>
            </w:tcBorders>
            <w:hideMark/>
          </w:tcPr>
          <w:p w14:paraId="3E0A5515"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Energy</w:t>
            </w:r>
          </w:p>
        </w:tc>
        <w:tc>
          <w:tcPr>
            <w:tcW w:w="1206" w:type="dxa"/>
            <w:vMerge/>
            <w:tcBorders>
              <w:left w:val="single" w:sz="4" w:space="0" w:color="auto"/>
            </w:tcBorders>
            <w:hideMark/>
          </w:tcPr>
          <w:p w14:paraId="2D6ED66E" w14:textId="77777777" w:rsidR="00D84A23" w:rsidRPr="00711874" w:rsidRDefault="00D84A23" w:rsidP="00D84A23">
            <w:pPr>
              <w:spacing w:after="0" w:line="240" w:lineRule="auto"/>
              <w:rPr>
                <w:rFonts w:ascii="Times New Roman" w:eastAsia="Times New Roman" w:hAnsi="Times New Roman" w:cs="Times New Roman"/>
                <w:color w:val="000000"/>
                <w:sz w:val="20"/>
                <w:szCs w:val="20"/>
                <w:lang w:eastAsia="en-GB"/>
              </w:rPr>
            </w:pPr>
          </w:p>
        </w:tc>
      </w:tr>
      <w:tr w:rsidR="00D84A23" w:rsidRPr="00711874" w14:paraId="5F45C6DA" w14:textId="77777777" w:rsidTr="008D3758">
        <w:trPr>
          <w:trHeight w:val="1904"/>
        </w:trPr>
        <w:tc>
          <w:tcPr>
            <w:tcW w:w="1250" w:type="dxa"/>
            <w:vMerge/>
            <w:hideMark/>
          </w:tcPr>
          <w:p w14:paraId="7647F5BE" w14:textId="77777777" w:rsidR="00D84A23" w:rsidRPr="00711874" w:rsidRDefault="00D84A23" w:rsidP="00D84A23">
            <w:pPr>
              <w:spacing w:after="0" w:line="240" w:lineRule="auto"/>
              <w:rPr>
                <w:rFonts w:ascii="Times New Roman" w:eastAsia="Times New Roman" w:hAnsi="Times New Roman" w:cs="Times New Roman"/>
                <w:color w:val="000000"/>
                <w:sz w:val="24"/>
                <w:szCs w:val="24"/>
                <w:lang w:eastAsia="en-GB"/>
              </w:rPr>
            </w:pPr>
          </w:p>
        </w:tc>
        <w:tc>
          <w:tcPr>
            <w:tcW w:w="1439" w:type="dxa"/>
            <w:hideMark/>
          </w:tcPr>
          <w:p w14:paraId="41AB62C6"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Civil Eng., public works &amp; backfilling</w:t>
            </w:r>
          </w:p>
        </w:tc>
        <w:tc>
          <w:tcPr>
            <w:tcW w:w="1632" w:type="dxa"/>
            <w:hideMark/>
          </w:tcPr>
          <w:p w14:paraId="66F91D38"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Recycling</w:t>
            </w:r>
          </w:p>
        </w:tc>
        <w:tc>
          <w:tcPr>
            <w:tcW w:w="1326" w:type="dxa"/>
            <w:hideMark/>
          </w:tcPr>
          <w:p w14:paraId="7DE2DEA2"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Total Material recovery</w:t>
            </w:r>
          </w:p>
        </w:tc>
        <w:tc>
          <w:tcPr>
            <w:tcW w:w="1426" w:type="dxa"/>
            <w:tcBorders>
              <w:right w:val="single" w:sz="4" w:space="0" w:color="auto"/>
            </w:tcBorders>
            <w:hideMark/>
          </w:tcPr>
          <w:p w14:paraId="0383DF45"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Energy Recovery</w:t>
            </w:r>
          </w:p>
        </w:tc>
        <w:tc>
          <w:tcPr>
            <w:tcW w:w="1206" w:type="dxa"/>
            <w:vMerge/>
            <w:tcBorders>
              <w:left w:val="single" w:sz="4" w:space="0" w:color="auto"/>
            </w:tcBorders>
            <w:hideMark/>
          </w:tcPr>
          <w:p w14:paraId="75191BA0" w14:textId="77777777" w:rsidR="00D84A23" w:rsidRPr="00711874" w:rsidRDefault="00D84A23" w:rsidP="00D84A23">
            <w:pPr>
              <w:spacing w:after="0" w:line="240" w:lineRule="auto"/>
              <w:rPr>
                <w:rFonts w:ascii="Calibri" w:eastAsia="Times New Roman" w:hAnsi="Calibri" w:cs="Times New Roman"/>
                <w:color w:val="000000"/>
                <w:lang w:eastAsia="en-GB"/>
              </w:rPr>
            </w:pPr>
          </w:p>
        </w:tc>
      </w:tr>
      <w:tr w:rsidR="00D84A23" w:rsidRPr="00711874" w14:paraId="24C552D6" w14:textId="77777777" w:rsidTr="008D3758">
        <w:trPr>
          <w:trHeight w:val="330"/>
        </w:trPr>
        <w:tc>
          <w:tcPr>
            <w:tcW w:w="1250" w:type="dxa"/>
            <w:hideMark/>
          </w:tcPr>
          <w:p w14:paraId="12EA9175"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282,000</w:t>
            </w:r>
          </w:p>
        </w:tc>
        <w:tc>
          <w:tcPr>
            <w:tcW w:w="1439" w:type="dxa"/>
            <w:hideMark/>
          </w:tcPr>
          <w:p w14:paraId="4BDAFD6F"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28,000</w:t>
            </w:r>
          </w:p>
        </w:tc>
        <w:tc>
          <w:tcPr>
            <w:tcW w:w="1632" w:type="dxa"/>
            <w:hideMark/>
          </w:tcPr>
          <w:p w14:paraId="2B39738D"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115,000</w:t>
            </w:r>
          </w:p>
        </w:tc>
        <w:tc>
          <w:tcPr>
            <w:tcW w:w="1326" w:type="dxa"/>
            <w:hideMark/>
          </w:tcPr>
          <w:p w14:paraId="5612B519"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143,000</w:t>
            </w:r>
          </w:p>
        </w:tc>
        <w:tc>
          <w:tcPr>
            <w:tcW w:w="1426" w:type="dxa"/>
            <w:hideMark/>
          </w:tcPr>
          <w:p w14:paraId="26BA67DC"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127,000</w:t>
            </w:r>
          </w:p>
        </w:tc>
        <w:tc>
          <w:tcPr>
            <w:tcW w:w="1206" w:type="dxa"/>
            <w:hideMark/>
          </w:tcPr>
          <w:p w14:paraId="582F2C5A" w14:textId="77777777" w:rsidR="00D84A23" w:rsidRPr="00711874" w:rsidRDefault="00D84A23" w:rsidP="00D84A23">
            <w:pPr>
              <w:spacing w:after="0" w:line="240" w:lineRule="auto"/>
              <w:jc w:val="both"/>
              <w:rPr>
                <w:rFonts w:ascii="Times New Roman" w:eastAsia="Times New Roman" w:hAnsi="Times New Roman" w:cs="Times New Roman"/>
                <w:color w:val="000000"/>
                <w:sz w:val="24"/>
                <w:szCs w:val="24"/>
                <w:lang w:eastAsia="en-GB"/>
              </w:rPr>
            </w:pPr>
            <w:r w:rsidRPr="00711874">
              <w:rPr>
                <w:rFonts w:ascii="Times New Roman" w:eastAsia="Times New Roman" w:hAnsi="Times New Roman" w:cs="Times New Roman"/>
                <w:color w:val="000000"/>
                <w:sz w:val="24"/>
                <w:szCs w:val="24"/>
                <w:lang w:eastAsia="en-GB"/>
              </w:rPr>
              <w:t>12,000</w:t>
            </w:r>
          </w:p>
        </w:tc>
      </w:tr>
    </w:tbl>
    <w:p w14:paraId="421449C2" w14:textId="6AAD922F" w:rsidR="0025381C" w:rsidRDefault="002579C4" w:rsidP="00EF4FF7">
      <w:pPr>
        <w:tabs>
          <w:tab w:val="left" w:pos="1306"/>
        </w:tabs>
        <w:rPr>
          <w:lang w:eastAsia="en-GB"/>
        </w:rPr>
      </w:pPr>
      <w:bookmarkStart w:id="58" w:name="_Toc518370634"/>
      <w:r w:rsidRPr="008D3758">
        <w:rPr>
          <w:rFonts w:ascii="Times New Roman" w:hAnsi="Times New Roman"/>
        </w:rPr>
        <w:t xml:space="preserve">Table </w:t>
      </w:r>
      <w:r w:rsidRPr="008D3758">
        <w:rPr>
          <w:rFonts w:ascii="Times New Roman" w:eastAsia="Times New Roman" w:hAnsi="Times New Roman" w:cs="Times New Roman"/>
          <w:szCs w:val="20"/>
          <w:lang w:eastAsia="en-GB"/>
        </w:rPr>
        <w:fldChar w:fldCharType="begin"/>
      </w:r>
      <w:r w:rsidRPr="008D3758">
        <w:rPr>
          <w:rFonts w:ascii="Times New Roman" w:hAnsi="Times New Roman"/>
        </w:rPr>
        <w:instrText xml:space="preserve"> SEQ Table \* ARABIC </w:instrText>
      </w:r>
      <w:r w:rsidRPr="008D3758">
        <w:rPr>
          <w:rFonts w:ascii="Times New Roman" w:eastAsia="Times New Roman" w:hAnsi="Times New Roman" w:cs="Times New Roman"/>
          <w:szCs w:val="20"/>
          <w:lang w:eastAsia="en-GB"/>
        </w:rPr>
        <w:fldChar w:fldCharType="separate"/>
      </w:r>
      <w:r w:rsidR="002E4BDA" w:rsidRPr="008D3758">
        <w:rPr>
          <w:rFonts w:ascii="Times New Roman" w:hAnsi="Times New Roman"/>
          <w:noProof/>
        </w:rPr>
        <w:t>6</w:t>
      </w:r>
      <w:r w:rsidRPr="008D3758">
        <w:rPr>
          <w:rFonts w:ascii="Times New Roman" w:eastAsia="Times New Roman" w:hAnsi="Times New Roman" w:cs="Times New Roman"/>
          <w:szCs w:val="20"/>
          <w:lang w:eastAsia="en-GB"/>
        </w:rPr>
        <w:fldChar w:fldCharType="end"/>
      </w:r>
      <w:bookmarkEnd w:id="57"/>
      <w:r w:rsidRPr="002579C4">
        <w:rPr>
          <w:rFonts w:ascii="Times New Roman" w:hAnsi="Times New Roman"/>
          <w:color w:val="000000" w:themeColor="text1"/>
          <w:sz w:val="24"/>
          <w:szCs w:val="24"/>
        </w:rPr>
        <w:t xml:space="preserve"> </w:t>
      </w:r>
      <w:r>
        <w:rPr>
          <w:rFonts w:ascii="Times New Roman" w:hAnsi="Times New Roman"/>
          <w:color w:val="000000" w:themeColor="text1"/>
          <w:sz w:val="24"/>
          <w:szCs w:val="24"/>
        </w:rPr>
        <w:t>ELT</w:t>
      </w:r>
      <w:r w:rsidRPr="0043076D">
        <w:rPr>
          <w:rFonts w:ascii="Times New Roman" w:hAnsi="Times New Roman"/>
          <w:color w:val="000000" w:themeColor="text1"/>
          <w:sz w:val="24"/>
          <w:szCs w:val="24"/>
        </w:rPr>
        <w:t xml:space="preserve"> consumption and treatment in UK, 2012 (tonnes)</w:t>
      </w:r>
      <w:sdt>
        <w:sdtPr>
          <w:rPr>
            <w:rFonts w:ascii="Times New Roman" w:eastAsia="Times New Roman" w:hAnsi="Times New Roman" w:cs="Times New Roman"/>
            <w:b/>
            <w:color w:val="000000" w:themeColor="text1"/>
            <w:sz w:val="24"/>
            <w:szCs w:val="24"/>
            <w:lang w:eastAsia="en-GB"/>
          </w:rPr>
          <w:id w:val="2043318996"/>
          <w:citation/>
        </w:sdtPr>
        <w:sdtEndPr/>
        <w:sdtContent>
          <w:r w:rsidRPr="008D3758">
            <w:rPr>
              <w:rFonts w:ascii="Times New Roman" w:eastAsia="Times New Roman" w:hAnsi="Times New Roman" w:cs="Times New Roman"/>
              <w:b/>
              <w:bCs/>
              <w:color w:val="000000" w:themeColor="text1"/>
              <w:sz w:val="24"/>
              <w:szCs w:val="24"/>
              <w:lang w:eastAsia="en-GB"/>
            </w:rPr>
            <w:fldChar w:fldCharType="begin"/>
          </w:r>
          <w:r w:rsidRPr="008D3758">
            <w:rPr>
              <w:rFonts w:ascii="Times New Roman" w:hAnsi="Times New Roman"/>
              <w:b/>
              <w:bCs/>
              <w:color w:val="000000" w:themeColor="text1"/>
              <w:sz w:val="24"/>
              <w:szCs w:val="24"/>
            </w:rPr>
            <w:instrText xml:space="preserve"> CITATION ETR13 \l 2057 </w:instrText>
          </w:r>
          <w:r w:rsidRPr="008D3758">
            <w:rPr>
              <w:rFonts w:ascii="Times New Roman" w:eastAsia="Times New Roman" w:hAnsi="Times New Roman" w:cs="Times New Roman"/>
              <w:b/>
              <w:bCs/>
              <w:color w:val="000000" w:themeColor="text1"/>
              <w:sz w:val="24"/>
              <w:szCs w:val="24"/>
              <w:lang w:eastAsia="en-GB"/>
            </w:rPr>
            <w:fldChar w:fldCharType="separate"/>
          </w:r>
          <w:r w:rsidR="002E4BDA" w:rsidRPr="008D3758">
            <w:rPr>
              <w:rFonts w:ascii="Times New Roman" w:hAnsi="Times New Roman"/>
              <w:b/>
              <w:bCs/>
              <w:noProof/>
              <w:color w:val="000000" w:themeColor="text1"/>
              <w:sz w:val="24"/>
              <w:szCs w:val="24"/>
            </w:rPr>
            <w:t xml:space="preserve"> </w:t>
          </w:r>
          <w:r w:rsidR="002E4BDA" w:rsidRPr="008D3758">
            <w:rPr>
              <w:rFonts w:ascii="Times New Roman" w:hAnsi="Times New Roman"/>
              <w:b/>
              <w:noProof/>
              <w:color w:val="000000" w:themeColor="text1"/>
              <w:sz w:val="24"/>
              <w:szCs w:val="24"/>
            </w:rPr>
            <w:t>(ETRMA, 2013)</w:t>
          </w:r>
          <w:r w:rsidRPr="008D3758">
            <w:rPr>
              <w:rFonts w:ascii="Times New Roman" w:eastAsia="Times New Roman" w:hAnsi="Times New Roman" w:cs="Times New Roman"/>
              <w:b/>
              <w:bCs/>
              <w:color w:val="000000" w:themeColor="text1"/>
              <w:sz w:val="24"/>
              <w:szCs w:val="24"/>
              <w:lang w:eastAsia="en-GB"/>
            </w:rPr>
            <w:fldChar w:fldCharType="end"/>
          </w:r>
        </w:sdtContent>
      </w:sdt>
      <w:bookmarkEnd w:id="58"/>
    </w:p>
    <w:p w14:paraId="68DEEC17" w14:textId="4B142857" w:rsidR="0025381C" w:rsidRDefault="0025381C" w:rsidP="0025381C">
      <w:pPr>
        <w:rPr>
          <w:lang w:eastAsia="en-GB"/>
        </w:rPr>
      </w:pPr>
    </w:p>
    <w:p w14:paraId="5F5C605B" w14:textId="77777777" w:rsidR="00EF4FF7" w:rsidRPr="00EF4FF7" w:rsidRDefault="00EF4FF7" w:rsidP="00EF4FF7">
      <w:pPr>
        <w:sectPr w:rsidR="00EF4FF7" w:rsidRPr="00EF4FF7" w:rsidSect="00506799">
          <w:footerReference w:type="default" r:id="rId21"/>
          <w:pgSz w:w="11906" w:h="16838"/>
          <w:pgMar w:top="1440" w:right="1440" w:bottom="1440" w:left="1440" w:header="709" w:footer="709" w:gutter="851"/>
          <w:cols w:space="708"/>
          <w:docGrid w:linePitch="360"/>
        </w:sectPr>
      </w:pPr>
    </w:p>
    <w:p w14:paraId="40463531" w14:textId="0B94B509" w:rsidR="00344798" w:rsidRPr="00B036F6" w:rsidRDefault="00344798" w:rsidP="00D83F69">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lastRenderedPageBreak/>
        <w:t xml:space="preserve">Despite the directive on the landfill of waste – 1999/31/EC – where it bans used tyres (whole tyres) and shredded tyres in UK landfills there is still an ever presence of ELT being landfilled. </w:t>
      </w:r>
      <w:r w:rsidR="00EC4A6D" w:rsidRPr="00B036F6">
        <w:rPr>
          <w:rFonts w:ascii="Times New Roman" w:hAnsi="Times New Roman"/>
          <w:color w:val="000000" w:themeColor="text1"/>
          <w:sz w:val="24"/>
          <w:szCs w:val="24"/>
        </w:rPr>
        <w:t>In</w:t>
      </w:r>
      <w:r w:rsidRPr="00B036F6">
        <w:rPr>
          <w:rFonts w:ascii="Times New Roman" w:hAnsi="Times New Roman"/>
          <w:color w:val="000000" w:themeColor="text1"/>
          <w:sz w:val="24"/>
          <w:szCs w:val="24"/>
        </w:rPr>
        <w:t xml:space="preserve"> 2012 this equated to approximately 12,000 tonnes of ELT being sent to landfills.</w:t>
      </w:r>
    </w:p>
    <w:p w14:paraId="60737AA8" w14:textId="726F4649" w:rsidR="00344798" w:rsidRPr="00B036F6" w:rsidRDefault="00344798" w:rsidP="00D83F69">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 xml:space="preserve">In </w:t>
      </w:r>
      <w:r w:rsidR="00FA066B" w:rsidRPr="00B036F6">
        <w:rPr>
          <w:rFonts w:ascii="Times New Roman" w:hAnsi="Times New Roman"/>
          <w:color w:val="000000" w:themeColor="text1"/>
          <w:sz w:val="24"/>
          <w:szCs w:val="24"/>
        </w:rPr>
        <w:t>r</w:t>
      </w:r>
      <w:r w:rsidRPr="00B036F6">
        <w:rPr>
          <w:rFonts w:ascii="Times New Roman" w:hAnsi="Times New Roman"/>
          <w:color w:val="000000" w:themeColor="text1"/>
          <w:sz w:val="24"/>
          <w:szCs w:val="24"/>
        </w:rPr>
        <w:t xml:space="preserve">ecent times, more and more uses for ELT are being discovered. The two options for ELT tyres are </w:t>
      </w:r>
      <w:r w:rsidR="00EC4A6D" w:rsidRPr="00B036F6">
        <w:rPr>
          <w:rFonts w:ascii="Times New Roman" w:hAnsi="Times New Roman"/>
          <w:color w:val="000000" w:themeColor="text1"/>
          <w:sz w:val="24"/>
          <w:szCs w:val="24"/>
        </w:rPr>
        <w:t>either material recovery or</w:t>
      </w:r>
      <w:r w:rsidRPr="00B036F6">
        <w:rPr>
          <w:rFonts w:ascii="Times New Roman" w:hAnsi="Times New Roman"/>
          <w:color w:val="000000" w:themeColor="text1"/>
          <w:sz w:val="24"/>
          <w:szCs w:val="24"/>
        </w:rPr>
        <w:t xml:space="preserve"> energy recovery. In material recovery, ELT are found to be used in the civil engineering industry as either whole tyres for coastal protection, erosion barriers etc. or as shredded tyres better known as tyre derived aggregate (TDA). Rubber granules produced from ELT are also found to be used as flooring for playgrounds, athletic tracks etc.</w:t>
      </w:r>
    </w:p>
    <w:p w14:paraId="49356169" w14:textId="77777777" w:rsidR="00344798" w:rsidRPr="00B036F6" w:rsidRDefault="00344798" w:rsidP="00D83F69">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The uses of ELT during the last 10 years have found its way in the steel industry, in particular the steel mills. The uses of ELTs in the steel mills have been validated for industrial use in both Belgium and France. They are used since both the carbon and steel content can be utilised during the steelmaking process.</w:t>
      </w:r>
    </w:p>
    <w:p w14:paraId="1FE6E5F1" w14:textId="71AECE6B" w:rsidR="00344798" w:rsidRPr="00B036F6" w:rsidRDefault="00344798" w:rsidP="00D83F69">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 xml:space="preserve">ELTs are also favourably used in the energy recovery process. The calorific value of ELT </w:t>
      </w:r>
      <w:r w:rsidR="00A71798" w:rsidRPr="00B036F6">
        <w:rPr>
          <w:rFonts w:ascii="Times New Roman" w:hAnsi="Times New Roman"/>
          <w:color w:val="000000" w:themeColor="text1"/>
          <w:sz w:val="24"/>
          <w:szCs w:val="24"/>
        </w:rPr>
        <w:t>is</w:t>
      </w:r>
      <w:r w:rsidRPr="00B036F6">
        <w:rPr>
          <w:rFonts w:ascii="Times New Roman" w:hAnsi="Times New Roman"/>
          <w:color w:val="000000" w:themeColor="text1"/>
          <w:sz w:val="24"/>
          <w:szCs w:val="24"/>
        </w:rPr>
        <w:t xml:space="preserve"> of equivalent standard to good quality coal and as such have been heavily used in cement kilns, thermal power station and early signs of being used in the pulp and paper mills.</w:t>
      </w:r>
    </w:p>
    <w:p w14:paraId="014115EA" w14:textId="352C3BCF" w:rsidR="00994B16" w:rsidRDefault="00344798" w:rsidP="00D83F69">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The average UT weighs approximately 10kg and the average material content (</w:t>
      </w:r>
      <w:r w:rsidR="00EC4A6D" w:rsidRPr="00B036F6">
        <w:rPr>
          <w:rFonts w:ascii="Times New Roman" w:hAnsi="Times New Roman"/>
          <w:color w:val="000000" w:themeColor="text1"/>
          <w:sz w:val="24"/>
          <w:szCs w:val="24"/>
        </w:rPr>
        <w:t>wt %</w:t>
      </w:r>
      <w:r w:rsidRPr="00B036F6">
        <w:rPr>
          <w:rFonts w:ascii="Times New Roman" w:hAnsi="Times New Roman"/>
          <w:color w:val="000000" w:themeColor="text1"/>
          <w:sz w:val="24"/>
          <w:szCs w:val="24"/>
        </w:rPr>
        <w:t>) between passenger and truck tyres can be seen i</w:t>
      </w:r>
      <w:r w:rsidRPr="000070BB">
        <w:rPr>
          <w:rFonts w:ascii="Times New Roman" w:hAnsi="Times New Roman"/>
          <w:color w:val="000000" w:themeColor="text1"/>
          <w:sz w:val="24"/>
          <w:szCs w:val="24"/>
        </w:rPr>
        <w:t xml:space="preserve">n </w:t>
      </w:r>
      <w:r w:rsidR="00F33A35" w:rsidRPr="00555BE8">
        <w:rPr>
          <w:rFonts w:ascii="Times New Roman" w:hAnsi="Times New Roman"/>
          <w:color w:val="000000" w:themeColor="text1"/>
          <w:sz w:val="24"/>
          <w:szCs w:val="24"/>
        </w:rPr>
        <w:fldChar w:fldCharType="begin"/>
      </w:r>
      <w:r w:rsidR="00F33A35" w:rsidRPr="00F33A35">
        <w:rPr>
          <w:rFonts w:ascii="Times New Roman" w:hAnsi="Times New Roman"/>
          <w:color w:val="000000" w:themeColor="text1"/>
          <w:sz w:val="24"/>
          <w:szCs w:val="24"/>
        </w:rPr>
        <w:instrText xml:space="preserve"> REF _Ref504292864 \h </w:instrText>
      </w:r>
      <w:r w:rsidR="00F33A35" w:rsidRPr="008D3758">
        <w:rPr>
          <w:rFonts w:ascii="Times New Roman" w:hAnsi="Times New Roman"/>
          <w:color w:val="000000" w:themeColor="text1"/>
          <w:sz w:val="24"/>
          <w:szCs w:val="24"/>
        </w:rPr>
        <w:instrText xml:space="preserve"> \* MERGEFORMAT </w:instrText>
      </w:r>
      <w:r w:rsidR="00F33A35" w:rsidRPr="00555BE8">
        <w:rPr>
          <w:rFonts w:ascii="Times New Roman" w:hAnsi="Times New Roman"/>
          <w:color w:val="000000" w:themeColor="text1"/>
          <w:sz w:val="24"/>
          <w:szCs w:val="24"/>
        </w:rPr>
      </w:r>
      <w:r w:rsidR="00F33A35" w:rsidRPr="00555BE8">
        <w:rPr>
          <w:rFonts w:ascii="Times New Roman" w:hAnsi="Times New Roman"/>
          <w:color w:val="000000" w:themeColor="text1"/>
          <w:sz w:val="24"/>
          <w:szCs w:val="24"/>
        </w:rPr>
        <w:fldChar w:fldCharType="separate"/>
      </w:r>
      <w:r w:rsidR="00F33A35" w:rsidRPr="008D3758">
        <w:rPr>
          <w:rFonts w:ascii="Times New Roman" w:hAnsi="Times New Roman"/>
          <w:color w:val="000000" w:themeColor="text1"/>
          <w:sz w:val="24"/>
          <w:szCs w:val="24"/>
        </w:rPr>
        <w:t xml:space="preserve">Table </w:t>
      </w:r>
      <w:r w:rsidR="00F33A35" w:rsidRPr="008D3758">
        <w:rPr>
          <w:rFonts w:ascii="Times New Roman" w:hAnsi="Times New Roman"/>
          <w:noProof/>
          <w:color w:val="000000" w:themeColor="text1"/>
          <w:sz w:val="24"/>
          <w:szCs w:val="24"/>
        </w:rPr>
        <w:t>7</w:t>
      </w:r>
      <w:r w:rsidR="00F33A35" w:rsidRPr="00555BE8">
        <w:rPr>
          <w:rFonts w:ascii="Times New Roman" w:hAnsi="Times New Roman"/>
          <w:color w:val="000000" w:themeColor="text1"/>
          <w:sz w:val="24"/>
          <w:szCs w:val="24"/>
        </w:rPr>
        <w:fldChar w:fldCharType="end"/>
      </w:r>
      <w:r w:rsidR="00F33A35">
        <w:rPr>
          <w:rFonts w:ascii="Times New Roman" w:hAnsi="Times New Roman"/>
          <w:color w:val="000000" w:themeColor="text1"/>
          <w:sz w:val="24"/>
          <w:szCs w:val="24"/>
        </w:rPr>
        <w:t>.</w:t>
      </w:r>
    </w:p>
    <w:p w14:paraId="5DAEA2A8" w14:textId="77777777" w:rsidR="00994B16" w:rsidRPr="00994B16" w:rsidRDefault="00994B16" w:rsidP="00994B16">
      <w:pPr>
        <w:pStyle w:val="DefaultText"/>
        <w:spacing w:line="360" w:lineRule="auto"/>
        <w:ind w:firstLine="720"/>
        <w:rPr>
          <w:rFonts w:ascii="Times New Roman" w:hAnsi="Times New Roman"/>
          <w:color w:val="000000" w:themeColor="text1"/>
          <w:sz w:val="24"/>
          <w:szCs w:val="24"/>
        </w:rPr>
      </w:pPr>
    </w:p>
    <w:p w14:paraId="70BE7379" w14:textId="6AC61744" w:rsidR="00994B16" w:rsidRPr="008D3758" w:rsidRDefault="00994B16" w:rsidP="00994B16">
      <w:pPr>
        <w:pStyle w:val="Caption"/>
        <w:spacing w:line="360" w:lineRule="auto"/>
        <w:ind w:firstLine="720"/>
        <w:jc w:val="center"/>
        <w:rPr>
          <w:rFonts w:ascii="Times New Roman" w:hAnsi="Times New Roman"/>
          <w:b w:val="0"/>
          <w:color w:val="000000" w:themeColor="text1"/>
          <w:sz w:val="24"/>
          <w:szCs w:val="24"/>
        </w:rPr>
      </w:pPr>
      <w:bookmarkStart w:id="59" w:name="_Ref504292864"/>
      <w:bookmarkStart w:id="60" w:name="_Toc518370635"/>
      <w:r w:rsidRPr="000070BB">
        <w:rPr>
          <w:rFonts w:ascii="Times New Roman" w:hAnsi="Times New Roman" w:cs="Times New Roman"/>
          <w:b w:val="0"/>
          <w:color w:val="000000" w:themeColor="text1"/>
          <w:sz w:val="24"/>
          <w:szCs w:val="24"/>
        </w:rPr>
        <w:t xml:space="preserve">Table </w:t>
      </w:r>
      <w:r w:rsidR="00711874" w:rsidRPr="006C6701">
        <w:rPr>
          <w:rFonts w:ascii="Times New Roman" w:hAnsi="Times New Roman" w:cs="Times New Roman"/>
          <w:b w:val="0"/>
          <w:color w:val="000000" w:themeColor="text1"/>
          <w:sz w:val="24"/>
          <w:szCs w:val="24"/>
        </w:rPr>
        <w:fldChar w:fldCharType="begin"/>
      </w:r>
      <w:r w:rsidR="00711874" w:rsidRPr="00F33A35">
        <w:rPr>
          <w:rFonts w:ascii="Times New Roman" w:hAnsi="Times New Roman" w:cs="Times New Roman"/>
          <w:b w:val="0"/>
          <w:color w:val="000000" w:themeColor="text1"/>
          <w:sz w:val="24"/>
          <w:szCs w:val="24"/>
        </w:rPr>
        <w:instrText xml:space="preserve"> SEQ Table \* ARABIC </w:instrText>
      </w:r>
      <w:r w:rsidR="00711874" w:rsidRPr="006C6701">
        <w:rPr>
          <w:rFonts w:ascii="Times New Roman" w:hAnsi="Times New Roman" w:cs="Times New Roman"/>
          <w:b w:val="0"/>
          <w:color w:val="000000" w:themeColor="text1"/>
          <w:sz w:val="24"/>
          <w:szCs w:val="24"/>
        </w:rPr>
        <w:fldChar w:fldCharType="separate"/>
      </w:r>
      <w:r w:rsidR="002E4BDA" w:rsidRPr="00F33A35">
        <w:rPr>
          <w:rFonts w:ascii="Times New Roman" w:hAnsi="Times New Roman" w:cs="Times New Roman"/>
          <w:b w:val="0"/>
          <w:noProof/>
          <w:color w:val="000000" w:themeColor="text1"/>
          <w:sz w:val="24"/>
          <w:szCs w:val="24"/>
        </w:rPr>
        <w:t>7</w:t>
      </w:r>
      <w:r w:rsidR="00711874" w:rsidRPr="006C6701">
        <w:rPr>
          <w:rFonts w:ascii="Times New Roman" w:hAnsi="Times New Roman" w:cs="Times New Roman"/>
          <w:b w:val="0"/>
          <w:color w:val="000000" w:themeColor="text1"/>
          <w:sz w:val="24"/>
          <w:szCs w:val="24"/>
        </w:rPr>
        <w:fldChar w:fldCharType="end"/>
      </w:r>
      <w:bookmarkEnd w:id="59"/>
      <w:r w:rsidRPr="00F33A35">
        <w:rPr>
          <w:rFonts w:ascii="Times New Roman" w:hAnsi="Times New Roman" w:cs="Times New Roman"/>
          <w:b w:val="0"/>
          <w:color w:val="000000" w:themeColor="text1"/>
          <w:sz w:val="24"/>
          <w:szCs w:val="24"/>
        </w:rPr>
        <w:t xml:space="preserve"> Average material content (</w:t>
      </w:r>
      <w:r w:rsidR="00EC4A6D" w:rsidRPr="00F33A35">
        <w:rPr>
          <w:rFonts w:ascii="Times New Roman" w:hAnsi="Times New Roman" w:cs="Times New Roman"/>
          <w:b w:val="0"/>
          <w:color w:val="000000" w:themeColor="text1"/>
          <w:sz w:val="24"/>
          <w:szCs w:val="24"/>
        </w:rPr>
        <w:t>wt %</w:t>
      </w:r>
      <w:r w:rsidRPr="00F33A35">
        <w:rPr>
          <w:rFonts w:ascii="Times New Roman" w:hAnsi="Times New Roman" w:cs="Times New Roman"/>
          <w:b w:val="0"/>
          <w:color w:val="000000" w:themeColor="text1"/>
          <w:sz w:val="24"/>
          <w:szCs w:val="24"/>
        </w:rPr>
        <w:t xml:space="preserve">) </w:t>
      </w:r>
      <w:sdt>
        <w:sdtPr>
          <w:rPr>
            <w:rFonts w:ascii="Times New Roman" w:hAnsi="Times New Roman" w:cs="Times New Roman"/>
            <w:color w:val="000000" w:themeColor="text1"/>
            <w:sz w:val="24"/>
            <w:szCs w:val="24"/>
          </w:rPr>
          <w:id w:val="42259868"/>
          <w:citation/>
        </w:sdtPr>
        <w:sdtEndPr/>
        <w:sdtContent>
          <w:r w:rsidRPr="008D3758">
            <w:rPr>
              <w:rFonts w:ascii="Times New Roman" w:hAnsi="Times New Roman" w:cs="Times New Roman"/>
              <w:color w:val="000000" w:themeColor="text1"/>
              <w:sz w:val="24"/>
              <w:szCs w:val="24"/>
            </w:rPr>
            <w:fldChar w:fldCharType="begin"/>
          </w:r>
          <w:r w:rsidRPr="008D3758">
            <w:rPr>
              <w:rFonts w:ascii="Times New Roman" w:hAnsi="Times New Roman" w:cs="Times New Roman"/>
              <w:color w:val="000000" w:themeColor="text1"/>
              <w:sz w:val="24"/>
              <w:szCs w:val="24"/>
            </w:rPr>
            <w:instrText xml:space="preserve"> CITATION Aye06 \l 2057 </w:instrText>
          </w:r>
          <w:r w:rsidRPr="008D3758">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Ayed, et al., 2006)</w:t>
          </w:r>
          <w:r w:rsidRPr="008D3758">
            <w:rPr>
              <w:rFonts w:ascii="Times New Roman" w:hAnsi="Times New Roman" w:cs="Times New Roman"/>
              <w:color w:val="000000" w:themeColor="text1"/>
              <w:sz w:val="24"/>
              <w:szCs w:val="24"/>
            </w:rPr>
            <w:fldChar w:fldCharType="end"/>
          </w:r>
        </w:sdtContent>
      </w:sdt>
      <w:bookmarkEnd w:id="60"/>
    </w:p>
    <w:tbl>
      <w:tblPr>
        <w:tblStyle w:val="TableGrid"/>
        <w:tblW w:w="0" w:type="auto"/>
        <w:jc w:val="center"/>
        <w:tblLook w:val="04A0" w:firstRow="1" w:lastRow="0" w:firstColumn="1" w:lastColumn="0" w:noHBand="0" w:noVBand="1"/>
      </w:tblPr>
      <w:tblGrid>
        <w:gridCol w:w="1668"/>
        <w:gridCol w:w="1559"/>
        <w:gridCol w:w="1245"/>
      </w:tblGrid>
      <w:tr w:rsidR="00EF4EB3" w:rsidRPr="00B036F6" w14:paraId="35E34B6A" w14:textId="77777777" w:rsidTr="00FA066B">
        <w:trPr>
          <w:jc w:val="center"/>
        </w:trPr>
        <w:tc>
          <w:tcPr>
            <w:tcW w:w="1668" w:type="dxa"/>
          </w:tcPr>
          <w:p w14:paraId="1D6EE713"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Material</w:t>
            </w:r>
          </w:p>
        </w:tc>
        <w:tc>
          <w:tcPr>
            <w:tcW w:w="1559" w:type="dxa"/>
          </w:tcPr>
          <w:p w14:paraId="42A37DF9" w14:textId="28E336A2"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Passengers</w:t>
            </w:r>
            <w:r w:rsidR="00FA066B" w:rsidRPr="00B036F6">
              <w:rPr>
                <w:rFonts w:ascii="Times New Roman" w:hAnsi="Times New Roman"/>
                <w:color w:val="000000" w:themeColor="text1"/>
                <w:sz w:val="24"/>
                <w:szCs w:val="24"/>
              </w:rPr>
              <w:t xml:space="preserve"> (%)</w:t>
            </w:r>
          </w:p>
        </w:tc>
        <w:tc>
          <w:tcPr>
            <w:tcW w:w="1245" w:type="dxa"/>
          </w:tcPr>
          <w:p w14:paraId="15248A88" w14:textId="2FB3A9F0"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Trucks</w:t>
            </w:r>
            <w:r w:rsidR="00FA066B" w:rsidRPr="00B036F6">
              <w:rPr>
                <w:rFonts w:ascii="Times New Roman" w:hAnsi="Times New Roman"/>
                <w:color w:val="000000" w:themeColor="text1"/>
                <w:sz w:val="24"/>
                <w:szCs w:val="24"/>
              </w:rPr>
              <w:t xml:space="preserve"> (%)</w:t>
            </w:r>
          </w:p>
        </w:tc>
      </w:tr>
      <w:tr w:rsidR="00EF4EB3" w:rsidRPr="00B036F6" w14:paraId="1F526E2F" w14:textId="77777777" w:rsidTr="00FA066B">
        <w:trPr>
          <w:trHeight w:val="383"/>
          <w:jc w:val="center"/>
        </w:trPr>
        <w:tc>
          <w:tcPr>
            <w:tcW w:w="1668" w:type="dxa"/>
          </w:tcPr>
          <w:p w14:paraId="6BD0EA56"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Elastomers</w:t>
            </w:r>
          </w:p>
        </w:tc>
        <w:tc>
          <w:tcPr>
            <w:tcW w:w="1559" w:type="dxa"/>
          </w:tcPr>
          <w:p w14:paraId="48BAD45C"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47</w:t>
            </w:r>
          </w:p>
        </w:tc>
        <w:tc>
          <w:tcPr>
            <w:tcW w:w="1245" w:type="dxa"/>
          </w:tcPr>
          <w:p w14:paraId="4271B5A6"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43</w:t>
            </w:r>
          </w:p>
        </w:tc>
      </w:tr>
      <w:tr w:rsidR="00EF4EB3" w:rsidRPr="00B036F6" w14:paraId="56A53011" w14:textId="77777777" w:rsidTr="00FA066B">
        <w:trPr>
          <w:jc w:val="center"/>
        </w:trPr>
        <w:tc>
          <w:tcPr>
            <w:tcW w:w="1668" w:type="dxa"/>
          </w:tcPr>
          <w:p w14:paraId="3859C27D"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C black</w:t>
            </w:r>
          </w:p>
        </w:tc>
        <w:tc>
          <w:tcPr>
            <w:tcW w:w="1559" w:type="dxa"/>
          </w:tcPr>
          <w:p w14:paraId="6686FED6"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21.5</w:t>
            </w:r>
          </w:p>
        </w:tc>
        <w:tc>
          <w:tcPr>
            <w:tcW w:w="1245" w:type="dxa"/>
          </w:tcPr>
          <w:p w14:paraId="63EB583E"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21</w:t>
            </w:r>
          </w:p>
        </w:tc>
      </w:tr>
      <w:tr w:rsidR="00EF4EB3" w:rsidRPr="00B036F6" w14:paraId="0CE723AC" w14:textId="77777777" w:rsidTr="00FA066B">
        <w:trPr>
          <w:jc w:val="center"/>
        </w:trPr>
        <w:tc>
          <w:tcPr>
            <w:tcW w:w="1668" w:type="dxa"/>
          </w:tcPr>
          <w:p w14:paraId="1A31EB72"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 xml:space="preserve">Steel </w:t>
            </w:r>
          </w:p>
        </w:tc>
        <w:tc>
          <w:tcPr>
            <w:tcW w:w="1559" w:type="dxa"/>
          </w:tcPr>
          <w:p w14:paraId="08224424"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16.5</w:t>
            </w:r>
          </w:p>
        </w:tc>
        <w:tc>
          <w:tcPr>
            <w:tcW w:w="1245" w:type="dxa"/>
          </w:tcPr>
          <w:p w14:paraId="259CD6BF"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27</w:t>
            </w:r>
          </w:p>
        </w:tc>
      </w:tr>
      <w:tr w:rsidR="00EF4EB3" w:rsidRPr="00B036F6" w14:paraId="629527BD" w14:textId="77777777" w:rsidTr="00FA066B">
        <w:trPr>
          <w:jc w:val="center"/>
        </w:trPr>
        <w:tc>
          <w:tcPr>
            <w:tcW w:w="1668" w:type="dxa"/>
          </w:tcPr>
          <w:p w14:paraId="1A503F80"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Textiles</w:t>
            </w:r>
          </w:p>
        </w:tc>
        <w:tc>
          <w:tcPr>
            <w:tcW w:w="1559" w:type="dxa"/>
          </w:tcPr>
          <w:p w14:paraId="13A0C5F4"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5.5</w:t>
            </w:r>
          </w:p>
        </w:tc>
        <w:tc>
          <w:tcPr>
            <w:tcW w:w="1245" w:type="dxa"/>
          </w:tcPr>
          <w:p w14:paraId="19D6DAD0"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0</w:t>
            </w:r>
          </w:p>
        </w:tc>
      </w:tr>
      <w:tr w:rsidR="00EF4EB3" w:rsidRPr="00B036F6" w14:paraId="048126AC" w14:textId="77777777" w:rsidTr="00FA066B">
        <w:trPr>
          <w:jc w:val="center"/>
        </w:trPr>
        <w:tc>
          <w:tcPr>
            <w:tcW w:w="1668" w:type="dxa"/>
          </w:tcPr>
          <w:p w14:paraId="0F22771F"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Zn oxide</w:t>
            </w:r>
          </w:p>
        </w:tc>
        <w:tc>
          <w:tcPr>
            <w:tcW w:w="1559" w:type="dxa"/>
          </w:tcPr>
          <w:p w14:paraId="3840A499"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1</w:t>
            </w:r>
          </w:p>
        </w:tc>
        <w:tc>
          <w:tcPr>
            <w:tcW w:w="1245" w:type="dxa"/>
          </w:tcPr>
          <w:p w14:paraId="22F74E3C"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2</w:t>
            </w:r>
          </w:p>
        </w:tc>
      </w:tr>
      <w:tr w:rsidR="00EF4EB3" w:rsidRPr="00B036F6" w14:paraId="2C98E875" w14:textId="77777777" w:rsidTr="00FA066B">
        <w:trPr>
          <w:trHeight w:val="465"/>
          <w:jc w:val="center"/>
        </w:trPr>
        <w:tc>
          <w:tcPr>
            <w:tcW w:w="1668" w:type="dxa"/>
          </w:tcPr>
          <w:p w14:paraId="69B543E9"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S</w:t>
            </w:r>
          </w:p>
        </w:tc>
        <w:tc>
          <w:tcPr>
            <w:tcW w:w="1559" w:type="dxa"/>
          </w:tcPr>
          <w:p w14:paraId="69FB4105"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1</w:t>
            </w:r>
          </w:p>
        </w:tc>
        <w:tc>
          <w:tcPr>
            <w:tcW w:w="1245" w:type="dxa"/>
          </w:tcPr>
          <w:p w14:paraId="66FA54ED"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1</w:t>
            </w:r>
          </w:p>
        </w:tc>
      </w:tr>
      <w:tr w:rsidR="00EF4EB3" w:rsidRPr="00B036F6" w14:paraId="02B5905B" w14:textId="77777777" w:rsidTr="00FA066B">
        <w:trPr>
          <w:trHeight w:val="359"/>
          <w:jc w:val="center"/>
        </w:trPr>
        <w:tc>
          <w:tcPr>
            <w:tcW w:w="1668" w:type="dxa"/>
          </w:tcPr>
          <w:p w14:paraId="011A9A9D"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 xml:space="preserve">Others </w:t>
            </w:r>
          </w:p>
        </w:tc>
        <w:tc>
          <w:tcPr>
            <w:tcW w:w="1559" w:type="dxa"/>
          </w:tcPr>
          <w:p w14:paraId="74AA1ECC"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7.5</w:t>
            </w:r>
          </w:p>
        </w:tc>
        <w:tc>
          <w:tcPr>
            <w:tcW w:w="1245" w:type="dxa"/>
          </w:tcPr>
          <w:p w14:paraId="3D6C66EE"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6</w:t>
            </w:r>
          </w:p>
        </w:tc>
      </w:tr>
      <w:tr w:rsidR="00EF4EB3" w:rsidRPr="00B036F6" w14:paraId="63A9F753" w14:textId="77777777" w:rsidTr="00FA066B">
        <w:trPr>
          <w:jc w:val="center"/>
        </w:trPr>
        <w:tc>
          <w:tcPr>
            <w:tcW w:w="1668" w:type="dxa"/>
          </w:tcPr>
          <w:p w14:paraId="0A6FA903"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Total</w:t>
            </w:r>
          </w:p>
        </w:tc>
        <w:tc>
          <w:tcPr>
            <w:tcW w:w="1559" w:type="dxa"/>
          </w:tcPr>
          <w:p w14:paraId="78B3832C"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100</w:t>
            </w:r>
          </w:p>
        </w:tc>
        <w:tc>
          <w:tcPr>
            <w:tcW w:w="1245" w:type="dxa"/>
          </w:tcPr>
          <w:p w14:paraId="19BC30D4" w14:textId="77777777" w:rsidR="00344798" w:rsidRPr="00B036F6" w:rsidRDefault="00344798" w:rsidP="006B33CA">
            <w:pPr>
              <w:pStyle w:val="DefaultText"/>
              <w:spacing w:line="360" w:lineRule="auto"/>
              <w:jc w:val="left"/>
              <w:rPr>
                <w:rFonts w:ascii="Times New Roman" w:hAnsi="Times New Roman"/>
                <w:color w:val="000000" w:themeColor="text1"/>
                <w:sz w:val="24"/>
                <w:szCs w:val="24"/>
              </w:rPr>
            </w:pPr>
            <w:r w:rsidRPr="00B036F6">
              <w:rPr>
                <w:rFonts w:ascii="Times New Roman" w:hAnsi="Times New Roman"/>
                <w:color w:val="000000" w:themeColor="text1"/>
                <w:sz w:val="24"/>
                <w:szCs w:val="24"/>
              </w:rPr>
              <w:t>100</w:t>
            </w:r>
          </w:p>
        </w:tc>
      </w:tr>
    </w:tbl>
    <w:p w14:paraId="6C5BC87A" w14:textId="77777777" w:rsidR="00FA066B" w:rsidRPr="00B036F6" w:rsidRDefault="00FA066B" w:rsidP="00994B16">
      <w:pPr>
        <w:pStyle w:val="DefaultText"/>
        <w:spacing w:line="360" w:lineRule="auto"/>
        <w:rPr>
          <w:rFonts w:ascii="Times New Roman" w:hAnsi="Times New Roman"/>
          <w:color w:val="000000" w:themeColor="text1"/>
          <w:sz w:val="24"/>
          <w:szCs w:val="24"/>
        </w:rPr>
      </w:pPr>
    </w:p>
    <w:p w14:paraId="16703DA0" w14:textId="1FCE0685" w:rsidR="00994B16" w:rsidRDefault="00344798" w:rsidP="00EF4FF7">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lastRenderedPageBreak/>
        <w:t xml:space="preserve">The chemical element percentage found in the average used tyre can be seen in </w:t>
      </w:r>
      <w:r w:rsidR="00B349B4" w:rsidRPr="00B036F6">
        <w:rPr>
          <w:rFonts w:ascii="Times New Roman" w:hAnsi="Times New Roman"/>
          <w:color w:val="000000" w:themeColor="text1"/>
          <w:sz w:val="24"/>
          <w:szCs w:val="24"/>
        </w:rPr>
        <w:fldChar w:fldCharType="begin"/>
      </w:r>
      <w:r w:rsidR="00B349B4" w:rsidRPr="00B036F6">
        <w:rPr>
          <w:rFonts w:ascii="Times New Roman" w:hAnsi="Times New Roman"/>
          <w:color w:val="000000" w:themeColor="text1"/>
          <w:sz w:val="24"/>
          <w:szCs w:val="24"/>
        </w:rPr>
        <w:instrText xml:space="preserve"> REF _Ref491443993 \h  \* MERGEFORMAT </w:instrText>
      </w:r>
      <w:r w:rsidR="00B349B4" w:rsidRPr="00B036F6">
        <w:rPr>
          <w:rFonts w:ascii="Times New Roman" w:hAnsi="Times New Roman"/>
          <w:color w:val="000000" w:themeColor="text1"/>
          <w:sz w:val="24"/>
          <w:szCs w:val="24"/>
        </w:rPr>
      </w:r>
      <w:r w:rsidR="00B349B4" w:rsidRPr="00B036F6">
        <w:rPr>
          <w:rFonts w:ascii="Times New Roman" w:hAnsi="Times New Roman"/>
          <w:color w:val="000000" w:themeColor="text1"/>
          <w:sz w:val="24"/>
          <w:szCs w:val="24"/>
        </w:rPr>
        <w:fldChar w:fldCharType="separate"/>
      </w:r>
      <w:r w:rsidR="00F33A35" w:rsidRPr="008D3758">
        <w:rPr>
          <w:rFonts w:ascii="Times New Roman" w:hAnsi="Times New Roman"/>
          <w:color w:val="000000" w:themeColor="text1"/>
          <w:sz w:val="24"/>
          <w:szCs w:val="24"/>
        </w:rPr>
        <w:t xml:space="preserve">Table </w:t>
      </w:r>
      <w:r w:rsidR="00F33A35" w:rsidRPr="008D3758">
        <w:rPr>
          <w:rFonts w:ascii="Times New Roman" w:hAnsi="Times New Roman"/>
          <w:noProof/>
          <w:color w:val="000000" w:themeColor="text1"/>
          <w:sz w:val="24"/>
          <w:szCs w:val="24"/>
        </w:rPr>
        <w:t>8</w:t>
      </w:r>
      <w:r w:rsidR="00B349B4" w:rsidRPr="00B036F6">
        <w:rPr>
          <w:rFonts w:ascii="Times New Roman" w:hAnsi="Times New Roman"/>
          <w:color w:val="000000" w:themeColor="text1"/>
          <w:sz w:val="24"/>
          <w:szCs w:val="24"/>
        </w:rPr>
        <w:fldChar w:fldCharType="end"/>
      </w:r>
      <w:r w:rsidR="001E6932">
        <w:rPr>
          <w:rFonts w:ascii="Times New Roman" w:hAnsi="Times New Roman"/>
          <w:color w:val="000000" w:themeColor="text1"/>
          <w:sz w:val="24"/>
          <w:szCs w:val="24"/>
        </w:rPr>
        <w:t>.</w:t>
      </w:r>
    </w:p>
    <w:p w14:paraId="3D590428" w14:textId="30B8A240" w:rsidR="00344798" w:rsidRPr="00B036F6" w:rsidRDefault="00994B16" w:rsidP="00994B16">
      <w:pPr>
        <w:pStyle w:val="Caption"/>
        <w:spacing w:line="360" w:lineRule="auto"/>
        <w:ind w:firstLine="720"/>
        <w:jc w:val="center"/>
        <w:rPr>
          <w:rFonts w:ascii="Times New Roman" w:hAnsi="Times New Roman"/>
          <w:color w:val="000000" w:themeColor="text1"/>
          <w:sz w:val="24"/>
          <w:szCs w:val="24"/>
        </w:rPr>
      </w:pPr>
      <w:bookmarkStart w:id="61" w:name="_Ref504291567"/>
      <w:bookmarkStart w:id="62" w:name="_Ref491443993"/>
      <w:bookmarkStart w:id="63" w:name="_Toc518370636"/>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F33A35">
        <w:rPr>
          <w:rFonts w:ascii="Times New Roman" w:hAnsi="Times New Roman" w:cs="Times New Roman"/>
          <w:b w:val="0"/>
          <w:noProof/>
          <w:color w:val="000000" w:themeColor="text1"/>
          <w:sz w:val="24"/>
          <w:szCs w:val="24"/>
        </w:rPr>
        <w:t>8</w:t>
      </w:r>
      <w:r w:rsidR="00711874">
        <w:rPr>
          <w:rFonts w:ascii="Times New Roman" w:hAnsi="Times New Roman" w:cs="Times New Roman"/>
          <w:b w:val="0"/>
          <w:color w:val="000000" w:themeColor="text1"/>
          <w:sz w:val="24"/>
          <w:szCs w:val="24"/>
        </w:rPr>
        <w:fldChar w:fldCharType="end"/>
      </w:r>
      <w:bookmarkEnd w:id="61"/>
      <w:bookmarkEnd w:id="62"/>
      <w:r w:rsidRPr="00B036F6">
        <w:rPr>
          <w:rFonts w:ascii="Times New Roman" w:hAnsi="Times New Roman" w:cs="Times New Roman"/>
          <w:b w:val="0"/>
          <w:color w:val="000000" w:themeColor="text1"/>
          <w:sz w:val="24"/>
          <w:szCs w:val="24"/>
        </w:rPr>
        <w:t xml:space="preserve"> A</w:t>
      </w:r>
      <w:r w:rsidRPr="0043076D">
        <w:rPr>
          <w:rFonts w:ascii="Times New Roman" w:hAnsi="Times New Roman" w:cs="Times New Roman"/>
          <w:b w:val="0"/>
          <w:color w:val="000000" w:themeColor="text1"/>
          <w:sz w:val="24"/>
          <w:szCs w:val="24"/>
        </w:rPr>
        <w:t xml:space="preserve">verage weight percentage of elements found in passenger and truck used tyres </w:t>
      </w:r>
      <w:sdt>
        <w:sdtPr>
          <w:rPr>
            <w:rFonts w:ascii="Times New Roman" w:hAnsi="Times New Roman" w:cs="Times New Roman"/>
            <w:b w:val="0"/>
            <w:color w:val="000000" w:themeColor="text1"/>
            <w:sz w:val="24"/>
            <w:szCs w:val="24"/>
          </w:rPr>
          <w:id w:val="-1065411244"/>
          <w:citation/>
        </w:sdtPr>
        <w:sdtEndPr/>
        <w:sdtContent>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CITATION Aye06 \l 2057 </w:instrText>
          </w:r>
          <w:r w:rsidRPr="0043076D">
            <w:rPr>
              <w:rFonts w:ascii="Times New Roman" w:hAnsi="Times New Roman" w:cs="Times New Roman"/>
              <w:b w:val="0"/>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Ayed, et al., 2006)</w:t>
          </w:r>
          <w:r w:rsidRPr="0043076D">
            <w:rPr>
              <w:rFonts w:ascii="Times New Roman" w:hAnsi="Times New Roman" w:cs="Times New Roman"/>
              <w:b w:val="0"/>
              <w:color w:val="000000" w:themeColor="text1"/>
              <w:sz w:val="24"/>
              <w:szCs w:val="24"/>
            </w:rPr>
            <w:fldChar w:fldCharType="end"/>
          </w:r>
        </w:sdtContent>
      </w:sdt>
      <w:bookmarkEnd w:id="63"/>
    </w:p>
    <w:tbl>
      <w:tblPr>
        <w:tblStyle w:val="TableGrid"/>
        <w:tblW w:w="0" w:type="auto"/>
        <w:jc w:val="center"/>
        <w:tblLook w:val="04A0" w:firstRow="1" w:lastRow="0" w:firstColumn="1" w:lastColumn="0" w:noHBand="0" w:noVBand="1"/>
      </w:tblPr>
      <w:tblGrid>
        <w:gridCol w:w="1101"/>
        <w:gridCol w:w="1648"/>
        <w:gridCol w:w="1283"/>
      </w:tblGrid>
      <w:tr w:rsidR="00EF4EB3" w:rsidRPr="00B036F6" w14:paraId="57D3BB22" w14:textId="77777777" w:rsidTr="00FA066B">
        <w:trPr>
          <w:jc w:val="center"/>
        </w:trPr>
        <w:tc>
          <w:tcPr>
            <w:tcW w:w="1101" w:type="dxa"/>
          </w:tcPr>
          <w:p w14:paraId="1B013E36"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Element</w:t>
            </w:r>
          </w:p>
        </w:tc>
        <w:tc>
          <w:tcPr>
            <w:tcW w:w="1648" w:type="dxa"/>
          </w:tcPr>
          <w:p w14:paraId="19BC62A1" w14:textId="35D8A292"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Passengers</w:t>
            </w:r>
            <w:r w:rsidR="00FA066B" w:rsidRPr="00B036F6">
              <w:rPr>
                <w:rFonts w:ascii="Times New Roman" w:hAnsi="Times New Roman"/>
                <w:color w:val="000000" w:themeColor="text1"/>
                <w:sz w:val="24"/>
                <w:szCs w:val="24"/>
              </w:rPr>
              <w:t xml:space="preserve"> (%)</w:t>
            </w:r>
          </w:p>
        </w:tc>
        <w:tc>
          <w:tcPr>
            <w:tcW w:w="1283" w:type="dxa"/>
          </w:tcPr>
          <w:p w14:paraId="6B207920" w14:textId="32F3BCA3"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Trucks</w:t>
            </w:r>
            <w:r w:rsidR="00FA066B" w:rsidRPr="00B036F6">
              <w:rPr>
                <w:rFonts w:ascii="Times New Roman" w:hAnsi="Times New Roman"/>
                <w:color w:val="000000" w:themeColor="text1"/>
                <w:sz w:val="24"/>
                <w:szCs w:val="24"/>
              </w:rPr>
              <w:t xml:space="preserve"> (%)</w:t>
            </w:r>
          </w:p>
        </w:tc>
      </w:tr>
      <w:tr w:rsidR="00EF4EB3" w:rsidRPr="00B036F6" w14:paraId="76DC27AC" w14:textId="77777777" w:rsidTr="00FA066B">
        <w:trPr>
          <w:jc w:val="center"/>
        </w:trPr>
        <w:tc>
          <w:tcPr>
            <w:tcW w:w="1101" w:type="dxa"/>
          </w:tcPr>
          <w:p w14:paraId="70BEE097"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C</w:t>
            </w:r>
          </w:p>
        </w:tc>
        <w:tc>
          <w:tcPr>
            <w:tcW w:w="1648" w:type="dxa"/>
          </w:tcPr>
          <w:p w14:paraId="65BAE781"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71</w:t>
            </w:r>
          </w:p>
        </w:tc>
        <w:tc>
          <w:tcPr>
            <w:tcW w:w="1283" w:type="dxa"/>
          </w:tcPr>
          <w:p w14:paraId="4E503A5F"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62</w:t>
            </w:r>
          </w:p>
        </w:tc>
      </w:tr>
      <w:tr w:rsidR="00EF4EB3" w:rsidRPr="00B036F6" w14:paraId="192F2D9E" w14:textId="77777777" w:rsidTr="00FA066B">
        <w:trPr>
          <w:jc w:val="center"/>
        </w:trPr>
        <w:tc>
          <w:tcPr>
            <w:tcW w:w="1101" w:type="dxa"/>
          </w:tcPr>
          <w:p w14:paraId="76EAF787"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H</w:t>
            </w:r>
            <w:r w:rsidRPr="00B036F6">
              <w:rPr>
                <w:rFonts w:ascii="Times New Roman" w:hAnsi="Times New Roman"/>
                <w:color w:val="000000" w:themeColor="text1"/>
                <w:sz w:val="24"/>
                <w:szCs w:val="24"/>
                <w:vertAlign w:val="subscript"/>
              </w:rPr>
              <w:t>2</w:t>
            </w:r>
          </w:p>
        </w:tc>
        <w:tc>
          <w:tcPr>
            <w:tcW w:w="1648" w:type="dxa"/>
          </w:tcPr>
          <w:p w14:paraId="2F26F499"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7</w:t>
            </w:r>
          </w:p>
        </w:tc>
        <w:tc>
          <w:tcPr>
            <w:tcW w:w="1283" w:type="dxa"/>
          </w:tcPr>
          <w:p w14:paraId="0482637C"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6</w:t>
            </w:r>
          </w:p>
        </w:tc>
      </w:tr>
      <w:tr w:rsidR="00EF4EB3" w:rsidRPr="00B036F6" w14:paraId="460D03E8" w14:textId="77777777" w:rsidTr="00FA066B">
        <w:trPr>
          <w:jc w:val="center"/>
        </w:trPr>
        <w:tc>
          <w:tcPr>
            <w:tcW w:w="1101" w:type="dxa"/>
          </w:tcPr>
          <w:p w14:paraId="41F5C843" w14:textId="77777777" w:rsidR="00344798" w:rsidRPr="00B036F6" w:rsidRDefault="00344798" w:rsidP="006B33CA">
            <w:pPr>
              <w:pStyle w:val="DefaultText"/>
              <w:spacing w:line="360" w:lineRule="auto"/>
              <w:rPr>
                <w:rFonts w:ascii="Times New Roman" w:hAnsi="Times New Roman"/>
                <w:color w:val="000000" w:themeColor="text1"/>
                <w:sz w:val="24"/>
                <w:szCs w:val="24"/>
                <w:vertAlign w:val="subscript"/>
              </w:rPr>
            </w:pPr>
            <w:r w:rsidRPr="00B036F6">
              <w:rPr>
                <w:rFonts w:ascii="Times New Roman" w:hAnsi="Times New Roman"/>
                <w:color w:val="000000" w:themeColor="text1"/>
                <w:sz w:val="24"/>
                <w:szCs w:val="24"/>
              </w:rPr>
              <w:t>O</w:t>
            </w:r>
            <w:r w:rsidRPr="00B036F6">
              <w:rPr>
                <w:rFonts w:ascii="Times New Roman" w:hAnsi="Times New Roman"/>
                <w:color w:val="000000" w:themeColor="text1"/>
                <w:sz w:val="24"/>
                <w:szCs w:val="24"/>
                <w:vertAlign w:val="subscript"/>
              </w:rPr>
              <w:t>2</w:t>
            </w:r>
          </w:p>
        </w:tc>
        <w:tc>
          <w:tcPr>
            <w:tcW w:w="1648" w:type="dxa"/>
          </w:tcPr>
          <w:p w14:paraId="0D107F38"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4</w:t>
            </w:r>
          </w:p>
        </w:tc>
        <w:tc>
          <w:tcPr>
            <w:tcW w:w="1283" w:type="dxa"/>
          </w:tcPr>
          <w:p w14:paraId="4CED48C1"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3</w:t>
            </w:r>
          </w:p>
        </w:tc>
      </w:tr>
      <w:tr w:rsidR="00EF4EB3" w:rsidRPr="00B036F6" w14:paraId="333BFDC2" w14:textId="77777777" w:rsidTr="00FA066B">
        <w:trPr>
          <w:jc w:val="center"/>
        </w:trPr>
        <w:tc>
          <w:tcPr>
            <w:tcW w:w="1101" w:type="dxa"/>
          </w:tcPr>
          <w:p w14:paraId="7C5BB56B" w14:textId="77777777" w:rsidR="00344798" w:rsidRPr="00B036F6" w:rsidRDefault="00344798" w:rsidP="006B33CA">
            <w:pPr>
              <w:pStyle w:val="DefaultText"/>
              <w:spacing w:line="360" w:lineRule="auto"/>
              <w:rPr>
                <w:rFonts w:ascii="Times New Roman" w:hAnsi="Times New Roman"/>
                <w:color w:val="000000" w:themeColor="text1"/>
                <w:sz w:val="24"/>
                <w:szCs w:val="24"/>
                <w:vertAlign w:val="subscript"/>
              </w:rPr>
            </w:pPr>
            <w:r w:rsidRPr="00B036F6">
              <w:rPr>
                <w:rFonts w:ascii="Times New Roman" w:hAnsi="Times New Roman"/>
                <w:color w:val="000000" w:themeColor="text1"/>
                <w:sz w:val="24"/>
                <w:szCs w:val="24"/>
              </w:rPr>
              <w:t>N</w:t>
            </w:r>
            <w:r w:rsidRPr="00B036F6">
              <w:rPr>
                <w:rFonts w:ascii="Times New Roman" w:hAnsi="Times New Roman"/>
                <w:color w:val="000000" w:themeColor="text1"/>
                <w:sz w:val="24"/>
                <w:szCs w:val="24"/>
                <w:vertAlign w:val="subscript"/>
              </w:rPr>
              <w:t>2</w:t>
            </w:r>
          </w:p>
        </w:tc>
        <w:tc>
          <w:tcPr>
            <w:tcW w:w="1648" w:type="dxa"/>
          </w:tcPr>
          <w:p w14:paraId="654BB76A"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0.5</w:t>
            </w:r>
          </w:p>
        </w:tc>
        <w:tc>
          <w:tcPr>
            <w:tcW w:w="1283" w:type="dxa"/>
          </w:tcPr>
          <w:p w14:paraId="24C84CEE"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0.5</w:t>
            </w:r>
          </w:p>
        </w:tc>
      </w:tr>
      <w:tr w:rsidR="00EF4EB3" w:rsidRPr="00B036F6" w14:paraId="1DE5D388" w14:textId="77777777" w:rsidTr="00FA066B">
        <w:trPr>
          <w:jc w:val="center"/>
        </w:trPr>
        <w:tc>
          <w:tcPr>
            <w:tcW w:w="1101" w:type="dxa"/>
          </w:tcPr>
          <w:p w14:paraId="1F82D744"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S</w:t>
            </w:r>
          </w:p>
        </w:tc>
        <w:tc>
          <w:tcPr>
            <w:tcW w:w="1648" w:type="dxa"/>
          </w:tcPr>
          <w:p w14:paraId="798912BB"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1</w:t>
            </w:r>
          </w:p>
        </w:tc>
        <w:tc>
          <w:tcPr>
            <w:tcW w:w="1283" w:type="dxa"/>
          </w:tcPr>
          <w:p w14:paraId="1AA097A2"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1</w:t>
            </w:r>
          </w:p>
        </w:tc>
      </w:tr>
      <w:tr w:rsidR="00EF4EB3" w:rsidRPr="00B036F6" w14:paraId="1738136C" w14:textId="77777777" w:rsidTr="00FA066B">
        <w:trPr>
          <w:jc w:val="center"/>
        </w:trPr>
        <w:tc>
          <w:tcPr>
            <w:tcW w:w="1101" w:type="dxa"/>
          </w:tcPr>
          <w:p w14:paraId="14F0CC4B"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Fe</w:t>
            </w:r>
          </w:p>
        </w:tc>
        <w:tc>
          <w:tcPr>
            <w:tcW w:w="1648" w:type="dxa"/>
          </w:tcPr>
          <w:p w14:paraId="74DA2273"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15.5</w:t>
            </w:r>
          </w:p>
        </w:tc>
        <w:tc>
          <w:tcPr>
            <w:tcW w:w="1283" w:type="dxa"/>
          </w:tcPr>
          <w:p w14:paraId="6F68815F"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25.5</w:t>
            </w:r>
          </w:p>
        </w:tc>
      </w:tr>
      <w:tr w:rsidR="00EF4EB3" w:rsidRPr="00B036F6" w14:paraId="385F934F" w14:textId="77777777" w:rsidTr="00FA066B">
        <w:trPr>
          <w:jc w:val="center"/>
        </w:trPr>
        <w:tc>
          <w:tcPr>
            <w:tcW w:w="1101" w:type="dxa"/>
          </w:tcPr>
          <w:p w14:paraId="5D4DDE17"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Zn</w:t>
            </w:r>
          </w:p>
        </w:tc>
        <w:tc>
          <w:tcPr>
            <w:tcW w:w="1648" w:type="dxa"/>
          </w:tcPr>
          <w:p w14:paraId="0F4DF99E"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1</w:t>
            </w:r>
          </w:p>
        </w:tc>
        <w:tc>
          <w:tcPr>
            <w:tcW w:w="1283" w:type="dxa"/>
          </w:tcPr>
          <w:p w14:paraId="3D6DCD08"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2</w:t>
            </w:r>
          </w:p>
        </w:tc>
      </w:tr>
      <w:tr w:rsidR="00EF4EB3" w:rsidRPr="00B036F6" w14:paraId="44389E6B" w14:textId="77777777" w:rsidTr="00FA066B">
        <w:trPr>
          <w:jc w:val="center"/>
        </w:trPr>
        <w:tc>
          <w:tcPr>
            <w:tcW w:w="1101" w:type="dxa"/>
          </w:tcPr>
          <w:p w14:paraId="45A30AA7"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 xml:space="preserve">Total </w:t>
            </w:r>
          </w:p>
        </w:tc>
        <w:tc>
          <w:tcPr>
            <w:tcW w:w="1648" w:type="dxa"/>
          </w:tcPr>
          <w:p w14:paraId="1ADC710D"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100</w:t>
            </w:r>
          </w:p>
        </w:tc>
        <w:tc>
          <w:tcPr>
            <w:tcW w:w="1283" w:type="dxa"/>
          </w:tcPr>
          <w:p w14:paraId="15E9C509" w14:textId="77777777" w:rsidR="00344798" w:rsidRPr="00B036F6" w:rsidRDefault="00344798" w:rsidP="006B33CA">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100</w:t>
            </w:r>
          </w:p>
        </w:tc>
      </w:tr>
    </w:tbl>
    <w:p w14:paraId="7FB923DA" w14:textId="77777777" w:rsidR="00344798" w:rsidRPr="00B036F6" w:rsidRDefault="00344798" w:rsidP="00FB1657">
      <w:pPr>
        <w:pStyle w:val="DefaultText"/>
        <w:spacing w:line="360" w:lineRule="auto"/>
        <w:ind w:firstLine="720"/>
        <w:rPr>
          <w:rFonts w:ascii="Times New Roman" w:hAnsi="Times New Roman"/>
          <w:color w:val="000000" w:themeColor="text1"/>
          <w:sz w:val="24"/>
          <w:szCs w:val="24"/>
        </w:rPr>
      </w:pPr>
    </w:p>
    <w:p w14:paraId="7CA15A27" w14:textId="13FC7ABB" w:rsidR="00344798" w:rsidRPr="00B036F6" w:rsidRDefault="00344798" w:rsidP="00D83F69">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The use of ELT in the UK steel industry based on the availability alone raises a few question marks as to whether it is possible to implement in the UK. The UK consumed over 5 million tonnes of coke and 11 million tonnes of Iron ore. The use of ELT will be mainly used as a carbon substitute. If we state that 1% of coke consumption will be replaced with ELT rubber crumb then we are looking at approximately 50,000 tonnes. However, certain areas, where smaller amounts of coke are used, such as the sinter plant, can potentially look into the use of rubber tyre crumbs a</w:t>
      </w:r>
      <w:r w:rsidR="00EC4A6D">
        <w:rPr>
          <w:rFonts w:ascii="Times New Roman" w:hAnsi="Times New Roman"/>
          <w:color w:val="000000" w:themeColor="text1"/>
          <w:sz w:val="24"/>
          <w:szCs w:val="24"/>
        </w:rPr>
        <w:t>s</w:t>
      </w:r>
      <w:r w:rsidRPr="00B036F6">
        <w:rPr>
          <w:rFonts w:ascii="Times New Roman" w:hAnsi="Times New Roman"/>
          <w:color w:val="000000" w:themeColor="text1"/>
          <w:sz w:val="24"/>
          <w:szCs w:val="24"/>
        </w:rPr>
        <w:t xml:space="preserve"> an alternative to coke breeze. At the moment, the UK estimates that 12,000 tonnes </w:t>
      </w:r>
      <w:r w:rsidR="00A71798" w:rsidRPr="00B036F6">
        <w:rPr>
          <w:rFonts w:ascii="Times New Roman" w:hAnsi="Times New Roman"/>
          <w:color w:val="000000" w:themeColor="text1"/>
          <w:sz w:val="24"/>
          <w:szCs w:val="24"/>
        </w:rPr>
        <w:t>are</w:t>
      </w:r>
      <w:r w:rsidRPr="00B036F6">
        <w:rPr>
          <w:rFonts w:ascii="Times New Roman" w:hAnsi="Times New Roman"/>
          <w:color w:val="000000" w:themeColor="text1"/>
          <w:sz w:val="24"/>
          <w:szCs w:val="24"/>
        </w:rPr>
        <w:t xml:space="preserve"> sent to landfill and the figures for tyre dump si</w:t>
      </w:r>
      <w:r w:rsidR="00A71798">
        <w:rPr>
          <w:rFonts w:ascii="Times New Roman" w:hAnsi="Times New Roman"/>
          <w:color w:val="000000" w:themeColor="text1"/>
          <w:sz w:val="24"/>
          <w:szCs w:val="24"/>
        </w:rPr>
        <w:t>tes</w:t>
      </w:r>
      <w:r w:rsidRPr="00B036F6">
        <w:rPr>
          <w:rFonts w:ascii="Times New Roman" w:hAnsi="Times New Roman"/>
          <w:color w:val="000000" w:themeColor="text1"/>
          <w:sz w:val="24"/>
          <w:szCs w:val="24"/>
        </w:rPr>
        <w:t xml:space="preserve"> are unknown. </w:t>
      </w:r>
    </w:p>
    <w:p w14:paraId="254E4DDF" w14:textId="3DDCCFF1" w:rsidR="00506799" w:rsidRDefault="00344798" w:rsidP="00D83F69">
      <w:pPr>
        <w:pStyle w:val="DefaultText"/>
        <w:spacing w:line="360" w:lineRule="auto"/>
        <w:rPr>
          <w:rFonts w:ascii="Times New Roman" w:hAnsi="Times New Roman"/>
          <w:color w:val="000000" w:themeColor="text1"/>
          <w:sz w:val="24"/>
          <w:szCs w:val="24"/>
        </w:rPr>
      </w:pPr>
      <w:r w:rsidRPr="00B036F6">
        <w:rPr>
          <w:rFonts w:ascii="Times New Roman" w:hAnsi="Times New Roman"/>
          <w:color w:val="000000" w:themeColor="text1"/>
          <w:sz w:val="24"/>
          <w:szCs w:val="24"/>
        </w:rPr>
        <w:t>The logistics, storage of ELT, cost and form in which the tyres are supplied will all have a big effect in whether the use of ELT can be used, however, on availability alone, then yes there is scope for use of tyres in the UK steel industry, in certain process routes</w:t>
      </w:r>
      <w:r w:rsidR="00506799">
        <w:rPr>
          <w:rFonts w:ascii="Times New Roman" w:hAnsi="Times New Roman"/>
          <w:color w:val="000000" w:themeColor="text1"/>
          <w:sz w:val="24"/>
          <w:szCs w:val="24"/>
        </w:rPr>
        <w:t>.</w:t>
      </w:r>
    </w:p>
    <w:p w14:paraId="480E24F9" w14:textId="77777777" w:rsidR="00506799" w:rsidRPr="00B036F6" w:rsidRDefault="00506799" w:rsidP="00D83F69">
      <w:pPr>
        <w:pStyle w:val="DefaultText"/>
        <w:spacing w:line="360" w:lineRule="auto"/>
        <w:rPr>
          <w:rFonts w:ascii="Times New Roman" w:hAnsi="Times New Roman"/>
          <w:color w:val="000000" w:themeColor="text1"/>
          <w:sz w:val="24"/>
          <w:szCs w:val="24"/>
        </w:rPr>
      </w:pPr>
    </w:p>
    <w:p w14:paraId="6AACC843" w14:textId="77777777" w:rsidR="0092580B" w:rsidRDefault="0092580B" w:rsidP="000159CD">
      <w:pPr>
        <w:pStyle w:val="Heading2"/>
        <w:rPr>
          <w:rFonts w:ascii="Helvetica" w:eastAsia="Times New Roman" w:hAnsi="Helvetica" w:cs="Times New Roman"/>
          <w:b w:val="0"/>
          <w:bCs w:val="0"/>
          <w:color w:val="auto"/>
          <w:sz w:val="22"/>
          <w:szCs w:val="20"/>
          <w:lang w:eastAsia="en-GB"/>
        </w:rPr>
      </w:pPr>
    </w:p>
    <w:p w14:paraId="411F0517" w14:textId="77777777" w:rsidR="0092580B" w:rsidRDefault="0092580B" w:rsidP="0092580B">
      <w:pPr>
        <w:rPr>
          <w:lang w:eastAsia="en-GB"/>
        </w:rPr>
      </w:pPr>
    </w:p>
    <w:p w14:paraId="5E130837" w14:textId="77777777" w:rsidR="0092580B" w:rsidRPr="0092580B" w:rsidRDefault="0092580B" w:rsidP="0092580B">
      <w:pPr>
        <w:rPr>
          <w:lang w:eastAsia="en-GB"/>
        </w:rPr>
      </w:pPr>
    </w:p>
    <w:p w14:paraId="5C0B7CEE" w14:textId="3E0CAEE0" w:rsidR="00344798" w:rsidRPr="00B036F6" w:rsidRDefault="00E206FC" w:rsidP="000159CD">
      <w:pPr>
        <w:pStyle w:val="Heading2"/>
        <w:rPr>
          <w:rFonts w:ascii="Times New Roman" w:hAnsi="Times New Roman" w:cs="Times New Roman"/>
          <w:color w:val="000000" w:themeColor="text1"/>
          <w:sz w:val="24"/>
          <w:szCs w:val="24"/>
        </w:rPr>
      </w:pPr>
      <w:bookmarkStart w:id="64" w:name="_Toc518370523"/>
      <w:r>
        <w:rPr>
          <w:rFonts w:ascii="Times New Roman" w:hAnsi="Times New Roman" w:cs="Times New Roman"/>
          <w:color w:val="000000" w:themeColor="text1"/>
          <w:sz w:val="24"/>
          <w:szCs w:val="24"/>
        </w:rPr>
        <w:lastRenderedPageBreak/>
        <w:t>3.5</w:t>
      </w:r>
      <w:r w:rsidR="00344798" w:rsidRPr="00B036F6">
        <w:rPr>
          <w:rFonts w:ascii="Times New Roman" w:hAnsi="Times New Roman" w:cs="Times New Roman"/>
          <w:color w:val="000000" w:themeColor="text1"/>
          <w:sz w:val="24"/>
          <w:szCs w:val="24"/>
        </w:rPr>
        <w:t xml:space="preserve"> Biomass Sources</w:t>
      </w:r>
      <w:bookmarkEnd w:id="64"/>
    </w:p>
    <w:p w14:paraId="6C879815"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3FC4AB0D" w14:textId="1958333A"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w:t>
      </w:r>
      <w:r w:rsidR="00994B16" w:rsidRPr="00B036F6">
        <w:rPr>
          <w:rFonts w:ascii="Times New Roman" w:hAnsi="Times New Roman" w:cs="Times New Roman"/>
          <w:color w:val="000000" w:themeColor="text1"/>
          <w:sz w:val="24"/>
          <w:szCs w:val="24"/>
        </w:rPr>
        <w:t>use of biomass in the steel industry has</w:t>
      </w:r>
      <w:r w:rsidRPr="00B036F6">
        <w:rPr>
          <w:rFonts w:ascii="Times New Roman" w:hAnsi="Times New Roman" w:cs="Times New Roman"/>
          <w:color w:val="000000" w:themeColor="text1"/>
          <w:sz w:val="24"/>
          <w:szCs w:val="24"/>
        </w:rPr>
        <w:t xml:space="preserve"> shown promising results as a partial substitute to </w:t>
      </w:r>
      <w:r w:rsidR="00A71798" w:rsidRPr="00B036F6">
        <w:rPr>
          <w:rFonts w:ascii="Times New Roman" w:hAnsi="Times New Roman" w:cs="Times New Roman"/>
          <w:color w:val="000000" w:themeColor="text1"/>
          <w:sz w:val="24"/>
          <w:szCs w:val="24"/>
        </w:rPr>
        <w:t>carbon-based</w:t>
      </w:r>
      <w:r w:rsidRPr="00B036F6">
        <w:rPr>
          <w:rFonts w:ascii="Times New Roman" w:hAnsi="Times New Roman" w:cs="Times New Roman"/>
          <w:color w:val="000000" w:themeColor="text1"/>
          <w:sz w:val="24"/>
          <w:szCs w:val="24"/>
        </w:rPr>
        <w:t xml:space="preserve"> fuels. Laboratory scaled experiments looking at the use of sunflower seed husk, olive pits, woody biomass and hard charcoal have all shown some form of success within the sintering process or more specifically within the sinter pot apparatus </w:t>
      </w:r>
      <w:sdt>
        <w:sdtPr>
          <w:rPr>
            <w:rFonts w:ascii="Times New Roman" w:hAnsi="Times New Roman" w:cs="Times New Roman"/>
            <w:color w:val="000000" w:themeColor="text1"/>
            <w:sz w:val="24"/>
            <w:szCs w:val="24"/>
          </w:rPr>
          <w:id w:val="993757452"/>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Lov05 \l 2057 </w:instrText>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Lovel, et al., 2005)</w:t>
          </w:r>
          <w:r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821540906"/>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Ooi08 \l 2057 </w:instrText>
          </w:r>
          <w:r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Ooi, et al., 2008)</w:t>
          </w:r>
          <w:r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31297930"/>
          <w:citation/>
        </w:sdtPr>
        <w:sdtEndPr/>
        <w:sdtContent>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Ooi11 \l 2057 </w:instrText>
          </w:r>
          <w:r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Ooi, et al., 2011)</w:t>
          </w:r>
          <w:r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82489349"/>
          <w:citation/>
        </w:sdtPr>
        <w:sdtEndPr/>
        <w:sdtContent>
          <w:r w:rsidRPr="0043076D">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CITATION Zan10 \l 2057 </w:instrText>
          </w:r>
          <w:r w:rsidRPr="0043076D">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Zandi, et al., 2010)</w:t>
          </w:r>
          <w:r w:rsidRPr="0043076D">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w:t>
      </w:r>
    </w:p>
    <w:p w14:paraId="6C4F2F1B" w14:textId="28E2525E" w:rsidR="00344798" w:rsidRPr="0043076D" w:rsidRDefault="00344798" w:rsidP="00D83F69">
      <w:pPr>
        <w:spacing w:line="360" w:lineRule="auto"/>
        <w:jc w:val="both"/>
        <w:rPr>
          <w:rFonts w:ascii="Times New Roman" w:hAnsi="Times New Roman" w:cs="Times New Roman"/>
          <w:color w:val="000000" w:themeColor="text1"/>
          <w:sz w:val="24"/>
          <w:szCs w:val="24"/>
          <w:u w:val="single"/>
        </w:rPr>
      </w:pPr>
      <w:r w:rsidRPr="00B036F6">
        <w:rPr>
          <w:rFonts w:ascii="Times New Roman" w:hAnsi="Times New Roman" w:cs="Times New Roman"/>
          <w:color w:val="000000" w:themeColor="text1"/>
          <w:sz w:val="24"/>
          <w:szCs w:val="24"/>
        </w:rPr>
        <w:t>Oat husk</w:t>
      </w:r>
      <w:r w:rsidR="004D2094">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rice bran and brewery spent grain are all by-products/waste products from there respected processing routes. All 3 biomass by-products have been considered and researched further to understand if utilisation in the sinter plant is possible.</w:t>
      </w:r>
    </w:p>
    <w:p w14:paraId="34CF198B" w14:textId="3E42937F" w:rsidR="00344798" w:rsidRPr="0043076D" w:rsidRDefault="00344798" w:rsidP="00951EFE">
      <w:pPr>
        <w:pStyle w:val="Heading3"/>
        <w:rPr>
          <w:rFonts w:ascii="Times New Roman" w:hAnsi="Times New Roman" w:cs="Times New Roman"/>
          <w:color w:val="000000" w:themeColor="text1"/>
          <w:sz w:val="24"/>
          <w:szCs w:val="24"/>
        </w:rPr>
      </w:pPr>
      <w:bookmarkStart w:id="65" w:name="_Toc518370524"/>
      <w:r w:rsidRPr="0043076D">
        <w:rPr>
          <w:rFonts w:ascii="Times New Roman" w:hAnsi="Times New Roman" w:cs="Times New Roman"/>
          <w:color w:val="000000" w:themeColor="text1"/>
          <w:sz w:val="24"/>
          <w:szCs w:val="24"/>
        </w:rPr>
        <w:t>Rice Bran</w:t>
      </w:r>
      <w:bookmarkEnd w:id="65"/>
    </w:p>
    <w:p w14:paraId="0D7EB9FE"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0813B15B" w14:textId="356E917D"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Rice is not harvested in the UK due to climate conditions such as frost and low flowering temperatures and as such all UK rice producers import </w:t>
      </w:r>
      <w:r w:rsidR="00A71798" w:rsidRPr="00B036F6">
        <w:rPr>
          <w:rFonts w:ascii="Times New Roman" w:hAnsi="Times New Roman" w:cs="Times New Roman"/>
          <w:color w:val="000000" w:themeColor="text1"/>
          <w:sz w:val="24"/>
          <w:szCs w:val="24"/>
        </w:rPr>
        <w:t>their</w:t>
      </w:r>
      <w:r w:rsidRPr="00B036F6">
        <w:rPr>
          <w:rFonts w:ascii="Times New Roman" w:hAnsi="Times New Roman" w:cs="Times New Roman"/>
          <w:color w:val="000000" w:themeColor="text1"/>
          <w:sz w:val="24"/>
          <w:szCs w:val="24"/>
        </w:rPr>
        <w:t xml:space="preserve"> rice paddy from other countries. Rice bran is a by-product acquired during the rice milling. The rice husk which is also another by-</w:t>
      </w:r>
      <w:r w:rsidR="00EC4A6D" w:rsidRPr="00B036F6">
        <w:rPr>
          <w:rFonts w:ascii="Times New Roman" w:hAnsi="Times New Roman" w:cs="Times New Roman"/>
          <w:color w:val="000000" w:themeColor="text1"/>
          <w:sz w:val="24"/>
          <w:szCs w:val="24"/>
        </w:rPr>
        <w:t>product</w:t>
      </w:r>
      <w:r w:rsidRPr="00B036F6">
        <w:rPr>
          <w:rFonts w:ascii="Times New Roman" w:hAnsi="Times New Roman" w:cs="Times New Roman"/>
          <w:color w:val="000000" w:themeColor="text1"/>
          <w:sz w:val="24"/>
          <w:szCs w:val="24"/>
        </w:rPr>
        <w:t xml:space="preserve"> is the hard cover protecting the white rice. Both rice bran and rice husk are by products of the milling process.</w:t>
      </w:r>
    </w:p>
    <w:p w14:paraId="7687AAF3" w14:textId="65C406E4" w:rsidR="00344798" w:rsidRPr="00F35E4B" w:rsidRDefault="00344798" w:rsidP="00D83F69">
      <w:pPr>
        <w:spacing w:line="360" w:lineRule="auto"/>
        <w:jc w:val="both"/>
        <w:rPr>
          <w:rFonts w:ascii="Times New Roman" w:hAnsi="Times New Roman" w:cs="Times New Roman"/>
          <w:b/>
          <w:color w:val="000000" w:themeColor="text1"/>
          <w:sz w:val="24"/>
          <w:szCs w:val="24"/>
        </w:rPr>
      </w:pPr>
      <w:r w:rsidRPr="00B036F6">
        <w:rPr>
          <w:rFonts w:ascii="Times New Roman" w:hAnsi="Times New Roman" w:cs="Times New Roman"/>
          <w:color w:val="000000" w:themeColor="text1"/>
          <w:sz w:val="24"/>
          <w:szCs w:val="24"/>
        </w:rPr>
        <w:t>Rice bran is mainly obtained during the conversion of brown rice to white rice. The rice bran itself is rich in various antioxidants and gives a beneficial impact towards human consumption. It is also a good source of vitamin B and also good for animal consumption. Rice structure generally consists of 20% rice husk, 20% rice bran and 60% rice</w:t>
      </w:r>
      <w:r w:rsidR="0025381C">
        <w:rPr>
          <w:rFonts w:ascii="Times New Roman" w:hAnsi="Times New Roman" w:cs="Times New Roman"/>
          <w:color w:val="000000" w:themeColor="text1"/>
          <w:sz w:val="24"/>
          <w:szCs w:val="24"/>
        </w:rPr>
        <w:t>.</w:t>
      </w:r>
    </w:p>
    <w:p w14:paraId="5FAAEE85" w14:textId="5B223028" w:rsidR="0025381C" w:rsidRPr="00B036F6" w:rsidRDefault="001375B1" w:rsidP="0043076D">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53AE4DB0" wp14:editId="4DD356CA">
            <wp:extent cx="1605517" cy="1494392"/>
            <wp:effectExtent l="0" t="0" r="0" b="0"/>
            <wp:docPr id="16863" name="Picture 16863" descr="rice bran and its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ice bran and its structure"/>
                    <pic:cNvPicPr>
                      <a:picLocks noChangeAspect="1" noChangeArrowheads="1"/>
                    </pic:cNvPicPr>
                  </pic:nvPicPr>
                  <pic:blipFill rotWithShape="1">
                    <a:blip r:embed="rId22">
                      <a:extLst>
                        <a:ext uri="{28A0092B-C50C-407E-A947-70E740481C1C}">
                          <a14:useLocalDpi xmlns:a14="http://schemas.microsoft.com/office/drawing/2010/main" val="0"/>
                        </a:ext>
                      </a:extLst>
                    </a:blip>
                    <a:srcRect r="42378"/>
                    <a:stretch/>
                  </pic:blipFill>
                  <pic:spPr bwMode="auto">
                    <a:xfrm>
                      <a:off x="0" y="0"/>
                      <a:ext cx="1605517" cy="1494392"/>
                    </a:xfrm>
                    <a:prstGeom prst="rect">
                      <a:avLst/>
                    </a:prstGeom>
                    <a:noFill/>
                    <a:ln>
                      <a:noFill/>
                    </a:ln>
                    <a:extLst>
                      <a:ext uri="{53640926-AAD7-44D8-BBD7-CCE9431645EC}">
                        <a14:shadowObscured xmlns:a14="http://schemas.microsoft.com/office/drawing/2010/main"/>
                      </a:ext>
                    </a:extLst>
                  </pic:spPr>
                </pic:pic>
              </a:graphicData>
            </a:graphic>
          </wp:inline>
        </w:drawing>
      </w:r>
    </w:p>
    <w:p w14:paraId="1B075939" w14:textId="1933239C" w:rsidR="00344798" w:rsidRPr="00F35E4B" w:rsidRDefault="00930A69" w:rsidP="00EF4FF7">
      <w:pPr>
        <w:spacing w:line="360" w:lineRule="auto"/>
        <w:ind w:firstLine="720"/>
        <w:jc w:val="center"/>
        <w:rPr>
          <w:rFonts w:ascii="Times New Roman" w:hAnsi="Times New Roman" w:cs="Times New Roman"/>
          <w:sz w:val="24"/>
          <w:szCs w:val="24"/>
        </w:rPr>
      </w:pPr>
      <w:bookmarkStart w:id="66" w:name="_Toc518370576"/>
      <w:r w:rsidRPr="00F35E4B">
        <w:rPr>
          <w:rFonts w:ascii="Times New Roman" w:hAnsi="Times New Roman" w:cs="Times New Roman"/>
          <w:sz w:val="24"/>
          <w:szCs w:val="24"/>
        </w:rPr>
        <w:t xml:space="preserve">Figure </w:t>
      </w:r>
      <w:r w:rsidRPr="00F35E4B">
        <w:rPr>
          <w:rFonts w:ascii="Times New Roman" w:hAnsi="Times New Roman" w:cs="Times New Roman"/>
          <w:bCs/>
          <w:sz w:val="24"/>
          <w:szCs w:val="24"/>
        </w:rPr>
        <w:fldChar w:fldCharType="begin"/>
      </w:r>
      <w:r w:rsidRPr="00F35E4B">
        <w:rPr>
          <w:rFonts w:ascii="Times New Roman" w:hAnsi="Times New Roman" w:cs="Times New Roman"/>
          <w:sz w:val="24"/>
          <w:szCs w:val="24"/>
        </w:rPr>
        <w:instrText xml:space="preserve"> SEQ Figure \* ARABIC </w:instrText>
      </w:r>
      <w:r w:rsidRPr="00F35E4B">
        <w:rPr>
          <w:rFonts w:ascii="Times New Roman" w:hAnsi="Times New Roman" w:cs="Times New Roman"/>
          <w:bCs/>
          <w:sz w:val="24"/>
          <w:szCs w:val="24"/>
        </w:rPr>
        <w:fldChar w:fldCharType="separate"/>
      </w:r>
      <w:r w:rsidR="00B81D5A" w:rsidRPr="00F35E4B">
        <w:rPr>
          <w:rFonts w:ascii="Times New Roman" w:hAnsi="Times New Roman" w:cs="Times New Roman"/>
          <w:noProof/>
          <w:sz w:val="24"/>
          <w:szCs w:val="24"/>
        </w:rPr>
        <w:t>12</w:t>
      </w:r>
      <w:r w:rsidRPr="00F35E4B">
        <w:rPr>
          <w:rFonts w:ascii="Times New Roman" w:hAnsi="Times New Roman" w:cs="Times New Roman"/>
          <w:bCs/>
          <w:sz w:val="24"/>
          <w:szCs w:val="24"/>
        </w:rPr>
        <w:fldChar w:fldCharType="end"/>
      </w:r>
      <w:r w:rsidR="00690C14" w:rsidRPr="00F35E4B">
        <w:rPr>
          <w:rFonts w:ascii="Times New Roman" w:hAnsi="Times New Roman" w:cs="Times New Roman"/>
          <w:sz w:val="24"/>
          <w:szCs w:val="24"/>
        </w:rPr>
        <w:t xml:space="preserve"> S</w:t>
      </w:r>
      <w:r w:rsidR="00344798" w:rsidRPr="00F35E4B">
        <w:rPr>
          <w:rFonts w:ascii="Times New Roman" w:hAnsi="Times New Roman" w:cs="Times New Roman"/>
          <w:sz w:val="24"/>
          <w:szCs w:val="24"/>
        </w:rPr>
        <w:t xml:space="preserve">tructure of rice </w:t>
      </w:r>
      <w:sdt>
        <w:sdtPr>
          <w:rPr>
            <w:rFonts w:ascii="Times New Roman" w:hAnsi="Times New Roman" w:cs="Times New Roman"/>
            <w:sz w:val="24"/>
            <w:szCs w:val="24"/>
          </w:rPr>
          <w:id w:val="-1667692565"/>
          <w:citation/>
        </w:sdtPr>
        <w:sdtEndPr/>
        <w:sdtContent>
          <w:r w:rsidR="001375B1" w:rsidRPr="00F35E4B">
            <w:rPr>
              <w:rFonts w:ascii="Times New Roman" w:hAnsi="Times New Roman" w:cs="Times New Roman"/>
              <w:bCs/>
              <w:sz w:val="24"/>
              <w:szCs w:val="24"/>
            </w:rPr>
            <w:fldChar w:fldCharType="begin"/>
          </w:r>
          <w:r w:rsidR="001375B1" w:rsidRPr="00F35E4B">
            <w:rPr>
              <w:rFonts w:ascii="Times New Roman" w:hAnsi="Times New Roman" w:cs="Times New Roman"/>
              <w:sz w:val="24"/>
              <w:szCs w:val="24"/>
            </w:rPr>
            <w:instrText xml:space="preserve"> CITATION KME16 \l 2057 </w:instrText>
          </w:r>
          <w:r w:rsidR="001375B1" w:rsidRPr="00F35E4B">
            <w:rPr>
              <w:rFonts w:ascii="Times New Roman" w:hAnsi="Times New Roman" w:cs="Times New Roman"/>
              <w:bCs/>
              <w:sz w:val="24"/>
              <w:szCs w:val="24"/>
            </w:rPr>
            <w:fldChar w:fldCharType="separate"/>
          </w:r>
          <w:r w:rsidR="002E4BDA" w:rsidRPr="00F35E4B">
            <w:rPr>
              <w:rFonts w:ascii="Times New Roman" w:hAnsi="Times New Roman" w:cs="Times New Roman"/>
              <w:noProof/>
              <w:sz w:val="24"/>
              <w:szCs w:val="24"/>
            </w:rPr>
            <w:t>(KMEC, 2016)</w:t>
          </w:r>
          <w:r w:rsidR="001375B1" w:rsidRPr="00F35E4B">
            <w:rPr>
              <w:rFonts w:ascii="Times New Roman" w:hAnsi="Times New Roman" w:cs="Times New Roman"/>
              <w:bCs/>
              <w:sz w:val="24"/>
              <w:szCs w:val="24"/>
            </w:rPr>
            <w:fldChar w:fldCharType="end"/>
          </w:r>
        </w:sdtContent>
      </w:sdt>
      <w:bookmarkEnd w:id="66"/>
    </w:p>
    <w:p w14:paraId="03F6A3F8" w14:textId="42C22B78"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lastRenderedPageBreak/>
        <w:t xml:space="preserve">The </w:t>
      </w:r>
      <w:r w:rsidR="00C50939" w:rsidRPr="00B036F6">
        <w:rPr>
          <w:rFonts w:ascii="Times New Roman" w:hAnsi="Times New Roman" w:cs="Times New Roman"/>
          <w:color w:val="000000" w:themeColor="text1"/>
          <w:sz w:val="24"/>
          <w:szCs w:val="24"/>
        </w:rPr>
        <w:t>r</w:t>
      </w:r>
      <w:r w:rsidRPr="00B036F6">
        <w:rPr>
          <w:rFonts w:ascii="Times New Roman" w:hAnsi="Times New Roman" w:cs="Times New Roman"/>
          <w:color w:val="000000" w:themeColor="text1"/>
          <w:sz w:val="24"/>
          <w:szCs w:val="24"/>
        </w:rPr>
        <w:t xml:space="preserve">ice bran under investigation was acquired by Westmill foods, UK in the form of pellets. The rice </w:t>
      </w:r>
      <w:r w:rsidR="00EC4A6D" w:rsidRPr="00B036F6">
        <w:rPr>
          <w:rFonts w:ascii="Times New Roman" w:hAnsi="Times New Roman" w:cs="Times New Roman"/>
          <w:color w:val="000000" w:themeColor="text1"/>
          <w:sz w:val="24"/>
          <w:szCs w:val="24"/>
        </w:rPr>
        <w:t>was imported</w:t>
      </w:r>
      <w:r w:rsidRPr="00B036F6">
        <w:rPr>
          <w:rFonts w:ascii="Times New Roman" w:hAnsi="Times New Roman" w:cs="Times New Roman"/>
          <w:color w:val="000000" w:themeColor="text1"/>
          <w:sz w:val="24"/>
          <w:szCs w:val="24"/>
        </w:rPr>
        <w:t xml:space="preserve"> from India where it was delivered to Westmill rice milling division in North Yorkshire. The rice hull is removed before it is imported into the UK with the rice product being delivered with the rice bran layer.</w:t>
      </w:r>
    </w:p>
    <w:p w14:paraId="737E00EF" w14:textId="694845E5" w:rsidR="00344798" w:rsidRPr="0043076D"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t the rice milling division in North Yorkshire, the rice bran is removed along with the germ with the white rice being left for further cleansing and quality control. At the moment Westmill acquire the rice bran and pelletise. Westmill approximately produce 5000 tonnes of rice bran pellets per week. </w:t>
      </w:r>
      <w:r w:rsidR="00EC4A6D">
        <w:rPr>
          <w:rFonts w:ascii="Times New Roman" w:hAnsi="Times New Roman" w:cs="Times New Roman"/>
          <w:color w:val="000000" w:themeColor="text1"/>
          <w:sz w:val="24"/>
          <w:szCs w:val="24"/>
        </w:rPr>
        <w:t xml:space="preserve">The size of the pellets </w:t>
      </w:r>
      <w:r w:rsidR="004D2094">
        <w:rPr>
          <w:rFonts w:ascii="Times New Roman" w:hAnsi="Times New Roman" w:cs="Times New Roman"/>
          <w:color w:val="000000" w:themeColor="text1"/>
          <w:sz w:val="24"/>
          <w:szCs w:val="24"/>
        </w:rPr>
        <w:t>was</w:t>
      </w:r>
      <w:r w:rsidR="00EC4A6D" w:rsidRPr="00B036F6">
        <w:rPr>
          <w:rFonts w:ascii="Times New Roman" w:hAnsi="Times New Roman" w:cs="Times New Roman"/>
          <w:color w:val="000000" w:themeColor="text1"/>
          <w:sz w:val="24"/>
          <w:szCs w:val="24"/>
        </w:rPr>
        <w:t xml:space="preserve"> 5mm in diameter which needs to be reduced in size for sintering. </w:t>
      </w:r>
      <w:r w:rsidR="00B83C17" w:rsidRPr="00B036F6">
        <w:rPr>
          <w:rFonts w:ascii="Times New Roman" w:hAnsi="Times New Roman" w:cs="Times New Roman"/>
          <w:color w:val="000000" w:themeColor="text1"/>
          <w:sz w:val="24"/>
          <w:szCs w:val="24"/>
        </w:rPr>
        <w:t>The quantity of rice bran produced makes it a possible choice of by-products to consider as this fits within the 5% and 15</w:t>
      </w:r>
      <w:r w:rsidR="00EC4A6D" w:rsidRPr="00B036F6">
        <w:rPr>
          <w:rFonts w:ascii="Times New Roman" w:hAnsi="Times New Roman" w:cs="Times New Roman"/>
          <w:color w:val="000000" w:themeColor="text1"/>
          <w:sz w:val="24"/>
          <w:szCs w:val="24"/>
        </w:rPr>
        <w:t>% quantity</w:t>
      </w:r>
      <w:r w:rsidR="00B83C17" w:rsidRPr="00B036F6">
        <w:rPr>
          <w:rFonts w:ascii="Times New Roman" w:hAnsi="Times New Roman" w:cs="Times New Roman"/>
          <w:color w:val="000000" w:themeColor="text1"/>
          <w:sz w:val="24"/>
          <w:szCs w:val="24"/>
        </w:rPr>
        <w:t xml:space="preserve"> that would be needed. </w:t>
      </w:r>
    </w:p>
    <w:p w14:paraId="43F6D3B9" w14:textId="77777777" w:rsidR="00344798" w:rsidRPr="00B036F6" w:rsidRDefault="00344798" w:rsidP="00951EFE">
      <w:pPr>
        <w:pStyle w:val="Heading3"/>
        <w:rPr>
          <w:rFonts w:ascii="Times New Roman" w:hAnsi="Times New Roman" w:cs="Times New Roman"/>
          <w:color w:val="000000" w:themeColor="text1"/>
          <w:sz w:val="24"/>
          <w:szCs w:val="24"/>
        </w:rPr>
      </w:pPr>
      <w:bookmarkStart w:id="67" w:name="_Toc518370525"/>
      <w:r w:rsidRPr="00B036F6">
        <w:rPr>
          <w:rFonts w:ascii="Times New Roman" w:hAnsi="Times New Roman" w:cs="Times New Roman"/>
          <w:color w:val="000000" w:themeColor="text1"/>
          <w:sz w:val="24"/>
          <w:szCs w:val="24"/>
        </w:rPr>
        <w:t>Oat husk</w:t>
      </w:r>
      <w:bookmarkEnd w:id="67"/>
    </w:p>
    <w:p w14:paraId="1339F03B"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6F2546A2" w14:textId="58C0D64A"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On average, the UK produced 700,000 tonnes of oats for human and animal consumption </w:t>
      </w:r>
      <w:sdt>
        <w:sdtPr>
          <w:rPr>
            <w:rFonts w:ascii="Times New Roman" w:hAnsi="Times New Roman" w:cs="Times New Roman"/>
            <w:color w:val="000000" w:themeColor="text1"/>
            <w:sz w:val="24"/>
            <w:szCs w:val="24"/>
          </w:rPr>
          <w:id w:val="397871275"/>
          <w:citation/>
        </w:sdtPr>
        <w:sdtEndPr/>
        <w:sdtContent>
          <w:r w:rsidR="001375B1" w:rsidRPr="00B036F6">
            <w:rPr>
              <w:rFonts w:ascii="Times New Roman" w:hAnsi="Times New Roman" w:cs="Times New Roman"/>
              <w:color w:val="000000" w:themeColor="text1"/>
              <w:sz w:val="24"/>
              <w:szCs w:val="24"/>
            </w:rPr>
            <w:fldChar w:fldCharType="begin"/>
          </w:r>
          <w:r w:rsidR="001375B1" w:rsidRPr="00B036F6">
            <w:rPr>
              <w:rFonts w:ascii="Times New Roman" w:hAnsi="Times New Roman" w:cs="Times New Roman"/>
              <w:color w:val="000000" w:themeColor="text1"/>
              <w:sz w:val="24"/>
              <w:szCs w:val="24"/>
            </w:rPr>
            <w:instrText xml:space="preserve"> CITATION HGC14 \l 2057 </w:instrText>
          </w:r>
          <w:r w:rsidR="001375B1"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HGCA, 2014)</w:t>
          </w:r>
          <w:r w:rsidR="001375B1" w:rsidRPr="00B036F6">
            <w:rPr>
              <w:rFonts w:ascii="Times New Roman" w:hAnsi="Times New Roman" w:cs="Times New Roman"/>
              <w:color w:val="000000" w:themeColor="text1"/>
              <w:sz w:val="24"/>
              <w:szCs w:val="24"/>
            </w:rPr>
            <w:fldChar w:fldCharType="end"/>
          </w:r>
        </w:sdtContent>
      </w:sdt>
      <w:r w:rsidR="001375B1"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Over 35, 000 tonnes is exported with the remainder being used within the UK. During oat manufacturing, by-products such as oat hull/husk are obtained. The oat husk/hull is the same as the rice hull/husk in which the oat husk is the outer shell of the oat grain which remains after the oat milling process. It has been found that the oat hull itself contains little protein but does have </w:t>
      </w:r>
      <w:r w:rsidR="00EC4A6D" w:rsidRPr="00B036F6">
        <w:rPr>
          <w:rFonts w:ascii="Times New Roman" w:hAnsi="Times New Roman" w:cs="Times New Roman"/>
          <w:color w:val="000000" w:themeColor="text1"/>
          <w:sz w:val="24"/>
          <w:szCs w:val="24"/>
        </w:rPr>
        <w:t>reasonable</w:t>
      </w:r>
      <w:r w:rsidRPr="00B036F6">
        <w:rPr>
          <w:rFonts w:ascii="Times New Roman" w:hAnsi="Times New Roman" w:cs="Times New Roman"/>
          <w:color w:val="000000" w:themeColor="text1"/>
          <w:sz w:val="24"/>
          <w:szCs w:val="24"/>
        </w:rPr>
        <w:t xml:space="preserve"> heat content. Oat husk under investigation was acquired by PepsiCo who produces products such as Quaker oats, Oat so simple and Scot’s Porridge. The oat </w:t>
      </w:r>
      <w:r w:rsidR="00EC4A6D" w:rsidRPr="00B036F6">
        <w:rPr>
          <w:rFonts w:ascii="Times New Roman" w:hAnsi="Times New Roman" w:cs="Times New Roman"/>
          <w:color w:val="000000" w:themeColor="text1"/>
          <w:sz w:val="24"/>
          <w:szCs w:val="24"/>
        </w:rPr>
        <w:t>husks are</w:t>
      </w:r>
      <w:r w:rsidRPr="00B036F6">
        <w:rPr>
          <w:rFonts w:ascii="Times New Roman" w:hAnsi="Times New Roman" w:cs="Times New Roman"/>
          <w:color w:val="000000" w:themeColor="text1"/>
          <w:sz w:val="24"/>
          <w:szCs w:val="24"/>
        </w:rPr>
        <w:t xml:space="preserve"> the natural by-product during the making of these three products. At the current market, PepsiCo produce 26,000 tonnes of oat husk and is already used in the UK power industry, with additional scope for it also to be considered in the steel industry. Approximately 20wt% of oat consists of oat husks, 20% Oat bran, 60% oats</w:t>
      </w:r>
      <w:r w:rsidR="00023CDE" w:rsidRPr="00B036F6">
        <w:rPr>
          <w:rFonts w:ascii="Times New Roman" w:hAnsi="Times New Roman" w:cs="Times New Roman"/>
          <w:color w:val="000000" w:themeColor="text1"/>
          <w:sz w:val="24"/>
          <w:szCs w:val="24"/>
        </w:rPr>
        <w:t>. This means that within the UK, approximately 130,000 tonnes of oat husk is produced.</w:t>
      </w:r>
    </w:p>
    <w:p w14:paraId="6FFF1DE5" w14:textId="77777777" w:rsidR="001E6932" w:rsidRDefault="001E6932" w:rsidP="00951EFE">
      <w:pPr>
        <w:pStyle w:val="Heading3"/>
        <w:rPr>
          <w:rFonts w:ascii="Times New Roman" w:hAnsi="Times New Roman" w:cs="Times New Roman"/>
          <w:color w:val="000000" w:themeColor="text1"/>
          <w:sz w:val="24"/>
          <w:szCs w:val="24"/>
        </w:rPr>
      </w:pPr>
    </w:p>
    <w:p w14:paraId="69FDFDF9" w14:textId="77777777" w:rsidR="001E6932" w:rsidRDefault="001E6932" w:rsidP="00951EFE">
      <w:pPr>
        <w:pStyle w:val="Heading3"/>
        <w:rPr>
          <w:rFonts w:ascii="Times New Roman" w:hAnsi="Times New Roman" w:cs="Times New Roman"/>
          <w:color w:val="000000" w:themeColor="text1"/>
          <w:sz w:val="24"/>
          <w:szCs w:val="24"/>
        </w:rPr>
      </w:pPr>
    </w:p>
    <w:p w14:paraId="71E6CC8F" w14:textId="77777777" w:rsidR="001E6932" w:rsidRDefault="001E6932" w:rsidP="00EF4FF7"/>
    <w:p w14:paraId="50052EF2" w14:textId="77777777" w:rsidR="001E6932" w:rsidRDefault="001E6932" w:rsidP="00951EFE">
      <w:pPr>
        <w:pStyle w:val="Heading3"/>
        <w:rPr>
          <w:rFonts w:asciiTheme="minorHAnsi" w:eastAsiaTheme="minorHAnsi" w:hAnsiTheme="minorHAnsi" w:cstheme="minorBidi"/>
          <w:b w:val="0"/>
          <w:bCs w:val="0"/>
          <w:color w:val="auto"/>
        </w:rPr>
      </w:pPr>
    </w:p>
    <w:p w14:paraId="15FD970F" w14:textId="77777777" w:rsidR="001E6932" w:rsidRPr="00EF4FF7" w:rsidRDefault="001E6932" w:rsidP="00EF4FF7"/>
    <w:p w14:paraId="04139A4F" w14:textId="77777777" w:rsidR="00344798" w:rsidRPr="00B036F6" w:rsidRDefault="00344798" w:rsidP="00951EFE">
      <w:pPr>
        <w:pStyle w:val="Heading3"/>
        <w:rPr>
          <w:rFonts w:ascii="Times New Roman" w:hAnsi="Times New Roman" w:cs="Times New Roman"/>
          <w:color w:val="000000" w:themeColor="text1"/>
          <w:sz w:val="24"/>
          <w:szCs w:val="24"/>
        </w:rPr>
      </w:pPr>
      <w:bookmarkStart w:id="68" w:name="_Toc518370526"/>
      <w:r w:rsidRPr="00B036F6">
        <w:rPr>
          <w:rFonts w:ascii="Times New Roman" w:hAnsi="Times New Roman" w:cs="Times New Roman"/>
          <w:color w:val="000000" w:themeColor="text1"/>
          <w:sz w:val="24"/>
          <w:szCs w:val="24"/>
        </w:rPr>
        <w:lastRenderedPageBreak/>
        <w:t>Brewery spent grain (BSG)</w:t>
      </w:r>
      <w:bookmarkEnd w:id="68"/>
    </w:p>
    <w:p w14:paraId="30C1C1F4"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7F137A13" w14:textId="0F27A495"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Malt is the key ingredient to brewing alcohol with malt being formed from Barley. It is </w:t>
      </w:r>
      <w:r w:rsidR="00EC4A6D" w:rsidRPr="00B036F6">
        <w:rPr>
          <w:rFonts w:ascii="Times New Roman" w:hAnsi="Times New Roman" w:cs="Times New Roman"/>
          <w:color w:val="000000" w:themeColor="text1"/>
          <w:sz w:val="24"/>
          <w:szCs w:val="24"/>
        </w:rPr>
        <w:t>the input</w:t>
      </w:r>
      <w:r w:rsidRPr="00B036F6">
        <w:rPr>
          <w:rFonts w:ascii="Times New Roman" w:hAnsi="Times New Roman" w:cs="Times New Roman"/>
          <w:color w:val="000000" w:themeColor="text1"/>
          <w:sz w:val="24"/>
          <w:szCs w:val="24"/>
        </w:rPr>
        <w:t xml:space="preserve"> of malt during the mash tun process which forms the waste product brewery spent grain (BSG). In the UK, 7Mt of barley is harvested with 1Mt being exported.</w:t>
      </w:r>
    </w:p>
    <w:p w14:paraId="293F1FA4" w14:textId="14AE4DB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Brewers spent grain (BSG) is the major by-product found in the brewery industry with 85% of all brew</w:t>
      </w:r>
      <w:r w:rsidR="00A71798">
        <w:rPr>
          <w:rFonts w:ascii="Times New Roman" w:hAnsi="Times New Roman" w:cs="Times New Roman"/>
          <w:color w:val="000000" w:themeColor="text1"/>
          <w:sz w:val="24"/>
          <w:szCs w:val="24"/>
        </w:rPr>
        <w:t>ing</w:t>
      </w:r>
      <w:r w:rsidRPr="00B036F6">
        <w:rPr>
          <w:rFonts w:ascii="Times New Roman" w:hAnsi="Times New Roman" w:cs="Times New Roman"/>
          <w:color w:val="000000" w:themeColor="text1"/>
          <w:sz w:val="24"/>
          <w:szCs w:val="24"/>
        </w:rPr>
        <w:t xml:space="preserve"> by-product</w:t>
      </w:r>
      <w:r w:rsidR="00A71798">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consisting of BSG. BSG is a lignocellulose material which contains approximately 17% cellulose, 28% non-cellulosic polysaccharides, chiefly arabinoxylans and 28% lignin. BSG is not weather dependent or time dependent as is readily available throughout the year. It has mainly been limited to animal feed.</w:t>
      </w:r>
    </w:p>
    <w:p w14:paraId="4C243621" w14:textId="5CBD82F8" w:rsidR="008B20FA" w:rsidRDefault="00344798" w:rsidP="008D375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In recent times, consideration of BSG as an energy source has been considered and will now be investigated in the use of the steel industry sinter plant. BSG was obtained from Kelham </w:t>
      </w:r>
      <w:r w:rsidR="004D2094">
        <w:rPr>
          <w:rFonts w:ascii="Times New Roman" w:hAnsi="Times New Roman" w:cs="Times New Roman"/>
          <w:color w:val="000000" w:themeColor="text1"/>
          <w:sz w:val="24"/>
          <w:szCs w:val="24"/>
        </w:rPr>
        <w:t>I</w:t>
      </w:r>
      <w:r w:rsidRPr="00B036F6">
        <w:rPr>
          <w:rFonts w:ascii="Times New Roman" w:hAnsi="Times New Roman" w:cs="Times New Roman"/>
          <w:color w:val="000000" w:themeColor="text1"/>
          <w:sz w:val="24"/>
          <w:szCs w:val="24"/>
        </w:rPr>
        <w:t xml:space="preserve">sland brewery (KIB), Sheffield, UK. At the moment, KIB produces </w:t>
      </w:r>
      <w:r w:rsidR="00EC4A6D" w:rsidRPr="00B036F6">
        <w:rPr>
          <w:rFonts w:ascii="Times New Roman" w:hAnsi="Times New Roman" w:cs="Times New Roman"/>
          <w:color w:val="000000" w:themeColor="text1"/>
          <w:sz w:val="24"/>
          <w:szCs w:val="24"/>
        </w:rPr>
        <w:t>approximately 1</w:t>
      </w:r>
      <w:r w:rsidRPr="00B036F6">
        <w:rPr>
          <w:rFonts w:ascii="Times New Roman" w:hAnsi="Times New Roman" w:cs="Times New Roman"/>
          <w:color w:val="000000" w:themeColor="text1"/>
          <w:sz w:val="24"/>
          <w:szCs w:val="24"/>
        </w:rPr>
        <w:t xml:space="preserve"> tonne of BSG a week which is sent to farmlands as animal feeds for free or little cost. The potential here is that there are hundreds of small micro brewers and a </w:t>
      </w:r>
      <w:r w:rsidR="00A71798">
        <w:rPr>
          <w:rFonts w:ascii="Times New Roman" w:hAnsi="Times New Roman" w:cs="Times New Roman"/>
          <w:color w:val="000000" w:themeColor="text1"/>
          <w:sz w:val="24"/>
          <w:szCs w:val="24"/>
        </w:rPr>
        <w:t>large number</w:t>
      </w:r>
      <w:r w:rsidRPr="00B036F6">
        <w:rPr>
          <w:rFonts w:ascii="Times New Roman" w:hAnsi="Times New Roman" w:cs="Times New Roman"/>
          <w:color w:val="000000" w:themeColor="text1"/>
          <w:sz w:val="24"/>
          <w:szCs w:val="24"/>
        </w:rPr>
        <w:t xml:space="preserve"> of large brewers all producing BSG that would have a similar chemical make-up.</w:t>
      </w:r>
      <w:r w:rsidR="00023CDE" w:rsidRPr="00B036F6">
        <w:rPr>
          <w:rFonts w:ascii="Times New Roman" w:hAnsi="Times New Roman" w:cs="Times New Roman"/>
          <w:color w:val="000000" w:themeColor="text1"/>
          <w:sz w:val="24"/>
          <w:szCs w:val="24"/>
        </w:rPr>
        <w:t xml:space="preserve"> This therefore makes it a very attractive material to consider as an alternative feedstock</w:t>
      </w:r>
      <w:r w:rsidR="00994B16">
        <w:rPr>
          <w:rFonts w:ascii="Times New Roman" w:hAnsi="Times New Roman" w:cs="Times New Roman"/>
          <w:color w:val="000000" w:themeColor="text1"/>
          <w:sz w:val="24"/>
          <w:szCs w:val="24"/>
        </w:rPr>
        <w:t>.</w:t>
      </w:r>
    </w:p>
    <w:p w14:paraId="0F39E0AD" w14:textId="152884FE" w:rsidR="00994B16" w:rsidRPr="008B20FA" w:rsidRDefault="00E206FC" w:rsidP="008B20FA">
      <w:pPr>
        <w:pStyle w:val="Heading2"/>
        <w:rPr>
          <w:rFonts w:ascii="Times New Roman" w:hAnsi="Times New Roman" w:cs="Times New Roman"/>
          <w:color w:val="auto"/>
          <w:sz w:val="24"/>
          <w:szCs w:val="24"/>
        </w:rPr>
      </w:pPr>
      <w:bookmarkStart w:id="69" w:name="_Toc518370527"/>
      <w:r>
        <w:rPr>
          <w:rFonts w:ascii="Times New Roman" w:hAnsi="Times New Roman" w:cs="Times New Roman"/>
          <w:color w:val="auto"/>
          <w:sz w:val="24"/>
          <w:szCs w:val="24"/>
        </w:rPr>
        <w:t>3.6</w:t>
      </w:r>
      <w:r w:rsidR="008B20FA">
        <w:rPr>
          <w:rFonts w:ascii="Times New Roman" w:hAnsi="Times New Roman" w:cs="Times New Roman"/>
          <w:color w:val="auto"/>
          <w:sz w:val="24"/>
          <w:szCs w:val="24"/>
        </w:rPr>
        <w:t xml:space="preserve"> </w:t>
      </w:r>
      <w:r w:rsidR="00E86690" w:rsidRPr="008B20FA">
        <w:rPr>
          <w:rFonts w:ascii="Times New Roman" w:hAnsi="Times New Roman" w:cs="Times New Roman"/>
          <w:color w:val="auto"/>
          <w:sz w:val="24"/>
          <w:szCs w:val="24"/>
        </w:rPr>
        <w:t>Other waste stream resources</w:t>
      </w:r>
      <w:bookmarkEnd w:id="69"/>
    </w:p>
    <w:p w14:paraId="23A0348A" w14:textId="77777777" w:rsidR="004D2094" w:rsidRDefault="004D2094" w:rsidP="0014301E">
      <w:pPr>
        <w:spacing w:line="360" w:lineRule="auto"/>
        <w:jc w:val="both"/>
        <w:rPr>
          <w:rFonts w:ascii="Times New Roman" w:hAnsi="Times New Roman" w:cs="Times New Roman"/>
          <w:color w:val="000000" w:themeColor="text1"/>
          <w:sz w:val="24"/>
          <w:szCs w:val="24"/>
        </w:rPr>
      </w:pPr>
    </w:p>
    <w:p w14:paraId="3A6D1408" w14:textId="7E03F42E" w:rsidR="0014301E" w:rsidRDefault="00E86690" w:rsidP="0014301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ring the course of this study, other waste stream materials were considered such as end of life carpet, end of life mattresses</w:t>
      </w:r>
      <w:r w:rsidR="000A6005">
        <w:rPr>
          <w:rFonts w:ascii="Times New Roman" w:hAnsi="Times New Roman" w:cs="Times New Roman"/>
          <w:color w:val="000000" w:themeColor="text1"/>
          <w:sz w:val="24"/>
          <w:szCs w:val="24"/>
        </w:rPr>
        <w:t>, end of life footwear and</w:t>
      </w:r>
      <w:r>
        <w:rPr>
          <w:rFonts w:ascii="Times New Roman" w:hAnsi="Times New Roman" w:cs="Times New Roman"/>
          <w:color w:val="000000" w:themeColor="text1"/>
          <w:sz w:val="24"/>
          <w:szCs w:val="24"/>
        </w:rPr>
        <w:t xml:space="preserve"> waste electrical and electronic equipment (WEEE)</w:t>
      </w:r>
      <w:r w:rsidR="000A6005">
        <w:rPr>
          <w:rFonts w:ascii="Times New Roman" w:hAnsi="Times New Roman" w:cs="Times New Roman"/>
          <w:color w:val="000000" w:themeColor="text1"/>
          <w:sz w:val="24"/>
          <w:szCs w:val="24"/>
        </w:rPr>
        <w:t xml:space="preserve">. </w:t>
      </w:r>
      <w:r w:rsidR="008B20FA">
        <w:rPr>
          <w:rFonts w:ascii="Times New Roman" w:hAnsi="Times New Roman" w:cs="Times New Roman"/>
          <w:color w:val="000000" w:themeColor="text1"/>
          <w:sz w:val="24"/>
          <w:szCs w:val="24"/>
        </w:rPr>
        <w:t xml:space="preserve">A study was carried where results showed that material availability and suitability were good for the steel industry. However, the </w:t>
      </w:r>
      <w:r w:rsidR="000A6005">
        <w:rPr>
          <w:rFonts w:ascii="Times New Roman" w:hAnsi="Times New Roman" w:cs="Times New Roman"/>
          <w:color w:val="000000" w:themeColor="text1"/>
          <w:sz w:val="24"/>
          <w:szCs w:val="24"/>
        </w:rPr>
        <w:t xml:space="preserve">primary reason why all these waste streams were not considered for further analysis is due to difficulty in separating the material. At the moment there is a large amount of research going into </w:t>
      </w:r>
      <w:r w:rsidR="00467C3B">
        <w:rPr>
          <w:rFonts w:ascii="Times New Roman" w:hAnsi="Times New Roman" w:cs="Times New Roman"/>
          <w:color w:val="000000" w:themeColor="text1"/>
          <w:sz w:val="24"/>
          <w:szCs w:val="24"/>
        </w:rPr>
        <w:t xml:space="preserve">ways of separating the above waste streams mentioned. However, this research focuses on waste streams that are readily available and require minimum time for preparation </w:t>
      </w:r>
      <w:r w:rsidR="008B20FA">
        <w:rPr>
          <w:rFonts w:ascii="Times New Roman" w:hAnsi="Times New Roman" w:cs="Times New Roman"/>
          <w:color w:val="000000" w:themeColor="text1"/>
          <w:sz w:val="24"/>
          <w:szCs w:val="24"/>
        </w:rPr>
        <w:t>of</w:t>
      </w:r>
      <w:r w:rsidR="00467C3B">
        <w:rPr>
          <w:rFonts w:ascii="Times New Roman" w:hAnsi="Times New Roman" w:cs="Times New Roman"/>
          <w:color w:val="000000" w:themeColor="text1"/>
          <w:sz w:val="24"/>
          <w:szCs w:val="24"/>
        </w:rPr>
        <w:t xml:space="preserve"> waste for the sinter plant. The most potential out of the above waste stream is WEEE. In 2016 over 500kt</w:t>
      </w:r>
      <w:r w:rsidR="008B20FA">
        <w:rPr>
          <w:rFonts w:ascii="Times New Roman" w:hAnsi="Times New Roman" w:cs="Times New Roman"/>
          <w:color w:val="000000" w:themeColor="text1"/>
          <w:sz w:val="24"/>
          <w:szCs w:val="24"/>
        </w:rPr>
        <w:t xml:space="preserve"> of WEEE was </w:t>
      </w:r>
      <w:r w:rsidR="008B20FA">
        <w:rPr>
          <w:rFonts w:ascii="Times New Roman" w:hAnsi="Times New Roman" w:cs="Times New Roman"/>
          <w:color w:val="000000" w:themeColor="text1"/>
          <w:sz w:val="24"/>
          <w:szCs w:val="24"/>
        </w:rPr>
        <w:lastRenderedPageBreak/>
        <w:t xml:space="preserve">collected with </w:t>
      </w:r>
      <w:r w:rsidR="00467C3B">
        <w:rPr>
          <w:rFonts w:ascii="Times New Roman" w:hAnsi="Times New Roman" w:cs="Times New Roman"/>
          <w:color w:val="000000" w:themeColor="text1"/>
          <w:sz w:val="24"/>
          <w:szCs w:val="24"/>
        </w:rPr>
        <w:t xml:space="preserve">approximately 20% of all WEEE </w:t>
      </w:r>
      <w:r w:rsidR="008B20FA">
        <w:rPr>
          <w:rFonts w:ascii="Times New Roman" w:hAnsi="Times New Roman" w:cs="Times New Roman"/>
          <w:color w:val="000000" w:themeColor="text1"/>
          <w:sz w:val="24"/>
          <w:szCs w:val="24"/>
        </w:rPr>
        <w:t>being of a</w:t>
      </w:r>
      <w:r w:rsidR="00467C3B">
        <w:rPr>
          <w:rFonts w:ascii="Times New Roman" w:hAnsi="Times New Roman" w:cs="Times New Roman"/>
          <w:color w:val="000000" w:themeColor="text1"/>
          <w:sz w:val="24"/>
          <w:szCs w:val="24"/>
        </w:rPr>
        <w:t xml:space="preserve"> plastic material. This therefore equates to a potential of 100kt of plastic waste which could potentially be diverted into the UK steel industry. There is a further drive in the next fe</w:t>
      </w:r>
      <w:r w:rsidR="008B20FA">
        <w:rPr>
          <w:rFonts w:ascii="Times New Roman" w:hAnsi="Times New Roman" w:cs="Times New Roman"/>
          <w:color w:val="000000" w:themeColor="text1"/>
          <w:sz w:val="24"/>
          <w:szCs w:val="24"/>
        </w:rPr>
        <w:t>w years for WEEE recycling rate</w:t>
      </w:r>
      <w:r w:rsidR="00467C3B">
        <w:rPr>
          <w:rFonts w:ascii="Times New Roman" w:hAnsi="Times New Roman" w:cs="Times New Roman"/>
          <w:color w:val="000000" w:themeColor="text1"/>
          <w:sz w:val="24"/>
          <w:szCs w:val="24"/>
        </w:rPr>
        <w:t>s</w:t>
      </w:r>
      <w:r w:rsidR="008B20FA">
        <w:rPr>
          <w:rFonts w:ascii="Times New Roman" w:hAnsi="Times New Roman" w:cs="Times New Roman"/>
          <w:color w:val="000000" w:themeColor="text1"/>
          <w:sz w:val="24"/>
          <w:szCs w:val="24"/>
        </w:rPr>
        <w:t xml:space="preserve"> </w:t>
      </w:r>
      <w:r w:rsidR="00467C3B">
        <w:rPr>
          <w:rFonts w:ascii="Times New Roman" w:hAnsi="Times New Roman" w:cs="Times New Roman"/>
          <w:color w:val="000000" w:themeColor="text1"/>
          <w:sz w:val="24"/>
          <w:szCs w:val="24"/>
        </w:rPr>
        <w:t xml:space="preserve">to increase which can potentially make it a more desirable waste stream avenue to </w:t>
      </w:r>
      <w:r w:rsidR="008B20FA">
        <w:rPr>
          <w:rFonts w:ascii="Times New Roman" w:hAnsi="Times New Roman" w:cs="Times New Roman"/>
          <w:color w:val="000000" w:themeColor="text1"/>
          <w:sz w:val="24"/>
          <w:szCs w:val="24"/>
        </w:rPr>
        <w:t>consider for the steel industry if separation methods were to improve.</w:t>
      </w:r>
    </w:p>
    <w:p w14:paraId="5D77C9E0" w14:textId="33BAF756" w:rsidR="00994B16" w:rsidRPr="00B036F6" w:rsidRDefault="0014301E" w:rsidP="0014301E">
      <w:pPr>
        <w:spacing w:after="160" w:line="259"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1EF0BA0" w14:textId="78BB8038" w:rsidR="004E0488" w:rsidRDefault="00EC4A6D" w:rsidP="004E0488">
      <w:pPr>
        <w:pStyle w:val="Heading1"/>
        <w:jc w:val="center"/>
        <w:rPr>
          <w:rFonts w:ascii="Times New Roman" w:hAnsi="Times New Roman" w:cs="Times New Roman"/>
          <w:color w:val="000000" w:themeColor="text1"/>
        </w:rPr>
      </w:pPr>
      <w:bookmarkStart w:id="70" w:name="_Toc518370528"/>
      <w:r w:rsidRPr="004E0488">
        <w:rPr>
          <w:rFonts w:ascii="Times New Roman" w:hAnsi="Times New Roman" w:cs="Times New Roman"/>
          <w:color w:val="000000" w:themeColor="text1"/>
        </w:rPr>
        <w:lastRenderedPageBreak/>
        <w:t>4. Experimental</w:t>
      </w:r>
      <w:r w:rsidR="00344798" w:rsidRPr="004E0488">
        <w:rPr>
          <w:rFonts w:ascii="Times New Roman" w:hAnsi="Times New Roman" w:cs="Times New Roman"/>
          <w:color w:val="000000" w:themeColor="text1"/>
        </w:rPr>
        <w:t xml:space="preserve"> </w:t>
      </w:r>
      <w:r w:rsidR="00A71798">
        <w:rPr>
          <w:rFonts w:ascii="Times New Roman" w:hAnsi="Times New Roman" w:cs="Times New Roman"/>
          <w:color w:val="000000" w:themeColor="text1"/>
        </w:rPr>
        <w:t>M</w:t>
      </w:r>
      <w:r w:rsidR="00344798" w:rsidRPr="004E0488">
        <w:rPr>
          <w:rFonts w:ascii="Times New Roman" w:hAnsi="Times New Roman" w:cs="Times New Roman"/>
          <w:color w:val="000000" w:themeColor="text1"/>
        </w:rPr>
        <w:t>ethodology</w:t>
      </w:r>
      <w:bookmarkEnd w:id="70"/>
    </w:p>
    <w:p w14:paraId="718BABF8" w14:textId="77777777" w:rsidR="006C6701" w:rsidRDefault="006C6701" w:rsidP="000D47DC">
      <w:pPr>
        <w:pStyle w:val="Heading2"/>
        <w:rPr>
          <w:rFonts w:ascii="Times New Roman" w:hAnsi="Times New Roman" w:cs="Times New Roman"/>
          <w:color w:val="auto"/>
          <w:sz w:val="24"/>
          <w:szCs w:val="24"/>
        </w:rPr>
      </w:pPr>
    </w:p>
    <w:p w14:paraId="5BC7ABA8" w14:textId="112DB181" w:rsidR="003F745F" w:rsidRPr="000D47DC" w:rsidRDefault="003F745F" w:rsidP="000D47DC">
      <w:pPr>
        <w:pStyle w:val="Heading2"/>
        <w:rPr>
          <w:rFonts w:ascii="Times New Roman" w:hAnsi="Times New Roman" w:cs="Times New Roman"/>
          <w:color w:val="auto"/>
          <w:sz w:val="24"/>
          <w:szCs w:val="24"/>
        </w:rPr>
      </w:pPr>
      <w:bookmarkStart w:id="71" w:name="_Toc518370529"/>
      <w:r w:rsidRPr="000D47DC">
        <w:rPr>
          <w:rFonts w:ascii="Times New Roman" w:hAnsi="Times New Roman" w:cs="Times New Roman"/>
          <w:color w:val="auto"/>
          <w:sz w:val="24"/>
          <w:szCs w:val="24"/>
        </w:rPr>
        <w:t>4.1</w:t>
      </w:r>
      <w:r w:rsidR="004E0488" w:rsidRPr="000D47DC">
        <w:rPr>
          <w:rFonts w:ascii="Times New Roman" w:hAnsi="Times New Roman" w:cs="Times New Roman"/>
          <w:color w:val="auto"/>
          <w:sz w:val="24"/>
          <w:szCs w:val="24"/>
        </w:rPr>
        <w:t xml:space="preserve"> Experimental Methodology </w:t>
      </w:r>
      <w:r w:rsidR="0014301E" w:rsidRPr="000D47DC">
        <w:rPr>
          <w:rFonts w:ascii="Times New Roman" w:hAnsi="Times New Roman" w:cs="Times New Roman"/>
          <w:color w:val="auto"/>
          <w:sz w:val="24"/>
          <w:szCs w:val="24"/>
        </w:rPr>
        <w:t>S</w:t>
      </w:r>
      <w:r w:rsidR="00757605" w:rsidRPr="000D47DC">
        <w:rPr>
          <w:rFonts w:ascii="Times New Roman" w:hAnsi="Times New Roman" w:cs="Times New Roman"/>
          <w:color w:val="auto"/>
          <w:sz w:val="24"/>
          <w:szCs w:val="24"/>
        </w:rPr>
        <w:t>ummary</w:t>
      </w:r>
      <w:bookmarkEnd w:id="71"/>
    </w:p>
    <w:p w14:paraId="540C5D36"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5F6079A0" w14:textId="4C32D9C2" w:rsidR="00757605" w:rsidRDefault="00757605" w:rsidP="00D83F6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section discusses the material used for the research and all the experiments carried out to assess the impact of partially substituting coke with alternative </w:t>
      </w:r>
      <w:r w:rsidR="00A71798">
        <w:rPr>
          <w:rFonts w:ascii="Times New Roman" w:hAnsi="Times New Roman" w:cs="Times New Roman"/>
          <w:color w:val="000000" w:themeColor="text1"/>
          <w:sz w:val="24"/>
          <w:szCs w:val="24"/>
        </w:rPr>
        <w:t>carbon-based</w:t>
      </w:r>
      <w:r>
        <w:rPr>
          <w:rFonts w:ascii="Times New Roman" w:hAnsi="Times New Roman" w:cs="Times New Roman"/>
          <w:color w:val="000000" w:themeColor="text1"/>
          <w:sz w:val="24"/>
          <w:szCs w:val="24"/>
        </w:rPr>
        <w:t xml:space="preserve"> waste streams.</w:t>
      </w:r>
    </w:p>
    <w:p w14:paraId="6E3009B2" w14:textId="7346A77A" w:rsidR="00757605" w:rsidRPr="00757605" w:rsidRDefault="00757605" w:rsidP="00757605">
      <w:pPr>
        <w:pStyle w:val="Heading2"/>
        <w:rPr>
          <w:rFonts w:ascii="Times New Roman" w:hAnsi="Times New Roman" w:cs="Times New Roman"/>
          <w:color w:val="auto"/>
          <w:sz w:val="24"/>
          <w:szCs w:val="24"/>
        </w:rPr>
      </w:pPr>
      <w:bookmarkStart w:id="72" w:name="_Toc518370530"/>
      <w:r w:rsidRPr="00757605">
        <w:rPr>
          <w:rFonts w:ascii="Times New Roman" w:hAnsi="Times New Roman" w:cs="Times New Roman"/>
          <w:color w:val="auto"/>
          <w:sz w:val="24"/>
          <w:szCs w:val="24"/>
        </w:rPr>
        <w:t>4.2 Experimental Methodology Introduction</w:t>
      </w:r>
      <w:bookmarkEnd w:id="72"/>
    </w:p>
    <w:p w14:paraId="7960BA9A"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7DD09C77" w14:textId="77777777" w:rsidR="004E0488"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aim of these experiments was to assess the</w:t>
      </w:r>
      <w:r w:rsidR="00C67783" w:rsidRPr="00B036F6">
        <w:rPr>
          <w:rFonts w:ascii="Times New Roman" w:hAnsi="Times New Roman" w:cs="Times New Roman"/>
          <w:color w:val="000000" w:themeColor="text1"/>
          <w:sz w:val="24"/>
          <w:szCs w:val="24"/>
        </w:rPr>
        <w:t xml:space="preserve"> environmental</w:t>
      </w:r>
      <w:r w:rsidRPr="00B036F6">
        <w:rPr>
          <w:rFonts w:ascii="Times New Roman" w:hAnsi="Times New Roman" w:cs="Times New Roman"/>
          <w:color w:val="000000" w:themeColor="text1"/>
          <w:sz w:val="24"/>
          <w:szCs w:val="24"/>
        </w:rPr>
        <w:t xml:space="preserve"> suitability</w:t>
      </w:r>
      <w:r w:rsidR="00C67783" w:rsidRPr="00B036F6">
        <w:rPr>
          <w:rFonts w:ascii="Times New Roman" w:hAnsi="Times New Roman" w:cs="Times New Roman"/>
          <w:color w:val="000000" w:themeColor="text1"/>
          <w:sz w:val="24"/>
          <w:szCs w:val="24"/>
        </w:rPr>
        <w:t xml:space="preserve"> and impact</w:t>
      </w:r>
      <w:r w:rsidRPr="00B036F6">
        <w:rPr>
          <w:rFonts w:ascii="Times New Roman" w:hAnsi="Times New Roman" w:cs="Times New Roman"/>
          <w:color w:val="000000" w:themeColor="text1"/>
          <w:sz w:val="24"/>
          <w:szCs w:val="24"/>
        </w:rPr>
        <w:t xml:space="preserve"> of several by-products</w:t>
      </w:r>
      <w:r w:rsidR="004E0488">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w:t>
      </w:r>
      <w:r w:rsidR="004E0488">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co-products (biomass and plastics) from other sectors and whether they could be incorporated into the steel works, </w:t>
      </w:r>
      <w:r w:rsidR="003F745F">
        <w:rPr>
          <w:rFonts w:ascii="Times New Roman" w:hAnsi="Times New Roman" w:cs="Times New Roman"/>
          <w:color w:val="000000" w:themeColor="text1"/>
          <w:sz w:val="24"/>
          <w:szCs w:val="24"/>
        </w:rPr>
        <w:t>in particula</w:t>
      </w:r>
      <w:r w:rsidR="004E0488">
        <w:rPr>
          <w:rFonts w:ascii="Times New Roman" w:hAnsi="Times New Roman" w:cs="Times New Roman"/>
          <w:color w:val="000000" w:themeColor="text1"/>
          <w:sz w:val="24"/>
          <w:szCs w:val="24"/>
        </w:rPr>
        <w:t>r the sinter plant.</w:t>
      </w:r>
    </w:p>
    <w:p w14:paraId="409C056E" w14:textId="7560AA68"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Four sets of analys</w:t>
      </w:r>
      <w:r w:rsidR="004D2094">
        <w:rPr>
          <w:rFonts w:ascii="Times New Roman" w:hAnsi="Times New Roman" w:cs="Times New Roman"/>
          <w:color w:val="000000" w:themeColor="text1"/>
          <w:sz w:val="24"/>
          <w:szCs w:val="24"/>
        </w:rPr>
        <w:t>e</w:t>
      </w:r>
      <w:r w:rsidRPr="00B036F6">
        <w:rPr>
          <w:rFonts w:ascii="Times New Roman" w:hAnsi="Times New Roman" w:cs="Times New Roman"/>
          <w:color w:val="000000" w:themeColor="text1"/>
          <w:sz w:val="24"/>
          <w:szCs w:val="24"/>
        </w:rPr>
        <w:t>s w</w:t>
      </w:r>
      <w:r w:rsidR="00A71798">
        <w:rPr>
          <w:rFonts w:ascii="Times New Roman" w:hAnsi="Times New Roman" w:cs="Times New Roman"/>
          <w:color w:val="000000" w:themeColor="text1"/>
          <w:sz w:val="24"/>
          <w:szCs w:val="24"/>
        </w:rPr>
        <w:t>ere</w:t>
      </w:r>
      <w:r w:rsidRPr="00B036F6">
        <w:rPr>
          <w:rFonts w:ascii="Times New Roman" w:hAnsi="Times New Roman" w:cs="Times New Roman"/>
          <w:color w:val="000000" w:themeColor="text1"/>
          <w:sz w:val="24"/>
          <w:szCs w:val="24"/>
        </w:rPr>
        <w:t xml:space="preserve"> carried out to determine the suitability and assist in the decision making of which material to continue further analysis and which material to discontinue. The following sets of analysis were: TGA, XRD, Sinter pot trials, Mercury Intrusion porisimetry and LCA</w:t>
      </w:r>
    </w:p>
    <w:p w14:paraId="3C8936D6" w14:textId="4F472785" w:rsidR="00344798" w:rsidRPr="0043076D" w:rsidRDefault="00E206FC" w:rsidP="00657E6A">
      <w:pPr>
        <w:pStyle w:val="Heading2"/>
        <w:rPr>
          <w:rFonts w:ascii="Times New Roman" w:hAnsi="Times New Roman" w:cs="Times New Roman"/>
          <w:color w:val="auto"/>
          <w:sz w:val="24"/>
          <w:szCs w:val="24"/>
        </w:rPr>
      </w:pPr>
      <w:bookmarkStart w:id="73" w:name="_Toc518370531"/>
      <w:r>
        <w:rPr>
          <w:rFonts w:ascii="Times New Roman" w:hAnsi="Times New Roman" w:cs="Times New Roman"/>
          <w:color w:val="auto"/>
          <w:sz w:val="24"/>
          <w:szCs w:val="24"/>
        </w:rPr>
        <w:t>4.3</w:t>
      </w:r>
      <w:r w:rsidR="00805586" w:rsidRPr="0043076D">
        <w:rPr>
          <w:rFonts w:ascii="Times New Roman" w:hAnsi="Times New Roman" w:cs="Times New Roman"/>
          <w:color w:val="auto"/>
          <w:sz w:val="24"/>
          <w:szCs w:val="24"/>
        </w:rPr>
        <w:t xml:space="preserve"> </w:t>
      </w:r>
      <w:r w:rsidR="00344798" w:rsidRPr="0043076D">
        <w:rPr>
          <w:rFonts w:ascii="Times New Roman" w:hAnsi="Times New Roman" w:cs="Times New Roman"/>
          <w:color w:val="auto"/>
          <w:sz w:val="24"/>
          <w:szCs w:val="24"/>
        </w:rPr>
        <w:t>Material</w:t>
      </w:r>
      <w:r w:rsidR="004D2094">
        <w:rPr>
          <w:rFonts w:ascii="Times New Roman" w:hAnsi="Times New Roman" w:cs="Times New Roman"/>
          <w:color w:val="auto"/>
          <w:sz w:val="24"/>
          <w:szCs w:val="24"/>
        </w:rPr>
        <w:t>s</w:t>
      </w:r>
      <w:bookmarkEnd w:id="73"/>
    </w:p>
    <w:p w14:paraId="77C3E84A"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77097C77" w14:textId="3C216A13" w:rsidR="00344798" w:rsidRPr="00B036F6" w:rsidRDefault="00F8112D"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Five materials were investigated</w:t>
      </w:r>
      <w:r w:rsidR="00BE3867"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ree biomasses (</w:t>
      </w:r>
      <w:r w:rsidR="001A1A10" w:rsidRPr="00B036F6">
        <w:rPr>
          <w:rFonts w:ascii="Times New Roman" w:hAnsi="Times New Roman" w:cs="Times New Roman"/>
          <w:color w:val="000000" w:themeColor="text1"/>
          <w:sz w:val="24"/>
          <w:szCs w:val="24"/>
        </w:rPr>
        <w:t>b</w:t>
      </w:r>
      <w:r w:rsidRPr="00B036F6">
        <w:rPr>
          <w:rFonts w:ascii="Times New Roman" w:hAnsi="Times New Roman" w:cs="Times New Roman"/>
          <w:color w:val="000000" w:themeColor="text1"/>
          <w:sz w:val="24"/>
          <w:szCs w:val="24"/>
        </w:rPr>
        <w:t xml:space="preserve">rewery spent grain (BSG), </w:t>
      </w:r>
      <w:r w:rsidR="001A1A10" w:rsidRPr="00B036F6">
        <w:rPr>
          <w:rFonts w:ascii="Times New Roman" w:hAnsi="Times New Roman" w:cs="Times New Roman"/>
          <w:color w:val="000000" w:themeColor="text1"/>
          <w:sz w:val="24"/>
          <w:szCs w:val="24"/>
        </w:rPr>
        <w:t>o</w:t>
      </w:r>
      <w:r w:rsidRPr="00B036F6">
        <w:rPr>
          <w:rFonts w:ascii="Times New Roman" w:hAnsi="Times New Roman" w:cs="Times New Roman"/>
          <w:color w:val="000000" w:themeColor="text1"/>
          <w:sz w:val="24"/>
          <w:szCs w:val="24"/>
        </w:rPr>
        <w:t xml:space="preserve">at husk (OH) and </w:t>
      </w:r>
      <w:r w:rsidR="001A1A10" w:rsidRPr="00B036F6">
        <w:rPr>
          <w:rFonts w:ascii="Times New Roman" w:hAnsi="Times New Roman" w:cs="Times New Roman"/>
          <w:color w:val="000000" w:themeColor="text1"/>
          <w:sz w:val="24"/>
          <w:szCs w:val="24"/>
        </w:rPr>
        <w:t>r</w:t>
      </w:r>
      <w:r w:rsidRPr="00B036F6">
        <w:rPr>
          <w:rFonts w:ascii="Times New Roman" w:hAnsi="Times New Roman" w:cs="Times New Roman"/>
          <w:color w:val="000000" w:themeColor="text1"/>
          <w:sz w:val="24"/>
          <w:szCs w:val="24"/>
        </w:rPr>
        <w:t xml:space="preserve">ice </w:t>
      </w:r>
      <w:r w:rsidR="00EC4A6D" w:rsidRPr="00B036F6">
        <w:rPr>
          <w:rFonts w:ascii="Times New Roman" w:hAnsi="Times New Roman" w:cs="Times New Roman"/>
          <w:color w:val="000000" w:themeColor="text1"/>
          <w:sz w:val="24"/>
          <w:szCs w:val="24"/>
        </w:rPr>
        <w:t>bran (</w:t>
      </w:r>
      <w:r w:rsidRPr="00B036F6">
        <w:rPr>
          <w:rFonts w:ascii="Times New Roman" w:hAnsi="Times New Roman" w:cs="Times New Roman"/>
          <w:color w:val="000000" w:themeColor="text1"/>
          <w:sz w:val="24"/>
          <w:szCs w:val="24"/>
        </w:rPr>
        <w:t xml:space="preserve">RB)) and two plastics (polypropylene (PP) and </w:t>
      </w:r>
      <w:r w:rsidR="00EC4A6D" w:rsidRPr="00B036F6">
        <w:rPr>
          <w:rFonts w:ascii="Times New Roman" w:hAnsi="Times New Roman" w:cs="Times New Roman"/>
          <w:color w:val="000000" w:themeColor="text1"/>
          <w:sz w:val="24"/>
          <w:szCs w:val="24"/>
        </w:rPr>
        <w:t>polystyrene (</w:t>
      </w:r>
      <w:r w:rsidRPr="00B036F6">
        <w:rPr>
          <w:rFonts w:ascii="Times New Roman" w:hAnsi="Times New Roman" w:cs="Times New Roman"/>
          <w:color w:val="000000" w:themeColor="text1"/>
          <w:sz w:val="24"/>
          <w:szCs w:val="24"/>
        </w:rPr>
        <w:t>PS)).</w:t>
      </w:r>
      <w:r w:rsidR="00344798" w:rsidRPr="00B036F6">
        <w:rPr>
          <w:rFonts w:ascii="Times New Roman" w:hAnsi="Times New Roman" w:cs="Times New Roman"/>
          <w:color w:val="000000" w:themeColor="text1"/>
          <w:sz w:val="24"/>
          <w:szCs w:val="24"/>
        </w:rPr>
        <w:t xml:space="preserve"> Both the biomasses and plastics were individually blended with metallurgical coke. Blends were made by </w:t>
      </w:r>
      <w:r w:rsidRPr="00B036F6">
        <w:rPr>
          <w:rFonts w:ascii="Times New Roman" w:hAnsi="Times New Roman" w:cs="Times New Roman"/>
          <w:color w:val="000000" w:themeColor="text1"/>
          <w:sz w:val="24"/>
          <w:szCs w:val="24"/>
        </w:rPr>
        <w:t xml:space="preserve">substituting coke with </w:t>
      </w:r>
      <w:r w:rsidR="001A1A10" w:rsidRPr="00B036F6">
        <w:rPr>
          <w:rFonts w:ascii="Times New Roman" w:hAnsi="Times New Roman" w:cs="Times New Roman"/>
          <w:color w:val="000000" w:themeColor="text1"/>
          <w:sz w:val="24"/>
          <w:szCs w:val="24"/>
        </w:rPr>
        <w:t xml:space="preserve">the alternative fuel </w:t>
      </w:r>
      <w:r w:rsidR="00344798" w:rsidRPr="00B036F6">
        <w:rPr>
          <w:rFonts w:ascii="Times New Roman" w:hAnsi="Times New Roman" w:cs="Times New Roman"/>
          <w:color w:val="000000" w:themeColor="text1"/>
          <w:sz w:val="24"/>
          <w:szCs w:val="24"/>
        </w:rPr>
        <w:t xml:space="preserve">in the weight ratio of 5:95 and 15:85. These substitutions were based on previous literature </w:t>
      </w:r>
      <w:r w:rsidR="001A1A10" w:rsidRPr="00B036F6">
        <w:rPr>
          <w:rFonts w:ascii="Times New Roman" w:hAnsi="Times New Roman" w:cs="Times New Roman"/>
          <w:color w:val="000000" w:themeColor="text1"/>
          <w:sz w:val="24"/>
          <w:szCs w:val="24"/>
        </w:rPr>
        <w:t>which showed</w:t>
      </w:r>
      <w:r w:rsidR="00344798" w:rsidRPr="00B036F6">
        <w:rPr>
          <w:rFonts w:ascii="Times New Roman" w:hAnsi="Times New Roman" w:cs="Times New Roman"/>
          <w:color w:val="000000" w:themeColor="text1"/>
          <w:sz w:val="24"/>
          <w:szCs w:val="24"/>
        </w:rPr>
        <w:t xml:space="preserve"> promising results. </w:t>
      </w:r>
      <w:r w:rsidRPr="00B036F6">
        <w:rPr>
          <w:rFonts w:ascii="Times New Roman" w:hAnsi="Times New Roman" w:cs="Times New Roman"/>
          <w:color w:val="000000" w:themeColor="text1"/>
          <w:sz w:val="24"/>
          <w:szCs w:val="24"/>
        </w:rPr>
        <w:t>T</w:t>
      </w:r>
      <w:r w:rsidR="00344798" w:rsidRPr="00B036F6">
        <w:rPr>
          <w:rFonts w:ascii="Times New Roman" w:hAnsi="Times New Roman" w:cs="Times New Roman"/>
          <w:color w:val="000000" w:themeColor="text1"/>
          <w:sz w:val="24"/>
          <w:szCs w:val="24"/>
        </w:rPr>
        <w:t>he blend will be referred by the biomass or plastic (name) and weight percent added (number)</w:t>
      </w:r>
      <w:r w:rsidR="001A1A10" w:rsidRPr="00B036F6">
        <w:rPr>
          <w:rFonts w:ascii="Times New Roman" w:hAnsi="Times New Roman" w:cs="Times New Roman"/>
          <w:color w:val="000000" w:themeColor="text1"/>
          <w:sz w:val="24"/>
          <w:szCs w:val="24"/>
        </w:rPr>
        <w:t>,</w:t>
      </w:r>
      <w:r w:rsidR="00344798" w:rsidRPr="00B036F6">
        <w:rPr>
          <w:rFonts w:ascii="Times New Roman" w:hAnsi="Times New Roman" w:cs="Times New Roman"/>
          <w:color w:val="000000" w:themeColor="text1"/>
          <w:sz w:val="24"/>
          <w:szCs w:val="24"/>
        </w:rPr>
        <w:t xml:space="preserve"> for example BSG5, OH5, RBP5,</w:t>
      </w:r>
      <w:r w:rsidRPr="00B036F6">
        <w:rPr>
          <w:rFonts w:ascii="Times New Roman" w:hAnsi="Times New Roman" w:cs="Times New Roman"/>
          <w:color w:val="000000" w:themeColor="text1"/>
          <w:sz w:val="24"/>
          <w:szCs w:val="24"/>
        </w:rPr>
        <w:t xml:space="preserve"> </w:t>
      </w:r>
      <w:r w:rsidR="00344798" w:rsidRPr="00B036F6">
        <w:rPr>
          <w:rFonts w:ascii="Times New Roman" w:hAnsi="Times New Roman" w:cs="Times New Roman"/>
          <w:color w:val="000000" w:themeColor="text1"/>
          <w:sz w:val="24"/>
          <w:szCs w:val="24"/>
        </w:rPr>
        <w:t>PP5, PS5 etc. depending on the product and its proportion in the blend.</w:t>
      </w:r>
    </w:p>
    <w:p w14:paraId="002F7B57" w14:textId="77777777" w:rsidR="003F745F" w:rsidRDefault="00344798" w:rsidP="00D83F69">
      <w:pPr>
        <w:autoSpaceDE w:val="0"/>
        <w:autoSpaceDN w:val="0"/>
        <w:adjustRightInd w:val="0"/>
        <w:spacing w:after="0"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BSG was given by The Kelham Island Brewery in Sheffield, UK. Oat Husk was given by Quaker Oats of </w:t>
      </w:r>
      <w:r w:rsidR="00EC4A6D" w:rsidRPr="00B036F6">
        <w:rPr>
          <w:rFonts w:ascii="Times New Roman" w:hAnsi="Times New Roman" w:cs="Times New Roman"/>
          <w:color w:val="000000" w:themeColor="text1"/>
          <w:sz w:val="24"/>
          <w:szCs w:val="24"/>
        </w:rPr>
        <w:t>PepsiCo</w:t>
      </w:r>
      <w:r w:rsidRPr="00B036F6">
        <w:rPr>
          <w:rFonts w:ascii="Times New Roman" w:hAnsi="Times New Roman" w:cs="Times New Roman"/>
          <w:color w:val="000000" w:themeColor="text1"/>
          <w:sz w:val="24"/>
          <w:szCs w:val="24"/>
        </w:rPr>
        <w:t xml:space="preserve">, UK. RBP was obtained from West Mill, North Yorkshire, UK. The two types of plastics were shop bought. </w:t>
      </w:r>
    </w:p>
    <w:p w14:paraId="329B0585" w14:textId="77777777" w:rsidR="003F745F" w:rsidRDefault="003F745F" w:rsidP="003F745F">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2DCA2E8" w14:textId="6A0D8AD5" w:rsidR="0014301E" w:rsidRPr="004D2094" w:rsidRDefault="00344798" w:rsidP="003A3B7C">
      <w:pPr>
        <w:autoSpaceDE w:val="0"/>
        <w:autoSpaceDN w:val="0"/>
        <w:adjustRightInd w:val="0"/>
        <w:spacing w:after="0"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lastRenderedPageBreak/>
        <w:t xml:space="preserve">Both the biomasses and plastics were sent to environmental scientific group (ESG) Ltd for ultimate and proximate analysis. Samples were prepared and analysed using </w:t>
      </w:r>
      <w:r w:rsidR="00F8112D" w:rsidRPr="00B036F6">
        <w:rPr>
          <w:rFonts w:ascii="Times New Roman" w:hAnsi="Times New Roman" w:cs="Times New Roman"/>
          <w:color w:val="000000" w:themeColor="text1"/>
          <w:sz w:val="24"/>
          <w:szCs w:val="24"/>
        </w:rPr>
        <w:t xml:space="preserve">United Kingdom </w:t>
      </w:r>
      <w:r w:rsidR="001A1A10" w:rsidRPr="00B036F6">
        <w:rPr>
          <w:rFonts w:ascii="Times New Roman" w:hAnsi="Times New Roman" w:cs="Times New Roman"/>
          <w:color w:val="000000" w:themeColor="text1"/>
          <w:sz w:val="24"/>
          <w:szCs w:val="24"/>
        </w:rPr>
        <w:t>accredited</w:t>
      </w:r>
      <w:r w:rsidR="00F8112D" w:rsidRPr="00B036F6">
        <w:rPr>
          <w:rFonts w:ascii="Times New Roman" w:hAnsi="Times New Roman" w:cs="Times New Roman"/>
          <w:color w:val="000000" w:themeColor="text1"/>
          <w:sz w:val="24"/>
          <w:szCs w:val="24"/>
        </w:rPr>
        <w:t xml:space="preserve"> scheme (</w:t>
      </w:r>
      <w:r w:rsidRPr="00B036F6">
        <w:rPr>
          <w:rFonts w:ascii="Times New Roman" w:hAnsi="Times New Roman" w:cs="Times New Roman"/>
          <w:color w:val="000000" w:themeColor="text1"/>
          <w:sz w:val="24"/>
          <w:szCs w:val="24"/>
        </w:rPr>
        <w:t>UKAS</w:t>
      </w:r>
      <w:r w:rsidR="00F8112D"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method SP19. </w:t>
      </w:r>
      <w:r w:rsidR="003F745F">
        <w:rPr>
          <w:rFonts w:ascii="Times New Roman" w:hAnsi="Times New Roman" w:cs="Times New Roman"/>
          <w:color w:val="000000" w:themeColor="text1"/>
          <w:sz w:val="24"/>
          <w:szCs w:val="24"/>
        </w:rPr>
        <w:t xml:space="preserve">Along with </w:t>
      </w:r>
      <w:r w:rsidR="005A1AAF">
        <w:rPr>
          <w:rFonts w:ascii="Times New Roman" w:hAnsi="Times New Roman" w:cs="Times New Roman"/>
          <w:color w:val="000000" w:themeColor="text1"/>
          <w:sz w:val="24"/>
          <w:szCs w:val="24"/>
        </w:rPr>
        <w:t>p</w:t>
      </w:r>
      <w:r w:rsidR="003F745F">
        <w:rPr>
          <w:rFonts w:ascii="Times New Roman" w:hAnsi="Times New Roman" w:cs="Times New Roman"/>
          <w:color w:val="000000" w:themeColor="text1"/>
          <w:sz w:val="24"/>
          <w:szCs w:val="24"/>
        </w:rPr>
        <w:t>roximate and ultimate analysis which are very important information to assess suitability of waste stream, other indicators were measured such as moisture content, ash content, calorific value and volatile content</w:t>
      </w:r>
      <w:r w:rsidR="005A1AAF">
        <w:rPr>
          <w:rFonts w:ascii="Times New Roman" w:hAnsi="Times New Roman" w:cs="Times New Roman"/>
          <w:color w:val="000000" w:themeColor="text1"/>
          <w:sz w:val="24"/>
          <w:szCs w:val="24"/>
        </w:rPr>
        <w:t xml:space="preserve">. </w:t>
      </w:r>
    </w:p>
    <w:p w14:paraId="1C9CECBC" w14:textId="2A3EAB11" w:rsidR="00C30A25" w:rsidRDefault="00E206FC" w:rsidP="003A3B7C">
      <w:pPr>
        <w:pStyle w:val="Heading2"/>
        <w:rPr>
          <w:rFonts w:ascii="Times New Roman" w:hAnsi="Times New Roman" w:cs="Times New Roman"/>
          <w:color w:val="000000" w:themeColor="text1"/>
          <w:sz w:val="24"/>
          <w:szCs w:val="24"/>
        </w:rPr>
      </w:pPr>
      <w:bookmarkStart w:id="74" w:name="_Toc518370532"/>
      <w:r w:rsidRPr="003A3B7C">
        <w:rPr>
          <w:rFonts w:ascii="Times New Roman" w:hAnsi="Times New Roman" w:cs="Times New Roman"/>
          <w:color w:val="000000" w:themeColor="text1"/>
          <w:sz w:val="24"/>
          <w:szCs w:val="24"/>
        </w:rPr>
        <w:t>4.4</w:t>
      </w:r>
      <w:r w:rsidR="00805586" w:rsidRPr="003A3B7C">
        <w:rPr>
          <w:rFonts w:ascii="Times New Roman" w:hAnsi="Times New Roman" w:cs="Times New Roman"/>
          <w:color w:val="000000" w:themeColor="text1"/>
          <w:sz w:val="24"/>
          <w:szCs w:val="24"/>
        </w:rPr>
        <w:t xml:space="preserve"> </w:t>
      </w:r>
      <w:r w:rsidR="00344798" w:rsidRPr="003A3B7C">
        <w:rPr>
          <w:rFonts w:ascii="Times New Roman" w:hAnsi="Times New Roman" w:cs="Times New Roman"/>
          <w:color w:val="000000" w:themeColor="text1"/>
          <w:sz w:val="24"/>
          <w:szCs w:val="24"/>
        </w:rPr>
        <w:t>Thermogravimetric A</w:t>
      </w:r>
      <w:r w:rsidR="00F8112D" w:rsidRPr="003A3B7C">
        <w:rPr>
          <w:rFonts w:ascii="Times New Roman" w:hAnsi="Times New Roman" w:cs="Times New Roman"/>
          <w:color w:val="000000" w:themeColor="text1"/>
          <w:sz w:val="24"/>
          <w:szCs w:val="24"/>
        </w:rPr>
        <w:t>nalysis (TGA</w:t>
      </w:r>
      <w:r w:rsidR="00344798" w:rsidRPr="003A3B7C">
        <w:rPr>
          <w:rFonts w:ascii="Times New Roman" w:hAnsi="Times New Roman" w:cs="Times New Roman"/>
          <w:color w:val="000000" w:themeColor="text1"/>
          <w:sz w:val="24"/>
          <w:szCs w:val="24"/>
        </w:rPr>
        <w:t>)</w:t>
      </w:r>
      <w:bookmarkEnd w:id="74"/>
    </w:p>
    <w:p w14:paraId="41357548" w14:textId="77777777" w:rsidR="003A3B7C" w:rsidRPr="003A3B7C" w:rsidRDefault="003A3B7C" w:rsidP="003A3B7C"/>
    <w:p w14:paraId="40869059" w14:textId="7933DDB3" w:rsidR="00F15767" w:rsidRPr="003A3B7C" w:rsidRDefault="00F15767" w:rsidP="003A3B7C">
      <w:pPr>
        <w:spacing w:line="360" w:lineRule="auto"/>
        <w:rPr>
          <w:rFonts w:ascii="Times New Roman" w:eastAsiaTheme="minorEastAsia" w:hAnsi="Times New Roman" w:cs="Times New Roman"/>
          <w:color w:val="000000" w:themeColor="text1"/>
          <w:sz w:val="24"/>
          <w:szCs w:val="24"/>
        </w:rPr>
      </w:pPr>
      <w:r w:rsidRPr="003A3B7C">
        <w:rPr>
          <w:rFonts w:ascii="Times New Roman" w:eastAsiaTheme="minorEastAsia" w:hAnsi="Times New Roman" w:cs="Times New Roman"/>
          <w:color w:val="000000" w:themeColor="text1"/>
          <w:sz w:val="24"/>
          <w:szCs w:val="24"/>
        </w:rPr>
        <w:t xml:space="preserve">The samples highlighted in Table 9, were pulverised using a grinder and then sieved to fraction sizes of 2mm or less. During the substitution coke with alternative carbon based </w:t>
      </w:r>
      <w:r w:rsidR="005D5B68" w:rsidRPr="003A3B7C">
        <w:rPr>
          <w:rFonts w:ascii="Times New Roman" w:eastAsiaTheme="minorEastAsia" w:hAnsi="Times New Roman" w:cs="Times New Roman"/>
          <w:color w:val="000000" w:themeColor="text1"/>
          <w:sz w:val="24"/>
          <w:szCs w:val="24"/>
        </w:rPr>
        <w:t>samples,</w:t>
      </w:r>
      <w:r w:rsidRPr="003A3B7C">
        <w:rPr>
          <w:rFonts w:ascii="Times New Roman" w:eastAsiaTheme="minorEastAsia" w:hAnsi="Times New Roman" w:cs="Times New Roman"/>
          <w:color w:val="000000" w:themeColor="text1"/>
          <w:sz w:val="24"/>
          <w:szCs w:val="24"/>
        </w:rPr>
        <w:t xml:space="preserve"> the calorific value was always noted and double checked to ensure the right variation as correct.</w:t>
      </w:r>
    </w:p>
    <w:p w14:paraId="055C80C6" w14:textId="77777777" w:rsidR="00F15767" w:rsidRPr="003A3B7C" w:rsidRDefault="00F15767" w:rsidP="003A3B7C">
      <w:pPr>
        <w:autoSpaceDE w:val="0"/>
        <w:autoSpaceDN w:val="0"/>
        <w:adjustRightInd w:val="0"/>
        <w:spacing w:after="0" w:line="360" w:lineRule="auto"/>
        <w:ind w:firstLine="720"/>
        <w:jc w:val="center"/>
        <w:rPr>
          <w:rFonts w:ascii="Times New Roman" w:hAnsi="Times New Roman" w:cs="Times New Roman"/>
          <w:bCs/>
          <w:color w:val="000000" w:themeColor="text1"/>
          <w:sz w:val="24"/>
          <w:szCs w:val="24"/>
        </w:rPr>
      </w:pPr>
      <w:bookmarkStart w:id="75" w:name="_Toc518370637"/>
      <w:r w:rsidRPr="003A3B7C">
        <w:rPr>
          <w:rFonts w:ascii="Times New Roman" w:hAnsi="Times New Roman" w:cs="Times New Roman"/>
          <w:color w:val="000000" w:themeColor="text1"/>
          <w:sz w:val="24"/>
          <w:szCs w:val="24"/>
        </w:rPr>
        <w:t xml:space="preserve">Table </w:t>
      </w:r>
      <w:r w:rsidRPr="003A3B7C">
        <w:rPr>
          <w:rFonts w:ascii="Times New Roman" w:hAnsi="Times New Roman" w:cs="Times New Roman"/>
          <w:color w:val="000000" w:themeColor="text1"/>
          <w:sz w:val="24"/>
          <w:szCs w:val="24"/>
        </w:rPr>
        <w:fldChar w:fldCharType="begin"/>
      </w:r>
      <w:r w:rsidRPr="003A3B7C">
        <w:rPr>
          <w:rFonts w:ascii="Times New Roman" w:hAnsi="Times New Roman" w:cs="Times New Roman"/>
          <w:color w:val="000000" w:themeColor="text1"/>
          <w:sz w:val="24"/>
          <w:szCs w:val="24"/>
        </w:rPr>
        <w:instrText xml:space="preserve"> SEQ Table \* ARABIC </w:instrText>
      </w:r>
      <w:r w:rsidRPr="003A3B7C">
        <w:rPr>
          <w:rFonts w:ascii="Times New Roman" w:hAnsi="Times New Roman" w:cs="Times New Roman"/>
          <w:color w:val="000000" w:themeColor="text1"/>
          <w:sz w:val="24"/>
          <w:szCs w:val="24"/>
        </w:rPr>
        <w:fldChar w:fldCharType="separate"/>
      </w:r>
      <w:r w:rsidRPr="003A3B7C">
        <w:rPr>
          <w:rFonts w:ascii="Times New Roman" w:hAnsi="Times New Roman" w:cs="Times New Roman"/>
          <w:noProof/>
          <w:color w:val="000000" w:themeColor="text1"/>
          <w:sz w:val="24"/>
          <w:szCs w:val="24"/>
        </w:rPr>
        <w:t>9</w:t>
      </w:r>
      <w:r w:rsidRPr="003A3B7C">
        <w:rPr>
          <w:rFonts w:ascii="Times New Roman" w:hAnsi="Times New Roman" w:cs="Times New Roman"/>
          <w:color w:val="000000" w:themeColor="text1"/>
          <w:sz w:val="24"/>
          <w:szCs w:val="24"/>
        </w:rPr>
        <w:fldChar w:fldCharType="end"/>
      </w:r>
      <w:r w:rsidRPr="003A3B7C">
        <w:rPr>
          <w:rFonts w:ascii="Times New Roman" w:hAnsi="Times New Roman" w:cs="Times New Roman"/>
          <w:color w:val="000000" w:themeColor="text1"/>
          <w:sz w:val="24"/>
          <w:szCs w:val="24"/>
        </w:rPr>
        <w:t xml:space="preserve"> </w:t>
      </w:r>
      <w:r w:rsidRPr="003A3B7C">
        <w:rPr>
          <w:rFonts w:ascii="Times New Roman" w:hAnsi="Times New Roman" w:cs="Times New Roman"/>
          <w:bCs/>
          <w:color w:val="000000" w:themeColor="text1"/>
          <w:sz w:val="24"/>
          <w:szCs w:val="24"/>
        </w:rPr>
        <w:t>Blends of biomass in coke</w:t>
      </w:r>
      <w:bookmarkEnd w:id="75"/>
    </w:p>
    <w:tbl>
      <w:tblPr>
        <w:tblW w:w="4529" w:type="dxa"/>
        <w:jc w:val="center"/>
        <w:tblLook w:val="04A0" w:firstRow="1" w:lastRow="0" w:firstColumn="1" w:lastColumn="0" w:noHBand="0" w:noVBand="1"/>
      </w:tblPr>
      <w:tblGrid>
        <w:gridCol w:w="1545"/>
        <w:gridCol w:w="880"/>
        <w:gridCol w:w="723"/>
        <w:gridCol w:w="1424"/>
      </w:tblGrid>
      <w:tr w:rsidR="00F15767" w:rsidRPr="003A3B7C" w14:paraId="03C49E16" w14:textId="77777777" w:rsidTr="000D6957">
        <w:trPr>
          <w:trHeight w:val="315"/>
          <w:jc w:val="center"/>
        </w:trPr>
        <w:tc>
          <w:tcPr>
            <w:tcW w:w="242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C4E89F" w14:textId="77777777" w:rsidR="00F15767" w:rsidRPr="003A3B7C" w:rsidRDefault="00F15767" w:rsidP="003A3B7C">
            <w:pPr>
              <w:spacing w:after="0" w:line="360" w:lineRule="auto"/>
              <w:jc w:val="both"/>
              <w:rPr>
                <w:rFonts w:ascii="Times New Roman" w:eastAsia="Times New Roman" w:hAnsi="Times New Roman" w:cs="Times New Roman"/>
                <w:bCs/>
                <w:sz w:val="24"/>
                <w:szCs w:val="24"/>
                <w:lang w:eastAsia="en-GB"/>
              </w:rPr>
            </w:pPr>
            <w:r w:rsidRPr="003A3B7C">
              <w:rPr>
                <w:rFonts w:ascii="Times New Roman" w:eastAsia="Times New Roman" w:hAnsi="Times New Roman" w:cs="Times New Roman"/>
                <w:bCs/>
                <w:sz w:val="24"/>
                <w:szCs w:val="24"/>
                <w:lang w:eastAsia="en-GB"/>
              </w:rPr>
              <w:t>Of a 10 mg sample</w:t>
            </w:r>
          </w:p>
        </w:tc>
        <w:tc>
          <w:tcPr>
            <w:tcW w:w="2104" w:type="dxa"/>
            <w:gridSpan w:val="2"/>
            <w:tcBorders>
              <w:top w:val="single" w:sz="4" w:space="0" w:color="auto"/>
              <w:left w:val="nil"/>
              <w:bottom w:val="single" w:sz="4" w:space="0" w:color="auto"/>
              <w:right w:val="single" w:sz="4" w:space="0" w:color="auto"/>
            </w:tcBorders>
            <w:shd w:val="clear" w:color="auto" w:fill="auto"/>
            <w:noWrap/>
            <w:vAlign w:val="center"/>
            <w:hideMark/>
          </w:tcPr>
          <w:p w14:paraId="451CFA8C" w14:textId="77777777" w:rsidR="00F15767" w:rsidRPr="003A3B7C" w:rsidRDefault="00F15767" w:rsidP="003A3B7C">
            <w:pPr>
              <w:spacing w:after="0" w:line="360" w:lineRule="auto"/>
              <w:jc w:val="both"/>
              <w:rPr>
                <w:rFonts w:ascii="Times New Roman" w:eastAsia="Times New Roman" w:hAnsi="Times New Roman" w:cs="Times New Roman"/>
                <w:bCs/>
                <w:sz w:val="24"/>
                <w:szCs w:val="24"/>
                <w:lang w:eastAsia="en-GB"/>
              </w:rPr>
            </w:pPr>
            <w:r w:rsidRPr="003A3B7C">
              <w:rPr>
                <w:rFonts w:ascii="Times New Roman" w:eastAsia="Times New Roman" w:hAnsi="Times New Roman" w:cs="Times New Roman"/>
                <w:bCs/>
                <w:sz w:val="24"/>
                <w:szCs w:val="24"/>
                <w:lang w:eastAsia="en-GB"/>
              </w:rPr>
              <w:t>Required</w:t>
            </w:r>
          </w:p>
        </w:tc>
      </w:tr>
      <w:tr w:rsidR="00F15767" w:rsidRPr="003A3B7C" w14:paraId="7F8FAE7A" w14:textId="77777777" w:rsidTr="000D6957">
        <w:trPr>
          <w:trHeight w:val="630"/>
          <w:jc w:val="center"/>
        </w:trPr>
        <w:tc>
          <w:tcPr>
            <w:tcW w:w="1545" w:type="dxa"/>
            <w:tcBorders>
              <w:top w:val="nil"/>
              <w:left w:val="single" w:sz="4" w:space="0" w:color="auto"/>
              <w:bottom w:val="single" w:sz="4" w:space="0" w:color="auto"/>
              <w:right w:val="single" w:sz="4" w:space="0" w:color="auto"/>
            </w:tcBorders>
            <w:shd w:val="clear" w:color="auto" w:fill="auto"/>
            <w:noWrap/>
            <w:vAlign w:val="center"/>
            <w:hideMark/>
          </w:tcPr>
          <w:p w14:paraId="28F16193" w14:textId="77777777" w:rsidR="00F15767" w:rsidRPr="003A3B7C" w:rsidRDefault="00F15767" w:rsidP="003A3B7C">
            <w:pPr>
              <w:spacing w:after="0" w:line="360" w:lineRule="auto"/>
              <w:jc w:val="both"/>
              <w:rPr>
                <w:rFonts w:ascii="Times New Roman" w:eastAsia="Times New Roman" w:hAnsi="Times New Roman" w:cs="Times New Roman"/>
                <w:bCs/>
                <w:sz w:val="24"/>
                <w:szCs w:val="24"/>
                <w:lang w:eastAsia="en-GB"/>
              </w:rPr>
            </w:pPr>
            <w:r w:rsidRPr="003A3B7C">
              <w:rPr>
                <w:rFonts w:ascii="Times New Roman" w:eastAsia="Times New Roman" w:hAnsi="Times New Roman" w:cs="Times New Roman"/>
                <w:bCs/>
                <w:sz w:val="24"/>
                <w:szCs w:val="24"/>
                <w:lang w:eastAsia="en-GB"/>
              </w:rPr>
              <w:t> </w:t>
            </w:r>
          </w:p>
        </w:tc>
        <w:tc>
          <w:tcPr>
            <w:tcW w:w="880" w:type="dxa"/>
            <w:tcBorders>
              <w:top w:val="nil"/>
              <w:left w:val="nil"/>
              <w:bottom w:val="single" w:sz="4" w:space="0" w:color="auto"/>
              <w:right w:val="single" w:sz="4" w:space="0" w:color="auto"/>
            </w:tcBorders>
            <w:shd w:val="clear" w:color="auto" w:fill="auto"/>
            <w:noWrap/>
            <w:vAlign w:val="center"/>
            <w:hideMark/>
          </w:tcPr>
          <w:p w14:paraId="4F3904FD" w14:textId="77777777" w:rsidR="00F15767" w:rsidRPr="003A3B7C" w:rsidRDefault="00F15767" w:rsidP="003A3B7C">
            <w:pPr>
              <w:spacing w:after="0" w:line="360" w:lineRule="auto"/>
              <w:jc w:val="both"/>
              <w:rPr>
                <w:rFonts w:ascii="Times New Roman" w:eastAsia="Times New Roman" w:hAnsi="Times New Roman" w:cs="Times New Roman"/>
                <w:bCs/>
                <w:sz w:val="24"/>
                <w:szCs w:val="24"/>
                <w:lang w:eastAsia="en-GB"/>
              </w:rPr>
            </w:pPr>
            <w:r w:rsidRPr="003A3B7C">
              <w:rPr>
                <w:rFonts w:ascii="Times New Roman" w:eastAsia="Times New Roman" w:hAnsi="Times New Roman" w:cs="Times New Roman"/>
                <w:bCs/>
                <w:sz w:val="24"/>
                <w:szCs w:val="24"/>
                <w:lang w:eastAsia="en-GB"/>
              </w:rPr>
              <w:t>%</w:t>
            </w:r>
          </w:p>
        </w:tc>
        <w:tc>
          <w:tcPr>
            <w:tcW w:w="680" w:type="dxa"/>
            <w:tcBorders>
              <w:top w:val="nil"/>
              <w:left w:val="nil"/>
              <w:bottom w:val="single" w:sz="4" w:space="0" w:color="auto"/>
              <w:right w:val="single" w:sz="4" w:space="0" w:color="auto"/>
            </w:tcBorders>
            <w:shd w:val="clear" w:color="auto" w:fill="auto"/>
            <w:noWrap/>
            <w:vAlign w:val="center"/>
            <w:hideMark/>
          </w:tcPr>
          <w:p w14:paraId="59814DC7" w14:textId="77777777" w:rsidR="00F15767" w:rsidRPr="003A3B7C" w:rsidRDefault="00F15767" w:rsidP="003A3B7C">
            <w:pPr>
              <w:spacing w:after="0" w:line="360" w:lineRule="auto"/>
              <w:jc w:val="both"/>
              <w:rPr>
                <w:rFonts w:ascii="Times New Roman" w:eastAsia="Times New Roman" w:hAnsi="Times New Roman" w:cs="Times New Roman"/>
                <w:bCs/>
                <w:sz w:val="24"/>
                <w:szCs w:val="24"/>
                <w:lang w:eastAsia="en-GB"/>
              </w:rPr>
            </w:pPr>
            <w:r w:rsidRPr="003A3B7C">
              <w:rPr>
                <w:rFonts w:ascii="Times New Roman" w:eastAsia="Times New Roman" w:hAnsi="Times New Roman" w:cs="Times New Roman"/>
                <w:bCs/>
                <w:sz w:val="24"/>
                <w:szCs w:val="24"/>
                <w:lang w:eastAsia="en-GB"/>
              </w:rPr>
              <w:t>Coke (mg)</w:t>
            </w:r>
          </w:p>
        </w:tc>
        <w:tc>
          <w:tcPr>
            <w:tcW w:w="1424" w:type="dxa"/>
            <w:tcBorders>
              <w:top w:val="nil"/>
              <w:left w:val="nil"/>
              <w:bottom w:val="single" w:sz="4" w:space="0" w:color="auto"/>
              <w:right w:val="single" w:sz="4" w:space="0" w:color="auto"/>
            </w:tcBorders>
            <w:shd w:val="clear" w:color="auto" w:fill="auto"/>
            <w:noWrap/>
            <w:vAlign w:val="center"/>
            <w:hideMark/>
          </w:tcPr>
          <w:p w14:paraId="5091AC66" w14:textId="77777777" w:rsidR="00F15767" w:rsidRPr="003A3B7C" w:rsidRDefault="00F15767" w:rsidP="003A3B7C">
            <w:pPr>
              <w:spacing w:after="0" w:line="360" w:lineRule="auto"/>
              <w:jc w:val="both"/>
              <w:rPr>
                <w:rFonts w:ascii="Times New Roman" w:eastAsia="Times New Roman" w:hAnsi="Times New Roman" w:cs="Times New Roman"/>
                <w:bCs/>
                <w:sz w:val="24"/>
                <w:szCs w:val="24"/>
                <w:lang w:eastAsia="en-GB"/>
              </w:rPr>
            </w:pPr>
            <w:r w:rsidRPr="003A3B7C">
              <w:rPr>
                <w:rFonts w:ascii="Times New Roman" w:eastAsia="Times New Roman" w:hAnsi="Times New Roman" w:cs="Times New Roman"/>
                <w:bCs/>
                <w:sz w:val="24"/>
                <w:szCs w:val="24"/>
                <w:lang w:eastAsia="en-GB"/>
              </w:rPr>
              <w:t>Biomass (mg)</w:t>
            </w:r>
          </w:p>
        </w:tc>
      </w:tr>
      <w:tr w:rsidR="00F15767" w:rsidRPr="003A3B7C" w14:paraId="6C5737F4" w14:textId="77777777" w:rsidTr="000D6957">
        <w:trPr>
          <w:trHeight w:val="315"/>
          <w:jc w:val="center"/>
        </w:trPr>
        <w:tc>
          <w:tcPr>
            <w:tcW w:w="1545" w:type="dxa"/>
            <w:tcBorders>
              <w:top w:val="nil"/>
              <w:left w:val="single" w:sz="4" w:space="0" w:color="auto"/>
              <w:bottom w:val="single" w:sz="4" w:space="0" w:color="auto"/>
              <w:right w:val="single" w:sz="4" w:space="0" w:color="auto"/>
            </w:tcBorders>
            <w:shd w:val="clear" w:color="auto" w:fill="auto"/>
            <w:noWrap/>
            <w:vAlign w:val="center"/>
            <w:hideMark/>
          </w:tcPr>
          <w:p w14:paraId="46256DF7" w14:textId="77777777" w:rsidR="00F15767" w:rsidRPr="003A3B7C" w:rsidRDefault="00F15767" w:rsidP="003A3B7C">
            <w:pPr>
              <w:spacing w:after="0" w:line="360" w:lineRule="auto"/>
              <w:jc w:val="both"/>
              <w:rPr>
                <w:rFonts w:ascii="Times New Roman" w:eastAsia="Times New Roman" w:hAnsi="Times New Roman" w:cs="Times New Roman"/>
                <w:bCs/>
                <w:sz w:val="24"/>
                <w:szCs w:val="24"/>
                <w:lang w:eastAsia="en-GB"/>
              </w:rPr>
            </w:pPr>
            <w:r w:rsidRPr="003A3B7C">
              <w:rPr>
                <w:rFonts w:ascii="Times New Roman" w:eastAsia="Times New Roman" w:hAnsi="Times New Roman" w:cs="Times New Roman"/>
                <w:bCs/>
                <w:sz w:val="24"/>
                <w:szCs w:val="24"/>
                <w:lang w:eastAsia="en-GB"/>
              </w:rPr>
              <w:t> BSG</w:t>
            </w:r>
          </w:p>
        </w:tc>
        <w:tc>
          <w:tcPr>
            <w:tcW w:w="880" w:type="dxa"/>
            <w:tcBorders>
              <w:top w:val="nil"/>
              <w:left w:val="nil"/>
              <w:bottom w:val="single" w:sz="4" w:space="0" w:color="auto"/>
              <w:right w:val="single" w:sz="4" w:space="0" w:color="auto"/>
            </w:tcBorders>
            <w:shd w:val="clear" w:color="auto" w:fill="auto"/>
            <w:noWrap/>
            <w:vAlign w:val="center"/>
            <w:hideMark/>
          </w:tcPr>
          <w:p w14:paraId="24F86916"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5</w:t>
            </w:r>
          </w:p>
        </w:tc>
        <w:tc>
          <w:tcPr>
            <w:tcW w:w="680" w:type="dxa"/>
            <w:tcBorders>
              <w:top w:val="nil"/>
              <w:left w:val="nil"/>
              <w:bottom w:val="single" w:sz="4" w:space="0" w:color="auto"/>
              <w:right w:val="single" w:sz="4" w:space="0" w:color="auto"/>
            </w:tcBorders>
            <w:shd w:val="clear" w:color="auto" w:fill="auto"/>
            <w:noWrap/>
            <w:vAlign w:val="center"/>
            <w:hideMark/>
          </w:tcPr>
          <w:p w14:paraId="68E427FD"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9.5</w:t>
            </w:r>
          </w:p>
        </w:tc>
        <w:tc>
          <w:tcPr>
            <w:tcW w:w="1424" w:type="dxa"/>
            <w:tcBorders>
              <w:top w:val="nil"/>
              <w:left w:val="nil"/>
              <w:bottom w:val="single" w:sz="4" w:space="0" w:color="auto"/>
              <w:right w:val="single" w:sz="4" w:space="0" w:color="auto"/>
            </w:tcBorders>
            <w:shd w:val="clear" w:color="auto" w:fill="auto"/>
            <w:noWrap/>
            <w:vAlign w:val="center"/>
            <w:hideMark/>
          </w:tcPr>
          <w:p w14:paraId="13DEFB31"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0.86</w:t>
            </w:r>
          </w:p>
        </w:tc>
      </w:tr>
      <w:tr w:rsidR="00F15767" w:rsidRPr="003A3B7C" w14:paraId="1B1542D7" w14:textId="77777777" w:rsidTr="000D6957">
        <w:trPr>
          <w:trHeight w:val="315"/>
          <w:jc w:val="center"/>
        </w:trPr>
        <w:tc>
          <w:tcPr>
            <w:tcW w:w="1545" w:type="dxa"/>
            <w:tcBorders>
              <w:top w:val="nil"/>
              <w:left w:val="single" w:sz="4" w:space="0" w:color="auto"/>
              <w:bottom w:val="single" w:sz="4" w:space="0" w:color="auto"/>
              <w:right w:val="single" w:sz="4" w:space="0" w:color="auto"/>
            </w:tcBorders>
            <w:shd w:val="clear" w:color="auto" w:fill="auto"/>
            <w:noWrap/>
            <w:vAlign w:val="center"/>
            <w:hideMark/>
          </w:tcPr>
          <w:p w14:paraId="690A6B79"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 BSG</w:t>
            </w:r>
          </w:p>
        </w:tc>
        <w:tc>
          <w:tcPr>
            <w:tcW w:w="880" w:type="dxa"/>
            <w:tcBorders>
              <w:top w:val="nil"/>
              <w:left w:val="nil"/>
              <w:bottom w:val="single" w:sz="4" w:space="0" w:color="auto"/>
              <w:right w:val="single" w:sz="4" w:space="0" w:color="auto"/>
            </w:tcBorders>
            <w:shd w:val="clear" w:color="auto" w:fill="auto"/>
            <w:noWrap/>
            <w:vAlign w:val="center"/>
            <w:hideMark/>
          </w:tcPr>
          <w:p w14:paraId="4FC9E715"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15</w:t>
            </w:r>
          </w:p>
        </w:tc>
        <w:tc>
          <w:tcPr>
            <w:tcW w:w="680" w:type="dxa"/>
            <w:tcBorders>
              <w:top w:val="nil"/>
              <w:left w:val="nil"/>
              <w:bottom w:val="single" w:sz="4" w:space="0" w:color="auto"/>
              <w:right w:val="single" w:sz="4" w:space="0" w:color="auto"/>
            </w:tcBorders>
            <w:shd w:val="clear" w:color="auto" w:fill="auto"/>
            <w:noWrap/>
            <w:vAlign w:val="center"/>
            <w:hideMark/>
          </w:tcPr>
          <w:p w14:paraId="0FB30093"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8.5</w:t>
            </w:r>
          </w:p>
        </w:tc>
        <w:tc>
          <w:tcPr>
            <w:tcW w:w="1424" w:type="dxa"/>
            <w:tcBorders>
              <w:top w:val="nil"/>
              <w:left w:val="nil"/>
              <w:bottom w:val="single" w:sz="4" w:space="0" w:color="auto"/>
              <w:right w:val="single" w:sz="4" w:space="0" w:color="auto"/>
            </w:tcBorders>
            <w:shd w:val="clear" w:color="auto" w:fill="auto"/>
            <w:noWrap/>
            <w:vAlign w:val="center"/>
            <w:hideMark/>
          </w:tcPr>
          <w:p w14:paraId="6129C91D"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2.57</w:t>
            </w:r>
          </w:p>
        </w:tc>
      </w:tr>
      <w:tr w:rsidR="00F15767" w:rsidRPr="003A3B7C" w14:paraId="4D08B591" w14:textId="77777777" w:rsidTr="000D6957">
        <w:trPr>
          <w:trHeight w:val="315"/>
          <w:jc w:val="center"/>
        </w:trPr>
        <w:tc>
          <w:tcPr>
            <w:tcW w:w="1545" w:type="dxa"/>
            <w:tcBorders>
              <w:top w:val="nil"/>
              <w:left w:val="single" w:sz="4" w:space="0" w:color="auto"/>
              <w:bottom w:val="single" w:sz="4" w:space="0" w:color="auto"/>
              <w:right w:val="single" w:sz="4" w:space="0" w:color="auto"/>
            </w:tcBorders>
            <w:shd w:val="clear" w:color="auto" w:fill="auto"/>
            <w:noWrap/>
            <w:vAlign w:val="center"/>
            <w:hideMark/>
          </w:tcPr>
          <w:p w14:paraId="19B1FBC3" w14:textId="77777777" w:rsidR="00F15767" w:rsidRPr="003A3B7C" w:rsidRDefault="00F15767" w:rsidP="003A3B7C">
            <w:pPr>
              <w:spacing w:after="0" w:line="360" w:lineRule="auto"/>
              <w:jc w:val="both"/>
              <w:rPr>
                <w:rFonts w:ascii="Times New Roman" w:eastAsia="Times New Roman" w:hAnsi="Times New Roman" w:cs="Times New Roman"/>
                <w:bCs/>
                <w:sz w:val="24"/>
                <w:szCs w:val="24"/>
                <w:lang w:eastAsia="en-GB"/>
              </w:rPr>
            </w:pPr>
            <w:r w:rsidRPr="003A3B7C">
              <w:rPr>
                <w:rFonts w:ascii="Times New Roman" w:eastAsia="Times New Roman" w:hAnsi="Times New Roman" w:cs="Times New Roman"/>
                <w:bCs/>
                <w:sz w:val="24"/>
                <w:szCs w:val="24"/>
                <w:lang w:eastAsia="en-GB"/>
              </w:rPr>
              <w:t>Oat Husk</w:t>
            </w:r>
          </w:p>
        </w:tc>
        <w:tc>
          <w:tcPr>
            <w:tcW w:w="880" w:type="dxa"/>
            <w:tcBorders>
              <w:top w:val="nil"/>
              <w:left w:val="nil"/>
              <w:bottom w:val="single" w:sz="4" w:space="0" w:color="auto"/>
              <w:right w:val="single" w:sz="4" w:space="0" w:color="auto"/>
            </w:tcBorders>
            <w:shd w:val="clear" w:color="auto" w:fill="auto"/>
            <w:noWrap/>
            <w:vAlign w:val="center"/>
            <w:hideMark/>
          </w:tcPr>
          <w:p w14:paraId="5C143085"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5</w:t>
            </w:r>
          </w:p>
        </w:tc>
        <w:tc>
          <w:tcPr>
            <w:tcW w:w="680" w:type="dxa"/>
            <w:tcBorders>
              <w:top w:val="nil"/>
              <w:left w:val="nil"/>
              <w:bottom w:val="single" w:sz="4" w:space="0" w:color="auto"/>
              <w:right w:val="single" w:sz="4" w:space="0" w:color="auto"/>
            </w:tcBorders>
            <w:shd w:val="clear" w:color="auto" w:fill="auto"/>
            <w:noWrap/>
            <w:vAlign w:val="center"/>
            <w:hideMark/>
          </w:tcPr>
          <w:p w14:paraId="0D963F80"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9.5</w:t>
            </w:r>
          </w:p>
        </w:tc>
        <w:tc>
          <w:tcPr>
            <w:tcW w:w="1424" w:type="dxa"/>
            <w:tcBorders>
              <w:top w:val="nil"/>
              <w:left w:val="nil"/>
              <w:bottom w:val="single" w:sz="4" w:space="0" w:color="auto"/>
              <w:right w:val="single" w:sz="4" w:space="0" w:color="auto"/>
            </w:tcBorders>
            <w:shd w:val="clear" w:color="auto" w:fill="auto"/>
            <w:noWrap/>
            <w:vAlign w:val="center"/>
            <w:hideMark/>
          </w:tcPr>
          <w:p w14:paraId="580EDB87"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0.9</w:t>
            </w:r>
          </w:p>
        </w:tc>
      </w:tr>
      <w:tr w:rsidR="00F15767" w:rsidRPr="003A3B7C" w14:paraId="0A975328" w14:textId="77777777" w:rsidTr="000D6957">
        <w:trPr>
          <w:trHeight w:val="630"/>
          <w:jc w:val="center"/>
        </w:trPr>
        <w:tc>
          <w:tcPr>
            <w:tcW w:w="1545" w:type="dxa"/>
            <w:tcBorders>
              <w:top w:val="nil"/>
              <w:left w:val="single" w:sz="4" w:space="0" w:color="auto"/>
              <w:bottom w:val="single" w:sz="4" w:space="0" w:color="auto"/>
              <w:right w:val="single" w:sz="4" w:space="0" w:color="auto"/>
            </w:tcBorders>
            <w:shd w:val="clear" w:color="auto" w:fill="auto"/>
            <w:noWrap/>
            <w:vAlign w:val="center"/>
            <w:hideMark/>
          </w:tcPr>
          <w:p w14:paraId="622A4840"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Oat Husk </w:t>
            </w:r>
          </w:p>
        </w:tc>
        <w:tc>
          <w:tcPr>
            <w:tcW w:w="880" w:type="dxa"/>
            <w:tcBorders>
              <w:top w:val="nil"/>
              <w:left w:val="nil"/>
              <w:bottom w:val="single" w:sz="4" w:space="0" w:color="auto"/>
              <w:right w:val="single" w:sz="4" w:space="0" w:color="auto"/>
            </w:tcBorders>
            <w:shd w:val="clear" w:color="auto" w:fill="auto"/>
            <w:noWrap/>
            <w:vAlign w:val="center"/>
            <w:hideMark/>
          </w:tcPr>
          <w:p w14:paraId="0B22B185"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15</w:t>
            </w:r>
          </w:p>
        </w:tc>
        <w:tc>
          <w:tcPr>
            <w:tcW w:w="680" w:type="dxa"/>
            <w:tcBorders>
              <w:top w:val="nil"/>
              <w:left w:val="nil"/>
              <w:bottom w:val="single" w:sz="4" w:space="0" w:color="auto"/>
              <w:right w:val="single" w:sz="4" w:space="0" w:color="auto"/>
            </w:tcBorders>
            <w:shd w:val="clear" w:color="auto" w:fill="auto"/>
            <w:noWrap/>
            <w:vAlign w:val="center"/>
            <w:hideMark/>
          </w:tcPr>
          <w:p w14:paraId="4D00EEDE"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8.5</w:t>
            </w:r>
          </w:p>
        </w:tc>
        <w:tc>
          <w:tcPr>
            <w:tcW w:w="1424" w:type="dxa"/>
            <w:tcBorders>
              <w:top w:val="nil"/>
              <w:left w:val="nil"/>
              <w:bottom w:val="single" w:sz="4" w:space="0" w:color="auto"/>
              <w:right w:val="single" w:sz="4" w:space="0" w:color="auto"/>
            </w:tcBorders>
            <w:shd w:val="clear" w:color="auto" w:fill="auto"/>
            <w:noWrap/>
            <w:vAlign w:val="center"/>
            <w:hideMark/>
          </w:tcPr>
          <w:p w14:paraId="37D8934A"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2.71</w:t>
            </w:r>
          </w:p>
        </w:tc>
      </w:tr>
      <w:tr w:rsidR="00F15767" w:rsidRPr="003A3B7C" w14:paraId="28441622" w14:textId="77777777" w:rsidTr="000D6957">
        <w:trPr>
          <w:trHeight w:val="315"/>
          <w:jc w:val="center"/>
        </w:trPr>
        <w:tc>
          <w:tcPr>
            <w:tcW w:w="1545" w:type="dxa"/>
            <w:tcBorders>
              <w:top w:val="nil"/>
              <w:left w:val="single" w:sz="4" w:space="0" w:color="auto"/>
              <w:bottom w:val="single" w:sz="4" w:space="0" w:color="auto"/>
              <w:right w:val="single" w:sz="4" w:space="0" w:color="auto"/>
            </w:tcBorders>
            <w:shd w:val="clear" w:color="auto" w:fill="auto"/>
            <w:noWrap/>
            <w:vAlign w:val="center"/>
            <w:hideMark/>
          </w:tcPr>
          <w:p w14:paraId="6A5DCDC4" w14:textId="77777777" w:rsidR="00F15767" w:rsidRPr="003A3B7C" w:rsidRDefault="00F15767" w:rsidP="003A3B7C">
            <w:pPr>
              <w:spacing w:after="0" w:line="360" w:lineRule="auto"/>
              <w:jc w:val="both"/>
              <w:rPr>
                <w:rFonts w:ascii="Times New Roman" w:eastAsia="Times New Roman" w:hAnsi="Times New Roman" w:cs="Times New Roman"/>
                <w:bCs/>
                <w:sz w:val="24"/>
                <w:szCs w:val="24"/>
                <w:lang w:eastAsia="en-GB"/>
              </w:rPr>
            </w:pPr>
            <w:r w:rsidRPr="003A3B7C">
              <w:rPr>
                <w:rFonts w:ascii="Times New Roman" w:eastAsia="Times New Roman" w:hAnsi="Times New Roman" w:cs="Times New Roman"/>
                <w:bCs/>
                <w:sz w:val="24"/>
                <w:szCs w:val="24"/>
                <w:lang w:eastAsia="en-GB"/>
              </w:rPr>
              <w:t>Rice Bran</w:t>
            </w:r>
          </w:p>
        </w:tc>
        <w:tc>
          <w:tcPr>
            <w:tcW w:w="880" w:type="dxa"/>
            <w:tcBorders>
              <w:top w:val="nil"/>
              <w:left w:val="nil"/>
              <w:bottom w:val="single" w:sz="4" w:space="0" w:color="auto"/>
              <w:right w:val="single" w:sz="4" w:space="0" w:color="auto"/>
            </w:tcBorders>
            <w:shd w:val="clear" w:color="auto" w:fill="auto"/>
            <w:noWrap/>
            <w:vAlign w:val="center"/>
            <w:hideMark/>
          </w:tcPr>
          <w:p w14:paraId="2BABC6CD"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5</w:t>
            </w:r>
          </w:p>
        </w:tc>
        <w:tc>
          <w:tcPr>
            <w:tcW w:w="680" w:type="dxa"/>
            <w:tcBorders>
              <w:top w:val="nil"/>
              <w:left w:val="nil"/>
              <w:bottom w:val="single" w:sz="4" w:space="0" w:color="auto"/>
              <w:right w:val="single" w:sz="4" w:space="0" w:color="auto"/>
            </w:tcBorders>
            <w:shd w:val="clear" w:color="auto" w:fill="auto"/>
            <w:noWrap/>
            <w:vAlign w:val="center"/>
            <w:hideMark/>
          </w:tcPr>
          <w:p w14:paraId="77F65DD7"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9.5</w:t>
            </w:r>
          </w:p>
        </w:tc>
        <w:tc>
          <w:tcPr>
            <w:tcW w:w="1424" w:type="dxa"/>
            <w:tcBorders>
              <w:top w:val="nil"/>
              <w:left w:val="nil"/>
              <w:bottom w:val="single" w:sz="4" w:space="0" w:color="auto"/>
              <w:right w:val="single" w:sz="4" w:space="0" w:color="auto"/>
            </w:tcBorders>
            <w:shd w:val="clear" w:color="auto" w:fill="auto"/>
            <w:noWrap/>
            <w:vAlign w:val="center"/>
            <w:hideMark/>
          </w:tcPr>
          <w:p w14:paraId="417B0A39"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0.83</w:t>
            </w:r>
          </w:p>
        </w:tc>
      </w:tr>
      <w:tr w:rsidR="00F15767" w:rsidRPr="003A3B7C" w14:paraId="6B633127" w14:textId="77777777" w:rsidTr="000D6957">
        <w:trPr>
          <w:trHeight w:val="630"/>
          <w:jc w:val="center"/>
        </w:trPr>
        <w:tc>
          <w:tcPr>
            <w:tcW w:w="1545" w:type="dxa"/>
            <w:tcBorders>
              <w:top w:val="nil"/>
              <w:left w:val="single" w:sz="4" w:space="0" w:color="auto"/>
              <w:bottom w:val="single" w:sz="4" w:space="0" w:color="auto"/>
              <w:right w:val="single" w:sz="4" w:space="0" w:color="auto"/>
            </w:tcBorders>
            <w:shd w:val="clear" w:color="auto" w:fill="auto"/>
            <w:noWrap/>
            <w:vAlign w:val="center"/>
            <w:hideMark/>
          </w:tcPr>
          <w:p w14:paraId="5711DFA1"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Rice Bran </w:t>
            </w:r>
          </w:p>
        </w:tc>
        <w:tc>
          <w:tcPr>
            <w:tcW w:w="880" w:type="dxa"/>
            <w:tcBorders>
              <w:top w:val="nil"/>
              <w:left w:val="nil"/>
              <w:bottom w:val="single" w:sz="4" w:space="0" w:color="auto"/>
              <w:right w:val="single" w:sz="4" w:space="0" w:color="auto"/>
            </w:tcBorders>
            <w:shd w:val="clear" w:color="auto" w:fill="auto"/>
            <w:noWrap/>
            <w:vAlign w:val="center"/>
            <w:hideMark/>
          </w:tcPr>
          <w:p w14:paraId="63BD160D"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15</w:t>
            </w:r>
          </w:p>
        </w:tc>
        <w:tc>
          <w:tcPr>
            <w:tcW w:w="680" w:type="dxa"/>
            <w:tcBorders>
              <w:top w:val="nil"/>
              <w:left w:val="nil"/>
              <w:bottom w:val="single" w:sz="4" w:space="0" w:color="auto"/>
              <w:right w:val="single" w:sz="4" w:space="0" w:color="auto"/>
            </w:tcBorders>
            <w:shd w:val="clear" w:color="auto" w:fill="auto"/>
            <w:noWrap/>
            <w:vAlign w:val="center"/>
            <w:hideMark/>
          </w:tcPr>
          <w:p w14:paraId="6803E682"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8.5</w:t>
            </w:r>
          </w:p>
        </w:tc>
        <w:tc>
          <w:tcPr>
            <w:tcW w:w="1424" w:type="dxa"/>
            <w:tcBorders>
              <w:top w:val="nil"/>
              <w:left w:val="nil"/>
              <w:bottom w:val="single" w:sz="4" w:space="0" w:color="auto"/>
              <w:right w:val="single" w:sz="4" w:space="0" w:color="auto"/>
            </w:tcBorders>
            <w:shd w:val="clear" w:color="auto" w:fill="auto"/>
            <w:noWrap/>
            <w:vAlign w:val="center"/>
            <w:hideMark/>
          </w:tcPr>
          <w:p w14:paraId="78AEF7BE" w14:textId="77777777" w:rsidR="00F15767" w:rsidRPr="003A3B7C" w:rsidRDefault="00F15767" w:rsidP="003A3B7C">
            <w:pPr>
              <w:spacing w:after="0" w:line="360" w:lineRule="auto"/>
              <w:jc w:val="both"/>
              <w:rPr>
                <w:rFonts w:ascii="Times New Roman" w:eastAsia="Times New Roman" w:hAnsi="Times New Roman" w:cs="Times New Roman"/>
                <w:sz w:val="24"/>
                <w:szCs w:val="24"/>
                <w:lang w:eastAsia="en-GB"/>
              </w:rPr>
            </w:pPr>
            <w:r w:rsidRPr="003A3B7C">
              <w:rPr>
                <w:rFonts w:ascii="Times New Roman" w:eastAsia="Times New Roman" w:hAnsi="Times New Roman" w:cs="Times New Roman"/>
                <w:sz w:val="24"/>
                <w:szCs w:val="24"/>
                <w:lang w:eastAsia="en-GB"/>
              </w:rPr>
              <w:t>2.51</w:t>
            </w:r>
          </w:p>
        </w:tc>
      </w:tr>
    </w:tbl>
    <w:p w14:paraId="544C2AB6" w14:textId="77777777" w:rsidR="00F15767" w:rsidRPr="003A3B7C" w:rsidRDefault="00F15767" w:rsidP="003A3B7C">
      <w:pPr>
        <w:spacing w:line="360" w:lineRule="auto"/>
        <w:rPr>
          <w:rFonts w:ascii="Times New Roman" w:eastAsiaTheme="minorEastAsia" w:hAnsi="Times New Roman" w:cs="Times New Roman"/>
          <w:color w:val="000000" w:themeColor="text1"/>
          <w:sz w:val="24"/>
          <w:szCs w:val="24"/>
        </w:rPr>
      </w:pPr>
    </w:p>
    <w:p w14:paraId="2FB1D438" w14:textId="3066F2DC" w:rsidR="00F15767" w:rsidRPr="003A3B7C" w:rsidRDefault="00F15767" w:rsidP="003A3B7C">
      <w:pPr>
        <w:spacing w:line="360" w:lineRule="auto"/>
        <w:jc w:val="both"/>
        <w:rPr>
          <w:rFonts w:ascii="Times New Roman" w:hAnsi="Times New Roman" w:cs="Times New Roman"/>
          <w:color w:val="000000" w:themeColor="text1"/>
          <w:sz w:val="24"/>
          <w:szCs w:val="24"/>
        </w:rPr>
      </w:pPr>
      <w:r w:rsidRPr="003A3B7C">
        <w:rPr>
          <w:rFonts w:ascii="Times New Roman" w:eastAsiaTheme="minorEastAsia" w:hAnsi="Times New Roman" w:cs="Times New Roman"/>
          <w:color w:val="000000" w:themeColor="text1"/>
          <w:sz w:val="24"/>
          <w:szCs w:val="24"/>
        </w:rPr>
        <w:t xml:space="preserve">TGA of coke, biomass and plastic was analysed on their own and then analysed again when blended together based on a calorific value substitution. The equipment used to carry out the analysis was a </w:t>
      </w:r>
      <w:r w:rsidRPr="003A3B7C">
        <w:rPr>
          <w:rFonts w:ascii="Times New Roman" w:hAnsi="Times New Roman" w:cs="Times New Roman"/>
          <w:color w:val="000000" w:themeColor="text1"/>
          <w:sz w:val="24"/>
          <w:szCs w:val="24"/>
        </w:rPr>
        <w:t>PerkinElmer Pyris 1 where three heating rates was applied on a non-isothermal basis (10</w:t>
      </w:r>
      <w:r w:rsidRPr="003A3B7C">
        <w:rPr>
          <w:rFonts w:ascii="Times New Roman" w:eastAsia="Calibri" w:hAnsi="Times New Roman" w:cs="Times New Roman"/>
          <w:color w:val="000000" w:themeColor="text1"/>
          <w:sz w:val="24"/>
          <w:szCs w:val="24"/>
          <w:u w:color="000000"/>
          <w:bdr w:val="nil"/>
          <w:lang w:eastAsia="en-GB"/>
        </w:rPr>
        <w:t>º</w:t>
      </w:r>
      <w:r w:rsidRPr="003A3B7C">
        <w:rPr>
          <w:rFonts w:ascii="Times New Roman" w:hAnsi="Times New Roman" w:cs="Times New Roman"/>
          <w:color w:val="000000" w:themeColor="text1"/>
          <w:sz w:val="24"/>
          <w:szCs w:val="24"/>
        </w:rPr>
        <w:t>C, 50</w:t>
      </w:r>
      <w:r w:rsidRPr="003A3B7C">
        <w:rPr>
          <w:rFonts w:ascii="Times New Roman" w:eastAsia="Calibri" w:hAnsi="Times New Roman" w:cs="Times New Roman"/>
          <w:color w:val="000000" w:themeColor="text1"/>
          <w:sz w:val="24"/>
          <w:szCs w:val="24"/>
          <w:u w:color="000000"/>
          <w:bdr w:val="nil"/>
          <w:lang w:eastAsia="en-GB"/>
        </w:rPr>
        <w:t>º</w:t>
      </w:r>
      <w:r w:rsidRPr="003A3B7C">
        <w:rPr>
          <w:rFonts w:ascii="Times New Roman" w:hAnsi="Times New Roman" w:cs="Times New Roman"/>
          <w:color w:val="000000" w:themeColor="text1"/>
          <w:sz w:val="24"/>
          <w:szCs w:val="24"/>
        </w:rPr>
        <w:t>C, and 100</w:t>
      </w:r>
      <w:r w:rsidRPr="003A3B7C">
        <w:rPr>
          <w:rFonts w:ascii="Times New Roman" w:eastAsia="Calibri" w:hAnsi="Times New Roman" w:cs="Times New Roman"/>
          <w:color w:val="000000" w:themeColor="text1"/>
          <w:sz w:val="24"/>
          <w:szCs w:val="24"/>
          <w:u w:color="000000"/>
          <w:bdr w:val="nil"/>
          <w:lang w:eastAsia="en-GB"/>
        </w:rPr>
        <w:t>º</w:t>
      </w:r>
      <w:r w:rsidRPr="003A3B7C">
        <w:rPr>
          <w:rFonts w:ascii="Times New Roman" w:hAnsi="Times New Roman" w:cs="Times New Roman"/>
          <w:color w:val="000000" w:themeColor="text1"/>
          <w:sz w:val="24"/>
          <w:szCs w:val="24"/>
        </w:rPr>
        <w:t xml:space="preserve">C). the three heating rates were applied to study the activation energy behaviour of the respected samples. The PerkinElmer Pyris 1 TGA consists of a vertical tube furnace, a balancer and data logging computer. Temperature of the furnace was controlled by a thermocouple external to the reaction tube, whilst the sample temperature was </w:t>
      </w:r>
      <w:r w:rsidRPr="003A3B7C">
        <w:rPr>
          <w:rFonts w:ascii="Times New Roman" w:hAnsi="Times New Roman" w:cs="Times New Roman"/>
          <w:color w:val="000000" w:themeColor="text1"/>
          <w:sz w:val="24"/>
          <w:szCs w:val="24"/>
        </w:rPr>
        <w:lastRenderedPageBreak/>
        <w:t xml:space="preserve">monitored by a thermocouple attached beneath the sample holder within the reaction tube </w:t>
      </w:r>
      <w:sdt>
        <w:sdtPr>
          <w:rPr>
            <w:rFonts w:ascii="Times New Roman" w:hAnsi="Times New Roman" w:cs="Times New Roman"/>
            <w:color w:val="000000" w:themeColor="text1"/>
            <w:sz w:val="24"/>
            <w:szCs w:val="24"/>
          </w:rPr>
          <w:id w:val="-156312935"/>
          <w:citation/>
        </w:sdtPr>
        <w:sdtEndPr/>
        <w:sdtContent>
          <w:r w:rsidRPr="003A3B7C">
            <w:rPr>
              <w:rFonts w:ascii="Times New Roman" w:hAnsi="Times New Roman" w:cs="Times New Roman"/>
              <w:color w:val="000000" w:themeColor="text1"/>
              <w:sz w:val="24"/>
              <w:szCs w:val="24"/>
            </w:rPr>
            <w:fldChar w:fldCharType="begin"/>
          </w:r>
          <w:r w:rsidRPr="003A3B7C">
            <w:rPr>
              <w:rFonts w:ascii="Times New Roman" w:hAnsi="Times New Roman" w:cs="Times New Roman"/>
              <w:color w:val="000000" w:themeColor="text1"/>
              <w:sz w:val="24"/>
              <w:szCs w:val="24"/>
            </w:rPr>
            <w:instrText xml:space="preserve"> CITATION Mia13 \l 2057 </w:instrText>
          </w:r>
          <w:r w:rsidRPr="003A3B7C">
            <w:rPr>
              <w:rFonts w:ascii="Times New Roman" w:hAnsi="Times New Roman" w:cs="Times New Roman"/>
              <w:color w:val="000000" w:themeColor="text1"/>
              <w:sz w:val="24"/>
              <w:szCs w:val="24"/>
            </w:rPr>
            <w:fldChar w:fldCharType="separate"/>
          </w:r>
          <w:r w:rsidRPr="003A3B7C">
            <w:rPr>
              <w:rFonts w:ascii="Times New Roman" w:hAnsi="Times New Roman" w:cs="Times New Roman"/>
              <w:noProof/>
              <w:color w:val="000000" w:themeColor="text1"/>
              <w:sz w:val="24"/>
              <w:szCs w:val="24"/>
            </w:rPr>
            <w:t>(Miah, 2013)</w:t>
          </w:r>
          <w:r w:rsidRPr="003A3B7C">
            <w:rPr>
              <w:rFonts w:ascii="Times New Roman" w:hAnsi="Times New Roman" w:cs="Times New Roman"/>
              <w:color w:val="000000" w:themeColor="text1"/>
              <w:sz w:val="24"/>
              <w:szCs w:val="24"/>
            </w:rPr>
            <w:fldChar w:fldCharType="end"/>
          </w:r>
        </w:sdtContent>
      </w:sdt>
      <w:r w:rsidRPr="003A3B7C">
        <w:rPr>
          <w:rFonts w:ascii="Times New Roman" w:hAnsi="Times New Roman" w:cs="Times New Roman"/>
          <w:color w:val="000000" w:themeColor="text1"/>
          <w:sz w:val="24"/>
          <w:szCs w:val="24"/>
        </w:rPr>
        <w:t>.</w:t>
      </w:r>
    </w:p>
    <w:p w14:paraId="7E2ED8C1" w14:textId="44C1370A" w:rsidR="00F15767" w:rsidRPr="003A3B7C" w:rsidRDefault="00F15767" w:rsidP="003A3B7C">
      <w:pPr>
        <w:spacing w:line="360" w:lineRule="auto"/>
        <w:rPr>
          <w:rFonts w:ascii="Times New Roman" w:eastAsiaTheme="minorEastAsia" w:hAnsi="Times New Roman" w:cs="Times New Roman"/>
          <w:color w:val="000000" w:themeColor="text1"/>
          <w:sz w:val="24"/>
          <w:szCs w:val="24"/>
        </w:rPr>
      </w:pPr>
      <w:r w:rsidRPr="003A3B7C">
        <w:rPr>
          <w:rFonts w:ascii="Times New Roman" w:eastAsiaTheme="minorEastAsia" w:hAnsi="Times New Roman" w:cs="Times New Roman"/>
          <w:color w:val="000000" w:themeColor="text1"/>
          <w:sz w:val="24"/>
          <w:szCs w:val="24"/>
        </w:rPr>
        <w:t xml:space="preserve">During experimentation, temperature and changes of weights were recorded so that </w:t>
      </w:r>
      <w:r w:rsidRPr="003A3B7C">
        <w:rPr>
          <w:rFonts w:ascii="Times New Roman" w:hAnsi="Times New Roman" w:cs="Times New Roman"/>
          <w:color w:val="000000" w:themeColor="text1"/>
          <w:sz w:val="24"/>
          <w:szCs w:val="24"/>
        </w:rPr>
        <w:t>derivative weight loss curves (DTG) could be plotted to enable comparison of combustion behaviour of the samples being analysed. The TGA experimentation also allowed for the construction of devolatisation graphs and activation energy graphs via the DAEM.</w:t>
      </w:r>
    </w:p>
    <w:p w14:paraId="663E6D88" w14:textId="77777777" w:rsidR="00F15767" w:rsidRPr="003A3B7C" w:rsidRDefault="00F15767" w:rsidP="003A3B7C">
      <w:pPr>
        <w:pStyle w:val="Caption"/>
        <w:spacing w:line="360" w:lineRule="auto"/>
        <w:ind w:firstLine="720"/>
        <w:jc w:val="center"/>
        <w:rPr>
          <w:rFonts w:ascii="Times New Roman" w:hAnsi="Times New Roman" w:cs="Times New Roman"/>
          <w:color w:val="000000" w:themeColor="text1"/>
          <w:sz w:val="24"/>
          <w:szCs w:val="24"/>
        </w:rPr>
      </w:pPr>
      <w:bookmarkStart w:id="76" w:name="_Toc518370638"/>
      <w:r w:rsidRPr="003A3B7C">
        <w:rPr>
          <w:rFonts w:ascii="Times New Roman" w:hAnsi="Times New Roman" w:cs="Times New Roman"/>
          <w:b w:val="0"/>
          <w:color w:val="000000" w:themeColor="text1"/>
          <w:sz w:val="24"/>
          <w:szCs w:val="24"/>
        </w:rPr>
        <w:t xml:space="preserve">Table </w:t>
      </w:r>
      <w:r w:rsidRPr="003A3B7C">
        <w:rPr>
          <w:rFonts w:ascii="Times New Roman" w:hAnsi="Times New Roman" w:cs="Times New Roman"/>
          <w:b w:val="0"/>
          <w:color w:val="000000" w:themeColor="text1"/>
          <w:sz w:val="24"/>
          <w:szCs w:val="24"/>
        </w:rPr>
        <w:fldChar w:fldCharType="begin"/>
      </w:r>
      <w:r w:rsidRPr="003A3B7C">
        <w:rPr>
          <w:rFonts w:ascii="Times New Roman" w:hAnsi="Times New Roman" w:cs="Times New Roman"/>
          <w:b w:val="0"/>
          <w:color w:val="000000" w:themeColor="text1"/>
          <w:sz w:val="24"/>
          <w:szCs w:val="24"/>
        </w:rPr>
        <w:instrText xml:space="preserve"> SEQ Table \* ARABIC </w:instrText>
      </w:r>
      <w:r w:rsidRPr="003A3B7C">
        <w:rPr>
          <w:rFonts w:ascii="Times New Roman" w:hAnsi="Times New Roman" w:cs="Times New Roman"/>
          <w:b w:val="0"/>
          <w:color w:val="000000" w:themeColor="text1"/>
          <w:sz w:val="24"/>
          <w:szCs w:val="24"/>
        </w:rPr>
        <w:fldChar w:fldCharType="separate"/>
      </w:r>
      <w:r w:rsidRPr="003A3B7C">
        <w:rPr>
          <w:rFonts w:ascii="Times New Roman" w:hAnsi="Times New Roman" w:cs="Times New Roman"/>
          <w:b w:val="0"/>
          <w:noProof/>
          <w:color w:val="000000" w:themeColor="text1"/>
          <w:sz w:val="24"/>
          <w:szCs w:val="24"/>
        </w:rPr>
        <w:t>10</w:t>
      </w:r>
      <w:r w:rsidRPr="003A3B7C">
        <w:rPr>
          <w:rFonts w:ascii="Times New Roman" w:hAnsi="Times New Roman" w:cs="Times New Roman"/>
          <w:b w:val="0"/>
          <w:color w:val="000000" w:themeColor="text1"/>
          <w:sz w:val="24"/>
          <w:szCs w:val="24"/>
        </w:rPr>
        <w:fldChar w:fldCharType="end"/>
      </w:r>
      <w:r w:rsidRPr="003A3B7C">
        <w:rPr>
          <w:rFonts w:ascii="Times New Roman" w:hAnsi="Times New Roman" w:cs="Times New Roman"/>
          <w:b w:val="0"/>
          <w:color w:val="000000" w:themeColor="text1"/>
          <w:sz w:val="24"/>
          <w:szCs w:val="24"/>
        </w:rPr>
        <w:t xml:space="preserve"> Operating conditions of TGA Pyrolysis under non - isothermal condition</w:t>
      </w:r>
      <w:bookmarkEnd w:id="76"/>
    </w:p>
    <w:tbl>
      <w:tblPr>
        <w:tblStyle w:val="TableGrid"/>
        <w:tblW w:w="8391" w:type="dxa"/>
        <w:jc w:val="center"/>
        <w:tblLook w:val="04A0" w:firstRow="1" w:lastRow="0" w:firstColumn="1" w:lastColumn="0" w:noHBand="0" w:noVBand="1"/>
      </w:tblPr>
      <w:tblGrid>
        <w:gridCol w:w="4196"/>
        <w:gridCol w:w="4195"/>
      </w:tblGrid>
      <w:tr w:rsidR="00F15767" w:rsidRPr="003A3B7C" w14:paraId="00BED5E8" w14:textId="77777777" w:rsidTr="000D6957">
        <w:trPr>
          <w:trHeight w:val="300"/>
          <w:jc w:val="center"/>
        </w:trPr>
        <w:tc>
          <w:tcPr>
            <w:tcW w:w="4196" w:type="dxa"/>
            <w:hideMark/>
          </w:tcPr>
          <w:p w14:paraId="03FCD958" w14:textId="77777777" w:rsidR="00F15767" w:rsidRPr="003A3B7C" w:rsidRDefault="00F15767" w:rsidP="003A3B7C">
            <w:pPr>
              <w:spacing w:after="0" w:line="360" w:lineRule="auto"/>
              <w:ind w:firstLine="720"/>
              <w:jc w:val="both"/>
              <w:rPr>
                <w:rFonts w:ascii="Times New Roman" w:eastAsia="Times New Roman" w:hAnsi="Times New Roman" w:cs="Times New Roman"/>
                <w:b/>
                <w:bCs/>
                <w:color w:val="000000" w:themeColor="text1"/>
                <w:sz w:val="24"/>
                <w:szCs w:val="24"/>
                <w:lang w:eastAsia="en-GB"/>
              </w:rPr>
            </w:pPr>
            <w:r w:rsidRPr="003A3B7C">
              <w:rPr>
                <w:rFonts w:ascii="Times New Roman" w:eastAsia="Times New Roman" w:hAnsi="Times New Roman" w:cs="Times New Roman"/>
                <w:b/>
                <w:bCs/>
                <w:color w:val="000000" w:themeColor="text1"/>
                <w:sz w:val="24"/>
                <w:szCs w:val="24"/>
                <w:lang w:eastAsia="en-GB"/>
              </w:rPr>
              <w:t>Operating Parameter</w:t>
            </w:r>
          </w:p>
        </w:tc>
        <w:tc>
          <w:tcPr>
            <w:tcW w:w="4195" w:type="dxa"/>
            <w:hideMark/>
          </w:tcPr>
          <w:p w14:paraId="162ABDC4" w14:textId="77777777" w:rsidR="00F15767" w:rsidRPr="003A3B7C" w:rsidRDefault="00F15767" w:rsidP="003A3B7C">
            <w:pPr>
              <w:spacing w:after="0" w:line="360" w:lineRule="auto"/>
              <w:ind w:firstLine="720"/>
              <w:jc w:val="both"/>
              <w:rPr>
                <w:rFonts w:ascii="Times New Roman" w:eastAsia="Times New Roman" w:hAnsi="Times New Roman" w:cs="Times New Roman"/>
                <w:b/>
                <w:bCs/>
                <w:color w:val="000000" w:themeColor="text1"/>
                <w:sz w:val="24"/>
                <w:szCs w:val="24"/>
                <w:lang w:eastAsia="en-GB"/>
              </w:rPr>
            </w:pPr>
            <w:r w:rsidRPr="003A3B7C">
              <w:rPr>
                <w:rFonts w:ascii="Times New Roman" w:eastAsia="Times New Roman" w:hAnsi="Times New Roman" w:cs="Times New Roman"/>
                <w:b/>
                <w:bCs/>
                <w:color w:val="000000" w:themeColor="text1"/>
                <w:sz w:val="24"/>
                <w:szCs w:val="24"/>
                <w:lang w:eastAsia="en-GB"/>
              </w:rPr>
              <w:t>Values/ Condition</w:t>
            </w:r>
          </w:p>
        </w:tc>
      </w:tr>
      <w:tr w:rsidR="00F15767" w:rsidRPr="003A3B7C" w14:paraId="37468878" w14:textId="77777777" w:rsidTr="000D6957">
        <w:trPr>
          <w:trHeight w:val="300"/>
          <w:jc w:val="center"/>
        </w:trPr>
        <w:tc>
          <w:tcPr>
            <w:tcW w:w="4196" w:type="dxa"/>
            <w:hideMark/>
          </w:tcPr>
          <w:p w14:paraId="3420E69F"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Furnace</w:t>
            </w:r>
          </w:p>
        </w:tc>
        <w:tc>
          <w:tcPr>
            <w:tcW w:w="4195" w:type="dxa"/>
            <w:hideMark/>
          </w:tcPr>
          <w:p w14:paraId="6D3C2439"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PerkinElmer Pyris 1</w:t>
            </w:r>
          </w:p>
        </w:tc>
      </w:tr>
      <w:tr w:rsidR="00F15767" w:rsidRPr="003A3B7C" w14:paraId="181ABE5F" w14:textId="77777777" w:rsidTr="000D6957">
        <w:trPr>
          <w:trHeight w:val="345"/>
          <w:jc w:val="center"/>
        </w:trPr>
        <w:tc>
          <w:tcPr>
            <w:tcW w:w="4196" w:type="dxa"/>
            <w:hideMark/>
          </w:tcPr>
          <w:p w14:paraId="27EE3917"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Temperature (</w:t>
            </w:r>
            <w:r w:rsidRPr="003A3B7C">
              <w:rPr>
                <w:rFonts w:ascii="Times New Roman" w:eastAsia="Times New Roman" w:hAnsi="Times New Roman" w:cs="Times New Roman"/>
                <w:color w:val="000000" w:themeColor="text1"/>
                <w:sz w:val="24"/>
                <w:szCs w:val="24"/>
                <w:lang w:eastAsia="en-GB"/>
              </w:rPr>
              <w:sym w:font="Symbol" w:char="F0B0"/>
            </w:r>
            <w:r w:rsidRPr="003A3B7C">
              <w:rPr>
                <w:rFonts w:ascii="Times New Roman" w:eastAsia="Times New Roman" w:hAnsi="Times New Roman" w:cs="Times New Roman"/>
                <w:color w:val="000000" w:themeColor="text1"/>
                <w:sz w:val="24"/>
                <w:szCs w:val="24"/>
                <w:lang w:eastAsia="en-GB"/>
              </w:rPr>
              <w:t>C)</w:t>
            </w:r>
          </w:p>
        </w:tc>
        <w:tc>
          <w:tcPr>
            <w:tcW w:w="4195" w:type="dxa"/>
            <w:hideMark/>
          </w:tcPr>
          <w:p w14:paraId="7910E47E"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30 – 900</w:t>
            </w:r>
          </w:p>
        </w:tc>
      </w:tr>
      <w:tr w:rsidR="00F15767" w:rsidRPr="003A3B7C" w14:paraId="41959A15" w14:textId="77777777" w:rsidTr="000D6957">
        <w:trPr>
          <w:trHeight w:val="345"/>
          <w:jc w:val="center"/>
        </w:trPr>
        <w:tc>
          <w:tcPr>
            <w:tcW w:w="4196" w:type="dxa"/>
            <w:hideMark/>
          </w:tcPr>
          <w:p w14:paraId="5505FB15"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Heating Rate (</w:t>
            </w:r>
            <w:r w:rsidRPr="003A3B7C">
              <w:rPr>
                <w:rFonts w:ascii="Times New Roman" w:eastAsia="Times New Roman" w:hAnsi="Times New Roman" w:cs="Times New Roman"/>
                <w:color w:val="000000" w:themeColor="text1"/>
                <w:sz w:val="24"/>
                <w:szCs w:val="24"/>
                <w:lang w:eastAsia="en-GB"/>
              </w:rPr>
              <w:sym w:font="Symbol" w:char="F0B0"/>
            </w:r>
            <w:r w:rsidRPr="003A3B7C">
              <w:rPr>
                <w:rFonts w:ascii="Times New Roman" w:eastAsia="Times New Roman" w:hAnsi="Times New Roman" w:cs="Times New Roman"/>
                <w:color w:val="000000" w:themeColor="text1"/>
                <w:sz w:val="24"/>
                <w:szCs w:val="24"/>
                <w:lang w:eastAsia="en-GB"/>
              </w:rPr>
              <w:t>C/min)</w:t>
            </w:r>
          </w:p>
        </w:tc>
        <w:tc>
          <w:tcPr>
            <w:tcW w:w="4195" w:type="dxa"/>
            <w:hideMark/>
          </w:tcPr>
          <w:p w14:paraId="617E33C9"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10, 50, 100</w:t>
            </w:r>
          </w:p>
        </w:tc>
      </w:tr>
      <w:tr w:rsidR="00F15767" w:rsidRPr="003A3B7C" w14:paraId="1EA641DE" w14:textId="77777777" w:rsidTr="000D6957">
        <w:trPr>
          <w:trHeight w:val="600"/>
          <w:jc w:val="center"/>
        </w:trPr>
        <w:tc>
          <w:tcPr>
            <w:tcW w:w="4196" w:type="dxa"/>
            <w:hideMark/>
          </w:tcPr>
          <w:p w14:paraId="2344FF55"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Materials</w:t>
            </w:r>
          </w:p>
        </w:tc>
        <w:tc>
          <w:tcPr>
            <w:tcW w:w="4195" w:type="dxa"/>
            <w:hideMark/>
          </w:tcPr>
          <w:p w14:paraId="29042258" w14:textId="77777777" w:rsidR="00F15767" w:rsidRPr="003A3B7C" w:rsidRDefault="00F15767" w:rsidP="003A3B7C">
            <w:pPr>
              <w:spacing w:after="0" w:line="360" w:lineRule="auto"/>
              <w:ind w:firstLine="720"/>
              <w:jc w:val="center"/>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Metallurgical Coke, Oat Husk, Rice bran, BSG, Polypropylene, Polystyrene</w:t>
            </w:r>
          </w:p>
        </w:tc>
      </w:tr>
      <w:tr w:rsidR="00F15767" w:rsidRPr="003A3B7C" w14:paraId="0EF9FACB" w14:textId="77777777" w:rsidTr="000D6957">
        <w:trPr>
          <w:trHeight w:val="300"/>
          <w:jc w:val="center"/>
        </w:trPr>
        <w:tc>
          <w:tcPr>
            <w:tcW w:w="4196" w:type="dxa"/>
            <w:hideMark/>
          </w:tcPr>
          <w:p w14:paraId="6B39A874"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Particle size (mm)</w:t>
            </w:r>
          </w:p>
        </w:tc>
        <w:tc>
          <w:tcPr>
            <w:tcW w:w="4195" w:type="dxa"/>
            <w:hideMark/>
          </w:tcPr>
          <w:p w14:paraId="1E005CEF"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lt;2</w:t>
            </w:r>
          </w:p>
        </w:tc>
      </w:tr>
      <w:tr w:rsidR="00F15767" w:rsidRPr="003A3B7C" w14:paraId="5DFDF17D" w14:textId="77777777" w:rsidTr="000D6957">
        <w:trPr>
          <w:trHeight w:val="300"/>
          <w:jc w:val="center"/>
        </w:trPr>
        <w:tc>
          <w:tcPr>
            <w:tcW w:w="4196" w:type="dxa"/>
            <w:hideMark/>
          </w:tcPr>
          <w:p w14:paraId="2716F98A"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Gas composition</w:t>
            </w:r>
          </w:p>
        </w:tc>
        <w:tc>
          <w:tcPr>
            <w:tcW w:w="4195" w:type="dxa"/>
            <w:hideMark/>
          </w:tcPr>
          <w:p w14:paraId="376FFB06"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Air</w:t>
            </w:r>
          </w:p>
        </w:tc>
      </w:tr>
      <w:tr w:rsidR="00F15767" w:rsidRPr="003A3B7C" w14:paraId="38D4258A" w14:textId="77777777" w:rsidTr="000D6957">
        <w:trPr>
          <w:trHeight w:val="300"/>
          <w:jc w:val="center"/>
        </w:trPr>
        <w:tc>
          <w:tcPr>
            <w:tcW w:w="4196" w:type="dxa"/>
            <w:hideMark/>
          </w:tcPr>
          <w:p w14:paraId="72264038"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Recording time (Seconds)</w:t>
            </w:r>
          </w:p>
        </w:tc>
        <w:tc>
          <w:tcPr>
            <w:tcW w:w="4195" w:type="dxa"/>
            <w:hideMark/>
          </w:tcPr>
          <w:p w14:paraId="407A8F31" w14:textId="77777777" w:rsidR="00F15767" w:rsidRPr="003A3B7C" w:rsidRDefault="00F15767" w:rsidP="003A3B7C">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3A3B7C">
              <w:rPr>
                <w:rFonts w:ascii="Times New Roman" w:eastAsia="Times New Roman" w:hAnsi="Times New Roman" w:cs="Times New Roman"/>
                <w:color w:val="000000" w:themeColor="text1"/>
                <w:sz w:val="24"/>
                <w:szCs w:val="24"/>
                <w:lang w:eastAsia="en-GB"/>
              </w:rPr>
              <w:t xml:space="preserve">Every ½ </w:t>
            </w:r>
          </w:p>
        </w:tc>
      </w:tr>
    </w:tbl>
    <w:p w14:paraId="57C33B5A" w14:textId="77777777" w:rsidR="00C30A25" w:rsidRPr="00AF0FD5" w:rsidRDefault="00C30A25" w:rsidP="008D3758">
      <w:pPr>
        <w:rPr>
          <w:highlight w:val="yellow"/>
        </w:rPr>
      </w:pPr>
    </w:p>
    <w:p w14:paraId="0B4EBE9D" w14:textId="665BCDD3" w:rsidR="00344798" w:rsidRPr="003A3B7C" w:rsidRDefault="00E206FC" w:rsidP="000159CD">
      <w:pPr>
        <w:pStyle w:val="Heading3"/>
        <w:rPr>
          <w:rFonts w:ascii="Times New Roman" w:hAnsi="Times New Roman" w:cs="Times New Roman"/>
          <w:color w:val="000000" w:themeColor="text1"/>
          <w:sz w:val="24"/>
          <w:szCs w:val="24"/>
        </w:rPr>
      </w:pPr>
      <w:bookmarkStart w:id="77" w:name="_Toc518370533"/>
      <w:r w:rsidRPr="003A3B7C">
        <w:rPr>
          <w:rFonts w:ascii="Times New Roman" w:hAnsi="Times New Roman" w:cs="Times New Roman"/>
          <w:color w:val="000000" w:themeColor="text1"/>
          <w:sz w:val="24"/>
          <w:szCs w:val="24"/>
        </w:rPr>
        <w:t>4.4</w:t>
      </w:r>
      <w:r w:rsidR="00805586" w:rsidRPr="003A3B7C">
        <w:rPr>
          <w:rFonts w:ascii="Times New Roman" w:hAnsi="Times New Roman" w:cs="Times New Roman"/>
          <w:color w:val="000000" w:themeColor="text1"/>
          <w:sz w:val="24"/>
          <w:szCs w:val="24"/>
        </w:rPr>
        <w:t xml:space="preserve">.1 </w:t>
      </w:r>
      <w:r w:rsidR="00344798" w:rsidRPr="003A3B7C">
        <w:rPr>
          <w:rFonts w:ascii="Times New Roman" w:hAnsi="Times New Roman" w:cs="Times New Roman"/>
          <w:color w:val="000000" w:themeColor="text1"/>
          <w:sz w:val="24"/>
          <w:szCs w:val="24"/>
        </w:rPr>
        <w:t>DAEM mathematical model</w:t>
      </w:r>
      <w:bookmarkEnd w:id="77"/>
      <w:r w:rsidR="00344798" w:rsidRPr="003A3B7C">
        <w:rPr>
          <w:rFonts w:ascii="Times New Roman" w:hAnsi="Times New Roman" w:cs="Times New Roman"/>
          <w:color w:val="000000" w:themeColor="text1"/>
          <w:sz w:val="24"/>
          <w:szCs w:val="24"/>
        </w:rPr>
        <w:t xml:space="preserve"> </w:t>
      </w:r>
    </w:p>
    <w:p w14:paraId="32EF4789" w14:textId="77777777" w:rsidR="003A3B7C" w:rsidRPr="003A3B7C" w:rsidRDefault="003A3B7C" w:rsidP="003A3B7C">
      <w:pPr>
        <w:rPr>
          <w:highlight w:val="yellow"/>
        </w:rPr>
      </w:pPr>
    </w:p>
    <w:p w14:paraId="5A584614" w14:textId="3A30C4A1" w:rsidR="00D04261" w:rsidRPr="001D00C9" w:rsidRDefault="00D04261" w:rsidP="001D00C9">
      <w:pPr>
        <w:spacing w:line="360" w:lineRule="auto"/>
        <w:rPr>
          <w:rFonts w:ascii="Times New Roman" w:hAnsi="Times New Roman" w:cs="Times New Roman"/>
          <w:sz w:val="24"/>
          <w:szCs w:val="24"/>
        </w:rPr>
      </w:pPr>
      <w:r w:rsidRPr="001D00C9">
        <w:rPr>
          <w:rFonts w:ascii="Times New Roman" w:hAnsi="Times New Roman" w:cs="Times New Roman"/>
          <w:sz w:val="24"/>
          <w:szCs w:val="24"/>
        </w:rPr>
        <w:t xml:space="preserve">The activation energy during these trials </w:t>
      </w:r>
      <w:r w:rsidR="005D5B68" w:rsidRPr="001D00C9">
        <w:rPr>
          <w:rFonts w:ascii="Times New Roman" w:hAnsi="Times New Roman" w:cs="Times New Roman"/>
          <w:sz w:val="24"/>
          <w:szCs w:val="24"/>
        </w:rPr>
        <w:t>was</w:t>
      </w:r>
      <w:r w:rsidRPr="001D00C9">
        <w:rPr>
          <w:rFonts w:ascii="Times New Roman" w:hAnsi="Times New Roman" w:cs="Times New Roman"/>
          <w:sz w:val="24"/>
          <w:szCs w:val="24"/>
        </w:rPr>
        <w:t xml:space="preserve"> calculated by using the distribution activation energy model (DAEM);</w:t>
      </w:r>
    </w:p>
    <w:p w14:paraId="07854862" w14:textId="77777777" w:rsidR="00D04261" w:rsidRPr="001D00C9" w:rsidRDefault="00D04261" w:rsidP="001D00C9">
      <w:pPr>
        <w:spacing w:line="360" w:lineRule="auto"/>
        <w:rPr>
          <w:rFonts w:ascii="Times New Roman" w:hAnsi="Times New Roman" w:cs="Times New Roman"/>
          <w:sz w:val="24"/>
          <w:szCs w:val="24"/>
        </w:rPr>
      </w:pPr>
      <w:r w:rsidRPr="001D00C9">
        <w:rPr>
          <w:rFonts w:ascii="Times New Roman" w:hAnsi="Times New Roman" w:cs="Times New Roman"/>
          <w:sz w:val="24"/>
          <w:szCs w:val="24"/>
        </w:rPr>
        <w:t xml:space="preserve">For the burning of fossil fuels in an inert atmosphere, the change in volatile matter, V, is given as; </w:t>
      </w:r>
    </w:p>
    <w:p w14:paraId="1F368649" w14:textId="56DE0C96" w:rsidR="00D04261" w:rsidRPr="001D00C9" w:rsidRDefault="00D04261" w:rsidP="001D00C9">
      <w:pPr>
        <w:spacing w:line="360" w:lineRule="auto"/>
        <w:ind w:firstLine="720"/>
        <w:jc w:val="both"/>
        <w:rPr>
          <w:rFonts w:ascii="Times New Roman" w:hAnsi="Times New Roman" w:cs="Times New Roman"/>
          <w:color w:val="000000" w:themeColor="text1"/>
          <w:sz w:val="24"/>
          <w:szCs w:val="24"/>
        </w:rPr>
      </w:pPr>
      <m:oMathPara>
        <m:oMath>
          <m:r>
            <m:rPr>
              <m:sty m:val="p"/>
            </m:rPr>
            <w:rPr>
              <w:rFonts w:ascii="Cambria Math" w:hAnsi="Cambria Math" w:cs="Times New Roman"/>
              <w:color w:val="000000" w:themeColor="text1"/>
              <w:sz w:val="24"/>
              <w:szCs w:val="24"/>
            </w:rPr>
            <m:t>1-</m:t>
          </m:r>
          <m:r>
            <w:rPr>
              <w:rFonts w:ascii="Cambria Math" w:hAnsi="Cambria Math" w:cs="Times New Roman"/>
              <w:color w:val="000000" w:themeColor="text1"/>
              <w:sz w:val="24"/>
              <w:szCs w:val="24"/>
            </w:rPr>
            <m:t>V</m:t>
          </m:r>
          <m:r>
            <m:rPr>
              <m:sty m:val="p"/>
            </m:rPr>
            <w:rPr>
              <w:rFonts w:ascii="Cambria Math" w:hAnsi="Cambria Math" w:cs="Times New Roman"/>
              <w:color w:val="000000" w:themeColor="text1"/>
              <w:sz w:val="24"/>
              <w:szCs w:val="24"/>
            </w:rPr>
            <m:t>/</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V</m:t>
              </m:r>
            </m:e>
            <m:sup>
              <m:r>
                <m:rPr>
                  <m:sty m:val="p"/>
                </m:rPr>
                <w:rPr>
                  <w:rFonts w:ascii="Cambria Math" w:hAnsi="Cambria Math" w:cs="Times New Roman"/>
                  <w:color w:val="000000" w:themeColor="text1"/>
                  <w:sz w:val="24"/>
                  <w:szCs w:val="24"/>
                </w:rPr>
                <m:t>*</m:t>
              </m:r>
            </m:sup>
          </m:sSup>
          <m:r>
            <m:rPr>
              <m:sty m:val="p"/>
            </m:rPr>
            <w:rPr>
              <w:rFonts w:ascii="Cambria Math" w:hAnsi="Cambria Math" w:cs="Times New Roman"/>
              <w:color w:val="000000" w:themeColor="text1"/>
              <w:sz w:val="24"/>
              <w:szCs w:val="24"/>
            </w:rPr>
            <m:t>=</m:t>
          </m:r>
          <m:nary>
            <m:naryPr>
              <m:limLoc m:val="subSup"/>
              <m:ctrlPr>
                <w:rPr>
                  <w:rFonts w:ascii="Cambria Math" w:hAnsi="Cambria Math" w:cs="Times New Roman"/>
                  <w:color w:val="000000" w:themeColor="text1"/>
                  <w:sz w:val="24"/>
                  <w:szCs w:val="24"/>
                </w:rPr>
              </m:ctrlPr>
            </m:naryPr>
            <m:sub>
              <m:r>
                <m:rPr>
                  <m:sty m:val="p"/>
                </m:rPr>
                <w:rPr>
                  <w:rFonts w:ascii="Cambria Math" w:hAnsi="Cambria Math" w:cs="Times New Roman"/>
                  <w:color w:val="000000" w:themeColor="text1"/>
                  <w:sz w:val="24"/>
                  <w:szCs w:val="24"/>
                </w:rPr>
                <m:t>0</m:t>
              </m:r>
            </m:sub>
            <m:sup>
              <m:r>
                <m:rPr>
                  <m:sty m:val="p"/>
                </m:rPr>
                <w:rPr>
                  <w:rFonts w:ascii="Cambria Math" w:hAnsi="Cambria Math" w:cs="Times New Roman"/>
                  <w:color w:val="000000" w:themeColor="text1"/>
                  <w:sz w:val="24"/>
                  <w:szCs w:val="24"/>
                </w:rPr>
                <m:t>∞</m:t>
              </m:r>
            </m:sup>
            <m:e>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exp</m:t>
                  </m:r>
                </m:fName>
                <m:e>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0</m:t>
                              </m:r>
                            </m:sub>
                          </m:sSub>
                        </m:num>
                        <m:den>
                          <m:r>
                            <w:rPr>
                              <w:rFonts w:ascii="Cambria Math" w:hAnsi="Cambria Math" w:cs="Times New Roman"/>
                              <w:color w:val="000000" w:themeColor="text1"/>
                              <w:sz w:val="24"/>
                              <w:szCs w:val="24"/>
                            </w:rPr>
                            <m:t>a</m:t>
                          </m:r>
                        </m:den>
                      </m:f>
                      <m:nary>
                        <m:naryPr>
                          <m:limLoc m:val="subSup"/>
                          <m:ctrlPr>
                            <w:rPr>
                              <w:rFonts w:ascii="Cambria Math" w:hAnsi="Cambria Math" w:cs="Times New Roman"/>
                              <w:color w:val="000000" w:themeColor="text1"/>
                              <w:sz w:val="24"/>
                              <w:szCs w:val="24"/>
                            </w:rPr>
                          </m:ctrlPr>
                        </m:naryPr>
                        <m:sub>
                          <m:r>
                            <m:rPr>
                              <m:sty m:val="p"/>
                            </m:rP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T</m:t>
                          </m:r>
                        </m:sup>
                        <m:e>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e</m:t>
                              </m:r>
                            </m:e>
                            <m:sup>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E</m:t>
                                  </m:r>
                                </m:num>
                                <m:den>
                                  <m:r>
                                    <w:rPr>
                                      <w:rFonts w:ascii="Cambria Math" w:hAnsi="Cambria Math" w:cs="Times New Roman"/>
                                      <w:color w:val="000000" w:themeColor="text1"/>
                                      <w:sz w:val="24"/>
                                      <w:szCs w:val="24"/>
                                    </w:rPr>
                                    <m:t>RT</m:t>
                                  </m:r>
                                </m:den>
                              </m:f>
                            </m:sup>
                          </m:sSup>
                          <m:r>
                            <w:rPr>
                              <w:rFonts w:ascii="Cambria Math" w:hAnsi="Cambria Math" w:cs="Times New Roman"/>
                              <w:color w:val="000000" w:themeColor="text1"/>
                              <w:sz w:val="24"/>
                              <w:szCs w:val="24"/>
                            </w:rPr>
                            <m:t>dT</m:t>
                          </m:r>
                        </m:e>
                      </m:nary>
                    </m:e>
                  </m:d>
                </m:e>
              </m:func>
              <m:r>
                <w:rPr>
                  <w:rFonts w:ascii="Cambria Math" w:hAnsi="Cambria Math" w:cs="Times New Roman"/>
                  <w:color w:val="000000" w:themeColor="text1"/>
                  <w:sz w:val="24"/>
                  <w:szCs w:val="24"/>
                </w:rPr>
                <m:t>f</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E</m:t>
                  </m:r>
                </m:e>
              </m:d>
              <m:r>
                <w:rPr>
                  <w:rFonts w:ascii="Cambria Math" w:hAnsi="Cambria Math" w:cs="Times New Roman"/>
                  <w:color w:val="000000" w:themeColor="text1"/>
                  <w:sz w:val="24"/>
                  <w:szCs w:val="24"/>
                </w:rPr>
                <m:t>dE</m:t>
              </m:r>
              <m:r>
                <m:rPr>
                  <m:sty m:val="p"/>
                </m:rPr>
                <w:rPr>
                  <w:rFonts w:ascii="Cambria Math" w:hAnsi="Cambria Math" w:cs="Times New Roman"/>
                  <w:color w:val="000000" w:themeColor="text1"/>
                  <w:sz w:val="24"/>
                  <w:szCs w:val="24"/>
                </w:rPr>
                <m:t xml:space="preserve">                                           (1)</m:t>
              </m:r>
            </m:e>
          </m:nary>
        </m:oMath>
      </m:oMathPara>
    </w:p>
    <w:p w14:paraId="09CA5838" w14:textId="77777777" w:rsidR="00D04261" w:rsidRPr="001D00C9" w:rsidRDefault="00D04261" w:rsidP="001D00C9">
      <w:pPr>
        <w:spacing w:line="360" w:lineRule="auto"/>
        <w:rPr>
          <w:rFonts w:ascii="Times New Roman" w:hAnsi="Times New Roman" w:cs="Times New Roman"/>
          <w:sz w:val="24"/>
          <w:szCs w:val="24"/>
        </w:rPr>
      </w:pPr>
      <w:r w:rsidRPr="001D00C9">
        <w:rPr>
          <w:rFonts w:ascii="Times New Roman" w:hAnsi="Times New Roman" w:cs="Times New Roman"/>
          <w:sz w:val="24"/>
          <w:szCs w:val="24"/>
        </w:rPr>
        <w:t xml:space="preserve">V  </w:t>
      </w:r>
      <w:r w:rsidRPr="001D00C9">
        <w:rPr>
          <w:rFonts w:ascii="Times New Roman" w:hAnsi="Times New Roman" w:cs="Times New Roman"/>
          <w:sz w:val="24"/>
          <w:szCs w:val="24"/>
        </w:rPr>
        <w:tab/>
        <w:t xml:space="preserve"> Volatile matter at a specified temperature</w:t>
      </w:r>
    </w:p>
    <w:p w14:paraId="32A70A93" w14:textId="77777777" w:rsidR="00D04261" w:rsidRPr="001D00C9" w:rsidRDefault="00D04261" w:rsidP="001D00C9">
      <w:pPr>
        <w:spacing w:line="360" w:lineRule="auto"/>
        <w:rPr>
          <w:rFonts w:ascii="Times New Roman" w:hAnsi="Times New Roman" w:cs="Times New Roman"/>
          <w:sz w:val="24"/>
          <w:szCs w:val="24"/>
        </w:rPr>
      </w:pPr>
      <w:r w:rsidRPr="001D00C9">
        <w:rPr>
          <w:rFonts w:ascii="Times New Roman" w:hAnsi="Times New Roman" w:cs="Times New Roman"/>
          <w:sz w:val="24"/>
          <w:szCs w:val="24"/>
        </w:rPr>
        <w:t>V*</w:t>
      </w:r>
      <w:r w:rsidRPr="001D00C9">
        <w:rPr>
          <w:rFonts w:ascii="Times New Roman" w:hAnsi="Times New Roman" w:cs="Times New Roman"/>
          <w:sz w:val="24"/>
          <w:szCs w:val="24"/>
        </w:rPr>
        <w:tab/>
        <w:t xml:space="preserve"> Volatile matter of the actual sample</w:t>
      </w:r>
    </w:p>
    <w:p w14:paraId="4D4D8603" w14:textId="24F50CFC" w:rsidR="00D04261" w:rsidRPr="001D00C9" w:rsidRDefault="00D04261" w:rsidP="001D00C9">
      <w:pPr>
        <w:spacing w:line="360" w:lineRule="auto"/>
        <w:rPr>
          <w:rFonts w:ascii="Times New Roman" w:hAnsi="Times New Roman" w:cs="Times New Roman"/>
          <w:sz w:val="24"/>
          <w:szCs w:val="24"/>
        </w:rPr>
      </w:pPr>
      <w:r w:rsidRPr="001D00C9">
        <w:rPr>
          <w:rFonts w:ascii="Times New Roman" w:hAnsi="Times New Roman" w:cs="Times New Roman"/>
          <w:sz w:val="24"/>
          <w:szCs w:val="24"/>
        </w:rPr>
        <w:lastRenderedPageBreak/>
        <w:t>k</w:t>
      </w:r>
      <w:r w:rsidRPr="001D00C9">
        <w:rPr>
          <w:rFonts w:ascii="Times New Roman" w:hAnsi="Times New Roman" w:cs="Times New Roman"/>
          <w:sz w:val="24"/>
          <w:szCs w:val="24"/>
          <w:vertAlign w:val="subscript"/>
        </w:rPr>
        <w:t>0</w:t>
      </w:r>
      <w:r w:rsidRPr="001D00C9">
        <w:rPr>
          <w:rFonts w:ascii="Times New Roman" w:hAnsi="Times New Roman" w:cs="Times New Roman"/>
          <w:sz w:val="24"/>
          <w:szCs w:val="24"/>
        </w:rPr>
        <w:t xml:space="preserve"> </w:t>
      </w:r>
      <w:r w:rsidRPr="001D00C9">
        <w:rPr>
          <w:rFonts w:ascii="Times New Roman" w:hAnsi="Times New Roman" w:cs="Times New Roman"/>
          <w:sz w:val="24"/>
          <w:szCs w:val="24"/>
        </w:rPr>
        <w:tab/>
        <w:t xml:space="preserve"> Frequency factor</w:t>
      </w:r>
    </w:p>
    <w:p w14:paraId="321B0E69" w14:textId="77777777" w:rsidR="00D04261" w:rsidRPr="001D00C9" w:rsidRDefault="00D04261" w:rsidP="001D00C9">
      <w:pPr>
        <w:spacing w:line="360" w:lineRule="auto"/>
        <w:rPr>
          <w:rFonts w:ascii="Times New Roman" w:hAnsi="Times New Roman" w:cs="Times New Roman"/>
          <w:sz w:val="24"/>
          <w:szCs w:val="24"/>
        </w:rPr>
      </w:pPr>
      <w:r w:rsidRPr="001D00C9">
        <w:rPr>
          <w:rFonts w:ascii="Times New Roman" w:hAnsi="Times New Roman" w:cs="Times New Roman"/>
          <w:sz w:val="24"/>
          <w:szCs w:val="24"/>
        </w:rPr>
        <w:t xml:space="preserve">E </w:t>
      </w:r>
      <w:r w:rsidRPr="001D00C9">
        <w:rPr>
          <w:rFonts w:ascii="Times New Roman" w:hAnsi="Times New Roman" w:cs="Times New Roman"/>
          <w:sz w:val="24"/>
          <w:szCs w:val="24"/>
        </w:rPr>
        <w:tab/>
        <w:t xml:space="preserve"> Activation energy</w:t>
      </w:r>
    </w:p>
    <w:p w14:paraId="5304AC82" w14:textId="77777777" w:rsidR="00D04261" w:rsidRPr="001D00C9" w:rsidRDefault="00D04261" w:rsidP="001D00C9">
      <w:pPr>
        <w:spacing w:line="360" w:lineRule="auto"/>
        <w:rPr>
          <w:rFonts w:ascii="Times New Roman" w:hAnsi="Times New Roman" w:cs="Times New Roman"/>
          <w:sz w:val="24"/>
          <w:szCs w:val="24"/>
        </w:rPr>
      </w:pPr>
      <w:r w:rsidRPr="001D00C9">
        <w:rPr>
          <w:rFonts w:ascii="Times New Roman" w:hAnsi="Times New Roman" w:cs="Times New Roman"/>
          <w:sz w:val="24"/>
          <w:szCs w:val="24"/>
        </w:rPr>
        <w:t xml:space="preserve">f(E) </w:t>
      </w:r>
      <w:r w:rsidRPr="001D00C9">
        <w:rPr>
          <w:rFonts w:ascii="Times New Roman" w:hAnsi="Times New Roman" w:cs="Times New Roman"/>
          <w:sz w:val="24"/>
          <w:szCs w:val="24"/>
        </w:rPr>
        <w:tab/>
        <w:t xml:space="preserve"> Distribution curve of activation energy in time</w:t>
      </w:r>
    </w:p>
    <w:p w14:paraId="386986F8" w14:textId="0402F989" w:rsidR="00D04261" w:rsidRPr="001D00C9" w:rsidRDefault="00D04261" w:rsidP="001D00C9">
      <w:pPr>
        <w:spacing w:line="360" w:lineRule="auto"/>
        <w:rPr>
          <w:rFonts w:ascii="Times New Roman" w:hAnsi="Times New Roman" w:cs="Times New Roman"/>
          <w:sz w:val="24"/>
          <w:szCs w:val="24"/>
        </w:rPr>
      </w:pPr>
      <w:r w:rsidRPr="001D00C9">
        <w:rPr>
          <w:rFonts w:ascii="Times New Roman" w:hAnsi="Times New Roman" w:cs="Times New Roman"/>
          <w:sz w:val="24"/>
          <w:szCs w:val="24"/>
        </w:rPr>
        <w:t xml:space="preserve">a </w:t>
      </w:r>
      <w:r w:rsidRPr="001D00C9">
        <w:rPr>
          <w:rFonts w:ascii="Times New Roman" w:hAnsi="Times New Roman" w:cs="Times New Roman"/>
          <w:sz w:val="24"/>
          <w:szCs w:val="24"/>
        </w:rPr>
        <w:tab/>
        <w:t xml:space="preserve"> heating rate </w:t>
      </w:r>
    </w:p>
    <w:p w14:paraId="143CFF05" w14:textId="5D801124" w:rsidR="00D04261" w:rsidRPr="003A3B7C" w:rsidRDefault="00D04261" w:rsidP="001D00C9">
      <w:pPr>
        <w:spacing w:line="360" w:lineRule="auto"/>
        <w:rPr>
          <w:rFonts w:ascii="Times New Roman" w:hAnsi="Times New Roman" w:cs="Times New Roman"/>
          <w:sz w:val="24"/>
          <w:szCs w:val="24"/>
        </w:rPr>
      </w:pPr>
      <w:r w:rsidRPr="001D00C9">
        <w:rPr>
          <w:rFonts w:ascii="Times New Roman" w:hAnsi="Times New Roman" w:cs="Times New Roman"/>
          <w:sz w:val="24"/>
          <w:szCs w:val="24"/>
        </w:rPr>
        <w:t xml:space="preserve">DAEM makes the assumption that at each reaction, the activation energy has an equal </w:t>
      </w:r>
      <w:r w:rsidRPr="003A3B7C">
        <w:rPr>
          <w:rFonts w:ascii="Times New Roman" w:hAnsi="Times New Roman" w:cs="Times New Roman"/>
          <w:sz w:val="24"/>
          <w:szCs w:val="24"/>
        </w:rPr>
        <w:t>frequency factor at the particular conversion rate.</w:t>
      </w:r>
    </w:p>
    <w:p w14:paraId="031011A7" w14:textId="4DFC9190" w:rsidR="00D04261" w:rsidRPr="003A3B7C" w:rsidRDefault="00D04261" w:rsidP="001D00C9">
      <w:pPr>
        <w:spacing w:line="360" w:lineRule="auto"/>
        <w:rPr>
          <w:rFonts w:ascii="Times New Roman" w:hAnsi="Times New Roman" w:cs="Times New Roman"/>
          <w:sz w:val="24"/>
          <w:szCs w:val="24"/>
        </w:rPr>
      </w:pPr>
      <w:r w:rsidRPr="003A3B7C">
        <w:rPr>
          <w:rFonts w:ascii="Times New Roman" w:hAnsi="Times New Roman" w:cs="Times New Roman"/>
          <w:sz w:val="24"/>
          <w:szCs w:val="24"/>
        </w:rPr>
        <w:t>The DAEM in equation (1) can be reduced and simplified as the Arrhenius equation (2)</w:t>
      </w:r>
    </w:p>
    <w:p w14:paraId="01D2C78C" w14:textId="5F6C8ECE" w:rsidR="00D04261" w:rsidRPr="003A3B7C" w:rsidRDefault="009D1CB5" w:rsidP="001D00C9">
      <w:pPr>
        <w:spacing w:line="360" w:lineRule="auto"/>
        <w:ind w:firstLine="720"/>
        <w:jc w:val="both"/>
        <w:rPr>
          <w:rFonts w:ascii="Times New Roman" w:hAnsi="Times New Roman" w:cs="Times New Roman"/>
          <w:color w:val="000000" w:themeColor="text1"/>
          <w:sz w:val="24"/>
          <w:szCs w:val="24"/>
        </w:rPr>
      </w:pPr>
      <m:oMathPara>
        <m:oMath>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a</m:t>
                      </m:r>
                    </m:num>
                    <m:den>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T</m:t>
                          </m:r>
                        </m:e>
                        <m:sup>
                          <m:r>
                            <m:rPr>
                              <m:sty m:val="p"/>
                            </m:rPr>
                            <w:rPr>
                              <w:rFonts w:ascii="Cambria Math" w:hAnsi="Cambria Math" w:cs="Times New Roman"/>
                              <w:color w:val="000000" w:themeColor="text1"/>
                              <w:sz w:val="24"/>
                              <w:szCs w:val="24"/>
                            </w:rPr>
                            <m:t>2</m:t>
                          </m:r>
                        </m:sup>
                      </m:sSup>
                    </m:den>
                  </m:f>
                </m:e>
              </m:d>
            </m:e>
          </m:func>
          <m:r>
            <m:rPr>
              <m:sty m:val="p"/>
            </m:rPr>
            <w:rPr>
              <w:rFonts w:ascii="Cambria Math" w:hAnsi="Cambria Math" w:cs="Times New Roman"/>
              <w:color w:val="000000" w:themeColor="text1"/>
              <w:sz w:val="24"/>
              <w:szCs w:val="24"/>
            </w:rPr>
            <m:t>=</m:t>
          </m:r>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ln</m:t>
              </m:r>
            </m:fName>
            <m:e>
              <m:d>
                <m:dPr>
                  <m:ctrlPr>
                    <w:rPr>
                      <w:rFonts w:ascii="Cambria Math" w:hAnsi="Cambria Math" w:cs="Times New Roman"/>
                      <w:color w:val="000000" w:themeColor="text1"/>
                      <w:sz w:val="24"/>
                      <w:szCs w:val="24"/>
                    </w:rPr>
                  </m:ctrlPr>
                </m:dPr>
                <m:e>
                  <m:f>
                    <m:fPr>
                      <m:ctrlPr>
                        <w:rPr>
                          <w:rFonts w:ascii="Cambria Math" w:hAnsi="Cambria Math" w:cs="Times New Roman"/>
                          <w:color w:val="000000" w:themeColor="text1"/>
                          <w:sz w:val="24"/>
                          <w:szCs w:val="24"/>
                        </w:rPr>
                      </m:ctrlPr>
                    </m:fPr>
                    <m:num>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k</m:t>
                          </m:r>
                        </m:e>
                        <m:sub>
                          <m:r>
                            <m:rPr>
                              <m:sty m:val="p"/>
                            </m:rP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R</m:t>
                      </m:r>
                    </m:num>
                    <m:den>
                      <m:r>
                        <w:rPr>
                          <w:rFonts w:ascii="Cambria Math" w:hAnsi="Cambria Math" w:cs="Times New Roman"/>
                          <w:color w:val="000000" w:themeColor="text1"/>
                          <w:sz w:val="24"/>
                          <w:szCs w:val="24"/>
                        </w:rPr>
                        <m:t>E</m:t>
                      </m:r>
                    </m:den>
                  </m:f>
                </m:e>
              </m:d>
            </m:e>
          </m:func>
          <m:r>
            <m:rPr>
              <m:sty m:val="p"/>
            </m:rPr>
            <w:rPr>
              <w:rFonts w:ascii="Cambria Math" w:hAnsi="Cambria Math" w:cs="Times New Roman"/>
              <w:color w:val="000000" w:themeColor="text1"/>
              <w:sz w:val="24"/>
              <w:szCs w:val="24"/>
            </w:rPr>
            <m:t>+0.6075-</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E</m:t>
              </m:r>
            </m:num>
            <m:den>
              <m:r>
                <w:rPr>
                  <w:rFonts w:ascii="Cambria Math" w:hAnsi="Cambria Math" w:cs="Times New Roman"/>
                  <w:color w:val="000000" w:themeColor="text1"/>
                  <w:sz w:val="24"/>
                  <w:szCs w:val="24"/>
                </w:rPr>
                <m:t>RT</m:t>
              </m:r>
            </m:den>
          </m:f>
          <m:r>
            <m:rPr>
              <m:sty m:val="p"/>
            </m:rPr>
            <w:rPr>
              <w:rFonts w:ascii="Cambria Math" w:hAnsi="Cambria Math" w:cs="Times New Roman"/>
              <w:color w:val="000000" w:themeColor="text1"/>
              <w:sz w:val="24"/>
              <w:szCs w:val="24"/>
            </w:rPr>
            <m:t xml:space="preserve">                                                        (2)</m:t>
          </m:r>
        </m:oMath>
      </m:oMathPara>
    </w:p>
    <w:p w14:paraId="6B468BAC" w14:textId="4E944036" w:rsidR="00D04261" w:rsidRPr="003A3B7C" w:rsidRDefault="00D04261" w:rsidP="001D00C9">
      <w:pPr>
        <w:spacing w:line="360" w:lineRule="auto"/>
        <w:rPr>
          <w:rFonts w:ascii="Times New Roman" w:hAnsi="Times New Roman" w:cs="Times New Roman"/>
          <w:sz w:val="24"/>
          <w:szCs w:val="24"/>
        </w:rPr>
      </w:pPr>
      <w:r w:rsidRPr="003A3B7C">
        <w:rPr>
          <w:rFonts w:ascii="Times New Roman" w:hAnsi="Times New Roman" w:cs="Times New Roman"/>
          <w:sz w:val="24"/>
          <w:szCs w:val="24"/>
        </w:rPr>
        <w:t>Equation (2) allows us to calculate activation energy and frequency factor. Step 1 in calculating the activation energy is to calculate the conversion rate using formula (3);</w:t>
      </w:r>
    </w:p>
    <w:p w14:paraId="0C6942B1" w14:textId="7DF01366" w:rsidR="00D04261" w:rsidRPr="003A3B7C" w:rsidRDefault="00D04261" w:rsidP="001D00C9">
      <w:pPr>
        <w:spacing w:line="360" w:lineRule="auto"/>
        <w:ind w:firstLine="720"/>
        <w:jc w:val="both"/>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1-</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V</m:t>
              </m:r>
            </m:num>
            <m:den>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V</m:t>
                  </m:r>
                </m:e>
                <m:sup>
                  <m:r>
                    <w:rPr>
                      <w:rFonts w:ascii="Cambria Math" w:eastAsiaTheme="minorEastAsia" w:hAnsi="Cambria Math" w:cs="Times New Roman"/>
                      <w:color w:val="000000" w:themeColor="text1"/>
                      <w:sz w:val="24"/>
                      <w:szCs w:val="24"/>
                    </w:rPr>
                    <m:t>*</m:t>
                  </m:r>
                </m:sup>
              </m:sSup>
            </m:den>
          </m:f>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T</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f</m:t>
                  </m:r>
                </m:sub>
              </m:sSub>
            </m:num>
            <m:den>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0</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f</m:t>
                  </m:r>
                </m:sub>
              </m:sSub>
            </m:den>
          </m:f>
          <m:r>
            <w:rPr>
              <w:rFonts w:ascii="Cambria Math" w:eastAsiaTheme="minorEastAsia" w:hAnsi="Cambria Math" w:cs="Times New Roman"/>
              <w:color w:val="000000" w:themeColor="text1"/>
              <w:sz w:val="24"/>
              <w:szCs w:val="24"/>
            </w:rPr>
            <m:t xml:space="preserve">       (3)</m:t>
          </m:r>
        </m:oMath>
      </m:oMathPara>
    </w:p>
    <w:p w14:paraId="0041884F" w14:textId="0FF91435" w:rsidR="00D04261" w:rsidRPr="003A3B7C" w:rsidRDefault="00D04261" w:rsidP="001D00C9">
      <w:pPr>
        <w:spacing w:line="360" w:lineRule="auto"/>
        <w:rPr>
          <w:rFonts w:ascii="Times New Roman" w:hAnsi="Times New Roman" w:cs="Times New Roman"/>
          <w:sz w:val="24"/>
          <w:szCs w:val="24"/>
        </w:rPr>
      </w:pPr>
      <w:r w:rsidRPr="003A3B7C">
        <w:rPr>
          <w:rFonts w:ascii="Times New Roman" w:hAnsi="Times New Roman" w:cs="Times New Roman"/>
          <w:sz w:val="24"/>
          <w:szCs w:val="24"/>
        </w:rPr>
        <w:t xml:space="preserve">V/V* is the conversion rate which stems from being a ratio between total volatile content with respect to the effective volatile content. </w:t>
      </w:r>
      <w:r w:rsidRPr="003A3B7C">
        <w:rPr>
          <w:rFonts w:ascii="Times New Roman" w:eastAsiaTheme="minorEastAsia" w:hAnsi="Times New Roman" w:cs="Times New Roman"/>
          <w:color w:val="000000" w:themeColor="text1"/>
          <w:sz w:val="24"/>
          <w:szCs w:val="24"/>
        </w:rPr>
        <w:t xml:space="preserve">The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f</m:t>
            </m:r>
          </m:sub>
        </m:sSub>
      </m:oMath>
      <w:r w:rsidRPr="003A3B7C">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m:rPr>
                <m:sty m:val="p"/>
              </m:rPr>
              <w:rPr>
                <w:rFonts w:ascii="Cambria Math" w:eastAsiaTheme="minorEastAsia" w:hAnsi="Cambria Math" w:cs="Times New Roman"/>
                <w:color w:val="000000" w:themeColor="text1"/>
                <w:sz w:val="24"/>
                <w:szCs w:val="24"/>
              </w:rPr>
              <m:t>0</m:t>
            </m:r>
          </m:sub>
        </m:sSub>
      </m:oMath>
      <w:r w:rsidRPr="003A3B7C">
        <w:rPr>
          <w:rFonts w:ascii="Times New Roman" w:eastAsiaTheme="minorEastAsia" w:hAnsi="Times New Roman" w:cs="Times New Roman"/>
          <w:color w:val="000000" w:themeColor="text1"/>
          <w:sz w:val="24"/>
          <w:szCs w:val="24"/>
        </w:rPr>
        <w:t xml:space="preserve"> are the final and the initial weights with.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T</m:t>
            </m:r>
          </m:sub>
        </m:sSub>
      </m:oMath>
      <w:r w:rsidRPr="003A3B7C">
        <w:rPr>
          <w:rFonts w:ascii="Times New Roman" w:eastAsiaTheme="minorEastAsia" w:hAnsi="Times New Roman" w:cs="Times New Roman"/>
          <w:color w:val="000000" w:themeColor="text1"/>
          <w:sz w:val="24"/>
          <w:szCs w:val="24"/>
        </w:rPr>
        <w:t xml:space="preserve"> being the weight at temperature</w:t>
      </w:r>
      <m:oMath>
        <m:r>
          <w:rPr>
            <w:rFonts w:ascii="Cambria Math" w:eastAsiaTheme="minorEastAsia" w:hAnsi="Cambria Math" w:cs="Times New Roman"/>
            <w:color w:val="000000" w:themeColor="text1"/>
            <w:sz w:val="24"/>
            <w:szCs w:val="24"/>
          </w:rPr>
          <m:t xml:space="preserve"> T</m:t>
        </m:r>
      </m:oMath>
      <w:r w:rsidRPr="003A3B7C">
        <w:rPr>
          <w:rFonts w:ascii="Times New Roman" w:eastAsiaTheme="minorEastAsia" w:hAnsi="Times New Roman" w:cs="Times New Roman"/>
          <w:color w:val="000000" w:themeColor="text1"/>
          <w:sz w:val="24"/>
          <w:szCs w:val="24"/>
        </w:rPr>
        <w:t>.</w:t>
      </w:r>
    </w:p>
    <w:p w14:paraId="6D16F9D1" w14:textId="6188F0D2" w:rsidR="00D04261" w:rsidRPr="003A3B7C" w:rsidRDefault="00D04261" w:rsidP="001D00C9">
      <w:pPr>
        <w:spacing w:line="360" w:lineRule="auto"/>
        <w:rPr>
          <w:rFonts w:ascii="Times New Roman" w:hAnsi="Times New Roman" w:cs="Times New Roman"/>
          <w:color w:val="000000" w:themeColor="text1"/>
          <w:sz w:val="24"/>
          <w:szCs w:val="24"/>
        </w:rPr>
      </w:pPr>
      <w:r w:rsidRPr="003A3B7C">
        <w:rPr>
          <w:rFonts w:ascii="Times New Roman" w:hAnsi="Times New Roman" w:cs="Times New Roman"/>
          <w:sz w:val="24"/>
          <w:szCs w:val="24"/>
        </w:rPr>
        <w:t xml:space="preserve">Step 2 in calculating the activation energy is to calculate for each heating rate at a particular conversion rate the values of </w:t>
      </w:r>
      <m:oMath>
        <m:r>
          <m:rPr>
            <m:sty m:val="p"/>
          </m:rPr>
          <w:rPr>
            <w:rFonts w:ascii="Cambria Math" w:hAnsi="Cambria Math" w:cs="Times New Roman"/>
            <w:color w:val="000000" w:themeColor="text1"/>
            <w:sz w:val="24"/>
            <w:szCs w:val="24"/>
          </w:rPr>
          <m:t>ln⁡(</m:t>
        </m:r>
        <m:f>
          <m:fPr>
            <m:type m:val="lin"/>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a</m:t>
            </m:r>
          </m:num>
          <m:den>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T</m:t>
                </m:r>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den>
        </m:f>
      </m:oMath>
      <w:r w:rsidRPr="003A3B7C">
        <w:rPr>
          <w:rFonts w:ascii="Times New Roman" w:hAnsi="Times New Roman" w:cs="Times New Roman"/>
          <w:color w:val="000000" w:themeColor="text1"/>
          <w:sz w:val="24"/>
          <w:szCs w:val="24"/>
        </w:rPr>
        <w:t xml:space="preserve"> and</w:t>
      </w:r>
      <m:oMath>
        <m:f>
          <m:fPr>
            <m:type m:val="lin"/>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RT</m:t>
            </m:r>
          </m:den>
        </m:f>
      </m:oMath>
      <w:r w:rsidRPr="003A3B7C">
        <w:rPr>
          <w:rFonts w:ascii="Times New Roman" w:hAnsi="Times New Roman" w:cs="Times New Roman"/>
          <w:color w:val="000000" w:themeColor="text1"/>
          <w:sz w:val="24"/>
          <w:szCs w:val="24"/>
        </w:rPr>
        <w:t>. The gas constant, R, was 8.314J/mole K. The conversion rate values started from 0.05 and ended at 1 going in jumps of 0.05 points.</w:t>
      </w:r>
    </w:p>
    <w:p w14:paraId="257AACD5" w14:textId="77777777" w:rsidR="00D04261" w:rsidRPr="003A3B7C" w:rsidRDefault="00D04261" w:rsidP="001D00C9">
      <w:pPr>
        <w:spacing w:line="360" w:lineRule="auto"/>
        <w:rPr>
          <w:rFonts w:ascii="Times New Roman" w:hAnsi="Times New Roman" w:cs="Times New Roman"/>
          <w:color w:val="000000" w:themeColor="text1"/>
          <w:sz w:val="24"/>
          <w:szCs w:val="24"/>
        </w:rPr>
      </w:pPr>
    </w:p>
    <w:p w14:paraId="6E452A70" w14:textId="77777777" w:rsidR="00D04261" w:rsidRPr="001D00C9" w:rsidRDefault="00D04261" w:rsidP="001D00C9">
      <w:pPr>
        <w:spacing w:line="360" w:lineRule="auto"/>
        <w:rPr>
          <w:rFonts w:ascii="Times New Roman" w:hAnsi="Times New Roman" w:cs="Times New Roman"/>
          <w:sz w:val="24"/>
          <w:szCs w:val="24"/>
        </w:rPr>
      </w:pPr>
      <w:r w:rsidRPr="003A3B7C">
        <w:rPr>
          <w:rFonts w:ascii="Times New Roman" w:hAnsi="Times New Roman" w:cs="Times New Roman"/>
          <w:color w:val="000000" w:themeColor="text1"/>
          <w:sz w:val="24"/>
          <w:szCs w:val="24"/>
        </w:rPr>
        <w:t xml:space="preserve">After calculating these values for all three heating rates at several conversion rates, the values are plotted on a graph, </w:t>
      </w:r>
      <m:oMath>
        <m:r>
          <m:rPr>
            <m:sty m:val="p"/>
          </m:rPr>
          <w:rPr>
            <w:rFonts w:ascii="Cambria Math" w:hAnsi="Cambria Math" w:cs="Times New Roman"/>
            <w:color w:val="000000" w:themeColor="text1"/>
            <w:sz w:val="24"/>
            <w:szCs w:val="24"/>
          </w:rPr>
          <m:t>ln⁡(</m:t>
        </m:r>
        <m:f>
          <m:fPr>
            <m:type m:val="lin"/>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a</m:t>
            </m:r>
          </m:num>
          <m:den>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T</m:t>
                </m:r>
              </m:e>
              <m:sup>
                <m:r>
                  <m:rPr>
                    <m:sty m:val="p"/>
                  </m:rPr>
                  <w:rPr>
                    <w:rFonts w:ascii="Cambria Math" w:hAnsi="Cambria Math" w:cs="Times New Roman"/>
                    <w:color w:val="000000" w:themeColor="text1"/>
                    <w:sz w:val="24"/>
                    <w:szCs w:val="24"/>
                  </w:rPr>
                  <m:t>2</m:t>
                </m:r>
              </m:sup>
            </m:sSup>
            <m:r>
              <m:rPr>
                <m:sty m:val="p"/>
              </m:rPr>
              <w:rPr>
                <w:rFonts w:ascii="Cambria Math" w:hAnsi="Cambria Math" w:cs="Times New Roman"/>
                <w:color w:val="000000" w:themeColor="text1"/>
                <w:sz w:val="24"/>
                <w:szCs w:val="24"/>
              </w:rPr>
              <m:t>)</m:t>
            </m:r>
          </m:den>
        </m:f>
      </m:oMath>
      <w:r w:rsidRPr="003A3B7C">
        <w:rPr>
          <w:rFonts w:ascii="Times New Roman" w:hAnsi="Times New Roman" w:cs="Times New Roman"/>
          <w:color w:val="000000" w:themeColor="text1"/>
          <w:sz w:val="24"/>
          <w:szCs w:val="24"/>
        </w:rPr>
        <w:t xml:space="preserve"> vs </w:t>
      </w:r>
      <m:oMath>
        <m:f>
          <m:fPr>
            <m:type m:val="lin"/>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RT</m:t>
            </m:r>
          </m:den>
        </m:f>
      </m:oMath>
      <w:r w:rsidRPr="003A3B7C">
        <w:rPr>
          <w:rFonts w:ascii="Times New Roman" w:eastAsiaTheme="minorEastAsia" w:hAnsi="Times New Roman" w:cs="Times New Roman"/>
          <w:color w:val="000000" w:themeColor="text1"/>
          <w:sz w:val="24"/>
          <w:szCs w:val="24"/>
        </w:rPr>
        <w:t>. The slope between the points identifies the activation energy and the point of interception</w:t>
      </w:r>
      <w:r w:rsidRPr="001D00C9">
        <w:rPr>
          <w:rFonts w:ascii="Times New Roman" w:eastAsiaTheme="minorEastAsia" w:hAnsi="Times New Roman" w:cs="Times New Roman"/>
          <w:color w:val="000000" w:themeColor="text1"/>
          <w:sz w:val="24"/>
          <w:szCs w:val="24"/>
        </w:rPr>
        <w:t xml:space="preserve"> is the frequency factor.</w:t>
      </w:r>
    </w:p>
    <w:p w14:paraId="7A3D77BA" w14:textId="77777777" w:rsidR="00D04261" w:rsidRPr="00D04261" w:rsidRDefault="00D04261" w:rsidP="000070BB">
      <w:pPr>
        <w:spacing w:line="360" w:lineRule="auto"/>
        <w:jc w:val="both"/>
        <w:rPr>
          <w:rFonts w:ascii="Times New Roman" w:hAnsi="Times New Roman" w:cs="Times New Roman"/>
          <w:strike/>
          <w:color w:val="000000" w:themeColor="text1"/>
          <w:sz w:val="24"/>
          <w:szCs w:val="24"/>
        </w:rPr>
      </w:pPr>
    </w:p>
    <w:p w14:paraId="620EC060" w14:textId="099D34C7" w:rsidR="00344798" w:rsidRPr="00B036F6" w:rsidRDefault="00E206FC" w:rsidP="000159CD">
      <w:pPr>
        <w:pStyle w:val="Heading2"/>
        <w:rPr>
          <w:rFonts w:ascii="Times New Roman" w:hAnsi="Times New Roman" w:cs="Times New Roman"/>
          <w:color w:val="000000" w:themeColor="text1"/>
          <w:sz w:val="24"/>
          <w:szCs w:val="24"/>
        </w:rPr>
      </w:pPr>
      <w:bookmarkStart w:id="78" w:name="_Toc518370534"/>
      <w:r>
        <w:rPr>
          <w:rFonts w:ascii="Times New Roman" w:hAnsi="Times New Roman" w:cs="Times New Roman"/>
          <w:color w:val="000000" w:themeColor="text1"/>
          <w:sz w:val="24"/>
          <w:szCs w:val="24"/>
        </w:rPr>
        <w:lastRenderedPageBreak/>
        <w:t>4.5</w:t>
      </w:r>
      <w:r w:rsidR="00EC4A6D" w:rsidRPr="00B036F6">
        <w:rPr>
          <w:rFonts w:ascii="Times New Roman" w:hAnsi="Times New Roman" w:cs="Times New Roman"/>
          <w:color w:val="000000" w:themeColor="text1"/>
          <w:sz w:val="24"/>
          <w:szCs w:val="24"/>
        </w:rPr>
        <w:t xml:space="preserve"> X</w:t>
      </w:r>
      <w:r w:rsidR="00344798" w:rsidRPr="00B036F6">
        <w:rPr>
          <w:rFonts w:ascii="Times New Roman" w:hAnsi="Times New Roman" w:cs="Times New Roman"/>
          <w:color w:val="000000" w:themeColor="text1"/>
          <w:sz w:val="24"/>
          <w:szCs w:val="24"/>
        </w:rPr>
        <w:t>-Ray Diffraction (XRD)</w:t>
      </w:r>
      <w:bookmarkEnd w:id="78"/>
    </w:p>
    <w:p w14:paraId="73F048F8"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656578F5" w14:textId="20982B90" w:rsidR="00690C14"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X-ray diffraction is a tool used to assess the atomic and molecular structure of a material. XRD pattern analysis was carried out for the biomass (Oat husk, Rice brand and BSG), the coke and the blend between coke and the biomasses. XRD was conducted using a D2 Phaser by Bruker, which is a common machine used for powder diffraction. The biomasses as well as the coke were grinded to 2mm sieve size. The sample (</w:t>
      </w:r>
      <w:r w:rsidR="00695C0F" w:rsidRPr="00B036F6">
        <w:rPr>
          <w:rFonts w:ascii="Times New Roman" w:hAnsi="Times New Roman" w:cs="Times New Roman"/>
          <w:color w:val="000000" w:themeColor="text1"/>
          <w:sz w:val="24"/>
          <w:szCs w:val="24"/>
        </w:rPr>
        <w:t>coke</w:t>
      </w:r>
      <w:r w:rsidRPr="00B036F6">
        <w:rPr>
          <w:rFonts w:ascii="Times New Roman" w:hAnsi="Times New Roman" w:cs="Times New Roman"/>
          <w:color w:val="000000" w:themeColor="text1"/>
          <w:sz w:val="24"/>
          <w:szCs w:val="24"/>
        </w:rPr>
        <w:t xml:space="preserve">, biomass or a blend of coke and biomass) was then evenly distributed over the sample holder and compressed using </w:t>
      </w:r>
      <w:r w:rsidR="00EC4A6D" w:rsidRPr="00B036F6">
        <w:rPr>
          <w:rFonts w:ascii="Times New Roman" w:hAnsi="Times New Roman" w:cs="Times New Roman"/>
          <w:color w:val="000000" w:themeColor="text1"/>
          <w:sz w:val="24"/>
          <w:szCs w:val="24"/>
        </w:rPr>
        <w:t>an</w:t>
      </w:r>
      <w:r w:rsidRPr="00B036F6">
        <w:rPr>
          <w:rFonts w:ascii="Times New Roman" w:hAnsi="Times New Roman" w:cs="Times New Roman"/>
          <w:color w:val="000000" w:themeColor="text1"/>
          <w:sz w:val="24"/>
          <w:szCs w:val="24"/>
        </w:rPr>
        <w:t xml:space="preserve"> acetone cleansed glass sheet to ensure particle adherence. Diffraction measurement was obtained using a copper target and a step size of 0.15° for an angular range of 10°-50° (2θ) when the accelerating voltage and current were set to 30kV and 30mA respectively</w:t>
      </w:r>
      <w:r w:rsidR="003A3B7C">
        <w:rPr>
          <w:rFonts w:ascii="Times New Roman" w:hAnsi="Times New Roman" w:cs="Times New Roman"/>
          <w:color w:val="000000" w:themeColor="text1"/>
          <w:sz w:val="24"/>
          <w:szCs w:val="24"/>
        </w:rPr>
        <w:t>.</w:t>
      </w:r>
    </w:p>
    <w:p w14:paraId="24FB5419" w14:textId="6383D65F" w:rsidR="00344798" w:rsidRPr="00B036F6" w:rsidRDefault="00E206FC" w:rsidP="000159CD">
      <w:pPr>
        <w:pStyle w:val="Heading2"/>
        <w:rPr>
          <w:rFonts w:ascii="Times New Roman" w:hAnsi="Times New Roman" w:cs="Times New Roman"/>
          <w:color w:val="000000" w:themeColor="text1"/>
          <w:sz w:val="24"/>
          <w:szCs w:val="24"/>
        </w:rPr>
      </w:pPr>
      <w:bookmarkStart w:id="79" w:name="_Toc518370535"/>
      <w:r>
        <w:rPr>
          <w:rFonts w:ascii="Times New Roman" w:hAnsi="Times New Roman" w:cs="Times New Roman"/>
          <w:color w:val="000000" w:themeColor="text1"/>
          <w:sz w:val="24"/>
          <w:szCs w:val="24"/>
        </w:rPr>
        <w:t>4.6</w:t>
      </w:r>
      <w:r w:rsidR="00805586" w:rsidRPr="00B036F6">
        <w:rPr>
          <w:rFonts w:ascii="Times New Roman" w:hAnsi="Times New Roman" w:cs="Times New Roman"/>
          <w:color w:val="000000" w:themeColor="text1"/>
          <w:sz w:val="24"/>
          <w:szCs w:val="24"/>
        </w:rPr>
        <w:t xml:space="preserve"> </w:t>
      </w:r>
      <w:r w:rsidR="00344798" w:rsidRPr="00B036F6">
        <w:rPr>
          <w:rFonts w:ascii="Times New Roman" w:hAnsi="Times New Roman" w:cs="Times New Roman"/>
          <w:color w:val="000000" w:themeColor="text1"/>
          <w:sz w:val="24"/>
          <w:szCs w:val="24"/>
        </w:rPr>
        <w:t xml:space="preserve">Sinter </w:t>
      </w:r>
      <w:r w:rsidR="005A1AAF">
        <w:rPr>
          <w:rFonts w:ascii="Times New Roman" w:hAnsi="Times New Roman" w:cs="Times New Roman"/>
          <w:color w:val="000000" w:themeColor="text1"/>
          <w:sz w:val="24"/>
          <w:szCs w:val="24"/>
        </w:rPr>
        <w:t>P</w:t>
      </w:r>
      <w:r w:rsidR="00344798" w:rsidRPr="00B036F6">
        <w:rPr>
          <w:rFonts w:ascii="Times New Roman" w:hAnsi="Times New Roman" w:cs="Times New Roman"/>
          <w:color w:val="000000" w:themeColor="text1"/>
          <w:sz w:val="24"/>
          <w:szCs w:val="24"/>
        </w:rPr>
        <w:t xml:space="preserve">ot </w:t>
      </w:r>
      <w:r w:rsidR="005A1AAF">
        <w:rPr>
          <w:rFonts w:ascii="Times New Roman" w:hAnsi="Times New Roman" w:cs="Times New Roman"/>
          <w:color w:val="000000" w:themeColor="text1"/>
          <w:sz w:val="24"/>
          <w:szCs w:val="24"/>
        </w:rPr>
        <w:t>Trials</w:t>
      </w:r>
      <w:bookmarkEnd w:id="79"/>
    </w:p>
    <w:p w14:paraId="58D5F9DA" w14:textId="7A2345AD" w:rsidR="00344798" w:rsidRPr="00B036F6" w:rsidRDefault="00E206FC" w:rsidP="000159CD">
      <w:pPr>
        <w:pStyle w:val="Heading3"/>
        <w:rPr>
          <w:rFonts w:ascii="Times New Roman" w:hAnsi="Times New Roman" w:cs="Times New Roman"/>
          <w:color w:val="000000" w:themeColor="text1"/>
          <w:sz w:val="24"/>
          <w:szCs w:val="24"/>
        </w:rPr>
      </w:pPr>
      <w:bookmarkStart w:id="80" w:name="_Toc518370536"/>
      <w:r>
        <w:rPr>
          <w:rFonts w:ascii="Times New Roman" w:hAnsi="Times New Roman" w:cs="Times New Roman"/>
          <w:color w:val="000000" w:themeColor="text1"/>
          <w:sz w:val="24"/>
          <w:szCs w:val="24"/>
        </w:rPr>
        <w:t>4.6</w:t>
      </w:r>
      <w:r w:rsidR="00344798" w:rsidRPr="00B036F6">
        <w:rPr>
          <w:rFonts w:ascii="Times New Roman" w:hAnsi="Times New Roman" w:cs="Times New Roman"/>
          <w:color w:val="000000" w:themeColor="text1"/>
          <w:sz w:val="24"/>
          <w:szCs w:val="24"/>
        </w:rPr>
        <w:t xml:space="preserve">.1 </w:t>
      </w:r>
      <w:r w:rsidR="00EC4A6D" w:rsidRPr="00B036F6">
        <w:rPr>
          <w:rFonts w:ascii="Times New Roman" w:hAnsi="Times New Roman" w:cs="Times New Roman"/>
          <w:color w:val="000000" w:themeColor="text1"/>
          <w:sz w:val="24"/>
          <w:szCs w:val="24"/>
        </w:rPr>
        <w:t>Sinter Trials</w:t>
      </w:r>
      <w:bookmarkEnd w:id="80"/>
    </w:p>
    <w:p w14:paraId="642C5704"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77C8CC5A" w14:textId="1B2EFD0D" w:rsidR="00C30A25"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 </w:t>
      </w:r>
      <w:r w:rsidR="005A1AAF" w:rsidRPr="00B036F6">
        <w:rPr>
          <w:rFonts w:ascii="Times New Roman" w:hAnsi="Times New Roman" w:cs="Times New Roman"/>
          <w:color w:val="000000" w:themeColor="text1"/>
          <w:sz w:val="24"/>
          <w:szCs w:val="24"/>
        </w:rPr>
        <w:t>custom-built</w:t>
      </w:r>
      <w:r w:rsidR="003B1065"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laboratory scale sinter pot was used to conduct sinter trials. The sinter pot was used to determine </w:t>
      </w:r>
      <w:r w:rsidR="00695C0F" w:rsidRPr="00B036F6">
        <w:rPr>
          <w:rFonts w:ascii="Times New Roman" w:hAnsi="Times New Roman" w:cs="Times New Roman"/>
          <w:color w:val="000000" w:themeColor="text1"/>
          <w:sz w:val="24"/>
          <w:szCs w:val="24"/>
        </w:rPr>
        <w:t>whether the</w:t>
      </w:r>
      <w:r w:rsidRPr="00B036F6">
        <w:rPr>
          <w:rFonts w:ascii="Times New Roman" w:hAnsi="Times New Roman" w:cs="Times New Roman"/>
          <w:color w:val="000000" w:themeColor="text1"/>
          <w:sz w:val="24"/>
          <w:szCs w:val="24"/>
        </w:rPr>
        <w:t xml:space="preserve"> biomass (oat husk, rice bran, </w:t>
      </w:r>
      <w:r w:rsidR="00695C0F" w:rsidRPr="00B036F6">
        <w:rPr>
          <w:rFonts w:ascii="Times New Roman" w:hAnsi="Times New Roman" w:cs="Times New Roman"/>
          <w:color w:val="000000" w:themeColor="text1"/>
          <w:sz w:val="24"/>
          <w:szCs w:val="24"/>
        </w:rPr>
        <w:t>and brewery</w:t>
      </w:r>
      <w:r w:rsidRPr="00B036F6">
        <w:rPr>
          <w:rFonts w:ascii="Times New Roman" w:hAnsi="Times New Roman" w:cs="Times New Roman"/>
          <w:color w:val="000000" w:themeColor="text1"/>
          <w:sz w:val="24"/>
          <w:szCs w:val="24"/>
        </w:rPr>
        <w:t xml:space="preserve"> spent grain) or plastic could be used in</w:t>
      </w:r>
      <w:r w:rsidR="00695C0F" w:rsidRPr="00B036F6">
        <w:rPr>
          <w:rFonts w:ascii="Times New Roman" w:hAnsi="Times New Roman" w:cs="Times New Roman"/>
          <w:color w:val="000000" w:themeColor="text1"/>
          <w:sz w:val="24"/>
          <w:szCs w:val="24"/>
        </w:rPr>
        <w:t xml:space="preserve"> further upscaling </w:t>
      </w:r>
      <w:r w:rsidR="003B1065" w:rsidRPr="00B036F6">
        <w:rPr>
          <w:rFonts w:ascii="Times New Roman" w:hAnsi="Times New Roman" w:cs="Times New Roman"/>
          <w:color w:val="000000" w:themeColor="text1"/>
          <w:sz w:val="24"/>
          <w:szCs w:val="24"/>
        </w:rPr>
        <w:t>experiments</w:t>
      </w:r>
      <w:r w:rsidR="00695C0F" w:rsidRPr="00B036F6">
        <w:rPr>
          <w:rFonts w:ascii="Times New Roman" w:hAnsi="Times New Roman" w:cs="Times New Roman"/>
          <w:color w:val="000000" w:themeColor="text1"/>
          <w:sz w:val="24"/>
          <w:szCs w:val="24"/>
        </w:rPr>
        <w:t xml:space="preserve"> (80kg sinter pot). </w:t>
      </w:r>
      <w:r w:rsidRPr="00B036F6">
        <w:rPr>
          <w:rFonts w:ascii="Times New Roman" w:hAnsi="Times New Roman" w:cs="Times New Roman"/>
          <w:color w:val="000000" w:themeColor="text1"/>
          <w:sz w:val="24"/>
          <w:szCs w:val="24"/>
        </w:rPr>
        <w:t xml:space="preserve">The trials assessed </w:t>
      </w:r>
      <w:r w:rsidR="00695C0F" w:rsidRPr="00B036F6">
        <w:rPr>
          <w:rFonts w:ascii="Times New Roman" w:hAnsi="Times New Roman" w:cs="Times New Roman"/>
          <w:color w:val="000000" w:themeColor="text1"/>
          <w:sz w:val="24"/>
          <w:szCs w:val="24"/>
        </w:rPr>
        <w:t xml:space="preserve">two scenarios for both the biomass and plastic. The scenarios involved substituting coke with biomass or plastic at rates of 5% and 15%. </w:t>
      </w:r>
      <w:r w:rsidR="004F68C8" w:rsidRPr="00B036F6">
        <w:rPr>
          <w:rFonts w:ascii="Times New Roman" w:hAnsi="Times New Roman" w:cs="Times New Roman"/>
          <w:color w:val="000000" w:themeColor="text1"/>
          <w:sz w:val="24"/>
          <w:szCs w:val="24"/>
        </w:rPr>
        <w:t>Substitution rate again was based on calorific value.</w:t>
      </w:r>
      <w:r w:rsidRPr="00B036F6">
        <w:rPr>
          <w:rFonts w:ascii="Times New Roman" w:hAnsi="Times New Roman" w:cs="Times New Roman"/>
          <w:color w:val="000000" w:themeColor="text1"/>
          <w:sz w:val="24"/>
          <w:szCs w:val="24"/>
        </w:rPr>
        <w:t xml:space="preserve"> The biomass</w:t>
      </w:r>
      <w:r w:rsidR="004F68C8" w:rsidRPr="00B036F6">
        <w:rPr>
          <w:rFonts w:ascii="Times New Roman" w:hAnsi="Times New Roman" w:cs="Times New Roman"/>
          <w:color w:val="000000" w:themeColor="text1"/>
          <w:sz w:val="24"/>
          <w:szCs w:val="24"/>
        </w:rPr>
        <w:t xml:space="preserve"> and plastics</w:t>
      </w:r>
      <w:r w:rsidRPr="00B036F6">
        <w:rPr>
          <w:rFonts w:ascii="Times New Roman" w:hAnsi="Times New Roman" w:cs="Times New Roman"/>
          <w:color w:val="000000" w:themeColor="text1"/>
          <w:sz w:val="24"/>
          <w:szCs w:val="24"/>
        </w:rPr>
        <w:t xml:space="preserve"> was used in an as-received state with all biomass</w:t>
      </w:r>
      <w:r w:rsidR="004F68C8" w:rsidRPr="00B036F6">
        <w:rPr>
          <w:rFonts w:ascii="Times New Roman" w:hAnsi="Times New Roman" w:cs="Times New Roman"/>
          <w:color w:val="000000" w:themeColor="text1"/>
          <w:sz w:val="24"/>
          <w:szCs w:val="24"/>
        </w:rPr>
        <w:t>, plastic</w:t>
      </w:r>
      <w:r w:rsidRPr="00B036F6">
        <w:rPr>
          <w:rFonts w:ascii="Times New Roman" w:hAnsi="Times New Roman" w:cs="Times New Roman"/>
          <w:color w:val="000000" w:themeColor="text1"/>
          <w:sz w:val="24"/>
          <w:szCs w:val="24"/>
        </w:rPr>
        <w:t xml:space="preserve"> and coke screened to ≤2mm. All experiments were repeated twice. </w:t>
      </w:r>
      <w:r w:rsidR="004F68C8" w:rsidRPr="00B036F6">
        <w:rPr>
          <w:rFonts w:ascii="Times New Roman" w:hAnsi="Times New Roman" w:cs="Times New Roman"/>
          <w:color w:val="000000" w:themeColor="text1"/>
          <w:sz w:val="24"/>
          <w:szCs w:val="24"/>
        </w:rPr>
        <w:t xml:space="preserve">Plastic analysis in the TGA suggested that plastic would not be suitable for sinter trials and as such plastics used in the sinter pot trial was carried out for confirmation of TGA </w:t>
      </w:r>
      <w:r w:rsidR="000C081D" w:rsidRPr="00B036F6">
        <w:rPr>
          <w:rFonts w:ascii="Times New Roman" w:hAnsi="Times New Roman" w:cs="Times New Roman"/>
          <w:color w:val="000000" w:themeColor="text1"/>
          <w:sz w:val="24"/>
          <w:szCs w:val="24"/>
        </w:rPr>
        <w:t>results.</w:t>
      </w:r>
    </w:p>
    <w:p w14:paraId="793A8F3D" w14:textId="0E7AF0AB" w:rsidR="00344798" w:rsidRPr="00B036F6" w:rsidRDefault="00E206FC" w:rsidP="000159CD">
      <w:pPr>
        <w:pStyle w:val="Heading3"/>
        <w:rPr>
          <w:rFonts w:ascii="Times New Roman" w:hAnsi="Times New Roman" w:cs="Times New Roman"/>
          <w:color w:val="000000" w:themeColor="text1"/>
          <w:sz w:val="24"/>
          <w:szCs w:val="24"/>
        </w:rPr>
      </w:pPr>
      <w:bookmarkStart w:id="81" w:name="_Toc518370537"/>
      <w:r>
        <w:rPr>
          <w:rFonts w:ascii="Times New Roman" w:hAnsi="Times New Roman" w:cs="Times New Roman"/>
          <w:color w:val="000000" w:themeColor="text1"/>
          <w:sz w:val="24"/>
          <w:szCs w:val="24"/>
        </w:rPr>
        <w:t>4.6</w:t>
      </w:r>
      <w:r w:rsidR="00344798" w:rsidRPr="00B036F6">
        <w:rPr>
          <w:rFonts w:ascii="Times New Roman" w:hAnsi="Times New Roman" w:cs="Times New Roman"/>
          <w:color w:val="000000" w:themeColor="text1"/>
          <w:sz w:val="24"/>
          <w:szCs w:val="24"/>
        </w:rPr>
        <w:t>.2 The sintering reactor – experimental set up</w:t>
      </w:r>
      <w:bookmarkEnd w:id="81"/>
    </w:p>
    <w:p w14:paraId="14131749" w14:textId="77777777" w:rsidR="004D2094" w:rsidRDefault="004D2094" w:rsidP="00D83F69">
      <w:pPr>
        <w:spacing w:line="360" w:lineRule="auto"/>
        <w:jc w:val="both"/>
        <w:rPr>
          <w:rFonts w:ascii="Times New Roman" w:hAnsi="Times New Roman" w:cs="Times New Roman"/>
          <w:color w:val="000000" w:themeColor="text1"/>
          <w:sz w:val="24"/>
          <w:szCs w:val="24"/>
        </w:rPr>
      </w:pPr>
    </w:p>
    <w:p w14:paraId="569610FE" w14:textId="664CEE1A" w:rsidR="00344798"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A laboratory scale sinter pot is commonly used when investigating new sinter mixes. Measurements such as formation and emission of organic pollutants can be assessed.</w:t>
      </w:r>
      <w:r w:rsidR="000C081D" w:rsidRPr="00B036F6">
        <w:rPr>
          <w:rFonts w:ascii="Times New Roman" w:hAnsi="Times New Roman" w:cs="Times New Roman"/>
          <w:color w:val="000000" w:themeColor="text1"/>
          <w:sz w:val="24"/>
          <w:szCs w:val="24"/>
        </w:rPr>
        <w:t xml:space="preserve"> Sinter quality can be assessed but isn’t really designed for that purpose due to the small scale of the experiment.</w:t>
      </w:r>
      <w:r w:rsidRPr="00B036F6">
        <w:rPr>
          <w:rFonts w:ascii="Times New Roman" w:hAnsi="Times New Roman" w:cs="Times New Roman"/>
          <w:color w:val="000000" w:themeColor="text1"/>
          <w:sz w:val="24"/>
          <w:szCs w:val="24"/>
        </w:rPr>
        <w:t xml:space="preserve"> The sinter pot has a charge capacity of 1kg</w:t>
      </w:r>
      <w:r w:rsidR="004F68C8" w:rsidRPr="00B036F6">
        <w:rPr>
          <w:rFonts w:ascii="Times New Roman" w:hAnsi="Times New Roman" w:cs="Times New Roman"/>
          <w:color w:val="000000" w:themeColor="text1"/>
          <w:sz w:val="24"/>
          <w:szCs w:val="24"/>
        </w:rPr>
        <w:t>, a</w:t>
      </w:r>
      <w:r w:rsidRPr="00B036F6">
        <w:rPr>
          <w:rFonts w:ascii="Times New Roman" w:hAnsi="Times New Roman" w:cs="Times New Roman"/>
          <w:color w:val="000000" w:themeColor="text1"/>
          <w:sz w:val="24"/>
          <w:szCs w:val="24"/>
        </w:rPr>
        <w:t xml:space="preserve"> bed </w:t>
      </w:r>
      <w:r w:rsidRPr="00B036F6">
        <w:rPr>
          <w:rFonts w:ascii="Times New Roman" w:hAnsi="Times New Roman" w:cs="Times New Roman"/>
          <w:color w:val="000000" w:themeColor="text1"/>
          <w:sz w:val="24"/>
          <w:szCs w:val="24"/>
        </w:rPr>
        <w:lastRenderedPageBreak/>
        <w:t>diameter of 100 mm and a bed height of 150 mm. The experimental method for sinter pot was adopted from Ooi (2008) and Zandi (2010).</w:t>
      </w:r>
    </w:p>
    <w:p w14:paraId="69F09717" w14:textId="77777777" w:rsidR="0014301E" w:rsidRPr="00B036F6" w:rsidRDefault="0014301E" w:rsidP="00FB1657">
      <w:pPr>
        <w:spacing w:line="360" w:lineRule="auto"/>
        <w:ind w:firstLine="720"/>
        <w:jc w:val="both"/>
        <w:rPr>
          <w:rFonts w:ascii="Times New Roman" w:hAnsi="Times New Roman" w:cs="Times New Roman"/>
          <w:color w:val="000000" w:themeColor="text1"/>
          <w:sz w:val="24"/>
          <w:szCs w:val="24"/>
        </w:rPr>
      </w:pPr>
    </w:p>
    <w:p w14:paraId="5616C799" w14:textId="77777777" w:rsidR="00344798" w:rsidRPr="00B036F6" w:rsidRDefault="00344798" w:rsidP="00757605">
      <w:pPr>
        <w:spacing w:line="360" w:lineRule="auto"/>
        <w:ind w:left="1080" w:firstLine="720"/>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028C858C" wp14:editId="565A86C2">
            <wp:extent cx="4642241" cy="286702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extLst>
                        <a:ext uri="{28A0092B-C50C-407E-A947-70E740481C1C}">
                          <a14:useLocalDpi xmlns:a14="http://schemas.microsoft.com/office/drawing/2010/main" val="0"/>
                        </a:ext>
                      </a:extLst>
                    </a:blip>
                    <a:srcRect l="15417" t="15625" r="56250" b="35157"/>
                    <a:stretch/>
                  </pic:blipFill>
                  <pic:spPr bwMode="auto">
                    <a:xfrm>
                      <a:off x="0" y="0"/>
                      <a:ext cx="4648897" cy="2871135"/>
                    </a:xfrm>
                    <a:prstGeom prst="rect">
                      <a:avLst/>
                    </a:prstGeom>
                    <a:ln>
                      <a:noFill/>
                    </a:ln>
                    <a:extLst>
                      <a:ext uri="{53640926-AAD7-44D8-BBD7-CCE9431645EC}">
                        <a14:shadowObscured xmlns:a14="http://schemas.microsoft.com/office/drawing/2010/main"/>
                      </a:ext>
                    </a:extLst>
                  </pic:spPr>
                </pic:pic>
              </a:graphicData>
            </a:graphic>
          </wp:inline>
        </w:drawing>
      </w:r>
    </w:p>
    <w:p w14:paraId="42F424EE" w14:textId="4F9AF82D" w:rsidR="00344798" w:rsidRPr="00B036F6" w:rsidRDefault="00930A69" w:rsidP="0043076D">
      <w:pPr>
        <w:pStyle w:val="Caption"/>
        <w:spacing w:line="360" w:lineRule="auto"/>
        <w:rPr>
          <w:rFonts w:ascii="Times New Roman" w:hAnsi="Times New Roman" w:cs="Times New Roman"/>
          <w:color w:val="000000" w:themeColor="text1"/>
          <w:sz w:val="24"/>
          <w:szCs w:val="24"/>
        </w:rPr>
      </w:pPr>
      <w:bookmarkStart w:id="82" w:name="_Toc518370577"/>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13</w:t>
      </w:r>
      <w:r w:rsidRPr="0043076D">
        <w:rPr>
          <w:rFonts w:ascii="Times New Roman" w:hAnsi="Times New Roman" w:cs="Times New Roman"/>
          <w:b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w:t>
      </w:r>
      <w:r w:rsidR="00344798" w:rsidRPr="0043076D">
        <w:rPr>
          <w:rFonts w:ascii="Times New Roman" w:hAnsi="Times New Roman" w:cs="Times New Roman"/>
          <w:b w:val="0"/>
          <w:color w:val="000000" w:themeColor="text1"/>
          <w:sz w:val="24"/>
          <w:szCs w:val="24"/>
        </w:rPr>
        <w:t>Schematic diagram illustrating the of the sinter pot (edited from</w:t>
      </w:r>
      <w:sdt>
        <w:sdtPr>
          <w:rPr>
            <w:rFonts w:ascii="Times New Roman" w:hAnsi="Times New Roman" w:cs="Times New Roman"/>
            <w:b w:val="0"/>
            <w:color w:val="000000" w:themeColor="text1"/>
            <w:sz w:val="24"/>
            <w:szCs w:val="24"/>
          </w:rPr>
          <w:id w:val="-1958471214"/>
          <w:citation/>
        </w:sdtPr>
        <w:sdtEndPr/>
        <w:sdtContent>
          <w:r w:rsidR="00344798" w:rsidRPr="0043076D">
            <w:rPr>
              <w:rFonts w:ascii="Times New Roman" w:hAnsi="Times New Roman" w:cs="Times New Roman"/>
              <w:b w:val="0"/>
              <w:color w:val="000000" w:themeColor="text1"/>
              <w:sz w:val="24"/>
              <w:szCs w:val="24"/>
            </w:rPr>
            <w:fldChar w:fldCharType="begin"/>
          </w:r>
          <w:r w:rsidR="00344798" w:rsidRPr="0043076D">
            <w:rPr>
              <w:rFonts w:ascii="Times New Roman" w:hAnsi="Times New Roman" w:cs="Times New Roman"/>
              <w:b w:val="0"/>
              <w:color w:val="000000" w:themeColor="text1"/>
              <w:sz w:val="24"/>
              <w:szCs w:val="24"/>
            </w:rPr>
            <w:instrText xml:space="preserve"> CITATION Ooi08 \l 2057 </w:instrText>
          </w:r>
          <w:r w:rsidR="00344798"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Ooi, et al., 2008)</w:t>
          </w:r>
          <w:r w:rsidR="00344798" w:rsidRPr="0043076D">
            <w:rPr>
              <w:rFonts w:ascii="Times New Roman" w:hAnsi="Times New Roman" w:cs="Times New Roman"/>
              <w:b w:val="0"/>
              <w:color w:val="000000" w:themeColor="text1"/>
              <w:sz w:val="24"/>
              <w:szCs w:val="24"/>
            </w:rPr>
            <w:fldChar w:fldCharType="end"/>
          </w:r>
        </w:sdtContent>
      </w:sdt>
      <w:r w:rsidR="00344798" w:rsidRPr="0043076D">
        <w:rPr>
          <w:rFonts w:ascii="Times New Roman" w:hAnsi="Times New Roman" w:cs="Times New Roman"/>
          <w:b w:val="0"/>
          <w:color w:val="000000" w:themeColor="text1"/>
          <w:sz w:val="24"/>
          <w:szCs w:val="24"/>
        </w:rPr>
        <w:t>).</w:t>
      </w:r>
      <w:bookmarkEnd w:id="82"/>
      <w:r w:rsidR="00344798" w:rsidRPr="0043076D">
        <w:rPr>
          <w:rFonts w:ascii="Times New Roman" w:hAnsi="Times New Roman" w:cs="Times New Roman"/>
          <w:b w:val="0"/>
          <w:color w:val="000000" w:themeColor="text1"/>
          <w:sz w:val="24"/>
          <w:szCs w:val="24"/>
        </w:rPr>
        <w:t xml:space="preserve"> </w:t>
      </w:r>
    </w:p>
    <w:p w14:paraId="54D86665" w14:textId="68D68646" w:rsidR="00994B16" w:rsidRDefault="00344798" w:rsidP="00EF4FF7">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 paper cone of 150 mm height and 75 mm diameter was placed inside the sinter pot and filled with 10 mm thick hearth layer (protective layer) consisting of sinter cakes. The sinter cakes were placed inside the paper cone and on top of the 3 mm mesh. The entire mesh was not covered with slight gaps to allow air flow. The purpose of the hearth layer was to prevent the experimental sinter from sticking to the mesh. Mount wright iron ore (MWIO) was then filled to the sides of the paper cone up until the bottom thermocouple. This was done to secure the position of the paper cone from moving and to then allow the insertion of the 7 </w:t>
      </w:r>
      <w:r w:rsidR="004D2094" w:rsidRPr="00B036F6">
        <w:rPr>
          <w:rFonts w:ascii="Times New Roman" w:hAnsi="Times New Roman" w:cs="Times New Roman"/>
          <w:color w:val="000000" w:themeColor="text1"/>
          <w:sz w:val="24"/>
          <w:szCs w:val="24"/>
        </w:rPr>
        <w:t>thermocouples</w:t>
      </w:r>
      <w:r w:rsidRPr="00B036F6">
        <w:rPr>
          <w:rFonts w:ascii="Times New Roman" w:hAnsi="Times New Roman" w:cs="Times New Roman"/>
          <w:color w:val="000000" w:themeColor="text1"/>
          <w:sz w:val="24"/>
          <w:szCs w:val="24"/>
        </w:rPr>
        <w:t xml:space="preserve"> through the sinter pot and paper cone. </w:t>
      </w:r>
    </w:p>
    <w:p w14:paraId="1F36E59E" w14:textId="366F1DDC" w:rsidR="00994B16" w:rsidRPr="00B036F6" w:rsidRDefault="00AD2FC9" w:rsidP="00AD2FC9">
      <w:pPr>
        <w:spacing w:line="360" w:lineRule="auto"/>
        <w:rPr>
          <w:rFonts w:ascii="Times New Roman" w:hAnsi="Times New Roman" w:cs="Times New Roman"/>
          <w:color w:val="000000" w:themeColor="text1"/>
          <w:sz w:val="24"/>
          <w:szCs w:val="24"/>
        </w:rPr>
      </w:pPr>
      <w:r>
        <w:rPr>
          <w:noProof/>
          <w:lang w:eastAsia="en-GB"/>
        </w:rPr>
        <w:lastRenderedPageBreak/>
        <w:drawing>
          <wp:inline distT="0" distB="0" distL="0" distR="0" wp14:anchorId="296AFE5C" wp14:editId="08ACD988">
            <wp:extent cx="5191125" cy="3526155"/>
            <wp:effectExtent l="0" t="0" r="9525" b="0"/>
            <wp:docPr id="16864" name="Picture 16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28A0092B-C50C-407E-A947-70E740481C1C}">
                          <a14:useLocalDpi xmlns:a14="http://schemas.microsoft.com/office/drawing/2010/main" val="0"/>
                        </a:ext>
                      </a:extLst>
                    </a:blip>
                    <a:srcRect l="27293" t="24556" r="33266" b="27811"/>
                    <a:stretch/>
                  </pic:blipFill>
                  <pic:spPr bwMode="auto">
                    <a:xfrm>
                      <a:off x="0" y="0"/>
                      <a:ext cx="5191125" cy="3526155"/>
                    </a:xfrm>
                    <a:prstGeom prst="rect">
                      <a:avLst/>
                    </a:prstGeom>
                    <a:ln>
                      <a:noFill/>
                    </a:ln>
                    <a:extLst>
                      <a:ext uri="{53640926-AAD7-44D8-BBD7-CCE9431645EC}">
                        <a14:shadowObscured xmlns:a14="http://schemas.microsoft.com/office/drawing/2010/main"/>
                      </a:ext>
                    </a:extLst>
                  </pic:spPr>
                </pic:pic>
              </a:graphicData>
            </a:graphic>
          </wp:inline>
        </w:drawing>
      </w:r>
    </w:p>
    <w:p w14:paraId="76433268" w14:textId="6EBFE3FC" w:rsidR="00344798" w:rsidRPr="00B036F6" w:rsidRDefault="00FC10A3" w:rsidP="0043076D">
      <w:pPr>
        <w:pStyle w:val="Caption"/>
        <w:spacing w:line="360" w:lineRule="auto"/>
        <w:ind w:firstLine="720"/>
        <w:jc w:val="center"/>
        <w:rPr>
          <w:rFonts w:ascii="Times New Roman" w:hAnsi="Times New Roman" w:cs="Times New Roman"/>
          <w:color w:val="000000" w:themeColor="text1"/>
          <w:sz w:val="24"/>
          <w:szCs w:val="24"/>
        </w:rPr>
      </w:pPr>
      <w:bookmarkStart w:id="83" w:name="_Toc518370578"/>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14</w:t>
      </w:r>
      <w:r w:rsidRPr="0043076D">
        <w:rPr>
          <w:rFonts w:ascii="Times New Roman" w:hAnsi="Times New Roman" w:cs="Times New Roman"/>
          <w:b w:val="0"/>
          <w:color w:val="000000" w:themeColor="text1"/>
          <w:sz w:val="24"/>
          <w:szCs w:val="24"/>
        </w:rPr>
        <w:fldChar w:fldCharType="end"/>
      </w:r>
      <w:r w:rsidR="00690C14" w:rsidRPr="00B036F6">
        <w:rPr>
          <w:rFonts w:ascii="Times New Roman" w:hAnsi="Times New Roman" w:cs="Times New Roman"/>
          <w:b w:val="0"/>
          <w:color w:val="000000" w:themeColor="text1"/>
          <w:sz w:val="24"/>
          <w:szCs w:val="24"/>
        </w:rPr>
        <w:t xml:space="preserve"> </w:t>
      </w:r>
      <w:r w:rsidR="000C081D" w:rsidRPr="0043076D">
        <w:rPr>
          <w:rFonts w:ascii="Times New Roman" w:hAnsi="Times New Roman" w:cs="Times New Roman"/>
          <w:b w:val="0"/>
          <w:color w:val="000000" w:themeColor="text1"/>
          <w:sz w:val="24"/>
          <w:szCs w:val="24"/>
        </w:rPr>
        <w:t xml:space="preserve">(a) </w:t>
      </w:r>
      <w:r w:rsidR="00690C14" w:rsidRPr="00B036F6">
        <w:rPr>
          <w:rFonts w:ascii="Times New Roman" w:hAnsi="Times New Roman" w:cs="Times New Roman"/>
          <w:b w:val="0"/>
          <w:color w:val="000000" w:themeColor="text1"/>
          <w:sz w:val="24"/>
          <w:szCs w:val="24"/>
        </w:rPr>
        <w:t>P</w:t>
      </w:r>
      <w:r w:rsidR="000C081D" w:rsidRPr="0043076D">
        <w:rPr>
          <w:rFonts w:ascii="Times New Roman" w:hAnsi="Times New Roman" w:cs="Times New Roman"/>
          <w:b w:val="0"/>
          <w:color w:val="000000" w:themeColor="text1"/>
          <w:sz w:val="24"/>
          <w:szCs w:val="24"/>
        </w:rPr>
        <w:t>aper cone (b) Final set up of sinter before filling with sinter pellets</w:t>
      </w:r>
      <w:bookmarkEnd w:id="83"/>
    </w:p>
    <w:p w14:paraId="0AF1BCD7" w14:textId="543D0EEF"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Once all thermocouples were placed inside the sinter pot and aligned to the centre of the pot, the next step was to fill the paper cone with the sinter mix. The sinter mix was in the form of pellets and filled to the top of the cone. A 10mm gap from the top was left to allow a layer of coke to sit on top of the sinter mix (20 g coke screened to ≤2mm). This was done to facilitate the ignition process. The gap between the paper cone and the sinter pot was then filled with an annular layer of MWIO to the top of the pot. Mount </w:t>
      </w:r>
      <w:r w:rsidR="0081147F">
        <w:rPr>
          <w:rFonts w:ascii="Times New Roman" w:hAnsi="Times New Roman" w:cs="Times New Roman"/>
          <w:color w:val="000000" w:themeColor="text1"/>
          <w:sz w:val="24"/>
          <w:szCs w:val="24"/>
        </w:rPr>
        <w:t>W</w:t>
      </w:r>
      <w:r w:rsidRPr="00B036F6">
        <w:rPr>
          <w:rFonts w:ascii="Times New Roman" w:hAnsi="Times New Roman" w:cs="Times New Roman"/>
          <w:color w:val="000000" w:themeColor="text1"/>
          <w:sz w:val="24"/>
          <w:szCs w:val="24"/>
        </w:rPr>
        <w:t xml:space="preserve">right iron ore </w:t>
      </w:r>
      <w:r w:rsidR="004D2094">
        <w:rPr>
          <w:rFonts w:ascii="Times New Roman" w:hAnsi="Times New Roman" w:cs="Times New Roman"/>
          <w:color w:val="000000" w:themeColor="text1"/>
          <w:sz w:val="24"/>
          <w:szCs w:val="24"/>
        </w:rPr>
        <w:t xml:space="preserve">was </w:t>
      </w:r>
      <w:r w:rsidRPr="00B036F6">
        <w:rPr>
          <w:rFonts w:ascii="Times New Roman" w:hAnsi="Times New Roman" w:cs="Times New Roman"/>
          <w:color w:val="000000" w:themeColor="text1"/>
          <w:sz w:val="24"/>
          <w:szCs w:val="24"/>
        </w:rPr>
        <w:t>used to prevent air leakage from the walls of the pot as the sinter cakes reduces in size during the sintering process thus ensuring a consistent air flow across the diameter of the bed (Hurst,</w:t>
      </w:r>
      <w:r w:rsidR="004D2094">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2014). The </w:t>
      </w:r>
      <w:r w:rsidR="0081147F">
        <w:rPr>
          <w:rFonts w:ascii="Times New Roman" w:hAnsi="Times New Roman" w:cs="Times New Roman"/>
          <w:color w:val="000000" w:themeColor="text1"/>
          <w:sz w:val="24"/>
          <w:szCs w:val="24"/>
        </w:rPr>
        <w:t>M</w:t>
      </w:r>
      <w:r w:rsidRPr="00B036F6">
        <w:rPr>
          <w:rFonts w:ascii="Times New Roman" w:hAnsi="Times New Roman" w:cs="Times New Roman"/>
          <w:color w:val="000000" w:themeColor="text1"/>
          <w:sz w:val="24"/>
          <w:szCs w:val="24"/>
        </w:rPr>
        <w:t xml:space="preserve">ount </w:t>
      </w:r>
      <w:r w:rsidR="0081147F">
        <w:rPr>
          <w:rFonts w:ascii="Times New Roman" w:hAnsi="Times New Roman" w:cs="Times New Roman"/>
          <w:color w:val="000000" w:themeColor="text1"/>
          <w:sz w:val="24"/>
          <w:szCs w:val="24"/>
        </w:rPr>
        <w:t>W</w:t>
      </w:r>
      <w:r w:rsidRPr="00B036F6">
        <w:rPr>
          <w:rFonts w:ascii="Times New Roman" w:hAnsi="Times New Roman" w:cs="Times New Roman"/>
          <w:color w:val="000000" w:themeColor="text1"/>
          <w:sz w:val="24"/>
          <w:szCs w:val="24"/>
        </w:rPr>
        <w:t>right iron ores are also used to reduce adhesion of the sinter product to the inner wall of the pot and to reduce heat loss from the sinter pot.</w:t>
      </w:r>
    </w:p>
    <w:p w14:paraId="62B55C4E" w14:textId="77777777" w:rsidR="00AD2FC9" w:rsidRDefault="00AD2FC9" w:rsidP="00FB1657">
      <w:pPr>
        <w:spacing w:line="360" w:lineRule="auto"/>
        <w:ind w:firstLine="720"/>
        <w:jc w:val="both"/>
        <w:rPr>
          <w:rFonts w:ascii="Times New Roman" w:hAnsi="Times New Roman" w:cs="Times New Roman"/>
          <w:color w:val="000000" w:themeColor="text1"/>
          <w:sz w:val="24"/>
          <w:szCs w:val="24"/>
        </w:rPr>
      </w:pPr>
    </w:p>
    <w:p w14:paraId="62A30828" w14:textId="77777777" w:rsidR="00AD2FC9" w:rsidRDefault="00AD2FC9" w:rsidP="00FB1657">
      <w:pPr>
        <w:spacing w:line="360" w:lineRule="auto"/>
        <w:ind w:firstLine="720"/>
        <w:jc w:val="both"/>
        <w:rPr>
          <w:rFonts w:ascii="Times New Roman" w:hAnsi="Times New Roman" w:cs="Times New Roman"/>
          <w:color w:val="000000" w:themeColor="text1"/>
          <w:sz w:val="24"/>
          <w:szCs w:val="24"/>
        </w:rPr>
      </w:pPr>
    </w:p>
    <w:p w14:paraId="237CCEFC" w14:textId="77777777" w:rsidR="00AD2FC9" w:rsidRDefault="00AD2FC9" w:rsidP="00FB1657">
      <w:pPr>
        <w:spacing w:line="360" w:lineRule="auto"/>
        <w:ind w:firstLine="720"/>
        <w:jc w:val="both"/>
        <w:rPr>
          <w:rFonts w:ascii="Times New Roman" w:hAnsi="Times New Roman" w:cs="Times New Roman"/>
          <w:color w:val="000000" w:themeColor="text1"/>
          <w:sz w:val="24"/>
          <w:szCs w:val="24"/>
        </w:rPr>
      </w:pPr>
    </w:p>
    <w:p w14:paraId="76E63DB9" w14:textId="2CC505BE"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lastRenderedPageBreak/>
        <w:t xml:space="preserve">The experiment is now almost complete with the final part being the propane –oxygen burner being placed 20mm above the sinter pot and for the sinter pot to be connected to the suction fan at the bottom through the windbox. Once these two processes have been completed the experiment is ready to begin. The sinter pot is ignited for 1 minute and 30 seconds at a fixed suction pressure of 50 </w:t>
      </w:r>
      <w:r w:rsidR="00EC4A6D" w:rsidRPr="00B036F6">
        <w:rPr>
          <w:rFonts w:ascii="Times New Roman" w:hAnsi="Times New Roman" w:cs="Times New Roman"/>
          <w:color w:val="000000" w:themeColor="text1"/>
          <w:sz w:val="24"/>
          <w:szCs w:val="24"/>
        </w:rPr>
        <w:t xml:space="preserve">mBar. </w:t>
      </w:r>
      <w:r w:rsidRPr="00B036F6">
        <w:rPr>
          <w:rFonts w:ascii="Times New Roman" w:hAnsi="Times New Roman" w:cs="Times New Roman"/>
          <w:color w:val="000000" w:themeColor="text1"/>
          <w:sz w:val="24"/>
          <w:szCs w:val="24"/>
        </w:rPr>
        <w:t>After 1 minute and 30 seconds the ignition is switched off and the pressure is dropped to a fixed pressure of 25 mBar until the experiment is completed.</w:t>
      </w:r>
    </w:p>
    <w:p w14:paraId="79DAD631" w14:textId="51258CD9" w:rsidR="00344798" w:rsidRPr="00B036F6" w:rsidRDefault="00E206FC" w:rsidP="000159CD">
      <w:pPr>
        <w:pStyle w:val="Heading3"/>
        <w:rPr>
          <w:rFonts w:ascii="Times New Roman" w:hAnsi="Times New Roman" w:cs="Times New Roman"/>
          <w:color w:val="000000" w:themeColor="text1"/>
          <w:sz w:val="24"/>
          <w:szCs w:val="24"/>
        </w:rPr>
      </w:pPr>
      <w:bookmarkStart w:id="84" w:name="_Toc518370538"/>
      <w:r>
        <w:rPr>
          <w:rFonts w:ascii="Times New Roman" w:hAnsi="Times New Roman" w:cs="Times New Roman"/>
          <w:color w:val="000000" w:themeColor="text1"/>
          <w:sz w:val="24"/>
          <w:szCs w:val="24"/>
        </w:rPr>
        <w:t>4.6</w:t>
      </w:r>
      <w:r w:rsidR="00344798" w:rsidRPr="00B036F6">
        <w:rPr>
          <w:rFonts w:ascii="Times New Roman" w:hAnsi="Times New Roman" w:cs="Times New Roman"/>
          <w:color w:val="000000" w:themeColor="text1"/>
          <w:sz w:val="24"/>
          <w:szCs w:val="24"/>
        </w:rPr>
        <w:t>.3 Sinter mix</w:t>
      </w:r>
      <w:bookmarkEnd w:id="84"/>
    </w:p>
    <w:p w14:paraId="374089FF" w14:textId="77777777" w:rsidR="008428F0" w:rsidRDefault="008428F0" w:rsidP="00D83F69">
      <w:pPr>
        <w:spacing w:line="360" w:lineRule="auto"/>
        <w:jc w:val="both"/>
        <w:rPr>
          <w:rFonts w:ascii="Times New Roman" w:hAnsi="Times New Roman" w:cs="Times New Roman"/>
          <w:color w:val="000000" w:themeColor="text1"/>
          <w:sz w:val="24"/>
          <w:szCs w:val="24"/>
        </w:rPr>
      </w:pPr>
    </w:p>
    <w:p w14:paraId="5B581CE5" w14:textId="14F0DC10" w:rsidR="00344798"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sinter blends used during these experiments were of the same sinter </w:t>
      </w:r>
      <w:r w:rsidR="00EC4A6D" w:rsidRPr="00B036F6">
        <w:rPr>
          <w:rFonts w:ascii="Times New Roman" w:hAnsi="Times New Roman" w:cs="Times New Roman"/>
          <w:color w:val="000000" w:themeColor="text1"/>
          <w:sz w:val="24"/>
          <w:szCs w:val="24"/>
        </w:rPr>
        <w:t>blends that are</w:t>
      </w:r>
      <w:r w:rsidRPr="00B036F6">
        <w:rPr>
          <w:rFonts w:ascii="Times New Roman" w:hAnsi="Times New Roman" w:cs="Times New Roman"/>
          <w:color w:val="000000" w:themeColor="text1"/>
          <w:sz w:val="24"/>
          <w:szCs w:val="24"/>
        </w:rPr>
        <w:t xml:space="preserve"> used at Ijmuiden steel works, Holland. The reason for this was due to the past work showing that this mix showed promising signs from a scaling perspective from lab scale experiments. The base case (0%) blend can be seen in table 1, with the particle screening size for each material. The following screening conditions was assessed as being the optimum conditions in achieving a pellet size of 2mm. the actual percentage of each material to create the blend is protected by </w:t>
      </w:r>
      <w:r w:rsidR="00A71798">
        <w:rPr>
          <w:rFonts w:ascii="Times New Roman" w:hAnsi="Times New Roman" w:cs="Times New Roman"/>
          <w:color w:val="000000" w:themeColor="text1"/>
          <w:sz w:val="24"/>
          <w:szCs w:val="24"/>
        </w:rPr>
        <w:t>i</w:t>
      </w:r>
      <w:r w:rsidRPr="00B036F6">
        <w:rPr>
          <w:rFonts w:ascii="Times New Roman" w:hAnsi="Times New Roman" w:cs="Times New Roman"/>
          <w:color w:val="000000" w:themeColor="text1"/>
          <w:sz w:val="24"/>
          <w:szCs w:val="24"/>
        </w:rPr>
        <w:t xml:space="preserve">ntellectual property rights (TATA Steel </w:t>
      </w:r>
      <w:r w:rsidR="003A3B7C">
        <w:rPr>
          <w:rFonts w:ascii="Times New Roman" w:hAnsi="Times New Roman" w:cs="Times New Roman"/>
          <w:color w:val="000000" w:themeColor="text1"/>
          <w:sz w:val="24"/>
          <w:szCs w:val="24"/>
        </w:rPr>
        <w:t>UK</w:t>
      </w:r>
      <w:r w:rsidRPr="00B036F6">
        <w:rPr>
          <w:rFonts w:ascii="Times New Roman" w:hAnsi="Times New Roman" w:cs="Times New Roman"/>
          <w:color w:val="000000" w:themeColor="text1"/>
          <w:sz w:val="24"/>
          <w:szCs w:val="24"/>
        </w:rPr>
        <w:t>)</w:t>
      </w:r>
      <w:r w:rsidR="00AD2FC9">
        <w:rPr>
          <w:rFonts w:ascii="Times New Roman" w:hAnsi="Times New Roman" w:cs="Times New Roman"/>
          <w:color w:val="000000" w:themeColor="text1"/>
          <w:sz w:val="24"/>
          <w:szCs w:val="24"/>
        </w:rPr>
        <w:t>.</w:t>
      </w:r>
    </w:p>
    <w:p w14:paraId="7A77A235" w14:textId="4572CDC7" w:rsidR="00AD2FC9" w:rsidRPr="00B036F6" w:rsidRDefault="00AD2FC9" w:rsidP="00AD2FC9">
      <w:pPr>
        <w:pStyle w:val="Caption"/>
        <w:spacing w:line="360" w:lineRule="auto"/>
        <w:ind w:firstLine="720"/>
        <w:jc w:val="center"/>
        <w:rPr>
          <w:rFonts w:ascii="Times New Roman" w:hAnsi="Times New Roman" w:cs="Times New Roman"/>
          <w:color w:val="000000" w:themeColor="text1"/>
          <w:sz w:val="24"/>
          <w:szCs w:val="24"/>
        </w:rPr>
      </w:pPr>
      <w:bookmarkStart w:id="85" w:name="_Toc518370639"/>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C434D">
        <w:rPr>
          <w:rFonts w:ascii="Times New Roman" w:hAnsi="Times New Roman" w:cs="Times New Roman"/>
          <w:b w:val="0"/>
          <w:noProof/>
          <w:color w:val="000000" w:themeColor="text1"/>
          <w:sz w:val="24"/>
          <w:szCs w:val="24"/>
        </w:rPr>
        <w:t>11</w:t>
      </w:r>
      <w:r w:rsidR="00711874">
        <w:rPr>
          <w:rFonts w:ascii="Times New Roman" w:hAnsi="Times New Roman" w:cs="Times New Roman"/>
          <w:b w:val="0"/>
          <w:color w:val="000000" w:themeColor="text1"/>
          <w:sz w:val="24"/>
          <w:szCs w:val="24"/>
        </w:rPr>
        <w:fldChar w:fldCharType="end"/>
      </w:r>
      <w:r w:rsidRPr="00B036F6">
        <w:rPr>
          <w:rFonts w:ascii="Times New Roman" w:hAnsi="Times New Roman" w:cs="Times New Roman"/>
          <w:b w:val="0"/>
          <w:color w:val="000000" w:themeColor="text1"/>
          <w:sz w:val="24"/>
          <w:szCs w:val="24"/>
        </w:rPr>
        <w:t xml:space="preserve"> </w:t>
      </w:r>
      <w:r w:rsidRPr="0043076D">
        <w:rPr>
          <w:rFonts w:ascii="Times New Roman" w:hAnsi="Times New Roman" w:cs="Times New Roman"/>
          <w:b w:val="0"/>
          <w:color w:val="000000" w:themeColor="text1"/>
          <w:sz w:val="24"/>
          <w:szCs w:val="24"/>
        </w:rPr>
        <w:t>Material and screening size used to create iron ore pellets</w:t>
      </w:r>
      <w:bookmarkEnd w:id="85"/>
    </w:p>
    <w:tbl>
      <w:tblPr>
        <w:tblW w:w="2640" w:type="dxa"/>
        <w:jc w:val="center"/>
        <w:tblLook w:val="04A0" w:firstRow="1" w:lastRow="0" w:firstColumn="1" w:lastColumn="0" w:noHBand="0" w:noVBand="1"/>
      </w:tblPr>
      <w:tblGrid>
        <w:gridCol w:w="1464"/>
        <w:gridCol w:w="1176"/>
      </w:tblGrid>
      <w:tr w:rsidR="00B036F6" w:rsidRPr="00B036F6" w14:paraId="1D21DC4B" w14:textId="77777777" w:rsidTr="000C081D">
        <w:trPr>
          <w:trHeight w:val="600"/>
          <w:jc w:val="center"/>
        </w:trPr>
        <w:tc>
          <w:tcPr>
            <w:tcW w:w="1560" w:type="dxa"/>
            <w:tcBorders>
              <w:top w:val="single" w:sz="4" w:space="0" w:color="auto"/>
              <w:left w:val="single" w:sz="4" w:space="0" w:color="auto"/>
              <w:bottom w:val="single" w:sz="4" w:space="0" w:color="auto"/>
              <w:right w:val="single" w:sz="4" w:space="0" w:color="auto"/>
            </w:tcBorders>
            <w:shd w:val="clear" w:color="auto" w:fill="auto"/>
            <w:hideMark/>
          </w:tcPr>
          <w:p w14:paraId="2958794D"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Material</w:t>
            </w:r>
          </w:p>
        </w:tc>
        <w:tc>
          <w:tcPr>
            <w:tcW w:w="1080" w:type="dxa"/>
            <w:tcBorders>
              <w:top w:val="single" w:sz="4" w:space="0" w:color="auto"/>
              <w:left w:val="nil"/>
              <w:bottom w:val="single" w:sz="4" w:space="0" w:color="auto"/>
              <w:right w:val="single" w:sz="4" w:space="0" w:color="auto"/>
            </w:tcBorders>
            <w:shd w:val="clear" w:color="auto" w:fill="auto"/>
            <w:hideMark/>
          </w:tcPr>
          <w:p w14:paraId="4232422F"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Screening size (mm)</w:t>
            </w:r>
          </w:p>
        </w:tc>
      </w:tr>
      <w:tr w:rsidR="00B036F6" w:rsidRPr="00B036F6" w14:paraId="1D6C6F13" w14:textId="77777777" w:rsidTr="000C081D">
        <w:trPr>
          <w:trHeight w:val="300"/>
          <w:jc w:val="center"/>
        </w:trPr>
        <w:tc>
          <w:tcPr>
            <w:tcW w:w="1560" w:type="dxa"/>
            <w:tcBorders>
              <w:top w:val="nil"/>
              <w:left w:val="single" w:sz="4" w:space="0" w:color="auto"/>
              <w:bottom w:val="single" w:sz="4" w:space="0" w:color="auto"/>
              <w:right w:val="single" w:sz="4" w:space="0" w:color="auto"/>
            </w:tcBorders>
            <w:shd w:val="clear" w:color="auto" w:fill="auto"/>
            <w:hideMark/>
          </w:tcPr>
          <w:p w14:paraId="370CED35" w14:textId="7C079244"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Iron o</w:t>
            </w:r>
            <w:r w:rsidR="006B33CA" w:rsidRPr="00B036F6">
              <w:rPr>
                <w:rFonts w:ascii="Times New Roman" w:eastAsia="Times New Roman" w:hAnsi="Times New Roman" w:cs="Times New Roman"/>
                <w:color w:val="000000" w:themeColor="text1"/>
                <w:sz w:val="24"/>
                <w:szCs w:val="24"/>
                <w:lang w:eastAsia="en-GB"/>
              </w:rPr>
              <w:t>r</w:t>
            </w:r>
            <w:r w:rsidRPr="0043076D">
              <w:rPr>
                <w:rFonts w:ascii="Times New Roman" w:eastAsia="Times New Roman" w:hAnsi="Times New Roman" w:cs="Times New Roman"/>
                <w:color w:val="000000" w:themeColor="text1"/>
                <w:sz w:val="24"/>
                <w:szCs w:val="24"/>
                <w:lang w:eastAsia="en-GB"/>
              </w:rPr>
              <w:t>e 1</w:t>
            </w:r>
          </w:p>
        </w:tc>
        <w:tc>
          <w:tcPr>
            <w:tcW w:w="1080" w:type="dxa"/>
            <w:tcBorders>
              <w:top w:val="nil"/>
              <w:left w:val="nil"/>
              <w:bottom w:val="single" w:sz="4" w:space="0" w:color="auto"/>
              <w:right w:val="single" w:sz="4" w:space="0" w:color="auto"/>
            </w:tcBorders>
            <w:shd w:val="clear" w:color="auto" w:fill="auto"/>
            <w:hideMark/>
          </w:tcPr>
          <w:p w14:paraId="05F4DA6E"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w:t>
            </w:r>
          </w:p>
        </w:tc>
      </w:tr>
      <w:tr w:rsidR="00B036F6" w:rsidRPr="00B036F6" w14:paraId="7CFBA7B0" w14:textId="77777777" w:rsidTr="000C081D">
        <w:trPr>
          <w:trHeight w:val="300"/>
          <w:jc w:val="center"/>
        </w:trPr>
        <w:tc>
          <w:tcPr>
            <w:tcW w:w="1560" w:type="dxa"/>
            <w:tcBorders>
              <w:top w:val="nil"/>
              <w:left w:val="single" w:sz="4" w:space="0" w:color="auto"/>
              <w:bottom w:val="single" w:sz="4" w:space="0" w:color="auto"/>
              <w:right w:val="single" w:sz="4" w:space="0" w:color="auto"/>
            </w:tcBorders>
            <w:shd w:val="clear" w:color="auto" w:fill="auto"/>
            <w:hideMark/>
          </w:tcPr>
          <w:p w14:paraId="63EDFFD2"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Iron ore 2</w:t>
            </w:r>
          </w:p>
        </w:tc>
        <w:tc>
          <w:tcPr>
            <w:tcW w:w="1080" w:type="dxa"/>
            <w:tcBorders>
              <w:top w:val="nil"/>
              <w:left w:val="nil"/>
              <w:bottom w:val="single" w:sz="4" w:space="0" w:color="auto"/>
              <w:right w:val="single" w:sz="4" w:space="0" w:color="auto"/>
            </w:tcBorders>
            <w:shd w:val="clear" w:color="auto" w:fill="auto"/>
            <w:hideMark/>
          </w:tcPr>
          <w:p w14:paraId="3C7C05EA"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w:t>
            </w:r>
          </w:p>
        </w:tc>
      </w:tr>
      <w:tr w:rsidR="00B036F6" w:rsidRPr="00B036F6" w14:paraId="7A870829" w14:textId="77777777" w:rsidTr="000C081D">
        <w:trPr>
          <w:trHeight w:val="300"/>
          <w:jc w:val="center"/>
        </w:trPr>
        <w:tc>
          <w:tcPr>
            <w:tcW w:w="1560" w:type="dxa"/>
            <w:tcBorders>
              <w:top w:val="nil"/>
              <w:left w:val="single" w:sz="4" w:space="0" w:color="auto"/>
              <w:bottom w:val="single" w:sz="4" w:space="0" w:color="auto"/>
              <w:right w:val="single" w:sz="4" w:space="0" w:color="auto"/>
            </w:tcBorders>
            <w:shd w:val="clear" w:color="auto" w:fill="auto"/>
            <w:hideMark/>
          </w:tcPr>
          <w:p w14:paraId="5D5D084B"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Iron ore 3</w:t>
            </w:r>
          </w:p>
        </w:tc>
        <w:tc>
          <w:tcPr>
            <w:tcW w:w="1080" w:type="dxa"/>
            <w:tcBorders>
              <w:top w:val="nil"/>
              <w:left w:val="nil"/>
              <w:bottom w:val="single" w:sz="4" w:space="0" w:color="auto"/>
              <w:right w:val="single" w:sz="4" w:space="0" w:color="auto"/>
            </w:tcBorders>
            <w:shd w:val="clear" w:color="auto" w:fill="auto"/>
            <w:hideMark/>
          </w:tcPr>
          <w:p w14:paraId="5513FABD"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w:t>
            </w:r>
          </w:p>
        </w:tc>
      </w:tr>
      <w:tr w:rsidR="00B036F6" w:rsidRPr="00B036F6" w14:paraId="1E9B7E21" w14:textId="77777777" w:rsidTr="000C081D">
        <w:trPr>
          <w:trHeight w:val="300"/>
          <w:jc w:val="center"/>
        </w:trPr>
        <w:tc>
          <w:tcPr>
            <w:tcW w:w="1560" w:type="dxa"/>
            <w:tcBorders>
              <w:top w:val="nil"/>
              <w:left w:val="single" w:sz="4" w:space="0" w:color="auto"/>
              <w:bottom w:val="single" w:sz="4" w:space="0" w:color="auto"/>
              <w:right w:val="single" w:sz="4" w:space="0" w:color="auto"/>
            </w:tcBorders>
            <w:shd w:val="clear" w:color="auto" w:fill="auto"/>
            <w:hideMark/>
          </w:tcPr>
          <w:p w14:paraId="2951157E"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Olivine</w:t>
            </w:r>
          </w:p>
        </w:tc>
        <w:tc>
          <w:tcPr>
            <w:tcW w:w="1080" w:type="dxa"/>
            <w:tcBorders>
              <w:top w:val="nil"/>
              <w:left w:val="nil"/>
              <w:bottom w:val="single" w:sz="4" w:space="0" w:color="auto"/>
              <w:right w:val="single" w:sz="4" w:space="0" w:color="auto"/>
            </w:tcBorders>
            <w:shd w:val="clear" w:color="auto" w:fill="auto"/>
            <w:hideMark/>
          </w:tcPr>
          <w:p w14:paraId="26B23B59"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w:t>
            </w:r>
          </w:p>
        </w:tc>
      </w:tr>
      <w:tr w:rsidR="00B036F6" w:rsidRPr="00B036F6" w14:paraId="165F8E0B" w14:textId="77777777" w:rsidTr="000C081D">
        <w:trPr>
          <w:trHeight w:val="300"/>
          <w:jc w:val="center"/>
        </w:trPr>
        <w:tc>
          <w:tcPr>
            <w:tcW w:w="1560" w:type="dxa"/>
            <w:tcBorders>
              <w:top w:val="nil"/>
              <w:left w:val="single" w:sz="4" w:space="0" w:color="auto"/>
              <w:bottom w:val="single" w:sz="4" w:space="0" w:color="auto"/>
              <w:right w:val="single" w:sz="4" w:space="0" w:color="auto"/>
            </w:tcBorders>
            <w:shd w:val="clear" w:color="auto" w:fill="auto"/>
            <w:hideMark/>
          </w:tcPr>
          <w:p w14:paraId="4E4285B0"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Lime</w:t>
            </w:r>
          </w:p>
        </w:tc>
        <w:tc>
          <w:tcPr>
            <w:tcW w:w="1080" w:type="dxa"/>
            <w:tcBorders>
              <w:top w:val="nil"/>
              <w:left w:val="nil"/>
              <w:bottom w:val="single" w:sz="4" w:space="0" w:color="auto"/>
              <w:right w:val="single" w:sz="4" w:space="0" w:color="auto"/>
            </w:tcBorders>
            <w:shd w:val="clear" w:color="auto" w:fill="auto"/>
            <w:hideMark/>
          </w:tcPr>
          <w:p w14:paraId="690F98A3"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w:t>
            </w:r>
          </w:p>
        </w:tc>
      </w:tr>
      <w:tr w:rsidR="00B036F6" w:rsidRPr="00B036F6" w14:paraId="55764F80" w14:textId="77777777" w:rsidTr="000C081D">
        <w:trPr>
          <w:trHeight w:val="300"/>
          <w:jc w:val="center"/>
        </w:trPr>
        <w:tc>
          <w:tcPr>
            <w:tcW w:w="1560" w:type="dxa"/>
            <w:tcBorders>
              <w:top w:val="nil"/>
              <w:left w:val="single" w:sz="4" w:space="0" w:color="auto"/>
              <w:bottom w:val="single" w:sz="4" w:space="0" w:color="auto"/>
              <w:right w:val="single" w:sz="4" w:space="0" w:color="auto"/>
            </w:tcBorders>
            <w:shd w:val="clear" w:color="auto" w:fill="auto"/>
            <w:hideMark/>
          </w:tcPr>
          <w:p w14:paraId="6AD8F3E4"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Coke</w:t>
            </w:r>
          </w:p>
        </w:tc>
        <w:tc>
          <w:tcPr>
            <w:tcW w:w="1080" w:type="dxa"/>
            <w:tcBorders>
              <w:top w:val="nil"/>
              <w:left w:val="nil"/>
              <w:bottom w:val="single" w:sz="4" w:space="0" w:color="auto"/>
              <w:right w:val="single" w:sz="4" w:space="0" w:color="auto"/>
            </w:tcBorders>
            <w:shd w:val="clear" w:color="auto" w:fill="auto"/>
            <w:hideMark/>
          </w:tcPr>
          <w:p w14:paraId="20115F00"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w:t>
            </w:r>
          </w:p>
        </w:tc>
      </w:tr>
      <w:tr w:rsidR="00B036F6" w:rsidRPr="00B036F6" w14:paraId="482A3FB5" w14:textId="77777777" w:rsidTr="000C081D">
        <w:trPr>
          <w:trHeight w:val="900"/>
          <w:jc w:val="center"/>
        </w:trPr>
        <w:tc>
          <w:tcPr>
            <w:tcW w:w="1560" w:type="dxa"/>
            <w:tcBorders>
              <w:top w:val="nil"/>
              <w:left w:val="single" w:sz="4" w:space="0" w:color="auto"/>
              <w:bottom w:val="single" w:sz="4" w:space="0" w:color="auto"/>
              <w:right w:val="single" w:sz="4" w:space="0" w:color="auto"/>
            </w:tcBorders>
            <w:shd w:val="clear" w:color="auto" w:fill="auto"/>
            <w:hideMark/>
          </w:tcPr>
          <w:p w14:paraId="36D4CCCC" w14:textId="1B06D82E"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By-</w:t>
            </w:r>
            <w:r w:rsidR="0081147F" w:rsidRPr="0043076D">
              <w:rPr>
                <w:rFonts w:ascii="Times New Roman" w:eastAsia="Times New Roman" w:hAnsi="Times New Roman" w:cs="Times New Roman"/>
                <w:color w:val="000000" w:themeColor="text1"/>
                <w:sz w:val="24"/>
                <w:szCs w:val="24"/>
                <w:lang w:eastAsia="en-GB"/>
              </w:rPr>
              <w:t>product (</w:t>
            </w:r>
            <w:r w:rsidRPr="0043076D">
              <w:rPr>
                <w:rFonts w:ascii="Times New Roman" w:eastAsia="Times New Roman" w:hAnsi="Times New Roman" w:cs="Times New Roman"/>
                <w:color w:val="000000" w:themeColor="text1"/>
                <w:sz w:val="24"/>
                <w:szCs w:val="24"/>
                <w:lang w:eastAsia="en-GB"/>
              </w:rPr>
              <w:t>biomass or coke)</w:t>
            </w:r>
          </w:p>
        </w:tc>
        <w:tc>
          <w:tcPr>
            <w:tcW w:w="1080" w:type="dxa"/>
            <w:tcBorders>
              <w:top w:val="nil"/>
              <w:left w:val="nil"/>
              <w:bottom w:val="single" w:sz="4" w:space="0" w:color="auto"/>
              <w:right w:val="single" w:sz="4" w:space="0" w:color="auto"/>
            </w:tcBorders>
            <w:shd w:val="clear" w:color="auto" w:fill="auto"/>
            <w:hideMark/>
          </w:tcPr>
          <w:p w14:paraId="1CC18C26" w14:textId="77777777" w:rsidR="000C081D" w:rsidRPr="0043076D" w:rsidRDefault="000C081D" w:rsidP="006B33CA">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w:t>
            </w:r>
          </w:p>
        </w:tc>
      </w:tr>
    </w:tbl>
    <w:p w14:paraId="41FAC8AA" w14:textId="77777777" w:rsidR="008428F0" w:rsidRDefault="008428F0" w:rsidP="006B33CA">
      <w:pPr>
        <w:spacing w:line="360" w:lineRule="auto"/>
        <w:ind w:firstLine="720"/>
        <w:jc w:val="both"/>
        <w:rPr>
          <w:rFonts w:ascii="Times New Roman" w:hAnsi="Times New Roman" w:cs="Times New Roman"/>
          <w:color w:val="000000" w:themeColor="text1"/>
          <w:sz w:val="24"/>
          <w:szCs w:val="24"/>
        </w:rPr>
      </w:pPr>
    </w:p>
    <w:p w14:paraId="7E4F7144" w14:textId="73E1E9A2"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lastRenderedPageBreak/>
        <w:t>The percentage of each material needed for the sinter blend was calculated on a dry weight basis. In order to calculate the dry weight of each material, the moisture of all material had to be measured. This was done by using a Metter Toledo HR83 Halogen moisture analyser. All samples moisture was analysed two times with the average moisture reading for each material being used as the final value. Once moisture readings for all material were measured, the percentage amount needed from each material for a desired total sinter mix of 1.</w:t>
      </w:r>
      <w:r w:rsidR="002F0E55" w:rsidRPr="00B036F6">
        <w:rPr>
          <w:rFonts w:ascii="Times New Roman" w:hAnsi="Times New Roman" w:cs="Times New Roman"/>
          <w:color w:val="000000" w:themeColor="text1"/>
          <w:sz w:val="24"/>
          <w:szCs w:val="24"/>
        </w:rPr>
        <w:t>2</w:t>
      </w:r>
      <w:r w:rsidRPr="00B036F6">
        <w:rPr>
          <w:rFonts w:ascii="Times New Roman" w:hAnsi="Times New Roman" w:cs="Times New Roman"/>
          <w:color w:val="000000" w:themeColor="text1"/>
          <w:sz w:val="24"/>
          <w:szCs w:val="24"/>
        </w:rPr>
        <w:t>kg was calculated.  For a 0% base test with no by –product (biomass or plastic) being added, the next step is to place the sinter mix into a mixer and homogenise the material to ensure consistency throughout the mix. However, if a by-product is being used as a partial substitution for coke breeze, then the mean calorific value of the coke and the substitution materi</w:t>
      </w:r>
      <w:r w:rsidR="006B33CA" w:rsidRPr="00B036F6">
        <w:rPr>
          <w:rFonts w:ascii="Times New Roman" w:hAnsi="Times New Roman" w:cs="Times New Roman"/>
          <w:color w:val="000000" w:themeColor="text1"/>
          <w:sz w:val="24"/>
          <w:szCs w:val="24"/>
        </w:rPr>
        <w:t xml:space="preserve">al will need to be considered. </w:t>
      </w:r>
    </w:p>
    <w:p w14:paraId="48B93583" w14:textId="7777777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Once the desired sinter blend has been achieved, the mix is placed into a cement mixer for 30 minutes. The moisture reading is recorded again before being placed into the pelletising drum. The desired moisture level before the sinter blend goes into the drum is 6.5%. Deionised water is added to the blend until a moisture reading of 6.5% is achieved.</w:t>
      </w:r>
    </w:p>
    <w:p w14:paraId="0446CD84" w14:textId="77777777"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sinter blend is then added into the pelletising drum and placed onto the electric roller for 5 minutes at 60 RPM and then reduced to 30 RPM for a further 15 minutes. Sinter pellets of 2 mm are achieved and now ready to be placed inside the paper cone of the sinter pot.</w:t>
      </w:r>
    </w:p>
    <w:p w14:paraId="2B46FC26" w14:textId="0C691419" w:rsidR="00344798" w:rsidRPr="00B036F6" w:rsidRDefault="00E206FC" w:rsidP="000159CD">
      <w:pPr>
        <w:pStyle w:val="Heading3"/>
        <w:rPr>
          <w:rFonts w:ascii="Times New Roman" w:hAnsi="Times New Roman" w:cs="Times New Roman"/>
          <w:color w:val="000000" w:themeColor="text1"/>
          <w:sz w:val="24"/>
          <w:szCs w:val="24"/>
        </w:rPr>
      </w:pPr>
      <w:bookmarkStart w:id="86" w:name="_Toc518370539"/>
      <w:r>
        <w:rPr>
          <w:rFonts w:ascii="Times New Roman" w:hAnsi="Times New Roman" w:cs="Times New Roman"/>
          <w:color w:val="000000" w:themeColor="text1"/>
          <w:sz w:val="24"/>
          <w:szCs w:val="24"/>
        </w:rPr>
        <w:t>4.6</w:t>
      </w:r>
      <w:r w:rsidR="00951EFE" w:rsidRPr="00B036F6">
        <w:rPr>
          <w:rFonts w:ascii="Times New Roman" w:hAnsi="Times New Roman" w:cs="Times New Roman"/>
          <w:color w:val="000000" w:themeColor="text1"/>
          <w:sz w:val="24"/>
          <w:szCs w:val="24"/>
        </w:rPr>
        <w:t>.4</w:t>
      </w:r>
      <w:r w:rsidR="00344798" w:rsidRPr="00B036F6">
        <w:rPr>
          <w:rFonts w:ascii="Times New Roman" w:hAnsi="Times New Roman" w:cs="Times New Roman"/>
          <w:color w:val="000000" w:themeColor="text1"/>
          <w:sz w:val="24"/>
          <w:szCs w:val="24"/>
        </w:rPr>
        <w:t xml:space="preserve"> Thermal Profiles</w:t>
      </w:r>
      <w:bookmarkEnd w:id="86"/>
    </w:p>
    <w:p w14:paraId="4CF0F11B" w14:textId="77777777" w:rsidR="008428F0" w:rsidRDefault="008428F0" w:rsidP="00D83F69">
      <w:pPr>
        <w:spacing w:line="360" w:lineRule="auto"/>
        <w:jc w:val="both"/>
        <w:rPr>
          <w:rFonts w:ascii="Times New Roman" w:hAnsi="Times New Roman" w:cs="Times New Roman"/>
          <w:color w:val="000000" w:themeColor="text1"/>
          <w:sz w:val="24"/>
          <w:szCs w:val="24"/>
        </w:rPr>
      </w:pPr>
    </w:p>
    <w:p w14:paraId="5D440450" w14:textId="1CB3D05C"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In order to measure the heat through the bed (flame front) and the off-ga</w:t>
      </w:r>
      <w:r w:rsidR="002F0E55" w:rsidRPr="00B036F6">
        <w:rPr>
          <w:rFonts w:ascii="Times New Roman" w:hAnsi="Times New Roman" w:cs="Times New Roman"/>
          <w:color w:val="000000" w:themeColor="text1"/>
          <w:sz w:val="24"/>
          <w:szCs w:val="24"/>
        </w:rPr>
        <w:t>s emissions</w:t>
      </w:r>
      <w:r w:rsidR="00EC4A6D" w:rsidRPr="00B036F6">
        <w:rPr>
          <w:rFonts w:ascii="Times New Roman" w:hAnsi="Times New Roman" w:cs="Times New Roman"/>
          <w:color w:val="000000" w:themeColor="text1"/>
          <w:sz w:val="24"/>
          <w:szCs w:val="24"/>
        </w:rPr>
        <w:t>; seven</w:t>
      </w:r>
      <w:r w:rsidRPr="00B036F6">
        <w:rPr>
          <w:rFonts w:ascii="Times New Roman" w:hAnsi="Times New Roman" w:cs="Times New Roman"/>
          <w:color w:val="000000" w:themeColor="text1"/>
          <w:sz w:val="24"/>
          <w:szCs w:val="24"/>
        </w:rPr>
        <w:t xml:space="preserve"> k-type thermocouples were placed at equal intervals down the sinter pot</w:t>
      </w:r>
      <w:r w:rsidR="002F0E55"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Thermocouple 1 was placed at the top of the sinter pot with thermocouple 7 placed at the bottom in the windbox. During experimentation, thermocouple 4 readings were recorded as thermocouple 4 resembled conditions to that </w:t>
      </w:r>
      <w:r w:rsidR="002F0E55" w:rsidRPr="00B036F6">
        <w:rPr>
          <w:rFonts w:ascii="Times New Roman" w:hAnsi="Times New Roman" w:cs="Times New Roman"/>
          <w:color w:val="000000" w:themeColor="text1"/>
          <w:sz w:val="24"/>
          <w:szCs w:val="24"/>
        </w:rPr>
        <w:t>of</w:t>
      </w:r>
      <w:r w:rsidRPr="00B036F6">
        <w:rPr>
          <w:rFonts w:ascii="Times New Roman" w:hAnsi="Times New Roman" w:cs="Times New Roman"/>
          <w:color w:val="000000" w:themeColor="text1"/>
          <w:sz w:val="24"/>
          <w:szCs w:val="24"/>
        </w:rPr>
        <w:t xml:space="preserve"> a sinter plant. Thermocouples were replaced when necessary. The recording of the thermal profile of the sinter bed was displayed on a monitor via LabVIEW signal express version 2.5</w:t>
      </w:r>
    </w:p>
    <w:p w14:paraId="0FE436A3" w14:textId="5DF72E13"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lastRenderedPageBreak/>
        <w:t>A sinter trial was recorded when the ignition was started and completed when the temperature of thermocouple 7 (windbox) start</w:t>
      </w:r>
      <w:r w:rsidR="002F0E55" w:rsidRPr="00B036F6">
        <w:rPr>
          <w:rFonts w:ascii="Times New Roman" w:hAnsi="Times New Roman" w:cs="Times New Roman"/>
          <w:color w:val="000000" w:themeColor="text1"/>
          <w:sz w:val="24"/>
          <w:szCs w:val="24"/>
        </w:rPr>
        <w:t>ed</w:t>
      </w:r>
      <w:r w:rsidRPr="00B036F6">
        <w:rPr>
          <w:rFonts w:ascii="Times New Roman" w:hAnsi="Times New Roman" w:cs="Times New Roman"/>
          <w:color w:val="000000" w:themeColor="text1"/>
          <w:sz w:val="24"/>
          <w:szCs w:val="24"/>
        </w:rPr>
        <w:t xml:space="preserve"> to decrease. The decrease in temperature at thermocouple 7 indicates that the flame front has completely progressed through the sinter bed and now reached the bottom of the sinter pot. Along with analysing the thermal profile of the flame front, sinter rate was also measured. The sinter rate was displayed as the movement of the flame front across the sinter bed with respect to time (mm min</w:t>
      </w:r>
      <w:r w:rsidRPr="00B036F6">
        <w:rPr>
          <w:rFonts w:ascii="Times New Roman" w:hAnsi="Times New Roman" w:cs="Times New Roman"/>
          <w:color w:val="000000" w:themeColor="text1"/>
          <w:sz w:val="24"/>
          <w:szCs w:val="24"/>
          <w:vertAlign w:val="superscript"/>
        </w:rPr>
        <w:t>-1</w:t>
      </w:r>
      <w:r w:rsidR="004F68C8" w:rsidRPr="00B036F6">
        <w:rPr>
          <w:rFonts w:ascii="Times New Roman" w:hAnsi="Times New Roman" w:cs="Times New Roman"/>
          <w:color w:val="000000" w:themeColor="text1"/>
          <w:sz w:val="24"/>
          <w:szCs w:val="24"/>
        </w:rPr>
        <w:t>)</w:t>
      </w:r>
      <w:r w:rsidR="002F0E55" w:rsidRPr="00B036F6">
        <w:rPr>
          <w:rFonts w:ascii="Times New Roman" w:hAnsi="Times New Roman" w:cs="Times New Roman"/>
          <w:color w:val="000000" w:themeColor="text1"/>
          <w:sz w:val="24"/>
          <w:szCs w:val="24"/>
        </w:rPr>
        <w:t>.</w:t>
      </w:r>
    </w:p>
    <w:p w14:paraId="4110C582" w14:textId="6D30BBF6" w:rsidR="00344798" w:rsidRPr="00B036F6" w:rsidRDefault="00E206FC" w:rsidP="000159CD">
      <w:pPr>
        <w:pStyle w:val="Heading3"/>
        <w:rPr>
          <w:rFonts w:ascii="Times New Roman" w:hAnsi="Times New Roman" w:cs="Times New Roman"/>
          <w:color w:val="000000" w:themeColor="text1"/>
          <w:sz w:val="24"/>
          <w:szCs w:val="24"/>
        </w:rPr>
      </w:pPr>
      <w:bookmarkStart w:id="87" w:name="_Toc518370540"/>
      <w:r>
        <w:rPr>
          <w:rFonts w:ascii="Times New Roman" w:hAnsi="Times New Roman" w:cs="Times New Roman"/>
          <w:color w:val="000000" w:themeColor="text1"/>
          <w:sz w:val="24"/>
          <w:szCs w:val="24"/>
        </w:rPr>
        <w:t>4.6</w:t>
      </w:r>
      <w:r w:rsidR="00951EFE" w:rsidRPr="00B036F6">
        <w:rPr>
          <w:rFonts w:ascii="Times New Roman" w:hAnsi="Times New Roman" w:cs="Times New Roman"/>
          <w:color w:val="000000" w:themeColor="text1"/>
          <w:sz w:val="24"/>
          <w:szCs w:val="24"/>
        </w:rPr>
        <w:t xml:space="preserve">.5 </w:t>
      </w:r>
      <w:r w:rsidR="00344798" w:rsidRPr="00B036F6">
        <w:rPr>
          <w:rFonts w:ascii="Times New Roman" w:hAnsi="Times New Roman" w:cs="Times New Roman"/>
          <w:color w:val="000000" w:themeColor="text1"/>
          <w:sz w:val="24"/>
          <w:szCs w:val="24"/>
        </w:rPr>
        <w:t>Off – gas analysis</w:t>
      </w:r>
      <w:bookmarkEnd w:id="87"/>
    </w:p>
    <w:p w14:paraId="525E805C" w14:textId="77777777" w:rsidR="008428F0" w:rsidRDefault="008428F0" w:rsidP="00D83F69">
      <w:pPr>
        <w:spacing w:line="360" w:lineRule="auto"/>
        <w:jc w:val="both"/>
        <w:rPr>
          <w:rFonts w:ascii="Times New Roman" w:hAnsi="Times New Roman" w:cs="Times New Roman"/>
          <w:color w:val="000000" w:themeColor="text1"/>
          <w:sz w:val="24"/>
          <w:szCs w:val="24"/>
        </w:rPr>
      </w:pPr>
    </w:p>
    <w:p w14:paraId="3B75F234" w14:textId="7705C680"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primary aim for off gas analysis was to compare the peak emissions produced from the sinter trials when comparing one scenario to the other. The off-gas present during the sinter trials were 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CO and </w:t>
      </w:r>
      <w:r w:rsidR="002F0E55" w:rsidRPr="00B036F6">
        <w:rPr>
          <w:rFonts w:ascii="Times New Roman" w:hAnsi="Times New Roman" w:cs="Times New Roman"/>
          <w:color w:val="000000" w:themeColor="text1"/>
          <w:sz w:val="24"/>
          <w:szCs w:val="24"/>
        </w:rPr>
        <w:t>O</w:t>
      </w:r>
      <w:r w:rsidR="002F0E55"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vertAlign w:val="subscript"/>
        </w:rPr>
        <w:t>.</w:t>
      </w:r>
      <w:r w:rsidR="008428F0">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The measurements were recorded using a MGA 3000 series gas analyser from ADC instruments Ltd. The system was zeroed after each experiment and also spanned once every two trials.</w:t>
      </w:r>
    </w:p>
    <w:p w14:paraId="36D996E6" w14:textId="70A00A1D"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w:t>
      </w:r>
      <w:r w:rsidR="008428F0" w:rsidRPr="00B036F6">
        <w:rPr>
          <w:rFonts w:ascii="Times New Roman" w:hAnsi="Times New Roman" w:cs="Times New Roman"/>
          <w:color w:val="000000" w:themeColor="text1"/>
          <w:sz w:val="24"/>
          <w:szCs w:val="24"/>
        </w:rPr>
        <w:t>off-gas</w:t>
      </w:r>
      <w:r w:rsidRPr="00B036F6">
        <w:rPr>
          <w:rFonts w:ascii="Times New Roman" w:hAnsi="Times New Roman" w:cs="Times New Roman"/>
          <w:color w:val="000000" w:themeColor="text1"/>
          <w:sz w:val="24"/>
          <w:szCs w:val="24"/>
        </w:rPr>
        <w:t xml:space="preserve"> readings would then be used to determine the combustion efficiency, which is defined as the destruction of CO. The combustion equation was calculated by</w:t>
      </w:r>
      <w:r w:rsidR="00DE38E3"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2138942058"/>
          <w:citation/>
        </w:sdtPr>
        <w:sdtEndPr/>
        <w:sdtContent>
          <w:r w:rsidR="00DE38E3" w:rsidRPr="0043076D">
            <w:rPr>
              <w:rFonts w:ascii="Times New Roman" w:hAnsi="Times New Roman" w:cs="Times New Roman"/>
              <w:color w:val="000000" w:themeColor="text1"/>
              <w:sz w:val="24"/>
              <w:szCs w:val="24"/>
            </w:rPr>
            <w:fldChar w:fldCharType="begin"/>
          </w:r>
          <w:r w:rsidR="00DE38E3" w:rsidRPr="00B036F6">
            <w:rPr>
              <w:rFonts w:ascii="Times New Roman" w:hAnsi="Times New Roman" w:cs="Times New Roman"/>
              <w:color w:val="000000" w:themeColor="text1"/>
              <w:sz w:val="24"/>
              <w:szCs w:val="24"/>
            </w:rPr>
            <w:instrText xml:space="preserve"> CITATION Bal73 \l 2057 </w:instrText>
          </w:r>
          <w:r w:rsidR="00DE38E3"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Ball, et al., 1973)</w:t>
          </w:r>
          <w:r w:rsidR="00DE38E3" w:rsidRPr="0043076D">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w:t>
      </w:r>
      <w:r w:rsidR="00DE38E3" w:rsidRPr="00B036F6">
        <w:rPr>
          <w:rFonts w:ascii="Times New Roman" w:hAnsi="Times New Roman" w:cs="Times New Roman"/>
          <w:color w:val="000000" w:themeColor="text1"/>
          <w:sz w:val="24"/>
          <w:szCs w:val="24"/>
        </w:rPr>
        <w:t>;</w:t>
      </w:r>
    </w:p>
    <w:p w14:paraId="547EBF82" w14:textId="77777777" w:rsidR="00344798" w:rsidRPr="00B036F6" w:rsidRDefault="00344798" w:rsidP="00FB1657">
      <w:pPr>
        <w:spacing w:line="360" w:lineRule="auto"/>
        <w:ind w:firstLine="72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 xml:space="preserve">Combustion efficiency=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O</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num>
            <m:den>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CO</m:t>
                  </m:r>
                </m:e>
              </m:d>
              <m:r>
                <w:rPr>
                  <w:rFonts w:ascii="Cambria Math" w:hAnsi="Cambria Math" w:cs="Times New Roman"/>
                  <w:color w:val="000000" w:themeColor="text1"/>
                  <w:sz w:val="24"/>
                  <w:szCs w:val="24"/>
                </w:rPr>
                <m:t>+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O</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den>
          </m:f>
        </m:oMath>
      </m:oMathPara>
    </w:p>
    <w:p w14:paraId="1D85C2C8" w14:textId="77777777" w:rsidR="00344798" w:rsidRPr="00B036F6" w:rsidRDefault="00344798" w:rsidP="00D83F69">
      <w:pPr>
        <w:spacing w:line="360" w:lineRule="auto"/>
        <w:contextualSpacing/>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It needs to be noted that for the sintering process the ratio 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CO) is not a true reflection of the combustion efficiency since approximately 25% of the 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measured from the waste gas in UK sinter plants originates from the calcination of limestone in the raw mix. Despite this, the sinter pot trials had a fixed amount of limestone in all runs and as such will still give a reasonable indication on the relative combustion efficiency of each scenario.</w:t>
      </w:r>
    </w:p>
    <w:p w14:paraId="5D8C6E90" w14:textId="77777777" w:rsidR="00C30A25" w:rsidRDefault="00C30A25" w:rsidP="000159CD">
      <w:pPr>
        <w:pStyle w:val="Heading2"/>
        <w:rPr>
          <w:rFonts w:ascii="Times New Roman" w:hAnsi="Times New Roman" w:cs="Times New Roman"/>
          <w:color w:val="000000" w:themeColor="text1"/>
          <w:sz w:val="24"/>
          <w:szCs w:val="24"/>
        </w:rPr>
      </w:pPr>
    </w:p>
    <w:p w14:paraId="6D55F36A" w14:textId="77777777" w:rsidR="00C30A25" w:rsidRDefault="00C30A25" w:rsidP="008D3758"/>
    <w:p w14:paraId="15681841" w14:textId="77777777" w:rsidR="00C30A25" w:rsidRPr="008D3758" w:rsidRDefault="00C30A25" w:rsidP="008D3758"/>
    <w:p w14:paraId="55773B12" w14:textId="77777777" w:rsidR="00C30A25" w:rsidRDefault="00C30A25" w:rsidP="000159CD">
      <w:pPr>
        <w:pStyle w:val="Heading2"/>
        <w:rPr>
          <w:rFonts w:ascii="Times New Roman" w:hAnsi="Times New Roman" w:cs="Times New Roman"/>
          <w:color w:val="000000" w:themeColor="text1"/>
          <w:sz w:val="24"/>
          <w:szCs w:val="24"/>
        </w:rPr>
      </w:pPr>
    </w:p>
    <w:p w14:paraId="5A2209FD" w14:textId="77777777" w:rsidR="00C30A25" w:rsidRPr="008D3758" w:rsidRDefault="00C30A25" w:rsidP="008D3758"/>
    <w:p w14:paraId="2F8E435B" w14:textId="45AD0F0C" w:rsidR="00344798" w:rsidRPr="00B036F6" w:rsidRDefault="00E206FC" w:rsidP="000159CD">
      <w:pPr>
        <w:pStyle w:val="Heading2"/>
        <w:rPr>
          <w:rFonts w:ascii="Times New Roman" w:hAnsi="Times New Roman" w:cs="Times New Roman"/>
          <w:color w:val="000000" w:themeColor="text1"/>
          <w:sz w:val="24"/>
          <w:szCs w:val="24"/>
        </w:rPr>
      </w:pPr>
      <w:bookmarkStart w:id="88" w:name="_Toc518370541"/>
      <w:r>
        <w:rPr>
          <w:rFonts w:ascii="Times New Roman" w:hAnsi="Times New Roman" w:cs="Times New Roman"/>
          <w:color w:val="000000" w:themeColor="text1"/>
          <w:sz w:val="24"/>
          <w:szCs w:val="24"/>
        </w:rPr>
        <w:lastRenderedPageBreak/>
        <w:t>4.7</w:t>
      </w:r>
      <w:r w:rsidR="00344798" w:rsidRPr="00B036F6">
        <w:rPr>
          <w:rFonts w:ascii="Times New Roman" w:hAnsi="Times New Roman" w:cs="Times New Roman"/>
          <w:color w:val="000000" w:themeColor="text1"/>
          <w:sz w:val="24"/>
          <w:szCs w:val="24"/>
        </w:rPr>
        <w:t xml:space="preserve"> Sinter Quality – FeO Analysis</w:t>
      </w:r>
      <w:bookmarkEnd w:id="88"/>
      <w:r w:rsidR="00344798" w:rsidRPr="00B036F6">
        <w:rPr>
          <w:rFonts w:ascii="Times New Roman" w:hAnsi="Times New Roman" w:cs="Times New Roman"/>
          <w:color w:val="000000" w:themeColor="text1"/>
          <w:sz w:val="24"/>
          <w:szCs w:val="24"/>
        </w:rPr>
        <w:t xml:space="preserve"> </w:t>
      </w:r>
    </w:p>
    <w:p w14:paraId="544AA6BF" w14:textId="77777777" w:rsidR="008428F0" w:rsidRDefault="008428F0" w:rsidP="00D83F69">
      <w:pPr>
        <w:spacing w:line="360" w:lineRule="auto"/>
        <w:jc w:val="both"/>
        <w:rPr>
          <w:rFonts w:ascii="Times New Roman" w:hAnsi="Times New Roman" w:cs="Times New Roman"/>
          <w:color w:val="000000" w:themeColor="text1"/>
          <w:sz w:val="24"/>
          <w:szCs w:val="24"/>
        </w:rPr>
      </w:pPr>
    </w:p>
    <w:p w14:paraId="7FBAC595" w14:textId="2F1B12E9"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Iron oxide </w:t>
      </w:r>
      <w:r w:rsidR="00EC4A6D" w:rsidRPr="00B036F6">
        <w:rPr>
          <w:rFonts w:ascii="Times New Roman" w:hAnsi="Times New Roman" w:cs="Times New Roman"/>
          <w:color w:val="000000" w:themeColor="text1"/>
          <w:sz w:val="24"/>
          <w:szCs w:val="24"/>
        </w:rPr>
        <w:t>analyses were</w:t>
      </w:r>
      <w:r w:rsidRPr="00B036F6">
        <w:rPr>
          <w:rFonts w:ascii="Times New Roman" w:hAnsi="Times New Roman" w:cs="Times New Roman"/>
          <w:color w:val="000000" w:themeColor="text1"/>
          <w:sz w:val="24"/>
          <w:szCs w:val="24"/>
        </w:rPr>
        <w:t xml:space="preserve"> conducted on the trialled sinter pot samples. This was done to assess how much Iron oxide was present since the Iron oxide c</w:t>
      </w:r>
      <w:r w:rsidR="00EC4A6D">
        <w:rPr>
          <w:rFonts w:ascii="Times New Roman" w:hAnsi="Times New Roman" w:cs="Times New Roman"/>
          <w:color w:val="000000" w:themeColor="text1"/>
          <w:sz w:val="24"/>
          <w:szCs w:val="24"/>
        </w:rPr>
        <w:t xml:space="preserve">ontent plays an important role </w:t>
      </w:r>
      <w:r w:rsidRPr="00B036F6">
        <w:rPr>
          <w:rFonts w:ascii="Times New Roman" w:hAnsi="Times New Roman" w:cs="Times New Roman"/>
          <w:color w:val="000000" w:themeColor="text1"/>
          <w:sz w:val="24"/>
          <w:szCs w:val="24"/>
        </w:rPr>
        <w:t>in the reduction to Iron and the amount produced. Sinter samples were sent to British Steel Central laboratories, Scunthorpe, where XRF analysis was conducted to determine FeO content. Further detail of FeO methodology can be found in the Appendix.</w:t>
      </w:r>
    </w:p>
    <w:p w14:paraId="3B3AE8EE" w14:textId="4E6D1E77" w:rsidR="00344798" w:rsidRPr="00B036F6" w:rsidRDefault="006B33CA" w:rsidP="000159CD">
      <w:pPr>
        <w:pStyle w:val="Heading2"/>
        <w:rPr>
          <w:rFonts w:ascii="Times New Roman" w:hAnsi="Times New Roman" w:cs="Times New Roman"/>
          <w:color w:val="000000" w:themeColor="text1"/>
          <w:sz w:val="24"/>
          <w:szCs w:val="24"/>
        </w:rPr>
      </w:pPr>
      <w:bookmarkStart w:id="89" w:name="_Toc518370542"/>
      <w:r w:rsidRPr="00B036F6">
        <w:rPr>
          <w:rFonts w:ascii="Times New Roman" w:hAnsi="Times New Roman" w:cs="Times New Roman"/>
          <w:color w:val="000000" w:themeColor="text1"/>
          <w:sz w:val="24"/>
          <w:szCs w:val="24"/>
        </w:rPr>
        <w:t>4</w:t>
      </w:r>
      <w:r w:rsidR="00E206FC">
        <w:rPr>
          <w:rFonts w:ascii="Times New Roman" w:hAnsi="Times New Roman" w:cs="Times New Roman"/>
          <w:color w:val="000000" w:themeColor="text1"/>
          <w:sz w:val="24"/>
          <w:szCs w:val="24"/>
        </w:rPr>
        <w:t>.8</w:t>
      </w:r>
      <w:r w:rsidR="00344798" w:rsidRPr="00B036F6">
        <w:rPr>
          <w:rFonts w:ascii="Times New Roman" w:hAnsi="Times New Roman" w:cs="Times New Roman"/>
          <w:color w:val="000000" w:themeColor="text1"/>
          <w:sz w:val="24"/>
          <w:szCs w:val="24"/>
        </w:rPr>
        <w:t xml:space="preserve"> Mercury Intrusion Porisimetry</w:t>
      </w:r>
      <w:bookmarkEnd w:id="89"/>
    </w:p>
    <w:p w14:paraId="4EEBD490" w14:textId="77777777" w:rsidR="008428F0" w:rsidRDefault="008428F0" w:rsidP="00D83F69">
      <w:pPr>
        <w:spacing w:line="360" w:lineRule="auto"/>
        <w:jc w:val="both"/>
        <w:rPr>
          <w:rFonts w:ascii="Times New Roman" w:hAnsi="Times New Roman" w:cs="Times New Roman"/>
          <w:color w:val="000000" w:themeColor="text1"/>
          <w:sz w:val="24"/>
          <w:szCs w:val="24"/>
        </w:rPr>
      </w:pPr>
    </w:p>
    <w:p w14:paraId="5E06B96B" w14:textId="04ACAB50"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Sinter porosity is an important parameter which has an impact on the properties, in particular the reduction behaviour when placed into the blast furnace. It is estimated that the sinter pore </w:t>
      </w:r>
      <w:r w:rsidR="002F0E55" w:rsidRPr="00B036F6">
        <w:rPr>
          <w:rFonts w:ascii="Times New Roman" w:hAnsi="Times New Roman" w:cs="Times New Roman"/>
          <w:color w:val="000000" w:themeColor="text1"/>
          <w:sz w:val="24"/>
          <w:szCs w:val="24"/>
        </w:rPr>
        <w:t>diameter</w:t>
      </w:r>
      <w:r w:rsidRPr="00B036F6">
        <w:rPr>
          <w:rFonts w:ascii="Times New Roman" w:hAnsi="Times New Roman" w:cs="Times New Roman"/>
          <w:color w:val="000000" w:themeColor="text1"/>
          <w:sz w:val="24"/>
          <w:szCs w:val="24"/>
        </w:rPr>
        <w:t xml:space="preserve"> needs to be larger than 0.01 micrometer in order for the reducing gas to have sufficient access to the pores to reduce the sinter to liquid iron. When the pores are grouped together to form pore sizes of 1-5 micrometer, the surface area of the sinter is decreased and consequently so is the reduction behaviour. There is an optimum porosity for iron ore sinter in the steel industry.</w:t>
      </w:r>
    </w:p>
    <w:p w14:paraId="3C436E02" w14:textId="55B4CDB4" w:rsidR="00344798"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Mercury intrusion porisimetry analysis was carried out on the sinter pot trials for only biomass samples </w:t>
      </w:r>
      <w:r w:rsidR="002F0E55" w:rsidRPr="00B036F6">
        <w:rPr>
          <w:rFonts w:ascii="Times New Roman" w:hAnsi="Times New Roman" w:cs="Times New Roman"/>
          <w:color w:val="000000" w:themeColor="text1"/>
          <w:sz w:val="24"/>
          <w:szCs w:val="24"/>
        </w:rPr>
        <w:t>of</w:t>
      </w:r>
      <w:r w:rsidRPr="00B036F6">
        <w:rPr>
          <w:rFonts w:ascii="Times New Roman" w:hAnsi="Times New Roman" w:cs="Times New Roman"/>
          <w:color w:val="000000" w:themeColor="text1"/>
          <w:sz w:val="24"/>
          <w:szCs w:val="24"/>
        </w:rPr>
        <w:t xml:space="preserve"> 5%.</w:t>
      </w:r>
      <w:r w:rsidR="002F0E55"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The sinter porosity under analysis was obtained from thermocouple 4 region since this is where the </w:t>
      </w:r>
      <w:r w:rsidR="004F68C8" w:rsidRPr="00B036F6">
        <w:rPr>
          <w:rFonts w:ascii="Times New Roman" w:hAnsi="Times New Roman" w:cs="Times New Roman"/>
          <w:color w:val="000000" w:themeColor="text1"/>
          <w:sz w:val="24"/>
          <w:szCs w:val="24"/>
        </w:rPr>
        <w:t xml:space="preserve">actual sinter from plant is </w:t>
      </w:r>
      <w:r w:rsidRPr="00B036F6">
        <w:rPr>
          <w:rFonts w:ascii="Times New Roman" w:hAnsi="Times New Roman" w:cs="Times New Roman"/>
          <w:color w:val="000000" w:themeColor="text1"/>
          <w:sz w:val="24"/>
          <w:szCs w:val="24"/>
        </w:rPr>
        <w:t>best</w:t>
      </w:r>
      <w:r w:rsidR="004F68C8" w:rsidRPr="00B036F6">
        <w:rPr>
          <w:rFonts w:ascii="Times New Roman" w:hAnsi="Times New Roman" w:cs="Times New Roman"/>
          <w:color w:val="000000" w:themeColor="text1"/>
          <w:sz w:val="24"/>
          <w:szCs w:val="24"/>
        </w:rPr>
        <w:t xml:space="preserve"> reflected</w:t>
      </w:r>
      <w:r w:rsidRPr="00B036F6">
        <w:rPr>
          <w:rFonts w:ascii="Times New Roman" w:hAnsi="Times New Roman" w:cs="Times New Roman"/>
          <w:color w:val="000000" w:themeColor="text1"/>
          <w:sz w:val="24"/>
          <w:szCs w:val="24"/>
        </w:rPr>
        <w:t>. A M</w:t>
      </w:r>
      <w:r w:rsidR="004F68C8" w:rsidRPr="00B036F6">
        <w:rPr>
          <w:rFonts w:ascii="Times New Roman" w:hAnsi="Times New Roman" w:cs="Times New Roman"/>
          <w:color w:val="000000" w:themeColor="text1"/>
          <w:sz w:val="24"/>
          <w:szCs w:val="24"/>
        </w:rPr>
        <w:t>i</w:t>
      </w:r>
      <w:r w:rsidRPr="00B036F6">
        <w:rPr>
          <w:rFonts w:ascii="Times New Roman" w:hAnsi="Times New Roman" w:cs="Times New Roman"/>
          <w:color w:val="000000" w:themeColor="text1"/>
          <w:sz w:val="24"/>
          <w:szCs w:val="24"/>
        </w:rPr>
        <w:t>crometric Autopore IV 9500 series was used</w:t>
      </w:r>
      <w:r w:rsidR="004F68C8" w:rsidRPr="00B036F6">
        <w:rPr>
          <w:rFonts w:ascii="Times New Roman" w:hAnsi="Times New Roman" w:cs="Times New Roman"/>
          <w:color w:val="000000" w:themeColor="text1"/>
          <w:sz w:val="24"/>
          <w:szCs w:val="24"/>
        </w:rPr>
        <w:t xml:space="preserve"> for porosity measurements</w:t>
      </w:r>
      <w:r w:rsidRPr="00B036F6">
        <w:rPr>
          <w:rFonts w:ascii="Times New Roman" w:hAnsi="Times New Roman" w:cs="Times New Roman"/>
          <w:color w:val="000000" w:themeColor="text1"/>
          <w:sz w:val="24"/>
          <w:szCs w:val="24"/>
        </w:rPr>
        <w:t>. The samples were placed inside the stem intrusion where the pressure was increased from 0-12000 psia. The pressure increase pushes the mercury into the pores of the sinter until the process reaches optimum pressure or until the sample fails under the pressure. The outcome will conclude what the sample porosity is.</w:t>
      </w:r>
    </w:p>
    <w:p w14:paraId="66E610B1" w14:textId="77777777" w:rsidR="00C30A25" w:rsidRDefault="00C30A25" w:rsidP="00D83F69">
      <w:pPr>
        <w:spacing w:line="360" w:lineRule="auto"/>
        <w:jc w:val="both"/>
        <w:rPr>
          <w:rFonts w:ascii="Times New Roman" w:hAnsi="Times New Roman" w:cs="Times New Roman"/>
          <w:color w:val="000000" w:themeColor="text1"/>
          <w:sz w:val="24"/>
          <w:szCs w:val="24"/>
        </w:rPr>
      </w:pPr>
    </w:p>
    <w:p w14:paraId="231B31B7" w14:textId="77777777" w:rsidR="00C30A25" w:rsidRDefault="00C30A25" w:rsidP="00D83F69">
      <w:pPr>
        <w:spacing w:line="360" w:lineRule="auto"/>
        <w:jc w:val="both"/>
        <w:rPr>
          <w:rFonts w:ascii="Times New Roman" w:hAnsi="Times New Roman" w:cs="Times New Roman"/>
          <w:color w:val="000000" w:themeColor="text1"/>
          <w:sz w:val="24"/>
          <w:szCs w:val="24"/>
        </w:rPr>
      </w:pPr>
    </w:p>
    <w:p w14:paraId="0AE544E6" w14:textId="77777777" w:rsidR="00C30A25" w:rsidRDefault="00C30A25" w:rsidP="008D3758"/>
    <w:p w14:paraId="1890DC1C" w14:textId="77777777" w:rsidR="00C30A25" w:rsidRPr="008D3758" w:rsidRDefault="00C30A25" w:rsidP="008D3758"/>
    <w:p w14:paraId="0C5BC7DF" w14:textId="65C05987" w:rsidR="00344798" w:rsidRPr="00B036F6" w:rsidRDefault="00E206FC" w:rsidP="000159CD">
      <w:pPr>
        <w:pStyle w:val="Heading2"/>
        <w:rPr>
          <w:rFonts w:ascii="Times New Roman" w:hAnsi="Times New Roman" w:cs="Times New Roman"/>
          <w:color w:val="000000" w:themeColor="text1"/>
          <w:sz w:val="24"/>
          <w:szCs w:val="24"/>
        </w:rPr>
      </w:pPr>
      <w:bookmarkStart w:id="90" w:name="_Toc518370543"/>
      <w:r>
        <w:rPr>
          <w:rFonts w:ascii="Times New Roman" w:hAnsi="Times New Roman" w:cs="Times New Roman"/>
          <w:color w:val="000000" w:themeColor="text1"/>
          <w:sz w:val="24"/>
          <w:szCs w:val="24"/>
        </w:rPr>
        <w:lastRenderedPageBreak/>
        <w:t>4.9</w:t>
      </w:r>
      <w:r w:rsidR="00344798" w:rsidRPr="00B036F6">
        <w:rPr>
          <w:rFonts w:ascii="Times New Roman" w:hAnsi="Times New Roman" w:cs="Times New Roman"/>
          <w:color w:val="000000" w:themeColor="text1"/>
          <w:sz w:val="24"/>
          <w:szCs w:val="24"/>
        </w:rPr>
        <w:t xml:space="preserve"> Life cycle assessment</w:t>
      </w:r>
      <w:bookmarkEnd w:id="90"/>
    </w:p>
    <w:p w14:paraId="484676B9" w14:textId="77777777" w:rsidR="008428F0" w:rsidRDefault="008428F0" w:rsidP="00D83F69">
      <w:pPr>
        <w:spacing w:line="360" w:lineRule="auto"/>
        <w:jc w:val="both"/>
        <w:rPr>
          <w:rFonts w:ascii="Times New Roman" w:hAnsi="Times New Roman" w:cs="Times New Roman"/>
          <w:color w:val="000000" w:themeColor="text1"/>
          <w:sz w:val="24"/>
          <w:szCs w:val="24"/>
        </w:rPr>
      </w:pPr>
    </w:p>
    <w:p w14:paraId="419C9118" w14:textId="2F8B12CF" w:rsidR="00344798" w:rsidRPr="00B036F6" w:rsidRDefault="00344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Life cycle assessment was chosen to quantify the environmental implication of partially substituting coke breeze used in the sinter plant with the three biomasses investigated in this study (oat husk, rice bran &amp; brewer</w:t>
      </w:r>
      <w:r w:rsidR="00246E2E" w:rsidRPr="00B036F6">
        <w:rPr>
          <w:rFonts w:ascii="Times New Roman" w:hAnsi="Times New Roman" w:cs="Times New Roman"/>
          <w:color w:val="000000" w:themeColor="text1"/>
          <w:sz w:val="24"/>
          <w:szCs w:val="24"/>
        </w:rPr>
        <w:t>y spent grain</w:t>
      </w:r>
      <w:r w:rsidRPr="00B036F6">
        <w:rPr>
          <w:rFonts w:ascii="Times New Roman" w:hAnsi="Times New Roman" w:cs="Times New Roman"/>
          <w:color w:val="000000" w:themeColor="text1"/>
          <w:sz w:val="24"/>
          <w:szCs w:val="24"/>
        </w:rPr>
        <w:t>). Substitution was based on a calorific value basis (</w:t>
      </w:r>
      <w:r w:rsidRPr="00F71D7F">
        <w:rPr>
          <w:rFonts w:ascii="Times New Roman" w:hAnsi="Times New Roman" w:cs="Times New Roman"/>
          <w:color w:val="000000" w:themeColor="text1"/>
          <w:sz w:val="24"/>
          <w:szCs w:val="24"/>
        </w:rPr>
        <w:t>refer to</w:t>
      </w:r>
      <w:r w:rsidR="00F71D7F" w:rsidRPr="00F71D7F">
        <w:rPr>
          <w:rFonts w:ascii="Times New Roman" w:hAnsi="Times New Roman" w:cs="Times New Roman"/>
          <w:color w:val="000000" w:themeColor="text1"/>
          <w:sz w:val="24"/>
          <w:szCs w:val="24"/>
        </w:rPr>
        <w:t xml:space="preserve"> </w:t>
      </w:r>
      <w:r w:rsidR="00F71D7F" w:rsidRPr="00F71D7F">
        <w:rPr>
          <w:rFonts w:ascii="Times New Roman" w:hAnsi="Times New Roman" w:cs="Times New Roman"/>
          <w:color w:val="000000" w:themeColor="text1"/>
          <w:sz w:val="24"/>
          <w:szCs w:val="24"/>
        </w:rPr>
        <w:fldChar w:fldCharType="begin"/>
      </w:r>
      <w:r w:rsidR="00F71D7F" w:rsidRPr="00F71D7F">
        <w:rPr>
          <w:rFonts w:ascii="Times New Roman" w:hAnsi="Times New Roman" w:cs="Times New Roman"/>
          <w:color w:val="000000" w:themeColor="text1"/>
          <w:sz w:val="24"/>
          <w:szCs w:val="24"/>
        </w:rPr>
        <w:instrText xml:space="preserve"> REF _Ref491022613 \h  \* MERGEFORMAT </w:instrText>
      </w:r>
      <w:r w:rsidR="00F71D7F" w:rsidRPr="00F71D7F">
        <w:rPr>
          <w:rFonts w:ascii="Times New Roman" w:hAnsi="Times New Roman" w:cs="Times New Roman"/>
          <w:color w:val="000000" w:themeColor="text1"/>
          <w:sz w:val="24"/>
          <w:szCs w:val="24"/>
        </w:rPr>
      </w:r>
      <w:r w:rsidR="00F71D7F" w:rsidRPr="00F71D7F">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Table </w:t>
      </w:r>
      <w:r w:rsidR="002E4BDA" w:rsidRPr="008D3758">
        <w:rPr>
          <w:rFonts w:ascii="Times New Roman" w:hAnsi="Times New Roman" w:cs="Times New Roman"/>
          <w:noProof/>
          <w:color w:val="000000" w:themeColor="text1"/>
          <w:sz w:val="24"/>
          <w:szCs w:val="24"/>
        </w:rPr>
        <w:t>14</w:t>
      </w:r>
      <w:r w:rsidR="00F71D7F" w:rsidRPr="00F71D7F">
        <w:rPr>
          <w:rFonts w:ascii="Times New Roman" w:hAnsi="Times New Roman" w:cs="Times New Roman"/>
          <w:color w:val="000000" w:themeColor="text1"/>
          <w:sz w:val="24"/>
          <w:szCs w:val="24"/>
        </w:rPr>
        <w:fldChar w:fldCharType="end"/>
      </w:r>
      <w:r w:rsidRPr="00F71D7F">
        <w:rPr>
          <w:rFonts w:ascii="Times New Roman" w:hAnsi="Times New Roman" w:cs="Times New Roman"/>
          <w:color w:val="000000" w:themeColor="text1"/>
          <w:sz w:val="24"/>
          <w:szCs w:val="24"/>
        </w:rPr>
        <w:t xml:space="preserve"> for</w:t>
      </w:r>
      <w:r w:rsidRPr="00B036F6">
        <w:rPr>
          <w:rFonts w:ascii="Times New Roman" w:hAnsi="Times New Roman" w:cs="Times New Roman"/>
          <w:color w:val="000000" w:themeColor="text1"/>
          <w:sz w:val="24"/>
          <w:szCs w:val="24"/>
        </w:rPr>
        <w:t xml:space="preserve"> calorific value of biomass and coke). The ISO 14040/14044 life cycle assessment framework was followed for this study.</w:t>
      </w:r>
      <w:r w:rsidR="002B772B" w:rsidRPr="00B036F6">
        <w:rPr>
          <w:rFonts w:ascii="Times New Roman" w:hAnsi="Times New Roman" w:cs="Times New Roman"/>
          <w:color w:val="000000" w:themeColor="text1"/>
          <w:sz w:val="24"/>
          <w:szCs w:val="24"/>
        </w:rPr>
        <w:t xml:space="preserve"> The LCA study was carried out using Thinkstep </w:t>
      </w:r>
      <w:r w:rsidR="005448B6">
        <w:rPr>
          <w:rFonts w:ascii="Times New Roman" w:hAnsi="Times New Roman" w:cs="Times New Roman"/>
          <w:color w:val="000000" w:themeColor="text1"/>
          <w:sz w:val="24"/>
          <w:szCs w:val="24"/>
        </w:rPr>
        <w:t>GaBi</w:t>
      </w:r>
      <w:r w:rsidR="00F03BD3" w:rsidRPr="00B036F6">
        <w:rPr>
          <w:rFonts w:ascii="Times New Roman" w:hAnsi="Times New Roman" w:cs="Times New Roman"/>
          <w:color w:val="000000" w:themeColor="text1"/>
          <w:sz w:val="24"/>
          <w:szCs w:val="24"/>
        </w:rPr>
        <w:t xml:space="preserve"> (Version 6.115) </w:t>
      </w:r>
      <w:r w:rsidR="002B772B" w:rsidRPr="00B036F6">
        <w:rPr>
          <w:rFonts w:ascii="Times New Roman" w:hAnsi="Times New Roman" w:cs="Times New Roman"/>
          <w:color w:val="000000" w:themeColor="text1"/>
          <w:sz w:val="24"/>
          <w:szCs w:val="24"/>
        </w:rPr>
        <w:t xml:space="preserve">LCA software using a </w:t>
      </w:r>
      <w:r w:rsidR="008428F0" w:rsidRPr="00B036F6">
        <w:rPr>
          <w:rFonts w:ascii="Times New Roman" w:hAnsi="Times New Roman" w:cs="Times New Roman"/>
          <w:color w:val="000000" w:themeColor="text1"/>
          <w:sz w:val="24"/>
          <w:szCs w:val="24"/>
        </w:rPr>
        <w:t>process-based</w:t>
      </w:r>
      <w:r w:rsidR="002B772B" w:rsidRPr="00B036F6">
        <w:rPr>
          <w:rFonts w:ascii="Times New Roman" w:hAnsi="Times New Roman" w:cs="Times New Roman"/>
          <w:color w:val="000000" w:themeColor="text1"/>
          <w:sz w:val="24"/>
          <w:szCs w:val="24"/>
        </w:rPr>
        <w:t xml:space="preserve"> analysis.</w:t>
      </w:r>
      <w:r w:rsidR="00A108D2">
        <w:rPr>
          <w:rFonts w:ascii="Times New Roman" w:hAnsi="Times New Roman" w:cs="Times New Roman"/>
          <w:color w:val="000000" w:themeColor="text1"/>
          <w:sz w:val="24"/>
          <w:szCs w:val="24"/>
        </w:rPr>
        <w:t xml:space="preserve"> The </w:t>
      </w:r>
      <w:r w:rsidR="00A108D2" w:rsidRPr="00B036F6">
        <w:rPr>
          <w:rFonts w:ascii="Times New Roman" w:hAnsi="Times New Roman" w:cs="Times New Roman"/>
          <w:color w:val="000000" w:themeColor="text1"/>
          <w:sz w:val="24"/>
          <w:szCs w:val="24"/>
        </w:rPr>
        <w:t xml:space="preserve">functional unit for </w:t>
      </w:r>
      <w:r w:rsidR="00A108D2">
        <w:rPr>
          <w:rFonts w:ascii="Times New Roman" w:hAnsi="Times New Roman" w:cs="Times New Roman"/>
          <w:color w:val="000000" w:themeColor="text1"/>
          <w:sz w:val="24"/>
          <w:szCs w:val="24"/>
        </w:rPr>
        <w:t>the models created was</w:t>
      </w:r>
      <w:r w:rsidR="00FB0599">
        <w:rPr>
          <w:rFonts w:ascii="Times New Roman" w:hAnsi="Times New Roman" w:cs="Times New Roman"/>
          <w:color w:val="000000" w:themeColor="text1"/>
          <w:sz w:val="24"/>
          <w:szCs w:val="24"/>
        </w:rPr>
        <w:t xml:space="preserve"> </w:t>
      </w:r>
      <w:r w:rsidR="00A108D2" w:rsidRPr="00B036F6">
        <w:rPr>
          <w:rFonts w:ascii="Times New Roman" w:hAnsi="Times New Roman" w:cs="Times New Roman"/>
          <w:color w:val="000000" w:themeColor="text1"/>
          <w:sz w:val="24"/>
          <w:szCs w:val="24"/>
        </w:rPr>
        <w:t>1 tonne with the system boundary being from a cradle to gate analysis</w:t>
      </w:r>
      <w:r w:rsidR="00A108D2">
        <w:rPr>
          <w:rFonts w:ascii="Times New Roman" w:hAnsi="Times New Roman" w:cs="Times New Roman"/>
          <w:color w:val="000000" w:themeColor="text1"/>
          <w:sz w:val="24"/>
          <w:szCs w:val="24"/>
        </w:rPr>
        <w:t>.</w:t>
      </w:r>
    </w:p>
    <w:p w14:paraId="0992FB2A" w14:textId="5F6F51B9" w:rsidR="00AD2FC9" w:rsidRDefault="00246E2E"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Four</w:t>
      </w:r>
      <w:r w:rsidR="00F71D7F">
        <w:rPr>
          <w:rFonts w:ascii="Times New Roman" w:hAnsi="Times New Roman" w:cs="Times New Roman"/>
          <w:color w:val="000000" w:themeColor="text1"/>
          <w:sz w:val="24"/>
          <w:szCs w:val="24"/>
        </w:rPr>
        <w:t xml:space="preserve"> custom </w:t>
      </w:r>
      <w:r w:rsidRPr="00B036F6">
        <w:rPr>
          <w:rFonts w:ascii="Times New Roman" w:hAnsi="Times New Roman" w:cs="Times New Roman"/>
          <w:color w:val="000000" w:themeColor="text1"/>
          <w:sz w:val="24"/>
          <w:szCs w:val="24"/>
        </w:rPr>
        <w:t>models were created; s</w:t>
      </w:r>
      <w:r w:rsidR="00723DE7" w:rsidRPr="00B036F6">
        <w:rPr>
          <w:rFonts w:ascii="Times New Roman" w:hAnsi="Times New Roman" w:cs="Times New Roman"/>
          <w:color w:val="000000" w:themeColor="text1"/>
          <w:sz w:val="24"/>
          <w:szCs w:val="24"/>
        </w:rPr>
        <w:t>inter plant model, r</w:t>
      </w:r>
      <w:r w:rsidR="002B772B" w:rsidRPr="00B036F6">
        <w:rPr>
          <w:rFonts w:ascii="Times New Roman" w:hAnsi="Times New Roman" w:cs="Times New Roman"/>
          <w:color w:val="000000" w:themeColor="text1"/>
          <w:sz w:val="24"/>
          <w:szCs w:val="24"/>
        </w:rPr>
        <w:t>ice manufacturing</w:t>
      </w:r>
      <w:r w:rsidR="00723DE7" w:rsidRPr="00B036F6">
        <w:rPr>
          <w:rFonts w:ascii="Times New Roman" w:hAnsi="Times New Roman" w:cs="Times New Roman"/>
          <w:color w:val="000000" w:themeColor="text1"/>
          <w:sz w:val="24"/>
          <w:szCs w:val="24"/>
        </w:rPr>
        <w:t xml:space="preserve"> model</w:t>
      </w:r>
      <w:r w:rsidR="002B772B" w:rsidRPr="00B036F6">
        <w:rPr>
          <w:rFonts w:ascii="Times New Roman" w:hAnsi="Times New Roman" w:cs="Times New Roman"/>
          <w:color w:val="000000" w:themeColor="text1"/>
          <w:sz w:val="24"/>
          <w:szCs w:val="24"/>
        </w:rPr>
        <w:t>, oat manufacturing</w:t>
      </w:r>
      <w:r w:rsidR="00723DE7" w:rsidRPr="00B036F6">
        <w:rPr>
          <w:rFonts w:ascii="Times New Roman" w:hAnsi="Times New Roman" w:cs="Times New Roman"/>
          <w:color w:val="000000" w:themeColor="text1"/>
          <w:sz w:val="24"/>
          <w:szCs w:val="24"/>
        </w:rPr>
        <w:t xml:space="preserve"> model</w:t>
      </w:r>
      <w:r w:rsidR="002B772B" w:rsidRPr="00B036F6">
        <w:rPr>
          <w:rFonts w:ascii="Times New Roman" w:hAnsi="Times New Roman" w:cs="Times New Roman"/>
          <w:color w:val="000000" w:themeColor="text1"/>
          <w:sz w:val="24"/>
          <w:szCs w:val="24"/>
        </w:rPr>
        <w:t xml:space="preserve"> and </w:t>
      </w:r>
      <w:r w:rsidR="008428F0">
        <w:rPr>
          <w:rFonts w:ascii="Times New Roman" w:hAnsi="Times New Roman" w:cs="Times New Roman"/>
          <w:color w:val="000000" w:themeColor="text1"/>
          <w:sz w:val="24"/>
          <w:szCs w:val="24"/>
        </w:rPr>
        <w:t>a</w:t>
      </w:r>
      <w:r w:rsidR="002B772B" w:rsidRPr="00B036F6">
        <w:rPr>
          <w:rFonts w:ascii="Times New Roman" w:hAnsi="Times New Roman" w:cs="Times New Roman"/>
          <w:color w:val="000000" w:themeColor="text1"/>
          <w:sz w:val="24"/>
          <w:szCs w:val="24"/>
        </w:rPr>
        <w:t>lcohol production model</w:t>
      </w:r>
      <w:r w:rsidRPr="00B036F6">
        <w:rPr>
          <w:rFonts w:ascii="Times New Roman" w:hAnsi="Times New Roman" w:cs="Times New Roman"/>
          <w:color w:val="000000" w:themeColor="text1"/>
          <w:sz w:val="24"/>
          <w:szCs w:val="24"/>
        </w:rPr>
        <w:t xml:space="preserve">. The </w:t>
      </w:r>
      <w:r w:rsidR="002B772B" w:rsidRPr="00B036F6">
        <w:rPr>
          <w:rFonts w:ascii="Times New Roman" w:hAnsi="Times New Roman" w:cs="Times New Roman"/>
          <w:color w:val="000000" w:themeColor="text1"/>
          <w:sz w:val="24"/>
          <w:szCs w:val="24"/>
        </w:rPr>
        <w:t>resulting biomass LCA model was</w:t>
      </w:r>
      <w:r w:rsidRPr="00B036F6">
        <w:rPr>
          <w:rFonts w:ascii="Times New Roman" w:hAnsi="Times New Roman" w:cs="Times New Roman"/>
          <w:color w:val="000000" w:themeColor="text1"/>
          <w:sz w:val="24"/>
          <w:szCs w:val="24"/>
        </w:rPr>
        <w:t xml:space="preserve"> </w:t>
      </w:r>
      <w:r w:rsidR="002B772B" w:rsidRPr="00B036F6">
        <w:rPr>
          <w:rFonts w:ascii="Times New Roman" w:hAnsi="Times New Roman" w:cs="Times New Roman"/>
          <w:color w:val="000000" w:themeColor="text1"/>
          <w:sz w:val="24"/>
          <w:szCs w:val="24"/>
        </w:rPr>
        <w:t>then</w:t>
      </w:r>
      <w:r w:rsidR="00723DE7" w:rsidRPr="00B036F6">
        <w:rPr>
          <w:rFonts w:ascii="Times New Roman" w:hAnsi="Times New Roman" w:cs="Times New Roman"/>
          <w:color w:val="000000" w:themeColor="text1"/>
          <w:sz w:val="24"/>
          <w:szCs w:val="24"/>
        </w:rPr>
        <w:t xml:space="preserve"> incorporated into the si</w:t>
      </w:r>
      <w:r w:rsidRPr="00B036F6">
        <w:rPr>
          <w:rFonts w:ascii="Times New Roman" w:hAnsi="Times New Roman" w:cs="Times New Roman"/>
          <w:color w:val="000000" w:themeColor="text1"/>
          <w:sz w:val="24"/>
          <w:szCs w:val="24"/>
        </w:rPr>
        <w:t>nter plant model to assess the impact of substituting coke breeze with biomass in the sinter plant</w:t>
      </w:r>
      <w:r w:rsidR="0014301E">
        <w:rPr>
          <w:rFonts w:ascii="Times New Roman" w:hAnsi="Times New Roman" w:cs="Times New Roman"/>
          <w:color w:val="000000" w:themeColor="text1"/>
          <w:sz w:val="24"/>
          <w:szCs w:val="24"/>
        </w:rPr>
        <w:t>.</w:t>
      </w:r>
    </w:p>
    <w:p w14:paraId="2DA8A77A" w14:textId="77777777" w:rsidR="008428F0" w:rsidRDefault="008428F0" w:rsidP="008D3758">
      <w:pPr>
        <w:spacing w:after="160" w:line="259" w:lineRule="auto"/>
        <w:rPr>
          <w:rFonts w:ascii="Times New Roman" w:hAnsi="Times New Roman" w:cs="Times New Roman"/>
          <w:color w:val="000000" w:themeColor="text1"/>
          <w:sz w:val="24"/>
          <w:szCs w:val="24"/>
        </w:rPr>
      </w:pPr>
    </w:p>
    <w:p w14:paraId="2BC65EED" w14:textId="77777777" w:rsidR="00561A93" w:rsidRDefault="00561A93">
      <w:pPr>
        <w:spacing w:after="160" w:line="259" w:lineRule="auto"/>
        <w:rPr>
          <w:rFonts w:ascii="Times New Roman" w:eastAsiaTheme="majorEastAsia" w:hAnsi="Times New Roman" w:cs="Times New Roman"/>
          <w:b/>
          <w:bCs/>
          <w:color w:val="000000" w:themeColor="text1"/>
          <w:sz w:val="28"/>
          <w:szCs w:val="28"/>
        </w:rPr>
      </w:pPr>
      <w:r>
        <w:rPr>
          <w:rFonts w:ascii="Times New Roman" w:hAnsi="Times New Roman" w:cs="Times New Roman"/>
          <w:color w:val="000000" w:themeColor="text1"/>
        </w:rPr>
        <w:br w:type="page"/>
      </w:r>
    </w:p>
    <w:p w14:paraId="0A3B9E77" w14:textId="4153C341" w:rsidR="00F0567C" w:rsidRDefault="00C6529B" w:rsidP="00F0567C">
      <w:pPr>
        <w:pStyle w:val="Heading1"/>
        <w:jc w:val="center"/>
        <w:rPr>
          <w:rFonts w:ascii="Times New Roman" w:hAnsi="Times New Roman" w:cs="Times New Roman"/>
          <w:color w:val="000000" w:themeColor="text1"/>
        </w:rPr>
      </w:pPr>
      <w:bookmarkStart w:id="91" w:name="_Toc518370544"/>
      <w:r w:rsidRPr="004E0488">
        <w:rPr>
          <w:rFonts w:ascii="Times New Roman" w:hAnsi="Times New Roman" w:cs="Times New Roman"/>
          <w:color w:val="000000" w:themeColor="text1"/>
        </w:rPr>
        <w:lastRenderedPageBreak/>
        <w:t>5</w:t>
      </w:r>
      <w:r w:rsidR="00AB7F1C" w:rsidRPr="004E0488">
        <w:rPr>
          <w:rFonts w:ascii="Times New Roman" w:hAnsi="Times New Roman" w:cs="Times New Roman"/>
          <w:color w:val="000000" w:themeColor="text1"/>
        </w:rPr>
        <w:t>. Results &amp; Discussion</w:t>
      </w:r>
      <w:bookmarkEnd w:id="91"/>
    </w:p>
    <w:p w14:paraId="100E1071" w14:textId="77777777" w:rsidR="008428F0" w:rsidRPr="00D83F69" w:rsidRDefault="008428F0" w:rsidP="00D83F69"/>
    <w:p w14:paraId="198499E2" w14:textId="2C3AE68A" w:rsidR="000337D0" w:rsidRPr="000D47DC" w:rsidRDefault="000337D0" w:rsidP="000D47DC">
      <w:pPr>
        <w:pStyle w:val="Heading2"/>
        <w:rPr>
          <w:rFonts w:ascii="Times New Roman" w:hAnsi="Times New Roman" w:cs="Times New Roman"/>
          <w:color w:val="auto"/>
          <w:sz w:val="24"/>
          <w:szCs w:val="24"/>
        </w:rPr>
      </w:pPr>
      <w:bookmarkStart w:id="92" w:name="_Toc518370545"/>
      <w:r w:rsidRPr="000D47DC">
        <w:rPr>
          <w:rFonts w:ascii="Times New Roman" w:hAnsi="Times New Roman" w:cs="Times New Roman"/>
          <w:color w:val="auto"/>
          <w:sz w:val="24"/>
          <w:szCs w:val="24"/>
        </w:rPr>
        <w:t>5.1 Results &amp; Discussion Summary</w:t>
      </w:r>
      <w:bookmarkEnd w:id="92"/>
    </w:p>
    <w:p w14:paraId="5F475735" w14:textId="77777777" w:rsidR="008428F0" w:rsidRDefault="008428F0" w:rsidP="00D83F69">
      <w:pPr>
        <w:spacing w:line="360" w:lineRule="auto"/>
        <w:rPr>
          <w:rFonts w:ascii="Times New Roman" w:hAnsi="Times New Roman" w:cs="Times New Roman"/>
          <w:sz w:val="24"/>
          <w:szCs w:val="24"/>
        </w:rPr>
      </w:pPr>
    </w:p>
    <w:p w14:paraId="26CCA441" w14:textId="4C9F17A6" w:rsidR="000337D0" w:rsidRPr="00F0567C" w:rsidRDefault="000337D0" w:rsidP="00D83F69">
      <w:pPr>
        <w:spacing w:line="360" w:lineRule="auto"/>
        <w:rPr>
          <w:rFonts w:ascii="Times New Roman" w:hAnsi="Times New Roman" w:cs="Times New Roman"/>
          <w:sz w:val="24"/>
          <w:szCs w:val="24"/>
        </w:rPr>
      </w:pPr>
      <w:r w:rsidRPr="00F0567C">
        <w:rPr>
          <w:rFonts w:ascii="Times New Roman" w:hAnsi="Times New Roman" w:cs="Times New Roman"/>
          <w:sz w:val="24"/>
          <w:szCs w:val="24"/>
        </w:rPr>
        <w:t xml:space="preserve">Results from </w:t>
      </w:r>
      <w:r w:rsidR="008428F0">
        <w:rPr>
          <w:rFonts w:ascii="Times New Roman" w:hAnsi="Times New Roman" w:cs="Times New Roman"/>
          <w:sz w:val="24"/>
          <w:szCs w:val="24"/>
        </w:rPr>
        <w:t xml:space="preserve">the </w:t>
      </w:r>
      <w:r w:rsidRPr="00F0567C">
        <w:rPr>
          <w:rFonts w:ascii="Times New Roman" w:hAnsi="Times New Roman" w:cs="Times New Roman"/>
          <w:sz w:val="24"/>
          <w:szCs w:val="24"/>
        </w:rPr>
        <w:t xml:space="preserve">TGA, XRD, </w:t>
      </w:r>
      <w:r w:rsidR="008428F0">
        <w:rPr>
          <w:rFonts w:ascii="Times New Roman" w:hAnsi="Times New Roman" w:cs="Times New Roman"/>
          <w:sz w:val="24"/>
          <w:szCs w:val="24"/>
        </w:rPr>
        <w:t>s</w:t>
      </w:r>
      <w:r w:rsidRPr="00F0567C">
        <w:rPr>
          <w:rFonts w:ascii="Times New Roman" w:hAnsi="Times New Roman" w:cs="Times New Roman"/>
          <w:sz w:val="24"/>
          <w:szCs w:val="24"/>
        </w:rPr>
        <w:t xml:space="preserve">inter pot and LCA </w:t>
      </w:r>
      <w:r w:rsidR="008428F0">
        <w:rPr>
          <w:rFonts w:ascii="Times New Roman" w:hAnsi="Times New Roman" w:cs="Times New Roman"/>
          <w:sz w:val="24"/>
          <w:szCs w:val="24"/>
        </w:rPr>
        <w:t xml:space="preserve">are </w:t>
      </w:r>
      <w:r w:rsidRPr="00F0567C">
        <w:rPr>
          <w:rFonts w:ascii="Times New Roman" w:hAnsi="Times New Roman" w:cs="Times New Roman"/>
          <w:sz w:val="24"/>
          <w:szCs w:val="24"/>
        </w:rPr>
        <w:t xml:space="preserve">presented and discussed </w:t>
      </w:r>
      <w:r w:rsidR="00F0567C">
        <w:rPr>
          <w:rFonts w:ascii="Times New Roman" w:hAnsi="Times New Roman" w:cs="Times New Roman"/>
          <w:sz w:val="24"/>
          <w:szCs w:val="24"/>
        </w:rPr>
        <w:t>in the following section.</w:t>
      </w:r>
    </w:p>
    <w:p w14:paraId="499494D6" w14:textId="07BB9EE2" w:rsidR="000337D0" w:rsidRPr="00F0567C" w:rsidRDefault="000337D0" w:rsidP="00F0567C">
      <w:pPr>
        <w:pStyle w:val="Heading2"/>
        <w:rPr>
          <w:rFonts w:ascii="Times New Roman" w:hAnsi="Times New Roman" w:cs="Times New Roman"/>
          <w:sz w:val="24"/>
          <w:szCs w:val="24"/>
        </w:rPr>
      </w:pPr>
      <w:bookmarkStart w:id="93" w:name="_Toc518370546"/>
      <w:r w:rsidRPr="00F0567C">
        <w:rPr>
          <w:rFonts w:ascii="Times New Roman" w:hAnsi="Times New Roman" w:cs="Times New Roman"/>
          <w:color w:val="auto"/>
          <w:sz w:val="24"/>
          <w:szCs w:val="24"/>
        </w:rPr>
        <w:t>5.2 Results &amp; Discussion Introduction</w:t>
      </w:r>
      <w:bookmarkEnd w:id="93"/>
    </w:p>
    <w:p w14:paraId="6138603A" w14:textId="77777777" w:rsidR="008428F0" w:rsidRDefault="008428F0" w:rsidP="00D83F69">
      <w:pPr>
        <w:spacing w:line="360" w:lineRule="auto"/>
        <w:jc w:val="both"/>
        <w:rPr>
          <w:rFonts w:ascii="Times New Roman" w:hAnsi="Times New Roman" w:cs="Times New Roman"/>
          <w:color w:val="000000" w:themeColor="text1"/>
          <w:sz w:val="24"/>
          <w:szCs w:val="24"/>
        </w:rPr>
      </w:pPr>
    </w:p>
    <w:p w14:paraId="50D71312" w14:textId="77777777"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rmogravimetric Analysis (TGA) experiments were carried out to investigate the thermal behaviour of biomass and coke and also when co-blended. TGA and activation energy analysis showed that biomass performed in a similar fashion to coke whereas plastic did not. This was realistically due to the high volatile matter content of plastic reacting at lower temperatures much quicker. Activation of the plastic samples can be seen in the activation energy section. It was decided that substitution of coke would only be carried out with the biomass as initial experiments suggested that plastic would not perform in a similar manner to coke.</w:t>
      </w:r>
    </w:p>
    <w:p w14:paraId="660388E1" w14:textId="2B46826F" w:rsidR="00AB7F1C" w:rsidRPr="00B036F6" w:rsidRDefault="00C6529B" w:rsidP="000159CD">
      <w:pPr>
        <w:pStyle w:val="Heading2"/>
        <w:rPr>
          <w:rFonts w:ascii="Times New Roman" w:hAnsi="Times New Roman" w:cs="Times New Roman"/>
          <w:color w:val="000000" w:themeColor="text1"/>
          <w:sz w:val="24"/>
          <w:szCs w:val="24"/>
        </w:rPr>
      </w:pPr>
      <w:bookmarkStart w:id="94" w:name="_Toc518370547"/>
      <w:r>
        <w:rPr>
          <w:rFonts w:ascii="Times New Roman" w:hAnsi="Times New Roman" w:cs="Times New Roman"/>
          <w:color w:val="000000" w:themeColor="text1"/>
          <w:sz w:val="24"/>
          <w:szCs w:val="24"/>
        </w:rPr>
        <w:t>5</w:t>
      </w:r>
      <w:r w:rsidR="00E206FC">
        <w:rPr>
          <w:rFonts w:ascii="Times New Roman" w:hAnsi="Times New Roman" w:cs="Times New Roman"/>
          <w:color w:val="000000" w:themeColor="text1"/>
          <w:sz w:val="24"/>
          <w:szCs w:val="24"/>
        </w:rPr>
        <w:t>.3</w:t>
      </w:r>
      <w:r w:rsidR="00AB7F1C" w:rsidRPr="00B036F6">
        <w:rPr>
          <w:rFonts w:ascii="Times New Roman" w:hAnsi="Times New Roman" w:cs="Times New Roman"/>
          <w:color w:val="000000" w:themeColor="text1"/>
          <w:sz w:val="24"/>
          <w:szCs w:val="24"/>
        </w:rPr>
        <w:t xml:space="preserve"> TGA analysis</w:t>
      </w:r>
      <w:bookmarkEnd w:id="94"/>
    </w:p>
    <w:p w14:paraId="754C032D" w14:textId="77777777" w:rsidR="008428F0" w:rsidRDefault="008428F0" w:rsidP="00D83F69">
      <w:pPr>
        <w:spacing w:line="360" w:lineRule="auto"/>
        <w:jc w:val="both"/>
        <w:rPr>
          <w:rFonts w:ascii="Times New Roman" w:hAnsi="Times New Roman" w:cs="Times New Roman"/>
          <w:color w:val="000000" w:themeColor="text1"/>
          <w:sz w:val="24"/>
          <w:szCs w:val="24"/>
        </w:rPr>
      </w:pPr>
    </w:p>
    <w:p w14:paraId="30A71CCB" w14:textId="08EA22DE" w:rsidR="00AB7F1C"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rmogravimetric graph for coke, raw biomasses and biomass substituted with coke at</w:t>
      </w:r>
      <w:r w:rsidR="003E588C">
        <w:rPr>
          <w:rFonts w:ascii="Times New Roman" w:hAnsi="Times New Roman" w:cs="Times New Roman"/>
          <w:color w:val="000000" w:themeColor="text1"/>
          <w:sz w:val="24"/>
          <w:szCs w:val="24"/>
        </w:rPr>
        <w:t xml:space="preserve"> 5% &amp; 15% can be seen </w:t>
      </w:r>
      <w:r w:rsidR="003E588C" w:rsidRPr="003E588C">
        <w:rPr>
          <w:rFonts w:ascii="Times New Roman" w:hAnsi="Times New Roman" w:cs="Times New Roman"/>
          <w:color w:val="000000" w:themeColor="text1"/>
          <w:sz w:val="24"/>
          <w:szCs w:val="24"/>
        </w:rPr>
        <w:t xml:space="preserve">in </w:t>
      </w:r>
      <w:r w:rsidR="003E588C" w:rsidRPr="003E588C">
        <w:rPr>
          <w:rFonts w:ascii="Times New Roman" w:hAnsi="Times New Roman" w:cs="Times New Roman"/>
          <w:color w:val="000000" w:themeColor="text1"/>
          <w:sz w:val="24"/>
          <w:szCs w:val="24"/>
        </w:rPr>
        <w:fldChar w:fldCharType="begin"/>
      </w:r>
      <w:r w:rsidR="003E588C" w:rsidRPr="003E588C">
        <w:rPr>
          <w:rFonts w:ascii="Times New Roman" w:hAnsi="Times New Roman" w:cs="Times New Roman"/>
          <w:color w:val="000000" w:themeColor="text1"/>
          <w:sz w:val="24"/>
          <w:szCs w:val="24"/>
        </w:rPr>
        <w:instrText xml:space="preserve"> REF _Ref491421149 \h  \* MERGEFORMAT </w:instrText>
      </w:r>
      <w:r w:rsidR="003E588C" w:rsidRPr="003E588C">
        <w:rPr>
          <w:rFonts w:ascii="Times New Roman" w:hAnsi="Times New Roman" w:cs="Times New Roman"/>
          <w:color w:val="000000" w:themeColor="text1"/>
          <w:sz w:val="24"/>
          <w:szCs w:val="24"/>
        </w:rPr>
      </w:r>
      <w:r w:rsidR="003E588C" w:rsidRPr="003E588C">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5</w:t>
      </w:r>
      <w:r w:rsidR="003E588C" w:rsidRPr="003E588C">
        <w:rPr>
          <w:rFonts w:ascii="Times New Roman" w:hAnsi="Times New Roman" w:cs="Times New Roman"/>
          <w:color w:val="000000" w:themeColor="text1"/>
          <w:sz w:val="24"/>
          <w:szCs w:val="24"/>
        </w:rPr>
        <w:fldChar w:fldCharType="end"/>
      </w:r>
      <w:r w:rsidR="003E588C" w:rsidRPr="003E588C">
        <w:rPr>
          <w:rFonts w:ascii="Times New Roman" w:hAnsi="Times New Roman" w:cs="Times New Roman"/>
          <w:color w:val="000000" w:themeColor="text1"/>
          <w:sz w:val="24"/>
          <w:szCs w:val="24"/>
        </w:rPr>
        <w:t xml:space="preserve">, </w:t>
      </w:r>
      <w:r w:rsidR="003E588C" w:rsidRPr="003E588C">
        <w:rPr>
          <w:rFonts w:ascii="Times New Roman" w:hAnsi="Times New Roman" w:cs="Times New Roman"/>
          <w:color w:val="000000" w:themeColor="text1"/>
          <w:sz w:val="24"/>
          <w:szCs w:val="24"/>
        </w:rPr>
        <w:fldChar w:fldCharType="begin"/>
      </w:r>
      <w:r w:rsidR="003E588C" w:rsidRPr="003E588C">
        <w:rPr>
          <w:rFonts w:ascii="Times New Roman" w:hAnsi="Times New Roman" w:cs="Times New Roman"/>
          <w:color w:val="000000" w:themeColor="text1"/>
          <w:sz w:val="24"/>
          <w:szCs w:val="24"/>
        </w:rPr>
        <w:instrText xml:space="preserve"> REF _Ref498279722 \h  \* MERGEFORMAT </w:instrText>
      </w:r>
      <w:r w:rsidR="003E588C" w:rsidRPr="003E588C">
        <w:rPr>
          <w:rFonts w:ascii="Times New Roman" w:hAnsi="Times New Roman" w:cs="Times New Roman"/>
          <w:color w:val="000000" w:themeColor="text1"/>
          <w:sz w:val="24"/>
          <w:szCs w:val="24"/>
        </w:rPr>
      </w:r>
      <w:r w:rsidR="003E588C" w:rsidRPr="003E588C">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6</w:t>
      </w:r>
      <w:r w:rsidR="003E588C" w:rsidRPr="003E588C">
        <w:rPr>
          <w:rFonts w:ascii="Times New Roman" w:hAnsi="Times New Roman" w:cs="Times New Roman"/>
          <w:color w:val="000000" w:themeColor="text1"/>
          <w:sz w:val="24"/>
          <w:szCs w:val="24"/>
        </w:rPr>
        <w:fldChar w:fldCharType="end"/>
      </w:r>
      <w:r w:rsidR="003E588C" w:rsidRPr="003E588C">
        <w:rPr>
          <w:rFonts w:ascii="Times New Roman" w:hAnsi="Times New Roman" w:cs="Times New Roman"/>
          <w:color w:val="000000" w:themeColor="text1"/>
          <w:sz w:val="24"/>
          <w:szCs w:val="24"/>
        </w:rPr>
        <w:t xml:space="preserve"> &amp; </w:t>
      </w:r>
      <w:r w:rsidR="003E588C" w:rsidRPr="003E588C">
        <w:rPr>
          <w:rFonts w:ascii="Times New Roman" w:hAnsi="Times New Roman" w:cs="Times New Roman"/>
          <w:color w:val="000000" w:themeColor="text1"/>
          <w:sz w:val="24"/>
          <w:szCs w:val="24"/>
        </w:rPr>
        <w:fldChar w:fldCharType="begin"/>
      </w:r>
      <w:r w:rsidR="003E588C" w:rsidRPr="003E588C">
        <w:rPr>
          <w:rFonts w:ascii="Times New Roman" w:hAnsi="Times New Roman" w:cs="Times New Roman"/>
          <w:color w:val="000000" w:themeColor="text1"/>
          <w:sz w:val="24"/>
          <w:szCs w:val="24"/>
        </w:rPr>
        <w:instrText xml:space="preserve"> REF _Ref498279725 \h  \* MERGEFORMAT </w:instrText>
      </w:r>
      <w:r w:rsidR="003E588C" w:rsidRPr="003E588C">
        <w:rPr>
          <w:rFonts w:ascii="Times New Roman" w:hAnsi="Times New Roman" w:cs="Times New Roman"/>
          <w:color w:val="000000" w:themeColor="text1"/>
          <w:sz w:val="24"/>
          <w:szCs w:val="24"/>
        </w:rPr>
      </w:r>
      <w:r w:rsidR="003E588C" w:rsidRPr="003E588C">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7</w:t>
      </w:r>
      <w:r w:rsidR="003E588C" w:rsidRPr="003E588C">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Three heating rates at 10</w:t>
      </w:r>
      <w:r w:rsidR="00A71798">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50</w:t>
      </w:r>
      <w:r w:rsidR="00A71798">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and 100</w:t>
      </w:r>
      <w:r w:rsidR="00A71798">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were</w:t>
      </w:r>
      <w:r w:rsidR="009D0B7C"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used to determine the activation energy through the DAEM model. TGA curves for coke</w:t>
      </w:r>
      <w:r w:rsidR="009D0B7C"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raw biomasses</w:t>
      </w:r>
      <w:r w:rsidR="009D0B7C" w:rsidRPr="00B036F6">
        <w:rPr>
          <w:rFonts w:ascii="Times New Roman" w:hAnsi="Times New Roman" w:cs="Times New Roman"/>
          <w:color w:val="000000" w:themeColor="text1"/>
          <w:sz w:val="24"/>
          <w:szCs w:val="24"/>
        </w:rPr>
        <w:t xml:space="preserve"> and co blends</w:t>
      </w:r>
      <w:r w:rsidRPr="00B036F6">
        <w:rPr>
          <w:rFonts w:ascii="Times New Roman" w:hAnsi="Times New Roman" w:cs="Times New Roman"/>
          <w:color w:val="000000" w:themeColor="text1"/>
          <w:sz w:val="24"/>
          <w:szCs w:val="24"/>
        </w:rPr>
        <w:t xml:space="preserve"> at 50</w:t>
      </w:r>
      <w:r w:rsidR="00A71798">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min can be se</w:t>
      </w:r>
      <w:r w:rsidR="0081147F">
        <w:rPr>
          <w:rFonts w:ascii="Times New Roman" w:hAnsi="Times New Roman" w:cs="Times New Roman"/>
          <w:color w:val="000000" w:themeColor="text1"/>
          <w:sz w:val="24"/>
          <w:szCs w:val="24"/>
        </w:rPr>
        <w:t xml:space="preserve">en in </w:t>
      </w:r>
      <w:r w:rsidR="0081147F" w:rsidRPr="003E588C">
        <w:rPr>
          <w:rFonts w:ascii="Times New Roman" w:hAnsi="Times New Roman" w:cs="Times New Roman"/>
          <w:color w:val="000000" w:themeColor="text1"/>
          <w:sz w:val="24"/>
          <w:szCs w:val="24"/>
        </w:rPr>
        <w:fldChar w:fldCharType="begin"/>
      </w:r>
      <w:r w:rsidR="0081147F" w:rsidRPr="003E588C">
        <w:rPr>
          <w:rFonts w:ascii="Times New Roman" w:hAnsi="Times New Roman" w:cs="Times New Roman"/>
          <w:color w:val="000000" w:themeColor="text1"/>
          <w:sz w:val="24"/>
          <w:szCs w:val="24"/>
        </w:rPr>
        <w:instrText xml:space="preserve"> REF _Ref491421149 \h  \* MERGEFORMAT </w:instrText>
      </w:r>
      <w:r w:rsidR="0081147F" w:rsidRPr="003E588C">
        <w:rPr>
          <w:rFonts w:ascii="Times New Roman" w:hAnsi="Times New Roman" w:cs="Times New Roman"/>
          <w:color w:val="000000" w:themeColor="text1"/>
          <w:sz w:val="24"/>
          <w:szCs w:val="24"/>
        </w:rPr>
      </w:r>
      <w:r w:rsidR="0081147F" w:rsidRPr="003E588C">
        <w:rPr>
          <w:rFonts w:ascii="Times New Roman" w:hAnsi="Times New Roman" w:cs="Times New Roman"/>
          <w:color w:val="000000" w:themeColor="text1"/>
          <w:sz w:val="24"/>
          <w:szCs w:val="24"/>
        </w:rPr>
        <w:fldChar w:fldCharType="separate"/>
      </w:r>
      <w:r w:rsidR="0081147F" w:rsidRPr="008D2522">
        <w:rPr>
          <w:rFonts w:ascii="Times New Roman" w:hAnsi="Times New Roman" w:cs="Times New Roman"/>
          <w:color w:val="000000" w:themeColor="text1"/>
          <w:sz w:val="24"/>
          <w:szCs w:val="24"/>
        </w:rPr>
        <w:t xml:space="preserve">Figure </w:t>
      </w:r>
      <w:r w:rsidR="0081147F" w:rsidRPr="008D2522">
        <w:rPr>
          <w:rFonts w:ascii="Times New Roman" w:hAnsi="Times New Roman" w:cs="Times New Roman"/>
          <w:noProof/>
          <w:color w:val="000000" w:themeColor="text1"/>
          <w:sz w:val="24"/>
          <w:szCs w:val="24"/>
        </w:rPr>
        <w:t>15</w:t>
      </w:r>
      <w:r w:rsidR="0081147F" w:rsidRPr="003E588C">
        <w:rPr>
          <w:rFonts w:ascii="Times New Roman" w:hAnsi="Times New Roman" w:cs="Times New Roman"/>
          <w:color w:val="000000" w:themeColor="text1"/>
          <w:sz w:val="24"/>
          <w:szCs w:val="24"/>
        </w:rPr>
        <w:fldChar w:fldCharType="end"/>
      </w:r>
      <w:r w:rsidR="0081147F" w:rsidRPr="003E588C">
        <w:rPr>
          <w:rFonts w:ascii="Times New Roman" w:hAnsi="Times New Roman" w:cs="Times New Roman"/>
          <w:color w:val="000000" w:themeColor="text1"/>
          <w:sz w:val="24"/>
          <w:szCs w:val="24"/>
        </w:rPr>
        <w:t xml:space="preserve">, </w:t>
      </w:r>
      <w:r w:rsidR="0081147F" w:rsidRPr="003E588C">
        <w:rPr>
          <w:rFonts w:ascii="Times New Roman" w:hAnsi="Times New Roman" w:cs="Times New Roman"/>
          <w:color w:val="000000" w:themeColor="text1"/>
          <w:sz w:val="24"/>
          <w:szCs w:val="24"/>
        </w:rPr>
        <w:fldChar w:fldCharType="begin"/>
      </w:r>
      <w:r w:rsidR="0081147F" w:rsidRPr="003E588C">
        <w:rPr>
          <w:rFonts w:ascii="Times New Roman" w:hAnsi="Times New Roman" w:cs="Times New Roman"/>
          <w:color w:val="000000" w:themeColor="text1"/>
          <w:sz w:val="24"/>
          <w:szCs w:val="24"/>
        </w:rPr>
        <w:instrText xml:space="preserve"> REF _Ref498279722 \h  \* MERGEFORMAT </w:instrText>
      </w:r>
      <w:r w:rsidR="0081147F" w:rsidRPr="003E588C">
        <w:rPr>
          <w:rFonts w:ascii="Times New Roman" w:hAnsi="Times New Roman" w:cs="Times New Roman"/>
          <w:color w:val="000000" w:themeColor="text1"/>
          <w:sz w:val="24"/>
          <w:szCs w:val="24"/>
        </w:rPr>
      </w:r>
      <w:r w:rsidR="0081147F" w:rsidRPr="003E588C">
        <w:rPr>
          <w:rFonts w:ascii="Times New Roman" w:hAnsi="Times New Roman" w:cs="Times New Roman"/>
          <w:color w:val="000000" w:themeColor="text1"/>
          <w:sz w:val="24"/>
          <w:szCs w:val="24"/>
        </w:rPr>
        <w:fldChar w:fldCharType="separate"/>
      </w:r>
      <w:r w:rsidR="0081147F" w:rsidRPr="008D2522">
        <w:rPr>
          <w:rFonts w:ascii="Times New Roman" w:hAnsi="Times New Roman" w:cs="Times New Roman"/>
          <w:color w:val="000000" w:themeColor="text1"/>
          <w:sz w:val="24"/>
          <w:szCs w:val="24"/>
        </w:rPr>
        <w:t xml:space="preserve">Figure </w:t>
      </w:r>
      <w:r w:rsidR="0081147F" w:rsidRPr="008D2522">
        <w:rPr>
          <w:rFonts w:ascii="Times New Roman" w:hAnsi="Times New Roman" w:cs="Times New Roman"/>
          <w:noProof/>
          <w:color w:val="000000" w:themeColor="text1"/>
          <w:sz w:val="24"/>
          <w:szCs w:val="24"/>
        </w:rPr>
        <w:t>16</w:t>
      </w:r>
      <w:r w:rsidR="0081147F" w:rsidRPr="003E588C">
        <w:rPr>
          <w:rFonts w:ascii="Times New Roman" w:hAnsi="Times New Roman" w:cs="Times New Roman"/>
          <w:color w:val="000000" w:themeColor="text1"/>
          <w:sz w:val="24"/>
          <w:szCs w:val="24"/>
        </w:rPr>
        <w:fldChar w:fldCharType="end"/>
      </w:r>
      <w:r w:rsidR="0081147F" w:rsidRPr="003E588C">
        <w:rPr>
          <w:rFonts w:ascii="Times New Roman" w:hAnsi="Times New Roman" w:cs="Times New Roman"/>
          <w:color w:val="000000" w:themeColor="text1"/>
          <w:sz w:val="24"/>
          <w:szCs w:val="24"/>
        </w:rPr>
        <w:t xml:space="preserve"> &amp; </w:t>
      </w:r>
      <w:r w:rsidR="0081147F" w:rsidRPr="003E588C">
        <w:rPr>
          <w:rFonts w:ascii="Times New Roman" w:hAnsi="Times New Roman" w:cs="Times New Roman"/>
          <w:color w:val="000000" w:themeColor="text1"/>
          <w:sz w:val="24"/>
          <w:szCs w:val="24"/>
        </w:rPr>
        <w:fldChar w:fldCharType="begin"/>
      </w:r>
      <w:r w:rsidR="0081147F" w:rsidRPr="003E588C">
        <w:rPr>
          <w:rFonts w:ascii="Times New Roman" w:hAnsi="Times New Roman" w:cs="Times New Roman"/>
          <w:color w:val="000000" w:themeColor="text1"/>
          <w:sz w:val="24"/>
          <w:szCs w:val="24"/>
        </w:rPr>
        <w:instrText xml:space="preserve"> REF _Ref498279725 \h  \* MERGEFORMAT </w:instrText>
      </w:r>
      <w:r w:rsidR="0081147F" w:rsidRPr="003E588C">
        <w:rPr>
          <w:rFonts w:ascii="Times New Roman" w:hAnsi="Times New Roman" w:cs="Times New Roman"/>
          <w:color w:val="000000" w:themeColor="text1"/>
          <w:sz w:val="24"/>
          <w:szCs w:val="24"/>
        </w:rPr>
      </w:r>
      <w:r w:rsidR="0081147F" w:rsidRPr="003E588C">
        <w:rPr>
          <w:rFonts w:ascii="Times New Roman" w:hAnsi="Times New Roman" w:cs="Times New Roman"/>
          <w:color w:val="000000" w:themeColor="text1"/>
          <w:sz w:val="24"/>
          <w:szCs w:val="24"/>
        </w:rPr>
        <w:fldChar w:fldCharType="separate"/>
      </w:r>
      <w:r w:rsidR="0081147F" w:rsidRPr="008D2522">
        <w:rPr>
          <w:rFonts w:ascii="Times New Roman" w:hAnsi="Times New Roman" w:cs="Times New Roman"/>
          <w:color w:val="000000" w:themeColor="text1"/>
          <w:sz w:val="24"/>
          <w:szCs w:val="24"/>
        </w:rPr>
        <w:t xml:space="preserve">Figure </w:t>
      </w:r>
      <w:r w:rsidR="0081147F" w:rsidRPr="008D2522">
        <w:rPr>
          <w:rFonts w:ascii="Times New Roman" w:hAnsi="Times New Roman" w:cs="Times New Roman"/>
          <w:noProof/>
          <w:color w:val="000000" w:themeColor="text1"/>
          <w:sz w:val="24"/>
          <w:szCs w:val="24"/>
        </w:rPr>
        <w:t>17</w:t>
      </w:r>
      <w:r w:rsidR="0081147F" w:rsidRPr="003E588C">
        <w:rPr>
          <w:rFonts w:ascii="Times New Roman" w:hAnsi="Times New Roman" w:cs="Times New Roman"/>
          <w:color w:val="000000" w:themeColor="text1"/>
          <w:sz w:val="24"/>
          <w:szCs w:val="24"/>
        </w:rPr>
        <w:fldChar w:fldCharType="end"/>
      </w:r>
      <w:r w:rsidR="0081147F">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ree heating rates were used with 10</w:t>
      </w:r>
      <w:r w:rsidR="00A71798">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min and 100</w:t>
      </w:r>
      <w:r w:rsidR="00A71798">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 xml:space="preserve">C/min </w:t>
      </w:r>
      <w:r w:rsidR="009D0B7C" w:rsidRPr="00B036F6">
        <w:rPr>
          <w:rFonts w:ascii="Times New Roman" w:hAnsi="Times New Roman" w:cs="Times New Roman"/>
          <w:color w:val="000000" w:themeColor="text1"/>
          <w:sz w:val="24"/>
          <w:szCs w:val="24"/>
        </w:rPr>
        <w:t>found in the activation energy section</w:t>
      </w:r>
      <w:r w:rsidR="008D3758">
        <w:rPr>
          <w:rFonts w:ascii="Times New Roman" w:hAnsi="Times New Roman" w:cs="Times New Roman"/>
          <w:color w:val="000000" w:themeColor="text1"/>
          <w:sz w:val="24"/>
          <w:szCs w:val="24"/>
        </w:rPr>
        <w:t xml:space="preserve"> (5.3.2)</w:t>
      </w:r>
    </w:p>
    <w:p w14:paraId="3123D4BA" w14:textId="46A4ABF3" w:rsidR="009F0CFF" w:rsidRPr="00B036F6" w:rsidRDefault="009F0CFF">
      <w:pPr>
        <w:spacing w:line="360" w:lineRule="auto"/>
        <w:ind w:firstLine="720"/>
        <w:jc w:val="center"/>
        <w:rPr>
          <w:rFonts w:ascii="Times New Roman" w:hAnsi="Times New Roman" w:cs="Times New Roman"/>
          <w:color w:val="000000" w:themeColor="text1"/>
          <w:sz w:val="24"/>
          <w:szCs w:val="24"/>
        </w:rPr>
      </w:pPr>
      <w:r w:rsidRPr="0043076D">
        <w:rPr>
          <w:rFonts w:ascii="Times New Roman" w:hAnsi="Times New Roman" w:cs="Times New Roman"/>
          <w:b/>
          <w:noProof/>
          <w:color w:val="000000" w:themeColor="text1"/>
          <w:sz w:val="24"/>
          <w:szCs w:val="24"/>
          <w:lang w:eastAsia="en-GB"/>
        </w:rPr>
        <w:lastRenderedPageBreak/>
        <w:drawing>
          <wp:inline distT="0" distB="0" distL="0" distR="0" wp14:anchorId="366574F3" wp14:editId="38077AFC">
            <wp:extent cx="4320000" cy="2880000"/>
            <wp:effectExtent l="0" t="0" r="4445" b="15875"/>
            <wp:docPr id="16878" name="Chart 168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60877A8" w14:textId="0F4E1BBC" w:rsidR="00AB7F1C" w:rsidRPr="00B036F6" w:rsidRDefault="00FC10A3" w:rsidP="0043076D">
      <w:pPr>
        <w:pStyle w:val="Caption"/>
        <w:spacing w:line="360" w:lineRule="auto"/>
        <w:ind w:firstLine="720"/>
        <w:jc w:val="center"/>
        <w:rPr>
          <w:rFonts w:ascii="Times New Roman" w:hAnsi="Times New Roman" w:cs="Times New Roman"/>
          <w:color w:val="000000" w:themeColor="text1"/>
          <w:sz w:val="24"/>
          <w:szCs w:val="24"/>
        </w:rPr>
      </w:pPr>
      <w:bookmarkStart w:id="95" w:name="_Ref491421149"/>
      <w:bookmarkStart w:id="96" w:name="_Toc518370579"/>
      <w:r w:rsidRPr="003A3B7C">
        <w:rPr>
          <w:rFonts w:ascii="Times New Roman" w:hAnsi="Times New Roman" w:cs="Times New Roman"/>
          <w:b w:val="0"/>
          <w:color w:val="000000" w:themeColor="text1"/>
          <w:sz w:val="24"/>
          <w:szCs w:val="24"/>
        </w:rPr>
        <w:t xml:space="preserve">Figure </w:t>
      </w:r>
      <w:r w:rsidRPr="003A3B7C">
        <w:rPr>
          <w:rFonts w:ascii="Times New Roman" w:hAnsi="Times New Roman" w:cs="Times New Roman"/>
          <w:b w:val="0"/>
          <w:color w:val="000000" w:themeColor="text1"/>
          <w:sz w:val="24"/>
          <w:szCs w:val="24"/>
        </w:rPr>
        <w:fldChar w:fldCharType="begin"/>
      </w:r>
      <w:r w:rsidRPr="003A3B7C">
        <w:rPr>
          <w:rFonts w:ascii="Times New Roman" w:hAnsi="Times New Roman" w:cs="Times New Roman"/>
          <w:b w:val="0"/>
          <w:color w:val="000000" w:themeColor="text1"/>
          <w:sz w:val="24"/>
          <w:szCs w:val="24"/>
        </w:rPr>
        <w:instrText xml:space="preserve"> SEQ Figure \* ARABIC </w:instrText>
      </w:r>
      <w:r w:rsidRPr="003A3B7C">
        <w:rPr>
          <w:rFonts w:ascii="Times New Roman" w:hAnsi="Times New Roman" w:cs="Times New Roman"/>
          <w:b w:val="0"/>
          <w:color w:val="000000" w:themeColor="text1"/>
          <w:sz w:val="24"/>
          <w:szCs w:val="24"/>
        </w:rPr>
        <w:fldChar w:fldCharType="separate"/>
      </w:r>
      <w:r w:rsidR="00B81D5A" w:rsidRPr="003A3B7C">
        <w:rPr>
          <w:rFonts w:ascii="Times New Roman" w:hAnsi="Times New Roman" w:cs="Times New Roman"/>
          <w:b w:val="0"/>
          <w:noProof/>
          <w:color w:val="000000" w:themeColor="text1"/>
          <w:sz w:val="24"/>
          <w:szCs w:val="24"/>
        </w:rPr>
        <w:t>15</w:t>
      </w:r>
      <w:r w:rsidRPr="003A3B7C">
        <w:rPr>
          <w:rFonts w:ascii="Times New Roman" w:hAnsi="Times New Roman" w:cs="Times New Roman"/>
          <w:b w:val="0"/>
          <w:color w:val="000000" w:themeColor="text1"/>
          <w:sz w:val="24"/>
          <w:szCs w:val="24"/>
        </w:rPr>
        <w:fldChar w:fldCharType="end"/>
      </w:r>
      <w:bookmarkEnd w:id="95"/>
      <w:r w:rsidR="00E23D2A" w:rsidRPr="003A3B7C">
        <w:rPr>
          <w:rFonts w:ascii="Times New Roman" w:hAnsi="Times New Roman" w:cs="Times New Roman"/>
          <w:b w:val="0"/>
          <w:color w:val="000000" w:themeColor="text1"/>
          <w:sz w:val="24"/>
          <w:szCs w:val="24"/>
        </w:rPr>
        <w:t xml:space="preserve"> </w:t>
      </w:r>
      <w:r w:rsidR="00AB7F1C" w:rsidRPr="003A3B7C">
        <w:rPr>
          <w:rFonts w:ascii="Times New Roman" w:hAnsi="Times New Roman" w:cs="Times New Roman"/>
          <w:b w:val="0"/>
          <w:color w:val="000000" w:themeColor="text1"/>
          <w:sz w:val="24"/>
          <w:szCs w:val="24"/>
        </w:rPr>
        <w:t>Non – isothermal TGA of coke and pure biomasses (BSG100, OH100 and RB100) at heating rate of 50</w:t>
      </w:r>
      <w:r w:rsidR="00AB7F1C" w:rsidRPr="003A3B7C">
        <w:rPr>
          <w:rFonts w:ascii="Times New Roman" w:hAnsi="Times New Roman" w:cs="Times New Roman"/>
          <w:b w:val="0"/>
          <w:color w:val="000000" w:themeColor="text1"/>
          <w:sz w:val="24"/>
          <w:szCs w:val="24"/>
          <w:vertAlign w:val="superscript"/>
        </w:rPr>
        <w:t>0</w:t>
      </w:r>
      <w:r w:rsidR="00AB7F1C" w:rsidRPr="003A3B7C">
        <w:rPr>
          <w:rFonts w:ascii="Times New Roman" w:hAnsi="Times New Roman" w:cs="Times New Roman"/>
          <w:b w:val="0"/>
          <w:color w:val="000000" w:themeColor="text1"/>
          <w:sz w:val="24"/>
          <w:szCs w:val="24"/>
        </w:rPr>
        <w:t>C/min</w:t>
      </w:r>
      <w:r w:rsidR="0083065C" w:rsidRPr="003A3B7C">
        <w:rPr>
          <w:rFonts w:ascii="Times New Roman" w:hAnsi="Times New Roman" w:cs="Times New Roman"/>
          <w:b w:val="0"/>
          <w:color w:val="000000" w:themeColor="text1"/>
          <w:sz w:val="24"/>
          <w:szCs w:val="24"/>
        </w:rPr>
        <w:t xml:space="preserve"> (Graph taken from Abhishek Jain</w:t>
      </w:r>
      <w:r w:rsidR="009B7695" w:rsidRPr="003A3B7C">
        <w:rPr>
          <w:rFonts w:ascii="Times New Roman" w:hAnsi="Times New Roman" w:cs="Times New Roman"/>
          <w:b w:val="0"/>
          <w:color w:val="000000" w:themeColor="text1"/>
          <w:sz w:val="24"/>
          <w:szCs w:val="24"/>
        </w:rPr>
        <w:t xml:space="preserve"> </w:t>
      </w:r>
      <w:sdt>
        <w:sdtPr>
          <w:rPr>
            <w:rFonts w:ascii="Times New Roman" w:hAnsi="Times New Roman" w:cs="Times New Roman"/>
            <w:b w:val="0"/>
            <w:color w:val="000000" w:themeColor="text1"/>
            <w:sz w:val="24"/>
            <w:szCs w:val="24"/>
          </w:rPr>
          <w:id w:val="972090795"/>
          <w:citation/>
        </w:sdtPr>
        <w:sdtEndPr/>
        <w:sdtContent>
          <w:r w:rsidR="009B7695" w:rsidRPr="003A3B7C">
            <w:rPr>
              <w:rFonts w:ascii="Times New Roman" w:hAnsi="Times New Roman" w:cs="Times New Roman"/>
              <w:b w:val="0"/>
              <w:color w:val="000000" w:themeColor="text1"/>
              <w:sz w:val="24"/>
              <w:szCs w:val="24"/>
            </w:rPr>
            <w:fldChar w:fldCharType="begin"/>
          </w:r>
          <w:r w:rsidR="009B7695" w:rsidRPr="003A3B7C">
            <w:rPr>
              <w:rFonts w:ascii="Times New Roman" w:hAnsi="Times New Roman" w:cs="Times New Roman"/>
              <w:b w:val="0"/>
              <w:color w:val="000000" w:themeColor="text1"/>
              <w:sz w:val="24"/>
              <w:szCs w:val="24"/>
            </w:rPr>
            <w:instrText xml:space="preserve"> CITATION Jai16 \l 2057 </w:instrText>
          </w:r>
          <w:r w:rsidR="009B7695" w:rsidRPr="003A3B7C">
            <w:rPr>
              <w:rFonts w:ascii="Times New Roman" w:hAnsi="Times New Roman" w:cs="Times New Roman"/>
              <w:b w:val="0"/>
              <w:color w:val="000000" w:themeColor="text1"/>
              <w:sz w:val="24"/>
              <w:szCs w:val="24"/>
            </w:rPr>
            <w:fldChar w:fldCharType="separate"/>
          </w:r>
          <w:r w:rsidR="009B7695" w:rsidRPr="003A3B7C">
            <w:rPr>
              <w:rFonts w:ascii="Times New Roman" w:hAnsi="Times New Roman" w:cs="Times New Roman"/>
              <w:b w:val="0"/>
              <w:noProof/>
              <w:color w:val="000000" w:themeColor="text1"/>
              <w:sz w:val="24"/>
              <w:szCs w:val="24"/>
            </w:rPr>
            <w:t>(Jain, 2016)</w:t>
          </w:r>
          <w:r w:rsidR="009B7695" w:rsidRPr="003A3B7C">
            <w:rPr>
              <w:rFonts w:ascii="Times New Roman" w:hAnsi="Times New Roman" w:cs="Times New Roman"/>
              <w:b w:val="0"/>
              <w:color w:val="000000" w:themeColor="text1"/>
              <w:sz w:val="24"/>
              <w:szCs w:val="24"/>
            </w:rPr>
            <w:fldChar w:fldCharType="end"/>
          </w:r>
        </w:sdtContent>
      </w:sdt>
      <w:r w:rsidR="0083065C" w:rsidRPr="003A3B7C">
        <w:rPr>
          <w:rFonts w:ascii="Times New Roman" w:hAnsi="Times New Roman" w:cs="Times New Roman"/>
          <w:b w:val="0"/>
          <w:color w:val="000000" w:themeColor="text1"/>
          <w:sz w:val="24"/>
          <w:szCs w:val="24"/>
        </w:rPr>
        <w:t xml:space="preserve"> and Marcela Gonzalez</w:t>
      </w:r>
      <w:r w:rsidR="009B7695" w:rsidRPr="003A3B7C">
        <w:rPr>
          <w:rFonts w:ascii="Times New Roman" w:hAnsi="Times New Roman" w:cs="Times New Roman"/>
          <w:b w:val="0"/>
          <w:color w:val="000000" w:themeColor="text1"/>
          <w:sz w:val="24"/>
          <w:szCs w:val="24"/>
        </w:rPr>
        <w:t xml:space="preserve"> </w:t>
      </w:r>
      <w:sdt>
        <w:sdtPr>
          <w:rPr>
            <w:rFonts w:ascii="Times New Roman" w:hAnsi="Times New Roman" w:cs="Times New Roman"/>
            <w:b w:val="0"/>
            <w:color w:val="000000" w:themeColor="text1"/>
            <w:sz w:val="24"/>
            <w:szCs w:val="24"/>
          </w:rPr>
          <w:id w:val="-1426344804"/>
          <w:citation/>
        </w:sdtPr>
        <w:sdtEndPr/>
        <w:sdtContent>
          <w:r w:rsidR="009B7695" w:rsidRPr="003A3B7C">
            <w:rPr>
              <w:rFonts w:ascii="Times New Roman" w:hAnsi="Times New Roman" w:cs="Times New Roman"/>
              <w:b w:val="0"/>
              <w:color w:val="000000" w:themeColor="text1"/>
              <w:sz w:val="24"/>
              <w:szCs w:val="24"/>
            </w:rPr>
            <w:fldChar w:fldCharType="begin"/>
          </w:r>
          <w:r w:rsidR="009B7695" w:rsidRPr="003A3B7C">
            <w:rPr>
              <w:rFonts w:ascii="Times New Roman" w:hAnsi="Times New Roman" w:cs="Times New Roman"/>
              <w:b w:val="0"/>
              <w:color w:val="000000" w:themeColor="text1"/>
              <w:sz w:val="24"/>
              <w:szCs w:val="24"/>
            </w:rPr>
            <w:instrText xml:space="preserve"> CITATION Tam15 \l 2057 </w:instrText>
          </w:r>
          <w:r w:rsidR="009B7695" w:rsidRPr="003A3B7C">
            <w:rPr>
              <w:rFonts w:ascii="Times New Roman" w:hAnsi="Times New Roman" w:cs="Times New Roman"/>
              <w:b w:val="0"/>
              <w:color w:val="000000" w:themeColor="text1"/>
              <w:sz w:val="24"/>
              <w:szCs w:val="24"/>
            </w:rPr>
            <w:fldChar w:fldCharType="separate"/>
          </w:r>
          <w:r w:rsidR="009B7695" w:rsidRPr="003A3B7C">
            <w:rPr>
              <w:rFonts w:ascii="Times New Roman" w:hAnsi="Times New Roman" w:cs="Times New Roman"/>
              <w:b w:val="0"/>
              <w:noProof/>
              <w:color w:val="000000" w:themeColor="text1"/>
              <w:sz w:val="24"/>
              <w:szCs w:val="24"/>
            </w:rPr>
            <w:t>(Tamez, 2015)</w:t>
          </w:r>
          <w:r w:rsidR="009B7695" w:rsidRPr="003A3B7C">
            <w:rPr>
              <w:rFonts w:ascii="Times New Roman" w:hAnsi="Times New Roman" w:cs="Times New Roman"/>
              <w:b w:val="0"/>
              <w:color w:val="000000" w:themeColor="text1"/>
              <w:sz w:val="24"/>
              <w:szCs w:val="24"/>
            </w:rPr>
            <w:fldChar w:fldCharType="end"/>
          </w:r>
        </w:sdtContent>
      </w:sdt>
      <w:r w:rsidR="0083065C" w:rsidRPr="003A3B7C">
        <w:rPr>
          <w:rFonts w:ascii="Times New Roman" w:hAnsi="Times New Roman" w:cs="Times New Roman"/>
          <w:b w:val="0"/>
          <w:color w:val="000000" w:themeColor="text1"/>
          <w:sz w:val="24"/>
          <w:szCs w:val="24"/>
        </w:rPr>
        <w:t xml:space="preserve"> work)</w:t>
      </w:r>
      <w:bookmarkEnd w:id="96"/>
    </w:p>
    <w:p w14:paraId="2872FC2F" w14:textId="2352E0A6" w:rsidR="00C208C9"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conversion rate has been normalised so a comparison between the three biomasses and coke can be visually represented. The conversion rate represents the weight change in the sample</w:t>
      </w:r>
      <w:r w:rsidR="009D0B7C" w:rsidRPr="00B036F6">
        <w:rPr>
          <w:rFonts w:ascii="Times New Roman" w:hAnsi="Times New Roman" w:cs="Times New Roman"/>
          <w:color w:val="000000" w:themeColor="text1"/>
          <w:sz w:val="24"/>
          <w:szCs w:val="24"/>
        </w:rPr>
        <w:t xml:space="preserve"> with 1 indicating the weight before TGA experiments have been carried out</w:t>
      </w:r>
      <w:r w:rsidRPr="00B036F6">
        <w:rPr>
          <w:rFonts w:ascii="Times New Roman" w:hAnsi="Times New Roman" w:cs="Times New Roman"/>
          <w:color w:val="000000" w:themeColor="text1"/>
          <w:sz w:val="24"/>
          <w:szCs w:val="24"/>
        </w:rPr>
        <w:t>. It can be seen that all three biomasses (OH</w:t>
      </w:r>
      <w:r w:rsidR="00EC4A6D" w:rsidRPr="00B036F6">
        <w:rPr>
          <w:rFonts w:ascii="Times New Roman" w:hAnsi="Times New Roman" w:cs="Times New Roman"/>
          <w:color w:val="000000" w:themeColor="text1"/>
          <w:sz w:val="24"/>
          <w:szCs w:val="24"/>
        </w:rPr>
        <w:t>, RB</w:t>
      </w:r>
      <w:r w:rsidRPr="00B036F6">
        <w:rPr>
          <w:rFonts w:ascii="Times New Roman" w:hAnsi="Times New Roman" w:cs="Times New Roman"/>
          <w:color w:val="000000" w:themeColor="text1"/>
          <w:sz w:val="24"/>
          <w:szCs w:val="24"/>
        </w:rPr>
        <w:t xml:space="preserve"> &amp; BSG) rate of volatile matter release and combustion varies significantly to that of coke. Both OH and BSG almost follow the same TGA as one another with RB slightly deviating from the other two biomasses </w:t>
      </w:r>
      <w:r w:rsidR="009D0B7C" w:rsidRPr="00B036F6">
        <w:rPr>
          <w:rFonts w:ascii="Times New Roman" w:hAnsi="Times New Roman" w:cs="Times New Roman"/>
          <w:color w:val="000000" w:themeColor="text1"/>
          <w:sz w:val="24"/>
          <w:szCs w:val="24"/>
        </w:rPr>
        <w:t xml:space="preserve">at </w:t>
      </w:r>
      <w:r w:rsidR="00EE0F78" w:rsidRPr="00B036F6">
        <w:rPr>
          <w:rFonts w:ascii="Times New Roman" w:hAnsi="Times New Roman" w:cs="Times New Roman"/>
          <w:color w:val="000000" w:themeColor="text1"/>
          <w:sz w:val="24"/>
          <w:szCs w:val="24"/>
        </w:rPr>
        <w:t>0.9 and re-joining the other two biomasses at 0.3</w:t>
      </w:r>
      <w:r w:rsidRPr="00B036F6">
        <w:rPr>
          <w:rFonts w:ascii="Times New Roman" w:hAnsi="Times New Roman" w:cs="Times New Roman"/>
          <w:color w:val="000000" w:themeColor="text1"/>
          <w:sz w:val="24"/>
          <w:szCs w:val="24"/>
        </w:rPr>
        <w:t xml:space="preserve">. The initial </w:t>
      </w:r>
      <w:r w:rsidR="00E459C6" w:rsidRPr="00B036F6">
        <w:rPr>
          <w:rFonts w:ascii="Times New Roman" w:hAnsi="Times New Roman" w:cs="Times New Roman"/>
          <w:color w:val="000000" w:themeColor="text1"/>
          <w:sz w:val="24"/>
          <w:szCs w:val="24"/>
        </w:rPr>
        <w:t xml:space="preserve">reaction </w:t>
      </w:r>
      <w:r w:rsidRPr="00B036F6">
        <w:rPr>
          <w:rFonts w:ascii="Times New Roman" w:hAnsi="Times New Roman" w:cs="Times New Roman"/>
          <w:color w:val="000000" w:themeColor="text1"/>
          <w:sz w:val="24"/>
          <w:szCs w:val="24"/>
        </w:rPr>
        <w:t>temperature for coke is lower compared to all three biomasses but is found to be higher during the char decomposition stage, implying that the fixed carbon content is reacting at the later stage of the reaction</w:t>
      </w:r>
      <w:r w:rsidR="00E23D2A" w:rsidRPr="00B036F6">
        <w:rPr>
          <w:rFonts w:ascii="Times New Roman" w:hAnsi="Times New Roman" w:cs="Times New Roman"/>
          <w:color w:val="000000" w:themeColor="text1"/>
          <w:sz w:val="24"/>
          <w:szCs w:val="24"/>
        </w:rPr>
        <w:t xml:space="preserve"> at higher </w:t>
      </w:r>
      <w:r w:rsidR="00E459C6" w:rsidRPr="00B036F6">
        <w:rPr>
          <w:rFonts w:ascii="Times New Roman" w:hAnsi="Times New Roman" w:cs="Times New Roman"/>
          <w:color w:val="000000" w:themeColor="text1"/>
          <w:sz w:val="24"/>
          <w:szCs w:val="24"/>
        </w:rPr>
        <w:t>temperatures</w:t>
      </w:r>
      <w:r w:rsidRPr="00B036F6">
        <w:rPr>
          <w:rFonts w:ascii="Times New Roman" w:hAnsi="Times New Roman" w:cs="Times New Roman"/>
          <w:color w:val="000000" w:themeColor="text1"/>
          <w:sz w:val="24"/>
          <w:szCs w:val="24"/>
        </w:rPr>
        <w:t xml:space="preserve">. </w:t>
      </w:r>
      <w:r w:rsidR="00EE0F78" w:rsidRPr="00B036F6">
        <w:rPr>
          <w:rFonts w:ascii="Times New Roman" w:hAnsi="Times New Roman" w:cs="Times New Roman"/>
          <w:color w:val="000000" w:themeColor="text1"/>
          <w:sz w:val="24"/>
          <w:szCs w:val="24"/>
        </w:rPr>
        <w:t xml:space="preserve">The coke TGA plot indicates two changes. It can be seen in </w:t>
      </w:r>
      <w:r w:rsidR="003E588C" w:rsidRPr="003E588C">
        <w:rPr>
          <w:rFonts w:ascii="Times New Roman" w:hAnsi="Times New Roman" w:cs="Times New Roman"/>
          <w:color w:val="000000" w:themeColor="text1"/>
          <w:sz w:val="24"/>
          <w:szCs w:val="24"/>
        </w:rPr>
        <w:fldChar w:fldCharType="begin"/>
      </w:r>
      <w:r w:rsidR="003E588C" w:rsidRPr="003E588C">
        <w:rPr>
          <w:rFonts w:ascii="Times New Roman" w:hAnsi="Times New Roman" w:cs="Times New Roman"/>
          <w:color w:val="000000" w:themeColor="text1"/>
          <w:sz w:val="24"/>
          <w:szCs w:val="24"/>
        </w:rPr>
        <w:instrText xml:space="preserve"> REF _Ref491421149 \h  \* MERGEFORMAT </w:instrText>
      </w:r>
      <w:r w:rsidR="003E588C" w:rsidRPr="003E588C">
        <w:rPr>
          <w:rFonts w:ascii="Times New Roman" w:hAnsi="Times New Roman" w:cs="Times New Roman"/>
          <w:color w:val="000000" w:themeColor="text1"/>
          <w:sz w:val="24"/>
          <w:szCs w:val="24"/>
        </w:rPr>
      </w:r>
      <w:r w:rsidR="003E588C" w:rsidRPr="003E588C">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5</w:t>
      </w:r>
      <w:r w:rsidR="003E588C" w:rsidRPr="003E588C">
        <w:rPr>
          <w:rFonts w:ascii="Times New Roman" w:hAnsi="Times New Roman" w:cs="Times New Roman"/>
          <w:color w:val="000000" w:themeColor="text1"/>
          <w:sz w:val="24"/>
          <w:szCs w:val="24"/>
        </w:rPr>
        <w:fldChar w:fldCharType="end"/>
      </w:r>
      <w:r w:rsidR="003E588C" w:rsidRPr="003E588C">
        <w:rPr>
          <w:rFonts w:ascii="Times New Roman" w:hAnsi="Times New Roman" w:cs="Times New Roman"/>
          <w:color w:val="000000" w:themeColor="text1"/>
          <w:sz w:val="24"/>
          <w:szCs w:val="24"/>
        </w:rPr>
        <w:t xml:space="preserve"> </w:t>
      </w:r>
      <w:r w:rsidR="00EE0F78" w:rsidRPr="00B036F6">
        <w:rPr>
          <w:rFonts w:ascii="Times New Roman" w:hAnsi="Times New Roman" w:cs="Times New Roman"/>
          <w:color w:val="000000" w:themeColor="text1"/>
          <w:sz w:val="24"/>
          <w:szCs w:val="24"/>
        </w:rPr>
        <w:t>that from 1 to 0.3, the coke weight drops rapidly. This can be related to the small amount of volatile matters found in coke and as such takes a much shorter time at lower temperatures to react. The 2</w:t>
      </w:r>
      <w:r w:rsidR="00EE0F78" w:rsidRPr="0043076D">
        <w:rPr>
          <w:rFonts w:ascii="Times New Roman" w:hAnsi="Times New Roman" w:cs="Times New Roman"/>
          <w:color w:val="000000" w:themeColor="text1"/>
          <w:sz w:val="24"/>
          <w:szCs w:val="24"/>
          <w:vertAlign w:val="superscript"/>
        </w:rPr>
        <w:t>nd</w:t>
      </w:r>
      <w:r w:rsidR="00EE0F78" w:rsidRPr="00B036F6">
        <w:rPr>
          <w:rFonts w:ascii="Times New Roman" w:hAnsi="Times New Roman" w:cs="Times New Roman"/>
          <w:color w:val="000000" w:themeColor="text1"/>
          <w:sz w:val="24"/>
          <w:szCs w:val="24"/>
        </w:rPr>
        <w:t xml:space="preserve"> stage begins from 0.3 until full conversion and shows a much steady drop in weight. As mentioned earlier, this is due to the high amount of fixed carbon found in coke which requires high </w:t>
      </w:r>
      <w:r w:rsidR="00846768" w:rsidRPr="00B036F6">
        <w:rPr>
          <w:rFonts w:ascii="Times New Roman" w:hAnsi="Times New Roman" w:cs="Times New Roman"/>
          <w:color w:val="000000" w:themeColor="text1"/>
          <w:sz w:val="24"/>
          <w:szCs w:val="24"/>
        </w:rPr>
        <w:t>temperatures</w:t>
      </w:r>
      <w:r w:rsidR="00EE0F78" w:rsidRPr="00B036F6">
        <w:rPr>
          <w:rFonts w:ascii="Times New Roman" w:hAnsi="Times New Roman" w:cs="Times New Roman"/>
          <w:color w:val="000000" w:themeColor="text1"/>
          <w:sz w:val="24"/>
          <w:szCs w:val="24"/>
        </w:rPr>
        <w:t xml:space="preserve"> for the carbon in coke to react with the oxygen. </w:t>
      </w:r>
      <w:r w:rsidR="00846768" w:rsidRPr="00B036F6">
        <w:rPr>
          <w:rFonts w:ascii="Times New Roman" w:hAnsi="Times New Roman" w:cs="Times New Roman"/>
          <w:color w:val="000000" w:themeColor="text1"/>
          <w:sz w:val="24"/>
          <w:szCs w:val="24"/>
        </w:rPr>
        <w:t>The biomasses behave differently to coke</w:t>
      </w:r>
      <w:r w:rsidR="00C208C9" w:rsidRPr="00B036F6">
        <w:rPr>
          <w:rFonts w:ascii="Times New Roman" w:hAnsi="Times New Roman" w:cs="Times New Roman"/>
          <w:color w:val="000000" w:themeColor="text1"/>
          <w:sz w:val="24"/>
          <w:szCs w:val="24"/>
        </w:rPr>
        <w:t xml:space="preserve"> with all three biomasses requiring </w:t>
      </w:r>
      <w:r w:rsidR="00E23D2A" w:rsidRPr="00B036F6">
        <w:rPr>
          <w:rFonts w:ascii="Times New Roman" w:hAnsi="Times New Roman" w:cs="Times New Roman"/>
          <w:color w:val="000000" w:themeColor="text1"/>
          <w:sz w:val="24"/>
          <w:szCs w:val="24"/>
        </w:rPr>
        <w:t>higher</w:t>
      </w:r>
      <w:r w:rsidR="00C208C9" w:rsidRPr="00B036F6">
        <w:rPr>
          <w:rFonts w:ascii="Times New Roman" w:hAnsi="Times New Roman" w:cs="Times New Roman"/>
          <w:color w:val="000000" w:themeColor="text1"/>
          <w:sz w:val="24"/>
          <w:szCs w:val="24"/>
        </w:rPr>
        <w:t xml:space="preserve"> </w:t>
      </w:r>
      <w:r w:rsidR="00E23D2A" w:rsidRPr="00B036F6">
        <w:rPr>
          <w:rFonts w:ascii="Times New Roman" w:hAnsi="Times New Roman" w:cs="Times New Roman"/>
          <w:color w:val="000000" w:themeColor="text1"/>
          <w:sz w:val="24"/>
          <w:szCs w:val="24"/>
        </w:rPr>
        <w:t>temperatures</w:t>
      </w:r>
      <w:r w:rsidR="00C208C9" w:rsidRPr="00B036F6">
        <w:rPr>
          <w:rFonts w:ascii="Times New Roman" w:hAnsi="Times New Roman" w:cs="Times New Roman"/>
          <w:color w:val="000000" w:themeColor="text1"/>
          <w:sz w:val="24"/>
          <w:szCs w:val="24"/>
        </w:rPr>
        <w:t xml:space="preserve"> for the initial weight loss to </w:t>
      </w:r>
      <w:r w:rsidR="00C208C9" w:rsidRPr="00B036F6">
        <w:rPr>
          <w:rFonts w:ascii="Times New Roman" w:hAnsi="Times New Roman" w:cs="Times New Roman"/>
          <w:color w:val="000000" w:themeColor="text1"/>
          <w:sz w:val="24"/>
          <w:szCs w:val="24"/>
        </w:rPr>
        <w:lastRenderedPageBreak/>
        <w:t xml:space="preserve">occur from 1 to 0.9. The reason behind this small change in weight and requiring higher </w:t>
      </w:r>
      <w:r w:rsidR="00E23D2A" w:rsidRPr="00B036F6">
        <w:rPr>
          <w:rFonts w:ascii="Times New Roman" w:hAnsi="Times New Roman" w:cs="Times New Roman"/>
          <w:color w:val="000000" w:themeColor="text1"/>
          <w:sz w:val="24"/>
          <w:szCs w:val="24"/>
        </w:rPr>
        <w:t>temperatures</w:t>
      </w:r>
      <w:r w:rsidR="00C208C9" w:rsidRPr="00B036F6">
        <w:rPr>
          <w:rFonts w:ascii="Times New Roman" w:hAnsi="Times New Roman" w:cs="Times New Roman"/>
          <w:color w:val="000000" w:themeColor="text1"/>
          <w:sz w:val="24"/>
          <w:szCs w:val="24"/>
        </w:rPr>
        <w:t xml:space="preserve"> for a reaction to occur co</w:t>
      </w:r>
      <w:r w:rsidR="00E23D2A" w:rsidRPr="00B036F6">
        <w:rPr>
          <w:rFonts w:ascii="Times New Roman" w:hAnsi="Times New Roman" w:cs="Times New Roman"/>
          <w:color w:val="000000" w:themeColor="text1"/>
          <w:sz w:val="24"/>
          <w:szCs w:val="24"/>
        </w:rPr>
        <w:t>uld be due to all biomasses having</w:t>
      </w:r>
      <w:r w:rsidR="00C208C9" w:rsidRPr="00B036F6">
        <w:rPr>
          <w:rFonts w:ascii="Times New Roman" w:hAnsi="Times New Roman" w:cs="Times New Roman"/>
          <w:color w:val="000000" w:themeColor="text1"/>
          <w:sz w:val="24"/>
          <w:szCs w:val="24"/>
        </w:rPr>
        <w:t xml:space="preserve"> a higher moisture content, which would require more heat to release the moisture from the sample. The other reason would be the composition of biomass</w:t>
      </w:r>
      <w:r w:rsidR="00E23D2A" w:rsidRPr="00B036F6">
        <w:rPr>
          <w:rFonts w:ascii="Times New Roman" w:hAnsi="Times New Roman" w:cs="Times New Roman"/>
          <w:color w:val="000000" w:themeColor="text1"/>
          <w:sz w:val="24"/>
          <w:szCs w:val="24"/>
        </w:rPr>
        <w:t>,</w:t>
      </w:r>
      <w:r w:rsidR="00C208C9" w:rsidRPr="00B036F6">
        <w:rPr>
          <w:rFonts w:ascii="Times New Roman" w:hAnsi="Times New Roman" w:cs="Times New Roman"/>
          <w:color w:val="000000" w:themeColor="text1"/>
          <w:sz w:val="24"/>
          <w:szCs w:val="24"/>
        </w:rPr>
        <w:t xml:space="preserve"> with most biomasses all containing cellulose, hemicellulose and lignin. The graph would suggest that from 1 to 0.9 the </w:t>
      </w:r>
      <w:r w:rsidR="00BD5104" w:rsidRPr="00B036F6">
        <w:rPr>
          <w:rFonts w:ascii="Times New Roman" w:hAnsi="Times New Roman" w:cs="Times New Roman"/>
          <w:color w:val="000000" w:themeColor="text1"/>
          <w:sz w:val="24"/>
          <w:szCs w:val="24"/>
        </w:rPr>
        <w:t>hemi</w:t>
      </w:r>
      <w:r w:rsidR="00C208C9" w:rsidRPr="00B036F6">
        <w:rPr>
          <w:rFonts w:ascii="Times New Roman" w:hAnsi="Times New Roman" w:cs="Times New Roman"/>
          <w:color w:val="000000" w:themeColor="text1"/>
          <w:sz w:val="24"/>
          <w:szCs w:val="24"/>
        </w:rPr>
        <w:t>cellulose is reacting which common</w:t>
      </w:r>
      <w:r w:rsidR="00442684" w:rsidRPr="00B036F6">
        <w:rPr>
          <w:rFonts w:ascii="Times New Roman" w:hAnsi="Times New Roman" w:cs="Times New Roman"/>
          <w:color w:val="000000" w:themeColor="text1"/>
          <w:sz w:val="24"/>
          <w:szCs w:val="24"/>
        </w:rPr>
        <w:t xml:space="preserve">ly reacts at these </w:t>
      </w:r>
      <w:r w:rsidR="00E23D2A" w:rsidRPr="00B036F6">
        <w:rPr>
          <w:rFonts w:ascii="Times New Roman" w:hAnsi="Times New Roman" w:cs="Times New Roman"/>
          <w:color w:val="000000" w:themeColor="text1"/>
          <w:sz w:val="24"/>
          <w:szCs w:val="24"/>
        </w:rPr>
        <w:t>temperatures</w:t>
      </w:r>
      <w:r w:rsidR="00442684" w:rsidRPr="00B036F6">
        <w:rPr>
          <w:rFonts w:ascii="Times New Roman" w:hAnsi="Times New Roman" w:cs="Times New Roman"/>
          <w:color w:val="000000" w:themeColor="text1"/>
          <w:sz w:val="24"/>
          <w:szCs w:val="24"/>
        </w:rPr>
        <w:t xml:space="preserve"> from previous </w:t>
      </w:r>
      <w:r w:rsidR="00E23D2A" w:rsidRPr="00B036F6">
        <w:rPr>
          <w:rFonts w:ascii="Times New Roman" w:hAnsi="Times New Roman" w:cs="Times New Roman"/>
          <w:color w:val="000000" w:themeColor="text1"/>
          <w:sz w:val="24"/>
          <w:szCs w:val="24"/>
        </w:rPr>
        <w:t>literature. The g</w:t>
      </w:r>
      <w:r w:rsidR="00442684" w:rsidRPr="00B036F6">
        <w:rPr>
          <w:rFonts w:ascii="Times New Roman" w:hAnsi="Times New Roman" w:cs="Times New Roman"/>
          <w:color w:val="000000" w:themeColor="text1"/>
          <w:sz w:val="24"/>
          <w:szCs w:val="24"/>
        </w:rPr>
        <w:t xml:space="preserve">raph would suggest that RB has less </w:t>
      </w:r>
      <w:r w:rsidR="00BD5104" w:rsidRPr="00B036F6">
        <w:rPr>
          <w:rFonts w:ascii="Times New Roman" w:hAnsi="Times New Roman" w:cs="Times New Roman"/>
          <w:color w:val="000000" w:themeColor="text1"/>
          <w:sz w:val="24"/>
          <w:szCs w:val="24"/>
        </w:rPr>
        <w:t>hemi</w:t>
      </w:r>
      <w:r w:rsidR="00442684" w:rsidRPr="00B036F6">
        <w:rPr>
          <w:rFonts w:ascii="Times New Roman" w:hAnsi="Times New Roman" w:cs="Times New Roman"/>
          <w:color w:val="000000" w:themeColor="text1"/>
          <w:sz w:val="24"/>
          <w:szCs w:val="24"/>
        </w:rPr>
        <w:t xml:space="preserve">cellulose compared to OH and BSG as we see RB suddenly dropping in weight at a much earlier </w:t>
      </w:r>
      <w:r w:rsidR="00E23D2A" w:rsidRPr="00B036F6">
        <w:rPr>
          <w:rFonts w:ascii="Times New Roman" w:hAnsi="Times New Roman" w:cs="Times New Roman"/>
          <w:color w:val="000000" w:themeColor="text1"/>
          <w:sz w:val="24"/>
          <w:szCs w:val="24"/>
        </w:rPr>
        <w:t>temperature</w:t>
      </w:r>
      <w:r w:rsidR="00442684" w:rsidRPr="00B036F6">
        <w:rPr>
          <w:rFonts w:ascii="Times New Roman" w:hAnsi="Times New Roman" w:cs="Times New Roman"/>
          <w:color w:val="000000" w:themeColor="text1"/>
          <w:sz w:val="24"/>
          <w:szCs w:val="24"/>
        </w:rPr>
        <w:t xml:space="preserve">. At temperature between 480-590K, we see a sudden drop in weight for all three biomasses </w:t>
      </w:r>
      <w:r w:rsidR="00B567E4" w:rsidRPr="00B036F6">
        <w:rPr>
          <w:rFonts w:ascii="Times New Roman" w:hAnsi="Times New Roman" w:cs="Times New Roman"/>
          <w:color w:val="000000" w:themeColor="text1"/>
          <w:sz w:val="24"/>
          <w:szCs w:val="24"/>
        </w:rPr>
        <w:t>which</w:t>
      </w:r>
      <w:r w:rsidR="00442684" w:rsidRPr="00B036F6">
        <w:rPr>
          <w:rFonts w:ascii="Times New Roman" w:hAnsi="Times New Roman" w:cs="Times New Roman"/>
          <w:color w:val="000000" w:themeColor="text1"/>
          <w:sz w:val="24"/>
          <w:szCs w:val="24"/>
        </w:rPr>
        <w:t xml:space="preserve"> would be related to the high amount of volatile matters in the biomass. </w:t>
      </w:r>
      <w:r w:rsidR="00BD5104" w:rsidRPr="00B036F6">
        <w:rPr>
          <w:rFonts w:ascii="Times New Roman" w:hAnsi="Times New Roman" w:cs="Times New Roman"/>
          <w:color w:val="000000" w:themeColor="text1"/>
          <w:sz w:val="24"/>
          <w:szCs w:val="24"/>
        </w:rPr>
        <w:t xml:space="preserve">The </w:t>
      </w:r>
      <w:r w:rsidR="00442684" w:rsidRPr="00B036F6">
        <w:rPr>
          <w:rFonts w:ascii="Times New Roman" w:hAnsi="Times New Roman" w:cs="Times New Roman"/>
          <w:color w:val="000000" w:themeColor="text1"/>
          <w:sz w:val="24"/>
          <w:szCs w:val="24"/>
        </w:rPr>
        <w:t xml:space="preserve">cellulose commonly reacts at these temperatures </w:t>
      </w:r>
      <w:r w:rsidR="00204DBA" w:rsidRPr="00B036F6">
        <w:rPr>
          <w:rFonts w:ascii="Times New Roman" w:hAnsi="Times New Roman" w:cs="Times New Roman"/>
          <w:color w:val="000000" w:themeColor="text1"/>
          <w:sz w:val="24"/>
          <w:szCs w:val="24"/>
        </w:rPr>
        <w:t xml:space="preserve">and shows the largest drop in weight which would suggest that the </w:t>
      </w:r>
      <w:r w:rsidR="00E23D2A" w:rsidRPr="00B036F6">
        <w:rPr>
          <w:rFonts w:ascii="Times New Roman" w:hAnsi="Times New Roman" w:cs="Times New Roman"/>
          <w:color w:val="000000" w:themeColor="text1"/>
          <w:sz w:val="24"/>
          <w:szCs w:val="24"/>
        </w:rPr>
        <w:t>release</w:t>
      </w:r>
      <w:r w:rsidR="00204DBA" w:rsidRPr="00B036F6">
        <w:rPr>
          <w:rFonts w:ascii="Times New Roman" w:hAnsi="Times New Roman" w:cs="Times New Roman"/>
          <w:color w:val="000000" w:themeColor="text1"/>
          <w:sz w:val="24"/>
          <w:szCs w:val="24"/>
        </w:rPr>
        <w:t xml:space="preserve"> of all the volatile matters took place during this temperature region. Lignin is known to behave similar to the fixed carbon found in coke which means there would be a steady drop in weight over a higher temperature zone. The reason for lignin </w:t>
      </w:r>
      <w:r w:rsidR="00E23D2A" w:rsidRPr="00B036F6">
        <w:rPr>
          <w:rFonts w:ascii="Times New Roman" w:hAnsi="Times New Roman" w:cs="Times New Roman"/>
          <w:color w:val="000000" w:themeColor="text1"/>
          <w:sz w:val="24"/>
          <w:szCs w:val="24"/>
        </w:rPr>
        <w:t>in biomass</w:t>
      </w:r>
      <w:r w:rsidR="00204DBA" w:rsidRPr="00B036F6">
        <w:rPr>
          <w:rFonts w:ascii="Times New Roman" w:hAnsi="Times New Roman" w:cs="Times New Roman"/>
          <w:color w:val="000000" w:themeColor="text1"/>
          <w:sz w:val="24"/>
          <w:szCs w:val="24"/>
        </w:rPr>
        <w:t xml:space="preserve"> reducing weight over </w:t>
      </w:r>
      <w:r w:rsidR="00E23D2A" w:rsidRPr="00B036F6">
        <w:rPr>
          <w:rFonts w:ascii="Times New Roman" w:hAnsi="Times New Roman" w:cs="Times New Roman"/>
          <w:color w:val="000000" w:themeColor="text1"/>
          <w:sz w:val="24"/>
          <w:szCs w:val="24"/>
        </w:rPr>
        <w:t>higher</w:t>
      </w:r>
      <w:r w:rsidR="00204DBA" w:rsidRPr="00B036F6">
        <w:rPr>
          <w:rFonts w:ascii="Times New Roman" w:hAnsi="Times New Roman" w:cs="Times New Roman"/>
          <w:color w:val="000000" w:themeColor="text1"/>
          <w:sz w:val="24"/>
          <w:szCs w:val="24"/>
        </w:rPr>
        <w:t xml:space="preserve"> temperatures is because the bond energy found in lignin is much higher to that of cellulose and hemicellulose. The DTG graphs and activation energy highlights </w:t>
      </w:r>
      <w:r w:rsidR="00E23D2A" w:rsidRPr="00B036F6">
        <w:rPr>
          <w:rFonts w:ascii="Times New Roman" w:hAnsi="Times New Roman" w:cs="Times New Roman"/>
          <w:color w:val="000000" w:themeColor="text1"/>
          <w:sz w:val="24"/>
          <w:szCs w:val="24"/>
        </w:rPr>
        <w:t>this more clearly.</w:t>
      </w:r>
    </w:p>
    <w:p w14:paraId="0DE66615" w14:textId="77777777" w:rsidR="00C208C9" w:rsidRPr="00B036F6" w:rsidRDefault="00C208C9" w:rsidP="00FB1657">
      <w:pPr>
        <w:spacing w:line="360" w:lineRule="auto"/>
        <w:ind w:firstLine="720"/>
        <w:jc w:val="both"/>
        <w:rPr>
          <w:rFonts w:ascii="Times New Roman" w:hAnsi="Times New Roman" w:cs="Times New Roman"/>
          <w:color w:val="000000" w:themeColor="text1"/>
          <w:sz w:val="24"/>
          <w:szCs w:val="24"/>
        </w:rPr>
      </w:pPr>
    </w:p>
    <w:p w14:paraId="5DE32EB0" w14:textId="7A760E75" w:rsidR="00AB7F1C" w:rsidRPr="00B036F6" w:rsidRDefault="00846768" w:rsidP="00FB1657">
      <w:p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 </w:t>
      </w:r>
    </w:p>
    <w:p w14:paraId="6F82FACA" w14:textId="77777777" w:rsidR="00AB7F1C" w:rsidRPr="00B036F6" w:rsidRDefault="00AB7F1C" w:rsidP="00FB1657">
      <w:pPr>
        <w:spacing w:line="360" w:lineRule="auto"/>
        <w:ind w:firstLine="720"/>
        <w:jc w:val="both"/>
        <w:rPr>
          <w:rFonts w:ascii="Times New Roman" w:hAnsi="Times New Roman" w:cs="Times New Roman"/>
          <w:color w:val="000000" w:themeColor="text1"/>
          <w:sz w:val="24"/>
          <w:szCs w:val="24"/>
        </w:rPr>
      </w:pPr>
    </w:p>
    <w:p w14:paraId="0EDC03F5" w14:textId="77777777" w:rsidR="00AB7F1C" w:rsidRPr="00B036F6" w:rsidRDefault="00AB7F1C" w:rsidP="00FB1657">
      <w:pPr>
        <w:spacing w:line="360" w:lineRule="auto"/>
        <w:ind w:firstLine="720"/>
        <w:jc w:val="both"/>
        <w:rPr>
          <w:rFonts w:ascii="Times New Roman" w:hAnsi="Times New Roman" w:cs="Times New Roman"/>
          <w:color w:val="000000" w:themeColor="text1"/>
          <w:sz w:val="24"/>
          <w:szCs w:val="24"/>
        </w:rPr>
      </w:pPr>
    </w:p>
    <w:p w14:paraId="29908920" w14:textId="77777777" w:rsidR="00AB7F1C" w:rsidRPr="00B036F6" w:rsidRDefault="00AB7F1C" w:rsidP="00FB1657">
      <w:pPr>
        <w:spacing w:line="360" w:lineRule="auto"/>
        <w:ind w:firstLine="720"/>
        <w:jc w:val="both"/>
        <w:rPr>
          <w:rFonts w:ascii="Times New Roman" w:hAnsi="Times New Roman" w:cs="Times New Roman"/>
          <w:color w:val="000000" w:themeColor="text1"/>
          <w:sz w:val="24"/>
          <w:szCs w:val="24"/>
        </w:rPr>
      </w:pPr>
    </w:p>
    <w:p w14:paraId="28E9502A" w14:textId="77777777" w:rsidR="00AB7F1C" w:rsidRPr="00B036F6" w:rsidRDefault="00AB7F1C" w:rsidP="00FB1657">
      <w:pPr>
        <w:spacing w:line="360" w:lineRule="auto"/>
        <w:ind w:firstLine="720"/>
        <w:jc w:val="both"/>
        <w:rPr>
          <w:rFonts w:ascii="Times New Roman" w:hAnsi="Times New Roman" w:cs="Times New Roman"/>
          <w:color w:val="000000" w:themeColor="text1"/>
          <w:sz w:val="24"/>
          <w:szCs w:val="24"/>
        </w:rPr>
      </w:pPr>
    </w:p>
    <w:p w14:paraId="19B5364C" w14:textId="77777777" w:rsidR="00AB7F1C" w:rsidRPr="00B036F6" w:rsidRDefault="00AB7F1C" w:rsidP="00FB1657">
      <w:pPr>
        <w:spacing w:line="360" w:lineRule="auto"/>
        <w:ind w:firstLine="720"/>
        <w:jc w:val="both"/>
        <w:rPr>
          <w:rFonts w:ascii="Times New Roman" w:hAnsi="Times New Roman" w:cs="Times New Roman"/>
          <w:color w:val="000000" w:themeColor="text1"/>
          <w:sz w:val="24"/>
          <w:szCs w:val="24"/>
        </w:rPr>
      </w:pPr>
    </w:p>
    <w:p w14:paraId="4C5C50C1" w14:textId="77777777" w:rsidR="00AB7F1C" w:rsidRPr="00B036F6" w:rsidRDefault="00AB7F1C" w:rsidP="00FB1657">
      <w:pPr>
        <w:spacing w:line="360" w:lineRule="auto"/>
        <w:ind w:firstLine="720"/>
        <w:jc w:val="both"/>
        <w:rPr>
          <w:rFonts w:ascii="Times New Roman" w:hAnsi="Times New Roman" w:cs="Times New Roman"/>
          <w:color w:val="000000" w:themeColor="text1"/>
          <w:sz w:val="24"/>
          <w:szCs w:val="24"/>
        </w:rPr>
        <w:sectPr w:rsidR="00AB7F1C" w:rsidRPr="00B036F6" w:rsidSect="00506799">
          <w:pgSz w:w="11906" w:h="16838" w:code="9"/>
          <w:pgMar w:top="1440" w:right="1440" w:bottom="1440" w:left="1440" w:header="709" w:footer="709" w:gutter="851"/>
          <w:cols w:space="708"/>
          <w:docGrid w:linePitch="360"/>
        </w:sectPr>
      </w:pPr>
    </w:p>
    <w:p w14:paraId="6C5E0EB7" w14:textId="77777777" w:rsidR="000D06A8" w:rsidRDefault="00AB7F1C" w:rsidP="008D3758">
      <w:pPr>
        <w:spacing w:line="360" w:lineRule="auto"/>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14A32822" wp14:editId="402A59EB">
            <wp:extent cx="4320000" cy="2880000"/>
            <wp:effectExtent l="0" t="0" r="23495" b="15875"/>
            <wp:docPr id="16837" name="Chart 16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C92D056" w14:textId="6F677006" w:rsidR="00AB7F1C" w:rsidRPr="00B036F6" w:rsidRDefault="00AB7F1C" w:rsidP="008D3758">
      <w:pPr>
        <w:spacing w:line="360" w:lineRule="auto"/>
        <w:jc w:val="center"/>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drawing>
          <wp:inline distT="0" distB="0" distL="0" distR="0" wp14:anchorId="09C1B10C" wp14:editId="1F2F15A5">
            <wp:extent cx="4320000" cy="2880000"/>
            <wp:effectExtent l="0" t="0" r="23495" b="15875"/>
            <wp:docPr id="16879" name="Chart 1687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37EA7A7" w14:textId="678F9ACB" w:rsidR="00AB7F1C" w:rsidRPr="00B036F6" w:rsidRDefault="00FC10A3" w:rsidP="00E223F1">
      <w:pPr>
        <w:pStyle w:val="Caption"/>
        <w:spacing w:line="360" w:lineRule="auto"/>
        <w:ind w:firstLine="720"/>
        <w:jc w:val="center"/>
        <w:rPr>
          <w:rFonts w:ascii="Times New Roman" w:hAnsi="Times New Roman" w:cs="Times New Roman"/>
          <w:color w:val="000000" w:themeColor="text1"/>
          <w:sz w:val="24"/>
          <w:szCs w:val="24"/>
        </w:rPr>
        <w:sectPr w:rsidR="00AB7F1C" w:rsidRPr="00B036F6" w:rsidSect="00506799">
          <w:pgSz w:w="11906" w:h="16838" w:code="9"/>
          <w:pgMar w:top="1440" w:right="1440" w:bottom="1440" w:left="1440" w:header="709" w:footer="709" w:gutter="851"/>
          <w:cols w:space="708"/>
          <w:docGrid w:linePitch="360"/>
        </w:sectPr>
      </w:pPr>
      <w:bookmarkStart w:id="97" w:name="_Ref498279722"/>
      <w:bookmarkStart w:id="98" w:name="_Toc518370580"/>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16</w:t>
      </w:r>
      <w:r w:rsidRPr="0043076D">
        <w:rPr>
          <w:rFonts w:ascii="Times New Roman" w:hAnsi="Times New Roman" w:cs="Times New Roman"/>
          <w:b w:val="0"/>
          <w:color w:val="000000" w:themeColor="text1"/>
          <w:sz w:val="24"/>
          <w:szCs w:val="24"/>
        </w:rPr>
        <w:fldChar w:fldCharType="end"/>
      </w:r>
      <w:bookmarkEnd w:id="97"/>
      <w:r w:rsidRPr="0043076D">
        <w:rPr>
          <w:rFonts w:ascii="Times New Roman" w:hAnsi="Times New Roman" w:cs="Times New Roman"/>
          <w:b w:val="0"/>
          <w:color w:val="000000" w:themeColor="text1"/>
          <w:sz w:val="24"/>
          <w:szCs w:val="24"/>
        </w:rPr>
        <w:t xml:space="preserve"> </w:t>
      </w:r>
      <w:r w:rsidR="00AB7F1C" w:rsidRPr="0043076D">
        <w:rPr>
          <w:rFonts w:ascii="Times New Roman" w:hAnsi="Times New Roman" w:cs="Times New Roman"/>
          <w:b w:val="0"/>
          <w:color w:val="000000" w:themeColor="text1"/>
          <w:sz w:val="24"/>
          <w:szCs w:val="24"/>
        </w:rPr>
        <w:t>Normalised mass reduction against temperature TGA graph of 5% &amp; 15% biomass substituted with Coke</w:t>
      </w:r>
      <w:r w:rsidR="00E223F1">
        <w:rPr>
          <w:rFonts w:ascii="Times New Roman" w:hAnsi="Times New Roman" w:cs="Times New Roman"/>
          <w:b w:val="0"/>
          <w:color w:val="000000" w:themeColor="text1"/>
          <w:sz w:val="24"/>
          <w:szCs w:val="24"/>
        </w:rPr>
        <w:t xml:space="preserve"> </w:t>
      </w:r>
      <w:r w:rsidR="00E223F1" w:rsidRPr="00E223F1">
        <w:rPr>
          <w:rFonts w:ascii="Times New Roman" w:hAnsi="Times New Roman" w:cs="Times New Roman"/>
          <w:b w:val="0"/>
          <w:color w:val="000000" w:themeColor="text1"/>
          <w:sz w:val="24"/>
          <w:szCs w:val="24"/>
        </w:rPr>
        <w:t>(part of the results taken from taken from Abhishek Jain</w:t>
      </w:r>
      <w:r w:rsidR="009B7695">
        <w:rPr>
          <w:rFonts w:ascii="Times New Roman" w:hAnsi="Times New Roman" w:cs="Times New Roman"/>
          <w:b w:val="0"/>
          <w:color w:val="000000" w:themeColor="text1"/>
          <w:sz w:val="24"/>
          <w:szCs w:val="24"/>
        </w:rPr>
        <w:t xml:space="preserve"> </w:t>
      </w:r>
      <w:sdt>
        <w:sdtPr>
          <w:rPr>
            <w:rFonts w:ascii="Times New Roman" w:hAnsi="Times New Roman" w:cs="Times New Roman"/>
            <w:b w:val="0"/>
            <w:color w:val="000000" w:themeColor="text1"/>
            <w:sz w:val="24"/>
            <w:szCs w:val="24"/>
          </w:rPr>
          <w:id w:val="-1870518351"/>
          <w:citation/>
        </w:sdtPr>
        <w:sdtEndPr/>
        <w:sdtContent>
          <w:r w:rsidR="009B7695" w:rsidRPr="00DE1C81">
            <w:rPr>
              <w:rFonts w:ascii="Times New Roman" w:hAnsi="Times New Roman" w:cs="Times New Roman"/>
              <w:b w:val="0"/>
              <w:color w:val="000000" w:themeColor="text1"/>
              <w:sz w:val="24"/>
              <w:szCs w:val="24"/>
            </w:rPr>
            <w:fldChar w:fldCharType="begin"/>
          </w:r>
          <w:r w:rsidR="009B7695" w:rsidRPr="00DE1C81">
            <w:rPr>
              <w:rFonts w:ascii="Times New Roman" w:hAnsi="Times New Roman" w:cs="Times New Roman"/>
              <w:b w:val="0"/>
              <w:color w:val="000000" w:themeColor="text1"/>
              <w:sz w:val="24"/>
              <w:szCs w:val="24"/>
            </w:rPr>
            <w:instrText xml:space="preserve"> CITATION Jai16 \l 2057 </w:instrText>
          </w:r>
          <w:r w:rsidR="009B7695" w:rsidRPr="00DE1C81">
            <w:rPr>
              <w:rFonts w:ascii="Times New Roman" w:hAnsi="Times New Roman" w:cs="Times New Roman"/>
              <w:b w:val="0"/>
              <w:color w:val="000000" w:themeColor="text1"/>
              <w:sz w:val="24"/>
              <w:szCs w:val="24"/>
            </w:rPr>
            <w:fldChar w:fldCharType="separate"/>
          </w:r>
          <w:r w:rsidR="009B7695" w:rsidRPr="00DE1C81">
            <w:rPr>
              <w:rFonts w:ascii="Times New Roman" w:hAnsi="Times New Roman" w:cs="Times New Roman"/>
              <w:b w:val="0"/>
              <w:noProof/>
              <w:color w:val="000000" w:themeColor="text1"/>
              <w:sz w:val="24"/>
              <w:szCs w:val="24"/>
            </w:rPr>
            <w:t>(Jain, 2016)</w:t>
          </w:r>
          <w:r w:rsidR="009B7695" w:rsidRPr="00DE1C81">
            <w:rPr>
              <w:rFonts w:ascii="Times New Roman" w:hAnsi="Times New Roman" w:cs="Times New Roman"/>
              <w:b w:val="0"/>
              <w:color w:val="000000" w:themeColor="text1"/>
              <w:sz w:val="24"/>
              <w:szCs w:val="24"/>
            </w:rPr>
            <w:fldChar w:fldCharType="end"/>
          </w:r>
        </w:sdtContent>
      </w:sdt>
      <w:r w:rsidR="00E223F1" w:rsidRPr="00DE1C81">
        <w:rPr>
          <w:rFonts w:ascii="Times New Roman" w:hAnsi="Times New Roman" w:cs="Times New Roman"/>
          <w:b w:val="0"/>
          <w:color w:val="000000" w:themeColor="text1"/>
          <w:sz w:val="24"/>
          <w:szCs w:val="24"/>
        </w:rPr>
        <w:t xml:space="preserve"> and Marcela Gonzalez</w:t>
      </w:r>
      <w:r w:rsidR="009B7695" w:rsidRPr="00DE1C81">
        <w:rPr>
          <w:rFonts w:ascii="Times New Roman" w:hAnsi="Times New Roman" w:cs="Times New Roman"/>
          <w:b w:val="0"/>
          <w:color w:val="000000" w:themeColor="text1"/>
          <w:sz w:val="24"/>
          <w:szCs w:val="24"/>
        </w:rPr>
        <w:t xml:space="preserve"> </w:t>
      </w:r>
      <w:sdt>
        <w:sdtPr>
          <w:rPr>
            <w:rFonts w:ascii="Times New Roman" w:hAnsi="Times New Roman" w:cs="Times New Roman"/>
            <w:b w:val="0"/>
            <w:color w:val="000000" w:themeColor="text1"/>
            <w:sz w:val="24"/>
            <w:szCs w:val="24"/>
          </w:rPr>
          <w:id w:val="1934085458"/>
          <w:citation/>
        </w:sdtPr>
        <w:sdtEndPr/>
        <w:sdtContent>
          <w:r w:rsidR="009B7695" w:rsidRPr="00DE1C81">
            <w:rPr>
              <w:rFonts w:ascii="Times New Roman" w:hAnsi="Times New Roman" w:cs="Times New Roman"/>
              <w:b w:val="0"/>
              <w:color w:val="000000" w:themeColor="text1"/>
              <w:sz w:val="24"/>
              <w:szCs w:val="24"/>
            </w:rPr>
            <w:fldChar w:fldCharType="begin"/>
          </w:r>
          <w:r w:rsidR="009B7695" w:rsidRPr="00DE1C81">
            <w:rPr>
              <w:rFonts w:ascii="Times New Roman" w:hAnsi="Times New Roman" w:cs="Times New Roman"/>
              <w:b w:val="0"/>
              <w:color w:val="000000" w:themeColor="text1"/>
              <w:sz w:val="24"/>
              <w:szCs w:val="24"/>
            </w:rPr>
            <w:instrText xml:space="preserve"> CITATION Tam15 \l 2057 </w:instrText>
          </w:r>
          <w:r w:rsidR="009B7695" w:rsidRPr="00DE1C81">
            <w:rPr>
              <w:rFonts w:ascii="Times New Roman" w:hAnsi="Times New Roman" w:cs="Times New Roman"/>
              <w:b w:val="0"/>
              <w:color w:val="000000" w:themeColor="text1"/>
              <w:sz w:val="24"/>
              <w:szCs w:val="24"/>
            </w:rPr>
            <w:fldChar w:fldCharType="separate"/>
          </w:r>
          <w:r w:rsidR="009B7695" w:rsidRPr="00DE1C81">
            <w:rPr>
              <w:rFonts w:ascii="Times New Roman" w:hAnsi="Times New Roman" w:cs="Times New Roman"/>
              <w:b w:val="0"/>
              <w:noProof/>
              <w:color w:val="000000" w:themeColor="text1"/>
              <w:sz w:val="24"/>
              <w:szCs w:val="24"/>
            </w:rPr>
            <w:t>(Tamez, 2015)</w:t>
          </w:r>
          <w:r w:rsidR="009B7695" w:rsidRPr="00DE1C81">
            <w:rPr>
              <w:rFonts w:ascii="Times New Roman" w:hAnsi="Times New Roman" w:cs="Times New Roman"/>
              <w:b w:val="0"/>
              <w:color w:val="000000" w:themeColor="text1"/>
              <w:sz w:val="24"/>
              <w:szCs w:val="24"/>
            </w:rPr>
            <w:fldChar w:fldCharType="end"/>
          </w:r>
        </w:sdtContent>
      </w:sdt>
      <w:r w:rsidR="00E223F1" w:rsidRPr="00DE1C81">
        <w:rPr>
          <w:rFonts w:ascii="Times New Roman" w:hAnsi="Times New Roman" w:cs="Times New Roman"/>
          <w:b w:val="0"/>
          <w:color w:val="000000" w:themeColor="text1"/>
          <w:sz w:val="24"/>
          <w:szCs w:val="24"/>
        </w:rPr>
        <w:t xml:space="preserve"> work)</w:t>
      </w:r>
      <w:bookmarkEnd w:id="98"/>
    </w:p>
    <w:p w14:paraId="2E79893B" w14:textId="0B6ED090" w:rsidR="00861249" w:rsidRDefault="00561A93" w:rsidP="008D3758">
      <w:pPr>
        <w:spacing w:line="360" w:lineRule="auto"/>
        <w:ind w:firstLine="720"/>
        <w:jc w:val="center"/>
        <w:rPr>
          <w:rFonts w:ascii="Times New Roman" w:hAnsi="Times New Roman" w:cs="Times New Roman"/>
          <w:color w:val="000000" w:themeColor="text1"/>
          <w:sz w:val="24"/>
          <w:szCs w:val="24"/>
        </w:rPr>
      </w:pPr>
      <w:r w:rsidRPr="00561A93">
        <w:rPr>
          <w:rFonts w:ascii="Times New Roman" w:hAnsi="Times New Roman" w:cs="Times New Roman"/>
          <w:noProof/>
          <w:color w:val="000000" w:themeColor="text1"/>
          <w:sz w:val="24"/>
          <w:szCs w:val="24"/>
          <w:lang w:eastAsia="en-GB"/>
        </w:rPr>
        <w:lastRenderedPageBreak/>
        <mc:AlternateContent>
          <mc:Choice Requires="wps">
            <w:drawing>
              <wp:anchor distT="45720" distB="45720" distL="114300" distR="114300" simplePos="0" relativeHeight="251981312" behindDoc="0" locked="0" layoutInCell="1" allowOverlap="1" wp14:anchorId="38A83BE8" wp14:editId="7D8E13C4">
                <wp:simplePos x="0" y="0"/>
                <wp:positionH relativeFrom="column">
                  <wp:posOffset>4499064</wp:posOffset>
                </wp:positionH>
                <wp:positionV relativeFrom="paragraph">
                  <wp:posOffset>84647</wp:posOffset>
                </wp:positionV>
                <wp:extent cx="350874" cy="361507"/>
                <wp:effectExtent l="0" t="0" r="0" b="6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874" cy="361507"/>
                        </a:xfrm>
                        <a:prstGeom prst="rect">
                          <a:avLst/>
                        </a:prstGeom>
                        <a:solidFill>
                          <a:srgbClr val="FFFFFF"/>
                        </a:solidFill>
                        <a:ln w="9525">
                          <a:noFill/>
                          <a:miter lim="800000"/>
                          <a:headEnd/>
                          <a:tailEnd/>
                        </a:ln>
                      </wps:spPr>
                      <wps:txbx>
                        <w:txbxContent>
                          <w:p w14:paraId="75084BDA" w14:textId="2BAE23CB" w:rsidR="005D5B68" w:rsidRDefault="005D5B68">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354.25pt;margin-top:6.65pt;width:27.65pt;height:28.45pt;z-index:25198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" stroked="f">
                <v:textbox>
                  <w:txbxContent>
                    <w:p w14:paraId="75084BDA" w14:textId="2BAE23CB" w:rsidR="005D5B68" w:rsidRDefault="005D5B68">
                      <w:r>
                        <w:t>a)</w:t>
                      </w:r>
                    </w:p>
                  </w:txbxContent>
                </v:textbox>
              </v:shape>
            </w:pict>
          </mc:Fallback>
        </mc:AlternateContent>
      </w:r>
      <w:r w:rsidR="00AB7F1C" w:rsidRPr="00B036F6">
        <w:rPr>
          <w:rFonts w:ascii="Times New Roman" w:hAnsi="Times New Roman" w:cs="Times New Roman"/>
          <w:noProof/>
          <w:color w:val="000000" w:themeColor="text1"/>
          <w:sz w:val="24"/>
          <w:szCs w:val="24"/>
          <w:lang w:eastAsia="en-GB"/>
        </w:rPr>
        <w:drawing>
          <wp:inline distT="0" distB="0" distL="0" distR="0" wp14:anchorId="4B3C9273" wp14:editId="13350B89">
            <wp:extent cx="4320000" cy="2880000"/>
            <wp:effectExtent l="0" t="0" r="23495" b="15875"/>
            <wp:docPr id="16880" name="Chart 168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E295DB1" w14:textId="70137405" w:rsidR="00861249" w:rsidRDefault="00861249" w:rsidP="008D3758">
      <w:pPr>
        <w:spacing w:line="360" w:lineRule="auto"/>
        <w:ind w:firstLine="720"/>
        <w:jc w:val="center"/>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drawing>
          <wp:inline distT="0" distB="0" distL="0" distR="0" wp14:anchorId="7AB20808" wp14:editId="666F7B5F">
            <wp:extent cx="4320000" cy="2880000"/>
            <wp:effectExtent l="0" t="0" r="4445" b="1587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04D9DEB" w14:textId="19EB2C33" w:rsidR="00AB7F1C" w:rsidRPr="00B036F6" w:rsidRDefault="00AB7F1C" w:rsidP="008D3758">
      <w:pPr>
        <w:spacing w:line="360" w:lineRule="auto"/>
        <w:ind w:firstLine="720"/>
        <w:jc w:val="center"/>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lastRenderedPageBreak/>
        <w:drawing>
          <wp:inline distT="0" distB="0" distL="0" distR="0" wp14:anchorId="5C91A882" wp14:editId="4496C0CE">
            <wp:extent cx="4320000" cy="2880000"/>
            <wp:effectExtent l="0" t="0" r="4445" b="15875"/>
            <wp:docPr id="16840" name="Chart 168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CAFE17D" w14:textId="4BA50582" w:rsidR="00AB7F1C" w:rsidRPr="00561A93" w:rsidRDefault="00FC10A3" w:rsidP="0043076D">
      <w:pPr>
        <w:pStyle w:val="Caption"/>
        <w:spacing w:line="360" w:lineRule="auto"/>
        <w:ind w:firstLine="720"/>
        <w:jc w:val="center"/>
        <w:rPr>
          <w:rFonts w:ascii="Times New Roman" w:hAnsi="Times New Roman" w:cs="Times New Roman"/>
          <w:color w:val="000000" w:themeColor="text1"/>
          <w:sz w:val="24"/>
          <w:szCs w:val="24"/>
        </w:rPr>
      </w:pPr>
      <w:bookmarkStart w:id="99" w:name="_Ref498279725"/>
      <w:bookmarkStart w:id="100" w:name="_Toc518370581"/>
      <w:r w:rsidRPr="00561A93">
        <w:rPr>
          <w:rFonts w:ascii="Times New Roman" w:hAnsi="Times New Roman" w:cs="Times New Roman"/>
          <w:b w:val="0"/>
          <w:color w:val="000000" w:themeColor="text1"/>
          <w:sz w:val="24"/>
          <w:szCs w:val="24"/>
        </w:rPr>
        <w:t xml:space="preserve">Figure </w:t>
      </w:r>
      <w:r w:rsidRPr="0081147F">
        <w:rPr>
          <w:rFonts w:ascii="Times New Roman" w:hAnsi="Times New Roman" w:cs="Times New Roman"/>
          <w:b w:val="0"/>
          <w:color w:val="000000" w:themeColor="text1"/>
          <w:sz w:val="24"/>
          <w:szCs w:val="24"/>
        </w:rPr>
        <w:fldChar w:fldCharType="begin"/>
      </w:r>
      <w:r w:rsidRPr="00561A93">
        <w:rPr>
          <w:rFonts w:ascii="Times New Roman" w:hAnsi="Times New Roman" w:cs="Times New Roman"/>
          <w:b w:val="0"/>
          <w:color w:val="000000" w:themeColor="text1"/>
          <w:sz w:val="24"/>
          <w:szCs w:val="24"/>
        </w:rPr>
        <w:instrText xml:space="preserve"> SEQ Figure \* ARABIC </w:instrText>
      </w:r>
      <w:r w:rsidRPr="0081147F">
        <w:rPr>
          <w:rFonts w:ascii="Times New Roman" w:hAnsi="Times New Roman" w:cs="Times New Roman"/>
          <w:b w:val="0"/>
          <w:color w:val="000000" w:themeColor="text1"/>
          <w:sz w:val="24"/>
          <w:szCs w:val="24"/>
        </w:rPr>
        <w:fldChar w:fldCharType="separate"/>
      </w:r>
      <w:r w:rsidR="00B81D5A" w:rsidRPr="008D3758">
        <w:rPr>
          <w:rFonts w:ascii="Times New Roman" w:hAnsi="Times New Roman" w:cs="Times New Roman"/>
          <w:b w:val="0"/>
          <w:noProof/>
          <w:color w:val="000000" w:themeColor="text1"/>
          <w:sz w:val="24"/>
          <w:szCs w:val="24"/>
        </w:rPr>
        <w:t>17</w:t>
      </w:r>
      <w:r w:rsidRPr="0081147F">
        <w:rPr>
          <w:rFonts w:ascii="Times New Roman" w:hAnsi="Times New Roman" w:cs="Times New Roman"/>
          <w:b w:val="0"/>
          <w:color w:val="000000" w:themeColor="text1"/>
          <w:sz w:val="24"/>
          <w:szCs w:val="24"/>
        </w:rPr>
        <w:fldChar w:fldCharType="end"/>
      </w:r>
      <w:bookmarkEnd w:id="99"/>
      <w:r w:rsidR="00AB7F1C" w:rsidRPr="00561A93">
        <w:rPr>
          <w:rFonts w:ascii="Times New Roman" w:hAnsi="Times New Roman" w:cs="Times New Roman"/>
          <w:b w:val="0"/>
          <w:color w:val="000000" w:themeColor="text1"/>
          <w:sz w:val="24"/>
          <w:szCs w:val="24"/>
        </w:rPr>
        <w:t xml:space="preserve"> TGA graph of </w:t>
      </w:r>
      <w:r w:rsidR="00561A93">
        <w:rPr>
          <w:rFonts w:ascii="Times New Roman" w:hAnsi="Times New Roman" w:cs="Times New Roman"/>
          <w:b w:val="0"/>
          <w:color w:val="000000" w:themeColor="text1"/>
          <w:sz w:val="24"/>
          <w:szCs w:val="24"/>
        </w:rPr>
        <w:t xml:space="preserve">a) </w:t>
      </w:r>
      <w:r w:rsidR="00AB7F1C" w:rsidRPr="00561A93">
        <w:rPr>
          <w:rFonts w:ascii="Times New Roman" w:hAnsi="Times New Roman" w:cs="Times New Roman"/>
          <w:b w:val="0"/>
          <w:color w:val="000000" w:themeColor="text1"/>
          <w:sz w:val="24"/>
          <w:szCs w:val="24"/>
        </w:rPr>
        <w:t xml:space="preserve">Rice Bran, </w:t>
      </w:r>
      <w:r w:rsidR="00561A93">
        <w:rPr>
          <w:rFonts w:ascii="Times New Roman" w:hAnsi="Times New Roman" w:cs="Times New Roman"/>
          <w:b w:val="0"/>
          <w:color w:val="000000" w:themeColor="text1"/>
          <w:sz w:val="24"/>
          <w:szCs w:val="24"/>
        </w:rPr>
        <w:t xml:space="preserve">b) </w:t>
      </w:r>
      <w:r w:rsidR="00AB7F1C" w:rsidRPr="00561A93">
        <w:rPr>
          <w:rFonts w:ascii="Times New Roman" w:hAnsi="Times New Roman" w:cs="Times New Roman"/>
          <w:b w:val="0"/>
          <w:color w:val="000000" w:themeColor="text1"/>
          <w:sz w:val="24"/>
          <w:szCs w:val="24"/>
        </w:rPr>
        <w:t xml:space="preserve">Oat Husk </w:t>
      </w:r>
      <w:r w:rsidR="00083BD9" w:rsidRPr="00561A93">
        <w:rPr>
          <w:rFonts w:ascii="Times New Roman" w:hAnsi="Times New Roman" w:cs="Times New Roman"/>
          <w:b w:val="0"/>
          <w:color w:val="000000" w:themeColor="text1"/>
          <w:sz w:val="24"/>
          <w:szCs w:val="24"/>
        </w:rPr>
        <w:t xml:space="preserve">and </w:t>
      </w:r>
      <w:r w:rsidR="00083BD9">
        <w:rPr>
          <w:rFonts w:ascii="Times New Roman" w:hAnsi="Times New Roman" w:cs="Times New Roman"/>
          <w:b w:val="0"/>
          <w:color w:val="000000" w:themeColor="text1"/>
          <w:sz w:val="24"/>
          <w:szCs w:val="24"/>
        </w:rPr>
        <w:t>c</w:t>
      </w:r>
      <w:r w:rsidR="00561A93">
        <w:rPr>
          <w:rFonts w:ascii="Times New Roman" w:hAnsi="Times New Roman" w:cs="Times New Roman"/>
          <w:b w:val="0"/>
          <w:color w:val="000000" w:themeColor="text1"/>
          <w:sz w:val="24"/>
          <w:szCs w:val="24"/>
        </w:rPr>
        <w:t xml:space="preserve">) </w:t>
      </w:r>
      <w:r w:rsidR="00AB7F1C" w:rsidRPr="00561A93">
        <w:rPr>
          <w:rFonts w:ascii="Times New Roman" w:hAnsi="Times New Roman" w:cs="Times New Roman"/>
          <w:b w:val="0"/>
          <w:color w:val="000000" w:themeColor="text1"/>
          <w:sz w:val="24"/>
          <w:szCs w:val="24"/>
        </w:rPr>
        <w:t>BSG at 5% and 15% substituted with coke</w:t>
      </w:r>
      <w:r w:rsidR="00E223F1">
        <w:rPr>
          <w:rFonts w:ascii="Times New Roman" w:hAnsi="Times New Roman" w:cs="Times New Roman"/>
          <w:b w:val="0"/>
          <w:color w:val="000000" w:themeColor="text1"/>
          <w:sz w:val="24"/>
          <w:szCs w:val="24"/>
        </w:rPr>
        <w:t xml:space="preserve"> </w:t>
      </w:r>
      <w:r w:rsidR="00E223F1" w:rsidRPr="00DE1C81">
        <w:rPr>
          <w:rFonts w:ascii="Times New Roman" w:hAnsi="Times New Roman" w:cs="Times New Roman"/>
          <w:b w:val="0"/>
          <w:color w:val="000000" w:themeColor="text1"/>
          <w:sz w:val="24"/>
          <w:szCs w:val="24"/>
        </w:rPr>
        <w:t>Part of result taken from Abhishek Jain</w:t>
      </w:r>
      <w:r w:rsidR="009B7695" w:rsidRPr="00DE1C81">
        <w:rPr>
          <w:rFonts w:ascii="Times New Roman" w:hAnsi="Times New Roman" w:cs="Times New Roman"/>
          <w:b w:val="0"/>
          <w:color w:val="000000" w:themeColor="text1"/>
          <w:sz w:val="24"/>
          <w:szCs w:val="24"/>
        </w:rPr>
        <w:t xml:space="preserve"> </w:t>
      </w:r>
      <w:sdt>
        <w:sdtPr>
          <w:rPr>
            <w:rFonts w:ascii="Times New Roman" w:hAnsi="Times New Roman" w:cs="Times New Roman"/>
            <w:b w:val="0"/>
            <w:color w:val="000000" w:themeColor="text1"/>
            <w:sz w:val="24"/>
            <w:szCs w:val="24"/>
          </w:rPr>
          <w:id w:val="-1142026544"/>
          <w:citation/>
        </w:sdtPr>
        <w:sdtEndPr/>
        <w:sdtContent>
          <w:r w:rsidR="009B7695" w:rsidRPr="00DE1C81">
            <w:rPr>
              <w:rFonts w:ascii="Times New Roman" w:hAnsi="Times New Roman" w:cs="Times New Roman"/>
              <w:b w:val="0"/>
              <w:color w:val="000000" w:themeColor="text1"/>
              <w:sz w:val="24"/>
              <w:szCs w:val="24"/>
            </w:rPr>
            <w:fldChar w:fldCharType="begin"/>
          </w:r>
          <w:r w:rsidR="009B7695" w:rsidRPr="00DE1C81">
            <w:rPr>
              <w:rFonts w:ascii="Times New Roman" w:hAnsi="Times New Roman" w:cs="Times New Roman"/>
              <w:b w:val="0"/>
              <w:color w:val="000000" w:themeColor="text1"/>
              <w:sz w:val="24"/>
              <w:szCs w:val="24"/>
            </w:rPr>
            <w:instrText xml:space="preserve"> CITATION Jai16 \l 2057 </w:instrText>
          </w:r>
          <w:r w:rsidR="009B7695" w:rsidRPr="00DE1C81">
            <w:rPr>
              <w:rFonts w:ascii="Times New Roman" w:hAnsi="Times New Roman" w:cs="Times New Roman"/>
              <w:b w:val="0"/>
              <w:color w:val="000000" w:themeColor="text1"/>
              <w:sz w:val="24"/>
              <w:szCs w:val="24"/>
            </w:rPr>
            <w:fldChar w:fldCharType="separate"/>
          </w:r>
          <w:r w:rsidR="009B7695" w:rsidRPr="00DE1C81">
            <w:rPr>
              <w:rFonts w:ascii="Times New Roman" w:hAnsi="Times New Roman" w:cs="Times New Roman"/>
              <w:b w:val="0"/>
              <w:noProof/>
              <w:color w:val="000000" w:themeColor="text1"/>
              <w:sz w:val="24"/>
              <w:szCs w:val="24"/>
            </w:rPr>
            <w:t>(Jain, 2016)</w:t>
          </w:r>
          <w:r w:rsidR="009B7695" w:rsidRPr="00DE1C81">
            <w:rPr>
              <w:rFonts w:ascii="Times New Roman" w:hAnsi="Times New Roman" w:cs="Times New Roman"/>
              <w:b w:val="0"/>
              <w:color w:val="000000" w:themeColor="text1"/>
              <w:sz w:val="24"/>
              <w:szCs w:val="24"/>
            </w:rPr>
            <w:fldChar w:fldCharType="end"/>
          </w:r>
        </w:sdtContent>
      </w:sdt>
      <w:r w:rsidR="00E223F1" w:rsidRPr="00DE1C81">
        <w:rPr>
          <w:rFonts w:ascii="Times New Roman" w:hAnsi="Times New Roman" w:cs="Times New Roman"/>
          <w:b w:val="0"/>
          <w:color w:val="000000" w:themeColor="text1"/>
          <w:sz w:val="24"/>
          <w:szCs w:val="24"/>
        </w:rPr>
        <w:t xml:space="preserve"> and Marcela Gonzalez</w:t>
      </w:r>
      <w:r w:rsidR="009B7695" w:rsidRPr="00DE1C81">
        <w:rPr>
          <w:rFonts w:ascii="Times New Roman" w:hAnsi="Times New Roman" w:cs="Times New Roman"/>
          <w:b w:val="0"/>
          <w:color w:val="000000" w:themeColor="text1"/>
          <w:sz w:val="24"/>
          <w:szCs w:val="24"/>
        </w:rPr>
        <w:t xml:space="preserve"> </w:t>
      </w:r>
      <w:sdt>
        <w:sdtPr>
          <w:rPr>
            <w:rFonts w:ascii="Times New Roman" w:hAnsi="Times New Roman" w:cs="Times New Roman"/>
            <w:b w:val="0"/>
            <w:color w:val="000000" w:themeColor="text1"/>
            <w:sz w:val="24"/>
            <w:szCs w:val="24"/>
          </w:rPr>
          <w:id w:val="1185475711"/>
          <w:citation/>
        </w:sdtPr>
        <w:sdtEndPr/>
        <w:sdtContent>
          <w:r w:rsidR="009B7695" w:rsidRPr="00DE1C81">
            <w:rPr>
              <w:rFonts w:ascii="Times New Roman" w:hAnsi="Times New Roman" w:cs="Times New Roman"/>
              <w:b w:val="0"/>
              <w:color w:val="000000" w:themeColor="text1"/>
              <w:sz w:val="24"/>
              <w:szCs w:val="24"/>
            </w:rPr>
            <w:fldChar w:fldCharType="begin"/>
          </w:r>
          <w:r w:rsidR="009B7695" w:rsidRPr="00DE1C81">
            <w:rPr>
              <w:rFonts w:ascii="Times New Roman" w:hAnsi="Times New Roman" w:cs="Times New Roman"/>
              <w:b w:val="0"/>
              <w:color w:val="000000" w:themeColor="text1"/>
              <w:sz w:val="24"/>
              <w:szCs w:val="24"/>
            </w:rPr>
            <w:instrText xml:space="preserve"> CITATION Tam15 \l 2057 </w:instrText>
          </w:r>
          <w:r w:rsidR="009B7695" w:rsidRPr="00DE1C81">
            <w:rPr>
              <w:rFonts w:ascii="Times New Roman" w:hAnsi="Times New Roman" w:cs="Times New Roman"/>
              <w:b w:val="0"/>
              <w:color w:val="000000" w:themeColor="text1"/>
              <w:sz w:val="24"/>
              <w:szCs w:val="24"/>
            </w:rPr>
            <w:fldChar w:fldCharType="separate"/>
          </w:r>
          <w:r w:rsidR="009B7695" w:rsidRPr="00DE1C81">
            <w:rPr>
              <w:rFonts w:ascii="Times New Roman" w:hAnsi="Times New Roman" w:cs="Times New Roman"/>
              <w:b w:val="0"/>
              <w:noProof/>
              <w:color w:val="000000" w:themeColor="text1"/>
              <w:sz w:val="24"/>
              <w:szCs w:val="24"/>
            </w:rPr>
            <w:t>(Tamez, 2015)</w:t>
          </w:r>
          <w:r w:rsidR="009B7695" w:rsidRPr="00DE1C81">
            <w:rPr>
              <w:rFonts w:ascii="Times New Roman" w:hAnsi="Times New Roman" w:cs="Times New Roman"/>
              <w:b w:val="0"/>
              <w:color w:val="000000" w:themeColor="text1"/>
              <w:sz w:val="24"/>
              <w:szCs w:val="24"/>
            </w:rPr>
            <w:fldChar w:fldCharType="end"/>
          </w:r>
        </w:sdtContent>
      </w:sdt>
      <w:r w:rsidR="00E223F1" w:rsidRPr="00DE1C81">
        <w:rPr>
          <w:rFonts w:ascii="Times New Roman" w:hAnsi="Times New Roman" w:cs="Times New Roman"/>
          <w:b w:val="0"/>
          <w:color w:val="000000" w:themeColor="text1"/>
          <w:sz w:val="24"/>
          <w:szCs w:val="24"/>
        </w:rPr>
        <w:t xml:space="preserve"> work)</w:t>
      </w:r>
      <w:bookmarkEnd w:id="100"/>
    </w:p>
    <w:p w14:paraId="47694587" w14:textId="37B8FE04" w:rsidR="005263C2" w:rsidRDefault="002B2B50" w:rsidP="00D83F69">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It is interesting to see in both </w:t>
      </w:r>
      <w:r w:rsidR="003E588C" w:rsidRPr="009E69B2">
        <w:rPr>
          <w:rFonts w:ascii="Times New Roman" w:hAnsi="Times New Roman" w:cs="Times New Roman"/>
          <w:color w:val="000000" w:themeColor="text1"/>
          <w:sz w:val="24"/>
          <w:szCs w:val="24"/>
        </w:rPr>
        <w:fldChar w:fldCharType="begin"/>
      </w:r>
      <w:r w:rsidR="003E588C" w:rsidRPr="009E69B2">
        <w:rPr>
          <w:rFonts w:ascii="Times New Roman" w:hAnsi="Times New Roman" w:cs="Times New Roman"/>
          <w:color w:val="000000" w:themeColor="text1"/>
          <w:sz w:val="24"/>
          <w:szCs w:val="24"/>
        </w:rPr>
        <w:instrText xml:space="preserve"> REF _Ref498279722 \h </w:instrText>
      </w:r>
      <w:r w:rsidR="009E69B2" w:rsidRPr="009E69B2">
        <w:rPr>
          <w:rFonts w:ascii="Times New Roman" w:hAnsi="Times New Roman" w:cs="Times New Roman"/>
          <w:color w:val="000000" w:themeColor="text1"/>
          <w:sz w:val="24"/>
          <w:szCs w:val="24"/>
        </w:rPr>
        <w:instrText xml:space="preserve"> \* MERGEFORMAT </w:instrText>
      </w:r>
      <w:r w:rsidR="003E588C" w:rsidRPr="009E69B2">
        <w:rPr>
          <w:rFonts w:ascii="Times New Roman" w:hAnsi="Times New Roman" w:cs="Times New Roman"/>
          <w:color w:val="000000" w:themeColor="text1"/>
          <w:sz w:val="24"/>
          <w:szCs w:val="24"/>
        </w:rPr>
      </w:r>
      <w:r w:rsidR="003E588C" w:rsidRPr="009E69B2">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6</w:t>
      </w:r>
      <w:r w:rsidR="003E588C" w:rsidRPr="009E69B2">
        <w:rPr>
          <w:rFonts w:ascii="Times New Roman" w:hAnsi="Times New Roman" w:cs="Times New Roman"/>
          <w:color w:val="000000" w:themeColor="text1"/>
          <w:sz w:val="24"/>
          <w:szCs w:val="24"/>
        </w:rPr>
        <w:fldChar w:fldCharType="end"/>
      </w:r>
      <w:r w:rsidR="003E588C" w:rsidRPr="009E69B2">
        <w:rPr>
          <w:rFonts w:ascii="Times New Roman" w:hAnsi="Times New Roman" w:cs="Times New Roman"/>
          <w:color w:val="000000" w:themeColor="text1"/>
          <w:sz w:val="24"/>
          <w:szCs w:val="24"/>
        </w:rPr>
        <w:t xml:space="preserve"> &amp;</w:t>
      </w:r>
      <w:r w:rsidR="00861249">
        <w:rPr>
          <w:rFonts w:ascii="Times New Roman" w:hAnsi="Times New Roman" w:cs="Times New Roman"/>
          <w:color w:val="000000" w:themeColor="text1"/>
          <w:sz w:val="24"/>
          <w:szCs w:val="24"/>
        </w:rPr>
        <w:t xml:space="preserve"> </w:t>
      </w:r>
      <w:r w:rsidR="003E588C" w:rsidRPr="009E69B2">
        <w:rPr>
          <w:rFonts w:ascii="Times New Roman" w:hAnsi="Times New Roman" w:cs="Times New Roman"/>
          <w:color w:val="000000" w:themeColor="text1"/>
          <w:sz w:val="24"/>
          <w:szCs w:val="24"/>
        </w:rPr>
        <w:fldChar w:fldCharType="begin"/>
      </w:r>
      <w:r w:rsidR="003E588C" w:rsidRPr="009E69B2">
        <w:rPr>
          <w:rFonts w:ascii="Times New Roman" w:hAnsi="Times New Roman" w:cs="Times New Roman"/>
          <w:color w:val="000000" w:themeColor="text1"/>
          <w:sz w:val="24"/>
          <w:szCs w:val="24"/>
        </w:rPr>
        <w:instrText xml:space="preserve"> REF _Ref498279725 \h </w:instrText>
      </w:r>
      <w:r w:rsidR="009E69B2" w:rsidRPr="009E69B2">
        <w:rPr>
          <w:rFonts w:ascii="Times New Roman" w:hAnsi="Times New Roman" w:cs="Times New Roman"/>
          <w:color w:val="000000" w:themeColor="text1"/>
          <w:sz w:val="24"/>
          <w:szCs w:val="24"/>
        </w:rPr>
        <w:instrText xml:space="preserve"> \* MERGEFORMAT </w:instrText>
      </w:r>
      <w:r w:rsidR="003E588C" w:rsidRPr="009E69B2">
        <w:rPr>
          <w:rFonts w:ascii="Times New Roman" w:hAnsi="Times New Roman" w:cs="Times New Roman"/>
          <w:color w:val="000000" w:themeColor="text1"/>
          <w:sz w:val="24"/>
          <w:szCs w:val="24"/>
        </w:rPr>
      </w:r>
      <w:r w:rsidR="003E588C" w:rsidRPr="009E69B2">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Figure</w:t>
      </w:r>
      <w:r w:rsidR="002E4BDA" w:rsidRPr="008D3758">
        <w:rPr>
          <w:rFonts w:ascii="Times New Roman" w:hAnsi="Times New Roman" w:cs="Times New Roman"/>
          <w:noProof/>
          <w:color w:val="000000" w:themeColor="text1"/>
          <w:sz w:val="24"/>
          <w:szCs w:val="24"/>
        </w:rPr>
        <w:t xml:space="preserve"> </w:t>
      </w:r>
      <w:r w:rsidR="002E4BDA">
        <w:rPr>
          <w:rFonts w:ascii="Times New Roman" w:hAnsi="Times New Roman" w:cs="Times New Roman"/>
          <w:b/>
          <w:noProof/>
          <w:color w:val="000000" w:themeColor="text1"/>
          <w:sz w:val="24"/>
          <w:szCs w:val="24"/>
        </w:rPr>
        <w:t>17</w:t>
      </w:r>
      <w:r w:rsidR="003E588C" w:rsidRPr="009E69B2">
        <w:rPr>
          <w:rFonts w:ascii="Times New Roman" w:hAnsi="Times New Roman" w:cs="Times New Roman"/>
          <w:color w:val="000000" w:themeColor="text1"/>
          <w:sz w:val="24"/>
          <w:szCs w:val="24"/>
        </w:rPr>
        <w:fldChar w:fldCharType="end"/>
      </w:r>
      <w:r w:rsidR="002C434D" w:rsidRPr="009E69B2">
        <w:rPr>
          <w:rFonts w:ascii="Times New Roman" w:hAnsi="Times New Roman" w:cs="Times New Roman"/>
          <w:color w:val="000000" w:themeColor="text1"/>
          <w:sz w:val="24"/>
          <w:szCs w:val="24"/>
        </w:rPr>
        <w:t>, especially</w:t>
      </w:r>
      <w:r w:rsidR="003E588C" w:rsidRPr="003E588C">
        <w:rPr>
          <w:rFonts w:ascii="Times New Roman" w:hAnsi="Times New Roman" w:cs="Times New Roman"/>
          <w:color w:val="000000" w:themeColor="text1"/>
          <w:sz w:val="24"/>
          <w:szCs w:val="24"/>
        </w:rPr>
        <w:t xml:space="preserve"> </w:t>
      </w:r>
      <w:r w:rsidR="003E588C" w:rsidRPr="003E588C">
        <w:rPr>
          <w:rFonts w:ascii="Times New Roman" w:hAnsi="Times New Roman" w:cs="Times New Roman"/>
          <w:color w:val="000000" w:themeColor="text1"/>
          <w:sz w:val="24"/>
          <w:szCs w:val="24"/>
        </w:rPr>
        <w:fldChar w:fldCharType="begin"/>
      </w:r>
      <w:r w:rsidR="003E588C" w:rsidRPr="003E588C">
        <w:rPr>
          <w:rFonts w:ascii="Times New Roman" w:hAnsi="Times New Roman" w:cs="Times New Roman"/>
          <w:color w:val="000000" w:themeColor="text1"/>
          <w:sz w:val="24"/>
          <w:szCs w:val="24"/>
        </w:rPr>
        <w:instrText xml:space="preserve"> REF _Ref498279725 \h  \* MERGEFORMAT </w:instrText>
      </w:r>
      <w:r w:rsidR="003E588C" w:rsidRPr="003E588C">
        <w:rPr>
          <w:rFonts w:ascii="Times New Roman" w:hAnsi="Times New Roman" w:cs="Times New Roman"/>
          <w:color w:val="000000" w:themeColor="text1"/>
          <w:sz w:val="24"/>
          <w:szCs w:val="24"/>
        </w:rPr>
      </w:r>
      <w:r w:rsidR="003E588C" w:rsidRPr="003E588C">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7</w:t>
      </w:r>
      <w:r w:rsidR="003E588C" w:rsidRPr="003E588C">
        <w:rPr>
          <w:rFonts w:ascii="Times New Roman" w:hAnsi="Times New Roman" w:cs="Times New Roman"/>
          <w:color w:val="000000" w:themeColor="text1"/>
          <w:sz w:val="24"/>
          <w:szCs w:val="24"/>
        </w:rPr>
        <w:fldChar w:fldCharType="end"/>
      </w:r>
      <w:r w:rsidR="00B567E4" w:rsidRPr="003E588C">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how the TGA plots shift closer to coke as we reduce the biomass content. This is expected as we are reducing the TGA plot of biomass and shifting towards a more coke TGA plot </w:t>
      </w:r>
      <w:r w:rsidR="00B567E4" w:rsidRPr="00B036F6">
        <w:rPr>
          <w:rFonts w:ascii="Times New Roman" w:hAnsi="Times New Roman" w:cs="Times New Roman"/>
          <w:color w:val="000000" w:themeColor="text1"/>
          <w:sz w:val="24"/>
          <w:szCs w:val="24"/>
        </w:rPr>
        <w:t>since</w:t>
      </w:r>
      <w:r w:rsidRPr="00B036F6">
        <w:rPr>
          <w:rFonts w:ascii="Times New Roman" w:hAnsi="Times New Roman" w:cs="Times New Roman"/>
          <w:color w:val="000000" w:themeColor="text1"/>
          <w:sz w:val="24"/>
          <w:szCs w:val="24"/>
        </w:rPr>
        <w:t xml:space="preserve"> more coke </w:t>
      </w:r>
      <w:r w:rsidR="00B567E4" w:rsidRPr="00B036F6">
        <w:rPr>
          <w:rFonts w:ascii="Times New Roman" w:hAnsi="Times New Roman" w:cs="Times New Roman"/>
          <w:color w:val="000000" w:themeColor="text1"/>
          <w:sz w:val="24"/>
          <w:szCs w:val="24"/>
        </w:rPr>
        <w:t xml:space="preserve">is </w:t>
      </w:r>
      <w:r w:rsidRPr="00B036F6">
        <w:rPr>
          <w:rFonts w:ascii="Times New Roman" w:hAnsi="Times New Roman" w:cs="Times New Roman"/>
          <w:color w:val="000000" w:themeColor="text1"/>
          <w:sz w:val="24"/>
          <w:szCs w:val="24"/>
        </w:rPr>
        <w:t>in the mix. The TGA plot would suggest that biomass substituted in the sinter pot at higher substitution rate might affect the quality. This is because we see a sudden drop in weight at 500K for the biomass and then at higher temperatures the weight in the biomass mix drops to 0 at a much quicker rate to that of coke which suggest a lot of heat is released at this point with little heat release</w:t>
      </w:r>
      <w:r w:rsidR="005263C2">
        <w:rPr>
          <w:rFonts w:ascii="Times New Roman" w:hAnsi="Times New Roman" w:cs="Times New Roman"/>
          <w:color w:val="000000" w:themeColor="text1"/>
          <w:sz w:val="24"/>
          <w:szCs w:val="24"/>
        </w:rPr>
        <w:t xml:space="preserve"> at the higher temperature zone.</w:t>
      </w:r>
    </w:p>
    <w:p w14:paraId="3FEECEBD" w14:textId="77777777" w:rsidR="001D00C9" w:rsidRPr="003A3B7C" w:rsidRDefault="005263C2" w:rsidP="00DE1C81">
      <w:pPr>
        <w:spacing w:line="360" w:lineRule="auto"/>
        <w:jc w:val="both"/>
        <w:rPr>
          <w:rFonts w:ascii="Times New Roman" w:hAnsi="Times New Roman" w:cs="Times New Roman"/>
          <w:sz w:val="24"/>
          <w:szCs w:val="24"/>
        </w:rPr>
      </w:pPr>
      <w:r w:rsidRPr="003A3B7C">
        <w:rPr>
          <w:rFonts w:ascii="Times New Roman" w:hAnsi="Times New Roman" w:cs="Times New Roman"/>
          <w:sz w:val="24"/>
          <w:szCs w:val="24"/>
        </w:rPr>
        <w:t>Figure 17   grap</w:t>
      </w:r>
      <w:r w:rsidR="004E248B" w:rsidRPr="003A3B7C">
        <w:rPr>
          <w:rFonts w:ascii="Times New Roman" w:hAnsi="Times New Roman" w:cs="Times New Roman"/>
          <w:sz w:val="24"/>
          <w:szCs w:val="24"/>
        </w:rPr>
        <w:t>hs are very interesting to see where</w:t>
      </w:r>
      <w:r w:rsidRPr="003A3B7C">
        <w:rPr>
          <w:rFonts w:ascii="Times New Roman" w:hAnsi="Times New Roman" w:cs="Times New Roman"/>
          <w:sz w:val="24"/>
          <w:szCs w:val="24"/>
        </w:rPr>
        <w:t xml:space="preserve"> it shows </w:t>
      </w:r>
      <w:r w:rsidR="004E248B" w:rsidRPr="003A3B7C">
        <w:rPr>
          <w:rFonts w:ascii="Times New Roman" w:hAnsi="Times New Roman" w:cs="Times New Roman"/>
          <w:sz w:val="24"/>
          <w:szCs w:val="24"/>
        </w:rPr>
        <w:t>a massive change in</w:t>
      </w:r>
      <w:r w:rsidRPr="003A3B7C">
        <w:rPr>
          <w:rFonts w:ascii="Times New Roman" w:hAnsi="Times New Roman" w:cs="Times New Roman"/>
          <w:sz w:val="24"/>
          <w:szCs w:val="24"/>
        </w:rPr>
        <w:t xml:space="preserve">  TGA plot between coke and 5% and 15%</w:t>
      </w:r>
      <w:r w:rsidR="004944A6" w:rsidRPr="003A3B7C">
        <w:rPr>
          <w:rFonts w:ascii="Times New Roman" w:hAnsi="Times New Roman" w:cs="Times New Roman"/>
          <w:sz w:val="24"/>
          <w:szCs w:val="24"/>
        </w:rPr>
        <w:t xml:space="preserve"> biomass (pattern seem to </w:t>
      </w:r>
      <w:r w:rsidR="004E248B" w:rsidRPr="003A3B7C">
        <w:rPr>
          <w:rFonts w:ascii="Times New Roman" w:hAnsi="Times New Roman" w:cs="Times New Roman"/>
          <w:sz w:val="24"/>
          <w:szCs w:val="24"/>
        </w:rPr>
        <w:t>be the same for all 3 biomasses). The addition of 5% and 15% biomass shouldn’</w:t>
      </w:r>
      <w:r w:rsidR="00747FFB" w:rsidRPr="003A3B7C">
        <w:rPr>
          <w:rFonts w:ascii="Times New Roman" w:hAnsi="Times New Roman" w:cs="Times New Roman"/>
          <w:sz w:val="24"/>
          <w:szCs w:val="24"/>
        </w:rPr>
        <w:t xml:space="preserve">t change  the TGA plot to much in comparison to coke.  However if we look at figure 17 and assess drop in weight at 100  degree celsius, we see how different the addition of 5% and 15% biomass has to that off 100% coke breeze. There are potential reasons  for why </w:t>
      </w:r>
      <w:r w:rsidR="004659E1" w:rsidRPr="003A3B7C">
        <w:rPr>
          <w:rFonts w:ascii="Times New Roman" w:hAnsi="Times New Roman" w:cs="Times New Roman"/>
          <w:sz w:val="24"/>
          <w:szCs w:val="24"/>
        </w:rPr>
        <w:t xml:space="preserve"> there is a change in drop of weight between coke and the substitutions.  One potential reason could be the moisture difference between coke and biomass. Coke has a lower moisture content compared to all 3 biomasses and as such the removal of </w:t>
      </w:r>
      <w:r w:rsidR="004659E1" w:rsidRPr="003A3B7C">
        <w:rPr>
          <w:rFonts w:ascii="Times New Roman" w:hAnsi="Times New Roman" w:cs="Times New Roman"/>
          <w:sz w:val="24"/>
          <w:szCs w:val="24"/>
        </w:rPr>
        <w:lastRenderedPageBreak/>
        <w:t xml:space="preserve">moisture from coke would occur much sooner than the biomass which could be one reason why coke drops much quicker in weight at low temperatures. The second reason for  differences in TGA  plot would be scale of experimentation. The TGA  mass balancer is very small where masses of milligram is measured. The difficulty during experimentation was trying to  substitute coke with  the biomass at such a small scale was extremely difficult. On top of this, to try and homogenise the mix  was even more difficult and as such during experimentation the heat applied on the surface </w:t>
      </w:r>
      <w:r w:rsidR="001D00C9" w:rsidRPr="003A3B7C">
        <w:rPr>
          <w:rFonts w:ascii="Times New Roman" w:hAnsi="Times New Roman" w:cs="Times New Roman"/>
          <w:sz w:val="24"/>
          <w:szCs w:val="24"/>
        </w:rPr>
        <w:t xml:space="preserve">during TGA may have been more </w:t>
      </w:r>
      <w:r w:rsidR="004659E1" w:rsidRPr="003A3B7C">
        <w:rPr>
          <w:rFonts w:ascii="Times New Roman" w:hAnsi="Times New Roman" w:cs="Times New Roman"/>
          <w:sz w:val="24"/>
          <w:szCs w:val="24"/>
        </w:rPr>
        <w:t>coke than biomass as this was unknown and too difficult to assess.</w:t>
      </w:r>
      <w:r w:rsidR="00C4177B" w:rsidRPr="003A3B7C">
        <w:rPr>
          <w:rFonts w:ascii="Times New Roman" w:hAnsi="Times New Roman" w:cs="Times New Roman"/>
          <w:sz w:val="24"/>
          <w:szCs w:val="24"/>
        </w:rPr>
        <w:t xml:space="preserve"> All this could have led to the unusual results presented  in figure 17. The 3</w:t>
      </w:r>
      <w:r w:rsidR="00C4177B" w:rsidRPr="003A3B7C">
        <w:rPr>
          <w:rFonts w:ascii="Times New Roman" w:hAnsi="Times New Roman" w:cs="Times New Roman"/>
          <w:sz w:val="24"/>
          <w:szCs w:val="24"/>
          <w:vertAlign w:val="superscript"/>
        </w:rPr>
        <w:t>rd</w:t>
      </w:r>
      <w:r w:rsidR="00C4177B" w:rsidRPr="003A3B7C">
        <w:rPr>
          <w:rFonts w:ascii="Times New Roman" w:hAnsi="Times New Roman" w:cs="Times New Roman"/>
          <w:sz w:val="24"/>
          <w:szCs w:val="24"/>
        </w:rPr>
        <w:t xml:space="preserve"> reason why there was potential differences</w:t>
      </w:r>
      <w:r w:rsidR="00062D9F" w:rsidRPr="003A3B7C">
        <w:rPr>
          <w:rFonts w:ascii="Times New Roman" w:hAnsi="Times New Roman" w:cs="Times New Roman"/>
          <w:sz w:val="24"/>
          <w:szCs w:val="24"/>
        </w:rPr>
        <w:t xml:space="preserve"> could have between during the attempt to homogenise  biomass with coke. During homogenisation, the coke pores may have been occupied with the biomass and as such influenced pore diameter.  This would have a big impact on activation energy, requiring more energy in the initial phase of coke reaction to take place and hence a delay in weight at higher temperatures when coke is mixed with the biomass. </w:t>
      </w:r>
    </w:p>
    <w:p w14:paraId="4EF5A4FC" w14:textId="477E0B31" w:rsidR="005263C2" w:rsidRPr="003A3B7C" w:rsidRDefault="00062D9F" w:rsidP="00DE1C81">
      <w:pPr>
        <w:spacing w:line="360" w:lineRule="auto"/>
        <w:jc w:val="both"/>
        <w:rPr>
          <w:rFonts w:ascii="Times New Roman" w:hAnsi="Times New Roman" w:cs="Times New Roman"/>
          <w:sz w:val="24"/>
          <w:szCs w:val="24"/>
        </w:rPr>
        <w:sectPr w:rsidR="005263C2" w:rsidRPr="003A3B7C" w:rsidSect="00506799">
          <w:pgSz w:w="11906" w:h="16838" w:code="9"/>
          <w:pgMar w:top="1440" w:right="1440" w:bottom="1440" w:left="1440" w:header="709" w:footer="709" w:gutter="851"/>
          <w:cols w:space="708"/>
          <w:docGrid w:linePitch="360"/>
        </w:sectPr>
      </w:pPr>
      <w:r w:rsidRPr="003A3B7C">
        <w:rPr>
          <w:rFonts w:ascii="Times New Roman" w:hAnsi="Times New Roman" w:cs="Times New Roman"/>
          <w:sz w:val="24"/>
          <w:szCs w:val="24"/>
        </w:rPr>
        <w:t xml:space="preserve">If we look at figure 27 and 28, influence on </w:t>
      </w:r>
      <w:r w:rsidR="0073569C" w:rsidRPr="003A3B7C">
        <w:rPr>
          <w:rFonts w:ascii="Times New Roman" w:hAnsi="Times New Roman" w:cs="Times New Roman"/>
          <w:sz w:val="24"/>
          <w:szCs w:val="24"/>
        </w:rPr>
        <w:t>homogenisation</w:t>
      </w:r>
      <w:r w:rsidRPr="003A3B7C">
        <w:rPr>
          <w:rFonts w:ascii="Times New Roman" w:hAnsi="Times New Roman" w:cs="Times New Roman"/>
          <w:sz w:val="24"/>
          <w:szCs w:val="24"/>
        </w:rPr>
        <w:t xml:space="preserve"> and potential pore diameter influence is very hard to  assess from figure 27 &amp; 28.  It can be seen that the activation energy does become higher at conversion rates of 0.4-0.7 for coke and biomass compared to coke alone, which might suggest that gases passing through the pores are taking a longer time to react due to size and hence the additional energy to overcome this barrier. However, this is not concrete and would require further  research which will be discussed in the future work section.</w:t>
      </w:r>
    </w:p>
    <w:p w14:paraId="49302FC1" w14:textId="2F894A94" w:rsidR="00AB7F1C" w:rsidRPr="003A3B7C" w:rsidRDefault="00C6529B" w:rsidP="0043076D">
      <w:pPr>
        <w:pStyle w:val="Heading3"/>
        <w:rPr>
          <w:rFonts w:ascii="Times New Roman" w:hAnsi="Times New Roman" w:cs="Times New Roman"/>
          <w:color w:val="auto"/>
          <w:sz w:val="24"/>
          <w:szCs w:val="24"/>
        </w:rPr>
      </w:pPr>
      <w:bookmarkStart w:id="101" w:name="_Toc518370548"/>
      <w:r w:rsidRPr="003A3B7C">
        <w:rPr>
          <w:rFonts w:ascii="Times New Roman" w:hAnsi="Times New Roman" w:cs="Times New Roman"/>
          <w:color w:val="auto"/>
          <w:sz w:val="24"/>
          <w:szCs w:val="24"/>
        </w:rPr>
        <w:lastRenderedPageBreak/>
        <w:t>5</w:t>
      </w:r>
      <w:r w:rsidR="00AB7F1C" w:rsidRPr="003A3B7C">
        <w:rPr>
          <w:rFonts w:ascii="Times New Roman" w:hAnsi="Times New Roman" w:cs="Times New Roman"/>
          <w:color w:val="auto"/>
          <w:sz w:val="24"/>
          <w:szCs w:val="24"/>
        </w:rPr>
        <w:t>.</w:t>
      </w:r>
      <w:r w:rsidR="00E206FC" w:rsidRPr="003A3B7C">
        <w:rPr>
          <w:rFonts w:ascii="Times New Roman" w:hAnsi="Times New Roman" w:cs="Times New Roman"/>
          <w:color w:val="auto"/>
          <w:sz w:val="24"/>
          <w:szCs w:val="24"/>
        </w:rPr>
        <w:t>3.1</w:t>
      </w:r>
      <w:r w:rsidR="00AB7F1C" w:rsidRPr="003A3B7C">
        <w:rPr>
          <w:rFonts w:ascii="Times New Roman" w:hAnsi="Times New Roman" w:cs="Times New Roman"/>
          <w:color w:val="auto"/>
          <w:sz w:val="24"/>
          <w:szCs w:val="24"/>
        </w:rPr>
        <w:t xml:space="preserve"> DTG Curves</w:t>
      </w:r>
      <w:bookmarkEnd w:id="101"/>
    </w:p>
    <w:p w14:paraId="0022D421" w14:textId="77777777" w:rsidR="008428F0" w:rsidRPr="003A3B7C" w:rsidRDefault="008428F0" w:rsidP="00D83F69">
      <w:pPr>
        <w:spacing w:line="360" w:lineRule="auto"/>
        <w:jc w:val="both"/>
        <w:rPr>
          <w:rFonts w:ascii="Times New Roman" w:hAnsi="Times New Roman" w:cs="Times New Roman"/>
          <w:sz w:val="24"/>
          <w:szCs w:val="24"/>
        </w:rPr>
      </w:pPr>
    </w:p>
    <w:p w14:paraId="58A4C971" w14:textId="6B757B76" w:rsidR="00AB7F1C" w:rsidRPr="00B036F6" w:rsidRDefault="00AB7F1C" w:rsidP="00D83F69">
      <w:pPr>
        <w:spacing w:line="360" w:lineRule="auto"/>
        <w:jc w:val="both"/>
        <w:rPr>
          <w:rFonts w:ascii="Times New Roman" w:hAnsi="Times New Roman" w:cs="Times New Roman"/>
          <w:color w:val="000000" w:themeColor="text1"/>
          <w:sz w:val="24"/>
          <w:szCs w:val="24"/>
        </w:rPr>
      </w:pPr>
      <w:r w:rsidRPr="003A3B7C">
        <w:rPr>
          <w:rFonts w:ascii="Times New Roman" w:hAnsi="Times New Roman" w:cs="Times New Roman"/>
          <w:sz w:val="24"/>
          <w:szCs w:val="24"/>
        </w:rPr>
        <w:t>The following DTG curves are plotted with a heating rate of 50</w:t>
      </w:r>
      <w:r w:rsidR="0081147F" w:rsidRPr="003A3B7C">
        <w:rPr>
          <w:rFonts w:ascii="Times New Roman" w:hAnsi="Times New Roman" w:cs="Times New Roman"/>
          <w:sz w:val="24"/>
          <w:szCs w:val="24"/>
        </w:rPr>
        <w:t>º</w:t>
      </w:r>
      <w:r w:rsidRPr="003A3B7C">
        <w:rPr>
          <w:rFonts w:ascii="Times New Roman" w:hAnsi="Times New Roman" w:cs="Times New Roman"/>
          <w:sz w:val="24"/>
          <w:szCs w:val="24"/>
        </w:rPr>
        <w:t>C/min</w:t>
      </w:r>
      <w:r w:rsidR="00E23D2A" w:rsidRPr="003A3B7C">
        <w:rPr>
          <w:rFonts w:ascii="Times New Roman" w:hAnsi="Times New Roman" w:cs="Times New Roman"/>
          <w:sz w:val="24"/>
          <w:szCs w:val="24"/>
        </w:rPr>
        <w:t xml:space="preserve"> (apart from</w:t>
      </w:r>
      <w:r w:rsidR="008849AD" w:rsidRPr="003A3B7C">
        <w:rPr>
          <w:rFonts w:ascii="Times New Roman" w:hAnsi="Times New Roman" w:cs="Times New Roman"/>
          <w:sz w:val="24"/>
          <w:szCs w:val="24"/>
        </w:rPr>
        <w:t xml:space="preserve"> </w:t>
      </w:r>
      <w:r w:rsidR="008849AD" w:rsidRPr="00B036F6">
        <w:rPr>
          <w:rFonts w:ascii="Times New Roman" w:hAnsi="Times New Roman" w:cs="Times New Roman"/>
          <w:color w:val="000000" w:themeColor="text1"/>
          <w:sz w:val="24"/>
          <w:szCs w:val="24"/>
        </w:rPr>
        <w:fldChar w:fldCharType="begin"/>
      </w:r>
      <w:r w:rsidR="008849AD" w:rsidRPr="00B036F6">
        <w:rPr>
          <w:rFonts w:ascii="Times New Roman" w:hAnsi="Times New Roman" w:cs="Times New Roman"/>
          <w:color w:val="000000" w:themeColor="text1"/>
          <w:sz w:val="24"/>
          <w:szCs w:val="24"/>
        </w:rPr>
        <w:instrText xml:space="preserve"> REF _Ref491417717 \h </w:instrText>
      </w:r>
      <w:r w:rsidR="00EF4EB3" w:rsidRPr="0043076D">
        <w:rPr>
          <w:rFonts w:ascii="Times New Roman" w:hAnsi="Times New Roman" w:cs="Times New Roman"/>
          <w:color w:val="000000" w:themeColor="text1"/>
          <w:sz w:val="24"/>
          <w:szCs w:val="24"/>
        </w:rPr>
        <w:instrText xml:space="preserve"> \* MERGEFORMAT </w:instrText>
      </w:r>
      <w:r w:rsidR="008849AD" w:rsidRPr="00B036F6">
        <w:rPr>
          <w:rFonts w:ascii="Times New Roman" w:hAnsi="Times New Roman" w:cs="Times New Roman"/>
          <w:color w:val="000000" w:themeColor="text1"/>
          <w:sz w:val="24"/>
          <w:szCs w:val="24"/>
        </w:rPr>
      </w:r>
      <w:r w:rsidR="008849A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8</w:t>
      </w:r>
      <w:r w:rsidR="008849AD" w:rsidRPr="00B036F6">
        <w:rPr>
          <w:rFonts w:ascii="Times New Roman" w:hAnsi="Times New Roman" w:cs="Times New Roman"/>
          <w:color w:val="000000" w:themeColor="text1"/>
          <w:sz w:val="24"/>
          <w:szCs w:val="24"/>
        </w:rPr>
        <w:fldChar w:fldCharType="end"/>
      </w:r>
      <w:r w:rsidR="00E23D2A"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The experiments looked at three heating rates to comply with the DAEM model. An example of three heating rates</w:t>
      </w:r>
      <w:r w:rsidR="00B567E4" w:rsidRPr="00B036F6">
        <w:rPr>
          <w:rFonts w:ascii="Times New Roman" w:hAnsi="Times New Roman" w:cs="Times New Roman"/>
          <w:color w:val="000000" w:themeColor="text1"/>
          <w:sz w:val="24"/>
          <w:szCs w:val="24"/>
        </w:rPr>
        <w:t xml:space="preserve"> is</w:t>
      </w:r>
      <w:r w:rsidRPr="00B036F6">
        <w:rPr>
          <w:rFonts w:ascii="Times New Roman" w:hAnsi="Times New Roman" w:cs="Times New Roman"/>
          <w:color w:val="000000" w:themeColor="text1"/>
          <w:sz w:val="24"/>
          <w:szCs w:val="24"/>
        </w:rPr>
        <w:t xml:space="preserve"> shown in </w:t>
      </w:r>
      <w:r w:rsidR="00B567E4" w:rsidRPr="0043076D">
        <w:rPr>
          <w:rFonts w:ascii="Times New Roman" w:hAnsi="Times New Roman" w:cs="Times New Roman"/>
          <w:color w:val="000000" w:themeColor="text1"/>
          <w:sz w:val="24"/>
          <w:szCs w:val="24"/>
        </w:rPr>
        <w:fldChar w:fldCharType="begin"/>
      </w:r>
      <w:r w:rsidR="00B567E4" w:rsidRPr="00B036F6">
        <w:rPr>
          <w:rFonts w:ascii="Times New Roman" w:hAnsi="Times New Roman" w:cs="Times New Roman"/>
          <w:color w:val="000000" w:themeColor="text1"/>
          <w:sz w:val="24"/>
          <w:szCs w:val="24"/>
        </w:rPr>
        <w:instrText xml:space="preserve"> REF _Ref491417717 \h </w:instrText>
      </w:r>
      <w:r w:rsidR="00EF4EB3" w:rsidRPr="0043076D">
        <w:rPr>
          <w:rFonts w:ascii="Times New Roman" w:hAnsi="Times New Roman" w:cs="Times New Roman"/>
          <w:color w:val="000000" w:themeColor="text1"/>
          <w:sz w:val="24"/>
          <w:szCs w:val="24"/>
        </w:rPr>
        <w:instrText xml:space="preserve"> \* MERGEFORMAT </w:instrText>
      </w:r>
      <w:r w:rsidR="00B567E4" w:rsidRPr="0043076D">
        <w:rPr>
          <w:rFonts w:ascii="Times New Roman" w:hAnsi="Times New Roman" w:cs="Times New Roman"/>
          <w:color w:val="000000" w:themeColor="text1"/>
          <w:sz w:val="24"/>
          <w:szCs w:val="24"/>
        </w:rPr>
      </w:r>
      <w:r w:rsidR="00B567E4"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8</w:t>
      </w:r>
      <w:r w:rsidR="00B567E4" w:rsidRPr="0043076D">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indicating the rate of weight loss. It can be seen that the rate varies with variation of heating rate but the temperature at which these reaction</w:t>
      </w:r>
      <w:r w:rsidR="00A71798">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occur are constant despite heating rate changes. As such, 50dpm (degrees per minute) will be shown i</w:t>
      </w:r>
      <w:r w:rsidRPr="009E69B2">
        <w:rPr>
          <w:rFonts w:ascii="Times New Roman" w:hAnsi="Times New Roman" w:cs="Times New Roman"/>
          <w:color w:val="000000" w:themeColor="text1"/>
          <w:sz w:val="24"/>
          <w:szCs w:val="24"/>
        </w:rPr>
        <w:t xml:space="preserve">n </w:t>
      </w:r>
      <w:r w:rsidR="009E69B2" w:rsidRPr="009E69B2">
        <w:rPr>
          <w:rFonts w:ascii="Times New Roman" w:hAnsi="Times New Roman" w:cs="Times New Roman"/>
          <w:color w:val="000000" w:themeColor="text1"/>
          <w:sz w:val="24"/>
          <w:szCs w:val="24"/>
        </w:rPr>
        <w:fldChar w:fldCharType="begin"/>
      </w:r>
      <w:r w:rsidR="009E69B2" w:rsidRPr="009E69B2">
        <w:rPr>
          <w:rFonts w:ascii="Times New Roman" w:hAnsi="Times New Roman" w:cs="Times New Roman"/>
          <w:color w:val="000000" w:themeColor="text1"/>
          <w:sz w:val="24"/>
          <w:szCs w:val="24"/>
        </w:rPr>
        <w:instrText xml:space="preserve"> REF _Ref491418528 \h  \* MERGEFORMAT </w:instrText>
      </w:r>
      <w:r w:rsidR="009E69B2" w:rsidRPr="009E69B2">
        <w:rPr>
          <w:rFonts w:ascii="Times New Roman" w:hAnsi="Times New Roman" w:cs="Times New Roman"/>
          <w:color w:val="000000" w:themeColor="text1"/>
          <w:sz w:val="24"/>
          <w:szCs w:val="24"/>
        </w:rPr>
      </w:r>
      <w:r w:rsidR="009E69B2" w:rsidRPr="009E69B2">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9</w:t>
      </w:r>
      <w:r w:rsidR="009E69B2" w:rsidRPr="009E69B2">
        <w:rPr>
          <w:rFonts w:ascii="Times New Roman" w:hAnsi="Times New Roman" w:cs="Times New Roman"/>
          <w:color w:val="000000" w:themeColor="text1"/>
          <w:sz w:val="24"/>
          <w:szCs w:val="24"/>
        </w:rPr>
        <w:fldChar w:fldCharType="end"/>
      </w:r>
      <w:r w:rsidR="009E69B2">
        <w:rPr>
          <w:rFonts w:ascii="Times New Roman" w:hAnsi="Times New Roman" w:cs="Times New Roman"/>
          <w:color w:val="000000" w:themeColor="text1"/>
          <w:sz w:val="24"/>
          <w:szCs w:val="24"/>
        </w:rPr>
        <w:t>.</w:t>
      </w:r>
    </w:p>
    <w:p w14:paraId="44D0D515" w14:textId="77777777" w:rsidR="00AB7F1C" w:rsidRPr="00B036F6" w:rsidRDefault="00AB7F1C" w:rsidP="00FB1657">
      <w:pPr>
        <w:spacing w:line="360" w:lineRule="auto"/>
        <w:ind w:firstLine="720"/>
        <w:jc w:val="both"/>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1334BE22" wp14:editId="246C6576">
            <wp:extent cx="4320000" cy="2880000"/>
            <wp:effectExtent l="0" t="0" r="23495" b="15875"/>
            <wp:docPr id="16906" name="Chart 1690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A8B6916" w14:textId="0C9484F7" w:rsidR="00AB7F1C" w:rsidRPr="00B036F6" w:rsidRDefault="00FC10A3" w:rsidP="0043076D">
      <w:pPr>
        <w:pStyle w:val="Caption"/>
        <w:spacing w:line="360" w:lineRule="auto"/>
        <w:ind w:firstLine="720"/>
        <w:jc w:val="center"/>
        <w:rPr>
          <w:rFonts w:ascii="Times New Roman" w:hAnsi="Times New Roman" w:cs="Times New Roman"/>
          <w:color w:val="000000" w:themeColor="text1"/>
          <w:sz w:val="24"/>
          <w:szCs w:val="24"/>
        </w:rPr>
      </w:pPr>
      <w:bookmarkStart w:id="102" w:name="_Ref491417717"/>
      <w:bookmarkStart w:id="103" w:name="_Toc518370582"/>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18</w:t>
      </w:r>
      <w:r w:rsidRPr="0043076D">
        <w:rPr>
          <w:rFonts w:ascii="Times New Roman" w:hAnsi="Times New Roman" w:cs="Times New Roman"/>
          <w:b w:val="0"/>
          <w:color w:val="000000" w:themeColor="text1"/>
          <w:sz w:val="24"/>
          <w:szCs w:val="24"/>
        </w:rPr>
        <w:fldChar w:fldCharType="end"/>
      </w:r>
      <w:bookmarkEnd w:id="102"/>
      <w:r w:rsidR="00AB7F1C" w:rsidRPr="0043076D">
        <w:rPr>
          <w:rFonts w:ascii="Times New Roman" w:hAnsi="Times New Roman" w:cs="Times New Roman"/>
          <w:b w:val="0"/>
          <w:color w:val="000000" w:themeColor="text1"/>
          <w:sz w:val="24"/>
          <w:szCs w:val="24"/>
        </w:rPr>
        <w:t xml:space="preserve"> DTG graph of coke at three different </w:t>
      </w:r>
      <w:r w:rsidR="00AB7F1C" w:rsidRPr="003A3B7C">
        <w:rPr>
          <w:rFonts w:ascii="Times New Roman" w:hAnsi="Times New Roman" w:cs="Times New Roman"/>
          <w:b w:val="0"/>
          <w:color w:val="000000" w:themeColor="text1"/>
          <w:sz w:val="24"/>
          <w:szCs w:val="24"/>
        </w:rPr>
        <w:t>heating rates</w:t>
      </w:r>
      <w:r w:rsidR="00E223F1" w:rsidRPr="003A3B7C">
        <w:rPr>
          <w:rFonts w:ascii="Times New Roman" w:hAnsi="Times New Roman" w:cs="Times New Roman"/>
          <w:b w:val="0"/>
          <w:color w:val="000000" w:themeColor="text1"/>
          <w:sz w:val="24"/>
          <w:szCs w:val="24"/>
        </w:rPr>
        <w:t xml:space="preserve"> (Graph taken from Abhishek Jain</w:t>
      </w:r>
      <w:r w:rsidR="00FD7DB1" w:rsidRPr="003A3B7C">
        <w:rPr>
          <w:rFonts w:ascii="Times New Roman" w:hAnsi="Times New Roman" w:cs="Times New Roman"/>
          <w:b w:val="0"/>
          <w:color w:val="000000" w:themeColor="text1"/>
          <w:sz w:val="24"/>
          <w:szCs w:val="24"/>
        </w:rPr>
        <w:t xml:space="preserve"> </w:t>
      </w:r>
      <w:sdt>
        <w:sdtPr>
          <w:rPr>
            <w:rFonts w:ascii="Times New Roman" w:hAnsi="Times New Roman" w:cs="Times New Roman"/>
            <w:b w:val="0"/>
            <w:color w:val="000000" w:themeColor="text1"/>
            <w:sz w:val="24"/>
            <w:szCs w:val="24"/>
          </w:rPr>
          <w:id w:val="1177542303"/>
          <w:citation/>
        </w:sdtPr>
        <w:sdtEndPr/>
        <w:sdtContent>
          <w:r w:rsidR="00FD7DB1" w:rsidRPr="003A3B7C">
            <w:rPr>
              <w:rFonts w:ascii="Times New Roman" w:hAnsi="Times New Roman" w:cs="Times New Roman"/>
              <w:b w:val="0"/>
              <w:color w:val="000000" w:themeColor="text1"/>
              <w:sz w:val="24"/>
              <w:szCs w:val="24"/>
            </w:rPr>
            <w:fldChar w:fldCharType="begin"/>
          </w:r>
          <w:r w:rsidR="00FD7DB1" w:rsidRPr="003A3B7C">
            <w:rPr>
              <w:rFonts w:ascii="Times New Roman" w:hAnsi="Times New Roman" w:cs="Times New Roman"/>
              <w:b w:val="0"/>
              <w:color w:val="000000" w:themeColor="text1"/>
              <w:sz w:val="24"/>
              <w:szCs w:val="24"/>
            </w:rPr>
            <w:instrText xml:space="preserve"> CITATION Jai16 \l 2057 </w:instrText>
          </w:r>
          <w:r w:rsidR="00FD7DB1" w:rsidRPr="003A3B7C">
            <w:rPr>
              <w:rFonts w:ascii="Times New Roman" w:hAnsi="Times New Roman" w:cs="Times New Roman"/>
              <w:b w:val="0"/>
              <w:color w:val="000000" w:themeColor="text1"/>
              <w:sz w:val="24"/>
              <w:szCs w:val="24"/>
            </w:rPr>
            <w:fldChar w:fldCharType="separate"/>
          </w:r>
          <w:r w:rsidR="00FD7DB1" w:rsidRPr="003A3B7C">
            <w:rPr>
              <w:rFonts w:ascii="Times New Roman" w:hAnsi="Times New Roman" w:cs="Times New Roman"/>
              <w:b w:val="0"/>
              <w:noProof/>
              <w:color w:val="000000" w:themeColor="text1"/>
              <w:sz w:val="24"/>
              <w:szCs w:val="24"/>
            </w:rPr>
            <w:t>(Jain, 2016)</w:t>
          </w:r>
          <w:r w:rsidR="00FD7DB1" w:rsidRPr="003A3B7C">
            <w:rPr>
              <w:rFonts w:ascii="Times New Roman" w:hAnsi="Times New Roman" w:cs="Times New Roman"/>
              <w:b w:val="0"/>
              <w:color w:val="000000" w:themeColor="text1"/>
              <w:sz w:val="24"/>
              <w:szCs w:val="24"/>
            </w:rPr>
            <w:fldChar w:fldCharType="end"/>
          </w:r>
        </w:sdtContent>
      </w:sdt>
      <w:r w:rsidR="00E223F1" w:rsidRPr="003A3B7C">
        <w:rPr>
          <w:rFonts w:ascii="Times New Roman" w:hAnsi="Times New Roman" w:cs="Times New Roman"/>
          <w:b w:val="0"/>
          <w:color w:val="000000" w:themeColor="text1"/>
          <w:sz w:val="24"/>
          <w:szCs w:val="24"/>
        </w:rPr>
        <w:t xml:space="preserve"> and Marcela Gonzalez </w:t>
      </w:r>
      <w:sdt>
        <w:sdtPr>
          <w:rPr>
            <w:rFonts w:ascii="Times New Roman" w:hAnsi="Times New Roman" w:cs="Times New Roman"/>
            <w:b w:val="0"/>
            <w:color w:val="000000" w:themeColor="text1"/>
            <w:sz w:val="24"/>
            <w:szCs w:val="24"/>
          </w:rPr>
          <w:id w:val="-562715038"/>
          <w:citation/>
        </w:sdtPr>
        <w:sdtEndPr/>
        <w:sdtContent>
          <w:r w:rsidR="00FD7DB1" w:rsidRPr="003A3B7C">
            <w:rPr>
              <w:rFonts w:ascii="Times New Roman" w:hAnsi="Times New Roman" w:cs="Times New Roman"/>
              <w:b w:val="0"/>
              <w:color w:val="000000" w:themeColor="text1"/>
              <w:sz w:val="24"/>
              <w:szCs w:val="24"/>
            </w:rPr>
            <w:fldChar w:fldCharType="begin"/>
          </w:r>
          <w:r w:rsidR="00FD7DB1" w:rsidRPr="003A3B7C">
            <w:rPr>
              <w:rFonts w:ascii="Times New Roman" w:hAnsi="Times New Roman" w:cs="Times New Roman"/>
              <w:b w:val="0"/>
              <w:color w:val="000000" w:themeColor="text1"/>
              <w:sz w:val="24"/>
              <w:szCs w:val="24"/>
            </w:rPr>
            <w:instrText xml:space="preserve"> CITATION Tam15 \l 2057 </w:instrText>
          </w:r>
          <w:r w:rsidR="00FD7DB1" w:rsidRPr="003A3B7C">
            <w:rPr>
              <w:rFonts w:ascii="Times New Roman" w:hAnsi="Times New Roman" w:cs="Times New Roman"/>
              <w:b w:val="0"/>
              <w:color w:val="000000" w:themeColor="text1"/>
              <w:sz w:val="24"/>
              <w:szCs w:val="24"/>
            </w:rPr>
            <w:fldChar w:fldCharType="separate"/>
          </w:r>
          <w:r w:rsidR="00FD7DB1" w:rsidRPr="003A3B7C">
            <w:rPr>
              <w:rFonts w:ascii="Times New Roman" w:hAnsi="Times New Roman" w:cs="Times New Roman"/>
              <w:b w:val="0"/>
              <w:noProof/>
              <w:color w:val="000000" w:themeColor="text1"/>
              <w:sz w:val="24"/>
              <w:szCs w:val="24"/>
            </w:rPr>
            <w:t>(Tamez, 2015)</w:t>
          </w:r>
          <w:r w:rsidR="00FD7DB1" w:rsidRPr="003A3B7C">
            <w:rPr>
              <w:rFonts w:ascii="Times New Roman" w:hAnsi="Times New Roman" w:cs="Times New Roman"/>
              <w:b w:val="0"/>
              <w:color w:val="000000" w:themeColor="text1"/>
              <w:sz w:val="24"/>
              <w:szCs w:val="24"/>
            </w:rPr>
            <w:fldChar w:fldCharType="end"/>
          </w:r>
        </w:sdtContent>
      </w:sdt>
      <w:r w:rsidR="00FD7DB1" w:rsidRPr="003A3B7C">
        <w:rPr>
          <w:rFonts w:ascii="Times New Roman" w:hAnsi="Times New Roman" w:cs="Times New Roman"/>
          <w:b w:val="0"/>
          <w:color w:val="000000" w:themeColor="text1"/>
          <w:sz w:val="24"/>
          <w:szCs w:val="24"/>
        </w:rPr>
        <w:t xml:space="preserve"> </w:t>
      </w:r>
      <w:r w:rsidR="00E223F1" w:rsidRPr="003A3B7C">
        <w:rPr>
          <w:rFonts w:ascii="Times New Roman" w:hAnsi="Times New Roman" w:cs="Times New Roman"/>
          <w:b w:val="0"/>
          <w:color w:val="000000" w:themeColor="text1"/>
          <w:sz w:val="24"/>
          <w:szCs w:val="24"/>
        </w:rPr>
        <w:t>work)</w:t>
      </w:r>
      <w:bookmarkEnd w:id="103"/>
    </w:p>
    <w:p w14:paraId="714B3E64" w14:textId="5F33B8A3"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o assess the </w:t>
      </w:r>
      <w:r w:rsidR="00B567E4" w:rsidRPr="00B036F6">
        <w:rPr>
          <w:rFonts w:ascii="Times New Roman" w:hAnsi="Times New Roman" w:cs="Times New Roman"/>
          <w:color w:val="000000" w:themeColor="text1"/>
          <w:sz w:val="24"/>
          <w:szCs w:val="24"/>
        </w:rPr>
        <w:t>combustion</w:t>
      </w:r>
      <w:r w:rsidRPr="00B036F6">
        <w:rPr>
          <w:rFonts w:ascii="Times New Roman" w:hAnsi="Times New Roman" w:cs="Times New Roman"/>
          <w:color w:val="000000" w:themeColor="text1"/>
          <w:sz w:val="24"/>
          <w:szCs w:val="24"/>
        </w:rPr>
        <w:t xml:space="preserve"> behaviour of coke and biomasses when co-blended, the TGA data can be constructed into burning profiles (DTG). A DTG plot shows the ignition and peak temperature when assessing the pyrolysis</w:t>
      </w:r>
      <w:r w:rsidR="00B567E4" w:rsidRPr="00B036F6">
        <w:rPr>
          <w:rFonts w:ascii="Times New Roman" w:hAnsi="Times New Roman" w:cs="Times New Roman"/>
          <w:color w:val="000000" w:themeColor="text1"/>
          <w:sz w:val="24"/>
          <w:szCs w:val="24"/>
        </w:rPr>
        <w:t xml:space="preserve"> or combustion</w:t>
      </w:r>
      <w:r w:rsidRPr="00B036F6">
        <w:rPr>
          <w:rFonts w:ascii="Times New Roman" w:hAnsi="Times New Roman" w:cs="Times New Roman"/>
          <w:color w:val="000000" w:themeColor="text1"/>
          <w:sz w:val="24"/>
          <w:szCs w:val="24"/>
        </w:rPr>
        <w:t xml:space="preserve"> of the blend. A DTG curves shows the weight loss of the blends per unit time against temperature. The sudden drop in weight indicates the ignition temperature and represents the beginning of the devolatilisation process where humidity and dehydration losses occur. The peak temperature indicates the reactivity of the blend. </w:t>
      </w:r>
      <w:r w:rsidR="00733C23" w:rsidRPr="00B036F6">
        <w:rPr>
          <w:rFonts w:ascii="Times New Roman" w:hAnsi="Times New Roman" w:cs="Times New Roman"/>
          <w:color w:val="000000" w:themeColor="text1"/>
          <w:sz w:val="24"/>
          <w:szCs w:val="24"/>
        </w:rPr>
        <w:t>This can be seen in</w:t>
      </w:r>
      <w:r w:rsidR="008849AD" w:rsidRPr="00B036F6">
        <w:rPr>
          <w:rFonts w:ascii="Times New Roman" w:hAnsi="Times New Roman" w:cs="Times New Roman"/>
          <w:color w:val="000000" w:themeColor="text1"/>
          <w:sz w:val="24"/>
          <w:szCs w:val="24"/>
        </w:rPr>
        <w:t xml:space="preserve"> </w:t>
      </w:r>
      <w:r w:rsidR="008849AD" w:rsidRPr="00B036F6">
        <w:rPr>
          <w:rFonts w:ascii="Times New Roman" w:hAnsi="Times New Roman" w:cs="Times New Roman"/>
          <w:color w:val="000000" w:themeColor="text1"/>
          <w:sz w:val="24"/>
          <w:szCs w:val="24"/>
        </w:rPr>
        <w:fldChar w:fldCharType="begin"/>
      </w:r>
      <w:r w:rsidR="008849AD" w:rsidRPr="00B036F6">
        <w:rPr>
          <w:rFonts w:ascii="Times New Roman" w:hAnsi="Times New Roman" w:cs="Times New Roman"/>
          <w:color w:val="000000" w:themeColor="text1"/>
          <w:sz w:val="24"/>
          <w:szCs w:val="24"/>
        </w:rPr>
        <w:instrText xml:space="preserve"> REF _Ref491418528 \h </w:instrText>
      </w:r>
      <w:r w:rsidR="00EF4EB3" w:rsidRPr="0043076D">
        <w:rPr>
          <w:rFonts w:ascii="Times New Roman" w:hAnsi="Times New Roman" w:cs="Times New Roman"/>
          <w:color w:val="000000" w:themeColor="text1"/>
          <w:sz w:val="24"/>
          <w:szCs w:val="24"/>
        </w:rPr>
        <w:instrText xml:space="preserve"> \* MERGEFORMAT </w:instrText>
      </w:r>
      <w:r w:rsidR="008849AD" w:rsidRPr="00B036F6">
        <w:rPr>
          <w:rFonts w:ascii="Times New Roman" w:hAnsi="Times New Roman" w:cs="Times New Roman"/>
          <w:color w:val="000000" w:themeColor="text1"/>
          <w:sz w:val="24"/>
          <w:szCs w:val="24"/>
        </w:rPr>
      </w:r>
      <w:r w:rsidR="008849A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9</w:t>
      </w:r>
      <w:r w:rsidR="008849AD" w:rsidRPr="00B036F6">
        <w:rPr>
          <w:rFonts w:ascii="Times New Roman" w:hAnsi="Times New Roman" w:cs="Times New Roman"/>
          <w:color w:val="000000" w:themeColor="text1"/>
          <w:sz w:val="24"/>
          <w:szCs w:val="24"/>
        </w:rPr>
        <w:fldChar w:fldCharType="end"/>
      </w:r>
      <w:r w:rsidR="00733C23" w:rsidRPr="00B036F6">
        <w:rPr>
          <w:rFonts w:ascii="Times New Roman" w:hAnsi="Times New Roman" w:cs="Times New Roman"/>
          <w:color w:val="000000" w:themeColor="text1"/>
          <w:sz w:val="24"/>
          <w:szCs w:val="24"/>
        </w:rPr>
        <w:t>.</w:t>
      </w:r>
    </w:p>
    <w:p w14:paraId="6EA57484" w14:textId="017BFE0B"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coke in comparison to the biomass samples will have a different structure based on the difference in fixed carbon and volatile matter seen in </w:t>
      </w:r>
      <w:r w:rsidR="00576F04" w:rsidRPr="00B036F6">
        <w:rPr>
          <w:rFonts w:ascii="Times New Roman" w:hAnsi="Times New Roman" w:cs="Times New Roman"/>
          <w:color w:val="000000" w:themeColor="text1"/>
          <w:sz w:val="24"/>
          <w:szCs w:val="24"/>
        </w:rPr>
        <w:fldChar w:fldCharType="begin"/>
      </w:r>
      <w:r w:rsidR="00576F04" w:rsidRPr="00B036F6">
        <w:rPr>
          <w:rFonts w:ascii="Times New Roman" w:hAnsi="Times New Roman" w:cs="Times New Roman"/>
          <w:color w:val="000000" w:themeColor="text1"/>
          <w:sz w:val="24"/>
          <w:szCs w:val="24"/>
        </w:rPr>
        <w:instrText xml:space="preserve"> REF _Ref491022613 \h </w:instrText>
      </w:r>
      <w:r w:rsidR="00EF4EB3" w:rsidRPr="0043076D">
        <w:rPr>
          <w:rFonts w:ascii="Times New Roman" w:hAnsi="Times New Roman" w:cs="Times New Roman"/>
          <w:color w:val="000000" w:themeColor="text1"/>
          <w:sz w:val="24"/>
          <w:szCs w:val="24"/>
        </w:rPr>
        <w:instrText xml:space="preserve"> \* MERGEFORMAT </w:instrText>
      </w:r>
      <w:r w:rsidR="00576F04" w:rsidRPr="00B036F6">
        <w:rPr>
          <w:rFonts w:ascii="Times New Roman" w:hAnsi="Times New Roman" w:cs="Times New Roman"/>
          <w:color w:val="000000" w:themeColor="text1"/>
          <w:sz w:val="24"/>
          <w:szCs w:val="24"/>
        </w:rPr>
      </w:r>
      <w:r w:rsidR="00576F04"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Table </w:t>
      </w:r>
      <w:r w:rsidR="002E4BDA" w:rsidRPr="008D3758">
        <w:rPr>
          <w:rFonts w:ascii="Times New Roman" w:hAnsi="Times New Roman" w:cs="Times New Roman"/>
          <w:noProof/>
          <w:color w:val="000000" w:themeColor="text1"/>
          <w:sz w:val="24"/>
          <w:szCs w:val="24"/>
        </w:rPr>
        <w:t>14</w:t>
      </w:r>
      <w:r w:rsidR="00576F04"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All biomass </w:t>
      </w:r>
      <w:r w:rsidRPr="00B036F6">
        <w:rPr>
          <w:rFonts w:ascii="Times New Roman" w:hAnsi="Times New Roman" w:cs="Times New Roman"/>
          <w:color w:val="000000" w:themeColor="text1"/>
          <w:sz w:val="24"/>
          <w:szCs w:val="24"/>
        </w:rPr>
        <w:lastRenderedPageBreak/>
        <w:t>samples have considerably higher volatile matter compared to coke. The biomass fuels structures are made up of cellulose, hemicellulose and lignin which are linked together with weak ether bonds (R-O-R, bond energy of 380-420 kJ mol</w:t>
      </w:r>
      <w:r w:rsidRPr="00B036F6">
        <w:rPr>
          <w:rFonts w:ascii="Times New Roman" w:hAnsi="Times New Roman" w:cs="Times New Roman"/>
          <w:color w:val="000000" w:themeColor="text1"/>
          <w:sz w:val="24"/>
          <w:szCs w:val="24"/>
          <w:vertAlign w:val="superscript"/>
        </w:rPr>
        <w:t>-1</w:t>
      </w:r>
      <w:r w:rsidRPr="00B036F6">
        <w:rPr>
          <w:rFonts w:ascii="Times New Roman" w:hAnsi="Times New Roman" w:cs="Times New Roman"/>
          <w:color w:val="000000" w:themeColor="text1"/>
          <w:sz w:val="24"/>
          <w:szCs w:val="24"/>
        </w:rPr>
        <w:t>). It has been observed from previous work that these bonds are not resistant to heat at low temperatures (</w:t>
      </w:r>
      <w:r w:rsidR="00576F04" w:rsidRPr="00B036F6">
        <w:rPr>
          <w:rFonts w:ascii="Times New Roman" w:hAnsi="Times New Roman" w:cs="Times New Roman"/>
          <w:color w:val="000000" w:themeColor="text1"/>
          <w:sz w:val="24"/>
          <w:szCs w:val="24"/>
        </w:rPr>
        <w:t>2</w:t>
      </w:r>
      <w:r w:rsidRPr="00B036F6">
        <w:rPr>
          <w:rFonts w:ascii="Times New Roman" w:hAnsi="Times New Roman" w:cs="Times New Roman"/>
          <w:color w:val="000000" w:themeColor="text1"/>
          <w:sz w:val="24"/>
          <w:szCs w:val="24"/>
        </w:rPr>
        <w:t>00-500</w:t>
      </w:r>
      <w:r w:rsidR="0081147F" w:rsidRPr="0081147F">
        <w:rPr>
          <w:rFonts w:ascii="Times New Roman" w:hAnsi="Times New Roman" w:cs="Times New Roman"/>
          <w:color w:val="000000" w:themeColor="text1"/>
          <w:sz w:val="24"/>
          <w:szCs w:val="24"/>
        </w:rPr>
        <w:t xml:space="preserve"> </w:t>
      </w:r>
      <w:r w:rsidR="0081147F">
        <w:rPr>
          <w:rFonts w:ascii="Times New Roman" w:hAnsi="Times New Roman" w:cs="Times New Roman"/>
          <w:color w:val="000000" w:themeColor="text1"/>
          <w:sz w:val="24"/>
          <w:szCs w:val="24"/>
        </w:rPr>
        <w:t>º</w:t>
      </w:r>
      <w:r w:rsidR="0081147F" w:rsidRPr="00B036F6" w:rsidDel="0081147F">
        <w:rPr>
          <w:rFonts w:ascii="Times New Roman" w:hAnsi="Times New Roman" w:cs="Times New Roman"/>
          <w:color w:val="000000" w:themeColor="text1"/>
          <w:sz w:val="24"/>
          <w:szCs w:val="24"/>
          <w:vertAlign w:val="superscript"/>
        </w:rPr>
        <w:t xml:space="preserve"> </w:t>
      </w:r>
      <w:r w:rsidRPr="00B036F6">
        <w:rPr>
          <w:rFonts w:ascii="Times New Roman" w:hAnsi="Times New Roman" w:cs="Times New Roman"/>
          <w:color w:val="000000" w:themeColor="text1"/>
          <w:sz w:val="24"/>
          <w:szCs w:val="24"/>
        </w:rPr>
        <w:t>C).</w:t>
      </w:r>
      <w:r w:rsidR="00576F04"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Coke on the other hand consist of a structure compromising of dense polycylic aromatic hydrocarbons linked together by C=C (aromatic rings) bonds with energy of 1000 kJ mol</w:t>
      </w:r>
      <w:r w:rsidRPr="00B036F6">
        <w:rPr>
          <w:rFonts w:ascii="Times New Roman" w:hAnsi="Times New Roman" w:cs="Times New Roman"/>
          <w:color w:val="000000" w:themeColor="text1"/>
          <w:sz w:val="24"/>
          <w:szCs w:val="24"/>
          <w:vertAlign w:val="superscript"/>
        </w:rPr>
        <w:t>-1</w:t>
      </w:r>
      <w:r w:rsidRPr="00B036F6">
        <w:rPr>
          <w:rFonts w:ascii="Times New Roman" w:hAnsi="Times New Roman" w:cs="Times New Roman"/>
          <w:color w:val="000000" w:themeColor="text1"/>
          <w:sz w:val="24"/>
          <w:szCs w:val="24"/>
        </w:rPr>
        <w:t xml:space="preserve"> making it more resistant to the heat. Since coke consists of strong C=C bonds along with its low volatile matter content, low moisture content and high fixed carbon content we expect the rate of mass loss to be lower to that of the co-blends at both 5% and 15% substitution. Cellulose is crystalline and strong whereas hemicellulose has an amorphous structure and is weak in comparison to cellulose. </w:t>
      </w:r>
      <w:r w:rsidR="00083BD9">
        <w:rPr>
          <w:rFonts w:ascii="Times New Roman" w:hAnsi="Times New Roman" w:cs="Times New Roman"/>
          <w:color w:val="000000" w:themeColor="text1"/>
          <w:sz w:val="24"/>
          <w:szCs w:val="24"/>
        </w:rPr>
        <w:t>Lignins</w:t>
      </w:r>
      <w:r w:rsidR="00EC4A6D" w:rsidRPr="00B036F6">
        <w:rPr>
          <w:rFonts w:ascii="Times New Roman" w:hAnsi="Times New Roman" w:cs="Times New Roman"/>
          <w:color w:val="000000" w:themeColor="text1"/>
          <w:sz w:val="24"/>
          <w:szCs w:val="24"/>
        </w:rPr>
        <w:t xml:space="preserve"> are</w:t>
      </w:r>
      <w:r w:rsidRPr="00B036F6">
        <w:rPr>
          <w:rFonts w:ascii="Times New Roman" w:hAnsi="Times New Roman" w:cs="Times New Roman"/>
          <w:color w:val="000000" w:themeColor="text1"/>
          <w:sz w:val="24"/>
          <w:szCs w:val="24"/>
        </w:rPr>
        <w:t xml:space="preserve"> highly branched, substituted, mononuclear aromatic polymers in the cell walls of the biomass </w:t>
      </w:r>
      <w:sdt>
        <w:sdtPr>
          <w:rPr>
            <w:rFonts w:ascii="Times New Roman" w:hAnsi="Times New Roman" w:cs="Times New Roman"/>
            <w:color w:val="000000" w:themeColor="text1"/>
            <w:sz w:val="24"/>
            <w:szCs w:val="24"/>
          </w:rPr>
          <w:id w:val="625196330"/>
          <w:citation/>
        </w:sdtPr>
        <w:sdtEndPr/>
        <w:sdtContent>
          <w:r w:rsidR="00B26CB9" w:rsidRPr="0043076D">
            <w:rPr>
              <w:rFonts w:ascii="Times New Roman" w:hAnsi="Times New Roman" w:cs="Times New Roman"/>
              <w:color w:val="000000" w:themeColor="text1"/>
              <w:sz w:val="24"/>
              <w:szCs w:val="24"/>
            </w:rPr>
            <w:fldChar w:fldCharType="begin"/>
          </w:r>
          <w:r w:rsidR="00B26CB9" w:rsidRPr="00B036F6">
            <w:rPr>
              <w:rFonts w:ascii="Times New Roman" w:hAnsi="Times New Roman" w:cs="Times New Roman"/>
              <w:color w:val="000000" w:themeColor="text1"/>
              <w:sz w:val="24"/>
              <w:szCs w:val="24"/>
            </w:rPr>
            <w:instrText xml:space="preserve"> CITATION ElS14 \l 2057 </w:instrText>
          </w:r>
          <w:r w:rsidR="00B26CB9"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El-Sayed &amp; Mostafa, 2014)</w:t>
          </w:r>
          <w:r w:rsidR="00B26CB9" w:rsidRPr="0043076D">
            <w:rPr>
              <w:rFonts w:ascii="Times New Roman" w:hAnsi="Times New Roman" w:cs="Times New Roman"/>
              <w:color w:val="000000" w:themeColor="text1"/>
              <w:sz w:val="24"/>
              <w:szCs w:val="24"/>
            </w:rPr>
            <w:fldChar w:fldCharType="end"/>
          </w:r>
        </w:sdtContent>
      </w:sdt>
      <w:r w:rsidR="00B26CB9"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Lignin has an amorphous </w:t>
      </w:r>
      <w:r w:rsidR="00A71798" w:rsidRPr="00B036F6">
        <w:rPr>
          <w:rFonts w:ascii="Times New Roman" w:hAnsi="Times New Roman" w:cs="Times New Roman"/>
          <w:color w:val="000000" w:themeColor="text1"/>
          <w:sz w:val="24"/>
          <w:szCs w:val="24"/>
        </w:rPr>
        <w:t>cross-linked</w:t>
      </w:r>
      <w:r w:rsidRPr="00B036F6">
        <w:rPr>
          <w:rFonts w:ascii="Times New Roman" w:hAnsi="Times New Roman" w:cs="Times New Roman"/>
          <w:color w:val="000000" w:themeColor="text1"/>
          <w:sz w:val="24"/>
          <w:szCs w:val="24"/>
        </w:rPr>
        <w:t xml:space="preserve"> resin with no clear structure, which binds the fibrous cellulosic particles. The foundation of lignin is believed to be a </w:t>
      </w:r>
      <w:r w:rsidR="00A71798" w:rsidRPr="00B036F6">
        <w:rPr>
          <w:rFonts w:ascii="Times New Roman" w:hAnsi="Times New Roman" w:cs="Times New Roman"/>
          <w:color w:val="000000" w:themeColor="text1"/>
          <w:sz w:val="24"/>
          <w:szCs w:val="24"/>
        </w:rPr>
        <w:t>three-carbon</w:t>
      </w:r>
      <w:r w:rsidRPr="00B036F6">
        <w:rPr>
          <w:rFonts w:ascii="Times New Roman" w:hAnsi="Times New Roman" w:cs="Times New Roman"/>
          <w:color w:val="000000" w:themeColor="text1"/>
          <w:sz w:val="24"/>
          <w:szCs w:val="24"/>
        </w:rPr>
        <w:t xml:space="preserve"> chain attached to rings of six carbon atoms, called phenyl-propanes.</w:t>
      </w:r>
    </w:p>
    <w:p w14:paraId="5C73E543" w14:textId="2932789A" w:rsidR="00AB7F1C" w:rsidRPr="00B036F6" w:rsidRDefault="00B26CB9"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418528 \h </w:instrText>
      </w:r>
      <w:r w:rsidR="00EF4EB3" w:rsidRPr="0043076D">
        <w:rPr>
          <w:rFonts w:ascii="Times New Roman" w:hAnsi="Times New Roman" w:cs="Times New Roman"/>
          <w:color w:val="000000" w:themeColor="text1"/>
          <w:sz w:val="24"/>
          <w:szCs w:val="24"/>
        </w:rPr>
        <w:instrText xml:space="preserve"> \* MERGEFORMAT </w:instrText>
      </w:r>
      <w:r w:rsidRPr="0043076D">
        <w:rPr>
          <w:rFonts w:ascii="Times New Roman" w:hAnsi="Times New Roman" w:cs="Times New Roman"/>
          <w:color w:val="000000" w:themeColor="text1"/>
          <w:sz w:val="24"/>
          <w:szCs w:val="24"/>
        </w:rPr>
      </w:r>
      <w:r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9</w:t>
      </w:r>
      <w:r w:rsidRPr="0043076D">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w:t>
      </w:r>
      <w:r w:rsidR="00AB7F1C" w:rsidRPr="00B036F6">
        <w:rPr>
          <w:rFonts w:ascii="Times New Roman" w:hAnsi="Times New Roman" w:cs="Times New Roman"/>
          <w:color w:val="000000" w:themeColor="text1"/>
          <w:sz w:val="24"/>
          <w:szCs w:val="24"/>
        </w:rPr>
        <w:t>shows the thermal degradation characteristics of coke and coke blended with the biomass samples at 5% and 15% substitution at a heating rate of 50</w:t>
      </w:r>
      <w:r w:rsidR="0081147F">
        <w:rPr>
          <w:rFonts w:ascii="Times New Roman" w:hAnsi="Times New Roman" w:cs="Times New Roman"/>
          <w:color w:val="000000" w:themeColor="text1"/>
          <w:sz w:val="24"/>
          <w:szCs w:val="24"/>
        </w:rPr>
        <w:t>º</w:t>
      </w:r>
      <w:r w:rsidR="00AB7F1C" w:rsidRPr="00B036F6">
        <w:rPr>
          <w:rFonts w:ascii="Times New Roman" w:hAnsi="Times New Roman" w:cs="Times New Roman"/>
          <w:color w:val="000000" w:themeColor="text1"/>
          <w:sz w:val="24"/>
          <w:szCs w:val="24"/>
        </w:rPr>
        <w:t>C/min. The pyrolysis process of the sample can be divided into three regions: moisture and light volatiles component removals (&lt;120</w:t>
      </w:r>
      <w:r w:rsidR="00A71798">
        <w:rPr>
          <w:rFonts w:ascii="Times New Roman" w:eastAsia="Times New Roman" w:hAnsi="Times New Roman" w:cs="Times New Roman"/>
          <w:color w:val="000000" w:themeColor="text1"/>
          <w:sz w:val="24"/>
          <w:szCs w:val="24"/>
          <w:lang w:eastAsia="en-GB"/>
        </w:rPr>
        <w:sym w:font="Symbol" w:char="F0B0"/>
      </w:r>
      <w:r w:rsidR="00AB7F1C" w:rsidRPr="00B036F6">
        <w:rPr>
          <w:rFonts w:ascii="Times New Roman" w:hAnsi="Times New Roman" w:cs="Times New Roman"/>
          <w:color w:val="000000" w:themeColor="text1"/>
          <w:sz w:val="24"/>
          <w:szCs w:val="24"/>
        </w:rPr>
        <w:t>C), this is known as the dehydration stage. The second region is the degradation of hemicellulose (220-315</w:t>
      </w:r>
      <w:r w:rsidR="00A71798">
        <w:rPr>
          <w:rFonts w:ascii="Times New Roman" w:eastAsia="Times New Roman" w:hAnsi="Times New Roman" w:cs="Times New Roman"/>
          <w:color w:val="000000" w:themeColor="text1"/>
          <w:sz w:val="24"/>
          <w:szCs w:val="24"/>
          <w:lang w:eastAsia="en-GB"/>
        </w:rPr>
        <w:sym w:font="Symbol" w:char="F0B0"/>
      </w:r>
      <w:r w:rsidR="00AB7F1C" w:rsidRPr="00B036F6">
        <w:rPr>
          <w:rFonts w:ascii="Times New Roman" w:hAnsi="Times New Roman" w:cs="Times New Roman"/>
          <w:color w:val="000000" w:themeColor="text1"/>
          <w:sz w:val="24"/>
          <w:szCs w:val="24"/>
        </w:rPr>
        <w:t>C)</w:t>
      </w:r>
      <w:r w:rsidR="00BD5104" w:rsidRPr="00B036F6">
        <w:rPr>
          <w:rFonts w:ascii="Times New Roman" w:hAnsi="Times New Roman" w:cs="Times New Roman"/>
          <w:color w:val="000000" w:themeColor="text1"/>
          <w:sz w:val="24"/>
          <w:szCs w:val="24"/>
        </w:rPr>
        <w:t xml:space="preserve"> and </w:t>
      </w:r>
      <w:r w:rsidR="00AB7F1C" w:rsidRPr="00B036F6">
        <w:rPr>
          <w:rFonts w:ascii="Times New Roman" w:hAnsi="Times New Roman" w:cs="Times New Roman"/>
          <w:color w:val="000000" w:themeColor="text1"/>
          <w:sz w:val="24"/>
          <w:szCs w:val="24"/>
        </w:rPr>
        <w:t>lignin and cellulose degradation (315-400</w:t>
      </w:r>
      <w:r w:rsidR="00A71798">
        <w:rPr>
          <w:rFonts w:ascii="Times New Roman" w:eastAsia="Times New Roman" w:hAnsi="Times New Roman" w:cs="Times New Roman"/>
          <w:color w:val="000000" w:themeColor="text1"/>
          <w:sz w:val="24"/>
          <w:szCs w:val="24"/>
          <w:lang w:eastAsia="en-GB"/>
        </w:rPr>
        <w:sym w:font="Symbol" w:char="F0B0"/>
      </w:r>
      <w:r w:rsidR="00AB7F1C" w:rsidRPr="00B036F6">
        <w:rPr>
          <w:rFonts w:ascii="Times New Roman" w:hAnsi="Times New Roman" w:cs="Times New Roman"/>
          <w:color w:val="000000" w:themeColor="text1"/>
          <w:sz w:val="24"/>
          <w:szCs w:val="24"/>
        </w:rPr>
        <w:t>C). This stage is considered the oxidative pyrolysis stage. The third region is lignin degradation (450</w:t>
      </w:r>
      <w:r w:rsidR="00A71798">
        <w:rPr>
          <w:rFonts w:ascii="Times New Roman" w:eastAsia="Times New Roman" w:hAnsi="Times New Roman" w:cs="Times New Roman"/>
          <w:color w:val="000000" w:themeColor="text1"/>
          <w:sz w:val="24"/>
          <w:szCs w:val="24"/>
          <w:lang w:eastAsia="en-GB"/>
        </w:rPr>
        <w:sym w:font="Symbol" w:char="F0B0"/>
      </w:r>
      <w:r w:rsidR="00AB7F1C" w:rsidRPr="00B036F6">
        <w:rPr>
          <w:rFonts w:ascii="Times New Roman" w:hAnsi="Times New Roman" w:cs="Times New Roman"/>
          <w:color w:val="000000" w:themeColor="text1"/>
          <w:sz w:val="24"/>
          <w:szCs w:val="24"/>
        </w:rPr>
        <w:t>C) which is considered the char combustion stage. The decomposition of lignin occurs at a slower rate over a longer temperature range, 180-900</w:t>
      </w:r>
      <w:r w:rsidR="00A71798">
        <w:rPr>
          <w:rFonts w:ascii="Times New Roman" w:eastAsia="Times New Roman" w:hAnsi="Times New Roman" w:cs="Times New Roman"/>
          <w:color w:val="000000" w:themeColor="text1"/>
          <w:sz w:val="24"/>
          <w:szCs w:val="24"/>
          <w:lang w:eastAsia="en-GB"/>
        </w:rPr>
        <w:sym w:font="Symbol" w:char="F0B0"/>
      </w:r>
      <w:r w:rsidR="00AB7F1C" w:rsidRPr="00B036F6">
        <w:rPr>
          <w:rFonts w:ascii="Times New Roman" w:hAnsi="Times New Roman" w:cs="Times New Roman"/>
          <w:color w:val="000000" w:themeColor="text1"/>
          <w:sz w:val="24"/>
          <w:szCs w:val="24"/>
        </w:rPr>
        <w:t xml:space="preserve">C. </w:t>
      </w:r>
      <w:r w:rsidR="00EC4A6D" w:rsidRPr="00B036F6">
        <w:rPr>
          <w:rFonts w:ascii="Times New Roman" w:hAnsi="Times New Roman" w:cs="Times New Roman"/>
          <w:color w:val="000000" w:themeColor="text1"/>
          <w:sz w:val="24"/>
          <w:szCs w:val="24"/>
        </w:rPr>
        <w:t>The DTG curves identify three stages of combustion: dehydration, oxidativ</w:t>
      </w:r>
      <w:r w:rsidR="00EC4A6D">
        <w:rPr>
          <w:rFonts w:ascii="Times New Roman" w:hAnsi="Times New Roman" w:cs="Times New Roman"/>
          <w:color w:val="000000" w:themeColor="text1"/>
          <w:sz w:val="24"/>
          <w:szCs w:val="24"/>
        </w:rPr>
        <w:t xml:space="preserve">e pyrolysis and char </w:t>
      </w:r>
      <w:r w:rsidR="00657E6A">
        <w:rPr>
          <w:rFonts w:ascii="Times New Roman" w:hAnsi="Times New Roman" w:cs="Times New Roman"/>
          <w:color w:val="000000" w:themeColor="text1"/>
          <w:sz w:val="24"/>
          <w:szCs w:val="24"/>
        </w:rPr>
        <w:t>combustion.</w:t>
      </w:r>
      <w:r w:rsidR="00657E6A" w:rsidRPr="00B036F6">
        <w:rPr>
          <w:rFonts w:ascii="Times New Roman" w:hAnsi="Times New Roman" w:cs="Times New Roman"/>
          <w:color w:val="000000" w:themeColor="text1"/>
          <w:sz w:val="24"/>
          <w:szCs w:val="24"/>
        </w:rPr>
        <w:t xml:space="preserve"> Dehydration</w:t>
      </w:r>
      <w:r w:rsidR="00AB7F1C" w:rsidRPr="00B036F6">
        <w:rPr>
          <w:rFonts w:ascii="Times New Roman" w:hAnsi="Times New Roman" w:cs="Times New Roman"/>
          <w:color w:val="000000" w:themeColor="text1"/>
          <w:sz w:val="24"/>
          <w:szCs w:val="24"/>
        </w:rPr>
        <w:t xml:space="preserve"> is shown by the first curve of the DTG and can be seen that BSG15 has the highest rate of maximum weight loss at this stage which is no surprise as it has the highest moisture content out of all biomass. RB15 had the second highest dehydration weight loss followed by 15OH which fits in with their respected moisture content. The ignition temperature also occurred slightly earlier and before coke for 15% biomass substitution compared to 5% </w:t>
      </w:r>
      <w:r w:rsidR="0081147F" w:rsidRPr="00B036F6">
        <w:rPr>
          <w:rFonts w:ascii="Times New Roman" w:hAnsi="Times New Roman" w:cs="Times New Roman"/>
          <w:color w:val="000000" w:themeColor="text1"/>
          <w:sz w:val="24"/>
          <w:szCs w:val="24"/>
        </w:rPr>
        <w:t>biomass substitution</w:t>
      </w:r>
      <w:r w:rsidR="00AB7F1C" w:rsidRPr="00B036F6">
        <w:rPr>
          <w:rFonts w:ascii="Times New Roman" w:hAnsi="Times New Roman" w:cs="Times New Roman"/>
          <w:color w:val="000000" w:themeColor="text1"/>
          <w:sz w:val="24"/>
          <w:szCs w:val="24"/>
        </w:rPr>
        <w:t xml:space="preserve"> which also makes sense </w:t>
      </w:r>
      <w:r w:rsidR="00AB7F1C" w:rsidRPr="00B036F6">
        <w:rPr>
          <w:rFonts w:ascii="Times New Roman" w:hAnsi="Times New Roman" w:cs="Times New Roman"/>
          <w:color w:val="000000" w:themeColor="text1"/>
          <w:sz w:val="24"/>
          <w:szCs w:val="24"/>
        </w:rPr>
        <w:lastRenderedPageBreak/>
        <w:t>since there would a greater mass content of biomass with more moisture which reacts at lower temperatures.</w:t>
      </w:r>
    </w:p>
    <w:p w14:paraId="652F182D" w14:textId="6D6ADB09"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second stage is the devolatilisation or oxidative pyrolysis stage, this stage varies between the coke and the biomass samples due to its molecular structure. During the second stage of devolatilisation between temperatures of 473K-773K all three biomasses when co-blended with </w:t>
      </w:r>
      <w:r w:rsidR="00EC4A6D" w:rsidRPr="00B036F6">
        <w:rPr>
          <w:rFonts w:ascii="Times New Roman" w:hAnsi="Times New Roman" w:cs="Times New Roman"/>
          <w:color w:val="000000" w:themeColor="text1"/>
          <w:sz w:val="24"/>
          <w:szCs w:val="24"/>
        </w:rPr>
        <w:t>coke are</w:t>
      </w:r>
      <w:r w:rsidRPr="00B036F6">
        <w:rPr>
          <w:rFonts w:ascii="Times New Roman" w:hAnsi="Times New Roman" w:cs="Times New Roman"/>
          <w:color w:val="000000" w:themeColor="text1"/>
          <w:sz w:val="24"/>
          <w:szCs w:val="24"/>
        </w:rPr>
        <w:t xml:space="preserve"> found to behave differently with multiple small peaks occurring at different stages. However, with all three co-blended samples (at both 5% and 15%) there are two distinctive peaks which coincide with the decomposition of cellulose and lignin. At both 5% and 15% the decomposition of the cellulose and lignin structure of RB occurs much quicker than both BSG and OH. We also see that as the biomass content is increased the ignition temperature at which decomposition occurs happens at a later stage. The highest peak curve for all blends indicates the decomposition of cellulose with the</w:t>
      </w:r>
      <w:r w:rsidR="00B1374B" w:rsidRPr="00B036F6">
        <w:rPr>
          <w:rFonts w:ascii="Times New Roman" w:hAnsi="Times New Roman" w:cs="Times New Roman"/>
          <w:color w:val="000000" w:themeColor="text1"/>
          <w:sz w:val="24"/>
          <w:szCs w:val="24"/>
        </w:rPr>
        <w:t xml:space="preserve"> first peak indicating </w:t>
      </w:r>
      <w:r w:rsidR="00B26CB9" w:rsidRPr="00B036F6">
        <w:rPr>
          <w:rFonts w:ascii="Times New Roman" w:hAnsi="Times New Roman" w:cs="Times New Roman"/>
          <w:color w:val="000000" w:themeColor="text1"/>
          <w:sz w:val="24"/>
          <w:szCs w:val="24"/>
        </w:rPr>
        <w:t>hemi</w:t>
      </w:r>
      <w:r w:rsidR="00B1374B" w:rsidRPr="00B036F6">
        <w:rPr>
          <w:rFonts w:ascii="Times New Roman" w:hAnsi="Times New Roman" w:cs="Times New Roman"/>
          <w:color w:val="000000" w:themeColor="text1"/>
          <w:sz w:val="24"/>
          <w:szCs w:val="24"/>
        </w:rPr>
        <w:t>cellulose reaction and the third peak indicating lignin and cellulose reaction.</w:t>
      </w:r>
      <w:r w:rsidRPr="00B036F6">
        <w:rPr>
          <w:rFonts w:ascii="Times New Roman" w:hAnsi="Times New Roman" w:cs="Times New Roman"/>
          <w:color w:val="000000" w:themeColor="text1"/>
          <w:sz w:val="24"/>
          <w:szCs w:val="24"/>
        </w:rPr>
        <w:t xml:space="preserve"> From </w:t>
      </w:r>
      <w:r w:rsidR="008849AD" w:rsidRPr="0043076D">
        <w:rPr>
          <w:rFonts w:ascii="Times New Roman" w:hAnsi="Times New Roman" w:cs="Times New Roman"/>
          <w:color w:val="000000" w:themeColor="text1"/>
          <w:sz w:val="24"/>
          <w:szCs w:val="24"/>
        </w:rPr>
        <w:fldChar w:fldCharType="begin"/>
      </w:r>
      <w:r w:rsidR="008849AD" w:rsidRPr="00B036F6">
        <w:rPr>
          <w:rFonts w:ascii="Times New Roman" w:hAnsi="Times New Roman" w:cs="Times New Roman"/>
          <w:color w:val="000000" w:themeColor="text1"/>
          <w:sz w:val="24"/>
          <w:szCs w:val="24"/>
        </w:rPr>
        <w:instrText xml:space="preserve"> REF _Ref491418528 \h </w:instrText>
      </w:r>
      <w:r w:rsidR="00EF4EB3" w:rsidRPr="0043076D">
        <w:rPr>
          <w:rFonts w:ascii="Times New Roman" w:hAnsi="Times New Roman" w:cs="Times New Roman"/>
          <w:color w:val="000000" w:themeColor="text1"/>
          <w:sz w:val="24"/>
          <w:szCs w:val="24"/>
        </w:rPr>
        <w:instrText xml:space="preserve"> \* MERGEFORMAT </w:instrText>
      </w:r>
      <w:r w:rsidR="008849AD" w:rsidRPr="0043076D">
        <w:rPr>
          <w:rFonts w:ascii="Times New Roman" w:hAnsi="Times New Roman" w:cs="Times New Roman"/>
          <w:color w:val="000000" w:themeColor="text1"/>
          <w:sz w:val="24"/>
          <w:szCs w:val="24"/>
        </w:rPr>
      </w:r>
      <w:r w:rsidR="008849AD"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9</w:t>
      </w:r>
      <w:r w:rsidR="008849AD" w:rsidRPr="0043076D">
        <w:rPr>
          <w:rFonts w:ascii="Times New Roman" w:hAnsi="Times New Roman" w:cs="Times New Roman"/>
          <w:color w:val="000000" w:themeColor="text1"/>
          <w:sz w:val="24"/>
          <w:szCs w:val="24"/>
        </w:rPr>
        <w:fldChar w:fldCharType="end"/>
      </w:r>
      <w:r w:rsidR="00B1374B"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it would suggest there is more cellulose with both BSG and OH compared to RB due to the second peak intensity (decomposition of cellulose). RB would suggest that there is an even amount of hemicellulose and cellulose with lignin content between all three </w:t>
      </w:r>
      <w:r w:rsidR="00B26CB9" w:rsidRPr="00B036F6">
        <w:rPr>
          <w:rFonts w:ascii="Times New Roman" w:hAnsi="Times New Roman" w:cs="Times New Roman"/>
          <w:color w:val="000000" w:themeColor="text1"/>
          <w:sz w:val="24"/>
          <w:szCs w:val="24"/>
        </w:rPr>
        <w:t xml:space="preserve">biomasses </w:t>
      </w:r>
      <w:r w:rsidRPr="00B036F6">
        <w:rPr>
          <w:rFonts w:ascii="Times New Roman" w:hAnsi="Times New Roman" w:cs="Times New Roman"/>
          <w:color w:val="000000" w:themeColor="text1"/>
          <w:sz w:val="24"/>
          <w:szCs w:val="24"/>
        </w:rPr>
        <w:t xml:space="preserve">being very similar as the char combustion stage happens at very similar temperatures. </w:t>
      </w:r>
    </w:p>
    <w:p w14:paraId="5ABF5235" w14:textId="425F78DC"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final region is the solid decomposition or char combustion, the reaction of fixed carbons after the volatile matters have been released. </w:t>
      </w:r>
      <w:r w:rsidR="008849AD" w:rsidRPr="0043076D">
        <w:rPr>
          <w:rFonts w:ascii="Times New Roman" w:hAnsi="Times New Roman" w:cs="Times New Roman"/>
          <w:color w:val="000000" w:themeColor="text1"/>
          <w:sz w:val="24"/>
          <w:szCs w:val="24"/>
        </w:rPr>
        <w:fldChar w:fldCharType="begin"/>
      </w:r>
      <w:r w:rsidR="008849AD" w:rsidRPr="00B036F6">
        <w:rPr>
          <w:rFonts w:ascii="Times New Roman" w:hAnsi="Times New Roman" w:cs="Times New Roman"/>
          <w:color w:val="000000" w:themeColor="text1"/>
          <w:sz w:val="24"/>
          <w:szCs w:val="24"/>
        </w:rPr>
        <w:instrText xml:space="preserve"> REF _Ref491418528 \h </w:instrText>
      </w:r>
      <w:r w:rsidR="00EF4EB3" w:rsidRPr="0043076D">
        <w:rPr>
          <w:rFonts w:ascii="Times New Roman" w:hAnsi="Times New Roman" w:cs="Times New Roman"/>
          <w:color w:val="000000" w:themeColor="text1"/>
          <w:sz w:val="24"/>
          <w:szCs w:val="24"/>
        </w:rPr>
        <w:instrText xml:space="preserve"> \* MERGEFORMAT </w:instrText>
      </w:r>
      <w:r w:rsidR="008849AD" w:rsidRPr="0043076D">
        <w:rPr>
          <w:rFonts w:ascii="Times New Roman" w:hAnsi="Times New Roman" w:cs="Times New Roman"/>
          <w:color w:val="000000" w:themeColor="text1"/>
          <w:sz w:val="24"/>
          <w:szCs w:val="24"/>
        </w:rPr>
      </w:r>
      <w:r w:rsidR="008849AD"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9</w:t>
      </w:r>
      <w:r w:rsidR="008849AD" w:rsidRPr="0043076D">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illustrates the </w:t>
      </w:r>
      <w:r w:rsidR="00EC4A6D" w:rsidRPr="00B036F6">
        <w:rPr>
          <w:rFonts w:ascii="Times New Roman" w:hAnsi="Times New Roman" w:cs="Times New Roman"/>
          <w:color w:val="000000" w:themeColor="text1"/>
          <w:sz w:val="24"/>
          <w:szCs w:val="24"/>
        </w:rPr>
        <w:t>3</w:t>
      </w:r>
      <w:r w:rsidR="00EC4A6D" w:rsidRPr="00B036F6">
        <w:rPr>
          <w:rFonts w:ascii="Times New Roman" w:hAnsi="Times New Roman" w:cs="Times New Roman"/>
          <w:color w:val="000000" w:themeColor="text1"/>
          <w:sz w:val="24"/>
          <w:szCs w:val="24"/>
          <w:vertAlign w:val="superscript"/>
        </w:rPr>
        <w:t>rd</w:t>
      </w:r>
      <w:r w:rsidR="00EC4A6D" w:rsidRPr="00B036F6">
        <w:rPr>
          <w:rFonts w:ascii="Times New Roman" w:hAnsi="Times New Roman" w:cs="Times New Roman"/>
          <w:color w:val="000000" w:themeColor="text1"/>
          <w:sz w:val="24"/>
          <w:szCs w:val="24"/>
        </w:rPr>
        <w:t xml:space="preserve"> region</w:t>
      </w:r>
      <w:r w:rsidRPr="00B036F6">
        <w:rPr>
          <w:rFonts w:ascii="Times New Roman" w:hAnsi="Times New Roman" w:cs="Times New Roman"/>
          <w:color w:val="000000" w:themeColor="text1"/>
          <w:sz w:val="24"/>
          <w:szCs w:val="24"/>
        </w:rPr>
        <w:t xml:space="preserve"> clearly and takes place after ~ 700K. The decrease in weight during this stage is pretty constant with various amount of char residue left depending on the biomass and coke composition.</w:t>
      </w:r>
    </w:p>
    <w:p w14:paraId="78C1AF9D" w14:textId="77777777" w:rsidR="00AB7F1C" w:rsidRPr="00B036F6" w:rsidRDefault="00AB7F1C" w:rsidP="00FB1657">
      <w:pPr>
        <w:spacing w:line="360" w:lineRule="auto"/>
        <w:ind w:firstLine="720"/>
        <w:jc w:val="both"/>
        <w:rPr>
          <w:rFonts w:ascii="Times New Roman" w:hAnsi="Times New Roman" w:cs="Times New Roman"/>
          <w:color w:val="000000" w:themeColor="text1"/>
          <w:sz w:val="24"/>
          <w:szCs w:val="24"/>
        </w:rPr>
      </w:pPr>
    </w:p>
    <w:p w14:paraId="397B1D9C" w14:textId="77777777" w:rsidR="00AB7F1C" w:rsidRPr="00B036F6" w:rsidRDefault="00AB7F1C" w:rsidP="00FB1657">
      <w:pPr>
        <w:spacing w:line="360" w:lineRule="auto"/>
        <w:ind w:firstLine="720"/>
        <w:jc w:val="both"/>
        <w:rPr>
          <w:rFonts w:ascii="Times New Roman" w:hAnsi="Times New Roman" w:cs="Times New Roman"/>
          <w:color w:val="000000" w:themeColor="text1"/>
          <w:sz w:val="24"/>
          <w:szCs w:val="24"/>
        </w:rPr>
      </w:pPr>
    </w:p>
    <w:p w14:paraId="432BC203" w14:textId="77777777" w:rsidR="00AB7F1C" w:rsidRPr="00B036F6" w:rsidRDefault="00AB7F1C" w:rsidP="00FB1657">
      <w:pPr>
        <w:spacing w:line="360" w:lineRule="auto"/>
        <w:ind w:firstLine="720"/>
        <w:jc w:val="both"/>
        <w:rPr>
          <w:rFonts w:ascii="Times New Roman" w:hAnsi="Times New Roman" w:cs="Times New Roman"/>
          <w:color w:val="000000" w:themeColor="text1"/>
          <w:sz w:val="24"/>
          <w:szCs w:val="24"/>
        </w:rPr>
      </w:pPr>
    </w:p>
    <w:p w14:paraId="00BECCDA" w14:textId="77777777" w:rsidR="00AB7F1C" w:rsidRPr="00B036F6" w:rsidRDefault="00AB7F1C" w:rsidP="00FB1657">
      <w:pPr>
        <w:spacing w:line="360" w:lineRule="auto"/>
        <w:ind w:firstLine="720"/>
        <w:jc w:val="both"/>
        <w:rPr>
          <w:rFonts w:ascii="Times New Roman" w:hAnsi="Times New Roman" w:cs="Times New Roman"/>
          <w:color w:val="000000" w:themeColor="text1"/>
          <w:sz w:val="24"/>
          <w:szCs w:val="24"/>
        </w:rPr>
      </w:pPr>
    </w:p>
    <w:p w14:paraId="42E79919" w14:textId="77777777" w:rsidR="00AB7F1C" w:rsidRPr="00B036F6" w:rsidRDefault="00AB7F1C" w:rsidP="00EF4FF7">
      <w:pPr>
        <w:spacing w:line="360" w:lineRule="auto"/>
        <w:jc w:val="both"/>
        <w:rPr>
          <w:rFonts w:ascii="Times New Roman" w:hAnsi="Times New Roman" w:cs="Times New Roman"/>
          <w:color w:val="000000" w:themeColor="text1"/>
          <w:sz w:val="24"/>
          <w:szCs w:val="24"/>
        </w:rPr>
        <w:sectPr w:rsidR="00AB7F1C" w:rsidRPr="00B036F6" w:rsidSect="00EF4FF7">
          <w:pgSz w:w="11906" w:h="16838"/>
          <w:pgMar w:top="1440" w:right="1440" w:bottom="1440" w:left="1440" w:header="708" w:footer="708" w:gutter="851"/>
          <w:cols w:space="708"/>
          <w:docGrid w:linePitch="360"/>
        </w:sectPr>
      </w:pPr>
    </w:p>
    <w:p w14:paraId="49E923F5" w14:textId="77777777" w:rsidR="00AB7F1C" w:rsidRPr="00B036F6" w:rsidRDefault="00AB7F1C"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6F8A6EF2" wp14:editId="326A4265">
            <wp:extent cx="4320000" cy="2880000"/>
            <wp:effectExtent l="0" t="0" r="23495" b="15875"/>
            <wp:docPr id="16832" name="Chart 16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015399C" w14:textId="77777777" w:rsidR="00AB7F1C" w:rsidRPr="00B036F6" w:rsidRDefault="00AB7F1C"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749A9AD7" wp14:editId="0EAFE8CF">
            <wp:extent cx="4320000" cy="2880000"/>
            <wp:effectExtent l="0" t="0" r="23495" b="15875"/>
            <wp:docPr id="16841" name="Chart 168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679D63E" w14:textId="575EC9CC" w:rsidR="00AB7F1C" w:rsidRPr="00B036F6" w:rsidRDefault="00FC10A3" w:rsidP="00EF4FF7">
      <w:pPr>
        <w:pStyle w:val="Caption"/>
        <w:spacing w:line="360" w:lineRule="auto"/>
        <w:ind w:firstLine="720"/>
        <w:jc w:val="center"/>
        <w:rPr>
          <w:b w:val="0"/>
          <w:bCs w:val="0"/>
        </w:rPr>
        <w:sectPr w:rsidR="00AB7F1C" w:rsidRPr="00B036F6" w:rsidSect="00EF4FF7">
          <w:pgSz w:w="11906" w:h="16838"/>
          <w:pgMar w:top="1440" w:right="1440" w:bottom="1440" w:left="1440" w:header="709" w:footer="709" w:gutter="851"/>
          <w:cols w:space="708"/>
          <w:docGrid w:linePitch="360"/>
        </w:sectPr>
      </w:pPr>
      <w:bookmarkStart w:id="104" w:name="_Ref491418528"/>
      <w:bookmarkStart w:id="105" w:name="_Toc518370583"/>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Cs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Cs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19</w:t>
      </w:r>
      <w:r w:rsidRPr="0043076D">
        <w:rPr>
          <w:rFonts w:ascii="Times New Roman" w:hAnsi="Times New Roman" w:cs="Times New Roman"/>
          <w:bCs w:val="0"/>
          <w:color w:val="000000" w:themeColor="text1"/>
          <w:sz w:val="24"/>
          <w:szCs w:val="24"/>
        </w:rPr>
        <w:fldChar w:fldCharType="end"/>
      </w:r>
      <w:bookmarkEnd w:id="104"/>
      <w:r w:rsidR="00AB7F1C" w:rsidRPr="0043076D">
        <w:rPr>
          <w:rFonts w:ascii="Times New Roman" w:hAnsi="Times New Roman" w:cs="Times New Roman"/>
          <w:b w:val="0"/>
          <w:color w:val="000000" w:themeColor="text1"/>
          <w:sz w:val="24"/>
          <w:szCs w:val="24"/>
        </w:rPr>
        <w:t xml:space="preserve"> DTG graph of coke and co-blends of biomass and coke at 5% and 15% substitution</w:t>
      </w:r>
      <w:r w:rsidR="00E223F1">
        <w:rPr>
          <w:rFonts w:ascii="Times New Roman" w:hAnsi="Times New Roman" w:cs="Times New Roman"/>
          <w:b w:val="0"/>
          <w:color w:val="000000" w:themeColor="text1"/>
          <w:sz w:val="24"/>
          <w:szCs w:val="24"/>
        </w:rPr>
        <w:t xml:space="preserve"> </w:t>
      </w:r>
      <w:r w:rsidR="00E223F1" w:rsidRPr="003A3B7C">
        <w:rPr>
          <w:rFonts w:ascii="Times New Roman" w:hAnsi="Times New Roman" w:cs="Times New Roman"/>
          <w:b w:val="0"/>
          <w:color w:val="000000" w:themeColor="text1"/>
          <w:sz w:val="24"/>
          <w:szCs w:val="24"/>
        </w:rPr>
        <w:t>Part of result taken from Abhishek Jain</w:t>
      </w:r>
      <w:r w:rsidR="00FD7DB1" w:rsidRPr="003A3B7C">
        <w:rPr>
          <w:rFonts w:ascii="Times New Roman" w:hAnsi="Times New Roman" w:cs="Times New Roman"/>
          <w:b w:val="0"/>
          <w:color w:val="000000" w:themeColor="text1"/>
          <w:sz w:val="24"/>
          <w:szCs w:val="24"/>
        </w:rPr>
        <w:t xml:space="preserve"> </w:t>
      </w:r>
      <w:sdt>
        <w:sdtPr>
          <w:rPr>
            <w:rFonts w:ascii="Times New Roman" w:hAnsi="Times New Roman" w:cs="Times New Roman"/>
            <w:b w:val="0"/>
            <w:color w:val="000000" w:themeColor="text1"/>
            <w:sz w:val="24"/>
            <w:szCs w:val="24"/>
          </w:rPr>
          <w:id w:val="-1023394056"/>
          <w:citation/>
        </w:sdtPr>
        <w:sdtEndPr/>
        <w:sdtContent>
          <w:r w:rsidR="00FD7DB1" w:rsidRPr="003A3B7C">
            <w:rPr>
              <w:rFonts w:ascii="Times New Roman" w:hAnsi="Times New Roman" w:cs="Times New Roman"/>
              <w:b w:val="0"/>
              <w:color w:val="000000" w:themeColor="text1"/>
              <w:sz w:val="24"/>
              <w:szCs w:val="24"/>
            </w:rPr>
            <w:fldChar w:fldCharType="begin"/>
          </w:r>
          <w:r w:rsidR="00FD7DB1" w:rsidRPr="003A3B7C">
            <w:rPr>
              <w:rFonts w:ascii="Times New Roman" w:hAnsi="Times New Roman" w:cs="Times New Roman"/>
              <w:b w:val="0"/>
              <w:color w:val="000000" w:themeColor="text1"/>
              <w:sz w:val="24"/>
              <w:szCs w:val="24"/>
            </w:rPr>
            <w:instrText xml:space="preserve"> CITATION Jai16 \l 2057 </w:instrText>
          </w:r>
          <w:r w:rsidR="00FD7DB1" w:rsidRPr="003A3B7C">
            <w:rPr>
              <w:rFonts w:ascii="Times New Roman" w:hAnsi="Times New Roman" w:cs="Times New Roman"/>
              <w:b w:val="0"/>
              <w:color w:val="000000" w:themeColor="text1"/>
              <w:sz w:val="24"/>
              <w:szCs w:val="24"/>
            </w:rPr>
            <w:fldChar w:fldCharType="separate"/>
          </w:r>
          <w:r w:rsidR="00FD7DB1" w:rsidRPr="003A3B7C">
            <w:rPr>
              <w:rFonts w:ascii="Times New Roman" w:hAnsi="Times New Roman" w:cs="Times New Roman"/>
              <w:b w:val="0"/>
              <w:noProof/>
              <w:color w:val="000000" w:themeColor="text1"/>
              <w:sz w:val="24"/>
              <w:szCs w:val="24"/>
            </w:rPr>
            <w:t>(Jain, 2016)</w:t>
          </w:r>
          <w:r w:rsidR="00FD7DB1" w:rsidRPr="003A3B7C">
            <w:rPr>
              <w:rFonts w:ascii="Times New Roman" w:hAnsi="Times New Roman" w:cs="Times New Roman"/>
              <w:b w:val="0"/>
              <w:color w:val="000000" w:themeColor="text1"/>
              <w:sz w:val="24"/>
              <w:szCs w:val="24"/>
            </w:rPr>
            <w:fldChar w:fldCharType="end"/>
          </w:r>
        </w:sdtContent>
      </w:sdt>
      <w:r w:rsidR="00E223F1" w:rsidRPr="003A3B7C">
        <w:rPr>
          <w:rFonts w:ascii="Times New Roman" w:hAnsi="Times New Roman" w:cs="Times New Roman"/>
          <w:b w:val="0"/>
          <w:color w:val="000000" w:themeColor="text1"/>
          <w:sz w:val="24"/>
          <w:szCs w:val="24"/>
        </w:rPr>
        <w:t xml:space="preserve"> and Marcela Gonzalez </w:t>
      </w:r>
      <w:sdt>
        <w:sdtPr>
          <w:rPr>
            <w:rFonts w:ascii="Times New Roman" w:hAnsi="Times New Roman" w:cs="Times New Roman"/>
            <w:b w:val="0"/>
            <w:color w:val="000000" w:themeColor="text1"/>
            <w:sz w:val="24"/>
            <w:szCs w:val="24"/>
          </w:rPr>
          <w:id w:val="-1260211642"/>
          <w:citation/>
        </w:sdtPr>
        <w:sdtEndPr/>
        <w:sdtContent>
          <w:r w:rsidR="00FD7DB1" w:rsidRPr="003A3B7C">
            <w:rPr>
              <w:rFonts w:ascii="Times New Roman" w:hAnsi="Times New Roman" w:cs="Times New Roman"/>
              <w:b w:val="0"/>
              <w:color w:val="000000" w:themeColor="text1"/>
              <w:sz w:val="24"/>
              <w:szCs w:val="24"/>
            </w:rPr>
            <w:fldChar w:fldCharType="begin"/>
          </w:r>
          <w:r w:rsidR="00FD7DB1" w:rsidRPr="003A3B7C">
            <w:rPr>
              <w:rFonts w:ascii="Times New Roman" w:hAnsi="Times New Roman" w:cs="Times New Roman"/>
              <w:b w:val="0"/>
              <w:color w:val="000000" w:themeColor="text1"/>
              <w:sz w:val="24"/>
              <w:szCs w:val="24"/>
            </w:rPr>
            <w:instrText xml:space="preserve"> CITATION Tam15 \l 2057 </w:instrText>
          </w:r>
          <w:r w:rsidR="00FD7DB1" w:rsidRPr="003A3B7C">
            <w:rPr>
              <w:rFonts w:ascii="Times New Roman" w:hAnsi="Times New Roman" w:cs="Times New Roman"/>
              <w:b w:val="0"/>
              <w:color w:val="000000" w:themeColor="text1"/>
              <w:sz w:val="24"/>
              <w:szCs w:val="24"/>
            </w:rPr>
            <w:fldChar w:fldCharType="separate"/>
          </w:r>
          <w:r w:rsidR="00FD7DB1" w:rsidRPr="003A3B7C">
            <w:rPr>
              <w:rFonts w:ascii="Times New Roman" w:hAnsi="Times New Roman" w:cs="Times New Roman"/>
              <w:b w:val="0"/>
              <w:noProof/>
              <w:color w:val="000000" w:themeColor="text1"/>
              <w:sz w:val="24"/>
              <w:szCs w:val="24"/>
            </w:rPr>
            <w:t>(Tamez, 2015)</w:t>
          </w:r>
          <w:r w:rsidR="00FD7DB1" w:rsidRPr="003A3B7C">
            <w:rPr>
              <w:rFonts w:ascii="Times New Roman" w:hAnsi="Times New Roman" w:cs="Times New Roman"/>
              <w:b w:val="0"/>
              <w:color w:val="000000" w:themeColor="text1"/>
              <w:sz w:val="24"/>
              <w:szCs w:val="24"/>
            </w:rPr>
            <w:fldChar w:fldCharType="end"/>
          </w:r>
        </w:sdtContent>
      </w:sdt>
      <w:r w:rsidR="00FD7DB1" w:rsidRPr="003A3B7C">
        <w:rPr>
          <w:rFonts w:ascii="Times New Roman" w:hAnsi="Times New Roman" w:cs="Times New Roman"/>
          <w:b w:val="0"/>
          <w:color w:val="000000" w:themeColor="text1"/>
          <w:sz w:val="24"/>
          <w:szCs w:val="24"/>
        </w:rPr>
        <w:t xml:space="preserve"> </w:t>
      </w:r>
      <w:r w:rsidR="00E223F1" w:rsidRPr="003A3B7C">
        <w:rPr>
          <w:rFonts w:ascii="Times New Roman" w:hAnsi="Times New Roman" w:cs="Times New Roman"/>
          <w:b w:val="0"/>
          <w:color w:val="000000" w:themeColor="text1"/>
          <w:sz w:val="24"/>
          <w:szCs w:val="24"/>
        </w:rPr>
        <w:t>work)</w:t>
      </w:r>
      <w:bookmarkEnd w:id="105"/>
      <w:r w:rsidR="00FD7DB1">
        <w:rPr>
          <w:rFonts w:ascii="Times New Roman" w:hAnsi="Times New Roman" w:cs="Times New Roman"/>
          <w:b w:val="0"/>
          <w:color w:val="000000" w:themeColor="text1"/>
          <w:sz w:val="24"/>
          <w:szCs w:val="24"/>
        </w:rPr>
        <w:t xml:space="preserve"> </w:t>
      </w:r>
    </w:p>
    <w:p w14:paraId="0D3C05F0" w14:textId="7BF1D8DA" w:rsidR="00AB7F1C"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lastRenderedPageBreak/>
        <w:t>Looking at the DTG curves, coke behaves differently to the co-blended samples. From the proximate and ultimate analysis</w:t>
      </w:r>
      <w:r w:rsidR="00B00419" w:rsidRPr="00B036F6">
        <w:rPr>
          <w:rFonts w:ascii="Times New Roman" w:hAnsi="Times New Roman" w:cs="Times New Roman"/>
          <w:color w:val="000000" w:themeColor="text1"/>
          <w:sz w:val="24"/>
          <w:szCs w:val="24"/>
        </w:rPr>
        <w:t xml:space="preserve"> (</w:t>
      </w:r>
      <w:r w:rsidR="00B26CB9" w:rsidRPr="00B036F6">
        <w:rPr>
          <w:rFonts w:ascii="Times New Roman" w:hAnsi="Times New Roman" w:cs="Times New Roman"/>
          <w:color w:val="000000" w:themeColor="text1"/>
          <w:sz w:val="24"/>
          <w:szCs w:val="24"/>
        </w:rPr>
        <w:fldChar w:fldCharType="begin"/>
      </w:r>
      <w:r w:rsidR="00B26CB9" w:rsidRPr="00B036F6">
        <w:rPr>
          <w:rFonts w:ascii="Times New Roman" w:hAnsi="Times New Roman" w:cs="Times New Roman"/>
          <w:color w:val="000000" w:themeColor="text1"/>
          <w:sz w:val="24"/>
          <w:szCs w:val="24"/>
        </w:rPr>
        <w:instrText xml:space="preserve"> REF _Ref491022613 \h </w:instrText>
      </w:r>
      <w:r w:rsidR="00EF4EB3" w:rsidRPr="0043076D">
        <w:rPr>
          <w:rFonts w:ascii="Times New Roman" w:hAnsi="Times New Roman" w:cs="Times New Roman"/>
          <w:color w:val="000000" w:themeColor="text1"/>
          <w:sz w:val="24"/>
          <w:szCs w:val="24"/>
        </w:rPr>
        <w:instrText xml:space="preserve"> \* MERGEFORMAT </w:instrText>
      </w:r>
      <w:r w:rsidR="00B26CB9" w:rsidRPr="00B036F6">
        <w:rPr>
          <w:rFonts w:ascii="Times New Roman" w:hAnsi="Times New Roman" w:cs="Times New Roman"/>
          <w:color w:val="000000" w:themeColor="text1"/>
          <w:sz w:val="24"/>
          <w:szCs w:val="24"/>
        </w:rPr>
      </w:r>
      <w:r w:rsidR="00B26CB9" w:rsidRPr="00B036F6">
        <w:rPr>
          <w:rFonts w:ascii="Times New Roman" w:hAnsi="Times New Roman" w:cs="Times New Roman"/>
          <w:color w:val="000000" w:themeColor="text1"/>
          <w:sz w:val="24"/>
          <w:szCs w:val="24"/>
        </w:rPr>
        <w:fldChar w:fldCharType="separate"/>
      </w:r>
      <w:r w:rsidR="002C434D" w:rsidRPr="008D3758">
        <w:rPr>
          <w:rFonts w:ascii="Times New Roman" w:hAnsi="Times New Roman" w:cs="Times New Roman"/>
          <w:color w:val="000000" w:themeColor="text1"/>
          <w:sz w:val="24"/>
          <w:szCs w:val="24"/>
        </w:rPr>
        <w:t xml:space="preserve">Table </w:t>
      </w:r>
      <w:r w:rsidR="002C434D" w:rsidRPr="008D3758">
        <w:rPr>
          <w:rFonts w:ascii="Times New Roman" w:hAnsi="Times New Roman" w:cs="Times New Roman"/>
          <w:noProof/>
          <w:color w:val="000000" w:themeColor="text1"/>
          <w:sz w:val="24"/>
          <w:szCs w:val="24"/>
        </w:rPr>
        <w:t>14</w:t>
      </w:r>
      <w:r w:rsidR="00B26CB9" w:rsidRPr="00B036F6">
        <w:rPr>
          <w:rFonts w:ascii="Times New Roman" w:hAnsi="Times New Roman" w:cs="Times New Roman"/>
          <w:color w:val="000000" w:themeColor="text1"/>
          <w:sz w:val="24"/>
          <w:szCs w:val="24"/>
        </w:rPr>
        <w:fldChar w:fldCharType="end"/>
      </w:r>
      <w:r w:rsidR="00B00419"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we know that coke has the lowest moisture and volatile content and the highest fixed carbon content. It can be seen in </w:t>
      </w:r>
      <w:r w:rsidR="008849AD" w:rsidRPr="00B036F6">
        <w:rPr>
          <w:rFonts w:ascii="Times New Roman" w:hAnsi="Times New Roman" w:cs="Times New Roman"/>
          <w:color w:val="000000" w:themeColor="text1"/>
          <w:sz w:val="24"/>
          <w:szCs w:val="24"/>
        </w:rPr>
        <w:fldChar w:fldCharType="begin"/>
      </w:r>
      <w:r w:rsidR="008849AD" w:rsidRPr="00B036F6">
        <w:rPr>
          <w:rFonts w:ascii="Times New Roman" w:hAnsi="Times New Roman" w:cs="Times New Roman"/>
          <w:color w:val="000000" w:themeColor="text1"/>
          <w:sz w:val="24"/>
          <w:szCs w:val="24"/>
        </w:rPr>
        <w:instrText xml:space="preserve"> REF _Ref491418528 \h </w:instrText>
      </w:r>
      <w:r w:rsidR="00EF4EB3" w:rsidRPr="0043076D">
        <w:rPr>
          <w:rFonts w:ascii="Times New Roman" w:hAnsi="Times New Roman" w:cs="Times New Roman"/>
          <w:color w:val="000000" w:themeColor="text1"/>
          <w:sz w:val="24"/>
          <w:szCs w:val="24"/>
        </w:rPr>
        <w:instrText xml:space="preserve"> \* MERGEFORMAT </w:instrText>
      </w:r>
      <w:r w:rsidR="008849AD" w:rsidRPr="00B036F6">
        <w:rPr>
          <w:rFonts w:ascii="Times New Roman" w:hAnsi="Times New Roman" w:cs="Times New Roman"/>
          <w:color w:val="000000" w:themeColor="text1"/>
          <w:sz w:val="24"/>
          <w:szCs w:val="24"/>
        </w:rPr>
      </w:r>
      <w:r w:rsidR="008849A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19</w:t>
      </w:r>
      <w:r w:rsidR="008849AD" w:rsidRPr="00B036F6">
        <w:rPr>
          <w:rFonts w:ascii="Times New Roman" w:hAnsi="Times New Roman" w:cs="Times New Roman"/>
          <w:color w:val="000000" w:themeColor="text1"/>
          <w:sz w:val="24"/>
          <w:szCs w:val="24"/>
        </w:rPr>
        <w:fldChar w:fldCharType="end"/>
      </w:r>
      <w:r w:rsidR="008849AD"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that the first</w:t>
      </w:r>
      <w:r w:rsidR="00B56D25" w:rsidRPr="00B036F6">
        <w:rPr>
          <w:rFonts w:ascii="Times New Roman" w:hAnsi="Times New Roman" w:cs="Times New Roman"/>
          <w:color w:val="000000" w:themeColor="text1"/>
          <w:sz w:val="24"/>
          <w:szCs w:val="24"/>
        </w:rPr>
        <w:t xml:space="preserve"> peak </w:t>
      </w:r>
      <w:r w:rsidRPr="00B036F6">
        <w:rPr>
          <w:rFonts w:ascii="Times New Roman" w:hAnsi="Times New Roman" w:cs="Times New Roman"/>
          <w:color w:val="000000" w:themeColor="text1"/>
          <w:sz w:val="24"/>
          <w:szCs w:val="24"/>
        </w:rPr>
        <w:t>occur</w:t>
      </w:r>
      <w:r w:rsidR="00EC4A6D">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at a quicker rate to that of the co-blends. This is due to low moisture content and the volatile matter being released much quicker and shorter rate of mass loss. The char combustion which is the reaction of the fixed carbon and leaves the char residue can be seen to occur much sooner</w:t>
      </w:r>
      <w:r w:rsidR="008849AD" w:rsidRPr="00B036F6">
        <w:rPr>
          <w:rFonts w:ascii="Times New Roman" w:hAnsi="Times New Roman" w:cs="Times New Roman"/>
          <w:color w:val="000000" w:themeColor="text1"/>
          <w:sz w:val="24"/>
          <w:szCs w:val="24"/>
        </w:rPr>
        <w:t xml:space="preserve"> for coke</w:t>
      </w:r>
      <w:r w:rsidRPr="00B036F6">
        <w:rPr>
          <w:rFonts w:ascii="Times New Roman" w:hAnsi="Times New Roman" w:cs="Times New Roman"/>
          <w:color w:val="000000" w:themeColor="text1"/>
          <w:sz w:val="24"/>
          <w:szCs w:val="24"/>
        </w:rPr>
        <w:t xml:space="preserve"> than the co-blends </w:t>
      </w:r>
      <w:r w:rsidR="00EC4A6D" w:rsidRPr="00B036F6">
        <w:rPr>
          <w:rFonts w:ascii="Times New Roman" w:hAnsi="Times New Roman" w:cs="Times New Roman"/>
          <w:color w:val="000000" w:themeColor="text1"/>
          <w:sz w:val="24"/>
          <w:szCs w:val="24"/>
        </w:rPr>
        <w:t>and for</w:t>
      </w:r>
      <w:r w:rsidRPr="00B036F6">
        <w:rPr>
          <w:rFonts w:ascii="Times New Roman" w:hAnsi="Times New Roman" w:cs="Times New Roman"/>
          <w:color w:val="000000" w:themeColor="text1"/>
          <w:sz w:val="24"/>
          <w:szCs w:val="24"/>
        </w:rPr>
        <w:t xml:space="preserve"> a longer period of time. The addition of biomass had an influence on the rate of maximum weight loss which could have a potential impact on the effect of its synergistic behaviour when co-blended</w:t>
      </w:r>
      <w:r w:rsidR="00AD2FC9">
        <w:rPr>
          <w:rFonts w:ascii="Times New Roman" w:hAnsi="Times New Roman" w:cs="Times New Roman"/>
          <w:color w:val="000000" w:themeColor="text1"/>
          <w:sz w:val="24"/>
          <w:szCs w:val="24"/>
        </w:rPr>
        <w:t>.</w:t>
      </w:r>
    </w:p>
    <w:p w14:paraId="747ED1DF" w14:textId="08192294" w:rsidR="00AD2FC9" w:rsidRPr="00B036F6" w:rsidRDefault="00AD2FC9" w:rsidP="00AD2FC9">
      <w:pPr>
        <w:pStyle w:val="Caption"/>
        <w:spacing w:line="360" w:lineRule="auto"/>
        <w:ind w:firstLine="720"/>
        <w:jc w:val="center"/>
        <w:rPr>
          <w:rFonts w:ascii="Times New Roman" w:hAnsi="Times New Roman" w:cs="Times New Roman"/>
          <w:color w:val="000000" w:themeColor="text1"/>
          <w:sz w:val="24"/>
          <w:szCs w:val="24"/>
        </w:rPr>
      </w:pPr>
      <w:bookmarkStart w:id="106" w:name="_Ref491419713"/>
      <w:bookmarkStart w:id="107" w:name="_Toc518370640"/>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12</w:t>
      </w:r>
      <w:r w:rsidR="00711874">
        <w:rPr>
          <w:rFonts w:ascii="Times New Roman" w:hAnsi="Times New Roman" w:cs="Times New Roman"/>
          <w:b w:val="0"/>
          <w:color w:val="000000" w:themeColor="text1"/>
          <w:sz w:val="24"/>
          <w:szCs w:val="24"/>
        </w:rPr>
        <w:fldChar w:fldCharType="end"/>
      </w:r>
      <w:bookmarkEnd w:id="106"/>
      <w:r w:rsidRPr="0043076D">
        <w:rPr>
          <w:rFonts w:ascii="Times New Roman" w:hAnsi="Times New Roman" w:cs="Times New Roman"/>
          <w:b w:val="0"/>
          <w:color w:val="000000" w:themeColor="text1"/>
          <w:sz w:val="24"/>
          <w:szCs w:val="24"/>
        </w:rPr>
        <w:t xml:space="preserve"> Peak temperatures and rate of maximum weight loss for the different blends of BSG oat husk and rice bran with coke at heating rate of 50</w:t>
      </w:r>
      <w:r w:rsidRPr="0043076D">
        <w:rPr>
          <w:rFonts w:ascii="Times New Roman" w:hAnsi="Times New Roman" w:cs="Times New Roman"/>
          <w:b w:val="0"/>
          <w:color w:val="000000" w:themeColor="text1"/>
          <w:sz w:val="24"/>
          <w:szCs w:val="24"/>
          <w:vertAlign w:val="superscript"/>
        </w:rPr>
        <w:t>0</w:t>
      </w:r>
      <w:r w:rsidRPr="0043076D">
        <w:rPr>
          <w:rFonts w:ascii="Times New Roman" w:hAnsi="Times New Roman" w:cs="Times New Roman"/>
          <w:b w:val="0"/>
          <w:color w:val="000000" w:themeColor="text1"/>
          <w:sz w:val="24"/>
          <w:szCs w:val="24"/>
        </w:rPr>
        <w:t>C/min</w:t>
      </w:r>
      <w:bookmarkEnd w:id="107"/>
    </w:p>
    <w:tbl>
      <w:tblPr>
        <w:tblStyle w:val="TableGrid"/>
        <w:tblW w:w="8165" w:type="dxa"/>
        <w:jc w:val="center"/>
        <w:tblLook w:val="04A0" w:firstRow="1" w:lastRow="0" w:firstColumn="1" w:lastColumn="0" w:noHBand="0" w:noVBand="1"/>
      </w:tblPr>
      <w:tblGrid>
        <w:gridCol w:w="1442"/>
        <w:gridCol w:w="967"/>
        <w:gridCol w:w="947"/>
        <w:gridCol w:w="931"/>
        <w:gridCol w:w="983"/>
        <w:gridCol w:w="994"/>
        <w:gridCol w:w="978"/>
        <w:gridCol w:w="923"/>
      </w:tblGrid>
      <w:tr w:rsidR="00B036F6" w:rsidRPr="00B036F6" w14:paraId="6D262EAB" w14:textId="77777777" w:rsidTr="00AD2FC9">
        <w:trPr>
          <w:trHeight w:val="315"/>
          <w:jc w:val="center"/>
        </w:trPr>
        <w:tc>
          <w:tcPr>
            <w:tcW w:w="1392" w:type="dxa"/>
            <w:hideMark/>
          </w:tcPr>
          <w:p w14:paraId="3895F69C" w14:textId="77777777" w:rsidR="00C459E7" w:rsidRPr="0043076D" w:rsidRDefault="00C459E7" w:rsidP="0043076D">
            <w:pPr>
              <w:spacing w:after="0" w:line="360" w:lineRule="auto"/>
              <w:ind w:firstLine="720"/>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 </w:t>
            </w:r>
          </w:p>
        </w:tc>
        <w:tc>
          <w:tcPr>
            <w:tcW w:w="988" w:type="dxa"/>
            <w:hideMark/>
          </w:tcPr>
          <w:p w14:paraId="6C2281E1"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Coke</w:t>
            </w:r>
          </w:p>
        </w:tc>
        <w:tc>
          <w:tcPr>
            <w:tcW w:w="970" w:type="dxa"/>
            <w:hideMark/>
          </w:tcPr>
          <w:p w14:paraId="02DD9252"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OH5</w:t>
            </w:r>
          </w:p>
        </w:tc>
        <w:tc>
          <w:tcPr>
            <w:tcW w:w="955" w:type="dxa"/>
            <w:hideMark/>
          </w:tcPr>
          <w:p w14:paraId="094317C1"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RB5</w:t>
            </w:r>
          </w:p>
        </w:tc>
        <w:tc>
          <w:tcPr>
            <w:tcW w:w="998" w:type="dxa"/>
            <w:hideMark/>
          </w:tcPr>
          <w:p w14:paraId="6DF2F0EC"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BSG5</w:t>
            </w:r>
          </w:p>
        </w:tc>
        <w:tc>
          <w:tcPr>
            <w:tcW w:w="1010" w:type="dxa"/>
            <w:hideMark/>
          </w:tcPr>
          <w:p w14:paraId="1C118C35"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OH15</w:t>
            </w:r>
          </w:p>
        </w:tc>
        <w:tc>
          <w:tcPr>
            <w:tcW w:w="995" w:type="dxa"/>
            <w:hideMark/>
          </w:tcPr>
          <w:p w14:paraId="683C88F8"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RB15</w:t>
            </w:r>
          </w:p>
        </w:tc>
        <w:tc>
          <w:tcPr>
            <w:tcW w:w="857" w:type="dxa"/>
            <w:hideMark/>
          </w:tcPr>
          <w:p w14:paraId="755F8960"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BSG15</w:t>
            </w:r>
          </w:p>
        </w:tc>
      </w:tr>
      <w:tr w:rsidR="00B036F6" w:rsidRPr="00B036F6" w14:paraId="0F776328" w14:textId="77777777" w:rsidTr="00AD2FC9">
        <w:trPr>
          <w:trHeight w:val="615"/>
          <w:jc w:val="center"/>
        </w:trPr>
        <w:tc>
          <w:tcPr>
            <w:tcW w:w="1392" w:type="dxa"/>
            <w:hideMark/>
          </w:tcPr>
          <w:p w14:paraId="6CD94DA1"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Peak Temperature (K)</w:t>
            </w:r>
          </w:p>
        </w:tc>
        <w:tc>
          <w:tcPr>
            <w:tcW w:w="988" w:type="dxa"/>
            <w:hideMark/>
          </w:tcPr>
          <w:p w14:paraId="67840EE6"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54</w:t>
            </w:r>
          </w:p>
        </w:tc>
        <w:tc>
          <w:tcPr>
            <w:tcW w:w="970" w:type="dxa"/>
            <w:hideMark/>
          </w:tcPr>
          <w:p w14:paraId="503C7FAB"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23</w:t>
            </w:r>
          </w:p>
        </w:tc>
        <w:tc>
          <w:tcPr>
            <w:tcW w:w="955" w:type="dxa"/>
            <w:hideMark/>
          </w:tcPr>
          <w:p w14:paraId="3BFAB576"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12</w:t>
            </w:r>
          </w:p>
        </w:tc>
        <w:tc>
          <w:tcPr>
            <w:tcW w:w="998" w:type="dxa"/>
            <w:hideMark/>
          </w:tcPr>
          <w:p w14:paraId="1C1050C1"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16</w:t>
            </w:r>
          </w:p>
        </w:tc>
        <w:tc>
          <w:tcPr>
            <w:tcW w:w="1010" w:type="dxa"/>
            <w:hideMark/>
          </w:tcPr>
          <w:p w14:paraId="38F6AA45"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23</w:t>
            </w:r>
          </w:p>
        </w:tc>
        <w:tc>
          <w:tcPr>
            <w:tcW w:w="995" w:type="dxa"/>
            <w:hideMark/>
          </w:tcPr>
          <w:p w14:paraId="69EEEEB5"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37</w:t>
            </w:r>
          </w:p>
        </w:tc>
        <w:tc>
          <w:tcPr>
            <w:tcW w:w="857" w:type="dxa"/>
            <w:hideMark/>
          </w:tcPr>
          <w:p w14:paraId="0E488733"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17</w:t>
            </w:r>
          </w:p>
        </w:tc>
      </w:tr>
      <w:tr w:rsidR="00B036F6" w:rsidRPr="00B036F6" w14:paraId="1BC99D46" w14:textId="77777777" w:rsidTr="00AD2FC9">
        <w:trPr>
          <w:trHeight w:val="315"/>
          <w:jc w:val="center"/>
        </w:trPr>
        <w:tc>
          <w:tcPr>
            <w:tcW w:w="1392" w:type="dxa"/>
            <w:hideMark/>
          </w:tcPr>
          <w:p w14:paraId="7223AEC6"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Rmax (mg/min)</w:t>
            </w:r>
          </w:p>
        </w:tc>
        <w:tc>
          <w:tcPr>
            <w:tcW w:w="988" w:type="dxa"/>
            <w:hideMark/>
          </w:tcPr>
          <w:p w14:paraId="5DF4D970"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43</w:t>
            </w:r>
          </w:p>
        </w:tc>
        <w:tc>
          <w:tcPr>
            <w:tcW w:w="970" w:type="dxa"/>
            <w:hideMark/>
          </w:tcPr>
          <w:p w14:paraId="1546931A"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75</w:t>
            </w:r>
          </w:p>
        </w:tc>
        <w:tc>
          <w:tcPr>
            <w:tcW w:w="955" w:type="dxa"/>
            <w:hideMark/>
          </w:tcPr>
          <w:p w14:paraId="4F86181F"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46</w:t>
            </w:r>
          </w:p>
        </w:tc>
        <w:tc>
          <w:tcPr>
            <w:tcW w:w="998" w:type="dxa"/>
            <w:hideMark/>
          </w:tcPr>
          <w:p w14:paraId="665848A2"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72</w:t>
            </w:r>
          </w:p>
        </w:tc>
        <w:tc>
          <w:tcPr>
            <w:tcW w:w="1010" w:type="dxa"/>
            <w:hideMark/>
          </w:tcPr>
          <w:p w14:paraId="63E753DA"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721</w:t>
            </w:r>
          </w:p>
        </w:tc>
        <w:tc>
          <w:tcPr>
            <w:tcW w:w="995" w:type="dxa"/>
            <w:hideMark/>
          </w:tcPr>
          <w:p w14:paraId="3C88CCB4"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2</w:t>
            </w:r>
          </w:p>
        </w:tc>
        <w:tc>
          <w:tcPr>
            <w:tcW w:w="857" w:type="dxa"/>
            <w:hideMark/>
          </w:tcPr>
          <w:p w14:paraId="6721EE8E" w14:textId="77777777" w:rsidR="00C459E7" w:rsidRPr="0043076D" w:rsidRDefault="00C459E7"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537</w:t>
            </w:r>
          </w:p>
        </w:tc>
      </w:tr>
    </w:tbl>
    <w:p w14:paraId="3572028E" w14:textId="77777777" w:rsidR="00AD2FC9" w:rsidRDefault="00AD2FC9" w:rsidP="00FB1657">
      <w:pPr>
        <w:spacing w:line="360" w:lineRule="auto"/>
        <w:ind w:firstLine="720"/>
        <w:jc w:val="both"/>
        <w:rPr>
          <w:rFonts w:ascii="Times New Roman" w:hAnsi="Times New Roman" w:cs="Times New Roman"/>
          <w:color w:val="000000" w:themeColor="text1"/>
          <w:sz w:val="24"/>
          <w:szCs w:val="24"/>
        </w:rPr>
      </w:pPr>
    </w:p>
    <w:p w14:paraId="2C7343B0" w14:textId="43B78913" w:rsidR="00AB692A"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From </w:t>
      </w:r>
      <w:r w:rsidR="00DC5D51" w:rsidRPr="00B036F6">
        <w:rPr>
          <w:rFonts w:ascii="Times New Roman" w:hAnsi="Times New Roman" w:cs="Times New Roman"/>
          <w:color w:val="000000" w:themeColor="text1"/>
          <w:sz w:val="24"/>
          <w:szCs w:val="24"/>
        </w:rPr>
        <w:fldChar w:fldCharType="begin"/>
      </w:r>
      <w:r w:rsidR="00DC5D51" w:rsidRPr="00B036F6">
        <w:rPr>
          <w:rFonts w:ascii="Times New Roman" w:hAnsi="Times New Roman" w:cs="Times New Roman"/>
          <w:color w:val="000000" w:themeColor="text1"/>
          <w:sz w:val="24"/>
          <w:szCs w:val="24"/>
        </w:rPr>
        <w:instrText xml:space="preserve"> REF _Ref491419713 \h </w:instrText>
      </w:r>
      <w:r w:rsidR="00EF4EB3" w:rsidRPr="0043076D">
        <w:rPr>
          <w:rFonts w:ascii="Times New Roman" w:hAnsi="Times New Roman" w:cs="Times New Roman"/>
          <w:color w:val="000000" w:themeColor="text1"/>
          <w:sz w:val="24"/>
          <w:szCs w:val="24"/>
        </w:rPr>
        <w:instrText xml:space="preserve"> \* MERGEFORMAT </w:instrText>
      </w:r>
      <w:r w:rsidR="00DC5D51" w:rsidRPr="00B036F6">
        <w:rPr>
          <w:rFonts w:ascii="Times New Roman" w:hAnsi="Times New Roman" w:cs="Times New Roman"/>
          <w:color w:val="000000" w:themeColor="text1"/>
          <w:sz w:val="24"/>
          <w:szCs w:val="24"/>
        </w:rPr>
      </w:r>
      <w:r w:rsidR="00DC5D51"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Table </w:t>
      </w:r>
      <w:r w:rsidR="002E4BDA" w:rsidRPr="008D3758">
        <w:rPr>
          <w:rFonts w:ascii="Times New Roman" w:hAnsi="Times New Roman" w:cs="Times New Roman"/>
          <w:noProof/>
          <w:color w:val="000000" w:themeColor="text1"/>
          <w:sz w:val="24"/>
          <w:szCs w:val="24"/>
        </w:rPr>
        <w:t>12</w:t>
      </w:r>
      <w:r w:rsidR="00DC5D51" w:rsidRPr="00B036F6">
        <w:rPr>
          <w:rFonts w:ascii="Times New Roman" w:hAnsi="Times New Roman" w:cs="Times New Roman"/>
          <w:color w:val="000000" w:themeColor="text1"/>
          <w:sz w:val="24"/>
          <w:szCs w:val="24"/>
        </w:rPr>
        <w:fldChar w:fldCharType="end"/>
      </w:r>
      <w:r w:rsidR="00DC5D51"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we can see that when biomass is co-blended with coke that it has a considerable impact on the peak temperature and R</w:t>
      </w:r>
      <w:r w:rsidRPr="00B036F6">
        <w:rPr>
          <w:rFonts w:ascii="Times New Roman" w:hAnsi="Times New Roman" w:cs="Times New Roman"/>
          <w:color w:val="000000" w:themeColor="text1"/>
          <w:sz w:val="24"/>
          <w:szCs w:val="24"/>
          <w:vertAlign w:val="subscript"/>
        </w:rPr>
        <w:t>mas</w:t>
      </w:r>
      <w:r w:rsidRPr="00B036F6">
        <w:rPr>
          <w:rFonts w:ascii="Times New Roman" w:hAnsi="Times New Roman" w:cs="Times New Roman"/>
          <w:color w:val="000000" w:themeColor="text1"/>
          <w:sz w:val="24"/>
          <w:szCs w:val="24"/>
        </w:rPr>
        <w:t>. The introduction of biomass will result in an increase in volatilisation at temperatures below 700K. We can also see from the table that the increase in biomass has a large impact on the R</w:t>
      </w:r>
      <w:r w:rsidRPr="00B036F6">
        <w:rPr>
          <w:rFonts w:ascii="Times New Roman" w:hAnsi="Times New Roman" w:cs="Times New Roman"/>
          <w:color w:val="000000" w:themeColor="text1"/>
          <w:sz w:val="24"/>
          <w:szCs w:val="24"/>
          <w:vertAlign w:val="subscript"/>
        </w:rPr>
        <w:t>max</w:t>
      </w:r>
      <w:r w:rsidRPr="00B036F6">
        <w:rPr>
          <w:rFonts w:ascii="Times New Roman" w:hAnsi="Times New Roman" w:cs="Times New Roman"/>
          <w:color w:val="000000" w:themeColor="text1"/>
          <w:sz w:val="24"/>
          <w:szCs w:val="24"/>
        </w:rPr>
        <w:t>. For substitution in the sintering process this large change in R</w:t>
      </w:r>
      <w:r w:rsidRPr="00B036F6">
        <w:rPr>
          <w:rFonts w:ascii="Times New Roman" w:hAnsi="Times New Roman" w:cs="Times New Roman"/>
          <w:color w:val="000000" w:themeColor="text1"/>
          <w:sz w:val="24"/>
          <w:szCs w:val="24"/>
          <w:vertAlign w:val="subscript"/>
        </w:rPr>
        <w:t xml:space="preserve">max </w:t>
      </w:r>
      <w:r w:rsidRPr="00B036F6">
        <w:rPr>
          <w:rFonts w:ascii="Times New Roman" w:hAnsi="Times New Roman" w:cs="Times New Roman"/>
          <w:color w:val="000000" w:themeColor="text1"/>
          <w:sz w:val="24"/>
          <w:szCs w:val="24"/>
        </w:rPr>
        <w:t xml:space="preserve">may not be suitable as the coke breeze used in the sinter plant need to react at higher temperatures. </w:t>
      </w:r>
      <w:r w:rsidR="00B56D25" w:rsidRPr="00B036F6">
        <w:rPr>
          <w:rFonts w:ascii="Times New Roman" w:hAnsi="Times New Roman" w:cs="Times New Roman"/>
          <w:color w:val="000000" w:themeColor="text1"/>
          <w:sz w:val="24"/>
          <w:szCs w:val="24"/>
        </w:rPr>
        <w:t xml:space="preserve"> This may lead to a sinter quality issue since heat is being released at an earlier stage (mass being loss) which would otherwise be used at the latter end of temperature for the sinter to fuse and form a porous structure. This</w:t>
      </w:r>
      <w:r w:rsidRPr="00B036F6">
        <w:rPr>
          <w:rFonts w:ascii="Times New Roman" w:hAnsi="Times New Roman" w:cs="Times New Roman"/>
          <w:color w:val="000000" w:themeColor="text1"/>
          <w:sz w:val="24"/>
          <w:szCs w:val="24"/>
        </w:rPr>
        <w:t xml:space="preserve"> would suggest that 5% substitution would be more suitable for further upscaling based on the rate of mass loss from the DTG graphs. The increase in biomass was also carried out by Idris (2012) while using oil palm biomass to show rate of mass loss increased with biomass content increase.</w:t>
      </w:r>
    </w:p>
    <w:p w14:paraId="503DDB51" w14:textId="12E3B0E8" w:rsidR="00AB7F1C" w:rsidRPr="0043076D" w:rsidRDefault="00C6529B" w:rsidP="0043076D">
      <w:pPr>
        <w:pStyle w:val="Heading3"/>
        <w:rPr>
          <w:rFonts w:ascii="Times New Roman" w:hAnsi="Times New Roman" w:cs="Times New Roman"/>
          <w:color w:val="000000" w:themeColor="text1"/>
          <w:sz w:val="24"/>
          <w:szCs w:val="24"/>
        </w:rPr>
      </w:pPr>
      <w:bookmarkStart w:id="108" w:name="_Toc518370549"/>
      <w:r>
        <w:rPr>
          <w:rFonts w:ascii="Times New Roman" w:hAnsi="Times New Roman" w:cs="Times New Roman"/>
          <w:color w:val="000000" w:themeColor="text1"/>
          <w:sz w:val="24"/>
          <w:szCs w:val="24"/>
        </w:rPr>
        <w:lastRenderedPageBreak/>
        <w:t>5</w:t>
      </w:r>
      <w:r w:rsidR="00AB7F1C" w:rsidRPr="00B036F6">
        <w:rPr>
          <w:rFonts w:ascii="Times New Roman" w:hAnsi="Times New Roman" w:cs="Times New Roman"/>
          <w:color w:val="000000" w:themeColor="text1"/>
          <w:sz w:val="24"/>
          <w:szCs w:val="24"/>
        </w:rPr>
        <w:t>.</w:t>
      </w:r>
      <w:r w:rsidR="00E206FC">
        <w:rPr>
          <w:rFonts w:ascii="Times New Roman" w:hAnsi="Times New Roman" w:cs="Times New Roman"/>
          <w:color w:val="000000" w:themeColor="text1"/>
          <w:sz w:val="24"/>
          <w:szCs w:val="24"/>
        </w:rPr>
        <w:t>3.2</w:t>
      </w:r>
      <w:r w:rsidR="00AB7F1C" w:rsidRPr="00B036F6">
        <w:rPr>
          <w:rFonts w:ascii="Times New Roman" w:hAnsi="Times New Roman" w:cs="Times New Roman"/>
          <w:color w:val="000000" w:themeColor="text1"/>
          <w:sz w:val="24"/>
          <w:szCs w:val="24"/>
        </w:rPr>
        <w:t xml:space="preserve"> </w:t>
      </w:r>
      <w:r w:rsidR="00483A27" w:rsidRPr="0043076D">
        <w:rPr>
          <w:rFonts w:ascii="Times New Roman" w:hAnsi="Times New Roman" w:cs="Times New Roman"/>
          <w:color w:val="000000" w:themeColor="text1"/>
          <w:sz w:val="24"/>
          <w:szCs w:val="24"/>
        </w:rPr>
        <w:t>Activation Energy</w:t>
      </w:r>
      <w:bookmarkEnd w:id="108"/>
    </w:p>
    <w:p w14:paraId="5330B65A" w14:textId="77777777" w:rsidR="008428F0" w:rsidRDefault="008428F0" w:rsidP="00D83F69">
      <w:pPr>
        <w:spacing w:line="360" w:lineRule="auto"/>
        <w:jc w:val="both"/>
        <w:rPr>
          <w:rFonts w:ascii="Times New Roman" w:hAnsi="Times New Roman" w:cs="Times New Roman"/>
          <w:color w:val="000000" w:themeColor="text1"/>
          <w:sz w:val="24"/>
          <w:szCs w:val="24"/>
        </w:rPr>
      </w:pPr>
    </w:p>
    <w:p w14:paraId="7013988D" w14:textId="06410F00"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kinetic parameters of a product are useful to know in order to predict the behaviour of the reaction. The DAEM was employed to estimate the activation energy, E and the frequency Factor k</w:t>
      </w:r>
      <w:r w:rsidRPr="00B036F6">
        <w:rPr>
          <w:rFonts w:ascii="Times New Roman" w:hAnsi="Times New Roman" w:cs="Times New Roman"/>
          <w:color w:val="000000" w:themeColor="text1"/>
          <w:sz w:val="24"/>
          <w:szCs w:val="24"/>
          <w:vertAlign w:val="subscript"/>
        </w:rPr>
        <w:t>0</w:t>
      </w:r>
      <w:r w:rsidRPr="00B036F6">
        <w:rPr>
          <w:rFonts w:ascii="Times New Roman" w:hAnsi="Times New Roman" w:cs="Times New Roman"/>
          <w:color w:val="000000" w:themeColor="text1"/>
          <w:sz w:val="24"/>
          <w:szCs w:val="24"/>
        </w:rPr>
        <w:t xml:space="preserve"> and help construct the distribution. The activation energy is the minimum amount of energy required to activate the atoms or molecules to undergo a chemical transformation. The method involves using at least three different heating rates. The three heating rates were 10, 50 and 100</w:t>
      </w:r>
      <w:r w:rsidR="008428F0">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min.</w:t>
      </w:r>
    </w:p>
    <w:p w14:paraId="474326BB" w14:textId="77777777" w:rsidR="00AB7F1C" w:rsidRPr="00B036F6" w:rsidRDefault="00AB7F1C" w:rsidP="008D3758">
      <w:pPr>
        <w:spacing w:line="360" w:lineRule="auto"/>
        <w:ind w:firstLine="720"/>
        <w:jc w:val="center"/>
        <w:rPr>
          <w:rFonts w:ascii="Times New Roman" w:eastAsiaTheme="minorEastAsia"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6728C08B" wp14:editId="0FE2F66D">
            <wp:extent cx="4320000" cy="2880000"/>
            <wp:effectExtent l="0" t="0" r="23495" b="1587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6319C9C" w14:textId="795C10AE" w:rsidR="00AB7F1C" w:rsidRDefault="00FC10A3" w:rsidP="0043076D">
      <w:pPr>
        <w:pStyle w:val="Caption"/>
        <w:spacing w:line="360" w:lineRule="auto"/>
        <w:ind w:firstLine="720"/>
        <w:jc w:val="center"/>
        <w:rPr>
          <w:rFonts w:ascii="Times New Roman" w:eastAsiaTheme="minorEastAsia" w:hAnsi="Times New Roman" w:cs="Times New Roman"/>
          <w:color w:val="000000" w:themeColor="text1"/>
          <w:sz w:val="24"/>
          <w:szCs w:val="24"/>
        </w:rPr>
      </w:pPr>
      <w:bookmarkStart w:id="109" w:name="_Ref491419917"/>
      <w:bookmarkStart w:id="110" w:name="_Toc518370584"/>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20</w:t>
      </w:r>
      <w:r w:rsidRPr="0043076D">
        <w:rPr>
          <w:rFonts w:ascii="Times New Roman" w:hAnsi="Times New Roman" w:cs="Times New Roman"/>
          <w:b w:val="0"/>
          <w:color w:val="000000" w:themeColor="text1"/>
          <w:sz w:val="24"/>
          <w:szCs w:val="24"/>
        </w:rPr>
        <w:fldChar w:fldCharType="end"/>
      </w:r>
      <w:bookmarkEnd w:id="109"/>
      <w:r w:rsidR="00AB7F1C" w:rsidRPr="0043076D">
        <w:rPr>
          <w:rFonts w:ascii="Times New Roman" w:eastAsiaTheme="minorEastAsia" w:hAnsi="Times New Roman" w:cs="Times New Roman"/>
          <w:b w:val="0"/>
          <w:color w:val="000000" w:themeColor="text1"/>
          <w:sz w:val="24"/>
          <w:szCs w:val="24"/>
        </w:rPr>
        <w:t xml:space="preserve"> TGA of </w:t>
      </w:r>
      <w:r w:rsidR="00F31E5A" w:rsidRPr="00657E6A">
        <w:rPr>
          <w:rFonts w:ascii="Times New Roman" w:eastAsiaTheme="minorEastAsia" w:hAnsi="Times New Roman" w:cs="Times New Roman"/>
          <w:b w:val="0"/>
          <w:color w:val="000000" w:themeColor="text1"/>
          <w:sz w:val="24"/>
          <w:szCs w:val="24"/>
        </w:rPr>
        <w:t>coke at</w:t>
      </w:r>
      <w:r w:rsidR="00AB7F1C" w:rsidRPr="0043076D">
        <w:rPr>
          <w:rFonts w:ascii="Times New Roman" w:eastAsiaTheme="minorEastAsia" w:hAnsi="Times New Roman" w:cs="Times New Roman"/>
          <w:b w:val="0"/>
          <w:color w:val="000000" w:themeColor="text1"/>
          <w:sz w:val="24"/>
          <w:szCs w:val="24"/>
        </w:rPr>
        <w:t xml:space="preserve"> 3 different heating rates</w:t>
      </w:r>
      <w:bookmarkEnd w:id="110"/>
    </w:p>
    <w:p w14:paraId="4561032B" w14:textId="77777777" w:rsidR="00F31E5A" w:rsidRDefault="00F31E5A" w:rsidP="00F31E5A"/>
    <w:p w14:paraId="35C36276" w14:textId="77777777" w:rsidR="00F31E5A" w:rsidRDefault="00F31E5A" w:rsidP="00F31E5A"/>
    <w:p w14:paraId="23A51A8B" w14:textId="77777777" w:rsidR="00F31E5A" w:rsidRDefault="00F31E5A" w:rsidP="00F31E5A"/>
    <w:p w14:paraId="0FF7F987" w14:textId="77777777" w:rsidR="00F31E5A" w:rsidRDefault="00F31E5A" w:rsidP="00F31E5A"/>
    <w:p w14:paraId="372C57E8" w14:textId="77777777" w:rsidR="00F31E5A" w:rsidRPr="00F31E5A" w:rsidRDefault="00F31E5A" w:rsidP="00F31E5A"/>
    <w:p w14:paraId="114814D9" w14:textId="77777777" w:rsidR="00F31E5A" w:rsidRDefault="00AB7F1C">
      <w:pPr>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4DA32B7D" wp14:editId="31AF5BFA">
            <wp:extent cx="4320000" cy="2880000"/>
            <wp:effectExtent l="0" t="0" r="4445" b="15875"/>
            <wp:docPr id="16847" name="Chart 168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E3EA9E3" w14:textId="77777777" w:rsidR="008428F0" w:rsidRDefault="00FC10A3" w:rsidP="0043076D">
      <w:pPr>
        <w:jc w:val="center"/>
        <w:rPr>
          <w:rFonts w:ascii="Times New Roman" w:eastAsiaTheme="minorEastAsia" w:hAnsi="Times New Roman" w:cs="Times New Roman"/>
          <w:color w:val="000000" w:themeColor="text1"/>
          <w:sz w:val="24"/>
          <w:szCs w:val="24"/>
        </w:rPr>
      </w:pPr>
      <w:bookmarkStart w:id="111" w:name="_Toc518370585"/>
      <w:r w:rsidRPr="00B036F6">
        <w:rPr>
          <w:rFonts w:ascii="Times New Roman" w:hAnsi="Times New Roman" w:cs="Times New Roman"/>
          <w:color w:val="000000" w:themeColor="text1"/>
          <w:sz w:val="24"/>
          <w:szCs w:val="24"/>
        </w:rPr>
        <w:t xml:space="preserve">Figure </w:t>
      </w:r>
      <w:r w:rsidRPr="0043076D">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SEQ Figure \* ARABIC </w:instrText>
      </w:r>
      <w:r w:rsidRPr="0043076D">
        <w:rPr>
          <w:rFonts w:ascii="Times New Roman" w:hAnsi="Times New Roman" w:cs="Times New Roman"/>
          <w:color w:val="000000" w:themeColor="text1"/>
          <w:sz w:val="24"/>
          <w:szCs w:val="24"/>
        </w:rPr>
        <w:fldChar w:fldCharType="separate"/>
      </w:r>
      <w:r w:rsidR="00B81D5A">
        <w:rPr>
          <w:rFonts w:ascii="Times New Roman" w:hAnsi="Times New Roman" w:cs="Times New Roman"/>
          <w:noProof/>
          <w:color w:val="000000" w:themeColor="text1"/>
          <w:sz w:val="24"/>
          <w:szCs w:val="24"/>
        </w:rPr>
        <w:t>21</w:t>
      </w:r>
      <w:r w:rsidRPr="0043076D">
        <w:rPr>
          <w:rFonts w:ascii="Times New Roman" w:hAnsi="Times New Roman" w:cs="Times New Roman"/>
          <w:color w:val="000000" w:themeColor="text1"/>
          <w:sz w:val="24"/>
          <w:szCs w:val="24"/>
        </w:rPr>
        <w:fldChar w:fldCharType="end"/>
      </w:r>
      <w:r w:rsidR="00AB7F1C" w:rsidRPr="00B036F6">
        <w:rPr>
          <w:rFonts w:ascii="Times New Roman" w:eastAsiaTheme="minorEastAsia" w:hAnsi="Times New Roman" w:cs="Times New Roman"/>
          <w:color w:val="000000" w:themeColor="text1"/>
          <w:sz w:val="24"/>
          <w:szCs w:val="24"/>
        </w:rPr>
        <w:t xml:space="preserve"> TGA of BSG at 5% substitution at 3 different heating rates</w:t>
      </w:r>
      <w:bookmarkEnd w:id="111"/>
    </w:p>
    <w:p w14:paraId="34D70A2A" w14:textId="77777777" w:rsidR="004218A7" w:rsidRDefault="00AB7F1C" w:rsidP="0043076D">
      <w:pPr>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25DFB48E" wp14:editId="5CE97069">
            <wp:extent cx="4320000" cy="2880000"/>
            <wp:effectExtent l="0" t="0" r="23495" b="15875"/>
            <wp:docPr id="16846" name="Chart 168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7F399BD" w14:textId="72506C8A" w:rsidR="00AB7F1C" w:rsidRPr="00B036F6" w:rsidRDefault="00690C14" w:rsidP="0043076D">
      <w:pPr>
        <w:jc w:val="center"/>
        <w:rPr>
          <w:rFonts w:ascii="Times New Roman" w:eastAsiaTheme="minorEastAsia" w:hAnsi="Times New Roman" w:cs="Times New Roman"/>
          <w:color w:val="000000" w:themeColor="text1"/>
          <w:sz w:val="24"/>
          <w:szCs w:val="24"/>
        </w:rPr>
      </w:pPr>
      <w:bookmarkStart w:id="112" w:name="_Toc518370586"/>
      <w:r w:rsidRPr="00B036F6">
        <w:rPr>
          <w:rFonts w:ascii="Times New Roman" w:hAnsi="Times New Roman" w:cs="Times New Roman"/>
          <w:color w:val="000000" w:themeColor="text1"/>
          <w:sz w:val="24"/>
          <w:szCs w:val="24"/>
        </w:rPr>
        <w:t xml:space="preserve">Figure </w:t>
      </w:r>
      <w:r w:rsidR="00542B57" w:rsidRPr="00B036F6">
        <w:rPr>
          <w:rFonts w:ascii="Times New Roman" w:hAnsi="Times New Roman" w:cs="Times New Roman"/>
          <w:color w:val="000000" w:themeColor="text1"/>
          <w:sz w:val="24"/>
          <w:szCs w:val="24"/>
        </w:rPr>
        <w:fldChar w:fldCharType="begin"/>
      </w:r>
      <w:r w:rsidR="00542B57" w:rsidRPr="00B036F6">
        <w:rPr>
          <w:rFonts w:ascii="Times New Roman" w:hAnsi="Times New Roman" w:cs="Times New Roman"/>
          <w:color w:val="000000" w:themeColor="text1"/>
          <w:sz w:val="24"/>
          <w:szCs w:val="24"/>
        </w:rPr>
        <w:instrText xml:space="preserve"> SEQ Figure \* ARABIC </w:instrText>
      </w:r>
      <w:r w:rsidR="00542B57" w:rsidRPr="00B036F6">
        <w:rPr>
          <w:rFonts w:ascii="Times New Roman" w:hAnsi="Times New Roman" w:cs="Times New Roman"/>
          <w:color w:val="000000" w:themeColor="text1"/>
          <w:sz w:val="24"/>
          <w:szCs w:val="24"/>
        </w:rPr>
        <w:fldChar w:fldCharType="separate"/>
      </w:r>
      <w:r w:rsidR="00B81D5A">
        <w:rPr>
          <w:rFonts w:ascii="Times New Roman" w:hAnsi="Times New Roman" w:cs="Times New Roman"/>
          <w:noProof/>
          <w:color w:val="000000" w:themeColor="text1"/>
          <w:sz w:val="24"/>
          <w:szCs w:val="24"/>
        </w:rPr>
        <w:t>22</w:t>
      </w:r>
      <w:r w:rsidR="00542B57" w:rsidRPr="00B036F6">
        <w:rPr>
          <w:rFonts w:ascii="Times New Roman" w:hAnsi="Times New Roman" w:cs="Times New Roman"/>
          <w:noProof/>
          <w:color w:val="000000" w:themeColor="text1"/>
          <w:sz w:val="24"/>
          <w:szCs w:val="24"/>
        </w:rPr>
        <w:fldChar w:fldCharType="end"/>
      </w:r>
      <w:r w:rsidRPr="00B036F6">
        <w:rPr>
          <w:rFonts w:ascii="Times New Roman" w:hAnsi="Times New Roman" w:cs="Times New Roman"/>
          <w:color w:val="000000" w:themeColor="text1"/>
          <w:sz w:val="24"/>
          <w:szCs w:val="24"/>
        </w:rPr>
        <w:t xml:space="preserve"> </w:t>
      </w:r>
      <w:r w:rsidR="00AB7F1C" w:rsidRPr="00B036F6">
        <w:rPr>
          <w:rFonts w:ascii="Times New Roman" w:eastAsiaTheme="minorEastAsia" w:hAnsi="Times New Roman" w:cs="Times New Roman"/>
          <w:color w:val="000000" w:themeColor="text1"/>
          <w:sz w:val="24"/>
          <w:szCs w:val="24"/>
        </w:rPr>
        <w:t xml:space="preserve">TGA of BSG at 15% substitution at 3 different heating </w:t>
      </w:r>
      <w:r w:rsidR="00EC4A6D" w:rsidRPr="00B036F6">
        <w:rPr>
          <w:rFonts w:ascii="Times New Roman" w:eastAsiaTheme="minorEastAsia" w:hAnsi="Times New Roman" w:cs="Times New Roman"/>
          <w:color w:val="000000" w:themeColor="text1"/>
          <w:sz w:val="24"/>
          <w:szCs w:val="24"/>
        </w:rPr>
        <w:t>rates</w:t>
      </w:r>
      <w:bookmarkEnd w:id="112"/>
    </w:p>
    <w:p w14:paraId="675DB3EF" w14:textId="77777777" w:rsidR="00AB7F1C" w:rsidRPr="00B036F6" w:rsidRDefault="00AB7F1C" w:rsidP="008D3758">
      <w:pPr>
        <w:spacing w:line="360" w:lineRule="auto"/>
        <w:ind w:firstLine="720"/>
        <w:jc w:val="center"/>
        <w:rPr>
          <w:rFonts w:ascii="Times New Roman" w:eastAsiaTheme="minorEastAsia"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3411C4E3" wp14:editId="4C718517">
            <wp:extent cx="4320000" cy="2880000"/>
            <wp:effectExtent l="0" t="0" r="23495" b="15875"/>
            <wp:docPr id="16842" name="Chart 168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0CCD495" w14:textId="44A8899C" w:rsidR="00AB7F1C" w:rsidRPr="00B036F6" w:rsidRDefault="00FC10A3" w:rsidP="0043076D">
      <w:pPr>
        <w:pStyle w:val="Caption"/>
        <w:spacing w:line="360" w:lineRule="auto"/>
        <w:ind w:firstLine="720"/>
        <w:jc w:val="center"/>
        <w:rPr>
          <w:rFonts w:ascii="Times New Roman" w:eastAsiaTheme="minorEastAsia" w:hAnsi="Times New Roman" w:cs="Times New Roman"/>
          <w:color w:val="000000" w:themeColor="text1"/>
          <w:sz w:val="24"/>
          <w:szCs w:val="24"/>
        </w:rPr>
      </w:pPr>
      <w:bookmarkStart w:id="113" w:name="_Toc518370587"/>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23</w:t>
      </w:r>
      <w:r w:rsidRPr="0043076D">
        <w:rPr>
          <w:rFonts w:ascii="Times New Roman" w:hAnsi="Times New Roman" w:cs="Times New Roman"/>
          <w:b w:val="0"/>
          <w:color w:val="000000" w:themeColor="text1"/>
          <w:sz w:val="24"/>
          <w:szCs w:val="24"/>
        </w:rPr>
        <w:fldChar w:fldCharType="end"/>
      </w:r>
      <w:r w:rsidR="00AB7F1C" w:rsidRPr="0043076D">
        <w:rPr>
          <w:rFonts w:ascii="Times New Roman" w:eastAsiaTheme="minorEastAsia" w:hAnsi="Times New Roman" w:cs="Times New Roman"/>
          <w:b w:val="0"/>
          <w:color w:val="000000" w:themeColor="text1"/>
          <w:sz w:val="24"/>
          <w:szCs w:val="24"/>
        </w:rPr>
        <w:t xml:space="preserve"> TGA of Oat Husk at 5% substitution at 3 different heating </w:t>
      </w:r>
      <w:r w:rsidR="00EC4A6D" w:rsidRPr="00657E6A">
        <w:rPr>
          <w:rFonts w:ascii="Times New Roman" w:eastAsiaTheme="minorEastAsia" w:hAnsi="Times New Roman" w:cs="Times New Roman"/>
          <w:b w:val="0"/>
          <w:color w:val="000000" w:themeColor="text1"/>
          <w:sz w:val="24"/>
          <w:szCs w:val="24"/>
        </w:rPr>
        <w:t>rates</w:t>
      </w:r>
      <w:bookmarkEnd w:id="113"/>
    </w:p>
    <w:p w14:paraId="1D041C2B" w14:textId="77777777" w:rsidR="00AB7F1C" w:rsidRPr="00B036F6" w:rsidRDefault="00AB7F1C" w:rsidP="008D3758">
      <w:pPr>
        <w:spacing w:line="360" w:lineRule="auto"/>
        <w:ind w:firstLine="720"/>
        <w:jc w:val="center"/>
        <w:rPr>
          <w:rFonts w:ascii="Times New Roman" w:eastAsiaTheme="minorEastAsia"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2C01E8C7" wp14:editId="05656A50">
            <wp:extent cx="4320000" cy="2880000"/>
            <wp:effectExtent l="0" t="0" r="23495" b="15875"/>
            <wp:docPr id="16843" name="Chart 168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1B94E66" w14:textId="701E2E1E" w:rsidR="00AB7F1C" w:rsidRPr="00B036F6" w:rsidRDefault="00FC10A3" w:rsidP="0043076D">
      <w:pPr>
        <w:pStyle w:val="Caption"/>
        <w:spacing w:line="360" w:lineRule="auto"/>
        <w:ind w:firstLine="720"/>
        <w:jc w:val="center"/>
        <w:rPr>
          <w:rFonts w:ascii="Times New Roman" w:eastAsiaTheme="minorEastAsia" w:hAnsi="Times New Roman" w:cs="Times New Roman"/>
          <w:color w:val="000000" w:themeColor="text1"/>
          <w:sz w:val="24"/>
          <w:szCs w:val="24"/>
        </w:rPr>
      </w:pPr>
      <w:bookmarkStart w:id="114" w:name="_Toc518370588"/>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24</w:t>
      </w:r>
      <w:r w:rsidRPr="0043076D">
        <w:rPr>
          <w:rFonts w:ascii="Times New Roman" w:hAnsi="Times New Roman" w:cs="Times New Roman"/>
          <w:b w:val="0"/>
          <w:color w:val="000000" w:themeColor="text1"/>
          <w:sz w:val="24"/>
          <w:szCs w:val="24"/>
        </w:rPr>
        <w:fldChar w:fldCharType="end"/>
      </w:r>
      <w:r w:rsidR="00690C14" w:rsidRPr="00B036F6">
        <w:rPr>
          <w:rFonts w:ascii="Times New Roman" w:hAnsi="Times New Roman" w:cs="Times New Roman"/>
          <w:b w:val="0"/>
          <w:color w:val="000000" w:themeColor="text1"/>
          <w:sz w:val="24"/>
          <w:szCs w:val="24"/>
        </w:rPr>
        <w:t xml:space="preserve"> </w:t>
      </w:r>
      <w:r w:rsidR="00AB7F1C" w:rsidRPr="0043076D">
        <w:rPr>
          <w:rFonts w:ascii="Times New Roman" w:eastAsiaTheme="minorEastAsia" w:hAnsi="Times New Roman" w:cs="Times New Roman"/>
          <w:b w:val="0"/>
          <w:color w:val="000000" w:themeColor="text1"/>
          <w:sz w:val="24"/>
          <w:szCs w:val="24"/>
        </w:rPr>
        <w:t xml:space="preserve">TGA of Oat Husk at 15% substitution at 3 different heating </w:t>
      </w:r>
      <w:r w:rsidR="00EC4A6D" w:rsidRPr="00657E6A">
        <w:rPr>
          <w:rFonts w:ascii="Times New Roman" w:eastAsiaTheme="minorEastAsia" w:hAnsi="Times New Roman" w:cs="Times New Roman"/>
          <w:b w:val="0"/>
          <w:color w:val="000000" w:themeColor="text1"/>
          <w:sz w:val="24"/>
          <w:szCs w:val="24"/>
        </w:rPr>
        <w:t>rates</w:t>
      </w:r>
      <w:bookmarkEnd w:id="114"/>
    </w:p>
    <w:p w14:paraId="7D018268" w14:textId="77777777" w:rsidR="00AB7F1C" w:rsidRPr="00B036F6" w:rsidRDefault="00AB7F1C" w:rsidP="00FB1657">
      <w:pPr>
        <w:spacing w:line="360" w:lineRule="auto"/>
        <w:ind w:firstLine="720"/>
        <w:jc w:val="both"/>
        <w:rPr>
          <w:rFonts w:ascii="Times New Roman" w:eastAsiaTheme="minorEastAsia" w:hAnsi="Times New Roman" w:cs="Times New Roman"/>
          <w:color w:val="000000" w:themeColor="text1"/>
          <w:sz w:val="24"/>
          <w:szCs w:val="24"/>
        </w:rPr>
      </w:pPr>
    </w:p>
    <w:p w14:paraId="3DF4CA70" w14:textId="77777777" w:rsidR="00AB7F1C" w:rsidRPr="00B036F6" w:rsidRDefault="00AB7F1C" w:rsidP="00FB1657">
      <w:pPr>
        <w:spacing w:line="360" w:lineRule="auto"/>
        <w:ind w:firstLine="720"/>
        <w:jc w:val="both"/>
        <w:rPr>
          <w:rFonts w:ascii="Times New Roman" w:eastAsiaTheme="minorEastAsia" w:hAnsi="Times New Roman" w:cs="Times New Roman"/>
          <w:color w:val="000000" w:themeColor="text1"/>
          <w:sz w:val="24"/>
          <w:szCs w:val="24"/>
        </w:rPr>
      </w:pPr>
    </w:p>
    <w:p w14:paraId="730711DC" w14:textId="77777777" w:rsidR="00AB7F1C" w:rsidRPr="00B036F6" w:rsidRDefault="00AB7F1C" w:rsidP="00FB1657">
      <w:pPr>
        <w:spacing w:line="360" w:lineRule="auto"/>
        <w:ind w:firstLine="720"/>
        <w:jc w:val="both"/>
        <w:rPr>
          <w:rFonts w:ascii="Times New Roman" w:eastAsiaTheme="minorEastAsia" w:hAnsi="Times New Roman" w:cs="Times New Roman"/>
          <w:color w:val="000000" w:themeColor="text1"/>
          <w:sz w:val="24"/>
          <w:szCs w:val="24"/>
        </w:rPr>
      </w:pPr>
    </w:p>
    <w:p w14:paraId="714529B1" w14:textId="77777777" w:rsidR="00AB7F1C" w:rsidRPr="00B036F6" w:rsidRDefault="00AB7F1C" w:rsidP="008D3758">
      <w:pPr>
        <w:spacing w:line="360" w:lineRule="auto"/>
        <w:ind w:firstLine="720"/>
        <w:jc w:val="center"/>
        <w:rPr>
          <w:rFonts w:ascii="Times New Roman" w:eastAsiaTheme="minorEastAsia"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58DF5C31" wp14:editId="17C40315">
            <wp:extent cx="4320000" cy="2880000"/>
            <wp:effectExtent l="0" t="0" r="23495" b="15875"/>
            <wp:docPr id="16833" name="Chart 16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55D6669" w14:textId="1BF123A0" w:rsidR="00AB7F1C" w:rsidRPr="00B036F6" w:rsidRDefault="00FC10A3" w:rsidP="0043076D">
      <w:pPr>
        <w:pStyle w:val="Caption"/>
        <w:spacing w:line="360" w:lineRule="auto"/>
        <w:ind w:firstLine="720"/>
        <w:jc w:val="center"/>
        <w:rPr>
          <w:rFonts w:ascii="Times New Roman" w:eastAsiaTheme="minorEastAsia" w:hAnsi="Times New Roman" w:cs="Times New Roman"/>
          <w:color w:val="000000" w:themeColor="text1"/>
          <w:sz w:val="24"/>
          <w:szCs w:val="24"/>
        </w:rPr>
      </w:pPr>
      <w:bookmarkStart w:id="115" w:name="_Toc518370589"/>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25</w:t>
      </w:r>
      <w:r w:rsidRPr="0043076D">
        <w:rPr>
          <w:rFonts w:ascii="Times New Roman" w:hAnsi="Times New Roman" w:cs="Times New Roman"/>
          <w:b w:val="0"/>
          <w:color w:val="000000" w:themeColor="text1"/>
          <w:sz w:val="24"/>
          <w:szCs w:val="24"/>
        </w:rPr>
        <w:fldChar w:fldCharType="end"/>
      </w:r>
      <w:r w:rsidR="00AB7F1C" w:rsidRPr="0043076D">
        <w:rPr>
          <w:rFonts w:ascii="Times New Roman" w:eastAsiaTheme="minorEastAsia" w:hAnsi="Times New Roman" w:cs="Times New Roman"/>
          <w:b w:val="0"/>
          <w:color w:val="000000" w:themeColor="text1"/>
          <w:sz w:val="24"/>
          <w:szCs w:val="24"/>
        </w:rPr>
        <w:t xml:space="preserve"> TGA of Rice Bran at 5% substitution at 3 different heating </w:t>
      </w:r>
      <w:r w:rsidR="00EC4A6D" w:rsidRPr="00657E6A">
        <w:rPr>
          <w:rFonts w:ascii="Times New Roman" w:eastAsiaTheme="minorEastAsia" w:hAnsi="Times New Roman" w:cs="Times New Roman"/>
          <w:b w:val="0"/>
          <w:color w:val="000000" w:themeColor="text1"/>
          <w:sz w:val="24"/>
          <w:szCs w:val="24"/>
        </w:rPr>
        <w:t>rates</w:t>
      </w:r>
      <w:bookmarkEnd w:id="115"/>
    </w:p>
    <w:p w14:paraId="6B2E8E67" w14:textId="77777777" w:rsidR="00AB7F1C" w:rsidRPr="00B036F6" w:rsidRDefault="00AB7F1C" w:rsidP="008D3758">
      <w:pPr>
        <w:spacing w:line="360" w:lineRule="auto"/>
        <w:ind w:firstLine="720"/>
        <w:jc w:val="center"/>
        <w:rPr>
          <w:rFonts w:ascii="Times New Roman" w:eastAsiaTheme="minorEastAsia"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44FDB7E0" wp14:editId="5C940072">
            <wp:extent cx="4320000" cy="2880000"/>
            <wp:effectExtent l="0" t="0" r="23495" b="15875"/>
            <wp:docPr id="16834" name="Chart 16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ACE706F" w14:textId="5370467B" w:rsidR="00E469B2" w:rsidRPr="00E53BBC" w:rsidRDefault="00FC10A3" w:rsidP="00E53BBC">
      <w:pPr>
        <w:pStyle w:val="Caption"/>
        <w:spacing w:line="360" w:lineRule="auto"/>
        <w:ind w:firstLine="720"/>
        <w:jc w:val="center"/>
        <w:rPr>
          <w:rFonts w:ascii="Times New Roman" w:eastAsiaTheme="minorEastAsia" w:hAnsi="Times New Roman" w:cs="Times New Roman"/>
          <w:color w:val="000000" w:themeColor="text1"/>
          <w:sz w:val="24"/>
          <w:szCs w:val="24"/>
        </w:rPr>
      </w:pPr>
      <w:bookmarkStart w:id="116" w:name="_Ref491419921"/>
      <w:bookmarkStart w:id="117" w:name="_Toc518370590"/>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26</w:t>
      </w:r>
      <w:r w:rsidRPr="0043076D">
        <w:rPr>
          <w:rFonts w:ascii="Times New Roman" w:hAnsi="Times New Roman" w:cs="Times New Roman"/>
          <w:b w:val="0"/>
          <w:color w:val="000000" w:themeColor="text1"/>
          <w:sz w:val="24"/>
          <w:szCs w:val="24"/>
        </w:rPr>
        <w:fldChar w:fldCharType="end"/>
      </w:r>
      <w:bookmarkEnd w:id="116"/>
      <w:r w:rsidR="00AB7F1C" w:rsidRPr="0043076D">
        <w:rPr>
          <w:rFonts w:ascii="Times New Roman" w:eastAsiaTheme="minorEastAsia" w:hAnsi="Times New Roman" w:cs="Times New Roman"/>
          <w:b w:val="0"/>
          <w:color w:val="000000" w:themeColor="text1"/>
          <w:sz w:val="24"/>
          <w:szCs w:val="24"/>
        </w:rPr>
        <w:t xml:space="preserve"> TGA of Rice Bran at 15% substitution at 3 different heating </w:t>
      </w:r>
      <w:r w:rsidR="00EC4A6D" w:rsidRPr="00657E6A">
        <w:rPr>
          <w:rFonts w:ascii="Times New Roman" w:eastAsiaTheme="minorEastAsia" w:hAnsi="Times New Roman" w:cs="Times New Roman"/>
          <w:b w:val="0"/>
          <w:color w:val="000000" w:themeColor="text1"/>
          <w:sz w:val="24"/>
          <w:szCs w:val="24"/>
        </w:rPr>
        <w:t>rates</w:t>
      </w:r>
      <w:bookmarkStart w:id="118" w:name="_Ref491420406"/>
      <w:bookmarkStart w:id="119" w:name="_Ref491420095"/>
      <w:bookmarkEnd w:id="117"/>
    </w:p>
    <w:p w14:paraId="7CBC099E" w14:textId="50125ABB" w:rsidR="00E469B2" w:rsidRPr="00E53BBC" w:rsidRDefault="00CD3279" w:rsidP="00CD3279">
      <w:pPr>
        <w:pStyle w:val="Caption"/>
        <w:spacing w:line="360" w:lineRule="auto"/>
        <w:rPr>
          <w:rFonts w:ascii="Times New Roman" w:hAnsi="Times New Roman" w:cs="Times New Roman"/>
          <w:b w:val="0"/>
          <w:color w:val="auto"/>
          <w:sz w:val="24"/>
          <w:szCs w:val="24"/>
        </w:rPr>
      </w:pPr>
      <w:r w:rsidRPr="00E53BBC">
        <w:rPr>
          <w:rFonts w:ascii="Times New Roman" w:hAnsi="Times New Roman" w:cs="Times New Roman"/>
          <w:b w:val="0"/>
          <w:color w:val="auto"/>
          <w:sz w:val="24"/>
          <w:szCs w:val="24"/>
        </w:rPr>
        <w:t xml:space="preserve">Figure 20 to figure </w:t>
      </w:r>
      <w:r w:rsidR="009E07E4" w:rsidRPr="00E53BBC">
        <w:rPr>
          <w:rFonts w:ascii="Times New Roman" w:hAnsi="Times New Roman" w:cs="Times New Roman"/>
          <w:b w:val="0"/>
          <w:color w:val="auto"/>
          <w:sz w:val="24"/>
          <w:szCs w:val="24"/>
        </w:rPr>
        <w:t>26 illustrate</w:t>
      </w:r>
      <w:r w:rsidRPr="00E53BBC">
        <w:rPr>
          <w:rFonts w:ascii="Times New Roman" w:hAnsi="Times New Roman" w:cs="Times New Roman"/>
          <w:b w:val="0"/>
          <w:color w:val="auto"/>
          <w:sz w:val="24"/>
          <w:szCs w:val="24"/>
        </w:rPr>
        <w:t xml:space="preserve"> the change in weight against temperature for substitution of coke with biomass (Oat, BSG or RBP) at 5% and 15%. As heating rate is increased there is a change at the rate at which the weight reduces from the biomass: coke mixture. </w:t>
      </w:r>
    </w:p>
    <w:p w14:paraId="46283769" w14:textId="424DD3CB" w:rsidR="00CD3279" w:rsidRPr="00E53BBC" w:rsidRDefault="00CD3279" w:rsidP="00CD3279">
      <w:pPr>
        <w:spacing w:line="360" w:lineRule="auto"/>
        <w:rPr>
          <w:rFonts w:ascii="Times New Roman" w:hAnsi="Times New Roman" w:cs="Times New Roman"/>
          <w:sz w:val="24"/>
          <w:szCs w:val="24"/>
        </w:rPr>
      </w:pPr>
      <w:r w:rsidRPr="00E53BBC">
        <w:rPr>
          <w:rFonts w:ascii="Times New Roman" w:hAnsi="Times New Roman" w:cs="Times New Roman"/>
          <w:sz w:val="24"/>
          <w:szCs w:val="24"/>
        </w:rPr>
        <w:t xml:space="preserve">Devolatisation of coke occurs very early in the TGA stage and is almost complete at temperatures of 500K. The biomasses however devolatise later on, with RBP </w:t>
      </w:r>
      <w:r w:rsidRPr="00E53BBC">
        <w:rPr>
          <w:rFonts w:ascii="Times New Roman" w:hAnsi="Times New Roman" w:cs="Times New Roman"/>
          <w:sz w:val="24"/>
          <w:szCs w:val="24"/>
        </w:rPr>
        <w:lastRenderedPageBreak/>
        <w:t>beginning first, followed by BSG and OH. However it needs to be noted that all 3 biomasses devolatisation process occurs very closely to one another.</w:t>
      </w:r>
    </w:p>
    <w:p w14:paraId="54C9F48C"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p w14:paraId="62B78C54"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p w14:paraId="368F5AD1"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p w14:paraId="349BD7C6"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p w14:paraId="59B18438"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p w14:paraId="0A2A4884"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p w14:paraId="132CA036"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p w14:paraId="320AEA32"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p w14:paraId="67C74AF1"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p w14:paraId="6392E407"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p w14:paraId="1542D0A3"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p w14:paraId="3F4ACCDD" w14:textId="77777777" w:rsidR="00E469B2" w:rsidRDefault="00E469B2" w:rsidP="00F31E5A">
      <w:pPr>
        <w:pStyle w:val="Caption"/>
        <w:spacing w:line="360" w:lineRule="auto"/>
        <w:ind w:firstLine="720"/>
        <w:rPr>
          <w:rFonts w:ascii="Times New Roman" w:hAnsi="Times New Roman" w:cs="Times New Roman"/>
          <w:b w:val="0"/>
          <w:color w:val="000000" w:themeColor="text1"/>
          <w:sz w:val="24"/>
          <w:szCs w:val="24"/>
        </w:rPr>
      </w:pPr>
    </w:p>
    <w:bookmarkEnd w:id="118"/>
    <w:bookmarkEnd w:id="119"/>
    <w:p w14:paraId="25D056F7" w14:textId="77777777" w:rsidR="00E469B2" w:rsidRDefault="00E469B2" w:rsidP="00E469B2"/>
    <w:p w14:paraId="44A5199F" w14:textId="77777777" w:rsidR="00E469B2" w:rsidRPr="00E469B2" w:rsidRDefault="00E469B2" w:rsidP="00E469B2"/>
    <w:p w14:paraId="3EC70655" w14:textId="77777777" w:rsidR="00E469B2" w:rsidRDefault="00E469B2" w:rsidP="0043076D">
      <w:pPr>
        <w:spacing w:after="0" w:line="360" w:lineRule="auto"/>
        <w:ind w:firstLine="720"/>
        <w:rPr>
          <w:rFonts w:ascii="Times New Roman" w:eastAsia="Times New Roman" w:hAnsi="Times New Roman" w:cs="Times New Roman"/>
          <w:color w:val="000000" w:themeColor="text1"/>
          <w:sz w:val="24"/>
          <w:szCs w:val="24"/>
          <w:lang w:eastAsia="en-GB"/>
        </w:rPr>
        <w:sectPr w:rsidR="00E469B2" w:rsidSect="00EF4FF7">
          <w:pgSz w:w="11906" w:h="16838"/>
          <w:pgMar w:top="1440" w:right="1440" w:bottom="1440" w:left="1440" w:header="708" w:footer="708" w:gutter="851"/>
          <w:cols w:space="708"/>
          <w:docGrid w:linePitch="360"/>
        </w:sectPr>
      </w:pPr>
    </w:p>
    <w:tbl>
      <w:tblPr>
        <w:tblStyle w:val="TableGrid"/>
        <w:tblpPr w:leftFromText="180" w:rightFromText="180" w:vertAnchor="page" w:horzAnchor="margin" w:tblpXSpec="center" w:tblpY="2297"/>
        <w:tblW w:w="10973" w:type="dxa"/>
        <w:tblLook w:val="04A0" w:firstRow="1" w:lastRow="0" w:firstColumn="1" w:lastColumn="0" w:noHBand="0" w:noVBand="1"/>
      </w:tblPr>
      <w:tblGrid>
        <w:gridCol w:w="673"/>
        <w:gridCol w:w="1030"/>
        <w:gridCol w:w="1030"/>
        <w:gridCol w:w="1030"/>
        <w:gridCol w:w="1030"/>
        <w:gridCol w:w="1030"/>
        <w:gridCol w:w="1030"/>
        <w:gridCol w:w="1030"/>
        <w:gridCol w:w="1030"/>
        <w:gridCol w:w="1030"/>
        <w:gridCol w:w="1030"/>
      </w:tblGrid>
      <w:tr w:rsidR="002C434D" w:rsidRPr="00B036F6" w14:paraId="5044AF45" w14:textId="77777777" w:rsidTr="008D3758">
        <w:trPr>
          <w:trHeight w:val="555"/>
        </w:trPr>
        <w:tc>
          <w:tcPr>
            <w:tcW w:w="673" w:type="dxa"/>
            <w:noWrap/>
            <w:hideMark/>
          </w:tcPr>
          <w:p w14:paraId="498818F8" w14:textId="151E4E37" w:rsidR="002C434D" w:rsidRPr="0043076D" w:rsidRDefault="002C434D" w:rsidP="002C434D">
            <w:pPr>
              <w:spacing w:after="0" w:line="360" w:lineRule="auto"/>
              <w:ind w:firstLine="720"/>
              <w:jc w:val="center"/>
              <w:rPr>
                <w:rFonts w:ascii="Times New Roman" w:eastAsia="Times New Roman" w:hAnsi="Times New Roman" w:cs="Times New Roman"/>
                <w:color w:val="000000" w:themeColor="text1"/>
                <w:sz w:val="24"/>
                <w:szCs w:val="24"/>
                <w:lang w:eastAsia="en-GB"/>
              </w:rPr>
            </w:pPr>
          </w:p>
        </w:tc>
        <w:tc>
          <w:tcPr>
            <w:tcW w:w="1030" w:type="dxa"/>
            <w:noWrap/>
            <w:hideMark/>
          </w:tcPr>
          <w:p w14:paraId="0532CC32"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 xml:space="preserve">Coke </w:t>
            </w:r>
          </w:p>
        </w:tc>
        <w:tc>
          <w:tcPr>
            <w:tcW w:w="1030" w:type="dxa"/>
            <w:hideMark/>
          </w:tcPr>
          <w:p w14:paraId="08D0557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BSG</w:t>
            </w:r>
          </w:p>
        </w:tc>
        <w:tc>
          <w:tcPr>
            <w:tcW w:w="1030" w:type="dxa"/>
            <w:hideMark/>
          </w:tcPr>
          <w:p w14:paraId="3B6A50CD"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RB</w:t>
            </w:r>
          </w:p>
        </w:tc>
        <w:tc>
          <w:tcPr>
            <w:tcW w:w="1030" w:type="dxa"/>
            <w:hideMark/>
          </w:tcPr>
          <w:p w14:paraId="78AA9B4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OH</w:t>
            </w:r>
          </w:p>
        </w:tc>
        <w:tc>
          <w:tcPr>
            <w:tcW w:w="1030" w:type="dxa"/>
            <w:noWrap/>
            <w:hideMark/>
          </w:tcPr>
          <w:p w14:paraId="441374E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RB</w:t>
            </w:r>
          </w:p>
        </w:tc>
        <w:tc>
          <w:tcPr>
            <w:tcW w:w="1030" w:type="dxa"/>
            <w:noWrap/>
            <w:hideMark/>
          </w:tcPr>
          <w:p w14:paraId="39782BF7"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RB</w:t>
            </w:r>
          </w:p>
        </w:tc>
        <w:tc>
          <w:tcPr>
            <w:tcW w:w="1030" w:type="dxa"/>
            <w:noWrap/>
            <w:hideMark/>
          </w:tcPr>
          <w:p w14:paraId="523B741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OH</w:t>
            </w:r>
          </w:p>
        </w:tc>
        <w:tc>
          <w:tcPr>
            <w:tcW w:w="1030" w:type="dxa"/>
            <w:noWrap/>
            <w:hideMark/>
          </w:tcPr>
          <w:p w14:paraId="4DE1ED5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OH</w:t>
            </w:r>
          </w:p>
        </w:tc>
        <w:tc>
          <w:tcPr>
            <w:tcW w:w="1030" w:type="dxa"/>
            <w:noWrap/>
            <w:hideMark/>
          </w:tcPr>
          <w:p w14:paraId="6F5A67D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BSG</w:t>
            </w:r>
          </w:p>
        </w:tc>
        <w:tc>
          <w:tcPr>
            <w:tcW w:w="1030" w:type="dxa"/>
            <w:noWrap/>
            <w:hideMark/>
          </w:tcPr>
          <w:p w14:paraId="7A4F538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BSG</w:t>
            </w:r>
          </w:p>
        </w:tc>
      </w:tr>
      <w:tr w:rsidR="002C434D" w:rsidRPr="00B036F6" w14:paraId="4F45E9EA" w14:textId="77777777" w:rsidTr="002C434D">
        <w:trPr>
          <w:trHeight w:val="783"/>
        </w:trPr>
        <w:tc>
          <w:tcPr>
            <w:tcW w:w="673" w:type="dxa"/>
            <w:noWrap/>
            <w:hideMark/>
          </w:tcPr>
          <w:p w14:paraId="7604D7AF"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v/v*</w:t>
            </w:r>
          </w:p>
        </w:tc>
        <w:tc>
          <w:tcPr>
            <w:tcW w:w="1030" w:type="dxa"/>
            <w:noWrap/>
            <w:hideMark/>
          </w:tcPr>
          <w:p w14:paraId="32D34AD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 (kJ/mol)</w:t>
            </w:r>
          </w:p>
        </w:tc>
        <w:tc>
          <w:tcPr>
            <w:tcW w:w="1030" w:type="dxa"/>
            <w:noWrap/>
            <w:hideMark/>
          </w:tcPr>
          <w:p w14:paraId="6EE9D92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 (kJ/mol)</w:t>
            </w:r>
          </w:p>
        </w:tc>
        <w:tc>
          <w:tcPr>
            <w:tcW w:w="1030" w:type="dxa"/>
            <w:noWrap/>
            <w:hideMark/>
          </w:tcPr>
          <w:p w14:paraId="1C3D04A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 (kJ/mol)</w:t>
            </w:r>
          </w:p>
        </w:tc>
        <w:tc>
          <w:tcPr>
            <w:tcW w:w="1030" w:type="dxa"/>
            <w:noWrap/>
            <w:hideMark/>
          </w:tcPr>
          <w:p w14:paraId="6BE8B08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 (kJ/mol)</w:t>
            </w:r>
          </w:p>
        </w:tc>
        <w:tc>
          <w:tcPr>
            <w:tcW w:w="1030" w:type="dxa"/>
            <w:noWrap/>
            <w:hideMark/>
          </w:tcPr>
          <w:p w14:paraId="58C8B216"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 (kJ/mol)</w:t>
            </w:r>
          </w:p>
        </w:tc>
        <w:tc>
          <w:tcPr>
            <w:tcW w:w="1030" w:type="dxa"/>
            <w:noWrap/>
            <w:hideMark/>
          </w:tcPr>
          <w:p w14:paraId="2664D2A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 (kJ/mol)</w:t>
            </w:r>
          </w:p>
        </w:tc>
        <w:tc>
          <w:tcPr>
            <w:tcW w:w="1030" w:type="dxa"/>
            <w:noWrap/>
            <w:hideMark/>
          </w:tcPr>
          <w:p w14:paraId="04F32B2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 (kJ/mol)</w:t>
            </w:r>
          </w:p>
        </w:tc>
        <w:tc>
          <w:tcPr>
            <w:tcW w:w="1030" w:type="dxa"/>
            <w:noWrap/>
            <w:hideMark/>
          </w:tcPr>
          <w:p w14:paraId="7FCAB3F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 (kJ/mol)</w:t>
            </w:r>
          </w:p>
        </w:tc>
        <w:tc>
          <w:tcPr>
            <w:tcW w:w="1030" w:type="dxa"/>
            <w:noWrap/>
            <w:hideMark/>
          </w:tcPr>
          <w:p w14:paraId="1E669A7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 (kJ/mol)</w:t>
            </w:r>
          </w:p>
        </w:tc>
        <w:tc>
          <w:tcPr>
            <w:tcW w:w="1030" w:type="dxa"/>
            <w:noWrap/>
            <w:hideMark/>
          </w:tcPr>
          <w:p w14:paraId="6140A69D"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w:t>
            </w:r>
          </w:p>
          <w:p w14:paraId="0844B7A5"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kJ/mol)</w:t>
            </w:r>
          </w:p>
        </w:tc>
      </w:tr>
      <w:tr w:rsidR="002C434D" w:rsidRPr="00B036F6" w14:paraId="696D33ED" w14:textId="77777777" w:rsidTr="002C434D">
        <w:trPr>
          <w:trHeight w:val="277"/>
        </w:trPr>
        <w:tc>
          <w:tcPr>
            <w:tcW w:w="673" w:type="dxa"/>
            <w:noWrap/>
            <w:hideMark/>
          </w:tcPr>
          <w:p w14:paraId="482B9FF5"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05</w:t>
            </w:r>
          </w:p>
        </w:tc>
        <w:tc>
          <w:tcPr>
            <w:tcW w:w="1030" w:type="dxa"/>
            <w:noWrap/>
            <w:hideMark/>
          </w:tcPr>
          <w:p w14:paraId="4CA44DB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6.93</w:t>
            </w:r>
          </w:p>
        </w:tc>
        <w:tc>
          <w:tcPr>
            <w:tcW w:w="1030" w:type="dxa"/>
            <w:hideMark/>
          </w:tcPr>
          <w:p w14:paraId="5645A1BF"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9.48</w:t>
            </w:r>
          </w:p>
        </w:tc>
        <w:tc>
          <w:tcPr>
            <w:tcW w:w="1030" w:type="dxa"/>
            <w:hideMark/>
          </w:tcPr>
          <w:p w14:paraId="485AEE6F"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9.89</w:t>
            </w:r>
          </w:p>
        </w:tc>
        <w:tc>
          <w:tcPr>
            <w:tcW w:w="1030" w:type="dxa"/>
            <w:hideMark/>
          </w:tcPr>
          <w:p w14:paraId="6379EE3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2.9</w:t>
            </w:r>
          </w:p>
        </w:tc>
        <w:tc>
          <w:tcPr>
            <w:tcW w:w="1030" w:type="dxa"/>
            <w:noWrap/>
            <w:hideMark/>
          </w:tcPr>
          <w:p w14:paraId="57B3ADC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5.72</w:t>
            </w:r>
          </w:p>
        </w:tc>
        <w:tc>
          <w:tcPr>
            <w:tcW w:w="1030" w:type="dxa"/>
            <w:noWrap/>
            <w:hideMark/>
          </w:tcPr>
          <w:p w14:paraId="231EC5A6"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4.16</w:t>
            </w:r>
          </w:p>
        </w:tc>
        <w:tc>
          <w:tcPr>
            <w:tcW w:w="1030" w:type="dxa"/>
            <w:noWrap/>
            <w:hideMark/>
          </w:tcPr>
          <w:p w14:paraId="6E912BA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9.48</w:t>
            </w:r>
          </w:p>
        </w:tc>
        <w:tc>
          <w:tcPr>
            <w:tcW w:w="1030" w:type="dxa"/>
            <w:noWrap/>
            <w:hideMark/>
          </w:tcPr>
          <w:p w14:paraId="5245526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5.09</w:t>
            </w:r>
          </w:p>
        </w:tc>
        <w:tc>
          <w:tcPr>
            <w:tcW w:w="1030" w:type="dxa"/>
            <w:noWrap/>
            <w:hideMark/>
          </w:tcPr>
          <w:p w14:paraId="487823D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0.82</w:t>
            </w:r>
          </w:p>
        </w:tc>
        <w:tc>
          <w:tcPr>
            <w:tcW w:w="1030" w:type="dxa"/>
            <w:noWrap/>
            <w:hideMark/>
          </w:tcPr>
          <w:p w14:paraId="4404062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2.49</w:t>
            </w:r>
          </w:p>
        </w:tc>
      </w:tr>
      <w:tr w:rsidR="002C434D" w:rsidRPr="00B036F6" w14:paraId="58DA446E" w14:textId="77777777" w:rsidTr="002C434D">
        <w:trPr>
          <w:trHeight w:val="277"/>
        </w:trPr>
        <w:tc>
          <w:tcPr>
            <w:tcW w:w="673" w:type="dxa"/>
            <w:noWrap/>
            <w:hideMark/>
          </w:tcPr>
          <w:p w14:paraId="1D6DED8E"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1</w:t>
            </w:r>
          </w:p>
        </w:tc>
        <w:tc>
          <w:tcPr>
            <w:tcW w:w="1030" w:type="dxa"/>
            <w:noWrap/>
            <w:hideMark/>
          </w:tcPr>
          <w:p w14:paraId="1D3F2DFD"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0.83</w:t>
            </w:r>
          </w:p>
        </w:tc>
        <w:tc>
          <w:tcPr>
            <w:tcW w:w="1030" w:type="dxa"/>
            <w:hideMark/>
          </w:tcPr>
          <w:p w14:paraId="1BD40EBD"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4.43</w:t>
            </w:r>
          </w:p>
        </w:tc>
        <w:tc>
          <w:tcPr>
            <w:tcW w:w="1030" w:type="dxa"/>
            <w:hideMark/>
          </w:tcPr>
          <w:p w14:paraId="31463B9B"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5.3</w:t>
            </w:r>
          </w:p>
        </w:tc>
        <w:tc>
          <w:tcPr>
            <w:tcW w:w="1030" w:type="dxa"/>
            <w:hideMark/>
          </w:tcPr>
          <w:p w14:paraId="6E69861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0.64</w:t>
            </w:r>
          </w:p>
        </w:tc>
        <w:tc>
          <w:tcPr>
            <w:tcW w:w="1030" w:type="dxa"/>
            <w:noWrap/>
            <w:hideMark/>
          </w:tcPr>
          <w:p w14:paraId="6149356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6.76</w:t>
            </w:r>
          </w:p>
        </w:tc>
        <w:tc>
          <w:tcPr>
            <w:tcW w:w="1030" w:type="dxa"/>
            <w:noWrap/>
            <w:hideMark/>
          </w:tcPr>
          <w:p w14:paraId="5093B585"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4.98</w:t>
            </w:r>
          </w:p>
        </w:tc>
        <w:tc>
          <w:tcPr>
            <w:tcW w:w="1030" w:type="dxa"/>
            <w:noWrap/>
            <w:hideMark/>
          </w:tcPr>
          <w:p w14:paraId="4DA7931F"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4.43</w:t>
            </w:r>
          </w:p>
        </w:tc>
        <w:tc>
          <w:tcPr>
            <w:tcW w:w="1030" w:type="dxa"/>
            <w:noWrap/>
            <w:hideMark/>
          </w:tcPr>
          <w:p w14:paraId="30C3E40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8.83</w:t>
            </w:r>
          </w:p>
        </w:tc>
        <w:tc>
          <w:tcPr>
            <w:tcW w:w="1030" w:type="dxa"/>
            <w:noWrap/>
            <w:hideMark/>
          </w:tcPr>
          <w:p w14:paraId="660EC8B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3.45</w:t>
            </w:r>
          </w:p>
        </w:tc>
        <w:tc>
          <w:tcPr>
            <w:tcW w:w="1030" w:type="dxa"/>
            <w:noWrap/>
            <w:hideMark/>
          </w:tcPr>
          <w:p w14:paraId="6037D45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0.61</w:t>
            </w:r>
          </w:p>
        </w:tc>
      </w:tr>
      <w:tr w:rsidR="002C434D" w:rsidRPr="00B036F6" w14:paraId="4B0673A5" w14:textId="77777777" w:rsidTr="002C434D">
        <w:trPr>
          <w:trHeight w:val="277"/>
        </w:trPr>
        <w:tc>
          <w:tcPr>
            <w:tcW w:w="673" w:type="dxa"/>
            <w:noWrap/>
            <w:hideMark/>
          </w:tcPr>
          <w:p w14:paraId="48801198"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15</w:t>
            </w:r>
          </w:p>
        </w:tc>
        <w:tc>
          <w:tcPr>
            <w:tcW w:w="1030" w:type="dxa"/>
            <w:noWrap/>
            <w:hideMark/>
          </w:tcPr>
          <w:p w14:paraId="742FC1B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2.23</w:t>
            </w:r>
          </w:p>
        </w:tc>
        <w:tc>
          <w:tcPr>
            <w:tcW w:w="1030" w:type="dxa"/>
            <w:hideMark/>
          </w:tcPr>
          <w:p w14:paraId="67269C75"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75.77</w:t>
            </w:r>
          </w:p>
        </w:tc>
        <w:tc>
          <w:tcPr>
            <w:tcW w:w="1030" w:type="dxa"/>
            <w:hideMark/>
          </w:tcPr>
          <w:p w14:paraId="4F4D29C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5.77</w:t>
            </w:r>
          </w:p>
        </w:tc>
        <w:tc>
          <w:tcPr>
            <w:tcW w:w="1030" w:type="dxa"/>
            <w:hideMark/>
          </w:tcPr>
          <w:p w14:paraId="5E48284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01.21</w:t>
            </w:r>
          </w:p>
        </w:tc>
        <w:tc>
          <w:tcPr>
            <w:tcW w:w="1030" w:type="dxa"/>
            <w:noWrap/>
            <w:hideMark/>
          </w:tcPr>
          <w:p w14:paraId="113F2BF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8.05</w:t>
            </w:r>
          </w:p>
        </w:tc>
        <w:tc>
          <w:tcPr>
            <w:tcW w:w="1030" w:type="dxa"/>
            <w:noWrap/>
            <w:hideMark/>
          </w:tcPr>
          <w:p w14:paraId="3F85ED8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1.13</w:t>
            </w:r>
          </w:p>
        </w:tc>
        <w:tc>
          <w:tcPr>
            <w:tcW w:w="1030" w:type="dxa"/>
            <w:noWrap/>
            <w:hideMark/>
          </w:tcPr>
          <w:p w14:paraId="0FF6559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75.77</w:t>
            </w:r>
          </w:p>
        </w:tc>
        <w:tc>
          <w:tcPr>
            <w:tcW w:w="1030" w:type="dxa"/>
            <w:noWrap/>
            <w:hideMark/>
          </w:tcPr>
          <w:p w14:paraId="783E843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4.56</w:t>
            </w:r>
          </w:p>
        </w:tc>
        <w:tc>
          <w:tcPr>
            <w:tcW w:w="1030" w:type="dxa"/>
            <w:noWrap/>
            <w:hideMark/>
          </w:tcPr>
          <w:p w14:paraId="1163A76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4.6</w:t>
            </w:r>
          </w:p>
        </w:tc>
        <w:tc>
          <w:tcPr>
            <w:tcW w:w="1030" w:type="dxa"/>
            <w:noWrap/>
            <w:hideMark/>
          </w:tcPr>
          <w:p w14:paraId="3718BC8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2</w:t>
            </w:r>
          </w:p>
        </w:tc>
      </w:tr>
      <w:tr w:rsidR="002C434D" w:rsidRPr="00B036F6" w14:paraId="6589ED70" w14:textId="77777777" w:rsidTr="002C434D">
        <w:trPr>
          <w:trHeight w:val="277"/>
        </w:trPr>
        <w:tc>
          <w:tcPr>
            <w:tcW w:w="673" w:type="dxa"/>
            <w:noWrap/>
            <w:hideMark/>
          </w:tcPr>
          <w:p w14:paraId="518F5589"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2</w:t>
            </w:r>
          </w:p>
        </w:tc>
        <w:tc>
          <w:tcPr>
            <w:tcW w:w="1030" w:type="dxa"/>
            <w:noWrap/>
            <w:hideMark/>
          </w:tcPr>
          <w:p w14:paraId="02D1456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7.62</w:t>
            </w:r>
          </w:p>
        </w:tc>
        <w:tc>
          <w:tcPr>
            <w:tcW w:w="1030" w:type="dxa"/>
            <w:hideMark/>
          </w:tcPr>
          <w:p w14:paraId="315F878F"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7.71</w:t>
            </w:r>
          </w:p>
        </w:tc>
        <w:tc>
          <w:tcPr>
            <w:tcW w:w="1030" w:type="dxa"/>
            <w:hideMark/>
          </w:tcPr>
          <w:p w14:paraId="38E0535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9.79</w:t>
            </w:r>
          </w:p>
        </w:tc>
        <w:tc>
          <w:tcPr>
            <w:tcW w:w="1030" w:type="dxa"/>
            <w:hideMark/>
          </w:tcPr>
          <w:p w14:paraId="10E9172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07.11</w:t>
            </w:r>
          </w:p>
        </w:tc>
        <w:tc>
          <w:tcPr>
            <w:tcW w:w="1030" w:type="dxa"/>
            <w:noWrap/>
            <w:hideMark/>
          </w:tcPr>
          <w:p w14:paraId="592A0D0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3.51</w:t>
            </w:r>
          </w:p>
        </w:tc>
        <w:tc>
          <w:tcPr>
            <w:tcW w:w="1030" w:type="dxa"/>
            <w:noWrap/>
            <w:hideMark/>
          </w:tcPr>
          <w:p w14:paraId="3D41D766"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8.54</w:t>
            </w:r>
          </w:p>
        </w:tc>
        <w:tc>
          <w:tcPr>
            <w:tcW w:w="1030" w:type="dxa"/>
            <w:noWrap/>
            <w:hideMark/>
          </w:tcPr>
          <w:p w14:paraId="21F13D72"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7.71</w:t>
            </w:r>
          </w:p>
        </w:tc>
        <w:tc>
          <w:tcPr>
            <w:tcW w:w="1030" w:type="dxa"/>
            <w:noWrap/>
            <w:hideMark/>
          </w:tcPr>
          <w:p w14:paraId="3ECF0CA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9.42</w:t>
            </w:r>
          </w:p>
        </w:tc>
        <w:tc>
          <w:tcPr>
            <w:tcW w:w="1030" w:type="dxa"/>
            <w:noWrap/>
            <w:hideMark/>
          </w:tcPr>
          <w:p w14:paraId="2824BB55"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0.59</w:t>
            </w:r>
          </w:p>
        </w:tc>
        <w:tc>
          <w:tcPr>
            <w:tcW w:w="1030" w:type="dxa"/>
            <w:noWrap/>
            <w:hideMark/>
          </w:tcPr>
          <w:p w14:paraId="243377D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79.64</w:t>
            </w:r>
          </w:p>
        </w:tc>
      </w:tr>
      <w:tr w:rsidR="002C434D" w:rsidRPr="00B036F6" w14:paraId="2D912E14" w14:textId="77777777" w:rsidTr="002C434D">
        <w:trPr>
          <w:trHeight w:val="277"/>
        </w:trPr>
        <w:tc>
          <w:tcPr>
            <w:tcW w:w="673" w:type="dxa"/>
            <w:noWrap/>
            <w:hideMark/>
          </w:tcPr>
          <w:p w14:paraId="7766DC91"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25</w:t>
            </w:r>
          </w:p>
        </w:tc>
        <w:tc>
          <w:tcPr>
            <w:tcW w:w="1030" w:type="dxa"/>
            <w:noWrap/>
            <w:hideMark/>
          </w:tcPr>
          <w:p w14:paraId="4028A2AF"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5.27</w:t>
            </w:r>
          </w:p>
        </w:tc>
        <w:tc>
          <w:tcPr>
            <w:tcW w:w="1030" w:type="dxa"/>
            <w:hideMark/>
          </w:tcPr>
          <w:p w14:paraId="71F5DEB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05.13</w:t>
            </w:r>
          </w:p>
        </w:tc>
        <w:tc>
          <w:tcPr>
            <w:tcW w:w="1030" w:type="dxa"/>
            <w:hideMark/>
          </w:tcPr>
          <w:p w14:paraId="006E668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70.55</w:t>
            </w:r>
          </w:p>
        </w:tc>
        <w:tc>
          <w:tcPr>
            <w:tcW w:w="1030" w:type="dxa"/>
            <w:hideMark/>
          </w:tcPr>
          <w:p w14:paraId="2660248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4.31</w:t>
            </w:r>
          </w:p>
        </w:tc>
        <w:tc>
          <w:tcPr>
            <w:tcW w:w="1030" w:type="dxa"/>
            <w:noWrap/>
            <w:hideMark/>
          </w:tcPr>
          <w:p w14:paraId="516646E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9.58</w:t>
            </w:r>
          </w:p>
        </w:tc>
        <w:tc>
          <w:tcPr>
            <w:tcW w:w="1030" w:type="dxa"/>
            <w:noWrap/>
            <w:hideMark/>
          </w:tcPr>
          <w:p w14:paraId="5BBBEF6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9.56</w:t>
            </w:r>
          </w:p>
        </w:tc>
        <w:tc>
          <w:tcPr>
            <w:tcW w:w="1030" w:type="dxa"/>
            <w:noWrap/>
            <w:hideMark/>
          </w:tcPr>
          <w:p w14:paraId="53DC9AA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05.13</w:t>
            </w:r>
          </w:p>
        </w:tc>
        <w:tc>
          <w:tcPr>
            <w:tcW w:w="1030" w:type="dxa"/>
            <w:noWrap/>
            <w:hideMark/>
          </w:tcPr>
          <w:p w14:paraId="5126277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51</w:t>
            </w:r>
          </w:p>
        </w:tc>
        <w:tc>
          <w:tcPr>
            <w:tcW w:w="1030" w:type="dxa"/>
            <w:noWrap/>
            <w:hideMark/>
          </w:tcPr>
          <w:p w14:paraId="3FC5443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8.58</w:t>
            </w:r>
          </w:p>
        </w:tc>
        <w:tc>
          <w:tcPr>
            <w:tcW w:w="1030" w:type="dxa"/>
            <w:noWrap/>
            <w:hideMark/>
          </w:tcPr>
          <w:p w14:paraId="0DD7DEF6"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9.95</w:t>
            </w:r>
          </w:p>
        </w:tc>
      </w:tr>
      <w:tr w:rsidR="002C434D" w:rsidRPr="00B036F6" w14:paraId="17EB911D" w14:textId="77777777" w:rsidTr="002C434D">
        <w:trPr>
          <w:trHeight w:val="277"/>
        </w:trPr>
        <w:tc>
          <w:tcPr>
            <w:tcW w:w="673" w:type="dxa"/>
            <w:noWrap/>
            <w:hideMark/>
          </w:tcPr>
          <w:p w14:paraId="35A17D46"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3</w:t>
            </w:r>
          </w:p>
        </w:tc>
        <w:tc>
          <w:tcPr>
            <w:tcW w:w="1030" w:type="dxa"/>
            <w:noWrap/>
            <w:hideMark/>
          </w:tcPr>
          <w:p w14:paraId="0F4FAF4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1.13</w:t>
            </w:r>
          </w:p>
        </w:tc>
        <w:tc>
          <w:tcPr>
            <w:tcW w:w="1030" w:type="dxa"/>
            <w:hideMark/>
          </w:tcPr>
          <w:p w14:paraId="7F036617"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07.21</w:t>
            </w:r>
          </w:p>
        </w:tc>
        <w:tc>
          <w:tcPr>
            <w:tcW w:w="1030" w:type="dxa"/>
            <w:hideMark/>
          </w:tcPr>
          <w:p w14:paraId="40708EDF"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71.03</w:t>
            </w:r>
          </w:p>
        </w:tc>
        <w:tc>
          <w:tcPr>
            <w:tcW w:w="1030" w:type="dxa"/>
            <w:hideMark/>
          </w:tcPr>
          <w:p w14:paraId="3925C6E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6.67</w:t>
            </w:r>
          </w:p>
        </w:tc>
        <w:tc>
          <w:tcPr>
            <w:tcW w:w="1030" w:type="dxa"/>
            <w:noWrap/>
            <w:hideMark/>
          </w:tcPr>
          <w:p w14:paraId="794D114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7.57</w:t>
            </w:r>
          </w:p>
        </w:tc>
        <w:tc>
          <w:tcPr>
            <w:tcW w:w="1030" w:type="dxa"/>
            <w:noWrap/>
            <w:hideMark/>
          </w:tcPr>
          <w:p w14:paraId="1C9C4D2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79.62</w:t>
            </w:r>
          </w:p>
        </w:tc>
        <w:tc>
          <w:tcPr>
            <w:tcW w:w="1030" w:type="dxa"/>
            <w:noWrap/>
            <w:hideMark/>
          </w:tcPr>
          <w:p w14:paraId="33477C0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07.21</w:t>
            </w:r>
          </w:p>
        </w:tc>
        <w:tc>
          <w:tcPr>
            <w:tcW w:w="1030" w:type="dxa"/>
            <w:noWrap/>
            <w:hideMark/>
          </w:tcPr>
          <w:p w14:paraId="586CC86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19</w:t>
            </w:r>
          </w:p>
        </w:tc>
        <w:tc>
          <w:tcPr>
            <w:tcW w:w="1030" w:type="dxa"/>
            <w:noWrap/>
            <w:hideMark/>
          </w:tcPr>
          <w:p w14:paraId="60508D9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7.82</w:t>
            </w:r>
          </w:p>
        </w:tc>
        <w:tc>
          <w:tcPr>
            <w:tcW w:w="1030" w:type="dxa"/>
            <w:noWrap/>
            <w:hideMark/>
          </w:tcPr>
          <w:p w14:paraId="0D552EA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4.39</w:t>
            </w:r>
          </w:p>
        </w:tc>
      </w:tr>
      <w:tr w:rsidR="002C434D" w:rsidRPr="00B036F6" w14:paraId="6FC254BF" w14:textId="77777777" w:rsidTr="002C434D">
        <w:trPr>
          <w:trHeight w:val="277"/>
        </w:trPr>
        <w:tc>
          <w:tcPr>
            <w:tcW w:w="673" w:type="dxa"/>
            <w:noWrap/>
            <w:hideMark/>
          </w:tcPr>
          <w:p w14:paraId="432AD436"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35</w:t>
            </w:r>
          </w:p>
        </w:tc>
        <w:tc>
          <w:tcPr>
            <w:tcW w:w="1030" w:type="dxa"/>
            <w:noWrap/>
            <w:hideMark/>
          </w:tcPr>
          <w:p w14:paraId="5D1BEAD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9.32</w:t>
            </w:r>
          </w:p>
        </w:tc>
        <w:tc>
          <w:tcPr>
            <w:tcW w:w="1030" w:type="dxa"/>
            <w:hideMark/>
          </w:tcPr>
          <w:p w14:paraId="130C2D8B"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2.34</w:t>
            </w:r>
          </w:p>
        </w:tc>
        <w:tc>
          <w:tcPr>
            <w:tcW w:w="1030" w:type="dxa"/>
            <w:hideMark/>
          </w:tcPr>
          <w:p w14:paraId="553BEA4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73.12</w:t>
            </w:r>
          </w:p>
        </w:tc>
        <w:tc>
          <w:tcPr>
            <w:tcW w:w="1030" w:type="dxa"/>
            <w:hideMark/>
          </w:tcPr>
          <w:p w14:paraId="7696F217"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0.16</w:t>
            </w:r>
          </w:p>
        </w:tc>
        <w:tc>
          <w:tcPr>
            <w:tcW w:w="1030" w:type="dxa"/>
            <w:noWrap/>
            <w:hideMark/>
          </w:tcPr>
          <w:p w14:paraId="17D24FD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5.28</w:t>
            </w:r>
          </w:p>
        </w:tc>
        <w:tc>
          <w:tcPr>
            <w:tcW w:w="1030" w:type="dxa"/>
            <w:noWrap/>
            <w:hideMark/>
          </w:tcPr>
          <w:p w14:paraId="7A4D01A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8.89</w:t>
            </w:r>
          </w:p>
        </w:tc>
        <w:tc>
          <w:tcPr>
            <w:tcW w:w="1030" w:type="dxa"/>
            <w:noWrap/>
            <w:hideMark/>
          </w:tcPr>
          <w:p w14:paraId="77465A9B"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2.34</w:t>
            </w:r>
          </w:p>
        </w:tc>
        <w:tc>
          <w:tcPr>
            <w:tcW w:w="1030" w:type="dxa"/>
            <w:noWrap/>
            <w:hideMark/>
          </w:tcPr>
          <w:p w14:paraId="610EE9D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5.2</w:t>
            </w:r>
          </w:p>
        </w:tc>
        <w:tc>
          <w:tcPr>
            <w:tcW w:w="1030" w:type="dxa"/>
            <w:noWrap/>
            <w:hideMark/>
          </w:tcPr>
          <w:p w14:paraId="142CB3FF"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9.64</w:t>
            </w:r>
          </w:p>
        </w:tc>
        <w:tc>
          <w:tcPr>
            <w:tcW w:w="1030" w:type="dxa"/>
            <w:noWrap/>
            <w:hideMark/>
          </w:tcPr>
          <w:p w14:paraId="1201F28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4.19</w:t>
            </w:r>
          </w:p>
        </w:tc>
      </w:tr>
      <w:tr w:rsidR="002C434D" w:rsidRPr="00B036F6" w14:paraId="34EC699C" w14:textId="77777777" w:rsidTr="002C434D">
        <w:trPr>
          <w:trHeight w:val="277"/>
        </w:trPr>
        <w:tc>
          <w:tcPr>
            <w:tcW w:w="673" w:type="dxa"/>
            <w:noWrap/>
            <w:hideMark/>
          </w:tcPr>
          <w:p w14:paraId="0D3A2192"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4</w:t>
            </w:r>
          </w:p>
        </w:tc>
        <w:tc>
          <w:tcPr>
            <w:tcW w:w="1030" w:type="dxa"/>
            <w:noWrap/>
            <w:hideMark/>
          </w:tcPr>
          <w:p w14:paraId="0A268D06"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7.76</w:t>
            </w:r>
          </w:p>
        </w:tc>
        <w:tc>
          <w:tcPr>
            <w:tcW w:w="1030" w:type="dxa"/>
            <w:hideMark/>
          </w:tcPr>
          <w:p w14:paraId="03FCCE6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2.8</w:t>
            </w:r>
          </w:p>
        </w:tc>
        <w:tc>
          <w:tcPr>
            <w:tcW w:w="1030" w:type="dxa"/>
            <w:hideMark/>
          </w:tcPr>
          <w:p w14:paraId="1486701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5.08</w:t>
            </w:r>
          </w:p>
        </w:tc>
        <w:tc>
          <w:tcPr>
            <w:tcW w:w="1030" w:type="dxa"/>
            <w:hideMark/>
          </w:tcPr>
          <w:p w14:paraId="0486670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7.44</w:t>
            </w:r>
          </w:p>
        </w:tc>
        <w:tc>
          <w:tcPr>
            <w:tcW w:w="1030" w:type="dxa"/>
            <w:noWrap/>
            <w:hideMark/>
          </w:tcPr>
          <w:p w14:paraId="332ABD5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4.24</w:t>
            </w:r>
          </w:p>
        </w:tc>
        <w:tc>
          <w:tcPr>
            <w:tcW w:w="1030" w:type="dxa"/>
            <w:noWrap/>
            <w:hideMark/>
          </w:tcPr>
          <w:p w14:paraId="09ADEDD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70.38</w:t>
            </w:r>
          </w:p>
        </w:tc>
        <w:tc>
          <w:tcPr>
            <w:tcW w:w="1030" w:type="dxa"/>
            <w:noWrap/>
            <w:hideMark/>
          </w:tcPr>
          <w:p w14:paraId="708974D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2.8</w:t>
            </w:r>
          </w:p>
        </w:tc>
        <w:tc>
          <w:tcPr>
            <w:tcW w:w="1030" w:type="dxa"/>
            <w:noWrap/>
            <w:hideMark/>
          </w:tcPr>
          <w:p w14:paraId="645551D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5.7</w:t>
            </w:r>
          </w:p>
        </w:tc>
        <w:tc>
          <w:tcPr>
            <w:tcW w:w="1030" w:type="dxa"/>
            <w:noWrap/>
            <w:hideMark/>
          </w:tcPr>
          <w:p w14:paraId="3831CC92"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5.37</w:t>
            </w:r>
          </w:p>
        </w:tc>
        <w:tc>
          <w:tcPr>
            <w:tcW w:w="1030" w:type="dxa"/>
            <w:noWrap/>
            <w:hideMark/>
          </w:tcPr>
          <w:p w14:paraId="6981D59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1.61</w:t>
            </w:r>
          </w:p>
        </w:tc>
      </w:tr>
      <w:tr w:rsidR="002C434D" w:rsidRPr="00B036F6" w14:paraId="4FEC09B2" w14:textId="77777777" w:rsidTr="002C434D">
        <w:trPr>
          <w:trHeight w:val="277"/>
        </w:trPr>
        <w:tc>
          <w:tcPr>
            <w:tcW w:w="673" w:type="dxa"/>
            <w:noWrap/>
            <w:hideMark/>
          </w:tcPr>
          <w:p w14:paraId="6C9C5864"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45</w:t>
            </w:r>
          </w:p>
        </w:tc>
        <w:tc>
          <w:tcPr>
            <w:tcW w:w="1030" w:type="dxa"/>
            <w:noWrap/>
            <w:hideMark/>
          </w:tcPr>
          <w:p w14:paraId="44F7E28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6.64</w:t>
            </w:r>
          </w:p>
        </w:tc>
        <w:tc>
          <w:tcPr>
            <w:tcW w:w="1030" w:type="dxa"/>
            <w:hideMark/>
          </w:tcPr>
          <w:p w14:paraId="74BAF63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6.42</w:t>
            </w:r>
          </w:p>
        </w:tc>
        <w:tc>
          <w:tcPr>
            <w:tcW w:w="1030" w:type="dxa"/>
            <w:hideMark/>
          </w:tcPr>
          <w:p w14:paraId="43838DC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7.72</w:t>
            </w:r>
          </w:p>
        </w:tc>
        <w:tc>
          <w:tcPr>
            <w:tcW w:w="1030" w:type="dxa"/>
            <w:hideMark/>
          </w:tcPr>
          <w:p w14:paraId="28E27B7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2.33</w:t>
            </w:r>
          </w:p>
        </w:tc>
        <w:tc>
          <w:tcPr>
            <w:tcW w:w="1030" w:type="dxa"/>
            <w:noWrap/>
            <w:hideMark/>
          </w:tcPr>
          <w:p w14:paraId="13A8116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6.42</w:t>
            </w:r>
          </w:p>
        </w:tc>
        <w:tc>
          <w:tcPr>
            <w:tcW w:w="1030" w:type="dxa"/>
            <w:noWrap/>
            <w:hideMark/>
          </w:tcPr>
          <w:p w14:paraId="31AF54B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70.02</w:t>
            </w:r>
          </w:p>
        </w:tc>
        <w:tc>
          <w:tcPr>
            <w:tcW w:w="1030" w:type="dxa"/>
            <w:noWrap/>
            <w:hideMark/>
          </w:tcPr>
          <w:p w14:paraId="2E52875D"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6.42</w:t>
            </w:r>
          </w:p>
        </w:tc>
        <w:tc>
          <w:tcPr>
            <w:tcW w:w="1030" w:type="dxa"/>
            <w:noWrap/>
            <w:hideMark/>
          </w:tcPr>
          <w:p w14:paraId="2F1FD72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5.87</w:t>
            </w:r>
          </w:p>
        </w:tc>
        <w:tc>
          <w:tcPr>
            <w:tcW w:w="1030" w:type="dxa"/>
            <w:noWrap/>
            <w:hideMark/>
          </w:tcPr>
          <w:p w14:paraId="738E8B66"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4.54</w:t>
            </w:r>
          </w:p>
        </w:tc>
        <w:tc>
          <w:tcPr>
            <w:tcW w:w="1030" w:type="dxa"/>
            <w:noWrap/>
            <w:hideMark/>
          </w:tcPr>
          <w:p w14:paraId="3E86AEC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2.39</w:t>
            </w:r>
          </w:p>
        </w:tc>
      </w:tr>
      <w:tr w:rsidR="002C434D" w:rsidRPr="00B036F6" w14:paraId="7AE75E76" w14:textId="77777777" w:rsidTr="002C434D">
        <w:trPr>
          <w:trHeight w:val="277"/>
        </w:trPr>
        <w:tc>
          <w:tcPr>
            <w:tcW w:w="673" w:type="dxa"/>
            <w:noWrap/>
            <w:hideMark/>
          </w:tcPr>
          <w:p w14:paraId="2D3CBFBE"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5</w:t>
            </w:r>
          </w:p>
        </w:tc>
        <w:tc>
          <w:tcPr>
            <w:tcW w:w="1030" w:type="dxa"/>
            <w:noWrap/>
            <w:hideMark/>
          </w:tcPr>
          <w:p w14:paraId="0E9499D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9.12</w:t>
            </w:r>
          </w:p>
        </w:tc>
        <w:tc>
          <w:tcPr>
            <w:tcW w:w="1030" w:type="dxa"/>
            <w:hideMark/>
          </w:tcPr>
          <w:p w14:paraId="75DEA152"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8.72</w:t>
            </w:r>
          </w:p>
        </w:tc>
        <w:tc>
          <w:tcPr>
            <w:tcW w:w="1030" w:type="dxa"/>
            <w:hideMark/>
          </w:tcPr>
          <w:p w14:paraId="78DFCD4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6.78</w:t>
            </w:r>
          </w:p>
        </w:tc>
        <w:tc>
          <w:tcPr>
            <w:tcW w:w="1030" w:type="dxa"/>
            <w:hideMark/>
          </w:tcPr>
          <w:p w14:paraId="3CD3452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8.33</w:t>
            </w:r>
          </w:p>
        </w:tc>
        <w:tc>
          <w:tcPr>
            <w:tcW w:w="1030" w:type="dxa"/>
            <w:noWrap/>
            <w:hideMark/>
          </w:tcPr>
          <w:p w14:paraId="1010EF1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85</w:t>
            </w:r>
          </w:p>
        </w:tc>
        <w:tc>
          <w:tcPr>
            <w:tcW w:w="1030" w:type="dxa"/>
            <w:noWrap/>
            <w:hideMark/>
          </w:tcPr>
          <w:p w14:paraId="74B0295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8.17</w:t>
            </w:r>
          </w:p>
        </w:tc>
        <w:tc>
          <w:tcPr>
            <w:tcW w:w="1030" w:type="dxa"/>
            <w:noWrap/>
            <w:hideMark/>
          </w:tcPr>
          <w:p w14:paraId="252F5B2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8.72</w:t>
            </w:r>
          </w:p>
        </w:tc>
        <w:tc>
          <w:tcPr>
            <w:tcW w:w="1030" w:type="dxa"/>
            <w:noWrap/>
            <w:hideMark/>
          </w:tcPr>
          <w:p w14:paraId="24C8D1F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03.13</w:t>
            </w:r>
          </w:p>
        </w:tc>
        <w:tc>
          <w:tcPr>
            <w:tcW w:w="1030" w:type="dxa"/>
            <w:noWrap/>
            <w:hideMark/>
          </w:tcPr>
          <w:p w14:paraId="472ADE2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5.16</w:t>
            </w:r>
          </w:p>
        </w:tc>
        <w:tc>
          <w:tcPr>
            <w:tcW w:w="1030" w:type="dxa"/>
            <w:noWrap/>
            <w:hideMark/>
          </w:tcPr>
          <w:p w14:paraId="529A0CB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7.69</w:t>
            </w:r>
          </w:p>
        </w:tc>
      </w:tr>
      <w:tr w:rsidR="002C434D" w:rsidRPr="00B036F6" w14:paraId="736491C2" w14:textId="77777777" w:rsidTr="002C434D">
        <w:trPr>
          <w:trHeight w:val="277"/>
        </w:trPr>
        <w:tc>
          <w:tcPr>
            <w:tcW w:w="673" w:type="dxa"/>
            <w:noWrap/>
            <w:hideMark/>
          </w:tcPr>
          <w:p w14:paraId="191FD0BA"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55</w:t>
            </w:r>
          </w:p>
        </w:tc>
        <w:tc>
          <w:tcPr>
            <w:tcW w:w="1030" w:type="dxa"/>
            <w:noWrap/>
            <w:hideMark/>
          </w:tcPr>
          <w:p w14:paraId="74972CC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8.3</w:t>
            </w:r>
          </w:p>
        </w:tc>
        <w:tc>
          <w:tcPr>
            <w:tcW w:w="1030" w:type="dxa"/>
            <w:hideMark/>
          </w:tcPr>
          <w:p w14:paraId="669E043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5.36</w:t>
            </w:r>
          </w:p>
        </w:tc>
        <w:tc>
          <w:tcPr>
            <w:tcW w:w="1030" w:type="dxa"/>
            <w:hideMark/>
          </w:tcPr>
          <w:p w14:paraId="5714B315"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3.39</w:t>
            </w:r>
          </w:p>
        </w:tc>
        <w:tc>
          <w:tcPr>
            <w:tcW w:w="1030" w:type="dxa"/>
            <w:hideMark/>
          </w:tcPr>
          <w:p w14:paraId="50270532"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1.1</w:t>
            </w:r>
          </w:p>
        </w:tc>
        <w:tc>
          <w:tcPr>
            <w:tcW w:w="1030" w:type="dxa"/>
            <w:noWrap/>
            <w:hideMark/>
          </w:tcPr>
          <w:p w14:paraId="03FF1D7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6.46</w:t>
            </w:r>
          </w:p>
        </w:tc>
        <w:tc>
          <w:tcPr>
            <w:tcW w:w="1030" w:type="dxa"/>
            <w:noWrap/>
            <w:hideMark/>
          </w:tcPr>
          <w:p w14:paraId="6D1A30F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1.1</w:t>
            </w:r>
          </w:p>
        </w:tc>
        <w:tc>
          <w:tcPr>
            <w:tcW w:w="1030" w:type="dxa"/>
            <w:noWrap/>
            <w:hideMark/>
          </w:tcPr>
          <w:p w14:paraId="20D4C88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5.36</w:t>
            </w:r>
          </w:p>
        </w:tc>
        <w:tc>
          <w:tcPr>
            <w:tcW w:w="1030" w:type="dxa"/>
            <w:noWrap/>
            <w:hideMark/>
          </w:tcPr>
          <w:p w14:paraId="1E1C917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1.74</w:t>
            </w:r>
          </w:p>
        </w:tc>
        <w:tc>
          <w:tcPr>
            <w:tcW w:w="1030" w:type="dxa"/>
            <w:noWrap/>
            <w:hideMark/>
          </w:tcPr>
          <w:p w14:paraId="4905808F"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04.7</w:t>
            </w:r>
          </w:p>
        </w:tc>
        <w:tc>
          <w:tcPr>
            <w:tcW w:w="1030" w:type="dxa"/>
            <w:noWrap/>
            <w:hideMark/>
          </w:tcPr>
          <w:p w14:paraId="7321D13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4.79</w:t>
            </w:r>
          </w:p>
        </w:tc>
      </w:tr>
      <w:tr w:rsidR="002C434D" w:rsidRPr="00B036F6" w14:paraId="50429D84" w14:textId="77777777" w:rsidTr="002C434D">
        <w:trPr>
          <w:trHeight w:val="277"/>
        </w:trPr>
        <w:tc>
          <w:tcPr>
            <w:tcW w:w="673" w:type="dxa"/>
            <w:noWrap/>
            <w:hideMark/>
          </w:tcPr>
          <w:p w14:paraId="7438AAB2"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6</w:t>
            </w:r>
          </w:p>
        </w:tc>
        <w:tc>
          <w:tcPr>
            <w:tcW w:w="1030" w:type="dxa"/>
            <w:noWrap/>
            <w:hideMark/>
          </w:tcPr>
          <w:p w14:paraId="3CF96C2B"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3.25</w:t>
            </w:r>
          </w:p>
        </w:tc>
        <w:tc>
          <w:tcPr>
            <w:tcW w:w="1030" w:type="dxa"/>
            <w:hideMark/>
          </w:tcPr>
          <w:p w14:paraId="47B7910D"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1.68</w:t>
            </w:r>
          </w:p>
        </w:tc>
        <w:tc>
          <w:tcPr>
            <w:tcW w:w="1030" w:type="dxa"/>
            <w:hideMark/>
          </w:tcPr>
          <w:p w14:paraId="68447AF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1.66</w:t>
            </w:r>
          </w:p>
        </w:tc>
        <w:tc>
          <w:tcPr>
            <w:tcW w:w="1030" w:type="dxa"/>
            <w:hideMark/>
          </w:tcPr>
          <w:p w14:paraId="262EF887"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3.02</w:t>
            </w:r>
          </w:p>
        </w:tc>
        <w:tc>
          <w:tcPr>
            <w:tcW w:w="1030" w:type="dxa"/>
            <w:noWrap/>
            <w:hideMark/>
          </w:tcPr>
          <w:p w14:paraId="73012ADB"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6.57</w:t>
            </w:r>
          </w:p>
        </w:tc>
        <w:tc>
          <w:tcPr>
            <w:tcW w:w="1030" w:type="dxa"/>
            <w:noWrap/>
            <w:hideMark/>
          </w:tcPr>
          <w:p w14:paraId="0ED60F45"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0.38</w:t>
            </w:r>
          </w:p>
        </w:tc>
        <w:tc>
          <w:tcPr>
            <w:tcW w:w="1030" w:type="dxa"/>
            <w:noWrap/>
            <w:hideMark/>
          </w:tcPr>
          <w:p w14:paraId="4514795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1.68</w:t>
            </w:r>
          </w:p>
        </w:tc>
        <w:tc>
          <w:tcPr>
            <w:tcW w:w="1030" w:type="dxa"/>
            <w:noWrap/>
            <w:hideMark/>
          </w:tcPr>
          <w:p w14:paraId="3D80166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0.36</w:t>
            </w:r>
          </w:p>
        </w:tc>
        <w:tc>
          <w:tcPr>
            <w:tcW w:w="1030" w:type="dxa"/>
            <w:noWrap/>
            <w:hideMark/>
          </w:tcPr>
          <w:p w14:paraId="75E8942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0.37</w:t>
            </w:r>
          </w:p>
        </w:tc>
        <w:tc>
          <w:tcPr>
            <w:tcW w:w="1030" w:type="dxa"/>
            <w:noWrap/>
            <w:hideMark/>
          </w:tcPr>
          <w:p w14:paraId="7687BBF5"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7.31</w:t>
            </w:r>
          </w:p>
        </w:tc>
      </w:tr>
      <w:tr w:rsidR="002C434D" w:rsidRPr="00B036F6" w14:paraId="605D2614" w14:textId="77777777" w:rsidTr="002C434D">
        <w:trPr>
          <w:trHeight w:val="277"/>
        </w:trPr>
        <w:tc>
          <w:tcPr>
            <w:tcW w:w="673" w:type="dxa"/>
            <w:noWrap/>
            <w:hideMark/>
          </w:tcPr>
          <w:p w14:paraId="26A1A001"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65</w:t>
            </w:r>
          </w:p>
        </w:tc>
        <w:tc>
          <w:tcPr>
            <w:tcW w:w="1030" w:type="dxa"/>
            <w:noWrap/>
            <w:hideMark/>
          </w:tcPr>
          <w:p w14:paraId="2184120B"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2.53</w:t>
            </w:r>
          </w:p>
        </w:tc>
        <w:tc>
          <w:tcPr>
            <w:tcW w:w="1030" w:type="dxa"/>
            <w:hideMark/>
          </w:tcPr>
          <w:p w14:paraId="62B4F50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2.54</w:t>
            </w:r>
          </w:p>
        </w:tc>
        <w:tc>
          <w:tcPr>
            <w:tcW w:w="1030" w:type="dxa"/>
            <w:hideMark/>
          </w:tcPr>
          <w:p w14:paraId="53280C5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7.33</w:t>
            </w:r>
          </w:p>
        </w:tc>
        <w:tc>
          <w:tcPr>
            <w:tcW w:w="1030" w:type="dxa"/>
            <w:hideMark/>
          </w:tcPr>
          <w:p w14:paraId="426F464B"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4.24</w:t>
            </w:r>
          </w:p>
        </w:tc>
        <w:tc>
          <w:tcPr>
            <w:tcW w:w="1030" w:type="dxa"/>
            <w:noWrap/>
            <w:hideMark/>
          </w:tcPr>
          <w:p w14:paraId="41E8846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3.56</w:t>
            </w:r>
          </w:p>
        </w:tc>
        <w:tc>
          <w:tcPr>
            <w:tcW w:w="1030" w:type="dxa"/>
            <w:noWrap/>
            <w:hideMark/>
          </w:tcPr>
          <w:p w14:paraId="102C8FD5"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4.02</w:t>
            </w:r>
          </w:p>
        </w:tc>
        <w:tc>
          <w:tcPr>
            <w:tcW w:w="1030" w:type="dxa"/>
            <w:noWrap/>
            <w:hideMark/>
          </w:tcPr>
          <w:p w14:paraId="18969022"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2.54</w:t>
            </w:r>
          </w:p>
        </w:tc>
        <w:tc>
          <w:tcPr>
            <w:tcW w:w="1030" w:type="dxa"/>
            <w:noWrap/>
            <w:hideMark/>
          </w:tcPr>
          <w:p w14:paraId="6324333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1.43</w:t>
            </w:r>
          </w:p>
        </w:tc>
        <w:tc>
          <w:tcPr>
            <w:tcW w:w="1030" w:type="dxa"/>
            <w:noWrap/>
            <w:hideMark/>
          </w:tcPr>
          <w:p w14:paraId="7ECD3D56"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6.94</w:t>
            </w:r>
          </w:p>
        </w:tc>
        <w:tc>
          <w:tcPr>
            <w:tcW w:w="1030" w:type="dxa"/>
            <w:noWrap/>
            <w:hideMark/>
          </w:tcPr>
          <w:p w14:paraId="22B6F837"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9.53</w:t>
            </w:r>
          </w:p>
        </w:tc>
      </w:tr>
      <w:tr w:rsidR="002C434D" w:rsidRPr="00B036F6" w14:paraId="19C2F294" w14:textId="77777777" w:rsidTr="002C434D">
        <w:trPr>
          <w:trHeight w:val="277"/>
        </w:trPr>
        <w:tc>
          <w:tcPr>
            <w:tcW w:w="673" w:type="dxa"/>
            <w:noWrap/>
            <w:hideMark/>
          </w:tcPr>
          <w:p w14:paraId="708AADC5"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7</w:t>
            </w:r>
          </w:p>
        </w:tc>
        <w:tc>
          <w:tcPr>
            <w:tcW w:w="1030" w:type="dxa"/>
            <w:noWrap/>
            <w:hideMark/>
          </w:tcPr>
          <w:p w14:paraId="13395CF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81.45</w:t>
            </w:r>
          </w:p>
        </w:tc>
        <w:tc>
          <w:tcPr>
            <w:tcW w:w="1030" w:type="dxa"/>
            <w:hideMark/>
          </w:tcPr>
          <w:p w14:paraId="1AB0806B"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7.43</w:t>
            </w:r>
          </w:p>
        </w:tc>
        <w:tc>
          <w:tcPr>
            <w:tcW w:w="1030" w:type="dxa"/>
            <w:hideMark/>
          </w:tcPr>
          <w:p w14:paraId="003B590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5.34</w:t>
            </w:r>
          </w:p>
        </w:tc>
        <w:tc>
          <w:tcPr>
            <w:tcW w:w="1030" w:type="dxa"/>
            <w:hideMark/>
          </w:tcPr>
          <w:p w14:paraId="7FD3E27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9.28</w:t>
            </w:r>
          </w:p>
        </w:tc>
        <w:tc>
          <w:tcPr>
            <w:tcW w:w="1030" w:type="dxa"/>
            <w:noWrap/>
            <w:hideMark/>
          </w:tcPr>
          <w:p w14:paraId="7EA40FE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6.07</w:t>
            </w:r>
          </w:p>
        </w:tc>
        <w:tc>
          <w:tcPr>
            <w:tcW w:w="1030" w:type="dxa"/>
            <w:noWrap/>
            <w:hideMark/>
          </w:tcPr>
          <w:p w14:paraId="7701FD62"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5.6</w:t>
            </w:r>
          </w:p>
        </w:tc>
        <w:tc>
          <w:tcPr>
            <w:tcW w:w="1030" w:type="dxa"/>
            <w:noWrap/>
            <w:hideMark/>
          </w:tcPr>
          <w:p w14:paraId="22627FE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7.43</w:t>
            </w:r>
          </w:p>
        </w:tc>
        <w:tc>
          <w:tcPr>
            <w:tcW w:w="1030" w:type="dxa"/>
            <w:noWrap/>
            <w:hideMark/>
          </w:tcPr>
          <w:p w14:paraId="37D29385"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1.89</w:t>
            </w:r>
          </w:p>
        </w:tc>
        <w:tc>
          <w:tcPr>
            <w:tcW w:w="1030" w:type="dxa"/>
            <w:noWrap/>
            <w:hideMark/>
          </w:tcPr>
          <w:p w14:paraId="247228C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6.1</w:t>
            </w:r>
          </w:p>
        </w:tc>
        <w:tc>
          <w:tcPr>
            <w:tcW w:w="1030" w:type="dxa"/>
            <w:noWrap/>
            <w:hideMark/>
          </w:tcPr>
          <w:p w14:paraId="4A938E32"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63.62</w:t>
            </w:r>
          </w:p>
        </w:tc>
      </w:tr>
      <w:tr w:rsidR="002C434D" w:rsidRPr="00B036F6" w14:paraId="2D3D9004" w14:textId="77777777" w:rsidTr="002C434D">
        <w:trPr>
          <w:trHeight w:val="277"/>
        </w:trPr>
        <w:tc>
          <w:tcPr>
            <w:tcW w:w="673" w:type="dxa"/>
            <w:noWrap/>
            <w:hideMark/>
          </w:tcPr>
          <w:p w14:paraId="66E0C625"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75</w:t>
            </w:r>
          </w:p>
        </w:tc>
        <w:tc>
          <w:tcPr>
            <w:tcW w:w="1030" w:type="dxa"/>
            <w:noWrap/>
            <w:hideMark/>
          </w:tcPr>
          <w:p w14:paraId="581E63FD"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4.33</w:t>
            </w:r>
          </w:p>
        </w:tc>
        <w:tc>
          <w:tcPr>
            <w:tcW w:w="1030" w:type="dxa"/>
            <w:hideMark/>
          </w:tcPr>
          <w:p w14:paraId="20EEC5F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9.7</w:t>
            </w:r>
          </w:p>
        </w:tc>
        <w:tc>
          <w:tcPr>
            <w:tcW w:w="1030" w:type="dxa"/>
            <w:hideMark/>
          </w:tcPr>
          <w:p w14:paraId="032E5607"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61.03</w:t>
            </w:r>
          </w:p>
        </w:tc>
        <w:tc>
          <w:tcPr>
            <w:tcW w:w="1030" w:type="dxa"/>
            <w:hideMark/>
          </w:tcPr>
          <w:p w14:paraId="23A6F93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0.91</w:t>
            </w:r>
          </w:p>
        </w:tc>
        <w:tc>
          <w:tcPr>
            <w:tcW w:w="1030" w:type="dxa"/>
            <w:noWrap/>
            <w:hideMark/>
          </w:tcPr>
          <w:p w14:paraId="57B3DFC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7.29</w:t>
            </w:r>
          </w:p>
        </w:tc>
        <w:tc>
          <w:tcPr>
            <w:tcW w:w="1030" w:type="dxa"/>
            <w:noWrap/>
            <w:hideMark/>
          </w:tcPr>
          <w:p w14:paraId="2A9C4DCD"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4.44</w:t>
            </w:r>
          </w:p>
        </w:tc>
        <w:tc>
          <w:tcPr>
            <w:tcW w:w="1030" w:type="dxa"/>
            <w:noWrap/>
            <w:hideMark/>
          </w:tcPr>
          <w:p w14:paraId="4961850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9.7</w:t>
            </w:r>
          </w:p>
        </w:tc>
        <w:tc>
          <w:tcPr>
            <w:tcW w:w="1030" w:type="dxa"/>
            <w:noWrap/>
            <w:hideMark/>
          </w:tcPr>
          <w:p w14:paraId="3D38D89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9.35</w:t>
            </w:r>
          </w:p>
        </w:tc>
        <w:tc>
          <w:tcPr>
            <w:tcW w:w="1030" w:type="dxa"/>
            <w:noWrap/>
            <w:hideMark/>
          </w:tcPr>
          <w:p w14:paraId="48DA3FDF"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8.53</w:t>
            </w:r>
          </w:p>
        </w:tc>
        <w:tc>
          <w:tcPr>
            <w:tcW w:w="1030" w:type="dxa"/>
            <w:noWrap/>
            <w:hideMark/>
          </w:tcPr>
          <w:p w14:paraId="77D1232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63.41</w:t>
            </w:r>
          </w:p>
        </w:tc>
      </w:tr>
      <w:tr w:rsidR="002C434D" w:rsidRPr="00B036F6" w14:paraId="1D2FD49D" w14:textId="77777777" w:rsidTr="002C434D">
        <w:trPr>
          <w:trHeight w:val="277"/>
        </w:trPr>
        <w:tc>
          <w:tcPr>
            <w:tcW w:w="673" w:type="dxa"/>
            <w:noWrap/>
            <w:hideMark/>
          </w:tcPr>
          <w:p w14:paraId="2DCABA01"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8</w:t>
            </w:r>
          </w:p>
        </w:tc>
        <w:tc>
          <w:tcPr>
            <w:tcW w:w="1030" w:type="dxa"/>
            <w:noWrap/>
            <w:hideMark/>
          </w:tcPr>
          <w:p w14:paraId="554E75F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11.57</w:t>
            </w:r>
          </w:p>
        </w:tc>
        <w:tc>
          <w:tcPr>
            <w:tcW w:w="1030" w:type="dxa"/>
            <w:hideMark/>
          </w:tcPr>
          <w:p w14:paraId="3E0FF752"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1.03</w:t>
            </w:r>
          </w:p>
        </w:tc>
        <w:tc>
          <w:tcPr>
            <w:tcW w:w="1030" w:type="dxa"/>
            <w:hideMark/>
          </w:tcPr>
          <w:p w14:paraId="058FCAED"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79.65</w:t>
            </w:r>
          </w:p>
        </w:tc>
        <w:tc>
          <w:tcPr>
            <w:tcW w:w="1030" w:type="dxa"/>
            <w:hideMark/>
          </w:tcPr>
          <w:p w14:paraId="78689A2B"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2.68</w:t>
            </w:r>
          </w:p>
        </w:tc>
        <w:tc>
          <w:tcPr>
            <w:tcW w:w="1030" w:type="dxa"/>
            <w:noWrap/>
            <w:hideMark/>
          </w:tcPr>
          <w:p w14:paraId="5FEF6D0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38.76</w:t>
            </w:r>
          </w:p>
        </w:tc>
        <w:tc>
          <w:tcPr>
            <w:tcW w:w="1030" w:type="dxa"/>
            <w:noWrap/>
            <w:hideMark/>
          </w:tcPr>
          <w:p w14:paraId="7F36F76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9.42</w:t>
            </w:r>
          </w:p>
        </w:tc>
        <w:tc>
          <w:tcPr>
            <w:tcW w:w="1030" w:type="dxa"/>
            <w:noWrap/>
            <w:hideMark/>
          </w:tcPr>
          <w:p w14:paraId="7ABE9517"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1.03</w:t>
            </w:r>
          </w:p>
        </w:tc>
        <w:tc>
          <w:tcPr>
            <w:tcW w:w="1030" w:type="dxa"/>
            <w:noWrap/>
            <w:hideMark/>
          </w:tcPr>
          <w:p w14:paraId="7C6A8FA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3.08</w:t>
            </w:r>
          </w:p>
        </w:tc>
        <w:tc>
          <w:tcPr>
            <w:tcW w:w="1030" w:type="dxa"/>
            <w:noWrap/>
            <w:hideMark/>
          </w:tcPr>
          <w:p w14:paraId="1F162D6C"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8.23</w:t>
            </w:r>
          </w:p>
        </w:tc>
        <w:tc>
          <w:tcPr>
            <w:tcW w:w="1030" w:type="dxa"/>
            <w:noWrap/>
            <w:hideMark/>
          </w:tcPr>
          <w:p w14:paraId="30D958C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69.46</w:t>
            </w:r>
          </w:p>
        </w:tc>
      </w:tr>
      <w:tr w:rsidR="002C434D" w:rsidRPr="00B036F6" w14:paraId="58811569" w14:textId="77777777" w:rsidTr="002C434D">
        <w:trPr>
          <w:trHeight w:val="277"/>
        </w:trPr>
        <w:tc>
          <w:tcPr>
            <w:tcW w:w="673" w:type="dxa"/>
            <w:noWrap/>
            <w:hideMark/>
          </w:tcPr>
          <w:p w14:paraId="4EFC4A59"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85</w:t>
            </w:r>
          </w:p>
        </w:tc>
        <w:tc>
          <w:tcPr>
            <w:tcW w:w="1030" w:type="dxa"/>
            <w:noWrap/>
            <w:hideMark/>
          </w:tcPr>
          <w:p w14:paraId="3FBD24D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94.61</w:t>
            </w:r>
          </w:p>
        </w:tc>
        <w:tc>
          <w:tcPr>
            <w:tcW w:w="1030" w:type="dxa"/>
            <w:hideMark/>
          </w:tcPr>
          <w:p w14:paraId="563AB37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74.42</w:t>
            </w:r>
          </w:p>
        </w:tc>
        <w:tc>
          <w:tcPr>
            <w:tcW w:w="1030" w:type="dxa"/>
            <w:hideMark/>
          </w:tcPr>
          <w:p w14:paraId="25034C3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29.72</w:t>
            </w:r>
          </w:p>
        </w:tc>
        <w:tc>
          <w:tcPr>
            <w:tcW w:w="1030" w:type="dxa"/>
            <w:hideMark/>
          </w:tcPr>
          <w:p w14:paraId="0A8EF8F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65.46</w:t>
            </w:r>
          </w:p>
        </w:tc>
        <w:tc>
          <w:tcPr>
            <w:tcW w:w="1030" w:type="dxa"/>
            <w:noWrap/>
            <w:hideMark/>
          </w:tcPr>
          <w:p w14:paraId="29F1538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2.63</w:t>
            </w:r>
          </w:p>
        </w:tc>
        <w:tc>
          <w:tcPr>
            <w:tcW w:w="1030" w:type="dxa"/>
            <w:noWrap/>
            <w:hideMark/>
          </w:tcPr>
          <w:p w14:paraId="2A1D2B72"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99.6</w:t>
            </w:r>
          </w:p>
        </w:tc>
        <w:tc>
          <w:tcPr>
            <w:tcW w:w="1030" w:type="dxa"/>
            <w:noWrap/>
            <w:hideMark/>
          </w:tcPr>
          <w:p w14:paraId="3C18750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74.42</w:t>
            </w:r>
          </w:p>
        </w:tc>
        <w:tc>
          <w:tcPr>
            <w:tcW w:w="1030" w:type="dxa"/>
            <w:noWrap/>
            <w:hideMark/>
          </w:tcPr>
          <w:p w14:paraId="114D70DF"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5.41</w:t>
            </w:r>
          </w:p>
        </w:tc>
        <w:tc>
          <w:tcPr>
            <w:tcW w:w="1030" w:type="dxa"/>
            <w:noWrap/>
            <w:hideMark/>
          </w:tcPr>
          <w:p w14:paraId="62EFD5C1"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06.03</w:t>
            </w:r>
          </w:p>
        </w:tc>
        <w:tc>
          <w:tcPr>
            <w:tcW w:w="1030" w:type="dxa"/>
            <w:noWrap/>
            <w:hideMark/>
          </w:tcPr>
          <w:p w14:paraId="25E8368A"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98.44</w:t>
            </w:r>
          </w:p>
        </w:tc>
      </w:tr>
      <w:tr w:rsidR="002C434D" w:rsidRPr="00B036F6" w14:paraId="31780C8C" w14:textId="25918816" w:rsidTr="002C434D">
        <w:trPr>
          <w:trHeight w:val="277"/>
        </w:trPr>
        <w:tc>
          <w:tcPr>
            <w:tcW w:w="673" w:type="dxa"/>
            <w:noWrap/>
            <w:hideMark/>
          </w:tcPr>
          <w:p w14:paraId="6B1F4FB5" w14:textId="77777777" w:rsidR="002C434D" w:rsidRPr="0043076D" w:rsidRDefault="002C434D" w:rsidP="002C434D">
            <w:pPr>
              <w:spacing w:after="0" w:line="360" w:lineRule="auto"/>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9</w:t>
            </w:r>
          </w:p>
        </w:tc>
        <w:tc>
          <w:tcPr>
            <w:tcW w:w="1030" w:type="dxa"/>
            <w:noWrap/>
            <w:hideMark/>
          </w:tcPr>
          <w:p w14:paraId="2B41C88B"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66.71</w:t>
            </w:r>
          </w:p>
        </w:tc>
        <w:tc>
          <w:tcPr>
            <w:tcW w:w="1030" w:type="dxa"/>
            <w:hideMark/>
          </w:tcPr>
          <w:p w14:paraId="15B744A8"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04.16</w:t>
            </w:r>
          </w:p>
        </w:tc>
        <w:tc>
          <w:tcPr>
            <w:tcW w:w="1030" w:type="dxa"/>
            <w:hideMark/>
          </w:tcPr>
          <w:p w14:paraId="32D19170"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18.02</w:t>
            </w:r>
          </w:p>
        </w:tc>
        <w:tc>
          <w:tcPr>
            <w:tcW w:w="1030" w:type="dxa"/>
            <w:hideMark/>
          </w:tcPr>
          <w:p w14:paraId="2CC5363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45.3</w:t>
            </w:r>
          </w:p>
        </w:tc>
        <w:tc>
          <w:tcPr>
            <w:tcW w:w="1030" w:type="dxa"/>
            <w:noWrap/>
            <w:hideMark/>
          </w:tcPr>
          <w:p w14:paraId="24BD2B6E"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26.91</w:t>
            </w:r>
          </w:p>
        </w:tc>
        <w:tc>
          <w:tcPr>
            <w:tcW w:w="1030" w:type="dxa"/>
            <w:noWrap/>
            <w:hideMark/>
          </w:tcPr>
          <w:p w14:paraId="0837D9D4"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73.85</w:t>
            </w:r>
          </w:p>
        </w:tc>
        <w:tc>
          <w:tcPr>
            <w:tcW w:w="1030" w:type="dxa"/>
            <w:noWrap/>
            <w:hideMark/>
          </w:tcPr>
          <w:p w14:paraId="61AC5CB3"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04.16</w:t>
            </w:r>
          </w:p>
        </w:tc>
        <w:tc>
          <w:tcPr>
            <w:tcW w:w="1030" w:type="dxa"/>
            <w:noWrap/>
            <w:hideMark/>
          </w:tcPr>
          <w:p w14:paraId="2C6D3232"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82.96</w:t>
            </w:r>
          </w:p>
        </w:tc>
        <w:tc>
          <w:tcPr>
            <w:tcW w:w="1030" w:type="dxa"/>
            <w:noWrap/>
            <w:hideMark/>
          </w:tcPr>
          <w:p w14:paraId="742B629B"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07.84</w:t>
            </w:r>
          </w:p>
        </w:tc>
        <w:tc>
          <w:tcPr>
            <w:tcW w:w="1030" w:type="dxa"/>
            <w:noWrap/>
            <w:hideMark/>
          </w:tcPr>
          <w:p w14:paraId="3F72C839" w14:textId="77777777" w:rsidR="002C434D" w:rsidRPr="0043076D" w:rsidRDefault="002C434D" w:rsidP="002C434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42.62</w:t>
            </w:r>
          </w:p>
        </w:tc>
      </w:tr>
    </w:tbl>
    <w:p w14:paraId="73415A53" w14:textId="3C5A7445" w:rsidR="00E469B2" w:rsidRDefault="00E469B2" w:rsidP="008D3758">
      <w:pPr>
        <w:pStyle w:val="Caption"/>
        <w:spacing w:line="360" w:lineRule="auto"/>
        <w:jc w:val="center"/>
        <w:rPr>
          <w:b w:val="0"/>
          <w:bCs w:val="0"/>
        </w:rPr>
        <w:sectPr w:rsidR="00E469B2" w:rsidSect="00EF4FF7">
          <w:pgSz w:w="11906" w:h="16838"/>
          <w:pgMar w:top="1440" w:right="1440" w:bottom="1440" w:left="1440" w:header="709" w:footer="709" w:gutter="851"/>
          <w:cols w:space="708"/>
          <w:docGrid w:linePitch="360"/>
        </w:sectPr>
      </w:pPr>
      <w:bookmarkStart w:id="120" w:name="_Toc518370641"/>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Cs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Cs w:val="0"/>
          <w:color w:val="000000" w:themeColor="text1"/>
          <w:sz w:val="24"/>
          <w:szCs w:val="24"/>
        </w:rPr>
        <w:fldChar w:fldCharType="separate"/>
      </w:r>
      <w:r w:rsidR="00F33A35">
        <w:rPr>
          <w:rFonts w:ascii="Times New Roman" w:hAnsi="Times New Roman" w:cs="Times New Roman"/>
          <w:b w:val="0"/>
          <w:noProof/>
          <w:color w:val="000000" w:themeColor="text1"/>
          <w:sz w:val="24"/>
          <w:szCs w:val="24"/>
        </w:rPr>
        <w:t>13</w:t>
      </w:r>
      <w:r w:rsidR="00711874">
        <w:rPr>
          <w:rFonts w:ascii="Times New Roman" w:hAnsi="Times New Roman" w:cs="Times New Roman"/>
          <w:bCs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Activation Energy for Coke, biomass and coke/biomass blends</w:t>
      </w:r>
      <w:bookmarkEnd w:id="120"/>
    </w:p>
    <w:p w14:paraId="35327ADF" w14:textId="2123F9CB" w:rsidR="00DA25ED" w:rsidRPr="00E53BBC" w:rsidRDefault="00DA25ED" w:rsidP="00DE1C81">
      <w:pPr>
        <w:spacing w:line="360" w:lineRule="auto"/>
        <w:rPr>
          <w:rFonts w:ascii="Times New Roman" w:hAnsi="Times New Roman" w:cs="Times New Roman"/>
          <w:sz w:val="24"/>
          <w:szCs w:val="24"/>
        </w:rPr>
      </w:pPr>
      <w:bookmarkStart w:id="121" w:name="_Ref491420938"/>
      <w:r w:rsidRPr="00E53BBC">
        <w:rPr>
          <w:rFonts w:ascii="Times New Roman" w:hAnsi="Times New Roman" w:cs="Times New Roman"/>
          <w:sz w:val="24"/>
          <w:szCs w:val="24"/>
        </w:rPr>
        <w:lastRenderedPageBreak/>
        <w:t>The required activation energy against conversion stages to complete combustion can be seen on figure 27. This is shown for coke, both plastics (polystyrene and polypropylene) a</w:t>
      </w:r>
      <w:r w:rsidR="009A50D5" w:rsidRPr="00E53BBC">
        <w:rPr>
          <w:rFonts w:ascii="Times New Roman" w:hAnsi="Times New Roman" w:cs="Times New Roman"/>
          <w:sz w:val="24"/>
          <w:szCs w:val="24"/>
        </w:rPr>
        <w:t>nd the three biomasses (oat husk</w:t>
      </w:r>
      <w:r w:rsidRPr="00E53BBC">
        <w:rPr>
          <w:rFonts w:ascii="Times New Roman" w:hAnsi="Times New Roman" w:cs="Times New Roman"/>
          <w:sz w:val="24"/>
          <w:szCs w:val="24"/>
        </w:rPr>
        <w:t>, rice bran and brewery spent grain). Looking at coke, we can see the two step change occurring as shown in the TGA plots on figure 15. This can be seen from 0 to 0.65 before more activation energy is required to go into the step change as previously shown in the TGA plots for coke. The interesting thing to see from coke activation energy is that we see an additional change in activation energy requirement at 0.8, which might suggest that the heat comes into contact with a different form of carbon present in the coke breeze and could be a reason why coke breeze works well at high temperatures.</w:t>
      </w:r>
    </w:p>
    <w:p w14:paraId="0E7720C3" w14:textId="79B0D10D" w:rsidR="00DA25ED" w:rsidRPr="00E53BBC" w:rsidRDefault="00DA25ED" w:rsidP="009A50D5">
      <w:pPr>
        <w:spacing w:line="360" w:lineRule="auto"/>
        <w:rPr>
          <w:rFonts w:ascii="Times New Roman" w:hAnsi="Times New Roman" w:cs="Times New Roman"/>
          <w:sz w:val="24"/>
          <w:szCs w:val="24"/>
        </w:rPr>
      </w:pPr>
      <w:r w:rsidRPr="00E53BBC">
        <w:rPr>
          <w:rFonts w:ascii="Times New Roman" w:hAnsi="Times New Roman" w:cs="Times New Roman"/>
          <w:sz w:val="24"/>
          <w:szCs w:val="24"/>
        </w:rPr>
        <w:t>In comparison to coke, biomass activation energy maintained a steady flow throughout the conversion rates up to 0.85, where additional activation energy was required to achieve full combustion. One reason for this behaviour for all three biomasses is that biomass weight loss occurred at a higher temperature compared to coke which means more energy goes into the process to cause a chemical reaction, hence the additional energy at 0.85. Nonetheless, we see that coke requires the highest amount of activation energy to achieve full conversion followed by OH, RBP and BSG which seems to correlate to the amount of fixed carbon each sample has</w:t>
      </w:r>
      <w:r w:rsidR="009A50D5" w:rsidRPr="00E53BBC">
        <w:rPr>
          <w:rFonts w:ascii="Times New Roman" w:hAnsi="Times New Roman" w:cs="Times New Roman"/>
          <w:sz w:val="24"/>
          <w:szCs w:val="24"/>
        </w:rPr>
        <w:t>, with coke having the highest.</w:t>
      </w:r>
    </w:p>
    <w:p w14:paraId="091DE79D" w14:textId="5A844142" w:rsidR="004218A7" w:rsidRPr="00E53BBC" w:rsidRDefault="008A5DF5" w:rsidP="00DE1C81">
      <w:pPr>
        <w:pStyle w:val="Caption"/>
        <w:spacing w:line="360" w:lineRule="auto"/>
        <w:rPr>
          <w:rFonts w:ascii="Times New Roman" w:hAnsi="Times New Roman" w:cs="Times New Roman"/>
          <w:b w:val="0"/>
          <w:color w:val="auto"/>
          <w:sz w:val="24"/>
          <w:szCs w:val="24"/>
        </w:rPr>
      </w:pPr>
      <w:r w:rsidRPr="00E53BBC">
        <w:rPr>
          <w:rFonts w:ascii="Times New Roman" w:hAnsi="Times New Roman" w:cs="Times New Roman"/>
          <w:b w:val="0"/>
          <w:color w:val="auto"/>
          <w:sz w:val="24"/>
          <w:szCs w:val="24"/>
        </w:rPr>
        <w:t>Both Polystyrene and Polypropylene require higher activation energy for a reaction to occur compared to coke and biomass. What can be seen from figure 27 is that the activation</w:t>
      </w:r>
      <w:r w:rsidR="009E07E4">
        <w:rPr>
          <w:rFonts w:ascii="Times New Roman" w:hAnsi="Times New Roman" w:cs="Times New Roman"/>
          <w:b w:val="0"/>
          <w:color w:val="auto"/>
          <w:sz w:val="24"/>
          <w:szCs w:val="24"/>
        </w:rPr>
        <w:t xml:space="preserve"> energy requirement is</w:t>
      </w:r>
      <w:r w:rsidR="005A31F5" w:rsidRPr="00E53BBC">
        <w:rPr>
          <w:rFonts w:ascii="Times New Roman" w:hAnsi="Times New Roman" w:cs="Times New Roman"/>
          <w:b w:val="0"/>
          <w:color w:val="auto"/>
          <w:sz w:val="24"/>
          <w:szCs w:val="24"/>
        </w:rPr>
        <w:t xml:space="preserve"> constant throughout full conversion without any changes in activation energy. This would be due to the sample having 99% volatile matter with little to no fixed carbon.</w:t>
      </w:r>
    </w:p>
    <w:p w14:paraId="2B1A5469" w14:textId="77777777" w:rsidR="00C776C7" w:rsidRDefault="00F0567C" w:rsidP="0043076D">
      <w:pPr>
        <w:pStyle w:val="Caption"/>
        <w:spacing w:line="360" w:lineRule="auto"/>
        <w:ind w:firstLine="720"/>
        <w:jc w:val="center"/>
        <w:rPr>
          <w:rFonts w:ascii="Times New Roman" w:hAnsi="Times New Roman" w:cs="Times New Roman"/>
          <w:b w:val="0"/>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3B072065" wp14:editId="1B72A1EE">
            <wp:extent cx="4320000" cy="2880000"/>
            <wp:effectExtent l="0" t="0" r="23495" b="15875"/>
            <wp:docPr id="16881" name="Chart 1688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1C47FCD" w14:textId="77607720" w:rsidR="00DC48D4" w:rsidRDefault="00FC10A3" w:rsidP="008D3758">
      <w:pPr>
        <w:pStyle w:val="Caption"/>
        <w:spacing w:line="360" w:lineRule="auto"/>
        <w:ind w:firstLine="720"/>
        <w:jc w:val="center"/>
        <w:rPr>
          <w:rFonts w:ascii="Times New Roman" w:hAnsi="Times New Roman" w:cs="Times New Roman"/>
          <w:b w:val="0"/>
          <w:color w:val="000000" w:themeColor="text1"/>
          <w:sz w:val="24"/>
          <w:szCs w:val="24"/>
        </w:rPr>
      </w:pPr>
      <w:bookmarkStart w:id="122" w:name="_Ref504945125"/>
      <w:bookmarkStart w:id="123" w:name="_Toc518370591"/>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Cs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Cs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27</w:t>
      </w:r>
      <w:r w:rsidRPr="0043076D">
        <w:rPr>
          <w:rFonts w:ascii="Times New Roman" w:hAnsi="Times New Roman" w:cs="Times New Roman"/>
          <w:bCs w:val="0"/>
          <w:color w:val="000000" w:themeColor="text1"/>
          <w:sz w:val="24"/>
          <w:szCs w:val="24"/>
        </w:rPr>
        <w:fldChar w:fldCharType="end"/>
      </w:r>
      <w:bookmarkEnd w:id="121"/>
      <w:bookmarkEnd w:id="122"/>
      <w:r w:rsidRPr="0043076D">
        <w:rPr>
          <w:rFonts w:ascii="Times New Roman" w:hAnsi="Times New Roman" w:cs="Times New Roman"/>
          <w:b w:val="0"/>
          <w:color w:val="000000" w:themeColor="text1"/>
          <w:sz w:val="24"/>
          <w:szCs w:val="24"/>
        </w:rPr>
        <w:t xml:space="preserve"> </w:t>
      </w:r>
      <w:r w:rsidR="00AB7F1C" w:rsidRPr="0043076D">
        <w:rPr>
          <w:rFonts w:ascii="Times New Roman" w:hAnsi="Times New Roman" w:cs="Times New Roman"/>
          <w:b w:val="0"/>
          <w:color w:val="000000" w:themeColor="text1"/>
          <w:sz w:val="24"/>
          <w:szCs w:val="24"/>
        </w:rPr>
        <w:t>Plot showing the variation of Activation Energy with Conversion Rate for coke, raw biomass and waste plastic polypropylene and polystyrene</w:t>
      </w:r>
      <w:bookmarkEnd w:id="123"/>
    </w:p>
    <w:p w14:paraId="7DC935B5" w14:textId="77777777" w:rsidR="00E2504A" w:rsidRPr="00E35216" w:rsidRDefault="00E2504A" w:rsidP="00EF4FF7"/>
    <w:p w14:paraId="41B12478" w14:textId="0FEA1A9D" w:rsidR="00C776C7" w:rsidRDefault="00D05B4C" w:rsidP="008D3758">
      <w:pPr>
        <w:jc w:val="center"/>
      </w:pPr>
      <w:r>
        <w:t xml:space="preserve">           </w:t>
      </w:r>
      <w:r w:rsidRPr="0043076D">
        <w:rPr>
          <w:rFonts w:ascii="Times New Roman" w:hAnsi="Times New Roman" w:cs="Times New Roman"/>
          <w:b/>
          <w:noProof/>
          <w:color w:val="000000" w:themeColor="text1"/>
          <w:sz w:val="24"/>
          <w:szCs w:val="24"/>
          <w:lang w:eastAsia="en-GB"/>
        </w:rPr>
        <w:drawing>
          <wp:inline distT="0" distB="0" distL="0" distR="0" wp14:anchorId="7D1119A0" wp14:editId="1410FA20">
            <wp:extent cx="4320000" cy="2880000"/>
            <wp:effectExtent l="0" t="0" r="23495" b="1587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3D0D5CD" w14:textId="5E1FBC76" w:rsidR="00555BE8" w:rsidRDefault="00555BE8" w:rsidP="00EF4FF7">
      <w:pPr>
        <w:sectPr w:rsidR="00555BE8" w:rsidSect="00EF4FF7">
          <w:pgSz w:w="11906" w:h="16838"/>
          <w:pgMar w:top="1440" w:right="1440" w:bottom="1440" w:left="1440" w:header="708" w:footer="708" w:gutter="851"/>
          <w:cols w:space="708"/>
          <w:docGrid w:linePitch="360"/>
        </w:sectPr>
      </w:pPr>
    </w:p>
    <w:p w14:paraId="4EE4E3FE" w14:textId="4190A16F" w:rsidR="00C776C7" w:rsidRDefault="00C776C7" w:rsidP="008D3758">
      <w:pPr>
        <w:pStyle w:val="Caption"/>
        <w:spacing w:line="360" w:lineRule="auto"/>
        <w:rPr>
          <w:rFonts w:ascii="Times New Roman" w:hAnsi="Times New Roman" w:cs="Times New Roman"/>
          <w:b w:val="0"/>
          <w:color w:val="000000" w:themeColor="text1"/>
          <w:sz w:val="24"/>
          <w:szCs w:val="24"/>
        </w:rPr>
      </w:pPr>
    </w:p>
    <w:p w14:paraId="15EA79A2" w14:textId="1E3D327F" w:rsidR="008D2E16" w:rsidRPr="0043076D" w:rsidRDefault="00C776C7" w:rsidP="008D3758">
      <w:pPr>
        <w:pStyle w:val="Caption"/>
        <w:spacing w:line="360" w:lineRule="auto"/>
        <w:ind w:firstLine="720"/>
        <w:jc w:val="center"/>
        <w:rPr>
          <w:rFonts w:ascii="Times New Roman" w:hAnsi="Times New Roman" w:cs="Times New Roman"/>
          <w:b w:val="0"/>
          <w:color w:val="000000" w:themeColor="text1"/>
          <w:sz w:val="24"/>
          <w:szCs w:val="24"/>
        </w:rPr>
      </w:pPr>
      <w:r>
        <w:rPr>
          <w:noProof/>
          <w:lang w:eastAsia="en-GB"/>
        </w:rPr>
        <mc:AlternateContent>
          <mc:Choice Requires="wps">
            <w:drawing>
              <wp:anchor distT="0" distB="0" distL="114300" distR="114300" simplePos="0" relativeHeight="251655168" behindDoc="0" locked="0" layoutInCell="1" allowOverlap="1" wp14:anchorId="3255AD2C" wp14:editId="25342057">
                <wp:simplePos x="0" y="0"/>
                <wp:positionH relativeFrom="column">
                  <wp:posOffset>3975735</wp:posOffset>
                </wp:positionH>
                <wp:positionV relativeFrom="paragraph">
                  <wp:posOffset>144145</wp:posOffset>
                </wp:positionV>
                <wp:extent cx="427355" cy="296545"/>
                <wp:effectExtent l="0" t="0" r="0" b="0"/>
                <wp:wrapNone/>
                <wp:docPr id="25" name="Text Box 1"/>
                <wp:cNvGraphicFramePr/>
                <a:graphic xmlns:a="http://schemas.openxmlformats.org/drawingml/2006/main">
                  <a:graphicData uri="http://schemas.microsoft.com/office/word/2010/wordprocessingShape">
                    <wps:wsp>
                      <wps:cNvSpPr txBox="1"/>
                      <wps:spPr>
                        <a:xfrm>
                          <a:off x="0" y="0"/>
                          <a:ext cx="427355" cy="296545"/>
                        </a:xfrm>
                        <a:prstGeom prst="rect">
                          <a:avLst/>
                        </a:prstGeom>
                      </wps:spPr>
                      <wps:txbx>
                        <w:txbxContent>
                          <w:p w14:paraId="3074CCA6" w14:textId="28C8B261" w:rsidR="005D5B68" w:rsidRDefault="005D5B68" w:rsidP="00C776C7">
                            <w:pPr>
                              <w:pStyle w:val="NormalWeb"/>
                              <w:spacing w:before="0" w:beforeAutospacing="0" w:after="0" w:afterAutospacing="0"/>
                            </w:pPr>
                            <w:r>
                              <w:rPr>
                                <w:rFonts w:asciiTheme="minorHAnsi" w:hAnsi="Calibri" w:cstheme="minorBidi"/>
                                <w:b/>
                                <w:bCs/>
                                <w:sz w:val="28"/>
                                <w:szCs w:val="28"/>
                              </w:rPr>
                              <w:t>b)</w:t>
                            </w:r>
                          </w:p>
                        </w:txbxContent>
                      </wps:txbx>
                      <wps:bodyPr vertOverflow="clip" wrap="square" rtlCol="0"/>
                    </wps:wsp>
                  </a:graphicData>
                </a:graphic>
              </wp:anchor>
            </w:drawing>
          </mc:Choice>
          <mc:Fallback>
            <w:pict>
              <v:shape id="Text Box 1" o:spid="_x0000_s1028" type="#_x0000_t202" style="position:absolute;left:0;text-align:left;margin-left:313.05pt;margin-top:11.35pt;width:33.65pt;height:23.3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" filled="f" stroked="f">
                <v:textbox>
                  <w:txbxContent>
                    <w:p w14:paraId="3074CCA6" w14:textId="28C8B261" w:rsidR="005D5B68" w:rsidRDefault="005D5B68" w:rsidP="00C776C7">
                      <w:pPr>
                        <w:pStyle w:val="NormalWeb"/>
                        <w:spacing w:before="0" w:beforeAutospacing="0" w:after="0" w:afterAutospacing="0"/>
                      </w:pPr>
                      <w:r>
                        <w:rPr>
                          <w:rFonts w:asciiTheme="minorHAnsi" w:hAnsi="Calibri" w:cstheme="minorBidi"/>
                          <w:b/>
                          <w:bCs/>
                          <w:sz w:val="28"/>
                          <w:szCs w:val="28"/>
                        </w:rPr>
                        <w:t>b)</w:t>
                      </w:r>
                    </w:p>
                  </w:txbxContent>
                </v:textbox>
              </v:shape>
            </w:pict>
          </mc:Fallback>
        </mc:AlternateContent>
      </w:r>
      <w:r w:rsidR="00FB2938" w:rsidRPr="0043076D">
        <w:rPr>
          <w:rFonts w:ascii="Times New Roman" w:hAnsi="Times New Roman" w:cs="Times New Roman"/>
          <w:b w:val="0"/>
          <w:noProof/>
          <w:color w:val="000000" w:themeColor="text1"/>
          <w:sz w:val="24"/>
          <w:szCs w:val="24"/>
          <w:lang w:eastAsia="en-GB"/>
        </w:rPr>
        <w:drawing>
          <wp:inline distT="0" distB="0" distL="0" distR="0" wp14:anchorId="5DCA7EE0" wp14:editId="133FAB44">
            <wp:extent cx="4488872" cy="2565070"/>
            <wp:effectExtent l="0" t="0" r="26035" b="26035"/>
            <wp:docPr id="16901" name="Chart 1690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16BA3E6" w14:textId="2E312F71" w:rsidR="00C776C7" w:rsidRPr="0043076D" w:rsidRDefault="00C776C7" w:rsidP="00C776C7">
      <w:pPr>
        <w:pStyle w:val="Caption"/>
        <w:spacing w:line="360" w:lineRule="auto"/>
        <w:ind w:firstLine="720"/>
        <w:jc w:val="center"/>
        <w:rPr>
          <w:rFonts w:ascii="Times New Roman" w:hAnsi="Times New Roman" w:cs="Times New Roman"/>
          <w:b w:val="0"/>
          <w:color w:val="000000" w:themeColor="text1"/>
          <w:sz w:val="24"/>
          <w:szCs w:val="24"/>
        </w:rPr>
      </w:pPr>
      <w:bookmarkStart w:id="124" w:name="_Toc518370592"/>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28</w:t>
      </w:r>
      <w:r w:rsidRPr="0043076D">
        <w:rPr>
          <w:rFonts w:ascii="Times New Roman" w:hAnsi="Times New Roman" w:cs="Times New Roman"/>
          <w:b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Plot showing the variation of Activation Energy with Conversion Rate for </w:t>
      </w:r>
      <w:r>
        <w:rPr>
          <w:rFonts w:ascii="Times New Roman" w:hAnsi="Times New Roman" w:cs="Times New Roman"/>
          <w:b w:val="0"/>
          <w:color w:val="000000" w:themeColor="text1"/>
          <w:sz w:val="24"/>
          <w:szCs w:val="24"/>
        </w:rPr>
        <w:t xml:space="preserve">a) </w:t>
      </w:r>
      <w:r w:rsidRPr="0043076D">
        <w:rPr>
          <w:rFonts w:ascii="Times New Roman" w:hAnsi="Times New Roman" w:cs="Times New Roman"/>
          <w:b w:val="0"/>
          <w:color w:val="000000" w:themeColor="text1"/>
          <w:sz w:val="24"/>
          <w:szCs w:val="24"/>
        </w:rPr>
        <w:t>5% and</w:t>
      </w:r>
      <w:r>
        <w:rPr>
          <w:rFonts w:ascii="Times New Roman" w:hAnsi="Times New Roman" w:cs="Times New Roman"/>
          <w:b w:val="0"/>
          <w:color w:val="000000" w:themeColor="text1"/>
          <w:sz w:val="24"/>
          <w:szCs w:val="24"/>
        </w:rPr>
        <w:t xml:space="preserve"> b)</w:t>
      </w:r>
      <w:r w:rsidRPr="0043076D">
        <w:rPr>
          <w:rFonts w:ascii="Times New Roman" w:hAnsi="Times New Roman" w:cs="Times New Roman"/>
          <w:b w:val="0"/>
          <w:color w:val="000000" w:themeColor="text1"/>
          <w:sz w:val="24"/>
          <w:szCs w:val="24"/>
        </w:rPr>
        <w:t xml:space="preserve"> 15% biomass substitution</w:t>
      </w:r>
      <w:bookmarkEnd w:id="124"/>
    </w:p>
    <w:p w14:paraId="7BECA627" w14:textId="4714FDC1" w:rsidR="008428F0" w:rsidRDefault="004308AE" w:rsidP="008D3758">
      <w:pPr>
        <w:spacing w:line="360" w:lineRule="auto"/>
        <w:jc w:val="both"/>
      </w:pPr>
      <w:r w:rsidRPr="00B036F6">
        <w:rPr>
          <w:rFonts w:ascii="Times New Roman" w:hAnsi="Times New Roman" w:cs="Times New Roman"/>
          <w:color w:val="000000" w:themeColor="text1"/>
          <w:sz w:val="24"/>
          <w:szCs w:val="24"/>
        </w:rPr>
        <w:t xml:space="preserve">Looking at the activation energy graphs it can be seen that more activation energy is used in the initial conversion stage for the biomass compared to coke.  </w:t>
      </w:r>
      <w:r w:rsidR="00FB7721" w:rsidRPr="00B036F6">
        <w:rPr>
          <w:rFonts w:ascii="Times New Roman" w:hAnsi="Times New Roman" w:cs="Times New Roman"/>
          <w:color w:val="000000" w:themeColor="text1"/>
          <w:sz w:val="24"/>
          <w:szCs w:val="24"/>
        </w:rPr>
        <w:fldChar w:fldCharType="begin"/>
      </w:r>
      <w:r w:rsidR="00FB7721" w:rsidRPr="00B036F6">
        <w:rPr>
          <w:rFonts w:ascii="Times New Roman" w:hAnsi="Times New Roman" w:cs="Times New Roman"/>
          <w:color w:val="000000" w:themeColor="text1"/>
          <w:sz w:val="24"/>
          <w:szCs w:val="24"/>
        </w:rPr>
        <w:instrText xml:space="preserve"> REF _Ref491420946 \h </w:instrText>
      </w:r>
      <w:r w:rsidR="00EF4EB3" w:rsidRPr="0043076D">
        <w:rPr>
          <w:rFonts w:ascii="Times New Roman" w:hAnsi="Times New Roman" w:cs="Times New Roman"/>
          <w:color w:val="000000" w:themeColor="text1"/>
          <w:sz w:val="24"/>
          <w:szCs w:val="24"/>
        </w:rPr>
        <w:instrText xml:space="preserve"> \* MERGEFORMAT </w:instrText>
      </w:r>
      <w:r w:rsidR="00FB7721" w:rsidRPr="00B036F6">
        <w:rPr>
          <w:rFonts w:ascii="Times New Roman" w:hAnsi="Times New Roman" w:cs="Times New Roman"/>
          <w:color w:val="000000" w:themeColor="text1"/>
          <w:sz w:val="24"/>
          <w:szCs w:val="24"/>
        </w:rPr>
      </w:r>
      <w:r w:rsidR="00FB7721" w:rsidRPr="00B036F6">
        <w:rPr>
          <w:rFonts w:ascii="Times New Roman" w:hAnsi="Times New Roman" w:cs="Times New Roman"/>
          <w:color w:val="000000" w:themeColor="text1"/>
          <w:sz w:val="24"/>
          <w:szCs w:val="24"/>
        </w:rPr>
        <w:fldChar w:fldCharType="separate"/>
      </w:r>
      <w:r w:rsidR="002E4BDA" w:rsidRPr="000070BB">
        <w:rPr>
          <w:rFonts w:ascii="Times New Roman" w:hAnsi="Times New Roman" w:cs="Times New Roman"/>
          <w:color w:val="000000" w:themeColor="text1"/>
          <w:sz w:val="24"/>
          <w:szCs w:val="24"/>
        </w:rPr>
        <w:t xml:space="preserve">Figure </w:t>
      </w:r>
      <w:r w:rsidR="002E4BDA" w:rsidRPr="002E4BDA">
        <w:rPr>
          <w:rFonts w:ascii="Times New Roman" w:hAnsi="Times New Roman" w:cs="Times New Roman"/>
          <w:noProof/>
          <w:color w:val="000000" w:themeColor="text1"/>
          <w:sz w:val="24"/>
          <w:szCs w:val="24"/>
        </w:rPr>
        <w:t>28</w:t>
      </w:r>
      <w:r w:rsidR="00FB7721" w:rsidRPr="00B036F6">
        <w:rPr>
          <w:rFonts w:ascii="Times New Roman" w:hAnsi="Times New Roman" w:cs="Times New Roman"/>
          <w:color w:val="000000" w:themeColor="text1"/>
          <w:sz w:val="24"/>
          <w:szCs w:val="24"/>
        </w:rPr>
        <w:fldChar w:fldCharType="end"/>
      </w:r>
      <w:r w:rsidR="00FB7721"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represents the activation energy at each extent of conversion for blends </w:t>
      </w:r>
      <w:r w:rsidR="00FB7721" w:rsidRPr="00B036F6">
        <w:rPr>
          <w:rFonts w:ascii="Times New Roman" w:hAnsi="Times New Roman" w:cs="Times New Roman"/>
          <w:color w:val="000000" w:themeColor="text1"/>
          <w:sz w:val="24"/>
          <w:szCs w:val="24"/>
        </w:rPr>
        <w:t xml:space="preserve">of 5% and 15% biomass. </w:t>
      </w:r>
      <w:r w:rsidR="00FB7721" w:rsidRPr="00B036F6">
        <w:rPr>
          <w:rFonts w:ascii="Times New Roman" w:hAnsi="Times New Roman" w:cs="Times New Roman"/>
          <w:color w:val="000000" w:themeColor="text1"/>
          <w:sz w:val="24"/>
          <w:szCs w:val="24"/>
        </w:rPr>
        <w:fldChar w:fldCharType="begin"/>
      </w:r>
      <w:r w:rsidR="00FB7721" w:rsidRPr="00B036F6">
        <w:rPr>
          <w:rFonts w:ascii="Times New Roman" w:hAnsi="Times New Roman" w:cs="Times New Roman"/>
          <w:color w:val="000000" w:themeColor="text1"/>
          <w:sz w:val="24"/>
          <w:szCs w:val="24"/>
        </w:rPr>
        <w:instrText xml:space="preserve"> REF _Ref491420946 \h </w:instrText>
      </w:r>
      <w:r w:rsidR="00EF4EB3" w:rsidRPr="0043076D">
        <w:rPr>
          <w:rFonts w:ascii="Times New Roman" w:hAnsi="Times New Roman" w:cs="Times New Roman"/>
          <w:color w:val="000000" w:themeColor="text1"/>
          <w:sz w:val="24"/>
          <w:szCs w:val="24"/>
        </w:rPr>
        <w:instrText xml:space="preserve"> \* MERGEFORMAT </w:instrText>
      </w:r>
      <w:r w:rsidR="00FB7721" w:rsidRPr="00B036F6">
        <w:rPr>
          <w:rFonts w:ascii="Times New Roman" w:hAnsi="Times New Roman" w:cs="Times New Roman"/>
          <w:color w:val="000000" w:themeColor="text1"/>
          <w:sz w:val="24"/>
          <w:szCs w:val="24"/>
        </w:rPr>
      </w:r>
      <w:r w:rsidR="00FB7721" w:rsidRPr="00B036F6">
        <w:rPr>
          <w:rFonts w:ascii="Times New Roman" w:hAnsi="Times New Roman" w:cs="Times New Roman"/>
          <w:color w:val="000000" w:themeColor="text1"/>
          <w:sz w:val="24"/>
          <w:szCs w:val="24"/>
        </w:rPr>
        <w:fldChar w:fldCharType="separate"/>
      </w:r>
      <w:r w:rsidR="002E4BDA" w:rsidRPr="000070BB">
        <w:rPr>
          <w:rFonts w:ascii="Times New Roman" w:hAnsi="Times New Roman" w:cs="Times New Roman"/>
          <w:color w:val="000000" w:themeColor="text1"/>
          <w:sz w:val="24"/>
          <w:szCs w:val="24"/>
        </w:rPr>
        <w:t xml:space="preserve">Figure </w:t>
      </w:r>
      <w:r w:rsidR="002E4BDA" w:rsidRPr="002E4BDA">
        <w:rPr>
          <w:rFonts w:ascii="Times New Roman" w:hAnsi="Times New Roman" w:cs="Times New Roman"/>
          <w:noProof/>
          <w:color w:val="000000" w:themeColor="text1"/>
          <w:sz w:val="24"/>
          <w:szCs w:val="24"/>
        </w:rPr>
        <w:t>28</w:t>
      </w:r>
      <w:r w:rsidR="00FB7721"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can be split into three </w:t>
      </w:r>
      <w:r w:rsidR="00EC4A6D" w:rsidRPr="00B036F6">
        <w:rPr>
          <w:rFonts w:ascii="Times New Roman" w:hAnsi="Times New Roman" w:cs="Times New Roman"/>
          <w:color w:val="000000" w:themeColor="text1"/>
          <w:sz w:val="24"/>
          <w:szCs w:val="24"/>
        </w:rPr>
        <w:t>sections</w:t>
      </w:r>
      <w:r w:rsidRPr="00B036F6">
        <w:rPr>
          <w:rFonts w:ascii="Times New Roman" w:hAnsi="Times New Roman" w:cs="Times New Roman"/>
          <w:color w:val="000000" w:themeColor="text1"/>
          <w:sz w:val="24"/>
          <w:szCs w:val="24"/>
        </w:rPr>
        <w:t xml:space="preserve">, similar to the DTG graphs where we have the removal of moisture and light volatiles followed by the degradation of hemicellulose and cellulose and lignin followed by the third stage of degradation of lignin. When substituting 5% coke with biomass we see that both RB and BSG maintain similar activation energy to that of coke up to conversion rate 0.65 for RB, 0.15 for OH and 0.4 for BSG. This stage is related to the removal of moisture and light volatile </w:t>
      </w:r>
      <w:r w:rsidR="00EC4A6D" w:rsidRPr="00B036F6">
        <w:rPr>
          <w:rFonts w:ascii="Times New Roman" w:hAnsi="Times New Roman" w:cs="Times New Roman"/>
          <w:color w:val="000000" w:themeColor="text1"/>
          <w:sz w:val="24"/>
          <w:szCs w:val="24"/>
        </w:rPr>
        <w:t>after</w:t>
      </w:r>
      <w:r w:rsidRPr="00B036F6">
        <w:rPr>
          <w:rFonts w:ascii="Times New Roman" w:hAnsi="Times New Roman" w:cs="Times New Roman"/>
          <w:color w:val="000000" w:themeColor="text1"/>
          <w:sz w:val="24"/>
          <w:szCs w:val="24"/>
        </w:rPr>
        <w:t xml:space="preserve"> this, each substitution varies to that of the coke profile.  At 15% substitution we see more variation of activation at earlier conversion rates compared to 5</w:t>
      </w:r>
      <w:r w:rsidRPr="00C776C7">
        <w:rPr>
          <w:rFonts w:ascii="Times New Roman" w:hAnsi="Times New Roman" w:cs="Times New Roman"/>
          <w:color w:val="000000" w:themeColor="text1"/>
          <w:sz w:val="24"/>
          <w:szCs w:val="24"/>
        </w:rPr>
        <w:t>%. All</w:t>
      </w:r>
      <w:r w:rsidR="00FB7721" w:rsidRPr="00C776C7">
        <w:rPr>
          <w:rFonts w:ascii="Times New Roman" w:hAnsi="Times New Roman" w:cs="Times New Roman"/>
          <w:color w:val="000000" w:themeColor="text1"/>
          <w:sz w:val="24"/>
          <w:szCs w:val="24"/>
        </w:rPr>
        <w:t xml:space="preserve"> three blends at 15% </w:t>
      </w:r>
      <w:r w:rsidR="00EC4A6D" w:rsidRPr="00C776C7">
        <w:rPr>
          <w:rFonts w:ascii="Times New Roman" w:hAnsi="Times New Roman" w:cs="Times New Roman"/>
          <w:color w:val="000000" w:themeColor="text1"/>
          <w:sz w:val="24"/>
          <w:szCs w:val="24"/>
        </w:rPr>
        <w:t>shift in</w:t>
      </w:r>
      <w:r w:rsidRPr="00C776C7">
        <w:rPr>
          <w:rFonts w:ascii="Times New Roman" w:hAnsi="Times New Roman" w:cs="Times New Roman"/>
          <w:color w:val="000000" w:themeColor="text1"/>
          <w:sz w:val="24"/>
          <w:szCs w:val="24"/>
        </w:rPr>
        <w:t xml:space="preserve"> terms of more activation energy used which is expected as </w:t>
      </w:r>
      <w:r w:rsidR="00FB7721" w:rsidRPr="006C6701">
        <w:rPr>
          <w:rFonts w:ascii="Times New Roman" w:hAnsi="Times New Roman" w:cs="Times New Roman"/>
          <w:color w:val="000000" w:themeColor="text1"/>
          <w:sz w:val="24"/>
          <w:szCs w:val="24"/>
        </w:rPr>
        <w:fldChar w:fldCharType="begin"/>
      </w:r>
      <w:r w:rsidR="00FB7721" w:rsidRPr="00C776C7">
        <w:rPr>
          <w:rFonts w:ascii="Times New Roman" w:hAnsi="Times New Roman" w:cs="Times New Roman"/>
          <w:color w:val="000000" w:themeColor="text1"/>
          <w:sz w:val="24"/>
          <w:szCs w:val="24"/>
        </w:rPr>
        <w:instrText xml:space="preserve"> REF _Ref491420938 \h </w:instrText>
      </w:r>
      <w:r w:rsidR="00EF4EB3" w:rsidRPr="00C776C7">
        <w:rPr>
          <w:rFonts w:ascii="Times New Roman" w:hAnsi="Times New Roman" w:cs="Times New Roman"/>
          <w:color w:val="000000" w:themeColor="text1"/>
          <w:sz w:val="24"/>
          <w:szCs w:val="24"/>
        </w:rPr>
        <w:instrText xml:space="preserve"> \* MERGEFORMAT </w:instrText>
      </w:r>
      <w:r w:rsidR="00FB7721" w:rsidRPr="006C6701">
        <w:rPr>
          <w:rFonts w:ascii="Times New Roman" w:hAnsi="Times New Roman" w:cs="Times New Roman"/>
          <w:color w:val="000000" w:themeColor="text1"/>
          <w:sz w:val="24"/>
          <w:szCs w:val="24"/>
        </w:rPr>
      </w:r>
      <w:r w:rsidR="00FB7721" w:rsidRPr="006C6701">
        <w:rPr>
          <w:rFonts w:ascii="Times New Roman" w:hAnsi="Times New Roman" w:cs="Times New Roman"/>
          <w:color w:val="000000" w:themeColor="text1"/>
          <w:sz w:val="24"/>
          <w:szCs w:val="24"/>
        </w:rPr>
        <w:fldChar w:fldCharType="separate"/>
      </w:r>
      <w:r w:rsidR="00C776C7" w:rsidRPr="00C776C7">
        <w:rPr>
          <w:rFonts w:ascii="Times New Roman" w:hAnsi="Times New Roman" w:cs="Times New Roman"/>
          <w:color w:val="000000" w:themeColor="text1"/>
          <w:sz w:val="24"/>
          <w:szCs w:val="24"/>
        </w:rPr>
        <w:t xml:space="preserve"> </w:t>
      </w:r>
      <w:r w:rsidR="002E4BDA" w:rsidRPr="006C6701">
        <w:rPr>
          <w:rFonts w:ascii="Times New Roman" w:hAnsi="Times New Roman" w:cs="Times New Roman"/>
          <w:color w:val="000000" w:themeColor="text1"/>
          <w:sz w:val="24"/>
          <w:szCs w:val="24"/>
        </w:rPr>
        <w:t xml:space="preserve">Figure </w:t>
      </w:r>
      <w:r w:rsidR="002E4BDA" w:rsidRPr="0081147F">
        <w:rPr>
          <w:rFonts w:ascii="Times New Roman" w:hAnsi="Times New Roman" w:cs="Times New Roman"/>
          <w:noProof/>
          <w:color w:val="000000" w:themeColor="text1"/>
          <w:sz w:val="24"/>
          <w:szCs w:val="24"/>
        </w:rPr>
        <w:t>27</w:t>
      </w:r>
      <w:r w:rsidR="00FB7721" w:rsidRPr="006C6701">
        <w:rPr>
          <w:rFonts w:ascii="Times New Roman" w:hAnsi="Times New Roman" w:cs="Times New Roman"/>
          <w:color w:val="000000" w:themeColor="text1"/>
          <w:sz w:val="24"/>
          <w:szCs w:val="24"/>
        </w:rPr>
        <w:fldChar w:fldCharType="end"/>
      </w:r>
      <w:r w:rsidR="00FB7721" w:rsidRPr="00C776C7">
        <w:rPr>
          <w:rFonts w:ascii="Times New Roman" w:hAnsi="Times New Roman" w:cs="Times New Roman"/>
          <w:color w:val="000000" w:themeColor="text1"/>
          <w:sz w:val="24"/>
          <w:szCs w:val="24"/>
        </w:rPr>
        <w:t xml:space="preserve"> </w:t>
      </w:r>
      <w:r w:rsidRPr="00C776C7">
        <w:rPr>
          <w:rFonts w:ascii="Times New Roman" w:hAnsi="Times New Roman" w:cs="Times New Roman"/>
          <w:color w:val="000000" w:themeColor="text1"/>
          <w:sz w:val="24"/>
          <w:szCs w:val="24"/>
        </w:rPr>
        <w:t>shows</w:t>
      </w:r>
      <w:r w:rsidRPr="00B036F6">
        <w:rPr>
          <w:rFonts w:ascii="Times New Roman" w:hAnsi="Times New Roman" w:cs="Times New Roman"/>
          <w:color w:val="000000" w:themeColor="text1"/>
          <w:sz w:val="24"/>
          <w:szCs w:val="24"/>
        </w:rPr>
        <w:t xml:space="preserve"> that pure biomass required more activation energy compared to coke during the early conversion stages. This could be related to more moisture obtained with higher percentage of biomass, which would require more energy to overcome. </w:t>
      </w:r>
      <w:r w:rsidR="00FB7721" w:rsidRPr="00B036F6">
        <w:rPr>
          <w:rFonts w:ascii="Times New Roman" w:hAnsi="Times New Roman" w:cs="Times New Roman"/>
          <w:color w:val="000000" w:themeColor="text1"/>
          <w:sz w:val="24"/>
          <w:szCs w:val="24"/>
        </w:rPr>
        <w:t xml:space="preserve">It also can be seen in </w:t>
      </w:r>
      <w:r w:rsidR="00FB7721" w:rsidRPr="00B036F6">
        <w:rPr>
          <w:rFonts w:ascii="Times New Roman" w:hAnsi="Times New Roman" w:cs="Times New Roman"/>
          <w:color w:val="000000" w:themeColor="text1"/>
          <w:sz w:val="24"/>
          <w:szCs w:val="24"/>
        </w:rPr>
        <w:fldChar w:fldCharType="begin"/>
      </w:r>
      <w:r w:rsidR="00FB7721" w:rsidRPr="00B036F6">
        <w:rPr>
          <w:rFonts w:ascii="Times New Roman" w:hAnsi="Times New Roman" w:cs="Times New Roman"/>
          <w:color w:val="000000" w:themeColor="text1"/>
          <w:sz w:val="24"/>
          <w:szCs w:val="24"/>
        </w:rPr>
        <w:instrText xml:space="preserve"> REF _Ref491420946 \h </w:instrText>
      </w:r>
      <w:r w:rsidR="00EF4EB3" w:rsidRPr="0043076D">
        <w:rPr>
          <w:rFonts w:ascii="Times New Roman" w:hAnsi="Times New Roman" w:cs="Times New Roman"/>
          <w:color w:val="000000" w:themeColor="text1"/>
          <w:sz w:val="24"/>
          <w:szCs w:val="24"/>
        </w:rPr>
        <w:instrText xml:space="preserve"> \* MERGEFORMAT </w:instrText>
      </w:r>
      <w:r w:rsidR="00FB7721" w:rsidRPr="00B036F6">
        <w:rPr>
          <w:rFonts w:ascii="Times New Roman" w:hAnsi="Times New Roman" w:cs="Times New Roman"/>
          <w:color w:val="000000" w:themeColor="text1"/>
          <w:sz w:val="24"/>
          <w:szCs w:val="24"/>
        </w:rPr>
      </w:r>
      <w:r w:rsidR="00FB7721" w:rsidRPr="00B036F6">
        <w:rPr>
          <w:rFonts w:ascii="Times New Roman" w:hAnsi="Times New Roman" w:cs="Times New Roman"/>
          <w:color w:val="000000" w:themeColor="text1"/>
          <w:sz w:val="24"/>
          <w:szCs w:val="24"/>
        </w:rPr>
        <w:fldChar w:fldCharType="separate"/>
      </w:r>
      <w:r w:rsidR="002E4BDA" w:rsidRPr="006C6701">
        <w:rPr>
          <w:rFonts w:ascii="Times New Roman" w:hAnsi="Times New Roman" w:cs="Times New Roman"/>
          <w:color w:val="000000" w:themeColor="text1"/>
          <w:sz w:val="24"/>
          <w:szCs w:val="24"/>
        </w:rPr>
        <w:t xml:space="preserve">Figure </w:t>
      </w:r>
      <w:r w:rsidR="002E4BDA" w:rsidRPr="0081147F">
        <w:rPr>
          <w:rFonts w:ascii="Times New Roman" w:hAnsi="Times New Roman" w:cs="Times New Roman"/>
          <w:noProof/>
          <w:color w:val="000000" w:themeColor="text1"/>
          <w:sz w:val="24"/>
          <w:szCs w:val="24"/>
        </w:rPr>
        <w:t>28</w:t>
      </w:r>
      <w:r w:rsidR="00FB7721"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that the final activation energy for full conversion required more energy at 5% substitution compared to 15%. This could be due to the difference in coke quantity between the two mixes. It can also be related to the percentage of cellulose, </w:t>
      </w:r>
      <w:r w:rsidRPr="00B036F6">
        <w:rPr>
          <w:rFonts w:ascii="Times New Roman" w:hAnsi="Times New Roman" w:cs="Times New Roman"/>
          <w:color w:val="000000" w:themeColor="text1"/>
          <w:sz w:val="24"/>
          <w:szCs w:val="24"/>
        </w:rPr>
        <w:lastRenderedPageBreak/>
        <w:t>hemicellulose and lignin found in the biomass as each one of these 3 will have a difference in activation energy. As we increase the biomass content, we see a somewhat linear correlation where activation energy increases during the mid-section of conversion and then activation energy reduces near full conversion as there is less level of coke at 15%.</w:t>
      </w:r>
      <w:r w:rsidR="00EF0113" w:rsidRPr="00B036F6">
        <w:rPr>
          <w:rFonts w:ascii="Times New Roman" w:hAnsi="Times New Roman" w:cs="Times New Roman"/>
          <w:color w:val="000000" w:themeColor="text1"/>
          <w:sz w:val="24"/>
          <w:szCs w:val="24"/>
        </w:rPr>
        <w:t xml:space="preserve"> L</w:t>
      </w:r>
      <w:r w:rsidRPr="00B036F6">
        <w:rPr>
          <w:rFonts w:ascii="Times New Roman" w:hAnsi="Times New Roman" w:cs="Times New Roman"/>
          <w:color w:val="000000" w:themeColor="text1"/>
          <w:sz w:val="24"/>
          <w:szCs w:val="24"/>
        </w:rPr>
        <w:t xml:space="preserve">ooking at both 5% and 15%, there isn’t a considerable difference overall between the two substitutions at </w:t>
      </w:r>
      <w:r w:rsidR="00A71798" w:rsidRPr="00B036F6">
        <w:rPr>
          <w:rFonts w:ascii="Times New Roman" w:hAnsi="Times New Roman" w:cs="Times New Roman"/>
          <w:color w:val="000000" w:themeColor="text1"/>
          <w:sz w:val="24"/>
          <w:szCs w:val="24"/>
        </w:rPr>
        <w:t>lab-based</w:t>
      </w:r>
      <w:r w:rsidRPr="00B036F6">
        <w:rPr>
          <w:rFonts w:ascii="Times New Roman" w:hAnsi="Times New Roman" w:cs="Times New Roman"/>
          <w:color w:val="000000" w:themeColor="text1"/>
          <w:sz w:val="24"/>
          <w:szCs w:val="24"/>
        </w:rPr>
        <w:t xml:space="preserve"> trials and would most likely recommend to use both substitutions for sinter pot trials. It is very difficult from a </w:t>
      </w:r>
      <w:r w:rsidR="00A71798" w:rsidRPr="00B036F6">
        <w:rPr>
          <w:rFonts w:ascii="Times New Roman" w:hAnsi="Times New Roman" w:cs="Times New Roman"/>
          <w:color w:val="000000" w:themeColor="text1"/>
          <w:sz w:val="24"/>
          <w:szCs w:val="24"/>
        </w:rPr>
        <w:t>small-scale</w:t>
      </w:r>
      <w:r w:rsidRPr="00B036F6">
        <w:rPr>
          <w:rFonts w:ascii="Times New Roman" w:hAnsi="Times New Roman" w:cs="Times New Roman"/>
          <w:color w:val="000000" w:themeColor="text1"/>
          <w:sz w:val="24"/>
          <w:szCs w:val="24"/>
        </w:rPr>
        <w:t xml:space="preserve"> experiment to assess synergistic impact of biomass with coke as the </w:t>
      </w:r>
      <w:r w:rsidR="00EC4A6D" w:rsidRPr="00B036F6">
        <w:rPr>
          <w:rFonts w:ascii="Times New Roman" w:hAnsi="Times New Roman" w:cs="Times New Roman"/>
          <w:color w:val="000000" w:themeColor="text1"/>
          <w:sz w:val="24"/>
          <w:szCs w:val="24"/>
        </w:rPr>
        <w:t>amount of material assessed when blended is</w:t>
      </w:r>
      <w:r w:rsidRPr="00B036F6">
        <w:rPr>
          <w:rFonts w:ascii="Times New Roman" w:hAnsi="Times New Roman" w:cs="Times New Roman"/>
          <w:color w:val="000000" w:themeColor="text1"/>
          <w:sz w:val="24"/>
          <w:szCs w:val="24"/>
        </w:rPr>
        <w:t xml:space="preserve"> very small. The increase in activation energy as we increase the biomass content could be also related to the ash content. The presence of ash changes the thermal behaviour of a sample. Ash is known for having a good heat capacity and as such a lot of energy is consumed to overcome this in order to change phases.</w:t>
      </w:r>
    </w:p>
    <w:p w14:paraId="4D3757A5" w14:textId="02A146B2" w:rsidR="00AB7F1C" w:rsidRPr="00B036F6" w:rsidRDefault="00C6529B" w:rsidP="000159CD">
      <w:pPr>
        <w:pStyle w:val="Heading2"/>
        <w:rPr>
          <w:rFonts w:ascii="Times New Roman" w:hAnsi="Times New Roman" w:cs="Times New Roman"/>
          <w:color w:val="000000" w:themeColor="text1"/>
          <w:sz w:val="24"/>
          <w:szCs w:val="24"/>
        </w:rPr>
      </w:pPr>
      <w:bookmarkStart w:id="125" w:name="_Toc518370550"/>
      <w:r>
        <w:rPr>
          <w:rFonts w:ascii="Times New Roman" w:hAnsi="Times New Roman" w:cs="Times New Roman"/>
          <w:color w:val="000000" w:themeColor="text1"/>
          <w:sz w:val="24"/>
          <w:szCs w:val="24"/>
        </w:rPr>
        <w:t>5</w:t>
      </w:r>
      <w:r w:rsidR="00054839">
        <w:rPr>
          <w:rFonts w:ascii="Times New Roman" w:hAnsi="Times New Roman" w:cs="Times New Roman"/>
          <w:color w:val="000000" w:themeColor="text1"/>
          <w:sz w:val="24"/>
          <w:szCs w:val="24"/>
        </w:rPr>
        <w:t>.4</w:t>
      </w:r>
      <w:r w:rsidR="00AB7F1C" w:rsidRPr="00B036F6">
        <w:rPr>
          <w:rFonts w:ascii="Times New Roman" w:hAnsi="Times New Roman" w:cs="Times New Roman"/>
          <w:color w:val="000000" w:themeColor="text1"/>
          <w:sz w:val="24"/>
          <w:szCs w:val="24"/>
        </w:rPr>
        <w:t xml:space="preserve"> XRD Analysis</w:t>
      </w:r>
      <w:bookmarkEnd w:id="125"/>
      <w:r w:rsidR="00AB7F1C" w:rsidRPr="00B036F6">
        <w:rPr>
          <w:rFonts w:ascii="Times New Roman" w:hAnsi="Times New Roman" w:cs="Times New Roman"/>
          <w:color w:val="000000" w:themeColor="text1"/>
          <w:sz w:val="24"/>
          <w:szCs w:val="24"/>
        </w:rPr>
        <w:t xml:space="preserve"> </w:t>
      </w:r>
    </w:p>
    <w:p w14:paraId="6BC0EA73" w14:textId="3C085965" w:rsidR="00985D05" w:rsidRPr="0043076D" w:rsidRDefault="00261949" w:rsidP="00985D0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hanges to sample structure was influenced when biomass was mixed with coke at various ratios. XRD was used to analyse these changes to assess peak intensity and broadness and how this was influenced by sample substitution of coke with biomass. Looking at figure 29, we see that angular peaks for pure</w:t>
      </w:r>
      <w:r w:rsidR="00985D05">
        <w:rPr>
          <w:rFonts w:ascii="Times New Roman" w:hAnsi="Times New Roman" w:cs="Times New Roman"/>
          <w:color w:val="000000" w:themeColor="text1"/>
          <w:sz w:val="24"/>
          <w:szCs w:val="24"/>
        </w:rPr>
        <w:t xml:space="preserve"> biomass (BSG100,RBP100 &amp; OH100</w:t>
      </w:r>
      <w:r>
        <w:rPr>
          <w:rFonts w:ascii="Times New Roman" w:hAnsi="Times New Roman" w:cs="Times New Roman"/>
          <w:color w:val="000000" w:themeColor="text1"/>
          <w:sz w:val="24"/>
          <w:szCs w:val="24"/>
        </w:rPr>
        <w:t xml:space="preserve">) all have peaks at the angular region of </w:t>
      </w:r>
      <w:r w:rsidRPr="00261949">
        <w:rPr>
          <w:rFonts w:ascii="Times New Roman" w:hAnsi="Times New Roman" w:cs="Times New Roman"/>
          <w:color w:val="000000" w:themeColor="text1"/>
          <w:sz w:val="24"/>
          <w:szCs w:val="24"/>
        </w:rPr>
        <w:t>10-30° which is related to the cellulose aspect of the material.</w:t>
      </w:r>
      <w:r w:rsidR="00985D05">
        <w:rPr>
          <w:rFonts w:ascii="Times New Roman" w:hAnsi="Times New Roman" w:cs="Times New Roman"/>
          <w:color w:val="000000" w:themeColor="text1"/>
          <w:sz w:val="24"/>
          <w:szCs w:val="24"/>
        </w:rPr>
        <w:t xml:space="preserve"> When the samples are blended, we are introducing different chemicals into the coke mixture which would natural influence its structure. What we see for all three </w:t>
      </w:r>
      <w:r w:rsidR="00985D05" w:rsidRPr="00E53BBC">
        <w:rPr>
          <w:rFonts w:ascii="Times New Roman" w:hAnsi="Times New Roman" w:cs="Times New Roman"/>
          <w:color w:val="000000" w:themeColor="text1"/>
          <w:sz w:val="24"/>
          <w:szCs w:val="24"/>
        </w:rPr>
        <w:t xml:space="preserve">biomass blended samples in figure 29 that there are diffraction peaks and small humps at angular regions of </w:t>
      </w:r>
      <w:r w:rsidR="00E53BBC" w:rsidRPr="00E53BBC">
        <w:rPr>
          <w:rFonts w:ascii="Times New Roman" w:hAnsi="Times New Roman" w:cs="Times New Roman"/>
          <w:color w:val="000000" w:themeColor="text1"/>
          <w:sz w:val="24"/>
          <w:szCs w:val="24"/>
        </w:rPr>
        <w:t>15-35°</w:t>
      </w:r>
      <w:r w:rsidR="00985D05" w:rsidRPr="00E53BBC">
        <w:rPr>
          <w:rFonts w:ascii="Times New Roman" w:hAnsi="Times New Roman" w:cs="Times New Roman"/>
          <w:color w:val="000000" w:themeColor="text1"/>
          <w:sz w:val="24"/>
          <w:szCs w:val="24"/>
        </w:rPr>
        <w:t xml:space="preserve"> and  40-50°. These angular regions corresponds to the (002) and (101) carbon peaks. Amorphous carbon is considered to be lignin and hemicellulose, with either 002 or 101 suggesting there is lignin or hemicellulose but does not indicate the amount.</w:t>
      </w:r>
      <w:r w:rsidR="009E76AA" w:rsidRPr="00E53BBC">
        <w:rPr>
          <w:rFonts w:ascii="Times New Roman" w:hAnsi="Times New Roman" w:cs="Times New Roman"/>
          <w:color w:val="000000" w:themeColor="text1"/>
          <w:sz w:val="24"/>
          <w:szCs w:val="24"/>
        </w:rPr>
        <w:t xml:space="preserve"> I</w:t>
      </w:r>
      <w:r w:rsidR="00985D05" w:rsidRPr="00E53BBC">
        <w:rPr>
          <w:rFonts w:ascii="Times New Roman" w:hAnsi="Times New Roman" w:cs="Times New Roman"/>
          <w:color w:val="000000" w:themeColor="text1"/>
          <w:sz w:val="24"/>
          <w:szCs w:val="24"/>
        </w:rPr>
        <w:t>t was observed that as we increased substitution rate from 5% to 15% for all biomass blended samples</w:t>
      </w:r>
      <w:r w:rsidR="00985D05">
        <w:rPr>
          <w:rFonts w:ascii="Times New Roman" w:hAnsi="Times New Roman" w:cs="Times New Roman"/>
          <w:color w:val="000000" w:themeColor="text1"/>
          <w:sz w:val="24"/>
          <w:szCs w:val="24"/>
        </w:rPr>
        <w:t xml:space="preserve"> the intensity reduced and showed more peak characteristics of biomass rather than coke, which is not what we want to achieve when co-blending for steelmaking application</w:t>
      </w:r>
      <w:r w:rsidR="009E76AA">
        <w:rPr>
          <w:rFonts w:ascii="Times New Roman" w:hAnsi="Times New Roman" w:cs="Times New Roman"/>
          <w:color w:val="000000" w:themeColor="text1"/>
          <w:sz w:val="24"/>
          <w:szCs w:val="24"/>
        </w:rPr>
        <w:t xml:space="preserve"> and as such there is an optimum amount that could be used in steelmaking.</w:t>
      </w:r>
    </w:p>
    <w:p w14:paraId="0DB2C7DE" w14:textId="0FDE8345" w:rsidR="00261949" w:rsidRDefault="00261949" w:rsidP="00D83F69">
      <w:pPr>
        <w:spacing w:line="360" w:lineRule="auto"/>
        <w:jc w:val="both"/>
        <w:rPr>
          <w:rFonts w:ascii="Times New Roman" w:hAnsi="Times New Roman" w:cs="Times New Roman"/>
          <w:color w:val="000000" w:themeColor="text1"/>
          <w:sz w:val="24"/>
          <w:szCs w:val="24"/>
          <w:highlight w:val="yellow"/>
        </w:rPr>
      </w:pPr>
    </w:p>
    <w:p w14:paraId="64D06145" w14:textId="77777777" w:rsidR="00F246D5" w:rsidRPr="00E53BBC" w:rsidRDefault="00FC10A3" w:rsidP="008D3758">
      <w:pPr>
        <w:spacing w:line="360" w:lineRule="auto"/>
        <w:jc w:val="center"/>
        <w:rPr>
          <w:rFonts w:ascii="Times New Roman" w:hAnsi="Times New Roman" w:cs="Times New Roman"/>
          <w:color w:val="000000" w:themeColor="text1"/>
          <w:sz w:val="24"/>
          <w:szCs w:val="24"/>
        </w:rPr>
      </w:pPr>
      <w:r w:rsidRPr="00E53BBC">
        <w:rPr>
          <w:rFonts w:ascii="Times New Roman" w:hAnsi="Times New Roman" w:cs="Times New Roman"/>
          <w:noProof/>
          <w:color w:val="000000" w:themeColor="text1"/>
          <w:sz w:val="24"/>
          <w:szCs w:val="24"/>
          <w:lang w:eastAsia="en-GB"/>
        </w:rPr>
        <w:lastRenderedPageBreak/>
        <w:drawing>
          <wp:inline distT="0" distB="0" distL="0" distR="0" wp14:anchorId="720361A7" wp14:editId="06C64599">
            <wp:extent cx="3329305" cy="2078990"/>
            <wp:effectExtent l="0" t="0" r="23495" b="1651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772CFB6" w14:textId="77777777" w:rsidR="00F246D5" w:rsidRPr="00E53BBC" w:rsidRDefault="00AC389C" w:rsidP="008D3758">
      <w:pPr>
        <w:spacing w:line="360" w:lineRule="auto"/>
        <w:jc w:val="center"/>
        <w:rPr>
          <w:rFonts w:ascii="Times New Roman" w:hAnsi="Times New Roman" w:cs="Times New Roman"/>
          <w:color w:val="000000" w:themeColor="text1"/>
          <w:sz w:val="24"/>
          <w:szCs w:val="24"/>
        </w:rPr>
      </w:pPr>
      <w:r w:rsidRPr="00E53BBC">
        <w:rPr>
          <w:rFonts w:ascii="Times New Roman" w:hAnsi="Times New Roman" w:cs="Times New Roman"/>
          <w:noProof/>
          <w:color w:val="000000" w:themeColor="text1"/>
          <w:sz w:val="24"/>
          <w:szCs w:val="24"/>
          <w:lang w:eastAsia="en-GB"/>
        </w:rPr>
        <w:drawing>
          <wp:inline distT="0" distB="0" distL="0" distR="0" wp14:anchorId="1E900EC1" wp14:editId="1792D73C">
            <wp:extent cx="3259455" cy="2054860"/>
            <wp:effectExtent l="0" t="0" r="17145" b="21590"/>
            <wp:docPr id="16882" name="Chart 1688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B92C11C" w14:textId="44129AA3" w:rsidR="003A78C3" w:rsidRPr="00E53BBC" w:rsidRDefault="00AC389C" w:rsidP="008D3758">
      <w:pPr>
        <w:spacing w:line="360" w:lineRule="auto"/>
        <w:jc w:val="center"/>
      </w:pPr>
      <w:r w:rsidRPr="00E53BBC">
        <w:rPr>
          <w:rFonts w:ascii="Times New Roman" w:hAnsi="Times New Roman" w:cs="Times New Roman"/>
          <w:noProof/>
          <w:color w:val="000000" w:themeColor="text1"/>
          <w:sz w:val="24"/>
          <w:szCs w:val="24"/>
          <w:lang w:eastAsia="en-GB"/>
        </w:rPr>
        <w:drawing>
          <wp:inline distT="0" distB="0" distL="0" distR="0" wp14:anchorId="72366A97" wp14:editId="2CA40CA8">
            <wp:extent cx="3275330" cy="2043430"/>
            <wp:effectExtent l="0" t="0" r="20320" b="1397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bookmarkStart w:id="126" w:name="_Ref491422072"/>
    </w:p>
    <w:p w14:paraId="3F29757B" w14:textId="3E501587" w:rsidR="00FC10A3" w:rsidRPr="00E53BBC" w:rsidRDefault="00FC10A3" w:rsidP="00E223F1">
      <w:pPr>
        <w:pStyle w:val="Caption"/>
        <w:spacing w:line="360" w:lineRule="auto"/>
        <w:ind w:firstLine="720"/>
        <w:jc w:val="center"/>
        <w:rPr>
          <w:rFonts w:ascii="Times New Roman" w:hAnsi="Times New Roman" w:cs="Times New Roman"/>
          <w:color w:val="000000" w:themeColor="text1"/>
          <w:sz w:val="24"/>
          <w:szCs w:val="24"/>
        </w:rPr>
        <w:sectPr w:rsidR="00FC10A3" w:rsidRPr="00E53BBC" w:rsidSect="00EF4FF7">
          <w:pgSz w:w="11906" w:h="16838"/>
          <w:pgMar w:top="1440" w:right="1440" w:bottom="1440" w:left="1440" w:header="709" w:footer="709" w:gutter="851"/>
          <w:cols w:space="708"/>
          <w:docGrid w:linePitch="360"/>
        </w:sectPr>
      </w:pPr>
      <w:bookmarkStart w:id="127" w:name="_Toc518370593"/>
      <w:r w:rsidRPr="00E53BBC">
        <w:rPr>
          <w:rFonts w:ascii="Times New Roman" w:hAnsi="Times New Roman" w:cs="Times New Roman"/>
          <w:b w:val="0"/>
          <w:color w:val="000000" w:themeColor="text1"/>
          <w:sz w:val="24"/>
          <w:szCs w:val="24"/>
        </w:rPr>
        <w:t xml:space="preserve">Figure </w:t>
      </w:r>
      <w:r w:rsidRPr="00E53BBC">
        <w:rPr>
          <w:rFonts w:ascii="Times New Roman" w:hAnsi="Times New Roman" w:cs="Times New Roman"/>
          <w:b w:val="0"/>
          <w:color w:val="000000" w:themeColor="text1"/>
          <w:sz w:val="24"/>
          <w:szCs w:val="24"/>
        </w:rPr>
        <w:fldChar w:fldCharType="begin"/>
      </w:r>
      <w:r w:rsidRPr="00E53BBC">
        <w:rPr>
          <w:rFonts w:ascii="Times New Roman" w:hAnsi="Times New Roman" w:cs="Times New Roman"/>
          <w:b w:val="0"/>
          <w:color w:val="000000" w:themeColor="text1"/>
          <w:sz w:val="24"/>
          <w:szCs w:val="24"/>
        </w:rPr>
        <w:instrText xml:space="preserve"> SEQ Figure \* ARABIC </w:instrText>
      </w:r>
      <w:r w:rsidRPr="00E53BBC">
        <w:rPr>
          <w:rFonts w:ascii="Times New Roman" w:hAnsi="Times New Roman" w:cs="Times New Roman"/>
          <w:b w:val="0"/>
          <w:color w:val="000000" w:themeColor="text1"/>
          <w:sz w:val="24"/>
          <w:szCs w:val="24"/>
        </w:rPr>
        <w:fldChar w:fldCharType="separate"/>
      </w:r>
      <w:r w:rsidR="00B81D5A" w:rsidRPr="00E53BBC">
        <w:rPr>
          <w:rFonts w:ascii="Times New Roman" w:hAnsi="Times New Roman" w:cs="Times New Roman"/>
          <w:b w:val="0"/>
          <w:noProof/>
          <w:color w:val="000000" w:themeColor="text1"/>
          <w:sz w:val="24"/>
          <w:szCs w:val="24"/>
        </w:rPr>
        <w:t>29</w:t>
      </w:r>
      <w:r w:rsidRPr="00E53BBC">
        <w:rPr>
          <w:rFonts w:ascii="Times New Roman" w:hAnsi="Times New Roman" w:cs="Times New Roman"/>
          <w:b w:val="0"/>
          <w:color w:val="000000" w:themeColor="text1"/>
          <w:sz w:val="24"/>
          <w:szCs w:val="24"/>
        </w:rPr>
        <w:fldChar w:fldCharType="end"/>
      </w:r>
      <w:bookmarkEnd w:id="126"/>
      <w:r w:rsidRPr="00E53BBC">
        <w:rPr>
          <w:rFonts w:ascii="Times New Roman" w:hAnsi="Times New Roman" w:cs="Times New Roman"/>
          <w:b w:val="0"/>
          <w:color w:val="000000" w:themeColor="text1"/>
          <w:sz w:val="24"/>
          <w:szCs w:val="24"/>
        </w:rPr>
        <w:t xml:space="preserve"> </w:t>
      </w:r>
      <w:r w:rsidR="00AB7F1C" w:rsidRPr="00E53BBC">
        <w:rPr>
          <w:rFonts w:ascii="Times New Roman" w:hAnsi="Times New Roman" w:cs="Times New Roman"/>
          <w:b w:val="0"/>
          <w:color w:val="000000" w:themeColor="text1"/>
          <w:sz w:val="24"/>
          <w:szCs w:val="24"/>
        </w:rPr>
        <w:t>XRD patterns showing peak intensities of pure biomasses and coke and (a) BSG blended with coke, (b) Oat Husk (OH) blended with coke, and (c) RB blended with coke</w:t>
      </w:r>
      <w:r w:rsidR="00E223F1" w:rsidRPr="00E53BBC">
        <w:rPr>
          <w:rFonts w:ascii="Times New Roman" w:hAnsi="Times New Roman" w:cs="Times New Roman"/>
          <w:b w:val="0"/>
          <w:color w:val="000000" w:themeColor="text1"/>
          <w:sz w:val="24"/>
          <w:szCs w:val="24"/>
        </w:rPr>
        <w:t xml:space="preserve"> (Part of result taken from Abhishek Jain </w:t>
      </w:r>
      <w:sdt>
        <w:sdtPr>
          <w:rPr>
            <w:rFonts w:ascii="Times New Roman" w:hAnsi="Times New Roman" w:cs="Times New Roman"/>
            <w:b w:val="0"/>
            <w:color w:val="000000" w:themeColor="text1"/>
            <w:sz w:val="24"/>
            <w:szCs w:val="24"/>
          </w:rPr>
          <w:id w:val="141709927"/>
          <w:citation/>
        </w:sdtPr>
        <w:sdtEndPr/>
        <w:sdtContent>
          <w:r w:rsidR="00E223F1" w:rsidRPr="00E53BBC">
            <w:rPr>
              <w:rFonts w:ascii="Times New Roman" w:hAnsi="Times New Roman" w:cs="Times New Roman"/>
              <w:b w:val="0"/>
              <w:color w:val="000000" w:themeColor="text1"/>
              <w:sz w:val="24"/>
              <w:szCs w:val="24"/>
            </w:rPr>
            <w:fldChar w:fldCharType="begin"/>
          </w:r>
          <w:r w:rsidR="00E223F1" w:rsidRPr="00E53BBC">
            <w:rPr>
              <w:rFonts w:ascii="Times New Roman" w:hAnsi="Times New Roman" w:cs="Times New Roman"/>
              <w:b w:val="0"/>
              <w:color w:val="000000" w:themeColor="text1"/>
              <w:sz w:val="24"/>
              <w:szCs w:val="24"/>
            </w:rPr>
            <w:instrText xml:space="preserve"> CITATION Jai16 \l 2057 </w:instrText>
          </w:r>
          <w:r w:rsidR="00E223F1" w:rsidRPr="00E53BBC">
            <w:rPr>
              <w:rFonts w:ascii="Times New Roman" w:hAnsi="Times New Roman" w:cs="Times New Roman"/>
              <w:b w:val="0"/>
              <w:color w:val="000000" w:themeColor="text1"/>
              <w:sz w:val="24"/>
              <w:szCs w:val="24"/>
            </w:rPr>
            <w:fldChar w:fldCharType="separate"/>
          </w:r>
          <w:r w:rsidR="00E223F1" w:rsidRPr="00E53BBC">
            <w:rPr>
              <w:rFonts w:ascii="Times New Roman" w:hAnsi="Times New Roman" w:cs="Times New Roman"/>
              <w:b w:val="0"/>
              <w:noProof/>
              <w:color w:val="000000" w:themeColor="text1"/>
              <w:sz w:val="24"/>
              <w:szCs w:val="24"/>
            </w:rPr>
            <w:t>(Jain, 2016)</w:t>
          </w:r>
          <w:r w:rsidR="00E223F1" w:rsidRPr="00E53BBC">
            <w:rPr>
              <w:rFonts w:ascii="Times New Roman" w:hAnsi="Times New Roman" w:cs="Times New Roman"/>
              <w:b w:val="0"/>
              <w:color w:val="000000" w:themeColor="text1"/>
              <w:sz w:val="24"/>
              <w:szCs w:val="24"/>
            </w:rPr>
            <w:fldChar w:fldCharType="end"/>
          </w:r>
        </w:sdtContent>
      </w:sdt>
      <w:bookmarkEnd w:id="127"/>
    </w:p>
    <w:p w14:paraId="4481B00C" w14:textId="53B89714" w:rsidR="00AB7F1C" w:rsidRPr="00B036F6" w:rsidRDefault="00C6529B" w:rsidP="000159CD">
      <w:pPr>
        <w:pStyle w:val="Heading2"/>
        <w:rPr>
          <w:rFonts w:ascii="Times New Roman" w:hAnsi="Times New Roman" w:cs="Times New Roman"/>
          <w:color w:val="000000" w:themeColor="text1"/>
          <w:sz w:val="24"/>
          <w:szCs w:val="24"/>
        </w:rPr>
      </w:pPr>
      <w:bookmarkStart w:id="128" w:name="_Toc518370551"/>
      <w:r>
        <w:rPr>
          <w:rFonts w:ascii="Times New Roman" w:hAnsi="Times New Roman" w:cs="Times New Roman"/>
          <w:color w:val="000000" w:themeColor="text1"/>
          <w:sz w:val="24"/>
          <w:szCs w:val="24"/>
        </w:rPr>
        <w:lastRenderedPageBreak/>
        <w:t>5</w:t>
      </w:r>
      <w:r w:rsidR="00054839">
        <w:rPr>
          <w:rFonts w:ascii="Times New Roman" w:hAnsi="Times New Roman" w:cs="Times New Roman"/>
          <w:color w:val="000000" w:themeColor="text1"/>
          <w:sz w:val="24"/>
          <w:szCs w:val="24"/>
        </w:rPr>
        <w:t>.5</w:t>
      </w:r>
      <w:r w:rsidR="00AB7F1C" w:rsidRPr="00B036F6">
        <w:rPr>
          <w:rFonts w:ascii="Times New Roman" w:hAnsi="Times New Roman" w:cs="Times New Roman"/>
          <w:color w:val="000000" w:themeColor="text1"/>
          <w:sz w:val="24"/>
          <w:szCs w:val="24"/>
        </w:rPr>
        <w:t xml:space="preserve"> Sinter pot trials</w:t>
      </w:r>
      <w:bookmarkEnd w:id="128"/>
      <w:r w:rsidR="00AB7F1C" w:rsidRPr="00B036F6">
        <w:rPr>
          <w:rFonts w:ascii="Times New Roman" w:hAnsi="Times New Roman" w:cs="Times New Roman"/>
          <w:color w:val="000000" w:themeColor="text1"/>
          <w:sz w:val="24"/>
          <w:szCs w:val="24"/>
        </w:rPr>
        <w:t xml:space="preserve"> </w:t>
      </w:r>
    </w:p>
    <w:p w14:paraId="3E4BA87B" w14:textId="28443BC7" w:rsidR="00AB7F1C" w:rsidRDefault="00C6529B" w:rsidP="000159CD">
      <w:pPr>
        <w:pStyle w:val="Heading3"/>
        <w:rPr>
          <w:rFonts w:ascii="Times New Roman" w:hAnsi="Times New Roman" w:cs="Times New Roman"/>
          <w:color w:val="000000" w:themeColor="text1"/>
          <w:sz w:val="24"/>
          <w:szCs w:val="24"/>
        </w:rPr>
      </w:pPr>
      <w:bookmarkStart w:id="129" w:name="_Toc518370552"/>
      <w:r>
        <w:rPr>
          <w:rFonts w:ascii="Times New Roman" w:hAnsi="Times New Roman" w:cs="Times New Roman"/>
          <w:color w:val="000000" w:themeColor="text1"/>
          <w:sz w:val="24"/>
          <w:szCs w:val="24"/>
        </w:rPr>
        <w:t>5</w:t>
      </w:r>
      <w:r w:rsidR="00054839">
        <w:rPr>
          <w:rFonts w:ascii="Times New Roman" w:hAnsi="Times New Roman" w:cs="Times New Roman"/>
          <w:color w:val="000000" w:themeColor="text1"/>
          <w:sz w:val="24"/>
          <w:szCs w:val="24"/>
        </w:rPr>
        <w:t>.5</w:t>
      </w:r>
      <w:r w:rsidR="0009391C" w:rsidRPr="00B036F6">
        <w:rPr>
          <w:rFonts w:ascii="Times New Roman" w:hAnsi="Times New Roman" w:cs="Times New Roman"/>
          <w:color w:val="000000" w:themeColor="text1"/>
          <w:sz w:val="24"/>
          <w:szCs w:val="24"/>
        </w:rPr>
        <w:t>.</w:t>
      </w:r>
      <w:r w:rsidR="00AB7F1C" w:rsidRPr="00B036F6">
        <w:rPr>
          <w:rFonts w:ascii="Times New Roman" w:hAnsi="Times New Roman" w:cs="Times New Roman"/>
          <w:color w:val="000000" w:themeColor="text1"/>
          <w:sz w:val="24"/>
          <w:szCs w:val="24"/>
        </w:rPr>
        <w:t>1 Sinter mix – Characteristics of the fuel</w:t>
      </w:r>
      <w:r w:rsidR="00361E83">
        <w:rPr>
          <w:rFonts w:ascii="Times New Roman" w:hAnsi="Times New Roman" w:cs="Times New Roman"/>
          <w:color w:val="000000" w:themeColor="text1"/>
          <w:sz w:val="24"/>
          <w:szCs w:val="24"/>
        </w:rPr>
        <w:t>, sample preparation and trial conditions</w:t>
      </w:r>
      <w:bookmarkEnd w:id="129"/>
    </w:p>
    <w:p w14:paraId="499883B5" w14:textId="77777777" w:rsidR="00F31E5A" w:rsidRPr="00F31E5A" w:rsidRDefault="00F31E5A" w:rsidP="00F31E5A"/>
    <w:p w14:paraId="44777AF0" w14:textId="2B5BDE74" w:rsidR="00F31E5A" w:rsidRPr="00F31E5A" w:rsidRDefault="00F31E5A" w:rsidP="00F31E5A">
      <w:pPr>
        <w:pStyle w:val="Caption"/>
        <w:spacing w:line="360" w:lineRule="auto"/>
        <w:ind w:firstLine="720"/>
        <w:rPr>
          <w:rFonts w:ascii="Times New Roman" w:hAnsi="Times New Roman" w:cs="Times New Roman"/>
          <w:color w:val="000000" w:themeColor="text1"/>
          <w:sz w:val="24"/>
          <w:szCs w:val="24"/>
        </w:rPr>
      </w:pPr>
      <w:bookmarkStart w:id="130" w:name="_Ref491022613"/>
      <w:bookmarkStart w:id="131" w:name="_Ref498262775"/>
      <w:bookmarkStart w:id="132" w:name="_Toc518370642"/>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52163D">
        <w:rPr>
          <w:rFonts w:ascii="Times New Roman" w:hAnsi="Times New Roman" w:cs="Times New Roman"/>
          <w:b w:val="0"/>
          <w:noProof/>
          <w:color w:val="000000" w:themeColor="text1"/>
          <w:sz w:val="24"/>
          <w:szCs w:val="24"/>
        </w:rPr>
        <w:t>14</w:t>
      </w:r>
      <w:r w:rsidR="00711874">
        <w:rPr>
          <w:rFonts w:ascii="Times New Roman" w:hAnsi="Times New Roman" w:cs="Times New Roman"/>
          <w:b w:val="0"/>
          <w:color w:val="000000" w:themeColor="text1"/>
          <w:sz w:val="24"/>
          <w:szCs w:val="24"/>
        </w:rPr>
        <w:fldChar w:fldCharType="end"/>
      </w:r>
      <w:bookmarkEnd w:id="130"/>
      <w:r w:rsidRPr="0043076D">
        <w:rPr>
          <w:rFonts w:ascii="Times New Roman" w:hAnsi="Times New Roman" w:cs="Times New Roman"/>
          <w:b w:val="0"/>
          <w:color w:val="000000" w:themeColor="text1"/>
          <w:sz w:val="24"/>
          <w:szCs w:val="24"/>
        </w:rPr>
        <w:t xml:space="preserve"> Proximate and ultimate analysis of coke, biomasses and plastics</w:t>
      </w:r>
      <w:bookmarkEnd w:id="131"/>
      <w:bookmarkEnd w:id="132"/>
    </w:p>
    <w:tbl>
      <w:tblPr>
        <w:tblW w:w="8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1701"/>
        <w:gridCol w:w="816"/>
        <w:gridCol w:w="854"/>
        <w:gridCol w:w="992"/>
        <w:gridCol w:w="992"/>
        <w:gridCol w:w="936"/>
        <w:gridCol w:w="936"/>
      </w:tblGrid>
      <w:tr w:rsidR="0052163D" w:rsidRPr="0052163D" w14:paraId="3088591D" w14:textId="77777777" w:rsidTr="0052163D">
        <w:trPr>
          <w:trHeight w:val="436"/>
        </w:trPr>
        <w:tc>
          <w:tcPr>
            <w:tcW w:w="15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A9D3542"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Sample</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C10E558"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 </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B2C92"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Coke</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9C172"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BSG</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EF52D"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OH</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0931E"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RBP</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6258C295" w14:textId="77777777" w:rsidR="0052163D" w:rsidRPr="0052163D" w:rsidRDefault="0052163D" w:rsidP="0052163D">
            <w:pPr>
              <w:spacing w:after="0" w:line="240" w:lineRule="auto"/>
              <w:jc w:val="both"/>
              <w:rPr>
                <w:rFonts w:ascii="Times New Roman" w:hAnsi="Times New Roman" w:cs="Times New Roman"/>
                <w:color w:val="000000" w:themeColor="text1"/>
                <w:sz w:val="24"/>
                <w:szCs w:val="24"/>
              </w:rPr>
            </w:pPr>
            <w:r w:rsidRPr="0052163D">
              <w:rPr>
                <w:rFonts w:ascii="Times New Roman" w:hAnsi="Times New Roman" w:cs="Times New Roman"/>
                <w:color w:val="000000" w:themeColor="text1"/>
                <w:sz w:val="24"/>
                <w:szCs w:val="24"/>
              </w:rPr>
              <w:t>PP</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022DC26C"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PS</w:t>
            </w:r>
          </w:p>
        </w:tc>
      </w:tr>
      <w:tr w:rsidR="0052163D" w:rsidRPr="0052163D" w14:paraId="2CA7B21E" w14:textId="77777777" w:rsidTr="008D3758">
        <w:trPr>
          <w:trHeight w:val="436"/>
        </w:trPr>
        <w:tc>
          <w:tcPr>
            <w:tcW w:w="1526" w:type="dxa"/>
            <w:vMerge w:val="restart"/>
            <w:tcBorders>
              <w:top w:val="single" w:sz="4" w:space="0" w:color="auto"/>
              <w:left w:val="single" w:sz="4" w:space="0" w:color="auto"/>
              <w:right w:val="single" w:sz="4" w:space="0" w:color="auto"/>
            </w:tcBorders>
            <w:shd w:val="clear" w:color="auto" w:fill="auto"/>
            <w:vAlign w:val="bottom"/>
            <w:hideMark/>
          </w:tcPr>
          <w:p w14:paraId="79CF89FF" w14:textId="77777777" w:rsidR="0052163D" w:rsidRPr="0052163D" w:rsidRDefault="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Proximate Analysis (Wt. %) (Dry Basis)</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9EDF206"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Moisture</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AA9B9"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5.1</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DD402"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7.8</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B143E"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5.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0434E3"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6.4</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416689F0" w14:textId="77777777" w:rsidR="0052163D" w:rsidRDefault="0052163D" w:rsidP="0052163D">
            <w:pPr>
              <w:spacing w:after="0" w:line="240" w:lineRule="auto"/>
              <w:jc w:val="both"/>
              <w:rPr>
                <w:rFonts w:ascii="Times New Roman" w:hAnsi="Times New Roman" w:cs="Times New Roman"/>
                <w:color w:val="000000" w:themeColor="text1"/>
                <w:sz w:val="24"/>
                <w:szCs w:val="24"/>
              </w:rPr>
            </w:pPr>
          </w:p>
          <w:p w14:paraId="15C69C19" w14:textId="77777777" w:rsidR="0052163D" w:rsidRDefault="0052163D" w:rsidP="0052163D">
            <w:pPr>
              <w:spacing w:after="0" w:line="240" w:lineRule="auto"/>
              <w:jc w:val="both"/>
              <w:rPr>
                <w:rFonts w:ascii="Times New Roman" w:hAnsi="Times New Roman" w:cs="Times New Roman"/>
                <w:color w:val="000000" w:themeColor="text1"/>
                <w:sz w:val="24"/>
                <w:szCs w:val="24"/>
              </w:rPr>
            </w:pPr>
          </w:p>
          <w:p w14:paraId="7F5F31BC" w14:textId="77777777" w:rsidR="0052163D" w:rsidRDefault="0052163D" w:rsidP="0052163D">
            <w:pPr>
              <w:spacing w:after="0" w:line="240" w:lineRule="auto"/>
              <w:jc w:val="both"/>
              <w:rPr>
                <w:rFonts w:ascii="Times New Roman" w:hAnsi="Times New Roman" w:cs="Times New Roman"/>
                <w:color w:val="000000" w:themeColor="text1"/>
                <w:sz w:val="24"/>
                <w:szCs w:val="24"/>
              </w:rPr>
            </w:pPr>
          </w:p>
          <w:p w14:paraId="2A6DC24E" w14:textId="77777777" w:rsidR="0052163D" w:rsidRPr="0052163D" w:rsidRDefault="0052163D" w:rsidP="0052163D">
            <w:pPr>
              <w:spacing w:after="0" w:line="240" w:lineRule="auto"/>
              <w:jc w:val="both"/>
              <w:rPr>
                <w:rFonts w:ascii="Times New Roman" w:hAnsi="Times New Roman" w:cs="Times New Roman"/>
                <w:color w:val="000000" w:themeColor="text1"/>
                <w:sz w:val="24"/>
                <w:szCs w:val="24"/>
              </w:rPr>
            </w:pPr>
            <w:r w:rsidRPr="0052163D">
              <w:rPr>
                <w:rFonts w:ascii="Times New Roman" w:hAnsi="Times New Roman" w:cs="Times New Roman"/>
                <w:color w:val="000000" w:themeColor="text1"/>
                <w:sz w:val="24"/>
                <w:szCs w:val="24"/>
              </w:rPr>
              <w:t>&lt;0.1</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02040485" w14:textId="77777777" w:rsidR="0052163D" w:rsidRDefault="0052163D" w:rsidP="0052163D">
            <w:pPr>
              <w:spacing w:after="0" w:line="240" w:lineRule="auto"/>
              <w:jc w:val="both"/>
              <w:rPr>
                <w:rFonts w:ascii="Times New Roman" w:eastAsia="Times New Roman" w:hAnsi="Times New Roman" w:cs="Times New Roman"/>
                <w:color w:val="000000" w:themeColor="text1"/>
                <w:sz w:val="24"/>
                <w:szCs w:val="24"/>
              </w:rPr>
            </w:pPr>
          </w:p>
          <w:p w14:paraId="6F2E0229" w14:textId="77777777" w:rsidR="0052163D" w:rsidRDefault="0052163D" w:rsidP="0052163D">
            <w:pPr>
              <w:spacing w:after="0" w:line="240" w:lineRule="auto"/>
              <w:jc w:val="both"/>
              <w:rPr>
                <w:rFonts w:ascii="Times New Roman" w:eastAsia="Times New Roman" w:hAnsi="Times New Roman" w:cs="Times New Roman"/>
                <w:color w:val="000000" w:themeColor="text1"/>
                <w:sz w:val="24"/>
                <w:szCs w:val="24"/>
              </w:rPr>
            </w:pPr>
          </w:p>
          <w:p w14:paraId="5315C04E" w14:textId="77777777" w:rsidR="0052163D" w:rsidRDefault="0052163D" w:rsidP="0052163D">
            <w:pPr>
              <w:spacing w:after="0" w:line="240" w:lineRule="auto"/>
              <w:jc w:val="both"/>
              <w:rPr>
                <w:rFonts w:ascii="Times New Roman" w:eastAsia="Times New Roman" w:hAnsi="Times New Roman" w:cs="Times New Roman"/>
                <w:color w:val="000000" w:themeColor="text1"/>
                <w:sz w:val="24"/>
                <w:szCs w:val="24"/>
              </w:rPr>
            </w:pPr>
          </w:p>
          <w:p w14:paraId="4FC3FC02"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lt;0.1</w:t>
            </w:r>
          </w:p>
        </w:tc>
      </w:tr>
      <w:tr w:rsidR="0052163D" w:rsidRPr="0052163D" w14:paraId="18DAD2A1" w14:textId="77777777" w:rsidTr="00200AC5">
        <w:trPr>
          <w:trHeight w:val="436"/>
        </w:trPr>
        <w:tc>
          <w:tcPr>
            <w:tcW w:w="1526" w:type="dxa"/>
            <w:vMerge/>
            <w:tcBorders>
              <w:left w:val="single" w:sz="4" w:space="0" w:color="auto"/>
              <w:right w:val="single" w:sz="4" w:space="0" w:color="auto"/>
            </w:tcBorders>
            <w:shd w:val="clear" w:color="auto" w:fill="auto"/>
            <w:vAlign w:val="bottom"/>
            <w:hideMark/>
          </w:tcPr>
          <w:p w14:paraId="3868F720"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DDD5261"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Ash</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E1F38"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5.5</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061DE"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72FCE"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5.8</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21C77B"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13.9</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729E6EF6" w14:textId="77777777" w:rsidR="00D05B4C" w:rsidRDefault="00D05B4C" w:rsidP="0052163D">
            <w:pPr>
              <w:spacing w:after="0" w:line="240" w:lineRule="auto"/>
              <w:jc w:val="both"/>
              <w:rPr>
                <w:rFonts w:ascii="Times New Roman" w:hAnsi="Times New Roman" w:cs="Times New Roman"/>
                <w:color w:val="000000" w:themeColor="text1"/>
                <w:sz w:val="24"/>
                <w:szCs w:val="24"/>
              </w:rPr>
            </w:pPr>
          </w:p>
          <w:p w14:paraId="02EE84C4" w14:textId="77777777" w:rsidR="0052163D" w:rsidRPr="0052163D" w:rsidRDefault="0052163D" w:rsidP="0052163D">
            <w:pPr>
              <w:spacing w:after="0" w:line="240" w:lineRule="auto"/>
              <w:jc w:val="both"/>
              <w:rPr>
                <w:rFonts w:ascii="Times New Roman" w:hAnsi="Times New Roman" w:cs="Times New Roman"/>
                <w:color w:val="000000" w:themeColor="text1"/>
                <w:sz w:val="24"/>
                <w:szCs w:val="24"/>
              </w:rPr>
            </w:pPr>
            <w:r w:rsidRPr="0052163D">
              <w:rPr>
                <w:rFonts w:ascii="Times New Roman" w:hAnsi="Times New Roman" w:cs="Times New Roman"/>
                <w:color w:val="000000" w:themeColor="text1"/>
                <w:sz w:val="24"/>
                <w:szCs w:val="24"/>
              </w:rPr>
              <w:t>&lt;0.1</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146B4763" w14:textId="77777777" w:rsidR="00D05B4C" w:rsidRDefault="00D05B4C" w:rsidP="0052163D">
            <w:pPr>
              <w:spacing w:after="0" w:line="240" w:lineRule="auto"/>
              <w:jc w:val="both"/>
              <w:rPr>
                <w:rFonts w:ascii="Times New Roman" w:eastAsia="Times New Roman" w:hAnsi="Times New Roman" w:cs="Times New Roman"/>
                <w:color w:val="000000" w:themeColor="text1"/>
                <w:sz w:val="24"/>
                <w:szCs w:val="24"/>
              </w:rPr>
            </w:pPr>
          </w:p>
          <w:p w14:paraId="136806D5"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lt;0.1</w:t>
            </w:r>
          </w:p>
        </w:tc>
      </w:tr>
      <w:tr w:rsidR="0052163D" w:rsidRPr="0052163D" w14:paraId="6FC37826" w14:textId="77777777" w:rsidTr="00200AC5">
        <w:trPr>
          <w:trHeight w:val="436"/>
        </w:trPr>
        <w:tc>
          <w:tcPr>
            <w:tcW w:w="1526" w:type="dxa"/>
            <w:vMerge/>
            <w:tcBorders>
              <w:left w:val="single" w:sz="4" w:space="0" w:color="auto"/>
              <w:bottom w:val="single" w:sz="4" w:space="0" w:color="auto"/>
              <w:right w:val="single" w:sz="4" w:space="0" w:color="auto"/>
            </w:tcBorders>
            <w:shd w:val="clear" w:color="auto" w:fill="auto"/>
            <w:vAlign w:val="bottom"/>
            <w:hideMark/>
          </w:tcPr>
          <w:p w14:paraId="1DCF2C47"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FE265B4"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Volatile Matter</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646FED"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3.1</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6A026"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73.9</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AD5D5"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75.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A01CE"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72.2</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6DEEB611" w14:textId="77777777" w:rsidR="00D05B4C" w:rsidRDefault="00D05B4C" w:rsidP="0052163D">
            <w:pPr>
              <w:spacing w:after="0" w:line="240" w:lineRule="auto"/>
              <w:jc w:val="both"/>
              <w:rPr>
                <w:rFonts w:ascii="Times New Roman" w:hAnsi="Times New Roman" w:cs="Times New Roman"/>
                <w:color w:val="000000" w:themeColor="text1"/>
                <w:sz w:val="24"/>
                <w:szCs w:val="24"/>
              </w:rPr>
            </w:pPr>
          </w:p>
          <w:p w14:paraId="173402DF" w14:textId="77777777" w:rsidR="0052163D" w:rsidRPr="0052163D" w:rsidRDefault="0052163D" w:rsidP="0052163D">
            <w:pPr>
              <w:spacing w:after="0" w:line="240" w:lineRule="auto"/>
              <w:jc w:val="both"/>
              <w:rPr>
                <w:rFonts w:ascii="Times New Roman" w:hAnsi="Times New Roman" w:cs="Times New Roman"/>
                <w:color w:val="000000" w:themeColor="text1"/>
                <w:sz w:val="24"/>
                <w:szCs w:val="24"/>
              </w:rPr>
            </w:pPr>
            <w:r w:rsidRPr="0052163D">
              <w:rPr>
                <w:rFonts w:ascii="Times New Roman" w:hAnsi="Times New Roman" w:cs="Times New Roman"/>
                <w:color w:val="000000" w:themeColor="text1"/>
                <w:sz w:val="24"/>
                <w:szCs w:val="24"/>
              </w:rPr>
              <w:t>99.9</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79CBA44E" w14:textId="77777777" w:rsidR="00D05B4C" w:rsidRDefault="00D05B4C" w:rsidP="0052163D">
            <w:pPr>
              <w:spacing w:after="0" w:line="240" w:lineRule="auto"/>
              <w:jc w:val="both"/>
              <w:rPr>
                <w:rFonts w:ascii="Times New Roman" w:eastAsia="Times New Roman" w:hAnsi="Times New Roman" w:cs="Times New Roman"/>
                <w:color w:val="000000" w:themeColor="text1"/>
                <w:sz w:val="24"/>
                <w:szCs w:val="24"/>
              </w:rPr>
            </w:pPr>
          </w:p>
          <w:p w14:paraId="415EDFFB"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99.5</w:t>
            </w:r>
          </w:p>
        </w:tc>
      </w:tr>
      <w:tr w:rsidR="0052163D" w:rsidRPr="0052163D" w14:paraId="345F2EA5" w14:textId="77777777" w:rsidTr="008D3758">
        <w:trPr>
          <w:cantSplit/>
          <w:trHeight w:val="1134"/>
        </w:trPr>
        <w:tc>
          <w:tcPr>
            <w:tcW w:w="1526" w:type="dxa"/>
            <w:vMerge w:val="restart"/>
            <w:tcBorders>
              <w:top w:val="single" w:sz="4" w:space="0" w:color="auto"/>
              <w:left w:val="single" w:sz="4" w:space="0" w:color="auto"/>
              <w:right w:val="single" w:sz="4" w:space="0" w:color="auto"/>
            </w:tcBorders>
            <w:shd w:val="clear" w:color="auto" w:fill="auto"/>
            <w:vAlign w:val="bottom"/>
            <w:hideMark/>
          </w:tcPr>
          <w:p w14:paraId="38E52D16"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Ultimate Analysis (Wt. %) (Dry Basis)</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AFF7265" w14:textId="77777777" w:rsidR="0052163D" w:rsidRPr="0052163D" w:rsidRDefault="0052163D" w:rsidP="000070BB">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Total C</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D45885"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90.03</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54B944"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45.7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541C1A"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45.4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6E658"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47.56</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7AD87A05" w14:textId="77777777" w:rsidR="0052163D" w:rsidRDefault="0052163D" w:rsidP="0052163D">
            <w:pPr>
              <w:spacing w:after="0" w:line="240" w:lineRule="auto"/>
              <w:jc w:val="both"/>
              <w:rPr>
                <w:rFonts w:ascii="Times New Roman" w:hAnsi="Times New Roman" w:cs="Times New Roman"/>
                <w:color w:val="000000" w:themeColor="text1"/>
                <w:sz w:val="24"/>
                <w:szCs w:val="24"/>
              </w:rPr>
            </w:pPr>
          </w:p>
          <w:p w14:paraId="5DCE1145" w14:textId="77777777" w:rsidR="0052163D" w:rsidRDefault="0052163D" w:rsidP="0052163D">
            <w:pPr>
              <w:spacing w:after="0" w:line="240" w:lineRule="auto"/>
              <w:jc w:val="both"/>
              <w:rPr>
                <w:rFonts w:ascii="Times New Roman" w:hAnsi="Times New Roman" w:cs="Times New Roman"/>
                <w:color w:val="000000" w:themeColor="text1"/>
                <w:sz w:val="24"/>
                <w:szCs w:val="24"/>
              </w:rPr>
            </w:pPr>
          </w:p>
          <w:p w14:paraId="45795CDB" w14:textId="77777777" w:rsidR="0052163D" w:rsidRDefault="0052163D" w:rsidP="0052163D">
            <w:pPr>
              <w:spacing w:after="0" w:line="240" w:lineRule="auto"/>
              <w:jc w:val="both"/>
              <w:rPr>
                <w:rFonts w:ascii="Times New Roman" w:hAnsi="Times New Roman" w:cs="Times New Roman"/>
                <w:color w:val="000000" w:themeColor="text1"/>
                <w:sz w:val="24"/>
                <w:szCs w:val="24"/>
              </w:rPr>
            </w:pPr>
          </w:p>
          <w:p w14:paraId="447F69BA" w14:textId="77777777" w:rsidR="0052163D" w:rsidRPr="0052163D" w:rsidRDefault="0052163D" w:rsidP="0052163D">
            <w:pPr>
              <w:spacing w:after="0" w:line="240" w:lineRule="auto"/>
              <w:jc w:val="both"/>
              <w:rPr>
                <w:rFonts w:ascii="Times New Roman" w:hAnsi="Times New Roman" w:cs="Times New Roman"/>
                <w:color w:val="000000" w:themeColor="text1"/>
                <w:sz w:val="24"/>
                <w:szCs w:val="24"/>
              </w:rPr>
            </w:pPr>
            <w:r w:rsidRPr="0052163D">
              <w:rPr>
                <w:rFonts w:ascii="Times New Roman" w:hAnsi="Times New Roman" w:cs="Times New Roman"/>
                <w:color w:val="000000" w:themeColor="text1"/>
                <w:sz w:val="24"/>
                <w:szCs w:val="24"/>
              </w:rPr>
              <w:t>86.08</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5BEC20C3" w14:textId="77777777" w:rsidR="0052163D" w:rsidRDefault="0052163D" w:rsidP="0052163D">
            <w:pPr>
              <w:spacing w:after="0" w:line="240" w:lineRule="auto"/>
              <w:jc w:val="both"/>
              <w:rPr>
                <w:rFonts w:ascii="Times New Roman" w:eastAsia="Times New Roman" w:hAnsi="Times New Roman" w:cs="Times New Roman"/>
                <w:color w:val="000000" w:themeColor="text1"/>
                <w:sz w:val="24"/>
                <w:szCs w:val="24"/>
              </w:rPr>
            </w:pPr>
          </w:p>
          <w:p w14:paraId="0CB1C590" w14:textId="77777777" w:rsidR="0052163D" w:rsidRDefault="0052163D" w:rsidP="0052163D">
            <w:pPr>
              <w:spacing w:after="0" w:line="240" w:lineRule="auto"/>
              <w:jc w:val="both"/>
              <w:rPr>
                <w:rFonts w:ascii="Times New Roman" w:eastAsia="Times New Roman" w:hAnsi="Times New Roman" w:cs="Times New Roman"/>
                <w:color w:val="000000" w:themeColor="text1"/>
                <w:sz w:val="24"/>
                <w:szCs w:val="24"/>
              </w:rPr>
            </w:pPr>
          </w:p>
          <w:p w14:paraId="1AF4EE4C" w14:textId="77777777" w:rsidR="0052163D" w:rsidRDefault="0052163D" w:rsidP="0052163D">
            <w:pPr>
              <w:spacing w:after="0" w:line="240" w:lineRule="auto"/>
              <w:jc w:val="both"/>
              <w:rPr>
                <w:rFonts w:ascii="Times New Roman" w:eastAsia="Times New Roman" w:hAnsi="Times New Roman" w:cs="Times New Roman"/>
                <w:color w:val="000000" w:themeColor="text1"/>
                <w:sz w:val="24"/>
                <w:szCs w:val="24"/>
              </w:rPr>
            </w:pPr>
          </w:p>
          <w:p w14:paraId="6707E168"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92.22</w:t>
            </w:r>
          </w:p>
        </w:tc>
      </w:tr>
      <w:tr w:rsidR="0052163D" w:rsidRPr="0052163D" w14:paraId="545BF705" w14:textId="77777777" w:rsidTr="00200AC5">
        <w:trPr>
          <w:trHeight w:val="436"/>
        </w:trPr>
        <w:tc>
          <w:tcPr>
            <w:tcW w:w="1526" w:type="dxa"/>
            <w:vMerge/>
            <w:tcBorders>
              <w:left w:val="single" w:sz="4" w:space="0" w:color="auto"/>
              <w:right w:val="single" w:sz="4" w:space="0" w:color="auto"/>
            </w:tcBorders>
            <w:shd w:val="clear" w:color="auto" w:fill="auto"/>
            <w:vAlign w:val="bottom"/>
            <w:hideMark/>
          </w:tcPr>
          <w:p w14:paraId="428D3DF1"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F8E23C3"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FC</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EC82E"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86.3</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526C79"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14.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816AE"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17.5</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AD7F1"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7.5</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790883DF" w14:textId="77777777" w:rsidR="00D05B4C" w:rsidRDefault="00D05B4C" w:rsidP="0052163D">
            <w:pPr>
              <w:spacing w:after="0" w:line="240" w:lineRule="auto"/>
              <w:jc w:val="both"/>
              <w:rPr>
                <w:rFonts w:ascii="Times New Roman" w:hAnsi="Times New Roman" w:cs="Times New Roman"/>
                <w:color w:val="000000" w:themeColor="text1"/>
                <w:sz w:val="24"/>
                <w:szCs w:val="24"/>
              </w:rPr>
            </w:pPr>
          </w:p>
          <w:p w14:paraId="35AB2460" w14:textId="77777777" w:rsidR="0052163D" w:rsidRPr="0052163D" w:rsidRDefault="0052163D" w:rsidP="0052163D">
            <w:pPr>
              <w:spacing w:after="0" w:line="240" w:lineRule="auto"/>
              <w:jc w:val="both"/>
              <w:rPr>
                <w:rFonts w:ascii="Times New Roman" w:hAnsi="Times New Roman" w:cs="Times New Roman"/>
                <w:color w:val="000000" w:themeColor="text1"/>
                <w:sz w:val="24"/>
                <w:szCs w:val="24"/>
              </w:rPr>
            </w:pPr>
            <w:r w:rsidRPr="0052163D">
              <w:rPr>
                <w:rFonts w:ascii="Times New Roman" w:hAnsi="Times New Roman" w:cs="Times New Roman"/>
                <w:color w:val="000000" w:themeColor="text1"/>
                <w:sz w:val="24"/>
                <w:szCs w:val="24"/>
              </w:rPr>
              <w:t>&lt;0.1</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56B80D9A" w14:textId="77777777" w:rsidR="00D05B4C" w:rsidRDefault="00D05B4C" w:rsidP="0052163D">
            <w:pPr>
              <w:spacing w:after="0" w:line="240" w:lineRule="auto"/>
              <w:jc w:val="both"/>
              <w:rPr>
                <w:rFonts w:ascii="Times New Roman" w:eastAsia="Times New Roman" w:hAnsi="Times New Roman" w:cs="Times New Roman"/>
                <w:color w:val="000000" w:themeColor="text1"/>
                <w:sz w:val="24"/>
                <w:szCs w:val="24"/>
              </w:rPr>
            </w:pPr>
          </w:p>
          <w:p w14:paraId="019F390A"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lt;0.1</w:t>
            </w:r>
          </w:p>
        </w:tc>
      </w:tr>
      <w:tr w:rsidR="0052163D" w:rsidRPr="0052163D" w14:paraId="7DDE6D8E" w14:textId="77777777" w:rsidTr="00200AC5">
        <w:trPr>
          <w:trHeight w:val="436"/>
        </w:trPr>
        <w:tc>
          <w:tcPr>
            <w:tcW w:w="1526" w:type="dxa"/>
            <w:vMerge/>
            <w:tcBorders>
              <w:left w:val="single" w:sz="4" w:space="0" w:color="auto"/>
              <w:right w:val="single" w:sz="4" w:space="0" w:color="auto"/>
            </w:tcBorders>
            <w:shd w:val="clear" w:color="auto" w:fill="auto"/>
            <w:vAlign w:val="bottom"/>
            <w:hideMark/>
          </w:tcPr>
          <w:p w14:paraId="6720521B"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DFAD290"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H</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CC8B5"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0.8</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CC542"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5.7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85869"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5.5</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4690C"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6.25</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60A663CA" w14:textId="77777777" w:rsidR="00D05B4C" w:rsidRDefault="00D05B4C" w:rsidP="0052163D">
            <w:pPr>
              <w:spacing w:after="0" w:line="240" w:lineRule="auto"/>
              <w:jc w:val="both"/>
              <w:rPr>
                <w:rFonts w:ascii="Times New Roman" w:hAnsi="Times New Roman" w:cs="Times New Roman"/>
                <w:color w:val="000000" w:themeColor="text1"/>
                <w:sz w:val="24"/>
                <w:szCs w:val="24"/>
              </w:rPr>
            </w:pPr>
          </w:p>
          <w:p w14:paraId="38AEADFA" w14:textId="77777777" w:rsidR="0052163D" w:rsidRPr="0052163D" w:rsidRDefault="0052163D" w:rsidP="0052163D">
            <w:pPr>
              <w:spacing w:after="0" w:line="240" w:lineRule="auto"/>
              <w:jc w:val="both"/>
              <w:rPr>
                <w:rFonts w:ascii="Times New Roman" w:hAnsi="Times New Roman" w:cs="Times New Roman"/>
                <w:color w:val="000000" w:themeColor="text1"/>
                <w:sz w:val="24"/>
                <w:szCs w:val="24"/>
              </w:rPr>
            </w:pPr>
            <w:r w:rsidRPr="0052163D">
              <w:rPr>
                <w:rFonts w:ascii="Times New Roman" w:hAnsi="Times New Roman" w:cs="Times New Roman"/>
                <w:color w:val="000000" w:themeColor="text1"/>
                <w:sz w:val="24"/>
                <w:szCs w:val="24"/>
              </w:rPr>
              <w:t>14.74</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6A4F2342" w14:textId="77777777" w:rsidR="00D05B4C" w:rsidRDefault="00D05B4C" w:rsidP="0052163D">
            <w:pPr>
              <w:spacing w:after="0" w:line="240" w:lineRule="auto"/>
              <w:jc w:val="both"/>
              <w:rPr>
                <w:rFonts w:ascii="Times New Roman" w:eastAsia="Times New Roman" w:hAnsi="Times New Roman" w:cs="Times New Roman"/>
                <w:color w:val="000000" w:themeColor="text1"/>
                <w:sz w:val="24"/>
                <w:szCs w:val="24"/>
              </w:rPr>
            </w:pPr>
          </w:p>
          <w:p w14:paraId="205527A3"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7.73</w:t>
            </w:r>
          </w:p>
        </w:tc>
      </w:tr>
      <w:tr w:rsidR="0052163D" w:rsidRPr="0052163D" w14:paraId="68F790A2" w14:textId="77777777" w:rsidTr="00200AC5">
        <w:trPr>
          <w:trHeight w:val="436"/>
        </w:trPr>
        <w:tc>
          <w:tcPr>
            <w:tcW w:w="1526" w:type="dxa"/>
            <w:vMerge/>
            <w:tcBorders>
              <w:left w:val="single" w:sz="4" w:space="0" w:color="auto"/>
              <w:right w:val="single" w:sz="4" w:space="0" w:color="auto"/>
            </w:tcBorders>
            <w:shd w:val="clear" w:color="auto" w:fill="auto"/>
            <w:vAlign w:val="bottom"/>
            <w:hideMark/>
          </w:tcPr>
          <w:p w14:paraId="591DDC84"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9A19E6D"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N</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4799B4"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0.61</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093FC"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2.79</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A25A7"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0.68</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3624B"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2.3</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0EF824BF" w14:textId="77777777" w:rsidR="00D05B4C" w:rsidRDefault="00D05B4C" w:rsidP="0052163D">
            <w:pPr>
              <w:spacing w:after="0" w:line="240" w:lineRule="auto"/>
              <w:jc w:val="both"/>
              <w:rPr>
                <w:rFonts w:ascii="Times New Roman" w:hAnsi="Times New Roman" w:cs="Times New Roman"/>
                <w:color w:val="000000" w:themeColor="text1"/>
                <w:sz w:val="24"/>
                <w:szCs w:val="24"/>
              </w:rPr>
            </w:pPr>
          </w:p>
          <w:p w14:paraId="6DFE9CED" w14:textId="77777777" w:rsidR="0052163D" w:rsidRPr="0052163D" w:rsidRDefault="0052163D" w:rsidP="0052163D">
            <w:pPr>
              <w:spacing w:after="0" w:line="240" w:lineRule="auto"/>
              <w:jc w:val="both"/>
              <w:rPr>
                <w:rFonts w:ascii="Times New Roman" w:hAnsi="Times New Roman" w:cs="Times New Roman"/>
                <w:color w:val="000000" w:themeColor="text1"/>
                <w:sz w:val="24"/>
                <w:szCs w:val="24"/>
              </w:rPr>
            </w:pPr>
            <w:r w:rsidRPr="0052163D">
              <w:rPr>
                <w:rFonts w:ascii="Times New Roman" w:hAnsi="Times New Roman" w:cs="Times New Roman"/>
                <w:color w:val="000000" w:themeColor="text1"/>
                <w:sz w:val="24"/>
                <w:szCs w:val="24"/>
              </w:rPr>
              <w:t>0.71</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2103198E" w14:textId="77777777" w:rsidR="00D05B4C" w:rsidRDefault="00D05B4C" w:rsidP="0052163D">
            <w:pPr>
              <w:spacing w:after="0" w:line="240" w:lineRule="auto"/>
              <w:jc w:val="both"/>
              <w:rPr>
                <w:rFonts w:ascii="Times New Roman" w:eastAsia="Times New Roman" w:hAnsi="Times New Roman" w:cs="Times New Roman"/>
                <w:color w:val="000000" w:themeColor="text1"/>
                <w:sz w:val="24"/>
                <w:szCs w:val="24"/>
              </w:rPr>
            </w:pPr>
          </w:p>
          <w:p w14:paraId="5BD72D74" w14:textId="2CB46E95"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0.73</w:t>
            </w:r>
          </w:p>
        </w:tc>
      </w:tr>
      <w:tr w:rsidR="0052163D" w:rsidRPr="0052163D" w14:paraId="50C887D0" w14:textId="77777777" w:rsidTr="00200AC5">
        <w:trPr>
          <w:trHeight w:val="436"/>
        </w:trPr>
        <w:tc>
          <w:tcPr>
            <w:tcW w:w="1526" w:type="dxa"/>
            <w:vMerge/>
            <w:tcBorders>
              <w:left w:val="single" w:sz="4" w:space="0" w:color="auto"/>
              <w:bottom w:val="single" w:sz="4" w:space="0" w:color="auto"/>
              <w:right w:val="single" w:sz="4" w:space="0" w:color="auto"/>
            </w:tcBorders>
            <w:shd w:val="clear" w:color="auto" w:fill="auto"/>
            <w:vAlign w:val="bottom"/>
            <w:hideMark/>
          </w:tcPr>
          <w:p w14:paraId="7C747A5A"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B86D74B"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S</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E10D2"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0.84</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80116"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0.2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AE76B1"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0.0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C4C01"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0.19</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0939E88E" w14:textId="77777777" w:rsidR="00D05B4C" w:rsidRDefault="00D05B4C" w:rsidP="0052163D">
            <w:pPr>
              <w:spacing w:after="0" w:line="240" w:lineRule="auto"/>
              <w:jc w:val="both"/>
              <w:rPr>
                <w:rFonts w:ascii="Times New Roman" w:hAnsi="Times New Roman" w:cs="Times New Roman"/>
                <w:color w:val="000000" w:themeColor="text1"/>
                <w:sz w:val="24"/>
                <w:szCs w:val="24"/>
              </w:rPr>
            </w:pPr>
          </w:p>
          <w:p w14:paraId="12CC84D4" w14:textId="77777777" w:rsidR="0052163D" w:rsidRPr="0052163D" w:rsidRDefault="0052163D" w:rsidP="0052163D">
            <w:pPr>
              <w:spacing w:after="0" w:line="240" w:lineRule="auto"/>
              <w:jc w:val="both"/>
              <w:rPr>
                <w:rFonts w:ascii="Times New Roman" w:hAnsi="Times New Roman" w:cs="Times New Roman"/>
                <w:color w:val="000000" w:themeColor="text1"/>
                <w:sz w:val="24"/>
                <w:szCs w:val="24"/>
              </w:rPr>
            </w:pPr>
            <w:r w:rsidRPr="0052163D">
              <w:rPr>
                <w:rFonts w:ascii="Times New Roman" w:hAnsi="Times New Roman" w:cs="Times New Roman"/>
                <w:color w:val="000000" w:themeColor="text1"/>
                <w:sz w:val="24"/>
                <w:szCs w:val="24"/>
              </w:rPr>
              <w:t>0.06</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0D9B4A55" w14:textId="77777777" w:rsidR="00D05B4C" w:rsidRDefault="00D05B4C" w:rsidP="0052163D">
            <w:pPr>
              <w:spacing w:after="0" w:line="240" w:lineRule="auto"/>
              <w:jc w:val="both"/>
              <w:rPr>
                <w:rFonts w:ascii="Times New Roman" w:eastAsia="Times New Roman" w:hAnsi="Times New Roman" w:cs="Times New Roman"/>
                <w:color w:val="000000" w:themeColor="text1"/>
                <w:sz w:val="24"/>
                <w:szCs w:val="24"/>
              </w:rPr>
            </w:pPr>
          </w:p>
          <w:p w14:paraId="4B1070E9"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0.01</w:t>
            </w:r>
          </w:p>
        </w:tc>
      </w:tr>
      <w:tr w:rsidR="0052163D" w:rsidRPr="0052163D" w14:paraId="314751C5" w14:textId="77777777" w:rsidTr="0052163D">
        <w:trPr>
          <w:trHeight w:val="436"/>
        </w:trPr>
        <w:tc>
          <w:tcPr>
            <w:tcW w:w="15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80F295A"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Gross Calorific Value</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8B24606"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kJ/kg)</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53656"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31749</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25922"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1948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D249A9"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1828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60D034" w14:textId="7777777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19700</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188768F1" w14:textId="77777777" w:rsidR="0052163D" w:rsidRDefault="0052163D" w:rsidP="0052163D">
            <w:pPr>
              <w:spacing w:after="0" w:line="240" w:lineRule="auto"/>
              <w:jc w:val="both"/>
              <w:rPr>
                <w:rFonts w:ascii="Times New Roman" w:hAnsi="Times New Roman" w:cs="Times New Roman"/>
                <w:color w:val="000000" w:themeColor="text1"/>
                <w:sz w:val="24"/>
                <w:szCs w:val="24"/>
              </w:rPr>
            </w:pPr>
          </w:p>
          <w:p w14:paraId="1DD1932F" w14:textId="77777777" w:rsidR="0052163D" w:rsidRDefault="0052163D" w:rsidP="0052163D">
            <w:pPr>
              <w:spacing w:after="0" w:line="240" w:lineRule="auto"/>
              <w:jc w:val="both"/>
              <w:rPr>
                <w:rFonts w:ascii="Times New Roman" w:hAnsi="Times New Roman" w:cs="Times New Roman"/>
                <w:color w:val="000000" w:themeColor="text1"/>
                <w:sz w:val="24"/>
                <w:szCs w:val="24"/>
              </w:rPr>
            </w:pPr>
          </w:p>
          <w:p w14:paraId="162045D1" w14:textId="34144726" w:rsidR="0052163D" w:rsidRPr="0052163D" w:rsidRDefault="0052163D" w:rsidP="0052163D">
            <w:pPr>
              <w:spacing w:after="0" w:line="240" w:lineRule="auto"/>
              <w:jc w:val="both"/>
              <w:rPr>
                <w:rFonts w:ascii="Times New Roman" w:hAnsi="Times New Roman" w:cs="Times New Roman"/>
                <w:color w:val="000000" w:themeColor="text1"/>
                <w:sz w:val="24"/>
                <w:szCs w:val="24"/>
              </w:rPr>
            </w:pPr>
            <w:r w:rsidRPr="0052163D">
              <w:rPr>
                <w:rFonts w:ascii="Times New Roman" w:hAnsi="Times New Roman" w:cs="Times New Roman"/>
                <w:color w:val="000000" w:themeColor="text1"/>
                <w:sz w:val="24"/>
                <w:szCs w:val="24"/>
              </w:rPr>
              <w:t>446330</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0C083D4E" w14:textId="77777777" w:rsidR="0052163D" w:rsidRDefault="0052163D" w:rsidP="0052163D">
            <w:pPr>
              <w:spacing w:after="0" w:line="240" w:lineRule="auto"/>
              <w:jc w:val="both"/>
              <w:rPr>
                <w:rFonts w:ascii="Times New Roman" w:eastAsia="Times New Roman" w:hAnsi="Times New Roman" w:cs="Times New Roman"/>
                <w:color w:val="000000" w:themeColor="text1"/>
                <w:sz w:val="24"/>
                <w:szCs w:val="24"/>
              </w:rPr>
            </w:pPr>
          </w:p>
          <w:p w14:paraId="33249AE6" w14:textId="77777777" w:rsidR="0052163D" w:rsidRDefault="0052163D" w:rsidP="0052163D">
            <w:pPr>
              <w:spacing w:after="0" w:line="240" w:lineRule="auto"/>
              <w:jc w:val="both"/>
              <w:rPr>
                <w:rFonts w:ascii="Times New Roman" w:eastAsia="Times New Roman" w:hAnsi="Times New Roman" w:cs="Times New Roman"/>
                <w:color w:val="000000" w:themeColor="text1"/>
                <w:sz w:val="24"/>
                <w:szCs w:val="24"/>
              </w:rPr>
            </w:pPr>
          </w:p>
          <w:p w14:paraId="6F231E1E" w14:textId="05E0B4DE"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440460</w:t>
            </w:r>
          </w:p>
        </w:tc>
      </w:tr>
      <w:tr w:rsidR="0052163D" w:rsidRPr="0052163D" w14:paraId="0C7BD576" w14:textId="77777777" w:rsidTr="0052163D">
        <w:trPr>
          <w:trHeight w:val="436"/>
        </w:trPr>
        <w:tc>
          <w:tcPr>
            <w:tcW w:w="152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818C990" w14:textId="14D97F2B"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Net Calorific Value</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9F9485F" w14:textId="76F03FDA"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kJ/kg)</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5A1AAF" w14:textId="79CE86FA"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29428</w:t>
            </w:r>
          </w:p>
        </w:tc>
        <w:tc>
          <w:tcPr>
            <w:tcW w:w="8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E91EE" w14:textId="031D1D89"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1711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10F95" w14:textId="0F02B5DD"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1624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EFA2D7" w14:textId="76078F63"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17577</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7122F41A" w14:textId="77777777" w:rsidR="0052163D" w:rsidRDefault="0052163D" w:rsidP="000070BB">
            <w:pPr>
              <w:spacing w:after="0" w:line="240" w:lineRule="auto"/>
              <w:jc w:val="both"/>
              <w:rPr>
                <w:rFonts w:ascii="Times New Roman" w:hAnsi="Times New Roman" w:cs="Times New Roman"/>
                <w:color w:val="000000" w:themeColor="text1"/>
                <w:sz w:val="24"/>
                <w:szCs w:val="24"/>
              </w:rPr>
            </w:pPr>
          </w:p>
          <w:p w14:paraId="7946F887" w14:textId="098C047B" w:rsidR="0052163D" w:rsidRPr="0052163D" w:rsidRDefault="0052163D">
            <w:pPr>
              <w:spacing w:after="0" w:line="240" w:lineRule="auto"/>
              <w:jc w:val="both"/>
              <w:rPr>
                <w:rFonts w:ascii="Times New Roman" w:hAnsi="Times New Roman" w:cs="Times New Roman"/>
                <w:color w:val="000000" w:themeColor="text1"/>
                <w:sz w:val="24"/>
                <w:szCs w:val="24"/>
              </w:rPr>
            </w:pPr>
            <w:r w:rsidRPr="0052163D">
              <w:rPr>
                <w:rFonts w:ascii="Times New Roman" w:hAnsi="Times New Roman" w:cs="Times New Roman"/>
                <w:color w:val="000000" w:themeColor="text1"/>
                <w:sz w:val="24"/>
                <w:szCs w:val="24"/>
              </w:rPr>
              <w:t>43901</w:t>
            </w:r>
          </w:p>
        </w:tc>
        <w:tc>
          <w:tcPr>
            <w:tcW w:w="936" w:type="dxa"/>
            <w:tcBorders>
              <w:top w:val="single" w:sz="4" w:space="0" w:color="auto"/>
              <w:left w:val="single" w:sz="4" w:space="0" w:color="auto"/>
              <w:bottom w:val="single" w:sz="4" w:space="0" w:color="auto"/>
              <w:right w:val="single" w:sz="4" w:space="0" w:color="auto"/>
            </w:tcBorders>
            <w:shd w:val="clear" w:color="auto" w:fill="auto"/>
          </w:tcPr>
          <w:p w14:paraId="64FB8A9F" w14:textId="77777777" w:rsidR="0052163D" w:rsidRDefault="0052163D" w:rsidP="0052163D">
            <w:pPr>
              <w:spacing w:after="0" w:line="240" w:lineRule="auto"/>
              <w:jc w:val="both"/>
              <w:rPr>
                <w:rFonts w:ascii="Times New Roman" w:eastAsia="Times New Roman" w:hAnsi="Times New Roman" w:cs="Times New Roman"/>
                <w:color w:val="000000" w:themeColor="text1"/>
                <w:sz w:val="24"/>
                <w:szCs w:val="24"/>
              </w:rPr>
            </w:pPr>
          </w:p>
          <w:p w14:paraId="32B95EEF" w14:textId="5B94A8F7" w:rsidR="0052163D" w:rsidRPr="0052163D" w:rsidRDefault="0052163D" w:rsidP="0052163D">
            <w:pPr>
              <w:spacing w:after="0" w:line="240" w:lineRule="auto"/>
              <w:jc w:val="both"/>
              <w:rPr>
                <w:rFonts w:ascii="Times New Roman" w:eastAsia="Times New Roman" w:hAnsi="Times New Roman" w:cs="Times New Roman"/>
                <w:color w:val="000000" w:themeColor="text1"/>
                <w:sz w:val="24"/>
                <w:szCs w:val="24"/>
              </w:rPr>
            </w:pPr>
            <w:r w:rsidRPr="0052163D">
              <w:rPr>
                <w:rFonts w:ascii="Times New Roman" w:eastAsia="Times New Roman" w:hAnsi="Times New Roman" w:cs="Times New Roman"/>
                <w:color w:val="000000" w:themeColor="text1"/>
                <w:sz w:val="24"/>
                <w:szCs w:val="24"/>
              </w:rPr>
              <w:t>38245</w:t>
            </w:r>
          </w:p>
        </w:tc>
      </w:tr>
    </w:tbl>
    <w:p w14:paraId="7B0190F7" w14:textId="77777777" w:rsidR="00F31E5A" w:rsidRDefault="00F31E5A" w:rsidP="00FB1657">
      <w:pPr>
        <w:spacing w:line="360" w:lineRule="auto"/>
        <w:ind w:firstLine="720"/>
        <w:jc w:val="both"/>
        <w:rPr>
          <w:rFonts w:ascii="Times New Roman" w:hAnsi="Times New Roman" w:cs="Times New Roman"/>
          <w:color w:val="000000" w:themeColor="text1"/>
          <w:sz w:val="24"/>
          <w:szCs w:val="24"/>
        </w:rPr>
      </w:pPr>
    </w:p>
    <w:p w14:paraId="7EC369FA" w14:textId="6002F0E6" w:rsidR="00AB7F1C" w:rsidRPr="00B036F6" w:rsidRDefault="007E30B4"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022613 \h </w:instrText>
      </w:r>
      <w:r w:rsidR="00EF4EB3" w:rsidRPr="0043076D">
        <w:rPr>
          <w:rFonts w:ascii="Times New Roman" w:hAnsi="Times New Roman" w:cs="Times New Roman"/>
          <w:color w:val="000000" w:themeColor="text1"/>
          <w:sz w:val="24"/>
          <w:szCs w:val="24"/>
        </w:rPr>
        <w:instrText xml:space="preserve">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Table </w:t>
      </w:r>
      <w:r w:rsidR="002E4BDA" w:rsidRPr="008D3758">
        <w:rPr>
          <w:rFonts w:ascii="Times New Roman" w:hAnsi="Times New Roman" w:cs="Times New Roman"/>
          <w:noProof/>
          <w:color w:val="000000" w:themeColor="text1"/>
          <w:sz w:val="24"/>
          <w:szCs w:val="24"/>
        </w:rPr>
        <w:t>14</w:t>
      </w:r>
      <w:r w:rsidRPr="00B036F6">
        <w:rPr>
          <w:rFonts w:ascii="Times New Roman" w:hAnsi="Times New Roman" w:cs="Times New Roman"/>
          <w:color w:val="000000" w:themeColor="text1"/>
          <w:sz w:val="24"/>
          <w:szCs w:val="24"/>
        </w:rPr>
        <w:fldChar w:fldCharType="end"/>
      </w:r>
      <w:r w:rsidR="00AB7F1C" w:rsidRPr="00B036F6">
        <w:rPr>
          <w:rFonts w:ascii="Times New Roman" w:hAnsi="Times New Roman" w:cs="Times New Roman"/>
          <w:color w:val="000000" w:themeColor="text1"/>
          <w:sz w:val="24"/>
          <w:szCs w:val="24"/>
        </w:rPr>
        <w:t xml:space="preserve"> shows the proximate analysis, ultimate analysis and the calorific value of the coke, biomass and plastic fuels used in this study. Prior to experimentation all fuels were reduced to sizes of 2mm or less</w:t>
      </w:r>
      <w:r w:rsidRPr="00B036F6">
        <w:rPr>
          <w:rFonts w:ascii="Times New Roman" w:hAnsi="Times New Roman" w:cs="Times New Roman"/>
          <w:color w:val="000000" w:themeColor="text1"/>
          <w:sz w:val="24"/>
          <w:szCs w:val="24"/>
        </w:rPr>
        <w:t xml:space="preserve">. </w:t>
      </w:r>
      <w:r w:rsidR="00AB7F1C" w:rsidRPr="00B036F6">
        <w:rPr>
          <w:rFonts w:ascii="Times New Roman" w:hAnsi="Times New Roman" w:cs="Times New Roman"/>
          <w:color w:val="000000" w:themeColor="text1"/>
          <w:sz w:val="24"/>
          <w:szCs w:val="24"/>
        </w:rPr>
        <w:t xml:space="preserve">As seen in </w:t>
      </w: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022613 \h </w:instrText>
      </w:r>
      <w:r w:rsidR="00EF4EB3" w:rsidRPr="0043076D">
        <w:rPr>
          <w:rFonts w:ascii="Times New Roman" w:hAnsi="Times New Roman" w:cs="Times New Roman"/>
          <w:color w:val="000000" w:themeColor="text1"/>
          <w:sz w:val="24"/>
          <w:szCs w:val="24"/>
        </w:rPr>
        <w:instrText xml:space="preserve">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Table </w:t>
      </w:r>
      <w:r w:rsidR="002E4BDA" w:rsidRPr="008D3758">
        <w:rPr>
          <w:rFonts w:ascii="Times New Roman" w:hAnsi="Times New Roman" w:cs="Times New Roman"/>
          <w:noProof/>
          <w:color w:val="000000" w:themeColor="text1"/>
          <w:sz w:val="24"/>
          <w:szCs w:val="24"/>
        </w:rPr>
        <w:t>14</w:t>
      </w:r>
      <w:r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w:t>
      </w:r>
      <w:r w:rsidR="00AB7F1C" w:rsidRPr="00B036F6">
        <w:rPr>
          <w:rFonts w:ascii="Times New Roman" w:hAnsi="Times New Roman" w:cs="Times New Roman"/>
          <w:color w:val="000000" w:themeColor="text1"/>
          <w:sz w:val="24"/>
          <w:szCs w:val="24"/>
        </w:rPr>
        <w:t>all alternative fuels possess a lower fixed carbon content compared to coke with both polymers almost having no fixed carbon at all. All alternative fuels have a considerably higher volatile matter content compared to coke.</w:t>
      </w:r>
    </w:p>
    <w:p w14:paraId="29C5974B" w14:textId="4B9A5419"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All biomass samples have slightly higher moisture content</w:t>
      </w:r>
      <w:r w:rsidR="007E30B4" w:rsidRPr="00B036F6">
        <w:rPr>
          <w:rFonts w:ascii="Times New Roman" w:hAnsi="Times New Roman" w:cs="Times New Roman"/>
          <w:color w:val="000000" w:themeColor="text1"/>
          <w:sz w:val="24"/>
          <w:szCs w:val="24"/>
        </w:rPr>
        <w:t xml:space="preserve"> and higher ash content</w:t>
      </w:r>
      <w:r w:rsidRPr="00B036F6">
        <w:rPr>
          <w:rFonts w:ascii="Times New Roman" w:hAnsi="Times New Roman" w:cs="Times New Roman"/>
          <w:color w:val="000000" w:themeColor="text1"/>
          <w:sz w:val="24"/>
          <w:szCs w:val="24"/>
        </w:rPr>
        <w:t xml:space="preserve"> compared to coke. All biomass samples had higher hydrogen and nitrogen content </w:t>
      </w:r>
      <w:r w:rsidRPr="00B036F6">
        <w:rPr>
          <w:rFonts w:ascii="Times New Roman" w:hAnsi="Times New Roman" w:cs="Times New Roman"/>
          <w:color w:val="000000" w:themeColor="text1"/>
          <w:sz w:val="24"/>
          <w:szCs w:val="24"/>
        </w:rPr>
        <w:lastRenderedPageBreak/>
        <w:t>but lower sulphur content compared to coke. Net calorific value was lower for biomass compared to coke. This meant more biomass had to be used when substituting coke to achieve an equivalent heat output of 100% coke breeze.</w:t>
      </w:r>
    </w:p>
    <w:p w14:paraId="1C49EFFD" w14:textId="6D3DFBEB"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Both polymer samples had considerably lower moisture and ash content compared to coke and extremely high volatile matter content compared to coke. Hydrogen and nitrogen were higher compared to coke with sulphur being lower.</w:t>
      </w:r>
      <w:r w:rsidR="007E30B4"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Net calorific value for both polymer samples were higher compared to coke which meant overall total weight would be less when substituting coke with polymer due to the higher calorific value of plastic</w:t>
      </w:r>
      <w:r w:rsidR="00E53BBC">
        <w:rPr>
          <w:rFonts w:ascii="Times New Roman" w:hAnsi="Times New Roman" w:cs="Times New Roman"/>
          <w:color w:val="000000" w:themeColor="text1"/>
          <w:sz w:val="24"/>
          <w:szCs w:val="24"/>
        </w:rPr>
        <w:t>.</w:t>
      </w:r>
    </w:p>
    <w:p w14:paraId="77007E4F" w14:textId="3DCE2014" w:rsidR="00200DE4" w:rsidRPr="00E53BBC" w:rsidRDefault="00200DE4" w:rsidP="00200DE4">
      <w:pPr>
        <w:spacing w:line="360" w:lineRule="auto"/>
        <w:rPr>
          <w:rFonts w:ascii="Times New Roman" w:hAnsi="Times New Roman" w:cs="Times New Roman"/>
          <w:sz w:val="24"/>
          <w:szCs w:val="24"/>
        </w:rPr>
      </w:pPr>
      <w:r w:rsidRPr="00E53BBC">
        <w:rPr>
          <w:rFonts w:ascii="Times New Roman" w:hAnsi="Times New Roman" w:cs="Times New Roman"/>
          <w:sz w:val="24"/>
          <w:szCs w:val="24"/>
        </w:rPr>
        <w:t>Not all biomass samples can potentially be utilised in the steel industry and as such a proximate and ultimate analysis is required. The main interest from the analysis should be to identify the calorific value of the biomass. It gives us information as to how much energy is expelled off the biomass. The biomass analysed for these experiments all highlight good calorific values and those that would be of potential use in the steel industry.</w:t>
      </w:r>
    </w:p>
    <w:p w14:paraId="285C78AC" w14:textId="6E74020C" w:rsidR="002A046A" w:rsidRPr="00E53BBC" w:rsidRDefault="00200DE4" w:rsidP="00E53BBC">
      <w:pPr>
        <w:spacing w:line="360" w:lineRule="auto"/>
        <w:rPr>
          <w:rFonts w:ascii="Times New Roman" w:hAnsi="Times New Roman" w:cs="Times New Roman"/>
          <w:sz w:val="24"/>
          <w:szCs w:val="24"/>
        </w:rPr>
      </w:pPr>
      <w:r w:rsidRPr="00E53BBC">
        <w:rPr>
          <w:rFonts w:ascii="Times New Roman" w:hAnsi="Times New Roman" w:cs="Times New Roman"/>
          <w:sz w:val="24"/>
          <w:szCs w:val="24"/>
        </w:rPr>
        <w:t>Other values that are looked at during the ultimate and proximate analysis to assess suitability prior to experimentation is the ash and moisture content. The ash content can influence the  combustion capabilities since ash acts a heat sink and reduces the combustion potential. From the three biomasses, RBP seems to be less favourable since the ash content is greater than 13%.. With regards to moisture, it is desirable to have moisture as low as possible to reduce the energy used to remove moisture</w:t>
      </w:r>
      <w:r w:rsidR="00E53BBC">
        <w:rPr>
          <w:rFonts w:ascii="Times New Roman" w:hAnsi="Times New Roman" w:cs="Times New Roman"/>
          <w:sz w:val="24"/>
          <w:szCs w:val="24"/>
        </w:rPr>
        <w:t xml:space="preserve"> prior to combustion.</w:t>
      </w:r>
    </w:p>
    <w:p w14:paraId="7E8E30FA" w14:textId="2DDA3AB7" w:rsidR="002A046A" w:rsidRPr="00E53BBC" w:rsidRDefault="002A046A" w:rsidP="00D83F69">
      <w:pPr>
        <w:spacing w:line="360" w:lineRule="auto"/>
        <w:jc w:val="both"/>
        <w:rPr>
          <w:rFonts w:ascii="Times New Roman" w:hAnsi="Times New Roman" w:cs="Times New Roman"/>
          <w:sz w:val="24"/>
          <w:szCs w:val="24"/>
        </w:rPr>
      </w:pPr>
      <w:r w:rsidRPr="00E53BBC">
        <w:rPr>
          <w:rFonts w:ascii="Times New Roman" w:hAnsi="Times New Roman" w:cs="Times New Roman"/>
          <w:sz w:val="24"/>
          <w:szCs w:val="24"/>
        </w:rPr>
        <w:t>Sample preparation and trial conditions could have influenced the sinter pot results</w:t>
      </w:r>
      <w:r w:rsidR="004E2ABC" w:rsidRPr="00E53BBC">
        <w:rPr>
          <w:rFonts w:ascii="Times New Roman" w:hAnsi="Times New Roman" w:cs="Times New Roman"/>
          <w:sz w:val="24"/>
          <w:szCs w:val="24"/>
        </w:rPr>
        <w:t>. Sinter permeability is essential as to how well the sinter reacts.</w:t>
      </w:r>
      <w:r w:rsidR="000E54C0" w:rsidRPr="00E53BBC">
        <w:rPr>
          <w:rFonts w:ascii="Times New Roman" w:hAnsi="Times New Roman" w:cs="Times New Roman"/>
          <w:sz w:val="24"/>
          <w:szCs w:val="24"/>
        </w:rPr>
        <w:t xml:space="preserve"> This is because when the sinter is ignited at the top of the sinter </w:t>
      </w:r>
      <w:r w:rsidR="00DD4E96" w:rsidRPr="00E53BBC">
        <w:rPr>
          <w:rFonts w:ascii="Times New Roman" w:hAnsi="Times New Roman" w:cs="Times New Roman"/>
          <w:sz w:val="24"/>
          <w:szCs w:val="24"/>
        </w:rPr>
        <w:t>pot, the</w:t>
      </w:r>
      <w:r w:rsidR="000E54C0" w:rsidRPr="00E53BBC">
        <w:rPr>
          <w:rFonts w:ascii="Times New Roman" w:hAnsi="Times New Roman" w:cs="Times New Roman"/>
          <w:sz w:val="24"/>
          <w:szCs w:val="24"/>
        </w:rPr>
        <w:t xml:space="preserve"> air</w:t>
      </w:r>
      <w:r w:rsidR="00DD4E96" w:rsidRPr="00E53BBC">
        <w:rPr>
          <w:rFonts w:ascii="Times New Roman" w:hAnsi="Times New Roman" w:cs="Times New Roman"/>
          <w:sz w:val="24"/>
          <w:szCs w:val="24"/>
        </w:rPr>
        <w:t>/natural gas</w:t>
      </w:r>
      <w:r w:rsidR="000E54C0" w:rsidRPr="00E53BBC">
        <w:rPr>
          <w:rFonts w:ascii="Times New Roman" w:hAnsi="Times New Roman" w:cs="Times New Roman"/>
          <w:sz w:val="24"/>
          <w:szCs w:val="24"/>
        </w:rPr>
        <w:t xml:space="preserve"> and coke breeze mixture reacts and forms a flame front which is sucked down the sinter pot by the suction fan. The air flow rate/flame front </w:t>
      </w:r>
      <w:r w:rsidR="00DF1EA2" w:rsidRPr="00E53BBC">
        <w:rPr>
          <w:rFonts w:ascii="Times New Roman" w:hAnsi="Times New Roman" w:cs="Times New Roman"/>
          <w:sz w:val="24"/>
          <w:szCs w:val="24"/>
        </w:rPr>
        <w:t xml:space="preserve">that </w:t>
      </w:r>
      <w:r w:rsidR="000E54C0" w:rsidRPr="00E53BBC">
        <w:rPr>
          <w:rFonts w:ascii="Times New Roman" w:hAnsi="Times New Roman" w:cs="Times New Roman"/>
          <w:sz w:val="24"/>
          <w:szCs w:val="24"/>
        </w:rPr>
        <w:t>cross</w:t>
      </w:r>
      <w:r w:rsidR="00DF1EA2" w:rsidRPr="00E53BBC">
        <w:rPr>
          <w:rFonts w:ascii="Times New Roman" w:hAnsi="Times New Roman" w:cs="Times New Roman"/>
          <w:sz w:val="24"/>
          <w:szCs w:val="24"/>
        </w:rPr>
        <w:t>es</w:t>
      </w:r>
      <w:r w:rsidR="000E54C0" w:rsidRPr="00E53BBC">
        <w:rPr>
          <w:rFonts w:ascii="Times New Roman" w:hAnsi="Times New Roman" w:cs="Times New Roman"/>
          <w:sz w:val="24"/>
          <w:szCs w:val="24"/>
        </w:rPr>
        <w:t xml:space="preserve"> the raw mix of the sinter as it goes down the sinter pot is characterised</w:t>
      </w:r>
      <w:r w:rsidR="00DF1EA2" w:rsidRPr="00E53BBC">
        <w:rPr>
          <w:rFonts w:ascii="Times New Roman" w:hAnsi="Times New Roman" w:cs="Times New Roman"/>
          <w:sz w:val="24"/>
          <w:szCs w:val="24"/>
        </w:rPr>
        <w:t xml:space="preserve"> be the permeability of the bed. The permeability of the bed cake plays an important role as it allows for the flame front to pass down uniformly. The physical and chemical </w:t>
      </w:r>
      <w:r w:rsidR="001A4CB7" w:rsidRPr="00E53BBC">
        <w:rPr>
          <w:rFonts w:ascii="Times New Roman" w:hAnsi="Times New Roman" w:cs="Times New Roman"/>
          <w:sz w:val="24"/>
          <w:szCs w:val="24"/>
        </w:rPr>
        <w:t xml:space="preserve">characteristic of sinter is achieved </w:t>
      </w:r>
      <w:r w:rsidR="00DF1EA2" w:rsidRPr="00E53BBC">
        <w:rPr>
          <w:rFonts w:ascii="Times New Roman" w:hAnsi="Times New Roman" w:cs="Times New Roman"/>
          <w:sz w:val="24"/>
          <w:szCs w:val="24"/>
        </w:rPr>
        <w:t xml:space="preserve">by controlling permeability. Measurement of bed permeability during sintering is not possible and as such permeability of bed is adjusted by adding water </w:t>
      </w:r>
      <w:r w:rsidR="00DF1EA2" w:rsidRPr="00E53BBC">
        <w:rPr>
          <w:rFonts w:ascii="Times New Roman" w:hAnsi="Times New Roman" w:cs="Times New Roman"/>
          <w:sz w:val="24"/>
          <w:szCs w:val="24"/>
        </w:rPr>
        <w:lastRenderedPageBreak/>
        <w:t xml:space="preserve">to the raw sinter mix in the mixing drum. The issue is that during sample preparation, the addition of water cannot be controlled accurately. The desired moisture of 6.5% was added, but in terms of how uniform  the moisture is across the sinter bed is very hard to analyse. On top of this, the </w:t>
      </w:r>
      <w:r w:rsidR="00043483" w:rsidRPr="00E53BBC">
        <w:rPr>
          <w:rFonts w:ascii="Times New Roman" w:hAnsi="Times New Roman" w:cs="Times New Roman"/>
          <w:sz w:val="24"/>
          <w:szCs w:val="24"/>
        </w:rPr>
        <w:t xml:space="preserve">condition of the mixing drum was not in the best condition, with it being extremely difficult to clean the inside after each trial. As a result, there was always a small amount of sinter adhered to the insides of the </w:t>
      </w:r>
      <w:r w:rsidR="001A4CB7" w:rsidRPr="00E53BBC">
        <w:rPr>
          <w:rFonts w:ascii="Times New Roman" w:hAnsi="Times New Roman" w:cs="Times New Roman"/>
          <w:sz w:val="24"/>
          <w:szCs w:val="24"/>
        </w:rPr>
        <w:t>drum</w:t>
      </w:r>
      <w:r w:rsidR="00043483" w:rsidRPr="00E53BBC">
        <w:rPr>
          <w:rFonts w:ascii="Times New Roman" w:hAnsi="Times New Roman" w:cs="Times New Roman"/>
          <w:sz w:val="24"/>
          <w:szCs w:val="24"/>
        </w:rPr>
        <w:t xml:space="preserve"> from previous mixes. As a result, this may have influenced both the permeability and moisture content of the sinter, as</w:t>
      </w:r>
      <w:r w:rsidR="001A4CB7" w:rsidRPr="00E53BBC">
        <w:rPr>
          <w:rFonts w:ascii="Times New Roman" w:hAnsi="Times New Roman" w:cs="Times New Roman"/>
          <w:sz w:val="24"/>
          <w:szCs w:val="24"/>
        </w:rPr>
        <w:t xml:space="preserve"> the old sinter adhered to the </w:t>
      </w:r>
      <w:r w:rsidR="00043483" w:rsidRPr="00E53BBC">
        <w:rPr>
          <w:rFonts w:ascii="Times New Roman" w:hAnsi="Times New Roman" w:cs="Times New Roman"/>
          <w:sz w:val="24"/>
          <w:szCs w:val="24"/>
        </w:rPr>
        <w:t>in</w:t>
      </w:r>
      <w:r w:rsidR="001A4CB7" w:rsidRPr="00E53BBC">
        <w:rPr>
          <w:rFonts w:ascii="Times New Roman" w:hAnsi="Times New Roman" w:cs="Times New Roman"/>
          <w:sz w:val="24"/>
          <w:szCs w:val="24"/>
        </w:rPr>
        <w:t>si</w:t>
      </w:r>
      <w:r w:rsidR="00043483" w:rsidRPr="00E53BBC">
        <w:rPr>
          <w:rFonts w:ascii="Times New Roman" w:hAnsi="Times New Roman" w:cs="Times New Roman"/>
          <w:sz w:val="24"/>
          <w:szCs w:val="24"/>
        </w:rPr>
        <w:t>de of the drum would most likely have been of a lower moisture to that of the new mix entering the drum.</w:t>
      </w:r>
    </w:p>
    <w:p w14:paraId="0732D93D" w14:textId="41453FEE" w:rsidR="00043483" w:rsidRPr="00E53BBC" w:rsidRDefault="00043483" w:rsidP="00D83F69">
      <w:pPr>
        <w:spacing w:line="360" w:lineRule="auto"/>
        <w:jc w:val="both"/>
        <w:rPr>
          <w:rFonts w:ascii="Times New Roman" w:hAnsi="Times New Roman" w:cs="Times New Roman"/>
          <w:sz w:val="24"/>
          <w:szCs w:val="24"/>
        </w:rPr>
      </w:pPr>
      <w:r w:rsidRPr="00E53BBC">
        <w:rPr>
          <w:rFonts w:ascii="Times New Roman" w:hAnsi="Times New Roman" w:cs="Times New Roman"/>
          <w:sz w:val="24"/>
          <w:szCs w:val="24"/>
        </w:rPr>
        <w:t>Aside from this, during actual experimentation, influence on sinter results would have come from the control of the suction fan. In an ideal situation, this should have been controlled by a control system. A set pressure point for the desired</w:t>
      </w:r>
      <w:r w:rsidR="001A4CB7" w:rsidRPr="00E53BBC">
        <w:rPr>
          <w:rFonts w:ascii="Times New Roman" w:hAnsi="Times New Roman" w:cs="Times New Roman"/>
          <w:sz w:val="24"/>
          <w:szCs w:val="24"/>
        </w:rPr>
        <w:t xml:space="preserve"> suction should have been set, so that the suction pressure would always remain fixed regardless of permeability conditions.</w:t>
      </w:r>
      <w:r w:rsidR="00836F49" w:rsidRPr="00E53BBC">
        <w:rPr>
          <w:rFonts w:ascii="Times New Roman" w:hAnsi="Times New Roman" w:cs="Times New Roman"/>
          <w:sz w:val="24"/>
          <w:szCs w:val="24"/>
        </w:rPr>
        <w:t xml:space="preserve"> I</w:t>
      </w:r>
      <w:r w:rsidRPr="00E53BBC">
        <w:rPr>
          <w:rFonts w:ascii="Times New Roman" w:hAnsi="Times New Roman" w:cs="Times New Roman"/>
          <w:sz w:val="24"/>
          <w:szCs w:val="24"/>
        </w:rPr>
        <w:t>nstead, suction pressure had to be controlled by a human being, with the control lever being very sensitive which would alter the suction pressure much m</w:t>
      </w:r>
      <w:r w:rsidR="00836F49" w:rsidRPr="00E53BBC">
        <w:rPr>
          <w:rFonts w:ascii="Times New Roman" w:hAnsi="Times New Roman" w:cs="Times New Roman"/>
          <w:sz w:val="24"/>
          <w:szCs w:val="24"/>
        </w:rPr>
        <w:t>ore than what was needed</w:t>
      </w:r>
      <w:r w:rsidRPr="00E53BBC">
        <w:rPr>
          <w:rFonts w:ascii="Times New Roman" w:hAnsi="Times New Roman" w:cs="Times New Roman"/>
          <w:sz w:val="24"/>
          <w:szCs w:val="24"/>
        </w:rPr>
        <w:t xml:space="preserve"> before being readjusted, after a certain amount of time.</w:t>
      </w:r>
      <w:r w:rsidR="00836F49" w:rsidRPr="00E53BBC">
        <w:rPr>
          <w:rFonts w:ascii="Times New Roman" w:hAnsi="Times New Roman" w:cs="Times New Roman"/>
          <w:sz w:val="24"/>
          <w:szCs w:val="24"/>
        </w:rPr>
        <w:t xml:space="preserve"> Changes in the suction pressure would have influenced the flame front flow rate which would affect the time needed for the iron ore sinter to react with the coke which would of influenced the sinter yield.</w:t>
      </w:r>
    </w:p>
    <w:p w14:paraId="69F30FB8" w14:textId="77777777" w:rsidR="00DF1EA2" w:rsidRPr="00DF1EA2" w:rsidRDefault="00DF1EA2" w:rsidP="00D83F69">
      <w:pPr>
        <w:spacing w:line="360" w:lineRule="auto"/>
        <w:jc w:val="both"/>
        <w:rPr>
          <w:rFonts w:ascii="Times New Roman" w:hAnsi="Times New Roman" w:cs="Times New Roman"/>
          <w:color w:val="FF0000"/>
          <w:sz w:val="24"/>
          <w:szCs w:val="24"/>
        </w:rPr>
      </w:pPr>
    </w:p>
    <w:p w14:paraId="12975DC0" w14:textId="77777777" w:rsidR="00F31E5A" w:rsidRDefault="00F31E5A" w:rsidP="000159CD">
      <w:pPr>
        <w:pStyle w:val="Heading3"/>
        <w:rPr>
          <w:rFonts w:ascii="Times New Roman" w:hAnsi="Times New Roman" w:cs="Times New Roman"/>
          <w:color w:val="000000" w:themeColor="text1"/>
          <w:sz w:val="24"/>
          <w:szCs w:val="24"/>
        </w:rPr>
      </w:pPr>
    </w:p>
    <w:p w14:paraId="2E34C4A4" w14:textId="77777777" w:rsidR="00F31E5A" w:rsidRDefault="00F31E5A" w:rsidP="000159CD">
      <w:pPr>
        <w:pStyle w:val="Heading3"/>
        <w:rPr>
          <w:rFonts w:ascii="Times New Roman" w:hAnsi="Times New Roman" w:cs="Times New Roman"/>
          <w:color w:val="000000" w:themeColor="text1"/>
          <w:sz w:val="24"/>
          <w:szCs w:val="24"/>
        </w:rPr>
      </w:pPr>
    </w:p>
    <w:p w14:paraId="189407C2" w14:textId="77777777" w:rsidR="00F31E5A" w:rsidRDefault="00F31E5A" w:rsidP="00F31E5A"/>
    <w:p w14:paraId="01FA5F31" w14:textId="77777777" w:rsidR="00F31E5A" w:rsidRDefault="00F31E5A" w:rsidP="00F31E5A"/>
    <w:p w14:paraId="7D2299BD" w14:textId="77777777" w:rsidR="00F31E5A" w:rsidRDefault="00F31E5A" w:rsidP="00F31E5A"/>
    <w:p w14:paraId="3370D7AE" w14:textId="77777777" w:rsidR="00F31E5A" w:rsidRDefault="00F31E5A" w:rsidP="00F31E5A"/>
    <w:p w14:paraId="0B0F0DE6" w14:textId="77777777" w:rsidR="00F31E5A" w:rsidRDefault="00F31E5A" w:rsidP="00F31E5A"/>
    <w:p w14:paraId="5B94E24E" w14:textId="77777777" w:rsidR="00F31E5A" w:rsidRDefault="00F31E5A" w:rsidP="00F31E5A"/>
    <w:p w14:paraId="5D1FB0B4" w14:textId="77777777" w:rsidR="00F31E5A" w:rsidRPr="00F31E5A" w:rsidRDefault="00F31E5A" w:rsidP="00F31E5A"/>
    <w:p w14:paraId="5B888B49" w14:textId="6FA54440" w:rsidR="00AB7F1C" w:rsidRDefault="00C6529B" w:rsidP="000159CD">
      <w:pPr>
        <w:pStyle w:val="Heading3"/>
        <w:rPr>
          <w:rFonts w:ascii="Times New Roman" w:hAnsi="Times New Roman" w:cs="Times New Roman"/>
          <w:color w:val="000000" w:themeColor="text1"/>
          <w:sz w:val="24"/>
          <w:szCs w:val="24"/>
        </w:rPr>
      </w:pPr>
      <w:bookmarkStart w:id="133" w:name="_Toc518370553"/>
      <w:r>
        <w:rPr>
          <w:rFonts w:ascii="Times New Roman" w:hAnsi="Times New Roman" w:cs="Times New Roman"/>
          <w:color w:val="000000" w:themeColor="text1"/>
          <w:sz w:val="24"/>
          <w:szCs w:val="24"/>
        </w:rPr>
        <w:lastRenderedPageBreak/>
        <w:t>5</w:t>
      </w:r>
      <w:r w:rsidR="00054839">
        <w:rPr>
          <w:rFonts w:ascii="Times New Roman" w:hAnsi="Times New Roman" w:cs="Times New Roman"/>
          <w:color w:val="000000" w:themeColor="text1"/>
          <w:sz w:val="24"/>
          <w:szCs w:val="24"/>
        </w:rPr>
        <w:t>.5</w:t>
      </w:r>
      <w:r w:rsidR="00AB7F1C" w:rsidRPr="00B036F6">
        <w:rPr>
          <w:rFonts w:ascii="Times New Roman" w:hAnsi="Times New Roman" w:cs="Times New Roman"/>
          <w:color w:val="000000" w:themeColor="text1"/>
          <w:sz w:val="24"/>
          <w:szCs w:val="24"/>
        </w:rPr>
        <w:t>.2 Thermal profiles</w:t>
      </w:r>
      <w:bookmarkEnd w:id="133"/>
    </w:p>
    <w:p w14:paraId="40AF2ACB" w14:textId="77777777" w:rsidR="008428F0" w:rsidRPr="00D83F69" w:rsidRDefault="008428F0" w:rsidP="00D83F69"/>
    <w:p w14:paraId="20544936" w14:textId="77777777"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Experimental sinter pot trials were conducted investigating the effect of partial substitution of coke with three sources of biomass co-product/by-product and two commercially bought plastic material (polypropylene (PP) &amp; polystyrene (PS)). The biomasses used for substitution were oat husk (OH), rice bran (RB) and brewery spent grain (BSG). Substitution was based on a calorific value basis in order to ensure the heat produced from combustion would be the same. Substitutions was conducted at 5% due to earlier results in the TGA and XRD suggesting that 5% showed the closest profile to that of coke. 15% substitution was also considered as earlier work conducted by Hurst et al (2014) showed that at a 15% substitution it decreased the sinter time and improved the sinter quality and thermal profile.</w:t>
      </w:r>
    </w:p>
    <w:p w14:paraId="5C89605A" w14:textId="002DC7C3" w:rsidR="00AB7F1C" w:rsidRPr="00B036F6" w:rsidRDefault="008C25D6"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426041 \h </w:instrText>
      </w:r>
      <w:r w:rsidR="00EF4EB3" w:rsidRPr="0043076D">
        <w:rPr>
          <w:rFonts w:ascii="Times New Roman" w:hAnsi="Times New Roman" w:cs="Times New Roman"/>
          <w:color w:val="000000" w:themeColor="text1"/>
          <w:sz w:val="24"/>
          <w:szCs w:val="24"/>
        </w:rPr>
        <w:instrText xml:space="preserve">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0</w:t>
      </w:r>
      <w:r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w:t>
      </w:r>
      <w:r w:rsidR="00AB7F1C" w:rsidRPr="00B036F6">
        <w:rPr>
          <w:rFonts w:ascii="Times New Roman" w:hAnsi="Times New Roman" w:cs="Times New Roman"/>
          <w:color w:val="000000" w:themeColor="text1"/>
          <w:sz w:val="24"/>
          <w:szCs w:val="24"/>
        </w:rPr>
        <w:t>illustrates the sinter pot trial conducted for the base case (100% coke) which was used as a reference point when assessing against other biomasses and substitution rate.</w:t>
      </w:r>
    </w:p>
    <w:p w14:paraId="1D423E54" w14:textId="77777777" w:rsidR="00AB7F1C" w:rsidRPr="00B036F6" w:rsidRDefault="00AB7F1C"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32EE86C3" wp14:editId="69656E04">
            <wp:extent cx="4320000" cy="2880000"/>
            <wp:effectExtent l="0" t="0" r="23495" b="15875"/>
            <wp:docPr id="16839" name="Chart 168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15DE9FF" w14:textId="5FBF4656" w:rsidR="00AB7F1C" w:rsidRPr="00B036F6" w:rsidRDefault="00AC389C" w:rsidP="0043076D">
      <w:pPr>
        <w:pStyle w:val="Caption"/>
        <w:spacing w:line="360" w:lineRule="auto"/>
        <w:ind w:firstLine="720"/>
        <w:jc w:val="center"/>
        <w:rPr>
          <w:rFonts w:ascii="Times New Roman" w:hAnsi="Times New Roman" w:cs="Times New Roman"/>
          <w:color w:val="000000" w:themeColor="text1"/>
          <w:sz w:val="24"/>
          <w:szCs w:val="24"/>
        </w:rPr>
      </w:pPr>
      <w:bookmarkStart w:id="134" w:name="_Ref491426041"/>
      <w:bookmarkStart w:id="135" w:name="_Toc518370594"/>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30</w:t>
      </w:r>
      <w:r w:rsidRPr="0043076D">
        <w:rPr>
          <w:rFonts w:ascii="Times New Roman" w:hAnsi="Times New Roman" w:cs="Times New Roman"/>
          <w:b w:val="0"/>
          <w:color w:val="000000" w:themeColor="text1"/>
          <w:sz w:val="24"/>
          <w:szCs w:val="24"/>
        </w:rPr>
        <w:fldChar w:fldCharType="end"/>
      </w:r>
      <w:bookmarkEnd w:id="134"/>
      <w:r w:rsidRPr="0043076D">
        <w:rPr>
          <w:rFonts w:ascii="Times New Roman" w:hAnsi="Times New Roman" w:cs="Times New Roman"/>
          <w:b w:val="0"/>
          <w:color w:val="000000" w:themeColor="text1"/>
          <w:sz w:val="24"/>
          <w:szCs w:val="24"/>
        </w:rPr>
        <w:t xml:space="preserve"> </w:t>
      </w:r>
      <w:r w:rsidR="00AB7F1C" w:rsidRPr="0043076D">
        <w:rPr>
          <w:rFonts w:ascii="Times New Roman" w:hAnsi="Times New Roman" w:cs="Times New Roman"/>
          <w:b w:val="0"/>
          <w:color w:val="000000" w:themeColor="text1"/>
          <w:sz w:val="24"/>
          <w:szCs w:val="24"/>
        </w:rPr>
        <w:t>Flame front temperature profile for base case test (0% biomass) highlighting thermocouple 1-7.</w:t>
      </w:r>
      <w:bookmarkEnd w:id="135"/>
    </w:p>
    <w:p w14:paraId="5AE68811" w14:textId="77777777" w:rsidR="00AB7F1C" w:rsidRPr="0043076D" w:rsidRDefault="00AB7F1C" w:rsidP="00FB1657">
      <w:pPr>
        <w:spacing w:line="360" w:lineRule="auto"/>
        <w:ind w:firstLine="720"/>
        <w:jc w:val="both"/>
        <w:rPr>
          <w:rFonts w:ascii="Times New Roman" w:hAnsi="Times New Roman" w:cs="Times New Roman"/>
          <w:color w:val="000000" w:themeColor="text1"/>
          <w:sz w:val="24"/>
          <w:szCs w:val="24"/>
          <w:u w:val="single"/>
        </w:rPr>
        <w:sectPr w:rsidR="00AB7F1C" w:rsidRPr="0043076D" w:rsidSect="00EF4FF7">
          <w:pgSz w:w="11906" w:h="16838"/>
          <w:pgMar w:top="1440" w:right="1440" w:bottom="1440" w:left="1440" w:header="708" w:footer="708" w:gutter="851"/>
          <w:cols w:space="708"/>
          <w:docGrid w:linePitch="360"/>
        </w:sectPr>
      </w:pPr>
    </w:p>
    <w:p w14:paraId="58FEE95D" w14:textId="77777777" w:rsidR="00AB7F1C" w:rsidRPr="0043076D" w:rsidRDefault="00AB7F1C" w:rsidP="0009391C">
      <w:pPr>
        <w:pStyle w:val="Heading4"/>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lastRenderedPageBreak/>
        <w:t>Thermocouple 4 (T4)</w:t>
      </w:r>
    </w:p>
    <w:p w14:paraId="1B0974B5" w14:textId="73494589" w:rsidR="008428F0" w:rsidRDefault="008428F0" w:rsidP="00D83F69">
      <w:pPr>
        <w:spacing w:line="360" w:lineRule="auto"/>
        <w:jc w:val="both"/>
        <w:rPr>
          <w:rFonts w:ascii="Times New Roman" w:hAnsi="Times New Roman" w:cs="Times New Roman"/>
          <w:color w:val="000000" w:themeColor="text1"/>
          <w:sz w:val="24"/>
          <w:szCs w:val="24"/>
        </w:rPr>
      </w:pPr>
    </w:p>
    <w:p w14:paraId="3A1A5B33" w14:textId="4078F2C9" w:rsidR="00F13E33"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rmocouple (TC) 4 was used to compare the thermal profile of each scenario as this has been used in past experiments for comparison analysis</w:t>
      </w:r>
      <w:r w:rsidR="00DF5810" w:rsidRPr="00B036F6">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721974501"/>
          <w:citation/>
        </w:sdtPr>
        <w:sdtEndPr/>
        <w:sdtContent>
          <w:r w:rsidR="00DF5810" w:rsidRPr="00B036F6">
            <w:rPr>
              <w:rFonts w:ascii="Times New Roman" w:hAnsi="Times New Roman" w:cs="Times New Roman"/>
              <w:color w:val="000000" w:themeColor="text1"/>
              <w:sz w:val="24"/>
              <w:szCs w:val="24"/>
            </w:rPr>
            <w:fldChar w:fldCharType="begin"/>
          </w:r>
          <w:r w:rsidR="00DF5810" w:rsidRPr="00B036F6">
            <w:rPr>
              <w:rFonts w:ascii="Times New Roman" w:hAnsi="Times New Roman" w:cs="Times New Roman"/>
              <w:color w:val="000000" w:themeColor="text1"/>
              <w:sz w:val="24"/>
              <w:szCs w:val="24"/>
            </w:rPr>
            <w:instrText xml:space="preserve"> CITATION Hur14 \l 2057 </w:instrText>
          </w:r>
          <w:r w:rsidR="00DF5810"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Hurst, 2014)</w:t>
          </w:r>
          <w:r w:rsidR="00DF5810"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936892634"/>
          <w:citation/>
        </w:sdtPr>
        <w:sdtEndPr/>
        <w:sdtContent>
          <w:r w:rsidR="00DF5810" w:rsidRPr="00B036F6">
            <w:rPr>
              <w:rFonts w:ascii="Times New Roman" w:hAnsi="Times New Roman" w:cs="Times New Roman"/>
              <w:color w:val="000000" w:themeColor="text1"/>
              <w:sz w:val="24"/>
              <w:szCs w:val="24"/>
            </w:rPr>
            <w:fldChar w:fldCharType="begin"/>
          </w:r>
          <w:r w:rsidR="00DF5810" w:rsidRPr="00B036F6">
            <w:rPr>
              <w:rFonts w:ascii="Times New Roman" w:hAnsi="Times New Roman" w:cs="Times New Roman"/>
              <w:color w:val="000000" w:themeColor="text1"/>
              <w:sz w:val="24"/>
              <w:szCs w:val="24"/>
            </w:rPr>
            <w:instrText xml:space="preserve"> CITATION Zan10 \l 2057 </w:instrText>
          </w:r>
          <w:r w:rsidR="00DF5810"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Zandi, et al., 2010)</w:t>
          </w:r>
          <w:r w:rsidR="00DF5810" w:rsidRPr="00B036F6">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342753435"/>
          <w:citation/>
        </w:sdtPr>
        <w:sdtEndPr/>
        <w:sdtContent>
          <w:r w:rsidR="00DF5810" w:rsidRPr="00B036F6">
            <w:rPr>
              <w:rFonts w:ascii="Times New Roman" w:hAnsi="Times New Roman" w:cs="Times New Roman"/>
              <w:color w:val="000000" w:themeColor="text1"/>
              <w:sz w:val="24"/>
              <w:szCs w:val="24"/>
            </w:rPr>
            <w:fldChar w:fldCharType="begin"/>
          </w:r>
          <w:r w:rsidR="00DF5810" w:rsidRPr="00B036F6">
            <w:rPr>
              <w:rFonts w:ascii="Times New Roman" w:hAnsi="Times New Roman" w:cs="Times New Roman"/>
              <w:color w:val="000000" w:themeColor="text1"/>
              <w:sz w:val="24"/>
              <w:szCs w:val="24"/>
            </w:rPr>
            <w:instrText xml:space="preserve"> CITATION Ooi08 \l 2057 </w:instrText>
          </w:r>
          <w:r w:rsidR="00DF5810"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Ooi, et al., 2008)</w:t>
          </w:r>
          <w:r w:rsidR="00DF5810"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w:t>
      </w:r>
      <w:r w:rsidR="00DF5810" w:rsidRPr="00B036F6">
        <w:rPr>
          <w:rFonts w:ascii="Times New Roman" w:hAnsi="Times New Roman" w:cs="Times New Roman"/>
          <w:color w:val="000000" w:themeColor="text1"/>
          <w:sz w:val="24"/>
          <w:szCs w:val="24"/>
        </w:rPr>
        <w:t xml:space="preserve">. </w:t>
      </w:r>
      <w:r w:rsidR="008C25D6" w:rsidRPr="00B036F6">
        <w:rPr>
          <w:rFonts w:ascii="Times New Roman" w:hAnsi="Times New Roman" w:cs="Times New Roman"/>
          <w:color w:val="000000" w:themeColor="text1"/>
          <w:sz w:val="24"/>
          <w:szCs w:val="24"/>
        </w:rPr>
        <w:fldChar w:fldCharType="begin"/>
      </w:r>
      <w:r w:rsidR="008C25D6" w:rsidRPr="00B036F6">
        <w:rPr>
          <w:rFonts w:ascii="Times New Roman" w:hAnsi="Times New Roman" w:cs="Times New Roman"/>
          <w:color w:val="000000" w:themeColor="text1"/>
          <w:sz w:val="24"/>
          <w:szCs w:val="24"/>
        </w:rPr>
        <w:instrText xml:space="preserve"> REF _Ref491426137 \h </w:instrText>
      </w:r>
      <w:r w:rsidR="00EF4EB3" w:rsidRPr="0043076D">
        <w:rPr>
          <w:rFonts w:ascii="Times New Roman" w:hAnsi="Times New Roman" w:cs="Times New Roman"/>
          <w:color w:val="000000" w:themeColor="text1"/>
          <w:sz w:val="24"/>
          <w:szCs w:val="24"/>
        </w:rPr>
        <w:instrText xml:space="preserve"> \* MERGEFORMAT </w:instrText>
      </w:r>
      <w:r w:rsidR="008C25D6" w:rsidRPr="00B036F6">
        <w:rPr>
          <w:rFonts w:ascii="Times New Roman" w:hAnsi="Times New Roman" w:cs="Times New Roman"/>
          <w:color w:val="000000" w:themeColor="text1"/>
          <w:sz w:val="24"/>
          <w:szCs w:val="24"/>
        </w:rPr>
      </w:r>
      <w:r w:rsidR="008C25D6"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1</w:t>
      </w:r>
      <w:r w:rsidR="008C25D6" w:rsidRPr="00B036F6">
        <w:rPr>
          <w:rFonts w:ascii="Times New Roman" w:hAnsi="Times New Roman" w:cs="Times New Roman"/>
          <w:color w:val="000000" w:themeColor="text1"/>
          <w:sz w:val="24"/>
          <w:szCs w:val="24"/>
        </w:rPr>
        <w:fldChar w:fldCharType="end"/>
      </w:r>
      <w:r w:rsidR="008C25D6" w:rsidRPr="00B036F6">
        <w:rPr>
          <w:rFonts w:ascii="Times New Roman" w:hAnsi="Times New Roman" w:cs="Times New Roman"/>
          <w:color w:val="000000" w:themeColor="text1"/>
          <w:sz w:val="24"/>
          <w:szCs w:val="24"/>
        </w:rPr>
        <w:t xml:space="preserve"> and </w:t>
      </w:r>
      <w:r w:rsidR="008C25D6" w:rsidRPr="00B036F6">
        <w:rPr>
          <w:rFonts w:ascii="Times New Roman" w:hAnsi="Times New Roman" w:cs="Times New Roman"/>
          <w:color w:val="000000" w:themeColor="text1"/>
          <w:sz w:val="24"/>
          <w:szCs w:val="24"/>
        </w:rPr>
        <w:fldChar w:fldCharType="begin"/>
      </w:r>
      <w:r w:rsidR="008C25D6" w:rsidRPr="00B036F6">
        <w:rPr>
          <w:rFonts w:ascii="Times New Roman" w:hAnsi="Times New Roman" w:cs="Times New Roman"/>
          <w:color w:val="000000" w:themeColor="text1"/>
          <w:sz w:val="24"/>
          <w:szCs w:val="24"/>
        </w:rPr>
        <w:instrText xml:space="preserve"> REF _Ref491426183 \h </w:instrText>
      </w:r>
      <w:r w:rsidR="00EF4EB3" w:rsidRPr="0043076D">
        <w:rPr>
          <w:rFonts w:ascii="Times New Roman" w:hAnsi="Times New Roman" w:cs="Times New Roman"/>
          <w:color w:val="000000" w:themeColor="text1"/>
          <w:sz w:val="24"/>
          <w:szCs w:val="24"/>
        </w:rPr>
        <w:instrText xml:space="preserve"> \* MERGEFORMAT </w:instrText>
      </w:r>
      <w:r w:rsidR="008C25D6" w:rsidRPr="00B036F6">
        <w:rPr>
          <w:rFonts w:ascii="Times New Roman" w:hAnsi="Times New Roman" w:cs="Times New Roman"/>
          <w:color w:val="000000" w:themeColor="text1"/>
          <w:sz w:val="24"/>
          <w:szCs w:val="24"/>
        </w:rPr>
      </w:r>
      <w:r w:rsidR="008C25D6"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2</w:t>
      </w:r>
      <w:r w:rsidR="008C25D6" w:rsidRPr="00B036F6">
        <w:rPr>
          <w:rFonts w:ascii="Times New Roman" w:hAnsi="Times New Roman" w:cs="Times New Roman"/>
          <w:color w:val="000000" w:themeColor="text1"/>
          <w:sz w:val="24"/>
          <w:szCs w:val="24"/>
        </w:rPr>
        <w:fldChar w:fldCharType="end"/>
      </w:r>
      <w:r w:rsidR="008C25D6"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illustrates the peak temperatures of thermocouple 4 at 5% </w:t>
      </w:r>
    </w:p>
    <w:p w14:paraId="14661D48" w14:textId="45D1178D" w:rsidR="00F13E33" w:rsidRDefault="00F13E33" w:rsidP="008D3758">
      <w:pPr>
        <w:spacing w:line="360" w:lineRule="auto"/>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6146F33D" wp14:editId="79EE4B71">
            <wp:extent cx="4319905" cy="2879725"/>
            <wp:effectExtent l="0" t="0" r="23495" b="1587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6D96FFE" w14:textId="77777777" w:rsidR="00E2504A" w:rsidRDefault="00E2504A" w:rsidP="008D3758">
      <w:pPr>
        <w:spacing w:line="360" w:lineRule="auto"/>
        <w:jc w:val="center"/>
        <w:rPr>
          <w:rFonts w:ascii="Times New Roman" w:hAnsi="Times New Roman" w:cs="Times New Roman"/>
          <w:color w:val="000000" w:themeColor="text1"/>
          <w:sz w:val="24"/>
          <w:szCs w:val="24"/>
        </w:rPr>
      </w:pPr>
    </w:p>
    <w:p w14:paraId="76C4CDF0" w14:textId="4D971165" w:rsidR="00F13E33" w:rsidRDefault="00F13E33" w:rsidP="008D3758">
      <w:pPr>
        <w:spacing w:line="360" w:lineRule="auto"/>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6F4503EA" wp14:editId="3C976F88">
            <wp:extent cx="4320000" cy="2880000"/>
            <wp:effectExtent l="0" t="0" r="4445" b="1587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64B71EC" w14:textId="7B06D020" w:rsidR="00AB7F1C" w:rsidRDefault="00F13E33" w:rsidP="008D3758">
      <w:pPr>
        <w:pStyle w:val="Caption"/>
        <w:spacing w:line="360" w:lineRule="auto"/>
        <w:ind w:firstLine="720"/>
        <w:jc w:val="center"/>
        <w:rPr>
          <w:rFonts w:ascii="Times New Roman" w:hAnsi="Times New Roman" w:cs="Times New Roman"/>
          <w:color w:val="000000" w:themeColor="text1"/>
          <w:sz w:val="24"/>
          <w:szCs w:val="24"/>
        </w:rPr>
      </w:pPr>
      <w:bookmarkStart w:id="136" w:name="_Toc518370595"/>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B81D5A">
        <w:rPr>
          <w:rFonts w:ascii="Times New Roman" w:hAnsi="Times New Roman" w:cs="Times New Roman"/>
          <w:b w:val="0"/>
          <w:noProof/>
          <w:color w:val="000000" w:themeColor="text1"/>
          <w:sz w:val="24"/>
          <w:szCs w:val="24"/>
        </w:rPr>
        <w:t>31</w:t>
      </w:r>
      <w:r w:rsidRPr="0043076D">
        <w:rPr>
          <w:rFonts w:ascii="Times New Roman" w:hAnsi="Times New Roman" w:cs="Times New Roman"/>
          <w:b w:val="0"/>
          <w:color w:val="000000" w:themeColor="text1"/>
          <w:sz w:val="24"/>
          <w:szCs w:val="24"/>
        </w:rPr>
        <w:fldChar w:fldCharType="end"/>
      </w:r>
      <w:r w:rsidRPr="00B036F6">
        <w:rPr>
          <w:rFonts w:ascii="Times New Roman" w:hAnsi="Times New Roman" w:cs="Times New Roman"/>
          <w:b w:val="0"/>
          <w:color w:val="000000" w:themeColor="text1"/>
          <w:sz w:val="24"/>
          <w:szCs w:val="24"/>
        </w:rPr>
        <w:t xml:space="preserve"> C</w:t>
      </w:r>
      <w:r w:rsidRPr="0043076D">
        <w:rPr>
          <w:rFonts w:ascii="Times New Roman" w:hAnsi="Times New Roman" w:cs="Times New Roman"/>
          <w:b w:val="0"/>
          <w:color w:val="000000" w:themeColor="text1"/>
          <w:sz w:val="24"/>
          <w:szCs w:val="24"/>
        </w:rPr>
        <w:t>omparison of temperature profile of thermocouple 4 for 5% and 15% substitution of coke with oat husk</w:t>
      </w:r>
      <w:r w:rsidRPr="00D05B4C">
        <w:rPr>
          <w:rFonts w:ascii="Times New Roman" w:hAnsi="Times New Roman" w:cs="Times New Roman"/>
          <w:b w:val="0"/>
          <w:color w:val="000000" w:themeColor="text1"/>
          <w:sz w:val="24"/>
          <w:szCs w:val="24"/>
        </w:rPr>
        <w:t>, rice bran or Brewery spent grain</w:t>
      </w:r>
      <w:bookmarkEnd w:id="136"/>
    </w:p>
    <w:p w14:paraId="0BF792BF" w14:textId="4F6B43ED" w:rsidR="00F13E33" w:rsidRDefault="00F13E33" w:rsidP="008D3758">
      <w:pPr>
        <w:spacing w:line="360" w:lineRule="auto"/>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6C4AD677" wp14:editId="5A58E06A">
            <wp:extent cx="4320000" cy="2880000"/>
            <wp:effectExtent l="0" t="0" r="2349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B1E5CC3" w14:textId="77777777" w:rsidR="00E2504A" w:rsidRPr="00B036F6" w:rsidRDefault="00E2504A" w:rsidP="008D3758">
      <w:pPr>
        <w:spacing w:line="360" w:lineRule="auto"/>
        <w:jc w:val="center"/>
        <w:rPr>
          <w:rFonts w:ascii="Times New Roman" w:hAnsi="Times New Roman" w:cs="Times New Roman"/>
          <w:color w:val="000000" w:themeColor="text1"/>
          <w:sz w:val="24"/>
          <w:szCs w:val="24"/>
        </w:rPr>
      </w:pPr>
    </w:p>
    <w:p w14:paraId="18C25F04" w14:textId="58AED0FC" w:rsidR="00AB7F1C" w:rsidRPr="00B036F6" w:rsidRDefault="00F13E33" w:rsidP="008D3758">
      <w:pPr>
        <w:spacing w:line="360" w:lineRule="auto"/>
        <w:jc w:val="center"/>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drawing>
          <wp:inline distT="0" distB="0" distL="0" distR="0" wp14:anchorId="1A9BC65C" wp14:editId="6D164F92">
            <wp:extent cx="4320000" cy="2880000"/>
            <wp:effectExtent l="0" t="0" r="23495" b="158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768D6BC" w14:textId="6C0056DA" w:rsidR="00AB7F1C" w:rsidRPr="00F31E5A" w:rsidRDefault="008C25D6" w:rsidP="00F31E5A">
      <w:pPr>
        <w:pStyle w:val="Caption"/>
        <w:spacing w:line="360" w:lineRule="auto"/>
        <w:ind w:firstLine="720"/>
        <w:jc w:val="center"/>
        <w:rPr>
          <w:rFonts w:ascii="Times New Roman" w:hAnsi="Times New Roman" w:cs="Times New Roman"/>
          <w:color w:val="000000" w:themeColor="text1"/>
          <w:sz w:val="24"/>
          <w:szCs w:val="24"/>
        </w:rPr>
        <w:sectPr w:rsidR="00AB7F1C" w:rsidRPr="00F31E5A" w:rsidSect="00EF4FF7">
          <w:pgSz w:w="11906" w:h="16838"/>
          <w:pgMar w:top="1440" w:right="1440" w:bottom="1440" w:left="1440" w:header="709" w:footer="709" w:gutter="851"/>
          <w:cols w:space="708"/>
          <w:docGrid w:linePitch="360"/>
        </w:sectPr>
      </w:pPr>
      <w:bookmarkStart w:id="137" w:name="_Ref491426183"/>
      <w:bookmarkStart w:id="138" w:name="_Toc518370596"/>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32</w:t>
      </w:r>
      <w:r w:rsidRPr="0043076D">
        <w:rPr>
          <w:rFonts w:ascii="Times New Roman" w:hAnsi="Times New Roman" w:cs="Times New Roman"/>
          <w:b w:val="0"/>
          <w:color w:val="000000" w:themeColor="text1"/>
          <w:sz w:val="24"/>
          <w:szCs w:val="24"/>
        </w:rPr>
        <w:fldChar w:fldCharType="end"/>
      </w:r>
      <w:bookmarkEnd w:id="137"/>
      <w:r w:rsidR="00AB7F1C" w:rsidRPr="0043076D">
        <w:rPr>
          <w:rFonts w:ascii="Times New Roman" w:hAnsi="Times New Roman" w:cs="Times New Roman"/>
          <w:b w:val="0"/>
          <w:color w:val="000000" w:themeColor="text1"/>
          <w:sz w:val="24"/>
          <w:szCs w:val="24"/>
        </w:rPr>
        <w:t xml:space="preserve"> </w:t>
      </w:r>
      <w:r w:rsidR="009823B3" w:rsidRPr="00B036F6">
        <w:rPr>
          <w:rFonts w:ascii="Times New Roman" w:hAnsi="Times New Roman" w:cs="Times New Roman"/>
          <w:b w:val="0"/>
          <w:color w:val="000000" w:themeColor="text1"/>
          <w:sz w:val="24"/>
          <w:szCs w:val="24"/>
        </w:rPr>
        <w:t>C</w:t>
      </w:r>
      <w:r w:rsidR="00AB7F1C" w:rsidRPr="0043076D">
        <w:rPr>
          <w:rFonts w:ascii="Times New Roman" w:hAnsi="Times New Roman" w:cs="Times New Roman"/>
          <w:b w:val="0"/>
          <w:color w:val="000000" w:themeColor="text1"/>
          <w:sz w:val="24"/>
          <w:szCs w:val="24"/>
        </w:rPr>
        <w:t>omparison of temperature profile of thermocouple 4 for 5% and 15% substitution of coke with polypropylene and polystyren</w:t>
      </w:r>
      <w:r w:rsidR="00F31E5A">
        <w:rPr>
          <w:rFonts w:ascii="Times New Roman" w:hAnsi="Times New Roman" w:cs="Times New Roman"/>
          <w:b w:val="0"/>
          <w:color w:val="000000" w:themeColor="text1"/>
          <w:sz w:val="24"/>
          <w:szCs w:val="24"/>
        </w:rPr>
        <w:t>e</w:t>
      </w:r>
      <w:bookmarkEnd w:id="138"/>
    </w:p>
    <w:p w14:paraId="7D5150BE" w14:textId="623BEE03"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lastRenderedPageBreak/>
        <w:t xml:space="preserve">The peak temperature shown in </w:t>
      </w:r>
      <w:r w:rsidR="008C25D6" w:rsidRPr="00B036F6">
        <w:rPr>
          <w:rFonts w:ascii="Times New Roman" w:hAnsi="Times New Roman" w:cs="Times New Roman"/>
          <w:color w:val="000000" w:themeColor="text1"/>
          <w:sz w:val="24"/>
          <w:szCs w:val="24"/>
        </w:rPr>
        <w:fldChar w:fldCharType="begin"/>
      </w:r>
      <w:r w:rsidR="008C25D6" w:rsidRPr="00B036F6">
        <w:rPr>
          <w:rFonts w:ascii="Times New Roman" w:hAnsi="Times New Roman" w:cs="Times New Roman"/>
          <w:color w:val="000000" w:themeColor="text1"/>
          <w:sz w:val="24"/>
          <w:szCs w:val="24"/>
        </w:rPr>
        <w:instrText xml:space="preserve"> REF _Ref491426137 \h </w:instrText>
      </w:r>
      <w:r w:rsidR="00EF4EB3" w:rsidRPr="0043076D">
        <w:rPr>
          <w:rFonts w:ascii="Times New Roman" w:hAnsi="Times New Roman" w:cs="Times New Roman"/>
          <w:color w:val="000000" w:themeColor="text1"/>
          <w:sz w:val="24"/>
          <w:szCs w:val="24"/>
        </w:rPr>
        <w:instrText xml:space="preserve"> \* MERGEFORMAT </w:instrText>
      </w:r>
      <w:r w:rsidR="008C25D6" w:rsidRPr="00B036F6">
        <w:rPr>
          <w:rFonts w:ascii="Times New Roman" w:hAnsi="Times New Roman" w:cs="Times New Roman"/>
          <w:color w:val="000000" w:themeColor="text1"/>
          <w:sz w:val="24"/>
          <w:szCs w:val="24"/>
        </w:rPr>
      </w:r>
      <w:r w:rsidR="008C25D6"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1</w:t>
      </w:r>
      <w:r w:rsidR="008C25D6" w:rsidRPr="00B036F6">
        <w:rPr>
          <w:rFonts w:ascii="Times New Roman" w:hAnsi="Times New Roman" w:cs="Times New Roman"/>
          <w:color w:val="000000" w:themeColor="text1"/>
          <w:sz w:val="24"/>
          <w:szCs w:val="24"/>
        </w:rPr>
        <w:fldChar w:fldCharType="end"/>
      </w:r>
      <w:r w:rsidR="008C25D6"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for the base case (100% coke) was 1271</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with 5% oat husk, rice bran and BSG having a peak temperature of 128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127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and 1198</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 xml:space="preserve">C respectively. The addition of either 5% oat husk or rice bran showed either an increase in peak temperature or the same peak temperature to that </w:t>
      </w:r>
      <w:r w:rsidR="004600F2" w:rsidRPr="00B036F6">
        <w:rPr>
          <w:rFonts w:ascii="Times New Roman" w:hAnsi="Times New Roman" w:cs="Times New Roman"/>
          <w:color w:val="000000" w:themeColor="text1"/>
          <w:sz w:val="24"/>
          <w:szCs w:val="24"/>
        </w:rPr>
        <w:t>of</w:t>
      </w:r>
      <w:r w:rsidRPr="00B036F6">
        <w:rPr>
          <w:rFonts w:ascii="Times New Roman" w:hAnsi="Times New Roman" w:cs="Times New Roman"/>
          <w:color w:val="000000" w:themeColor="text1"/>
          <w:sz w:val="24"/>
          <w:szCs w:val="24"/>
        </w:rPr>
        <w:t xml:space="preserve"> coke. The addition of 5% BSG showed a slight drop of ~7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peak temperature in comparison to coke peak temperature.</w:t>
      </w:r>
    </w:p>
    <w:p w14:paraId="339382DC" w14:textId="3DCACC1A"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peak temperature at 15% substitution for biomass was 1265</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1208</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and 1242</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for oat husk, rice bran and BSG respectively. The results illustrate that there is a slight decrease in peak temperature of 15</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and 62</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for oat husk and rice bran, whereas the BSG showed a slight increase in peak temperature from 5% to 15% substitution with an increase in temperature of 44</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w:t>
      </w:r>
    </w:p>
    <w:p w14:paraId="3D0FF2BC" w14:textId="2804C5DB"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Apart from peak temperature which is a critical importance to how well the sinter performs the duration at which the temperature remains above 110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 xml:space="preserve">C is also important </w:t>
      </w:r>
      <w:r w:rsidR="004600F2" w:rsidRPr="00B036F6">
        <w:rPr>
          <w:rFonts w:ascii="Times New Roman" w:hAnsi="Times New Roman" w:cs="Times New Roman"/>
          <w:color w:val="000000" w:themeColor="text1"/>
          <w:sz w:val="24"/>
          <w:szCs w:val="24"/>
        </w:rPr>
        <w:t>as</w:t>
      </w:r>
      <w:r w:rsidRPr="00B036F6">
        <w:rPr>
          <w:rFonts w:ascii="Times New Roman" w:hAnsi="Times New Roman" w:cs="Times New Roman"/>
          <w:color w:val="000000" w:themeColor="text1"/>
          <w:sz w:val="24"/>
          <w:szCs w:val="24"/>
        </w:rPr>
        <w:t xml:space="preserve"> this temperature is when the sinter starts to react and fuse and form the porous yet hard sinter structure. Sinter rate and Thermocouple 7 temperature profile is important which will be discussed below. </w:t>
      </w:r>
    </w:p>
    <w:p w14:paraId="27DFF4B5" w14:textId="1046FD4F"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We can see in </w:t>
      </w:r>
      <w:r w:rsidR="008C25D6" w:rsidRPr="00B036F6">
        <w:rPr>
          <w:rFonts w:ascii="Times New Roman" w:hAnsi="Times New Roman" w:cs="Times New Roman"/>
          <w:color w:val="000000" w:themeColor="text1"/>
          <w:sz w:val="24"/>
          <w:szCs w:val="24"/>
        </w:rPr>
        <w:fldChar w:fldCharType="begin"/>
      </w:r>
      <w:r w:rsidR="008C25D6" w:rsidRPr="00B036F6">
        <w:rPr>
          <w:rFonts w:ascii="Times New Roman" w:hAnsi="Times New Roman" w:cs="Times New Roman"/>
          <w:color w:val="000000" w:themeColor="text1"/>
          <w:sz w:val="24"/>
          <w:szCs w:val="24"/>
        </w:rPr>
        <w:instrText xml:space="preserve"> REF _Ref491426183 \h </w:instrText>
      </w:r>
      <w:r w:rsidR="00EF4EB3" w:rsidRPr="0043076D">
        <w:rPr>
          <w:rFonts w:ascii="Times New Roman" w:hAnsi="Times New Roman" w:cs="Times New Roman"/>
          <w:color w:val="000000" w:themeColor="text1"/>
          <w:sz w:val="24"/>
          <w:szCs w:val="24"/>
        </w:rPr>
        <w:instrText xml:space="preserve"> \* MERGEFORMAT </w:instrText>
      </w:r>
      <w:r w:rsidR="008C25D6" w:rsidRPr="00B036F6">
        <w:rPr>
          <w:rFonts w:ascii="Times New Roman" w:hAnsi="Times New Roman" w:cs="Times New Roman"/>
          <w:color w:val="000000" w:themeColor="text1"/>
          <w:sz w:val="24"/>
          <w:szCs w:val="24"/>
        </w:rPr>
      </w:r>
      <w:r w:rsidR="008C25D6"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2</w:t>
      </w:r>
      <w:r w:rsidR="008C25D6"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when analysing both 5% and 15% substitution of coke with polymers that the reaction of sinter combustion occurs either earlier or at the same time as that of 100% coke. The peak temperatures at both 5% and 15% for both polymers were considerably close to the peak temperature of coke. </w:t>
      </w:r>
      <w:r w:rsidR="0081147F" w:rsidRPr="00B036F6">
        <w:rPr>
          <w:rFonts w:ascii="Times New Roman" w:hAnsi="Times New Roman" w:cs="Times New Roman"/>
          <w:color w:val="000000" w:themeColor="text1"/>
          <w:sz w:val="24"/>
          <w:szCs w:val="24"/>
        </w:rPr>
        <w:t>However,</w:t>
      </w:r>
      <w:r w:rsidRPr="00B036F6">
        <w:rPr>
          <w:rFonts w:ascii="Times New Roman" w:hAnsi="Times New Roman" w:cs="Times New Roman"/>
          <w:color w:val="000000" w:themeColor="text1"/>
          <w:sz w:val="24"/>
          <w:szCs w:val="24"/>
        </w:rPr>
        <w:t xml:space="preserve"> at first sight it seems that the use of polymers is a good substitute to coke breeze as it either reacts quicker or at the same time to that of coke and also achieves a peak temperature to that of coke. The issue is that the peak temperatures achieved for all polymers is not maintained for a long period of time (almost half of coke duration above 110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 xml:space="preserve">C). One reason for this is that both polymers have a very high volatile matter content and a near to nothing fixed carbon content. What this means is that as the flame front temperatures goes down the sinter pot and comes into contact with the mix, the volatile matters found in the polymers start to react at lower temperatures at which the sinter would not normally react to create a porous sinter. The fixed carbon is the carbon left after all the volatile matter has been removed and requires higher temperature for the fixed carbon to react. What we see in </w:t>
      </w:r>
      <w:r w:rsidR="00EC2863" w:rsidRPr="00B036F6">
        <w:rPr>
          <w:rFonts w:ascii="Times New Roman" w:hAnsi="Times New Roman" w:cs="Times New Roman"/>
          <w:color w:val="000000" w:themeColor="text1"/>
          <w:sz w:val="24"/>
          <w:szCs w:val="24"/>
        </w:rPr>
        <w:fldChar w:fldCharType="begin"/>
      </w:r>
      <w:r w:rsidR="00EC2863" w:rsidRPr="00B036F6">
        <w:rPr>
          <w:rFonts w:ascii="Times New Roman" w:hAnsi="Times New Roman" w:cs="Times New Roman"/>
          <w:color w:val="000000" w:themeColor="text1"/>
          <w:sz w:val="24"/>
          <w:szCs w:val="24"/>
        </w:rPr>
        <w:instrText xml:space="preserve"> REF _Ref491426183 \h </w:instrText>
      </w:r>
      <w:r w:rsidR="00EF4EB3" w:rsidRPr="0043076D">
        <w:rPr>
          <w:rFonts w:ascii="Times New Roman" w:hAnsi="Times New Roman" w:cs="Times New Roman"/>
          <w:color w:val="000000" w:themeColor="text1"/>
          <w:sz w:val="24"/>
          <w:szCs w:val="24"/>
        </w:rPr>
        <w:instrText xml:space="preserve"> \* MERGEFORMAT </w:instrText>
      </w:r>
      <w:r w:rsidR="00EC2863" w:rsidRPr="00B036F6">
        <w:rPr>
          <w:rFonts w:ascii="Times New Roman" w:hAnsi="Times New Roman" w:cs="Times New Roman"/>
          <w:color w:val="000000" w:themeColor="text1"/>
          <w:sz w:val="24"/>
          <w:szCs w:val="24"/>
        </w:rPr>
      </w:r>
      <w:r w:rsidR="00EC2863"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2</w:t>
      </w:r>
      <w:r w:rsidR="00EC2863" w:rsidRPr="00B036F6">
        <w:rPr>
          <w:rFonts w:ascii="Times New Roman" w:hAnsi="Times New Roman" w:cs="Times New Roman"/>
          <w:color w:val="000000" w:themeColor="text1"/>
          <w:sz w:val="24"/>
          <w:szCs w:val="24"/>
        </w:rPr>
        <w:fldChar w:fldCharType="end"/>
      </w:r>
      <w:r w:rsidR="00EC2863"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is that the earlier reaction time is due to the volatile matter reacting at much lower </w:t>
      </w:r>
      <w:r w:rsidRPr="00B036F6">
        <w:rPr>
          <w:rFonts w:ascii="Times New Roman" w:hAnsi="Times New Roman" w:cs="Times New Roman"/>
          <w:color w:val="000000" w:themeColor="text1"/>
          <w:sz w:val="24"/>
          <w:szCs w:val="24"/>
        </w:rPr>
        <w:lastRenderedPageBreak/>
        <w:t xml:space="preserve">temperatures and the reason for the sudden drop in peak temperature is due to there being a minimal amount of fixed carbon to maintain a high temperature reaction. Moisture would also play a role at the rate of which the reaction occurs as heat is used to evaporate the moisture layer before entering the sinter mix. </w:t>
      </w:r>
      <w:r w:rsidR="00481FCB" w:rsidRPr="00B036F6">
        <w:rPr>
          <w:rFonts w:ascii="Times New Roman" w:hAnsi="Times New Roman" w:cs="Times New Roman"/>
          <w:color w:val="000000" w:themeColor="text1"/>
          <w:sz w:val="24"/>
          <w:szCs w:val="24"/>
        </w:rPr>
        <w:t>However,</w:t>
      </w:r>
      <w:r w:rsidRPr="00B036F6">
        <w:rPr>
          <w:rFonts w:ascii="Times New Roman" w:hAnsi="Times New Roman" w:cs="Times New Roman"/>
          <w:color w:val="000000" w:themeColor="text1"/>
          <w:sz w:val="24"/>
          <w:szCs w:val="24"/>
        </w:rPr>
        <w:t xml:space="preserve"> in the case of these polymers, they contained near to nothing moisture prior to being blended.</w:t>
      </w:r>
    </w:p>
    <w:p w14:paraId="55BB987F" w14:textId="737F73FA"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In comparison to polymers, </w:t>
      </w:r>
      <w:r w:rsidR="00A11740" w:rsidRPr="00B036F6">
        <w:rPr>
          <w:rFonts w:ascii="Times New Roman" w:hAnsi="Times New Roman" w:cs="Times New Roman"/>
          <w:color w:val="000000" w:themeColor="text1"/>
          <w:sz w:val="24"/>
          <w:szCs w:val="24"/>
        </w:rPr>
        <w:t>biomass substitution at both 5% and 15%</w:t>
      </w:r>
      <w:r w:rsidR="00E53BBC">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it maintained above 110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w:t>
      </w:r>
      <w:r w:rsidR="000C1C7E"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for a longer period of time to that of the polymers. All biomass has a lower amount of volatile matter to that of both polymers and a higher fixed carbon content compared to the polymers</w:t>
      </w:r>
      <w:r w:rsidR="00933160" w:rsidRPr="00B036F6">
        <w:rPr>
          <w:rFonts w:ascii="Times New Roman" w:hAnsi="Times New Roman" w:cs="Times New Roman"/>
          <w:color w:val="000000" w:themeColor="text1"/>
          <w:sz w:val="24"/>
          <w:szCs w:val="24"/>
        </w:rPr>
        <w:t xml:space="preserve"> as well as moisture</w:t>
      </w:r>
      <w:r w:rsidRPr="00B036F6">
        <w:rPr>
          <w:rFonts w:ascii="Times New Roman" w:hAnsi="Times New Roman" w:cs="Times New Roman"/>
          <w:color w:val="000000" w:themeColor="text1"/>
          <w:sz w:val="24"/>
          <w:szCs w:val="24"/>
        </w:rPr>
        <w:t>. Both 5%OH and 5%RB reacted at a quicker rate to that of coke with peak temperature being slightly higher compared to coke. Out of the entire biomass and substitution rate, the closest profile matched to that of coke was 15%OH.</w:t>
      </w:r>
      <w:r w:rsidR="00933160" w:rsidRPr="00B036F6">
        <w:rPr>
          <w:rFonts w:ascii="Times New Roman" w:hAnsi="Times New Roman" w:cs="Times New Roman"/>
          <w:color w:val="000000" w:themeColor="text1"/>
          <w:sz w:val="24"/>
          <w:szCs w:val="24"/>
        </w:rPr>
        <w:t xml:space="preserve"> It was suggested in XRD analysis that oat husk may contain more lignin to the other biomasses which is known to react at higher temperatures.</w:t>
      </w:r>
      <w:r w:rsidRPr="00B036F6">
        <w:rPr>
          <w:rFonts w:ascii="Times New Roman" w:hAnsi="Times New Roman" w:cs="Times New Roman"/>
          <w:color w:val="000000" w:themeColor="text1"/>
          <w:sz w:val="24"/>
          <w:szCs w:val="24"/>
        </w:rPr>
        <w:t xml:space="preserve"> It can be seen in </w:t>
      </w:r>
      <w:r w:rsidR="00EC2863" w:rsidRPr="00B036F6">
        <w:rPr>
          <w:rFonts w:ascii="Times New Roman" w:hAnsi="Times New Roman" w:cs="Times New Roman"/>
          <w:color w:val="000000" w:themeColor="text1"/>
          <w:sz w:val="24"/>
          <w:szCs w:val="24"/>
        </w:rPr>
        <w:fldChar w:fldCharType="begin"/>
      </w:r>
      <w:r w:rsidR="00EC2863" w:rsidRPr="00B036F6">
        <w:rPr>
          <w:rFonts w:ascii="Times New Roman" w:hAnsi="Times New Roman" w:cs="Times New Roman"/>
          <w:color w:val="000000" w:themeColor="text1"/>
          <w:sz w:val="24"/>
          <w:szCs w:val="24"/>
        </w:rPr>
        <w:instrText xml:space="preserve"> REF _Ref491426137 \h </w:instrText>
      </w:r>
      <w:r w:rsidR="00EF4EB3" w:rsidRPr="0043076D">
        <w:rPr>
          <w:rFonts w:ascii="Times New Roman" w:hAnsi="Times New Roman" w:cs="Times New Roman"/>
          <w:color w:val="000000" w:themeColor="text1"/>
          <w:sz w:val="24"/>
          <w:szCs w:val="24"/>
        </w:rPr>
        <w:instrText xml:space="preserve"> \* MERGEFORMAT </w:instrText>
      </w:r>
      <w:r w:rsidR="00EC2863" w:rsidRPr="00B036F6">
        <w:rPr>
          <w:rFonts w:ascii="Times New Roman" w:hAnsi="Times New Roman" w:cs="Times New Roman"/>
          <w:color w:val="000000" w:themeColor="text1"/>
          <w:sz w:val="24"/>
          <w:szCs w:val="24"/>
        </w:rPr>
      </w:r>
      <w:r w:rsidR="00EC2863"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1</w:t>
      </w:r>
      <w:r w:rsidR="00EC2863" w:rsidRPr="00B036F6">
        <w:rPr>
          <w:rFonts w:ascii="Times New Roman" w:hAnsi="Times New Roman" w:cs="Times New Roman"/>
          <w:color w:val="000000" w:themeColor="text1"/>
          <w:sz w:val="24"/>
          <w:szCs w:val="24"/>
        </w:rPr>
        <w:fldChar w:fldCharType="end"/>
      </w:r>
      <w:r w:rsidR="00EC2863"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how the profiles</w:t>
      </w:r>
      <w:r w:rsidR="00933160" w:rsidRPr="00B036F6">
        <w:rPr>
          <w:rFonts w:ascii="Times New Roman" w:hAnsi="Times New Roman" w:cs="Times New Roman"/>
          <w:color w:val="000000" w:themeColor="text1"/>
          <w:sz w:val="24"/>
          <w:szCs w:val="24"/>
        </w:rPr>
        <w:t xml:space="preserve"> for both substitutions are matched very closely to coke. This is expected as the majority of the mix still contains the coke mix, so considerable changes were not expected. </w:t>
      </w:r>
      <w:r w:rsidRPr="00B036F6">
        <w:rPr>
          <w:rFonts w:ascii="Times New Roman" w:hAnsi="Times New Roman" w:cs="Times New Roman"/>
          <w:color w:val="000000" w:themeColor="text1"/>
          <w:sz w:val="24"/>
          <w:szCs w:val="24"/>
        </w:rPr>
        <w:t xml:space="preserve">Thermocouple 4 comparison is one area to assess when assessing substitution </w:t>
      </w:r>
      <w:r w:rsidR="004600F2" w:rsidRPr="00B036F6">
        <w:rPr>
          <w:rFonts w:ascii="Times New Roman" w:hAnsi="Times New Roman" w:cs="Times New Roman"/>
          <w:color w:val="000000" w:themeColor="text1"/>
          <w:sz w:val="24"/>
          <w:szCs w:val="24"/>
        </w:rPr>
        <w:t>compatibility</w:t>
      </w:r>
      <w:r w:rsidRPr="00B036F6">
        <w:rPr>
          <w:rFonts w:ascii="Times New Roman" w:hAnsi="Times New Roman" w:cs="Times New Roman"/>
          <w:color w:val="000000" w:themeColor="text1"/>
          <w:sz w:val="24"/>
          <w:szCs w:val="24"/>
        </w:rPr>
        <w:t>, other areas is to look into thermocouple 7, sinter rate and sinter yield</w:t>
      </w:r>
      <w:r w:rsidR="00EC2863" w:rsidRPr="00B036F6">
        <w:rPr>
          <w:rFonts w:ascii="Times New Roman" w:hAnsi="Times New Roman" w:cs="Times New Roman"/>
          <w:color w:val="000000" w:themeColor="text1"/>
          <w:sz w:val="24"/>
          <w:szCs w:val="24"/>
        </w:rPr>
        <w:t>.</w:t>
      </w:r>
    </w:p>
    <w:p w14:paraId="18D62AB0" w14:textId="77777777" w:rsidR="00AB7F1C" w:rsidRPr="0043076D" w:rsidRDefault="00AB7F1C" w:rsidP="00FB1657">
      <w:pPr>
        <w:spacing w:line="360" w:lineRule="auto"/>
        <w:ind w:firstLine="720"/>
        <w:jc w:val="both"/>
        <w:rPr>
          <w:rFonts w:ascii="Times New Roman" w:hAnsi="Times New Roman" w:cs="Times New Roman"/>
          <w:color w:val="000000" w:themeColor="text1"/>
          <w:sz w:val="24"/>
          <w:szCs w:val="24"/>
          <w:u w:val="single"/>
        </w:rPr>
      </w:pPr>
    </w:p>
    <w:p w14:paraId="6B3060A6" w14:textId="77777777" w:rsidR="00AB7F1C" w:rsidRPr="0043076D" w:rsidRDefault="00AB7F1C" w:rsidP="00FB1657">
      <w:pPr>
        <w:spacing w:line="360" w:lineRule="auto"/>
        <w:ind w:firstLine="720"/>
        <w:jc w:val="both"/>
        <w:rPr>
          <w:rFonts w:ascii="Times New Roman" w:hAnsi="Times New Roman" w:cs="Times New Roman"/>
          <w:color w:val="000000" w:themeColor="text1"/>
          <w:sz w:val="24"/>
          <w:szCs w:val="24"/>
          <w:u w:val="single"/>
        </w:rPr>
      </w:pPr>
    </w:p>
    <w:p w14:paraId="39F8C1C8" w14:textId="77777777" w:rsidR="00AB7F1C" w:rsidRPr="0043076D" w:rsidRDefault="00AB7F1C" w:rsidP="00FB1657">
      <w:pPr>
        <w:spacing w:line="360" w:lineRule="auto"/>
        <w:ind w:firstLine="720"/>
        <w:jc w:val="both"/>
        <w:rPr>
          <w:rFonts w:ascii="Times New Roman" w:hAnsi="Times New Roman" w:cs="Times New Roman"/>
          <w:color w:val="000000" w:themeColor="text1"/>
          <w:sz w:val="24"/>
          <w:szCs w:val="24"/>
          <w:u w:val="single"/>
        </w:rPr>
      </w:pPr>
    </w:p>
    <w:p w14:paraId="172EEAB4" w14:textId="77777777" w:rsidR="00AB7F1C" w:rsidRPr="0043076D" w:rsidRDefault="00AB7F1C" w:rsidP="00FB1657">
      <w:pPr>
        <w:spacing w:line="360" w:lineRule="auto"/>
        <w:ind w:firstLine="720"/>
        <w:jc w:val="both"/>
        <w:rPr>
          <w:rFonts w:ascii="Times New Roman" w:hAnsi="Times New Roman" w:cs="Times New Roman"/>
          <w:color w:val="000000" w:themeColor="text1"/>
          <w:sz w:val="24"/>
          <w:szCs w:val="24"/>
          <w:u w:val="single"/>
        </w:rPr>
      </w:pPr>
    </w:p>
    <w:p w14:paraId="7DEEB515" w14:textId="77777777" w:rsidR="00AB7F1C" w:rsidRPr="0043076D" w:rsidRDefault="00AB7F1C" w:rsidP="00FB1657">
      <w:pPr>
        <w:spacing w:line="360" w:lineRule="auto"/>
        <w:ind w:firstLine="720"/>
        <w:jc w:val="both"/>
        <w:rPr>
          <w:rFonts w:ascii="Times New Roman" w:hAnsi="Times New Roman" w:cs="Times New Roman"/>
          <w:color w:val="000000" w:themeColor="text1"/>
          <w:sz w:val="24"/>
          <w:szCs w:val="24"/>
          <w:u w:val="single"/>
        </w:rPr>
      </w:pPr>
    </w:p>
    <w:p w14:paraId="49A5E196" w14:textId="77777777" w:rsidR="00AB7F1C" w:rsidRPr="0043076D" w:rsidRDefault="00AB7F1C" w:rsidP="00FB1657">
      <w:pPr>
        <w:spacing w:line="360" w:lineRule="auto"/>
        <w:ind w:firstLine="720"/>
        <w:jc w:val="both"/>
        <w:rPr>
          <w:rFonts w:ascii="Times New Roman" w:hAnsi="Times New Roman" w:cs="Times New Roman"/>
          <w:color w:val="000000" w:themeColor="text1"/>
          <w:sz w:val="24"/>
          <w:szCs w:val="24"/>
          <w:u w:val="single"/>
        </w:rPr>
      </w:pPr>
    </w:p>
    <w:p w14:paraId="7BCC142D" w14:textId="77777777" w:rsidR="00AB7F1C" w:rsidRPr="0043076D" w:rsidRDefault="00AB7F1C" w:rsidP="00FB1657">
      <w:pPr>
        <w:spacing w:line="360" w:lineRule="auto"/>
        <w:ind w:firstLine="720"/>
        <w:jc w:val="both"/>
        <w:rPr>
          <w:rFonts w:ascii="Times New Roman" w:hAnsi="Times New Roman" w:cs="Times New Roman"/>
          <w:color w:val="000000" w:themeColor="text1"/>
          <w:sz w:val="24"/>
          <w:szCs w:val="24"/>
          <w:u w:val="single"/>
        </w:rPr>
      </w:pPr>
    </w:p>
    <w:p w14:paraId="5F2EF6A3" w14:textId="77777777" w:rsidR="00AB7F1C" w:rsidRPr="0043076D" w:rsidRDefault="00AB7F1C" w:rsidP="00FB1657">
      <w:pPr>
        <w:spacing w:line="360" w:lineRule="auto"/>
        <w:ind w:firstLine="720"/>
        <w:jc w:val="both"/>
        <w:rPr>
          <w:rFonts w:ascii="Times New Roman" w:hAnsi="Times New Roman" w:cs="Times New Roman"/>
          <w:color w:val="000000" w:themeColor="text1"/>
          <w:sz w:val="24"/>
          <w:szCs w:val="24"/>
          <w:u w:val="single"/>
        </w:rPr>
      </w:pPr>
    </w:p>
    <w:p w14:paraId="15E7A01E" w14:textId="77777777" w:rsidR="00AB7F1C" w:rsidRPr="0043076D" w:rsidRDefault="00AB7F1C" w:rsidP="00FB1657">
      <w:pPr>
        <w:spacing w:line="360" w:lineRule="auto"/>
        <w:ind w:firstLine="720"/>
        <w:jc w:val="both"/>
        <w:rPr>
          <w:rFonts w:ascii="Times New Roman" w:hAnsi="Times New Roman" w:cs="Times New Roman"/>
          <w:color w:val="000000" w:themeColor="text1"/>
          <w:sz w:val="24"/>
          <w:szCs w:val="24"/>
          <w:u w:val="single"/>
        </w:rPr>
      </w:pPr>
    </w:p>
    <w:p w14:paraId="4FB5749D" w14:textId="77777777" w:rsidR="00AB7F1C" w:rsidRPr="0043076D" w:rsidRDefault="00AB7F1C" w:rsidP="00F31E5A">
      <w:pPr>
        <w:spacing w:line="360" w:lineRule="auto"/>
        <w:jc w:val="both"/>
        <w:rPr>
          <w:rFonts w:ascii="Times New Roman" w:hAnsi="Times New Roman" w:cs="Times New Roman"/>
          <w:color w:val="000000" w:themeColor="text1"/>
          <w:sz w:val="24"/>
          <w:szCs w:val="24"/>
          <w:u w:val="single"/>
        </w:rPr>
        <w:sectPr w:rsidR="00AB7F1C" w:rsidRPr="0043076D" w:rsidSect="00EF4FF7">
          <w:pgSz w:w="11906" w:h="16838"/>
          <w:pgMar w:top="1440" w:right="1440" w:bottom="1440" w:left="1440" w:header="708" w:footer="708" w:gutter="851"/>
          <w:cols w:space="708"/>
          <w:docGrid w:linePitch="360"/>
        </w:sectPr>
      </w:pPr>
    </w:p>
    <w:p w14:paraId="7F478ED6" w14:textId="77777777" w:rsidR="00AB7F1C" w:rsidRPr="0043076D" w:rsidRDefault="00AB7F1C" w:rsidP="0009391C">
      <w:pPr>
        <w:pStyle w:val="Heading4"/>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lastRenderedPageBreak/>
        <w:t>Thermocouple 7 (T7)</w:t>
      </w:r>
    </w:p>
    <w:p w14:paraId="23038334" w14:textId="77777777" w:rsidR="008428F0" w:rsidRDefault="008428F0" w:rsidP="00D83F69">
      <w:pPr>
        <w:spacing w:line="360" w:lineRule="auto"/>
        <w:jc w:val="both"/>
        <w:rPr>
          <w:rFonts w:ascii="Times New Roman" w:hAnsi="Times New Roman" w:cs="Times New Roman"/>
          <w:color w:val="000000" w:themeColor="text1"/>
          <w:sz w:val="24"/>
          <w:szCs w:val="24"/>
        </w:rPr>
      </w:pPr>
    </w:p>
    <w:p w14:paraId="773FA5D8" w14:textId="78652465"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sinter experiments are completed when thermocouple 7 peak temperature starts to decline which illustrates the flame front has passed down the sinter bed and reached the windbox section (bottom of the sinter pot). Thermocouple 7 peak temperatures for 100% coke, 5% substitution and 15% substitution can be seen in</w:t>
      </w:r>
      <w:r w:rsidR="00EC2863" w:rsidRPr="00B036F6">
        <w:rPr>
          <w:rFonts w:ascii="Times New Roman" w:hAnsi="Times New Roman" w:cs="Times New Roman"/>
          <w:color w:val="000000" w:themeColor="text1"/>
          <w:sz w:val="24"/>
          <w:szCs w:val="24"/>
        </w:rPr>
        <w:t xml:space="preserve"> </w:t>
      </w:r>
      <w:r w:rsidR="00EC2863" w:rsidRPr="00B036F6">
        <w:rPr>
          <w:rFonts w:ascii="Times New Roman" w:hAnsi="Times New Roman" w:cs="Times New Roman"/>
          <w:color w:val="000000" w:themeColor="text1"/>
          <w:sz w:val="24"/>
          <w:szCs w:val="24"/>
        </w:rPr>
        <w:fldChar w:fldCharType="begin"/>
      </w:r>
      <w:r w:rsidR="00EC2863" w:rsidRPr="00B036F6">
        <w:rPr>
          <w:rFonts w:ascii="Times New Roman" w:hAnsi="Times New Roman" w:cs="Times New Roman"/>
          <w:color w:val="000000" w:themeColor="text1"/>
          <w:sz w:val="24"/>
          <w:szCs w:val="24"/>
        </w:rPr>
        <w:instrText xml:space="preserve"> REF _Ref491427829 \h </w:instrText>
      </w:r>
      <w:r w:rsidR="00EF4EB3" w:rsidRPr="0043076D">
        <w:rPr>
          <w:rFonts w:ascii="Times New Roman" w:hAnsi="Times New Roman" w:cs="Times New Roman"/>
          <w:color w:val="000000" w:themeColor="text1"/>
          <w:sz w:val="24"/>
          <w:szCs w:val="24"/>
        </w:rPr>
        <w:instrText xml:space="preserve"> \* MERGEFORMAT </w:instrText>
      </w:r>
      <w:r w:rsidR="00EC2863" w:rsidRPr="00B036F6">
        <w:rPr>
          <w:rFonts w:ascii="Times New Roman" w:hAnsi="Times New Roman" w:cs="Times New Roman"/>
          <w:color w:val="000000" w:themeColor="text1"/>
          <w:sz w:val="24"/>
          <w:szCs w:val="24"/>
        </w:rPr>
      </w:r>
      <w:r w:rsidR="00EC2863"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3</w:t>
      </w:r>
      <w:r w:rsidR="00EC2863" w:rsidRPr="00B036F6">
        <w:rPr>
          <w:rFonts w:ascii="Times New Roman" w:hAnsi="Times New Roman" w:cs="Times New Roman"/>
          <w:color w:val="000000" w:themeColor="text1"/>
          <w:sz w:val="24"/>
          <w:szCs w:val="24"/>
        </w:rPr>
        <w:fldChar w:fldCharType="end"/>
      </w:r>
      <w:r w:rsidR="00EC2863" w:rsidRPr="00B036F6">
        <w:rPr>
          <w:rFonts w:ascii="Times New Roman" w:hAnsi="Times New Roman" w:cs="Times New Roman"/>
          <w:color w:val="000000" w:themeColor="text1"/>
          <w:sz w:val="24"/>
          <w:szCs w:val="24"/>
        </w:rPr>
        <w:t xml:space="preserve"> and </w:t>
      </w:r>
      <w:r w:rsidR="00EC2863" w:rsidRPr="00B036F6">
        <w:rPr>
          <w:rFonts w:ascii="Times New Roman" w:hAnsi="Times New Roman" w:cs="Times New Roman"/>
          <w:color w:val="000000" w:themeColor="text1"/>
          <w:sz w:val="24"/>
          <w:szCs w:val="24"/>
        </w:rPr>
        <w:fldChar w:fldCharType="begin"/>
      </w:r>
      <w:r w:rsidR="00EC2863" w:rsidRPr="00B036F6">
        <w:rPr>
          <w:rFonts w:ascii="Times New Roman" w:hAnsi="Times New Roman" w:cs="Times New Roman"/>
          <w:color w:val="000000" w:themeColor="text1"/>
          <w:sz w:val="24"/>
          <w:szCs w:val="24"/>
        </w:rPr>
        <w:instrText xml:space="preserve"> REF _Ref491427831 \h </w:instrText>
      </w:r>
      <w:r w:rsidR="00EF4EB3" w:rsidRPr="0043076D">
        <w:rPr>
          <w:rFonts w:ascii="Times New Roman" w:hAnsi="Times New Roman" w:cs="Times New Roman"/>
          <w:color w:val="000000" w:themeColor="text1"/>
          <w:sz w:val="24"/>
          <w:szCs w:val="24"/>
        </w:rPr>
        <w:instrText xml:space="preserve"> \* MERGEFORMAT </w:instrText>
      </w:r>
      <w:r w:rsidR="00EC2863" w:rsidRPr="00B036F6">
        <w:rPr>
          <w:rFonts w:ascii="Times New Roman" w:hAnsi="Times New Roman" w:cs="Times New Roman"/>
          <w:color w:val="000000" w:themeColor="text1"/>
          <w:sz w:val="24"/>
          <w:szCs w:val="24"/>
        </w:rPr>
      </w:r>
      <w:r w:rsidR="00EC2863"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4</w:t>
      </w:r>
      <w:r w:rsidR="00EC2863"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for biomass and polymers.</w:t>
      </w:r>
    </w:p>
    <w:p w14:paraId="3CB8E4E2" w14:textId="77777777" w:rsidR="00CF0447" w:rsidRDefault="00AB7F1C"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658A1788" wp14:editId="6F0CAFFB">
            <wp:extent cx="4320000" cy="2880000"/>
            <wp:effectExtent l="0" t="0" r="23495" b="15875"/>
            <wp:docPr id="16851" name="Chart 168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FCA4448" w14:textId="1C318BF1" w:rsidR="00AB7F1C" w:rsidRDefault="00AB7F1C" w:rsidP="008D3758">
      <w:pPr>
        <w:spacing w:line="360" w:lineRule="auto"/>
        <w:ind w:firstLine="720"/>
        <w:jc w:val="center"/>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drawing>
          <wp:inline distT="0" distB="0" distL="0" distR="0" wp14:anchorId="0F9FEB8B" wp14:editId="1F0656F0">
            <wp:extent cx="4320000" cy="2880000"/>
            <wp:effectExtent l="0" t="0" r="23495" b="15875"/>
            <wp:docPr id="16855" name="Chart 1685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590FA89" w14:textId="77777777" w:rsidR="005177EB" w:rsidRPr="0043076D" w:rsidRDefault="005177EB" w:rsidP="005177EB">
      <w:pPr>
        <w:pStyle w:val="Caption"/>
        <w:spacing w:line="360" w:lineRule="auto"/>
        <w:ind w:firstLine="720"/>
        <w:jc w:val="center"/>
        <w:rPr>
          <w:rFonts w:ascii="Times New Roman" w:hAnsi="Times New Roman" w:cs="Times New Roman"/>
          <w:color w:val="000000" w:themeColor="text1"/>
          <w:sz w:val="24"/>
          <w:szCs w:val="24"/>
        </w:rPr>
      </w:pPr>
      <w:bookmarkStart w:id="139" w:name="_Toc518370597"/>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33</w:t>
      </w:r>
      <w:r w:rsidRPr="0043076D">
        <w:rPr>
          <w:rFonts w:ascii="Times New Roman" w:hAnsi="Times New Roman" w:cs="Times New Roman"/>
          <w:b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w:t>
      </w:r>
      <w:r w:rsidRPr="00B036F6">
        <w:rPr>
          <w:rFonts w:ascii="Times New Roman" w:hAnsi="Times New Roman" w:cs="Times New Roman"/>
          <w:b w:val="0"/>
          <w:color w:val="000000" w:themeColor="text1"/>
          <w:sz w:val="24"/>
          <w:szCs w:val="24"/>
        </w:rPr>
        <w:t>C</w:t>
      </w:r>
      <w:r w:rsidRPr="0043076D">
        <w:rPr>
          <w:rFonts w:ascii="Times New Roman" w:hAnsi="Times New Roman" w:cs="Times New Roman"/>
          <w:b w:val="0"/>
          <w:color w:val="000000" w:themeColor="text1"/>
          <w:sz w:val="24"/>
          <w:szCs w:val="24"/>
        </w:rPr>
        <w:t>omparison of temperature profile of thermocouple 7 for 5% and 15% substitution of coke with biomass</w:t>
      </w:r>
      <w:bookmarkEnd w:id="139"/>
    </w:p>
    <w:p w14:paraId="647A5EBA" w14:textId="77777777" w:rsidR="005177EB" w:rsidRPr="00B036F6" w:rsidRDefault="005177EB" w:rsidP="00FB1657">
      <w:pPr>
        <w:spacing w:line="360" w:lineRule="auto"/>
        <w:ind w:firstLine="720"/>
        <w:jc w:val="both"/>
        <w:rPr>
          <w:rFonts w:ascii="Times New Roman" w:hAnsi="Times New Roman" w:cs="Times New Roman"/>
          <w:color w:val="000000" w:themeColor="text1"/>
          <w:sz w:val="24"/>
          <w:szCs w:val="24"/>
        </w:rPr>
      </w:pPr>
    </w:p>
    <w:p w14:paraId="1A5C21EA" w14:textId="77777777" w:rsidR="005177EB" w:rsidRDefault="005177EB" w:rsidP="000070BB">
      <w:pPr>
        <w:pStyle w:val="Caption"/>
        <w:spacing w:line="360" w:lineRule="auto"/>
        <w:ind w:firstLine="720"/>
        <w:jc w:val="center"/>
        <w:rPr>
          <w:rFonts w:ascii="Times New Roman" w:hAnsi="Times New Roman" w:cs="Times New Roman"/>
          <w:b w:val="0"/>
          <w:color w:val="000000" w:themeColor="text1"/>
          <w:sz w:val="24"/>
          <w:szCs w:val="24"/>
        </w:rPr>
      </w:pPr>
      <w:bookmarkStart w:id="140" w:name="_Ref491427829"/>
      <w:r w:rsidRPr="0043076D">
        <w:rPr>
          <w:rFonts w:ascii="Times New Roman" w:hAnsi="Times New Roman" w:cs="Times New Roman"/>
          <w:noProof/>
          <w:color w:val="000000" w:themeColor="text1"/>
          <w:sz w:val="24"/>
          <w:szCs w:val="24"/>
          <w:lang w:eastAsia="en-GB"/>
        </w:rPr>
        <w:drawing>
          <wp:inline distT="0" distB="0" distL="0" distR="0" wp14:anchorId="0E1E4580" wp14:editId="0F02C9C2">
            <wp:extent cx="4320000" cy="2880000"/>
            <wp:effectExtent l="0" t="0" r="23495" b="158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9E143F5" w14:textId="5B8DD62A" w:rsidR="002860FF" w:rsidRDefault="002860FF">
      <w:pPr>
        <w:pStyle w:val="Caption"/>
        <w:spacing w:line="360" w:lineRule="auto"/>
        <w:ind w:firstLine="720"/>
        <w:jc w:val="center"/>
        <w:rPr>
          <w:rFonts w:ascii="Times New Roman" w:hAnsi="Times New Roman" w:cs="Times New Roman"/>
          <w:b w:val="0"/>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609F5038" wp14:editId="397AB410">
            <wp:extent cx="4320000" cy="2880000"/>
            <wp:effectExtent l="0" t="0" r="2349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9D9FE3C" w14:textId="21AA8403" w:rsidR="00AB7F1C" w:rsidRPr="0043076D" w:rsidRDefault="00EC2863" w:rsidP="008D3758">
      <w:pPr>
        <w:pStyle w:val="Caption"/>
        <w:spacing w:line="360" w:lineRule="auto"/>
        <w:jc w:val="center"/>
        <w:rPr>
          <w:rFonts w:ascii="Times New Roman" w:hAnsi="Times New Roman" w:cs="Times New Roman"/>
          <w:color w:val="000000" w:themeColor="text1"/>
          <w:sz w:val="24"/>
          <w:szCs w:val="24"/>
        </w:rPr>
      </w:pPr>
      <w:bookmarkStart w:id="141" w:name="_Ref491427831"/>
      <w:bookmarkStart w:id="142" w:name="_Toc518370598"/>
      <w:bookmarkEnd w:id="140"/>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34</w:t>
      </w:r>
      <w:r w:rsidRPr="0043076D">
        <w:rPr>
          <w:rFonts w:ascii="Times New Roman" w:hAnsi="Times New Roman" w:cs="Times New Roman"/>
          <w:b w:val="0"/>
          <w:color w:val="000000" w:themeColor="text1"/>
          <w:sz w:val="24"/>
          <w:szCs w:val="24"/>
        </w:rPr>
        <w:fldChar w:fldCharType="end"/>
      </w:r>
      <w:bookmarkEnd w:id="141"/>
      <w:r w:rsidR="009823B3" w:rsidRPr="00B036F6">
        <w:rPr>
          <w:rFonts w:ascii="Times New Roman" w:hAnsi="Times New Roman" w:cs="Times New Roman"/>
          <w:b w:val="0"/>
          <w:color w:val="000000" w:themeColor="text1"/>
          <w:sz w:val="24"/>
          <w:szCs w:val="24"/>
        </w:rPr>
        <w:t xml:space="preserve"> C</w:t>
      </w:r>
      <w:r w:rsidR="00AB7F1C" w:rsidRPr="0043076D">
        <w:rPr>
          <w:rFonts w:ascii="Times New Roman" w:hAnsi="Times New Roman" w:cs="Times New Roman"/>
          <w:b w:val="0"/>
          <w:color w:val="000000" w:themeColor="text1"/>
          <w:sz w:val="24"/>
          <w:szCs w:val="24"/>
        </w:rPr>
        <w:t>omparison of temperature profile of thermocouple 7 for 5% and 15% substitution of coke with polymer</w:t>
      </w:r>
      <w:bookmarkEnd w:id="142"/>
    </w:p>
    <w:p w14:paraId="0FC0BB7A" w14:textId="77777777" w:rsidR="00AB7F1C" w:rsidRPr="00B036F6" w:rsidRDefault="00AB7F1C" w:rsidP="00D83F69">
      <w:pPr>
        <w:spacing w:line="360" w:lineRule="auto"/>
        <w:jc w:val="both"/>
        <w:rPr>
          <w:rFonts w:ascii="Times New Roman" w:hAnsi="Times New Roman" w:cs="Times New Roman"/>
          <w:color w:val="000000" w:themeColor="text1"/>
          <w:sz w:val="24"/>
          <w:szCs w:val="24"/>
        </w:rPr>
        <w:sectPr w:rsidR="00AB7F1C" w:rsidRPr="00B036F6" w:rsidSect="00EF4FF7">
          <w:pgSz w:w="11906" w:h="16838"/>
          <w:pgMar w:top="1440" w:right="1440" w:bottom="1440" w:left="1440" w:header="709" w:footer="709" w:gutter="851"/>
          <w:cols w:space="708"/>
          <w:docGrid w:linePitch="360"/>
        </w:sectPr>
      </w:pPr>
    </w:p>
    <w:p w14:paraId="6FE4DE5B" w14:textId="6A4F10D9"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lastRenderedPageBreak/>
        <w:t xml:space="preserve">It can be seen from </w:t>
      </w:r>
      <w:r w:rsidR="00EC2863" w:rsidRPr="0043076D">
        <w:rPr>
          <w:rFonts w:ascii="Times New Roman" w:hAnsi="Times New Roman" w:cs="Times New Roman"/>
          <w:color w:val="000000" w:themeColor="text1"/>
          <w:sz w:val="24"/>
          <w:szCs w:val="24"/>
        </w:rPr>
        <w:fldChar w:fldCharType="begin"/>
      </w:r>
      <w:r w:rsidR="00EC2863" w:rsidRPr="00B036F6">
        <w:rPr>
          <w:rFonts w:ascii="Times New Roman" w:hAnsi="Times New Roman" w:cs="Times New Roman"/>
          <w:color w:val="000000" w:themeColor="text1"/>
          <w:sz w:val="24"/>
          <w:szCs w:val="24"/>
        </w:rPr>
        <w:instrText xml:space="preserve"> REF _Ref491427829 \h </w:instrText>
      </w:r>
      <w:r w:rsidR="00EF4EB3" w:rsidRPr="0043076D">
        <w:rPr>
          <w:rFonts w:ascii="Times New Roman" w:hAnsi="Times New Roman" w:cs="Times New Roman"/>
          <w:color w:val="000000" w:themeColor="text1"/>
          <w:sz w:val="24"/>
          <w:szCs w:val="24"/>
        </w:rPr>
        <w:instrText xml:space="preserve"> \* MERGEFORMAT </w:instrText>
      </w:r>
      <w:r w:rsidR="00EC2863" w:rsidRPr="0043076D">
        <w:rPr>
          <w:rFonts w:ascii="Times New Roman" w:hAnsi="Times New Roman" w:cs="Times New Roman"/>
          <w:color w:val="000000" w:themeColor="text1"/>
          <w:sz w:val="24"/>
          <w:szCs w:val="24"/>
        </w:rPr>
      </w:r>
      <w:r w:rsidR="00EC2863"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3</w:t>
      </w:r>
      <w:r w:rsidR="00EC2863" w:rsidRPr="0043076D">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that</w:t>
      </w:r>
      <w:r w:rsidR="00933160" w:rsidRPr="00B036F6">
        <w:rPr>
          <w:rFonts w:ascii="Times New Roman" w:hAnsi="Times New Roman" w:cs="Times New Roman"/>
          <w:color w:val="000000" w:themeColor="text1"/>
          <w:sz w:val="24"/>
          <w:szCs w:val="24"/>
        </w:rPr>
        <w:t xml:space="preserve"> at 5% substitution</w:t>
      </w:r>
      <w:r w:rsidRPr="00B036F6">
        <w:rPr>
          <w:rFonts w:ascii="Times New Roman" w:hAnsi="Times New Roman" w:cs="Times New Roman"/>
          <w:color w:val="000000" w:themeColor="text1"/>
          <w:sz w:val="24"/>
          <w:szCs w:val="24"/>
        </w:rPr>
        <w:t xml:space="preserve"> both oat husk and rice bran finish sintering before coke with BSG finishing after coke. At 5% substitution the sinter rate was 11.37 mm min</w:t>
      </w:r>
      <w:r w:rsidRPr="00B036F6">
        <w:rPr>
          <w:rFonts w:ascii="Times New Roman" w:hAnsi="Times New Roman" w:cs="Times New Roman"/>
          <w:color w:val="000000" w:themeColor="text1"/>
          <w:sz w:val="24"/>
          <w:szCs w:val="24"/>
          <w:vertAlign w:val="superscript"/>
        </w:rPr>
        <w:t>-1</w:t>
      </w:r>
      <w:r w:rsidRPr="00B036F6">
        <w:rPr>
          <w:rFonts w:ascii="Times New Roman" w:hAnsi="Times New Roman" w:cs="Times New Roman"/>
          <w:color w:val="000000" w:themeColor="text1"/>
          <w:sz w:val="24"/>
          <w:szCs w:val="24"/>
        </w:rPr>
        <w:t xml:space="preserve"> 13.71 mm min</w:t>
      </w:r>
      <w:r w:rsidRPr="00B036F6">
        <w:rPr>
          <w:rFonts w:ascii="Times New Roman" w:hAnsi="Times New Roman" w:cs="Times New Roman"/>
          <w:color w:val="000000" w:themeColor="text1"/>
          <w:sz w:val="24"/>
          <w:szCs w:val="24"/>
          <w:vertAlign w:val="superscript"/>
        </w:rPr>
        <w:t>-1</w:t>
      </w:r>
      <w:r w:rsidRPr="00B036F6">
        <w:rPr>
          <w:rFonts w:ascii="Times New Roman" w:hAnsi="Times New Roman" w:cs="Times New Roman"/>
          <w:color w:val="000000" w:themeColor="text1"/>
          <w:sz w:val="24"/>
          <w:szCs w:val="24"/>
        </w:rPr>
        <w:t>, 12.4 mm min</w:t>
      </w:r>
      <w:r w:rsidRPr="00B036F6">
        <w:rPr>
          <w:rFonts w:ascii="Times New Roman" w:hAnsi="Times New Roman" w:cs="Times New Roman"/>
          <w:color w:val="000000" w:themeColor="text1"/>
          <w:sz w:val="24"/>
          <w:szCs w:val="24"/>
          <w:vertAlign w:val="superscript"/>
        </w:rPr>
        <w:t>-1</w:t>
      </w:r>
      <w:r w:rsidRPr="00B036F6">
        <w:rPr>
          <w:rFonts w:ascii="Times New Roman" w:hAnsi="Times New Roman" w:cs="Times New Roman"/>
          <w:color w:val="000000" w:themeColor="text1"/>
          <w:sz w:val="24"/>
          <w:szCs w:val="24"/>
        </w:rPr>
        <w:t xml:space="preserve"> and 9.97 mm min</w:t>
      </w:r>
      <w:r w:rsidRPr="00B036F6">
        <w:rPr>
          <w:rFonts w:ascii="Times New Roman" w:hAnsi="Times New Roman" w:cs="Times New Roman"/>
          <w:color w:val="000000" w:themeColor="text1"/>
          <w:sz w:val="24"/>
          <w:szCs w:val="24"/>
          <w:vertAlign w:val="superscript"/>
        </w:rPr>
        <w:t>-1</w:t>
      </w:r>
      <w:r w:rsidRPr="00B036F6">
        <w:rPr>
          <w:rFonts w:ascii="Times New Roman" w:hAnsi="Times New Roman" w:cs="Times New Roman"/>
          <w:color w:val="000000" w:themeColor="text1"/>
          <w:sz w:val="24"/>
          <w:szCs w:val="24"/>
        </w:rPr>
        <w:t xml:space="preserve"> for coke, oat husk, rice bran and BSG. The results illustrate that at 5% substitution the production of sinter occurred 20% faster</w:t>
      </w:r>
      <w:r w:rsidR="00933160" w:rsidRPr="00B036F6">
        <w:rPr>
          <w:rFonts w:ascii="Times New Roman" w:hAnsi="Times New Roman" w:cs="Times New Roman"/>
          <w:color w:val="000000" w:themeColor="text1"/>
          <w:sz w:val="24"/>
          <w:szCs w:val="24"/>
        </w:rPr>
        <w:t xml:space="preserve"> wit</w:t>
      </w:r>
      <w:r w:rsidRPr="00B036F6">
        <w:rPr>
          <w:rFonts w:ascii="Times New Roman" w:hAnsi="Times New Roman" w:cs="Times New Roman"/>
          <w:color w:val="000000" w:themeColor="text1"/>
          <w:sz w:val="24"/>
          <w:szCs w:val="24"/>
        </w:rPr>
        <w:t xml:space="preserve">h </w:t>
      </w:r>
      <w:r w:rsidR="00933160" w:rsidRPr="00B036F6">
        <w:rPr>
          <w:rFonts w:ascii="Times New Roman" w:hAnsi="Times New Roman" w:cs="Times New Roman"/>
          <w:color w:val="000000" w:themeColor="text1"/>
          <w:sz w:val="24"/>
          <w:szCs w:val="24"/>
        </w:rPr>
        <w:t>o</w:t>
      </w:r>
      <w:r w:rsidRPr="00B036F6">
        <w:rPr>
          <w:rFonts w:ascii="Times New Roman" w:hAnsi="Times New Roman" w:cs="Times New Roman"/>
          <w:color w:val="000000" w:themeColor="text1"/>
          <w:sz w:val="24"/>
          <w:szCs w:val="24"/>
        </w:rPr>
        <w:t xml:space="preserve">at husk and 9% </w:t>
      </w:r>
      <w:r w:rsidR="00EC4A6D" w:rsidRPr="00B036F6">
        <w:rPr>
          <w:rFonts w:ascii="Times New Roman" w:hAnsi="Times New Roman" w:cs="Times New Roman"/>
          <w:color w:val="000000" w:themeColor="text1"/>
          <w:sz w:val="24"/>
          <w:szCs w:val="24"/>
        </w:rPr>
        <w:t>faster with</w:t>
      </w:r>
      <w:r w:rsidRPr="00B036F6">
        <w:rPr>
          <w:rFonts w:ascii="Times New Roman" w:hAnsi="Times New Roman" w:cs="Times New Roman"/>
          <w:color w:val="000000" w:themeColor="text1"/>
          <w:sz w:val="24"/>
          <w:szCs w:val="24"/>
        </w:rPr>
        <w:t xml:space="preserve"> rice bran with respect to the coke rate. The addition of 5% BSG did not follow the same trend as it was 12% slower to that of the base case.</w:t>
      </w:r>
      <w:r w:rsidR="00933160" w:rsidRPr="00B036F6">
        <w:rPr>
          <w:rFonts w:ascii="Times New Roman" w:hAnsi="Times New Roman" w:cs="Times New Roman"/>
          <w:color w:val="000000" w:themeColor="text1"/>
          <w:sz w:val="24"/>
          <w:szCs w:val="24"/>
        </w:rPr>
        <w:t xml:space="preserve"> This could be due to</w:t>
      </w:r>
      <w:r w:rsidR="00EC2863" w:rsidRPr="00B036F6">
        <w:rPr>
          <w:rFonts w:ascii="Times New Roman" w:hAnsi="Times New Roman" w:cs="Times New Roman"/>
          <w:color w:val="000000" w:themeColor="text1"/>
          <w:sz w:val="24"/>
          <w:szCs w:val="24"/>
        </w:rPr>
        <w:t xml:space="preserve"> the biomass having</w:t>
      </w:r>
      <w:r w:rsidR="00933160" w:rsidRPr="00B036F6">
        <w:rPr>
          <w:rFonts w:ascii="Times New Roman" w:hAnsi="Times New Roman" w:cs="Times New Roman"/>
          <w:color w:val="000000" w:themeColor="text1"/>
          <w:sz w:val="24"/>
          <w:szCs w:val="24"/>
        </w:rPr>
        <w:t xml:space="preserve"> more moisture than the other two biomasses.</w:t>
      </w:r>
    </w:p>
    <w:p w14:paraId="5A74D932" w14:textId="1E361634"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addition of 15% biomass illustrates how the sinter rate is affected.</w:t>
      </w:r>
      <w:r w:rsidR="00EC2863"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It can be seen that apart from 15% OH which matches the flame front and has a very close sinter rate to coke. Rice bran and BSG decreased in sinter rate with respect to coke sinter rate. The sinter rates were 11.55 mm min</w:t>
      </w:r>
      <w:r w:rsidRPr="00B036F6">
        <w:rPr>
          <w:rFonts w:ascii="Times New Roman" w:hAnsi="Times New Roman" w:cs="Times New Roman"/>
          <w:color w:val="000000" w:themeColor="text1"/>
          <w:sz w:val="24"/>
          <w:szCs w:val="24"/>
          <w:vertAlign w:val="superscript"/>
        </w:rPr>
        <w:t>-1</w:t>
      </w:r>
      <w:r w:rsidRPr="00B036F6">
        <w:rPr>
          <w:rFonts w:ascii="Times New Roman" w:hAnsi="Times New Roman" w:cs="Times New Roman"/>
          <w:color w:val="000000" w:themeColor="text1"/>
          <w:sz w:val="24"/>
          <w:szCs w:val="24"/>
        </w:rPr>
        <w:t>, 9.99 mm min</w:t>
      </w:r>
      <w:r w:rsidRPr="00B036F6">
        <w:rPr>
          <w:rFonts w:ascii="Times New Roman" w:hAnsi="Times New Roman" w:cs="Times New Roman"/>
          <w:color w:val="000000" w:themeColor="text1"/>
          <w:sz w:val="24"/>
          <w:szCs w:val="24"/>
          <w:vertAlign w:val="superscript"/>
        </w:rPr>
        <w:t>-1</w:t>
      </w:r>
      <w:r w:rsidRPr="00B036F6">
        <w:rPr>
          <w:rFonts w:ascii="Times New Roman" w:hAnsi="Times New Roman" w:cs="Times New Roman"/>
          <w:color w:val="000000" w:themeColor="text1"/>
          <w:sz w:val="24"/>
          <w:szCs w:val="24"/>
        </w:rPr>
        <w:t xml:space="preserve"> and 8.54 mm min</w:t>
      </w:r>
      <w:r w:rsidRPr="00B036F6">
        <w:rPr>
          <w:rFonts w:ascii="Times New Roman" w:hAnsi="Times New Roman" w:cs="Times New Roman"/>
          <w:color w:val="000000" w:themeColor="text1"/>
          <w:sz w:val="24"/>
          <w:szCs w:val="24"/>
          <w:vertAlign w:val="superscript"/>
        </w:rPr>
        <w:t xml:space="preserve">-1 </w:t>
      </w:r>
      <w:r w:rsidRPr="00B036F6">
        <w:rPr>
          <w:rFonts w:ascii="Times New Roman" w:hAnsi="Times New Roman" w:cs="Times New Roman"/>
          <w:color w:val="000000" w:themeColor="text1"/>
          <w:sz w:val="24"/>
          <w:szCs w:val="24"/>
        </w:rPr>
        <w:t>for oat husk, rice bran and BSG. The addition of 15% biomass showed a 1.5% increase in sinter rate with the addition of oat husk but decreased 12% and 24% when rice bran and BSG was used. The transition from 5% to 15% showed sinter rate for both biomass and polymers did not improve.</w:t>
      </w:r>
      <w:r w:rsidR="00933160" w:rsidRPr="00B036F6">
        <w:rPr>
          <w:rFonts w:ascii="Times New Roman" w:hAnsi="Times New Roman" w:cs="Times New Roman"/>
          <w:color w:val="000000" w:themeColor="text1"/>
          <w:sz w:val="24"/>
          <w:szCs w:val="24"/>
        </w:rPr>
        <w:t xml:space="preserve"> Decrease in sinter rate for polymers were also expected as when the plastics starts to react and combust, they begin to melt, which will prevent the flame front passing through smoothly and hence taking a longer time to pass down the sinter pot.</w:t>
      </w:r>
      <w:r w:rsidR="006F7FBC"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When assessing T7 peak temperature, it is industrially acceptable for peak temperatures to fit within 600-40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At the moment, polymers have been eliminated as possible partial replacement to coke breeze due to poor sinter yield, sinter rate and duration above 110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w:t>
      </w:r>
    </w:p>
    <w:p w14:paraId="4FBD2FED" w14:textId="79C21705"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When assessing biomass utilisation, T4 peak temperatures show positive results at both 5% and 15% substitution. At both substitution rates there are also promising comparison to that of coke breeze for sinter yield and sinter rate. Although when assessing T7 peak temperatures, we find that both 15OH and 15BSG temperatures are above 60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 xml:space="preserve">C (OH slightly above with BSG much higher). The aim of this research is to identify possible waste that can be used in the sinter plant without the need for any modification in the process operation. </w:t>
      </w:r>
      <w:r w:rsidR="006F7FBC" w:rsidRPr="00B036F6">
        <w:rPr>
          <w:rFonts w:ascii="Times New Roman" w:hAnsi="Times New Roman" w:cs="Times New Roman"/>
          <w:color w:val="000000" w:themeColor="text1"/>
          <w:sz w:val="24"/>
          <w:szCs w:val="24"/>
        </w:rPr>
        <w:t>T</w:t>
      </w:r>
      <w:r w:rsidR="00424D7C" w:rsidRPr="00B036F6">
        <w:rPr>
          <w:rFonts w:ascii="Times New Roman" w:hAnsi="Times New Roman" w:cs="Times New Roman"/>
          <w:color w:val="000000" w:themeColor="text1"/>
          <w:sz w:val="24"/>
          <w:szCs w:val="24"/>
        </w:rPr>
        <w:t>he issue with t</w:t>
      </w:r>
      <w:r w:rsidRPr="00B036F6">
        <w:rPr>
          <w:rFonts w:ascii="Times New Roman" w:hAnsi="Times New Roman" w:cs="Times New Roman"/>
          <w:color w:val="000000" w:themeColor="text1"/>
          <w:sz w:val="24"/>
          <w:szCs w:val="24"/>
        </w:rPr>
        <w:t>emperatures above 60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w:t>
      </w:r>
      <w:r w:rsidR="00424D7C" w:rsidRPr="00B036F6">
        <w:rPr>
          <w:rFonts w:ascii="Times New Roman" w:hAnsi="Times New Roman" w:cs="Times New Roman"/>
          <w:color w:val="000000" w:themeColor="text1"/>
          <w:sz w:val="24"/>
          <w:szCs w:val="24"/>
        </w:rPr>
        <w:t xml:space="preserve"> is that when the sinter comes to the end of the strand, it passes through one windbox before being dropped into the crusher and </w:t>
      </w:r>
      <w:r w:rsidR="00EC4A6D" w:rsidRPr="00B036F6">
        <w:rPr>
          <w:rFonts w:ascii="Times New Roman" w:hAnsi="Times New Roman" w:cs="Times New Roman"/>
          <w:color w:val="000000" w:themeColor="text1"/>
          <w:sz w:val="24"/>
          <w:szCs w:val="24"/>
        </w:rPr>
        <w:t>screened before</w:t>
      </w:r>
      <w:r w:rsidR="006F7FBC" w:rsidRPr="00B036F6">
        <w:rPr>
          <w:rFonts w:ascii="Times New Roman" w:hAnsi="Times New Roman" w:cs="Times New Roman"/>
          <w:color w:val="000000" w:themeColor="text1"/>
          <w:sz w:val="24"/>
          <w:szCs w:val="24"/>
        </w:rPr>
        <w:t xml:space="preserve"> being</w:t>
      </w:r>
      <w:r w:rsidR="00424D7C" w:rsidRPr="00B036F6">
        <w:rPr>
          <w:rFonts w:ascii="Times New Roman" w:hAnsi="Times New Roman" w:cs="Times New Roman"/>
          <w:color w:val="000000" w:themeColor="text1"/>
          <w:sz w:val="24"/>
          <w:szCs w:val="24"/>
        </w:rPr>
        <w:t xml:space="preserve"> sent to the blast furnace. The windbox fans are designed to cool the sinter to an </w:t>
      </w:r>
      <w:r w:rsidR="00424D7C" w:rsidRPr="00B036F6">
        <w:rPr>
          <w:rFonts w:ascii="Times New Roman" w:hAnsi="Times New Roman" w:cs="Times New Roman"/>
          <w:color w:val="000000" w:themeColor="text1"/>
          <w:sz w:val="24"/>
          <w:szCs w:val="24"/>
        </w:rPr>
        <w:lastRenderedPageBreak/>
        <w:t>approximate temperature before being dropped in the crusher. If we have sinter above 600</w:t>
      </w:r>
      <w:r w:rsidR="00481FCB">
        <w:rPr>
          <w:rFonts w:ascii="Times New Roman" w:eastAsia="Times New Roman" w:hAnsi="Times New Roman" w:cs="Times New Roman"/>
          <w:color w:val="000000" w:themeColor="text1"/>
          <w:sz w:val="24"/>
          <w:szCs w:val="24"/>
          <w:lang w:eastAsia="en-GB"/>
        </w:rPr>
        <w:sym w:font="Symbol" w:char="F0B0"/>
      </w:r>
      <w:r w:rsidR="00424D7C" w:rsidRPr="00B036F6">
        <w:rPr>
          <w:rFonts w:ascii="Times New Roman" w:hAnsi="Times New Roman" w:cs="Times New Roman"/>
          <w:color w:val="000000" w:themeColor="text1"/>
          <w:sz w:val="24"/>
          <w:szCs w:val="24"/>
        </w:rPr>
        <w:t xml:space="preserve">C the sinter will not cool down effectively and will then be crushed into smaller fraction since the sinter is </w:t>
      </w:r>
      <w:r w:rsidR="00EC4A6D" w:rsidRPr="00B036F6">
        <w:rPr>
          <w:rFonts w:ascii="Times New Roman" w:hAnsi="Times New Roman" w:cs="Times New Roman"/>
          <w:color w:val="000000" w:themeColor="text1"/>
          <w:sz w:val="24"/>
          <w:szCs w:val="24"/>
        </w:rPr>
        <w:t>softer</w:t>
      </w:r>
      <w:r w:rsidR="00424D7C" w:rsidRPr="00B036F6">
        <w:rPr>
          <w:rFonts w:ascii="Times New Roman" w:hAnsi="Times New Roman" w:cs="Times New Roman"/>
          <w:color w:val="000000" w:themeColor="text1"/>
          <w:sz w:val="24"/>
          <w:szCs w:val="24"/>
        </w:rPr>
        <w:t xml:space="preserve"> at higher temperatures. The smaller fractions would be rejected at the blast furnace and sent back into the sinter process to be reused again</w:t>
      </w:r>
      <w:r w:rsidRPr="00B036F6">
        <w:rPr>
          <w:rFonts w:ascii="Times New Roman" w:hAnsi="Times New Roman" w:cs="Times New Roman"/>
          <w:color w:val="000000" w:themeColor="text1"/>
          <w:sz w:val="24"/>
          <w:szCs w:val="24"/>
        </w:rPr>
        <w:t>.</w:t>
      </w:r>
      <w:r w:rsidR="00424D7C" w:rsidRPr="00B036F6">
        <w:rPr>
          <w:rFonts w:ascii="Times New Roman" w:hAnsi="Times New Roman" w:cs="Times New Roman"/>
          <w:color w:val="000000" w:themeColor="text1"/>
          <w:sz w:val="24"/>
          <w:szCs w:val="24"/>
        </w:rPr>
        <w:t xml:space="preserve"> The other issue is that sinter above 600</w:t>
      </w:r>
      <w:r w:rsidR="00481FCB">
        <w:rPr>
          <w:rFonts w:ascii="Times New Roman" w:eastAsia="Times New Roman" w:hAnsi="Times New Roman" w:cs="Times New Roman"/>
          <w:color w:val="000000" w:themeColor="text1"/>
          <w:sz w:val="24"/>
          <w:szCs w:val="24"/>
          <w:lang w:eastAsia="en-GB"/>
        </w:rPr>
        <w:sym w:font="Symbol" w:char="F0B0"/>
      </w:r>
      <w:r w:rsidR="00424D7C" w:rsidRPr="00B036F6">
        <w:rPr>
          <w:rFonts w:ascii="Times New Roman" w:hAnsi="Times New Roman" w:cs="Times New Roman"/>
          <w:color w:val="000000" w:themeColor="text1"/>
          <w:sz w:val="24"/>
          <w:szCs w:val="24"/>
        </w:rPr>
        <w:t>C can be dropped down in temperature before reaching the crusher by increasing the RPM in the windbox. The problem with this is that additional energy is being used to overcome the high temperature sinter issue. This issue will have to be looked into further when upscaling to assess the benefit and to find a compromise.</w:t>
      </w:r>
    </w:p>
    <w:p w14:paraId="27E46BFE" w14:textId="06FCB542" w:rsidR="00AB7F1C" w:rsidRPr="00B036F6" w:rsidRDefault="00C6529B" w:rsidP="000159CD">
      <w:pPr>
        <w:pStyle w:val="Heading3"/>
        <w:rPr>
          <w:rFonts w:ascii="Times New Roman" w:hAnsi="Times New Roman" w:cs="Times New Roman"/>
          <w:color w:val="000000" w:themeColor="text1"/>
          <w:sz w:val="24"/>
          <w:szCs w:val="24"/>
        </w:rPr>
      </w:pPr>
      <w:bookmarkStart w:id="143" w:name="_Toc518370554"/>
      <w:r>
        <w:rPr>
          <w:rFonts w:ascii="Times New Roman" w:hAnsi="Times New Roman" w:cs="Times New Roman"/>
          <w:color w:val="000000" w:themeColor="text1"/>
          <w:sz w:val="24"/>
          <w:szCs w:val="24"/>
        </w:rPr>
        <w:t>5</w:t>
      </w:r>
      <w:r w:rsidR="00054839">
        <w:rPr>
          <w:rFonts w:ascii="Times New Roman" w:hAnsi="Times New Roman" w:cs="Times New Roman"/>
          <w:color w:val="000000" w:themeColor="text1"/>
          <w:sz w:val="24"/>
          <w:szCs w:val="24"/>
        </w:rPr>
        <w:t>.5</w:t>
      </w:r>
      <w:r w:rsidR="00AB7F1C" w:rsidRPr="00B036F6">
        <w:rPr>
          <w:rFonts w:ascii="Times New Roman" w:hAnsi="Times New Roman" w:cs="Times New Roman"/>
          <w:color w:val="000000" w:themeColor="text1"/>
          <w:sz w:val="24"/>
          <w:szCs w:val="24"/>
        </w:rPr>
        <w:t>.</w:t>
      </w:r>
      <w:r w:rsidR="0009391C" w:rsidRPr="00B036F6">
        <w:rPr>
          <w:rFonts w:ascii="Times New Roman" w:hAnsi="Times New Roman" w:cs="Times New Roman"/>
          <w:color w:val="000000" w:themeColor="text1"/>
          <w:sz w:val="24"/>
          <w:szCs w:val="24"/>
        </w:rPr>
        <w:t>3 Sinter yield, Sinter rate, FeO</w:t>
      </w:r>
      <w:r w:rsidR="00AB7F1C" w:rsidRPr="00B036F6">
        <w:rPr>
          <w:rFonts w:ascii="Times New Roman" w:hAnsi="Times New Roman" w:cs="Times New Roman"/>
          <w:color w:val="000000" w:themeColor="text1"/>
          <w:sz w:val="24"/>
          <w:szCs w:val="24"/>
        </w:rPr>
        <w:t xml:space="preserve"> analysis and Porosity</w:t>
      </w:r>
      <w:bookmarkEnd w:id="143"/>
    </w:p>
    <w:p w14:paraId="58CD1E6E" w14:textId="77777777" w:rsidR="008428F0" w:rsidRDefault="008428F0" w:rsidP="00D83F69">
      <w:pPr>
        <w:spacing w:line="360" w:lineRule="auto"/>
        <w:jc w:val="both"/>
        <w:rPr>
          <w:rFonts w:ascii="Times New Roman" w:hAnsi="Times New Roman" w:cs="Times New Roman"/>
          <w:color w:val="000000" w:themeColor="text1"/>
          <w:sz w:val="24"/>
          <w:szCs w:val="24"/>
        </w:rPr>
      </w:pPr>
    </w:p>
    <w:p w14:paraId="010FC166" w14:textId="104BA4F8"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One way to assess how well a substitution has performed is to calculate the sinter yield. This is simply done by calculating the weight before sintering and the weight of sinter product after and calculating the yield from this. The yield obtained found that the polymers in general performed much worse to the biomass and coke. One reason for the polymers and to some extent why biomass had a slightly lower yield to coke could be the fact that when temperatures close to the reaction temperature (110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C) is obtained the volatile matters have been driven off with little to no fixed carbons left to cause a reaction for the sinter to react. This means that in the case for 15PP substitution of coke with PP, where volatile matter content is 99</w:t>
      </w:r>
      <w:r w:rsidR="00481FCB" w:rsidRPr="00B036F6">
        <w:rPr>
          <w:rFonts w:ascii="Times New Roman" w:hAnsi="Times New Roman" w:cs="Times New Roman"/>
          <w:color w:val="000000" w:themeColor="text1"/>
          <w:sz w:val="24"/>
          <w:szCs w:val="24"/>
        </w:rPr>
        <w:t>%, approximately</w:t>
      </w:r>
      <w:r w:rsidRPr="00B036F6">
        <w:rPr>
          <w:rFonts w:ascii="Times New Roman" w:hAnsi="Times New Roman" w:cs="Times New Roman"/>
          <w:color w:val="000000" w:themeColor="text1"/>
          <w:sz w:val="24"/>
          <w:szCs w:val="24"/>
        </w:rPr>
        <w:t xml:space="preserve"> ~15% heat </w:t>
      </w:r>
      <w:r w:rsidR="00481FCB" w:rsidRPr="00B036F6">
        <w:rPr>
          <w:rFonts w:ascii="Times New Roman" w:hAnsi="Times New Roman" w:cs="Times New Roman"/>
          <w:color w:val="000000" w:themeColor="text1"/>
          <w:sz w:val="24"/>
          <w:szCs w:val="24"/>
        </w:rPr>
        <w:t>output would</w:t>
      </w:r>
      <w:r w:rsidRPr="00B036F6">
        <w:rPr>
          <w:rFonts w:ascii="Times New Roman" w:hAnsi="Times New Roman" w:cs="Times New Roman"/>
          <w:color w:val="000000" w:themeColor="text1"/>
          <w:sz w:val="24"/>
          <w:szCs w:val="24"/>
        </w:rPr>
        <w:t xml:space="preserve"> be utilised in the lower temperature region whereas with 100% coke would be used in the higher temperature regions since there is little volatile matter and a much higher fixed carbon content.</w:t>
      </w:r>
    </w:p>
    <w:p w14:paraId="547B1C87" w14:textId="77777777" w:rsidR="00AB7F1C" w:rsidRPr="00B036F6" w:rsidRDefault="00AB7F1C"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0A0414EA" wp14:editId="4F913B77">
            <wp:extent cx="4320000" cy="2880000"/>
            <wp:effectExtent l="0" t="0" r="444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20242E9" w14:textId="285DFE49" w:rsidR="00AB7F1C" w:rsidRPr="0043076D" w:rsidRDefault="006C105A" w:rsidP="0043076D">
      <w:pPr>
        <w:pStyle w:val="Caption"/>
        <w:spacing w:line="360" w:lineRule="auto"/>
        <w:ind w:firstLine="720"/>
        <w:jc w:val="center"/>
        <w:rPr>
          <w:rFonts w:ascii="Times New Roman" w:hAnsi="Times New Roman" w:cs="Times New Roman"/>
          <w:color w:val="000000" w:themeColor="text1"/>
          <w:sz w:val="24"/>
          <w:szCs w:val="24"/>
        </w:rPr>
      </w:pPr>
      <w:bookmarkStart w:id="144" w:name="_Ref491428711"/>
      <w:bookmarkStart w:id="145" w:name="_Toc518370599"/>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35</w:t>
      </w:r>
      <w:r w:rsidRPr="0043076D">
        <w:rPr>
          <w:rFonts w:ascii="Times New Roman" w:hAnsi="Times New Roman" w:cs="Times New Roman"/>
          <w:b w:val="0"/>
          <w:color w:val="000000" w:themeColor="text1"/>
          <w:sz w:val="24"/>
          <w:szCs w:val="24"/>
        </w:rPr>
        <w:fldChar w:fldCharType="end"/>
      </w:r>
      <w:bookmarkEnd w:id="144"/>
      <w:r w:rsidR="00D26A4C" w:rsidRPr="0043076D">
        <w:rPr>
          <w:rFonts w:ascii="Times New Roman" w:hAnsi="Times New Roman" w:cs="Times New Roman"/>
          <w:b w:val="0"/>
          <w:color w:val="000000" w:themeColor="text1"/>
          <w:sz w:val="24"/>
          <w:szCs w:val="24"/>
        </w:rPr>
        <w:t xml:space="preserve"> </w:t>
      </w:r>
      <w:r w:rsidR="00AB7F1C" w:rsidRPr="0043076D">
        <w:rPr>
          <w:rFonts w:ascii="Times New Roman" w:hAnsi="Times New Roman" w:cs="Times New Roman"/>
          <w:b w:val="0"/>
          <w:color w:val="000000" w:themeColor="text1"/>
          <w:sz w:val="24"/>
          <w:szCs w:val="24"/>
        </w:rPr>
        <w:t>Sinter yield at 5% and 15% for biomass and PP</w:t>
      </w:r>
      <w:bookmarkEnd w:id="145"/>
    </w:p>
    <w:p w14:paraId="7BCD97BE" w14:textId="77777777" w:rsidR="00AB7F1C" w:rsidRPr="00B036F6" w:rsidRDefault="00AB7F1C"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5CE2C1BA" wp14:editId="78CA3457">
            <wp:extent cx="4320000" cy="2880000"/>
            <wp:effectExtent l="0" t="0" r="4445" b="15875"/>
            <wp:docPr id="16884" name="Chart 1688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19434F95" w14:textId="448A29D5" w:rsidR="00AB7F1C" w:rsidRPr="0043076D" w:rsidRDefault="006C105A" w:rsidP="0043076D">
      <w:pPr>
        <w:pStyle w:val="Caption"/>
        <w:spacing w:line="360" w:lineRule="auto"/>
        <w:ind w:firstLine="720"/>
        <w:jc w:val="center"/>
        <w:rPr>
          <w:rFonts w:ascii="Times New Roman" w:hAnsi="Times New Roman" w:cs="Times New Roman"/>
          <w:color w:val="000000" w:themeColor="text1"/>
          <w:sz w:val="24"/>
          <w:szCs w:val="24"/>
        </w:rPr>
      </w:pPr>
      <w:bookmarkStart w:id="146" w:name="_Ref491428712"/>
      <w:bookmarkStart w:id="147" w:name="_Toc518370600"/>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36</w:t>
      </w:r>
      <w:r w:rsidRPr="0043076D">
        <w:rPr>
          <w:rFonts w:ascii="Times New Roman" w:hAnsi="Times New Roman" w:cs="Times New Roman"/>
          <w:b w:val="0"/>
          <w:color w:val="000000" w:themeColor="text1"/>
          <w:sz w:val="24"/>
          <w:szCs w:val="24"/>
        </w:rPr>
        <w:fldChar w:fldCharType="end"/>
      </w:r>
      <w:bookmarkEnd w:id="146"/>
      <w:r w:rsidR="00D26A4C" w:rsidRPr="0043076D">
        <w:rPr>
          <w:rFonts w:ascii="Times New Roman" w:hAnsi="Times New Roman" w:cs="Times New Roman"/>
          <w:b w:val="0"/>
          <w:color w:val="000000" w:themeColor="text1"/>
          <w:sz w:val="24"/>
          <w:szCs w:val="24"/>
        </w:rPr>
        <w:t xml:space="preserve"> </w:t>
      </w:r>
      <w:r w:rsidR="00AB7F1C" w:rsidRPr="0043076D">
        <w:rPr>
          <w:rFonts w:ascii="Times New Roman" w:hAnsi="Times New Roman" w:cs="Times New Roman"/>
          <w:b w:val="0"/>
          <w:color w:val="000000" w:themeColor="text1"/>
          <w:sz w:val="24"/>
          <w:szCs w:val="24"/>
        </w:rPr>
        <w:t>Sinter rate at 5% and 15% for biomass and PP</w:t>
      </w:r>
      <w:bookmarkEnd w:id="147"/>
    </w:p>
    <w:p w14:paraId="4650CED6" w14:textId="086E6F0F" w:rsidR="00AB7F1C" w:rsidRPr="00B036F6" w:rsidRDefault="006C105A"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428711 \h </w:instrText>
      </w:r>
      <w:r w:rsidR="00EF4EB3" w:rsidRPr="0043076D">
        <w:rPr>
          <w:rFonts w:ascii="Times New Roman" w:hAnsi="Times New Roman" w:cs="Times New Roman"/>
          <w:color w:val="000000" w:themeColor="text1"/>
          <w:sz w:val="24"/>
          <w:szCs w:val="24"/>
        </w:rPr>
        <w:instrText xml:space="preserve">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5</w:t>
      </w:r>
      <w:r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and </w:t>
      </w: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428712 \h </w:instrText>
      </w:r>
      <w:r w:rsidR="00EF4EB3" w:rsidRPr="0043076D">
        <w:rPr>
          <w:rFonts w:ascii="Times New Roman" w:hAnsi="Times New Roman" w:cs="Times New Roman"/>
          <w:color w:val="000000" w:themeColor="text1"/>
          <w:sz w:val="24"/>
          <w:szCs w:val="24"/>
        </w:rPr>
        <w:instrText xml:space="preserve">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6</w:t>
      </w:r>
      <w:r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w:t>
      </w:r>
      <w:r w:rsidR="00AB7F1C" w:rsidRPr="00B036F6">
        <w:rPr>
          <w:rFonts w:ascii="Times New Roman" w:hAnsi="Times New Roman" w:cs="Times New Roman"/>
          <w:color w:val="000000" w:themeColor="text1"/>
          <w:sz w:val="24"/>
          <w:szCs w:val="24"/>
        </w:rPr>
        <w:t>illustrates the yield and sinter rate at 5% and 15% substitution for biomass and polymers. The figures show that 5% performs much better for both biomass and polymers compared to 15% for sinter yield and sinter rate.</w:t>
      </w:r>
      <w:r w:rsidR="00A372AB" w:rsidRPr="00B036F6">
        <w:rPr>
          <w:rFonts w:ascii="Times New Roman" w:hAnsi="Times New Roman" w:cs="Times New Roman"/>
          <w:color w:val="000000" w:themeColor="text1"/>
          <w:sz w:val="24"/>
          <w:szCs w:val="24"/>
        </w:rPr>
        <w:t xml:space="preserve"> </w:t>
      </w:r>
    </w:p>
    <w:p w14:paraId="251BBB10" w14:textId="2C52A4C7"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use of polymers further </w:t>
      </w:r>
      <w:r w:rsidR="00520811" w:rsidRPr="00B036F6">
        <w:rPr>
          <w:rFonts w:ascii="Times New Roman" w:hAnsi="Times New Roman" w:cs="Times New Roman"/>
          <w:color w:val="000000" w:themeColor="text1"/>
          <w:sz w:val="24"/>
          <w:szCs w:val="24"/>
        </w:rPr>
        <w:t>justifies why it is no</w:t>
      </w:r>
      <w:r w:rsidRPr="00B036F6">
        <w:rPr>
          <w:rFonts w:ascii="Times New Roman" w:hAnsi="Times New Roman" w:cs="Times New Roman"/>
          <w:color w:val="000000" w:themeColor="text1"/>
          <w:sz w:val="24"/>
          <w:szCs w:val="24"/>
        </w:rPr>
        <w:t xml:space="preserve">t suitable as we can see in </w:t>
      </w:r>
      <w:r w:rsidR="006C105A" w:rsidRPr="00B036F6">
        <w:rPr>
          <w:rFonts w:ascii="Times New Roman" w:hAnsi="Times New Roman" w:cs="Times New Roman"/>
          <w:color w:val="000000" w:themeColor="text1"/>
          <w:sz w:val="24"/>
          <w:szCs w:val="24"/>
        </w:rPr>
        <w:fldChar w:fldCharType="begin"/>
      </w:r>
      <w:r w:rsidR="006C105A" w:rsidRPr="00B036F6">
        <w:rPr>
          <w:rFonts w:ascii="Times New Roman" w:hAnsi="Times New Roman" w:cs="Times New Roman"/>
          <w:color w:val="000000" w:themeColor="text1"/>
          <w:sz w:val="24"/>
          <w:szCs w:val="24"/>
        </w:rPr>
        <w:instrText xml:space="preserve"> REF _Ref491428711 \h </w:instrText>
      </w:r>
      <w:r w:rsidR="00EF4EB3" w:rsidRPr="0043076D">
        <w:rPr>
          <w:rFonts w:ascii="Times New Roman" w:hAnsi="Times New Roman" w:cs="Times New Roman"/>
          <w:color w:val="000000" w:themeColor="text1"/>
          <w:sz w:val="24"/>
          <w:szCs w:val="24"/>
        </w:rPr>
        <w:instrText xml:space="preserve"> \* MERGEFORMAT </w:instrText>
      </w:r>
      <w:r w:rsidR="006C105A" w:rsidRPr="00B036F6">
        <w:rPr>
          <w:rFonts w:ascii="Times New Roman" w:hAnsi="Times New Roman" w:cs="Times New Roman"/>
          <w:color w:val="000000" w:themeColor="text1"/>
          <w:sz w:val="24"/>
          <w:szCs w:val="24"/>
        </w:rPr>
      </w:r>
      <w:r w:rsidR="006C105A"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5</w:t>
      </w:r>
      <w:r w:rsidR="006C105A" w:rsidRPr="00B036F6">
        <w:rPr>
          <w:rFonts w:ascii="Times New Roman" w:hAnsi="Times New Roman" w:cs="Times New Roman"/>
          <w:color w:val="000000" w:themeColor="text1"/>
          <w:sz w:val="24"/>
          <w:szCs w:val="24"/>
        </w:rPr>
        <w:fldChar w:fldCharType="end"/>
      </w:r>
      <w:r w:rsidR="006C105A"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that the sinter yield at both 5% and 15% for both polymers are considerably lower to </w:t>
      </w:r>
      <w:r w:rsidRPr="00B036F6">
        <w:rPr>
          <w:rFonts w:ascii="Times New Roman" w:hAnsi="Times New Roman" w:cs="Times New Roman"/>
          <w:color w:val="000000" w:themeColor="text1"/>
          <w:sz w:val="24"/>
          <w:szCs w:val="24"/>
        </w:rPr>
        <w:lastRenderedPageBreak/>
        <w:t>that of coke. Sinter rate for both polymers at both 5% and 15% are very good in comparison to coke but isn’t relevant if the sinter yield is not good, which is the case in these experiments. This is also backed up by T4 thermocouple with the short time duration above 110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 xml:space="preserve">C for both polymers which has had an impact on the sinter yield. The volatile matter reacting at lower temperatures would </w:t>
      </w:r>
      <w:r w:rsidR="00520811" w:rsidRPr="00B036F6">
        <w:rPr>
          <w:rFonts w:ascii="Times New Roman" w:hAnsi="Times New Roman" w:cs="Times New Roman"/>
          <w:color w:val="000000" w:themeColor="text1"/>
          <w:sz w:val="24"/>
          <w:szCs w:val="24"/>
        </w:rPr>
        <w:t>influence</w:t>
      </w:r>
      <w:r w:rsidRPr="00B036F6">
        <w:rPr>
          <w:rFonts w:ascii="Times New Roman" w:hAnsi="Times New Roman" w:cs="Times New Roman"/>
          <w:color w:val="000000" w:themeColor="text1"/>
          <w:sz w:val="24"/>
          <w:szCs w:val="24"/>
        </w:rPr>
        <w:t xml:space="preserve"> the sinter rate since there would be more unreacted ore pellets at higher temperature due to volatile matter being driven off and there being little fixed carbon for high temperature reaction to occur. The flame front profile goes down the sinter pot at a fixed suction pressure. The rate at how fast the flame front goes down the sinter pot is dependent on the chemical reactions that take place. As sinter chemical reaction takes place above 1100</w:t>
      </w:r>
      <w:r w:rsidR="00481FCB">
        <w:rPr>
          <w:rFonts w:ascii="Times New Roman" w:eastAsia="Times New Roman" w:hAnsi="Times New Roman" w:cs="Times New Roman"/>
          <w:color w:val="000000" w:themeColor="text1"/>
          <w:sz w:val="24"/>
          <w:szCs w:val="24"/>
          <w:lang w:eastAsia="en-GB"/>
        </w:rPr>
        <w:sym w:font="Symbol" w:char="F0B0"/>
      </w:r>
      <w:r w:rsidRPr="00B036F6">
        <w:rPr>
          <w:rFonts w:ascii="Times New Roman" w:hAnsi="Times New Roman" w:cs="Times New Roman"/>
          <w:color w:val="000000" w:themeColor="text1"/>
          <w:sz w:val="24"/>
          <w:szCs w:val="24"/>
        </w:rPr>
        <w:t xml:space="preserve">C to form a porous sinter structure this allows the flame front profile to pass downwards much quicker. </w:t>
      </w:r>
      <w:r w:rsidR="0081147F" w:rsidRPr="00B036F6">
        <w:rPr>
          <w:rFonts w:ascii="Times New Roman" w:hAnsi="Times New Roman" w:cs="Times New Roman"/>
          <w:color w:val="000000" w:themeColor="text1"/>
          <w:sz w:val="24"/>
          <w:szCs w:val="24"/>
        </w:rPr>
        <w:t>However,</w:t>
      </w:r>
      <w:r w:rsidRPr="00B036F6">
        <w:rPr>
          <w:rFonts w:ascii="Times New Roman" w:hAnsi="Times New Roman" w:cs="Times New Roman"/>
          <w:color w:val="000000" w:themeColor="text1"/>
          <w:sz w:val="24"/>
          <w:szCs w:val="24"/>
        </w:rPr>
        <w:t xml:space="preserve"> if the ore pellets are not reacting then the speed at which the flame front going down the pot will be longer since porous structure of sinter would not have developed taking longer for the flame front to pass downwards. </w:t>
      </w:r>
    </w:p>
    <w:p w14:paraId="33E42E0E" w14:textId="18B576A2"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If we look at the biomass sinter yield and sinter rate we see that 5% sinter yield for all 3 biomass shows great potential for possible upscale with the yield being very close to that of coke. The sinter yield for 15% was also close to that of coke, in particular 15%OH. </w:t>
      </w:r>
      <w:r w:rsidR="00A372AB" w:rsidRPr="00B036F6">
        <w:rPr>
          <w:rFonts w:ascii="Times New Roman" w:hAnsi="Times New Roman" w:cs="Times New Roman"/>
          <w:color w:val="000000" w:themeColor="text1"/>
          <w:sz w:val="24"/>
          <w:szCs w:val="24"/>
        </w:rPr>
        <w:t>This goes against Ooi (2008) and Gan (2012) finding where it suggests that the increase in biomass increases the sinter rate due to greater reactivity and faster combustion speed of biomass compared to coke, which makes sen</w:t>
      </w:r>
      <w:r w:rsidR="006C105A" w:rsidRPr="00B036F6">
        <w:rPr>
          <w:rFonts w:ascii="Times New Roman" w:hAnsi="Times New Roman" w:cs="Times New Roman"/>
          <w:color w:val="000000" w:themeColor="text1"/>
          <w:sz w:val="24"/>
          <w:szCs w:val="24"/>
        </w:rPr>
        <w:t>se with regards to the TGA, DTG</w:t>
      </w:r>
      <w:r w:rsidR="00A372AB" w:rsidRPr="00B036F6">
        <w:rPr>
          <w:rFonts w:ascii="Times New Roman" w:hAnsi="Times New Roman" w:cs="Times New Roman"/>
          <w:color w:val="000000" w:themeColor="text1"/>
          <w:sz w:val="24"/>
          <w:szCs w:val="24"/>
        </w:rPr>
        <w:t xml:space="preserve"> and activation energy. </w:t>
      </w:r>
      <w:r w:rsidRPr="00B036F6">
        <w:rPr>
          <w:rFonts w:ascii="Times New Roman" w:hAnsi="Times New Roman" w:cs="Times New Roman"/>
          <w:color w:val="000000" w:themeColor="text1"/>
          <w:sz w:val="24"/>
          <w:szCs w:val="24"/>
        </w:rPr>
        <w:t>An area to consider would be to see how the sinter rate and sinter yield is affected by particle size.</w:t>
      </w:r>
      <w:r w:rsidR="00A372AB"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 Zandi (2010) focuses on particle size with best results for co-firing biomass with coke at 0.6-0.8mm. The particle size used for these experiments was 2mm (the same as coke) due to machine restrictions and availability.</w:t>
      </w:r>
      <w:r w:rsidR="00CA4F78" w:rsidRPr="00B036F6">
        <w:rPr>
          <w:rFonts w:ascii="Times New Roman" w:hAnsi="Times New Roman" w:cs="Times New Roman"/>
          <w:color w:val="000000" w:themeColor="text1"/>
          <w:sz w:val="24"/>
          <w:szCs w:val="24"/>
        </w:rPr>
        <w:t xml:space="preserve"> Sinter yield from the sinter pot experiment is difficult to take into consideration for large upscaling work as the quantity of sinter produced makes it very hard to measure the true sinter yield value.</w:t>
      </w:r>
    </w:p>
    <w:p w14:paraId="53C78F60" w14:textId="77777777" w:rsidR="00AB7F1C" w:rsidRPr="0043076D" w:rsidRDefault="00AB7F1C" w:rsidP="008D3758">
      <w:pPr>
        <w:spacing w:line="360" w:lineRule="auto"/>
        <w:ind w:firstLine="720"/>
        <w:jc w:val="center"/>
        <w:rPr>
          <w:rFonts w:ascii="Times New Roman" w:hAnsi="Times New Roman" w:cs="Times New Roman"/>
          <w:color w:val="000000" w:themeColor="text1"/>
          <w:sz w:val="24"/>
          <w:szCs w:val="24"/>
          <w:u w:val="single"/>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5E5F3837" wp14:editId="1567DCB3">
            <wp:extent cx="4320000" cy="2880000"/>
            <wp:effectExtent l="0" t="0" r="4445"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9D429DF" w14:textId="6572F343" w:rsidR="00AB7F1C" w:rsidRPr="0043076D" w:rsidRDefault="006C105A" w:rsidP="0043076D">
      <w:pPr>
        <w:pStyle w:val="Caption"/>
        <w:spacing w:line="360" w:lineRule="auto"/>
        <w:ind w:firstLine="720"/>
        <w:jc w:val="center"/>
        <w:rPr>
          <w:rFonts w:ascii="Times New Roman" w:hAnsi="Times New Roman" w:cs="Times New Roman"/>
          <w:color w:val="000000" w:themeColor="text1"/>
          <w:sz w:val="24"/>
          <w:szCs w:val="24"/>
        </w:rPr>
      </w:pPr>
      <w:bookmarkStart w:id="148" w:name="_Ref491429199"/>
      <w:bookmarkStart w:id="149" w:name="_Toc518370601"/>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37</w:t>
      </w:r>
      <w:r w:rsidRPr="0043076D">
        <w:rPr>
          <w:rFonts w:ascii="Times New Roman" w:hAnsi="Times New Roman" w:cs="Times New Roman"/>
          <w:b w:val="0"/>
          <w:color w:val="000000" w:themeColor="text1"/>
          <w:sz w:val="24"/>
          <w:szCs w:val="24"/>
        </w:rPr>
        <w:fldChar w:fldCharType="end"/>
      </w:r>
      <w:bookmarkEnd w:id="148"/>
      <w:r w:rsidRPr="0043076D">
        <w:rPr>
          <w:rFonts w:ascii="Times New Roman" w:hAnsi="Times New Roman" w:cs="Times New Roman"/>
          <w:b w:val="0"/>
          <w:color w:val="000000" w:themeColor="text1"/>
          <w:sz w:val="24"/>
          <w:szCs w:val="24"/>
        </w:rPr>
        <w:t xml:space="preserve"> </w:t>
      </w:r>
      <w:r w:rsidR="00AB7F1C" w:rsidRPr="0043076D">
        <w:rPr>
          <w:rFonts w:ascii="Times New Roman" w:hAnsi="Times New Roman" w:cs="Times New Roman"/>
          <w:b w:val="0"/>
          <w:color w:val="000000" w:themeColor="text1"/>
          <w:sz w:val="24"/>
          <w:szCs w:val="24"/>
        </w:rPr>
        <w:t>FeO content for coke and 5%</w:t>
      </w:r>
      <w:r w:rsidR="009F0CFF">
        <w:rPr>
          <w:rFonts w:ascii="Times New Roman" w:hAnsi="Times New Roman" w:cs="Times New Roman"/>
          <w:b w:val="0"/>
          <w:color w:val="000000" w:themeColor="text1"/>
          <w:sz w:val="24"/>
          <w:szCs w:val="24"/>
        </w:rPr>
        <w:t xml:space="preserve"> </w:t>
      </w:r>
      <w:r w:rsidR="00AB7F1C" w:rsidRPr="0043076D">
        <w:rPr>
          <w:rFonts w:ascii="Times New Roman" w:hAnsi="Times New Roman" w:cs="Times New Roman"/>
          <w:b w:val="0"/>
          <w:color w:val="000000" w:themeColor="text1"/>
          <w:sz w:val="24"/>
          <w:szCs w:val="24"/>
        </w:rPr>
        <w:t>subs</w:t>
      </w:r>
      <w:r w:rsidR="009F0CFF">
        <w:rPr>
          <w:rFonts w:ascii="Times New Roman" w:hAnsi="Times New Roman" w:cs="Times New Roman"/>
          <w:b w:val="0"/>
          <w:color w:val="000000" w:themeColor="text1"/>
          <w:sz w:val="24"/>
          <w:szCs w:val="24"/>
        </w:rPr>
        <w:t>t</w:t>
      </w:r>
      <w:r w:rsidR="00AB7F1C" w:rsidRPr="0043076D">
        <w:rPr>
          <w:rFonts w:ascii="Times New Roman" w:hAnsi="Times New Roman" w:cs="Times New Roman"/>
          <w:b w:val="0"/>
          <w:color w:val="000000" w:themeColor="text1"/>
          <w:sz w:val="24"/>
          <w:szCs w:val="24"/>
        </w:rPr>
        <w:t>it</w:t>
      </w:r>
      <w:r w:rsidR="009F0CFF">
        <w:rPr>
          <w:rFonts w:ascii="Times New Roman" w:hAnsi="Times New Roman" w:cs="Times New Roman"/>
          <w:b w:val="0"/>
          <w:color w:val="000000" w:themeColor="text1"/>
          <w:sz w:val="24"/>
          <w:szCs w:val="24"/>
        </w:rPr>
        <w:t>ut</w:t>
      </w:r>
      <w:r w:rsidR="00AB7F1C" w:rsidRPr="0043076D">
        <w:rPr>
          <w:rFonts w:ascii="Times New Roman" w:hAnsi="Times New Roman" w:cs="Times New Roman"/>
          <w:b w:val="0"/>
          <w:color w:val="000000" w:themeColor="text1"/>
          <w:sz w:val="24"/>
          <w:szCs w:val="24"/>
        </w:rPr>
        <w:t>ion biomass</w:t>
      </w:r>
      <w:bookmarkEnd w:id="149"/>
    </w:p>
    <w:p w14:paraId="4B571B3D" w14:textId="4D8C4081"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w:t>
      </w:r>
      <w:r w:rsidR="006C105A" w:rsidRPr="00B036F6">
        <w:rPr>
          <w:rFonts w:ascii="Times New Roman" w:hAnsi="Times New Roman" w:cs="Times New Roman"/>
          <w:color w:val="000000" w:themeColor="text1"/>
          <w:sz w:val="24"/>
          <w:szCs w:val="24"/>
        </w:rPr>
        <w:t>iron oxide (</w:t>
      </w:r>
      <w:r w:rsidRPr="00B036F6">
        <w:rPr>
          <w:rFonts w:ascii="Times New Roman" w:hAnsi="Times New Roman" w:cs="Times New Roman"/>
          <w:color w:val="000000" w:themeColor="text1"/>
          <w:sz w:val="24"/>
          <w:szCs w:val="24"/>
        </w:rPr>
        <w:t>FeO</w:t>
      </w:r>
      <w:r w:rsidR="006C105A"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content is used as an indicator to assess the thermal state of the sintering process and is commonly used as a quality control at many sinter plants. The FeO content can tell an experienced sinter plant operator whether the sinter will produce a better productivity rate, whether it has good strength (tumble index and its reduction degradation index</w:t>
      </w:r>
      <w:r w:rsidR="006C105A"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Due to the scale of the experiment, </w:t>
      </w:r>
      <w:r w:rsidR="006C105A" w:rsidRPr="00B036F6">
        <w:rPr>
          <w:rFonts w:ascii="Times New Roman" w:hAnsi="Times New Roman" w:cs="Times New Roman"/>
          <w:color w:val="000000" w:themeColor="text1"/>
          <w:sz w:val="24"/>
          <w:szCs w:val="24"/>
        </w:rPr>
        <w:t>tumble index</w:t>
      </w:r>
      <w:r w:rsidRPr="00B036F6">
        <w:rPr>
          <w:rFonts w:ascii="Times New Roman" w:hAnsi="Times New Roman" w:cs="Times New Roman"/>
          <w:color w:val="000000" w:themeColor="text1"/>
          <w:sz w:val="24"/>
          <w:szCs w:val="24"/>
        </w:rPr>
        <w:t xml:space="preserve"> and RDI was not possible to assess. Previous work</w:t>
      </w:r>
      <w:sdt>
        <w:sdtPr>
          <w:rPr>
            <w:rFonts w:ascii="Times New Roman" w:hAnsi="Times New Roman" w:cs="Times New Roman"/>
            <w:color w:val="000000" w:themeColor="text1"/>
            <w:sz w:val="24"/>
            <w:szCs w:val="24"/>
          </w:rPr>
          <w:id w:val="-552462051"/>
          <w:citation/>
        </w:sdtPr>
        <w:sdtEndPr/>
        <w:sdtContent>
          <w:r w:rsidR="006C105A" w:rsidRPr="00B036F6">
            <w:rPr>
              <w:rFonts w:ascii="Times New Roman" w:hAnsi="Times New Roman" w:cs="Times New Roman"/>
              <w:color w:val="000000" w:themeColor="text1"/>
              <w:sz w:val="24"/>
              <w:szCs w:val="24"/>
            </w:rPr>
            <w:fldChar w:fldCharType="begin"/>
          </w:r>
          <w:r w:rsidR="006C105A" w:rsidRPr="00B036F6">
            <w:rPr>
              <w:rFonts w:ascii="Times New Roman" w:hAnsi="Times New Roman" w:cs="Times New Roman"/>
              <w:color w:val="000000" w:themeColor="text1"/>
              <w:sz w:val="24"/>
              <w:szCs w:val="24"/>
            </w:rPr>
            <w:instrText xml:space="preserve"> CITATION Cor13 \l 2057 </w:instrText>
          </w:r>
          <w:r w:rsidR="006C105A"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Cores, et al., 2013)</w:t>
          </w:r>
          <w:r w:rsidR="006C105A"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 xml:space="preserve">  shows that a 2% increase in FeO can lower (improve) the RDI by 8 points. However, the higher the FeO content doesn’t necessarily mean a better outcome. It is important to find an optimum FeO content so that the RDI is improved without altering the other sinter properties.  From </w:t>
      </w:r>
      <w:r w:rsidR="006C105A" w:rsidRPr="00B036F6">
        <w:rPr>
          <w:rFonts w:ascii="Times New Roman" w:hAnsi="Times New Roman" w:cs="Times New Roman"/>
          <w:color w:val="000000" w:themeColor="text1"/>
          <w:sz w:val="24"/>
          <w:szCs w:val="24"/>
        </w:rPr>
        <w:fldChar w:fldCharType="begin"/>
      </w:r>
      <w:r w:rsidR="006C105A" w:rsidRPr="00B036F6">
        <w:rPr>
          <w:rFonts w:ascii="Times New Roman" w:hAnsi="Times New Roman" w:cs="Times New Roman"/>
          <w:color w:val="000000" w:themeColor="text1"/>
          <w:sz w:val="24"/>
          <w:szCs w:val="24"/>
        </w:rPr>
        <w:instrText xml:space="preserve"> REF _Ref491429199 \h </w:instrText>
      </w:r>
      <w:r w:rsidR="00EF4EB3" w:rsidRPr="0043076D">
        <w:rPr>
          <w:rFonts w:ascii="Times New Roman" w:hAnsi="Times New Roman" w:cs="Times New Roman"/>
          <w:color w:val="000000" w:themeColor="text1"/>
          <w:sz w:val="24"/>
          <w:szCs w:val="24"/>
        </w:rPr>
        <w:instrText xml:space="preserve"> \* MERGEFORMAT </w:instrText>
      </w:r>
      <w:r w:rsidR="006C105A" w:rsidRPr="00B036F6">
        <w:rPr>
          <w:rFonts w:ascii="Times New Roman" w:hAnsi="Times New Roman" w:cs="Times New Roman"/>
          <w:color w:val="000000" w:themeColor="text1"/>
          <w:sz w:val="24"/>
          <w:szCs w:val="24"/>
        </w:rPr>
      </w:r>
      <w:r w:rsidR="006C105A"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7</w:t>
      </w:r>
      <w:r w:rsidR="006C105A"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we can see both 5OH and</w:t>
      </w:r>
      <w:r w:rsidR="006C105A"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 xml:space="preserve">5RB have a higher content to that of coke (57% and 25% higher) with 5BSG being slightly lower (8% lower). </w:t>
      </w:r>
    </w:p>
    <w:p w14:paraId="67BCDB15" w14:textId="72512A17"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Due to the scale of these experiments, majority of this study focuses on the environmental aspect. Investigation to what impact these FeO content has on the overall outcome is very hard to determine from a sinter pot scale and require</w:t>
      </w:r>
      <w:r w:rsidR="00CC2387" w:rsidRPr="00B036F6">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the experiments to be </w:t>
      </w:r>
      <w:r w:rsidR="00EC4A6D" w:rsidRPr="00B036F6">
        <w:rPr>
          <w:rFonts w:ascii="Times New Roman" w:hAnsi="Times New Roman" w:cs="Times New Roman"/>
          <w:color w:val="000000" w:themeColor="text1"/>
          <w:sz w:val="24"/>
          <w:szCs w:val="24"/>
        </w:rPr>
        <w:t>upscale</w:t>
      </w:r>
      <w:r w:rsidRPr="00B036F6">
        <w:rPr>
          <w:rFonts w:ascii="Times New Roman" w:hAnsi="Times New Roman" w:cs="Times New Roman"/>
          <w:color w:val="000000" w:themeColor="text1"/>
          <w:sz w:val="24"/>
          <w:szCs w:val="24"/>
        </w:rPr>
        <w:t xml:space="preserve"> to a possible 80kg sinter pot. FeO analysis should be carried out on large scale trials along with </w:t>
      </w:r>
      <w:r w:rsidR="00D26A4C" w:rsidRPr="00B036F6">
        <w:rPr>
          <w:rFonts w:ascii="Times New Roman" w:hAnsi="Times New Roman" w:cs="Times New Roman"/>
          <w:color w:val="000000" w:themeColor="text1"/>
          <w:sz w:val="24"/>
          <w:szCs w:val="24"/>
        </w:rPr>
        <w:t>t</w:t>
      </w:r>
      <w:r w:rsidRPr="00B036F6">
        <w:rPr>
          <w:rFonts w:ascii="Times New Roman" w:hAnsi="Times New Roman" w:cs="Times New Roman"/>
          <w:color w:val="000000" w:themeColor="text1"/>
          <w:sz w:val="24"/>
          <w:szCs w:val="24"/>
        </w:rPr>
        <w:t xml:space="preserve">umble test and RDI to get a fuller picture of biomass effect on sinter quality. </w:t>
      </w:r>
    </w:p>
    <w:p w14:paraId="532DB25C" w14:textId="1EB51A26"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nother area of importance is the porosity of the sinter. This is important since it plays an important role in the reduction of iron oxide to liquid iron. If the sinter </w:t>
      </w:r>
      <w:r w:rsidRPr="00B036F6">
        <w:rPr>
          <w:rFonts w:ascii="Times New Roman" w:hAnsi="Times New Roman" w:cs="Times New Roman"/>
          <w:color w:val="000000" w:themeColor="text1"/>
          <w:sz w:val="24"/>
          <w:szCs w:val="24"/>
        </w:rPr>
        <w:lastRenderedPageBreak/>
        <w:t>structure is too porous, then the blast furnace gas pumped through the tuyeres would end up blowing the sinter out of the furnace.</w:t>
      </w:r>
      <w:r w:rsidR="00CC2387" w:rsidRPr="00B036F6">
        <w:rPr>
          <w:rFonts w:ascii="Times New Roman" w:hAnsi="Times New Roman" w:cs="Times New Roman"/>
          <w:color w:val="000000" w:themeColor="text1"/>
          <w:sz w:val="24"/>
          <w:szCs w:val="24"/>
        </w:rPr>
        <w:t xml:space="preserve"> The sinter will also crush when more materials are </w:t>
      </w:r>
      <w:r w:rsidR="00D26A4C" w:rsidRPr="00B036F6">
        <w:rPr>
          <w:rFonts w:ascii="Times New Roman" w:hAnsi="Times New Roman" w:cs="Times New Roman"/>
          <w:color w:val="000000" w:themeColor="text1"/>
          <w:sz w:val="24"/>
          <w:szCs w:val="24"/>
        </w:rPr>
        <w:t>placed</w:t>
      </w:r>
      <w:r w:rsidR="00CC2387" w:rsidRPr="00B036F6">
        <w:rPr>
          <w:rFonts w:ascii="Times New Roman" w:hAnsi="Times New Roman" w:cs="Times New Roman"/>
          <w:color w:val="000000" w:themeColor="text1"/>
          <w:sz w:val="24"/>
          <w:szCs w:val="24"/>
        </w:rPr>
        <w:t xml:space="preserve"> from the top of furnace which will create a pow</w:t>
      </w:r>
      <w:r w:rsidR="00D26A4C" w:rsidRPr="00B036F6">
        <w:rPr>
          <w:rFonts w:ascii="Times New Roman" w:hAnsi="Times New Roman" w:cs="Times New Roman"/>
          <w:color w:val="000000" w:themeColor="text1"/>
          <w:sz w:val="24"/>
          <w:szCs w:val="24"/>
        </w:rPr>
        <w:t>d</w:t>
      </w:r>
      <w:r w:rsidR="00CC2387" w:rsidRPr="00B036F6">
        <w:rPr>
          <w:rFonts w:ascii="Times New Roman" w:hAnsi="Times New Roman" w:cs="Times New Roman"/>
          <w:color w:val="000000" w:themeColor="text1"/>
          <w:sz w:val="24"/>
          <w:szCs w:val="24"/>
        </w:rPr>
        <w:t xml:space="preserve">er </w:t>
      </w:r>
      <w:r w:rsidR="00481FCB" w:rsidRPr="00B036F6">
        <w:rPr>
          <w:rFonts w:ascii="Times New Roman" w:hAnsi="Times New Roman" w:cs="Times New Roman"/>
          <w:color w:val="000000" w:themeColor="text1"/>
          <w:sz w:val="24"/>
          <w:szCs w:val="24"/>
        </w:rPr>
        <w:t>iron-based</w:t>
      </w:r>
      <w:r w:rsidR="00CC2387" w:rsidRPr="00B036F6">
        <w:rPr>
          <w:rFonts w:ascii="Times New Roman" w:hAnsi="Times New Roman" w:cs="Times New Roman"/>
          <w:color w:val="000000" w:themeColor="text1"/>
          <w:sz w:val="24"/>
          <w:szCs w:val="24"/>
        </w:rPr>
        <w:t xml:space="preserve"> sinter which will delay productivity. </w:t>
      </w:r>
      <w:r w:rsidRPr="00B036F6">
        <w:rPr>
          <w:rFonts w:ascii="Times New Roman" w:hAnsi="Times New Roman" w:cs="Times New Roman"/>
          <w:color w:val="000000" w:themeColor="text1"/>
          <w:sz w:val="24"/>
          <w:szCs w:val="24"/>
        </w:rPr>
        <w:t>If the sinter structure is not porous enough then we can see a delay in productivity as it will take longer for the gases to pass through the porous sinter structure to react with the iron oxide.</w:t>
      </w:r>
    </w:p>
    <w:p w14:paraId="1B204552" w14:textId="24B8D423"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We see that all biomass samples are very close in porosity to coke. The next step is to carry out plant trials and assess how porosity is affected on a </w:t>
      </w:r>
      <w:r w:rsidR="00481FCB" w:rsidRPr="00B036F6">
        <w:rPr>
          <w:rFonts w:ascii="Times New Roman" w:hAnsi="Times New Roman" w:cs="Times New Roman"/>
          <w:color w:val="000000" w:themeColor="text1"/>
          <w:sz w:val="24"/>
          <w:szCs w:val="24"/>
        </w:rPr>
        <w:t>large-scale</w:t>
      </w:r>
      <w:r w:rsidRPr="00B036F6">
        <w:rPr>
          <w:rFonts w:ascii="Times New Roman" w:hAnsi="Times New Roman" w:cs="Times New Roman"/>
          <w:color w:val="000000" w:themeColor="text1"/>
          <w:sz w:val="24"/>
          <w:szCs w:val="24"/>
        </w:rPr>
        <w:t xml:space="preserve"> basis.</w:t>
      </w:r>
    </w:p>
    <w:p w14:paraId="401022B8" w14:textId="77777777" w:rsidR="00AB7F1C" w:rsidRPr="0043076D" w:rsidRDefault="00AB7F1C" w:rsidP="008D3758">
      <w:pPr>
        <w:spacing w:line="360" w:lineRule="auto"/>
        <w:ind w:firstLine="720"/>
        <w:jc w:val="center"/>
        <w:rPr>
          <w:rFonts w:ascii="Times New Roman" w:hAnsi="Times New Roman" w:cs="Times New Roman"/>
          <w:color w:val="000000" w:themeColor="text1"/>
          <w:sz w:val="24"/>
          <w:szCs w:val="24"/>
          <w:u w:val="single"/>
        </w:rPr>
      </w:pPr>
      <w:r w:rsidRPr="00B036F6">
        <w:rPr>
          <w:rFonts w:ascii="Times New Roman" w:hAnsi="Times New Roman" w:cs="Times New Roman"/>
          <w:noProof/>
          <w:color w:val="000000" w:themeColor="text1"/>
          <w:sz w:val="24"/>
          <w:szCs w:val="24"/>
          <w:lang w:eastAsia="en-GB"/>
        </w:rPr>
        <w:drawing>
          <wp:inline distT="0" distB="0" distL="0" distR="0" wp14:anchorId="41158B8F" wp14:editId="3F73F281">
            <wp:extent cx="4320000" cy="2880000"/>
            <wp:effectExtent l="0" t="0" r="4445" b="15875"/>
            <wp:docPr id="16835" name="Chart 16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610D512" w14:textId="4985A82A" w:rsidR="00AB7F1C" w:rsidRPr="0043076D" w:rsidRDefault="00D26A4C" w:rsidP="0043076D">
      <w:pPr>
        <w:pStyle w:val="Caption"/>
        <w:spacing w:line="360" w:lineRule="auto"/>
        <w:ind w:firstLine="720"/>
        <w:jc w:val="center"/>
        <w:rPr>
          <w:rFonts w:ascii="Times New Roman" w:hAnsi="Times New Roman" w:cs="Times New Roman"/>
          <w:color w:val="000000" w:themeColor="text1"/>
          <w:sz w:val="24"/>
          <w:szCs w:val="24"/>
        </w:rPr>
      </w:pPr>
      <w:bookmarkStart w:id="150" w:name="_Toc518370602"/>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38</w:t>
      </w:r>
      <w:r w:rsidRPr="0043076D">
        <w:rPr>
          <w:rFonts w:ascii="Times New Roman" w:hAnsi="Times New Roman" w:cs="Times New Roman"/>
          <w:b w:val="0"/>
          <w:color w:val="000000" w:themeColor="text1"/>
          <w:sz w:val="24"/>
          <w:szCs w:val="24"/>
        </w:rPr>
        <w:fldChar w:fldCharType="end"/>
      </w:r>
      <w:r w:rsidR="009823B3" w:rsidRPr="00B036F6">
        <w:rPr>
          <w:rFonts w:ascii="Times New Roman" w:hAnsi="Times New Roman" w:cs="Times New Roman"/>
          <w:b w:val="0"/>
          <w:color w:val="000000" w:themeColor="text1"/>
          <w:sz w:val="24"/>
          <w:szCs w:val="24"/>
        </w:rPr>
        <w:t xml:space="preserve"> P</w:t>
      </w:r>
      <w:r w:rsidR="00AB7F1C" w:rsidRPr="0043076D">
        <w:rPr>
          <w:rFonts w:ascii="Times New Roman" w:hAnsi="Times New Roman" w:cs="Times New Roman"/>
          <w:b w:val="0"/>
          <w:color w:val="000000" w:themeColor="text1"/>
          <w:sz w:val="24"/>
          <w:szCs w:val="24"/>
        </w:rPr>
        <w:t>orosity of 5% biomass substitution</w:t>
      </w:r>
      <w:bookmarkEnd w:id="150"/>
    </w:p>
    <w:p w14:paraId="422337E7" w14:textId="77777777" w:rsidR="00D26A4C" w:rsidRDefault="00D26A4C" w:rsidP="00F31E5A">
      <w:pPr>
        <w:spacing w:line="360" w:lineRule="auto"/>
        <w:jc w:val="both"/>
        <w:rPr>
          <w:rFonts w:ascii="Times New Roman" w:hAnsi="Times New Roman" w:cs="Times New Roman"/>
          <w:color w:val="000000" w:themeColor="text1"/>
          <w:sz w:val="24"/>
          <w:szCs w:val="24"/>
          <w:u w:val="single"/>
        </w:rPr>
      </w:pPr>
    </w:p>
    <w:p w14:paraId="11A32ACF" w14:textId="77777777" w:rsidR="00E2504A" w:rsidRDefault="00E2504A" w:rsidP="00F31E5A">
      <w:pPr>
        <w:spacing w:line="360" w:lineRule="auto"/>
        <w:jc w:val="both"/>
        <w:rPr>
          <w:rFonts w:ascii="Times New Roman" w:hAnsi="Times New Roman" w:cs="Times New Roman"/>
          <w:color w:val="000000" w:themeColor="text1"/>
          <w:sz w:val="24"/>
          <w:szCs w:val="24"/>
          <w:u w:val="single"/>
        </w:rPr>
      </w:pPr>
    </w:p>
    <w:p w14:paraId="3BAE143A" w14:textId="77777777" w:rsidR="00E2504A" w:rsidRDefault="00E2504A" w:rsidP="00F31E5A">
      <w:pPr>
        <w:spacing w:line="360" w:lineRule="auto"/>
        <w:jc w:val="both"/>
        <w:rPr>
          <w:rFonts w:ascii="Times New Roman" w:hAnsi="Times New Roman" w:cs="Times New Roman"/>
          <w:color w:val="000000" w:themeColor="text1"/>
          <w:sz w:val="24"/>
          <w:szCs w:val="24"/>
          <w:u w:val="single"/>
        </w:rPr>
      </w:pPr>
    </w:p>
    <w:p w14:paraId="204AC46C" w14:textId="77777777" w:rsidR="00E2504A" w:rsidRDefault="00E2504A" w:rsidP="00F31E5A">
      <w:pPr>
        <w:spacing w:line="360" w:lineRule="auto"/>
        <w:jc w:val="both"/>
        <w:rPr>
          <w:rFonts w:ascii="Times New Roman" w:hAnsi="Times New Roman" w:cs="Times New Roman"/>
          <w:color w:val="000000" w:themeColor="text1"/>
          <w:sz w:val="24"/>
          <w:szCs w:val="24"/>
          <w:u w:val="single"/>
        </w:rPr>
      </w:pPr>
    </w:p>
    <w:p w14:paraId="6F5E246B" w14:textId="77777777" w:rsidR="00E2504A" w:rsidRDefault="00E2504A" w:rsidP="00F31E5A">
      <w:pPr>
        <w:spacing w:line="360" w:lineRule="auto"/>
        <w:jc w:val="both"/>
        <w:rPr>
          <w:rFonts w:ascii="Times New Roman" w:hAnsi="Times New Roman" w:cs="Times New Roman"/>
          <w:color w:val="000000" w:themeColor="text1"/>
          <w:sz w:val="24"/>
          <w:szCs w:val="24"/>
          <w:u w:val="single"/>
        </w:rPr>
      </w:pPr>
    </w:p>
    <w:p w14:paraId="09A81E20" w14:textId="77777777" w:rsidR="00E2504A" w:rsidRPr="0043076D" w:rsidRDefault="00E2504A" w:rsidP="00F31E5A">
      <w:pPr>
        <w:spacing w:line="360" w:lineRule="auto"/>
        <w:jc w:val="both"/>
        <w:rPr>
          <w:rFonts w:ascii="Times New Roman" w:hAnsi="Times New Roman" w:cs="Times New Roman"/>
          <w:color w:val="000000" w:themeColor="text1"/>
          <w:sz w:val="24"/>
          <w:szCs w:val="24"/>
          <w:u w:val="single"/>
        </w:rPr>
      </w:pPr>
    </w:p>
    <w:p w14:paraId="55A54377" w14:textId="77777777" w:rsidR="00AB7F1C" w:rsidRPr="0043076D" w:rsidRDefault="00AB7F1C" w:rsidP="00FB1657">
      <w:pPr>
        <w:spacing w:line="360" w:lineRule="auto"/>
        <w:ind w:firstLine="720"/>
        <w:jc w:val="both"/>
        <w:rPr>
          <w:rFonts w:ascii="Times New Roman" w:hAnsi="Times New Roman" w:cs="Times New Roman"/>
          <w:color w:val="000000" w:themeColor="text1"/>
          <w:sz w:val="24"/>
          <w:szCs w:val="24"/>
          <w:u w:val="single"/>
        </w:rPr>
      </w:pPr>
    </w:p>
    <w:p w14:paraId="401A0CF7" w14:textId="1627886A" w:rsidR="00AB7F1C" w:rsidRPr="00B036F6" w:rsidRDefault="00C6529B" w:rsidP="000159CD">
      <w:pPr>
        <w:pStyle w:val="Heading3"/>
        <w:rPr>
          <w:rFonts w:ascii="Times New Roman" w:hAnsi="Times New Roman" w:cs="Times New Roman"/>
          <w:color w:val="000000" w:themeColor="text1"/>
          <w:sz w:val="24"/>
          <w:szCs w:val="24"/>
        </w:rPr>
      </w:pPr>
      <w:bookmarkStart w:id="151" w:name="_Toc518370555"/>
      <w:r>
        <w:rPr>
          <w:rFonts w:ascii="Times New Roman" w:hAnsi="Times New Roman" w:cs="Times New Roman"/>
          <w:color w:val="000000" w:themeColor="text1"/>
          <w:sz w:val="24"/>
          <w:szCs w:val="24"/>
        </w:rPr>
        <w:lastRenderedPageBreak/>
        <w:t>5</w:t>
      </w:r>
      <w:r w:rsidR="00054839">
        <w:rPr>
          <w:rFonts w:ascii="Times New Roman" w:hAnsi="Times New Roman" w:cs="Times New Roman"/>
          <w:color w:val="000000" w:themeColor="text1"/>
          <w:sz w:val="24"/>
          <w:szCs w:val="24"/>
        </w:rPr>
        <w:t>.5</w:t>
      </w:r>
      <w:r w:rsidR="00AB7F1C" w:rsidRPr="00B036F6">
        <w:rPr>
          <w:rFonts w:ascii="Times New Roman" w:hAnsi="Times New Roman" w:cs="Times New Roman"/>
          <w:color w:val="000000" w:themeColor="text1"/>
          <w:sz w:val="24"/>
          <w:szCs w:val="24"/>
        </w:rPr>
        <w:t xml:space="preserve">.4 </w:t>
      </w:r>
      <w:r w:rsidR="004640BD">
        <w:rPr>
          <w:rFonts w:ascii="Times New Roman" w:hAnsi="Times New Roman" w:cs="Times New Roman"/>
          <w:color w:val="000000" w:themeColor="text1"/>
          <w:sz w:val="24"/>
          <w:szCs w:val="24"/>
        </w:rPr>
        <w:t>Off-</w:t>
      </w:r>
      <w:r w:rsidR="00AB7F1C" w:rsidRPr="00B036F6">
        <w:rPr>
          <w:rFonts w:ascii="Times New Roman" w:hAnsi="Times New Roman" w:cs="Times New Roman"/>
          <w:color w:val="000000" w:themeColor="text1"/>
          <w:sz w:val="24"/>
          <w:szCs w:val="24"/>
        </w:rPr>
        <w:t>gases (</w:t>
      </w:r>
      <w:r w:rsidR="008428F0">
        <w:rPr>
          <w:rFonts w:ascii="Times New Roman" w:hAnsi="Times New Roman" w:cs="Times New Roman"/>
          <w:color w:val="000000" w:themeColor="text1"/>
          <w:sz w:val="24"/>
          <w:szCs w:val="24"/>
        </w:rPr>
        <w:t>c</w:t>
      </w:r>
      <w:r w:rsidR="00AB7F1C" w:rsidRPr="00B036F6">
        <w:rPr>
          <w:rFonts w:ascii="Times New Roman" w:hAnsi="Times New Roman" w:cs="Times New Roman"/>
          <w:color w:val="000000" w:themeColor="text1"/>
          <w:sz w:val="24"/>
          <w:szCs w:val="24"/>
        </w:rPr>
        <w:t xml:space="preserve">arbon monoxide and </w:t>
      </w:r>
      <w:r w:rsidR="008428F0">
        <w:rPr>
          <w:rFonts w:ascii="Times New Roman" w:hAnsi="Times New Roman" w:cs="Times New Roman"/>
          <w:color w:val="000000" w:themeColor="text1"/>
          <w:sz w:val="24"/>
          <w:szCs w:val="24"/>
        </w:rPr>
        <w:t>c</w:t>
      </w:r>
      <w:r w:rsidR="00AB7F1C" w:rsidRPr="00B036F6">
        <w:rPr>
          <w:rFonts w:ascii="Times New Roman" w:hAnsi="Times New Roman" w:cs="Times New Roman"/>
          <w:color w:val="000000" w:themeColor="text1"/>
          <w:sz w:val="24"/>
          <w:szCs w:val="24"/>
        </w:rPr>
        <w:t>arbon dioxide)</w:t>
      </w:r>
      <w:bookmarkEnd w:id="151"/>
    </w:p>
    <w:p w14:paraId="1A5E44C7" w14:textId="77777777" w:rsidR="00CC2387" w:rsidRPr="00B036F6" w:rsidRDefault="00CC2387" w:rsidP="0043076D">
      <w:pPr>
        <w:spacing w:line="360" w:lineRule="auto"/>
        <w:ind w:firstLine="720"/>
        <w:rPr>
          <w:rFonts w:ascii="Times New Roman" w:hAnsi="Times New Roman" w:cs="Times New Roman"/>
          <w:color w:val="000000" w:themeColor="text1"/>
          <w:sz w:val="24"/>
          <w:szCs w:val="24"/>
        </w:rPr>
      </w:pPr>
    </w:p>
    <w:p w14:paraId="42702650" w14:textId="77777777" w:rsidR="00AB7F1C" w:rsidRPr="0043076D" w:rsidRDefault="00AB7F1C" w:rsidP="008D3758">
      <w:pPr>
        <w:spacing w:line="360" w:lineRule="auto"/>
        <w:ind w:firstLine="720"/>
        <w:jc w:val="center"/>
        <w:rPr>
          <w:rFonts w:ascii="Times New Roman" w:hAnsi="Times New Roman" w:cs="Times New Roman"/>
          <w:color w:val="000000" w:themeColor="text1"/>
          <w:sz w:val="24"/>
          <w:szCs w:val="24"/>
          <w:u w:val="single"/>
        </w:rPr>
      </w:pPr>
      <w:r w:rsidRPr="00B036F6">
        <w:rPr>
          <w:rFonts w:ascii="Times New Roman" w:hAnsi="Times New Roman" w:cs="Times New Roman"/>
          <w:noProof/>
          <w:color w:val="000000" w:themeColor="text1"/>
          <w:sz w:val="24"/>
          <w:szCs w:val="24"/>
          <w:lang w:eastAsia="en-GB"/>
        </w:rPr>
        <w:drawing>
          <wp:inline distT="0" distB="0" distL="0" distR="0" wp14:anchorId="425ED451" wp14:editId="0FA7EBA4">
            <wp:extent cx="4320000" cy="2880000"/>
            <wp:effectExtent l="0" t="0" r="23495"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4B3C814B" w14:textId="0273FD28" w:rsidR="00F31E5A" w:rsidRPr="0043076D" w:rsidRDefault="00D26A4C" w:rsidP="008D3758">
      <w:pPr>
        <w:pStyle w:val="Caption"/>
        <w:spacing w:line="360" w:lineRule="auto"/>
        <w:ind w:firstLine="720"/>
        <w:jc w:val="center"/>
      </w:pPr>
      <w:bookmarkStart w:id="152" w:name="_Ref491429526"/>
      <w:bookmarkStart w:id="153" w:name="_Toc518370603"/>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Cs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Cs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39</w:t>
      </w:r>
      <w:r w:rsidRPr="0043076D">
        <w:rPr>
          <w:rFonts w:ascii="Times New Roman" w:hAnsi="Times New Roman" w:cs="Times New Roman"/>
          <w:bCs w:val="0"/>
          <w:color w:val="000000" w:themeColor="text1"/>
          <w:sz w:val="24"/>
          <w:szCs w:val="24"/>
        </w:rPr>
        <w:fldChar w:fldCharType="end"/>
      </w:r>
      <w:bookmarkEnd w:id="152"/>
      <w:r w:rsidR="009823B3" w:rsidRPr="00B036F6">
        <w:rPr>
          <w:rFonts w:ascii="Times New Roman" w:hAnsi="Times New Roman" w:cs="Times New Roman"/>
          <w:b w:val="0"/>
          <w:color w:val="000000" w:themeColor="text1"/>
          <w:sz w:val="24"/>
          <w:szCs w:val="24"/>
        </w:rPr>
        <w:t xml:space="preserve"> C</w:t>
      </w:r>
      <w:r w:rsidR="00AB7F1C" w:rsidRPr="0043076D">
        <w:rPr>
          <w:rFonts w:ascii="Times New Roman" w:hAnsi="Times New Roman" w:cs="Times New Roman"/>
          <w:b w:val="0"/>
          <w:color w:val="000000" w:themeColor="text1"/>
          <w:sz w:val="24"/>
          <w:szCs w:val="24"/>
        </w:rPr>
        <w:t>oncentration of carbon monoxide in the waste gas when substituting 5% coke with biomass</w:t>
      </w:r>
      <w:bookmarkEnd w:id="153"/>
    </w:p>
    <w:p w14:paraId="73B03C9A" w14:textId="77777777" w:rsidR="00AB7F1C" w:rsidRPr="00B036F6" w:rsidRDefault="00AB7F1C" w:rsidP="008D3758">
      <w:pPr>
        <w:spacing w:line="360" w:lineRule="auto"/>
        <w:ind w:firstLine="720"/>
        <w:jc w:val="center"/>
        <w:rPr>
          <w:rFonts w:ascii="Times New Roman" w:hAnsi="Times New Roman" w:cs="Times New Roman"/>
          <w:i/>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71C2F59E" wp14:editId="048C0067">
            <wp:extent cx="4320000" cy="2880000"/>
            <wp:effectExtent l="0" t="0" r="23495" b="1587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B390983" w14:textId="7F96B72C" w:rsidR="00F31E5A" w:rsidRPr="00F31E5A" w:rsidRDefault="00D26A4C" w:rsidP="00F31E5A">
      <w:pPr>
        <w:pStyle w:val="Caption"/>
        <w:spacing w:line="360" w:lineRule="auto"/>
        <w:ind w:firstLine="720"/>
        <w:jc w:val="center"/>
        <w:rPr>
          <w:rFonts w:ascii="Times New Roman" w:hAnsi="Times New Roman" w:cs="Times New Roman"/>
          <w:color w:val="000000" w:themeColor="text1"/>
          <w:sz w:val="24"/>
          <w:szCs w:val="24"/>
        </w:rPr>
      </w:pPr>
      <w:bookmarkStart w:id="154" w:name="_Ref491429576"/>
      <w:bookmarkStart w:id="155" w:name="_Toc518370604"/>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40</w:t>
      </w:r>
      <w:r w:rsidRPr="0043076D">
        <w:rPr>
          <w:rFonts w:ascii="Times New Roman" w:hAnsi="Times New Roman" w:cs="Times New Roman"/>
          <w:b w:val="0"/>
          <w:color w:val="000000" w:themeColor="text1"/>
          <w:sz w:val="24"/>
          <w:szCs w:val="24"/>
        </w:rPr>
        <w:fldChar w:fldCharType="end"/>
      </w:r>
      <w:bookmarkEnd w:id="154"/>
      <w:r w:rsidR="009823B3" w:rsidRPr="00B036F6">
        <w:rPr>
          <w:rFonts w:ascii="Times New Roman" w:hAnsi="Times New Roman" w:cs="Times New Roman"/>
          <w:b w:val="0"/>
          <w:color w:val="000000" w:themeColor="text1"/>
          <w:sz w:val="24"/>
          <w:szCs w:val="24"/>
        </w:rPr>
        <w:t xml:space="preserve"> C</w:t>
      </w:r>
      <w:r w:rsidR="00AB7F1C" w:rsidRPr="0043076D">
        <w:rPr>
          <w:rFonts w:ascii="Times New Roman" w:hAnsi="Times New Roman" w:cs="Times New Roman"/>
          <w:b w:val="0"/>
          <w:color w:val="000000" w:themeColor="text1"/>
          <w:sz w:val="24"/>
          <w:szCs w:val="24"/>
        </w:rPr>
        <w:t>oncentration of carbon monoxide in the waste gas when substituting 15% coke with biomass</w:t>
      </w:r>
      <w:bookmarkEnd w:id="155"/>
    </w:p>
    <w:p w14:paraId="4E1E2E15" w14:textId="77777777" w:rsidR="00AB7F1C" w:rsidRPr="0043076D" w:rsidRDefault="00AB7F1C" w:rsidP="008D3758">
      <w:pPr>
        <w:spacing w:line="360" w:lineRule="auto"/>
        <w:ind w:firstLine="720"/>
        <w:jc w:val="center"/>
        <w:rPr>
          <w:rFonts w:ascii="Times New Roman" w:hAnsi="Times New Roman" w:cs="Times New Roman"/>
          <w:color w:val="000000" w:themeColor="text1"/>
          <w:sz w:val="24"/>
          <w:szCs w:val="24"/>
          <w:u w:val="single"/>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72047F20" wp14:editId="2CF4411A">
            <wp:extent cx="4320000" cy="2880000"/>
            <wp:effectExtent l="0" t="0" r="23495" b="15875"/>
            <wp:docPr id="16885" name="Chart 16885"/>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76DAC9B2" w14:textId="44DD8B05" w:rsidR="00AB7F1C" w:rsidRPr="0043076D" w:rsidRDefault="00D26A4C" w:rsidP="0043076D">
      <w:pPr>
        <w:pStyle w:val="Caption"/>
        <w:spacing w:line="360" w:lineRule="auto"/>
        <w:ind w:firstLine="720"/>
        <w:jc w:val="center"/>
        <w:rPr>
          <w:rFonts w:ascii="Times New Roman" w:hAnsi="Times New Roman" w:cs="Times New Roman"/>
          <w:color w:val="000000" w:themeColor="text1"/>
          <w:sz w:val="24"/>
          <w:szCs w:val="24"/>
        </w:rPr>
      </w:pPr>
      <w:bookmarkStart w:id="156" w:name="_Ref491429756"/>
      <w:bookmarkStart w:id="157" w:name="_Toc518370605"/>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41</w:t>
      </w:r>
      <w:r w:rsidRPr="0043076D">
        <w:rPr>
          <w:rFonts w:ascii="Times New Roman" w:hAnsi="Times New Roman" w:cs="Times New Roman"/>
          <w:b w:val="0"/>
          <w:color w:val="000000" w:themeColor="text1"/>
          <w:sz w:val="24"/>
          <w:szCs w:val="24"/>
        </w:rPr>
        <w:fldChar w:fldCharType="end"/>
      </w:r>
      <w:bookmarkEnd w:id="156"/>
      <w:r w:rsidR="009823B3" w:rsidRPr="00B036F6">
        <w:rPr>
          <w:rFonts w:ascii="Times New Roman" w:hAnsi="Times New Roman" w:cs="Times New Roman"/>
          <w:b w:val="0"/>
          <w:color w:val="000000" w:themeColor="text1"/>
          <w:sz w:val="24"/>
          <w:szCs w:val="24"/>
        </w:rPr>
        <w:t xml:space="preserve"> C</w:t>
      </w:r>
      <w:r w:rsidR="00AB7F1C" w:rsidRPr="0043076D">
        <w:rPr>
          <w:rFonts w:ascii="Times New Roman" w:hAnsi="Times New Roman" w:cs="Times New Roman"/>
          <w:b w:val="0"/>
          <w:color w:val="000000" w:themeColor="text1"/>
          <w:sz w:val="24"/>
          <w:szCs w:val="24"/>
        </w:rPr>
        <w:t>oncentration of carbon dioxide in the waste gas when substituting 5% coke with biomass</w:t>
      </w:r>
      <w:bookmarkEnd w:id="157"/>
    </w:p>
    <w:p w14:paraId="4278AB59" w14:textId="77777777" w:rsidR="00AB7F1C" w:rsidRPr="00B036F6" w:rsidRDefault="00AB7F1C" w:rsidP="008D3758">
      <w:pPr>
        <w:spacing w:line="360" w:lineRule="auto"/>
        <w:ind w:firstLine="720"/>
        <w:jc w:val="center"/>
        <w:rPr>
          <w:rFonts w:ascii="Times New Roman" w:hAnsi="Times New Roman" w:cs="Times New Roman"/>
          <w:i/>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2AC886F1" wp14:editId="6951EA6C">
            <wp:extent cx="4320000" cy="2880000"/>
            <wp:effectExtent l="0" t="0" r="23495" b="15875"/>
            <wp:docPr id="16886" name="Chart 16886"/>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2A524E93" w14:textId="00FE435B" w:rsidR="00AB7F1C" w:rsidRPr="0043076D" w:rsidRDefault="00D26A4C" w:rsidP="0043076D">
      <w:pPr>
        <w:pStyle w:val="Caption"/>
        <w:spacing w:line="360" w:lineRule="auto"/>
        <w:ind w:firstLine="720"/>
        <w:jc w:val="center"/>
        <w:rPr>
          <w:rFonts w:ascii="Times New Roman" w:hAnsi="Times New Roman" w:cs="Times New Roman"/>
          <w:color w:val="000000" w:themeColor="text1"/>
          <w:sz w:val="24"/>
          <w:szCs w:val="24"/>
        </w:rPr>
      </w:pPr>
      <w:bookmarkStart w:id="158" w:name="_Ref491429532"/>
      <w:bookmarkStart w:id="159" w:name="_Toc518370606"/>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42</w:t>
      </w:r>
      <w:r w:rsidRPr="0043076D">
        <w:rPr>
          <w:rFonts w:ascii="Times New Roman" w:hAnsi="Times New Roman" w:cs="Times New Roman"/>
          <w:b w:val="0"/>
          <w:color w:val="000000" w:themeColor="text1"/>
          <w:sz w:val="24"/>
          <w:szCs w:val="24"/>
        </w:rPr>
        <w:fldChar w:fldCharType="end"/>
      </w:r>
      <w:bookmarkEnd w:id="158"/>
      <w:r w:rsidR="00AE4DBD" w:rsidRPr="0043076D">
        <w:rPr>
          <w:rFonts w:ascii="Times New Roman" w:hAnsi="Times New Roman" w:cs="Times New Roman"/>
          <w:b w:val="0"/>
          <w:color w:val="000000" w:themeColor="text1"/>
          <w:sz w:val="24"/>
          <w:szCs w:val="24"/>
        </w:rPr>
        <w:t xml:space="preserve"> </w:t>
      </w:r>
      <w:r w:rsidR="009823B3" w:rsidRPr="00B036F6">
        <w:rPr>
          <w:rFonts w:ascii="Times New Roman" w:hAnsi="Times New Roman" w:cs="Times New Roman"/>
          <w:b w:val="0"/>
          <w:color w:val="000000" w:themeColor="text1"/>
          <w:sz w:val="24"/>
          <w:szCs w:val="24"/>
        </w:rPr>
        <w:t>C</w:t>
      </w:r>
      <w:r w:rsidR="00AB7F1C" w:rsidRPr="0043076D">
        <w:rPr>
          <w:rFonts w:ascii="Times New Roman" w:hAnsi="Times New Roman" w:cs="Times New Roman"/>
          <w:b w:val="0"/>
          <w:color w:val="000000" w:themeColor="text1"/>
          <w:sz w:val="24"/>
          <w:szCs w:val="24"/>
        </w:rPr>
        <w:t>oncentration of carbon dioxide in the waste gas when substituting 15% coke with biomass</w:t>
      </w:r>
      <w:bookmarkEnd w:id="159"/>
    </w:p>
    <w:p w14:paraId="329D1DB1" w14:textId="2B962956"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It is clear from the previous section that the use of plastic in the current condition is not a viable route for the sinter plant. The biomasses </w:t>
      </w:r>
      <w:r w:rsidR="00AB2F56" w:rsidRPr="00B036F6">
        <w:rPr>
          <w:rFonts w:ascii="Times New Roman" w:hAnsi="Times New Roman" w:cs="Times New Roman"/>
          <w:color w:val="000000" w:themeColor="text1"/>
          <w:sz w:val="24"/>
          <w:szCs w:val="24"/>
        </w:rPr>
        <w:t>outperform</w:t>
      </w:r>
      <w:r w:rsidRPr="00B036F6">
        <w:rPr>
          <w:rFonts w:ascii="Times New Roman" w:hAnsi="Times New Roman" w:cs="Times New Roman"/>
          <w:color w:val="000000" w:themeColor="text1"/>
          <w:sz w:val="24"/>
          <w:szCs w:val="24"/>
        </w:rPr>
        <w:t xml:space="preserve"> the polymers in several studies and as such the off gas analysis only looks at the biomasses. The CO graphs (</w:t>
      </w:r>
      <w:r w:rsidR="00D26A4C" w:rsidRPr="00B036F6">
        <w:rPr>
          <w:rFonts w:ascii="Times New Roman" w:hAnsi="Times New Roman" w:cs="Times New Roman"/>
          <w:color w:val="000000" w:themeColor="text1"/>
          <w:sz w:val="24"/>
          <w:szCs w:val="24"/>
        </w:rPr>
        <w:fldChar w:fldCharType="begin"/>
      </w:r>
      <w:r w:rsidR="00D26A4C" w:rsidRPr="00B036F6">
        <w:rPr>
          <w:rFonts w:ascii="Times New Roman" w:hAnsi="Times New Roman" w:cs="Times New Roman"/>
          <w:color w:val="000000" w:themeColor="text1"/>
          <w:sz w:val="24"/>
          <w:szCs w:val="24"/>
        </w:rPr>
        <w:instrText xml:space="preserve"> REF _Ref491429526 \h </w:instrText>
      </w:r>
      <w:r w:rsidR="00EF4EB3" w:rsidRPr="0043076D">
        <w:rPr>
          <w:rFonts w:ascii="Times New Roman" w:hAnsi="Times New Roman" w:cs="Times New Roman"/>
          <w:color w:val="000000" w:themeColor="text1"/>
          <w:sz w:val="24"/>
          <w:szCs w:val="24"/>
        </w:rPr>
        <w:instrText xml:space="preserve"> \* MERGEFORMAT </w:instrText>
      </w:r>
      <w:r w:rsidR="00D26A4C" w:rsidRPr="00B036F6">
        <w:rPr>
          <w:rFonts w:ascii="Times New Roman" w:hAnsi="Times New Roman" w:cs="Times New Roman"/>
          <w:color w:val="000000" w:themeColor="text1"/>
          <w:sz w:val="24"/>
          <w:szCs w:val="24"/>
        </w:rPr>
      </w:r>
      <w:r w:rsidR="00D26A4C"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39</w:t>
      </w:r>
      <w:r w:rsidR="00D26A4C" w:rsidRPr="00B036F6">
        <w:rPr>
          <w:rFonts w:ascii="Times New Roman" w:hAnsi="Times New Roman" w:cs="Times New Roman"/>
          <w:color w:val="000000" w:themeColor="text1"/>
          <w:sz w:val="24"/>
          <w:szCs w:val="24"/>
        </w:rPr>
        <w:fldChar w:fldCharType="end"/>
      </w:r>
      <w:r w:rsidR="00D26A4C" w:rsidRPr="00B036F6">
        <w:rPr>
          <w:rFonts w:ascii="Times New Roman" w:hAnsi="Times New Roman" w:cs="Times New Roman"/>
          <w:color w:val="000000" w:themeColor="text1"/>
          <w:sz w:val="24"/>
          <w:szCs w:val="24"/>
        </w:rPr>
        <w:t xml:space="preserve"> &amp; </w:t>
      </w:r>
      <w:r w:rsidR="00D26A4C" w:rsidRPr="00B036F6">
        <w:rPr>
          <w:rFonts w:ascii="Times New Roman" w:hAnsi="Times New Roman" w:cs="Times New Roman"/>
          <w:color w:val="000000" w:themeColor="text1"/>
          <w:sz w:val="24"/>
          <w:szCs w:val="24"/>
        </w:rPr>
        <w:fldChar w:fldCharType="begin"/>
      </w:r>
      <w:r w:rsidR="00D26A4C" w:rsidRPr="00B036F6">
        <w:rPr>
          <w:rFonts w:ascii="Times New Roman" w:hAnsi="Times New Roman" w:cs="Times New Roman"/>
          <w:color w:val="000000" w:themeColor="text1"/>
          <w:sz w:val="24"/>
          <w:szCs w:val="24"/>
        </w:rPr>
        <w:instrText xml:space="preserve"> REF _Ref491429576 \h </w:instrText>
      </w:r>
      <w:r w:rsidR="00EF4EB3" w:rsidRPr="0043076D">
        <w:rPr>
          <w:rFonts w:ascii="Times New Roman" w:hAnsi="Times New Roman" w:cs="Times New Roman"/>
          <w:color w:val="000000" w:themeColor="text1"/>
          <w:sz w:val="24"/>
          <w:szCs w:val="24"/>
        </w:rPr>
        <w:instrText xml:space="preserve"> \* MERGEFORMAT </w:instrText>
      </w:r>
      <w:r w:rsidR="00D26A4C" w:rsidRPr="00B036F6">
        <w:rPr>
          <w:rFonts w:ascii="Times New Roman" w:hAnsi="Times New Roman" w:cs="Times New Roman"/>
          <w:color w:val="000000" w:themeColor="text1"/>
          <w:sz w:val="24"/>
          <w:szCs w:val="24"/>
        </w:rPr>
      </w:r>
      <w:r w:rsidR="00D26A4C"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40</w:t>
      </w:r>
      <w:r w:rsidR="00D26A4C" w:rsidRPr="00B036F6">
        <w:rPr>
          <w:rFonts w:ascii="Times New Roman" w:hAnsi="Times New Roman" w:cs="Times New Roman"/>
          <w:color w:val="000000" w:themeColor="text1"/>
          <w:sz w:val="24"/>
          <w:szCs w:val="24"/>
        </w:rPr>
        <w:fldChar w:fldCharType="end"/>
      </w:r>
      <w:r w:rsidR="00D26A4C" w:rsidRPr="00B036F6">
        <w:rPr>
          <w:rFonts w:ascii="Times New Roman" w:hAnsi="Times New Roman" w:cs="Times New Roman"/>
          <w:color w:val="000000" w:themeColor="text1"/>
          <w:sz w:val="24"/>
          <w:szCs w:val="24"/>
        </w:rPr>
        <w:t xml:space="preserve">) </w:t>
      </w:r>
      <w:r w:rsidR="00EC4A6D" w:rsidRPr="00B036F6">
        <w:rPr>
          <w:rFonts w:ascii="Times New Roman" w:hAnsi="Times New Roman" w:cs="Times New Roman"/>
          <w:color w:val="000000" w:themeColor="text1"/>
          <w:sz w:val="24"/>
          <w:szCs w:val="24"/>
        </w:rPr>
        <w:t>initially illustrates</w:t>
      </w:r>
      <w:r w:rsidRPr="00B036F6">
        <w:rPr>
          <w:rFonts w:ascii="Times New Roman" w:hAnsi="Times New Roman" w:cs="Times New Roman"/>
          <w:color w:val="000000" w:themeColor="text1"/>
          <w:sz w:val="24"/>
          <w:szCs w:val="24"/>
        </w:rPr>
        <w:t xml:space="preserve"> a fast unsteady state peaking at approximately 100 seconds and still in an unsteady CO condition until </w:t>
      </w:r>
      <w:r w:rsidRPr="00B036F6">
        <w:rPr>
          <w:rFonts w:ascii="Times New Roman" w:hAnsi="Times New Roman" w:cs="Times New Roman"/>
          <w:color w:val="000000" w:themeColor="text1"/>
          <w:sz w:val="24"/>
          <w:szCs w:val="24"/>
        </w:rPr>
        <w:lastRenderedPageBreak/>
        <w:t xml:space="preserve">approximately 200 seconds. This is common for all graphs and illustrates the incomplete combustion of the coke on the sinter pot. The sinter pot experiment consists of a layer of coke on top the iron ore and coke/biomass mix. A layer of coke is placed on top of the iron ore mix to create the initial reaction for the iron ore beneath to react. As the coke is ignited the oxygen is </w:t>
      </w:r>
      <w:r w:rsidR="00EC4A6D" w:rsidRPr="00B036F6">
        <w:rPr>
          <w:rFonts w:ascii="Times New Roman" w:hAnsi="Times New Roman" w:cs="Times New Roman"/>
          <w:color w:val="000000" w:themeColor="text1"/>
          <w:sz w:val="24"/>
          <w:szCs w:val="24"/>
        </w:rPr>
        <w:t>consumed and</w:t>
      </w:r>
      <w:r w:rsidRPr="00B036F6">
        <w:rPr>
          <w:rFonts w:ascii="Times New Roman" w:hAnsi="Times New Roman" w:cs="Times New Roman"/>
          <w:color w:val="000000" w:themeColor="text1"/>
          <w:sz w:val="24"/>
          <w:szCs w:val="24"/>
        </w:rPr>
        <w:t xml:space="preserve"> the coke fully combusts and forms 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However, due to the suction pressure being higher at the initial reaction, there isn’t enough time for the coke to react and hence we get impartial combustion and the formation of CO. There is still slight variation between 0-200 seconds for different biomasses used. This can be related to the moisture content of the coke and how quick the moisture evaporates as the heat approaches the coke layer. It can also be related to the control of the manual suction pressure. The suction pressure is manually controlled and human error can potentially increase suction when not needed. The time period of 200 second onwards is an indication of the coke/biomass blend incomplete combustion (Carbon monoxide content). We see a small difference in CO between 5% and 15% substitution but still 15% seems to be marginally less compared to 5%. At both substitution </w:t>
      </w:r>
      <w:r w:rsidR="00EC4A6D" w:rsidRPr="00B036F6">
        <w:rPr>
          <w:rFonts w:ascii="Times New Roman" w:hAnsi="Times New Roman" w:cs="Times New Roman"/>
          <w:color w:val="000000" w:themeColor="text1"/>
          <w:sz w:val="24"/>
          <w:szCs w:val="24"/>
        </w:rPr>
        <w:t>rates</w:t>
      </w:r>
      <w:r w:rsidRPr="00B036F6">
        <w:rPr>
          <w:rFonts w:ascii="Times New Roman" w:hAnsi="Times New Roman" w:cs="Times New Roman"/>
          <w:color w:val="000000" w:themeColor="text1"/>
          <w:sz w:val="24"/>
          <w:szCs w:val="24"/>
        </w:rPr>
        <w:t xml:space="preserve"> we also see that CO is either the same as coke or marginally less. </w:t>
      </w:r>
    </w:p>
    <w:p w14:paraId="23F42BD7" w14:textId="2EB81A2B" w:rsidR="00F31E5A"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Looking at </w:t>
      </w:r>
      <w:r w:rsidR="00D26A4C" w:rsidRPr="00B036F6">
        <w:rPr>
          <w:rFonts w:ascii="Times New Roman" w:hAnsi="Times New Roman" w:cs="Times New Roman"/>
          <w:color w:val="000000" w:themeColor="text1"/>
          <w:sz w:val="24"/>
          <w:szCs w:val="24"/>
        </w:rPr>
        <w:fldChar w:fldCharType="begin"/>
      </w:r>
      <w:r w:rsidR="00D26A4C" w:rsidRPr="00B036F6">
        <w:rPr>
          <w:rFonts w:ascii="Times New Roman" w:hAnsi="Times New Roman" w:cs="Times New Roman"/>
          <w:color w:val="000000" w:themeColor="text1"/>
          <w:sz w:val="24"/>
          <w:szCs w:val="24"/>
        </w:rPr>
        <w:instrText xml:space="preserve"> REF _Ref491429756 \h </w:instrText>
      </w:r>
      <w:r w:rsidR="00EF4EB3" w:rsidRPr="0043076D">
        <w:rPr>
          <w:rFonts w:ascii="Times New Roman" w:hAnsi="Times New Roman" w:cs="Times New Roman"/>
          <w:color w:val="000000" w:themeColor="text1"/>
          <w:sz w:val="24"/>
          <w:szCs w:val="24"/>
        </w:rPr>
        <w:instrText xml:space="preserve"> \* MERGEFORMAT </w:instrText>
      </w:r>
      <w:r w:rsidR="00D26A4C" w:rsidRPr="00B036F6">
        <w:rPr>
          <w:rFonts w:ascii="Times New Roman" w:hAnsi="Times New Roman" w:cs="Times New Roman"/>
          <w:color w:val="000000" w:themeColor="text1"/>
          <w:sz w:val="24"/>
          <w:szCs w:val="24"/>
        </w:rPr>
      </w:r>
      <w:r w:rsidR="00D26A4C"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41</w:t>
      </w:r>
      <w:r w:rsidR="00D26A4C" w:rsidRPr="00B036F6">
        <w:rPr>
          <w:rFonts w:ascii="Times New Roman" w:hAnsi="Times New Roman" w:cs="Times New Roman"/>
          <w:color w:val="000000" w:themeColor="text1"/>
          <w:sz w:val="24"/>
          <w:szCs w:val="24"/>
        </w:rPr>
        <w:fldChar w:fldCharType="end"/>
      </w:r>
      <w:r w:rsidR="00D26A4C" w:rsidRPr="00B036F6">
        <w:rPr>
          <w:rFonts w:ascii="Times New Roman" w:hAnsi="Times New Roman" w:cs="Times New Roman"/>
          <w:color w:val="000000" w:themeColor="text1"/>
          <w:sz w:val="24"/>
          <w:szCs w:val="24"/>
        </w:rPr>
        <w:t xml:space="preserve"> &amp; </w:t>
      </w:r>
      <w:r w:rsidR="00D26A4C" w:rsidRPr="00B036F6">
        <w:rPr>
          <w:rFonts w:ascii="Times New Roman" w:hAnsi="Times New Roman" w:cs="Times New Roman"/>
          <w:color w:val="000000" w:themeColor="text1"/>
          <w:sz w:val="24"/>
          <w:szCs w:val="24"/>
        </w:rPr>
        <w:fldChar w:fldCharType="begin"/>
      </w:r>
      <w:r w:rsidR="00D26A4C" w:rsidRPr="00B036F6">
        <w:rPr>
          <w:rFonts w:ascii="Times New Roman" w:hAnsi="Times New Roman" w:cs="Times New Roman"/>
          <w:color w:val="000000" w:themeColor="text1"/>
          <w:sz w:val="24"/>
          <w:szCs w:val="24"/>
        </w:rPr>
        <w:instrText xml:space="preserve"> REF _Ref491429532 \h </w:instrText>
      </w:r>
      <w:r w:rsidR="00EF4EB3" w:rsidRPr="0043076D">
        <w:rPr>
          <w:rFonts w:ascii="Times New Roman" w:hAnsi="Times New Roman" w:cs="Times New Roman"/>
          <w:color w:val="000000" w:themeColor="text1"/>
          <w:sz w:val="24"/>
          <w:szCs w:val="24"/>
        </w:rPr>
        <w:instrText xml:space="preserve"> \* MERGEFORMAT </w:instrText>
      </w:r>
      <w:r w:rsidR="00D26A4C" w:rsidRPr="00B036F6">
        <w:rPr>
          <w:rFonts w:ascii="Times New Roman" w:hAnsi="Times New Roman" w:cs="Times New Roman"/>
          <w:color w:val="000000" w:themeColor="text1"/>
          <w:sz w:val="24"/>
          <w:szCs w:val="24"/>
        </w:rPr>
      </w:r>
      <w:r w:rsidR="00D26A4C"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42</w:t>
      </w:r>
      <w:r w:rsidR="00D26A4C" w:rsidRPr="00B036F6">
        <w:rPr>
          <w:rFonts w:ascii="Times New Roman" w:hAnsi="Times New Roman" w:cs="Times New Roman"/>
          <w:color w:val="000000" w:themeColor="text1"/>
          <w:sz w:val="24"/>
          <w:szCs w:val="24"/>
        </w:rPr>
        <w:fldChar w:fldCharType="end"/>
      </w:r>
      <w:r w:rsidR="00D26A4C"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we see that with an increase in biomass substitution we get a decrease in carbon dioxide. This could be due to the carbon monoxide content at both 5% and 15% substitution being pretty similar which would indicate that an equal amount of full combustion occurs at both 5% and 15%. If this is the case then we will naturally see a reduction in carbon dioxide as you increase the content of biomass and reduce the content of coke. Carbon dioxide emission from a fuel can be theoretically calculated by multiplying the carbon content of the fuel by the ratio of the molecular weight of 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to the molecular weight of carbon. Since there is less carbon in the biomass compared to the coke, theoretically you will get less 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The carbon dioxide graphs illustrate this theoretical calculation as we see a clear reduction between coke and the biomasses and also a clear reduction as we increase biomass content from 5% to 15%.</w:t>
      </w:r>
    </w:p>
    <w:p w14:paraId="3669797D" w14:textId="2DA32891" w:rsidR="00AB7F1C"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Combustion efficiency of biomass substitution at 5% and 15% was analysed to assess combustion efficiency. This can be seen in </w:t>
      </w:r>
      <w:r w:rsidR="00AE4DBD" w:rsidRPr="00B036F6">
        <w:rPr>
          <w:rFonts w:ascii="Times New Roman" w:hAnsi="Times New Roman" w:cs="Times New Roman"/>
          <w:color w:val="000000" w:themeColor="text1"/>
          <w:sz w:val="24"/>
          <w:szCs w:val="24"/>
        </w:rPr>
        <w:fldChar w:fldCharType="begin"/>
      </w:r>
      <w:r w:rsidR="00AE4DBD" w:rsidRPr="00B036F6">
        <w:rPr>
          <w:rFonts w:ascii="Times New Roman" w:hAnsi="Times New Roman" w:cs="Times New Roman"/>
          <w:color w:val="000000" w:themeColor="text1"/>
          <w:sz w:val="24"/>
          <w:szCs w:val="24"/>
        </w:rPr>
        <w:instrText xml:space="preserve"> REF _Ref491429886 \h </w:instrText>
      </w:r>
      <w:r w:rsidR="00EF4EB3" w:rsidRPr="0043076D">
        <w:rPr>
          <w:rFonts w:ascii="Times New Roman" w:hAnsi="Times New Roman" w:cs="Times New Roman"/>
          <w:color w:val="000000" w:themeColor="text1"/>
          <w:sz w:val="24"/>
          <w:szCs w:val="24"/>
        </w:rPr>
        <w:instrText xml:space="preserve"> \* MERGEFORMAT </w:instrText>
      </w:r>
      <w:r w:rsidR="00AE4DBD" w:rsidRPr="00B036F6">
        <w:rPr>
          <w:rFonts w:ascii="Times New Roman" w:hAnsi="Times New Roman" w:cs="Times New Roman"/>
          <w:color w:val="000000" w:themeColor="text1"/>
          <w:sz w:val="24"/>
          <w:szCs w:val="24"/>
        </w:rPr>
      </w:r>
      <w:r w:rsidR="00AE4DB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43</w:t>
      </w:r>
      <w:r w:rsidR="00AE4DBD" w:rsidRPr="00B036F6">
        <w:rPr>
          <w:rFonts w:ascii="Times New Roman" w:hAnsi="Times New Roman" w:cs="Times New Roman"/>
          <w:color w:val="000000" w:themeColor="text1"/>
          <w:sz w:val="24"/>
          <w:szCs w:val="24"/>
        </w:rPr>
        <w:fldChar w:fldCharType="end"/>
      </w:r>
      <w:r w:rsidR="00AE4DBD" w:rsidRPr="00B036F6">
        <w:rPr>
          <w:rFonts w:ascii="Times New Roman" w:hAnsi="Times New Roman" w:cs="Times New Roman"/>
          <w:color w:val="000000" w:themeColor="text1"/>
          <w:sz w:val="24"/>
          <w:szCs w:val="24"/>
        </w:rPr>
        <w:t xml:space="preserve"> &amp; </w:t>
      </w:r>
      <w:r w:rsidR="00AE4DBD" w:rsidRPr="00B036F6">
        <w:rPr>
          <w:rFonts w:ascii="Times New Roman" w:hAnsi="Times New Roman" w:cs="Times New Roman"/>
          <w:color w:val="000000" w:themeColor="text1"/>
          <w:sz w:val="24"/>
          <w:szCs w:val="24"/>
        </w:rPr>
        <w:fldChar w:fldCharType="begin"/>
      </w:r>
      <w:r w:rsidR="00AE4DBD" w:rsidRPr="00B036F6">
        <w:rPr>
          <w:rFonts w:ascii="Times New Roman" w:hAnsi="Times New Roman" w:cs="Times New Roman"/>
          <w:color w:val="000000" w:themeColor="text1"/>
          <w:sz w:val="24"/>
          <w:szCs w:val="24"/>
        </w:rPr>
        <w:instrText xml:space="preserve"> REF _Ref491429887 \h </w:instrText>
      </w:r>
      <w:r w:rsidR="00EF4EB3" w:rsidRPr="0043076D">
        <w:rPr>
          <w:rFonts w:ascii="Times New Roman" w:hAnsi="Times New Roman" w:cs="Times New Roman"/>
          <w:color w:val="000000" w:themeColor="text1"/>
          <w:sz w:val="24"/>
          <w:szCs w:val="24"/>
        </w:rPr>
        <w:instrText xml:space="preserve"> \* MERGEFORMAT </w:instrText>
      </w:r>
      <w:r w:rsidR="00AE4DBD" w:rsidRPr="00B036F6">
        <w:rPr>
          <w:rFonts w:ascii="Times New Roman" w:hAnsi="Times New Roman" w:cs="Times New Roman"/>
          <w:color w:val="000000" w:themeColor="text1"/>
          <w:sz w:val="24"/>
          <w:szCs w:val="24"/>
        </w:rPr>
      </w:r>
      <w:r w:rsidR="00AE4DB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44</w:t>
      </w:r>
      <w:r w:rsidR="00AE4DBD" w:rsidRPr="00B036F6">
        <w:rPr>
          <w:rFonts w:ascii="Times New Roman" w:hAnsi="Times New Roman" w:cs="Times New Roman"/>
          <w:color w:val="000000" w:themeColor="text1"/>
          <w:sz w:val="24"/>
          <w:szCs w:val="24"/>
        </w:rPr>
        <w:fldChar w:fldCharType="end"/>
      </w:r>
      <w:r w:rsidR="00AE4DBD" w:rsidRPr="00B036F6">
        <w:rPr>
          <w:rFonts w:ascii="Times New Roman" w:hAnsi="Times New Roman" w:cs="Times New Roman"/>
          <w:color w:val="000000" w:themeColor="text1"/>
          <w:sz w:val="24"/>
          <w:szCs w:val="24"/>
        </w:rPr>
        <w:t>.</w:t>
      </w:r>
    </w:p>
    <w:p w14:paraId="07668250" w14:textId="77777777" w:rsidR="00AB7F1C" w:rsidRPr="00B036F6" w:rsidRDefault="00AB7F1C"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5BC0EC94" wp14:editId="2AB8D8D4">
            <wp:extent cx="5400000" cy="3600000"/>
            <wp:effectExtent l="0" t="0" r="10795" b="19685"/>
            <wp:docPr id="16887" name="Chart 1688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2A1D8A2" w14:textId="46352297" w:rsidR="00AB7F1C" w:rsidRPr="00B036F6" w:rsidRDefault="00D26A4C" w:rsidP="0043076D">
      <w:pPr>
        <w:pStyle w:val="Caption"/>
        <w:spacing w:line="360" w:lineRule="auto"/>
        <w:ind w:firstLine="720"/>
        <w:jc w:val="center"/>
        <w:rPr>
          <w:rFonts w:ascii="Times New Roman" w:hAnsi="Times New Roman" w:cs="Times New Roman"/>
          <w:color w:val="000000" w:themeColor="text1"/>
          <w:sz w:val="24"/>
          <w:szCs w:val="24"/>
        </w:rPr>
      </w:pPr>
      <w:bookmarkStart w:id="160" w:name="_Ref491429886"/>
      <w:bookmarkStart w:id="161" w:name="_Toc518370607"/>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43</w:t>
      </w:r>
      <w:r w:rsidRPr="0043076D">
        <w:rPr>
          <w:rFonts w:ascii="Times New Roman" w:hAnsi="Times New Roman" w:cs="Times New Roman"/>
          <w:b w:val="0"/>
          <w:color w:val="000000" w:themeColor="text1"/>
          <w:sz w:val="24"/>
          <w:szCs w:val="24"/>
        </w:rPr>
        <w:fldChar w:fldCharType="end"/>
      </w:r>
      <w:bookmarkEnd w:id="160"/>
      <w:r w:rsidR="00AE4DBD" w:rsidRPr="0043076D">
        <w:rPr>
          <w:rFonts w:ascii="Times New Roman" w:hAnsi="Times New Roman" w:cs="Times New Roman"/>
          <w:b w:val="0"/>
          <w:color w:val="000000" w:themeColor="text1"/>
          <w:sz w:val="24"/>
          <w:szCs w:val="24"/>
        </w:rPr>
        <w:t xml:space="preserve"> Combustion efficiency for 5% biomass substitution</w:t>
      </w:r>
      <w:bookmarkEnd w:id="161"/>
    </w:p>
    <w:p w14:paraId="160080B7" w14:textId="77777777" w:rsidR="00AB7F1C" w:rsidRPr="00B036F6" w:rsidRDefault="00AB7F1C" w:rsidP="008D3758">
      <w:pPr>
        <w:spacing w:line="360" w:lineRule="auto"/>
        <w:ind w:firstLine="720"/>
        <w:jc w:val="center"/>
        <w:rPr>
          <w:rFonts w:ascii="Times New Roman" w:hAnsi="Times New Roman" w:cs="Times New Roman"/>
          <w:i/>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3826B143" wp14:editId="550E4F75">
            <wp:extent cx="5400000" cy="3600000"/>
            <wp:effectExtent l="0" t="0" r="10795" b="1968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2C56B95C" w14:textId="37E8CEF1" w:rsidR="00AB7F1C" w:rsidRPr="0043076D" w:rsidRDefault="00D26A4C" w:rsidP="0043076D">
      <w:pPr>
        <w:pStyle w:val="Caption"/>
        <w:spacing w:line="360" w:lineRule="auto"/>
        <w:ind w:firstLine="720"/>
        <w:jc w:val="center"/>
        <w:rPr>
          <w:rFonts w:ascii="Times New Roman" w:hAnsi="Times New Roman" w:cs="Times New Roman"/>
          <w:color w:val="000000" w:themeColor="text1"/>
          <w:sz w:val="24"/>
          <w:szCs w:val="24"/>
        </w:rPr>
      </w:pPr>
      <w:bookmarkStart w:id="162" w:name="_Ref491429887"/>
      <w:bookmarkStart w:id="163" w:name="_Toc518370608"/>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44</w:t>
      </w:r>
      <w:r w:rsidRPr="0043076D">
        <w:rPr>
          <w:rFonts w:ascii="Times New Roman" w:hAnsi="Times New Roman" w:cs="Times New Roman"/>
          <w:b w:val="0"/>
          <w:color w:val="000000" w:themeColor="text1"/>
          <w:sz w:val="24"/>
          <w:szCs w:val="24"/>
        </w:rPr>
        <w:fldChar w:fldCharType="end"/>
      </w:r>
      <w:bookmarkEnd w:id="162"/>
      <w:r w:rsidR="009823B3" w:rsidRPr="00B036F6">
        <w:rPr>
          <w:rFonts w:ascii="Times New Roman" w:hAnsi="Times New Roman" w:cs="Times New Roman"/>
          <w:b w:val="0"/>
          <w:color w:val="000000" w:themeColor="text1"/>
          <w:sz w:val="24"/>
          <w:szCs w:val="24"/>
        </w:rPr>
        <w:t xml:space="preserve"> </w:t>
      </w:r>
      <w:r w:rsidR="00AE4DBD" w:rsidRPr="0043076D">
        <w:rPr>
          <w:rFonts w:ascii="Times New Roman" w:hAnsi="Times New Roman" w:cs="Times New Roman"/>
          <w:b w:val="0"/>
          <w:color w:val="000000" w:themeColor="text1"/>
          <w:sz w:val="24"/>
          <w:szCs w:val="24"/>
        </w:rPr>
        <w:t>Combustion efficiency for 5% biomass substitution</w:t>
      </w:r>
      <w:bookmarkEnd w:id="163"/>
    </w:p>
    <w:p w14:paraId="63DADABF" w14:textId="75171A80" w:rsidR="00F31E5A" w:rsidRDefault="00AB7F1C" w:rsidP="008D375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lastRenderedPageBreak/>
        <w:t>The combustion efficiency is defined as the extent of CO destruction and is calculated using the ratio of CO</w:t>
      </w:r>
      <w:r w:rsidRPr="00B036F6">
        <w:rPr>
          <w:rFonts w:ascii="Times New Roman" w:hAnsi="Times New Roman" w:cs="Times New Roman"/>
          <w:color w:val="000000" w:themeColor="text1"/>
          <w:sz w:val="24"/>
          <w:szCs w:val="24"/>
          <w:vertAlign w:val="subscript"/>
        </w:rPr>
        <w:t>2</w:t>
      </w:r>
      <w:r w:rsidR="00EC4A6D" w:rsidRPr="00B036F6">
        <w:rPr>
          <w:rFonts w:ascii="Times New Roman" w:hAnsi="Times New Roman" w:cs="Times New Roman"/>
          <w:color w:val="000000" w:themeColor="text1"/>
          <w:sz w:val="24"/>
          <w:szCs w:val="24"/>
        </w:rPr>
        <w:t>/ (</w:t>
      </w:r>
      <w:r w:rsidRPr="00B036F6">
        <w:rPr>
          <w:rFonts w:ascii="Times New Roman" w:hAnsi="Times New Roman" w:cs="Times New Roman"/>
          <w:color w:val="000000" w:themeColor="text1"/>
          <w:sz w:val="24"/>
          <w:szCs w:val="24"/>
        </w:rPr>
        <w:t>CO</w:t>
      </w:r>
      <w:r w:rsidRPr="00B036F6">
        <w:rPr>
          <w:rFonts w:ascii="Times New Roman" w:hAnsi="Times New Roman" w:cs="Times New Roman"/>
          <w:color w:val="000000" w:themeColor="text1"/>
          <w:sz w:val="24"/>
          <w:szCs w:val="24"/>
        </w:rPr>
        <w:softHyphen/>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CO). It needs to be noted that in the sinter plant a large amount of CO</w:t>
      </w:r>
      <w:r w:rsidRPr="00B036F6">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is emitted from the calcination of limestone. </w:t>
      </w:r>
      <w:r w:rsidR="00481FCB" w:rsidRPr="00B036F6">
        <w:rPr>
          <w:rFonts w:ascii="Times New Roman" w:hAnsi="Times New Roman" w:cs="Times New Roman"/>
          <w:color w:val="000000" w:themeColor="text1"/>
          <w:sz w:val="24"/>
          <w:szCs w:val="24"/>
        </w:rPr>
        <w:t>However,</w:t>
      </w:r>
      <w:r w:rsidRPr="00B036F6">
        <w:rPr>
          <w:rFonts w:ascii="Times New Roman" w:hAnsi="Times New Roman" w:cs="Times New Roman"/>
          <w:color w:val="000000" w:themeColor="text1"/>
          <w:sz w:val="24"/>
          <w:szCs w:val="24"/>
        </w:rPr>
        <w:t xml:space="preserve"> since the limestone amount is fixed in the sinter pot trial we can therefore define the efficiency of the combustion when altering the feedstock (biomass substitution). Looking at both</w:t>
      </w:r>
      <w:r w:rsidR="00AE4DBD" w:rsidRPr="00B036F6">
        <w:rPr>
          <w:rFonts w:ascii="Times New Roman" w:hAnsi="Times New Roman" w:cs="Times New Roman"/>
          <w:color w:val="000000" w:themeColor="text1"/>
          <w:sz w:val="24"/>
          <w:szCs w:val="24"/>
        </w:rPr>
        <w:t xml:space="preserve"> </w:t>
      </w:r>
      <w:r w:rsidR="00AE4DBD" w:rsidRPr="00B036F6">
        <w:rPr>
          <w:rFonts w:ascii="Times New Roman" w:hAnsi="Times New Roman" w:cs="Times New Roman"/>
          <w:color w:val="000000" w:themeColor="text1"/>
          <w:sz w:val="24"/>
          <w:szCs w:val="24"/>
        </w:rPr>
        <w:fldChar w:fldCharType="begin"/>
      </w:r>
      <w:r w:rsidR="00AE4DBD" w:rsidRPr="00B036F6">
        <w:rPr>
          <w:rFonts w:ascii="Times New Roman" w:hAnsi="Times New Roman" w:cs="Times New Roman"/>
          <w:color w:val="000000" w:themeColor="text1"/>
          <w:sz w:val="24"/>
          <w:szCs w:val="24"/>
        </w:rPr>
        <w:instrText xml:space="preserve"> REF _Ref491429886 \h </w:instrText>
      </w:r>
      <w:r w:rsidR="00EF4EB3" w:rsidRPr="0043076D">
        <w:rPr>
          <w:rFonts w:ascii="Times New Roman" w:hAnsi="Times New Roman" w:cs="Times New Roman"/>
          <w:color w:val="000000" w:themeColor="text1"/>
          <w:sz w:val="24"/>
          <w:szCs w:val="24"/>
        </w:rPr>
        <w:instrText xml:space="preserve"> \* MERGEFORMAT </w:instrText>
      </w:r>
      <w:r w:rsidR="00AE4DBD" w:rsidRPr="00B036F6">
        <w:rPr>
          <w:rFonts w:ascii="Times New Roman" w:hAnsi="Times New Roman" w:cs="Times New Roman"/>
          <w:color w:val="000000" w:themeColor="text1"/>
          <w:sz w:val="24"/>
          <w:szCs w:val="24"/>
        </w:rPr>
      </w:r>
      <w:r w:rsidR="00AE4DB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43</w:t>
      </w:r>
      <w:r w:rsidR="00AE4DBD" w:rsidRPr="00B036F6">
        <w:rPr>
          <w:rFonts w:ascii="Times New Roman" w:hAnsi="Times New Roman" w:cs="Times New Roman"/>
          <w:color w:val="000000" w:themeColor="text1"/>
          <w:sz w:val="24"/>
          <w:szCs w:val="24"/>
        </w:rPr>
        <w:fldChar w:fldCharType="end"/>
      </w:r>
      <w:r w:rsidR="00AE4DBD" w:rsidRPr="00B036F6">
        <w:rPr>
          <w:rFonts w:ascii="Times New Roman" w:hAnsi="Times New Roman" w:cs="Times New Roman"/>
          <w:color w:val="000000" w:themeColor="text1"/>
          <w:sz w:val="24"/>
          <w:szCs w:val="24"/>
        </w:rPr>
        <w:t xml:space="preserve"> &amp; </w:t>
      </w:r>
      <w:r w:rsidR="00AE4DBD" w:rsidRPr="00B036F6">
        <w:rPr>
          <w:rFonts w:ascii="Times New Roman" w:hAnsi="Times New Roman" w:cs="Times New Roman"/>
          <w:color w:val="000000" w:themeColor="text1"/>
          <w:sz w:val="24"/>
          <w:szCs w:val="24"/>
        </w:rPr>
        <w:fldChar w:fldCharType="begin"/>
      </w:r>
      <w:r w:rsidR="00AE4DBD" w:rsidRPr="00B036F6">
        <w:rPr>
          <w:rFonts w:ascii="Times New Roman" w:hAnsi="Times New Roman" w:cs="Times New Roman"/>
          <w:color w:val="000000" w:themeColor="text1"/>
          <w:sz w:val="24"/>
          <w:szCs w:val="24"/>
        </w:rPr>
        <w:instrText xml:space="preserve"> REF _Ref491429887 \h </w:instrText>
      </w:r>
      <w:r w:rsidR="00EF4EB3" w:rsidRPr="0043076D">
        <w:rPr>
          <w:rFonts w:ascii="Times New Roman" w:hAnsi="Times New Roman" w:cs="Times New Roman"/>
          <w:color w:val="000000" w:themeColor="text1"/>
          <w:sz w:val="24"/>
          <w:szCs w:val="24"/>
        </w:rPr>
        <w:instrText xml:space="preserve"> \* MERGEFORMAT </w:instrText>
      </w:r>
      <w:r w:rsidR="00AE4DBD" w:rsidRPr="00B036F6">
        <w:rPr>
          <w:rFonts w:ascii="Times New Roman" w:hAnsi="Times New Roman" w:cs="Times New Roman"/>
          <w:color w:val="000000" w:themeColor="text1"/>
          <w:sz w:val="24"/>
          <w:szCs w:val="24"/>
        </w:rPr>
      </w:r>
      <w:r w:rsidR="00AE4DBD"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44</w:t>
      </w:r>
      <w:r w:rsidR="00AE4DBD"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there </w:t>
      </w:r>
      <w:r w:rsidR="00EC4A6D" w:rsidRPr="00B036F6">
        <w:rPr>
          <w:rFonts w:ascii="Times New Roman" w:hAnsi="Times New Roman" w:cs="Times New Roman"/>
          <w:color w:val="000000" w:themeColor="text1"/>
          <w:sz w:val="24"/>
          <w:szCs w:val="24"/>
        </w:rPr>
        <w:t>is minimal</w:t>
      </w:r>
      <w:r w:rsidRPr="00B036F6">
        <w:rPr>
          <w:rFonts w:ascii="Times New Roman" w:hAnsi="Times New Roman" w:cs="Times New Roman"/>
          <w:color w:val="000000" w:themeColor="text1"/>
          <w:sz w:val="24"/>
          <w:szCs w:val="24"/>
        </w:rPr>
        <w:t xml:space="preserve"> difference in combustion efficiency. The average combustion efficiency between 5% and 15 can be seen in </w:t>
      </w:r>
      <w:r w:rsidR="00AE4DBD" w:rsidRPr="00B036F6">
        <w:rPr>
          <w:rFonts w:ascii="Times New Roman" w:hAnsi="Times New Roman" w:cs="Times New Roman"/>
          <w:color w:val="000000" w:themeColor="text1"/>
          <w:sz w:val="24"/>
          <w:szCs w:val="24"/>
        </w:rPr>
        <w:fldChar w:fldCharType="begin"/>
      </w:r>
      <w:r w:rsidR="00AE4DBD" w:rsidRPr="00B036F6">
        <w:rPr>
          <w:rFonts w:ascii="Times New Roman" w:hAnsi="Times New Roman" w:cs="Times New Roman"/>
          <w:color w:val="000000" w:themeColor="text1"/>
          <w:sz w:val="24"/>
          <w:szCs w:val="24"/>
        </w:rPr>
        <w:instrText xml:space="preserve"> REF _Ref491430006 \h </w:instrText>
      </w:r>
      <w:r w:rsidR="00EF4EB3" w:rsidRPr="0043076D">
        <w:rPr>
          <w:rFonts w:ascii="Times New Roman" w:hAnsi="Times New Roman" w:cs="Times New Roman"/>
          <w:color w:val="000000" w:themeColor="text1"/>
          <w:sz w:val="24"/>
          <w:szCs w:val="24"/>
        </w:rPr>
        <w:instrText xml:space="preserve"> \* MERGEFORMAT </w:instrText>
      </w:r>
      <w:r w:rsidR="00AE4DBD" w:rsidRPr="00B036F6">
        <w:rPr>
          <w:rFonts w:ascii="Times New Roman" w:hAnsi="Times New Roman" w:cs="Times New Roman"/>
          <w:color w:val="000000" w:themeColor="text1"/>
          <w:sz w:val="24"/>
          <w:szCs w:val="24"/>
        </w:rPr>
      </w:r>
      <w:r w:rsidR="00AE4DBD" w:rsidRPr="00B036F6">
        <w:rPr>
          <w:rFonts w:ascii="Times New Roman" w:hAnsi="Times New Roman" w:cs="Times New Roman"/>
          <w:color w:val="000000" w:themeColor="text1"/>
          <w:sz w:val="24"/>
          <w:szCs w:val="24"/>
        </w:rPr>
        <w:fldChar w:fldCharType="separate"/>
      </w:r>
      <w:r w:rsidR="000D06A8" w:rsidRPr="008D3758">
        <w:rPr>
          <w:rFonts w:ascii="Times New Roman" w:hAnsi="Times New Roman" w:cs="Times New Roman"/>
          <w:color w:val="000000" w:themeColor="text1"/>
          <w:sz w:val="24"/>
          <w:szCs w:val="24"/>
        </w:rPr>
        <w:t xml:space="preserve">Table </w:t>
      </w:r>
      <w:r w:rsidR="000D06A8" w:rsidRPr="008D3758">
        <w:rPr>
          <w:rFonts w:ascii="Times New Roman" w:hAnsi="Times New Roman" w:cs="Times New Roman"/>
          <w:noProof/>
          <w:color w:val="000000" w:themeColor="text1"/>
          <w:sz w:val="24"/>
          <w:szCs w:val="24"/>
        </w:rPr>
        <w:t>15</w:t>
      </w:r>
      <w:r w:rsidR="00AE4DBD" w:rsidRPr="00B036F6">
        <w:rPr>
          <w:rFonts w:ascii="Times New Roman" w:hAnsi="Times New Roman" w:cs="Times New Roman"/>
          <w:color w:val="000000" w:themeColor="text1"/>
          <w:sz w:val="24"/>
          <w:szCs w:val="24"/>
        </w:rPr>
        <w:fldChar w:fldCharType="end"/>
      </w:r>
      <w:r w:rsidR="00AE4DBD" w:rsidRPr="00B036F6">
        <w:rPr>
          <w:rFonts w:ascii="Times New Roman" w:hAnsi="Times New Roman" w:cs="Times New Roman"/>
          <w:color w:val="000000" w:themeColor="text1"/>
          <w:sz w:val="24"/>
          <w:szCs w:val="24"/>
        </w:rPr>
        <w:t>.</w:t>
      </w:r>
    </w:p>
    <w:p w14:paraId="1611D6D7" w14:textId="12608B47" w:rsidR="00AB7F1C" w:rsidRPr="00B036F6" w:rsidRDefault="00F31E5A" w:rsidP="00F31E5A">
      <w:pPr>
        <w:pStyle w:val="Caption"/>
        <w:spacing w:line="360" w:lineRule="auto"/>
        <w:ind w:firstLine="720"/>
        <w:jc w:val="center"/>
        <w:rPr>
          <w:rFonts w:ascii="Times New Roman" w:hAnsi="Times New Roman" w:cs="Times New Roman"/>
          <w:color w:val="000000" w:themeColor="text1"/>
          <w:sz w:val="24"/>
          <w:szCs w:val="24"/>
        </w:rPr>
      </w:pPr>
      <w:bookmarkStart w:id="164" w:name="_Ref491430006"/>
      <w:bookmarkStart w:id="165" w:name="_Toc518370643"/>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15</w:t>
      </w:r>
      <w:r w:rsidR="00711874">
        <w:rPr>
          <w:rFonts w:ascii="Times New Roman" w:hAnsi="Times New Roman" w:cs="Times New Roman"/>
          <w:b w:val="0"/>
          <w:color w:val="000000" w:themeColor="text1"/>
          <w:sz w:val="24"/>
          <w:szCs w:val="24"/>
        </w:rPr>
        <w:fldChar w:fldCharType="end"/>
      </w:r>
      <w:bookmarkEnd w:id="164"/>
      <w:r w:rsidRPr="0043076D">
        <w:rPr>
          <w:rFonts w:ascii="Times New Roman" w:hAnsi="Times New Roman" w:cs="Times New Roman"/>
          <w:b w:val="0"/>
          <w:color w:val="000000" w:themeColor="text1"/>
          <w:sz w:val="24"/>
          <w:szCs w:val="24"/>
        </w:rPr>
        <w:t xml:space="preserve"> </w:t>
      </w:r>
      <w:r w:rsidRPr="00B036F6">
        <w:rPr>
          <w:rFonts w:ascii="Times New Roman" w:hAnsi="Times New Roman" w:cs="Times New Roman"/>
          <w:b w:val="0"/>
          <w:color w:val="000000" w:themeColor="text1"/>
          <w:sz w:val="24"/>
          <w:szCs w:val="24"/>
        </w:rPr>
        <w:t>A</w:t>
      </w:r>
      <w:r w:rsidRPr="0043076D">
        <w:rPr>
          <w:rFonts w:ascii="Times New Roman" w:hAnsi="Times New Roman" w:cs="Times New Roman"/>
          <w:b w:val="0"/>
          <w:color w:val="000000" w:themeColor="text1"/>
          <w:sz w:val="24"/>
          <w:szCs w:val="24"/>
        </w:rPr>
        <w:t>verage combustion efficiency of biomass substitution</w:t>
      </w:r>
      <w:bookmarkEnd w:id="165"/>
    </w:p>
    <w:tbl>
      <w:tblPr>
        <w:tblStyle w:val="TableGrid"/>
        <w:tblW w:w="7383" w:type="dxa"/>
        <w:jc w:val="center"/>
        <w:tblLook w:val="04A0" w:firstRow="1" w:lastRow="0" w:firstColumn="1" w:lastColumn="0" w:noHBand="0" w:noVBand="1"/>
      </w:tblPr>
      <w:tblGrid>
        <w:gridCol w:w="3828"/>
        <w:gridCol w:w="3555"/>
      </w:tblGrid>
      <w:tr w:rsidR="00EF4EB3" w:rsidRPr="00B036F6" w14:paraId="1FDE7511" w14:textId="77777777" w:rsidTr="00F31E5A">
        <w:trPr>
          <w:trHeight w:val="391"/>
          <w:jc w:val="center"/>
        </w:trPr>
        <w:tc>
          <w:tcPr>
            <w:tcW w:w="3828" w:type="dxa"/>
            <w:hideMark/>
          </w:tcPr>
          <w:p w14:paraId="3836BF4D"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Substitution</w:t>
            </w:r>
          </w:p>
        </w:tc>
        <w:tc>
          <w:tcPr>
            <w:tcW w:w="3555" w:type="dxa"/>
            <w:hideMark/>
          </w:tcPr>
          <w:p w14:paraId="2755C11E" w14:textId="0EC50519"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Average Combustion Efficiency (%)</w:t>
            </w:r>
          </w:p>
        </w:tc>
      </w:tr>
      <w:tr w:rsidR="00EF4EB3" w:rsidRPr="00B036F6" w14:paraId="0A995E78" w14:textId="77777777" w:rsidTr="00F31E5A">
        <w:trPr>
          <w:trHeight w:val="269"/>
          <w:jc w:val="center"/>
        </w:trPr>
        <w:tc>
          <w:tcPr>
            <w:tcW w:w="3828" w:type="dxa"/>
            <w:hideMark/>
          </w:tcPr>
          <w:p w14:paraId="343DC67F"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Coke</w:t>
            </w:r>
          </w:p>
        </w:tc>
        <w:tc>
          <w:tcPr>
            <w:tcW w:w="3555" w:type="dxa"/>
            <w:hideMark/>
          </w:tcPr>
          <w:p w14:paraId="40F4CE41"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7</w:t>
            </w:r>
          </w:p>
        </w:tc>
      </w:tr>
      <w:tr w:rsidR="00EF4EB3" w:rsidRPr="00B036F6" w14:paraId="7BAC564F" w14:textId="77777777" w:rsidTr="00F31E5A">
        <w:trPr>
          <w:trHeight w:val="274"/>
          <w:jc w:val="center"/>
        </w:trPr>
        <w:tc>
          <w:tcPr>
            <w:tcW w:w="3828" w:type="dxa"/>
            <w:hideMark/>
          </w:tcPr>
          <w:p w14:paraId="38C9E6AE"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OH</w:t>
            </w:r>
          </w:p>
        </w:tc>
        <w:tc>
          <w:tcPr>
            <w:tcW w:w="3555" w:type="dxa"/>
            <w:hideMark/>
          </w:tcPr>
          <w:p w14:paraId="34A366D2"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9</w:t>
            </w:r>
          </w:p>
        </w:tc>
      </w:tr>
      <w:tr w:rsidR="00EF4EB3" w:rsidRPr="00B036F6" w14:paraId="02CDB98F" w14:textId="77777777" w:rsidTr="00F31E5A">
        <w:trPr>
          <w:trHeight w:val="437"/>
          <w:jc w:val="center"/>
        </w:trPr>
        <w:tc>
          <w:tcPr>
            <w:tcW w:w="3828" w:type="dxa"/>
            <w:hideMark/>
          </w:tcPr>
          <w:p w14:paraId="1D78149B"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RB</w:t>
            </w:r>
          </w:p>
        </w:tc>
        <w:tc>
          <w:tcPr>
            <w:tcW w:w="3555" w:type="dxa"/>
            <w:hideMark/>
          </w:tcPr>
          <w:p w14:paraId="22BB342F"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9</w:t>
            </w:r>
          </w:p>
        </w:tc>
      </w:tr>
      <w:tr w:rsidR="00EF4EB3" w:rsidRPr="00B036F6" w14:paraId="15EAD59C" w14:textId="77777777" w:rsidTr="00F31E5A">
        <w:trPr>
          <w:trHeight w:val="415"/>
          <w:jc w:val="center"/>
        </w:trPr>
        <w:tc>
          <w:tcPr>
            <w:tcW w:w="3828" w:type="dxa"/>
            <w:hideMark/>
          </w:tcPr>
          <w:p w14:paraId="29544531"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BSG</w:t>
            </w:r>
          </w:p>
        </w:tc>
        <w:tc>
          <w:tcPr>
            <w:tcW w:w="3555" w:type="dxa"/>
            <w:hideMark/>
          </w:tcPr>
          <w:p w14:paraId="20EF4305"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9</w:t>
            </w:r>
          </w:p>
        </w:tc>
      </w:tr>
      <w:tr w:rsidR="00EF4EB3" w:rsidRPr="00B036F6" w14:paraId="63A215AE" w14:textId="77777777" w:rsidTr="00F31E5A">
        <w:trPr>
          <w:trHeight w:val="407"/>
          <w:jc w:val="center"/>
        </w:trPr>
        <w:tc>
          <w:tcPr>
            <w:tcW w:w="3828" w:type="dxa"/>
            <w:hideMark/>
          </w:tcPr>
          <w:p w14:paraId="6D117D63"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OH</w:t>
            </w:r>
          </w:p>
        </w:tc>
        <w:tc>
          <w:tcPr>
            <w:tcW w:w="3555" w:type="dxa"/>
            <w:hideMark/>
          </w:tcPr>
          <w:p w14:paraId="53043640"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9</w:t>
            </w:r>
          </w:p>
        </w:tc>
      </w:tr>
      <w:tr w:rsidR="00EF4EB3" w:rsidRPr="00B036F6" w14:paraId="0A5210E5" w14:textId="77777777" w:rsidTr="00F31E5A">
        <w:trPr>
          <w:trHeight w:val="270"/>
          <w:jc w:val="center"/>
        </w:trPr>
        <w:tc>
          <w:tcPr>
            <w:tcW w:w="3828" w:type="dxa"/>
            <w:hideMark/>
          </w:tcPr>
          <w:p w14:paraId="5C26ABA5"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RB</w:t>
            </w:r>
          </w:p>
        </w:tc>
        <w:tc>
          <w:tcPr>
            <w:tcW w:w="3555" w:type="dxa"/>
            <w:hideMark/>
          </w:tcPr>
          <w:p w14:paraId="5293C74F"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0</w:t>
            </w:r>
          </w:p>
        </w:tc>
      </w:tr>
      <w:tr w:rsidR="00EF4EB3" w:rsidRPr="00B036F6" w14:paraId="0CFE3F16" w14:textId="77777777" w:rsidTr="00F31E5A">
        <w:trPr>
          <w:trHeight w:val="498"/>
          <w:jc w:val="center"/>
        </w:trPr>
        <w:tc>
          <w:tcPr>
            <w:tcW w:w="3828" w:type="dxa"/>
            <w:hideMark/>
          </w:tcPr>
          <w:p w14:paraId="095EE9F3"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BSG</w:t>
            </w:r>
          </w:p>
        </w:tc>
        <w:tc>
          <w:tcPr>
            <w:tcW w:w="3555" w:type="dxa"/>
            <w:hideMark/>
          </w:tcPr>
          <w:p w14:paraId="1941D111" w14:textId="77777777" w:rsidR="00176363" w:rsidRPr="0043076D" w:rsidRDefault="00176363"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9</w:t>
            </w:r>
          </w:p>
        </w:tc>
      </w:tr>
    </w:tbl>
    <w:p w14:paraId="1321C05C" w14:textId="77777777" w:rsidR="00F31E5A" w:rsidRDefault="00F31E5A" w:rsidP="00FB1657">
      <w:pPr>
        <w:spacing w:line="360" w:lineRule="auto"/>
        <w:ind w:firstLine="720"/>
        <w:jc w:val="both"/>
        <w:rPr>
          <w:rFonts w:ascii="Times New Roman" w:hAnsi="Times New Roman" w:cs="Times New Roman"/>
          <w:color w:val="000000" w:themeColor="text1"/>
          <w:sz w:val="24"/>
          <w:szCs w:val="24"/>
        </w:rPr>
      </w:pPr>
    </w:p>
    <w:p w14:paraId="188C5EA2" w14:textId="4E02B333" w:rsidR="004640BD"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From the above table, not much information can be taken as oppose to which biomass performs better than the other.</w:t>
      </w:r>
      <w:r w:rsidR="00AE4DBD" w:rsidRPr="00B036F6">
        <w:rPr>
          <w:rFonts w:ascii="Times New Roman" w:hAnsi="Times New Roman" w:cs="Times New Roman"/>
          <w:color w:val="000000" w:themeColor="text1"/>
          <w:sz w:val="24"/>
          <w:szCs w:val="24"/>
        </w:rPr>
        <w:t xml:space="preserve"> </w:t>
      </w:r>
      <w:r w:rsidR="00AE4DBD" w:rsidRPr="00B036F6">
        <w:rPr>
          <w:rFonts w:ascii="Times New Roman" w:hAnsi="Times New Roman" w:cs="Times New Roman"/>
          <w:color w:val="000000" w:themeColor="text1"/>
          <w:sz w:val="24"/>
          <w:szCs w:val="24"/>
        </w:rPr>
        <w:fldChar w:fldCharType="begin"/>
      </w:r>
      <w:r w:rsidR="00AE4DBD" w:rsidRPr="00B036F6">
        <w:rPr>
          <w:rFonts w:ascii="Times New Roman" w:hAnsi="Times New Roman" w:cs="Times New Roman"/>
          <w:color w:val="000000" w:themeColor="text1"/>
          <w:sz w:val="24"/>
          <w:szCs w:val="24"/>
        </w:rPr>
        <w:instrText xml:space="preserve"> REF _Ref491430023 \h </w:instrText>
      </w:r>
      <w:r w:rsidR="00EF4EB3" w:rsidRPr="0043076D">
        <w:rPr>
          <w:rFonts w:ascii="Times New Roman" w:hAnsi="Times New Roman" w:cs="Times New Roman"/>
          <w:color w:val="000000" w:themeColor="text1"/>
          <w:sz w:val="24"/>
          <w:szCs w:val="24"/>
        </w:rPr>
        <w:instrText xml:space="preserve"> \* MERGEFORMAT </w:instrText>
      </w:r>
      <w:r w:rsidR="00AE4DBD" w:rsidRPr="00B036F6">
        <w:rPr>
          <w:rFonts w:ascii="Times New Roman" w:hAnsi="Times New Roman" w:cs="Times New Roman"/>
          <w:color w:val="000000" w:themeColor="text1"/>
          <w:sz w:val="24"/>
          <w:szCs w:val="24"/>
        </w:rPr>
      </w:r>
      <w:r w:rsidR="00AE4DBD" w:rsidRPr="00B036F6">
        <w:rPr>
          <w:rFonts w:ascii="Times New Roman" w:hAnsi="Times New Roman" w:cs="Times New Roman"/>
          <w:color w:val="000000" w:themeColor="text1"/>
          <w:sz w:val="24"/>
          <w:szCs w:val="24"/>
        </w:rPr>
        <w:fldChar w:fldCharType="separate"/>
      </w:r>
      <w:r w:rsidR="000D06A8" w:rsidRPr="008D3758">
        <w:rPr>
          <w:rFonts w:ascii="Times New Roman" w:hAnsi="Times New Roman" w:cs="Times New Roman"/>
          <w:color w:val="000000" w:themeColor="text1"/>
          <w:sz w:val="24"/>
          <w:szCs w:val="24"/>
        </w:rPr>
        <w:t xml:space="preserve">Table </w:t>
      </w:r>
      <w:r w:rsidR="000D06A8" w:rsidRPr="008D3758">
        <w:rPr>
          <w:rFonts w:ascii="Times New Roman" w:hAnsi="Times New Roman" w:cs="Times New Roman"/>
          <w:noProof/>
          <w:color w:val="000000" w:themeColor="text1"/>
          <w:sz w:val="24"/>
          <w:szCs w:val="24"/>
        </w:rPr>
        <w:t>16</w:t>
      </w:r>
      <w:r w:rsidR="00AE4DBD"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indicates the amount of time that each biomass remains above 70% efficiency and 90% efficiency</w:t>
      </w:r>
      <w:r w:rsidR="00F31E5A">
        <w:rPr>
          <w:rFonts w:ascii="Times New Roman" w:hAnsi="Times New Roman" w:cs="Times New Roman"/>
          <w:color w:val="000000" w:themeColor="text1"/>
          <w:sz w:val="24"/>
          <w:szCs w:val="24"/>
        </w:rPr>
        <w:t>.</w:t>
      </w:r>
    </w:p>
    <w:p w14:paraId="58A1867D"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47B156E1"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795EDE09"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4778F97A"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0707A10E"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4ABA407F"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66491AA1" w14:textId="77777777" w:rsidR="0092580B" w:rsidRDefault="0092580B" w:rsidP="00D83F69">
      <w:pPr>
        <w:spacing w:line="360" w:lineRule="auto"/>
        <w:jc w:val="both"/>
        <w:rPr>
          <w:rFonts w:ascii="Times New Roman" w:hAnsi="Times New Roman" w:cs="Times New Roman"/>
          <w:color w:val="000000" w:themeColor="text1"/>
          <w:sz w:val="24"/>
          <w:szCs w:val="24"/>
        </w:rPr>
      </w:pPr>
    </w:p>
    <w:p w14:paraId="26272B76" w14:textId="745D6BF9" w:rsidR="00F31E5A" w:rsidRPr="00B036F6" w:rsidRDefault="00F31E5A" w:rsidP="00FB0599">
      <w:pPr>
        <w:pStyle w:val="Caption"/>
        <w:spacing w:line="360" w:lineRule="auto"/>
        <w:ind w:firstLine="720"/>
        <w:jc w:val="center"/>
        <w:rPr>
          <w:rFonts w:ascii="Times New Roman" w:hAnsi="Times New Roman" w:cs="Times New Roman"/>
          <w:color w:val="000000" w:themeColor="text1"/>
          <w:sz w:val="24"/>
          <w:szCs w:val="24"/>
        </w:rPr>
      </w:pPr>
      <w:bookmarkStart w:id="166" w:name="_Ref491430023"/>
      <w:bookmarkStart w:id="167" w:name="_Toc518370644"/>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16</w:t>
      </w:r>
      <w:r w:rsidR="00711874">
        <w:rPr>
          <w:rFonts w:ascii="Times New Roman" w:hAnsi="Times New Roman" w:cs="Times New Roman"/>
          <w:b w:val="0"/>
          <w:color w:val="000000" w:themeColor="text1"/>
          <w:sz w:val="24"/>
          <w:szCs w:val="24"/>
        </w:rPr>
        <w:fldChar w:fldCharType="end"/>
      </w:r>
      <w:bookmarkEnd w:id="166"/>
      <w:r w:rsidRPr="0043076D">
        <w:rPr>
          <w:rFonts w:ascii="Times New Roman" w:hAnsi="Times New Roman" w:cs="Times New Roman"/>
          <w:b w:val="0"/>
          <w:color w:val="000000" w:themeColor="text1"/>
          <w:sz w:val="24"/>
          <w:szCs w:val="24"/>
        </w:rPr>
        <w:t xml:space="preserve"> </w:t>
      </w:r>
      <w:r w:rsidRPr="00B036F6">
        <w:rPr>
          <w:rFonts w:ascii="Times New Roman" w:hAnsi="Times New Roman" w:cs="Times New Roman"/>
          <w:b w:val="0"/>
          <w:color w:val="000000" w:themeColor="text1"/>
          <w:sz w:val="24"/>
          <w:szCs w:val="24"/>
        </w:rPr>
        <w:t>C</w:t>
      </w:r>
      <w:r w:rsidRPr="0043076D">
        <w:rPr>
          <w:rFonts w:ascii="Times New Roman" w:hAnsi="Times New Roman" w:cs="Times New Roman"/>
          <w:b w:val="0"/>
          <w:color w:val="000000" w:themeColor="text1"/>
          <w:sz w:val="24"/>
          <w:szCs w:val="24"/>
        </w:rPr>
        <w:t>ombustion efficiency above 70% and 90%</w:t>
      </w:r>
      <w:bookmarkEnd w:id="167"/>
    </w:p>
    <w:tbl>
      <w:tblPr>
        <w:tblStyle w:val="TableGrid"/>
        <w:tblW w:w="5211" w:type="dxa"/>
        <w:jc w:val="center"/>
        <w:tblLook w:val="04A0" w:firstRow="1" w:lastRow="0" w:firstColumn="1" w:lastColumn="0" w:noHBand="0" w:noVBand="1"/>
      </w:tblPr>
      <w:tblGrid>
        <w:gridCol w:w="1809"/>
        <w:gridCol w:w="1701"/>
        <w:gridCol w:w="1701"/>
      </w:tblGrid>
      <w:tr w:rsidR="00EF4EB3" w:rsidRPr="00B036F6" w14:paraId="4B1BC667" w14:textId="77777777" w:rsidTr="00FB0599">
        <w:trPr>
          <w:trHeight w:val="915"/>
          <w:jc w:val="center"/>
        </w:trPr>
        <w:tc>
          <w:tcPr>
            <w:tcW w:w="1809" w:type="dxa"/>
            <w:hideMark/>
          </w:tcPr>
          <w:p w14:paraId="16D80A64"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Substitution</w:t>
            </w:r>
          </w:p>
        </w:tc>
        <w:tc>
          <w:tcPr>
            <w:tcW w:w="1701" w:type="dxa"/>
            <w:hideMark/>
          </w:tcPr>
          <w:p w14:paraId="79136CC6"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Combustion efficiency above 70% (%)</w:t>
            </w:r>
          </w:p>
        </w:tc>
        <w:tc>
          <w:tcPr>
            <w:tcW w:w="1701" w:type="dxa"/>
            <w:hideMark/>
          </w:tcPr>
          <w:p w14:paraId="7940EEF3"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Combustion efficiency above 90% (%)</w:t>
            </w:r>
          </w:p>
        </w:tc>
      </w:tr>
      <w:tr w:rsidR="00EF4EB3" w:rsidRPr="00B036F6" w14:paraId="7EEF9BE8" w14:textId="77777777" w:rsidTr="00FB0599">
        <w:trPr>
          <w:trHeight w:val="315"/>
          <w:jc w:val="center"/>
        </w:trPr>
        <w:tc>
          <w:tcPr>
            <w:tcW w:w="1809" w:type="dxa"/>
            <w:hideMark/>
          </w:tcPr>
          <w:p w14:paraId="03974D71" w14:textId="754C8B3B" w:rsidR="00DB0990" w:rsidRPr="0043076D" w:rsidRDefault="00D823FE" w:rsidP="0043076D">
            <w:pPr>
              <w:spacing w:after="0" w:line="360" w:lineRule="auto"/>
              <w:jc w:val="both"/>
              <w:rPr>
                <w:rFonts w:ascii="Times New Roman" w:eastAsia="Times New Roman" w:hAnsi="Times New Roman" w:cs="Times New Roman"/>
                <w:color w:val="000000" w:themeColor="text1"/>
                <w:sz w:val="24"/>
                <w:szCs w:val="24"/>
                <w:lang w:eastAsia="en-GB"/>
              </w:rPr>
            </w:pPr>
            <w:r w:rsidRPr="00B036F6">
              <w:rPr>
                <w:rFonts w:ascii="Times New Roman" w:eastAsia="Times New Roman" w:hAnsi="Times New Roman" w:cs="Times New Roman"/>
                <w:color w:val="000000" w:themeColor="text1"/>
                <w:sz w:val="24"/>
                <w:szCs w:val="24"/>
                <w:lang w:eastAsia="en-GB"/>
              </w:rPr>
              <w:t>C</w:t>
            </w:r>
            <w:r w:rsidR="00DB0990" w:rsidRPr="0043076D">
              <w:rPr>
                <w:rFonts w:ascii="Times New Roman" w:eastAsia="Times New Roman" w:hAnsi="Times New Roman" w:cs="Times New Roman"/>
                <w:color w:val="000000" w:themeColor="text1"/>
                <w:sz w:val="24"/>
                <w:szCs w:val="24"/>
                <w:lang w:eastAsia="en-GB"/>
              </w:rPr>
              <w:t>oke</w:t>
            </w:r>
          </w:p>
        </w:tc>
        <w:tc>
          <w:tcPr>
            <w:tcW w:w="1701" w:type="dxa"/>
            <w:hideMark/>
          </w:tcPr>
          <w:p w14:paraId="5E828A5E"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7</w:t>
            </w:r>
          </w:p>
        </w:tc>
        <w:tc>
          <w:tcPr>
            <w:tcW w:w="1701" w:type="dxa"/>
            <w:hideMark/>
          </w:tcPr>
          <w:p w14:paraId="51031954"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2</w:t>
            </w:r>
          </w:p>
        </w:tc>
      </w:tr>
      <w:tr w:rsidR="00EF4EB3" w:rsidRPr="00B036F6" w14:paraId="3ACB6EF3" w14:textId="77777777" w:rsidTr="00FB0599">
        <w:trPr>
          <w:trHeight w:val="315"/>
          <w:jc w:val="center"/>
        </w:trPr>
        <w:tc>
          <w:tcPr>
            <w:tcW w:w="1809" w:type="dxa"/>
            <w:hideMark/>
          </w:tcPr>
          <w:p w14:paraId="493CFECE"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OH</w:t>
            </w:r>
          </w:p>
        </w:tc>
        <w:tc>
          <w:tcPr>
            <w:tcW w:w="1701" w:type="dxa"/>
            <w:hideMark/>
          </w:tcPr>
          <w:p w14:paraId="4407F17D"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3</w:t>
            </w:r>
          </w:p>
        </w:tc>
        <w:tc>
          <w:tcPr>
            <w:tcW w:w="1701" w:type="dxa"/>
            <w:hideMark/>
          </w:tcPr>
          <w:p w14:paraId="7FC81B47"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1</w:t>
            </w:r>
          </w:p>
        </w:tc>
      </w:tr>
      <w:tr w:rsidR="00EF4EB3" w:rsidRPr="00B036F6" w14:paraId="6070AC28" w14:textId="77777777" w:rsidTr="00FB0599">
        <w:trPr>
          <w:trHeight w:val="315"/>
          <w:jc w:val="center"/>
        </w:trPr>
        <w:tc>
          <w:tcPr>
            <w:tcW w:w="1809" w:type="dxa"/>
            <w:hideMark/>
          </w:tcPr>
          <w:p w14:paraId="296C395E"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RB</w:t>
            </w:r>
          </w:p>
        </w:tc>
        <w:tc>
          <w:tcPr>
            <w:tcW w:w="1701" w:type="dxa"/>
            <w:hideMark/>
          </w:tcPr>
          <w:p w14:paraId="37E1A3DD"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2</w:t>
            </w:r>
          </w:p>
        </w:tc>
        <w:tc>
          <w:tcPr>
            <w:tcW w:w="1701" w:type="dxa"/>
            <w:hideMark/>
          </w:tcPr>
          <w:p w14:paraId="66583185"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3</w:t>
            </w:r>
          </w:p>
        </w:tc>
      </w:tr>
      <w:tr w:rsidR="00EF4EB3" w:rsidRPr="00B036F6" w14:paraId="142372B7" w14:textId="77777777" w:rsidTr="00FB0599">
        <w:trPr>
          <w:trHeight w:val="315"/>
          <w:jc w:val="center"/>
        </w:trPr>
        <w:tc>
          <w:tcPr>
            <w:tcW w:w="1809" w:type="dxa"/>
            <w:hideMark/>
          </w:tcPr>
          <w:p w14:paraId="5D896980"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BSG</w:t>
            </w:r>
          </w:p>
        </w:tc>
        <w:tc>
          <w:tcPr>
            <w:tcW w:w="1701" w:type="dxa"/>
            <w:hideMark/>
          </w:tcPr>
          <w:p w14:paraId="7BA12DB6"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9</w:t>
            </w:r>
          </w:p>
        </w:tc>
        <w:tc>
          <w:tcPr>
            <w:tcW w:w="1701" w:type="dxa"/>
            <w:hideMark/>
          </w:tcPr>
          <w:p w14:paraId="716393A1"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2</w:t>
            </w:r>
          </w:p>
        </w:tc>
      </w:tr>
      <w:tr w:rsidR="00EF4EB3" w:rsidRPr="00B036F6" w14:paraId="06EF0E2A" w14:textId="77777777" w:rsidTr="00FB0599">
        <w:trPr>
          <w:trHeight w:val="315"/>
          <w:jc w:val="center"/>
        </w:trPr>
        <w:tc>
          <w:tcPr>
            <w:tcW w:w="1809" w:type="dxa"/>
            <w:hideMark/>
          </w:tcPr>
          <w:p w14:paraId="2EF48743"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OH</w:t>
            </w:r>
          </w:p>
        </w:tc>
        <w:tc>
          <w:tcPr>
            <w:tcW w:w="1701" w:type="dxa"/>
            <w:hideMark/>
          </w:tcPr>
          <w:p w14:paraId="75F5D254"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0</w:t>
            </w:r>
          </w:p>
        </w:tc>
        <w:tc>
          <w:tcPr>
            <w:tcW w:w="1701" w:type="dxa"/>
            <w:hideMark/>
          </w:tcPr>
          <w:p w14:paraId="7292DB2C"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3</w:t>
            </w:r>
          </w:p>
        </w:tc>
      </w:tr>
      <w:tr w:rsidR="00EF4EB3" w:rsidRPr="00B036F6" w14:paraId="5DCAEFD8" w14:textId="77777777" w:rsidTr="00FB0599">
        <w:trPr>
          <w:trHeight w:val="315"/>
          <w:jc w:val="center"/>
        </w:trPr>
        <w:tc>
          <w:tcPr>
            <w:tcW w:w="1809" w:type="dxa"/>
            <w:hideMark/>
          </w:tcPr>
          <w:p w14:paraId="1BFF1962"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RB</w:t>
            </w:r>
          </w:p>
        </w:tc>
        <w:tc>
          <w:tcPr>
            <w:tcW w:w="1701" w:type="dxa"/>
            <w:hideMark/>
          </w:tcPr>
          <w:p w14:paraId="247D79F4"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3</w:t>
            </w:r>
          </w:p>
        </w:tc>
        <w:tc>
          <w:tcPr>
            <w:tcW w:w="1701" w:type="dxa"/>
            <w:hideMark/>
          </w:tcPr>
          <w:p w14:paraId="7CBC45B3"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5</w:t>
            </w:r>
          </w:p>
        </w:tc>
      </w:tr>
      <w:tr w:rsidR="00EF4EB3" w:rsidRPr="00B036F6" w14:paraId="0BA7668B" w14:textId="77777777" w:rsidTr="00FB0599">
        <w:trPr>
          <w:trHeight w:val="315"/>
          <w:jc w:val="center"/>
        </w:trPr>
        <w:tc>
          <w:tcPr>
            <w:tcW w:w="1809" w:type="dxa"/>
            <w:hideMark/>
          </w:tcPr>
          <w:p w14:paraId="4D600936"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BSG</w:t>
            </w:r>
          </w:p>
        </w:tc>
        <w:tc>
          <w:tcPr>
            <w:tcW w:w="1701" w:type="dxa"/>
            <w:hideMark/>
          </w:tcPr>
          <w:p w14:paraId="784E2AFD"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0</w:t>
            </w:r>
          </w:p>
        </w:tc>
        <w:tc>
          <w:tcPr>
            <w:tcW w:w="1701" w:type="dxa"/>
            <w:hideMark/>
          </w:tcPr>
          <w:p w14:paraId="69D42BF6" w14:textId="77777777" w:rsidR="00DB0990" w:rsidRPr="0043076D" w:rsidRDefault="00DB0990" w:rsidP="0043076D">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4</w:t>
            </w:r>
          </w:p>
        </w:tc>
      </w:tr>
    </w:tbl>
    <w:p w14:paraId="216C3CEC" w14:textId="77777777" w:rsidR="00F31E5A" w:rsidRDefault="00F31E5A" w:rsidP="008D3758">
      <w:pPr>
        <w:spacing w:line="360" w:lineRule="auto"/>
        <w:rPr>
          <w:rFonts w:ascii="Times New Roman" w:hAnsi="Times New Roman" w:cs="Times New Roman"/>
          <w:color w:val="000000" w:themeColor="text1"/>
          <w:sz w:val="24"/>
          <w:szCs w:val="24"/>
        </w:rPr>
      </w:pPr>
    </w:p>
    <w:p w14:paraId="7335A7D3" w14:textId="37A768A6" w:rsidR="00F31E5A" w:rsidRDefault="00AB7F1C" w:rsidP="00D83F69">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What we see in both tables is that at either 5% or 15% substitution we get better combustion efficiency to that of coke. </w:t>
      </w:r>
      <w:r w:rsidR="00481FCB" w:rsidRPr="00B036F6">
        <w:rPr>
          <w:rFonts w:ascii="Times New Roman" w:hAnsi="Times New Roman" w:cs="Times New Roman"/>
          <w:color w:val="000000" w:themeColor="text1"/>
          <w:sz w:val="24"/>
          <w:szCs w:val="24"/>
        </w:rPr>
        <w:t>However,</w:t>
      </w:r>
      <w:r w:rsidRPr="00B036F6">
        <w:rPr>
          <w:rFonts w:ascii="Times New Roman" w:hAnsi="Times New Roman" w:cs="Times New Roman"/>
          <w:color w:val="000000" w:themeColor="text1"/>
          <w:sz w:val="24"/>
          <w:szCs w:val="24"/>
        </w:rPr>
        <w:t xml:space="preserve"> this is not reflective in sinter yield as we get a slightly better yield for coke alone. The outcome from the sinter pot trials shows that there is large potential for utilisation of raw biomass in the sinter plant. We have seen how the performance of thermal profiles, sinter rate and sinter yield all show relatively good comparisons to coke alone. The off </w:t>
      </w:r>
      <w:r w:rsidR="00EC4A6D" w:rsidRPr="00B036F6">
        <w:rPr>
          <w:rFonts w:ascii="Times New Roman" w:hAnsi="Times New Roman" w:cs="Times New Roman"/>
          <w:color w:val="000000" w:themeColor="text1"/>
          <w:sz w:val="24"/>
          <w:szCs w:val="24"/>
        </w:rPr>
        <w:t>gases also show</w:t>
      </w:r>
      <w:r w:rsidRPr="00B036F6">
        <w:rPr>
          <w:rFonts w:ascii="Times New Roman" w:hAnsi="Times New Roman" w:cs="Times New Roman"/>
          <w:color w:val="000000" w:themeColor="text1"/>
          <w:sz w:val="24"/>
          <w:szCs w:val="24"/>
        </w:rPr>
        <w:t xml:space="preserve"> promising results from an environmental perspective the benefits that it can achieve. The next stage would be to implement this on an intermediate scale i.e. 80kg sinter pot and understand how the quality of sinter is affected by biomass substitutio</w:t>
      </w:r>
      <w:r w:rsidR="00481FCB">
        <w:rPr>
          <w:rFonts w:ascii="Times New Roman" w:hAnsi="Times New Roman" w:cs="Times New Roman"/>
          <w:color w:val="000000" w:themeColor="text1"/>
          <w:sz w:val="24"/>
          <w:szCs w:val="24"/>
        </w:rPr>
        <w:t>n.</w:t>
      </w:r>
    </w:p>
    <w:p w14:paraId="0DB7FCD7" w14:textId="77777777" w:rsidR="00D05FA0" w:rsidRPr="00B036F6" w:rsidRDefault="00D05FA0" w:rsidP="008D3758">
      <w:pPr>
        <w:spacing w:line="360" w:lineRule="auto"/>
        <w:rPr>
          <w:rFonts w:ascii="Times New Roman" w:hAnsi="Times New Roman" w:cs="Times New Roman"/>
          <w:color w:val="000000" w:themeColor="text1"/>
          <w:sz w:val="24"/>
          <w:szCs w:val="24"/>
        </w:rPr>
      </w:pPr>
    </w:p>
    <w:p w14:paraId="7A87610F" w14:textId="77777777" w:rsidR="0081147F" w:rsidRDefault="0081147F">
      <w:pPr>
        <w:spacing w:after="160" w:line="259" w:lineRule="auto"/>
        <w:rPr>
          <w:rFonts w:ascii="Times New Roman" w:eastAsiaTheme="majorEastAsia"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14:paraId="0FB60F57" w14:textId="5F1F6207" w:rsidR="00AB7F1C" w:rsidRDefault="00C6529B" w:rsidP="000159CD">
      <w:pPr>
        <w:pStyle w:val="Heading2"/>
        <w:rPr>
          <w:rFonts w:ascii="Times New Roman" w:hAnsi="Times New Roman" w:cs="Times New Roman"/>
          <w:color w:val="000000" w:themeColor="text1"/>
          <w:sz w:val="24"/>
          <w:szCs w:val="24"/>
        </w:rPr>
      </w:pPr>
      <w:bookmarkStart w:id="168" w:name="_Toc518370556"/>
      <w:r>
        <w:rPr>
          <w:rFonts w:ascii="Times New Roman" w:hAnsi="Times New Roman" w:cs="Times New Roman"/>
          <w:color w:val="000000" w:themeColor="text1"/>
          <w:sz w:val="24"/>
          <w:szCs w:val="24"/>
        </w:rPr>
        <w:lastRenderedPageBreak/>
        <w:t>5</w:t>
      </w:r>
      <w:r w:rsidR="00054839">
        <w:rPr>
          <w:rFonts w:ascii="Times New Roman" w:hAnsi="Times New Roman" w:cs="Times New Roman"/>
          <w:color w:val="000000" w:themeColor="text1"/>
          <w:sz w:val="24"/>
          <w:szCs w:val="24"/>
        </w:rPr>
        <w:t>.6</w:t>
      </w:r>
      <w:r w:rsidR="00AB7F1C" w:rsidRPr="00B036F6">
        <w:rPr>
          <w:rFonts w:ascii="Times New Roman" w:hAnsi="Times New Roman" w:cs="Times New Roman"/>
          <w:color w:val="000000" w:themeColor="text1"/>
          <w:sz w:val="24"/>
          <w:szCs w:val="24"/>
        </w:rPr>
        <w:t xml:space="preserve"> </w:t>
      </w:r>
      <w:r w:rsidR="003B6BC8" w:rsidRPr="00B036F6">
        <w:rPr>
          <w:rFonts w:ascii="Times New Roman" w:hAnsi="Times New Roman" w:cs="Times New Roman"/>
          <w:color w:val="000000" w:themeColor="text1"/>
          <w:sz w:val="24"/>
          <w:szCs w:val="24"/>
        </w:rPr>
        <w:t>Life Cycle Assessment (LCA)</w:t>
      </w:r>
      <w:bookmarkEnd w:id="168"/>
    </w:p>
    <w:p w14:paraId="745CD6C6" w14:textId="77777777" w:rsidR="00481FCB" w:rsidRPr="00D83F69" w:rsidRDefault="00481FCB" w:rsidP="00D83F69"/>
    <w:p w14:paraId="3B722909" w14:textId="28D42CF4" w:rsidR="00B07E9F" w:rsidRPr="00D83F69" w:rsidRDefault="00B07E9F" w:rsidP="00EF4FF7">
      <w:pPr>
        <w:spacing w:line="360" w:lineRule="auto"/>
        <w:rPr>
          <w:rFonts w:ascii="Times New Roman" w:hAnsi="Times New Roman" w:cs="Times New Roman"/>
          <w:sz w:val="24"/>
        </w:rPr>
      </w:pPr>
      <w:r w:rsidRPr="00D83F69">
        <w:rPr>
          <w:rFonts w:ascii="Times New Roman" w:hAnsi="Times New Roman" w:cs="Times New Roman"/>
          <w:sz w:val="24"/>
        </w:rPr>
        <w:t xml:space="preserve">Four models were created; </w:t>
      </w:r>
      <w:r w:rsidR="005253A1">
        <w:rPr>
          <w:rFonts w:ascii="Times New Roman" w:hAnsi="Times New Roman" w:cs="Times New Roman"/>
          <w:sz w:val="24"/>
        </w:rPr>
        <w:t>a s</w:t>
      </w:r>
      <w:r w:rsidRPr="00D83F69">
        <w:rPr>
          <w:rFonts w:ascii="Times New Roman" w:hAnsi="Times New Roman" w:cs="Times New Roman"/>
          <w:sz w:val="24"/>
        </w:rPr>
        <w:t xml:space="preserve">inter plant model, </w:t>
      </w:r>
      <w:r w:rsidR="005253A1">
        <w:rPr>
          <w:rFonts w:ascii="Times New Roman" w:hAnsi="Times New Roman" w:cs="Times New Roman"/>
          <w:sz w:val="24"/>
        </w:rPr>
        <w:t>a o</w:t>
      </w:r>
      <w:r w:rsidRPr="00D83F69">
        <w:rPr>
          <w:rFonts w:ascii="Times New Roman" w:hAnsi="Times New Roman" w:cs="Times New Roman"/>
          <w:sz w:val="24"/>
        </w:rPr>
        <w:t>at husk</w:t>
      </w:r>
      <w:r w:rsidR="005253A1">
        <w:rPr>
          <w:rFonts w:ascii="Times New Roman" w:hAnsi="Times New Roman" w:cs="Times New Roman"/>
          <w:sz w:val="24"/>
        </w:rPr>
        <w:t xml:space="preserve"> model</w:t>
      </w:r>
      <w:r w:rsidRPr="00D83F69">
        <w:rPr>
          <w:rFonts w:ascii="Times New Roman" w:hAnsi="Times New Roman" w:cs="Times New Roman"/>
          <w:sz w:val="24"/>
        </w:rPr>
        <w:t xml:space="preserve">, </w:t>
      </w:r>
      <w:r w:rsidR="005253A1">
        <w:rPr>
          <w:rFonts w:ascii="Times New Roman" w:hAnsi="Times New Roman" w:cs="Times New Roman"/>
          <w:sz w:val="24"/>
        </w:rPr>
        <w:t xml:space="preserve">a </w:t>
      </w:r>
      <w:r w:rsidRPr="00D83F69">
        <w:rPr>
          <w:rFonts w:ascii="Times New Roman" w:hAnsi="Times New Roman" w:cs="Times New Roman"/>
          <w:sz w:val="24"/>
        </w:rPr>
        <w:t>brewery spent grain</w:t>
      </w:r>
      <w:r w:rsidR="005253A1">
        <w:rPr>
          <w:rFonts w:ascii="Times New Roman" w:hAnsi="Times New Roman" w:cs="Times New Roman"/>
          <w:sz w:val="24"/>
        </w:rPr>
        <w:t xml:space="preserve"> model</w:t>
      </w:r>
      <w:r w:rsidRPr="00D83F69">
        <w:rPr>
          <w:rFonts w:ascii="Times New Roman" w:hAnsi="Times New Roman" w:cs="Times New Roman"/>
          <w:sz w:val="24"/>
        </w:rPr>
        <w:t xml:space="preserve"> and </w:t>
      </w:r>
      <w:r w:rsidR="005253A1">
        <w:rPr>
          <w:rFonts w:ascii="Times New Roman" w:hAnsi="Times New Roman" w:cs="Times New Roman"/>
          <w:sz w:val="24"/>
        </w:rPr>
        <w:t xml:space="preserve">a </w:t>
      </w:r>
      <w:r w:rsidRPr="00D83F69">
        <w:rPr>
          <w:rFonts w:ascii="Times New Roman" w:hAnsi="Times New Roman" w:cs="Times New Roman"/>
          <w:sz w:val="24"/>
        </w:rPr>
        <w:t>rice bran</w:t>
      </w:r>
      <w:r w:rsidR="005253A1">
        <w:rPr>
          <w:rFonts w:ascii="Times New Roman" w:hAnsi="Times New Roman" w:cs="Times New Roman"/>
          <w:sz w:val="24"/>
        </w:rPr>
        <w:t xml:space="preserve"> model</w:t>
      </w:r>
      <w:r w:rsidRPr="00D83F69">
        <w:rPr>
          <w:rFonts w:ascii="Times New Roman" w:hAnsi="Times New Roman" w:cs="Times New Roman"/>
          <w:sz w:val="24"/>
        </w:rPr>
        <w:t xml:space="preserve">. </w:t>
      </w:r>
    </w:p>
    <w:p w14:paraId="1EDC2781" w14:textId="3CA29E5A" w:rsidR="00A108D2" w:rsidRPr="00B036F6" w:rsidRDefault="00C6529B" w:rsidP="00A108D2">
      <w:pPr>
        <w:pStyle w:val="Heading3"/>
        <w:rPr>
          <w:rFonts w:ascii="Times New Roman" w:hAnsi="Times New Roman" w:cs="Times New Roman"/>
          <w:color w:val="000000" w:themeColor="text1"/>
          <w:sz w:val="24"/>
          <w:szCs w:val="24"/>
        </w:rPr>
      </w:pPr>
      <w:bookmarkStart w:id="169" w:name="_Toc518370557"/>
      <w:r>
        <w:rPr>
          <w:rFonts w:ascii="Times New Roman" w:hAnsi="Times New Roman" w:cs="Times New Roman"/>
          <w:color w:val="000000" w:themeColor="text1"/>
          <w:sz w:val="24"/>
          <w:szCs w:val="24"/>
        </w:rPr>
        <w:t>5</w:t>
      </w:r>
      <w:r w:rsidR="00054839">
        <w:rPr>
          <w:rFonts w:ascii="Times New Roman" w:hAnsi="Times New Roman" w:cs="Times New Roman"/>
          <w:color w:val="000000" w:themeColor="text1"/>
          <w:sz w:val="24"/>
          <w:szCs w:val="24"/>
        </w:rPr>
        <w:t>.6</w:t>
      </w:r>
      <w:r w:rsidR="00A108D2" w:rsidRPr="00B036F6">
        <w:rPr>
          <w:rFonts w:ascii="Times New Roman" w:hAnsi="Times New Roman" w:cs="Times New Roman"/>
          <w:color w:val="000000" w:themeColor="text1"/>
          <w:sz w:val="24"/>
          <w:szCs w:val="24"/>
        </w:rPr>
        <w:t>.1 LCA – Sinter Plant model</w:t>
      </w:r>
      <w:bookmarkEnd w:id="169"/>
    </w:p>
    <w:p w14:paraId="2191A8F9" w14:textId="77777777" w:rsidR="005253A1" w:rsidRDefault="005253A1" w:rsidP="00D83F69">
      <w:pPr>
        <w:spacing w:line="360" w:lineRule="auto"/>
        <w:jc w:val="both"/>
        <w:rPr>
          <w:rFonts w:ascii="Times New Roman" w:hAnsi="Times New Roman" w:cs="Times New Roman"/>
          <w:b/>
          <w:color w:val="000000" w:themeColor="text1"/>
          <w:sz w:val="24"/>
          <w:szCs w:val="24"/>
        </w:rPr>
      </w:pPr>
    </w:p>
    <w:p w14:paraId="7EE44073" w14:textId="45A1B5A4"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b/>
          <w:color w:val="000000" w:themeColor="text1"/>
          <w:sz w:val="24"/>
          <w:szCs w:val="24"/>
        </w:rPr>
        <w:t>Phase 1</w:t>
      </w:r>
      <w:r w:rsidRPr="0043076D">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the functional unit for the sinter plant model was 1 tonne sinter with the system boundary being from a cradle to gate analysis. The goal of the sinter </w:t>
      </w:r>
      <w:r w:rsidR="003B2B93">
        <w:rPr>
          <w:rFonts w:ascii="Times New Roman" w:hAnsi="Times New Roman" w:cs="Times New Roman"/>
          <w:color w:val="000000" w:themeColor="text1"/>
          <w:sz w:val="24"/>
          <w:szCs w:val="24"/>
        </w:rPr>
        <w:t xml:space="preserve">plant model was to assess the </w:t>
      </w:r>
      <w:r w:rsidRPr="00B036F6">
        <w:rPr>
          <w:rFonts w:ascii="Times New Roman" w:hAnsi="Times New Roman" w:cs="Times New Roman"/>
          <w:color w:val="000000" w:themeColor="text1"/>
          <w:sz w:val="24"/>
          <w:szCs w:val="24"/>
        </w:rPr>
        <w:t>impact of</w:t>
      </w:r>
      <w:r w:rsidR="003B2B93">
        <w:rPr>
          <w:rFonts w:ascii="Times New Roman" w:hAnsi="Times New Roman" w:cs="Times New Roman"/>
          <w:color w:val="000000" w:themeColor="text1"/>
          <w:sz w:val="24"/>
          <w:szCs w:val="24"/>
        </w:rPr>
        <w:t xml:space="preserve"> substituting biomass for coke</w:t>
      </w:r>
      <w:r w:rsidR="00BA491E">
        <w:rPr>
          <w:rFonts w:ascii="Times New Roman" w:hAnsi="Times New Roman" w:cs="Times New Roman"/>
          <w:color w:val="000000" w:themeColor="text1"/>
          <w:sz w:val="24"/>
          <w:szCs w:val="24"/>
        </w:rPr>
        <w:t xml:space="preserve"> in the</w:t>
      </w:r>
      <w:r w:rsidRPr="00B036F6">
        <w:rPr>
          <w:rFonts w:ascii="Times New Roman" w:hAnsi="Times New Roman" w:cs="Times New Roman"/>
          <w:color w:val="000000" w:themeColor="text1"/>
          <w:sz w:val="24"/>
          <w:szCs w:val="24"/>
        </w:rPr>
        <w:t xml:space="preserve"> current sinter plant production.</w:t>
      </w:r>
    </w:p>
    <w:p w14:paraId="15896BA6" w14:textId="1473DDD3"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b/>
          <w:color w:val="000000" w:themeColor="text1"/>
          <w:sz w:val="24"/>
          <w:szCs w:val="24"/>
        </w:rPr>
        <w:t>Phase 2</w:t>
      </w:r>
      <w:r w:rsidRPr="0043076D">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Life cycle inventory data can be found in Appendix E; however numerical data regarding the quantity used is protected by Intellectual</w:t>
      </w:r>
      <w:r w:rsidR="003A3B7C">
        <w:rPr>
          <w:rFonts w:ascii="Times New Roman" w:hAnsi="Times New Roman" w:cs="Times New Roman"/>
          <w:color w:val="000000" w:themeColor="text1"/>
          <w:sz w:val="24"/>
          <w:szCs w:val="24"/>
        </w:rPr>
        <w:t xml:space="preserve"> property rights (TATA Steel UK</w:t>
      </w:r>
      <w:r w:rsidRPr="00B036F6">
        <w:rPr>
          <w:rFonts w:ascii="Times New Roman" w:hAnsi="Times New Roman" w:cs="Times New Roman"/>
          <w:color w:val="000000" w:themeColor="text1"/>
          <w:sz w:val="24"/>
          <w:szCs w:val="24"/>
        </w:rPr>
        <w:t>.).  The aim of Inventory data collection was to use primary data where possible through the use of questionnaire and discussion with industry experts. Secondary data from industry and academic publication was used to fill missing gaps which were not available from primary data. Data was also obtained from a varie</w:t>
      </w:r>
      <w:r w:rsidR="00FB0599">
        <w:rPr>
          <w:rFonts w:ascii="Times New Roman" w:hAnsi="Times New Roman" w:cs="Times New Roman"/>
          <w:color w:val="000000" w:themeColor="text1"/>
          <w:sz w:val="24"/>
          <w:szCs w:val="24"/>
        </w:rPr>
        <w:t>ty of LCA databases such as Ecoi</w:t>
      </w:r>
      <w:r w:rsidRPr="00B036F6">
        <w:rPr>
          <w:rFonts w:ascii="Times New Roman" w:hAnsi="Times New Roman" w:cs="Times New Roman"/>
          <w:color w:val="000000" w:themeColor="text1"/>
          <w:sz w:val="24"/>
          <w:szCs w:val="24"/>
        </w:rPr>
        <w:t xml:space="preserve">nvent and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 xml:space="preserve"> where averages of certain energy production were used </w:t>
      </w:r>
    </w:p>
    <w:p w14:paraId="53F37A1F" w14:textId="6ECD60B5"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b/>
          <w:color w:val="000000" w:themeColor="text1"/>
          <w:sz w:val="24"/>
          <w:szCs w:val="24"/>
        </w:rPr>
        <w:t>Phase 3</w:t>
      </w:r>
      <w:r w:rsidRPr="0043076D">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CML 2002 impact assessment methodology was chosen to assess the impact of substituting coke with biomass. The impact assessments assessed were Global warming potential (eq Kg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Energy use (MJ) and Abiotic resource depletion (MJ)</w:t>
      </w:r>
    </w:p>
    <w:p w14:paraId="7EE066EB" w14:textId="42B274F7" w:rsidR="00A108D2"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All empirical data regarding the input/output quantity of the sinter process to produce 1 tonne of sinter was provided by Tata </w:t>
      </w:r>
      <w:r w:rsidR="005253A1">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teel UK. Processing data for each raw material was obtained through th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 xml:space="preserve"> database or internally from Tata </w:t>
      </w:r>
      <w:r w:rsidR="005253A1">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teel UK</w:t>
      </w:r>
    </w:p>
    <w:p w14:paraId="251F8E56" w14:textId="77777777" w:rsidR="004640BD" w:rsidRDefault="004640BD" w:rsidP="00D83F69">
      <w:pPr>
        <w:spacing w:line="360" w:lineRule="auto"/>
        <w:jc w:val="both"/>
        <w:rPr>
          <w:rFonts w:ascii="Times New Roman" w:hAnsi="Times New Roman" w:cs="Times New Roman"/>
          <w:color w:val="000000" w:themeColor="text1"/>
          <w:sz w:val="24"/>
          <w:szCs w:val="24"/>
        </w:rPr>
      </w:pPr>
    </w:p>
    <w:p w14:paraId="46A433FC" w14:textId="77777777" w:rsidR="004640BD" w:rsidRDefault="004640BD" w:rsidP="00D83F69">
      <w:pPr>
        <w:spacing w:line="360" w:lineRule="auto"/>
        <w:jc w:val="both"/>
        <w:rPr>
          <w:rFonts w:ascii="Times New Roman" w:hAnsi="Times New Roman" w:cs="Times New Roman"/>
          <w:color w:val="000000" w:themeColor="text1"/>
          <w:sz w:val="24"/>
          <w:szCs w:val="24"/>
        </w:rPr>
      </w:pPr>
    </w:p>
    <w:p w14:paraId="246B33F9" w14:textId="77777777" w:rsidR="004640BD" w:rsidRDefault="004640BD" w:rsidP="00D83F69">
      <w:pPr>
        <w:spacing w:line="360" w:lineRule="auto"/>
        <w:jc w:val="both"/>
        <w:rPr>
          <w:rFonts w:ascii="Times New Roman" w:hAnsi="Times New Roman" w:cs="Times New Roman"/>
          <w:color w:val="000000" w:themeColor="text1"/>
          <w:sz w:val="24"/>
          <w:szCs w:val="24"/>
        </w:rPr>
      </w:pPr>
    </w:p>
    <w:p w14:paraId="1D8F922B" w14:textId="77777777" w:rsidR="0092580B" w:rsidRDefault="0092580B" w:rsidP="00A108D2">
      <w:pPr>
        <w:pStyle w:val="Heading4"/>
        <w:rPr>
          <w:rFonts w:ascii="Times New Roman" w:hAnsi="Times New Roman" w:cs="Times New Roman"/>
          <w:color w:val="000000" w:themeColor="text1"/>
          <w:sz w:val="24"/>
          <w:szCs w:val="24"/>
        </w:rPr>
      </w:pPr>
    </w:p>
    <w:p w14:paraId="01D94979" w14:textId="1B8C62FA" w:rsidR="00A108D2" w:rsidRPr="00B036F6" w:rsidRDefault="00C6529B" w:rsidP="00A108D2">
      <w:pPr>
        <w:pStyle w:val="Heading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00054839">
        <w:rPr>
          <w:rFonts w:ascii="Times New Roman" w:hAnsi="Times New Roman" w:cs="Times New Roman"/>
          <w:color w:val="000000" w:themeColor="text1"/>
          <w:sz w:val="24"/>
          <w:szCs w:val="24"/>
        </w:rPr>
        <w:t>.6</w:t>
      </w:r>
      <w:r w:rsidR="00A108D2" w:rsidRPr="00B036F6">
        <w:rPr>
          <w:rFonts w:ascii="Times New Roman" w:hAnsi="Times New Roman" w:cs="Times New Roman"/>
          <w:color w:val="000000" w:themeColor="text1"/>
          <w:sz w:val="24"/>
          <w:szCs w:val="24"/>
        </w:rPr>
        <w:t>.1.1 Data Assumptions</w:t>
      </w:r>
    </w:p>
    <w:p w14:paraId="6C8C4981" w14:textId="77777777" w:rsidR="00FB0599" w:rsidRDefault="00FB0599" w:rsidP="00FB0599">
      <w:pPr>
        <w:spacing w:line="360" w:lineRule="auto"/>
        <w:rPr>
          <w:rFonts w:ascii="Times New Roman" w:hAnsi="Times New Roman" w:cs="Times New Roman"/>
          <w:color w:val="000000" w:themeColor="text1"/>
          <w:sz w:val="24"/>
          <w:szCs w:val="24"/>
        </w:rPr>
      </w:pPr>
    </w:p>
    <w:p w14:paraId="07E4636E" w14:textId="77777777" w:rsidR="00A108D2" w:rsidRDefault="00A108D2" w:rsidP="00FB0599">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Several assumptions was made when creating the sinter plant model</w:t>
      </w:r>
    </w:p>
    <w:p w14:paraId="5FC7167A" w14:textId="5803F850" w:rsidR="00A108D2" w:rsidRPr="00B036F6" w:rsidRDefault="00A108D2" w:rsidP="00A108D2">
      <w:pPr>
        <w:pStyle w:val="Caption"/>
        <w:spacing w:line="360" w:lineRule="auto"/>
        <w:ind w:firstLine="720"/>
        <w:jc w:val="center"/>
        <w:rPr>
          <w:rFonts w:ascii="Times New Roman" w:hAnsi="Times New Roman" w:cs="Times New Roman"/>
          <w:color w:val="000000" w:themeColor="text1"/>
          <w:sz w:val="24"/>
          <w:szCs w:val="24"/>
        </w:rPr>
      </w:pPr>
      <w:bookmarkStart w:id="170" w:name="_Toc518370645"/>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17</w:t>
      </w:r>
      <w:r w:rsidR="00711874">
        <w:rPr>
          <w:rFonts w:ascii="Times New Roman" w:hAnsi="Times New Roman" w:cs="Times New Roman"/>
          <w:b w:val="0"/>
          <w:color w:val="000000" w:themeColor="text1"/>
          <w:sz w:val="24"/>
          <w:szCs w:val="24"/>
        </w:rPr>
        <w:fldChar w:fldCharType="end"/>
      </w:r>
      <w:r w:rsidRPr="00B036F6">
        <w:rPr>
          <w:rFonts w:ascii="Times New Roman" w:hAnsi="Times New Roman" w:cs="Times New Roman"/>
          <w:b w:val="0"/>
          <w:color w:val="000000" w:themeColor="text1"/>
          <w:sz w:val="24"/>
          <w:szCs w:val="24"/>
        </w:rPr>
        <w:t xml:space="preserve"> Assumption made for sinter plant model</w:t>
      </w:r>
      <w:bookmarkEnd w:id="170"/>
    </w:p>
    <w:tbl>
      <w:tblPr>
        <w:tblW w:w="9520" w:type="dxa"/>
        <w:jc w:val="center"/>
        <w:tblLook w:val="04A0" w:firstRow="1" w:lastRow="0" w:firstColumn="1" w:lastColumn="0" w:noHBand="0" w:noVBand="1"/>
      </w:tblPr>
      <w:tblGrid>
        <w:gridCol w:w="4080"/>
        <w:gridCol w:w="5440"/>
      </w:tblGrid>
      <w:tr w:rsidR="00A108D2" w:rsidRPr="00B036F6" w14:paraId="2B90DBEC" w14:textId="77777777" w:rsidTr="00A108D2">
        <w:trPr>
          <w:trHeight w:val="300"/>
          <w:jc w:val="center"/>
        </w:trPr>
        <w:tc>
          <w:tcPr>
            <w:tcW w:w="4080" w:type="dxa"/>
            <w:tcBorders>
              <w:top w:val="single" w:sz="4" w:space="0" w:color="auto"/>
              <w:left w:val="single" w:sz="4" w:space="0" w:color="auto"/>
              <w:bottom w:val="single" w:sz="4" w:space="0" w:color="auto"/>
              <w:right w:val="single" w:sz="4" w:space="0" w:color="auto"/>
            </w:tcBorders>
            <w:shd w:val="clear" w:color="auto" w:fill="auto"/>
            <w:hideMark/>
          </w:tcPr>
          <w:p w14:paraId="73B63AE6" w14:textId="77777777" w:rsidR="00A108D2" w:rsidRPr="0043076D" w:rsidRDefault="00A108D2" w:rsidP="00A108D2">
            <w:pPr>
              <w:spacing w:after="0" w:line="360" w:lineRule="auto"/>
              <w:ind w:firstLine="720"/>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Material or Energy</w:t>
            </w:r>
          </w:p>
        </w:tc>
        <w:tc>
          <w:tcPr>
            <w:tcW w:w="5440" w:type="dxa"/>
            <w:tcBorders>
              <w:top w:val="single" w:sz="4" w:space="0" w:color="auto"/>
              <w:left w:val="nil"/>
              <w:bottom w:val="single" w:sz="4" w:space="0" w:color="auto"/>
              <w:right w:val="single" w:sz="4" w:space="0" w:color="auto"/>
            </w:tcBorders>
            <w:shd w:val="clear" w:color="auto" w:fill="auto"/>
            <w:hideMark/>
          </w:tcPr>
          <w:p w14:paraId="30FE6C63" w14:textId="77777777" w:rsidR="00A108D2" w:rsidRPr="0043076D" w:rsidRDefault="00A108D2" w:rsidP="00A108D2">
            <w:pPr>
              <w:spacing w:after="0" w:line="360" w:lineRule="auto"/>
              <w:ind w:firstLine="720"/>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Assumption</w:t>
            </w:r>
          </w:p>
        </w:tc>
      </w:tr>
      <w:tr w:rsidR="00A108D2" w:rsidRPr="00B036F6" w14:paraId="2FD25BB7" w14:textId="77777777" w:rsidTr="00A108D2">
        <w:trPr>
          <w:trHeight w:val="600"/>
          <w:jc w:val="center"/>
        </w:trPr>
        <w:tc>
          <w:tcPr>
            <w:tcW w:w="4080" w:type="dxa"/>
            <w:tcBorders>
              <w:top w:val="nil"/>
              <w:left w:val="single" w:sz="4" w:space="0" w:color="auto"/>
              <w:bottom w:val="single" w:sz="4" w:space="0" w:color="auto"/>
              <w:right w:val="single" w:sz="4" w:space="0" w:color="auto"/>
            </w:tcBorders>
            <w:shd w:val="clear" w:color="auto" w:fill="auto"/>
            <w:hideMark/>
          </w:tcPr>
          <w:p w14:paraId="6F51AAEC" w14:textId="77777777" w:rsidR="00A108D2" w:rsidRPr="0043076D" w:rsidRDefault="00A108D2" w:rsidP="00A108D2">
            <w:pPr>
              <w:spacing w:after="0" w:line="360" w:lineRule="auto"/>
              <w:ind w:firstLine="720"/>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Coke oven Gas</w:t>
            </w:r>
          </w:p>
        </w:tc>
        <w:tc>
          <w:tcPr>
            <w:tcW w:w="5440" w:type="dxa"/>
            <w:tcBorders>
              <w:top w:val="nil"/>
              <w:left w:val="nil"/>
              <w:bottom w:val="single" w:sz="4" w:space="0" w:color="auto"/>
              <w:right w:val="single" w:sz="4" w:space="0" w:color="auto"/>
            </w:tcBorders>
            <w:shd w:val="clear" w:color="auto" w:fill="auto"/>
            <w:hideMark/>
          </w:tcPr>
          <w:p w14:paraId="2B1716CC" w14:textId="77777777" w:rsidR="00A108D2" w:rsidRPr="0043076D" w:rsidRDefault="00A108D2" w:rsidP="00D83F69">
            <w:pPr>
              <w:spacing w:after="0" w:line="360" w:lineRule="auto"/>
              <w:ind w:firstLine="720"/>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Natural gas used instead since has a similar CV to coke oven gas</w:t>
            </w:r>
          </w:p>
        </w:tc>
      </w:tr>
      <w:tr w:rsidR="00A108D2" w:rsidRPr="00B036F6" w14:paraId="6CB49ED1" w14:textId="77777777" w:rsidTr="00A108D2">
        <w:trPr>
          <w:trHeight w:val="600"/>
          <w:jc w:val="center"/>
        </w:trPr>
        <w:tc>
          <w:tcPr>
            <w:tcW w:w="4080" w:type="dxa"/>
            <w:tcBorders>
              <w:top w:val="nil"/>
              <w:left w:val="single" w:sz="4" w:space="0" w:color="auto"/>
              <w:bottom w:val="single" w:sz="4" w:space="0" w:color="auto"/>
              <w:right w:val="single" w:sz="4" w:space="0" w:color="auto"/>
            </w:tcBorders>
            <w:shd w:val="clear" w:color="auto" w:fill="auto"/>
            <w:hideMark/>
          </w:tcPr>
          <w:p w14:paraId="34153986" w14:textId="77777777" w:rsidR="00A108D2" w:rsidRPr="0043076D" w:rsidRDefault="00A108D2" w:rsidP="00A108D2">
            <w:pPr>
              <w:spacing w:after="0" w:line="360" w:lineRule="auto"/>
              <w:ind w:firstLine="720"/>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Coke</w:t>
            </w:r>
          </w:p>
        </w:tc>
        <w:tc>
          <w:tcPr>
            <w:tcW w:w="5440" w:type="dxa"/>
            <w:tcBorders>
              <w:top w:val="nil"/>
              <w:left w:val="nil"/>
              <w:bottom w:val="single" w:sz="4" w:space="0" w:color="auto"/>
              <w:right w:val="single" w:sz="4" w:space="0" w:color="auto"/>
            </w:tcBorders>
            <w:shd w:val="clear" w:color="auto" w:fill="auto"/>
            <w:hideMark/>
          </w:tcPr>
          <w:p w14:paraId="2D4C8C71" w14:textId="77777777" w:rsidR="00A108D2" w:rsidRPr="0043076D" w:rsidRDefault="00A108D2" w:rsidP="00D83F69">
            <w:pPr>
              <w:spacing w:after="0" w:line="360" w:lineRule="auto"/>
              <w:ind w:firstLine="720"/>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Process data based on German steel manufacturing industry as UK data was unavailable</w:t>
            </w:r>
          </w:p>
        </w:tc>
      </w:tr>
      <w:tr w:rsidR="00A108D2" w:rsidRPr="00B036F6" w14:paraId="23501380" w14:textId="77777777" w:rsidTr="00A108D2">
        <w:trPr>
          <w:trHeight w:val="900"/>
          <w:jc w:val="center"/>
        </w:trPr>
        <w:tc>
          <w:tcPr>
            <w:tcW w:w="4080" w:type="dxa"/>
            <w:tcBorders>
              <w:top w:val="nil"/>
              <w:left w:val="single" w:sz="4" w:space="0" w:color="auto"/>
              <w:bottom w:val="single" w:sz="4" w:space="0" w:color="auto"/>
              <w:right w:val="single" w:sz="4" w:space="0" w:color="auto"/>
            </w:tcBorders>
            <w:shd w:val="clear" w:color="auto" w:fill="auto"/>
            <w:hideMark/>
          </w:tcPr>
          <w:p w14:paraId="683DBAF9" w14:textId="77777777" w:rsidR="00A108D2" w:rsidRPr="0043076D" w:rsidRDefault="00A108D2" w:rsidP="00A108D2">
            <w:pPr>
              <w:spacing w:after="0" w:line="360" w:lineRule="auto"/>
              <w:ind w:firstLine="720"/>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Hardcoal</w:t>
            </w:r>
          </w:p>
        </w:tc>
        <w:tc>
          <w:tcPr>
            <w:tcW w:w="5440" w:type="dxa"/>
            <w:tcBorders>
              <w:top w:val="nil"/>
              <w:left w:val="nil"/>
              <w:bottom w:val="single" w:sz="4" w:space="0" w:color="auto"/>
              <w:right w:val="single" w:sz="4" w:space="0" w:color="auto"/>
            </w:tcBorders>
            <w:shd w:val="clear" w:color="auto" w:fill="auto"/>
            <w:hideMark/>
          </w:tcPr>
          <w:p w14:paraId="233AD6D3" w14:textId="77777777" w:rsidR="00A108D2" w:rsidRPr="0043076D" w:rsidRDefault="00A108D2" w:rsidP="00D83F69">
            <w:pPr>
              <w:spacing w:after="0" w:line="360" w:lineRule="auto"/>
              <w:ind w:firstLine="720"/>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Process data from UK source only – UK steel industry source from several countries but information unavailable</w:t>
            </w:r>
          </w:p>
        </w:tc>
      </w:tr>
      <w:tr w:rsidR="00A108D2" w:rsidRPr="00B036F6" w14:paraId="7EF46D5E" w14:textId="77777777" w:rsidTr="00A108D2">
        <w:trPr>
          <w:trHeight w:val="600"/>
          <w:jc w:val="center"/>
        </w:trPr>
        <w:tc>
          <w:tcPr>
            <w:tcW w:w="4080" w:type="dxa"/>
            <w:tcBorders>
              <w:top w:val="nil"/>
              <w:left w:val="single" w:sz="4" w:space="0" w:color="auto"/>
              <w:bottom w:val="single" w:sz="4" w:space="0" w:color="auto"/>
              <w:right w:val="single" w:sz="4" w:space="0" w:color="auto"/>
            </w:tcBorders>
            <w:shd w:val="clear" w:color="auto" w:fill="auto"/>
            <w:hideMark/>
          </w:tcPr>
          <w:p w14:paraId="5208EDD7" w14:textId="77777777" w:rsidR="00A108D2" w:rsidRPr="0043076D" w:rsidRDefault="00A108D2" w:rsidP="00A108D2">
            <w:pPr>
              <w:spacing w:after="0" w:line="360" w:lineRule="auto"/>
              <w:ind w:firstLine="720"/>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Dolomite, burnt lime and olivine</w:t>
            </w:r>
          </w:p>
        </w:tc>
        <w:tc>
          <w:tcPr>
            <w:tcW w:w="5440" w:type="dxa"/>
            <w:tcBorders>
              <w:top w:val="nil"/>
              <w:left w:val="nil"/>
              <w:bottom w:val="single" w:sz="4" w:space="0" w:color="auto"/>
              <w:right w:val="single" w:sz="4" w:space="0" w:color="auto"/>
            </w:tcBorders>
            <w:shd w:val="clear" w:color="auto" w:fill="auto"/>
            <w:hideMark/>
          </w:tcPr>
          <w:p w14:paraId="3B9930DD" w14:textId="327B9BE4" w:rsidR="00A108D2" w:rsidRPr="0043076D" w:rsidRDefault="00A108D2" w:rsidP="00D83F69">
            <w:pPr>
              <w:spacing w:after="0" w:line="360" w:lineRule="auto"/>
              <w:ind w:firstLine="720"/>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 xml:space="preserve">Data unavailable from </w:t>
            </w:r>
            <w:r w:rsidRPr="00657E6A">
              <w:rPr>
                <w:rFonts w:ascii="Times New Roman" w:eastAsia="Times New Roman" w:hAnsi="Times New Roman" w:cs="Times New Roman"/>
                <w:color w:val="000000" w:themeColor="text1"/>
                <w:sz w:val="24"/>
                <w:szCs w:val="24"/>
                <w:lang w:eastAsia="en-GB"/>
              </w:rPr>
              <w:t>Ecoinvent</w:t>
            </w:r>
            <w:r w:rsidRPr="0043076D">
              <w:rPr>
                <w:rFonts w:ascii="Times New Roman" w:eastAsia="Times New Roman" w:hAnsi="Times New Roman" w:cs="Times New Roman"/>
                <w:color w:val="000000" w:themeColor="text1"/>
                <w:sz w:val="24"/>
                <w:szCs w:val="24"/>
                <w:lang w:eastAsia="en-GB"/>
              </w:rPr>
              <w:t xml:space="preserve"> or </w:t>
            </w:r>
            <w:r w:rsidR="005448B6">
              <w:rPr>
                <w:rFonts w:ascii="Times New Roman" w:eastAsia="Times New Roman" w:hAnsi="Times New Roman" w:cs="Times New Roman"/>
                <w:color w:val="000000" w:themeColor="text1"/>
                <w:sz w:val="24"/>
                <w:szCs w:val="24"/>
                <w:lang w:eastAsia="en-GB"/>
              </w:rPr>
              <w:t>GaBi</w:t>
            </w:r>
            <w:r w:rsidRPr="0043076D">
              <w:rPr>
                <w:rFonts w:ascii="Times New Roman" w:eastAsia="Times New Roman" w:hAnsi="Times New Roman" w:cs="Times New Roman"/>
                <w:color w:val="000000" w:themeColor="text1"/>
                <w:sz w:val="24"/>
                <w:szCs w:val="24"/>
                <w:lang w:eastAsia="en-GB"/>
              </w:rPr>
              <w:t>. Instead was built internally from UK steel industry</w:t>
            </w:r>
          </w:p>
        </w:tc>
      </w:tr>
      <w:tr w:rsidR="00A108D2" w:rsidRPr="00B036F6" w14:paraId="7B8A326B" w14:textId="77777777" w:rsidTr="00A108D2">
        <w:trPr>
          <w:trHeight w:val="900"/>
          <w:jc w:val="center"/>
        </w:trPr>
        <w:tc>
          <w:tcPr>
            <w:tcW w:w="4080" w:type="dxa"/>
            <w:tcBorders>
              <w:top w:val="nil"/>
              <w:left w:val="single" w:sz="4" w:space="0" w:color="auto"/>
              <w:bottom w:val="single" w:sz="4" w:space="0" w:color="auto"/>
              <w:right w:val="single" w:sz="4" w:space="0" w:color="auto"/>
            </w:tcBorders>
            <w:shd w:val="clear" w:color="auto" w:fill="auto"/>
            <w:hideMark/>
          </w:tcPr>
          <w:p w14:paraId="02149C40" w14:textId="77777777" w:rsidR="00A108D2" w:rsidRPr="0043076D" w:rsidRDefault="00A108D2" w:rsidP="00A108D2">
            <w:pPr>
              <w:spacing w:after="0" w:line="360" w:lineRule="auto"/>
              <w:ind w:firstLine="720"/>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By-Product</w:t>
            </w:r>
          </w:p>
        </w:tc>
        <w:tc>
          <w:tcPr>
            <w:tcW w:w="5440" w:type="dxa"/>
            <w:tcBorders>
              <w:top w:val="nil"/>
              <w:left w:val="nil"/>
              <w:bottom w:val="single" w:sz="4" w:space="0" w:color="auto"/>
              <w:right w:val="single" w:sz="4" w:space="0" w:color="auto"/>
            </w:tcBorders>
            <w:shd w:val="clear" w:color="auto" w:fill="auto"/>
            <w:hideMark/>
          </w:tcPr>
          <w:p w14:paraId="6BBAE258" w14:textId="77777777" w:rsidR="00A108D2" w:rsidRPr="0043076D" w:rsidRDefault="00A108D2" w:rsidP="00D83F69">
            <w:pPr>
              <w:spacing w:after="0" w:line="360" w:lineRule="auto"/>
              <w:ind w:firstLine="720"/>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Not added to the model due to several models needed to be created for by-product. Iron ore content from by-products was however added to the model</w:t>
            </w:r>
          </w:p>
        </w:tc>
      </w:tr>
      <w:tr w:rsidR="00A108D2" w:rsidRPr="00B036F6" w14:paraId="13520475" w14:textId="77777777" w:rsidTr="00A108D2">
        <w:trPr>
          <w:trHeight w:val="1500"/>
          <w:jc w:val="center"/>
        </w:trPr>
        <w:tc>
          <w:tcPr>
            <w:tcW w:w="4080" w:type="dxa"/>
            <w:tcBorders>
              <w:top w:val="nil"/>
              <w:left w:val="single" w:sz="4" w:space="0" w:color="auto"/>
              <w:bottom w:val="single" w:sz="4" w:space="0" w:color="auto"/>
              <w:right w:val="single" w:sz="4" w:space="0" w:color="auto"/>
            </w:tcBorders>
            <w:shd w:val="clear" w:color="auto" w:fill="auto"/>
            <w:hideMark/>
          </w:tcPr>
          <w:p w14:paraId="7FBD2BBA" w14:textId="77777777" w:rsidR="00A108D2" w:rsidRPr="0043076D" w:rsidRDefault="00A108D2" w:rsidP="00A108D2">
            <w:pPr>
              <w:spacing w:after="0" w:line="360" w:lineRule="auto"/>
              <w:ind w:firstLine="720"/>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Transportation</w:t>
            </w:r>
          </w:p>
        </w:tc>
        <w:tc>
          <w:tcPr>
            <w:tcW w:w="5440" w:type="dxa"/>
            <w:tcBorders>
              <w:top w:val="nil"/>
              <w:left w:val="nil"/>
              <w:bottom w:val="single" w:sz="4" w:space="0" w:color="auto"/>
              <w:right w:val="single" w:sz="4" w:space="0" w:color="auto"/>
            </w:tcBorders>
            <w:shd w:val="clear" w:color="auto" w:fill="auto"/>
            <w:hideMark/>
          </w:tcPr>
          <w:p w14:paraId="17437E53" w14:textId="77777777" w:rsidR="00A108D2" w:rsidRPr="0043076D" w:rsidRDefault="00A108D2" w:rsidP="00D83F69">
            <w:pPr>
              <w:spacing w:after="0" w:line="360" w:lineRule="auto"/>
              <w:ind w:firstLine="720"/>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Transportation of raw material to steel site in the UK was excluded from this study. This was due to sensitivity of information where the steel supplier did not want us to know which country they import there raw materials from. The inclusion of transportation in future work would be worth investigating</w:t>
            </w:r>
          </w:p>
        </w:tc>
      </w:tr>
      <w:tr w:rsidR="00A108D2" w:rsidRPr="00B036F6" w14:paraId="6DB7BC55" w14:textId="77777777" w:rsidTr="00A108D2">
        <w:trPr>
          <w:trHeight w:val="300"/>
          <w:jc w:val="center"/>
        </w:trPr>
        <w:tc>
          <w:tcPr>
            <w:tcW w:w="4080" w:type="dxa"/>
            <w:tcBorders>
              <w:top w:val="nil"/>
              <w:left w:val="single" w:sz="4" w:space="0" w:color="auto"/>
              <w:bottom w:val="single" w:sz="4" w:space="0" w:color="auto"/>
              <w:right w:val="single" w:sz="4" w:space="0" w:color="auto"/>
            </w:tcBorders>
            <w:shd w:val="clear" w:color="auto" w:fill="auto"/>
            <w:hideMark/>
          </w:tcPr>
          <w:p w14:paraId="4C81A8DC" w14:textId="77777777" w:rsidR="00A108D2" w:rsidRPr="0043076D" w:rsidRDefault="00A108D2" w:rsidP="00A108D2">
            <w:pPr>
              <w:spacing w:after="0" w:line="360" w:lineRule="auto"/>
              <w:ind w:firstLine="720"/>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CO</w:t>
            </w:r>
            <w:r w:rsidRPr="00D83F69">
              <w:rPr>
                <w:rFonts w:ascii="Times New Roman" w:eastAsia="Times New Roman" w:hAnsi="Times New Roman" w:cs="Times New Roman"/>
                <w:color w:val="000000" w:themeColor="text1"/>
                <w:sz w:val="24"/>
                <w:szCs w:val="24"/>
                <w:vertAlign w:val="subscript"/>
                <w:lang w:eastAsia="en-GB"/>
              </w:rPr>
              <w:t>2</w:t>
            </w:r>
            <w:r w:rsidRPr="0043076D">
              <w:rPr>
                <w:rFonts w:ascii="Times New Roman" w:eastAsia="Times New Roman" w:hAnsi="Times New Roman" w:cs="Times New Roman"/>
                <w:color w:val="000000" w:themeColor="text1"/>
                <w:sz w:val="24"/>
                <w:szCs w:val="24"/>
                <w:lang w:eastAsia="en-GB"/>
              </w:rPr>
              <w:t xml:space="preserve"> emission</w:t>
            </w:r>
          </w:p>
        </w:tc>
        <w:tc>
          <w:tcPr>
            <w:tcW w:w="5440" w:type="dxa"/>
            <w:tcBorders>
              <w:top w:val="nil"/>
              <w:left w:val="nil"/>
              <w:bottom w:val="single" w:sz="4" w:space="0" w:color="auto"/>
              <w:right w:val="single" w:sz="4" w:space="0" w:color="auto"/>
            </w:tcBorders>
            <w:shd w:val="clear" w:color="auto" w:fill="auto"/>
            <w:hideMark/>
          </w:tcPr>
          <w:p w14:paraId="2537EE25" w14:textId="77777777" w:rsidR="00A108D2" w:rsidRPr="0043076D" w:rsidRDefault="00A108D2" w:rsidP="00D83F69">
            <w:pPr>
              <w:spacing w:after="0" w:line="360" w:lineRule="auto"/>
              <w:ind w:firstLine="720"/>
              <w:jc w:val="center"/>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Obtained from sinter pot results</w:t>
            </w:r>
          </w:p>
        </w:tc>
      </w:tr>
    </w:tbl>
    <w:p w14:paraId="3DBBA33C" w14:textId="77777777" w:rsidR="00A91284" w:rsidRDefault="00A91284" w:rsidP="00A108D2">
      <w:pPr>
        <w:spacing w:line="360" w:lineRule="auto"/>
        <w:jc w:val="center"/>
        <w:rPr>
          <w:rFonts w:ascii="Times New Roman" w:hAnsi="Times New Roman" w:cs="Times New Roman"/>
          <w:color w:val="000000" w:themeColor="text1"/>
          <w:sz w:val="24"/>
          <w:szCs w:val="24"/>
        </w:rPr>
      </w:pPr>
    </w:p>
    <w:p w14:paraId="375909DF" w14:textId="3ABC9711" w:rsidR="00A91284" w:rsidRDefault="00A91284" w:rsidP="00A108D2">
      <w:pPr>
        <w:spacing w:line="360" w:lineRule="auto"/>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4AF3688B" wp14:editId="76FE8278">
            <wp:extent cx="5686425" cy="3133090"/>
            <wp:effectExtent l="0" t="0" r="9525" b="0"/>
            <wp:docPr id="16853" name="Picture 16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812" t="8427" r="2239" b="22092"/>
                    <a:stretch/>
                  </pic:blipFill>
                  <pic:spPr bwMode="auto">
                    <a:xfrm>
                      <a:off x="0" y="0"/>
                      <a:ext cx="5686425" cy="3133090"/>
                    </a:xfrm>
                    <a:prstGeom prst="rect">
                      <a:avLst/>
                    </a:prstGeom>
                    <a:ln>
                      <a:noFill/>
                    </a:ln>
                    <a:extLst>
                      <a:ext uri="{53640926-AAD7-44D8-BBD7-CCE9431645EC}">
                        <a14:shadowObscured xmlns:a14="http://schemas.microsoft.com/office/drawing/2010/main"/>
                      </a:ext>
                    </a:extLst>
                  </pic:spPr>
                </pic:pic>
              </a:graphicData>
            </a:graphic>
          </wp:inline>
        </w:drawing>
      </w:r>
    </w:p>
    <w:p w14:paraId="53330BA3" w14:textId="6DDC7684" w:rsidR="00A108D2" w:rsidRPr="00B036F6" w:rsidRDefault="00A108D2" w:rsidP="00A108D2">
      <w:pPr>
        <w:spacing w:line="360" w:lineRule="auto"/>
        <w:jc w:val="center"/>
        <w:rPr>
          <w:rFonts w:ascii="Times New Roman" w:hAnsi="Times New Roman" w:cs="Times New Roman"/>
          <w:color w:val="000000" w:themeColor="text1"/>
          <w:sz w:val="24"/>
          <w:szCs w:val="24"/>
        </w:rPr>
      </w:pPr>
      <w:bookmarkStart w:id="171" w:name="_Toc518370609"/>
      <w:r w:rsidRPr="0043076D">
        <w:rPr>
          <w:rFonts w:ascii="Times New Roman" w:hAnsi="Times New Roman" w:cs="Times New Roman"/>
          <w:color w:val="000000" w:themeColor="text1"/>
          <w:sz w:val="24"/>
          <w:szCs w:val="24"/>
        </w:rPr>
        <w:t xml:space="preserve">Figure </w:t>
      </w:r>
      <w:r w:rsidRPr="0043076D">
        <w:rPr>
          <w:rFonts w:ascii="Times New Roman" w:hAnsi="Times New Roman" w:cs="Times New Roman"/>
          <w:b/>
          <w:color w:val="000000" w:themeColor="text1"/>
          <w:sz w:val="24"/>
          <w:szCs w:val="24"/>
        </w:rPr>
        <w:fldChar w:fldCharType="begin"/>
      </w:r>
      <w:r w:rsidRPr="0043076D">
        <w:rPr>
          <w:rFonts w:ascii="Times New Roman" w:hAnsi="Times New Roman" w:cs="Times New Roman"/>
          <w:color w:val="000000" w:themeColor="text1"/>
          <w:sz w:val="24"/>
          <w:szCs w:val="24"/>
        </w:rPr>
        <w:instrText xml:space="preserve"> SEQ Figure \* ARABIC </w:instrText>
      </w:r>
      <w:r w:rsidRPr="0043076D">
        <w:rPr>
          <w:rFonts w:ascii="Times New Roman" w:hAnsi="Times New Roman" w:cs="Times New Roman"/>
          <w:b/>
          <w:color w:val="000000" w:themeColor="text1"/>
          <w:sz w:val="24"/>
          <w:szCs w:val="24"/>
        </w:rPr>
        <w:fldChar w:fldCharType="separate"/>
      </w:r>
      <w:r w:rsidR="002E4BDA">
        <w:rPr>
          <w:rFonts w:ascii="Times New Roman" w:hAnsi="Times New Roman" w:cs="Times New Roman"/>
          <w:noProof/>
          <w:color w:val="000000" w:themeColor="text1"/>
          <w:sz w:val="24"/>
          <w:szCs w:val="24"/>
        </w:rPr>
        <w:t>45</w:t>
      </w:r>
      <w:r w:rsidRPr="0043076D">
        <w:rPr>
          <w:rFonts w:ascii="Times New Roman" w:hAnsi="Times New Roman" w:cs="Times New Roman"/>
          <w:b/>
          <w:color w:val="000000" w:themeColor="text1"/>
          <w:sz w:val="24"/>
          <w:szCs w:val="24"/>
        </w:rPr>
        <w:fldChar w:fldCharType="end"/>
      </w:r>
      <w:r w:rsidRPr="00B036F6">
        <w:rPr>
          <w:rFonts w:ascii="Times New Roman" w:hAnsi="Times New Roman" w:cs="Times New Roman"/>
          <w:color w:val="000000" w:themeColor="text1"/>
          <w:sz w:val="24"/>
          <w:szCs w:val="24"/>
        </w:rPr>
        <w:t xml:space="preserve"> LCA model of Sinter plant</w:t>
      </w:r>
      <w:bookmarkEnd w:id="171"/>
    </w:p>
    <w:p w14:paraId="68524022" w14:textId="3FB919E8" w:rsidR="00A108D2" w:rsidRPr="00B036F6" w:rsidRDefault="00C6529B" w:rsidP="00A108D2">
      <w:pPr>
        <w:pStyle w:val="Heading3"/>
        <w:rPr>
          <w:rFonts w:ascii="Times New Roman" w:hAnsi="Times New Roman" w:cs="Times New Roman"/>
          <w:color w:val="000000" w:themeColor="text1"/>
          <w:sz w:val="24"/>
          <w:szCs w:val="24"/>
        </w:rPr>
      </w:pPr>
      <w:bookmarkStart w:id="172" w:name="_Toc518370558"/>
      <w:r>
        <w:rPr>
          <w:rFonts w:ascii="Times New Roman" w:hAnsi="Times New Roman" w:cs="Times New Roman"/>
          <w:color w:val="000000" w:themeColor="text1"/>
          <w:sz w:val="24"/>
          <w:szCs w:val="24"/>
        </w:rPr>
        <w:t>5</w:t>
      </w:r>
      <w:r w:rsidR="00054839">
        <w:rPr>
          <w:rFonts w:ascii="Times New Roman" w:hAnsi="Times New Roman" w:cs="Times New Roman"/>
          <w:color w:val="000000" w:themeColor="text1"/>
          <w:sz w:val="24"/>
          <w:szCs w:val="24"/>
        </w:rPr>
        <w:t>.6</w:t>
      </w:r>
      <w:r w:rsidR="00A108D2" w:rsidRPr="00B036F6">
        <w:rPr>
          <w:rFonts w:ascii="Times New Roman" w:hAnsi="Times New Roman" w:cs="Times New Roman"/>
          <w:color w:val="000000" w:themeColor="text1"/>
          <w:sz w:val="24"/>
          <w:szCs w:val="24"/>
        </w:rPr>
        <w:t>.2 LCA Biomass</w:t>
      </w:r>
      <w:bookmarkEnd w:id="172"/>
    </w:p>
    <w:p w14:paraId="00F55364" w14:textId="77777777" w:rsidR="005253A1" w:rsidRDefault="005253A1" w:rsidP="00D83F69">
      <w:pPr>
        <w:spacing w:line="360" w:lineRule="auto"/>
        <w:jc w:val="both"/>
        <w:rPr>
          <w:rFonts w:ascii="Times New Roman" w:hAnsi="Times New Roman" w:cs="Times New Roman"/>
          <w:color w:val="000000" w:themeColor="text1"/>
          <w:sz w:val="24"/>
          <w:szCs w:val="24"/>
        </w:rPr>
      </w:pPr>
    </w:p>
    <w:p w14:paraId="367342FA" w14:textId="7F79B6D9"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three sources of biomass (Oat Husk, Rice bran and Brewery spent grain) were used to investigate whether it is suitable as an alternative fuel in the sinter plant. Models of each biomass was created using Thinkstep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 xml:space="preserve"> LCA software.</w:t>
      </w:r>
    </w:p>
    <w:p w14:paraId="5E8CE0C5" w14:textId="533DED30" w:rsidR="005253A1"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b/>
          <w:color w:val="000000" w:themeColor="text1"/>
          <w:sz w:val="24"/>
          <w:szCs w:val="24"/>
        </w:rPr>
        <w:t>Phase 1</w:t>
      </w:r>
      <w:r w:rsidRPr="00B036F6">
        <w:rPr>
          <w:rFonts w:ascii="Times New Roman" w:hAnsi="Times New Roman" w:cs="Times New Roman"/>
          <w:color w:val="000000" w:themeColor="text1"/>
          <w:sz w:val="24"/>
          <w:szCs w:val="24"/>
        </w:rPr>
        <w:t>: The function unit was 1 tonne of the main product (rice, oat flakes, alcohol), with the scope being based on a cradle to gate boundary. The goal of the biomass model was to create the model and apply a mass allocation to each biomass model to calculate the quantity input needed for the biomass by-product/waste (</w:t>
      </w:r>
      <w:r>
        <w:rPr>
          <w:rFonts w:ascii="Times New Roman" w:hAnsi="Times New Roman" w:cs="Times New Roman"/>
          <w:color w:val="000000" w:themeColor="text1"/>
          <w:sz w:val="24"/>
          <w:szCs w:val="24"/>
        </w:rPr>
        <w:t xml:space="preserve">oat husk, rice bran and BSG). </w:t>
      </w:r>
    </w:p>
    <w:p w14:paraId="0780C9DC" w14:textId="392EA84E"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b/>
          <w:color w:val="000000" w:themeColor="text1"/>
          <w:sz w:val="24"/>
          <w:szCs w:val="24"/>
        </w:rPr>
        <w:t>Phase 2</w:t>
      </w:r>
      <w:r w:rsidRPr="00B036F6">
        <w:rPr>
          <w:rFonts w:ascii="Times New Roman" w:hAnsi="Times New Roman" w:cs="Times New Roman"/>
          <w:color w:val="000000" w:themeColor="text1"/>
          <w:sz w:val="24"/>
          <w:szCs w:val="24"/>
        </w:rPr>
        <w:t>: Primary life cycle inventory data was gathered for both Oat and Alcohol production with rice inventory data obtained primarily through secondary data and industry experts. Inventory table</w:t>
      </w:r>
      <w:r w:rsidR="005253A1">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for all three biomass production </w:t>
      </w:r>
      <w:r w:rsidR="00481FCB">
        <w:rPr>
          <w:rFonts w:ascii="Times New Roman" w:hAnsi="Times New Roman" w:cs="Times New Roman"/>
          <w:color w:val="000000" w:themeColor="text1"/>
          <w:sz w:val="24"/>
          <w:szCs w:val="24"/>
        </w:rPr>
        <w:t xml:space="preserve">routes </w:t>
      </w:r>
      <w:r w:rsidRPr="00B036F6">
        <w:rPr>
          <w:rFonts w:ascii="Times New Roman" w:hAnsi="Times New Roman" w:cs="Times New Roman"/>
          <w:color w:val="000000" w:themeColor="text1"/>
          <w:sz w:val="24"/>
          <w:szCs w:val="24"/>
        </w:rPr>
        <w:t>can be seen in appendix E.</w:t>
      </w:r>
      <w:r w:rsidR="00481FCB">
        <w:rPr>
          <w:rFonts w:ascii="Times New Roman" w:hAnsi="Times New Roman" w:cs="Times New Roman"/>
          <w:color w:val="000000" w:themeColor="text1"/>
          <w:sz w:val="24"/>
          <w:szCs w:val="24"/>
        </w:rPr>
        <w:t xml:space="preserve"> </w:t>
      </w:r>
    </w:p>
    <w:p w14:paraId="733EF47A" w14:textId="126232F1" w:rsidR="00B06684" w:rsidRDefault="00A108D2" w:rsidP="008D3758">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b/>
          <w:color w:val="000000" w:themeColor="text1"/>
          <w:sz w:val="24"/>
          <w:szCs w:val="24"/>
        </w:rPr>
        <w:t>Phase 3</w:t>
      </w:r>
      <w:r w:rsidRPr="00B036F6">
        <w:rPr>
          <w:rFonts w:ascii="Times New Roman" w:hAnsi="Times New Roman" w:cs="Times New Roman"/>
          <w:color w:val="000000" w:themeColor="text1"/>
          <w:sz w:val="24"/>
          <w:szCs w:val="24"/>
        </w:rPr>
        <w:t>: An impact assessment was not used for these models as the primary aim was to create the model and import the model into the sinter plant model.</w:t>
      </w:r>
    </w:p>
    <w:p w14:paraId="086F1E73" w14:textId="5135E867" w:rsidR="00B06684" w:rsidRDefault="00A108D2" w:rsidP="008D3758">
      <w:pPr>
        <w:spacing w:line="360" w:lineRule="auto"/>
        <w:ind w:firstLine="720"/>
        <w:rPr>
          <w:rFonts w:ascii="Times New Roman" w:hAnsi="Times New Roman" w:cs="Times New Roman"/>
          <w:color w:val="000000" w:themeColor="text1"/>
          <w:sz w:val="24"/>
          <w:szCs w:val="24"/>
        </w:rPr>
      </w:pPr>
      <w:r w:rsidRPr="00054839">
        <w:rPr>
          <w:rFonts w:ascii="Times New Roman" w:hAnsi="Times New Roman" w:cs="Times New Roman"/>
          <w:noProof/>
          <w:color w:val="000000" w:themeColor="text1"/>
          <w:sz w:val="24"/>
          <w:szCs w:val="24"/>
          <w:lang w:eastAsia="en-GB"/>
        </w:rPr>
        <w:lastRenderedPageBreak/>
        <w:drawing>
          <wp:inline distT="0" distB="0" distL="0" distR="0" wp14:anchorId="047D4CF7" wp14:editId="55FE49EA">
            <wp:extent cx="5280660" cy="2091690"/>
            <wp:effectExtent l="0" t="0" r="0" b="3810"/>
            <wp:docPr id="16845" name="Picture 16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28A0092B-C50C-407E-A947-70E740481C1C}">
                          <a14:useLocalDpi xmlns:a14="http://schemas.microsoft.com/office/drawing/2010/main" val="0"/>
                        </a:ext>
                      </a:extLst>
                    </a:blip>
                    <a:srcRect l="8941" t="23927" r="60881" b="45184"/>
                    <a:stretch/>
                  </pic:blipFill>
                  <pic:spPr bwMode="auto">
                    <a:xfrm>
                      <a:off x="0" y="0"/>
                      <a:ext cx="5280660" cy="2091690"/>
                    </a:xfrm>
                    <a:prstGeom prst="rect">
                      <a:avLst/>
                    </a:prstGeom>
                    <a:ln>
                      <a:noFill/>
                    </a:ln>
                    <a:extLst>
                      <a:ext uri="{53640926-AAD7-44D8-BBD7-CCE9431645EC}">
                        <a14:shadowObscured xmlns:a14="http://schemas.microsoft.com/office/drawing/2010/main"/>
                      </a:ext>
                    </a:extLst>
                  </pic:spPr>
                </pic:pic>
              </a:graphicData>
            </a:graphic>
          </wp:inline>
        </w:drawing>
      </w:r>
    </w:p>
    <w:p w14:paraId="0405ACD0" w14:textId="4D2C8993" w:rsidR="00570FF4" w:rsidRDefault="00A108D2" w:rsidP="00054839">
      <w:pPr>
        <w:spacing w:line="360" w:lineRule="auto"/>
        <w:ind w:firstLine="720"/>
        <w:jc w:val="center"/>
        <w:rPr>
          <w:rFonts w:ascii="Times New Roman" w:hAnsi="Times New Roman" w:cs="Times New Roman"/>
          <w:color w:val="000000" w:themeColor="text1"/>
          <w:sz w:val="24"/>
          <w:szCs w:val="24"/>
        </w:rPr>
      </w:pPr>
      <w:bookmarkStart w:id="173" w:name="_Toc518370610"/>
      <w:r w:rsidRPr="00054839">
        <w:rPr>
          <w:rFonts w:ascii="Times New Roman" w:hAnsi="Times New Roman" w:cs="Times New Roman"/>
          <w:color w:val="000000" w:themeColor="text1"/>
          <w:sz w:val="24"/>
          <w:szCs w:val="24"/>
        </w:rPr>
        <w:t xml:space="preserve">Figure </w:t>
      </w:r>
      <w:r w:rsidRPr="00054839">
        <w:rPr>
          <w:rFonts w:ascii="Times New Roman" w:hAnsi="Times New Roman" w:cs="Times New Roman"/>
          <w:color w:val="000000" w:themeColor="text1"/>
          <w:sz w:val="24"/>
          <w:szCs w:val="24"/>
        </w:rPr>
        <w:fldChar w:fldCharType="begin"/>
      </w:r>
      <w:r w:rsidRPr="00054839">
        <w:rPr>
          <w:rFonts w:ascii="Times New Roman" w:hAnsi="Times New Roman" w:cs="Times New Roman"/>
          <w:color w:val="000000" w:themeColor="text1"/>
          <w:sz w:val="24"/>
          <w:szCs w:val="24"/>
        </w:rPr>
        <w:instrText xml:space="preserve"> SEQ Figure \* ARABIC </w:instrText>
      </w:r>
      <w:r w:rsidRPr="00054839">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46</w:t>
      </w:r>
      <w:r w:rsidRPr="00054839">
        <w:rPr>
          <w:rFonts w:ascii="Times New Roman" w:hAnsi="Times New Roman" w:cs="Times New Roman"/>
          <w:color w:val="000000" w:themeColor="text1"/>
          <w:sz w:val="24"/>
          <w:szCs w:val="24"/>
        </w:rPr>
        <w:fldChar w:fldCharType="end"/>
      </w:r>
      <w:r w:rsidRPr="00054839">
        <w:rPr>
          <w:rFonts w:ascii="Times New Roman" w:hAnsi="Times New Roman" w:cs="Times New Roman"/>
          <w:color w:val="000000" w:themeColor="text1"/>
          <w:sz w:val="24"/>
          <w:szCs w:val="24"/>
        </w:rPr>
        <w:t xml:space="preserve"> Material &amp; Energy flow for Oat Product</w:t>
      </w:r>
      <w:r w:rsidR="00481FCB">
        <w:rPr>
          <w:rFonts w:ascii="Times New Roman" w:hAnsi="Times New Roman" w:cs="Times New Roman"/>
          <w:color w:val="000000" w:themeColor="text1"/>
          <w:sz w:val="24"/>
          <w:szCs w:val="24"/>
        </w:rPr>
        <w:t>s</w:t>
      </w:r>
      <w:bookmarkEnd w:id="173"/>
    </w:p>
    <w:p w14:paraId="5B4BB22C" w14:textId="6F5C2BD2" w:rsidR="00570FF4" w:rsidRDefault="00570FF4" w:rsidP="00054839">
      <w:pPr>
        <w:spacing w:line="360" w:lineRule="auto"/>
        <w:ind w:firstLine="720"/>
        <w:jc w:val="center"/>
        <w:rPr>
          <w:rFonts w:ascii="Times New Roman" w:hAnsi="Times New Roman" w:cs="Times New Roman"/>
          <w:color w:val="000000" w:themeColor="text1"/>
          <w:sz w:val="24"/>
          <w:szCs w:val="24"/>
        </w:rPr>
      </w:pPr>
      <w:r w:rsidRPr="00054839">
        <w:rPr>
          <w:rFonts w:ascii="Times New Roman" w:hAnsi="Times New Roman" w:cs="Times New Roman"/>
          <w:noProof/>
          <w:color w:val="000000" w:themeColor="text1"/>
          <w:sz w:val="24"/>
          <w:szCs w:val="24"/>
          <w:lang w:eastAsia="en-GB"/>
        </w:rPr>
        <w:drawing>
          <wp:inline distT="0" distB="0" distL="0" distR="0" wp14:anchorId="376A4AD2" wp14:editId="03C51C28">
            <wp:extent cx="5382260" cy="3387090"/>
            <wp:effectExtent l="0" t="0" r="8890" b="3810"/>
            <wp:docPr id="16862" name="Picture 16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8">
                      <a:extLst>
                        <a:ext uri="{28A0092B-C50C-407E-A947-70E740481C1C}">
                          <a14:useLocalDpi xmlns:a14="http://schemas.microsoft.com/office/drawing/2010/main" val="0"/>
                        </a:ext>
                      </a:extLst>
                    </a:blip>
                    <a:srcRect l="32602" t="17475"/>
                    <a:stretch/>
                  </pic:blipFill>
                  <pic:spPr bwMode="auto">
                    <a:xfrm>
                      <a:off x="0" y="0"/>
                      <a:ext cx="5382260" cy="3387090"/>
                    </a:xfrm>
                    <a:prstGeom prst="rect">
                      <a:avLst/>
                    </a:prstGeom>
                    <a:noFill/>
                    <a:ln>
                      <a:noFill/>
                    </a:ln>
                    <a:extLst>
                      <a:ext uri="{53640926-AAD7-44D8-BBD7-CCE9431645EC}">
                        <a14:shadowObscured xmlns:a14="http://schemas.microsoft.com/office/drawing/2010/main"/>
                      </a:ext>
                    </a:extLst>
                  </pic:spPr>
                </pic:pic>
              </a:graphicData>
            </a:graphic>
          </wp:inline>
        </w:drawing>
      </w:r>
    </w:p>
    <w:p w14:paraId="69304ADA" w14:textId="77777777" w:rsidR="00570FF4" w:rsidRDefault="00570FF4" w:rsidP="00570FF4">
      <w:pPr>
        <w:pStyle w:val="Caption"/>
        <w:spacing w:line="360" w:lineRule="auto"/>
        <w:ind w:firstLine="720"/>
        <w:jc w:val="center"/>
        <w:rPr>
          <w:rFonts w:ascii="Times New Roman" w:hAnsi="Times New Roman" w:cs="Times New Roman"/>
          <w:color w:val="000000" w:themeColor="text1"/>
          <w:sz w:val="24"/>
          <w:szCs w:val="24"/>
        </w:rPr>
      </w:pPr>
      <w:bookmarkStart w:id="174" w:name="_Toc518370611"/>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47</w:t>
      </w:r>
      <w:r w:rsidRPr="0043076D">
        <w:rPr>
          <w:rFonts w:ascii="Times New Roman" w:hAnsi="Times New Roman" w:cs="Times New Roman"/>
          <w:b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Material &amp; Energy flow for Kelham Island Brewery product</w:t>
      </w:r>
      <w:bookmarkEnd w:id="174"/>
    </w:p>
    <w:p w14:paraId="2D27D67B" w14:textId="77777777" w:rsidR="00570FF4" w:rsidRPr="00054839" w:rsidRDefault="00570FF4" w:rsidP="00054839">
      <w:pPr>
        <w:spacing w:line="360" w:lineRule="auto"/>
        <w:ind w:firstLine="720"/>
        <w:jc w:val="center"/>
        <w:rPr>
          <w:rFonts w:ascii="Times New Roman" w:hAnsi="Times New Roman" w:cs="Times New Roman"/>
          <w:color w:val="000000" w:themeColor="text1"/>
          <w:sz w:val="24"/>
          <w:szCs w:val="24"/>
        </w:rPr>
      </w:pPr>
    </w:p>
    <w:p w14:paraId="5A8F02EF" w14:textId="56250493" w:rsidR="00A108D2" w:rsidRDefault="00A108D2" w:rsidP="008D3758">
      <w:pPr>
        <w:spacing w:line="360" w:lineRule="auto"/>
        <w:ind w:firstLine="720"/>
        <w:jc w:val="center"/>
      </w:pPr>
    </w:p>
    <w:p w14:paraId="3B70791F" w14:textId="77777777" w:rsidR="00A108D2" w:rsidRDefault="00A108D2" w:rsidP="00A108D2"/>
    <w:p w14:paraId="64E35C1F" w14:textId="77777777" w:rsidR="00A108D2" w:rsidRDefault="00A108D2" w:rsidP="00A108D2"/>
    <w:p w14:paraId="01520481" w14:textId="606DC022" w:rsidR="00A108D2" w:rsidRDefault="00A108D2" w:rsidP="00A108D2"/>
    <w:p w14:paraId="4B5C8F39" w14:textId="63FC1294" w:rsidR="00A108D2" w:rsidRPr="00AD2FC9" w:rsidRDefault="00A108D2" w:rsidP="00A108D2"/>
    <w:p w14:paraId="418CF39E" w14:textId="4384C74F" w:rsidR="00054839" w:rsidRDefault="00054839">
      <w:pPr>
        <w:pStyle w:val="Caption"/>
        <w:spacing w:line="360" w:lineRule="auto"/>
        <w:ind w:firstLine="720"/>
        <w:jc w:val="center"/>
        <w:rPr>
          <w:rFonts w:ascii="Times New Roman" w:hAnsi="Times New Roman" w:cs="Times New Roman"/>
          <w:b w:val="0"/>
          <w:color w:val="000000" w:themeColor="text1"/>
          <w:sz w:val="24"/>
          <w:szCs w:val="24"/>
        </w:rPr>
      </w:pPr>
      <w:r w:rsidRPr="00B036F6">
        <w:rPr>
          <w:rFonts w:ascii="Times New Roman" w:hAnsi="Times New Roman" w:cs="Times New Roman"/>
          <w:b w:val="0"/>
          <w:bCs w:val="0"/>
          <w:noProof/>
          <w:color w:val="000000" w:themeColor="text1"/>
          <w:sz w:val="24"/>
          <w:szCs w:val="24"/>
          <w:lang w:eastAsia="en-GB"/>
        </w:rPr>
        <w:lastRenderedPageBreak/>
        <w:drawing>
          <wp:inline distT="0" distB="0" distL="0" distR="0" wp14:anchorId="6F8C128D" wp14:editId="6BB09851">
            <wp:extent cx="5314950" cy="2130425"/>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9">
                      <a:extLst>
                        <a:ext uri="{28A0092B-C50C-407E-A947-70E740481C1C}">
                          <a14:useLocalDpi xmlns:a14="http://schemas.microsoft.com/office/drawing/2010/main" val="0"/>
                        </a:ext>
                      </a:extLst>
                    </a:blip>
                    <a:srcRect l="25415" t="18553"/>
                    <a:stretch/>
                  </pic:blipFill>
                  <pic:spPr bwMode="auto">
                    <a:xfrm>
                      <a:off x="0" y="0"/>
                      <a:ext cx="5314950" cy="2130425"/>
                    </a:xfrm>
                    <a:prstGeom prst="rect">
                      <a:avLst/>
                    </a:prstGeom>
                    <a:noFill/>
                    <a:ln>
                      <a:noFill/>
                    </a:ln>
                    <a:extLst>
                      <a:ext uri="{53640926-AAD7-44D8-BBD7-CCE9431645EC}">
                        <a14:shadowObscured xmlns:a14="http://schemas.microsoft.com/office/drawing/2010/main"/>
                      </a:ext>
                    </a:extLst>
                  </pic:spPr>
                </pic:pic>
              </a:graphicData>
            </a:graphic>
          </wp:inline>
        </w:drawing>
      </w:r>
    </w:p>
    <w:p w14:paraId="38EF6350" w14:textId="6A1A7303" w:rsidR="00A108D2" w:rsidRPr="00B036F6" w:rsidRDefault="00A108D2" w:rsidP="00A108D2">
      <w:pPr>
        <w:pStyle w:val="Caption"/>
        <w:spacing w:line="360" w:lineRule="auto"/>
        <w:ind w:firstLine="720"/>
        <w:jc w:val="center"/>
        <w:rPr>
          <w:rFonts w:ascii="Times New Roman" w:hAnsi="Times New Roman" w:cs="Times New Roman"/>
          <w:color w:val="000000" w:themeColor="text1"/>
          <w:sz w:val="24"/>
          <w:szCs w:val="24"/>
        </w:rPr>
      </w:pPr>
      <w:bookmarkStart w:id="175" w:name="_Toc518370612"/>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48</w:t>
      </w:r>
      <w:r w:rsidRPr="0043076D">
        <w:rPr>
          <w:rFonts w:ascii="Times New Roman" w:hAnsi="Times New Roman" w:cs="Times New Roman"/>
          <w:b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Material &amp; Energy flow for rice product</w:t>
      </w:r>
      <w:bookmarkEnd w:id="175"/>
    </w:p>
    <w:p w14:paraId="52C1B33A" w14:textId="63A46CE0" w:rsidR="00A108D2" w:rsidRPr="00B036F6" w:rsidRDefault="00B43635" w:rsidP="00A108D2">
      <w:pPr>
        <w:pStyle w:val="Heading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00054839">
        <w:rPr>
          <w:rFonts w:ascii="Times New Roman" w:hAnsi="Times New Roman" w:cs="Times New Roman"/>
          <w:color w:val="000000" w:themeColor="text1"/>
          <w:sz w:val="24"/>
          <w:szCs w:val="24"/>
        </w:rPr>
        <w:t>.6</w:t>
      </w:r>
      <w:r w:rsidR="00A108D2" w:rsidRPr="00B036F6">
        <w:rPr>
          <w:rFonts w:ascii="Times New Roman" w:hAnsi="Times New Roman" w:cs="Times New Roman"/>
          <w:color w:val="000000" w:themeColor="text1"/>
          <w:sz w:val="24"/>
          <w:szCs w:val="24"/>
        </w:rPr>
        <w:t>.2.1 Data Assumption</w:t>
      </w:r>
    </w:p>
    <w:p w14:paraId="2146598A" w14:textId="77777777" w:rsidR="005253A1" w:rsidRDefault="005253A1" w:rsidP="00D83F69">
      <w:pPr>
        <w:spacing w:line="360" w:lineRule="auto"/>
        <w:jc w:val="both"/>
        <w:rPr>
          <w:rFonts w:ascii="Times New Roman" w:hAnsi="Times New Roman" w:cs="Times New Roman"/>
          <w:color w:val="000000" w:themeColor="text1"/>
          <w:sz w:val="24"/>
          <w:szCs w:val="24"/>
        </w:rPr>
      </w:pPr>
    </w:p>
    <w:p w14:paraId="6C0596A1" w14:textId="77777777"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production of biomass can be split into two sections for this study; there is the harvesting stage and the manufacturing stage. Assumptions in both stages for all three biomasses have been made and are discussed below.</w:t>
      </w:r>
    </w:p>
    <w:p w14:paraId="2D70812C" w14:textId="77777777" w:rsidR="00A108D2" w:rsidRPr="00B036F6" w:rsidRDefault="00A108D2" w:rsidP="00A108D2">
      <w:pPr>
        <w:spacing w:line="360" w:lineRule="auto"/>
        <w:jc w:val="both"/>
        <w:rPr>
          <w:rFonts w:ascii="Times New Roman" w:hAnsi="Times New Roman" w:cs="Times New Roman"/>
          <w:b/>
          <w:i/>
          <w:color w:val="000000" w:themeColor="text1"/>
          <w:sz w:val="24"/>
          <w:szCs w:val="24"/>
        </w:rPr>
      </w:pPr>
      <w:r w:rsidRPr="00B036F6">
        <w:rPr>
          <w:rFonts w:ascii="Times New Roman" w:hAnsi="Times New Roman" w:cs="Times New Roman"/>
          <w:b/>
          <w:i/>
          <w:color w:val="000000" w:themeColor="text1"/>
          <w:sz w:val="24"/>
          <w:szCs w:val="24"/>
        </w:rPr>
        <w:t>Harvesting Stage – Oat Production, Rice Production, Alcohol Production</w:t>
      </w:r>
    </w:p>
    <w:p w14:paraId="50183100" w14:textId="77777777"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harvesting stage for each product follows the same process route, such as tileage, ploughing, weeding etc. There are variations between the three in terms of how long each process lasts, the amount of fertilisers and herbicides used and the type used. Primary data for harvesting for all three products was unavailable and as such secondary data from Ecoinvent database was obtained </w:t>
      </w:r>
    </w:p>
    <w:p w14:paraId="4B1CB9CC" w14:textId="77777777"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Rice, oat and barley harvesting data were used from the Ecoinvent database but from a global source as data from the UK were not available. </w:t>
      </w:r>
    </w:p>
    <w:p w14:paraId="2810970F" w14:textId="77777777" w:rsidR="00A108D2" w:rsidRPr="00B036F6" w:rsidRDefault="00A108D2" w:rsidP="00A108D2">
      <w:pPr>
        <w:spacing w:line="360" w:lineRule="auto"/>
        <w:jc w:val="both"/>
        <w:rPr>
          <w:rFonts w:ascii="Times New Roman" w:hAnsi="Times New Roman" w:cs="Times New Roman"/>
          <w:b/>
          <w:i/>
          <w:color w:val="000000" w:themeColor="text1"/>
          <w:sz w:val="24"/>
          <w:szCs w:val="24"/>
        </w:rPr>
      </w:pPr>
      <w:r w:rsidRPr="00B036F6">
        <w:rPr>
          <w:rFonts w:ascii="Times New Roman" w:hAnsi="Times New Roman" w:cs="Times New Roman"/>
          <w:b/>
          <w:i/>
          <w:color w:val="000000" w:themeColor="text1"/>
          <w:sz w:val="24"/>
          <w:szCs w:val="24"/>
        </w:rPr>
        <w:t xml:space="preserve">Manufacturing Stage </w:t>
      </w:r>
    </w:p>
    <w:p w14:paraId="7B9A6D60" w14:textId="7A6E28FA" w:rsidR="00A108D2"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Material and energy flow for a functional unit of 1 tonne for both Oat product and alcohol product was obtained direct from the source (primary data). The unit process data for each material and energy for both the oat production and the Alcohol production was obtained from th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 xml:space="preserve"> database.</w:t>
      </w:r>
    </w:p>
    <w:p w14:paraId="794B37FD" w14:textId="77777777" w:rsidR="00B06684" w:rsidRDefault="00B06684" w:rsidP="00D83F69">
      <w:pPr>
        <w:spacing w:line="360" w:lineRule="auto"/>
        <w:jc w:val="both"/>
        <w:rPr>
          <w:rFonts w:ascii="Times New Roman" w:hAnsi="Times New Roman" w:cs="Times New Roman"/>
          <w:color w:val="000000" w:themeColor="text1"/>
          <w:sz w:val="24"/>
          <w:szCs w:val="24"/>
        </w:rPr>
      </w:pPr>
    </w:p>
    <w:p w14:paraId="55AFDBAC" w14:textId="77777777" w:rsidR="00B06684" w:rsidRPr="00535018" w:rsidRDefault="00B06684" w:rsidP="00D83F69">
      <w:pPr>
        <w:spacing w:line="360" w:lineRule="auto"/>
        <w:jc w:val="both"/>
        <w:rPr>
          <w:rFonts w:ascii="Times New Roman" w:hAnsi="Times New Roman" w:cs="Times New Roman"/>
          <w:i/>
          <w:color w:val="000000" w:themeColor="text1"/>
          <w:sz w:val="24"/>
          <w:szCs w:val="24"/>
        </w:rPr>
      </w:pPr>
    </w:p>
    <w:p w14:paraId="6E62EA64" w14:textId="77777777" w:rsidR="00A108D2" w:rsidRPr="00B036F6" w:rsidRDefault="00A108D2" w:rsidP="00A108D2">
      <w:pPr>
        <w:spacing w:line="360" w:lineRule="auto"/>
        <w:jc w:val="both"/>
        <w:rPr>
          <w:rFonts w:ascii="Times New Roman" w:hAnsi="Times New Roman" w:cs="Times New Roman"/>
          <w:b/>
          <w:i/>
          <w:color w:val="000000" w:themeColor="text1"/>
          <w:sz w:val="24"/>
          <w:szCs w:val="24"/>
        </w:rPr>
      </w:pPr>
      <w:r w:rsidRPr="00B036F6">
        <w:rPr>
          <w:rFonts w:ascii="Times New Roman" w:hAnsi="Times New Roman" w:cs="Times New Roman"/>
          <w:b/>
          <w:i/>
          <w:color w:val="000000" w:themeColor="text1"/>
          <w:sz w:val="24"/>
          <w:szCs w:val="24"/>
        </w:rPr>
        <w:lastRenderedPageBreak/>
        <w:t>Manufacturing Stage - Alcohol Production</w:t>
      </w:r>
    </w:p>
    <w:p w14:paraId="63C6FB88" w14:textId="77777777"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Material data not included in the brewery process was; hops, salt, finings adjunct and finings. It was decided that due to the lack of data available and the fact that the quantity of these materials were very small in relation to the main ingredients of Malt and yeast. It was assumed that there would be minimal influence on the environmental impact with these additions.</w:t>
      </w:r>
    </w:p>
    <w:p w14:paraId="63AC7E53" w14:textId="14C18B3F"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Data assumption was also made with the use of electricity, natural gas and water. Data set for UK water was not available and as such an LCI dataset for water within the EU-27 was used instead. Water consumption was also assumed to come from the main water line with the brewery process not retaining any water after production for further reuse. Unit process data for electricity was obtained from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 xml:space="preserve"> database for UK source with the assumption that the electricity used is generated from a mix of sources. Unit process data for natural gas was obtained from th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 xml:space="preserve"> database based on a UK source </w:t>
      </w:r>
    </w:p>
    <w:p w14:paraId="6621BC39" w14:textId="737A9E26" w:rsidR="005253A1" w:rsidRDefault="00A108D2" w:rsidP="00A108D2">
      <w:pPr>
        <w:spacing w:line="360" w:lineRule="auto"/>
        <w:jc w:val="both"/>
        <w:rPr>
          <w:rFonts w:ascii="Times New Roman" w:hAnsi="Times New Roman" w:cs="Times New Roman"/>
          <w:b/>
          <w:i/>
          <w:color w:val="000000" w:themeColor="text1"/>
          <w:sz w:val="24"/>
          <w:szCs w:val="24"/>
        </w:rPr>
      </w:pPr>
      <w:r w:rsidRPr="00B036F6">
        <w:rPr>
          <w:rFonts w:ascii="Times New Roman" w:hAnsi="Times New Roman" w:cs="Times New Roman"/>
          <w:color w:val="000000" w:themeColor="text1"/>
          <w:sz w:val="24"/>
          <w:szCs w:val="24"/>
        </w:rPr>
        <w:t>Transportation of crops between the farms to production site was not included in this study.</w:t>
      </w:r>
    </w:p>
    <w:p w14:paraId="545C5609" w14:textId="77777777" w:rsidR="00A108D2" w:rsidRPr="00B036F6" w:rsidRDefault="00A108D2" w:rsidP="00A108D2">
      <w:pPr>
        <w:spacing w:line="360" w:lineRule="auto"/>
        <w:jc w:val="both"/>
        <w:rPr>
          <w:rFonts w:ascii="Times New Roman" w:hAnsi="Times New Roman" w:cs="Times New Roman"/>
          <w:b/>
          <w:i/>
          <w:color w:val="000000" w:themeColor="text1"/>
          <w:sz w:val="24"/>
          <w:szCs w:val="24"/>
        </w:rPr>
      </w:pPr>
      <w:r w:rsidRPr="00B036F6">
        <w:rPr>
          <w:rFonts w:ascii="Times New Roman" w:hAnsi="Times New Roman" w:cs="Times New Roman"/>
          <w:b/>
          <w:i/>
          <w:color w:val="000000" w:themeColor="text1"/>
          <w:sz w:val="24"/>
          <w:szCs w:val="24"/>
        </w:rPr>
        <w:t>Manufacturing Stage - Oat Production</w:t>
      </w:r>
    </w:p>
    <w:p w14:paraId="755D7D3E" w14:textId="77777777"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material and energy flow for oat production was raw oats, electricity, natural gas and water. The assumptions made with regards to electricity, natural gas and water for alcohol production was applied to the oat production process route.</w:t>
      </w:r>
    </w:p>
    <w:p w14:paraId="1E9ABBE5" w14:textId="77777777" w:rsidR="00A108D2" w:rsidRPr="00B036F6" w:rsidRDefault="00A108D2" w:rsidP="00A108D2">
      <w:pPr>
        <w:spacing w:line="360" w:lineRule="auto"/>
        <w:jc w:val="both"/>
        <w:rPr>
          <w:rFonts w:ascii="Times New Roman" w:hAnsi="Times New Roman" w:cs="Times New Roman"/>
          <w:b/>
          <w:i/>
          <w:color w:val="000000" w:themeColor="text1"/>
          <w:sz w:val="24"/>
          <w:szCs w:val="24"/>
        </w:rPr>
      </w:pPr>
      <w:r w:rsidRPr="00B036F6">
        <w:rPr>
          <w:rFonts w:ascii="Times New Roman" w:hAnsi="Times New Roman" w:cs="Times New Roman"/>
          <w:b/>
          <w:i/>
          <w:color w:val="000000" w:themeColor="text1"/>
          <w:sz w:val="24"/>
          <w:szCs w:val="24"/>
        </w:rPr>
        <w:t>Manufacturing Stage - Rice Production</w:t>
      </w:r>
    </w:p>
    <w:p w14:paraId="31270A26" w14:textId="227A1CC9"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LCI data for the manufacturing of rice was obtained from a secondary source (Ekasilp, 1995). The material and energy input was the same as oat production with the only difference being rice paddy instead of raw oats. The assumptions with regards to water, electricity and natural gas was the same as alcohol production and oat production i.e. LCI data for water was used from EU-27 as UK water data was not available from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 xml:space="preserve"> database. </w:t>
      </w:r>
    </w:p>
    <w:p w14:paraId="119871D7" w14:textId="6FFC444F" w:rsidR="00E2504A" w:rsidRPr="00054839" w:rsidRDefault="00A108D2" w:rsidP="00EF4FF7">
      <w:pPr>
        <w:spacing w:line="360" w:lineRule="auto"/>
        <w:jc w:val="both"/>
      </w:pPr>
      <w:r w:rsidRPr="00B036F6">
        <w:rPr>
          <w:rFonts w:ascii="Times New Roman" w:hAnsi="Times New Roman" w:cs="Times New Roman"/>
          <w:color w:val="000000" w:themeColor="text1"/>
          <w:sz w:val="24"/>
          <w:szCs w:val="24"/>
        </w:rPr>
        <w:t xml:space="preserve">Conversation with one of the leading companies in providing manufacturing equipment for oat and rice manufacturing suggest that in general, the equipment and </w:t>
      </w:r>
      <w:r w:rsidRPr="00B036F6">
        <w:rPr>
          <w:rFonts w:ascii="Times New Roman" w:hAnsi="Times New Roman" w:cs="Times New Roman"/>
          <w:color w:val="000000" w:themeColor="text1"/>
          <w:sz w:val="24"/>
          <w:szCs w:val="24"/>
        </w:rPr>
        <w:lastRenderedPageBreak/>
        <w:t xml:space="preserve">process found in both oat processing and rice processing are very similar with energy levels between the two to be very similar. </w:t>
      </w:r>
    </w:p>
    <w:p w14:paraId="0D683457" w14:textId="0CDC9665" w:rsidR="00A108D2" w:rsidRDefault="00B43635" w:rsidP="00A108D2">
      <w:pPr>
        <w:pStyle w:val="Heading4"/>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00054839">
        <w:rPr>
          <w:rFonts w:ascii="Times New Roman" w:hAnsi="Times New Roman" w:cs="Times New Roman"/>
          <w:color w:val="000000" w:themeColor="text1"/>
          <w:sz w:val="24"/>
          <w:szCs w:val="24"/>
        </w:rPr>
        <w:t>.6</w:t>
      </w:r>
      <w:r w:rsidR="00A108D2" w:rsidRPr="00B036F6">
        <w:rPr>
          <w:rFonts w:ascii="Times New Roman" w:hAnsi="Times New Roman" w:cs="Times New Roman"/>
          <w:color w:val="000000" w:themeColor="text1"/>
          <w:sz w:val="24"/>
          <w:szCs w:val="24"/>
        </w:rPr>
        <w:t>.2.2 Biomass Allocation</w:t>
      </w:r>
    </w:p>
    <w:p w14:paraId="373ECB4C" w14:textId="77777777" w:rsidR="005253A1" w:rsidRPr="00D83F69" w:rsidRDefault="005253A1" w:rsidP="00D83F69"/>
    <w:p w14:paraId="71AC92C4" w14:textId="723FF527"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biomass of interest for the LCA study were the co-products/by-products of the products produced (oat husk, BSG and rice bran). However, the biomass models were created on LCI data for the main product (Oat flakes, alcohol and rice) and not for the co-products (Oat husk, BSG, rice bran). A mass allocation method was applied for all three biomass</w:t>
      </w:r>
      <w:r w:rsidR="00481FCB">
        <w:rPr>
          <w:rFonts w:ascii="Times New Roman" w:hAnsi="Times New Roman" w:cs="Times New Roman"/>
          <w:color w:val="000000" w:themeColor="text1"/>
          <w:sz w:val="24"/>
          <w:szCs w:val="24"/>
        </w:rPr>
        <w:t>es</w:t>
      </w:r>
      <w:r w:rsidRPr="00B036F6">
        <w:rPr>
          <w:rFonts w:ascii="Times New Roman" w:hAnsi="Times New Roman" w:cs="Times New Roman"/>
          <w:color w:val="000000" w:themeColor="text1"/>
          <w:sz w:val="24"/>
          <w:szCs w:val="24"/>
        </w:rPr>
        <w:t xml:space="preserve"> to calculate how much of the material and energy inputs contribute to the main product and the by-product. This was done by calculating mass ratio between the main product and the by-product and applying this ratio to the inputs. Once the allocation was calculated, a second model for all three biomass</w:t>
      </w:r>
      <w:r w:rsidR="00481FCB">
        <w:rPr>
          <w:rFonts w:ascii="Times New Roman" w:hAnsi="Times New Roman" w:cs="Times New Roman"/>
          <w:color w:val="000000" w:themeColor="text1"/>
          <w:sz w:val="24"/>
          <w:szCs w:val="24"/>
        </w:rPr>
        <w:t>es</w:t>
      </w:r>
      <w:r w:rsidRPr="00B036F6">
        <w:rPr>
          <w:rFonts w:ascii="Times New Roman" w:hAnsi="Times New Roman" w:cs="Times New Roman"/>
          <w:color w:val="000000" w:themeColor="text1"/>
          <w:sz w:val="24"/>
          <w:szCs w:val="24"/>
        </w:rPr>
        <w:t xml:space="preserve"> was created for a specified functional unit of the by-product rather than the main product. The model for the by-product models would then be used in the sinter plant model where scenario models would take place. An economic model was also carried out for the oat production model where ratio between the cost of the main product and the by-product would be used to determine how much input the main and by-product contributes.  The price for Oat Flakes was £2 per kg with oat husk price being £0.053 per kg</w:t>
      </w:r>
      <w:r>
        <w:rPr>
          <w:rFonts w:ascii="Times New Roman" w:hAnsi="Times New Roman" w:cs="Times New Roman"/>
          <w:color w:val="000000" w:themeColor="text1"/>
          <w:sz w:val="24"/>
          <w:szCs w:val="24"/>
        </w:rPr>
        <w:t xml:space="preserve"> (difference in allocation method can be seen </w:t>
      </w:r>
      <w:r w:rsidRPr="00C10F53">
        <w:rPr>
          <w:rFonts w:ascii="Times New Roman" w:hAnsi="Times New Roman" w:cs="Times New Roman"/>
          <w:color w:val="000000" w:themeColor="text1"/>
          <w:sz w:val="24"/>
          <w:szCs w:val="24"/>
        </w:rPr>
        <w:t xml:space="preserve">in </w:t>
      </w:r>
      <w:r w:rsidR="00C10F53" w:rsidRPr="00C10F53">
        <w:rPr>
          <w:rFonts w:ascii="Times New Roman" w:hAnsi="Times New Roman" w:cs="Times New Roman"/>
          <w:color w:val="000000" w:themeColor="text1"/>
          <w:sz w:val="24"/>
          <w:szCs w:val="24"/>
        </w:rPr>
        <w:fldChar w:fldCharType="begin"/>
      </w:r>
      <w:r w:rsidR="00C10F53" w:rsidRPr="00C10F53">
        <w:rPr>
          <w:rFonts w:ascii="Times New Roman" w:hAnsi="Times New Roman" w:cs="Times New Roman"/>
          <w:color w:val="000000" w:themeColor="text1"/>
          <w:sz w:val="24"/>
          <w:szCs w:val="24"/>
        </w:rPr>
        <w:instrText xml:space="preserve"> REF _Ref491435108 \h  \* MERGEFORMAT </w:instrText>
      </w:r>
      <w:r w:rsidR="00C10F53" w:rsidRPr="00C10F53">
        <w:rPr>
          <w:rFonts w:ascii="Times New Roman" w:hAnsi="Times New Roman" w:cs="Times New Roman"/>
          <w:color w:val="000000" w:themeColor="text1"/>
          <w:sz w:val="24"/>
          <w:szCs w:val="24"/>
        </w:rPr>
      </w:r>
      <w:r w:rsidR="00C10F53" w:rsidRPr="00C10F53">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58</w:t>
      </w:r>
      <w:r w:rsidR="00C10F53" w:rsidRPr="00C10F53">
        <w:rPr>
          <w:rFonts w:ascii="Times New Roman" w:hAnsi="Times New Roman" w:cs="Times New Roman"/>
          <w:color w:val="000000" w:themeColor="text1"/>
          <w:sz w:val="24"/>
          <w:szCs w:val="24"/>
        </w:rPr>
        <w:fldChar w:fldCharType="end"/>
      </w:r>
      <w:r w:rsidR="00C10F53" w:rsidRPr="00C10F53">
        <w:rPr>
          <w:rFonts w:ascii="Times New Roman" w:hAnsi="Times New Roman" w:cs="Times New Roman"/>
          <w:color w:val="000000" w:themeColor="text1"/>
          <w:sz w:val="24"/>
          <w:szCs w:val="24"/>
        </w:rPr>
        <w:t xml:space="preserve"> &amp; </w:t>
      </w:r>
      <w:r w:rsidR="00C10F53" w:rsidRPr="00C10F53">
        <w:rPr>
          <w:rFonts w:ascii="Times New Roman" w:hAnsi="Times New Roman" w:cs="Times New Roman"/>
          <w:color w:val="000000" w:themeColor="text1"/>
          <w:sz w:val="24"/>
          <w:szCs w:val="24"/>
        </w:rPr>
        <w:fldChar w:fldCharType="begin"/>
      </w:r>
      <w:r w:rsidR="00C10F53" w:rsidRPr="00C10F53">
        <w:rPr>
          <w:rFonts w:ascii="Times New Roman" w:hAnsi="Times New Roman" w:cs="Times New Roman"/>
          <w:color w:val="000000" w:themeColor="text1"/>
          <w:sz w:val="24"/>
          <w:szCs w:val="24"/>
        </w:rPr>
        <w:instrText xml:space="preserve"> REF _Ref491435665 \h  \* MERGEFORMAT </w:instrText>
      </w:r>
      <w:r w:rsidR="00C10F53" w:rsidRPr="00C10F53">
        <w:rPr>
          <w:rFonts w:ascii="Times New Roman" w:hAnsi="Times New Roman" w:cs="Times New Roman"/>
          <w:color w:val="000000" w:themeColor="text1"/>
          <w:sz w:val="24"/>
          <w:szCs w:val="24"/>
        </w:rPr>
      </w:r>
      <w:r w:rsidR="00C10F53" w:rsidRPr="00C10F53">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59</w:t>
      </w:r>
      <w:r w:rsidR="00C10F53" w:rsidRPr="00C10F53">
        <w:rPr>
          <w:rFonts w:ascii="Times New Roman" w:hAnsi="Times New Roman" w:cs="Times New Roman"/>
          <w:color w:val="000000" w:themeColor="text1"/>
          <w:sz w:val="24"/>
          <w:szCs w:val="24"/>
        </w:rPr>
        <w:fldChar w:fldCharType="end"/>
      </w:r>
      <w:r w:rsidR="00C10F53">
        <w:rPr>
          <w:rFonts w:ascii="Times New Roman" w:hAnsi="Times New Roman" w:cs="Times New Roman"/>
          <w:color w:val="000000" w:themeColor="text1"/>
          <w:sz w:val="24"/>
          <w:szCs w:val="24"/>
        </w:rPr>
        <w:t>)</w:t>
      </w:r>
    </w:p>
    <w:p w14:paraId="53EFE105" w14:textId="3BD5826F" w:rsidR="0025381C" w:rsidRPr="00B036F6" w:rsidRDefault="00A108D2"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0902884E" wp14:editId="65A78E31">
            <wp:extent cx="4189228" cy="2669944"/>
            <wp:effectExtent l="0" t="0" r="1905" b="0"/>
            <wp:docPr id="16856" name="Picture 16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62567" t="11292" r="15987" b="53394"/>
                    <a:stretch/>
                  </pic:blipFill>
                  <pic:spPr bwMode="auto">
                    <a:xfrm>
                      <a:off x="0" y="0"/>
                      <a:ext cx="4204062" cy="2679398"/>
                    </a:xfrm>
                    <a:prstGeom prst="rect">
                      <a:avLst/>
                    </a:prstGeom>
                    <a:ln>
                      <a:noFill/>
                    </a:ln>
                    <a:extLst>
                      <a:ext uri="{53640926-AAD7-44D8-BBD7-CCE9431645EC}">
                        <a14:shadowObscured xmlns:a14="http://schemas.microsoft.com/office/drawing/2010/main"/>
                      </a:ext>
                    </a:extLst>
                  </pic:spPr>
                </pic:pic>
              </a:graphicData>
            </a:graphic>
          </wp:inline>
        </w:drawing>
      </w:r>
    </w:p>
    <w:p w14:paraId="748C6BF6" w14:textId="6FEE95AA" w:rsidR="000070BB" w:rsidRPr="008D3758" w:rsidRDefault="00A108D2" w:rsidP="00EF4FF7">
      <w:pPr>
        <w:spacing w:line="360" w:lineRule="auto"/>
        <w:ind w:firstLine="720"/>
        <w:jc w:val="center"/>
      </w:pPr>
      <w:bookmarkStart w:id="176" w:name="_Toc518370613"/>
      <w:r w:rsidRPr="0043076D">
        <w:rPr>
          <w:rFonts w:ascii="Times New Roman" w:hAnsi="Times New Roman" w:cs="Times New Roman"/>
          <w:color w:val="000000" w:themeColor="text1"/>
          <w:sz w:val="24"/>
          <w:szCs w:val="24"/>
        </w:rPr>
        <w:t xml:space="preserve">Figure </w:t>
      </w:r>
      <w:r w:rsidRPr="0043076D">
        <w:rPr>
          <w:rFonts w:ascii="Times New Roman" w:hAnsi="Times New Roman" w:cs="Times New Roman"/>
          <w:bCs/>
          <w:color w:val="000000" w:themeColor="text1"/>
          <w:sz w:val="24"/>
          <w:szCs w:val="24"/>
        </w:rPr>
        <w:fldChar w:fldCharType="begin"/>
      </w:r>
      <w:r w:rsidRPr="0043076D">
        <w:rPr>
          <w:rFonts w:ascii="Times New Roman" w:hAnsi="Times New Roman" w:cs="Times New Roman"/>
          <w:color w:val="000000" w:themeColor="text1"/>
          <w:sz w:val="24"/>
          <w:szCs w:val="24"/>
        </w:rPr>
        <w:instrText xml:space="preserve"> SEQ Figure \* ARABIC </w:instrText>
      </w:r>
      <w:r w:rsidRPr="0043076D">
        <w:rPr>
          <w:rFonts w:ascii="Times New Roman" w:hAnsi="Times New Roman" w:cs="Times New Roman"/>
          <w:bCs/>
          <w:color w:val="000000" w:themeColor="text1"/>
          <w:sz w:val="24"/>
          <w:szCs w:val="24"/>
        </w:rPr>
        <w:fldChar w:fldCharType="separate"/>
      </w:r>
      <w:r w:rsidR="002E4BDA">
        <w:rPr>
          <w:rFonts w:ascii="Times New Roman" w:hAnsi="Times New Roman" w:cs="Times New Roman"/>
          <w:noProof/>
          <w:color w:val="000000" w:themeColor="text1"/>
          <w:sz w:val="24"/>
          <w:szCs w:val="24"/>
        </w:rPr>
        <w:t>49</w:t>
      </w:r>
      <w:r w:rsidRPr="0043076D">
        <w:rPr>
          <w:rFonts w:ascii="Times New Roman" w:hAnsi="Times New Roman" w:cs="Times New Roman"/>
          <w:bCs/>
          <w:color w:val="000000" w:themeColor="text1"/>
          <w:sz w:val="24"/>
          <w:szCs w:val="24"/>
        </w:rPr>
        <w:fldChar w:fldCharType="end"/>
      </w:r>
      <w:r w:rsidRPr="0043076D">
        <w:rPr>
          <w:rFonts w:ascii="Times New Roman" w:hAnsi="Times New Roman" w:cs="Times New Roman"/>
          <w:color w:val="000000" w:themeColor="text1"/>
          <w:sz w:val="24"/>
          <w:szCs w:val="24"/>
        </w:rPr>
        <w:t xml:space="preserve"> Mass allocation model to assess how much input contribute to 500kg Oat Husk</w:t>
      </w:r>
      <w:bookmarkEnd w:id="176"/>
    </w:p>
    <w:p w14:paraId="36C6D227" w14:textId="77777777" w:rsidR="00A108D2" w:rsidRPr="00B036F6" w:rsidRDefault="00A108D2"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7CD3A893" wp14:editId="19451853">
            <wp:extent cx="4131823" cy="2664000"/>
            <wp:effectExtent l="0" t="0" r="2540" b="3175"/>
            <wp:docPr id="16857" name="Picture 16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62990" t="11653" r="17549" b="55928"/>
                    <a:stretch/>
                  </pic:blipFill>
                  <pic:spPr bwMode="auto">
                    <a:xfrm>
                      <a:off x="0" y="0"/>
                      <a:ext cx="4131823" cy="2664000"/>
                    </a:xfrm>
                    <a:prstGeom prst="rect">
                      <a:avLst/>
                    </a:prstGeom>
                    <a:ln>
                      <a:noFill/>
                    </a:ln>
                    <a:extLst>
                      <a:ext uri="{53640926-AAD7-44D8-BBD7-CCE9431645EC}">
                        <a14:shadowObscured xmlns:a14="http://schemas.microsoft.com/office/drawing/2010/main"/>
                      </a:ext>
                    </a:extLst>
                  </pic:spPr>
                </pic:pic>
              </a:graphicData>
            </a:graphic>
          </wp:inline>
        </w:drawing>
      </w:r>
    </w:p>
    <w:p w14:paraId="10F395F2" w14:textId="4F22AC07" w:rsidR="00535018" w:rsidRPr="00054839" w:rsidRDefault="00A108D2" w:rsidP="00054839">
      <w:pPr>
        <w:pStyle w:val="Caption"/>
        <w:spacing w:line="360" w:lineRule="auto"/>
        <w:ind w:firstLine="720"/>
        <w:jc w:val="center"/>
        <w:rPr>
          <w:rFonts w:ascii="Times New Roman" w:hAnsi="Times New Roman" w:cs="Times New Roman"/>
          <w:b w:val="0"/>
          <w:color w:val="000000" w:themeColor="text1"/>
          <w:sz w:val="24"/>
          <w:szCs w:val="24"/>
        </w:rPr>
      </w:pPr>
      <w:bookmarkStart w:id="177" w:name="_Toc518370614"/>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50</w:t>
      </w:r>
      <w:r w:rsidRPr="0043076D">
        <w:rPr>
          <w:rFonts w:ascii="Times New Roman" w:hAnsi="Times New Roman" w:cs="Times New Roman"/>
          <w:b w:val="0"/>
          <w:color w:val="000000" w:themeColor="text1"/>
          <w:sz w:val="24"/>
          <w:szCs w:val="24"/>
        </w:rPr>
        <w:fldChar w:fldCharType="end"/>
      </w:r>
      <w:r w:rsidRPr="00B036F6">
        <w:rPr>
          <w:rFonts w:ascii="Times New Roman" w:hAnsi="Times New Roman" w:cs="Times New Roman"/>
          <w:b w:val="0"/>
          <w:color w:val="000000" w:themeColor="text1"/>
          <w:sz w:val="24"/>
          <w:szCs w:val="24"/>
        </w:rPr>
        <w:t xml:space="preserve"> </w:t>
      </w:r>
      <w:r w:rsidRPr="0043076D">
        <w:rPr>
          <w:rFonts w:ascii="Times New Roman" w:hAnsi="Times New Roman" w:cs="Times New Roman"/>
          <w:b w:val="0"/>
          <w:color w:val="000000" w:themeColor="text1"/>
          <w:sz w:val="24"/>
          <w:szCs w:val="24"/>
        </w:rPr>
        <w:t>Economic allocation model to assess how much input contributes to 500kg Oat Husk</w:t>
      </w:r>
      <w:bookmarkEnd w:id="177"/>
    </w:p>
    <w:p w14:paraId="30BEE685" w14:textId="61F9B98D" w:rsidR="00A108D2" w:rsidRPr="000D47DC" w:rsidRDefault="00B43635" w:rsidP="000D47DC">
      <w:pPr>
        <w:pStyle w:val="Heading3"/>
        <w:rPr>
          <w:rFonts w:ascii="Times New Roman" w:hAnsi="Times New Roman" w:cs="Times New Roman"/>
          <w:color w:val="auto"/>
          <w:sz w:val="24"/>
          <w:szCs w:val="24"/>
        </w:rPr>
      </w:pPr>
      <w:bookmarkStart w:id="178" w:name="_Toc518370559"/>
      <w:r w:rsidRPr="000D47DC">
        <w:rPr>
          <w:rFonts w:ascii="Times New Roman" w:hAnsi="Times New Roman" w:cs="Times New Roman"/>
          <w:color w:val="auto"/>
          <w:sz w:val="24"/>
          <w:szCs w:val="24"/>
        </w:rPr>
        <w:t>5</w:t>
      </w:r>
      <w:r w:rsidR="00054839" w:rsidRPr="000D47DC">
        <w:rPr>
          <w:rFonts w:ascii="Times New Roman" w:hAnsi="Times New Roman" w:cs="Times New Roman"/>
          <w:color w:val="auto"/>
          <w:sz w:val="24"/>
          <w:szCs w:val="24"/>
        </w:rPr>
        <w:t>.6</w:t>
      </w:r>
      <w:r w:rsidR="00535018" w:rsidRPr="000D47DC">
        <w:rPr>
          <w:rFonts w:ascii="Times New Roman" w:hAnsi="Times New Roman" w:cs="Times New Roman"/>
          <w:color w:val="auto"/>
          <w:sz w:val="24"/>
          <w:szCs w:val="24"/>
        </w:rPr>
        <w:t xml:space="preserve">.3 </w:t>
      </w:r>
      <w:r w:rsidR="00A108D2" w:rsidRPr="000D47DC">
        <w:rPr>
          <w:rFonts w:ascii="Times New Roman" w:hAnsi="Times New Roman" w:cs="Times New Roman"/>
          <w:color w:val="auto"/>
          <w:sz w:val="24"/>
          <w:szCs w:val="24"/>
        </w:rPr>
        <w:t>Scenario Modelling</w:t>
      </w:r>
      <w:bookmarkEnd w:id="178"/>
    </w:p>
    <w:p w14:paraId="7F09EE5C" w14:textId="77777777" w:rsidR="005253A1" w:rsidRDefault="005253A1" w:rsidP="00D83F69">
      <w:pPr>
        <w:spacing w:line="360" w:lineRule="auto"/>
        <w:jc w:val="both"/>
        <w:rPr>
          <w:rFonts w:ascii="Times New Roman" w:hAnsi="Times New Roman" w:cs="Times New Roman"/>
          <w:color w:val="000000" w:themeColor="text1"/>
          <w:sz w:val="24"/>
          <w:szCs w:val="24"/>
        </w:rPr>
      </w:pPr>
    </w:p>
    <w:p w14:paraId="269E4D2A" w14:textId="77777777" w:rsidR="00A108D2"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Scenario modelling used to test the potential impact when altering certain conditions within the product life cycle. In this study, the variable that was being altered was the amount of biomass (oat husk, rice bran or BSG) substituting coke breeze. The study produced 7 scenarios which is illustrated in the table below</w:t>
      </w:r>
    </w:p>
    <w:p w14:paraId="22031DB9" w14:textId="603E71C0" w:rsidR="00A108D2" w:rsidRPr="00B036F6" w:rsidRDefault="00A108D2" w:rsidP="00A108D2">
      <w:pPr>
        <w:pStyle w:val="Caption"/>
        <w:spacing w:line="360" w:lineRule="auto"/>
        <w:ind w:firstLine="720"/>
        <w:jc w:val="center"/>
        <w:rPr>
          <w:rFonts w:ascii="Times New Roman" w:hAnsi="Times New Roman" w:cs="Times New Roman"/>
          <w:color w:val="000000" w:themeColor="text1"/>
          <w:sz w:val="24"/>
          <w:szCs w:val="24"/>
        </w:rPr>
      </w:pPr>
      <w:bookmarkStart w:id="179" w:name="_Toc518370646"/>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18</w:t>
      </w:r>
      <w:r w:rsidR="00711874">
        <w:rPr>
          <w:rFonts w:ascii="Times New Roman" w:hAnsi="Times New Roman" w:cs="Times New Roman"/>
          <w:b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w:t>
      </w:r>
      <w:r w:rsidRPr="00B036F6">
        <w:rPr>
          <w:rFonts w:ascii="Times New Roman" w:hAnsi="Times New Roman" w:cs="Times New Roman"/>
          <w:b w:val="0"/>
          <w:color w:val="000000" w:themeColor="text1"/>
          <w:sz w:val="24"/>
          <w:szCs w:val="24"/>
        </w:rPr>
        <w:t>S</w:t>
      </w:r>
      <w:r w:rsidRPr="0043076D">
        <w:rPr>
          <w:rFonts w:ascii="Times New Roman" w:hAnsi="Times New Roman" w:cs="Times New Roman"/>
          <w:b w:val="0"/>
          <w:color w:val="000000" w:themeColor="text1"/>
          <w:sz w:val="24"/>
          <w:szCs w:val="24"/>
        </w:rPr>
        <w:t>eries of scenarios conducted for LCA study</w:t>
      </w:r>
      <w:bookmarkEnd w:id="179"/>
    </w:p>
    <w:tbl>
      <w:tblPr>
        <w:tblW w:w="6400" w:type="dxa"/>
        <w:jc w:val="center"/>
        <w:tblLook w:val="04A0" w:firstRow="1" w:lastRow="0" w:firstColumn="1" w:lastColumn="0" w:noHBand="0" w:noVBand="1"/>
      </w:tblPr>
      <w:tblGrid>
        <w:gridCol w:w="2500"/>
        <w:gridCol w:w="1920"/>
        <w:gridCol w:w="1980"/>
      </w:tblGrid>
      <w:tr w:rsidR="00A108D2" w:rsidRPr="00B036F6" w14:paraId="2C77BB44" w14:textId="77777777" w:rsidTr="00A108D2">
        <w:trPr>
          <w:trHeight w:val="615"/>
          <w:jc w:val="center"/>
        </w:trPr>
        <w:tc>
          <w:tcPr>
            <w:tcW w:w="2500" w:type="dxa"/>
            <w:tcBorders>
              <w:top w:val="single" w:sz="8" w:space="0" w:color="auto"/>
              <w:left w:val="single" w:sz="8" w:space="0" w:color="auto"/>
              <w:bottom w:val="single" w:sz="8" w:space="0" w:color="auto"/>
              <w:right w:val="single" w:sz="8" w:space="0" w:color="auto"/>
            </w:tcBorders>
            <w:shd w:val="clear" w:color="auto" w:fill="auto"/>
            <w:vAlign w:val="bottom"/>
            <w:hideMark/>
          </w:tcPr>
          <w:p w14:paraId="6C981766"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Scenario (coke breeze: biomass)</w:t>
            </w:r>
          </w:p>
        </w:tc>
        <w:tc>
          <w:tcPr>
            <w:tcW w:w="1920" w:type="dxa"/>
            <w:tcBorders>
              <w:top w:val="single" w:sz="8" w:space="0" w:color="auto"/>
              <w:left w:val="nil"/>
              <w:bottom w:val="single" w:sz="8" w:space="0" w:color="auto"/>
              <w:right w:val="single" w:sz="8" w:space="0" w:color="auto"/>
            </w:tcBorders>
            <w:shd w:val="clear" w:color="auto" w:fill="auto"/>
            <w:vAlign w:val="bottom"/>
            <w:hideMark/>
          </w:tcPr>
          <w:p w14:paraId="21C6920D"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Biomass of interest</w:t>
            </w:r>
          </w:p>
        </w:tc>
        <w:tc>
          <w:tcPr>
            <w:tcW w:w="1980" w:type="dxa"/>
            <w:tcBorders>
              <w:top w:val="single" w:sz="8" w:space="0" w:color="auto"/>
              <w:left w:val="nil"/>
              <w:bottom w:val="single" w:sz="8" w:space="0" w:color="auto"/>
              <w:right w:val="single" w:sz="8" w:space="0" w:color="auto"/>
            </w:tcBorders>
            <w:shd w:val="clear" w:color="auto" w:fill="auto"/>
            <w:hideMark/>
          </w:tcPr>
          <w:p w14:paraId="59DDC913"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coke breeze: biomass) (%)</w:t>
            </w:r>
          </w:p>
        </w:tc>
      </w:tr>
      <w:tr w:rsidR="00A108D2" w:rsidRPr="00B036F6" w14:paraId="77464D28" w14:textId="77777777" w:rsidTr="00A108D2">
        <w:trPr>
          <w:trHeight w:val="315"/>
          <w:jc w:val="center"/>
        </w:trPr>
        <w:tc>
          <w:tcPr>
            <w:tcW w:w="2500" w:type="dxa"/>
            <w:tcBorders>
              <w:top w:val="nil"/>
              <w:left w:val="single" w:sz="8" w:space="0" w:color="auto"/>
              <w:bottom w:val="single" w:sz="8" w:space="0" w:color="auto"/>
              <w:right w:val="single" w:sz="8" w:space="0" w:color="auto"/>
            </w:tcBorders>
            <w:shd w:val="clear" w:color="auto" w:fill="auto"/>
            <w:hideMark/>
          </w:tcPr>
          <w:p w14:paraId="0857DF9F"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w:t>
            </w:r>
          </w:p>
        </w:tc>
        <w:tc>
          <w:tcPr>
            <w:tcW w:w="1920" w:type="dxa"/>
            <w:tcBorders>
              <w:top w:val="nil"/>
              <w:left w:val="nil"/>
              <w:bottom w:val="single" w:sz="8" w:space="0" w:color="auto"/>
              <w:right w:val="single" w:sz="8" w:space="0" w:color="auto"/>
            </w:tcBorders>
            <w:shd w:val="clear" w:color="auto" w:fill="auto"/>
            <w:hideMark/>
          </w:tcPr>
          <w:p w14:paraId="2E2A87EB"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NA</w:t>
            </w:r>
          </w:p>
        </w:tc>
        <w:tc>
          <w:tcPr>
            <w:tcW w:w="1980" w:type="dxa"/>
            <w:tcBorders>
              <w:top w:val="nil"/>
              <w:left w:val="nil"/>
              <w:bottom w:val="single" w:sz="8" w:space="0" w:color="auto"/>
              <w:right w:val="single" w:sz="8" w:space="0" w:color="auto"/>
            </w:tcBorders>
            <w:shd w:val="clear" w:color="auto" w:fill="auto"/>
            <w:hideMark/>
          </w:tcPr>
          <w:p w14:paraId="30ACFBD8"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00:0</w:t>
            </w:r>
          </w:p>
        </w:tc>
      </w:tr>
      <w:tr w:rsidR="00A108D2" w:rsidRPr="00B036F6" w14:paraId="32C03D4E" w14:textId="77777777" w:rsidTr="00A108D2">
        <w:trPr>
          <w:trHeight w:val="315"/>
          <w:jc w:val="center"/>
        </w:trPr>
        <w:tc>
          <w:tcPr>
            <w:tcW w:w="2500" w:type="dxa"/>
            <w:tcBorders>
              <w:top w:val="nil"/>
              <w:left w:val="single" w:sz="8" w:space="0" w:color="auto"/>
              <w:bottom w:val="single" w:sz="8" w:space="0" w:color="auto"/>
              <w:right w:val="single" w:sz="8" w:space="0" w:color="auto"/>
            </w:tcBorders>
            <w:shd w:val="clear" w:color="auto" w:fill="auto"/>
            <w:hideMark/>
          </w:tcPr>
          <w:p w14:paraId="5F0AE081"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w:t>
            </w:r>
          </w:p>
        </w:tc>
        <w:tc>
          <w:tcPr>
            <w:tcW w:w="1920" w:type="dxa"/>
            <w:tcBorders>
              <w:top w:val="nil"/>
              <w:left w:val="nil"/>
              <w:bottom w:val="single" w:sz="8" w:space="0" w:color="auto"/>
              <w:right w:val="single" w:sz="8" w:space="0" w:color="auto"/>
            </w:tcBorders>
            <w:shd w:val="clear" w:color="auto" w:fill="auto"/>
            <w:hideMark/>
          </w:tcPr>
          <w:p w14:paraId="3F53A123"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Oat Husk (OH)</w:t>
            </w:r>
          </w:p>
        </w:tc>
        <w:tc>
          <w:tcPr>
            <w:tcW w:w="1980" w:type="dxa"/>
            <w:tcBorders>
              <w:top w:val="nil"/>
              <w:left w:val="nil"/>
              <w:bottom w:val="single" w:sz="8" w:space="0" w:color="auto"/>
              <w:right w:val="single" w:sz="8" w:space="0" w:color="auto"/>
            </w:tcBorders>
            <w:shd w:val="clear" w:color="auto" w:fill="auto"/>
            <w:hideMark/>
          </w:tcPr>
          <w:p w14:paraId="06598141"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5:5</w:t>
            </w:r>
          </w:p>
        </w:tc>
      </w:tr>
      <w:tr w:rsidR="00A108D2" w:rsidRPr="00B036F6" w14:paraId="1862DDD3" w14:textId="77777777" w:rsidTr="00A108D2">
        <w:trPr>
          <w:trHeight w:val="615"/>
          <w:jc w:val="center"/>
        </w:trPr>
        <w:tc>
          <w:tcPr>
            <w:tcW w:w="2500" w:type="dxa"/>
            <w:tcBorders>
              <w:top w:val="nil"/>
              <w:left w:val="single" w:sz="8" w:space="0" w:color="auto"/>
              <w:bottom w:val="single" w:sz="8" w:space="0" w:color="auto"/>
              <w:right w:val="single" w:sz="8" w:space="0" w:color="auto"/>
            </w:tcBorders>
            <w:shd w:val="clear" w:color="auto" w:fill="auto"/>
            <w:hideMark/>
          </w:tcPr>
          <w:p w14:paraId="13FCB700" w14:textId="6AC4F93D"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3</w:t>
            </w:r>
          </w:p>
        </w:tc>
        <w:tc>
          <w:tcPr>
            <w:tcW w:w="1920" w:type="dxa"/>
            <w:tcBorders>
              <w:top w:val="nil"/>
              <w:left w:val="nil"/>
              <w:bottom w:val="single" w:sz="8" w:space="0" w:color="auto"/>
              <w:right w:val="single" w:sz="8" w:space="0" w:color="auto"/>
            </w:tcBorders>
            <w:shd w:val="clear" w:color="auto" w:fill="auto"/>
            <w:hideMark/>
          </w:tcPr>
          <w:p w14:paraId="6105306C"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Brewer Spent Grain (BSG)</w:t>
            </w:r>
          </w:p>
        </w:tc>
        <w:tc>
          <w:tcPr>
            <w:tcW w:w="1980" w:type="dxa"/>
            <w:tcBorders>
              <w:top w:val="nil"/>
              <w:left w:val="nil"/>
              <w:bottom w:val="single" w:sz="8" w:space="0" w:color="auto"/>
              <w:right w:val="single" w:sz="8" w:space="0" w:color="auto"/>
            </w:tcBorders>
            <w:shd w:val="clear" w:color="auto" w:fill="auto"/>
            <w:hideMark/>
          </w:tcPr>
          <w:p w14:paraId="1F1F8CA2"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5:5</w:t>
            </w:r>
          </w:p>
        </w:tc>
      </w:tr>
      <w:tr w:rsidR="00A108D2" w:rsidRPr="00B036F6" w14:paraId="3895362D" w14:textId="77777777" w:rsidTr="00A108D2">
        <w:trPr>
          <w:trHeight w:val="315"/>
          <w:jc w:val="center"/>
        </w:trPr>
        <w:tc>
          <w:tcPr>
            <w:tcW w:w="2500" w:type="dxa"/>
            <w:tcBorders>
              <w:top w:val="nil"/>
              <w:left w:val="single" w:sz="8" w:space="0" w:color="auto"/>
              <w:bottom w:val="single" w:sz="8" w:space="0" w:color="auto"/>
              <w:right w:val="single" w:sz="8" w:space="0" w:color="auto"/>
            </w:tcBorders>
            <w:shd w:val="clear" w:color="auto" w:fill="auto"/>
            <w:hideMark/>
          </w:tcPr>
          <w:p w14:paraId="23E49942"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w:t>
            </w:r>
          </w:p>
        </w:tc>
        <w:tc>
          <w:tcPr>
            <w:tcW w:w="1920" w:type="dxa"/>
            <w:tcBorders>
              <w:top w:val="nil"/>
              <w:left w:val="nil"/>
              <w:bottom w:val="single" w:sz="8" w:space="0" w:color="auto"/>
              <w:right w:val="single" w:sz="8" w:space="0" w:color="auto"/>
            </w:tcBorders>
            <w:shd w:val="clear" w:color="auto" w:fill="auto"/>
            <w:hideMark/>
          </w:tcPr>
          <w:p w14:paraId="13D835E5" w14:textId="4DFDA1D5" w:rsidR="00A108D2" w:rsidRPr="0043076D" w:rsidRDefault="00C10F53" w:rsidP="00A108D2">
            <w:pPr>
              <w:spacing w:after="0" w:line="360" w:lineRule="auto"/>
              <w:jc w:val="both"/>
              <w:rPr>
                <w:rFonts w:ascii="Times New Roman" w:eastAsia="Times New Roman" w:hAnsi="Times New Roman" w:cs="Times New Roman"/>
                <w:color w:val="000000" w:themeColor="text1"/>
                <w:sz w:val="24"/>
                <w:szCs w:val="24"/>
                <w:lang w:eastAsia="en-GB"/>
              </w:rPr>
            </w:pPr>
            <w:r w:rsidRPr="00C10F53">
              <w:rPr>
                <w:rFonts w:ascii="Times New Roman" w:eastAsia="Times New Roman" w:hAnsi="Times New Roman" w:cs="Times New Roman"/>
                <w:color w:val="000000" w:themeColor="text1"/>
                <w:sz w:val="24"/>
                <w:szCs w:val="24"/>
                <w:lang w:eastAsia="en-GB"/>
              </w:rPr>
              <w:t>Rice</w:t>
            </w:r>
            <w:r w:rsidR="00A108D2" w:rsidRPr="00C10F53">
              <w:rPr>
                <w:rFonts w:ascii="Times New Roman" w:eastAsia="Times New Roman" w:hAnsi="Times New Roman" w:cs="Times New Roman"/>
                <w:color w:val="000000" w:themeColor="text1"/>
                <w:sz w:val="24"/>
                <w:szCs w:val="24"/>
                <w:lang w:eastAsia="en-GB"/>
              </w:rPr>
              <w:t xml:space="preserve"> Bran (</w:t>
            </w:r>
            <w:r w:rsidR="00A108D2" w:rsidRPr="0043076D">
              <w:rPr>
                <w:rFonts w:ascii="Times New Roman" w:eastAsia="Times New Roman" w:hAnsi="Times New Roman" w:cs="Times New Roman"/>
                <w:color w:val="000000" w:themeColor="text1"/>
                <w:sz w:val="24"/>
                <w:szCs w:val="24"/>
                <w:lang w:eastAsia="en-GB"/>
              </w:rPr>
              <w:t>RB)</w:t>
            </w:r>
          </w:p>
        </w:tc>
        <w:tc>
          <w:tcPr>
            <w:tcW w:w="1980" w:type="dxa"/>
            <w:tcBorders>
              <w:top w:val="nil"/>
              <w:left w:val="nil"/>
              <w:bottom w:val="single" w:sz="8" w:space="0" w:color="auto"/>
              <w:right w:val="single" w:sz="8" w:space="0" w:color="auto"/>
            </w:tcBorders>
            <w:shd w:val="clear" w:color="auto" w:fill="auto"/>
            <w:hideMark/>
          </w:tcPr>
          <w:p w14:paraId="68985F84"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95:5</w:t>
            </w:r>
          </w:p>
        </w:tc>
      </w:tr>
      <w:tr w:rsidR="00A108D2" w:rsidRPr="00B036F6" w14:paraId="5C883309" w14:textId="77777777" w:rsidTr="00A108D2">
        <w:trPr>
          <w:trHeight w:val="315"/>
          <w:jc w:val="center"/>
        </w:trPr>
        <w:tc>
          <w:tcPr>
            <w:tcW w:w="2500" w:type="dxa"/>
            <w:tcBorders>
              <w:top w:val="nil"/>
              <w:left w:val="single" w:sz="8" w:space="0" w:color="auto"/>
              <w:bottom w:val="single" w:sz="8" w:space="0" w:color="auto"/>
              <w:right w:val="single" w:sz="8" w:space="0" w:color="auto"/>
            </w:tcBorders>
            <w:shd w:val="clear" w:color="auto" w:fill="auto"/>
            <w:hideMark/>
          </w:tcPr>
          <w:p w14:paraId="4F4C336A"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w:t>
            </w:r>
          </w:p>
        </w:tc>
        <w:tc>
          <w:tcPr>
            <w:tcW w:w="1920" w:type="dxa"/>
            <w:tcBorders>
              <w:top w:val="nil"/>
              <w:left w:val="nil"/>
              <w:bottom w:val="single" w:sz="8" w:space="0" w:color="auto"/>
              <w:right w:val="single" w:sz="8" w:space="0" w:color="auto"/>
            </w:tcBorders>
            <w:shd w:val="clear" w:color="auto" w:fill="auto"/>
            <w:hideMark/>
          </w:tcPr>
          <w:p w14:paraId="395D45E5"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OH</w:t>
            </w:r>
          </w:p>
        </w:tc>
        <w:tc>
          <w:tcPr>
            <w:tcW w:w="1980" w:type="dxa"/>
            <w:tcBorders>
              <w:top w:val="nil"/>
              <w:left w:val="nil"/>
              <w:bottom w:val="single" w:sz="8" w:space="0" w:color="auto"/>
              <w:right w:val="single" w:sz="8" w:space="0" w:color="auto"/>
            </w:tcBorders>
            <w:shd w:val="clear" w:color="auto" w:fill="auto"/>
            <w:hideMark/>
          </w:tcPr>
          <w:p w14:paraId="4A4F3A9B"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5:15</w:t>
            </w:r>
          </w:p>
        </w:tc>
      </w:tr>
      <w:tr w:rsidR="00A108D2" w:rsidRPr="00B036F6" w14:paraId="4EA8510F" w14:textId="77777777" w:rsidTr="00A108D2">
        <w:trPr>
          <w:trHeight w:val="315"/>
          <w:jc w:val="center"/>
        </w:trPr>
        <w:tc>
          <w:tcPr>
            <w:tcW w:w="2500" w:type="dxa"/>
            <w:tcBorders>
              <w:top w:val="nil"/>
              <w:left w:val="single" w:sz="8" w:space="0" w:color="auto"/>
              <w:bottom w:val="single" w:sz="8" w:space="0" w:color="auto"/>
              <w:right w:val="single" w:sz="8" w:space="0" w:color="auto"/>
            </w:tcBorders>
            <w:shd w:val="clear" w:color="auto" w:fill="auto"/>
            <w:hideMark/>
          </w:tcPr>
          <w:p w14:paraId="701ABB3B" w14:textId="2832CCDC"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w:t>
            </w:r>
          </w:p>
        </w:tc>
        <w:tc>
          <w:tcPr>
            <w:tcW w:w="1920" w:type="dxa"/>
            <w:tcBorders>
              <w:top w:val="nil"/>
              <w:left w:val="nil"/>
              <w:bottom w:val="single" w:sz="8" w:space="0" w:color="auto"/>
              <w:right w:val="single" w:sz="8" w:space="0" w:color="auto"/>
            </w:tcBorders>
            <w:shd w:val="clear" w:color="auto" w:fill="auto"/>
            <w:hideMark/>
          </w:tcPr>
          <w:p w14:paraId="4C8DB3E7" w14:textId="5A1280F4"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BSG</w:t>
            </w:r>
          </w:p>
        </w:tc>
        <w:tc>
          <w:tcPr>
            <w:tcW w:w="1980" w:type="dxa"/>
            <w:tcBorders>
              <w:top w:val="nil"/>
              <w:left w:val="nil"/>
              <w:bottom w:val="single" w:sz="8" w:space="0" w:color="auto"/>
              <w:right w:val="single" w:sz="8" w:space="0" w:color="auto"/>
            </w:tcBorders>
            <w:shd w:val="clear" w:color="auto" w:fill="auto"/>
            <w:hideMark/>
          </w:tcPr>
          <w:p w14:paraId="733B8D4A"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5:15</w:t>
            </w:r>
          </w:p>
        </w:tc>
      </w:tr>
      <w:tr w:rsidR="00A108D2" w:rsidRPr="00B036F6" w14:paraId="03E17A76" w14:textId="77777777" w:rsidTr="00A108D2">
        <w:trPr>
          <w:trHeight w:val="315"/>
          <w:jc w:val="center"/>
        </w:trPr>
        <w:tc>
          <w:tcPr>
            <w:tcW w:w="2500" w:type="dxa"/>
            <w:tcBorders>
              <w:top w:val="nil"/>
              <w:left w:val="single" w:sz="8" w:space="0" w:color="auto"/>
              <w:bottom w:val="single" w:sz="8" w:space="0" w:color="auto"/>
              <w:right w:val="single" w:sz="8" w:space="0" w:color="auto"/>
            </w:tcBorders>
            <w:shd w:val="clear" w:color="auto" w:fill="auto"/>
            <w:hideMark/>
          </w:tcPr>
          <w:p w14:paraId="2A3A8BFC"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7</w:t>
            </w:r>
          </w:p>
        </w:tc>
        <w:tc>
          <w:tcPr>
            <w:tcW w:w="1920" w:type="dxa"/>
            <w:tcBorders>
              <w:top w:val="nil"/>
              <w:left w:val="nil"/>
              <w:bottom w:val="single" w:sz="8" w:space="0" w:color="auto"/>
              <w:right w:val="single" w:sz="8" w:space="0" w:color="auto"/>
            </w:tcBorders>
            <w:shd w:val="clear" w:color="auto" w:fill="auto"/>
            <w:hideMark/>
          </w:tcPr>
          <w:p w14:paraId="23190CBA"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RB</w:t>
            </w:r>
          </w:p>
        </w:tc>
        <w:tc>
          <w:tcPr>
            <w:tcW w:w="1980" w:type="dxa"/>
            <w:tcBorders>
              <w:top w:val="nil"/>
              <w:left w:val="nil"/>
              <w:bottom w:val="single" w:sz="8" w:space="0" w:color="auto"/>
              <w:right w:val="single" w:sz="8" w:space="0" w:color="auto"/>
            </w:tcBorders>
            <w:shd w:val="clear" w:color="auto" w:fill="auto"/>
            <w:hideMark/>
          </w:tcPr>
          <w:p w14:paraId="130A0EAB"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85:15</w:t>
            </w:r>
          </w:p>
        </w:tc>
      </w:tr>
    </w:tbl>
    <w:p w14:paraId="2758F67B" w14:textId="77777777" w:rsidR="002E4BDA" w:rsidRPr="00054839" w:rsidRDefault="00A108D2" w:rsidP="00054839">
      <w:pPr>
        <w:spacing w:line="360" w:lineRule="auto"/>
        <w:jc w:val="both"/>
        <w:rPr>
          <w:rFonts w:ascii="Times New Roman" w:hAnsi="Times New Roman" w:cs="Times New Roman"/>
          <w:color w:val="000000" w:themeColor="text1"/>
          <w:sz w:val="24"/>
          <w:szCs w:val="24"/>
        </w:rPr>
      </w:pPr>
      <w:r w:rsidRPr="00C10F53">
        <w:rPr>
          <w:rFonts w:ascii="Times New Roman" w:hAnsi="Times New Roman" w:cs="Times New Roman"/>
          <w:color w:val="000000" w:themeColor="text1"/>
          <w:sz w:val="24"/>
          <w:szCs w:val="24"/>
        </w:rPr>
        <w:lastRenderedPageBreak/>
        <w:t xml:space="preserve">The aim of the LCA study was to conduct a comparison study between using either one of the three biomass sources as a partial substitute to coke breeze during sinter process. The impact assessment of interest was the global warming potential, energy use and abiotic resource depletion. Once the allocation method was applied and the subsequent by-product models created, the three biomass by-product models were added to the sinter plant mode, as seen in </w:t>
      </w:r>
      <w:r w:rsidRPr="00C10F53">
        <w:rPr>
          <w:rFonts w:ascii="Times New Roman" w:hAnsi="Times New Roman" w:cs="Times New Roman"/>
          <w:color w:val="000000" w:themeColor="text1"/>
          <w:sz w:val="24"/>
          <w:szCs w:val="24"/>
        </w:rPr>
        <w:fldChar w:fldCharType="begin"/>
      </w:r>
      <w:r w:rsidRPr="00C10F53">
        <w:rPr>
          <w:rFonts w:ascii="Times New Roman" w:hAnsi="Times New Roman" w:cs="Times New Roman"/>
          <w:color w:val="000000" w:themeColor="text1"/>
          <w:sz w:val="24"/>
          <w:szCs w:val="24"/>
        </w:rPr>
        <w:instrText xml:space="preserve"> REF _Ref491023378 \h  \* MERGEFORMAT </w:instrText>
      </w:r>
      <w:r w:rsidRPr="00C10F53">
        <w:rPr>
          <w:rFonts w:ascii="Times New Roman" w:hAnsi="Times New Roman" w:cs="Times New Roman"/>
          <w:color w:val="000000" w:themeColor="text1"/>
          <w:sz w:val="24"/>
          <w:szCs w:val="24"/>
        </w:rPr>
      </w:r>
      <w:r w:rsidRPr="00C10F53">
        <w:rPr>
          <w:rFonts w:ascii="Times New Roman" w:hAnsi="Times New Roman" w:cs="Times New Roman"/>
          <w:color w:val="000000" w:themeColor="text1"/>
          <w:sz w:val="24"/>
          <w:szCs w:val="24"/>
        </w:rPr>
        <w:fldChar w:fldCharType="separate"/>
      </w:r>
    </w:p>
    <w:p w14:paraId="1F41515D" w14:textId="2E4909ED" w:rsidR="00A108D2" w:rsidRDefault="002E4BDA" w:rsidP="00C10F53">
      <w:pPr>
        <w:spacing w:line="360" w:lineRule="auto"/>
        <w:jc w:val="both"/>
        <w:rPr>
          <w:rFonts w:ascii="Times New Roman" w:hAnsi="Times New Roman" w:cs="Times New Roman"/>
          <w:color w:val="000000" w:themeColor="text1"/>
          <w:sz w:val="24"/>
          <w:szCs w:val="24"/>
        </w:rPr>
      </w:pPr>
      <w:r w:rsidRPr="008D3758">
        <w:rPr>
          <w:rFonts w:ascii="Times New Roman" w:hAnsi="Times New Roman" w:cs="Times New Roman"/>
          <w:color w:val="000000" w:themeColor="text1"/>
          <w:sz w:val="24"/>
          <w:szCs w:val="24"/>
        </w:rPr>
        <w:t xml:space="preserve">Figure </w:t>
      </w:r>
      <w:r w:rsidRPr="008D3758">
        <w:rPr>
          <w:rFonts w:ascii="Times New Roman" w:hAnsi="Times New Roman" w:cs="Times New Roman"/>
          <w:noProof/>
          <w:color w:val="000000" w:themeColor="text1"/>
          <w:sz w:val="24"/>
          <w:szCs w:val="24"/>
        </w:rPr>
        <w:t>51</w:t>
      </w:r>
      <w:r w:rsidR="00A108D2" w:rsidRPr="00C10F53">
        <w:rPr>
          <w:rFonts w:ascii="Times New Roman" w:hAnsi="Times New Roman" w:cs="Times New Roman"/>
          <w:color w:val="000000" w:themeColor="text1"/>
          <w:sz w:val="24"/>
          <w:szCs w:val="24"/>
        </w:rPr>
        <w:fldChar w:fldCharType="end"/>
      </w:r>
      <w:r w:rsidR="00A108D2" w:rsidRPr="00C10F53">
        <w:rPr>
          <w:rFonts w:ascii="Times New Roman" w:hAnsi="Times New Roman" w:cs="Times New Roman"/>
          <w:color w:val="000000" w:themeColor="text1"/>
          <w:sz w:val="24"/>
          <w:szCs w:val="24"/>
        </w:rPr>
        <w:t xml:space="preserve"> . The scenario model of substituting the coke with the biomass was based on a calorific value</w:t>
      </w:r>
      <w:r w:rsidR="00A108D2" w:rsidRPr="00B036F6">
        <w:rPr>
          <w:rFonts w:ascii="Times New Roman" w:hAnsi="Times New Roman" w:cs="Times New Roman"/>
          <w:color w:val="000000" w:themeColor="text1"/>
          <w:sz w:val="24"/>
          <w:szCs w:val="24"/>
        </w:rPr>
        <w:t>.</w:t>
      </w:r>
    </w:p>
    <w:p w14:paraId="5F5F8631" w14:textId="318652CD" w:rsidR="00535018" w:rsidRPr="00054839" w:rsidRDefault="00054839" w:rsidP="008D3758">
      <w:pPr>
        <w:spacing w:line="360" w:lineRule="auto"/>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3F9A920F" wp14:editId="1306D31B">
            <wp:extent cx="5830409" cy="3094074"/>
            <wp:effectExtent l="0" t="0" r="0" b="0"/>
            <wp:docPr id="16852" name="Picture 16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extLst>
                        <a:ext uri="{28A0092B-C50C-407E-A947-70E740481C1C}">
                          <a14:useLocalDpi xmlns:a14="http://schemas.microsoft.com/office/drawing/2010/main" val="0"/>
                        </a:ext>
                      </a:extLst>
                    </a:blip>
                    <a:srcRect l="16283" t="39253" r="57715" b="23248"/>
                    <a:stretch/>
                  </pic:blipFill>
                  <pic:spPr bwMode="auto">
                    <a:xfrm>
                      <a:off x="0" y="0"/>
                      <a:ext cx="5849002" cy="3103941"/>
                    </a:xfrm>
                    <a:prstGeom prst="rect">
                      <a:avLst/>
                    </a:prstGeom>
                    <a:ln>
                      <a:noFill/>
                    </a:ln>
                    <a:extLst>
                      <a:ext uri="{53640926-AAD7-44D8-BBD7-CCE9431645EC}">
                        <a14:shadowObscured xmlns:a14="http://schemas.microsoft.com/office/drawing/2010/main"/>
                      </a:ext>
                    </a:extLst>
                  </pic:spPr>
                </pic:pic>
              </a:graphicData>
            </a:graphic>
          </wp:inline>
        </w:drawing>
      </w:r>
      <w:bookmarkStart w:id="180" w:name="_Ref491023378"/>
    </w:p>
    <w:p w14:paraId="1C059541" w14:textId="64F3B855" w:rsidR="00A108D2" w:rsidRPr="00B036F6" w:rsidRDefault="00A108D2" w:rsidP="00A108D2">
      <w:pPr>
        <w:pStyle w:val="Caption"/>
        <w:spacing w:line="360" w:lineRule="auto"/>
        <w:ind w:firstLine="720"/>
        <w:jc w:val="center"/>
        <w:rPr>
          <w:rFonts w:ascii="Times New Roman" w:hAnsi="Times New Roman" w:cs="Times New Roman"/>
          <w:color w:val="000000" w:themeColor="text1"/>
          <w:sz w:val="24"/>
          <w:szCs w:val="24"/>
        </w:rPr>
      </w:pPr>
      <w:bookmarkStart w:id="181" w:name="_Toc518370615"/>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51</w:t>
      </w:r>
      <w:r w:rsidRPr="0043076D">
        <w:rPr>
          <w:rFonts w:ascii="Times New Roman" w:hAnsi="Times New Roman" w:cs="Times New Roman"/>
          <w:b w:val="0"/>
          <w:color w:val="000000" w:themeColor="text1"/>
          <w:sz w:val="24"/>
          <w:szCs w:val="24"/>
        </w:rPr>
        <w:fldChar w:fldCharType="end"/>
      </w:r>
      <w:bookmarkEnd w:id="180"/>
      <w:r w:rsidRPr="0043076D">
        <w:rPr>
          <w:rFonts w:ascii="Times New Roman" w:hAnsi="Times New Roman" w:cs="Times New Roman"/>
          <w:b w:val="0"/>
          <w:color w:val="000000" w:themeColor="text1"/>
          <w:sz w:val="24"/>
          <w:szCs w:val="24"/>
        </w:rPr>
        <w:t xml:space="preserve"> Material and energy flow of sinter plant with the addition of the three biomass by-product/co-product</w:t>
      </w:r>
      <w:r w:rsidR="00755A71">
        <w:rPr>
          <w:rFonts w:ascii="Times New Roman" w:hAnsi="Times New Roman" w:cs="Times New Roman"/>
          <w:b w:val="0"/>
          <w:color w:val="000000" w:themeColor="text1"/>
          <w:sz w:val="24"/>
          <w:szCs w:val="24"/>
        </w:rPr>
        <w:t>s</w:t>
      </w:r>
      <w:r w:rsidRPr="0043076D">
        <w:rPr>
          <w:rFonts w:ascii="Times New Roman" w:hAnsi="Times New Roman" w:cs="Times New Roman"/>
          <w:b w:val="0"/>
          <w:color w:val="000000" w:themeColor="text1"/>
          <w:sz w:val="24"/>
          <w:szCs w:val="24"/>
        </w:rPr>
        <w:t xml:space="preserve">. </w:t>
      </w:r>
      <w:r w:rsidR="00755A71">
        <w:rPr>
          <w:rFonts w:ascii="Times New Roman" w:hAnsi="Times New Roman" w:cs="Times New Roman"/>
          <w:b w:val="0"/>
          <w:color w:val="000000" w:themeColor="text1"/>
          <w:sz w:val="24"/>
          <w:szCs w:val="24"/>
        </w:rPr>
        <w:t>The p</w:t>
      </w:r>
      <w:r w:rsidRPr="0043076D">
        <w:rPr>
          <w:rFonts w:ascii="Times New Roman" w:hAnsi="Times New Roman" w:cs="Times New Roman"/>
          <w:b w:val="0"/>
          <w:color w:val="000000" w:themeColor="text1"/>
          <w:sz w:val="24"/>
          <w:szCs w:val="24"/>
        </w:rPr>
        <w:t>urple box illustrates the material of variation with red box highlighting the biomass for partial substitution with the purple box.</w:t>
      </w:r>
      <w:bookmarkEnd w:id="181"/>
    </w:p>
    <w:p w14:paraId="028129FA" w14:textId="30426B84" w:rsidR="00A108D2" w:rsidRDefault="00A108D2" w:rsidP="00A108D2">
      <w:pPr>
        <w:spacing w:line="360" w:lineRule="auto"/>
        <w:ind w:firstLine="720"/>
        <w:jc w:val="both"/>
        <w:rPr>
          <w:rFonts w:ascii="Times New Roman" w:hAnsi="Times New Roman" w:cs="Times New Roman"/>
          <w:color w:val="000000" w:themeColor="text1"/>
          <w:sz w:val="24"/>
          <w:szCs w:val="24"/>
        </w:rPr>
      </w:pPr>
    </w:p>
    <w:p w14:paraId="30341272" w14:textId="014B9D9C" w:rsidR="00A108D2"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direct combustion used in the LCA model for coke combustion and the coke mixed with the biomass combustion was taken from the sinter pot experiments. The process in calculating the CO</w:t>
      </w:r>
      <w:r w:rsidRPr="00D83F69">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from the sinter pot experiments can be seen in a step by step guide below. 5% oat husk substitution will be used as an example</w:t>
      </w:r>
    </w:p>
    <w:p w14:paraId="56F69315" w14:textId="77777777" w:rsidR="00054839" w:rsidRPr="00B036F6" w:rsidRDefault="00054839" w:rsidP="00A108D2">
      <w:pPr>
        <w:spacing w:line="360" w:lineRule="auto"/>
        <w:ind w:firstLine="720"/>
        <w:jc w:val="both"/>
        <w:rPr>
          <w:rFonts w:ascii="Times New Roman" w:hAnsi="Times New Roman" w:cs="Times New Roman"/>
          <w:color w:val="000000" w:themeColor="text1"/>
          <w:sz w:val="24"/>
          <w:szCs w:val="24"/>
        </w:rPr>
      </w:pPr>
    </w:p>
    <w:p w14:paraId="58B462DA" w14:textId="77777777" w:rsidR="00A108D2" w:rsidRPr="00B036F6" w:rsidRDefault="00A108D2" w:rsidP="00496EC4">
      <w:pPr>
        <w:pStyle w:val="ListParagraph"/>
        <w:numPr>
          <w:ilvl w:val="0"/>
          <w:numId w:val="12"/>
        </w:num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lastRenderedPageBreak/>
        <w:t>Total amount used in sinter pot experiment was 1.2kg. The limestone used in each experiment was a fixed amount of 254g. Total coke used when substituting coke with 5% biomass was 50.3g coke and 4.8g oat husk. Substitution rate was based on calorific value so mass of biomass will change depending on its calorific value.</w:t>
      </w:r>
    </w:p>
    <w:p w14:paraId="1B4121F6" w14:textId="77777777" w:rsidR="00A108D2" w:rsidRPr="00B036F6" w:rsidRDefault="00A108D2" w:rsidP="00496EC4">
      <w:pPr>
        <w:pStyle w:val="ListParagraph"/>
        <w:numPr>
          <w:ilvl w:val="0"/>
          <w:numId w:val="12"/>
        </w:num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Carbon content for limestone, coke and biomass was calculated. Carbon content for coke and biomass was calculated by multiplying the mass of the fuel against the carbon content of the material. For e.g. 50.3 x 0.9 (90% carbon in coke) = 45.27g. Limestone carbon content was calculated by multiplying the mass of limestone against the atomic mass of carbon. This now gives us the total carbon that goes into the 1.2kg sinter mix (2)</w:t>
      </w:r>
    </w:p>
    <w:p w14:paraId="2CC088E6" w14:textId="77777777" w:rsidR="00A108D2" w:rsidRPr="00B036F6" w:rsidRDefault="00A108D2" w:rsidP="00496EC4">
      <w:pPr>
        <w:pStyle w:val="ListParagraph"/>
        <w:numPr>
          <w:ilvl w:val="0"/>
          <w:numId w:val="12"/>
        </w:num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After sinter pot experiment, the sinter yield and carbon content left in the sinter was measured (table 1). The percentage of carbon left multiplied against the weight of sinter produced was applied to calculate how much carbon mass was left in the sinter product (3)</w:t>
      </w:r>
    </w:p>
    <w:p w14:paraId="7150B1AC" w14:textId="2EF0884E" w:rsidR="00A108D2" w:rsidRPr="00B036F6" w:rsidRDefault="00A108D2" w:rsidP="00496EC4">
      <w:pPr>
        <w:pStyle w:val="ListParagraph"/>
        <w:numPr>
          <w:ilvl w:val="0"/>
          <w:numId w:val="12"/>
        </w:num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otal carbon mass consumed in the process was calculated by (</w:t>
      </w:r>
      <w:r w:rsidR="00481FCB" w:rsidRPr="00B036F6">
        <w:rPr>
          <w:rFonts w:ascii="Times New Roman" w:hAnsi="Times New Roman" w:cs="Times New Roman"/>
          <w:color w:val="000000" w:themeColor="text1"/>
          <w:sz w:val="24"/>
          <w:szCs w:val="24"/>
        </w:rPr>
        <w:t xml:space="preserve">2) </w:t>
      </w:r>
      <w:r w:rsidR="00AB2F56" w:rsidRPr="00B036F6">
        <w:rPr>
          <w:rFonts w:ascii="Times New Roman" w:hAnsi="Times New Roman" w:cs="Times New Roman"/>
          <w:color w:val="000000" w:themeColor="text1"/>
          <w:sz w:val="24"/>
          <w:szCs w:val="24"/>
        </w:rPr>
        <w:t>- (</w:t>
      </w:r>
      <w:r w:rsidRPr="00B036F6">
        <w:rPr>
          <w:rFonts w:ascii="Times New Roman" w:hAnsi="Times New Roman" w:cs="Times New Roman"/>
          <w:color w:val="000000" w:themeColor="text1"/>
          <w:sz w:val="24"/>
          <w:szCs w:val="24"/>
        </w:rPr>
        <w:t>3).       (4)</w:t>
      </w:r>
    </w:p>
    <w:p w14:paraId="3FBD16AF" w14:textId="15676E49" w:rsidR="00A108D2" w:rsidRPr="00B036F6" w:rsidRDefault="00A108D2" w:rsidP="00496EC4">
      <w:pPr>
        <w:pStyle w:val="ListParagraph"/>
        <w:numPr>
          <w:ilvl w:val="0"/>
          <w:numId w:val="12"/>
        </w:num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C ratio was then multiplied against the total carbon consumed (4) to calculate how much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was produced from the sinter pot experiment (5)</w:t>
      </w:r>
    </w:p>
    <w:p w14:paraId="541C1383" w14:textId="3271F148" w:rsidR="00A108D2" w:rsidRPr="00B036F6" w:rsidRDefault="00A108D2" w:rsidP="00496EC4">
      <w:pPr>
        <w:pStyle w:val="ListParagraph"/>
        <w:numPr>
          <w:ilvl w:val="0"/>
          <w:numId w:val="12"/>
        </w:num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oo get a true reflection of the amount of carbon expelled as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0081147F">
        <w:rPr>
          <w:rFonts w:ascii="Times New Roman" w:hAnsi="Times New Roman" w:cs="Times New Roman"/>
          <w:color w:val="000000" w:themeColor="text1"/>
          <w:sz w:val="24"/>
          <w:szCs w:val="24"/>
          <w:vertAlign w:val="subscript"/>
        </w:rPr>
        <w:t xml:space="preserve"> </w:t>
      </w:r>
      <w:r w:rsidRPr="00B036F6">
        <w:rPr>
          <w:rFonts w:ascii="Times New Roman" w:hAnsi="Times New Roman" w:cs="Times New Roman"/>
          <w:color w:val="000000" w:themeColor="text1"/>
          <w:sz w:val="24"/>
          <w:szCs w:val="24"/>
        </w:rPr>
        <w:t xml:space="preserve">and not CO, a ratio between CO and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recorded from the gas analyser during experimentation was applied against (5).</w:t>
      </w:r>
    </w:p>
    <w:p w14:paraId="54255D8F" w14:textId="584230EB" w:rsidR="00A108D2" w:rsidRPr="00B036F6" w:rsidRDefault="00A108D2" w:rsidP="00496EC4">
      <w:pPr>
        <w:pStyle w:val="ListParagraph"/>
        <w:numPr>
          <w:ilvl w:val="0"/>
          <w:numId w:val="12"/>
        </w:num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final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produced per sinter pot experiment was then scaled up for 1 tonne of sinter production and applied into the LCA model.</w:t>
      </w:r>
    </w:p>
    <w:p w14:paraId="4C75736E" w14:textId="5CA9E13D" w:rsidR="00054839" w:rsidRDefault="00A108D2" w:rsidP="00D83F69">
      <w:pPr>
        <w:spacing w:line="360" w:lineRule="auto"/>
        <w:jc w:val="both"/>
        <w:rPr>
          <w:rFonts w:ascii="Times New Roman" w:hAnsi="Times New Roman" w:cs="Times New Roman"/>
          <w:bCs/>
          <w:color w:val="000000" w:themeColor="text1"/>
          <w:sz w:val="24"/>
          <w:szCs w:val="24"/>
        </w:rPr>
      </w:pPr>
      <w:r w:rsidRPr="00B036F6">
        <w:rPr>
          <w:rFonts w:ascii="Times New Roman" w:hAnsi="Times New Roman" w:cs="Times New Roman"/>
          <w:color w:val="000000" w:themeColor="text1"/>
          <w:sz w:val="24"/>
          <w:szCs w:val="24"/>
        </w:rPr>
        <w:t xml:space="preserve">One assumption made in the LCA model was that all experiments produced a sinter yield of 70%, which is the acceptable pass rate at a sinter plant. Measuring the sinter yield from sinter pot experiment is very difficult to do and hard to truly measure the yield from such a </w:t>
      </w:r>
      <w:r w:rsidR="00481FCB" w:rsidRPr="00B036F6">
        <w:rPr>
          <w:rFonts w:ascii="Times New Roman" w:hAnsi="Times New Roman" w:cs="Times New Roman"/>
          <w:color w:val="000000" w:themeColor="text1"/>
          <w:sz w:val="24"/>
          <w:szCs w:val="24"/>
        </w:rPr>
        <w:t>small-scale</w:t>
      </w:r>
      <w:r w:rsidRPr="00B036F6">
        <w:rPr>
          <w:rFonts w:ascii="Times New Roman" w:hAnsi="Times New Roman" w:cs="Times New Roman"/>
          <w:color w:val="000000" w:themeColor="text1"/>
          <w:sz w:val="24"/>
          <w:szCs w:val="24"/>
        </w:rPr>
        <w:t xml:space="preserve"> experiment. For quality measurement, a large scale sinter exp</w:t>
      </w:r>
      <w:r>
        <w:rPr>
          <w:rFonts w:ascii="Times New Roman" w:hAnsi="Times New Roman" w:cs="Times New Roman"/>
          <w:color w:val="000000" w:themeColor="text1"/>
          <w:sz w:val="24"/>
          <w:szCs w:val="24"/>
        </w:rPr>
        <w:t xml:space="preserve">eriment needs to be carried out </w:t>
      </w:r>
      <w:r w:rsidR="00AB2F56" w:rsidRPr="00C10F53">
        <w:rPr>
          <w:rFonts w:ascii="Times New Roman" w:hAnsi="Times New Roman" w:cs="Times New Roman"/>
          <w:color w:val="000000" w:themeColor="text1"/>
          <w:sz w:val="24"/>
          <w:szCs w:val="24"/>
        </w:rPr>
        <w:t>(</w:t>
      </w:r>
      <w:r w:rsidR="00C10F53" w:rsidRPr="00C10F53">
        <w:rPr>
          <w:rFonts w:ascii="Times New Roman" w:hAnsi="Times New Roman" w:cs="Times New Roman"/>
          <w:color w:val="000000" w:themeColor="text1"/>
          <w:sz w:val="24"/>
          <w:szCs w:val="24"/>
        </w:rPr>
        <w:fldChar w:fldCharType="begin"/>
      </w:r>
      <w:r w:rsidR="00C10F53" w:rsidRPr="00C10F53">
        <w:rPr>
          <w:rFonts w:ascii="Times New Roman" w:hAnsi="Times New Roman" w:cs="Times New Roman"/>
          <w:color w:val="000000" w:themeColor="text1"/>
          <w:sz w:val="24"/>
          <w:szCs w:val="24"/>
        </w:rPr>
        <w:instrText xml:space="preserve"> REF _Ref491434280 \h  \* MERGEFORMAT </w:instrText>
      </w:r>
      <w:r w:rsidR="00C10F53" w:rsidRPr="00C10F53">
        <w:rPr>
          <w:rFonts w:ascii="Times New Roman" w:hAnsi="Times New Roman" w:cs="Times New Roman"/>
          <w:color w:val="000000" w:themeColor="text1"/>
          <w:sz w:val="24"/>
          <w:szCs w:val="24"/>
        </w:rPr>
      </w:r>
      <w:r w:rsidR="00C10F53" w:rsidRPr="00C10F53">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52</w:t>
      </w:r>
      <w:r w:rsidR="00C10F53" w:rsidRPr="00C10F53">
        <w:rPr>
          <w:rFonts w:ascii="Times New Roman" w:hAnsi="Times New Roman" w:cs="Times New Roman"/>
          <w:color w:val="000000" w:themeColor="text1"/>
          <w:sz w:val="24"/>
          <w:szCs w:val="24"/>
        </w:rPr>
        <w:fldChar w:fldCharType="end"/>
      </w:r>
      <w:r w:rsidR="00C10F53" w:rsidRPr="00C10F53">
        <w:rPr>
          <w:rFonts w:ascii="Times New Roman" w:hAnsi="Times New Roman" w:cs="Times New Roman"/>
          <w:color w:val="000000" w:themeColor="text1"/>
          <w:sz w:val="24"/>
          <w:szCs w:val="24"/>
        </w:rPr>
        <w:t xml:space="preserve">, </w:t>
      </w:r>
      <w:r w:rsidR="00C10F53" w:rsidRPr="00C10F53">
        <w:rPr>
          <w:rFonts w:ascii="Times New Roman" w:hAnsi="Times New Roman" w:cs="Times New Roman"/>
          <w:color w:val="000000" w:themeColor="text1"/>
          <w:sz w:val="24"/>
          <w:szCs w:val="24"/>
        </w:rPr>
        <w:fldChar w:fldCharType="begin"/>
      </w:r>
      <w:r w:rsidR="00C10F53" w:rsidRPr="00C10F53">
        <w:rPr>
          <w:rFonts w:ascii="Times New Roman" w:hAnsi="Times New Roman" w:cs="Times New Roman"/>
          <w:color w:val="000000" w:themeColor="text1"/>
          <w:sz w:val="24"/>
          <w:szCs w:val="24"/>
        </w:rPr>
        <w:instrText xml:space="preserve"> REF _Ref491434105 \h  \* MERGEFORMAT </w:instrText>
      </w:r>
      <w:r w:rsidR="00C10F53" w:rsidRPr="00C10F53">
        <w:rPr>
          <w:rFonts w:ascii="Times New Roman" w:hAnsi="Times New Roman" w:cs="Times New Roman"/>
          <w:color w:val="000000" w:themeColor="text1"/>
          <w:sz w:val="24"/>
          <w:szCs w:val="24"/>
        </w:rPr>
      </w:r>
      <w:r w:rsidR="00C10F53" w:rsidRPr="00C10F53">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53</w:t>
      </w:r>
      <w:r w:rsidR="00C10F53" w:rsidRPr="00C10F53">
        <w:rPr>
          <w:rFonts w:ascii="Times New Roman" w:hAnsi="Times New Roman" w:cs="Times New Roman"/>
          <w:color w:val="000000" w:themeColor="text1"/>
          <w:sz w:val="24"/>
          <w:szCs w:val="24"/>
        </w:rPr>
        <w:fldChar w:fldCharType="end"/>
      </w:r>
      <w:r w:rsidR="00C10F53" w:rsidRPr="00C10F53">
        <w:rPr>
          <w:rFonts w:ascii="Times New Roman" w:hAnsi="Times New Roman" w:cs="Times New Roman"/>
          <w:color w:val="000000" w:themeColor="text1"/>
          <w:sz w:val="24"/>
          <w:szCs w:val="24"/>
        </w:rPr>
        <w:t xml:space="preserve"> &amp; </w:t>
      </w:r>
      <w:r w:rsidR="00C10F53" w:rsidRPr="00C10F53">
        <w:rPr>
          <w:rFonts w:ascii="Times New Roman" w:hAnsi="Times New Roman" w:cs="Times New Roman"/>
          <w:color w:val="000000" w:themeColor="text1"/>
          <w:sz w:val="24"/>
          <w:szCs w:val="24"/>
        </w:rPr>
        <w:fldChar w:fldCharType="begin"/>
      </w:r>
      <w:r w:rsidR="00C10F53" w:rsidRPr="00C10F53">
        <w:rPr>
          <w:rFonts w:ascii="Times New Roman" w:hAnsi="Times New Roman" w:cs="Times New Roman"/>
          <w:color w:val="000000" w:themeColor="text1"/>
          <w:sz w:val="24"/>
          <w:szCs w:val="24"/>
        </w:rPr>
        <w:instrText xml:space="preserve"> REF _Ref491434107 \h  \* MERGEFORMAT </w:instrText>
      </w:r>
      <w:r w:rsidR="00C10F53" w:rsidRPr="00C10F53">
        <w:rPr>
          <w:rFonts w:ascii="Times New Roman" w:hAnsi="Times New Roman" w:cs="Times New Roman"/>
          <w:color w:val="000000" w:themeColor="text1"/>
          <w:sz w:val="24"/>
          <w:szCs w:val="24"/>
        </w:rPr>
      </w:r>
      <w:r w:rsidR="00C10F53" w:rsidRPr="00C10F53">
        <w:rPr>
          <w:rFonts w:ascii="Times New Roman" w:hAnsi="Times New Roman" w:cs="Times New Roman"/>
          <w:color w:val="000000" w:themeColor="text1"/>
          <w:sz w:val="24"/>
          <w:szCs w:val="24"/>
        </w:rPr>
        <w:fldChar w:fldCharType="separate"/>
      </w:r>
      <w:r w:rsidR="002E4BDA" w:rsidRPr="00C10F53">
        <w:rPr>
          <w:rFonts w:ascii="Times New Roman" w:hAnsi="Times New Roman" w:cs="Times New Roman"/>
          <w:bCs/>
          <w:color w:val="000000" w:themeColor="text1"/>
          <w:sz w:val="24"/>
          <w:szCs w:val="24"/>
        </w:rPr>
        <w:t xml:space="preserve">Figure </w:t>
      </w:r>
      <w:r w:rsidR="002E4BDA">
        <w:rPr>
          <w:rFonts w:ascii="Times New Roman" w:hAnsi="Times New Roman" w:cs="Times New Roman"/>
          <w:bCs/>
          <w:noProof/>
          <w:color w:val="000000" w:themeColor="text1"/>
          <w:sz w:val="24"/>
          <w:szCs w:val="24"/>
        </w:rPr>
        <w:t>54</w:t>
      </w:r>
      <w:r w:rsidR="00C10F53" w:rsidRPr="00C10F53">
        <w:rPr>
          <w:rFonts w:ascii="Times New Roman" w:hAnsi="Times New Roman" w:cs="Times New Roman"/>
          <w:color w:val="000000" w:themeColor="text1"/>
          <w:sz w:val="24"/>
          <w:szCs w:val="24"/>
        </w:rPr>
        <w:fldChar w:fldCharType="end"/>
      </w:r>
      <w:bookmarkStart w:id="182" w:name="_Ref491434398"/>
    </w:p>
    <w:p w14:paraId="21FE2A97" w14:textId="77777777" w:rsidR="00054839" w:rsidRDefault="00054839" w:rsidP="00D83F69">
      <w:pPr>
        <w:pStyle w:val="Caption"/>
        <w:rPr>
          <w:rFonts w:ascii="Times New Roman" w:hAnsi="Times New Roman" w:cs="Times New Roman"/>
          <w:b w:val="0"/>
          <w:color w:val="000000" w:themeColor="text1"/>
          <w:sz w:val="24"/>
          <w:szCs w:val="24"/>
        </w:rPr>
      </w:pPr>
    </w:p>
    <w:p w14:paraId="09F2BDA3" w14:textId="77777777" w:rsidR="000070BB" w:rsidRDefault="000070BB" w:rsidP="008D3758"/>
    <w:p w14:paraId="4322AF63" w14:textId="77777777" w:rsidR="000070BB" w:rsidRDefault="000070BB" w:rsidP="008D3758"/>
    <w:p w14:paraId="7EF6A20D" w14:textId="77777777" w:rsidR="00C419E2" w:rsidRDefault="00C419E2" w:rsidP="00EF4FF7">
      <w:pPr>
        <w:pStyle w:val="Caption"/>
        <w:rPr>
          <w:rFonts w:ascii="Times New Roman" w:hAnsi="Times New Roman" w:cs="Times New Roman"/>
          <w:b w:val="0"/>
          <w:color w:val="000000" w:themeColor="text1"/>
          <w:sz w:val="24"/>
          <w:szCs w:val="24"/>
        </w:rPr>
      </w:pPr>
    </w:p>
    <w:p w14:paraId="170B285A" w14:textId="0FED3667" w:rsidR="00A108D2" w:rsidRPr="00F03911" w:rsidRDefault="00A108D2" w:rsidP="00A108D2">
      <w:pPr>
        <w:pStyle w:val="Caption"/>
        <w:jc w:val="center"/>
        <w:rPr>
          <w:rFonts w:ascii="Times New Roman" w:hAnsi="Times New Roman" w:cs="Times New Roman"/>
          <w:b w:val="0"/>
          <w:color w:val="000000" w:themeColor="text1"/>
          <w:sz w:val="24"/>
          <w:szCs w:val="24"/>
        </w:rPr>
      </w:pPr>
      <w:bookmarkStart w:id="183" w:name="_Toc518370647"/>
      <w:r w:rsidRPr="00F03911">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19</w:t>
      </w:r>
      <w:r w:rsidR="00711874">
        <w:rPr>
          <w:rFonts w:ascii="Times New Roman" w:hAnsi="Times New Roman" w:cs="Times New Roman"/>
          <w:b w:val="0"/>
          <w:color w:val="000000" w:themeColor="text1"/>
          <w:sz w:val="24"/>
          <w:szCs w:val="24"/>
        </w:rPr>
        <w:fldChar w:fldCharType="end"/>
      </w:r>
      <w:bookmarkEnd w:id="182"/>
      <w:r w:rsidRPr="00F03911">
        <w:rPr>
          <w:rFonts w:ascii="Times New Roman" w:hAnsi="Times New Roman" w:cs="Times New Roman"/>
          <w:b w:val="0"/>
          <w:color w:val="000000" w:themeColor="text1"/>
          <w:sz w:val="24"/>
          <w:szCs w:val="24"/>
        </w:rPr>
        <w:t xml:space="preserve"> Carbon content of sinter after sinter pot trials for biomass</w:t>
      </w:r>
      <w:bookmarkEnd w:id="183"/>
    </w:p>
    <w:tbl>
      <w:tblPr>
        <w:tblW w:w="2320" w:type="dxa"/>
        <w:jc w:val="center"/>
        <w:tblLook w:val="04A0" w:firstRow="1" w:lastRow="0" w:firstColumn="1" w:lastColumn="0" w:noHBand="0" w:noVBand="1"/>
      </w:tblPr>
      <w:tblGrid>
        <w:gridCol w:w="1240"/>
        <w:gridCol w:w="1080"/>
      </w:tblGrid>
      <w:tr w:rsidR="00A108D2" w:rsidRPr="00B036F6" w14:paraId="2B0DDFEC" w14:textId="77777777" w:rsidTr="00A108D2">
        <w:trPr>
          <w:trHeight w:val="285"/>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7BA92"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Sinter</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035D3D86"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Carbon %</w:t>
            </w:r>
          </w:p>
        </w:tc>
      </w:tr>
      <w:tr w:rsidR="00A108D2" w:rsidRPr="00B036F6" w14:paraId="3F4222BF" w14:textId="77777777" w:rsidTr="00A108D2">
        <w:trPr>
          <w:trHeight w:val="28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543AF3"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00% Coke</w:t>
            </w:r>
          </w:p>
        </w:tc>
        <w:tc>
          <w:tcPr>
            <w:tcW w:w="1080" w:type="dxa"/>
            <w:tcBorders>
              <w:top w:val="nil"/>
              <w:left w:val="nil"/>
              <w:bottom w:val="single" w:sz="4" w:space="0" w:color="auto"/>
              <w:right w:val="single" w:sz="4" w:space="0" w:color="auto"/>
            </w:tcBorders>
            <w:shd w:val="clear" w:color="auto" w:fill="auto"/>
            <w:noWrap/>
            <w:vAlign w:val="bottom"/>
            <w:hideMark/>
          </w:tcPr>
          <w:p w14:paraId="10664A6E"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2</w:t>
            </w:r>
          </w:p>
        </w:tc>
      </w:tr>
      <w:tr w:rsidR="00A108D2" w:rsidRPr="00B036F6" w14:paraId="494371A0" w14:textId="77777777" w:rsidTr="00A108D2">
        <w:trPr>
          <w:trHeight w:val="28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3BC97C"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OH</w:t>
            </w:r>
          </w:p>
        </w:tc>
        <w:tc>
          <w:tcPr>
            <w:tcW w:w="1080" w:type="dxa"/>
            <w:tcBorders>
              <w:top w:val="nil"/>
              <w:left w:val="nil"/>
              <w:bottom w:val="single" w:sz="4" w:space="0" w:color="auto"/>
              <w:right w:val="single" w:sz="4" w:space="0" w:color="auto"/>
            </w:tcBorders>
            <w:shd w:val="clear" w:color="auto" w:fill="auto"/>
            <w:noWrap/>
            <w:vAlign w:val="bottom"/>
            <w:hideMark/>
          </w:tcPr>
          <w:p w14:paraId="7BAD7A8D"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15</w:t>
            </w:r>
          </w:p>
        </w:tc>
      </w:tr>
      <w:tr w:rsidR="00A108D2" w:rsidRPr="00B036F6" w14:paraId="54A189C1" w14:textId="77777777" w:rsidTr="00A108D2">
        <w:trPr>
          <w:trHeight w:val="28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B6AF173"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BSG</w:t>
            </w:r>
          </w:p>
        </w:tc>
        <w:tc>
          <w:tcPr>
            <w:tcW w:w="1080" w:type="dxa"/>
            <w:tcBorders>
              <w:top w:val="nil"/>
              <w:left w:val="nil"/>
              <w:bottom w:val="single" w:sz="4" w:space="0" w:color="auto"/>
              <w:right w:val="single" w:sz="4" w:space="0" w:color="auto"/>
            </w:tcBorders>
            <w:shd w:val="clear" w:color="auto" w:fill="auto"/>
            <w:noWrap/>
            <w:vAlign w:val="bottom"/>
            <w:hideMark/>
          </w:tcPr>
          <w:p w14:paraId="10BD98F4"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2</w:t>
            </w:r>
          </w:p>
        </w:tc>
      </w:tr>
      <w:tr w:rsidR="00A108D2" w:rsidRPr="00B036F6" w14:paraId="33471D17" w14:textId="77777777" w:rsidTr="00A108D2">
        <w:trPr>
          <w:trHeight w:val="28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42E8508"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5RB</w:t>
            </w:r>
          </w:p>
        </w:tc>
        <w:tc>
          <w:tcPr>
            <w:tcW w:w="1080" w:type="dxa"/>
            <w:tcBorders>
              <w:top w:val="nil"/>
              <w:left w:val="nil"/>
              <w:bottom w:val="single" w:sz="4" w:space="0" w:color="auto"/>
              <w:right w:val="single" w:sz="4" w:space="0" w:color="auto"/>
            </w:tcBorders>
            <w:shd w:val="clear" w:color="auto" w:fill="auto"/>
            <w:noWrap/>
            <w:vAlign w:val="bottom"/>
            <w:hideMark/>
          </w:tcPr>
          <w:p w14:paraId="17B26E88"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1</w:t>
            </w:r>
          </w:p>
        </w:tc>
      </w:tr>
      <w:tr w:rsidR="00A108D2" w:rsidRPr="00B036F6" w14:paraId="08C7234A" w14:textId="77777777" w:rsidTr="00A108D2">
        <w:trPr>
          <w:trHeight w:val="28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A33D259"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OH</w:t>
            </w:r>
          </w:p>
        </w:tc>
        <w:tc>
          <w:tcPr>
            <w:tcW w:w="1080" w:type="dxa"/>
            <w:tcBorders>
              <w:top w:val="nil"/>
              <w:left w:val="nil"/>
              <w:bottom w:val="single" w:sz="4" w:space="0" w:color="auto"/>
              <w:right w:val="single" w:sz="4" w:space="0" w:color="auto"/>
            </w:tcBorders>
            <w:shd w:val="clear" w:color="auto" w:fill="auto"/>
            <w:noWrap/>
            <w:vAlign w:val="bottom"/>
            <w:hideMark/>
          </w:tcPr>
          <w:p w14:paraId="411975C0"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2</w:t>
            </w:r>
          </w:p>
        </w:tc>
      </w:tr>
      <w:tr w:rsidR="00A108D2" w:rsidRPr="00B036F6" w14:paraId="7AB71DD8" w14:textId="77777777" w:rsidTr="00A108D2">
        <w:trPr>
          <w:trHeight w:val="28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A18DDF"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BSG</w:t>
            </w:r>
          </w:p>
        </w:tc>
        <w:tc>
          <w:tcPr>
            <w:tcW w:w="1080" w:type="dxa"/>
            <w:tcBorders>
              <w:top w:val="nil"/>
              <w:left w:val="nil"/>
              <w:bottom w:val="single" w:sz="4" w:space="0" w:color="auto"/>
              <w:right w:val="single" w:sz="4" w:space="0" w:color="auto"/>
            </w:tcBorders>
            <w:shd w:val="clear" w:color="auto" w:fill="auto"/>
            <w:noWrap/>
            <w:vAlign w:val="bottom"/>
            <w:hideMark/>
          </w:tcPr>
          <w:p w14:paraId="02CC8280"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35</w:t>
            </w:r>
          </w:p>
        </w:tc>
      </w:tr>
      <w:tr w:rsidR="00A108D2" w:rsidRPr="00B036F6" w14:paraId="669064D9" w14:textId="77777777" w:rsidTr="00A108D2">
        <w:trPr>
          <w:trHeight w:val="28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E00F443"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5RB</w:t>
            </w:r>
          </w:p>
        </w:tc>
        <w:tc>
          <w:tcPr>
            <w:tcW w:w="1080" w:type="dxa"/>
            <w:tcBorders>
              <w:top w:val="nil"/>
              <w:left w:val="nil"/>
              <w:bottom w:val="single" w:sz="4" w:space="0" w:color="auto"/>
              <w:right w:val="single" w:sz="4" w:space="0" w:color="auto"/>
            </w:tcBorders>
            <w:shd w:val="clear" w:color="auto" w:fill="auto"/>
            <w:noWrap/>
            <w:vAlign w:val="bottom"/>
            <w:hideMark/>
          </w:tcPr>
          <w:p w14:paraId="65A7846E" w14:textId="77777777" w:rsidR="00A108D2" w:rsidRPr="0043076D" w:rsidRDefault="00A108D2" w:rsidP="00A108D2">
            <w:pPr>
              <w:spacing w:after="0" w:line="360" w:lineRule="auto"/>
              <w:jc w:val="both"/>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1</w:t>
            </w:r>
          </w:p>
        </w:tc>
      </w:tr>
    </w:tbl>
    <w:p w14:paraId="4C79C075" w14:textId="0E32056D" w:rsidR="00A108D2" w:rsidRPr="00DF2C8A" w:rsidRDefault="00B43635" w:rsidP="00DF2C8A">
      <w:pPr>
        <w:pStyle w:val="Heading4"/>
        <w:rPr>
          <w:rFonts w:ascii="Times New Roman" w:hAnsi="Times New Roman" w:cs="Times New Roman"/>
          <w:i w:val="0"/>
          <w:color w:val="auto"/>
          <w:sz w:val="24"/>
          <w:szCs w:val="24"/>
        </w:rPr>
      </w:pPr>
      <w:r w:rsidRPr="00DF2C8A">
        <w:rPr>
          <w:rFonts w:ascii="Times New Roman" w:hAnsi="Times New Roman" w:cs="Times New Roman"/>
          <w:i w:val="0"/>
          <w:color w:val="auto"/>
          <w:sz w:val="24"/>
          <w:szCs w:val="24"/>
        </w:rPr>
        <w:t>5</w:t>
      </w:r>
      <w:r w:rsidR="00DF2C8A" w:rsidRPr="00DF2C8A">
        <w:rPr>
          <w:rFonts w:ascii="Times New Roman" w:hAnsi="Times New Roman" w:cs="Times New Roman"/>
          <w:i w:val="0"/>
          <w:color w:val="auto"/>
          <w:sz w:val="24"/>
          <w:szCs w:val="24"/>
        </w:rPr>
        <w:t>.6</w:t>
      </w:r>
      <w:r w:rsidR="00535018" w:rsidRPr="00DF2C8A">
        <w:rPr>
          <w:rFonts w:ascii="Times New Roman" w:hAnsi="Times New Roman" w:cs="Times New Roman"/>
          <w:i w:val="0"/>
          <w:color w:val="auto"/>
          <w:sz w:val="24"/>
          <w:szCs w:val="24"/>
        </w:rPr>
        <w:t>.3.1</w:t>
      </w:r>
      <w:r w:rsidR="00A108D2" w:rsidRPr="00DF2C8A">
        <w:rPr>
          <w:rFonts w:ascii="Times New Roman" w:hAnsi="Times New Roman" w:cs="Times New Roman"/>
          <w:i w:val="0"/>
          <w:color w:val="auto"/>
          <w:sz w:val="24"/>
          <w:szCs w:val="24"/>
        </w:rPr>
        <w:t xml:space="preserve"> CO</w:t>
      </w:r>
      <w:r w:rsidR="00A108D2" w:rsidRPr="00D83F69">
        <w:rPr>
          <w:rFonts w:ascii="Times New Roman" w:hAnsi="Times New Roman" w:cs="Times New Roman"/>
          <w:i w:val="0"/>
          <w:color w:val="auto"/>
          <w:sz w:val="24"/>
          <w:szCs w:val="24"/>
          <w:vertAlign w:val="subscript"/>
        </w:rPr>
        <w:t>2</w:t>
      </w:r>
      <w:r w:rsidR="00A108D2" w:rsidRPr="00DF2C8A">
        <w:rPr>
          <w:rFonts w:ascii="Times New Roman" w:hAnsi="Times New Roman" w:cs="Times New Roman"/>
          <w:i w:val="0"/>
          <w:color w:val="auto"/>
          <w:sz w:val="24"/>
          <w:szCs w:val="24"/>
        </w:rPr>
        <w:t xml:space="preserve"> sequestration</w:t>
      </w:r>
    </w:p>
    <w:p w14:paraId="03FACEC8" w14:textId="77777777" w:rsidR="00755A71" w:rsidRDefault="00755A71" w:rsidP="00D83F69">
      <w:pPr>
        <w:spacing w:line="360" w:lineRule="auto"/>
        <w:jc w:val="both"/>
        <w:rPr>
          <w:rFonts w:ascii="Times New Roman" w:hAnsi="Times New Roman" w:cs="Times New Roman"/>
          <w:color w:val="000000" w:themeColor="text1"/>
          <w:sz w:val="24"/>
          <w:szCs w:val="24"/>
        </w:rPr>
      </w:pPr>
    </w:p>
    <w:p w14:paraId="75D92A5B" w14:textId="386A50BB" w:rsidR="00A108D2" w:rsidRPr="00B036F6" w:rsidRDefault="00A108D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One of the benefits to using biomass in the steel industry is that some of the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produced from the process can be offset due to it being a biomass source. There is no actual calculation to calculate the amount of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to offset from the biomass investigated in this study.  </w:t>
      </w:r>
      <w:r w:rsidR="00481FCB" w:rsidRPr="00B036F6">
        <w:rPr>
          <w:rFonts w:ascii="Times New Roman" w:hAnsi="Times New Roman" w:cs="Times New Roman"/>
          <w:color w:val="000000" w:themeColor="text1"/>
          <w:sz w:val="24"/>
          <w:szCs w:val="24"/>
        </w:rPr>
        <w:t>However,</w:t>
      </w:r>
      <w:r w:rsidRPr="00B036F6">
        <w:rPr>
          <w:rFonts w:ascii="Times New Roman" w:hAnsi="Times New Roman" w:cs="Times New Roman"/>
          <w:color w:val="000000" w:themeColor="text1"/>
          <w:sz w:val="24"/>
          <w:szCs w:val="24"/>
        </w:rPr>
        <w:t xml:space="preserve"> </w:t>
      </w:r>
      <w:r w:rsidR="00AB2F56">
        <w:rPr>
          <w:rFonts w:ascii="Times New Roman" w:hAnsi="Times New Roman" w:cs="Times New Roman"/>
          <w:color w:val="000000" w:themeColor="text1"/>
          <w:sz w:val="24"/>
          <w:szCs w:val="24"/>
        </w:rPr>
        <w:t>CO</w:t>
      </w:r>
      <w:r w:rsidR="00AB2F56">
        <w:rPr>
          <w:rFonts w:ascii="Times New Roman" w:hAnsi="Times New Roman" w:cs="Times New Roman"/>
          <w:color w:val="000000" w:themeColor="text1"/>
          <w:sz w:val="24"/>
          <w:szCs w:val="24"/>
          <w:vertAlign w:val="subscript"/>
        </w:rPr>
        <w:t xml:space="preserve">2 </w:t>
      </w:r>
      <w:r w:rsidR="00AB2F56" w:rsidRPr="00B036F6">
        <w:rPr>
          <w:rFonts w:ascii="Times New Roman" w:hAnsi="Times New Roman" w:cs="Times New Roman"/>
          <w:color w:val="000000" w:themeColor="text1"/>
          <w:sz w:val="24"/>
          <w:szCs w:val="24"/>
        </w:rPr>
        <w:t>sequestration</w:t>
      </w:r>
      <w:r w:rsidRPr="00B036F6">
        <w:rPr>
          <w:rFonts w:ascii="Times New Roman" w:hAnsi="Times New Roman" w:cs="Times New Roman"/>
          <w:color w:val="000000" w:themeColor="text1"/>
          <w:sz w:val="24"/>
          <w:szCs w:val="24"/>
        </w:rPr>
        <w:t xml:space="preserve"> from the growth of timber is an equation that is applied towards trees and as such was deemed a suitable equation to apply for the growth of the biomass crops.</w:t>
      </w:r>
    </w:p>
    <w:p w14:paraId="273AEDCE" w14:textId="02B0F40E" w:rsidR="00A108D2" w:rsidRPr="0043076D" w:rsidRDefault="00A108D2" w:rsidP="00A108D2">
      <w:pPr>
        <w:spacing w:line="360" w:lineRule="auto"/>
        <w:ind w:firstLine="720"/>
        <w:rPr>
          <w:rFonts w:ascii="Times New Roman" w:hAnsi="Times New Roman" w:cs="Times New Roman"/>
          <w:color w:val="000000" w:themeColor="text1"/>
          <w:sz w:val="24"/>
          <w:szCs w:val="24"/>
          <w:lang w:eastAsia="en-GB"/>
        </w:rPr>
      </w:pPr>
      <w:r w:rsidRPr="0043076D">
        <w:rPr>
          <w:rFonts w:ascii="Times New Roman" w:hAnsi="Times New Roman" w:cs="Times New Roman"/>
          <w:i/>
          <w:color w:val="000000" w:themeColor="text1"/>
          <w:sz w:val="24"/>
          <w:szCs w:val="24"/>
          <w:lang w:eastAsia="en-GB"/>
        </w:rPr>
        <w:t xml:space="preserve">Based on Retention = (Planted </w:t>
      </w:r>
      <w:r w:rsidRPr="00657E6A">
        <w:rPr>
          <w:rFonts w:ascii="Times New Roman" w:hAnsi="Times New Roman" w:cs="Times New Roman"/>
          <w:i/>
          <w:color w:val="000000" w:themeColor="text1"/>
          <w:sz w:val="24"/>
          <w:szCs w:val="24"/>
          <w:lang w:eastAsia="en-GB"/>
        </w:rPr>
        <w:t>area</w:t>
      </w:r>
      <w:r w:rsidRPr="00B036F6">
        <w:rPr>
          <w:rFonts w:ascii="Times New Roman" w:hAnsi="Times New Roman" w:cs="Times New Roman"/>
          <w:i/>
          <w:color w:val="000000" w:themeColor="text1"/>
          <w:sz w:val="24"/>
          <w:szCs w:val="24"/>
          <w:vertAlign w:val="subscript"/>
          <w:lang w:eastAsia="en-GB"/>
        </w:rPr>
        <w:t xml:space="preserve"> (</w:t>
      </w:r>
      <w:r w:rsidRPr="0043076D">
        <w:rPr>
          <w:rFonts w:ascii="Times New Roman" w:hAnsi="Times New Roman" w:cs="Times New Roman"/>
          <w:i/>
          <w:color w:val="000000" w:themeColor="text1"/>
          <w:sz w:val="24"/>
          <w:szCs w:val="24"/>
          <w:vertAlign w:val="subscript"/>
          <w:lang w:eastAsia="en-GB"/>
        </w:rPr>
        <w:t>ha)</w:t>
      </w:r>
      <w:r w:rsidRPr="0043076D">
        <w:rPr>
          <w:rFonts w:ascii="Times New Roman" w:hAnsi="Times New Roman" w:cs="Times New Roman"/>
          <w:i/>
          <w:color w:val="000000" w:themeColor="text1"/>
          <w:sz w:val="24"/>
          <w:szCs w:val="24"/>
          <w:lang w:eastAsia="en-GB"/>
        </w:rPr>
        <w:t xml:space="preserve"> * ((Volume of Harvested </w:t>
      </w:r>
      <w:r w:rsidRPr="00657E6A">
        <w:rPr>
          <w:rFonts w:ascii="Times New Roman" w:hAnsi="Times New Roman" w:cs="Times New Roman"/>
          <w:i/>
          <w:color w:val="000000" w:themeColor="text1"/>
          <w:sz w:val="24"/>
          <w:szCs w:val="24"/>
          <w:lang w:eastAsia="en-GB"/>
        </w:rPr>
        <w:t>Wood</w:t>
      </w:r>
      <w:r w:rsidRPr="00B036F6">
        <w:rPr>
          <w:rFonts w:ascii="Times New Roman" w:hAnsi="Times New Roman" w:cs="Times New Roman"/>
          <w:i/>
          <w:color w:val="000000" w:themeColor="text1"/>
          <w:sz w:val="24"/>
          <w:szCs w:val="24"/>
          <w:vertAlign w:val="subscript"/>
          <w:lang w:eastAsia="en-GB"/>
        </w:rPr>
        <w:t xml:space="preserve"> (</w:t>
      </w:r>
      <w:r w:rsidRPr="0043076D">
        <w:rPr>
          <w:rFonts w:ascii="Times New Roman" w:hAnsi="Times New Roman" w:cs="Times New Roman"/>
          <w:i/>
          <w:color w:val="000000" w:themeColor="text1"/>
          <w:sz w:val="24"/>
          <w:szCs w:val="24"/>
          <w:vertAlign w:val="subscript"/>
          <w:lang w:eastAsia="en-GB"/>
        </w:rPr>
        <w:t>m³)</w:t>
      </w:r>
      <w:r w:rsidRPr="0043076D">
        <w:rPr>
          <w:rFonts w:ascii="Times New Roman" w:hAnsi="Times New Roman" w:cs="Times New Roman"/>
          <w:i/>
          <w:color w:val="000000" w:themeColor="text1"/>
          <w:sz w:val="24"/>
          <w:szCs w:val="24"/>
          <w:lang w:eastAsia="en-GB"/>
        </w:rPr>
        <w:t xml:space="preserve"> * Avg Wood </w:t>
      </w:r>
      <w:r w:rsidRPr="00657E6A">
        <w:rPr>
          <w:rFonts w:ascii="Times New Roman" w:hAnsi="Times New Roman" w:cs="Times New Roman"/>
          <w:i/>
          <w:color w:val="000000" w:themeColor="text1"/>
          <w:sz w:val="24"/>
          <w:szCs w:val="24"/>
          <w:lang w:eastAsia="en-GB"/>
        </w:rPr>
        <w:t>Density</w:t>
      </w:r>
      <w:r w:rsidRPr="00B036F6">
        <w:rPr>
          <w:rFonts w:ascii="Times New Roman" w:hAnsi="Times New Roman" w:cs="Times New Roman"/>
          <w:i/>
          <w:color w:val="000000" w:themeColor="text1"/>
          <w:sz w:val="24"/>
          <w:szCs w:val="24"/>
          <w:vertAlign w:val="subscript"/>
          <w:lang w:eastAsia="en-GB"/>
        </w:rPr>
        <w:t xml:space="preserve"> (</w:t>
      </w:r>
      <w:r w:rsidRPr="0043076D">
        <w:rPr>
          <w:rFonts w:ascii="Times New Roman" w:hAnsi="Times New Roman" w:cs="Times New Roman"/>
          <w:i/>
          <w:color w:val="000000" w:themeColor="text1"/>
          <w:sz w:val="24"/>
          <w:szCs w:val="24"/>
          <w:vertAlign w:val="subscript"/>
          <w:lang w:eastAsia="en-GB"/>
        </w:rPr>
        <w:t>t/m3)</w:t>
      </w:r>
      <w:r w:rsidRPr="0043076D">
        <w:rPr>
          <w:rFonts w:ascii="Times New Roman" w:hAnsi="Times New Roman" w:cs="Times New Roman"/>
          <w:i/>
          <w:color w:val="000000" w:themeColor="text1"/>
          <w:sz w:val="24"/>
          <w:szCs w:val="24"/>
          <w:lang w:eastAsia="en-GB"/>
        </w:rPr>
        <w:t xml:space="preserve"> * Avg Carbon Weight in </w:t>
      </w:r>
      <w:r w:rsidRPr="00657E6A">
        <w:rPr>
          <w:rFonts w:ascii="Times New Roman" w:hAnsi="Times New Roman" w:cs="Times New Roman"/>
          <w:i/>
          <w:color w:val="000000" w:themeColor="text1"/>
          <w:sz w:val="24"/>
          <w:szCs w:val="24"/>
          <w:lang w:eastAsia="en-GB"/>
        </w:rPr>
        <w:t>Wood</w:t>
      </w:r>
      <w:r w:rsidRPr="00B036F6">
        <w:rPr>
          <w:rFonts w:ascii="Times New Roman" w:hAnsi="Times New Roman" w:cs="Times New Roman"/>
          <w:i/>
          <w:color w:val="000000" w:themeColor="text1"/>
          <w:sz w:val="24"/>
          <w:szCs w:val="24"/>
          <w:vertAlign w:val="subscript"/>
          <w:lang w:eastAsia="en-GB"/>
        </w:rPr>
        <w:t xml:space="preserve"> (</w:t>
      </w:r>
      <w:r w:rsidRPr="0043076D">
        <w:rPr>
          <w:rFonts w:ascii="Times New Roman" w:hAnsi="Times New Roman" w:cs="Times New Roman"/>
          <w:i/>
          <w:color w:val="000000" w:themeColor="text1"/>
          <w:sz w:val="24"/>
          <w:szCs w:val="24"/>
          <w:vertAlign w:val="subscript"/>
          <w:lang w:eastAsia="en-GB"/>
        </w:rPr>
        <w:t>t)</w:t>
      </w:r>
      <w:r w:rsidRPr="0043076D">
        <w:rPr>
          <w:rFonts w:ascii="Times New Roman" w:hAnsi="Times New Roman" w:cs="Times New Roman"/>
          <w:i/>
          <w:color w:val="000000" w:themeColor="text1"/>
          <w:sz w:val="24"/>
          <w:szCs w:val="24"/>
          <w:lang w:eastAsia="en-GB"/>
        </w:rPr>
        <w:t xml:space="preserve"> * CO</w:t>
      </w:r>
      <w:r w:rsidRPr="0043076D">
        <w:rPr>
          <w:rFonts w:ascii="Times New Roman" w:hAnsi="Times New Roman" w:cs="Times New Roman"/>
          <w:i/>
          <w:color w:val="000000" w:themeColor="text1"/>
          <w:sz w:val="24"/>
          <w:szCs w:val="24"/>
          <w:vertAlign w:val="subscript"/>
          <w:lang w:eastAsia="en-GB"/>
        </w:rPr>
        <w:t>2</w:t>
      </w:r>
      <w:r w:rsidRPr="0043076D">
        <w:rPr>
          <w:rFonts w:ascii="Times New Roman" w:hAnsi="Times New Roman" w:cs="Times New Roman"/>
          <w:i/>
          <w:color w:val="000000" w:themeColor="text1"/>
          <w:sz w:val="24"/>
          <w:szCs w:val="24"/>
          <w:lang w:eastAsia="en-GB"/>
        </w:rPr>
        <w:t xml:space="preserve">/C weight ratio)/ Planted </w:t>
      </w:r>
      <w:r w:rsidRPr="00657E6A">
        <w:rPr>
          <w:rFonts w:ascii="Times New Roman" w:hAnsi="Times New Roman" w:cs="Times New Roman"/>
          <w:i/>
          <w:color w:val="000000" w:themeColor="text1"/>
          <w:sz w:val="24"/>
          <w:szCs w:val="24"/>
          <w:lang w:eastAsia="en-GB"/>
        </w:rPr>
        <w:t>area</w:t>
      </w:r>
      <w:r w:rsidRPr="00B036F6">
        <w:rPr>
          <w:rFonts w:ascii="Times New Roman" w:hAnsi="Times New Roman" w:cs="Times New Roman"/>
          <w:i/>
          <w:color w:val="000000" w:themeColor="text1"/>
          <w:sz w:val="24"/>
          <w:szCs w:val="24"/>
          <w:vertAlign w:val="subscript"/>
          <w:lang w:eastAsia="en-GB"/>
        </w:rPr>
        <w:t xml:space="preserve"> (</w:t>
      </w:r>
      <w:r w:rsidRPr="0043076D">
        <w:rPr>
          <w:rFonts w:ascii="Times New Roman" w:hAnsi="Times New Roman" w:cs="Times New Roman"/>
          <w:i/>
          <w:color w:val="000000" w:themeColor="text1"/>
          <w:sz w:val="24"/>
          <w:szCs w:val="24"/>
          <w:vertAlign w:val="subscript"/>
          <w:lang w:eastAsia="en-GB"/>
        </w:rPr>
        <w:t>ha)</w:t>
      </w:r>
      <w:r w:rsidRPr="0043076D">
        <w:rPr>
          <w:rFonts w:ascii="Times New Roman" w:hAnsi="Times New Roman" w:cs="Times New Roman"/>
          <w:i/>
          <w:color w:val="000000" w:themeColor="text1"/>
          <w:sz w:val="24"/>
          <w:szCs w:val="24"/>
          <w:lang w:eastAsia="en-GB"/>
        </w:rPr>
        <w:t xml:space="preserve">)/years of </w:t>
      </w:r>
      <w:r w:rsidR="00481FCB" w:rsidRPr="0043076D">
        <w:rPr>
          <w:rFonts w:ascii="Times New Roman" w:hAnsi="Times New Roman" w:cs="Times New Roman"/>
          <w:i/>
          <w:color w:val="000000" w:themeColor="text1"/>
          <w:sz w:val="24"/>
          <w:szCs w:val="24"/>
          <w:lang w:eastAsia="en-GB"/>
        </w:rPr>
        <w:t>growth)</w:t>
      </w:r>
      <w:r w:rsidR="00481FCB" w:rsidRPr="0043076D">
        <w:rPr>
          <w:rFonts w:ascii="Times New Roman" w:hAnsi="Times New Roman" w:cs="Times New Roman"/>
          <w:color w:val="000000" w:themeColor="text1"/>
          <w:sz w:val="24"/>
          <w:szCs w:val="24"/>
          <w:lang w:eastAsia="en-GB"/>
        </w:rPr>
        <w:t xml:space="preserve">  </w:t>
      </w:r>
      <w:r w:rsidRPr="0043076D">
        <w:rPr>
          <w:rFonts w:ascii="Times New Roman" w:hAnsi="Times New Roman" w:cs="Times New Roman"/>
          <w:color w:val="000000" w:themeColor="text1"/>
          <w:sz w:val="24"/>
          <w:szCs w:val="24"/>
          <w:lang w:eastAsia="en-GB"/>
        </w:rPr>
        <w:t xml:space="preserve">      (1)</w:t>
      </w:r>
    </w:p>
    <w:p w14:paraId="03122FD2" w14:textId="6A23E691" w:rsidR="000070BB" w:rsidRPr="008D3758" w:rsidRDefault="00A108D2" w:rsidP="00C6529B">
      <w:pPr>
        <w:spacing w:line="360" w:lineRule="auto"/>
        <w:rPr>
          <w:rFonts w:ascii="Times New Roman" w:hAnsi="Times New Roman" w:cs="Times New Roman"/>
          <w:sz w:val="24"/>
          <w:szCs w:val="24"/>
          <w:lang w:eastAsia="en-GB"/>
        </w:rPr>
      </w:pPr>
      <w:r w:rsidRPr="009F0CFF">
        <w:rPr>
          <w:rFonts w:ascii="Times New Roman" w:hAnsi="Times New Roman" w:cs="Times New Roman"/>
          <w:sz w:val="24"/>
          <w:szCs w:val="24"/>
          <w:lang w:eastAsia="en-GB"/>
        </w:rPr>
        <w:t xml:space="preserve">The above equation is applicable to growth of timber, but was deemed suitable for the current material under investigation </w:t>
      </w:r>
      <w:sdt>
        <w:sdtPr>
          <w:rPr>
            <w:rFonts w:ascii="Times New Roman" w:hAnsi="Times New Roman" w:cs="Times New Roman"/>
            <w:sz w:val="24"/>
            <w:szCs w:val="24"/>
            <w:lang w:eastAsia="en-GB"/>
          </w:rPr>
          <w:id w:val="1351220717"/>
          <w:citation/>
        </w:sdtPr>
        <w:sdtEndPr/>
        <w:sdtContent>
          <w:r w:rsidRPr="009F0CFF">
            <w:rPr>
              <w:rFonts w:ascii="Times New Roman" w:hAnsi="Times New Roman" w:cs="Times New Roman"/>
              <w:sz w:val="24"/>
              <w:szCs w:val="24"/>
              <w:lang w:eastAsia="en-GB"/>
            </w:rPr>
            <w:fldChar w:fldCharType="begin"/>
          </w:r>
          <w:r w:rsidRPr="009F0CFF">
            <w:rPr>
              <w:rFonts w:ascii="Times New Roman" w:hAnsi="Times New Roman" w:cs="Times New Roman"/>
              <w:sz w:val="24"/>
              <w:szCs w:val="24"/>
              <w:lang w:eastAsia="en-GB"/>
            </w:rPr>
            <w:instrText xml:space="preserve"> CITATION For17 \l 2057 </w:instrText>
          </w:r>
          <w:r w:rsidRPr="009F0CFF">
            <w:rPr>
              <w:rFonts w:ascii="Times New Roman" w:hAnsi="Times New Roman" w:cs="Times New Roman"/>
              <w:sz w:val="24"/>
              <w:szCs w:val="24"/>
              <w:lang w:eastAsia="en-GB"/>
            </w:rPr>
            <w:fldChar w:fldCharType="separate"/>
          </w:r>
          <w:r w:rsidR="002E4BDA" w:rsidRPr="008D3758">
            <w:rPr>
              <w:rFonts w:ascii="Times New Roman" w:hAnsi="Times New Roman" w:cs="Times New Roman"/>
              <w:noProof/>
              <w:sz w:val="24"/>
              <w:szCs w:val="24"/>
              <w:lang w:eastAsia="en-GB"/>
            </w:rPr>
            <w:t>(Forest Learning, 2017)</w:t>
          </w:r>
          <w:r w:rsidRPr="009F0CFF">
            <w:rPr>
              <w:rFonts w:ascii="Times New Roman" w:hAnsi="Times New Roman" w:cs="Times New Roman"/>
              <w:sz w:val="24"/>
              <w:szCs w:val="24"/>
              <w:lang w:eastAsia="en-GB"/>
            </w:rPr>
            <w:fldChar w:fldCharType="end"/>
          </w:r>
        </w:sdtContent>
      </w:sdt>
    </w:p>
    <w:p w14:paraId="54E862EA" w14:textId="63762708" w:rsidR="009567C6" w:rsidRPr="00DF2C8A" w:rsidRDefault="00B43635" w:rsidP="00DF2C8A">
      <w:pPr>
        <w:pStyle w:val="Heading3"/>
        <w:rPr>
          <w:rFonts w:ascii="Times New Roman" w:hAnsi="Times New Roman" w:cs="Times New Roman"/>
          <w:color w:val="auto"/>
          <w:sz w:val="24"/>
          <w:szCs w:val="24"/>
        </w:rPr>
      </w:pPr>
      <w:bookmarkStart w:id="184" w:name="_Toc518370560"/>
      <w:r w:rsidRPr="00DF2C8A">
        <w:rPr>
          <w:rFonts w:ascii="Times New Roman" w:hAnsi="Times New Roman" w:cs="Times New Roman"/>
          <w:color w:val="auto"/>
          <w:sz w:val="24"/>
          <w:szCs w:val="24"/>
        </w:rPr>
        <w:t>5</w:t>
      </w:r>
      <w:r w:rsidR="00DF2C8A" w:rsidRPr="00DF2C8A">
        <w:rPr>
          <w:rFonts w:ascii="Times New Roman" w:hAnsi="Times New Roman" w:cs="Times New Roman"/>
          <w:color w:val="auto"/>
          <w:sz w:val="24"/>
          <w:szCs w:val="24"/>
        </w:rPr>
        <w:t>.6</w:t>
      </w:r>
      <w:r w:rsidR="009567C6" w:rsidRPr="00DF2C8A">
        <w:rPr>
          <w:rFonts w:ascii="Times New Roman" w:hAnsi="Times New Roman" w:cs="Times New Roman"/>
          <w:color w:val="auto"/>
          <w:sz w:val="24"/>
          <w:szCs w:val="24"/>
        </w:rPr>
        <w:t>.4 Impact of substitution and allocation method on Impact indicators</w:t>
      </w:r>
      <w:bookmarkEnd w:id="184"/>
    </w:p>
    <w:p w14:paraId="47DB76BE" w14:textId="77777777" w:rsidR="00755A71" w:rsidRDefault="00755A71" w:rsidP="00D83F69">
      <w:pPr>
        <w:spacing w:line="360" w:lineRule="auto"/>
        <w:rPr>
          <w:rFonts w:ascii="Times New Roman" w:hAnsi="Times New Roman" w:cs="Times New Roman"/>
          <w:color w:val="000000" w:themeColor="text1"/>
          <w:sz w:val="24"/>
          <w:szCs w:val="24"/>
        </w:rPr>
      </w:pPr>
    </w:p>
    <w:p w14:paraId="4ED97B6F" w14:textId="729902B8" w:rsidR="00AB7F1C" w:rsidRPr="00B036F6" w:rsidRDefault="00AB7F1C" w:rsidP="00D83F69">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life cycle assessment investigated the partial substitution of coke breeze with one of three biomasses in the sinter plant process and assessed the GWP, </w:t>
      </w:r>
      <w:r w:rsidR="007378B8" w:rsidRPr="00B036F6">
        <w:rPr>
          <w:rFonts w:ascii="Times New Roman" w:hAnsi="Times New Roman" w:cs="Times New Roman"/>
          <w:color w:val="000000" w:themeColor="text1"/>
          <w:sz w:val="24"/>
          <w:szCs w:val="24"/>
        </w:rPr>
        <w:t>e</w:t>
      </w:r>
      <w:r w:rsidRPr="00B036F6">
        <w:rPr>
          <w:rFonts w:ascii="Times New Roman" w:hAnsi="Times New Roman" w:cs="Times New Roman"/>
          <w:color w:val="000000" w:themeColor="text1"/>
          <w:sz w:val="24"/>
          <w:szCs w:val="24"/>
        </w:rPr>
        <w:t>nergy use and resource depletion impact.</w:t>
      </w:r>
      <w:r w:rsidR="007378B8" w:rsidRPr="00B036F6">
        <w:rPr>
          <w:rFonts w:ascii="Times New Roman" w:hAnsi="Times New Roman" w:cs="Times New Roman"/>
          <w:color w:val="000000" w:themeColor="text1"/>
          <w:sz w:val="24"/>
          <w:szCs w:val="24"/>
        </w:rPr>
        <w:t xml:space="preserve"> Substitution rate took place at 5% and 15% with </w:t>
      </w:r>
      <w:r w:rsidR="007378B8" w:rsidRPr="00B036F6">
        <w:rPr>
          <w:rFonts w:ascii="Times New Roman" w:hAnsi="Times New Roman" w:cs="Times New Roman"/>
          <w:color w:val="000000" w:themeColor="text1"/>
          <w:sz w:val="24"/>
          <w:szCs w:val="24"/>
        </w:rPr>
        <w:lastRenderedPageBreak/>
        <w:t xml:space="preserve">sinter pot emissions results directly used in the LCA </w:t>
      </w:r>
      <w:r w:rsidR="00EC4A6D" w:rsidRPr="00B036F6">
        <w:rPr>
          <w:rFonts w:ascii="Times New Roman" w:hAnsi="Times New Roman" w:cs="Times New Roman"/>
          <w:color w:val="000000" w:themeColor="text1"/>
          <w:sz w:val="24"/>
          <w:szCs w:val="24"/>
        </w:rPr>
        <w:t>Model</w:t>
      </w:r>
      <w:r w:rsidR="003B6BC8" w:rsidRPr="00B036F6">
        <w:rPr>
          <w:rFonts w:ascii="Times New Roman" w:hAnsi="Times New Roman" w:cs="Times New Roman"/>
          <w:color w:val="000000" w:themeColor="text1"/>
          <w:sz w:val="24"/>
          <w:szCs w:val="24"/>
        </w:rPr>
        <w:t>. The</w:t>
      </w:r>
      <w:r w:rsidRPr="00B036F6">
        <w:rPr>
          <w:rFonts w:ascii="Times New Roman" w:hAnsi="Times New Roman" w:cs="Times New Roman"/>
          <w:color w:val="000000" w:themeColor="text1"/>
          <w:sz w:val="24"/>
          <w:szCs w:val="24"/>
        </w:rPr>
        <w:t xml:space="preserve"> life cycle assessment of the steel sinter plant is from a cradle to gate boundary.</w:t>
      </w:r>
    </w:p>
    <w:p w14:paraId="1609162B" w14:textId="6A9155D4" w:rsidR="00AB7F1C" w:rsidRPr="00B036F6" w:rsidRDefault="007378B8">
      <w:pPr>
        <w:spacing w:line="360" w:lineRule="auto"/>
        <w:ind w:firstLine="720"/>
        <w:jc w:val="center"/>
        <w:rPr>
          <w:rFonts w:ascii="Times New Roman" w:hAnsi="Times New Roman" w:cs="Times New Roman"/>
          <w:i/>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2E997E07" wp14:editId="28E6EB1F">
            <wp:extent cx="4320000" cy="2880000"/>
            <wp:effectExtent l="0" t="0" r="23495" b="1587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241A6EC" w14:textId="2CE3AC1F" w:rsidR="000070BB" w:rsidRDefault="0019363A" w:rsidP="008D3758">
      <w:pPr>
        <w:pStyle w:val="Caption"/>
        <w:spacing w:line="360" w:lineRule="auto"/>
        <w:jc w:val="center"/>
        <w:rPr>
          <w:rFonts w:ascii="Times New Roman" w:hAnsi="Times New Roman" w:cs="Times New Roman"/>
          <w:b w:val="0"/>
          <w:color w:val="000000" w:themeColor="text1"/>
          <w:sz w:val="24"/>
          <w:szCs w:val="24"/>
        </w:rPr>
      </w:pPr>
      <w:bookmarkStart w:id="185" w:name="_Ref491434280"/>
      <w:bookmarkStart w:id="186" w:name="_Toc518370616"/>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52</w:t>
      </w:r>
      <w:r w:rsidRPr="0043076D">
        <w:rPr>
          <w:rFonts w:ascii="Times New Roman" w:hAnsi="Times New Roman" w:cs="Times New Roman"/>
          <w:b w:val="0"/>
          <w:color w:val="000000" w:themeColor="text1"/>
          <w:sz w:val="24"/>
          <w:szCs w:val="24"/>
        </w:rPr>
        <w:fldChar w:fldCharType="end"/>
      </w:r>
      <w:bookmarkEnd w:id="185"/>
      <w:r w:rsidR="003B6BC8" w:rsidRPr="0043076D">
        <w:rPr>
          <w:rFonts w:ascii="Times New Roman" w:hAnsi="Times New Roman" w:cs="Times New Roman"/>
          <w:b w:val="0"/>
          <w:color w:val="000000" w:themeColor="text1"/>
          <w:sz w:val="24"/>
          <w:szCs w:val="24"/>
        </w:rPr>
        <w:t xml:space="preserve"> Global warming potential </w:t>
      </w:r>
      <w:r w:rsidR="00145192" w:rsidRPr="0043076D">
        <w:rPr>
          <w:rFonts w:ascii="Times New Roman" w:hAnsi="Times New Roman" w:cs="Times New Roman"/>
          <w:b w:val="0"/>
          <w:color w:val="000000" w:themeColor="text1"/>
          <w:sz w:val="24"/>
          <w:szCs w:val="24"/>
        </w:rPr>
        <w:t>for biomass substitution using sinter pot resul</w:t>
      </w:r>
      <w:r w:rsidR="000070BB">
        <w:rPr>
          <w:rFonts w:ascii="Times New Roman" w:hAnsi="Times New Roman" w:cs="Times New Roman"/>
          <w:b w:val="0"/>
          <w:color w:val="000000" w:themeColor="text1"/>
          <w:sz w:val="24"/>
          <w:szCs w:val="24"/>
        </w:rPr>
        <w:t>ts</w:t>
      </w:r>
      <w:bookmarkEnd w:id="186"/>
    </w:p>
    <w:p w14:paraId="168CA6B2" w14:textId="762E917E" w:rsidR="000070BB" w:rsidRPr="008D3758" w:rsidRDefault="000070BB" w:rsidP="008D3758">
      <w:pPr>
        <w:jc w:val="center"/>
        <w:rPr>
          <w:b/>
        </w:rPr>
      </w:pPr>
      <w:r>
        <w:t xml:space="preserve">              </w:t>
      </w:r>
      <w:r w:rsidRPr="00B036F6">
        <w:rPr>
          <w:rFonts w:ascii="Times New Roman" w:hAnsi="Times New Roman" w:cs="Times New Roman"/>
          <w:noProof/>
          <w:color w:val="000000" w:themeColor="text1"/>
          <w:sz w:val="24"/>
          <w:szCs w:val="24"/>
          <w:lang w:eastAsia="en-GB"/>
        </w:rPr>
        <w:drawing>
          <wp:inline distT="0" distB="0" distL="0" distR="0" wp14:anchorId="2F0A2864" wp14:editId="4648E965">
            <wp:extent cx="4320000" cy="2880000"/>
            <wp:effectExtent l="0" t="0" r="23495" b="158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47454C60" w14:textId="7C2E6896" w:rsidR="000070BB" w:rsidRDefault="0019363A" w:rsidP="008D3758">
      <w:pPr>
        <w:pStyle w:val="Caption"/>
        <w:spacing w:line="360" w:lineRule="auto"/>
        <w:jc w:val="center"/>
        <w:rPr>
          <w:rFonts w:ascii="Times New Roman" w:hAnsi="Times New Roman" w:cs="Times New Roman"/>
          <w:b w:val="0"/>
          <w:color w:val="000000" w:themeColor="text1"/>
          <w:sz w:val="24"/>
          <w:szCs w:val="24"/>
        </w:rPr>
      </w:pPr>
      <w:bookmarkStart w:id="187" w:name="_Ref491434105"/>
      <w:bookmarkStart w:id="188" w:name="_Toc518370617"/>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53</w:t>
      </w:r>
      <w:r w:rsidRPr="0043076D">
        <w:rPr>
          <w:rFonts w:ascii="Times New Roman" w:hAnsi="Times New Roman" w:cs="Times New Roman"/>
          <w:b w:val="0"/>
          <w:color w:val="000000" w:themeColor="text1"/>
          <w:sz w:val="24"/>
          <w:szCs w:val="24"/>
        </w:rPr>
        <w:fldChar w:fldCharType="end"/>
      </w:r>
      <w:bookmarkEnd w:id="187"/>
      <w:r w:rsidR="00145192" w:rsidRPr="0043076D">
        <w:rPr>
          <w:rFonts w:ascii="Times New Roman" w:hAnsi="Times New Roman" w:cs="Times New Roman"/>
          <w:b w:val="0"/>
          <w:color w:val="000000" w:themeColor="text1"/>
          <w:sz w:val="24"/>
          <w:szCs w:val="24"/>
        </w:rPr>
        <w:t xml:space="preserve"> Energy Impact for biomass substitution (Mass allocation)</w:t>
      </w:r>
      <w:bookmarkEnd w:id="188"/>
    </w:p>
    <w:p w14:paraId="139F2A5E" w14:textId="77777777" w:rsidR="000070BB" w:rsidRDefault="000070BB" w:rsidP="008D3758"/>
    <w:p w14:paraId="5C290EB2" w14:textId="77777777" w:rsidR="000070BB" w:rsidRDefault="000070BB" w:rsidP="008D3758"/>
    <w:p w14:paraId="2E25A57F" w14:textId="77777777" w:rsidR="000070BB" w:rsidRDefault="000070BB" w:rsidP="008D3758"/>
    <w:p w14:paraId="754AC303" w14:textId="77777777" w:rsidR="000070BB" w:rsidRDefault="000070BB" w:rsidP="008D3758"/>
    <w:p w14:paraId="50284E0A" w14:textId="77777777" w:rsidR="000070BB" w:rsidRPr="008D3758" w:rsidRDefault="000070BB" w:rsidP="008D3758"/>
    <w:p w14:paraId="10341392" w14:textId="64969F06" w:rsidR="00AB7F1C" w:rsidRPr="00B036F6" w:rsidRDefault="00D823FE" w:rsidP="008D3758">
      <w:pPr>
        <w:pStyle w:val="Caption"/>
        <w:spacing w:line="360" w:lineRule="auto"/>
        <w:ind w:firstLine="720"/>
        <w:jc w:val="center"/>
        <w:rPr>
          <w:rFonts w:ascii="Times New Roman" w:hAnsi="Times New Roman" w:cs="Times New Roman"/>
          <w:b w:val="0"/>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2761A1CB" wp14:editId="4122CEB9">
            <wp:extent cx="4320000" cy="2880000"/>
            <wp:effectExtent l="0" t="0" r="23495" b="15875"/>
            <wp:docPr id="16874" name="Chart 16874"/>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6081B238" w14:textId="4AC2CC52" w:rsidR="00AB7F1C" w:rsidRPr="00C10F53" w:rsidRDefault="0019363A" w:rsidP="008D3758">
      <w:pPr>
        <w:spacing w:line="360" w:lineRule="auto"/>
        <w:ind w:firstLine="720"/>
        <w:jc w:val="center"/>
        <w:rPr>
          <w:rFonts w:ascii="Times New Roman" w:hAnsi="Times New Roman" w:cs="Times New Roman"/>
          <w:color w:val="000000" w:themeColor="text1"/>
          <w:sz w:val="24"/>
          <w:szCs w:val="24"/>
        </w:rPr>
      </w:pPr>
      <w:bookmarkStart w:id="189" w:name="_Ref491434107"/>
      <w:bookmarkStart w:id="190" w:name="_Toc518370618"/>
      <w:r w:rsidRPr="00C10F53">
        <w:rPr>
          <w:rFonts w:ascii="Times New Roman" w:hAnsi="Times New Roman" w:cs="Times New Roman"/>
          <w:bCs/>
          <w:color w:val="000000" w:themeColor="text1"/>
          <w:sz w:val="24"/>
          <w:szCs w:val="24"/>
        </w:rPr>
        <w:t xml:space="preserve">Figure </w:t>
      </w:r>
      <w:r w:rsidRPr="00C10F53">
        <w:rPr>
          <w:rFonts w:ascii="Times New Roman" w:hAnsi="Times New Roman" w:cs="Times New Roman"/>
          <w:bCs/>
          <w:color w:val="000000" w:themeColor="text1"/>
          <w:sz w:val="24"/>
          <w:szCs w:val="24"/>
        </w:rPr>
        <w:fldChar w:fldCharType="begin"/>
      </w:r>
      <w:r w:rsidRPr="00C10F53">
        <w:rPr>
          <w:rFonts w:ascii="Times New Roman" w:hAnsi="Times New Roman" w:cs="Times New Roman"/>
          <w:bCs/>
          <w:color w:val="000000" w:themeColor="text1"/>
          <w:sz w:val="24"/>
          <w:szCs w:val="24"/>
        </w:rPr>
        <w:instrText xml:space="preserve"> SEQ Figure \* ARABIC </w:instrText>
      </w:r>
      <w:r w:rsidRPr="00C10F53">
        <w:rPr>
          <w:rFonts w:ascii="Times New Roman" w:hAnsi="Times New Roman" w:cs="Times New Roman"/>
          <w:bCs/>
          <w:color w:val="000000" w:themeColor="text1"/>
          <w:sz w:val="24"/>
          <w:szCs w:val="24"/>
        </w:rPr>
        <w:fldChar w:fldCharType="separate"/>
      </w:r>
      <w:r w:rsidR="002E4BDA">
        <w:rPr>
          <w:rFonts w:ascii="Times New Roman" w:hAnsi="Times New Roman" w:cs="Times New Roman"/>
          <w:bCs/>
          <w:noProof/>
          <w:color w:val="000000" w:themeColor="text1"/>
          <w:sz w:val="24"/>
          <w:szCs w:val="24"/>
        </w:rPr>
        <w:t>54</w:t>
      </w:r>
      <w:r w:rsidRPr="00C10F53">
        <w:rPr>
          <w:rFonts w:ascii="Times New Roman" w:hAnsi="Times New Roman" w:cs="Times New Roman"/>
          <w:bCs/>
          <w:color w:val="000000" w:themeColor="text1"/>
          <w:sz w:val="24"/>
          <w:szCs w:val="24"/>
        </w:rPr>
        <w:fldChar w:fldCharType="end"/>
      </w:r>
      <w:bookmarkEnd w:id="189"/>
      <w:r w:rsidRPr="00C10F53">
        <w:rPr>
          <w:rFonts w:ascii="Times New Roman" w:hAnsi="Times New Roman" w:cs="Times New Roman"/>
          <w:bCs/>
          <w:color w:val="000000" w:themeColor="text1"/>
          <w:sz w:val="24"/>
          <w:szCs w:val="24"/>
        </w:rPr>
        <w:t xml:space="preserve"> </w:t>
      </w:r>
      <w:r w:rsidR="00145192" w:rsidRPr="00C10F53">
        <w:rPr>
          <w:rFonts w:ascii="Times New Roman" w:hAnsi="Times New Roman" w:cs="Times New Roman"/>
          <w:bCs/>
          <w:color w:val="000000" w:themeColor="text1"/>
          <w:sz w:val="24"/>
          <w:szCs w:val="24"/>
        </w:rPr>
        <w:t>Abiotic Depletion for biomass substitution (Mass allocation)</w:t>
      </w:r>
      <w:bookmarkEnd w:id="190"/>
    </w:p>
    <w:p w14:paraId="098C7CBF" w14:textId="291100B3" w:rsidR="00D05FA0" w:rsidRPr="00B036F6" w:rsidRDefault="00AB7F1C"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he only variable that was altered in the LCA study was the substitution of coke breeze with the biomass by-products. It </w:t>
      </w:r>
      <w:r w:rsidR="007378B8" w:rsidRPr="00B036F6">
        <w:rPr>
          <w:rFonts w:ascii="Times New Roman" w:hAnsi="Times New Roman" w:cs="Times New Roman"/>
          <w:color w:val="000000" w:themeColor="text1"/>
          <w:sz w:val="24"/>
          <w:szCs w:val="24"/>
        </w:rPr>
        <w:t xml:space="preserve">can be seen in </w:t>
      </w:r>
      <w:r w:rsidR="00145192" w:rsidRPr="00B036F6">
        <w:rPr>
          <w:rFonts w:ascii="Times New Roman" w:hAnsi="Times New Roman" w:cs="Times New Roman"/>
          <w:color w:val="000000" w:themeColor="text1"/>
          <w:sz w:val="24"/>
          <w:szCs w:val="24"/>
        </w:rPr>
        <w:fldChar w:fldCharType="begin"/>
      </w:r>
      <w:r w:rsidR="00145192" w:rsidRPr="00B036F6">
        <w:rPr>
          <w:rFonts w:ascii="Times New Roman" w:hAnsi="Times New Roman" w:cs="Times New Roman"/>
          <w:color w:val="000000" w:themeColor="text1"/>
          <w:sz w:val="24"/>
          <w:szCs w:val="24"/>
        </w:rPr>
        <w:instrText xml:space="preserve"> REF _Ref491434105 \h </w:instrText>
      </w:r>
      <w:r w:rsidR="00EF4EB3" w:rsidRPr="0043076D">
        <w:rPr>
          <w:rFonts w:ascii="Times New Roman" w:hAnsi="Times New Roman" w:cs="Times New Roman"/>
          <w:color w:val="000000" w:themeColor="text1"/>
          <w:sz w:val="24"/>
          <w:szCs w:val="24"/>
        </w:rPr>
        <w:instrText xml:space="preserve"> \* MERGEFORMAT </w:instrText>
      </w:r>
      <w:r w:rsidR="00145192" w:rsidRPr="00B036F6">
        <w:rPr>
          <w:rFonts w:ascii="Times New Roman" w:hAnsi="Times New Roman" w:cs="Times New Roman"/>
          <w:color w:val="000000" w:themeColor="text1"/>
          <w:sz w:val="24"/>
          <w:szCs w:val="24"/>
        </w:rPr>
      </w:r>
      <w:r w:rsidR="00145192"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53</w:t>
      </w:r>
      <w:r w:rsidR="00145192" w:rsidRPr="00B036F6">
        <w:rPr>
          <w:rFonts w:ascii="Times New Roman" w:hAnsi="Times New Roman" w:cs="Times New Roman"/>
          <w:color w:val="000000" w:themeColor="text1"/>
          <w:sz w:val="24"/>
          <w:szCs w:val="24"/>
        </w:rPr>
        <w:fldChar w:fldCharType="end"/>
      </w:r>
      <w:r w:rsidR="00145192" w:rsidRPr="00B036F6">
        <w:rPr>
          <w:rFonts w:ascii="Times New Roman" w:hAnsi="Times New Roman" w:cs="Times New Roman"/>
          <w:color w:val="000000" w:themeColor="text1"/>
          <w:sz w:val="24"/>
          <w:szCs w:val="24"/>
        </w:rPr>
        <w:t xml:space="preserve"> &amp; </w:t>
      </w:r>
      <w:r w:rsidR="00145192" w:rsidRPr="00B036F6">
        <w:rPr>
          <w:rFonts w:ascii="Times New Roman" w:hAnsi="Times New Roman" w:cs="Times New Roman"/>
          <w:color w:val="000000" w:themeColor="text1"/>
          <w:sz w:val="24"/>
          <w:szCs w:val="24"/>
        </w:rPr>
        <w:fldChar w:fldCharType="begin"/>
      </w:r>
      <w:r w:rsidR="00145192" w:rsidRPr="00B036F6">
        <w:rPr>
          <w:rFonts w:ascii="Times New Roman" w:hAnsi="Times New Roman" w:cs="Times New Roman"/>
          <w:color w:val="000000" w:themeColor="text1"/>
          <w:sz w:val="24"/>
          <w:szCs w:val="24"/>
        </w:rPr>
        <w:instrText xml:space="preserve"> REF _Ref491434107 \h </w:instrText>
      </w:r>
      <w:r w:rsidR="00EF4EB3" w:rsidRPr="0043076D">
        <w:rPr>
          <w:rFonts w:ascii="Times New Roman" w:hAnsi="Times New Roman" w:cs="Times New Roman"/>
          <w:color w:val="000000" w:themeColor="text1"/>
          <w:sz w:val="24"/>
          <w:szCs w:val="24"/>
        </w:rPr>
        <w:instrText xml:space="preserve"> \* MERGEFORMAT </w:instrText>
      </w:r>
      <w:r w:rsidR="00145192" w:rsidRPr="00B036F6">
        <w:rPr>
          <w:rFonts w:ascii="Times New Roman" w:hAnsi="Times New Roman" w:cs="Times New Roman"/>
          <w:color w:val="000000" w:themeColor="text1"/>
          <w:sz w:val="24"/>
          <w:szCs w:val="24"/>
        </w:rPr>
      </w:r>
      <w:r w:rsidR="00145192" w:rsidRPr="00B036F6">
        <w:rPr>
          <w:rFonts w:ascii="Times New Roman" w:hAnsi="Times New Roman" w:cs="Times New Roman"/>
          <w:color w:val="000000" w:themeColor="text1"/>
          <w:sz w:val="24"/>
          <w:szCs w:val="24"/>
        </w:rPr>
        <w:fldChar w:fldCharType="separate"/>
      </w:r>
      <w:r w:rsidR="002E4BDA" w:rsidRPr="000070BB">
        <w:rPr>
          <w:rFonts w:ascii="Times New Roman" w:hAnsi="Times New Roman" w:cs="Times New Roman"/>
          <w:color w:val="000000" w:themeColor="text1"/>
          <w:sz w:val="24"/>
          <w:szCs w:val="24"/>
        </w:rPr>
        <w:t xml:space="preserve">Figure </w:t>
      </w:r>
      <w:r w:rsidR="002E4BDA" w:rsidRPr="00555BE8">
        <w:rPr>
          <w:rFonts w:ascii="Times New Roman" w:hAnsi="Times New Roman" w:cs="Times New Roman"/>
          <w:noProof/>
          <w:color w:val="000000" w:themeColor="text1"/>
          <w:sz w:val="24"/>
          <w:szCs w:val="24"/>
        </w:rPr>
        <w:t>54</w:t>
      </w:r>
      <w:r w:rsidR="00145192" w:rsidRPr="00B036F6">
        <w:rPr>
          <w:rFonts w:ascii="Times New Roman" w:hAnsi="Times New Roman" w:cs="Times New Roman"/>
          <w:color w:val="000000" w:themeColor="text1"/>
          <w:sz w:val="24"/>
          <w:szCs w:val="24"/>
        </w:rPr>
        <w:fldChar w:fldCharType="end"/>
      </w:r>
      <w:r w:rsidR="00145192" w:rsidRPr="00B036F6">
        <w:rPr>
          <w:rFonts w:ascii="Times New Roman" w:hAnsi="Times New Roman" w:cs="Times New Roman"/>
          <w:color w:val="000000" w:themeColor="text1"/>
          <w:sz w:val="24"/>
          <w:szCs w:val="24"/>
        </w:rPr>
        <w:t xml:space="preserve"> </w:t>
      </w:r>
      <w:r w:rsidR="007378B8" w:rsidRPr="00B036F6">
        <w:rPr>
          <w:rFonts w:ascii="Times New Roman" w:hAnsi="Times New Roman" w:cs="Times New Roman"/>
          <w:color w:val="000000" w:themeColor="text1"/>
          <w:sz w:val="24"/>
          <w:szCs w:val="24"/>
        </w:rPr>
        <w:t>that as we increase biomass content, both abiotic resource depletion and energy use decreases.</w:t>
      </w:r>
      <w:r w:rsidR="00D05FA0" w:rsidRPr="00B036F6">
        <w:rPr>
          <w:rFonts w:ascii="Times New Roman" w:hAnsi="Times New Roman" w:cs="Times New Roman"/>
          <w:color w:val="000000" w:themeColor="text1"/>
          <w:sz w:val="24"/>
          <w:szCs w:val="24"/>
        </w:rPr>
        <w:t xml:space="preserve"> </w:t>
      </w:r>
      <w:r w:rsidR="00145192" w:rsidRPr="00B036F6">
        <w:rPr>
          <w:rFonts w:ascii="Times New Roman" w:hAnsi="Times New Roman" w:cs="Times New Roman"/>
          <w:color w:val="000000" w:themeColor="text1"/>
          <w:sz w:val="24"/>
          <w:szCs w:val="24"/>
        </w:rPr>
        <w:t xml:space="preserve"> </w:t>
      </w:r>
      <w:r w:rsidR="00145192" w:rsidRPr="00B036F6">
        <w:rPr>
          <w:rFonts w:ascii="Times New Roman" w:hAnsi="Times New Roman" w:cs="Times New Roman"/>
          <w:color w:val="000000" w:themeColor="text1"/>
          <w:sz w:val="24"/>
          <w:szCs w:val="24"/>
        </w:rPr>
        <w:fldChar w:fldCharType="begin"/>
      </w:r>
      <w:r w:rsidR="00145192" w:rsidRPr="00B036F6">
        <w:rPr>
          <w:rFonts w:ascii="Times New Roman" w:hAnsi="Times New Roman" w:cs="Times New Roman"/>
          <w:color w:val="000000" w:themeColor="text1"/>
          <w:sz w:val="24"/>
          <w:szCs w:val="24"/>
        </w:rPr>
        <w:instrText xml:space="preserve"> REF _Ref491434105 \h </w:instrText>
      </w:r>
      <w:r w:rsidR="00EF4EB3" w:rsidRPr="0043076D">
        <w:rPr>
          <w:rFonts w:ascii="Times New Roman" w:hAnsi="Times New Roman" w:cs="Times New Roman"/>
          <w:color w:val="000000" w:themeColor="text1"/>
          <w:sz w:val="24"/>
          <w:szCs w:val="24"/>
        </w:rPr>
        <w:instrText xml:space="preserve"> \* MERGEFORMAT </w:instrText>
      </w:r>
      <w:r w:rsidR="00145192" w:rsidRPr="00B036F6">
        <w:rPr>
          <w:rFonts w:ascii="Times New Roman" w:hAnsi="Times New Roman" w:cs="Times New Roman"/>
          <w:color w:val="000000" w:themeColor="text1"/>
          <w:sz w:val="24"/>
          <w:szCs w:val="24"/>
        </w:rPr>
      </w:r>
      <w:r w:rsidR="00145192"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53</w:t>
      </w:r>
      <w:r w:rsidR="00145192" w:rsidRPr="00B036F6">
        <w:rPr>
          <w:rFonts w:ascii="Times New Roman" w:hAnsi="Times New Roman" w:cs="Times New Roman"/>
          <w:color w:val="000000" w:themeColor="text1"/>
          <w:sz w:val="24"/>
          <w:szCs w:val="24"/>
        </w:rPr>
        <w:fldChar w:fldCharType="end"/>
      </w:r>
      <w:r w:rsidR="00D05FA0" w:rsidRPr="00B036F6">
        <w:rPr>
          <w:rFonts w:ascii="Times New Roman" w:hAnsi="Times New Roman" w:cs="Times New Roman"/>
          <w:color w:val="000000" w:themeColor="text1"/>
          <w:sz w:val="24"/>
          <w:szCs w:val="24"/>
        </w:rPr>
        <w:t xml:space="preserve"> illustrates the energy used to produce 1 tonne of sinter where</w:t>
      </w:r>
      <w:r w:rsidR="00542BF2" w:rsidRPr="00B036F6">
        <w:rPr>
          <w:rFonts w:ascii="Times New Roman" w:hAnsi="Times New Roman" w:cs="Times New Roman"/>
          <w:color w:val="000000" w:themeColor="text1"/>
          <w:sz w:val="24"/>
          <w:szCs w:val="24"/>
        </w:rPr>
        <w:t xml:space="preserve"> it shows that as</w:t>
      </w:r>
      <w:r w:rsidR="00D05FA0" w:rsidRPr="00B036F6">
        <w:rPr>
          <w:rFonts w:ascii="Times New Roman" w:hAnsi="Times New Roman" w:cs="Times New Roman"/>
          <w:color w:val="000000" w:themeColor="text1"/>
          <w:sz w:val="24"/>
          <w:szCs w:val="24"/>
        </w:rPr>
        <w:t xml:space="preserve"> biomass content increase</w:t>
      </w:r>
      <w:r w:rsidR="00542BF2" w:rsidRPr="00B036F6">
        <w:rPr>
          <w:rFonts w:ascii="Times New Roman" w:hAnsi="Times New Roman" w:cs="Times New Roman"/>
          <w:color w:val="000000" w:themeColor="text1"/>
          <w:sz w:val="24"/>
          <w:szCs w:val="24"/>
        </w:rPr>
        <w:t>s the energy use decreases.</w:t>
      </w:r>
      <w:r w:rsidR="00D05FA0" w:rsidRPr="00B036F6">
        <w:rPr>
          <w:rFonts w:ascii="Times New Roman" w:hAnsi="Times New Roman" w:cs="Times New Roman"/>
          <w:color w:val="000000" w:themeColor="text1"/>
          <w:sz w:val="24"/>
          <w:szCs w:val="24"/>
        </w:rPr>
        <w:t xml:space="preserve"> A saving between 1-4% is made when substitution of coke with biomass ranges from 5% to 15%. This is because 5% biomass in comparison to 5% coke requires less energy to produce from </w:t>
      </w:r>
      <w:r w:rsidR="00EC4A6D" w:rsidRPr="00B036F6">
        <w:rPr>
          <w:rFonts w:ascii="Times New Roman" w:hAnsi="Times New Roman" w:cs="Times New Roman"/>
          <w:color w:val="000000" w:themeColor="text1"/>
          <w:sz w:val="24"/>
          <w:szCs w:val="24"/>
        </w:rPr>
        <w:t>a cradle</w:t>
      </w:r>
      <w:r w:rsidR="00D05FA0" w:rsidRPr="00B036F6">
        <w:rPr>
          <w:rFonts w:ascii="Times New Roman" w:hAnsi="Times New Roman" w:cs="Times New Roman"/>
          <w:color w:val="000000" w:themeColor="text1"/>
          <w:sz w:val="24"/>
          <w:szCs w:val="24"/>
        </w:rPr>
        <w:t xml:space="preserve"> to gate perspective.</w:t>
      </w:r>
    </w:p>
    <w:p w14:paraId="5BC6282D" w14:textId="247ED498" w:rsidR="00054839" w:rsidRDefault="0014519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434107 \h </w:instrText>
      </w:r>
      <w:r w:rsidR="00EF4EB3" w:rsidRPr="0043076D">
        <w:rPr>
          <w:rFonts w:ascii="Times New Roman" w:hAnsi="Times New Roman" w:cs="Times New Roman"/>
          <w:color w:val="000000" w:themeColor="text1"/>
          <w:sz w:val="24"/>
          <w:szCs w:val="24"/>
        </w:rPr>
        <w:instrText xml:space="preserve">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E4BDA" w:rsidRPr="000070BB">
        <w:rPr>
          <w:rFonts w:ascii="Times New Roman" w:hAnsi="Times New Roman" w:cs="Times New Roman"/>
          <w:color w:val="000000" w:themeColor="text1"/>
          <w:sz w:val="24"/>
          <w:szCs w:val="24"/>
        </w:rPr>
        <w:t xml:space="preserve">Figure </w:t>
      </w:r>
      <w:r w:rsidR="002E4BDA" w:rsidRPr="00555BE8">
        <w:rPr>
          <w:rFonts w:ascii="Times New Roman" w:hAnsi="Times New Roman" w:cs="Times New Roman"/>
          <w:noProof/>
          <w:color w:val="000000" w:themeColor="text1"/>
          <w:sz w:val="24"/>
          <w:szCs w:val="24"/>
        </w:rPr>
        <w:t>54</w:t>
      </w:r>
      <w:r w:rsidRPr="00B036F6">
        <w:rPr>
          <w:rFonts w:ascii="Times New Roman" w:hAnsi="Times New Roman" w:cs="Times New Roman"/>
          <w:color w:val="000000" w:themeColor="text1"/>
          <w:sz w:val="24"/>
          <w:szCs w:val="24"/>
        </w:rPr>
        <w:fldChar w:fldCharType="end"/>
      </w:r>
      <w:r w:rsidR="00D05FA0" w:rsidRPr="00B036F6">
        <w:rPr>
          <w:rFonts w:ascii="Times New Roman" w:hAnsi="Times New Roman" w:cs="Times New Roman"/>
          <w:color w:val="000000" w:themeColor="text1"/>
          <w:sz w:val="24"/>
          <w:szCs w:val="24"/>
        </w:rPr>
        <w:t xml:space="preserve"> illustrates the abiotic depletion which is a standard impact category used in CML evaluation</w:t>
      </w:r>
      <w:r w:rsidR="000C4B44">
        <w:rPr>
          <w:rFonts w:ascii="Times New Roman" w:hAnsi="Times New Roman" w:cs="Times New Roman"/>
          <w:color w:val="000000" w:themeColor="text1"/>
          <w:sz w:val="24"/>
          <w:szCs w:val="24"/>
        </w:rPr>
        <w:t xml:space="preserve"> to assess how much natural resource has been used to create the product</w:t>
      </w:r>
      <w:r w:rsidR="00D05FA0" w:rsidRPr="00B036F6">
        <w:rPr>
          <w:rFonts w:ascii="Times New Roman" w:hAnsi="Times New Roman" w:cs="Times New Roman"/>
          <w:color w:val="000000" w:themeColor="text1"/>
          <w:sz w:val="24"/>
          <w:szCs w:val="24"/>
        </w:rPr>
        <w:t xml:space="preserve">. The figure illustrates the abiotic depletion where only non-renewable sources are used. These sources can include hard coal, lignite, crude oil, natural gas or nuclear. The variable changed in this study was the amount of coke used. </w:t>
      </w:r>
      <w:r w:rsidR="00EC4A6D" w:rsidRPr="00B036F6">
        <w:rPr>
          <w:rFonts w:ascii="Times New Roman" w:hAnsi="Times New Roman" w:cs="Times New Roman"/>
          <w:color w:val="000000" w:themeColor="text1"/>
          <w:sz w:val="24"/>
          <w:szCs w:val="24"/>
        </w:rPr>
        <w:t>Production of coke has</w:t>
      </w:r>
      <w:r w:rsidR="00D05FA0" w:rsidRPr="00B036F6">
        <w:rPr>
          <w:rFonts w:ascii="Times New Roman" w:hAnsi="Times New Roman" w:cs="Times New Roman"/>
          <w:color w:val="000000" w:themeColor="text1"/>
          <w:sz w:val="24"/>
          <w:szCs w:val="24"/>
        </w:rPr>
        <w:t xml:space="preserve"> several non-renewable resources such as lignite, hard coal and crude oil. Naturally as we reduce the use of coke and increase the use of biomass there will be a reduction in abiotic depletion as we are no longer needing to use as much and hence conserving these non-renewable resources for use further down the line.  Abiotic depletion reduced between 1% and 4% as we increased biomass content from 5% substitution to 15% substitution</w:t>
      </w:r>
    </w:p>
    <w:p w14:paraId="228126D5" w14:textId="77777777" w:rsidR="000070BB" w:rsidRDefault="000070BB" w:rsidP="008D3758">
      <w:pPr>
        <w:spacing w:line="360" w:lineRule="auto"/>
        <w:jc w:val="both"/>
        <w:rPr>
          <w:rFonts w:ascii="Times New Roman" w:hAnsi="Times New Roman" w:cs="Times New Roman"/>
          <w:color w:val="000000" w:themeColor="text1"/>
          <w:sz w:val="24"/>
          <w:szCs w:val="24"/>
        </w:rPr>
      </w:pPr>
    </w:p>
    <w:p w14:paraId="53CAE443" w14:textId="7B643327" w:rsidR="002E4BDA" w:rsidRPr="008D3758" w:rsidRDefault="00145192" w:rsidP="008D3758">
      <w:pPr>
        <w:spacing w:line="360" w:lineRule="auto"/>
        <w:jc w:val="both"/>
        <w:rPr>
          <w:rFonts w:ascii="Times New Roman" w:hAnsi="Times New Roman" w:cs="Times New Roman"/>
          <w:b/>
          <w:color w:val="000000" w:themeColor="text1"/>
          <w:sz w:val="24"/>
          <w:szCs w:val="24"/>
        </w:rPr>
      </w:pP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434280 \h </w:instrText>
      </w:r>
      <w:r w:rsidR="00B349B4" w:rsidRPr="00B036F6">
        <w:rPr>
          <w:rFonts w:ascii="Times New Roman" w:hAnsi="Times New Roman" w:cs="Times New Roman"/>
          <w:color w:val="000000" w:themeColor="text1"/>
          <w:sz w:val="24"/>
          <w:szCs w:val="24"/>
        </w:rPr>
        <w:instrText xml:space="preserve">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E4BDA" w:rsidRPr="000070BB">
        <w:rPr>
          <w:rFonts w:ascii="Times New Roman" w:hAnsi="Times New Roman" w:cs="Times New Roman"/>
          <w:color w:val="000000" w:themeColor="text1"/>
          <w:sz w:val="24"/>
          <w:szCs w:val="24"/>
        </w:rPr>
        <w:t xml:space="preserve">Figure </w:t>
      </w:r>
      <w:r w:rsidR="002E4BDA" w:rsidRPr="00555BE8">
        <w:rPr>
          <w:rFonts w:ascii="Times New Roman" w:hAnsi="Times New Roman" w:cs="Times New Roman"/>
          <w:noProof/>
          <w:color w:val="000000" w:themeColor="text1"/>
          <w:sz w:val="24"/>
          <w:szCs w:val="24"/>
        </w:rPr>
        <w:t>52</w:t>
      </w:r>
      <w:r w:rsidRPr="00B036F6">
        <w:rPr>
          <w:rFonts w:ascii="Times New Roman" w:hAnsi="Times New Roman" w:cs="Times New Roman"/>
          <w:color w:val="000000" w:themeColor="text1"/>
          <w:sz w:val="24"/>
          <w:szCs w:val="24"/>
        </w:rPr>
        <w:fldChar w:fldCharType="end"/>
      </w:r>
      <w:r w:rsidR="00AB7F1C" w:rsidRPr="00B036F6">
        <w:rPr>
          <w:rFonts w:ascii="Times New Roman" w:hAnsi="Times New Roman" w:cs="Times New Roman"/>
          <w:color w:val="000000" w:themeColor="text1"/>
          <w:sz w:val="24"/>
          <w:szCs w:val="24"/>
        </w:rPr>
        <w:t xml:space="preserve"> illustrates the GWP impact</w:t>
      </w:r>
      <w:r w:rsidR="007378B8" w:rsidRPr="00B036F6">
        <w:rPr>
          <w:rFonts w:ascii="Times New Roman" w:hAnsi="Times New Roman" w:cs="Times New Roman"/>
          <w:color w:val="000000" w:themeColor="text1"/>
          <w:sz w:val="24"/>
          <w:szCs w:val="24"/>
        </w:rPr>
        <w:t xml:space="preserve"> which shows that as we increase the biomass content the GWP impact increases. </w:t>
      </w:r>
      <w:r w:rsidR="00481FCB" w:rsidRPr="00B036F6">
        <w:rPr>
          <w:rFonts w:ascii="Times New Roman" w:hAnsi="Times New Roman" w:cs="Times New Roman"/>
          <w:color w:val="000000" w:themeColor="text1"/>
          <w:sz w:val="24"/>
          <w:szCs w:val="24"/>
        </w:rPr>
        <w:t>However,</w:t>
      </w:r>
      <w:r w:rsidR="00D05FA0" w:rsidRPr="00B036F6">
        <w:rPr>
          <w:rFonts w:ascii="Times New Roman" w:hAnsi="Times New Roman" w:cs="Times New Roman"/>
          <w:color w:val="000000" w:themeColor="text1"/>
          <w:sz w:val="24"/>
          <w:szCs w:val="24"/>
        </w:rPr>
        <w:t xml:space="preserve"> it needs to be noted that direct CO</w:t>
      </w:r>
      <w:r w:rsidR="00D05FA0" w:rsidRPr="00D83F69">
        <w:rPr>
          <w:rFonts w:ascii="Times New Roman" w:hAnsi="Times New Roman" w:cs="Times New Roman"/>
          <w:color w:val="000000" w:themeColor="text1"/>
          <w:sz w:val="24"/>
          <w:szCs w:val="24"/>
          <w:vertAlign w:val="subscript"/>
        </w:rPr>
        <w:t>2</w:t>
      </w:r>
      <w:r w:rsidR="00D05FA0" w:rsidRPr="00B036F6">
        <w:rPr>
          <w:rFonts w:ascii="Times New Roman" w:hAnsi="Times New Roman" w:cs="Times New Roman"/>
          <w:color w:val="000000" w:themeColor="text1"/>
          <w:sz w:val="24"/>
          <w:szCs w:val="24"/>
        </w:rPr>
        <w:t xml:space="preserve"> from the sintering process was obtained and calculated based on the sinter pot</w:t>
      </w:r>
      <w:r w:rsidR="00F271F8" w:rsidRPr="00B036F6">
        <w:rPr>
          <w:rFonts w:ascii="Times New Roman" w:hAnsi="Times New Roman" w:cs="Times New Roman"/>
          <w:color w:val="000000" w:themeColor="text1"/>
          <w:sz w:val="24"/>
          <w:szCs w:val="24"/>
        </w:rPr>
        <w:t xml:space="preserve"> experiments</w:t>
      </w:r>
      <w:r w:rsidR="00D05FA0" w:rsidRPr="00B036F6">
        <w:rPr>
          <w:rFonts w:ascii="Times New Roman" w:hAnsi="Times New Roman" w:cs="Times New Roman"/>
          <w:color w:val="000000" w:themeColor="text1"/>
          <w:sz w:val="24"/>
          <w:szCs w:val="24"/>
        </w:rPr>
        <w:t>. It can be seen in the methodology how kgCO</w:t>
      </w:r>
      <w:r w:rsidR="00D05FA0" w:rsidRPr="00D83F69">
        <w:rPr>
          <w:rFonts w:ascii="Times New Roman" w:hAnsi="Times New Roman" w:cs="Times New Roman"/>
          <w:color w:val="000000" w:themeColor="text1"/>
          <w:sz w:val="24"/>
          <w:szCs w:val="24"/>
          <w:vertAlign w:val="subscript"/>
        </w:rPr>
        <w:t>2</w:t>
      </w:r>
      <w:r w:rsidR="00D05FA0" w:rsidRPr="00B036F6">
        <w:rPr>
          <w:rFonts w:ascii="Times New Roman" w:hAnsi="Times New Roman" w:cs="Times New Roman"/>
          <w:color w:val="000000" w:themeColor="text1"/>
          <w:sz w:val="24"/>
          <w:szCs w:val="24"/>
        </w:rPr>
        <w:t>/t sinter varied based on the sinter yield recorded from the sinter pot results.</w:t>
      </w:r>
      <w:r w:rsidR="007378B8" w:rsidRPr="00B036F6">
        <w:rPr>
          <w:rFonts w:ascii="Times New Roman" w:hAnsi="Times New Roman" w:cs="Times New Roman"/>
          <w:color w:val="000000" w:themeColor="text1"/>
          <w:sz w:val="24"/>
          <w:szCs w:val="24"/>
        </w:rPr>
        <w:t xml:space="preserve"> However, the sinter pot is not designed to assess the sinter yield and quality and was designed to assess the environmental impact. As such,</w:t>
      </w: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434343 \h </w:instrText>
      </w:r>
      <w:r w:rsidR="00B349B4" w:rsidRPr="00B036F6">
        <w:rPr>
          <w:rFonts w:ascii="Times New Roman" w:hAnsi="Times New Roman" w:cs="Times New Roman"/>
          <w:color w:val="000000" w:themeColor="text1"/>
          <w:sz w:val="24"/>
          <w:szCs w:val="24"/>
        </w:rPr>
        <w:instrText xml:space="preserve">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00AC5">
        <w:rPr>
          <w:rFonts w:ascii="Times New Roman" w:hAnsi="Times New Roman" w:cs="Times New Roman"/>
          <w:color w:val="000000" w:themeColor="text1"/>
          <w:sz w:val="24"/>
          <w:szCs w:val="24"/>
        </w:rPr>
        <w:t xml:space="preserve"> </w:t>
      </w:r>
      <w:r w:rsidR="002E4BDA" w:rsidRPr="008D3758">
        <w:rPr>
          <w:rFonts w:ascii="Times New Roman" w:hAnsi="Times New Roman" w:cs="Times New Roman"/>
          <w:noProof/>
          <w:color w:val="000000" w:themeColor="text1"/>
          <w:sz w:val="24"/>
          <w:szCs w:val="24"/>
        </w:rPr>
        <w:t>Figure</w:t>
      </w:r>
      <w:r w:rsidR="002E4BDA" w:rsidRPr="0043076D">
        <w:rPr>
          <w:rFonts w:ascii="Times New Roman" w:hAnsi="Times New Roman" w:cs="Times New Roman"/>
          <w:b/>
          <w:color w:val="000000" w:themeColor="text1"/>
          <w:sz w:val="24"/>
          <w:szCs w:val="24"/>
        </w:rPr>
        <w:t xml:space="preserve"> </w:t>
      </w:r>
      <w:r w:rsidR="002E4BDA">
        <w:rPr>
          <w:rFonts w:ascii="Times New Roman" w:hAnsi="Times New Roman" w:cs="Times New Roman"/>
          <w:b/>
          <w:noProof/>
          <w:color w:val="000000" w:themeColor="text1"/>
          <w:sz w:val="24"/>
          <w:szCs w:val="24"/>
        </w:rPr>
        <w:t>55</w:t>
      </w:r>
      <w:r w:rsidRPr="00B036F6">
        <w:rPr>
          <w:rFonts w:ascii="Times New Roman" w:hAnsi="Times New Roman" w:cs="Times New Roman"/>
          <w:color w:val="000000" w:themeColor="text1"/>
          <w:sz w:val="24"/>
          <w:szCs w:val="24"/>
        </w:rPr>
        <w:fldChar w:fldCharType="end"/>
      </w:r>
      <w:r w:rsidR="007378B8" w:rsidRPr="00B036F6">
        <w:rPr>
          <w:rFonts w:ascii="Times New Roman" w:hAnsi="Times New Roman" w:cs="Times New Roman"/>
          <w:color w:val="000000" w:themeColor="text1"/>
          <w:sz w:val="24"/>
          <w:szCs w:val="24"/>
        </w:rPr>
        <w:t xml:space="preserve"> illustrates</w:t>
      </w:r>
      <w:r w:rsidR="00C431C0" w:rsidRPr="00B036F6">
        <w:rPr>
          <w:rFonts w:ascii="Times New Roman" w:hAnsi="Times New Roman" w:cs="Times New Roman"/>
          <w:color w:val="000000" w:themeColor="text1"/>
          <w:sz w:val="24"/>
          <w:szCs w:val="24"/>
        </w:rPr>
        <w:t xml:space="preserve"> the GWP impact on the basis that each substitution produces a sinter yield of 70% which is the acceptable mark at a sinter plant.</w:t>
      </w:r>
      <w:r w:rsidR="00877D59" w:rsidRPr="00B036F6">
        <w:rPr>
          <w:rFonts w:ascii="Times New Roman" w:hAnsi="Times New Roman" w:cs="Times New Roman"/>
          <w:color w:val="000000" w:themeColor="text1"/>
          <w:sz w:val="24"/>
          <w:szCs w:val="24"/>
        </w:rPr>
        <w:t xml:space="preserve"> It </w:t>
      </w:r>
      <w:r w:rsidR="00DF62CB" w:rsidRPr="00B036F6">
        <w:rPr>
          <w:rFonts w:ascii="Times New Roman" w:hAnsi="Times New Roman" w:cs="Times New Roman"/>
          <w:color w:val="000000" w:themeColor="text1"/>
          <w:sz w:val="24"/>
          <w:szCs w:val="24"/>
        </w:rPr>
        <w:t>can be seen from</w:t>
      </w:r>
      <w:r w:rsidR="00877D59"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434343 \h </w:instrText>
      </w:r>
      <w:r w:rsidR="00B349B4" w:rsidRPr="00B036F6">
        <w:rPr>
          <w:rFonts w:ascii="Times New Roman" w:hAnsi="Times New Roman" w:cs="Times New Roman"/>
          <w:color w:val="000000" w:themeColor="text1"/>
          <w:sz w:val="24"/>
          <w:szCs w:val="24"/>
        </w:rPr>
        <w:instrText xml:space="preserve">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Figure</w:t>
      </w:r>
      <w:r w:rsidR="002E4BDA" w:rsidRPr="0043076D">
        <w:rPr>
          <w:rFonts w:ascii="Times New Roman" w:hAnsi="Times New Roman" w:cs="Times New Roman"/>
          <w:b/>
          <w:color w:val="000000" w:themeColor="text1"/>
          <w:sz w:val="24"/>
          <w:szCs w:val="24"/>
        </w:rPr>
        <w:t xml:space="preserve"> </w:t>
      </w:r>
      <w:r w:rsidR="002E4BDA">
        <w:rPr>
          <w:rFonts w:ascii="Times New Roman" w:hAnsi="Times New Roman" w:cs="Times New Roman"/>
          <w:b/>
          <w:noProof/>
          <w:color w:val="000000" w:themeColor="text1"/>
          <w:sz w:val="24"/>
          <w:szCs w:val="24"/>
        </w:rPr>
        <w:t>55</w:t>
      </w:r>
      <w:r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w:t>
      </w:r>
      <w:r w:rsidR="00877D59" w:rsidRPr="00B036F6">
        <w:rPr>
          <w:rFonts w:ascii="Times New Roman" w:hAnsi="Times New Roman" w:cs="Times New Roman"/>
          <w:color w:val="000000" w:themeColor="text1"/>
          <w:sz w:val="24"/>
          <w:szCs w:val="24"/>
        </w:rPr>
        <w:t>that with the same sinter yield</w:t>
      </w:r>
      <w:r w:rsidR="00DF62CB" w:rsidRPr="00B036F6">
        <w:rPr>
          <w:rFonts w:ascii="Times New Roman" w:hAnsi="Times New Roman" w:cs="Times New Roman"/>
          <w:color w:val="000000" w:themeColor="text1"/>
          <w:sz w:val="24"/>
          <w:szCs w:val="24"/>
        </w:rPr>
        <w:t>, we see that</w:t>
      </w:r>
      <w:r w:rsidR="00D05FA0" w:rsidRPr="00B036F6">
        <w:rPr>
          <w:rFonts w:ascii="Times New Roman" w:hAnsi="Times New Roman" w:cs="Times New Roman"/>
          <w:color w:val="000000" w:themeColor="text1"/>
          <w:sz w:val="24"/>
          <w:szCs w:val="24"/>
        </w:rPr>
        <w:t xml:space="preserve"> as the biomass content increases the GWP </w:t>
      </w:r>
      <w:r w:rsidR="00D05FA0" w:rsidRPr="00E2504A">
        <w:rPr>
          <w:rFonts w:ascii="Times New Roman" w:hAnsi="Times New Roman" w:cs="Times New Roman"/>
          <w:color w:val="000000" w:themeColor="text1"/>
          <w:sz w:val="24"/>
          <w:szCs w:val="24"/>
        </w:rPr>
        <w:t>impact decreases. This was expected from the analysis of</w:t>
      </w:r>
      <w:r w:rsidRPr="00E2504A">
        <w:rPr>
          <w:rFonts w:ascii="Times New Roman" w:hAnsi="Times New Roman" w:cs="Times New Roman"/>
          <w:color w:val="000000" w:themeColor="text1"/>
          <w:sz w:val="24"/>
          <w:szCs w:val="24"/>
        </w:rPr>
        <w:t xml:space="preserve"> carbon in the sinter sample (</w:t>
      </w:r>
      <w:r w:rsidRPr="00AB2F56">
        <w:rPr>
          <w:rFonts w:ascii="Times New Roman" w:hAnsi="Times New Roman" w:cs="Times New Roman"/>
          <w:color w:val="000000" w:themeColor="text1"/>
          <w:sz w:val="24"/>
          <w:szCs w:val="24"/>
        </w:rPr>
        <w:fldChar w:fldCharType="begin"/>
      </w:r>
      <w:r w:rsidRPr="00E2504A">
        <w:rPr>
          <w:rFonts w:ascii="Times New Roman" w:hAnsi="Times New Roman" w:cs="Times New Roman"/>
          <w:color w:val="000000" w:themeColor="text1"/>
          <w:sz w:val="24"/>
          <w:szCs w:val="24"/>
        </w:rPr>
        <w:instrText xml:space="preserve"> REF _Ref491434398 \h </w:instrText>
      </w:r>
      <w:r w:rsidR="00B349B4" w:rsidRPr="00E2504A">
        <w:rPr>
          <w:rFonts w:ascii="Times New Roman" w:hAnsi="Times New Roman" w:cs="Times New Roman"/>
          <w:color w:val="000000" w:themeColor="text1"/>
          <w:sz w:val="24"/>
          <w:szCs w:val="24"/>
        </w:rPr>
        <w:instrText xml:space="preserve"> \* MERGEFORMAT </w:instrText>
      </w:r>
      <w:r w:rsidRPr="00AB2F56">
        <w:rPr>
          <w:rFonts w:ascii="Times New Roman" w:hAnsi="Times New Roman" w:cs="Times New Roman"/>
          <w:color w:val="000000" w:themeColor="text1"/>
          <w:sz w:val="24"/>
          <w:szCs w:val="24"/>
        </w:rPr>
      </w:r>
      <w:r w:rsidRPr="00AB2F56">
        <w:rPr>
          <w:rFonts w:ascii="Times New Roman" w:hAnsi="Times New Roman" w:cs="Times New Roman"/>
          <w:color w:val="000000" w:themeColor="text1"/>
          <w:sz w:val="24"/>
          <w:szCs w:val="24"/>
        </w:rPr>
        <w:fldChar w:fldCharType="separate"/>
      </w:r>
      <w:r w:rsidR="002E4BDA" w:rsidRPr="00E2504A">
        <w:rPr>
          <w:rFonts w:ascii="Times New Roman" w:hAnsi="Times New Roman" w:cs="Times New Roman"/>
          <w:noProof/>
          <w:color w:val="000000" w:themeColor="text1"/>
          <w:sz w:val="24"/>
          <w:szCs w:val="24"/>
        </w:rPr>
        <w:t>Table</w:t>
      </w:r>
      <w:r w:rsidR="002E4BDA" w:rsidRPr="00EF4FF7">
        <w:rPr>
          <w:rFonts w:ascii="Times New Roman" w:hAnsi="Times New Roman" w:cs="Times New Roman"/>
          <w:color w:val="000000" w:themeColor="text1"/>
          <w:sz w:val="24"/>
          <w:szCs w:val="24"/>
        </w:rPr>
        <w:t xml:space="preserve"> </w:t>
      </w:r>
      <w:r w:rsidR="002E4BDA" w:rsidRPr="00EF4FF7">
        <w:rPr>
          <w:rFonts w:ascii="Times New Roman" w:hAnsi="Times New Roman" w:cs="Times New Roman"/>
          <w:noProof/>
          <w:color w:val="000000" w:themeColor="text1"/>
          <w:sz w:val="24"/>
          <w:szCs w:val="24"/>
        </w:rPr>
        <w:t>19</w:t>
      </w:r>
      <w:r w:rsidRPr="00AB2F56">
        <w:rPr>
          <w:rFonts w:ascii="Times New Roman" w:hAnsi="Times New Roman" w:cs="Times New Roman"/>
          <w:color w:val="000000" w:themeColor="text1"/>
          <w:sz w:val="24"/>
          <w:szCs w:val="24"/>
        </w:rPr>
        <w:fldChar w:fldCharType="end"/>
      </w:r>
      <w:r w:rsidR="00D05FA0" w:rsidRPr="00E2504A">
        <w:rPr>
          <w:rFonts w:ascii="Times New Roman" w:hAnsi="Times New Roman" w:cs="Times New Roman"/>
          <w:color w:val="000000" w:themeColor="text1"/>
          <w:sz w:val="24"/>
          <w:szCs w:val="24"/>
        </w:rPr>
        <w:t>), wher</w:t>
      </w:r>
      <w:r w:rsidR="00F271F8" w:rsidRPr="00E2504A">
        <w:rPr>
          <w:rFonts w:ascii="Times New Roman" w:hAnsi="Times New Roman" w:cs="Times New Roman"/>
          <w:color w:val="000000" w:themeColor="text1"/>
          <w:sz w:val="24"/>
          <w:szCs w:val="24"/>
        </w:rPr>
        <w:t>e</w:t>
      </w:r>
      <w:r w:rsidR="00F271F8" w:rsidRPr="00B036F6">
        <w:rPr>
          <w:rFonts w:ascii="Times New Roman" w:hAnsi="Times New Roman" w:cs="Times New Roman"/>
          <w:color w:val="000000" w:themeColor="text1"/>
          <w:sz w:val="24"/>
          <w:szCs w:val="24"/>
        </w:rPr>
        <w:t xml:space="preserve"> small amount of carbon remained</w:t>
      </w:r>
      <w:r w:rsidR="00D05FA0" w:rsidRPr="00B036F6">
        <w:rPr>
          <w:rFonts w:ascii="Times New Roman" w:hAnsi="Times New Roman" w:cs="Times New Roman"/>
          <w:color w:val="000000" w:themeColor="text1"/>
          <w:sz w:val="24"/>
          <w:szCs w:val="24"/>
        </w:rPr>
        <w:t xml:space="preserve"> in the</w:t>
      </w:r>
      <w:r w:rsidR="00DF62CB" w:rsidRPr="00B036F6">
        <w:rPr>
          <w:rFonts w:ascii="Times New Roman" w:hAnsi="Times New Roman" w:cs="Times New Roman"/>
          <w:color w:val="000000" w:themeColor="text1"/>
          <w:sz w:val="24"/>
          <w:szCs w:val="24"/>
        </w:rPr>
        <w:t xml:space="preserve"> sinter</w:t>
      </w:r>
      <w:r w:rsidR="00D05FA0" w:rsidRPr="00B036F6">
        <w:rPr>
          <w:rFonts w:ascii="Times New Roman" w:hAnsi="Times New Roman" w:cs="Times New Roman"/>
          <w:color w:val="000000" w:themeColor="text1"/>
          <w:sz w:val="24"/>
          <w:szCs w:val="24"/>
        </w:rPr>
        <w:t xml:space="preserve"> sample for both coke and at 5% and 15% biomass substitution.</w:t>
      </w:r>
      <w:r w:rsidR="00DF62CB" w:rsidRPr="00B036F6">
        <w:rPr>
          <w:rFonts w:ascii="Times New Roman" w:hAnsi="Times New Roman" w:cs="Times New Roman"/>
          <w:color w:val="000000" w:themeColor="text1"/>
          <w:sz w:val="24"/>
          <w:szCs w:val="24"/>
        </w:rPr>
        <w:t xml:space="preserve"> This would suggest that all the carbon</w:t>
      </w:r>
      <w:r w:rsidR="00BD70B5" w:rsidRPr="00B036F6">
        <w:rPr>
          <w:rFonts w:ascii="Times New Roman" w:hAnsi="Times New Roman" w:cs="Times New Roman"/>
          <w:color w:val="000000" w:themeColor="text1"/>
          <w:sz w:val="24"/>
          <w:szCs w:val="24"/>
        </w:rPr>
        <w:t xml:space="preserve"> had</w:t>
      </w:r>
      <w:r w:rsidR="00F271F8" w:rsidRPr="00B036F6">
        <w:rPr>
          <w:rFonts w:ascii="Times New Roman" w:hAnsi="Times New Roman" w:cs="Times New Roman"/>
          <w:color w:val="000000" w:themeColor="text1"/>
          <w:sz w:val="24"/>
          <w:szCs w:val="24"/>
        </w:rPr>
        <w:t xml:space="preserve"> combusted </w:t>
      </w:r>
      <w:r w:rsidR="00EC4A6D" w:rsidRPr="00B036F6">
        <w:rPr>
          <w:rFonts w:ascii="Times New Roman" w:hAnsi="Times New Roman" w:cs="Times New Roman"/>
          <w:color w:val="000000" w:themeColor="text1"/>
          <w:sz w:val="24"/>
          <w:szCs w:val="24"/>
        </w:rPr>
        <w:t>and expelled</w:t>
      </w:r>
      <w:r w:rsidR="00DF62CB" w:rsidRPr="00B036F6">
        <w:rPr>
          <w:rFonts w:ascii="Times New Roman" w:hAnsi="Times New Roman" w:cs="Times New Roman"/>
          <w:color w:val="000000" w:themeColor="text1"/>
          <w:sz w:val="24"/>
          <w:szCs w:val="24"/>
        </w:rPr>
        <w:t xml:space="preserve"> from the raw mix as either CO or CO</w:t>
      </w:r>
      <w:r w:rsidR="00DF62CB" w:rsidRPr="00D83F69">
        <w:rPr>
          <w:rFonts w:ascii="Times New Roman" w:hAnsi="Times New Roman" w:cs="Times New Roman"/>
          <w:color w:val="000000" w:themeColor="text1"/>
          <w:sz w:val="24"/>
          <w:szCs w:val="24"/>
          <w:vertAlign w:val="subscript"/>
        </w:rPr>
        <w:t>2</w:t>
      </w:r>
      <w:r w:rsidR="00DF62CB" w:rsidRPr="00B036F6">
        <w:rPr>
          <w:rFonts w:ascii="Times New Roman" w:hAnsi="Times New Roman" w:cs="Times New Roman"/>
          <w:color w:val="000000" w:themeColor="text1"/>
          <w:sz w:val="24"/>
          <w:szCs w:val="24"/>
        </w:rPr>
        <w:t xml:space="preserve">. </w:t>
      </w:r>
      <w:r w:rsidR="00BD70B5" w:rsidRPr="00555BE8">
        <w:rPr>
          <w:rFonts w:ascii="Times New Roman" w:hAnsi="Times New Roman" w:cs="Times New Roman"/>
          <w:color w:val="000000" w:themeColor="text1"/>
          <w:sz w:val="24"/>
          <w:szCs w:val="24"/>
        </w:rPr>
        <w:fldChar w:fldCharType="begin"/>
      </w:r>
      <w:r w:rsidR="00BD70B5" w:rsidRPr="00B06684">
        <w:rPr>
          <w:rFonts w:ascii="Times New Roman" w:hAnsi="Times New Roman" w:cs="Times New Roman"/>
          <w:color w:val="000000" w:themeColor="text1"/>
          <w:sz w:val="24"/>
          <w:szCs w:val="24"/>
        </w:rPr>
        <w:instrText xml:space="preserve"> REF _Ref491434398 \h </w:instrText>
      </w:r>
      <w:r w:rsidR="00B349B4" w:rsidRPr="00B06684">
        <w:rPr>
          <w:rFonts w:ascii="Times New Roman" w:hAnsi="Times New Roman" w:cs="Times New Roman"/>
          <w:color w:val="000000" w:themeColor="text1"/>
          <w:sz w:val="24"/>
          <w:szCs w:val="24"/>
        </w:rPr>
        <w:instrText xml:space="preserve"> \* MERGEFORMAT </w:instrText>
      </w:r>
      <w:r w:rsidR="00BD70B5" w:rsidRPr="00555BE8">
        <w:rPr>
          <w:rFonts w:ascii="Times New Roman" w:hAnsi="Times New Roman" w:cs="Times New Roman"/>
          <w:color w:val="000000" w:themeColor="text1"/>
          <w:sz w:val="24"/>
          <w:szCs w:val="24"/>
        </w:rPr>
      </w:r>
      <w:r w:rsidR="00BD70B5" w:rsidRPr="00555BE8">
        <w:rPr>
          <w:rFonts w:ascii="Times New Roman" w:hAnsi="Times New Roman" w:cs="Times New Roman"/>
          <w:color w:val="000000" w:themeColor="text1"/>
          <w:sz w:val="24"/>
          <w:szCs w:val="24"/>
        </w:rPr>
        <w:fldChar w:fldCharType="separate"/>
      </w:r>
    </w:p>
    <w:p w14:paraId="6183F73F" w14:textId="558BEBEF" w:rsidR="00AB7F1C" w:rsidRPr="00B036F6" w:rsidRDefault="002E4BDA" w:rsidP="008D3758">
      <w:pPr>
        <w:spacing w:line="360" w:lineRule="auto"/>
        <w:jc w:val="both"/>
        <w:rPr>
          <w:rFonts w:ascii="Times New Roman" w:hAnsi="Times New Roman" w:cs="Times New Roman"/>
          <w:color w:val="000000" w:themeColor="text1"/>
          <w:sz w:val="24"/>
          <w:szCs w:val="24"/>
        </w:rPr>
      </w:pPr>
      <w:r w:rsidRPr="008D3758">
        <w:rPr>
          <w:rFonts w:ascii="Times New Roman" w:hAnsi="Times New Roman" w:cs="Times New Roman"/>
          <w:noProof/>
          <w:color w:val="000000" w:themeColor="text1"/>
          <w:sz w:val="24"/>
          <w:szCs w:val="24"/>
        </w:rPr>
        <w:t>Table</w:t>
      </w:r>
      <w:r w:rsidRPr="008D3758">
        <w:rPr>
          <w:rFonts w:ascii="Times New Roman" w:hAnsi="Times New Roman" w:cs="Times New Roman"/>
          <w:color w:val="000000" w:themeColor="text1"/>
          <w:sz w:val="24"/>
          <w:szCs w:val="24"/>
        </w:rPr>
        <w:t xml:space="preserve"> </w:t>
      </w:r>
      <w:r w:rsidRPr="008D3758">
        <w:rPr>
          <w:rFonts w:ascii="Times New Roman" w:hAnsi="Times New Roman" w:cs="Times New Roman"/>
          <w:noProof/>
          <w:color w:val="000000" w:themeColor="text1"/>
          <w:sz w:val="24"/>
          <w:szCs w:val="24"/>
        </w:rPr>
        <w:t>19</w:t>
      </w:r>
      <w:r w:rsidR="00BD70B5" w:rsidRPr="00555BE8">
        <w:rPr>
          <w:rFonts w:ascii="Times New Roman" w:hAnsi="Times New Roman" w:cs="Times New Roman"/>
          <w:color w:val="000000" w:themeColor="text1"/>
          <w:sz w:val="24"/>
          <w:szCs w:val="24"/>
        </w:rPr>
        <w:fldChar w:fldCharType="end"/>
      </w:r>
      <w:r w:rsidR="00DF62CB" w:rsidRPr="00B06684">
        <w:rPr>
          <w:rFonts w:ascii="Times New Roman" w:hAnsi="Times New Roman" w:cs="Times New Roman"/>
          <w:color w:val="000000" w:themeColor="text1"/>
          <w:sz w:val="24"/>
          <w:szCs w:val="24"/>
        </w:rPr>
        <w:t xml:space="preserve"> illustrates t</w:t>
      </w:r>
      <w:r w:rsidR="00DF62CB" w:rsidRPr="00B036F6">
        <w:rPr>
          <w:rFonts w:ascii="Times New Roman" w:hAnsi="Times New Roman" w:cs="Times New Roman"/>
          <w:color w:val="000000" w:themeColor="text1"/>
          <w:sz w:val="24"/>
          <w:szCs w:val="24"/>
        </w:rPr>
        <w:t>he amount of carbon left in the sinter samples after sinter</w:t>
      </w:r>
      <w:r w:rsidR="00F271F8" w:rsidRPr="00B036F6">
        <w:rPr>
          <w:rFonts w:ascii="Times New Roman" w:hAnsi="Times New Roman" w:cs="Times New Roman"/>
          <w:color w:val="000000" w:themeColor="text1"/>
          <w:sz w:val="24"/>
          <w:szCs w:val="24"/>
        </w:rPr>
        <w:t xml:space="preserve"> pot experimentation and </w:t>
      </w:r>
      <w:r w:rsidR="00BD70B5" w:rsidRPr="00B036F6">
        <w:rPr>
          <w:rFonts w:ascii="Times New Roman" w:hAnsi="Times New Roman" w:cs="Times New Roman"/>
          <w:color w:val="000000" w:themeColor="text1"/>
          <w:sz w:val="24"/>
          <w:szCs w:val="24"/>
        </w:rPr>
        <w:fldChar w:fldCharType="begin"/>
      </w:r>
      <w:r w:rsidR="00BD70B5" w:rsidRPr="00B036F6">
        <w:rPr>
          <w:rFonts w:ascii="Times New Roman" w:hAnsi="Times New Roman" w:cs="Times New Roman"/>
          <w:color w:val="000000" w:themeColor="text1"/>
          <w:sz w:val="24"/>
          <w:szCs w:val="24"/>
        </w:rPr>
        <w:instrText xml:space="preserve"> REF _Ref491022613 \h </w:instrText>
      </w:r>
      <w:r w:rsidR="00B349B4" w:rsidRPr="00B036F6">
        <w:rPr>
          <w:rFonts w:ascii="Times New Roman" w:hAnsi="Times New Roman" w:cs="Times New Roman"/>
          <w:color w:val="000000" w:themeColor="text1"/>
          <w:sz w:val="24"/>
          <w:szCs w:val="24"/>
        </w:rPr>
        <w:instrText xml:space="preserve"> \* MERGEFORMAT </w:instrText>
      </w:r>
      <w:r w:rsidR="00BD70B5" w:rsidRPr="00B036F6">
        <w:rPr>
          <w:rFonts w:ascii="Times New Roman" w:hAnsi="Times New Roman" w:cs="Times New Roman"/>
          <w:color w:val="000000" w:themeColor="text1"/>
          <w:sz w:val="24"/>
          <w:szCs w:val="24"/>
        </w:rPr>
      </w:r>
      <w:r w:rsidR="00BD70B5" w:rsidRPr="00B036F6">
        <w:rPr>
          <w:rFonts w:ascii="Times New Roman" w:hAnsi="Times New Roman" w:cs="Times New Roman"/>
          <w:color w:val="000000" w:themeColor="text1"/>
          <w:sz w:val="24"/>
          <w:szCs w:val="24"/>
        </w:rPr>
        <w:fldChar w:fldCharType="separate"/>
      </w:r>
      <w:r w:rsidRPr="008D3758">
        <w:rPr>
          <w:rFonts w:ascii="Times New Roman" w:hAnsi="Times New Roman" w:cs="Times New Roman"/>
          <w:color w:val="000000" w:themeColor="text1"/>
          <w:sz w:val="24"/>
          <w:szCs w:val="24"/>
        </w:rPr>
        <w:t xml:space="preserve">Table </w:t>
      </w:r>
      <w:r w:rsidRPr="008D3758">
        <w:rPr>
          <w:rFonts w:ascii="Times New Roman" w:hAnsi="Times New Roman" w:cs="Times New Roman"/>
          <w:noProof/>
          <w:color w:val="000000" w:themeColor="text1"/>
          <w:sz w:val="24"/>
          <w:szCs w:val="24"/>
        </w:rPr>
        <w:t>14</w:t>
      </w:r>
      <w:r w:rsidR="00BD70B5" w:rsidRPr="00B036F6">
        <w:rPr>
          <w:rFonts w:ascii="Times New Roman" w:hAnsi="Times New Roman" w:cs="Times New Roman"/>
          <w:color w:val="000000" w:themeColor="text1"/>
          <w:sz w:val="24"/>
          <w:szCs w:val="24"/>
        </w:rPr>
        <w:fldChar w:fldCharType="end"/>
      </w:r>
      <w:r w:rsidR="00BD70B5" w:rsidRPr="00B036F6">
        <w:rPr>
          <w:rFonts w:ascii="Times New Roman" w:hAnsi="Times New Roman" w:cs="Times New Roman"/>
          <w:color w:val="000000" w:themeColor="text1"/>
          <w:sz w:val="24"/>
          <w:szCs w:val="24"/>
        </w:rPr>
        <w:t xml:space="preserve"> </w:t>
      </w:r>
      <w:r w:rsidR="00DF62CB" w:rsidRPr="00B036F6">
        <w:rPr>
          <w:rFonts w:ascii="Times New Roman" w:hAnsi="Times New Roman" w:cs="Times New Roman"/>
          <w:color w:val="000000" w:themeColor="text1"/>
          <w:sz w:val="24"/>
          <w:szCs w:val="24"/>
        </w:rPr>
        <w:t>illustrates the amount of carbon found in the biomass before experimentation.</w:t>
      </w:r>
      <w:r w:rsidR="00AB7F1C" w:rsidRPr="00B036F6">
        <w:rPr>
          <w:rFonts w:ascii="Times New Roman" w:hAnsi="Times New Roman" w:cs="Times New Roman"/>
          <w:color w:val="000000" w:themeColor="text1"/>
          <w:sz w:val="24"/>
          <w:szCs w:val="24"/>
        </w:rPr>
        <w:t xml:space="preserve"> </w:t>
      </w:r>
      <w:r w:rsidR="00F271F8" w:rsidRPr="00B036F6">
        <w:rPr>
          <w:rFonts w:ascii="Times New Roman" w:hAnsi="Times New Roman" w:cs="Times New Roman"/>
          <w:color w:val="000000" w:themeColor="text1"/>
          <w:sz w:val="24"/>
          <w:szCs w:val="24"/>
        </w:rPr>
        <w:t xml:space="preserve">At 70% sinter yield, </w:t>
      </w:r>
      <w:r w:rsidR="006E5848" w:rsidRPr="00B036F6">
        <w:rPr>
          <w:rFonts w:ascii="Times New Roman" w:hAnsi="Times New Roman" w:cs="Times New Roman"/>
          <w:color w:val="000000" w:themeColor="text1"/>
          <w:sz w:val="24"/>
          <w:szCs w:val="24"/>
        </w:rPr>
        <w:t>the LCA model shows that as we increase biomass substitution the GWP value decreases. We see a drop of 0.48%, 1.64% and 0.95%</w:t>
      </w:r>
      <w:r w:rsidR="00BD70B5" w:rsidRPr="00B036F6">
        <w:rPr>
          <w:rFonts w:ascii="Times New Roman" w:hAnsi="Times New Roman" w:cs="Times New Roman"/>
          <w:color w:val="000000" w:themeColor="text1"/>
          <w:sz w:val="24"/>
          <w:szCs w:val="24"/>
        </w:rPr>
        <w:t xml:space="preserve"> in GWP when 5% oat husk, BSG and</w:t>
      </w:r>
      <w:r w:rsidR="006E5848" w:rsidRPr="00B036F6">
        <w:rPr>
          <w:rFonts w:ascii="Times New Roman" w:hAnsi="Times New Roman" w:cs="Times New Roman"/>
          <w:color w:val="000000" w:themeColor="text1"/>
          <w:sz w:val="24"/>
          <w:szCs w:val="24"/>
        </w:rPr>
        <w:t xml:space="preserve"> rice bran is used. </w:t>
      </w:r>
      <w:r w:rsidR="00EC4A6D">
        <w:rPr>
          <w:rFonts w:ascii="Times New Roman" w:hAnsi="Times New Roman" w:cs="Times New Roman"/>
          <w:color w:val="000000" w:themeColor="text1"/>
          <w:sz w:val="24"/>
          <w:szCs w:val="24"/>
        </w:rPr>
        <w:t>Th</w:t>
      </w:r>
      <w:r w:rsidR="000070BB">
        <w:rPr>
          <w:rFonts w:ascii="Times New Roman" w:hAnsi="Times New Roman" w:cs="Times New Roman"/>
          <w:color w:val="000000" w:themeColor="text1"/>
          <w:sz w:val="24"/>
          <w:szCs w:val="24"/>
        </w:rPr>
        <w:t>is</w:t>
      </w:r>
      <w:r w:rsidR="00EC4A6D" w:rsidRPr="00B036F6">
        <w:rPr>
          <w:rFonts w:ascii="Times New Roman" w:hAnsi="Times New Roman" w:cs="Times New Roman"/>
          <w:color w:val="000000" w:themeColor="text1"/>
          <w:sz w:val="24"/>
          <w:szCs w:val="24"/>
        </w:rPr>
        <w:t xml:space="preserve"> drop</w:t>
      </w:r>
      <w:r w:rsidR="00EC4A6D">
        <w:rPr>
          <w:rFonts w:ascii="Times New Roman" w:hAnsi="Times New Roman" w:cs="Times New Roman"/>
          <w:color w:val="000000" w:themeColor="text1"/>
          <w:sz w:val="24"/>
          <w:szCs w:val="24"/>
        </w:rPr>
        <w:t>s</w:t>
      </w:r>
      <w:r w:rsidR="006E5848" w:rsidRPr="00B036F6">
        <w:rPr>
          <w:rFonts w:ascii="Times New Roman" w:hAnsi="Times New Roman" w:cs="Times New Roman"/>
          <w:color w:val="000000" w:themeColor="text1"/>
          <w:sz w:val="24"/>
          <w:szCs w:val="24"/>
        </w:rPr>
        <w:t xml:space="preserve"> down to 2.22%, 3.42% and 3.74% when 15% biomass is substituted. At 5% substitution, this relates to </w:t>
      </w:r>
      <w:r w:rsidR="00AF3F0B" w:rsidRPr="00B036F6">
        <w:rPr>
          <w:rFonts w:ascii="Times New Roman" w:hAnsi="Times New Roman" w:cs="Times New Roman"/>
          <w:color w:val="000000" w:themeColor="text1"/>
          <w:sz w:val="24"/>
          <w:szCs w:val="24"/>
        </w:rPr>
        <w:t>an</w:t>
      </w:r>
      <w:r w:rsidR="006E5848" w:rsidRPr="00B036F6">
        <w:rPr>
          <w:rFonts w:ascii="Times New Roman" w:hAnsi="Times New Roman" w:cs="Times New Roman"/>
          <w:color w:val="000000" w:themeColor="text1"/>
          <w:sz w:val="24"/>
          <w:szCs w:val="24"/>
        </w:rPr>
        <w:t xml:space="preserve"> </w:t>
      </w:r>
      <w:r w:rsidR="00AF3F0B" w:rsidRPr="00B036F6">
        <w:rPr>
          <w:rFonts w:ascii="Times New Roman" w:hAnsi="Times New Roman" w:cs="Times New Roman"/>
          <w:color w:val="000000" w:themeColor="text1"/>
          <w:sz w:val="24"/>
          <w:szCs w:val="24"/>
        </w:rPr>
        <w:t xml:space="preserve">average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006E5848" w:rsidRPr="00B036F6">
        <w:rPr>
          <w:rFonts w:ascii="Times New Roman" w:hAnsi="Times New Roman" w:cs="Times New Roman"/>
          <w:color w:val="000000" w:themeColor="text1"/>
          <w:sz w:val="24"/>
          <w:szCs w:val="24"/>
        </w:rPr>
        <w:t xml:space="preserve"> saving</w:t>
      </w:r>
      <w:r w:rsidR="00AF3F0B" w:rsidRPr="00B036F6">
        <w:rPr>
          <w:rFonts w:ascii="Times New Roman" w:hAnsi="Times New Roman" w:cs="Times New Roman"/>
          <w:color w:val="000000" w:themeColor="text1"/>
          <w:sz w:val="24"/>
          <w:szCs w:val="24"/>
        </w:rPr>
        <w:t xml:space="preserve"> (based on 2013 figures) of 19, 64 and 37 </w:t>
      </w:r>
      <w:r w:rsidR="00DE75BC" w:rsidRPr="00B036F6">
        <w:rPr>
          <w:rFonts w:ascii="Times New Roman" w:hAnsi="Times New Roman" w:cs="Times New Roman"/>
          <w:color w:val="000000" w:themeColor="text1"/>
          <w:sz w:val="24"/>
          <w:szCs w:val="24"/>
        </w:rPr>
        <w:t>tonnes of CO</w:t>
      </w:r>
      <w:r w:rsidR="00DE75BC" w:rsidRPr="00D83F69">
        <w:rPr>
          <w:rFonts w:ascii="Times New Roman" w:hAnsi="Times New Roman" w:cs="Times New Roman"/>
          <w:color w:val="000000" w:themeColor="text1"/>
          <w:sz w:val="24"/>
          <w:szCs w:val="24"/>
          <w:vertAlign w:val="subscript"/>
        </w:rPr>
        <w:t>2</w:t>
      </w:r>
      <w:r w:rsidR="00DE75BC" w:rsidRPr="00B036F6">
        <w:rPr>
          <w:rFonts w:ascii="Times New Roman" w:hAnsi="Times New Roman" w:cs="Times New Roman"/>
          <w:color w:val="000000" w:themeColor="text1"/>
          <w:sz w:val="24"/>
          <w:szCs w:val="24"/>
        </w:rPr>
        <w:t xml:space="preserve"> saved when substituting coke with 5% o</w:t>
      </w:r>
      <w:r w:rsidR="0041186D" w:rsidRPr="00B036F6">
        <w:rPr>
          <w:rFonts w:ascii="Times New Roman" w:hAnsi="Times New Roman" w:cs="Times New Roman"/>
          <w:color w:val="000000" w:themeColor="text1"/>
          <w:sz w:val="24"/>
          <w:szCs w:val="24"/>
        </w:rPr>
        <w:t>at husk, BSG and</w:t>
      </w:r>
      <w:r w:rsidR="00DE75BC" w:rsidRPr="00B036F6">
        <w:rPr>
          <w:rFonts w:ascii="Times New Roman" w:hAnsi="Times New Roman" w:cs="Times New Roman"/>
          <w:color w:val="000000" w:themeColor="text1"/>
          <w:sz w:val="24"/>
          <w:szCs w:val="24"/>
        </w:rPr>
        <w:t xml:space="preserve"> rice bran. At 15</w:t>
      </w:r>
      <w:r w:rsidR="00EC4A6D" w:rsidRPr="00B036F6">
        <w:rPr>
          <w:rFonts w:ascii="Times New Roman" w:hAnsi="Times New Roman" w:cs="Times New Roman"/>
          <w:color w:val="000000" w:themeColor="text1"/>
          <w:sz w:val="24"/>
          <w:szCs w:val="24"/>
        </w:rPr>
        <w:t>%,</w:t>
      </w:r>
      <w:r w:rsidR="00DE75BC" w:rsidRPr="00B036F6">
        <w:rPr>
          <w:rFonts w:ascii="Times New Roman" w:hAnsi="Times New Roman" w:cs="Times New Roman"/>
          <w:color w:val="000000" w:themeColor="text1"/>
          <w:sz w:val="24"/>
          <w:szCs w:val="24"/>
        </w:rPr>
        <w:t xml:space="preserve"> </w:t>
      </w:r>
      <w:r w:rsidR="00AF3F0B" w:rsidRPr="00B036F6">
        <w:rPr>
          <w:rFonts w:ascii="Times New Roman" w:hAnsi="Times New Roman" w:cs="Times New Roman"/>
          <w:color w:val="000000" w:themeColor="text1"/>
          <w:sz w:val="24"/>
          <w:szCs w:val="24"/>
        </w:rPr>
        <w:t xml:space="preserve">87, 132 and 144 </w:t>
      </w:r>
      <w:r w:rsidR="00DE75BC" w:rsidRPr="00B036F6">
        <w:rPr>
          <w:rFonts w:ascii="Times New Roman" w:hAnsi="Times New Roman" w:cs="Times New Roman"/>
          <w:color w:val="000000" w:themeColor="text1"/>
          <w:sz w:val="24"/>
          <w:szCs w:val="24"/>
        </w:rPr>
        <w:t>tonnes of CO</w:t>
      </w:r>
      <w:r w:rsidR="00DE75BC" w:rsidRPr="00D83F69">
        <w:rPr>
          <w:rFonts w:ascii="Times New Roman" w:hAnsi="Times New Roman" w:cs="Times New Roman"/>
          <w:color w:val="000000" w:themeColor="text1"/>
          <w:sz w:val="24"/>
          <w:szCs w:val="24"/>
          <w:vertAlign w:val="subscript"/>
        </w:rPr>
        <w:t>2</w:t>
      </w:r>
      <w:r w:rsidR="00DE75BC" w:rsidRPr="00B036F6">
        <w:rPr>
          <w:rFonts w:ascii="Times New Roman" w:hAnsi="Times New Roman" w:cs="Times New Roman"/>
          <w:color w:val="000000" w:themeColor="text1"/>
          <w:sz w:val="24"/>
          <w:szCs w:val="24"/>
        </w:rPr>
        <w:t xml:space="preserve"> </w:t>
      </w:r>
      <w:r w:rsidR="00EC4A6D" w:rsidRPr="00B036F6">
        <w:rPr>
          <w:rFonts w:ascii="Times New Roman" w:hAnsi="Times New Roman" w:cs="Times New Roman"/>
          <w:color w:val="000000" w:themeColor="text1"/>
          <w:sz w:val="24"/>
          <w:szCs w:val="24"/>
        </w:rPr>
        <w:t>are</w:t>
      </w:r>
      <w:r w:rsidR="00DE75BC" w:rsidRPr="00B036F6">
        <w:rPr>
          <w:rFonts w:ascii="Times New Roman" w:hAnsi="Times New Roman" w:cs="Times New Roman"/>
          <w:color w:val="000000" w:themeColor="text1"/>
          <w:sz w:val="24"/>
          <w:szCs w:val="24"/>
        </w:rPr>
        <w:t xml:space="preserve"> sa</w:t>
      </w:r>
      <w:r w:rsidR="00AF3F0B" w:rsidRPr="00B036F6">
        <w:rPr>
          <w:rFonts w:ascii="Times New Roman" w:hAnsi="Times New Roman" w:cs="Times New Roman"/>
          <w:color w:val="000000" w:themeColor="text1"/>
          <w:sz w:val="24"/>
          <w:szCs w:val="24"/>
        </w:rPr>
        <w:t>ved when 15% o</w:t>
      </w:r>
      <w:r w:rsidR="0041186D" w:rsidRPr="00B036F6">
        <w:rPr>
          <w:rFonts w:ascii="Times New Roman" w:hAnsi="Times New Roman" w:cs="Times New Roman"/>
          <w:color w:val="000000" w:themeColor="text1"/>
          <w:sz w:val="24"/>
          <w:szCs w:val="24"/>
        </w:rPr>
        <w:t xml:space="preserve">at husk, BSG and </w:t>
      </w:r>
      <w:r w:rsidR="00DE75BC" w:rsidRPr="00B036F6">
        <w:rPr>
          <w:rFonts w:ascii="Times New Roman" w:hAnsi="Times New Roman" w:cs="Times New Roman"/>
          <w:color w:val="000000" w:themeColor="text1"/>
          <w:sz w:val="24"/>
          <w:szCs w:val="24"/>
        </w:rPr>
        <w:t>rice bran is used. The additional benefit of using a biomass source is that the CO</w:t>
      </w:r>
      <w:r w:rsidR="00DE75BC" w:rsidRPr="00D83F69">
        <w:rPr>
          <w:rFonts w:ascii="Times New Roman" w:hAnsi="Times New Roman" w:cs="Times New Roman"/>
          <w:color w:val="000000" w:themeColor="text1"/>
          <w:sz w:val="24"/>
          <w:szCs w:val="24"/>
          <w:vertAlign w:val="subscript"/>
        </w:rPr>
        <w:t>2</w:t>
      </w:r>
      <w:r w:rsidR="00DE75BC" w:rsidRPr="00B036F6">
        <w:rPr>
          <w:rFonts w:ascii="Times New Roman" w:hAnsi="Times New Roman" w:cs="Times New Roman"/>
          <w:color w:val="000000" w:themeColor="text1"/>
          <w:sz w:val="24"/>
          <w:szCs w:val="24"/>
        </w:rPr>
        <w:t xml:space="preserve"> used in the photosynthesis process can be used to offset against the sinter plant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00DE75BC" w:rsidRPr="00B036F6">
        <w:rPr>
          <w:rFonts w:ascii="Times New Roman" w:hAnsi="Times New Roman" w:cs="Times New Roman"/>
          <w:color w:val="000000" w:themeColor="text1"/>
          <w:sz w:val="24"/>
          <w:szCs w:val="24"/>
        </w:rPr>
        <w:t xml:space="preserve"> since some of the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00DE75BC" w:rsidRPr="00B036F6">
        <w:rPr>
          <w:rFonts w:ascii="Times New Roman" w:hAnsi="Times New Roman" w:cs="Times New Roman"/>
          <w:color w:val="000000" w:themeColor="text1"/>
          <w:sz w:val="24"/>
          <w:szCs w:val="24"/>
        </w:rPr>
        <w:t xml:space="preserve"> from the biomass has already been used during the growth stage and as such will lead to double counting. </w:t>
      </w:r>
      <w:r w:rsidR="00BD70B5" w:rsidRPr="00B036F6">
        <w:rPr>
          <w:rFonts w:ascii="Times New Roman" w:hAnsi="Times New Roman" w:cs="Times New Roman"/>
          <w:color w:val="000000" w:themeColor="text1"/>
          <w:sz w:val="24"/>
          <w:szCs w:val="24"/>
        </w:rPr>
        <w:fldChar w:fldCharType="begin"/>
      </w:r>
      <w:r w:rsidR="00BD70B5" w:rsidRPr="00B036F6">
        <w:rPr>
          <w:rFonts w:ascii="Times New Roman" w:hAnsi="Times New Roman" w:cs="Times New Roman"/>
          <w:color w:val="000000" w:themeColor="text1"/>
          <w:sz w:val="24"/>
          <w:szCs w:val="24"/>
        </w:rPr>
        <w:instrText xml:space="preserve"> REF _Ref491434612 \h </w:instrText>
      </w:r>
      <w:r w:rsidR="00B349B4" w:rsidRPr="00B036F6">
        <w:rPr>
          <w:rFonts w:ascii="Times New Roman" w:hAnsi="Times New Roman" w:cs="Times New Roman"/>
          <w:color w:val="000000" w:themeColor="text1"/>
          <w:sz w:val="24"/>
          <w:szCs w:val="24"/>
        </w:rPr>
        <w:instrText xml:space="preserve"> \* MERGEFORMAT </w:instrText>
      </w:r>
      <w:r w:rsidR="00BD70B5" w:rsidRPr="00B036F6">
        <w:rPr>
          <w:rFonts w:ascii="Times New Roman" w:hAnsi="Times New Roman" w:cs="Times New Roman"/>
          <w:color w:val="000000" w:themeColor="text1"/>
          <w:sz w:val="24"/>
          <w:szCs w:val="24"/>
        </w:rPr>
      </w:r>
      <w:r w:rsidR="00BD70B5" w:rsidRPr="00B036F6">
        <w:rPr>
          <w:rFonts w:ascii="Times New Roman" w:hAnsi="Times New Roman" w:cs="Times New Roman"/>
          <w:color w:val="000000" w:themeColor="text1"/>
          <w:sz w:val="24"/>
          <w:szCs w:val="24"/>
        </w:rPr>
        <w:fldChar w:fldCharType="separate"/>
      </w:r>
      <w:r w:rsidRPr="008D3758">
        <w:rPr>
          <w:rFonts w:ascii="Times New Roman" w:hAnsi="Times New Roman" w:cs="Times New Roman"/>
          <w:color w:val="000000" w:themeColor="text1"/>
          <w:sz w:val="24"/>
          <w:szCs w:val="24"/>
        </w:rPr>
        <w:t xml:space="preserve">Figure </w:t>
      </w:r>
      <w:r w:rsidRPr="008D3758">
        <w:rPr>
          <w:rFonts w:ascii="Times New Roman" w:hAnsi="Times New Roman" w:cs="Times New Roman"/>
          <w:noProof/>
          <w:color w:val="000000" w:themeColor="text1"/>
          <w:sz w:val="24"/>
          <w:szCs w:val="24"/>
        </w:rPr>
        <w:t>56</w:t>
      </w:r>
      <w:r w:rsidR="00BD70B5" w:rsidRPr="00B036F6">
        <w:rPr>
          <w:rFonts w:ascii="Times New Roman" w:hAnsi="Times New Roman" w:cs="Times New Roman"/>
          <w:color w:val="000000" w:themeColor="text1"/>
          <w:sz w:val="24"/>
          <w:szCs w:val="24"/>
        </w:rPr>
        <w:fldChar w:fldCharType="end"/>
      </w:r>
      <w:r w:rsidR="00B02490" w:rsidRPr="00B036F6">
        <w:rPr>
          <w:rFonts w:ascii="Times New Roman" w:hAnsi="Times New Roman" w:cs="Times New Roman"/>
          <w:color w:val="000000" w:themeColor="text1"/>
          <w:sz w:val="24"/>
          <w:szCs w:val="24"/>
        </w:rPr>
        <w:t xml:space="preserve"> illustrates </w:t>
      </w:r>
      <w:r w:rsidR="00AF3F0B" w:rsidRPr="00B036F6">
        <w:rPr>
          <w:rFonts w:ascii="Times New Roman" w:hAnsi="Times New Roman" w:cs="Times New Roman"/>
          <w:color w:val="000000" w:themeColor="text1"/>
          <w:sz w:val="24"/>
          <w:szCs w:val="24"/>
        </w:rPr>
        <w:t xml:space="preserve">the GWP when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 xml:space="preserve">2 </w:t>
      </w:r>
      <w:r w:rsidR="00AF3F0B" w:rsidRPr="00B036F6">
        <w:rPr>
          <w:rFonts w:ascii="Times New Roman" w:hAnsi="Times New Roman" w:cs="Times New Roman"/>
          <w:color w:val="000000" w:themeColor="text1"/>
          <w:sz w:val="24"/>
          <w:szCs w:val="24"/>
        </w:rPr>
        <w:t xml:space="preserve">sequestration has been taken into consideration. The addition of the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00AF3F0B" w:rsidRPr="00B036F6">
        <w:rPr>
          <w:rFonts w:ascii="Times New Roman" w:hAnsi="Times New Roman" w:cs="Times New Roman"/>
          <w:color w:val="000000" w:themeColor="text1"/>
          <w:sz w:val="24"/>
          <w:szCs w:val="24"/>
        </w:rPr>
        <w:t xml:space="preserve"> sequestration has reduced the GWP impact a further 1.14%, 3.73% and 1.54% when substituti</w:t>
      </w:r>
      <w:r w:rsidR="00BD70B5" w:rsidRPr="00B036F6">
        <w:rPr>
          <w:rFonts w:ascii="Times New Roman" w:hAnsi="Times New Roman" w:cs="Times New Roman"/>
          <w:color w:val="000000" w:themeColor="text1"/>
          <w:sz w:val="24"/>
          <w:szCs w:val="24"/>
        </w:rPr>
        <w:t>ng coke with 5% oat husk, BSG and</w:t>
      </w:r>
      <w:r w:rsidR="00AF3F0B" w:rsidRPr="00B036F6">
        <w:rPr>
          <w:rFonts w:ascii="Times New Roman" w:hAnsi="Times New Roman" w:cs="Times New Roman"/>
          <w:color w:val="000000" w:themeColor="text1"/>
          <w:sz w:val="24"/>
          <w:szCs w:val="24"/>
        </w:rPr>
        <w:t xml:space="preserve"> rice bran. At 15%, the GWP is reduced compared to </w:t>
      </w:r>
      <w:r w:rsidR="00BD70B5" w:rsidRPr="00B036F6">
        <w:rPr>
          <w:rFonts w:ascii="Times New Roman" w:hAnsi="Times New Roman" w:cs="Times New Roman"/>
          <w:color w:val="000000" w:themeColor="text1"/>
          <w:sz w:val="24"/>
          <w:szCs w:val="24"/>
        </w:rPr>
        <w:t xml:space="preserve">100% </w:t>
      </w:r>
      <w:r w:rsidR="00AF3F0B" w:rsidRPr="00B036F6">
        <w:rPr>
          <w:rFonts w:ascii="Times New Roman" w:hAnsi="Times New Roman" w:cs="Times New Roman"/>
          <w:color w:val="000000" w:themeColor="text1"/>
          <w:sz w:val="24"/>
          <w:szCs w:val="24"/>
        </w:rPr>
        <w:t>coke by an additio</w:t>
      </w:r>
      <w:r w:rsidR="00BD70B5" w:rsidRPr="00B036F6">
        <w:rPr>
          <w:rFonts w:ascii="Times New Roman" w:hAnsi="Times New Roman" w:cs="Times New Roman"/>
          <w:color w:val="000000" w:themeColor="text1"/>
          <w:sz w:val="24"/>
          <w:szCs w:val="24"/>
        </w:rPr>
        <w:t>nal 3.5%, 12.42% and 5.02% for o</w:t>
      </w:r>
      <w:r w:rsidR="00AF3F0B" w:rsidRPr="00B036F6">
        <w:rPr>
          <w:rFonts w:ascii="Times New Roman" w:hAnsi="Times New Roman" w:cs="Times New Roman"/>
          <w:color w:val="000000" w:themeColor="text1"/>
          <w:sz w:val="24"/>
          <w:szCs w:val="24"/>
        </w:rPr>
        <w:t>at husk, BSG and rice bran. This leads to annual saving at 5% substitution of 64,</w:t>
      </w:r>
      <w:r w:rsidR="00D01FD6" w:rsidRPr="00B036F6">
        <w:rPr>
          <w:rFonts w:ascii="Times New Roman" w:hAnsi="Times New Roman" w:cs="Times New Roman"/>
          <w:color w:val="000000" w:themeColor="text1"/>
          <w:sz w:val="24"/>
          <w:szCs w:val="24"/>
        </w:rPr>
        <w:t xml:space="preserve"> </w:t>
      </w:r>
      <w:r w:rsidR="00AF3F0B" w:rsidRPr="00B036F6">
        <w:rPr>
          <w:rFonts w:ascii="Times New Roman" w:hAnsi="Times New Roman" w:cs="Times New Roman"/>
          <w:color w:val="000000" w:themeColor="text1"/>
          <w:sz w:val="24"/>
          <w:szCs w:val="24"/>
        </w:rPr>
        <w:t xml:space="preserve">204 and 97 </w:t>
      </w:r>
      <w:r w:rsidR="00AF3F0B" w:rsidRPr="00B036F6">
        <w:rPr>
          <w:rFonts w:ascii="Times New Roman" w:hAnsi="Times New Roman" w:cs="Times New Roman"/>
          <w:color w:val="000000" w:themeColor="text1"/>
          <w:sz w:val="24"/>
          <w:szCs w:val="24"/>
        </w:rPr>
        <w:lastRenderedPageBreak/>
        <w:t>to</w:t>
      </w:r>
      <w:r w:rsidR="00BD70B5" w:rsidRPr="00B036F6">
        <w:rPr>
          <w:rFonts w:ascii="Times New Roman" w:hAnsi="Times New Roman" w:cs="Times New Roman"/>
          <w:color w:val="000000" w:themeColor="text1"/>
          <w:sz w:val="24"/>
          <w:szCs w:val="24"/>
        </w:rPr>
        <w:t xml:space="preserve">nnes of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00BD70B5" w:rsidRPr="00B036F6">
        <w:rPr>
          <w:rFonts w:ascii="Times New Roman" w:hAnsi="Times New Roman" w:cs="Times New Roman"/>
          <w:color w:val="000000" w:themeColor="text1"/>
          <w:sz w:val="24"/>
          <w:szCs w:val="24"/>
        </w:rPr>
        <w:t xml:space="preserve"> for oat husk, BSG and</w:t>
      </w:r>
      <w:r w:rsidR="00AF3F0B" w:rsidRPr="00B036F6">
        <w:rPr>
          <w:rFonts w:ascii="Times New Roman" w:hAnsi="Times New Roman" w:cs="Times New Roman"/>
          <w:color w:val="000000" w:themeColor="text1"/>
          <w:sz w:val="24"/>
          <w:szCs w:val="24"/>
        </w:rPr>
        <w:t xml:space="preserve"> rice bran. At 15% substitution, the annual average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00AF3F0B" w:rsidRPr="00B036F6">
        <w:rPr>
          <w:rFonts w:ascii="Times New Roman" w:hAnsi="Times New Roman" w:cs="Times New Roman"/>
          <w:color w:val="000000" w:themeColor="text1"/>
          <w:sz w:val="24"/>
          <w:szCs w:val="24"/>
        </w:rPr>
        <w:t xml:space="preserve"> savings are 219, 546 and 321.8 tonnes of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0041186D" w:rsidRPr="00B036F6">
        <w:rPr>
          <w:rFonts w:ascii="Times New Roman" w:hAnsi="Times New Roman" w:cs="Times New Roman"/>
          <w:color w:val="000000" w:themeColor="text1"/>
          <w:sz w:val="24"/>
          <w:szCs w:val="24"/>
        </w:rPr>
        <w:t xml:space="preserve"> for oat husk, BSG and rice bran.</w:t>
      </w:r>
      <w:r w:rsidR="007E0769" w:rsidRPr="00B036F6">
        <w:rPr>
          <w:rFonts w:ascii="Times New Roman" w:hAnsi="Times New Roman" w:cs="Times New Roman"/>
          <w:color w:val="000000" w:themeColor="text1"/>
          <w:sz w:val="24"/>
          <w:szCs w:val="24"/>
        </w:rPr>
        <w:t xml:space="preserve"> The addition of </w:t>
      </w:r>
      <w:r w:rsidR="00AB2F56">
        <w:rPr>
          <w:rFonts w:ascii="Times New Roman" w:hAnsi="Times New Roman" w:cs="Times New Roman"/>
          <w:color w:val="000000" w:themeColor="text1"/>
          <w:sz w:val="24"/>
          <w:szCs w:val="24"/>
        </w:rPr>
        <w:t>CO</w:t>
      </w:r>
      <w:r w:rsidR="00AB2F56">
        <w:rPr>
          <w:rFonts w:ascii="Times New Roman" w:hAnsi="Times New Roman" w:cs="Times New Roman"/>
          <w:color w:val="000000" w:themeColor="text1"/>
          <w:sz w:val="24"/>
          <w:szCs w:val="24"/>
          <w:vertAlign w:val="subscript"/>
        </w:rPr>
        <w:t xml:space="preserve">2 </w:t>
      </w:r>
      <w:r w:rsidR="00AB2F56" w:rsidRPr="00B036F6">
        <w:rPr>
          <w:rFonts w:ascii="Times New Roman" w:hAnsi="Times New Roman" w:cs="Times New Roman"/>
          <w:color w:val="000000" w:themeColor="text1"/>
          <w:sz w:val="24"/>
          <w:szCs w:val="24"/>
        </w:rPr>
        <w:t>sequestration</w:t>
      </w:r>
      <w:r w:rsidR="007E0769" w:rsidRPr="00B036F6">
        <w:rPr>
          <w:rFonts w:ascii="Times New Roman" w:hAnsi="Times New Roman" w:cs="Times New Roman"/>
          <w:color w:val="000000" w:themeColor="text1"/>
          <w:sz w:val="24"/>
          <w:szCs w:val="24"/>
        </w:rPr>
        <w:t xml:space="preserve"> shows</w:t>
      </w:r>
      <w:r w:rsidR="00BD70B5" w:rsidRPr="00B036F6">
        <w:rPr>
          <w:rFonts w:ascii="Times New Roman" w:hAnsi="Times New Roman" w:cs="Times New Roman"/>
          <w:color w:val="000000" w:themeColor="text1"/>
          <w:sz w:val="24"/>
          <w:szCs w:val="24"/>
        </w:rPr>
        <w:t xml:space="preserve"> the benefit of using biomass in</w:t>
      </w:r>
      <w:r w:rsidR="007E0769" w:rsidRPr="00B036F6">
        <w:rPr>
          <w:rFonts w:ascii="Times New Roman" w:hAnsi="Times New Roman" w:cs="Times New Roman"/>
          <w:color w:val="000000" w:themeColor="text1"/>
          <w:sz w:val="24"/>
          <w:szCs w:val="24"/>
        </w:rPr>
        <w:t xml:space="preserve"> the steel process on a </w:t>
      </w:r>
      <w:r w:rsidR="00755A71" w:rsidRPr="00B036F6">
        <w:rPr>
          <w:rFonts w:ascii="Times New Roman" w:hAnsi="Times New Roman" w:cs="Times New Roman"/>
          <w:color w:val="000000" w:themeColor="text1"/>
          <w:sz w:val="24"/>
          <w:szCs w:val="24"/>
        </w:rPr>
        <w:t>large-scale</w:t>
      </w:r>
      <w:r w:rsidR="007E0769" w:rsidRPr="00B036F6">
        <w:rPr>
          <w:rFonts w:ascii="Times New Roman" w:hAnsi="Times New Roman" w:cs="Times New Roman"/>
          <w:color w:val="000000" w:themeColor="text1"/>
          <w:sz w:val="24"/>
          <w:szCs w:val="24"/>
        </w:rPr>
        <w:t xml:space="preserve"> basis and how the addition of biomass will not only reduce the GWP impact but also assist in the next stage of the carbon budget allocation.</w:t>
      </w:r>
    </w:p>
    <w:p w14:paraId="5F81EF84" w14:textId="68C893B0" w:rsidR="00DE7EE1" w:rsidRDefault="00877D59" w:rsidP="008D3758">
      <w:pPr>
        <w:spacing w:line="360" w:lineRule="auto"/>
        <w:ind w:firstLine="720"/>
        <w:jc w:val="center"/>
      </w:pPr>
      <w:r w:rsidRPr="00B036F6">
        <w:rPr>
          <w:rFonts w:ascii="Times New Roman" w:hAnsi="Times New Roman" w:cs="Times New Roman"/>
          <w:noProof/>
          <w:color w:val="000000" w:themeColor="text1"/>
          <w:sz w:val="24"/>
          <w:szCs w:val="24"/>
          <w:lang w:eastAsia="en-GB"/>
        </w:rPr>
        <w:drawing>
          <wp:inline distT="0" distB="0" distL="0" distR="0" wp14:anchorId="760795EE" wp14:editId="15EDB995">
            <wp:extent cx="4320000" cy="2880000"/>
            <wp:effectExtent l="0" t="0" r="23495" b="15875"/>
            <wp:docPr id="16836" name="Chart 16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bookmarkStart w:id="191" w:name="_Ref491434343"/>
    </w:p>
    <w:p w14:paraId="6B72FDAF" w14:textId="6E868E23" w:rsidR="00C431C0" w:rsidRPr="0043076D" w:rsidRDefault="0019363A" w:rsidP="008D3758">
      <w:pPr>
        <w:pStyle w:val="Caption"/>
        <w:spacing w:line="360" w:lineRule="auto"/>
        <w:jc w:val="center"/>
        <w:rPr>
          <w:rFonts w:ascii="Times New Roman" w:hAnsi="Times New Roman" w:cs="Times New Roman"/>
          <w:color w:val="000000" w:themeColor="text1"/>
          <w:sz w:val="24"/>
          <w:szCs w:val="24"/>
        </w:rPr>
      </w:pPr>
      <w:bookmarkStart w:id="192" w:name="_Toc518370619"/>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55</w:t>
      </w:r>
      <w:r w:rsidRPr="0043076D">
        <w:rPr>
          <w:rFonts w:ascii="Times New Roman" w:hAnsi="Times New Roman" w:cs="Times New Roman"/>
          <w:b w:val="0"/>
          <w:color w:val="000000" w:themeColor="text1"/>
          <w:sz w:val="24"/>
          <w:szCs w:val="24"/>
        </w:rPr>
        <w:fldChar w:fldCharType="end"/>
      </w:r>
      <w:bookmarkEnd w:id="191"/>
      <w:r w:rsidR="00BD70B5" w:rsidRPr="0043076D">
        <w:rPr>
          <w:rFonts w:ascii="Times New Roman" w:hAnsi="Times New Roman" w:cs="Times New Roman"/>
          <w:b w:val="0"/>
          <w:color w:val="000000" w:themeColor="text1"/>
          <w:sz w:val="24"/>
          <w:szCs w:val="24"/>
        </w:rPr>
        <w:t xml:space="preserve"> GWP impact when sinter produces a 70% sinter yield</w:t>
      </w:r>
      <w:bookmarkEnd w:id="192"/>
    </w:p>
    <w:p w14:paraId="1C6F3458" w14:textId="1104C11F" w:rsidR="00877D59" w:rsidRPr="00B036F6" w:rsidRDefault="00877D59"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7E7176DC" wp14:editId="355611FE">
            <wp:extent cx="4320000" cy="2880000"/>
            <wp:effectExtent l="0" t="0" r="23495" b="15875"/>
            <wp:docPr id="16844" name="Chart 16844"/>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0AA2C335" w14:textId="24CFE5A9" w:rsidR="00877D59" w:rsidRPr="0043076D" w:rsidRDefault="0019363A" w:rsidP="008D3758">
      <w:pPr>
        <w:pStyle w:val="Caption"/>
        <w:spacing w:line="360" w:lineRule="auto"/>
        <w:ind w:firstLine="720"/>
        <w:jc w:val="center"/>
        <w:rPr>
          <w:rFonts w:ascii="Times New Roman" w:hAnsi="Times New Roman" w:cs="Times New Roman"/>
          <w:color w:val="000000" w:themeColor="text1"/>
          <w:sz w:val="24"/>
          <w:szCs w:val="24"/>
        </w:rPr>
      </w:pPr>
      <w:bookmarkStart w:id="193" w:name="_Ref491434612"/>
      <w:bookmarkStart w:id="194" w:name="_Toc518370620"/>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56</w:t>
      </w:r>
      <w:r w:rsidRPr="0043076D">
        <w:rPr>
          <w:rFonts w:ascii="Times New Roman" w:hAnsi="Times New Roman" w:cs="Times New Roman"/>
          <w:b w:val="0"/>
          <w:color w:val="000000" w:themeColor="text1"/>
          <w:sz w:val="24"/>
          <w:szCs w:val="24"/>
        </w:rPr>
        <w:fldChar w:fldCharType="end"/>
      </w:r>
      <w:bookmarkEnd w:id="193"/>
      <w:r w:rsidR="00877D59" w:rsidRPr="0043076D">
        <w:rPr>
          <w:rFonts w:ascii="Times New Roman" w:hAnsi="Times New Roman" w:cs="Times New Roman"/>
          <w:b w:val="0"/>
          <w:color w:val="000000" w:themeColor="text1"/>
          <w:sz w:val="24"/>
          <w:szCs w:val="24"/>
        </w:rPr>
        <w:t xml:space="preserve"> </w:t>
      </w:r>
      <w:r w:rsidR="00BD70B5" w:rsidRPr="0043076D">
        <w:rPr>
          <w:rFonts w:ascii="Times New Roman" w:hAnsi="Times New Roman" w:cs="Times New Roman"/>
          <w:b w:val="0"/>
          <w:color w:val="000000" w:themeColor="text1"/>
          <w:sz w:val="24"/>
          <w:szCs w:val="24"/>
        </w:rPr>
        <w:t xml:space="preserve">GWP impact when sinter produces a 70% sinter yield and </w:t>
      </w:r>
      <w:r w:rsidR="00265B20">
        <w:rPr>
          <w:rFonts w:ascii="Times New Roman" w:hAnsi="Times New Roman" w:cs="Times New Roman"/>
          <w:color w:val="000000" w:themeColor="text1"/>
          <w:sz w:val="24"/>
          <w:szCs w:val="24"/>
        </w:rPr>
        <w:t>CO</w:t>
      </w:r>
      <w:r w:rsidR="00265B20">
        <w:rPr>
          <w:rFonts w:ascii="Times New Roman" w:hAnsi="Times New Roman" w:cs="Times New Roman"/>
          <w:color w:val="000000" w:themeColor="text1"/>
          <w:sz w:val="24"/>
          <w:szCs w:val="24"/>
          <w:vertAlign w:val="subscript"/>
        </w:rPr>
        <w:t>2</w:t>
      </w:r>
      <w:r w:rsidR="00BD70B5" w:rsidRPr="0043076D">
        <w:rPr>
          <w:rFonts w:ascii="Times New Roman" w:hAnsi="Times New Roman" w:cs="Times New Roman"/>
          <w:b w:val="0"/>
          <w:color w:val="000000" w:themeColor="text1"/>
          <w:sz w:val="24"/>
          <w:szCs w:val="24"/>
        </w:rPr>
        <w:t xml:space="preserve"> sequestration is applied</w:t>
      </w:r>
      <w:bookmarkEnd w:id="194"/>
    </w:p>
    <w:p w14:paraId="58FB3370" w14:textId="77777777" w:rsidR="00747676" w:rsidRDefault="00747676" w:rsidP="00D83F69">
      <w:pPr>
        <w:spacing w:line="360" w:lineRule="auto"/>
        <w:jc w:val="both"/>
        <w:rPr>
          <w:rFonts w:ascii="Times New Roman" w:hAnsi="Times New Roman" w:cs="Times New Roman"/>
          <w:color w:val="000000" w:themeColor="text1"/>
          <w:sz w:val="24"/>
          <w:szCs w:val="24"/>
        </w:rPr>
      </w:pPr>
    </w:p>
    <w:p w14:paraId="2EF43A0A" w14:textId="5D58FEB9" w:rsidR="00B52798" w:rsidRPr="00B036F6" w:rsidRDefault="009D5EA9"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In LCA analysis </w:t>
      </w:r>
      <w:r w:rsidR="00900021" w:rsidRPr="00B036F6">
        <w:rPr>
          <w:rFonts w:ascii="Times New Roman" w:hAnsi="Times New Roman" w:cs="Times New Roman"/>
          <w:color w:val="000000" w:themeColor="text1"/>
          <w:sz w:val="24"/>
          <w:szCs w:val="24"/>
        </w:rPr>
        <w:t>one of the main methodical choices that needs to be made is allocation, this particularly applies for systems with multiple outputs. The two common method</w:t>
      </w:r>
      <w:r w:rsidR="00755A71">
        <w:rPr>
          <w:rFonts w:ascii="Times New Roman" w:hAnsi="Times New Roman" w:cs="Times New Roman"/>
          <w:color w:val="000000" w:themeColor="text1"/>
          <w:sz w:val="24"/>
          <w:szCs w:val="24"/>
        </w:rPr>
        <w:t>s</w:t>
      </w:r>
      <w:r w:rsidR="00900021" w:rsidRPr="00B036F6">
        <w:rPr>
          <w:rFonts w:ascii="Times New Roman" w:hAnsi="Times New Roman" w:cs="Times New Roman"/>
          <w:color w:val="000000" w:themeColor="text1"/>
          <w:sz w:val="24"/>
          <w:szCs w:val="24"/>
        </w:rPr>
        <w:t xml:space="preserve"> used in LCA studies are economic and mass allocation.</w:t>
      </w:r>
      <w:r w:rsidRPr="00B036F6">
        <w:rPr>
          <w:rFonts w:ascii="Times New Roman" w:hAnsi="Times New Roman" w:cs="Times New Roman"/>
          <w:color w:val="000000" w:themeColor="text1"/>
          <w:sz w:val="24"/>
          <w:szCs w:val="24"/>
        </w:rPr>
        <w:t xml:space="preserve"> Previous studies have indicated how allocation methods can substantially influence the result. The allocation decisions are commonly applied by the LCA practitioner perspective and worldview on the problem and thus there are discussions as whether certain allocation methods should be applied for certain case studies</w:t>
      </w:r>
      <w:sdt>
        <w:sdtPr>
          <w:rPr>
            <w:rFonts w:ascii="Times New Roman" w:hAnsi="Times New Roman" w:cs="Times New Roman"/>
            <w:color w:val="000000" w:themeColor="text1"/>
            <w:sz w:val="24"/>
            <w:szCs w:val="24"/>
          </w:rPr>
          <w:id w:val="-645125950"/>
          <w:citation/>
        </w:sdtPr>
        <w:sdtEndPr/>
        <w:sdtContent>
          <w:r w:rsidR="00C17652" w:rsidRPr="00B036F6">
            <w:rPr>
              <w:rFonts w:ascii="Times New Roman" w:hAnsi="Times New Roman" w:cs="Times New Roman"/>
              <w:color w:val="000000" w:themeColor="text1"/>
              <w:sz w:val="24"/>
              <w:szCs w:val="24"/>
            </w:rPr>
            <w:fldChar w:fldCharType="begin"/>
          </w:r>
          <w:r w:rsidR="00C17652" w:rsidRPr="00B036F6">
            <w:rPr>
              <w:rFonts w:ascii="Times New Roman" w:hAnsi="Times New Roman" w:cs="Times New Roman"/>
              <w:color w:val="000000" w:themeColor="text1"/>
              <w:sz w:val="24"/>
              <w:szCs w:val="24"/>
            </w:rPr>
            <w:instrText xml:space="preserve"> CITATION Cur07 \l 2057 </w:instrText>
          </w:r>
          <w:r w:rsidR="00C17652" w:rsidRPr="00B036F6">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Curran, 2007)</w:t>
          </w:r>
          <w:r w:rsidR="00C17652" w:rsidRPr="00B036F6">
            <w:rPr>
              <w:rFonts w:ascii="Times New Roman" w:hAnsi="Times New Roman" w:cs="Times New Roman"/>
              <w:color w:val="000000" w:themeColor="text1"/>
              <w:sz w:val="24"/>
              <w:szCs w:val="24"/>
            </w:rPr>
            <w:fldChar w:fldCharType="end"/>
          </w:r>
        </w:sdtContent>
      </w:sdt>
      <w:r w:rsidRPr="00B036F6">
        <w:rPr>
          <w:rFonts w:ascii="Times New Roman" w:hAnsi="Times New Roman" w:cs="Times New Roman"/>
          <w:color w:val="000000" w:themeColor="text1"/>
          <w:sz w:val="24"/>
          <w:szCs w:val="24"/>
        </w:rPr>
        <w:t>.</w:t>
      </w:r>
    </w:p>
    <w:p w14:paraId="6AAA1EAE" w14:textId="044A7DB6" w:rsidR="00CF2158" w:rsidRPr="00B036F6" w:rsidRDefault="00B5279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435106 \h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57</w:t>
      </w:r>
      <w:r w:rsidRPr="00B036F6">
        <w:rPr>
          <w:rFonts w:ascii="Times New Roman" w:hAnsi="Times New Roman" w:cs="Times New Roman"/>
          <w:color w:val="000000" w:themeColor="text1"/>
          <w:sz w:val="24"/>
          <w:szCs w:val="24"/>
        </w:rPr>
        <w:fldChar w:fldCharType="end"/>
      </w:r>
      <w:r w:rsidR="00EC4A6D"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435108 \h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58</w:t>
      </w:r>
      <w:r w:rsidRPr="00B036F6">
        <w:rPr>
          <w:rFonts w:ascii="Times New Roman" w:hAnsi="Times New Roman" w:cs="Times New Roman"/>
          <w:color w:val="000000" w:themeColor="text1"/>
          <w:sz w:val="24"/>
          <w:szCs w:val="24"/>
        </w:rPr>
        <w:fldChar w:fldCharType="end"/>
      </w:r>
      <w:r w:rsidRPr="00B036F6">
        <w:rPr>
          <w:rFonts w:ascii="Times New Roman" w:hAnsi="Times New Roman" w:cs="Times New Roman"/>
          <w:color w:val="000000" w:themeColor="text1"/>
          <w:sz w:val="24"/>
          <w:szCs w:val="24"/>
        </w:rPr>
        <w:t xml:space="preserve"> &amp; </w:t>
      </w: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REF _Ref491435665 \h  \* MERGEFORMAT </w:instrText>
      </w:r>
      <w:r w:rsidRPr="00B036F6">
        <w:rPr>
          <w:rFonts w:ascii="Times New Roman" w:hAnsi="Times New Roman" w:cs="Times New Roman"/>
          <w:color w:val="000000" w:themeColor="text1"/>
          <w:sz w:val="24"/>
          <w:szCs w:val="24"/>
        </w:rPr>
      </w:r>
      <w:r w:rsidRPr="00B036F6">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Figure </w:t>
      </w:r>
      <w:r w:rsidR="002E4BDA" w:rsidRPr="008D3758">
        <w:rPr>
          <w:rFonts w:ascii="Times New Roman" w:hAnsi="Times New Roman" w:cs="Times New Roman"/>
          <w:noProof/>
          <w:color w:val="000000" w:themeColor="text1"/>
          <w:sz w:val="24"/>
          <w:szCs w:val="24"/>
        </w:rPr>
        <w:t>59</w:t>
      </w:r>
      <w:r w:rsidRPr="00B036F6">
        <w:rPr>
          <w:rFonts w:ascii="Times New Roman" w:hAnsi="Times New Roman" w:cs="Times New Roman"/>
          <w:color w:val="000000" w:themeColor="text1"/>
          <w:sz w:val="24"/>
          <w:szCs w:val="24"/>
        </w:rPr>
        <w:fldChar w:fldCharType="end"/>
      </w:r>
      <w:r w:rsidR="00C17652" w:rsidRPr="00B036F6">
        <w:rPr>
          <w:rFonts w:ascii="Times New Roman" w:hAnsi="Times New Roman" w:cs="Times New Roman"/>
          <w:color w:val="000000" w:themeColor="text1"/>
          <w:sz w:val="24"/>
          <w:szCs w:val="24"/>
        </w:rPr>
        <w:t xml:space="preserve"> </w:t>
      </w:r>
      <w:r w:rsidR="009D5EA9" w:rsidRPr="00B036F6">
        <w:rPr>
          <w:rFonts w:ascii="Times New Roman" w:hAnsi="Times New Roman" w:cs="Times New Roman"/>
          <w:color w:val="000000" w:themeColor="text1"/>
          <w:sz w:val="24"/>
          <w:szCs w:val="24"/>
        </w:rPr>
        <w:t xml:space="preserve">illustrates the GWP, energy use and </w:t>
      </w:r>
      <w:r w:rsidR="001764AD" w:rsidRPr="00B036F6">
        <w:rPr>
          <w:rFonts w:ascii="Times New Roman" w:hAnsi="Times New Roman" w:cs="Times New Roman"/>
          <w:color w:val="000000" w:themeColor="text1"/>
          <w:sz w:val="24"/>
          <w:szCs w:val="24"/>
        </w:rPr>
        <w:t>abiotic depletion for the production of 1 tonne oat husk when mass and economic allocation is applied</w:t>
      </w:r>
      <w:r w:rsidR="00C17652" w:rsidRPr="00B036F6">
        <w:rPr>
          <w:rFonts w:ascii="Times New Roman" w:hAnsi="Times New Roman" w:cs="Times New Roman"/>
          <w:color w:val="000000" w:themeColor="text1"/>
          <w:sz w:val="24"/>
          <w:szCs w:val="24"/>
        </w:rPr>
        <w:t xml:space="preserve">. Looking at all three figures </w:t>
      </w:r>
      <w:r w:rsidR="000D5BF5" w:rsidRPr="00B036F6">
        <w:rPr>
          <w:rFonts w:ascii="Times New Roman" w:hAnsi="Times New Roman" w:cs="Times New Roman"/>
          <w:color w:val="000000" w:themeColor="text1"/>
          <w:sz w:val="24"/>
          <w:szCs w:val="24"/>
        </w:rPr>
        <w:t xml:space="preserve">there is a </w:t>
      </w:r>
      <w:r w:rsidR="00A62496">
        <w:rPr>
          <w:rFonts w:ascii="Times New Roman" w:hAnsi="Times New Roman" w:cs="Times New Roman"/>
          <w:color w:val="000000" w:themeColor="text1"/>
          <w:sz w:val="24"/>
          <w:szCs w:val="24"/>
        </w:rPr>
        <w:t>significant</w:t>
      </w:r>
      <w:r w:rsidR="000D5BF5" w:rsidRPr="00B036F6">
        <w:rPr>
          <w:rFonts w:ascii="Times New Roman" w:hAnsi="Times New Roman" w:cs="Times New Roman"/>
          <w:color w:val="000000" w:themeColor="text1"/>
          <w:sz w:val="24"/>
          <w:szCs w:val="24"/>
        </w:rPr>
        <w:t xml:space="preserve"> difference between all three impacts between economic and mass allocation method. </w:t>
      </w:r>
      <w:r w:rsidR="00C17652" w:rsidRPr="00B036F6">
        <w:rPr>
          <w:rFonts w:ascii="Times New Roman" w:hAnsi="Times New Roman" w:cs="Times New Roman"/>
          <w:color w:val="000000" w:themeColor="text1"/>
          <w:sz w:val="24"/>
          <w:szCs w:val="24"/>
        </w:rPr>
        <w:t>GWP kg</w:t>
      </w:r>
      <w:r w:rsidR="00EC71DF" w:rsidRPr="00EC71DF">
        <w:rPr>
          <w:rFonts w:ascii="Times New Roman" w:hAnsi="Times New Roman" w:cs="Times New Roman"/>
          <w:color w:val="000000" w:themeColor="text1"/>
          <w:sz w:val="24"/>
          <w:szCs w:val="24"/>
        </w:rPr>
        <w:t xml:space="preserve">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00C17652" w:rsidRPr="00B036F6">
        <w:rPr>
          <w:rFonts w:ascii="Times New Roman" w:hAnsi="Times New Roman" w:cs="Times New Roman"/>
          <w:color w:val="000000" w:themeColor="text1"/>
          <w:sz w:val="24"/>
          <w:szCs w:val="24"/>
        </w:rPr>
        <w:t xml:space="preserve"> –eq. reduced</w:t>
      </w:r>
      <w:r w:rsidR="000D5BF5" w:rsidRPr="00B036F6">
        <w:rPr>
          <w:rFonts w:ascii="Times New Roman" w:hAnsi="Times New Roman" w:cs="Times New Roman"/>
          <w:color w:val="000000" w:themeColor="text1"/>
          <w:sz w:val="24"/>
          <w:szCs w:val="24"/>
        </w:rPr>
        <w:t xml:space="preserve"> by 99</w:t>
      </w:r>
      <w:r w:rsidR="00EC4A6D" w:rsidRPr="00B036F6">
        <w:rPr>
          <w:rFonts w:ascii="Times New Roman" w:hAnsi="Times New Roman" w:cs="Times New Roman"/>
          <w:color w:val="000000" w:themeColor="text1"/>
          <w:sz w:val="24"/>
          <w:szCs w:val="24"/>
        </w:rPr>
        <w:t>%,</w:t>
      </w:r>
      <w:r w:rsidR="00C17652" w:rsidRPr="00B036F6">
        <w:rPr>
          <w:rFonts w:ascii="Times New Roman" w:hAnsi="Times New Roman" w:cs="Times New Roman"/>
          <w:color w:val="000000" w:themeColor="text1"/>
          <w:sz w:val="24"/>
          <w:szCs w:val="24"/>
        </w:rPr>
        <w:t xml:space="preserve"> energy use by 96% and abiotic depletion by 96% when changing from mass to economic allocation</w:t>
      </w:r>
      <w:r w:rsidR="003853CE" w:rsidRPr="00B036F6">
        <w:rPr>
          <w:rFonts w:ascii="Times New Roman" w:hAnsi="Times New Roman" w:cs="Times New Roman"/>
          <w:color w:val="000000" w:themeColor="text1"/>
          <w:sz w:val="24"/>
          <w:szCs w:val="24"/>
        </w:rPr>
        <w:t xml:space="preserve">. On a </w:t>
      </w:r>
      <w:r w:rsidR="00481FCB" w:rsidRPr="00B036F6">
        <w:rPr>
          <w:rFonts w:ascii="Times New Roman" w:hAnsi="Times New Roman" w:cs="Times New Roman"/>
          <w:color w:val="000000" w:themeColor="text1"/>
          <w:sz w:val="24"/>
          <w:szCs w:val="24"/>
        </w:rPr>
        <w:t>large-scale</w:t>
      </w:r>
      <w:r w:rsidR="003853CE" w:rsidRPr="00B036F6">
        <w:rPr>
          <w:rFonts w:ascii="Times New Roman" w:hAnsi="Times New Roman" w:cs="Times New Roman"/>
          <w:color w:val="000000" w:themeColor="text1"/>
          <w:sz w:val="24"/>
          <w:szCs w:val="24"/>
        </w:rPr>
        <w:t xml:space="preserve"> </w:t>
      </w:r>
      <w:r w:rsidR="006842D4" w:rsidRPr="00B036F6">
        <w:rPr>
          <w:rFonts w:ascii="Times New Roman" w:hAnsi="Times New Roman" w:cs="Times New Roman"/>
          <w:color w:val="000000" w:themeColor="text1"/>
          <w:sz w:val="24"/>
          <w:szCs w:val="24"/>
        </w:rPr>
        <w:t>perspective, the production of o</w:t>
      </w:r>
      <w:r w:rsidR="003853CE" w:rsidRPr="00B036F6">
        <w:rPr>
          <w:rFonts w:ascii="Times New Roman" w:hAnsi="Times New Roman" w:cs="Times New Roman"/>
          <w:color w:val="000000" w:themeColor="text1"/>
          <w:sz w:val="24"/>
          <w:szCs w:val="24"/>
        </w:rPr>
        <w:t xml:space="preserve">at husk on its own indicates how much an allocation method can influence the environmental impact. Examples </w:t>
      </w:r>
      <w:r w:rsidR="00CF2158" w:rsidRPr="00B036F6">
        <w:rPr>
          <w:rFonts w:ascii="Times New Roman" w:hAnsi="Times New Roman" w:cs="Times New Roman"/>
          <w:color w:val="000000" w:themeColor="text1"/>
          <w:sz w:val="24"/>
          <w:szCs w:val="24"/>
        </w:rPr>
        <w:t>like this would require the LCA practitioner to have a better understanding and to assess which allocation method is best suited for the model. In this case, a mass allocation model is most likely suited for the oat husk model, all three biomass model</w:t>
      </w:r>
      <w:r w:rsidR="00481FCB">
        <w:rPr>
          <w:rFonts w:ascii="Times New Roman" w:hAnsi="Times New Roman" w:cs="Times New Roman"/>
          <w:color w:val="000000" w:themeColor="text1"/>
          <w:sz w:val="24"/>
          <w:szCs w:val="24"/>
        </w:rPr>
        <w:t>s</w:t>
      </w:r>
      <w:r w:rsidR="00CF2158" w:rsidRPr="00B036F6">
        <w:rPr>
          <w:rFonts w:ascii="Times New Roman" w:hAnsi="Times New Roman" w:cs="Times New Roman"/>
          <w:color w:val="000000" w:themeColor="text1"/>
          <w:sz w:val="24"/>
          <w:szCs w:val="24"/>
        </w:rPr>
        <w:t xml:space="preserve"> and sinter plant model to assess the environmental impact of the product and the co-product. This is because the actual mass input for both the sinter plant model and biomass model requires additional energy when more mass is required, hence a mass allocation to determine environmental impact for product and co-product is more suitable on a mass basis rather than economic.</w:t>
      </w:r>
      <w:r w:rsidR="00A62496">
        <w:rPr>
          <w:rFonts w:ascii="Times New Roman" w:hAnsi="Times New Roman" w:cs="Times New Roman"/>
          <w:color w:val="000000" w:themeColor="text1"/>
          <w:sz w:val="24"/>
          <w:szCs w:val="24"/>
        </w:rPr>
        <w:t xml:space="preserve"> </w:t>
      </w:r>
      <w:r w:rsidR="00E06116">
        <w:rPr>
          <w:rFonts w:ascii="Times New Roman" w:hAnsi="Times New Roman" w:cs="Times New Roman"/>
          <w:color w:val="000000" w:themeColor="text1"/>
          <w:sz w:val="24"/>
          <w:szCs w:val="24"/>
        </w:rPr>
        <w:t>T</w:t>
      </w:r>
      <w:r w:rsidR="00A62496">
        <w:rPr>
          <w:rFonts w:ascii="Times New Roman" w:hAnsi="Times New Roman" w:cs="Times New Roman"/>
          <w:color w:val="000000" w:themeColor="text1"/>
          <w:sz w:val="24"/>
          <w:szCs w:val="24"/>
        </w:rPr>
        <w:t xml:space="preserve">he difference in ratio between oat and oat husk with respect to mass and economic allocations are significantly different. </w:t>
      </w:r>
      <w:r w:rsidR="00E06116">
        <w:rPr>
          <w:rFonts w:ascii="Times New Roman" w:hAnsi="Times New Roman" w:cs="Times New Roman"/>
          <w:color w:val="000000" w:themeColor="text1"/>
          <w:sz w:val="24"/>
          <w:szCs w:val="24"/>
        </w:rPr>
        <w:t xml:space="preserve">On a mass allocation basis, 33% of the environmental impact is a result of oat husk compared to 2.65% when applying an economic allocation. One reason why economic allocation is used is due to cost availability, the cost of products </w:t>
      </w:r>
      <w:r w:rsidR="00481FCB">
        <w:rPr>
          <w:rFonts w:ascii="Times New Roman" w:hAnsi="Times New Roman" w:cs="Times New Roman"/>
          <w:color w:val="000000" w:themeColor="text1"/>
          <w:sz w:val="24"/>
          <w:szCs w:val="24"/>
        </w:rPr>
        <w:t>is</w:t>
      </w:r>
      <w:r w:rsidR="00E06116">
        <w:rPr>
          <w:rFonts w:ascii="Times New Roman" w:hAnsi="Times New Roman" w:cs="Times New Roman"/>
          <w:color w:val="000000" w:themeColor="text1"/>
          <w:sz w:val="24"/>
          <w:szCs w:val="24"/>
        </w:rPr>
        <w:t xml:space="preserve"> readily available and easy to access compared to trying to obtain mass input/output of data. The issue with economic allocation is that there is a lot of fluctuation in these values</w:t>
      </w:r>
      <w:r w:rsidR="00CD5B66">
        <w:rPr>
          <w:rFonts w:ascii="Times New Roman" w:hAnsi="Times New Roman" w:cs="Times New Roman"/>
          <w:color w:val="000000" w:themeColor="text1"/>
          <w:sz w:val="24"/>
          <w:szCs w:val="24"/>
        </w:rPr>
        <w:t xml:space="preserve">. Variation in product demand, political issues, </w:t>
      </w:r>
      <w:r w:rsidR="00AB2F56">
        <w:rPr>
          <w:rFonts w:ascii="Times New Roman" w:hAnsi="Times New Roman" w:cs="Times New Roman"/>
          <w:color w:val="000000" w:themeColor="text1"/>
          <w:sz w:val="24"/>
          <w:szCs w:val="24"/>
        </w:rPr>
        <w:t>and scarcity</w:t>
      </w:r>
      <w:r w:rsidR="00CD5B66">
        <w:rPr>
          <w:rFonts w:ascii="Times New Roman" w:hAnsi="Times New Roman" w:cs="Times New Roman"/>
          <w:color w:val="000000" w:themeColor="text1"/>
          <w:sz w:val="24"/>
          <w:szCs w:val="24"/>
        </w:rPr>
        <w:t xml:space="preserve"> of material can all have an influence. As such, in this case it makes more sense to apply a mass allocation method when assessing environmental </w:t>
      </w:r>
      <w:r w:rsidR="00CD5B66">
        <w:rPr>
          <w:rFonts w:ascii="Times New Roman" w:hAnsi="Times New Roman" w:cs="Times New Roman"/>
          <w:color w:val="000000" w:themeColor="text1"/>
          <w:sz w:val="24"/>
          <w:szCs w:val="24"/>
        </w:rPr>
        <w:lastRenderedPageBreak/>
        <w:t>impact of by-product due to the quantity of input material having a direct influence on the energy consumption.</w:t>
      </w:r>
    </w:p>
    <w:p w14:paraId="377BBAC7" w14:textId="1BB0EF57" w:rsidR="00CF2158" w:rsidRPr="00B036F6" w:rsidRDefault="00E06116" w:rsidP="00A62496">
      <w:pPr>
        <w:spacing w:line="360" w:lineRule="auto"/>
        <w:jc w:val="both"/>
        <w:rPr>
          <w:rFonts w:ascii="Times New Roman" w:hAnsi="Times New Roman" w:cs="Times New Roman"/>
          <w:color w:val="000000" w:themeColor="text1"/>
          <w:sz w:val="24"/>
          <w:szCs w:val="24"/>
        </w:rPr>
        <w:sectPr w:rsidR="00CF2158" w:rsidRPr="00B036F6" w:rsidSect="00EF4FF7">
          <w:pgSz w:w="11906" w:h="16838"/>
          <w:pgMar w:top="1440" w:right="1440" w:bottom="1440" w:left="1440" w:header="709" w:footer="709" w:gutter="851"/>
          <w:cols w:space="708"/>
          <w:docGrid w:linePitch="360"/>
        </w:sectPr>
      </w:pPr>
      <w:r>
        <w:rPr>
          <w:rFonts w:ascii="Times New Roman" w:hAnsi="Times New Roman" w:cs="Times New Roman"/>
          <w:color w:val="000000" w:themeColor="text1"/>
          <w:sz w:val="24"/>
          <w:szCs w:val="24"/>
        </w:rPr>
        <w:t xml:space="preserve"> </w:t>
      </w:r>
    </w:p>
    <w:p w14:paraId="771FFAB4" w14:textId="77777777" w:rsidR="00F246D5" w:rsidRDefault="00440DC8" w:rsidP="008D3758">
      <w:pPr>
        <w:spacing w:line="360" w:lineRule="auto"/>
        <w:ind w:firstLine="720"/>
        <w:jc w:val="center"/>
        <w:rPr>
          <w:rFonts w:ascii="Times New Roman" w:hAnsi="Times New Roman" w:cs="Times New Roman"/>
          <w:color w:val="000000" w:themeColor="text1"/>
          <w:sz w:val="24"/>
          <w:szCs w:val="24"/>
        </w:rPr>
      </w:pPr>
      <w:r w:rsidRPr="00657E6A">
        <w:rPr>
          <w:rFonts w:ascii="Times New Roman" w:hAnsi="Times New Roman" w:cs="Times New Roman"/>
          <w:noProof/>
          <w:color w:val="000000" w:themeColor="text1"/>
          <w:sz w:val="24"/>
          <w:szCs w:val="24"/>
          <w:lang w:eastAsia="en-GB"/>
        </w:rPr>
        <w:lastRenderedPageBreak/>
        <w:drawing>
          <wp:inline distT="0" distB="0" distL="0" distR="0" wp14:anchorId="324F5E16" wp14:editId="22F36324">
            <wp:extent cx="4320000" cy="2880000"/>
            <wp:effectExtent l="0" t="0" r="23495" b="15875"/>
            <wp:docPr id="16859" name="Chart 16859"/>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43A60FF2" w14:textId="132ABC3F" w:rsidR="00CF2158" w:rsidRPr="00B036F6" w:rsidRDefault="00440DC8" w:rsidP="008D3758">
      <w:pPr>
        <w:spacing w:line="360" w:lineRule="auto"/>
        <w:ind w:firstLine="720"/>
        <w:jc w:val="center"/>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drawing>
          <wp:inline distT="0" distB="0" distL="0" distR="0" wp14:anchorId="434F0207" wp14:editId="68582E82">
            <wp:extent cx="4320000" cy="2880000"/>
            <wp:effectExtent l="0" t="0" r="23495" b="15875"/>
            <wp:docPr id="16858" name="Chart 168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61FDC67A" w14:textId="521C3A68" w:rsidR="00FE0BD3" w:rsidRPr="0043076D" w:rsidRDefault="0019363A" w:rsidP="0043076D">
      <w:pPr>
        <w:pStyle w:val="Caption"/>
        <w:spacing w:line="360" w:lineRule="auto"/>
        <w:ind w:firstLine="720"/>
        <w:jc w:val="center"/>
        <w:rPr>
          <w:rFonts w:ascii="Times New Roman" w:hAnsi="Times New Roman" w:cs="Times New Roman"/>
          <w:color w:val="000000" w:themeColor="text1"/>
          <w:sz w:val="24"/>
          <w:szCs w:val="24"/>
        </w:rPr>
      </w:pPr>
      <w:bookmarkStart w:id="195" w:name="_Ref491435106"/>
      <w:bookmarkStart w:id="196" w:name="_Toc518370621"/>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57</w:t>
      </w:r>
      <w:r w:rsidRPr="0043076D">
        <w:rPr>
          <w:rFonts w:ascii="Times New Roman" w:hAnsi="Times New Roman" w:cs="Times New Roman"/>
          <w:b w:val="0"/>
          <w:color w:val="000000" w:themeColor="text1"/>
          <w:sz w:val="24"/>
          <w:szCs w:val="24"/>
        </w:rPr>
        <w:fldChar w:fldCharType="end"/>
      </w:r>
      <w:bookmarkEnd w:id="195"/>
      <w:r w:rsidR="00C17652" w:rsidRPr="0043076D">
        <w:rPr>
          <w:rFonts w:ascii="Times New Roman" w:hAnsi="Times New Roman" w:cs="Times New Roman"/>
          <w:b w:val="0"/>
          <w:color w:val="000000" w:themeColor="text1"/>
          <w:sz w:val="24"/>
          <w:szCs w:val="24"/>
        </w:rPr>
        <w:t xml:space="preserve"> GWP o</w:t>
      </w:r>
      <w:r w:rsidR="0044644A" w:rsidRPr="0043076D">
        <w:rPr>
          <w:rFonts w:ascii="Times New Roman" w:hAnsi="Times New Roman" w:cs="Times New Roman"/>
          <w:b w:val="0"/>
          <w:color w:val="000000" w:themeColor="text1"/>
          <w:sz w:val="24"/>
          <w:szCs w:val="24"/>
        </w:rPr>
        <w:t>f</w:t>
      </w:r>
      <w:r w:rsidR="00FE0BD3" w:rsidRPr="0043076D">
        <w:rPr>
          <w:rFonts w:ascii="Times New Roman" w:hAnsi="Times New Roman" w:cs="Times New Roman"/>
          <w:b w:val="0"/>
          <w:color w:val="000000" w:themeColor="text1"/>
          <w:sz w:val="24"/>
          <w:szCs w:val="24"/>
        </w:rPr>
        <w:t xml:space="preserve"> 1</w:t>
      </w:r>
      <w:r w:rsidR="00C17652" w:rsidRPr="0043076D">
        <w:rPr>
          <w:rFonts w:ascii="Times New Roman" w:hAnsi="Times New Roman" w:cs="Times New Roman"/>
          <w:b w:val="0"/>
          <w:color w:val="000000" w:themeColor="text1"/>
          <w:sz w:val="24"/>
          <w:szCs w:val="24"/>
        </w:rPr>
        <w:t xml:space="preserve"> </w:t>
      </w:r>
      <w:r w:rsidR="00FE0BD3" w:rsidRPr="0043076D">
        <w:rPr>
          <w:rFonts w:ascii="Times New Roman" w:hAnsi="Times New Roman" w:cs="Times New Roman"/>
          <w:b w:val="0"/>
          <w:color w:val="000000" w:themeColor="text1"/>
          <w:sz w:val="24"/>
          <w:szCs w:val="24"/>
        </w:rPr>
        <w:t>tonne oat husk created by mass allocation and economic allocation</w:t>
      </w:r>
      <w:bookmarkEnd w:id="196"/>
    </w:p>
    <w:p w14:paraId="25891C9E" w14:textId="77777777" w:rsidR="00F246D5" w:rsidRDefault="00440DC8" w:rsidP="008D3758">
      <w:pPr>
        <w:spacing w:line="360" w:lineRule="auto"/>
        <w:ind w:firstLine="720"/>
        <w:jc w:val="center"/>
        <w:rPr>
          <w:rFonts w:ascii="Times New Roman" w:hAnsi="Times New Roman" w:cs="Times New Roman"/>
          <w:color w:val="000000" w:themeColor="text1"/>
          <w:sz w:val="24"/>
          <w:szCs w:val="24"/>
        </w:rPr>
      </w:pPr>
      <w:r w:rsidRPr="00657E6A">
        <w:rPr>
          <w:rFonts w:ascii="Times New Roman" w:hAnsi="Times New Roman" w:cs="Times New Roman"/>
          <w:noProof/>
          <w:color w:val="000000" w:themeColor="text1"/>
          <w:sz w:val="24"/>
          <w:szCs w:val="24"/>
          <w:lang w:eastAsia="en-GB"/>
        </w:rPr>
        <w:lastRenderedPageBreak/>
        <w:drawing>
          <wp:inline distT="0" distB="0" distL="0" distR="0" wp14:anchorId="6E6FDA7A" wp14:editId="5D792E6E">
            <wp:extent cx="4320000" cy="2880000"/>
            <wp:effectExtent l="0" t="0" r="23495" b="15875"/>
            <wp:docPr id="16860" name="Chart 16860"/>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8583C52" w14:textId="029D1BC5" w:rsidR="00CF2158" w:rsidRPr="00B036F6" w:rsidRDefault="00440DC8" w:rsidP="008D3758">
      <w:pPr>
        <w:spacing w:line="360" w:lineRule="auto"/>
        <w:ind w:firstLine="720"/>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drawing>
          <wp:inline distT="0" distB="0" distL="0" distR="0" wp14:anchorId="2E9919B4" wp14:editId="7B32057B">
            <wp:extent cx="4320000" cy="2880000"/>
            <wp:effectExtent l="0" t="0" r="23495" b="15875"/>
            <wp:docPr id="16861" name="Chart 16861"/>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0B861944" w14:textId="25572644" w:rsidR="00EB04CD" w:rsidRPr="0043076D" w:rsidRDefault="00EB04CD" w:rsidP="0043076D">
      <w:pPr>
        <w:pStyle w:val="Caption"/>
        <w:spacing w:line="360" w:lineRule="auto"/>
        <w:ind w:firstLine="720"/>
        <w:jc w:val="center"/>
        <w:rPr>
          <w:rFonts w:ascii="Times New Roman" w:hAnsi="Times New Roman" w:cs="Times New Roman"/>
          <w:b w:val="0"/>
          <w:color w:val="000000" w:themeColor="text1"/>
          <w:sz w:val="24"/>
          <w:szCs w:val="24"/>
        </w:rPr>
      </w:pPr>
      <w:bookmarkStart w:id="197" w:name="_Ref491435108"/>
      <w:bookmarkStart w:id="198" w:name="_Toc518370622"/>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58</w:t>
      </w:r>
      <w:r w:rsidRPr="0043076D">
        <w:rPr>
          <w:rFonts w:ascii="Times New Roman" w:hAnsi="Times New Roman" w:cs="Times New Roman"/>
          <w:b w:val="0"/>
          <w:color w:val="000000" w:themeColor="text1"/>
          <w:sz w:val="24"/>
          <w:szCs w:val="24"/>
        </w:rPr>
        <w:fldChar w:fldCharType="end"/>
      </w:r>
      <w:bookmarkEnd w:id="197"/>
      <w:r w:rsidR="00C17652" w:rsidRPr="0043076D">
        <w:rPr>
          <w:rFonts w:ascii="Times New Roman" w:hAnsi="Times New Roman" w:cs="Times New Roman"/>
          <w:b w:val="0"/>
          <w:color w:val="000000" w:themeColor="text1"/>
          <w:sz w:val="24"/>
          <w:szCs w:val="24"/>
        </w:rPr>
        <w:t xml:space="preserve"> Abiotic Depletion o</w:t>
      </w:r>
      <w:r w:rsidR="0044644A" w:rsidRPr="0043076D">
        <w:rPr>
          <w:rFonts w:ascii="Times New Roman" w:hAnsi="Times New Roman" w:cs="Times New Roman"/>
          <w:b w:val="0"/>
          <w:color w:val="000000" w:themeColor="text1"/>
          <w:sz w:val="24"/>
          <w:szCs w:val="24"/>
        </w:rPr>
        <w:t>f</w:t>
      </w:r>
      <w:r w:rsidR="00C17652" w:rsidRPr="0043076D">
        <w:rPr>
          <w:rFonts w:ascii="Times New Roman" w:hAnsi="Times New Roman" w:cs="Times New Roman"/>
          <w:b w:val="0"/>
          <w:color w:val="000000" w:themeColor="text1"/>
          <w:sz w:val="24"/>
          <w:szCs w:val="24"/>
        </w:rPr>
        <w:t xml:space="preserve"> 1 tonne oat husk created by mass allocation and economic allocation</w:t>
      </w:r>
      <w:bookmarkEnd w:id="198"/>
    </w:p>
    <w:p w14:paraId="102A04F5" w14:textId="77777777" w:rsidR="00F246D5" w:rsidRDefault="000B4AB6" w:rsidP="008D3758">
      <w:pPr>
        <w:spacing w:line="360" w:lineRule="auto"/>
        <w:jc w:val="center"/>
        <w:rPr>
          <w:rFonts w:ascii="Times New Roman" w:hAnsi="Times New Roman" w:cs="Times New Roman"/>
          <w:color w:val="000000" w:themeColor="text1"/>
          <w:sz w:val="24"/>
          <w:szCs w:val="24"/>
        </w:rPr>
      </w:pPr>
      <w:r w:rsidRPr="00B036F6">
        <w:rPr>
          <w:rFonts w:ascii="Times New Roman" w:hAnsi="Times New Roman" w:cs="Times New Roman"/>
          <w:noProof/>
          <w:color w:val="000000" w:themeColor="text1"/>
          <w:sz w:val="24"/>
          <w:szCs w:val="24"/>
          <w:lang w:eastAsia="en-GB"/>
        </w:rPr>
        <w:lastRenderedPageBreak/>
        <w:drawing>
          <wp:inline distT="0" distB="0" distL="0" distR="0" wp14:anchorId="0D512B57" wp14:editId="437F3F9D">
            <wp:extent cx="4320000" cy="2880000"/>
            <wp:effectExtent l="0" t="0" r="23495" b="15875"/>
            <wp:docPr id="16865" name="Chart 16865"/>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648F30C6" w14:textId="370CD843" w:rsidR="00C17652" w:rsidRPr="0043076D" w:rsidRDefault="000B4AB6" w:rsidP="008D3758">
      <w:pPr>
        <w:spacing w:line="360" w:lineRule="auto"/>
        <w:jc w:val="center"/>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drawing>
          <wp:inline distT="0" distB="0" distL="0" distR="0" wp14:anchorId="7D0EE05C" wp14:editId="0088B511">
            <wp:extent cx="4320000" cy="2880000"/>
            <wp:effectExtent l="0" t="0" r="23495" b="15875"/>
            <wp:docPr id="16866" name="Chart 16866"/>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bookmarkStart w:id="199" w:name="_Ref491435109"/>
    </w:p>
    <w:p w14:paraId="7E9A8E1B" w14:textId="3E1C8A0F" w:rsidR="00CF2158" w:rsidRDefault="00EB04CD" w:rsidP="000B4AB6">
      <w:pPr>
        <w:pStyle w:val="Caption"/>
        <w:spacing w:line="360" w:lineRule="auto"/>
        <w:ind w:firstLine="720"/>
        <w:jc w:val="center"/>
        <w:rPr>
          <w:rFonts w:ascii="Times New Roman" w:hAnsi="Times New Roman" w:cs="Times New Roman"/>
          <w:b w:val="0"/>
          <w:color w:val="000000" w:themeColor="text1"/>
          <w:sz w:val="24"/>
          <w:szCs w:val="24"/>
        </w:rPr>
      </w:pPr>
      <w:bookmarkStart w:id="200" w:name="_Ref491435665"/>
      <w:bookmarkStart w:id="201" w:name="_Toc518370623"/>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59</w:t>
      </w:r>
      <w:r w:rsidRPr="0043076D">
        <w:rPr>
          <w:rFonts w:ascii="Times New Roman" w:hAnsi="Times New Roman" w:cs="Times New Roman"/>
          <w:b w:val="0"/>
          <w:color w:val="000000" w:themeColor="text1"/>
          <w:sz w:val="24"/>
          <w:szCs w:val="24"/>
        </w:rPr>
        <w:fldChar w:fldCharType="end"/>
      </w:r>
      <w:bookmarkEnd w:id="199"/>
      <w:bookmarkEnd w:id="200"/>
      <w:r w:rsidR="00C17652" w:rsidRPr="0043076D">
        <w:rPr>
          <w:rFonts w:ascii="Times New Roman" w:hAnsi="Times New Roman" w:cs="Times New Roman"/>
          <w:b w:val="0"/>
          <w:color w:val="000000" w:themeColor="text1"/>
          <w:sz w:val="24"/>
          <w:szCs w:val="24"/>
        </w:rPr>
        <w:t xml:space="preserve"> Energy use o</w:t>
      </w:r>
      <w:r w:rsidR="0044644A" w:rsidRPr="0043076D">
        <w:rPr>
          <w:rFonts w:ascii="Times New Roman" w:hAnsi="Times New Roman" w:cs="Times New Roman"/>
          <w:b w:val="0"/>
          <w:color w:val="000000" w:themeColor="text1"/>
          <w:sz w:val="24"/>
          <w:szCs w:val="24"/>
        </w:rPr>
        <w:t>f</w:t>
      </w:r>
      <w:r w:rsidR="00C17652" w:rsidRPr="0043076D">
        <w:rPr>
          <w:rFonts w:ascii="Times New Roman" w:hAnsi="Times New Roman" w:cs="Times New Roman"/>
          <w:b w:val="0"/>
          <w:color w:val="000000" w:themeColor="text1"/>
          <w:sz w:val="24"/>
          <w:szCs w:val="24"/>
        </w:rPr>
        <w:t xml:space="preserve"> 1 tonne oat husk created by mass allocation and economic allocatio</w:t>
      </w:r>
      <w:r w:rsidR="000B4AB6">
        <w:rPr>
          <w:rFonts w:ascii="Times New Roman" w:hAnsi="Times New Roman" w:cs="Times New Roman"/>
          <w:b w:val="0"/>
          <w:color w:val="000000" w:themeColor="text1"/>
          <w:sz w:val="24"/>
          <w:szCs w:val="24"/>
        </w:rPr>
        <w:t>n</w:t>
      </w:r>
      <w:bookmarkEnd w:id="201"/>
    </w:p>
    <w:p w14:paraId="0D4C2B0F" w14:textId="77777777" w:rsidR="000B4AB6" w:rsidRDefault="000B4AB6" w:rsidP="000B4AB6"/>
    <w:p w14:paraId="7D2BE3DA" w14:textId="303196C3" w:rsidR="00F246D5" w:rsidRDefault="000B4AB6"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When implementing the oat husk (economic allocation) into the sinter plant model for 5% and 15% substitution (assuming sinter yield throughout is 70%) there was only minimal changes for GWP, energy use and abiotic depletion compared to 5% and 15% substitution of oat husk on a mass allocation basis. At 5% substitution of coke with oat husk, we see the GWP reduce by 0.02%, </w:t>
      </w:r>
      <w:r w:rsidR="00481FCB">
        <w:rPr>
          <w:rFonts w:ascii="Times New Roman" w:hAnsi="Times New Roman" w:cs="Times New Roman"/>
          <w:color w:val="000000" w:themeColor="text1"/>
          <w:sz w:val="24"/>
          <w:szCs w:val="24"/>
        </w:rPr>
        <w:t xml:space="preserve">the </w:t>
      </w:r>
      <w:r w:rsidRPr="00B036F6">
        <w:rPr>
          <w:rFonts w:ascii="Times New Roman" w:hAnsi="Times New Roman" w:cs="Times New Roman"/>
          <w:color w:val="000000" w:themeColor="text1"/>
          <w:sz w:val="24"/>
          <w:szCs w:val="24"/>
        </w:rPr>
        <w:t xml:space="preserve">abiotic depletion </w:t>
      </w:r>
      <w:r w:rsidR="0081147F" w:rsidRPr="00B036F6">
        <w:rPr>
          <w:rFonts w:ascii="Times New Roman" w:hAnsi="Times New Roman" w:cs="Times New Roman"/>
          <w:color w:val="000000" w:themeColor="text1"/>
          <w:sz w:val="24"/>
          <w:szCs w:val="24"/>
        </w:rPr>
        <w:t>reduces</w:t>
      </w:r>
      <w:r w:rsidRPr="00B036F6">
        <w:rPr>
          <w:rFonts w:ascii="Times New Roman" w:hAnsi="Times New Roman" w:cs="Times New Roman"/>
          <w:color w:val="000000" w:themeColor="text1"/>
          <w:sz w:val="24"/>
          <w:szCs w:val="24"/>
        </w:rPr>
        <w:t xml:space="preserve"> by 0.1% and energy use reduce by 0.11% when 5% substitution oat husk economic </w:t>
      </w:r>
      <w:r w:rsidRPr="00B036F6">
        <w:rPr>
          <w:rFonts w:ascii="Times New Roman" w:hAnsi="Times New Roman" w:cs="Times New Roman"/>
          <w:color w:val="000000" w:themeColor="text1"/>
          <w:sz w:val="24"/>
          <w:szCs w:val="24"/>
        </w:rPr>
        <w:lastRenderedPageBreak/>
        <w:t xml:space="preserve">allocation is used instead of 5% oat husk mass allocation. At 15% the reduction for GWP, abiotic depletion and energy use is 0.05%, 0.31% and 0.34%. The reason for the small changes in GWP is that the allocation method has a direct impact on the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0081147F">
        <w:rPr>
          <w:rFonts w:ascii="Times New Roman" w:hAnsi="Times New Roman" w:cs="Times New Roman"/>
          <w:color w:val="000000" w:themeColor="text1"/>
          <w:sz w:val="24"/>
          <w:szCs w:val="24"/>
          <w:vertAlign w:val="subscript"/>
        </w:rPr>
        <w:t xml:space="preserve"> </w:t>
      </w:r>
      <w:r w:rsidRPr="00B036F6">
        <w:rPr>
          <w:rFonts w:ascii="Times New Roman" w:hAnsi="Times New Roman" w:cs="Times New Roman"/>
          <w:color w:val="000000" w:themeColor="text1"/>
          <w:sz w:val="24"/>
          <w:szCs w:val="24"/>
        </w:rPr>
        <w:t xml:space="preserve">from each individual process basis and does not have an influence on the direct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combustion from the sinter plant process since this was calculated from the sinter pot results. Three quarters of the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produced from the sinter plant is from direct combustion and one quarter from the process of creating the inputs. The difference between the two allocation methods results in a 0.69t average annual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saves at 5% substitution and 2.1t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saving for 15% substitution. For abiotic depletion (ADP) there is an annual difference between the two allocation methods for 5% substitution of 19.1MJ and for 15% it is 57MJ. The annual average energy use difference</w:t>
      </w:r>
      <w:r w:rsidR="00F246D5">
        <w:rPr>
          <w:rFonts w:ascii="Times New Roman" w:hAnsi="Times New Roman" w:cs="Times New Roman"/>
          <w:color w:val="000000" w:themeColor="text1"/>
          <w:sz w:val="24"/>
          <w:szCs w:val="24"/>
        </w:rPr>
        <w:t xml:space="preserve"> </w:t>
      </w:r>
      <w:r w:rsidR="00F246D5" w:rsidRPr="00B036F6">
        <w:rPr>
          <w:rFonts w:ascii="Times New Roman" w:hAnsi="Times New Roman" w:cs="Times New Roman"/>
          <w:color w:val="000000" w:themeColor="text1"/>
          <w:sz w:val="24"/>
          <w:szCs w:val="24"/>
        </w:rPr>
        <w:t xml:space="preserve">between the two allocation methods are 22.39 MJ and 67.2 MJ for 5% and 15% substitution. The ISO standard recommend substitution for multiple output as either mass or economic allocation but does not recommend one over the other. The results between the two allocation methods are not huge but indicate nonetheless that a change of results does occur between the two. The reason for the minimal difference in environmental impact between the two allocation methods is due to the actual amount of biomass used in the sinter plant model for 1 tonne. For 5% oat husk substitution, only 1.45kg is used and approximately 4kg oat husk is used for 15% substitution. These are not huge amount and as such it is very hard to see from the sinter plant results how the methods have an influence. </w:t>
      </w:r>
      <w:r w:rsidR="00F246D5" w:rsidRPr="00B036F6">
        <w:rPr>
          <w:rFonts w:ascii="Times New Roman" w:hAnsi="Times New Roman" w:cs="Times New Roman"/>
          <w:color w:val="000000" w:themeColor="text1"/>
          <w:sz w:val="24"/>
          <w:szCs w:val="24"/>
        </w:rPr>
        <w:fldChar w:fldCharType="begin"/>
      </w:r>
      <w:r w:rsidR="00F246D5" w:rsidRPr="00B036F6">
        <w:rPr>
          <w:rFonts w:ascii="Times New Roman" w:hAnsi="Times New Roman" w:cs="Times New Roman"/>
          <w:color w:val="000000" w:themeColor="text1"/>
          <w:sz w:val="24"/>
          <w:szCs w:val="24"/>
        </w:rPr>
        <w:instrText xml:space="preserve"> REF _Ref491435106 \h </w:instrText>
      </w:r>
      <w:r w:rsidR="00F246D5" w:rsidRPr="0043076D">
        <w:rPr>
          <w:rFonts w:ascii="Times New Roman" w:hAnsi="Times New Roman" w:cs="Times New Roman"/>
          <w:color w:val="000000" w:themeColor="text1"/>
          <w:sz w:val="24"/>
          <w:szCs w:val="24"/>
        </w:rPr>
        <w:instrText xml:space="preserve"> \* MERGEFORMAT </w:instrText>
      </w:r>
      <w:r w:rsidR="00F246D5" w:rsidRPr="00B036F6">
        <w:rPr>
          <w:rFonts w:ascii="Times New Roman" w:hAnsi="Times New Roman" w:cs="Times New Roman"/>
          <w:color w:val="000000" w:themeColor="text1"/>
          <w:sz w:val="24"/>
          <w:szCs w:val="24"/>
        </w:rPr>
      </w:r>
      <w:r w:rsidR="00F246D5" w:rsidRPr="00B036F6">
        <w:rPr>
          <w:rFonts w:ascii="Times New Roman" w:hAnsi="Times New Roman" w:cs="Times New Roman"/>
          <w:color w:val="000000" w:themeColor="text1"/>
          <w:sz w:val="24"/>
          <w:szCs w:val="24"/>
        </w:rPr>
        <w:fldChar w:fldCharType="separate"/>
      </w:r>
      <w:r w:rsidR="00F246D5" w:rsidRPr="00C60885">
        <w:rPr>
          <w:rFonts w:ascii="Times New Roman" w:hAnsi="Times New Roman" w:cs="Times New Roman"/>
          <w:color w:val="000000" w:themeColor="text1"/>
          <w:sz w:val="24"/>
          <w:szCs w:val="24"/>
        </w:rPr>
        <w:t xml:space="preserve">Figure </w:t>
      </w:r>
      <w:r w:rsidR="00F246D5" w:rsidRPr="00C60885">
        <w:rPr>
          <w:rFonts w:ascii="Times New Roman" w:hAnsi="Times New Roman" w:cs="Times New Roman"/>
          <w:noProof/>
          <w:color w:val="000000" w:themeColor="text1"/>
          <w:sz w:val="24"/>
          <w:szCs w:val="24"/>
        </w:rPr>
        <w:t>57</w:t>
      </w:r>
      <w:r w:rsidR="00F246D5" w:rsidRPr="00B036F6">
        <w:rPr>
          <w:rFonts w:ascii="Times New Roman" w:hAnsi="Times New Roman" w:cs="Times New Roman"/>
          <w:color w:val="000000" w:themeColor="text1"/>
          <w:sz w:val="24"/>
          <w:szCs w:val="24"/>
        </w:rPr>
        <w:fldChar w:fldCharType="end"/>
      </w:r>
      <w:r w:rsidR="00F246D5" w:rsidRPr="00B036F6">
        <w:rPr>
          <w:rFonts w:ascii="Times New Roman" w:hAnsi="Times New Roman" w:cs="Times New Roman"/>
          <w:color w:val="000000" w:themeColor="text1"/>
          <w:sz w:val="24"/>
          <w:szCs w:val="24"/>
        </w:rPr>
        <w:t xml:space="preserve">, </w:t>
      </w:r>
      <w:r w:rsidR="00F246D5" w:rsidRPr="00B036F6">
        <w:rPr>
          <w:rFonts w:ascii="Times New Roman" w:hAnsi="Times New Roman" w:cs="Times New Roman"/>
          <w:color w:val="000000" w:themeColor="text1"/>
          <w:sz w:val="24"/>
          <w:szCs w:val="24"/>
        </w:rPr>
        <w:fldChar w:fldCharType="begin"/>
      </w:r>
      <w:r w:rsidR="00F246D5" w:rsidRPr="00B036F6">
        <w:rPr>
          <w:rFonts w:ascii="Times New Roman" w:hAnsi="Times New Roman" w:cs="Times New Roman"/>
          <w:color w:val="000000" w:themeColor="text1"/>
          <w:sz w:val="24"/>
          <w:szCs w:val="24"/>
        </w:rPr>
        <w:instrText xml:space="preserve"> REF _Ref491435108 \h </w:instrText>
      </w:r>
      <w:r w:rsidR="00F246D5" w:rsidRPr="0043076D">
        <w:rPr>
          <w:rFonts w:ascii="Times New Roman" w:hAnsi="Times New Roman" w:cs="Times New Roman"/>
          <w:color w:val="000000" w:themeColor="text1"/>
          <w:sz w:val="24"/>
          <w:szCs w:val="24"/>
        </w:rPr>
        <w:instrText xml:space="preserve"> \* MERGEFORMAT </w:instrText>
      </w:r>
      <w:r w:rsidR="00F246D5" w:rsidRPr="00B036F6">
        <w:rPr>
          <w:rFonts w:ascii="Times New Roman" w:hAnsi="Times New Roman" w:cs="Times New Roman"/>
          <w:color w:val="000000" w:themeColor="text1"/>
          <w:sz w:val="24"/>
          <w:szCs w:val="24"/>
        </w:rPr>
      </w:r>
      <w:r w:rsidR="00F246D5" w:rsidRPr="00B036F6">
        <w:rPr>
          <w:rFonts w:ascii="Times New Roman" w:hAnsi="Times New Roman" w:cs="Times New Roman"/>
          <w:color w:val="000000" w:themeColor="text1"/>
          <w:sz w:val="24"/>
          <w:szCs w:val="24"/>
        </w:rPr>
        <w:fldChar w:fldCharType="separate"/>
      </w:r>
      <w:r w:rsidR="00F246D5" w:rsidRPr="00C60885">
        <w:rPr>
          <w:rFonts w:ascii="Times New Roman" w:hAnsi="Times New Roman" w:cs="Times New Roman"/>
          <w:color w:val="000000" w:themeColor="text1"/>
          <w:sz w:val="24"/>
          <w:szCs w:val="24"/>
        </w:rPr>
        <w:t xml:space="preserve">Figure </w:t>
      </w:r>
      <w:r w:rsidR="00F246D5" w:rsidRPr="00C60885">
        <w:rPr>
          <w:rFonts w:ascii="Times New Roman" w:hAnsi="Times New Roman" w:cs="Times New Roman"/>
          <w:noProof/>
          <w:color w:val="000000" w:themeColor="text1"/>
          <w:sz w:val="24"/>
          <w:szCs w:val="24"/>
        </w:rPr>
        <w:t>58</w:t>
      </w:r>
      <w:r w:rsidR="00F246D5" w:rsidRPr="00B036F6">
        <w:rPr>
          <w:rFonts w:ascii="Times New Roman" w:hAnsi="Times New Roman" w:cs="Times New Roman"/>
          <w:color w:val="000000" w:themeColor="text1"/>
          <w:sz w:val="24"/>
          <w:szCs w:val="24"/>
        </w:rPr>
        <w:fldChar w:fldCharType="end"/>
      </w:r>
      <w:r w:rsidR="00F246D5" w:rsidRPr="00B036F6">
        <w:rPr>
          <w:rFonts w:ascii="Times New Roman" w:hAnsi="Times New Roman" w:cs="Times New Roman"/>
          <w:color w:val="000000" w:themeColor="text1"/>
          <w:sz w:val="24"/>
          <w:szCs w:val="24"/>
        </w:rPr>
        <w:t xml:space="preserve"> &amp; </w:t>
      </w:r>
      <w:r w:rsidR="00F246D5" w:rsidRPr="00B036F6">
        <w:rPr>
          <w:rFonts w:ascii="Times New Roman" w:hAnsi="Times New Roman" w:cs="Times New Roman"/>
          <w:color w:val="000000" w:themeColor="text1"/>
          <w:sz w:val="24"/>
          <w:szCs w:val="24"/>
        </w:rPr>
        <w:fldChar w:fldCharType="begin"/>
      </w:r>
      <w:r w:rsidR="00F246D5" w:rsidRPr="00B036F6">
        <w:rPr>
          <w:rFonts w:ascii="Times New Roman" w:hAnsi="Times New Roman" w:cs="Times New Roman"/>
          <w:color w:val="000000" w:themeColor="text1"/>
          <w:sz w:val="24"/>
          <w:szCs w:val="24"/>
        </w:rPr>
        <w:instrText xml:space="preserve"> REF _Ref491435665 \h </w:instrText>
      </w:r>
      <w:r w:rsidR="00F246D5" w:rsidRPr="0043076D">
        <w:rPr>
          <w:rFonts w:ascii="Times New Roman" w:hAnsi="Times New Roman" w:cs="Times New Roman"/>
          <w:color w:val="000000" w:themeColor="text1"/>
          <w:sz w:val="24"/>
          <w:szCs w:val="24"/>
        </w:rPr>
        <w:instrText xml:space="preserve"> \* MERGEFORMAT </w:instrText>
      </w:r>
      <w:r w:rsidR="00F246D5" w:rsidRPr="00B036F6">
        <w:rPr>
          <w:rFonts w:ascii="Times New Roman" w:hAnsi="Times New Roman" w:cs="Times New Roman"/>
          <w:color w:val="000000" w:themeColor="text1"/>
          <w:sz w:val="24"/>
          <w:szCs w:val="24"/>
        </w:rPr>
      </w:r>
      <w:r w:rsidR="00F246D5" w:rsidRPr="00B036F6">
        <w:rPr>
          <w:rFonts w:ascii="Times New Roman" w:hAnsi="Times New Roman" w:cs="Times New Roman"/>
          <w:color w:val="000000" w:themeColor="text1"/>
          <w:sz w:val="24"/>
          <w:szCs w:val="24"/>
        </w:rPr>
        <w:fldChar w:fldCharType="separate"/>
      </w:r>
      <w:r w:rsidR="00F246D5" w:rsidRPr="00C60885">
        <w:rPr>
          <w:rFonts w:ascii="Times New Roman" w:hAnsi="Times New Roman" w:cs="Times New Roman"/>
          <w:color w:val="000000" w:themeColor="text1"/>
          <w:sz w:val="24"/>
          <w:szCs w:val="24"/>
        </w:rPr>
        <w:t xml:space="preserve">Figure </w:t>
      </w:r>
      <w:r w:rsidR="00F246D5" w:rsidRPr="00C60885">
        <w:rPr>
          <w:rFonts w:ascii="Times New Roman" w:hAnsi="Times New Roman" w:cs="Times New Roman"/>
          <w:noProof/>
          <w:color w:val="000000" w:themeColor="text1"/>
          <w:sz w:val="24"/>
          <w:szCs w:val="24"/>
        </w:rPr>
        <w:t>59</w:t>
      </w:r>
      <w:r w:rsidR="00F246D5" w:rsidRPr="00B036F6">
        <w:rPr>
          <w:rFonts w:ascii="Times New Roman" w:hAnsi="Times New Roman" w:cs="Times New Roman"/>
          <w:color w:val="000000" w:themeColor="text1"/>
          <w:sz w:val="24"/>
          <w:szCs w:val="24"/>
        </w:rPr>
        <w:fldChar w:fldCharType="end"/>
      </w:r>
      <w:r w:rsidR="00F246D5" w:rsidRPr="00B036F6">
        <w:rPr>
          <w:rFonts w:ascii="Times New Roman" w:hAnsi="Times New Roman" w:cs="Times New Roman"/>
          <w:color w:val="000000" w:themeColor="text1"/>
          <w:sz w:val="24"/>
          <w:szCs w:val="24"/>
        </w:rPr>
        <w:t xml:space="preserve"> truly highlight the impact of economic and mass allocation and would most likely see more noticeable differences in the sinter plant model if higher substitution rates were used. The LCA study highlights the potential opportunity for an industrial symbiosis collaboration to occur between three producers of the biomass, with quantity of the biomasses readily available for utilisat</w:t>
      </w:r>
      <w:r w:rsidR="00F246D5">
        <w:rPr>
          <w:rFonts w:ascii="Times New Roman" w:hAnsi="Times New Roman" w:cs="Times New Roman"/>
          <w:color w:val="000000" w:themeColor="text1"/>
          <w:sz w:val="24"/>
          <w:szCs w:val="24"/>
        </w:rPr>
        <w:t>ion in the sinter plant process.</w:t>
      </w:r>
    </w:p>
    <w:p w14:paraId="0D4C42D8" w14:textId="7971795F" w:rsidR="000B4AB6" w:rsidRDefault="000B4AB6" w:rsidP="00D83F69">
      <w:pPr>
        <w:spacing w:line="360" w:lineRule="auto"/>
        <w:jc w:val="both"/>
        <w:rPr>
          <w:rFonts w:ascii="Times New Roman" w:hAnsi="Times New Roman" w:cs="Times New Roman"/>
          <w:color w:val="000000" w:themeColor="text1"/>
          <w:sz w:val="24"/>
          <w:szCs w:val="24"/>
        </w:rPr>
        <w:sectPr w:rsidR="000B4AB6" w:rsidSect="00EF4FF7">
          <w:pgSz w:w="11906" w:h="16838"/>
          <w:pgMar w:top="1440" w:right="1440" w:bottom="1440" w:left="1440" w:header="709" w:footer="709" w:gutter="851"/>
          <w:cols w:space="708"/>
          <w:docGrid w:linePitch="360"/>
        </w:sectPr>
      </w:pPr>
    </w:p>
    <w:p w14:paraId="43CAF900" w14:textId="1528A159" w:rsidR="000337D0" w:rsidRPr="000337D0" w:rsidRDefault="00B43635" w:rsidP="000337D0">
      <w:pPr>
        <w:pStyle w:val="Heading1"/>
        <w:jc w:val="center"/>
        <w:rPr>
          <w:rFonts w:ascii="Times New Roman" w:hAnsi="Times New Roman" w:cs="Times New Roman"/>
          <w:color w:val="000000" w:themeColor="text1"/>
        </w:rPr>
      </w:pPr>
      <w:bookmarkStart w:id="202" w:name="_Toc518370561"/>
      <w:r w:rsidRPr="00514FE0">
        <w:rPr>
          <w:rFonts w:ascii="Times New Roman" w:hAnsi="Times New Roman" w:cs="Times New Roman"/>
          <w:color w:val="000000" w:themeColor="text1"/>
        </w:rPr>
        <w:lastRenderedPageBreak/>
        <w:t>6</w:t>
      </w:r>
      <w:r w:rsidR="00440DC8" w:rsidRPr="00514FE0">
        <w:rPr>
          <w:rFonts w:ascii="Times New Roman" w:hAnsi="Times New Roman" w:cs="Times New Roman"/>
          <w:color w:val="000000" w:themeColor="text1"/>
        </w:rPr>
        <w:t>. Conclusion</w:t>
      </w:r>
      <w:r w:rsidR="00755A71">
        <w:rPr>
          <w:rFonts w:ascii="Times New Roman" w:hAnsi="Times New Roman" w:cs="Times New Roman"/>
          <w:color w:val="000000" w:themeColor="text1"/>
        </w:rPr>
        <w:t>s</w:t>
      </w:r>
      <w:bookmarkEnd w:id="202"/>
    </w:p>
    <w:p w14:paraId="74F209A0" w14:textId="77777777" w:rsidR="000B4AB6" w:rsidRPr="000B4AB6" w:rsidRDefault="000B4AB6" w:rsidP="000B4AB6"/>
    <w:p w14:paraId="6BEB11EF" w14:textId="4638CA09" w:rsidR="00A236E9" w:rsidRPr="00B036F6" w:rsidRDefault="00D01FD6"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aim of th</w:t>
      </w:r>
      <w:r w:rsidR="00520811" w:rsidRPr="00B036F6">
        <w:rPr>
          <w:rFonts w:ascii="Times New Roman" w:hAnsi="Times New Roman" w:cs="Times New Roman"/>
          <w:color w:val="000000" w:themeColor="text1"/>
          <w:sz w:val="24"/>
          <w:szCs w:val="24"/>
        </w:rPr>
        <w:t>is</w:t>
      </w:r>
      <w:r w:rsidRPr="00B036F6">
        <w:rPr>
          <w:rFonts w:ascii="Times New Roman" w:hAnsi="Times New Roman" w:cs="Times New Roman"/>
          <w:color w:val="000000" w:themeColor="text1"/>
          <w:sz w:val="24"/>
          <w:szCs w:val="24"/>
        </w:rPr>
        <w:t xml:space="preserve"> PhD was to identify whether the implementation of </w:t>
      </w:r>
      <w:r w:rsidR="00481FCB" w:rsidRPr="00B036F6">
        <w:rPr>
          <w:rFonts w:ascii="Times New Roman" w:hAnsi="Times New Roman" w:cs="Times New Roman"/>
          <w:color w:val="000000" w:themeColor="text1"/>
          <w:sz w:val="24"/>
          <w:szCs w:val="24"/>
        </w:rPr>
        <w:t>carbon-based</w:t>
      </w:r>
      <w:r w:rsidRPr="00B036F6">
        <w:rPr>
          <w:rFonts w:ascii="Times New Roman" w:hAnsi="Times New Roman" w:cs="Times New Roman"/>
          <w:color w:val="000000" w:themeColor="text1"/>
          <w:sz w:val="24"/>
          <w:szCs w:val="24"/>
        </w:rPr>
        <w:t xml:space="preserve"> waste would have an environmental impact on the steel process. The</w:t>
      </w:r>
      <w:r w:rsidR="00440DC8">
        <w:rPr>
          <w:rFonts w:ascii="Times New Roman" w:hAnsi="Times New Roman" w:cs="Times New Roman"/>
          <w:color w:val="000000" w:themeColor="text1"/>
          <w:sz w:val="24"/>
          <w:szCs w:val="24"/>
        </w:rPr>
        <w:t xml:space="preserve"> results suggest that there is an environmental benefit with the use of </w:t>
      </w:r>
      <w:r w:rsidR="00657E6A">
        <w:rPr>
          <w:rFonts w:ascii="Times New Roman" w:hAnsi="Times New Roman" w:cs="Times New Roman"/>
          <w:color w:val="000000" w:themeColor="text1"/>
          <w:sz w:val="24"/>
          <w:szCs w:val="24"/>
        </w:rPr>
        <w:t>biomass</w:t>
      </w:r>
      <w:r w:rsidR="00440DC8">
        <w:rPr>
          <w:rFonts w:ascii="Times New Roman" w:hAnsi="Times New Roman" w:cs="Times New Roman"/>
          <w:color w:val="000000" w:themeColor="text1"/>
          <w:sz w:val="24"/>
          <w:szCs w:val="24"/>
        </w:rPr>
        <w:t xml:space="preserve"> waste in the sinter plant </w:t>
      </w:r>
      <w:r w:rsidR="00657E6A">
        <w:rPr>
          <w:rFonts w:ascii="Times New Roman" w:hAnsi="Times New Roman" w:cs="Times New Roman"/>
          <w:color w:val="000000" w:themeColor="text1"/>
          <w:sz w:val="24"/>
          <w:szCs w:val="24"/>
        </w:rPr>
        <w:t>process.</w:t>
      </w:r>
      <w:r w:rsidR="00657E6A" w:rsidRPr="00B036F6">
        <w:rPr>
          <w:rFonts w:ascii="Times New Roman" w:hAnsi="Times New Roman" w:cs="Times New Roman"/>
          <w:color w:val="000000" w:themeColor="text1"/>
          <w:sz w:val="24"/>
          <w:szCs w:val="24"/>
        </w:rPr>
        <w:t xml:space="preserve"> The</w:t>
      </w:r>
      <w:r w:rsidRPr="00B036F6">
        <w:rPr>
          <w:rFonts w:ascii="Times New Roman" w:hAnsi="Times New Roman" w:cs="Times New Roman"/>
          <w:color w:val="000000" w:themeColor="text1"/>
          <w:sz w:val="24"/>
          <w:szCs w:val="24"/>
        </w:rPr>
        <w:t xml:space="preserve"> results from the </w:t>
      </w:r>
      <w:r w:rsidR="00520811" w:rsidRPr="00B036F6">
        <w:rPr>
          <w:rFonts w:ascii="Times New Roman" w:hAnsi="Times New Roman" w:cs="Times New Roman"/>
          <w:color w:val="000000" w:themeColor="text1"/>
          <w:sz w:val="24"/>
          <w:szCs w:val="24"/>
        </w:rPr>
        <w:t>small-scale</w:t>
      </w:r>
      <w:r w:rsidRPr="00B036F6">
        <w:rPr>
          <w:rFonts w:ascii="Times New Roman" w:hAnsi="Times New Roman" w:cs="Times New Roman"/>
          <w:color w:val="000000" w:themeColor="text1"/>
          <w:sz w:val="24"/>
          <w:szCs w:val="24"/>
        </w:rPr>
        <w:t xml:space="preserve"> laboratory experiments (TGA and XRD) showed that potential synergistic opportunities were more likely to be favourable at 5% substitution for all biomass to that of 15%. TGA and DTG results showed </w:t>
      </w:r>
      <w:r w:rsidR="00631A65" w:rsidRPr="00B036F6">
        <w:rPr>
          <w:rFonts w:ascii="Times New Roman" w:hAnsi="Times New Roman" w:cs="Times New Roman"/>
          <w:color w:val="000000" w:themeColor="text1"/>
          <w:sz w:val="24"/>
          <w:szCs w:val="24"/>
        </w:rPr>
        <w:t xml:space="preserve">that the </w:t>
      </w:r>
      <w:r w:rsidRPr="00B036F6">
        <w:rPr>
          <w:rFonts w:ascii="Times New Roman" w:hAnsi="Times New Roman" w:cs="Times New Roman"/>
          <w:color w:val="000000" w:themeColor="text1"/>
          <w:sz w:val="24"/>
          <w:szCs w:val="24"/>
        </w:rPr>
        <w:t>TGA profile for all 3 biomasses were closer to the coke TGA profile compared to 15%. The DTG plot also showed how the addition of bi</w:t>
      </w:r>
      <w:r w:rsidR="0044644A" w:rsidRPr="00B036F6">
        <w:rPr>
          <w:rFonts w:ascii="Times New Roman" w:hAnsi="Times New Roman" w:cs="Times New Roman"/>
          <w:color w:val="000000" w:themeColor="text1"/>
          <w:sz w:val="24"/>
          <w:szCs w:val="24"/>
        </w:rPr>
        <w:t xml:space="preserve">omass resulted in </w:t>
      </w:r>
      <w:r w:rsidR="00520811" w:rsidRPr="00B036F6">
        <w:rPr>
          <w:rFonts w:ascii="Times New Roman" w:hAnsi="Times New Roman" w:cs="Times New Roman"/>
          <w:color w:val="000000" w:themeColor="text1"/>
          <w:sz w:val="24"/>
          <w:szCs w:val="24"/>
        </w:rPr>
        <w:t xml:space="preserve">a </w:t>
      </w:r>
      <w:r w:rsidR="0044644A" w:rsidRPr="00B036F6">
        <w:rPr>
          <w:rFonts w:ascii="Times New Roman" w:hAnsi="Times New Roman" w:cs="Times New Roman"/>
          <w:color w:val="000000" w:themeColor="text1"/>
          <w:sz w:val="24"/>
          <w:szCs w:val="24"/>
        </w:rPr>
        <w:t>larger drop in</w:t>
      </w:r>
      <w:r w:rsidRPr="00B036F6">
        <w:rPr>
          <w:rFonts w:ascii="Times New Roman" w:hAnsi="Times New Roman" w:cs="Times New Roman"/>
          <w:color w:val="000000" w:themeColor="text1"/>
          <w:sz w:val="24"/>
          <w:szCs w:val="24"/>
        </w:rPr>
        <w:t xml:space="preserve"> weight at earlier temperatures</w:t>
      </w:r>
      <w:r w:rsidR="00520811" w:rsidRPr="00B036F6">
        <w:rPr>
          <w:rFonts w:ascii="Times New Roman" w:hAnsi="Times New Roman" w:cs="Times New Roman"/>
          <w:color w:val="000000" w:themeColor="text1"/>
          <w:sz w:val="24"/>
          <w:szCs w:val="24"/>
        </w:rPr>
        <w:t>. This</w:t>
      </w:r>
      <w:r w:rsidRPr="00B036F6">
        <w:rPr>
          <w:rFonts w:ascii="Times New Roman" w:hAnsi="Times New Roman" w:cs="Times New Roman"/>
          <w:color w:val="000000" w:themeColor="text1"/>
          <w:sz w:val="24"/>
          <w:szCs w:val="24"/>
        </w:rPr>
        <w:t xml:space="preserve"> indicates potential combustion issues for sintering as </w:t>
      </w:r>
      <w:r w:rsidR="00520811" w:rsidRPr="00B036F6">
        <w:rPr>
          <w:rFonts w:ascii="Times New Roman" w:hAnsi="Times New Roman" w:cs="Times New Roman"/>
          <w:color w:val="000000" w:themeColor="text1"/>
          <w:sz w:val="24"/>
          <w:szCs w:val="24"/>
        </w:rPr>
        <w:t xml:space="preserve">the </w:t>
      </w:r>
      <w:r w:rsidRPr="00B036F6">
        <w:rPr>
          <w:rFonts w:ascii="Times New Roman" w:hAnsi="Times New Roman" w:cs="Times New Roman"/>
          <w:color w:val="000000" w:themeColor="text1"/>
          <w:sz w:val="24"/>
          <w:szCs w:val="24"/>
        </w:rPr>
        <w:t xml:space="preserve">combustion of coke needs to react at higher temperatures. XRD analysis again was in favour of 5% substitution since peak intensity of active carbons was increased from coke to 5% biomass substitution but then reduced after biomass </w:t>
      </w:r>
      <w:r w:rsidR="00520811" w:rsidRPr="00B036F6">
        <w:rPr>
          <w:rFonts w:ascii="Times New Roman" w:hAnsi="Times New Roman" w:cs="Times New Roman"/>
          <w:color w:val="000000" w:themeColor="text1"/>
          <w:sz w:val="24"/>
          <w:szCs w:val="24"/>
        </w:rPr>
        <w:t>substitution increased</w:t>
      </w:r>
      <w:r w:rsidRPr="00B036F6">
        <w:rPr>
          <w:rFonts w:ascii="Times New Roman" w:hAnsi="Times New Roman" w:cs="Times New Roman"/>
          <w:color w:val="000000" w:themeColor="text1"/>
          <w:sz w:val="24"/>
          <w:szCs w:val="24"/>
        </w:rPr>
        <w:t xml:space="preserve"> above 5%. Active carbons are important as this form of carbon is processed to have low volume pores that will increase the surface area</w:t>
      </w:r>
      <w:r w:rsidR="00520811"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making it favourable for better chemical reactions. The </w:t>
      </w:r>
      <w:r w:rsidR="00520811" w:rsidRPr="00B036F6">
        <w:rPr>
          <w:rFonts w:ascii="Times New Roman" w:hAnsi="Times New Roman" w:cs="Times New Roman"/>
          <w:color w:val="000000" w:themeColor="text1"/>
          <w:sz w:val="24"/>
          <w:szCs w:val="24"/>
        </w:rPr>
        <w:t>small-scale</w:t>
      </w:r>
      <w:r w:rsidRPr="00B036F6">
        <w:rPr>
          <w:rFonts w:ascii="Times New Roman" w:hAnsi="Times New Roman" w:cs="Times New Roman"/>
          <w:color w:val="000000" w:themeColor="text1"/>
          <w:sz w:val="24"/>
          <w:szCs w:val="24"/>
        </w:rPr>
        <w:t xml:space="preserve"> experiments all suggested that 5% would be the better substitution rate and this followed the same principles in the sinter pot experiments. Thermal profile, off gas emissions a</w:t>
      </w:r>
      <w:r w:rsidR="00A236E9" w:rsidRPr="00B036F6">
        <w:rPr>
          <w:rFonts w:ascii="Times New Roman" w:hAnsi="Times New Roman" w:cs="Times New Roman"/>
          <w:color w:val="000000" w:themeColor="text1"/>
          <w:sz w:val="24"/>
          <w:szCs w:val="24"/>
        </w:rPr>
        <w:t>n</w:t>
      </w:r>
      <w:r w:rsidRPr="00B036F6">
        <w:rPr>
          <w:rFonts w:ascii="Times New Roman" w:hAnsi="Times New Roman" w:cs="Times New Roman"/>
          <w:color w:val="000000" w:themeColor="text1"/>
          <w:sz w:val="24"/>
          <w:szCs w:val="24"/>
        </w:rPr>
        <w:t xml:space="preserve">d sinter rate all showed to perform better in comparison to 15%. </w:t>
      </w:r>
      <w:r w:rsidR="00271502" w:rsidRPr="00B036F6">
        <w:rPr>
          <w:rFonts w:ascii="Times New Roman" w:hAnsi="Times New Roman" w:cs="Times New Roman"/>
          <w:color w:val="000000" w:themeColor="text1"/>
          <w:sz w:val="24"/>
          <w:szCs w:val="24"/>
        </w:rPr>
        <w:t>Iron Oxide (</w:t>
      </w:r>
      <w:r w:rsidRPr="00B036F6">
        <w:rPr>
          <w:rFonts w:ascii="Times New Roman" w:hAnsi="Times New Roman" w:cs="Times New Roman"/>
          <w:color w:val="000000" w:themeColor="text1"/>
          <w:sz w:val="24"/>
          <w:szCs w:val="24"/>
        </w:rPr>
        <w:t>FeO</w:t>
      </w:r>
      <w:r w:rsidR="00271502"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analysis and porosity also showed to be very close to coke results</w:t>
      </w:r>
      <w:r w:rsidR="00520811" w:rsidRPr="00B036F6">
        <w:rPr>
          <w:rFonts w:ascii="Times New Roman" w:hAnsi="Times New Roman" w:cs="Times New Roman"/>
          <w:color w:val="000000" w:themeColor="text1"/>
          <w:sz w:val="24"/>
          <w:szCs w:val="24"/>
        </w:rPr>
        <w:t xml:space="preserve">, </w:t>
      </w:r>
      <w:r w:rsidRPr="00B036F6">
        <w:rPr>
          <w:rFonts w:ascii="Times New Roman" w:hAnsi="Times New Roman" w:cs="Times New Roman"/>
          <w:color w:val="000000" w:themeColor="text1"/>
          <w:sz w:val="24"/>
          <w:szCs w:val="24"/>
        </w:rPr>
        <w:t>indicat</w:t>
      </w:r>
      <w:r w:rsidR="00520811" w:rsidRPr="00B036F6">
        <w:rPr>
          <w:rFonts w:ascii="Times New Roman" w:hAnsi="Times New Roman" w:cs="Times New Roman"/>
          <w:color w:val="000000" w:themeColor="text1"/>
          <w:sz w:val="24"/>
          <w:szCs w:val="24"/>
        </w:rPr>
        <w:t>ing</w:t>
      </w:r>
      <w:r w:rsidRPr="00B036F6">
        <w:rPr>
          <w:rFonts w:ascii="Times New Roman" w:hAnsi="Times New Roman" w:cs="Times New Roman"/>
          <w:color w:val="000000" w:themeColor="text1"/>
          <w:sz w:val="24"/>
          <w:szCs w:val="24"/>
        </w:rPr>
        <w:t xml:space="preserve"> positive results. Off gas emissions showed that less CO and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 xml:space="preserve">2 </w:t>
      </w:r>
      <w:r w:rsidRPr="00B036F6">
        <w:rPr>
          <w:rFonts w:ascii="Times New Roman" w:hAnsi="Times New Roman" w:cs="Times New Roman"/>
          <w:color w:val="000000" w:themeColor="text1"/>
          <w:sz w:val="24"/>
          <w:szCs w:val="24"/>
        </w:rPr>
        <w:t>was produced for all three biomasses in comparison to coke.</w:t>
      </w:r>
      <w:r w:rsidR="00A236E9" w:rsidRPr="00B036F6">
        <w:rPr>
          <w:rFonts w:ascii="Times New Roman" w:hAnsi="Times New Roman" w:cs="Times New Roman"/>
          <w:color w:val="000000" w:themeColor="text1"/>
          <w:sz w:val="24"/>
          <w:szCs w:val="24"/>
        </w:rPr>
        <w:t xml:space="preserve"> The sinter pot results also showed how the use of polymers would not be suitable for the sinter pot experiments. The polymers behaved poorly in thermal profile</w:t>
      </w:r>
      <w:r w:rsidR="00520811" w:rsidRPr="00B036F6">
        <w:rPr>
          <w:rFonts w:ascii="Times New Roman" w:hAnsi="Times New Roman" w:cs="Times New Roman"/>
          <w:color w:val="000000" w:themeColor="text1"/>
          <w:sz w:val="24"/>
          <w:szCs w:val="24"/>
        </w:rPr>
        <w:t xml:space="preserve"> </w:t>
      </w:r>
      <w:r w:rsidR="00A236E9" w:rsidRPr="00B036F6">
        <w:rPr>
          <w:rFonts w:ascii="Times New Roman" w:hAnsi="Times New Roman" w:cs="Times New Roman"/>
          <w:color w:val="000000" w:themeColor="text1"/>
          <w:sz w:val="24"/>
          <w:szCs w:val="24"/>
        </w:rPr>
        <w:t>behaviour and off gas emissions.</w:t>
      </w:r>
    </w:p>
    <w:p w14:paraId="06D20CE5" w14:textId="5A1028E5" w:rsidR="00D01FD6" w:rsidRPr="007B0649" w:rsidRDefault="00D01FD6"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LCA models were created</w:t>
      </w:r>
      <w:r w:rsidR="00A236E9" w:rsidRPr="00B036F6">
        <w:rPr>
          <w:rFonts w:ascii="Times New Roman" w:hAnsi="Times New Roman" w:cs="Times New Roman"/>
          <w:color w:val="000000" w:themeColor="text1"/>
          <w:sz w:val="24"/>
          <w:szCs w:val="24"/>
        </w:rPr>
        <w:t xml:space="preserve"> for biomass substitution in the sinter plant. </w:t>
      </w:r>
      <w:r w:rsidR="00AB2F56">
        <w:rPr>
          <w:rFonts w:ascii="Times New Roman" w:hAnsi="Times New Roman" w:cs="Times New Roman"/>
          <w:color w:val="000000" w:themeColor="text1"/>
          <w:sz w:val="24"/>
          <w:szCs w:val="24"/>
        </w:rPr>
        <w:t>CO</w:t>
      </w:r>
      <w:r w:rsidR="00AB2F56">
        <w:rPr>
          <w:rFonts w:ascii="Times New Roman" w:hAnsi="Times New Roman" w:cs="Times New Roman"/>
          <w:color w:val="000000" w:themeColor="text1"/>
          <w:sz w:val="24"/>
          <w:szCs w:val="24"/>
          <w:vertAlign w:val="subscript"/>
        </w:rPr>
        <w:t xml:space="preserve">2 </w:t>
      </w:r>
      <w:r w:rsidR="00AB2F56" w:rsidRPr="00B036F6">
        <w:rPr>
          <w:rFonts w:ascii="Times New Roman" w:hAnsi="Times New Roman" w:cs="Times New Roman"/>
          <w:color w:val="000000" w:themeColor="text1"/>
          <w:sz w:val="24"/>
          <w:szCs w:val="24"/>
        </w:rPr>
        <w:t>direct</w:t>
      </w:r>
      <w:r w:rsidR="00A236E9" w:rsidRPr="00B036F6">
        <w:rPr>
          <w:rFonts w:ascii="Times New Roman" w:hAnsi="Times New Roman" w:cs="Times New Roman"/>
          <w:color w:val="000000" w:themeColor="text1"/>
          <w:sz w:val="24"/>
          <w:szCs w:val="24"/>
        </w:rPr>
        <w:t xml:space="preserve"> combustion used in the LCA model was obtained from the sinter pot </w:t>
      </w:r>
      <w:r w:rsidR="00AB2F56">
        <w:rPr>
          <w:rFonts w:ascii="Times New Roman" w:hAnsi="Times New Roman" w:cs="Times New Roman"/>
          <w:color w:val="000000" w:themeColor="text1"/>
          <w:sz w:val="24"/>
          <w:szCs w:val="24"/>
        </w:rPr>
        <w:t>CO</w:t>
      </w:r>
      <w:r w:rsidR="00AB2F56">
        <w:rPr>
          <w:rFonts w:ascii="Times New Roman" w:hAnsi="Times New Roman" w:cs="Times New Roman"/>
          <w:color w:val="000000" w:themeColor="text1"/>
          <w:sz w:val="24"/>
          <w:szCs w:val="24"/>
          <w:vertAlign w:val="subscript"/>
        </w:rPr>
        <w:t xml:space="preserve">2 </w:t>
      </w:r>
      <w:r w:rsidR="00AB2F56" w:rsidRPr="00B036F6">
        <w:rPr>
          <w:rFonts w:ascii="Times New Roman" w:hAnsi="Times New Roman" w:cs="Times New Roman"/>
          <w:color w:val="000000" w:themeColor="text1"/>
          <w:sz w:val="24"/>
          <w:szCs w:val="24"/>
        </w:rPr>
        <w:t>results</w:t>
      </w:r>
      <w:r w:rsidR="00A236E9"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LCA results showed that </w:t>
      </w:r>
      <w:r w:rsidR="00A236E9" w:rsidRPr="00B036F6">
        <w:rPr>
          <w:rFonts w:ascii="Times New Roman" w:hAnsi="Times New Roman" w:cs="Times New Roman"/>
          <w:color w:val="000000" w:themeColor="text1"/>
          <w:sz w:val="24"/>
          <w:szCs w:val="24"/>
        </w:rPr>
        <w:t xml:space="preserve">an </w:t>
      </w:r>
      <w:r w:rsidRPr="00B036F6">
        <w:rPr>
          <w:rFonts w:ascii="Times New Roman" w:hAnsi="Times New Roman" w:cs="Times New Roman"/>
          <w:color w:val="000000" w:themeColor="text1"/>
          <w:sz w:val="24"/>
          <w:szCs w:val="24"/>
        </w:rPr>
        <w:t>annual saving</w:t>
      </w:r>
      <w:r w:rsidR="00A236E9" w:rsidRPr="00B036F6">
        <w:rPr>
          <w:rFonts w:ascii="Times New Roman" w:hAnsi="Times New Roman" w:cs="Times New Roman"/>
          <w:color w:val="000000" w:themeColor="text1"/>
          <w:sz w:val="24"/>
          <w:szCs w:val="24"/>
        </w:rPr>
        <w:t xml:space="preserve"> of</w:t>
      </w:r>
      <w:r w:rsidRPr="00B036F6">
        <w:rPr>
          <w:rFonts w:ascii="Times New Roman" w:hAnsi="Times New Roman" w:cs="Times New Roman"/>
          <w:color w:val="000000" w:themeColor="text1"/>
          <w:sz w:val="24"/>
          <w:szCs w:val="24"/>
        </w:rPr>
        <w:t xml:space="preserve"> </w:t>
      </w:r>
      <w:r w:rsidR="00A236E9" w:rsidRPr="00B036F6">
        <w:rPr>
          <w:rFonts w:ascii="Times New Roman" w:hAnsi="Times New Roman" w:cs="Times New Roman"/>
          <w:color w:val="000000" w:themeColor="text1"/>
          <w:sz w:val="24"/>
          <w:szCs w:val="24"/>
        </w:rPr>
        <w:t xml:space="preserve">19, 64 and 37 tonnes of </w:t>
      </w:r>
      <w:r w:rsidR="00AB2F56">
        <w:rPr>
          <w:rFonts w:ascii="Times New Roman" w:hAnsi="Times New Roman" w:cs="Times New Roman"/>
          <w:color w:val="000000" w:themeColor="text1"/>
          <w:sz w:val="24"/>
          <w:szCs w:val="24"/>
        </w:rPr>
        <w:t>CO</w:t>
      </w:r>
      <w:r w:rsidR="00AB2F56">
        <w:rPr>
          <w:rFonts w:ascii="Times New Roman" w:hAnsi="Times New Roman" w:cs="Times New Roman"/>
          <w:color w:val="000000" w:themeColor="text1"/>
          <w:sz w:val="24"/>
          <w:szCs w:val="24"/>
          <w:vertAlign w:val="subscript"/>
        </w:rPr>
        <w:t xml:space="preserve">2 </w:t>
      </w:r>
      <w:r w:rsidR="00AB2F56" w:rsidRPr="00B036F6">
        <w:rPr>
          <w:rFonts w:ascii="Times New Roman" w:hAnsi="Times New Roman" w:cs="Times New Roman"/>
          <w:color w:val="000000" w:themeColor="text1"/>
          <w:sz w:val="24"/>
          <w:szCs w:val="24"/>
        </w:rPr>
        <w:t>saved</w:t>
      </w:r>
      <w:r w:rsidR="00A236E9" w:rsidRPr="00B036F6">
        <w:rPr>
          <w:rFonts w:ascii="Times New Roman" w:hAnsi="Times New Roman" w:cs="Times New Roman"/>
          <w:color w:val="000000" w:themeColor="text1"/>
          <w:sz w:val="24"/>
          <w:szCs w:val="24"/>
        </w:rPr>
        <w:t xml:space="preserve"> when substituting coke with 5% oat husk, BSG and rice bran. At 15%, 87, 132 and 144 tonnes of </w:t>
      </w:r>
      <w:r w:rsidR="00AB2F56">
        <w:rPr>
          <w:rFonts w:ascii="Times New Roman" w:hAnsi="Times New Roman" w:cs="Times New Roman"/>
          <w:color w:val="000000" w:themeColor="text1"/>
          <w:sz w:val="24"/>
          <w:szCs w:val="24"/>
        </w:rPr>
        <w:t>CO</w:t>
      </w:r>
      <w:r w:rsidR="00AB2F56">
        <w:rPr>
          <w:rFonts w:ascii="Times New Roman" w:hAnsi="Times New Roman" w:cs="Times New Roman"/>
          <w:color w:val="000000" w:themeColor="text1"/>
          <w:sz w:val="24"/>
          <w:szCs w:val="24"/>
          <w:vertAlign w:val="subscript"/>
        </w:rPr>
        <w:t xml:space="preserve">2 </w:t>
      </w:r>
      <w:r w:rsidR="00AB2F56" w:rsidRPr="00B036F6">
        <w:rPr>
          <w:rFonts w:ascii="Times New Roman" w:hAnsi="Times New Roman" w:cs="Times New Roman"/>
          <w:color w:val="000000" w:themeColor="text1"/>
          <w:sz w:val="24"/>
          <w:szCs w:val="24"/>
        </w:rPr>
        <w:t>were</w:t>
      </w:r>
      <w:r w:rsidR="00A236E9" w:rsidRPr="00B036F6">
        <w:rPr>
          <w:rFonts w:ascii="Times New Roman" w:hAnsi="Times New Roman" w:cs="Times New Roman"/>
          <w:color w:val="000000" w:themeColor="text1"/>
          <w:sz w:val="24"/>
          <w:szCs w:val="24"/>
        </w:rPr>
        <w:t xml:space="preserve"> saved when 15% oat husk, BSG and rice bran was used. The additional benefit of biomass substitution </w:t>
      </w:r>
      <w:r w:rsidR="00520811" w:rsidRPr="00B036F6">
        <w:rPr>
          <w:rFonts w:ascii="Times New Roman" w:hAnsi="Times New Roman" w:cs="Times New Roman"/>
          <w:color w:val="000000" w:themeColor="text1"/>
          <w:sz w:val="24"/>
          <w:szCs w:val="24"/>
        </w:rPr>
        <w:t>includes the amount</w:t>
      </w:r>
      <w:r w:rsidR="00A236E9" w:rsidRPr="00B036F6">
        <w:rPr>
          <w:rFonts w:ascii="Times New Roman" w:hAnsi="Times New Roman" w:cs="Times New Roman"/>
          <w:color w:val="000000" w:themeColor="text1"/>
          <w:sz w:val="24"/>
          <w:szCs w:val="24"/>
        </w:rPr>
        <w:t xml:space="preserve">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00A236E9" w:rsidRPr="00B036F6">
        <w:rPr>
          <w:rFonts w:ascii="Times New Roman" w:hAnsi="Times New Roman" w:cs="Times New Roman"/>
          <w:color w:val="000000" w:themeColor="text1"/>
          <w:sz w:val="24"/>
          <w:szCs w:val="24"/>
        </w:rPr>
        <w:t xml:space="preserve"> </w:t>
      </w:r>
      <w:r w:rsidR="00520811" w:rsidRPr="00B036F6">
        <w:rPr>
          <w:rFonts w:ascii="Times New Roman" w:hAnsi="Times New Roman" w:cs="Times New Roman"/>
          <w:color w:val="000000" w:themeColor="text1"/>
          <w:sz w:val="24"/>
          <w:szCs w:val="24"/>
        </w:rPr>
        <w:t xml:space="preserve">that </w:t>
      </w:r>
      <w:r w:rsidR="00A236E9" w:rsidRPr="00B036F6">
        <w:rPr>
          <w:rFonts w:ascii="Times New Roman" w:hAnsi="Times New Roman" w:cs="Times New Roman"/>
          <w:color w:val="000000" w:themeColor="text1"/>
          <w:sz w:val="24"/>
          <w:szCs w:val="24"/>
        </w:rPr>
        <w:t xml:space="preserve">could be </w:t>
      </w:r>
      <w:r w:rsidR="00A236E9" w:rsidRPr="00B036F6">
        <w:rPr>
          <w:rFonts w:ascii="Times New Roman" w:hAnsi="Times New Roman" w:cs="Times New Roman"/>
          <w:color w:val="000000" w:themeColor="text1"/>
          <w:sz w:val="24"/>
          <w:szCs w:val="24"/>
        </w:rPr>
        <w:lastRenderedPageBreak/>
        <w:t xml:space="preserve">offset due to harvesting of biomass consuming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00A236E9" w:rsidRPr="00B036F6">
        <w:rPr>
          <w:rFonts w:ascii="Times New Roman" w:hAnsi="Times New Roman" w:cs="Times New Roman"/>
          <w:color w:val="000000" w:themeColor="text1"/>
          <w:sz w:val="24"/>
          <w:szCs w:val="24"/>
        </w:rPr>
        <w:t xml:space="preserve"> during the growth stage. This meant that with </w:t>
      </w:r>
      <w:r w:rsidR="00AB2F56">
        <w:rPr>
          <w:rFonts w:ascii="Times New Roman" w:hAnsi="Times New Roman" w:cs="Times New Roman"/>
          <w:color w:val="000000" w:themeColor="text1"/>
          <w:sz w:val="24"/>
          <w:szCs w:val="24"/>
        </w:rPr>
        <w:t>CO</w:t>
      </w:r>
      <w:r w:rsidR="00AB2F56">
        <w:rPr>
          <w:rFonts w:ascii="Times New Roman" w:hAnsi="Times New Roman" w:cs="Times New Roman"/>
          <w:color w:val="000000" w:themeColor="text1"/>
          <w:sz w:val="24"/>
          <w:szCs w:val="24"/>
          <w:vertAlign w:val="subscript"/>
        </w:rPr>
        <w:t xml:space="preserve">2 </w:t>
      </w:r>
      <w:r w:rsidR="00AB2F56" w:rsidRPr="00B036F6">
        <w:rPr>
          <w:rFonts w:ascii="Times New Roman" w:hAnsi="Times New Roman" w:cs="Times New Roman"/>
          <w:color w:val="000000" w:themeColor="text1"/>
          <w:sz w:val="24"/>
          <w:szCs w:val="24"/>
        </w:rPr>
        <w:t>sequestration</w:t>
      </w:r>
      <w:r w:rsidR="00520811" w:rsidRPr="00B036F6">
        <w:rPr>
          <w:rFonts w:ascii="Times New Roman" w:hAnsi="Times New Roman" w:cs="Times New Roman"/>
          <w:color w:val="000000" w:themeColor="text1"/>
          <w:sz w:val="24"/>
          <w:szCs w:val="24"/>
        </w:rPr>
        <w:t>,</w:t>
      </w:r>
      <w:r w:rsidR="00A236E9" w:rsidRPr="00B036F6">
        <w:rPr>
          <w:rFonts w:ascii="Times New Roman" w:hAnsi="Times New Roman" w:cs="Times New Roman"/>
          <w:color w:val="000000" w:themeColor="text1"/>
          <w:sz w:val="24"/>
          <w:szCs w:val="24"/>
        </w:rPr>
        <w:t xml:space="preserve"> the annual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00A236E9" w:rsidRPr="00B036F6">
        <w:rPr>
          <w:rFonts w:ascii="Times New Roman" w:hAnsi="Times New Roman" w:cs="Times New Roman"/>
          <w:color w:val="000000" w:themeColor="text1"/>
          <w:sz w:val="24"/>
          <w:szCs w:val="24"/>
        </w:rPr>
        <w:t xml:space="preserve"> saving at 5% was </w:t>
      </w:r>
      <w:r w:rsidRPr="00B036F6">
        <w:rPr>
          <w:rFonts w:ascii="Times New Roman" w:hAnsi="Times New Roman" w:cs="Times New Roman"/>
          <w:color w:val="000000" w:themeColor="text1"/>
          <w:sz w:val="24"/>
          <w:szCs w:val="24"/>
        </w:rPr>
        <w:t xml:space="preserve">64, 204 and 97 tonnes of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for oat husk, BSG or rice bran. At 15% substitution, the annual average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savings were 219, 546 and 321.8 tonnes of </w:t>
      </w:r>
      <w:r w:rsidR="00EC71DF">
        <w:rPr>
          <w:rFonts w:ascii="Times New Roman" w:hAnsi="Times New Roman" w:cs="Times New Roman"/>
          <w:color w:val="000000" w:themeColor="text1"/>
          <w:sz w:val="24"/>
          <w:szCs w:val="24"/>
        </w:rPr>
        <w:t>CO</w:t>
      </w:r>
      <w:r w:rsidR="00EC71DF">
        <w:rPr>
          <w:rFonts w:ascii="Times New Roman" w:hAnsi="Times New Roman" w:cs="Times New Roman"/>
          <w:color w:val="000000" w:themeColor="text1"/>
          <w:sz w:val="24"/>
          <w:szCs w:val="24"/>
          <w:vertAlign w:val="subscript"/>
        </w:rPr>
        <w:t>2</w:t>
      </w:r>
      <w:r w:rsidRPr="00B036F6">
        <w:rPr>
          <w:rFonts w:ascii="Times New Roman" w:hAnsi="Times New Roman" w:cs="Times New Roman"/>
          <w:color w:val="000000" w:themeColor="text1"/>
          <w:sz w:val="24"/>
          <w:szCs w:val="24"/>
        </w:rPr>
        <w:t xml:space="preserve"> for oat husk, BSG and rice bran. </w:t>
      </w:r>
      <w:r w:rsidR="00FC761E" w:rsidRPr="00B036F6">
        <w:rPr>
          <w:rFonts w:ascii="Times New Roman" w:hAnsi="Times New Roman" w:cs="Times New Roman"/>
          <w:color w:val="000000" w:themeColor="text1"/>
          <w:sz w:val="24"/>
          <w:szCs w:val="24"/>
        </w:rPr>
        <w:t xml:space="preserve"> These savings are impressive</w:t>
      </w:r>
      <w:r w:rsidR="00520811" w:rsidRPr="00B036F6">
        <w:rPr>
          <w:rFonts w:ascii="Times New Roman" w:hAnsi="Times New Roman" w:cs="Times New Roman"/>
          <w:color w:val="000000" w:themeColor="text1"/>
          <w:sz w:val="24"/>
          <w:szCs w:val="24"/>
        </w:rPr>
        <w:t>,</w:t>
      </w:r>
      <w:r w:rsidR="00FC761E" w:rsidRPr="00B036F6">
        <w:rPr>
          <w:rFonts w:ascii="Times New Roman" w:hAnsi="Times New Roman" w:cs="Times New Roman"/>
          <w:color w:val="000000" w:themeColor="text1"/>
          <w:sz w:val="24"/>
          <w:szCs w:val="24"/>
        </w:rPr>
        <w:t xml:space="preserve"> with the knowledge that minimal effort was required in </w:t>
      </w:r>
      <w:r w:rsidR="00FC761E" w:rsidRPr="00E53BBC">
        <w:rPr>
          <w:rFonts w:ascii="Times New Roman" w:hAnsi="Times New Roman" w:cs="Times New Roman"/>
          <w:sz w:val="24"/>
          <w:szCs w:val="24"/>
        </w:rPr>
        <w:t>the preparation of the biomass material.</w:t>
      </w:r>
      <w:r w:rsidR="007B0649" w:rsidRPr="00E53BBC">
        <w:rPr>
          <w:rFonts w:ascii="Times New Roman" w:hAnsi="Times New Roman" w:cs="Times New Roman"/>
          <w:sz w:val="24"/>
          <w:szCs w:val="24"/>
        </w:rPr>
        <w:t xml:space="preserve"> The additional benefit of CO</w:t>
      </w:r>
      <w:r w:rsidR="007B0649" w:rsidRPr="00E53BBC">
        <w:rPr>
          <w:rFonts w:ascii="Times New Roman" w:hAnsi="Times New Roman" w:cs="Times New Roman"/>
          <w:sz w:val="24"/>
          <w:szCs w:val="24"/>
          <w:vertAlign w:val="subscript"/>
        </w:rPr>
        <w:t>2</w:t>
      </w:r>
      <w:r w:rsidR="007B0649" w:rsidRPr="00E53BBC">
        <w:rPr>
          <w:rFonts w:ascii="Times New Roman" w:hAnsi="Times New Roman" w:cs="Times New Roman"/>
          <w:sz w:val="24"/>
          <w:szCs w:val="24"/>
        </w:rPr>
        <w:t xml:space="preserve"> sequestration is that the steel industry can open up potential connection with other industry knowing that a certain amount of CO</w:t>
      </w:r>
      <w:r w:rsidR="007B0649" w:rsidRPr="00E53BBC">
        <w:rPr>
          <w:rFonts w:ascii="Times New Roman" w:hAnsi="Times New Roman" w:cs="Times New Roman"/>
          <w:sz w:val="24"/>
          <w:szCs w:val="24"/>
          <w:vertAlign w:val="subscript"/>
        </w:rPr>
        <w:t xml:space="preserve">2 </w:t>
      </w:r>
      <w:r w:rsidR="007B0649" w:rsidRPr="00E53BBC">
        <w:rPr>
          <w:rFonts w:ascii="Times New Roman" w:hAnsi="Times New Roman" w:cs="Times New Roman"/>
          <w:sz w:val="24"/>
          <w:szCs w:val="24"/>
        </w:rPr>
        <w:t>produced from the steel industry can be consumed during the growth stage of the biomass. In terms of geographic proximity, the use of rice in the steel industry may struggle with regards to CO</w:t>
      </w:r>
      <w:r w:rsidR="007B0649" w:rsidRPr="00E53BBC">
        <w:rPr>
          <w:rFonts w:ascii="Times New Roman" w:hAnsi="Times New Roman" w:cs="Times New Roman"/>
          <w:sz w:val="24"/>
          <w:szCs w:val="24"/>
          <w:vertAlign w:val="subscript"/>
        </w:rPr>
        <w:t xml:space="preserve">2 </w:t>
      </w:r>
      <w:r w:rsidR="007B0649" w:rsidRPr="00E53BBC">
        <w:rPr>
          <w:rFonts w:ascii="Times New Roman" w:hAnsi="Times New Roman" w:cs="Times New Roman"/>
          <w:sz w:val="24"/>
          <w:szCs w:val="24"/>
        </w:rPr>
        <w:t>sequestration since rice is not produced in the UK compared to oats and barley. The question is whether the biomass product has to be produced in the UK for CO</w:t>
      </w:r>
      <w:r w:rsidR="007B0649" w:rsidRPr="00E53BBC">
        <w:rPr>
          <w:rFonts w:ascii="Times New Roman" w:hAnsi="Times New Roman" w:cs="Times New Roman"/>
          <w:sz w:val="24"/>
          <w:szCs w:val="24"/>
          <w:vertAlign w:val="subscript"/>
        </w:rPr>
        <w:t xml:space="preserve">2  </w:t>
      </w:r>
      <w:r w:rsidR="007B0649" w:rsidRPr="00E53BBC">
        <w:rPr>
          <w:rFonts w:ascii="Times New Roman" w:hAnsi="Times New Roman" w:cs="Times New Roman"/>
          <w:sz w:val="24"/>
          <w:szCs w:val="24"/>
        </w:rPr>
        <w:t xml:space="preserve">sequestration to apply. I believe that the biomass does have to be produced otherwise if not then there might be the potential of double counting. </w:t>
      </w:r>
      <w:r w:rsidR="00DC1CC6" w:rsidRPr="00E53BBC">
        <w:rPr>
          <w:rFonts w:ascii="Times New Roman" w:hAnsi="Times New Roman" w:cs="Times New Roman"/>
          <w:sz w:val="24"/>
          <w:szCs w:val="24"/>
        </w:rPr>
        <w:t>At both Port Talbot and Scunthorpe there is enough land space to satisfy the 5% and 15% substitution requirement, but then the issue then becomes that these biomass crops become energy crops that are purposely grown for the steel industry, which is not the focus of this study and doesn’t fit within the industrial symbiosis approach.</w:t>
      </w:r>
    </w:p>
    <w:p w14:paraId="25095663" w14:textId="0131CA3B" w:rsidR="00FC761E" w:rsidRPr="00B036F6" w:rsidRDefault="00FC761E"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re w</w:t>
      </w:r>
      <w:r w:rsidR="00520811" w:rsidRPr="00B036F6">
        <w:rPr>
          <w:rFonts w:ascii="Times New Roman" w:hAnsi="Times New Roman" w:cs="Times New Roman"/>
          <w:color w:val="000000" w:themeColor="text1"/>
          <w:sz w:val="24"/>
          <w:szCs w:val="24"/>
        </w:rPr>
        <w:t>ere</w:t>
      </w:r>
      <w:r w:rsidRPr="00B036F6">
        <w:rPr>
          <w:rFonts w:ascii="Times New Roman" w:hAnsi="Times New Roman" w:cs="Times New Roman"/>
          <w:color w:val="000000" w:themeColor="text1"/>
          <w:sz w:val="24"/>
          <w:szCs w:val="24"/>
        </w:rPr>
        <w:t xml:space="preserve"> </w:t>
      </w:r>
      <w:r w:rsidR="00520811" w:rsidRPr="00B036F6">
        <w:rPr>
          <w:rFonts w:ascii="Times New Roman" w:hAnsi="Times New Roman" w:cs="Times New Roman"/>
          <w:color w:val="000000" w:themeColor="text1"/>
          <w:sz w:val="24"/>
          <w:szCs w:val="24"/>
        </w:rPr>
        <w:t>several</w:t>
      </w:r>
      <w:r w:rsidRPr="00B036F6">
        <w:rPr>
          <w:rFonts w:ascii="Times New Roman" w:hAnsi="Times New Roman" w:cs="Times New Roman"/>
          <w:color w:val="000000" w:themeColor="text1"/>
          <w:sz w:val="24"/>
          <w:szCs w:val="24"/>
        </w:rPr>
        <w:t xml:space="preserve"> limitations during the course of these trials, in particular the sinter pot trials and LCA analysis. The limiting factor with regards</w:t>
      </w:r>
      <w:r w:rsidR="001A28C0" w:rsidRPr="00B036F6">
        <w:rPr>
          <w:rFonts w:ascii="Times New Roman" w:hAnsi="Times New Roman" w:cs="Times New Roman"/>
          <w:color w:val="000000" w:themeColor="text1"/>
          <w:sz w:val="24"/>
          <w:szCs w:val="24"/>
        </w:rPr>
        <w:t xml:space="preserve"> to</w:t>
      </w:r>
      <w:r w:rsidRPr="00B036F6">
        <w:rPr>
          <w:rFonts w:ascii="Times New Roman" w:hAnsi="Times New Roman" w:cs="Times New Roman"/>
          <w:color w:val="000000" w:themeColor="text1"/>
          <w:sz w:val="24"/>
          <w:szCs w:val="24"/>
        </w:rPr>
        <w:t xml:space="preserve"> the sinter pot trials </w:t>
      </w:r>
      <w:r w:rsidR="001A28C0" w:rsidRPr="00B036F6">
        <w:rPr>
          <w:rFonts w:ascii="Times New Roman" w:hAnsi="Times New Roman" w:cs="Times New Roman"/>
          <w:color w:val="000000" w:themeColor="text1"/>
          <w:sz w:val="24"/>
          <w:szCs w:val="24"/>
        </w:rPr>
        <w:t>was that quality of sinter could not truly be assessed.</w:t>
      </w:r>
      <w:r w:rsidR="00EA6458" w:rsidRPr="00B036F6">
        <w:rPr>
          <w:rFonts w:ascii="Times New Roman" w:hAnsi="Times New Roman" w:cs="Times New Roman"/>
          <w:color w:val="000000" w:themeColor="text1"/>
          <w:sz w:val="24"/>
          <w:szCs w:val="24"/>
        </w:rPr>
        <w:t xml:space="preserve"> The sinter pot was designed to assess environmental impacts</w:t>
      </w:r>
      <w:r w:rsidR="00520811" w:rsidRPr="00B036F6">
        <w:rPr>
          <w:rFonts w:ascii="Times New Roman" w:hAnsi="Times New Roman" w:cs="Times New Roman"/>
          <w:color w:val="000000" w:themeColor="text1"/>
          <w:sz w:val="24"/>
          <w:szCs w:val="24"/>
        </w:rPr>
        <w:t>-</w:t>
      </w:r>
      <w:r w:rsidR="00EA6458" w:rsidRPr="00B036F6">
        <w:rPr>
          <w:rFonts w:ascii="Times New Roman" w:hAnsi="Times New Roman" w:cs="Times New Roman"/>
          <w:color w:val="000000" w:themeColor="text1"/>
          <w:sz w:val="24"/>
          <w:szCs w:val="24"/>
        </w:rPr>
        <w:t xml:space="preserve"> not quality issues.</w:t>
      </w:r>
      <w:r w:rsidR="001A28C0" w:rsidRPr="00B036F6">
        <w:rPr>
          <w:rFonts w:ascii="Times New Roman" w:hAnsi="Times New Roman" w:cs="Times New Roman"/>
          <w:color w:val="000000" w:themeColor="text1"/>
          <w:sz w:val="24"/>
          <w:szCs w:val="24"/>
        </w:rPr>
        <w:t xml:space="preserve"> The sinter yield, tumble index, RDI and RI are all fundamental quality indicators that are required to be carried out if sinter was to be used in the blast furnace. As good as the sinter pot </w:t>
      </w:r>
      <w:r w:rsidR="00657E6A" w:rsidRPr="00B036F6">
        <w:rPr>
          <w:rFonts w:ascii="Times New Roman" w:hAnsi="Times New Roman" w:cs="Times New Roman"/>
          <w:color w:val="000000" w:themeColor="text1"/>
          <w:sz w:val="24"/>
          <w:szCs w:val="24"/>
        </w:rPr>
        <w:t>results are</w:t>
      </w:r>
      <w:r w:rsidR="00EA6458" w:rsidRPr="00B036F6">
        <w:rPr>
          <w:rFonts w:ascii="Times New Roman" w:hAnsi="Times New Roman" w:cs="Times New Roman"/>
          <w:color w:val="000000" w:themeColor="text1"/>
          <w:sz w:val="24"/>
          <w:szCs w:val="24"/>
        </w:rPr>
        <w:t xml:space="preserve"> for environmental performances, the lack of quality related data will question the potential utilisation in the sinter plant. In order to resolve this issue, sinter trials would need be upscale to a larger sinter pot (80kg) to carry out quality analysis.</w:t>
      </w:r>
    </w:p>
    <w:p w14:paraId="60F7E06F" w14:textId="3D3AAE4C" w:rsidR="00EA6458" w:rsidRPr="00B036F6" w:rsidRDefault="00EA6458"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With regards to LCA analysis</w:t>
      </w:r>
      <w:r w:rsidR="004F3C5B"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several assumptions were made due to lack of data and time constraints. </w:t>
      </w:r>
      <w:r w:rsidR="00025539" w:rsidRPr="00B036F6">
        <w:rPr>
          <w:rFonts w:ascii="Times New Roman" w:hAnsi="Times New Roman" w:cs="Times New Roman"/>
          <w:color w:val="000000" w:themeColor="text1"/>
          <w:sz w:val="24"/>
          <w:szCs w:val="24"/>
        </w:rPr>
        <w:t>An example where further work could be carried out would be to create LCA models to calculate the by-product input for the s</w:t>
      </w:r>
      <w:r w:rsidR="008418B6" w:rsidRPr="00B036F6">
        <w:rPr>
          <w:rFonts w:ascii="Times New Roman" w:hAnsi="Times New Roman" w:cs="Times New Roman"/>
          <w:color w:val="000000" w:themeColor="text1"/>
          <w:sz w:val="24"/>
          <w:szCs w:val="24"/>
        </w:rPr>
        <w:t>inter plant (BF slag, HM slag, m</w:t>
      </w:r>
      <w:r w:rsidR="00025539" w:rsidRPr="00B036F6">
        <w:rPr>
          <w:rFonts w:ascii="Times New Roman" w:hAnsi="Times New Roman" w:cs="Times New Roman"/>
          <w:color w:val="000000" w:themeColor="text1"/>
          <w:sz w:val="24"/>
          <w:szCs w:val="24"/>
        </w:rPr>
        <w:t xml:space="preserve">ill scale, </w:t>
      </w:r>
      <w:r w:rsidR="00657E6A" w:rsidRPr="00B036F6">
        <w:rPr>
          <w:rFonts w:ascii="Times New Roman" w:hAnsi="Times New Roman" w:cs="Times New Roman"/>
          <w:color w:val="000000" w:themeColor="text1"/>
          <w:sz w:val="24"/>
          <w:szCs w:val="24"/>
        </w:rPr>
        <w:t>and BOF</w:t>
      </w:r>
      <w:r w:rsidR="00025539" w:rsidRPr="00B036F6">
        <w:rPr>
          <w:rFonts w:ascii="Times New Roman" w:hAnsi="Times New Roman" w:cs="Times New Roman"/>
          <w:color w:val="000000" w:themeColor="text1"/>
          <w:sz w:val="24"/>
          <w:szCs w:val="24"/>
        </w:rPr>
        <w:t xml:space="preserve"> </w:t>
      </w:r>
      <w:r w:rsidR="008418B6" w:rsidRPr="00B036F6">
        <w:rPr>
          <w:rFonts w:ascii="Times New Roman" w:hAnsi="Times New Roman" w:cs="Times New Roman"/>
          <w:color w:val="000000" w:themeColor="text1"/>
          <w:sz w:val="24"/>
          <w:szCs w:val="24"/>
        </w:rPr>
        <w:t>sludge</w:t>
      </w:r>
      <w:r w:rsidR="00025539" w:rsidRPr="00B036F6">
        <w:rPr>
          <w:rFonts w:ascii="Times New Roman" w:hAnsi="Times New Roman" w:cs="Times New Roman"/>
          <w:color w:val="000000" w:themeColor="text1"/>
          <w:sz w:val="24"/>
          <w:szCs w:val="24"/>
        </w:rPr>
        <w:t xml:space="preserve"> (dry)). In order to calculate the environmental impact contribution for each by-product, an LCA model for the blast furnace and </w:t>
      </w:r>
      <w:r w:rsidR="00025539" w:rsidRPr="00B036F6">
        <w:rPr>
          <w:rFonts w:ascii="Times New Roman" w:hAnsi="Times New Roman" w:cs="Times New Roman"/>
          <w:color w:val="000000" w:themeColor="text1"/>
          <w:sz w:val="24"/>
          <w:szCs w:val="24"/>
        </w:rPr>
        <w:lastRenderedPageBreak/>
        <w:t>BOS plant would need to be created</w:t>
      </w:r>
      <w:r w:rsidR="00C619C1" w:rsidRPr="00B036F6">
        <w:rPr>
          <w:rFonts w:ascii="Times New Roman" w:hAnsi="Times New Roman" w:cs="Times New Roman"/>
          <w:color w:val="000000" w:themeColor="text1"/>
          <w:sz w:val="24"/>
          <w:szCs w:val="24"/>
        </w:rPr>
        <w:t>.</w:t>
      </w:r>
      <w:r w:rsidR="00025539" w:rsidRPr="00B036F6">
        <w:rPr>
          <w:rFonts w:ascii="Times New Roman" w:hAnsi="Times New Roman" w:cs="Times New Roman"/>
          <w:color w:val="000000" w:themeColor="text1"/>
          <w:sz w:val="24"/>
          <w:szCs w:val="24"/>
        </w:rPr>
        <w:t xml:space="preserve"> </w:t>
      </w:r>
      <w:r w:rsidR="00C619C1" w:rsidRPr="00B036F6">
        <w:rPr>
          <w:rFonts w:ascii="Times New Roman" w:hAnsi="Times New Roman" w:cs="Times New Roman"/>
          <w:color w:val="000000" w:themeColor="text1"/>
          <w:sz w:val="24"/>
          <w:szCs w:val="24"/>
        </w:rPr>
        <w:t>A</w:t>
      </w:r>
      <w:r w:rsidR="00025539" w:rsidRPr="00B036F6">
        <w:rPr>
          <w:rFonts w:ascii="Times New Roman" w:hAnsi="Times New Roman" w:cs="Times New Roman"/>
          <w:color w:val="000000" w:themeColor="text1"/>
          <w:sz w:val="24"/>
          <w:szCs w:val="24"/>
        </w:rPr>
        <w:t>n allocation method to calculate environmental contribution for main product and by product (e.g</w:t>
      </w:r>
      <w:r w:rsidR="00C619C1" w:rsidRPr="00B036F6">
        <w:rPr>
          <w:rFonts w:ascii="Times New Roman" w:hAnsi="Times New Roman" w:cs="Times New Roman"/>
          <w:color w:val="000000" w:themeColor="text1"/>
          <w:sz w:val="24"/>
          <w:szCs w:val="24"/>
        </w:rPr>
        <w:t>.</w:t>
      </w:r>
      <w:r w:rsidR="00025539" w:rsidRPr="00B036F6">
        <w:rPr>
          <w:rFonts w:ascii="Times New Roman" w:hAnsi="Times New Roman" w:cs="Times New Roman"/>
          <w:color w:val="000000" w:themeColor="text1"/>
          <w:sz w:val="24"/>
          <w:szCs w:val="24"/>
        </w:rPr>
        <w:t xml:space="preserve"> BF slag)</w:t>
      </w:r>
      <w:r w:rsidR="00C619C1" w:rsidRPr="00B036F6">
        <w:rPr>
          <w:rFonts w:ascii="Times New Roman" w:hAnsi="Times New Roman" w:cs="Times New Roman"/>
          <w:color w:val="000000" w:themeColor="text1"/>
          <w:sz w:val="24"/>
          <w:szCs w:val="24"/>
        </w:rPr>
        <w:t xml:space="preserve"> would then need to be applied</w:t>
      </w:r>
      <w:r w:rsidR="00025539" w:rsidRPr="00B036F6">
        <w:rPr>
          <w:rFonts w:ascii="Times New Roman" w:hAnsi="Times New Roman" w:cs="Times New Roman"/>
          <w:color w:val="000000" w:themeColor="text1"/>
          <w:sz w:val="24"/>
          <w:szCs w:val="24"/>
        </w:rPr>
        <w:t>. This is a very long process and would require an extensive amount of data to carry out the LCA model which at the time was</w:t>
      </w:r>
      <w:r w:rsidR="00C619C1" w:rsidRPr="00B036F6">
        <w:rPr>
          <w:rFonts w:ascii="Times New Roman" w:hAnsi="Times New Roman" w:cs="Times New Roman"/>
          <w:color w:val="000000" w:themeColor="text1"/>
          <w:sz w:val="24"/>
          <w:szCs w:val="24"/>
        </w:rPr>
        <w:t xml:space="preserve"> not</w:t>
      </w:r>
      <w:r w:rsidR="00025539" w:rsidRPr="00B036F6">
        <w:rPr>
          <w:rFonts w:ascii="Times New Roman" w:hAnsi="Times New Roman" w:cs="Times New Roman"/>
          <w:color w:val="000000" w:themeColor="text1"/>
          <w:sz w:val="24"/>
          <w:szCs w:val="24"/>
        </w:rPr>
        <w:t xml:space="preserve"> available to do</w:t>
      </w:r>
      <w:r w:rsidR="00C619C1" w:rsidRPr="00B036F6">
        <w:rPr>
          <w:rFonts w:ascii="Times New Roman" w:hAnsi="Times New Roman" w:cs="Times New Roman"/>
          <w:color w:val="000000" w:themeColor="text1"/>
          <w:sz w:val="24"/>
          <w:szCs w:val="24"/>
        </w:rPr>
        <w:t>.</w:t>
      </w:r>
      <w:r w:rsidR="00025539" w:rsidRPr="00B036F6">
        <w:rPr>
          <w:rFonts w:ascii="Times New Roman" w:hAnsi="Times New Roman" w:cs="Times New Roman"/>
          <w:color w:val="000000" w:themeColor="text1"/>
          <w:sz w:val="24"/>
          <w:szCs w:val="24"/>
        </w:rPr>
        <w:t xml:space="preserve"> </w:t>
      </w:r>
      <w:r w:rsidR="00C619C1" w:rsidRPr="00B036F6">
        <w:rPr>
          <w:rFonts w:ascii="Times New Roman" w:hAnsi="Times New Roman" w:cs="Times New Roman"/>
          <w:color w:val="000000" w:themeColor="text1"/>
          <w:sz w:val="24"/>
          <w:szCs w:val="24"/>
        </w:rPr>
        <w:t>A</w:t>
      </w:r>
      <w:r w:rsidR="00025539" w:rsidRPr="00B036F6">
        <w:rPr>
          <w:rFonts w:ascii="Times New Roman" w:hAnsi="Times New Roman" w:cs="Times New Roman"/>
          <w:color w:val="000000" w:themeColor="text1"/>
          <w:sz w:val="24"/>
          <w:szCs w:val="24"/>
        </w:rPr>
        <w:t>s such assumptions were made which were discussed in the methodology and can be seen further in the appendices.</w:t>
      </w:r>
    </w:p>
    <w:p w14:paraId="4B8C230E" w14:textId="586AE429" w:rsidR="00025539" w:rsidRPr="00B036F6" w:rsidRDefault="00025539"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e findings from this research make an original contribution by filling in the gaps in the existing literature as shown below:</w:t>
      </w:r>
    </w:p>
    <w:p w14:paraId="0C313FD7" w14:textId="1CCFA9F8" w:rsidR="00025539" w:rsidRPr="00B036F6" w:rsidRDefault="006F2422" w:rsidP="00496EC4">
      <w:pPr>
        <w:pStyle w:val="ListParagraph"/>
        <w:numPr>
          <w:ilvl w:val="0"/>
          <w:numId w:val="11"/>
        </w:num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Creation of </w:t>
      </w:r>
      <w:r w:rsidR="002C6B38">
        <w:rPr>
          <w:rFonts w:ascii="Times New Roman" w:hAnsi="Times New Roman" w:cs="Times New Roman"/>
          <w:color w:val="000000" w:themeColor="text1"/>
          <w:sz w:val="24"/>
          <w:szCs w:val="24"/>
        </w:rPr>
        <w:t xml:space="preserve">a </w:t>
      </w:r>
      <w:r w:rsidRPr="00B036F6">
        <w:rPr>
          <w:rFonts w:ascii="Times New Roman" w:hAnsi="Times New Roman" w:cs="Times New Roman"/>
          <w:color w:val="000000" w:themeColor="text1"/>
          <w:sz w:val="24"/>
          <w:szCs w:val="24"/>
        </w:rPr>
        <w:t xml:space="preserve">UK sinter plant LCA model and LCA model of three biomass </w:t>
      </w:r>
      <w:r w:rsidR="00C619C1" w:rsidRPr="00B036F6">
        <w:rPr>
          <w:rFonts w:ascii="Times New Roman" w:hAnsi="Times New Roman" w:cs="Times New Roman"/>
          <w:color w:val="000000" w:themeColor="text1"/>
          <w:sz w:val="24"/>
          <w:szCs w:val="24"/>
        </w:rPr>
        <w:t>products</w:t>
      </w:r>
      <w:r w:rsidRPr="00B036F6">
        <w:rPr>
          <w:rFonts w:ascii="Times New Roman" w:hAnsi="Times New Roman" w:cs="Times New Roman"/>
          <w:color w:val="000000" w:themeColor="text1"/>
          <w:sz w:val="24"/>
          <w:szCs w:val="24"/>
        </w:rPr>
        <w:t xml:space="preserve"> from UK industry.</w:t>
      </w:r>
    </w:p>
    <w:p w14:paraId="40F495BF" w14:textId="25FC4867" w:rsidR="006F2422" w:rsidRPr="00B036F6" w:rsidRDefault="006F2422" w:rsidP="00496EC4">
      <w:pPr>
        <w:pStyle w:val="ListParagraph"/>
        <w:numPr>
          <w:ilvl w:val="0"/>
          <w:numId w:val="11"/>
        </w:num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LCA model of substituting biomass in the sinter plant and identifying the environmental impact.</w:t>
      </w:r>
    </w:p>
    <w:p w14:paraId="0A8A970A" w14:textId="169643AD" w:rsidR="006F2422" w:rsidRPr="00B036F6" w:rsidRDefault="006F2422" w:rsidP="00496EC4">
      <w:pPr>
        <w:pStyle w:val="ListParagraph"/>
        <w:numPr>
          <w:ilvl w:val="0"/>
          <w:numId w:val="11"/>
        </w:num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Extensive literature overview of current biomass and other </w:t>
      </w:r>
      <w:r w:rsidR="00481FCB" w:rsidRPr="00B036F6">
        <w:rPr>
          <w:rFonts w:ascii="Times New Roman" w:hAnsi="Times New Roman" w:cs="Times New Roman"/>
          <w:color w:val="000000" w:themeColor="text1"/>
          <w:sz w:val="24"/>
          <w:szCs w:val="24"/>
        </w:rPr>
        <w:t>carbon-based</w:t>
      </w:r>
      <w:r w:rsidRPr="00B036F6">
        <w:rPr>
          <w:rFonts w:ascii="Times New Roman" w:hAnsi="Times New Roman" w:cs="Times New Roman"/>
          <w:color w:val="000000" w:themeColor="text1"/>
          <w:sz w:val="24"/>
          <w:szCs w:val="24"/>
        </w:rPr>
        <w:t xml:space="preserve"> waste used in world steel industry.</w:t>
      </w:r>
    </w:p>
    <w:p w14:paraId="258CD7AC" w14:textId="17BE1447" w:rsidR="00440DC8" w:rsidRPr="00DE7EE1" w:rsidRDefault="006F2422" w:rsidP="00DE7EE1">
      <w:pPr>
        <w:pStyle w:val="ListParagraph"/>
        <w:numPr>
          <w:ilvl w:val="0"/>
          <w:numId w:val="11"/>
        </w:num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Mapping of several UK wastes and identifying quantity and suitability for UK sinter plant.</w:t>
      </w:r>
    </w:p>
    <w:p w14:paraId="453C9A20" w14:textId="39224896" w:rsidR="006F2422" w:rsidRDefault="006F2422" w:rsidP="00D83F69">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Overall this research has made </w:t>
      </w:r>
      <w:r w:rsidR="004E6777" w:rsidRPr="00B036F6">
        <w:rPr>
          <w:rFonts w:ascii="Times New Roman" w:hAnsi="Times New Roman" w:cs="Times New Roman"/>
          <w:color w:val="000000" w:themeColor="text1"/>
          <w:sz w:val="24"/>
          <w:szCs w:val="24"/>
        </w:rPr>
        <w:t xml:space="preserve">several </w:t>
      </w:r>
      <w:r w:rsidRPr="00B036F6">
        <w:rPr>
          <w:rFonts w:ascii="Times New Roman" w:hAnsi="Times New Roman" w:cs="Times New Roman"/>
          <w:color w:val="000000" w:themeColor="text1"/>
          <w:sz w:val="24"/>
          <w:szCs w:val="24"/>
        </w:rPr>
        <w:t>original contribution</w:t>
      </w:r>
      <w:r w:rsidR="004E6777" w:rsidRPr="00B036F6">
        <w:rPr>
          <w:rFonts w:ascii="Times New Roman" w:hAnsi="Times New Roman" w:cs="Times New Roman"/>
          <w:color w:val="000000" w:themeColor="text1"/>
          <w:sz w:val="24"/>
          <w:szCs w:val="24"/>
        </w:rPr>
        <w:t>s</w:t>
      </w:r>
      <w:r w:rsidRPr="00B036F6">
        <w:rPr>
          <w:rFonts w:ascii="Times New Roman" w:hAnsi="Times New Roman" w:cs="Times New Roman"/>
          <w:color w:val="000000" w:themeColor="text1"/>
          <w:sz w:val="24"/>
          <w:szCs w:val="24"/>
        </w:rPr>
        <w:t xml:space="preserve"> to current literature </w:t>
      </w:r>
      <w:r w:rsidR="004E6777" w:rsidRPr="00B036F6">
        <w:rPr>
          <w:rFonts w:ascii="Times New Roman" w:hAnsi="Times New Roman" w:cs="Times New Roman"/>
          <w:color w:val="000000" w:themeColor="text1"/>
          <w:sz w:val="24"/>
          <w:szCs w:val="24"/>
        </w:rPr>
        <w:t>and</w:t>
      </w:r>
      <w:r w:rsidRPr="00B036F6">
        <w:rPr>
          <w:rFonts w:ascii="Times New Roman" w:hAnsi="Times New Roman" w:cs="Times New Roman"/>
          <w:color w:val="000000" w:themeColor="text1"/>
          <w:sz w:val="24"/>
          <w:szCs w:val="24"/>
        </w:rPr>
        <w:t xml:space="preserve"> to the UK steel industry, </w:t>
      </w:r>
      <w:r w:rsidR="004E6777" w:rsidRPr="00B036F6">
        <w:rPr>
          <w:rFonts w:ascii="Times New Roman" w:hAnsi="Times New Roman" w:cs="Times New Roman"/>
          <w:color w:val="000000" w:themeColor="text1"/>
          <w:sz w:val="24"/>
          <w:szCs w:val="24"/>
        </w:rPr>
        <w:t>specifically the</w:t>
      </w:r>
      <w:r w:rsidRPr="00B036F6">
        <w:rPr>
          <w:rFonts w:ascii="Times New Roman" w:hAnsi="Times New Roman" w:cs="Times New Roman"/>
          <w:color w:val="000000" w:themeColor="text1"/>
          <w:sz w:val="24"/>
          <w:szCs w:val="24"/>
        </w:rPr>
        <w:t xml:space="preserve"> mapping of waste streams in the UK. The work carried </w:t>
      </w:r>
      <w:r w:rsidR="004E6777" w:rsidRPr="00B036F6">
        <w:rPr>
          <w:rFonts w:ascii="Times New Roman" w:hAnsi="Times New Roman" w:cs="Times New Roman"/>
          <w:color w:val="000000" w:themeColor="text1"/>
          <w:sz w:val="24"/>
          <w:szCs w:val="24"/>
        </w:rPr>
        <w:t xml:space="preserve">out </w:t>
      </w:r>
      <w:r w:rsidRPr="00B036F6">
        <w:rPr>
          <w:rFonts w:ascii="Times New Roman" w:hAnsi="Times New Roman" w:cs="Times New Roman"/>
          <w:color w:val="000000" w:themeColor="text1"/>
          <w:sz w:val="24"/>
          <w:szCs w:val="24"/>
        </w:rPr>
        <w:t xml:space="preserve">will allow future researchers to continue </w:t>
      </w:r>
      <w:r w:rsidR="004E6777" w:rsidRPr="00B036F6">
        <w:rPr>
          <w:rFonts w:ascii="Times New Roman" w:hAnsi="Times New Roman" w:cs="Times New Roman"/>
          <w:color w:val="000000" w:themeColor="text1"/>
          <w:sz w:val="24"/>
          <w:szCs w:val="24"/>
        </w:rPr>
        <w:t>work in this field</w:t>
      </w:r>
      <w:r w:rsidRPr="00B036F6">
        <w:rPr>
          <w:rFonts w:ascii="Times New Roman" w:hAnsi="Times New Roman" w:cs="Times New Roman"/>
          <w:color w:val="000000" w:themeColor="text1"/>
          <w:sz w:val="24"/>
          <w:szCs w:val="24"/>
        </w:rPr>
        <w:t>, possibly looking at the sinter quality aspect and further work in the LCA model</w:t>
      </w:r>
      <w:r w:rsidR="00BC1881" w:rsidRPr="00B036F6">
        <w:rPr>
          <w:rFonts w:ascii="Times New Roman" w:hAnsi="Times New Roman" w:cs="Times New Roman"/>
          <w:color w:val="000000" w:themeColor="text1"/>
          <w:sz w:val="24"/>
          <w:szCs w:val="24"/>
        </w:rPr>
        <w:t>,</w:t>
      </w:r>
      <w:r w:rsidRPr="00B036F6">
        <w:rPr>
          <w:rFonts w:ascii="Times New Roman" w:hAnsi="Times New Roman" w:cs="Times New Roman"/>
          <w:color w:val="000000" w:themeColor="text1"/>
          <w:sz w:val="24"/>
          <w:szCs w:val="24"/>
        </w:rPr>
        <w:t xml:space="preserve"> reducing the amount of assumptions discussed in this study.</w:t>
      </w:r>
      <w:r w:rsidR="00014603" w:rsidRPr="00B036F6">
        <w:rPr>
          <w:rFonts w:ascii="Times New Roman" w:hAnsi="Times New Roman" w:cs="Times New Roman"/>
          <w:color w:val="000000" w:themeColor="text1"/>
          <w:sz w:val="24"/>
          <w:szCs w:val="24"/>
        </w:rPr>
        <w:t xml:space="preserve"> Governmental influence would be another area to investigate</w:t>
      </w:r>
      <w:r w:rsidR="001064F0" w:rsidRPr="00B036F6">
        <w:rPr>
          <w:rFonts w:ascii="Times New Roman" w:hAnsi="Times New Roman" w:cs="Times New Roman"/>
          <w:color w:val="000000" w:themeColor="text1"/>
          <w:sz w:val="24"/>
          <w:szCs w:val="24"/>
        </w:rPr>
        <w:t>, in particular,</w:t>
      </w:r>
      <w:r w:rsidR="00014603" w:rsidRPr="00B036F6">
        <w:rPr>
          <w:rFonts w:ascii="Times New Roman" w:hAnsi="Times New Roman" w:cs="Times New Roman"/>
          <w:color w:val="000000" w:themeColor="text1"/>
          <w:sz w:val="24"/>
          <w:szCs w:val="24"/>
        </w:rPr>
        <w:t xml:space="preserve"> how tighter regulations and enforcement from the government might push the concept of industrial symbiosis further.</w:t>
      </w:r>
    </w:p>
    <w:p w14:paraId="273A9A95" w14:textId="77777777" w:rsidR="00440DC8" w:rsidRDefault="00440DC8" w:rsidP="00FB1657">
      <w:pPr>
        <w:spacing w:line="360" w:lineRule="auto"/>
        <w:ind w:firstLine="720"/>
        <w:jc w:val="both"/>
        <w:rPr>
          <w:rFonts w:ascii="Times New Roman" w:hAnsi="Times New Roman" w:cs="Times New Roman"/>
          <w:color w:val="000000" w:themeColor="text1"/>
          <w:sz w:val="24"/>
          <w:szCs w:val="24"/>
        </w:rPr>
      </w:pPr>
    </w:p>
    <w:p w14:paraId="0E490958" w14:textId="77777777" w:rsidR="00440DC8" w:rsidRDefault="00440DC8" w:rsidP="00FB1657">
      <w:pPr>
        <w:spacing w:line="360" w:lineRule="auto"/>
        <w:ind w:firstLine="720"/>
        <w:jc w:val="both"/>
        <w:rPr>
          <w:rFonts w:ascii="Times New Roman" w:hAnsi="Times New Roman" w:cs="Times New Roman"/>
          <w:color w:val="000000" w:themeColor="text1"/>
          <w:sz w:val="24"/>
          <w:szCs w:val="24"/>
        </w:rPr>
      </w:pPr>
    </w:p>
    <w:p w14:paraId="22F825D3" w14:textId="77777777" w:rsidR="00440DC8" w:rsidRDefault="00440DC8" w:rsidP="00FB1657">
      <w:pPr>
        <w:spacing w:line="360" w:lineRule="auto"/>
        <w:ind w:firstLine="720"/>
        <w:jc w:val="both"/>
        <w:rPr>
          <w:rFonts w:ascii="Times New Roman" w:hAnsi="Times New Roman" w:cs="Times New Roman"/>
          <w:color w:val="000000" w:themeColor="text1"/>
          <w:sz w:val="24"/>
          <w:szCs w:val="24"/>
        </w:rPr>
      </w:pPr>
    </w:p>
    <w:p w14:paraId="24CFD39D" w14:textId="77777777" w:rsidR="00440DC8" w:rsidRDefault="00440DC8" w:rsidP="00FB1657">
      <w:pPr>
        <w:spacing w:line="360" w:lineRule="auto"/>
        <w:ind w:firstLine="720"/>
        <w:jc w:val="both"/>
        <w:rPr>
          <w:rFonts w:ascii="Times New Roman" w:hAnsi="Times New Roman" w:cs="Times New Roman"/>
          <w:color w:val="000000" w:themeColor="text1"/>
          <w:sz w:val="24"/>
          <w:szCs w:val="24"/>
        </w:rPr>
      </w:pPr>
    </w:p>
    <w:p w14:paraId="53F5FE35" w14:textId="77777777" w:rsidR="00440DC8" w:rsidRDefault="00440DC8" w:rsidP="00FB1657">
      <w:pPr>
        <w:spacing w:line="360" w:lineRule="auto"/>
        <w:ind w:firstLine="720"/>
        <w:jc w:val="both"/>
        <w:rPr>
          <w:rFonts w:ascii="Times New Roman" w:hAnsi="Times New Roman" w:cs="Times New Roman"/>
          <w:color w:val="000000" w:themeColor="text1"/>
          <w:sz w:val="24"/>
          <w:szCs w:val="24"/>
        </w:rPr>
      </w:pPr>
    </w:p>
    <w:p w14:paraId="66B5600E" w14:textId="77777777" w:rsidR="00C26D66" w:rsidRPr="00B036F6" w:rsidRDefault="00C26D66" w:rsidP="000B4AB6">
      <w:pPr>
        <w:spacing w:line="360" w:lineRule="auto"/>
        <w:jc w:val="both"/>
        <w:rPr>
          <w:rFonts w:ascii="Times New Roman" w:hAnsi="Times New Roman" w:cs="Times New Roman"/>
          <w:color w:val="000000" w:themeColor="text1"/>
          <w:sz w:val="24"/>
          <w:szCs w:val="24"/>
        </w:rPr>
      </w:pPr>
    </w:p>
    <w:p w14:paraId="6B0E7773" w14:textId="1DAF0B68" w:rsidR="00FC761E" w:rsidRPr="00514FE0" w:rsidRDefault="004122D7" w:rsidP="00514FE0">
      <w:pPr>
        <w:pStyle w:val="Heading1"/>
        <w:jc w:val="center"/>
        <w:rPr>
          <w:rFonts w:ascii="Times New Roman" w:hAnsi="Times New Roman" w:cs="Times New Roman"/>
          <w:color w:val="auto"/>
        </w:rPr>
      </w:pPr>
      <w:bookmarkStart w:id="203" w:name="_Toc518370562"/>
      <w:r w:rsidRPr="00514FE0">
        <w:rPr>
          <w:rFonts w:ascii="Times New Roman" w:hAnsi="Times New Roman" w:cs="Times New Roman"/>
          <w:color w:val="auto"/>
        </w:rPr>
        <w:lastRenderedPageBreak/>
        <w:t>7. Further</w:t>
      </w:r>
      <w:r w:rsidR="00C26D66" w:rsidRPr="00514FE0">
        <w:rPr>
          <w:rFonts w:ascii="Times New Roman" w:hAnsi="Times New Roman" w:cs="Times New Roman"/>
          <w:color w:val="auto"/>
        </w:rPr>
        <w:t xml:space="preserve"> </w:t>
      </w:r>
      <w:r w:rsidR="00836702">
        <w:rPr>
          <w:rFonts w:ascii="Times New Roman" w:hAnsi="Times New Roman" w:cs="Times New Roman"/>
          <w:color w:val="auto"/>
        </w:rPr>
        <w:t>W</w:t>
      </w:r>
      <w:r w:rsidR="00C26D66" w:rsidRPr="00514FE0">
        <w:rPr>
          <w:rFonts w:ascii="Times New Roman" w:hAnsi="Times New Roman" w:cs="Times New Roman"/>
          <w:color w:val="auto"/>
        </w:rPr>
        <w:t>ork</w:t>
      </w:r>
      <w:bookmarkEnd w:id="203"/>
    </w:p>
    <w:p w14:paraId="6E8D4B99" w14:textId="77777777" w:rsidR="004122D7" w:rsidRDefault="004122D7" w:rsidP="008D3758">
      <w:pPr>
        <w:spacing w:line="360" w:lineRule="auto"/>
        <w:jc w:val="both"/>
      </w:pPr>
    </w:p>
    <w:p w14:paraId="34D80EB7" w14:textId="7514516B" w:rsidR="004122D7" w:rsidRPr="00D83F69" w:rsidRDefault="00E17D6F" w:rsidP="008D3758">
      <w:pPr>
        <w:spacing w:line="360" w:lineRule="auto"/>
        <w:jc w:val="both"/>
        <w:rPr>
          <w:rFonts w:ascii="Times New Roman" w:hAnsi="Times New Roman" w:cs="Times New Roman"/>
          <w:sz w:val="24"/>
        </w:rPr>
      </w:pPr>
      <w:r>
        <w:rPr>
          <w:rFonts w:ascii="Times New Roman" w:hAnsi="Times New Roman" w:cs="Times New Roman"/>
          <w:sz w:val="24"/>
        </w:rPr>
        <w:t>The study highlighted the potential use of alternative waste in the sinter plant. However, for this to be fully developed and trialled on the sinter plant; several areas need to be considered</w:t>
      </w:r>
      <w:r w:rsidR="00BF0867">
        <w:rPr>
          <w:rFonts w:ascii="Times New Roman" w:hAnsi="Times New Roman" w:cs="Times New Roman"/>
          <w:sz w:val="24"/>
        </w:rPr>
        <w:t xml:space="preserve">. Future work should consider more work towards how </w:t>
      </w:r>
      <w:r w:rsidR="0081147F">
        <w:rPr>
          <w:rFonts w:ascii="Times New Roman" w:hAnsi="Times New Roman" w:cs="Times New Roman"/>
          <w:sz w:val="24"/>
        </w:rPr>
        <w:t xml:space="preserve">the </w:t>
      </w:r>
      <w:r w:rsidR="00BF0867">
        <w:rPr>
          <w:rFonts w:ascii="Times New Roman" w:hAnsi="Times New Roman" w:cs="Times New Roman"/>
          <w:sz w:val="24"/>
        </w:rPr>
        <w:t>quality of sinter would be affected plus also looking at experimental variables for the sinter pot.</w:t>
      </w:r>
      <w:r>
        <w:rPr>
          <w:rFonts w:ascii="Times New Roman" w:hAnsi="Times New Roman" w:cs="Times New Roman"/>
          <w:sz w:val="24"/>
        </w:rPr>
        <w:t xml:space="preserve"> In order to assess the </w:t>
      </w:r>
      <w:r w:rsidR="00BF0867">
        <w:rPr>
          <w:rFonts w:ascii="Times New Roman" w:hAnsi="Times New Roman" w:cs="Times New Roman"/>
          <w:sz w:val="24"/>
        </w:rPr>
        <w:t>study</w:t>
      </w:r>
      <w:r>
        <w:rPr>
          <w:rFonts w:ascii="Times New Roman" w:hAnsi="Times New Roman" w:cs="Times New Roman"/>
          <w:sz w:val="24"/>
        </w:rPr>
        <w:t xml:space="preserve"> further and how this area of research can grow to get a clearer picture</w:t>
      </w:r>
      <w:r w:rsidR="00BF0867">
        <w:rPr>
          <w:rFonts w:ascii="Times New Roman" w:hAnsi="Times New Roman" w:cs="Times New Roman"/>
          <w:sz w:val="24"/>
        </w:rPr>
        <w:t>,</w:t>
      </w:r>
      <w:r>
        <w:rPr>
          <w:rFonts w:ascii="Times New Roman" w:hAnsi="Times New Roman" w:cs="Times New Roman"/>
          <w:sz w:val="24"/>
        </w:rPr>
        <w:t xml:space="preserve"> the following should be considered and actioned.</w:t>
      </w:r>
    </w:p>
    <w:p w14:paraId="5732E342" w14:textId="29EDBE7C" w:rsidR="00C26D66" w:rsidRPr="000B4AB6" w:rsidRDefault="004122D7" w:rsidP="00DE7EE1">
      <w:pPr>
        <w:spacing w:line="360" w:lineRule="auto"/>
        <w:jc w:val="both"/>
        <w:rPr>
          <w:rFonts w:ascii="Times New Roman" w:hAnsi="Times New Roman" w:cs="Times New Roman"/>
          <w:b/>
          <w:color w:val="000000" w:themeColor="text1"/>
          <w:sz w:val="24"/>
          <w:szCs w:val="24"/>
          <w:u w:val="single"/>
        </w:rPr>
      </w:pPr>
      <w:r w:rsidRPr="000B4AB6">
        <w:rPr>
          <w:rFonts w:ascii="Times New Roman" w:hAnsi="Times New Roman" w:cs="Times New Roman"/>
          <w:b/>
          <w:color w:val="000000" w:themeColor="text1"/>
          <w:sz w:val="24"/>
          <w:szCs w:val="24"/>
          <w:u w:val="single"/>
        </w:rPr>
        <w:t>Sinter pot</w:t>
      </w:r>
    </w:p>
    <w:p w14:paraId="4931FCD6" w14:textId="3553865A" w:rsidR="004122D7" w:rsidRPr="00215FBE" w:rsidRDefault="004122D7" w:rsidP="00DE7EE1">
      <w:pPr>
        <w:pStyle w:val="ListParagraph"/>
        <w:numPr>
          <w:ilvl w:val="0"/>
          <w:numId w:val="9"/>
        </w:numPr>
        <w:spacing w:line="360" w:lineRule="auto"/>
        <w:jc w:val="both"/>
        <w:rPr>
          <w:rFonts w:ascii="Times New Roman" w:hAnsi="Times New Roman" w:cs="Times New Roman"/>
          <w:color w:val="000000" w:themeColor="text1"/>
          <w:sz w:val="24"/>
          <w:szCs w:val="24"/>
        </w:rPr>
      </w:pPr>
      <w:r w:rsidRPr="00215FBE">
        <w:rPr>
          <w:rFonts w:ascii="Times New Roman" w:hAnsi="Times New Roman" w:cs="Times New Roman"/>
          <w:color w:val="000000" w:themeColor="text1"/>
          <w:sz w:val="24"/>
          <w:szCs w:val="24"/>
        </w:rPr>
        <w:t>Size of sinter pellets – how does the size influence the combustibility of the sinter</w:t>
      </w:r>
    </w:p>
    <w:p w14:paraId="4342EE56" w14:textId="0139FEB7" w:rsidR="004122D7" w:rsidRPr="00215FBE" w:rsidRDefault="004122D7" w:rsidP="00DE7EE1">
      <w:pPr>
        <w:pStyle w:val="ListParagraph"/>
        <w:numPr>
          <w:ilvl w:val="0"/>
          <w:numId w:val="9"/>
        </w:numPr>
        <w:spacing w:line="360" w:lineRule="auto"/>
        <w:jc w:val="both"/>
        <w:rPr>
          <w:rFonts w:ascii="Times New Roman" w:hAnsi="Times New Roman" w:cs="Times New Roman"/>
          <w:color w:val="000000" w:themeColor="text1"/>
          <w:sz w:val="24"/>
          <w:szCs w:val="24"/>
        </w:rPr>
      </w:pPr>
      <w:r w:rsidRPr="00215FBE">
        <w:rPr>
          <w:rFonts w:ascii="Times New Roman" w:hAnsi="Times New Roman" w:cs="Times New Roman"/>
          <w:color w:val="000000" w:themeColor="text1"/>
          <w:sz w:val="24"/>
          <w:szCs w:val="24"/>
        </w:rPr>
        <w:t>Variation in moisture level – could we have reduced the moisture level?</w:t>
      </w:r>
    </w:p>
    <w:p w14:paraId="6055FD74" w14:textId="20E36980" w:rsidR="004122D7" w:rsidRPr="00215FBE" w:rsidRDefault="004122D7" w:rsidP="00DE7EE1">
      <w:pPr>
        <w:pStyle w:val="ListParagraph"/>
        <w:numPr>
          <w:ilvl w:val="0"/>
          <w:numId w:val="9"/>
        </w:numPr>
        <w:spacing w:line="360" w:lineRule="auto"/>
        <w:jc w:val="both"/>
        <w:rPr>
          <w:rFonts w:ascii="Times New Roman" w:hAnsi="Times New Roman" w:cs="Times New Roman"/>
          <w:color w:val="000000" w:themeColor="text1"/>
          <w:sz w:val="24"/>
          <w:szCs w:val="24"/>
        </w:rPr>
      </w:pPr>
      <w:r w:rsidRPr="00215FBE">
        <w:rPr>
          <w:rFonts w:ascii="Times New Roman" w:hAnsi="Times New Roman" w:cs="Times New Roman"/>
          <w:color w:val="000000" w:themeColor="text1"/>
          <w:sz w:val="24"/>
          <w:szCs w:val="24"/>
        </w:rPr>
        <w:t xml:space="preserve">Suction pressure that dragged the flame front down the sinter pot – increase </w:t>
      </w:r>
      <w:r w:rsidR="00215FBE" w:rsidRPr="00215FBE">
        <w:rPr>
          <w:rFonts w:ascii="Times New Roman" w:hAnsi="Times New Roman" w:cs="Times New Roman"/>
          <w:color w:val="000000" w:themeColor="text1"/>
          <w:sz w:val="24"/>
          <w:szCs w:val="24"/>
        </w:rPr>
        <w:t xml:space="preserve">or decrease pressure - </w:t>
      </w:r>
      <w:r w:rsidRPr="00215FBE">
        <w:rPr>
          <w:rFonts w:ascii="Times New Roman" w:hAnsi="Times New Roman" w:cs="Times New Roman"/>
          <w:color w:val="000000" w:themeColor="text1"/>
          <w:sz w:val="24"/>
          <w:szCs w:val="24"/>
        </w:rPr>
        <w:t xml:space="preserve">how would </w:t>
      </w:r>
      <w:r w:rsidR="00215FBE" w:rsidRPr="00215FBE">
        <w:rPr>
          <w:rFonts w:ascii="Times New Roman" w:hAnsi="Times New Roman" w:cs="Times New Roman"/>
          <w:color w:val="000000" w:themeColor="text1"/>
          <w:sz w:val="24"/>
          <w:szCs w:val="24"/>
        </w:rPr>
        <w:t>this have</w:t>
      </w:r>
      <w:r w:rsidRPr="00215FBE">
        <w:rPr>
          <w:rFonts w:ascii="Times New Roman" w:hAnsi="Times New Roman" w:cs="Times New Roman"/>
          <w:color w:val="000000" w:themeColor="text1"/>
          <w:sz w:val="24"/>
          <w:szCs w:val="24"/>
        </w:rPr>
        <w:t xml:space="preserve"> influenced the sinter yield.</w:t>
      </w:r>
    </w:p>
    <w:p w14:paraId="4D57BF1B" w14:textId="12603F35" w:rsidR="004122D7" w:rsidRPr="00215FBE" w:rsidRDefault="004122D7" w:rsidP="00DE7EE1">
      <w:pPr>
        <w:pStyle w:val="ListParagraph"/>
        <w:numPr>
          <w:ilvl w:val="0"/>
          <w:numId w:val="9"/>
        </w:numPr>
        <w:spacing w:line="360" w:lineRule="auto"/>
        <w:jc w:val="both"/>
        <w:rPr>
          <w:rFonts w:ascii="Times New Roman" w:hAnsi="Times New Roman" w:cs="Times New Roman"/>
          <w:color w:val="000000" w:themeColor="text1"/>
          <w:sz w:val="24"/>
          <w:szCs w:val="24"/>
        </w:rPr>
      </w:pPr>
      <w:r w:rsidRPr="00215FBE">
        <w:rPr>
          <w:rFonts w:ascii="Times New Roman" w:hAnsi="Times New Roman" w:cs="Times New Roman"/>
          <w:color w:val="000000" w:themeColor="text1"/>
          <w:sz w:val="24"/>
          <w:szCs w:val="24"/>
        </w:rPr>
        <w:t>Sinter pot trials looking at the PCDD/F and PAH’s</w:t>
      </w:r>
    </w:p>
    <w:p w14:paraId="1E829379" w14:textId="4D1DDE90" w:rsidR="004122D7" w:rsidRDefault="00215FBE" w:rsidP="00DE7EE1">
      <w:pPr>
        <w:pStyle w:val="ListParagraph"/>
        <w:numPr>
          <w:ilvl w:val="0"/>
          <w:numId w:val="9"/>
        </w:numPr>
        <w:spacing w:line="360" w:lineRule="auto"/>
        <w:jc w:val="both"/>
        <w:rPr>
          <w:rFonts w:ascii="Times New Roman" w:hAnsi="Times New Roman" w:cs="Times New Roman"/>
          <w:color w:val="000000" w:themeColor="text1"/>
          <w:sz w:val="24"/>
          <w:szCs w:val="24"/>
        </w:rPr>
      </w:pPr>
      <w:r w:rsidRPr="00215FBE">
        <w:rPr>
          <w:rFonts w:ascii="Times New Roman" w:hAnsi="Times New Roman" w:cs="Times New Roman"/>
          <w:color w:val="000000" w:themeColor="text1"/>
          <w:sz w:val="24"/>
          <w:szCs w:val="24"/>
        </w:rPr>
        <w:t xml:space="preserve">The amount of time </w:t>
      </w:r>
      <w:r w:rsidR="00836702">
        <w:rPr>
          <w:rFonts w:ascii="Times New Roman" w:hAnsi="Times New Roman" w:cs="Times New Roman"/>
          <w:color w:val="000000" w:themeColor="text1"/>
          <w:sz w:val="24"/>
          <w:szCs w:val="24"/>
        </w:rPr>
        <w:t xml:space="preserve">it took the sinter pellets to be </w:t>
      </w:r>
      <w:r w:rsidRPr="00215FBE">
        <w:rPr>
          <w:rFonts w:ascii="Times New Roman" w:hAnsi="Times New Roman" w:cs="Times New Roman"/>
          <w:color w:val="000000" w:themeColor="text1"/>
          <w:sz w:val="24"/>
          <w:szCs w:val="24"/>
        </w:rPr>
        <w:t>formed – it took 20 minutes to form the sinter pellets at two different RPM’s – changes to both total duration and changes to RPM</w:t>
      </w:r>
      <w:r w:rsidR="00836702">
        <w:rPr>
          <w:rFonts w:ascii="Times New Roman" w:hAnsi="Times New Roman" w:cs="Times New Roman"/>
          <w:color w:val="000000" w:themeColor="text1"/>
          <w:sz w:val="24"/>
          <w:szCs w:val="24"/>
        </w:rPr>
        <w:t xml:space="preserve"> would be interesting to look at</w:t>
      </w:r>
    </w:p>
    <w:p w14:paraId="721CB710" w14:textId="32A57E22" w:rsidR="00DE7EE1" w:rsidRDefault="00DE7EE1" w:rsidP="00DE7EE1">
      <w:pPr>
        <w:pStyle w:val="ListParagraph"/>
        <w:numPr>
          <w:ilvl w:val="0"/>
          <w:numId w:val="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scale sinter pot trials to medium size sinter pot or plant trials to assess in more depth how partial substitution of waste with coke influence</w:t>
      </w:r>
      <w:r w:rsidR="00836702">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sinter quality i.e. tumble index method</w:t>
      </w:r>
    </w:p>
    <w:p w14:paraId="74428485" w14:textId="4C4552A1" w:rsidR="004D0510" w:rsidRPr="00215FBE" w:rsidRDefault="004D0510" w:rsidP="00DE7EE1">
      <w:pPr>
        <w:pStyle w:val="ListParagraph"/>
        <w:numPr>
          <w:ilvl w:val="0"/>
          <w:numId w:val="9"/>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roduction of automated control system to control suction pressure at fixed pressure point – beneficial due to potential changes in permeability which will alter pressure if not controlled.</w:t>
      </w:r>
    </w:p>
    <w:p w14:paraId="6E15941C" w14:textId="467E0CDF" w:rsidR="00215FBE" w:rsidRDefault="00215FBE" w:rsidP="00DE7EE1">
      <w:pPr>
        <w:spacing w:line="360" w:lineRule="auto"/>
        <w:jc w:val="both"/>
        <w:rPr>
          <w:rFonts w:ascii="Times New Roman" w:hAnsi="Times New Roman" w:cs="Times New Roman"/>
          <w:b/>
          <w:color w:val="000000" w:themeColor="text1"/>
          <w:sz w:val="24"/>
          <w:szCs w:val="24"/>
          <w:u w:val="single"/>
        </w:rPr>
      </w:pPr>
      <w:r w:rsidRPr="00215FBE">
        <w:rPr>
          <w:rFonts w:ascii="Times New Roman" w:hAnsi="Times New Roman" w:cs="Times New Roman"/>
          <w:b/>
          <w:color w:val="000000" w:themeColor="text1"/>
          <w:sz w:val="24"/>
          <w:szCs w:val="24"/>
          <w:u w:val="single"/>
        </w:rPr>
        <w:t>LCA</w:t>
      </w:r>
    </w:p>
    <w:p w14:paraId="04DDC621" w14:textId="208C83B6" w:rsidR="0085792A" w:rsidRPr="0085792A" w:rsidRDefault="00215FBE" w:rsidP="0085792A">
      <w:pPr>
        <w:pStyle w:val="ListParagraph"/>
        <w:numPr>
          <w:ilvl w:val="0"/>
          <w:numId w:val="10"/>
        </w:numPr>
        <w:spacing w:line="360" w:lineRule="auto"/>
        <w:jc w:val="both"/>
        <w:rPr>
          <w:rFonts w:ascii="Times New Roman" w:hAnsi="Times New Roman" w:cs="Times New Roman"/>
          <w:b/>
          <w:color w:val="000000" w:themeColor="text1"/>
          <w:sz w:val="24"/>
          <w:szCs w:val="24"/>
          <w:u w:val="single"/>
        </w:rPr>
      </w:pPr>
      <w:r>
        <w:rPr>
          <w:rFonts w:ascii="Times New Roman" w:hAnsi="Times New Roman" w:cs="Times New Roman"/>
          <w:color w:val="000000" w:themeColor="text1"/>
          <w:sz w:val="24"/>
          <w:szCs w:val="24"/>
        </w:rPr>
        <w:t>How does transportation in the sinter plant model influence the environmental indicator results i.e. GWP</w:t>
      </w:r>
    </w:p>
    <w:p w14:paraId="27DCF549" w14:textId="307D7819" w:rsidR="00DC1CC6" w:rsidRDefault="00DC1CC6" w:rsidP="00DC1CC6">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GA</w:t>
      </w:r>
    </w:p>
    <w:p w14:paraId="62BAB9F9" w14:textId="3F17AA9D" w:rsidR="00DC1CC6" w:rsidRPr="009A50D5" w:rsidRDefault="00DC1CC6" w:rsidP="00DC1CC6">
      <w:pPr>
        <w:pStyle w:val="ListParagraph"/>
        <w:numPr>
          <w:ilvl w:val="0"/>
          <w:numId w:val="24"/>
        </w:numPr>
        <w:spacing w:line="360" w:lineRule="auto"/>
        <w:jc w:val="both"/>
        <w:rPr>
          <w:rFonts w:ascii="Times New Roman" w:hAnsi="Times New Roman" w:cs="Times New Roman"/>
          <w:color w:val="000000" w:themeColor="text1"/>
          <w:sz w:val="24"/>
          <w:szCs w:val="24"/>
        </w:rPr>
      </w:pPr>
      <w:r w:rsidRPr="009A50D5">
        <w:rPr>
          <w:rFonts w:ascii="Times New Roman" w:hAnsi="Times New Roman" w:cs="Times New Roman"/>
          <w:color w:val="000000" w:themeColor="text1"/>
          <w:sz w:val="24"/>
          <w:szCs w:val="24"/>
        </w:rPr>
        <w:t>Further study in how substitution of biomass influences activation energy</w:t>
      </w:r>
    </w:p>
    <w:p w14:paraId="04C97199" w14:textId="4747032C" w:rsidR="00DC1CC6" w:rsidRPr="009A50D5" w:rsidRDefault="00DC1CC6" w:rsidP="00DC1CC6">
      <w:pPr>
        <w:pStyle w:val="ListParagraph"/>
        <w:numPr>
          <w:ilvl w:val="0"/>
          <w:numId w:val="24"/>
        </w:numPr>
        <w:spacing w:line="360" w:lineRule="auto"/>
        <w:jc w:val="both"/>
        <w:rPr>
          <w:rFonts w:ascii="Times New Roman" w:hAnsi="Times New Roman" w:cs="Times New Roman"/>
          <w:color w:val="000000" w:themeColor="text1"/>
          <w:sz w:val="24"/>
          <w:szCs w:val="24"/>
        </w:rPr>
      </w:pPr>
      <w:r w:rsidRPr="009A50D5">
        <w:rPr>
          <w:rFonts w:ascii="Times New Roman" w:hAnsi="Times New Roman" w:cs="Times New Roman"/>
          <w:color w:val="000000" w:themeColor="text1"/>
          <w:sz w:val="24"/>
          <w:szCs w:val="24"/>
        </w:rPr>
        <w:t>Study of pore diameter before and after granulation of coke/biomass mix</w:t>
      </w:r>
    </w:p>
    <w:p w14:paraId="569FB09B" w14:textId="187C0BCC" w:rsidR="00DC1CC6" w:rsidRPr="009A50D5" w:rsidRDefault="00DC1CC6" w:rsidP="00DC1CC6">
      <w:pPr>
        <w:pStyle w:val="ListParagraph"/>
        <w:numPr>
          <w:ilvl w:val="1"/>
          <w:numId w:val="24"/>
        </w:numPr>
        <w:spacing w:line="360" w:lineRule="auto"/>
        <w:jc w:val="both"/>
        <w:rPr>
          <w:rFonts w:ascii="Times New Roman" w:hAnsi="Times New Roman" w:cs="Times New Roman"/>
          <w:color w:val="000000" w:themeColor="text1"/>
          <w:sz w:val="24"/>
          <w:szCs w:val="24"/>
        </w:rPr>
      </w:pPr>
      <w:r w:rsidRPr="009A50D5">
        <w:rPr>
          <w:rFonts w:ascii="Times New Roman" w:hAnsi="Times New Roman" w:cs="Times New Roman"/>
          <w:color w:val="000000" w:themeColor="text1"/>
          <w:sz w:val="24"/>
          <w:szCs w:val="24"/>
        </w:rPr>
        <w:lastRenderedPageBreak/>
        <w:t>Coke char and biomass/coke char microscopy analysis</w:t>
      </w:r>
    </w:p>
    <w:p w14:paraId="01002F5B" w14:textId="1F5149B6" w:rsidR="00DC1CC6" w:rsidRPr="009A50D5" w:rsidRDefault="00DC1CC6" w:rsidP="00DC1CC6">
      <w:pPr>
        <w:pStyle w:val="ListParagraph"/>
        <w:numPr>
          <w:ilvl w:val="0"/>
          <w:numId w:val="24"/>
        </w:numPr>
        <w:spacing w:line="360" w:lineRule="auto"/>
        <w:jc w:val="both"/>
        <w:rPr>
          <w:rFonts w:ascii="Times New Roman" w:hAnsi="Times New Roman" w:cs="Times New Roman"/>
          <w:color w:val="000000" w:themeColor="text1"/>
          <w:sz w:val="24"/>
          <w:szCs w:val="24"/>
        </w:rPr>
      </w:pPr>
      <w:r w:rsidRPr="009A50D5">
        <w:rPr>
          <w:rFonts w:ascii="Times New Roman" w:hAnsi="Times New Roman" w:cs="Times New Roman"/>
          <w:color w:val="000000" w:themeColor="text1"/>
          <w:sz w:val="24"/>
          <w:szCs w:val="24"/>
        </w:rPr>
        <w:t>Influence of moisture in change of weight</w:t>
      </w:r>
    </w:p>
    <w:p w14:paraId="6CC0A651" w14:textId="77777777" w:rsidR="00215FBE" w:rsidRPr="00215FBE" w:rsidRDefault="00215FBE" w:rsidP="00215FBE">
      <w:pPr>
        <w:pStyle w:val="ListParagraph"/>
        <w:spacing w:line="360" w:lineRule="auto"/>
        <w:ind w:left="1080"/>
        <w:jc w:val="both"/>
        <w:rPr>
          <w:rFonts w:ascii="Times New Roman" w:hAnsi="Times New Roman" w:cs="Times New Roman"/>
          <w:b/>
          <w:color w:val="000000" w:themeColor="text1"/>
          <w:sz w:val="24"/>
          <w:szCs w:val="24"/>
          <w:u w:val="single"/>
        </w:rPr>
      </w:pPr>
    </w:p>
    <w:p w14:paraId="56454393" w14:textId="77777777" w:rsidR="00C26D66" w:rsidRDefault="00C26D66" w:rsidP="00FB1657">
      <w:pPr>
        <w:spacing w:line="360" w:lineRule="auto"/>
        <w:ind w:firstLine="720"/>
        <w:jc w:val="both"/>
        <w:rPr>
          <w:rFonts w:ascii="Times New Roman" w:hAnsi="Times New Roman" w:cs="Times New Roman"/>
          <w:color w:val="000000" w:themeColor="text1"/>
          <w:sz w:val="24"/>
          <w:szCs w:val="24"/>
        </w:rPr>
      </w:pPr>
    </w:p>
    <w:p w14:paraId="2ACE1152" w14:textId="77777777" w:rsidR="00C26D66" w:rsidRDefault="00C26D66" w:rsidP="00514FE0">
      <w:pPr>
        <w:spacing w:line="360" w:lineRule="auto"/>
        <w:jc w:val="both"/>
        <w:rPr>
          <w:rFonts w:ascii="Times New Roman" w:hAnsi="Times New Roman" w:cs="Times New Roman"/>
          <w:color w:val="000000" w:themeColor="text1"/>
          <w:sz w:val="24"/>
          <w:szCs w:val="24"/>
        </w:rPr>
      </w:pPr>
    </w:p>
    <w:p w14:paraId="6FC6A72F" w14:textId="77777777" w:rsidR="00514FE0" w:rsidRDefault="00514FE0" w:rsidP="00514FE0">
      <w:pPr>
        <w:spacing w:line="360" w:lineRule="auto"/>
        <w:jc w:val="both"/>
        <w:rPr>
          <w:rFonts w:ascii="Times New Roman" w:hAnsi="Times New Roman" w:cs="Times New Roman"/>
          <w:color w:val="000000" w:themeColor="text1"/>
          <w:sz w:val="24"/>
          <w:szCs w:val="24"/>
        </w:rPr>
      </w:pPr>
    </w:p>
    <w:p w14:paraId="573BDAAA" w14:textId="77777777" w:rsidR="00BF0867" w:rsidRDefault="00BF0867" w:rsidP="00514FE0">
      <w:pPr>
        <w:spacing w:line="360" w:lineRule="auto"/>
        <w:jc w:val="both"/>
        <w:rPr>
          <w:rFonts w:ascii="Times New Roman" w:hAnsi="Times New Roman" w:cs="Times New Roman"/>
          <w:color w:val="000000" w:themeColor="text1"/>
          <w:sz w:val="24"/>
          <w:szCs w:val="24"/>
        </w:rPr>
      </w:pPr>
    </w:p>
    <w:p w14:paraId="6EAE54B9" w14:textId="77777777" w:rsidR="00BF0867" w:rsidRDefault="00BF0867" w:rsidP="00514FE0">
      <w:pPr>
        <w:spacing w:line="360" w:lineRule="auto"/>
        <w:jc w:val="both"/>
        <w:rPr>
          <w:rFonts w:ascii="Times New Roman" w:hAnsi="Times New Roman" w:cs="Times New Roman"/>
          <w:color w:val="000000" w:themeColor="text1"/>
          <w:sz w:val="24"/>
          <w:szCs w:val="24"/>
        </w:rPr>
      </w:pPr>
    </w:p>
    <w:p w14:paraId="30F5346B" w14:textId="77777777" w:rsidR="00BF0867" w:rsidRDefault="00BF0867" w:rsidP="00514FE0">
      <w:pPr>
        <w:spacing w:line="360" w:lineRule="auto"/>
        <w:jc w:val="both"/>
        <w:rPr>
          <w:rFonts w:ascii="Times New Roman" w:hAnsi="Times New Roman" w:cs="Times New Roman"/>
          <w:color w:val="000000" w:themeColor="text1"/>
          <w:sz w:val="24"/>
          <w:szCs w:val="24"/>
        </w:rPr>
      </w:pPr>
    </w:p>
    <w:p w14:paraId="49E8C669" w14:textId="77777777" w:rsidR="00BF0867" w:rsidRDefault="00BF0867" w:rsidP="00514FE0">
      <w:pPr>
        <w:spacing w:line="360" w:lineRule="auto"/>
        <w:jc w:val="both"/>
        <w:rPr>
          <w:rFonts w:ascii="Times New Roman" w:hAnsi="Times New Roman" w:cs="Times New Roman"/>
          <w:color w:val="000000" w:themeColor="text1"/>
          <w:sz w:val="24"/>
          <w:szCs w:val="24"/>
        </w:rPr>
      </w:pPr>
    </w:p>
    <w:p w14:paraId="0210864F" w14:textId="77777777" w:rsidR="00BF0867" w:rsidRDefault="00BF0867" w:rsidP="00514FE0">
      <w:pPr>
        <w:spacing w:line="360" w:lineRule="auto"/>
        <w:jc w:val="both"/>
        <w:rPr>
          <w:rFonts w:ascii="Times New Roman" w:hAnsi="Times New Roman" w:cs="Times New Roman"/>
          <w:color w:val="000000" w:themeColor="text1"/>
          <w:sz w:val="24"/>
          <w:szCs w:val="24"/>
        </w:rPr>
      </w:pPr>
    </w:p>
    <w:p w14:paraId="1BAE4BD6" w14:textId="77777777" w:rsidR="00BF0867" w:rsidRDefault="00BF0867" w:rsidP="00514FE0">
      <w:pPr>
        <w:spacing w:line="360" w:lineRule="auto"/>
        <w:jc w:val="both"/>
        <w:rPr>
          <w:rFonts w:ascii="Times New Roman" w:hAnsi="Times New Roman" w:cs="Times New Roman"/>
          <w:color w:val="000000" w:themeColor="text1"/>
          <w:sz w:val="24"/>
          <w:szCs w:val="24"/>
        </w:rPr>
      </w:pPr>
    </w:p>
    <w:p w14:paraId="08A01EE5" w14:textId="77777777" w:rsidR="00BF0867" w:rsidRDefault="00BF0867" w:rsidP="00514FE0">
      <w:pPr>
        <w:spacing w:line="360" w:lineRule="auto"/>
        <w:jc w:val="both"/>
        <w:rPr>
          <w:rFonts w:ascii="Times New Roman" w:hAnsi="Times New Roman" w:cs="Times New Roman"/>
          <w:color w:val="000000" w:themeColor="text1"/>
          <w:sz w:val="24"/>
          <w:szCs w:val="24"/>
        </w:rPr>
      </w:pPr>
    </w:p>
    <w:p w14:paraId="01CDFBFB" w14:textId="77777777" w:rsidR="00BF0867" w:rsidRDefault="00BF0867" w:rsidP="00514FE0">
      <w:pPr>
        <w:spacing w:line="360" w:lineRule="auto"/>
        <w:jc w:val="both"/>
        <w:rPr>
          <w:rFonts w:ascii="Times New Roman" w:hAnsi="Times New Roman" w:cs="Times New Roman"/>
          <w:color w:val="000000" w:themeColor="text1"/>
          <w:sz w:val="24"/>
          <w:szCs w:val="24"/>
        </w:rPr>
      </w:pPr>
    </w:p>
    <w:p w14:paraId="564875EB" w14:textId="77777777" w:rsidR="00BF0867" w:rsidRDefault="00BF0867" w:rsidP="00514FE0">
      <w:pPr>
        <w:spacing w:line="360" w:lineRule="auto"/>
        <w:jc w:val="both"/>
        <w:rPr>
          <w:rFonts w:ascii="Times New Roman" w:hAnsi="Times New Roman" w:cs="Times New Roman"/>
          <w:color w:val="000000" w:themeColor="text1"/>
          <w:sz w:val="24"/>
          <w:szCs w:val="24"/>
        </w:rPr>
      </w:pPr>
    </w:p>
    <w:p w14:paraId="34E098E2" w14:textId="77777777" w:rsidR="00BF0867" w:rsidRDefault="00BF0867" w:rsidP="00514FE0">
      <w:pPr>
        <w:spacing w:line="360" w:lineRule="auto"/>
        <w:jc w:val="both"/>
        <w:rPr>
          <w:rFonts w:ascii="Times New Roman" w:hAnsi="Times New Roman" w:cs="Times New Roman"/>
          <w:color w:val="000000" w:themeColor="text1"/>
          <w:sz w:val="24"/>
          <w:szCs w:val="24"/>
        </w:rPr>
      </w:pPr>
    </w:p>
    <w:p w14:paraId="2755DEC9" w14:textId="77777777" w:rsidR="00BF0867" w:rsidRDefault="00BF0867" w:rsidP="00514FE0">
      <w:pPr>
        <w:spacing w:line="360" w:lineRule="auto"/>
        <w:jc w:val="both"/>
        <w:rPr>
          <w:rFonts w:ascii="Times New Roman" w:hAnsi="Times New Roman" w:cs="Times New Roman"/>
          <w:color w:val="000000" w:themeColor="text1"/>
          <w:sz w:val="24"/>
          <w:szCs w:val="24"/>
        </w:rPr>
      </w:pPr>
    </w:p>
    <w:p w14:paraId="3A13E642" w14:textId="77777777" w:rsidR="00F02F67" w:rsidRDefault="00F02F67" w:rsidP="00514FE0">
      <w:pPr>
        <w:spacing w:line="360" w:lineRule="auto"/>
        <w:jc w:val="both"/>
        <w:rPr>
          <w:rFonts w:ascii="Times New Roman" w:hAnsi="Times New Roman" w:cs="Times New Roman"/>
          <w:color w:val="000000" w:themeColor="text1"/>
          <w:sz w:val="24"/>
          <w:szCs w:val="24"/>
        </w:rPr>
      </w:pPr>
    </w:p>
    <w:p w14:paraId="28754DD7" w14:textId="77777777" w:rsidR="00F02F67" w:rsidRDefault="00F02F67" w:rsidP="00514FE0">
      <w:pPr>
        <w:spacing w:line="360" w:lineRule="auto"/>
        <w:jc w:val="both"/>
        <w:rPr>
          <w:rFonts w:ascii="Times New Roman" w:hAnsi="Times New Roman" w:cs="Times New Roman"/>
          <w:color w:val="000000" w:themeColor="text1"/>
          <w:sz w:val="24"/>
          <w:szCs w:val="24"/>
        </w:rPr>
      </w:pPr>
    </w:p>
    <w:p w14:paraId="3737FF1B" w14:textId="77777777" w:rsidR="00F02F67" w:rsidRDefault="00F02F67" w:rsidP="00514FE0">
      <w:pPr>
        <w:spacing w:line="360" w:lineRule="auto"/>
        <w:jc w:val="both"/>
        <w:rPr>
          <w:rFonts w:ascii="Times New Roman" w:hAnsi="Times New Roman" w:cs="Times New Roman"/>
          <w:color w:val="000000" w:themeColor="text1"/>
          <w:sz w:val="24"/>
          <w:szCs w:val="24"/>
        </w:rPr>
      </w:pPr>
    </w:p>
    <w:p w14:paraId="27E742E1" w14:textId="77777777" w:rsidR="0092580B" w:rsidRDefault="0092580B" w:rsidP="00514FE0">
      <w:pPr>
        <w:spacing w:line="360" w:lineRule="auto"/>
        <w:jc w:val="both"/>
        <w:rPr>
          <w:rFonts w:ascii="Times New Roman" w:hAnsi="Times New Roman" w:cs="Times New Roman"/>
          <w:color w:val="000000" w:themeColor="text1"/>
          <w:sz w:val="24"/>
          <w:szCs w:val="24"/>
        </w:rPr>
      </w:pPr>
    </w:p>
    <w:p w14:paraId="6DFD819C" w14:textId="77777777" w:rsidR="0092580B" w:rsidRDefault="0092580B" w:rsidP="00514FE0">
      <w:pPr>
        <w:spacing w:line="360" w:lineRule="auto"/>
        <w:jc w:val="both"/>
        <w:rPr>
          <w:rFonts w:ascii="Times New Roman" w:hAnsi="Times New Roman" w:cs="Times New Roman"/>
          <w:color w:val="000000" w:themeColor="text1"/>
          <w:sz w:val="24"/>
          <w:szCs w:val="24"/>
        </w:rPr>
      </w:pPr>
    </w:p>
    <w:p w14:paraId="70D0637B" w14:textId="77777777" w:rsidR="00BF0867" w:rsidRPr="00B036F6" w:rsidRDefault="00BF0867" w:rsidP="00514FE0">
      <w:pPr>
        <w:spacing w:line="360" w:lineRule="auto"/>
        <w:jc w:val="both"/>
        <w:rPr>
          <w:rFonts w:ascii="Times New Roman" w:hAnsi="Times New Roman" w:cs="Times New Roman"/>
          <w:color w:val="000000" w:themeColor="text1"/>
          <w:sz w:val="24"/>
          <w:szCs w:val="24"/>
        </w:rPr>
      </w:pPr>
    </w:p>
    <w:bookmarkStart w:id="204" w:name="_Toc518370563" w:displacedByCustomXml="next"/>
    <w:sdt>
      <w:sdtPr>
        <w:rPr>
          <w:rFonts w:ascii="Times New Roman" w:eastAsiaTheme="minorHAnsi" w:hAnsi="Times New Roman" w:cs="Times New Roman"/>
          <w:b w:val="0"/>
          <w:bCs w:val="0"/>
          <w:color w:val="000000" w:themeColor="text1"/>
          <w:sz w:val="24"/>
          <w:szCs w:val="24"/>
        </w:rPr>
        <w:id w:val="-896358303"/>
        <w:docPartObj>
          <w:docPartGallery w:val="Bibliographies"/>
          <w:docPartUnique/>
        </w:docPartObj>
      </w:sdtPr>
      <w:sdtEndPr/>
      <w:sdtContent>
        <w:p w14:paraId="1C048590" w14:textId="4CA8080C" w:rsidR="00593DA9" w:rsidRDefault="00593DA9">
          <w:pPr>
            <w:pStyle w:val="Heading1"/>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References</w:t>
          </w:r>
          <w:bookmarkEnd w:id="204"/>
        </w:p>
        <w:p w14:paraId="65B8439E" w14:textId="77777777" w:rsidR="002C6B38" w:rsidRPr="00D83F69" w:rsidRDefault="002C6B38" w:rsidP="00D83F69"/>
        <w:sdt>
          <w:sdtPr>
            <w:rPr>
              <w:rFonts w:ascii="Times New Roman" w:hAnsi="Times New Roman" w:cs="Times New Roman"/>
              <w:color w:val="000000" w:themeColor="text1"/>
              <w:sz w:val="24"/>
              <w:szCs w:val="24"/>
            </w:rPr>
            <w:id w:val="-573587230"/>
            <w:bibliography/>
          </w:sdtPr>
          <w:sdtEndPr/>
          <w:sdtContent>
            <w:p w14:paraId="62AAD0F1" w14:textId="77777777" w:rsidR="00644043" w:rsidRDefault="00593DA9">
              <w:pPr>
                <w:pStyle w:val="Bibliography"/>
                <w:rPr>
                  <w:noProof/>
                  <w:sz w:val="24"/>
                  <w:szCs w:val="24"/>
                </w:rPr>
              </w:pPr>
              <w:r w:rsidRPr="00B036F6">
                <w:rPr>
                  <w:rFonts w:ascii="Times New Roman" w:hAnsi="Times New Roman" w:cs="Times New Roman"/>
                  <w:color w:val="000000" w:themeColor="text1"/>
                  <w:sz w:val="24"/>
                  <w:szCs w:val="24"/>
                </w:rPr>
                <w:fldChar w:fldCharType="begin"/>
              </w:r>
              <w:r w:rsidRPr="00B036F6">
                <w:rPr>
                  <w:rFonts w:ascii="Times New Roman" w:hAnsi="Times New Roman" w:cs="Times New Roman"/>
                  <w:color w:val="000000" w:themeColor="text1"/>
                  <w:sz w:val="24"/>
                  <w:szCs w:val="24"/>
                </w:rPr>
                <w:instrText xml:space="preserve"> BIBLIOGRAPHY </w:instrText>
              </w:r>
              <w:r w:rsidRPr="00B036F6">
                <w:rPr>
                  <w:rFonts w:ascii="Times New Roman" w:hAnsi="Times New Roman" w:cs="Times New Roman"/>
                  <w:color w:val="000000" w:themeColor="text1"/>
                  <w:sz w:val="24"/>
                  <w:szCs w:val="24"/>
                </w:rPr>
                <w:fldChar w:fldCharType="separate"/>
              </w:r>
              <w:r w:rsidR="00644043">
                <w:rPr>
                  <w:noProof/>
                </w:rPr>
                <w:t xml:space="preserve">Allwood, J. M., 2013. Transitions to Material Efficiency in the UK steel economy. </w:t>
              </w:r>
              <w:r w:rsidR="00644043">
                <w:rPr>
                  <w:i/>
                  <w:iCs/>
                  <w:noProof/>
                </w:rPr>
                <w:t xml:space="preserve">Philosophical Transaction of the Royal SociETY, </w:t>
              </w:r>
              <w:r w:rsidR="00644043">
                <w:rPr>
                  <w:noProof/>
                </w:rPr>
                <w:t>p. 317:20110577.</w:t>
              </w:r>
            </w:p>
            <w:p w14:paraId="4E1E903B" w14:textId="77777777" w:rsidR="00644043" w:rsidRDefault="00644043">
              <w:pPr>
                <w:pStyle w:val="Bibliography"/>
                <w:rPr>
                  <w:noProof/>
                </w:rPr>
              </w:pPr>
              <w:r>
                <w:rPr>
                  <w:noProof/>
                </w:rPr>
                <w:t xml:space="preserve">Anon., 2016. [Online] </w:t>
              </w:r>
              <w:r>
                <w:rPr>
                  <w:noProof/>
                </w:rPr>
                <w:br/>
                <w:t xml:space="preserve">Available at: </w:t>
              </w:r>
              <w:r>
                <w:rPr>
                  <w:noProof/>
                  <w:u w:val="single"/>
                </w:rPr>
                <w:t>(https://www.clarke-energy.com/steel-production-gas/)</w:t>
              </w:r>
            </w:p>
            <w:p w14:paraId="059009BE" w14:textId="77777777" w:rsidR="00644043" w:rsidRDefault="00644043">
              <w:pPr>
                <w:pStyle w:val="Bibliography"/>
                <w:rPr>
                  <w:noProof/>
                </w:rPr>
              </w:pPr>
              <w:r>
                <w:rPr>
                  <w:noProof/>
                </w:rPr>
                <w:t xml:space="preserve">Asanuma, M. et al., 1999. Development of waste plastic injection process in blast furnace. </w:t>
              </w:r>
              <w:r>
                <w:rPr>
                  <w:i/>
                  <w:iCs/>
                  <w:noProof/>
                </w:rPr>
                <w:t xml:space="preserve">ISIJ International, </w:t>
              </w:r>
              <w:r>
                <w:rPr>
                  <w:noProof/>
                </w:rPr>
                <w:t>Volume 46 (3), pp. 244-251.</w:t>
              </w:r>
            </w:p>
            <w:p w14:paraId="01D27D7E" w14:textId="77777777" w:rsidR="00644043" w:rsidRDefault="00644043">
              <w:pPr>
                <w:pStyle w:val="Bibliography"/>
                <w:rPr>
                  <w:noProof/>
                </w:rPr>
              </w:pPr>
              <w:r>
                <w:rPr>
                  <w:noProof/>
                </w:rPr>
                <w:t xml:space="preserve">Ayed, P. et al., 2006. </w:t>
              </w:r>
              <w:r>
                <w:rPr>
                  <w:i/>
                  <w:iCs/>
                  <w:noProof/>
                </w:rPr>
                <w:t xml:space="preserve">Charging used tyres in the EAF as a substitute for carbon - a success story for LME and INDUSTEEL Belgium. </w:t>
              </w:r>
              <w:r>
                <w:rPr>
                  <w:noProof/>
                </w:rPr>
                <w:t>s.l., International steelmaking conference.</w:t>
              </w:r>
            </w:p>
            <w:p w14:paraId="0324F87C" w14:textId="77777777" w:rsidR="00644043" w:rsidRDefault="00644043">
              <w:pPr>
                <w:pStyle w:val="Bibliography"/>
                <w:rPr>
                  <w:noProof/>
                </w:rPr>
              </w:pPr>
              <w:r>
                <w:rPr>
                  <w:noProof/>
                </w:rPr>
                <w:t xml:space="preserve">Ball, F. et al., 1973. </w:t>
              </w:r>
              <w:r>
                <w:rPr>
                  <w:i/>
                  <w:iCs/>
                  <w:noProof/>
                </w:rPr>
                <w:t xml:space="preserve">Agglomeration of Iron ores. </w:t>
              </w:r>
              <w:r>
                <w:rPr>
                  <w:noProof/>
                </w:rPr>
                <w:t>London: Heinemann Educational Books Limited.</w:t>
              </w:r>
            </w:p>
            <w:p w14:paraId="3C5D58E2" w14:textId="77777777" w:rsidR="00644043" w:rsidRDefault="00644043">
              <w:pPr>
                <w:pStyle w:val="Bibliography"/>
                <w:rPr>
                  <w:noProof/>
                </w:rPr>
              </w:pPr>
              <w:r w:rsidRPr="008D3758">
                <w:rPr>
                  <w:noProof/>
                  <w:lang w:val="fr-FR"/>
                </w:rPr>
                <w:t xml:space="preserve">Birat, J.-P. &amp; Lavelaine, H., 2012. </w:t>
              </w:r>
              <w:r>
                <w:rPr>
                  <w:i/>
                  <w:iCs/>
                  <w:noProof/>
                </w:rPr>
                <w:t xml:space="preserve">ULCOS Programme: an update in 2012. </w:t>
              </w:r>
              <w:r>
                <w:rPr>
                  <w:noProof/>
                </w:rPr>
                <w:t>s.l., Process Development in Iron and Steelmaking.</w:t>
              </w:r>
            </w:p>
            <w:p w14:paraId="6427AA8A" w14:textId="77777777" w:rsidR="00644043" w:rsidRDefault="00644043">
              <w:pPr>
                <w:pStyle w:val="Bibliography"/>
                <w:rPr>
                  <w:noProof/>
                </w:rPr>
              </w:pPr>
              <w:r>
                <w:rPr>
                  <w:noProof/>
                </w:rPr>
                <w:t xml:space="preserve">Blengini, G. &amp; Busto, M., 2009. The life cycle of rice: LCA of alternative agri-food chain management systems in Vercelli (Italy). </w:t>
              </w:r>
              <w:r>
                <w:rPr>
                  <w:i/>
                  <w:iCs/>
                  <w:noProof/>
                </w:rPr>
                <w:t xml:space="preserve">Journal of environmental management, </w:t>
              </w:r>
              <w:r>
                <w:rPr>
                  <w:noProof/>
                </w:rPr>
                <w:t>90(3), pp. 1512-1522.</w:t>
              </w:r>
            </w:p>
            <w:p w14:paraId="60C65D87" w14:textId="77777777" w:rsidR="00644043" w:rsidRDefault="00644043">
              <w:pPr>
                <w:pStyle w:val="Bibliography"/>
                <w:rPr>
                  <w:noProof/>
                </w:rPr>
              </w:pPr>
              <w:r>
                <w:rPr>
                  <w:noProof/>
                </w:rPr>
                <w:t xml:space="preserve">Boehringer, C., Fischer, C. &amp; Rosendahl, K. E., 2010. The Global Effects of Subglobal Climate Policies. </w:t>
              </w:r>
              <w:r>
                <w:rPr>
                  <w:i/>
                  <w:iCs/>
                  <w:noProof/>
                </w:rPr>
                <w:t xml:space="preserve">B E Journal of Economic analysis and Policy, </w:t>
              </w:r>
              <w:r>
                <w:rPr>
                  <w:noProof/>
                </w:rPr>
                <w:t>Issue 10.</w:t>
              </w:r>
            </w:p>
            <w:p w14:paraId="34FEE560" w14:textId="77777777" w:rsidR="00644043" w:rsidRDefault="00644043">
              <w:pPr>
                <w:pStyle w:val="Bibliography"/>
                <w:rPr>
                  <w:noProof/>
                </w:rPr>
              </w:pPr>
              <w:r>
                <w:rPr>
                  <w:noProof/>
                </w:rPr>
                <w:t xml:space="preserve">Boudet, A. M., 2000. Lignins and Lignification: Selected Issues. </w:t>
              </w:r>
              <w:r>
                <w:rPr>
                  <w:i/>
                  <w:iCs/>
                  <w:noProof/>
                </w:rPr>
                <w:t xml:space="preserve">Plant Physiology and Biochemistry, </w:t>
              </w:r>
              <w:r>
                <w:rPr>
                  <w:noProof/>
                </w:rPr>
                <w:t>Issue 38, pp. 81-96.</w:t>
              </w:r>
            </w:p>
            <w:p w14:paraId="31B26BD8" w14:textId="77777777" w:rsidR="00644043" w:rsidRDefault="00644043">
              <w:pPr>
                <w:pStyle w:val="Bibliography"/>
                <w:rPr>
                  <w:noProof/>
                </w:rPr>
              </w:pPr>
              <w:r>
                <w:rPr>
                  <w:noProof/>
                </w:rPr>
                <w:t xml:space="preserve">British Plastic Federation, 2011. </w:t>
              </w:r>
              <w:r>
                <w:rPr>
                  <w:i/>
                  <w:iCs/>
                  <w:noProof/>
                </w:rPr>
                <w:t xml:space="preserve">UK Plastics Industry - Capability guide. </w:t>
              </w:r>
              <w:r>
                <w:rPr>
                  <w:noProof/>
                </w:rPr>
                <w:t xml:space="preserve">[Online] </w:t>
              </w:r>
              <w:r>
                <w:rPr>
                  <w:noProof/>
                </w:rPr>
                <w:br/>
                <w:t xml:space="preserve">Available at: </w:t>
              </w:r>
              <w:r>
                <w:rPr>
                  <w:noProof/>
                  <w:u w:val="single"/>
                </w:rPr>
                <w:t>http://www.absoluteastronomy.com/topics/Polystyrene</w:t>
              </w:r>
              <w:r>
                <w:rPr>
                  <w:noProof/>
                </w:rPr>
                <w:br/>
                <w:t>[Accessed 2012].</w:t>
              </w:r>
            </w:p>
            <w:p w14:paraId="24DFFA63" w14:textId="77777777" w:rsidR="00644043" w:rsidRPr="008D3758" w:rsidRDefault="00644043">
              <w:pPr>
                <w:pStyle w:val="Bibliography"/>
                <w:rPr>
                  <w:noProof/>
                  <w:lang w:val="nl-NL"/>
                </w:rPr>
              </w:pPr>
              <w:r>
                <w:rPr>
                  <w:noProof/>
                </w:rPr>
                <w:t xml:space="preserve">Brooks, P., 2011. </w:t>
              </w:r>
              <w:r>
                <w:rPr>
                  <w:i/>
                  <w:iCs/>
                  <w:noProof/>
                </w:rPr>
                <w:t xml:space="preserve">Responding to the Climate Change Crisis. </w:t>
              </w:r>
              <w:r w:rsidRPr="008D3758">
                <w:rPr>
                  <w:noProof/>
                  <w:lang w:val="nl-NL"/>
                </w:rPr>
                <w:t>Brussels, Green Steel Strategies.</w:t>
              </w:r>
            </w:p>
            <w:p w14:paraId="3F95754B" w14:textId="77777777" w:rsidR="00644043" w:rsidRDefault="00644043">
              <w:pPr>
                <w:pStyle w:val="Bibliography"/>
                <w:rPr>
                  <w:noProof/>
                </w:rPr>
              </w:pPr>
              <w:r w:rsidRPr="008D3758">
                <w:rPr>
                  <w:noProof/>
                  <w:lang w:val="nl-NL"/>
                </w:rPr>
                <w:t xml:space="preserve">Carpenter, A., 2012. </w:t>
              </w:r>
              <w:r>
                <w:rPr>
                  <w:i/>
                  <w:iCs/>
                  <w:noProof/>
                </w:rPr>
                <w:t xml:space="preserve">CO2 abatement in the iron and steel industry, </w:t>
              </w:r>
              <w:r>
                <w:rPr>
                  <w:noProof/>
                </w:rPr>
                <w:t>s.l.: IEA CCC.</w:t>
              </w:r>
            </w:p>
            <w:p w14:paraId="63C1831A" w14:textId="77777777" w:rsidR="00644043" w:rsidRDefault="00644043">
              <w:pPr>
                <w:pStyle w:val="Bibliography"/>
                <w:rPr>
                  <w:noProof/>
                </w:rPr>
              </w:pPr>
              <w:r>
                <w:rPr>
                  <w:noProof/>
                </w:rPr>
                <w:t xml:space="preserve">Chertow, M., 2000. Industrial Symbiosis: Literature and Taxonomy. </w:t>
              </w:r>
              <w:r>
                <w:rPr>
                  <w:i/>
                  <w:iCs/>
                  <w:noProof/>
                </w:rPr>
                <w:t xml:space="preserve">Annual review of energy and the environment, </w:t>
              </w:r>
              <w:r>
                <w:rPr>
                  <w:noProof/>
                </w:rPr>
                <w:t>Volume 25, pp. 313-357.</w:t>
              </w:r>
            </w:p>
            <w:p w14:paraId="11CF79E1" w14:textId="77777777" w:rsidR="00644043" w:rsidRPr="008D3758" w:rsidRDefault="00644043">
              <w:pPr>
                <w:pStyle w:val="Bibliography"/>
                <w:rPr>
                  <w:noProof/>
                  <w:lang w:val="de-DE"/>
                </w:rPr>
              </w:pPr>
              <w:r>
                <w:rPr>
                  <w:noProof/>
                </w:rPr>
                <w:t xml:space="preserve">Christensen, J., 2007. </w:t>
              </w:r>
              <w:r w:rsidRPr="008D3758">
                <w:rPr>
                  <w:i/>
                  <w:iCs/>
                  <w:noProof/>
                  <w:lang w:val="de-DE"/>
                </w:rPr>
                <w:t xml:space="preserve">Presentation in Kalundborg. </w:t>
              </w:r>
              <w:r w:rsidRPr="008D3758">
                <w:rPr>
                  <w:noProof/>
                  <w:lang w:val="de-DE"/>
                </w:rPr>
                <w:t>Denmark: s.n.</w:t>
              </w:r>
            </w:p>
            <w:p w14:paraId="5F8362C3" w14:textId="77777777" w:rsidR="00644043" w:rsidRDefault="00644043">
              <w:pPr>
                <w:pStyle w:val="Bibliography"/>
                <w:rPr>
                  <w:noProof/>
                </w:rPr>
              </w:pPr>
              <w:r>
                <w:rPr>
                  <w:noProof/>
                </w:rPr>
                <w:t xml:space="preserve">Clauzade, C., 2006. </w:t>
              </w:r>
              <w:r>
                <w:rPr>
                  <w:i/>
                  <w:iCs/>
                  <w:noProof/>
                </w:rPr>
                <w:t xml:space="preserve">End of life tyres in electric arc furnace: An industrial success story, </w:t>
              </w:r>
              <w:r>
                <w:rPr>
                  <w:noProof/>
                </w:rPr>
                <w:t>France: s.n.</w:t>
              </w:r>
            </w:p>
            <w:p w14:paraId="4E70AB41" w14:textId="77777777" w:rsidR="00644043" w:rsidRDefault="00644043">
              <w:pPr>
                <w:pStyle w:val="Bibliography"/>
                <w:rPr>
                  <w:noProof/>
                </w:rPr>
              </w:pPr>
              <w:r>
                <w:rPr>
                  <w:noProof/>
                </w:rPr>
                <w:t xml:space="preserve">Cores, A. et al., 2013. </w:t>
              </w:r>
              <w:r>
                <w:rPr>
                  <w:i/>
                  <w:iCs/>
                  <w:noProof/>
                </w:rPr>
                <w:t xml:space="preserve">Iron Ore sintering Part 1: Theory and Practice of the Sintering Porcess, </w:t>
              </w:r>
              <w:r>
                <w:rPr>
                  <w:noProof/>
                </w:rPr>
                <w:t>Colombia: ResearchGate.</w:t>
              </w:r>
            </w:p>
            <w:p w14:paraId="5366C357" w14:textId="77777777" w:rsidR="00644043" w:rsidRDefault="00644043">
              <w:pPr>
                <w:pStyle w:val="Bibliography"/>
                <w:rPr>
                  <w:noProof/>
                </w:rPr>
              </w:pPr>
              <w:r>
                <w:rPr>
                  <w:noProof/>
                </w:rPr>
                <w:lastRenderedPageBreak/>
                <w:t xml:space="preserve">Curran, M., 2007. Co-product and input allocation approaches for creating life cycle inventory data: a literature review. </w:t>
              </w:r>
              <w:r>
                <w:rPr>
                  <w:i/>
                  <w:iCs/>
                  <w:noProof/>
                </w:rPr>
                <w:t xml:space="preserve">Life Cycle assessment, </w:t>
              </w:r>
              <w:r>
                <w:rPr>
                  <w:noProof/>
                </w:rPr>
                <w:t>Issue 12, pp. 65-78.</w:t>
              </w:r>
            </w:p>
            <w:p w14:paraId="2860BB92" w14:textId="77777777" w:rsidR="00644043" w:rsidRDefault="00644043">
              <w:pPr>
                <w:pStyle w:val="Bibliography"/>
                <w:rPr>
                  <w:noProof/>
                </w:rPr>
              </w:pPr>
              <w:r>
                <w:rPr>
                  <w:noProof/>
                </w:rPr>
                <w:t xml:space="preserve">DECC, 2011. </w:t>
              </w:r>
              <w:r>
                <w:rPr>
                  <w:i/>
                  <w:iCs/>
                  <w:noProof/>
                </w:rPr>
                <w:t xml:space="preserve">The carbon plan: Delivering our low carbon future, </w:t>
              </w:r>
              <w:r>
                <w:rPr>
                  <w:noProof/>
                </w:rPr>
                <w:t>London: s.n.</w:t>
              </w:r>
            </w:p>
            <w:p w14:paraId="22089726" w14:textId="77777777" w:rsidR="00644043" w:rsidRDefault="00644043">
              <w:pPr>
                <w:pStyle w:val="Bibliography"/>
                <w:rPr>
                  <w:noProof/>
                </w:rPr>
              </w:pPr>
              <w:r>
                <w:rPr>
                  <w:noProof/>
                </w:rPr>
                <w:t xml:space="preserve">DECC, 2012a. </w:t>
              </w:r>
              <w:r>
                <w:rPr>
                  <w:i/>
                  <w:iCs/>
                  <w:noProof/>
                </w:rPr>
                <w:t xml:space="preserve">UK Bioenergy Strategy, </w:t>
              </w:r>
              <w:r>
                <w:rPr>
                  <w:noProof/>
                </w:rPr>
                <w:t>London: s.n.</w:t>
              </w:r>
            </w:p>
            <w:p w14:paraId="3E9B4EBE" w14:textId="77777777" w:rsidR="00644043" w:rsidRDefault="00644043">
              <w:pPr>
                <w:pStyle w:val="Bibliography"/>
                <w:rPr>
                  <w:noProof/>
                </w:rPr>
              </w:pPr>
              <w:r>
                <w:rPr>
                  <w:noProof/>
                </w:rPr>
                <w:t xml:space="preserve">DECC, 2013. </w:t>
              </w:r>
              <w:r>
                <w:rPr>
                  <w:i/>
                  <w:iCs/>
                  <w:noProof/>
                </w:rPr>
                <w:t xml:space="preserve">Participating in the EU ETS. </w:t>
              </w:r>
              <w:r>
                <w:rPr>
                  <w:noProof/>
                </w:rPr>
                <w:t xml:space="preserve">[Online] </w:t>
              </w:r>
              <w:r>
                <w:rPr>
                  <w:noProof/>
                </w:rPr>
                <w:br/>
                <w:t xml:space="preserve">Available at: </w:t>
              </w:r>
              <w:r>
                <w:rPr>
                  <w:noProof/>
                  <w:u w:val="single"/>
                </w:rPr>
                <w:t>HTTPS://WWW.GOV.UK/PARTICIPATING-IN-THE-EU-ETS.</w:t>
              </w:r>
            </w:p>
            <w:p w14:paraId="6728A2DE" w14:textId="77777777" w:rsidR="00644043" w:rsidRDefault="00644043">
              <w:pPr>
                <w:pStyle w:val="Bibliography"/>
                <w:rPr>
                  <w:noProof/>
                </w:rPr>
              </w:pPr>
              <w:r>
                <w:rPr>
                  <w:noProof/>
                </w:rPr>
                <w:t xml:space="preserve">DECC, 2013. </w:t>
              </w:r>
              <w:r>
                <w:rPr>
                  <w:i/>
                  <w:iCs/>
                  <w:noProof/>
                </w:rPr>
                <w:t xml:space="preserve">UK Greenhouse gas emissions, Final figures, </w:t>
              </w:r>
              <w:r>
                <w:rPr>
                  <w:noProof/>
                </w:rPr>
                <w:t>London: s.n.</w:t>
              </w:r>
            </w:p>
            <w:p w14:paraId="1CFD024E" w14:textId="77777777" w:rsidR="00644043" w:rsidRDefault="00644043">
              <w:pPr>
                <w:pStyle w:val="Bibliography"/>
                <w:rPr>
                  <w:noProof/>
                </w:rPr>
              </w:pPr>
              <w:r>
                <w:rPr>
                  <w:noProof/>
                </w:rPr>
                <w:t xml:space="preserve">DECC, 2015. </w:t>
              </w:r>
              <w:r>
                <w:rPr>
                  <w:i/>
                  <w:iCs/>
                  <w:noProof/>
                </w:rPr>
                <w:t xml:space="preserve">Industrial decarbonisation &amp; energy efficiency roadmaps to 2050 - Iron and Steel, </w:t>
              </w:r>
              <w:r>
                <w:rPr>
                  <w:noProof/>
                </w:rPr>
                <w:t>London: s.n.</w:t>
              </w:r>
            </w:p>
            <w:p w14:paraId="314E3424" w14:textId="77777777" w:rsidR="00644043" w:rsidRDefault="00644043">
              <w:pPr>
                <w:pStyle w:val="Bibliography"/>
                <w:rPr>
                  <w:noProof/>
                </w:rPr>
              </w:pPr>
              <w:r>
                <w:rPr>
                  <w:noProof/>
                </w:rPr>
                <w:t xml:space="preserve">Dell-Amico, M. et al., 2004. Green Iron ore sintering. </w:t>
              </w:r>
              <w:r>
                <w:rPr>
                  <w:i/>
                  <w:iCs/>
                  <w:noProof/>
                </w:rPr>
                <w:t xml:space="preserve">Green Processing Conference, </w:t>
              </w:r>
              <w:r>
                <w:rPr>
                  <w:noProof/>
                </w:rPr>
                <w:t>pp. 1-8.</w:t>
              </w:r>
            </w:p>
            <w:p w14:paraId="20331FB3" w14:textId="77777777" w:rsidR="00644043" w:rsidRDefault="00644043">
              <w:pPr>
                <w:pStyle w:val="Bibliography"/>
                <w:rPr>
                  <w:noProof/>
                </w:rPr>
              </w:pPr>
              <w:r>
                <w:rPr>
                  <w:noProof/>
                </w:rPr>
                <w:t xml:space="preserve">Desrochers , P., 2002. Regional development and inter-industry recyling linkages: some historical perspectives. </w:t>
              </w:r>
              <w:r>
                <w:rPr>
                  <w:i/>
                  <w:iCs/>
                  <w:noProof/>
                </w:rPr>
                <w:t xml:space="preserve">Entrepreneurship &amp; regional development, </w:t>
              </w:r>
              <w:r>
                <w:rPr>
                  <w:noProof/>
                </w:rPr>
                <w:t>Volume 14, pp. 49-65.</w:t>
              </w:r>
            </w:p>
            <w:p w14:paraId="6453C89A" w14:textId="77777777" w:rsidR="00644043" w:rsidRDefault="00644043">
              <w:pPr>
                <w:pStyle w:val="Bibliography"/>
                <w:rPr>
                  <w:noProof/>
                </w:rPr>
              </w:pPr>
              <w:r>
                <w:rPr>
                  <w:noProof/>
                </w:rPr>
                <w:t xml:space="preserve">Desrochers, P., 2004. Industrial Symbiosis: the case for market coordination. </w:t>
              </w:r>
              <w:r>
                <w:rPr>
                  <w:i/>
                  <w:iCs/>
                  <w:noProof/>
                </w:rPr>
                <w:t xml:space="preserve">Journal of CLeaner Production, </w:t>
              </w:r>
              <w:r>
                <w:rPr>
                  <w:noProof/>
                </w:rPr>
                <w:t>Volume 12, pp. 1099-1110.</w:t>
              </w:r>
            </w:p>
            <w:p w14:paraId="7D43AD15" w14:textId="77777777" w:rsidR="00644043" w:rsidRDefault="00644043">
              <w:pPr>
                <w:pStyle w:val="Bibliography"/>
                <w:rPr>
                  <w:noProof/>
                </w:rPr>
              </w:pPr>
              <w:r>
                <w:rPr>
                  <w:noProof/>
                </w:rPr>
                <w:t xml:space="preserve">Desrochers, P. &amp; Leppala, S., 2010. Industrial Symbiosis: Old wine in recycled bottles? Some perspective from the history of economic and geographical thought. </w:t>
              </w:r>
              <w:r>
                <w:rPr>
                  <w:i/>
                  <w:iCs/>
                  <w:noProof/>
                </w:rPr>
                <w:t xml:space="preserve">International science review, </w:t>
              </w:r>
              <w:r>
                <w:rPr>
                  <w:noProof/>
                </w:rPr>
                <w:t>Volume 33, pp. 338-361.</w:t>
              </w:r>
            </w:p>
            <w:p w14:paraId="28540979" w14:textId="77777777" w:rsidR="00644043" w:rsidRDefault="00644043">
              <w:pPr>
                <w:pStyle w:val="Bibliography"/>
                <w:rPr>
                  <w:noProof/>
                </w:rPr>
              </w:pPr>
              <w:r>
                <w:rPr>
                  <w:noProof/>
                </w:rPr>
                <w:t xml:space="preserve">Ehrenfeld, J. &amp; Chertow, M., 2002. </w:t>
              </w:r>
              <w:r>
                <w:rPr>
                  <w:i/>
                  <w:iCs/>
                  <w:noProof/>
                </w:rPr>
                <w:t xml:space="preserve">Industrial Symbiosis: The legacy of Kalundborg. </w:t>
              </w:r>
              <w:r>
                <w:rPr>
                  <w:noProof/>
                </w:rPr>
                <w:t>Cheltenham: Edward Elgar.</w:t>
              </w:r>
            </w:p>
            <w:p w14:paraId="3AFC30C3" w14:textId="77777777" w:rsidR="00644043" w:rsidRDefault="00644043">
              <w:pPr>
                <w:pStyle w:val="Bibliography"/>
                <w:rPr>
                  <w:noProof/>
                </w:rPr>
              </w:pPr>
              <w:r>
                <w:rPr>
                  <w:noProof/>
                </w:rPr>
                <w:t xml:space="preserve">Ehrenfeld, J. &amp; Gertler, N., 1997. Industrial Ecology in practice: The evolution of interdependence at Kalundborg. </w:t>
              </w:r>
              <w:r>
                <w:rPr>
                  <w:i/>
                  <w:iCs/>
                  <w:noProof/>
                </w:rPr>
                <w:t xml:space="preserve">Journal of Industrial Ecology, </w:t>
              </w:r>
              <w:r>
                <w:rPr>
                  <w:noProof/>
                </w:rPr>
                <w:t>1(1), pp. 67-79.</w:t>
              </w:r>
            </w:p>
            <w:p w14:paraId="77E77F74" w14:textId="77777777" w:rsidR="00644043" w:rsidRDefault="00644043">
              <w:pPr>
                <w:pStyle w:val="Bibliography"/>
                <w:rPr>
                  <w:noProof/>
                </w:rPr>
              </w:pPr>
              <w:r>
                <w:rPr>
                  <w:noProof/>
                </w:rPr>
                <w:t xml:space="preserve">Ekasilp, W., Soponronnarit, S. &amp; Therdyothin, A., 1995. </w:t>
              </w:r>
              <w:r>
                <w:rPr>
                  <w:i/>
                  <w:iCs/>
                  <w:noProof/>
                </w:rPr>
                <w:t xml:space="preserve">Energy analysis in white rice and par-boiled rice mills for cogeneration in Thailand, </w:t>
              </w:r>
              <w:r>
                <w:rPr>
                  <w:noProof/>
                </w:rPr>
                <w:t>Bangkok: School of Energy and Materials, King Mongkut's Institute of Technology Thonburi.</w:t>
              </w:r>
            </w:p>
            <w:p w14:paraId="07118473" w14:textId="77777777" w:rsidR="00644043" w:rsidRDefault="00644043">
              <w:pPr>
                <w:pStyle w:val="Bibliography"/>
                <w:rPr>
                  <w:noProof/>
                </w:rPr>
              </w:pPr>
              <w:r>
                <w:rPr>
                  <w:noProof/>
                </w:rPr>
                <w:t xml:space="preserve">El-Sayed, S. &amp; Mostafa, M., 2014. Pyrolysis characteristics and kinetic parameters determination of biomass fuel powders by differential gravimetric analysis (TGA/DTG). </w:t>
              </w:r>
              <w:r>
                <w:rPr>
                  <w:i/>
                  <w:iCs/>
                  <w:noProof/>
                </w:rPr>
                <w:t xml:space="preserve">Energy Conversion and Management, </w:t>
              </w:r>
              <w:r>
                <w:rPr>
                  <w:noProof/>
                </w:rPr>
                <w:t>Issue 85, pp. 165-172.</w:t>
              </w:r>
            </w:p>
            <w:p w14:paraId="4612D444" w14:textId="77777777" w:rsidR="00644043" w:rsidRDefault="00644043">
              <w:pPr>
                <w:pStyle w:val="Bibliography"/>
                <w:rPr>
                  <w:noProof/>
                </w:rPr>
              </w:pPr>
              <w:r>
                <w:rPr>
                  <w:noProof/>
                </w:rPr>
                <w:t xml:space="preserve">ETRMA, 2013. </w:t>
              </w:r>
              <w:r>
                <w:rPr>
                  <w:i/>
                  <w:iCs/>
                  <w:noProof/>
                </w:rPr>
                <w:t xml:space="preserve">End of life tyres - A valuable resource with growing potential, </w:t>
              </w:r>
              <w:r>
                <w:rPr>
                  <w:noProof/>
                </w:rPr>
                <w:t>s.l.: ETRMA.</w:t>
              </w:r>
            </w:p>
            <w:p w14:paraId="5B662026" w14:textId="77777777" w:rsidR="00644043" w:rsidRDefault="00644043">
              <w:pPr>
                <w:pStyle w:val="Bibliography"/>
                <w:rPr>
                  <w:noProof/>
                </w:rPr>
              </w:pPr>
              <w:r>
                <w:rPr>
                  <w:noProof/>
                </w:rPr>
                <w:t xml:space="preserve">EUROFER, 2014. </w:t>
              </w:r>
              <w:r>
                <w:rPr>
                  <w:i/>
                  <w:iCs/>
                  <w:noProof/>
                </w:rPr>
                <w:t xml:space="preserve">A steel roadmap for a low carbon europe 2050, </w:t>
              </w:r>
              <w:r>
                <w:rPr>
                  <w:noProof/>
                </w:rPr>
                <w:t>s.l.: s.n.</w:t>
              </w:r>
            </w:p>
            <w:p w14:paraId="77EC3DC6" w14:textId="77777777" w:rsidR="00644043" w:rsidRPr="008D3758" w:rsidRDefault="00644043">
              <w:pPr>
                <w:pStyle w:val="Bibliography"/>
                <w:rPr>
                  <w:noProof/>
                  <w:lang w:val="fr-FR"/>
                </w:rPr>
              </w:pPr>
              <w:r w:rsidRPr="008D3758">
                <w:rPr>
                  <w:noProof/>
                  <w:lang w:val="fr-FR"/>
                </w:rPr>
                <w:t xml:space="preserve">European Commission, 2015. </w:t>
              </w:r>
              <w:r w:rsidRPr="008D3758">
                <w:rPr>
                  <w:i/>
                  <w:iCs/>
                  <w:noProof/>
                  <w:lang w:val="fr-FR"/>
                </w:rPr>
                <w:t xml:space="preserve">EU ETS HANDBOOK, </w:t>
              </w:r>
              <w:r w:rsidRPr="008D3758">
                <w:rPr>
                  <w:noProof/>
                  <w:lang w:val="fr-FR"/>
                </w:rPr>
                <w:t>s.l.: European Union.</w:t>
              </w:r>
            </w:p>
            <w:p w14:paraId="3D0ACB51" w14:textId="77777777" w:rsidR="00644043" w:rsidRDefault="00644043">
              <w:pPr>
                <w:pStyle w:val="Bibliography"/>
                <w:rPr>
                  <w:noProof/>
                </w:rPr>
              </w:pPr>
              <w:r w:rsidRPr="008D3758">
                <w:rPr>
                  <w:noProof/>
                  <w:lang w:val="fr-FR"/>
                </w:rPr>
                <w:t xml:space="preserve">Fick, G., Migraux, O., Neau, P. &amp; Pattison, F., 2012. </w:t>
              </w:r>
              <w:r>
                <w:rPr>
                  <w:i/>
                  <w:iCs/>
                  <w:noProof/>
                </w:rPr>
                <w:t xml:space="preserve">Environmental Assessment of biomass options for iron making. </w:t>
              </w:r>
              <w:r>
                <w:rPr>
                  <w:noProof/>
                </w:rPr>
                <w:t>s.l., Carbon Management Technology conference.</w:t>
              </w:r>
            </w:p>
            <w:p w14:paraId="6226BBF7" w14:textId="77777777" w:rsidR="00644043" w:rsidRDefault="00644043">
              <w:pPr>
                <w:pStyle w:val="Bibliography"/>
                <w:rPr>
                  <w:noProof/>
                </w:rPr>
              </w:pPr>
              <w:r>
                <w:rPr>
                  <w:noProof/>
                </w:rPr>
                <w:lastRenderedPageBreak/>
                <w:t xml:space="preserve">Forest Learning, 2017. </w:t>
              </w:r>
              <w:r>
                <w:rPr>
                  <w:i/>
                  <w:iCs/>
                  <w:noProof/>
                </w:rPr>
                <w:t xml:space="preserve">Forest Learning. </w:t>
              </w:r>
              <w:r>
                <w:rPr>
                  <w:noProof/>
                </w:rPr>
                <w:t xml:space="preserve">[Online] </w:t>
              </w:r>
              <w:r>
                <w:rPr>
                  <w:noProof/>
                </w:rPr>
                <w:br/>
                <w:t xml:space="preserve">Available at: </w:t>
              </w:r>
              <w:r>
                <w:rPr>
                  <w:noProof/>
                  <w:u w:val="single"/>
                </w:rPr>
                <w:t>http://forestlearning.edu.au/images/resources/How%20carbon%20is%20stored%20in%20trees%20and%20wood%20products.pdf</w:t>
              </w:r>
              <w:r>
                <w:rPr>
                  <w:noProof/>
                </w:rPr>
                <w:br/>
                <w:t>[Accessed 2017].</w:t>
              </w:r>
            </w:p>
            <w:p w14:paraId="0305CEE5" w14:textId="77777777" w:rsidR="00644043" w:rsidRDefault="00644043">
              <w:pPr>
                <w:pStyle w:val="Bibliography"/>
                <w:rPr>
                  <w:noProof/>
                </w:rPr>
              </w:pPr>
              <w:r>
                <w:rPr>
                  <w:noProof/>
                </w:rPr>
                <w:t xml:space="preserve">Frosch, A. &amp; Gallopoulos, N., 1989. Strategies for manufacturing. </w:t>
              </w:r>
              <w:r>
                <w:rPr>
                  <w:i/>
                  <w:iCs/>
                  <w:noProof/>
                </w:rPr>
                <w:t xml:space="preserve">Scientific Americans, </w:t>
              </w:r>
              <w:r>
                <w:rPr>
                  <w:noProof/>
                </w:rPr>
                <w:t>261(3), pp. 144-152.</w:t>
              </w:r>
            </w:p>
            <w:p w14:paraId="10DEEAB4" w14:textId="77777777" w:rsidR="00644043" w:rsidRDefault="00644043">
              <w:pPr>
                <w:pStyle w:val="Bibliography"/>
                <w:rPr>
                  <w:noProof/>
                </w:rPr>
              </w:pPr>
              <w:r>
                <w:rPr>
                  <w:noProof/>
                </w:rPr>
                <w:t xml:space="preserve">Garcia-Maraver, A. et al., 2013. Analysis of the relation between the cellulose, hemicellulose and lignin content and the thermal behaviour of residual biomass from olive trees. </w:t>
              </w:r>
              <w:r>
                <w:rPr>
                  <w:i/>
                  <w:iCs/>
                  <w:noProof/>
                </w:rPr>
                <w:t xml:space="preserve">Waste Management, </w:t>
              </w:r>
              <w:r>
                <w:rPr>
                  <w:noProof/>
                </w:rPr>
                <w:t>Issue 33, pp. 2245-2249.</w:t>
              </w:r>
            </w:p>
            <w:p w14:paraId="52DEC81E" w14:textId="77777777" w:rsidR="00644043" w:rsidRDefault="00644043">
              <w:pPr>
                <w:pStyle w:val="Bibliography"/>
                <w:rPr>
                  <w:noProof/>
                </w:rPr>
              </w:pPr>
              <w:r>
                <w:rPr>
                  <w:noProof/>
                </w:rPr>
                <w:t xml:space="preserve">Graedel, T. &amp; Allenby, B., 2003. </w:t>
              </w:r>
              <w:r>
                <w:rPr>
                  <w:i/>
                  <w:iCs/>
                  <w:noProof/>
                </w:rPr>
                <w:t xml:space="preserve">Industrial Ecology. </w:t>
              </w:r>
              <w:r>
                <w:rPr>
                  <w:noProof/>
                </w:rPr>
                <w:t>2nd ed. s.l.:Pearson.</w:t>
              </w:r>
            </w:p>
            <w:p w14:paraId="47B017BE" w14:textId="77777777" w:rsidR="00644043" w:rsidRDefault="00644043">
              <w:pPr>
                <w:pStyle w:val="Bibliography"/>
                <w:rPr>
                  <w:noProof/>
                </w:rPr>
              </w:pPr>
              <w:r>
                <w:rPr>
                  <w:noProof/>
                </w:rPr>
                <w:t xml:space="preserve">Grubb, M., 2004. Kyoto and the future of international climate change responses: from here to where?. </w:t>
              </w:r>
              <w:r>
                <w:rPr>
                  <w:i/>
                  <w:iCs/>
                  <w:noProof/>
                </w:rPr>
                <w:t xml:space="preserve">International review for Environemntal strategies, </w:t>
              </w:r>
              <w:r>
                <w:rPr>
                  <w:noProof/>
                </w:rPr>
                <w:t>5(1).</w:t>
              </w:r>
            </w:p>
            <w:p w14:paraId="498B9CA1" w14:textId="77777777" w:rsidR="00644043" w:rsidRDefault="00644043">
              <w:pPr>
                <w:pStyle w:val="Bibliography"/>
                <w:rPr>
                  <w:noProof/>
                </w:rPr>
              </w:pPr>
              <w:r>
                <w:rPr>
                  <w:noProof/>
                </w:rPr>
                <w:t xml:space="preserve">Gupta, R. C., 2003. Woodchar as a sustainable reductant for ironmaking in the 21st century. </w:t>
              </w:r>
              <w:r>
                <w:rPr>
                  <w:i/>
                  <w:iCs/>
                  <w:noProof/>
                </w:rPr>
                <w:t xml:space="preserve">Mineral Processing &amp; Extractive Metallurgy Review, </w:t>
              </w:r>
              <w:r>
                <w:rPr>
                  <w:noProof/>
                </w:rPr>
                <w:t>Issue 24, pp. 203-231.</w:t>
              </w:r>
            </w:p>
            <w:p w14:paraId="0C04A6B5" w14:textId="77777777" w:rsidR="00644043" w:rsidRDefault="00644043">
              <w:pPr>
                <w:pStyle w:val="Bibliography"/>
                <w:rPr>
                  <w:noProof/>
                </w:rPr>
              </w:pPr>
              <w:r>
                <w:rPr>
                  <w:noProof/>
                </w:rPr>
                <w:t xml:space="preserve">Hanrot, F. et al., 2008. </w:t>
              </w:r>
              <w:r>
                <w:rPr>
                  <w:i/>
                  <w:iCs/>
                  <w:noProof/>
                </w:rPr>
                <w:t xml:space="preserve">Short term CO2 mitigation for steelmaking (SHOCOM), </w:t>
              </w:r>
              <w:r>
                <w:rPr>
                  <w:noProof/>
                </w:rPr>
                <w:t>s.l.: European Commision.</w:t>
              </w:r>
            </w:p>
            <w:p w14:paraId="297C158B" w14:textId="77777777" w:rsidR="00644043" w:rsidRDefault="00644043">
              <w:pPr>
                <w:pStyle w:val="Bibliography"/>
                <w:rPr>
                  <w:noProof/>
                </w:rPr>
              </w:pPr>
              <w:r w:rsidRPr="008D3758">
                <w:rPr>
                  <w:noProof/>
                  <w:lang w:val="fr-FR"/>
                </w:rPr>
                <w:t xml:space="preserve">Helle, H., Helle, M. &amp; Pettersson, F., 2010. </w:t>
              </w:r>
              <w:r>
                <w:rPr>
                  <w:noProof/>
                </w:rPr>
                <w:t xml:space="preserve">Optimisation study of ironmaking using biomass. </w:t>
              </w:r>
              <w:r>
                <w:rPr>
                  <w:i/>
                  <w:iCs/>
                  <w:noProof/>
                </w:rPr>
                <w:t xml:space="preserve">Ironmaking &amp; Steelmaking, </w:t>
              </w:r>
              <w:r>
                <w:rPr>
                  <w:noProof/>
                </w:rPr>
                <w:t>Issue 37, pp. 590-598.</w:t>
              </w:r>
            </w:p>
            <w:p w14:paraId="18533A48" w14:textId="77777777" w:rsidR="00644043" w:rsidRDefault="00644043">
              <w:pPr>
                <w:pStyle w:val="Bibliography"/>
                <w:rPr>
                  <w:noProof/>
                </w:rPr>
              </w:pPr>
              <w:r>
                <w:rPr>
                  <w:noProof/>
                </w:rPr>
                <w:t xml:space="preserve">Helle, H., Helle, M. &amp; Saxen, H., 2009. Mathematical optimization of ironmaking with biomass as auxiliary reductant in the blast furnace. </w:t>
              </w:r>
              <w:r>
                <w:rPr>
                  <w:i/>
                  <w:iCs/>
                  <w:noProof/>
                </w:rPr>
                <w:t xml:space="preserve">ISIJ International, </w:t>
              </w:r>
              <w:r>
                <w:rPr>
                  <w:noProof/>
                </w:rPr>
                <w:t>Issue 49, pp. 1216-1324.</w:t>
              </w:r>
            </w:p>
            <w:p w14:paraId="4BEFAC41" w14:textId="77777777" w:rsidR="00644043" w:rsidRDefault="00644043">
              <w:pPr>
                <w:pStyle w:val="Bibliography"/>
                <w:rPr>
                  <w:noProof/>
                </w:rPr>
              </w:pPr>
              <w:r>
                <w:rPr>
                  <w:noProof/>
                </w:rPr>
                <w:t xml:space="preserve">HGCA, 2014. </w:t>
              </w:r>
              <w:r>
                <w:rPr>
                  <w:i/>
                  <w:iCs/>
                  <w:noProof/>
                </w:rPr>
                <w:t xml:space="preserve">Guide to cereals in the UK, </w:t>
              </w:r>
              <w:r>
                <w:rPr>
                  <w:noProof/>
                </w:rPr>
                <w:t>s.l.: HGCA.</w:t>
              </w:r>
            </w:p>
            <w:p w14:paraId="44B01A1F" w14:textId="77777777" w:rsidR="00644043" w:rsidRDefault="00644043">
              <w:pPr>
                <w:pStyle w:val="Bibliography"/>
                <w:rPr>
                  <w:noProof/>
                </w:rPr>
              </w:pPr>
              <w:r>
                <w:rPr>
                  <w:noProof/>
                </w:rPr>
                <w:t xml:space="preserve">Hokazono, S., Hayashi, K. &amp; Sato, M., 2009. Potentialities of organic and sustainable rice production in Japan from a life cycle perspective. </w:t>
              </w:r>
              <w:r>
                <w:rPr>
                  <w:i/>
                  <w:iCs/>
                  <w:noProof/>
                </w:rPr>
                <w:t xml:space="preserve">agronomy research, </w:t>
              </w:r>
              <w:r>
                <w:rPr>
                  <w:noProof/>
                </w:rPr>
                <w:t>Volume 7.1, pp. 257-262.</w:t>
              </w:r>
            </w:p>
            <w:p w14:paraId="32E6EF4E" w14:textId="77777777" w:rsidR="00644043" w:rsidRDefault="00644043">
              <w:pPr>
                <w:pStyle w:val="Bibliography"/>
                <w:rPr>
                  <w:noProof/>
                </w:rPr>
              </w:pPr>
              <w:r>
                <w:rPr>
                  <w:noProof/>
                </w:rPr>
                <w:t xml:space="preserve">Hokazono, S. &amp; Kivotada, H., 2012. Variability in environmental impacts during conversion from conventional to organic farming: a comparison among three rice production system in Japan. </w:t>
              </w:r>
              <w:r>
                <w:rPr>
                  <w:i/>
                  <w:iCs/>
                  <w:noProof/>
                </w:rPr>
                <w:t xml:space="preserve">Journal of Cleaner production, </w:t>
              </w:r>
              <w:r>
                <w:rPr>
                  <w:noProof/>
                </w:rPr>
                <w:t>Issue 28, pp. 101-112.</w:t>
              </w:r>
            </w:p>
            <w:p w14:paraId="60774738" w14:textId="77777777" w:rsidR="00644043" w:rsidRDefault="00644043">
              <w:pPr>
                <w:pStyle w:val="Bibliography"/>
                <w:rPr>
                  <w:noProof/>
                </w:rPr>
              </w:pPr>
              <w:r>
                <w:rPr>
                  <w:noProof/>
                </w:rPr>
                <w:t xml:space="preserve">Hurst, N., 2014. A role for biofuels (Willow biomass) in lowering CO2 emissions from the steel making process - PhD Thesis. </w:t>
              </w:r>
              <w:r>
                <w:rPr>
                  <w:i/>
                  <w:iCs/>
                  <w:noProof/>
                </w:rPr>
                <w:t>University of Sheffield.</w:t>
              </w:r>
            </w:p>
            <w:p w14:paraId="5AF41EE9" w14:textId="77777777" w:rsidR="00644043" w:rsidRDefault="00644043">
              <w:pPr>
                <w:pStyle w:val="Bibliography"/>
                <w:rPr>
                  <w:noProof/>
                </w:rPr>
              </w:pPr>
              <w:r>
                <w:rPr>
                  <w:noProof/>
                </w:rPr>
                <w:t xml:space="preserve">IEA Clean Coal Centre, 2012. </w:t>
              </w:r>
              <w:r>
                <w:rPr>
                  <w:i/>
                  <w:iCs/>
                  <w:noProof/>
                </w:rPr>
                <w:t xml:space="preserve">CO2 abatement in the iron and steel industry, </w:t>
              </w:r>
              <w:r>
                <w:rPr>
                  <w:noProof/>
                </w:rPr>
                <w:t>s.l.: International Energy Agency.</w:t>
              </w:r>
            </w:p>
            <w:p w14:paraId="6252BC3D" w14:textId="77777777" w:rsidR="00644043" w:rsidRDefault="00644043">
              <w:pPr>
                <w:pStyle w:val="Bibliography"/>
                <w:rPr>
                  <w:noProof/>
                </w:rPr>
              </w:pPr>
              <w:r>
                <w:rPr>
                  <w:noProof/>
                </w:rPr>
                <w:t xml:space="preserve">IEA, 2014. </w:t>
              </w:r>
              <w:r>
                <w:rPr>
                  <w:i/>
                  <w:iCs/>
                  <w:noProof/>
                </w:rPr>
                <w:t xml:space="preserve">Tracking clean energy progress 2014 - IEA input to the clean energy ministerial, </w:t>
              </w:r>
              <w:r>
                <w:rPr>
                  <w:noProof/>
                </w:rPr>
                <w:t>s.l.: OECD.</w:t>
              </w:r>
            </w:p>
            <w:p w14:paraId="1B0C6A12" w14:textId="77777777" w:rsidR="00644043" w:rsidRDefault="00644043">
              <w:pPr>
                <w:pStyle w:val="Bibliography"/>
                <w:rPr>
                  <w:noProof/>
                </w:rPr>
              </w:pPr>
              <w:r>
                <w:rPr>
                  <w:noProof/>
                </w:rPr>
                <w:lastRenderedPageBreak/>
                <w:t xml:space="preserve">IPCC, 2012. </w:t>
              </w:r>
              <w:r>
                <w:rPr>
                  <w:i/>
                  <w:iCs/>
                  <w:noProof/>
                </w:rPr>
                <w:t xml:space="preserve">Renewable Energy Sources and Climate Change Mitigation, </w:t>
              </w:r>
              <w:r>
                <w:rPr>
                  <w:noProof/>
                </w:rPr>
                <w:t>Cambridge: Intergorernmental Panel on Climate Change.</w:t>
              </w:r>
            </w:p>
            <w:p w14:paraId="464DFC52" w14:textId="77777777" w:rsidR="00644043" w:rsidRDefault="00644043">
              <w:pPr>
                <w:pStyle w:val="Bibliography"/>
                <w:rPr>
                  <w:noProof/>
                </w:rPr>
              </w:pPr>
              <w:r>
                <w:rPr>
                  <w:noProof/>
                </w:rPr>
                <w:t xml:space="preserve">IPCC, 2014. </w:t>
              </w:r>
              <w:r>
                <w:rPr>
                  <w:i/>
                  <w:iCs/>
                  <w:noProof/>
                </w:rPr>
                <w:t xml:space="preserve">Climate change 2014 mitigation of climate change, </w:t>
              </w:r>
              <w:r>
                <w:rPr>
                  <w:noProof/>
                </w:rPr>
                <w:t>s.l.: Cambridge University.</w:t>
              </w:r>
            </w:p>
            <w:p w14:paraId="38D5B014" w14:textId="77777777" w:rsidR="00644043" w:rsidRDefault="00644043">
              <w:pPr>
                <w:pStyle w:val="Bibliography"/>
                <w:rPr>
                  <w:noProof/>
                </w:rPr>
              </w:pPr>
              <w:r>
                <w:rPr>
                  <w:noProof/>
                </w:rPr>
                <w:t xml:space="preserve">Jacobsen, N., 2006. Industrial Symbiosis in Kalundborg,Denmark - A quantitative assessment of economic and environmental aspects. </w:t>
              </w:r>
              <w:r>
                <w:rPr>
                  <w:i/>
                  <w:iCs/>
                  <w:noProof/>
                </w:rPr>
                <w:t xml:space="preserve">Industrial Ecology, </w:t>
              </w:r>
              <w:r>
                <w:rPr>
                  <w:noProof/>
                </w:rPr>
                <w:t>Volume 10, pp. 239-255.</w:t>
              </w:r>
            </w:p>
            <w:p w14:paraId="78D0C462" w14:textId="77777777" w:rsidR="00644043" w:rsidRDefault="00644043">
              <w:pPr>
                <w:pStyle w:val="Bibliography"/>
                <w:rPr>
                  <w:noProof/>
                </w:rPr>
              </w:pPr>
              <w:r>
                <w:rPr>
                  <w:noProof/>
                </w:rPr>
                <w:t xml:space="preserve">Jain, A., 2016. </w:t>
              </w:r>
              <w:r>
                <w:rPr>
                  <w:i/>
                  <w:iCs/>
                  <w:noProof/>
                </w:rPr>
                <w:t xml:space="preserve">Study of Pyrolysis behaviour and Life Cycle Assessment of Biomass for Industrial Symbiosis, </w:t>
              </w:r>
              <w:r>
                <w:rPr>
                  <w:noProof/>
                </w:rPr>
                <w:t>Sheffield: University of Sheffield.</w:t>
              </w:r>
            </w:p>
            <w:p w14:paraId="7C0ACAA0" w14:textId="77777777" w:rsidR="00644043" w:rsidRDefault="00644043">
              <w:pPr>
                <w:pStyle w:val="Bibliography"/>
                <w:rPr>
                  <w:noProof/>
                </w:rPr>
              </w:pPr>
              <w:r>
                <w:rPr>
                  <w:noProof/>
                </w:rPr>
                <w:t xml:space="preserve">Janz, J. &amp; Weiss, W., 1996. Injection of waste plastics into the blast furnace of Syahlwerke Bremen. </w:t>
              </w:r>
              <w:r>
                <w:rPr>
                  <w:i/>
                  <w:iCs/>
                  <w:noProof/>
                </w:rPr>
                <w:t xml:space="preserve">European Cokemaking Congress, </w:t>
              </w:r>
              <w:r>
                <w:rPr>
                  <w:noProof/>
                </w:rPr>
                <w:t>pp. 114-119.</w:t>
              </w:r>
            </w:p>
            <w:p w14:paraId="450C5309" w14:textId="77777777" w:rsidR="00644043" w:rsidRDefault="00644043">
              <w:pPr>
                <w:pStyle w:val="Bibliography"/>
                <w:rPr>
                  <w:noProof/>
                </w:rPr>
              </w:pPr>
              <w:r>
                <w:rPr>
                  <w:noProof/>
                </w:rPr>
                <w:t xml:space="preserve">Johansson, M. T., 2014. </w:t>
              </w:r>
              <w:r>
                <w:rPr>
                  <w:i/>
                  <w:iCs/>
                  <w:noProof/>
                </w:rPr>
                <w:t xml:space="preserve">Improved Energy Efficiency and Fuel Substitution in the Iron and Steel Industry, </w:t>
              </w:r>
              <w:r>
                <w:rPr>
                  <w:noProof/>
                </w:rPr>
                <w:t>Sweden: Linkoping University.</w:t>
              </w:r>
            </w:p>
            <w:p w14:paraId="04DA644E" w14:textId="77777777" w:rsidR="00644043" w:rsidRDefault="00644043">
              <w:pPr>
                <w:pStyle w:val="Bibliography"/>
                <w:rPr>
                  <w:noProof/>
                </w:rPr>
              </w:pPr>
              <w:r>
                <w:rPr>
                  <w:noProof/>
                </w:rPr>
                <w:t xml:space="preserve">Jolliet, O., 2003. IMPACT 2002+: a new life cycle impact assessment methodology. </w:t>
              </w:r>
              <w:r>
                <w:rPr>
                  <w:i/>
                  <w:iCs/>
                  <w:noProof/>
                </w:rPr>
                <w:t xml:space="preserve">The international Journal of Life cycle assessment, </w:t>
              </w:r>
              <w:r>
                <w:rPr>
                  <w:noProof/>
                </w:rPr>
                <w:t>8(6), pp. 324-330.</w:t>
              </w:r>
            </w:p>
            <w:p w14:paraId="4946A441" w14:textId="77777777" w:rsidR="00644043" w:rsidRDefault="00644043">
              <w:pPr>
                <w:pStyle w:val="Bibliography"/>
                <w:rPr>
                  <w:noProof/>
                </w:rPr>
              </w:pPr>
              <w:r>
                <w:rPr>
                  <w:noProof/>
                </w:rPr>
                <w:t xml:space="preserve">Kato, K. et al., 2006. </w:t>
              </w:r>
              <w:r>
                <w:rPr>
                  <w:i/>
                  <w:iCs/>
                  <w:noProof/>
                </w:rPr>
                <w:t xml:space="preserve">Development of waste plastics recycling using coke oven, </w:t>
              </w:r>
              <w:r>
                <w:rPr>
                  <w:noProof/>
                </w:rPr>
                <w:t>s.l.: Nippon steel technical report.</w:t>
              </w:r>
            </w:p>
            <w:p w14:paraId="361839FD" w14:textId="77777777" w:rsidR="00644043" w:rsidRDefault="00644043">
              <w:pPr>
                <w:pStyle w:val="Bibliography"/>
                <w:rPr>
                  <w:noProof/>
                </w:rPr>
              </w:pPr>
              <w:r>
                <w:rPr>
                  <w:noProof/>
                </w:rPr>
                <w:t xml:space="preserve">Kawaguchi, T. &amp; Hara, M., 2013. Utilisation of Biomass for Iron Ore Sintering. </w:t>
              </w:r>
              <w:r>
                <w:rPr>
                  <w:i/>
                  <w:iCs/>
                  <w:noProof/>
                </w:rPr>
                <w:t xml:space="preserve">ISIJ International, </w:t>
              </w:r>
              <w:r>
                <w:rPr>
                  <w:noProof/>
                </w:rPr>
                <w:t>Issue 56, pp. 1599-1606.</w:t>
              </w:r>
            </w:p>
            <w:p w14:paraId="5A7579B9" w14:textId="77777777" w:rsidR="00644043" w:rsidRDefault="00644043">
              <w:pPr>
                <w:pStyle w:val="Bibliography"/>
                <w:rPr>
                  <w:noProof/>
                </w:rPr>
              </w:pPr>
              <w:r>
                <w:rPr>
                  <w:noProof/>
                </w:rPr>
                <w:t xml:space="preserve">Klein, D., 2012. </w:t>
              </w:r>
              <w:r>
                <w:rPr>
                  <w:i/>
                  <w:iCs/>
                  <w:noProof/>
                </w:rPr>
                <w:t xml:space="preserve">Organic Chemistry. </w:t>
              </w:r>
              <w:r>
                <w:rPr>
                  <w:noProof/>
                </w:rPr>
                <w:t>s.l.:John Wiley &amp; Sons.</w:t>
              </w:r>
            </w:p>
            <w:p w14:paraId="67CB8DBD" w14:textId="77777777" w:rsidR="00644043" w:rsidRDefault="00644043">
              <w:pPr>
                <w:pStyle w:val="Bibliography"/>
                <w:rPr>
                  <w:noProof/>
                </w:rPr>
              </w:pPr>
              <w:r>
                <w:rPr>
                  <w:noProof/>
                </w:rPr>
                <w:t xml:space="preserve">KMEC, 2016. </w:t>
              </w:r>
              <w:r>
                <w:rPr>
                  <w:i/>
                  <w:iCs/>
                  <w:noProof/>
                </w:rPr>
                <w:t xml:space="preserve">KMEC. </w:t>
              </w:r>
              <w:r>
                <w:rPr>
                  <w:noProof/>
                </w:rPr>
                <w:t xml:space="preserve">[Online] </w:t>
              </w:r>
              <w:r>
                <w:rPr>
                  <w:noProof/>
                </w:rPr>
                <w:br/>
                <w:t xml:space="preserve">Available at: </w:t>
              </w:r>
              <w:r>
                <w:rPr>
                  <w:noProof/>
                  <w:u w:val="single"/>
                </w:rPr>
                <w:t>http://www.oilmillmachinery.net/rice-bran-oil-project.html</w:t>
              </w:r>
              <w:r>
                <w:rPr>
                  <w:noProof/>
                </w:rPr>
                <w:br/>
                <w:t>[Accessed 2016].</w:t>
              </w:r>
            </w:p>
            <w:p w14:paraId="07097C35" w14:textId="77777777" w:rsidR="00644043" w:rsidRDefault="00644043">
              <w:pPr>
                <w:pStyle w:val="Bibliography"/>
                <w:rPr>
                  <w:noProof/>
                </w:rPr>
              </w:pPr>
              <w:r w:rsidRPr="008D3758">
                <w:rPr>
                  <w:noProof/>
                  <w:lang w:val="nl-NL"/>
                </w:rPr>
                <w:t xml:space="preserve">Korhonen, J., Niemelainen, H. &amp; Pulliainen, K., 2002. </w:t>
              </w:r>
              <w:r>
                <w:rPr>
                  <w:noProof/>
                </w:rPr>
                <w:t xml:space="preserve">Regional Industrial recycling network in energy supply - the case of Joensuu City, Finland. </w:t>
              </w:r>
              <w:r>
                <w:rPr>
                  <w:i/>
                  <w:iCs/>
                  <w:noProof/>
                </w:rPr>
                <w:t xml:space="preserve">Corporate social responsibility and environmental management, </w:t>
              </w:r>
              <w:r>
                <w:rPr>
                  <w:noProof/>
                </w:rPr>
                <w:t>Volume 9, pp. 170-185.</w:t>
              </w:r>
            </w:p>
            <w:p w14:paraId="11EEA9FD" w14:textId="77777777" w:rsidR="00644043" w:rsidRDefault="00644043">
              <w:pPr>
                <w:pStyle w:val="Bibliography"/>
                <w:rPr>
                  <w:noProof/>
                </w:rPr>
              </w:pPr>
              <w:r>
                <w:rPr>
                  <w:noProof/>
                </w:rPr>
                <w:t xml:space="preserve">Lambert, A. &amp; Boons, F., 2002. Eco-Industrial parks: stimulating sustainable development in mixed industrial parks. </w:t>
              </w:r>
              <w:r>
                <w:rPr>
                  <w:i/>
                  <w:iCs/>
                  <w:noProof/>
                </w:rPr>
                <w:t xml:space="preserve">Technovation, </w:t>
              </w:r>
              <w:r>
                <w:rPr>
                  <w:noProof/>
                </w:rPr>
                <w:t>Volume 22, pp. 471-484.</w:t>
              </w:r>
            </w:p>
            <w:p w14:paraId="0BFC1340" w14:textId="77777777" w:rsidR="00644043" w:rsidRDefault="00644043">
              <w:pPr>
                <w:pStyle w:val="Bibliography"/>
                <w:rPr>
                  <w:noProof/>
                </w:rPr>
              </w:pPr>
              <w:r>
                <w:rPr>
                  <w:noProof/>
                </w:rPr>
                <w:t xml:space="preserve">Lifset, R. &amp; Graedel, T., 1997. </w:t>
              </w:r>
              <w:r>
                <w:rPr>
                  <w:i/>
                  <w:iCs/>
                  <w:noProof/>
                </w:rPr>
                <w:t xml:space="preserve">Industrial Ecology: Goals and Definitions, </w:t>
              </w:r>
              <w:r>
                <w:rPr>
                  <w:noProof/>
                </w:rPr>
                <w:t>Cheltenham,UK: Edward Elgar.</w:t>
              </w:r>
            </w:p>
            <w:p w14:paraId="607B2489" w14:textId="77777777" w:rsidR="00644043" w:rsidRDefault="00644043">
              <w:pPr>
                <w:pStyle w:val="Bibliography"/>
                <w:rPr>
                  <w:noProof/>
                </w:rPr>
              </w:pPr>
              <w:r>
                <w:rPr>
                  <w:noProof/>
                </w:rPr>
                <w:t xml:space="preserve">Li, Z., 2007. X-ray diffraction patterns of graphite and turbostratic carbon. </w:t>
              </w:r>
              <w:r>
                <w:rPr>
                  <w:i/>
                  <w:iCs/>
                  <w:noProof/>
                </w:rPr>
                <w:t xml:space="preserve">Carbon, </w:t>
              </w:r>
              <w:r>
                <w:rPr>
                  <w:noProof/>
                </w:rPr>
                <w:t>45(8), pp. 1686-1695.</w:t>
              </w:r>
            </w:p>
            <w:p w14:paraId="6F359500" w14:textId="77777777" w:rsidR="00644043" w:rsidRDefault="00644043">
              <w:pPr>
                <w:pStyle w:val="Bibliography"/>
                <w:rPr>
                  <w:noProof/>
                </w:rPr>
              </w:pPr>
              <w:r>
                <w:rPr>
                  <w:noProof/>
                </w:rPr>
                <w:t xml:space="preserve">Lovel, R., Vining, K. &amp; Dell'Amico, M., 2005. </w:t>
              </w:r>
              <w:r>
                <w:rPr>
                  <w:i/>
                  <w:iCs/>
                  <w:noProof/>
                </w:rPr>
                <w:t xml:space="preserve">Iron ore sintering with charcoal. </w:t>
              </w:r>
              <w:r>
                <w:rPr>
                  <w:noProof/>
                </w:rPr>
                <w:t>Australia, Iron ore conference.</w:t>
              </w:r>
            </w:p>
            <w:p w14:paraId="75A21D27" w14:textId="77777777" w:rsidR="00644043" w:rsidRDefault="00644043">
              <w:pPr>
                <w:pStyle w:val="Bibliography"/>
                <w:rPr>
                  <w:noProof/>
                </w:rPr>
              </w:pPr>
              <w:r>
                <w:rPr>
                  <w:noProof/>
                </w:rPr>
                <w:lastRenderedPageBreak/>
                <w:t xml:space="preserve">Lowe, E., 2001. </w:t>
              </w:r>
              <w:r>
                <w:rPr>
                  <w:i/>
                  <w:iCs/>
                  <w:noProof/>
                </w:rPr>
                <w:t xml:space="preserve">Eco-industrial park handbook for Asian developing countries, </w:t>
              </w:r>
              <w:r>
                <w:rPr>
                  <w:noProof/>
                </w:rPr>
                <w:t>US: Environment Department, Indigo Department.</w:t>
              </w:r>
            </w:p>
            <w:p w14:paraId="6745609E" w14:textId="77777777" w:rsidR="00644043" w:rsidRDefault="00644043">
              <w:pPr>
                <w:pStyle w:val="Bibliography"/>
                <w:rPr>
                  <w:noProof/>
                </w:rPr>
              </w:pPr>
              <w:r>
                <w:rPr>
                  <w:noProof/>
                </w:rPr>
                <w:t xml:space="preserve">MacPhee, J. A., Gransden, J. F., Giroux, L. &amp; Price, J. T., 2009. Possible CO2 mitigation via addition of charcoal to coking coal blends. </w:t>
              </w:r>
              <w:r>
                <w:rPr>
                  <w:i/>
                  <w:iCs/>
                  <w:noProof/>
                </w:rPr>
                <w:t xml:space="preserve">Fuel Processing Technology, </w:t>
              </w:r>
              <w:r>
                <w:rPr>
                  <w:noProof/>
                </w:rPr>
                <w:t>Issue 90, pp. 16-20.</w:t>
              </w:r>
            </w:p>
            <w:p w14:paraId="6B988C8D" w14:textId="77777777" w:rsidR="00644043" w:rsidRDefault="00644043">
              <w:pPr>
                <w:pStyle w:val="Bibliography"/>
                <w:rPr>
                  <w:noProof/>
                </w:rPr>
              </w:pPr>
              <w:r>
                <w:rPr>
                  <w:noProof/>
                </w:rPr>
                <w:t xml:space="preserve">Martins, M., 2013. </w:t>
              </w:r>
              <w:r>
                <w:rPr>
                  <w:i/>
                  <w:iCs/>
                  <w:noProof/>
                </w:rPr>
                <w:t xml:space="preserve">Industrial Symbiosis in the Biofuel Industry: Quantification of the Environmental performance and Identification of Synergies, </w:t>
              </w:r>
              <w:r>
                <w:rPr>
                  <w:noProof/>
                </w:rPr>
                <w:t>Sweden: Linkpoing Studies in Science and technology.</w:t>
              </w:r>
            </w:p>
            <w:p w14:paraId="5654E06D" w14:textId="77777777" w:rsidR="00644043" w:rsidRDefault="00644043">
              <w:pPr>
                <w:pStyle w:val="Bibliography"/>
                <w:rPr>
                  <w:noProof/>
                </w:rPr>
              </w:pPr>
              <w:r w:rsidRPr="008D3758">
                <w:rPr>
                  <w:noProof/>
                  <w:lang w:val="fr-FR"/>
                </w:rPr>
                <w:t xml:space="preserve">Masnadi, M. S. et al., 2014. </w:t>
              </w:r>
              <w:r>
                <w:rPr>
                  <w:noProof/>
                </w:rPr>
                <w:t xml:space="preserve">Fuel characterisation and co-pyrolysis kinetics of biomass and fossil fuels. </w:t>
              </w:r>
              <w:r>
                <w:rPr>
                  <w:i/>
                  <w:iCs/>
                  <w:noProof/>
                </w:rPr>
                <w:t xml:space="preserve">Fuel, </w:t>
              </w:r>
              <w:r>
                <w:rPr>
                  <w:noProof/>
                </w:rPr>
                <w:t>Issue 117, pp. 1204-1214.</w:t>
              </w:r>
            </w:p>
            <w:p w14:paraId="1132A252" w14:textId="77777777" w:rsidR="00644043" w:rsidRDefault="00644043">
              <w:pPr>
                <w:pStyle w:val="Bibliography"/>
                <w:rPr>
                  <w:noProof/>
                </w:rPr>
              </w:pPr>
              <w:r>
                <w:rPr>
                  <w:noProof/>
                </w:rPr>
                <w:t xml:space="preserve">Mathieson, J. G., 2007. </w:t>
              </w:r>
              <w:r>
                <w:rPr>
                  <w:i/>
                  <w:iCs/>
                  <w:noProof/>
                </w:rPr>
                <w:t xml:space="preserve">The value-in-use of biomass-derived blast furnace injectants, </w:t>
              </w:r>
              <w:r>
                <w:rPr>
                  <w:noProof/>
                </w:rPr>
                <w:t>s.l.: Bluescope Steel.</w:t>
              </w:r>
            </w:p>
            <w:p w14:paraId="5E89ECC5" w14:textId="77777777" w:rsidR="00644043" w:rsidRDefault="00644043">
              <w:pPr>
                <w:pStyle w:val="Bibliography"/>
                <w:rPr>
                  <w:noProof/>
                </w:rPr>
              </w:pPr>
              <w:r>
                <w:rPr>
                  <w:noProof/>
                </w:rPr>
                <w:t xml:space="preserve">Mathieson, J. G., Truelove, J. S. &amp; Rogers, H., 2005. Towards an understanding of coal combustion in blast furnace tuyere injections. </w:t>
              </w:r>
              <w:r>
                <w:rPr>
                  <w:i/>
                  <w:iCs/>
                  <w:noProof/>
                </w:rPr>
                <w:t xml:space="preserve">Fuel, </w:t>
              </w:r>
              <w:r>
                <w:rPr>
                  <w:noProof/>
                </w:rPr>
                <w:t>Volume 84, pp. 1229-1237.</w:t>
              </w:r>
            </w:p>
            <w:p w14:paraId="6C4D1842" w14:textId="77777777" w:rsidR="00644043" w:rsidRDefault="00644043">
              <w:pPr>
                <w:pStyle w:val="Bibliography"/>
                <w:rPr>
                  <w:noProof/>
                </w:rPr>
              </w:pPr>
              <w:r>
                <w:rPr>
                  <w:noProof/>
                </w:rPr>
                <w:t xml:space="preserve">McDevitt, J. &amp; Canals, L., 2012. Life cycle assessment for the ecodesign og UK porridge oat plant varieties. </w:t>
              </w:r>
            </w:p>
            <w:p w14:paraId="64A87BE2" w14:textId="77777777" w:rsidR="00644043" w:rsidRDefault="00644043">
              <w:pPr>
                <w:pStyle w:val="Bibliography"/>
                <w:rPr>
                  <w:noProof/>
                </w:rPr>
              </w:pPr>
              <w:r>
                <w:rPr>
                  <w:noProof/>
                </w:rPr>
                <w:t xml:space="preserve">Mckendry, P., 2002. Energy Production from Biomass (Part 1): Overview of Biomass. </w:t>
              </w:r>
              <w:r>
                <w:rPr>
                  <w:i/>
                  <w:iCs/>
                  <w:noProof/>
                </w:rPr>
                <w:t xml:space="preserve">Biosource Technology, </w:t>
              </w:r>
              <w:r>
                <w:rPr>
                  <w:noProof/>
                </w:rPr>
                <w:t>Issue 83, pp. 37-46.</w:t>
              </w:r>
            </w:p>
            <w:p w14:paraId="2EA57A20" w14:textId="77777777" w:rsidR="00644043" w:rsidRDefault="00644043">
              <w:pPr>
                <w:pStyle w:val="Bibliography"/>
                <w:rPr>
                  <w:noProof/>
                </w:rPr>
              </w:pPr>
              <w:r>
                <w:rPr>
                  <w:noProof/>
                </w:rPr>
                <w:t xml:space="preserve">Miah, K., 2013. </w:t>
              </w:r>
              <w:r>
                <w:rPr>
                  <w:i/>
                  <w:iCs/>
                  <w:noProof/>
                </w:rPr>
                <w:t xml:space="preserve">Industrial Symbiosis within the Steel Industry , </w:t>
              </w:r>
              <w:r>
                <w:rPr>
                  <w:noProof/>
                </w:rPr>
                <w:t>Sheffield: University of Sheffield.</w:t>
              </w:r>
            </w:p>
            <w:p w14:paraId="1D4ADC1E" w14:textId="77777777" w:rsidR="00644043" w:rsidRDefault="00644043">
              <w:pPr>
                <w:pStyle w:val="Bibliography"/>
                <w:rPr>
                  <w:noProof/>
                </w:rPr>
              </w:pPr>
              <w:r>
                <w:rPr>
                  <w:noProof/>
                </w:rPr>
                <w:t xml:space="preserve">Miura, K. &amp; Maki, T., 1998. A Simple Method for Estimating f(E) and k0(E) in the Distributed Activation Energy Model. </w:t>
              </w:r>
              <w:r>
                <w:rPr>
                  <w:i/>
                  <w:iCs/>
                  <w:noProof/>
                </w:rPr>
                <w:t xml:space="preserve">Energy &amp; Fuel, </w:t>
              </w:r>
              <w:r>
                <w:rPr>
                  <w:noProof/>
                </w:rPr>
                <w:t>Volume 12, pp. 864-869.</w:t>
              </w:r>
            </w:p>
            <w:p w14:paraId="5BEB311B" w14:textId="77777777" w:rsidR="00644043" w:rsidRDefault="00644043">
              <w:pPr>
                <w:pStyle w:val="Bibliography"/>
                <w:rPr>
                  <w:noProof/>
                </w:rPr>
              </w:pPr>
              <w:r>
                <w:rPr>
                  <w:noProof/>
                </w:rPr>
                <w:t xml:space="preserve">Mohamed, A., 1993. The feasibility study of palm stone charcoal as a fuel in sintering iron ore. </w:t>
              </w:r>
              <w:r>
                <w:rPr>
                  <w:i/>
                  <w:iCs/>
                  <w:noProof/>
                </w:rPr>
                <w:t xml:space="preserve">Proceedings sixth International symposium on Agglomeration, </w:t>
              </w:r>
              <w:r>
                <w:rPr>
                  <w:noProof/>
                </w:rPr>
                <w:t>pp. 208-212.</w:t>
              </w:r>
            </w:p>
            <w:p w14:paraId="68C7BA37" w14:textId="77777777" w:rsidR="00644043" w:rsidRDefault="00644043">
              <w:pPr>
                <w:pStyle w:val="Bibliography"/>
                <w:rPr>
                  <w:noProof/>
                </w:rPr>
              </w:pPr>
              <w:r>
                <w:rPr>
                  <w:noProof/>
                </w:rPr>
                <w:t xml:space="preserve">Moll, S., Acosta, J., Schutz, H. &amp; Ritthoff, M., 2005. </w:t>
              </w:r>
              <w:r>
                <w:rPr>
                  <w:i/>
                  <w:iCs/>
                  <w:noProof/>
                </w:rPr>
                <w:t xml:space="preserve">Iron and Steel - a material system analysis, </w:t>
              </w:r>
              <w:r>
                <w:rPr>
                  <w:noProof/>
                </w:rPr>
                <w:t>Copenhagen: ETC/RWM.</w:t>
              </w:r>
            </w:p>
            <w:p w14:paraId="513FAEEA" w14:textId="77777777" w:rsidR="00644043" w:rsidRDefault="00644043">
              <w:pPr>
                <w:pStyle w:val="Bibliography"/>
                <w:rPr>
                  <w:noProof/>
                </w:rPr>
              </w:pPr>
              <w:r>
                <w:rPr>
                  <w:noProof/>
                </w:rPr>
                <w:t xml:space="preserve">Montiano, M. G., Diaz-Faes, E., Barriocanal, C. &amp; Alvarez, R., 2014. Influence of biomass on metallurgical coke quality. </w:t>
              </w:r>
              <w:r>
                <w:rPr>
                  <w:i/>
                  <w:iCs/>
                  <w:noProof/>
                </w:rPr>
                <w:t xml:space="preserve">Fuel, </w:t>
              </w:r>
              <w:r>
                <w:rPr>
                  <w:noProof/>
                </w:rPr>
                <w:t>Issue 1, pp. 175-182.</w:t>
              </w:r>
            </w:p>
            <w:p w14:paraId="1326262B" w14:textId="77777777" w:rsidR="00644043" w:rsidRDefault="00644043">
              <w:pPr>
                <w:pStyle w:val="Bibliography"/>
                <w:rPr>
                  <w:noProof/>
                </w:rPr>
              </w:pPr>
              <w:r>
                <w:rPr>
                  <w:noProof/>
                </w:rPr>
                <w:t xml:space="preserve">Narayanan, K. V. &amp; Natarajan, E., 2007. Experimental studies on cofiring of coal and biomass blends in India. </w:t>
              </w:r>
              <w:r>
                <w:rPr>
                  <w:i/>
                  <w:iCs/>
                  <w:noProof/>
                </w:rPr>
                <w:t xml:space="preserve">Renewable Energy, </w:t>
              </w:r>
              <w:r>
                <w:rPr>
                  <w:noProof/>
                </w:rPr>
                <w:t>Issue 32, pp. 2548-2558.</w:t>
              </w:r>
            </w:p>
            <w:p w14:paraId="39930D53" w14:textId="77777777" w:rsidR="00644043" w:rsidRDefault="00644043">
              <w:pPr>
                <w:pStyle w:val="Bibliography"/>
                <w:rPr>
                  <w:noProof/>
                </w:rPr>
              </w:pPr>
              <w:r>
                <w:rPr>
                  <w:noProof/>
                </w:rPr>
                <w:t xml:space="preserve">Ndungu, P. &amp; Molavi, J., 2014. A hybrid LCA approach to quantify the environemental impacts during construction. </w:t>
              </w:r>
              <w:r>
                <w:rPr>
                  <w:i/>
                  <w:iCs/>
                  <w:noProof/>
                </w:rPr>
                <w:t xml:space="preserve">Internal journal of innovative research in science, engineering and technology, </w:t>
              </w:r>
              <w:r>
                <w:rPr>
                  <w:noProof/>
                </w:rPr>
                <w:t>3(10).</w:t>
              </w:r>
            </w:p>
            <w:p w14:paraId="5972EA7D" w14:textId="77777777" w:rsidR="00644043" w:rsidRDefault="00644043">
              <w:pPr>
                <w:pStyle w:val="Bibliography"/>
                <w:rPr>
                  <w:noProof/>
                </w:rPr>
              </w:pPr>
              <w:r>
                <w:rPr>
                  <w:noProof/>
                </w:rPr>
                <w:t xml:space="preserve">Ng, K. W., Giroux, L., MacPhee, T. &amp; Todoschuk, T., 2011. Combustibility of Charcoal for Direct Injection in Blast Furnace Ironmaking. </w:t>
              </w:r>
              <w:r>
                <w:rPr>
                  <w:i/>
                  <w:iCs/>
                  <w:noProof/>
                </w:rPr>
                <w:t xml:space="preserve">AISTech Proceedings, </w:t>
              </w:r>
              <w:r>
                <w:rPr>
                  <w:noProof/>
                </w:rPr>
                <w:t>Issue 1, pp. 87-94.</w:t>
              </w:r>
            </w:p>
            <w:p w14:paraId="289AA63D" w14:textId="77777777" w:rsidR="00644043" w:rsidRDefault="00644043">
              <w:pPr>
                <w:pStyle w:val="Bibliography"/>
                <w:rPr>
                  <w:noProof/>
                </w:rPr>
              </w:pPr>
              <w:r>
                <w:rPr>
                  <w:noProof/>
                </w:rPr>
                <w:lastRenderedPageBreak/>
                <w:t xml:space="preserve">Norgate, T. &amp; Langberg, D., 2009. Environmental and Economic Aspects of Charcoal Use in Steelmaking. </w:t>
              </w:r>
              <w:r>
                <w:rPr>
                  <w:i/>
                  <w:iCs/>
                  <w:noProof/>
                </w:rPr>
                <w:t xml:space="preserve">ISIJ International, </w:t>
              </w:r>
              <w:r>
                <w:rPr>
                  <w:noProof/>
                </w:rPr>
                <w:t>4(49), pp. 587-595.</w:t>
              </w:r>
            </w:p>
            <w:p w14:paraId="4FE82A0E" w14:textId="77777777" w:rsidR="00644043" w:rsidRDefault="00644043">
              <w:pPr>
                <w:pStyle w:val="Bibliography"/>
                <w:rPr>
                  <w:noProof/>
                </w:rPr>
              </w:pPr>
              <w:r>
                <w:rPr>
                  <w:noProof/>
                </w:rPr>
                <w:t xml:space="preserve">Olmez, G., 2011. </w:t>
              </w:r>
              <w:r>
                <w:rPr>
                  <w:i/>
                  <w:iCs/>
                  <w:noProof/>
                </w:rPr>
                <w:t xml:space="preserve">Comparison of sub-processes and final product of Iron and Steel production with Life Cycle Assessment. </w:t>
              </w:r>
              <w:r>
                <w:rPr>
                  <w:noProof/>
                </w:rPr>
                <w:t>Ankara, Middle east Technical University.</w:t>
              </w:r>
            </w:p>
            <w:p w14:paraId="18A24842" w14:textId="77777777" w:rsidR="00644043" w:rsidRDefault="00644043">
              <w:pPr>
                <w:pStyle w:val="Bibliography"/>
                <w:rPr>
                  <w:noProof/>
                </w:rPr>
              </w:pPr>
              <w:r>
                <w:rPr>
                  <w:noProof/>
                </w:rPr>
                <w:t xml:space="preserve">Ooi, T. C. et al., 2008. The study of sunflower seed husks as a fuel in the iron ore sintering process. </w:t>
              </w:r>
              <w:r>
                <w:rPr>
                  <w:i/>
                  <w:iCs/>
                  <w:noProof/>
                </w:rPr>
                <w:t xml:space="preserve">Minerals Engineering, </w:t>
              </w:r>
              <w:r>
                <w:rPr>
                  <w:noProof/>
                </w:rPr>
                <w:t>Volume 21, pp. 167-177.</w:t>
              </w:r>
            </w:p>
            <w:p w14:paraId="24BAD868" w14:textId="77777777" w:rsidR="00644043" w:rsidRDefault="00644043">
              <w:pPr>
                <w:pStyle w:val="Bibliography"/>
                <w:rPr>
                  <w:noProof/>
                </w:rPr>
              </w:pPr>
              <w:r>
                <w:rPr>
                  <w:noProof/>
                </w:rPr>
                <w:t xml:space="preserve">Ooi, T. C. et al., 2011. The effect of charcoal combustion on iron-ore sintering performance and emission of persistent organic pollutants. </w:t>
              </w:r>
              <w:r>
                <w:rPr>
                  <w:i/>
                  <w:iCs/>
                  <w:noProof/>
                </w:rPr>
                <w:t xml:space="preserve">Combustion and Flame, </w:t>
              </w:r>
              <w:r>
                <w:rPr>
                  <w:noProof/>
                </w:rPr>
                <w:t>Volume 158, pp. 979-987.</w:t>
              </w:r>
            </w:p>
            <w:p w14:paraId="2F0CCBC0" w14:textId="77777777" w:rsidR="00644043" w:rsidRDefault="00644043">
              <w:pPr>
                <w:pStyle w:val="Bibliography"/>
                <w:rPr>
                  <w:noProof/>
                </w:rPr>
              </w:pPr>
              <w:r>
                <w:rPr>
                  <w:noProof/>
                </w:rPr>
                <w:t xml:space="preserve">PlasticEurope, 2013. </w:t>
              </w:r>
              <w:r>
                <w:rPr>
                  <w:i/>
                  <w:iCs/>
                  <w:noProof/>
                </w:rPr>
                <w:t xml:space="preserve">Plastic - The facts 2012, </w:t>
              </w:r>
              <w:r>
                <w:rPr>
                  <w:noProof/>
                </w:rPr>
                <w:t>Brussels: PlasticEurope.</w:t>
              </w:r>
            </w:p>
            <w:p w14:paraId="18F1408C" w14:textId="77777777" w:rsidR="00644043" w:rsidRDefault="00644043">
              <w:pPr>
                <w:pStyle w:val="Bibliography"/>
                <w:rPr>
                  <w:noProof/>
                </w:rPr>
              </w:pPr>
              <w:r>
                <w:rPr>
                  <w:noProof/>
                </w:rPr>
                <w:t xml:space="preserve">Poritosh, R., 2007. Life cycle of rice: Challenges and choices for Bangladesh. </w:t>
              </w:r>
              <w:r>
                <w:rPr>
                  <w:i/>
                  <w:iCs/>
                  <w:noProof/>
                </w:rPr>
                <w:t xml:space="preserve">Journal of food engineering, </w:t>
              </w:r>
              <w:r>
                <w:rPr>
                  <w:noProof/>
                </w:rPr>
                <w:t>79(4), pp. 1250-1255.</w:t>
              </w:r>
            </w:p>
            <w:p w14:paraId="7A45EC62" w14:textId="77777777" w:rsidR="00644043" w:rsidRDefault="00644043">
              <w:pPr>
                <w:pStyle w:val="Bibliography"/>
                <w:rPr>
                  <w:noProof/>
                </w:rPr>
              </w:pPr>
              <w:r>
                <w:rPr>
                  <w:noProof/>
                </w:rPr>
                <w:t xml:space="preserve">Poritosh, R., 2009. Life cycle inventory (LCI) of different forms of rice consumed in households in Japan. </w:t>
              </w:r>
              <w:r>
                <w:rPr>
                  <w:i/>
                  <w:iCs/>
                  <w:noProof/>
                </w:rPr>
                <w:t xml:space="preserve">Journal of food engineering, </w:t>
              </w:r>
              <w:r>
                <w:rPr>
                  <w:noProof/>
                </w:rPr>
                <w:t>91(1), pp. 49-55.</w:t>
              </w:r>
            </w:p>
            <w:p w14:paraId="678A6E46" w14:textId="77777777" w:rsidR="00644043" w:rsidRDefault="00644043">
              <w:pPr>
                <w:pStyle w:val="Bibliography"/>
                <w:rPr>
                  <w:noProof/>
                </w:rPr>
              </w:pPr>
              <w:r>
                <w:rPr>
                  <w:noProof/>
                </w:rPr>
                <w:t xml:space="preserve">Prasara, A., 2009. </w:t>
              </w:r>
              <w:r>
                <w:rPr>
                  <w:i/>
                  <w:iCs/>
                  <w:noProof/>
                </w:rPr>
                <w:t xml:space="preserve">Research bank. </w:t>
              </w:r>
              <w:r>
                <w:rPr>
                  <w:noProof/>
                </w:rPr>
                <w:t xml:space="preserve">[Online] </w:t>
              </w:r>
              <w:r>
                <w:rPr>
                  <w:noProof/>
                </w:rPr>
                <w:br/>
                <w:t xml:space="preserve">Available at: </w:t>
              </w:r>
              <w:r>
                <w:rPr>
                  <w:noProof/>
                  <w:u w:val="single"/>
                </w:rPr>
                <w:t xml:space="preserve">https://researchbank.rmit.edu.au/eserv/rmit:6782/ PrasaraA.pdf </w:t>
              </w:r>
              <w:r>
                <w:rPr>
                  <w:noProof/>
                </w:rPr>
                <w:br/>
                <w:t>[Accessed 4 August 2016].</w:t>
              </w:r>
            </w:p>
            <w:p w14:paraId="44B56B3D" w14:textId="77777777" w:rsidR="00644043" w:rsidRDefault="00644043">
              <w:pPr>
                <w:pStyle w:val="Bibliography"/>
                <w:rPr>
                  <w:noProof/>
                </w:rPr>
              </w:pPr>
              <w:r>
                <w:rPr>
                  <w:noProof/>
                </w:rPr>
                <w:t xml:space="preserve">Recoup, 2014. </w:t>
              </w:r>
              <w:r>
                <w:rPr>
                  <w:i/>
                  <w:iCs/>
                  <w:noProof/>
                </w:rPr>
                <w:t xml:space="preserve">Recoup. </w:t>
              </w:r>
              <w:r>
                <w:rPr>
                  <w:noProof/>
                </w:rPr>
                <w:t xml:space="preserve">[Online] </w:t>
              </w:r>
              <w:r>
                <w:rPr>
                  <w:noProof/>
                </w:rPr>
                <w:br/>
                <w:t xml:space="preserve">Available at: </w:t>
              </w:r>
              <w:r>
                <w:rPr>
                  <w:noProof/>
                  <w:u w:val="single"/>
                </w:rPr>
                <w:t>http://www.recoup.org/news/7192/2013-uk-household-plastics-collection-survey</w:t>
              </w:r>
              <w:r>
                <w:rPr>
                  <w:noProof/>
                </w:rPr>
                <w:br/>
                <w:t>[Accessed 2014].</w:t>
              </w:r>
            </w:p>
            <w:p w14:paraId="7EDFEE01" w14:textId="77777777" w:rsidR="00644043" w:rsidRDefault="00644043">
              <w:pPr>
                <w:pStyle w:val="Bibliography"/>
                <w:rPr>
                  <w:noProof/>
                </w:rPr>
              </w:pPr>
              <w:r>
                <w:rPr>
                  <w:noProof/>
                </w:rPr>
                <w:t xml:space="preserve">Remus, R., Aguado-Monsonet, M. A., Roudier, S. &amp; Sancho, L. D., 2013. </w:t>
              </w:r>
              <w:r>
                <w:rPr>
                  <w:i/>
                  <w:iCs/>
                  <w:noProof/>
                </w:rPr>
                <w:t xml:space="preserve">Best Available Technique (BAT) Reference Document for Iron and Steel Production, </w:t>
              </w:r>
              <w:r>
                <w:rPr>
                  <w:noProof/>
                </w:rPr>
                <w:t>Luxembourg: European Commision.</w:t>
              </w:r>
            </w:p>
            <w:p w14:paraId="6FBA9D50" w14:textId="77777777" w:rsidR="00644043" w:rsidRDefault="00644043">
              <w:pPr>
                <w:pStyle w:val="Bibliography"/>
                <w:rPr>
                  <w:noProof/>
                </w:rPr>
              </w:pPr>
              <w:r>
                <w:rPr>
                  <w:noProof/>
                </w:rPr>
                <w:t xml:space="preserve">Rosillo-Calle, F., 2005. </w:t>
              </w:r>
              <w:r>
                <w:rPr>
                  <w:i/>
                  <w:iCs/>
                  <w:noProof/>
                </w:rPr>
                <w:t xml:space="preserve">Overview of Biomass Energy. </w:t>
              </w:r>
              <w:r>
                <w:rPr>
                  <w:noProof/>
                </w:rPr>
                <w:t>UK: The biomass assessment handbook.</w:t>
              </w:r>
            </w:p>
            <w:p w14:paraId="6531F721" w14:textId="77777777" w:rsidR="00644043" w:rsidRDefault="00644043">
              <w:pPr>
                <w:pStyle w:val="Bibliography"/>
                <w:rPr>
                  <w:noProof/>
                </w:rPr>
              </w:pPr>
              <w:r>
                <w:rPr>
                  <w:noProof/>
                </w:rPr>
                <w:t xml:space="preserve">Sahajwalla, V., 2009a. Recycling plastics as a resource for electric arc furnace (EAF) steelmaking: combustion and structural transformation of metallurgical coke and plastic blends. </w:t>
              </w:r>
              <w:r>
                <w:rPr>
                  <w:i/>
                  <w:iCs/>
                  <w:noProof/>
                </w:rPr>
                <w:t xml:space="preserve">Energy &amp; Fuel, </w:t>
              </w:r>
              <w:r>
                <w:rPr>
                  <w:noProof/>
                </w:rPr>
                <w:t>24(1), pp. 379-391.</w:t>
              </w:r>
            </w:p>
            <w:p w14:paraId="48E28A93" w14:textId="77777777" w:rsidR="00644043" w:rsidRDefault="00644043">
              <w:pPr>
                <w:pStyle w:val="Bibliography"/>
                <w:rPr>
                  <w:noProof/>
                </w:rPr>
              </w:pPr>
              <w:r>
                <w:rPr>
                  <w:noProof/>
                </w:rPr>
                <w:t xml:space="preserve">Sahajwalla, V. et al., 2009. Environmentally sustainable EAF steelmaking through introduction of recycled plastics and tires@ Laboratory and plant studies. </w:t>
              </w:r>
              <w:r>
                <w:rPr>
                  <w:i/>
                  <w:iCs/>
                  <w:noProof/>
                </w:rPr>
                <w:t xml:space="preserve">Iron and Steel Tech Magazine, </w:t>
              </w:r>
              <w:r>
                <w:rPr>
                  <w:noProof/>
                </w:rPr>
                <w:t>Volume 6.</w:t>
              </w:r>
            </w:p>
            <w:p w14:paraId="35EAFE39" w14:textId="77777777" w:rsidR="00644043" w:rsidRDefault="00644043">
              <w:pPr>
                <w:pStyle w:val="Bibliography"/>
                <w:rPr>
                  <w:noProof/>
                </w:rPr>
              </w:pPr>
              <w:r>
                <w:rPr>
                  <w:noProof/>
                </w:rPr>
                <w:t xml:space="preserve">Sait, H., 2012. Pyrolysis and Combustion kinetics of date palm biomass using thermogravimetric analysis. </w:t>
              </w:r>
              <w:r>
                <w:rPr>
                  <w:i/>
                  <w:iCs/>
                  <w:noProof/>
                </w:rPr>
                <w:t xml:space="preserve">Bioresource Technology, </w:t>
              </w:r>
              <w:r>
                <w:rPr>
                  <w:noProof/>
                </w:rPr>
                <w:t>Issue 118, pp. 382-389.</w:t>
              </w:r>
            </w:p>
            <w:p w14:paraId="13279BDD" w14:textId="77777777" w:rsidR="00644043" w:rsidRDefault="00644043">
              <w:pPr>
                <w:pStyle w:val="Bibliography"/>
                <w:rPr>
                  <w:noProof/>
                </w:rPr>
              </w:pPr>
              <w:r>
                <w:rPr>
                  <w:noProof/>
                </w:rPr>
                <w:lastRenderedPageBreak/>
                <w:t xml:space="preserve">Satyendra, 2013. </w:t>
              </w:r>
              <w:r>
                <w:rPr>
                  <w:i/>
                  <w:iCs/>
                  <w:noProof/>
                </w:rPr>
                <w:t xml:space="preserve">Ispat Guru. </w:t>
              </w:r>
              <w:r>
                <w:rPr>
                  <w:noProof/>
                </w:rPr>
                <w:t xml:space="preserve">[Online] </w:t>
              </w:r>
              <w:r>
                <w:rPr>
                  <w:noProof/>
                </w:rPr>
                <w:br/>
                <w:t xml:space="preserve">Available at: </w:t>
              </w:r>
              <w:r>
                <w:rPr>
                  <w:noProof/>
                  <w:u w:val="single"/>
                </w:rPr>
                <w:t>http://ispatguru.com/the-sintering-process-of-iron-ore-fines-2/</w:t>
              </w:r>
              <w:r>
                <w:rPr>
                  <w:noProof/>
                </w:rPr>
                <w:br/>
                <w:t>[Accessed 2017].</w:t>
              </w:r>
            </w:p>
            <w:p w14:paraId="719327E0" w14:textId="77777777" w:rsidR="00644043" w:rsidRDefault="00644043">
              <w:pPr>
                <w:pStyle w:val="Bibliography"/>
                <w:rPr>
                  <w:noProof/>
                </w:rPr>
              </w:pPr>
              <w:r>
                <w:rPr>
                  <w:noProof/>
                </w:rPr>
                <w:t xml:space="preserve">Shafie, S., 2012. Life cycle assessment (LCA) of electrcity generation from rice husk in Malaysia. </w:t>
              </w:r>
              <w:r>
                <w:rPr>
                  <w:i/>
                  <w:iCs/>
                  <w:noProof/>
                </w:rPr>
                <w:t xml:space="preserve">Energy Procedia, </w:t>
              </w:r>
              <w:r>
                <w:rPr>
                  <w:noProof/>
                </w:rPr>
                <w:t>Volume 14, pp. 499-504.</w:t>
              </w:r>
            </w:p>
            <w:p w14:paraId="356DBE3A" w14:textId="77777777" w:rsidR="00644043" w:rsidRDefault="00644043">
              <w:pPr>
                <w:pStyle w:val="Bibliography"/>
                <w:rPr>
                  <w:noProof/>
                </w:rPr>
              </w:pPr>
              <w:r>
                <w:rPr>
                  <w:noProof/>
                </w:rPr>
                <w:t xml:space="preserve">Silva, P., Carneiro, L., Assis, C. &amp; Santos, P., 2011. Evaluation of the use of mixtures of coal and rice rind for injection in the tuyeres of Blast Furnaces. </w:t>
              </w:r>
              <w:r>
                <w:rPr>
                  <w:i/>
                  <w:iCs/>
                  <w:noProof/>
                </w:rPr>
                <w:t xml:space="preserve">AISTech Proceedings, </w:t>
              </w:r>
              <w:r>
                <w:rPr>
                  <w:noProof/>
                </w:rPr>
                <w:t>Issue 1, pp. 349-359.</w:t>
              </w:r>
            </w:p>
            <w:p w14:paraId="4E2788AB" w14:textId="77777777" w:rsidR="00644043" w:rsidRDefault="00644043">
              <w:pPr>
                <w:pStyle w:val="Bibliography"/>
                <w:rPr>
                  <w:noProof/>
                </w:rPr>
              </w:pPr>
              <w:r>
                <w:rPr>
                  <w:noProof/>
                </w:rPr>
                <w:t xml:space="preserve">Srivastava, U., Kawatra, S. K. &amp; Eisele, T. C., 2013. Production of Pig Iron by Utilising Biomass as a reducing Agent. </w:t>
              </w:r>
              <w:r>
                <w:rPr>
                  <w:i/>
                  <w:iCs/>
                  <w:noProof/>
                </w:rPr>
                <w:t xml:space="preserve">International Journal of Mineral Processing, </w:t>
              </w:r>
              <w:r>
                <w:rPr>
                  <w:noProof/>
                </w:rPr>
                <w:t>Issue 119, pp. 51-57.</w:t>
              </w:r>
            </w:p>
            <w:p w14:paraId="5DB2DA8A" w14:textId="77777777" w:rsidR="00644043" w:rsidRDefault="00644043">
              <w:pPr>
                <w:pStyle w:val="Bibliography"/>
                <w:rPr>
                  <w:noProof/>
                </w:rPr>
              </w:pPr>
              <w:r>
                <w:rPr>
                  <w:noProof/>
                </w:rPr>
                <w:t xml:space="preserve">Suh, S. &amp; Huppes, G., 2005. Methods for life cycle inventory of a product. </w:t>
              </w:r>
              <w:r>
                <w:rPr>
                  <w:i/>
                  <w:iCs/>
                  <w:noProof/>
                </w:rPr>
                <w:t xml:space="preserve">Journal of Cleaner Production, </w:t>
              </w:r>
              <w:r>
                <w:rPr>
                  <w:noProof/>
                </w:rPr>
                <w:t>12(7), pp. 687-697.</w:t>
              </w:r>
            </w:p>
            <w:p w14:paraId="3176D8D8" w14:textId="77777777" w:rsidR="00644043" w:rsidRDefault="00644043">
              <w:pPr>
                <w:pStyle w:val="Bibliography"/>
                <w:rPr>
                  <w:noProof/>
                </w:rPr>
              </w:pPr>
              <w:r>
                <w:rPr>
                  <w:noProof/>
                </w:rPr>
                <w:t xml:space="preserve">Suopajarvi, H. &amp; Fabritius , F., 2013. Towards more sustainable ironmaking - an analysis of energy wood availability in finland and the economics of charcoal production. </w:t>
              </w:r>
              <w:r>
                <w:rPr>
                  <w:i/>
                  <w:iCs/>
                  <w:noProof/>
                </w:rPr>
                <w:t xml:space="preserve">Sustainability, </w:t>
              </w:r>
              <w:r>
                <w:rPr>
                  <w:noProof/>
                </w:rPr>
                <w:t>Issue 5, pp. 1188-1207.</w:t>
              </w:r>
            </w:p>
            <w:p w14:paraId="3769A1D9" w14:textId="77777777" w:rsidR="00644043" w:rsidRDefault="00644043">
              <w:pPr>
                <w:pStyle w:val="Bibliography"/>
                <w:rPr>
                  <w:noProof/>
                </w:rPr>
              </w:pPr>
              <w:r>
                <w:rPr>
                  <w:noProof/>
                </w:rPr>
                <w:t xml:space="preserve">Suopajarvi, H. &amp; Fabritius, T., 2012. Effects of biomass use in integrated steel plant - gate-to-gate life cycle inventory method. </w:t>
              </w:r>
              <w:r>
                <w:rPr>
                  <w:i/>
                  <w:iCs/>
                  <w:noProof/>
                </w:rPr>
                <w:t xml:space="preserve">ISIJ International, </w:t>
              </w:r>
              <w:r>
                <w:rPr>
                  <w:noProof/>
                </w:rPr>
                <w:t>Issue 52, pp. 779-787.</w:t>
              </w:r>
            </w:p>
            <w:p w14:paraId="6A72D154" w14:textId="77777777" w:rsidR="00644043" w:rsidRDefault="00644043">
              <w:pPr>
                <w:pStyle w:val="Bibliography"/>
                <w:rPr>
                  <w:noProof/>
                </w:rPr>
              </w:pPr>
              <w:r>
                <w:rPr>
                  <w:noProof/>
                </w:rPr>
                <w:t xml:space="preserve">Tamez, M., 2015. </w:t>
              </w:r>
              <w:r>
                <w:rPr>
                  <w:i/>
                  <w:iCs/>
                  <w:noProof/>
                </w:rPr>
                <w:t xml:space="preserve">Pyrolysis and Combustion kinetics of coal/biomass blends using thermogravimetric analysis for industrial symbiosis, </w:t>
              </w:r>
              <w:r>
                <w:rPr>
                  <w:noProof/>
                </w:rPr>
                <w:t>Sheffield: University of Sheffield.</w:t>
              </w:r>
            </w:p>
            <w:p w14:paraId="51D57901" w14:textId="77777777" w:rsidR="00644043" w:rsidRDefault="00644043">
              <w:pPr>
                <w:pStyle w:val="Bibliography"/>
                <w:rPr>
                  <w:noProof/>
                </w:rPr>
              </w:pPr>
              <w:r>
                <w:rPr>
                  <w:noProof/>
                </w:rPr>
                <w:t xml:space="preserve">Thomas, S. &amp; McKnight, S., 2011. Pilot-oven evaluation of biomass usage for metallurgical cokemaking. </w:t>
              </w:r>
              <w:r>
                <w:rPr>
                  <w:i/>
                  <w:iCs/>
                  <w:noProof/>
                </w:rPr>
                <w:t xml:space="preserve">AISTech proceedings, </w:t>
              </w:r>
              <w:r>
                <w:rPr>
                  <w:noProof/>
                </w:rPr>
                <w:t>Issue 1.</w:t>
              </w:r>
            </w:p>
            <w:p w14:paraId="058FEE03" w14:textId="77777777" w:rsidR="00644043" w:rsidRDefault="00644043">
              <w:pPr>
                <w:pStyle w:val="Bibliography"/>
                <w:rPr>
                  <w:noProof/>
                </w:rPr>
              </w:pPr>
              <w:r>
                <w:rPr>
                  <w:noProof/>
                </w:rPr>
                <w:t xml:space="preserve">UK Steel, 2014. </w:t>
              </w:r>
              <w:r>
                <w:rPr>
                  <w:i/>
                  <w:iCs/>
                  <w:noProof/>
                </w:rPr>
                <w:t xml:space="preserve">Interviews and evidence gatherings from EEF members, </w:t>
              </w:r>
              <w:r>
                <w:rPr>
                  <w:noProof/>
                </w:rPr>
                <w:t>s.l.: s.n.</w:t>
              </w:r>
            </w:p>
            <w:p w14:paraId="7DAAA9F9" w14:textId="77777777" w:rsidR="00644043" w:rsidRDefault="00644043">
              <w:pPr>
                <w:pStyle w:val="Bibliography"/>
                <w:rPr>
                  <w:noProof/>
                </w:rPr>
              </w:pPr>
              <w:r>
                <w:rPr>
                  <w:noProof/>
                </w:rPr>
                <w:t xml:space="preserve">ULCOS, 2013. [Online] </w:t>
              </w:r>
              <w:r>
                <w:rPr>
                  <w:noProof/>
                </w:rPr>
                <w:br/>
                <w:t xml:space="preserve">Available at: </w:t>
              </w:r>
              <w:r>
                <w:rPr>
                  <w:noProof/>
                  <w:u w:val="single"/>
                </w:rPr>
                <w:t>www.ulcos.org.</w:t>
              </w:r>
              <w:r>
                <w:rPr>
                  <w:noProof/>
                </w:rPr>
                <w:br/>
                <w:t>[Accessed May 2013].</w:t>
              </w:r>
            </w:p>
            <w:p w14:paraId="1747C133" w14:textId="77777777" w:rsidR="00644043" w:rsidRDefault="00644043">
              <w:pPr>
                <w:pStyle w:val="Bibliography"/>
                <w:rPr>
                  <w:noProof/>
                </w:rPr>
              </w:pPr>
              <w:r>
                <w:rPr>
                  <w:noProof/>
                </w:rPr>
                <w:t xml:space="preserve">Umamaheswaran, K. &amp; Batra, V., 2008. Physico-chemical characterisation of Indian biomass ashes. </w:t>
              </w:r>
              <w:r>
                <w:rPr>
                  <w:i/>
                  <w:iCs/>
                  <w:noProof/>
                </w:rPr>
                <w:t xml:space="preserve">Fuel, </w:t>
              </w:r>
              <w:r>
                <w:rPr>
                  <w:noProof/>
                </w:rPr>
                <w:t>87(6), pp. 628-638.</w:t>
              </w:r>
            </w:p>
            <w:p w14:paraId="36CB923A" w14:textId="77777777" w:rsidR="00644043" w:rsidRDefault="00644043">
              <w:pPr>
                <w:pStyle w:val="Bibliography"/>
                <w:rPr>
                  <w:noProof/>
                </w:rPr>
              </w:pPr>
              <w:r>
                <w:rPr>
                  <w:noProof/>
                </w:rPr>
                <w:t xml:space="preserve">USEPA, 2012. </w:t>
              </w:r>
              <w:r>
                <w:rPr>
                  <w:i/>
                  <w:iCs/>
                  <w:noProof/>
                </w:rPr>
                <w:t xml:space="preserve">Available and Emerging Technologies for Reducing Greenhouse Gas Emissions from the Iron and Steel Industry, </w:t>
              </w:r>
              <w:r>
                <w:rPr>
                  <w:noProof/>
                </w:rPr>
                <w:t>s.l.: USEPA.</w:t>
              </w:r>
            </w:p>
            <w:p w14:paraId="3AB58699" w14:textId="77777777" w:rsidR="00644043" w:rsidRPr="008D3758" w:rsidRDefault="00644043">
              <w:pPr>
                <w:pStyle w:val="Bibliography"/>
                <w:rPr>
                  <w:noProof/>
                  <w:lang w:val="nl-NL"/>
                </w:rPr>
              </w:pPr>
              <w:r w:rsidRPr="008D3758">
                <w:rPr>
                  <w:noProof/>
                  <w:lang w:val="nl-NL"/>
                </w:rPr>
                <w:t xml:space="preserve">van Beers, D., Corder, G., Bossilkov, A. &amp; van Berkel, R., 2007. </w:t>
              </w:r>
              <w:r>
                <w:rPr>
                  <w:noProof/>
                </w:rPr>
                <w:t xml:space="preserve">Regional synergies in the Australian mineral industry: case-studies and enabling tools. </w:t>
              </w:r>
              <w:r w:rsidRPr="008D3758">
                <w:rPr>
                  <w:i/>
                  <w:iCs/>
                  <w:noProof/>
                  <w:lang w:val="nl-NL"/>
                </w:rPr>
                <w:t xml:space="preserve">Minerals Engineering, </w:t>
              </w:r>
              <w:r w:rsidRPr="008D3758">
                <w:rPr>
                  <w:noProof/>
                  <w:lang w:val="nl-NL"/>
                </w:rPr>
                <w:t>20(9), pp. 830-841.</w:t>
              </w:r>
            </w:p>
            <w:p w14:paraId="60F97904" w14:textId="77777777" w:rsidR="00644043" w:rsidRDefault="00644043">
              <w:pPr>
                <w:pStyle w:val="Bibliography"/>
                <w:rPr>
                  <w:noProof/>
                </w:rPr>
              </w:pPr>
              <w:r w:rsidRPr="008D3758">
                <w:rPr>
                  <w:noProof/>
                  <w:lang w:val="nl-NL"/>
                </w:rPr>
                <w:t xml:space="preserve">van Leeuwen, M., Vermeulen, J. &amp; Glasbergen, P., 2003. </w:t>
              </w:r>
              <w:r>
                <w:rPr>
                  <w:noProof/>
                </w:rPr>
                <w:t xml:space="preserve">Planning eco-industrial parks: an analysis of Dutch planning methods. </w:t>
              </w:r>
              <w:r>
                <w:rPr>
                  <w:i/>
                  <w:iCs/>
                  <w:noProof/>
                </w:rPr>
                <w:t xml:space="preserve">Business strategy and the Environment, </w:t>
              </w:r>
              <w:r>
                <w:rPr>
                  <w:noProof/>
                </w:rPr>
                <w:t>Volume 12, pp. 147-162.</w:t>
              </w:r>
            </w:p>
            <w:p w14:paraId="5DA47BB2" w14:textId="77777777" w:rsidR="00644043" w:rsidRDefault="00644043">
              <w:pPr>
                <w:pStyle w:val="Bibliography"/>
                <w:rPr>
                  <w:noProof/>
                </w:rPr>
              </w:pPr>
              <w:r w:rsidRPr="00FF01B0">
                <w:rPr>
                  <w:noProof/>
                </w:rPr>
                <w:lastRenderedPageBreak/>
                <w:t xml:space="preserve">Van-Loo, S. &amp; Koppejan, J., 2008. </w:t>
              </w:r>
              <w:r>
                <w:rPr>
                  <w:i/>
                  <w:iCs/>
                  <w:noProof/>
                </w:rPr>
                <w:t xml:space="preserve">The Handbook of Biomass Combustion and Cofiring. </w:t>
              </w:r>
              <w:r>
                <w:rPr>
                  <w:noProof/>
                </w:rPr>
                <w:t>s.l.:London.</w:t>
              </w:r>
            </w:p>
            <w:p w14:paraId="0A2A556D" w14:textId="77777777" w:rsidR="00644043" w:rsidRDefault="00644043">
              <w:pPr>
                <w:pStyle w:val="Bibliography"/>
                <w:rPr>
                  <w:noProof/>
                </w:rPr>
              </w:pPr>
              <w:r>
                <w:rPr>
                  <w:noProof/>
                </w:rPr>
                <w:t xml:space="preserve">Viana, S. T., Silva, P. &amp; Assis, P. S., 2011. Characterisation of Mixtures of Sugarcane Bagasse and Charcoal for Injection through Tuyeres of Blast Furnace. </w:t>
              </w:r>
              <w:r>
                <w:rPr>
                  <w:i/>
                  <w:iCs/>
                  <w:noProof/>
                </w:rPr>
                <w:t xml:space="preserve">AISTech Proceedings, </w:t>
              </w:r>
              <w:r>
                <w:rPr>
                  <w:noProof/>
                </w:rPr>
                <w:t>Issue 1, pp. 117-128.</w:t>
              </w:r>
            </w:p>
            <w:p w14:paraId="151BF072" w14:textId="77777777" w:rsidR="00644043" w:rsidRDefault="00644043">
              <w:pPr>
                <w:pStyle w:val="Bibliography"/>
                <w:rPr>
                  <w:noProof/>
                </w:rPr>
              </w:pPr>
              <w:r>
                <w:rPr>
                  <w:noProof/>
                </w:rPr>
                <w:t xml:space="preserve">von Malmborg, F., 2004. Networking for knowledge transfer: towards an understanding of local authority roles in regional industrial ecosystem management. </w:t>
              </w:r>
              <w:r>
                <w:rPr>
                  <w:i/>
                  <w:iCs/>
                  <w:noProof/>
                </w:rPr>
                <w:t xml:space="preserve">Business strategy and the environment, </w:t>
              </w:r>
              <w:r>
                <w:rPr>
                  <w:noProof/>
                </w:rPr>
                <w:t>Volume 13, pp. 334-346.</w:t>
              </w:r>
            </w:p>
            <w:p w14:paraId="6BE40194" w14:textId="77777777" w:rsidR="00644043" w:rsidRDefault="00644043">
              <w:pPr>
                <w:pStyle w:val="Bibliography"/>
                <w:rPr>
                  <w:noProof/>
                </w:rPr>
              </w:pPr>
              <w:r>
                <w:rPr>
                  <w:noProof/>
                </w:rPr>
                <w:t xml:space="preserve">Wolf, A., 2007. </w:t>
              </w:r>
              <w:r>
                <w:rPr>
                  <w:i/>
                  <w:iCs/>
                  <w:noProof/>
                </w:rPr>
                <w:t xml:space="preserve">Industrial Symbiosis in the swedish forest industry, </w:t>
              </w:r>
              <w:r>
                <w:rPr>
                  <w:noProof/>
                </w:rPr>
                <w:t>Sweden: Linkoping University.</w:t>
              </w:r>
            </w:p>
            <w:p w14:paraId="251D8580" w14:textId="77777777" w:rsidR="00644043" w:rsidRDefault="00644043">
              <w:pPr>
                <w:pStyle w:val="Bibliography"/>
                <w:rPr>
                  <w:noProof/>
                </w:rPr>
              </w:pPr>
              <w:r>
                <w:rPr>
                  <w:noProof/>
                </w:rPr>
                <w:t xml:space="preserve">WorldSteel Association, 2012. </w:t>
              </w:r>
              <w:r>
                <w:rPr>
                  <w:i/>
                  <w:iCs/>
                  <w:noProof/>
                </w:rPr>
                <w:t xml:space="preserve">Sustainable Steel - At the core of the green economy, </w:t>
              </w:r>
              <w:r>
                <w:rPr>
                  <w:noProof/>
                </w:rPr>
                <w:t>s.l.: Worldsteel Association.</w:t>
              </w:r>
            </w:p>
            <w:p w14:paraId="7897475A" w14:textId="77777777" w:rsidR="00644043" w:rsidRDefault="00644043">
              <w:pPr>
                <w:pStyle w:val="Bibliography"/>
                <w:rPr>
                  <w:noProof/>
                </w:rPr>
              </w:pPr>
              <w:r>
                <w:rPr>
                  <w:noProof/>
                </w:rPr>
                <w:t xml:space="preserve">Worldsteel Association, 2013. </w:t>
              </w:r>
              <w:r>
                <w:rPr>
                  <w:i/>
                  <w:iCs/>
                  <w:noProof/>
                </w:rPr>
                <w:t xml:space="preserve">Steel Statistical Yearbook 2013, </w:t>
              </w:r>
              <w:r>
                <w:rPr>
                  <w:noProof/>
                </w:rPr>
                <w:t>Brussels: Worldsteel Association.</w:t>
              </w:r>
            </w:p>
            <w:p w14:paraId="5E994F50" w14:textId="77777777" w:rsidR="00644043" w:rsidRDefault="00644043">
              <w:pPr>
                <w:pStyle w:val="Bibliography"/>
                <w:rPr>
                  <w:noProof/>
                </w:rPr>
              </w:pPr>
              <w:r>
                <w:rPr>
                  <w:noProof/>
                </w:rPr>
                <w:t xml:space="preserve">WorldSteel Association, 2015. </w:t>
              </w:r>
              <w:r>
                <w:rPr>
                  <w:i/>
                  <w:iCs/>
                  <w:noProof/>
                </w:rPr>
                <w:t xml:space="preserve">Steel's Contribution to a Low Carbon Future and Climate Resilient Societies, </w:t>
              </w:r>
              <w:r>
                <w:rPr>
                  <w:noProof/>
                </w:rPr>
                <w:t>s.l.: s.n.</w:t>
              </w:r>
            </w:p>
            <w:p w14:paraId="3A84A793" w14:textId="77777777" w:rsidR="00644043" w:rsidRDefault="00644043">
              <w:pPr>
                <w:pStyle w:val="Bibliography"/>
                <w:rPr>
                  <w:noProof/>
                </w:rPr>
              </w:pPr>
              <w:r>
                <w:rPr>
                  <w:noProof/>
                </w:rPr>
                <w:t xml:space="preserve">WRAP, 2006. </w:t>
              </w:r>
              <w:r>
                <w:rPr>
                  <w:i/>
                  <w:iCs/>
                  <w:noProof/>
                </w:rPr>
                <w:t xml:space="preserve">UK Plastic waste- a review of supplies for recycling, global market demand, future trends and associated risks, </w:t>
              </w:r>
              <w:r>
                <w:rPr>
                  <w:noProof/>
                </w:rPr>
                <w:t>UK: WRAP.</w:t>
              </w:r>
            </w:p>
            <w:p w14:paraId="0E1D8161" w14:textId="77777777" w:rsidR="00644043" w:rsidRDefault="00644043">
              <w:pPr>
                <w:pStyle w:val="Bibliography"/>
                <w:rPr>
                  <w:noProof/>
                </w:rPr>
              </w:pPr>
              <w:r>
                <w:rPr>
                  <w:noProof/>
                </w:rPr>
                <w:t xml:space="preserve">Wyman, E. E., 2010. Introduction Overview: World Energy Resources and the Need for Biomass For Energy and Lower Fossil Carbon Dioxide Emissions. </w:t>
              </w:r>
              <w:r>
                <w:rPr>
                  <w:i/>
                  <w:iCs/>
                  <w:noProof/>
                </w:rPr>
                <w:t>Plant Biotechnology for Sustainale Production of Energy and Co-Products.</w:t>
              </w:r>
            </w:p>
            <w:p w14:paraId="1CF92AF3" w14:textId="77777777" w:rsidR="00644043" w:rsidRDefault="00644043">
              <w:pPr>
                <w:pStyle w:val="Bibliography"/>
                <w:rPr>
                  <w:noProof/>
                </w:rPr>
              </w:pPr>
              <w:r>
                <w:rPr>
                  <w:noProof/>
                </w:rPr>
                <w:t xml:space="preserve">Yang, H. et al., 2007. Characteristics of hemicellulose, cellulose and lignin pyrolysis. </w:t>
              </w:r>
              <w:r>
                <w:rPr>
                  <w:i/>
                  <w:iCs/>
                  <w:noProof/>
                </w:rPr>
                <w:t xml:space="preserve">Fuel, </w:t>
              </w:r>
              <w:r>
                <w:rPr>
                  <w:noProof/>
                </w:rPr>
                <w:t>Issue 86, pp. 1781-1788.</w:t>
              </w:r>
            </w:p>
            <w:p w14:paraId="1DF17569" w14:textId="77777777" w:rsidR="00644043" w:rsidRDefault="00644043">
              <w:pPr>
                <w:pStyle w:val="Bibliography"/>
                <w:rPr>
                  <w:noProof/>
                </w:rPr>
              </w:pPr>
              <w:r>
                <w:rPr>
                  <w:noProof/>
                </w:rPr>
                <w:t xml:space="preserve">Yunos, N. et al., 2012. Recycling agricultural waste from Palm shells during electric arc furnace steelmaking. </w:t>
              </w:r>
              <w:r>
                <w:rPr>
                  <w:i/>
                  <w:iCs/>
                  <w:noProof/>
                </w:rPr>
                <w:t xml:space="preserve">Energy &amp; Fuels, </w:t>
              </w:r>
              <w:r>
                <w:rPr>
                  <w:noProof/>
                </w:rPr>
                <w:t>Issue 26, pp. 278-286.</w:t>
              </w:r>
            </w:p>
            <w:p w14:paraId="5331FB69" w14:textId="77777777" w:rsidR="00644043" w:rsidRDefault="00644043">
              <w:pPr>
                <w:pStyle w:val="Bibliography"/>
                <w:rPr>
                  <w:noProof/>
                </w:rPr>
              </w:pPr>
              <w:r>
                <w:rPr>
                  <w:noProof/>
                </w:rPr>
                <w:t xml:space="preserve">Zaharia, M. et al., 2009. Recycling of rubber tires in electric arc furnace steelmaking: simultaneous combustion of metallurgical coke and rubber tires blends. </w:t>
              </w:r>
              <w:r>
                <w:rPr>
                  <w:i/>
                  <w:iCs/>
                  <w:noProof/>
                </w:rPr>
                <w:t xml:space="preserve">Energy &amp; Fuels, </w:t>
              </w:r>
              <w:r>
                <w:rPr>
                  <w:noProof/>
                </w:rPr>
                <w:t>Volume 23, pp. 2467-2474.</w:t>
              </w:r>
            </w:p>
            <w:p w14:paraId="3F86C2D0" w14:textId="77777777" w:rsidR="00644043" w:rsidRPr="008D3758" w:rsidRDefault="00644043">
              <w:pPr>
                <w:pStyle w:val="Bibliography"/>
                <w:rPr>
                  <w:noProof/>
                  <w:lang w:val="fr-FR"/>
                </w:rPr>
              </w:pPr>
              <w:r>
                <w:rPr>
                  <w:noProof/>
                </w:rPr>
                <w:t xml:space="preserve">Zaharia, M. et al., 2012. Recycling waste polymers in EAF steelmaking : Influence of polymer composition on carbon/slag interactions. </w:t>
              </w:r>
              <w:r w:rsidRPr="008D3758">
                <w:rPr>
                  <w:i/>
                  <w:iCs/>
                  <w:noProof/>
                  <w:lang w:val="fr-FR"/>
                </w:rPr>
                <w:t xml:space="preserve">Energy &amp; Fuels, </w:t>
              </w:r>
              <w:r w:rsidRPr="008D3758">
                <w:rPr>
                  <w:noProof/>
                  <w:lang w:val="fr-FR"/>
                </w:rPr>
                <w:t>Volume 31, pp. 593-602.</w:t>
              </w:r>
            </w:p>
            <w:p w14:paraId="2FEC6CF8" w14:textId="77777777" w:rsidR="00644043" w:rsidRDefault="00644043">
              <w:pPr>
                <w:pStyle w:val="Bibliography"/>
                <w:rPr>
                  <w:noProof/>
                </w:rPr>
              </w:pPr>
              <w:r w:rsidRPr="008D3758">
                <w:rPr>
                  <w:noProof/>
                  <w:lang w:val="fr-FR"/>
                </w:rPr>
                <w:t xml:space="preserve">Zandi, M., Martinez-Pacheco, M. &amp; Fray, T., 2010. </w:t>
              </w:r>
              <w:r>
                <w:rPr>
                  <w:noProof/>
                </w:rPr>
                <w:t xml:space="preserve">Biomass for Iron ore sintering. </w:t>
              </w:r>
              <w:r>
                <w:rPr>
                  <w:i/>
                  <w:iCs/>
                  <w:noProof/>
                </w:rPr>
                <w:t xml:space="preserve">Minerals Engineering, </w:t>
              </w:r>
              <w:r>
                <w:rPr>
                  <w:noProof/>
                </w:rPr>
                <w:t>Volume 23, pp. 1139-1145.</w:t>
              </w:r>
            </w:p>
            <w:p w14:paraId="1C1D43E8" w14:textId="77777777" w:rsidR="00644043" w:rsidRDefault="00644043">
              <w:pPr>
                <w:pStyle w:val="Bibliography"/>
                <w:rPr>
                  <w:noProof/>
                </w:rPr>
              </w:pPr>
              <w:r>
                <w:rPr>
                  <w:noProof/>
                </w:rPr>
                <w:t xml:space="preserve">Zhou, S., 2012. </w:t>
              </w:r>
              <w:r>
                <w:rPr>
                  <w:i/>
                  <w:iCs/>
                  <w:noProof/>
                </w:rPr>
                <w:t xml:space="preserve">UK to China flows of waste plastics@ a critical evaluation, </w:t>
              </w:r>
              <w:r>
                <w:rPr>
                  <w:noProof/>
                </w:rPr>
                <w:t>London: Imperial College London.</w:t>
              </w:r>
            </w:p>
            <w:p w14:paraId="29C2DEA5" w14:textId="77777777" w:rsidR="00644043" w:rsidRDefault="00644043">
              <w:pPr>
                <w:pStyle w:val="Bibliography"/>
                <w:rPr>
                  <w:noProof/>
                </w:rPr>
              </w:pPr>
              <w:r>
                <w:rPr>
                  <w:noProof/>
                </w:rPr>
                <w:lastRenderedPageBreak/>
                <w:t xml:space="preserve">Ziebik, A. &amp; Stanek, W., 2001. Forecasting of the energy effects of injecting plastic wastes into the blast furnace in comparison with other auxiliary fuels. </w:t>
              </w:r>
              <w:r>
                <w:rPr>
                  <w:i/>
                  <w:iCs/>
                  <w:noProof/>
                </w:rPr>
                <w:t xml:space="preserve">Energy, </w:t>
              </w:r>
              <w:r>
                <w:rPr>
                  <w:noProof/>
                </w:rPr>
                <w:t>Volume 26, pp. 1159-1173.</w:t>
              </w:r>
            </w:p>
            <w:p w14:paraId="4E45A781" w14:textId="3CC4AB8B" w:rsidR="00440DC8" w:rsidRDefault="00593DA9">
              <w:pPr>
                <w:rPr>
                  <w:rFonts w:ascii="Times New Roman" w:hAnsi="Times New Roman" w:cs="Times New Roman"/>
                  <w:color w:val="000000" w:themeColor="text1"/>
                  <w:sz w:val="24"/>
                  <w:szCs w:val="24"/>
                </w:rPr>
              </w:pPr>
              <w:r w:rsidRPr="00B036F6">
                <w:rPr>
                  <w:rFonts w:ascii="Times New Roman" w:hAnsi="Times New Roman" w:cs="Times New Roman"/>
                  <w:b/>
                  <w:bCs/>
                  <w:noProof/>
                  <w:color w:val="000000" w:themeColor="text1"/>
                  <w:sz w:val="24"/>
                  <w:szCs w:val="24"/>
                </w:rPr>
                <w:fldChar w:fldCharType="end"/>
              </w:r>
            </w:p>
          </w:sdtContent>
        </w:sdt>
      </w:sdtContent>
    </w:sdt>
    <w:p w14:paraId="07DD6D55" w14:textId="77777777" w:rsidR="00E2504A" w:rsidRDefault="00E2504A" w:rsidP="00DE7EE1">
      <w:pPr>
        <w:pStyle w:val="Heading1"/>
        <w:jc w:val="center"/>
        <w:rPr>
          <w:rFonts w:ascii="Times New Roman" w:hAnsi="Times New Roman" w:cs="Times New Roman"/>
          <w:color w:val="auto"/>
        </w:rPr>
      </w:pPr>
    </w:p>
    <w:p w14:paraId="54B80409" w14:textId="77777777" w:rsidR="00E2504A" w:rsidRDefault="00E2504A" w:rsidP="00DE7EE1">
      <w:pPr>
        <w:pStyle w:val="Heading1"/>
        <w:jc w:val="center"/>
        <w:rPr>
          <w:rFonts w:ascii="Times New Roman" w:hAnsi="Times New Roman" w:cs="Times New Roman"/>
          <w:color w:val="auto"/>
        </w:rPr>
      </w:pPr>
    </w:p>
    <w:p w14:paraId="327FA2EA" w14:textId="77777777" w:rsidR="00E2504A" w:rsidRDefault="00E2504A" w:rsidP="00DE7EE1">
      <w:pPr>
        <w:pStyle w:val="Heading1"/>
        <w:jc w:val="center"/>
        <w:rPr>
          <w:rFonts w:ascii="Times New Roman" w:hAnsi="Times New Roman" w:cs="Times New Roman"/>
          <w:color w:val="auto"/>
        </w:rPr>
      </w:pPr>
    </w:p>
    <w:p w14:paraId="6599B616" w14:textId="77777777" w:rsidR="00E2504A" w:rsidRDefault="00E2504A" w:rsidP="00DE7EE1">
      <w:pPr>
        <w:pStyle w:val="Heading1"/>
        <w:jc w:val="center"/>
        <w:rPr>
          <w:rFonts w:ascii="Times New Roman" w:hAnsi="Times New Roman" w:cs="Times New Roman"/>
          <w:color w:val="auto"/>
        </w:rPr>
      </w:pPr>
    </w:p>
    <w:p w14:paraId="54EB43FB" w14:textId="77777777" w:rsidR="00E2504A" w:rsidRDefault="00E2504A" w:rsidP="00DE7EE1">
      <w:pPr>
        <w:pStyle w:val="Heading1"/>
        <w:jc w:val="center"/>
        <w:rPr>
          <w:rFonts w:ascii="Times New Roman" w:hAnsi="Times New Roman" w:cs="Times New Roman"/>
          <w:color w:val="auto"/>
        </w:rPr>
      </w:pPr>
    </w:p>
    <w:p w14:paraId="609BD3CA" w14:textId="77777777" w:rsidR="00E2504A" w:rsidRDefault="00E2504A" w:rsidP="00DE7EE1">
      <w:pPr>
        <w:pStyle w:val="Heading1"/>
        <w:jc w:val="center"/>
        <w:rPr>
          <w:rFonts w:ascii="Times New Roman" w:hAnsi="Times New Roman" w:cs="Times New Roman"/>
          <w:color w:val="auto"/>
        </w:rPr>
      </w:pPr>
    </w:p>
    <w:p w14:paraId="08CAD2BB" w14:textId="77777777" w:rsidR="00E2504A" w:rsidRDefault="00E2504A" w:rsidP="00DE7EE1">
      <w:pPr>
        <w:pStyle w:val="Heading1"/>
        <w:jc w:val="center"/>
        <w:rPr>
          <w:rFonts w:ascii="Times New Roman" w:hAnsi="Times New Roman" w:cs="Times New Roman"/>
          <w:color w:val="auto"/>
        </w:rPr>
      </w:pPr>
    </w:p>
    <w:p w14:paraId="6E6EC422" w14:textId="77777777" w:rsidR="00E2504A" w:rsidRDefault="00E2504A" w:rsidP="00EF4FF7"/>
    <w:p w14:paraId="2A673D6C" w14:textId="77777777" w:rsidR="00E2504A" w:rsidRDefault="00E2504A" w:rsidP="00EF4FF7"/>
    <w:p w14:paraId="55AC0F75" w14:textId="77777777" w:rsidR="00E2504A" w:rsidRDefault="00E2504A" w:rsidP="00EF4FF7"/>
    <w:p w14:paraId="44D9D053" w14:textId="77777777" w:rsidR="00E2504A" w:rsidRDefault="00E2504A" w:rsidP="00EF4FF7"/>
    <w:p w14:paraId="7319CB4D" w14:textId="77777777" w:rsidR="00E2504A" w:rsidRDefault="00E2504A" w:rsidP="00EF4FF7"/>
    <w:p w14:paraId="3F99504B" w14:textId="77777777" w:rsidR="00E2504A" w:rsidRDefault="00E2504A" w:rsidP="00EF4FF7"/>
    <w:p w14:paraId="77AA28E1" w14:textId="77777777" w:rsidR="00E2504A" w:rsidRDefault="00E2504A" w:rsidP="00EF4FF7"/>
    <w:p w14:paraId="55EF458F" w14:textId="77777777" w:rsidR="00E2504A" w:rsidRPr="00EF4FF7" w:rsidRDefault="00E2504A" w:rsidP="00EF4FF7"/>
    <w:p w14:paraId="1E884FEC" w14:textId="77777777" w:rsidR="00E2504A" w:rsidRDefault="00E2504A" w:rsidP="00DE7EE1">
      <w:pPr>
        <w:pStyle w:val="Heading1"/>
        <w:jc w:val="center"/>
        <w:rPr>
          <w:rFonts w:ascii="Times New Roman" w:hAnsi="Times New Roman" w:cs="Times New Roman"/>
          <w:color w:val="auto"/>
        </w:rPr>
      </w:pPr>
    </w:p>
    <w:p w14:paraId="574C68AC" w14:textId="77777777" w:rsidR="00E2504A" w:rsidRDefault="00E2504A" w:rsidP="00EF4FF7"/>
    <w:p w14:paraId="295873A4" w14:textId="77777777" w:rsidR="00E2504A" w:rsidRDefault="00E2504A" w:rsidP="00EF4FF7"/>
    <w:p w14:paraId="4159164C" w14:textId="77777777" w:rsidR="00E2504A" w:rsidRPr="00EF4FF7" w:rsidRDefault="00E2504A" w:rsidP="00EF4FF7"/>
    <w:p w14:paraId="3713FB50" w14:textId="137A1A0A" w:rsidR="00F25932" w:rsidRPr="00DE7EE1" w:rsidRDefault="00F25932" w:rsidP="00DE7EE1">
      <w:pPr>
        <w:pStyle w:val="Heading1"/>
        <w:jc w:val="center"/>
        <w:rPr>
          <w:rFonts w:ascii="Times New Roman" w:hAnsi="Times New Roman" w:cs="Times New Roman"/>
        </w:rPr>
      </w:pPr>
      <w:bookmarkStart w:id="205" w:name="_Toc518370564"/>
      <w:r w:rsidRPr="00DE7EE1">
        <w:rPr>
          <w:rFonts w:ascii="Times New Roman" w:hAnsi="Times New Roman" w:cs="Times New Roman"/>
          <w:color w:val="auto"/>
        </w:rPr>
        <w:lastRenderedPageBreak/>
        <w:t>Appendices</w:t>
      </w:r>
      <w:bookmarkEnd w:id="205"/>
    </w:p>
    <w:p w14:paraId="76972D0E" w14:textId="77777777" w:rsidR="002C6B38" w:rsidRDefault="002C6B38" w:rsidP="0043076D">
      <w:pPr>
        <w:spacing w:line="360" w:lineRule="auto"/>
        <w:rPr>
          <w:rFonts w:ascii="Times New Roman" w:hAnsi="Times New Roman" w:cs="Times New Roman"/>
          <w:color w:val="000000" w:themeColor="text1"/>
          <w:sz w:val="24"/>
          <w:szCs w:val="24"/>
        </w:rPr>
      </w:pPr>
    </w:p>
    <w:p w14:paraId="149D0754" w14:textId="77777777" w:rsidR="00F25932" w:rsidRPr="00D83F69" w:rsidRDefault="00F25932" w:rsidP="0043076D">
      <w:pPr>
        <w:spacing w:line="360" w:lineRule="auto"/>
        <w:rPr>
          <w:rFonts w:ascii="Times New Roman" w:hAnsi="Times New Roman" w:cs="Times New Roman"/>
          <w:b/>
          <w:color w:val="000000" w:themeColor="text1"/>
          <w:sz w:val="24"/>
          <w:szCs w:val="24"/>
        </w:rPr>
      </w:pPr>
      <w:r w:rsidRPr="00D83F69">
        <w:rPr>
          <w:rFonts w:ascii="Times New Roman" w:hAnsi="Times New Roman" w:cs="Times New Roman"/>
          <w:b/>
          <w:color w:val="000000" w:themeColor="text1"/>
          <w:sz w:val="24"/>
          <w:szCs w:val="24"/>
        </w:rPr>
        <w:t>Appendix A</w:t>
      </w:r>
    </w:p>
    <w:p w14:paraId="672EDE21" w14:textId="1ED713B2" w:rsidR="00F25932" w:rsidRPr="0043076D" w:rsidRDefault="00F25932" w:rsidP="006835C6">
      <w:pPr>
        <w:spacing w:line="360" w:lineRule="auto"/>
        <w:jc w:val="both"/>
        <w:rPr>
          <w:rFonts w:ascii="Times New Roman" w:hAnsi="Times New Roman" w:cs="Times New Roman"/>
          <w:color w:val="000000" w:themeColor="text1"/>
          <w:sz w:val="24"/>
          <w:szCs w:val="24"/>
          <w:u w:val="single"/>
        </w:rPr>
      </w:pPr>
      <w:r w:rsidRPr="0043076D">
        <w:rPr>
          <w:rFonts w:ascii="Times New Roman" w:hAnsi="Times New Roman" w:cs="Times New Roman"/>
          <w:color w:val="000000" w:themeColor="text1"/>
          <w:sz w:val="24"/>
          <w:szCs w:val="24"/>
          <w:u w:val="single"/>
        </w:rPr>
        <w:t>Coke oven gas (COG)</w:t>
      </w:r>
      <w:r w:rsidR="008A260D" w:rsidRPr="00B036F6">
        <w:rPr>
          <w:rFonts w:ascii="Times New Roman" w:hAnsi="Times New Roman" w:cs="Times New Roman"/>
          <w:color w:val="000000" w:themeColor="text1"/>
          <w:sz w:val="24"/>
          <w:szCs w:val="24"/>
          <w:u w:val="single"/>
        </w:rPr>
        <w:t xml:space="preserve"> </w:t>
      </w:r>
    </w:p>
    <w:p w14:paraId="0C0C962C" w14:textId="0E413E50"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COG is produced during high temperature distillation of coking coal in the absence of oxygen. The COG is usually cleaned by removing tar, naphthalene, light oil, compounds which contain sulphur and the removal or cracking (to hydrogen) of ammonia. COG out of the three waste gases (BFG and BOFG) has the highest calorific value and is commonly used in several processes to enrich the calorific value of other process gases, e.g. blast furnace stoves and reheating furnace of the hot strip mill. The COG can also be used in the blast furnace as an alternative reducing agent. The COG mainly consists of hydrogen (50-60%), methane (15-50%) and a small percentage of carbon monoxide, carbon and nitrogen </w:t>
      </w:r>
      <w:sdt>
        <w:sdtPr>
          <w:rPr>
            <w:rFonts w:ascii="Times New Roman" w:hAnsi="Times New Roman" w:cs="Times New Roman"/>
            <w:color w:val="000000" w:themeColor="text1"/>
            <w:sz w:val="24"/>
            <w:szCs w:val="24"/>
          </w:rPr>
          <w:id w:val="-1093241443"/>
          <w:citation/>
        </w:sdtPr>
        <w:sdtEndPr/>
        <w:sdtContent>
          <w:r w:rsidR="008A260D" w:rsidRPr="0043076D">
            <w:rPr>
              <w:rFonts w:ascii="Times New Roman" w:hAnsi="Times New Roman" w:cs="Times New Roman"/>
              <w:color w:val="000000" w:themeColor="text1"/>
              <w:sz w:val="24"/>
              <w:szCs w:val="24"/>
            </w:rPr>
            <w:fldChar w:fldCharType="begin"/>
          </w:r>
          <w:r w:rsidR="008A260D" w:rsidRPr="0043076D">
            <w:rPr>
              <w:rFonts w:ascii="Times New Roman" w:hAnsi="Times New Roman" w:cs="Times New Roman"/>
              <w:color w:val="000000" w:themeColor="text1"/>
              <w:sz w:val="24"/>
              <w:szCs w:val="24"/>
            </w:rPr>
            <w:instrText xml:space="preserve"> CITATION 16ht \l 2057 </w:instrText>
          </w:r>
          <w:r w:rsidR="008A260D"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Anon., 2016)</w:t>
          </w:r>
          <w:r w:rsidR="008A260D" w:rsidRPr="0043076D">
            <w:rPr>
              <w:rFonts w:ascii="Times New Roman" w:hAnsi="Times New Roman" w:cs="Times New Roman"/>
              <w:color w:val="000000" w:themeColor="text1"/>
              <w:sz w:val="24"/>
              <w:szCs w:val="24"/>
            </w:rPr>
            <w:fldChar w:fldCharType="end"/>
          </w:r>
        </w:sdtContent>
      </w:sdt>
    </w:p>
    <w:p w14:paraId="59E9C4F7" w14:textId="77777777" w:rsidR="00F25932" w:rsidRPr="0043076D" w:rsidRDefault="00F25932" w:rsidP="00440DC8">
      <w:pPr>
        <w:spacing w:line="360" w:lineRule="auto"/>
        <w:ind w:firstLine="720"/>
        <w:jc w:val="center"/>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drawing>
          <wp:inline distT="0" distB="0" distL="0" distR="0" wp14:anchorId="24690D16" wp14:editId="68875D5C">
            <wp:extent cx="3951696" cy="3894615"/>
            <wp:effectExtent l="0" t="0" r="0" b="0"/>
            <wp:docPr id="16876" name="Picture 16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955571" cy="3898434"/>
                    </a:xfrm>
                    <a:prstGeom prst="rect">
                      <a:avLst/>
                    </a:prstGeom>
                    <a:noFill/>
                    <a:ln>
                      <a:noFill/>
                    </a:ln>
                  </pic:spPr>
                </pic:pic>
              </a:graphicData>
            </a:graphic>
          </wp:inline>
        </w:drawing>
      </w:r>
    </w:p>
    <w:p w14:paraId="6FC7B382" w14:textId="18186D6F" w:rsidR="008A260D" w:rsidRPr="0043076D" w:rsidRDefault="008A260D" w:rsidP="00440DC8">
      <w:pPr>
        <w:pStyle w:val="Caption"/>
        <w:spacing w:line="360" w:lineRule="auto"/>
        <w:ind w:firstLine="720"/>
        <w:jc w:val="center"/>
        <w:rPr>
          <w:rFonts w:ascii="Times New Roman" w:hAnsi="Times New Roman" w:cs="Times New Roman"/>
          <w:color w:val="000000" w:themeColor="text1"/>
          <w:sz w:val="24"/>
          <w:szCs w:val="24"/>
        </w:rPr>
      </w:pPr>
      <w:bookmarkStart w:id="206" w:name="_Toc518370624"/>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60</w:t>
      </w:r>
      <w:r w:rsidRPr="0043076D">
        <w:rPr>
          <w:rFonts w:ascii="Times New Roman" w:hAnsi="Times New Roman" w:cs="Times New Roman"/>
          <w:b w:val="0"/>
          <w:color w:val="000000" w:themeColor="text1"/>
          <w:sz w:val="24"/>
          <w:szCs w:val="24"/>
        </w:rPr>
        <w:fldChar w:fldCharType="end"/>
      </w:r>
      <w:r w:rsidR="00F25932" w:rsidRPr="0043076D">
        <w:rPr>
          <w:rFonts w:ascii="Times New Roman" w:hAnsi="Times New Roman" w:cs="Times New Roman"/>
          <w:b w:val="0"/>
          <w:color w:val="000000" w:themeColor="text1"/>
          <w:sz w:val="24"/>
          <w:szCs w:val="24"/>
        </w:rPr>
        <w:t xml:space="preserve"> Generic example of COG utilised in an int</w:t>
      </w:r>
      <w:r w:rsidR="008418B6" w:rsidRPr="0043076D">
        <w:rPr>
          <w:rFonts w:ascii="Times New Roman" w:hAnsi="Times New Roman" w:cs="Times New Roman"/>
          <w:b w:val="0"/>
          <w:color w:val="000000" w:themeColor="text1"/>
          <w:sz w:val="24"/>
          <w:szCs w:val="24"/>
        </w:rPr>
        <w:t xml:space="preserve">egrated steel plant </w:t>
      </w:r>
      <w:sdt>
        <w:sdtPr>
          <w:rPr>
            <w:rFonts w:ascii="Times New Roman" w:hAnsi="Times New Roman" w:cs="Times New Roman"/>
            <w:b w:val="0"/>
            <w:color w:val="000000" w:themeColor="text1"/>
            <w:sz w:val="24"/>
            <w:szCs w:val="24"/>
          </w:rPr>
          <w:id w:val="-720287981"/>
          <w:citation/>
        </w:sdtPr>
        <w:sdtEndPr/>
        <w:sdtContent>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CITATION Rem13 \l 2057 </w:instrText>
          </w:r>
          <w:r w:rsidRPr="0043076D">
            <w:rPr>
              <w:rFonts w:ascii="Times New Roman" w:hAnsi="Times New Roman" w:cs="Times New Roman"/>
              <w:b w:val="0"/>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Remus, et al., 2013)</w:t>
          </w:r>
          <w:r w:rsidRPr="0043076D">
            <w:rPr>
              <w:rFonts w:ascii="Times New Roman" w:hAnsi="Times New Roman" w:cs="Times New Roman"/>
              <w:b w:val="0"/>
              <w:color w:val="000000" w:themeColor="text1"/>
              <w:sz w:val="24"/>
              <w:szCs w:val="24"/>
            </w:rPr>
            <w:fldChar w:fldCharType="end"/>
          </w:r>
        </w:sdtContent>
      </w:sdt>
      <w:bookmarkEnd w:id="206"/>
    </w:p>
    <w:p w14:paraId="4CA90715" w14:textId="77777777" w:rsidR="00F25932" w:rsidRPr="0043076D" w:rsidRDefault="00F25932" w:rsidP="006835C6">
      <w:pPr>
        <w:spacing w:line="360" w:lineRule="auto"/>
        <w:jc w:val="both"/>
        <w:rPr>
          <w:rFonts w:ascii="Times New Roman" w:hAnsi="Times New Roman" w:cs="Times New Roman"/>
          <w:color w:val="000000" w:themeColor="text1"/>
          <w:sz w:val="24"/>
          <w:szCs w:val="24"/>
          <w:u w:val="single"/>
        </w:rPr>
      </w:pPr>
      <w:r w:rsidRPr="0043076D">
        <w:rPr>
          <w:rFonts w:ascii="Times New Roman" w:hAnsi="Times New Roman" w:cs="Times New Roman"/>
          <w:color w:val="000000" w:themeColor="text1"/>
          <w:sz w:val="24"/>
          <w:szCs w:val="24"/>
          <w:u w:val="single"/>
        </w:rPr>
        <w:t>Blast furnace gas (BFG) and basic oxygen furnace gas (BOFG)</w:t>
      </w:r>
    </w:p>
    <w:p w14:paraId="0B818ED1" w14:textId="778948F4"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lastRenderedPageBreak/>
        <w:t xml:space="preserve">Blast furnace gas is commonly used in low temperature processes due to its low calorific value and flame temperatures. It is commonly recirculated back into the blast furnace (hot blast stoves) and the coke oven plant (under firing). The </w:t>
      </w:r>
      <w:r w:rsidR="00657E6A" w:rsidRPr="00657E6A">
        <w:rPr>
          <w:rFonts w:ascii="Times New Roman" w:hAnsi="Times New Roman" w:cs="Times New Roman"/>
          <w:color w:val="000000" w:themeColor="text1"/>
          <w:sz w:val="24"/>
          <w:szCs w:val="24"/>
        </w:rPr>
        <w:t>stoves used in the blast furnace are</w:t>
      </w:r>
      <w:r w:rsidRPr="0043076D">
        <w:rPr>
          <w:rFonts w:ascii="Times New Roman" w:hAnsi="Times New Roman" w:cs="Times New Roman"/>
          <w:color w:val="000000" w:themeColor="text1"/>
          <w:sz w:val="24"/>
          <w:szCs w:val="24"/>
        </w:rPr>
        <w:t xml:space="preserve"> typically heated by only BFG. The remainder of BFG can be used for electricity production and process steam. The BOFG has a higher calorific value to BFG and is commonly used to enrich the BFG in order to improve the BFG calorific value. The BOFG mainly consists of carbon monoxide which would be scrubbed or cleaned. The BOFG is then placed into the BOFG recovery installation which consists of a cooling station, surge tank and a gas pumping station. The BOFG is then fed with the BFG to be burnt in the rolling mill or combined heat and power (CHP) pla</w:t>
      </w:r>
      <w:r w:rsidR="009C5821" w:rsidRPr="0043076D">
        <w:rPr>
          <w:rFonts w:ascii="Times New Roman" w:hAnsi="Times New Roman" w:cs="Times New Roman"/>
          <w:color w:val="000000" w:themeColor="text1"/>
          <w:sz w:val="24"/>
          <w:szCs w:val="24"/>
        </w:rPr>
        <w:t xml:space="preserve">nt </w:t>
      </w:r>
      <w:sdt>
        <w:sdtPr>
          <w:rPr>
            <w:rFonts w:ascii="Times New Roman" w:hAnsi="Times New Roman" w:cs="Times New Roman"/>
            <w:color w:val="000000" w:themeColor="text1"/>
            <w:sz w:val="24"/>
            <w:szCs w:val="24"/>
          </w:rPr>
          <w:id w:val="833416347"/>
          <w:citation/>
        </w:sdtPr>
        <w:sdtEndPr/>
        <w:sdtContent>
          <w:r w:rsidR="009C5821" w:rsidRPr="0043076D">
            <w:rPr>
              <w:rFonts w:ascii="Times New Roman" w:hAnsi="Times New Roman" w:cs="Times New Roman"/>
              <w:color w:val="000000" w:themeColor="text1"/>
              <w:sz w:val="24"/>
              <w:szCs w:val="24"/>
            </w:rPr>
            <w:fldChar w:fldCharType="begin"/>
          </w:r>
          <w:r w:rsidR="009C5821" w:rsidRPr="0043076D">
            <w:rPr>
              <w:rFonts w:ascii="Times New Roman" w:hAnsi="Times New Roman" w:cs="Times New Roman"/>
              <w:color w:val="000000" w:themeColor="text1"/>
              <w:sz w:val="24"/>
              <w:szCs w:val="24"/>
            </w:rPr>
            <w:instrText xml:space="preserve"> CITATION Rem13 \l 2057 </w:instrText>
          </w:r>
          <w:r w:rsidR="009C5821"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Remus, et al., 2013)</w:t>
          </w:r>
          <w:r w:rsidR="009C5821" w:rsidRPr="0043076D">
            <w:rPr>
              <w:rFonts w:ascii="Times New Roman" w:hAnsi="Times New Roman" w:cs="Times New Roman"/>
              <w:color w:val="000000" w:themeColor="text1"/>
              <w:sz w:val="24"/>
              <w:szCs w:val="24"/>
            </w:rPr>
            <w:fldChar w:fldCharType="end"/>
          </w:r>
        </w:sdtContent>
      </w:sdt>
    </w:p>
    <w:p w14:paraId="0450A7C5" w14:textId="77777777" w:rsidR="00F25932" w:rsidRPr="0043076D" w:rsidRDefault="00F25932" w:rsidP="00440DC8">
      <w:pPr>
        <w:spacing w:line="360" w:lineRule="auto"/>
        <w:ind w:firstLine="720"/>
        <w:jc w:val="center"/>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drawing>
          <wp:inline distT="0" distB="0" distL="0" distR="0" wp14:anchorId="2A15CBA9" wp14:editId="585470C9">
            <wp:extent cx="4205472" cy="4503843"/>
            <wp:effectExtent l="0" t="0" r="5080" b="0"/>
            <wp:docPr id="16877" name="Picture 16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207651" cy="4506177"/>
                    </a:xfrm>
                    <a:prstGeom prst="rect">
                      <a:avLst/>
                    </a:prstGeom>
                    <a:noFill/>
                    <a:ln>
                      <a:noFill/>
                    </a:ln>
                  </pic:spPr>
                </pic:pic>
              </a:graphicData>
            </a:graphic>
          </wp:inline>
        </w:drawing>
      </w:r>
    </w:p>
    <w:p w14:paraId="2540DAC1" w14:textId="601FABF6" w:rsidR="00F25932" w:rsidRPr="0043076D" w:rsidRDefault="008A260D" w:rsidP="0043076D">
      <w:pPr>
        <w:pStyle w:val="Caption"/>
        <w:spacing w:line="360" w:lineRule="auto"/>
        <w:ind w:firstLine="720"/>
        <w:jc w:val="center"/>
        <w:rPr>
          <w:rFonts w:ascii="Times New Roman" w:hAnsi="Times New Roman" w:cs="Times New Roman"/>
          <w:color w:val="000000" w:themeColor="text1"/>
          <w:sz w:val="24"/>
          <w:szCs w:val="24"/>
        </w:rPr>
      </w:pPr>
      <w:bookmarkStart w:id="207" w:name="_Toc518370625"/>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61</w:t>
      </w:r>
      <w:r w:rsidRPr="0043076D">
        <w:rPr>
          <w:rFonts w:ascii="Times New Roman" w:hAnsi="Times New Roman" w:cs="Times New Roman"/>
          <w:b w:val="0"/>
          <w:color w:val="000000" w:themeColor="text1"/>
          <w:sz w:val="24"/>
          <w:szCs w:val="24"/>
        </w:rPr>
        <w:fldChar w:fldCharType="end"/>
      </w:r>
      <w:r w:rsidR="00F25932" w:rsidRPr="0043076D">
        <w:rPr>
          <w:rFonts w:ascii="Times New Roman" w:hAnsi="Times New Roman" w:cs="Times New Roman"/>
          <w:b w:val="0"/>
          <w:color w:val="000000" w:themeColor="text1"/>
          <w:sz w:val="24"/>
          <w:szCs w:val="24"/>
        </w:rPr>
        <w:t xml:space="preserve"> Generic example of BFG and BOFG flow at an integrated steelworks </w:t>
      </w:r>
      <w:sdt>
        <w:sdtPr>
          <w:rPr>
            <w:rFonts w:ascii="Times New Roman" w:hAnsi="Times New Roman" w:cs="Times New Roman"/>
            <w:b w:val="0"/>
            <w:color w:val="000000" w:themeColor="text1"/>
            <w:sz w:val="24"/>
            <w:szCs w:val="24"/>
          </w:rPr>
          <w:id w:val="1944105144"/>
          <w:citation/>
        </w:sdtPr>
        <w:sdtEndPr/>
        <w:sdtContent>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CITATION Rem13 \l 2057 </w:instrText>
          </w:r>
          <w:r w:rsidRPr="0043076D">
            <w:rPr>
              <w:rFonts w:ascii="Times New Roman" w:hAnsi="Times New Roman" w:cs="Times New Roman"/>
              <w:b w:val="0"/>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Remus, et al., 2013)</w:t>
          </w:r>
          <w:r w:rsidRPr="0043076D">
            <w:rPr>
              <w:rFonts w:ascii="Times New Roman" w:hAnsi="Times New Roman" w:cs="Times New Roman"/>
              <w:b w:val="0"/>
              <w:color w:val="000000" w:themeColor="text1"/>
              <w:sz w:val="24"/>
              <w:szCs w:val="24"/>
            </w:rPr>
            <w:fldChar w:fldCharType="end"/>
          </w:r>
        </w:sdtContent>
      </w:sdt>
      <w:bookmarkEnd w:id="207"/>
    </w:p>
    <w:p w14:paraId="4414DBB4" w14:textId="659E2AF1" w:rsidR="00F25932"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Despite the reductions made in energy consumption, the UK steel industry still remains one of the largest industrial emitters of CO</w:t>
      </w:r>
      <w:r w:rsidRPr="0043076D">
        <w:rPr>
          <w:rFonts w:ascii="Times New Roman" w:hAnsi="Times New Roman" w:cs="Times New Roman"/>
          <w:color w:val="000000" w:themeColor="text1"/>
          <w:sz w:val="24"/>
          <w:szCs w:val="24"/>
          <w:vertAlign w:val="subscript"/>
        </w:rPr>
        <w:t>2</w:t>
      </w:r>
      <w:r w:rsidRPr="0043076D">
        <w:rPr>
          <w:rFonts w:ascii="Times New Roman" w:hAnsi="Times New Roman" w:cs="Times New Roman"/>
          <w:color w:val="000000" w:themeColor="text1"/>
          <w:sz w:val="24"/>
          <w:szCs w:val="24"/>
        </w:rPr>
        <w:t xml:space="preserve"> (93% of UK Integrated steel </w:t>
      </w:r>
      <w:r w:rsidRPr="0043076D">
        <w:rPr>
          <w:rFonts w:ascii="Times New Roman" w:hAnsi="Times New Roman" w:cs="Times New Roman"/>
          <w:color w:val="000000" w:themeColor="text1"/>
          <w:sz w:val="24"/>
          <w:szCs w:val="24"/>
        </w:rPr>
        <w:lastRenderedPageBreak/>
        <w:t>GHG emissions is from CO</w:t>
      </w:r>
      <w:r w:rsidRPr="0043076D">
        <w:rPr>
          <w:rFonts w:ascii="Times New Roman" w:hAnsi="Times New Roman" w:cs="Times New Roman"/>
          <w:color w:val="000000" w:themeColor="text1"/>
          <w:sz w:val="24"/>
          <w:szCs w:val="24"/>
          <w:vertAlign w:val="subscript"/>
        </w:rPr>
        <w:t>2</w:t>
      </w:r>
      <w:r w:rsidRPr="0043076D">
        <w:rPr>
          <w:rFonts w:ascii="Times New Roman" w:hAnsi="Times New Roman" w:cs="Times New Roman"/>
          <w:color w:val="000000" w:themeColor="text1"/>
          <w:sz w:val="24"/>
          <w:szCs w:val="24"/>
        </w:rPr>
        <w:t>). As mentioned earlier, its heavy reliance on carbon based raw materials and fuels are the result of large amounts of CO</w:t>
      </w:r>
      <w:r w:rsidRPr="0043076D">
        <w:rPr>
          <w:rFonts w:ascii="Times New Roman" w:hAnsi="Times New Roman" w:cs="Times New Roman"/>
          <w:color w:val="000000" w:themeColor="text1"/>
          <w:sz w:val="24"/>
          <w:szCs w:val="24"/>
          <w:vertAlign w:val="subscript"/>
        </w:rPr>
        <w:t>2</w:t>
      </w:r>
      <w:r w:rsidRPr="0043076D">
        <w:rPr>
          <w:rFonts w:ascii="Times New Roman" w:hAnsi="Times New Roman" w:cs="Times New Roman"/>
          <w:color w:val="000000" w:themeColor="text1"/>
          <w:sz w:val="24"/>
          <w:szCs w:val="24"/>
        </w:rPr>
        <w:t xml:space="preserve"> emitted. The main sources of CO</w:t>
      </w:r>
      <w:r w:rsidRPr="0043076D">
        <w:rPr>
          <w:rFonts w:ascii="Times New Roman" w:hAnsi="Times New Roman" w:cs="Times New Roman"/>
          <w:color w:val="000000" w:themeColor="text1"/>
          <w:sz w:val="24"/>
          <w:szCs w:val="24"/>
          <w:vertAlign w:val="subscript"/>
        </w:rPr>
        <w:t>2</w:t>
      </w:r>
      <w:r w:rsidRPr="0043076D">
        <w:rPr>
          <w:rFonts w:ascii="Times New Roman" w:hAnsi="Times New Roman" w:cs="Times New Roman"/>
          <w:color w:val="000000" w:themeColor="text1"/>
          <w:sz w:val="24"/>
          <w:szCs w:val="24"/>
        </w:rPr>
        <w:t xml:space="preserve"> are from process related emissions, direct emissions from on-site combustion of fossil fuels and indirect emission from electricity consum</w:t>
      </w:r>
      <w:r w:rsidR="008A260D" w:rsidRPr="0043076D">
        <w:rPr>
          <w:rFonts w:ascii="Times New Roman" w:hAnsi="Times New Roman" w:cs="Times New Roman"/>
          <w:color w:val="000000" w:themeColor="text1"/>
          <w:sz w:val="24"/>
          <w:szCs w:val="24"/>
        </w:rPr>
        <w:t xml:space="preserve">ption during production process </w:t>
      </w:r>
      <w:sdt>
        <w:sdtPr>
          <w:rPr>
            <w:rFonts w:ascii="Times New Roman" w:hAnsi="Times New Roman" w:cs="Times New Roman"/>
            <w:color w:val="000000" w:themeColor="text1"/>
            <w:sz w:val="24"/>
            <w:szCs w:val="24"/>
          </w:rPr>
          <w:id w:val="1564600919"/>
          <w:citation/>
        </w:sdtPr>
        <w:sdtEndPr/>
        <w:sdtContent>
          <w:r w:rsidR="008A260D" w:rsidRPr="0043076D">
            <w:rPr>
              <w:rFonts w:ascii="Times New Roman" w:hAnsi="Times New Roman" w:cs="Times New Roman"/>
              <w:color w:val="000000" w:themeColor="text1"/>
              <w:sz w:val="24"/>
              <w:szCs w:val="24"/>
            </w:rPr>
            <w:fldChar w:fldCharType="begin"/>
          </w:r>
          <w:r w:rsidR="008A260D" w:rsidRPr="0043076D">
            <w:rPr>
              <w:rFonts w:ascii="Times New Roman" w:hAnsi="Times New Roman" w:cs="Times New Roman"/>
              <w:color w:val="000000" w:themeColor="text1"/>
              <w:sz w:val="24"/>
              <w:szCs w:val="24"/>
            </w:rPr>
            <w:instrText xml:space="preserve"> CITATION IEA12 \l 2057 </w:instrText>
          </w:r>
          <w:r w:rsidR="008A260D"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IEA Clean Coal Centre, 2012)</w:t>
          </w:r>
          <w:r w:rsidR="008A260D" w:rsidRPr="0043076D">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968501340"/>
          <w:citation/>
        </w:sdtPr>
        <w:sdtEndPr/>
        <w:sdtContent>
          <w:r w:rsidR="008A260D" w:rsidRPr="0043076D">
            <w:rPr>
              <w:rFonts w:ascii="Times New Roman" w:hAnsi="Times New Roman" w:cs="Times New Roman"/>
              <w:color w:val="000000" w:themeColor="text1"/>
              <w:sz w:val="24"/>
              <w:szCs w:val="24"/>
            </w:rPr>
            <w:fldChar w:fldCharType="begin"/>
          </w:r>
          <w:r w:rsidR="008A260D" w:rsidRPr="0043076D">
            <w:rPr>
              <w:rFonts w:ascii="Times New Roman" w:hAnsi="Times New Roman" w:cs="Times New Roman"/>
              <w:color w:val="000000" w:themeColor="text1"/>
              <w:sz w:val="24"/>
              <w:szCs w:val="24"/>
            </w:rPr>
            <w:instrText xml:space="preserve"> CITATION DEC15 \l 2057 </w:instrText>
          </w:r>
          <w:r w:rsidR="008A260D" w:rsidRPr="0043076D">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DECC, 2015)</w:t>
          </w:r>
          <w:r w:rsidR="008A260D" w:rsidRPr="0043076D">
            <w:rPr>
              <w:rFonts w:ascii="Times New Roman" w:hAnsi="Times New Roman" w:cs="Times New Roman"/>
              <w:color w:val="000000" w:themeColor="text1"/>
              <w:sz w:val="24"/>
              <w:szCs w:val="24"/>
            </w:rPr>
            <w:fldChar w:fldCharType="end"/>
          </w:r>
        </w:sdtContent>
      </w:sdt>
      <w:r w:rsidR="008A260D" w:rsidRPr="0043076D">
        <w:rPr>
          <w:rFonts w:ascii="Times New Roman" w:hAnsi="Times New Roman" w:cs="Times New Roman"/>
          <w:color w:val="000000" w:themeColor="text1"/>
          <w:sz w:val="24"/>
          <w:szCs w:val="24"/>
        </w:rPr>
        <w:t xml:space="preserve">. </w:t>
      </w:r>
      <w:r w:rsidRPr="0043076D">
        <w:rPr>
          <w:rFonts w:ascii="Times New Roman" w:hAnsi="Times New Roman" w:cs="Times New Roman"/>
          <w:color w:val="000000" w:themeColor="text1"/>
          <w:sz w:val="24"/>
          <w:szCs w:val="24"/>
        </w:rPr>
        <w:t>The UK steel industry emissions (direct and indirect) during 2011</w:t>
      </w:r>
      <w:r w:rsidR="00657E6A" w:rsidRPr="00657E6A">
        <w:rPr>
          <w:rFonts w:ascii="Times New Roman" w:hAnsi="Times New Roman" w:cs="Times New Roman"/>
          <w:color w:val="000000" w:themeColor="text1"/>
          <w:sz w:val="24"/>
          <w:szCs w:val="24"/>
        </w:rPr>
        <w:t>, 2012</w:t>
      </w:r>
      <w:r w:rsidRPr="0043076D">
        <w:rPr>
          <w:rFonts w:ascii="Times New Roman" w:hAnsi="Times New Roman" w:cs="Times New Roman"/>
          <w:color w:val="000000" w:themeColor="text1"/>
          <w:sz w:val="24"/>
          <w:szCs w:val="24"/>
        </w:rPr>
        <w:t xml:space="preserve"> and 2013 were 16.6, 18.4 and 22.8 million tonnes. The EAF route contributed to 6%</w:t>
      </w:r>
      <w:r w:rsidR="00657E6A" w:rsidRPr="00657E6A">
        <w:rPr>
          <w:rFonts w:ascii="Times New Roman" w:hAnsi="Times New Roman" w:cs="Times New Roman"/>
          <w:color w:val="000000" w:themeColor="text1"/>
          <w:sz w:val="24"/>
          <w:szCs w:val="24"/>
        </w:rPr>
        <w:t>, 6</w:t>
      </w:r>
      <w:r w:rsidRPr="0043076D">
        <w:rPr>
          <w:rFonts w:ascii="Times New Roman" w:hAnsi="Times New Roman" w:cs="Times New Roman"/>
          <w:color w:val="000000" w:themeColor="text1"/>
          <w:sz w:val="24"/>
          <w:szCs w:val="24"/>
        </w:rPr>
        <w:t xml:space="preserve">% and 4% of the UK steel sector total emission between 2011-2013. There is a big difference between the two process route in terms of the amount of direct and indirect emissions. The BF-BOF consists of mainly direct emissions, such as the reduction of iron ore in the BF using coke whereas the EAF consists mainly of indirect emissions. The EAF indirect emissions are from the electricity generators used to provide the electricity to power the process </w:t>
      </w:r>
      <w:sdt>
        <w:sdtPr>
          <w:rPr>
            <w:rFonts w:ascii="Times New Roman" w:hAnsi="Times New Roman" w:cs="Times New Roman"/>
            <w:color w:val="000000" w:themeColor="text1"/>
            <w:sz w:val="24"/>
            <w:szCs w:val="24"/>
          </w:rPr>
          <w:id w:val="204835560"/>
          <w:citation/>
        </w:sdtPr>
        <w:sdtEndPr/>
        <w:sdtContent>
          <w:r w:rsidR="008A260D" w:rsidRPr="0043076D">
            <w:rPr>
              <w:rFonts w:ascii="Times New Roman" w:hAnsi="Times New Roman" w:cs="Times New Roman"/>
              <w:color w:val="000000" w:themeColor="text1"/>
              <w:sz w:val="24"/>
              <w:szCs w:val="24"/>
            </w:rPr>
            <w:fldChar w:fldCharType="begin"/>
          </w:r>
          <w:r w:rsidR="008A260D" w:rsidRPr="0043076D">
            <w:rPr>
              <w:rFonts w:ascii="Times New Roman" w:hAnsi="Times New Roman" w:cs="Times New Roman"/>
              <w:color w:val="000000" w:themeColor="text1"/>
              <w:sz w:val="24"/>
              <w:szCs w:val="24"/>
            </w:rPr>
            <w:instrText xml:space="preserve"> CITATION DEC15 \l 2057 </w:instrText>
          </w:r>
          <w:r w:rsidR="008A260D"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DECC, 2015)</w:t>
          </w:r>
          <w:r w:rsidR="008A260D" w:rsidRPr="0043076D">
            <w:rPr>
              <w:rFonts w:ascii="Times New Roman" w:hAnsi="Times New Roman" w:cs="Times New Roman"/>
              <w:color w:val="000000" w:themeColor="text1"/>
              <w:sz w:val="24"/>
              <w:szCs w:val="24"/>
            </w:rPr>
            <w:fldChar w:fldCharType="end"/>
          </w:r>
        </w:sdtContent>
      </w:sdt>
      <w:r w:rsidRPr="0043076D">
        <w:rPr>
          <w:rFonts w:ascii="Times New Roman" w:hAnsi="Times New Roman" w:cs="Times New Roman"/>
          <w:color w:val="000000" w:themeColor="text1"/>
          <w:sz w:val="24"/>
          <w:szCs w:val="24"/>
        </w:rPr>
        <w:t>. The direct emissions comes from the combustion of fossil fuel (60%) with process emissions accounting for the remaining 40% (UK Steel, 2014)</w:t>
      </w:r>
    </w:p>
    <w:p w14:paraId="405F0F59" w14:textId="3A696062" w:rsidR="00440DC8" w:rsidRPr="0043076D" w:rsidRDefault="00440DC8" w:rsidP="00440DC8">
      <w:pPr>
        <w:pStyle w:val="Caption"/>
        <w:spacing w:line="360" w:lineRule="auto"/>
        <w:ind w:firstLine="720"/>
        <w:jc w:val="center"/>
        <w:rPr>
          <w:rFonts w:ascii="Times New Roman" w:hAnsi="Times New Roman" w:cs="Times New Roman"/>
          <w:color w:val="000000" w:themeColor="text1"/>
          <w:sz w:val="24"/>
          <w:szCs w:val="24"/>
        </w:rPr>
      </w:pPr>
      <w:bookmarkStart w:id="208" w:name="_Toc518370648"/>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20</w:t>
      </w:r>
      <w:r w:rsidR="00711874">
        <w:rPr>
          <w:rFonts w:ascii="Times New Roman" w:hAnsi="Times New Roman" w:cs="Times New Roman"/>
          <w:b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w:t>
      </w:r>
      <w:r w:rsidRPr="0043076D">
        <w:rPr>
          <w:rFonts w:ascii="Times New Roman" w:hAnsi="Times New Roman" w:cs="Times New Roman"/>
          <w:b w:val="0"/>
          <w:iCs/>
          <w:color w:val="000000" w:themeColor="text1"/>
          <w:sz w:val="24"/>
          <w:szCs w:val="24"/>
        </w:rPr>
        <w:t xml:space="preserve">Direct and indirect emissions (2011-2013) from UK steel production </w:t>
      </w:r>
      <w:sdt>
        <w:sdtPr>
          <w:rPr>
            <w:rFonts w:ascii="Times New Roman" w:hAnsi="Times New Roman" w:cs="Times New Roman"/>
            <w:b w:val="0"/>
            <w:iCs/>
            <w:color w:val="000000" w:themeColor="text1"/>
            <w:sz w:val="24"/>
            <w:szCs w:val="24"/>
          </w:rPr>
          <w:id w:val="227584661"/>
          <w:citation/>
        </w:sdtPr>
        <w:sdtEndPr/>
        <w:sdtContent>
          <w:r w:rsidRPr="0043076D">
            <w:rPr>
              <w:rFonts w:ascii="Times New Roman" w:hAnsi="Times New Roman" w:cs="Times New Roman"/>
              <w:b w:val="0"/>
              <w:iCs/>
              <w:color w:val="000000" w:themeColor="text1"/>
              <w:sz w:val="24"/>
              <w:szCs w:val="24"/>
            </w:rPr>
            <w:fldChar w:fldCharType="begin"/>
          </w:r>
          <w:r w:rsidRPr="0043076D">
            <w:rPr>
              <w:rFonts w:ascii="Times New Roman" w:hAnsi="Times New Roman" w:cs="Times New Roman"/>
              <w:b w:val="0"/>
              <w:iCs/>
              <w:color w:val="000000" w:themeColor="text1"/>
              <w:sz w:val="24"/>
              <w:szCs w:val="24"/>
            </w:rPr>
            <w:instrText xml:space="preserve"> CITATION DEC15 \l 2057 </w:instrText>
          </w:r>
          <w:r w:rsidRPr="0043076D">
            <w:rPr>
              <w:rFonts w:ascii="Times New Roman" w:hAnsi="Times New Roman" w:cs="Times New Roman"/>
              <w:b w:val="0"/>
              <w:iCs/>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DECC, 2015)</w:t>
          </w:r>
          <w:r w:rsidRPr="0043076D">
            <w:rPr>
              <w:rFonts w:ascii="Times New Roman" w:hAnsi="Times New Roman" w:cs="Times New Roman"/>
              <w:b w:val="0"/>
              <w:iCs/>
              <w:color w:val="000000" w:themeColor="text1"/>
              <w:sz w:val="24"/>
              <w:szCs w:val="24"/>
            </w:rPr>
            <w:fldChar w:fldCharType="end"/>
          </w:r>
        </w:sdtContent>
      </w:sdt>
      <w:bookmarkEnd w:id="208"/>
    </w:p>
    <w:tbl>
      <w:tblPr>
        <w:tblStyle w:val="TableGrid"/>
        <w:tblW w:w="0" w:type="auto"/>
        <w:jc w:val="center"/>
        <w:tblLook w:val="04A0" w:firstRow="1" w:lastRow="0" w:firstColumn="1" w:lastColumn="0" w:noHBand="0" w:noVBand="1"/>
      </w:tblPr>
      <w:tblGrid>
        <w:gridCol w:w="2797"/>
        <w:gridCol w:w="932"/>
        <w:gridCol w:w="932"/>
        <w:gridCol w:w="933"/>
        <w:gridCol w:w="932"/>
        <w:gridCol w:w="932"/>
        <w:gridCol w:w="933"/>
      </w:tblGrid>
      <w:tr w:rsidR="00EF4EB3" w:rsidRPr="00B036F6" w14:paraId="3AD8BECA" w14:textId="77777777" w:rsidTr="006835C6">
        <w:trPr>
          <w:jc w:val="center"/>
        </w:trPr>
        <w:tc>
          <w:tcPr>
            <w:tcW w:w="2797" w:type="dxa"/>
          </w:tcPr>
          <w:p w14:paraId="6F3D6E11"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c>
          <w:tcPr>
            <w:tcW w:w="2797" w:type="dxa"/>
            <w:gridSpan w:val="3"/>
          </w:tcPr>
          <w:p w14:paraId="22B46EAD"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Integrated Site</w:t>
            </w:r>
          </w:p>
        </w:tc>
        <w:tc>
          <w:tcPr>
            <w:tcW w:w="2797" w:type="dxa"/>
            <w:gridSpan w:val="3"/>
          </w:tcPr>
          <w:p w14:paraId="7F0696EB"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EAF Site</w:t>
            </w:r>
          </w:p>
        </w:tc>
      </w:tr>
      <w:tr w:rsidR="00EF4EB3" w:rsidRPr="00B036F6" w14:paraId="0165C0DB" w14:textId="77777777" w:rsidTr="006835C6">
        <w:trPr>
          <w:jc w:val="center"/>
        </w:trPr>
        <w:tc>
          <w:tcPr>
            <w:tcW w:w="2797" w:type="dxa"/>
          </w:tcPr>
          <w:p w14:paraId="281C2A52"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Year</w:t>
            </w:r>
          </w:p>
        </w:tc>
        <w:tc>
          <w:tcPr>
            <w:tcW w:w="932" w:type="dxa"/>
          </w:tcPr>
          <w:p w14:paraId="5B904495"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2011</w:t>
            </w:r>
          </w:p>
        </w:tc>
        <w:tc>
          <w:tcPr>
            <w:tcW w:w="932" w:type="dxa"/>
          </w:tcPr>
          <w:p w14:paraId="48A3FC31"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2012</w:t>
            </w:r>
          </w:p>
        </w:tc>
        <w:tc>
          <w:tcPr>
            <w:tcW w:w="933" w:type="dxa"/>
          </w:tcPr>
          <w:p w14:paraId="560ECB80"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2013</w:t>
            </w:r>
          </w:p>
        </w:tc>
        <w:tc>
          <w:tcPr>
            <w:tcW w:w="932" w:type="dxa"/>
          </w:tcPr>
          <w:p w14:paraId="10A1D654"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2011</w:t>
            </w:r>
          </w:p>
        </w:tc>
        <w:tc>
          <w:tcPr>
            <w:tcW w:w="932" w:type="dxa"/>
          </w:tcPr>
          <w:p w14:paraId="2BA80C6A"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2012</w:t>
            </w:r>
          </w:p>
        </w:tc>
        <w:tc>
          <w:tcPr>
            <w:tcW w:w="933" w:type="dxa"/>
          </w:tcPr>
          <w:p w14:paraId="68F10550"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2013</w:t>
            </w:r>
          </w:p>
        </w:tc>
      </w:tr>
      <w:tr w:rsidR="00EF4EB3" w:rsidRPr="00B036F6" w14:paraId="62E82C10" w14:textId="77777777" w:rsidTr="006835C6">
        <w:trPr>
          <w:jc w:val="center"/>
        </w:trPr>
        <w:tc>
          <w:tcPr>
            <w:tcW w:w="2797" w:type="dxa"/>
          </w:tcPr>
          <w:p w14:paraId="37A44F86"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Direct CO</w:t>
            </w:r>
            <w:r w:rsidRPr="0043076D">
              <w:rPr>
                <w:rFonts w:ascii="Times New Roman" w:hAnsi="Times New Roman" w:cs="Times New Roman"/>
                <w:color w:val="000000" w:themeColor="text1"/>
                <w:sz w:val="24"/>
                <w:szCs w:val="24"/>
                <w:vertAlign w:val="subscript"/>
              </w:rPr>
              <w:t>2</w:t>
            </w:r>
            <w:r w:rsidRPr="0043076D">
              <w:rPr>
                <w:rFonts w:ascii="Times New Roman" w:hAnsi="Times New Roman" w:cs="Times New Roman"/>
                <w:color w:val="000000" w:themeColor="text1"/>
                <w:sz w:val="24"/>
                <w:szCs w:val="24"/>
              </w:rPr>
              <w:t xml:space="preserve"> emissions</w:t>
            </w:r>
          </w:p>
        </w:tc>
        <w:tc>
          <w:tcPr>
            <w:tcW w:w="932" w:type="dxa"/>
          </w:tcPr>
          <w:p w14:paraId="358BA9D6"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92%</w:t>
            </w:r>
          </w:p>
        </w:tc>
        <w:tc>
          <w:tcPr>
            <w:tcW w:w="932" w:type="dxa"/>
          </w:tcPr>
          <w:p w14:paraId="49FF5A19"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93%</w:t>
            </w:r>
          </w:p>
        </w:tc>
        <w:tc>
          <w:tcPr>
            <w:tcW w:w="933" w:type="dxa"/>
          </w:tcPr>
          <w:p w14:paraId="64304560"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94%</w:t>
            </w:r>
          </w:p>
        </w:tc>
        <w:tc>
          <w:tcPr>
            <w:tcW w:w="932" w:type="dxa"/>
          </w:tcPr>
          <w:p w14:paraId="2AE25AFA"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33%</w:t>
            </w:r>
          </w:p>
        </w:tc>
        <w:tc>
          <w:tcPr>
            <w:tcW w:w="932" w:type="dxa"/>
          </w:tcPr>
          <w:p w14:paraId="48C90043"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33%</w:t>
            </w:r>
          </w:p>
        </w:tc>
        <w:tc>
          <w:tcPr>
            <w:tcW w:w="933" w:type="dxa"/>
          </w:tcPr>
          <w:p w14:paraId="621BE334"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NA</w:t>
            </w:r>
          </w:p>
        </w:tc>
      </w:tr>
      <w:tr w:rsidR="00EF4EB3" w:rsidRPr="00B036F6" w14:paraId="49EEEFDD" w14:textId="77777777" w:rsidTr="006835C6">
        <w:trPr>
          <w:jc w:val="center"/>
        </w:trPr>
        <w:tc>
          <w:tcPr>
            <w:tcW w:w="2797" w:type="dxa"/>
          </w:tcPr>
          <w:p w14:paraId="7FEF4A69"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Indirect CO</w:t>
            </w:r>
            <w:r w:rsidRPr="0043076D">
              <w:rPr>
                <w:rFonts w:ascii="Times New Roman" w:hAnsi="Times New Roman" w:cs="Times New Roman"/>
                <w:color w:val="000000" w:themeColor="text1"/>
                <w:sz w:val="24"/>
                <w:szCs w:val="24"/>
                <w:vertAlign w:val="subscript"/>
              </w:rPr>
              <w:t xml:space="preserve">2 </w:t>
            </w:r>
            <w:r w:rsidRPr="0043076D">
              <w:rPr>
                <w:rFonts w:ascii="Times New Roman" w:hAnsi="Times New Roman" w:cs="Times New Roman"/>
                <w:color w:val="000000" w:themeColor="text1"/>
                <w:sz w:val="24"/>
                <w:szCs w:val="24"/>
              </w:rPr>
              <w:t>emissions</w:t>
            </w:r>
          </w:p>
        </w:tc>
        <w:tc>
          <w:tcPr>
            <w:tcW w:w="932" w:type="dxa"/>
          </w:tcPr>
          <w:p w14:paraId="1A068DDE"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8%</w:t>
            </w:r>
          </w:p>
        </w:tc>
        <w:tc>
          <w:tcPr>
            <w:tcW w:w="932" w:type="dxa"/>
          </w:tcPr>
          <w:p w14:paraId="087D2A89"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7%</w:t>
            </w:r>
          </w:p>
        </w:tc>
        <w:tc>
          <w:tcPr>
            <w:tcW w:w="933" w:type="dxa"/>
          </w:tcPr>
          <w:p w14:paraId="44D575AD"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6%</w:t>
            </w:r>
          </w:p>
        </w:tc>
        <w:tc>
          <w:tcPr>
            <w:tcW w:w="932" w:type="dxa"/>
          </w:tcPr>
          <w:p w14:paraId="4C10589F"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67%</w:t>
            </w:r>
          </w:p>
        </w:tc>
        <w:tc>
          <w:tcPr>
            <w:tcW w:w="932" w:type="dxa"/>
          </w:tcPr>
          <w:p w14:paraId="2A249F62"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67%</w:t>
            </w:r>
          </w:p>
        </w:tc>
        <w:tc>
          <w:tcPr>
            <w:tcW w:w="933" w:type="dxa"/>
          </w:tcPr>
          <w:p w14:paraId="5A03415A"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NA</w:t>
            </w:r>
          </w:p>
        </w:tc>
      </w:tr>
    </w:tbl>
    <w:p w14:paraId="466145D5" w14:textId="77777777" w:rsidR="00440DC8" w:rsidRDefault="00440DC8" w:rsidP="00FB1657">
      <w:pPr>
        <w:spacing w:line="360" w:lineRule="auto"/>
        <w:ind w:firstLine="720"/>
        <w:jc w:val="both"/>
        <w:rPr>
          <w:rFonts w:ascii="Times New Roman" w:hAnsi="Times New Roman" w:cs="Times New Roman"/>
          <w:color w:val="000000" w:themeColor="text1"/>
          <w:sz w:val="24"/>
          <w:szCs w:val="24"/>
        </w:rPr>
      </w:pPr>
    </w:p>
    <w:p w14:paraId="10FAA3CD" w14:textId="5DD4A4EF" w:rsidR="00F25932"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The split between direct and indirect emissions at an integrated site can be seen in more detail </w:t>
      </w:r>
      <w:r w:rsidRPr="005D03F3">
        <w:rPr>
          <w:rFonts w:ascii="Times New Roman" w:hAnsi="Times New Roman" w:cs="Times New Roman"/>
          <w:color w:val="000000" w:themeColor="text1"/>
          <w:sz w:val="24"/>
          <w:szCs w:val="24"/>
        </w:rPr>
        <w:t>in</w:t>
      </w:r>
      <w:r w:rsidR="005D03F3" w:rsidRPr="005D03F3">
        <w:rPr>
          <w:rFonts w:ascii="Times New Roman" w:hAnsi="Times New Roman" w:cs="Times New Roman"/>
          <w:color w:val="000000" w:themeColor="text1"/>
          <w:sz w:val="24"/>
          <w:szCs w:val="24"/>
        </w:rPr>
        <w:t xml:space="preserve"> </w:t>
      </w:r>
      <w:r w:rsidR="005D03F3" w:rsidRPr="006C6701">
        <w:rPr>
          <w:rFonts w:ascii="Times New Roman" w:hAnsi="Times New Roman" w:cs="Times New Roman"/>
          <w:color w:val="000000" w:themeColor="text1"/>
          <w:sz w:val="24"/>
          <w:szCs w:val="24"/>
        </w:rPr>
        <w:fldChar w:fldCharType="begin"/>
      </w:r>
      <w:r w:rsidR="005D03F3" w:rsidRPr="005D03F3">
        <w:rPr>
          <w:rFonts w:ascii="Times New Roman" w:hAnsi="Times New Roman" w:cs="Times New Roman"/>
          <w:color w:val="000000" w:themeColor="text1"/>
          <w:sz w:val="24"/>
          <w:szCs w:val="24"/>
        </w:rPr>
        <w:instrText xml:space="preserve"> REF _Ref504381376 \h </w:instrText>
      </w:r>
      <w:r w:rsidR="005D03F3" w:rsidRPr="008D3758">
        <w:rPr>
          <w:rFonts w:ascii="Times New Roman" w:hAnsi="Times New Roman" w:cs="Times New Roman"/>
          <w:color w:val="000000" w:themeColor="text1"/>
          <w:sz w:val="24"/>
          <w:szCs w:val="24"/>
        </w:rPr>
        <w:instrText xml:space="preserve"> \* MERGEFORMAT </w:instrText>
      </w:r>
      <w:r w:rsidR="005D03F3" w:rsidRPr="006C6701">
        <w:rPr>
          <w:rFonts w:ascii="Times New Roman" w:hAnsi="Times New Roman" w:cs="Times New Roman"/>
          <w:color w:val="000000" w:themeColor="text1"/>
          <w:sz w:val="24"/>
          <w:szCs w:val="24"/>
        </w:rPr>
      </w:r>
      <w:r w:rsidR="005D03F3" w:rsidRPr="006C6701">
        <w:rPr>
          <w:rFonts w:ascii="Times New Roman" w:hAnsi="Times New Roman" w:cs="Times New Roman"/>
          <w:color w:val="000000" w:themeColor="text1"/>
          <w:sz w:val="24"/>
          <w:szCs w:val="24"/>
        </w:rPr>
        <w:fldChar w:fldCharType="separate"/>
      </w:r>
      <w:r w:rsidR="005D03F3" w:rsidRPr="008D3758">
        <w:rPr>
          <w:rFonts w:ascii="Times New Roman" w:hAnsi="Times New Roman" w:cs="Times New Roman"/>
          <w:color w:val="000000" w:themeColor="text1"/>
          <w:sz w:val="24"/>
          <w:szCs w:val="24"/>
        </w:rPr>
        <w:t xml:space="preserve">Figure </w:t>
      </w:r>
      <w:r w:rsidR="005D03F3" w:rsidRPr="008D3758">
        <w:rPr>
          <w:rFonts w:ascii="Times New Roman" w:hAnsi="Times New Roman" w:cs="Times New Roman"/>
          <w:noProof/>
          <w:color w:val="000000" w:themeColor="text1"/>
          <w:sz w:val="24"/>
          <w:szCs w:val="24"/>
        </w:rPr>
        <w:t>62</w:t>
      </w:r>
      <w:r w:rsidR="005D03F3" w:rsidRPr="006C6701">
        <w:rPr>
          <w:rFonts w:ascii="Times New Roman" w:hAnsi="Times New Roman" w:cs="Times New Roman"/>
          <w:color w:val="000000" w:themeColor="text1"/>
          <w:sz w:val="24"/>
          <w:szCs w:val="24"/>
        </w:rPr>
        <w:fldChar w:fldCharType="end"/>
      </w:r>
      <w:r w:rsidRPr="005D03F3">
        <w:rPr>
          <w:rFonts w:ascii="Times New Roman" w:hAnsi="Times New Roman" w:cs="Times New Roman"/>
          <w:color w:val="000000" w:themeColor="text1"/>
          <w:sz w:val="24"/>
          <w:szCs w:val="24"/>
        </w:rPr>
        <w:t>, which gives a breakdown</w:t>
      </w:r>
      <w:r w:rsidRPr="0043076D">
        <w:rPr>
          <w:rFonts w:ascii="Times New Roman" w:hAnsi="Times New Roman" w:cs="Times New Roman"/>
          <w:color w:val="000000" w:themeColor="text1"/>
          <w:sz w:val="24"/>
          <w:szCs w:val="24"/>
        </w:rPr>
        <w:t xml:space="preserve"> on the amount of CO</w:t>
      </w:r>
      <w:r w:rsidRPr="0043076D">
        <w:rPr>
          <w:rFonts w:ascii="Times New Roman" w:hAnsi="Times New Roman" w:cs="Times New Roman"/>
          <w:color w:val="000000" w:themeColor="text1"/>
          <w:sz w:val="24"/>
          <w:szCs w:val="24"/>
          <w:vertAlign w:val="subscript"/>
        </w:rPr>
        <w:t>2</w:t>
      </w:r>
      <w:r w:rsidRPr="0043076D">
        <w:rPr>
          <w:rFonts w:ascii="Times New Roman" w:hAnsi="Times New Roman" w:cs="Times New Roman"/>
          <w:color w:val="000000" w:themeColor="text1"/>
          <w:sz w:val="24"/>
          <w:szCs w:val="24"/>
        </w:rPr>
        <w:t xml:space="preserve"> produced from each production unit. The figure illustrates the direct emission in blue and the indirect emission in purple. It is clear from the figure that the integrated steelworks produce direct emissions in comparison to indirect. It shows that the BF is the largest contributor of CO</w:t>
      </w:r>
      <w:r w:rsidRPr="0043076D">
        <w:rPr>
          <w:rFonts w:ascii="Times New Roman" w:hAnsi="Times New Roman" w:cs="Times New Roman"/>
          <w:color w:val="000000" w:themeColor="text1"/>
          <w:sz w:val="24"/>
          <w:szCs w:val="24"/>
          <w:vertAlign w:val="subscript"/>
        </w:rPr>
        <w:t>2</w:t>
      </w:r>
      <w:r w:rsidRPr="0043076D">
        <w:rPr>
          <w:rFonts w:ascii="Times New Roman" w:hAnsi="Times New Roman" w:cs="Times New Roman"/>
          <w:color w:val="000000" w:themeColor="text1"/>
          <w:sz w:val="24"/>
          <w:szCs w:val="24"/>
        </w:rPr>
        <w:t>/tonne followed by the sinter plant, BOF and coke making.</w:t>
      </w:r>
    </w:p>
    <w:p w14:paraId="26725009" w14:textId="77777777" w:rsidR="00570FF4" w:rsidRDefault="00570FF4" w:rsidP="00D83F69">
      <w:pPr>
        <w:spacing w:line="360" w:lineRule="auto"/>
        <w:jc w:val="both"/>
        <w:rPr>
          <w:rFonts w:ascii="Times New Roman" w:hAnsi="Times New Roman" w:cs="Times New Roman"/>
          <w:color w:val="000000" w:themeColor="text1"/>
          <w:sz w:val="24"/>
          <w:szCs w:val="24"/>
        </w:rPr>
      </w:pPr>
    </w:p>
    <w:p w14:paraId="1707D4AA" w14:textId="77777777" w:rsidR="00570FF4" w:rsidRPr="0043076D" w:rsidRDefault="00570FF4" w:rsidP="00D83F69">
      <w:pPr>
        <w:spacing w:line="360" w:lineRule="auto"/>
        <w:jc w:val="both"/>
        <w:rPr>
          <w:rFonts w:ascii="Times New Roman" w:hAnsi="Times New Roman" w:cs="Times New Roman"/>
          <w:color w:val="000000" w:themeColor="text1"/>
          <w:sz w:val="24"/>
          <w:szCs w:val="24"/>
        </w:rPr>
      </w:pPr>
    </w:p>
    <w:p w14:paraId="7A6AAB56"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drawing>
          <wp:inline distT="0" distB="0" distL="0" distR="0" wp14:anchorId="37FF9E18" wp14:editId="12C3B1C3">
            <wp:extent cx="5450731" cy="3169230"/>
            <wp:effectExtent l="0" t="0" r="0" b="0"/>
            <wp:docPr id="16888" name="Picture 16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62138" cy="3175862"/>
                    </a:xfrm>
                    <a:prstGeom prst="rect">
                      <a:avLst/>
                    </a:prstGeom>
                    <a:noFill/>
                    <a:ln>
                      <a:noFill/>
                    </a:ln>
                  </pic:spPr>
                </pic:pic>
              </a:graphicData>
            </a:graphic>
          </wp:inline>
        </w:drawing>
      </w:r>
    </w:p>
    <w:p w14:paraId="693C0776" w14:textId="4CC01732" w:rsidR="00F25932" w:rsidRPr="0043076D" w:rsidRDefault="008A260D" w:rsidP="008D3758">
      <w:pPr>
        <w:pStyle w:val="Caption"/>
        <w:spacing w:line="360" w:lineRule="auto"/>
        <w:ind w:firstLine="720"/>
        <w:rPr>
          <w:rFonts w:ascii="Times New Roman" w:hAnsi="Times New Roman" w:cs="Times New Roman"/>
          <w:iCs/>
          <w:color w:val="000000" w:themeColor="text1"/>
          <w:sz w:val="24"/>
          <w:szCs w:val="24"/>
        </w:rPr>
      </w:pPr>
      <w:bookmarkStart w:id="209" w:name="_Ref504381376"/>
      <w:bookmarkStart w:id="210" w:name="_Toc518370626"/>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62</w:t>
      </w:r>
      <w:r w:rsidRPr="0043076D">
        <w:rPr>
          <w:rFonts w:ascii="Times New Roman" w:hAnsi="Times New Roman" w:cs="Times New Roman"/>
          <w:b w:val="0"/>
          <w:color w:val="000000" w:themeColor="text1"/>
          <w:sz w:val="24"/>
          <w:szCs w:val="24"/>
        </w:rPr>
        <w:fldChar w:fldCharType="end"/>
      </w:r>
      <w:bookmarkEnd w:id="209"/>
      <w:r w:rsidR="00895301" w:rsidRPr="00B036F6">
        <w:rPr>
          <w:rFonts w:ascii="Times New Roman" w:hAnsi="Times New Roman" w:cs="Times New Roman"/>
          <w:b w:val="0"/>
          <w:color w:val="000000" w:themeColor="text1"/>
          <w:sz w:val="24"/>
          <w:szCs w:val="24"/>
        </w:rPr>
        <w:t xml:space="preserve"> </w:t>
      </w:r>
      <w:r w:rsidR="00F25932" w:rsidRPr="0043076D">
        <w:rPr>
          <w:rFonts w:ascii="Times New Roman" w:hAnsi="Times New Roman" w:cs="Times New Roman"/>
          <w:b w:val="0"/>
          <w:iCs/>
          <w:color w:val="000000" w:themeColor="text1"/>
          <w:sz w:val="24"/>
          <w:szCs w:val="24"/>
        </w:rPr>
        <w:t xml:space="preserve">Direct and indirect emissions from </w:t>
      </w:r>
      <w:r w:rsidRPr="0043076D">
        <w:rPr>
          <w:rFonts w:ascii="Times New Roman" w:hAnsi="Times New Roman" w:cs="Times New Roman"/>
          <w:b w:val="0"/>
          <w:iCs/>
          <w:color w:val="000000" w:themeColor="text1"/>
          <w:sz w:val="24"/>
          <w:szCs w:val="24"/>
        </w:rPr>
        <w:t xml:space="preserve">the BF-BOF production of steel </w:t>
      </w:r>
      <w:sdt>
        <w:sdtPr>
          <w:rPr>
            <w:rFonts w:ascii="Times New Roman" w:hAnsi="Times New Roman" w:cs="Times New Roman"/>
            <w:b w:val="0"/>
            <w:iCs/>
            <w:color w:val="000000" w:themeColor="text1"/>
            <w:sz w:val="24"/>
            <w:szCs w:val="24"/>
          </w:rPr>
          <w:id w:val="2014483226"/>
          <w:citation/>
        </w:sdtPr>
        <w:sdtEndPr/>
        <w:sdtContent>
          <w:r w:rsidRPr="0043076D">
            <w:rPr>
              <w:rFonts w:ascii="Times New Roman" w:hAnsi="Times New Roman" w:cs="Times New Roman"/>
              <w:b w:val="0"/>
              <w:iCs/>
              <w:color w:val="000000" w:themeColor="text1"/>
              <w:sz w:val="24"/>
              <w:szCs w:val="24"/>
            </w:rPr>
            <w:fldChar w:fldCharType="begin"/>
          </w:r>
          <w:r w:rsidRPr="0043076D">
            <w:rPr>
              <w:rFonts w:ascii="Times New Roman" w:hAnsi="Times New Roman" w:cs="Times New Roman"/>
              <w:b w:val="0"/>
              <w:iCs/>
              <w:color w:val="000000" w:themeColor="text1"/>
              <w:sz w:val="24"/>
              <w:szCs w:val="24"/>
            </w:rPr>
            <w:instrText xml:space="preserve"> CITATION EUR14 \l 2057 </w:instrText>
          </w:r>
          <w:r w:rsidRPr="0043076D">
            <w:rPr>
              <w:rFonts w:ascii="Times New Roman" w:hAnsi="Times New Roman" w:cs="Times New Roman"/>
              <w:b w:val="0"/>
              <w:iCs/>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EUROFER, 2014)</w:t>
          </w:r>
          <w:r w:rsidRPr="0043076D">
            <w:rPr>
              <w:rFonts w:ascii="Times New Roman" w:hAnsi="Times New Roman" w:cs="Times New Roman"/>
              <w:b w:val="0"/>
              <w:iCs/>
              <w:color w:val="000000" w:themeColor="text1"/>
              <w:sz w:val="24"/>
              <w:szCs w:val="24"/>
            </w:rPr>
            <w:fldChar w:fldCharType="end"/>
          </w:r>
        </w:sdtContent>
      </w:sdt>
      <w:r w:rsidR="00F25932" w:rsidRPr="0043076D">
        <w:rPr>
          <w:rFonts w:ascii="Times New Roman" w:hAnsi="Times New Roman" w:cs="Times New Roman"/>
          <w:b w:val="0"/>
          <w:iCs/>
          <w:color w:val="000000" w:themeColor="text1"/>
          <w:sz w:val="24"/>
          <w:szCs w:val="24"/>
        </w:rPr>
        <w:t>)</w:t>
      </w:r>
      <w:bookmarkEnd w:id="210"/>
    </w:p>
    <w:p w14:paraId="3EF73892" w14:textId="77777777" w:rsidR="00F25932" w:rsidRPr="0043076D" w:rsidRDefault="00F25932" w:rsidP="00D83F69">
      <w:pPr>
        <w:spacing w:line="360" w:lineRule="auto"/>
        <w:jc w:val="both"/>
        <w:rPr>
          <w:rFonts w:ascii="Times New Roman" w:hAnsi="Times New Roman" w:cs="Times New Roman"/>
          <w:iCs/>
          <w:color w:val="000000" w:themeColor="text1"/>
          <w:sz w:val="24"/>
          <w:szCs w:val="24"/>
        </w:rPr>
      </w:pPr>
      <w:r w:rsidRPr="0043076D">
        <w:rPr>
          <w:rFonts w:ascii="Times New Roman" w:hAnsi="Times New Roman" w:cs="Times New Roman"/>
          <w:iCs/>
          <w:color w:val="000000" w:themeColor="text1"/>
          <w:sz w:val="24"/>
          <w:szCs w:val="24"/>
        </w:rPr>
        <w:t>The carbon intensity average for UK steel production is approximately 2.3 tonnes of CO</w:t>
      </w:r>
      <w:r w:rsidRPr="0043076D">
        <w:rPr>
          <w:rFonts w:ascii="Times New Roman" w:hAnsi="Times New Roman" w:cs="Times New Roman"/>
          <w:iCs/>
          <w:color w:val="000000" w:themeColor="text1"/>
          <w:sz w:val="24"/>
          <w:szCs w:val="24"/>
          <w:vertAlign w:val="subscript"/>
        </w:rPr>
        <w:t>2</w:t>
      </w:r>
      <w:r w:rsidRPr="0043076D">
        <w:rPr>
          <w:rFonts w:ascii="Times New Roman" w:hAnsi="Times New Roman" w:cs="Times New Roman"/>
          <w:iCs/>
          <w:color w:val="000000" w:themeColor="text1"/>
          <w:sz w:val="24"/>
          <w:szCs w:val="24"/>
        </w:rPr>
        <w:t xml:space="preserve"> per tonne of steel. This is split between the two process routes with the BF-BOF contributing 2.2 tonnes of CO</w:t>
      </w:r>
      <w:r w:rsidRPr="0043076D">
        <w:rPr>
          <w:rFonts w:ascii="Times New Roman" w:hAnsi="Times New Roman" w:cs="Times New Roman"/>
          <w:iCs/>
          <w:color w:val="000000" w:themeColor="text1"/>
          <w:sz w:val="24"/>
          <w:szCs w:val="24"/>
          <w:vertAlign w:val="subscript"/>
        </w:rPr>
        <w:t>2</w:t>
      </w:r>
      <w:r w:rsidRPr="0043076D">
        <w:rPr>
          <w:rFonts w:ascii="Times New Roman" w:hAnsi="Times New Roman" w:cs="Times New Roman"/>
          <w:iCs/>
          <w:color w:val="000000" w:themeColor="text1"/>
          <w:sz w:val="24"/>
          <w:szCs w:val="24"/>
        </w:rPr>
        <w:t xml:space="preserve"> per tonne of steel and 0.6 tonne of CO</w:t>
      </w:r>
      <w:r w:rsidRPr="0043076D">
        <w:rPr>
          <w:rFonts w:ascii="Times New Roman" w:hAnsi="Times New Roman" w:cs="Times New Roman"/>
          <w:iCs/>
          <w:color w:val="000000" w:themeColor="text1"/>
          <w:sz w:val="24"/>
          <w:szCs w:val="24"/>
        </w:rPr>
        <w:softHyphen/>
      </w:r>
      <w:r w:rsidRPr="0043076D">
        <w:rPr>
          <w:rFonts w:ascii="Times New Roman" w:hAnsi="Times New Roman" w:cs="Times New Roman"/>
          <w:iCs/>
          <w:color w:val="000000" w:themeColor="text1"/>
          <w:sz w:val="24"/>
          <w:szCs w:val="24"/>
          <w:vertAlign w:val="subscript"/>
        </w:rPr>
        <w:t>2</w:t>
      </w:r>
      <w:r w:rsidRPr="0043076D">
        <w:rPr>
          <w:rFonts w:ascii="Times New Roman" w:hAnsi="Times New Roman" w:cs="Times New Roman"/>
          <w:iCs/>
          <w:color w:val="000000" w:themeColor="text1"/>
          <w:sz w:val="24"/>
          <w:szCs w:val="24"/>
        </w:rPr>
        <w:t xml:space="preserve"> per tonne of steel coming from the EAF.</w:t>
      </w:r>
    </w:p>
    <w:p w14:paraId="2D4218CD" w14:textId="77777777" w:rsidR="00F25932" w:rsidRPr="0043076D" w:rsidRDefault="00F25932" w:rsidP="006835C6">
      <w:pPr>
        <w:spacing w:line="360" w:lineRule="auto"/>
        <w:jc w:val="both"/>
        <w:rPr>
          <w:rFonts w:ascii="Times New Roman" w:hAnsi="Times New Roman" w:cs="Times New Roman"/>
          <w:iCs/>
          <w:color w:val="000000" w:themeColor="text1"/>
          <w:sz w:val="24"/>
          <w:szCs w:val="24"/>
          <w:u w:val="single"/>
        </w:rPr>
      </w:pPr>
      <w:r w:rsidRPr="0043076D">
        <w:rPr>
          <w:rFonts w:ascii="Times New Roman" w:hAnsi="Times New Roman" w:cs="Times New Roman"/>
          <w:iCs/>
          <w:color w:val="000000" w:themeColor="text1"/>
          <w:sz w:val="24"/>
          <w:szCs w:val="24"/>
          <w:u w:val="single"/>
        </w:rPr>
        <w:t>GHG emissions from sinter plants</w:t>
      </w:r>
    </w:p>
    <w:p w14:paraId="5BBE2931" w14:textId="0046A8AB" w:rsidR="00F25932" w:rsidRPr="0043076D" w:rsidRDefault="00F25932" w:rsidP="00D83F69">
      <w:pPr>
        <w:spacing w:line="360" w:lineRule="auto"/>
        <w:jc w:val="both"/>
        <w:rPr>
          <w:rFonts w:ascii="Times New Roman" w:hAnsi="Times New Roman" w:cs="Times New Roman"/>
          <w:iCs/>
          <w:color w:val="000000" w:themeColor="text1"/>
          <w:sz w:val="24"/>
          <w:szCs w:val="24"/>
        </w:rPr>
      </w:pPr>
      <w:r w:rsidRPr="0043076D">
        <w:rPr>
          <w:rFonts w:ascii="Times New Roman" w:hAnsi="Times New Roman" w:cs="Times New Roman"/>
          <w:iCs/>
          <w:color w:val="000000" w:themeColor="text1"/>
          <w:sz w:val="24"/>
          <w:szCs w:val="24"/>
        </w:rPr>
        <w:t xml:space="preserve">The main source of GHG emissions from the sinter plant is the stack that discharges the wind box exhaust gases after gas cleaning. The carbon dioxide is produced from fuel combustion (COG or natural gas) and from carbon bearing material in the feed, including coke fines and other </w:t>
      </w:r>
      <w:r w:rsidR="00371D14" w:rsidRPr="0043076D">
        <w:rPr>
          <w:rFonts w:ascii="Times New Roman" w:hAnsi="Times New Roman" w:cs="Times New Roman"/>
          <w:iCs/>
          <w:color w:val="000000" w:themeColor="text1"/>
          <w:sz w:val="24"/>
          <w:szCs w:val="24"/>
        </w:rPr>
        <w:t>carbon-based</w:t>
      </w:r>
      <w:r w:rsidRPr="0043076D">
        <w:rPr>
          <w:rFonts w:ascii="Times New Roman" w:hAnsi="Times New Roman" w:cs="Times New Roman"/>
          <w:iCs/>
          <w:color w:val="000000" w:themeColor="text1"/>
          <w:sz w:val="24"/>
          <w:szCs w:val="24"/>
        </w:rPr>
        <w:t xml:space="preserve"> materials. Due to both natural gas and COG containing methane (CH</w:t>
      </w:r>
      <w:r w:rsidRPr="0043076D">
        <w:rPr>
          <w:rFonts w:ascii="Times New Roman" w:hAnsi="Times New Roman" w:cs="Times New Roman"/>
          <w:iCs/>
          <w:color w:val="000000" w:themeColor="text1"/>
          <w:sz w:val="24"/>
          <w:szCs w:val="24"/>
          <w:vertAlign w:val="subscript"/>
        </w:rPr>
        <w:t>4</w:t>
      </w:r>
      <w:r w:rsidRPr="0043076D">
        <w:rPr>
          <w:rFonts w:ascii="Times New Roman" w:hAnsi="Times New Roman" w:cs="Times New Roman"/>
          <w:iCs/>
          <w:color w:val="000000" w:themeColor="text1"/>
          <w:sz w:val="24"/>
          <w:szCs w:val="24"/>
        </w:rPr>
        <w:t>), these gases when burnt, emits a small amount of unburnt CH</w:t>
      </w:r>
      <w:r w:rsidRPr="0043076D">
        <w:rPr>
          <w:rFonts w:ascii="Times New Roman" w:hAnsi="Times New Roman" w:cs="Times New Roman"/>
          <w:iCs/>
          <w:color w:val="000000" w:themeColor="text1"/>
          <w:sz w:val="24"/>
          <w:szCs w:val="24"/>
          <w:vertAlign w:val="subscript"/>
        </w:rPr>
        <w:t>4</w:t>
      </w:r>
      <w:r w:rsidRPr="0043076D">
        <w:rPr>
          <w:rFonts w:ascii="Times New Roman" w:hAnsi="Times New Roman" w:cs="Times New Roman"/>
          <w:iCs/>
          <w:color w:val="000000" w:themeColor="text1"/>
          <w:sz w:val="24"/>
          <w:szCs w:val="24"/>
        </w:rPr>
        <w:t xml:space="preserve"> with the exhaust gases. Any fuel that contains CH</w:t>
      </w:r>
      <w:r w:rsidRPr="0043076D">
        <w:rPr>
          <w:rFonts w:ascii="Times New Roman" w:hAnsi="Times New Roman" w:cs="Times New Roman"/>
          <w:iCs/>
          <w:color w:val="000000" w:themeColor="text1"/>
          <w:sz w:val="24"/>
          <w:szCs w:val="24"/>
          <w:vertAlign w:val="subscript"/>
        </w:rPr>
        <w:t xml:space="preserve">4 </w:t>
      </w:r>
      <w:r w:rsidRPr="0043076D">
        <w:rPr>
          <w:rFonts w:ascii="Times New Roman" w:hAnsi="Times New Roman" w:cs="Times New Roman"/>
          <w:iCs/>
          <w:color w:val="000000" w:themeColor="text1"/>
          <w:sz w:val="24"/>
          <w:szCs w:val="24"/>
        </w:rPr>
        <w:t>and is burnt will emit a small amount of CH</w:t>
      </w:r>
      <w:r w:rsidRPr="0043076D">
        <w:rPr>
          <w:rFonts w:ascii="Times New Roman" w:hAnsi="Times New Roman" w:cs="Times New Roman"/>
          <w:iCs/>
          <w:color w:val="000000" w:themeColor="text1"/>
          <w:sz w:val="24"/>
          <w:szCs w:val="24"/>
          <w:vertAlign w:val="subscript"/>
        </w:rPr>
        <w:t>4</w:t>
      </w:r>
      <w:r w:rsidRPr="0043076D">
        <w:rPr>
          <w:rFonts w:ascii="Times New Roman" w:hAnsi="Times New Roman" w:cs="Times New Roman"/>
          <w:iCs/>
          <w:color w:val="000000" w:themeColor="text1"/>
          <w:sz w:val="24"/>
          <w:szCs w:val="24"/>
        </w:rPr>
        <w:t>.</w:t>
      </w:r>
    </w:p>
    <w:p w14:paraId="1CC0E62E" w14:textId="77777777" w:rsidR="00440DC8" w:rsidRDefault="00440DC8" w:rsidP="006835C6">
      <w:pPr>
        <w:spacing w:line="360" w:lineRule="auto"/>
        <w:jc w:val="both"/>
        <w:rPr>
          <w:rFonts w:ascii="Times New Roman" w:hAnsi="Times New Roman" w:cs="Times New Roman"/>
          <w:iCs/>
          <w:color w:val="000000" w:themeColor="text1"/>
          <w:sz w:val="24"/>
          <w:szCs w:val="24"/>
          <w:u w:val="single"/>
        </w:rPr>
      </w:pPr>
    </w:p>
    <w:p w14:paraId="20A876DC" w14:textId="77777777" w:rsidR="002C6B38" w:rsidRDefault="002C6B38" w:rsidP="006835C6">
      <w:pPr>
        <w:spacing w:line="360" w:lineRule="auto"/>
        <w:jc w:val="both"/>
        <w:rPr>
          <w:rFonts w:ascii="Times New Roman" w:hAnsi="Times New Roman" w:cs="Times New Roman"/>
          <w:iCs/>
          <w:color w:val="000000" w:themeColor="text1"/>
          <w:sz w:val="24"/>
          <w:szCs w:val="24"/>
          <w:u w:val="single"/>
        </w:rPr>
      </w:pPr>
    </w:p>
    <w:p w14:paraId="293F29E6" w14:textId="77777777" w:rsidR="00F25932" w:rsidRPr="0043076D" w:rsidRDefault="00F25932" w:rsidP="006835C6">
      <w:pPr>
        <w:spacing w:line="360" w:lineRule="auto"/>
        <w:jc w:val="both"/>
        <w:rPr>
          <w:rFonts w:ascii="Times New Roman" w:hAnsi="Times New Roman" w:cs="Times New Roman"/>
          <w:iCs/>
          <w:color w:val="000000" w:themeColor="text1"/>
          <w:sz w:val="24"/>
          <w:szCs w:val="24"/>
          <w:u w:val="single"/>
        </w:rPr>
      </w:pPr>
      <w:r w:rsidRPr="0043076D">
        <w:rPr>
          <w:rFonts w:ascii="Times New Roman" w:hAnsi="Times New Roman" w:cs="Times New Roman"/>
          <w:iCs/>
          <w:color w:val="000000" w:themeColor="text1"/>
          <w:sz w:val="24"/>
          <w:szCs w:val="24"/>
          <w:u w:val="single"/>
        </w:rPr>
        <w:lastRenderedPageBreak/>
        <w:t>GHG emissions from Coke plant</w:t>
      </w:r>
    </w:p>
    <w:p w14:paraId="77372203" w14:textId="4C1A6B76" w:rsidR="00F25932" w:rsidRPr="0043076D" w:rsidRDefault="00F25932" w:rsidP="00D83F69">
      <w:pPr>
        <w:spacing w:line="360" w:lineRule="auto"/>
        <w:jc w:val="both"/>
        <w:rPr>
          <w:rFonts w:ascii="Times New Roman" w:hAnsi="Times New Roman" w:cs="Times New Roman"/>
          <w:iCs/>
          <w:color w:val="000000" w:themeColor="text1"/>
          <w:sz w:val="24"/>
          <w:szCs w:val="24"/>
        </w:rPr>
      </w:pPr>
      <w:r w:rsidRPr="0043076D">
        <w:rPr>
          <w:rFonts w:ascii="Times New Roman" w:hAnsi="Times New Roman" w:cs="Times New Roman"/>
          <w:iCs/>
          <w:color w:val="000000" w:themeColor="text1"/>
          <w:sz w:val="24"/>
          <w:szCs w:val="24"/>
        </w:rPr>
        <w:t>The main emission source for GHG at a coke plant comes from the battery’s combustion stack. A small amount of CO</w:t>
      </w:r>
      <w:r w:rsidRPr="0043076D">
        <w:rPr>
          <w:rFonts w:ascii="Times New Roman" w:hAnsi="Times New Roman" w:cs="Times New Roman"/>
          <w:iCs/>
          <w:color w:val="000000" w:themeColor="text1"/>
          <w:sz w:val="24"/>
          <w:szCs w:val="24"/>
          <w:vertAlign w:val="subscript"/>
        </w:rPr>
        <w:t xml:space="preserve">2 </w:t>
      </w:r>
      <w:r w:rsidRPr="0043076D">
        <w:rPr>
          <w:rFonts w:ascii="Times New Roman" w:hAnsi="Times New Roman" w:cs="Times New Roman"/>
          <w:iCs/>
          <w:color w:val="000000" w:themeColor="text1"/>
          <w:sz w:val="24"/>
          <w:szCs w:val="24"/>
        </w:rPr>
        <w:t xml:space="preserve">is also emitted during the pushing operation when the incandescent coke is pushed from the oven and transported to the quench tower to be soaked in water. </w:t>
      </w:r>
      <w:r w:rsidR="00657E6A" w:rsidRPr="00657E6A">
        <w:rPr>
          <w:rFonts w:ascii="Times New Roman" w:hAnsi="Times New Roman" w:cs="Times New Roman"/>
          <w:iCs/>
          <w:color w:val="000000" w:themeColor="text1"/>
          <w:sz w:val="24"/>
          <w:szCs w:val="24"/>
        </w:rPr>
        <w:t>Emissions from</w:t>
      </w:r>
      <w:r w:rsidR="00657E6A" w:rsidRPr="00B036F6">
        <w:rPr>
          <w:rFonts w:ascii="Times New Roman" w:hAnsi="Times New Roman" w:cs="Times New Roman"/>
          <w:iCs/>
          <w:color w:val="000000" w:themeColor="text1"/>
          <w:sz w:val="24"/>
          <w:szCs w:val="24"/>
        </w:rPr>
        <w:t xml:space="preserve"> the coke making process also occur</w:t>
      </w:r>
      <w:r w:rsidRPr="0043076D">
        <w:rPr>
          <w:rFonts w:ascii="Times New Roman" w:hAnsi="Times New Roman" w:cs="Times New Roman"/>
          <w:iCs/>
          <w:color w:val="000000" w:themeColor="text1"/>
          <w:sz w:val="24"/>
          <w:szCs w:val="24"/>
        </w:rPr>
        <w:t xml:space="preserve"> from leaks of COG that contains CH</w:t>
      </w:r>
      <w:r w:rsidRPr="0043076D">
        <w:rPr>
          <w:rFonts w:ascii="Times New Roman" w:hAnsi="Times New Roman" w:cs="Times New Roman"/>
          <w:iCs/>
          <w:color w:val="000000" w:themeColor="text1"/>
          <w:sz w:val="24"/>
          <w:szCs w:val="24"/>
          <w:vertAlign w:val="subscript"/>
        </w:rPr>
        <w:t>4</w:t>
      </w:r>
      <w:r w:rsidRPr="0043076D">
        <w:rPr>
          <w:rFonts w:ascii="Times New Roman" w:hAnsi="Times New Roman" w:cs="Times New Roman"/>
          <w:iCs/>
          <w:color w:val="000000" w:themeColor="text1"/>
          <w:sz w:val="24"/>
          <w:szCs w:val="24"/>
        </w:rPr>
        <w:t xml:space="preserve">. These leaks can commonly occur from doors, lids, offtakes and collecting mains. These emission leaks are near impossible to quantify because they change dependent on the location, frequency and coking cycle. </w:t>
      </w:r>
      <w:r w:rsidR="00657E6A" w:rsidRPr="00657E6A">
        <w:rPr>
          <w:rFonts w:ascii="Times New Roman" w:hAnsi="Times New Roman" w:cs="Times New Roman"/>
          <w:iCs/>
          <w:color w:val="000000" w:themeColor="text1"/>
          <w:sz w:val="24"/>
          <w:szCs w:val="24"/>
        </w:rPr>
        <w:t>These parts of the emissions have</w:t>
      </w:r>
      <w:r w:rsidRPr="0043076D">
        <w:rPr>
          <w:rFonts w:ascii="Times New Roman" w:hAnsi="Times New Roman" w:cs="Times New Roman"/>
          <w:iCs/>
          <w:color w:val="000000" w:themeColor="text1"/>
          <w:sz w:val="24"/>
          <w:szCs w:val="24"/>
        </w:rPr>
        <w:t xml:space="preserve"> gradually been reduced over the past 20 years with more stringent regulations being enforced.</w:t>
      </w:r>
    </w:p>
    <w:p w14:paraId="1920B58B" w14:textId="77777777" w:rsidR="00F25932" w:rsidRPr="0043076D" w:rsidRDefault="00F25932" w:rsidP="006835C6">
      <w:pPr>
        <w:spacing w:line="360" w:lineRule="auto"/>
        <w:jc w:val="both"/>
        <w:rPr>
          <w:rFonts w:ascii="Times New Roman" w:hAnsi="Times New Roman" w:cs="Times New Roman"/>
          <w:iCs/>
          <w:color w:val="000000" w:themeColor="text1"/>
          <w:sz w:val="24"/>
          <w:szCs w:val="24"/>
          <w:u w:val="single"/>
        </w:rPr>
      </w:pPr>
      <w:r w:rsidRPr="0043076D">
        <w:rPr>
          <w:rFonts w:ascii="Times New Roman" w:hAnsi="Times New Roman" w:cs="Times New Roman"/>
          <w:iCs/>
          <w:color w:val="000000" w:themeColor="text1"/>
          <w:sz w:val="24"/>
          <w:szCs w:val="24"/>
          <w:u w:val="single"/>
        </w:rPr>
        <w:t>GHG emissions from Blast Furnace</w:t>
      </w:r>
    </w:p>
    <w:p w14:paraId="16E15111" w14:textId="7CCA964D" w:rsidR="00F25932" w:rsidRPr="0043076D" w:rsidRDefault="00F25932" w:rsidP="00D83F69">
      <w:pPr>
        <w:spacing w:line="360" w:lineRule="auto"/>
        <w:jc w:val="both"/>
        <w:rPr>
          <w:rFonts w:ascii="Times New Roman" w:hAnsi="Times New Roman" w:cs="Times New Roman"/>
          <w:iCs/>
          <w:color w:val="000000" w:themeColor="text1"/>
          <w:sz w:val="24"/>
          <w:szCs w:val="24"/>
        </w:rPr>
      </w:pPr>
      <w:r w:rsidRPr="0043076D">
        <w:rPr>
          <w:rFonts w:ascii="Times New Roman" w:hAnsi="Times New Roman" w:cs="Times New Roman"/>
          <w:iCs/>
          <w:color w:val="000000" w:themeColor="text1"/>
          <w:sz w:val="24"/>
          <w:szCs w:val="24"/>
        </w:rPr>
        <w:t xml:space="preserve">The bulk of the integrated steelworks GHG emissions </w:t>
      </w:r>
      <w:r w:rsidR="00657E6A" w:rsidRPr="00657E6A">
        <w:rPr>
          <w:rFonts w:ascii="Times New Roman" w:hAnsi="Times New Roman" w:cs="Times New Roman"/>
          <w:iCs/>
          <w:color w:val="000000" w:themeColor="text1"/>
          <w:sz w:val="24"/>
          <w:szCs w:val="24"/>
        </w:rPr>
        <w:t>are</w:t>
      </w:r>
      <w:r w:rsidRPr="0043076D">
        <w:rPr>
          <w:rFonts w:ascii="Times New Roman" w:hAnsi="Times New Roman" w:cs="Times New Roman"/>
          <w:iCs/>
          <w:color w:val="000000" w:themeColor="text1"/>
          <w:sz w:val="24"/>
          <w:szCs w:val="24"/>
        </w:rPr>
        <w:t xml:space="preserve"> emitted from the blast furnace stove stacks. This is where the combustion gases from the stoves are discharged. A small amount of emissions may occur from flaring, or leaks in the ductwork during the passage of gases, and from blast furnace emergency venting (USEPA, 2012). CO</w:t>
      </w:r>
      <w:r w:rsidRPr="0043076D">
        <w:rPr>
          <w:rFonts w:ascii="Times New Roman" w:hAnsi="Times New Roman" w:cs="Times New Roman"/>
          <w:iCs/>
          <w:color w:val="000000" w:themeColor="text1"/>
          <w:sz w:val="24"/>
          <w:szCs w:val="24"/>
          <w:vertAlign w:val="subscript"/>
        </w:rPr>
        <w:t xml:space="preserve">2 </w:t>
      </w:r>
      <w:r w:rsidRPr="0043076D">
        <w:rPr>
          <w:rFonts w:ascii="Times New Roman" w:hAnsi="Times New Roman" w:cs="Times New Roman"/>
          <w:iCs/>
          <w:color w:val="000000" w:themeColor="text1"/>
          <w:sz w:val="24"/>
          <w:szCs w:val="24"/>
        </w:rPr>
        <w:t xml:space="preserve">is also generated from the combustion of natural gas using flame suppression to reduce emissions of PM. Flame suppression is the process where a flame is maintained over the surface of the molten metal. This occurs during the tapping process, where the flame over the surface consumes oxygen and prevents metal oxides from becoming airborne. </w:t>
      </w:r>
    </w:p>
    <w:p w14:paraId="3217ECD6" w14:textId="77777777" w:rsidR="00F25932" w:rsidRPr="0043076D" w:rsidRDefault="00F25932" w:rsidP="006835C6">
      <w:pPr>
        <w:spacing w:line="360" w:lineRule="auto"/>
        <w:jc w:val="both"/>
        <w:rPr>
          <w:rFonts w:ascii="Times New Roman" w:hAnsi="Times New Roman" w:cs="Times New Roman"/>
          <w:iCs/>
          <w:color w:val="000000" w:themeColor="text1"/>
          <w:sz w:val="24"/>
          <w:szCs w:val="24"/>
          <w:u w:val="single"/>
        </w:rPr>
      </w:pPr>
      <w:r w:rsidRPr="0043076D">
        <w:rPr>
          <w:rFonts w:ascii="Times New Roman" w:hAnsi="Times New Roman" w:cs="Times New Roman"/>
          <w:iCs/>
          <w:color w:val="000000" w:themeColor="text1"/>
          <w:sz w:val="24"/>
          <w:szCs w:val="24"/>
          <w:u w:val="single"/>
        </w:rPr>
        <w:t>GHG emissions from Basic oxygen Furnace</w:t>
      </w:r>
    </w:p>
    <w:p w14:paraId="5AE5997E" w14:textId="77777777" w:rsidR="00F25932" w:rsidRPr="0043076D" w:rsidRDefault="00F25932" w:rsidP="00D83F69">
      <w:pPr>
        <w:spacing w:line="360" w:lineRule="auto"/>
        <w:jc w:val="both"/>
        <w:rPr>
          <w:rFonts w:ascii="Times New Roman" w:hAnsi="Times New Roman" w:cs="Times New Roman"/>
          <w:iCs/>
          <w:color w:val="000000" w:themeColor="text1"/>
          <w:sz w:val="24"/>
          <w:szCs w:val="24"/>
        </w:rPr>
      </w:pPr>
      <w:r w:rsidRPr="0043076D">
        <w:rPr>
          <w:rFonts w:ascii="Times New Roman" w:hAnsi="Times New Roman" w:cs="Times New Roman"/>
          <w:iCs/>
          <w:color w:val="000000" w:themeColor="text1"/>
          <w:sz w:val="24"/>
          <w:szCs w:val="24"/>
        </w:rPr>
        <w:t>The main source of GHG from the BOF is the furnace exhaust gas which is discharged through the stack after the gas is cleaned. When oxygen is blown onto the hot metal, carbon is removed as CO and CO</w:t>
      </w:r>
      <w:r w:rsidRPr="0043076D">
        <w:rPr>
          <w:rFonts w:ascii="Times New Roman" w:hAnsi="Times New Roman" w:cs="Times New Roman"/>
          <w:iCs/>
          <w:color w:val="000000" w:themeColor="text1"/>
          <w:sz w:val="24"/>
          <w:szCs w:val="24"/>
          <w:vertAlign w:val="subscript"/>
        </w:rPr>
        <w:t>2</w:t>
      </w:r>
      <w:r w:rsidRPr="0043076D">
        <w:rPr>
          <w:rFonts w:ascii="Times New Roman" w:hAnsi="Times New Roman" w:cs="Times New Roman"/>
          <w:iCs/>
          <w:color w:val="000000" w:themeColor="text1"/>
          <w:sz w:val="24"/>
          <w:szCs w:val="24"/>
        </w:rPr>
        <w:t>. Carbon to a small extent is also added to the furnace in the form of fluxes and other process additives which will consequently emit CO</w:t>
      </w:r>
      <w:r w:rsidRPr="0043076D">
        <w:rPr>
          <w:rFonts w:ascii="Times New Roman" w:hAnsi="Times New Roman" w:cs="Times New Roman"/>
          <w:iCs/>
          <w:color w:val="000000" w:themeColor="text1"/>
          <w:sz w:val="24"/>
          <w:szCs w:val="24"/>
          <w:vertAlign w:val="subscript"/>
        </w:rPr>
        <w:t>2</w:t>
      </w:r>
      <w:r w:rsidRPr="0043076D">
        <w:rPr>
          <w:rFonts w:ascii="Times New Roman" w:hAnsi="Times New Roman" w:cs="Times New Roman"/>
          <w:iCs/>
          <w:color w:val="000000" w:themeColor="text1"/>
          <w:sz w:val="24"/>
          <w:szCs w:val="24"/>
        </w:rPr>
        <w:t>.</w:t>
      </w:r>
    </w:p>
    <w:p w14:paraId="353E691D" w14:textId="77777777" w:rsidR="00F25932" w:rsidRPr="0043076D" w:rsidRDefault="00F25932" w:rsidP="00FB1657">
      <w:pPr>
        <w:spacing w:line="360" w:lineRule="auto"/>
        <w:ind w:firstLine="720"/>
        <w:jc w:val="both"/>
        <w:rPr>
          <w:rFonts w:ascii="Times New Roman" w:hAnsi="Times New Roman" w:cs="Times New Roman"/>
          <w:iCs/>
          <w:color w:val="000000" w:themeColor="text1"/>
          <w:sz w:val="24"/>
          <w:szCs w:val="24"/>
        </w:rPr>
      </w:pPr>
      <w:r w:rsidRPr="0043076D">
        <w:rPr>
          <w:rFonts w:ascii="Times New Roman" w:hAnsi="Times New Roman" w:cs="Times New Roman"/>
          <w:noProof/>
          <w:color w:val="000000" w:themeColor="text1"/>
          <w:sz w:val="24"/>
          <w:szCs w:val="24"/>
          <w:lang w:eastAsia="en-GB"/>
        </w:rPr>
        <w:lastRenderedPageBreak/>
        <w:drawing>
          <wp:inline distT="0" distB="0" distL="0" distR="0" wp14:anchorId="6F419B92" wp14:editId="0B22D3F1">
            <wp:extent cx="5448935" cy="3775710"/>
            <wp:effectExtent l="0" t="0" r="0" b="0"/>
            <wp:docPr id="168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448935" cy="3775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36535E6B" w14:textId="6048C0BF" w:rsidR="00F25932" w:rsidRPr="0043076D" w:rsidRDefault="006835C6" w:rsidP="00440DC8">
      <w:pPr>
        <w:pStyle w:val="Caption"/>
        <w:jc w:val="center"/>
        <w:rPr>
          <w:rFonts w:ascii="Times New Roman" w:hAnsi="Times New Roman" w:cs="Times New Roman"/>
          <w:b w:val="0"/>
          <w:iCs/>
          <w:color w:val="000000" w:themeColor="text1"/>
          <w:sz w:val="24"/>
          <w:szCs w:val="24"/>
        </w:rPr>
      </w:pPr>
      <w:bookmarkStart w:id="211" w:name="_Toc518370627"/>
      <w:r w:rsidRPr="00B036F6">
        <w:rPr>
          <w:rFonts w:ascii="Times New Roman" w:hAnsi="Times New Roman" w:cs="Times New Roman"/>
          <w:b w:val="0"/>
          <w:color w:val="000000" w:themeColor="text1"/>
          <w:sz w:val="24"/>
          <w:szCs w:val="24"/>
        </w:rPr>
        <w:t xml:space="preserve">Figure </w:t>
      </w:r>
      <w:r w:rsidRPr="00B036F6">
        <w:rPr>
          <w:rFonts w:ascii="Times New Roman" w:hAnsi="Times New Roman" w:cs="Times New Roman"/>
          <w:b w:val="0"/>
          <w:color w:val="000000" w:themeColor="text1"/>
          <w:sz w:val="24"/>
          <w:szCs w:val="24"/>
        </w:rPr>
        <w:fldChar w:fldCharType="begin"/>
      </w:r>
      <w:r w:rsidRPr="00B036F6">
        <w:rPr>
          <w:rFonts w:ascii="Times New Roman" w:hAnsi="Times New Roman" w:cs="Times New Roman"/>
          <w:b w:val="0"/>
          <w:color w:val="000000" w:themeColor="text1"/>
          <w:sz w:val="24"/>
          <w:szCs w:val="24"/>
        </w:rPr>
        <w:instrText xml:space="preserve"> SEQ Figure \* ARABIC </w:instrText>
      </w:r>
      <w:r w:rsidRPr="00B036F6">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63</w:t>
      </w:r>
      <w:r w:rsidRPr="00B036F6">
        <w:rPr>
          <w:rFonts w:ascii="Times New Roman" w:hAnsi="Times New Roman" w:cs="Times New Roman"/>
          <w:b w:val="0"/>
          <w:color w:val="000000" w:themeColor="text1"/>
          <w:sz w:val="24"/>
          <w:szCs w:val="24"/>
        </w:rPr>
        <w:fldChar w:fldCharType="end"/>
      </w:r>
      <w:r w:rsidRPr="00B036F6">
        <w:rPr>
          <w:rFonts w:ascii="Times New Roman" w:hAnsi="Times New Roman" w:cs="Times New Roman"/>
          <w:b w:val="0"/>
          <w:iCs/>
          <w:color w:val="000000" w:themeColor="text1"/>
          <w:sz w:val="24"/>
          <w:szCs w:val="24"/>
        </w:rPr>
        <w:t xml:space="preserve"> </w:t>
      </w:r>
      <w:r w:rsidR="00F25932" w:rsidRPr="0043076D">
        <w:rPr>
          <w:rFonts w:ascii="Times New Roman" w:hAnsi="Times New Roman" w:cs="Times New Roman"/>
          <w:b w:val="0"/>
          <w:iCs/>
          <w:color w:val="000000" w:themeColor="text1"/>
          <w:sz w:val="24"/>
          <w:szCs w:val="24"/>
        </w:rPr>
        <w:t>CO</w:t>
      </w:r>
      <w:r w:rsidR="00F25932" w:rsidRPr="0043076D">
        <w:rPr>
          <w:rFonts w:ascii="Times New Roman" w:hAnsi="Times New Roman" w:cs="Times New Roman"/>
          <w:b w:val="0"/>
          <w:iCs/>
          <w:color w:val="000000" w:themeColor="text1"/>
          <w:sz w:val="24"/>
          <w:szCs w:val="24"/>
          <w:vertAlign w:val="subscript"/>
        </w:rPr>
        <w:t xml:space="preserve"> 2</w:t>
      </w:r>
      <w:r w:rsidR="00F25932" w:rsidRPr="0043076D">
        <w:rPr>
          <w:rFonts w:ascii="Times New Roman" w:hAnsi="Times New Roman" w:cs="Times New Roman"/>
          <w:b w:val="0"/>
          <w:iCs/>
          <w:color w:val="000000" w:themeColor="text1"/>
          <w:sz w:val="24"/>
          <w:szCs w:val="24"/>
        </w:rPr>
        <w:t xml:space="preserve"> emissions from a typical integrated steelworks </w:t>
      </w:r>
      <w:sdt>
        <w:sdtPr>
          <w:rPr>
            <w:rFonts w:ascii="Times New Roman" w:hAnsi="Times New Roman" w:cs="Times New Roman"/>
            <w:b w:val="0"/>
            <w:iCs/>
            <w:color w:val="000000" w:themeColor="text1"/>
            <w:sz w:val="24"/>
            <w:szCs w:val="24"/>
          </w:rPr>
          <w:id w:val="794721344"/>
          <w:citation/>
        </w:sdtPr>
        <w:sdtEndPr/>
        <w:sdtContent>
          <w:r w:rsidR="00F25932" w:rsidRPr="0043076D">
            <w:rPr>
              <w:rFonts w:ascii="Times New Roman" w:hAnsi="Times New Roman" w:cs="Times New Roman"/>
              <w:b w:val="0"/>
              <w:iCs/>
              <w:color w:val="000000" w:themeColor="text1"/>
              <w:sz w:val="24"/>
              <w:szCs w:val="24"/>
            </w:rPr>
            <w:fldChar w:fldCharType="begin"/>
          </w:r>
          <w:r w:rsidR="00F25932" w:rsidRPr="0043076D">
            <w:rPr>
              <w:rFonts w:ascii="Times New Roman" w:hAnsi="Times New Roman" w:cs="Times New Roman"/>
              <w:b w:val="0"/>
              <w:iCs/>
              <w:color w:val="000000" w:themeColor="text1"/>
              <w:sz w:val="24"/>
              <w:szCs w:val="24"/>
            </w:rPr>
            <w:instrText xml:space="preserve"> CITATION Car12 \l 2057 </w:instrText>
          </w:r>
          <w:r w:rsidR="00F25932" w:rsidRPr="0043076D">
            <w:rPr>
              <w:rFonts w:ascii="Times New Roman" w:hAnsi="Times New Roman" w:cs="Times New Roman"/>
              <w:b w:val="0"/>
              <w:iCs/>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Carpenter, 2012)</w:t>
          </w:r>
          <w:r w:rsidR="00F25932" w:rsidRPr="0043076D">
            <w:rPr>
              <w:rFonts w:ascii="Times New Roman" w:hAnsi="Times New Roman" w:cs="Times New Roman"/>
              <w:b w:val="0"/>
              <w:iCs/>
              <w:color w:val="000000" w:themeColor="text1"/>
              <w:sz w:val="24"/>
              <w:szCs w:val="24"/>
            </w:rPr>
            <w:fldChar w:fldCharType="end"/>
          </w:r>
        </w:sdtContent>
      </w:sdt>
      <w:bookmarkEnd w:id="211"/>
    </w:p>
    <w:p w14:paraId="375A0364" w14:textId="77777777" w:rsidR="00F25932" w:rsidRPr="0043076D" w:rsidRDefault="00F25932" w:rsidP="00FB1657">
      <w:pPr>
        <w:spacing w:line="360" w:lineRule="auto"/>
        <w:ind w:firstLine="720"/>
        <w:jc w:val="both"/>
        <w:rPr>
          <w:rFonts w:ascii="Times New Roman" w:hAnsi="Times New Roman" w:cs="Times New Roman"/>
          <w:iCs/>
          <w:color w:val="000000" w:themeColor="text1"/>
          <w:sz w:val="24"/>
          <w:szCs w:val="24"/>
        </w:rPr>
      </w:pPr>
    </w:p>
    <w:p w14:paraId="1340E8F9" w14:textId="4E6FEBC5" w:rsidR="00F25932" w:rsidRPr="0043076D" w:rsidRDefault="00F25932" w:rsidP="006835C6">
      <w:pPr>
        <w:spacing w:line="360" w:lineRule="auto"/>
        <w:jc w:val="both"/>
        <w:rPr>
          <w:rFonts w:ascii="Times New Roman" w:hAnsi="Times New Roman" w:cs="Times New Roman"/>
          <w:iCs/>
          <w:color w:val="000000" w:themeColor="text1"/>
          <w:sz w:val="24"/>
          <w:szCs w:val="24"/>
          <w:u w:val="single"/>
        </w:rPr>
      </w:pPr>
      <w:r w:rsidRPr="0043076D">
        <w:rPr>
          <w:rFonts w:ascii="Times New Roman" w:hAnsi="Times New Roman" w:cs="Times New Roman"/>
          <w:iCs/>
          <w:color w:val="000000" w:themeColor="text1"/>
          <w:sz w:val="24"/>
          <w:szCs w:val="24"/>
          <w:u w:val="single"/>
        </w:rPr>
        <w:t xml:space="preserve">GHG emissions from </w:t>
      </w:r>
      <w:r w:rsidR="002C6B38">
        <w:rPr>
          <w:rFonts w:ascii="Times New Roman" w:hAnsi="Times New Roman" w:cs="Times New Roman"/>
          <w:iCs/>
          <w:color w:val="000000" w:themeColor="text1"/>
          <w:sz w:val="24"/>
          <w:szCs w:val="24"/>
          <w:u w:val="single"/>
        </w:rPr>
        <w:t>E</w:t>
      </w:r>
      <w:r w:rsidRPr="0043076D">
        <w:rPr>
          <w:rFonts w:ascii="Times New Roman" w:hAnsi="Times New Roman" w:cs="Times New Roman"/>
          <w:iCs/>
          <w:color w:val="000000" w:themeColor="text1"/>
          <w:sz w:val="24"/>
          <w:szCs w:val="24"/>
          <w:u w:val="single"/>
        </w:rPr>
        <w:t>lectric Arc Furnace</w:t>
      </w:r>
    </w:p>
    <w:p w14:paraId="3C366389" w14:textId="77777777" w:rsidR="00F25932" w:rsidRPr="0043076D" w:rsidRDefault="00F25932" w:rsidP="00D83F69">
      <w:pPr>
        <w:spacing w:line="360" w:lineRule="auto"/>
        <w:jc w:val="both"/>
        <w:rPr>
          <w:rFonts w:ascii="Times New Roman" w:hAnsi="Times New Roman" w:cs="Times New Roman"/>
          <w:iCs/>
          <w:color w:val="000000" w:themeColor="text1"/>
          <w:sz w:val="24"/>
          <w:szCs w:val="24"/>
        </w:rPr>
      </w:pPr>
      <w:r w:rsidRPr="0043076D">
        <w:rPr>
          <w:rFonts w:ascii="Times New Roman" w:hAnsi="Times New Roman" w:cs="Times New Roman"/>
          <w:iCs/>
          <w:color w:val="000000" w:themeColor="text1"/>
          <w:sz w:val="24"/>
          <w:szCs w:val="24"/>
        </w:rPr>
        <w:t>During the Electric Arc furnace process, CO</w:t>
      </w:r>
      <w:r w:rsidRPr="0043076D">
        <w:rPr>
          <w:rFonts w:ascii="Times New Roman" w:hAnsi="Times New Roman" w:cs="Times New Roman"/>
          <w:iCs/>
          <w:color w:val="000000" w:themeColor="text1"/>
          <w:sz w:val="24"/>
          <w:szCs w:val="24"/>
          <w:vertAlign w:val="subscript"/>
        </w:rPr>
        <w:t xml:space="preserve">2 </w:t>
      </w:r>
      <w:r w:rsidRPr="0043076D">
        <w:rPr>
          <w:rFonts w:ascii="Times New Roman" w:hAnsi="Times New Roman" w:cs="Times New Roman"/>
          <w:iCs/>
          <w:color w:val="000000" w:themeColor="text1"/>
          <w:sz w:val="24"/>
          <w:szCs w:val="24"/>
        </w:rPr>
        <w:t>emissions commonly form during the melting and refining process. This is where carbon is removed from the charged material and carbon electrodes as CO and CO</w:t>
      </w:r>
      <w:r w:rsidRPr="0043076D">
        <w:rPr>
          <w:rFonts w:ascii="Times New Roman" w:hAnsi="Times New Roman" w:cs="Times New Roman"/>
          <w:iCs/>
          <w:color w:val="000000" w:themeColor="text1"/>
          <w:sz w:val="24"/>
          <w:szCs w:val="24"/>
          <w:vertAlign w:val="subscript"/>
        </w:rPr>
        <w:t>2</w:t>
      </w:r>
      <w:r w:rsidRPr="0043076D">
        <w:rPr>
          <w:rFonts w:ascii="Times New Roman" w:hAnsi="Times New Roman" w:cs="Times New Roman"/>
          <w:iCs/>
          <w:color w:val="000000" w:themeColor="text1"/>
          <w:sz w:val="24"/>
          <w:szCs w:val="24"/>
        </w:rPr>
        <w:t>. The emissions are consequently captured and sent to a baghouse where the gas is cleaned for further use with the remainder being discharged into the atmosphere.</w:t>
      </w:r>
    </w:p>
    <w:p w14:paraId="7BF3E5E1" w14:textId="77777777" w:rsidR="00440DC8" w:rsidRDefault="00440DC8" w:rsidP="00440DC8">
      <w:pPr>
        <w:spacing w:line="360" w:lineRule="auto"/>
        <w:rPr>
          <w:rFonts w:ascii="Times New Roman" w:hAnsi="Times New Roman" w:cs="Times New Roman"/>
          <w:color w:val="000000" w:themeColor="text1"/>
          <w:sz w:val="24"/>
          <w:szCs w:val="24"/>
          <w:u w:val="single"/>
        </w:rPr>
      </w:pPr>
    </w:p>
    <w:p w14:paraId="56C6EC16" w14:textId="77777777" w:rsidR="00440DC8" w:rsidRDefault="00440DC8" w:rsidP="00440DC8">
      <w:pPr>
        <w:spacing w:line="360" w:lineRule="auto"/>
        <w:rPr>
          <w:rFonts w:ascii="Times New Roman" w:hAnsi="Times New Roman" w:cs="Times New Roman"/>
          <w:color w:val="000000" w:themeColor="text1"/>
          <w:sz w:val="24"/>
          <w:szCs w:val="24"/>
          <w:u w:val="single"/>
        </w:rPr>
      </w:pPr>
    </w:p>
    <w:p w14:paraId="285BF1DE" w14:textId="77777777" w:rsidR="00440DC8" w:rsidRDefault="00440DC8" w:rsidP="00440DC8">
      <w:pPr>
        <w:spacing w:line="360" w:lineRule="auto"/>
        <w:rPr>
          <w:rFonts w:ascii="Times New Roman" w:hAnsi="Times New Roman" w:cs="Times New Roman"/>
          <w:color w:val="000000" w:themeColor="text1"/>
          <w:sz w:val="24"/>
          <w:szCs w:val="24"/>
          <w:u w:val="single"/>
        </w:rPr>
      </w:pPr>
    </w:p>
    <w:p w14:paraId="6A5A9E5F" w14:textId="77777777" w:rsidR="00440DC8" w:rsidRDefault="00440DC8" w:rsidP="00440DC8">
      <w:pPr>
        <w:spacing w:line="360" w:lineRule="auto"/>
        <w:rPr>
          <w:rFonts w:ascii="Times New Roman" w:hAnsi="Times New Roman" w:cs="Times New Roman"/>
          <w:color w:val="000000" w:themeColor="text1"/>
          <w:sz w:val="24"/>
          <w:szCs w:val="24"/>
          <w:u w:val="single"/>
        </w:rPr>
      </w:pPr>
    </w:p>
    <w:p w14:paraId="317AA2B7" w14:textId="77777777" w:rsidR="00440DC8" w:rsidRDefault="00440DC8" w:rsidP="00440DC8">
      <w:pPr>
        <w:spacing w:line="360" w:lineRule="auto"/>
        <w:rPr>
          <w:rFonts w:ascii="Times New Roman" w:hAnsi="Times New Roman" w:cs="Times New Roman"/>
          <w:color w:val="000000" w:themeColor="text1"/>
          <w:sz w:val="24"/>
          <w:szCs w:val="24"/>
          <w:u w:val="single"/>
        </w:rPr>
      </w:pPr>
    </w:p>
    <w:p w14:paraId="4AC4FC6C" w14:textId="77777777" w:rsidR="00440DC8" w:rsidRDefault="00440DC8" w:rsidP="00440DC8">
      <w:pPr>
        <w:spacing w:line="360" w:lineRule="auto"/>
        <w:rPr>
          <w:rFonts w:ascii="Times New Roman" w:hAnsi="Times New Roman" w:cs="Times New Roman"/>
          <w:color w:val="000000" w:themeColor="text1"/>
          <w:sz w:val="24"/>
          <w:szCs w:val="24"/>
          <w:u w:val="single"/>
        </w:rPr>
      </w:pPr>
    </w:p>
    <w:p w14:paraId="2EEC12B4" w14:textId="5D5393C1" w:rsidR="00F25932" w:rsidRPr="00D83F69" w:rsidRDefault="006835C6" w:rsidP="0043076D">
      <w:pPr>
        <w:spacing w:line="360" w:lineRule="auto"/>
        <w:rPr>
          <w:rFonts w:ascii="Times New Roman" w:hAnsi="Times New Roman" w:cs="Times New Roman"/>
          <w:b/>
          <w:color w:val="000000" w:themeColor="text1"/>
          <w:sz w:val="24"/>
          <w:szCs w:val="24"/>
        </w:rPr>
      </w:pPr>
      <w:r w:rsidRPr="00D83F69">
        <w:rPr>
          <w:rFonts w:ascii="Times New Roman" w:hAnsi="Times New Roman" w:cs="Times New Roman"/>
          <w:b/>
          <w:color w:val="000000" w:themeColor="text1"/>
          <w:sz w:val="24"/>
          <w:szCs w:val="24"/>
        </w:rPr>
        <w:lastRenderedPageBreak/>
        <w:t>Appendix</w:t>
      </w:r>
      <w:r w:rsidR="00DE7EE1" w:rsidRPr="00D83F69">
        <w:rPr>
          <w:rFonts w:ascii="Times New Roman" w:hAnsi="Times New Roman" w:cs="Times New Roman"/>
          <w:b/>
          <w:color w:val="000000" w:themeColor="text1"/>
          <w:sz w:val="24"/>
          <w:szCs w:val="24"/>
        </w:rPr>
        <w:t xml:space="preserve"> B</w:t>
      </w:r>
    </w:p>
    <w:p w14:paraId="31964F38" w14:textId="528AA7C7" w:rsidR="00F25932" w:rsidRPr="0043076D" w:rsidRDefault="00F25932" w:rsidP="006835C6">
      <w:pPr>
        <w:spacing w:line="360" w:lineRule="auto"/>
        <w:jc w:val="both"/>
        <w:rPr>
          <w:rFonts w:ascii="Times New Roman" w:hAnsi="Times New Roman" w:cs="Times New Roman"/>
          <w:color w:val="000000" w:themeColor="text1"/>
          <w:sz w:val="24"/>
          <w:szCs w:val="24"/>
          <w:u w:val="single"/>
        </w:rPr>
      </w:pPr>
      <w:r w:rsidRPr="0043076D">
        <w:rPr>
          <w:rFonts w:ascii="Times New Roman" w:hAnsi="Times New Roman" w:cs="Times New Roman"/>
          <w:color w:val="000000" w:themeColor="text1"/>
          <w:sz w:val="24"/>
          <w:szCs w:val="24"/>
          <w:u w:val="single"/>
        </w:rPr>
        <w:t xml:space="preserve">Goal and Scope (Phase 1) </w:t>
      </w:r>
    </w:p>
    <w:p w14:paraId="6E69EA49" w14:textId="77777777"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The first thing when carrying out any LCA study is to define the goal and scope of the work. The goal and scope of the analysis can be done for several reasons such as:</w:t>
      </w:r>
    </w:p>
    <w:p w14:paraId="704DF5A4" w14:textId="77777777" w:rsidR="00F25932" w:rsidRPr="0043076D" w:rsidRDefault="00F25932" w:rsidP="00496EC4">
      <w:pPr>
        <w:pStyle w:val="ListParagraph"/>
        <w:numPr>
          <w:ilvl w:val="0"/>
          <w:numId w:val="3"/>
        </w:num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Understanding the environmental impact of a product across the life cycle and identifying the hot spots</w:t>
      </w:r>
    </w:p>
    <w:p w14:paraId="79D58FFB" w14:textId="77777777" w:rsidR="00F25932" w:rsidRPr="0043076D" w:rsidRDefault="00F25932" w:rsidP="00496EC4">
      <w:pPr>
        <w:pStyle w:val="ListParagraph"/>
        <w:numPr>
          <w:ilvl w:val="0"/>
          <w:numId w:val="3"/>
        </w:num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Comparison study between two products to assess which one is more environmentally friendly</w:t>
      </w:r>
    </w:p>
    <w:p w14:paraId="110196AF" w14:textId="71416F62"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When the identification of the goal and scope has been defined, the description of the system in terms of the system boundary and functional unit needs to be stated. The system boundary defines the framework for which the LCA study is to be analysed. The functional unit is the quantified performance of a product or system whi</w:t>
      </w:r>
      <w:r w:rsidR="008E7F60" w:rsidRPr="0043076D">
        <w:rPr>
          <w:rFonts w:ascii="Times New Roman" w:hAnsi="Times New Roman" w:cs="Times New Roman"/>
          <w:color w:val="000000" w:themeColor="text1"/>
          <w:sz w:val="24"/>
          <w:szCs w:val="24"/>
        </w:rPr>
        <w:t xml:space="preserve">ch is used as a reference Unit </w:t>
      </w:r>
      <w:sdt>
        <w:sdtPr>
          <w:rPr>
            <w:rFonts w:ascii="Times New Roman" w:hAnsi="Times New Roman" w:cs="Times New Roman"/>
            <w:color w:val="000000" w:themeColor="text1"/>
            <w:sz w:val="24"/>
            <w:szCs w:val="24"/>
          </w:rPr>
          <w:id w:val="-1825496267"/>
          <w:citation/>
        </w:sdtPr>
        <w:sdtEndPr/>
        <w:sdtContent>
          <w:r w:rsidR="008E7F60" w:rsidRPr="0043076D">
            <w:rPr>
              <w:rFonts w:ascii="Times New Roman" w:hAnsi="Times New Roman" w:cs="Times New Roman"/>
              <w:color w:val="000000" w:themeColor="text1"/>
              <w:sz w:val="24"/>
              <w:szCs w:val="24"/>
            </w:rPr>
            <w:fldChar w:fldCharType="begin"/>
          </w:r>
          <w:r w:rsidR="008E7F60" w:rsidRPr="0043076D">
            <w:rPr>
              <w:rFonts w:ascii="Times New Roman" w:hAnsi="Times New Roman" w:cs="Times New Roman"/>
              <w:color w:val="000000" w:themeColor="text1"/>
              <w:sz w:val="24"/>
              <w:szCs w:val="24"/>
            </w:rPr>
            <w:instrText xml:space="preserve"> CITATION Olm11 \l 2057 </w:instrText>
          </w:r>
          <w:r w:rsidR="008E7F60"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Olmez, 2011)</w:t>
          </w:r>
          <w:r w:rsidR="008E7F60" w:rsidRPr="0043076D">
            <w:rPr>
              <w:rFonts w:ascii="Times New Roman" w:hAnsi="Times New Roman" w:cs="Times New Roman"/>
              <w:color w:val="000000" w:themeColor="text1"/>
              <w:sz w:val="24"/>
              <w:szCs w:val="24"/>
            </w:rPr>
            <w:fldChar w:fldCharType="end"/>
          </w:r>
        </w:sdtContent>
      </w:sdt>
    </w:p>
    <w:p w14:paraId="04FE6CDA" w14:textId="50861B9B"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A system boundary defines the unit process which is included in the system to be modelled. The system boundary defines the extent of the system and determines the processes included. In this sub step, the inputs and outputs to be taken into account during the LCA study must be established. The product system should be modelled in a way that all the inputs and outputs at the boundary are </w:t>
      </w:r>
      <w:r w:rsidR="008E7F60" w:rsidRPr="0043076D">
        <w:rPr>
          <w:rFonts w:ascii="Times New Roman" w:hAnsi="Times New Roman" w:cs="Times New Roman"/>
          <w:color w:val="000000" w:themeColor="text1"/>
          <w:sz w:val="24"/>
          <w:szCs w:val="24"/>
        </w:rPr>
        <w:t xml:space="preserve">elementary </w:t>
      </w:r>
      <w:r w:rsidR="005A1AAF" w:rsidRPr="0043076D">
        <w:rPr>
          <w:rFonts w:ascii="Times New Roman" w:hAnsi="Times New Roman" w:cs="Times New Roman"/>
          <w:color w:val="000000" w:themeColor="text1"/>
          <w:sz w:val="24"/>
          <w:szCs w:val="24"/>
        </w:rPr>
        <w:t>flows. The</w:t>
      </w:r>
      <w:r w:rsidRPr="0043076D">
        <w:rPr>
          <w:rFonts w:ascii="Times New Roman" w:hAnsi="Times New Roman" w:cs="Times New Roman"/>
          <w:color w:val="000000" w:themeColor="text1"/>
          <w:sz w:val="24"/>
          <w:szCs w:val="24"/>
        </w:rPr>
        <w:t xml:space="preserve"> inputs can be all the inputs of the production or that an input can be a single input to a process; the same concept can be applied for outputs.</w:t>
      </w:r>
    </w:p>
    <w:p w14:paraId="02149C1F" w14:textId="54E232A3" w:rsidR="00440DC8" w:rsidRDefault="00F25932" w:rsidP="008D3758">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The majority of LCA studies define the product system boundary from cradle to grave, as </w:t>
      </w:r>
      <w:r w:rsidRPr="005D03F3">
        <w:rPr>
          <w:rFonts w:ascii="Times New Roman" w:hAnsi="Times New Roman" w:cs="Times New Roman"/>
          <w:color w:val="000000" w:themeColor="text1"/>
          <w:sz w:val="24"/>
          <w:szCs w:val="24"/>
        </w:rPr>
        <w:t>seen in</w:t>
      </w:r>
      <w:r w:rsidR="005D03F3" w:rsidRPr="005D03F3">
        <w:rPr>
          <w:rFonts w:ascii="Times New Roman" w:hAnsi="Times New Roman" w:cs="Times New Roman"/>
          <w:color w:val="000000" w:themeColor="text1"/>
          <w:sz w:val="24"/>
          <w:szCs w:val="24"/>
        </w:rPr>
        <w:t xml:space="preserve"> </w:t>
      </w:r>
      <w:r w:rsidR="005D03F3" w:rsidRPr="006C6701">
        <w:rPr>
          <w:rFonts w:ascii="Times New Roman" w:hAnsi="Times New Roman" w:cs="Times New Roman"/>
          <w:color w:val="000000" w:themeColor="text1"/>
          <w:sz w:val="24"/>
          <w:szCs w:val="24"/>
        </w:rPr>
        <w:fldChar w:fldCharType="begin"/>
      </w:r>
      <w:r w:rsidR="005D03F3" w:rsidRPr="005D03F3">
        <w:rPr>
          <w:rFonts w:ascii="Times New Roman" w:hAnsi="Times New Roman" w:cs="Times New Roman"/>
          <w:color w:val="000000" w:themeColor="text1"/>
          <w:sz w:val="24"/>
          <w:szCs w:val="24"/>
        </w:rPr>
        <w:instrText xml:space="preserve"> REF _Ref504381414 \h </w:instrText>
      </w:r>
      <w:r w:rsidR="005D03F3" w:rsidRPr="008D3758">
        <w:rPr>
          <w:rFonts w:ascii="Times New Roman" w:hAnsi="Times New Roman" w:cs="Times New Roman"/>
          <w:color w:val="000000" w:themeColor="text1"/>
          <w:sz w:val="24"/>
          <w:szCs w:val="24"/>
        </w:rPr>
        <w:instrText xml:space="preserve"> \* MERGEFORMAT </w:instrText>
      </w:r>
      <w:r w:rsidR="005D03F3" w:rsidRPr="006C6701">
        <w:rPr>
          <w:rFonts w:ascii="Times New Roman" w:hAnsi="Times New Roman" w:cs="Times New Roman"/>
          <w:color w:val="000000" w:themeColor="text1"/>
          <w:sz w:val="24"/>
          <w:szCs w:val="24"/>
        </w:rPr>
      </w:r>
      <w:r w:rsidR="005D03F3" w:rsidRPr="006C6701">
        <w:rPr>
          <w:rFonts w:ascii="Times New Roman" w:hAnsi="Times New Roman" w:cs="Times New Roman"/>
          <w:color w:val="000000" w:themeColor="text1"/>
          <w:sz w:val="24"/>
          <w:szCs w:val="24"/>
        </w:rPr>
        <w:fldChar w:fldCharType="separate"/>
      </w:r>
      <w:r w:rsidR="005D03F3" w:rsidRPr="008D3758">
        <w:rPr>
          <w:rFonts w:ascii="Times New Roman" w:hAnsi="Times New Roman" w:cs="Times New Roman"/>
          <w:color w:val="000000" w:themeColor="text1"/>
          <w:sz w:val="24"/>
          <w:szCs w:val="24"/>
        </w:rPr>
        <w:t xml:space="preserve">Figure </w:t>
      </w:r>
      <w:r w:rsidR="005D03F3" w:rsidRPr="008D3758">
        <w:rPr>
          <w:rFonts w:ascii="Times New Roman" w:hAnsi="Times New Roman" w:cs="Times New Roman"/>
          <w:noProof/>
          <w:color w:val="000000" w:themeColor="text1"/>
          <w:sz w:val="24"/>
          <w:szCs w:val="24"/>
        </w:rPr>
        <w:t>64</w:t>
      </w:r>
      <w:r w:rsidR="005D03F3" w:rsidRPr="006C6701">
        <w:rPr>
          <w:rFonts w:ascii="Times New Roman" w:hAnsi="Times New Roman" w:cs="Times New Roman"/>
          <w:color w:val="000000" w:themeColor="text1"/>
          <w:sz w:val="24"/>
          <w:szCs w:val="24"/>
        </w:rPr>
        <w:fldChar w:fldCharType="end"/>
      </w:r>
      <w:r w:rsidR="005D03F3" w:rsidRPr="005D03F3">
        <w:rPr>
          <w:rFonts w:ascii="Times New Roman" w:hAnsi="Times New Roman" w:cs="Times New Roman"/>
          <w:color w:val="000000" w:themeColor="text1"/>
          <w:sz w:val="24"/>
          <w:szCs w:val="24"/>
        </w:rPr>
        <w:t xml:space="preserve">. </w:t>
      </w:r>
      <w:r w:rsidRPr="005D03F3">
        <w:rPr>
          <w:rFonts w:ascii="Times New Roman" w:hAnsi="Times New Roman" w:cs="Times New Roman"/>
          <w:color w:val="000000" w:themeColor="text1"/>
          <w:sz w:val="24"/>
          <w:szCs w:val="24"/>
        </w:rPr>
        <w:t>However</w:t>
      </w:r>
      <w:r w:rsidRPr="0043076D">
        <w:rPr>
          <w:rFonts w:ascii="Times New Roman" w:hAnsi="Times New Roman" w:cs="Times New Roman"/>
          <w:color w:val="000000" w:themeColor="text1"/>
          <w:sz w:val="24"/>
          <w:szCs w:val="24"/>
        </w:rPr>
        <w:t>, when the destination of a product is not known, then the analysis is generally carried out with a system boundary of cradle to gate 3. Each life cycle step will carry out its own gate-to-gate analysis with the result of each gate-to-gate analysis being combined to give an overview of the cradle-to-grave process.</w:t>
      </w:r>
    </w:p>
    <w:p w14:paraId="0C311AA3" w14:textId="77777777" w:rsidR="00E2504A" w:rsidRPr="0043076D" w:rsidRDefault="00E2504A" w:rsidP="008D3758">
      <w:pPr>
        <w:spacing w:line="360" w:lineRule="auto"/>
        <w:jc w:val="both"/>
        <w:rPr>
          <w:rFonts w:ascii="Times New Roman" w:hAnsi="Times New Roman" w:cs="Times New Roman"/>
          <w:color w:val="000000" w:themeColor="text1"/>
          <w:sz w:val="24"/>
          <w:szCs w:val="24"/>
        </w:rPr>
      </w:pPr>
    </w:p>
    <w:p w14:paraId="0CEC2076"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noProof/>
          <w:color w:val="000000" w:themeColor="text1"/>
          <w:sz w:val="24"/>
          <w:szCs w:val="24"/>
          <w:lang w:eastAsia="en-GB"/>
        </w:rPr>
        <w:lastRenderedPageBreak/>
        <w:drawing>
          <wp:inline distT="0" distB="0" distL="0" distR="0" wp14:anchorId="75FA2961" wp14:editId="2DEA2F9B">
            <wp:extent cx="5191125" cy="1244903"/>
            <wp:effectExtent l="0" t="0" r="0" b="0"/>
            <wp:docPr id="16895" name="Picture 16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191125" cy="1244903"/>
                    </a:xfrm>
                    <a:prstGeom prst="rect">
                      <a:avLst/>
                    </a:prstGeom>
                    <a:noFill/>
                    <a:ln>
                      <a:noFill/>
                    </a:ln>
                  </pic:spPr>
                </pic:pic>
              </a:graphicData>
            </a:graphic>
          </wp:inline>
        </w:drawing>
      </w:r>
    </w:p>
    <w:p w14:paraId="59A5FFB8" w14:textId="4A9D25ED" w:rsidR="00F25932" w:rsidRPr="0043076D" w:rsidRDefault="008E7F60" w:rsidP="0043076D">
      <w:pPr>
        <w:pStyle w:val="Caption"/>
        <w:spacing w:line="360" w:lineRule="auto"/>
        <w:ind w:firstLine="720"/>
        <w:jc w:val="center"/>
        <w:rPr>
          <w:rFonts w:ascii="Times New Roman" w:hAnsi="Times New Roman" w:cs="Times New Roman"/>
          <w:color w:val="000000" w:themeColor="text1"/>
          <w:sz w:val="24"/>
          <w:szCs w:val="24"/>
        </w:rPr>
      </w:pPr>
      <w:bookmarkStart w:id="212" w:name="_Ref504381414"/>
      <w:bookmarkStart w:id="213" w:name="_Toc518370628"/>
      <w:r w:rsidRPr="0043076D">
        <w:rPr>
          <w:rFonts w:ascii="Times New Roman" w:hAnsi="Times New Roman" w:cs="Times New Roman"/>
          <w:b w:val="0"/>
          <w:color w:val="000000" w:themeColor="text1"/>
          <w:sz w:val="24"/>
          <w:szCs w:val="24"/>
        </w:rPr>
        <w:t xml:space="preserve">Figure </w:t>
      </w:r>
      <w:r w:rsidRPr="0043076D">
        <w:rPr>
          <w:rFonts w:ascii="Times New Roman" w:hAnsi="Times New Roman" w:cs="Times New Roman"/>
          <w:b w:val="0"/>
          <w:color w:val="000000" w:themeColor="text1"/>
          <w:sz w:val="24"/>
          <w:szCs w:val="24"/>
        </w:rPr>
        <w:fldChar w:fldCharType="begin"/>
      </w:r>
      <w:r w:rsidRPr="0043076D">
        <w:rPr>
          <w:rFonts w:ascii="Times New Roman" w:hAnsi="Times New Roman" w:cs="Times New Roman"/>
          <w:b w:val="0"/>
          <w:color w:val="000000" w:themeColor="text1"/>
          <w:sz w:val="24"/>
          <w:szCs w:val="24"/>
        </w:rPr>
        <w:instrText xml:space="preserve"> SEQ Figure \* ARABIC </w:instrText>
      </w:r>
      <w:r w:rsidRPr="0043076D">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64</w:t>
      </w:r>
      <w:r w:rsidRPr="0043076D">
        <w:rPr>
          <w:rFonts w:ascii="Times New Roman" w:hAnsi="Times New Roman" w:cs="Times New Roman"/>
          <w:b w:val="0"/>
          <w:color w:val="000000" w:themeColor="text1"/>
          <w:sz w:val="24"/>
          <w:szCs w:val="24"/>
        </w:rPr>
        <w:fldChar w:fldCharType="end"/>
      </w:r>
      <w:bookmarkEnd w:id="212"/>
      <w:r w:rsidRPr="0043076D">
        <w:rPr>
          <w:rFonts w:ascii="Times New Roman" w:hAnsi="Times New Roman" w:cs="Times New Roman"/>
          <w:b w:val="0"/>
          <w:color w:val="000000" w:themeColor="text1"/>
          <w:sz w:val="24"/>
          <w:szCs w:val="24"/>
        </w:rPr>
        <w:t xml:space="preserve"> Cradle to grave boundary flow</w:t>
      </w:r>
      <w:bookmarkEnd w:id="213"/>
    </w:p>
    <w:p w14:paraId="5050202B" w14:textId="04BD7DF2"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The functional unit is an important parameter to define at the start of the LCA study, as variations in the functional unit can influence the outcome and data quality of the results. The functional unit is a measure of the performance delivered by the system under study</w:t>
      </w:r>
      <w:sdt>
        <w:sdtPr>
          <w:rPr>
            <w:rFonts w:ascii="Times New Roman" w:hAnsi="Times New Roman" w:cs="Times New Roman"/>
            <w:color w:val="000000" w:themeColor="text1"/>
            <w:sz w:val="24"/>
            <w:szCs w:val="24"/>
          </w:rPr>
          <w:id w:val="-1684819989"/>
          <w:citation/>
        </w:sdtPr>
        <w:sdtEndPr/>
        <w:sdtContent>
          <w:r w:rsidR="008E7F60" w:rsidRPr="0043076D">
            <w:rPr>
              <w:rFonts w:ascii="Times New Roman" w:hAnsi="Times New Roman" w:cs="Times New Roman"/>
              <w:color w:val="000000" w:themeColor="text1"/>
              <w:sz w:val="24"/>
              <w:szCs w:val="24"/>
            </w:rPr>
            <w:fldChar w:fldCharType="begin"/>
          </w:r>
          <w:r w:rsidR="008E7F60" w:rsidRPr="0043076D">
            <w:rPr>
              <w:rFonts w:ascii="Times New Roman" w:hAnsi="Times New Roman" w:cs="Times New Roman"/>
              <w:color w:val="000000" w:themeColor="text1"/>
              <w:sz w:val="24"/>
              <w:szCs w:val="24"/>
            </w:rPr>
            <w:instrText xml:space="preserve"> CITATION Olm11 \l 2057 </w:instrText>
          </w:r>
          <w:r w:rsidR="008E7F60" w:rsidRPr="0043076D">
            <w:rPr>
              <w:rFonts w:ascii="Times New Roman" w:hAnsi="Times New Roman" w:cs="Times New Roman"/>
              <w:color w:val="000000" w:themeColor="text1"/>
              <w:sz w:val="24"/>
              <w:szCs w:val="24"/>
            </w:rPr>
            <w:fldChar w:fldCharType="separate"/>
          </w:r>
          <w:r w:rsidR="002E4BDA">
            <w:rPr>
              <w:rFonts w:ascii="Times New Roman" w:hAnsi="Times New Roman" w:cs="Times New Roman"/>
              <w:noProof/>
              <w:color w:val="000000" w:themeColor="text1"/>
              <w:sz w:val="24"/>
              <w:szCs w:val="24"/>
            </w:rPr>
            <w:t xml:space="preserve"> </w:t>
          </w:r>
          <w:r w:rsidR="002E4BDA" w:rsidRPr="008D3758">
            <w:rPr>
              <w:rFonts w:ascii="Times New Roman" w:hAnsi="Times New Roman" w:cs="Times New Roman"/>
              <w:noProof/>
              <w:color w:val="000000" w:themeColor="text1"/>
              <w:sz w:val="24"/>
              <w:szCs w:val="24"/>
            </w:rPr>
            <w:t>(Olmez, 2011)</w:t>
          </w:r>
          <w:r w:rsidR="008E7F60" w:rsidRPr="0043076D">
            <w:rPr>
              <w:rFonts w:ascii="Times New Roman" w:hAnsi="Times New Roman" w:cs="Times New Roman"/>
              <w:color w:val="000000" w:themeColor="text1"/>
              <w:sz w:val="24"/>
              <w:szCs w:val="24"/>
            </w:rPr>
            <w:fldChar w:fldCharType="end"/>
          </w:r>
        </w:sdtContent>
      </w:sdt>
      <w:r w:rsidR="008E7F60" w:rsidRPr="0043076D">
        <w:rPr>
          <w:rFonts w:ascii="Times New Roman" w:hAnsi="Times New Roman" w:cs="Times New Roman"/>
          <w:color w:val="000000" w:themeColor="text1"/>
          <w:sz w:val="24"/>
          <w:szCs w:val="24"/>
        </w:rPr>
        <w:t>.</w:t>
      </w:r>
      <w:r w:rsidRPr="0043076D">
        <w:rPr>
          <w:rFonts w:ascii="Times New Roman" w:hAnsi="Times New Roman" w:cs="Times New Roman"/>
          <w:color w:val="000000" w:themeColor="text1"/>
          <w:sz w:val="24"/>
          <w:szCs w:val="24"/>
        </w:rPr>
        <w:t xml:space="preserve"> The functional unit is used as a basis for calculation and also used for comparison between two </w:t>
      </w:r>
      <w:r w:rsidR="00657E6A" w:rsidRPr="00657E6A">
        <w:rPr>
          <w:rFonts w:ascii="Times New Roman" w:hAnsi="Times New Roman" w:cs="Times New Roman"/>
          <w:color w:val="000000" w:themeColor="text1"/>
          <w:sz w:val="24"/>
          <w:szCs w:val="24"/>
        </w:rPr>
        <w:t>systems</w:t>
      </w:r>
      <w:r w:rsidRPr="0043076D">
        <w:rPr>
          <w:rFonts w:ascii="Times New Roman" w:hAnsi="Times New Roman" w:cs="Times New Roman"/>
          <w:color w:val="000000" w:themeColor="text1"/>
          <w:sz w:val="24"/>
          <w:szCs w:val="24"/>
        </w:rPr>
        <w:t xml:space="preserve"> delivering the same function. When investigating two alternatives of a product or service, it is important that the functional unit remains the same for both studies in order for a comparison to have some validity.</w:t>
      </w:r>
    </w:p>
    <w:p w14:paraId="2CEEE1CC" w14:textId="0B923E0B"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Data requirement is an important aspect to an LCA study and is dependent on the goal of the study. Each process required to produce the final product will need to have an input and output data allocated to that process. The collection of data in an LCA study is viewed as the most time consuming and complicated step in a LCA. The quality of data has a direct effect on the quality of the final result and hence why time collecting data is needed. When obtaining data, indicators such as time, geography, type of technology, completeness, representativeness, consistency and reproducibility should</w:t>
      </w:r>
      <w:r w:rsidR="008E7F60" w:rsidRPr="0043076D">
        <w:rPr>
          <w:rFonts w:ascii="Times New Roman" w:hAnsi="Times New Roman" w:cs="Times New Roman"/>
          <w:color w:val="000000" w:themeColor="text1"/>
          <w:sz w:val="24"/>
          <w:szCs w:val="24"/>
        </w:rPr>
        <w:t xml:space="preserve"> all be considered </w:t>
      </w:r>
      <w:sdt>
        <w:sdtPr>
          <w:rPr>
            <w:rFonts w:ascii="Times New Roman" w:hAnsi="Times New Roman" w:cs="Times New Roman"/>
            <w:color w:val="000000" w:themeColor="text1"/>
            <w:sz w:val="24"/>
            <w:szCs w:val="24"/>
          </w:rPr>
          <w:id w:val="1256022020"/>
          <w:citation/>
        </w:sdtPr>
        <w:sdtEndPr/>
        <w:sdtContent>
          <w:r w:rsidR="008E7F60" w:rsidRPr="0043076D">
            <w:rPr>
              <w:rFonts w:ascii="Times New Roman" w:hAnsi="Times New Roman" w:cs="Times New Roman"/>
              <w:color w:val="000000" w:themeColor="text1"/>
              <w:sz w:val="24"/>
              <w:szCs w:val="24"/>
            </w:rPr>
            <w:fldChar w:fldCharType="begin"/>
          </w:r>
          <w:r w:rsidR="008E7F60" w:rsidRPr="0043076D">
            <w:rPr>
              <w:rFonts w:ascii="Times New Roman" w:hAnsi="Times New Roman" w:cs="Times New Roman"/>
              <w:color w:val="000000" w:themeColor="text1"/>
              <w:sz w:val="24"/>
              <w:szCs w:val="24"/>
            </w:rPr>
            <w:instrText xml:space="preserve"> CITATION Olm11 \l 2057 </w:instrText>
          </w:r>
          <w:r w:rsidR="008E7F60"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Olmez, 2011)</w:t>
          </w:r>
          <w:r w:rsidR="008E7F60" w:rsidRPr="0043076D">
            <w:rPr>
              <w:rFonts w:ascii="Times New Roman" w:hAnsi="Times New Roman" w:cs="Times New Roman"/>
              <w:color w:val="000000" w:themeColor="text1"/>
              <w:sz w:val="24"/>
              <w:szCs w:val="24"/>
            </w:rPr>
            <w:fldChar w:fldCharType="end"/>
          </w:r>
        </w:sdtContent>
      </w:sdt>
      <w:r w:rsidR="008E7F60" w:rsidRPr="0043076D">
        <w:rPr>
          <w:rFonts w:ascii="Times New Roman" w:hAnsi="Times New Roman" w:cs="Times New Roman"/>
          <w:color w:val="000000" w:themeColor="text1"/>
          <w:sz w:val="24"/>
          <w:szCs w:val="24"/>
        </w:rPr>
        <w:t>.</w:t>
      </w:r>
    </w:p>
    <w:p w14:paraId="63591038" w14:textId="6BB5FF6A" w:rsidR="00F25932" w:rsidRPr="0043076D" w:rsidRDefault="00F25932" w:rsidP="006835C6">
      <w:pPr>
        <w:spacing w:line="360" w:lineRule="auto"/>
        <w:jc w:val="both"/>
        <w:rPr>
          <w:rFonts w:ascii="Times New Roman" w:hAnsi="Times New Roman" w:cs="Times New Roman"/>
          <w:color w:val="000000" w:themeColor="text1"/>
          <w:sz w:val="24"/>
          <w:szCs w:val="24"/>
          <w:u w:val="single"/>
        </w:rPr>
      </w:pPr>
      <w:r w:rsidRPr="0043076D">
        <w:rPr>
          <w:rFonts w:ascii="Times New Roman" w:hAnsi="Times New Roman" w:cs="Times New Roman"/>
          <w:color w:val="000000" w:themeColor="text1"/>
          <w:sz w:val="24"/>
          <w:szCs w:val="24"/>
          <w:u w:val="single"/>
        </w:rPr>
        <w:t>Life cycle inventory (LCI) (Phase 2)</w:t>
      </w:r>
    </w:p>
    <w:p w14:paraId="6AD02EA0" w14:textId="759AE2C4"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Life cycle inventory (LCI) is the second phase to a LCA study and the most demanding. LCI is a compilation and quantification of the input and output data with regards to the system being studied.  The second phase involves data collection to meet the goals defined in the study with regards to the environmental loads or environmental effects generated from the process throughout the li</w:t>
      </w:r>
      <w:r w:rsidR="008E7F60" w:rsidRPr="0043076D">
        <w:rPr>
          <w:rFonts w:ascii="Times New Roman" w:hAnsi="Times New Roman" w:cs="Times New Roman"/>
          <w:color w:val="000000" w:themeColor="text1"/>
          <w:sz w:val="24"/>
          <w:szCs w:val="24"/>
        </w:rPr>
        <w:t xml:space="preserve">fe cycle or the product itself. </w:t>
      </w:r>
      <w:r w:rsidRPr="0043076D">
        <w:rPr>
          <w:rFonts w:ascii="Times New Roman" w:hAnsi="Times New Roman" w:cs="Times New Roman"/>
          <w:color w:val="000000" w:themeColor="text1"/>
          <w:sz w:val="24"/>
          <w:szCs w:val="24"/>
        </w:rPr>
        <w:t xml:space="preserve">Environmental loads are the amount of substances, radiation, noises or vibrations emitted to or removed from the environment which can cause potential </w:t>
      </w:r>
      <w:r w:rsidRPr="0043076D">
        <w:rPr>
          <w:rFonts w:ascii="Times New Roman" w:hAnsi="Times New Roman" w:cs="Times New Roman"/>
          <w:color w:val="000000" w:themeColor="text1"/>
          <w:sz w:val="24"/>
          <w:szCs w:val="24"/>
        </w:rPr>
        <w:lastRenderedPageBreak/>
        <w:t>harmful effect. Environmental loads can come in the form of raw material, energy consumption, water, air emissions and waste generations etc.</w:t>
      </w:r>
    </w:p>
    <w:p w14:paraId="4F999ABF" w14:textId="77777777"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The environmental loads generated from the process must be added as a material and energy input with the output being associated the same as the input. This means that the environmental loads obtained from the inventory should work on an environmental load balance where the environmental load of the product is the sum of the input environmental load plus the environmental load from the process. Data collection must be based on process establishing quantitative and qualitative information about the inputs and outputs. Data collection can be obtained from several sources such as, electronic databases, literature data, unreported data and measurements/computation data.</w:t>
      </w:r>
    </w:p>
    <w:p w14:paraId="52D27D82" w14:textId="40148184" w:rsidR="00F25932" w:rsidRPr="0043076D" w:rsidRDefault="00F25932" w:rsidP="006835C6">
      <w:pPr>
        <w:spacing w:line="360" w:lineRule="auto"/>
        <w:jc w:val="both"/>
        <w:rPr>
          <w:rFonts w:ascii="Times New Roman" w:hAnsi="Times New Roman" w:cs="Times New Roman"/>
          <w:color w:val="000000" w:themeColor="text1"/>
          <w:sz w:val="24"/>
          <w:szCs w:val="24"/>
          <w:u w:val="single"/>
        </w:rPr>
      </w:pPr>
      <w:r w:rsidRPr="0043076D">
        <w:rPr>
          <w:rFonts w:ascii="Times New Roman" w:hAnsi="Times New Roman" w:cs="Times New Roman"/>
          <w:color w:val="000000" w:themeColor="text1"/>
          <w:sz w:val="24"/>
          <w:szCs w:val="24"/>
          <w:u w:val="single"/>
        </w:rPr>
        <w:t>Life cycle impact assessment (LCIA) (Phase 3)</w:t>
      </w:r>
    </w:p>
    <w:p w14:paraId="7025C22F" w14:textId="2E44595C"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The third step in a LCA study is the life cycle impact assessment (LCIA). The LCIA is used to better understand the environmental importance of the product. The LCIA is used to provide additional information from the LCI results. The LCA study allows information to be interpreted with a wide range of environmental and resource points and affected impact categories. At the third phase, impact potentials (CML 2002, impact 2002+) are chosen and the indicators (GWP, Acidification, ozone depletion etc.) within this are calculated for each impact category. The result of this defines the environmental profile of the product which provides information of the ass</w:t>
      </w:r>
      <w:r w:rsidR="008E7F60" w:rsidRPr="0043076D">
        <w:rPr>
          <w:rFonts w:ascii="Times New Roman" w:hAnsi="Times New Roman" w:cs="Times New Roman"/>
          <w:color w:val="000000" w:themeColor="text1"/>
          <w:sz w:val="24"/>
          <w:szCs w:val="24"/>
        </w:rPr>
        <w:t>ociated emission and resources.</w:t>
      </w:r>
    </w:p>
    <w:p w14:paraId="73977CBB"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There are several obligatory steps which are carried out within the LCIA phase:</w:t>
      </w:r>
    </w:p>
    <w:p w14:paraId="15991549"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The obligatory steps are as follow:</w:t>
      </w:r>
    </w:p>
    <w:p w14:paraId="2CD25508" w14:textId="77777777" w:rsidR="00F25932" w:rsidRPr="00EF4FF7" w:rsidRDefault="00F25932" w:rsidP="00EF4FF7">
      <w:pPr>
        <w:pStyle w:val="ListParagraph"/>
        <w:numPr>
          <w:ilvl w:val="0"/>
          <w:numId w:val="21"/>
        </w:numPr>
        <w:spacing w:line="360" w:lineRule="auto"/>
        <w:jc w:val="both"/>
        <w:rPr>
          <w:rFonts w:ascii="Times New Roman" w:hAnsi="Times New Roman" w:cs="Times New Roman"/>
          <w:color w:val="000000" w:themeColor="text1"/>
          <w:sz w:val="24"/>
          <w:szCs w:val="24"/>
        </w:rPr>
      </w:pPr>
      <w:r w:rsidRPr="00EF4FF7">
        <w:rPr>
          <w:rFonts w:ascii="Times New Roman" w:hAnsi="Times New Roman" w:cs="Times New Roman"/>
          <w:color w:val="000000" w:themeColor="text1"/>
          <w:sz w:val="24"/>
          <w:szCs w:val="24"/>
        </w:rPr>
        <w:t>Choosing an impact category, category indicator and characterisation models</w:t>
      </w:r>
    </w:p>
    <w:p w14:paraId="1C14E0A3" w14:textId="77777777" w:rsidR="00F25932" w:rsidRPr="00EF4FF7" w:rsidRDefault="00F25932" w:rsidP="00EF4FF7">
      <w:pPr>
        <w:pStyle w:val="ListParagraph"/>
        <w:numPr>
          <w:ilvl w:val="0"/>
          <w:numId w:val="21"/>
        </w:numPr>
        <w:spacing w:line="360" w:lineRule="auto"/>
        <w:jc w:val="both"/>
        <w:rPr>
          <w:rFonts w:ascii="Times New Roman" w:hAnsi="Times New Roman" w:cs="Times New Roman"/>
          <w:color w:val="000000" w:themeColor="text1"/>
          <w:sz w:val="24"/>
          <w:szCs w:val="24"/>
        </w:rPr>
      </w:pPr>
      <w:r w:rsidRPr="00EF4FF7">
        <w:rPr>
          <w:rFonts w:ascii="Times New Roman" w:hAnsi="Times New Roman" w:cs="Times New Roman"/>
          <w:color w:val="000000" w:themeColor="text1"/>
          <w:sz w:val="24"/>
          <w:szCs w:val="24"/>
        </w:rPr>
        <w:t>Classification – this is the assignment of the LCI results with regards to the impact categories</w:t>
      </w:r>
    </w:p>
    <w:p w14:paraId="67FA80B0" w14:textId="77777777" w:rsidR="00F25932" w:rsidRPr="00EF4FF7" w:rsidRDefault="00F25932" w:rsidP="00EF4FF7">
      <w:pPr>
        <w:pStyle w:val="ListParagraph"/>
        <w:numPr>
          <w:ilvl w:val="0"/>
          <w:numId w:val="21"/>
        </w:numPr>
        <w:spacing w:line="360" w:lineRule="auto"/>
        <w:jc w:val="both"/>
        <w:rPr>
          <w:rFonts w:ascii="Times New Roman" w:hAnsi="Times New Roman" w:cs="Times New Roman"/>
          <w:color w:val="000000" w:themeColor="text1"/>
          <w:sz w:val="24"/>
          <w:szCs w:val="24"/>
        </w:rPr>
      </w:pPr>
      <w:r w:rsidRPr="00EF4FF7">
        <w:rPr>
          <w:rFonts w:ascii="Times New Roman" w:hAnsi="Times New Roman" w:cs="Times New Roman"/>
          <w:color w:val="000000" w:themeColor="text1"/>
          <w:sz w:val="24"/>
          <w:szCs w:val="24"/>
        </w:rPr>
        <w:t>Characterisation – calculation of category indicator results</w:t>
      </w:r>
    </w:p>
    <w:p w14:paraId="1027D7FA" w14:textId="77777777"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lastRenderedPageBreak/>
        <w:t xml:space="preserve">The obligatory results are fairly straightforward with the LCI results being converted into indicator results.  </w:t>
      </w:r>
    </w:p>
    <w:p w14:paraId="639544D8" w14:textId="350C3C93"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Impact categories used to represent the environmental issues of concern to which the LCI may be assigned can be split into two categories. The two categories are midpoints and endpoints</w:t>
      </w:r>
      <w:r w:rsidR="008E7F60" w:rsidRPr="0043076D">
        <w:rPr>
          <w:rFonts w:ascii="Times New Roman" w:hAnsi="Times New Roman" w:cs="Times New Roman"/>
          <w:color w:val="000000" w:themeColor="text1"/>
          <w:sz w:val="24"/>
          <w:szCs w:val="24"/>
        </w:rPr>
        <w:t xml:space="preserve"> </w:t>
      </w:r>
      <w:sdt>
        <w:sdtPr>
          <w:rPr>
            <w:rFonts w:ascii="Times New Roman" w:hAnsi="Times New Roman" w:cs="Times New Roman"/>
            <w:color w:val="000000" w:themeColor="text1"/>
            <w:sz w:val="24"/>
            <w:szCs w:val="24"/>
          </w:rPr>
          <w:id w:val="-1899270581"/>
          <w:citation/>
        </w:sdtPr>
        <w:sdtEndPr/>
        <w:sdtContent>
          <w:r w:rsidR="008E7F60" w:rsidRPr="0043076D">
            <w:rPr>
              <w:rFonts w:ascii="Times New Roman" w:hAnsi="Times New Roman" w:cs="Times New Roman"/>
              <w:color w:val="000000" w:themeColor="text1"/>
              <w:sz w:val="24"/>
              <w:szCs w:val="24"/>
            </w:rPr>
            <w:fldChar w:fldCharType="begin"/>
          </w:r>
          <w:r w:rsidR="008E7F60" w:rsidRPr="0043076D">
            <w:rPr>
              <w:rFonts w:ascii="Times New Roman" w:hAnsi="Times New Roman" w:cs="Times New Roman"/>
              <w:color w:val="000000" w:themeColor="text1"/>
              <w:sz w:val="24"/>
              <w:szCs w:val="24"/>
            </w:rPr>
            <w:instrText xml:space="preserve"> CITATION Jai16 \l 2057 </w:instrText>
          </w:r>
          <w:r w:rsidR="008E7F60"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Jain, 2016)</w:t>
          </w:r>
          <w:r w:rsidR="008E7F60" w:rsidRPr="0043076D">
            <w:rPr>
              <w:rFonts w:ascii="Times New Roman" w:hAnsi="Times New Roman" w:cs="Times New Roman"/>
              <w:color w:val="000000" w:themeColor="text1"/>
              <w:sz w:val="24"/>
              <w:szCs w:val="24"/>
            </w:rPr>
            <w:fldChar w:fldCharType="end"/>
          </w:r>
        </w:sdtContent>
      </w:sdt>
      <w:r w:rsidR="008E7F60" w:rsidRPr="0043076D">
        <w:rPr>
          <w:rFonts w:ascii="Times New Roman" w:hAnsi="Times New Roman" w:cs="Times New Roman"/>
          <w:color w:val="000000" w:themeColor="text1"/>
          <w:sz w:val="24"/>
          <w:szCs w:val="24"/>
        </w:rPr>
        <w:t xml:space="preserve"> :</w:t>
      </w:r>
    </w:p>
    <w:p w14:paraId="707F070E" w14:textId="77777777" w:rsidR="00F25932" w:rsidRPr="0043076D" w:rsidRDefault="00F25932" w:rsidP="00EF4FF7">
      <w:pPr>
        <w:pStyle w:val="Default"/>
        <w:spacing w:line="360" w:lineRule="auto"/>
        <w:ind w:left="360"/>
        <w:jc w:val="both"/>
        <w:rPr>
          <w:rFonts w:ascii="Times New Roman" w:hAnsi="Times New Roman" w:cs="Times New Roman"/>
          <w:color w:val="000000" w:themeColor="text1"/>
        </w:rPr>
      </w:pPr>
    </w:p>
    <w:p w14:paraId="543E9633" w14:textId="5BB2DA1C" w:rsidR="00F25932" w:rsidRPr="0043076D" w:rsidRDefault="00F25932" w:rsidP="00EF4FF7">
      <w:pPr>
        <w:pStyle w:val="Default"/>
        <w:numPr>
          <w:ilvl w:val="0"/>
          <w:numId w:val="23"/>
        </w:numPr>
        <w:spacing w:line="360" w:lineRule="auto"/>
        <w:ind w:left="1080"/>
        <w:jc w:val="both"/>
        <w:rPr>
          <w:rFonts w:ascii="Times New Roman" w:hAnsi="Times New Roman" w:cs="Times New Roman"/>
          <w:color w:val="000000" w:themeColor="text1"/>
        </w:rPr>
      </w:pPr>
      <w:r w:rsidRPr="0043076D">
        <w:rPr>
          <w:rFonts w:ascii="Times New Roman" w:hAnsi="Times New Roman" w:cs="Times New Roman"/>
          <w:color w:val="000000" w:themeColor="text1"/>
        </w:rPr>
        <w:t xml:space="preserve">Classical impact assessment methods – It limits the quantitative modelling to middle stages of cause-effect chain to avoid uncertainties and groups LCI to midpoint indicators. A </w:t>
      </w:r>
      <w:r w:rsidRPr="0043076D">
        <w:rPr>
          <w:rFonts w:ascii="Times New Roman" w:hAnsi="Times New Roman" w:cs="Times New Roman"/>
          <w:i/>
          <w:iCs/>
          <w:color w:val="000000" w:themeColor="text1"/>
        </w:rPr>
        <w:t xml:space="preserve">midpoint indicator </w:t>
      </w:r>
      <w:r w:rsidRPr="0043076D">
        <w:rPr>
          <w:rFonts w:ascii="Times New Roman" w:hAnsi="Times New Roman" w:cs="Times New Roman"/>
          <w:color w:val="000000" w:themeColor="text1"/>
        </w:rPr>
        <w:t xml:space="preserve">characterizes all the initial flows coming into the system and the environmental interventions </w:t>
      </w:r>
      <w:r w:rsidR="008E7F60" w:rsidRPr="0043076D">
        <w:rPr>
          <w:rFonts w:ascii="Times New Roman" w:hAnsi="Times New Roman" w:cs="Times New Roman"/>
          <w:color w:val="000000" w:themeColor="text1"/>
        </w:rPr>
        <w:t xml:space="preserve">that cause the same impact </w:t>
      </w:r>
      <w:sdt>
        <w:sdtPr>
          <w:rPr>
            <w:rFonts w:ascii="Times New Roman" w:hAnsi="Times New Roman" w:cs="Times New Roman"/>
            <w:color w:val="000000" w:themeColor="text1"/>
          </w:rPr>
          <w:id w:val="-547379668"/>
          <w:citation/>
        </w:sdtPr>
        <w:sdtEndPr/>
        <w:sdtContent>
          <w:r w:rsidR="008E7F60" w:rsidRPr="0043076D">
            <w:rPr>
              <w:rFonts w:ascii="Times New Roman" w:hAnsi="Times New Roman" w:cs="Times New Roman"/>
              <w:color w:val="000000" w:themeColor="text1"/>
            </w:rPr>
            <w:fldChar w:fldCharType="begin"/>
          </w:r>
          <w:r w:rsidR="008E7F60" w:rsidRPr="0043076D">
            <w:rPr>
              <w:rFonts w:ascii="Times New Roman" w:hAnsi="Times New Roman" w:cs="Times New Roman"/>
              <w:color w:val="000000" w:themeColor="text1"/>
            </w:rPr>
            <w:instrText xml:space="preserve"> CITATION Jol03 \l 2057 </w:instrText>
          </w:r>
          <w:r w:rsidR="008E7F60" w:rsidRPr="0043076D">
            <w:rPr>
              <w:rFonts w:ascii="Times New Roman" w:hAnsi="Times New Roman" w:cs="Times New Roman"/>
              <w:color w:val="000000" w:themeColor="text1"/>
            </w:rPr>
            <w:fldChar w:fldCharType="separate"/>
          </w:r>
          <w:r w:rsidR="002E4BDA" w:rsidRPr="008D3758">
            <w:rPr>
              <w:rFonts w:ascii="Times New Roman" w:hAnsi="Times New Roman" w:cs="Times New Roman"/>
              <w:noProof/>
              <w:color w:val="000000" w:themeColor="text1"/>
            </w:rPr>
            <w:t>(Jolliet, 2003)</w:t>
          </w:r>
          <w:r w:rsidR="008E7F60" w:rsidRPr="0043076D">
            <w:rPr>
              <w:rFonts w:ascii="Times New Roman" w:hAnsi="Times New Roman" w:cs="Times New Roman"/>
              <w:color w:val="000000" w:themeColor="text1"/>
            </w:rPr>
            <w:fldChar w:fldCharType="end"/>
          </w:r>
        </w:sdtContent>
      </w:sdt>
      <w:r w:rsidRPr="0043076D">
        <w:rPr>
          <w:rFonts w:ascii="Times New Roman" w:hAnsi="Times New Roman" w:cs="Times New Roman"/>
          <w:color w:val="000000" w:themeColor="text1"/>
        </w:rPr>
        <w:t xml:space="preserve"> </w:t>
      </w:r>
    </w:p>
    <w:p w14:paraId="001514F2" w14:textId="77777777" w:rsidR="00F25932" w:rsidRPr="0043076D" w:rsidRDefault="00F25932" w:rsidP="00EF4FF7">
      <w:pPr>
        <w:pStyle w:val="Default"/>
        <w:spacing w:line="360" w:lineRule="auto"/>
        <w:ind w:left="360"/>
        <w:jc w:val="both"/>
        <w:rPr>
          <w:rFonts w:ascii="Times New Roman" w:hAnsi="Times New Roman" w:cs="Times New Roman"/>
          <w:color w:val="000000" w:themeColor="text1"/>
        </w:rPr>
      </w:pPr>
    </w:p>
    <w:p w14:paraId="43D14967" w14:textId="158AE0B5" w:rsidR="00F25932" w:rsidRPr="0043076D" w:rsidRDefault="00F25932" w:rsidP="00EF4FF7">
      <w:pPr>
        <w:pStyle w:val="Default"/>
        <w:numPr>
          <w:ilvl w:val="0"/>
          <w:numId w:val="23"/>
        </w:numPr>
        <w:spacing w:line="360" w:lineRule="auto"/>
        <w:ind w:left="1080"/>
        <w:jc w:val="both"/>
        <w:rPr>
          <w:rFonts w:ascii="Times New Roman" w:hAnsi="Times New Roman" w:cs="Times New Roman"/>
          <w:color w:val="000000" w:themeColor="text1"/>
        </w:rPr>
      </w:pPr>
      <w:r w:rsidRPr="0043076D">
        <w:rPr>
          <w:rFonts w:ascii="Times New Roman" w:hAnsi="Times New Roman" w:cs="Times New Roman"/>
          <w:color w:val="000000" w:themeColor="text1"/>
        </w:rPr>
        <w:t>Damage Oriented Methods – Methods like Eco-indicator 99 model, the cause-effect chain to the end point, hence they are also called da</w:t>
      </w:r>
      <w:r w:rsidR="008E7F60" w:rsidRPr="0043076D">
        <w:rPr>
          <w:rFonts w:ascii="Times New Roman" w:hAnsi="Times New Roman" w:cs="Times New Roman"/>
          <w:color w:val="000000" w:themeColor="text1"/>
        </w:rPr>
        <w:t xml:space="preserve">mage category </w:t>
      </w:r>
      <w:sdt>
        <w:sdtPr>
          <w:rPr>
            <w:rFonts w:ascii="Times New Roman" w:hAnsi="Times New Roman" w:cs="Times New Roman"/>
            <w:color w:val="000000" w:themeColor="text1"/>
          </w:rPr>
          <w:id w:val="28846857"/>
          <w:citation/>
        </w:sdtPr>
        <w:sdtEndPr/>
        <w:sdtContent>
          <w:r w:rsidR="008E7F60" w:rsidRPr="0043076D">
            <w:rPr>
              <w:rFonts w:ascii="Times New Roman" w:hAnsi="Times New Roman" w:cs="Times New Roman"/>
              <w:color w:val="000000" w:themeColor="text1"/>
            </w:rPr>
            <w:fldChar w:fldCharType="begin"/>
          </w:r>
          <w:r w:rsidR="008E7F60" w:rsidRPr="0043076D">
            <w:rPr>
              <w:rFonts w:ascii="Times New Roman" w:hAnsi="Times New Roman" w:cs="Times New Roman"/>
              <w:color w:val="000000" w:themeColor="text1"/>
            </w:rPr>
            <w:instrText xml:space="preserve"> CITATION Jol03 \l 2057 </w:instrText>
          </w:r>
          <w:r w:rsidR="008E7F60" w:rsidRPr="0043076D">
            <w:rPr>
              <w:rFonts w:ascii="Times New Roman" w:hAnsi="Times New Roman" w:cs="Times New Roman"/>
              <w:color w:val="000000" w:themeColor="text1"/>
            </w:rPr>
            <w:fldChar w:fldCharType="separate"/>
          </w:r>
          <w:r w:rsidR="002E4BDA" w:rsidRPr="008D3758">
            <w:rPr>
              <w:rFonts w:ascii="Times New Roman" w:hAnsi="Times New Roman" w:cs="Times New Roman"/>
              <w:noProof/>
              <w:color w:val="000000" w:themeColor="text1"/>
            </w:rPr>
            <w:t>(Jolliet, 2003)</w:t>
          </w:r>
          <w:r w:rsidR="008E7F60" w:rsidRPr="0043076D">
            <w:rPr>
              <w:rFonts w:ascii="Times New Roman" w:hAnsi="Times New Roman" w:cs="Times New Roman"/>
              <w:color w:val="000000" w:themeColor="text1"/>
            </w:rPr>
            <w:fldChar w:fldCharType="end"/>
          </w:r>
        </w:sdtContent>
      </w:sdt>
      <w:r w:rsidRPr="0043076D">
        <w:rPr>
          <w:rFonts w:ascii="Times New Roman" w:hAnsi="Times New Roman" w:cs="Times New Roman"/>
          <w:color w:val="000000" w:themeColor="text1"/>
        </w:rPr>
        <w:t xml:space="preserve"> </w:t>
      </w:r>
    </w:p>
    <w:p w14:paraId="4EF9C4D1"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p w14:paraId="0569F028" w14:textId="712BE285" w:rsidR="006835C6"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The impact category at midpoint level could be the dose whilst endpoint </w:t>
      </w:r>
      <w:r w:rsidR="00657E6A" w:rsidRPr="00657E6A">
        <w:rPr>
          <w:rFonts w:ascii="Times New Roman" w:hAnsi="Times New Roman" w:cs="Times New Roman"/>
          <w:color w:val="000000" w:themeColor="text1"/>
          <w:sz w:val="24"/>
          <w:szCs w:val="24"/>
        </w:rPr>
        <w:t>levels are</w:t>
      </w:r>
      <w:r w:rsidRPr="0043076D">
        <w:rPr>
          <w:rFonts w:ascii="Times New Roman" w:hAnsi="Times New Roman" w:cs="Times New Roman"/>
          <w:color w:val="000000" w:themeColor="text1"/>
          <w:sz w:val="24"/>
          <w:szCs w:val="24"/>
        </w:rPr>
        <w:t xml:space="preserve"> direct societal concerns which could be at the level of damage to human health, resources and ecosystem quality [33]. Category endpoint help interpretation of category midpoint results for better decision making. The overall aim of the LCIA is to examine the product system using impact categories and categories indicators connected with the LCI results. The LCIA phase allows for better understanding during the interpretation phase. As mentioned earlier, there are three major endpoint categories that should be considered in any LCIA study; resources, human health and ecosystem quality. The three endpoint categories </w:t>
      </w:r>
      <w:r w:rsidR="00440DC8" w:rsidRPr="00657E6A">
        <w:rPr>
          <w:rFonts w:ascii="Times New Roman" w:hAnsi="Times New Roman" w:cs="Times New Roman"/>
          <w:color w:val="000000" w:themeColor="text1"/>
          <w:sz w:val="24"/>
          <w:szCs w:val="24"/>
        </w:rPr>
        <w:t>can be</w:t>
      </w:r>
      <w:r w:rsidRPr="0043076D">
        <w:rPr>
          <w:rFonts w:ascii="Times New Roman" w:hAnsi="Times New Roman" w:cs="Times New Roman"/>
          <w:color w:val="000000" w:themeColor="text1"/>
          <w:sz w:val="24"/>
          <w:szCs w:val="24"/>
        </w:rPr>
        <w:t xml:space="preserve"> further divides into specific categories, bette</w:t>
      </w:r>
      <w:r w:rsidR="008E7F60" w:rsidRPr="0043076D">
        <w:rPr>
          <w:rFonts w:ascii="Times New Roman" w:hAnsi="Times New Roman" w:cs="Times New Roman"/>
          <w:color w:val="000000" w:themeColor="text1"/>
          <w:sz w:val="24"/>
          <w:szCs w:val="24"/>
        </w:rPr>
        <w:t>r known as midpoint categories</w:t>
      </w:r>
    </w:p>
    <w:p w14:paraId="7D996CCB" w14:textId="77777777" w:rsidR="00E2504A" w:rsidRDefault="00E2504A" w:rsidP="006835C6">
      <w:pPr>
        <w:spacing w:line="360" w:lineRule="auto"/>
        <w:jc w:val="both"/>
        <w:rPr>
          <w:rFonts w:ascii="Times New Roman" w:hAnsi="Times New Roman" w:cs="Times New Roman"/>
          <w:color w:val="000000" w:themeColor="text1"/>
          <w:sz w:val="24"/>
          <w:szCs w:val="24"/>
        </w:rPr>
      </w:pPr>
    </w:p>
    <w:p w14:paraId="01EFA900" w14:textId="77777777" w:rsidR="00E2504A" w:rsidRDefault="00E2504A" w:rsidP="006835C6">
      <w:pPr>
        <w:spacing w:line="360" w:lineRule="auto"/>
        <w:jc w:val="both"/>
        <w:rPr>
          <w:rFonts w:ascii="Times New Roman" w:hAnsi="Times New Roman" w:cs="Times New Roman"/>
          <w:color w:val="000000" w:themeColor="text1"/>
          <w:sz w:val="24"/>
          <w:szCs w:val="24"/>
        </w:rPr>
      </w:pPr>
    </w:p>
    <w:p w14:paraId="62332536" w14:textId="77777777" w:rsidR="00E2504A" w:rsidRDefault="00E2504A" w:rsidP="006835C6">
      <w:pPr>
        <w:spacing w:line="360" w:lineRule="auto"/>
        <w:jc w:val="both"/>
        <w:rPr>
          <w:rFonts w:ascii="Times New Roman" w:hAnsi="Times New Roman" w:cs="Times New Roman"/>
          <w:color w:val="000000" w:themeColor="text1"/>
          <w:sz w:val="24"/>
          <w:szCs w:val="24"/>
        </w:rPr>
      </w:pPr>
    </w:p>
    <w:p w14:paraId="44F9C0C0" w14:textId="77777777" w:rsidR="00E2504A" w:rsidRPr="00B036F6" w:rsidRDefault="00E2504A" w:rsidP="006835C6">
      <w:pPr>
        <w:spacing w:line="360" w:lineRule="auto"/>
        <w:jc w:val="both"/>
        <w:rPr>
          <w:rFonts w:ascii="Times New Roman" w:hAnsi="Times New Roman" w:cs="Times New Roman"/>
          <w:color w:val="000000" w:themeColor="text1"/>
          <w:sz w:val="24"/>
          <w:szCs w:val="24"/>
        </w:rPr>
      </w:pPr>
    </w:p>
    <w:p w14:paraId="31622FA4" w14:textId="77777777" w:rsidR="0092580B" w:rsidRDefault="0092580B" w:rsidP="00440DC8">
      <w:pPr>
        <w:pStyle w:val="Caption"/>
        <w:spacing w:line="360" w:lineRule="auto"/>
        <w:ind w:firstLine="720"/>
        <w:jc w:val="center"/>
        <w:rPr>
          <w:rFonts w:ascii="Times New Roman" w:hAnsi="Times New Roman" w:cs="Times New Roman"/>
          <w:b w:val="0"/>
          <w:color w:val="000000" w:themeColor="text1"/>
          <w:sz w:val="24"/>
          <w:szCs w:val="24"/>
        </w:rPr>
      </w:pPr>
      <w:bookmarkStart w:id="214" w:name="_Ref491509782"/>
    </w:p>
    <w:p w14:paraId="1ECA64B2" w14:textId="77777777" w:rsidR="0092580B" w:rsidRDefault="0092580B" w:rsidP="00440DC8">
      <w:pPr>
        <w:pStyle w:val="Caption"/>
        <w:spacing w:line="360" w:lineRule="auto"/>
        <w:ind w:firstLine="720"/>
        <w:jc w:val="center"/>
        <w:rPr>
          <w:rFonts w:ascii="Times New Roman" w:hAnsi="Times New Roman" w:cs="Times New Roman"/>
          <w:b w:val="0"/>
          <w:color w:val="000000" w:themeColor="text1"/>
          <w:sz w:val="24"/>
          <w:szCs w:val="24"/>
        </w:rPr>
      </w:pPr>
    </w:p>
    <w:p w14:paraId="7E94CA33" w14:textId="3B9DF064" w:rsidR="00F25932" w:rsidRPr="0043076D" w:rsidRDefault="00440DC8" w:rsidP="00440DC8">
      <w:pPr>
        <w:pStyle w:val="Caption"/>
        <w:spacing w:line="360" w:lineRule="auto"/>
        <w:ind w:firstLine="720"/>
        <w:jc w:val="center"/>
        <w:rPr>
          <w:rFonts w:ascii="Times New Roman" w:hAnsi="Times New Roman" w:cs="Times New Roman"/>
          <w:color w:val="000000" w:themeColor="text1"/>
          <w:sz w:val="24"/>
          <w:szCs w:val="24"/>
        </w:rPr>
      </w:pPr>
      <w:bookmarkStart w:id="215" w:name="_Toc518370649"/>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21</w:t>
      </w:r>
      <w:r w:rsidR="00711874">
        <w:rPr>
          <w:rFonts w:ascii="Times New Roman" w:hAnsi="Times New Roman" w:cs="Times New Roman"/>
          <w:b w:val="0"/>
          <w:color w:val="000000" w:themeColor="text1"/>
          <w:sz w:val="24"/>
          <w:szCs w:val="24"/>
        </w:rPr>
        <w:fldChar w:fldCharType="end"/>
      </w:r>
      <w:bookmarkEnd w:id="214"/>
      <w:r w:rsidRPr="00B036F6">
        <w:rPr>
          <w:rFonts w:ascii="Times New Roman" w:hAnsi="Times New Roman" w:cs="Times New Roman"/>
          <w:b w:val="0"/>
          <w:color w:val="000000" w:themeColor="text1"/>
          <w:sz w:val="24"/>
          <w:szCs w:val="24"/>
        </w:rPr>
        <w:t xml:space="preserve"> Li</w:t>
      </w:r>
      <w:r w:rsidRPr="0043076D">
        <w:rPr>
          <w:rFonts w:ascii="Times New Roman" w:hAnsi="Times New Roman" w:cs="Times New Roman"/>
          <w:b w:val="0"/>
          <w:color w:val="000000" w:themeColor="text1"/>
          <w:sz w:val="24"/>
          <w:szCs w:val="24"/>
        </w:rPr>
        <w:t>st of impact categories</w:t>
      </w:r>
      <w:bookmarkEnd w:id="215"/>
    </w:p>
    <w:tbl>
      <w:tblPr>
        <w:tblStyle w:val="TableGrid"/>
        <w:tblW w:w="0" w:type="auto"/>
        <w:jc w:val="center"/>
        <w:tblLook w:val="04A0" w:firstRow="1" w:lastRow="0" w:firstColumn="1" w:lastColumn="0" w:noHBand="0" w:noVBand="1"/>
      </w:tblPr>
      <w:tblGrid>
        <w:gridCol w:w="4195"/>
        <w:gridCol w:w="4196"/>
      </w:tblGrid>
      <w:tr w:rsidR="00EF4EB3" w:rsidRPr="00B036F6" w14:paraId="6B0B3FF7" w14:textId="77777777" w:rsidTr="00440DC8">
        <w:trPr>
          <w:jc w:val="center"/>
        </w:trPr>
        <w:tc>
          <w:tcPr>
            <w:tcW w:w="4195" w:type="dxa"/>
          </w:tcPr>
          <w:p w14:paraId="2D1DF6B2" w14:textId="77777777" w:rsidR="00F25932" w:rsidRPr="0043076D" w:rsidRDefault="00F25932" w:rsidP="00FB1657">
            <w:pPr>
              <w:spacing w:line="360" w:lineRule="auto"/>
              <w:ind w:firstLine="720"/>
              <w:jc w:val="both"/>
              <w:rPr>
                <w:rFonts w:ascii="Times New Roman" w:hAnsi="Times New Roman" w:cs="Times New Roman"/>
                <w:b/>
                <w:color w:val="000000" w:themeColor="text1"/>
                <w:sz w:val="24"/>
                <w:szCs w:val="24"/>
              </w:rPr>
            </w:pPr>
            <w:r w:rsidRPr="0043076D">
              <w:rPr>
                <w:rFonts w:ascii="Times New Roman" w:hAnsi="Times New Roman" w:cs="Times New Roman"/>
                <w:b/>
                <w:color w:val="000000" w:themeColor="text1"/>
                <w:sz w:val="24"/>
                <w:szCs w:val="24"/>
              </w:rPr>
              <w:t>Mid-point impact categories</w:t>
            </w:r>
          </w:p>
        </w:tc>
        <w:tc>
          <w:tcPr>
            <w:tcW w:w="4196" w:type="dxa"/>
          </w:tcPr>
          <w:p w14:paraId="718DE15A" w14:textId="77777777" w:rsidR="00F25932" w:rsidRPr="0043076D" w:rsidRDefault="00F25932" w:rsidP="00FB1657">
            <w:pPr>
              <w:spacing w:line="360" w:lineRule="auto"/>
              <w:ind w:firstLine="720"/>
              <w:jc w:val="both"/>
              <w:rPr>
                <w:rFonts w:ascii="Times New Roman" w:hAnsi="Times New Roman" w:cs="Times New Roman"/>
                <w:b/>
                <w:color w:val="000000" w:themeColor="text1"/>
                <w:sz w:val="24"/>
                <w:szCs w:val="24"/>
              </w:rPr>
            </w:pPr>
            <w:r w:rsidRPr="0043076D">
              <w:rPr>
                <w:rFonts w:ascii="Times New Roman" w:hAnsi="Times New Roman" w:cs="Times New Roman"/>
                <w:b/>
                <w:color w:val="000000" w:themeColor="text1"/>
                <w:sz w:val="24"/>
                <w:szCs w:val="24"/>
              </w:rPr>
              <w:t>End point impact categories</w:t>
            </w:r>
          </w:p>
        </w:tc>
      </w:tr>
      <w:tr w:rsidR="00EF4EB3" w:rsidRPr="00B036F6" w14:paraId="6140F28F" w14:textId="77777777" w:rsidTr="00440DC8">
        <w:trPr>
          <w:jc w:val="center"/>
        </w:trPr>
        <w:tc>
          <w:tcPr>
            <w:tcW w:w="4195" w:type="dxa"/>
          </w:tcPr>
          <w:p w14:paraId="29A1D3C1"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Carcinogens</w:t>
            </w:r>
          </w:p>
        </w:tc>
        <w:tc>
          <w:tcPr>
            <w:tcW w:w="4196" w:type="dxa"/>
            <w:vMerge w:val="restart"/>
          </w:tcPr>
          <w:p w14:paraId="404551AE"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p w14:paraId="3E5B4D63"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p w14:paraId="4FB4AC40"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Human Health</w:t>
            </w:r>
          </w:p>
        </w:tc>
      </w:tr>
      <w:tr w:rsidR="00EF4EB3" w:rsidRPr="00B036F6" w14:paraId="6463B3D9" w14:textId="77777777" w:rsidTr="00440DC8">
        <w:trPr>
          <w:jc w:val="center"/>
        </w:trPr>
        <w:tc>
          <w:tcPr>
            <w:tcW w:w="4195" w:type="dxa"/>
          </w:tcPr>
          <w:p w14:paraId="13A63397"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Non-carcinogens</w:t>
            </w:r>
          </w:p>
        </w:tc>
        <w:tc>
          <w:tcPr>
            <w:tcW w:w="4196" w:type="dxa"/>
            <w:vMerge/>
          </w:tcPr>
          <w:p w14:paraId="6A15E0F3"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F4EB3" w:rsidRPr="00B036F6" w14:paraId="05AAAAC5" w14:textId="77777777" w:rsidTr="00440DC8">
        <w:trPr>
          <w:jc w:val="center"/>
        </w:trPr>
        <w:tc>
          <w:tcPr>
            <w:tcW w:w="4195" w:type="dxa"/>
          </w:tcPr>
          <w:p w14:paraId="5FF78969"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Respiratory inorganics</w:t>
            </w:r>
          </w:p>
        </w:tc>
        <w:tc>
          <w:tcPr>
            <w:tcW w:w="4196" w:type="dxa"/>
            <w:vMerge/>
          </w:tcPr>
          <w:p w14:paraId="365F6B78"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F4EB3" w:rsidRPr="00B036F6" w14:paraId="11820F9D" w14:textId="77777777" w:rsidTr="00440DC8">
        <w:trPr>
          <w:jc w:val="center"/>
        </w:trPr>
        <w:tc>
          <w:tcPr>
            <w:tcW w:w="4195" w:type="dxa"/>
          </w:tcPr>
          <w:p w14:paraId="7F6608AD"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Ionizing radiation</w:t>
            </w:r>
          </w:p>
        </w:tc>
        <w:tc>
          <w:tcPr>
            <w:tcW w:w="4196" w:type="dxa"/>
            <w:vMerge/>
          </w:tcPr>
          <w:p w14:paraId="0867CF22"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F4EB3" w:rsidRPr="00B036F6" w14:paraId="184F032A" w14:textId="77777777" w:rsidTr="00440DC8">
        <w:trPr>
          <w:jc w:val="center"/>
        </w:trPr>
        <w:tc>
          <w:tcPr>
            <w:tcW w:w="4195" w:type="dxa"/>
          </w:tcPr>
          <w:p w14:paraId="459DBFB8"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Ozone layer depletion</w:t>
            </w:r>
          </w:p>
        </w:tc>
        <w:tc>
          <w:tcPr>
            <w:tcW w:w="4196" w:type="dxa"/>
            <w:vMerge/>
          </w:tcPr>
          <w:p w14:paraId="4FD0CCD6"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F4EB3" w:rsidRPr="00B036F6" w14:paraId="06DD4D8D" w14:textId="77777777" w:rsidTr="00440DC8">
        <w:trPr>
          <w:jc w:val="center"/>
        </w:trPr>
        <w:tc>
          <w:tcPr>
            <w:tcW w:w="4195" w:type="dxa"/>
          </w:tcPr>
          <w:p w14:paraId="2A39186F"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Respiratory organics</w:t>
            </w:r>
          </w:p>
        </w:tc>
        <w:tc>
          <w:tcPr>
            <w:tcW w:w="4196" w:type="dxa"/>
            <w:vMerge/>
          </w:tcPr>
          <w:p w14:paraId="6B6B1A50"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F4EB3" w:rsidRPr="00B036F6" w14:paraId="7D292293" w14:textId="77777777" w:rsidTr="00440DC8">
        <w:trPr>
          <w:jc w:val="center"/>
        </w:trPr>
        <w:tc>
          <w:tcPr>
            <w:tcW w:w="4195" w:type="dxa"/>
          </w:tcPr>
          <w:p w14:paraId="72F4CFA5"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quatic eco-toxicity</w:t>
            </w:r>
          </w:p>
        </w:tc>
        <w:tc>
          <w:tcPr>
            <w:tcW w:w="4196" w:type="dxa"/>
            <w:vMerge w:val="restart"/>
          </w:tcPr>
          <w:p w14:paraId="34CEDA56"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p w14:paraId="7E9AF692"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p w14:paraId="19F23D5F"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Ecosystem Quality </w:t>
            </w:r>
          </w:p>
        </w:tc>
      </w:tr>
      <w:tr w:rsidR="00EF4EB3" w:rsidRPr="00B036F6" w14:paraId="7E353A3C" w14:textId="77777777" w:rsidTr="00440DC8">
        <w:trPr>
          <w:jc w:val="center"/>
        </w:trPr>
        <w:tc>
          <w:tcPr>
            <w:tcW w:w="4195" w:type="dxa"/>
          </w:tcPr>
          <w:p w14:paraId="2E206308"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Terrestrial eco-toxicity</w:t>
            </w:r>
          </w:p>
        </w:tc>
        <w:tc>
          <w:tcPr>
            <w:tcW w:w="4196" w:type="dxa"/>
            <w:vMerge/>
          </w:tcPr>
          <w:p w14:paraId="2B83E6AD"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F4EB3" w:rsidRPr="00B036F6" w14:paraId="7839AB54" w14:textId="77777777" w:rsidTr="00440DC8">
        <w:trPr>
          <w:jc w:val="center"/>
        </w:trPr>
        <w:tc>
          <w:tcPr>
            <w:tcW w:w="4195" w:type="dxa"/>
          </w:tcPr>
          <w:p w14:paraId="5B080343"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Terrestrial acid/nutri</w:t>
            </w:r>
          </w:p>
        </w:tc>
        <w:tc>
          <w:tcPr>
            <w:tcW w:w="4196" w:type="dxa"/>
            <w:vMerge/>
          </w:tcPr>
          <w:p w14:paraId="5D71F7BB"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F4EB3" w:rsidRPr="00B036F6" w14:paraId="624E0E26" w14:textId="77777777" w:rsidTr="00440DC8">
        <w:trPr>
          <w:jc w:val="center"/>
        </w:trPr>
        <w:tc>
          <w:tcPr>
            <w:tcW w:w="4195" w:type="dxa"/>
          </w:tcPr>
          <w:p w14:paraId="576EB305"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Land occupation</w:t>
            </w:r>
          </w:p>
        </w:tc>
        <w:tc>
          <w:tcPr>
            <w:tcW w:w="4196" w:type="dxa"/>
            <w:vMerge/>
          </w:tcPr>
          <w:p w14:paraId="4CD6AA3F"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F4EB3" w:rsidRPr="00B036F6" w14:paraId="2F9CBF16" w14:textId="77777777" w:rsidTr="00440DC8">
        <w:trPr>
          <w:jc w:val="center"/>
        </w:trPr>
        <w:tc>
          <w:tcPr>
            <w:tcW w:w="4195" w:type="dxa"/>
          </w:tcPr>
          <w:p w14:paraId="6781AAC8"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quatic acidification</w:t>
            </w:r>
          </w:p>
        </w:tc>
        <w:tc>
          <w:tcPr>
            <w:tcW w:w="4196" w:type="dxa"/>
            <w:vMerge/>
          </w:tcPr>
          <w:p w14:paraId="7481B8D5"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F4EB3" w:rsidRPr="00B036F6" w14:paraId="153C133D" w14:textId="77777777" w:rsidTr="00440DC8">
        <w:trPr>
          <w:jc w:val="center"/>
        </w:trPr>
        <w:tc>
          <w:tcPr>
            <w:tcW w:w="4195" w:type="dxa"/>
          </w:tcPr>
          <w:p w14:paraId="2B5B84A3"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quatic eutrophication</w:t>
            </w:r>
          </w:p>
        </w:tc>
        <w:tc>
          <w:tcPr>
            <w:tcW w:w="4196" w:type="dxa"/>
            <w:vMerge/>
          </w:tcPr>
          <w:p w14:paraId="70FC2C4A"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F4EB3" w:rsidRPr="00B036F6" w14:paraId="6743D553" w14:textId="77777777" w:rsidTr="00440DC8">
        <w:trPr>
          <w:jc w:val="center"/>
        </w:trPr>
        <w:tc>
          <w:tcPr>
            <w:tcW w:w="4195" w:type="dxa"/>
          </w:tcPr>
          <w:p w14:paraId="3CBAC47B"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Global warming</w:t>
            </w:r>
          </w:p>
        </w:tc>
        <w:tc>
          <w:tcPr>
            <w:tcW w:w="4196" w:type="dxa"/>
          </w:tcPr>
          <w:p w14:paraId="64107ACC"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Climate Change</w:t>
            </w:r>
          </w:p>
        </w:tc>
      </w:tr>
      <w:tr w:rsidR="00EF4EB3" w:rsidRPr="00B036F6" w14:paraId="3F30889C" w14:textId="77777777" w:rsidTr="00440DC8">
        <w:trPr>
          <w:jc w:val="center"/>
        </w:trPr>
        <w:tc>
          <w:tcPr>
            <w:tcW w:w="4195" w:type="dxa"/>
          </w:tcPr>
          <w:p w14:paraId="305BBC9A"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Non-renewable energy</w:t>
            </w:r>
          </w:p>
        </w:tc>
        <w:tc>
          <w:tcPr>
            <w:tcW w:w="4196" w:type="dxa"/>
            <w:vMerge w:val="restart"/>
          </w:tcPr>
          <w:p w14:paraId="4A5F258E"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Resources</w:t>
            </w:r>
          </w:p>
        </w:tc>
      </w:tr>
      <w:tr w:rsidR="00EF4EB3" w:rsidRPr="00B036F6" w14:paraId="204F352B" w14:textId="77777777" w:rsidTr="00440DC8">
        <w:trPr>
          <w:jc w:val="center"/>
        </w:trPr>
        <w:tc>
          <w:tcPr>
            <w:tcW w:w="4195" w:type="dxa"/>
          </w:tcPr>
          <w:p w14:paraId="43F5A236"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Mineral extraction</w:t>
            </w:r>
          </w:p>
        </w:tc>
        <w:tc>
          <w:tcPr>
            <w:tcW w:w="4196" w:type="dxa"/>
            <w:vMerge/>
          </w:tcPr>
          <w:p w14:paraId="415CCDC7"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bl>
    <w:p w14:paraId="2EFE44BE" w14:textId="77777777" w:rsidR="00F25932" w:rsidRPr="0043076D" w:rsidRDefault="00F25932" w:rsidP="00D83F69">
      <w:pPr>
        <w:spacing w:line="360" w:lineRule="auto"/>
        <w:jc w:val="both"/>
        <w:rPr>
          <w:rFonts w:ascii="Times New Roman" w:hAnsi="Times New Roman" w:cs="Times New Roman"/>
          <w:color w:val="000000" w:themeColor="text1"/>
          <w:sz w:val="24"/>
          <w:szCs w:val="24"/>
        </w:rPr>
      </w:pPr>
    </w:p>
    <w:p w14:paraId="6B9FE78A" w14:textId="75D81D7E" w:rsidR="00F25932"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An overview of input and output related impact categories used in LCIA with possible indicators is shown in </w:t>
      </w:r>
      <w:r w:rsidR="008E7F60" w:rsidRPr="0043076D">
        <w:rPr>
          <w:rFonts w:ascii="Times New Roman" w:hAnsi="Times New Roman" w:cs="Times New Roman"/>
          <w:color w:val="000000" w:themeColor="text1"/>
          <w:sz w:val="24"/>
          <w:szCs w:val="24"/>
        </w:rPr>
        <w:fldChar w:fldCharType="begin"/>
      </w:r>
      <w:r w:rsidR="008E7F60" w:rsidRPr="0043076D">
        <w:rPr>
          <w:rFonts w:ascii="Times New Roman" w:hAnsi="Times New Roman" w:cs="Times New Roman"/>
          <w:color w:val="000000" w:themeColor="text1"/>
          <w:sz w:val="24"/>
          <w:szCs w:val="24"/>
        </w:rPr>
        <w:instrText xml:space="preserve"> REF _Ref491509864 \h </w:instrText>
      </w:r>
      <w:r w:rsidR="00EF4EB3" w:rsidRPr="0043076D">
        <w:rPr>
          <w:rFonts w:ascii="Times New Roman" w:hAnsi="Times New Roman" w:cs="Times New Roman"/>
          <w:color w:val="000000" w:themeColor="text1"/>
          <w:sz w:val="24"/>
          <w:szCs w:val="24"/>
        </w:rPr>
        <w:instrText xml:space="preserve"> \* MERGEFORMAT </w:instrText>
      </w:r>
      <w:r w:rsidR="008E7F60" w:rsidRPr="0043076D">
        <w:rPr>
          <w:rFonts w:ascii="Times New Roman" w:hAnsi="Times New Roman" w:cs="Times New Roman"/>
          <w:color w:val="000000" w:themeColor="text1"/>
          <w:sz w:val="24"/>
          <w:szCs w:val="24"/>
        </w:rPr>
      </w:r>
      <w:r w:rsidR="008E7F60"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Table </w:t>
      </w:r>
      <w:r w:rsidR="002E4BDA" w:rsidRPr="008D3758">
        <w:rPr>
          <w:rFonts w:ascii="Times New Roman" w:hAnsi="Times New Roman" w:cs="Times New Roman"/>
          <w:noProof/>
          <w:color w:val="000000" w:themeColor="text1"/>
          <w:sz w:val="24"/>
          <w:szCs w:val="24"/>
        </w:rPr>
        <w:t>22</w:t>
      </w:r>
      <w:r w:rsidR="008E7F60" w:rsidRPr="0043076D">
        <w:rPr>
          <w:rFonts w:ascii="Times New Roman" w:hAnsi="Times New Roman" w:cs="Times New Roman"/>
          <w:color w:val="000000" w:themeColor="text1"/>
          <w:sz w:val="24"/>
          <w:szCs w:val="24"/>
        </w:rPr>
        <w:fldChar w:fldCharType="end"/>
      </w:r>
      <w:r w:rsidRPr="0043076D">
        <w:rPr>
          <w:rFonts w:ascii="Times New Roman" w:hAnsi="Times New Roman" w:cs="Times New Roman"/>
          <w:color w:val="000000" w:themeColor="text1"/>
          <w:sz w:val="24"/>
          <w:szCs w:val="24"/>
        </w:rPr>
        <w:t xml:space="preserve">. Input related categories represent the environmental impact associated with material and energy inputs to the system; with </w:t>
      </w:r>
      <w:r w:rsidRPr="0043076D">
        <w:rPr>
          <w:rFonts w:ascii="Times New Roman" w:hAnsi="Times New Roman" w:cs="Times New Roman"/>
          <w:color w:val="000000" w:themeColor="text1"/>
          <w:sz w:val="24"/>
          <w:szCs w:val="24"/>
        </w:rPr>
        <w:lastRenderedPageBreak/>
        <w:t xml:space="preserve">the outputs being referred to the damage due to </w:t>
      </w:r>
      <w:r w:rsidR="008E7F60" w:rsidRPr="0043076D">
        <w:rPr>
          <w:rFonts w:ascii="Times New Roman" w:hAnsi="Times New Roman" w:cs="Times New Roman"/>
          <w:color w:val="000000" w:themeColor="text1"/>
          <w:sz w:val="24"/>
          <w:szCs w:val="24"/>
        </w:rPr>
        <w:t xml:space="preserve">emissions or pollutants </w:t>
      </w:r>
      <w:sdt>
        <w:sdtPr>
          <w:rPr>
            <w:rFonts w:ascii="Times New Roman" w:hAnsi="Times New Roman" w:cs="Times New Roman"/>
            <w:color w:val="000000" w:themeColor="text1"/>
            <w:sz w:val="24"/>
            <w:szCs w:val="24"/>
          </w:rPr>
          <w:id w:val="-1372068568"/>
          <w:citation/>
        </w:sdtPr>
        <w:sdtEndPr/>
        <w:sdtContent>
          <w:r w:rsidR="008E7F60" w:rsidRPr="0043076D">
            <w:rPr>
              <w:rFonts w:ascii="Times New Roman" w:hAnsi="Times New Roman" w:cs="Times New Roman"/>
              <w:color w:val="000000" w:themeColor="text1"/>
              <w:sz w:val="24"/>
              <w:szCs w:val="24"/>
            </w:rPr>
            <w:fldChar w:fldCharType="begin"/>
          </w:r>
          <w:r w:rsidR="008E7F60" w:rsidRPr="0043076D">
            <w:rPr>
              <w:rFonts w:ascii="Times New Roman" w:hAnsi="Times New Roman" w:cs="Times New Roman"/>
              <w:color w:val="000000" w:themeColor="text1"/>
              <w:sz w:val="24"/>
              <w:szCs w:val="24"/>
            </w:rPr>
            <w:instrText xml:space="preserve"> CITATION Olm11 \l 2057 </w:instrText>
          </w:r>
          <w:r w:rsidR="008E7F60"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Olmez, 2011)</w:t>
          </w:r>
          <w:r w:rsidR="008E7F60" w:rsidRPr="0043076D">
            <w:rPr>
              <w:rFonts w:ascii="Times New Roman" w:hAnsi="Times New Roman" w:cs="Times New Roman"/>
              <w:color w:val="000000" w:themeColor="text1"/>
              <w:sz w:val="24"/>
              <w:szCs w:val="24"/>
            </w:rPr>
            <w:fldChar w:fldCharType="end"/>
          </w:r>
        </w:sdtContent>
      </w:sdt>
      <w:r w:rsidR="008E7F60" w:rsidRPr="0043076D">
        <w:rPr>
          <w:rFonts w:ascii="Times New Roman" w:hAnsi="Times New Roman" w:cs="Times New Roman"/>
          <w:color w:val="000000" w:themeColor="text1"/>
          <w:sz w:val="24"/>
          <w:szCs w:val="24"/>
        </w:rPr>
        <w:t xml:space="preserve">. </w:t>
      </w:r>
      <w:r w:rsidR="008E7F60" w:rsidRPr="0043076D">
        <w:rPr>
          <w:rFonts w:ascii="Times New Roman" w:hAnsi="Times New Roman" w:cs="Times New Roman"/>
          <w:color w:val="000000" w:themeColor="text1"/>
          <w:sz w:val="24"/>
          <w:szCs w:val="24"/>
        </w:rPr>
        <w:fldChar w:fldCharType="begin"/>
      </w:r>
      <w:r w:rsidR="008E7F60" w:rsidRPr="0043076D">
        <w:rPr>
          <w:rFonts w:ascii="Times New Roman" w:hAnsi="Times New Roman" w:cs="Times New Roman"/>
          <w:color w:val="000000" w:themeColor="text1"/>
          <w:sz w:val="24"/>
          <w:szCs w:val="24"/>
        </w:rPr>
        <w:instrText xml:space="preserve"> REF _Ref491509878 \h </w:instrText>
      </w:r>
      <w:r w:rsidR="00EF4EB3" w:rsidRPr="0043076D">
        <w:rPr>
          <w:rFonts w:ascii="Times New Roman" w:hAnsi="Times New Roman" w:cs="Times New Roman"/>
          <w:color w:val="000000" w:themeColor="text1"/>
          <w:sz w:val="24"/>
          <w:szCs w:val="24"/>
        </w:rPr>
        <w:instrText xml:space="preserve"> \* MERGEFORMAT </w:instrText>
      </w:r>
      <w:r w:rsidR="008E7F60" w:rsidRPr="0043076D">
        <w:rPr>
          <w:rFonts w:ascii="Times New Roman" w:hAnsi="Times New Roman" w:cs="Times New Roman"/>
          <w:color w:val="000000" w:themeColor="text1"/>
          <w:sz w:val="24"/>
          <w:szCs w:val="24"/>
        </w:rPr>
      </w:r>
      <w:r w:rsidR="008E7F60"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color w:val="000000" w:themeColor="text1"/>
          <w:sz w:val="24"/>
          <w:szCs w:val="24"/>
        </w:rPr>
        <w:t xml:space="preserve">Table </w:t>
      </w:r>
      <w:r w:rsidR="002E4BDA" w:rsidRPr="008D3758">
        <w:rPr>
          <w:rFonts w:ascii="Times New Roman" w:hAnsi="Times New Roman" w:cs="Times New Roman"/>
          <w:noProof/>
          <w:color w:val="000000" w:themeColor="text1"/>
          <w:sz w:val="24"/>
          <w:szCs w:val="24"/>
        </w:rPr>
        <w:t>23</w:t>
      </w:r>
      <w:r w:rsidR="008E7F60" w:rsidRPr="0043076D">
        <w:rPr>
          <w:rFonts w:ascii="Times New Roman" w:hAnsi="Times New Roman" w:cs="Times New Roman"/>
          <w:color w:val="000000" w:themeColor="text1"/>
          <w:sz w:val="24"/>
          <w:szCs w:val="24"/>
        </w:rPr>
        <w:fldChar w:fldCharType="end"/>
      </w:r>
      <w:r w:rsidRPr="0043076D">
        <w:rPr>
          <w:rFonts w:ascii="Times New Roman" w:hAnsi="Times New Roman" w:cs="Times New Roman"/>
          <w:color w:val="000000" w:themeColor="text1"/>
          <w:sz w:val="24"/>
          <w:szCs w:val="24"/>
        </w:rPr>
        <w:t xml:space="preserve"> highlights the impact categories and the midpoint representation of the impact category with the endpoint highlighting what will be the potential result.</w:t>
      </w:r>
    </w:p>
    <w:p w14:paraId="755A0618" w14:textId="7EF05192" w:rsidR="00440DC8" w:rsidRPr="0043076D" w:rsidRDefault="00440DC8" w:rsidP="00440DC8">
      <w:pPr>
        <w:pStyle w:val="Caption"/>
        <w:spacing w:line="360" w:lineRule="auto"/>
        <w:ind w:firstLine="720"/>
        <w:rPr>
          <w:rFonts w:ascii="Times New Roman" w:hAnsi="Times New Roman" w:cs="Times New Roman"/>
          <w:color w:val="000000" w:themeColor="text1"/>
          <w:sz w:val="24"/>
          <w:szCs w:val="24"/>
        </w:rPr>
      </w:pPr>
      <w:bookmarkStart w:id="216" w:name="_Ref491509864"/>
      <w:bookmarkStart w:id="217" w:name="_Toc518370650"/>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22</w:t>
      </w:r>
      <w:r w:rsidR="00711874">
        <w:rPr>
          <w:rFonts w:ascii="Times New Roman" w:hAnsi="Times New Roman" w:cs="Times New Roman"/>
          <w:b w:val="0"/>
          <w:color w:val="000000" w:themeColor="text1"/>
          <w:sz w:val="24"/>
          <w:szCs w:val="24"/>
        </w:rPr>
        <w:fldChar w:fldCharType="end"/>
      </w:r>
      <w:bookmarkEnd w:id="216"/>
      <w:r w:rsidRPr="0043076D">
        <w:rPr>
          <w:rFonts w:ascii="Times New Roman" w:hAnsi="Times New Roman" w:cs="Times New Roman"/>
          <w:b w:val="0"/>
          <w:color w:val="000000" w:themeColor="text1"/>
          <w:sz w:val="24"/>
          <w:szCs w:val="24"/>
        </w:rPr>
        <w:t xml:space="preserve"> </w:t>
      </w:r>
      <w:r w:rsidRPr="00B036F6">
        <w:rPr>
          <w:rFonts w:ascii="Times New Roman" w:hAnsi="Times New Roman" w:cs="Times New Roman"/>
          <w:b w:val="0"/>
          <w:color w:val="000000" w:themeColor="text1"/>
          <w:sz w:val="24"/>
          <w:szCs w:val="24"/>
        </w:rPr>
        <w:t>L</w:t>
      </w:r>
      <w:r w:rsidRPr="0043076D">
        <w:rPr>
          <w:rFonts w:ascii="Times New Roman" w:hAnsi="Times New Roman" w:cs="Times New Roman"/>
          <w:b w:val="0"/>
          <w:color w:val="000000" w:themeColor="text1"/>
          <w:sz w:val="24"/>
          <w:szCs w:val="24"/>
        </w:rPr>
        <w:t>ist of impact categories and the indicators it is related to</w:t>
      </w:r>
      <w:bookmarkEnd w:id="217"/>
    </w:p>
    <w:tbl>
      <w:tblPr>
        <w:tblStyle w:val="TableGrid"/>
        <w:tblW w:w="0" w:type="auto"/>
        <w:tblLook w:val="04A0" w:firstRow="1" w:lastRow="0" w:firstColumn="1" w:lastColumn="0" w:noHBand="0" w:noVBand="1"/>
      </w:tblPr>
      <w:tblGrid>
        <w:gridCol w:w="4195"/>
        <w:gridCol w:w="4196"/>
      </w:tblGrid>
      <w:tr w:rsidR="00EF4EB3" w:rsidRPr="00B036F6" w14:paraId="1736113D" w14:textId="77777777" w:rsidTr="002D4AA2">
        <w:tc>
          <w:tcPr>
            <w:tcW w:w="4195" w:type="dxa"/>
          </w:tcPr>
          <w:p w14:paraId="70829403" w14:textId="77777777" w:rsidR="00F25932" w:rsidRPr="0043076D" w:rsidRDefault="00F25932" w:rsidP="00FB1657">
            <w:pPr>
              <w:spacing w:line="360" w:lineRule="auto"/>
              <w:ind w:firstLine="720"/>
              <w:jc w:val="both"/>
              <w:rPr>
                <w:rFonts w:ascii="Times New Roman" w:hAnsi="Times New Roman" w:cs="Times New Roman"/>
                <w:b/>
                <w:color w:val="000000" w:themeColor="text1"/>
                <w:sz w:val="24"/>
                <w:szCs w:val="24"/>
              </w:rPr>
            </w:pPr>
            <w:r w:rsidRPr="0043076D">
              <w:rPr>
                <w:rFonts w:ascii="Times New Roman" w:hAnsi="Times New Roman" w:cs="Times New Roman"/>
                <w:b/>
                <w:color w:val="000000" w:themeColor="text1"/>
                <w:sz w:val="24"/>
                <w:szCs w:val="24"/>
              </w:rPr>
              <w:t>Impact Categories</w:t>
            </w:r>
          </w:p>
        </w:tc>
        <w:tc>
          <w:tcPr>
            <w:tcW w:w="4196" w:type="dxa"/>
          </w:tcPr>
          <w:p w14:paraId="5C753318" w14:textId="77777777" w:rsidR="00F25932" w:rsidRPr="0043076D" w:rsidRDefault="00F25932" w:rsidP="006835C6">
            <w:pPr>
              <w:spacing w:line="360" w:lineRule="auto"/>
              <w:jc w:val="both"/>
              <w:rPr>
                <w:rFonts w:ascii="Times New Roman" w:hAnsi="Times New Roman" w:cs="Times New Roman"/>
                <w:b/>
                <w:color w:val="000000" w:themeColor="text1"/>
                <w:sz w:val="24"/>
                <w:szCs w:val="24"/>
              </w:rPr>
            </w:pPr>
            <w:r w:rsidRPr="0043076D">
              <w:rPr>
                <w:rFonts w:ascii="Times New Roman" w:hAnsi="Times New Roman" w:cs="Times New Roman"/>
                <w:b/>
                <w:color w:val="000000" w:themeColor="text1"/>
                <w:sz w:val="24"/>
                <w:szCs w:val="24"/>
              </w:rPr>
              <w:t>Possible Indicators</w:t>
            </w:r>
          </w:p>
        </w:tc>
      </w:tr>
      <w:tr w:rsidR="00EF4EB3" w:rsidRPr="00B036F6" w14:paraId="040FC69B" w14:textId="77777777" w:rsidTr="002D4AA2">
        <w:tc>
          <w:tcPr>
            <w:tcW w:w="8391" w:type="dxa"/>
            <w:gridSpan w:val="2"/>
          </w:tcPr>
          <w:p w14:paraId="10400BC2" w14:textId="77777777" w:rsidR="00F25932" w:rsidRPr="0043076D" w:rsidRDefault="00F25932" w:rsidP="006835C6">
            <w:pPr>
              <w:spacing w:line="360" w:lineRule="auto"/>
              <w:jc w:val="both"/>
              <w:rPr>
                <w:rFonts w:ascii="Times New Roman" w:hAnsi="Times New Roman" w:cs="Times New Roman"/>
                <w:i/>
                <w:color w:val="000000" w:themeColor="text1"/>
                <w:sz w:val="24"/>
                <w:szCs w:val="24"/>
              </w:rPr>
            </w:pPr>
            <w:r w:rsidRPr="0043076D">
              <w:rPr>
                <w:rFonts w:ascii="Times New Roman" w:hAnsi="Times New Roman" w:cs="Times New Roman"/>
                <w:i/>
                <w:color w:val="000000" w:themeColor="text1"/>
                <w:sz w:val="24"/>
                <w:szCs w:val="24"/>
              </w:rPr>
              <w:t>Impact-related categories</w:t>
            </w:r>
          </w:p>
        </w:tc>
      </w:tr>
      <w:tr w:rsidR="00EF4EB3" w:rsidRPr="00B036F6" w14:paraId="4A0598E7" w14:textId="77777777" w:rsidTr="002D4AA2">
        <w:tc>
          <w:tcPr>
            <w:tcW w:w="4195" w:type="dxa"/>
          </w:tcPr>
          <w:p w14:paraId="6C42D377"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Extraction of abiotic resources</w:t>
            </w:r>
          </w:p>
        </w:tc>
        <w:tc>
          <w:tcPr>
            <w:tcW w:w="4196" w:type="dxa"/>
          </w:tcPr>
          <w:p w14:paraId="5AB76E0C"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Resource depletion rate</w:t>
            </w:r>
          </w:p>
        </w:tc>
      </w:tr>
      <w:tr w:rsidR="00EF4EB3" w:rsidRPr="00B036F6" w14:paraId="3B3C57AD" w14:textId="77777777" w:rsidTr="002D4AA2">
        <w:tc>
          <w:tcPr>
            <w:tcW w:w="4195" w:type="dxa"/>
          </w:tcPr>
          <w:p w14:paraId="53C7A7E3"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Extraction of biotic resources</w:t>
            </w:r>
          </w:p>
        </w:tc>
        <w:tc>
          <w:tcPr>
            <w:tcW w:w="4196" w:type="dxa"/>
          </w:tcPr>
          <w:p w14:paraId="2D80A4BB"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Replenishment rate</w:t>
            </w:r>
          </w:p>
        </w:tc>
      </w:tr>
      <w:tr w:rsidR="00EF4EB3" w:rsidRPr="00B036F6" w14:paraId="2F598456" w14:textId="77777777" w:rsidTr="002D4AA2">
        <w:tc>
          <w:tcPr>
            <w:tcW w:w="8391" w:type="dxa"/>
            <w:gridSpan w:val="2"/>
          </w:tcPr>
          <w:p w14:paraId="14FC551A" w14:textId="77777777" w:rsidR="00F25932" w:rsidRPr="0043076D" w:rsidRDefault="00F25932" w:rsidP="006835C6">
            <w:pPr>
              <w:spacing w:line="360" w:lineRule="auto"/>
              <w:jc w:val="both"/>
              <w:rPr>
                <w:rFonts w:ascii="Times New Roman" w:hAnsi="Times New Roman" w:cs="Times New Roman"/>
                <w:i/>
                <w:color w:val="000000" w:themeColor="text1"/>
                <w:sz w:val="24"/>
                <w:szCs w:val="24"/>
              </w:rPr>
            </w:pPr>
            <w:r w:rsidRPr="0043076D">
              <w:rPr>
                <w:rFonts w:ascii="Times New Roman" w:hAnsi="Times New Roman" w:cs="Times New Roman"/>
                <w:i/>
                <w:color w:val="000000" w:themeColor="text1"/>
                <w:sz w:val="24"/>
                <w:szCs w:val="24"/>
              </w:rPr>
              <w:t>Output-related categories</w:t>
            </w:r>
          </w:p>
        </w:tc>
      </w:tr>
      <w:tr w:rsidR="00EF4EB3" w:rsidRPr="00B036F6" w14:paraId="02208966" w14:textId="77777777" w:rsidTr="002D4AA2">
        <w:tc>
          <w:tcPr>
            <w:tcW w:w="4195" w:type="dxa"/>
          </w:tcPr>
          <w:p w14:paraId="1836B26F"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Climate Change</w:t>
            </w:r>
          </w:p>
        </w:tc>
        <w:tc>
          <w:tcPr>
            <w:tcW w:w="4196" w:type="dxa"/>
          </w:tcPr>
          <w:p w14:paraId="056801FA"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kg CO</w:t>
            </w:r>
            <w:r w:rsidRPr="0043076D">
              <w:rPr>
                <w:rFonts w:ascii="Times New Roman" w:hAnsi="Times New Roman" w:cs="Times New Roman"/>
                <w:color w:val="000000" w:themeColor="text1"/>
                <w:sz w:val="24"/>
                <w:szCs w:val="24"/>
                <w:vertAlign w:val="subscript"/>
              </w:rPr>
              <w:t>2</w:t>
            </w:r>
            <w:r w:rsidRPr="0043076D">
              <w:rPr>
                <w:rFonts w:ascii="Times New Roman" w:hAnsi="Times New Roman" w:cs="Times New Roman"/>
                <w:color w:val="000000" w:themeColor="text1"/>
                <w:sz w:val="24"/>
                <w:szCs w:val="24"/>
              </w:rPr>
              <w:t xml:space="preserve"> as equivalent unit for GWP*</w:t>
            </w:r>
          </w:p>
        </w:tc>
      </w:tr>
      <w:tr w:rsidR="00EF4EB3" w:rsidRPr="00B036F6" w14:paraId="3A801CC4" w14:textId="77777777" w:rsidTr="002D4AA2">
        <w:tc>
          <w:tcPr>
            <w:tcW w:w="4195" w:type="dxa"/>
          </w:tcPr>
          <w:p w14:paraId="3543BCA9"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Stratospheric ozone depletion</w:t>
            </w:r>
          </w:p>
        </w:tc>
        <w:tc>
          <w:tcPr>
            <w:tcW w:w="4196" w:type="dxa"/>
          </w:tcPr>
          <w:p w14:paraId="02A9787E"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kg CFC-11 as equivalent unit for ODP**</w:t>
            </w:r>
          </w:p>
        </w:tc>
      </w:tr>
      <w:tr w:rsidR="00EF4EB3" w:rsidRPr="00B036F6" w14:paraId="17A5A98B" w14:textId="77777777" w:rsidTr="002D4AA2">
        <w:tc>
          <w:tcPr>
            <w:tcW w:w="4195" w:type="dxa"/>
          </w:tcPr>
          <w:p w14:paraId="5FDC5E60"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Human toxicity</w:t>
            </w:r>
          </w:p>
        </w:tc>
        <w:tc>
          <w:tcPr>
            <w:tcW w:w="4196" w:type="dxa"/>
          </w:tcPr>
          <w:p w14:paraId="241D6B2F"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F4EB3" w:rsidRPr="00B036F6" w14:paraId="366897CC" w14:textId="77777777" w:rsidTr="002D4AA2">
        <w:tc>
          <w:tcPr>
            <w:tcW w:w="4195" w:type="dxa"/>
          </w:tcPr>
          <w:p w14:paraId="4965E734"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Eco-toxicity</w:t>
            </w:r>
          </w:p>
        </w:tc>
        <w:tc>
          <w:tcPr>
            <w:tcW w:w="4196" w:type="dxa"/>
          </w:tcPr>
          <w:p w14:paraId="65638816"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quatic eco-toxicity potential for AETP</w:t>
            </w:r>
          </w:p>
        </w:tc>
      </w:tr>
      <w:tr w:rsidR="00EF4EB3" w:rsidRPr="00B036F6" w14:paraId="2E3B13BB" w14:textId="77777777" w:rsidTr="002D4AA2">
        <w:tc>
          <w:tcPr>
            <w:tcW w:w="4195" w:type="dxa"/>
          </w:tcPr>
          <w:p w14:paraId="659444D9"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hoto oxidant formation</w:t>
            </w:r>
          </w:p>
        </w:tc>
        <w:tc>
          <w:tcPr>
            <w:tcW w:w="4196" w:type="dxa"/>
          </w:tcPr>
          <w:p w14:paraId="04222D93"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kg ethene as equivalence unit for photochemical ozone creation potential</w:t>
            </w:r>
          </w:p>
        </w:tc>
      </w:tr>
      <w:tr w:rsidR="00EF4EB3" w:rsidRPr="00B036F6" w14:paraId="4CB6C697" w14:textId="77777777" w:rsidTr="002D4AA2">
        <w:tc>
          <w:tcPr>
            <w:tcW w:w="4195" w:type="dxa"/>
          </w:tcPr>
          <w:p w14:paraId="2B70B0AC"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cidification</w:t>
            </w:r>
          </w:p>
        </w:tc>
        <w:tc>
          <w:tcPr>
            <w:tcW w:w="4196" w:type="dxa"/>
          </w:tcPr>
          <w:p w14:paraId="1D3671C1"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Release of H as equivalence unit for AP</w:t>
            </w:r>
          </w:p>
        </w:tc>
      </w:tr>
      <w:tr w:rsidR="00EF4EB3" w:rsidRPr="00B036F6" w14:paraId="597A48E8" w14:textId="77777777" w:rsidTr="002D4AA2">
        <w:tc>
          <w:tcPr>
            <w:tcW w:w="4195" w:type="dxa"/>
          </w:tcPr>
          <w:p w14:paraId="1AED61A7"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Nutrification</w:t>
            </w:r>
          </w:p>
        </w:tc>
        <w:tc>
          <w:tcPr>
            <w:tcW w:w="4196" w:type="dxa"/>
          </w:tcPr>
          <w:p w14:paraId="1FC8127F"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Stoichiometric sum of macronutrients as equivalence unit for the nitrification potential</w:t>
            </w:r>
          </w:p>
        </w:tc>
      </w:tr>
      <w:tr w:rsidR="00EF4EB3" w:rsidRPr="00B036F6" w14:paraId="3CEE531C" w14:textId="77777777" w:rsidTr="002D4AA2">
        <w:tc>
          <w:tcPr>
            <w:tcW w:w="4195" w:type="dxa"/>
          </w:tcPr>
          <w:p w14:paraId="434BE404"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GWP: Global Warming Potential</w:t>
            </w:r>
          </w:p>
          <w:p w14:paraId="51775155"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ODP:</w:t>
            </w:r>
          </w:p>
        </w:tc>
        <w:tc>
          <w:tcPr>
            <w:tcW w:w="4196" w:type="dxa"/>
          </w:tcPr>
          <w:p w14:paraId="69780896"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bl>
    <w:p w14:paraId="2F756B60"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p w14:paraId="3C646176" w14:textId="77777777" w:rsidR="00E2504A" w:rsidRDefault="00E2504A" w:rsidP="00440DC8">
      <w:pPr>
        <w:pStyle w:val="Caption"/>
        <w:spacing w:line="360" w:lineRule="auto"/>
        <w:ind w:firstLine="720"/>
        <w:jc w:val="center"/>
        <w:rPr>
          <w:rFonts w:ascii="Times New Roman" w:hAnsi="Times New Roman" w:cs="Times New Roman"/>
          <w:b w:val="0"/>
          <w:color w:val="000000" w:themeColor="text1"/>
          <w:sz w:val="24"/>
          <w:szCs w:val="24"/>
        </w:rPr>
      </w:pPr>
      <w:bookmarkStart w:id="218" w:name="_Ref491509878"/>
    </w:p>
    <w:p w14:paraId="71FBD24B" w14:textId="77777777" w:rsidR="00E2504A" w:rsidRDefault="00E2504A" w:rsidP="00440DC8">
      <w:pPr>
        <w:pStyle w:val="Caption"/>
        <w:spacing w:line="360" w:lineRule="auto"/>
        <w:ind w:firstLine="720"/>
        <w:jc w:val="center"/>
        <w:rPr>
          <w:rFonts w:ascii="Times New Roman" w:hAnsi="Times New Roman" w:cs="Times New Roman"/>
          <w:b w:val="0"/>
          <w:color w:val="000000" w:themeColor="text1"/>
          <w:sz w:val="24"/>
          <w:szCs w:val="24"/>
        </w:rPr>
      </w:pPr>
    </w:p>
    <w:p w14:paraId="64BF6CB2" w14:textId="77777777" w:rsidR="00E2504A" w:rsidRDefault="00E2504A" w:rsidP="00440DC8">
      <w:pPr>
        <w:pStyle w:val="Caption"/>
        <w:spacing w:line="360" w:lineRule="auto"/>
        <w:ind w:firstLine="720"/>
        <w:jc w:val="center"/>
        <w:rPr>
          <w:rFonts w:ascii="Times New Roman" w:hAnsi="Times New Roman" w:cs="Times New Roman"/>
          <w:b w:val="0"/>
          <w:color w:val="000000" w:themeColor="text1"/>
          <w:sz w:val="24"/>
          <w:szCs w:val="24"/>
        </w:rPr>
      </w:pPr>
    </w:p>
    <w:p w14:paraId="1EB9E6C5" w14:textId="77777777" w:rsidR="00E2504A" w:rsidRDefault="00E2504A" w:rsidP="00440DC8">
      <w:pPr>
        <w:pStyle w:val="Caption"/>
        <w:spacing w:line="360" w:lineRule="auto"/>
        <w:ind w:firstLine="720"/>
        <w:jc w:val="center"/>
        <w:rPr>
          <w:rFonts w:ascii="Times New Roman" w:hAnsi="Times New Roman" w:cs="Times New Roman"/>
          <w:b w:val="0"/>
          <w:color w:val="000000" w:themeColor="text1"/>
          <w:sz w:val="24"/>
          <w:szCs w:val="24"/>
        </w:rPr>
      </w:pPr>
    </w:p>
    <w:p w14:paraId="5CD6E1F1" w14:textId="77777777" w:rsidR="00E2504A" w:rsidRDefault="00E2504A" w:rsidP="00440DC8">
      <w:pPr>
        <w:pStyle w:val="Caption"/>
        <w:spacing w:line="360" w:lineRule="auto"/>
        <w:ind w:firstLine="720"/>
        <w:jc w:val="center"/>
        <w:rPr>
          <w:rFonts w:ascii="Times New Roman" w:hAnsi="Times New Roman" w:cs="Times New Roman"/>
          <w:b w:val="0"/>
          <w:color w:val="000000" w:themeColor="text1"/>
          <w:sz w:val="24"/>
          <w:szCs w:val="24"/>
        </w:rPr>
      </w:pPr>
    </w:p>
    <w:p w14:paraId="46A50EE7" w14:textId="57478395" w:rsidR="00F25932" w:rsidRPr="0043076D" w:rsidRDefault="00440DC8" w:rsidP="00440DC8">
      <w:pPr>
        <w:pStyle w:val="Caption"/>
        <w:spacing w:line="360" w:lineRule="auto"/>
        <w:ind w:firstLine="720"/>
        <w:jc w:val="center"/>
        <w:rPr>
          <w:rFonts w:ascii="Times New Roman" w:hAnsi="Times New Roman" w:cs="Times New Roman"/>
          <w:color w:val="000000" w:themeColor="text1"/>
          <w:sz w:val="24"/>
          <w:szCs w:val="24"/>
        </w:rPr>
      </w:pPr>
      <w:bookmarkStart w:id="219" w:name="_Toc518370651"/>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23</w:t>
      </w:r>
      <w:r w:rsidR="00711874">
        <w:rPr>
          <w:rFonts w:ascii="Times New Roman" w:hAnsi="Times New Roman" w:cs="Times New Roman"/>
          <w:b w:val="0"/>
          <w:color w:val="000000" w:themeColor="text1"/>
          <w:sz w:val="24"/>
          <w:szCs w:val="24"/>
        </w:rPr>
        <w:fldChar w:fldCharType="end"/>
      </w:r>
      <w:bookmarkEnd w:id="218"/>
      <w:r w:rsidRPr="00B036F6">
        <w:rPr>
          <w:rFonts w:ascii="Times New Roman" w:hAnsi="Times New Roman" w:cs="Times New Roman"/>
          <w:b w:val="0"/>
          <w:color w:val="000000" w:themeColor="text1"/>
          <w:sz w:val="24"/>
          <w:szCs w:val="24"/>
        </w:rPr>
        <w:t xml:space="preserve"> E</w:t>
      </w:r>
      <w:r w:rsidRPr="0043076D">
        <w:rPr>
          <w:rFonts w:ascii="Times New Roman" w:hAnsi="Times New Roman" w:cs="Times New Roman"/>
          <w:b w:val="0"/>
          <w:color w:val="000000" w:themeColor="text1"/>
          <w:sz w:val="24"/>
          <w:szCs w:val="24"/>
        </w:rPr>
        <w:t>nvironmental impact selection</w:t>
      </w:r>
      <w:bookmarkEnd w:id="219"/>
    </w:p>
    <w:tbl>
      <w:tblPr>
        <w:tblStyle w:val="TableGrid"/>
        <w:tblW w:w="9606" w:type="dxa"/>
        <w:jc w:val="center"/>
        <w:tblLayout w:type="fixed"/>
        <w:tblLook w:val="04A0" w:firstRow="1" w:lastRow="0" w:firstColumn="1" w:lastColumn="0" w:noHBand="0" w:noVBand="1"/>
      </w:tblPr>
      <w:tblGrid>
        <w:gridCol w:w="3369"/>
        <w:gridCol w:w="3827"/>
        <w:gridCol w:w="2410"/>
      </w:tblGrid>
      <w:tr w:rsidR="00EF4EB3" w:rsidRPr="00B036F6" w14:paraId="4836B400" w14:textId="77777777" w:rsidTr="00440DC8">
        <w:trPr>
          <w:jc w:val="center"/>
        </w:trPr>
        <w:tc>
          <w:tcPr>
            <w:tcW w:w="3369" w:type="dxa"/>
          </w:tcPr>
          <w:p w14:paraId="45398344" w14:textId="77777777" w:rsidR="00F25932" w:rsidRPr="0043076D" w:rsidRDefault="00F25932" w:rsidP="00FB1657">
            <w:pPr>
              <w:spacing w:line="360" w:lineRule="auto"/>
              <w:ind w:firstLine="720"/>
              <w:jc w:val="both"/>
              <w:rPr>
                <w:rFonts w:ascii="Times New Roman" w:hAnsi="Times New Roman" w:cs="Times New Roman"/>
                <w:b/>
                <w:color w:val="000000" w:themeColor="text1"/>
                <w:sz w:val="24"/>
                <w:szCs w:val="24"/>
              </w:rPr>
            </w:pPr>
            <w:r w:rsidRPr="0043076D">
              <w:rPr>
                <w:rFonts w:ascii="Times New Roman" w:hAnsi="Times New Roman" w:cs="Times New Roman"/>
                <w:b/>
                <w:color w:val="000000" w:themeColor="text1"/>
                <w:sz w:val="24"/>
                <w:szCs w:val="24"/>
              </w:rPr>
              <w:t>Category</w:t>
            </w:r>
          </w:p>
        </w:tc>
        <w:tc>
          <w:tcPr>
            <w:tcW w:w="3827" w:type="dxa"/>
          </w:tcPr>
          <w:p w14:paraId="4A6DAF41" w14:textId="77777777" w:rsidR="00F25932" w:rsidRPr="0043076D" w:rsidRDefault="00F25932" w:rsidP="00FB1657">
            <w:pPr>
              <w:spacing w:line="360" w:lineRule="auto"/>
              <w:ind w:firstLine="720"/>
              <w:jc w:val="both"/>
              <w:rPr>
                <w:rFonts w:ascii="Times New Roman" w:hAnsi="Times New Roman" w:cs="Times New Roman"/>
                <w:b/>
                <w:color w:val="000000" w:themeColor="text1"/>
                <w:sz w:val="24"/>
                <w:szCs w:val="24"/>
              </w:rPr>
            </w:pPr>
            <w:r w:rsidRPr="0043076D">
              <w:rPr>
                <w:rFonts w:ascii="Times New Roman" w:hAnsi="Times New Roman" w:cs="Times New Roman"/>
                <w:b/>
                <w:color w:val="000000" w:themeColor="text1"/>
                <w:sz w:val="24"/>
                <w:szCs w:val="24"/>
              </w:rPr>
              <w:t>Mid-point</w:t>
            </w:r>
          </w:p>
        </w:tc>
        <w:tc>
          <w:tcPr>
            <w:tcW w:w="2410" w:type="dxa"/>
          </w:tcPr>
          <w:p w14:paraId="6CE92B80" w14:textId="77777777" w:rsidR="00F25932" w:rsidRPr="0043076D" w:rsidRDefault="00F25932" w:rsidP="00FB1657">
            <w:pPr>
              <w:spacing w:line="360" w:lineRule="auto"/>
              <w:ind w:firstLine="720"/>
              <w:jc w:val="both"/>
              <w:rPr>
                <w:rFonts w:ascii="Times New Roman" w:hAnsi="Times New Roman" w:cs="Times New Roman"/>
                <w:b/>
                <w:color w:val="000000" w:themeColor="text1"/>
                <w:sz w:val="24"/>
                <w:szCs w:val="24"/>
              </w:rPr>
            </w:pPr>
            <w:r w:rsidRPr="0043076D">
              <w:rPr>
                <w:rFonts w:ascii="Times New Roman" w:hAnsi="Times New Roman" w:cs="Times New Roman"/>
                <w:b/>
                <w:color w:val="000000" w:themeColor="text1"/>
                <w:sz w:val="24"/>
                <w:szCs w:val="24"/>
              </w:rPr>
              <w:t>End-point</w:t>
            </w:r>
          </w:p>
        </w:tc>
      </w:tr>
      <w:tr w:rsidR="00EF4EB3" w:rsidRPr="00B036F6" w14:paraId="30DADAD4" w14:textId="77777777" w:rsidTr="00440DC8">
        <w:trPr>
          <w:jc w:val="center"/>
        </w:trPr>
        <w:tc>
          <w:tcPr>
            <w:tcW w:w="3369" w:type="dxa"/>
          </w:tcPr>
          <w:p w14:paraId="75A4506B"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Global warming</w:t>
            </w:r>
          </w:p>
        </w:tc>
        <w:tc>
          <w:tcPr>
            <w:tcW w:w="3827" w:type="dxa"/>
          </w:tcPr>
          <w:p w14:paraId="3BAE12B5"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CO</w:t>
            </w:r>
            <w:r w:rsidRPr="0043076D">
              <w:rPr>
                <w:rFonts w:ascii="Times New Roman" w:hAnsi="Times New Roman" w:cs="Times New Roman"/>
                <w:color w:val="000000" w:themeColor="text1"/>
                <w:sz w:val="24"/>
                <w:szCs w:val="24"/>
                <w:vertAlign w:val="subscript"/>
              </w:rPr>
              <w:t>2</w:t>
            </w:r>
            <w:r w:rsidRPr="0043076D">
              <w:rPr>
                <w:rFonts w:ascii="Times New Roman" w:hAnsi="Times New Roman" w:cs="Times New Roman"/>
                <w:color w:val="000000" w:themeColor="text1"/>
                <w:sz w:val="24"/>
                <w:szCs w:val="24"/>
              </w:rPr>
              <w:t xml:space="preserve"> equiv.</w:t>
            </w:r>
          </w:p>
        </w:tc>
        <w:tc>
          <w:tcPr>
            <w:tcW w:w="2410" w:type="dxa"/>
          </w:tcPr>
          <w:p w14:paraId="20106AB8"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Temperature increase</w:t>
            </w:r>
          </w:p>
        </w:tc>
      </w:tr>
      <w:tr w:rsidR="00EF4EB3" w:rsidRPr="00B036F6" w14:paraId="51FAA3C9" w14:textId="77777777" w:rsidTr="00440DC8">
        <w:trPr>
          <w:jc w:val="center"/>
        </w:trPr>
        <w:tc>
          <w:tcPr>
            <w:tcW w:w="3369" w:type="dxa"/>
          </w:tcPr>
          <w:p w14:paraId="5709C384"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cidification</w:t>
            </w:r>
          </w:p>
        </w:tc>
        <w:tc>
          <w:tcPr>
            <w:tcW w:w="3827" w:type="dxa"/>
          </w:tcPr>
          <w:p w14:paraId="2C9E8A40"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H</w:t>
            </w:r>
            <w:r w:rsidRPr="0043076D">
              <w:rPr>
                <w:rFonts w:ascii="Times New Roman" w:hAnsi="Times New Roman" w:cs="Times New Roman"/>
                <w:color w:val="000000" w:themeColor="text1"/>
                <w:sz w:val="24"/>
                <w:szCs w:val="24"/>
                <w:vertAlign w:val="superscript"/>
              </w:rPr>
              <w:t>+</w:t>
            </w:r>
            <w:r w:rsidRPr="0043076D">
              <w:rPr>
                <w:rFonts w:ascii="Times New Roman" w:hAnsi="Times New Roman" w:cs="Times New Roman"/>
                <w:color w:val="000000" w:themeColor="text1"/>
                <w:sz w:val="24"/>
                <w:szCs w:val="24"/>
              </w:rPr>
              <w:t xml:space="preserve"> mole equiv. or SO</w:t>
            </w:r>
            <w:r w:rsidRPr="0043076D">
              <w:rPr>
                <w:rFonts w:ascii="Times New Roman" w:hAnsi="Times New Roman" w:cs="Times New Roman"/>
                <w:color w:val="000000" w:themeColor="text1"/>
                <w:sz w:val="24"/>
                <w:szCs w:val="24"/>
                <w:vertAlign w:val="subscript"/>
              </w:rPr>
              <w:t>2</w:t>
            </w:r>
            <w:r w:rsidRPr="0043076D">
              <w:rPr>
                <w:rFonts w:ascii="Times New Roman" w:hAnsi="Times New Roman" w:cs="Times New Roman"/>
                <w:color w:val="000000" w:themeColor="text1"/>
                <w:sz w:val="24"/>
                <w:szCs w:val="24"/>
              </w:rPr>
              <w:t xml:space="preserve"> equiv.</w:t>
            </w:r>
          </w:p>
        </w:tc>
        <w:tc>
          <w:tcPr>
            <w:tcW w:w="2410" w:type="dxa"/>
          </w:tcPr>
          <w:p w14:paraId="592A9749"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cid rain</w:t>
            </w:r>
          </w:p>
        </w:tc>
      </w:tr>
      <w:tr w:rsidR="00EF4EB3" w:rsidRPr="00B036F6" w14:paraId="54CBA80F" w14:textId="77777777" w:rsidTr="00440DC8">
        <w:trPr>
          <w:jc w:val="center"/>
        </w:trPr>
        <w:tc>
          <w:tcPr>
            <w:tcW w:w="3369" w:type="dxa"/>
          </w:tcPr>
          <w:p w14:paraId="176A2ED0"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HH Criteria </w:t>
            </w:r>
          </w:p>
        </w:tc>
        <w:tc>
          <w:tcPr>
            <w:tcW w:w="3827" w:type="dxa"/>
          </w:tcPr>
          <w:p w14:paraId="5F929E67"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M</w:t>
            </w:r>
            <w:r w:rsidRPr="0043076D">
              <w:rPr>
                <w:rFonts w:ascii="Times New Roman" w:hAnsi="Times New Roman" w:cs="Times New Roman"/>
                <w:color w:val="000000" w:themeColor="text1"/>
                <w:sz w:val="24"/>
                <w:szCs w:val="24"/>
                <w:vertAlign w:val="subscript"/>
              </w:rPr>
              <w:t>10</w:t>
            </w:r>
            <w:r w:rsidRPr="0043076D">
              <w:rPr>
                <w:rFonts w:ascii="Times New Roman" w:hAnsi="Times New Roman" w:cs="Times New Roman"/>
                <w:color w:val="000000" w:themeColor="text1"/>
                <w:sz w:val="24"/>
                <w:szCs w:val="24"/>
              </w:rPr>
              <w:t xml:space="preserve"> equiv. or PM</w:t>
            </w:r>
            <w:r w:rsidRPr="0043076D">
              <w:rPr>
                <w:rFonts w:ascii="Times New Roman" w:hAnsi="Times New Roman" w:cs="Times New Roman"/>
                <w:color w:val="000000" w:themeColor="text1"/>
                <w:sz w:val="24"/>
                <w:szCs w:val="24"/>
                <w:vertAlign w:val="subscript"/>
              </w:rPr>
              <w:t>2.5</w:t>
            </w:r>
            <w:r w:rsidRPr="0043076D">
              <w:rPr>
                <w:rFonts w:ascii="Times New Roman" w:hAnsi="Times New Roman" w:cs="Times New Roman"/>
                <w:color w:val="000000" w:themeColor="text1"/>
                <w:sz w:val="24"/>
                <w:szCs w:val="24"/>
              </w:rPr>
              <w:t xml:space="preserve"> equiv.</w:t>
            </w:r>
          </w:p>
        </w:tc>
        <w:tc>
          <w:tcPr>
            <w:tcW w:w="2410" w:type="dxa"/>
          </w:tcPr>
          <w:p w14:paraId="16D3C224"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Human health</w:t>
            </w:r>
          </w:p>
        </w:tc>
      </w:tr>
      <w:tr w:rsidR="00EF4EB3" w:rsidRPr="00B036F6" w14:paraId="198F899B" w14:textId="77777777" w:rsidTr="00440DC8">
        <w:trPr>
          <w:jc w:val="center"/>
        </w:trPr>
        <w:tc>
          <w:tcPr>
            <w:tcW w:w="3369" w:type="dxa"/>
          </w:tcPr>
          <w:p w14:paraId="23FB1E25"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Eutrophication</w:t>
            </w:r>
          </w:p>
        </w:tc>
        <w:tc>
          <w:tcPr>
            <w:tcW w:w="3827" w:type="dxa"/>
          </w:tcPr>
          <w:p w14:paraId="73C02AFC"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N equiv.</w:t>
            </w:r>
          </w:p>
        </w:tc>
        <w:tc>
          <w:tcPr>
            <w:tcW w:w="2410" w:type="dxa"/>
          </w:tcPr>
          <w:p w14:paraId="2E3DF292"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Ecosystem loss</w:t>
            </w:r>
          </w:p>
        </w:tc>
      </w:tr>
      <w:tr w:rsidR="00EF4EB3" w:rsidRPr="00B036F6" w14:paraId="01DE3714" w14:textId="77777777" w:rsidTr="00440DC8">
        <w:trPr>
          <w:jc w:val="center"/>
        </w:trPr>
        <w:tc>
          <w:tcPr>
            <w:tcW w:w="3369" w:type="dxa"/>
          </w:tcPr>
          <w:p w14:paraId="329ECC7C"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Ozone depletion</w:t>
            </w:r>
          </w:p>
        </w:tc>
        <w:tc>
          <w:tcPr>
            <w:tcW w:w="3827" w:type="dxa"/>
          </w:tcPr>
          <w:p w14:paraId="11178E56"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CFC-11 equiv.</w:t>
            </w:r>
          </w:p>
        </w:tc>
        <w:tc>
          <w:tcPr>
            <w:tcW w:w="2410" w:type="dxa"/>
          </w:tcPr>
          <w:p w14:paraId="4FBC3230"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Human health</w:t>
            </w:r>
          </w:p>
        </w:tc>
      </w:tr>
      <w:tr w:rsidR="00EF4EB3" w:rsidRPr="00B036F6" w14:paraId="251407D1" w14:textId="77777777" w:rsidTr="00440DC8">
        <w:trPr>
          <w:jc w:val="center"/>
        </w:trPr>
        <w:tc>
          <w:tcPr>
            <w:tcW w:w="3369" w:type="dxa"/>
          </w:tcPr>
          <w:p w14:paraId="44F3B35C"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Smog</w:t>
            </w:r>
          </w:p>
        </w:tc>
        <w:tc>
          <w:tcPr>
            <w:tcW w:w="3827" w:type="dxa"/>
          </w:tcPr>
          <w:p w14:paraId="5434B9FF"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O</w:t>
            </w:r>
            <w:r w:rsidRPr="0043076D">
              <w:rPr>
                <w:rFonts w:ascii="Times New Roman" w:hAnsi="Times New Roman" w:cs="Times New Roman"/>
                <w:color w:val="000000" w:themeColor="text1"/>
                <w:sz w:val="24"/>
                <w:szCs w:val="24"/>
                <w:vertAlign w:val="subscript"/>
              </w:rPr>
              <w:t>3</w:t>
            </w:r>
            <w:r w:rsidRPr="0043076D">
              <w:rPr>
                <w:rFonts w:ascii="Times New Roman" w:hAnsi="Times New Roman" w:cs="Times New Roman"/>
                <w:color w:val="000000" w:themeColor="text1"/>
                <w:sz w:val="24"/>
                <w:szCs w:val="24"/>
              </w:rPr>
              <w:t xml:space="preserve"> equiv.</w:t>
            </w:r>
          </w:p>
        </w:tc>
        <w:tc>
          <w:tcPr>
            <w:tcW w:w="2410" w:type="dxa"/>
          </w:tcPr>
          <w:p w14:paraId="05D059DC"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Human health</w:t>
            </w:r>
          </w:p>
        </w:tc>
      </w:tr>
      <w:tr w:rsidR="00EF4EB3" w:rsidRPr="00B036F6" w14:paraId="51C4F580" w14:textId="77777777" w:rsidTr="00440DC8">
        <w:trPr>
          <w:jc w:val="center"/>
        </w:trPr>
        <w:tc>
          <w:tcPr>
            <w:tcW w:w="3369" w:type="dxa"/>
          </w:tcPr>
          <w:p w14:paraId="0C7CADED"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Ecotoxicity</w:t>
            </w:r>
          </w:p>
        </w:tc>
        <w:tc>
          <w:tcPr>
            <w:tcW w:w="3827" w:type="dxa"/>
          </w:tcPr>
          <w:p w14:paraId="26291E23"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AF.m</w:t>
            </w:r>
            <w:r w:rsidRPr="0043076D">
              <w:rPr>
                <w:rFonts w:ascii="Times New Roman" w:hAnsi="Times New Roman" w:cs="Times New Roman"/>
                <w:color w:val="000000" w:themeColor="text1"/>
                <w:sz w:val="24"/>
                <w:szCs w:val="24"/>
                <w:vertAlign w:val="superscript"/>
              </w:rPr>
              <w:t>3</w:t>
            </w:r>
            <w:r w:rsidRPr="0043076D">
              <w:rPr>
                <w:rFonts w:ascii="Times New Roman" w:hAnsi="Times New Roman" w:cs="Times New Roman"/>
                <w:color w:val="000000" w:themeColor="text1"/>
                <w:sz w:val="24"/>
                <w:szCs w:val="24"/>
              </w:rPr>
              <w:t>.day or triethylene glycol equiv.</w:t>
            </w:r>
          </w:p>
        </w:tc>
        <w:tc>
          <w:tcPr>
            <w:tcW w:w="2410" w:type="dxa"/>
          </w:tcPr>
          <w:p w14:paraId="1275F1AB"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Ecosystem Loss</w:t>
            </w:r>
          </w:p>
        </w:tc>
      </w:tr>
      <w:tr w:rsidR="00EF4EB3" w:rsidRPr="00B036F6" w14:paraId="0957F290" w14:textId="77777777" w:rsidTr="00440DC8">
        <w:trPr>
          <w:jc w:val="center"/>
        </w:trPr>
        <w:tc>
          <w:tcPr>
            <w:tcW w:w="3369" w:type="dxa"/>
          </w:tcPr>
          <w:p w14:paraId="0C0B1B2D"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Human Health (cancer/non cancer)</w:t>
            </w:r>
          </w:p>
        </w:tc>
        <w:tc>
          <w:tcPr>
            <w:tcW w:w="3827" w:type="dxa"/>
          </w:tcPr>
          <w:p w14:paraId="211E4180"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Cases or chloroethylene equiv.</w:t>
            </w:r>
          </w:p>
        </w:tc>
        <w:tc>
          <w:tcPr>
            <w:tcW w:w="2410" w:type="dxa"/>
          </w:tcPr>
          <w:p w14:paraId="20C38F2A"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Human health</w:t>
            </w:r>
          </w:p>
        </w:tc>
      </w:tr>
    </w:tbl>
    <w:p w14:paraId="4EF3C858" w14:textId="77777777" w:rsidR="00440DC8" w:rsidRDefault="00440DC8" w:rsidP="006835C6">
      <w:pPr>
        <w:spacing w:line="360" w:lineRule="auto"/>
        <w:jc w:val="both"/>
        <w:rPr>
          <w:rFonts w:ascii="Times New Roman" w:hAnsi="Times New Roman" w:cs="Times New Roman"/>
          <w:color w:val="000000" w:themeColor="text1"/>
          <w:sz w:val="24"/>
          <w:szCs w:val="24"/>
          <w:u w:val="single"/>
        </w:rPr>
      </w:pPr>
    </w:p>
    <w:p w14:paraId="5DA3B247" w14:textId="7959C224" w:rsidR="00F25932" w:rsidRPr="0043076D" w:rsidRDefault="00F25932" w:rsidP="006835C6">
      <w:pPr>
        <w:spacing w:line="360" w:lineRule="auto"/>
        <w:jc w:val="both"/>
        <w:rPr>
          <w:rFonts w:ascii="Times New Roman" w:hAnsi="Times New Roman" w:cs="Times New Roman"/>
          <w:color w:val="000000" w:themeColor="text1"/>
          <w:sz w:val="24"/>
          <w:szCs w:val="24"/>
          <w:u w:val="single"/>
        </w:rPr>
      </w:pPr>
      <w:r w:rsidRPr="0043076D">
        <w:rPr>
          <w:rFonts w:ascii="Times New Roman" w:hAnsi="Times New Roman" w:cs="Times New Roman"/>
          <w:color w:val="000000" w:themeColor="text1"/>
          <w:sz w:val="24"/>
          <w:szCs w:val="24"/>
          <w:u w:val="single"/>
        </w:rPr>
        <w:t>Interpretation of the results (Phase 4)</w:t>
      </w:r>
    </w:p>
    <w:p w14:paraId="6BFB4680" w14:textId="24726A34"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This is the last stage of a LCA study in which a conclusion is drawn from phase 3. An overview of the LCIA results are grouped together to carry out an environmental evaluation of the product or the process under study. At this stage, a comparative assessment is conducted on two or more products. The outcome from this would be proposed improvement options to reduce the environmental impact of a product or system. Determination of comparing two products and assessing environmental ways of reduction or looking at environmental hotspots in one product process would be carried out by doing a scenario model. Scenario modelling allows for </w:t>
      </w:r>
      <w:r w:rsidRPr="0043076D">
        <w:rPr>
          <w:rFonts w:ascii="Times New Roman" w:hAnsi="Times New Roman" w:cs="Times New Roman"/>
          <w:color w:val="000000" w:themeColor="text1"/>
          <w:sz w:val="24"/>
          <w:szCs w:val="24"/>
        </w:rPr>
        <w:lastRenderedPageBreak/>
        <w:t>testing of potential impact of improvement option for processes</w:t>
      </w:r>
      <w:r w:rsidR="008E7F60" w:rsidRPr="0043076D">
        <w:rPr>
          <w:rFonts w:ascii="Times New Roman" w:hAnsi="Times New Roman" w:cs="Times New Roman"/>
          <w:color w:val="000000" w:themeColor="text1"/>
          <w:sz w:val="24"/>
          <w:szCs w:val="24"/>
        </w:rPr>
        <w:t xml:space="preserve"> within the product life cycle </w:t>
      </w:r>
      <w:sdt>
        <w:sdtPr>
          <w:rPr>
            <w:rFonts w:ascii="Times New Roman" w:hAnsi="Times New Roman" w:cs="Times New Roman"/>
            <w:color w:val="000000" w:themeColor="text1"/>
            <w:sz w:val="24"/>
            <w:szCs w:val="24"/>
          </w:rPr>
          <w:id w:val="-1341768625"/>
          <w:citation/>
        </w:sdtPr>
        <w:sdtEndPr/>
        <w:sdtContent>
          <w:r w:rsidR="008E7F60" w:rsidRPr="0043076D">
            <w:rPr>
              <w:rFonts w:ascii="Times New Roman" w:hAnsi="Times New Roman" w:cs="Times New Roman"/>
              <w:color w:val="000000" w:themeColor="text1"/>
              <w:sz w:val="24"/>
              <w:szCs w:val="24"/>
            </w:rPr>
            <w:fldChar w:fldCharType="begin"/>
          </w:r>
          <w:r w:rsidR="008E7F60" w:rsidRPr="0043076D">
            <w:rPr>
              <w:rFonts w:ascii="Times New Roman" w:hAnsi="Times New Roman" w:cs="Times New Roman"/>
              <w:color w:val="000000" w:themeColor="text1"/>
              <w:sz w:val="24"/>
              <w:szCs w:val="24"/>
            </w:rPr>
            <w:instrText xml:space="preserve"> CITATION Olm11 \l 2057 </w:instrText>
          </w:r>
          <w:r w:rsidR="008E7F60"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Olmez, 2011)</w:t>
          </w:r>
          <w:r w:rsidR="008E7F60" w:rsidRPr="0043076D">
            <w:rPr>
              <w:rFonts w:ascii="Times New Roman" w:hAnsi="Times New Roman" w:cs="Times New Roman"/>
              <w:color w:val="000000" w:themeColor="text1"/>
              <w:sz w:val="24"/>
              <w:szCs w:val="24"/>
            </w:rPr>
            <w:fldChar w:fldCharType="end"/>
          </w:r>
        </w:sdtContent>
      </w:sdt>
    </w:p>
    <w:p w14:paraId="0379C7AF" w14:textId="77777777" w:rsidR="00440DC8" w:rsidRDefault="00440DC8" w:rsidP="006835C6">
      <w:pPr>
        <w:spacing w:line="360" w:lineRule="auto"/>
        <w:jc w:val="both"/>
        <w:rPr>
          <w:rFonts w:ascii="Times New Roman" w:hAnsi="Times New Roman" w:cs="Times New Roman"/>
          <w:color w:val="000000" w:themeColor="text1"/>
          <w:sz w:val="24"/>
          <w:szCs w:val="24"/>
          <w:u w:val="single"/>
        </w:rPr>
      </w:pPr>
    </w:p>
    <w:p w14:paraId="5870B8D8" w14:textId="39F80C24" w:rsidR="00440DC8" w:rsidRDefault="002C6B38" w:rsidP="006835C6">
      <w:pPr>
        <w:spacing w:line="360" w:lineRule="auto"/>
        <w:jc w:val="both"/>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br w:type="page"/>
      </w:r>
    </w:p>
    <w:p w14:paraId="21CC8E3E" w14:textId="4831C943" w:rsidR="00F25932" w:rsidRPr="00D83F69" w:rsidRDefault="00DE7EE1" w:rsidP="006835C6">
      <w:pPr>
        <w:spacing w:line="360" w:lineRule="auto"/>
        <w:jc w:val="both"/>
        <w:rPr>
          <w:rFonts w:ascii="Times New Roman" w:hAnsi="Times New Roman" w:cs="Times New Roman"/>
          <w:b/>
          <w:color w:val="000000" w:themeColor="text1"/>
          <w:sz w:val="24"/>
          <w:szCs w:val="24"/>
        </w:rPr>
      </w:pPr>
      <w:r w:rsidRPr="00D83F69">
        <w:rPr>
          <w:rFonts w:ascii="Times New Roman" w:hAnsi="Times New Roman" w:cs="Times New Roman"/>
          <w:b/>
          <w:color w:val="000000" w:themeColor="text1"/>
          <w:sz w:val="24"/>
          <w:szCs w:val="24"/>
        </w:rPr>
        <w:lastRenderedPageBreak/>
        <w:t>Appendix C</w:t>
      </w:r>
    </w:p>
    <w:p w14:paraId="3F79B02C" w14:textId="77702822" w:rsidR="00F25932" w:rsidRPr="0043076D" w:rsidRDefault="00F25932" w:rsidP="006835C6">
      <w:pPr>
        <w:spacing w:line="360" w:lineRule="auto"/>
        <w:jc w:val="both"/>
        <w:rPr>
          <w:rFonts w:ascii="Times New Roman" w:hAnsi="Times New Roman" w:cs="Times New Roman"/>
          <w:color w:val="000000" w:themeColor="text1"/>
          <w:sz w:val="24"/>
          <w:szCs w:val="24"/>
          <w:u w:val="single"/>
        </w:rPr>
      </w:pPr>
      <w:r w:rsidRPr="0043076D">
        <w:rPr>
          <w:rFonts w:ascii="Times New Roman" w:hAnsi="Times New Roman" w:cs="Times New Roman"/>
          <w:color w:val="000000" w:themeColor="text1"/>
          <w:sz w:val="24"/>
          <w:szCs w:val="24"/>
          <w:u w:val="single"/>
        </w:rPr>
        <w:t xml:space="preserve">UK plastic consumption </w:t>
      </w:r>
    </w:p>
    <w:p w14:paraId="3A68650C" w14:textId="1C707206" w:rsidR="00F25932"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Below gives </w:t>
      </w:r>
      <w:r w:rsidR="00440DC8" w:rsidRPr="00657E6A">
        <w:rPr>
          <w:rFonts w:ascii="Times New Roman" w:hAnsi="Times New Roman" w:cs="Times New Roman"/>
          <w:color w:val="000000" w:themeColor="text1"/>
          <w:sz w:val="24"/>
          <w:szCs w:val="24"/>
        </w:rPr>
        <w:t>a table</w:t>
      </w:r>
      <w:r w:rsidRPr="0043076D">
        <w:rPr>
          <w:rFonts w:ascii="Times New Roman" w:hAnsi="Times New Roman" w:cs="Times New Roman"/>
          <w:color w:val="000000" w:themeColor="text1"/>
          <w:sz w:val="24"/>
          <w:szCs w:val="24"/>
        </w:rPr>
        <w:t xml:space="preserve"> on the breakdown of plastic consumption in various industries, the plastic waste produced from these industries, the recycling, recovery and disposal of these plastic etc.</w:t>
      </w:r>
    </w:p>
    <w:p w14:paraId="0A443723" w14:textId="0B71624C" w:rsidR="00440DC8" w:rsidRPr="0043076D" w:rsidRDefault="00440DC8" w:rsidP="00440DC8">
      <w:pPr>
        <w:pStyle w:val="Caption"/>
        <w:jc w:val="center"/>
        <w:rPr>
          <w:rFonts w:ascii="Times New Roman" w:hAnsi="Times New Roman" w:cs="Times New Roman"/>
          <w:b w:val="0"/>
          <w:color w:val="000000" w:themeColor="text1"/>
          <w:sz w:val="24"/>
          <w:szCs w:val="24"/>
          <w:u w:val="single"/>
        </w:rPr>
      </w:pPr>
      <w:bookmarkStart w:id="220" w:name="_Toc518370652"/>
      <w:r w:rsidRPr="00B036F6">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24</w:t>
      </w:r>
      <w:r w:rsidR="00711874">
        <w:rPr>
          <w:rFonts w:ascii="Times New Roman" w:hAnsi="Times New Roman" w:cs="Times New Roman"/>
          <w:b w:val="0"/>
          <w:color w:val="000000" w:themeColor="text1"/>
          <w:sz w:val="24"/>
          <w:szCs w:val="24"/>
        </w:rPr>
        <w:fldChar w:fldCharType="end"/>
      </w:r>
      <w:r w:rsidRPr="00B036F6">
        <w:rPr>
          <w:rFonts w:ascii="Times New Roman" w:hAnsi="Times New Roman" w:cs="Times New Roman"/>
          <w:b w:val="0"/>
          <w:color w:val="000000" w:themeColor="text1"/>
          <w:sz w:val="24"/>
          <w:szCs w:val="24"/>
        </w:rPr>
        <w:t xml:space="preserve"> UK plastic consumption in various sectors </w:t>
      </w:r>
      <w:sdt>
        <w:sdtPr>
          <w:rPr>
            <w:rFonts w:ascii="Times New Roman" w:hAnsi="Times New Roman" w:cs="Times New Roman"/>
            <w:b w:val="0"/>
            <w:color w:val="000000" w:themeColor="text1"/>
            <w:sz w:val="24"/>
            <w:szCs w:val="24"/>
          </w:rPr>
          <w:id w:val="-916935282"/>
          <w:citation/>
        </w:sdtPr>
        <w:sdtEndPr/>
        <w:sdtContent>
          <w:r w:rsidRPr="00B036F6">
            <w:rPr>
              <w:rFonts w:ascii="Times New Roman" w:hAnsi="Times New Roman" w:cs="Times New Roman"/>
              <w:b w:val="0"/>
              <w:color w:val="000000" w:themeColor="text1"/>
              <w:sz w:val="24"/>
              <w:szCs w:val="24"/>
            </w:rPr>
            <w:fldChar w:fldCharType="begin"/>
          </w:r>
          <w:r w:rsidRPr="00B036F6">
            <w:rPr>
              <w:rFonts w:ascii="Times New Roman" w:hAnsi="Times New Roman" w:cs="Times New Roman"/>
              <w:b w:val="0"/>
              <w:color w:val="000000" w:themeColor="text1"/>
              <w:sz w:val="24"/>
              <w:szCs w:val="24"/>
            </w:rPr>
            <w:instrText xml:space="preserve"> CITATION Zho12 \l 2057 </w:instrText>
          </w:r>
          <w:r w:rsidRPr="00B036F6">
            <w:rPr>
              <w:rFonts w:ascii="Times New Roman" w:hAnsi="Times New Roman" w:cs="Times New Roman"/>
              <w:b w:val="0"/>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Zhou, 2012)</w:t>
          </w:r>
          <w:r w:rsidRPr="00B036F6">
            <w:rPr>
              <w:rFonts w:ascii="Times New Roman" w:hAnsi="Times New Roman" w:cs="Times New Roman"/>
              <w:b w:val="0"/>
              <w:color w:val="000000" w:themeColor="text1"/>
              <w:sz w:val="24"/>
              <w:szCs w:val="24"/>
            </w:rPr>
            <w:fldChar w:fldCharType="end"/>
          </w:r>
        </w:sdtContent>
      </w:sdt>
      <w:bookmarkEnd w:id="220"/>
    </w:p>
    <w:tbl>
      <w:tblPr>
        <w:tblStyle w:val="TableGrid"/>
        <w:tblW w:w="9070" w:type="dxa"/>
        <w:tblLayout w:type="fixed"/>
        <w:tblLook w:val="04A0" w:firstRow="1" w:lastRow="0" w:firstColumn="1" w:lastColumn="0" w:noHBand="0" w:noVBand="1"/>
      </w:tblPr>
      <w:tblGrid>
        <w:gridCol w:w="1814"/>
        <w:gridCol w:w="1814"/>
        <w:gridCol w:w="1814"/>
        <w:gridCol w:w="1814"/>
        <w:gridCol w:w="1814"/>
      </w:tblGrid>
      <w:tr w:rsidR="00E35216" w:rsidRPr="00B036F6" w14:paraId="2AD25C69" w14:textId="77777777" w:rsidTr="00EF4FF7">
        <w:trPr>
          <w:trHeight w:val="227"/>
        </w:trPr>
        <w:tc>
          <w:tcPr>
            <w:tcW w:w="1814" w:type="dxa"/>
          </w:tcPr>
          <w:p w14:paraId="51F947C3" w14:textId="5646936F"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label</w:t>
            </w:r>
          </w:p>
        </w:tc>
        <w:tc>
          <w:tcPr>
            <w:tcW w:w="1814" w:type="dxa"/>
          </w:tcPr>
          <w:p w14:paraId="6342EBD7"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name</w:t>
            </w:r>
          </w:p>
        </w:tc>
        <w:tc>
          <w:tcPr>
            <w:tcW w:w="1814" w:type="dxa"/>
          </w:tcPr>
          <w:p w14:paraId="195E7571"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Value</w:t>
            </w:r>
          </w:p>
          <w:p w14:paraId="57CC3DD3" w14:textId="5AE8AFDE" w:rsidR="00F25932" w:rsidRPr="0043076D" w:rsidRDefault="00D5700C"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w:t>
            </w:r>
            <w:r w:rsidR="00F25932" w:rsidRPr="0043076D">
              <w:rPr>
                <w:rFonts w:ascii="Times New Roman" w:hAnsi="Times New Roman" w:cs="Times New Roman"/>
                <w:color w:val="000000" w:themeColor="text1"/>
                <w:sz w:val="24"/>
                <w:szCs w:val="24"/>
              </w:rPr>
              <w:t>Mtonnes</w:t>
            </w:r>
            <w:r w:rsidRPr="0043076D">
              <w:rPr>
                <w:rFonts w:ascii="Times New Roman" w:hAnsi="Times New Roman" w:cs="Times New Roman"/>
                <w:color w:val="000000" w:themeColor="text1"/>
                <w:sz w:val="24"/>
                <w:szCs w:val="24"/>
              </w:rPr>
              <w:t>)</w:t>
            </w:r>
          </w:p>
        </w:tc>
        <w:tc>
          <w:tcPr>
            <w:tcW w:w="1814" w:type="dxa"/>
          </w:tcPr>
          <w:p w14:paraId="516CB652"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Explanation of Data</w:t>
            </w:r>
          </w:p>
        </w:tc>
        <w:tc>
          <w:tcPr>
            <w:tcW w:w="1814" w:type="dxa"/>
          </w:tcPr>
          <w:p w14:paraId="529B4C7E"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ccuracy of data or source of data</w:t>
            </w:r>
          </w:p>
        </w:tc>
      </w:tr>
      <w:tr w:rsidR="00E35216" w:rsidRPr="00B036F6" w14:paraId="7DA60B6F" w14:textId="77777777" w:rsidTr="00EF4FF7">
        <w:trPr>
          <w:trHeight w:val="227"/>
        </w:trPr>
        <w:tc>
          <w:tcPr>
            <w:tcW w:w="1814" w:type="dxa"/>
          </w:tcPr>
          <w:p w14:paraId="632FEB6E"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1</w:t>
            </w:r>
          </w:p>
        </w:tc>
        <w:tc>
          <w:tcPr>
            <w:tcW w:w="1814" w:type="dxa"/>
          </w:tcPr>
          <w:p w14:paraId="4067B925"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Manufacturing of </w:t>
            </w:r>
          </w:p>
          <w:p w14:paraId="6636A6A4"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Polymers</w:t>
            </w:r>
          </w:p>
        </w:tc>
        <w:tc>
          <w:tcPr>
            <w:tcW w:w="1814" w:type="dxa"/>
          </w:tcPr>
          <w:p w14:paraId="59A3D87D"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5.6</w:t>
            </w:r>
          </w:p>
        </w:tc>
        <w:tc>
          <w:tcPr>
            <w:tcW w:w="1814" w:type="dxa"/>
          </w:tcPr>
          <w:p w14:paraId="7DB5175C"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UK produced 5mt of plastic product with additional 600kt being imported.</w:t>
            </w:r>
          </w:p>
        </w:tc>
        <w:tc>
          <w:tcPr>
            <w:tcW w:w="1814" w:type="dxa"/>
          </w:tcPr>
          <w:p w14:paraId="274E3077" w14:textId="13280DD0" w:rsidR="00F25932" w:rsidRPr="0043076D" w:rsidRDefault="009D1CB5" w:rsidP="006835C6">
            <w:pPr>
              <w:spacing w:line="360" w:lineRule="auto"/>
              <w:jc w:val="both"/>
              <w:rPr>
                <w:rFonts w:ascii="Times New Roman" w:hAnsi="Times New Roman" w:cs="Times New Roman"/>
                <w:color w:val="000000" w:themeColor="text1"/>
                <w:sz w:val="24"/>
                <w:szCs w:val="24"/>
              </w:rPr>
            </w:pPr>
            <w:sdt>
              <w:sdtPr>
                <w:rPr>
                  <w:rFonts w:ascii="Times New Roman" w:hAnsi="Times New Roman" w:cs="Times New Roman"/>
                  <w:color w:val="000000" w:themeColor="text1"/>
                  <w:sz w:val="24"/>
                  <w:szCs w:val="24"/>
                </w:rPr>
                <w:id w:val="-1723197319"/>
                <w:citation/>
              </w:sdtPr>
              <w:sdtEndPr/>
              <w:sdtContent>
                <w:r w:rsidR="00D5700C" w:rsidRPr="0043076D">
                  <w:rPr>
                    <w:rFonts w:ascii="Times New Roman" w:hAnsi="Times New Roman" w:cs="Times New Roman"/>
                    <w:color w:val="000000" w:themeColor="text1"/>
                    <w:sz w:val="24"/>
                    <w:szCs w:val="24"/>
                  </w:rPr>
                  <w:fldChar w:fldCharType="begin"/>
                </w:r>
                <w:r w:rsidR="00D5700C" w:rsidRPr="0043076D">
                  <w:rPr>
                    <w:rFonts w:ascii="Times New Roman" w:hAnsi="Times New Roman" w:cs="Times New Roman"/>
                    <w:color w:val="000000" w:themeColor="text1"/>
                    <w:sz w:val="24"/>
                    <w:szCs w:val="24"/>
                  </w:rPr>
                  <w:instrText xml:space="preserve"> CITATION Bri11 \l 2057 </w:instrText>
                </w:r>
                <w:r w:rsidR="00D5700C"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British Plastic Federation, 2011)</w:t>
                </w:r>
                <w:r w:rsidR="00D5700C" w:rsidRPr="0043076D">
                  <w:rPr>
                    <w:rFonts w:ascii="Times New Roman" w:hAnsi="Times New Roman" w:cs="Times New Roman"/>
                    <w:color w:val="000000" w:themeColor="text1"/>
                    <w:sz w:val="24"/>
                    <w:szCs w:val="24"/>
                  </w:rPr>
                  <w:fldChar w:fldCharType="end"/>
                </w:r>
              </w:sdtContent>
            </w:sdt>
          </w:p>
        </w:tc>
      </w:tr>
      <w:tr w:rsidR="00E35216" w:rsidRPr="00B036F6" w14:paraId="23F3DB65" w14:textId="77777777" w:rsidTr="00EF4FF7">
        <w:trPr>
          <w:trHeight w:val="227"/>
        </w:trPr>
        <w:tc>
          <w:tcPr>
            <w:tcW w:w="1814" w:type="dxa"/>
          </w:tcPr>
          <w:p w14:paraId="6611A918"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2</w:t>
            </w:r>
          </w:p>
        </w:tc>
        <w:tc>
          <w:tcPr>
            <w:tcW w:w="1814" w:type="dxa"/>
          </w:tcPr>
          <w:p w14:paraId="4E90DCA7"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consumption in packaging</w:t>
            </w:r>
          </w:p>
        </w:tc>
        <w:tc>
          <w:tcPr>
            <w:tcW w:w="1814" w:type="dxa"/>
          </w:tcPr>
          <w:p w14:paraId="266DD1D4"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2.6</w:t>
            </w:r>
          </w:p>
        </w:tc>
        <w:tc>
          <w:tcPr>
            <w:tcW w:w="1814" w:type="dxa"/>
          </w:tcPr>
          <w:p w14:paraId="468B772E" w14:textId="2E317676"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5.6million tonne of plastic manufactured</w:t>
            </w:r>
            <w:r w:rsidR="006835C6" w:rsidRPr="00B036F6">
              <w:rPr>
                <w:rFonts w:ascii="Times New Roman" w:hAnsi="Times New Roman" w:cs="Times New Roman"/>
                <w:color w:val="000000" w:themeColor="text1"/>
                <w:sz w:val="24"/>
                <w:szCs w:val="24"/>
              </w:rPr>
              <w:t>.</w:t>
            </w:r>
          </w:p>
          <w:p w14:paraId="7B3925CB" w14:textId="77777777" w:rsidR="006835C6" w:rsidRPr="00B036F6"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5.6*0.38= 2.1mt</w:t>
            </w:r>
          </w:p>
          <w:p w14:paraId="29EA4FDD" w14:textId="5A6BCF3C"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2.1+0.5( estimated that 0.6Mt plastic is imported into UK</w:t>
            </w:r>
            <w:r w:rsidR="00D5700C" w:rsidRPr="0043076D">
              <w:rPr>
                <w:rFonts w:ascii="Times New Roman" w:hAnsi="Times New Roman" w:cs="Times New Roman"/>
                <w:color w:val="000000" w:themeColor="text1"/>
                <w:sz w:val="24"/>
                <w:szCs w:val="24"/>
              </w:rPr>
              <w:t xml:space="preserve"> of which 0.5 is for packaging </w:t>
            </w:r>
            <w:r w:rsidRPr="0043076D">
              <w:rPr>
                <w:rFonts w:ascii="Times New Roman" w:hAnsi="Times New Roman" w:cs="Times New Roman"/>
                <w:color w:val="000000" w:themeColor="text1"/>
                <w:sz w:val="24"/>
                <w:szCs w:val="24"/>
              </w:rPr>
              <w:t>= 2.6</w:t>
            </w:r>
          </w:p>
        </w:tc>
        <w:tc>
          <w:tcPr>
            <w:tcW w:w="1814" w:type="dxa"/>
          </w:tcPr>
          <w:p w14:paraId="1D06ABA7" w14:textId="1F88B556" w:rsidR="00F25932" w:rsidRPr="0043076D" w:rsidRDefault="009D1CB5" w:rsidP="006835C6">
            <w:pPr>
              <w:spacing w:line="360" w:lineRule="auto"/>
              <w:jc w:val="both"/>
              <w:rPr>
                <w:rFonts w:ascii="Times New Roman" w:hAnsi="Times New Roman" w:cs="Times New Roman"/>
                <w:color w:val="000000" w:themeColor="text1"/>
                <w:sz w:val="24"/>
                <w:szCs w:val="24"/>
              </w:rPr>
            </w:pPr>
            <w:sdt>
              <w:sdtPr>
                <w:rPr>
                  <w:rFonts w:ascii="Times New Roman" w:hAnsi="Times New Roman" w:cs="Times New Roman"/>
                  <w:color w:val="000000" w:themeColor="text1"/>
                  <w:sz w:val="24"/>
                  <w:szCs w:val="24"/>
                </w:rPr>
                <w:id w:val="371118723"/>
                <w:citation/>
              </w:sdtPr>
              <w:sdtEndPr/>
              <w:sdtContent>
                <w:r w:rsidR="00D5700C" w:rsidRPr="0043076D">
                  <w:rPr>
                    <w:rFonts w:ascii="Times New Roman" w:hAnsi="Times New Roman" w:cs="Times New Roman"/>
                    <w:color w:val="000000" w:themeColor="text1"/>
                    <w:sz w:val="24"/>
                    <w:szCs w:val="24"/>
                  </w:rPr>
                  <w:fldChar w:fldCharType="begin"/>
                </w:r>
                <w:r w:rsidR="00D5700C" w:rsidRPr="0043076D">
                  <w:rPr>
                    <w:rFonts w:ascii="Times New Roman" w:hAnsi="Times New Roman" w:cs="Times New Roman"/>
                    <w:color w:val="000000" w:themeColor="text1"/>
                    <w:sz w:val="24"/>
                    <w:szCs w:val="24"/>
                  </w:rPr>
                  <w:instrText xml:space="preserve"> CITATION Zho12 \l 2057 </w:instrText>
                </w:r>
                <w:r w:rsidR="00D5700C"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Zhou, 2012)</w:t>
                </w:r>
                <w:r w:rsidR="00D5700C" w:rsidRPr="0043076D">
                  <w:rPr>
                    <w:rFonts w:ascii="Times New Roman" w:hAnsi="Times New Roman" w:cs="Times New Roman"/>
                    <w:color w:val="000000" w:themeColor="text1"/>
                    <w:sz w:val="24"/>
                    <w:szCs w:val="24"/>
                  </w:rPr>
                  <w:fldChar w:fldCharType="end"/>
                </w:r>
              </w:sdtContent>
            </w:sdt>
          </w:p>
        </w:tc>
      </w:tr>
      <w:tr w:rsidR="00E35216" w:rsidRPr="00B036F6" w14:paraId="1D5D7AA2" w14:textId="77777777" w:rsidTr="00EF4FF7">
        <w:trPr>
          <w:trHeight w:val="227"/>
        </w:trPr>
        <w:tc>
          <w:tcPr>
            <w:tcW w:w="1814" w:type="dxa"/>
          </w:tcPr>
          <w:p w14:paraId="5D346E3B"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3</w:t>
            </w:r>
          </w:p>
        </w:tc>
        <w:tc>
          <w:tcPr>
            <w:tcW w:w="1814" w:type="dxa"/>
          </w:tcPr>
          <w:p w14:paraId="3F75C4A5"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consumption in construction</w:t>
            </w:r>
          </w:p>
        </w:tc>
        <w:tc>
          <w:tcPr>
            <w:tcW w:w="1814" w:type="dxa"/>
          </w:tcPr>
          <w:p w14:paraId="2405C768"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1.2</w:t>
            </w:r>
          </w:p>
        </w:tc>
        <w:tc>
          <w:tcPr>
            <w:tcW w:w="1814" w:type="dxa"/>
          </w:tcPr>
          <w:p w14:paraId="0CBFB5FA"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22% of plastic as seen from figure 1 is used in the </w:t>
            </w:r>
            <w:r w:rsidRPr="0043076D">
              <w:rPr>
                <w:rFonts w:ascii="Times New Roman" w:hAnsi="Times New Roman" w:cs="Times New Roman"/>
                <w:color w:val="000000" w:themeColor="text1"/>
                <w:sz w:val="24"/>
                <w:szCs w:val="24"/>
              </w:rPr>
              <w:lastRenderedPageBreak/>
              <w:t xml:space="preserve">construction industry. </w:t>
            </w:r>
          </w:p>
          <w:p w14:paraId="31B4FF74"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5.6*0.22</w:t>
            </w:r>
          </w:p>
          <w:p w14:paraId="07B8D17F"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c>
          <w:tcPr>
            <w:tcW w:w="1814" w:type="dxa"/>
          </w:tcPr>
          <w:p w14:paraId="5849AC22" w14:textId="11DC3835" w:rsidR="00F25932" w:rsidRPr="0043076D" w:rsidRDefault="009D1CB5" w:rsidP="006835C6">
            <w:pPr>
              <w:spacing w:line="360" w:lineRule="auto"/>
              <w:jc w:val="both"/>
              <w:rPr>
                <w:rFonts w:ascii="Times New Roman" w:hAnsi="Times New Roman" w:cs="Times New Roman"/>
                <w:color w:val="000000" w:themeColor="text1"/>
                <w:sz w:val="24"/>
                <w:szCs w:val="24"/>
              </w:rPr>
            </w:pPr>
            <w:sdt>
              <w:sdtPr>
                <w:rPr>
                  <w:rFonts w:ascii="Times New Roman" w:hAnsi="Times New Roman" w:cs="Times New Roman"/>
                  <w:color w:val="000000" w:themeColor="text1"/>
                  <w:sz w:val="24"/>
                  <w:szCs w:val="24"/>
                </w:rPr>
                <w:id w:val="-1056548425"/>
                <w:citation/>
              </w:sdtPr>
              <w:sdtEndPr/>
              <w:sdtContent>
                <w:r w:rsidR="00D5700C" w:rsidRPr="0043076D">
                  <w:rPr>
                    <w:rFonts w:ascii="Times New Roman" w:hAnsi="Times New Roman" w:cs="Times New Roman"/>
                    <w:color w:val="000000" w:themeColor="text1"/>
                    <w:sz w:val="24"/>
                    <w:szCs w:val="24"/>
                  </w:rPr>
                  <w:fldChar w:fldCharType="begin"/>
                </w:r>
                <w:r w:rsidR="00D5700C" w:rsidRPr="0043076D">
                  <w:rPr>
                    <w:rFonts w:ascii="Times New Roman" w:hAnsi="Times New Roman" w:cs="Times New Roman"/>
                    <w:color w:val="000000" w:themeColor="text1"/>
                    <w:sz w:val="24"/>
                    <w:szCs w:val="24"/>
                  </w:rPr>
                  <w:instrText xml:space="preserve"> CITATION Zho12 \l 2057 </w:instrText>
                </w:r>
                <w:r w:rsidR="00D5700C"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Zhou, 2012)</w:t>
                </w:r>
                <w:r w:rsidR="00D5700C" w:rsidRPr="0043076D">
                  <w:rPr>
                    <w:rFonts w:ascii="Times New Roman" w:hAnsi="Times New Roman" w:cs="Times New Roman"/>
                    <w:color w:val="000000" w:themeColor="text1"/>
                    <w:sz w:val="24"/>
                    <w:szCs w:val="24"/>
                  </w:rPr>
                  <w:fldChar w:fldCharType="end"/>
                </w:r>
              </w:sdtContent>
            </w:sdt>
          </w:p>
        </w:tc>
      </w:tr>
      <w:tr w:rsidR="00E35216" w:rsidRPr="00B036F6" w14:paraId="7A3E0727" w14:textId="77777777" w:rsidTr="00EF4FF7">
        <w:trPr>
          <w:trHeight w:val="227"/>
        </w:trPr>
        <w:tc>
          <w:tcPr>
            <w:tcW w:w="1814" w:type="dxa"/>
          </w:tcPr>
          <w:p w14:paraId="26364A02"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lastRenderedPageBreak/>
              <w:t>A4</w:t>
            </w:r>
          </w:p>
        </w:tc>
        <w:tc>
          <w:tcPr>
            <w:tcW w:w="1814" w:type="dxa"/>
          </w:tcPr>
          <w:p w14:paraId="0BC1E833"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consumption in Electrical and Electronic Applications</w:t>
            </w:r>
          </w:p>
        </w:tc>
        <w:tc>
          <w:tcPr>
            <w:tcW w:w="1814" w:type="dxa"/>
          </w:tcPr>
          <w:p w14:paraId="28F5AC38"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0.33</w:t>
            </w:r>
          </w:p>
        </w:tc>
        <w:tc>
          <w:tcPr>
            <w:tcW w:w="1814" w:type="dxa"/>
          </w:tcPr>
          <w:p w14:paraId="73DCA2F4"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6% of plastic is used in the electrical and electronic industry there can estimate consumption as:</w:t>
            </w:r>
          </w:p>
          <w:p w14:paraId="726456D6"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p w14:paraId="0E6434AD"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1*0.06 =0.33</w:t>
            </w:r>
          </w:p>
          <w:p w14:paraId="354577BD"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p w14:paraId="450F4B8D"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c>
          <w:tcPr>
            <w:tcW w:w="1814" w:type="dxa"/>
          </w:tcPr>
          <w:p w14:paraId="76D23B68"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35216" w:rsidRPr="00B036F6" w14:paraId="16039DA6" w14:textId="77777777" w:rsidTr="00EF4FF7">
        <w:trPr>
          <w:trHeight w:val="227"/>
        </w:trPr>
        <w:tc>
          <w:tcPr>
            <w:tcW w:w="1814" w:type="dxa"/>
          </w:tcPr>
          <w:p w14:paraId="38A56578"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5</w:t>
            </w:r>
          </w:p>
        </w:tc>
        <w:tc>
          <w:tcPr>
            <w:tcW w:w="1814" w:type="dxa"/>
          </w:tcPr>
          <w:p w14:paraId="3C3281A3"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consumption in Automotive industry</w:t>
            </w:r>
          </w:p>
        </w:tc>
        <w:tc>
          <w:tcPr>
            <w:tcW w:w="1814" w:type="dxa"/>
          </w:tcPr>
          <w:p w14:paraId="78A42A45"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0.39</w:t>
            </w:r>
          </w:p>
        </w:tc>
        <w:tc>
          <w:tcPr>
            <w:tcW w:w="1814" w:type="dxa"/>
          </w:tcPr>
          <w:p w14:paraId="4CF69406"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7%of UK plastic found to be used in the Automotive industry:</w:t>
            </w:r>
          </w:p>
          <w:p w14:paraId="2A9986DE"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A1-A16)*0.07 = </w:t>
            </w:r>
          </w:p>
        </w:tc>
        <w:tc>
          <w:tcPr>
            <w:tcW w:w="1814" w:type="dxa"/>
          </w:tcPr>
          <w:p w14:paraId="5ED7C093"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35216" w:rsidRPr="00B036F6" w14:paraId="410E1D2F" w14:textId="77777777" w:rsidTr="00EF4FF7">
        <w:trPr>
          <w:trHeight w:val="227"/>
        </w:trPr>
        <w:tc>
          <w:tcPr>
            <w:tcW w:w="1814" w:type="dxa"/>
          </w:tcPr>
          <w:p w14:paraId="23C39F68"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6</w:t>
            </w:r>
          </w:p>
        </w:tc>
        <w:tc>
          <w:tcPr>
            <w:tcW w:w="1814" w:type="dxa"/>
          </w:tcPr>
          <w:p w14:paraId="22C711CE"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consumption in other sectors</w:t>
            </w:r>
          </w:p>
        </w:tc>
        <w:tc>
          <w:tcPr>
            <w:tcW w:w="1814" w:type="dxa"/>
          </w:tcPr>
          <w:p w14:paraId="4A02C814"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1.1</w:t>
            </w:r>
          </w:p>
        </w:tc>
        <w:tc>
          <w:tcPr>
            <w:tcW w:w="1814" w:type="dxa"/>
          </w:tcPr>
          <w:p w14:paraId="67C2829A"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18% of plastic is found to be used in other sectors to the ones </w:t>
            </w:r>
            <w:r w:rsidRPr="0043076D">
              <w:rPr>
                <w:rFonts w:ascii="Times New Roman" w:hAnsi="Times New Roman" w:cs="Times New Roman"/>
                <w:color w:val="000000" w:themeColor="text1"/>
                <w:sz w:val="24"/>
                <w:szCs w:val="24"/>
              </w:rPr>
              <w:lastRenderedPageBreak/>
              <w:t>mentioned:</w:t>
            </w:r>
          </w:p>
          <w:p w14:paraId="2C1937E5"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A1*0.18 = </w:t>
            </w:r>
          </w:p>
        </w:tc>
        <w:tc>
          <w:tcPr>
            <w:tcW w:w="1814" w:type="dxa"/>
          </w:tcPr>
          <w:p w14:paraId="5E821FE3"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35216" w:rsidRPr="00B036F6" w14:paraId="0E30279A" w14:textId="77777777" w:rsidTr="00EF4FF7">
        <w:trPr>
          <w:trHeight w:val="227"/>
        </w:trPr>
        <w:tc>
          <w:tcPr>
            <w:tcW w:w="1814" w:type="dxa"/>
          </w:tcPr>
          <w:p w14:paraId="5582661F"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lastRenderedPageBreak/>
              <w:t>A7</w:t>
            </w:r>
          </w:p>
        </w:tc>
        <w:tc>
          <w:tcPr>
            <w:tcW w:w="1814" w:type="dxa"/>
          </w:tcPr>
          <w:p w14:paraId="06948922"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waste from packaging</w:t>
            </w:r>
          </w:p>
        </w:tc>
        <w:tc>
          <w:tcPr>
            <w:tcW w:w="1814" w:type="dxa"/>
          </w:tcPr>
          <w:p w14:paraId="0B5D96FA"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1.6</w:t>
            </w:r>
          </w:p>
        </w:tc>
        <w:tc>
          <w:tcPr>
            <w:tcW w:w="1814" w:type="dxa"/>
          </w:tcPr>
          <w:p w14:paraId="20759C16"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67% of plastic packaging waste is disposed ( either landfill or incinerated without energy recovery)</w:t>
            </w:r>
          </w:p>
        </w:tc>
        <w:tc>
          <w:tcPr>
            <w:tcW w:w="1814" w:type="dxa"/>
          </w:tcPr>
          <w:p w14:paraId="1101D409" w14:textId="5BD6B0A5" w:rsidR="00F25932" w:rsidRPr="0043076D" w:rsidRDefault="009D1CB5" w:rsidP="006835C6">
            <w:pPr>
              <w:spacing w:line="360" w:lineRule="auto"/>
              <w:jc w:val="both"/>
              <w:rPr>
                <w:rFonts w:ascii="Times New Roman" w:hAnsi="Times New Roman" w:cs="Times New Roman"/>
                <w:color w:val="000000" w:themeColor="text1"/>
                <w:sz w:val="24"/>
                <w:szCs w:val="24"/>
                <w:lang w:val="fr-FR"/>
              </w:rPr>
            </w:pPr>
            <w:sdt>
              <w:sdtPr>
                <w:rPr>
                  <w:rFonts w:ascii="Times New Roman" w:hAnsi="Times New Roman" w:cs="Times New Roman"/>
                  <w:color w:val="000000" w:themeColor="text1"/>
                  <w:sz w:val="24"/>
                  <w:szCs w:val="24"/>
                  <w:lang w:val="fr-FR"/>
                </w:rPr>
                <w:id w:val="157510932"/>
                <w:citation/>
              </w:sdtPr>
              <w:sdtEndPr/>
              <w:sdtContent>
                <w:r w:rsidR="00D5700C" w:rsidRPr="0043076D">
                  <w:rPr>
                    <w:rFonts w:ascii="Times New Roman" w:hAnsi="Times New Roman" w:cs="Times New Roman"/>
                    <w:color w:val="000000" w:themeColor="text1"/>
                    <w:sz w:val="24"/>
                    <w:szCs w:val="24"/>
                    <w:lang w:val="fr-FR"/>
                  </w:rPr>
                  <w:fldChar w:fldCharType="begin"/>
                </w:r>
                <w:r w:rsidR="00D5700C" w:rsidRPr="0043076D">
                  <w:rPr>
                    <w:rFonts w:ascii="Times New Roman" w:hAnsi="Times New Roman" w:cs="Times New Roman"/>
                    <w:color w:val="000000" w:themeColor="text1"/>
                    <w:sz w:val="24"/>
                    <w:szCs w:val="24"/>
                  </w:rPr>
                  <w:instrText xml:space="preserve"> CITATION Rec14 \l 2057 </w:instrText>
                </w:r>
                <w:r w:rsidR="00D5700C" w:rsidRPr="0043076D">
                  <w:rPr>
                    <w:rFonts w:ascii="Times New Roman" w:hAnsi="Times New Roman" w:cs="Times New Roman"/>
                    <w:color w:val="000000" w:themeColor="text1"/>
                    <w:sz w:val="24"/>
                    <w:szCs w:val="24"/>
                    <w:lang w:val="fr-FR"/>
                  </w:rPr>
                  <w:fldChar w:fldCharType="separate"/>
                </w:r>
                <w:r w:rsidR="002E4BDA" w:rsidRPr="008D3758">
                  <w:rPr>
                    <w:rFonts w:ascii="Times New Roman" w:hAnsi="Times New Roman" w:cs="Times New Roman"/>
                    <w:noProof/>
                    <w:color w:val="000000" w:themeColor="text1"/>
                    <w:sz w:val="24"/>
                    <w:szCs w:val="24"/>
                  </w:rPr>
                  <w:t>(Recoup, 2014)</w:t>
                </w:r>
                <w:r w:rsidR="00D5700C" w:rsidRPr="0043076D">
                  <w:rPr>
                    <w:rFonts w:ascii="Times New Roman" w:hAnsi="Times New Roman" w:cs="Times New Roman"/>
                    <w:color w:val="000000" w:themeColor="text1"/>
                    <w:sz w:val="24"/>
                    <w:szCs w:val="24"/>
                    <w:lang w:val="fr-FR"/>
                  </w:rPr>
                  <w:fldChar w:fldCharType="end"/>
                </w:r>
              </w:sdtContent>
            </w:sdt>
          </w:p>
        </w:tc>
      </w:tr>
      <w:tr w:rsidR="00E35216" w:rsidRPr="00B036F6" w14:paraId="2713CA02" w14:textId="77777777" w:rsidTr="00EF4FF7">
        <w:trPr>
          <w:trHeight w:val="227"/>
        </w:trPr>
        <w:tc>
          <w:tcPr>
            <w:tcW w:w="1814" w:type="dxa"/>
          </w:tcPr>
          <w:p w14:paraId="686BF99D"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8</w:t>
            </w:r>
          </w:p>
        </w:tc>
        <w:tc>
          <w:tcPr>
            <w:tcW w:w="1814" w:type="dxa"/>
          </w:tcPr>
          <w:p w14:paraId="1153DE7E"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waste from construction</w:t>
            </w:r>
          </w:p>
        </w:tc>
        <w:tc>
          <w:tcPr>
            <w:tcW w:w="1814" w:type="dxa"/>
          </w:tcPr>
          <w:p w14:paraId="598B552C"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0.8</w:t>
            </w:r>
          </w:p>
        </w:tc>
        <w:tc>
          <w:tcPr>
            <w:tcW w:w="1814" w:type="dxa"/>
          </w:tcPr>
          <w:p w14:paraId="514F6B2D"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waste from construction industry in 2010 estimated as 150,000 tonnes</w:t>
            </w:r>
          </w:p>
        </w:tc>
        <w:tc>
          <w:tcPr>
            <w:tcW w:w="1814" w:type="dxa"/>
          </w:tcPr>
          <w:p w14:paraId="6ECF704A" w14:textId="1560577B" w:rsidR="00F25932" w:rsidRPr="0043076D" w:rsidRDefault="009D1CB5" w:rsidP="006835C6">
            <w:pPr>
              <w:spacing w:line="360" w:lineRule="auto"/>
              <w:jc w:val="both"/>
              <w:rPr>
                <w:rFonts w:ascii="Times New Roman" w:hAnsi="Times New Roman" w:cs="Times New Roman"/>
                <w:color w:val="000000" w:themeColor="text1"/>
                <w:sz w:val="24"/>
                <w:szCs w:val="24"/>
              </w:rPr>
            </w:pPr>
            <w:sdt>
              <w:sdtPr>
                <w:rPr>
                  <w:rFonts w:ascii="Times New Roman" w:hAnsi="Times New Roman" w:cs="Times New Roman"/>
                  <w:color w:val="000000" w:themeColor="text1"/>
                  <w:sz w:val="24"/>
                  <w:szCs w:val="24"/>
                </w:rPr>
                <w:id w:val="651406985"/>
                <w:citation/>
              </w:sdtPr>
              <w:sdtEndPr/>
              <w:sdtContent>
                <w:r w:rsidR="00D5700C" w:rsidRPr="0043076D">
                  <w:rPr>
                    <w:rFonts w:ascii="Times New Roman" w:hAnsi="Times New Roman" w:cs="Times New Roman"/>
                    <w:color w:val="000000" w:themeColor="text1"/>
                    <w:sz w:val="24"/>
                    <w:szCs w:val="24"/>
                  </w:rPr>
                  <w:fldChar w:fldCharType="begin"/>
                </w:r>
                <w:r w:rsidR="00D5700C" w:rsidRPr="0043076D">
                  <w:rPr>
                    <w:rFonts w:ascii="Times New Roman" w:hAnsi="Times New Roman" w:cs="Times New Roman"/>
                    <w:color w:val="000000" w:themeColor="text1"/>
                    <w:sz w:val="24"/>
                    <w:szCs w:val="24"/>
                  </w:rPr>
                  <w:instrText xml:space="preserve"> CITATION Zho12 \l 2057 </w:instrText>
                </w:r>
                <w:r w:rsidR="00D5700C"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Zhou, 2012)</w:t>
                </w:r>
                <w:r w:rsidR="00D5700C" w:rsidRPr="0043076D">
                  <w:rPr>
                    <w:rFonts w:ascii="Times New Roman" w:hAnsi="Times New Roman" w:cs="Times New Roman"/>
                    <w:color w:val="000000" w:themeColor="text1"/>
                    <w:sz w:val="24"/>
                    <w:szCs w:val="24"/>
                  </w:rPr>
                  <w:fldChar w:fldCharType="end"/>
                </w:r>
              </w:sdtContent>
            </w:sdt>
          </w:p>
        </w:tc>
      </w:tr>
      <w:tr w:rsidR="00E35216" w:rsidRPr="00B036F6" w14:paraId="55E7253B" w14:textId="77777777" w:rsidTr="00EF4FF7">
        <w:trPr>
          <w:trHeight w:val="227"/>
        </w:trPr>
        <w:tc>
          <w:tcPr>
            <w:tcW w:w="1814" w:type="dxa"/>
          </w:tcPr>
          <w:p w14:paraId="3D3983C5"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9</w:t>
            </w:r>
          </w:p>
        </w:tc>
        <w:tc>
          <w:tcPr>
            <w:tcW w:w="1814" w:type="dxa"/>
          </w:tcPr>
          <w:p w14:paraId="6280FC9F"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waste from electrical and electronic applications</w:t>
            </w:r>
          </w:p>
        </w:tc>
        <w:tc>
          <w:tcPr>
            <w:tcW w:w="1814" w:type="dxa"/>
          </w:tcPr>
          <w:p w14:paraId="09685AB9"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0.09-0.1</w:t>
            </w:r>
          </w:p>
        </w:tc>
        <w:tc>
          <w:tcPr>
            <w:tcW w:w="1814" w:type="dxa"/>
          </w:tcPr>
          <w:p w14:paraId="036D2176"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Zhou (2012) claims that on average that 20% of WEEE consists of plastic. Figures from bates (2014) for WEEE collected in 2012 was 0.5Mt, therefore plastic waste is roughly 0.1Mt </w:t>
            </w:r>
          </w:p>
        </w:tc>
        <w:tc>
          <w:tcPr>
            <w:tcW w:w="1814" w:type="dxa"/>
          </w:tcPr>
          <w:p w14:paraId="0CA94C77"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Bate,2014)</w:t>
            </w:r>
          </w:p>
        </w:tc>
      </w:tr>
      <w:tr w:rsidR="00E35216" w:rsidRPr="00B036F6" w14:paraId="5A717B3F" w14:textId="77777777" w:rsidTr="00EF4FF7">
        <w:trPr>
          <w:trHeight w:val="227"/>
        </w:trPr>
        <w:tc>
          <w:tcPr>
            <w:tcW w:w="1814" w:type="dxa"/>
          </w:tcPr>
          <w:p w14:paraId="1F8C2486"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lastRenderedPageBreak/>
              <w:t>A10</w:t>
            </w:r>
          </w:p>
        </w:tc>
        <w:tc>
          <w:tcPr>
            <w:tcW w:w="1814" w:type="dxa"/>
          </w:tcPr>
          <w:p w14:paraId="5E61E538"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waste from Automotive industry</w:t>
            </w:r>
          </w:p>
        </w:tc>
        <w:tc>
          <w:tcPr>
            <w:tcW w:w="1814" w:type="dxa"/>
          </w:tcPr>
          <w:p w14:paraId="6CA38C8D"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0.2</w:t>
            </w:r>
          </w:p>
        </w:tc>
        <w:tc>
          <w:tcPr>
            <w:tcW w:w="1814" w:type="dxa"/>
          </w:tcPr>
          <w:p w14:paraId="5953FD0D"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Average car estimated to weigh 1 tonne with over 2 million ELV in the UK each year with the average car containing roughly 10% of plastic by weight(BPF,2011) </w:t>
            </w:r>
          </w:p>
          <w:p w14:paraId="061FB112"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p w14:paraId="08D8AEBF"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2 million tonnes *0.1</w:t>
            </w:r>
          </w:p>
        </w:tc>
        <w:tc>
          <w:tcPr>
            <w:tcW w:w="1814" w:type="dxa"/>
          </w:tcPr>
          <w:p w14:paraId="7BB4997E" w14:textId="348DDD6B" w:rsidR="00F25932" w:rsidRPr="0043076D" w:rsidRDefault="009D1CB5" w:rsidP="006835C6">
            <w:pPr>
              <w:spacing w:line="360" w:lineRule="auto"/>
              <w:jc w:val="both"/>
              <w:rPr>
                <w:rFonts w:ascii="Times New Roman" w:hAnsi="Times New Roman" w:cs="Times New Roman"/>
                <w:color w:val="000000" w:themeColor="text1"/>
                <w:sz w:val="24"/>
                <w:szCs w:val="24"/>
              </w:rPr>
            </w:pPr>
            <w:sdt>
              <w:sdtPr>
                <w:rPr>
                  <w:rFonts w:ascii="Times New Roman" w:hAnsi="Times New Roman" w:cs="Times New Roman"/>
                  <w:color w:val="000000" w:themeColor="text1"/>
                  <w:sz w:val="24"/>
                  <w:szCs w:val="24"/>
                </w:rPr>
                <w:id w:val="1010263567"/>
                <w:citation/>
              </w:sdtPr>
              <w:sdtEndPr/>
              <w:sdtContent>
                <w:r w:rsidR="00D5700C" w:rsidRPr="0043076D">
                  <w:rPr>
                    <w:rFonts w:ascii="Times New Roman" w:hAnsi="Times New Roman" w:cs="Times New Roman"/>
                    <w:color w:val="000000" w:themeColor="text1"/>
                    <w:sz w:val="24"/>
                    <w:szCs w:val="24"/>
                  </w:rPr>
                  <w:fldChar w:fldCharType="begin"/>
                </w:r>
                <w:r w:rsidR="00D5700C" w:rsidRPr="0043076D">
                  <w:rPr>
                    <w:rFonts w:ascii="Times New Roman" w:hAnsi="Times New Roman" w:cs="Times New Roman"/>
                    <w:color w:val="000000" w:themeColor="text1"/>
                    <w:sz w:val="24"/>
                    <w:szCs w:val="24"/>
                  </w:rPr>
                  <w:instrText xml:space="preserve"> CITATION Bri11 \l 2057 </w:instrText>
                </w:r>
                <w:r w:rsidR="00D5700C"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British Plastic Federation, 2011)</w:t>
                </w:r>
                <w:r w:rsidR="00D5700C" w:rsidRPr="0043076D">
                  <w:rPr>
                    <w:rFonts w:ascii="Times New Roman" w:hAnsi="Times New Roman" w:cs="Times New Roman"/>
                    <w:color w:val="000000" w:themeColor="text1"/>
                    <w:sz w:val="24"/>
                    <w:szCs w:val="24"/>
                  </w:rPr>
                  <w:fldChar w:fldCharType="end"/>
                </w:r>
              </w:sdtContent>
            </w:sdt>
          </w:p>
        </w:tc>
      </w:tr>
      <w:tr w:rsidR="00E35216" w:rsidRPr="00B036F6" w14:paraId="21138F77" w14:textId="77777777" w:rsidTr="00EF4FF7">
        <w:trPr>
          <w:trHeight w:val="227"/>
        </w:trPr>
        <w:tc>
          <w:tcPr>
            <w:tcW w:w="1814" w:type="dxa"/>
          </w:tcPr>
          <w:p w14:paraId="4E91FF1F"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11</w:t>
            </w:r>
          </w:p>
        </w:tc>
        <w:tc>
          <w:tcPr>
            <w:tcW w:w="1814" w:type="dxa"/>
          </w:tcPr>
          <w:p w14:paraId="51F51CEE"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lastic waste from other sectors</w:t>
            </w:r>
          </w:p>
        </w:tc>
        <w:tc>
          <w:tcPr>
            <w:tcW w:w="1814" w:type="dxa"/>
          </w:tcPr>
          <w:p w14:paraId="4363BA0A"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1.2</w:t>
            </w:r>
          </w:p>
        </w:tc>
        <w:tc>
          <w:tcPr>
            <w:tcW w:w="1814" w:type="dxa"/>
          </w:tcPr>
          <w:p w14:paraId="63E4FAD5"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11 = A17-A7-A8-A9-A10 = 1.2</w:t>
            </w:r>
          </w:p>
        </w:tc>
        <w:tc>
          <w:tcPr>
            <w:tcW w:w="1814" w:type="dxa"/>
          </w:tcPr>
          <w:p w14:paraId="6277981E"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35216" w:rsidRPr="00B036F6" w14:paraId="41AAE438" w14:textId="77777777" w:rsidTr="00EF4FF7">
        <w:trPr>
          <w:trHeight w:val="227"/>
        </w:trPr>
        <w:tc>
          <w:tcPr>
            <w:tcW w:w="1814" w:type="dxa"/>
          </w:tcPr>
          <w:p w14:paraId="06739689"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12</w:t>
            </w:r>
          </w:p>
        </w:tc>
        <w:tc>
          <w:tcPr>
            <w:tcW w:w="1814" w:type="dxa"/>
          </w:tcPr>
          <w:p w14:paraId="1B62B221"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ost-consumer plastic waste for disposal</w:t>
            </w:r>
          </w:p>
        </w:tc>
        <w:tc>
          <w:tcPr>
            <w:tcW w:w="1814" w:type="dxa"/>
          </w:tcPr>
          <w:p w14:paraId="345863D8"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2.691</w:t>
            </w:r>
          </w:p>
        </w:tc>
        <w:tc>
          <w:tcPr>
            <w:tcW w:w="1814" w:type="dxa"/>
          </w:tcPr>
          <w:p w14:paraId="3DFB36BA"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ost-consumer plastic waste disposal rate in UK 2012 was 69%:</w:t>
            </w:r>
          </w:p>
          <w:p w14:paraId="696F4E91"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A17 *0.69 = </w:t>
            </w:r>
          </w:p>
        </w:tc>
        <w:tc>
          <w:tcPr>
            <w:tcW w:w="1814" w:type="dxa"/>
          </w:tcPr>
          <w:p w14:paraId="6E25F813" w14:textId="40A89539" w:rsidR="00F25932" w:rsidRPr="0043076D" w:rsidRDefault="009D1CB5" w:rsidP="006835C6">
            <w:pPr>
              <w:spacing w:line="360" w:lineRule="auto"/>
              <w:jc w:val="both"/>
              <w:rPr>
                <w:rFonts w:ascii="Times New Roman" w:hAnsi="Times New Roman" w:cs="Times New Roman"/>
                <w:color w:val="000000" w:themeColor="text1"/>
                <w:sz w:val="24"/>
                <w:szCs w:val="24"/>
              </w:rPr>
            </w:pPr>
            <w:sdt>
              <w:sdtPr>
                <w:rPr>
                  <w:rFonts w:ascii="Times New Roman" w:hAnsi="Times New Roman" w:cs="Times New Roman"/>
                  <w:color w:val="000000" w:themeColor="text1"/>
                  <w:sz w:val="24"/>
                  <w:szCs w:val="24"/>
                </w:rPr>
                <w:id w:val="1546407978"/>
                <w:citation/>
              </w:sdtPr>
              <w:sdtEndPr/>
              <w:sdtContent>
                <w:r w:rsidR="008E7F60" w:rsidRPr="0043076D">
                  <w:rPr>
                    <w:rFonts w:ascii="Times New Roman" w:hAnsi="Times New Roman" w:cs="Times New Roman"/>
                    <w:color w:val="000000" w:themeColor="text1"/>
                    <w:sz w:val="24"/>
                    <w:szCs w:val="24"/>
                  </w:rPr>
                  <w:fldChar w:fldCharType="begin"/>
                </w:r>
                <w:r w:rsidR="008E7F60" w:rsidRPr="0043076D">
                  <w:rPr>
                    <w:rFonts w:ascii="Times New Roman" w:hAnsi="Times New Roman" w:cs="Times New Roman"/>
                    <w:color w:val="000000" w:themeColor="text1"/>
                    <w:sz w:val="24"/>
                    <w:szCs w:val="24"/>
                  </w:rPr>
                  <w:instrText xml:space="preserve"> CITATION Pla11 \l 2057 </w:instrText>
                </w:r>
                <w:r w:rsidR="008E7F60"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PlasticEurope, 2013)</w:t>
                </w:r>
                <w:r w:rsidR="008E7F60" w:rsidRPr="0043076D">
                  <w:rPr>
                    <w:rFonts w:ascii="Times New Roman" w:hAnsi="Times New Roman" w:cs="Times New Roman"/>
                    <w:color w:val="000000" w:themeColor="text1"/>
                    <w:sz w:val="24"/>
                    <w:szCs w:val="24"/>
                  </w:rPr>
                  <w:fldChar w:fldCharType="end"/>
                </w:r>
              </w:sdtContent>
            </w:sdt>
          </w:p>
        </w:tc>
      </w:tr>
      <w:tr w:rsidR="00E35216" w:rsidRPr="00B036F6" w14:paraId="6DB62B34" w14:textId="77777777" w:rsidTr="00EF4FF7">
        <w:trPr>
          <w:trHeight w:val="227"/>
        </w:trPr>
        <w:tc>
          <w:tcPr>
            <w:tcW w:w="1814" w:type="dxa"/>
          </w:tcPr>
          <w:p w14:paraId="540200CC"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13</w:t>
            </w:r>
          </w:p>
        </w:tc>
        <w:tc>
          <w:tcPr>
            <w:tcW w:w="1814" w:type="dxa"/>
          </w:tcPr>
          <w:p w14:paraId="6BE584BF"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ost – consumer plastic waste recycling</w:t>
            </w:r>
          </w:p>
        </w:tc>
        <w:tc>
          <w:tcPr>
            <w:tcW w:w="1814" w:type="dxa"/>
          </w:tcPr>
          <w:p w14:paraId="5F229024"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0.858</w:t>
            </w:r>
          </w:p>
        </w:tc>
        <w:tc>
          <w:tcPr>
            <w:tcW w:w="1814" w:type="dxa"/>
          </w:tcPr>
          <w:p w14:paraId="4C009F8D"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In 2012, 22% of all post-consumer </w:t>
            </w:r>
            <w:r w:rsidRPr="0043076D">
              <w:rPr>
                <w:rFonts w:ascii="Times New Roman" w:hAnsi="Times New Roman" w:cs="Times New Roman"/>
                <w:color w:val="000000" w:themeColor="text1"/>
                <w:sz w:val="24"/>
                <w:szCs w:val="24"/>
              </w:rPr>
              <w:lastRenderedPageBreak/>
              <w:t>plastic waste was recycled</w:t>
            </w:r>
          </w:p>
          <w:p w14:paraId="4EF5C255"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A17* 0.22 = </w:t>
            </w:r>
          </w:p>
        </w:tc>
        <w:tc>
          <w:tcPr>
            <w:tcW w:w="1814" w:type="dxa"/>
          </w:tcPr>
          <w:p w14:paraId="452D161D" w14:textId="1675B025"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35216" w:rsidRPr="00B036F6" w14:paraId="28985BAB" w14:textId="77777777" w:rsidTr="00EF4FF7">
        <w:trPr>
          <w:trHeight w:val="227"/>
        </w:trPr>
        <w:tc>
          <w:tcPr>
            <w:tcW w:w="1814" w:type="dxa"/>
          </w:tcPr>
          <w:p w14:paraId="00A44D79"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lastRenderedPageBreak/>
              <w:t>A14</w:t>
            </w:r>
          </w:p>
        </w:tc>
        <w:tc>
          <w:tcPr>
            <w:tcW w:w="1814" w:type="dxa"/>
          </w:tcPr>
          <w:p w14:paraId="3A3CDDDE"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ost-consumer plastic waste energy recovery</w:t>
            </w:r>
          </w:p>
        </w:tc>
        <w:tc>
          <w:tcPr>
            <w:tcW w:w="1814" w:type="dxa"/>
          </w:tcPr>
          <w:p w14:paraId="4C186F5B"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0.351</w:t>
            </w:r>
          </w:p>
        </w:tc>
        <w:tc>
          <w:tcPr>
            <w:tcW w:w="1814" w:type="dxa"/>
          </w:tcPr>
          <w:p w14:paraId="6074D5F7"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9% of all post-consumer waste plastic was energy recovered</w:t>
            </w:r>
          </w:p>
          <w:p w14:paraId="7D4151BF"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17*0.09 = 0.251</w:t>
            </w:r>
          </w:p>
        </w:tc>
        <w:tc>
          <w:tcPr>
            <w:tcW w:w="1814" w:type="dxa"/>
          </w:tcPr>
          <w:p w14:paraId="4DEA179A" w14:textId="308797E2" w:rsidR="00F25932" w:rsidRPr="0043076D" w:rsidRDefault="009D1CB5" w:rsidP="006835C6">
            <w:pPr>
              <w:spacing w:line="360" w:lineRule="auto"/>
              <w:jc w:val="both"/>
              <w:rPr>
                <w:rFonts w:ascii="Times New Roman" w:hAnsi="Times New Roman" w:cs="Times New Roman"/>
                <w:color w:val="000000" w:themeColor="text1"/>
                <w:sz w:val="24"/>
                <w:szCs w:val="24"/>
              </w:rPr>
            </w:pPr>
            <w:sdt>
              <w:sdtPr>
                <w:rPr>
                  <w:rFonts w:ascii="Times New Roman" w:hAnsi="Times New Roman" w:cs="Times New Roman"/>
                  <w:color w:val="000000" w:themeColor="text1"/>
                  <w:sz w:val="24"/>
                  <w:szCs w:val="24"/>
                </w:rPr>
                <w:id w:val="-1818332842"/>
                <w:citation/>
              </w:sdtPr>
              <w:sdtEndPr/>
              <w:sdtContent>
                <w:r w:rsidR="00D5700C" w:rsidRPr="0043076D">
                  <w:rPr>
                    <w:rFonts w:ascii="Times New Roman" w:hAnsi="Times New Roman" w:cs="Times New Roman"/>
                    <w:color w:val="000000" w:themeColor="text1"/>
                    <w:sz w:val="24"/>
                    <w:szCs w:val="24"/>
                  </w:rPr>
                  <w:fldChar w:fldCharType="begin"/>
                </w:r>
                <w:r w:rsidR="00D5700C" w:rsidRPr="0043076D">
                  <w:rPr>
                    <w:rFonts w:ascii="Times New Roman" w:hAnsi="Times New Roman" w:cs="Times New Roman"/>
                    <w:color w:val="000000" w:themeColor="text1"/>
                    <w:sz w:val="24"/>
                    <w:szCs w:val="24"/>
                  </w:rPr>
                  <w:instrText xml:space="preserve"> CITATION Pla11 \l 2057 </w:instrText>
                </w:r>
                <w:r w:rsidR="00D5700C"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PlasticEurope, 2013)</w:t>
                </w:r>
                <w:r w:rsidR="00D5700C" w:rsidRPr="0043076D">
                  <w:rPr>
                    <w:rFonts w:ascii="Times New Roman" w:hAnsi="Times New Roman" w:cs="Times New Roman"/>
                    <w:color w:val="000000" w:themeColor="text1"/>
                    <w:sz w:val="24"/>
                    <w:szCs w:val="24"/>
                  </w:rPr>
                  <w:fldChar w:fldCharType="end"/>
                </w:r>
              </w:sdtContent>
            </w:sdt>
          </w:p>
        </w:tc>
      </w:tr>
      <w:tr w:rsidR="00E35216" w:rsidRPr="00B036F6" w14:paraId="744254E3" w14:textId="77777777" w:rsidTr="00EF4FF7">
        <w:trPr>
          <w:trHeight w:val="227"/>
        </w:trPr>
        <w:tc>
          <w:tcPr>
            <w:tcW w:w="1814" w:type="dxa"/>
          </w:tcPr>
          <w:p w14:paraId="78017819"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15</w:t>
            </w:r>
          </w:p>
        </w:tc>
        <w:tc>
          <w:tcPr>
            <w:tcW w:w="1814" w:type="dxa"/>
          </w:tcPr>
          <w:p w14:paraId="6B695423"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re-consumer waste collected</w:t>
            </w:r>
          </w:p>
        </w:tc>
        <w:tc>
          <w:tcPr>
            <w:tcW w:w="1814" w:type="dxa"/>
          </w:tcPr>
          <w:p w14:paraId="42CDA2B3"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0.25-0.30</w:t>
            </w:r>
          </w:p>
        </w:tc>
        <w:tc>
          <w:tcPr>
            <w:tcW w:w="1814" w:type="dxa"/>
          </w:tcPr>
          <w:p w14:paraId="65E77ABA" w14:textId="6D3702EA"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re-consumer waste ranges from 250,000-300</w:t>
            </w:r>
            <w:r w:rsidR="00657E6A" w:rsidRPr="00657E6A">
              <w:rPr>
                <w:rFonts w:ascii="Times New Roman" w:hAnsi="Times New Roman" w:cs="Times New Roman"/>
                <w:color w:val="000000" w:themeColor="text1"/>
                <w:sz w:val="24"/>
                <w:szCs w:val="24"/>
              </w:rPr>
              <w:t>, 00</w:t>
            </w:r>
            <w:r w:rsidRPr="0043076D">
              <w:rPr>
                <w:rFonts w:ascii="Times New Roman" w:hAnsi="Times New Roman" w:cs="Times New Roman"/>
                <w:color w:val="000000" w:themeColor="text1"/>
                <w:sz w:val="24"/>
                <w:szCs w:val="24"/>
              </w:rPr>
              <w:t xml:space="preserve"> tonnes per year in the UK. I will distribute the amount of pre consumer waste collected in each industry based on the consumption of plastic they use. This is not the most accurate estimation but it is better than assuming that each industry </w:t>
            </w:r>
            <w:r w:rsidRPr="0043076D">
              <w:rPr>
                <w:rFonts w:ascii="Times New Roman" w:hAnsi="Times New Roman" w:cs="Times New Roman"/>
                <w:color w:val="000000" w:themeColor="text1"/>
                <w:sz w:val="24"/>
                <w:szCs w:val="24"/>
              </w:rPr>
              <w:lastRenderedPageBreak/>
              <w:t>collects 250kt each respectively.</w:t>
            </w:r>
          </w:p>
        </w:tc>
        <w:tc>
          <w:tcPr>
            <w:tcW w:w="1814" w:type="dxa"/>
          </w:tcPr>
          <w:p w14:paraId="7C5C1945" w14:textId="79E65521" w:rsidR="00F25932" w:rsidRPr="0043076D" w:rsidRDefault="009D1CB5" w:rsidP="006835C6">
            <w:pPr>
              <w:spacing w:line="360" w:lineRule="auto"/>
              <w:jc w:val="both"/>
              <w:rPr>
                <w:rFonts w:ascii="Times New Roman" w:hAnsi="Times New Roman" w:cs="Times New Roman"/>
                <w:color w:val="000000" w:themeColor="text1"/>
                <w:sz w:val="24"/>
                <w:szCs w:val="24"/>
              </w:rPr>
            </w:pPr>
            <w:sdt>
              <w:sdtPr>
                <w:rPr>
                  <w:rFonts w:ascii="Times New Roman" w:hAnsi="Times New Roman" w:cs="Times New Roman"/>
                  <w:color w:val="000000" w:themeColor="text1"/>
                  <w:sz w:val="24"/>
                  <w:szCs w:val="24"/>
                </w:rPr>
                <w:id w:val="1779601812"/>
                <w:citation/>
              </w:sdtPr>
              <w:sdtEndPr/>
              <w:sdtContent>
                <w:r w:rsidR="00D5700C" w:rsidRPr="0043076D">
                  <w:rPr>
                    <w:rFonts w:ascii="Times New Roman" w:hAnsi="Times New Roman" w:cs="Times New Roman"/>
                    <w:color w:val="000000" w:themeColor="text1"/>
                    <w:sz w:val="24"/>
                    <w:szCs w:val="24"/>
                  </w:rPr>
                  <w:fldChar w:fldCharType="begin"/>
                </w:r>
                <w:r w:rsidR="00D5700C" w:rsidRPr="0043076D">
                  <w:rPr>
                    <w:rFonts w:ascii="Times New Roman" w:hAnsi="Times New Roman" w:cs="Times New Roman"/>
                    <w:color w:val="000000" w:themeColor="text1"/>
                    <w:sz w:val="24"/>
                    <w:szCs w:val="24"/>
                  </w:rPr>
                  <w:instrText xml:space="preserve"> CITATION Bri11 \l 2057 </w:instrText>
                </w:r>
                <w:r w:rsidR="00D5700C" w:rsidRPr="0043076D">
                  <w:rPr>
                    <w:rFonts w:ascii="Times New Roman" w:hAnsi="Times New Roman" w:cs="Times New Roman"/>
                    <w:color w:val="000000" w:themeColor="text1"/>
                    <w:sz w:val="24"/>
                    <w:szCs w:val="24"/>
                  </w:rPr>
                  <w:fldChar w:fldCharType="separate"/>
                </w:r>
                <w:r w:rsidR="002E4BDA" w:rsidRPr="008D3758">
                  <w:rPr>
                    <w:rFonts w:ascii="Times New Roman" w:hAnsi="Times New Roman" w:cs="Times New Roman"/>
                    <w:noProof/>
                    <w:color w:val="000000" w:themeColor="text1"/>
                    <w:sz w:val="24"/>
                    <w:szCs w:val="24"/>
                  </w:rPr>
                  <w:t>(British Plastic Federation, 2011)</w:t>
                </w:r>
                <w:r w:rsidR="00D5700C" w:rsidRPr="0043076D">
                  <w:rPr>
                    <w:rFonts w:ascii="Times New Roman" w:hAnsi="Times New Roman" w:cs="Times New Roman"/>
                    <w:color w:val="000000" w:themeColor="text1"/>
                    <w:sz w:val="24"/>
                    <w:szCs w:val="24"/>
                  </w:rPr>
                  <w:fldChar w:fldCharType="end"/>
                </w:r>
              </w:sdtContent>
            </w:sdt>
          </w:p>
        </w:tc>
      </w:tr>
      <w:tr w:rsidR="00E35216" w:rsidRPr="00B036F6" w14:paraId="5AAC9D1E" w14:textId="77777777" w:rsidTr="00EF4FF7">
        <w:trPr>
          <w:trHeight w:val="227"/>
        </w:trPr>
        <w:tc>
          <w:tcPr>
            <w:tcW w:w="1814" w:type="dxa"/>
          </w:tcPr>
          <w:p w14:paraId="2FBF8D2A"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lastRenderedPageBreak/>
              <w:t>A16</w:t>
            </w:r>
          </w:p>
        </w:tc>
        <w:tc>
          <w:tcPr>
            <w:tcW w:w="1814" w:type="dxa"/>
          </w:tcPr>
          <w:p w14:paraId="6297521B"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re-consumer plastic waste recycled</w:t>
            </w:r>
          </w:p>
        </w:tc>
        <w:tc>
          <w:tcPr>
            <w:tcW w:w="1814" w:type="dxa"/>
          </w:tcPr>
          <w:p w14:paraId="6235CB72"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0.2375</w:t>
            </w:r>
          </w:p>
        </w:tc>
        <w:tc>
          <w:tcPr>
            <w:tcW w:w="1814" w:type="dxa"/>
          </w:tcPr>
          <w:p w14:paraId="44CAB4FF"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re-consumer plastic was has a high recycling rate since it is still of high quality and not contaminated. It is usually about 90% recycling rate. A god assumption can be 95% recycling rate:</w:t>
            </w:r>
          </w:p>
          <w:p w14:paraId="2F8E79A6"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0.25*0.95 = 0.2375</w:t>
            </w:r>
          </w:p>
        </w:tc>
        <w:tc>
          <w:tcPr>
            <w:tcW w:w="1814" w:type="dxa"/>
          </w:tcPr>
          <w:p w14:paraId="07DD9513"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r w:rsidR="00E35216" w:rsidRPr="00B036F6" w14:paraId="742E4630" w14:textId="77777777" w:rsidTr="00EF4FF7">
        <w:trPr>
          <w:trHeight w:val="227"/>
        </w:trPr>
        <w:tc>
          <w:tcPr>
            <w:tcW w:w="1814" w:type="dxa"/>
          </w:tcPr>
          <w:p w14:paraId="2B146FFA" w14:textId="77777777" w:rsidR="00F25932" w:rsidRPr="0043076D" w:rsidRDefault="00F25932" w:rsidP="00F93A9B">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A17</w:t>
            </w:r>
          </w:p>
        </w:tc>
        <w:tc>
          <w:tcPr>
            <w:tcW w:w="1814" w:type="dxa"/>
          </w:tcPr>
          <w:p w14:paraId="4A1888C3"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Post-consumer waste</w:t>
            </w:r>
          </w:p>
        </w:tc>
        <w:tc>
          <w:tcPr>
            <w:tcW w:w="1814" w:type="dxa"/>
          </w:tcPr>
          <w:p w14:paraId="2A436A7F" w14:textId="77777777" w:rsidR="00F25932" w:rsidRPr="0043076D" w:rsidRDefault="00F25932" w:rsidP="006835C6">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3.9</w:t>
            </w:r>
          </w:p>
        </w:tc>
        <w:tc>
          <w:tcPr>
            <w:tcW w:w="1814" w:type="dxa"/>
          </w:tcPr>
          <w:p w14:paraId="775952D0" w14:textId="7A327B34" w:rsidR="00F25932" w:rsidRPr="0043076D" w:rsidRDefault="00657E6A" w:rsidP="006835C6">
            <w:pPr>
              <w:spacing w:after="0" w:line="360" w:lineRule="auto"/>
              <w:jc w:val="both"/>
              <w:rPr>
                <w:rFonts w:ascii="Times New Roman" w:hAnsi="Times New Roman" w:cs="Times New Roman"/>
                <w:color w:val="000000" w:themeColor="text1"/>
                <w:sz w:val="24"/>
                <w:szCs w:val="24"/>
              </w:rPr>
            </w:pPr>
            <w:r w:rsidRPr="00657E6A">
              <w:rPr>
                <w:rFonts w:ascii="Times New Roman" w:hAnsi="Times New Roman" w:cs="Times New Roman"/>
                <w:color w:val="000000" w:themeColor="text1"/>
                <w:sz w:val="24"/>
                <w:szCs w:val="24"/>
              </w:rPr>
              <w:t>WRAP (</w:t>
            </w:r>
            <w:r w:rsidR="00F25932" w:rsidRPr="0043076D">
              <w:rPr>
                <w:rFonts w:ascii="Times New Roman" w:hAnsi="Times New Roman" w:cs="Times New Roman"/>
                <w:color w:val="000000" w:themeColor="text1"/>
                <w:sz w:val="24"/>
                <w:szCs w:val="24"/>
              </w:rPr>
              <w:t>2006) predicts plastic waste between 2010 and 2015 will be in the region of 3.4-4.3Mt.</w:t>
            </w:r>
          </w:p>
          <w:p w14:paraId="38CAFD1C" w14:textId="012C53C0" w:rsidR="00F25932" w:rsidRPr="0043076D" w:rsidRDefault="00F25932" w:rsidP="006835C6">
            <w:pPr>
              <w:spacing w:after="0"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Zhou(2012) suggests with his calculations that </w:t>
            </w:r>
            <w:r w:rsidR="00657E6A" w:rsidRPr="00657E6A">
              <w:rPr>
                <w:rFonts w:ascii="Times New Roman" w:hAnsi="Times New Roman" w:cs="Times New Roman"/>
                <w:color w:val="000000" w:themeColor="text1"/>
                <w:sz w:val="24"/>
                <w:szCs w:val="24"/>
              </w:rPr>
              <w:t>post-consumer</w:t>
            </w:r>
            <w:r w:rsidRPr="0043076D">
              <w:rPr>
                <w:rFonts w:ascii="Times New Roman" w:hAnsi="Times New Roman" w:cs="Times New Roman"/>
                <w:color w:val="000000" w:themeColor="text1"/>
                <w:sz w:val="24"/>
                <w:szCs w:val="24"/>
              </w:rPr>
              <w:t xml:space="preserve"> plastic waste for 2011 is in the </w:t>
            </w:r>
            <w:r w:rsidRPr="0043076D">
              <w:rPr>
                <w:rFonts w:ascii="Times New Roman" w:hAnsi="Times New Roman" w:cs="Times New Roman"/>
                <w:color w:val="000000" w:themeColor="text1"/>
                <w:sz w:val="24"/>
                <w:szCs w:val="24"/>
              </w:rPr>
              <w:lastRenderedPageBreak/>
              <w:t>region of 3.8 Mt</w:t>
            </w:r>
          </w:p>
          <w:p w14:paraId="5E5CE546" w14:textId="77777777" w:rsidR="00F25932" w:rsidRPr="0043076D" w:rsidRDefault="00F25932" w:rsidP="006835C6">
            <w:pPr>
              <w:spacing w:after="0"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And according to </w:t>
            </w:r>
            <w:hyperlink r:id="rId89" w:history="1">
              <w:r w:rsidRPr="0043076D">
                <w:rPr>
                  <w:rStyle w:val="Hyperlink"/>
                  <w:rFonts w:ascii="Times New Roman" w:hAnsi="Times New Roman" w:cs="Times New Roman"/>
                  <w:color w:val="000000" w:themeColor="text1"/>
                  <w:sz w:val="24"/>
                  <w:szCs w:val="24"/>
                </w:rPr>
                <w:t>http://www.wastebook.org/indplas.htm</w:t>
              </w:r>
            </w:hyperlink>
            <w:r w:rsidRPr="0043076D">
              <w:rPr>
                <w:rFonts w:ascii="Times New Roman" w:hAnsi="Times New Roman" w:cs="Times New Roman"/>
                <w:color w:val="000000" w:themeColor="text1"/>
                <w:sz w:val="24"/>
                <w:szCs w:val="24"/>
              </w:rPr>
              <w:t xml:space="preserve"> states that 3Mt of plastic waste is produced each year – this statement is considerable out of date since it suggests that only 7% was recycled and 8% incinerated. These figures in 2012 are now 22% recycled and 9% energy recovered</w:t>
            </w:r>
          </w:p>
        </w:tc>
        <w:tc>
          <w:tcPr>
            <w:tcW w:w="1814" w:type="dxa"/>
          </w:tcPr>
          <w:p w14:paraId="2CD4A0EC" w14:textId="77777777" w:rsidR="00F25932" w:rsidRPr="0043076D" w:rsidRDefault="00F25932" w:rsidP="00FB1657">
            <w:pPr>
              <w:spacing w:line="360" w:lineRule="auto"/>
              <w:ind w:firstLine="720"/>
              <w:jc w:val="both"/>
              <w:rPr>
                <w:rFonts w:ascii="Times New Roman" w:hAnsi="Times New Roman" w:cs="Times New Roman"/>
                <w:color w:val="000000" w:themeColor="text1"/>
                <w:sz w:val="24"/>
                <w:szCs w:val="24"/>
              </w:rPr>
            </w:pPr>
          </w:p>
        </w:tc>
      </w:tr>
    </w:tbl>
    <w:p w14:paraId="52744908" w14:textId="77777777" w:rsidR="002C6B38" w:rsidRDefault="002C6B38" w:rsidP="00D83F69">
      <w:pPr>
        <w:spacing w:line="360" w:lineRule="auto"/>
        <w:jc w:val="both"/>
        <w:rPr>
          <w:rFonts w:ascii="Times New Roman" w:hAnsi="Times New Roman" w:cs="Times New Roman"/>
          <w:color w:val="000000" w:themeColor="text1"/>
          <w:sz w:val="24"/>
          <w:szCs w:val="24"/>
        </w:rPr>
      </w:pPr>
    </w:p>
    <w:p w14:paraId="6485DA2B" w14:textId="7AB37AA0" w:rsidR="00F25932" w:rsidRPr="0043076D" w:rsidRDefault="00F25932" w:rsidP="00D83F69">
      <w:pPr>
        <w:spacing w:line="360" w:lineRule="auto"/>
        <w:jc w:val="both"/>
        <w:rPr>
          <w:rFonts w:ascii="Times New Roman" w:hAnsi="Times New Roman" w:cs="Times New Roman"/>
          <w:color w:val="000000" w:themeColor="text1"/>
          <w:sz w:val="24"/>
          <w:szCs w:val="24"/>
        </w:rPr>
      </w:pPr>
      <w:r w:rsidRPr="0043076D">
        <w:rPr>
          <w:rFonts w:ascii="Times New Roman" w:hAnsi="Times New Roman" w:cs="Times New Roman"/>
          <w:color w:val="000000" w:themeColor="text1"/>
          <w:sz w:val="24"/>
          <w:szCs w:val="24"/>
        </w:rPr>
        <w:t xml:space="preserve">According to </w:t>
      </w:r>
      <w:r w:rsidR="002C6B38">
        <w:rPr>
          <w:rFonts w:ascii="Times New Roman" w:hAnsi="Times New Roman" w:cs="Times New Roman"/>
          <w:color w:val="000000" w:themeColor="text1"/>
          <w:sz w:val="24"/>
          <w:szCs w:val="24"/>
        </w:rPr>
        <w:t xml:space="preserve">the </w:t>
      </w:r>
      <w:r w:rsidRPr="0043076D">
        <w:rPr>
          <w:rFonts w:ascii="Times New Roman" w:hAnsi="Times New Roman" w:cs="Times New Roman"/>
          <w:color w:val="000000" w:themeColor="text1"/>
          <w:sz w:val="24"/>
          <w:szCs w:val="24"/>
        </w:rPr>
        <w:t>British Plastic Federation, the UK Plastic industry consumes over 5 million tonnes of plastic annually of which only 22% is either recycled and 9% is recovered</w:t>
      </w:r>
    </w:p>
    <w:p w14:paraId="20D309CD" w14:textId="77777777" w:rsidR="00440DC8" w:rsidRDefault="00440DC8" w:rsidP="00440DC8">
      <w:pPr>
        <w:spacing w:line="360" w:lineRule="auto"/>
        <w:rPr>
          <w:rFonts w:ascii="Times New Roman" w:hAnsi="Times New Roman" w:cs="Times New Roman"/>
          <w:color w:val="000000" w:themeColor="text1"/>
          <w:sz w:val="24"/>
          <w:szCs w:val="24"/>
          <w:u w:val="single"/>
        </w:rPr>
      </w:pPr>
    </w:p>
    <w:p w14:paraId="5B2BCB19" w14:textId="77777777" w:rsidR="00440DC8" w:rsidRDefault="00440DC8" w:rsidP="00440DC8">
      <w:pPr>
        <w:spacing w:line="360" w:lineRule="auto"/>
        <w:rPr>
          <w:rFonts w:ascii="Times New Roman" w:hAnsi="Times New Roman" w:cs="Times New Roman"/>
          <w:color w:val="000000" w:themeColor="text1"/>
          <w:sz w:val="24"/>
          <w:szCs w:val="24"/>
          <w:u w:val="single"/>
        </w:rPr>
      </w:pPr>
    </w:p>
    <w:p w14:paraId="16B1637A" w14:textId="77777777" w:rsidR="00E35216" w:rsidRDefault="00E35216" w:rsidP="00440DC8">
      <w:pPr>
        <w:spacing w:line="360" w:lineRule="auto"/>
        <w:rPr>
          <w:rFonts w:ascii="Times New Roman" w:hAnsi="Times New Roman" w:cs="Times New Roman"/>
          <w:color w:val="000000" w:themeColor="text1"/>
          <w:sz w:val="24"/>
          <w:szCs w:val="24"/>
          <w:u w:val="single"/>
        </w:rPr>
      </w:pPr>
    </w:p>
    <w:p w14:paraId="4F5F59E1" w14:textId="77777777" w:rsidR="00940B3A" w:rsidRDefault="00940B3A" w:rsidP="0043076D">
      <w:pPr>
        <w:spacing w:line="360" w:lineRule="auto"/>
        <w:rPr>
          <w:rFonts w:ascii="Times New Roman" w:hAnsi="Times New Roman" w:cs="Times New Roman"/>
          <w:b/>
          <w:color w:val="000000" w:themeColor="text1"/>
          <w:sz w:val="24"/>
          <w:szCs w:val="24"/>
        </w:rPr>
      </w:pPr>
    </w:p>
    <w:p w14:paraId="6806EBAE" w14:textId="77777777" w:rsidR="0025381C" w:rsidRDefault="0025381C" w:rsidP="0043076D">
      <w:pPr>
        <w:spacing w:line="360" w:lineRule="auto"/>
        <w:rPr>
          <w:rFonts w:ascii="Times New Roman" w:hAnsi="Times New Roman" w:cs="Times New Roman"/>
          <w:b/>
          <w:color w:val="000000" w:themeColor="text1"/>
          <w:sz w:val="24"/>
          <w:szCs w:val="24"/>
        </w:rPr>
      </w:pPr>
    </w:p>
    <w:p w14:paraId="7E0F98E1" w14:textId="22454304" w:rsidR="00F25932" w:rsidRPr="00D83F69" w:rsidRDefault="00DE7EE1" w:rsidP="0043076D">
      <w:pPr>
        <w:spacing w:line="360" w:lineRule="auto"/>
        <w:rPr>
          <w:rFonts w:ascii="Times New Roman" w:hAnsi="Times New Roman" w:cs="Times New Roman"/>
          <w:b/>
          <w:color w:val="000000" w:themeColor="text1"/>
          <w:sz w:val="24"/>
          <w:szCs w:val="24"/>
        </w:rPr>
      </w:pPr>
      <w:r w:rsidRPr="00D83F69">
        <w:rPr>
          <w:rFonts w:ascii="Times New Roman" w:hAnsi="Times New Roman" w:cs="Times New Roman"/>
          <w:b/>
          <w:color w:val="000000" w:themeColor="text1"/>
          <w:sz w:val="24"/>
          <w:szCs w:val="24"/>
        </w:rPr>
        <w:lastRenderedPageBreak/>
        <w:t>Appendix D</w:t>
      </w:r>
    </w:p>
    <w:p w14:paraId="0F508C07" w14:textId="4BBA7FF8" w:rsidR="00440DC8" w:rsidRPr="0043076D" w:rsidRDefault="00440DC8" w:rsidP="00440DC8">
      <w:pPr>
        <w:pStyle w:val="Caption"/>
        <w:spacing w:line="360" w:lineRule="auto"/>
        <w:ind w:firstLine="720"/>
        <w:jc w:val="center"/>
        <w:rPr>
          <w:rFonts w:ascii="Times New Roman" w:hAnsi="Times New Roman" w:cs="Times New Roman"/>
          <w:b w:val="0"/>
          <w:color w:val="000000" w:themeColor="text1"/>
          <w:sz w:val="24"/>
          <w:szCs w:val="24"/>
        </w:rPr>
      </w:pPr>
      <w:bookmarkStart w:id="221" w:name="_Toc518370653"/>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25</w:t>
      </w:r>
      <w:r w:rsidR="00711874">
        <w:rPr>
          <w:rFonts w:ascii="Times New Roman" w:hAnsi="Times New Roman" w:cs="Times New Roman"/>
          <w:b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Material and energy input for </w:t>
      </w:r>
      <w:r w:rsidR="002C6B38">
        <w:rPr>
          <w:rFonts w:ascii="Times New Roman" w:hAnsi="Times New Roman" w:cs="Times New Roman"/>
          <w:b w:val="0"/>
          <w:color w:val="000000" w:themeColor="text1"/>
          <w:sz w:val="24"/>
          <w:szCs w:val="24"/>
        </w:rPr>
        <w:t>b</w:t>
      </w:r>
      <w:r w:rsidR="00A108D2">
        <w:rPr>
          <w:rFonts w:ascii="Times New Roman" w:hAnsi="Times New Roman" w:cs="Times New Roman"/>
          <w:b w:val="0"/>
          <w:color w:val="000000" w:themeColor="text1"/>
          <w:sz w:val="24"/>
          <w:szCs w:val="24"/>
        </w:rPr>
        <w:t xml:space="preserve">enchmark </w:t>
      </w:r>
      <w:r w:rsidRPr="0043076D">
        <w:rPr>
          <w:rFonts w:ascii="Times New Roman" w:hAnsi="Times New Roman" w:cs="Times New Roman"/>
          <w:b w:val="0"/>
          <w:color w:val="000000" w:themeColor="text1"/>
          <w:sz w:val="24"/>
          <w:szCs w:val="24"/>
        </w:rPr>
        <w:t>steel sinter plant</w:t>
      </w:r>
      <w:r w:rsidR="00A108D2">
        <w:rPr>
          <w:rFonts w:ascii="Times New Roman" w:hAnsi="Times New Roman" w:cs="Times New Roman"/>
          <w:b w:val="0"/>
          <w:color w:val="000000" w:themeColor="text1"/>
          <w:sz w:val="24"/>
          <w:szCs w:val="24"/>
        </w:rPr>
        <w:t xml:space="preserve"> with data provided by Tata Steel Europe</w:t>
      </w:r>
      <w:bookmarkEnd w:id="221"/>
    </w:p>
    <w:tbl>
      <w:tblPr>
        <w:tblStyle w:val="TableGrid"/>
        <w:tblW w:w="0" w:type="auto"/>
        <w:jc w:val="center"/>
        <w:tblLook w:val="04A0" w:firstRow="1" w:lastRow="0" w:firstColumn="1" w:lastColumn="0" w:noHBand="0" w:noVBand="1"/>
      </w:tblPr>
      <w:tblGrid>
        <w:gridCol w:w="2097"/>
        <w:gridCol w:w="2098"/>
        <w:gridCol w:w="2098"/>
        <w:gridCol w:w="2098"/>
      </w:tblGrid>
      <w:tr w:rsidR="00EF4EB3" w:rsidRPr="00B036F6" w14:paraId="303D6B01" w14:textId="77777777" w:rsidTr="00440DC8">
        <w:trPr>
          <w:jc w:val="center"/>
        </w:trPr>
        <w:tc>
          <w:tcPr>
            <w:tcW w:w="2097" w:type="dxa"/>
          </w:tcPr>
          <w:p w14:paraId="3768FA35" w14:textId="77777777"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Process</w:t>
            </w:r>
          </w:p>
        </w:tc>
        <w:tc>
          <w:tcPr>
            <w:tcW w:w="2098" w:type="dxa"/>
          </w:tcPr>
          <w:p w14:paraId="51539081" w14:textId="77777777"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Source of original data</w:t>
            </w:r>
          </w:p>
        </w:tc>
        <w:tc>
          <w:tcPr>
            <w:tcW w:w="2098" w:type="dxa"/>
          </w:tcPr>
          <w:p w14:paraId="0DDB891F" w14:textId="77777777"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Data source for processing</w:t>
            </w:r>
          </w:p>
        </w:tc>
        <w:tc>
          <w:tcPr>
            <w:tcW w:w="2098" w:type="dxa"/>
          </w:tcPr>
          <w:p w14:paraId="3A281F16" w14:textId="77777777"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ime Period</w:t>
            </w:r>
          </w:p>
        </w:tc>
      </w:tr>
      <w:tr w:rsidR="00EF4EB3" w:rsidRPr="00B036F6" w14:paraId="288E027C" w14:textId="77777777" w:rsidTr="00440DC8">
        <w:trPr>
          <w:jc w:val="center"/>
        </w:trPr>
        <w:tc>
          <w:tcPr>
            <w:tcW w:w="2097" w:type="dxa"/>
          </w:tcPr>
          <w:p w14:paraId="3F3EE14D"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Fine Iron Ore</w:t>
            </w:r>
          </w:p>
        </w:tc>
        <w:tc>
          <w:tcPr>
            <w:tcW w:w="2098" w:type="dxa"/>
          </w:tcPr>
          <w:p w14:paraId="6A561BF0"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047AC5A5" w14:textId="0EC08590"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ata </w:t>
            </w:r>
            <w:r w:rsidR="00A108D2">
              <w:rPr>
                <w:rFonts w:ascii="Times New Roman" w:hAnsi="Times New Roman" w:cs="Times New Roman"/>
                <w:color w:val="000000" w:themeColor="text1"/>
                <w:sz w:val="24"/>
                <w:szCs w:val="24"/>
              </w:rPr>
              <w:t>Steel Experts</w:t>
            </w:r>
          </w:p>
        </w:tc>
        <w:tc>
          <w:tcPr>
            <w:tcW w:w="2098" w:type="dxa"/>
          </w:tcPr>
          <w:p w14:paraId="74FCFD4A"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2008</w:t>
            </w:r>
          </w:p>
        </w:tc>
      </w:tr>
      <w:tr w:rsidR="00EF4EB3" w:rsidRPr="00B036F6" w14:paraId="45CC3988" w14:textId="77777777" w:rsidTr="00440DC8">
        <w:trPr>
          <w:jc w:val="center"/>
        </w:trPr>
        <w:tc>
          <w:tcPr>
            <w:tcW w:w="2097" w:type="dxa"/>
          </w:tcPr>
          <w:p w14:paraId="6B021999" w14:textId="77777777" w:rsidR="00F25932" w:rsidRPr="00B036F6" w:rsidRDefault="00F25932" w:rsidP="00F93A9B">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Limestone</w:t>
            </w:r>
          </w:p>
        </w:tc>
        <w:tc>
          <w:tcPr>
            <w:tcW w:w="2098" w:type="dxa"/>
          </w:tcPr>
          <w:p w14:paraId="4A9CF885"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02F6DC90" w14:textId="59391F39"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w:t>
            </w:r>
          </w:p>
        </w:tc>
        <w:tc>
          <w:tcPr>
            <w:tcW w:w="2098" w:type="dxa"/>
          </w:tcPr>
          <w:p w14:paraId="53783669"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2013</w:t>
            </w:r>
          </w:p>
        </w:tc>
      </w:tr>
      <w:tr w:rsidR="00EF4EB3" w:rsidRPr="00B036F6" w14:paraId="2351A288" w14:textId="77777777" w:rsidTr="00440DC8">
        <w:trPr>
          <w:jc w:val="center"/>
        </w:trPr>
        <w:tc>
          <w:tcPr>
            <w:tcW w:w="2097" w:type="dxa"/>
          </w:tcPr>
          <w:p w14:paraId="46C7E9A7" w14:textId="77777777" w:rsidR="00F25932" w:rsidRPr="00B036F6" w:rsidRDefault="00F25932" w:rsidP="00F93A9B">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Dolomite</w:t>
            </w:r>
          </w:p>
        </w:tc>
        <w:tc>
          <w:tcPr>
            <w:tcW w:w="2098" w:type="dxa"/>
          </w:tcPr>
          <w:p w14:paraId="7E5B7DF0"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16FB4AF7" w14:textId="6D6857E5" w:rsidR="00F25932" w:rsidRPr="00B036F6" w:rsidRDefault="00A108D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ata </w:t>
            </w:r>
            <w:r>
              <w:rPr>
                <w:rFonts w:ascii="Times New Roman" w:hAnsi="Times New Roman" w:cs="Times New Roman"/>
                <w:color w:val="000000" w:themeColor="text1"/>
                <w:sz w:val="24"/>
                <w:szCs w:val="24"/>
              </w:rPr>
              <w:t>Steel Experts</w:t>
            </w:r>
          </w:p>
        </w:tc>
        <w:tc>
          <w:tcPr>
            <w:tcW w:w="2098" w:type="dxa"/>
          </w:tcPr>
          <w:p w14:paraId="41779310"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2008-2012</w:t>
            </w:r>
          </w:p>
        </w:tc>
      </w:tr>
      <w:tr w:rsidR="00EF4EB3" w:rsidRPr="00B036F6" w14:paraId="24DF81C2" w14:textId="77777777" w:rsidTr="00440DC8">
        <w:trPr>
          <w:jc w:val="center"/>
        </w:trPr>
        <w:tc>
          <w:tcPr>
            <w:tcW w:w="2097" w:type="dxa"/>
          </w:tcPr>
          <w:p w14:paraId="0DD50D75" w14:textId="77777777" w:rsidR="00F25932" w:rsidRPr="00B036F6" w:rsidRDefault="00F25932" w:rsidP="00F93A9B">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Olivine</w:t>
            </w:r>
          </w:p>
        </w:tc>
        <w:tc>
          <w:tcPr>
            <w:tcW w:w="2098" w:type="dxa"/>
          </w:tcPr>
          <w:p w14:paraId="4171F102"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4B37B9B6" w14:textId="58ECD6D9" w:rsidR="00F25932" w:rsidRPr="00B036F6" w:rsidRDefault="00A108D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ata </w:t>
            </w:r>
            <w:r>
              <w:rPr>
                <w:rFonts w:ascii="Times New Roman" w:hAnsi="Times New Roman" w:cs="Times New Roman"/>
                <w:color w:val="000000" w:themeColor="text1"/>
                <w:sz w:val="24"/>
                <w:szCs w:val="24"/>
              </w:rPr>
              <w:t>Steel Experts</w:t>
            </w:r>
          </w:p>
        </w:tc>
        <w:tc>
          <w:tcPr>
            <w:tcW w:w="2098" w:type="dxa"/>
          </w:tcPr>
          <w:p w14:paraId="33DC48BE" w14:textId="77777777" w:rsidR="00F25932" w:rsidRPr="00B036F6" w:rsidRDefault="00F25932" w:rsidP="00991F78">
            <w:pPr>
              <w:spacing w:line="360" w:lineRule="auto"/>
              <w:ind w:firstLine="720"/>
              <w:rPr>
                <w:rFonts w:ascii="Times New Roman" w:hAnsi="Times New Roman" w:cs="Times New Roman"/>
                <w:color w:val="000000" w:themeColor="text1"/>
                <w:sz w:val="24"/>
                <w:szCs w:val="24"/>
              </w:rPr>
            </w:pPr>
          </w:p>
        </w:tc>
      </w:tr>
      <w:tr w:rsidR="00EF4EB3" w:rsidRPr="00B036F6" w14:paraId="42710B12" w14:textId="77777777" w:rsidTr="00440DC8">
        <w:trPr>
          <w:jc w:val="center"/>
        </w:trPr>
        <w:tc>
          <w:tcPr>
            <w:tcW w:w="2097" w:type="dxa"/>
          </w:tcPr>
          <w:p w14:paraId="2D81B60F" w14:textId="77777777" w:rsidR="00F25932" w:rsidRPr="00B036F6" w:rsidRDefault="00F25932" w:rsidP="00F93A9B">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Burnt Lime</w:t>
            </w:r>
          </w:p>
        </w:tc>
        <w:tc>
          <w:tcPr>
            <w:tcW w:w="2098" w:type="dxa"/>
          </w:tcPr>
          <w:p w14:paraId="64323B55"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761B1C91" w14:textId="10113B6C" w:rsidR="00F25932" w:rsidRPr="00B036F6" w:rsidRDefault="00A108D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 xml:space="preserve">Tata </w:t>
            </w:r>
            <w:r>
              <w:rPr>
                <w:rFonts w:ascii="Times New Roman" w:hAnsi="Times New Roman" w:cs="Times New Roman"/>
                <w:color w:val="000000" w:themeColor="text1"/>
                <w:sz w:val="24"/>
                <w:szCs w:val="24"/>
              </w:rPr>
              <w:t>Steel Experts</w:t>
            </w:r>
          </w:p>
        </w:tc>
        <w:tc>
          <w:tcPr>
            <w:tcW w:w="2098" w:type="dxa"/>
          </w:tcPr>
          <w:p w14:paraId="0923EE13"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2014</w:t>
            </w:r>
          </w:p>
        </w:tc>
      </w:tr>
      <w:tr w:rsidR="00EF4EB3" w:rsidRPr="00B036F6" w14:paraId="6AFEB606" w14:textId="77777777" w:rsidTr="00440DC8">
        <w:trPr>
          <w:jc w:val="center"/>
        </w:trPr>
        <w:tc>
          <w:tcPr>
            <w:tcW w:w="2097" w:type="dxa"/>
          </w:tcPr>
          <w:p w14:paraId="05C285EA" w14:textId="77777777" w:rsidR="00F25932" w:rsidRPr="00B036F6" w:rsidRDefault="00F25932" w:rsidP="00F93A9B">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Anthracite</w:t>
            </w:r>
          </w:p>
        </w:tc>
        <w:tc>
          <w:tcPr>
            <w:tcW w:w="2098" w:type="dxa"/>
          </w:tcPr>
          <w:p w14:paraId="1298035B"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6CC56703" w14:textId="789E217C"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w:t>
            </w:r>
          </w:p>
        </w:tc>
        <w:tc>
          <w:tcPr>
            <w:tcW w:w="2098" w:type="dxa"/>
          </w:tcPr>
          <w:p w14:paraId="6C0DDDB1"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2014</w:t>
            </w:r>
          </w:p>
        </w:tc>
      </w:tr>
      <w:tr w:rsidR="00EF4EB3" w:rsidRPr="00B036F6" w14:paraId="386F16D0" w14:textId="77777777" w:rsidTr="00440DC8">
        <w:trPr>
          <w:jc w:val="center"/>
        </w:trPr>
        <w:tc>
          <w:tcPr>
            <w:tcW w:w="2097" w:type="dxa"/>
          </w:tcPr>
          <w:p w14:paraId="489A0595" w14:textId="77777777" w:rsidR="00F25932" w:rsidRPr="00B036F6" w:rsidRDefault="00F25932" w:rsidP="00F93A9B">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Coke Breeze</w:t>
            </w:r>
          </w:p>
        </w:tc>
        <w:tc>
          <w:tcPr>
            <w:tcW w:w="2098" w:type="dxa"/>
          </w:tcPr>
          <w:p w14:paraId="57D4F347"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1F85D5F1" w14:textId="38B3A1AB"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w:t>
            </w:r>
          </w:p>
        </w:tc>
        <w:tc>
          <w:tcPr>
            <w:tcW w:w="2098" w:type="dxa"/>
          </w:tcPr>
          <w:p w14:paraId="6C6D4EA6"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2014</w:t>
            </w:r>
          </w:p>
        </w:tc>
      </w:tr>
      <w:tr w:rsidR="00EF4EB3" w:rsidRPr="00B036F6" w14:paraId="35BC55EF" w14:textId="77777777" w:rsidTr="00F835A1">
        <w:trPr>
          <w:trHeight w:val="761"/>
          <w:jc w:val="center"/>
        </w:trPr>
        <w:tc>
          <w:tcPr>
            <w:tcW w:w="2097" w:type="dxa"/>
          </w:tcPr>
          <w:p w14:paraId="18CB019B" w14:textId="77777777" w:rsidR="00F25932" w:rsidRPr="00B036F6" w:rsidRDefault="00F25932" w:rsidP="00F93A9B">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Coke Fines</w:t>
            </w:r>
          </w:p>
        </w:tc>
        <w:tc>
          <w:tcPr>
            <w:tcW w:w="2098" w:type="dxa"/>
          </w:tcPr>
          <w:p w14:paraId="3F095B32"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64FC565E" w14:textId="6EBD7BE9"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w:t>
            </w:r>
          </w:p>
        </w:tc>
        <w:tc>
          <w:tcPr>
            <w:tcW w:w="2098" w:type="dxa"/>
          </w:tcPr>
          <w:p w14:paraId="3F8A3FBF" w14:textId="77777777" w:rsidR="00F25932" w:rsidRPr="00B036F6" w:rsidRDefault="00F25932" w:rsidP="00991F78">
            <w:pPr>
              <w:spacing w:line="360" w:lineRule="auto"/>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2014</w:t>
            </w:r>
          </w:p>
        </w:tc>
      </w:tr>
      <w:tr w:rsidR="00EF4EB3" w:rsidRPr="00B036F6" w14:paraId="1855FA90" w14:textId="77777777" w:rsidTr="00440DC8">
        <w:trPr>
          <w:jc w:val="center"/>
        </w:trPr>
        <w:tc>
          <w:tcPr>
            <w:tcW w:w="2097" w:type="dxa"/>
          </w:tcPr>
          <w:p w14:paraId="1539799C" w14:textId="77777777" w:rsidR="00F25932" w:rsidRPr="00B036F6" w:rsidRDefault="00F25932" w:rsidP="00F93A9B">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Coke Oven Gas (COG)</w:t>
            </w:r>
          </w:p>
        </w:tc>
        <w:tc>
          <w:tcPr>
            <w:tcW w:w="2098" w:type="dxa"/>
          </w:tcPr>
          <w:p w14:paraId="58FB0999" w14:textId="77777777"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31AC07B4" w14:textId="301D373D"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w:t>
            </w:r>
          </w:p>
        </w:tc>
        <w:tc>
          <w:tcPr>
            <w:tcW w:w="2098" w:type="dxa"/>
          </w:tcPr>
          <w:p w14:paraId="2FB0450E" w14:textId="39A67DDB"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201</w:t>
            </w:r>
          </w:p>
        </w:tc>
      </w:tr>
      <w:tr w:rsidR="00EF4EB3" w:rsidRPr="00B036F6" w14:paraId="0E06F81D" w14:textId="77777777" w:rsidTr="00440DC8">
        <w:trPr>
          <w:jc w:val="center"/>
        </w:trPr>
        <w:tc>
          <w:tcPr>
            <w:tcW w:w="2097" w:type="dxa"/>
          </w:tcPr>
          <w:p w14:paraId="357A1CF0" w14:textId="77777777" w:rsidR="00F25932" w:rsidRPr="00B036F6" w:rsidRDefault="00F25932" w:rsidP="00F93A9B">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Electricity</w:t>
            </w:r>
          </w:p>
        </w:tc>
        <w:tc>
          <w:tcPr>
            <w:tcW w:w="2098" w:type="dxa"/>
          </w:tcPr>
          <w:p w14:paraId="28B4E6A0" w14:textId="77777777"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3F004DE2" w14:textId="14B9E429"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w:t>
            </w:r>
          </w:p>
        </w:tc>
        <w:tc>
          <w:tcPr>
            <w:tcW w:w="2098" w:type="dxa"/>
          </w:tcPr>
          <w:p w14:paraId="09B8B511" w14:textId="77777777"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2014</w:t>
            </w:r>
          </w:p>
        </w:tc>
      </w:tr>
      <w:tr w:rsidR="00EF4EB3" w:rsidRPr="00B036F6" w14:paraId="194A685A" w14:textId="77777777" w:rsidTr="00440DC8">
        <w:trPr>
          <w:jc w:val="center"/>
        </w:trPr>
        <w:tc>
          <w:tcPr>
            <w:tcW w:w="2097" w:type="dxa"/>
          </w:tcPr>
          <w:p w14:paraId="3C692715" w14:textId="77777777" w:rsidR="00F25932" w:rsidRPr="00B036F6" w:rsidRDefault="00F25932" w:rsidP="00F93A9B">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LP Steam (200</w:t>
            </w:r>
            <w:r w:rsidRPr="00B036F6">
              <w:rPr>
                <w:rFonts w:ascii="Times New Roman" w:hAnsi="Times New Roman" w:cs="Times New Roman"/>
                <w:color w:val="000000" w:themeColor="text1"/>
                <w:sz w:val="24"/>
                <w:szCs w:val="24"/>
                <w:vertAlign w:val="superscript"/>
              </w:rPr>
              <w:t>o</w:t>
            </w:r>
            <w:r w:rsidRPr="00B036F6">
              <w:rPr>
                <w:rFonts w:ascii="Times New Roman" w:hAnsi="Times New Roman" w:cs="Times New Roman"/>
                <w:color w:val="000000" w:themeColor="text1"/>
                <w:sz w:val="24"/>
                <w:szCs w:val="24"/>
              </w:rPr>
              <w:t>C)</w:t>
            </w:r>
          </w:p>
        </w:tc>
        <w:tc>
          <w:tcPr>
            <w:tcW w:w="2098" w:type="dxa"/>
          </w:tcPr>
          <w:p w14:paraId="290D3376" w14:textId="77777777"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7A7BFFBE" w14:textId="5F146A1C" w:rsidR="00F25932" w:rsidRPr="00B036F6" w:rsidRDefault="00F25932" w:rsidP="00F93A9B">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w:t>
            </w:r>
          </w:p>
        </w:tc>
        <w:tc>
          <w:tcPr>
            <w:tcW w:w="2098" w:type="dxa"/>
          </w:tcPr>
          <w:p w14:paraId="020F1FFA" w14:textId="77777777" w:rsidR="00F25932" w:rsidRPr="00B036F6" w:rsidRDefault="00F25932" w:rsidP="00F93A9B">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2014</w:t>
            </w:r>
          </w:p>
        </w:tc>
      </w:tr>
      <w:tr w:rsidR="00EF4EB3" w:rsidRPr="00B036F6" w14:paraId="4F55E2CA" w14:textId="77777777" w:rsidTr="00440DC8">
        <w:trPr>
          <w:jc w:val="center"/>
        </w:trPr>
        <w:tc>
          <w:tcPr>
            <w:tcW w:w="2097" w:type="dxa"/>
          </w:tcPr>
          <w:p w14:paraId="569216D1" w14:textId="77777777" w:rsidR="00F25932" w:rsidRPr="00B036F6" w:rsidRDefault="00F25932" w:rsidP="00F93A9B">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Compressed Air</w:t>
            </w:r>
          </w:p>
        </w:tc>
        <w:tc>
          <w:tcPr>
            <w:tcW w:w="2098" w:type="dxa"/>
          </w:tcPr>
          <w:p w14:paraId="3D8243C4" w14:textId="77777777" w:rsidR="00F25932" w:rsidRPr="00B036F6" w:rsidRDefault="00F25932" w:rsidP="00991F78">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ata steel Europe</w:t>
            </w:r>
          </w:p>
        </w:tc>
        <w:tc>
          <w:tcPr>
            <w:tcW w:w="2098" w:type="dxa"/>
          </w:tcPr>
          <w:p w14:paraId="496E8900" w14:textId="494F83BE" w:rsidR="00F25932" w:rsidRPr="00B036F6" w:rsidRDefault="00F25932" w:rsidP="00F93A9B">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w:t>
            </w:r>
          </w:p>
        </w:tc>
        <w:tc>
          <w:tcPr>
            <w:tcW w:w="2098" w:type="dxa"/>
          </w:tcPr>
          <w:p w14:paraId="308A93D3" w14:textId="77777777" w:rsidR="00F25932" w:rsidRPr="00B036F6" w:rsidRDefault="00F25932" w:rsidP="00F93A9B">
            <w:pPr>
              <w:spacing w:line="360" w:lineRule="auto"/>
              <w:jc w:val="both"/>
              <w:rPr>
                <w:rFonts w:ascii="Times New Roman" w:hAnsi="Times New Roman" w:cs="Times New Roman"/>
                <w:color w:val="000000" w:themeColor="text1"/>
                <w:sz w:val="24"/>
                <w:szCs w:val="24"/>
              </w:rPr>
            </w:pPr>
            <w:r w:rsidRPr="00B036F6">
              <w:rPr>
                <w:rFonts w:ascii="Times New Roman" w:hAnsi="Times New Roman" w:cs="Times New Roman"/>
                <w:color w:val="000000" w:themeColor="text1"/>
                <w:sz w:val="24"/>
                <w:szCs w:val="24"/>
              </w:rPr>
              <w:t>2014</w:t>
            </w:r>
          </w:p>
        </w:tc>
      </w:tr>
    </w:tbl>
    <w:p w14:paraId="60599CF2" w14:textId="77777777" w:rsidR="00F835A1" w:rsidRDefault="00F835A1" w:rsidP="00440DC8">
      <w:pPr>
        <w:pStyle w:val="Caption"/>
        <w:spacing w:line="360" w:lineRule="auto"/>
        <w:ind w:firstLine="720"/>
        <w:jc w:val="both"/>
        <w:rPr>
          <w:rFonts w:ascii="Times New Roman" w:hAnsi="Times New Roman" w:cs="Times New Roman"/>
          <w:b w:val="0"/>
          <w:color w:val="000000" w:themeColor="text1"/>
          <w:sz w:val="24"/>
          <w:szCs w:val="24"/>
        </w:rPr>
      </w:pPr>
    </w:p>
    <w:p w14:paraId="43370556" w14:textId="115916D8" w:rsidR="00991F78" w:rsidRPr="0043076D" w:rsidRDefault="00440DC8" w:rsidP="00EF4FF7">
      <w:pPr>
        <w:pStyle w:val="Caption"/>
        <w:spacing w:line="360" w:lineRule="auto"/>
        <w:ind w:firstLine="720"/>
        <w:jc w:val="center"/>
        <w:rPr>
          <w:rFonts w:ascii="Times New Roman" w:hAnsi="Times New Roman" w:cs="Times New Roman"/>
          <w:color w:val="000000" w:themeColor="text1"/>
          <w:sz w:val="24"/>
          <w:szCs w:val="24"/>
        </w:rPr>
      </w:pPr>
      <w:bookmarkStart w:id="222" w:name="_Toc518370654"/>
      <w:r w:rsidRPr="0043076D">
        <w:rPr>
          <w:rFonts w:ascii="Times New Roman" w:hAnsi="Times New Roman" w:cs="Times New Roman"/>
          <w:b w:val="0"/>
          <w:color w:val="000000" w:themeColor="text1"/>
          <w:sz w:val="24"/>
          <w:szCs w:val="24"/>
        </w:rPr>
        <w:lastRenderedPageBreak/>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26</w:t>
      </w:r>
      <w:r w:rsidR="00711874">
        <w:rPr>
          <w:rFonts w:ascii="Times New Roman" w:hAnsi="Times New Roman" w:cs="Times New Roman"/>
          <w:b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Inventory Data from Oat supplier to produce a tonne of the final product</w:t>
      </w:r>
      <w:bookmarkEnd w:id="222"/>
    </w:p>
    <w:tbl>
      <w:tblPr>
        <w:tblW w:w="7905" w:type="dxa"/>
        <w:jc w:val="center"/>
        <w:tblLook w:val="04A0" w:firstRow="1" w:lastRow="0" w:firstColumn="1" w:lastColumn="0" w:noHBand="0" w:noVBand="1"/>
      </w:tblPr>
      <w:tblGrid>
        <w:gridCol w:w="1419"/>
        <w:gridCol w:w="1150"/>
        <w:gridCol w:w="737"/>
        <w:gridCol w:w="2047"/>
        <w:gridCol w:w="1418"/>
        <w:gridCol w:w="1134"/>
      </w:tblGrid>
      <w:tr w:rsidR="000E12BC" w:rsidRPr="00B036F6" w14:paraId="6DB9C1A9" w14:textId="20CEF462" w:rsidTr="000E12BC">
        <w:trPr>
          <w:trHeight w:val="285"/>
          <w:jc w:val="center"/>
        </w:trPr>
        <w:tc>
          <w:tcPr>
            <w:tcW w:w="14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72ACE" w14:textId="77777777"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Input</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4B11E625" w14:textId="77777777"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Inventory</w:t>
            </w:r>
          </w:p>
        </w:tc>
        <w:tc>
          <w:tcPr>
            <w:tcW w:w="737" w:type="dxa"/>
            <w:tcBorders>
              <w:top w:val="single" w:sz="4" w:space="0" w:color="auto"/>
              <w:left w:val="nil"/>
              <w:bottom w:val="single" w:sz="4" w:space="0" w:color="auto"/>
              <w:right w:val="single" w:sz="4" w:space="0" w:color="auto"/>
            </w:tcBorders>
            <w:shd w:val="clear" w:color="auto" w:fill="auto"/>
            <w:noWrap/>
            <w:vAlign w:val="bottom"/>
            <w:hideMark/>
          </w:tcPr>
          <w:p w14:paraId="08B6F3F5" w14:textId="77777777"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 xml:space="preserve">Units </w:t>
            </w:r>
          </w:p>
        </w:tc>
        <w:tc>
          <w:tcPr>
            <w:tcW w:w="2047" w:type="dxa"/>
            <w:tcBorders>
              <w:top w:val="single" w:sz="4" w:space="0" w:color="auto"/>
              <w:left w:val="nil"/>
              <w:bottom w:val="single" w:sz="4" w:space="0" w:color="auto"/>
              <w:right w:val="single" w:sz="4" w:space="0" w:color="auto"/>
            </w:tcBorders>
          </w:tcPr>
          <w:p w14:paraId="274FBAF4" w14:textId="6A2CD37D"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Process Model</w:t>
            </w:r>
          </w:p>
        </w:tc>
        <w:tc>
          <w:tcPr>
            <w:tcW w:w="1418" w:type="dxa"/>
            <w:tcBorders>
              <w:top w:val="single" w:sz="4" w:space="0" w:color="auto"/>
              <w:left w:val="nil"/>
              <w:bottom w:val="single" w:sz="4" w:space="0" w:color="auto"/>
              <w:right w:val="single" w:sz="4" w:space="0" w:color="auto"/>
            </w:tcBorders>
          </w:tcPr>
          <w:p w14:paraId="309F5114" w14:textId="6F446478" w:rsidR="000E12BC" w:rsidRDefault="000E12BC" w:rsidP="00991F78">
            <w:pPr>
              <w:spacing w:after="0"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Data Source</w:t>
            </w:r>
          </w:p>
        </w:tc>
        <w:tc>
          <w:tcPr>
            <w:tcW w:w="1134" w:type="dxa"/>
            <w:tcBorders>
              <w:top w:val="single" w:sz="4" w:space="0" w:color="auto"/>
              <w:left w:val="nil"/>
              <w:bottom w:val="single" w:sz="4" w:space="0" w:color="auto"/>
              <w:right w:val="single" w:sz="4" w:space="0" w:color="auto"/>
            </w:tcBorders>
          </w:tcPr>
          <w:p w14:paraId="3E8205E1" w14:textId="3AEEE1D6" w:rsidR="000E12BC" w:rsidRDefault="000E12BC" w:rsidP="00991F78">
            <w:pPr>
              <w:spacing w:after="0"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Data Age</w:t>
            </w:r>
          </w:p>
        </w:tc>
      </w:tr>
      <w:tr w:rsidR="000E12BC" w:rsidRPr="00B036F6" w14:paraId="54793CC0" w14:textId="1D285E02" w:rsidTr="000E12BC">
        <w:trPr>
          <w:trHeight w:val="285"/>
          <w:jc w:val="center"/>
        </w:trPr>
        <w:tc>
          <w:tcPr>
            <w:tcW w:w="1419" w:type="dxa"/>
            <w:tcBorders>
              <w:top w:val="nil"/>
              <w:left w:val="single" w:sz="4" w:space="0" w:color="auto"/>
              <w:bottom w:val="single" w:sz="4" w:space="0" w:color="auto"/>
              <w:right w:val="single" w:sz="4" w:space="0" w:color="auto"/>
            </w:tcBorders>
            <w:shd w:val="clear" w:color="auto" w:fill="auto"/>
            <w:noWrap/>
            <w:vAlign w:val="bottom"/>
            <w:hideMark/>
          </w:tcPr>
          <w:p w14:paraId="0A47716D" w14:textId="3B4FA44B"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lectricity</w:t>
            </w:r>
          </w:p>
        </w:tc>
        <w:tc>
          <w:tcPr>
            <w:tcW w:w="1150" w:type="dxa"/>
            <w:tcBorders>
              <w:top w:val="nil"/>
              <w:left w:val="nil"/>
              <w:bottom w:val="single" w:sz="4" w:space="0" w:color="auto"/>
              <w:right w:val="single" w:sz="4" w:space="0" w:color="auto"/>
            </w:tcBorders>
            <w:shd w:val="clear" w:color="auto" w:fill="auto"/>
            <w:noWrap/>
            <w:vAlign w:val="bottom"/>
            <w:hideMark/>
          </w:tcPr>
          <w:p w14:paraId="71D70DFA"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10</w:t>
            </w:r>
          </w:p>
        </w:tc>
        <w:tc>
          <w:tcPr>
            <w:tcW w:w="737" w:type="dxa"/>
            <w:tcBorders>
              <w:top w:val="nil"/>
              <w:left w:val="nil"/>
              <w:bottom w:val="single" w:sz="4" w:space="0" w:color="auto"/>
              <w:right w:val="single" w:sz="4" w:space="0" w:color="auto"/>
            </w:tcBorders>
            <w:shd w:val="clear" w:color="auto" w:fill="auto"/>
            <w:noWrap/>
            <w:vAlign w:val="bottom"/>
            <w:hideMark/>
          </w:tcPr>
          <w:p w14:paraId="6240368A"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MJ/t</w:t>
            </w:r>
          </w:p>
        </w:tc>
        <w:tc>
          <w:tcPr>
            <w:tcW w:w="2047" w:type="dxa"/>
            <w:tcBorders>
              <w:top w:val="nil"/>
              <w:left w:val="nil"/>
              <w:bottom w:val="single" w:sz="4" w:space="0" w:color="auto"/>
              <w:right w:val="single" w:sz="4" w:space="0" w:color="auto"/>
            </w:tcBorders>
          </w:tcPr>
          <w:p w14:paraId="50161F3D" w14:textId="1ABE1DC1"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26853">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426853">
              <w:rPr>
                <w:rFonts w:ascii="Times New Roman" w:hAnsi="Times New Roman" w:cs="Times New Roman"/>
                <w:color w:val="000000" w:themeColor="text1"/>
                <w:sz w:val="24"/>
                <w:szCs w:val="24"/>
              </w:rPr>
              <w:t>)</w:t>
            </w:r>
          </w:p>
        </w:tc>
        <w:tc>
          <w:tcPr>
            <w:tcW w:w="1418" w:type="dxa"/>
            <w:tcBorders>
              <w:top w:val="nil"/>
              <w:left w:val="nil"/>
              <w:bottom w:val="single" w:sz="4" w:space="0" w:color="auto"/>
              <w:right w:val="single" w:sz="4" w:space="0" w:color="auto"/>
            </w:tcBorders>
          </w:tcPr>
          <w:p w14:paraId="015D147B" w14:textId="639378D1" w:rsidR="000E12BC" w:rsidRPr="00426853" w:rsidRDefault="000E12BC" w:rsidP="000E12BC">
            <w:pPr>
              <w:spacing w:after="0" w:line="360" w:lineRule="auto"/>
              <w:rPr>
                <w:rFonts w:ascii="Times New Roman" w:hAnsi="Times New Roman" w:cs="Times New Roman"/>
                <w:color w:val="000000" w:themeColor="text1"/>
                <w:sz w:val="24"/>
                <w:szCs w:val="24"/>
              </w:rPr>
            </w:pPr>
            <w:r w:rsidRPr="00861FEA">
              <w:rPr>
                <w:rFonts w:ascii="Times New Roman" w:hAnsi="Times New Roman" w:cs="Times New Roman"/>
                <w:color w:val="000000" w:themeColor="text1"/>
                <w:sz w:val="24"/>
                <w:szCs w:val="24"/>
              </w:rPr>
              <w:t>Primary</w:t>
            </w:r>
          </w:p>
        </w:tc>
        <w:tc>
          <w:tcPr>
            <w:tcW w:w="1134" w:type="dxa"/>
            <w:tcBorders>
              <w:top w:val="nil"/>
              <w:left w:val="nil"/>
              <w:bottom w:val="single" w:sz="4" w:space="0" w:color="auto"/>
              <w:right w:val="single" w:sz="4" w:space="0" w:color="auto"/>
            </w:tcBorders>
          </w:tcPr>
          <w:p w14:paraId="30AB4154" w14:textId="6EDAC8CF" w:rsidR="000E12BC" w:rsidRPr="00861FEA" w:rsidRDefault="000E12BC" w:rsidP="000E12BC">
            <w:pPr>
              <w:spacing w:after="0" w:line="360" w:lineRule="auto"/>
              <w:rPr>
                <w:rFonts w:ascii="Times New Roman" w:hAnsi="Times New Roman" w:cs="Times New Roman"/>
                <w:color w:val="000000" w:themeColor="text1"/>
                <w:sz w:val="24"/>
                <w:szCs w:val="24"/>
              </w:rPr>
            </w:pPr>
            <w:r w:rsidRPr="00A43A8C">
              <w:rPr>
                <w:rFonts w:ascii="Times New Roman" w:hAnsi="Times New Roman" w:cs="Times New Roman"/>
                <w:color w:val="000000" w:themeColor="text1"/>
                <w:sz w:val="24"/>
                <w:szCs w:val="24"/>
              </w:rPr>
              <w:t>2016</w:t>
            </w:r>
          </w:p>
        </w:tc>
      </w:tr>
      <w:tr w:rsidR="000E12BC" w:rsidRPr="00B036F6" w14:paraId="48233E28" w14:textId="34F5FBBF" w:rsidTr="000E12BC">
        <w:trPr>
          <w:trHeight w:val="285"/>
          <w:jc w:val="center"/>
        </w:trPr>
        <w:tc>
          <w:tcPr>
            <w:tcW w:w="1419" w:type="dxa"/>
            <w:tcBorders>
              <w:top w:val="nil"/>
              <w:left w:val="single" w:sz="4" w:space="0" w:color="auto"/>
              <w:bottom w:val="single" w:sz="4" w:space="0" w:color="auto"/>
              <w:right w:val="single" w:sz="4" w:space="0" w:color="auto"/>
            </w:tcBorders>
            <w:shd w:val="clear" w:color="auto" w:fill="auto"/>
            <w:noWrap/>
            <w:vAlign w:val="bottom"/>
            <w:hideMark/>
          </w:tcPr>
          <w:p w14:paraId="4A1C6BD0"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Natural Gas</w:t>
            </w:r>
          </w:p>
        </w:tc>
        <w:tc>
          <w:tcPr>
            <w:tcW w:w="1150" w:type="dxa"/>
            <w:tcBorders>
              <w:top w:val="nil"/>
              <w:left w:val="nil"/>
              <w:bottom w:val="single" w:sz="4" w:space="0" w:color="auto"/>
              <w:right w:val="single" w:sz="4" w:space="0" w:color="auto"/>
            </w:tcBorders>
            <w:shd w:val="clear" w:color="auto" w:fill="auto"/>
            <w:noWrap/>
            <w:vAlign w:val="bottom"/>
            <w:hideMark/>
          </w:tcPr>
          <w:p w14:paraId="3F60F124"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00</w:t>
            </w:r>
          </w:p>
        </w:tc>
        <w:tc>
          <w:tcPr>
            <w:tcW w:w="737" w:type="dxa"/>
            <w:tcBorders>
              <w:top w:val="nil"/>
              <w:left w:val="nil"/>
              <w:bottom w:val="single" w:sz="4" w:space="0" w:color="auto"/>
              <w:right w:val="single" w:sz="4" w:space="0" w:color="auto"/>
            </w:tcBorders>
            <w:shd w:val="clear" w:color="auto" w:fill="auto"/>
            <w:noWrap/>
            <w:vAlign w:val="bottom"/>
            <w:hideMark/>
          </w:tcPr>
          <w:p w14:paraId="050FBF1C"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MJ/t</w:t>
            </w:r>
          </w:p>
        </w:tc>
        <w:tc>
          <w:tcPr>
            <w:tcW w:w="2047" w:type="dxa"/>
            <w:tcBorders>
              <w:top w:val="nil"/>
              <w:left w:val="nil"/>
              <w:bottom w:val="single" w:sz="4" w:space="0" w:color="auto"/>
              <w:right w:val="single" w:sz="4" w:space="0" w:color="auto"/>
            </w:tcBorders>
          </w:tcPr>
          <w:p w14:paraId="0B1C8467" w14:textId="26392721"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26853">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426853">
              <w:rPr>
                <w:rFonts w:ascii="Times New Roman" w:hAnsi="Times New Roman" w:cs="Times New Roman"/>
                <w:color w:val="000000" w:themeColor="text1"/>
                <w:sz w:val="24"/>
                <w:szCs w:val="24"/>
              </w:rPr>
              <w:t>)</w:t>
            </w:r>
          </w:p>
        </w:tc>
        <w:tc>
          <w:tcPr>
            <w:tcW w:w="1418" w:type="dxa"/>
            <w:tcBorders>
              <w:top w:val="nil"/>
              <w:left w:val="nil"/>
              <w:bottom w:val="single" w:sz="4" w:space="0" w:color="auto"/>
              <w:right w:val="single" w:sz="4" w:space="0" w:color="auto"/>
            </w:tcBorders>
          </w:tcPr>
          <w:p w14:paraId="4A8641B9" w14:textId="2B8EC318" w:rsidR="000E12BC" w:rsidRPr="00426853" w:rsidRDefault="000E12BC" w:rsidP="000E12BC">
            <w:pPr>
              <w:spacing w:after="0" w:line="360" w:lineRule="auto"/>
              <w:rPr>
                <w:rFonts w:ascii="Times New Roman" w:hAnsi="Times New Roman" w:cs="Times New Roman"/>
                <w:color w:val="000000" w:themeColor="text1"/>
                <w:sz w:val="24"/>
                <w:szCs w:val="24"/>
              </w:rPr>
            </w:pPr>
            <w:r w:rsidRPr="00861FEA">
              <w:rPr>
                <w:rFonts w:ascii="Times New Roman" w:hAnsi="Times New Roman" w:cs="Times New Roman"/>
                <w:color w:val="000000" w:themeColor="text1"/>
                <w:sz w:val="24"/>
                <w:szCs w:val="24"/>
              </w:rPr>
              <w:t>Primary</w:t>
            </w:r>
          </w:p>
        </w:tc>
        <w:tc>
          <w:tcPr>
            <w:tcW w:w="1134" w:type="dxa"/>
            <w:tcBorders>
              <w:top w:val="nil"/>
              <w:left w:val="nil"/>
              <w:bottom w:val="single" w:sz="4" w:space="0" w:color="auto"/>
              <w:right w:val="single" w:sz="4" w:space="0" w:color="auto"/>
            </w:tcBorders>
          </w:tcPr>
          <w:p w14:paraId="5BC7AC1F" w14:textId="5A56AE60" w:rsidR="000E12BC" w:rsidRPr="00861FEA" w:rsidRDefault="000E12BC" w:rsidP="000E12BC">
            <w:pPr>
              <w:spacing w:after="0" w:line="360" w:lineRule="auto"/>
              <w:rPr>
                <w:rFonts w:ascii="Times New Roman" w:hAnsi="Times New Roman" w:cs="Times New Roman"/>
                <w:color w:val="000000" w:themeColor="text1"/>
                <w:sz w:val="24"/>
                <w:szCs w:val="24"/>
              </w:rPr>
            </w:pPr>
            <w:r w:rsidRPr="00A43A8C">
              <w:rPr>
                <w:rFonts w:ascii="Times New Roman" w:hAnsi="Times New Roman" w:cs="Times New Roman"/>
                <w:color w:val="000000" w:themeColor="text1"/>
                <w:sz w:val="24"/>
                <w:szCs w:val="24"/>
              </w:rPr>
              <w:t>2016</w:t>
            </w:r>
          </w:p>
        </w:tc>
      </w:tr>
      <w:tr w:rsidR="000E12BC" w:rsidRPr="00B036F6" w14:paraId="0F27A091" w14:textId="16230405" w:rsidTr="000E12BC">
        <w:trPr>
          <w:trHeight w:val="285"/>
          <w:jc w:val="center"/>
        </w:trPr>
        <w:tc>
          <w:tcPr>
            <w:tcW w:w="1419" w:type="dxa"/>
            <w:tcBorders>
              <w:top w:val="nil"/>
              <w:left w:val="single" w:sz="4" w:space="0" w:color="auto"/>
              <w:bottom w:val="single" w:sz="4" w:space="0" w:color="auto"/>
              <w:right w:val="single" w:sz="4" w:space="0" w:color="auto"/>
            </w:tcBorders>
            <w:shd w:val="clear" w:color="auto" w:fill="auto"/>
            <w:noWrap/>
            <w:vAlign w:val="bottom"/>
            <w:hideMark/>
          </w:tcPr>
          <w:p w14:paraId="0B146C16"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Raw Oats</w:t>
            </w:r>
          </w:p>
        </w:tc>
        <w:tc>
          <w:tcPr>
            <w:tcW w:w="1150" w:type="dxa"/>
            <w:tcBorders>
              <w:top w:val="nil"/>
              <w:left w:val="nil"/>
              <w:bottom w:val="single" w:sz="4" w:space="0" w:color="auto"/>
              <w:right w:val="single" w:sz="4" w:space="0" w:color="auto"/>
            </w:tcBorders>
            <w:shd w:val="clear" w:color="auto" w:fill="auto"/>
            <w:noWrap/>
            <w:vAlign w:val="bottom"/>
            <w:hideMark/>
          </w:tcPr>
          <w:p w14:paraId="29833C85"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670</w:t>
            </w:r>
          </w:p>
        </w:tc>
        <w:tc>
          <w:tcPr>
            <w:tcW w:w="737" w:type="dxa"/>
            <w:tcBorders>
              <w:top w:val="nil"/>
              <w:left w:val="nil"/>
              <w:bottom w:val="single" w:sz="4" w:space="0" w:color="auto"/>
              <w:right w:val="single" w:sz="4" w:space="0" w:color="auto"/>
            </w:tcBorders>
            <w:shd w:val="clear" w:color="auto" w:fill="auto"/>
            <w:noWrap/>
            <w:vAlign w:val="bottom"/>
            <w:hideMark/>
          </w:tcPr>
          <w:p w14:paraId="2AB57A75"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kg/t</w:t>
            </w:r>
          </w:p>
        </w:tc>
        <w:tc>
          <w:tcPr>
            <w:tcW w:w="2047" w:type="dxa"/>
            <w:tcBorders>
              <w:top w:val="nil"/>
              <w:left w:val="nil"/>
              <w:bottom w:val="single" w:sz="4" w:space="0" w:color="auto"/>
              <w:right w:val="single" w:sz="4" w:space="0" w:color="auto"/>
            </w:tcBorders>
          </w:tcPr>
          <w:p w14:paraId="64849E46" w14:textId="39D403D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rPr>
              <w:t>Ecoinvent</w:t>
            </w:r>
          </w:p>
        </w:tc>
        <w:tc>
          <w:tcPr>
            <w:tcW w:w="1418" w:type="dxa"/>
            <w:tcBorders>
              <w:top w:val="nil"/>
              <w:left w:val="nil"/>
              <w:bottom w:val="single" w:sz="4" w:space="0" w:color="auto"/>
              <w:right w:val="single" w:sz="4" w:space="0" w:color="auto"/>
            </w:tcBorders>
          </w:tcPr>
          <w:p w14:paraId="1E96D2F3" w14:textId="1EDF290B" w:rsidR="000E12BC" w:rsidRDefault="000E12BC" w:rsidP="000E12BC">
            <w:pPr>
              <w:spacing w:after="0" w:line="360" w:lineRule="auto"/>
              <w:rPr>
                <w:rFonts w:ascii="Times New Roman" w:hAnsi="Times New Roman" w:cs="Times New Roman"/>
                <w:color w:val="000000" w:themeColor="text1"/>
                <w:sz w:val="24"/>
                <w:szCs w:val="24"/>
              </w:rPr>
            </w:pPr>
            <w:r w:rsidRPr="00861FEA">
              <w:rPr>
                <w:rFonts w:ascii="Times New Roman" w:hAnsi="Times New Roman" w:cs="Times New Roman"/>
                <w:color w:val="000000" w:themeColor="text1"/>
                <w:sz w:val="24"/>
                <w:szCs w:val="24"/>
              </w:rPr>
              <w:t>Primary</w:t>
            </w:r>
          </w:p>
        </w:tc>
        <w:tc>
          <w:tcPr>
            <w:tcW w:w="1134" w:type="dxa"/>
            <w:tcBorders>
              <w:top w:val="nil"/>
              <w:left w:val="nil"/>
              <w:bottom w:val="single" w:sz="4" w:space="0" w:color="auto"/>
              <w:right w:val="single" w:sz="4" w:space="0" w:color="auto"/>
            </w:tcBorders>
          </w:tcPr>
          <w:p w14:paraId="585DF6BA" w14:textId="4A6C83F2" w:rsidR="000E12BC" w:rsidRPr="00861FEA" w:rsidRDefault="000E12BC" w:rsidP="000E12BC">
            <w:pPr>
              <w:spacing w:after="0" w:line="360" w:lineRule="auto"/>
              <w:rPr>
                <w:rFonts w:ascii="Times New Roman" w:hAnsi="Times New Roman" w:cs="Times New Roman"/>
                <w:color w:val="000000" w:themeColor="text1"/>
                <w:sz w:val="24"/>
                <w:szCs w:val="24"/>
              </w:rPr>
            </w:pPr>
            <w:r w:rsidRPr="00A43A8C">
              <w:rPr>
                <w:rFonts w:ascii="Times New Roman" w:hAnsi="Times New Roman" w:cs="Times New Roman"/>
                <w:color w:val="000000" w:themeColor="text1"/>
                <w:sz w:val="24"/>
                <w:szCs w:val="24"/>
              </w:rPr>
              <w:t>2016</w:t>
            </w:r>
          </w:p>
        </w:tc>
      </w:tr>
      <w:tr w:rsidR="000E12BC" w:rsidRPr="00B036F6" w14:paraId="1A72B900" w14:textId="27CF1F47" w:rsidTr="000E12BC">
        <w:trPr>
          <w:trHeight w:val="285"/>
          <w:jc w:val="center"/>
        </w:trPr>
        <w:tc>
          <w:tcPr>
            <w:tcW w:w="1419" w:type="dxa"/>
            <w:tcBorders>
              <w:top w:val="nil"/>
              <w:left w:val="single" w:sz="4" w:space="0" w:color="auto"/>
              <w:bottom w:val="single" w:sz="4" w:space="0" w:color="auto"/>
              <w:right w:val="single" w:sz="4" w:space="0" w:color="auto"/>
            </w:tcBorders>
            <w:shd w:val="clear" w:color="auto" w:fill="auto"/>
            <w:noWrap/>
            <w:vAlign w:val="bottom"/>
            <w:hideMark/>
          </w:tcPr>
          <w:p w14:paraId="7E4787C7"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Water</w:t>
            </w:r>
          </w:p>
        </w:tc>
        <w:tc>
          <w:tcPr>
            <w:tcW w:w="1150" w:type="dxa"/>
            <w:tcBorders>
              <w:top w:val="nil"/>
              <w:left w:val="nil"/>
              <w:bottom w:val="single" w:sz="4" w:space="0" w:color="auto"/>
              <w:right w:val="single" w:sz="4" w:space="0" w:color="auto"/>
            </w:tcBorders>
            <w:shd w:val="clear" w:color="auto" w:fill="auto"/>
            <w:noWrap/>
            <w:vAlign w:val="bottom"/>
            <w:hideMark/>
          </w:tcPr>
          <w:p w14:paraId="1930EAD6"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25</w:t>
            </w:r>
          </w:p>
        </w:tc>
        <w:tc>
          <w:tcPr>
            <w:tcW w:w="737" w:type="dxa"/>
            <w:tcBorders>
              <w:top w:val="nil"/>
              <w:left w:val="nil"/>
              <w:bottom w:val="single" w:sz="4" w:space="0" w:color="auto"/>
              <w:right w:val="single" w:sz="4" w:space="0" w:color="auto"/>
            </w:tcBorders>
            <w:shd w:val="clear" w:color="auto" w:fill="auto"/>
            <w:noWrap/>
            <w:vAlign w:val="bottom"/>
            <w:hideMark/>
          </w:tcPr>
          <w:p w14:paraId="04ADCBDE"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kg/t</w:t>
            </w:r>
          </w:p>
        </w:tc>
        <w:tc>
          <w:tcPr>
            <w:tcW w:w="2047" w:type="dxa"/>
            <w:tcBorders>
              <w:top w:val="nil"/>
              <w:left w:val="nil"/>
              <w:bottom w:val="single" w:sz="4" w:space="0" w:color="auto"/>
              <w:right w:val="single" w:sz="4" w:space="0" w:color="auto"/>
            </w:tcBorders>
          </w:tcPr>
          <w:p w14:paraId="2515DA21" w14:textId="61B7FCF6"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26853">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426853">
              <w:rPr>
                <w:rFonts w:ascii="Times New Roman" w:hAnsi="Times New Roman" w:cs="Times New Roman"/>
                <w:color w:val="000000" w:themeColor="text1"/>
                <w:sz w:val="24"/>
                <w:szCs w:val="24"/>
              </w:rPr>
              <w:t>)</w:t>
            </w:r>
          </w:p>
        </w:tc>
        <w:tc>
          <w:tcPr>
            <w:tcW w:w="1418" w:type="dxa"/>
            <w:tcBorders>
              <w:top w:val="nil"/>
              <w:left w:val="nil"/>
              <w:bottom w:val="single" w:sz="4" w:space="0" w:color="auto"/>
              <w:right w:val="single" w:sz="4" w:space="0" w:color="auto"/>
            </w:tcBorders>
          </w:tcPr>
          <w:p w14:paraId="522BA421" w14:textId="72363CBF" w:rsidR="000E12BC" w:rsidRPr="00426853" w:rsidRDefault="000E12BC" w:rsidP="000E12BC">
            <w:pPr>
              <w:spacing w:after="0" w:line="360" w:lineRule="auto"/>
              <w:rPr>
                <w:rFonts w:ascii="Times New Roman" w:hAnsi="Times New Roman" w:cs="Times New Roman"/>
                <w:color w:val="000000" w:themeColor="text1"/>
                <w:sz w:val="24"/>
                <w:szCs w:val="24"/>
              </w:rPr>
            </w:pPr>
            <w:r w:rsidRPr="00861FEA">
              <w:rPr>
                <w:rFonts w:ascii="Times New Roman" w:hAnsi="Times New Roman" w:cs="Times New Roman"/>
                <w:color w:val="000000" w:themeColor="text1"/>
                <w:sz w:val="24"/>
                <w:szCs w:val="24"/>
              </w:rPr>
              <w:t>Primary</w:t>
            </w:r>
          </w:p>
        </w:tc>
        <w:tc>
          <w:tcPr>
            <w:tcW w:w="1134" w:type="dxa"/>
            <w:tcBorders>
              <w:top w:val="nil"/>
              <w:left w:val="nil"/>
              <w:bottom w:val="single" w:sz="4" w:space="0" w:color="auto"/>
              <w:right w:val="single" w:sz="4" w:space="0" w:color="auto"/>
            </w:tcBorders>
          </w:tcPr>
          <w:p w14:paraId="4FEFBB3D" w14:textId="400ECA68" w:rsidR="000E12BC" w:rsidRPr="00861FEA" w:rsidRDefault="000E12BC" w:rsidP="000E12BC">
            <w:pPr>
              <w:spacing w:after="0" w:line="360" w:lineRule="auto"/>
              <w:rPr>
                <w:rFonts w:ascii="Times New Roman" w:hAnsi="Times New Roman" w:cs="Times New Roman"/>
                <w:color w:val="000000" w:themeColor="text1"/>
                <w:sz w:val="24"/>
                <w:szCs w:val="24"/>
              </w:rPr>
            </w:pPr>
            <w:r w:rsidRPr="00A43A8C">
              <w:rPr>
                <w:rFonts w:ascii="Times New Roman" w:hAnsi="Times New Roman" w:cs="Times New Roman"/>
                <w:color w:val="000000" w:themeColor="text1"/>
                <w:sz w:val="24"/>
                <w:szCs w:val="24"/>
              </w:rPr>
              <w:t>2016</w:t>
            </w:r>
          </w:p>
        </w:tc>
      </w:tr>
    </w:tbl>
    <w:p w14:paraId="008517C2" w14:textId="59151F36" w:rsidR="00B34F08" w:rsidRDefault="00B34F08" w:rsidP="00440DC8">
      <w:pPr>
        <w:pStyle w:val="Caption"/>
        <w:spacing w:line="360" w:lineRule="auto"/>
        <w:ind w:firstLine="720"/>
        <w:jc w:val="both"/>
        <w:rPr>
          <w:rFonts w:ascii="Times New Roman" w:hAnsi="Times New Roman" w:cs="Times New Roman"/>
          <w:b w:val="0"/>
          <w:color w:val="000000" w:themeColor="text1"/>
          <w:sz w:val="24"/>
          <w:szCs w:val="24"/>
        </w:rPr>
      </w:pPr>
    </w:p>
    <w:p w14:paraId="1A5B405F" w14:textId="045412E7" w:rsidR="00440DC8" w:rsidRPr="0043076D" w:rsidRDefault="00440DC8" w:rsidP="00EF4FF7">
      <w:pPr>
        <w:pStyle w:val="Caption"/>
        <w:spacing w:line="360" w:lineRule="auto"/>
        <w:ind w:firstLine="720"/>
        <w:jc w:val="center"/>
        <w:rPr>
          <w:rFonts w:ascii="Times New Roman" w:hAnsi="Times New Roman" w:cs="Times New Roman"/>
          <w:color w:val="000000" w:themeColor="text1"/>
          <w:sz w:val="24"/>
          <w:szCs w:val="24"/>
        </w:rPr>
      </w:pPr>
      <w:bookmarkStart w:id="223" w:name="_Toc518370655"/>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27</w:t>
      </w:r>
      <w:r w:rsidR="00711874">
        <w:rPr>
          <w:rFonts w:ascii="Times New Roman" w:hAnsi="Times New Roman" w:cs="Times New Roman"/>
          <w:b w:val="0"/>
          <w:color w:val="000000" w:themeColor="text1"/>
          <w:sz w:val="24"/>
          <w:szCs w:val="24"/>
        </w:rPr>
        <w:fldChar w:fldCharType="end"/>
      </w:r>
      <w:r w:rsidRPr="0043076D">
        <w:rPr>
          <w:rFonts w:ascii="Times New Roman" w:hAnsi="Times New Roman" w:cs="Times New Roman"/>
          <w:b w:val="0"/>
          <w:color w:val="000000" w:themeColor="text1"/>
          <w:sz w:val="24"/>
          <w:szCs w:val="24"/>
        </w:rPr>
        <w:t xml:space="preserve"> Inventory Data from Alcohol supplier to produce a tonne of the final product</w:t>
      </w:r>
      <w:bookmarkEnd w:id="223"/>
    </w:p>
    <w:tbl>
      <w:tblPr>
        <w:tblW w:w="8086" w:type="dxa"/>
        <w:jc w:val="center"/>
        <w:tblLook w:val="04A0" w:firstRow="1" w:lastRow="0" w:firstColumn="1" w:lastColumn="0" w:noHBand="0" w:noVBand="1"/>
      </w:tblPr>
      <w:tblGrid>
        <w:gridCol w:w="1419"/>
        <w:gridCol w:w="1150"/>
        <w:gridCol w:w="737"/>
        <w:gridCol w:w="2074"/>
        <w:gridCol w:w="1532"/>
        <w:gridCol w:w="1174"/>
      </w:tblGrid>
      <w:tr w:rsidR="000E12BC" w:rsidRPr="00B036F6" w14:paraId="675E7863" w14:textId="406043BB" w:rsidTr="000E12BC">
        <w:trPr>
          <w:trHeight w:val="285"/>
          <w:jc w:val="center"/>
        </w:trPr>
        <w:tc>
          <w:tcPr>
            <w:tcW w:w="14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42C1A" w14:textId="77777777"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Input</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03FCB5AB" w14:textId="77777777"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Inventory</w:t>
            </w:r>
          </w:p>
        </w:tc>
        <w:tc>
          <w:tcPr>
            <w:tcW w:w="737" w:type="dxa"/>
            <w:tcBorders>
              <w:top w:val="single" w:sz="4" w:space="0" w:color="auto"/>
              <w:left w:val="nil"/>
              <w:bottom w:val="single" w:sz="4" w:space="0" w:color="auto"/>
              <w:right w:val="single" w:sz="4" w:space="0" w:color="auto"/>
            </w:tcBorders>
            <w:shd w:val="clear" w:color="auto" w:fill="auto"/>
            <w:noWrap/>
            <w:vAlign w:val="bottom"/>
            <w:hideMark/>
          </w:tcPr>
          <w:p w14:paraId="10D21AE5" w14:textId="77777777"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 xml:space="preserve">Units </w:t>
            </w:r>
          </w:p>
        </w:tc>
        <w:tc>
          <w:tcPr>
            <w:tcW w:w="2074" w:type="dxa"/>
            <w:tcBorders>
              <w:top w:val="single" w:sz="4" w:space="0" w:color="auto"/>
              <w:left w:val="nil"/>
              <w:bottom w:val="single" w:sz="4" w:space="0" w:color="auto"/>
              <w:right w:val="single" w:sz="4" w:space="0" w:color="auto"/>
            </w:tcBorders>
          </w:tcPr>
          <w:p w14:paraId="1CE9E3CC" w14:textId="2C54761E"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Process Model</w:t>
            </w:r>
          </w:p>
        </w:tc>
        <w:tc>
          <w:tcPr>
            <w:tcW w:w="1532" w:type="dxa"/>
            <w:tcBorders>
              <w:top w:val="single" w:sz="4" w:space="0" w:color="auto"/>
              <w:left w:val="nil"/>
              <w:bottom w:val="single" w:sz="4" w:space="0" w:color="auto"/>
              <w:right w:val="single" w:sz="4" w:space="0" w:color="auto"/>
            </w:tcBorders>
          </w:tcPr>
          <w:p w14:paraId="06D16BBC" w14:textId="5AD7073E" w:rsidR="000E12BC" w:rsidRDefault="000E12BC" w:rsidP="00991F78">
            <w:pPr>
              <w:spacing w:after="0"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Data Source</w:t>
            </w:r>
          </w:p>
        </w:tc>
        <w:tc>
          <w:tcPr>
            <w:tcW w:w="1174" w:type="dxa"/>
            <w:tcBorders>
              <w:top w:val="single" w:sz="4" w:space="0" w:color="auto"/>
              <w:left w:val="nil"/>
              <w:bottom w:val="single" w:sz="4" w:space="0" w:color="auto"/>
              <w:right w:val="single" w:sz="4" w:space="0" w:color="auto"/>
            </w:tcBorders>
          </w:tcPr>
          <w:p w14:paraId="4813302E" w14:textId="1FAE8617" w:rsidR="000E12BC" w:rsidRDefault="000E12BC" w:rsidP="00991F78">
            <w:pPr>
              <w:spacing w:after="0"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Data Age</w:t>
            </w:r>
          </w:p>
        </w:tc>
      </w:tr>
      <w:tr w:rsidR="000E12BC" w:rsidRPr="00B036F6" w14:paraId="518556CA" w14:textId="232C26FC" w:rsidTr="000E12BC">
        <w:trPr>
          <w:trHeight w:val="285"/>
          <w:jc w:val="center"/>
        </w:trPr>
        <w:tc>
          <w:tcPr>
            <w:tcW w:w="1419" w:type="dxa"/>
            <w:tcBorders>
              <w:top w:val="nil"/>
              <w:left w:val="single" w:sz="4" w:space="0" w:color="auto"/>
              <w:bottom w:val="single" w:sz="4" w:space="0" w:color="auto"/>
              <w:right w:val="single" w:sz="4" w:space="0" w:color="auto"/>
            </w:tcBorders>
            <w:shd w:val="clear" w:color="auto" w:fill="auto"/>
            <w:noWrap/>
            <w:vAlign w:val="bottom"/>
            <w:hideMark/>
          </w:tcPr>
          <w:p w14:paraId="2E3D6CD2" w14:textId="34A1B094"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lectricity</w:t>
            </w:r>
          </w:p>
        </w:tc>
        <w:tc>
          <w:tcPr>
            <w:tcW w:w="1150" w:type="dxa"/>
            <w:tcBorders>
              <w:top w:val="nil"/>
              <w:left w:val="nil"/>
              <w:bottom w:val="single" w:sz="4" w:space="0" w:color="auto"/>
              <w:right w:val="single" w:sz="4" w:space="0" w:color="auto"/>
            </w:tcBorders>
            <w:shd w:val="clear" w:color="auto" w:fill="auto"/>
            <w:noWrap/>
            <w:vAlign w:val="bottom"/>
            <w:hideMark/>
          </w:tcPr>
          <w:p w14:paraId="05847BA0"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74</w:t>
            </w:r>
          </w:p>
        </w:tc>
        <w:tc>
          <w:tcPr>
            <w:tcW w:w="737" w:type="dxa"/>
            <w:tcBorders>
              <w:top w:val="nil"/>
              <w:left w:val="nil"/>
              <w:bottom w:val="single" w:sz="4" w:space="0" w:color="auto"/>
              <w:right w:val="single" w:sz="4" w:space="0" w:color="auto"/>
            </w:tcBorders>
            <w:shd w:val="clear" w:color="auto" w:fill="auto"/>
            <w:noWrap/>
            <w:vAlign w:val="bottom"/>
            <w:hideMark/>
          </w:tcPr>
          <w:p w14:paraId="4687599B"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MJ/t</w:t>
            </w:r>
          </w:p>
        </w:tc>
        <w:tc>
          <w:tcPr>
            <w:tcW w:w="2074" w:type="dxa"/>
            <w:tcBorders>
              <w:top w:val="nil"/>
              <w:left w:val="nil"/>
              <w:bottom w:val="single" w:sz="4" w:space="0" w:color="auto"/>
              <w:right w:val="single" w:sz="4" w:space="0" w:color="auto"/>
            </w:tcBorders>
          </w:tcPr>
          <w:p w14:paraId="2689B32E" w14:textId="74CB6081"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B62BC2">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62BC2">
              <w:rPr>
                <w:rFonts w:ascii="Times New Roman" w:hAnsi="Times New Roman" w:cs="Times New Roman"/>
                <w:color w:val="000000" w:themeColor="text1"/>
                <w:sz w:val="24"/>
                <w:szCs w:val="24"/>
              </w:rPr>
              <w:t>)</w:t>
            </w:r>
          </w:p>
        </w:tc>
        <w:tc>
          <w:tcPr>
            <w:tcW w:w="1532" w:type="dxa"/>
            <w:tcBorders>
              <w:top w:val="nil"/>
              <w:left w:val="nil"/>
              <w:bottom w:val="single" w:sz="4" w:space="0" w:color="auto"/>
              <w:right w:val="single" w:sz="4" w:space="0" w:color="auto"/>
            </w:tcBorders>
          </w:tcPr>
          <w:p w14:paraId="56C5B560" w14:textId="60B23949" w:rsidR="000E12BC" w:rsidRPr="00B62BC2" w:rsidRDefault="000E12BC" w:rsidP="000E12BC">
            <w:pPr>
              <w:spacing w:after="0" w:line="360" w:lineRule="auto"/>
              <w:rPr>
                <w:rFonts w:ascii="Times New Roman" w:hAnsi="Times New Roman" w:cs="Times New Roman"/>
                <w:color w:val="000000" w:themeColor="text1"/>
                <w:sz w:val="24"/>
                <w:szCs w:val="24"/>
              </w:rPr>
            </w:pPr>
            <w:r w:rsidRPr="00DF751E">
              <w:rPr>
                <w:rFonts w:ascii="Times New Roman" w:hAnsi="Times New Roman" w:cs="Times New Roman"/>
                <w:color w:val="000000" w:themeColor="text1"/>
                <w:sz w:val="24"/>
                <w:szCs w:val="24"/>
              </w:rPr>
              <w:t>Primary</w:t>
            </w:r>
          </w:p>
        </w:tc>
        <w:tc>
          <w:tcPr>
            <w:tcW w:w="1174" w:type="dxa"/>
            <w:tcBorders>
              <w:top w:val="nil"/>
              <w:left w:val="nil"/>
              <w:bottom w:val="single" w:sz="4" w:space="0" w:color="auto"/>
              <w:right w:val="single" w:sz="4" w:space="0" w:color="auto"/>
            </w:tcBorders>
          </w:tcPr>
          <w:p w14:paraId="6FE055F4" w14:textId="3C9E82ED" w:rsidR="000E12BC" w:rsidRPr="00B62BC2" w:rsidRDefault="000E12BC" w:rsidP="000E12BC">
            <w:pPr>
              <w:spacing w:after="0" w:line="360" w:lineRule="auto"/>
              <w:rPr>
                <w:rFonts w:ascii="Times New Roman" w:hAnsi="Times New Roman" w:cs="Times New Roman"/>
                <w:color w:val="000000" w:themeColor="text1"/>
                <w:sz w:val="24"/>
                <w:szCs w:val="24"/>
              </w:rPr>
            </w:pPr>
            <w:r w:rsidRPr="007F4298">
              <w:rPr>
                <w:rFonts w:ascii="Times New Roman" w:hAnsi="Times New Roman" w:cs="Times New Roman"/>
                <w:color w:val="000000" w:themeColor="text1"/>
                <w:sz w:val="24"/>
                <w:szCs w:val="24"/>
              </w:rPr>
              <w:t>2016</w:t>
            </w:r>
          </w:p>
        </w:tc>
      </w:tr>
      <w:tr w:rsidR="000E12BC" w:rsidRPr="00B036F6" w14:paraId="4B5F5364" w14:textId="0C4E6BA1" w:rsidTr="000E12BC">
        <w:trPr>
          <w:trHeight w:val="285"/>
          <w:jc w:val="center"/>
        </w:trPr>
        <w:tc>
          <w:tcPr>
            <w:tcW w:w="1419" w:type="dxa"/>
            <w:tcBorders>
              <w:top w:val="nil"/>
              <w:left w:val="single" w:sz="4" w:space="0" w:color="auto"/>
              <w:bottom w:val="single" w:sz="4" w:space="0" w:color="auto"/>
              <w:right w:val="single" w:sz="4" w:space="0" w:color="auto"/>
            </w:tcBorders>
            <w:shd w:val="clear" w:color="auto" w:fill="auto"/>
            <w:noWrap/>
            <w:vAlign w:val="bottom"/>
            <w:hideMark/>
          </w:tcPr>
          <w:p w14:paraId="035F682A"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Natural Gas</w:t>
            </w:r>
          </w:p>
        </w:tc>
        <w:tc>
          <w:tcPr>
            <w:tcW w:w="1150" w:type="dxa"/>
            <w:tcBorders>
              <w:top w:val="nil"/>
              <w:left w:val="nil"/>
              <w:bottom w:val="single" w:sz="4" w:space="0" w:color="auto"/>
              <w:right w:val="single" w:sz="4" w:space="0" w:color="auto"/>
            </w:tcBorders>
            <w:shd w:val="clear" w:color="auto" w:fill="auto"/>
            <w:noWrap/>
            <w:vAlign w:val="bottom"/>
            <w:hideMark/>
          </w:tcPr>
          <w:p w14:paraId="7E2BD27E"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497</w:t>
            </w:r>
          </w:p>
        </w:tc>
        <w:tc>
          <w:tcPr>
            <w:tcW w:w="737" w:type="dxa"/>
            <w:tcBorders>
              <w:top w:val="nil"/>
              <w:left w:val="nil"/>
              <w:bottom w:val="single" w:sz="4" w:space="0" w:color="auto"/>
              <w:right w:val="single" w:sz="4" w:space="0" w:color="auto"/>
            </w:tcBorders>
            <w:shd w:val="clear" w:color="auto" w:fill="auto"/>
            <w:noWrap/>
            <w:vAlign w:val="bottom"/>
            <w:hideMark/>
          </w:tcPr>
          <w:p w14:paraId="723737A9"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MJ/t</w:t>
            </w:r>
          </w:p>
        </w:tc>
        <w:tc>
          <w:tcPr>
            <w:tcW w:w="2074" w:type="dxa"/>
            <w:tcBorders>
              <w:top w:val="nil"/>
              <w:left w:val="nil"/>
              <w:bottom w:val="single" w:sz="4" w:space="0" w:color="auto"/>
              <w:right w:val="single" w:sz="4" w:space="0" w:color="auto"/>
            </w:tcBorders>
          </w:tcPr>
          <w:p w14:paraId="538DB485" w14:textId="37EA0DBD"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B62BC2">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62BC2">
              <w:rPr>
                <w:rFonts w:ascii="Times New Roman" w:hAnsi="Times New Roman" w:cs="Times New Roman"/>
                <w:color w:val="000000" w:themeColor="text1"/>
                <w:sz w:val="24"/>
                <w:szCs w:val="24"/>
              </w:rPr>
              <w:t>)</w:t>
            </w:r>
          </w:p>
        </w:tc>
        <w:tc>
          <w:tcPr>
            <w:tcW w:w="1532" w:type="dxa"/>
            <w:tcBorders>
              <w:top w:val="nil"/>
              <w:left w:val="nil"/>
              <w:bottom w:val="single" w:sz="4" w:space="0" w:color="auto"/>
              <w:right w:val="single" w:sz="4" w:space="0" w:color="auto"/>
            </w:tcBorders>
          </w:tcPr>
          <w:p w14:paraId="22CE1BC6" w14:textId="304C9D8E" w:rsidR="000E12BC" w:rsidRPr="00B62BC2" w:rsidRDefault="000E12BC" w:rsidP="000E12BC">
            <w:pPr>
              <w:spacing w:after="0" w:line="360" w:lineRule="auto"/>
              <w:rPr>
                <w:rFonts w:ascii="Times New Roman" w:hAnsi="Times New Roman" w:cs="Times New Roman"/>
                <w:color w:val="000000" w:themeColor="text1"/>
                <w:sz w:val="24"/>
                <w:szCs w:val="24"/>
              </w:rPr>
            </w:pPr>
            <w:r w:rsidRPr="00DF751E">
              <w:rPr>
                <w:rFonts w:ascii="Times New Roman" w:hAnsi="Times New Roman" w:cs="Times New Roman"/>
                <w:color w:val="000000" w:themeColor="text1"/>
                <w:sz w:val="24"/>
                <w:szCs w:val="24"/>
              </w:rPr>
              <w:t>Primary</w:t>
            </w:r>
          </w:p>
        </w:tc>
        <w:tc>
          <w:tcPr>
            <w:tcW w:w="1174" w:type="dxa"/>
            <w:tcBorders>
              <w:top w:val="nil"/>
              <w:left w:val="nil"/>
              <w:bottom w:val="single" w:sz="4" w:space="0" w:color="auto"/>
              <w:right w:val="single" w:sz="4" w:space="0" w:color="auto"/>
            </w:tcBorders>
          </w:tcPr>
          <w:p w14:paraId="3783A7E0" w14:textId="28118AC0" w:rsidR="000E12BC" w:rsidRPr="00B62BC2" w:rsidRDefault="000E12BC" w:rsidP="000E12BC">
            <w:pPr>
              <w:spacing w:after="0" w:line="360" w:lineRule="auto"/>
              <w:rPr>
                <w:rFonts w:ascii="Times New Roman" w:hAnsi="Times New Roman" w:cs="Times New Roman"/>
                <w:color w:val="000000" w:themeColor="text1"/>
                <w:sz w:val="24"/>
                <w:szCs w:val="24"/>
              </w:rPr>
            </w:pPr>
            <w:r w:rsidRPr="007F4298">
              <w:rPr>
                <w:rFonts w:ascii="Times New Roman" w:hAnsi="Times New Roman" w:cs="Times New Roman"/>
                <w:color w:val="000000" w:themeColor="text1"/>
                <w:sz w:val="24"/>
                <w:szCs w:val="24"/>
              </w:rPr>
              <w:t>2016</w:t>
            </w:r>
          </w:p>
        </w:tc>
      </w:tr>
      <w:tr w:rsidR="000E12BC" w:rsidRPr="00B036F6" w14:paraId="24E5306E" w14:textId="50CC128B" w:rsidTr="000E12BC">
        <w:trPr>
          <w:trHeight w:val="285"/>
          <w:jc w:val="center"/>
        </w:trPr>
        <w:tc>
          <w:tcPr>
            <w:tcW w:w="1419" w:type="dxa"/>
            <w:tcBorders>
              <w:top w:val="nil"/>
              <w:left w:val="single" w:sz="4" w:space="0" w:color="auto"/>
              <w:bottom w:val="single" w:sz="4" w:space="0" w:color="auto"/>
              <w:right w:val="single" w:sz="4" w:space="0" w:color="auto"/>
            </w:tcBorders>
            <w:shd w:val="clear" w:color="auto" w:fill="auto"/>
            <w:noWrap/>
            <w:vAlign w:val="bottom"/>
            <w:hideMark/>
          </w:tcPr>
          <w:p w14:paraId="230F0D0E" w14:textId="2A5CC0ED"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Ye</w:t>
            </w:r>
            <w:r w:rsidRPr="00B036F6">
              <w:rPr>
                <w:rFonts w:ascii="Times New Roman" w:eastAsia="Times New Roman" w:hAnsi="Times New Roman" w:cs="Times New Roman"/>
                <w:color w:val="000000" w:themeColor="text1"/>
                <w:sz w:val="24"/>
                <w:szCs w:val="24"/>
                <w:lang w:eastAsia="en-GB"/>
              </w:rPr>
              <w:t>a</w:t>
            </w:r>
            <w:r w:rsidRPr="0043076D">
              <w:rPr>
                <w:rFonts w:ascii="Times New Roman" w:eastAsia="Times New Roman" w:hAnsi="Times New Roman" w:cs="Times New Roman"/>
                <w:color w:val="000000" w:themeColor="text1"/>
                <w:sz w:val="24"/>
                <w:szCs w:val="24"/>
                <w:lang w:eastAsia="en-GB"/>
              </w:rPr>
              <w:t>st</w:t>
            </w:r>
          </w:p>
        </w:tc>
        <w:tc>
          <w:tcPr>
            <w:tcW w:w="1150" w:type="dxa"/>
            <w:tcBorders>
              <w:top w:val="nil"/>
              <w:left w:val="nil"/>
              <w:bottom w:val="single" w:sz="4" w:space="0" w:color="auto"/>
              <w:right w:val="single" w:sz="4" w:space="0" w:color="auto"/>
            </w:tcBorders>
            <w:shd w:val="clear" w:color="auto" w:fill="auto"/>
            <w:noWrap/>
            <w:vAlign w:val="bottom"/>
            <w:hideMark/>
          </w:tcPr>
          <w:p w14:paraId="137490E1"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0.6</w:t>
            </w:r>
          </w:p>
        </w:tc>
        <w:tc>
          <w:tcPr>
            <w:tcW w:w="737" w:type="dxa"/>
            <w:tcBorders>
              <w:top w:val="nil"/>
              <w:left w:val="nil"/>
              <w:bottom w:val="single" w:sz="4" w:space="0" w:color="auto"/>
              <w:right w:val="single" w:sz="4" w:space="0" w:color="auto"/>
            </w:tcBorders>
            <w:shd w:val="clear" w:color="auto" w:fill="auto"/>
            <w:noWrap/>
            <w:vAlign w:val="bottom"/>
            <w:hideMark/>
          </w:tcPr>
          <w:p w14:paraId="79E6C374"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kg/t</w:t>
            </w:r>
          </w:p>
        </w:tc>
        <w:tc>
          <w:tcPr>
            <w:tcW w:w="2074" w:type="dxa"/>
            <w:tcBorders>
              <w:top w:val="nil"/>
              <w:left w:val="nil"/>
              <w:bottom w:val="single" w:sz="4" w:space="0" w:color="auto"/>
              <w:right w:val="single" w:sz="4" w:space="0" w:color="auto"/>
            </w:tcBorders>
          </w:tcPr>
          <w:p w14:paraId="59FF731D" w14:textId="7B4D8D6B"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B62BC2">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62BC2">
              <w:rPr>
                <w:rFonts w:ascii="Times New Roman" w:hAnsi="Times New Roman" w:cs="Times New Roman"/>
                <w:color w:val="000000" w:themeColor="text1"/>
                <w:sz w:val="24"/>
                <w:szCs w:val="24"/>
              </w:rPr>
              <w:t>)</w:t>
            </w:r>
          </w:p>
        </w:tc>
        <w:tc>
          <w:tcPr>
            <w:tcW w:w="1532" w:type="dxa"/>
            <w:tcBorders>
              <w:top w:val="nil"/>
              <w:left w:val="nil"/>
              <w:bottom w:val="single" w:sz="4" w:space="0" w:color="auto"/>
              <w:right w:val="single" w:sz="4" w:space="0" w:color="auto"/>
            </w:tcBorders>
          </w:tcPr>
          <w:p w14:paraId="697679C2" w14:textId="064529FB" w:rsidR="000E12BC" w:rsidRPr="00B62BC2" w:rsidRDefault="000E12BC" w:rsidP="000E12BC">
            <w:pPr>
              <w:spacing w:after="0" w:line="360" w:lineRule="auto"/>
              <w:rPr>
                <w:rFonts w:ascii="Times New Roman" w:hAnsi="Times New Roman" w:cs="Times New Roman"/>
                <w:color w:val="000000" w:themeColor="text1"/>
                <w:sz w:val="24"/>
                <w:szCs w:val="24"/>
              </w:rPr>
            </w:pPr>
            <w:r w:rsidRPr="00DF751E">
              <w:rPr>
                <w:rFonts w:ascii="Times New Roman" w:hAnsi="Times New Roman" w:cs="Times New Roman"/>
                <w:color w:val="000000" w:themeColor="text1"/>
                <w:sz w:val="24"/>
                <w:szCs w:val="24"/>
              </w:rPr>
              <w:t>Primary</w:t>
            </w:r>
          </w:p>
        </w:tc>
        <w:tc>
          <w:tcPr>
            <w:tcW w:w="1174" w:type="dxa"/>
            <w:tcBorders>
              <w:top w:val="nil"/>
              <w:left w:val="nil"/>
              <w:bottom w:val="single" w:sz="4" w:space="0" w:color="auto"/>
              <w:right w:val="single" w:sz="4" w:space="0" w:color="auto"/>
            </w:tcBorders>
          </w:tcPr>
          <w:p w14:paraId="3FF033FD" w14:textId="4404BA9F" w:rsidR="000E12BC" w:rsidRPr="00B62BC2" w:rsidRDefault="000E12BC" w:rsidP="000E12BC">
            <w:pPr>
              <w:spacing w:after="0" w:line="360" w:lineRule="auto"/>
              <w:rPr>
                <w:rFonts w:ascii="Times New Roman" w:hAnsi="Times New Roman" w:cs="Times New Roman"/>
                <w:color w:val="000000" w:themeColor="text1"/>
                <w:sz w:val="24"/>
                <w:szCs w:val="24"/>
              </w:rPr>
            </w:pPr>
            <w:r w:rsidRPr="007F4298">
              <w:rPr>
                <w:rFonts w:ascii="Times New Roman" w:hAnsi="Times New Roman" w:cs="Times New Roman"/>
                <w:color w:val="000000" w:themeColor="text1"/>
                <w:sz w:val="24"/>
                <w:szCs w:val="24"/>
              </w:rPr>
              <w:t>2016</w:t>
            </w:r>
          </w:p>
        </w:tc>
      </w:tr>
      <w:tr w:rsidR="000E12BC" w:rsidRPr="00B036F6" w14:paraId="7BC66AA1" w14:textId="7D075469" w:rsidTr="000E12BC">
        <w:trPr>
          <w:trHeight w:val="285"/>
          <w:jc w:val="center"/>
        </w:trPr>
        <w:tc>
          <w:tcPr>
            <w:tcW w:w="1419" w:type="dxa"/>
            <w:tcBorders>
              <w:top w:val="nil"/>
              <w:left w:val="single" w:sz="4" w:space="0" w:color="auto"/>
              <w:bottom w:val="single" w:sz="4" w:space="0" w:color="auto"/>
              <w:right w:val="single" w:sz="4" w:space="0" w:color="auto"/>
            </w:tcBorders>
            <w:shd w:val="clear" w:color="auto" w:fill="auto"/>
            <w:noWrap/>
            <w:vAlign w:val="bottom"/>
            <w:hideMark/>
          </w:tcPr>
          <w:p w14:paraId="077FA609"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Malt</w:t>
            </w:r>
          </w:p>
        </w:tc>
        <w:tc>
          <w:tcPr>
            <w:tcW w:w="1150" w:type="dxa"/>
            <w:tcBorders>
              <w:top w:val="nil"/>
              <w:left w:val="nil"/>
              <w:bottom w:val="single" w:sz="4" w:space="0" w:color="auto"/>
              <w:right w:val="single" w:sz="4" w:space="0" w:color="auto"/>
            </w:tcBorders>
            <w:shd w:val="clear" w:color="auto" w:fill="auto"/>
            <w:noWrap/>
            <w:vAlign w:val="bottom"/>
            <w:hideMark/>
          </w:tcPr>
          <w:p w14:paraId="471151FB"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80</w:t>
            </w:r>
          </w:p>
        </w:tc>
        <w:tc>
          <w:tcPr>
            <w:tcW w:w="737" w:type="dxa"/>
            <w:tcBorders>
              <w:top w:val="nil"/>
              <w:left w:val="nil"/>
              <w:bottom w:val="single" w:sz="4" w:space="0" w:color="auto"/>
              <w:right w:val="single" w:sz="4" w:space="0" w:color="auto"/>
            </w:tcBorders>
            <w:shd w:val="clear" w:color="auto" w:fill="auto"/>
            <w:noWrap/>
            <w:vAlign w:val="bottom"/>
            <w:hideMark/>
          </w:tcPr>
          <w:p w14:paraId="7E82D230"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kg/t</w:t>
            </w:r>
          </w:p>
        </w:tc>
        <w:tc>
          <w:tcPr>
            <w:tcW w:w="2074" w:type="dxa"/>
            <w:tcBorders>
              <w:top w:val="nil"/>
              <w:left w:val="nil"/>
              <w:bottom w:val="single" w:sz="4" w:space="0" w:color="auto"/>
              <w:right w:val="single" w:sz="4" w:space="0" w:color="auto"/>
            </w:tcBorders>
          </w:tcPr>
          <w:p w14:paraId="0D191FB9" w14:textId="52FD9D8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Pr>
                <w:rFonts w:ascii="Times New Roman" w:hAnsi="Times New Roman" w:cs="Times New Roman"/>
                <w:color w:val="000000" w:themeColor="text1"/>
                <w:sz w:val="24"/>
                <w:szCs w:val="24"/>
              </w:rPr>
              <w:t>Ecoinvent</w:t>
            </w:r>
          </w:p>
        </w:tc>
        <w:tc>
          <w:tcPr>
            <w:tcW w:w="1532" w:type="dxa"/>
            <w:tcBorders>
              <w:top w:val="nil"/>
              <w:left w:val="nil"/>
              <w:bottom w:val="single" w:sz="4" w:space="0" w:color="auto"/>
              <w:right w:val="single" w:sz="4" w:space="0" w:color="auto"/>
            </w:tcBorders>
          </w:tcPr>
          <w:p w14:paraId="40A9DB98" w14:textId="26682A0C" w:rsidR="000E12BC" w:rsidRDefault="000E12BC" w:rsidP="000E12BC">
            <w:pPr>
              <w:spacing w:after="0" w:line="360" w:lineRule="auto"/>
              <w:rPr>
                <w:rFonts w:ascii="Times New Roman" w:hAnsi="Times New Roman" w:cs="Times New Roman"/>
                <w:color w:val="000000" w:themeColor="text1"/>
                <w:sz w:val="24"/>
                <w:szCs w:val="24"/>
              </w:rPr>
            </w:pPr>
            <w:r w:rsidRPr="00DF751E">
              <w:rPr>
                <w:rFonts w:ascii="Times New Roman" w:hAnsi="Times New Roman" w:cs="Times New Roman"/>
                <w:color w:val="000000" w:themeColor="text1"/>
                <w:sz w:val="24"/>
                <w:szCs w:val="24"/>
              </w:rPr>
              <w:t>Primary</w:t>
            </w:r>
          </w:p>
        </w:tc>
        <w:tc>
          <w:tcPr>
            <w:tcW w:w="1174" w:type="dxa"/>
            <w:tcBorders>
              <w:top w:val="nil"/>
              <w:left w:val="nil"/>
              <w:bottom w:val="single" w:sz="4" w:space="0" w:color="auto"/>
              <w:right w:val="single" w:sz="4" w:space="0" w:color="auto"/>
            </w:tcBorders>
          </w:tcPr>
          <w:p w14:paraId="1D3E48BE" w14:textId="04783B8F" w:rsidR="000E12BC" w:rsidRDefault="000E12BC" w:rsidP="000E12BC">
            <w:pPr>
              <w:spacing w:after="0" w:line="360" w:lineRule="auto"/>
              <w:rPr>
                <w:rFonts w:ascii="Times New Roman" w:hAnsi="Times New Roman" w:cs="Times New Roman"/>
                <w:color w:val="000000" w:themeColor="text1"/>
                <w:sz w:val="24"/>
                <w:szCs w:val="24"/>
              </w:rPr>
            </w:pPr>
            <w:r w:rsidRPr="007F4298">
              <w:rPr>
                <w:rFonts w:ascii="Times New Roman" w:hAnsi="Times New Roman" w:cs="Times New Roman"/>
                <w:color w:val="000000" w:themeColor="text1"/>
                <w:sz w:val="24"/>
                <w:szCs w:val="24"/>
              </w:rPr>
              <w:t>2016</w:t>
            </w:r>
          </w:p>
        </w:tc>
      </w:tr>
      <w:tr w:rsidR="000E12BC" w:rsidRPr="00B036F6" w14:paraId="3D45ACB8" w14:textId="79795997" w:rsidTr="000E12BC">
        <w:trPr>
          <w:trHeight w:val="285"/>
          <w:jc w:val="center"/>
        </w:trPr>
        <w:tc>
          <w:tcPr>
            <w:tcW w:w="1419" w:type="dxa"/>
            <w:tcBorders>
              <w:top w:val="nil"/>
              <w:left w:val="single" w:sz="4" w:space="0" w:color="auto"/>
              <w:bottom w:val="single" w:sz="4" w:space="0" w:color="auto"/>
              <w:right w:val="single" w:sz="4" w:space="0" w:color="auto"/>
            </w:tcBorders>
            <w:shd w:val="clear" w:color="auto" w:fill="auto"/>
            <w:noWrap/>
            <w:vAlign w:val="bottom"/>
            <w:hideMark/>
          </w:tcPr>
          <w:p w14:paraId="05F5919C"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Water</w:t>
            </w:r>
          </w:p>
        </w:tc>
        <w:tc>
          <w:tcPr>
            <w:tcW w:w="1150" w:type="dxa"/>
            <w:tcBorders>
              <w:top w:val="nil"/>
              <w:left w:val="nil"/>
              <w:bottom w:val="single" w:sz="4" w:space="0" w:color="auto"/>
              <w:right w:val="single" w:sz="4" w:space="0" w:color="auto"/>
            </w:tcBorders>
            <w:shd w:val="clear" w:color="auto" w:fill="auto"/>
            <w:noWrap/>
            <w:vAlign w:val="bottom"/>
            <w:hideMark/>
          </w:tcPr>
          <w:p w14:paraId="38DFCF89"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200</w:t>
            </w:r>
          </w:p>
        </w:tc>
        <w:tc>
          <w:tcPr>
            <w:tcW w:w="737" w:type="dxa"/>
            <w:tcBorders>
              <w:top w:val="nil"/>
              <w:left w:val="nil"/>
              <w:bottom w:val="single" w:sz="4" w:space="0" w:color="auto"/>
              <w:right w:val="single" w:sz="4" w:space="0" w:color="auto"/>
            </w:tcBorders>
            <w:shd w:val="clear" w:color="auto" w:fill="auto"/>
            <w:noWrap/>
            <w:vAlign w:val="bottom"/>
            <w:hideMark/>
          </w:tcPr>
          <w:p w14:paraId="7D2987A4"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kg/t</w:t>
            </w:r>
          </w:p>
        </w:tc>
        <w:tc>
          <w:tcPr>
            <w:tcW w:w="2074" w:type="dxa"/>
            <w:tcBorders>
              <w:top w:val="nil"/>
              <w:left w:val="nil"/>
              <w:bottom w:val="single" w:sz="4" w:space="0" w:color="auto"/>
              <w:right w:val="single" w:sz="4" w:space="0" w:color="auto"/>
            </w:tcBorders>
          </w:tcPr>
          <w:p w14:paraId="6D77E9E2" w14:textId="0733CD22"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B62BC2">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62BC2">
              <w:rPr>
                <w:rFonts w:ascii="Times New Roman" w:hAnsi="Times New Roman" w:cs="Times New Roman"/>
                <w:color w:val="000000" w:themeColor="text1"/>
                <w:sz w:val="24"/>
                <w:szCs w:val="24"/>
              </w:rPr>
              <w:t>)</w:t>
            </w:r>
          </w:p>
        </w:tc>
        <w:tc>
          <w:tcPr>
            <w:tcW w:w="1532" w:type="dxa"/>
            <w:tcBorders>
              <w:top w:val="nil"/>
              <w:left w:val="nil"/>
              <w:bottom w:val="single" w:sz="4" w:space="0" w:color="auto"/>
              <w:right w:val="single" w:sz="4" w:space="0" w:color="auto"/>
            </w:tcBorders>
          </w:tcPr>
          <w:p w14:paraId="53A778ED" w14:textId="0521DA1E" w:rsidR="000E12BC" w:rsidRPr="00B62BC2" w:rsidRDefault="000E12BC" w:rsidP="000E12BC">
            <w:pPr>
              <w:spacing w:after="0" w:line="360" w:lineRule="auto"/>
              <w:rPr>
                <w:rFonts w:ascii="Times New Roman" w:hAnsi="Times New Roman" w:cs="Times New Roman"/>
                <w:color w:val="000000" w:themeColor="text1"/>
                <w:sz w:val="24"/>
                <w:szCs w:val="24"/>
              </w:rPr>
            </w:pPr>
            <w:r w:rsidRPr="00DF751E">
              <w:rPr>
                <w:rFonts w:ascii="Times New Roman" w:hAnsi="Times New Roman" w:cs="Times New Roman"/>
                <w:color w:val="000000" w:themeColor="text1"/>
                <w:sz w:val="24"/>
                <w:szCs w:val="24"/>
              </w:rPr>
              <w:t>Primary</w:t>
            </w:r>
          </w:p>
        </w:tc>
        <w:tc>
          <w:tcPr>
            <w:tcW w:w="1174" w:type="dxa"/>
            <w:tcBorders>
              <w:top w:val="nil"/>
              <w:left w:val="nil"/>
              <w:bottom w:val="single" w:sz="4" w:space="0" w:color="auto"/>
              <w:right w:val="single" w:sz="4" w:space="0" w:color="auto"/>
            </w:tcBorders>
          </w:tcPr>
          <w:p w14:paraId="3F6EFB61" w14:textId="13918F9B" w:rsidR="000E12BC" w:rsidRPr="00B62BC2" w:rsidRDefault="000E12BC" w:rsidP="000E12BC">
            <w:pPr>
              <w:spacing w:after="0" w:line="360" w:lineRule="auto"/>
              <w:rPr>
                <w:rFonts w:ascii="Times New Roman" w:hAnsi="Times New Roman" w:cs="Times New Roman"/>
                <w:color w:val="000000" w:themeColor="text1"/>
                <w:sz w:val="24"/>
                <w:szCs w:val="24"/>
              </w:rPr>
            </w:pPr>
            <w:r w:rsidRPr="007F4298">
              <w:rPr>
                <w:rFonts w:ascii="Times New Roman" w:hAnsi="Times New Roman" w:cs="Times New Roman"/>
                <w:color w:val="000000" w:themeColor="text1"/>
                <w:sz w:val="24"/>
                <w:szCs w:val="24"/>
              </w:rPr>
              <w:t>2016</w:t>
            </w:r>
          </w:p>
        </w:tc>
      </w:tr>
    </w:tbl>
    <w:p w14:paraId="37FF4895" w14:textId="77777777" w:rsidR="00535018" w:rsidRDefault="00535018" w:rsidP="008D3758">
      <w:pPr>
        <w:pStyle w:val="Caption"/>
        <w:spacing w:line="360" w:lineRule="auto"/>
        <w:jc w:val="both"/>
        <w:rPr>
          <w:rFonts w:ascii="Times New Roman" w:hAnsi="Times New Roman" w:cs="Times New Roman"/>
          <w:b w:val="0"/>
          <w:color w:val="000000" w:themeColor="text1"/>
          <w:sz w:val="24"/>
          <w:szCs w:val="24"/>
        </w:rPr>
      </w:pPr>
    </w:p>
    <w:p w14:paraId="1807DFC3" w14:textId="77777777" w:rsidR="00940B3A" w:rsidRDefault="00940B3A" w:rsidP="008D3758">
      <w:pPr>
        <w:pStyle w:val="Caption"/>
        <w:spacing w:line="360" w:lineRule="auto"/>
        <w:ind w:firstLine="720"/>
        <w:jc w:val="center"/>
        <w:rPr>
          <w:rFonts w:ascii="Times New Roman" w:hAnsi="Times New Roman" w:cs="Times New Roman"/>
          <w:b w:val="0"/>
          <w:color w:val="000000" w:themeColor="text1"/>
          <w:sz w:val="24"/>
          <w:szCs w:val="24"/>
        </w:rPr>
      </w:pPr>
    </w:p>
    <w:p w14:paraId="011FF936" w14:textId="77777777" w:rsidR="00940B3A" w:rsidRDefault="00940B3A" w:rsidP="008D3758">
      <w:pPr>
        <w:pStyle w:val="Caption"/>
        <w:spacing w:line="360" w:lineRule="auto"/>
        <w:ind w:firstLine="720"/>
        <w:jc w:val="center"/>
        <w:rPr>
          <w:rFonts w:ascii="Times New Roman" w:hAnsi="Times New Roman" w:cs="Times New Roman"/>
          <w:b w:val="0"/>
          <w:color w:val="000000" w:themeColor="text1"/>
          <w:sz w:val="24"/>
          <w:szCs w:val="24"/>
        </w:rPr>
      </w:pPr>
    </w:p>
    <w:p w14:paraId="42A83707" w14:textId="77777777" w:rsidR="00940B3A" w:rsidRDefault="00940B3A" w:rsidP="008D3758">
      <w:pPr>
        <w:pStyle w:val="Caption"/>
        <w:spacing w:line="360" w:lineRule="auto"/>
        <w:ind w:firstLine="720"/>
        <w:jc w:val="center"/>
        <w:rPr>
          <w:rFonts w:ascii="Times New Roman" w:hAnsi="Times New Roman" w:cs="Times New Roman"/>
          <w:b w:val="0"/>
          <w:color w:val="000000" w:themeColor="text1"/>
          <w:sz w:val="24"/>
          <w:szCs w:val="24"/>
        </w:rPr>
      </w:pPr>
    </w:p>
    <w:p w14:paraId="4A53DA0A" w14:textId="77777777" w:rsidR="00940B3A" w:rsidRDefault="00940B3A" w:rsidP="008D3758">
      <w:pPr>
        <w:pStyle w:val="Caption"/>
        <w:spacing w:line="360" w:lineRule="auto"/>
        <w:ind w:firstLine="720"/>
        <w:jc w:val="center"/>
        <w:rPr>
          <w:rFonts w:ascii="Times New Roman" w:hAnsi="Times New Roman" w:cs="Times New Roman"/>
          <w:b w:val="0"/>
          <w:color w:val="000000" w:themeColor="text1"/>
          <w:sz w:val="24"/>
          <w:szCs w:val="24"/>
        </w:rPr>
      </w:pPr>
    </w:p>
    <w:p w14:paraId="0DE0966A" w14:textId="77777777" w:rsidR="00940B3A" w:rsidRDefault="00940B3A" w:rsidP="008D3758">
      <w:pPr>
        <w:pStyle w:val="Caption"/>
        <w:spacing w:line="360" w:lineRule="auto"/>
        <w:ind w:firstLine="720"/>
        <w:jc w:val="center"/>
        <w:rPr>
          <w:rFonts w:ascii="Times New Roman" w:hAnsi="Times New Roman" w:cs="Times New Roman"/>
          <w:b w:val="0"/>
          <w:color w:val="000000" w:themeColor="text1"/>
          <w:sz w:val="24"/>
          <w:szCs w:val="24"/>
        </w:rPr>
      </w:pPr>
    </w:p>
    <w:p w14:paraId="7BF71FBE" w14:textId="77777777" w:rsidR="00940B3A" w:rsidRDefault="00940B3A" w:rsidP="008D3758">
      <w:pPr>
        <w:pStyle w:val="Caption"/>
        <w:spacing w:line="360" w:lineRule="auto"/>
        <w:ind w:firstLine="720"/>
        <w:jc w:val="center"/>
        <w:rPr>
          <w:rFonts w:ascii="Times New Roman" w:hAnsi="Times New Roman" w:cs="Times New Roman"/>
          <w:b w:val="0"/>
          <w:color w:val="000000" w:themeColor="text1"/>
          <w:sz w:val="24"/>
          <w:szCs w:val="24"/>
        </w:rPr>
      </w:pPr>
    </w:p>
    <w:p w14:paraId="248A420E" w14:textId="6F7501A2" w:rsidR="0079693D" w:rsidRPr="00B036F6" w:rsidRDefault="00440DC8" w:rsidP="008D3758">
      <w:pPr>
        <w:pStyle w:val="Caption"/>
        <w:spacing w:line="360" w:lineRule="auto"/>
        <w:ind w:firstLine="720"/>
        <w:jc w:val="center"/>
        <w:rPr>
          <w:rFonts w:ascii="Times New Roman" w:hAnsi="Times New Roman" w:cs="Times New Roman"/>
          <w:b w:val="0"/>
          <w:color w:val="000000" w:themeColor="text1"/>
          <w:sz w:val="24"/>
          <w:szCs w:val="24"/>
        </w:rPr>
      </w:pPr>
      <w:bookmarkStart w:id="224" w:name="_Toc518370656"/>
      <w:r w:rsidRPr="0043076D">
        <w:rPr>
          <w:rFonts w:ascii="Times New Roman" w:hAnsi="Times New Roman" w:cs="Times New Roman"/>
          <w:b w:val="0"/>
          <w:color w:val="000000" w:themeColor="text1"/>
          <w:sz w:val="24"/>
          <w:szCs w:val="24"/>
        </w:rPr>
        <w:t xml:space="preserve">Table </w:t>
      </w:r>
      <w:r w:rsidR="00711874">
        <w:rPr>
          <w:rFonts w:ascii="Times New Roman" w:hAnsi="Times New Roman" w:cs="Times New Roman"/>
          <w:b w:val="0"/>
          <w:color w:val="000000" w:themeColor="text1"/>
          <w:sz w:val="24"/>
          <w:szCs w:val="24"/>
        </w:rPr>
        <w:fldChar w:fldCharType="begin"/>
      </w:r>
      <w:r w:rsidR="00711874">
        <w:rPr>
          <w:rFonts w:ascii="Times New Roman" w:hAnsi="Times New Roman" w:cs="Times New Roman"/>
          <w:b w:val="0"/>
          <w:color w:val="000000" w:themeColor="text1"/>
          <w:sz w:val="24"/>
          <w:szCs w:val="24"/>
        </w:rPr>
        <w:instrText xml:space="preserve"> SEQ Table \* ARABIC </w:instrText>
      </w:r>
      <w:r w:rsidR="00711874">
        <w:rPr>
          <w:rFonts w:ascii="Times New Roman" w:hAnsi="Times New Roman" w:cs="Times New Roman"/>
          <w:b w:val="0"/>
          <w:color w:val="000000" w:themeColor="text1"/>
          <w:sz w:val="24"/>
          <w:szCs w:val="24"/>
        </w:rPr>
        <w:fldChar w:fldCharType="separate"/>
      </w:r>
      <w:r w:rsidR="002E4BDA">
        <w:rPr>
          <w:rFonts w:ascii="Times New Roman" w:hAnsi="Times New Roman" w:cs="Times New Roman"/>
          <w:b w:val="0"/>
          <w:noProof/>
          <w:color w:val="000000" w:themeColor="text1"/>
          <w:sz w:val="24"/>
          <w:szCs w:val="24"/>
        </w:rPr>
        <w:t>28</w:t>
      </w:r>
      <w:r w:rsidR="00711874">
        <w:rPr>
          <w:rFonts w:ascii="Times New Roman" w:hAnsi="Times New Roman" w:cs="Times New Roman"/>
          <w:b w:val="0"/>
          <w:color w:val="000000" w:themeColor="text1"/>
          <w:sz w:val="24"/>
          <w:szCs w:val="24"/>
        </w:rPr>
        <w:fldChar w:fldCharType="end"/>
      </w:r>
      <w:r w:rsidRPr="00B036F6">
        <w:rPr>
          <w:rFonts w:ascii="Times New Roman" w:hAnsi="Times New Roman" w:cs="Times New Roman"/>
          <w:b w:val="0"/>
          <w:color w:val="000000" w:themeColor="text1"/>
          <w:sz w:val="24"/>
          <w:szCs w:val="24"/>
        </w:rPr>
        <w:t xml:space="preserve"> </w:t>
      </w:r>
      <w:r w:rsidRPr="0043076D">
        <w:rPr>
          <w:rFonts w:ascii="Times New Roman" w:hAnsi="Times New Roman" w:cs="Times New Roman"/>
          <w:b w:val="0"/>
          <w:color w:val="000000" w:themeColor="text1"/>
          <w:sz w:val="24"/>
          <w:szCs w:val="24"/>
        </w:rPr>
        <w:t>Inventory Data from speaking to Industrial experts and from work carried out by Ekasilp (1995)</w:t>
      </w:r>
      <w:bookmarkEnd w:id="224"/>
    </w:p>
    <w:tbl>
      <w:tblPr>
        <w:tblW w:w="8613" w:type="dxa"/>
        <w:jc w:val="center"/>
        <w:tblLook w:val="04A0" w:firstRow="1" w:lastRow="0" w:firstColumn="1" w:lastColumn="0" w:noHBand="0" w:noVBand="1"/>
      </w:tblPr>
      <w:tblGrid>
        <w:gridCol w:w="1418"/>
        <w:gridCol w:w="1150"/>
        <w:gridCol w:w="737"/>
        <w:gridCol w:w="2049"/>
        <w:gridCol w:w="1528"/>
        <w:gridCol w:w="1731"/>
      </w:tblGrid>
      <w:tr w:rsidR="000E12BC" w:rsidRPr="00B036F6" w14:paraId="1B52DE9A" w14:textId="0207CDA8" w:rsidTr="000E12BC">
        <w:trPr>
          <w:trHeight w:val="285"/>
          <w:jc w:val="center"/>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885A46" w14:textId="77777777"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Input</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09FBEF33" w14:textId="77777777"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Inventory</w:t>
            </w:r>
          </w:p>
        </w:tc>
        <w:tc>
          <w:tcPr>
            <w:tcW w:w="737" w:type="dxa"/>
            <w:tcBorders>
              <w:top w:val="single" w:sz="4" w:space="0" w:color="auto"/>
              <w:left w:val="nil"/>
              <w:bottom w:val="single" w:sz="4" w:space="0" w:color="auto"/>
              <w:right w:val="single" w:sz="4" w:space="0" w:color="auto"/>
            </w:tcBorders>
            <w:shd w:val="clear" w:color="auto" w:fill="auto"/>
            <w:noWrap/>
            <w:vAlign w:val="bottom"/>
            <w:hideMark/>
          </w:tcPr>
          <w:p w14:paraId="21141ABF" w14:textId="77777777"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 xml:space="preserve">Units </w:t>
            </w:r>
          </w:p>
        </w:tc>
        <w:tc>
          <w:tcPr>
            <w:tcW w:w="2049" w:type="dxa"/>
            <w:tcBorders>
              <w:top w:val="single" w:sz="4" w:space="0" w:color="auto"/>
              <w:left w:val="nil"/>
              <w:bottom w:val="single" w:sz="4" w:space="0" w:color="auto"/>
              <w:right w:val="single" w:sz="4" w:space="0" w:color="auto"/>
            </w:tcBorders>
          </w:tcPr>
          <w:p w14:paraId="346B6296" w14:textId="7F851A6E" w:rsidR="000E12BC" w:rsidRPr="0043076D" w:rsidRDefault="000E12BC" w:rsidP="00991F78">
            <w:pPr>
              <w:spacing w:after="0"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Process Model</w:t>
            </w:r>
          </w:p>
        </w:tc>
        <w:tc>
          <w:tcPr>
            <w:tcW w:w="1528" w:type="dxa"/>
            <w:tcBorders>
              <w:top w:val="single" w:sz="4" w:space="0" w:color="auto"/>
              <w:left w:val="nil"/>
              <w:bottom w:val="single" w:sz="4" w:space="0" w:color="auto"/>
              <w:right w:val="single" w:sz="4" w:space="0" w:color="auto"/>
            </w:tcBorders>
          </w:tcPr>
          <w:p w14:paraId="69EF3986" w14:textId="156B994B" w:rsidR="000E12BC" w:rsidRDefault="000E12BC" w:rsidP="00991F78">
            <w:pPr>
              <w:spacing w:after="0"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Data Source</w:t>
            </w:r>
          </w:p>
        </w:tc>
        <w:tc>
          <w:tcPr>
            <w:tcW w:w="1731" w:type="dxa"/>
            <w:tcBorders>
              <w:top w:val="single" w:sz="4" w:space="0" w:color="auto"/>
              <w:left w:val="nil"/>
              <w:bottom w:val="single" w:sz="4" w:space="0" w:color="auto"/>
              <w:right w:val="single" w:sz="4" w:space="0" w:color="auto"/>
            </w:tcBorders>
          </w:tcPr>
          <w:p w14:paraId="006967F9" w14:textId="69348FB3" w:rsidR="000E12BC" w:rsidRDefault="000E12BC" w:rsidP="00991F78">
            <w:pPr>
              <w:spacing w:after="0"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Data Age</w:t>
            </w:r>
          </w:p>
        </w:tc>
      </w:tr>
      <w:tr w:rsidR="000E12BC" w:rsidRPr="00B036F6" w14:paraId="630E5D4F" w14:textId="66C668F0" w:rsidTr="000E12BC">
        <w:trPr>
          <w:trHeight w:val="285"/>
          <w:jc w:val="center"/>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5328788"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Electricity</w:t>
            </w:r>
          </w:p>
        </w:tc>
        <w:tc>
          <w:tcPr>
            <w:tcW w:w="1150" w:type="dxa"/>
            <w:tcBorders>
              <w:top w:val="nil"/>
              <w:left w:val="nil"/>
              <w:bottom w:val="single" w:sz="4" w:space="0" w:color="auto"/>
              <w:right w:val="single" w:sz="4" w:space="0" w:color="auto"/>
            </w:tcBorders>
            <w:shd w:val="clear" w:color="auto" w:fill="auto"/>
            <w:noWrap/>
            <w:vAlign w:val="bottom"/>
            <w:hideMark/>
          </w:tcPr>
          <w:p w14:paraId="0E865CD7"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99</w:t>
            </w:r>
          </w:p>
        </w:tc>
        <w:tc>
          <w:tcPr>
            <w:tcW w:w="737" w:type="dxa"/>
            <w:tcBorders>
              <w:top w:val="nil"/>
              <w:left w:val="nil"/>
              <w:bottom w:val="single" w:sz="4" w:space="0" w:color="auto"/>
              <w:right w:val="single" w:sz="4" w:space="0" w:color="auto"/>
            </w:tcBorders>
            <w:shd w:val="clear" w:color="auto" w:fill="auto"/>
            <w:noWrap/>
            <w:vAlign w:val="bottom"/>
            <w:hideMark/>
          </w:tcPr>
          <w:p w14:paraId="53A4599A"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MJ/t</w:t>
            </w:r>
          </w:p>
        </w:tc>
        <w:tc>
          <w:tcPr>
            <w:tcW w:w="2049" w:type="dxa"/>
            <w:tcBorders>
              <w:top w:val="nil"/>
              <w:left w:val="nil"/>
              <w:bottom w:val="single" w:sz="4" w:space="0" w:color="auto"/>
              <w:right w:val="single" w:sz="4" w:space="0" w:color="auto"/>
            </w:tcBorders>
          </w:tcPr>
          <w:p w14:paraId="414AD8FC" w14:textId="6FB5D492"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3806D4">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3806D4">
              <w:rPr>
                <w:rFonts w:ascii="Times New Roman" w:hAnsi="Times New Roman" w:cs="Times New Roman"/>
                <w:color w:val="000000" w:themeColor="text1"/>
                <w:sz w:val="24"/>
                <w:szCs w:val="24"/>
              </w:rPr>
              <w:t>)</w:t>
            </w:r>
          </w:p>
        </w:tc>
        <w:tc>
          <w:tcPr>
            <w:tcW w:w="1528" w:type="dxa"/>
            <w:tcBorders>
              <w:top w:val="nil"/>
              <w:left w:val="nil"/>
              <w:bottom w:val="single" w:sz="4" w:space="0" w:color="auto"/>
              <w:right w:val="single" w:sz="4" w:space="0" w:color="auto"/>
            </w:tcBorders>
          </w:tcPr>
          <w:p w14:paraId="2D509497" w14:textId="1E2D9661" w:rsidR="000E12BC" w:rsidRPr="003806D4" w:rsidRDefault="000E12BC" w:rsidP="000E12BC">
            <w:pPr>
              <w:spacing w:after="0" w:line="360" w:lineRule="auto"/>
              <w:rPr>
                <w:rFonts w:ascii="Times New Roman" w:hAnsi="Times New Roman" w:cs="Times New Roman"/>
                <w:color w:val="000000" w:themeColor="text1"/>
                <w:sz w:val="24"/>
                <w:szCs w:val="24"/>
              </w:rPr>
            </w:pPr>
            <w:r w:rsidRPr="008F213C">
              <w:rPr>
                <w:rFonts w:ascii="Times New Roman" w:hAnsi="Times New Roman" w:cs="Times New Roman"/>
                <w:color w:val="000000" w:themeColor="text1"/>
                <w:sz w:val="24"/>
                <w:szCs w:val="24"/>
              </w:rPr>
              <w:t>Secondary</w:t>
            </w:r>
          </w:p>
        </w:tc>
        <w:tc>
          <w:tcPr>
            <w:tcW w:w="1731" w:type="dxa"/>
            <w:tcBorders>
              <w:top w:val="nil"/>
              <w:left w:val="nil"/>
              <w:bottom w:val="single" w:sz="4" w:space="0" w:color="auto"/>
              <w:right w:val="single" w:sz="4" w:space="0" w:color="auto"/>
            </w:tcBorders>
          </w:tcPr>
          <w:p w14:paraId="64B4B9D6" w14:textId="4C102B2C" w:rsidR="000E12BC" w:rsidRPr="008F213C" w:rsidRDefault="000E12BC" w:rsidP="000E12BC">
            <w:pPr>
              <w:spacing w:after="0" w:line="360" w:lineRule="auto"/>
              <w:rPr>
                <w:rFonts w:ascii="Times New Roman" w:hAnsi="Times New Roman" w:cs="Times New Roman"/>
                <w:color w:val="000000" w:themeColor="text1"/>
                <w:sz w:val="24"/>
                <w:szCs w:val="24"/>
              </w:rPr>
            </w:pPr>
            <w:r w:rsidRPr="00C706C9">
              <w:rPr>
                <w:rFonts w:ascii="Times New Roman" w:hAnsi="Times New Roman" w:cs="Times New Roman"/>
                <w:color w:val="000000" w:themeColor="text1"/>
                <w:sz w:val="24"/>
                <w:szCs w:val="24"/>
              </w:rPr>
              <w:t>1995</w:t>
            </w:r>
          </w:p>
        </w:tc>
      </w:tr>
      <w:tr w:rsidR="000E12BC" w:rsidRPr="00B036F6" w14:paraId="7BE1846B" w14:textId="044A43F4" w:rsidTr="000E12BC">
        <w:trPr>
          <w:trHeight w:val="285"/>
          <w:jc w:val="center"/>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91E7CE9"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Natural Gas</w:t>
            </w:r>
          </w:p>
        </w:tc>
        <w:tc>
          <w:tcPr>
            <w:tcW w:w="1150" w:type="dxa"/>
            <w:tcBorders>
              <w:top w:val="nil"/>
              <w:left w:val="nil"/>
              <w:bottom w:val="single" w:sz="4" w:space="0" w:color="auto"/>
              <w:right w:val="single" w:sz="4" w:space="0" w:color="auto"/>
            </w:tcBorders>
            <w:shd w:val="clear" w:color="auto" w:fill="auto"/>
            <w:noWrap/>
            <w:vAlign w:val="bottom"/>
            <w:hideMark/>
          </w:tcPr>
          <w:p w14:paraId="61AACEFC"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647</w:t>
            </w:r>
          </w:p>
        </w:tc>
        <w:tc>
          <w:tcPr>
            <w:tcW w:w="737" w:type="dxa"/>
            <w:tcBorders>
              <w:top w:val="nil"/>
              <w:left w:val="nil"/>
              <w:bottom w:val="single" w:sz="4" w:space="0" w:color="auto"/>
              <w:right w:val="single" w:sz="4" w:space="0" w:color="auto"/>
            </w:tcBorders>
            <w:shd w:val="clear" w:color="auto" w:fill="auto"/>
            <w:noWrap/>
            <w:vAlign w:val="bottom"/>
            <w:hideMark/>
          </w:tcPr>
          <w:p w14:paraId="70D3794D"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MJ/t</w:t>
            </w:r>
          </w:p>
        </w:tc>
        <w:tc>
          <w:tcPr>
            <w:tcW w:w="2049" w:type="dxa"/>
            <w:tcBorders>
              <w:top w:val="nil"/>
              <w:left w:val="nil"/>
              <w:bottom w:val="single" w:sz="4" w:space="0" w:color="auto"/>
              <w:right w:val="single" w:sz="4" w:space="0" w:color="auto"/>
            </w:tcBorders>
          </w:tcPr>
          <w:p w14:paraId="2CCECB3A" w14:textId="413EC66A"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3806D4">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3806D4">
              <w:rPr>
                <w:rFonts w:ascii="Times New Roman" w:hAnsi="Times New Roman" w:cs="Times New Roman"/>
                <w:color w:val="000000" w:themeColor="text1"/>
                <w:sz w:val="24"/>
                <w:szCs w:val="24"/>
              </w:rPr>
              <w:t>)</w:t>
            </w:r>
          </w:p>
        </w:tc>
        <w:tc>
          <w:tcPr>
            <w:tcW w:w="1528" w:type="dxa"/>
            <w:tcBorders>
              <w:top w:val="nil"/>
              <w:left w:val="nil"/>
              <w:bottom w:val="single" w:sz="4" w:space="0" w:color="auto"/>
              <w:right w:val="single" w:sz="4" w:space="0" w:color="auto"/>
            </w:tcBorders>
          </w:tcPr>
          <w:p w14:paraId="3550AB22" w14:textId="55EECFFE" w:rsidR="000E12BC" w:rsidRPr="003806D4" w:rsidRDefault="000E12BC" w:rsidP="000E12BC">
            <w:pPr>
              <w:spacing w:after="0" w:line="360" w:lineRule="auto"/>
              <w:rPr>
                <w:rFonts w:ascii="Times New Roman" w:hAnsi="Times New Roman" w:cs="Times New Roman"/>
                <w:color w:val="000000" w:themeColor="text1"/>
                <w:sz w:val="24"/>
                <w:szCs w:val="24"/>
              </w:rPr>
            </w:pPr>
            <w:r w:rsidRPr="008F213C">
              <w:rPr>
                <w:rFonts w:ascii="Times New Roman" w:hAnsi="Times New Roman" w:cs="Times New Roman"/>
                <w:color w:val="000000" w:themeColor="text1"/>
                <w:sz w:val="24"/>
                <w:szCs w:val="24"/>
              </w:rPr>
              <w:t>Secondary</w:t>
            </w:r>
          </w:p>
        </w:tc>
        <w:tc>
          <w:tcPr>
            <w:tcW w:w="1731" w:type="dxa"/>
            <w:tcBorders>
              <w:top w:val="nil"/>
              <w:left w:val="nil"/>
              <w:bottom w:val="single" w:sz="4" w:space="0" w:color="auto"/>
              <w:right w:val="single" w:sz="4" w:space="0" w:color="auto"/>
            </w:tcBorders>
          </w:tcPr>
          <w:p w14:paraId="301D88C3" w14:textId="2355182B" w:rsidR="000E12BC" w:rsidRPr="008F213C" w:rsidRDefault="000E12BC" w:rsidP="000E12BC">
            <w:pPr>
              <w:spacing w:after="0" w:line="360" w:lineRule="auto"/>
              <w:rPr>
                <w:rFonts w:ascii="Times New Roman" w:hAnsi="Times New Roman" w:cs="Times New Roman"/>
                <w:color w:val="000000" w:themeColor="text1"/>
                <w:sz w:val="24"/>
                <w:szCs w:val="24"/>
              </w:rPr>
            </w:pPr>
            <w:r w:rsidRPr="00C706C9">
              <w:rPr>
                <w:rFonts w:ascii="Times New Roman" w:hAnsi="Times New Roman" w:cs="Times New Roman"/>
                <w:color w:val="000000" w:themeColor="text1"/>
                <w:sz w:val="24"/>
                <w:szCs w:val="24"/>
              </w:rPr>
              <w:t>1995</w:t>
            </w:r>
          </w:p>
        </w:tc>
      </w:tr>
      <w:tr w:rsidR="000E12BC" w:rsidRPr="00B036F6" w14:paraId="7345DB5B" w14:textId="78145F41" w:rsidTr="000E12BC">
        <w:trPr>
          <w:trHeight w:val="285"/>
          <w:jc w:val="center"/>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5A1EA0B"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Paddy Rice</w:t>
            </w:r>
          </w:p>
        </w:tc>
        <w:tc>
          <w:tcPr>
            <w:tcW w:w="1150" w:type="dxa"/>
            <w:tcBorders>
              <w:top w:val="nil"/>
              <w:left w:val="nil"/>
              <w:bottom w:val="single" w:sz="4" w:space="0" w:color="auto"/>
              <w:right w:val="single" w:sz="4" w:space="0" w:color="auto"/>
            </w:tcBorders>
            <w:shd w:val="clear" w:color="auto" w:fill="auto"/>
            <w:noWrap/>
            <w:vAlign w:val="bottom"/>
            <w:hideMark/>
          </w:tcPr>
          <w:p w14:paraId="7F9C747F"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1470</w:t>
            </w:r>
          </w:p>
        </w:tc>
        <w:tc>
          <w:tcPr>
            <w:tcW w:w="737" w:type="dxa"/>
            <w:tcBorders>
              <w:top w:val="nil"/>
              <w:left w:val="nil"/>
              <w:bottom w:val="single" w:sz="4" w:space="0" w:color="auto"/>
              <w:right w:val="single" w:sz="4" w:space="0" w:color="auto"/>
            </w:tcBorders>
            <w:shd w:val="clear" w:color="auto" w:fill="auto"/>
            <w:noWrap/>
            <w:vAlign w:val="bottom"/>
            <w:hideMark/>
          </w:tcPr>
          <w:p w14:paraId="302E176F"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kg/t</w:t>
            </w:r>
          </w:p>
        </w:tc>
        <w:tc>
          <w:tcPr>
            <w:tcW w:w="2049" w:type="dxa"/>
            <w:tcBorders>
              <w:top w:val="nil"/>
              <w:left w:val="nil"/>
              <w:bottom w:val="single" w:sz="4" w:space="0" w:color="auto"/>
              <w:right w:val="single" w:sz="4" w:space="0" w:color="auto"/>
            </w:tcBorders>
          </w:tcPr>
          <w:p w14:paraId="6ECA7A38" w14:textId="669131E3"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Ecoinvent</w:t>
            </w:r>
          </w:p>
        </w:tc>
        <w:tc>
          <w:tcPr>
            <w:tcW w:w="1528" w:type="dxa"/>
            <w:tcBorders>
              <w:top w:val="nil"/>
              <w:left w:val="nil"/>
              <w:bottom w:val="single" w:sz="4" w:space="0" w:color="auto"/>
              <w:right w:val="single" w:sz="4" w:space="0" w:color="auto"/>
            </w:tcBorders>
          </w:tcPr>
          <w:p w14:paraId="1B568840" w14:textId="45AE2B6C" w:rsidR="000E12BC"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8F213C">
              <w:rPr>
                <w:rFonts w:ascii="Times New Roman" w:hAnsi="Times New Roman" w:cs="Times New Roman"/>
                <w:color w:val="000000" w:themeColor="text1"/>
                <w:sz w:val="24"/>
                <w:szCs w:val="24"/>
              </w:rPr>
              <w:t>Secondary</w:t>
            </w:r>
          </w:p>
        </w:tc>
        <w:tc>
          <w:tcPr>
            <w:tcW w:w="1731" w:type="dxa"/>
            <w:tcBorders>
              <w:top w:val="nil"/>
              <w:left w:val="nil"/>
              <w:bottom w:val="single" w:sz="4" w:space="0" w:color="auto"/>
              <w:right w:val="single" w:sz="4" w:space="0" w:color="auto"/>
            </w:tcBorders>
          </w:tcPr>
          <w:p w14:paraId="40972637" w14:textId="128CF3A7" w:rsidR="000E12BC" w:rsidRPr="008F213C" w:rsidRDefault="000E12BC" w:rsidP="000E12BC">
            <w:pPr>
              <w:spacing w:after="0" w:line="360" w:lineRule="auto"/>
              <w:rPr>
                <w:rFonts w:ascii="Times New Roman" w:hAnsi="Times New Roman" w:cs="Times New Roman"/>
                <w:color w:val="000000" w:themeColor="text1"/>
                <w:sz w:val="24"/>
                <w:szCs w:val="24"/>
              </w:rPr>
            </w:pPr>
            <w:r w:rsidRPr="00C706C9">
              <w:rPr>
                <w:rFonts w:ascii="Times New Roman" w:hAnsi="Times New Roman" w:cs="Times New Roman"/>
                <w:color w:val="000000" w:themeColor="text1"/>
                <w:sz w:val="24"/>
                <w:szCs w:val="24"/>
              </w:rPr>
              <w:t>1995</w:t>
            </w:r>
          </w:p>
        </w:tc>
      </w:tr>
      <w:tr w:rsidR="000E12BC" w:rsidRPr="00B036F6" w14:paraId="0FE6CE6F" w14:textId="01A1F183" w:rsidTr="000E12BC">
        <w:trPr>
          <w:trHeight w:val="285"/>
          <w:jc w:val="center"/>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9FD30B0"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Water</w:t>
            </w:r>
          </w:p>
        </w:tc>
        <w:tc>
          <w:tcPr>
            <w:tcW w:w="1150" w:type="dxa"/>
            <w:tcBorders>
              <w:top w:val="nil"/>
              <w:left w:val="nil"/>
              <w:bottom w:val="single" w:sz="4" w:space="0" w:color="auto"/>
              <w:right w:val="single" w:sz="4" w:space="0" w:color="auto"/>
            </w:tcBorders>
            <w:shd w:val="clear" w:color="auto" w:fill="auto"/>
            <w:noWrap/>
            <w:vAlign w:val="bottom"/>
            <w:hideMark/>
          </w:tcPr>
          <w:p w14:paraId="6141A8E0"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2430</w:t>
            </w:r>
          </w:p>
        </w:tc>
        <w:tc>
          <w:tcPr>
            <w:tcW w:w="737" w:type="dxa"/>
            <w:tcBorders>
              <w:top w:val="nil"/>
              <w:left w:val="nil"/>
              <w:bottom w:val="single" w:sz="4" w:space="0" w:color="auto"/>
              <w:right w:val="single" w:sz="4" w:space="0" w:color="auto"/>
            </w:tcBorders>
            <w:shd w:val="clear" w:color="auto" w:fill="auto"/>
            <w:noWrap/>
            <w:vAlign w:val="bottom"/>
            <w:hideMark/>
          </w:tcPr>
          <w:p w14:paraId="2EF88A85" w14:textId="7777777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43076D">
              <w:rPr>
                <w:rFonts w:ascii="Times New Roman" w:eastAsia="Times New Roman" w:hAnsi="Times New Roman" w:cs="Times New Roman"/>
                <w:color w:val="000000" w:themeColor="text1"/>
                <w:sz w:val="24"/>
                <w:szCs w:val="24"/>
                <w:lang w:eastAsia="en-GB"/>
              </w:rPr>
              <w:t>kg/t</w:t>
            </w:r>
          </w:p>
        </w:tc>
        <w:tc>
          <w:tcPr>
            <w:tcW w:w="2049" w:type="dxa"/>
            <w:tcBorders>
              <w:top w:val="nil"/>
              <w:left w:val="nil"/>
              <w:bottom w:val="single" w:sz="4" w:space="0" w:color="auto"/>
              <w:right w:val="single" w:sz="4" w:space="0" w:color="auto"/>
            </w:tcBorders>
          </w:tcPr>
          <w:p w14:paraId="1980DC03" w14:textId="048B0E47" w:rsidR="000E12BC" w:rsidRPr="0043076D" w:rsidRDefault="000E12BC" w:rsidP="000E12BC">
            <w:pPr>
              <w:spacing w:after="0" w:line="360" w:lineRule="auto"/>
              <w:rPr>
                <w:rFonts w:ascii="Times New Roman" w:eastAsia="Times New Roman" w:hAnsi="Times New Roman" w:cs="Times New Roman"/>
                <w:color w:val="000000" w:themeColor="text1"/>
                <w:sz w:val="24"/>
                <w:szCs w:val="24"/>
                <w:lang w:eastAsia="en-GB"/>
              </w:rPr>
            </w:pPr>
            <w:r w:rsidRPr="00B036F6">
              <w:rPr>
                <w:rFonts w:ascii="Times New Roman" w:hAnsi="Times New Roman" w:cs="Times New Roman"/>
                <w:color w:val="000000" w:themeColor="text1"/>
                <w:sz w:val="24"/>
                <w:szCs w:val="24"/>
              </w:rPr>
              <w:t>Thinkstep PE (</w:t>
            </w:r>
            <w:r w:rsidR="005448B6">
              <w:rPr>
                <w:rFonts w:ascii="Times New Roman" w:hAnsi="Times New Roman" w:cs="Times New Roman"/>
                <w:color w:val="000000" w:themeColor="text1"/>
                <w:sz w:val="24"/>
                <w:szCs w:val="24"/>
              </w:rPr>
              <w:t>GaBi</w:t>
            </w:r>
            <w:r w:rsidRPr="00B036F6">
              <w:rPr>
                <w:rFonts w:ascii="Times New Roman" w:hAnsi="Times New Roman" w:cs="Times New Roman"/>
                <w:color w:val="000000" w:themeColor="text1"/>
                <w:sz w:val="24"/>
                <w:szCs w:val="24"/>
              </w:rPr>
              <w:t>)</w:t>
            </w:r>
          </w:p>
        </w:tc>
        <w:tc>
          <w:tcPr>
            <w:tcW w:w="1528" w:type="dxa"/>
            <w:tcBorders>
              <w:top w:val="nil"/>
              <w:left w:val="nil"/>
              <w:bottom w:val="single" w:sz="4" w:space="0" w:color="auto"/>
              <w:right w:val="single" w:sz="4" w:space="0" w:color="auto"/>
            </w:tcBorders>
          </w:tcPr>
          <w:p w14:paraId="13934FDD" w14:textId="45C4BA81" w:rsidR="000E12BC" w:rsidRPr="00B036F6" w:rsidRDefault="000E12BC" w:rsidP="000E12BC">
            <w:pPr>
              <w:spacing w:after="0" w:line="360" w:lineRule="auto"/>
              <w:rPr>
                <w:rFonts w:ascii="Times New Roman" w:hAnsi="Times New Roman" w:cs="Times New Roman"/>
                <w:color w:val="000000" w:themeColor="text1"/>
                <w:sz w:val="24"/>
                <w:szCs w:val="24"/>
              </w:rPr>
            </w:pPr>
            <w:r w:rsidRPr="008F213C">
              <w:rPr>
                <w:rFonts w:ascii="Times New Roman" w:hAnsi="Times New Roman" w:cs="Times New Roman"/>
                <w:color w:val="000000" w:themeColor="text1"/>
                <w:sz w:val="24"/>
                <w:szCs w:val="24"/>
              </w:rPr>
              <w:t>Secondary</w:t>
            </w:r>
          </w:p>
        </w:tc>
        <w:tc>
          <w:tcPr>
            <w:tcW w:w="1731" w:type="dxa"/>
            <w:tcBorders>
              <w:top w:val="nil"/>
              <w:left w:val="nil"/>
              <w:bottom w:val="single" w:sz="4" w:space="0" w:color="auto"/>
              <w:right w:val="single" w:sz="4" w:space="0" w:color="auto"/>
            </w:tcBorders>
          </w:tcPr>
          <w:p w14:paraId="3CBAE6C9" w14:textId="446C12D4" w:rsidR="000E12BC" w:rsidRPr="008F213C" w:rsidRDefault="000E12BC" w:rsidP="000E12BC">
            <w:pPr>
              <w:spacing w:after="0" w:line="360" w:lineRule="auto"/>
              <w:rPr>
                <w:rFonts w:ascii="Times New Roman" w:hAnsi="Times New Roman" w:cs="Times New Roman"/>
                <w:color w:val="000000" w:themeColor="text1"/>
                <w:sz w:val="24"/>
                <w:szCs w:val="24"/>
              </w:rPr>
            </w:pPr>
            <w:r w:rsidRPr="00C706C9">
              <w:rPr>
                <w:rFonts w:ascii="Times New Roman" w:hAnsi="Times New Roman" w:cs="Times New Roman"/>
                <w:color w:val="000000" w:themeColor="text1"/>
                <w:sz w:val="24"/>
                <w:szCs w:val="24"/>
              </w:rPr>
              <w:t>1995</w:t>
            </w:r>
          </w:p>
        </w:tc>
      </w:tr>
    </w:tbl>
    <w:p w14:paraId="508FF096" w14:textId="77777777" w:rsidR="00D04B90" w:rsidRPr="00B036F6" w:rsidRDefault="00D04B90" w:rsidP="008D3758">
      <w:pPr>
        <w:spacing w:line="360" w:lineRule="auto"/>
        <w:jc w:val="both"/>
        <w:rPr>
          <w:rFonts w:ascii="Times New Roman" w:hAnsi="Times New Roman" w:cs="Times New Roman"/>
          <w:color w:val="000000" w:themeColor="text1"/>
          <w:sz w:val="24"/>
          <w:szCs w:val="24"/>
        </w:rPr>
      </w:pPr>
    </w:p>
    <w:sectPr w:rsidR="00D04B90" w:rsidRPr="00B036F6" w:rsidSect="00EF4FF7">
      <w:pgSz w:w="11906" w:h="16838"/>
      <w:pgMar w:top="1440" w:right="1440" w:bottom="1440" w:left="1440" w:header="709" w:footer="709" w:gutter="85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CB902B" w16cid:durableId="1E143D69"/>
  <w16cid:commentId w16cid:paraId="2368A14A" w16cid:durableId="1E143D6A"/>
  <w16cid:commentId w16cid:paraId="5474264E" w16cid:durableId="1E143D6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C6942C" w14:textId="77777777" w:rsidR="009D1CB5" w:rsidRDefault="009D1CB5" w:rsidP="00DC48D4">
      <w:pPr>
        <w:spacing w:after="0" w:line="240" w:lineRule="auto"/>
      </w:pPr>
      <w:r>
        <w:separator/>
      </w:r>
    </w:p>
  </w:endnote>
  <w:endnote w:type="continuationSeparator" w:id="0">
    <w:p w14:paraId="6FC786AE" w14:textId="77777777" w:rsidR="009D1CB5" w:rsidRDefault="009D1CB5" w:rsidP="00DC4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530412"/>
      <w:docPartObj>
        <w:docPartGallery w:val="Page Numbers (Bottom of Page)"/>
        <w:docPartUnique/>
      </w:docPartObj>
    </w:sdtPr>
    <w:sdtEndPr>
      <w:rPr>
        <w:noProof/>
      </w:rPr>
    </w:sdtEndPr>
    <w:sdtContent>
      <w:p w14:paraId="0E2792EC" w14:textId="62485D21" w:rsidR="005D5B68" w:rsidRDefault="005D5B68">
        <w:pPr>
          <w:pStyle w:val="Footer"/>
          <w:jc w:val="right"/>
        </w:pPr>
        <w:r>
          <w:fldChar w:fldCharType="begin"/>
        </w:r>
        <w:r>
          <w:instrText xml:space="preserve"> PAGE   \* MERGEFORMAT </w:instrText>
        </w:r>
        <w:r>
          <w:fldChar w:fldCharType="separate"/>
        </w:r>
        <w:r w:rsidR="00593B8E">
          <w:rPr>
            <w:noProof/>
          </w:rPr>
          <w:t>2</w:t>
        </w:r>
        <w:r>
          <w:rPr>
            <w:noProof/>
          </w:rPr>
          <w:fldChar w:fldCharType="end"/>
        </w:r>
      </w:p>
    </w:sdtContent>
  </w:sdt>
  <w:p w14:paraId="0D76214A" w14:textId="77777777" w:rsidR="005D5B68" w:rsidRDefault="005D5B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D50157" w14:textId="77777777" w:rsidR="009D1CB5" w:rsidRDefault="009D1CB5" w:rsidP="00DC48D4">
      <w:pPr>
        <w:spacing w:after="0" w:line="240" w:lineRule="auto"/>
      </w:pPr>
      <w:r>
        <w:separator/>
      </w:r>
    </w:p>
  </w:footnote>
  <w:footnote w:type="continuationSeparator" w:id="0">
    <w:p w14:paraId="207574AF" w14:textId="77777777" w:rsidR="009D1CB5" w:rsidRDefault="009D1CB5" w:rsidP="00DC48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14461"/>
    <w:multiLevelType w:val="hybridMultilevel"/>
    <w:tmpl w:val="AE6CE4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EB86D47"/>
    <w:multiLevelType w:val="hybridMultilevel"/>
    <w:tmpl w:val="76C017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2143627"/>
    <w:multiLevelType w:val="hybridMultilevel"/>
    <w:tmpl w:val="5E288A9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
    <w:nsid w:val="13F977B3"/>
    <w:multiLevelType w:val="hybridMultilevel"/>
    <w:tmpl w:val="A2E6D21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1BDA233E"/>
    <w:multiLevelType w:val="hybridMultilevel"/>
    <w:tmpl w:val="5BD45442"/>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cs="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cs="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cs="Courier New" w:hint="default"/>
      </w:rPr>
    </w:lvl>
    <w:lvl w:ilvl="8" w:tplc="08090005" w:tentative="1">
      <w:start w:val="1"/>
      <w:numFmt w:val="bullet"/>
      <w:lvlText w:val=""/>
      <w:lvlJc w:val="left"/>
      <w:pPr>
        <w:ind w:left="7206" w:hanging="360"/>
      </w:pPr>
      <w:rPr>
        <w:rFonts w:ascii="Wingdings" w:hAnsi="Wingdings" w:hint="default"/>
      </w:rPr>
    </w:lvl>
  </w:abstractNum>
  <w:abstractNum w:abstractNumId="5">
    <w:nsid w:val="1DBD0995"/>
    <w:multiLevelType w:val="hybridMultilevel"/>
    <w:tmpl w:val="9ED62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FD3158B"/>
    <w:multiLevelType w:val="hybridMultilevel"/>
    <w:tmpl w:val="54EC3BB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29183489"/>
    <w:multiLevelType w:val="hybridMultilevel"/>
    <w:tmpl w:val="63DA3BE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2B33AC6"/>
    <w:multiLevelType w:val="hybridMultilevel"/>
    <w:tmpl w:val="F06E7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38C3261"/>
    <w:multiLevelType w:val="hybridMultilevel"/>
    <w:tmpl w:val="ED300EC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0">
    <w:nsid w:val="33B618CB"/>
    <w:multiLevelType w:val="hybridMultilevel"/>
    <w:tmpl w:val="2E1AE9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7090B74"/>
    <w:multiLevelType w:val="hybridMultilevel"/>
    <w:tmpl w:val="172A19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64C17B9"/>
    <w:multiLevelType w:val="hybridMultilevel"/>
    <w:tmpl w:val="A92A37C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3">
    <w:nsid w:val="48CE587D"/>
    <w:multiLevelType w:val="hybridMultilevel"/>
    <w:tmpl w:val="E8B4E66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nsid w:val="4BD27387"/>
    <w:multiLevelType w:val="hybridMultilevel"/>
    <w:tmpl w:val="8F122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3437C1E"/>
    <w:multiLevelType w:val="hybridMultilevel"/>
    <w:tmpl w:val="B8260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66067DB"/>
    <w:multiLevelType w:val="hybridMultilevel"/>
    <w:tmpl w:val="007E2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874225E"/>
    <w:multiLevelType w:val="hybridMultilevel"/>
    <w:tmpl w:val="34C4D2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C8D4B50"/>
    <w:multiLevelType w:val="hybridMultilevel"/>
    <w:tmpl w:val="EE9C91F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65763D03"/>
    <w:multiLevelType w:val="hybridMultilevel"/>
    <w:tmpl w:val="D804B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16E6C36"/>
    <w:multiLevelType w:val="hybridMultilevel"/>
    <w:tmpl w:val="42C26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9796B48"/>
    <w:multiLevelType w:val="hybridMultilevel"/>
    <w:tmpl w:val="D70EE1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C616083"/>
    <w:multiLevelType w:val="hybridMultilevel"/>
    <w:tmpl w:val="AD460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EE60AF4"/>
    <w:multiLevelType w:val="hybridMultilevel"/>
    <w:tmpl w:val="A9780E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8"/>
  </w:num>
  <w:num w:numId="3">
    <w:abstractNumId w:val="20"/>
  </w:num>
  <w:num w:numId="4">
    <w:abstractNumId w:val="16"/>
  </w:num>
  <w:num w:numId="5">
    <w:abstractNumId w:val="22"/>
  </w:num>
  <w:num w:numId="6">
    <w:abstractNumId w:val="4"/>
  </w:num>
  <w:num w:numId="7">
    <w:abstractNumId w:val="10"/>
  </w:num>
  <w:num w:numId="8">
    <w:abstractNumId w:val="1"/>
  </w:num>
  <w:num w:numId="9">
    <w:abstractNumId w:val="5"/>
  </w:num>
  <w:num w:numId="10">
    <w:abstractNumId w:val="14"/>
  </w:num>
  <w:num w:numId="11">
    <w:abstractNumId w:val="23"/>
  </w:num>
  <w:num w:numId="12">
    <w:abstractNumId w:val="11"/>
  </w:num>
  <w:num w:numId="13">
    <w:abstractNumId w:val="7"/>
  </w:num>
  <w:num w:numId="14">
    <w:abstractNumId w:val="9"/>
  </w:num>
  <w:num w:numId="15">
    <w:abstractNumId w:val="12"/>
  </w:num>
  <w:num w:numId="16">
    <w:abstractNumId w:val="2"/>
  </w:num>
  <w:num w:numId="17">
    <w:abstractNumId w:val="0"/>
  </w:num>
  <w:num w:numId="18">
    <w:abstractNumId w:val="3"/>
  </w:num>
  <w:num w:numId="19">
    <w:abstractNumId w:val="6"/>
  </w:num>
  <w:num w:numId="20">
    <w:abstractNumId w:val="13"/>
  </w:num>
  <w:num w:numId="21">
    <w:abstractNumId w:val="18"/>
  </w:num>
  <w:num w:numId="22">
    <w:abstractNumId w:val="21"/>
  </w:num>
  <w:num w:numId="23">
    <w:abstractNumId w:val="15"/>
  </w:num>
  <w:num w:numId="24">
    <w:abstractNumId w:val="1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4798"/>
    <w:rsid w:val="000070BB"/>
    <w:rsid w:val="00010D19"/>
    <w:rsid w:val="00014603"/>
    <w:rsid w:val="000159CD"/>
    <w:rsid w:val="00016E32"/>
    <w:rsid w:val="00023CDE"/>
    <w:rsid w:val="00025539"/>
    <w:rsid w:val="0002619B"/>
    <w:rsid w:val="000337D0"/>
    <w:rsid w:val="00043483"/>
    <w:rsid w:val="00052F58"/>
    <w:rsid w:val="00053187"/>
    <w:rsid w:val="000533E5"/>
    <w:rsid w:val="00054839"/>
    <w:rsid w:val="00060CDB"/>
    <w:rsid w:val="00062D9F"/>
    <w:rsid w:val="000652DF"/>
    <w:rsid w:val="0007453A"/>
    <w:rsid w:val="00083BD9"/>
    <w:rsid w:val="00085371"/>
    <w:rsid w:val="00090885"/>
    <w:rsid w:val="00092DEB"/>
    <w:rsid w:val="0009391C"/>
    <w:rsid w:val="00093E8E"/>
    <w:rsid w:val="00096B60"/>
    <w:rsid w:val="00097628"/>
    <w:rsid w:val="000A00A4"/>
    <w:rsid w:val="000A6005"/>
    <w:rsid w:val="000B158B"/>
    <w:rsid w:val="000B4AB6"/>
    <w:rsid w:val="000B7FC4"/>
    <w:rsid w:val="000C081D"/>
    <w:rsid w:val="000C0F60"/>
    <w:rsid w:val="000C1C7E"/>
    <w:rsid w:val="000C4B44"/>
    <w:rsid w:val="000C599A"/>
    <w:rsid w:val="000D06A8"/>
    <w:rsid w:val="000D2525"/>
    <w:rsid w:val="000D47DC"/>
    <w:rsid w:val="000D5BF5"/>
    <w:rsid w:val="000D5D01"/>
    <w:rsid w:val="000D6957"/>
    <w:rsid w:val="000E12BC"/>
    <w:rsid w:val="000E54C0"/>
    <w:rsid w:val="000F5141"/>
    <w:rsid w:val="000F69C0"/>
    <w:rsid w:val="001030AD"/>
    <w:rsid w:val="00105633"/>
    <w:rsid w:val="0010620E"/>
    <w:rsid w:val="001064F0"/>
    <w:rsid w:val="00111CAE"/>
    <w:rsid w:val="00115306"/>
    <w:rsid w:val="001375B1"/>
    <w:rsid w:val="001409EA"/>
    <w:rsid w:val="001422ED"/>
    <w:rsid w:val="0014301E"/>
    <w:rsid w:val="00145192"/>
    <w:rsid w:val="00154CA1"/>
    <w:rsid w:val="001754B2"/>
    <w:rsid w:val="00176363"/>
    <w:rsid w:val="001764AD"/>
    <w:rsid w:val="00182B13"/>
    <w:rsid w:val="00183D96"/>
    <w:rsid w:val="00190EC4"/>
    <w:rsid w:val="00192B2E"/>
    <w:rsid w:val="0019363A"/>
    <w:rsid w:val="001A1A10"/>
    <w:rsid w:val="001A28C0"/>
    <w:rsid w:val="001A4279"/>
    <w:rsid w:val="001A4CB7"/>
    <w:rsid w:val="001B5C55"/>
    <w:rsid w:val="001D00C9"/>
    <w:rsid w:val="001D7B07"/>
    <w:rsid w:val="001E422C"/>
    <w:rsid w:val="001E4D2E"/>
    <w:rsid w:val="001E57BB"/>
    <w:rsid w:val="001E6932"/>
    <w:rsid w:val="001F267B"/>
    <w:rsid w:val="001F4FC0"/>
    <w:rsid w:val="00200AC5"/>
    <w:rsid w:val="00200DE4"/>
    <w:rsid w:val="00204DBA"/>
    <w:rsid w:val="00205B97"/>
    <w:rsid w:val="002110B7"/>
    <w:rsid w:val="00211C6B"/>
    <w:rsid w:val="00215FBE"/>
    <w:rsid w:val="00220975"/>
    <w:rsid w:val="00220E3F"/>
    <w:rsid w:val="00226536"/>
    <w:rsid w:val="00231545"/>
    <w:rsid w:val="00232B87"/>
    <w:rsid w:val="00240E73"/>
    <w:rsid w:val="00241094"/>
    <w:rsid w:val="00241516"/>
    <w:rsid w:val="00244B09"/>
    <w:rsid w:val="00246200"/>
    <w:rsid w:val="00246E2E"/>
    <w:rsid w:val="00247ABE"/>
    <w:rsid w:val="00247BC4"/>
    <w:rsid w:val="00252CF6"/>
    <w:rsid w:val="0025381C"/>
    <w:rsid w:val="002579C4"/>
    <w:rsid w:val="00261949"/>
    <w:rsid w:val="00265B20"/>
    <w:rsid w:val="00271502"/>
    <w:rsid w:val="0027264B"/>
    <w:rsid w:val="00272B3B"/>
    <w:rsid w:val="00285B5E"/>
    <w:rsid w:val="002860FF"/>
    <w:rsid w:val="00293357"/>
    <w:rsid w:val="002A046A"/>
    <w:rsid w:val="002A07EF"/>
    <w:rsid w:val="002A4270"/>
    <w:rsid w:val="002A4482"/>
    <w:rsid w:val="002A5034"/>
    <w:rsid w:val="002A6B92"/>
    <w:rsid w:val="002B0D89"/>
    <w:rsid w:val="002B2B50"/>
    <w:rsid w:val="002B3B5F"/>
    <w:rsid w:val="002B6811"/>
    <w:rsid w:val="002B772B"/>
    <w:rsid w:val="002C30A4"/>
    <w:rsid w:val="002C3AAB"/>
    <w:rsid w:val="002C434D"/>
    <w:rsid w:val="002C6717"/>
    <w:rsid w:val="002C6B38"/>
    <w:rsid w:val="002D0483"/>
    <w:rsid w:val="002D2D43"/>
    <w:rsid w:val="002D4AA2"/>
    <w:rsid w:val="002E3C94"/>
    <w:rsid w:val="002E4BDA"/>
    <w:rsid w:val="002F0E55"/>
    <w:rsid w:val="003133AF"/>
    <w:rsid w:val="00315FF1"/>
    <w:rsid w:val="00324908"/>
    <w:rsid w:val="00336AB6"/>
    <w:rsid w:val="00344798"/>
    <w:rsid w:val="00351288"/>
    <w:rsid w:val="00361E83"/>
    <w:rsid w:val="00371D14"/>
    <w:rsid w:val="0037377D"/>
    <w:rsid w:val="0037499A"/>
    <w:rsid w:val="00375249"/>
    <w:rsid w:val="003803E2"/>
    <w:rsid w:val="00384571"/>
    <w:rsid w:val="003853CE"/>
    <w:rsid w:val="00385BC9"/>
    <w:rsid w:val="0038682B"/>
    <w:rsid w:val="003963F9"/>
    <w:rsid w:val="003A1ED1"/>
    <w:rsid w:val="003A3B7C"/>
    <w:rsid w:val="003A4D9F"/>
    <w:rsid w:val="003A78C3"/>
    <w:rsid w:val="003B1065"/>
    <w:rsid w:val="003B2B93"/>
    <w:rsid w:val="003B6BC8"/>
    <w:rsid w:val="003C2F0A"/>
    <w:rsid w:val="003D46B8"/>
    <w:rsid w:val="003D530D"/>
    <w:rsid w:val="003E490B"/>
    <w:rsid w:val="003E588C"/>
    <w:rsid w:val="003E72B5"/>
    <w:rsid w:val="003F0295"/>
    <w:rsid w:val="003F2627"/>
    <w:rsid w:val="003F5A1F"/>
    <w:rsid w:val="003F745F"/>
    <w:rsid w:val="00402C5E"/>
    <w:rsid w:val="00405170"/>
    <w:rsid w:val="00405C3B"/>
    <w:rsid w:val="0041186D"/>
    <w:rsid w:val="004122D7"/>
    <w:rsid w:val="00420696"/>
    <w:rsid w:val="004218A7"/>
    <w:rsid w:val="00424D7C"/>
    <w:rsid w:val="0043076D"/>
    <w:rsid w:val="004308AE"/>
    <w:rsid w:val="00440DC8"/>
    <w:rsid w:val="00442684"/>
    <w:rsid w:val="00442DFA"/>
    <w:rsid w:val="0044530D"/>
    <w:rsid w:val="00445C68"/>
    <w:rsid w:val="0044644A"/>
    <w:rsid w:val="004470B4"/>
    <w:rsid w:val="004600F2"/>
    <w:rsid w:val="004640BD"/>
    <w:rsid w:val="00464F31"/>
    <w:rsid w:val="004659E1"/>
    <w:rsid w:val="00465D0F"/>
    <w:rsid w:val="00467C3B"/>
    <w:rsid w:val="00470C4A"/>
    <w:rsid w:val="00477856"/>
    <w:rsid w:val="00481FCB"/>
    <w:rsid w:val="00483A27"/>
    <w:rsid w:val="0049319A"/>
    <w:rsid w:val="004934AC"/>
    <w:rsid w:val="004944A6"/>
    <w:rsid w:val="00496EC4"/>
    <w:rsid w:val="004B4B1C"/>
    <w:rsid w:val="004B7215"/>
    <w:rsid w:val="004C5EBF"/>
    <w:rsid w:val="004D0510"/>
    <w:rsid w:val="004D2094"/>
    <w:rsid w:val="004D4978"/>
    <w:rsid w:val="004D7AC5"/>
    <w:rsid w:val="004E0488"/>
    <w:rsid w:val="004E248B"/>
    <w:rsid w:val="004E2ABC"/>
    <w:rsid w:val="004E6777"/>
    <w:rsid w:val="004E6ADD"/>
    <w:rsid w:val="004E7EDD"/>
    <w:rsid w:val="004F1CC3"/>
    <w:rsid w:val="004F3819"/>
    <w:rsid w:val="004F3C5B"/>
    <w:rsid w:val="004F68C8"/>
    <w:rsid w:val="00500D8C"/>
    <w:rsid w:val="00500FB2"/>
    <w:rsid w:val="00506799"/>
    <w:rsid w:val="00512640"/>
    <w:rsid w:val="00512966"/>
    <w:rsid w:val="005129CB"/>
    <w:rsid w:val="00513C3A"/>
    <w:rsid w:val="00514FE0"/>
    <w:rsid w:val="005154D2"/>
    <w:rsid w:val="005177EB"/>
    <w:rsid w:val="00520811"/>
    <w:rsid w:val="00520AAD"/>
    <w:rsid w:val="00520C99"/>
    <w:rsid w:val="0052163D"/>
    <w:rsid w:val="005253A1"/>
    <w:rsid w:val="005263C2"/>
    <w:rsid w:val="00531A54"/>
    <w:rsid w:val="00535018"/>
    <w:rsid w:val="005363ED"/>
    <w:rsid w:val="00542B57"/>
    <w:rsid w:val="00542BF2"/>
    <w:rsid w:val="005448B6"/>
    <w:rsid w:val="00545978"/>
    <w:rsid w:val="0055505E"/>
    <w:rsid w:val="00555BE8"/>
    <w:rsid w:val="005577C7"/>
    <w:rsid w:val="00561A93"/>
    <w:rsid w:val="00563A42"/>
    <w:rsid w:val="0056435C"/>
    <w:rsid w:val="005676F5"/>
    <w:rsid w:val="00570873"/>
    <w:rsid w:val="00570FF4"/>
    <w:rsid w:val="00573784"/>
    <w:rsid w:val="00576F04"/>
    <w:rsid w:val="0058684B"/>
    <w:rsid w:val="00586F47"/>
    <w:rsid w:val="005871F1"/>
    <w:rsid w:val="00591A49"/>
    <w:rsid w:val="00593B8E"/>
    <w:rsid w:val="00593DA9"/>
    <w:rsid w:val="005A035C"/>
    <w:rsid w:val="005A1AAF"/>
    <w:rsid w:val="005A31F5"/>
    <w:rsid w:val="005A3C82"/>
    <w:rsid w:val="005A7836"/>
    <w:rsid w:val="005A7F08"/>
    <w:rsid w:val="005B344F"/>
    <w:rsid w:val="005D03F3"/>
    <w:rsid w:val="005D0CD7"/>
    <w:rsid w:val="005D23D8"/>
    <w:rsid w:val="005D5B68"/>
    <w:rsid w:val="005F412D"/>
    <w:rsid w:val="0060337B"/>
    <w:rsid w:val="00612F33"/>
    <w:rsid w:val="00617BD7"/>
    <w:rsid w:val="00631760"/>
    <w:rsid w:val="00631A65"/>
    <w:rsid w:val="00633D44"/>
    <w:rsid w:val="00636062"/>
    <w:rsid w:val="0064072B"/>
    <w:rsid w:val="00644043"/>
    <w:rsid w:val="00657E6A"/>
    <w:rsid w:val="0066559E"/>
    <w:rsid w:val="006676A7"/>
    <w:rsid w:val="00670050"/>
    <w:rsid w:val="00674EF1"/>
    <w:rsid w:val="0067639A"/>
    <w:rsid w:val="006835C6"/>
    <w:rsid w:val="006842D4"/>
    <w:rsid w:val="006850F3"/>
    <w:rsid w:val="0068739F"/>
    <w:rsid w:val="00690C14"/>
    <w:rsid w:val="00695C0F"/>
    <w:rsid w:val="0069626C"/>
    <w:rsid w:val="006A42FF"/>
    <w:rsid w:val="006A455E"/>
    <w:rsid w:val="006A7C14"/>
    <w:rsid w:val="006B33CA"/>
    <w:rsid w:val="006B5503"/>
    <w:rsid w:val="006B6DA5"/>
    <w:rsid w:val="006C0667"/>
    <w:rsid w:val="006C105A"/>
    <w:rsid w:val="006C64F8"/>
    <w:rsid w:val="006C6701"/>
    <w:rsid w:val="006D6741"/>
    <w:rsid w:val="006E5848"/>
    <w:rsid w:val="006F18DB"/>
    <w:rsid w:val="006F2422"/>
    <w:rsid w:val="006F7FBC"/>
    <w:rsid w:val="00700019"/>
    <w:rsid w:val="00711874"/>
    <w:rsid w:val="0071268F"/>
    <w:rsid w:val="00722A91"/>
    <w:rsid w:val="00723DE7"/>
    <w:rsid w:val="007249AF"/>
    <w:rsid w:val="00724FAF"/>
    <w:rsid w:val="0072600D"/>
    <w:rsid w:val="007272CE"/>
    <w:rsid w:val="00727679"/>
    <w:rsid w:val="00733C23"/>
    <w:rsid w:val="00734161"/>
    <w:rsid w:val="0073569C"/>
    <w:rsid w:val="00736603"/>
    <w:rsid w:val="00736C95"/>
    <w:rsid w:val="007378B8"/>
    <w:rsid w:val="00737A7E"/>
    <w:rsid w:val="00742585"/>
    <w:rsid w:val="00747676"/>
    <w:rsid w:val="00747FFB"/>
    <w:rsid w:val="0075048F"/>
    <w:rsid w:val="007514D5"/>
    <w:rsid w:val="00755A71"/>
    <w:rsid w:val="00756B7C"/>
    <w:rsid w:val="00757605"/>
    <w:rsid w:val="0076045C"/>
    <w:rsid w:val="00762C5D"/>
    <w:rsid w:val="007766AA"/>
    <w:rsid w:val="007853BB"/>
    <w:rsid w:val="00786C4E"/>
    <w:rsid w:val="00786D0F"/>
    <w:rsid w:val="00792254"/>
    <w:rsid w:val="0079693D"/>
    <w:rsid w:val="00797D9A"/>
    <w:rsid w:val="007A202B"/>
    <w:rsid w:val="007A2311"/>
    <w:rsid w:val="007A5DBE"/>
    <w:rsid w:val="007B0649"/>
    <w:rsid w:val="007B25FB"/>
    <w:rsid w:val="007C79A1"/>
    <w:rsid w:val="007D16BE"/>
    <w:rsid w:val="007D5F44"/>
    <w:rsid w:val="007E0769"/>
    <w:rsid w:val="007E30B4"/>
    <w:rsid w:val="007F2788"/>
    <w:rsid w:val="00805586"/>
    <w:rsid w:val="0080564E"/>
    <w:rsid w:val="0081147F"/>
    <w:rsid w:val="008114A9"/>
    <w:rsid w:val="0081646B"/>
    <w:rsid w:val="0082383D"/>
    <w:rsid w:val="00826793"/>
    <w:rsid w:val="0083065C"/>
    <w:rsid w:val="008310CB"/>
    <w:rsid w:val="00835064"/>
    <w:rsid w:val="00835069"/>
    <w:rsid w:val="00836702"/>
    <w:rsid w:val="00836F49"/>
    <w:rsid w:val="008418B6"/>
    <w:rsid w:val="0084211A"/>
    <w:rsid w:val="008428F0"/>
    <w:rsid w:val="00843DBF"/>
    <w:rsid w:val="00845591"/>
    <w:rsid w:val="00846768"/>
    <w:rsid w:val="00854FF0"/>
    <w:rsid w:val="0085792A"/>
    <w:rsid w:val="00861249"/>
    <w:rsid w:val="00862825"/>
    <w:rsid w:val="00864826"/>
    <w:rsid w:val="00864BA7"/>
    <w:rsid w:val="0086508D"/>
    <w:rsid w:val="008706FF"/>
    <w:rsid w:val="00875340"/>
    <w:rsid w:val="00877769"/>
    <w:rsid w:val="00877D59"/>
    <w:rsid w:val="0088250A"/>
    <w:rsid w:val="008849AD"/>
    <w:rsid w:val="00884F7E"/>
    <w:rsid w:val="00885F05"/>
    <w:rsid w:val="00892EE5"/>
    <w:rsid w:val="00895301"/>
    <w:rsid w:val="00896565"/>
    <w:rsid w:val="008A0BE4"/>
    <w:rsid w:val="008A12DF"/>
    <w:rsid w:val="008A260D"/>
    <w:rsid w:val="008A4F13"/>
    <w:rsid w:val="008A5DF5"/>
    <w:rsid w:val="008B20FA"/>
    <w:rsid w:val="008B286E"/>
    <w:rsid w:val="008B5AB9"/>
    <w:rsid w:val="008C25D6"/>
    <w:rsid w:val="008D170C"/>
    <w:rsid w:val="008D2634"/>
    <w:rsid w:val="008D2E16"/>
    <w:rsid w:val="008D3758"/>
    <w:rsid w:val="008D6DBD"/>
    <w:rsid w:val="008E2F5B"/>
    <w:rsid w:val="008E47DF"/>
    <w:rsid w:val="008E5971"/>
    <w:rsid w:val="008E7F60"/>
    <w:rsid w:val="008F136D"/>
    <w:rsid w:val="00900021"/>
    <w:rsid w:val="00913B24"/>
    <w:rsid w:val="00914A67"/>
    <w:rsid w:val="00915BD5"/>
    <w:rsid w:val="0092580B"/>
    <w:rsid w:val="00930811"/>
    <w:rsid w:val="00930A69"/>
    <w:rsid w:val="00933160"/>
    <w:rsid w:val="00934ADE"/>
    <w:rsid w:val="00940B3A"/>
    <w:rsid w:val="00942E28"/>
    <w:rsid w:val="00943303"/>
    <w:rsid w:val="009443CA"/>
    <w:rsid w:val="00951EFE"/>
    <w:rsid w:val="00952869"/>
    <w:rsid w:val="009567C6"/>
    <w:rsid w:val="00960E05"/>
    <w:rsid w:val="0096295F"/>
    <w:rsid w:val="0097218C"/>
    <w:rsid w:val="009775A4"/>
    <w:rsid w:val="009823B3"/>
    <w:rsid w:val="00983D51"/>
    <w:rsid w:val="00983D85"/>
    <w:rsid w:val="00984346"/>
    <w:rsid w:val="00985D05"/>
    <w:rsid w:val="00991F78"/>
    <w:rsid w:val="00994B16"/>
    <w:rsid w:val="009A3F3E"/>
    <w:rsid w:val="009A50D5"/>
    <w:rsid w:val="009B29FB"/>
    <w:rsid w:val="009B4AE1"/>
    <w:rsid w:val="009B7695"/>
    <w:rsid w:val="009C5821"/>
    <w:rsid w:val="009C6F17"/>
    <w:rsid w:val="009D0B7C"/>
    <w:rsid w:val="009D1CB5"/>
    <w:rsid w:val="009D1DF4"/>
    <w:rsid w:val="009D506B"/>
    <w:rsid w:val="009D52F6"/>
    <w:rsid w:val="009D5EA9"/>
    <w:rsid w:val="009E07E4"/>
    <w:rsid w:val="009E13CB"/>
    <w:rsid w:val="009E69B2"/>
    <w:rsid w:val="009E76AA"/>
    <w:rsid w:val="009F0CFF"/>
    <w:rsid w:val="00A10317"/>
    <w:rsid w:val="00A108D2"/>
    <w:rsid w:val="00A10DAA"/>
    <w:rsid w:val="00A110C1"/>
    <w:rsid w:val="00A11740"/>
    <w:rsid w:val="00A20992"/>
    <w:rsid w:val="00A236E9"/>
    <w:rsid w:val="00A3345D"/>
    <w:rsid w:val="00A35A28"/>
    <w:rsid w:val="00A372AB"/>
    <w:rsid w:val="00A3789E"/>
    <w:rsid w:val="00A525DA"/>
    <w:rsid w:val="00A62496"/>
    <w:rsid w:val="00A71749"/>
    <w:rsid w:val="00A71798"/>
    <w:rsid w:val="00A8153A"/>
    <w:rsid w:val="00A847B8"/>
    <w:rsid w:val="00A85AA1"/>
    <w:rsid w:val="00A864F7"/>
    <w:rsid w:val="00A91284"/>
    <w:rsid w:val="00A93336"/>
    <w:rsid w:val="00A9382C"/>
    <w:rsid w:val="00A94A43"/>
    <w:rsid w:val="00AA41CA"/>
    <w:rsid w:val="00AB094D"/>
    <w:rsid w:val="00AB2F56"/>
    <w:rsid w:val="00AB336A"/>
    <w:rsid w:val="00AB51FB"/>
    <w:rsid w:val="00AB65ED"/>
    <w:rsid w:val="00AB692A"/>
    <w:rsid w:val="00AB780D"/>
    <w:rsid w:val="00AB7F1C"/>
    <w:rsid w:val="00AC0138"/>
    <w:rsid w:val="00AC0C41"/>
    <w:rsid w:val="00AC389C"/>
    <w:rsid w:val="00AC3B46"/>
    <w:rsid w:val="00AC7573"/>
    <w:rsid w:val="00AD2FC9"/>
    <w:rsid w:val="00AE4DBD"/>
    <w:rsid w:val="00AF0827"/>
    <w:rsid w:val="00AF0FD5"/>
    <w:rsid w:val="00AF1D58"/>
    <w:rsid w:val="00AF2C6E"/>
    <w:rsid w:val="00AF3F0B"/>
    <w:rsid w:val="00AF601F"/>
    <w:rsid w:val="00AF6DC8"/>
    <w:rsid w:val="00B00419"/>
    <w:rsid w:val="00B02490"/>
    <w:rsid w:val="00B036F6"/>
    <w:rsid w:val="00B062E8"/>
    <w:rsid w:val="00B06684"/>
    <w:rsid w:val="00B07410"/>
    <w:rsid w:val="00B07E9F"/>
    <w:rsid w:val="00B123B9"/>
    <w:rsid w:val="00B1374B"/>
    <w:rsid w:val="00B2344B"/>
    <w:rsid w:val="00B268D8"/>
    <w:rsid w:val="00B26CB9"/>
    <w:rsid w:val="00B33895"/>
    <w:rsid w:val="00B349B4"/>
    <w:rsid w:val="00B34D6D"/>
    <w:rsid w:val="00B34F08"/>
    <w:rsid w:val="00B352E6"/>
    <w:rsid w:val="00B37EB3"/>
    <w:rsid w:val="00B43635"/>
    <w:rsid w:val="00B47B68"/>
    <w:rsid w:val="00B51BA9"/>
    <w:rsid w:val="00B52798"/>
    <w:rsid w:val="00B52896"/>
    <w:rsid w:val="00B5325B"/>
    <w:rsid w:val="00B53FF2"/>
    <w:rsid w:val="00B567E4"/>
    <w:rsid w:val="00B56D25"/>
    <w:rsid w:val="00B57615"/>
    <w:rsid w:val="00B578CC"/>
    <w:rsid w:val="00B63BAC"/>
    <w:rsid w:val="00B808F7"/>
    <w:rsid w:val="00B81D5A"/>
    <w:rsid w:val="00B83C17"/>
    <w:rsid w:val="00B925EB"/>
    <w:rsid w:val="00BA316C"/>
    <w:rsid w:val="00BA491E"/>
    <w:rsid w:val="00BB5D74"/>
    <w:rsid w:val="00BB720F"/>
    <w:rsid w:val="00BC1881"/>
    <w:rsid w:val="00BD5104"/>
    <w:rsid w:val="00BD70B5"/>
    <w:rsid w:val="00BE3867"/>
    <w:rsid w:val="00BF0867"/>
    <w:rsid w:val="00BF2192"/>
    <w:rsid w:val="00BF4835"/>
    <w:rsid w:val="00C10F53"/>
    <w:rsid w:val="00C13F1F"/>
    <w:rsid w:val="00C166E6"/>
    <w:rsid w:val="00C17025"/>
    <w:rsid w:val="00C17652"/>
    <w:rsid w:val="00C208C9"/>
    <w:rsid w:val="00C251CE"/>
    <w:rsid w:val="00C258AF"/>
    <w:rsid w:val="00C26D66"/>
    <w:rsid w:val="00C27BFB"/>
    <w:rsid w:val="00C30A25"/>
    <w:rsid w:val="00C30A8E"/>
    <w:rsid w:val="00C34CBB"/>
    <w:rsid w:val="00C4177B"/>
    <w:rsid w:val="00C419E2"/>
    <w:rsid w:val="00C431C0"/>
    <w:rsid w:val="00C45441"/>
    <w:rsid w:val="00C459E7"/>
    <w:rsid w:val="00C50939"/>
    <w:rsid w:val="00C619C1"/>
    <w:rsid w:val="00C6529B"/>
    <w:rsid w:val="00C661F4"/>
    <w:rsid w:val="00C66D05"/>
    <w:rsid w:val="00C67783"/>
    <w:rsid w:val="00C73401"/>
    <w:rsid w:val="00C776C7"/>
    <w:rsid w:val="00C77F45"/>
    <w:rsid w:val="00C82785"/>
    <w:rsid w:val="00C920DF"/>
    <w:rsid w:val="00CA2334"/>
    <w:rsid w:val="00CA4F78"/>
    <w:rsid w:val="00CB0632"/>
    <w:rsid w:val="00CC2387"/>
    <w:rsid w:val="00CC6299"/>
    <w:rsid w:val="00CD3279"/>
    <w:rsid w:val="00CD4BE9"/>
    <w:rsid w:val="00CD5B66"/>
    <w:rsid w:val="00CD784C"/>
    <w:rsid w:val="00CE0F5A"/>
    <w:rsid w:val="00CE1833"/>
    <w:rsid w:val="00CE69D1"/>
    <w:rsid w:val="00CF0447"/>
    <w:rsid w:val="00CF2158"/>
    <w:rsid w:val="00D01FD6"/>
    <w:rsid w:val="00D04261"/>
    <w:rsid w:val="00D04287"/>
    <w:rsid w:val="00D04B90"/>
    <w:rsid w:val="00D05B4C"/>
    <w:rsid w:val="00D05FA0"/>
    <w:rsid w:val="00D12710"/>
    <w:rsid w:val="00D12AB6"/>
    <w:rsid w:val="00D21E78"/>
    <w:rsid w:val="00D24FA0"/>
    <w:rsid w:val="00D26A4C"/>
    <w:rsid w:val="00D34F33"/>
    <w:rsid w:val="00D53CE1"/>
    <w:rsid w:val="00D5700C"/>
    <w:rsid w:val="00D700F8"/>
    <w:rsid w:val="00D779D6"/>
    <w:rsid w:val="00D805F7"/>
    <w:rsid w:val="00D823FE"/>
    <w:rsid w:val="00D83F69"/>
    <w:rsid w:val="00D84A23"/>
    <w:rsid w:val="00D850F0"/>
    <w:rsid w:val="00D8651A"/>
    <w:rsid w:val="00D87C46"/>
    <w:rsid w:val="00D94F53"/>
    <w:rsid w:val="00DA25ED"/>
    <w:rsid w:val="00DA51A7"/>
    <w:rsid w:val="00DA6486"/>
    <w:rsid w:val="00DB0990"/>
    <w:rsid w:val="00DC1CC6"/>
    <w:rsid w:val="00DC48D4"/>
    <w:rsid w:val="00DC4B9B"/>
    <w:rsid w:val="00DC5B77"/>
    <w:rsid w:val="00DC5D51"/>
    <w:rsid w:val="00DD0B47"/>
    <w:rsid w:val="00DD4E96"/>
    <w:rsid w:val="00DE1C81"/>
    <w:rsid w:val="00DE38E3"/>
    <w:rsid w:val="00DE3C60"/>
    <w:rsid w:val="00DE75BC"/>
    <w:rsid w:val="00DE7EE1"/>
    <w:rsid w:val="00DF1EA2"/>
    <w:rsid w:val="00DF2C8A"/>
    <w:rsid w:val="00DF48A8"/>
    <w:rsid w:val="00DF5810"/>
    <w:rsid w:val="00DF62CB"/>
    <w:rsid w:val="00E06116"/>
    <w:rsid w:val="00E06F89"/>
    <w:rsid w:val="00E14D5E"/>
    <w:rsid w:val="00E16A4D"/>
    <w:rsid w:val="00E17D6F"/>
    <w:rsid w:val="00E206FC"/>
    <w:rsid w:val="00E20EC5"/>
    <w:rsid w:val="00E223F1"/>
    <w:rsid w:val="00E23D2A"/>
    <w:rsid w:val="00E2504A"/>
    <w:rsid w:val="00E32FF6"/>
    <w:rsid w:val="00E35216"/>
    <w:rsid w:val="00E42C23"/>
    <w:rsid w:val="00E445B7"/>
    <w:rsid w:val="00E459C6"/>
    <w:rsid w:val="00E46575"/>
    <w:rsid w:val="00E469B2"/>
    <w:rsid w:val="00E53BBC"/>
    <w:rsid w:val="00E62B3A"/>
    <w:rsid w:val="00E656E1"/>
    <w:rsid w:val="00E822AC"/>
    <w:rsid w:val="00E82CBF"/>
    <w:rsid w:val="00E86690"/>
    <w:rsid w:val="00E9248F"/>
    <w:rsid w:val="00EA4307"/>
    <w:rsid w:val="00EA6458"/>
    <w:rsid w:val="00EB04CD"/>
    <w:rsid w:val="00EB27A8"/>
    <w:rsid w:val="00EB2C96"/>
    <w:rsid w:val="00EB4EBF"/>
    <w:rsid w:val="00EB5403"/>
    <w:rsid w:val="00EB57FC"/>
    <w:rsid w:val="00EC2863"/>
    <w:rsid w:val="00EC4A6D"/>
    <w:rsid w:val="00EC71DF"/>
    <w:rsid w:val="00ED38EA"/>
    <w:rsid w:val="00EE0F78"/>
    <w:rsid w:val="00EE58CF"/>
    <w:rsid w:val="00EE6613"/>
    <w:rsid w:val="00EF0113"/>
    <w:rsid w:val="00EF0127"/>
    <w:rsid w:val="00EF05D2"/>
    <w:rsid w:val="00EF4EB3"/>
    <w:rsid w:val="00EF4FF7"/>
    <w:rsid w:val="00F02E2D"/>
    <w:rsid w:val="00F02F67"/>
    <w:rsid w:val="00F03911"/>
    <w:rsid w:val="00F03BD3"/>
    <w:rsid w:val="00F0567C"/>
    <w:rsid w:val="00F13E33"/>
    <w:rsid w:val="00F14DF8"/>
    <w:rsid w:val="00F15767"/>
    <w:rsid w:val="00F246D5"/>
    <w:rsid w:val="00F25932"/>
    <w:rsid w:val="00F271F8"/>
    <w:rsid w:val="00F31E5A"/>
    <w:rsid w:val="00F33A35"/>
    <w:rsid w:val="00F35E4B"/>
    <w:rsid w:val="00F37E57"/>
    <w:rsid w:val="00F43A5E"/>
    <w:rsid w:val="00F558C0"/>
    <w:rsid w:val="00F57289"/>
    <w:rsid w:val="00F5774C"/>
    <w:rsid w:val="00F64E51"/>
    <w:rsid w:val="00F670E8"/>
    <w:rsid w:val="00F71D7F"/>
    <w:rsid w:val="00F72A7F"/>
    <w:rsid w:val="00F7519E"/>
    <w:rsid w:val="00F8112D"/>
    <w:rsid w:val="00F835A1"/>
    <w:rsid w:val="00F844E7"/>
    <w:rsid w:val="00F93A9B"/>
    <w:rsid w:val="00F94B40"/>
    <w:rsid w:val="00FA066B"/>
    <w:rsid w:val="00FA0705"/>
    <w:rsid w:val="00FB0599"/>
    <w:rsid w:val="00FB0D5C"/>
    <w:rsid w:val="00FB1657"/>
    <w:rsid w:val="00FB2938"/>
    <w:rsid w:val="00FB6ED8"/>
    <w:rsid w:val="00FB7721"/>
    <w:rsid w:val="00FC10A3"/>
    <w:rsid w:val="00FC272D"/>
    <w:rsid w:val="00FC46EC"/>
    <w:rsid w:val="00FC761E"/>
    <w:rsid w:val="00FD19A0"/>
    <w:rsid w:val="00FD6FA5"/>
    <w:rsid w:val="00FD7DB1"/>
    <w:rsid w:val="00FE0BD3"/>
    <w:rsid w:val="00FE5951"/>
    <w:rsid w:val="00FE6C67"/>
    <w:rsid w:val="00FF01B0"/>
    <w:rsid w:val="00FF07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C1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45F"/>
    <w:pPr>
      <w:spacing w:after="200" w:line="276" w:lineRule="auto"/>
    </w:pPr>
  </w:style>
  <w:style w:type="paragraph" w:styleId="Heading1">
    <w:name w:val="heading 1"/>
    <w:basedOn w:val="Normal"/>
    <w:next w:val="Normal"/>
    <w:link w:val="Heading1Char"/>
    <w:uiPriority w:val="9"/>
    <w:qFormat/>
    <w:rsid w:val="00344798"/>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805586"/>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805586"/>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80558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798"/>
    <w:rPr>
      <w:rFonts w:asciiTheme="majorHAnsi" w:eastAsiaTheme="majorEastAsia" w:hAnsiTheme="majorHAnsi" w:cstheme="majorBidi"/>
      <w:b/>
      <w:bCs/>
      <w:color w:val="2E74B5" w:themeColor="accent1" w:themeShade="BF"/>
      <w:sz w:val="28"/>
      <w:szCs w:val="28"/>
    </w:rPr>
  </w:style>
  <w:style w:type="paragraph" w:styleId="ListParagraph">
    <w:name w:val="List Paragraph"/>
    <w:basedOn w:val="Normal"/>
    <w:uiPriority w:val="34"/>
    <w:qFormat/>
    <w:rsid w:val="00344798"/>
    <w:pPr>
      <w:ind w:left="720"/>
      <w:contextualSpacing/>
    </w:pPr>
  </w:style>
  <w:style w:type="character" w:customStyle="1" w:styleId="apple-converted-space">
    <w:name w:val="apple-converted-space"/>
    <w:basedOn w:val="DefaultParagraphFont"/>
    <w:rsid w:val="00344798"/>
  </w:style>
  <w:style w:type="character" w:styleId="Hyperlink">
    <w:name w:val="Hyperlink"/>
    <w:basedOn w:val="DefaultParagraphFont"/>
    <w:uiPriority w:val="99"/>
    <w:unhideWhenUsed/>
    <w:rsid w:val="00344798"/>
    <w:rPr>
      <w:color w:val="0000FF"/>
      <w:u w:val="single"/>
    </w:rPr>
  </w:style>
  <w:style w:type="character" w:styleId="CommentReference">
    <w:name w:val="annotation reference"/>
    <w:basedOn w:val="DefaultParagraphFont"/>
    <w:uiPriority w:val="99"/>
    <w:semiHidden/>
    <w:unhideWhenUsed/>
    <w:rsid w:val="00344798"/>
    <w:rPr>
      <w:sz w:val="16"/>
      <w:szCs w:val="16"/>
    </w:rPr>
  </w:style>
  <w:style w:type="paragraph" w:styleId="CommentText">
    <w:name w:val="annotation text"/>
    <w:basedOn w:val="Normal"/>
    <w:link w:val="CommentTextChar"/>
    <w:uiPriority w:val="99"/>
    <w:semiHidden/>
    <w:unhideWhenUsed/>
    <w:rsid w:val="00344798"/>
    <w:pPr>
      <w:spacing w:line="240" w:lineRule="auto"/>
    </w:pPr>
    <w:rPr>
      <w:sz w:val="20"/>
      <w:szCs w:val="20"/>
    </w:rPr>
  </w:style>
  <w:style w:type="character" w:customStyle="1" w:styleId="CommentTextChar">
    <w:name w:val="Comment Text Char"/>
    <w:basedOn w:val="DefaultParagraphFont"/>
    <w:link w:val="CommentText"/>
    <w:uiPriority w:val="99"/>
    <w:semiHidden/>
    <w:rsid w:val="00344798"/>
    <w:rPr>
      <w:sz w:val="20"/>
      <w:szCs w:val="20"/>
    </w:rPr>
  </w:style>
  <w:style w:type="paragraph" w:styleId="CommentSubject">
    <w:name w:val="annotation subject"/>
    <w:basedOn w:val="CommentText"/>
    <w:next w:val="CommentText"/>
    <w:link w:val="CommentSubjectChar"/>
    <w:uiPriority w:val="99"/>
    <w:semiHidden/>
    <w:unhideWhenUsed/>
    <w:rsid w:val="00344798"/>
    <w:rPr>
      <w:b/>
      <w:bCs/>
    </w:rPr>
  </w:style>
  <w:style w:type="character" w:customStyle="1" w:styleId="CommentSubjectChar">
    <w:name w:val="Comment Subject Char"/>
    <w:basedOn w:val="CommentTextChar"/>
    <w:link w:val="CommentSubject"/>
    <w:uiPriority w:val="99"/>
    <w:semiHidden/>
    <w:rsid w:val="00344798"/>
    <w:rPr>
      <w:b/>
      <w:bCs/>
      <w:sz w:val="20"/>
      <w:szCs w:val="20"/>
    </w:rPr>
  </w:style>
  <w:style w:type="paragraph" w:styleId="BalloonText">
    <w:name w:val="Balloon Text"/>
    <w:basedOn w:val="Normal"/>
    <w:link w:val="BalloonTextChar"/>
    <w:uiPriority w:val="99"/>
    <w:semiHidden/>
    <w:unhideWhenUsed/>
    <w:rsid w:val="003447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4798"/>
    <w:rPr>
      <w:rFonts w:ascii="Tahoma" w:hAnsi="Tahoma" w:cs="Tahoma"/>
      <w:sz w:val="16"/>
      <w:szCs w:val="16"/>
    </w:rPr>
  </w:style>
  <w:style w:type="paragraph" w:styleId="Header">
    <w:name w:val="header"/>
    <w:basedOn w:val="Normal"/>
    <w:link w:val="HeaderChar"/>
    <w:uiPriority w:val="99"/>
    <w:unhideWhenUsed/>
    <w:rsid w:val="003447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4798"/>
  </w:style>
  <w:style w:type="paragraph" w:styleId="Footer">
    <w:name w:val="footer"/>
    <w:basedOn w:val="Normal"/>
    <w:link w:val="FooterChar"/>
    <w:uiPriority w:val="99"/>
    <w:unhideWhenUsed/>
    <w:rsid w:val="003447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4798"/>
  </w:style>
  <w:style w:type="table" w:styleId="TableGrid">
    <w:name w:val="Table Grid"/>
    <w:basedOn w:val="TableNormal"/>
    <w:uiPriority w:val="59"/>
    <w:rsid w:val="003447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344798"/>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paragraph" w:customStyle="1" w:styleId="Default">
    <w:name w:val="Default"/>
    <w:rsid w:val="00344798"/>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344798"/>
    <w:rPr>
      <w:color w:val="808080"/>
    </w:rPr>
  </w:style>
  <w:style w:type="character" w:styleId="FollowedHyperlink">
    <w:name w:val="FollowedHyperlink"/>
    <w:basedOn w:val="DefaultParagraphFont"/>
    <w:uiPriority w:val="99"/>
    <w:semiHidden/>
    <w:unhideWhenUsed/>
    <w:rsid w:val="00344798"/>
    <w:rPr>
      <w:color w:val="954F72" w:themeColor="followedHyperlink"/>
      <w:u w:val="single"/>
    </w:rPr>
  </w:style>
  <w:style w:type="table" w:styleId="LightList-Accent2">
    <w:name w:val="Light List Accent 2"/>
    <w:basedOn w:val="TableNormal"/>
    <w:uiPriority w:val="61"/>
    <w:rsid w:val="00344798"/>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paragraph" w:customStyle="1" w:styleId="DefaultText">
    <w:name w:val="Default Text"/>
    <w:basedOn w:val="Normal"/>
    <w:rsid w:val="00344798"/>
    <w:pPr>
      <w:overflowPunct w:val="0"/>
      <w:autoSpaceDE w:val="0"/>
      <w:autoSpaceDN w:val="0"/>
      <w:adjustRightInd w:val="0"/>
      <w:spacing w:after="0" w:line="240" w:lineRule="auto"/>
      <w:jc w:val="both"/>
    </w:pPr>
    <w:rPr>
      <w:rFonts w:ascii="Helvetica" w:eastAsia="Times New Roman" w:hAnsi="Helvetica" w:cs="Times New Roman"/>
      <w:szCs w:val="20"/>
      <w:lang w:eastAsia="en-GB"/>
    </w:rPr>
  </w:style>
  <w:style w:type="paragraph" w:styleId="NormalWeb">
    <w:name w:val="Normal (Web)"/>
    <w:basedOn w:val="Normal"/>
    <w:uiPriority w:val="99"/>
    <w:semiHidden/>
    <w:unhideWhenUsed/>
    <w:rsid w:val="00344798"/>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customStyle="1" w:styleId="TableGridLight1">
    <w:name w:val="Table Grid Light1"/>
    <w:basedOn w:val="TableNormal"/>
    <w:uiPriority w:val="40"/>
    <w:rsid w:val="003447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805586"/>
    <w:pPr>
      <w:spacing w:line="276" w:lineRule="auto"/>
      <w:outlineLvl w:val="9"/>
    </w:pPr>
    <w:rPr>
      <w:lang w:val="en-US" w:eastAsia="ja-JP"/>
    </w:rPr>
  </w:style>
  <w:style w:type="paragraph" w:styleId="TOC1">
    <w:name w:val="toc 1"/>
    <w:basedOn w:val="Normal"/>
    <w:next w:val="Normal"/>
    <w:autoRedefine/>
    <w:uiPriority w:val="39"/>
    <w:unhideWhenUsed/>
    <w:rsid w:val="00805586"/>
    <w:pPr>
      <w:spacing w:after="100"/>
    </w:pPr>
  </w:style>
  <w:style w:type="character" w:customStyle="1" w:styleId="Heading2Char">
    <w:name w:val="Heading 2 Char"/>
    <w:basedOn w:val="DefaultParagraphFont"/>
    <w:link w:val="Heading2"/>
    <w:uiPriority w:val="9"/>
    <w:rsid w:val="00805586"/>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805586"/>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805586"/>
    <w:rPr>
      <w:rFonts w:asciiTheme="majorHAnsi" w:eastAsiaTheme="majorEastAsia" w:hAnsiTheme="majorHAnsi" w:cstheme="majorBidi"/>
      <w:b/>
      <w:bCs/>
      <w:i/>
      <w:iCs/>
      <w:color w:val="5B9BD5" w:themeColor="accent1"/>
    </w:rPr>
  </w:style>
  <w:style w:type="paragraph" w:styleId="TOC2">
    <w:name w:val="toc 2"/>
    <w:basedOn w:val="Normal"/>
    <w:next w:val="Normal"/>
    <w:autoRedefine/>
    <w:uiPriority w:val="39"/>
    <w:unhideWhenUsed/>
    <w:rsid w:val="007F2788"/>
    <w:pPr>
      <w:spacing w:after="100"/>
      <w:ind w:left="220"/>
    </w:pPr>
  </w:style>
  <w:style w:type="paragraph" w:styleId="TOC3">
    <w:name w:val="toc 3"/>
    <w:basedOn w:val="Normal"/>
    <w:next w:val="Normal"/>
    <w:autoRedefine/>
    <w:uiPriority w:val="39"/>
    <w:unhideWhenUsed/>
    <w:rsid w:val="007F2788"/>
    <w:pPr>
      <w:spacing w:after="100"/>
      <w:ind w:left="440"/>
    </w:pPr>
  </w:style>
  <w:style w:type="paragraph" w:styleId="Caption">
    <w:name w:val="caption"/>
    <w:basedOn w:val="Normal"/>
    <w:next w:val="Normal"/>
    <w:uiPriority w:val="35"/>
    <w:unhideWhenUsed/>
    <w:qFormat/>
    <w:rsid w:val="005D23D8"/>
    <w:pPr>
      <w:spacing w:line="240" w:lineRule="auto"/>
    </w:pPr>
    <w:rPr>
      <w:b/>
      <w:bCs/>
      <w:color w:val="5B9BD5" w:themeColor="accent1"/>
      <w:sz w:val="18"/>
      <w:szCs w:val="18"/>
    </w:rPr>
  </w:style>
  <w:style w:type="paragraph" w:styleId="TableofFigures">
    <w:name w:val="table of figures"/>
    <w:basedOn w:val="Normal"/>
    <w:next w:val="Normal"/>
    <w:uiPriority w:val="99"/>
    <w:unhideWhenUsed/>
    <w:rsid w:val="00930A69"/>
    <w:pPr>
      <w:spacing w:after="0"/>
    </w:pPr>
  </w:style>
  <w:style w:type="paragraph" w:styleId="Bibliography">
    <w:name w:val="Bibliography"/>
    <w:basedOn w:val="Normal"/>
    <w:next w:val="Normal"/>
    <w:uiPriority w:val="37"/>
    <w:unhideWhenUsed/>
    <w:rsid w:val="00097628"/>
  </w:style>
  <w:style w:type="character" w:styleId="Strong">
    <w:name w:val="Strong"/>
    <w:basedOn w:val="DefaultParagraphFont"/>
    <w:uiPriority w:val="22"/>
    <w:qFormat/>
    <w:rsid w:val="00293357"/>
    <w:rPr>
      <w:b/>
      <w:bCs/>
    </w:rPr>
  </w:style>
  <w:style w:type="table" w:customStyle="1" w:styleId="PlainTable11">
    <w:name w:val="Plain Table 11"/>
    <w:basedOn w:val="TableNormal"/>
    <w:uiPriority w:val="41"/>
    <w:rsid w:val="006B33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2">
    <w:name w:val="Table Grid Light2"/>
    <w:basedOn w:val="TableNormal"/>
    <w:uiPriority w:val="40"/>
    <w:rsid w:val="006B33C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link w:val="NoSpacingChar"/>
    <w:uiPriority w:val="1"/>
    <w:qFormat/>
    <w:rsid w:val="00520C99"/>
    <w:pPr>
      <w:spacing w:after="0" w:line="240" w:lineRule="auto"/>
    </w:pPr>
    <w:rPr>
      <w:rFonts w:eastAsiaTheme="minorEastAsia"/>
      <w:lang w:eastAsia="en-GB"/>
    </w:rPr>
  </w:style>
  <w:style w:type="character" w:customStyle="1" w:styleId="NoSpacingChar">
    <w:name w:val="No Spacing Char"/>
    <w:basedOn w:val="DefaultParagraphFont"/>
    <w:link w:val="NoSpacing"/>
    <w:uiPriority w:val="1"/>
    <w:rsid w:val="00520C99"/>
    <w:rPr>
      <w:rFonts w:eastAsiaTheme="minorEastAsia"/>
      <w:lang w:eastAsia="en-GB"/>
    </w:rPr>
  </w:style>
  <w:style w:type="paragraph" w:styleId="Revision">
    <w:name w:val="Revision"/>
    <w:hidden/>
    <w:uiPriority w:val="99"/>
    <w:semiHidden/>
    <w:rsid w:val="00AB2F56"/>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45F"/>
    <w:pPr>
      <w:spacing w:after="200" w:line="276" w:lineRule="auto"/>
    </w:pPr>
  </w:style>
  <w:style w:type="paragraph" w:styleId="Heading1">
    <w:name w:val="heading 1"/>
    <w:basedOn w:val="Normal"/>
    <w:next w:val="Normal"/>
    <w:link w:val="Heading1Char"/>
    <w:uiPriority w:val="9"/>
    <w:qFormat/>
    <w:rsid w:val="00344798"/>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805586"/>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805586"/>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80558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798"/>
    <w:rPr>
      <w:rFonts w:asciiTheme="majorHAnsi" w:eastAsiaTheme="majorEastAsia" w:hAnsiTheme="majorHAnsi" w:cstheme="majorBidi"/>
      <w:b/>
      <w:bCs/>
      <w:color w:val="2E74B5" w:themeColor="accent1" w:themeShade="BF"/>
      <w:sz w:val="28"/>
      <w:szCs w:val="28"/>
    </w:rPr>
  </w:style>
  <w:style w:type="paragraph" w:styleId="ListParagraph">
    <w:name w:val="List Paragraph"/>
    <w:basedOn w:val="Normal"/>
    <w:uiPriority w:val="34"/>
    <w:qFormat/>
    <w:rsid w:val="00344798"/>
    <w:pPr>
      <w:ind w:left="720"/>
      <w:contextualSpacing/>
    </w:pPr>
  </w:style>
  <w:style w:type="character" w:customStyle="1" w:styleId="apple-converted-space">
    <w:name w:val="apple-converted-space"/>
    <w:basedOn w:val="DefaultParagraphFont"/>
    <w:rsid w:val="00344798"/>
  </w:style>
  <w:style w:type="character" w:styleId="Hyperlink">
    <w:name w:val="Hyperlink"/>
    <w:basedOn w:val="DefaultParagraphFont"/>
    <w:uiPriority w:val="99"/>
    <w:unhideWhenUsed/>
    <w:rsid w:val="00344798"/>
    <w:rPr>
      <w:color w:val="0000FF"/>
      <w:u w:val="single"/>
    </w:rPr>
  </w:style>
  <w:style w:type="character" w:styleId="CommentReference">
    <w:name w:val="annotation reference"/>
    <w:basedOn w:val="DefaultParagraphFont"/>
    <w:uiPriority w:val="99"/>
    <w:semiHidden/>
    <w:unhideWhenUsed/>
    <w:rsid w:val="00344798"/>
    <w:rPr>
      <w:sz w:val="16"/>
      <w:szCs w:val="16"/>
    </w:rPr>
  </w:style>
  <w:style w:type="paragraph" w:styleId="CommentText">
    <w:name w:val="annotation text"/>
    <w:basedOn w:val="Normal"/>
    <w:link w:val="CommentTextChar"/>
    <w:uiPriority w:val="99"/>
    <w:semiHidden/>
    <w:unhideWhenUsed/>
    <w:rsid w:val="00344798"/>
    <w:pPr>
      <w:spacing w:line="240" w:lineRule="auto"/>
    </w:pPr>
    <w:rPr>
      <w:sz w:val="20"/>
      <w:szCs w:val="20"/>
    </w:rPr>
  </w:style>
  <w:style w:type="character" w:customStyle="1" w:styleId="CommentTextChar">
    <w:name w:val="Comment Text Char"/>
    <w:basedOn w:val="DefaultParagraphFont"/>
    <w:link w:val="CommentText"/>
    <w:uiPriority w:val="99"/>
    <w:semiHidden/>
    <w:rsid w:val="00344798"/>
    <w:rPr>
      <w:sz w:val="20"/>
      <w:szCs w:val="20"/>
    </w:rPr>
  </w:style>
  <w:style w:type="paragraph" w:styleId="CommentSubject">
    <w:name w:val="annotation subject"/>
    <w:basedOn w:val="CommentText"/>
    <w:next w:val="CommentText"/>
    <w:link w:val="CommentSubjectChar"/>
    <w:uiPriority w:val="99"/>
    <w:semiHidden/>
    <w:unhideWhenUsed/>
    <w:rsid w:val="00344798"/>
    <w:rPr>
      <w:b/>
      <w:bCs/>
    </w:rPr>
  </w:style>
  <w:style w:type="character" w:customStyle="1" w:styleId="CommentSubjectChar">
    <w:name w:val="Comment Subject Char"/>
    <w:basedOn w:val="CommentTextChar"/>
    <w:link w:val="CommentSubject"/>
    <w:uiPriority w:val="99"/>
    <w:semiHidden/>
    <w:rsid w:val="00344798"/>
    <w:rPr>
      <w:b/>
      <w:bCs/>
      <w:sz w:val="20"/>
      <w:szCs w:val="20"/>
    </w:rPr>
  </w:style>
  <w:style w:type="paragraph" w:styleId="BalloonText">
    <w:name w:val="Balloon Text"/>
    <w:basedOn w:val="Normal"/>
    <w:link w:val="BalloonTextChar"/>
    <w:uiPriority w:val="99"/>
    <w:semiHidden/>
    <w:unhideWhenUsed/>
    <w:rsid w:val="003447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4798"/>
    <w:rPr>
      <w:rFonts w:ascii="Tahoma" w:hAnsi="Tahoma" w:cs="Tahoma"/>
      <w:sz w:val="16"/>
      <w:szCs w:val="16"/>
    </w:rPr>
  </w:style>
  <w:style w:type="paragraph" w:styleId="Header">
    <w:name w:val="header"/>
    <w:basedOn w:val="Normal"/>
    <w:link w:val="HeaderChar"/>
    <w:uiPriority w:val="99"/>
    <w:unhideWhenUsed/>
    <w:rsid w:val="003447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4798"/>
  </w:style>
  <w:style w:type="paragraph" w:styleId="Footer">
    <w:name w:val="footer"/>
    <w:basedOn w:val="Normal"/>
    <w:link w:val="FooterChar"/>
    <w:uiPriority w:val="99"/>
    <w:unhideWhenUsed/>
    <w:rsid w:val="003447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4798"/>
  </w:style>
  <w:style w:type="table" w:styleId="TableGrid">
    <w:name w:val="Table Grid"/>
    <w:basedOn w:val="TableNormal"/>
    <w:uiPriority w:val="59"/>
    <w:rsid w:val="003447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344798"/>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paragraph" w:customStyle="1" w:styleId="Default">
    <w:name w:val="Default"/>
    <w:rsid w:val="00344798"/>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344798"/>
    <w:rPr>
      <w:color w:val="808080"/>
    </w:rPr>
  </w:style>
  <w:style w:type="character" w:styleId="FollowedHyperlink">
    <w:name w:val="FollowedHyperlink"/>
    <w:basedOn w:val="DefaultParagraphFont"/>
    <w:uiPriority w:val="99"/>
    <w:semiHidden/>
    <w:unhideWhenUsed/>
    <w:rsid w:val="00344798"/>
    <w:rPr>
      <w:color w:val="954F72" w:themeColor="followedHyperlink"/>
      <w:u w:val="single"/>
    </w:rPr>
  </w:style>
  <w:style w:type="table" w:styleId="LightList-Accent2">
    <w:name w:val="Light List Accent 2"/>
    <w:basedOn w:val="TableNormal"/>
    <w:uiPriority w:val="61"/>
    <w:rsid w:val="00344798"/>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paragraph" w:customStyle="1" w:styleId="DefaultText">
    <w:name w:val="Default Text"/>
    <w:basedOn w:val="Normal"/>
    <w:rsid w:val="00344798"/>
    <w:pPr>
      <w:overflowPunct w:val="0"/>
      <w:autoSpaceDE w:val="0"/>
      <w:autoSpaceDN w:val="0"/>
      <w:adjustRightInd w:val="0"/>
      <w:spacing w:after="0" w:line="240" w:lineRule="auto"/>
      <w:jc w:val="both"/>
    </w:pPr>
    <w:rPr>
      <w:rFonts w:ascii="Helvetica" w:eastAsia="Times New Roman" w:hAnsi="Helvetica" w:cs="Times New Roman"/>
      <w:szCs w:val="20"/>
      <w:lang w:eastAsia="en-GB"/>
    </w:rPr>
  </w:style>
  <w:style w:type="paragraph" w:styleId="NormalWeb">
    <w:name w:val="Normal (Web)"/>
    <w:basedOn w:val="Normal"/>
    <w:uiPriority w:val="99"/>
    <w:semiHidden/>
    <w:unhideWhenUsed/>
    <w:rsid w:val="00344798"/>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customStyle="1" w:styleId="TableGridLight1">
    <w:name w:val="Table Grid Light1"/>
    <w:basedOn w:val="TableNormal"/>
    <w:uiPriority w:val="40"/>
    <w:rsid w:val="003447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805586"/>
    <w:pPr>
      <w:spacing w:line="276" w:lineRule="auto"/>
      <w:outlineLvl w:val="9"/>
    </w:pPr>
    <w:rPr>
      <w:lang w:val="en-US" w:eastAsia="ja-JP"/>
    </w:rPr>
  </w:style>
  <w:style w:type="paragraph" w:styleId="TOC1">
    <w:name w:val="toc 1"/>
    <w:basedOn w:val="Normal"/>
    <w:next w:val="Normal"/>
    <w:autoRedefine/>
    <w:uiPriority w:val="39"/>
    <w:unhideWhenUsed/>
    <w:rsid w:val="00805586"/>
    <w:pPr>
      <w:spacing w:after="100"/>
    </w:pPr>
  </w:style>
  <w:style w:type="character" w:customStyle="1" w:styleId="Heading2Char">
    <w:name w:val="Heading 2 Char"/>
    <w:basedOn w:val="DefaultParagraphFont"/>
    <w:link w:val="Heading2"/>
    <w:uiPriority w:val="9"/>
    <w:rsid w:val="00805586"/>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805586"/>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805586"/>
    <w:rPr>
      <w:rFonts w:asciiTheme="majorHAnsi" w:eastAsiaTheme="majorEastAsia" w:hAnsiTheme="majorHAnsi" w:cstheme="majorBidi"/>
      <w:b/>
      <w:bCs/>
      <w:i/>
      <w:iCs/>
      <w:color w:val="5B9BD5" w:themeColor="accent1"/>
    </w:rPr>
  </w:style>
  <w:style w:type="paragraph" w:styleId="TOC2">
    <w:name w:val="toc 2"/>
    <w:basedOn w:val="Normal"/>
    <w:next w:val="Normal"/>
    <w:autoRedefine/>
    <w:uiPriority w:val="39"/>
    <w:unhideWhenUsed/>
    <w:rsid w:val="007F2788"/>
    <w:pPr>
      <w:spacing w:after="100"/>
      <w:ind w:left="220"/>
    </w:pPr>
  </w:style>
  <w:style w:type="paragraph" w:styleId="TOC3">
    <w:name w:val="toc 3"/>
    <w:basedOn w:val="Normal"/>
    <w:next w:val="Normal"/>
    <w:autoRedefine/>
    <w:uiPriority w:val="39"/>
    <w:unhideWhenUsed/>
    <w:rsid w:val="007F2788"/>
    <w:pPr>
      <w:spacing w:after="100"/>
      <w:ind w:left="440"/>
    </w:pPr>
  </w:style>
  <w:style w:type="paragraph" w:styleId="Caption">
    <w:name w:val="caption"/>
    <w:basedOn w:val="Normal"/>
    <w:next w:val="Normal"/>
    <w:uiPriority w:val="35"/>
    <w:unhideWhenUsed/>
    <w:qFormat/>
    <w:rsid w:val="005D23D8"/>
    <w:pPr>
      <w:spacing w:line="240" w:lineRule="auto"/>
    </w:pPr>
    <w:rPr>
      <w:b/>
      <w:bCs/>
      <w:color w:val="5B9BD5" w:themeColor="accent1"/>
      <w:sz w:val="18"/>
      <w:szCs w:val="18"/>
    </w:rPr>
  </w:style>
  <w:style w:type="paragraph" w:styleId="TableofFigures">
    <w:name w:val="table of figures"/>
    <w:basedOn w:val="Normal"/>
    <w:next w:val="Normal"/>
    <w:uiPriority w:val="99"/>
    <w:unhideWhenUsed/>
    <w:rsid w:val="00930A69"/>
    <w:pPr>
      <w:spacing w:after="0"/>
    </w:pPr>
  </w:style>
  <w:style w:type="paragraph" w:styleId="Bibliography">
    <w:name w:val="Bibliography"/>
    <w:basedOn w:val="Normal"/>
    <w:next w:val="Normal"/>
    <w:uiPriority w:val="37"/>
    <w:unhideWhenUsed/>
    <w:rsid w:val="00097628"/>
  </w:style>
  <w:style w:type="character" w:styleId="Strong">
    <w:name w:val="Strong"/>
    <w:basedOn w:val="DefaultParagraphFont"/>
    <w:uiPriority w:val="22"/>
    <w:qFormat/>
    <w:rsid w:val="00293357"/>
    <w:rPr>
      <w:b/>
      <w:bCs/>
    </w:rPr>
  </w:style>
  <w:style w:type="table" w:customStyle="1" w:styleId="PlainTable11">
    <w:name w:val="Plain Table 11"/>
    <w:basedOn w:val="TableNormal"/>
    <w:uiPriority w:val="41"/>
    <w:rsid w:val="006B33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2">
    <w:name w:val="Table Grid Light2"/>
    <w:basedOn w:val="TableNormal"/>
    <w:uiPriority w:val="40"/>
    <w:rsid w:val="006B33C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link w:val="NoSpacingChar"/>
    <w:uiPriority w:val="1"/>
    <w:qFormat/>
    <w:rsid w:val="00520C99"/>
    <w:pPr>
      <w:spacing w:after="0" w:line="240" w:lineRule="auto"/>
    </w:pPr>
    <w:rPr>
      <w:rFonts w:eastAsiaTheme="minorEastAsia"/>
      <w:lang w:eastAsia="en-GB"/>
    </w:rPr>
  </w:style>
  <w:style w:type="character" w:customStyle="1" w:styleId="NoSpacingChar">
    <w:name w:val="No Spacing Char"/>
    <w:basedOn w:val="DefaultParagraphFont"/>
    <w:link w:val="NoSpacing"/>
    <w:uiPriority w:val="1"/>
    <w:rsid w:val="00520C99"/>
    <w:rPr>
      <w:rFonts w:eastAsiaTheme="minorEastAsia"/>
      <w:lang w:eastAsia="en-GB"/>
    </w:rPr>
  </w:style>
  <w:style w:type="paragraph" w:styleId="Revision">
    <w:name w:val="Revision"/>
    <w:hidden/>
    <w:uiPriority w:val="99"/>
    <w:semiHidden/>
    <w:rsid w:val="00AB2F5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9357">
      <w:bodyDiv w:val="1"/>
      <w:marLeft w:val="0"/>
      <w:marRight w:val="0"/>
      <w:marTop w:val="0"/>
      <w:marBottom w:val="0"/>
      <w:divBdr>
        <w:top w:val="none" w:sz="0" w:space="0" w:color="auto"/>
        <w:left w:val="none" w:sz="0" w:space="0" w:color="auto"/>
        <w:bottom w:val="none" w:sz="0" w:space="0" w:color="auto"/>
        <w:right w:val="none" w:sz="0" w:space="0" w:color="auto"/>
      </w:divBdr>
    </w:div>
    <w:div w:id="12465701">
      <w:bodyDiv w:val="1"/>
      <w:marLeft w:val="0"/>
      <w:marRight w:val="0"/>
      <w:marTop w:val="0"/>
      <w:marBottom w:val="0"/>
      <w:divBdr>
        <w:top w:val="none" w:sz="0" w:space="0" w:color="auto"/>
        <w:left w:val="none" w:sz="0" w:space="0" w:color="auto"/>
        <w:bottom w:val="none" w:sz="0" w:space="0" w:color="auto"/>
        <w:right w:val="none" w:sz="0" w:space="0" w:color="auto"/>
      </w:divBdr>
    </w:div>
    <w:div w:id="12612233">
      <w:bodyDiv w:val="1"/>
      <w:marLeft w:val="0"/>
      <w:marRight w:val="0"/>
      <w:marTop w:val="0"/>
      <w:marBottom w:val="0"/>
      <w:divBdr>
        <w:top w:val="none" w:sz="0" w:space="0" w:color="auto"/>
        <w:left w:val="none" w:sz="0" w:space="0" w:color="auto"/>
        <w:bottom w:val="none" w:sz="0" w:space="0" w:color="auto"/>
        <w:right w:val="none" w:sz="0" w:space="0" w:color="auto"/>
      </w:divBdr>
    </w:div>
    <w:div w:id="14579740">
      <w:bodyDiv w:val="1"/>
      <w:marLeft w:val="0"/>
      <w:marRight w:val="0"/>
      <w:marTop w:val="0"/>
      <w:marBottom w:val="0"/>
      <w:divBdr>
        <w:top w:val="none" w:sz="0" w:space="0" w:color="auto"/>
        <w:left w:val="none" w:sz="0" w:space="0" w:color="auto"/>
        <w:bottom w:val="none" w:sz="0" w:space="0" w:color="auto"/>
        <w:right w:val="none" w:sz="0" w:space="0" w:color="auto"/>
      </w:divBdr>
    </w:div>
    <w:div w:id="29573335">
      <w:bodyDiv w:val="1"/>
      <w:marLeft w:val="0"/>
      <w:marRight w:val="0"/>
      <w:marTop w:val="0"/>
      <w:marBottom w:val="0"/>
      <w:divBdr>
        <w:top w:val="none" w:sz="0" w:space="0" w:color="auto"/>
        <w:left w:val="none" w:sz="0" w:space="0" w:color="auto"/>
        <w:bottom w:val="none" w:sz="0" w:space="0" w:color="auto"/>
        <w:right w:val="none" w:sz="0" w:space="0" w:color="auto"/>
      </w:divBdr>
    </w:div>
    <w:div w:id="47075090">
      <w:bodyDiv w:val="1"/>
      <w:marLeft w:val="0"/>
      <w:marRight w:val="0"/>
      <w:marTop w:val="0"/>
      <w:marBottom w:val="0"/>
      <w:divBdr>
        <w:top w:val="none" w:sz="0" w:space="0" w:color="auto"/>
        <w:left w:val="none" w:sz="0" w:space="0" w:color="auto"/>
        <w:bottom w:val="none" w:sz="0" w:space="0" w:color="auto"/>
        <w:right w:val="none" w:sz="0" w:space="0" w:color="auto"/>
      </w:divBdr>
    </w:div>
    <w:div w:id="56706290">
      <w:bodyDiv w:val="1"/>
      <w:marLeft w:val="0"/>
      <w:marRight w:val="0"/>
      <w:marTop w:val="0"/>
      <w:marBottom w:val="0"/>
      <w:divBdr>
        <w:top w:val="none" w:sz="0" w:space="0" w:color="auto"/>
        <w:left w:val="none" w:sz="0" w:space="0" w:color="auto"/>
        <w:bottom w:val="none" w:sz="0" w:space="0" w:color="auto"/>
        <w:right w:val="none" w:sz="0" w:space="0" w:color="auto"/>
      </w:divBdr>
    </w:div>
    <w:div w:id="58788385">
      <w:bodyDiv w:val="1"/>
      <w:marLeft w:val="0"/>
      <w:marRight w:val="0"/>
      <w:marTop w:val="0"/>
      <w:marBottom w:val="0"/>
      <w:divBdr>
        <w:top w:val="none" w:sz="0" w:space="0" w:color="auto"/>
        <w:left w:val="none" w:sz="0" w:space="0" w:color="auto"/>
        <w:bottom w:val="none" w:sz="0" w:space="0" w:color="auto"/>
        <w:right w:val="none" w:sz="0" w:space="0" w:color="auto"/>
      </w:divBdr>
    </w:div>
    <w:div w:id="75565648">
      <w:bodyDiv w:val="1"/>
      <w:marLeft w:val="0"/>
      <w:marRight w:val="0"/>
      <w:marTop w:val="0"/>
      <w:marBottom w:val="0"/>
      <w:divBdr>
        <w:top w:val="none" w:sz="0" w:space="0" w:color="auto"/>
        <w:left w:val="none" w:sz="0" w:space="0" w:color="auto"/>
        <w:bottom w:val="none" w:sz="0" w:space="0" w:color="auto"/>
        <w:right w:val="none" w:sz="0" w:space="0" w:color="auto"/>
      </w:divBdr>
    </w:div>
    <w:div w:id="88814951">
      <w:bodyDiv w:val="1"/>
      <w:marLeft w:val="0"/>
      <w:marRight w:val="0"/>
      <w:marTop w:val="0"/>
      <w:marBottom w:val="0"/>
      <w:divBdr>
        <w:top w:val="none" w:sz="0" w:space="0" w:color="auto"/>
        <w:left w:val="none" w:sz="0" w:space="0" w:color="auto"/>
        <w:bottom w:val="none" w:sz="0" w:space="0" w:color="auto"/>
        <w:right w:val="none" w:sz="0" w:space="0" w:color="auto"/>
      </w:divBdr>
    </w:div>
    <w:div w:id="92554017">
      <w:bodyDiv w:val="1"/>
      <w:marLeft w:val="0"/>
      <w:marRight w:val="0"/>
      <w:marTop w:val="0"/>
      <w:marBottom w:val="0"/>
      <w:divBdr>
        <w:top w:val="none" w:sz="0" w:space="0" w:color="auto"/>
        <w:left w:val="none" w:sz="0" w:space="0" w:color="auto"/>
        <w:bottom w:val="none" w:sz="0" w:space="0" w:color="auto"/>
        <w:right w:val="none" w:sz="0" w:space="0" w:color="auto"/>
      </w:divBdr>
    </w:div>
    <w:div w:id="94641797">
      <w:bodyDiv w:val="1"/>
      <w:marLeft w:val="0"/>
      <w:marRight w:val="0"/>
      <w:marTop w:val="0"/>
      <w:marBottom w:val="0"/>
      <w:divBdr>
        <w:top w:val="none" w:sz="0" w:space="0" w:color="auto"/>
        <w:left w:val="none" w:sz="0" w:space="0" w:color="auto"/>
        <w:bottom w:val="none" w:sz="0" w:space="0" w:color="auto"/>
        <w:right w:val="none" w:sz="0" w:space="0" w:color="auto"/>
      </w:divBdr>
    </w:div>
    <w:div w:id="99421063">
      <w:bodyDiv w:val="1"/>
      <w:marLeft w:val="0"/>
      <w:marRight w:val="0"/>
      <w:marTop w:val="0"/>
      <w:marBottom w:val="0"/>
      <w:divBdr>
        <w:top w:val="none" w:sz="0" w:space="0" w:color="auto"/>
        <w:left w:val="none" w:sz="0" w:space="0" w:color="auto"/>
        <w:bottom w:val="none" w:sz="0" w:space="0" w:color="auto"/>
        <w:right w:val="none" w:sz="0" w:space="0" w:color="auto"/>
      </w:divBdr>
    </w:div>
    <w:div w:id="100691073">
      <w:bodyDiv w:val="1"/>
      <w:marLeft w:val="0"/>
      <w:marRight w:val="0"/>
      <w:marTop w:val="0"/>
      <w:marBottom w:val="0"/>
      <w:divBdr>
        <w:top w:val="none" w:sz="0" w:space="0" w:color="auto"/>
        <w:left w:val="none" w:sz="0" w:space="0" w:color="auto"/>
        <w:bottom w:val="none" w:sz="0" w:space="0" w:color="auto"/>
        <w:right w:val="none" w:sz="0" w:space="0" w:color="auto"/>
      </w:divBdr>
    </w:div>
    <w:div w:id="109279184">
      <w:bodyDiv w:val="1"/>
      <w:marLeft w:val="0"/>
      <w:marRight w:val="0"/>
      <w:marTop w:val="0"/>
      <w:marBottom w:val="0"/>
      <w:divBdr>
        <w:top w:val="none" w:sz="0" w:space="0" w:color="auto"/>
        <w:left w:val="none" w:sz="0" w:space="0" w:color="auto"/>
        <w:bottom w:val="none" w:sz="0" w:space="0" w:color="auto"/>
        <w:right w:val="none" w:sz="0" w:space="0" w:color="auto"/>
      </w:divBdr>
    </w:div>
    <w:div w:id="115637094">
      <w:bodyDiv w:val="1"/>
      <w:marLeft w:val="0"/>
      <w:marRight w:val="0"/>
      <w:marTop w:val="0"/>
      <w:marBottom w:val="0"/>
      <w:divBdr>
        <w:top w:val="none" w:sz="0" w:space="0" w:color="auto"/>
        <w:left w:val="none" w:sz="0" w:space="0" w:color="auto"/>
        <w:bottom w:val="none" w:sz="0" w:space="0" w:color="auto"/>
        <w:right w:val="none" w:sz="0" w:space="0" w:color="auto"/>
      </w:divBdr>
    </w:div>
    <w:div w:id="144397034">
      <w:bodyDiv w:val="1"/>
      <w:marLeft w:val="0"/>
      <w:marRight w:val="0"/>
      <w:marTop w:val="0"/>
      <w:marBottom w:val="0"/>
      <w:divBdr>
        <w:top w:val="none" w:sz="0" w:space="0" w:color="auto"/>
        <w:left w:val="none" w:sz="0" w:space="0" w:color="auto"/>
        <w:bottom w:val="none" w:sz="0" w:space="0" w:color="auto"/>
        <w:right w:val="none" w:sz="0" w:space="0" w:color="auto"/>
      </w:divBdr>
    </w:div>
    <w:div w:id="170796535">
      <w:bodyDiv w:val="1"/>
      <w:marLeft w:val="0"/>
      <w:marRight w:val="0"/>
      <w:marTop w:val="0"/>
      <w:marBottom w:val="0"/>
      <w:divBdr>
        <w:top w:val="none" w:sz="0" w:space="0" w:color="auto"/>
        <w:left w:val="none" w:sz="0" w:space="0" w:color="auto"/>
        <w:bottom w:val="none" w:sz="0" w:space="0" w:color="auto"/>
        <w:right w:val="none" w:sz="0" w:space="0" w:color="auto"/>
      </w:divBdr>
    </w:div>
    <w:div w:id="173964417">
      <w:bodyDiv w:val="1"/>
      <w:marLeft w:val="0"/>
      <w:marRight w:val="0"/>
      <w:marTop w:val="0"/>
      <w:marBottom w:val="0"/>
      <w:divBdr>
        <w:top w:val="none" w:sz="0" w:space="0" w:color="auto"/>
        <w:left w:val="none" w:sz="0" w:space="0" w:color="auto"/>
        <w:bottom w:val="none" w:sz="0" w:space="0" w:color="auto"/>
        <w:right w:val="none" w:sz="0" w:space="0" w:color="auto"/>
      </w:divBdr>
    </w:div>
    <w:div w:id="184681941">
      <w:bodyDiv w:val="1"/>
      <w:marLeft w:val="0"/>
      <w:marRight w:val="0"/>
      <w:marTop w:val="0"/>
      <w:marBottom w:val="0"/>
      <w:divBdr>
        <w:top w:val="none" w:sz="0" w:space="0" w:color="auto"/>
        <w:left w:val="none" w:sz="0" w:space="0" w:color="auto"/>
        <w:bottom w:val="none" w:sz="0" w:space="0" w:color="auto"/>
        <w:right w:val="none" w:sz="0" w:space="0" w:color="auto"/>
      </w:divBdr>
    </w:div>
    <w:div w:id="187262094">
      <w:bodyDiv w:val="1"/>
      <w:marLeft w:val="0"/>
      <w:marRight w:val="0"/>
      <w:marTop w:val="0"/>
      <w:marBottom w:val="0"/>
      <w:divBdr>
        <w:top w:val="none" w:sz="0" w:space="0" w:color="auto"/>
        <w:left w:val="none" w:sz="0" w:space="0" w:color="auto"/>
        <w:bottom w:val="none" w:sz="0" w:space="0" w:color="auto"/>
        <w:right w:val="none" w:sz="0" w:space="0" w:color="auto"/>
      </w:divBdr>
    </w:div>
    <w:div w:id="187835856">
      <w:bodyDiv w:val="1"/>
      <w:marLeft w:val="0"/>
      <w:marRight w:val="0"/>
      <w:marTop w:val="0"/>
      <w:marBottom w:val="0"/>
      <w:divBdr>
        <w:top w:val="none" w:sz="0" w:space="0" w:color="auto"/>
        <w:left w:val="none" w:sz="0" w:space="0" w:color="auto"/>
        <w:bottom w:val="none" w:sz="0" w:space="0" w:color="auto"/>
        <w:right w:val="none" w:sz="0" w:space="0" w:color="auto"/>
      </w:divBdr>
    </w:div>
    <w:div w:id="190999907">
      <w:bodyDiv w:val="1"/>
      <w:marLeft w:val="0"/>
      <w:marRight w:val="0"/>
      <w:marTop w:val="0"/>
      <w:marBottom w:val="0"/>
      <w:divBdr>
        <w:top w:val="none" w:sz="0" w:space="0" w:color="auto"/>
        <w:left w:val="none" w:sz="0" w:space="0" w:color="auto"/>
        <w:bottom w:val="none" w:sz="0" w:space="0" w:color="auto"/>
        <w:right w:val="none" w:sz="0" w:space="0" w:color="auto"/>
      </w:divBdr>
    </w:div>
    <w:div w:id="194126322">
      <w:bodyDiv w:val="1"/>
      <w:marLeft w:val="0"/>
      <w:marRight w:val="0"/>
      <w:marTop w:val="0"/>
      <w:marBottom w:val="0"/>
      <w:divBdr>
        <w:top w:val="none" w:sz="0" w:space="0" w:color="auto"/>
        <w:left w:val="none" w:sz="0" w:space="0" w:color="auto"/>
        <w:bottom w:val="none" w:sz="0" w:space="0" w:color="auto"/>
        <w:right w:val="none" w:sz="0" w:space="0" w:color="auto"/>
      </w:divBdr>
    </w:div>
    <w:div w:id="200631738">
      <w:bodyDiv w:val="1"/>
      <w:marLeft w:val="0"/>
      <w:marRight w:val="0"/>
      <w:marTop w:val="0"/>
      <w:marBottom w:val="0"/>
      <w:divBdr>
        <w:top w:val="none" w:sz="0" w:space="0" w:color="auto"/>
        <w:left w:val="none" w:sz="0" w:space="0" w:color="auto"/>
        <w:bottom w:val="none" w:sz="0" w:space="0" w:color="auto"/>
        <w:right w:val="none" w:sz="0" w:space="0" w:color="auto"/>
      </w:divBdr>
    </w:div>
    <w:div w:id="202911859">
      <w:bodyDiv w:val="1"/>
      <w:marLeft w:val="0"/>
      <w:marRight w:val="0"/>
      <w:marTop w:val="0"/>
      <w:marBottom w:val="0"/>
      <w:divBdr>
        <w:top w:val="none" w:sz="0" w:space="0" w:color="auto"/>
        <w:left w:val="none" w:sz="0" w:space="0" w:color="auto"/>
        <w:bottom w:val="none" w:sz="0" w:space="0" w:color="auto"/>
        <w:right w:val="none" w:sz="0" w:space="0" w:color="auto"/>
      </w:divBdr>
    </w:div>
    <w:div w:id="222983708">
      <w:bodyDiv w:val="1"/>
      <w:marLeft w:val="0"/>
      <w:marRight w:val="0"/>
      <w:marTop w:val="0"/>
      <w:marBottom w:val="0"/>
      <w:divBdr>
        <w:top w:val="none" w:sz="0" w:space="0" w:color="auto"/>
        <w:left w:val="none" w:sz="0" w:space="0" w:color="auto"/>
        <w:bottom w:val="none" w:sz="0" w:space="0" w:color="auto"/>
        <w:right w:val="none" w:sz="0" w:space="0" w:color="auto"/>
      </w:divBdr>
    </w:div>
    <w:div w:id="243927473">
      <w:bodyDiv w:val="1"/>
      <w:marLeft w:val="0"/>
      <w:marRight w:val="0"/>
      <w:marTop w:val="0"/>
      <w:marBottom w:val="0"/>
      <w:divBdr>
        <w:top w:val="none" w:sz="0" w:space="0" w:color="auto"/>
        <w:left w:val="none" w:sz="0" w:space="0" w:color="auto"/>
        <w:bottom w:val="none" w:sz="0" w:space="0" w:color="auto"/>
        <w:right w:val="none" w:sz="0" w:space="0" w:color="auto"/>
      </w:divBdr>
    </w:div>
    <w:div w:id="248202597">
      <w:bodyDiv w:val="1"/>
      <w:marLeft w:val="0"/>
      <w:marRight w:val="0"/>
      <w:marTop w:val="0"/>
      <w:marBottom w:val="0"/>
      <w:divBdr>
        <w:top w:val="none" w:sz="0" w:space="0" w:color="auto"/>
        <w:left w:val="none" w:sz="0" w:space="0" w:color="auto"/>
        <w:bottom w:val="none" w:sz="0" w:space="0" w:color="auto"/>
        <w:right w:val="none" w:sz="0" w:space="0" w:color="auto"/>
      </w:divBdr>
    </w:div>
    <w:div w:id="259224297">
      <w:bodyDiv w:val="1"/>
      <w:marLeft w:val="0"/>
      <w:marRight w:val="0"/>
      <w:marTop w:val="0"/>
      <w:marBottom w:val="0"/>
      <w:divBdr>
        <w:top w:val="none" w:sz="0" w:space="0" w:color="auto"/>
        <w:left w:val="none" w:sz="0" w:space="0" w:color="auto"/>
        <w:bottom w:val="none" w:sz="0" w:space="0" w:color="auto"/>
        <w:right w:val="none" w:sz="0" w:space="0" w:color="auto"/>
      </w:divBdr>
    </w:div>
    <w:div w:id="271404227">
      <w:bodyDiv w:val="1"/>
      <w:marLeft w:val="0"/>
      <w:marRight w:val="0"/>
      <w:marTop w:val="0"/>
      <w:marBottom w:val="0"/>
      <w:divBdr>
        <w:top w:val="none" w:sz="0" w:space="0" w:color="auto"/>
        <w:left w:val="none" w:sz="0" w:space="0" w:color="auto"/>
        <w:bottom w:val="none" w:sz="0" w:space="0" w:color="auto"/>
        <w:right w:val="none" w:sz="0" w:space="0" w:color="auto"/>
      </w:divBdr>
    </w:div>
    <w:div w:id="276303073">
      <w:bodyDiv w:val="1"/>
      <w:marLeft w:val="0"/>
      <w:marRight w:val="0"/>
      <w:marTop w:val="0"/>
      <w:marBottom w:val="0"/>
      <w:divBdr>
        <w:top w:val="none" w:sz="0" w:space="0" w:color="auto"/>
        <w:left w:val="none" w:sz="0" w:space="0" w:color="auto"/>
        <w:bottom w:val="none" w:sz="0" w:space="0" w:color="auto"/>
        <w:right w:val="none" w:sz="0" w:space="0" w:color="auto"/>
      </w:divBdr>
    </w:div>
    <w:div w:id="278999753">
      <w:bodyDiv w:val="1"/>
      <w:marLeft w:val="0"/>
      <w:marRight w:val="0"/>
      <w:marTop w:val="0"/>
      <w:marBottom w:val="0"/>
      <w:divBdr>
        <w:top w:val="none" w:sz="0" w:space="0" w:color="auto"/>
        <w:left w:val="none" w:sz="0" w:space="0" w:color="auto"/>
        <w:bottom w:val="none" w:sz="0" w:space="0" w:color="auto"/>
        <w:right w:val="none" w:sz="0" w:space="0" w:color="auto"/>
      </w:divBdr>
    </w:div>
    <w:div w:id="303779574">
      <w:bodyDiv w:val="1"/>
      <w:marLeft w:val="0"/>
      <w:marRight w:val="0"/>
      <w:marTop w:val="0"/>
      <w:marBottom w:val="0"/>
      <w:divBdr>
        <w:top w:val="none" w:sz="0" w:space="0" w:color="auto"/>
        <w:left w:val="none" w:sz="0" w:space="0" w:color="auto"/>
        <w:bottom w:val="none" w:sz="0" w:space="0" w:color="auto"/>
        <w:right w:val="none" w:sz="0" w:space="0" w:color="auto"/>
      </w:divBdr>
    </w:div>
    <w:div w:id="315695335">
      <w:bodyDiv w:val="1"/>
      <w:marLeft w:val="0"/>
      <w:marRight w:val="0"/>
      <w:marTop w:val="0"/>
      <w:marBottom w:val="0"/>
      <w:divBdr>
        <w:top w:val="none" w:sz="0" w:space="0" w:color="auto"/>
        <w:left w:val="none" w:sz="0" w:space="0" w:color="auto"/>
        <w:bottom w:val="none" w:sz="0" w:space="0" w:color="auto"/>
        <w:right w:val="none" w:sz="0" w:space="0" w:color="auto"/>
      </w:divBdr>
    </w:div>
    <w:div w:id="317661115">
      <w:bodyDiv w:val="1"/>
      <w:marLeft w:val="0"/>
      <w:marRight w:val="0"/>
      <w:marTop w:val="0"/>
      <w:marBottom w:val="0"/>
      <w:divBdr>
        <w:top w:val="none" w:sz="0" w:space="0" w:color="auto"/>
        <w:left w:val="none" w:sz="0" w:space="0" w:color="auto"/>
        <w:bottom w:val="none" w:sz="0" w:space="0" w:color="auto"/>
        <w:right w:val="none" w:sz="0" w:space="0" w:color="auto"/>
      </w:divBdr>
    </w:div>
    <w:div w:id="319041382">
      <w:bodyDiv w:val="1"/>
      <w:marLeft w:val="0"/>
      <w:marRight w:val="0"/>
      <w:marTop w:val="0"/>
      <w:marBottom w:val="0"/>
      <w:divBdr>
        <w:top w:val="none" w:sz="0" w:space="0" w:color="auto"/>
        <w:left w:val="none" w:sz="0" w:space="0" w:color="auto"/>
        <w:bottom w:val="none" w:sz="0" w:space="0" w:color="auto"/>
        <w:right w:val="none" w:sz="0" w:space="0" w:color="auto"/>
      </w:divBdr>
    </w:div>
    <w:div w:id="331497576">
      <w:bodyDiv w:val="1"/>
      <w:marLeft w:val="0"/>
      <w:marRight w:val="0"/>
      <w:marTop w:val="0"/>
      <w:marBottom w:val="0"/>
      <w:divBdr>
        <w:top w:val="none" w:sz="0" w:space="0" w:color="auto"/>
        <w:left w:val="none" w:sz="0" w:space="0" w:color="auto"/>
        <w:bottom w:val="none" w:sz="0" w:space="0" w:color="auto"/>
        <w:right w:val="none" w:sz="0" w:space="0" w:color="auto"/>
      </w:divBdr>
    </w:div>
    <w:div w:id="332299071">
      <w:bodyDiv w:val="1"/>
      <w:marLeft w:val="0"/>
      <w:marRight w:val="0"/>
      <w:marTop w:val="0"/>
      <w:marBottom w:val="0"/>
      <w:divBdr>
        <w:top w:val="none" w:sz="0" w:space="0" w:color="auto"/>
        <w:left w:val="none" w:sz="0" w:space="0" w:color="auto"/>
        <w:bottom w:val="none" w:sz="0" w:space="0" w:color="auto"/>
        <w:right w:val="none" w:sz="0" w:space="0" w:color="auto"/>
      </w:divBdr>
    </w:div>
    <w:div w:id="332531308">
      <w:bodyDiv w:val="1"/>
      <w:marLeft w:val="0"/>
      <w:marRight w:val="0"/>
      <w:marTop w:val="0"/>
      <w:marBottom w:val="0"/>
      <w:divBdr>
        <w:top w:val="none" w:sz="0" w:space="0" w:color="auto"/>
        <w:left w:val="none" w:sz="0" w:space="0" w:color="auto"/>
        <w:bottom w:val="none" w:sz="0" w:space="0" w:color="auto"/>
        <w:right w:val="none" w:sz="0" w:space="0" w:color="auto"/>
      </w:divBdr>
    </w:div>
    <w:div w:id="338822644">
      <w:bodyDiv w:val="1"/>
      <w:marLeft w:val="0"/>
      <w:marRight w:val="0"/>
      <w:marTop w:val="0"/>
      <w:marBottom w:val="0"/>
      <w:divBdr>
        <w:top w:val="none" w:sz="0" w:space="0" w:color="auto"/>
        <w:left w:val="none" w:sz="0" w:space="0" w:color="auto"/>
        <w:bottom w:val="none" w:sz="0" w:space="0" w:color="auto"/>
        <w:right w:val="none" w:sz="0" w:space="0" w:color="auto"/>
      </w:divBdr>
    </w:div>
    <w:div w:id="349255549">
      <w:bodyDiv w:val="1"/>
      <w:marLeft w:val="0"/>
      <w:marRight w:val="0"/>
      <w:marTop w:val="0"/>
      <w:marBottom w:val="0"/>
      <w:divBdr>
        <w:top w:val="none" w:sz="0" w:space="0" w:color="auto"/>
        <w:left w:val="none" w:sz="0" w:space="0" w:color="auto"/>
        <w:bottom w:val="none" w:sz="0" w:space="0" w:color="auto"/>
        <w:right w:val="none" w:sz="0" w:space="0" w:color="auto"/>
      </w:divBdr>
    </w:div>
    <w:div w:id="389233646">
      <w:bodyDiv w:val="1"/>
      <w:marLeft w:val="0"/>
      <w:marRight w:val="0"/>
      <w:marTop w:val="0"/>
      <w:marBottom w:val="0"/>
      <w:divBdr>
        <w:top w:val="none" w:sz="0" w:space="0" w:color="auto"/>
        <w:left w:val="none" w:sz="0" w:space="0" w:color="auto"/>
        <w:bottom w:val="none" w:sz="0" w:space="0" w:color="auto"/>
        <w:right w:val="none" w:sz="0" w:space="0" w:color="auto"/>
      </w:divBdr>
    </w:div>
    <w:div w:id="397240994">
      <w:bodyDiv w:val="1"/>
      <w:marLeft w:val="0"/>
      <w:marRight w:val="0"/>
      <w:marTop w:val="0"/>
      <w:marBottom w:val="0"/>
      <w:divBdr>
        <w:top w:val="none" w:sz="0" w:space="0" w:color="auto"/>
        <w:left w:val="none" w:sz="0" w:space="0" w:color="auto"/>
        <w:bottom w:val="none" w:sz="0" w:space="0" w:color="auto"/>
        <w:right w:val="none" w:sz="0" w:space="0" w:color="auto"/>
      </w:divBdr>
    </w:div>
    <w:div w:id="407309267">
      <w:bodyDiv w:val="1"/>
      <w:marLeft w:val="0"/>
      <w:marRight w:val="0"/>
      <w:marTop w:val="0"/>
      <w:marBottom w:val="0"/>
      <w:divBdr>
        <w:top w:val="none" w:sz="0" w:space="0" w:color="auto"/>
        <w:left w:val="none" w:sz="0" w:space="0" w:color="auto"/>
        <w:bottom w:val="none" w:sz="0" w:space="0" w:color="auto"/>
        <w:right w:val="none" w:sz="0" w:space="0" w:color="auto"/>
      </w:divBdr>
    </w:div>
    <w:div w:id="409546778">
      <w:bodyDiv w:val="1"/>
      <w:marLeft w:val="0"/>
      <w:marRight w:val="0"/>
      <w:marTop w:val="0"/>
      <w:marBottom w:val="0"/>
      <w:divBdr>
        <w:top w:val="none" w:sz="0" w:space="0" w:color="auto"/>
        <w:left w:val="none" w:sz="0" w:space="0" w:color="auto"/>
        <w:bottom w:val="none" w:sz="0" w:space="0" w:color="auto"/>
        <w:right w:val="none" w:sz="0" w:space="0" w:color="auto"/>
      </w:divBdr>
    </w:div>
    <w:div w:id="410546518">
      <w:bodyDiv w:val="1"/>
      <w:marLeft w:val="0"/>
      <w:marRight w:val="0"/>
      <w:marTop w:val="0"/>
      <w:marBottom w:val="0"/>
      <w:divBdr>
        <w:top w:val="none" w:sz="0" w:space="0" w:color="auto"/>
        <w:left w:val="none" w:sz="0" w:space="0" w:color="auto"/>
        <w:bottom w:val="none" w:sz="0" w:space="0" w:color="auto"/>
        <w:right w:val="none" w:sz="0" w:space="0" w:color="auto"/>
      </w:divBdr>
    </w:div>
    <w:div w:id="438768211">
      <w:bodyDiv w:val="1"/>
      <w:marLeft w:val="0"/>
      <w:marRight w:val="0"/>
      <w:marTop w:val="0"/>
      <w:marBottom w:val="0"/>
      <w:divBdr>
        <w:top w:val="none" w:sz="0" w:space="0" w:color="auto"/>
        <w:left w:val="none" w:sz="0" w:space="0" w:color="auto"/>
        <w:bottom w:val="none" w:sz="0" w:space="0" w:color="auto"/>
        <w:right w:val="none" w:sz="0" w:space="0" w:color="auto"/>
      </w:divBdr>
    </w:div>
    <w:div w:id="450516634">
      <w:bodyDiv w:val="1"/>
      <w:marLeft w:val="0"/>
      <w:marRight w:val="0"/>
      <w:marTop w:val="0"/>
      <w:marBottom w:val="0"/>
      <w:divBdr>
        <w:top w:val="none" w:sz="0" w:space="0" w:color="auto"/>
        <w:left w:val="none" w:sz="0" w:space="0" w:color="auto"/>
        <w:bottom w:val="none" w:sz="0" w:space="0" w:color="auto"/>
        <w:right w:val="none" w:sz="0" w:space="0" w:color="auto"/>
      </w:divBdr>
    </w:div>
    <w:div w:id="461046295">
      <w:bodyDiv w:val="1"/>
      <w:marLeft w:val="0"/>
      <w:marRight w:val="0"/>
      <w:marTop w:val="0"/>
      <w:marBottom w:val="0"/>
      <w:divBdr>
        <w:top w:val="none" w:sz="0" w:space="0" w:color="auto"/>
        <w:left w:val="none" w:sz="0" w:space="0" w:color="auto"/>
        <w:bottom w:val="none" w:sz="0" w:space="0" w:color="auto"/>
        <w:right w:val="none" w:sz="0" w:space="0" w:color="auto"/>
      </w:divBdr>
    </w:div>
    <w:div w:id="471287198">
      <w:bodyDiv w:val="1"/>
      <w:marLeft w:val="0"/>
      <w:marRight w:val="0"/>
      <w:marTop w:val="0"/>
      <w:marBottom w:val="0"/>
      <w:divBdr>
        <w:top w:val="none" w:sz="0" w:space="0" w:color="auto"/>
        <w:left w:val="none" w:sz="0" w:space="0" w:color="auto"/>
        <w:bottom w:val="none" w:sz="0" w:space="0" w:color="auto"/>
        <w:right w:val="none" w:sz="0" w:space="0" w:color="auto"/>
      </w:divBdr>
    </w:div>
    <w:div w:id="471603944">
      <w:bodyDiv w:val="1"/>
      <w:marLeft w:val="0"/>
      <w:marRight w:val="0"/>
      <w:marTop w:val="0"/>
      <w:marBottom w:val="0"/>
      <w:divBdr>
        <w:top w:val="none" w:sz="0" w:space="0" w:color="auto"/>
        <w:left w:val="none" w:sz="0" w:space="0" w:color="auto"/>
        <w:bottom w:val="none" w:sz="0" w:space="0" w:color="auto"/>
        <w:right w:val="none" w:sz="0" w:space="0" w:color="auto"/>
      </w:divBdr>
    </w:div>
    <w:div w:id="477571683">
      <w:bodyDiv w:val="1"/>
      <w:marLeft w:val="0"/>
      <w:marRight w:val="0"/>
      <w:marTop w:val="0"/>
      <w:marBottom w:val="0"/>
      <w:divBdr>
        <w:top w:val="none" w:sz="0" w:space="0" w:color="auto"/>
        <w:left w:val="none" w:sz="0" w:space="0" w:color="auto"/>
        <w:bottom w:val="none" w:sz="0" w:space="0" w:color="auto"/>
        <w:right w:val="none" w:sz="0" w:space="0" w:color="auto"/>
      </w:divBdr>
    </w:div>
    <w:div w:id="490869116">
      <w:bodyDiv w:val="1"/>
      <w:marLeft w:val="0"/>
      <w:marRight w:val="0"/>
      <w:marTop w:val="0"/>
      <w:marBottom w:val="0"/>
      <w:divBdr>
        <w:top w:val="none" w:sz="0" w:space="0" w:color="auto"/>
        <w:left w:val="none" w:sz="0" w:space="0" w:color="auto"/>
        <w:bottom w:val="none" w:sz="0" w:space="0" w:color="auto"/>
        <w:right w:val="none" w:sz="0" w:space="0" w:color="auto"/>
      </w:divBdr>
    </w:div>
    <w:div w:id="491527294">
      <w:bodyDiv w:val="1"/>
      <w:marLeft w:val="0"/>
      <w:marRight w:val="0"/>
      <w:marTop w:val="0"/>
      <w:marBottom w:val="0"/>
      <w:divBdr>
        <w:top w:val="none" w:sz="0" w:space="0" w:color="auto"/>
        <w:left w:val="none" w:sz="0" w:space="0" w:color="auto"/>
        <w:bottom w:val="none" w:sz="0" w:space="0" w:color="auto"/>
        <w:right w:val="none" w:sz="0" w:space="0" w:color="auto"/>
      </w:divBdr>
    </w:div>
    <w:div w:id="507405343">
      <w:bodyDiv w:val="1"/>
      <w:marLeft w:val="0"/>
      <w:marRight w:val="0"/>
      <w:marTop w:val="0"/>
      <w:marBottom w:val="0"/>
      <w:divBdr>
        <w:top w:val="none" w:sz="0" w:space="0" w:color="auto"/>
        <w:left w:val="none" w:sz="0" w:space="0" w:color="auto"/>
        <w:bottom w:val="none" w:sz="0" w:space="0" w:color="auto"/>
        <w:right w:val="none" w:sz="0" w:space="0" w:color="auto"/>
      </w:divBdr>
    </w:div>
    <w:div w:id="510876189">
      <w:bodyDiv w:val="1"/>
      <w:marLeft w:val="0"/>
      <w:marRight w:val="0"/>
      <w:marTop w:val="0"/>
      <w:marBottom w:val="0"/>
      <w:divBdr>
        <w:top w:val="none" w:sz="0" w:space="0" w:color="auto"/>
        <w:left w:val="none" w:sz="0" w:space="0" w:color="auto"/>
        <w:bottom w:val="none" w:sz="0" w:space="0" w:color="auto"/>
        <w:right w:val="none" w:sz="0" w:space="0" w:color="auto"/>
      </w:divBdr>
    </w:div>
    <w:div w:id="530144090">
      <w:bodyDiv w:val="1"/>
      <w:marLeft w:val="0"/>
      <w:marRight w:val="0"/>
      <w:marTop w:val="0"/>
      <w:marBottom w:val="0"/>
      <w:divBdr>
        <w:top w:val="none" w:sz="0" w:space="0" w:color="auto"/>
        <w:left w:val="none" w:sz="0" w:space="0" w:color="auto"/>
        <w:bottom w:val="none" w:sz="0" w:space="0" w:color="auto"/>
        <w:right w:val="none" w:sz="0" w:space="0" w:color="auto"/>
      </w:divBdr>
    </w:div>
    <w:div w:id="535507190">
      <w:bodyDiv w:val="1"/>
      <w:marLeft w:val="0"/>
      <w:marRight w:val="0"/>
      <w:marTop w:val="0"/>
      <w:marBottom w:val="0"/>
      <w:divBdr>
        <w:top w:val="none" w:sz="0" w:space="0" w:color="auto"/>
        <w:left w:val="none" w:sz="0" w:space="0" w:color="auto"/>
        <w:bottom w:val="none" w:sz="0" w:space="0" w:color="auto"/>
        <w:right w:val="none" w:sz="0" w:space="0" w:color="auto"/>
      </w:divBdr>
    </w:div>
    <w:div w:id="556860760">
      <w:bodyDiv w:val="1"/>
      <w:marLeft w:val="0"/>
      <w:marRight w:val="0"/>
      <w:marTop w:val="0"/>
      <w:marBottom w:val="0"/>
      <w:divBdr>
        <w:top w:val="none" w:sz="0" w:space="0" w:color="auto"/>
        <w:left w:val="none" w:sz="0" w:space="0" w:color="auto"/>
        <w:bottom w:val="none" w:sz="0" w:space="0" w:color="auto"/>
        <w:right w:val="none" w:sz="0" w:space="0" w:color="auto"/>
      </w:divBdr>
    </w:div>
    <w:div w:id="559874834">
      <w:bodyDiv w:val="1"/>
      <w:marLeft w:val="0"/>
      <w:marRight w:val="0"/>
      <w:marTop w:val="0"/>
      <w:marBottom w:val="0"/>
      <w:divBdr>
        <w:top w:val="none" w:sz="0" w:space="0" w:color="auto"/>
        <w:left w:val="none" w:sz="0" w:space="0" w:color="auto"/>
        <w:bottom w:val="none" w:sz="0" w:space="0" w:color="auto"/>
        <w:right w:val="none" w:sz="0" w:space="0" w:color="auto"/>
      </w:divBdr>
    </w:div>
    <w:div w:id="578058169">
      <w:bodyDiv w:val="1"/>
      <w:marLeft w:val="0"/>
      <w:marRight w:val="0"/>
      <w:marTop w:val="0"/>
      <w:marBottom w:val="0"/>
      <w:divBdr>
        <w:top w:val="none" w:sz="0" w:space="0" w:color="auto"/>
        <w:left w:val="none" w:sz="0" w:space="0" w:color="auto"/>
        <w:bottom w:val="none" w:sz="0" w:space="0" w:color="auto"/>
        <w:right w:val="none" w:sz="0" w:space="0" w:color="auto"/>
      </w:divBdr>
    </w:div>
    <w:div w:id="593830286">
      <w:bodyDiv w:val="1"/>
      <w:marLeft w:val="0"/>
      <w:marRight w:val="0"/>
      <w:marTop w:val="0"/>
      <w:marBottom w:val="0"/>
      <w:divBdr>
        <w:top w:val="none" w:sz="0" w:space="0" w:color="auto"/>
        <w:left w:val="none" w:sz="0" w:space="0" w:color="auto"/>
        <w:bottom w:val="none" w:sz="0" w:space="0" w:color="auto"/>
        <w:right w:val="none" w:sz="0" w:space="0" w:color="auto"/>
      </w:divBdr>
    </w:div>
    <w:div w:id="602692209">
      <w:bodyDiv w:val="1"/>
      <w:marLeft w:val="0"/>
      <w:marRight w:val="0"/>
      <w:marTop w:val="0"/>
      <w:marBottom w:val="0"/>
      <w:divBdr>
        <w:top w:val="none" w:sz="0" w:space="0" w:color="auto"/>
        <w:left w:val="none" w:sz="0" w:space="0" w:color="auto"/>
        <w:bottom w:val="none" w:sz="0" w:space="0" w:color="auto"/>
        <w:right w:val="none" w:sz="0" w:space="0" w:color="auto"/>
      </w:divBdr>
    </w:div>
    <w:div w:id="605114487">
      <w:bodyDiv w:val="1"/>
      <w:marLeft w:val="0"/>
      <w:marRight w:val="0"/>
      <w:marTop w:val="0"/>
      <w:marBottom w:val="0"/>
      <w:divBdr>
        <w:top w:val="none" w:sz="0" w:space="0" w:color="auto"/>
        <w:left w:val="none" w:sz="0" w:space="0" w:color="auto"/>
        <w:bottom w:val="none" w:sz="0" w:space="0" w:color="auto"/>
        <w:right w:val="none" w:sz="0" w:space="0" w:color="auto"/>
      </w:divBdr>
    </w:div>
    <w:div w:id="609092343">
      <w:bodyDiv w:val="1"/>
      <w:marLeft w:val="0"/>
      <w:marRight w:val="0"/>
      <w:marTop w:val="0"/>
      <w:marBottom w:val="0"/>
      <w:divBdr>
        <w:top w:val="none" w:sz="0" w:space="0" w:color="auto"/>
        <w:left w:val="none" w:sz="0" w:space="0" w:color="auto"/>
        <w:bottom w:val="none" w:sz="0" w:space="0" w:color="auto"/>
        <w:right w:val="none" w:sz="0" w:space="0" w:color="auto"/>
      </w:divBdr>
    </w:div>
    <w:div w:id="610816690">
      <w:bodyDiv w:val="1"/>
      <w:marLeft w:val="0"/>
      <w:marRight w:val="0"/>
      <w:marTop w:val="0"/>
      <w:marBottom w:val="0"/>
      <w:divBdr>
        <w:top w:val="none" w:sz="0" w:space="0" w:color="auto"/>
        <w:left w:val="none" w:sz="0" w:space="0" w:color="auto"/>
        <w:bottom w:val="none" w:sz="0" w:space="0" w:color="auto"/>
        <w:right w:val="none" w:sz="0" w:space="0" w:color="auto"/>
      </w:divBdr>
    </w:div>
    <w:div w:id="639000628">
      <w:bodyDiv w:val="1"/>
      <w:marLeft w:val="0"/>
      <w:marRight w:val="0"/>
      <w:marTop w:val="0"/>
      <w:marBottom w:val="0"/>
      <w:divBdr>
        <w:top w:val="none" w:sz="0" w:space="0" w:color="auto"/>
        <w:left w:val="none" w:sz="0" w:space="0" w:color="auto"/>
        <w:bottom w:val="none" w:sz="0" w:space="0" w:color="auto"/>
        <w:right w:val="none" w:sz="0" w:space="0" w:color="auto"/>
      </w:divBdr>
    </w:div>
    <w:div w:id="654725058">
      <w:bodyDiv w:val="1"/>
      <w:marLeft w:val="0"/>
      <w:marRight w:val="0"/>
      <w:marTop w:val="0"/>
      <w:marBottom w:val="0"/>
      <w:divBdr>
        <w:top w:val="none" w:sz="0" w:space="0" w:color="auto"/>
        <w:left w:val="none" w:sz="0" w:space="0" w:color="auto"/>
        <w:bottom w:val="none" w:sz="0" w:space="0" w:color="auto"/>
        <w:right w:val="none" w:sz="0" w:space="0" w:color="auto"/>
      </w:divBdr>
    </w:div>
    <w:div w:id="674575001">
      <w:bodyDiv w:val="1"/>
      <w:marLeft w:val="0"/>
      <w:marRight w:val="0"/>
      <w:marTop w:val="0"/>
      <w:marBottom w:val="0"/>
      <w:divBdr>
        <w:top w:val="none" w:sz="0" w:space="0" w:color="auto"/>
        <w:left w:val="none" w:sz="0" w:space="0" w:color="auto"/>
        <w:bottom w:val="none" w:sz="0" w:space="0" w:color="auto"/>
        <w:right w:val="none" w:sz="0" w:space="0" w:color="auto"/>
      </w:divBdr>
    </w:div>
    <w:div w:id="681930948">
      <w:bodyDiv w:val="1"/>
      <w:marLeft w:val="0"/>
      <w:marRight w:val="0"/>
      <w:marTop w:val="0"/>
      <w:marBottom w:val="0"/>
      <w:divBdr>
        <w:top w:val="none" w:sz="0" w:space="0" w:color="auto"/>
        <w:left w:val="none" w:sz="0" w:space="0" w:color="auto"/>
        <w:bottom w:val="none" w:sz="0" w:space="0" w:color="auto"/>
        <w:right w:val="none" w:sz="0" w:space="0" w:color="auto"/>
      </w:divBdr>
    </w:div>
    <w:div w:id="684745423">
      <w:bodyDiv w:val="1"/>
      <w:marLeft w:val="0"/>
      <w:marRight w:val="0"/>
      <w:marTop w:val="0"/>
      <w:marBottom w:val="0"/>
      <w:divBdr>
        <w:top w:val="none" w:sz="0" w:space="0" w:color="auto"/>
        <w:left w:val="none" w:sz="0" w:space="0" w:color="auto"/>
        <w:bottom w:val="none" w:sz="0" w:space="0" w:color="auto"/>
        <w:right w:val="none" w:sz="0" w:space="0" w:color="auto"/>
      </w:divBdr>
    </w:div>
    <w:div w:id="687681097">
      <w:bodyDiv w:val="1"/>
      <w:marLeft w:val="0"/>
      <w:marRight w:val="0"/>
      <w:marTop w:val="0"/>
      <w:marBottom w:val="0"/>
      <w:divBdr>
        <w:top w:val="none" w:sz="0" w:space="0" w:color="auto"/>
        <w:left w:val="none" w:sz="0" w:space="0" w:color="auto"/>
        <w:bottom w:val="none" w:sz="0" w:space="0" w:color="auto"/>
        <w:right w:val="none" w:sz="0" w:space="0" w:color="auto"/>
      </w:divBdr>
    </w:div>
    <w:div w:id="698701190">
      <w:bodyDiv w:val="1"/>
      <w:marLeft w:val="0"/>
      <w:marRight w:val="0"/>
      <w:marTop w:val="0"/>
      <w:marBottom w:val="0"/>
      <w:divBdr>
        <w:top w:val="none" w:sz="0" w:space="0" w:color="auto"/>
        <w:left w:val="none" w:sz="0" w:space="0" w:color="auto"/>
        <w:bottom w:val="none" w:sz="0" w:space="0" w:color="auto"/>
        <w:right w:val="none" w:sz="0" w:space="0" w:color="auto"/>
      </w:divBdr>
    </w:div>
    <w:div w:id="700982463">
      <w:bodyDiv w:val="1"/>
      <w:marLeft w:val="0"/>
      <w:marRight w:val="0"/>
      <w:marTop w:val="0"/>
      <w:marBottom w:val="0"/>
      <w:divBdr>
        <w:top w:val="none" w:sz="0" w:space="0" w:color="auto"/>
        <w:left w:val="none" w:sz="0" w:space="0" w:color="auto"/>
        <w:bottom w:val="none" w:sz="0" w:space="0" w:color="auto"/>
        <w:right w:val="none" w:sz="0" w:space="0" w:color="auto"/>
      </w:divBdr>
    </w:div>
    <w:div w:id="702751330">
      <w:bodyDiv w:val="1"/>
      <w:marLeft w:val="0"/>
      <w:marRight w:val="0"/>
      <w:marTop w:val="0"/>
      <w:marBottom w:val="0"/>
      <w:divBdr>
        <w:top w:val="none" w:sz="0" w:space="0" w:color="auto"/>
        <w:left w:val="none" w:sz="0" w:space="0" w:color="auto"/>
        <w:bottom w:val="none" w:sz="0" w:space="0" w:color="auto"/>
        <w:right w:val="none" w:sz="0" w:space="0" w:color="auto"/>
      </w:divBdr>
    </w:div>
    <w:div w:id="720253896">
      <w:bodyDiv w:val="1"/>
      <w:marLeft w:val="0"/>
      <w:marRight w:val="0"/>
      <w:marTop w:val="0"/>
      <w:marBottom w:val="0"/>
      <w:divBdr>
        <w:top w:val="none" w:sz="0" w:space="0" w:color="auto"/>
        <w:left w:val="none" w:sz="0" w:space="0" w:color="auto"/>
        <w:bottom w:val="none" w:sz="0" w:space="0" w:color="auto"/>
        <w:right w:val="none" w:sz="0" w:space="0" w:color="auto"/>
      </w:divBdr>
    </w:div>
    <w:div w:id="727457092">
      <w:bodyDiv w:val="1"/>
      <w:marLeft w:val="0"/>
      <w:marRight w:val="0"/>
      <w:marTop w:val="0"/>
      <w:marBottom w:val="0"/>
      <w:divBdr>
        <w:top w:val="none" w:sz="0" w:space="0" w:color="auto"/>
        <w:left w:val="none" w:sz="0" w:space="0" w:color="auto"/>
        <w:bottom w:val="none" w:sz="0" w:space="0" w:color="auto"/>
        <w:right w:val="none" w:sz="0" w:space="0" w:color="auto"/>
      </w:divBdr>
    </w:div>
    <w:div w:id="729616513">
      <w:bodyDiv w:val="1"/>
      <w:marLeft w:val="0"/>
      <w:marRight w:val="0"/>
      <w:marTop w:val="0"/>
      <w:marBottom w:val="0"/>
      <w:divBdr>
        <w:top w:val="none" w:sz="0" w:space="0" w:color="auto"/>
        <w:left w:val="none" w:sz="0" w:space="0" w:color="auto"/>
        <w:bottom w:val="none" w:sz="0" w:space="0" w:color="auto"/>
        <w:right w:val="none" w:sz="0" w:space="0" w:color="auto"/>
      </w:divBdr>
    </w:div>
    <w:div w:id="729887490">
      <w:bodyDiv w:val="1"/>
      <w:marLeft w:val="0"/>
      <w:marRight w:val="0"/>
      <w:marTop w:val="0"/>
      <w:marBottom w:val="0"/>
      <w:divBdr>
        <w:top w:val="none" w:sz="0" w:space="0" w:color="auto"/>
        <w:left w:val="none" w:sz="0" w:space="0" w:color="auto"/>
        <w:bottom w:val="none" w:sz="0" w:space="0" w:color="auto"/>
        <w:right w:val="none" w:sz="0" w:space="0" w:color="auto"/>
      </w:divBdr>
    </w:div>
    <w:div w:id="733742846">
      <w:bodyDiv w:val="1"/>
      <w:marLeft w:val="0"/>
      <w:marRight w:val="0"/>
      <w:marTop w:val="0"/>
      <w:marBottom w:val="0"/>
      <w:divBdr>
        <w:top w:val="none" w:sz="0" w:space="0" w:color="auto"/>
        <w:left w:val="none" w:sz="0" w:space="0" w:color="auto"/>
        <w:bottom w:val="none" w:sz="0" w:space="0" w:color="auto"/>
        <w:right w:val="none" w:sz="0" w:space="0" w:color="auto"/>
      </w:divBdr>
    </w:div>
    <w:div w:id="739181979">
      <w:bodyDiv w:val="1"/>
      <w:marLeft w:val="0"/>
      <w:marRight w:val="0"/>
      <w:marTop w:val="0"/>
      <w:marBottom w:val="0"/>
      <w:divBdr>
        <w:top w:val="none" w:sz="0" w:space="0" w:color="auto"/>
        <w:left w:val="none" w:sz="0" w:space="0" w:color="auto"/>
        <w:bottom w:val="none" w:sz="0" w:space="0" w:color="auto"/>
        <w:right w:val="none" w:sz="0" w:space="0" w:color="auto"/>
      </w:divBdr>
    </w:div>
    <w:div w:id="774129385">
      <w:bodyDiv w:val="1"/>
      <w:marLeft w:val="0"/>
      <w:marRight w:val="0"/>
      <w:marTop w:val="0"/>
      <w:marBottom w:val="0"/>
      <w:divBdr>
        <w:top w:val="none" w:sz="0" w:space="0" w:color="auto"/>
        <w:left w:val="none" w:sz="0" w:space="0" w:color="auto"/>
        <w:bottom w:val="none" w:sz="0" w:space="0" w:color="auto"/>
        <w:right w:val="none" w:sz="0" w:space="0" w:color="auto"/>
      </w:divBdr>
    </w:div>
    <w:div w:id="780690763">
      <w:bodyDiv w:val="1"/>
      <w:marLeft w:val="0"/>
      <w:marRight w:val="0"/>
      <w:marTop w:val="0"/>
      <w:marBottom w:val="0"/>
      <w:divBdr>
        <w:top w:val="none" w:sz="0" w:space="0" w:color="auto"/>
        <w:left w:val="none" w:sz="0" w:space="0" w:color="auto"/>
        <w:bottom w:val="none" w:sz="0" w:space="0" w:color="auto"/>
        <w:right w:val="none" w:sz="0" w:space="0" w:color="auto"/>
      </w:divBdr>
    </w:div>
    <w:div w:id="789980951">
      <w:bodyDiv w:val="1"/>
      <w:marLeft w:val="0"/>
      <w:marRight w:val="0"/>
      <w:marTop w:val="0"/>
      <w:marBottom w:val="0"/>
      <w:divBdr>
        <w:top w:val="none" w:sz="0" w:space="0" w:color="auto"/>
        <w:left w:val="none" w:sz="0" w:space="0" w:color="auto"/>
        <w:bottom w:val="none" w:sz="0" w:space="0" w:color="auto"/>
        <w:right w:val="none" w:sz="0" w:space="0" w:color="auto"/>
      </w:divBdr>
    </w:div>
    <w:div w:id="791439735">
      <w:bodyDiv w:val="1"/>
      <w:marLeft w:val="0"/>
      <w:marRight w:val="0"/>
      <w:marTop w:val="0"/>
      <w:marBottom w:val="0"/>
      <w:divBdr>
        <w:top w:val="none" w:sz="0" w:space="0" w:color="auto"/>
        <w:left w:val="none" w:sz="0" w:space="0" w:color="auto"/>
        <w:bottom w:val="none" w:sz="0" w:space="0" w:color="auto"/>
        <w:right w:val="none" w:sz="0" w:space="0" w:color="auto"/>
      </w:divBdr>
    </w:div>
    <w:div w:id="796415384">
      <w:bodyDiv w:val="1"/>
      <w:marLeft w:val="0"/>
      <w:marRight w:val="0"/>
      <w:marTop w:val="0"/>
      <w:marBottom w:val="0"/>
      <w:divBdr>
        <w:top w:val="none" w:sz="0" w:space="0" w:color="auto"/>
        <w:left w:val="none" w:sz="0" w:space="0" w:color="auto"/>
        <w:bottom w:val="none" w:sz="0" w:space="0" w:color="auto"/>
        <w:right w:val="none" w:sz="0" w:space="0" w:color="auto"/>
      </w:divBdr>
    </w:div>
    <w:div w:id="796491123">
      <w:bodyDiv w:val="1"/>
      <w:marLeft w:val="0"/>
      <w:marRight w:val="0"/>
      <w:marTop w:val="0"/>
      <w:marBottom w:val="0"/>
      <w:divBdr>
        <w:top w:val="none" w:sz="0" w:space="0" w:color="auto"/>
        <w:left w:val="none" w:sz="0" w:space="0" w:color="auto"/>
        <w:bottom w:val="none" w:sz="0" w:space="0" w:color="auto"/>
        <w:right w:val="none" w:sz="0" w:space="0" w:color="auto"/>
      </w:divBdr>
    </w:div>
    <w:div w:id="818352643">
      <w:bodyDiv w:val="1"/>
      <w:marLeft w:val="0"/>
      <w:marRight w:val="0"/>
      <w:marTop w:val="0"/>
      <w:marBottom w:val="0"/>
      <w:divBdr>
        <w:top w:val="none" w:sz="0" w:space="0" w:color="auto"/>
        <w:left w:val="none" w:sz="0" w:space="0" w:color="auto"/>
        <w:bottom w:val="none" w:sz="0" w:space="0" w:color="auto"/>
        <w:right w:val="none" w:sz="0" w:space="0" w:color="auto"/>
      </w:divBdr>
    </w:div>
    <w:div w:id="820733988">
      <w:bodyDiv w:val="1"/>
      <w:marLeft w:val="0"/>
      <w:marRight w:val="0"/>
      <w:marTop w:val="0"/>
      <w:marBottom w:val="0"/>
      <w:divBdr>
        <w:top w:val="none" w:sz="0" w:space="0" w:color="auto"/>
        <w:left w:val="none" w:sz="0" w:space="0" w:color="auto"/>
        <w:bottom w:val="none" w:sz="0" w:space="0" w:color="auto"/>
        <w:right w:val="none" w:sz="0" w:space="0" w:color="auto"/>
      </w:divBdr>
    </w:div>
    <w:div w:id="829830863">
      <w:bodyDiv w:val="1"/>
      <w:marLeft w:val="0"/>
      <w:marRight w:val="0"/>
      <w:marTop w:val="0"/>
      <w:marBottom w:val="0"/>
      <w:divBdr>
        <w:top w:val="none" w:sz="0" w:space="0" w:color="auto"/>
        <w:left w:val="none" w:sz="0" w:space="0" w:color="auto"/>
        <w:bottom w:val="none" w:sz="0" w:space="0" w:color="auto"/>
        <w:right w:val="none" w:sz="0" w:space="0" w:color="auto"/>
      </w:divBdr>
    </w:div>
    <w:div w:id="831405707">
      <w:bodyDiv w:val="1"/>
      <w:marLeft w:val="0"/>
      <w:marRight w:val="0"/>
      <w:marTop w:val="0"/>
      <w:marBottom w:val="0"/>
      <w:divBdr>
        <w:top w:val="none" w:sz="0" w:space="0" w:color="auto"/>
        <w:left w:val="none" w:sz="0" w:space="0" w:color="auto"/>
        <w:bottom w:val="none" w:sz="0" w:space="0" w:color="auto"/>
        <w:right w:val="none" w:sz="0" w:space="0" w:color="auto"/>
      </w:divBdr>
    </w:div>
    <w:div w:id="836657044">
      <w:bodyDiv w:val="1"/>
      <w:marLeft w:val="0"/>
      <w:marRight w:val="0"/>
      <w:marTop w:val="0"/>
      <w:marBottom w:val="0"/>
      <w:divBdr>
        <w:top w:val="none" w:sz="0" w:space="0" w:color="auto"/>
        <w:left w:val="none" w:sz="0" w:space="0" w:color="auto"/>
        <w:bottom w:val="none" w:sz="0" w:space="0" w:color="auto"/>
        <w:right w:val="none" w:sz="0" w:space="0" w:color="auto"/>
      </w:divBdr>
    </w:div>
    <w:div w:id="838471297">
      <w:bodyDiv w:val="1"/>
      <w:marLeft w:val="0"/>
      <w:marRight w:val="0"/>
      <w:marTop w:val="0"/>
      <w:marBottom w:val="0"/>
      <w:divBdr>
        <w:top w:val="none" w:sz="0" w:space="0" w:color="auto"/>
        <w:left w:val="none" w:sz="0" w:space="0" w:color="auto"/>
        <w:bottom w:val="none" w:sz="0" w:space="0" w:color="auto"/>
        <w:right w:val="none" w:sz="0" w:space="0" w:color="auto"/>
      </w:divBdr>
    </w:div>
    <w:div w:id="845052340">
      <w:bodyDiv w:val="1"/>
      <w:marLeft w:val="0"/>
      <w:marRight w:val="0"/>
      <w:marTop w:val="0"/>
      <w:marBottom w:val="0"/>
      <w:divBdr>
        <w:top w:val="none" w:sz="0" w:space="0" w:color="auto"/>
        <w:left w:val="none" w:sz="0" w:space="0" w:color="auto"/>
        <w:bottom w:val="none" w:sz="0" w:space="0" w:color="auto"/>
        <w:right w:val="none" w:sz="0" w:space="0" w:color="auto"/>
      </w:divBdr>
    </w:div>
    <w:div w:id="863440132">
      <w:bodyDiv w:val="1"/>
      <w:marLeft w:val="0"/>
      <w:marRight w:val="0"/>
      <w:marTop w:val="0"/>
      <w:marBottom w:val="0"/>
      <w:divBdr>
        <w:top w:val="none" w:sz="0" w:space="0" w:color="auto"/>
        <w:left w:val="none" w:sz="0" w:space="0" w:color="auto"/>
        <w:bottom w:val="none" w:sz="0" w:space="0" w:color="auto"/>
        <w:right w:val="none" w:sz="0" w:space="0" w:color="auto"/>
      </w:divBdr>
    </w:div>
    <w:div w:id="882643232">
      <w:bodyDiv w:val="1"/>
      <w:marLeft w:val="0"/>
      <w:marRight w:val="0"/>
      <w:marTop w:val="0"/>
      <w:marBottom w:val="0"/>
      <w:divBdr>
        <w:top w:val="none" w:sz="0" w:space="0" w:color="auto"/>
        <w:left w:val="none" w:sz="0" w:space="0" w:color="auto"/>
        <w:bottom w:val="none" w:sz="0" w:space="0" w:color="auto"/>
        <w:right w:val="none" w:sz="0" w:space="0" w:color="auto"/>
      </w:divBdr>
    </w:div>
    <w:div w:id="919994736">
      <w:bodyDiv w:val="1"/>
      <w:marLeft w:val="0"/>
      <w:marRight w:val="0"/>
      <w:marTop w:val="0"/>
      <w:marBottom w:val="0"/>
      <w:divBdr>
        <w:top w:val="none" w:sz="0" w:space="0" w:color="auto"/>
        <w:left w:val="none" w:sz="0" w:space="0" w:color="auto"/>
        <w:bottom w:val="none" w:sz="0" w:space="0" w:color="auto"/>
        <w:right w:val="none" w:sz="0" w:space="0" w:color="auto"/>
      </w:divBdr>
    </w:div>
    <w:div w:id="921916678">
      <w:bodyDiv w:val="1"/>
      <w:marLeft w:val="0"/>
      <w:marRight w:val="0"/>
      <w:marTop w:val="0"/>
      <w:marBottom w:val="0"/>
      <w:divBdr>
        <w:top w:val="none" w:sz="0" w:space="0" w:color="auto"/>
        <w:left w:val="none" w:sz="0" w:space="0" w:color="auto"/>
        <w:bottom w:val="none" w:sz="0" w:space="0" w:color="auto"/>
        <w:right w:val="none" w:sz="0" w:space="0" w:color="auto"/>
      </w:divBdr>
    </w:div>
    <w:div w:id="925041791">
      <w:bodyDiv w:val="1"/>
      <w:marLeft w:val="0"/>
      <w:marRight w:val="0"/>
      <w:marTop w:val="0"/>
      <w:marBottom w:val="0"/>
      <w:divBdr>
        <w:top w:val="none" w:sz="0" w:space="0" w:color="auto"/>
        <w:left w:val="none" w:sz="0" w:space="0" w:color="auto"/>
        <w:bottom w:val="none" w:sz="0" w:space="0" w:color="auto"/>
        <w:right w:val="none" w:sz="0" w:space="0" w:color="auto"/>
      </w:divBdr>
    </w:div>
    <w:div w:id="970088116">
      <w:bodyDiv w:val="1"/>
      <w:marLeft w:val="0"/>
      <w:marRight w:val="0"/>
      <w:marTop w:val="0"/>
      <w:marBottom w:val="0"/>
      <w:divBdr>
        <w:top w:val="none" w:sz="0" w:space="0" w:color="auto"/>
        <w:left w:val="none" w:sz="0" w:space="0" w:color="auto"/>
        <w:bottom w:val="none" w:sz="0" w:space="0" w:color="auto"/>
        <w:right w:val="none" w:sz="0" w:space="0" w:color="auto"/>
      </w:divBdr>
    </w:div>
    <w:div w:id="975526868">
      <w:bodyDiv w:val="1"/>
      <w:marLeft w:val="0"/>
      <w:marRight w:val="0"/>
      <w:marTop w:val="0"/>
      <w:marBottom w:val="0"/>
      <w:divBdr>
        <w:top w:val="none" w:sz="0" w:space="0" w:color="auto"/>
        <w:left w:val="none" w:sz="0" w:space="0" w:color="auto"/>
        <w:bottom w:val="none" w:sz="0" w:space="0" w:color="auto"/>
        <w:right w:val="none" w:sz="0" w:space="0" w:color="auto"/>
      </w:divBdr>
    </w:div>
    <w:div w:id="977757014">
      <w:bodyDiv w:val="1"/>
      <w:marLeft w:val="0"/>
      <w:marRight w:val="0"/>
      <w:marTop w:val="0"/>
      <w:marBottom w:val="0"/>
      <w:divBdr>
        <w:top w:val="none" w:sz="0" w:space="0" w:color="auto"/>
        <w:left w:val="none" w:sz="0" w:space="0" w:color="auto"/>
        <w:bottom w:val="none" w:sz="0" w:space="0" w:color="auto"/>
        <w:right w:val="none" w:sz="0" w:space="0" w:color="auto"/>
      </w:divBdr>
    </w:div>
    <w:div w:id="986318775">
      <w:bodyDiv w:val="1"/>
      <w:marLeft w:val="0"/>
      <w:marRight w:val="0"/>
      <w:marTop w:val="0"/>
      <w:marBottom w:val="0"/>
      <w:divBdr>
        <w:top w:val="none" w:sz="0" w:space="0" w:color="auto"/>
        <w:left w:val="none" w:sz="0" w:space="0" w:color="auto"/>
        <w:bottom w:val="none" w:sz="0" w:space="0" w:color="auto"/>
        <w:right w:val="none" w:sz="0" w:space="0" w:color="auto"/>
      </w:divBdr>
    </w:div>
    <w:div w:id="988361354">
      <w:bodyDiv w:val="1"/>
      <w:marLeft w:val="0"/>
      <w:marRight w:val="0"/>
      <w:marTop w:val="0"/>
      <w:marBottom w:val="0"/>
      <w:divBdr>
        <w:top w:val="none" w:sz="0" w:space="0" w:color="auto"/>
        <w:left w:val="none" w:sz="0" w:space="0" w:color="auto"/>
        <w:bottom w:val="none" w:sz="0" w:space="0" w:color="auto"/>
        <w:right w:val="none" w:sz="0" w:space="0" w:color="auto"/>
      </w:divBdr>
    </w:div>
    <w:div w:id="990331663">
      <w:bodyDiv w:val="1"/>
      <w:marLeft w:val="0"/>
      <w:marRight w:val="0"/>
      <w:marTop w:val="0"/>
      <w:marBottom w:val="0"/>
      <w:divBdr>
        <w:top w:val="none" w:sz="0" w:space="0" w:color="auto"/>
        <w:left w:val="none" w:sz="0" w:space="0" w:color="auto"/>
        <w:bottom w:val="none" w:sz="0" w:space="0" w:color="auto"/>
        <w:right w:val="none" w:sz="0" w:space="0" w:color="auto"/>
      </w:divBdr>
    </w:div>
    <w:div w:id="1001813284">
      <w:bodyDiv w:val="1"/>
      <w:marLeft w:val="0"/>
      <w:marRight w:val="0"/>
      <w:marTop w:val="0"/>
      <w:marBottom w:val="0"/>
      <w:divBdr>
        <w:top w:val="none" w:sz="0" w:space="0" w:color="auto"/>
        <w:left w:val="none" w:sz="0" w:space="0" w:color="auto"/>
        <w:bottom w:val="none" w:sz="0" w:space="0" w:color="auto"/>
        <w:right w:val="none" w:sz="0" w:space="0" w:color="auto"/>
      </w:divBdr>
    </w:div>
    <w:div w:id="1002195962">
      <w:bodyDiv w:val="1"/>
      <w:marLeft w:val="0"/>
      <w:marRight w:val="0"/>
      <w:marTop w:val="0"/>
      <w:marBottom w:val="0"/>
      <w:divBdr>
        <w:top w:val="none" w:sz="0" w:space="0" w:color="auto"/>
        <w:left w:val="none" w:sz="0" w:space="0" w:color="auto"/>
        <w:bottom w:val="none" w:sz="0" w:space="0" w:color="auto"/>
        <w:right w:val="none" w:sz="0" w:space="0" w:color="auto"/>
      </w:divBdr>
    </w:div>
    <w:div w:id="1021979207">
      <w:bodyDiv w:val="1"/>
      <w:marLeft w:val="0"/>
      <w:marRight w:val="0"/>
      <w:marTop w:val="0"/>
      <w:marBottom w:val="0"/>
      <w:divBdr>
        <w:top w:val="none" w:sz="0" w:space="0" w:color="auto"/>
        <w:left w:val="none" w:sz="0" w:space="0" w:color="auto"/>
        <w:bottom w:val="none" w:sz="0" w:space="0" w:color="auto"/>
        <w:right w:val="none" w:sz="0" w:space="0" w:color="auto"/>
      </w:divBdr>
    </w:div>
    <w:div w:id="1023869750">
      <w:bodyDiv w:val="1"/>
      <w:marLeft w:val="0"/>
      <w:marRight w:val="0"/>
      <w:marTop w:val="0"/>
      <w:marBottom w:val="0"/>
      <w:divBdr>
        <w:top w:val="none" w:sz="0" w:space="0" w:color="auto"/>
        <w:left w:val="none" w:sz="0" w:space="0" w:color="auto"/>
        <w:bottom w:val="none" w:sz="0" w:space="0" w:color="auto"/>
        <w:right w:val="none" w:sz="0" w:space="0" w:color="auto"/>
      </w:divBdr>
    </w:div>
    <w:div w:id="1038965546">
      <w:bodyDiv w:val="1"/>
      <w:marLeft w:val="0"/>
      <w:marRight w:val="0"/>
      <w:marTop w:val="0"/>
      <w:marBottom w:val="0"/>
      <w:divBdr>
        <w:top w:val="none" w:sz="0" w:space="0" w:color="auto"/>
        <w:left w:val="none" w:sz="0" w:space="0" w:color="auto"/>
        <w:bottom w:val="none" w:sz="0" w:space="0" w:color="auto"/>
        <w:right w:val="none" w:sz="0" w:space="0" w:color="auto"/>
      </w:divBdr>
    </w:div>
    <w:div w:id="1104106740">
      <w:bodyDiv w:val="1"/>
      <w:marLeft w:val="0"/>
      <w:marRight w:val="0"/>
      <w:marTop w:val="0"/>
      <w:marBottom w:val="0"/>
      <w:divBdr>
        <w:top w:val="none" w:sz="0" w:space="0" w:color="auto"/>
        <w:left w:val="none" w:sz="0" w:space="0" w:color="auto"/>
        <w:bottom w:val="none" w:sz="0" w:space="0" w:color="auto"/>
        <w:right w:val="none" w:sz="0" w:space="0" w:color="auto"/>
      </w:divBdr>
    </w:div>
    <w:div w:id="1108306272">
      <w:bodyDiv w:val="1"/>
      <w:marLeft w:val="0"/>
      <w:marRight w:val="0"/>
      <w:marTop w:val="0"/>
      <w:marBottom w:val="0"/>
      <w:divBdr>
        <w:top w:val="none" w:sz="0" w:space="0" w:color="auto"/>
        <w:left w:val="none" w:sz="0" w:space="0" w:color="auto"/>
        <w:bottom w:val="none" w:sz="0" w:space="0" w:color="auto"/>
        <w:right w:val="none" w:sz="0" w:space="0" w:color="auto"/>
      </w:divBdr>
    </w:div>
    <w:div w:id="1110469879">
      <w:bodyDiv w:val="1"/>
      <w:marLeft w:val="0"/>
      <w:marRight w:val="0"/>
      <w:marTop w:val="0"/>
      <w:marBottom w:val="0"/>
      <w:divBdr>
        <w:top w:val="none" w:sz="0" w:space="0" w:color="auto"/>
        <w:left w:val="none" w:sz="0" w:space="0" w:color="auto"/>
        <w:bottom w:val="none" w:sz="0" w:space="0" w:color="auto"/>
        <w:right w:val="none" w:sz="0" w:space="0" w:color="auto"/>
      </w:divBdr>
    </w:div>
    <w:div w:id="1116364791">
      <w:bodyDiv w:val="1"/>
      <w:marLeft w:val="0"/>
      <w:marRight w:val="0"/>
      <w:marTop w:val="0"/>
      <w:marBottom w:val="0"/>
      <w:divBdr>
        <w:top w:val="none" w:sz="0" w:space="0" w:color="auto"/>
        <w:left w:val="none" w:sz="0" w:space="0" w:color="auto"/>
        <w:bottom w:val="none" w:sz="0" w:space="0" w:color="auto"/>
        <w:right w:val="none" w:sz="0" w:space="0" w:color="auto"/>
      </w:divBdr>
    </w:div>
    <w:div w:id="1121151265">
      <w:bodyDiv w:val="1"/>
      <w:marLeft w:val="0"/>
      <w:marRight w:val="0"/>
      <w:marTop w:val="0"/>
      <w:marBottom w:val="0"/>
      <w:divBdr>
        <w:top w:val="none" w:sz="0" w:space="0" w:color="auto"/>
        <w:left w:val="none" w:sz="0" w:space="0" w:color="auto"/>
        <w:bottom w:val="none" w:sz="0" w:space="0" w:color="auto"/>
        <w:right w:val="none" w:sz="0" w:space="0" w:color="auto"/>
      </w:divBdr>
    </w:div>
    <w:div w:id="1137453366">
      <w:bodyDiv w:val="1"/>
      <w:marLeft w:val="0"/>
      <w:marRight w:val="0"/>
      <w:marTop w:val="0"/>
      <w:marBottom w:val="0"/>
      <w:divBdr>
        <w:top w:val="none" w:sz="0" w:space="0" w:color="auto"/>
        <w:left w:val="none" w:sz="0" w:space="0" w:color="auto"/>
        <w:bottom w:val="none" w:sz="0" w:space="0" w:color="auto"/>
        <w:right w:val="none" w:sz="0" w:space="0" w:color="auto"/>
      </w:divBdr>
    </w:div>
    <w:div w:id="1146779465">
      <w:bodyDiv w:val="1"/>
      <w:marLeft w:val="0"/>
      <w:marRight w:val="0"/>
      <w:marTop w:val="0"/>
      <w:marBottom w:val="0"/>
      <w:divBdr>
        <w:top w:val="none" w:sz="0" w:space="0" w:color="auto"/>
        <w:left w:val="none" w:sz="0" w:space="0" w:color="auto"/>
        <w:bottom w:val="none" w:sz="0" w:space="0" w:color="auto"/>
        <w:right w:val="none" w:sz="0" w:space="0" w:color="auto"/>
      </w:divBdr>
    </w:div>
    <w:div w:id="1154301152">
      <w:bodyDiv w:val="1"/>
      <w:marLeft w:val="0"/>
      <w:marRight w:val="0"/>
      <w:marTop w:val="0"/>
      <w:marBottom w:val="0"/>
      <w:divBdr>
        <w:top w:val="none" w:sz="0" w:space="0" w:color="auto"/>
        <w:left w:val="none" w:sz="0" w:space="0" w:color="auto"/>
        <w:bottom w:val="none" w:sz="0" w:space="0" w:color="auto"/>
        <w:right w:val="none" w:sz="0" w:space="0" w:color="auto"/>
      </w:divBdr>
    </w:div>
    <w:div w:id="1160923342">
      <w:bodyDiv w:val="1"/>
      <w:marLeft w:val="0"/>
      <w:marRight w:val="0"/>
      <w:marTop w:val="0"/>
      <w:marBottom w:val="0"/>
      <w:divBdr>
        <w:top w:val="none" w:sz="0" w:space="0" w:color="auto"/>
        <w:left w:val="none" w:sz="0" w:space="0" w:color="auto"/>
        <w:bottom w:val="none" w:sz="0" w:space="0" w:color="auto"/>
        <w:right w:val="none" w:sz="0" w:space="0" w:color="auto"/>
      </w:divBdr>
    </w:div>
    <w:div w:id="1166676332">
      <w:bodyDiv w:val="1"/>
      <w:marLeft w:val="0"/>
      <w:marRight w:val="0"/>
      <w:marTop w:val="0"/>
      <w:marBottom w:val="0"/>
      <w:divBdr>
        <w:top w:val="none" w:sz="0" w:space="0" w:color="auto"/>
        <w:left w:val="none" w:sz="0" w:space="0" w:color="auto"/>
        <w:bottom w:val="none" w:sz="0" w:space="0" w:color="auto"/>
        <w:right w:val="none" w:sz="0" w:space="0" w:color="auto"/>
      </w:divBdr>
    </w:div>
    <w:div w:id="1172644299">
      <w:bodyDiv w:val="1"/>
      <w:marLeft w:val="0"/>
      <w:marRight w:val="0"/>
      <w:marTop w:val="0"/>
      <w:marBottom w:val="0"/>
      <w:divBdr>
        <w:top w:val="none" w:sz="0" w:space="0" w:color="auto"/>
        <w:left w:val="none" w:sz="0" w:space="0" w:color="auto"/>
        <w:bottom w:val="none" w:sz="0" w:space="0" w:color="auto"/>
        <w:right w:val="none" w:sz="0" w:space="0" w:color="auto"/>
      </w:divBdr>
    </w:div>
    <w:div w:id="1178040875">
      <w:bodyDiv w:val="1"/>
      <w:marLeft w:val="0"/>
      <w:marRight w:val="0"/>
      <w:marTop w:val="0"/>
      <w:marBottom w:val="0"/>
      <w:divBdr>
        <w:top w:val="none" w:sz="0" w:space="0" w:color="auto"/>
        <w:left w:val="none" w:sz="0" w:space="0" w:color="auto"/>
        <w:bottom w:val="none" w:sz="0" w:space="0" w:color="auto"/>
        <w:right w:val="none" w:sz="0" w:space="0" w:color="auto"/>
      </w:divBdr>
    </w:div>
    <w:div w:id="1183402966">
      <w:bodyDiv w:val="1"/>
      <w:marLeft w:val="0"/>
      <w:marRight w:val="0"/>
      <w:marTop w:val="0"/>
      <w:marBottom w:val="0"/>
      <w:divBdr>
        <w:top w:val="none" w:sz="0" w:space="0" w:color="auto"/>
        <w:left w:val="none" w:sz="0" w:space="0" w:color="auto"/>
        <w:bottom w:val="none" w:sz="0" w:space="0" w:color="auto"/>
        <w:right w:val="none" w:sz="0" w:space="0" w:color="auto"/>
      </w:divBdr>
    </w:div>
    <w:div w:id="1192570514">
      <w:bodyDiv w:val="1"/>
      <w:marLeft w:val="0"/>
      <w:marRight w:val="0"/>
      <w:marTop w:val="0"/>
      <w:marBottom w:val="0"/>
      <w:divBdr>
        <w:top w:val="none" w:sz="0" w:space="0" w:color="auto"/>
        <w:left w:val="none" w:sz="0" w:space="0" w:color="auto"/>
        <w:bottom w:val="none" w:sz="0" w:space="0" w:color="auto"/>
        <w:right w:val="none" w:sz="0" w:space="0" w:color="auto"/>
      </w:divBdr>
    </w:div>
    <w:div w:id="1210536226">
      <w:bodyDiv w:val="1"/>
      <w:marLeft w:val="0"/>
      <w:marRight w:val="0"/>
      <w:marTop w:val="0"/>
      <w:marBottom w:val="0"/>
      <w:divBdr>
        <w:top w:val="none" w:sz="0" w:space="0" w:color="auto"/>
        <w:left w:val="none" w:sz="0" w:space="0" w:color="auto"/>
        <w:bottom w:val="none" w:sz="0" w:space="0" w:color="auto"/>
        <w:right w:val="none" w:sz="0" w:space="0" w:color="auto"/>
      </w:divBdr>
    </w:div>
    <w:div w:id="1212305456">
      <w:bodyDiv w:val="1"/>
      <w:marLeft w:val="0"/>
      <w:marRight w:val="0"/>
      <w:marTop w:val="0"/>
      <w:marBottom w:val="0"/>
      <w:divBdr>
        <w:top w:val="none" w:sz="0" w:space="0" w:color="auto"/>
        <w:left w:val="none" w:sz="0" w:space="0" w:color="auto"/>
        <w:bottom w:val="none" w:sz="0" w:space="0" w:color="auto"/>
        <w:right w:val="none" w:sz="0" w:space="0" w:color="auto"/>
      </w:divBdr>
    </w:div>
    <w:div w:id="1225794467">
      <w:bodyDiv w:val="1"/>
      <w:marLeft w:val="0"/>
      <w:marRight w:val="0"/>
      <w:marTop w:val="0"/>
      <w:marBottom w:val="0"/>
      <w:divBdr>
        <w:top w:val="none" w:sz="0" w:space="0" w:color="auto"/>
        <w:left w:val="none" w:sz="0" w:space="0" w:color="auto"/>
        <w:bottom w:val="none" w:sz="0" w:space="0" w:color="auto"/>
        <w:right w:val="none" w:sz="0" w:space="0" w:color="auto"/>
      </w:divBdr>
    </w:div>
    <w:div w:id="1235241475">
      <w:bodyDiv w:val="1"/>
      <w:marLeft w:val="0"/>
      <w:marRight w:val="0"/>
      <w:marTop w:val="0"/>
      <w:marBottom w:val="0"/>
      <w:divBdr>
        <w:top w:val="none" w:sz="0" w:space="0" w:color="auto"/>
        <w:left w:val="none" w:sz="0" w:space="0" w:color="auto"/>
        <w:bottom w:val="none" w:sz="0" w:space="0" w:color="auto"/>
        <w:right w:val="none" w:sz="0" w:space="0" w:color="auto"/>
      </w:divBdr>
    </w:div>
    <w:div w:id="1238201161">
      <w:bodyDiv w:val="1"/>
      <w:marLeft w:val="0"/>
      <w:marRight w:val="0"/>
      <w:marTop w:val="0"/>
      <w:marBottom w:val="0"/>
      <w:divBdr>
        <w:top w:val="none" w:sz="0" w:space="0" w:color="auto"/>
        <w:left w:val="none" w:sz="0" w:space="0" w:color="auto"/>
        <w:bottom w:val="none" w:sz="0" w:space="0" w:color="auto"/>
        <w:right w:val="none" w:sz="0" w:space="0" w:color="auto"/>
      </w:divBdr>
    </w:div>
    <w:div w:id="1239166593">
      <w:bodyDiv w:val="1"/>
      <w:marLeft w:val="0"/>
      <w:marRight w:val="0"/>
      <w:marTop w:val="0"/>
      <w:marBottom w:val="0"/>
      <w:divBdr>
        <w:top w:val="none" w:sz="0" w:space="0" w:color="auto"/>
        <w:left w:val="none" w:sz="0" w:space="0" w:color="auto"/>
        <w:bottom w:val="none" w:sz="0" w:space="0" w:color="auto"/>
        <w:right w:val="none" w:sz="0" w:space="0" w:color="auto"/>
      </w:divBdr>
    </w:div>
    <w:div w:id="1248688402">
      <w:bodyDiv w:val="1"/>
      <w:marLeft w:val="0"/>
      <w:marRight w:val="0"/>
      <w:marTop w:val="0"/>
      <w:marBottom w:val="0"/>
      <w:divBdr>
        <w:top w:val="none" w:sz="0" w:space="0" w:color="auto"/>
        <w:left w:val="none" w:sz="0" w:space="0" w:color="auto"/>
        <w:bottom w:val="none" w:sz="0" w:space="0" w:color="auto"/>
        <w:right w:val="none" w:sz="0" w:space="0" w:color="auto"/>
      </w:divBdr>
    </w:div>
    <w:div w:id="1249733980">
      <w:bodyDiv w:val="1"/>
      <w:marLeft w:val="0"/>
      <w:marRight w:val="0"/>
      <w:marTop w:val="0"/>
      <w:marBottom w:val="0"/>
      <w:divBdr>
        <w:top w:val="none" w:sz="0" w:space="0" w:color="auto"/>
        <w:left w:val="none" w:sz="0" w:space="0" w:color="auto"/>
        <w:bottom w:val="none" w:sz="0" w:space="0" w:color="auto"/>
        <w:right w:val="none" w:sz="0" w:space="0" w:color="auto"/>
      </w:divBdr>
    </w:div>
    <w:div w:id="1265530206">
      <w:bodyDiv w:val="1"/>
      <w:marLeft w:val="0"/>
      <w:marRight w:val="0"/>
      <w:marTop w:val="0"/>
      <w:marBottom w:val="0"/>
      <w:divBdr>
        <w:top w:val="none" w:sz="0" w:space="0" w:color="auto"/>
        <w:left w:val="none" w:sz="0" w:space="0" w:color="auto"/>
        <w:bottom w:val="none" w:sz="0" w:space="0" w:color="auto"/>
        <w:right w:val="none" w:sz="0" w:space="0" w:color="auto"/>
      </w:divBdr>
    </w:div>
    <w:div w:id="1268392755">
      <w:bodyDiv w:val="1"/>
      <w:marLeft w:val="0"/>
      <w:marRight w:val="0"/>
      <w:marTop w:val="0"/>
      <w:marBottom w:val="0"/>
      <w:divBdr>
        <w:top w:val="none" w:sz="0" w:space="0" w:color="auto"/>
        <w:left w:val="none" w:sz="0" w:space="0" w:color="auto"/>
        <w:bottom w:val="none" w:sz="0" w:space="0" w:color="auto"/>
        <w:right w:val="none" w:sz="0" w:space="0" w:color="auto"/>
      </w:divBdr>
    </w:div>
    <w:div w:id="1276328782">
      <w:bodyDiv w:val="1"/>
      <w:marLeft w:val="0"/>
      <w:marRight w:val="0"/>
      <w:marTop w:val="0"/>
      <w:marBottom w:val="0"/>
      <w:divBdr>
        <w:top w:val="none" w:sz="0" w:space="0" w:color="auto"/>
        <w:left w:val="none" w:sz="0" w:space="0" w:color="auto"/>
        <w:bottom w:val="none" w:sz="0" w:space="0" w:color="auto"/>
        <w:right w:val="none" w:sz="0" w:space="0" w:color="auto"/>
      </w:divBdr>
    </w:div>
    <w:div w:id="1278366474">
      <w:bodyDiv w:val="1"/>
      <w:marLeft w:val="0"/>
      <w:marRight w:val="0"/>
      <w:marTop w:val="0"/>
      <w:marBottom w:val="0"/>
      <w:divBdr>
        <w:top w:val="none" w:sz="0" w:space="0" w:color="auto"/>
        <w:left w:val="none" w:sz="0" w:space="0" w:color="auto"/>
        <w:bottom w:val="none" w:sz="0" w:space="0" w:color="auto"/>
        <w:right w:val="none" w:sz="0" w:space="0" w:color="auto"/>
      </w:divBdr>
    </w:div>
    <w:div w:id="1292903978">
      <w:bodyDiv w:val="1"/>
      <w:marLeft w:val="0"/>
      <w:marRight w:val="0"/>
      <w:marTop w:val="0"/>
      <w:marBottom w:val="0"/>
      <w:divBdr>
        <w:top w:val="none" w:sz="0" w:space="0" w:color="auto"/>
        <w:left w:val="none" w:sz="0" w:space="0" w:color="auto"/>
        <w:bottom w:val="none" w:sz="0" w:space="0" w:color="auto"/>
        <w:right w:val="none" w:sz="0" w:space="0" w:color="auto"/>
      </w:divBdr>
    </w:div>
    <w:div w:id="1311713445">
      <w:bodyDiv w:val="1"/>
      <w:marLeft w:val="0"/>
      <w:marRight w:val="0"/>
      <w:marTop w:val="0"/>
      <w:marBottom w:val="0"/>
      <w:divBdr>
        <w:top w:val="none" w:sz="0" w:space="0" w:color="auto"/>
        <w:left w:val="none" w:sz="0" w:space="0" w:color="auto"/>
        <w:bottom w:val="none" w:sz="0" w:space="0" w:color="auto"/>
        <w:right w:val="none" w:sz="0" w:space="0" w:color="auto"/>
      </w:divBdr>
    </w:div>
    <w:div w:id="1314872822">
      <w:bodyDiv w:val="1"/>
      <w:marLeft w:val="0"/>
      <w:marRight w:val="0"/>
      <w:marTop w:val="0"/>
      <w:marBottom w:val="0"/>
      <w:divBdr>
        <w:top w:val="none" w:sz="0" w:space="0" w:color="auto"/>
        <w:left w:val="none" w:sz="0" w:space="0" w:color="auto"/>
        <w:bottom w:val="none" w:sz="0" w:space="0" w:color="auto"/>
        <w:right w:val="none" w:sz="0" w:space="0" w:color="auto"/>
      </w:divBdr>
    </w:div>
    <w:div w:id="1316378666">
      <w:bodyDiv w:val="1"/>
      <w:marLeft w:val="0"/>
      <w:marRight w:val="0"/>
      <w:marTop w:val="0"/>
      <w:marBottom w:val="0"/>
      <w:divBdr>
        <w:top w:val="none" w:sz="0" w:space="0" w:color="auto"/>
        <w:left w:val="none" w:sz="0" w:space="0" w:color="auto"/>
        <w:bottom w:val="none" w:sz="0" w:space="0" w:color="auto"/>
        <w:right w:val="none" w:sz="0" w:space="0" w:color="auto"/>
      </w:divBdr>
    </w:div>
    <w:div w:id="1320235987">
      <w:bodyDiv w:val="1"/>
      <w:marLeft w:val="0"/>
      <w:marRight w:val="0"/>
      <w:marTop w:val="0"/>
      <w:marBottom w:val="0"/>
      <w:divBdr>
        <w:top w:val="none" w:sz="0" w:space="0" w:color="auto"/>
        <w:left w:val="none" w:sz="0" w:space="0" w:color="auto"/>
        <w:bottom w:val="none" w:sz="0" w:space="0" w:color="auto"/>
        <w:right w:val="none" w:sz="0" w:space="0" w:color="auto"/>
      </w:divBdr>
    </w:div>
    <w:div w:id="1346399151">
      <w:bodyDiv w:val="1"/>
      <w:marLeft w:val="0"/>
      <w:marRight w:val="0"/>
      <w:marTop w:val="0"/>
      <w:marBottom w:val="0"/>
      <w:divBdr>
        <w:top w:val="none" w:sz="0" w:space="0" w:color="auto"/>
        <w:left w:val="none" w:sz="0" w:space="0" w:color="auto"/>
        <w:bottom w:val="none" w:sz="0" w:space="0" w:color="auto"/>
        <w:right w:val="none" w:sz="0" w:space="0" w:color="auto"/>
      </w:divBdr>
    </w:div>
    <w:div w:id="1365717879">
      <w:bodyDiv w:val="1"/>
      <w:marLeft w:val="0"/>
      <w:marRight w:val="0"/>
      <w:marTop w:val="0"/>
      <w:marBottom w:val="0"/>
      <w:divBdr>
        <w:top w:val="none" w:sz="0" w:space="0" w:color="auto"/>
        <w:left w:val="none" w:sz="0" w:space="0" w:color="auto"/>
        <w:bottom w:val="none" w:sz="0" w:space="0" w:color="auto"/>
        <w:right w:val="none" w:sz="0" w:space="0" w:color="auto"/>
      </w:divBdr>
    </w:div>
    <w:div w:id="1376805937">
      <w:bodyDiv w:val="1"/>
      <w:marLeft w:val="0"/>
      <w:marRight w:val="0"/>
      <w:marTop w:val="0"/>
      <w:marBottom w:val="0"/>
      <w:divBdr>
        <w:top w:val="none" w:sz="0" w:space="0" w:color="auto"/>
        <w:left w:val="none" w:sz="0" w:space="0" w:color="auto"/>
        <w:bottom w:val="none" w:sz="0" w:space="0" w:color="auto"/>
        <w:right w:val="none" w:sz="0" w:space="0" w:color="auto"/>
      </w:divBdr>
    </w:div>
    <w:div w:id="1382246413">
      <w:bodyDiv w:val="1"/>
      <w:marLeft w:val="0"/>
      <w:marRight w:val="0"/>
      <w:marTop w:val="0"/>
      <w:marBottom w:val="0"/>
      <w:divBdr>
        <w:top w:val="none" w:sz="0" w:space="0" w:color="auto"/>
        <w:left w:val="none" w:sz="0" w:space="0" w:color="auto"/>
        <w:bottom w:val="none" w:sz="0" w:space="0" w:color="auto"/>
        <w:right w:val="none" w:sz="0" w:space="0" w:color="auto"/>
      </w:divBdr>
    </w:div>
    <w:div w:id="1387098849">
      <w:bodyDiv w:val="1"/>
      <w:marLeft w:val="0"/>
      <w:marRight w:val="0"/>
      <w:marTop w:val="0"/>
      <w:marBottom w:val="0"/>
      <w:divBdr>
        <w:top w:val="none" w:sz="0" w:space="0" w:color="auto"/>
        <w:left w:val="none" w:sz="0" w:space="0" w:color="auto"/>
        <w:bottom w:val="none" w:sz="0" w:space="0" w:color="auto"/>
        <w:right w:val="none" w:sz="0" w:space="0" w:color="auto"/>
      </w:divBdr>
    </w:div>
    <w:div w:id="1401055007">
      <w:bodyDiv w:val="1"/>
      <w:marLeft w:val="0"/>
      <w:marRight w:val="0"/>
      <w:marTop w:val="0"/>
      <w:marBottom w:val="0"/>
      <w:divBdr>
        <w:top w:val="none" w:sz="0" w:space="0" w:color="auto"/>
        <w:left w:val="none" w:sz="0" w:space="0" w:color="auto"/>
        <w:bottom w:val="none" w:sz="0" w:space="0" w:color="auto"/>
        <w:right w:val="none" w:sz="0" w:space="0" w:color="auto"/>
      </w:divBdr>
    </w:div>
    <w:div w:id="1409960653">
      <w:bodyDiv w:val="1"/>
      <w:marLeft w:val="0"/>
      <w:marRight w:val="0"/>
      <w:marTop w:val="0"/>
      <w:marBottom w:val="0"/>
      <w:divBdr>
        <w:top w:val="none" w:sz="0" w:space="0" w:color="auto"/>
        <w:left w:val="none" w:sz="0" w:space="0" w:color="auto"/>
        <w:bottom w:val="none" w:sz="0" w:space="0" w:color="auto"/>
        <w:right w:val="none" w:sz="0" w:space="0" w:color="auto"/>
      </w:divBdr>
    </w:div>
    <w:div w:id="1411468969">
      <w:bodyDiv w:val="1"/>
      <w:marLeft w:val="0"/>
      <w:marRight w:val="0"/>
      <w:marTop w:val="0"/>
      <w:marBottom w:val="0"/>
      <w:divBdr>
        <w:top w:val="none" w:sz="0" w:space="0" w:color="auto"/>
        <w:left w:val="none" w:sz="0" w:space="0" w:color="auto"/>
        <w:bottom w:val="none" w:sz="0" w:space="0" w:color="auto"/>
        <w:right w:val="none" w:sz="0" w:space="0" w:color="auto"/>
      </w:divBdr>
    </w:div>
    <w:div w:id="1413816923">
      <w:bodyDiv w:val="1"/>
      <w:marLeft w:val="0"/>
      <w:marRight w:val="0"/>
      <w:marTop w:val="0"/>
      <w:marBottom w:val="0"/>
      <w:divBdr>
        <w:top w:val="none" w:sz="0" w:space="0" w:color="auto"/>
        <w:left w:val="none" w:sz="0" w:space="0" w:color="auto"/>
        <w:bottom w:val="none" w:sz="0" w:space="0" w:color="auto"/>
        <w:right w:val="none" w:sz="0" w:space="0" w:color="auto"/>
      </w:divBdr>
    </w:div>
    <w:div w:id="1416511909">
      <w:bodyDiv w:val="1"/>
      <w:marLeft w:val="0"/>
      <w:marRight w:val="0"/>
      <w:marTop w:val="0"/>
      <w:marBottom w:val="0"/>
      <w:divBdr>
        <w:top w:val="none" w:sz="0" w:space="0" w:color="auto"/>
        <w:left w:val="none" w:sz="0" w:space="0" w:color="auto"/>
        <w:bottom w:val="none" w:sz="0" w:space="0" w:color="auto"/>
        <w:right w:val="none" w:sz="0" w:space="0" w:color="auto"/>
      </w:divBdr>
    </w:div>
    <w:div w:id="1443569317">
      <w:bodyDiv w:val="1"/>
      <w:marLeft w:val="0"/>
      <w:marRight w:val="0"/>
      <w:marTop w:val="0"/>
      <w:marBottom w:val="0"/>
      <w:divBdr>
        <w:top w:val="none" w:sz="0" w:space="0" w:color="auto"/>
        <w:left w:val="none" w:sz="0" w:space="0" w:color="auto"/>
        <w:bottom w:val="none" w:sz="0" w:space="0" w:color="auto"/>
        <w:right w:val="none" w:sz="0" w:space="0" w:color="auto"/>
      </w:divBdr>
    </w:div>
    <w:div w:id="1459372356">
      <w:bodyDiv w:val="1"/>
      <w:marLeft w:val="0"/>
      <w:marRight w:val="0"/>
      <w:marTop w:val="0"/>
      <w:marBottom w:val="0"/>
      <w:divBdr>
        <w:top w:val="none" w:sz="0" w:space="0" w:color="auto"/>
        <w:left w:val="none" w:sz="0" w:space="0" w:color="auto"/>
        <w:bottom w:val="none" w:sz="0" w:space="0" w:color="auto"/>
        <w:right w:val="none" w:sz="0" w:space="0" w:color="auto"/>
      </w:divBdr>
    </w:div>
    <w:div w:id="1464273056">
      <w:bodyDiv w:val="1"/>
      <w:marLeft w:val="0"/>
      <w:marRight w:val="0"/>
      <w:marTop w:val="0"/>
      <w:marBottom w:val="0"/>
      <w:divBdr>
        <w:top w:val="none" w:sz="0" w:space="0" w:color="auto"/>
        <w:left w:val="none" w:sz="0" w:space="0" w:color="auto"/>
        <w:bottom w:val="none" w:sz="0" w:space="0" w:color="auto"/>
        <w:right w:val="none" w:sz="0" w:space="0" w:color="auto"/>
      </w:divBdr>
    </w:div>
    <w:div w:id="1482237323">
      <w:bodyDiv w:val="1"/>
      <w:marLeft w:val="0"/>
      <w:marRight w:val="0"/>
      <w:marTop w:val="0"/>
      <w:marBottom w:val="0"/>
      <w:divBdr>
        <w:top w:val="none" w:sz="0" w:space="0" w:color="auto"/>
        <w:left w:val="none" w:sz="0" w:space="0" w:color="auto"/>
        <w:bottom w:val="none" w:sz="0" w:space="0" w:color="auto"/>
        <w:right w:val="none" w:sz="0" w:space="0" w:color="auto"/>
      </w:divBdr>
    </w:div>
    <w:div w:id="1484422595">
      <w:bodyDiv w:val="1"/>
      <w:marLeft w:val="0"/>
      <w:marRight w:val="0"/>
      <w:marTop w:val="0"/>
      <w:marBottom w:val="0"/>
      <w:divBdr>
        <w:top w:val="none" w:sz="0" w:space="0" w:color="auto"/>
        <w:left w:val="none" w:sz="0" w:space="0" w:color="auto"/>
        <w:bottom w:val="none" w:sz="0" w:space="0" w:color="auto"/>
        <w:right w:val="none" w:sz="0" w:space="0" w:color="auto"/>
      </w:divBdr>
    </w:div>
    <w:div w:id="1509056010">
      <w:bodyDiv w:val="1"/>
      <w:marLeft w:val="0"/>
      <w:marRight w:val="0"/>
      <w:marTop w:val="0"/>
      <w:marBottom w:val="0"/>
      <w:divBdr>
        <w:top w:val="none" w:sz="0" w:space="0" w:color="auto"/>
        <w:left w:val="none" w:sz="0" w:space="0" w:color="auto"/>
        <w:bottom w:val="none" w:sz="0" w:space="0" w:color="auto"/>
        <w:right w:val="none" w:sz="0" w:space="0" w:color="auto"/>
      </w:divBdr>
    </w:div>
    <w:div w:id="1511486676">
      <w:bodyDiv w:val="1"/>
      <w:marLeft w:val="0"/>
      <w:marRight w:val="0"/>
      <w:marTop w:val="0"/>
      <w:marBottom w:val="0"/>
      <w:divBdr>
        <w:top w:val="none" w:sz="0" w:space="0" w:color="auto"/>
        <w:left w:val="none" w:sz="0" w:space="0" w:color="auto"/>
        <w:bottom w:val="none" w:sz="0" w:space="0" w:color="auto"/>
        <w:right w:val="none" w:sz="0" w:space="0" w:color="auto"/>
      </w:divBdr>
    </w:div>
    <w:div w:id="1517579602">
      <w:bodyDiv w:val="1"/>
      <w:marLeft w:val="0"/>
      <w:marRight w:val="0"/>
      <w:marTop w:val="0"/>
      <w:marBottom w:val="0"/>
      <w:divBdr>
        <w:top w:val="none" w:sz="0" w:space="0" w:color="auto"/>
        <w:left w:val="none" w:sz="0" w:space="0" w:color="auto"/>
        <w:bottom w:val="none" w:sz="0" w:space="0" w:color="auto"/>
        <w:right w:val="none" w:sz="0" w:space="0" w:color="auto"/>
      </w:divBdr>
    </w:div>
    <w:div w:id="1519655491">
      <w:bodyDiv w:val="1"/>
      <w:marLeft w:val="0"/>
      <w:marRight w:val="0"/>
      <w:marTop w:val="0"/>
      <w:marBottom w:val="0"/>
      <w:divBdr>
        <w:top w:val="none" w:sz="0" w:space="0" w:color="auto"/>
        <w:left w:val="none" w:sz="0" w:space="0" w:color="auto"/>
        <w:bottom w:val="none" w:sz="0" w:space="0" w:color="auto"/>
        <w:right w:val="none" w:sz="0" w:space="0" w:color="auto"/>
      </w:divBdr>
    </w:div>
    <w:div w:id="1525097521">
      <w:bodyDiv w:val="1"/>
      <w:marLeft w:val="0"/>
      <w:marRight w:val="0"/>
      <w:marTop w:val="0"/>
      <w:marBottom w:val="0"/>
      <w:divBdr>
        <w:top w:val="none" w:sz="0" w:space="0" w:color="auto"/>
        <w:left w:val="none" w:sz="0" w:space="0" w:color="auto"/>
        <w:bottom w:val="none" w:sz="0" w:space="0" w:color="auto"/>
        <w:right w:val="none" w:sz="0" w:space="0" w:color="auto"/>
      </w:divBdr>
    </w:div>
    <w:div w:id="1535656328">
      <w:bodyDiv w:val="1"/>
      <w:marLeft w:val="0"/>
      <w:marRight w:val="0"/>
      <w:marTop w:val="0"/>
      <w:marBottom w:val="0"/>
      <w:divBdr>
        <w:top w:val="none" w:sz="0" w:space="0" w:color="auto"/>
        <w:left w:val="none" w:sz="0" w:space="0" w:color="auto"/>
        <w:bottom w:val="none" w:sz="0" w:space="0" w:color="auto"/>
        <w:right w:val="none" w:sz="0" w:space="0" w:color="auto"/>
      </w:divBdr>
    </w:div>
    <w:div w:id="1538003713">
      <w:bodyDiv w:val="1"/>
      <w:marLeft w:val="0"/>
      <w:marRight w:val="0"/>
      <w:marTop w:val="0"/>
      <w:marBottom w:val="0"/>
      <w:divBdr>
        <w:top w:val="none" w:sz="0" w:space="0" w:color="auto"/>
        <w:left w:val="none" w:sz="0" w:space="0" w:color="auto"/>
        <w:bottom w:val="none" w:sz="0" w:space="0" w:color="auto"/>
        <w:right w:val="none" w:sz="0" w:space="0" w:color="auto"/>
      </w:divBdr>
    </w:div>
    <w:div w:id="1559971812">
      <w:bodyDiv w:val="1"/>
      <w:marLeft w:val="0"/>
      <w:marRight w:val="0"/>
      <w:marTop w:val="0"/>
      <w:marBottom w:val="0"/>
      <w:divBdr>
        <w:top w:val="none" w:sz="0" w:space="0" w:color="auto"/>
        <w:left w:val="none" w:sz="0" w:space="0" w:color="auto"/>
        <w:bottom w:val="none" w:sz="0" w:space="0" w:color="auto"/>
        <w:right w:val="none" w:sz="0" w:space="0" w:color="auto"/>
      </w:divBdr>
    </w:div>
    <w:div w:id="1565288826">
      <w:bodyDiv w:val="1"/>
      <w:marLeft w:val="0"/>
      <w:marRight w:val="0"/>
      <w:marTop w:val="0"/>
      <w:marBottom w:val="0"/>
      <w:divBdr>
        <w:top w:val="none" w:sz="0" w:space="0" w:color="auto"/>
        <w:left w:val="none" w:sz="0" w:space="0" w:color="auto"/>
        <w:bottom w:val="none" w:sz="0" w:space="0" w:color="auto"/>
        <w:right w:val="none" w:sz="0" w:space="0" w:color="auto"/>
      </w:divBdr>
    </w:div>
    <w:div w:id="1594051300">
      <w:bodyDiv w:val="1"/>
      <w:marLeft w:val="0"/>
      <w:marRight w:val="0"/>
      <w:marTop w:val="0"/>
      <w:marBottom w:val="0"/>
      <w:divBdr>
        <w:top w:val="none" w:sz="0" w:space="0" w:color="auto"/>
        <w:left w:val="none" w:sz="0" w:space="0" w:color="auto"/>
        <w:bottom w:val="none" w:sz="0" w:space="0" w:color="auto"/>
        <w:right w:val="none" w:sz="0" w:space="0" w:color="auto"/>
      </w:divBdr>
    </w:div>
    <w:div w:id="1598519543">
      <w:bodyDiv w:val="1"/>
      <w:marLeft w:val="0"/>
      <w:marRight w:val="0"/>
      <w:marTop w:val="0"/>
      <w:marBottom w:val="0"/>
      <w:divBdr>
        <w:top w:val="none" w:sz="0" w:space="0" w:color="auto"/>
        <w:left w:val="none" w:sz="0" w:space="0" w:color="auto"/>
        <w:bottom w:val="none" w:sz="0" w:space="0" w:color="auto"/>
        <w:right w:val="none" w:sz="0" w:space="0" w:color="auto"/>
      </w:divBdr>
    </w:div>
    <w:div w:id="1606156385">
      <w:bodyDiv w:val="1"/>
      <w:marLeft w:val="0"/>
      <w:marRight w:val="0"/>
      <w:marTop w:val="0"/>
      <w:marBottom w:val="0"/>
      <w:divBdr>
        <w:top w:val="none" w:sz="0" w:space="0" w:color="auto"/>
        <w:left w:val="none" w:sz="0" w:space="0" w:color="auto"/>
        <w:bottom w:val="none" w:sz="0" w:space="0" w:color="auto"/>
        <w:right w:val="none" w:sz="0" w:space="0" w:color="auto"/>
      </w:divBdr>
    </w:div>
    <w:div w:id="1615673374">
      <w:bodyDiv w:val="1"/>
      <w:marLeft w:val="0"/>
      <w:marRight w:val="0"/>
      <w:marTop w:val="0"/>
      <w:marBottom w:val="0"/>
      <w:divBdr>
        <w:top w:val="none" w:sz="0" w:space="0" w:color="auto"/>
        <w:left w:val="none" w:sz="0" w:space="0" w:color="auto"/>
        <w:bottom w:val="none" w:sz="0" w:space="0" w:color="auto"/>
        <w:right w:val="none" w:sz="0" w:space="0" w:color="auto"/>
      </w:divBdr>
    </w:div>
    <w:div w:id="1619873227">
      <w:bodyDiv w:val="1"/>
      <w:marLeft w:val="0"/>
      <w:marRight w:val="0"/>
      <w:marTop w:val="0"/>
      <w:marBottom w:val="0"/>
      <w:divBdr>
        <w:top w:val="none" w:sz="0" w:space="0" w:color="auto"/>
        <w:left w:val="none" w:sz="0" w:space="0" w:color="auto"/>
        <w:bottom w:val="none" w:sz="0" w:space="0" w:color="auto"/>
        <w:right w:val="none" w:sz="0" w:space="0" w:color="auto"/>
      </w:divBdr>
    </w:div>
    <w:div w:id="1630235444">
      <w:bodyDiv w:val="1"/>
      <w:marLeft w:val="0"/>
      <w:marRight w:val="0"/>
      <w:marTop w:val="0"/>
      <w:marBottom w:val="0"/>
      <w:divBdr>
        <w:top w:val="none" w:sz="0" w:space="0" w:color="auto"/>
        <w:left w:val="none" w:sz="0" w:space="0" w:color="auto"/>
        <w:bottom w:val="none" w:sz="0" w:space="0" w:color="auto"/>
        <w:right w:val="none" w:sz="0" w:space="0" w:color="auto"/>
      </w:divBdr>
    </w:div>
    <w:div w:id="1642491918">
      <w:bodyDiv w:val="1"/>
      <w:marLeft w:val="0"/>
      <w:marRight w:val="0"/>
      <w:marTop w:val="0"/>
      <w:marBottom w:val="0"/>
      <w:divBdr>
        <w:top w:val="none" w:sz="0" w:space="0" w:color="auto"/>
        <w:left w:val="none" w:sz="0" w:space="0" w:color="auto"/>
        <w:bottom w:val="none" w:sz="0" w:space="0" w:color="auto"/>
        <w:right w:val="none" w:sz="0" w:space="0" w:color="auto"/>
      </w:divBdr>
    </w:div>
    <w:div w:id="1643146677">
      <w:bodyDiv w:val="1"/>
      <w:marLeft w:val="0"/>
      <w:marRight w:val="0"/>
      <w:marTop w:val="0"/>
      <w:marBottom w:val="0"/>
      <w:divBdr>
        <w:top w:val="none" w:sz="0" w:space="0" w:color="auto"/>
        <w:left w:val="none" w:sz="0" w:space="0" w:color="auto"/>
        <w:bottom w:val="none" w:sz="0" w:space="0" w:color="auto"/>
        <w:right w:val="none" w:sz="0" w:space="0" w:color="auto"/>
      </w:divBdr>
    </w:div>
    <w:div w:id="1645042189">
      <w:bodyDiv w:val="1"/>
      <w:marLeft w:val="0"/>
      <w:marRight w:val="0"/>
      <w:marTop w:val="0"/>
      <w:marBottom w:val="0"/>
      <w:divBdr>
        <w:top w:val="none" w:sz="0" w:space="0" w:color="auto"/>
        <w:left w:val="none" w:sz="0" w:space="0" w:color="auto"/>
        <w:bottom w:val="none" w:sz="0" w:space="0" w:color="auto"/>
        <w:right w:val="none" w:sz="0" w:space="0" w:color="auto"/>
      </w:divBdr>
    </w:div>
    <w:div w:id="1648625276">
      <w:bodyDiv w:val="1"/>
      <w:marLeft w:val="0"/>
      <w:marRight w:val="0"/>
      <w:marTop w:val="0"/>
      <w:marBottom w:val="0"/>
      <w:divBdr>
        <w:top w:val="none" w:sz="0" w:space="0" w:color="auto"/>
        <w:left w:val="none" w:sz="0" w:space="0" w:color="auto"/>
        <w:bottom w:val="none" w:sz="0" w:space="0" w:color="auto"/>
        <w:right w:val="none" w:sz="0" w:space="0" w:color="auto"/>
      </w:divBdr>
    </w:div>
    <w:div w:id="1656446284">
      <w:bodyDiv w:val="1"/>
      <w:marLeft w:val="0"/>
      <w:marRight w:val="0"/>
      <w:marTop w:val="0"/>
      <w:marBottom w:val="0"/>
      <w:divBdr>
        <w:top w:val="none" w:sz="0" w:space="0" w:color="auto"/>
        <w:left w:val="none" w:sz="0" w:space="0" w:color="auto"/>
        <w:bottom w:val="none" w:sz="0" w:space="0" w:color="auto"/>
        <w:right w:val="none" w:sz="0" w:space="0" w:color="auto"/>
      </w:divBdr>
    </w:div>
    <w:div w:id="1666394326">
      <w:bodyDiv w:val="1"/>
      <w:marLeft w:val="0"/>
      <w:marRight w:val="0"/>
      <w:marTop w:val="0"/>
      <w:marBottom w:val="0"/>
      <w:divBdr>
        <w:top w:val="none" w:sz="0" w:space="0" w:color="auto"/>
        <w:left w:val="none" w:sz="0" w:space="0" w:color="auto"/>
        <w:bottom w:val="none" w:sz="0" w:space="0" w:color="auto"/>
        <w:right w:val="none" w:sz="0" w:space="0" w:color="auto"/>
      </w:divBdr>
    </w:div>
    <w:div w:id="1669282630">
      <w:bodyDiv w:val="1"/>
      <w:marLeft w:val="0"/>
      <w:marRight w:val="0"/>
      <w:marTop w:val="0"/>
      <w:marBottom w:val="0"/>
      <w:divBdr>
        <w:top w:val="none" w:sz="0" w:space="0" w:color="auto"/>
        <w:left w:val="none" w:sz="0" w:space="0" w:color="auto"/>
        <w:bottom w:val="none" w:sz="0" w:space="0" w:color="auto"/>
        <w:right w:val="none" w:sz="0" w:space="0" w:color="auto"/>
      </w:divBdr>
    </w:div>
    <w:div w:id="1688865205">
      <w:bodyDiv w:val="1"/>
      <w:marLeft w:val="0"/>
      <w:marRight w:val="0"/>
      <w:marTop w:val="0"/>
      <w:marBottom w:val="0"/>
      <w:divBdr>
        <w:top w:val="none" w:sz="0" w:space="0" w:color="auto"/>
        <w:left w:val="none" w:sz="0" w:space="0" w:color="auto"/>
        <w:bottom w:val="none" w:sz="0" w:space="0" w:color="auto"/>
        <w:right w:val="none" w:sz="0" w:space="0" w:color="auto"/>
      </w:divBdr>
    </w:div>
    <w:div w:id="1697920637">
      <w:bodyDiv w:val="1"/>
      <w:marLeft w:val="0"/>
      <w:marRight w:val="0"/>
      <w:marTop w:val="0"/>
      <w:marBottom w:val="0"/>
      <w:divBdr>
        <w:top w:val="none" w:sz="0" w:space="0" w:color="auto"/>
        <w:left w:val="none" w:sz="0" w:space="0" w:color="auto"/>
        <w:bottom w:val="none" w:sz="0" w:space="0" w:color="auto"/>
        <w:right w:val="none" w:sz="0" w:space="0" w:color="auto"/>
      </w:divBdr>
    </w:div>
    <w:div w:id="1719474507">
      <w:bodyDiv w:val="1"/>
      <w:marLeft w:val="0"/>
      <w:marRight w:val="0"/>
      <w:marTop w:val="0"/>
      <w:marBottom w:val="0"/>
      <w:divBdr>
        <w:top w:val="none" w:sz="0" w:space="0" w:color="auto"/>
        <w:left w:val="none" w:sz="0" w:space="0" w:color="auto"/>
        <w:bottom w:val="none" w:sz="0" w:space="0" w:color="auto"/>
        <w:right w:val="none" w:sz="0" w:space="0" w:color="auto"/>
      </w:divBdr>
    </w:div>
    <w:div w:id="1734280498">
      <w:bodyDiv w:val="1"/>
      <w:marLeft w:val="0"/>
      <w:marRight w:val="0"/>
      <w:marTop w:val="0"/>
      <w:marBottom w:val="0"/>
      <w:divBdr>
        <w:top w:val="none" w:sz="0" w:space="0" w:color="auto"/>
        <w:left w:val="none" w:sz="0" w:space="0" w:color="auto"/>
        <w:bottom w:val="none" w:sz="0" w:space="0" w:color="auto"/>
        <w:right w:val="none" w:sz="0" w:space="0" w:color="auto"/>
      </w:divBdr>
    </w:div>
    <w:div w:id="1734885937">
      <w:bodyDiv w:val="1"/>
      <w:marLeft w:val="0"/>
      <w:marRight w:val="0"/>
      <w:marTop w:val="0"/>
      <w:marBottom w:val="0"/>
      <w:divBdr>
        <w:top w:val="none" w:sz="0" w:space="0" w:color="auto"/>
        <w:left w:val="none" w:sz="0" w:space="0" w:color="auto"/>
        <w:bottom w:val="none" w:sz="0" w:space="0" w:color="auto"/>
        <w:right w:val="none" w:sz="0" w:space="0" w:color="auto"/>
      </w:divBdr>
    </w:div>
    <w:div w:id="1743065571">
      <w:bodyDiv w:val="1"/>
      <w:marLeft w:val="0"/>
      <w:marRight w:val="0"/>
      <w:marTop w:val="0"/>
      <w:marBottom w:val="0"/>
      <w:divBdr>
        <w:top w:val="none" w:sz="0" w:space="0" w:color="auto"/>
        <w:left w:val="none" w:sz="0" w:space="0" w:color="auto"/>
        <w:bottom w:val="none" w:sz="0" w:space="0" w:color="auto"/>
        <w:right w:val="none" w:sz="0" w:space="0" w:color="auto"/>
      </w:divBdr>
    </w:div>
    <w:div w:id="1753506551">
      <w:bodyDiv w:val="1"/>
      <w:marLeft w:val="0"/>
      <w:marRight w:val="0"/>
      <w:marTop w:val="0"/>
      <w:marBottom w:val="0"/>
      <w:divBdr>
        <w:top w:val="none" w:sz="0" w:space="0" w:color="auto"/>
        <w:left w:val="none" w:sz="0" w:space="0" w:color="auto"/>
        <w:bottom w:val="none" w:sz="0" w:space="0" w:color="auto"/>
        <w:right w:val="none" w:sz="0" w:space="0" w:color="auto"/>
      </w:divBdr>
    </w:div>
    <w:div w:id="1759669482">
      <w:bodyDiv w:val="1"/>
      <w:marLeft w:val="0"/>
      <w:marRight w:val="0"/>
      <w:marTop w:val="0"/>
      <w:marBottom w:val="0"/>
      <w:divBdr>
        <w:top w:val="none" w:sz="0" w:space="0" w:color="auto"/>
        <w:left w:val="none" w:sz="0" w:space="0" w:color="auto"/>
        <w:bottom w:val="none" w:sz="0" w:space="0" w:color="auto"/>
        <w:right w:val="none" w:sz="0" w:space="0" w:color="auto"/>
      </w:divBdr>
    </w:div>
    <w:div w:id="1771585026">
      <w:bodyDiv w:val="1"/>
      <w:marLeft w:val="0"/>
      <w:marRight w:val="0"/>
      <w:marTop w:val="0"/>
      <w:marBottom w:val="0"/>
      <w:divBdr>
        <w:top w:val="none" w:sz="0" w:space="0" w:color="auto"/>
        <w:left w:val="none" w:sz="0" w:space="0" w:color="auto"/>
        <w:bottom w:val="none" w:sz="0" w:space="0" w:color="auto"/>
        <w:right w:val="none" w:sz="0" w:space="0" w:color="auto"/>
      </w:divBdr>
    </w:div>
    <w:div w:id="1808813750">
      <w:bodyDiv w:val="1"/>
      <w:marLeft w:val="0"/>
      <w:marRight w:val="0"/>
      <w:marTop w:val="0"/>
      <w:marBottom w:val="0"/>
      <w:divBdr>
        <w:top w:val="none" w:sz="0" w:space="0" w:color="auto"/>
        <w:left w:val="none" w:sz="0" w:space="0" w:color="auto"/>
        <w:bottom w:val="none" w:sz="0" w:space="0" w:color="auto"/>
        <w:right w:val="none" w:sz="0" w:space="0" w:color="auto"/>
      </w:divBdr>
    </w:div>
    <w:div w:id="1816529313">
      <w:bodyDiv w:val="1"/>
      <w:marLeft w:val="0"/>
      <w:marRight w:val="0"/>
      <w:marTop w:val="0"/>
      <w:marBottom w:val="0"/>
      <w:divBdr>
        <w:top w:val="none" w:sz="0" w:space="0" w:color="auto"/>
        <w:left w:val="none" w:sz="0" w:space="0" w:color="auto"/>
        <w:bottom w:val="none" w:sz="0" w:space="0" w:color="auto"/>
        <w:right w:val="none" w:sz="0" w:space="0" w:color="auto"/>
      </w:divBdr>
    </w:div>
    <w:div w:id="1829396413">
      <w:bodyDiv w:val="1"/>
      <w:marLeft w:val="0"/>
      <w:marRight w:val="0"/>
      <w:marTop w:val="0"/>
      <w:marBottom w:val="0"/>
      <w:divBdr>
        <w:top w:val="none" w:sz="0" w:space="0" w:color="auto"/>
        <w:left w:val="none" w:sz="0" w:space="0" w:color="auto"/>
        <w:bottom w:val="none" w:sz="0" w:space="0" w:color="auto"/>
        <w:right w:val="none" w:sz="0" w:space="0" w:color="auto"/>
      </w:divBdr>
    </w:div>
    <w:div w:id="1846898898">
      <w:bodyDiv w:val="1"/>
      <w:marLeft w:val="0"/>
      <w:marRight w:val="0"/>
      <w:marTop w:val="0"/>
      <w:marBottom w:val="0"/>
      <w:divBdr>
        <w:top w:val="none" w:sz="0" w:space="0" w:color="auto"/>
        <w:left w:val="none" w:sz="0" w:space="0" w:color="auto"/>
        <w:bottom w:val="none" w:sz="0" w:space="0" w:color="auto"/>
        <w:right w:val="none" w:sz="0" w:space="0" w:color="auto"/>
      </w:divBdr>
    </w:div>
    <w:div w:id="1849826485">
      <w:bodyDiv w:val="1"/>
      <w:marLeft w:val="0"/>
      <w:marRight w:val="0"/>
      <w:marTop w:val="0"/>
      <w:marBottom w:val="0"/>
      <w:divBdr>
        <w:top w:val="none" w:sz="0" w:space="0" w:color="auto"/>
        <w:left w:val="none" w:sz="0" w:space="0" w:color="auto"/>
        <w:bottom w:val="none" w:sz="0" w:space="0" w:color="auto"/>
        <w:right w:val="none" w:sz="0" w:space="0" w:color="auto"/>
      </w:divBdr>
    </w:div>
    <w:div w:id="1857763428">
      <w:bodyDiv w:val="1"/>
      <w:marLeft w:val="0"/>
      <w:marRight w:val="0"/>
      <w:marTop w:val="0"/>
      <w:marBottom w:val="0"/>
      <w:divBdr>
        <w:top w:val="none" w:sz="0" w:space="0" w:color="auto"/>
        <w:left w:val="none" w:sz="0" w:space="0" w:color="auto"/>
        <w:bottom w:val="none" w:sz="0" w:space="0" w:color="auto"/>
        <w:right w:val="none" w:sz="0" w:space="0" w:color="auto"/>
      </w:divBdr>
    </w:div>
    <w:div w:id="1889535457">
      <w:bodyDiv w:val="1"/>
      <w:marLeft w:val="0"/>
      <w:marRight w:val="0"/>
      <w:marTop w:val="0"/>
      <w:marBottom w:val="0"/>
      <w:divBdr>
        <w:top w:val="none" w:sz="0" w:space="0" w:color="auto"/>
        <w:left w:val="none" w:sz="0" w:space="0" w:color="auto"/>
        <w:bottom w:val="none" w:sz="0" w:space="0" w:color="auto"/>
        <w:right w:val="none" w:sz="0" w:space="0" w:color="auto"/>
      </w:divBdr>
    </w:div>
    <w:div w:id="1894152730">
      <w:bodyDiv w:val="1"/>
      <w:marLeft w:val="0"/>
      <w:marRight w:val="0"/>
      <w:marTop w:val="0"/>
      <w:marBottom w:val="0"/>
      <w:divBdr>
        <w:top w:val="none" w:sz="0" w:space="0" w:color="auto"/>
        <w:left w:val="none" w:sz="0" w:space="0" w:color="auto"/>
        <w:bottom w:val="none" w:sz="0" w:space="0" w:color="auto"/>
        <w:right w:val="none" w:sz="0" w:space="0" w:color="auto"/>
      </w:divBdr>
    </w:div>
    <w:div w:id="1906910751">
      <w:bodyDiv w:val="1"/>
      <w:marLeft w:val="0"/>
      <w:marRight w:val="0"/>
      <w:marTop w:val="0"/>
      <w:marBottom w:val="0"/>
      <w:divBdr>
        <w:top w:val="none" w:sz="0" w:space="0" w:color="auto"/>
        <w:left w:val="none" w:sz="0" w:space="0" w:color="auto"/>
        <w:bottom w:val="none" w:sz="0" w:space="0" w:color="auto"/>
        <w:right w:val="none" w:sz="0" w:space="0" w:color="auto"/>
      </w:divBdr>
    </w:div>
    <w:div w:id="1923416303">
      <w:bodyDiv w:val="1"/>
      <w:marLeft w:val="0"/>
      <w:marRight w:val="0"/>
      <w:marTop w:val="0"/>
      <w:marBottom w:val="0"/>
      <w:divBdr>
        <w:top w:val="none" w:sz="0" w:space="0" w:color="auto"/>
        <w:left w:val="none" w:sz="0" w:space="0" w:color="auto"/>
        <w:bottom w:val="none" w:sz="0" w:space="0" w:color="auto"/>
        <w:right w:val="none" w:sz="0" w:space="0" w:color="auto"/>
      </w:divBdr>
    </w:div>
    <w:div w:id="1927692805">
      <w:bodyDiv w:val="1"/>
      <w:marLeft w:val="0"/>
      <w:marRight w:val="0"/>
      <w:marTop w:val="0"/>
      <w:marBottom w:val="0"/>
      <w:divBdr>
        <w:top w:val="none" w:sz="0" w:space="0" w:color="auto"/>
        <w:left w:val="none" w:sz="0" w:space="0" w:color="auto"/>
        <w:bottom w:val="none" w:sz="0" w:space="0" w:color="auto"/>
        <w:right w:val="none" w:sz="0" w:space="0" w:color="auto"/>
      </w:divBdr>
    </w:div>
    <w:div w:id="1930457848">
      <w:bodyDiv w:val="1"/>
      <w:marLeft w:val="0"/>
      <w:marRight w:val="0"/>
      <w:marTop w:val="0"/>
      <w:marBottom w:val="0"/>
      <w:divBdr>
        <w:top w:val="none" w:sz="0" w:space="0" w:color="auto"/>
        <w:left w:val="none" w:sz="0" w:space="0" w:color="auto"/>
        <w:bottom w:val="none" w:sz="0" w:space="0" w:color="auto"/>
        <w:right w:val="none" w:sz="0" w:space="0" w:color="auto"/>
      </w:divBdr>
    </w:div>
    <w:div w:id="1938363056">
      <w:bodyDiv w:val="1"/>
      <w:marLeft w:val="0"/>
      <w:marRight w:val="0"/>
      <w:marTop w:val="0"/>
      <w:marBottom w:val="0"/>
      <w:divBdr>
        <w:top w:val="none" w:sz="0" w:space="0" w:color="auto"/>
        <w:left w:val="none" w:sz="0" w:space="0" w:color="auto"/>
        <w:bottom w:val="none" w:sz="0" w:space="0" w:color="auto"/>
        <w:right w:val="none" w:sz="0" w:space="0" w:color="auto"/>
      </w:divBdr>
    </w:div>
    <w:div w:id="1945767497">
      <w:bodyDiv w:val="1"/>
      <w:marLeft w:val="0"/>
      <w:marRight w:val="0"/>
      <w:marTop w:val="0"/>
      <w:marBottom w:val="0"/>
      <w:divBdr>
        <w:top w:val="none" w:sz="0" w:space="0" w:color="auto"/>
        <w:left w:val="none" w:sz="0" w:space="0" w:color="auto"/>
        <w:bottom w:val="none" w:sz="0" w:space="0" w:color="auto"/>
        <w:right w:val="none" w:sz="0" w:space="0" w:color="auto"/>
      </w:divBdr>
    </w:div>
    <w:div w:id="1962374503">
      <w:bodyDiv w:val="1"/>
      <w:marLeft w:val="0"/>
      <w:marRight w:val="0"/>
      <w:marTop w:val="0"/>
      <w:marBottom w:val="0"/>
      <w:divBdr>
        <w:top w:val="none" w:sz="0" w:space="0" w:color="auto"/>
        <w:left w:val="none" w:sz="0" w:space="0" w:color="auto"/>
        <w:bottom w:val="none" w:sz="0" w:space="0" w:color="auto"/>
        <w:right w:val="none" w:sz="0" w:space="0" w:color="auto"/>
      </w:divBdr>
    </w:div>
    <w:div w:id="1986354604">
      <w:bodyDiv w:val="1"/>
      <w:marLeft w:val="0"/>
      <w:marRight w:val="0"/>
      <w:marTop w:val="0"/>
      <w:marBottom w:val="0"/>
      <w:divBdr>
        <w:top w:val="none" w:sz="0" w:space="0" w:color="auto"/>
        <w:left w:val="none" w:sz="0" w:space="0" w:color="auto"/>
        <w:bottom w:val="none" w:sz="0" w:space="0" w:color="auto"/>
        <w:right w:val="none" w:sz="0" w:space="0" w:color="auto"/>
      </w:divBdr>
    </w:div>
    <w:div w:id="1991474181">
      <w:bodyDiv w:val="1"/>
      <w:marLeft w:val="0"/>
      <w:marRight w:val="0"/>
      <w:marTop w:val="0"/>
      <w:marBottom w:val="0"/>
      <w:divBdr>
        <w:top w:val="none" w:sz="0" w:space="0" w:color="auto"/>
        <w:left w:val="none" w:sz="0" w:space="0" w:color="auto"/>
        <w:bottom w:val="none" w:sz="0" w:space="0" w:color="auto"/>
        <w:right w:val="none" w:sz="0" w:space="0" w:color="auto"/>
      </w:divBdr>
    </w:div>
    <w:div w:id="2044747282">
      <w:bodyDiv w:val="1"/>
      <w:marLeft w:val="0"/>
      <w:marRight w:val="0"/>
      <w:marTop w:val="0"/>
      <w:marBottom w:val="0"/>
      <w:divBdr>
        <w:top w:val="none" w:sz="0" w:space="0" w:color="auto"/>
        <w:left w:val="none" w:sz="0" w:space="0" w:color="auto"/>
        <w:bottom w:val="none" w:sz="0" w:space="0" w:color="auto"/>
        <w:right w:val="none" w:sz="0" w:space="0" w:color="auto"/>
      </w:divBdr>
    </w:div>
    <w:div w:id="2048023103">
      <w:bodyDiv w:val="1"/>
      <w:marLeft w:val="0"/>
      <w:marRight w:val="0"/>
      <w:marTop w:val="0"/>
      <w:marBottom w:val="0"/>
      <w:divBdr>
        <w:top w:val="none" w:sz="0" w:space="0" w:color="auto"/>
        <w:left w:val="none" w:sz="0" w:space="0" w:color="auto"/>
        <w:bottom w:val="none" w:sz="0" w:space="0" w:color="auto"/>
        <w:right w:val="none" w:sz="0" w:space="0" w:color="auto"/>
      </w:divBdr>
    </w:div>
    <w:div w:id="2049529397">
      <w:bodyDiv w:val="1"/>
      <w:marLeft w:val="0"/>
      <w:marRight w:val="0"/>
      <w:marTop w:val="0"/>
      <w:marBottom w:val="0"/>
      <w:divBdr>
        <w:top w:val="none" w:sz="0" w:space="0" w:color="auto"/>
        <w:left w:val="none" w:sz="0" w:space="0" w:color="auto"/>
        <w:bottom w:val="none" w:sz="0" w:space="0" w:color="auto"/>
        <w:right w:val="none" w:sz="0" w:space="0" w:color="auto"/>
      </w:divBdr>
    </w:div>
    <w:div w:id="2049797684">
      <w:bodyDiv w:val="1"/>
      <w:marLeft w:val="0"/>
      <w:marRight w:val="0"/>
      <w:marTop w:val="0"/>
      <w:marBottom w:val="0"/>
      <w:divBdr>
        <w:top w:val="none" w:sz="0" w:space="0" w:color="auto"/>
        <w:left w:val="none" w:sz="0" w:space="0" w:color="auto"/>
        <w:bottom w:val="none" w:sz="0" w:space="0" w:color="auto"/>
        <w:right w:val="none" w:sz="0" w:space="0" w:color="auto"/>
      </w:divBdr>
    </w:div>
    <w:div w:id="2050764522">
      <w:bodyDiv w:val="1"/>
      <w:marLeft w:val="0"/>
      <w:marRight w:val="0"/>
      <w:marTop w:val="0"/>
      <w:marBottom w:val="0"/>
      <w:divBdr>
        <w:top w:val="none" w:sz="0" w:space="0" w:color="auto"/>
        <w:left w:val="none" w:sz="0" w:space="0" w:color="auto"/>
        <w:bottom w:val="none" w:sz="0" w:space="0" w:color="auto"/>
        <w:right w:val="none" w:sz="0" w:space="0" w:color="auto"/>
      </w:divBdr>
    </w:div>
    <w:div w:id="2052996039">
      <w:bodyDiv w:val="1"/>
      <w:marLeft w:val="0"/>
      <w:marRight w:val="0"/>
      <w:marTop w:val="0"/>
      <w:marBottom w:val="0"/>
      <w:divBdr>
        <w:top w:val="none" w:sz="0" w:space="0" w:color="auto"/>
        <w:left w:val="none" w:sz="0" w:space="0" w:color="auto"/>
        <w:bottom w:val="none" w:sz="0" w:space="0" w:color="auto"/>
        <w:right w:val="none" w:sz="0" w:space="0" w:color="auto"/>
      </w:divBdr>
    </w:div>
    <w:div w:id="2074349078">
      <w:bodyDiv w:val="1"/>
      <w:marLeft w:val="0"/>
      <w:marRight w:val="0"/>
      <w:marTop w:val="0"/>
      <w:marBottom w:val="0"/>
      <w:divBdr>
        <w:top w:val="none" w:sz="0" w:space="0" w:color="auto"/>
        <w:left w:val="none" w:sz="0" w:space="0" w:color="auto"/>
        <w:bottom w:val="none" w:sz="0" w:space="0" w:color="auto"/>
        <w:right w:val="none" w:sz="0" w:space="0" w:color="auto"/>
      </w:divBdr>
    </w:div>
    <w:div w:id="2083677211">
      <w:bodyDiv w:val="1"/>
      <w:marLeft w:val="0"/>
      <w:marRight w:val="0"/>
      <w:marTop w:val="0"/>
      <w:marBottom w:val="0"/>
      <w:divBdr>
        <w:top w:val="none" w:sz="0" w:space="0" w:color="auto"/>
        <w:left w:val="none" w:sz="0" w:space="0" w:color="auto"/>
        <w:bottom w:val="none" w:sz="0" w:space="0" w:color="auto"/>
        <w:right w:val="none" w:sz="0" w:space="0" w:color="auto"/>
      </w:divBdr>
    </w:div>
    <w:div w:id="2091732603">
      <w:bodyDiv w:val="1"/>
      <w:marLeft w:val="0"/>
      <w:marRight w:val="0"/>
      <w:marTop w:val="0"/>
      <w:marBottom w:val="0"/>
      <w:divBdr>
        <w:top w:val="none" w:sz="0" w:space="0" w:color="auto"/>
        <w:left w:val="none" w:sz="0" w:space="0" w:color="auto"/>
        <w:bottom w:val="none" w:sz="0" w:space="0" w:color="auto"/>
        <w:right w:val="none" w:sz="0" w:space="0" w:color="auto"/>
      </w:divBdr>
    </w:div>
    <w:div w:id="2094160476">
      <w:bodyDiv w:val="1"/>
      <w:marLeft w:val="0"/>
      <w:marRight w:val="0"/>
      <w:marTop w:val="0"/>
      <w:marBottom w:val="0"/>
      <w:divBdr>
        <w:top w:val="none" w:sz="0" w:space="0" w:color="auto"/>
        <w:left w:val="none" w:sz="0" w:space="0" w:color="auto"/>
        <w:bottom w:val="none" w:sz="0" w:space="0" w:color="auto"/>
        <w:right w:val="none" w:sz="0" w:space="0" w:color="auto"/>
      </w:divBdr>
    </w:div>
    <w:div w:id="2101099114">
      <w:bodyDiv w:val="1"/>
      <w:marLeft w:val="0"/>
      <w:marRight w:val="0"/>
      <w:marTop w:val="0"/>
      <w:marBottom w:val="0"/>
      <w:divBdr>
        <w:top w:val="none" w:sz="0" w:space="0" w:color="auto"/>
        <w:left w:val="none" w:sz="0" w:space="0" w:color="auto"/>
        <w:bottom w:val="none" w:sz="0" w:space="0" w:color="auto"/>
        <w:right w:val="none" w:sz="0" w:space="0" w:color="auto"/>
      </w:divBdr>
    </w:div>
    <w:div w:id="2106462940">
      <w:bodyDiv w:val="1"/>
      <w:marLeft w:val="0"/>
      <w:marRight w:val="0"/>
      <w:marTop w:val="0"/>
      <w:marBottom w:val="0"/>
      <w:divBdr>
        <w:top w:val="none" w:sz="0" w:space="0" w:color="auto"/>
        <w:left w:val="none" w:sz="0" w:space="0" w:color="auto"/>
        <w:bottom w:val="none" w:sz="0" w:space="0" w:color="auto"/>
        <w:right w:val="none" w:sz="0" w:space="0" w:color="auto"/>
      </w:divBdr>
    </w:div>
    <w:div w:id="2107118534">
      <w:bodyDiv w:val="1"/>
      <w:marLeft w:val="0"/>
      <w:marRight w:val="0"/>
      <w:marTop w:val="0"/>
      <w:marBottom w:val="0"/>
      <w:divBdr>
        <w:top w:val="none" w:sz="0" w:space="0" w:color="auto"/>
        <w:left w:val="none" w:sz="0" w:space="0" w:color="auto"/>
        <w:bottom w:val="none" w:sz="0" w:space="0" w:color="auto"/>
        <w:right w:val="none" w:sz="0" w:space="0" w:color="auto"/>
      </w:divBdr>
    </w:div>
    <w:div w:id="2109421204">
      <w:bodyDiv w:val="1"/>
      <w:marLeft w:val="0"/>
      <w:marRight w:val="0"/>
      <w:marTop w:val="0"/>
      <w:marBottom w:val="0"/>
      <w:divBdr>
        <w:top w:val="none" w:sz="0" w:space="0" w:color="auto"/>
        <w:left w:val="none" w:sz="0" w:space="0" w:color="auto"/>
        <w:bottom w:val="none" w:sz="0" w:space="0" w:color="auto"/>
        <w:right w:val="none" w:sz="0" w:space="0" w:color="auto"/>
      </w:divBdr>
    </w:div>
    <w:div w:id="2111388432">
      <w:bodyDiv w:val="1"/>
      <w:marLeft w:val="0"/>
      <w:marRight w:val="0"/>
      <w:marTop w:val="0"/>
      <w:marBottom w:val="0"/>
      <w:divBdr>
        <w:top w:val="none" w:sz="0" w:space="0" w:color="auto"/>
        <w:left w:val="none" w:sz="0" w:space="0" w:color="auto"/>
        <w:bottom w:val="none" w:sz="0" w:space="0" w:color="auto"/>
        <w:right w:val="none" w:sz="0" w:space="0" w:color="auto"/>
      </w:divBdr>
    </w:div>
    <w:div w:id="2115319896">
      <w:bodyDiv w:val="1"/>
      <w:marLeft w:val="0"/>
      <w:marRight w:val="0"/>
      <w:marTop w:val="0"/>
      <w:marBottom w:val="0"/>
      <w:divBdr>
        <w:top w:val="none" w:sz="0" w:space="0" w:color="auto"/>
        <w:left w:val="none" w:sz="0" w:space="0" w:color="auto"/>
        <w:bottom w:val="none" w:sz="0" w:space="0" w:color="auto"/>
        <w:right w:val="none" w:sz="0" w:space="0" w:color="auto"/>
      </w:divBdr>
    </w:div>
    <w:div w:id="2139642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chart" Target="charts/chart3.xml"/><Relationship Id="rId39" Type="http://schemas.openxmlformats.org/officeDocument/2006/relationships/chart" Target="charts/chart16.xml"/><Relationship Id="rId21" Type="http://schemas.openxmlformats.org/officeDocument/2006/relationships/footer" Target="footer1.xml"/><Relationship Id="rId34" Type="http://schemas.openxmlformats.org/officeDocument/2006/relationships/chart" Target="charts/chart11.xml"/><Relationship Id="rId42" Type="http://schemas.openxmlformats.org/officeDocument/2006/relationships/chart" Target="charts/chart19.xml"/><Relationship Id="rId47" Type="http://schemas.openxmlformats.org/officeDocument/2006/relationships/chart" Target="charts/chart24.xml"/><Relationship Id="rId50" Type="http://schemas.openxmlformats.org/officeDocument/2006/relationships/chart" Target="charts/chart27.xml"/><Relationship Id="rId55" Type="http://schemas.openxmlformats.org/officeDocument/2006/relationships/chart" Target="charts/chart32.xml"/><Relationship Id="rId63" Type="http://schemas.openxmlformats.org/officeDocument/2006/relationships/chart" Target="charts/chart40.xml"/><Relationship Id="rId68" Type="http://schemas.openxmlformats.org/officeDocument/2006/relationships/image" Target="media/image17.png"/><Relationship Id="rId76" Type="http://schemas.openxmlformats.org/officeDocument/2006/relationships/chart" Target="charts/chart46.xml"/><Relationship Id="rId84" Type="http://schemas.openxmlformats.org/officeDocument/2006/relationships/image" Target="media/image22.emf"/><Relationship Id="rId89" Type="http://schemas.openxmlformats.org/officeDocument/2006/relationships/hyperlink" Target="http://www.wastebook.org/indplas.htm" TargetMode="External"/><Relationship Id="rId7" Type="http://schemas.openxmlformats.org/officeDocument/2006/relationships/footnotes" Target="footnotes.xml"/><Relationship Id="rId71"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8.gif"/><Relationship Id="rId29" Type="http://schemas.openxmlformats.org/officeDocument/2006/relationships/chart" Target="charts/chart6.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chart" Target="charts/chart9.xml"/><Relationship Id="rId37" Type="http://schemas.openxmlformats.org/officeDocument/2006/relationships/chart" Target="charts/chart14.xml"/><Relationship Id="rId40" Type="http://schemas.openxmlformats.org/officeDocument/2006/relationships/chart" Target="charts/chart17.xml"/><Relationship Id="rId45" Type="http://schemas.openxmlformats.org/officeDocument/2006/relationships/chart" Target="charts/chart22.xml"/><Relationship Id="rId53" Type="http://schemas.openxmlformats.org/officeDocument/2006/relationships/chart" Target="charts/chart30.xml"/><Relationship Id="rId58" Type="http://schemas.openxmlformats.org/officeDocument/2006/relationships/chart" Target="charts/chart35.xml"/><Relationship Id="rId66" Type="http://schemas.openxmlformats.org/officeDocument/2006/relationships/image" Target="media/image15.png"/><Relationship Id="rId74" Type="http://schemas.openxmlformats.org/officeDocument/2006/relationships/chart" Target="charts/chart44.xml"/><Relationship Id="rId79" Type="http://schemas.openxmlformats.org/officeDocument/2006/relationships/chart" Target="charts/chart49.xml"/><Relationship Id="rId87" Type="http://schemas.openxmlformats.org/officeDocument/2006/relationships/image" Target="media/image25.png"/><Relationship Id="rId5" Type="http://schemas.openxmlformats.org/officeDocument/2006/relationships/settings" Target="settings.xml"/><Relationship Id="rId61" Type="http://schemas.openxmlformats.org/officeDocument/2006/relationships/chart" Target="charts/chart38.xml"/><Relationship Id="rId82" Type="http://schemas.openxmlformats.org/officeDocument/2006/relationships/chart" Target="charts/chart52.xml"/><Relationship Id="rId90" Type="http://schemas.openxmlformats.org/officeDocument/2006/relationships/fontTable" Target="fontTable.xml"/><Relationship Id="rId95" Type="http://schemas.microsoft.com/office/2016/09/relationships/commentsIds" Target="commentsIds.xml"/><Relationship Id="rId19" Type="http://schemas.openxmlformats.org/officeDocument/2006/relationships/image" Target="media/image11.emf"/><Relationship Id="rId14" Type="http://schemas.openxmlformats.org/officeDocument/2006/relationships/image" Target="media/image6.emf"/><Relationship Id="rId22" Type="http://schemas.openxmlformats.org/officeDocument/2006/relationships/image" Target="media/image12.jpe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43" Type="http://schemas.openxmlformats.org/officeDocument/2006/relationships/chart" Target="charts/chart20.xml"/><Relationship Id="rId48" Type="http://schemas.openxmlformats.org/officeDocument/2006/relationships/chart" Target="charts/chart25.xml"/><Relationship Id="rId56" Type="http://schemas.openxmlformats.org/officeDocument/2006/relationships/chart" Target="charts/chart33.xml"/><Relationship Id="rId64" Type="http://schemas.openxmlformats.org/officeDocument/2006/relationships/chart" Target="charts/chart41.xml"/><Relationship Id="rId69" Type="http://schemas.openxmlformats.org/officeDocument/2006/relationships/image" Target="media/image18.png"/><Relationship Id="rId77" Type="http://schemas.openxmlformats.org/officeDocument/2006/relationships/chart" Target="charts/chart47.xml"/><Relationship Id="rId8" Type="http://schemas.openxmlformats.org/officeDocument/2006/relationships/endnotes" Target="endnotes.xml"/><Relationship Id="rId51" Type="http://schemas.openxmlformats.org/officeDocument/2006/relationships/chart" Target="charts/chart28.xml"/><Relationship Id="rId72" Type="http://schemas.openxmlformats.org/officeDocument/2006/relationships/image" Target="media/image21.png"/><Relationship Id="rId80" Type="http://schemas.openxmlformats.org/officeDocument/2006/relationships/chart" Target="charts/chart50.xml"/><Relationship Id="rId85" Type="http://schemas.openxmlformats.org/officeDocument/2006/relationships/image" Target="media/image23.e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chart" Target="charts/chart2.xml"/><Relationship Id="rId33" Type="http://schemas.openxmlformats.org/officeDocument/2006/relationships/chart" Target="charts/chart10.xml"/><Relationship Id="rId38" Type="http://schemas.openxmlformats.org/officeDocument/2006/relationships/chart" Target="charts/chart15.xml"/><Relationship Id="rId46" Type="http://schemas.openxmlformats.org/officeDocument/2006/relationships/chart" Target="charts/chart23.xml"/><Relationship Id="rId59" Type="http://schemas.openxmlformats.org/officeDocument/2006/relationships/chart" Target="charts/chart36.xml"/><Relationship Id="rId67" Type="http://schemas.openxmlformats.org/officeDocument/2006/relationships/image" Target="media/image16.png"/><Relationship Id="rId20" Type="http://schemas.openxmlformats.org/officeDocument/2006/relationships/chart" Target="charts/chart1.xml"/><Relationship Id="rId41" Type="http://schemas.openxmlformats.org/officeDocument/2006/relationships/chart" Target="charts/chart18.xml"/><Relationship Id="rId54" Type="http://schemas.openxmlformats.org/officeDocument/2006/relationships/chart" Target="charts/chart31.xml"/><Relationship Id="rId62" Type="http://schemas.openxmlformats.org/officeDocument/2006/relationships/chart" Target="charts/chart39.xml"/><Relationship Id="rId70" Type="http://schemas.openxmlformats.org/officeDocument/2006/relationships/image" Target="media/image19.png"/><Relationship Id="rId75" Type="http://schemas.openxmlformats.org/officeDocument/2006/relationships/chart" Target="charts/chart45.xml"/><Relationship Id="rId83" Type="http://schemas.openxmlformats.org/officeDocument/2006/relationships/chart" Target="charts/chart53.xml"/><Relationship Id="rId88" Type="http://schemas.openxmlformats.org/officeDocument/2006/relationships/image" Target="media/image26.emf"/><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3.png"/><Relationship Id="rId28" Type="http://schemas.openxmlformats.org/officeDocument/2006/relationships/chart" Target="charts/chart5.xml"/><Relationship Id="rId36" Type="http://schemas.openxmlformats.org/officeDocument/2006/relationships/chart" Target="charts/chart13.xml"/><Relationship Id="rId49" Type="http://schemas.openxmlformats.org/officeDocument/2006/relationships/chart" Target="charts/chart26.xml"/><Relationship Id="rId57" Type="http://schemas.openxmlformats.org/officeDocument/2006/relationships/chart" Target="charts/chart34.xml"/><Relationship Id="rId10" Type="http://schemas.openxmlformats.org/officeDocument/2006/relationships/image" Target="media/image2.emf"/><Relationship Id="rId31" Type="http://schemas.openxmlformats.org/officeDocument/2006/relationships/chart" Target="charts/chart8.xml"/><Relationship Id="rId44" Type="http://schemas.openxmlformats.org/officeDocument/2006/relationships/chart" Target="charts/chart21.xml"/><Relationship Id="rId52" Type="http://schemas.openxmlformats.org/officeDocument/2006/relationships/chart" Target="charts/chart29.xml"/><Relationship Id="rId60" Type="http://schemas.openxmlformats.org/officeDocument/2006/relationships/chart" Target="charts/chart37.xml"/><Relationship Id="rId65" Type="http://schemas.openxmlformats.org/officeDocument/2006/relationships/chart" Target="charts/chart42.xml"/><Relationship Id="rId73" Type="http://schemas.openxmlformats.org/officeDocument/2006/relationships/chart" Target="charts/chart43.xml"/><Relationship Id="rId78" Type="http://schemas.openxmlformats.org/officeDocument/2006/relationships/chart" Target="charts/chart48.xml"/><Relationship Id="rId81" Type="http://schemas.openxmlformats.org/officeDocument/2006/relationships/chart" Target="charts/chart51.xml"/><Relationship Id="rId86" Type="http://schemas.openxmlformats.org/officeDocument/2006/relationships/image" Target="media/image24.emf"/><Relationship Id="rId4" Type="http://schemas.microsoft.com/office/2007/relationships/stylesWithEffects" Target="stylesWithEffects.xml"/><Relationship Id="rId9"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oleObject" Target="file:///D:\PhD-%20Industrial%20Symbiosis%20within%20the%20Steel%20Industry%20new\Thesis\final\TGA\DTG%20Biomas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F:\ACADS\MS\MAT6040\Results\Experiments\TGA\KMiah_TGA_050216_Analysed.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E:\PhD-%20Industrial%20Symbiosis%20within%20the%20Steel%20Industry%20new\Thesis\final\recovered%20graphs\AnalysisBSG%20(Autosaved).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E:\PhD-%20Industrial%20Symbiosis%20within%20the%20Steel%20Industry%20new\Thesis\final\recovered%20graphs\AnalysisBSG%20(Autosaved).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PhD-%20Industrial%20Symbiosis%20within%20the%20Steel%20Industry%20new\Thesis\final\recovered%20graphs\TGA%20RB&amp;OH-%2015&amp;5%20(Autosaved).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E:\PhD-%20Industrial%20Symbiosis%20within%20the%20Steel%20Industry%20new\Thesis\final\recovered%20graphs\TGA%20RB&amp;OH-%2015&amp;5%20(Autosaved).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E:\PhD-%20Industrial%20Symbiosis%20within%20the%20Steel%20Industry%20new\Thesis\final\recovered%20graphs\TGA%20RB&amp;OH-%2015&amp;5%20(Autosaved).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E:\PhD-%20Industrial%20Symbiosis%20within%20the%20Steel%20Industry%20new\Thesis\final\recovered%20graphs\TGA%20RB&amp;OH-%2015&amp;5%20(Autosaved).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D:\PhD-%20Industrial%20Symbiosis%20within%20the%20Steel%20Industry%20new\Thesis\final\TGA%20-Activation\KMiah_TGA_050216_Analysed%20-%20Activation%20Energy.xlsx" TargetMode="External"/></Relationships>
</file>

<file path=word/charts/_rels/chart19.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PhD-%20Industrial%20Symbiosis%20within%20the%20Steel%20Industry%20new\Thesis\final\recovered%20graphs\TGA%20RB&amp;OH-%2015&amp;5%20(Autosaved)%20(Autosaved).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1" Type="http://schemas.openxmlformats.org/officeDocument/2006/relationships/oleObject" Target="file:///D:\PhD-%20Industrial%20Symbiosis%20within%20the%20Steel%20Industry%20new\Thesis\final\recovered%20graphs\TGA%20RB&amp;OH-%2015&amp;5%20(Autosaved)%20(Autosaved).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kamal%20miah\AppData\Local\Temp\Temp1_XRD-20170408T100902Z-001.zip\XRD\BSG\Analysis_20May.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kamal%20miah\AppData\Local\Temp\Temp1_XRD-20170408T100902Z-001.zip\XRD\OH\OH_Analysis.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kamal%20miah\AppData\Local\Temp\Temp1_XRD-20170408T100902Z-001.zip\XRD\RBP\RBP_Analysis.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kamal%20miah\Desktop\PHD%20-%20Sinter%20Pot%20Results\Kmiah%20-%20All%20Coke\Kmiah%20-%20Coke%201%20-Failed%20240615\COKE%20(1).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kamal%20miah\Desktop\PHD%20-%20Sinter%20Pot%20Results\FINAL%20SET%20OF%20DATA%20FOR%20BIOMAS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kamal%20miah\Desktop\PHD%20-%20Sinter%20Pot%20Results\FINAL%20SET%20OF%20DATA%20FOR%20BIOMAS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kamal%20miah\Desktop\PHD%20-%20Sinter%20Pot%20Results\FINAL%20SET%20OF%20DATA%20FOR%20BIOMAS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29.xml.rels><?xml version="1.0" encoding="UTF-8" standalone="yes"?>
<Relationships xmlns="http://schemas.openxmlformats.org/package/2006/relationships"><Relationship Id="rId1" Type="http://schemas.openxmlformats.org/officeDocument/2006/relationships/oleObject" Target="file:///C:\Users\kamal%20miah\Desktop\PHD%20-%20Sinter%20Pot%20Results\FINAL%20SET%20OF%20DATA%20FOR%20BIOMAS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PhD-%20Industrial%20Symbiosis%20within%20the%20Steel%20Industry%20new\Thesis\final\Copy%20of%20KMiah_TGA_050216_Analysed%20-%20edited%20by%20Kamal%20131216.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sers\kamal%20miah\Desktop\PHD%20-%20Sinter%20Pot%20Results\FINAL%20SET%20OF%20DATA%20FOR%20BIOMASS.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kamal%20miah\Desktop\PHD%20-%20Sinter%20Pot%20Results\FINAL%20SET%20OF%20DATA%20FOR%20BIOMASS.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kamal%20miah\Desktop\PHD%20-%20Sinter%20Pot%20Results\FINAL%20SET%20OF%20DATA%20FOR%20BIOMASS.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D:\PhD-%20Industrial%20Symbiosis%20within%20the%20Steel%20Industry%20new\Thesis\final\Sinter%20rate.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D:\PhD-%20Industrial%20Symbiosis%20within%20the%20Steel%20Industry%20new\Thesis\final\Sinter%20rate.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D:\PhD-%20Industrial%20Symbiosis%20within%20the%20Steel%20Industry%20new\Thesis\final\Sinter%20rate.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D:\PhD-%20Industrial%20Symbiosis%20within%20the%20Steel%20Industry%20new\Thesis\final\porosity\POROSITY.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E:\PhD-%20Industrial%20Symbiosis%20within%20the%20Steel%20Industry%20new\Thesis\final\FINAL%20SET%20OF%20DATA%20FOR%20BIOMASS%20(1).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E:\PhD-%20Industrial%20Symbiosis%20within%20the%20Steel%20Industry%20new\Thesis\final\FINAL%20SET%20OF%20DATA%20FOR%20BIOMASS%20(1).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E:\PhD-%20Industrial%20Symbiosis%20within%20the%20Steel%20Industry%20new\Thesis\final\FINAL%20SET%20OF%20DATA%20FOR%20BIOMASS%2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PhD-%20Industrial%20Symbiosis%20within%20the%20Steel%20Industry%20new\Thesis\final\Copy%20of%20KMiah_TGA_050216_Analysed%20-%20edited%20by%20Kamal%20131216.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E:\PhD-%20Industrial%20Symbiosis%20within%20the%20Steel%20Industry%20new\Thesis\final\FINAL%20SET%20OF%20DATA%20FOR%20BIOMASS%20(1).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E:\PhD-%20Industrial%20Symbiosis%20within%20the%20Steel%20Industry%20new\Thesis\final\FINAL%20SET%20OF%20DATA%20FOR%20BIOMASS%20(1).xlsx" TargetMode="External"/></Relationships>
</file>

<file path=word/charts/_rels/chart4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3.xml.rels><?xml version="1.0" encoding="UTF-8" standalone="yes"?>
<Relationships xmlns="http://schemas.openxmlformats.org/package/2006/relationships"><Relationship Id="rId1" Type="http://schemas.openxmlformats.org/officeDocument/2006/relationships/oleObject" Target="file:///E:\LCA%20results.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E:\LCA%20results.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E:\LCA%20results.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E:\LCA%20results.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E:\LCA%20results.xlsx"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file:///E:\LCA%20results.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E:\LCA%20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PhD-%20Industrial%20Symbiosis%20within%20the%20Steel%20Industry%20new\Thesis\final\Copy%20of%20KMiah_TGA_050216_Analysed%20-%20edited%20by%20Kamal%20131216.xlsx" TargetMode="External"/></Relationships>
</file>

<file path=word/charts/_rels/chart50.xml.rels><?xml version="1.0" encoding="UTF-8" standalone="yes"?>
<Relationships xmlns="http://schemas.openxmlformats.org/package/2006/relationships"><Relationship Id="rId1" Type="http://schemas.openxmlformats.org/officeDocument/2006/relationships/oleObject" Target="file:///E:\LCA%20results.xlsx"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file:///E:\LCA%20results.xlsx"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file:///E:\LCA%20results.xlsx" TargetMode="External"/></Relationships>
</file>

<file path=word/charts/_rels/chart5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PhD-%20Industrial%20Symbiosis%20within%20the%20Steel%20Industry%20new\Thesis\final\Copy%20of%20KMiah_TGA_050216_Analysed%20-%20edited%20by%20Kamal%20131216.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PhD-%20Industrial%20Symbiosis%20within%20the%20Steel%20Industry%20new\Thesis\final\Copy%20of%20KMiah_TGA_050216_Analysed%20-%20edited%20by%20Kamal%20131216.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F:\ACADS\MS\MAT6040\Results\Experiments\TGA\KMiah_TGA_050216_Analysed.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Book5"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0110117569410499"/>
          <c:y val="0.144692730288494"/>
          <c:w val="0.73759699334411399"/>
          <c:h val="0.76528929506229104"/>
        </c:manualLayout>
      </c:layout>
      <c:barChart>
        <c:barDir val="bar"/>
        <c:grouping val="percentStacked"/>
        <c:varyColors val="0"/>
        <c:ser>
          <c:idx val="0"/>
          <c:order val="0"/>
          <c:tx>
            <c:strRef>
              <c:f>Tabelle1!$B$1</c:f>
              <c:strCache>
                <c:ptCount val="1"/>
                <c:pt idx="0">
                  <c:v>Recycling</c:v>
                </c:pt>
              </c:strCache>
            </c:strRef>
          </c:tx>
          <c:spPr>
            <a:solidFill>
              <a:srgbClr val="008000"/>
            </a:solidFill>
          </c:spPr>
          <c:invertIfNegative val="0"/>
          <c:dLbls>
            <c:spPr>
              <a:noFill/>
              <a:ln>
                <a:noFill/>
              </a:ln>
              <a:effectLst/>
            </c:spPr>
            <c:txPr>
              <a:bodyPr/>
              <a:lstStyle/>
              <a:p>
                <a:pPr>
                  <a:defRPr sz="1198">
                    <a:solidFill>
                      <a:schemeClr val="bg1"/>
                    </a:solidFill>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Tabelle1!$A$2:$A$10</c:f>
              <c:strCache>
                <c:ptCount val="9"/>
                <c:pt idx="0">
                  <c:v>UK</c:v>
                </c:pt>
                <c:pt idx="1">
                  <c:v>Spain</c:v>
                </c:pt>
                <c:pt idx="2">
                  <c:v>Scandinavia</c:v>
                </c:pt>
                <c:pt idx="3">
                  <c:v>Poland</c:v>
                </c:pt>
                <c:pt idx="4">
                  <c:v>Italy</c:v>
                </c:pt>
                <c:pt idx="5">
                  <c:v>Germany</c:v>
                </c:pt>
                <c:pt idx="6">
                  <c:v>France</c:v>
                </c:pt>
                <c:pt idx="7">
                  <c:v>Benelux</c:v>
                </c:pt>
                <c:pt idx="8">
                  <c:v>EU27+2</c:v>
                </c:pt>
              </c:strCache>
            </c:strRef>
          </c:cat>
          <c:val>
            <c:numRef>
              <c:f>Tabelle1!$B$2:$B$10</c:f>
              <c:numCache>
                <c:formatCode>0.0"%"</c:formatCode>
                <c:ptCount val="9"/>
                <c:pt idx="0">
                  <c:v>31.6</c:v>
                </c:pt>
                <c:pt idx="1">
                  <c:v>16.5</c:v>
                </c:pt>
                <c:pt idx="2">
                  <c:v>16.5</c:v>
                </c:pt>
                <c:pt idx="3">
                  <c:v>16.899999999999999</c:v>
                </c:pt>
                <c:pt idx="4">
                  <c:v>12.5</c:v>
                </c:pt>
                <c:pt idx="5">
                  <c:v>26.5</c:v>
                </c:pt>
                <c:pt idx="6">
                  <c:v>16.100000000000001</c:v>
                </c:pt>
                <c:pt idx="7">
                  <c:v>19.5</c:v>
                </c:pt>
                <c:pt idx="8">
                  <c:v>20</c:v>
                </c:pt>
              </c:numCache>
            </c:numRef>
          </c:val>
          <c:extLst xmlns:c16r2="http://schemas.microsoft.com/office/drawing/2015/06/chart">
            <c:ext xmlns:c16="http://schemas.microsoft.com/office/drawing/2014/chart" uri="{C3380CC4-5D6E-409C-BE32-E72D297353CC}">
              <c16:uniqueId val="{00000000-9253-6A41-9894-29841DF70A0F}"/>
            </c:ext>
          </c:extLst>
        </c:ser>
        <c:ser>
          <c:idx val="1"/>
          <c:order val="1"/>
          <c:tx>
            <c:strRef>
              <c:f>Tabelle1!$C$1</c:f>
              <c:strCache>
                <c:ptCount val="1"/>
                <c:pt idx="0">
                  <c:v>Energy Revovery</c:v>
                </c:pt>
              </c:strCache>
            </c:strRef>
          </c:tx>
          <c:spPr>
            <a:solidFill>
              <a:srgbClr val="80C535"/>
            </a:solidFill>
          </c:spPr>
          <c:invertIfNegative val="0"/>
          <c:dLbls>
            <c:dLbl>
              <c:idx val="0"/>
              <c:layout>
                <c:manualLayout>
                  <c:x val="4.43174785518237E-3"/>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9253-6A41-9894-29841DF70A0F}"/>
                </c:ext>
                <c:ext xmlns:c15="http://schemas.microsoft.com/office/drawing/2012/chart" uri="{CE6537A1-D6FC-4f65-9D91-7224C49458BB}"/>
              </c:extLst>
            </c:dLbl>
            <c:dLbl>
              <c:idx val="1"/>
              <c:layout>
                <c:manualLayout>
                  <c:x val="2.2158564797649698E-2"/>
                  <c:y val="1.0630046091888999E-16"/>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9253-6A41-9894-29841DF70A0F}"/>
                </c:ext>
                <c:ext xmlns:c15="http://schemas.microsoft.com/office/drawing/2012/chart" uri="{CE6537A1-D6FC-4f65-9D91-7224C49458BB}"/>
              </c:extLst>
            </c:dLbl>
            <c:dLbl>
              <c:idx val="3"/>
              <c:layout>
                <c:manualLayout>
                  <c:x val="2.21587392759117E-2"/>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9253-6A41-9894-29841DF70A0F}"/>
                </c:ext>
                <c:ext xmlns:c15="http://schemas.microsoft.com/office/drawing/2012/chart" uri="{CE6537A1-D6FC-4f65-9D91-7224C49458BB}"/>
              </c:extLst>
            </c:dLbl>
            <c:dLbl>
              <c:idx val="4"/>
              <c:layout>
                <c:manualLayout>
                  <c:x val="2.4374613203502898E-2"/>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9253-6A41-9894-29841DF70A0F}"/>
                </c:ext>
                <c:ext xmlns:c15="http://schemas.microsoft.com/office/drawing/2012/chart" uri="{CE6537A1-D6FC-4f65-9D91-7224C49458BB}"/>
              </c:extLst>
            </c:dLbl>
            <c:spPr>
              <a:noFill/>
              <a:ln>
                <a:noFill/>
              </a:ln>
              <a:effectLst/>
            </c:spPr>
            <c:txPr>
              <a:bodyPr/>
              <a:lstStyle/>
              <a:p>
                <a:pPr>
                  <a:defRPr sz="1198" b="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Tabelle1!$A$2:$A$10</c:f>
              <c:strCache>
                <c:ptCount val="9"/>
                <c:pt idx="0">
                  <c:v>UK</c:v>
                </c:pt>
                <c:pt idx="1">
                  <c:v>Spain</c:v>
                </c:pt>
                <c:pt idx="2">
                  <c:v>Scandinavia</c:v>
                </c:pt>
                <c:pt idx="3">
                  <c:v>Poland</c:v>
                </c:pt>
                <c:pt idx="4">
                  <c:v>Italy</c:v>
                </c:pt>
                <c:pt idx="5">
                  <c:v>Germany</c:v>
                </c:pt>
                <c:pt idx="6">
                  <c:v>France</c:v>
                </c:pt>
                <c:pt idx="7">
                  <c:v>Benelux</c:v>
                </c:pt>
                <c:pt idx="8">
                  <c:v>EU27+2</c:v>
                </c:pt>
              </c:strCache>
            </c:strRef>
          </c:cat>
          <c:val>
            <c:numRef>
              <c:f>Tabelle1!$C$2:$C$10</c:f>
              <c:numCache>
                <c:formatCode>0.0"%"</c:formatCode>
                <c:ptCount val="9"/>
                <c:pt idx="0">
                  <c:v>1.3</c:v>
                </c:pt>
                <c:pt idx="1">
                  <c:v>3.5</c:v>
                </c:pt>
                <c:pt idx="2">
                  <c:v>63</c:v>
                </c:pt>
                <c:pt idx="3">
                  <c:v>3.4</c:v>
                </c:pt>
                <c:pt idx="4">
                  <c:v>3.7</c:v>
                </c:pt>
                <c:pt idx="5">
                  <c:v>69.3</c:v>
                </c:pt>
                <c:pt idx="6">
                  <c:v>43.2</c:v>
                </c:pt>
                <c:pt idx="7">
                  <c:v>67</c:v>
                </c:pt>
                <c:pt idx="8">
                  <c:v>36.200000000000003</c:v>
                </c:pt>
              </c:numCache>
            </c:numRef>
          </c:val>
          <c:extLst xmlns:c16r2="http://schemas.microsoft.com/office/drawing/2015/06/chart">
            <c:ext xmlns:c16="http://schemas.microsoft.com/office/drawing/2014/chart" uri="{C3380CC4-5D6E-409C-BE32-E72D297353CC}">
              <c16:uniqueId val="{00000005-9253-6A41-9894-29841DF70A0F}"/>
            </c:ext>
          </c:extLst>
        </c:ser>
        <c:ser>
          <c:idx val="2"/>
          <c:order val="2"/>
          <c:tx>
            <c:strRef>
              <c:f>Tabelle1!$D$1</c:f>
              <c:strCache>
                <c:ptCount val="1"/>
                <c:pt idx="0">
                  <c:v>Disposal</c:v>
                </c:pt>
              </c:strCache>
            </c:strRef>
          </c:tx>
          <c:spPr>
            <a:solidFill>
              <a:srgbClr val="C00000"/>
            </a:solidFill>
          </c:spPr>
          <c:invertIfNegative val="0"/>
          <c:dLbls>
            <c:dLbl>
              <c:idx val="5"/>
              <c:layout>
                <c:manualLayout>
                  <c:x val="-1.55111174931382E-2"/>
                  <c:y val="0"/>
                </c:manualLayout>
              </c:layout>
              <c:dLblPos val="ct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9253-6A41-9894-29841DF70A0F}"/>
                </c:ext>
                <c:ext xmlns:c15="http://schemas.microsoft.com/office/drawing/2012/chart" uri="{CE6537A1-D6FC-4f65-9D91-7224C49458BB}"/>
              </c:extLst>
            </c:dLbl>
            <c:spPr>
              <a:noFill/>
              <a:ln>
                <a:noFill/>
              </a:ln>
              <a:effectLst/>
            </c:spPr>
            <c:txPr>
              <a:bodyPr/>
              <a:lstStyle/>
              <a:p>
                <a:pPr>
                  <a:defRPr sz="1198">
                    <a:solidFill>
                      <a:schemeClr val="bg1"/>
                    </a:solidFill>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Tabelle1!$A$2:$A$10</c:f>
              <c:strCache>
                <c:ptCount val="9"/>
                <c:pt idx="0">
                  <c:v>UK</c:v>
                </c:pt>
                <c:pt idx="1">
                  <c:v>Spain</c:v>
                </c:pt>
                <c:pt idx="2">
                  <c:v>Scandinavia</c:v>
                </c:pt>
                <c:pt idx="3">
                  <c:v>Poland</c:v>
                </c:pt>
                <c:pt idx="4">
                  <c:v>Italy</c:v>
                </c:pt>
                <c:pt idx="5">
                  <c:v>Germany</c:v>
                </c:pt>
                <c:pt idx="6">
                  <c:v>France</c:v>
                </c:pt>
                <c:pt idx="7">
                  <c:v>Benelux</c:v>
                </c:pt>
                <c:pt idx="8">
                  <c:v>EU27+2</c:v>
                </c:pt>
              </c:strCache>
            </c:strRef>
          </c:cat>
          <c:val>
            <c:numRef>
              <c:f>Tabelle1!$D$2:$D$10</c:f>
              <c:numCache>
                <c:formatCode>0.0"%"</c:formatCode>
                <c:ptCount val="9"/>
                <c:pt idx="0">
                  <c:v>67.099999999999994</c:v>
                </c:pt>
                <c:pt idx="1">
                  <c:v>80</c:v>
                </c:pt>
                <c:pt idx="2">
                  <c:v>20.5</c:v>
                </c:pt>
                <c:pt idx="3">
                  <c:v>79.7</c:v>
                </c:pt>
                <c:pt idx="4">
                  <c:v>83.8</c:v>
                </c:pt>
                <c:pt idx="5">
                  <c:v>4.2</c:v>
                </c:pt>
                <c:pt idx="6">
                  <c:v>40.700000000000003</c:v>
                </c:pt>
                <c:pt idx="7">
                  <c:v>13.5</c:v>
                </c:pt>
                <c:pt idx="8">
                  <c:v>43.8</c:v>
                </c:pt>
              </c:numCache>
            </c:numRef>
          </c:val>
          <c:extLst xmlns:c16r2="http://schemas.microsoft.com/office/drawing/2015/06/chart">
            <c:ext xmlns:c16="http://schemas.microsoft.com/office/drawing/2014/chart" uri="{C3380CC4-5D6E-409C-BE32-E72D297353CC}">
              <c16:uniqueId val="{00000007-9253-6A41-9894-29841DF70A0F}"/>
            </c:ext>
          </c:extLst>
        </c:ser>
        <c:dLbls>
          <c:showLegendKey val="0"/>
          <c:showVal val="0"/>
          <c:showCatName val="0"/>
          <c:showSerName val="0"/>
          <c:showPercent val="0"/>
          <c:showBubbleSize val="0"/>
        </c:dLbls>
        <c:gapWidth val="82"/>
        <c:overlap val="100"/>
        <c:axId val="236785024"/>
        <c:axId val="236790912"/>
      </c:barChart>
      <c:catAx>
        <c:axId val="236785024"/>
        <c:scaling>
          <c:orientation val="minMax"/>
        </c:scaling>
        <c:delete val="0"/>
        <c:axPos val="l"/>
        <c:numFmt formatCode="General" sourceLinked="1"/>
        <c:majorTickMark val="out"/>
        <c:minorTickMark val="none"/>
        <c:tickLblPos val="nextTo"/>
        <c:txPr>
          <a:bodyPr/>
          <a:lstStyle/>
          <a:p>
            <a:pPr>
              <a:defRPr sz="1398"/>
            </a:pPr>
            <a:endParaRPr lang="en-US"/>
          </a:p>
        </c:txPr>
        <c:crossAx val="236790912"/>
        <c:crosses val="autoZero"/>
        <c:auto val="1"/>
        <c:lblAlgn val="ctr"/>
        <c:lblOffset val="100"/>
        <c:noMultiLvlLbl val="0"/>
      </c:catAx>
      <c:valAx>
        <c:axId val="236790912"/>
        <c:scaling>
          <c:orientation val="minMax"/>
        </c:scaling>
        <c:delete val="0"/>
        <c:axPos val="b"/>
        <c:majorGridlines/>
        <c:numFmt formatCode="0%" sourceLinked="1"/>
        <c:majorTickMark val="out"/>
        <c:minorTickMark val="none"/>
        <c:tickLblPos val="nextTo"/>
        <c:txPr>
          <a:bodyPr/>
          <a:lstStyle/>
          <a:p>
            <a:pPr>
              <a:defRPr sz="1398"/>
            </a:pPr>
            <a:endParaRPr lang="en-US"/>
          </a:p>
        </c:txPr>
        <c:crossAx val="236785024"/>
        <c:crosses val="autoZero"/>
        <c:crossBetween val="between"/>
      </c:valAx>
      <c:spPr>
        <a:noFill/>
        <a:ln w="25364">
          <a:noFill/>
        </a:ln>
      </c:spPr>
    </c:plotArea>
    <c:legend>
      <c:legendPos val="t"/>
      <c:layout>
        <c:manualLayout>
          <c:xMode val="edge"/>
          <c:yMode val="edge"/>
          <c:x val="0.22316844115415799"/>
          <c:y val="4.9285303545299801E-2"/>
          <c:w val="0.70190441311115204"/>
          <c:h val="6.2283863107133297E-2"/>
        </c:manualLayout>
      </c:layout>
      <c:overlay val="0"/>
      <c:txPr>
        <a:bodyPr/>
        <a:lstStyle/>
        <a:p>
          <a:pPr>
            <a:defRPr sz="1398"/>
          </a:pPr>
          <a:endParaRPr lang="en-US"/>
        </a:p>
      </c:txPr>
    </c:legend>
    <c:plotVisOnly val="1"/>
    <c:dispBlanksAs val="gap"/>
    <c:showDLblsOverMax val="0"/>
  </c:chart>
  <c:spPr>
    <a:noFill/>
    <a:ln>
      <a:noFill/>
    </a:ln>
  </c:spPr>
  <c:txPr>
    <a:bodyPr/>
    <a:lstStyle/>
    <a:p>
      <a:pPr>
        <a:defRPr sz="1797"/>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15% Biomass</a:t>
            </a:r>
          </a:p>
        </c:rich>
      </c:tx>
      <c:overlay val="1"/>
    </c:title>
    <c:autoTitleDeleted val="0"/>
    <c:plotArea>
      <c:layout/>
      <c:scatterChart>
        <c:scatterStyle val="smoothMarker"/>
        <c:varyColors val="0"/>
        <c:ser>
          <c:idx val="0"/>
          <c:order val="0"/>
          <c:tx>
            <c:v>Coke</c:v>
          </c:tx>
          <c:spPr>
            <a:ln w="0" cap="rnd">
              <a:solidFill>
                <a:schemeClr val="accent1"/>
              </a:solidFill>
              <a:round/>
            </a:ln>
            <a:effectLst/>
          </c:spPr>
          <c:marker>
            <c:symbol val="none"/>
          </c:marker>
          <c:xVal>
            <c:numRef>
              <c:f>'DTG Biomass @20'!$C$3:$C$920</c:f>
              <c:numCache>
                <c:formatCode>General</c:formatCode>
                <c:ptCount val="918"/>
                <c:pt idx="0">
                  <c:v>299.24400000000009</c:v>
                </c:pt>
                <c:pt idx="1">
                  <c:v>299.82600000000002</c:v>
                </c:pt>
                <c:pt idx="2">
                  <c:v>300.44799999999992</c:v>
                </c:pt>
                <c:pt idx="3">
                  <c:v>301.09899999999982</c:v>
                </c:pt>
                <c:pt idx="4">
                  <c:v>301.76</c:v>
                </c:pt>
                <c:pt idx="5">
                  <c:v>302.42700000000002</c:v>
                </c:pt>
                <c:pt idx="6">
                  <c:v>303.09599999999978</c:v>
                </c:pt>
                <c:pt idx="7">
                  <c:v>303.76299999999992</c:v>
                </c:pt>
                <c:pt idx="8">
                  <c:v>304.42399999999981</c:v>
                </c:pt>
                <c:pt idx="9">
                  <c:v>305.077</c:v>
                </c:pt>
                <c:pt idx="10">
                  <c:v>305.72800000000001</c:v>
                </c:pt>
                <c:pt idx="11">
                  <c:v>306.392</c:v>
                </c:pt>
                <c:pt idx="12">
                  <c:v>307.053</c:v>
                </c:pt>
                <c:pt idx="13">
                  <c:v>307.71100000000001</c:v>
                </c:pt>
                <c:pt idx="14">
                  <c:v>308.37200000000001</c:v>
                </c:pt>
                <c:pt idx="15">
                  <c:v>309.03599999999977</c:v>
                </c:pt>
                <c:pt idx="16">
                  <c:v>309.70299999999992</c:v>
                </c:pt>
                <c:pt idx="17">
                  <c:v>310.37299999999999</c:v>
                </c:pt>
                <c:pt idx="18">
                  <c:v>311.04300000000001</c:v>
                </c:pt>
                <c:pt idx="19">
                  <c:v>311.71600000000001</c:v>
                </c:pt>
                <c:pt idx="20">
                  <c:v>312.40300000000002</c:v>
                </c:pt>
                <c:pt idx="21">
                  <c:v>313.09199999999981</c:v>
                </c:pt>
                <c:pt idx="22">
                  <c:v>313.78099999999978</c:v>
                </c:pt>
                <c:pt idx="23">
                  <c:v>314.46800000000002</c:v>
                </c:pt>
                <c:pt idx="24">
                  <c:v>315.15199999999999</c:v>
                </c:pt>
                <c:pt idx="25">
                  <c:v>315.834</c:v>
                </c:pt>
                <c:pt idx="26">
                  <c:v>316.51799999999997</c:v>
                </c:pt>
                <c:pt idx="27">
                  <c:v>317.20400000000001</c:v>
                </c:pt>
                <c:pt idx="28">
                  <c:v>317.88400000000001</c:v>
                </c:pt>
                <c:pt idx="29">
                  <c:v>318.56900000000002</c:v>
                </c:pt>
                <c:pt idx="30">
                  <c:v>319.25099999999992</c:v>
                </c:pt>
                <c:pt idx="31">
                  <c:v>319.93599999999981</c:v>
                </c:pt>
                <c:pt idx="32">
                  <c:v>320.62200000000001</c:v>
                </c:pt>
                <c:pt idx="33">
                  <c:v>321.30799999999999</c:v>
                </c:pt>
                <c:pt idx="34">
                  <c:v>321.99799999999982</c:v>
                </c:pt>
                <c:pt idx="35">
                  <c:v>322.69200000000001</c:v>
                </c:pt>
                <c:pt idx="36">
                  <c:v>323.38600000000002</c:v>
                </c:pt>
                <c:pt idx="37">
                  <c:v>324.089</c:v>
                </c:pt>
                <c:pt idx="38">
                  <c:v>324.80200000000002</c:v>
                </c:pt>
                <c:pt idx="39">
                  <c:v>325.50799999999992</c:v>
                </c:pt>
                <c:pt idx="40">
                  <c:v>326.20699999999982</c:v>
                </c:pt>
                <c:pt idx="41">
                  <c:v>326.90699999999981</c:v>
                </c:pt>
                <c:pt idx="42">
                  <c:v>327.613</c:v>
                </c:pt>
                <c:pt idx="43">
                  <c:v>328.31599999999997</c:v>
                </c:pt>
                <c:pt idx="44">
                  <c:v>329.01400000000001</c:v>
                </c:pt>
                <c:pt idx="45">
                  <c:v>329.71600000000001</c:v>
                </c:pt>
                <c:pt idx="46">
                  <c:v>330.42399999999981</c:v>
                </c:pt>
                <c:pt idx="47">
                  <c:v>331.13099999999991</c:v>
                </c:pt>
                <c:pt idx="48">
                  <c:v>331.84500000000008</c:v>
                </c:pt>
                <c:pt idx="49">
                  <c:v>332.553</c:v>
                </c:pt>
                <c:pt idx="50">
                  <c:v>333.25</c:v>
                </c:pt>
                <c:pt idx="51">
                  <c:v>333.95</c:v>
                </c:pt>
                <c:pt idx="52">
                  <c:v>334.654</c:v>
                </c:pt>
                <c:pt idx="53">
                  <c:v>335.36099999999999</c:v>
                </c:pt>
                <c:pt idx="54">
                  <c:v>336.06799999999993</c:v>
                </c:pt>
                <c:pt idx="55">
                  <c:v>336.77800000000002</c:v>
                </c:pt>
                <c:pt idx="56">
                  <c:v>337.49299999999982</c:v>
                </c:pt>
                <c:pt idx="57">
                  <c:v>338.209</c:v>
                </c:pt>
                <c:pt idx="58">
                  <c:v>338.93099999999981</c:v>
                </c:pt>
                <c:pt idx="59">
                  <c:v>339.65</c:v>
                </c:pt>
                <c:pt idx="60">
                  <c:v>340.35899999999992</c:v>
                </c:pt>
                <c:pt idx="61">
                  <c:v>341.06299999999999</c:v>
                </c:pt>
                <c:pt idx="62">
                  <c:v>341.77199999999982</c:v>
                </c:pt>
                <c:pt idx="63">
                  <c:v>342.47899999999981</c:v>
                </c:pt>
                <c:pt idx="64">
                  <c:v>343.185</c:v>
                </c:pt>
                <c:pt idx="65">
                  <c:v>343.892</c:v>
                </c:pt>
                <c:pt idx="66">
                  <c:v>344.60300000000001</c:v>
                </c:pt>
                <c:pt idx="67">
                  <c:v>345.31599999999997</c:v>
                </c:pt>
                <c:pt idx="68">
                  <c:v>346.02800000000002</c:v>
                </c:pt>
                <c:pt idx="69">
                  <c:v>346.74299999999999</c:v>
                </c:pt>
                <c:pt idx="70">
                  <c:v>347.452</c:v>
                </c:pt>
                <c:pt idx="71">
                  <c:v>348.15899999999999</c:v>
                </c:pt>
                <c:pt idx="72">
                  <c:v>348.875</c:v>
                </c:pt>
                <c:pt idx="73">
                  <c:v>349.59599999999978</c:v>
                </c:pt>
                <c:pt idx="74">
                  <c:v>350.31700000000001</c:v>
                </c:pt>
                <c:pt idx="75">
                  <c:v>351.03800000000001</c:v>
                </c:pt>
                <c:pt idx="76">
                  <c:v>351.76400000000001</c:v>
                </c:pt>
                <c:pt idx="77">
                  <c:v>352.48399999999981</c:v>
                </c:pt>
                <c:pt idx="78">
                  <c:v>353.20400000000001</c:v>
                </c:pt>
                <c:pt idx="79">
                  <c:v>353.92799999999983</c:v>
                </c:pt>
                <c:pt idx="80">
                  <c:v>354.65699999999993</c:v>
                </c:pt>
                <c:pt idx="81">
                  <c:v>355.38099999999991</c:v>
                </c:pt>
                <c:pt idx="82">
                  <c:v>356.10300000000001</c:v>
                </c:pt>
                <c:pt idx="83">
                  <c:v>356.82400000000001</c:v>
                </c:pt>
                <c:pt idx="84">
                  <c:v>357.54200000000009</c:v>
                </c:pt>
                <c:pt idx="85">
                  <c:v>358.25900000000001</c:v>
                </c:pt>
                <c:pt idx="86">
                  <c:v>358.97899999999981</c:v>
                </c:pt>
                <c:pt idx="87">
                  <c:v>359.69400000000002</c:v>
                </c:pt>
                <c:pt idx="88">
                  <c:v>360.40499999999992</c:v>
                </c:pt>
                <c:pt idx="89">
                  <c:v>361.11400000000009</c:v>
                </c:pt>
                <c:pt idx="90">
                  <c:v>361.81799999999993</c:v>
                </c:pt>
                <c:pt idx="91">
                  <c:v>362.51400000000001</c:v>
                </c:pt>
                <c:pt idx="92">
                  <c:v>363.209</c:v>
                </c:pt>
                <c:pt idx="93">
                  <c:v>363.90999999999991</c:v>
                </c:pt>
                <c:pt idx="94">
                  <c:v>364.60699999999991</c:v>
                </c:pt>
                <c:pt idx="95">
                  <c:v>365.303</c:v>
                </c:pt>
                <c:pt idx="96">
                  <c:v>365.99799999999982</c:v>
                </c:pt>
                <c:pt idx="97">
                  <c:v>366.69299999999993</c:v>
                </c:pt>
                <c:pt idx="98">
                  <c:v>367.387</c:v>
                </c:pt>
                <c:pt idx="99">
                  <c:v>368.08</c:v>
                </c:pt>
                <c:pt idx="100">
                  <c:v>368.77300000000002</c:v>
                </c:pt>
                <c:pt idx="101">
                  <c:v>369.47</c:v>
                </c:pt>
                <c:pt idx="102">
                  <c:v>370.16399999999999</c:v>
                </c:pt>
                <c:pt idx="103">
                  <c:v>370.85599999999999</c:v>
                </c:pt>
                <c:pt idx="104">
                  <c:v>371.54399999999993</c:v>
                </c:pt>
                <c:pt idx="105">
                  <c:v>372.22599999999977</c:v>
                </c:pt>
                <c:pt idx="106">
                  <c:v>372.91300000000001</c:v>
                </c:pt>
                <c:pt idx="107">
                  <c:v>373.60899999999992</c:v>
                </c:pt>
                <c:pt idx="108">
                  <c:v>374.303</c:v>
                </c:pt>
                <c:pt idx="109">
                  <c:v>374.99099999999981</c:v>
                </c:pt>
                <c:pt idx="110">
                  <c:v>375.68399999999991</c:v>
                </c:pt>
                <c:pt idx="111">
                  <c:v>376.38400000000001</c:v>
                </c:pt>
                <c:pt idx="112">
                  <c:v>377.084</c:v>
                </c:pt>
                <c:pt idx="113">
                  <c:v>377.77800000000002</c:v>
                </c:pt>
                <c:pt idx="114">
                  <c:v>378.47300000000001</c:v>
                </c:pt>
                <c:pt idx="115">
                  <c:v>379.16500000000002</c:v>
                </c:pt>
                <c:pt idx="116">
                  <c:v>379.85599999999999</c:v>
                </c:pt>
                <c:pt idx="117">
                  <c:v>380.54200000000009</c:v>
                </c:pt>
                <c:pt idx="118">
                  <c:v>381.23</c:v>
                </c:pt>
                <c:pt idx="119">
                  <c:v>381.92</c:v>
                </c:pt>
                <c:pt idx="120">
                  <c:v>382.608</c:v>
                </c:pt>
                <c:pt idx="121">
                  <c:v>383.29799999999977</c:v>
                </c:pt>
                <c:pt idx="122">
                  <c:v>383.99400000000003</c:v>
                </c:pt>
                <c:pt idx="123">
                  <c:v>384.69200000000001</c:v>
                </c:pt>
                <c:pt idx="124">
                  <c:v>385.42599999999982</c:v>
                </c:pt>
                <c:pt idx="125">
                  <c:v>386.21299999999991</c:v>
                </c:pt>
                <c:pt idx="126">
                  <c:v>387.02499999999992</c:v>
                </c:pt>
                <c:pt idx="127">
                  <c:v>387.85899999999992</c:v>
                </c:pt>
                <c:pt idx="128">
                  <c:v>388.697</c:v>
                </c:pt>
                <c:pt idx="129">
                  <c:v>389.53699999999998</c:v>
                </c:pt>
                <c:pt idx="130">
                  <c:v>390.37900000000002</c:v>
                </c:pt>
                <c:pt idx="131">
                  <c:v>391.22500000000002</c:v>
                </c:pt>
                <c:pt idx="132">
                  <c:v>392.07299999999992</c:v>
                </c:pt>
                <c:pt idx="133">
                  <c:v>392.92099999999982</c:v>
                </c:pt>
                <c:pt idx="134">
                  <c:v>393.77</c:v>
                </c:pt>
                <c:pt idx="135">
                  <c:v>394.61700000000002</c:v>
                </c:pt>
                <c:pt idx="136">
                  <c:v>395.46299999999991</c:v>
                </c:pt>
                <c:pt idx="137">
                  <c:v>396.30500000000001</c:v>
                </c:pt>
                <c:pt idx="138">
                  <c:v>397.14300000000009</c:v>
                </c:pt>
                <c:pt idx="139">
                  <c:v>397.98099999999982</c:v>
                </c:pt>
                <c:pt idx="140">
                  <c:v>398.81900000000002</c:v>
                </c:pt>
                <c:pt idx="141">
                  <c:v>399.65899999999999</c:v>
                </c:pt>
                <c:pt idx="142">
                  <c:v>400.505</c:v>
                </c:pt>
                <c:pt idx="143">
                  <c:v>401.351</c:v>
                </c:pt>
                <c:pt idx="144">
                  <c:v>402.18799999999999</c:v>
                </c:pt>
                <c:pt idx="145">
                  <c:v>403.01900000000001</c:v>
                </c:pt>
                <c:pt idx="146">
                  <c:v>403.84899999999999</c:v>
                </c:pt>
                <c:pt idx="147">
                  <c:v>404.68</c:v>
                </c:pt>
                <c:pt idx="148">
                  <c:v>405.51400000000001</c:v>
                </c:pt>
                <c:pt idx="149">
                  <c:v>406.34500000000008</c:v>
                </c:pt>
                <c:pt idx="150">
                  <c:v>407.185</c:v>
                </c:pt>
                <c:pt idx="151">
                  <c:v>408.02300000000002</c:v>
                </c:pt>
                <c:pt idx="152">
                  <c:v>408.87</c:v>
                </c:pt>
                <c:pt idx="153">
                  <c:v>409.71899999999982</c:v>
                </c:pt>
                <c:pt idx="154">
                  <c:v>410.56299999999999</c:v>
                </c:pt>
                <c:pt idx="155">
                  <c:v>411.39800000000002</c:v>
                </c:pt>
                <c:pt idx="156">
                  <c:v>412.2269999999998</c:v>
                </c:pt>
                <c:pt idx="157">
                  <c:v>413.05899999999991</c:v>
                </c:pt>
                <c:pt idx="158">
                  <c:v>413.89299999999997</c:v>
                </c:pt>
                <c:pt idx="159">
                  <c:v>414.72300000000001</c:v>
                </c:pt>
                <c:pt idx="160">
                  <c:v>415.54500000000002</c:v>
                </c:pt>
                <c:pt idx="161">
                  <c:v>416.37</c:v>
                </c:pt>
                <c:pt idx="162">
                  <c:v>417.19200000000001</c:v>
                </c:pt>
                <c:pt idx="163">
                  <c:v>418.017</c:v>
                </c:pt>
                <c:pt idx="164">
                  <c:v>418.846</c:v>
                </c:pt>
                <c:pt idx="165">
                  <c:v>419.68099999999998</c:v>
                </c:pt>
                <c:pt idx="166">
                  <c:v>420.51900000000001</c:v>
                </c:pt>
                <c:pt idx="167">
                  <c:v>421.34699999999992</c:v>
                </c:pt>
                <c:pt idx="168">
                  <c:v>422.17700000000002</c:v>
                </c:pt>
                <c:pt idx="169">
                  <c:v>423.01</c:v>
                </c:pt>
                <c:pt idx="170">
                  <c:v>423.84199999999993</c:v>
                </c:pt>
                <c:pt idx="171">
                  <c:v>424.67399999999992</c:v>
                </c:pt>
                <c:pt idx="172">
                  <c:v>425.50700000000001</c:v>
                </c:pt>
                <c:pt idx="173">
                  <c:v>426.334</c:v>
                </c:pt>
                <c:pt idx="174">
                  <c:v>427.1570000000001</c:v>
                </c:pt>
                <c:pt idx="175">
                  <c:v>427.98</c:v>
                </c:pt>
                <c:pt idx="176">
                  <c:v>428.8</c:v>
                </c:pt>
                <c:pt idx="177">
                  <c:v>429.625</c:v>
                </c:pt>
                <c:pt idx="178">
                  <c:v>430.45100000000002</c:v>
                </c:pt>
                <c:pt idx="179">
                  <c:v>431.279</c:v>
                </c:pt>
                <c:pt idx="180">
                  <c:v>432.11099999999999</c:v>
                </c:pt>
                <c:pt idx="181">
                  <c:v>432.94900000000001</c:v>
                </c:pt>
                <c:pt idx="182">
                  <c:v>433.78800000000001</c:v>
                </c:pt>
                <c:pt idx="183">
                  <c:v>434.61900000000009</c:v>
                </c:pt>
                <c:pt idx="184">
                  <c:v>435.44900000000001</c:v>
                </c:pt>
                <c:pt idx="185">
                  <c:v>436.28499999999991</c:v>
                </c:pt>
                <c:pt idx="186">
                  <c:v>437.12</c:v>
                </c:pt>
                <c:pt idx="187">
                  <c:v>437.95400000000001</c:v>
                </c:pt>
                <c:pt idx="188">
                  <c:v>438.78399999999982</c:v>
                </c:pt>
                <c:pt idx="189">
                  <c:v>439.61699999999979</c:v>
                </c:pt>
                <c:pt idx="190">
                  <c:v>440.447</c:v>
                </c:pt>
                <c:pt idx="191">
                  <c:v>441.27800000000002</c:v>
                </c:pt>
                <c:pt idx="192">
                  <c:v>442.10900000000009</c:v>
                </c:pt>
                <c:pt idx="193">
                  <c:v>442.94299999999993</c:v>
                </c:pt>
                <c:pt idx="194">
                  <c:v>443.77600000000001</c:v>
                </c:pt>
                <c:pt idx="195">
                  <c:v>444.61099999999999</c:v>
                </c:pt>
                <c:pt idx="196">
                  <c:v>445.44399999999979</c:v>
                </c:pt>
                <c:pt idx="197">
                  <c:v>446.27300000000002</c:v>
                </c:pt>
                <c:pt idx="198">
                  <c:v>447.09899999999982</c:v>
                </c:pt>
                <c:pt idx="199">
                  <c:v>447.92200000000003</c:v>
                </c:pt>
                <c:pt idx="200">
                  <c:v>448.74700000000001</c:v>
                </c:pt>
                <c:pt idx="201">
                  <c:v>449.57299999999992</c:v>
                </c:pt>
                <c:pt idx="202">
                  <c:v>450.39599999999979</c:v>
                </c:pt>
                <c:pt idx="203">
                  <c:v>451.22500000000002</c:v>
                </c:pt>
                <c:pt idx="204">
                  <c:v>452.05599999999998</c:v>
                </c:pt>
                <c:pt idx="205">
                  <c:v>452.9</c:v>
                </c:pt>
                <c:pt idx="206">
                  <c:v>453.73899999999998</c:v>
                </c:pt>
                <c:pt idx="207">
                  <c:v>454.57</c:v>
                </c:pt>
                <c:pt idx="208">
                  <c:v>455.399</c:v>
                </c:pt>
                <c:pt idx="209">
                  <c:v>456.2269999999998</c:v>
                </c:pt>
                <c:pt idx="210">
                  <c:v>457.05500000000001</c:v>
                </c:pt>
                <c:pt idx="211">
                  <c:v>457.89099999999979</c:v>
                </c:pt>
                <c:pt idx="212">
                  <c:v>458.72500000000002</c:v>
                </c:pt>
                <c:pt idx="213">
                  <c:v>459.55599999999998</c:v>
                </c:pt>
                <c:pt idx="214">
                  <c:v>460.38299999999998</c:v>
                </c:pt>
                <c:pt idx="215">
                  <c:v>461.20799999999991</c:v>
                </c:pt>
                <c:pt idx="216">
                  <c:v>462.02800000000002</c:v>
                </c:pt>
                <c:pt idx="217">
                  <c:v>462.8540000000001</c:v>
                </c:pt>
                <c:pt idx="218">
                  <c:v>463.685</c:v>
                </c:pt>
                <c:pt idx="219">
                  <c:v>464.51400000000001</c:v>
                </c:pt>
                <c:pt idx="220">
                  <c:v>465.34500000000008</c:v>
                </c:pt>
                <c:pt idx="221">
                  <c:v>466.17700000000002</c:v>
                </c:pt>
                <c:pt idx="222">
                  <c:v>467.00700000000001</c:v>
                </c:pt>
                <c:pt idx="223">
                  <c:v>467.83299999999991</c:v>
                </c:pt>
                <c:pt idx="224">
                  <c:v>468.66200000000009</c:v>
                </c:pt>
                <c:pt idx="225">
                  <c:v>469.49700000000001</c:v>
                </c:pt>
                <c:pt idx="226">
                  <c:v>470.327</c:v>
                </c:pt>
                <c:pt idx="227">
                  <c:v>471.15100000000001</c:v>
                </c:pt>
                <c:pt idx="228">
                  <c:v>471.97899999999998</c:v>
                </c:pt>
                <c:pt idx="229">
                  <c:v>472.80200000000002</c:v>
                </c:pt>
                <c:pt idx="230">
                  <c:v>473.62799999999999</c:v>
                </c:pt>
                <c:pt idx="231">
                  <c:v>474.47</c:v>
                </c:pt>
                <c:pt idx="232">
                  <c:v>475.30500000000001</c:v>
                </c:pt>
                <c:pt idx="233">
                  <c:v>476.13400000000001</c:v>
                </c:pt>
                <c:pt idx="234">
                  <c:v>476.96499999999997</c:v>
                </c:pt>
                <c:pt idx="235">
                  <c:v>477.79399999999981</c:v>
                </c:pt>
                <c:pt idx="236">
                  <c:v>478.61699999999979</c:v>
                </c:pt>
                <c:pt idx="237">
                  <c:v>479.44099999999997</c:v>
                </c:pt>
                <c:pt idx="238">
                  <c:v>480.26400000000001</c:v>
                </c:pt>
                <c:pt idx="239">
                  <c:v>481.089</c:v>
                </c:pt>
                <c:pt idx="240">
                  <c:v>481.92200000000003</c:v>
                </c:pt>
                <c:pt idx="241">
                  <c:v>482.75799999999998</c:v>
                </c:pt>
                <c:pt idx="242">
                  <c:v>483.59199999999981</c:v>
                </c:pt>
                <c:pt idx="243">
                  <c:v>484.43099999999993</c:v>
                </c:pt>
                <c:pt idx="244">
                  <c:v>485.26799999999997</c:v>
                </c:pt>
                <c:pt idx="245">
                  <c:v>486.1</c:v>
                </c:pt>
                <c:pt idx="246">
                  <c:v>486.92700000000002</c:v>
                </c:pt>
                <c:pt idx="247">
                  <c:v>487.76</c:v>
                </c:pt>
                <c:pt idx="248">
                  <c:v>488.59199999999981</c:v>
                </c:pt>
                <c:pt idx="249">
                  <c:v>489.41999999999979</c:v>
                </c:pt>
                <c:pt idx="250">
                  <c:v>490.245</c:v>
                </c:pt>
                <c:pt idx="251">
                  <c:v>491.06799999999993</c:v>
                </c:pt>
                <c:pt idx="252">
                  <c:v>491.89400000000001</c:v>
                </c:pt>
                <c:pt idx="253">
                  <c:v>492.71499999999997</c:v>
                </c:pt>
                <c:pt idx="254">
                  <c:v>493.53899999999982</c:v>
                </c:pt>
                <c:pt idx="255">
                  <c:v>494.36699999999979</c:v>
                </c:pt>
                <c:pt idx="256">
                  <c:v>495.19799999999992</c:v>
                </c:pt>
                <c:pt idx="257">
                  <c:v>496.029</c:v>
                </c:pt>
                <c:pt idx="258">
                  <c:v>496.85699999999991</c:v>
                </c:pt>
                <c:pt idx="259">
                  <c:v>497.68799999999999</c:v>
                </c:pt>
                <c:pt idx="260">
                  <c:v>498.51900000000001</c:v>
                </c:pt>
                <c:pt idx="261">
                  <c:v>499.35</c:v>
                </c:pt>
                <c:pt idx="262">
                  <c:v>500.18200000000002</c:v>
                </c:pt>
                <c:pt idx="263">
                  <c:v>501.02099999999979</c:v>
                </c:pt>
                <c:pt idx="264">
                  <c:v>501.8540000000001</c:v>
                </c:pt>
                <c:pt idx="265">
                  <c:v>502.68</c:v>
                </c:pt>
                <c:pt idx="266">
                  <c:v>503.50400000000002</c:v>
                </c:pt>
                <c:pt idx="267">
                  <c:v>504.322</c:v>
                </c:pt>
                <c:pt idx="268">
                  <c:v>505.14300000000009</c:v>
                </c:pt>
                <c:pt idx="269">
                  <c:v>505.97099999999978</c:v>
                </c:pt>
                <c:pt idx="270">
                  <c:v>506.8</c:v>
                </c:pt>
                <c:pt idx="271">
                  <c:v>507.625</c:v>
                </c:pt>
                <c:pt idx="272">
                  <c:v>508.447</c:v>
                </c:pt>
                <c:pt idx="273">
                  <c:v>509.26900000000001</c:v>
                </c:pt>
                <c:pt idx="274">
                  <c:v>510.09399999999982</c:v>
                </c:pt>
                <c:pt idx="275">
                  <c:v>510.91999999999979</c:v>
                </c:pt>
                <c:pt idx="276">
                  <c:v>511.74299999999999</c:v>
                </c:pt>
                <c:pt idx="277">
                  <c:v>512.56399999999996</c:v>
                </c:pt>
                <c:pt idx="278">
                  <c:v>513.38699999999972</c:v>
                </c:pt>
                <c:pt idx="279">
                  <c:v>514.20500000000004</c:v>
                </c:pt>
                <c:pt idx="280">
                  <c:v>515.02800000000002</c:v>
                </c:pt>
                <c:pt idx="281">
                  <c:v>515.85399999999981</c:v>
                </c:pt>
                <c:pt idx="282">
                  <c:v>516.68399999999997</c:v>
                </c:pt>
                <c:pt idx="283">
                  <c:v>517.51499999999999</c:v>
                </c:pt>
                <c:pt idx="284">
                  <c:v>518.35199999999975</c:v>
                </c:pt>
                <c:pt idx="285">
                  <c:v>519.18499999999995</c:v>
                </c:pt>
                <c:pt idx="286">
                  <c:v>520.02</c:v>
                </c:pt>
                <c:pt idx="287">
                  <c:v>520.85499999999979</c:v>
                </c:pt>
                <c:pt idx="288">
                  <c:v>521.69000000000005</c:v>
                </c:pt>
                <c:pt idx="289">
                  <c:v>522.524</c:v>
                </c:pt>
                <c:pt idx="290">
                  <c:v>523.35399999999981</c:v>
                </c:pt>
                <c:pt idx="291">
                  <c:v>524.18000000000006</c:v>
                </c:pt>
                <c:pt idx="292">
                  <c:v>525.005</c:v>
                </c:pt>
                <c:pt idx="293">
                  <c:v>525.83599999999979</c:v>
                </c:pt>
                <c:pt idx="294">
                  <c:v>526.67499999999995</c:v>
                </c:pt>
                <c:pt idx="295">
                  <c:v>527.51099999999997</c:v>
                </c:pt>
                <c:pt idx="296">
                  <c:v>528.34599999999978</c:v>
                </c:pt>
                <c:pt idx="297">
                  <c:v>529.18200000000002</c:v>
                </c:pt>
                <c:pt idx="298">
                  <c:v>530.01400000000001</c:v>
                </c:pt>
                <c:pt idx="299">
                  <c:v>530.84699999999975</c:v>
                </c:pt>
                <c:pt idx="300">
                  <c:v>531.68000000000006</c:v>
                </c:pt>
                <c:pt idx="301">
                  <c:v>532.51499999999999</c:v>
                </c:pt>
                <c:pt idx="302">
                  <c:v>533.35300000000007</c:v>
                </c:pt>
                <c:pt idx="303">
                  <c:v>534.19000000000005</c:v>
                </c:pt>
                <c:pt idx="304">
                  <c:v>535.029</c:v>
                </c:pt>
                <c:pt idx="305">
                  <c:v>535.87</c:v>
                </c:pt>
                <c:pt idx="306">
                  <c:v>536.70699999999999</c:v>
                </c:pt>
                <c:pt idx="307">
                  <c:v>537.54899999999998</c:v>
                </c:pt>
                <c:pt idx="308">
                  <c:v>538.39699999999971</c:v>
                </c:pt>
                <c:pt idx="309">
                  <c:v>539.24</c:v>
                </c:pt>
                <c:pt idx="310">
                  <c:v>540.07299999999998</c:v>
                </c:pt>
                <c:pt idx="311">
                  <c:v>540.90300000000002</c:v>
                </c:pt>
                <c:pt idx="312">
                  <c:v>541.73099999999999</c:v>
                </c:pt>
                <c:pt idx="313">
                  <c:v>542.56400000000008</c:v>
                </c:pt>
                <c:pt idx="314">
                  <c:v>543.39699999999971</c:v>
                </c:pt>
                <c:pt idx="315">
                  <c:v>544.21800000000007</c:v>
                </c:pt>
                <c:pt idx="316">
                  <c:v>545.03899999999999</c:v>
                </c:pt>
                <c:pt idx="317">
                  <c:v>545.86599999999976</c:v>
                </c:pt>
                <c:pt idx="318">
                  <c:v>546.69900000000007</c:v>
                </c:pt>
                <c:pt idx="319">
                  <c:v>547.53600000000006</c:v>
                </c:pt>
                <c:pt idx="320">
                  <c:v>548.36699999999962</c:v>
                </c:pt>
                <c:pt idx="321">
                  <c:v>549.19200000000001</c:v>
                </c:pt>
                <c:pt idx="322">
                  <c:v>550.01299999999969</c:v>
                </c:pt>
                <c:pt idx="323">
                  <c:v>550.83499999999981</c:v>
                </c:pt>
                <c:pt idx="324">
                  <c:v>551.65599999999972</c:v>
                </c:pt>
                <c:pt idx="325">
                  <c:v>552.476</c:v>
                </c:pt>
                <c:pt idx="326">
                  <c:v>553.3009999999997</c:v>
                </c:pt>
                <c:pt idx="327">
                  <c:v>554.13400000000001</c:v>
                </c:pt>
                <c:pt idx="328">
                  <c:v>554.976</c:v>
                </c:pt>
                <c:pt idx="329">
                  <c:v>555.8159999999998</c:v>
                </c:pt>
                <c:pt idx="330">
                  <c:v>556.65899999999999</c:v>
                </c:pt>
                <c:pt idx="331">
                  <c:v>557.50400000000002</c:v>
                </c:pt>
                <c:pt idx="332">
                  <c:v>558.35099999999977</c:v>
                </c:pt>
                <c:pt idx="333">
                  <c:v>559.197</c:v>
                </c:pt>
                <c:pt idx="334">
                  <c:v>560.04999999999973</c:v>
                </c:pt>
                <c:pt idx="335">
                  <c:v>560.90199999999982</c:v>
                </c:pt>
                <c:pt idx="336">
                  <c:v>561.75400000000002</c:v>
                </c:pt>
                <c:pt idx="337">
                  <c:v>562.61099999999999</c:v>
                </c:pt>
                <c:pt idx="338">
                  <c:v>563.47500000000002</c:v>
                </c:pt>
                <c:pt idx="339">
                  <c:v>564.34199999999976</c:v>
                </c:pt>
                <c:pt idx="340">
                  <c:v>565.20800000000008</c:v>
                </c:pt>
                <c:pt idx="341">
                  <c:v>566.07299999999998</c:v>
                </c:pt>
                <c:pt idx="342">
                  <c:v>566.92899999999997</c:v>
                </c:pt>
                <c:pt idx="343">
                  <c:v>567.77800000000002</c:v>
                </c:pt>
                <c:pt idx="344">
                  <c:v>568.63200000000006</c:v>
                </c:pt>
                <c:pt idx="345">
                  <c:v>569.49</c:v>
                </c:pt>
                <c:pt idx="346">
                  <c:v>570.3499999999998</c:v>
                </c:pt>
                <c:pt idx="347">
                  <c:v>571.20100000000002</c:v>
                </c:pt>
                <c:pt idx="348">
                  <c:v>572.05799999999977</c:v>
                </c:pt>
                <c:pt idx="349">
                  <c:v>572.92000000000007</c:v>
                </c:pt>
                <c:pt idx="350">
                  <c:v>573.78700000000003</c:v>
                </c:pt>
                <c:pt idx="351">
                  <c:v>574.66100000000006</c:v>
                </c:pt>
                <c:pt idx="352">
                  <c:v>575.5319999999997</c:v>
                </c:pt>
                <c:pt idx="353">
                  <c:v>576.40599999999972</c:v>
                </c:pt>
                <c:pt idx="354">
                  <c:v>577.28200000000004</c:v>
                </c:pt>
                <c:pt idx="355">
                  <c:v>578.16100000000006</c:v>
                </c:pt>
                <c:pt idx="356">
                  <c:v>579.04</c:v>
                </c:pt>
                <c:pt idx="357">
                  <c:v>579.91699999999969</c:v>
                </c:pt>
                <c:pt idx="358">
                  <c:v>580.78899999999999</c:v>
                </c:pt>
                <c:pt idx="359">
                  <c:v>581.654</c:v>
                </c:pt>
                <c:pt idx="360">
                  <c:v>582.52199999999971</c:v>
                </c:pt>
                <c:pt idx="361">
                  <c:v>583.39100000000008</c:v>
                </c:pt>
                <c:pt idx="362">
                  <c:v>584.25800000000004</c:v>
                </c:pt>
                <c:pt idx="363">
                  <c:v>585.12699999999973</c:v>
                </c:pt>
                <c:pt idx="364">
                  <c:v>586.0029999999997</c:v>
                </c:pt>
                <c:pt idx="365">
                  <c:v>586.88499999999999</c:v>
                </c:pt>
                <c:pt idx="366">
                  <c:v>587.76199999999972</c:v>
                </c:pt>
                <c:pt idx="367">
                  <c:v>588.64</c:v>
                </c:pt>
                <c:pt idx="368">
                  <c:v>589.51499999999999</c:v>
                </c:pt>
                <c:pt idx="369">
                  <c:v>590.39100000000008</c:v>
                </c:pt>
                <c:pt idx="370">
                  <c:v>591.26499999999999</c:v>
                </c:pt>
                <c:pt idx="371">
                  <c:v>592.13699999999972</c:v>
                </c:pt>
                <c:pt idx="372">
                  <c:v>593.00400000000002</c:v>
                </c:pt>
                <c:pt idx="373">
                  <c:v>593.87</c:v>
                </c:pt>
                <c:pt idx="374">
                  <c:v>594.72900000000004</c:v>
                </c:pt>
                <c:pt idx="375">
                  <c:v>595.59300000000007</c:v>
                </c:pt>
                <c:pt idx="376">
                  <c:v>596.46299999999974</c:v>
                </c:pt>
                <c:pt idx="377">
                  <c:v>597.33899999999971</c:v>
                </c:pt>
                <c:pt idx="378">
                  <c:v>598.21</c:v>
                </c:pt>
                <c:pt idx="379">
                  <c:v>599.08100000000002</c:v>
                </c:pt>
                <c:pt idx="380">
                  <c:v>599.9549999999997</c:v>
                </c:pt>
                <c:pt idx="381">
                  <c:v>600.82599999999979</c:v>
                </c:pt>
                <c:pt idx="382">
                  <c:v>601.69600000000003</c:v>
                </c:pt>
                <c:pt idx="383">
                  <c:v>602.56899999999996</c:v>
                </c:pt>
                <c:pt idx="384">
                  <c:v>603.44399999999996</c:v>
                </c:pt>
                <c:pt idx="385">
                  <c:v>604.31899999999996</c:v>
                </c:pt>
                <c:pt idx="386">
                  <c:v>605.19399999999996</c:v>
                </c:pt>
                <c:pt idx="387">
                  <c:v>606.07400000000007</c:v>
                </c:pt>
                <c:pt idx="388">
                  <c:v>606.96099999999979</c:v>
                </c:pt>
                <c:pt idx="389">
                  <c:v>607.85399999999981</c:v>
                </c:pt>
                <c:pt idx="390">
                  <c:v>608.74700000000007</c:v>
                </c:pt>
                <c:pt idx="391">
                  <c:v>609.63900000000001</c:v>
                </c:pt>
                <c:pt idx="392">
                  <c:v>610.524</c:v>
                </c:pt>
                <c:pt idx="393">
                  <c:v>611.40800000000002</c:v>
                </c:pt>
                <c:pt idx="394">
                  <c:v>612.29300000000001</c:v>
                </c:pt>
                <c:pt idx="395">
                  <c:v>613.17600000000004</c:v>
                </c:pt>
                <c:pt idx="396">
                  <c:v>614.06299999999976</c:v>
                </c:pt>
                <c:pt idx="397">
                  <c:v>614.95099999999979</c:v>
                </c:pt>
                <c:pt idx="398">
                  <c:v>615.83499999999981</c:v>
                </c:pt>
                <c:pt idx="399">
                  <c:v>616.71400000000006</c:v>
                </c:pt>
                <c:pt idx="400">
                  <c:v>617.58900000000006</c:v>
                </c:pt>
                <c:pt idx="401">
                  <c:v>618.46299999999974</c:v>
                </c:pt>
                <c:pt idx="402">
                  <c:v>619.33799999999974</c:v>
                </c:pt>
                <c:pt idx="403">
                  <c:v>620.21699999999998</c:v>
                </c:pt>
                <c:pt idx="404">
                  <c:v>621.09500000000003</c:v>
                </c:pt>
                <c:pt idx="405">
                  <c:v>621.97299999999996</c:v>
                </c:pt>
                <c:pt idx="406">
                  <c:v>622.85399999999981</c:v>
                </c:pt>
                <c:pt idx="407">
                  <c:v>623.73500000000001</c:v>
                </c:pt>
                <c:pt idx="408">
                  <c:v>624.62</c:v>
                </c:pt>
                <c:pt idx="409">
                  <c:v>625.50400000000002</c:v>
                </c:pt>
                <c:pt idx="410">
                  <c:v>626.38200000000006</c:v>
                </c:pt>
                <c:pt idx="411">
                  <c:v>627.26299999999969</c:v>
                </c:pt>
                <c:pt idx="412">
                  <c:v>628.14499999999998</c:v>
                </c:pt>
                <c:pt idx="413">
                  <c:v>629.02800000000002</c:v>
                </c:pt>
                <c:pt idx="414">
                  <c:v>629.91000000000008</c:v>
                </c:pt>
                <c:pt idx="415">
                  <c:v>630.79100000000005</c:v>
                </c:pt>
                <c:pt idx="416">
                  <c:v>631.66899999999998</c:v>
                </c:pt>
                <c:pt idx="417">
                  <c:v>632.5509999999997</c:v>
                </c:pt>
                <c:pt idx="418">
                  <c:v>633.43599999999969</c:v>
                </c:pt>
                <c:pt idx="419">
                  <c:v>634.31899999999996</c:v>
                </c:pt>
                <c:pt idx="420">
                  <c:v>635.20299999999997</c:v>
                </c:pt>
                <c:pt idx="421">
                  <c:v>636.08900000000006</c:v>
                </c:pt>
                <c:pt idx="422">
                  <c:v>636.97400000000005</c:v>
                </c:pt>
                <c:pt idx="423">
                  <c:v>637.85499999999979</c:v>
                </c:pt>
                <c:pt idx="424">
                  <c:v>638.73500000000001</c:v>
                </c:pt>
                <c:pt idx="425">
                  <c:v>639.61200000000008</c:v>
                </c:pt>
                <c:pt idx="426">
                  <c:v>640.48800000000006</c:v>
                </c:pt>
                <c:pt idx="427">
                  <c:v>641.37099999999998</c:v>
                </c:pt>
                <c:pt idx="428">
                  <c:v>642.24700000000007</c:v>
                </c:pt>
                <c:pt idx="429">
                  <c:v>643.12300000000005</c:v>
                </c:pt>
                <c:pt idx="430">
                  <c:v>644.00199999999973</c:v>
                </c:pt>
                <c:pt idx="431">
                  <c:v>644.87699999999973</c:v>
                </c:pt>
                <c:pt idx="432">
                  <c:v>645.75400000000002</c:v>
                </c:pt>
                <c:pt idx="433">
                  <c:v>646.63</c:v>
                </c:pt>
                <c:pt idx="434">
                  <c:v>647.51</c:v>
                </c:pt>
                <c:pt idx="435">
                  <c:v>648.38799999999969</c:v>
                </c:pt>
                <c:pt idx="436">
                  <c:v>649.26299999999969</c:v>
                </c:pt>
                <c:pt idx="437">
                  <c:v>650.13799999999969</c:v>
                </c:pt>
                <c:pt idx="438">
                  <c:v>651.01299999999969</c:v>
                </c:pt>
                <c:pt idx="439">
                  <c:v>651.88900000000001</c:v>
                </c:pt>
                <c:pt idx="440">
                  <c:v>652.76800000000003</c:v>
                </c:pt>
                <c:pt idx="441">
                  <c:v>653.64499999999998</c:v>
                </c:pt>
                <c:pt idx="442">
                  <c:v>654.52800000000002</c:v>
                </c:pt>
                <c:pt idx="443">
                  <c:v>655.40800000000002</c:v>
                </c:pt>
                <c:pt idx="444">
                  <c:v>656.28700000000003</c:v>
                </c:pt>
                <c:pt idx="445">
                  <c:v>657.16899999999998</c:v>
                </c:pt>
                <c:pt idx="446">
                  <c:v>658.048</c:v>
                </c:pt>
                <c:pt idx="447">
                  <c:v>658.923</c:v>
                </c:pt>
                <c:pt idx="448">
                  <c:v>659.79500000000007</c:v>
                </c:pt>
                <c:pt idx="449">
                  <c:v>660.66899999999998</c:v>
                </c:pt>
                <c:pt idx="450">
                  <c:v>661.54500000000007</c:v>
                </c:pt>
                <c:pt idx="451">
                  <c:v>662.42499999999973</c:v>
                </c:pt>
                <c:pt idx="452">
                  <c:v>663.30799999999977</c:v>
                </c:pt>
                <c:pt idx="453">
                  <c:v>664.19</c:v>
                </c:pt>
                <c:pt idx="454">
                  <c:v>665.06999999999971</c:v>
                </c:pt>
                <c:pt idx="455">
                  <c:v>665.95299999999975</c:v>
                </c:pt>
                <c:pt idx="456">
                  <c:v>666.83899999999971</c:v>
                </c:pt>
                <c:pt idx="457">
                  <c:v>667.72400000000005</c:v>
                </c:pt>
                <c:pt idx="458">
                  <c:v>668.601</c:v>
                </c:pt>
                <c:pt idx="459">
                  <c:v>669.47299999999996</c:v>
                </c:pt>
                <c:pt idx="460">
                  <c:v>670.34399999999982</c:v>
                </c:pt>
                <c:pt idx="461">
                  <c:v>671.21199999999999</c:v>
                </c:pt>
                <c:pt idx="462">
                  <c:v>672.08199999999999</c:v>
                </c:pt>
                <c:pt idx="463">
                  <c:v>672.94999999999982</c:v>
                </c:pt>
                <c:pt idx="464">
                  <c:v>673.8159999999998</c:v>
                </c:pt>
                <c:pt idx="465">
                  <c:v>674.68600000000004</c:v>
                </c:pt>
                <c:pt idx="466">
                  <c:v>675.55699999999979</c:v>
                </c:pt>
                <c:pt idx="467">
                  <c:v>676.43000000000006</c:v>
                </c:pt>
                <c:pt idx="468">
                  <c:v>677.30599999999981</c:v>
                </c:pt>
                <c:pt idx="469">
                  <c:v>678.18499999999995</c:v>
                </c:pt>
                <c:pt idx="470">
                  <c:v>679.06199999999978</c:v>
                </c:pt>
                <c:pt idx="471">
                  <c:v>679.93299999999977</c:v>
                </c:pt>
                <c:pt idx="472">
                  <c:v>680.80599999999981</c:v>
                </c:pt>
                <c:pt idx="473">
                  <c:v>681.67899999999997</c:v>
                </c:pt>
                <c:pt idx="474">
                  <c:v>682.56099999999969</c:v>
                </c:pt>
                <c:pt idx="475">
                  <c:v>683.44900000000007</c:v>
                </c:pt>
                <c:pt idx="476">
                  <c:v>684.33199999999977</c:v>
                </c:pt>
                <c:pt idx="477">
                  <c:v>685.21199999999999</c:v>
                </c:pt>
                <c:pt idx="478">
                  <c:v>686.09</c:v>
                </c:pt>
                <c:pt idx="479">
                  <c:v>686.96800000000007</c:v>
                </c:pt>
                <c:pt idx="480">
                  <c:v>687.84699999999975</c:v>
                </c:pt>
                <c:pt idx="481">
                  <c:v>688.726</c:v>
                </c:pt>
                <c:pt idx="482">
                  <c:v>689.60500000000002</c:v>
                </c:pt>
                <c:pt idx="483">
                  <c:v>690.48099999999999</c:v>
                </c:pt>
                <c:pt idx="484">
                  <c:v>691.35499999999979</c:v>
                </c:pt>
                <c:pt idx="485">
                  <c:v>692.22699999999998</c:v>
                </c:pt>
                <c:pt idx="486">
                  <c:v>693.10199999999998</c:v>
                </c:pt>
                <c:pt idx="487">
                  <c:v>693.98299999999972</c:v>
                </c:pt>
                <c:pt idx="488">
                  <c:v>694.8689999999998</c:v>
                </c:pt>
                <c:pt idx="489">
                  <c:v>695.7529999999997</c:v>
                </c:pt>
                <c:pt idx="490">
                  <c:v>696.63599999999997</c:v>
                </c:pt>
                <c:pt idx="491">
                  <c:v>697.51400000000001</c:v>
                </c:pt>
                <c:pt idx="492">
                  <c:v>698.38900000000001</c:v>
                </c:pt>
                <c:pt idx="493">
                  <c:v>699.26299999999969</c:v>
                </c:pt>
                <c:pt idx="494">
                  <c:v>700.13699999999972</c:v>
                </c:pt>
                <c:pt idx="495">
                  <c:v>701.01099999999997</c:v>
                </c:pt>
                <c:pt idx="496">
                  <c:v>701.88900000000001</c:v>
                </c:pt>
                <c:pt idx="497">
                  <c:v>702.76199999999972</c:v>
                </c:pt>
                <c:pt idx="498">
                  <c:v>703.64100000000008</c:v>
                </c:pt>
                <c:pt idx="499">
                  <c:v>704.51600000000008</c:v>
                </c:pt>
                <c:pt idx="500">
                  <c:v>705.38799999999969</c:v>
                </c:pt>
                <c:pt idx="501">
                  <c:v>706.26</c:v>
                </c:pt>
                <c:pt idx="502">
                  <c:v>707.12900000000002</c:v>
                </c:pt>
                <c:pt idx="503">
                  <c:v>707.99700000000007</c:v>
                </c:pt>
                <c:pt idx="504">
                  <c:v>708.86300000000006</c:v>
                </c:pt>
                <c:pt idx="505">
                  <c:v>709.73400000000004</c:v>
                </c:pt>
                <c:pt idx="506">
                  <c:v>710.60699999999997</c:v>
                </c:pt>
                <c:pt idx="507">
                  <c:v>711.47900000000004</c:v>
                </c:pt>
                <c:pt idx="508">
                  <c:v>712.34899999999971</c:v>
                </c:pt>
                <c:pt idx="509">
                  <c:v>713.22400000000005</c:v>
                </c:pt>
                <c:pt idx="510">
                  <c:v>714.10300000000007</c:v>
                </c:pt>
                <c:pt idx="511">
                  <c:v>714.98299999999972</c:v>
                </c:pt>
                <c:pt idx="512">
                  <c:v>715.86099999999976</c:v>
                </c:pt>
                <c:pt idx="513">
                  <c:v>716.73700000000008</c:v>
                </c:pt>
                <c:pt idx="514">
                  <c:v>717.61900000000003</c:v>
                </c:pt>
                <c:pt idx="515">
                  <c:v>718.49700000000007</c:v>
                </c:pt>
                <c:pt idx="516">
                  <c:v>719.375</c:v>
                </c:pt>
                <c:pt idx="517">
                  <c:v>720.25099999999998</c:v>
                </c:pt>
                <c:pt idx="518">
                  <c:v>721.12200000000007</c:v>
                </c:pt>
                <c:pt idx="519">
                  <c:v>721.99400000000003</c:v>
                </c:pt>
                <c:pt idx="520">
                  <c:v>722.8689999999998</c:v>
                </c:pt>
                <c:pt idx="521">
                  <c:v>723.74800000000005</c:v>
                </c:pt>
                <c:pt idx="522">
                  <c:v>724.63200000000006</c:v>
                </c:pt>
                <c:pt idx="523">
                  <c:v>725.51299999999969</c:v>
                </c:pt>
                <c:pt idx="524">
                  <c:v>726.39599999999996</c:v>
                </c:pt>
                <c:pt idx="525">
                  <c:v>727.27700000000004</c:v>
                </c:pt>
                <c:pt idx="526">
                  <c:v>728.16199999999981</c:v>
                </c:pt>
                <c:pt idx="527">
                  <c:v>729.0469999999998</c:v>
                </c:pt>
                <c:pt idx="528">
                  <c:v>729.928</c:v>
                </c:pt>
                <c:pt idx="529">
                  <c:v>730.80500000000006</c:v>
                </c:pt>
                <c:pt idx="530">
                  <c:v>731.68499999999995</c:v>
                </c:pt>
                <c:pt idx="531">
                  <c:v>732.56699999999978</c:v>
                </c:pt>
                <c:pt idx="532">
                  <c:v>733.44199999999978</c:v>
                </c:pt>
                <c:pt idx="533">
                  <c:v>734.31999999999971</c:v>
                </c:pt>
                <c:pt idx="534">
                  <c:v>735.20299999999997</c:v>
                </c:pt>
                <c:pt idx="535">
                  <c:v>736.08100000000002</c:v>
                </c:pt>
                <c:pt idx="536">
                  <c:v>736.95399999999972</c:v>
                </c:pt>
                <c:pt idx="537">
                  <c:v>737.82799999999975</c:v>
                </c:pt>
                <c:pt idx="538">
                  <c:v>738.70100000000002</c:v>
                </c:pt>
                <c:pt idx="539">
                  <c:v>739.58199999999999</c:v>
                </c:pt>
                <c:pt idx="540">
                  <c:v>740.46199999999976</c:v>
                </c:pt>
                <c:pt idx="541">
                  <c:v>741.33499999999981</c:v>
                </c:pt>
                <c:pt idx="542">
                  <c:v>742.20900000000006</c:v>
                </c:pt>
                <c:pt idx="543">
                  <c:v>743.07799999999997</c:v>
                </c:pt>
                <c:pt idx="544">
                  <c:v>743.9459999999998</c:v>
                </c:pt>
                <c:pt idx="545">
                  <c:v>744.81499999999983</c:v>
                </c:pt>
                <c:pt idx="546">
                  <c:v>745.68100000000004</c:v>
                </c:pt>
                <c:pt idx="547">
                  <c:v>746.54199999999969</c:v>
                </c:pt>
                <c:pt idx="548">
                  <c:v>747.404</c:v>
                </c:pt>
                <c:pt idx="549">
                  <c:v>748.26499999999999</c:v>
                </c:pt>
                <c:pt idx="550">
                  <c:v>749.13099999999997</c:v>
                </c:pt>
                <c:pt idx="551">
                  <c:v>749.99900000000002</c:v>
                </c:pt>
                <c:pt idx="552">
                  <c:v>750.87</c:v>
                </c:pt>
                <c:pt idx="553">
                  <c:v>751.73900000000003</c:v>
                </c:pt>
                <c:pt idx="554">
                  <c:v>752.61200000000008</c:v>
                </c:pt>
                <c:pt idx="555">
                  <c:v>753.48800000000006</c:v>
                </c:pt>
                <c:pt idx="556">
                  <c:v>754.35799999999949</c:v>
                </c:pt>
                <c:pt idx="557">
                  <c:v>755.23099999999999</c:v>
                </c:pt>
                <c:pt idx="558">
                  <c:v>756.10599999999999</c:v>
                </c:pt>
                <c:pt idx="559">
                  <c:v>756.976</c:v>
                </c:pt>
                <c:pt idx="560">
                  <c:v>757.85199999999975</c:v>
                </c:pt>
                <c:pt idx="561">
                  <c:v>758.73</c:v>
                </c:pt>
                <c:pt idx="562">
                  <c:v>759.60699999999997</c:v>
                </c:pt>
                <c:pt idx="563">
                  <c:v>760.48500000000001</c:v>
                </c:pt>
                <c:pt idx="564">
                  <c:v>761.3589999999997</c:v>
                </c:pt>
                <c:pt idx="565">
                  <c:v>762.23500000000001</c:v>
                </c:pt>
                <c:pt idx="566">
                  <c:v>763.11</c:v>
                </c:pt>
                <c:pt idx="567">
                  <c:v>763.98900000000003</c:v>
                </c:pt>
                <c:pt idx="568">
                  <c:v>764.87099999999998</c:v>
                </c:pt>
                <c:pt idx="569">
                  <c:v>765.7529999999997</c:v>
                </c:pt>
                <c:pt idx="570">
                  <c:v>766.63599999999997</c:v>
                </c:pt>
                <c:pt idx="571">
                  <c:v>767.51699999999983</c:v>
                </c:pt>
                <c:pt idx="572">
                  <c:v>768.39599999999996</c:v>
                </c:pt>
                <c:pt idx="573">
                  <c:v>769.26900000000001</c:v>
                </c:pt>
                <c:pt idx="574">
                  <c:v>770.14499999999998</c:v>
                </c:pt>
                <c:pt idx="575">
                  <c:v>771.02099999999996</c:v>
                </c:pt>
                <c:pt idx="576">
                  <c:v>771.89400000000001</c:v>
                </c:pt>
                <c:pt idx="577">
                  <c:v>772.76499999999999</c:v>
                </c:pt>
                <c:pt idx="578">
                  <c:v>773.63799999999969</c:v>
                </c:pt>
                <c:pt idx="579">
                  <c:v>774.50900000000001</c:v>
                </c:pt>
                <c:pt idx="580">
                  <c:v>775.37300000000005</c:v>
                </c:pt>
                <c:pt idx="581">
                  <c:v>776.22900000000004</c:v>
                </c:pt>
                <c:pt idx="582">
                  <c:v>777.08699999999999</c:v>
                </c:pt>
                <c:pt idx="583">
                  <c:v>777.94900000000007</c:v>
                </c:pt>
                <c:pt idx="584">
                  <c:v>778.8159999999998</c:v>
                </c:pt>
                <c:pt idx="585">
                  <c:v>779.68600000000004</c:v>
                </c:pt>
                <c:pt idx="586">
                  <c:v>780.55199999999979</c:v>
                </c:pt>
                <c:pt idx="587">
                  <c:v>781.41699999999969</c:v>
                </c:pt>
                <c:pt idx="588">
                  <c:v>782.28</c:v>
                </c:pt>
                <c:pt idx="589">
                  <c:v>783.14199999999983</c:v>
                </c:pt>
                <c:pt idx="590">
                  <c:v>784.00199999999973</c:v>
                </c:pt>
                <c:pt idx="591">
                  <c:v>784.85799999999949</c:v>
                </c:pt>
                <c:pt idx="592">
                  <c:v>785.71400000000006</c:v>
                </c:pt>
                <c:pt idx="593">
                  <c:v>786.56099999999981</c:v>
                </c:pt>
                <c:pt idx="594">
                  <c:v>787.40699999999981</c:v>
                </c:pt>
                <c:pt idx="595">
                  <c:v>788.25099999999998</c:v>
                </c:pt>
                <c:pt idx="596">
                  <c:v>789.09699999999998</c:v>
                </c:pt>
                <c:pt idx="597">
                  <c:v>789.94399999999996</c:v>
                </c:pt>
                <c:pt idx="598">
                  <c:v>790.79300000000001</c:v>
                </c:pt>
                <c:pt idx="599">
                  <c:v>791.64199999999983</c:v>
                </c:pt>
                <c:pt idx="600">
                  <c:v>792.48900000000003</c:v>
                </c:pt>
                <c:pt idx="601">
                  <c:v>793.34099999999978</c:v>
                </c:pt>
                <c:pt idx="602">
                  <c:v>794.197</c:v>
                </c:pt>
                <c:pt idx="603">
                  <c:v>795.05499999999972</c:v>
                </c:pt>
                <c:pt idx="604">
                  <c:v>795.9169999999998</c:v>
                </c:pt>
                <c:pt idx="605">
                  <c:v>796.78300000000002</c:v>
                </c:pt>
                <c:pt idx="606">
                  <c:v>797.64699999999982</c:v>
                </c:pt>
                <c:pt idx="607">
                  <c:v>798.51199999999972</c:v>
                </c:pt>
                <c:pt idx="608">
                  <c:v>799.37599999999998</c:v>
                </c:pt>
                <c:pt idx="609">
                  <c:v>800.23800000000006</c:v>
                </c:pt>
                <c:pt idx="610">
                  <c:v>801.10199999999998</c:v>
                </c:pt>
                <c:pt idx="611">
                  <c:v>801.96199999999976</c:v>
                </c:pt>
                <c:pt idx="612">
                  <c:v>802.82399999999996</c:v>
                </c:pt>
                <c:pt idx="613">
                  <c:v>803.69100000000003</c:v>
                </c:pt>
                <c:pt idx="614">
                  <c:v>804.55899999999997</c:v>
                </c:pt>
                <c:pt idx="615">
                  <c:v>805.423</c:v>
                </c:pt>
                <c:pt idx="616">
                  <c:v>806.28700000000003</c:v>
                </c:pt>
                <c:pt idx="617">
                  <c:v>807.15199999999982</c:v>
                </c:pt>
                <c:pt idx="618">
                  <c:v>808.01900000000001</c:v>
                </c:pt>
                <c:pt idx="619">
                  <c:v>808.88099999999997</c:v>
                </c:pt>
                <c:pt idx="620">
                  <c:v>809.73800000000006</c:v>
                </c:pt>
                <c:pt idx="621">
                  <c:v>810.59199999999998</c:v>
                </c:pt>
                <c:pt idx="622">
                  <c:v>811.44899999999996</c:v>
                </c:pt>
                <c:pt idx="623">
                  <c:v>812.31099999999981</c:v>
                </c:pt>
                <c:pt idx="624">
                  <c:v>813.17499999999995</c:v>
                </c:pt>
                <c:pt idx="625">
                  <c:v>814.04</c:v>
                </c:pt>
                <c:pt idx="626">
                  <c:v>814.904</c:v>
                </c:pt>
                <c:pt idx="627">
                  <c:v>815.76800000000003</c:v>
                </c:pt>
                <c:pt idx="628">
                  <c:v>816.63599999999997</c:v>
                </c:pt>
                <c:pt idx="629">
                  <c:v>817.50400000000002</c:v>
                </c:pt>
                <c:pt idx="630">
                  <c:v>818.37199999999996</c:v>
                </c:pt>
                <c:pt idx="631">
                  <c:v>819.23599999999999</c:v>
                </c:pt>
                <c:pt idx="632">
                  <c:v>820.096</c:v>
                </c:pt>
                <c:pt idx="633">
                  <c:v>820.95699999999977</c:v>
                </c:pt>
                <c:pt idx="634">
                  <c:v>821.81899999999996</c:v>
                </c:pt>
                <c:pt idx="635">
                  <c:v>822.68600000000004</c:v>
                </c:pt>
                <c:pt idx="636">
                  <c:v>823.5469999999998</c:v>
                </c:pt>
                <c:pt idx="637">
                  <c:v>824.41099999999972</c:v>
                </c:pt>
                <c:pt idx="638">
                  <c:v>825.27300000000002</c:v>
                </c:pt>
                <c:pt idx="639">
                  <c:v>826.13300000000004</c:v>
                </c:pt>
                <c:pt idx="640">
                  <c:v>826.995</c:v>
                </c:pt>
                <c:pt idx="641">
                  <c:v>827.85699999999974</c:v>
                </c:pt>
                <c:pt idx="642">
                  <c:v>828.72400000000005</c:v>
                </c:pt>
                <c:pt idx="643">
                  <c:v>829.59</c:v>
                </c:pt>
                <c:pt idx="644">
                  <c:v>830.45199999999977</c:v>
                </c:pt>
                <c:pt idx="645">
                  <c:v>831.31999999999982</c:v>
                </c:pt>
                <c:pt idx="646">
                  <c:v>832.19200000000001</c:v>
                </c:pt>
                <c:pt idx="647">
                  <c:v>833.06199999999978</c:v>
                </c:pt>
                <c:pt idx="648">
                  <c:v>833.92899999999997</c:v>
                </c:pt>
                <c:pt idx="649">
                  <c:v>834.79499999999996</c:v>
                </c:pt>
                <c:pt idx="650">
                  <c:v>835.66199999999981</c:v>
                </c:pt>
                <c:pt idx="651">
                  <c:v>836.53399999999999</c:v>
                </c:pt>
                <c:pt idx="652">
                  <c:v>837.40699999999981</c:v>
                </c:pt>
                <c:pt idx="653">
                  <c:v>838.279</c:v>
                </c:pt>
                <c:pt idx="654">
                  <c:v>839.15199999999982</c:v>
                </c:pt>
                <c:pt idx="655">
                  <c:v>840.02099999999996</c:v>
                </c:pt>
                <c:pt idx="656">
                  <c:v>840.88800000000003</c:v>
                </c:pt>
                <c:pt idx="657">
                  <c:v>841.75300000000004</c:v>
                </c:pt>
                <c:pt idx="658">
                  <c:v>842.61500000000001</c:v>
                </c:pt>
                <c:pt idx="659">
                  <c:v>843.48</c:v>
                </c:pt>
                <c:pt idx="660">
                  <c:v>844.34599999999978</c:v>
                </c:pt>
                <c:pt idx="661">
                  <c:v>845.20899999999995</c:v>
                </c:pt>
                <c:pt idx="662">
                  <c:v>846.06799999999976</c:v>
                </c:pt>
                <c:pt idx="663">
                  <c:v>846.92999999999984</c:v>
                </c:pt>
                <c:pt idx="664">
                  <c:v>847.79700000000003</c:v>
                </c:pt>
                <c:pt idx="665">
                  <c:v>848.66599999999983</c:v>
                </c:pt>
                <c:pt idx="666">
                  <c:v>849.53199999999981</c:v>
                </c:pt>
                <c:pt idx="667">
                  <c:v>850.39400000000001</c:v>
                </c:pt>
                <c:pt idx="668">
                  <c:v>851.25800000000004</c:v>
                </c:pt>
                <c:pt idx="669">
                  <c:v>852.12400000000002</c:v>
                </c:pt>
                <c:pt idx="670">
                  <c:v>852.99099999999999</c:v>
                </c:pt>
                <c:pt idx="671">
                  <c:v>853.85899999999981</c:v>
                </c:pt>
                <c:pt idx="672">
                  <c:v>854.73</c:v>
                </c:pt>
                <c:pt idx="673">
                  <c:v>855.59900000000005</c:v>
                </c:pt>
                <c:pt idx="674">
                  <c:v>856.46299999999974</c:v>
                </c:pt>
                <c:pt idx="675">
                  <c:v>857.32999999999981</c:v>
                </c:pt>
                <c:pt idx="676">
                  <c:v>858.19899999999996</c:v>
                </c:pt>
                <c:pt idx="677">
                  <c:v>859.06499999999983</c:v>
                </c:pt>
                <c:pt idx="678">
                  <c:v>859.923</c:v>
                </c:pt>
                <c:pt idx="679">
                  <c:v>860.78</c:v>
                </c:pt>
                <c:pt idx="680">
                  <c:v>861.64099999999996</c:v>
                </c:pt>
                <c:pt idx="681">
                  <c:v>862.50199999999973</c:v>
                </c:pt>
                <c:pt idx="682">
                  <c:v>863.36199999999974</c:v>
                </c:pt>
                <c:pt idx="683">
                  <c:v>864.226</c:v>
                </c:pt>
                <c:pt idx="684">
                  <c:v>865.09199999999998</c:v>
                </c:pt>
                <c:pt idx="685">
                  <c:v>865.95799999999974</c:v>
                </c:pt>
                <c:pt idx="686">
                  <c:v>866.82299999999975</c:v>
                </c:pt>
                <c:pt idx="687">
                  <c:v>867.69100000000003</c:v>
                </c:pt>
                <c:pt idx="688">
                  <c:v>868.55699999999979</c:v>
                </c:pt>
                <c:pt idx="689">
                  <c:v>869.423</c:v>
                </c:pt>
                <c:pt idx="690">
                  <c:v>870.29</c:v>
                </c:pt>
                <c:pt idx="691">
                  <c:v>871.15499999999997</c:v>
                </c:pt>
                <c:pt idx="692">
                  <c:v>872.01599999999996</c:v>
                </c:pt>
                <c:pt idx="693">
                  <c:v>872.88699999999972</c:v>
                </c:pt>
                <c:pt idx="694">
                  <c:v>873.75199999999973</c:v>
                </c:pt>
                <c:pt idx="695">
                  <c:v>874.61400000000003</c:v>
                </c:pt>
                <c:pt idx="696">
                  <c:v>875.48400000000004</c:v>
                </c:pt>
                <c:pt idx="697">
                  <c:v>876.35399999999981</c:v>
                </c:pt>
                <c:pt idx="698">
                  <c:v>877.221</c:v>
                </c:pt>
                <c:pt idx="699">
                  <c:v>878.08500000000004</c:v>
                </c:pt>
                <c:pt idx="700">
                  <c:v>878.94499999999982</c:v>
                </c:pt>
                <c:pt idx="701">
                  <c:v>879.80899999999997</c:v>
                </c:pt>
                <c:pt idx="702">
                  <c:v>880.67</c:v>
                </c:pt>
                <c:pt idx="703">
                  <c:v>881.52800000000002</c:v>
                </c:pt>
                <c:pt idx="704">
                  <c:v>882.38199999999972</c:v>
                </c:pt>
                <c:pt idx="705">
                  <c:v>883.23</c:v>
                </c:pt>
                <c:pt idx="706">
                  <c:v>884.07600000000002</c:v>
                </c:pt>
                <c:pt idx="707">
                  <c:v>884.9219999999998</c:v>
                </c:pt>
                <c:pt idx="708">
                  <c:v>885.774</c:v>
                </c:pt>
                <c:pt idx="709">
                  <c:v>886.62900000000002</c:v>
                </c:pt>
                <c:pt idx="710">
                  <c:v>887.48500000000001</c:v>
                </c:pt>
                <c:pt idx="711">
                  <c:v>888.33699999999976</c:v>
                </c:pt>
                <c:pt idx="712">
                  <c:v>889.19200000000001</c:v>
                </c:pt>
                <c:pt idx="713">
                  <c:v>890.05</c:v>
                </c:pt>
                <c:pt idx="714">
                  <c:v>890.91</c:v>
                </c:pt>
                <c:pt idx="715">
                  <c:v>891.76699999999983</c:v>
                </c:pt>
                <c:pt idx="716">
                  <c:v>892.61699999999996</c:v>
                </c:pt>
                <c:pt idx="717">
                  <c:v>893.47</c:v>
                </c:pt>
                <c:pt idx="718">
                  <c:v>894.3209999999998</c:v>
                </c:pt>
                <c:pt idx="719">
                  <c:v>895.173</c:v>
                </c:pt>
                <c:pt idx="720">
                  <c:v>896.03399999999999</c:v>
                </c:pt>
                <c:pt idx="721">
                  <c:v>896.89199999999983</c:v>
                </c:pt>
                <c:pt idx="722">
                  <c:v>897.75300000000004</c:v>
                </c:pt>
                <c:pt idx="723">
                  <c:v>898.61099999999999</c:v>
                </c:pt>
                <c:pt idx="724">
                  <c:v>899.46699999999976</c:v>
                </c:pt>
                <c:pt idx="725">
                  <c:v>900.32299999999975</c:v>
                </c:pt>
                <c:pt idx="726">
                  <c:v>901.18</c:v>
                </c:pt>
                <c:pt idx="727">
                  <c:v>902.03599999999972</c:v>
                </c:pt>
                <c:pt idx="728">
                  <c:v>902.88900000000001</c:v>
                </c:pt>
                <c:pt idx="729">
                  <c:v>903.74300000000005</c:v>
                </c:pt>
                <c:pt idx="730">
                  <c:v>904.60299999999972</c:v>
                </c:pt>
                <c:pt idx="731">
                  <c:v>905.46199999999976</c:v>
                </c:pt>
                <c:pt idx="732">
                  <c:v>906.31899999999996</c:v>
                </c:pt>
                <c:pt idx="733">
                  <c:v>907.18399999999997</c:v>
                </c:pt>
                <c:pt idx="734">
                  <c:v>908.048</c:v>
                </c:pt>
                <c:pt idx="735">
                  <c:v>908.90800000000002</c:v>
                </c:pt>
                <c:pt idx="736">
                  <c:v>909.76599999999996</c:v>
                </c:pt>
                <c:pt idx="737">
                  <c:v>910.62199999999996</c:v>
                </c:pt>
                <c:pt idx="738">
                  <c:v>911.48699999999997</c:v>
                </c:pt>
                <c:pt idx="739">
                  <c:v>912.34799999999962</c:v>
                </c:pt>
                <c:pt idx="740">
                  <c:v>913.20399999999995</c:v>
                </c:pt>
                <c:pt idx="741">
                  <c:v>914.05799999999977</c:v>
                </c:pt>
                <c:pt idx="742">
                  <c:v>914.90800000000002</c:v>
                </c:pt>
                <c:pt idx="743">
                  <c:v>915.76099999999997</c:v>
                </c:pt>
                <c:pt idx="744">
                  <c:v>916.62199999999996</c:v>
                </c:pt>
                <c:pt idx="745">
                  <c:v>917.48500000000001</c:v>
                </c:pt>
                <c:pt idx="746">
                  <c:v>918.34399999999982</c:v>
                </c:pt>
                <c:pt idx="747">
                  <c:v>919.202</c:v>
                </c:pt>
                <c:pt idx="748">
                  <c:v>920.06099999999981</c:v>
                </c:pt>
                <c:pt idx="749">
                  <c:v>920.92099999999982</c:v>
                </c:pt>
                <c:pt idx="750">
                  <c:v>921.77599999999995</c:v>
                </c:pt>
                <c:pt idx="751">
                  <c:v>922.63099999999997</c:v>
                </c:pt>
                <c:pt idx="752">
                  <c:v>923.48099999999999</c:v>
                </c:pt>
                <c:pt idx="753">
                  <c:v>924.33099999999979</c:v>
                </c:pt>
                <c:pt idx="754">
                  <c:v>925.18100000000004</c:v>
                </c:pt>
                <c:pt idx="755">
                  <c:v>926.02800000000002</c:v>
                </c:pt>
                <c:pt idx="756">
                  <c:v>926.88099999999997</c:v>
                </c:pt>
                <c:pt idx="757">
                  <c:v>927.73500000000001</c:v>
                </c:pt>
                <c:pt idx="758">
                  <c:v>928.58900000000006</c:v>
                </c:pt>
                <c:pt idx="759">
                  <c:v>929.44899999999996</c:v>
                </c:pt>
                <c:pt idx="760">
                  <c:v>930.30799999999977</c:v>
                </c:pt>
                <c:pt idx="761">
                  <c:v>931.16800000000001</c:v>
                </c:pt>
                <c:pt idx="762">
                  <c:v>932.02599999999973</c:v>
                </c:pt>
                <c:pt idx="763">
                  <c:v>932.88099999999997</c:v>
                </c:pt>
                <c:pt idx="764">
                  <c:v>933.73400000000004</c:v>
                </c:pt>
                <c:pt idx="765">
                  <c:v>934.57600000000002</c:v>
                </c:pt>
                <c:pt idx="766">
                  <c:v>935.43499999999972</c:v>
                </c:pt>
                <c:pt idx="767">
                  <c:v>936.29899999999998</c:v>
                </c:pt>
                <c:pt idx="768">
                  <c:v>937.16099999999972</c:v>
                </c:pt>
                <c:pt idx="769">
                  <c:v>938.02199999999982</c:v>
                </c:pt>
                <c:pt idx="770">
                  <c:v>938.87</c:v>
                </c:pt>
                <c:pt idx="771">
                  <c:v>939.7</c:v>
                </c:pt>
                <c:pt idx="772">
                  <c:v>940.51800000000003</c:v>
                </c:pt>
                <c:pt idx="773">
                  <c:v>941.33499999999981</c:v>
                </c:pt>
                <c:pt idx="774">
                  <c:v>942.14499999999998</c:v>
                </c:pt>
                <c:pt idx="775">
                  <c:v>942.95599999999979</c:v>
                </c:pt>
                <c:pt idx="776">
                  <c:v>943.76499999999999</c:v>
                </c:pt>
                <c:pt idx="777">
                  <c:v>944.57500000000005</c:v>
                </c:pt>
                <c:pt idx="778">
                  <c:v>945.38300000000004</c:v>
                </c:pt>
                <c:pt idx="779">
                  <c:v>946.19200000000001</c:v>
                </c:pt>
                <c:pt idx="780">
                  <c:v>947.00199999999973</c:v>
                </c:pt>
                <c:pt idx="781">
                  <c:v>947.81399999999996</c:v>
                </c:pt>
                <c:pt idx="782">
                  <c:v>948.62699999999973</c:v>
                </c:pt>
                <c:pt idx="783">
                  <c:v>949.43799999999976</c:v>
                </c:pt>
                <c:pt idx="784">
                  <c:v>950.25599999999997</c:v>
                </c:pt>
                <c:pt idx="785">
                  <c:v>951.06499999999983</c:v>
                </c:pt>
                <c:pt idx="786">
                  <c:v>951.86799999999971</c:v>
                </c:pt>
                <c:pt idx="787">
                  <c:v>952.67200000000003</c:v>
                </c:pt>
                <c:pt idx="788">
                  <c:v>953.47900000000004</c:v>
                </c:pt>
                <c:pt idx="789">
                  <c:v>954.27599999999995</c:v>
                </c:pt>
                <c:pt idx="790">
                  <c:v>955.08299999999997</c:v>
                </c:pt>
                <c:pt idx="791">
                  <c:v>955.88900000000001</c:v>
                </c:pt>
                <c:pt idx="792">
                  <c:v>956.69600000000003</c:v>
                </c:pt>
                <c:pt idx="793">
                  <c:v>957.48900000000003</c:v>
                </c:pt>
                <c:pt idx="794">
                  <c:v>958.29200000000003</c:v>
                </c:pt>
                <c:pt idx="795">
                  <c:v>959.101</c:v>
                </c:pt>
                <c:pt idx="796">
                  <c:v>959.91300000000001</c:v>
                </c:pt>
                <c:pt idx="797">
                  <c:v>960.726</c:v>
                </c:pt>
                <c:pt idx="798">
                  <c:v>961.53599999999972</c:v>
                </c:pt>
                <c:pt idx="799">
                  <c:v>962.35099999999977</c:v>
                </c:pt>
                <c:pt idx="800">
                  <c:v>963.16</c:v>
                </c:pt>
                <c:pt idx="801">
                  <c:v>963.96899999999982</c:v>
                </c:pt>
                <c:pt idx="802">
                  <c:v>964.779</c:v>
                </c:pt>
                <c:pt idx="803">
                  <c:v>965.58900000000006</c:v>
                </c:pt>
                <c:pt idx="804">
                  <c:v>966.399</c:v>
                </c:pt>
                <c:pt idx="805">
                  <c:v>967.21100000000001</c:v>
                </c:pt>
                <c:pt idx="806">
                  <c:v>968.02099999999996</c:v>
                </c:pt>
                <c:pt idx="807">
                  <c:v>968.83299999999974</c:v>
                </c:pt>
                <c:pt idx="808">
                  <c:v>969.64699999999982</c:v>
                </c:pt>
                <c:pt idx="809">
                  <c:v>970.46199999999976</c:v>
                </c:pt>
                <c:pt idx="810">
                  <c:v>971.27700000000004</c:v>
                </c:pt>
                <c:pt idx="811">
                  <c:v>972.09299999999996</c:v>
                </c:pt>
                <c:pt idx="812">
                  <c:v>972.90300000000002</c:v>
                </c:pt>
                <c:pt idx="813">
                  <c:v>973.71400000000006</c:v>
                </c:pt>
                <c:pt idx="814">
                  <c:v>974.52699999999982</c:v>
                </c:pt>
                <c:pt idx="815">
                  <c:v>975.34199999999976</c:v>
                </c:pt>
                <c:pt idx="816">
                  <c:v>976.15899999999999</c:v>
                </c:pt>
                <c:pt idx="817">
                  <c:v>976.97400000000005</c:v>
                </c:pt>
                <c:pt idx="818">
                  <c:v>977.78800000000001</c:v>
                </c:pt>
                <c:pt idx="819">
                  <c:v>978.60299999999972</c:v>
                </c:pt>
                <c:pt idx="820">
                  <c:v>979.4169999999998</c:v>
                </c:pt>
                <c:pt idx="821">
                  <c:v>980.23299999999972</c:v>
                </c:pt>
                <c:pt idx="822">
                  <c:v>981.05099999999982</c:v>
                </c:pt>
                <c:pt idx="823">
                  <c:v>981.86599999999976</c:v>
                </c:pt>
                <c:pt idx="824">
                  <c:v>982.67100000000005</c:v>
                </c:pt>
                <c:pt idx="825">
                  <c:v>983.47</c:v>
                </c:pt>
                <c:pt idx="826">
                  <c:v>984.27200000000005</c:v>
                </c:pt>
                <c:pt idx="827">
                  <c:v>985.08199999999999</c:v>
                </c:pt>
                <c:pt idx="828">
                  <c:v>985.93299999999977</c:v>
                </c:pt>
                <c:pt idx="829">
                  <c:v>986.81899999999996</c:v>
                </c:pt>
                <c:pt idx="830">
                  <c:v>987.721</c:v>
                </c:pt>
                <c:pt idx="831">
                  <c:v>988.63599999999997</c:v>
                </c:pt>
                <c:pt idx="832">
                  <c:v>989.55899999999997</c:v>
                </c:pt>
                <c:pt idx="833">
                  <c:v>990.49099999999999</c:v>
                </c:pt>
                <c:pt idx="834">
                  <c:v>991.41099999999972</c:v>
                </c:pt>
                <c:pt idx="835">
                  <c:v>992.33199999999977</c:v>
                </c:pt>
                <c:pt idx="836">
                  <c:v>993.25400000000002</c:v>
                </c:pt>
                <c:pt idx="837">
                  <c:v>994.18</c:v>
                </c:pt>
                <c:pt idx="838">
                  <c:v>995.1</c:v>
                </c:pt>
                <c:pt idx="839">
                  <c:v>996.01599999999996</c:v>
                </c:pt>
                <c:pt idx="840">
                  <c:v>996.93899999999996</c:v>
                </c:pt>
                <c:pt idx="841">
                  <c:v>997.86099999999976</c:v>
                </c:pt>
                <c:pt idx="842">
                  <c:v>998.79100000000005</c:v>
                </c:pt>
                <c:pt idx="843">
                  <c:v>999.72199999999998</c:v>
                </c:pt>
                <c:pt idx="844">
                  <c:v>1000.648</c:v>
                </c:pt>
                <c:pt idx="845">
                  <c:v>1001.579</c:v>
                </c:pt>
                <c:pt idx="846">
                  <c:v>1002.511</c:v>
                </c:pt>
                <c:pt idx="847">
                  <c:v>1003.437</c:v>
                </c:pt>
                <c:pt idx="848">
                  <c:v>1004.359</c:v>
                </c:pt>
                <c:pt idx="849">
                  <c:v>1005.287</c:v>
                </c:pt>
                <c:pt idx="850">
                  <c:v>1006.2190000000001</c:v>
                </c:pt>
                <c:pt idx="851">
                  <c:v>1007.147</c:v>
                </c:pt>
                <c:pt idx="852">
                  <c:v>1008.074</c:v>
                </c:pt>
                <c:pt idx="853">
                  <c:v>1009</c:v>
                </c:pt>
                <c:pt idx="854">
                  <c:v>1009.929</c:v>
                </c:pt>
                <c:pt idx="855">
                  <c:v>1010.8579999999999</c:v>
                </c:pt>
                <c:pt idx="856">
                  <c:v>1011.789</c:v>
                </c:pt>
                <c:pt idx="857">
                  <c:v>1012.717</c:v>
                </c:pt>
                <c:pt idx="858">
                  <c:v>1013.647</c:v>
                </c:pt>
                <c:pt idx="859">
                  <c:v>1014.577</c:v>
                </c:pt>
                <c:pt idx="860">
                  <c:v>1015.502</c:v>
                </c:pt>
                <c:pt idx="861">
                  <c:v>1016.428</c:v>
                </c:pt>
                <c:pt idx="862">
                  <c:v>1017.357</c:v>
                </c:pt>
                <c:pt idx="863">
                  <c:v>1018.284</c:v>
                </c:pt>
                <c:pt idx="864">
                  <c:v>1019.215</c:v>
                </c:pt>
                <c:pt idx="865">
                  <c:v>1020.14</c:v>
                </c:pt>
                <c:pt idx="866">
                  <c:v>1021.064</c:v>
                </c:pt>
                <c:pt idx="867">
                  <c:v>1021.994</c:v>
                </c:pt>
                <c:pt idx="868">
                  <c:v>1022.922</c:v>
                </c:pt>
                <c:pt idx="869">
                  <c:v>1023.847</c:v>
                </c:pt>
                <c:pt idx="870">
                  <c:v>1024.7719999999999</c:v>
                </c:pt>
                <c:pt idx="871">
                  <c:v>1025.6959999999999</c:v>
                </c:pt>
                <c:pt idx="872">
                  <c:v>1026.627</c:v>
                </c:pt>
                <c:pt idx="873">
                  <c:v>1027.568</c:v>
                </c:pt>
                <c:pt idx="874">
                  <c:v>1028.5050000000001</c:v>
                </c:pt>
                <c:pt idx="875">
                  <c:v>1029.4349999999999</c:v>
                </c:pt>
                <c:pt idx="876">
                  <c:v>1030.3589999999999</c:v>
                </c:pt>
                <c:pt idx="877">
                  <c:v>1031.289</c:v>
                </c:pt>
                <c:pt idx="878">
                  <c:v>1032.2149999999999</c:v>
                </c:pt>
                <c:pt idx="879">
                  <c:v>1033.1410000000001</c:v>
                </c:pt>
                <c:pt idx="880">
                  <c:v>1034.079</c:v>
                </c:pt>
                <c:pt idx="881">
                  <c:v>1034.998</c:v>
                </c:pt>
                <c:pt idx="882">
                  <c:v>1035.93</c:v>
                </c:pt>
                <c:pt idx="883">
                  <c:v>1036.855</c:v>
                </c:pt>
                <c:pt idx="884">
                  <c:v>1037.78</c:v>
                </c:pt>
                <c:pt idx="885">
                  <c:v>1038.7070000000001</c:v>
                </c:pt>
                <c:pt idx="886">
                  <c:v>1039.623</c:v>
                </c:pt>
                <c:pt idx="887">
                  <c:v>1040.53</c:v>
                </c:pt>
                <c:pt idx="888">
                  <c:v>1041.4269999999999</c:v>
                </c:pt>
                <c:pt idx="889">
                  <c:v>1042.317</c:v>
                </c:pt>
                <c:pt idx="890">
                  <c:v>1043.2070000000001</c:v>
                </c:pt>
                <c:pt idx="891">
                  <c:v>1044.1010000000001</c:v>
                </c:pt>
                <c:pt idx="892">
                  <c:v>1044.9939999999999</c:v>
                </c:pt>
                <c:pt idx="893">
                  <c:v>1045.8879999999999</c:v>
                </c:pt>
                <c:pt idx="894">
                  <c:v>1046.7850000000001</c:v>
                </c:pt>
                <c:pt idx="895">
                  <c:v>1047.681</c:v>
                </c:pt>
                <c:pt idx="896">
                  <c:v>1048.57</c:v>
                </c:pt>
                <c:pt idx="897">
                  <c:v>1049.461</c:v>
                </c:pt>
                <c:pt idx="898">
                  <c:v>1050.3489999999999</c:v>
                </c:pt>
                <c:pt idx="899">
                  <c:v>1051.2339999999999</c:v>
                </c:pt>
                <c:pt idx="900">
                  <c:v>1052.1189999999999</c:v>
                </c:pt>
                <c:pt idx="901">
                  <c:v>1053.0029999999999</c:v>
                </c:pt>
                <c:pt idx="902">
                  <c:v>1053.885</c:v>
                </c:pt>
                <c:pt idx="903">
                  <c:v>1054.7660000000001</c:v>
                </c:pt>
                <c:pt idx="904">
                  <c:v>1055.643</c:v>
                </c:pt>
                <c:pt idx="905">
                  <c:v>1056.5139999999999</c:v>
                </c:pt>
                <c:pt idx="906">
                  <c:v>1057.383</c:v>
                </c:pt>
                <c:pt idx="907">
                  <c:v>1058.251</c:v>
                </c:pt>
                <c:pt idx="908">
                  <c:v>1059.123</c:v>
                </c:pt>
                <c:pt idx="909">
                  <c:v>1060</c:v>
                </c:pt>
                <c:pt idx="910">
                  <c:v>1060.8789999999999</c:v>
                </c:pt>
                <c:pt idx="911">
                  <c:v>1061.76</c:v>
                </c:pt>
                <c:pt idx="912">
                  <c:v>1062.6410000000001</c:v>
                </c:pt>
                <c:pt idx="913">
                  <c:v>1063.52</c:v>
                </c:pt>
                <c:pt idx="914">
                  <c:v>1064.3969999999999</c:v>
                </c:pt>
                <c:pt idx="915">
                  <c:v>1065.2729999999999</c:v>
                </c:pt>
                <c:pt idx="916">
                  <c:v>1066.152</c:v>
                </c:pt>
                <c:pt idx="917">
                  <c:v>1067.03</c:v>
                </c:pt>
              </c:numCache>
            </c:numRef>
          </c:xVal>
          <c:yVal>
            <c:numRef>
              <c:f>'DTG Biomass @20'!$D$3:$D$920</c:f>
              <c:numCache>
                <c:formatCode>General</c:formatCode>
                <c:ptCount val="918"/>
                <c:pt idx="0">
                  <c:v>0</c:v>
                </c:pt>
                <c:pt idx="1">
                  <c:v>4.7228003636341102E-2</c:v>
                </c:pt>
                <c:pt idx="2">
                  <c:v>4.7228003636553502E-2</c:v>
                </c:pt>
                <c:pt idx="3">
                  <c:v>1.9130330586821301E-2</c:v>
                </c:pt>
                <c:pt idx="4">
                  <c:v>4.7825826467371803E-2</c:v>
                </c:pt>
                <c:pt idx="5">
                  <c:v>7.5923499516679302E-2</c:v>
                </c:pt>
                <c:pt idx="6">
                  <c:v>6.6358334223374796E-2</c:v>
                </c:pt>
                <c:pt idx="7">
                  <c:v>7.5923499516891604E-2</c:v>
                </c:pt>
                <c:pt idx="8">
                  <c:v>6.6358334223374699E-2</c:v>
                </c:pt>
                <c:pt idx="9">
                  <c:v>6.69561570539806E-2</c:v>
                </c:pt>
                <c:pt idx="10">
                  <c:v>6.6358334223374699E-2</c:v>
                </c:pt>
                <c:pt idx="11">
                  <c:v>7.5923499516891604E-2</c:v>
                </c:pt>
                <c:pt idx="12">
                  <c:v>5.6793168929857897E-2</c:v>
                </c:pt>
                <c:pt idx="13">
                  <c:v>9.5651652934531095E-2</c:v>
                </c:pt>
                <c:pt idx="14">
                  <c:v>0.113586337859716</c:v>
                </c:pt>
                <c:pt idx="15">
                  <c:v>7.5923499516891604E-2</c:v>
                </c:pt>
                <c:pt idx="16">
                  <c:v>0.104618995397017</c:v>
                </c:pt>
                <c:pt idx="17">
                  <c:v>9.4456007272894701E-2</c:v>
                </c:pt>
                <c:pt idx="18">
                  <c:v>0.124347148814869</c:v>
                </c:pt>
                <c:pt idx="19">
                  <c:v>0.12315150315323301</c:v>
                </c:pt>
                <c:pt idx="20">
                  <c:v>9.4456007272894701E-2</c:v>
                </c:pt>
                <c:pt idx="21">
                  <c:v>0.15244482186438901</c:v>
                </c:pt>
                <c:pt idx="22">
                  <c:v>0.104021172566412</c:v>
                </c:pt>
                <c:pt idx="23">
                  <c:v>7.5923499516679302E-2</c:v>
                </c:pt>
                <c:pt idx="24">
                  <c:v>0.123749325984264</c:v>
                </c:pt>
                <c:pt idx="25">
                  <c:v>0.180542494913909</c:v>
                </c:pt>
                <c:pt idx="26">
                  <c:v>0.161412164326875</c:v>
                </c:pt>
                <c:pt idx="27">
                  <c:v>0.15184699903378299</c:v>
                </c:pt>
                <c:pt idx="28">
                  <c:v>0.17157515245121099</c:v>
                </c:pt>
                <c:pt idx="29">
                  <c:v>0.16081434149627</c:v>
                </c:pt>
                <c:pt idx="30">
                  <c:v>0.15184699903357099</c:v>
                </c:pt>
                <c:pt idx="31">
                  <c:v>0.17157515245121099</c:v>
                </c:pt>
                <c:pt idx="32">
                  <c:v>0.180542494914122</c:v>
                </c:pt>
                <c:pt idx="33">
                  <c:v>0.237335663843767</c:v>
                </c:pt>
                <c:pt idx="34">
                  <c:v>0.13271666844675001</c:v>
                </c:pt>
                <c:pt idx="35">
                  <c:v>0.170977329620392</c:v>
                </c:pt>
                <c:pt idx="36">
                  <c:v>0.19967282550094301</c:v>
                </c:pt>
                <c:pt idx="37">
                  <c:v>0.190107660207426</c:v>
                </c:pt>
                <c:pt idx="38">
                  <c:v>0.218205333256734</c:v>
                </c:pt>
                <c:pt idx="39">
                  <c:v>0.21880315608776399</c:v>
                </c:pt>
                <c:pt idx="40">
                  <c:v>0.18950983737660801</c:v>
                </c:pt>
                <c:pt idx="41">
                  <c:v>0.21880315608776399</c:v>
                </c:pt>
                <c:pt idx="42">
                  <c:v>0.19907500267012501</c:v>
                </c:pt>
                <c:pt idx="43">
                  <c:v>0.27559632501762199</c:v>
                </c:pt>
                <c:pt idx="44">
                  <c:v>0.26603115972410502</c:v>
                </c:pt>
                <c:pt idx="45">
                  <c:v>0.23733566384398</c:v>
                </c:pt>
                <c:pt idx="46">
                  <c:v>0.218205333256734</c:v>
                </c:pt>
                <c:pt idx="47">
                  <c:v>0.25646599443080098</c:v>
                </c:pt>
                <c:pt idx="48">
                  <c:v>0.25646599443080098</c:v>
                </c:pt>
                <c:pt idx="49">
                  <c:v>0.25646599443080098</c:v>
                </c:pt>
                <c:pt idx="50">
                  <c:v>0.247498651968102</c:v>
                </c:pt>
                <c:pt idx="51">
                  <c:v>0.25646599443058798</c:v>
                </c:pt>
                <c:pt idx="52">
                  <c:v>0.28456366748032103</c:v>
                </c:pt>
                <c:pt idx="53">
                  <c:v>0.28516149031113902</c:v>
                </c:pt>
                <c:pt idx="54">
                  <c:v>0.26543333689328702</c:v>
                </c:pt>
                <c:pt idx="55">
                  <c:v>0.247498651968102</c:v>
                </c:pt>
                <c:pt idx="56">
                  <c:v>0.27499850218680399</c:v>
                </c:pt>
                <c:pt idx="57">
                  <c:v>0.25646599443080098</c:v>
                </c:pt>
                <c:pt idx="58">
                  <c:v>0.32342215148499398</c:v>
                </c:pt>
                <c:pt idx="59">
                  <c:v>0.294128832773625</c:v>
                </c:pt>
                <c:pt idx="60">
                  <c:v>0.28516149031113702</c:v>
                </c:pt>
                <c:pt idx="61">
                  <c:v>0.25646599443079898</c:v>
                </c:pt>
                <c:pt idx="62">
                  <c:v>0.294726655604442</c:v>
                </c:pt>
                <c:pt idx="63">
                  <c:v>0.33238949394769002</c:v>
                </c:pt>
                <c:pt idx="64">
                  <c:v>0.32222650582314299</c:v>
                </c:pt>
                <c:pt idx="65">
                  <c:v>0.34255248207181299</c:v>
                </c:pt>
                <c:pt idx="66">
                  <c:v>0.31325916336065701</c:v>
                </c:pt>
                <c:pt idx="67">
                  <c:v>0.31385698619147501</c:v>
                </c:pt>
                <c:pt idx="68">
                  <c:v>0.32222650582314299</c:v>
                </c:pt>
                <c:pt idx="69">
                  <c:v>0.31385698619147501</c:v>
                </c:pt>
                <c:pt idx="70">
                  <c:v>0.33238949394747802</c:v>
                </c:pt>
                <c:pt idx="71">
                  <c:v>0.33238949394769002</c:v>
                </c:pt>
                <c:pt idx="72">
                  <c:v>0.38021532041463701</c:v>
                </c:pt>
                <c:pt idx="73">
                  <c:v>0.361084989828028</c:v>
                </c:pt>
                <c:pt idx="74">
                  <c:v>0.37961749758381902</c:v>
                </c:pt>
                <c:pt idx="75">
                  <c:v>0.361084989828028</c:v>
                </c:pt>
                <c:pt idx="76">
                  <c:v>0.341356836410176</c:v>
                </c:pt>
                <c:pt idx="77">
                  <c:v>0.341954659240995</c:v>
                </c:pt>
                <c:pt idx="78">
                  <c:v>0.37065015512133298</c:v>
                </c:pt>
                <c:pt idx="79">
                  <c:v>0.37005233229051399</c:v>
                </c:pt>
                <c:pt idx="80">
                  <c:v>0.42804114688200801</c:v>
                </c:pt>
                <c:pt idx="81">
                  <c:v>0.38978048570815399</c:v>
                </c:pt>
                <c:pt idx="82">
                  <c:v>0.36048716699721001</c:v>
                </c:pt>
                <c:pt idx="83">
                  <c:v>0.34255248207181299</c:v>
                </c:pt>
                <c:pt idx="84">
                  <c:v>0.37005233229051399</c:v>
                </c:pt>
                <c:pt idx="85">
                  <c:v>0.36048716699699801</c:v>
                </c:pt>
                <c:pt idx="86">
                  <c:v>0.37065015512133298</c:v>
                </c:pt>
                <c:pt idx="87">
                  <c:v>0.36108498982781601</c:v>
                </c:pt>
                <c:pt idx="88">
                  <c:v>0.37961749758403102</c:v>
                </c:pt>
                <c:pt idx="89">
                  <c:v>0.38978048570836599</c:v>
                </c:pt>
                <c:pt idx="90">
                  <c:v>0.36108498982781601</c:v>
                </c:pt>
                <c:pt idx="91">
                  <c:v>0.39874782817085203</c:v>
                </c:pt>
                <c:pt idx="92">
                  <c:v>0.38021532041484901</c:v>
                </c:pt>
                <c:pt idx="93">
                  <c:v>0.39874782817085203</c:v>
                </c:pt>
                <c:pt idx="94">
                  <c:v>0.38918266287733599</c:v>
                </c:pt>
                <c:pt idx="95">
                  <c:v>0.37065015512133298</c:v>
                </c:pt>
                <c:pt idx="96">
                  <c:v>0.361084989828028</c:v>
                </c:pt>
                <c:pt idx="97">
                  <c:v>0.36108498982781601</c:v>
                </c:pt>
                <c:pt idx="98">
                  <c:v>0.39874782817085203</c:v>
                </c:pt>
                <c:pt idx="99">
                  <c:v>0.37961749758403102</c:v>
                </c:pt>
                <c:pt idx="100">
                  <c:v>0.41787815875767398</c:v>
                </c:pt>
                <c:pt idx="101">
                  <c:v>0.35211764736533002</c:v>
                </c:pt>
                <c:pt idx="102">
                  <c:v>0.37961749758403102</c:v>
                </c:pt>
                <c:pt idx="103">
                  <c:v>0.36108498982781601</c:v>
                </c:pt>
                <c:pt idx="104">
                  <c:v>0.35092200170369298</c:v>
                </c:pt>
                <c:pt idx="105">
                  <c:v>0.37065015512133298</c:v>
                </c:pt>
                <c:pt idx="106">
                  <c:v>0.33238949394747802</c:v>
                </c:pt>
                <c:pt idx="107">
                  <c:v>0.341356836410176</c:v>
                </c:pt>
                <c:pt idx="108">
                  <c:v>0.37065015512133298</c:v>
                </c:pt>
                <c:pt idx="109">
                  <c:v>0.39934565100167102</c:v>
                </c:pt>
                <c:pt idx="110">
                  <c:v>0.31385698619147501</c:v>
                </c:pt>
                <c:pt idx="111">
                  <c:v>0.341356836410176</c:v>
                </c:pt>
                <c:pt idx="112">
                  <c:v>0.30369399806713998</c:v>
                </c:pt>
                <c:pt idx="113">
                  <c:v>0.19010766020742501</c:v>
                </c:pt>
                <c:pt idx="114">
                  <c:v>0.294726655604442</c:v>
                </c:pt>
                <c:pt idx="115">
                  <c:v>0.38978048570836599</c:v>
                </c:pt>
                <c:pt idx="116">
                  <c:v>0.32282432865396099</c:v>
                </c:pt>
                <c:pt idx="117">
                  <c:v>0.28456366748031903</c:v>
                </c:pt>
                <c:pt idx="118">
                  <c:v>0.29412883277362301</c:v>
                </c:pt>
                <c:pt idx="119">
                  <c:v>0.27619414784865098</c:v>
                </c:pt>
                <c:pt idx="120">
                  <c:v>0.29412883277362301</c:v>
                </c:pt>
                <c:pt idx="121">
                  <c:v>0.33298731677830101</c:v>
                </c:pt>
                <c:pt idx="122">
                  <c:v>0.32222650582335999</c:v>
                </c:pt>
                <c:pt idx="123">
                  <c:v>0.313856986191479</c:v>
                </c:pt>
                <c:pt idx="124">
                  <c:v>0.31325916336066101</c:v>
                </c:pt>
                <c:pt idx="125">
                  <c:v>0.294128832773627</c:v>
                </c:pt>
                <c:pt idx="126">
                  <c:v>0.29472665560465799</c:v>
                </c:pt>
                <c:pt idx="127">
                  <c:v>0.28516149031114102</c:v>
                </c:pt>
                <c:pt idx="128">
                  <c:v>0.294128832773627</c:v>
                </c:pt>
                <c:pt idx="129">
                  <c:v>0.28516149031114102</c:v>
                </c:pt>
                <c:pt idx="130">
                  <c:v>0.30369399806714398</c:v>
                </c:pt>
                <c:pt idx="131">
                  <c:v>0.294726655604445</c:v>
                </c:pt>
                <c:pt idx="132">
                  <c:v>0.29472665560465799</c:v>
                </c:pt>
                <c:pt idx="133">
                  <c:v>0.27499850218680599</c:v>
                </c:pt>
                <c:pt idx="134">
                  <c:v>0.294128832773627</c:v>
                </c:pt>
                <c:pt idx="135">
                  <c:v>0.26603115972431901</c:v>
                </c:pt>
                <c:pt idx="136">
                  <c:v>0.27559632501762399</c:v>
                </c:pt>
                <c:pt idx="137">
                  <c:v>0.27559632501762399</c:v>
                </c:pt>
                <c:pt idx="138">
                  <c:v>0.27559632501762399</c:v>
                </c:pt>
                <c:pt idx="139">
                  <c:v>0.26603115972431901</c:v>
                </c:pt>
                <c:pt idx="140">
                  <c:v>0.26543333689328902</c:v>
                </c:pt>
                <c:pt idx="141">
                  <c:v>0.28516149031114102</c:v>
                </c:pt>
                <c:pt idx="142">
                  <c:v>0.294726655604445</c:v>
                </c:pt>
                <c:pt idx="143">
                  <c:v>0.26603115972431901</c:v>
                </c:pt>
                <c:pt idx="144">
                  <c:v>0.294128832773627</c:v>
                </c:pt>
                <c:pt idx="145">
                  <c:v>0.26603115972431901</c:v>
                </c:pt>
                <c:pt idx="146">
                  <c:v>0.25646599443058998</c:v>
                </c:pt>
                <c:pt idx="147">
                  <c:v>0.25646599443080298</c:v>
                </c:pt>
                <c:pt idx="148">
                  <c:v>0.27559632501762399</c:v>
                </c:pt>
                <c:pt idx="149">
                  <c:v>0.27499850218680599</c:v>
                </c:pt>
                <c:pt idx="150">
                  <c:v>0.27619414784844198</c:v>
                </c:pt>
                <c:pt idx="151">
                  <c:v>0.24630300630646701</c:v>
                </c:pt>
                <c:pt idx="152">
                  <c:v>0.227770498550464</c:v>
                </c:pt>
                <c:pt idx="153">
                  <c:v>0.237933486674587</c:v>
                </c:pt>
                <c:pt idx="154">
                  <c:v>0.30369399806714398</c:v>
                </c:pt>
                <c:pt idx="155">
                  <c:v>0.180542494914123</c:v>
                </c:pt>
                <c:pt idx="156">
                  <c:v>0.18054249491391</c:v>
                </c:pt>
                <c:pt idx="157">
                  <c:v>0.32342215148478398</c:v>
                </c:pt>
                <c:pt idx="158">
                  <c:v>0.27499850218680599</c:v>
                </c:pt>
                <c:pt idx="159">
                  <c:v>0.25646599443080298</c:v>
                </c:pt>
                <c:pt idx="160">
                  <c:v>0.237335663843769</c:v>
                </c:pt>
                <c:pt idx="161">
                  <c:v>0.29412883277384</c:v>
                </c:pt>
                <c:pt idx="162">
                  <c:v>0.28516149031114102</c:v>
                </c:pt>
                <c:pt idx="163">
                  <c:v>0.22836832138106999</c:v>
                </c:pt>
                <c:pt idx="164">
                  <c:v>0.20923799079446101</c:v>
                </c:pt>
                <c:pt idx="165">
                  <c:v>0.28456366748011003</c:v>
                </c:pt>
                <c:pt idx="166">
                  <c:v>0.29472665560465799</c:v>
                </c:pt>
                <c:pt idx="167">
                  <c:v>0.294128832773627</c:v>
                </c:pt>
                <c:pt idx="168">
                  <c:v>0.27559632501783599</c:v>
                </c:pt>
                <c:pt idx="169">
                  <c:v>0.26603115972410701</c:v>
                </c:pt>
                <c:pt idx="170">
                  <c:v>0.341356836410181</c:v>
                </c:pt>
                <c:pt idx="171">
                  <c:v>0.39934565100167602</c:v>
                </c:pt>
                <c:pt idx="172">
                  <c:v>0.38978048570815899</c:v>
                </c:pt>
                <c:pt idx="173">
                  <c:v>0.32222650582335999</c:v>
                </c:pt>
                <c:pt idx="174">
                  <c:v>0.38021532041485401</c:v>
                </c:pt>
                <c:pt idx="175">
                  <c:v>0.33298731677830101</c:v>
                </c:pt>
                <c:pt idx="176">
                  <c:v>0.39874782817085802</c:v>
                </c:pt>
                <c:pt idx="177">
                  <c:v>0.34195465924099899</c:v>
                </c:pt>
                <c:pt idx="178">
                  <c:v>0.294128832773627</c:v>
                </c:pt>
                <c:pt idx="179">
                  <c:v>0.31325916336066101</c:v>
                </c:pt>
                <c:pt idx="180">
                  <c:v>0.30369399806714398</c:v>
                </c:pt>
                <c:pt idx="181">
                  <c:v>0.22896614421210101</c:v>
                </c:pt>
                <c:pt idx="182">
                  <c:v>0.23673784101295001</c:v>
                </c:pt>
                <c:pt idx="183">
                  <c:v>0.227770498550464</c:v>
                </c:pt>
                <c:pt idx="184">
                  <c:v>0.25646599443080298</c:v>
                </c:pt>
                <c:pt idx="185">
                  <c:v>0.27619414784844198</c:v>
                </c:pt>
                <c:pt idx="186">
                  <c:v>0.27499850218680599</c:v>
                </c:pt>
                <c:pt idx="187">
                  <c:v>0.19907500266991299</c:v>
                </c:pt>
                <c:pt idx="188">
                  <c:v>0.20923799079446101</c:v>
                </c:pt>
                <c:pt idx="189">
                  <c:v>0.21880315608776599</c:v>
                </c:pt>
                <c:pt idx="190">
                  <c:v>0.18950983737660901</c:v>
                </c:pt>
                <c:pt idx="191">
                  <c:v>0.20923799079424901</c:v>
                </c:pt>
                <c:pt idx="192">
                  <c:v>0.21880315608776599</c:v>
                </c:pt>
                <c:pt idx="193">
                  <c:v>0.227770498550252</c:v>
                </c:pt>
                <c:pt idx="194">
                  <c:v>0.19907500267012601</c:v>
                </c:pt>
                <c:pt idx="195">
                  <c:v>0.20923799079424901</c:v>
                </c:pt>
                <c:pt idx="196">
                  <c:v>0.17097732962060599</c:v>
                </c:pt>
                <c:pt idx="197">
                  <c:v>0.19967282550073201</c:v>
                </c:pt>
                <c:pt idx="198">
                  <c:v>0.18054249491391</c:v>
                </c:pt>
                <c:pt idx="199">
                  <c:v>0.20864016796364299</c:v>
                </c:pt>
                <c:pt idx="200">
                  <c:v>0.19967282550073201</c:v>
                </c:pt>
                <c:pt idx="201">
                  <c:v>0.237335663843981</c:v>
                </c:pt>
                <c:pt idx="202">
                  <c:v>0.18950983737639701</c:v>
                </c:pt>
                <c:pt idx="203">
                  <c:v>0.17157515245142399</c:v>
                </c:pt>
                <c:pt idx="204">
                  <c:v>0.18950983737660901</c:v>
                </c:pt>
                <c:pt idx="205">
                  <c:v>0.190107660207427</c:v>
                </c:pt>
                <c:pt idx="206">
                  <c:v>0.170977329620393</c:v>
                </c:pt>
                <c:pt idx="207">
                  <c:v>0.21880315608776599</c:v>
                </c:pt>
                <c:pt idx="208">
                  <c:v>0.160814341496271</c:v>
                </c:pt>
                <c:pt idx="209">
                  <c:v>0.20027064833155001</c:v>
                </c:pt>
                <c:pt idx="210">
                  <c:v>0.18950983737660901</c:v>
                </c:pt>
                <c:pt idx="211">
                  <c:v>0.15184699903357199</c:v>
                </c:pt>
                <c:pt idx="212">
                  <c:v>0.14287965657108601</c:v>
                </c:pt>
                <c:pt idx="213">
                  <c:v>0.15184699903357199</c:v>
                </c:pt>
                <c:pt idx="214">
                  <c:v>0.18054249491391</c:v>
                </c:pt>
                <c:pt idx="215">
                  <c:v>0.16141216432708899</c:v>
                </c:pt>
                <c:pt idx="216">
                  <c:v>0.19967282550073201</c:v>
                </c:pt>
                <c:pt idx="217">
                  <c:v>0.227770498550464</c:v>
                </c:pt>
                <c:pt idx="218">
                  <c:v>0.14287965657087301</c:v>
                </c:pt>
                <c:pt idx="219">
                  <c:v>0.160814341496271</c:v>
                </c:pt>
                <c:pt idx="220">
                  <c:v>0.123749325984052</c:v>
                </c:pt>
                <c:pt idx="221">
                  <c:v>0.13271666844675101</c:v>
                </c:pt>
                <c:pt idx="222">
                  <c:v>0.19967282550073201</c:v>
                </c:pt>
                <c:pt idx="223">
                  <c:v>0.180542494914123</c:v>
                </c:pt>
                <c:pt idx="224">
                  <c:v>0.15184699903357199</c:v>
                </c:pt>
                <c:pt idx="225">
                  <c:v>0.123749325984052</c:v>
                </c:pt>
                <c:pt idx="226">
                  <c:v>0.16141216432687699</c:v>
                </c:pt>
                <c:pt idx="227">
                  <c:v>0.15184699903378401</c:v>
                </c:pt>
                <c:pt idx="228">
                  <c:v>0.18054249491391</c:v>
                </c:pt>
                <c:pt idx="229">
                  <c:v>0.13331449127735601</c:v>
                </c:pt>
                <c:pt idx="230">
                  <c:v>0.160814341496271</c:v>
                </c:pt>
                <c:pt idx="231">
                  <c:v>9.56516529345319E-2</c:v>
                </c:pt>
                <c:pt idx="232">
                  <c:v>0.123151503153234</c:v>
                </c:pt>
                <c:pt idx="233">
                  <c:v>0.18054249491391</c:v>
                </c:pt>
                <c:pt idx="234">
                  <c:v>0.14228183374026701</c:v>
                </c:pt>
                <c:pt idx="235">
                  <c:v>0.1040211725662</c:v>
                </c:pt>
                <c:pt idx="236">
                  <c:v>0.15244482186439001</c:v>
                </c:pt>
                <c:pt idx="237">
                  <c:v>0.17994467208309201</c:v>
                </c:pt>
                <c:pt idx="238">
                  <c:v>0.14287965657108601</c:v>
                </c:pt>
                <c:pt idx="239">
                  <c:v>0.14228183374005501</c:v>
                </c:pt>
                <c:pt idx="240">
                  <c:v>0.123151503153234</c:v>
                </c:pt>
                <c:pt idx="241">
                  <c:v>0.12434714881487</c:v>
                </c:pt>
                <c:pt idx="242">
                  <c:v>0.13271666844675101</c:v>
                </c:pt>
                <c:pt idx="243">
                  <c:v>0.123749325984052</c:v>
                </c:pt>
                <c:pt idx="244">
                  <c:v>0.113586337859717</c:v>
                </c:pt>
                <c:pt idx="245">
                  <c:v>0.123749325984052</c:v>
                </c:pt>
                <c:pt idx="246">
                  <c:v>0.14228183374026701</c:v>
                </c:pt>
                <c:pt idx="247">
                  <c:v>9.5053830103713599E-2</c:v>
                </c:pt>
                <c:pt idx="248">
                  <c:v>0.1040211725662</c:v>
                </c:pt>
                <c:pt idx="249">
                  <c:v>9.56516529345319E-2</c:v>
                </c:pt>
                <c:pt idx="250">
                  <c:v>0.14228183374026701</c:v>
                </c:pt>
                <c:pt idx="251">
                  <c:v>0.14287965657087301</c:v>
                </c:pt>
                <c:pt idx="252">
                  <c:v>0.14228183374026701</c:v>
                </c:pt>
                <c:pt idx="253">
                  <c:v>9.4456007272682996E-2</c:v>
                </c:pt>
                <c:pt idx="254">
                  <c:v>0.133314491277569</c:v>
                </c:pt>
                <c:pt idx="255">
                  <c:v>0.114184160690535</c:v>
                </c:pt>
                <c:pt idx="256">
                  <c:v>0.113586337859929</c:v>
                </c:pt>
                <c:pt idx="257">
                  <c:v>0.10461899539701799</c:v>
                </c:pt>
                <c:pt idx="258">
                  <c:v>0.10461899539723001</c:v>
                </c:pt>
                <c:pt idx="259">
                  <c:v>8.5488664810196693E-2</c:v>
                </c:pt>
                <c:pt idx="260">
                  <c:v>0.170379506789788</c:v>
                </c:pt>
                <c:pt idx="261">
                  <c:v>9.56516529345319E-2</c:v>
                </c:pt>
                <c:pt idx="262">
                  <c:v>2.86954958803383E-2</c:v>
                </c:pt>
                <c:pt idx="263">
                  <c:v>0.13331449127735601</c:v>
                </c:pt>
                <c:pt idx="264">
                  <c:v>0.113586337859929</c:v>
                </c:pt>
                <c:pt idx="265">
                  <c:v>0.17157515245121199</c:v>
                </c:pt>
                <c:pt idx="266">
                  <c:v>8.4890841979378504E-2</c:v>
                </c:pt>
                <c:pt idx="267">
                  <c:v>7.5923499516892201E-2</c:v>
                </c:pt>
                <c:pt idx="268">
                  <c:v>9.56516529345319E-2</c:v>
                </c:pt>
                <c:pt idx="269">
                  <c:v>0.103423349735382</c:v>
                </c:pt>
                <c:pt idx="270">
                  <c:v>0.133314491277569</c:v>
                </c:pt>
                <c:pt idx="271">
                  <c:v>9.56516529345319E-2</c:v>
                </c:pt>
                <c:pt idx="272">
                  <c:v>7.5923499516892201E-2</c:v>
                </c:pt>
                <c:pt idx="273">
                  <c:v>9.4456007272682996E-2</c:v>
                </c:pt>
                <c:pt idx="274">
                  <c:v>0.11418416069074699</c:v>
                </c:pt>
                <c:pt idx="275">
                  <c:v>9.5053830103713599E-2</c:v>
                </c:pt>
                <c:pt idx="276">
                  <c:v>6.6358334223375295E-2</c:v>
                </c:pt>
                <c:pt idx="277">
                  <c:v>9.5053830103713599E-2</c:v>
                </c:pt>
                <c:pt idx="278">
                  <c:v>8.4890841979378504E-2</c:v>
                </c:pt>
                <c:pt idx="279">
                  <c:v>9.56516529345319E-2</c:v>
                </c:pt>
                <c:pt idx="280">
                  <c:v>7.5923499516679802E-2</c:v>
                </c:pt>
                <c:pt idx="281">
                  <c:v>7.5923499516892201E-2</c:v>
                </c:pt>
                <c:pt idx="282">
                  <c:v>8.4890841979378504E-2</c:v>
                </c:pt>
                <c:pt idx="283">
                  <c:v>9.56516529345319E-2</c:v>
                </c:pt>
                <c:pt idx="284">
                  <c:v>0.160814341496271</c:v>
                </c:pt>
                <c:pt idx="285">
                  <c:v>3.8260661173642803E-2</c:v>
                </c:pt>
                <c:pt idx="286">
                  <c:v>9.5053830103713599E-2</c:v>
                </c:pt>
                <c:pt idx="287">
                  <c:v>3.8260661173855202E-2</c:v>
                </c:pt>
                <c:pt idx="288">
                  <c:v>6.6358334223375295E-2</c:v>
                </c:pt>
                <c:pt idx="289">
                  <c:v>6.6956157054193596E-2</c:v>
                </c:pt>
                <c:pt idx="290">
                  <c:v>6.5760511392556995E-2</c:v>
                </c:pt>
                <c:pt idx="291">
                  <c:v>6.6358334223375295E-2</c:v>
                </c:pt>
                <c:pt idx="292">
                  <c:v>7.5923499516679802E-2</c:v>
                </c:pt>
                <c:pt idx="293">
                  <c:v>8.6086487641014897E-2</c:v>
                </c:pt>
                <c:pt idx="294">
                  <c:v>8.5488664810409107E-2</c:v>
                </c:pt>
                <c:pt idx="295">
                  <c:v>7.5923499516679802E-2</c:v>
                </c:pt>
                <c:pt idx="296">
                  <c:v>6.6358334223375295E-2</c:v>
                </c:pt>
                <c:pt idx="297">
                  <c:v>8.5488664810196693E-2</c:v>
                </c:pt>
                <c:pt idx="298">
                  <c:v>7.5923499516892201E-2</c:v>
                </c:pt>
                <c:pt idx="299">
                  <c:v>7.5923499516679802E-2</c:v>
                </c:pt>
                <c:pt idx="300">
                  <c:v>8.6086487641227297E-2</c:v>
                </c:pt>
                <c:pt idx="301">
                  <c:v>8.4890841979378504E-2</c:v>
                </c:pt>
                <c:pt idx="302">
                  <c:v>7.6521322347498102E-2</c:v>
                </c:pt>
                <c:pt idx="303">
                  <c:v>6.6358334223375295E-2</c:v>
                </c:pt>
                <c:pt idx="304">
                  <c:v>6.5760511392556995E-2</c:v>
                </c:pt>
                <c:pt idx="305">
                  <c:v>6.6956157054193596E-2</c:v>
                </c:pt>
                <c:pt idx="306">
                  <c:v>7.5923499516679802E-2</c:v>
                </c:pt>
                <c:pt idx="307">
                  <c:v>6.6358334223375295E-2</c:v>
                </c:pt>
                <c:pt idx="308">
                  <c:v>2.86954958803383E-2</c:v>
                </c:pt>
                <c:pt idx="309">
                  <c:v>6.6956157054193596E-2</c:v>
                </c:pt>
                <c:pt idx="310">
                  <c:v>6.5760511392556995E-2</c:v>
                </c:pt>
                <c:pt idx="311">
                  <c:v>5.7390991760676698E-2</c:v>
                </c:pt>
                <c:pt idx="312">
                  <c:v>8.4890841979378504E-2</c:v>
                </c:pt>
                <c:pt idx="313">
                  <c:v>8.6086487641227297E-2</c:v>
                </c:pt>
                <c:pt idx="314">
                  <c:v>5.6793168929858397E-2</c:v>
                </c:pt>
                <c:pt idx="315">
                  <c:v>6.6358334223375295E-2</c:v>
                </c:pt>
                <c:pt idx="316">
                  <c:v>6.6956157054193596E-2</c:v>
                </c:pt>
                <c:pt idx="317">
                  <c:v>7.5923499516679802E-2</c:v>
                </c:pt>
                <c:pt idx="318">
                  <c:v>6.6358334223375295E-2</c:v>
                </c:pt>
                <c:pt idx="319">
                  <c:v>4.7228003636341498E-2</c:v>
                </c:pt>
                <c:pt idx="320">
                  <c:v>5.6793168930070803E-2</c:v>
                </c:pt>
                <c:pt idx="321">
                  <c:v>3.8858484004461097E-2</c:v>
                </c:pt>
                <c:pt idx="322">
                  <c:v>8.4890841979590903E-2</c:v>
                </c:pt>
                <c:pt idx="323">
                  <c:v>3.8260661173642803E-2</c:v>
                </c:pt>
                <c:pt idx="324">
                  <c:v>6.6358334223375295E-2</c:v>
                </c:pt>
                <c:pt idx="325">
                  <c:v>8.5488664810409107E-2</c:v>
                </c:pt>
                <c:pt idx="326">
                  <c:v>7.5923499516679802E-2</c:v>
                </c:pt>
                <c:pt idx="327">
                  <c:v>5.7390991760676698E-2</c:v>
                </c:pt>
                <c:pt idx="328">
                  <c:v>5.6793168929858397E-2</c:v>
                </c:pt>
                <c:pt idx="329">
                  <c:v>4.7228003636553897E-2</c:v>
                </c:pt>
                <c:pt idx="330">
                  <c:v>6.6358334223375295E-2</c:v>
                </c:pt>
                <c:pt idx="331">
                  <c:v>2.86954958803383E-2</c:v>
                </c:pt>
                <c:pt idx="332">
                  <c:v>0.12434714881487</c:v>
                </c:pt>
                <c:pt idx="333">
                  <c:v>3.7662838342824599E-2</c:v>
                </c:pt>
                <c:pt idx="334">
                  <c:v>6.6956157054193596E-2</c:v>
                </c:pt>
                <c:pt idx="335">
                  <c:v>7.5923499516892201E-2</c:v>
                </c:pt>
                <c:pt idx="336">
                  <c:v>3.7662838343036999E-2</c:v>
                </c:pt>
                <c:pt idx="337">
                  <c:v>5.6793168929858397E-2</c:v>
                </c:pt>
                <c:pt idx="338">
                  <c:v>8.6086487641014897E-2</c:v>
                </c:pt>
                <c:pt idx="339">
                  <c:v>3.7662838343036999E-2</c:v>
                </c:pt>
                <c:pt idx="340">
                  <c:v>2.80976730495201E-2</c:v>
                </c:pt>
                <c:pt idx="341">
                  <c:v>4.7825826467159702E-2</c:v>
                </c:pt>
                <c:pt idx="342">
                  <c:v>5.6793168929858397E-2</c:v>
                </c:pt>
                <c:pt idx="343">
                  <c:v>6.6358334223375295E-2</c:v>
                </c:pt>
                <c:pt idx="344">
                  <c:v>6.6956157054193596E-2</c:v>
                </c:pt>
                <c:pt idx="345">
                  <c:v>5.6195346099040103E-2</c:v>
                </c:pt>
                <c:pt idx="346">
                  <c:v>6.6956157054193596E-2</c:v>
                </c:pt>
                <c:pt idx="347">
                  <c:v>5.7390991760676698E-2</c:v>
                </c:pt>
                <c:pt idx="348">
                  <c:v>7.5923499516892201E-2</c:v>
                </c:pt>
                <c:pt idx="349">
                  <c:v>1.8532507756003201E-2</c:v>
                </c:pt>
                <c:pt idx="350">
                  <c:v>9.5651652935169005E-3</c:v>
                </c:pt>
                <c:pt idx="351">
                  <c:v>2.86954958803383E-2</c:v>
                </c:pt>
                <c:pt idx="352">
                  <c:v>5.6793168929858397E-2</c:v>
                </c:pt>
                <c:pt idx="353">
                  <c:v>5.6793168929858397E-2</c:v>
                </c:pt>
                <c:pt idx="354">
                  <c:v>5.7390991760676698E-2</c:v>
                </c:pt>
                <c:pt idx="355">
                  <c:v>3.7662838343036999E-2</c:v>
                </c:pt>
                <c:pt idx="356">
                  <c:v>3.8260661173855202E-2</c:v>
                </c:pt>
                <c:pt idx="357">
                  <c:v>3.7662838343036999E-2</c:v>
                </c:pt>
                <c:pt idx="358">
                  <c:v>4.7825826467159702E-2</c:v>
                </c:pt>
                <c:pt idx="359">
                  <c:v>5.6793168929858397E-2</c:v>
                </c:pt>
                <c:pt idx="360">
                  <c:v>8.5488664810409107E-2</c:v>
                </c:pt>
                <c:pt idx="361">
                  <c:v>4.7228003636341498E-2</c:v>
                </c:pt>
                <c:pt idx="362">
                  <c:v>4.7825826467372101E-2</c:v>
                </c:pt>
                <c:pt idx="363">
                  <c:v>1.9130330586821401E-2</c:v>
                </c:pt>
                <c:pt idx="364">
                  <c:v>4.7228003636341498E-2</c:v>
                </c:pt>
                <c:pt idx="365">
                  <c:v>4.7825826467372101E-2</c:v>
                </c:pt>
                <c:pt idx="366">
                  <c:v>3.8260661173855202E-2</c:v>
                </c:pt>
                <c:pt idx="367">
                  <c:v>3.7662838342824599E-2</c:v>
                </c:pt>
                <c:pt idx="368">
                  <c:v>2.86954958805507E-2</c:v>
                </c:pt>
                <c:pt idx="369">
                  <c:v>4.7228003636341498E-2</c:v>
                </c:pt>
                <c:pt idx="370">
                  <c:v>2.86954958803383E-2</c:v>
                </c:pt>
                <c:pt idx="371">
                  <c:v>7.5923499516892201E-2</c:v>
                </c:pt>
                <c:pt idx="372">
                  <c:v>9.4456007272682996E-2</c:v>
                </c:pt>
                <c:pt idx="373">
                  <c:v>3.8260661173855202E-2</c:v>
                </c:pt>
                <c:pt idx="374">
                  <c:v>3.7662838343036999E-2</c:v>
                </c:pt>
                <c:pt idx="375">
                  <c:v>4.8423649298190402E-2</c:v>
                </c:pt>
                <c:pt idx="376">
                  <c:v>4.7228003636341498E-2</c:v>
                </c:pt>
                <c:pt idx="377">
                  <c:v>4.7228003636341498E-2</c:v>
                </c:pt>
                <c:pt idx="378">
                  <c:v>2.86954958805507E-2</c:v>
                </c:pt>
                <c:pt idx="379">
                  <c:v>4.7228003636341498E-2</c:v>
                </c:pt>
                <c:pt idx="380">
                  <c:v>3.7662838343036999E-2</c:v>
                </c:pt>
                <c:pt idx="381">
                  <c:v>2.86954958803383E-2</c:v>
                </c:pt>
                <c:pt idx="382">
                  <c:v>5.7390991760676698E-2</c:v>
                </c:pt>
                <c:pt idx="383">
                  <c:v>5.6793168929858397E-2</c:v>
                </c:pt>
                <c:pt idx="384">
                  <c:v>5.7390991760676698E-2</c:v>
                </c:pt>
                <c:pt idx="385">
                  <c:v>7.5923499516892201E-2</c:v>
                </c:pt>
                <c:pt idx="386">
                  <c:v>8.9673424626986499E-3</c:v>
                </c:pt>
                <c:pt idx="387">
                  <c:v>6.6956157053981197E-2</c:v>
                </c:pt>
                <c:pt idx="388">
                  <c:v>7.5923499516892201E-2</c:v>
                </c:pt>
                <c:pt idx="389">
                  <c:v>8.9673424626986499E-3</c:v>
                </c:pt>
                <c:pt idx="390">
                  <c:v>5.7390991760676698E-2</c:v>
                </c:pt>
                <c:pt idx="391">
                  <c:v>4.7228003636341498E-2</c:v>
                </c:pt>
                <c:pt idx="392">
                  <c:v>1.9130330587033801E-2</c:v>
                </c:pt>
                <c:pt idx="393">
                  <c:v>3.7662838342824599E-2</c:v>
                </c:pt>
                <c:pt idx="394">
                  <c:v>4.7825826467372101E-2</c:v>
                </c:pt>
                <c:pt idx="395">
                  <c:v>3.8260661173855202E-2</c:v>
                </c:pt>
                <c:pt idx="396">
                  <c:v>5.6793168929858397E-2</c:v>
                </c:pt>
                <c:pt idx="397">
                  <c:v>2.86954958803383E-2</c:v>
                </c:pt>
                <c:pt idx="398">
                  <c:v>2.80976730495201E-2</c:v>
                </c:pt>
                <c:pt idx="399">
                  <c:v>6.6956157054193596E-2</c:v>
                </c:pt>
                <c:pt idx="400">
                  <c:v>2.80976730495201E-2</c:v>
                </c:pt>
                <c:pt idx="401">
                  <c:v>3.7662838343036999E-2</c:v>
                </c:pt>
                <c:pt idx="402">
                  <c:v>6.6956157054193596E-2</c:v>
                </c:pt>
                <c:pt idx="403">
                  <c:v>5.7390991760676698E-2</c:v>
                </c:pt>
                <c:pt idx="404">
                  <c:v>4.7228003636341498E-2</c:v>
                </c:pt>
                <c:pt idx="405">
                  <c:v>9.56516529330452E-3</c:v>
                </c:pt>
                <c:pt idx="406">
                  <c:v>3.8260661173642803E-2</c:v>
                </c:pt>
                <c:pt idx="407">
                  <c:v>7.5923499516892201E-2</c:v>
                </c:pt>
                <c:pt idx="408">
                  <c:v>3.7662838343036999E-2</c:v>
                </c:pt>
                <c:pt idx="409">
                  <c:v>9.56516529330452E-3</c:v>
                </c:pt>
                <c:pt idx="410">
                  <c:v>9.56516529330452E-3</c:v>
                </c:pt>
                <c:pt idx="411">
                  <c:v>4.7228003636341498E-2</c:v>
                </c:pt>
                <c:pt idx="412">
                  <c:v>5.7390991760676698E-2</c:v>
                </c:pt>
                <c:pt idx="413">
                  <c:v>2.86954958803383E-2</c:v>
                </c:pt>
                <c:pt idx="414">
                  <c:v>5.6793168929858397E-2</c:v>
                </c:pt>
                <c:pt idx="415">
                  <c:v>4.7228003636553897E-2</c:v>
                </c:pt>
                <c:pt idx="416">
                  <c:v>4.7825826467159702E-2</c:v>
                </c:pt>
                <c:pt idx="417">
                  <c:v>6.5760511392556995E-2</c:v>
                </c:pt>
                <c:pt idx="418">
                  <c:v>1.9728153417852098E-2</c:v>
                </c:pt>
                <c:pt idx="419">
                  <c:v>2.86954958803383E-2</c:v>
                </c:pt>
                <c:pt idx="420">
                  <c:v>5.6195346099040103E-2</c:v>
                </c:pt>
                <c:pt idx="421">
                  <c:v>2.86954958803383E-2</c:v>
                </c:pt>
                <c:pt idx="422">
                  <c:v>6.6956157054193596E-2</c:v>
                </c:pt>
                <c:pt idx="423">
                  <c:v>6.6358334223375295E-2</c:v>
                </c:pt>
                <c:pt idx="424">
                  <c:v>0</c:v>
                </c:pt>
                <c:pt idx="425">
                  <c:v>2.80976730495201E-2</c:v>
                </c:pt>
                <c:pt idx="426">
                  <c:v>1.9130330586821401E-2</c:v>
                </c:pt>
                <c:pt idx="427">
                  <c:v>6.6956157054193596E-2</c:v>
                </c:pt>
                <c:pt idx="428">
                  <c:v>5.6793168929858397E-2</c:v>
                </c:pt>
                <c:pt idx="429">
                  <c:v>1.9130330587033801E-2</c:v>
                </c:pt>
                <c:pt idx="430">
                  <c:v>7.5923499516679802E-2</c:v>
                </c:pt>
                <c:pt idx="431">
                  <c:v>0</c:v>
                </c:pt>
                <c:pt idx="432">
                  <c:v>2.86954958803383E-2</c:v>
                </c:pt>
                <c:pt idx="433">
                  <c:v>1.9130330586821401E-2</c:v>
                </c:pt>
                <c:pt idx="434">
                  <c:v>5.6793168929858397E-2</c:v>
                </c:pt>
                <c:pt idx="435">
                  <c:v>6.6358334223375295E-2</c:v>
                </c:pt>
                <c:pt idx="436">
                  <c:v>8.9673424624862608E-3</c:v>
                </c:pt>
                <c:pt idx="437">
                  <c:v>2.80976730495201E-2</c:v>
                </c:pt>
                <c:pt idx="438">
                  <c:v>0</c:v>
                </c:pt>
                <c:pt idx="439">
                  <c:v>5.6793168929858397E-2</c:v>
                </c:pt>
                <c:pt idx="440">
                  <c:v>0.10461899539723001</c:v>
                </c:pt>
                <c:pt idx="441">
                  <c:v>7.5923499516679802E-2</c:v>
                </c:pt>
                <c:pt idx="442">
                  <c:v>0</c:v>
                </c:pt>
                <c:pt idx="443">
                  <c:v>3.8260661173855202E-2</c:v>
                </c:pt>
                <c:pt idx="444">
                  <c:v>9.5651652935169005E-3</c:v>
                </c:pt>
                <c:pt idx="445">
                  <c:v>4.7825826467372101E-2</c:v>
                </c:pt>
                <c:pt idx="446">
                  <c:v>3.7662838342824599E-2</c:v>
                </c:pt>
                <c:pt idx="447">
                  <c:v>4.7228003636553897E-2</c:v>
                </c:pt>
                <c:pt idx="448">
                  <c:v>7.5923499516679802E-2</c:v>
                </c:pt>
                <c:pt idx="449">
                  <c:v>3.8260661173855202E-2</c:v>
                </c:pt>
                <c:pt idx="450">
                  <c:v>9.5651652935169005E-3</c:v>
                </c:pt>
                <c:pt idx="451">
                  <c:v>1.9130330586821401E-2</c:v>
                </c:pt>
                <c:pt idx="452">
                  <c:v>8.9673424626986499E-3</c:v>
                </c:pt>
                <c:pt idx="453">
                  <c:v>0</c:v>
                </c:pt>
                <c:pt idx="454">
                  <c:v>2.86954958803383E-2</c:v>
                </c:pt>
                <c:pt idx="455">
                  <c:v>5.7390991760676698E-2</c:v>
                </c:pt>
                <c:pt idx="456">
                  <c:v>6.5760511392556995E-2</c:v>
                </c:pt>
                <c:pt idx="457">
                  <c:v>3.8260661173855202E-2</c:v>
                </c:pt>
                <c:pt idx="458">
                  <c:v>3.7662838342824599E-2</c:v>
                </c:pt>
                <c:pt idx="459">
                  <c:v>0</c:v>
                </c:pt>
                <c:pt idx="460">
                  <c:v>2.86954958805507E-2</c:v>
                </c:pt>
                <c:pt idx="461">
                  <c:v>4.8423649297978003E-2</c:v>
                </c:pt>
                <c:pt idx="462">
                  <c:v>3.7662838343036999E-2</c:v>
                </c:pt>
                <c:pt idx="463">
                  <c:v>4.7228003636341498E-2</c:v>
                </c:pt>
                <c:pt idx="464">
                  <c:v>3.8260661173855202E-2</c:v>
                </c:pt>
                <c:pt idx="465">
                  <c:v>8.9673424626986499E-3</c:v>
                </c:pt>
                <c:pt idx="466">
                  <c:v>4.7228003636341498E-2</c:v>
                </c:pt>
                <c:pt idx="467">
                  <c:v>0</c:v>
                </c:pt>
                <c:pt idx="468">
                  <c:v>5.7390991760676698E-2</c:v>
                </c:pt>
                <c:pt idx="469">
                  <c:v>3.8260661173855202E-2</c:v>
                </c:pt>
                <c:pt idx="470">
                  <c:v>8.9673424626986499E-3</c:v>
                </c:pt>
                <c:pt idx="471">
                  <c:v>8.9673424626986499E-3</c:v>
                </c:pt>
                <c:pt idx="472">
                  <c:v>2.86954958803383E-2</c:v>
                </c:pt>
                <c:pt idx="473">
                  <c:v>6.6358334223375295E-2</c:v>
                </c:pt>
                <c:pt idx="474">
                  <c:v>5.6793168929858397E-2</c:v>
                </c:pt>
                <c:pt idx="475">
                  <c:v>2.86954958803383E-2</c:v>
                </c:pt>
                <c:pt idx="476">
                  <c:v>3.7662838343036999E-2</c:v>
                </c:pt>
                <c:pt idx="477">
                  <c:v>2.86954958803383E-2</c:v>
                </c:pt>
                <c:pt idx="478">
                  <c:v>3.8260661173855202E-2</c:v>
                </c:pt>
                <c:pt idx="479">
                  <c:v>3.8260661173855202E-2</c:v>
                </c:pt>
                <c:pt idx="480">
                  <c:v>0.123151503153227</c:v>
                </c:pt>
                <c:pt idx="481">
                  <c:v>8.9673424624857802E-3</c:v>
                </c:pt>
                <c:pt idx="482">
                  <c:v>1.8532507756002198E-2</c:v>
                </c:pt>
                <c:pt idx="483">
                  <c:v>3.7662838343035E-2</c:v>
                </c:pt>
                <c:pt idx="484">
                  <c:v>3.7662838343035E-2</c:v>
                </c:pt>
                <c:pt idx="485">
                  <c:v>1.9130330586820399E-2</c:v>
                </c:pt>
                <c:pt idx="486">
                  <c:v>7.5923499516888204E-2</c:v>
                </c:pt>
                <c:pt idx="487">
                  <c:v>1.9130330586820399E-2</c:v>
                </c:pt>
                <c:pt idx="488">
                  <c:v>0</c:v>
                </c:pt>
                <c:pt idx="489">
                  <c:v>3.7662838343035E-2</c:v>
                </c:pt>
                <c:pt idx="490">
                  <c:v>3.8260661173853197E-2</c:v>
                </c:pt>
                <c:pt idx="491">
                  <c:v>2.8695495880336801E-2</c:v>
                </c:pt>
                <c:pt idx="492">
                  <c:v>8.9673424626981694E-3</c:v>
                </c:pt>
                <c:pt idx="493">
                  <c:v>0.14287965657086599</c:v>
                </c:pt>
                <c:pt idx="494">
                  <c:v>9.5651652935163992E-3</c:v>
                </c:pt>
                <c:pt idx="495">
                  <c:v>3.7662838343035E-2</c:v>
                </c:pt>
                <c:pt idx="496">
                  <c:v>1.0162988124334599E-2</c:v>
                </c:pt>
                <c:pt idx="497">
                  <c:v>5.7390991760673603E-2</c:v>
                </c:pt>
                <c:pt idx="498">
                  <c:v>0</c:v>
                </c:pt>
                <c:pt idx="499">
                  <c:v>7.5923499516888204E-2</c:v>
                </c:pt>
                <c:pt idx="500">
                  <c:v>0</c:v>
                </c:pt>
                <c:pt idx="501">
                  <c:v>6.6358334223371798E-2</c:v>
                </c:pt>
                <c:pt idx="502">
                  <c:v>7.6521322347493995E-2</c:v>
                </c:pt>
                <c:pt idx="503">
                  <c:v>1.8532507756214602E-2</c:v>
                </c:pt>
                <c:pt idx="504">
                  <c:v>3.8260661173853197E-2</c:v>
                </c:pt>
                <c:pt idx="505">
                  <c:v>2.8695495880336801E-2</c:v>
                </c:pt>
                <c:pt idx="506">
                  <c:v>0</c:v>
                </c:pt>
                <c:pt idx="507">
                  <c:v>3.8260661173853197E-2</c:v>
                </c:pt>
                <c:pt idx="508">
                  <c:v>2.8695495880336801E-2</c:v>
                </c:pt>
                <c:pt idx="509">
                  <c:v>7.5923499516675805E-2</c:v>
                </c:pt>
                <c:pt idx="510">
                  <c:v>1.8532507756214602E-2</c:v>
                </c:pt>
                <c:pt idx="511">
                  <c:v>1.9130330586820399E-2</c:v>
                </c:pt>
                <c:pt idx="512">
                  <c:v>2.8695495880336801E-2</c:v>
                </c:pt>
                <c:pt idx="513">
                  <c:v>1.9130330586820399E-2</c:v>
                </c:pt>
                <c:pt idx="514">
                  <c:v>3.7662838343035E-2</c:v>
                </c:pt>
                <c:pt idx="515">
                  <c:v>7.5923499516675805E-2</c:v>
                </c:pt>
                <c:pt idx="516">
                  <c:v>6.6956157054190002E-2</c:v>
                </c:pt>
                <c:pt idx="517">
                  <c:v>2.8695495880336801E-2</c:v>
                </c:pt>
                <c:pt idx="518">
                  <c:v>9.5651652935163992E-3</c:v>
                </c:pt>
                <c:pt idx="519">
                  <c:v>9.5651652935163992E-3</c:v>
                </c:pt>
                <c:pt idx="520">
                  <c:v>3.7662838343035E-2</c:v>
                </c:pt>
                <c:pt idx="521">
                  <c:v>5.6793168929855399E-2</c:v>
                </c:pt>
                <c:pt idx="522">
                  <c:v>0</c:v>
                </c:pt>
                <c:pt idx="523">
                  <c:v>1.0162988124334599E-2</c:v>
                </c:pt>
                <c:pt idx="524">
                  <c:v>1.8532507756002198E-2</c:v>
                </c:pt>
                <c:pt idx="525">
                  <c:v>8.9673424626981694E-3</c:v>
                </c:pt>
                <c:pt idx="526">
                  <c:v>1.0162988124334599E-2</c:v>
                </c:pt>
                <c:pt idx="527">
                  <c:v>3.8260661173640798E-2</c:v>
                </c:pt>
                <c:pt idx="528">
                  <c:v>2.7499850218700401E-2</c:v>
                </c:pt>
                <c:pt idx="529">
                  <c:v>3.8260661173853197E-2</c:v>
                </c:pt>
                <c:pt idx="530">
                  <c:v>3.8260661173853197E-2</c:v>
                </c:pt>
                <c:pt idx="531">
                  <c:v>2.8097673049518601E-2</c:v>
                </c:pt>
                <c:pt idx="532">
                  <c:v>1.0162988124334599E-2</c:v>
                </c:pt>
                <c:pt idx="533">
                  <c:v>2.8097673049518601E-2</c:v>
                </c:pt>
                <c:pt idx="534">
                  <c:v>0</c:v>
                </c:pt>
                <c:pt idx="535">
                  <c:v>1.9130330586820399E-2</c:v>
                </c:pt>
                <c:pt idx="536">
                  <c:v>4.7228003636551399E-2</c:v>
                </c:pt>
                <c:pt idx="537">
                  <c:v>2.8695495880336801E-2</c:v>
                </c:pt>
                <c:pt idx="538">
                  <c:v>4.7228003636339E-2</c:v>
                </c:pt>
                <c:pt idx="539">
                  <c:v>3.8260661173853197E-2</c:v>
                </c:pt>
                <c:pt idx="540">
                  <c:v>1.9130330586820399E-2</c:v>
                </c:pt>
                <c:pt idx="541">
                  <c:v>2.8097673049518601E-2</c:v>
                </c:pt>
                <c:pt idx="542">
                  <c:v>1.9130330587032798E-2</c:v>
                </c:pt>
                <c:pt idx="543">
                  <c:v>1.9130330586820399E-2</c:v>
                </c:pt>
                <c:pt idx="544">
                  <c:v>3.8260661173853197E-2</c:v>
                </c:pt>
                <c:pt idx="545">
                  <c:v>3.8260661173853197E-2</c:v>
                </c:pt>
                <c:pt idx="546">
                  <c:v>3.7662838342822601E-2</c:v>
                </c:pt>
                <c:pt idx="547">
                  <c:v>9.5651652935163992E-3</c:v>
                </c:pt>
                <c:pt idx="548">
                  <c:v>8.9673424626981694E-3</c:v>
                </c:pt>
                <c:pt idx="549">
                  <c:v>1.8532507756214602E-2</c:v>
                </c:pt>
                <c:pt idx="550">
                  <c:v>9.5651652935163992E-3</c:v>
                </c:pt>
                <c:pt idx="551">
                  <c:v>1.8532507756002198E-2</c:v>
                </c:pt>
                <c:pt idx="552">
                  <c:v>9.5053830103708506E-2</c:v>
                </c:pt>
                <c:pt idx="553">
                  <c:v>1.9130330587032798E-2</c:v>
                </c:pt>
                <c:pt idx="554">
                  <c:v>5.6793168929855399E-2</c:v>
                </c:pt>
                <c:pt idx="555">
                  <c:v>3.8260661173853197E-2</c:v>
                </c:pt>
                <c:pt idx="556">
                  <c:v>9.56516529330401E-3</c:v>
                </c:pt>
                <c:pt idx="557">
                  <c:v>4.7825826467369603E-2</c:v>
                </c:pt>
                <c:pt idx="558">
                  <c:v>8.9673424626981694E-3</c:v>
                </c:pt>
                <c:pt idx="559">
                  <c:v>2.8695495880336801E-2</c:v>
                </c:pt>
                <c:pt idx="560">
                  <c:v>1.9130330587032798E-2</c:v>
                </c:pt>
                <c:pt idx="561">
                  <c:v>4.7228003636551399E-2</c:v>
                </c:pt>
                <c:pt idx="562">
                  <c:v>9.5651652934526807E-2</c:v>
                </c:pt>
                <c:pt idx="563">
                  <c:v>8.9673424624857802E-3</c:v>
                </c:pt>
                <c:pt idx="564">
                  <c:v>8.9673424624857802E-3</c:v>
                </c:pt>
                <c:pt idx="565">
                  <c:v>6.6358334223371798E-2</c:v>
                </c:pt>
                <c:pt idx="566">
                  <c:v>2.8097673049518601E-2</c:v>
                </c:pt>
                <c:pt idx="567">
                  <c:v>1.01629881241222E-2</c:v>
                </c:pt>
                <c:pt idx="568">
                  <c:v>2.8695495880336801E-2</c:v>
                </c:pt>
                <c:pt idx="569">
                  <c:v>2.8695495880336801E-2</c:v>
                </c:pt>
                <c:pt idx="570">
                  <c:v>1.8532507756214602E-2</c:v>
                </c:pt>
                <c:pt idx="571">
                  <c:v>6.6358334223371798E-2</c:v>
                </c:pt>
                <c:pt idx="572">
                  <c:v>6.6956157054190002E-2</c:v>
                </c:pt>
                <c:pt idx="573">
                  <c:v>2.8695495880336801E-2</c:v>
                </c:pt>
                <c:pt idx="574">
                  <c:v>0</c:v>
                </c:pt>
                <c:pt idx="575">
                  <c:v>1.8532507756002198E-2</c:v>
                </c:pt>
                <c:pt idx="576">
                  <c:v>2.8695495880336801E-2</c:v>
                </c:pt>
                <c:pt idx="577">
                  <c:v>2.8695495880336801E-2</c:v>
                </c:pt>
                <c:pt idx="578">
                  <c:v>3.7662838343035E-2</c:v>
                </c:pt>
                <c:pt idx="579">
                  <c:v>4.7228003636339E-2</c:v>
                </c:pt>
                <c:pt idx="580">
                  <c:v>5.7390991760886002E-2</c:v>
                </c:pt>
                <c:pt idx="581">
                  <c:v>1.8532507756002198E-2</c:v>
                </c:pt>
                <c:pt idx="582">
                  <c:v>3.8260661173853197E-2</c:v>
                </c:pt>
                <c:pt idx="583">
                  <c:v>2.8695495880336801E-2</c:v>
                </c:pt>
                <c:pt idx="584">
                  <c:v>1.8532507756002198E-2</c:v>
                </c:pt>
                <c:pt idx="585">
                  <c:v>2.8695495880336801E-2</c:v>
                </c:pt>
                <c:pt idx="586">
                  <c:v>8.9673424626981694E-3</c:v>
                </c:pt>
                <c:pt idx="587">
                  <c:v>1.9728153417638599E-2</c:v>
                </c:pt>
                <c:pt idx="588">
                  <c:v>3.7662838343035E-2</c:v>
                </c:pt>
                <c:pt idx="589">
                  <c:v>9.5651652935163992E-3</c:v>
                </c:pt>
                <c:pt idx="590">
                  <c:v>6.6358334223371798E-2</c:v>
                </c:pt>
                <c:pt idx="591">
                  <c:v>2.8695495880336801E-2</c:v>
                </c:pt>
                <c:pt idx="592">
                  <c:v>8.5488664810192197E-2</c:v>
                </c:pt>
                <c:pt idx="593">
                  <c:v>2.8695495880336801E-2</c:v>
                </c:pt>
                <c:pt idx="594">
                  <c:v>3.7662838343035E-2</c:v>
                </c:pt>
                <c:pt idx="595">
                  <c:v>0</c:v>
                </c:pt>
                <c:pt idx="596">
                  <c:v>1.9130330586820399E-2</c:v>
                </c:pt>
                <c:pt idx="597">
                  <c:v>4.7825826467369603E-2</c:v>
                </c:pt>
                <c:pt idx="598">
                  <c:v>8.9673424624857802E-3</c:v>
                </c:pt>
                <c:pt idx="599">
                  <c:v>5.6793168929855399E-2</c:v>
                </c:pt>
                <c:pt idx="600">
                  <c:v>3.8260661173853197E-2</c:v>
                </c:pt>
                <c:pt idx="601">
                  <c:v>4.7825826467369603E-2</c:v>
                </c:pt>
                <c:pt idx="602">
                  <c:v>5.6793168929855399E-2</c:v>
                </c:pt>
                <c:pt idx="603">
                  <c:v>3.7662838343035E-2</c:v>
                </c:pt>
                <c:pt idx="604">
                  <c:v>2.8695495880336801E-2</c:v>
                </c:pt>
                <c:pt idx="605">
                  <c:v>4.7228003636339E-2</c:v>
                </c:pt>
                <c:pt idx="606">
                  <c:v>3.8260661173853197E-2</c:v>
                </c:pt>
                <c:pt idx="607">
                  <c:v>2.8695495880336801E-2</c:v>
                </c:pt>
                <c:pt idx="608">
                  <c:v>5.6793168929855399E-2</c:v>
                </c:pt>
                <c:pt idx="609">
                  <c:v>3.8260661173853197E-2</c:v>
                </c:pt>
                <c:pt idx="610">
                  <c:v>2.8695495880336801E-2</c:v>
                </c:pt>
                <c:pt idx="611">
                  <c:v>4.7228003636339E-2</c:v>
                </c:pt>
                <c:pt idx="612">
                  <c:v>4.7228003636551399E-2</c:v>
                </c:pt>
                <c:pt idx="613">
                  <c:v>0</c:v>
                </c:pt>
                <c:pt idx="614">
                  <c:v>1.9130330586820399E-2</c:v>
                </c:pt>
                <c:pt idx="615">
                  <c:v>3.8260661173853197E-2</c:v>
                </c:pt>
                <c:pt idx="616">
                  <c:v>2.8097673049518601E-2</c:v>
                </c:pt>
                <c:pt idx="617">
                  <c:v>9.5651652935163992E-3</c:v>
                </c:pt>
                <c:pt idx="618">
                  <c:v>8.5488664810192197E-2</c:v>
                </c:pt>
                <c:pt idx="619">
                  <c:v>4.7228003636551399E-2</c:v>
                </c:pt>
                <c:pt idx="620">
                  <c:v>3.8260661173640798E-2</c:v>
                </c:pt>
                <c:pt idx="621">
                  <c:v>4.7825826467369603E-2</c:v>
                </c:pt>
                <c:pt idx="622">
                  <c:v>5.6793168929855399E-2</c:v>
                </c:pt>
                <c:pt idx="623">
                  <c:v>3.7662838343035E-2</c:v>
                </c:pt>
                <c:pt idx="624">
                  <c:v>5.7390991760673603E-2</c:v>
                </c:pt>
                <c:pt idx="625">
                  <c:v>1.8532507756002198E-2</c:v>
                </c:pt>
                <c:pt idx="626">
                  <c:v>7.5923499516888204E-2</c:v>
                </c:pt>
                <c:pt idx="627">
                  <c:v>6.6956157054190002E-2</c:v>
                </c:pt>
                <c:pt idx="628">
                  <c:v>7.5923499516675805E-2</c:v>
                </c:pt>
                <c:pt idx="629">
                  <c:v>2.8695495880336801E-2</c:v>
                </c:pt>
                <c:pt idx="630">
                  <c:v>2.8695495880336801E-2</c:v>
                </c:pt>
                <c:pt idx="631">
                  <c:v>2.7499850218700401E-2</c:v>
                </c:pt>
                <c:pt idx="632">
                  <c:v>3.8260661173853197E-2</c:v>
                </c:pt>
                <c:pt idx="633">
                  <c:v>4.7825826467369603E-2</c:v>
                </c:pt>
                <c:pt idx="634">
                  <c:v>3.8260661173853197E-2</c:v>
                </c:pt>
                <c:pt idx="635">
                  <c:v>8.4890841979373993E-2</c:v>
                </c:pt>
                <c:pt idx="636">
                  <c:v>3.8260661173640798E-2</c:v>
                </c:pt>
                <c:pt idx="637">
                  <c:v>4.7228003636551399E-2</c:v>
                </c:pt>
                <c:pt idx="638">
                  <c:v>6.6358334223371798E-2</c:v>
                </c:pt>
                <c:pt idx="639">
                  <c:v>1.9728153417638599E-2</c:v>
                </c:pt>
                <c:pt idx="640">
                  <c:v>2.8097673049518601E-2</c:v>
                </c:pt>
                <c:pt idx="641">
                  <c:v>4.7825826467369603E-2</c:v>
                </c:pt>
                <c:pt idx="642">
                  <c:v>2.8695495880336801E-2</c:v>
                </c:pt>
                <c:pt idx="643">
                  <c:v>3.7662838343035E-2</c:v>
                </c:pt>
                <c:pt idx="644">
                  <c:v>8.5488664810192197E-2</c:v>
                </c:pt>
                <c:pt idx="645">
                  <c:v>4.7228003636339E-2</c:v>
                </c:pt>
                <c:pt idx="646">
                  <c:v>4.7228003636551399E-2</c:v>
                </c:pt>
                <c:pt idx="647">
                  <c:v>4.7825826467157197E-2</c:v>
                </c:pt>
                <c:pt idx="648">
                  <c:v>5.6793168929855399E-2</c:v>
                </c:pt>
                <c:pt idx="649">
                  <c:v>4.7825826467369603E-2</c:v>
                </c:pt>
                <c:pt idx="650">
                  <c:v>0.104021172566194</c:v>
                </c:pt>
                <c:pt idx="651">
                  <c:v>5.7390991760886002E-2</c:v>
                </c:pt>
                <c:pt idx="652">
                  <c:v>3.8260661173640798E-2</c:v>
                </c:pt>
                <c:pt idx="653">
                  <c:v>6.6358334223371798E-2</c:v>
                </c:pt>
                <c:pt idx="654">
                  <c:v>7.5923499516888204E-2</c:v>
                </c:pt>
                <c:pt idx="655">
                  <c:v>5.6793168929855399E-2</c:v>
                </c:pt>
                <c:pt idx="656">
                  <c:v>3.7662838343035E-2</c:v>
                </c:pt>
                <c:pt idx="657">
                  <c:v>6.6956157054190002E-2</c:v>
                </c:pt>
                <c:pt idx="658">
                  <c:v>8.9673424624857802E-3</c:v>
                </c:pt>
                <c:pt idx="659">
                  <c:v>2.8695495880336801E-2</c:v>
                </c:pt>
                <c:pt idx="660">
                  <c:v>3.8260661173853197E-2</c:v>
                </c:pt>
                <c:pt idx="661">
                  <c:v>6.6358334223371798E-2</c:v>
                </c:pt>
                <c:pt idx="662">
                  <c:v>5.7390991760673603E-2</c:v>
                </c:pt>
                <c:pt idx="663">
                  <c:v>7.5923499516888204E-2</c:v>
                </c:pt>
                <c:pt idx="664">
                  <c:v>3.8260661173853197E-2</c:v>
                </c:pt>
                <c:pt idx="665">
                  <c:v>8.4890841979373993E-2</c:v>
                </c:pt>
                <c:pt idx="666">
                  <c:v>3.8260661173640798E-2</c:v>
                </c:pt>
                <c:pt idx="667">
                  <c:v>5.7390991760886002E-2</c:v>
                </c:pt>
                <c:pt idx="668">
                  <c:v>5.6195346099037098E-2</c:v>
                </c:pt>
                <c:pt idx="669">
                  <c:v>3.8260661173853197E-2</c:v>
                </c:pt>
                <c:pt idx="670">
                  <c:v>5.7390991760673603E-2</c:v>
                </c:pt>
                <c:pt idx="671">
                  <c:v>6.5760511392341195E-2</c:v>
                </c:pt>
                <c:pt idx="672">
                  <c:v>6.6956157054190002E-2</c:v>
                </c:pt>
                <c:pt idx="673">
                  <c:v>6.6358334223371798E-2</c:v>
                </c:pt>
                <c:pt idx="674">
                  <c:v>3.7662838343035E-2</c:v>
                </c:pt>
                <c:pt idx="675">
                  <c:v>2.8695495880336801E-2</c:v>
                </c:pt>
                <c:pt idx="676">
                  <c:v>3.8260661173853197E-2</c:v>
                </c:pt>
                <c:pt idx="677">
                  <c:v>1.8532507756002198E-2</c:v>
                </c:pt>
                <c:pt idx="678">
                  <c:v>7.5923499516888204E-2</c:v>
                </c:pt>
                <c:pt idx="679">
                  <c:v>5.7390991760673603E-2</c:v>
                </c:pt>
                <c:pt idx="680">
                  <c:v>5.7390991760673603E-2</c:v>
                </c:pt>
                <c:pt idx="681">
                  <c:v>5.6793168929855399E-2</c:v>
                </c:pt>
                <c:pt idx="682">
                  <c:v>5.6793168929855399E-2</c:v>
                </c:pt>
                <c:pt idx="683">
                  <c:v>5.6793168930067799E-2</c:v>
                </c:pt>
                <c:pt idx="684">
                  <c:v>6.6956157053977602E-2</c:v>
                </c:pt>
                <c:pt idx="685">
                  <c:v>4.7228003636551399E-2</c:v>
                </c:pt>
                <c:pt idx="686">
                  <c:v>7.5923499516675805E-2</c:v>
                </c:pt>
                <c:pt idx="687">
                  <c:v>2.8695495880549201E-2</c:v>
                </c:pt>
                <c:pt idx="688">
                  <c:v>2.8695495880336801E-2</c:v>
                </c:pt>
                <c:pt idx="689">
                  <c:v>4.7228003636339E-2</c:v>
                </c:pt>
                <c:pt idx="690">
                  <c:v>7.5923499516888204E-2</c:v>
                </c:pt>
                <c:pt idx="691">
                  <c:v>6.6358334223159399E-2</c:v>
                </c:pt>
                <c:pt idx="692">
                  <c:v>1.8532507756214602E-2</c:v>
                </c:pt>
                <c:pt idx="693">
                  <c:v>1.9728153417638599E-2</c:v>
                </c:pt>
                <c:pt idx="694">
                  <c:v>5.7390991760886002E-2</c:v>
                </c:pt>
                <c:pt idx="695">
                  <c:v>9.4456007272678E-2</c:v>
                </c:pt>
                <c:pt idx="696">
                  <c:v>7.5923499516888204E-2</c:v>
                </c:pt>
                <c:pt idx="697">
                  <c:v>3.7662838343035E-2</c:v>
                </c:pt>
                <c:pt idx="698">
                  <c:v>4.7825826467157197E-2</c:v>
                </c:pt>
                <c:pt idx="699">
                  <c:v>7.6521322347706394E-2</c:v>
                </c:pt>
                <c:pt idx="700">
                  <c:v>4.7228003636339E-2</c:v>
                </c:pt>
                <c:pt idx="701">
                  <c:v>6.6358334223371798E-2</c:v>
                </c:pt>
                <c:pt idx="702">
                  <c:v>3.8260661173853197E-2</c:v>
                </c:pt>
                <c:pt idx="703">
                  <c:v>2.8097673049518601E-2</c:v>
                </c:pt>
                <c:pt idx="704">
                  <c:v>4.7825826467157197E-2</c:v>
                </c:pt>
                <c:pt idx="705">
                  <c:v>5.6793168929855399E-2</c:v>
                </c:pt>
                <c:pt idx="706">
                  <c:v>5.6793168930067799E-2</c:v>
                </c:pt>
                <c:pt idx="707">
                  <c:v>6.6956157054190002E-2</c:v>
                </c:pt>
                <c:pt idx="708">
                  <c:v>3.7662838342822601E-2</c:v>
                </c:pt>
                <c:pt idx="709">
                  <c:v>2.8097673049518601E-2</c:v>
                </c:pt>
                <c:pt idx="710">
                  <c:v>4.7825826467369603E-2</c:v>
                </c:pt>
                <c:pt idx="711">
                  <c:v>6.6358334223371798E-2</c:v>
                </c:pt>
                <c:pt idx="712">
                  <c:v>5.7390991760673603E-2</c:v>
                </c:pt>
                <c:pt idx="713">
                  <c:v>5.6793168929855399E-2</c:v>
                </c:pt>
                <c:pt idx="714">
                  <c:v>3.8260661173853197E-2</c:v>
                </c:pt>
                <c:pt idx="715">
                  <c:v>1.8532507756002198E-2</c:v>
                </c:pt>
                <c:pt idx="716">
                  <c:v>4.7228003636339E-2</c:v>
                </c:pt>
                <c:pt idx="717">
                  <c:v>5.7390991760886002E-2</c:v>
                </c:pt>
                <c:pt idx="718">
                  <c:v>5.6793168929855399E-2</c:v>
                </c:pt>
                <c:pt idx="719">
                  <c:v>5.7390991760673603E-2</c:v>
                </c:pt>
                <c:pt idx="720">
                  <c:v>3.7662838343035E-2</c:v>
                </c:pt>
                <c:pt idx="721">
                  <c:v>5.7390991760673603E-2</c:v>
                </c:pt>
                <c:pt idx="722">
                  <c:v>1.8532507756002198E-2</c:v>
                </c:pt>
                <c:pt idx="723">
                  <c:v>2.8695495880336801E-2</c:v>
                </c:pt>
                <c:pt idx="724">
                  <c:v>5.6793168930067799E-2</c:v>
                </c:pt>
                <c:pt idx="725">
                  <c:v>6.6358334223159399E-2</c:v>
                </c:pt>
                <c:pt idx="726">
                  <c:v>5.7390991760886002E-2</c:v>
                </c:pt>
                <c:pt idx="727">
                  <c:v>3.8260661173640798E-2</c:v>
                </c:pt>
                <c:pt idx="728">
                  <c:v>5.6195346099037098E-2</c:v>
                </c:pt>
                <c:pt idx="729">
                  <c:v>7.5923499516888204E-2</c:v>
                </c:pt>
                <c:pt idx="730">
                  <c:v>5.7390991760673603E-2</c:v>
                </c:pt>
                <c:pt idx="731">
                  <c:v>2.8695495880336801E-2</c:v>
                </c:pt>
                <c:pt idx="732">
                  <c:v>9.5651652935163992E-3</c:v>
                </c:pt>
                <c:pt idx="733">
                  <c:v>3.7662838343035E-2</c:v>
                </c:pt>
                <c:pt idx="734">
                  <c:v>3.8260661173853197E-2</c:v>
                </c:pt>
                <c:pt idx="735">
                  <c:v>6.6358334223159399E-2</c:v>
                </c:pt>
                <c:pt idx="736">
                  <c:v>5.6793168930067799E-2</c:v>
                </c:pt>
                <c:pt idx="737">
                  <c:v>6.6358334223159399E-2</c:v>
                </c:pt>
                <c:pt idx="738">
                  <c:v>6.6956157054190002E-2</c:v>
                </c:pt>
                <c:pt idx="739">
                  <c:v>4.7228003636551399E-2</c:v>
                </c:pt>
                <c:pt idx="740">
                  <c:v>5.7390991760673603E-2</c:v>
                </c:pt>
                <c:pt idx="741">
                  <c:v>4.7228003636339E-2</c:v>
                </c:pt>
                <c:pt idx="742">
                  <c:v>2.8695495880336801E-2</c:v>
                </c:pt>
                <c:pt idx="743">
                  <c:v>6.6358334223371798E-2</c:v>
                </c:pt>
                <c:pt idx="744">
                  <c:v>3.8260661173853197E-2</c:v>
                </c:pt>
                <c:pt idx="745">
                  <c:v>5.6793168929855399E-2</c:v>
                </c:pt>
                <c:pt idx="746">
                  <c:v>4.7228003636551399E-2</c:v>
                </c:pt>
                <c:pt idx="747">
                  <c:v>2.8695495880336801E-2</c:v>
                </c:pt>
                <c:pt idx="748">
                  <c:v>3.7662838342822601E-2</c:v>
                </c:pt>
                <c:pt idx="749">
                  <c:v>3.8260661173853197E-2</c:v>
                </c:pt>
                <c:pt idx="750">
                  <c:v>4.7825826467369603E-2</c:v>
                </c:pt>
                <c:pt idx="751">
                  <c:v>4.7228003636339E-2</c:v>
                </c:pt>
                <c:pt idx="752">
                  <c:v>6.6358334223371798E-2</c:v>
                </c:pt>
                <c:pt idx="753">
                  <c:v>5.6793168929855399E-2</c:v>
                </c:pt>
                <c:pt idx="754">
                  <c:v>6.6956157054190002E-2</c:v>
                </c:pt>
                <c:pt idx="755">
                  <c:v>4.7228003636551399E-2</c:v>
                </c:pt>
                <c:pt idx="756">
                  <c:v>5.7390991760673603E-2</c:v>
                </c:pt>
                <c:pt idx="757">
                  <c:v>4.7228003636339E-2</c:v>
                </c:pt>
                <c:pt idx="758">
                  <c:v>5.7390991760673603E-2</c:v>
                </c:pt>
                <c:pt idx="759">
                  <c:v>7.5923499516888204E-2</c:v>
                </c:pt>
                <c:pt idx="760">
                  <c:v>6.6358334223371798E-2</c:v>
                </c:pt>
                <c:pt idx="761">
                  <c:v>3.8260661173853197E-2</c:v>
                </c:pt>
                <c:pt idx="762">
                  <c:v>3.7662838342822601E-2</c:v>
                </c:pt>
                <c:pt idx="763">
                  <c:v>3.8260661173853197E-2</c:v>
                </c:pt>
                <c:pt idx="764">
                  <c:v>3.7662838343035E-2</c:v>
                </c:pt>
                <c:pt idx="765">
                  <c:v>6.5760511392553497E-2</c:v>
                </c:pt>
                <c:pt idx="766">
                  <c:v>1.9728153417638599E-2</c:v>
                </c:pt>
                <c:pt idx="767">
                  <c:v>1.8532507756002198E-2</c:v>
                </c:pt>
                <c:pt idx="768">
                  <c:v>5.7390991760886002E-2</c:v>
                </c:pt>
                <c:pt idx="769">
                  <c:v>8.4890841979373993E-2</c:v>
                </c:pt>
                <c:pt idx="770">
                  <c:v>6.6956157054190002E-2</c:v>
                </c:pt>
                <c:pt idx="771">
                  <c:v>6.6358334223371798E-2</c:v>
                </c:pt>
                <c:pt idx="772">
                  <c:v>5.6793168929855399E-2</c:v>
                </c:pt>
                <c:pt idx="773">
                  <c:v>3.8260661173640798E-2</c:v>
                </c:pt>
                <c:pt idx="774">
                  <c:v>1.9130330587032798E-2</c:v>
                </c:pt>
                <c:pt idx="775">
                  <c:v>2.8695495880336801E-2</c:v>
                </c:pt>
                <c:pt idx="776">
                  <c:v>5.6793168929855399E-2</c:v>
                </c:pt>
                <c:pt idx="777">
                  <c:v>6.6358334223371798E-2</c:v>
                </c:pt>
                <c:pt idx="778">
                  <c:v>6.6358334223371798E-2</c:v>
                </c:pt>
                <c:pt idx="779">
                  <c:v>0.104618995397013</c:v>
                </c:pt>
                <c:pt idx="780">
                  <c:v>8.5488664810404499E-2</c:v>
                </c:pt>
                <c:pt idx="781">
                  <c:v>1.9130330586820399E-2</c:v>
                </c:pt>
                <c:pt idx="782">
                  <c:v>7.5923499516888204E-2</c:v>
                </c:pt>
                <c:pt idx="783">
                  <c:v>7.5923499516675805E-2</c:v>
                </c:pt>
                <c:pt idx="784">
                  <c:v>4.7825826467369603E-2</c:v>
                </c:pt>
                <c:pt idx="785">
                  <c:v>8.9673424624857802E-3</c:v>
                </c:pt>
                <c:pt idx="786">
                  <c:v>0</c:v>
                </c:pt>
                <c:pt idx="787">
                  <c:v>0.14287965657107801</c:v>
                </c:pt>
                <c:pt idx="788">
                  <c:v>0.13331449127734901</c:v>
                </c:pt>
                <c:pt idx="789">
                  <c:v>0.18054249491411301</c:v>
                </c:pt>
                <c:pt idx="790">
                  <c:v>5.7390991760886002E-2</c:v>
                </c:pt>
                <c:pt idx="791">
                  <c:v>4.7228003636339E-2</c:v>
                </c:pt>
                <c:pt idx="792">
                  <c:v>7.5923499516888204E-2</c:v>
                </c:pt>
                <c:pt idx="793">
                  <c:v>8.9673424624857802E-3</c:v>
                </c:pt>
                <c:pt idx="794">
                  <c:v>4.7228003636551399E-2</c:v>
                </c:pt>
                <c:pt idx="795">
                  <c:v>0.124347148814864</c:v>
                </c:pt>
                <c:pt idx="796">
                  <c:v>3.7662838342822601E-2</c:v>
                </c:pt>
                <c:pt idx="797">
                  <c:v>6.6956157054190002E-2</c:v>
                </c:pt>
                <c:pt idx="798">
                  <c:v>9.4456007272890302E-2</c:v>
                </c:pt>
                <c:pt idx="799">
                  <c:v>5.7390991760673603E-2</c:v>
                </c:pt>
                <c:pt idx="800">
                  <c:v>2.8097673049518601E-2</c:v>
                </c:pt>
                <c:pt idx="801">
                  <c:v>4.7825826467369603E-2</c:v>
                </c:pt>
                <c:pt idx="802">
                  <c:v>4.7228003636339E-2</c:v>
                </c:pt>
                <c:pt idx="803">
                  <c:v>2.8695495880549201E-2</c:v>
                </c:pt>
                <c:pt idx="804">
                  <c:v>4.7228003636339E-2</c:v>
                </c:pt>
                <c:pt idx="805">
                  <c:v>0.104618995397225</c:v>
                </c:pt>
                <c:pt idx="806">
                  <c:v>0.104618995397013</c:v>
                </c:pt>
                <c:pt idx="807">
                  <c:v>2.8097673049518601E-2</c:v>
                </c:pt>
                <c:pt idx="808">
                  <c:v>2.8695495880336801E-2</c:v>
                </c:pt>
                <c:pt idx="809">
                  <c:v>6.6358334223371798E-2</c:v>
                </c:pt>
                <c:pt idx="810">
                  <c:v>8.5488664810192197E-2</c:v>
                </c:pt>
                <c:pt idx="811">
                  <c:v>7.5923499516888204E-2</c:v>
                </c:pt>
                <c:pt idx="812">
                  <c:v>1.9130330586820399E-2</c:v>
                </c:pt>
                <c:pt idx="813">
                  <c:v>9.5651652935163992E-3</c:v>
                </c:pt>
                <c:pt idx="814">
                  <c:v>8.4890841979373993E-2</c:v>
                </c:pt>
                <c:pt idx="815">
                  <c:v>0.11478198352155999</c:v>
                </c:pt>
                <c:pt idx="816">
                  <c:v>4.7228003636339E-2</c:v>
                </c:pt>
                <c:pt idx="817">
                  <c:v>9.5651652935163992E-3</c:v>
                </c:pt>
                <c:pt idx="818">
                  <c:v>7.5923499516675805E-2</c:v>
                </c:pt>
                <c:pt idx="819">
                  <c:v>5.7390991760886002E-2</c:v>
                </c:pt>
                <c:pt idx="820">
                  <c:v>4.7228003636339E-2</c:v>
                </c:pt>
                <c:pt idx="821">
                  <c:v>6.6358334223371798E-2</c:v>
                </c:pt>
                <c:pt idx="822">
                  <c:v>5.6793168929855399E-2</c:v>
                </c:pt>
                <c:pt idx="823">
                  <c:v>6.6358334223371798E-2</c:v>
                </c:pt>
                <c:pt idx="824">
                  <c:v>0.13331449127756201</c:v>
                </c:pt>
                <c:pt idx="825">
                  <c:v>8.5488664810192197E-2</c:v>
                </c:pt>
                <c:pt idx="826">
                  <c:v>0</c:v>
                </c:pt>
                <c:pt idx="827">
                  <c:v>2.8695495880336801E-2</c:v>
                </c:pt>
                <c:pt idx="828">
                  <c:v>0.104618995397225</c:v>
                </c:pt>
                <c:pt idx="829">
                  <c:v>9.4456007272678E-2</c:v>
                </c:pt>
                <c:pt idx="830">
                  <c:v>9.56516529330401E-3</c:v>
                </c:pt>
                <c:pt idx="831">
                  <c:v>3.8260661173640798E-2</c:v>
                </c:pt>
                <c:pt idx="832">
                  <c:v>0.13331449127756201</c:v>
                </c:pt>
                <c:pt idx="833">
                  <c:v>5.6793168929855399E-2</c:v>
                </c:pt>
                <c:pt idx="834">
                  <c:v>5.6793168929855399E-2</c:v>
                </c:pt>
                <c:pt idx="835">
                  <c:v>0.104021172566407</c:v>
                </c:pt>
                <c:pt idx="836">
                  <c:v>2.8695495880336801E-2</c:v>
                </c:pt>
                <c:pt idx="837">
                  <c:v>3.8260661173853197E-2</c:v>
                </c:pt>
                <c:pt idx="838">
                  <c:v>6.6358334223371798E-2</c:v>
                </c:pt>
                <c:pt idx="839">
                  <c:v>0.104618995397013</c:v>
                </c:pt>
                <c:pt idx="840">
                  <c:v>5.6793168930067799E-2</c:v>
                </c:pt>
                <c:pt idx="841">
                  <c:v>4.7825826467157197E-2</c:v>
                </c:pt>
                <c:pt idx="842">
                  <c:v>2.8097673049518601E-2</c:v>
                </c:pt>
                <c:pt idx="843">
                  <c:v>4.7825826467369603E-2</c:v>
                </c:pt>
                <c:pt idx="844">
                  <c:v>5.6793168929855399E-2</c:v>
                </c:pt>
                <c:pt idx="845">
                  <c:v>9.5053830103708506E-2</c:v>
                </c:pt>
                <c:pt idx="846">
                  <c:v>8.5488664810192197E-2</c:v>
                </c:pt>
                <c:pt idx="847">
                  <c:v>8.6086487641010401E-2</c:v>
                </c:pt>
                <c:pt idx="848">
                  <c:v>7.5923499516888204E-2</c:v>
                </c:pt>
                <c:pt idx="849">
                  <c:v>5.6195346099037098E-2</c:v>
                </c:pt>
                <c:pt idx="850">
                  <c:v>6.6956157054190002E-2</c:v>
                </c:pt>
                <c:pt idx="851">
                  <c:v>8.4890841979373993E-2</c:v>
                </c:pt>
                <c:pt idx="852">
                  <c:v>3.8260661173853197E-2</c:v>
                </c:pt>
                <c:pt idx="853">
                  <c:v>5.7390991760673603E-2</c:v>
                </c:pt>
                <c:pt idx="854">
                  <c:v>4.7228003636339E-2</c:v>
                </c:pt>
                <c:pt idx="855">
                  <c:v>3.7662838343035E-2</c:v>
                </c:pt>
                <c:pt idx="856">
                  <c:v>7.5923499516888204E-2</c:v>
                </c:pt>
                <c:pt idx="857">
                  <c:v>4.7825826467157197E-2</c:v>
                </c:pt>
                <c:pt idx="858">
                  <c:v>5.6793168929855399E-2</c:v>
                </c:pt>
                <c:pt idx="859">
                  <c:v>8.5488664810192197E-2</c:v>
                </c:pt>
                <c:pt idx="860">
                  <c:v>8.60864876412228E-2</c:v>
                </c:pt>
                <c:pt idx="861">
                  <c:v>6.5760511392553497E-2</c:v>
                </c:pt>
                <c:pt idx="862">
                  <c:v>8.6086487641010401E-2</c:v>
                </c:pt>
                <c:pt idx="863">
                  <c:v>4.7228003636339E-2</c:v>
                </c:pt>
                <c:pt idx="864">
                  <c:v>5.7390991760886002E-2</c:v>
                </c:pt>
                <c:pt idx="865">
                  <c:v>6.5760511392341195E-2</c:v>
                </c:pt>
                <c:pt idx="866">
                  <c:v>5.7390991760673603E-2</c:v>
                </c:pt>
                <c:pt idx="867">
                  <c:v>5.6793168930067799E-2</c:v>
                </c:pt>
                <c:pt idx="868">
                  <c:v>9.5053830103708506E-2</c:v>
                </c:pt>
                <c:pt idx="869">
                  <c:v>5.7390991760673603E-2</c:v>
                </c:pt>
                <c:pt idx="870">
                  <c:v>5.6793168929855399E-2</c:v>
                </c:pt>
                <c:pt idx="871">
                  <c:v>8.4890841979373993E-2</c:v>
                </c:pt>
                <c:pt idx="872">
                  <c:v>2.8695495880336801E-2</c:v>
                </c:pt>
                <c:pt idx="873">
                  <c:v>8.5488664810192197E-2</c:v>
                </c:pt>
                <c:pt idx="874">
                  <c:v>6.6358334223371798E-2</c:v>
                </c:pt>
                <c:pt idx="875">
                  <c:v>7.5923499516888204E-2</c:v>
                </c:pt>
                <c:pt idx="876">
                  <c:v>8.6086487641010401E-2</c:v>
                </c:pt>
                <c:pt idx="877">
                  <c:v>6.5760511392553497E-2</c:v>
                </c:pt>
                <c:pt idx="878">
                  <c:v>6.6956157054190002E-2</c:v>
                </c:pt>
                <c:pt idx="879">
                  <c:v>8.6086487641010401E-2</c:v>
                </c:pt>
                <c:pt idx="880">
                  <c:v>6.5760511392553497E-2</c:v>
                </c:pt>
                <c:pt idx="881">
                  <c:v>6.6358334223371798E-2</c:v>
                </c:pt>
                <c:pt idx="882">
                  <c:v>6.6956157054190002E-2</c:v>
                </c:pt>
                <c:pt idx="883">
                  <c:v>4.7228003636339E-2</c:v>
                </c:pt>
                <c:pt idx="884">
                  <c:v>5.7390991760673603E-2</c:v>
                </c:pt>
                <c:pt idx="885">
                  <c:v>6.6358334223371798E-2</c:v>
                </c:pt>
                <c:pt idx="886">
                  <c:v>7.5923499516888204E-2</c:v>
                </c:pt>
                <c:pt idx="887">
                  <c:v>9.5053830103708506E-2</c:v>
                </c:pt>
                <c:pt idx="888">
                  <c:v>5.6793168929855399E-2</c:v>
                </c:pt>
                <c:pt idx="889">
                  <c:v>4.7825826467157197E-2</c:v>
                </c:pt>
                <c:pt idx="890">
                  <c:v>6.6358334223371798E-2</c:v>
                </c:pt>
                <c:pt idx="891">
                  <c:v>7.5923499516888204E-2</c:v>
                </c:pt>
                <c:pt idx="892">
                  <c:v>0.104618995397013</c:v>
                </c:pt>
                <c:pt idx="893">
                  <c:v>7.5923499516888204E-2</c:v>
                </c:pt>
                <c:pt idx="894">
                  <c:v>4.7228003636339E-2</c:v>
                </c:pt>
                <c:pt idx="895">
                  <c:v>5.7390991760673603E-2</c:v>
                </c:pt>
                <c:pt idx="896">
                  <c:v>5.6793168929855399E-2</c:v>
                </c:pt>
                <c:pt idx="897">
                  <c:v>5.7390991760886002E-2</c:v>
                </c:pt>
                <c:pt idx="898">
                  <c:v>6.5760511392341195E-2</c:v>
                </c:pt>
                <c:pt idx="899">
                  <c:v>7.6521322347706394E-2</c:v>
                </c:pt>
                <c:pt idx="900">
                  <c:v>9.4456007272890302E-2</c:v>
                </c:pt>
                <c:pt idx="901">
                  <c:v>4.7228003636339E-2</c:v>
                </c:pt>
                <c:pt idx="902">
                  <c:v>7.5923499516888204E-2</c:v>
                </c:pt>
                <c:pt idx="903">
                  <c:v>5.7390991760673603E-2</c:v>
                </c:pt>
                <c:pt idx="904">
                  <c:v>7.5923499516888204E-2</c:v>
                </c:pt>
                <c:pt idx="905">
                  <c:v>6.6956157054190002E-2</c:v>
                </c:pt>
                <c:pt idx="906">
                  <c:v>8.4890841979373993E-2</c:v>
                </c:pt>
                <c:pt idx="907">
                  <c:v>8.5488664810192197E-2</c:v>
                </c:pt>
                <c:pt idx="908">
                  <c:v>6.6956157054190002E-2</c:v>
                </c:pt>
                <c:pt idx="909">
                  <c:v>6.6358334223371798E-2</c:v>
                </c:pt>
                <c:pt idx="910">
                  <c:v>8.5488664810192197E-2</c:v>
                </c:pt>
                <c:pt idx="911">
                  <c:v>9.5053830103708506E-2</c:v>
                </c:pt>
                <c:pt idx="912">
                  <c:v>6.6358334223371798E-2</c:v>
                </c:pt>
                <c:pt idx="913">
                  <c:v>4.7825826467157197E-2</c:v>
                </c:pt>
                <c:pt idx="914">
                  <c:v>4.7228003636551399E-2</c:v>
                </c:pt>
                <c:pt idx="915">
                  <c:v>7.5923499516675805E-2</c:v>
                </c:pt>
                <c:pt idx="916">
                  <c:v>8.5488664810192197E-2</c:v>
                </c:pt>
                <c:pt idx="917">
                  <c:v>7.6521322347706394E-2</c:v>
                </c:pt>
              </c:numCache>
            </c:numRef>
          </c:yVal>
          <c:smooth val="1"/>
          <c:extLst xmlns:c16r2="http://schemas.microsoft.com/office/drawing/2015/06/chart">
            <c:ext xmlns:c16="http://schemas.microsoft.com/office/drawing/2014/chart" uri="{C3380CC4-5D6E-409C-BE32-E72D297353CC}">
              <c16:uniqueId val="{00000000-71F5-BC4B-AB84-E48B7705ACD5}"/>
            </c:ext>
          </c:extLst>
        </c:ser>
        <c:ser>
          <c:idx val="1"/>
          <c:order val="1"/>
          <c:tx>
            <c:v>15OH</c:v>
          </c:tx>
          <c:spPr>
            <a:ln w="0" cap="rnd">
              <a:solidFill>
                <a:srgbClr val="7030A0"/>
              </a:solidFill>
              <a:round/>
            </a:ln>
            <a:effectLst/>
          </c:spPr>
          <c:marker>
            <c:symbol val="none"/>
          </c:marker>
          <c:xVal>
            <c:numRef>
              <c:f>'DTG Biomass @20'!$F$3:$F$920</c:f>
              <c:numCache>
                <c:formatCode>General</c:formatCode>
                <c:ptCount val="918"/>
                <c:pt idx="0">
                  <c:v>303.86500000000001</c:v>
                </c:pt>
                <c:pt idx="1">
                  <c:v>304.49499999999978</c:v>
                </c:pt>
                <c:pt idx="2">
                  <c:v>305.166</c:v>
                </c:pt>
                <c:pt idx="3">
                  <c:v>305.85699999999991</c:v>
                </c:pt>
                <c:pt idx="4">
                  <c:v>306.55399999999992</c:v>
                </c:pt>
                <c:pt idx="5">
                  <c:v>307.26299999999992</c:v>
                </c:pt>
                <c:pt idx="6">
                  <c:v>307.96899999999982</c:v>
                </c:pt>
                <c:pt idx="7">
                  <c:v>308.67099999999999</c:v>
                </c:pt>
                <c:pt idx="8">
                  <c:v>309.37899999999979</c:v>
                </c:pt>
                <c:pt idx="9">
                  <c:v>310.08199999999982</c:v>
                </c:pt>
                <c:pt idx="10">
                  <c:v>310.79099999999983</c:v>
                </c:pt>
                <c:pt idx="11">
                  <c:v>311.49</c:v>
                </c:pt>
                <c:pt idx="12">
                  <c:v>312.18199999999979</c:v>
                </c:pt>
                <c:pt idx="13">
                  <c:v>312.875</c:v>
                </c:pt>
                <c:pt idx="14">
                  <c:v>313.57</c:v>
                </c:pt>
                <c:pt idx="15">
                  <c:v>314.26299999999992</c:v>
                </c:pt>
                <c:pt idx="16">
                  <c:v>314.95499999999993</c:v>
                </c:pt>
                <c:pt idx="17">
                  <c:v>315.64999999999998</c:v>
                </c:pt>
                <c:pt idx="18">
                  <c:v>316.34199999999993</c:v>
                </c:pt>
                <c:pt idx="19">
                  <c:v>317.03299999999979</c:v>
                </c:pt>
                <c:pt idx="20">
                  <c:v>317.72299999999979</c:v>
                </c:pt>
                <c:pt idx="21">
                  <c:v>318.4289999999998</c:v>
                </c:pt>
                <c:pt idx="22">
                  <c:v>319.14</c:v>
                </c:pt>
                <c:pt idx="23">
                  <c:v>319.85300000000001</c:v>
                </c:pt>
                <c:pt idx="24">
                  <c:v>320.57399999999978</c:v>
                </c:pt>
                <c:pt idx="25">
                  <c:v>321.30399999999992</c:v>
                </c:pt>
                <c:pt idx="26">
                  <c:v>322.03499999999991</c:v>
                </c:pt>
                <c:pt idx="27">
                  <c:v>322.76399999999978</c:v>
                </c:pt>
                <c:pt idx="28">
                  <c:v>323.49099999999981</c:v>
                </c:pt>
                <c:pt idx="29">
                  <c:v>324.20999999999992</c:v>
                </c:pt>
                <c:pt idx="30">
                  <c:v>324.92499999999978</c:v>
                </c:pt>
                <c:pt idx="31">
                  <c:v>325.64299999999997</c:v>
                </c:pt>
                <c:pt idx="32">
                  <c:v>326.36899999999991</c:v>
                </c:pt>
                <c:pt idx="33">
                  <c:v>327.101</c:v>
                </c:pt>
                <c:pt idx="34">
                  <c:v>327.83499999999992</c:v>
                </c:pt>
                <c:pt idx="35">
                  <c:v>328.572</c:v>
                </c:pt>
                <c:pt idx="36">
                  <c:v>329.30699999999979</c:v>
                </c:pt>
                <c:pt idx="37">
                  <c:v>330.048</c:v>
                </c:pt>
                <c:pt idx="38">
                  <c:v>330.78799999999978</c:v>
                </c:pt>
                <c:pt idx="39">
                  <c:v>331.529</c:v>
                </c:pt>
                <c:pt idx="40">
                  <c:v>332.26299999999992</c:v>
                </c:pt>
                <c:pt idx="41">
                  <c:v>332.9869999999998</c:v>
                </c:pt>
                <c:pt idx="42">
                  <c:v>333.70899999999978</c:v>
                </c:pt>
                <c:pt idx="43">
                  <c:v>334.44299999999993</c:v>
                </c:pt>
                <c:pt idx="44">
                  <c:v>335.173</c:v>
                </c:pt>
                <c:pt idx="45">
                  <c:v>335.90599999999978</c:v>
                </c:pt>
                <c:pt idx="46">
                  <c:v>336.63899999999978</c:v>
                </c:pt>
                <c:pt idx="47">
                  <c:v>337.37399999999991</c:v>
                </c:pt>
                <c:pt idx="48">
                  <c:v>338.11099999999999</c:v>
                </c:pt>
                <c:pt idx="49">
                  <c:v>338.846</c:v>
                </c:pt>
                <c:pt idx="50">
                  <c:v>339.58</c:v>
                </c:pt>
                <c:pt idx="51">
                  <c:v>340.31200000000001</c:v>
                </c:pt>
                <c:pt idx="52">
                  <c:v>341.05399999999992</c:v>
                </c:pt>
                <c:pt idx="53">
                  <c:v>341.80199999999991</c:v>
                </c:pt>
                <c:pt idx="54">
                  <c:v>342.54599999999999</c:v>
                </c:pt>
                <c:pt idx="55">
                  <c:v>343.28800000000001</c:v>
                </c:pt>
                <c:pt idx="56">
                  <c:v>344.02699999999982</c:v>
                </c:pt>
                <c:pt idx="57">
                  <c:v>344.77099999999979</c:v>
                </c:pt>
                <c:pt idx="58">
                  <c:v>345.51799999999992</c:v>
                </c:pt>
                <c:pt idx="59">
                  <c:v>346.26199999999977</c:v>
                </c:pt>
                <c:pt idx="60">
                  <c:v>347.00399999999979</c:v>
                </c:pt>
                <c:pt idx="61">
                  <c:v>347.74199999999979</c:v>
                </c:pt>
                <c:pt idx="62">
                  <c:v>348.48399999999981</c:v>
                </c:pt>
                <c:pt idx="63">
                  <c:v>349.22599999999977</c:v>
                </c:pt>
                <c:pt idx="64">
                  <c:v>349.96799999999979</c:v>
                </c:pt>
                <c:pt idx="65">
                  <c:v>350.70799999999991</c:v>
                </c:pt>
                <c:pt idx="66">
                  <c:v>351.45</c:v>
                </c:pt>
                <c:pt idx="67">
                  <c:v>352.19099999999992</c:v>
                </c:pt>
                <c:pt idx="68">
                  <c:v>352.93899999999979</c:v>
                </c:pt>
                <c:pt idx="69">
                  <c:v>353.69499999999999</c:v>
                </c:pt>
                <c:pt idx="70">
                  <c:v>354.44399999999979</c:v>
                </c:pt>
                <c:pt idx="71">
                  <c:v>355.18599999999992</c:v>
                </c:pt>
                <c:pt idx="72">
                  <c:v>355.92999999999978</c:v>
                </c:pt>
                <c:pt idx="73">
                  <c:v>356.67099999999999</c:v>
                </c:pt>
                <c:pt idx="74">
                  <c:v>357.41199999999981</c:v>
                </c:pt>
                <c:pt idx="75">
                  <c:v>358.15699999999993</c:v>
                </c:pt>
                <c:pt idx="76">
                  <c:v>358.90199999999982</c:v>
                </c:pt>
                <c:pt idx="77">
                  <c:v>359.64299999999997</c:v>
                </c:pt>
                <c:pt idx="78">
                  <c:v>360.38399999999979</c:v>
                </c:pt>
                <c:pt idx="79">
                  <c:v>361.12799999999999</c:v>
                </c:pt>
                <c:pt idx="80">
                  <c:v>361.87</c:v>
                </c:pt>
                <c:pt idx="81">
                  <c:v>362.60799999999989</c:v>
                </c:pt>
                <c:pt idx="82">
                  <c:v>363.33799999999991</c:v>
                </c:pt>
                <c:pt idx="83">
                  <c:v>364.06200000000001</c:v>
                </c:pt>
                <c:pt idx="84">
                  <c:v>364.78099999999978</c:v>
                </c:pt>
                <c:pt idx="85">
                  <c:v>365.505</c:v>
                </c:pt>
                <c:pt idx="86">
                  <c:v>366.22799999999978</c:v>
                </c:pt>
                <c:pt idx="87">
                  <c:v>366.94799999999992</c:v>
                </c:pt>
                <c:pt idx="88">
                  <c:v>367.66800000000001</c:v>
                </c:pt>
                <c:pt idx="89">
                  <c:v>368.392</c:v>
                </c:pt>
                <c:pt idx="90">
                  <c:v>369.12899999999979</c:v>
                </c:pt>
                <c:pt idx="91">
                  <c:v>369.86299999999989</c:v>
                </c:pt>
                <c:pt idx="92">
                  <c:v>370.58499999999992</c:v>
                </c:pt>
                <c:pt idx="93">
                  <c:v>371.30399999999992</c:v>
                </c:pt>
                <c:pt idx="94">
                  <c:v>372.02699999999982</c:v>
                </c:pt>
                <c:pt idx="95">
                  <c:v>372.74799999999999</c:v>
                </c:pt>
                <c:pt idx="96">
                  <c:v>373.46999999999991</c:v>
                </c:pt>
                <c:pt idx="97">
                  <c:v>374.2</c:v>
                </c:pt>
                <c:pt idx="98">
                  <c:v>374.9289999999998</c:v>
                </c:pt>
                <c:pt idx="99">
                  <c:v>375.65499999999997</c:v>
                </c:pt>
                <c:pt idx="100">
                  <c:v>376.38</c:v>
                </c:pt>
                <c:pt idx="101">
                  <c:v>377.09899999999982</c:v>
                </c:pt>
                <c:pt idx="102">
                  <c:v>377.81899999999979</c:v>
                </c:pt>
                <c:pt idx="103">
                  <c:v>378.53399999999982</c:v>
                </c:pt>
                <c:pt idx="104">
                  <c:v>379.24199999999979</c:v>
                </c:pt>
                <c:pt idx="105">
                  <c:v>379.95299999999992</c:v>
                </c:pt>
                <c:pt idx="106">
                  <c:v>380.67599999999999</c:v>
                </c:pt>
                <c:pt idx="107">
                  <c:v>381.38900000000001</c:v>
                </c:pt>
                <c:pt idx="108">
                  <c:v>382.09899999999982</c:v>
                </c:pt>
                <c:pt idx="109">
                  <c:v>382.80799999999999</c:v>
                </c:pt>
                <c:pt idx="110">
                  <c:v>383.51</c:v>
                </c:pt>
                <c:pt idx="111">
                  <c:v>384.21399999999983</c:v>
                </c:pt>
                <c:pt idx="112">
                  <c:v>384.93799999999982</c:v>
                </c:pt>
                <c:pt idx="113">
                  <c:v>385.72899999999981</c:v>
                </c:pt>
                <c:pt idx="114">
                  <c:v>386.57</c:v>
                </c:pt>
                <c:pt idx="115">
                  <c:v>387.42799999999983</c:v>
                </c:pt>
                <c:pt idx="116">
                  <c:v>388.29999999999978</c:v>
                </c:pt>
                <c:pt idx="117">
                  <c:v>389.18099999999993</c:v>
                </c:pt>
                <c:pt idx="118">
                  <c:v>390.07</c:v>
                </c:pt>
                <c:pt idx="119">
                  <c:v>390.96699999999981</c:v>
                </c:pt>
                <c:pt idx="120">
                  <c:v>391.86500000000001</c:v>
                </c:pt>
                <c:pt idx="121">
                  <c:v>392.76</c:v>
                </c:pt>
                <c:pt idx="122">
                  <c:v>393.65</c:v>
                </c:pt>
                <c:pt idx="123">
                  <c:v>394.54199999999992</c:v>
                </c:pt>
                <c:pt idx="124">
                  <c:v>395.43299999999982</c:v>
                </c:pt>
                <c:pt idx="125">
                  <c:v>396.32499999999999</c:v>
                </c:pt>
                <c:pt idx="126">
                  <c:v>397.21899999999982</c:v>
                </c:pt>
                <c:pt idx="127">
                  <c:v>398.10599999999999</c:v>
                </c:pt>
                <c:pt idx="128">
                  <c:v>398.98899999999981</c:v>
                </c:pt>
                <c:pt idx="129">
                  <c:v>399.86399999999992</c:v>
                </c:pt>
                <c:pt idx="130">
                  <c:v>400.7369999999998</c:v>
                </c:pt>
                <c:pt idx="131">
                  <c:v>401.61500000000001</c:v>
                </c:pt>
                <c:pt idx="132">
                  <c:v>402.48899999999981</c:v>
                </c:pt>
                <c:pt idx="133">
                  <c:v>403.35500000000002</c:v>
                </c:pt>
                <c:pt idx="134">
                  <c:v>404.22199999999981</c:v>
                </c:pt>
                <c:pt idx="135">
                  <c:v>405.09499999999991</c:v>
                </c:pt>
                <c:pt idx="136">
                  <c:v>405.98099999999982</c:v>
                </c:pt>
                <c:pt idx="137">
                  <c:v>406.86699999999979</c:v>
                </c:pt>
                <c:pt idx="138">
                  <c:v>407.75299999999999</c:v>
                </c:pt>
                <c:pt idx="139">
                  <c:v>408.63299999999992</c:v>
                </c:pt>
                <c:pt idx="140">
                  <c:v>409.505</c:v>
                </c:pt>
                <c:pt idx="141">
                  <c:v>410.37399999999991</c:v>
                </c:pt>
                <c:pt idx="142">
                  <c:v>411.23799999999977</c:v>
                </c:pt>
                <c:pt idx="143">
                  <c:v>412.10500000000002</c:v>
                </c:pt>
                <c:pt idx="144">
                  <c:v>412.97799999999978</c:v>
                </c:pt>
                <c:pt idx="145">
                  <c:v>413.85</c:v>
                </c:pt>
                <c:pt idx="146">
                  <c:v>414.72799999999978</c:v>
                </c:pt>
                <c:pt idx="147">
                  <c:v>415.60799999999989</c:v>
                </c:pt>
                <c:pt idx="148">
                  <c:v>416.4869999999998</c:v>
                </c:pt>
                <c:pt idx="149">
                  <c:v>417.36099999999999</c:v>
                </c:pt>
                <c:pt idx="150">
                  <c:v>418.23</c:v>
                </c:pt>
                <c:pt idx="151">
                  <c:v>419.101</c:v>
                </c:pt>
                <c:pt idx="152">
                  <c:v>419.97799999999978</c:v>
                </c:pt>
                <c:pt idx="153">
                  <c:v>420.85399999999993</c:v>
                </c:pt>
                <c:pt idx="154">
                  <c:v>421.72599999999977</c:v>
                </c:pt>
                <c:pt idx="155">
                  <c:v>422.59499999999991</c:v>
                </c:pt>
                <c:pt idx="156">
                  <c:v>423.46</c:v>
                </c:pt>
                <c:pt idx="157">
                  <c:v>424.32399999999978</c:v>
                </c:pt>
                <c:pt idx="158">
                  <c:v>425.18700000000001</c:v>
                </c:pt>
                <c:pt idx="159">
                  <c:v>426.04699999999991</c:v>
                </c:pt>
                <c:pt idx="160">
                  <c:v>426.90599999999978</c:v>
                </c:pt>
                <c:pt idx="161">
                  <c:v>427.76799999999992</c:v>
                </c:pt>
                <c:pt idx="162">
                  <c:v>428.63900000000001</c:v>
                </c:pt>
                <c:pt idx="163">
                  <c:v>429.50699999999978</c:v>
                </c:pt>
                <c:pt idx="164">
                  <c:v>430.38</c:v>
                </c:pt>
                <c:pt idx="165">
                  <c:v>431.24899999999991</c:v>
                </c:pt>
                <c:pt idx="166">
                  <c:v>432.11099999999999</c:v>
                </c:pt>
                <c:pt idx="167">
                  <c:v>432.97199999999981</c:v>
                </c:pt>
                <c:pt idx="168">
                  <c:v>433.83199999999982</c:v>
                </c:pt>
                <c:pt idx="169">
                  <c:v>434.69399999999979</c:v>
                </c:pt>
                <c:pt idx="170">
                  <c:v>435.55399999999992</c:v>
                </c:pt>
                <c:pt idx="171">
                  <c:v>436.41300000000001</c:v>
                </c:pt>
                <c:pt idx="172">
                  <c:v>437.27</c:v>
                </c:pt>
                <c:pt idx="173">
                  <c:v>438.13400000000001</c:v>
                </c:pt>
                <c:pt idx="174">
                  <c:v>439.00900000000001</c:v>
                </c:pt>
                <c:pt idx="175">
                  <c:v>439.88900000000001</c:v>
                </c:pt>
                <c:pt idx="176">
                  <c:v>440.76900000000001</c:v>
                </c:pt>
                <c:pt idx="177">
                  <c:v>441.65199999999999</c:v>
                </c:pt>
                <c:pt idx="178">
                  <c:v>442.53399999999982</c:v>
                </c:pt>
                <c:pt idx="179">
                  <c:v>443.41899999999981</c:v>
                </c:pt>
                <c:pt idx="180">
                  <c:v>444.29899999999981</c:v>
                </c:pt>
                <c:pt idx="181">
                  <c:v>445.17500000000001</c:v>
                </c:pt>
                <c:pt idx="182">
                  <c:v>446.04500000000002</c:v>
                </c:pt>
                <c:pt idx="183">
                  <c:v>446.91300000000001</c:v>
                </c:pt>
                <c:pt idx="184">
                  <c:v>447.78499999999991</c:v>
                </c:pt>
                <c:pt idx="185">
                  <c:v>448.65300000000002</c:v>
                </c:pt>
                <c:pt idx="186">
                  <c:v>449.52099999999979</c:v>
                </c:pt>
                <c:pt idx="187">
                  <c:v>450.39</c:v>
                </c:pt>
                <c:pt idx="188">
                  <c:v>451.26199999999977</c:v>
                </c:pt>
                <c:pt idx="189">
                  <c:v>452.12799999999999</c:v>
                </c:pt>
                <c:pt idx="190">
                  <c:v>452.9869999999998</c:v>
                </c:pt>
                <c:pt idx="191">
                  <c:v>453.83799999999991</c:v>
                </c:pt>
                <c:pt idx="192">
                  <c:v>454.69099999999992</c:v>
                </c:pt>
                <c:pt idx="193">
                  <c:v>455.53999999999979</c:v>
                </c:pt>
                <c:pt idx="194">
                  <c:v>456.39299999999992</c:v>
                </c:pt>
                <c:pt idx="195">
                  <c:v>457.24199999999979</c:v>
                </c:pt>
                <c:pt idx="196">
                  <c:v>458.09699999999981</c:v>
                </c:pt>
                <c:pt idx="197">
                  <c:v>458.95299999999992</c:v>
                </c:pt>
                <c:pt idx="198">
                  <c:v>459.803</c:v>
                </c:pt>
                <c:pt idx="199">
                  <c:v>460.64800000000002</c:v>
                </c:pt>
                <c:pt idx="200">
                  <c:v>461.49099999999981</c:v>
                </c:pt>
                <c:pt idx="201">
                  <c:v>462.32899999999978</c:v>
                </c:pt>
                <c:pt idx="202">
                  <c:v>463.16500000000002</c:v>
                </c:pt>
                <c:pt idx="203">
                  <c:v>464.00400000000002</c:v>
                </c:pt>
                <c:pt idx="204">
                  <c:v>464.851</c:v>
                </c:pt>
                <c:pt idx="205">
                  <c:v>465.71</c:v>
                </c:pt>
                <c:pt idx="206">
                  <c:v>466.56999999999988</c:v>
                </c:pt>
                <c:pt idx="207">
                  <c:v>467.43099999999981</c:v>
                </c:pt>
                <c:pt idx="208">
                  <c:v>468.28899999999982</c:v>
                </c:pt>
                <c:pt idx="209">
                  <c:v>469.14699999999999</c:v>
                </c:pt>
                <c:pt idx="210">
                  <c:v>469.9939999999998</c:v>
                </c:pt>
                <c:pt idx="211">
                  <c:v>470.83</c:v>
                </c:pt>
                <c:pt idx="212">
                  <c:v>471.66500000000002</c:v>
                </c:pt>
                <c:pt idx="213">
                  <c:v>472.49799999999982</c:v>
                </c:pt>
                <c:pt idx="214">
                  <c:v>473.33100000000002</c:v>
                </c:pt>
                <c:pt idx="215">
                  <c:v>474.16500000000002</c:v>
                </c:pt>
                <c:pt idx="216">
                  <c:v>475.00099999999992</c:v>
                </c:pt>
                <c:pt idx="217">
                  <c:v>475.83899999999983</c:v>
                </c:pt>
                <c:pt idx="218">
                  <c:v>476.673</c:v>
                </c:pt>
                <c:pt idx="219">
                  <c:v>477.51</c:v>
                </c:pt>
                <c:pt idx="220">
                  <c:v>478.34500000000003</c:v>
                </c:pt>
                <c:pt idx="221">
                  <c:v>479.18399999999991</c:v>
                </c:pt>
                <c:pt idx="222">
                  <c:v>480.02299999999991</c:v>
                </c:pt>
                <c:pt idx="223">
                  <c:v>480.86500000000001</c:v>
                </c:pt>
                <c:pt idx="224">
                  <c:v>481.71299999999991</c:v>
                </c:pt>
                <c:pt idx="225">
                  <c:v>482.56799999999993</c:v>
                </c:pt>
                <c:pt idx="226">
                  <c:v>483.42599999999982</c:v>
                </c:pt>
                <c:pt idx="227">
                  <c:v>484.28699999999981</c:v>
                </c:pt>
                <c:pt idx="228">
                  <c:v>485.14800000000002</c:v>
                </c:pt>
                <c:pt idx="229">
                  <c:v>485.99799999999982</c:v>
                </c:pt>
                <c:pt idx="230">
                  <c:v>486.86099999999999</c:v>
                </c:pt>
                <c:pt idx="231">
                  <c:v>487.71299999999991</c:v>
                </c:pt>
                <c:pt idx="232">
                  <c:v>488.56099999999992</c:v>
                </c:pt>
                <c:pt idx="233">
                  <c:v>489.40199999999982</c:v>
                </c:pt>
                <c:pt idx="234">
                  <c:v>490.23299999999978</c:v>
                </c:pt>
                <c:pt idx="235">
                  <c:v>491.05700000000002</c:v>
                </c:pt>
                <c:pt idx="236">
                  <c:v>491.88</c:v>
                </c:pt>
                <c:pt idx="237">
                  <c:v>492.70299999999992</c:v>
                </c:pt>
                <c:pt idx="238">
                  <c:v>493.52699999999982</c:v>
                </c:pt>
                <c:pt idx="239">
                  <c:v>494.34800000000001</c:v>
                </c:pt>
                <c:pt idx="240">
                  <c:v>495.17399999999992</c:v>
                </c:pt>
                <c:pt idx="241">
                  <c:v>496</c:v>
                </c:pt>
                <c:pt idx="242">
                  <c:v>496.81999999999988</c:v>
                </c:pt>
                <c:pt idx="243">
                  <c:v>497.64600000000002</c:v>
                </c:pt>
                <c:pt idx="244">
                  <c:v>498.48</c:v>
                </c:pt>
                <c:pt idx="245">
                  <c:v>499.31700000000001</c:v>
                </c:pt>
                <c:pt idx="246">
                  <c:v>500.15100000000001</c:v>
                </c:pt>
                <c:pt idx="247">
                  <c:v>500.9869999999998</c:v>
                </c:pt>
                <c:pt idx="248">
                  <c:v>501.82599999999991</c:v>
                </c:pt>
                <c:pt idx="249">
                  <c:v>502.66399999999999</c:v>
                </c:pt>
                <c:pt idx="250">
                  <c:v>503.49799999999982</c:v>
                </c:pt>
                <c:pt idx="251">
                  <c:v>504.33299999999991</c:v>
                </c:pt>
                <c:pt idx="252">
                  <c:v>505.16399999999999</c:v>
                </c:pt>
                <c:pt idx="253">
                  <c:v>505.99699999999967</c:v>
                </c:pt>
                <c:pt idx="254">
                  <c:v>506.83199999999982</c:v>
                </c:pt>
                <c:pt idx="255">
                  <c:v>507.66199999999992</c:v>
                </c:pt>
                <c:pt idx="256">
                  <c:v>508.49599999999981</c:v>
                </c:pt>
                <c:pt idx="257">
                  <c:v>509.32799999999992</c:v>
                </c:pt>
                <c:pt idx="258">
                  <c:v>510.16399999999999</c:v>
                </c:pt>
                <c:pt idx="259">
                  <c:v>511.00400000000002</c:v>
                </c:pt>
                <c:pt idx="260">
                  <c:v>511.84399999999988</c:v>
                </c:pt>
                <c:pt idx="261">
                  <c:v>512.68200000000002</c:v>
                </c:pt>
                <c:pt idx="262">
                  <c:v>513.51599999999996</c:v>
                </c:pt>
                <c:pt idx="263">
                  <c:v>514.35499999999979</c:v>
                </c:pt>
                <c:pt idx="264">
                  <c:v>515.19600000000003</c:v>
                </c:pt>
                <c:pt idx="265">
                  <c:v>516.03699999999981</c:v>
                </c:pt>
                <c:pt idx="266">
                  <c:v>516.87599999999998</c:v>
                </c:pt>
                <c:pt idx="267">
                  <c:v>517.72</c:v>
                </c:pt>
                <c:pt idx="268">
                  <c:v>518.55999999999972</c:v>
                </c:pt>
                <c:pt idx="269">
                  <c:v>519.40199999999982</c:v>
                </c:pt>
                <c:pt idx="270">
                  <c:v>520.24800000000005</c:v>
                </c:pt>
                <c:pt idx="271">
                  <c:v>521.08900000000006</c:v>
                </c:pt>
                <c:pt idx="272">
                  <c:v>521.92699999999968</c:v>
                </c:pt>
                <c:pt idx="273">
                  <c:v>522.77200000000005</c:v>
                </c:pt>
                <c:pt idx="274">
                  <c:v>523.61299999999972</c:v>
                </c:pt>
                <c:pt idx="275">
                  <c:v>524.45199999999977</c:v>
                </c:pt>
                <c:pt idx="276">
                  <c:v>525.298</c:v>
                </c:pt>
                <c:pt idx="277">
                  <c:v>526.13799999999969</c:v>
                </c:pt>
                <c:pt idx="278">
                  <c:v>526.97699999999998</c:v>
                </c:pt>
                <c:pt idx="279">
                  <c:v>527.82499999999982</c:v>
                </c:pt>
                <c:pt idx="280">
                  <c:v>528.678</c:v>
                </c:pt>
                <c:pt idx="281">
                  <c:v>529.53399999999999</c:v>
                </c:pt>
                <c:pt idx="282">
                  <c:v>530.3889999999999</c:v>
                </c:pt>
                <c:pt idx="283">
                  <c:v>531.23699999999997</c:v>
                </c:pt>
                <c:pt idx="284">
                  <c:v>532.08199999999999</c:v>
                </c:pt>
                <c:pt idx="285">
                  <c:v>532.92999999999972</c:v>
                </c:pt>
                <c:pt idx="286">
                  <c:v>533.77499999999998</c:v>
                </c:pt>
                <c:pt idx="287">
                  <c:v>534.625</c:v>
                </c:pt>
                <c:pt idx="288">
                  <c:v>535.4849999999999</c:v>
                </c:pt>
                <c:pt idx="289">
                  <c:v>536.34099999999967</c:v>
                </c:pt>
                <c:pt idx="290">
                  <c:v>537.19299999999998</c:v>
                </c:pt>
                <c:pt idx="291">
                  <c:v>538.04399999999998</c:v>
                </c:pt>
                <c:pt idx="292">
                  <c:v>538.89699999999971</c:v>
                </c:pt>
                <c:pt idx="293">
                  <c:v>539.75199999999973</c:v>
                </c:pt>
                <c:pt idx="294">
                  <c:v>540.60400000000004</c:v>
                </c:pt>
                <c:pt idx="295">
                  <c:v>541.44799999999975</c:v>
                </c:pt>
                <c:pt idx="296">
                  <c:v>542.28700000000003</c:v>
                </c:pt>
                <c:pt idx="297">
                  <c:v>543.12199999999996</c:v>
                </c:pt>
                <c:pt idx="298">
                  <c:v>543.95699999999977</c:v>
                </c:pt>
                <c:pt idx="299">
                  <c:v>544.79600000000005</c:v>
                </c:pt>
                <c:pt idx="300">
                  <c:v>545.63400000000001</c:v>
                </c:pt>
                <c:pt idx="301">
                  <c:v>546.47</c:v>
                </c:pt>
                <c:pt idx="302">
                  <c:v>547.31099999999969</c:v>
                </c:pt>
                <c:pt idx="303">
                  <c:v>548.154</c:v>
                </c:pt>
                <c:pt idx="304">
                  <c:v>548.99299999999971</c:v>
                </c:pt>
                <c:pt idx="305">
                  <c:v>549.83199999999977</c:v>
                </c:pt>
                <c:pt idx="306">
                  <c:v>550.66899999999998</c:v>
                </c:pt>
                <c:pt idx="307">
                  <c:v>551.50599999999997</c:v>
                </c:pt>
                <c:pt idx="308">
                  <c:v>552.3449999999998</c:v>
                </c:pt>
                <c:pt idx="309">
                  <c:v>553.18200000000002</c:v>
                </c:pt>
                <c:pt idx="310">
                  <c:v>554.01499999999999</c:v>
                </c:pt>
                <c:pt idx="311">
                  <c:v>554.84799999999962</c:v>
                </c:pt>
                <c:pt idx="312">
                  <c:v>555.67899999999997</c:v>
                </c:pt>
                <c:pt idx="313">
                  <c:v>556.50900000000001</c:v>
                </c:pt>
                <c:pt idx="314">
                  <c:v>557.33899999999971</c:v>
                </c:pt>
                <c:pt idx="315">
                  <c:v>558.16599999999971</c:v>
                </c:pt>
                <c:pt idx="316">
                  <c:v>558.99</c:v>
                </c:pt>
                <c:pt idx="317">
                  <c:v>559.81899999999996</c:v>
                </c:pt>
                <c:pt idx="318">
                  <c:v>560.66</c:v>
                </c:pt>
                <c:pt idx="319">
                  <c:v>561.50400000000002</c:v>
                </c:pt>
                <c:pt idx="320">
                  <c:v>562.34999999999968</c:v>
                </c:pt>
                <c:pt idx="321">
                  <c:v>563.20000000000005</c:v>
                </c:pt>
                <c:pt idx="322">
                  <c:v>564.04899999999998</c:v>
                </c:pt>
                <c:pt idx="323">
                  <c:v>564.89099999999996</c:v>
                </c:pt>
                <c:pt idx="324">
                  <c:v>565.72900000000004</c:v>
                </c:pt>
                <c:pt idx="325">
                  <c:v>566.57100000000003</c:v>
                </c:pt>
                <c:pt idx="326">
                  <c:v>567.41499999999996</c:v>
                </c:pt>
                <c:pt idx="327">
                  <c:v>568.26299999999969</c:v>
                </c:pt>
                <c:pt idx="328">
                  <c:v>569.10799999999972</c:v>
                </c:pt>
                <c:pt idx="329">
                  <c:v>569.95799999999974</c:v>
                </c:pt>
                <c:pt idx="330">
                  <c:v>570.81299999999976</c:v>
                </c:pt>
                <c:pt idx="331">
                  <c:v>571.67200000000003</c:v>
                </c:pt>
                <c:pt idx="332">
                  <c:v>572.53</c:v>
                </c:pt>
                <c:pt idx="333">
                  <c:v>573.38</c:v>
                </c:pt>
                <c:pt idx="334">
                  <c:v>574.22699999999998</c:v>
                </c:pt>
                <c:pt idx="335">
                  <c:v>575.077</c:v>
                </c:pt>
                <c:pt idx="336">
                  <c:v>575.93899999999996</c:v>
                </c:pt>
                <c:pt idx="337">
                  <c:v>576.80599999999981</c:v>
                </c:pt>
                <c:pt idx="338">
                  <c:v>577.66300000000001</c:v>
                </c:pt>
                <c:pt idx="339">
                  <c:v>578.51199999999972</c:v>
                </c:pt>
                <c:pt idx="340">
                  <c:v>579.3589999999997</c:v>
                </c:pt>
                <c:pt idx="341">
                  <c:v>580.20399999999995</c:v>
                </c:pt>
                <c:pt idx="342">
                  <c:v>581.05499999999972</c:v>
                </c:pt>
                <c:pt idx="343">
                  <c:v>581.90899999999999</c:v>
                </c:pt>
                <c:pt idx="344">
                  <c:v>582.76199999999972</c:v>
                </c:pt>
                <c:pt idx="345">
                  <c:v>583.61699999999996</c:v>
                </c:pt>
                <c:pt idx="346">
                  <c:v>584.47799999999972</c:v>
                </c:pt>
                <c:pt idx="347">
                  <c:v>585.33899999999971</c:v>
                </c:pt>
                <c:pt idx="348">
                  <c:v>586.20600000000002</c:v>
                </c:pt>
                <c:pt idx="349">
                  <c:v>587.06699999999978</c:v>
                </c:pt>
                <c:pt idx="350">
                  <c:v>587.92099999999982</c:v>
                </c:pt>
                <c:pt idx="351">
                  <c:v>588.76800000000003</c:v>
                </c:pt>
                <c:pt idx="352">
                  <c:v>589.61400000000003</c:v>
                </c:pt>
                <c:pt idx="353">
                  <c:v>590.46299999999974</c:v>
                </c:pt>
                <c:pt idx="354">
                  <c:v>591.31399999999996</c:v>
                </c:pt>
                <c:pt idx="355">
                  <c:v>592.17100000000005</c:v>
                </c:pt>
                <c:pt idx="356">
                  <c:v>593.03</c:v>
                </c:pt>
                <c:pt idx="357">
                  <c:v>593.88699999999972</c:v>
                </c:pt>
                <c:pt idx="358">
                  <c:v>594.74199999999996</c:v>
                </c:pt>
                <c:pt idx="359">
                  <c:v>595.59500000000003</c:v>
                </c:pt>
                <c:pt idx="360">
                  <c:v>596.45399999999972</c:v>
                </c:pt>
                <c:pt idx="361">
                  <c:v>597.30699999999979</c:v>
                </c:pt>
                <c:pt idx="362">
                  <c:v>598.15799999999967</c:v>
                </c:pt>
                <c:pt idx="363">
                  <c:v>599.01199999999972</c:v>
                </c:pt>
                <c:pt idx="364">
                  <c:v>599.86300000000006</c:v>
                </c:pt>
                <c:pt idx="365">
                  <c:v>600.71799999999996</c:v>
                </c:pt>
                <c:pt idx="366">
                  <c:v>601.56799999999976</c:v>
                </c:pt>
                <c:pt idx="367">
                  <c:v>602.41199999999981</c:v>
                </c:pt>
                <c:pt idx="368">
                  <c:v>603.2529999999997</c:v>
                </c:pt>
                <c:pt idx="369">
                  <c:v>604.08900000000006</c:v>
                </c:pt>
                <c:pt idx="370">
                  <c:v>604.928</c:v>
                </c:pt>
                <c:pt idx="371">
                  <c:v>605.78300000000002</c:v>
                </c:pt>
                <c:pt idx="372">
                  <c:v>606.63699999999972</c:v>
                </c:pt>
                <c:pt idx="373">
                  <c:v>607.49099999999999</c:v>
                </c:pt>
                <c:pt idx="374">
                  <c:v>608.3449999999998</c:v>
                </c:pt>
                <c:pt idx="375">
                  <c:v>609.20699999999999</c:v>
                </c:pt>
                <c:pt idx="376">
                  <c:v>610.07100000000003</c:v>
                </c:pt>
                <c:pt idx="377">
                  <c:v>610.93599999999969</c:v>
                </c:pt>
                <c:pt idx="378">
                  <c:v>611.79899999999998</c:v>
                </c:pt>
                <c:pt idx="379">
                  <c:v>612.6569999999997</c:v>
                </c:pt>
                <c:pt idx="380">
                  <c:v>613.51599999999996</c:v>
                </c:pt>
                <c:pt idx="381">
                  <c:v>614.37400000000002</c:v>
                </c:pt>
                <c:pt idx="382">
                  <c:v>615.23599999999999</c:v>
                </c:pt>
                <c:pt idx="383">
                  <c:v>616.09400000000005</c:v>
                </c:pt>
                <c:pt idx="384">
                  <c:v>616.94799999999975</c:v>
                </c:pt>
                <c:pt idx="385">
                  <c:v>617.798</c:v>
                </c:pt>
                <c:pt idx="386">
                  <c:v>618.65</c:v>
                </c:pt>
                <c:pt idx="387">
                  <c:v>619.505</c:v>
                </c:pt>
                <c:pt idx="388">
                  <c:v>620.36099999999976</c:v>
                </c:pt>
                <c:pt idx="389">
                  <c:v>621.21799999999996</c:v>
                </c:pt>
                <c:pt idx="390">
                  <c:v>622.077</c:v>
                </c:pt>
                <c:pt idx="391">
                  <c:v>622.92999999999972</c:v>
                </c:pt>
                <c:pt idx="392">
                  <c:v>623.79299999999989</c:v>
                </c:pt>
                <c:pt idx="393">
                  <c:v>624.6569999999997</c:v>
                </c:pt>
                <c:pt idx="394">
                  <c:v>625.529</c:v>
                </c:pt>
                <c:pt idx="395">
                  <c:v>626.39599999999996</c:v>
                </c:pt>
                <c:pt idx="396">
                  <c:v>627.25599999999997</c:v>
                </c:pt>
                <c:pt idx="397">
                  <c:v>628.11699999999996</c:v>
                </c:pt>
                <c:pt idx="398">
                  <c:v>628.98099999999999</c:v>
                </c:pt>
                <c:pt idx="399">
                  <c:v>629.84699999999975</c:v>
                </c:pt>
                <c:pt idx="400">
                  <c:v>630.71500000000003</c:v>
                </c:pt>
                <c:pt idx="401">
                  <c:v>631.572</c:v>
                </c:pt>
                <c:pt idx="402">
                  <c:v>632.42499999999973</c:v>
                </c:pt>
                <c:pt idx="403">
                  <c:v>633.274</c:v>
                </c:pt>
                <c:pt idx="404">
                  <c:v>634.1279999999997</c:v>
                </c:pt>
                <c:pt idx="405">
                  <c:v>634.98800000000006</c:v>
                </c:pt>
                <c:pt idx="406">
                  <c:v>635.85199999999975</c:v>
                </c:pt>
                <c:pt idx="407">
                  <c:v>636.71799999999996</c:v>
                </c:pt>
                <c:pt idx="408">
                  <c:v>637.58600000000001</c:v>
                </c:pt>
                <c:pt idx="409">
                  <c:v>638.44999999999982</c:v>
                </c:pt>
                <c:pt idx="410">
                  <c:v>639.30999999999972</c:v>
                </c:pt>
                <c:pt idx="411">
                  <c:v>640.17399999999998</c:v>
                </c:pt>
                <c:pt idx="412">
                  <c:v>641.03600000000006</c:v>
                </c:pt>
                <c:pt idx="413">
                  <c:v>641.89300000000003</c:v>
                </c:pt>
                <c:pt idx="414">
                  <c:v>642.74800000000005</c:v>
                </c:pt>
                <c:pt idx="415">
                  <c:v>643.60199999999998</c:v>
                </c:pt>
                <c:pt idx="416">
                  <c:v>644.45299999999975</c:v>
                </c:pt>
                <c:pt idx="417">
                  <c:v>645.3009999999997</c:v>
                </c:pt>
                <c:pt idx="418">
                  <c:v>646.14499999999998</c:v>
                </c:pt>
                <c:pt idx="419">
                  <c:v>646.98900000000003</c:v>
                </c:pt>
                <c:pt idx="420">
                  <c:v>647.83599999999979</c:v>
                </c:pt>
                <c:pt idx="421">
                  <c:v>648.6869999999999</c:v>
                </c:pt>
                <c:pt idx="422">
                  <c:v>649.54399999999998</c:v>
                </c:pt>
                <c:pt idx="423">
                  <c:v>650.399</c:v>
                </c:pt>
                <c:pt idx="424">
                  <c:v>651.24800000000005</c:v>
                </c:pt>
                <c:pt idx="425">
                  <c:v>652.1</c:v>
                </c:pt>
                <c:pt idx="426">
                  <c:v>652.96099999999979</c:v>
                </c:pt>
                <c:pt idx="427">
                  <c:v>653.81999999999971</c:v>
                </c:pt>
                <c:pt idx="428">
                  <c:v>654.67700000000002</c:v>
                </c:pt>
                <c:pt idx="429">
                  <c:v>655.53099999999972</c:v>
                </c:pt>
                <c:pt idx="430">
                  <c:v>656.38599999999997</c:v>
                </c:pt>
                <c:pt idx="431">
                  <c:v>657.245</c:v>
                </c:pt>
                <c:pt idx="432">
                  <c:v>658.10400000000004</c:v>
                </c:pt>
                <c:pt idx="433">
                  <c:v>658.96799999999962</c:v>
                </c:pt>
                <c:pt idx="434">
                  <c:v>659.83099999999968</c:v>
                </c:pt>
                <c:pt idx="435">
                  <c:v>660.68600000000004</c:v>
                </c:pt>
                <c:pt idx="436">
                  <c:v>661.54299999999967</c:v>
                </c:pt>
                <c:pt idx="437">
                  <c:v>662.40099999999973</c:v>
                </c:pt>
                <c:pt idx="438">
                  <c:v>663.25700000000006</c:v>
                </c:pt>
                <c:pt idx="439">
                  <c:v>664.12</c:v>
                </c:pt>
                <c:pt idx="440">
                  <c:v>664.98400000000004</c:v>
                </c:pt>
                <c:pt idx="441">
                  <c:v>665.84599999999978</c:v>
                </c:pt>
                <c:pt idx="442">
                  <c:v>666.71299999999997</c:v>
                </c:pt>
                <c:pt idx="443">
                  <c:v>667.58400000000006</c:v>
                </c:pt>
                <c:pt idx="444">
                  <c:v>668.45099999999979</c:v>
                </c:pt>
                <c:pt idx="445">
                  <c:v>669.31799999999976</c:v>
                </c:pt>
                <c:pt idx="446">
                  <c:v>670.178</c:v>
                </c:pt>
                <c:pt idx="447">
                  <c:v>671.03800000000001</c:v>
                </c:pt>
                <c:pt idx="448">
                  <c:v>671.89499999999998</c:v>
                </c:pt>
                <c:pt idx="449">
                  <c:v>672.75099999999998</c:v>
                </c:pt>
                <c:pt idx="450">
                  <c:v>673.60500000000002</c:v>
                </c:pt>
                <c:pt idx="451">
                  <c:v>674.46799999999962</c:v>
                </c:pt>
                <c:pt idx="452">
                  <c:v>675.33400000000006</c:v>
                </c:pt>
                <c:pt idx="453">
                  <c:v>676.19299999999998</c:v>
                </c:pt>
                <c:pt idx="454">
                  <c:v>677.05</c:v>
                </c:pt>
                <c:pt idx="455">
                  <c:v>677.90599999999972</c:v>
                </c:pt>
                <c:pt idx="456">
                  <c:v>678.76199999999972</c:v>
                </c:pt>
                <c:pt idx="457">
                  <c:v>679.61799999999971</c:v>
                </c:pt>
                <c:pt idx="458">
                  <c:v>680.47400000000005</c:v>
                </c:pt>
                <c:pt idx="459">
                  <c:v>681.33099999999968</c:v>
                </c:pt>
                <c:pt idx="460">
                  <c:v>682.18100000000004</c:v>
                </c:pt>
                <c:pt idx="461">
                  <c:v>683.0319999999997</c:v>
                </c:pt>
                <c:pt idx="462">
                  <c:v>683.88400000000001</c:v>
                </c:pt>
                <c:pt idx="463">
                  <c:v>684.73099999999999</c:v>
                </c:pt>
                <c:pt idx="464">
                  <c:v>685.57600000000002</c:v>
                </c:pt>
                <c:pt idx="465">
                  <c:v>686.428</c:v>
                </c:pt>
                <c:pt idx="466">
                  <c:v>687.28800000000001</c:v>
                </c:pt>
                <c:pt idx="467">
                  <c:v>688.14599999999996</c:v>
                </c:pt>
                <c:pt idx="468">
                  <c:v>689.005</c:v>
                </c:pt>
                <c:pt idx="469">
                  <c:v>689.86199999999974</c:v>
                </c:pt>
                <c:pt idx="470">
                  <c:v>690.72299999999996</c:v>
                </c:pt>
                <c:pt idx="471">
                  <c:v>691.58400000000006</c:v>
                </c:pt>
                <c:pt idx="472">
                  <c:v>692.43999999999983</c:v>
                </c:pt>
                <c:pt idx="473">
                  <c:v>693.303</c:v>
                </c:pt>
                <c:pt idx="474">
                  <c:v>694.16699999999969</c:v>
                </c:pt>
                <c:pt idx="475">
                  <c:v>695.02299999999968</c:v>
                </c:pt>
                <c:pt idx="476">
                  <c:v>695.87400000000002</c:v>
                </c:pt>
                <c:pt idx="477">
                  <c:v>696.72</c:v>
                </c:pt>
                <c:pt idx="478">
                  <c:v>697.56399999999996</c:v>
                </c:pt>
                <c:pt idx="479">
                  <c:v>698.41199999999981</c:v>
                </c:pt>
                <c:pt idx="480">
                  <c:v>699.26699999999983</c:v>
                </c:pt>
                <c:pt idx="481">
                  <c:v>700.12699999999973</c:v>
                </c:pt>
                <c:pt idx="482">
                  <c:v>700.99099999999999</c:v>
                </c:pt>
                <c:pt idx="483">
                  <c:v>701.85499999999979</c:v>
                </c:pt>
                <c:pt idx="484">
                  <c:v>702.72299999999996</c:v>
                </c:pt>
                <c:pt idx="485">
                  <c:v>703.58799999999997</c:v>
                </c:pt>
                <c:pt idx="486">
                  <c:v>704.44499999999971</c:v>
                </c:pt>
                <c:pt idx="487">
                  <c:v>705.30199999999968</c:v>
                </c:pt>
                <c:pt idx="488">
                  <c:v>706.1569999999997</c:v>
                </c:pt>
                <c:pt idx="489">
                  <c:v>706.99599999999998</c:v>
                </c:pt>
                <c:pt idx="490">
                  <c:v>707.83899999999971</c:v>
                </c:pt>
                <c:pt idx="491">
                  <c:v>708.68600000000004</c:v>
                </c:pt>
                <c:pt idx="492">
                  <c:v>709.53499999999997</c:v>
                </c:pt>
                <c:pt idx="493">
                  <c:v>710.38300000000004</c:v>
                </c:pt>
                <c:pt idx="494">
                  <c:v>711.23199999999997</c:v>
                </c:pt>
                <c:pt idx="495">
                  <c:v>712.08199999999999</c:v>
                </c:pt>
                <c:pt idx="496">
                  <c:v>712.92999999999984</c:v>
                </c:pt>
                <c:pt idx="497">
                  <c:v>713.78</c:v>
                </c:pt>
                <c:pt idx="498">
                  <c:v>714.63</c:v>
                </c:pt>
                <c:pt idx="499">
                  <c:v>715.47900000000004</c:v>
                </c:pt>
                <c:pt idx="500">
                  <c:v>716.33599999999979</c:v>
                </c:pt>
                <c:pt idx="501">
                  <c:v>717.19899999999996</c:v>
                </c:pt>
                <c:pt idx="502">
                  <c:v>718.06099999999969</c:v>
                </c:pt>
                <c:pt idx="503">
                  <c:v>718.91699999999969</c:v>
                </c:pt>
                <c:pt idx="504">
                  <c:v>719.77499999999998</c:v>
                </c:pt>
                <c:pt idx="505">
                  <c:v>720.6389999999999</c:v>
                </c:pt>
                <c:pt idx="506">
                  <c:v>721.50800000000004</c:v>
                </c:pt>
                <c:pt idx="507">
                  <c:v>722.37400000000002</c:v>
                </c:pt>
                <c:pt idx="508">
                  <c:v>723.23199999999997</c:v>
                </c:pt>
                <c:pt idx="509">
                  <c:v>724.09</c:v>
                </c:pt>
                <c:pt idx="510">
                  <c:v>724.94999999999982</c:v>
                </c:pt>
                <c:pt idx="511">
                  <c:v>725.80999999999983</c:v>
                </c:pt>
                <c:pt idx="512">
                  <c:v>726.67100000000005</c:v>
                </c:pt>
                <c:pt idx="513">
                  <c:v>727.53099999999972</c:v>
                </c:pt>
                <c:pt idx="514">
                  <c:v>728.38699999999972</c:v>
                </c:pt>
                <c:pt idx="515">
                  <c:v>729.2349999999999</c:v>
                </c:pt>
                <c:pt idx="516">
                  <c:v>730.08199999999999</c:v>
                </c:pt>
                <c:pt idx="517">
                  <c:v>730.93999999999983</c:v>
                </c:pt>
                <c:pt idx="518">
                  <c:v>731.80899999999997</c:v>
                </c:pt>
                <c:pt idx="519">
                  <c:v>732.67600000000004</c:v>
                </c:pt>
                <c:pt idx="520">
                  <c:v>733.53499999999997</c:v>
                </c:pt>
                <c:pt idx="521">
                  <c:v>734.39300000000003</c:v>
                </c:pt>
                <c:pt idx="522">
                  <c:v>735.25400000000002</c:v>
                </c:pt>
                <c:pt idx="523">
                  <c:v>736.11699999999996</c:v>
                </c:pt>
                <c:pt idx="524">
                  <c:v>736.97900000000004</c:v>
                </c:pt>
                <c:pt idx="525">
                  <c:v>737.83899999999971</c:v>
                </c:pt>
                <c:pt idx="526">
                  <c:v>738.69600000000003</c:v>
                </c:pt>
                <c:pt idx="527">
                  <c:v>739.548</c:v>
                </c:pt>
                <c:pt idx="528">
                  <c:v>740.40199999999982</c:v>
                </c:pt>
                <c:pt idx="529">
                  <c:v>741.26299999999969</c:v>
                </c:pt>
                <c:pt idx="530">
                  <c:v>742.1279999999997</c:v>
                </c:pt>
                <c:pt idx="531">
                  <c:v>742.99299999999971</c:v>
                </c:pt>
                <c:pt idx="532">
                  <c:v>743.86099999999976</c:v>
                </c:pt>
                <c:pt idx="533">
                  <c:v>744.72699999999998</c:v>
                </c:pt>
                <c:pt idx="534">
                  <c:v>745.59299999999996</c:v>
                </c:pt>
                <c:pt idx="535">
                  <c:v>746.46699999999976</c:v>
                </c:pt>
                <c:pt idx="536">
                  <c:v>747.33999999999969</c:v>
                </c:pt>
                <c:pt idx="537">
                  <c:v>748.21100000000001</c:v>
                </c:pt>
                <c:pt idx="538">
                  <c:v>749.072</c:v>
                </c:pt>
                <c:pt idx="539">
                  <c:v>749.9259999999997</c:v>
                </c:pt>
                <c:pt idx="540">
                  <c:v>750.78200000000004</c:v>
                </c:pt>
                <c:pt idx="541">
                  <c:v>751.63499999999999</c:v>
                </c:pt>
                <c:pt idx="542">
                  <c:v>752.48800000000006</c:v>
                </c:pt>
                <c:pt idx="543">
                  <c:v>753.34099999999967</c:v>
                </c:pt>
                <c:pt idx="544">
                  <c:v>754.19600000000003</c:v>
                </c:pt>
                <c:pt idx="545">
                  <c:v>755.05999999999983</c:v>
                </c:pt>
                <c:pt idx="546">
                  <c:v>755.92499999999973</c:v>
                </c:pt>
                <c:pt idx="547">
                  <c:v>756.79</c:v>
                </c:pt>
                <c:pt idx="548">
                  <c:v>757.65599999999972</c:v>
                </c:pt>
                <c:pt idx="549">
                  <c:v>758.52299999999968</c:v>
                </c:pt>
                <c:pt idx="550">
                  <c:v>759.39</c:v>
                </c:pt>
                <c:pt idx="551">
                  <c:v>760.25099999999998</c:v>
                </c:pt>
                <c:pt idx="552">
                  <c:v>761.10699999999997</c:v>
                </c:pt>
                <c:pt idx="553">
                  <c:v>761.96499999999969</c:v>
                </c:pt>
                <c:pt idx="554">
                  <c:v>762.82199999999978</c:v>
                </c:pt>
                <c:pt idx="555">
                  <c:v>763.67899999999997</c:v>
                </c:pt>
                <c:pt idx="556">
                  <c:v>764.53600000000006</c:v>
                </c:pt>
                <c:pt idx="557">
                  <c:v>765.39300000000003</c:v>
                </c:pt>
                <c:pt idx="558">
                  <c:v>766.2529999999997</c:v>
                </c:pt>
                <c:pt idx="559">
                  <c:v>767.11799999999971</c:v>
                </c:pt>
                <c:pt idx="560">
                  <c:v>767.98900000000003</c:v>
                </c:pt>
                <c:pt idx="561">
                  <c:v>768.85999999999967</c:v>
                </c:pt>
                <c:pt idx="562">
                  <c:v>769.73400000000004</c:v>
                </c:pt>
                <c:pt idx="563">
                  <c:v>770.61099999999999</c:v>
                </c:pt>
                <c:pt idx="564">
                  <c:v>771.49699999999996</c:v>
                </c:pt>
                <c:pt idx="565">
                  <c:v>772.38200000000006</c:v>
                </c:pt>
                <c:pt idx="566">
                  <c:v>773.26699999999983</c:v>
                </c:pt>
                <c:pt idx="567">
                  <c:v>774.15</c:v>
                </c:pt>
                <c:pt idx="568">
                  <c:v>775.029</c:v>
                </c:pt>
                <c:pt idx="569">
                  <c:v>775.9069999999997</c:v>
                </c:pt>
                <c:pt idx="570">
                  <c:v>776.78399999999999</c:v>
                </c:pt>
                <c:pt idx="571">
                  <c:v>777.66199999999981</c:v>
                </c:pt>
                <c:pt idx="572">
                  <c:v>778.54299999999967</c:v>
                </c:pt>
                <c:pt idx="573">
                  <c:v>779.42499999999973</c:v>
                </c:pt>
                <c:pt idx="574">
                  <c:v>780.30599999999981</c:v>
                </c:pt>
                <c:pt idx="575">
                  <c:v>781.18</c:v>
                </c:pt>
                <c:pt idx="576">
                  <c:v>782.05499999999972</c:v>
                </c:pt>
                <c:pt idx="577">
                  <c:v>782.94299999999976</c:v>
                </c:pt>
                <c:pt idx="578">
                  <c:v>783.83199999999977</c:v>
                </c:pt>
                <c:pt idx="579">
                  <c:v>784.71699999999998</c:v>
                </c:pt>
                <c:pt idx="580">
                  <c:v>785.59900000000005</c:v>
                </c:pt>
                <c:pt idx="581">
                  <c:v>786.48</c:v>
                </c:pt>
                <c:pt idx="582">
                  <c:v>787.35699999999974</c:v>
                </c:pt>
                <c:pt idx="583">
                  <c:v>788.23299999999972</c:v>
                </c:pt>
                <c:pt idx="584">
                  <c:v>789.11599999999999</c:v>
                </c:pt>
                <c:pt idx="585">
                  <c:v>789.99699999999996</c:v>
                </c:pt>
                <c:pt idx="586">
                  <c:v>790.87699999999973</c:v>
                </c:pt>
                <c:pt idx="587">
                  <c:v>791.75900000000001</c:v>
                </c:pt>
                <c:pt idx="588">
                  <c:v>792.64499999999998</c:v>
                </c:pt>
                <c:pt idx="589">
                  <c:v>793.53499999999997</c:v>
                </c:pt>
                <c:pt idx="590">
                  <c:v>794.42499999999973</c:v>
                </c:pt>
                <c:pt idx="591">
                  <c:v>795.30799999999977</c:v>
                </c:pt>
                <c:pt idx="592">
                  <c:v>796.18700000000001</c:v>
                </c:pt>
                <c:pt idx="593">
                  <c:v>797.06799999999976</c:v>
                </c:pt>
                <c:pt idx="594">
                  <c:v>797.95899999999972</c:v>
                </c:pt>
                <c:pt idx="595">
                  <c:v>798.84899999999971</c:v>
                </c:pt>
                <c:pt idx="596">
                  <c:v>799.73699999999997</c:v>
                </c:pt>
                <c:pt idx="597">
                  <c:v>800.62599999999998</c:v>
                </c:pt>
                <c:pt idx="598">
                  <c:v>801.51199999999972</c:v>
                </c:pt>
                <c:pt idx="599">
                  <c:v>802.39699999999971</c:v>
                </c:pt>
                <c:pt idx="600">
                  <c:v>803.28499999999997</c:v>
                </c:pt>
                <c:pt idx="601">
                  <c:v>804.17200000000003</c:v>
                </c:pt>
                <c:pt idx="602">
                  <c:v>805.06399999999996</c:v>
                </c:pt>
                <c:pt idx="603">
                  <c:v>805.95699999999977</c:v>
                </c:pt>
                <c:pt idx="604">
                  <c:v>806.85099999999977</c:v>
                </c:pt>
                <c:pt idx="605">
                  <c:v>807.745</c:v>
                </c:pt>
                <c:pt idx="606">
                  <c:v>808.63599999999997</c:v>
                </c:pt>
                <c:pt idx="607">
                  <c:v>809.52599999999973</c:v>
                </c:pt>
                <c:pt idx="608">
                  <c:v>810.41599999999971</c:v>
                </c:pt>
                <c:pt idx="609">
                  <c:v>811.298</c:v>
                </c:pt>
                <c:pt idx="610">
                  <c:v>812.18200000000002</c:v>
                </c:pt>
                <c:pt idx="611">
                  <c:v>813.06899999999996</c:v>
                </c:pt>
                <c:pt idx="612">
                  <c:v>813.96299999999974</c:v>
                </c:pt>
                <c:pt idx="613">
                  <c:v>814.85499999999979</c:v>
                </c:pt>
                <c:pt idx="614">
                  <c:v>815.73900000000003</c:v>
                </c:pt>
                <c:pt idx="615">
                  <c:v>816.62599999999998</c:v>
                </c:pt>
                <c:pt idx="616">
                  <c:v>817.51400000000001</c:v>
                </c:pt>
                <c:pt idx="617">
                  <c:v>818.40300000000002</c:v>
                </c:pt>
                <c:pt idx="618">
                  <c:v>819.29399999999998</c:v>
                </c:pt>
                <c:pt idx="619">
                  <c:v>820.18700000000001</c:v>
                </c:pt>
                <c:pt idx="620">
                  <c:v>821.07899999999995</c:v>
                </c:pt>
                <c:pt idx="621">
                  <c:v>821.97</c:v>
                </c:pt>
                <c:pt idx="622">
                  <c:v>822.8589999999997</c:v>
                </c:pt>
                <c:pt idx="623">
                  <c:v>823.75199999999973</c:v>
                </c:pt>
                <c:pt idx="624">
                  <c:v>824.64800000000002</c:v>
                </c:pt>
                <c:pt idx="625">
                  <c:v>825.5469999999998</c:v>
                </c:pt>
                <c:pt idx="626">
                  <c:v>826.4499999999997</c:v>
                </c:pt>
                <c:pt idx="627">
                  <c:v>827.35099999999977</c:v>
                </c:pt>
                <c:pt idx="628">
                  <c:v>828.24599999999998</c:v>
                </c:pt>
                <c:pt idx="629">
                  <c:v>829.14300000000003</c:v>
                </c:pt>
                <c:pt idx="630">
                  <c:v>830.04499999999996</c:v>
                </c:pt>
                <c:pt idx="631">
                  <c:v>830.94199999999978</c:v>
                </c:pt>
                <c:pt idx="632">
                  <c:v>831.8349999999997</c:v>
                </c:pt>
                <c:pt idx="633">
                  <c:v>832.72900000000004</c:v>
                </c:pt>
                <c:pt idx="634">
                  <c:v>833.63099999999997</c:v>
                </c:pt>
                <c:pt idx="635">
                  <c:v>834.54099999999971</c:v>
                </c:pt>
                <c:pt idx="636">
                  <c:v>835.46099999999979</c:v>
                </c:pt>
                <c:pt idx="637">
                  <c:v>836.37199999999996</c:v>
                </c:pt>
                <c:pt idx="638">
                  <c:v>837.27599999999995</c:v>
                </c:pt>
                <c:pt idx="639">
                  <c:v>838.19200000000001</c:v>
                </c:pt>
                <c:pt idx="640">
                  <c:v>839.101</c:v>
                </c:pt>
                <c:pt idx="641">
                  <c:v>840.01499999999999</c:v>
                </c:pt>
                <c:pt idx="642">
                  <c:v>840.94199999999978</c:v>
                </c:pt>
                <c:pt idx="643">
                  <c:v>841.86699999999962</c:v>
                </c:pt>
                <c:pt idx="644">
                  <c:v>842.78599999999994</c:v>
                </c:pt>
                <c:pt idx="645">
                  <c:v>843.69799999999998</c:v>
                </c:pt>
                <c:pt idx="646">
                  <c:v>844.61199999999997</c:v>
                </c:pt>
                <c:pt idx="647">
                  <c:v>845.53399999999999</c:v>
                </c:pt>
                <c:pt idx="648">
                  <c:v>846.46399999999971</c:v>
                </c:pt>
                <c:pt idx="649">
                  <c:v>847.39699999999971</c:v>
                </c:pt>
                <c:pt idx="650">
                  <c:v>848.33699999999976</c:v>
                </c:pt>
                <c:pt idx="651">
                  <c:v>849.27499999999998</c:v>
                </c:pt>
                <c:pt idx="652">
                  <c:v>850.21699999999998</c:v>
                </c:pt>
                <c:pt idx="653">
                  <c:v>851.15</c:v>
                </c:pt>
                <c:pt idx="654">
                  <c:v>852.07500000000005</c:v>
                </c:pt>
                <c:pt idx="655">
                  <c:v>852.99400000000003</c:v>
                </c:pt>
                <c:pt idx="656">
                  <c:v>853.91899999999998</c:v>
                </c:pt>
                <c:pt idx="657">
                  <c:v>854.8499999999998</c:v>
                </c:pt>
                <c:pt idx="658">
                  <c:v>855.78</c:v>
                </c:pt>
                <c:pt idx="659">
                  <c:v>856.70600000000002</c:v>
                </c:pt>
                <c:pt idx="660">
                  <c:v>857.63099999999997</c:v>
                </c:pt>
                <c:pt idx="661">
                  <c:v>858.56099999999969</c:v>
                </c:pt>
                <c:pt idx="662">
                  <c:v>859.48900000000003</c:v>
                </c:pt>
                <c:pt idx="663">
                  <c:v>860.42</c:v>
                </c:pt>
                <c:pt idx="664">
                  <c:v>861.3529999999995</c:v>
                </c:pt>
                <c:pt idx="665">
                  <c:v>862.28700000000003</c:v>
                </c:pt>
                <c:pt idx="666">
                  <c:v>863.21799999999996</c:v>
                </c:pt>
                <c:pt idx="667">
                  <c:v>864.14599999999996</c:v>
                </c:pt>
                <c:pt idx="668">
                  <c:v>865.08100000000002</c:v>
                </c:pt>
                <c:pt idx="669">
                  <c:v>866.03300000000002</c:v>
                </c:pt>
                <c:pt idx="670">
                  <c:v>866.98400000000004</c:v>
                </c:pt>
                <c:pt idx="671">
                  <c:v>867.9219999999998</c:v>
                </c:pt>
                <c:pt idx="672">
                  <c:v>868.85499999999979</c:v>
                </c:pt>
                <c:pt idx="673">
                  <c:v>869.79</c:v>
                </c:pt>
                <c:pt idx="674">
                  <c:v>870.72799999999972</c:v>
                </c:pt>
                <c:pt idx="675">
                  <c:v>871.673</c:v>
                </c:pt>
                <c:pt idx="676">
                  <c:v>872.61400000000003</c:v>
                </c:pt>
                <c:pt idx="677">
                  <c:v>873.5559999999997</c:v>
                </c:pt>
                <c:pt idx="678">
                  <c:v>874.5079999999997</c:v>
                </c:pt>
                <c:pt idx="679">
                  <c:v>875.46699999999976</c:v>
                </c:pt>
                <c:pt idx="680">
                  <c:v>876.43599999999969</c:v>
                </c:pt>
                <c:pt idx="681">
                  <c:v>877.40099999999973</c:v>
                </c:pt>
                <c:pt idx="682">
                  <c:v>878.36199999999974</c:v>
                </c:pt>
                <c:pt idx="683">
                  <c:v>879.32599999999979</c:v>
                </c:pt>
                <c:pt idx="684">
                  <c:v>880.29499999999996</c:v>
                </c:pt>
                <c:pt idx="685">
                  <c:v>881.26199999999972</c:v>
                </c:pt>
                <c:pt idx="686">
                  <c:v>882.22500000000002</c:v>
                </c:pt>
                <c:pt idx="687">
                  <c:v>883.19399999999996</c:v>
                </c:pt>
                <c:pt idx="688">
                  <c:v>884.16899999999998</c:v>
                </c:pt>
                <c:pt idx="689">
                  <c:v>885.149</c:v>
                </c:pt>
                <c:pt idx="690">
                  <c:v>886.13199999999972</c:v>
                </c:pt>
                <c:pt idx="691">
                  <c:v>887.11799999999971</c:v>
                </c:pt>
                <c:pt idx="692">
                  <c:v>888.10400000000004</c:v>
                </c:pt>
                <c:pt idx="693">
                  <c:v>889.08799999999997</c:v>
                </c:pt>
                <c:pt idx="694">
                  <c:v>890.0659999999998</c:v>
                </c:pt>
                <c:pt idx="695">
                  <c:v>891.04599999999971</c:v>
                </c:pt>
                <c:pt idx="696">
                  <c:v>892.02199999999971</c:v>
                </c:pt>
                <c:pt idx="697">
                  <c:v>892.99799999999971</c:v>
                </c:pt>
                <c:pt idx="698">
                  <c:v>893.97900000000004</c:v>
                </c:pt>
                <c:pt idx="699">
                  <c:v>894.96399999999971</c:v>
                </c:pt>
                <c:pt idx="700">
                  <c:v>895.95299999999975</c:v>
                </c:pt>
                <c:pt idx="701">
                  <c:v>896.9499999999997</c:v>
                </c:pt>
                <c:pt idx="702">
                  <c:v>897.94199999999978</c:v>
                </c:pt>
                <c:pt idx="703">
                  <c:v>898.93199999999979</c:v>
                </c:pt>
                <c:pt idx="704">
                  <c:v>899.92099999999971</c:v>
                </c:pt>
                <c:pt idx="705">
                  <c:v>900.90899999999999</c:v>
                </c:pt>
                <c:pt idx="706">
                  <c:v>901.89800000000002</c:v>
                </c:pt>
                <c:pt idx="707">
                  <c:v>902.88599999999997</c:v>
                </c:pt>
                <c:pt idx="708">
                  <c:v>903.87</c:v>
                </c:pt>
                <c:pt idx="709">
                  <c:v>904.8529999999995</c:v>
                </c:pt>
                <c:pt idx="710">
                  <c:v>905.83299999999974</c:v>
                </c:pt>
                <c:pt idx="711">
                  <c:v>906.80799999999977</c:v>
                </c:pt>
                <c:pt idx="712">
                  <c:v>907.78200000000004</c:v>
                </c:pt>
                <c:pt idx="713">
                  <c:v>908.76099999999997</c:v>
                </c:pt>
                <c:pt idx="714">
                  <c:v>909.74199999999996</c:v>
                </c:pt>
                <c:pt idx="715">
                  <c:v>910.72400000000005</c:v>
                </c:pt>
                <c:pt idx="716">
                  <c:v>911.70799999999997</c:v>
                </c:pt>
                <c:pt idx="717">
                  <c:v>912.69</c:v>
                </c:pt>
                <c:pt idx="718">
                  <c:v>913.67200000000003</c:v>
                </c:pt>
                <c:pt idx="719">
                  <c:v>914.65800000000002</c:v>
                </c:pt>
                <c:pt idx="720">
                  <c:v>915.65099999999973</c:v>
                </c:pt>
                <c:pt idx="721">
                  <c:v>916.64400000000001</c:v>
                </c:pt>
                <c:pt idx="722">
                  <c:v>917.64300000000003</c:v>
                </c:pt>
                <c:pt idx="723">
                  <c:v>918.63699999999972</c:v>
                </c:pt>
                <c:pt idx="724">
                  <c:v>919.6279999999997</c:v>
                </c:pt>
                <c:pt idx="725">
                  <c:v>920.61699999999996</c:v>
                </c:pt>
                <c:pt idx="726">
                  <c:v>921.60599999999999</c:v>
                </c:pt>
                <c:pt idx="727">
                  <c:v>922.59900000000005</c:v>
                </c:pt>
                <c:pt idx="728">
                  <c:v>923.59199999999998</c:v>
                </c:pt>
                <c:pt idx="729">
                  <c:v>924.58699999999999</c:v>
                </c:pt>
                <c:pt idx="730">
                  <c:v>925.57500000000005</c:v>
                </c:pt>
                <c:pt idx="731">
                  <c:v>926.56499999999971</c:v>
                </c:pt>
                <c:pt idx="732">
                  <c:v>927.55399999999997</c:v>
                </c:pt>
                <c:pt idx="733">
                  <c:v>928.54300000000001</c:v>
                </c:pt>
                <c:pt idx="734">
                  <c:v>929.5319999999997</c:v>
                </c:pt>
                <c:pt idx="735">
                  <c:v>930.524</c:v>
                </c:pt>
                <c:pt idx="736">
                  <c:v>931.51699999999971</c:v>
                </c:pt>
                <c:pt idx="737">
                  <c:v>932.51699999999971</c:v>
                </c:pt>
                <c:pt idx="738">
                  <c:v>933.51699999999971</c:v>
                </c:pt>
                <c:pt idx="739">
                  <c:v>934.51400000000001</c:v>
                </c:pt>
                <c:pt idx="740">
                  <c:v>935.50599999999997</c:v>
                </c:pt>
                <c:pt idx="741">
                  <c:v>936.49599999999998</c:v>
                </c:pt>
                <c:pt idx="742">
                  <c:v>937.49199999999996</c:v>
                </c:pt>
                <c:pt idx="743">
                  <c:v>938.49099999999999</c:v>
                </c:pt>
                <c:pt idx="744">
                  <c:v>939.5</c:v>
                </c:pt>
                <c:pt idx="745">
                  <c:v>940.51499999999999</c:v>
                </c:pt>
                <c:pt idx="746">
                  <c:v>941.53</c:v>
                </c:pt>
                <c:pt idx="747">
                  <c:v>942.55</c:v>
                </c:pt>
                <c:pt idx="748">
                  <c:v>943.57299999999998</c:v>
                </c:pt>
                <c:pt idx="749">
                  <c:v>944.57799999999997</c:v>
                </c:pt>
                <c:pt idx="750">
                  <c:v>945.53800000000001</c:v>
                </c:pt>
                <c:pt idx="751">
                  <c:v>946.47</c:v>
                </c:pt>
                <c:pt idx="752">
                  <c:v>947.39400000000001</c:v>
                </c:pt>
                <c:pt idx="753">
                  <c:v>948.3159999999998</c:v>
                </c:pt>
                <c:pt idx="754">
                  <c:v>949.23500000000001</c:v>
                </c:pt>
                <c:pt idx="755">
                  <c:v>950.15800000000002</c:v>
                </c:pt>
                <c:pt idx="756">
                  <c:v>951.08799999999997</c:v>
                </c:pt>
                <c:pt idx="757">
                  <c:v>952.02</c:v>
                </c:pt>
                <c:pt idx="758">
                  <c:v>952.95399999999972</c:v>
                </c:pt>
                <c:pt idx="759">
                  <c:v>953.88599999999997</c:v>
                </c:pt>
                <c:pt idx="760">
                  <c:v>954.82699999999977</c:v>
                </c:pt>
                <c:pt idx="761">
                  <c:v>955.77800000000002</c:v>
                </c:pt>
                <c:pt idx="762">
                  <c:v>956.72400000000005</c:v>
                </c:pt>
                <c:pt idx="763">
                  <c:v>957.67100000000005</c:v>
                </c:pt>
                <c:pt idx="764">
                  <c:v>958.62400000000002</c:v>
                </c:pt>
                <c:pt idx="765">
                  <c:v>959.58900000000006</c:v>
                </c:pt>
                <c:pt idx="766">
                  <c:v>960.54899999999998</c:v>
                </c:pt>
                <c:pt idx="767">
                  <c:v>961.48900000000003</c:v>
                </c:pt>
                <c:pt idx="768">
                  <c:v>962.41300000000001</c:v>
                </c:pt>
                <c:pt idx="769">
                  <c:v>963.33399999999972</c:v>
                </c:pt>
                <c:pt idx="770">
                  <c:v>964.25900000000001</c:v>
                </c:pt>
                <c:pt idx="771">
                  <c:v>965.18100000000004</c:v>
                </c:pt>
                <c:pt idx="772">
                  <c:v>966.10699999999997</c:v>
                </c:pt>
                <c:pt idx="773">
                  <c:v>967.03300000000002</c:v>
                </c:pt>
                <c:pt idx="774">
                  <c:v>967.95199999999977</c:v>
                </c:pt>
                <c:pt idx="775">
                  <c:v>968.87400000000002</c:v>
                </c:pt>
                <c:pt idx="776">
                  <c:v>969.80699999999979</c:v>
                </c:pt>
                <c:pt idx="777">
                  <c:v>970.74</c:v>
                </c:pt>
                <c:pt idx="778">
                  <c:v>971.6669999999998</c:v>
                </c:pt>
                <c:pt idx="779">
                  <c:v>972.59100000000001</c:v>
                </c:pt>
                <c:pt idx="780">
                  <c:v>973.51400000000001</c:v>
                </c:pt>
                <c:pt idx="781">
                  <c:v>974.43199999999979</c:v>
                </c:pt>
                <c:pt idx="782">
                  <c:v>975.35099999999977</c:v>
                </c:pt>
                <c:pt idx="783">
                  <c:v>976.26900000000001</c:v>
                </c:pt>
                <c:pt idx="784">
                  <c:v>977.19299999999998</c:v>
                </c:pt>
                <c:pt idx="785">
                  <c:v>978.12299999999971</c:v>
                </c:pt>
                <c:pt idx="786">
                  <c:v>979.05199999999979</c:v>
                </c:pt>
                <c:pt idx="787">
                  <c:v>979.97500000000002</c:v>
                </c:pt>
                <c:pt idx="788">
                  <c:v>980.90300000000002</c:v>
                </c:pt>
                <c:pt idx="789">
                  <c:v>981.83199999999977</c:v>
                </c:pt>
                <c:pt idx="790">
                  <c:v>982.7529999999997</c:v>
                </c:pt>
                <c:pt idx="791">
                  <c:v>983.67499999999995</c:v>
                </c:pt>
                <c:pt idx="792">
                  <c:v>984.601</c:v>
                </c:pt>
                <c:pt idx="793">
                  <c:v>985.52599999999973</c:v>
                </c:pt>
                <c:pt idx="794">
                  <c:v>986.45399999999972</c:v>
                </c:pt>
                <c:pt idx="795">
                  <c:v>987.37699999999973</c:v>
                </c:pt>
                <c:pt idx="796">
                  <c:v>988.30199999999979</c:v>
                </c:pt>
                <c:pt idx="797">
                  <c:v>989.22500000000002</c:v>
                </c:pt>
                <c:pt idx="798">
                  <c:v>990.13800000000003</c:v>
                </c:pt>
                <c:pt idx="799">
                  <c:v>991.04499999999996</c:v>
                </c:pt>
                <c:pt idx="800">
                  <c:v>991.98</c:v>
                </c:pt>
                <c:pt idx="801">
                  <c:v>992.95299999999975</c:v>
                </c:pt>
                <c:pt idx="802">
                  <c:v>993.9459999999998</c:v>
                </c:pt>
                <c:pt idx="803">
                  <c:v>994.95899999999972</c:v>
                </c:pt>
                <c:pt idx="804">
                  <c:v>995.971</c:v>
                </c:pt>
                <c:pt idx="805">
                  <c:v>996.98799999999972</c:v>
                </c:pt>
                <c:pt idx="806">
                  <c:v>998.00099999999998</c:v>
                </c:pt>
                <c:pt idx="807">
                  <c:v>999.01199999999972</c:v>
                </c:pt>
                <c:pt idx="808">
                  <c:v>1000.027</c:v>
                </c:pt>
                <c:pt idx="809">
                  <c:v>1001.04</c:v>
                </c:pt>
                <c:pt idx="810">
                  <c:v>1002.052</c:v>
                </c:pt>
                <c:pt idx="811">
                  <c:v>1003.09</c:v>
                </c:pt>
                <c:pt idx="812">
                  <c:v>1004.126</c:v>
                </c:pt>
                <c:pt idx="813">
                  <c:v>1005.158</c:v>
                </c:pt>
                <c:pt idx="814">
                  <c:v>1006.178</c:v>
                </c:pt>
                <c:pt idx="815">
                  <c:v>1007.196</c:v>
                </c:pt>
                <c:pt idx="816">
                  <c:v>1008.21</c:v>
                </c:pt>
                <c:pt idx="817">
                  <c:v>1009.212</c:v>
                </c:pt>
                <c:pt idx="818">
                  <c:v>1010.207</c:v>
                </c:pt>
                <c:pt idx="819">
                  <c:v>1011.201</c:v>
                </c:pt>
                <c:pt idx="820">
                  <c:v>1012.198</c:v>
                </c:pt>
                <c:pt idx="821">
                  <c:v>1013.21</c:v>
                </c:pt>
                <c:pt idx="822">
                  <c:v>1014.225</c:v>
                </c:pt>
                <c:pt idx="823">
                  <c:v>1015.234</c:v>
                </c:pt>
                <c:pt idx="824">
                  <c:v>1016.237</c:v>
                </c:pt>
                <c:pt idx="825">
                  <c:v>1017.24</c:v>
                </c:pt>
                <c:pt idx="826">
                  <c:v>1018.252</c:v>
                </c:pt>
                <c:pt idx="827">
                  <c:v>1019.259</c:v>
                </c:pt>
                <c:pt idx="828">
                  <c:v>1020.264</c:v>
                </c:pt>
                <c:pt idx="829">
                  <c:v>1021.2619999999999</c:v>
                </c:pt>
                <c:pt idx="830">
                  <c:v>1022.258</c:v>
                </c:pt>
                <c:pt idx="831">
                  <c:v>1023.264</c:v>
                </c:pt>
                <c:pt idx="832">
                  <c:v>1024.2729999999999</c:v>
                </c:pt>
                <c:pt idx="833">
                  <c:v>1025.2719999999999</c:v>
                </c:pt>
                <c:pt idx="834">
                  <c:v>1026.2619999999999</c:v>
                </c:pt>
                <c:pt idx="835">
                  <c:v>1027.2629999999999</c:v>
                </c:pt>
                <c:pt idx="836">
                  <c:v>1028.258</c:v>
                </c:pt>
                <c:pt idx="837">
                  <c:v>1029.2560000000001</c:v>
                </c:pt>
                <c:pt idx="838">
                  <c:v>1030.2429999999999</c:v>
                </c:pt>
                <c:pt idx="839">
                  <c:v>1031.2270000000001</c:v>
                </c:pt>
                <c:pt idx="840">
                  <c:v>1032.2090000000001</c:v>
                </c:pt>
                <c:pt idx="841">
                  <c:v>1033.1959999999999</c:v>
                </c:pt>
                <c:pt idx="842">
                  <c:v>1034.1949999999999</c:v>
                </c:pt>
                <c:pt idx="843">
                  <c:v>1035.1990000000001</c:v>
                </c:pt>
                <c:pt idx="844">
                  <c:v>1036.2139999999999</c:v>
                </c:pt>
                <c:pt idx="845">
                  <c:v>1037.222</c:v>
                </c:pt>
                <c:pt idx="846">
                  <c:v>1038.2249999999999</c:v>
                </c:pt>
                <c:pt idx="847">
                  <c:v>1039.2170000000001</c:v>
                </c:pt>
                <c:pt idx="848">
                  <c:v>1040.204</c:v>
                </c:pt>
                <c:pt idx="849">
                  <c:v>1041.1880000000001</c:v>
                </c:pt>
                <c:pt idx="850">
                  <c:v>1042.1679999999999</c:v>
                </c:pt>
                <c:pt idx="851">
                  <c:v>1043.1469999999999</c:v>
                </c:pt>
                <c:pt idx="852">
                  <c:v>1044.124</c:v>
                </c:pt>
                <c:pt idx="853">
                  <c:v>1045.104</c:v>
                </c:pt>
                <c:pt idx="854">
                  <c:v>1046.0730000000001</c:v>
                </c:pt>
                <c:pt idx="855">
                  <c:v>1047.021</c:v>
                </c:pt>
                <c:pt idx="856">
                  <c:v>1047.96</c:v>
                </c:pt>
                <c:pt idx="857">
                  <c:v>1048.895</c:v>
                </c:pt>
                <c:pt idx="858">
                  <c:v>1049.835</c:v>
                </c:pt>
                <c:pt idx="859">
                  <c:v>1050.7809999999999</c:v>
                </c:pt>
                <c:pt idx="860">
                  <c:v>1051.7339999999999</c:v>
                </c:pt>
                <c:pt idx="861">
                  <c:v>1052.682</c:v>
                </c:pt>
                <c:pt idx="862">
                  <c:v>1053.6220000000001</c:v>
                </c:pt>
                <c:pt idx="863">
                  <c:v>1054.557</c:v>
                </c:pt>
                <c:pt idx="864">
                  <c:v>1055.4839999999999</c:v>
                </c:pt>
                <c:pt idx="865">
                  <c:v>1056.4069999999999</c:v>
                </c:pt>
                <c:pt idx="866">
                  <c:v>1057.3240000000001</c:v>
                </c:pt>
                <c:pt idx="867">
                  <c:v>1058.239</c:v>
                </c:pt>
                <c:pt idx="868">
                  <c:v>1059.1659999999999</c:v>
                </c:pt>
                <c:pt idx="869">
                  <c:v>1060.087</c:v>
                </c:pt>
                <c:pt idx="870">
                  <c:v>1061.0160000000001</c:v>
                </c:pt>
                <c:pt idx="871">
                  <c:v>1061.9469999999999</c:v>
                </c:pt>
                <c:pt idx="872">
                  <c:v>1062.877</c:v>
                </c:pt>
                <c:pt idx="873">
                  <c:v>1063.8040000000001</c:v>
                </c:pt>
                <c:pt idx="874">
                  <c:v>1064.7270000000001</c:v>
                </c:pt>
                <c:pt idx="875">
                  <c:v>1065.6500000000001</c:v>
                </c:pt>
                <c:pt idx="876">
                  <c:v>1066.566</c:v>
                </c:pt>
                <c:pt idx="877">
                  <c:v>1067.4860000000001</c:v>
                </c:pt>
                <c:pt idx="878">
                  <c:v>1068.404</c:v>
                </c:pt>
                <c:pt idx="879">
                  <c:v>1069.3219999999999</c:v>
                </c:pt>
                <c:pt idx="880">
                  <c:v>1070.2349999999999</c:v>
                </c:pt>
                <c:pt idx="881">
                  <c:v>1071.1659999999999</c:v>
                </c:pt>
                <c:pt idx="882">
                  <c:v>1072.107</c:v>
                </c:pt>
                <c:pt idx="883">
                  <c:v>1073.0530000000001</c:v>
                </c:pt>
                <c:pt idx="884">
                  <c:v>1073.9939999999999</c:v>
                </c:pt>
                <c:pt idx="885">
                  <c:v>1074.9169999999999</c:v>
                </c:pt>
                <c:pt idx="886">
                  <c:v>1075.8309999999999</c:v>
                </c:pt>
                <c:pt idx="887">
                  <c:v>1076.7470000000001</c:v>
                </c:pt>
                <c:pt idx="888">
                  <c:v>1077.6579999999999</c:v>
                </c:pt>
                <c:pt idx="889">
                  <c:v>1078.5719999999999</c:v>
                </c:pt>
                <c:pt idx="890">
                  <c:v>1079.49</c:v>
                </c:pt>
                <c:pt idx="891">
                  <c:v>1080.396</c:v>
                </c:pt>
                <c:pt idx="892">
                  <c:v>1081.2950000000001</c:v>
                </c:pt>
                <c:pt idx="893">
                  <c:v>1082.191</c:v>
                </c:pt>
                <c:pt idx="894">
                  <c:v>1083.1010000000001</c:v>
                </c:pt>
                <c:pt idx="895">
                  <c:v>1084.0139999999999</c:v>
                </c:pt>
                <c:pt idx="896">
                  <c:v>1084.931</c:v>
                </c:pt>
                <c:pt idx="897">
                  <c:v>1085.8520000000001</c:v>
                </c:pt>
                <c:pt idx="898">
                  <c:v>1086.7719999999999</c:v>
                </c:pt>
                <c:pt idx="899">
                  <c:v>1087.69</c:v>
                </c:pt>
                <c:pt idx="900">
                  <c:v>1088.605</c:v>
                </c:pt>
                <c:pt idx="901">
                  <c:v>1089.5150000000001</c:v>
                </c:pt>
                <c:pt idx="902">
                  <c:v>1090.4179999999999</c:v>
                </c:pt>
                <c:pt idx="903">
                  <c:v>1091.3140000000001</c:v>
                </c:pt>
                <c:pt idx="904">
                  <c:v>1092.21</c:v>
                </c:pt>
                <c:pt idx="905">
                  <c:v>1093.1020000000001</c:v>
                </c:pt>
                <c:pt idx="906">
                  <c:v>1093.9960000000001</c:v>
                </c:pt>
                <c:pt idx="907">
                  <c:v>1094.894</c:v>
                </c:pt>
                <c:pt idx="908">
                  <c:v>1095.787</c:v>
                </c:pt>
                <c:pt idx="909">
                  <c:v>1096.674</c:v>
                </c:pt>
                <c:pt idx="910">
                  <c:v>1097.567</c:v>
                </c:pt>
                <c:pt idx="911">
                  <c:v>1098.463</c:v>
                </c:pt>
                <c:pt idx="912">
                  <c:v>1099.354</c:v>
                </c:pt>
                <c:pt idx="913">
                  <c:v>1100.2449999999999</c:v>
                </c:pt>
                <c:pt idx="914">
                  <c:v>1101.1389999999999</c:v>
                </c:pt>
                <c:pt idx="915">
                  <c:v>1102.039</c:v>
                </c:pt>
                <c:pt idx="916">
                  <c:v>1102.93</c:v>
                </c:pt>
                <c:pt idx="917">
                  <c:v>1103.807</c:v>
                </c:pt>
              </c:numCache>
            </c:numRef>
          </c:xVal>
          <c:yVal>
            <c:numRef>
              <c:f>'DTG Biomass @20'!$G$3:$G$920</c:f>
              <c:numCache>
                <c:formatCode>General</c:formatCode>
                <c:ptCount val="918"/>
                <c:pt idx="1">
                  <c:v>9.1232864382679399E-2</c:v>
                </c:pt>
                <c:pt idx="2">
                  <c:v>9.6110092981670104E-3</c:v>
                </c:pt>
                <c:pt idx="3">
                  <c:v>0.118774861177424</c:v>
                </c:pt>
                <c:pt idx="4">
                  <c:v>0.10084387368084601</c:v>
                </c:pt>
                <c:pt idx="5">
                  <c:v>4.5616432191339699E-2</c:v>
                </c:pt>
                <c:pt idx="6">
                  <c:v>0.13727964027386999</c:v>
                </c:pt>
                <c:pt idx="7">
                  <c:v>6.4264659187804399E-2</c:v>
                </c:pt>
                <c:pt idx="8">
                  <c:v>9.1089416482661001E-2</c:v>
                </c:pt>
                <c:pt idx="9">
                  <c:v>0.146460305872186</c:v>
                </c:pt>
                <c:pt idx="10">
                  <c:v>6.4121211287786195E-2</c:v>
                </c:pt>
                <c:pt idx="11">
                  <c:v>0.146460305872186</c:v>
                </c:pt>
                <c:pt idx="12">
                  <c:v>0.14631685797216801</c:v>
                </c:pt>
                <c:pt idx="13">
                  <c:v>9.1806655982548599E-2</c:v>
                </c:pt>
                <c:pt idx="14">
                  <c:v>0.183039520365228</c:v>
                </c:pt>
                <c:pt idx="15">
                  <c:v>0.118774861177424</c:v>
                </c:pt>
                <c:pt idx="16">
                  <c:v>0.11934865277729299</c:v>
                </c:pt>
                <c:pt idx="17">
                  <c:v>0.19207673806352499</c:v>
                </c:pt>
                <c:pt idx="18">
                  <c:v>0.100700425781032</c:v>
                </c:pt>
                <c:pt idx="19">
                  <c:v>0.17400230266693001</c:v>
                </c:pt>
                <c:pt idx="20">
                  <c:v>0.19207673806332201</c:v>
                </c:pt>
                <c:pt idx="21">
                  <c:v>0.14631685797237101</c:v>
                </c:pt>
                <c:pt idx="22">
                  <c:v>0.19265052966339499</c:v>
                </c:pt>
                <c:pt idx="23">
                  <c:v>0.20097050786180501</c:v>
                </c:pt>
                <c:pt idx="24">
                  <c:v>0.155927867270335</c:v>
                </c:pt>
                <c:pt idx="25">
                  <c:v>0.22851250465654899</c:v>
                </c:pt>
                <c:pt idx="26">
                  <c:v>0.183039520365228</c:v>
                </c:pt>
                <c:pt idx="27">
                  <c:v>0.19265052966339499</c:v>
                </c:pt>
                <c:pt idx="28">
                  <c:v>0.237549722354847</c:v>
                </c:pt>
                <c:pt idx="29">
                  <c:v>0.192507081763581</c:v>
                </c:pt>
                <c:pt idx="30">
                  <c:v>0.22865595255656701</c:v>
                </c:pt>
                <c:pt idx="31">
                  <c:v>0.26580895864947901</c:v>
                </c:pt>
                <c:pt idx="32">
                  <c:v>0.20097050786180501</c:v>
                </c:pt>
                <c:pt idx="33">
                  <c:v>0.25677174095118099</c:v>
                </c:pt>
                <c:pt idx="34">
                  <c:v>0.25619794935131102</c:v>
                </c:pt>
                <c:pt idx="35">
                  <c:v>0.247160731653014</c:v>
                </c:pt>
                <c:pt idx="36">
                  <c:v>0.27412893684788903</c:v>
                </c:pt>
                <c:pt idx="37">
                  <c:v>0.25677174095118099</c:v>
                </c:pt>
                <c:pt idx="38">
                  <c:v>0.26523516704960898</c:v>
                </c:pt>
                <c:pt idx="39">
                  <c:v>0.29277716384455699</c:v>
                </c:pt>
                <c:pt idx="40">
                  <c:v>0.274702728447758</c:v>
                </c:pt>
                <c:pt idx="41">
                  <c:v>0.301814381542651</c:v>
                </c:pt>
                <c:pt idx="42">
                  <c:v>0.32993016993726498</c:v>
                </c:pt>
                <c:pt idx="43">
                  <c:v>0.29277716384435398</c:v>
                </c:pt>
                <c:pt idx="44">
                  <c:v>0.32935637833739501</c:v>
                </c:pt>
                <c:pt idx="45">
                  <c:v>0.32935637833759901</c:v>
                </c:pt>
                <c:pt idx="46">
                  <c:v>0.32046260853911601</c:v>
                </c:pt>
                <c:pt idx="47">
                  <c:v>0.36650938443030601</c:v>
                </c:pt>
                <c:pt idx="48">
                  <c:v>0.33839359603569302</c:v>
                </c:pt>
                <c:pt idx="49">
                  <c:v>0.34800460533386002</c:v>
                </c:pt>
                <c:pt idx="50">
                  <c:v>0.38458381982690198</c:v>
                </c:pt>
                <c:pt idx="51">
                  <c:v>0.347861157434046</c:v>
                </c:pt>
                <c:pt idx="52">
                  <c:v>0.3936210375252</c:v>
                </c:pt>
                <c:pt idx="53">
                  <c:v>0.402514807323479</c:v>
                </c:pt>
                <c:pt idx="54">
                  <c:v>0.37497281052873499</c:v>
                </c:pt>
                <c:pt idx="55">
                  <c:v>0.403232046823367</c:v>
                </c:pt>
                <c:pt idx="56">
                  <c:v>0.402514807323683</c:v>
                </c:pt>
                <c:pt idx="57">
                  <c:v>0.402514807323479</c:v>
                </c:pt>
                <c:pt idx="58">
                  <c:v>0.43981126131640902</c:v>
                </c:pt>
                <c:pt idx="59">
                  <c:v>0.42116303431994701</c:v>
                </c:pt>
                <c:pt idx="60">
                  <c:v>0.41155202502177901</c:v>
                </c:pt>
                <c:pt idx="61">
                  <c:v>0.43020025201844803</c:v>
                </c:pt>
                <c:pt idx="62">
                  <c:v>0.42116303431994701</c:v>
                </c:pt>
                <c:pt idx="63">
                  <c:v>0.44870503111469101</c:v>
                </c:pt>
                <c:pt idx="64">
                  <c:v>0.43923746971654198</c:v>
                </c:pt>
                <c:pt idx="65">
                  <c:v>0.43909402181652402</c:v>
                </c:pt>
                <c:pt idx="66">
                  <c:v>0.46677946651148999</c:v>
                </c:pt>
                <c:pt idx="67">
                  <c:v>0.44870503111469101</c:v>
                </c:pt>
                <c:pt idx="68">
                  <c:v>0.46677946651128599</c:v>
                </c:pt>
                <c:pt idx="69">
                  <c:v>0.46677946651128599</c:v>
                </c:pt>
                <c:pt idx="70">
                  <c:v>0.46677946651148999</c:v>
                </c:pt>
                <c:pt idx="71">
                  <c:v>0.46677946651128599</c:v>
                </c:pt>
                <c:pt idx="72">
                  <c:v>0.48528424560773298</c:v>
                </c:pt>
                <c:pt idx="73">
                  <c:v>0.45774224881298797</c:v>
                </c:pt>
                <c:pt idx="74">
                  <c:v>0.484710454008067</c:v>
                </c:pt>
                <c:pt idx="75">
                  <c:v>0.47639047580945398</c:v>
                </c:pt>
                <c:pt idx="76">
                  <c:v>0.457885696713007</c:v>
                </c:pt>
                <c:pt idx="77">
                  <c:v>0.51225245080260795</c:v>
                </c:pt>
                <c:pt idx="78">
                  <c:v>0.46677946651128599</c:v>
                </c:pt>
                <c:pt idx="79">
                  <c:v>0.46677946651148999</c:v>
                </c:pt>
                <c:pt idx="80">
                  <c:v>0.47639047580945398</c:v>
                </c:pt>
                <c:pt idx="81">
                  <c:v>0.46677946651128599</c:v>
                </c:pt>
                <c:pt idx="82">
                  <c:v>0.49432146330603099</c:v>
                </c:pt>
                <c:pt idx="83">
                  <c:v>0.46677946651148999</c:v>
                </c:pt>
                <c:pt idx="84">
                  <c:v>0.47567323630956598</c:v>
                </c:pt>
                <c:pt idx="85">
                  <c:v>0.47581668420958401</c:v>
                </c:pt>
                <c:pt idx="86">
                  <c:v>0.46735325811115602</c:v>
                </c:pt>
                <c:pt idx="87">
                  <c:v>0.47567323630976999</c:v>
                </c:pt>
                <c:pt idx="88">
                  <c:v>0.485427693507751</c:v>
                </c:pt>
                <c:pt idx="89">
                  <c:v>0.47567323630956598</c:v>
                </c:pt>
                <c:pt idx="90">
                  <c:v>0.46677946651128599</c:v>
                </c:pt>
                <c:pt idx="91">
                  <c:v>0.46677946651128599</c:v>
                </c:pt>
                <c:pt idx="92">
                  <c:v>0.44884847901491298</c:v>
                </c:pt>
                <c:pt idx="93">
                  <c:v>0.47567323630956598</c:v>
                </c:pt>
                <c:pt idx="94">
                  <c:v>0.46677946651128599</c:v>
                </c:pt>
                <c:pt idx="95">
                  <c:v>0.44870503111469101</c:v>
                </c:pt>
                <c:pt idx="96">
                  <c:v>0.46677946651148999</c:v>
                </c:pt>
                <c:pt idx="97">
                  <c:v>0.43923746971654198</c:v>
                </c:pt>
                <c:pt idx="98">
                  <c:v>0.43966781341639299</c:v>
                </c:pt>
                <c:pt idx="99">
                  <c:v>0.45716845721311899</c:v>
                </c:pt>
                <c:pt idx="100">
                  <c:v>0.44884847901470898</c:v>
                </c:pt>
                <c:pt idx="101">
                  <c:v>0.45774224881319198</c:v>
                </c:pt>
                <c:pt idx="102">
                  <c:v>0.44813123951482198</c:v>
                </c:pt>
                <c:pt idx="103">
                  <c:v>0.42116303431994701</c:v>
                </c:pt>
                <c:pt idx="104">
                  <c:v>0.430056804118226</c:v>
                </c:pt>
                <c:pt idx="105">
                  <c:v>0.41226926452166701</c:v>
                </c:pt>
                <c:pt idx="106">
                  <c:v>0.41212581662185299</c:v>
                </c:pt>
                <c:pt idx="107">
                  <c:v>0.43020025201824402</c:v>
                </c:pt>
                <c:pt idx="108">
                  <c:v>0.40251480732348199</c:v>
                </c:pt>
                <c:pt idx="109">
                  <c:v>0.42116303431994701</c:v>
                </c:pt>
                <c:pt idx="110">
                  <c:v>0.41155202502198301</c:v>
                </c:pt>
                <c:pt idx="111">
                  <c:v>0.41212581662164899</c:v>
                </c:pt>
                <c:pt idx="112">
                  <c:v>0.42130648221996497</c:v>
                </c:pt>
                <c:pt idx="113">
                  <c:v>0.41140857712176099</c:v>
                </c:pt>
                <c:pt idx="114">
                  <c:v>0.38458381982690398</c:v>
                </c:pt>
                <c:pt idx="115">
                  <c:v>0.39362103752540101</c:v>
                </c:pt>
                <c:pt idx="116">
                  <c:v>0.37554660212860702</c:v>
                </c:pt>
                <c:pt idx="117">
                  <c:v>0.38401002822703501</c:v>
                </c:pt>
                <c:pt idx="118">
                  <c:v>0.37554660212860702</c:v>
                </c:pt>
                <c:pt idx="119">
                  <c:v>0.38458381982690398</c:v>
                </c:pt>
                <c:pt idx="120">
                  <c:v>0.38458381982690398</c:v>
                </c:pt>
                <c:pt idx="121">
                  <c:v>0.37497281052894099</c:v>
                </c:pt>
                <c:pt idx="122">
                  <c:v>0.35689837513214201</c:v>
                </c:pt>
                <c:pt idx="123">
                  <c:v>0.37554660212860702</c:v>
                </c:pt>
                <c:pt idx="124">
                  <c:v>0.35704182303215998</c:v>
                </c:pt>
                <c:pt idx="125">
                  <c:v>0.36593559283044003</c:v>
                </c:pt>
                <c:pt idx="126">
                  <c:v>0.35689837513234601</c:v>
                </c:pt>
                <c:pt idx="127">
                  <c:v>0.35704182303215998</c:v>
                </c:pt>
                <c:pt idx="128">
                  <c:v>0.37554660212860702</c:v>
                </c:pt>
                <c:pt idx="129">
                  <c:v>0.33839359603569502</c:v>
                </c:pt>
                <c:pt idx="130">
                  <c:v>0.34800460533386202</c:v>
                </c:pt>
                <c:pt idx="131">
                  <c:v>0.338250148135677</c:v>
                </c:pt>
                <c:pt idx="132">
                  <c:v>0.33007361783748901</c:v>
                </c:pt>
                <c:pt idx="133">
                  <c:v>0.34728736583397501</c:v>
                </c:pt>
                <c:pt idx="134">
                  <c:v>0.330073617837285</c:v>
                </c:pt>
                <c:pt idx="135">
                  <c:v>0.32031916063909999</c:v>
                </c:pt>
                <c:pt idx="136">
                  <c:v>0.32031916063909999</c:v>
                </c:pt>
                <c:pt idx="137">
                  <c:v>0.34743081373399298</c:v>
                </c:pt>
                <c:pt idx="138">
                  <c:v>0.32993016993747099</c:v>
                </c:pt>
                <c:pt idx="139">
                  <c:v>0.32046260853911801</c:v>
                </c:pt>
                <c:pt idx="140">
                  <c:v>0.31070815134093299</c:v>
                </c:pt>
                <c:pt idx="141">
                  <c:v>0.31142539084081999</c:v>
                </c:pt>
                <c:pt idx="142">
                  <c:v>0.329356378337397</c:v>
                </c:pt>
                <c:pt idx="143">
                  <c:v>0.32993016993726698</c:v>
                </c:pt>
                <c:pt idx="144">
                  <c:v>0.28373994614605702</c:v>
                </c:pt>
                <c:pt idx="145">
                  <c:v>0.29277716384455899</c:v>
                </c:pt>
                <c:pt idx="146">
                  <c:v>0.301814381542653</c:v>
                </c:pt>
                <c:pt idx="147">
                  <c:v>0.29277716384435498</c:v>
                </c:pt>
                <c:pt idx="148">
                  <c:v>0.32993016993726698</c:v>
                </c:pt>
                <c:pt idx="149">
                  <c:v>0.31070815134093299</c:v>
                </c:pt>
                <c:pt idx="150">
                  <c:v>0.29349440334424298</c:v>
                </c:pt>
                <c:pt idx="151">
                  <c:v>0.30167093364283898</c:v>
                </c:pt>
                <c:pt idx="152">
                  <c:v>0.28388339404607599</c:v>
                </c:pt>
                <c:pt idx="153">
                  <c:v>0.28373994614605702</c:v>
                </c:pt>
                <c:pt idx="154">
                  <c:v>0.26580895864948001</c:v>
                </c:pt>
                <c:pt idx="155">
                  <c:v>0.29277716384435498</c:v>
                </c:pt>
                <c:pt idx="156">
                  <c:v>0.30167093364263498</c:v>
                </c:pt>
                <c:pt idx="157">
                  <c:v>0.26580895864948001</c:v>
                </c:pt>
                <c:pt idx="158">
                  <c:v>0.19193329016350799</c:v>
                </c:pt>
                <c:pt idx="159">
                  <c:v>0.27484617634798197</c:v>
                </c:pt>
                <c:pt idx="160">
                  <c:v>0.34800460533386202</c:v>
                </c:pt>
                <c:pt idx="161">
                  <c:v>0.209864277660086</c:v>
                </c:pt>
                <c:pt idx="162">
                  <c:v>0.32046260853911801</c:v>
                </c:pt>
                <c:pt idx="163">
                  <c:v>0.29335095544422501</c:v>
                </c:pt>
                <c:pt idx="164">
                  <c:v>0.301814381542653</c:v>
                </c:pt>
                <c:pt idx="165">
                  <c:v>0.30238817314252198</c:v>
                </c:pt>
                <c:pt idx="166">
                  <c:v>0.210581517159973</c:v>
                </c:pt>
                <c:pt idx="167">
                  <c:v>0.22851250465675399</c:v>
                </c:pt>
                <c:pt idx="168">
                  <c:v>0.329356378337397</c:v>
                </c:pt>
                <c:pt idx="169">
                  <c:v>0.28373994614605702</c:v>
                </c:pt>
                <c:pt idx="170">
                  <c:v>0.22922974415643799</c:v>
                </c:pt>
                <c:pt idx="171">
                  <c:v>0.183039520365229</c:v>
                </c:pt>
                <c:pt idx="172">
                  <c:v>0.31128194294080203</c:v>
                </c:pt>
                <c:pt idx="173">
                  <c:v>0.28316615454618799</c:v>
                </c:pt>
                <c:pt idx="174">
                  <c:v>0.26580895864968401</c:v>
                </c:pt>
                <c:pt idx="175">
                  <c:v>0.28373994614605702</c:v>
                </c:pt>
                <c:pt idx="176">
                  <c:v>0.24730417955303399</c:v>
                </c:pt>
                <c:pt idx="177">
                  <c:v>0.210581517159973</c:v>
                </c:pt>
                <c:pt idx="178">
                  <c:v>0.237549722354848</c:v>
                </c:pt>
                <c:pt idx="179">
                  <c:v>0.247160731653015</c:v>
                </c:pt>
                <c:pt idx="180">
                  <c:v>0.26580895864948001</c:v>
                </c:pt>
                <c:pt idx="181">
                  <c:v>0.219475286958253</c:v>
                </c:pt>
                <c:pt idx="182">
                  <c:v>0.21058151716017701</c:v>
                </c:pt>
                <c:pt idx="183">
                  <c:v>0.238266961854736</c:v>
                </c:pt>
                <c:pt idx="184">
                  <c:v>0.28373994614605702</c:v>
                </c:pt>
                <c:pt idx="185">
                  <c:v>0.24658694005314599</c:v>
                </c:pt>
                <c:pt idx="186">
                  <c:v>0.20154429946167501</c:v>
                </c:pt>
                <c:pt idx="187">
                  <c:v>0.27484617634777803</c:v>
                </c:pt>
                <c:pt idx="188">
                  <c:v>0.25605450145129499</c:v>
                </c:pt>
                <c:pt idx="189">
                  <c:v>0.183039520365229</c:v>
                </c:pt>
                <c:pt idx="190">
                  <c:v>0.21961873485827099</c:v>
                </c:pt>
                <c:pt idx="191">
                  <c:v>0.256771740951386</c:v>
                </c:pt>
                <c:pt idx="192">
                  <c:v>0.21961873485827099</c:v>
                </c:pt>
                <c:pt idx="193">
                  <c:v>0.14631685797216901</c:v>
                </c:pt>
                <c:pt idx="194">
                  <c:v>0.34800460533386202</c:v>
                </c:pt>
                <c:pt idx="195">
                  <c:v>0.19193329016350799</c:v>
                </c:pt>
                <c:pt idx="196">
                  <c:v>0.28373994614605702</c:v>
                </c:pt>
                <c:pt idx="197">
                  <c:v>0.301814381542653</c:v>
                </c:pt>
                <c:pt idx="198">
                  <c:v>0.19265052966339599</c:v>
                </c:pt>
                <c:pt idx="199">
                  <c:v>0.16424784546894999</c:v>
                </c:pt>
                <c:pt idx="200">
                  <c:v>0.210581517159973</c:v>
                </c:pt>
                <c:pt idx="201">
                  <c:v>0.20168774736169401</c:v>
                </c:pt>
                <c:pt idx="202">
                  <c:v>0.210581517159973</c:v>
                </c:pt>
                <c:pt idx="203">
                  <c:v>0.182896072465211</c:v>
                </c:pt>
                <c:pt idx="204">
                  <c:v>0.24730417955303399</c:v>
                </c:pt>
                <c:pt idx="205">
                  <c:v>0.23812351395471801</c:v>
                </c:pt>
                <c:pt idx="206">
                  <c:v>0.20097050786180601</c:v>
                </c:pt>
                <c:pt idx="207">
                  <c:v>0.17400230266693101</c:v>
                </c:pt>
                <c:pt idx="208">
                  <c:v>0.219475286958253</c:v>
                </c:pt>
                <c:pt idx="209">
                  <c:v>0.26580895864968401</c:v>
                </c:pt>
                <c:pt idx="210">
                  <c:v>0.20168774736169401</c:v>
                </c:pt>
                <c:pt idx="211">
                  <c:v>0.155354075670466</c:v>
                </c:pt>
                <c:pt idx="212">
                  <c:v>0.155354075670466</c:v>
                </c:pt>
                <c:pt idx="213">
                  <c:v>0.247160731653015</c:v>
                </c:pt>
                <c:pt idx="214">
                  <c:v>0.238266961854736</c:v>
                </c:pt>
                <c:pt idx="215">
                  <c:v>0.20154429946167501</c:v>
                </c:pt>
                <c:pt idx="216">
                  <c:v>0.20097050786180601</c:v>
                </c:pt>
                <c:pt idx="217">
                  <c:v>0.17400230266693101</c:v>
                </c:pt>
                <c:pt idx="218">
                  <c:v>0.20154429946167501</c:v>
                </c:pt>
                <c:pt idx="219">
                  <c:v>0.155354075670466</c:v>
                </c:pt>
                <c:pt idx="220">
                  <c:v>0.238266961854736</c:v>
                </c:pt>
                <c:pt idx="221">
                  <c:v>0.23754972235505201</c:v>
                </c:pt>
                <c:pt idx="222">
                  <c:v>0.11934865277729299</c:v>
                </c:pt>
                <c:pt idx="223">
                  <c:v>0.16439129336876401</c:v>
                </c:pt>
                <c:pt idx="224">
                  <c:v>0.28373994614605702</c:v>
                </c:pt>
                <c:pt idx="225">
                  <c:v>0.20168774736169401</c:v>
                </c:pt>
                <c:pt idx="226">
                  <c:v>0.182896072465211</c:v>
                </c:pt>
                <c:pt idx="227">
                  <c:v>0.17400230266693101</c:v>
                </c:pt>
                <c:pt idx="228">
                  <c:v>0.183039520365229</c:v>
                </c:pt>
                <c:pt idx="229">
                  <c:v>0.182896072465211</c:v>
                </c:pt>
                <c:pt idx="230">
                  <c:v>0.19265052966339599</c:v>
                </c:pt>
                <c:pt idx="231">
                  <c:v>0.17400230266693101</c:v>
                </c:pt>
                <c:pt idx="232">
                  <c:v>0.17400230266713501</c:v>
                </c:pt>
                <c:pt idx="233">
                  <c:v>0.209864277660086</c:v>
                </c:pt>
                <c:pt idx="234">
                  <c:v>0.183613311965098</c:v>
                </c:pt>
                <c:pt idx="235">
                  <c:v>0.12781207887572199</c:v>
                </c:pt>
                <c:pt idx="236">
                  <c:v>0.210581517159973</c:v>
                </c:pt>
                <c:pt idx="237">
                  <c:v>0.14631685797216901</c:v>
                </c:pt>
                <c:pt idx="238">
                  <c:v>0.17400230266693101</c:v>
                </c:pt>
                <c:pt idx="239">
                  <c:v>0.20168774736169401</c:v>
                </c:pt>
                <c:pt idx="240">
                  <c:v>0.16424784546874599</c:v>
                </c:pt>
                <c:pt idx="241">
                  <c:v>0.17400230266693101</c:v>
                </c:pt>
                <c:pt idx="242">
                  <c:v>0.156071315170354</c:v>
                </c:pt>
                <c:pt idx="243">
                  <c:v>0.183039520365229</c:v>
                </c:pt>
                <c:pt idx="244">
                  <c:v>0.19193329016371199</c:v>
                </c:pt>
                <c:pt idx="245">
                  <c:v>0.14631685797216901</c:v>
                </c:pt>
                <c:pt idx="246">
                  <c:v>0.156071315170354</c:v>
                </c:pt>
                <c:pt idx="247">
                  <c:v>0.16439129336876401</c:v>
                </c:pt>
                <c:pt idx="248">
                  <c:v>0.13727964027387099</c:v>
                </c:pt>
                <c:pt idx="249">
                  <c:v>0.183039520365229</c:v>
                </c:pt>
                <c:pt idx="250">
                  <c:v>0.210581517159973</c:v>
                </c:pt>
                <c:pt idx="251">
                  <c:v>0.17400230266693101</c:v>
                </c:pt>
                <c:pt idx="252">
                  <c:v>0.14631685797216901</c:v>
                </c:pt>
                <c:pt idx="253">
                  <c:v>0.156071315170354</c:v>
                </c:pt>
                <c:pt idx="254">
                  <c:v>0.20097050786180601</c:v>
                </c:pt>
                <c:pt idx="255">
                  <c:v>0.17400230266713501</c:v>
                </c:pt>
                <c:pt idx="256">
                  <c:v>0.16496508496863299</c:v>
                </c:pt>
                <c:pt idx="257">
                  <c:v>0.13742308817388901</c:v>
                </c:pt>
                <c:pt idx="258">
                  <c:v>0.14631685797216901</c:v>
                </c:pt>
                <c:pt idx="259">
                  <c:v>0.19193329016350799</c:v>
                </c:pt>
                <c:pt idx="260">
                  <c:v>0.146460305872187</c:v>
                </c:pt>
                <c:pt idx="261">
                  <c:v>0.182896072465211</c:v>
                </c:pt>
                <c:pt idx="262">
                  <c:v>0.146460305872187</c:v>
                </c:pt>
                <c:pt idx="263">
                  <c:v>0.14703409747205601</c:v>
                </c:pt>
                <c:pt idx="264">
                  <c:v>0.13670584867400101</c:v>
                </c:pt>
                <c:pt idx="265">
                  <c:v>0.20168774736169401</c:v>
                </c:pt>
                <c:pt idx="266">
                  <c:v>0.16496508496863299</c:v>
                </c:pt>
                <c:pt idx="267">
                  <c:v>0.155354075670466</c:v>
                </c:pt>
                <c:pt idx="268">
                  <c:v>0.13742308817388901</c:v>
                </c:pt>
                <c:pt idx="269">
                  <c:v>0.17400230266713501</c:v>
                </c:pt>
                <c:pt idx="270">
                  <c:v>0.16424784546874599</c:v>
                </c:pt>
                <c:pt idx="271">
                  <c:v>0.13742308817388901</c:v>
                </c:pt>
                <c:pt idx="272">
                  <c:v>0.128385870475591</c:v>
                </c:pt>
                <c:pt idx="273">
                  <c:v>0.13742308817388901</c:v>
                </c:pt>
                <c:pt idx="274">
                  <c:v>0.19193329016350799</c:v>
                </c:pt>
                <c:pt idx="275">
                  <c:v>0.16510853286865201</c:v>
                </c:pt>
                <c:pt idx="276">
                  <c:v>0.13727964027387099</c:v>
                </c:pt>
                <c:pt idx="277">
                  <c:v>0.19207673806352701</c:v>
                </c:pt>
                <c:pt idx="278">
                  <c:v>0.20154429946167501</c:v>
                </c:pt>
                <c:pt idx="279">
                  <c:v>0.14631685797237201</c:v>
                </c:pt>
                <c:pt idx="280">
                  <c:v>0.109881091378941</c:v>
                </c:pt>
                <c:pt idx="281">
                  <c:v>0.13742308817388901</c:v>
                </c:pt>
                <c:pt idx="282">
                  <c:v>0.17385885476711699</c:v>
                </c:pt>
                <c:pt idx="283">
                  <c:v>5.4653649889637702E-2</c:v>
                </c:pt>
                <c:pt idx="284">
                  <c:v>0.23812351395471801</c:v>
                </c:pt>
                <c:pt idx="285">
                  <c:v>0.19207673806352701</c:v>
                </c:pt>
                <c:pt idx="286">
                  <c:v>0.192507081763378</c:v>
                </c:pt>
                <c:pt idx="287">
                  <c:v>0.146460305872187</c:v>
                </c:pt>
                <c:pt idx="288">
                  <c:v>0.16424784546874599</c:v>
                </c:pt>
                <c:pt idx="289">
                  <c:v>0.17400230266693101</c:v>
                </c:pt>
                <c:pt idx="290">
                  <c:v>0.119492100677312</c:v>
                </c:pt>
                <c:pt idx="291">
                  <c:v>0.12781207887572199</c:v>
                </c:pt>
                <c:pt idx="292">
                  <c:v>0.219475286958253</c:v>
                </c:pt>
                <c:pt idx="293">
                  <c:v>0.10988109137914499</c:v>
                </c:pt>
                <c:pt idx="294">
                  <c:v>0.119348652777497</c:v>
                </c:pt>
                <c:pt idx="295">
                  <c:v>0.19193329016350799</c:v>
                </c:pt>
                <c:pt idx="296">
                  <c:v>0.155354075670466</c:v>
                </c:pt>
                <c:pt idx="297">
                  <c:v>0.17400230266693101</c:v>
                </c:pt>
                <c:pt idx="298">
                  <c:v>0.156071315170354</c:v>
                </c:pt>
                <c:pt idx="299">
                  <c:v>0.19193329016350799</c:v>
                </c:pt>
                <c:pt idx="300">
                  <c:v>0.183039520365229</c:v>
                </c:pt>
                <c:pt idx="301">
                  <c:v>0.11934865277729299</c:v>
                </c:pt>
                <c:pt idx="302">
                  <c:v>0.210581517159973</c:v>
                </c:pt>
                <c:pt idx="303">
                  <c:v>0.13670584867400101</c:v>
                </c:pt>
                <c:pt idx="304">
                  <c:v>0.156071315170354</c:v>
                </c:pt>
                <c:pt idx="305">
                  <c:v>0.20097050786180601</c:v>
                </c:pt>
                <c:pt idx="306">
                  <c:v>0.18361331196530201</c:v>
                </c:pt>
                <c:pt idx="307">
                  <c:v>0.20097050786180601</c:v>
                </c:pt>
                <c:pt idx="308">
                  <c:v>0.17400230266693101</c:v>
                </c:pt>
                <c:pt idx="309">
                  <c:v>0.16496508496863299</c:v>
                </c:pt>
                <c:pt idx="310">
                  <c:v>0.20097050786180601</c:v>
                </c:pt>
                <c:pt idx="311">
                  <c:v>0.17400230266693101</c:v>
                </c:pt>
                <c:pt idx="312">
                  <c:v>0.17400230266693101</c:v>
                </c:pt>
                <c:pt idx="313">
                  <c:v>0.182896072465211</c:v>
                </c:pt>
                <c:pt idx="314">
                  <c:v>0.19265052966339599</c:v>
                </c:pt>
                <c:pt idx="315">
                  <c:v>0.19193329016350799</c:v>
                </c:pt>
                <c:pt idx="316">
                  <c:v>0.19193329016371199</c:v>
                </c:pt>
                <c:pt idx="317">
                  <c:v>0.17400230266693101</c:v>
                </c:pt>
                <c:pt idx="318">
                  <c:v>0.183039520365229</c:v>
                </c:pt>
                <c:pt idx="319">
                  <c:v>0.20154429946167501</c:v>
                </c:pt>
                <c:pt idx="320">
                  <c:v>0.20168774736169401</c:v>
                </c:pt>
                <c:pt idx="321">
                  <c:v>0.210581517159973</c:v>
                </c:pt>
                <c:pt idx="322">
                  <c:v>0.210581517159973</c:v>
                </c:pt>
                <c:pt idx="323">
                  <c:v>0.210581517159973</c:v>
                </c:pt>
                <c:pt idx="324">
                  <c:v>0.219475286958253</c:v>
                </c:pt>
                <c:pt idx="325">
                  <c:v>0.210581517159973</c:v>
                </c:pt>
                <c:pt idx="326">
                  <c:v>0.21961873485827099</c:v>
                </c:pt>
                <c:pt idx="327">
                  <c:v>0.219618734858475</c:v>
                </c:pt>
                <c:pt idx="328">
                  <c:v>0.26509171914959301</c:v>
                </c:pt>
                <c:pt idx="329">
                  <c:v>0.25691518885120102</c:v>
                </c:pt>
                <c:pt idx="330">
                  <c:v>0.22851250465654999</c:v>
                </c:pt>
                <c:pt idx="331">
                  <c:v>0.22851250465654999</c:v>
                </c:pt>
                <c:pt idx="332">
                  <c:v>0.22922974415643799</c:v>
                </c:pt>
                <c:pt idx="333">
                  <c:v>0.26509171914959301</c:v>
                </c:pt>
                <c:pt idx="334">
                  <c:v>0.25691518885120102</c:v>
                </c:pt>
                <c:pt idx="335">
                  <c:v>0.310708151341136</c:v>
                </c:pt>
                <c:pt idx="336">
                  <c:v>0.25619794935131301</c:v>
                </c:pt>
                <c:pt idx="337">
                  <c:v>0.32993016993726698</c:v>
                </c:pt>
                <c:pt idx="338">
                  <c:v>0.29277716384435498</c:v>
                </c:pt>
                <c:pt idx="339">
                  <c:v>0.27484617634777803</c:v>
                </c:pt>
                <c:pt idx="340">
                  <c:v>0.27412893684789003</c:v>
                </c:pt>
                <c:pt idx="341">
                  <c:v>0.29335095544422501</c:v>
                </c:pt>
                <c:pt idx="342">
                  <c:v>0.35704182303236398</c:v>
                </c:pt>
                <c:pt idx="343">
                  <c:v>0.38386658032701698</c:v>
                </c:pt>
                <c:pt idx="344">
                  <c:v>0.35704182303215998</c:v>
                </c:pt>
                <c:pt idx="345">
                  <c:v>0.34786115743384399</c:v>
                </c:pt>
                <c:pt idx="346">
                  <c:v>0.35704182303215998</c:v>
                </c:pt>
                <c:pt idx="347">
                  <c:v>0.35689837513234601</c:v>
                </c:pt>
                <c:pt idx="348">
                  <c:v>0.37569005002862499</c:v>
                </c:pt>
                <c:pt idx="349">
                  <c:v>0.41155202502177901</c:v>
                </c:pt>
                <c:pt idx="350">
                  <c:v>0.37554660212860702</c:v>
                </c:pt>
                <c:pt idx="351">
                  <c:v>0.53090067779907302</c:v>
                </c:pt>
                <c:pt idx="352">
                  <c:v>0.484710454008067</c:v>
                </c:pt>
                <c:pt idx="353">
                  <c:v>0.43981126131641102</c:v>
                </c:pt>
                <c:pt idx="354">
                  <c:v>0.50335868100432801</c:v>
                </c:pt>
                <c:pt idx="355">
                  <c:v>0.54897511319566805</c:v>
                </c:pt>
                <c:pt idx="356">
                  <c:v>0.54954890479574203</c:v>
                </c:pt>
                <c:pt idx="357">
                  <c:v>0.52128966850090597</c:v>
                </c:pt>
                <c:pt idx="358">
                  <c:v>0.57723434949029995</c:v>
                </c:pt>
                <c:pt idx="359">
                  <c:v>0.59444809748699001</c:v>
                </c:pt>
                <c:pt idx="360">
                  <c:v>0.63174455148012398</c:v>
                </c:pt>
                <c:pt idx="361">
                  <c:v>0.64981898687651496</c:v>
                </c:pt>
                <c:pt idx="362">
                  <c:v>0.68625475346953901</c:v>
                </c:pt>
                <c:pt idx="363">
                  <c:v>0.705046428366226</c:v>
                </c:pt>
                <c:pt idx="364">
                  <c:v>0.77806140945208802</c:v>
                </c:pt>
                <c:pt idx="365">
                  <c:v>0.70490298046600397</c:v>
                </c:pt>
                <c:pt idx="366">
                  <c:v>0.90601693622803203</c:v>
                </c:pt>
                <c:pt idx="367">
                  <c:v>0.83328885094159499</c:v>
                </c:pt>
                <c:pt idx="368">
                  <c:v>0.887942500831437</c:v>
                </c:pt>
                <c:pt idx="369">
                  <c:v>0.970138147515615</c:v>
                </c:pt>
                <c:pt idx="370">
                  <c:v>1.0156111318071399</c:v>
                </c:pt>
                <c:pt idx="371">
                  <c:v>1.0163283713068241</c:v>
                </c:pt>
                <c:pt idx="372">
                  <c:v>1.0342593588036051</c:v>
                </c:pt>
                <c:pt idx="373">
                  <c:v>1.070982021196462</c:v>
                </c:pt>
                <c:pt idx="374">
                  <c:v>1.1896134344740721</c:v>
                </c:pt>
                <c:pt idx="375">
                  <c:v>1.1903306739737549</c:v>
                </c:pt>
                <c:pt idx="376">
                  <c:v>1.2172988791688339</c:v>
                </c:pt>
                <c:pt idx="377">
                  <c:v>1.263489102960043</c:v>
                </c:pt>
                <c:pt idx="378">
                  <c:v>1.299494525853012</c:v>
                </c:pt>
                <c:pt idx="379">
                  <c:v>1.327036522647961</c:v>
                </c:pt>
                <c:pt idx="380">
                  <c:v>1.4644596108218499</c:v>
                </c:pt>
                <c:pt idx="381">
                  <c:v>1.465176850321533</c:v>
                </c:pt>
                <c:pt idx="382">
                  <c:v>1.4548486015236819</c:v>
                </c:pt>
                <c:pt idx="383">
                  <c:v>1.482964389918296</c:v>
                </c:pt>
                <c:pt idx="384">
                  <c:v>1.601882698995535</c:v>
                </c:pt>
                <c:pt idx="385">
                  <c:v>1.5562662668043981</c:v>
                </c:pt>
                <c:pt idx="386">
                  <c:v>1.5832344719992739</c:v>
                </c:pt>
                <c:pt idx="387">
                  <c:v>1.5928454812974411</c:v>
                </c:pt>
                <c:pt idx="388">
                  <c:v>1.610919916694036</c:v>
                </c:pt>
                <c:pt idx="389">
                  <c:v>1.6840783456799171</c:v>
                </c:pt>
                <c:pt idx="390">
                  <c:v>1.6569666925852271</c:v>
                </c:pt>
                <c:pt idx="391">
                  <c:v>1.6750411279818229</c:v>
                </c:pt>
                <c:pt idx="392">
                  <c:v>1.7206575601731631</c:v>
                </c:pt>
                <c:pt idx="393">
                  <c:v>1.638461913488781</c:v>
                </c:pt>
                <c:pt idx="394">
                  <c:v>1.693689354978084</c:v>
                </c:pt>
                <c:pt idx="395">
                  <c:v>1.638461913488781</c:v>
                </c:pt>
                <c:pt idx="396">
                  <c:v>1.610776468794018</c:v>
                </c:pt>
                <c:pt idx="397">
                  <c:v>1.657110140485246</c:v>
                </c:pt>
                <c:pt idx="398">
                  <c:v>1.5741972543009759</c:v>
                </c:pt>
                <c:pt idx="399">
                  <c:v>1.6109199166938331</c:v>
                </c:pt>
                <c:pt idx="400">
                  <c:v>1.5562662668043981</c:v>
                </c:pt>
                <c:pt idx="401">
                  <c:v>1.546655257506232</c:v>
                </c:pt>
                <c:pt idx="402">
                  <c:v>1.5562662668043981</c:v>
                </c:pt>
                <c:pt idx="403">
                  <c:v>1.5466552575060279</c:v>
                </c:pt>
                <c:pt idx="404">
                  <c:v>1.4644596108218499</c:v>
                </c:pt>
                <c:pt idx="405">
                  <c:v>1.501612616914761</c:v>
                </c:pt>
                <c:pt idx="406">
                  <c:v>1.4369176140271049</c:v>
                </c:pt>
                <c:pt idx="407">
                  <c:v>1.44581138382518</c:v>
                </c:pt>
                <c:pt idx="408">
                  <c:v>1.4374914056269741</c:v>
                </c:pt>
                <c:pt idx="409">
                  <c:v>1.409232169332342</c:v>
                </c:pt>
                <c:pt idx="410">
                  <c:v>1.382263964137264</c:v>
                </c:pt>
                <c:pt idx="411">
                  <c:v>1.3733701943391881</c:v>
                </c:pt>
                <c:pt idx="412">
                  <c:v>1.3456847496444251</c:v>
                </c:pt>
                <c:pt idx="413">
                  <c:v>1.3545785194425011</c:v>
                </c:pt>
                <c:pt idx="414">
                  <c:v>1.3547219673427231</c:v>
                </c:pt>
                <c:pt idx="415">
                  <c:v>1.3547219673427231</c:v>
                </c:pt>
                <c:pt idx="416">
                  <c:v>1.3360737403460541</c:v>
                </c:pt>
                <c:pt idx="417">
                  <c:v>1.3000683174530849</c:v>
                </c:pt>
                <c:pt idx="418">
                  <c:v>1.3636157371410029</c:v>
                </c:pt>
                <c:pt idx="419">
                  <c:v>1.3271799705477749</c:v>
                </c:pt>
                <c:pt idx="420">
                  <c:v>1.3456847496444251</c:v>
                </c:pt>
                <c:pt idx="421">
                  <c:v>1.317999304949663</c:v>
                </c:pt>
                <c:pt idx="422">
                  <c:v>1.3636157371408</c:v>
                </c:pt>
                <c:pt idx="423">
                  <c:v>1.3367909798461459</c:v>
                </c:pt>
                <c:pt idx="424">
                  <c:v>1.3360737403460541</c:v>
                </c:pt>
                <c:pt idx="425">
                  <c:v>1.3276103142478299</c:v>
                </c:pt>
                <c:pt idx="426">
                  <c:v>1.3451109580445559</c:v>
                </c:pt>
                <c:pt idx="427">
                  <c:v>1.345684749644221</c:v>
                </c:pt>
                <c:pt idx="428">
                  <c:v>1.3822639641374681</c:v>
                </c:pt>
                <c:pt idx="429">
                  <c:v>1.373226746439169</c:v>
                </c:pt>
                <c:pt idx="430">
                  <c:v>1.3816901725375981</c:v>
                </c:pt>
                <c:pt idx="431">
                  <c:v>1.354721967342519</c:v>
                </c:pt>
                <c:pt idx="432">
                  <c:v>1.373226746439169</c:v>
                </c:pt>
                <c:pt idx="433">
                  <c:v>1.3726529548393009</c:v>
                </c:pt>
                <c:pt idx="434">
                  <c:v>1.364332976640686</c:v>
                </c:pt>
                <c:pt idx="435">
                  <c:v>1.3726529548393009</c:v>
                </c:pt>
                <c:pt idx="436">
                  <c:v>1.373370194338984</c:v>
                </c:pt>
                <c:pt idx="437">
                  <c:v>1.3726529548393009</c:v>
                </c:pt>
                <c:pt idx="438">
                  <c:v>1.3822639641374681</c:v>
                </c:pt>
                <c:pt idx="439">
                  <c:v>1.3545785194427049</c:v>
                </c:pt>
                <c:pt idx="440">
                  <c:v>1.354721967342519</c:v>
                </c:pt>
                <c:pt idx="441">
                  <c:v>1.318142752849681</c:v>
                </c:pt>
                <c:pt idx="442">
                  <c:v>1.3276103142478299</c:v>
                </c:pt>
                <c:pt idx="443">
                  <c:v>1.3637591850408171</c:v>
                </c:pt>
                <c:pt idx="444">
                  <c:v>1.3456847496444251</c:v>
                </c:pt>
                <c:pt idx="445">
                  <c:v>1.290457308154715</c:v>
                </c:pt>
                <c:pt idx="446">
                  <c:v>1.272526320658341</c:v>
                </c:pt>
                <c:pt idx="447">
                  <c:v>1.2538780936618761</c:v>
                </c:pt>
                <c:pt idx="448">
                  <c:v>1.2082616614703321</c:v>
                </c:pt>
                <c:pt idx="449">
                  <c:v>1.1896134344740721</c:v>
                </c:pt>
                <c:pt idx="450">
                  <c:v>1.2448408759635781</c:v>
                </c:pt>
                <c:pt idx="451">
                  <c:v>1.180719664675588</c:v>
                </c:pt>
                <c:pt idx="452">
                  <c:v>1.1441404501827499</c:v>
                </c:pt>
                <c:pt idx="453">
                  <c:v>1.1171722449876711</c:v>
                </c:pt>
                <c:pt idx="454">
                  <c:v>1.0887695607932251</c:v>
                </c:pt>
                <c:pt idx="455">
                  <c:v>1.061944803498164</c:v>
                </c:pt>
                <c:pt idx="456">
                  <c:v>1.0342593588036051</c:v>
                </c:pt>
                <c:pt idx="457">
                  <c:v>0.98878637451207996</c:v>
                </c:pt>
                <c:pt idx="458">
                  <c:v>1.006717362008861</c:v>
                </c:pt>
                <c:pt idx="459">
                  <c:v>0.970138147515615</c:v>
                </c:pt>
                <c:pt idx="460">
                  <c:v>0.95206371211917495</c:v>
                </c:pt>
                <c:pt idx="461">
                  <c:v>0.86986806543463702</c:v>
                </c:pt>
                <c:pt idx="462">
                  <c:v>0.878331491533066</c:v>
                </c:pt>
                <c:pt idx="463">
                  <c:v>0.87001151333486004</c:v>
                </c:pt>
                <c:pt idx="464">
                  <c:v>0.82367784164342805</c:v>
                </c:pt>
                <c:pt idx="465">
                  <c:v>0.75955663035584597</c:v>
                </c:pt>
                <c:pt idx="466">
                  <c:v>0.76916763965380897</c:v>
                </c:pt>
                <c:pt idx="467">
                  <c:v>0.71394019816430199</c:v>
                </c:pt>
                <c:pt idx="468">
                  <c:v>0.70490298046620803</c:v>
                </c:pt>
                <c:pt idx="469">
                  <c:v>0.64967553897649699</c:v>
                </c:pt>
                <c:pt idx="470">
                  <c:v>0.64981898687651496</c:v>
                </c:pt>
                <c:pt idx="471">
                  <c:v>0.62270733378182597</c:v>
                </c:pt>
                <c:pt idx="472">
                  <c:v>0.58555432768871096</c:v>
                </c:pt>
                <c:pt idx="473">
                  <c:v>0.53993789549737103</c:v>
                </c:pt>
                <c:pt idx="474">
                  <c:v>0.50335868100432801</c:v>
                </c:pt>
                <c:pt idx="475">
                  <c:v>0.53993789549757498</c:v>
                </c:pt>
                <c:pt idx="476">
                  <c:v>0.51296969030249595</c:v>
                </c:pt>
                <c:pt idx="477">
                  <c:v>0.43909402181652402</c:v>
                </c:pt>
                <c:pt idx="478">
                  <c:v>0.45774224881298797</c:v>
                </c:pt>
                <c:pt idx="479">
                  <c:v>0.44884847901491298</c:v>
                </c:pt>
                <c:pt idx="480">
                  <c:v>0.393621037525202</c:v>
                </c:pt>
                <c:pt idx="481">
                  <c:v>0.40251480732348199</c:v>
                </c:pt>
                <c:pt idx="482">
                  <c:v>0.38458381982690398</c:v>
                </c:pt>
                <c:pt idx="483">
                  <c:v>0.34800460533386202</c:v>
                </c:pt>
                <c:pt idx="484">
                  <c:v>0.338250148135881</c:v>
                </c:pt>
                <c:pt idx="485">
                  <c:v>0.329356378337397</c:v>
                </c:pt>
                <c:pt idx="486">
                  <c:v>0.29277716384435498</c:v>
                </c:pt>
                <c:pt idx="487">
                  <c:v>0.28373994614605702</c:v>
                </c:pt>
                <c:pt idx="488">
                  <c:v>0.27484617634777803</c:v>
                </c:pt>
                <c:pt idx="489">
                  <c:v>0.26580895864948001</c:v>
                </c:pt>
                <c:pt idx="490">
                  <c:v>0.247160731653015</c:v>
                </c:pt>
                <c:pt idx="491">
                  <c:v>0.25619794935131301</c:v>
                </c:pt>
                <c:pt idx="492">
                  <c:v>0.27412893684809397</c:v>
                </c:pt>
                <c:pt idx="493">
                  <c:v>0.22019252645814</c:v>
                </c:pt>
                <c:pt idx="494">
                  <c:v>0.22851250465654999</c:v>
                </c:pt>
                <c:pt idx="495">
                  <c:v>0.21961873485827099</c:v>
                </c:pt>
                <c:pt idx="496">
                  <c:v>0.210581517159973</c:v>
                </c:pt>
                <c:pt idx="497">
                  <c:v>0.20168774736169401</c:v>
                </c:pt>
                <c:pt idx="498">
                  <c:v>0.210581517159973</c:v>
                </c:pt>
                <c:pt idx="499">
                  <c:v>0.19193329016350799</c:v>
                </c:pt>
                <c:pt idx="500">
                  <c:v>0.182896072465211</c:v>
                </c:pt>
                <c:pt idx="501">
                  <c:v>0.1926505296636</c:v>
                </c:pt>
                <c:pt idx="502">
                  <c:v>0.18303952036502499</c:v>
                </c:pt>
                <c:pt idx="503">
                  <c:v>0.16424784546894999</c:v>
                </c:pt>
                <c:pt idx="504">
                  <c:v>0.183613311965098</c:v>
                </c:pt>
                <c:pt idx="505">
                  <c:v>0.173428511067062</c:v>
                </c:pt>
                <c:pt idx="506">
                  <c:v>0.17400230266693101</c:v>
                </c:pt>
                <c:pt idx="507">
                  <c:v>0.20154429946167501</c:v>
                </c:pt>
                <c:pt idx="508">
                  <c:v>0.13742308817388901</c:v>
                </c:pt>
                <c:pt idx="509">
                  <c:v>0.155354075670466</c:v>
                </c:pt>
                <c:pt idx="510">
                  <c:v>0.16496508496863299</c:v>
                </c:pt>
                <c:pt idx="511">
                  <c:v>0.16439129336876401</c:v>
                </c:pt>
                <c:pt idx="512">
                  <c:v>0.16496508496863299</c:v>
                </c:pt>
                <c:pt idx="513">
                  <c:v>0.16510853286865201</c:v>
                </c:pt>
                <c:pt idx="514">
                  <c:v>0.17385885476711699</c:v>
                </c:pt>
                <c:pt idx="515">
                  <c:v>0.146460305872187</c:v>
                </c:pt>
                <c:pt idx="516">
                  <c:v>0.155354075670466</c:v>
                </c:pt>
                <c:pt idx="517">
                  <c:v>0.155354075670466</c:v>
                </c:pt>
                <c:pt idx="518">
                  <c:v>0.119492100677312</c:v>
                </c:pt>
                <c:pt idx="519">
                  <c:v>0.14631685797216901</c:v>
                </c:pt>
                <c:pt idx="520">
                  <c:v>0.155354075670466</c:v>
                </c:pt>
                <c:pt idx="521">
                  <c:v>0.19265052966339599</c:v>
                </c:pt>
                <c:pt idx="522">
                  <c:v>0.14631685797216901</c:v>
                </c:pt>
                <c:pt idx="523">
                  <c:v>9.1232864382679801E-2</c:v>
                </c:pt>
                <c:pt idx="524">
                  <c:v>0.14631685797216901</c:v>
                </c:pt>
                <c:pt idx="525">
                  <c:v>0.17400230266693101</c:v>
                </c:pt>
                <c:pt idx="526">
                  <c:v>0.146460305872187</c:v>
                </c:pt>
                <c:pt idx="527">
                  <c:v>0.183613311965098</c:v>
                </c:pt>
                <c:pt idx="528">
                  <c:v>0.127668630975907</c:v>
                </c:pt>
                <c:pt idx="529">
                  <c:v>0.10988109137914499</c:v>
                </c:pt>
                <c:pt idx="530">
                  <c:v>0.155927867270336</c:v>
                </c:pt>
                <c:pt idx="531">
                  <c:v>0.146460305872187</c:v>
                </c:pt>
                <c:pt idx="532">
                  <c:v>0.12766863097570399</c:v>
                </c:pt>
                <c:pt idx="533">
                  <c:v>0.12852931837560899</c:v>
                </c:pt>
                <c:pt idx="534">
                  <c:v>0.16496508496863299</c:v>
                </c:pt>
                <c:pt idx="535">
                  <c:v>0.14631685797216901</c:v>
                </c:pt>
                <c:pt idx="536">
                  <c:v>0.13742308817388901</c:v>
                </c:pt>
                <c:pt idx="537">
                  <c:v>0.12781207887572199</c:v>
                </c:pt>
                <c:pt idx="538">
                  <c:v>0.128385870475591</c:v>
                </c:pt>
                <c:pt idx="539">
                  <c:v>0.13742308817388901</c:v>
                </c:pt>
                <c:pt idx="540">
                  <c:v>0.14631685797216901</c:v>
                </c:pt>
                <c:pt idx="541">
                  <c:v>0.13742308817388901</c:v>
                </c:pt>
                <c:pt idx="542">
                  <c:v>0.12781207887572199</c:v>
                </c:pt>
                <c:pt idx="543">
                  <c:v>0.118774861177424</c:v>
                </c:pt>
                <c:pt idx="544">
                  <c:v>0.13727964027407499</c:v>
                </c:pt>
                <c:pt idx="545">
                  <c:v>0.128385870475591</c:v>
                </c:pt>
                <c:pt idx="546">
                  <c:v>0.146460305872187</c:v>
                </c:pt>
                <c:pt idx="547">
                  <c:v>0.14631685797216901</c:v>
                </c:pt>
                <c:pt idx="548">
                  <c:v>0.119492100677312</c:v>
                </c:pt>
                <c:pt idx="549">
                  <c:v>0.118774861177424</c:v>
                </c:pt>
                <c:pt idx="550">
                  <c:v>0.14631685797216901</c:v>
                </c:pt>
                <c:pt idx="551">
                  <c:v>0.10988109137914499</c:v>
                </c:pt>
                <c:pt idx="552">
                  <c:v>0.109737643479126</c:v>
                </c:pt>
                <c:pt idx="553">
                  <c:v>0.128385870475591</c:v>
                </c:pt>
                <c:pt idx="554">
                  <c:v>0.118774861177424</c:v>
                </c:pt>
                <c:pt idx="555">
                  <c:v>0.146460305872187</c:v>
                </c:pt>
                <c:pt idx="556">
                  <c:v>0.14631685797216901</c:v>
                </c:pt>
                <c:pt idx="557">
                  <c:v>0.119492100677312</c:v>
                </c:pt>
                <c:pt idx="558">
                  <c:v>0.127668630975907</c:v>
                </c:pt>
                <c:pt idx="559">
                  <c:v>0.109881091378941</c:v>
                </c:pt>
                <c:pt idx="560">
                  <c:v>0.128385870475795</c:v>
                </c:pt>
                <c:pt idx="561">
                  <c:v>0.118774861177424</c:v>
                </c:pt>
                <c:pt idx="562">
                  <c:v>0.109737643479126</c:v>
                </c:pt>
                <c:pt idx="563">
                  <c:v>0.128385870475591</c:v>
                </c:pt>
                <c:pt idx="564">
                  <c:v>0.118774861177424</c:v>
                </c:pt>
                <c:pt idx="565">
                  <c:v>0.100843873680847</c:v>
                </c:pt>
                <c:pt idx="566">
                  <c:v>0.118774861177424</c:v>
                </c:pt>
                <c:pt idx="567">
                  <c:v>0.10070042578082899</c:v>
                </c:pt>
                <c:pt idx="568">
                  <c:v>0.100843873680847</c:v>
                </c:pt>
                <c:pt idx="569">
                  <c:v>0.10988109137914499</c:v>
                </c:pt>
                <c:pt idx="570">
                  <c:v>0.11934865277729299</c:v>
                </c:pt>
                <c:pt idx="571">
                  <c:v>0.109737643479126</c:v>
                </c:pt>
                <c:pt idx="572">
                  <c:v>0.12781207887572199</c:v>
                </c:pt>
                <c:pt idx="573">
                  <c:v>0.100843873680847</c:v>
                </c:pt>
                <c:pt idx="574">
                  <c:v>0.14631685797216901</c:v>
                </c:pt>
                <c:pt idx="575">
                  <c:v>0.118774861177628</c:v>
                </c:pt>
                <c:pt idx="576">
                  <c:v>0.100843873680847</c:v>
                </c:pt>
                <c:pt idx="577">
                  <c:v>0.109737643479126</c:v>
                </c:pt>
                <c:pt idx="578">
                  <c:v>9.1806655982549099E-2</c:v>
                </c:pt>
                <c:pt idx="579">
                  <c:v>0.10988109137914499</c:v>
                </c:pt>
                <c:pt idx="580">
                  <c:v>0.118774861177424</c:v>
                </c:pt>
                <c:pt idx="581">
                  <c:v>9.1806655982549099E-2</c:v>
                </c:pt>
                <c:pt idx="582">
                  <c:v>0.128385870475591</c:v>
                </c:pt>
                <c:pt idx="583">
                  <c:v>9.10894164826615E-2</c:v>
                </c:pt>
                <c:pt idx="584">
                  <c:v>8.2195646684382007E-2</c:v>
                </c:pt>
                <c:pt idx="585">
                  <c:v>0.100843873680847</c:v>
                </c:pt>
                <c:pt idx="586">
                  <c:v>0.11934865277729299</c:v>
                </c:pt>
                <c:pt idx="587">
                  <c:v>0.100126634180959</c:v>
                </c:pt>
                <c:pt idx="588">
                  <c:v>0.100843873680847</c:v>
                </c:pt>
                <c:pt idx="589">
                  <c:v>8.2912886184269605E-2</c:v>
                </c:pt>
                <c:pt idx="590">
                  <c:v>9.10894164826615E-2</c:v>
                </c:pt>
                <c:pt idx="591">
                  <c:v>0.118774861177424</c:v>
                </c:pt>
                <c:pt idx="592">
                  <c:v>8.2769438284251304E-2</c:v>
                </c:pt>
                <c:pt idx="593">
                  <c:v>0.118774861177424</c:v>
                </c:pt>
                <c:pt idx="594">
                  <c:v>0.10988109137914499</c:v>
                </c:pt>
                <c:pt idx="595">
                  <c:v>9.1806655982549099E-2</c:v>
                </c:pt>
                <c:pt idx="596">
                  <c:v>9.1089416482865407E-2</c:v>
                </c:pt>
                <c:pt idx="597">
                  <c:v>0.10988109137914499</c:v>
                </c:pt>
                <c:pt idx="598">
                  <c:v>8.2769438284251304E-2</c:v>
                </c:pt>
                <c:pt idx="599">
                  <c:v>9.1232864382679801E-2</c:v>
                </c:pt>
                <c:pt idx="600">
                  <c:v>0.10070042578082899</c:v>
                </c:pt>
                <c:pt idx="601">
                  <c:v>9.1806655982549099E-2</c:v>
                </c:pt>
                <c:pt idx="602">
                  <c:v>9.1232864382679801E-2</c:v>
                </c:pt>
                <c:pt idx="603">
                  <c:v>9.1806655982549099E-2</c:v>
                </c:pt>
                <c:pt idx="604">
                  <c:v>9.10894164826615E-2</c:v>
                </c:pt>
                <c:pt idx="605">
                  <c:v>7.3301876886102499E-2</c:v>
                </c:pt>
                <c:pt idx="606">
                  <c:v>9.1806655982549099E-2</c:v>
                </c:pt>
                <c:pt idx="607">
                  <c:v>6.41212112877865E-2</c:v>
                </c:pt>
                <c:pt idx="608">
                  <c:v>0.118774861177424</c:v>
                </c:pt>
                <c:pt idx="609">
                  <c:v>0.10988109137914499</c:v>
                </c:pt>
                <c:pt idx="610">
                  <c:v>0.109737643479126</c:v>
                </c:pt>
                <c:pt idx="611">
                  <c:v>6.41212112877865E-2</c:v>
                </c:pt>
                <c:pt idx="612">
                  <c:v>8.2195646684382007E-2</c:v>
                </c:pt>
                <c:pt idx="613">
                  <c:v>9.1806655982549099E-2</c:v>
                </c:pt>
                <c:pt idx="614">
                  <c:v>5.5227441489507E-2</c:v>
                </c:pt>
                <c:pt idx="615">
                  <c:v>0.12781207887572199</c:v>
                </c:pt>
                <c:pt idx="616">
                  <c:v>0.100843873680847</c:v>
                </c:pt>
                <c:pt idx="617">
                  <c:v>9.1806655982549099E-2</c:v>
                </c:pt>
                <c:pt idx="618">
                  <c:v>8.2195646684382007E-2</c:v>
                </c:pt>
                <c:pt idx="619">
                  <c:v>6.4121211287990296E-2</c:v>
                </c:pt>
                <c:pt idx="620">
                  <c:v>7.3158428986084295E-2</c:v>
                </c:pt>
                <c:pt idx="621">
                  <c:v>0.10988109137914499</c:v>
                </c:pt>
                <c:pt idx="622">
                  <c:v>7.3158428986084295E-2</c:v>
                </c:pt>
                <c:pt idx="623">
                  <c:v>6.41212112877865E-2</c:v>
                </c:pt>
                <c:pt idx="624">
                  <c:v>7.3301876886102499E-2</c:v>
                </c:pt>
                <c:pt idx="625">
                  <c:v>9.10894164826615E-2</c:v>
                </c:pt>
                <c:pt idx="626">
                  <c:v>0.10988109137914499</c:v>
                </c:pt>
                <c:pt idx="627">
                  <c:v>5.5083993589488699E-2</c:v>
                </c:pt>
                <c:pt idx="628">
                  <c:v>8.2195646684382007E-2</c:v>
                </c:pt>
                <c:pt idx="629">
                  <c:v>0.119492100677312</c:v>
                </c:pt>
                <c:pt idx="630">
                  <c:v>9.10894164826615E-2</c:v>
                </c:pt>
                <c:pt idx="631">
                  <c:v>5.5227441489507E-2</c:v>
                </c:pt>
                <c:pt idx="632">
                  <c:v>7.3301876886102499E-2</c:v>
                </c:pt>
                <c:pt idx="633">
                  <c:v>7.3158428986084295E-2</c:v>
                </c:pt>
                <c:pt idx="634">
                  <c:v>8.2195646684382007E-2</c:v>
                </c:pt>
                <c:pt idx="635">
                  <c:v>9.1806655982549099E-2</c:v>
                </c:pt>
                <c:pt idx="636">
                  <c:v>7.3158428986084295E-2</c:v>
                </c:pt>
                <c:pt idx="637">
                  <c:v>0.100843873680847</c:v>
                </c:pt>
                <c:pt idx="638">
                  <c:v>8.2052198784363706E-2</c:v>
                </c:pt>
                <c:pt idx="639">
                  <c:v>5.4653649889637702E-2</c:v>
                </c:pt>
                <c:pt idx="640">
                  <c:v>8.2769438284251304E-2</c:v>
                </c:pt>
                <c:pt idx="641">
                  <c:v>6.4264659187804704E-2</c:v>
                </c:pt>
                <c:pt idx="642">
                  <c:v>8.2195646684382007E-2</c:v>
                </c:pt>
                <c:pt idx="643">
                  <c:v>7.3158428986084295E-2</c:v>
                </c:pt>
                <c:pt idx="644">
                  <c:v>7.3158428986288104E-2</c:v>
                </c:pt>
                <c:pt idx="645">
                  <c:v>9.1806655982549099E-2</c:v>
                </c:pt>
                <c:pt idx="646">
                  <c:v>7.3158428986084295E-2</c:v>
                </c:pt>
                <c:pt idx="647">
                  <c:v>5.4653649889637702E-2</c:v>
                </c:pt>
                <c:pt idx="648">
                  <c:v>4.5616432191339901E-2</c:v>
                </c:pt>
                <c:pt idx="649">
                  <c:v>8.2769438284251304E-2</c:v>
                </c:pt>
                <c:pt idx="650">
                  <c:v>0.13742308817388901</c:v>
                </c:pt>
                <c:pt idx="651">
                  <c:v>7.3158428986084295E-2</c:v>
                </c:pt>
                <c:pt idx="652">
                  <c:v>7.3158428986084295E-2</c:v>
                </c:pt>
                <c:pt idx="653">
                  <c:v>5.4653649889637702E-2</c:v>
                </c:pt>
                <c:pt idx="654">
                  <c:v>9.1806655982549099E-2</c:v>
                </c:pt>
                <c:pt idx="655">
                  <c:v>7.3158428986084295E-2</c:v>
                </c:pt>
                <c:pt idx="656">
                  <c:v>4.5616432191339901E-2</c:v>
                </c:pt>
                <c:pt idx="657">
                  <c:v>6.41212112877865E-2</c:v>
                </c:pt>
                <c:pt idx="658">
                  <c:v>7.3158428986084295E-2</c:v>
                </c:pt>
                <c:pt idx="659">
                  <c:v>0.100843873680847</c:v>
                </c:pt>
                <c:pt idx="660">
                  <c:v>8.2195646684382007E-2</c:v>
                </c:pt>
                <c:pt idx="661">
                  <c:v>3.6579214493042099E-2</c:v>
                </c:pt>
                <c:pt idx="662">
                  <c:v>6.4264659187804704E-2</c:v>
                </c:pt>
                <c:pt idx="663">
                  <c:v>9.1806655982549099E-2</c:v>
                </c:pt>
                <c:pt idx="664">
                  <c:v>0.100126634180959</c:v>
                </c:pt>
                <c:pt idx="665">
                  <c:v>8.2769438284251304E-2</c:v>
                </c:pt>
                <c:pt idx="666">
                  <c:v>6.4264659187804704E-2</c:v>
                </c:pt>
                <c:pt idx="667">
                  <c:v>8.2195646684382007E-2</c:v>
                </c:pt>
                <c:pt idx="668">
                  <c:v>6.41212112877865E-2</c:v>
                </c:pt>
                <c:pt idx="669">
                  <c:v>7.3301876886102499E-2</c:v>
                </c:pt>
                <c:pt idx="670">
                  <c:v>6.3547419687917203E-2</c:v>
                </c:pt>
                <c:pt idx="671">
                  <c:v>6.4121211287990296E-2</c:v>
                </c:pt>
                <c:pt idx="672">
                  <c:v>4.6190223791209198E-2</c:v>
                </c:pt>
                <c:pt idx="673">
                  <c:v>7.3301876885898704E-2</c:v>
                </c:pt>
                <c:pt idx="674">
                  <c:v>7.3158428986288104E-2</c:v>
                </c:pt>
                <c:pt idx="675">
                  <c:v>6.3547419687917203E-2</c:v>
                </c:pt>
                <c:pt idx="676">
                  <c:v>7.3875668485971796E-2</c:v>
                </c:pt>
                <c:pt idx="677">
                  <c:v>6.3547419687917203E-2</c:v>
                </c:pt>
                <c:pt idx="678">
                  <c:v>6.41212112877865E-2</c:v>
                </c:pt>
                <c:pt idx="679">
                  <c:v>6.4264659187804704E-2</c:v>
                </c:pt>
                <c:pt idx="680">
                  <c:v>8.2195646684382007E-2</c:v>
                </c:pt>
                <c:pt idx="681">
                  <c:v>5.5227441489507E-2</c:v>
                </c:pt>
                <c:pt idx="682">
                  <c:v>7.3158428986084295E-2</c:v>
                </c:pt>
                <c:pt idx="683">
                  <c:v>4.5616432191339901E-2</c:v>
                </c:pt>
                <c:pt idx="684">
                  <c:v>7.3158428986084295E-2</c:v>
                </c:pt>
                <c:pt idx="685">
                  <c:v>8.2195646684382007E-2</c:v>
                </c:pt>
                <c:pt idx="686">
                  <c:v>9.1806655982549099E-2</c:v>
                </c:pt>
                <c:pt idx="687">
                  <c:v>7.3158428986084295E-2</c:v>
                </c:pt>
                <c:pt idx="688">
                  <c:v>7.3158428986084295E-2</c:v>
                </c:pt>
                <c:pt idx="689">
                  <c:v>5.5227441489507E-2</c:v>
                </c:pt>
                <c:pt idx="690">
                  <c:v>5.4653649889637702E-2</c:v>
                </c:pt>
                <c:pt idx="691">
                  <c:v>4.6190223791209198E-2</c:v>
                </c:pt>
                <c:pt idx="692">
                  <c:v>7.3158428986084295E-2</c:v>
                </c:pt>
                <c:pt idx="693">
                  <c:v>8.2195646684382007E-2</c:v>
                </c:pt>
                <c:pt idx="694">
                  <c:v>6.4264659187804704E-2</c:v>
                </c:pt>
                <c:pt idx="695">
                  <c:v>4.54729842913216E-2</c:v>
                </c:pt>
                <c:pt idx="696">
                  <c:v>7.3301876886102499E-2</c:v>
                </c:pt>
                <c:pt idx="697">
                  <c:v>5.5083993589488699E-2</c:v>
                </c:pt>
                <c:pt idx="698">
                  <c:v>4.5616432191339901E-2</c:v>
                </c:pt>
                <c:pt idx="699">
                  <c:v>8.2195646684382007E-2</c:v>
                </c:pt>
                <c:pt idx="700">
                  <c:v>8.2195646684382007E-2</c:v>
                </c:pt>
                <c:pt idx="701">
                  <c:v>6.4264659187804704E-2</c:v>
                </c:pt>
                <c:pt idx="702">
                  <c:v>5.5083993589692501E-2</c:v>
                </c:pt>
                <c:pt idx="703">
                  <c:v>5.4653649889637702E-2</c:v>
                </c:pt>
                <c:pt idx="704">
                  <c:v>5.5227441489507E-2</c:v>
                </c:pt>
                <c:pt idx="705">
                  <c:v>6.41212112877865E-2</c:v>
                </c:pt>
                <c:pt idx="706">
                  <c:v>4.5616432191339901E-2</c:v>
                </c:pt>
                <c:pt idx="707">
                  <c:v>6.4264659187804704E-2</c:v>
                </c:pt>
                <c:pt idx="708">
                  <c:v>3.6579214493042099E-2</c:v>
                </c:pt>
                <c:pt idx="709">
                  <c:v>5.4510201989619401E-2</c:v>
                </c:pt>
                <c:pt idx="710">
                  <c:v>8.2912886184269605E-2</c:v>
                </c:pt>
                <c:pt idx="711">
                  <c:v>8.2195646684382007E-2</c:v>
                </c:pt>
                <c:pt idx="712">
                  <c:v>0</c:v>
                </c:pt>
                <c:pt idx="713">
                  <c:v>0.10070042578082899</c:v>
                </c:pt>
                <c:pt idx="714">
                  <c:v>0.10988109137914499</c:v>
                </c:pt>
                <c:pt idx="715">
                  <c:v>5.4510201989619401E-2</c:v>
                </c:pt>
                <c:pt idx="716">
                  <c:v>8.2769438284251304E-2</c:v>
                </c:pt>
                <c:pt idx="717">
                  <c:v>5.4653649889637702E-2</c:v>
                </c:pt>
                <c:pt idx="718">
                  <c:v>6.41212112877865E-2</c:v>
                </c:pt>
                <c:pt idx="719">
                  <c:v>0</c:v>
                </c:pt>
                <c:pt idx="720">
                  <c:v>3.6579214493042099E-2</c:v>
                </c:pt>
                <c:pt idx="721">
                  <c:v>5.5227441489507E-2</c:v>
                </c:pt>
                <c:pt idx="722">
                  <c:v>4.5616432191339901E-2</c:v>
                </c:pt>
                <c:pt idx="723">
                  <c:v>2.7685444694762602E-2</c:v>
                </c:pt>
                <c:pt idx="724">
                  <c:v>0.13727964027387099</c:v>
                </c:pt>
                <c:pt idx="725">
                  <c:v>0.100270082080978</c:v>
                </c:pt>
                <c:pt idx="726">
                  <c:v>7.3158428986084295E-2</c:v>
                </c:pt>
                <c:pt idx="727">
                  <c:v>3.6579214493042099E-2</c:v>
                </c:pt>
                <c:pt idx="728">
                  <c:v>6.4264659187804704E-2</c:v>
                </c:pt>
                <c:pt idx="729">
                  <c:v>7.3158428986084295E-2</c:v>
                </c:pt>
                <c:pt idx="730">
                  <c:v>0</c:v>
                </c:pt>
                <c:pt idx="731">
                  <c:v>7.3158428986084295E-2</c:v>
                </c:pt>
                <c:pt idx="732">
                  <c:v>6.4264659187804704E-2</c:v>
                </c:pt>
                <c:pt idx="733">
                  <c:v>4.54729842913216E-2</c:v>
                </c:pt>
                <c:pt idx="734">
                  <c:v>8.2912886184269605E-2</c:v>
                </c:pt>
                <c:pt idx="735">
                  <c:v>4.5472984291525499E-2</c:v>
                </c:pt>
                <c:pt idx="736">
                  <c:v>3.67226623928565E-2</c:v>
                </c:pt>
                <c:pt idx="737">
                  <c:v>5.5083993589692501E-2</c:v>
                </c:pt>
                <c:pt idx="738">
                  <c:v>6.3690867587731598E-2</c:v>
                </c:pt>
                <c:pt idx="739">
                  <c:v>4.6190223791413E-2</c:v>
                </c:pt>
                <c:pt idx="740">
                  <c:v>3.6579214493042099E-2</c:v>
                </c:pt>
                <c:pt idx="741">
                  <c:v>4.5616432191339901E-2</c:v>
                </c:pt>
                <c:pt idx="742">
                  <c:v>4.54729842913216E-2</c:v>
                </c:pt>
                <c:pt idx="743">
                  <c:v>0.10988109137914499</c:v>
                </c:pt>
                <c:pt idx="744">
                  <c:v>5.5227441489507E-2</c:v>
                </c:pt>
                <c:pt idx="745">
                  <c:v>6.41212112877865E-2</c:v>
                </c:pt>
                <c:pt idx="746">
                  <c:v>4.5616432191339901E-2</c:v>
                </c:pt>
                <c:pt idx="747">
                  <c:v>2.7685444694762602E-2</c:v>
                </c:pt>
                <c:pt idx="748">
                  <c:v>7.3158428986084295E-2</c:v>
                </c:pt>
                <c:pt idx="749">
                  <c:v>3.6579214493042099E-2</c:v>
                </c:pt>
                <c:pt idx="750">
                  <c:v>2.7541996794744301E-2</c:v>
                </c:pt>
                <c:pt idx="751">
                  <c:v>3.6579214493042099E-2</c:v>
                </c:pt>
                <c:pt idx="752">
                  <c:v>0.13742308817388901</c:v>
                </c:pt>
                <c:pt idx="753">
                  <c:v>4.5616432191339901E-2</c:v>
                </c:pt>
                <c:pt idx="754">
                  <c:v>2.7541996794744301E-2</c:v>
                </c:pt>
                <c:pt idx="755">
                  <c:v>6.3690867587935504E-2</c:v>
                </c:pt>
                <c:pt idx="756">
                  <c:v>4.6190223791209198E-2</c:v>
                </c:pt>
                <c:pt idx="757">
                  <c:v>9.10894164826615E-2</c:v>
                </c:pt>
                <c:pt idx="758">
                  <c:v>6.4264659187804704E-2</c:v>
                </c:pt>
                <c:pt idx="759">
                  <c:v>3.6579214493042099E-2</c:v>
                </c:pt>
                <c:pt idx="760">
                  <c:v>0</c:v>
                </c:pt>
                <c:pt idx="761">
                  <c:v>7.3158428986084295E-2</c:v>
                </c:pt>
                <c:pt idx="762">
                  <c:v>3.6579214493042099E-2</c:v>
                </c:pt>
                <c:pt idx="763">
                  <c:v>3.6579214493042099E-2</c:v>
                </c:pt>
                <c:pt idx="764">
                  <c:v>8.2912886184269605E-2</c:v>
                </c:pt>
                <c:pt idx="765">
                  <c:v>7.3158428986084295E-2</c:v>
                </c:pt>
                <c:pt idx="766">
                  <c:v>6.3547419687917203E-2</c:v>
                </c:pt>
                <c:pt idx="767">
                  <c:v>4.6190223791209198E-2</c:v>
                </c:pt>
                <c:pt idx="768">
                  <c:v>5.4653649889637702E-2</c:v>
                </c:pt>
                <c:pt idx="769">
                  <c:v>8.2769438284251304E-2</c:v>
                </c:pt>
                <c:pt idx="770">
                  <c:v>3.6579214493042099E-2</c:v>
                </c:pt>
                <c:pt idx="771">
                  <c:v>5.4653649889637702E-2</c:v>
                </c:pt>
                <c:pt idx="772">
                  <c:v>4.5472984291525499E-2</c:v>
                </c:pt>
                <c:pt idx="773">
                  <c:v>5.5227441489507E-2</c:v>
                </c:pt>
                <c:pt idx="774">
                  <c:v>4.5616432191339901E-2</c:v>
                </c:pt>
                <c:pt idx="775">
                  <c:v>5.5227441489507E-2</c:v>
                </c:pt>
                <c:pt idx="776">
                  <c:v>5.4653649889433803E-2</c:v>
                </c:pt>
                <c:pt idx="777">
                  <c:v>4.6190223791413E-2</c:v>
                </c:pt>
                <c:pt idx="778">
                  <c:v>5.4510201989619401E-2</c:v>
                </c:pt>
                <c:pt idx="779">
                  <c:v>6.4264659187804704E-2</c:v>
                </c:pt>
                <c:pt idx="780">
                  <c:v>3.6579214493042099E-2</c:v>
                </c:pt>
                <c:pt idx="781">
                  <c:v>5.4510201989619401E-2</c:v>
                </c:pt>
                <c:pt idx="782">
                  <c:v>4.6333671691227499E-2</c:v>
                </c:pt>
                <c:pt idx="783">
                  <c:v>3.6579214493042099E-2</c:v>
                </c:pt>
                <c:pt idx="784">
                  <c:v>6.41212112877865E-2</c:v>
                </c:pt>
                <c:pt idx="785">
                  <c:v>7.3158428986084295E-2</c:v>
                </c:pt>
                <c:pt idx="786">
                  <c:v>3.67226623930604E-2</c:v>
                </c:pt>
                <c:pt idx="787">
                  <c:v>4.54729842913216E-2</c:v>
                </c:pt>
                <c:pt idx="788">
                  <c:v>9.1806655982549099E-2</c:v>
                </c:pt>
                <c:pt idx="789">
                  <c:v>6.3547419687917203E-2</c:v>
                </c:pt>
                <c:pt idx="790">
                  <c:v>4.6333671691227499E-2</c:v>
                </c:pt>
                <c:pt idx="791">
                  <c:v>2.6968205194875101E-2</c:v>
                </c:pt>
                <c:pt idx="792">
                  <c:v>5.5227441489507E-2</c:v>
                </c:pt>
                <c:pt idx="793">
                  <c:v>7.3158428986084295E-2</c:v>
                </c:pt>
                <c:pt idx="794">
                  <c:v>7.3158428986084295E-2</c:v>
                </c:pt>
                <c:pt idx="795">
                  <c:v>4.5616432191339901E-2</c:v>
                </c:pt>
                <c:pt idx="796">
                  <c:v>5.5227441489507E-2</c:v>
                </c:pt>
                <c:pt idx="797">
                  <c:v>3.6579214493042099E-2</c:v>
                </c:pt>
                <c:pt idx="798">
                  <c:v>5.4510201989619401E-2</c:v>
                </c:pt>
                <c:pt idx="799">
                  <c:v>3.6579214493042099E-2</c:v>
                </c:pt>
                <c:pt idx="800">
                  <c:v>8.2912886184269605E-2</c:v>
                </c:pt>
                <c:pt idx="801">
                  <c:v>3.6579214493042099E-2</c:v>
                </c:pt>
                <c:pt idx="802">
                  <c:v>6.41212112877865E-2</c:v>
                </c:pt>
                <c:pt idx="803">
                  <c:v>5.4653649889637702E-2</c:v>
                </c:pt>
                <c:pt idx="804">
                  <c:v>7.3158428986084295E-2</c:v>
                </c:pt>
                <c:pt idx="805">
                  <c:v>3.6579214493042099E-2</c:v>
                </c:pt>
                <c:pt idx="806">
                  <c:v>4.6190223791209198E-2</c:v>
                </c:pt>
                <c:pt idx="807">
                  <c:v>5.4653649889637702E-2</c:v>
                </c:pt>
                <c:pt idx="808">
                  <c:v>5.5227441489507E-2</c:v>
                </c:pt>
                <c:pt idx="809">
                  <c:v>6.3547419687917203E-2</c:v>
                </c:pt>
                <c:pt idx="810">
                  <c:v>6.4121211287990296E-2</c:v>
                </c:pt>
                <c:pt idx="811">
                  <c:v>2.7685444694558799E-2</c:v>
                </c:pt>
                <c:pt idx="812">
                  <c:v>5.5227441489507E-2</c:v>
                </c:pt>
                <c:pt idx="813">
                  <c:v>3.6579214493042099E-2</c:v>
                </c:pt>
                <c:pt idx="814">
                  <c:v>9.0372176982977791E-3</c:v>
                </c:pt>
                <c:pt idx="815">
                  <c:v>7.3158428986288104E-2</c:v>
                </c:pt>
                <c:pt idx="816">
                  <c:v>0.109737643479126</c:v>
                </c:pt>
                <c:pt idx="817">
                  <c:v>6.4264659187804704E-2</c:v>
                </c:pt>
                <c:pt idx="818">
                  <c:v>7.3158428986084295E-2</c:v>
                </c:pt>
                <c:pt idx="819">
                  <c:v>5.4510201989619401E-2</c:v>
                </c:pt>
                <c:pt idx="820">
                  <c:v>3.67226623930604E-2</c:v>
                </c:pt>
                <c:pt idx="821">
                  <c:v>7.3158428986084295E-2</c:v>
                </c:pt>
                <c:pt idx="822">
                  <c:v>5.5227441489507E-2</c:v>
                </c:pt>
                <c:pt idx="823">
                  <c:v>4.54729842913216E-2</c:v>
                </c:pt>
                <c:pt idx="824">
                  <c:v>4.6333671691227499E-2</c:v>
                </c:pt>
                <c:pt idx="825">
                  <c:v>4.54729842913216E-2</c:v>
                </c:pt>
                <c:pt idx="826">
                  <c:v>6.4264659187804704E-2</c:v>
                </c:pt>
                <c:pt idx="827">
                  <c:v>5.4510201989619401E-2</c:v>
                </c:pt>
                <c:pt idx="828">
                  <c:v>4.5616432191339901E-2</c:v>
                </c:pt>
                <c:pt idx="829">
                  <c:v>5.5227441489507E-2</c:v>
                </c:pt>
                <c:pt idx="830">
                  <c:v>5.5227441489507E-2</c:v>
                </c:pt>
                <c:pt idx="831">
                  <c:v>5.4510201989619401E-2</c:v>
                </c:pt>
                <c:pt idx="832">
                  <c:v>4.5616432191339901E-2</c:v>
                </c:pt>
                <c:pt idx="833">
                  <c:v>5.5227441489507E-2</c:v>
                </c:pt>
                <c:pt idx="834">
                  <c:v>5.4653649889637702E-2</c:v>
                </c:pt>
                <c:pt idx="835">
                  <c:v>3.6579214493042099E-2</c:v>
                </c:pt>
                <c:pt idx="836">
                  <c:v>6.41212112877865E-2</c:v>
                </c:pt>
                <c:pt idx="837">
                  <c:v>4.6190223791209198E-2</c:v>
                </c:pt>
                <c:pt idx="838">
                  <c:v>5.4653649889637702E-2</c:v>
                </c:pt>
                <c:pt idx="839">
                  <c:v>5.5227441489507E-2</c:v>
                </c:pt>
                <c:pt idx="840">
                  <c:v>5.4510201989619401E-2</c:v>
                </c:pt>
                <c:pt idx="841">
                  <c:v>5.5227441489507E-2</c:v>
                </c:pt>
                <c:pt idx="842">
                  <c:v>5.4653649889637702E-2</c:v>
                </c:pt>
                <c:pt idx="843">
                  <c:v>5.5227441489507E-2</c:v>
                </c:pt>
                <c:pt idx="844">
                  <c:v>3.6579214493042099E-2</c:v>
                </c:pt>
                <c:pt idx="845">
                  <c:v>6.41212112877865E-2</c:v>
                </c:pt>
                <c:pt idx="846">
                  <c:v>4.5616432191339901E-2</c:v>
                </c:pt>
                <c:pt idx="847">
                  <c:v>4.5616432191339901E-2</c:v>
                </c:pt>
                <c:pt idx="848">
                  <c:v>7.3158428986084295E-2</c:v>
                </c:pt>
                <c:pt idx="849">
                  <c:v>4.6190223791413E-2</c:v>
                </c:pt>
                <c:pt idx="850">
                  <c:v>5.4653649889433803E-2</c:v>
                </c:pt>
                <c:pt idx="851">
                  <c:v>5.5227441489507E-2</c:v>
                </c:pt>
                <c:pt idx="852">
                  <c:v>4.5472984291525499E-2</c:v>
                </c:pt>
                <c:pt idx="853">
                  <c:v>6.4264659187804704E-2</c:v>
                </c:pt>
                <c:pt idx="854">
                  <c:v>4.5616432191339901E-2</c:v>
                </c:pt>
                <c:pt idx="855">
                  <c:v>7.3158428986084295E-2</c:v>
                </c:pt>
                <c:pt idx="856">
                  <c:v>4.5616432191339901E-2</c:v>
                </c:pt>
                <c:pt idx="857">
                  <c:v>4.6190223791209198E-2</c:v>
                </c:pt>
                <c:pt idx="858">
                  <c:v>4.5616432191339901E-2</c:v>
                </c:pt>
                <c:pt idx="859">
                  <c:v>4.54729842913216E-2</c:v>
                </c:pt>
                <c:pt idx="860">
                  <c:v>4.5616432191339901E-2</c:v>
                </c:pt>
                <c:pt idx="861">
                  <c:v>6.4264659187804704E-2</c:v>
                </c:pt>
                <c:pt idx="862">
                  <c:v>4.6190223791209198E-2</c:v>
                </c:pt>
                <c:pt idx="863">
                  <c:v>3.6579214493042099E-2</c:v>
                </c:pt>
                <c:pt idx="864">
                  <c:v>5.4653649889637702E-2</c:v>
                </c:pt>
                <c:pt idx="865">
                  <c:v>6.41212112877865E-2</c:v>
                </c:pt>
                <c:pt idx="866">
                  <c:v>6.4264659187804704E-2</c:v>
                </c:pt>
                <c:pt idx="867">
                  <c:v>5.4510201989619401E-2</c:v>
                </c:pt>
                <c:pt idx="868">
                  <c:v>5.5227441489507E-2</c:v>
                </c:pt>
                <c:pt idx="869">
                  <c:v>1.7930987496577299E-2</c:v>
                </c:pt>
                <c:pt idx="870">
                  <c:v>2.7685444694762602E-2</c:v>
                </c:pt>
                <c:pt idx="871">
                  <c:v>0.118774861177424</c:v>
                </c:pt>
                <c:pt idx="872">
                  <c:v>5.5227441489507E-2</c:v>
                </c:pt>
                <c:pt idx="873">
                  <c:v>5.5227441489507E-2</c:v>
                </c:pt>
                <c:pt idx="874">
                  <c:v>5.4510201989619401E-2</c:v>
                </c:pt>
                <c:pt idx="875">
                  <c:v>3.6579214493042099E-2</c:v>
                </c:pt>
                <c:pt idx="876">
                  <c:v>1.86482269964648E-2</c:v>
                </c:pt>
                <c:pt idx="877">
                  <c:v>7.3158428986084295E-2</c:v>
                </c:pt>
                <c:pt idx="878">
                  <c:v>8.2195646684382007E-2</c:v>
                </c:pt>
                <c:pt idx="879">
                  <c:v>6.4264659187804704E-2</c:v>
                </c:pt>
                <c:pt idx="880">
                  <c:v>5.4510201989619401E-2</c:v>
                </c:pt>
                <c:pt idx="881">
                  <c:v>5.5227441489507E-2</c:v>
                </c:pt>
                <c:pt idx="882">
                  <c:v>6.4264659187804704E-2</c:v>
                </c:pt>
                <c:pt idx="883">
                  <c:v>4.54729842913216E-2</c:v>
                </c:pt>
                <c:pt idx="884">
                  <c:v>3.6579214493042099E-2</c:v>
                </c:pt>
                <c:pt idx="885">
                  <c:v>5.5227441489507E-2</c:v>
                </c:pt>
                <c:pt idx="886">
                  <c:v>4.5616432191339901E-2</c:v>
                </c:pt>
                <c:pt idx="887">
                  <c:v>5.4653649889637702E-2</c:v>
                </c:pt>
                <c:pt idx="888">
                  <c:v>4.6190223791209198E-2</c:v>
                </c:pt>
                <c:pt idx="889">
                  <c:v>7.3158428986288104E-2</c:v>
                </c:pt>
                <c:pt idx="890">
                  <c:v>4.5616432191339901E-2</c:v>
                </c:pt>
                <c:pt idx="891">
                  <c:v>5.5227441489507E-2</c:v>
                </c:pt>
                <c:pt idx="892">
                  <c:v>5.4510201989619401E-2</c:v>
                </c:pt>
                <c:pt idx="893">
                  <c:v>5.5227441489507E-2</c:v>
                </c:pt>
                <c:pt idx="894">
                  <c:v>5.4653649889637702E-2</c:v>
                </c:pt>
                <c:pt idx="895">
                  <c:v>6.41212112877865E-2</c:v>
                </c:pt>
                <c:pt idx="896">
                  <c:v>5.4653649889637702E-2</c:v>
                </c:pt>
                <c:pt idx="897">
                  <c:v>6.41212112877865E-2</c:v>
                </c:pt>
                <c:pt idx="898">
                  <c:v>2.7685444694762602E-2</c:v>
                </c:pt>
                <c:pt idx="899">
                  <c:v>6.41212112877865E-2</c:v>
                </c:pt>
                <c:pt idx="900">
                  <c:v>4.5616432191339901E-2</c:v>
                </c:pt>
                <c:pt idx="901">
                  <c:v>6.41212112877865E-2</c:v>
                </c:pt>
                <c:pt idx="902">
                  <c:v>6.4264659187804704E-2</c:v>
                </c:pt>
                <c:pt idx="903">
                  <c:v>5.4510201989619401E-2</c:v>
                </c:pt>
                <c:pt idx="904">
                  <c:v>6.4264659187804704E-2</c:v>
                </c:pt>
                <c:pt idx="905">
                  <c:v>5.5227441489507E-2</c:v>
                </c:pt>
                <c:pt idx="906">
                  <c:v>4.5616432191339901E-2</c:v>
                </c:pt>
                <c:pt idx="907">
                  <c:v>5.4510201989619401E-2</c:v>
                </c:pt>
                <c:pt idx="908">
                  <c:v>5.5227441489507E-2</c:v>
                </c:pt>
                <c:pt idx="909">
                  <c:v>5.5227441489507E-2</c:v>
                </c:pt>
                <c:pt idx="910">
                  <c:v>5.4510201989619401E-2</c:v>
                </c:pt>
                <c:pt idx="911">
                  <c:v>6.4264659187804704E-2</c:v>
                </c:pt>
                <c:pt idx="912">
                  <c:v>5.4510201989619401E-2</c:v>
                </c:pt>
                <c:pt idx="913">
                  <c:v>4.6333671691227499E-2</c:v>
                </c:pt>
                <c:pt idx="914">
                  <c:v>5.4510201989619401E-2</c:v>
                </c:pt>
                <c:pt idx="915">
                  <c:v>3.6579214493042099E-2</c:v>
                </c:pt>
                <c:pt idx="916">
                  <c:v>2.7685444694762602E-2</c:v>
                </c:pt>
                <c:pt idx="917">
                  <c:v>5.5227441489507E-2</c:v>
                </c:pt>
              </c:numCache>
            </c:numRef>
          </c:yVal>
          <c:smooth val="1"/>
          <c:extLst xmlns:c16r2="http://schemas.microsoft.com/office/drawing/2015/06/chart">
            <c:ext xmlns:c16="http://schemas.microsoft.com/office/drawing/2014/chart" uri="{C3380CC4-5D6E-409C-BE32-E72D297353CC}">
              <c16:uniqueId val="{00000001-71F5-BC4B-AB84-E48B7705ACD5}"/>
            </c:ext>
          </c:extLst>
        </c:ser>
        <c:ser>
          <c:idx val="2"/>
          <c:order val="2"/>
          <c:tx>
            <c:v>15RB</c:v>
          </c:tx>
          <c:spPr>
            <a:ln w="0" cap="rnd">
              <a:solidFill>
                <a:srgbClr val="00B050"/>
              </a:solidFill>
              <a:round/>
            </a:ln>
            <a:effectLst/>
          </c:spPr>
          <c:marker>
            <c:symbol val="none"/>
          </c:marker>
          <c:xVal>
            <c:numRef>
              <c:f>'DTG Biomass @20'!$I$3:$I$920</c:f>
              <c:numCache>
                <c:formatCode>General</c:formatCode>
                <c:ptCount val="918"/>
                <c:pt idx="0">
                  <c:v>304.14100000000002</c:v>
                </c:pt>
                <c:pt idx="1">
                  <c:v>304.77999999999992</c:v>
                </c:pt>
                <c:pt idx="2">
                  <c:v>305.45999999999992</c:v>
                </c:pt>
                <c:pt idx="3">
                  <c:v>306.16000000000003</c:v>
                </c:pt>
                <c:pt idx="4">
                  <c:v>306.87099999999992</c:v>
                </c:pt>
                <c:pt idx="5">
                  <c:v>307.589</c:v>
                </c:pt>
                <c:pt idx="6">
                  <c:v>308.30599999999993</c:v>
                </c:pt>
                <c:pt idx="7">
                  <c:v>309.02</c:v>
                </c:pt>
                <c:pt idx="8">
                  <c:v>309.73</c:v>
                </c:pt>
                <c:pt idx="9">
                  <c:v>310.43700000000001</c:v>
                </c:pt>
                <c:pt idx="10">
                  <c:v>311.13799999999992</c:v>
                </c:pt>
                <c:pt idx="11">
                  <c:v>311.83699999999982</c:v>
                </c:pt>
                <c:pt idx="12">
                  <c:v>312.53099999999978</c:v>
                </c:pt>
                <c:pt idx="13">
                  <c:v>313.2269999999998</c:v>
                </c:pt>
                <c:pt idx="14">
                  <c:v>313.92399999999981</c:v>
                </c:pt>
                <c:pt idx="15">
                  <c:v>314.62700000000001</c:v>
                </c:pt>
                <c:pt idx="16">
                  <c:v>315.33100000000002</c:v>
                </c:pt>
                <c:pt idx="17">
                  <c:v>316.03300000000002</c:v>
                </c:pt>
                <c:pt idx="18">
                  <c:v>316.73500000000001</c:v>
                </c:pt>
                <c:pt idx="19">
                  <c:v>317.43299999999982</c:v>
                </c:pt>
                <c:pt idx="20">
                  <c:v>318.13499999999999</c:v>
                </c:pt>
                <c:pt idx="21">
                  <c:v>318.84000000000009</c:v>
                </c:pt>
                <c:pt idx="22">
                  <c:v>319.54700000000008</c:v>
                </c:pt>
                <c:pt idx="23">
                  <c:v>320.25200000000001</c:v>
                </c:pt>
                <c:pt idx="24">
                  <c:v>320.95299999999992</c:v>
                </c:pt>
                <c:pt idx="25">
                  <c:v>321.65499999999997</c:v>
                </c:pt>
                <c:pt idx="26">
                  <c:v>322.36099999999999</c:v>
                </c:pt>
                <c:pt idx="27">
                  <c:v>323.06900000000002</c:v>
                </c:pt>
                <c:pt idx="28">
                  <c:v>323.78199999999981</c:v>
                </c:pt>
                <c:pt idx="29">
                  <c:v>324.5</c:v>
                </c:pt>
                <c:pt idx="30">
                  <c:v>325.22300000000001</c:v>
                </c:pt>
                <c:pt idx="31">
                  <c:v>325.95299999999992</c:v>
                </c:pt>
                <c:pt idx="32">
                  <c:v>326.68399999999991</c:v>
                </c:pt>
                <c:pt idx="33">
                  <c:v>327.40999999999991</c:v>
                </c:pt>
                <c:pt idx="34">
                  <c:v>328.13600000000002</c:v>
                </c:pt>
                <c:pt idx="35">
                  <c:v>328.86599999999999</c:v>
                </c:pt>
                <c:pt idx="36">
                  <c:v>329.59800000000001</c:v>
                </c:pt>
                <c:pt idx="37">
                  <c:v>330.32799999999992</c:v>
                </c:pt>
                <c:pt idx="38">
                  <c:v>331.05599999999993</c:v>
                </c:pt>
                <c:pt idx="39">
                  <c:v>331.78800000000001</c:v>
                </c:pt>
                <c:pt idx="40">
                  <c:v>332.524</c:v>
                </c:pt>
                <c:pt idx="41">
                  <c:v>333.26100000000002</c:v>
                </c:pt>
                <c:pt idx="42">
                  <c:v>334</c:v>
                </c:pt>
                <c:pt idx="43">
                  <c:v>334.73700000000002</c:v>
                </c:pt>
                <c:pt idx="44">
                  <c:v>335.47099999999978</c:v>
                </c:pt>
                <c:pt idx="45">
                  <c:v>336.202</c:v>
                </c:pt>
                <c:pt idx="46">
                  <c:v>336.9339999999998</c:v>
                </c:pt>
                <c:pt idx="47">
                  <c:v>337.66899999999993</c:v>
                </c:pt>
                <c:pt idx="48">
                  <c:v>338.41099999999977</c:v>
                </c:pt>
                <c:pt idx="49">
                  <c:v>339.161</c:v>
                </c:pt>
                <c:pt idx="50">
                  <c:v>339.91199999999998</c:v>
                </c:pt>
                <c:pt idx="51">
                  <c:v>340.66</c:v>
                </c:pt>
                <c:pt idx="52">
                  <c:v>341.41099999999977</c:v>
                </c:pt>
                <c:pt idx="53">
                  <c:v>342.15899999999999</c:v>
                </c:pt>
                <c:pt idx="54">
                  <c:v>342.90100000000001</c:v>
                </c:pt>
                <c:pt idx="55">
                  <c:v>343.642</c:v>
                </c:pt>
                <c:pt idx="56">
                  <c:v>344.38400000000001</c:v>
                </c:pt>
                <c:pt idx="57">
                  <c:v>345.13400000000001</c:v>
                </c:pt>
                <c:pt idx="58">
                  <c:v>345.88900000000001</c:v>
                </c:pt>
                <c:pt idx="59">
                  <c:v>346.64100000000002</c:v>
                </c:pt>
                <c:pt idx="60">
                  <c:v>347.392</c:v>
                </c:pt>
                <c:pt idx="61">
                  <c:v>348.14</c:v>
                </c:pt>
                <c:pt idx="62">
                  <c:v>348.88900000000001</c:v>
                </c:pt>
                <c:pt idx="63">
                  <c:v>349.63499999999999</c:v>
                </c:pt>
                <c:pt idx="64">
                  <c:v>350.38499999999999</c:v>
                </c:pt>
                <c:pt idx="65">
                  <c:v>351.14</c:v>
                </c:pt>
                <c:pt idx="66">
                  <c:v>351.89600000000002</c:v>
                </c:pt>
                <c:pt idx="67">
                  <c:v>352.64600000000002</c:v>
                </c:pt>
                <c:pt idx="68">
                  <c:v>353.392</c:v>
                </c:pt>
                <c:pt idx="69">
                  <c:v>354.14300000000009</c:v>
                </c:pt>
                <c:pt idx="70">
                  <c:v>354.89</c:v>
                </c:pt>
                <c:pt idx="71">
                  <c:v>355.63499999999999</c:v>
                </c:pt>
                <c:pt idx="72">
                  <c:v>356.38299999999992</c:v>
                </c:pt>
                <c:pt idx="73">
                  <c:v>357.13499999999999</c:v>
                </c:pt>
                <c:pt idx="74">
                  <c:v>357.89100000000002</c:v>
                </c:pt>
                <c:pt idx="75">
                  <c:v>358.649</c:v>
                </c:pt>
                <c:pt idx="76">
                  <c:v>359.40599999999978</c:v>
                </c:pt>
                <c:pt idx="77">
                  <c:v>360.15699999999993</c:v>
                </c:pt>
                <c:pt idx="78">
                  <c:v>360.90199999999982</c:v>
                </c:pt>
                <c:pt idx="79">
                  <c:v>361.64699999999999</c:v>
                </c:pt>
                <c:pt idx="80">
                  <c:v>362.38900000000001</c:v>
                </c:pt>
                <c:pt idx="81">
                  <c:v>363.12400000000002</c:v>
                </c:pt>
                <c:pt idx="82">
                  <c:v>363.85699999999991</c:v>
                </c:pt>
                <c:pt idx="83">
                  <c:v>364.58499999999992</c:v>
                </c:pt>
                <c:pt idx="84">
                  <c:v>365.31</c:v>
                </c:pt>
                <c:pt idx="85">
                  <c:v>366.03300000000002</c:v>
                </c:pt>
                <c:pt idx="86">
                  <c:v>366.75799999999992</c:v>
                </c:pt>
                <c:pt idx="87">
                  <c:v>367.48399999999981</c:v>
                </c:pt>
                <c:pt idx="88">
                  <c:v>368.20799999999991</c:v>
                </c:pt>
                <c:pt idx="89">
                  <c:v>368.93099999999981</c:v>
                </c:pt>
                <c:pt idx="90">
                  <c:v>369.65699999999993</c:v>
                </c:pt>
                <c:pt idx="91">
                  <c:v>370.37799999999999</c:v>
                </c:pt>
                <c:pt idx="92">
                  <c:v>371.09599999999978</c:v>
                </c:pt>
                <c:pt idx="93">
                  <c:v>371.81299999999999</c:v>
                </c:pt>
                <c:pt idx="94">
                  <c:v>372.53</c:v>
                </c:pt>
                <c:pt idx="95">
                  <c:v>373.245</c:v>
                </c:pt>
                <c:pt idx="96">
                  <c:v>373.95799999999991</c:v>
                </c:pt>
                <c:pt idx="97">
                  <c:v>374.666</c:v>
                </c:pt>
                <c:pt idx="98">
                  <c:v>375.38</c:v>
                </c:pt>
                <c:pt idx="99">
                  <c:v>376.10199999999992</c:v>
                </c:pt>
                <c:pt idx="100">
                  <c:v>376.82400000000001</c:v>
                </c:pt>
                <c:pt idx="101">
                  <c:v>377.54500000000002</c:v>
                </c:pt>
                <c:pt idx="102">
                  <c:v>378.26400000000001</c:v>
                </c:pt>
                <c:pt idx="103">
                  <c:v>378.98399999999981</c:v>
                </c:pt>
                <c:pt idx="104">
                  <c:v>379.702</c:v>
                </c:pt>
                <c:pt idx="105">
                  <c:v>380.41500000000002</c:v>
                </c:pt>
                <c:pt idx="106">
                  <c:v>381.12700000000001</c:v>
                </c:pt>
                <c:pt idx="107">
                  <c:v>381.85</c:v>
                </c:pt>
                <c:pt idx="108">
                  <c:v>382.56900000000002</c:v>
                </c:pt>
                <c:pt idx="109">
                  <c:v>383.28300000000002</c:v>
                </c:pt>
                <c:pt idx="110">
                  <c:v>384.00099999999992</c:v>
                </c:pt>
                <c:pt idx="111">
                  <c:v>384.7319999999998</c:v>
                </c:pt>
                <c:pt idx="112">
                  <c:v>385.52800000000002</c:v>
                </c:pt>
                <c:pt idx="113">
                  <c:v>386.37099999999992</c:v>
                </c:pt>
                <c:pt idx="114">
                  <c:v>387.23500000000001</c:v>
                </c:pt>
                <c:pt idx="115">
                  <c:v>388.113</c:v>
                </c:pt>
                <c:pt idx="116">
                  <c:v>388.99900000000002</c:v>
                </c:pt>
                <c:pt idx="117">
                  <c:v>389.88599999999991</c:v>
                </c:pt>
                <c:pt idx="118">
                  <c:v>390.78</c:v>
                </c:pt>
                <c:pt idx="119">
                  <c:v>391.67099999999999</c:v>
                </c:pt>
                <c:pt idx="120">
                  <c:v>392.56</c:v>
                </c:pt>
                <c:pt idx="121">
                  <c:v>393.45100000000002</c:v>
                </c:pt>
                <c:pt idx="122">
                  <c:v>394.34399999999999</c:v>
                </c:pt>
                <c:pt idx="123">
                  <c:v>395.23799999999977</c:v>
                </c:pt>
                <c:pt idx="124">
                  <c:v>396.12599999999992</c:v>
                </c:pt>
                <c:pt idx="125">
                  <c:v>397.01099999999991</c:v>
                </c:pt>
                <c:pt idx="126">
                  <c:v>397.89699999999982</c:v>
                </c:pt>
                <c:pt idx="127">
                  <c:v>398.78499999999991</c:v>
                </c:pt>
                <c:pt idx="128">
                  <c:v>399.66899999999993</c:v>
                </c:pt>
                <c:pt idx="129">
                  <c:v>400.55799999999999</c:v>
                </c:pt>
                <c:pt idx="130">
                  <c:v>401.44499999999999</c:v>
                </c:pt>
                <c:pt idx="131">
                  <c:v>402.32799999999992</c:v>
                </c:pt>
                <c:pt idx="132">
                  <c:v>403.21</c:v>
                </c:pt>
                <c:pt idx="133">
                  <c:v>404.09</c:v>
                </c:pt>
                <c:pt idx="134">
                  <c:v>404.97099999999978</c:v>
                </c:pt>
                <c:pt idx="135">
                  <c:v>405.85500000000002</c:v>
                </c:pt>
                <c:pt idx="136">
                  <c:v>406.74099999999999</c:v>
                </c:pt>
                <c:pt idx="137">
                  <c:v>407.62299999999999</c:v>
                </c:pt>
                <c:pt idx="138">
                  <c:v>408.50200000000001</c:v>
                </c:pt>
                <c:pt idx="139">
                  <c:v>409.37900000000002</c:v>
                </c:pt>
                <c:pt idx="140">
                  <c:v>410.26499999999999</c:v>
                </c:pt>
                <c:pt idx="141">
                  <c:v>411.14800000000002</c:v>
                </c:pt>
                <c:pt idx="142">
                  <c:v>412.03099999999978</c:v>
                </c:pt>
                <c:pt idx="143">
                  <c:v>412.90599999999978</c:v>
                </c:pt>
                <c:pt idx="144">
                  <c:v>413.77699999999982</c:v>
                </c:pt>
                <c:pt idx="145">
                  <c:v>414.65100000000001</c:v>
                </c:pt>
                <c:pt idx="146">
                  <c:v>415.52300000000002</c:v>
                </c:pt>
                <c:pt idx="147">
                  <c:v>416.39800000000002</c:v>
                </c:pt>
                <c:pt idx="148">
                  <c:v>417.27199999999982</c:v>
                </c:pt>
                <c:pt idx="149">
                  <c:v>418.14800000000002</c:v>
                </c:pt>
                <c:pt idx="150">
                  <c:v>419.02300000000002</c:v>
                </c:pt>
                <c:pt idx="151">
                  <c:v>419.90199999999982</c:v>
                </c:pt>
                <c:pt idx="152">
                  <c:v>420.78099999999978</c:v>
                </c:pt>
                <c:pt idx="153">
                  <c:v>421.65899999999999</c:v>
                </c:pt>
                <c:pt idx="154">
                  <c:v>422.53399999999982</c:v>
                </c:pt>
                <c:pt idx="155">
                  <c:v>423.40699999999998</c:v>
                </c:pt>
                <c:pt idx="156">
                  <c:v>424.27800000000002</c:v>
                </c:pt>
                <c:pt idx="157">
                  <c:v>425.14300000000009</c:v>
                </c:pt>
                <c:pt idx="158">
                  <c:v>426.01299999999998</c:v>
                </c:pt>
                <c:pt idx="159">
                  <c:v>426.88200000000001</c:v>
                </c:pt>
                <c:pt idx="160">
                  <c:v>427.75</c:v>
                </c:pt>
                <c:pt idx="161">
                  <c:v>428.62299999999999</c:v>
                </c:pt>
                <c:pt idx="162">
                  <c:v>429.49400000000003</c:v>
                </c:pt>
                <c:pt idx="163">
                  <c:v>430.36099999999999</c:v>
                </c:pt>
                <c:pt idx="164">
                  <c:v>431.23</c:v>
                </c:pt>
                <c:pt idx="165">
                  <c:v>432.09899999999982</c:v>
                </c:pt>
                <c:pt idx="166">
                  <c:v>432.96299999999991</c:v>
                </c:pt>
                <c:pt idx="167">
                  <c:v>433.83199999999982</c:v>
                </c:pt>
                <c:pt idx="168">
                  <c:v>434.70499999999998</c:v>
                </c:pt>
                <c:pt idx="169">
                  <c:v>435.58</c:v>
                </c:pt>
                <c:pt idx="170">
                  <c:v>436.44900000000001</c:v>
                </c:pt>
                <c:pt idx="171">
                  <c:v>437.31899999999979</c:v>
                </c:pt>
                <c:pt idx="172">
                  <c:v>438.19299999999993</c:v>
                </c:pt>
                <c:pt idx="173">
                  <c:v>439.06399999999991</c:v>
                </c:pt>
                <c:pt idx="174">
                  <c:v>439.93899999999979</c:v>
                </c:pt>
                <c:pt idx="175">
                  <c:v>440.815</c:v>
                </c:pt>
                <c:pt idx="176">
                  <c:v>441.69299999999993</c:v>
                </c:pt>
                <c:pt idx="177">
                  <c:v>442.56899999999979</c:v>
                </c:pt>
                <c:pt idx="178">
                  <c:v>443.447</c:v>
                </c:pt>
                <c:pt idx="179">
                  <c:v>444.32499999999999</c:v>
                </c:pt>
                <c:pt idx="180">
                  <c:v>445.20600000000002</c:v>
                </c:pt>
                <c:pt idx="181">
                  <c:v>446.09</c:v>
                </c:pt>
                <c:pt idx="182">
                  <c:v>446.96699999999981</c:v>
                </c:pt>
                <c:pt idx="183">
                  <c:v>447.84000000000009</c:v>
                </c:pt>
                <c:pt idx="184">
                  <c:v>448.71600000000001</c:v>
                </c:pt>
                <c:pt idx="185">
                  <c:v>449.59699999999981</c:v>
                </c:pt>
                <c:pt idx="186">
                  <c:v>450.47199999999981</c:v>
                </c:pt>
                <c:pt idx="187">
                  <c:v>451.34000000000009</c:v>
                </c:pt>
                <c:pt idx="188">
                  <c:v>452.21100000000001</c:v>
                </c:pt>
                <c:pt idx="189">
                  <c:v>453.077</c:v>
                </c:pt>
                <c:pt idx="190">
                  <c:v>453.93599999999992</c:v>
                </c:pt>
                <c:pt idx="191">
                  <c:v>454.79299999999978</c:v>
                </c:pt>
                <c:pt idx="192">
                  <c:v>455.65</c:v>
                </c:pt>
                <c:pt idx="193">
                  <c:v>456.51</c:v>
                </c:pt>
                <c:pt idx="194">
                  <c:v>457.36400000000009</c:v>
                </c:pt>
                <c:pt idx="195">
                  <c:v>458.21499999999997</c:v>
                </c:pt>
                <c:pt idx="196">
                  <c:v>459.06299999999999</c:v>
                </c:pt>
                <c:pt idx="197">
                  <c:v>459.90800000000002</c:v>
                </c:pt>
                <c:pt idx="198">
                  <c:v>460.74900000000002</c:v>
                </c:pt>
                <c:pt idx="199">
                  <c:v>461.589</c:v>
                </c:pt>
                <c:pt idx="200">
                  <c:v>462.42599999999982</c:v>
                </c:pt>
                <c:pt idx="201">
                  <c:v>463.26400000000001</c:v>
                </c:pt>
                <c:pt idx="202">
                  <c:v>464.10699999999991</c:v>
                </c:pt>
                <c:pt idx="203">
                  <c:v>464.952</c:v>
                </c:pt>
                <c:pt idx="204">
                  <c:v>465.79299999999978</c:v>
                </c:pt>
                <c:pt idx="205">
                  <c:v>466.63599999999991</c:v>
                </c:pt>
                <c:pt idx="206">
                  <c:v>467.48299999999978</c:v>
                </c:pt>
                <c:pt idx="207">
                  <c:v>468.32499999999999</c:v>
                </c:pt>
                <c:pt idx="208">
                  <c:v>469.17099999999999</c:v>
                </c:pt>
                <c:pt idx="209">
                  <c:v>470.01499999999999</c:v>
                </c:pt>
                <c:pt idx="210">
                  <c:v>470.86099999999999</c:v>
                </c:pt>
                <c:pt idx="211">
                  <c:v>471.709</c:v>
                </c:pt>
                <c:pt idx="212">
                  <c:v>472.56</c:v>
                </c:pt>
                <c:pt idx="213">
                  <c:v>473.41099999999977</c:v>
                </c:pt>
                <c:pt idx="214">
                  <c:v>474.255</c:v>
                </c:pt>
                <c:pt idx="215">
                  <c:v>475.09500000000003</c:v>
                </c:pt>
                <c:pt idx="216">
                  <c:v>475.93200000000002</c:v>
                </c:pt>
                <c:pt idx="217">
                  <c:v>476.77499999999992</c:v>
                </c:pt>
                <c:pt idx="218">
                  <c:v>477.62200000000001</c:v>
                </c:pt>
                <c:pt idx="219">
                  <c:v>478.46600000000001</c:v>
                </c:pt>
                <c:pt idx="220">
                  <c:v>479.30399999999992</c:v>
                </c:pt>
                <c:pt idx="221">
                  <c:v>480.14300000000009</c:v>
                </c:pt>
                <c:pt idx="222">
                  <c:v>480.98500000000001</c:v>
                </c:pt>
                <c:pt idx="223">
                  <c:v>481.82600000000002</c:v>
                </c:pt>
                <c:pt idx="224">
                  <c:v>482.66800000000001</c:v>
                </c:pt>
                <c:pt idx="225">
                  <c:v>483.512</c:v>
                </c:pt>
                <c:pt idx="226">
                  <c:v>484.35900000000009</c:v>
                </c:pt>
                <c:pt idx="227">
                  <c:v>485.202</c:v>
                </c:pt>
                <c:pt idx="228">
                  <c:v>486.04300000000001</c:v>
                </c:pt>
                <c:pt idx="229">
                  <c:v>486.88599999999991</c:v>
                </c:pt>
                <c:pt idx="230">
                  <c:v>487.72899999999998</c:v>
                </c:pt>
                <c:pt idx="231">
                  <c:v>488.56700000000001</c:v>
                </c:pt>
                <c:pt idx="232">
                  <c:v>489.4</c:v>
                </c:pt>
                <c:pt idx="233">
                  <c:v>490.23299999999978</c:v>
                </c:pt>
                <c:pt idx="234">
                  <c:v>491.06599999999997</c:v>
                </c:pt>
                <c:pt idx="235">
                  <c:v>491.90300000000002</c:v>
                </c:pt>
                <c:pt idx="236">
                  <c:v>492.73799999999977</c:v>
                </c:pt>
                <c:pt idx="237">
                  <c:v>493.57299999999992</c:v>
                </c:pt>
                <c:pt idx="238">
                  <c:v>494.40599999999978</c:v>
                </c:pt>
                <c:pt idx="239">
                  <c:v>495.24</c:v>
                </c:pt>
                <c:pt idx="240">
                  <c:v>496.07799999999992</c:v>
                </c:pt>
                <c:pt idx="241">
                  <c:v>496.91699999999997</c:v>
                </c:pt>
                <c:pt idx="242">
                  <c:v>497.755</c:v>
                </c:pt>
                <c:pt idx="243">
                  <c:v>498.59</c:v>
                </c:pt>
                <c:pt idx="244">
                  <c:v>499.42799999999983</c:v>
                </c:pt>
                <c:pt idx="245">
                  <c:v>500.26299999999998</c:v>
                </c:pt>
                <c:pt idx="246">
                  <c:v>501.09599999999978</c:v>
                </c:pt>
                <c:pt idx="247">
                  <c:v>501.93200000000002</c:v>
                </c:pt>
                <c:pt idx="248">
                  <c:v>502.77</c:v>
                </c:pt>
                <c:pt idx="249">
                  <c:v>503.60500000000002</c:v>
                </c:pt>
                <c:pt idx="250">
                  <c:v>504.43899999999979</c:v>
                </c:pt>
                <c:pt idx="251">
                  <c:v>505.26599999999979</c:v>
                </c:pt>
                <c:pt idx="252">
                  <c:v>506.09800000000001</c:v>
                </c:pt>
                <c:pt idx="253">
                  <c:v>506.9339999999998</c:v>
                </c:pt>
                <c:pt idx="254">
                  <c:v>507.774</c:v>
                </c:pt>
                <c:pt idx="255">
                  <c:v>508.61099999999999</c:v>
                </c:pt>
                <c:pt idx="256">
                  <c:v>509.44900000000001</c:v>
                </c:pt>
                <c:pt idx="257">
                  <c:v>510.28699999999998</c:v>
                </c:pt>
                <c:pt idx="258">
                  <c:v>511.125</c:v>
                </c:pt>
                <c:pt idx="259">
                  <c:v>511.96299999999991</c:v>
                </c:pt>
                <c:pt idx="260">
                  <c:v>512.80199999999979</c:v>
                </c:pt>
                <c:pt idx="261">
                  <c:v>513.63800000000003</c:v>
                </c:pt>
                <c:pt idx="262">
                  <c:v>514.47400000000005</c:v>
                </c:pt>
                <c:pt idx="263">
                  <c:v>515.31199999999978</c:v>
                </c:pt>
                <c:pt idx="264">
                  <c:v>516.15100000000007</c:v>
                </c:pt>
                <c:pt idx="265">
                  <c:v>516.98900000000003</c:v>
                </c:pt>
                <c:pt idx="266">
                  <c:v>517.82599999999979</c:v>
                </c:pt>
                <c:pt idx="267">
                  <c:v>518.66800000000001</c:v>
                </c:pt>
                <c:pt idx="268">
                  <c:v>519.51699999999983</c:v>
                </c:pt>
                <c:pt idx="269">
                  <c:v>520.35699999999974</c:v>
                </c:pt>
                <c:pt idx="270">
                  <c:v>521.18799999999999</c:v>
                </c:pt>
                <c:pt idx="271">
                  <c:v>522.01699999999983</c:v>
                </c:pt>
                <c:pt idx="272">
                  <c:v>522.8499999999998</c:v>
                </c:pt>
                <c:pt idx="273">
                  <c:v>523.69000000000005</c:v>
                </c:pt>
                <c:pt idx="274">
                  <c:v>524.53399999999999</c:v>
                </c:pt>
                <c:pt idx="275">
                  <c:v>525.37599999999998</c:v>
                </c:pt>
                <c:pt idx="276">
                  <c:v>526.22299999999996</c:v>
                </c:pt>
                <c:pt idx="277">
                  <c:v>527.07600000000002</c:v>
                </c:pt>
                <c:pt idx="278">
                  <c:v>527.92899999999997</c:v>
                </c:pt>
                <c:pt idx="279">
                  <c:v>528.779</c:v>
                </c:pt>
                <c:pt idx="280">
                  <c:v>529.63</c:v>
                </c:pt>
                <c:pt idx="281">
                  <c:v>530.48099999999999</c:v>
                </c:pt>
                <c:pt idx="282">
                  <c:v>531.32799999999975</c:v>
                </c:pt>
                <c:pt idx="283">
                  <c:v>532.17399999999998</c:v>
                </c:pt>
                <c:pt idx="284">
                  <c:v>533.01900000000001</c:v>
                </c:pt>
                <c:pt idx="285">
                  <c:v>533.86499999999978</c:v>
                </c:pt>
                <c:pt idx="286">
                  <c:v>534.71800000000007</c:v>
                </c:pt>
                <c:pt idx="287">
                  <c:v>535.572</c:v>
                </c:pt>
                <c:pt idx="288">
                  <c:v>536.423</c:v>
                </c:pt>
                <c:pt idx="289">
                  <c:v>537.27200000000005</c:v>
                </c:pt>
                <c:pt idx="290">
                  <c:v>538.1279999999997</c:v>
                </c:pt>
                <c:pt idx="291">
                  <c:v>538.98599999999999</c:v>
                </c:pt>
                <c:pt idx="292">
                  <c:v>539.84300000000007</c:v>
                </c:pt>
                <c:pt idx="293">
                  <c:v>540.69600000000003</c:v>
                </c:pt>
                <c:pt idx="294">
                  <c:v>541.54300000000001</c:v>
                </c:pt>
                <c:pt idx="295">
                  <c:v>542.38499999999999</c:v>
                </c:pt>
                <c:pt idx="296">
                  <c:v>543.22699999999998</c:v>
                </c:pt>
                <c:pt idx="297">
                  <c:v>544.0659999999998</c:v>
                </c:pt>
                <c:pt idx="298">
                  <c:v>544.89800000000002</c:v>
                </c:pt>
                <c:pt idx="299">
                  <c:v>545.73099999999999</c:v>
                </c:pt>
                <c:pt idx="300">
                  <c:v>546.56499999999983</c:v>
                </c:pt>
                <c:pt idx="301">
                  <c:v>547.399</c:v>
                </c:pt>
                <c:pt idx="302">
                  <c:v>548.23700000000008</c:v>
                </c:pt>
                <c:pt idx="303">
                  <c:v>549.07400000000007</c:v>
                </c:pt>
                <c:pt idx="304">
                  <c:v>549.9069999999997</c:v>
                </c:pt>
                <c:pt idx="305">
                  <c:v>550.73900000000003</c:v>
                </c:pt>
                <c:pt idx="306">
                  <c:v>551.57500000000005</c:v>
                </c:pt>
                <c:pt idx="307">
                  <c:v>552.41499999999996</c:v>
                </c:pt>
                <c:pt idx="308">
                  <c:v>553.25199999999973</c:v>
                </c:pt>
                <c:pt idx="309">
                  <c:v>554.08799999999997</c:v>
                </c:pt>
                <c:pt idx="310">
                  <c:v>554.9259999999997</c:v>
                </c:pt>
                <c:pt idx="311">
                  <c:v>555.76499999999999</c:v>
                </c:pt>
                <c:pt idx="312">
                  <c:v>556.60599999999999</c:v>
                </c:pt>
                <c:pt idx="313">
                  <c:v>557.44399999999996</c:v>
                </c:pt>
                <c:pt idx="314">
                  <c:v>558.279</c:v>
                </c:pt>
                <c:pt idx="315">
                  <c:v>559.11500000000001</c:v>
                </c:pt>
                <c:pt idx="316">
                  <c:v>559.94699999999978</c:v>
                </c:pt>
                <c:pt idx="317">
                  <c:v>560.78200000000004</c:v>
                </c:pt>
                <c:pt idx="318">
                  <c:v>561.62</c:v>
                </c:pt>
                <c:pt idx="319">
                  <c:v>562.45699999999977</c:v>
                </c:pt>
                <c:pt idx="320">
                  <c:v>563.29500000000007</c:v>
                </c:pt>
                <c:pt idx="321">
                  <c:v>564.13799999999969</c:v>
                </c:pt>
                <c:pt idx="322">
                  <c:v>564.98099999999999</c:v>
                </c:pt>
                <c:pt idx="323">
                  <c:v>565.82199999999978</c:v>
                </c:pt>
                <c:pt idx="324">
                  <c:v>566.66199999999981</c:v>
                </c:pt>
                <c:pt idx="325">
                  <c:v>567.50599999999997</c:v>
                </c:pt>
                <c:pt idx="326">
                  <c:v>568.35399999999981</c:v>
                </c:pt>
                <c:pt idx="327">
                  <c:v>569.20100000000002</c:v>
                </c:pt>
                <c:pt idx="328">
                  <c:v>570.0509999999997</c:v>
                </c:pt>
                <c:pt idx="329">
                  <c:v>570.90499999999997</c:v>
                </c:pt>
                <c:pt idx="330">
                  <c:v>571.75800000000004</c:v>
                </c:pt>
                <c:pt idx="331">
                  <c:v>572.60799999999972</c:v>
                </c:pt>
                <c:pt idx="332">
                  <c:v>573.45999999999981</c:v>
                </c:pt>
                <c:pt idx="333">
                  <c:v>574.31699999999978</c:v>
                </c:pt>
                <c:pt idx="334">
                  <c:v>575.18299999999999</c:v>
                </c:pt>
                <c:pt idx="335">
                  <c:v>576.04599999999982</c:v>
                </c:pt>
                <c:pt idx="336">
                  <c:v>576.90100000000007</c:v>
                </c:pt>
                <c:pt idx="337">
                  <c:v>577.74900000000002</c:v>
                </c:pt>
                <c:pt idx="338">
                  <c:v>578.59300000000007</c:v>
                </c:pt>
                <c:pt idx="339">
                  <c:v>579.43900000000008</c:v>
                </c:pt>
                <c:pt idx="340">
                  <c:v>580.28899999999999</c:v>
                </c:pt>
                <c:pt idx="341">
                  <c:v>581.13699999999972</c:v>
                </c:pt>
                <c:pt idx="342">
                  <c:v>581.99199999999996</c:v>
                </c:pt>
                <c:pt idx="343">
                  <c:v>582.84899999999971</c:v>
                </c:pt>
                <c:pt idx="344">
                  <c:v>583.70600000000002</c:v>
                </c:pt>
                <c:pt idx="345">
                  <c:v>584.56400000000008</c:v>
                </c:pt>
                <c:pt idx="346">
                  <c:v>585.41499999999996</c:v>
                </c:pt>
                <c:pt idx="347">
                  <c:v>586.26600000000008</c:v>
                </c:pt>
                <c:pt idx="348">
                  <c:v>587.12599999999998</c:v>
                </c:pt>
                <c:pt idx="349">
                  <c:v>587.98599999999999</c:v>
                </c:pt>
                <c:pt idx="350">
                  <c:v>588.84300000000007</c:v>
                </c:pt>
                <c:pt idx="351">
                  <c:v>589.70100000000002</c:v>
                </c:pt>
                <c:pt idx="352">
                  <c:v>590.55399999999997</c:v>
                </c:pt>
                <c:pt idx="353">
                  <c:v>591.40800000000002</c:v>
                </c:pt>
                <c:pt idx="354">
                  <c:v>592.26400000000001</c:v>
                </c:pt>
                <c:pt idx="355">
                  <c:v>593.11699999999996</c:v>
                </c:pt>
                <c:pt idx="356">
                  <c:v>593.96899999999982</c:v>
                </c:pt>
                <c:pt idx="357">
                  <c:v>594.82400000000007</c:v>
                </c:pt>
                <c:pt idx="358">
                  <c:v>595.673</c:v>
                </c:pt>
                <c:pt idx="359">
                  <c:v>596.52</c:v>
                </c:pt>
                <c:pt idx="360">
                  <c:v>597.37099999999998</c:v>
                </c:pt>
                <c:pt idx="361">
                  <c:v>598.22500000000002</c:v>
                </c:pt>
                <c:pt idx="362">
                  <c:v>599.07899999999995</c:v>
                </c:pt>
                <c:pt idx="363">
                  <c:v>599.93799999999976</c:v>
                </c:pt>
                <c:pt idx="364">
                  <c:v>600.79300000000001</c:v>
                </c:pt>
                <c:pt idx="365">
                  <c:v>601.64599999999996</c:v>
                </c:pt>
                <c:pt idx="366">
                  <c:v>602.50199999999973</c:v>
                </c:pt>
                <c:pt idx="367">
                  <c:v>603.3589999999997</c:v>
                </c:pt>
                <c:pt idx="368">
                  <c:v>604.21699999999998</c:v>
                </c:pt>
                <c:pt idx="369">
                  <c:v>605.07400000000007</c:v>
                </c:pt>
                <c:pt idx="370">
                  <c:v>605.93299999999977</c:v>
                </c:pt>
                <c:pt idx="371">
                  <c:v>606.79100000000005</c:v>
                </c:pt>
                <c:pt idx="372">
                  <c:v>607.65599999999972</c:v>
                </c:pt>
                <c:pt idx="373">
                  <c:v>608.52</c:v>
                </c:pt>
                <c:pt idx="374">
                  <c:v>609.38099999999997</c:v>
                </c:pt>
                <c:pt idx="375">
                  <c:v>610.24099999999999</c:v>
                </c:pt>
                <c:pt idx="376">
                  <c:v>611.09799999999996</c:v>
                </c:pt>
                <c:pt idx="377">
                  <c:v>611.95399999999972</c:v>
                </c:pt>
                <c:pt idx="378">
                  <c:v>612.81299999999976</c:v>
                </c:pt>
                <c:pt idx="379">
                  <c:v>613.67100000000005</c:v>
                </c:pt>
                <c:pt idx="380">
                  <c:v>614.529</c:v>
                </c:pt>
                <c:pt idx="381">
                  <c:v>615.38799999999969</c:v>
                </c:pt>
                <c:pt idx="382">
                  <c:v>616.245</c:v>
                </c:pt>
                <c:pt idx="383">
                  <c:v>617.101</c:v>
                </c:pt>
                <c:pt idx="384">
                  <c:v>617.95800000000008</c:v>
                </c:pt>
                <c:pt idx="385">
                  <c:v>618.81499999999983</c:v>
                </c:pt>
                <c:pt idx="386">
                  <c:v>619.67399999999998</c:v>
                </c:pt>
                <c:pt idx="387">
                  <c:v>620.53500000000008</c:v>
                </c:pt>
                <c:pt idx="388">
                  <c:v>621.39199999999983</c:v>
                </c:pt>
                <c:pt idx="389">
                  <c:v>622.24900000000002</c:v>
                </c:pt>
                <c:pt idx="390">
                  <c:v>623.10400000000004</c:v>
                </c:pt>
                <c:pt idx="391">
                  <c:v>623.96399999999971</c:v>
                </c:pt>
                <c:pt idx="392">
                  <c:v>624.82499999999982</c:v>
                </c:pt>
                <c:pt idx="393">
                  <c:v>625.69100000000003</c:v>
                </c:pt>
                <c:pt idx="394">
                  <c:v>626.553</c:v>
                </c:pt>
                <c:pt idx="395">
                  <c:v>627.41800000000001</c:v>
                </c:pt>
                <c:pt idx="396">
                  <c:v>628.28700000000003</c:v>
                </c:pt>
                <c:pt idx="397">
                  <c:v>629.15599999999972</c:v>
                </c:pt>
                <c:pt idx="398">
                  <c:v>630.02099999999996</c:v>
                </c:pt>
                <c:pt idx="399">
                  <c:v>630.88099999999997</c:v>
                </c:pt>
                <c:pt idx="400">
                  <c:v>631.74</c:v>
                </c:pt>
                <c:pt idx="401">
                  <c:v>632.596</c:v>
                </c:pt>
                <c:pt idx="402">
                  <c:v>633.45699999999977</c:v>
                </c:pt>
                <c:pt idx="403">
                  <c:v>634.31799999999976</c:v>
                </c:pt>
                <c:pt idx="404">
                  <c:v>635.17700000000002</c:v>
                </c:pt>
                <c:pt idx="405">
                  <c:v>636.03</c:v>
                </c:pt>
                <c:pt idx="406">
                  <c:v>636.88200000000006</c:v>
                </c:pt>
                <c:pt idx="407">
                  <c:v>637.73700000000008</c:v>
                </c:pt>
                <c:pt idx="408">
                  <c:v>638.59799999999996</c:v>
                </c:pt>
                <c:pt idx="409">
                  <c:v>639.45299999999975</c:v>
                </c:pt>
                <c:pt idx="410">
                  <c:v>640.30799999999977</c:v>
                </c:pt>
                <c:pt idx="411">
                  <c:v>641.16399999999999</c:v>
                </c:pt>
                <c:pt idx="412">
                  <c:v>642.02</c:v>
                </c:pt>
                <c:pt idx="413">
                  <c:v>642.8779999999997</c:v>
                </c:pt>
                <c:pt idx="414">
                  <c:v>643.73099999999999</c:v>
                </c:pt>
                <c:pt idx="415">
                  <c:v>644.58100000000002</c:v>
                </c:pt>
                <c:pt idx="416">
                  <c:v>645.43299999999977</c:v>
                </c:pt>
                <c:pt idx="417">
                  <c:v>646.28600000000006</c:v>
                </c:pt>
                <c:pt idx="418">
                  <c:v>647.13499999999999</c:v>
                </c:pt>
                <c:pt idx="419">
                  <c:v>647.98400000000004</c:v>
                </c:pt>
                <c:pt idx="420">
                  <c:v>648.83499999999981</c:v>
                </c:pt>
                <c:pt idx="421">
                  <c:v>649.68600000000004</c:v>
                </c:pt>
                <c:pt idx="422">
                  <c:v>650.53800000000001</c:v>
                </c:pt>
                <c:pt idx="423">
                  <c:v>651.38799999999969</c:v>
                </c:pt>
                <c:pt idx="424">
                  <c:v>652.23400000000004</c:v>
                </c:pt>
                <c:pt idx="425">
                  <c:v>653.08000000000004</c:v>
                </c:pt>
                <c:pt idx="426">
                  <c:v>653.92899999999997</c:v>
                </c:pt>
                <c:pt idx="427">
                  <c:v>654.78399999999999</c:v>
                </c:pt>
                <c:pt idx="428">
                  <c:v>655.64300000000003</c:v>
                </c:pt>
                <c:pt idx="429">
                  <c:v>656.50400000000002</c:v>
                </c:pt>
                <c:pt idx="430">
                  <c:v>657.36199999999985</c:v>
                </c:pt>
                <c:pt idx="431">
                  <c:v>658.221</c:v>
                </c:pt>
                <c:pt idx="432">
                  <c:v>659.08100000000002</c:v>
                </c:pt>
                <c:pt idx="433">
                  <c:v>659.94799999999975</c:v>
                </c:pt>
                <c:pt idx="434">
                  <c:v>660.8159999999998</c:v>
                </c:pt>
                <c:pt idx="435">
                  <c:v>661.68200000000002</c:v>
                </c:pt>
                <c:pt idx="436">
                  <c:v>662.54399999999998</c:v>
                </c:pt>
                <c:pt idx="437">
                  <c:v>663.40499999999997</c:v>
                </c:pt>
                <c:pt idx="438">
                  <c:v>664.26699999999983</c:v>
                </c:pt>
                <c:pt idx="439">
                  <c:v>665.1279999999997</c:v>
                </c:pt>
                <c:pt idx="440">
                  <c:v>665.99</c:v>
                </c:pt>
                <c:pt idx="441">
                  <c:v>666.8499999999998</c:v>
                </c:pt>
                <c:pt idx="442">
                  <c:v>667.71600000000001</c:v>
                </c:pt>
                <c:pt idx="443">
                  <c:v>668.58100000000002</c:v>
                </c:pt>
                <c:pt idx="444">
                  <c:v>669.44799999999975</c:v>
                </c:pt>
                <c:pt idx="445">
                  <c:v>670.31699999999978</c:v>
                </c:pt>
                <c:pt idx="446">
                  <c:v>671.18600000000004</c:v>
                </c:pt>
                <c:pt idx="447">
                  <c:v>672.0509999999997</c:v>
                </c:pt>
                <c:pt idx="448">
                  <c:v>672.91499999999996</c:v>
                </c:pt>
                <c:pt idx="449">
                  <c:v>673.774</c:v>
                </c:pt>
                <c:pt idx="450">
                  <c:v>674.62900000000002</c:v>
                </c:pt>
                <c:pt idx="451">
                  <c:v>675.48599999999999</c:v>
                </c:pt>
                <c:pt idx="452">
                  <c:v>676.34099999999978</c:v>
                </c:pt>
                <c:pt idx="453">
                  <c:v>677.197</c:v>
                </c:pt>
                <c:pt idx="454">
                  <c:v>678.05799999999977</c:v>
                </c:pt>
                <c:pt idx="455">
                  <c:v>678.91699999999969</c:v>
                </c:pt>
                <c:pt idx="456">
                  <c:v>679.78</c:v>
                </c:pt>
                <c:pt idx="457">
                  <c:v>680.64499999999998</c:v>
                </c:pt>
                <c:pt idx="458">
                  <c:v>681.51</c:v>
                </c:pt>
                <c:pt idx="459">
                  <c:v>682.37099999999998</c:v>
                </c:pt>
                <c:pt idx="460">
                  <c:v>683.22900000000004</c:v>
                </c:pt>
                <c:pt idx="461">
                  <c:v>684.08500000000004</c:v>
                </c:pt>
                <c:pt idx="462">
                  <c:v>684.94199999999978</c:v>
                </c:pt>
                <c:pt idx="463">
                  <c:v>685.79700000000003</c:v>
                </c:pt>
                <c:pt idx="464">
                  <c:v>686.649</c:v>
                </c:pt>
                <c:pt idx="465">
                  <c:v>687.50400000000002</c:v>
                </c:pt>
                <c:pt idx="466">
                  <c:v>688.36300000000006</c:v>
                </c:pt>
                <c:pt idx="467">
                  <c:v>689.221</c:v>
                </c:pt>
                <c:pt idx="468">
                  <c:v>690.08300000000008</c:v>
                </c:pt>
                <c:pt idx="469">
                  <c:v>690.94799999999975</c:v>
                </c:pt>
                <c:pt idx="470">
                  <c:v>691.80699999999979</c:v>
                </c:pt>
                <c:pt idx="471">
                  <c:v>692.66300000000001</c:v>
                </c:pt>
                <c:pt idx="472">
                  <c:v>693.52300000000002</c:v>
                </c:pt>
                <c:pt idx="473">
                  <c:v>694.3779999999997</c:v>
                </c:pt>
                <c:pt idx="474">
                  <c:v>695.23199999999997</c:v>
                </c:pt>
                <c:pt idx="475">
                  <c:v>696.09699999999998</c:v>
                </c:pt>
                <c:pt idx="476">
                  <c:v>696.96299999999974</c:v>
                </c:pt>
                <c:pt idx="477">
                  <c:v>697.83199999999977</c:v>
                </c:pt>
                <c:pt idx="478">
                  <c:v>698.69500000000005</c:v>
                </c:pt>
                <c:pt idx="479">
                  <c:v>699.55699999999979</c:v>
                </c:pt>
                <c:pt idx="480">
                  <c:v>700.41800000000001</c:v>
                </c:pt>
                <c:pt idx="481">
                  <c:v>701.27499999999998</c:v>
                </c:pt>
                <c:pt idx="482">
                  <c:v>702.13300000000004</c:v>
                </c:pt>
                <c:pt idx="483">
                  <c:v>702.99</c:v>
                </c:pt>
                <c:pt idx="484">
                  <c:v>703.84699999999975</c:v>
                </c:pt>
                <c:pt idx="485">
                  <c:v>704.70600000000002</c:v>
                </c:pt>
                <c:pt idx="486">
                  <c:v>705.56799999999976</c:v>
                </c:pt>
                <c:pt idx="487">
                  <c:v>706.42499999999973</c:v>
                </c:pt>
                <c:pt idx="488">
                  <c:v>707.28200000000004</c:v>
                </c:pt>
                <c:pt idx="489">
                  <c:v>708.13599999999997</c:v>
                </c:pt>
                <c:pt idx="490">
                  <c:v>708.98900000000003</c:v>
                </c:pt>
                <c:pt idx="491">
                  <c:v>709.84300000000007</c:v>
                </c:pt>
                <c:pt idx="492">
                  <c:v>710.70299999999997</c:v>
                </c:pt>
                <c:pt idx="493">
                  <c:v>711.56699999999978</c:v>
                </c:pt>
                <c:pt idx="494">
                  <c:v>712.43099999999981</c:v>
                </c:pt>
                <c:pt idx="495">
                  <c:v>713.298</c:v>
                </c:pt>
                <c:pt idx="496">
                  <c:v>714.16300000000001</c:v>
                </c:pt>
                <c:pt idx="497">
                  <c:v>715.03099999999972</c:v>
                </c:pt>
                <c:pt idx="498">
                  <c:v>715.89699999999971</c:v>
                </c:pt>
                <c:pt idx="499">
                  <c:v>716.75900000000001</c:v>
                </c:pt>
                <c:pt idx="500">
                  <c:v>717.62300000000005</c:v>
                </c:pt>
                <c:pt idx="501">
                  <c:v>718.48700000000008</c:v>
                </c:pt>
                <c:pt idx="502">
                  <c:v>719.34799999999962</c:v>
                </c:pt>
                <c:pt idx="503">
                  <c:v>720.20900000000006</c:v>
                </c:pt>
                <c:pt idx="504">
                  <c:v>721.06999999999971</c:v>
                </c:pt>
                <c:pt idx="505">
                  <c:v>721.93000000000006</c:v>
                </c:pt>
                <c:pt idx="506">
                  <c:v>722.78800000000001</c:v>
                </c:pt>
                <c:pt idx="507">
                  <c:v>723.64800000000002</c:v>
                </c:pt>
                <c:pt idx="508">
                  <c:v>724.51</c:v>
                </c:pt>
                <c:pt idx="509">
                  <c:v>725.375</c:v>
                </c:pt>
                <c:pt idx="510">
                  <c:v>726.24</c:v>
                </c:pt>
                <c:pt idx="511">
                  <c:v>727.10599999999999</c:v>
                </c:pt>
                <c:pt idx="512">
                  <c:v>727.97199999999998</c:v>
                </c:pt>
                <c:pt idx="513">
                  <c:v>728.84300000000007</c:v>
                </c:pt>
                <c:pt idx="514">
                  <c:v>729.71100000000001</c:v>
                </c:pt>
                <c:pt idx="515">
                  <c:v>730.577</c:v>
                </c:pt>
                <c:pt idx="516">
                  <c:v>731.43900000000008</c:v>
                </c:pt>
                <c:pt idx="517">
                  <c:v>732.30799999999977</c:v>
                </c:pt>
                <c:pt idx="518">
                  <c:v>733.178</c:v>
                </c:pt>
                <c:pt idx="519">
                  <c:v>734.04599999999982</c:v>
                </c:pt>
                <c:pt idx="520">
                  <c:v>734.91199999999981</c:v>
                </c:pt>
                <c:pt idx="521">
                  <c:v>735.78600000000006</c:v>
                </c:pt>
                <c:pt idx="522">
                  <c:v>736.66100000000006</c:v>
                </c:pt>
                <c:pt idx="523">
                  <c:v>737.53600000000006</c:v>
                </c:pt>
                <c:pt idx="524">
                  <c:v>738.40599999999972</c:v>
                </c:pt>
                <c:pt idx="525">
                  <c:v>739.28200000000004</c:v>
                </c:pt>
                <c:pt idx="526">
                  <c:v>740.16199999999981</c:v>
                </c:pt>
                <c:pt idx="527">
                  <c:v>741.03800000000001</c:v>
                </c:pt>
                <c:pt idx="528">
                  <c:v>741.91199999999981</c:v>
                </c:pt>
                <c:pt idx="529">
                  <c:v>742.78500000000008</c:v>
                </c:pt>
                <c:pt idx="530">
                  <c:v>743.65300000000002</c:v>
                </c:pt>
                <c:pt idx="531">
                  <c:v>744.51800000000003</c:v>
                </c:pt>
                <c:pt idx="532">
                  <c:v>745.38699999999972</c:v>
                </c:pt>
                <c:pt idx="533">
                  <c:v>746.25700000000006</c:v>
                </c:pt>
                <c:pt idx="534">
                  <c:v>747.125</c:v>
                </c:pt>
                <c:pt idx="535">
                  <c:v>747.99199999999996</c:v>
                </c:pt>
                <c:pt idx="536">
                  <c:v>748.85999999999979</c:v>
                </c:pt>
                <c:pt idx="537">
                  <c:v>749.72800000000007</c:v>
                </c:pt>
                <c:pt idx="538">
                  <c:v>750.58900000000006</c:v>
                </c:pt>
                <c:pt idx="539">
                  <c:v>751.45399999999972</c:v>
                </c:pt>
                <c:pt idx="540">
                  <c:v>752.3209999999998</c:v>
                </c:pt>
                <c:pt idx="541">
                  <c:v>753.18900000000008</c:v>
                </c:pt>
                <c:pt idx="542">
                  <c:v>754.053</c:v>
                </c:pt>
                <c:pt idx="543">
                  <c:v>754.91499999999996</c:v>
                </c:pt>
                <c:pt idx="544">
                  <c:v>755.77700000000004</c:v>
                </c:pt>
                <c:pt idx="545">
                  <c:v>756.63900000000001</c:v>
                </c:pt>
                <c:pt idx="546">
                  <c:v>757.50599999999997</c:v>
                </c:pt>
                <c:pt idx="547">
                  <c:v>758.37599999999998</c:v>
                </c:pt>
                <c:pt idx="548">
                  <c:v>759.24599999999998</c:v>
                </c:pt>
                <c:pt idx="549">
                  <c:v>760.11900000000003</c:v>
                </c:pt>
                <c:pt idx="550">
                  <c:v>760.99599999999998</c:v>
                </c:pt>
                <c:pt idx="551">
                  <c:v>761.87200000000007</c:v>
                </c:pt>
                <c:pt idx="552">
                  <c:v>762.74800000000005</c:v>
                </c:pt>
                <c:pt idx="553">
                  <c:v>763.62</c:v>
                </c:pt>
                <c:pt idx="554">
                  <c:v>764.49099999999999</c:v>
                </c:pt>
                <c:pt idx="555">
                  <c:v>765.36399999999981</c:v>
                </c:pt>
                <c:pt idx="556">
                  <c:v>766.23800000000006</c:v>
                </c:pt>
                <c:pt idx="557">
                  <c:v>767.11699999999996</c:v>
                </c:pt>
                <c:pt idx="558">
                  <c:v>768.0029999999997</c:v>
                </c:pt>
                <c:pt idx="559">
                  <c:v>768.89300000000003</c:v>
                </c:pt>
                <c:pt idx="560">
                  <c:v>769.78600000000006</c:v>
                </c:pt>
                <c:pt idx="561">
                  <c:v>770.67899999999997</c:v>
                </c:pt>
                <c:pt idx="562">
                  <c:v>771.56799999999976</c:v>
                </c:pt>
                <c:pt idx="563">
                  <c:v>772.45800000000008</c:v>
                </c:pt>
                <c:pt idx="564">
                  <c:v>773.35399999999981</c:v>
                </c:pt>
                <c:pt idx="565">
                  <c:v>774.25400000000002</c:v>
                </c:pt>
                <c:pt idx="566">
                  <c:v>775.15300000000002</c:v>
                </c:pt>
                <c:pt idx="567">
                  <c:v>776.0509999999997</c:v>
                </c:pt>
                <c:pt idx="568">
                  <c:v>776.94799999999975</c:v>
                </c:pt>
                <c:pt idx="569">
                  <c:v>777.84599999999978</c:v>
                </c:pt>
                <c:pt idx="570">
                  <c:v>778.74299999999971</c:v>
                </c:pt>
                <c:pt idx="571">
                  <c:v>779.64100000000008</c:v>
                </c:pt>
                <c:pt idx="572">
                  <c:v>780.54300000000001</c:v>
                </c:pt>
                <c:pt idx="573">
                  <c:v>781.43399999999997</c:v>
                </c:pt>
                <c:pt idx="574">
                  <c:v>782.29899999999998</c:v>
                </c:pt>
                <c:pt idx="575">
                  <c:v>783.15499999999997</c:v>
                </c:pt>
                <c:pt idx="576">
                  <c:v>784.024</c:v>
                </c:pt>
                <c:pt idx="577">
                  <c:v>784.91300000000001</c:v>
                </c:pt>
                <c:pt idx="578">
                  <c:v>785.82299999999975</c:v>
                </c:pt>
                <c:pt idx="579">
                  <c:v>786.74699999999996</c:v>
                </c:pt>
                <c:pt idx="580">
                  <c:v>787.67200000000003</c:v>
                </c:pt>
                <c:pt idx="581">
                  <c:v>788.59900000000005</c:v>
                </c:pt>
                <c:pt idx="582">
                  <c:v>789.52099999999996</c:v>
                </c:pt>
                <c:pt idx="583">
                  <c:v>790.43399999999997</c:v>
                </c:pt>
                <c:pt idx="584">
                  <c:v>791.34599999999978</c:v>
                </c:pt>
                <c:pt idx="585">
                  <c:v>792.26</c:v>
                </c:pt>
                <c:pt idx="586">
                  <c:v>793.173</c:v>
                </c:pt>
                <c:pt idx="587">
                  <c:v>794.09400000000005</c:v>
                </c:pt>
                <c:pt idx="588">
                  <c:v>795.01199999999972</c:v>
                </c:pt>
                <c:pt idx="589">
                  <c:v>795.92599999999982</c:v>
                </c:pt>
                <c:pt idx="590">
                  <c:v>796.83799999999974</c:v>
                </c:pt>
                <c:pt idx="591">
                  <c:v>797.75099999999998</c:v>
                </c:pt>
                <c:pt idx="592">
                  <c:v>798.66499999999996</c:v>
                </c:pt>
                <c:pt idx="593">
                  <c:v>799.58</c:v>
                </c:pt>
                <c:pt idx="594">
                  <c:v>800.495</c:v>
                </c:pt>
                <c:pt idx="595">
                  <c:v>801.40800000000002</c:v>
                </c:pt>
                <c:pt idx="596">
                  <c:v>802.31899999999996</c:v>
                </c:pt>
                <c:pt idx="597">
                  <c:v>803.22799999999972</c:v>
                </c:pt>
                <c:pt idx="598">
                  <c:v>804.13699999999972</c:v>
                </c:pt>
                <c:pt idx="599">
                  <c:v>805.04899999999998</c:v>
                </c:pt>
                <c:pt idx="600">
                  <c:v>805.96299999999974</c:v>
                </c:pt>
                <c:pt idx="601">
                  <c:v>806.88199999999972</c:v>
                </c:pt>
                <c:pt idx="602">
                  <c:v>807.8</c:v>
                </c:pt>
                <c:pt idx="603">
                  <c:v>808.71699999999998</c:v>
                </c:pt>
                <c:pt idx="604">
                  <c:v>809.63499999999999</c:v>
                </c:pt>
                <c:pt idx="605">
                  <c:v>810.55999999999983</c:v>
                </c:pt>
                <c:pt idx="606">
                  <c:v>811.48800000000006</c:v>
                </c:pt>
                <c:pt idx="607">
                  <c:v>812.41800000000001</c:v>
                </c:pt>
                <c:pt idx="608">
                  <c:v>813.34299999999962</c:v>
                </c:pt>
                <c:pt idx="609">
                  <c:v>814.274</c:v>
                </c:pt>
                <c:pt idx="610">
                  <c:v>815.21</c:v>
                </c:pt>
                <c:pt idx="611">
                  <c:v>816.13599999999997</c:v>
                </c:pt>
                <c:pt idx="612">
                  <c:v>817.05099999999982</c:v>
                </c:pt>
                <c:pt idx="613">
                  <c:v>817.96699999999976</c:v>
                </c:pt>
                <c:pt idx="614">
                  <c:v>818.88199999999972</c:v>
                </c:pt>
                <c:pt idx="615">
                  <c:v>819.80599999999981</c:v>
                </c:pt>
                <c:pt idx="616">
                  <c:v>820.73500000000001</c:v>
                </c:pt>
                <c:pt idx="617">
                  <c:v>821.66399999999999</c:v>
                </c:pt>
                <c:pt idx="618">
                  <c:v>822.59299999999996</c:v>
                </c:pt>
                <c:pt idx="619">
                  <c:v>823.53</c:v>
                </c:pt>
                <c:pt idx="620">
                  <c:v>824.46799999999962</c:v>
                </c:pt>
                <c:pt idx="621">
                  <c:v>825.40599999999972</c:v>
                </c:pt>
                <c:pt idx="622">
                  <c:v>826.34699999999975</c:v>
                </c:pt>
                <c:pt idx="623">
                  <c:v>827.29100000000005</c:v>
                </c:pt>
                <c:pt idx="624">
                  <c:v>828.23599999999999</c:v>
                </c:pt>
                <c:pt idx="625">
                  <c:v>829.18499999999995</c:v>
                </c:pt>
                <c:pt idx="626">
                  <c:v>830.13300000000004</c:v>
                </c:pt>
                <c:pt idx="627">
                  <c:v>831.08199999999999</c:v>
                </c:pt>
                <c:pt idx="628">
                  <c:v>832.03699999999981</c:v>
                </c:pt>
                <c:pt idx="629">
                  <c:v>832.99199999999996</c:v>
                </c:pt>
                <c:pt idx="630">
                  <c:v>833.94699999999978</c:v>
                </c:pt>
                <c:pt idx="631">
                  <c:v>834.90300000000002</c:v>
                </c:pt>
                <c:pt idx="632">
                  <c:v>835.85799999999949</c:v>
                </c:pt>
                <c:pt idx="633">
                  <c:v>836.8159999999998</c:v>
                </c:pt>
                <c:pt idx="634">
                  <c:v>837.77800000000002</c:v>
                </c:pt>
                <c:pt idx="635">
                  <c:v>838.73699999999997</c:v>
                </c:pt>
                <c:pt idx="636">
                  <c:v>839.69500000000005</c:v>
                </c:pt>
                <c:pt idx="637">
                  <c:v>840.65199999999982</c:v>
                </c:pt>
                <c:pt idx="638">
                  <c:v>841.60900000000004</c:v>
                </c:pt>
                <c:pt idx="639">
                  <c:v>842.56499999999983</c:v>
                </c:pt>
                <c:pt idx="640">
                  <c:v>843.51900000000001</c:v>
                </c:pt>
                <c:pt idx="641">
                  <c:v>844.47900000000004</c:v>
                </c:pt>
                <c:pt idx="642">
                  <c:v>845.43699999999978</c:v>
                </c:pt>
                <c:pt idx="643">
                  <c:v>846.39699999999982</c:v>
                </c:pt>
                <c:pt idx="644">
                  <c:v>847.36199999999974</c:v>
                </c:pt>
                <c:pt idx="645">
                  <c:v>848.33599999999979</c:v>
                </c:pt>
                <c:pt idx="646">
                  <c:v>849.31199999999978</c:v>
                </c:pt>
                <c:pt idx="647">
                  <c:v>850.29</c:v>
                </c:pt>
                <c:pt idx="648">
                  <c:v>851.26900000000001</c:v>
                </c:pt>
                <c:pt idx="649">
                  <c:v>852.25199999999973</c:v>
                </c:pt>
                <c:pt idx="650">
                  <c:v>853.23599999999999</c:v>
                </c:pt>
                <c:pt idx="651">
                  <c:v>854.22199999999998</c:v>
                </c:pt>
                <c:pt idx="652">
                  <c:v>855.20899999999995</c:v>
                </c:pt>
                <c:pt idx="653">
                  <c:v>856.19</c:v>
                </c:pt>
                <c:pt idx="654">
                  <c:v>857.17499999999995</c:v>
                </c:pt>
                <c:pt idx="655">
                  <c:v>858.15800000000002</c:v>
                </c:pt>
                <c:pt idx="656">
                  <c:v>859.14</c:v>
                </c:pt>
                <c:pt idx="657">
                  <c:v>860.12400000000002</c:v>
                </c:pt>
                <c:pt idx="658">
                  <c:v>861.10599999999999</c:v>
                </c:pt>
                <c:pt idx="659">
                  <c:v>862.08900000000006</c:v>
                </c:pt>
                <c:pt idx="660">
                  <c:v>863.07799999999997</c:v>
                </c:pt>
                <c:pt idx="661">
                  <c:v>864.07100000000003</c:v>
                </c:pt>
                <c:pt idx="662">
                  <c:v>865.06099999999981</c:v>
                </c:pt>
                <c:pt idx="663">
                  <c:v>866.053</c:v>
                </c:pt>
                <c:pt idx="664">
                  <c:v>867.04099999999983</c:v>
                </c:pt>
                <c:pt idx="665">
                  <c:v>868.02499999999998</c:v>
                </c:pt>
                <c:pt idx="666">
                  <c:v>869.01199999999972</c:v>
                </c:pt>
                <c:pt idx="667">
                  <c:v>869.99800000000005</c:v>
                </c:pt>
                <c:pt idx="668">
                  <c:v>870.98199999999997</c:v>
                </c:pt>
                <c:pt idx="669">
                  <c:v>871.971</c:v>
                </c:pt>
                <c:pt idx="670">
                  <c:v>872.96699999999976</c:v>
                </c:pt>
                <c:pt idx="671">
                  <c:v>873.9649999999998</c:v>
                </c:pt>
                <c:pt idx="672">
                  <c:v>874.95899999999972</c:v>
                </c:pt>
                <c:pt idx="673">
                  <c:v>875.94999999999982</c:v>
                </c:pt>
                <c:pt idx="674">
                  <c:v>876.93899999999996</c:v>
                </c:pt>
                <c:pt idx="675">
                  <c:v>877.93399999999997</c:v>
                </c:pt>
                <c:pt idx="676">
                  <c:v>878.93099999999981</c:v>
                </c:pt>
                <c:pt idx="677">
                  <c:v>879.93499999999972</c:v>
                </c:pt>
                <c:pt idx="678">
                  <c:v>880.94199999999978</c:v>
                </c:pt>
                <c:pt idx="679">
                  <c:v>881.95199999999977</c:v>
                </c:pt>
                <c:pt idx="680">
                  <c:v>882.96299999999974</c:v>
                </c:pt>
                <c:pt idx="681">
                  <c:v>883.97400000000005</c:v>
                </c:pt>
                <c:pt idx="682">
                  <c:v>884.99300000000005</c:v>
                </c:pt>
                <c:pt idx="683">
                  <c:v>886.01400000000001</c:v>
                </c:pt>
                <c:pt idx="684">
                  <c:v>887.03800000000001</c:v>
                </c:pt>
                <c:pt idx="685">
                  <c:v>888.07600000000002</c:v>
                </c:pt>
                <c:pt idx="686">
                  <c:v>889.11599999999999</c:v>
                </c:pt>
                <c:pt idx="687">
                  <c:v>890.15300000000002</c:v>
                </c:pt>
                <c:pt idx="688">
                  <c:v>891.19299999999998</c:v>
                </c:pt>
                <c:pt idx="689">
                  <c:v>892.23299999999972</c:v>
                </c:pt>
                <c:pt idx="690">
                  <c:v>893.27499999999998</c:v>
                </c:pt>
                <c:pt idx="691">
                  <c:v>894.31899999999996</c:v>
                </c:pt>
                <c:pt idx="692">
                  <c:v>895.36399999999981</c:v>
                </c:pt>
                <c:pt idx="693">
                  <c:v>896.42</c:v>
                </c:pt>
                <c:pt idx="694">
                  <c:v>897.48299999999972</c:v>
                </c:pt>
                <c:pt idx="695">
                  <c:v>898.54300000000001</c:v>
                </c:pt>
                <c:pt idx="696">
                  <c:v>899.58399999999995</c:v>
                </c:pt>
                <c:pt idx="697">
                  <c:v>900.61699999999996</c:v>
                </c:pt>
                <c:pt idx="698">
                  <c:v>901.65199999999982</c:v>
                </c:pt>
                <c:pt idx="699">
                  <c:v>902.69</c:v>
                </c:pt>
                <c:pt idx="700">
                  <c:v>903.726</c:v>
                </c:pt>
                <c:pt idx="701">
                  <c:v>904.76</c:v>
                </c:pt>
                <c:pt idx="702">
                  <c:v>905.79100000000005</c:v>
                </c:pt>
                <c:pt idx="703">
                  <c:v>906.82499999999982</c:v>
                </c:pt>
                <c:pt idx="704">
                  <c:v>907.85199999999975</c:v>
                </c:pt>
                <c:pt idx="705">
                  <c:v>908.88499999999999</c:v>
                </c:pt>
                <c:pt idx="706">
                  <c:v>909.923</c:v>
                </c:pt>
                <c:pt idx="707">
                  <c:v>910.96299999999974</c:v>
                </c:pt>
                <c:pt idx="708">
                  <c:v>912</c:v>
                </c:pt>
                <c:pt idx="709">
                  <c:v>913.03300000000002</c:v>
                </c:pt>
                <c:pt idx="710">
                  <c:v>914.06799999999976</c:v>
                </c:pt>
                <c:pt idx="711">
                  <c:v>915.10500000000002</c:v>
                </c:pt>
                <c:pt idx="712">
                  <c:v>916.14</c:v>
                </c:pt>
                <c:pt idx="713">
                  <c:v>917.18100000000004</c:v>
                </c:pt>
                <c:pt idx="714">
                  <c:v>918.22199999999998</c:v>
                </c:pt>
                <c:pt idx="715">
                  <c:v>919.26199999999972</c:v>
                </c:pt>
                <c:pt idx="716">
                  <c:v>920.30099999999982</c:v>
                </c:pt>
                <c:pt idx="717">
                  <c:v>921.33799999999974</c:v>
                </c:pt>
                <c:pt idx="718">
                  <c:v>922.37300000000005</c:v>
                </c:pt>
                <c:pt idx="719">
                  <c:v>923.404</c:v>
                </c:pt>
                <c:pt idx="720">
                  <c:v>924.43199999999979</c:v>
                </c:pt>
                <c:pt idx="721">
                  <c:v>925.45899999999972</c:v>
                </c:pt>
                <c:pt idx="722">
                  <c:v>926.48800000000006</c:v>
                </c:pt>
                <c:pt idx="723">
                  <c:v>927.52099999999996</c:v>
                </c:pt>
                <c:pt idx="724">
                  <c:v>928.55699999999979</c:v>
                </c:pt>
                <c:pt idx="725">
                  <c:v>929.59299999999996</c:v>
                </c:pt>
                <c:pt idx="726">
                  <c:v>930.63199999999972</c:v>
                </c:pt>
                <c:pt idx="727">
                  <c:v>931.67200000000003</c:v>
                </c:pt>
                <c:pt idx="728">
                  <c:v>932.71100000000001</c:v>
                </c:pt>
                <c:pt idx="729">
                  <c:v>933.74599999999998</c:v>
                </c:pt>
                <c:pt idx="730">
                  <c:v>934.77599999999995</c:v>
                </c:pt>
                <c:pt idx="731">
                  <c:v>935.80599999999981</c:v>
                </c:pt>
                <c:pt idx="732">
                  <c:v>936.83599999999979</c:v>
                </c:pt>
                <c:pt idx="733">
                  <c:v>937.87199999999996</c:v>
                </c:pt>
                <c:pt idx="734">
                  <c:v>938.90899999999999</c:v>
                </c:pt>
                <c:pt idx="735">
                  <c:v>939.94399999999996</c:v>
                </c:pt>
                <c:pt idx="736">
                  <c:v>940.98</c:v>
                </c:pt>
                <c:pt idx="737">
                  <c:v>942.01699999999983</c:v>
                </c:pt>
                <c:pt idx="738">
                  <c:v>943.048</c:v>
                </c:pt>
                <c:pt idx="739">
                  <c:v>944.06799999999976</c:v>
                </c:pt>
                <c:pt idx="740">
                  <c:v>945.06699999999978</c:v>
                </c:pt>
                <c:pt idx="741">
                  <c:v>946.05199999999979</c:v>
                </c:pt>
                <c:pt idx="742">
                  <c:v>947.03</c:v>
                </c:pt>
                <c:pt idx="743">
                  <c:v>948.00099999999998</c:v>
                </c:pt>
                <c:pt idx="744">
                  <c:v>948.96799999999962</c:v>
                </c:pt>
                <c:pt idx="745">
                  <c:v>949.9409999999998</c:v>
                </c:pt>
                <c:pt idx="746">
                  <c:v>950.91499999999996</c:v>
                </c:pt>
                <c:pt idx="747">
                  <c:v>951.89499999999998</c:v>
                </c:pt>
                <c:pt idx="748">
                  <c:v>952.875</c:v>
                </c:pt>
                <c:pt idx="749">
                  <c:v>953.85599999999977</c:v>
                </c:pt>
                <c:pt idx="750">
                  <c:v>954.83399999999972</c:v>
                </c:pt>
                <c:pt idx="751">
                  <c:v>955.80399999999997</c:v>
                </c:pt>
                <c:pt idx="752">
                  <c:v>956.77</c:v>
                </c:pt>
                <c:pt idx="753">
                  <c:v>957.73</c:v>
                </c:pt>
                <c:pt idx="754">
                  <c:v>958.69100000000003</c:v>
                </c:pt>
                <c:pt idx="755">
                  <c:v>959.65199999999982</c:v>
                </c:pt>
                <c:pt idx="756">
                  <c:v>960.61599999999999</c:v>
                </c:pt>
                <c:pt idx="757">
                  <c:v>961.58299999999997</c:v>
                </c:pt>
                <c:pt idx="758">
                  <c:v>962.55499999999972</c:v>
                </c:pt>
                <c:pt idx="759">
                  <c:v>963.524</c:v>
                </c:pt>
                <c:pt idx="760">
                  <c:v>964.49</c:v>
                </c:pt>
                <c:pt idx="761">
                  <c:v>965.46199999999976</c:v>
                </c:pt>
                <c:pt idx="762">
                  <c:v>966.43299999999977</c:v>
                </c:pt>
                <c:pt idx="763">
                  <c:v>967.40199999999982</c:v>
                </c:pt>
                <c:pt idx="764">
                  <c:v>968.375</c:v>
                </c:pt>
                <c:pt idx="765">
                  <c:v>969.34899999999982</c:v>
                </c:pt>
                <c:pt idx="766">
                  <c:v>970.31899999999996</c:v>
                </c:pt>
                <c:pt idx="767">
                  <c:v>971.28899999999999</c:v>
                </c:pt>
                <c:pt idx="768">
                  <c:v>972.25699999999972</c:v>
                </c:pt>
                <c:pt idx="769">
                  <c:v>973.22799999999972</c:v>
                </c:pt>
                <c:pt idx="770">
                  <c:v>974.20100000000002</c:v>
                </c:pt>
                <c:pt idx="771">
                  <c:v>975.17100000000005</c:v>
                </c:pt>
                <c:pt idx="772">
                  <c:v>976.14099999999996</c:v>
                </c:pt>
                <c:pt idx="773">
                  <c:v>977.10799999999972</c:v>
                </c:pt>
                <c:pt idx="774">
                  <c:v>978.07299999999998</c:v>
                </c:pt>
                <c:pt idx="775">
                  <c:v>979.03499999999997</c:v>
                </c:pt>
                <c:pt idx="776">
                  <c:v>979.99900000000002</c:v>
                </c:pt>
                <c:pt idx="777">
                  <c:v>980.96400000000006</c:v>
                </c:pt>
                <c:pt idx="778">
                  <c:v>981.92499999999973</c:v>
                </c:pt>
                <c:pt idx="779">
                  <c:v>982.88599999999997</c:v>
                </c:pt>
                <c:pt idx="780">
                  <c:v>983.8449999999998</c:v>
                </c:pt>
                <c:pt idx="781">
                  <c:v>984.80899999999997</c:v>
                </c:pt>
                <c:pt idx="782">
                  <c:v>985.77700000000004</c:v>
                </c:pt>
                <c:pt idx="783">
                  <c:v>986.74</c:v>
                </c:pt>
                <c:pt idx="784">
                  <c:v>987.69899999999996</c:v>
                </c:pt>
                <c:pt idx="785">
                  <c:v>988.66</c:v>
                </c:pt>
                <c:pt idx="786">
                  <c:v>989.62300000000005</c:v>
                </c:pt>
                <c:pt idx="787">
                  <c:v>990.59</c:v>
                </c:pt>
                <c:pt idx="788">
                  <c:v>991.56199999999978</c:v>
                </c:pt>
                <c:pt idx="789">
                  <c:v>992.58600000000001</c:v>
                </c:pt>
                <c:pt idx="790">
                  <c:v>993.63499999999999</c:v>
                </c:pt>
                <c:pt idx="791">
                  <c:v>994.70600000000002</c:v>
                </c:pt>
                <c:pt idx="792">
                  <c:v>995.78300000000002</c:v>
                </c:pt>
                <c:pt idx="793">
                  <c:v>996.86699999999962</c:v>
                </c:pt>
                <c:pt idx="794">
                  <c:v>997.94699999999978</c:v>
                </c:pt>
                <c:pt idx="795">
                  <c:v>999.02699999999982</c:v>
                </c:pt>
                <c:pt idx="796">
                  <c:v>1000.1079999999999</c:v>
                </c:pt>
                <c:pt idx="797">
                  <c:v>1001.182</c:v>
                </c:pt>
                <c:pt idx="798">
                  <c:v>1002.252</c:v>
                </c:pt>
                <c:pt idx="799">
                  <c:v>1003.322</c:v>
                </c:pt>
                <c:pt idx="800">
                  <c:v>1004.3920000000001</c:v>
                </c:pt>
                <c:pt idx="801">
                  <c:v>1005.4690000000001</c:v>
                </c:pt>
                <c:pt idx="802">
                  <c:v>1006.552</c:v>
                </c:pt>
                <c:pt idx="803">
                  <c:v>1007.631</c:v>
                </c:pt>
                <c:pt idx="804">
                  <c:v>1008.7</c:v>
                </c:pt>
                <c:pt idx="805">
                  <c:v>1009.765</c:v>
                </c:pt>
                <c:pt idx="806">
                  <c:v>1010.832</c:v>
                </c:pt>
                <c:pt idx="807">
                  <c:v>1011.89</c:v>
                </c:pt>
                <c:pt idx="808">
                  <c:v>1012.933</c:v>
                </c:pt>
                <c:pt idx="809">
                  <c:v>1013.97</c:v>
                </c:pt>
                <c:pt idx="810">
                  <c:v>1015.004</c:v>
                </c:pt>
                <c:pt idx="811">
                  <c:v>1016.049</c:v>
                </c:pt>
                <c:pt idx="812">
                  <c:v>1017.105</c:v>
                </c:pt>
                <c:pt idx="813">
                  <c:v>1018.1660000000001</c:v>
                </c:pt>
                <c:pt idx="814">
                  <c:v>1019.22</c:v>
                </c:pt>
                <c:pt idx="815">
                  <c:v>1020.274</c:v>
                </c:pt>
                <c:pt idx="816">
                  <c:v>1021.331</c:v>
                </c:pt>
                <c:pt idx="817">
                  <c:v>1022.386</c:v>
                </c:pt>
                <c:pt idx="818">
                  <c:v>1023.441</c:v>
                </c:pt>
                <c:pt idx="819">
                  <c:v>1024.4929999999999</c:v>
                </c:pt>
                <c:pt idx="820">
                  <c:v>1025.5429999999999</c:v>
                </c:pt>
                <c:pt idx="821">
                  <c:v>1026.5889999999999</c:v>
                </c:pt>
                <c:pt idx="822">
                  <c:v>1027.6320000000001</c:v>
                </c:pt>
                <c:pt idx="823">
                  <c:v>1028.671</c:v>
                </c:pt>
                <c:pt idx="824">
                  <c:v>1029.711</c:v>
                </c:pt>
                <c:pt idx="825">
                  <c:v>1030.752</c:v>
                </c:pt>
                <c:pt idx="826">
                  <c:v>1031.79</c:v>
                </c:pt>
                <c:pt idx="827">
                  <c:v>1032.828</c:v>
                </c:pt>
                <c:pt idx="828">
                  <c:v>1033.8689999999999</c:v>
                </c:pt>
                <c:pt idx="829">
                  <c:v>1034.913</c:v>
                </c:pt>
                <c:pt idx="830">
                  <c:v>1035.962</c:v>
                </c:pt>
                <c:pt idx="831">
                  <c:v>1037.0050000000001</c:v>
                </c:pt>
                <c:pt idx="832">
                  <c:v>1038.046</c:v>
                </c:pt>
                <c:pt idx="833">
                  <c:v>1039.08</c:v>
                </c:pt>
                <c:pt idx="834">
                  <c:v>1040.114</c:v>
                </c:pt>
                <c:pt idx="835">
                  <c:v>1041.146</c:v>
                </c:pt>
                <c:pt idx="836">
                  <c:v>1042.1780000000001</c:v>
                </c:pt>
                <c:pt idx="837">
                  <c:v>1043.21</c:v>
                </c:pt>
                <c:pt idx="838">
                  <c:v>1044.242</c:v>
                </c:pt>
                <c:pt idx="839">
                  <c:v>1045.27</c:v>
                </c:pt>
                <c:pt idx="840">
                  <c:v>1046.28</c:v>
                </c:pt>
                <c:pt idx="841">
                  <c:v>1047.279</c:v>
                </c:pt>
                <c:pt idx="842">
                  <c:v>1048.2750000000001</c:v>
                </c:pt>
                <c:pt idx="843">
                  <c:v>1049.2639999999999</c:v>
                </c:pt>
                <c:pt idx="844">
                  <c:v>1050.2470000000001</c:v>
                </c:pt>
                <c:pt idx="845">
                  <c:v>1051.2280000000001</c:v>
                </c:pt>
                <c:pt idx="846">
                  <c:v>1052.2049999999999</c:v>
                </c:pt>
                <c:pt idx="847">
                  <c:v>1053.184</c:v>
                </c:pt>
                <c:pt idx="848">
                  <c:v>1054.163</c:v>
                </c:pt>
                <c:pt idx="849">
                  <c:v>1055.1410000000001</c:v>
                </c:pt>
                <c:pt idx="850">
                  <c:v>1056.1210000000001</c:v>
                </c:pt>
                <c:pt idx="851">
                  <c:v>1057.098</c:v>
                </c:pt>
                <c:pt idx="852">
                  <c:v>1058.0740000000001</c:v>
                </c:pt>
                <c:pt idx="853">
                  <c:v>1059.0550000000001</c:v>
                </c:pt>
                <c:pt idx="854">
                  <c:v>1060.0360000000001</c:v>
                </c:pt>
                <c:pt idx="855">
                  <c:v>1061.018</c:v>
                </c:pt>
                <c:pt idx="856">
                  <c:v>1061.999</c:v>
                </c:pt>
                <c:pt idx="857">
                  <c:v>1062.9780000000001</c:v>
                </c:pt>
                <c:pt idx="858">
                  <c:v>1063.9580000000001</c:v>
                </c:pt>
                <c:pt idx="859">
                  <c:v>1064.94</c:v>
                </c:pt>
                <c:pt idx="860">
                  <c:v>1065.923</c:v>
                </c:pt>
                <c:pt idx="861">
                  <c:v>1066.905</c:v>
                </c:pt>
                <c:pt idx="862">
                  <c:v>1067.893</c:v>
                </c:pt>
                <c:pt idx="863">
                  <c:v>1068.886</c:v>
                </c:pt>
                <c:pt idx="864">
                  <c:v>1069.876</c:v>
                </c:pt>
                <c:pt idx="865">
                  <c:v>1070.8610000000001</c:v>
                </c:pt>
                <c:pt idx="866">
                  <c:v>1071.838</c:v>
                </c:pt>
                <c:pt idx="867">
                  <c:v>1072.81</c:v>
                </c:pt>
                <c:pt idx="868">
                  <c:v>1073.78</c:v>
                </c:pt>
                <c:pt idx="869">
                  <c:v>1074.751</c:v>
                </c:pt>
                <c:pt idx="870">
                  <c:v>1075.7249999999999</c:v>
                </c:pt>
                <c:pt idx="871">
                  <c:v>1076.6959999999999</c:v>
                </c:pt>
                <c:pt idx="872">
                  <c:v>1077.6669999999999</c:v>
                </c:pt>
                <c:pt idx="873">
                  <c:v>1078.6389999999999</c:v>
                </c:pt>
                <c:pt idx="874">
                  <c:v>1079.605</c:v>
                </c:pt>
                <c:pt idx="875">
                  <c:v>1080.577</c:v>
                </c:pt>
                <c:pt idx="876">
                  <c:v>1081.547</c:v>
                </c:pt>
                <c:pt idx="877">
                  <c:v>1082.5160000000001</c:v>
                </c:pt>
                <c:pt idx="878">
                  <c:v>1083.491</c:v>
                </c:pt>
                <c:pt idx="879">
                  <c:v>1084.4690000000001</c:v>
                </c:pt>
                <c:pt idx="880">
                  <c:v>1085.444</c:v>
                </c:pt>
                <c:pt idx="881">
                  <c:v>1086.4190000000001</c:v>
                </c:pt>
                <c:pt idx="882">
                  <c:v>1087.394</c:v>
                </c:pt>
                <c:pt idx="883">
                  <c:v>1088.366</c:v>
                </c:pt>
                <c:pt idx="884">
                  <c:v>1089.3389999999999</c:v>
                </c:pt>
                <c:pt idx="885">
                  <c:v>1090.317</c:v>
                </c:pt>
                <c:pt idx="886">
                  <c:v>1091.2919999999999</c:v>
                </c:pt>
                <c:pt idx="887">
                  <c:v>1092.2650000000001</c:v>
                </c:pt>
                <c:pt idx="888">
                  <c:v>1093.2339999999999</c:v>
                </c:pt>
                <c:pt idx="889">
                  <c:v>1094.204</c:v>
                </c:pt>
                <c:pt idx="890">
                  <c:v>1095.1690000000001</c:v>
                </c:pt>
                <c:pt idx="891">
                  <c:v>1096.133</c:v>
                </c:pt>
                <c:pt idx="892">
                  <c:v>1097.097</c:v>
                </c:pt>
                <c:pt idx="893">
                  <c:v>1098.0630000000001</c:v>
                </c:pt>
                <c:pt idx="894">
                  <c:v>1099.0360000000001</c:v>
                </c:pt>
                <c:pt idx="895">
                  <c:v>1100.0070000000001</c:v>
                </c:pt>
                <c:pt idx="896">
                  <c:v>1100.9739999999999</c:v>
                </c:pt>
                <c:pt idx="897">
                  <c:v>1101.9390000000001</c:v>
                </c:pt>
                <c:pt idx="898">
                  <c:v>1102.902</c:v>
                </c:pt>
                <c:pt idx="899">
                  <c:v>1103.8589999999999</c:v>
                </c:pt>
                <c:pt idx="900">
                  <c:v>1104.8119999999999</c:v>
                </c:pt>
                <c:pt idx="901">
                  <c:v>1105.7660000000001</c:v>
                </c:pt>
                <c:pt idx="902">
                  <c:v>1106.722</c:v>
                </c:pt>
                <c:pt idx="903">
                  <c:v>1107.675</c:v>
                </c:pt>
                <c:pt idx="904">
                  <c:v>1108.625</c:v>
                </c:pt>
                <c:pt idx="905">
                  <c:v>1109.5719999999999</c:v>
                </c:pt>
                <c:pt idx="906">
                  <c:v>1110.518</c:v>
                </c:pt>
                <c:pt idx="907">
                  <c:v>1111.4690000000001</c:v>
                </c:pt>
                <c:pt idx="908">
                  <c:v>1112.4259999999999</c:v>
                </c:pt>
                <c:pt idx="909">
                  <c:v>1113.3779999999999</c:v>
                </c:pt>
                <c:pt idx="910">
                  <c:v>1114.328</c:v>
                </c:pt>
                <c:pt idx="911">
                  <c:v>1115.278</c:v>
                </c:pt>
                <c:pt idx="912">
                  <c:v>1116.2280000000001</c:v>
                </c:pt>
                <c:pt idx="913">
                  <c:v>1117.174</c:v>
                </c:pt>
                <c:pt idx="914">
                  <c:v>1118.117</c:v>
                </c:pt>
                <c:pt idx="915">
                  <c:v>1119.057</c:v>
                </c:pt>
                <c:pt idx="916">
                  <c:v>1119.9929999999999</c:v>
                </c:pt>
                <c:pt idx="917">
                  <c:v>1120.925</c:v>
                </c:pt>
              </c:numCache>
            </c:numRef>
          </c:xVal>
          <c:yVal>
            <c:numRef>
              <c:f>'DTG Biomass @20'!$J$3:$J$920</c:f>
              <c:numCache>
                <c:formatCode>General</c:formatCode>
                <c:ptCount val="918"/>
                <c:pt idx="1">
                  <c:v>4.6080726360999601E-2</c:v>
                </c:pt>
                <c:pt idx="2">
                  <c:v>6.3220508727011696E-2</c:v>
                </c:pt>
                <c:pt idx="3">
                  <c:v>8.2467641383790993E-2</c:v>
                </c:pt>
                <c:pt idx="4">
                  <c:v>7.2914320065020397E-2</c:v>
                </c:pt>
                <c:pt idx="5">
                  <c:v>0.10045036386603</c:v>
                </c:pt>
                <c:pt idx="6">
                  <c:v>9.0756552528021298E-2</c:v>
                </c:pt>
                <c:pt idx="7">
                  <c:v>0.100309873846592</c:v>
                </c:pt>
                <c:pt idx="8">
                  <c:v>0.109301235087812</c:v>
                </c:pt>
                <c:pt idx="9">
                  <c:v>0.109301235088011</c:v>
                </c:pt>
                <c:pt idx="10">
                  <c:v>0.118292596329031</c:v>
                </c:pt>
                <c:pt idx="11">
                  <c:v>0.118854556406582</c:v>
                </c:pt>
                <c:pt idx="12">
                  <c:v>0.118292596328831</c:v>
                </c:pt>
                <c:pt idx="13">
                  <c:v>0.14582864013023999</c:v>
                </c:pt>
                <c:pt idx="14">
                  <c:v>0.118854556406582</c:v>
                </c:pt>
                <c:pt idx="15">
                  <c:v>0.14568815011060299</c:v>
                </c:pt>
                <c:pt idx="16">
                  <c:v>0.15482000137126001</c:v>
                </c:pt>
                <c:pt idx="17">
                  <c:v>0.12784591764780201</c:v>
                </c:pt>
                <c:pt idx="18">
                  <c:v>0.15467951135182301</c:v>
                </c:pt>
                <c:pt idx="19">
                  <c:v>0.182215555152832</c:v>
                </c:pt>
                <c:pt idx="20">
                  <c:v>0.136696788869583</c:v>
                </c:pt>
                <c:pt idx="21">
                  <c:v>0.17322419391161301</c:v>
                </c:pt>
                <c:pt idx="22">
                  <c:v>0.17322419391181301</c:v>
                </c:pt>
                <c:pt idx="23">
                  <c:v>0.15482000137126001</c:v>
                </c:pt>
                <c:pt idx="24">
                  <c:v>0.200619747693385</c:v>
                </c:pt>
                <c:pt idx="25">
                  <c:v>0.19120691639405199</c:v>
                </c:pt>
                <c:pt idx="26">
                  <c:v>0.19176887647160301</c:v>
                </c:pt>
                <c:pt idx="27">
                  <c:v>0.209611108934604</c:v>
                </c:pt>
                <c:pt idx="28">
                  <c:v>0.19120691639405199</c:v>
                </c:pt>
                <c:pt idx="29">
                  <c:v>0.200760237712623</c:v>
                </c:pt>
                <c:pt idx="30">
                  <c:v>0.236444702638824</c:v>
                </c:pt>
                <c:pt idx="31">
                  <c:v>0.20975159895384099</c:v>
                </c:pt>
                <c:pt idx="32">
                  <c:v>0.21860247017582299</c:v>
                </c:pt>
                <c:pt idx="33">
                  <c:v>0.22815579149439399</c:v>
                </c:pt>
                <c:pt idx="34">
                  <c:v>0.21860247017562301</c:v>
                </c:pt>
                <c:pt idx="35">
                  <c:v>0.26412123645907098</c:v>
                </c:pt>
                <c:pt idx="36">
                  <c:v>0.25569183529560302</c:v>
                </c:pt>
                <c:pt idx="37">
                  <c:v>0.23644470263862399</c:v>
                </c:pt>
                <c:pt idx="38">
                  <c:v>0.26468319653662298</c:v>
                </c:pt>
                <c:pt idx="39">
                  <c:v>0.25512987521785202</c:v>
                </c:pt>
                <c:pt idx="40">
                  <c:v>0.273534067758604</c:v>
                </c:pt>
                <c:pt idx="41">
                  <c:v>0.29151679024064298</c:v>
                </c:pt>
                <c:pt idx="42">
                  <c:v>0.26398074643963398</c:v>
                </c:pt>
                <c:pt idx="43">
                  <c:v>0.28266591901906102</c:v>
                </c:pt>
                <c:pt idx="44">
                  <c:v>0.30107011155941399</c:v>
                </c:pt>
                <c:pt idx="45">
                  <c:v>0.300367661462625</c:v>
                </c:pt>
                <c:pt idx="46">
                  <c:v>0.31905283404185197</c:v>
                </c:pt>
                <c:pt idx="47">
                  <c:v>0.28252542899942401</c:v>
                </c:pt>
                <c:pt idx="48">
                  <c:v>0.33759751660184201</c:v>
                </c:pt>
                <c:pt idx="49">
                  <c:v>0.31891234402241497</c:v>
                </c:pt>
                <c:pt idx="50">
                  <c:v>0.31905283404165302</c:v>
                </c:pt>
                <c:pt idx="51">
                  <c:v>0.31891234402241497</c:v>
                </c:pt>
                <c:pt idx="52">
                  <c:v>0.34588642774587303</c:v>
                </c:pt>
                <c:pt idx="53">
                  <c:v>0.33745702658240501</c:v>
                </c:pt>
                <c:pt idx="54">
                  <c:v>0.34658887784286202</c:v>
                </c:pt>
                <c:pt idx="55">
                  <c:v>0.364290620286425</c:v>
                </c:pt>
                <c:pt idx="56">
                  <c:v>0.364431110305663</c:v>
                </c:pt>
                <c:pt idx="57">
                  <c:v>0.35543974906464598</c:v>
                </c:pt>
                <c:pt idx="58">
                  <c:v>0.364993070383414</c:v>
                </c:pt>
                <c:pt idx="59">
                  <c:v>0.38227334276866398</c:v>
                </c:pt>
                <c:pt idx="60">
                  <c:v>0.38283530284641498</c:v>
                </c:pt>
                <c:pt idx="61">
                  <c:v>0.38297579286565298</c:v>
                </c:pt>
                <c:pt idx="62">
                  <c:v>0.41037134664722502</c:v>
                </c:pt>
                <c:pt idx="63">
                  <c:v>0.40081802532865402</c:v>
                </c:pt>
                <c:pt idx="64">
                  <c:v>0.40980938656967397</c:v>
                </c:pt>
                <c:pt idx="65">
                  <c:v>0.42835406912966401</c:v>
                </c:pt>
                <c:pt idx="66">
                  <c:v>0.428916029207215</c:v>
                </c:pt>
                <c:pt idx="67">
                  <c:v>0.418660257791655</c:v>
                </c:pt>
                <c:pt idx="68">
                  <c:v>0.43790739044843402</c:v>
                </c:pt>
                <c:pt idx="69">
                  <c:v>0.43720494035144603</c:v>
                </c:pt>
                <c:pt idx="70">
                  <c:v>0.43734543037068402</c:v>
                </c:pt>
                <c:pt idx="71">
                  <c:v>0.46474098415245502</c:v>
                </c:pt>
                <c:pt idx="72">
                  <c:v>0.44675826167021598</c:v>
                </c:pt>
                <c:pt idx="73">
                  <c:v>0.455890112930674</c:v>
                </c:pt>
                <c:pt idx="74">
                  <c:v>0.455749622911435</c:v>
                </c:pt>
                <c:pt idx="75">
                  <c:v>0.46474098415245502</c:v>
                </c:pt>
                <c:pt idx="76">
                  <c:v>0.48328566671224599</c:v>
                </c:pt>
                <c:pt idx="77">
                  <c:v>0.46474098415265502</c:v>
                </c:pt>
                <c:pt idx="78">
                  <c:v>0.47373234539347497</c:v>
                </c:pt>
                <c:pt idx="79">
                  <c:v>0.47359185537423698</c:v>
                </c:pt>
                <c:pt idx="80">
                  <c:v>0.46474098415265502</c:v>
                </c:pt>
                <c:pt idx="81">
                  <c:v>0.48328566671224599</c:v>
                </c:pt>
                <c:pt idx="82">
                  <c:v>0.48328566671244499</c:v>
                </c:pt>
                <c:pt idx="83">
                  <c:v>0.47373234539367498</c:v>
                </c:pt>
                <c:pt idx="84">
                  <c:v>0.48328566671224599</c:v>
                </c:pt>
                <c:pt idx="85">
                  <c:v>0.47373234539367498</c:v>
                </c:pt>
                <c:pt idx="86">
                  <c:v>0.48314517669300699</c:v>
                </c:pt>
                <c:pt idx="87">
                  <c:v>0.482723706634894</c:v>
                </c:pt>
                <c:pt idx="88">
                  <c:v>0.48328566671224599</c:v>
                </c:pt>
                <c:pt idx="89">
                  <c:v>0.48328566671244499</c:v>
                </c:pt>
                <c:pt idx="90">
                  <c:v>0.47373234539367498</c:v>
                </c:pt>
                <c:pt idx="91">
                  <c:v>0.47359185537423698</c:v>
                </c:pt>
                <c:pt idx="92">
                  <c:v>0.47429430547122597</c:v>
                </c:pt>
                <c:pt idx="93">
                  <c:v>0.48272370663469399</c:v>
                </c:pt>
                <c:pt idx="94">
                  <c:v>0.47429430547122597</c:v>
                </c:pt>
                <c:pt idx="95">
                  <c:v>0.46474098415245502</c:v>
                </c:pt>
                <c:pt idx="96">
                  <c:v>0.47373234539367498</c:v>
                </c:pt>
                <c:pt idx="97">
                  <c:v>0.46474098415245502</c:v>
                </c:pt>
                <c:pt idx="98">
                  <c:v>0.47429430547122597</c:v>
                </c:pt>
                <c:pt idx="99">
                  <c:v>0.482583216615456</c:v>
                </c:pt>
                <c:pt idx="100">
                  <c:v>0.455890112930674</c:v>
                </c:pt>
                <c:pt idx="101">
                  <c:v>0.46474098415245502</c:v>
                </c:pt>
                <c:pt idx="102">
                  <c:v>0.455749622911435</c:v>
                </c:pt>
                <c:pt idx="103">
                  <c:v>0.46474098415245502</c:v>
                </c:pt>
                <c:pt idx="104">
                  <c:v>0.455749622911236</c:v>
                </c:pt>
                <c:pt idx="105">
                  <c:v>0.43734543037088303</c:v>
                </c:pt>
                <c:pt idx="106">
                  <c:v>0.44675826167021598</c:v>
                </c:pt>
                <c:pt idx="107">
                  <c:v>0.44619630159246498</c:v>
                </c:pt>
                <c:pt idx="108">
                  <c:v>0.44689875168965398</c:v>
                </c:pt>
                <c:pt idx="109">
                  <c:v>0.44689875168945398</c:v>
                </c:pt>
                <c:pt idx="110">
                  <c:v>0.43720494035144603</c:v>
                </c:pt>
                <c:pt idx="111">
                  <c:v>0.43720494035144603</c:v>
                </c:pt>
                <c:pt idx="112">
                  <c:v>0.42835406912966401</c:v>
                </c:pt>
                <c:pt idx="113">
                  <c:v>0.428213579110232</c:v>
                </c:pt>
                <c:pt idx="114">
                  <c:v>0.41936270788844998</c:v>
                </c:pt>
                <c:pt idx="115">
                  <c:v>0.428354069129669</c:v>
                </c:pt>
                <c:pt idx="116">
                  <c:v>0.41037134664743002</c:v>
                </c:pt>
                <c:pt idx="117">
                  <c:v>0.41936270788844998</c:v>
                </c:pt>
                <c:pt idx="118">
                  <c:v>0.40980938656987898</c:v>
                </c:pt>
                <c:pt idx="119">
                  <c:v>0.41037134664723002</c:v>
                </c:pt>
                <c:pt idx="120">
                  <c:v>0.40081802532865901</c:v>
                </c:pt>
                <c:pt idx="121">
                  <c:v>0.40081802532865901</c:v>
                </c:pt>
                <c:pt idx="122">
                  <c:v>0.401520475425449</c:v>
                </c:pt>
                <c:pt idx="123">
                  <c:v>0.38283530284641998</c:v>
                </c:pt>
                <c:pt idx="124">
                  <c:v>0.39182666408743999</c:v>
                </c:pt>
                <c:pt idx="125">
                  <c:v>0.38227334276866898</c:v>
                </c:pt>
                <c:pt idx="126">
                  <c:v>0.38297579286565803</c:v>
                </c:pt>
                <c:pt idx="127">
                  <c:v>0.37398443162463801</c:v>
                </c:pt>
                <c:pt idx="128">
                  <c:v>0.37328198152745001</c:v>
                </c:pt>
                <c:pt idx="129">
                  <c:v>0.37398443162463801</c:v>
                </c:pt>
                <c:pt idx="130">
                  <c:v>0.35543974906444797</c:v>
                </c:pt>
                <c:pt idx="131">
                  <c:v>0.37328198152764902</c:v>
                </c:pt>
                <c:pt idx="132">
                  <c:v>0.36513356040265699</c:v>
                </c:pt>
                <c:pt idx="133">
                  <c:v>0.35529925904540999</c:v>
                </c:pt>
                <c:pt idx="134">
                  <c:v>0.35543974906444797</c:v>
                </c:pt>
                <c:pt idx="135">
                  <c:v>0.35543974906464798</c:v>
                </c:pt>
                <c:pt idx="136">
                  <c:v>0.33689506650485801</c:v>
                </c:pt>
                <c:pt idx="137">
                  <c:v>0.337597516601647</c:v>
                </c:pt>
                <c:pt idx="138">
                  <c:v>0.336895066504658</c:v>
                </c:pt>
                <c:pt idx="139">
                  <c:v>0.337457026582409</c:v>
                </c:pt>
                <c:pt idx="140">
                  <c:v>0.336895066504658</c:v>
                </c:pt>
                <c:pt idx="141">
                  <c:v>0.337597516601847</c:v>
                </c:pt>
                <c:pt idx="142">
                  <c:v>0.32790370526343898</c:v>
                </c:pt>
                <c:pt idx="143">
                  <c:v>0.31891234402241903</c:v>
                </c:pt>
                <c:pt idx="144">
                  <c:v>0.31905283404185603</c:v>
                </c:pt>
                <c:pt idx="145">
                  <c:v>0.31905283404185603</c:v>
                </c:pt>
                <c:pt idx="146">
                  <c:v>0.30107011155941799</c:v>
                </c:pt>
                <c:pt idx="147">
                  <c:v>0.30935902270364801</c:v>
                </c:pt>
                <c:pt idx="148">
                  <c:v>0.32860615536062698</c:v>
                </c:pt>
                <c:pt idx="149">
                  <c:v>0.30935902270364801</c:v>
                </c:pt>
                <c:pt idx="150">
                  <c:v>0.31006147280063701</c:v>
                </c:pt>
                <c:pt idx="151">
                  <c:v>0.31006147280063701</c:v>
                </c:pt>
                <c:pt idx="152">
                  <c:v>0.30036766146242899</c:v>
                </c:pt>
                <c:pt idx="153">
                  <c:v>0.29151679024084698</c:v>
                </c:pt>
                <c:pt idx="154">
                  <c:v>0.29221924033763602</c:v>
                </c:pt>
                <c:pt idx="155">
                  <c:v>0.29151679024084698</c:v>
                </c:pt>
                <c:pt idx="156">
                  <c:v>0.27353406775840799</c:v>
                </c:pt>
                <c:pt idx="157">
                  <c:v>0.30050815148186599</c:v>
                </c:pt>
                <c:pt idx="158">
                  <c:v>0.29151679024084698</c:v>
                </c:pt>
                <c:pt idx="159">
                  <c:v>0.28252542899962702</c:v>
                </c:pt>
                <c:pt idx="160">
                  <c:v>0.29151679024064697</c:v>
                </c:pt>
                <c:pt idx="161">
                  <c:v>0.28252542899962702</c:v>
                </c:pt>
                <c:pt idx="162">
                  <c:v>0.27353406775840799</c:v>
                </c:pt>
                <c:pt idx="163">
                  <c:v>0.29151679024084698</c:v>
                </c:pt>
                <c:pt idx="164">
                  <c:v>0.26468319653662598</c:v>
                </c:pt>
                <c:pt idx="165">
                  <c:v>0.273674557777845</c:v>
                </c:pt>
                <c:pt idx="166">
                  <c:v>0.28252542899962702</c:v>
                </c:pt>
                <c:pt idx="167">
                  <c:v>0.29151679024064697</c:v>
                </c:pt>
                <c:pt idx="168">
                  <c:v>0.272972107680856</c:v>
                </c:pt>
                <c:pt idx="169">
                  <c:v>0.28252542899962702</c:v>
                </c:pt>
                <c:pt idx="170">
                  <c:v>0.27353406775840799</c:v>
                </c:pt>
                <c:pt idx="171">
                  <c:v>0.26468319653662598</c:v>
                </c:pt>
                <c:pt idx="172">
                  <c:v>0.26398074643983699</c:v>
                </c:pt>
                <c:pt idx="173">
                  <c:v>0.25512987521785502</c:v>
                </c:pt>
                <c:pt idx="174">
                  <c:v>0.28252542899962702</c:v>
                </c:pt>
                <c:pt idx="175">
                  <c:v>0.26468319653662598</c:v>
                </c:pt>
                <c:pt idx="176">
                  <c:v>0.272972107680856</c:v>
                </c:pt>
                <c:pt idx="177">
                  <c:v>0.26468319653662598</c:v>
                </c:pt>
                <c:pt idx="178">
                  <c:v>0.26398074643963698</c:v>
                </c:pt>
                <c:pt idx="179">
                  <c:v>0.28252542899962702</c:v>
                </c:pt>
                <c:pt idx="180">
                  <c:v>0.25498938519861702</c:v>
                </c:pt>
                <c:pt idx="181">
                  <c:v>0.273674557777845</c:v>
                </c:pt>
                <c:pt idx="182">
                  <c:v>0.27353406775840799</c:v>
                </c:pt>
                <c:pt idx="183">
                  <c:v>0.28266591901886501</c:v>
                </c:pt>
                <c:pt idx="184">
                  <c:v>0.26398074643983699</c:v>
                </c:pt>
                <c:pt idx="185">
                  <c:v>0.27353406775840799</c:v>
                </c:pt>
                <c:pt idx="186">
                  <c:v>0.273674557777845</c:v>
                </c:pt>
                <c:pt idx="187">
                  <c:v>0.28252542899962702</c:v>
                </c:pt>
                <c:pt idx="188">
                  <c:v>0.26398074643963698</c:v>
                </c:pt>
                <c:pt idx="189">
                  <c:v>0.273674557777845</c:v>
                </c:pt>
                <c:pt idx="190">
                  <c:v>0.26398074643963698</c:v>
                </c:pt>
                <c:pt idx="191">
                  <c:v>0.28252542899962702</c:v>
                </c:pt>
                <c:pt idx="192">
                  <c:v>0.26468319653662598</c:v>
                </c:pt>
                <c:pt idx="193">
                  <c:v>0.28252542899962702</c:v>
                </c:pt>
                <c:pt idx="194">
                  <c:v>0.28252542899962702</c:v>
                </c:pt>
                <c:pt idx="195">
                  <c:v>0.272972107680856</c:v>
                </c:pt>
                <c:pt idx="196">
                  <c:v>0.28266591901886501</c:v>
                </c:pt>
                <c:pt idx="197">
                  <c:v>0.29207875031839797</c:v>
                </c:pt>
                <c:pt idx="198">
                  <c:v>0.29151679024084698</c:v>
                </c:pt>
                <c:pt idx="199">
                  <c:v>0.29151679024064697</c:v>
                </c:pt>
                <c:pt idx="200">
                  <c:v>0.29151679024084698</c:v>
                </c:pt>
                <c:pt idx="201">
                  <c:v>0.29151679024064697</c:v>
                </c:pt>
                <c:pt idx="202">
                  <c:v>0.29207875031839797</c:v>
                </c:pt>
                <c:pt idx="203">
                  <c:v>0.30050815148186599</c:v>
                </c:pt>
                <c:pt idx="204">
                  <c:v>0.29137630022140898</c:v>
                </c:pt>
                <c:pt idx="205">
                  <c:v>0.31006147280063701</c:v>
                </c:pt>
                <c:pt idx="206">
                  <c:v>0.30107011155941799</c:v>
                </c:pt>
                <c:pt idx="207">
                  <c:v>0.31905283404185603</c:v>
                </c:pt>
                <c:pt idx="208">
                  <c:v>0.30935902270364801</c:v>
                </c:pt>
                <c:pt idx="209">
                  <c:v>0.31905283404185603</c:v>
                </c:pt>
                <c:pt idx="210">
                  <c:v>0.31891234402241903</c:v>
                </c:pt>
                <c:pt idx="211">
                  <c:v>0.337597516601647</c:v>
                </c:pt>
                <c:pt idx="212">
                  <c:v>0.31891234402241903</c:v>
                </c:pt>
                <c:pt idx="213">
                  <c:v>0.336895066504658</c:v>
                </c:pt>
                <c:pt idx="214">
                  <c:v>0.34658887784286702</c:v>
                </c:pt>
                <c:pt idx="215">
                  <c:v>0.337457026582409</c:v>
                </c:pt>
                <c:pt idx="216">
                  <c:v>0.336895066504658</c:v>
                </c:pt>
                <c:pt idx="217">
                  <c:v>0.35543974906464798</c:v>
                </c:pt>
                <c:pt idx="218">
                  <c:v>0.37398443162463801</c:v>
                </c:pt>
                <c:pt idx="219">
                  <c:v>0.36443111030566799</c:v>
                </c:pt>
                <c:pt idx="220">
                  <c:v>0.36429062028643</c:v>
                </c:pt>
                <c:pt idx="221">
                  <c:v>0.364431110305868</c:v>
                </c:pt>
                <c:pt idx="222">
                  <c:v>0.37398443162443901</c:v>
                </c:pt>
                <c:pt idx="223">
                  <c:v>0.39182666408743999</c:v>
                </c:pt>
                <c:pt idx="224">
                  <c:v>0.40081802532865901</c:v>
                </c:pt>
                <c:pt idx="225">
                  <c:v>0.40137998540620101</c:v>
                </c:pt>
                <c:pt idx="226">
                  <c:v>0.40980938656967902</c:v>
                </c:pt>
                <c:pt idx="227">
                  <c:v>0.41936270788844998</c:v>
                </c:pt>
                <c:pt idx="228">
                  <c:v>0.428354069129669</c:v>
                </c:pt>
                <c:pt idx="229">
                  <c:v>0.43790739044844001</c:v>
                </c:pt>
                <c:pt idx="230">
                  <c:v>0.428213579110232</c:v>
                </c:pt>
                <c:pt idx="231">
                  <c:v>0.45518766283389001</c:v>
                </c:pt>
                <c:pt idx="232">
                  <c:v>0.45574962291124099</c:v>
                </c:pt>
                <c:pt idx="233">
                  <c:v>0.46474098415246101</c:v>
                </c:pt>
                <c:pt idx="234">
                  <c:v>0.47429430547123202</c:v>
                </c:pt>
                <c:pt idx="235">
                  <c:v>0.45589011293067899</c:v>
                </c:pt>
                <c:pt idx="236">
                  <c:v>0.50112789917545197</c:v>
                </c:pt>
                <c:pt idx="237">
                  <c:v>0.492277027953471</c:v>
                </c:pt>
                <c:pt idx="238">
                  <c:v>0.49157457785648201</c:v>
                </c:pt>
                <c:pt idx="239">
                  <c:v>0.519672581735243</c:v>
                </c:pt>
                <c:pt idx="240">
                  <c:v>0.52866394297646202</c:v>
                </c:pt>
                <c:pt idx="241">
                  <c:v>0.52866394297626196</c:v>
                </c:pt>
                <c:pt idx="242">
                  <c:v>0.53765530421748198</c:v>
                </c:pt>
                <c:pt idx="243">
                  <c:v>0.55619998677747196</c:v>
                </c:pt>
                <c:pt idx="244">
                  <c:v>0.56505085799925403</c:v>
                </c:pt>
                <c:pt idx="245">
                  <c:v>0.56505085799905397</c:v>
                </c:pt>
                <c:pt idx="246">
                  <c:v>0.57418270925991099</c:v>
                </c:pt>
                <c:pt idx="247">
                  <c:v>0.59258690180006401</c:v>
                </c:pt>
                <c:pt idx="248">
                  <c:v>0.60143777302204604</c:v>
                </c:pt>
                <c:pt idx="249">
                  <c:v>0.61056962428250305</c:v>
                </c:pt>
                <c:pt idx="250">
                  <c:v>0.637965178064275</c:v>
                </c:pt>
                <c:pt idx="251">
                  <c:v>0.64695653930549502</c:v>
                </c:pt>
                <c:pt idx="252">
                  <c:v>0.65580741052707703</c:v>
                </c:pt>
                <c:pt idx="253">
                  <c:v>0.68404590442507596</c:v>
                </c:pt>
                <c:pt idx="254">
                  <c:v>0.66550122186528504</c:v>
                </c:pt>
                <c:pt idx="255">
                  <c:v>0.70118568679128701</c:v>
                </c:pt>
                <c:pt idx="256">
                  <c:v>0.72942418068908699</c:v>
                </c:pt>
                <c:pt idx="257">
                  <c:v>0.74726641315208797</c:v>
                </c:pt>
                <c:pt idx="258">
                  <c:v>0.74726641315208797</c:v>
                </c:pt>
                <c:pt idx="259">
                  <c:v>0.77480245695309802</c:v>
                </c:pt>
                <c:pt idx="260">
                  <c:v>0.80163605065731902</c:v>
                </c:pt>
                <c:pt idx="261">
                  <c:v>0.82088318331389798</c:v>
                </c:pt>
                <c:pt idx="262">
                  <c:v>0.83802296568011003</c:v>
                </c:pt>
                <c:pt idx="263">
                  <c:v>0.86626145957810896</c:v>
                </c:pt>
                <c:pt idx="264">
                  <c:v>0.88396320202147305</c:v>
                </c:pt>
                <c:pt idx="265">
                  <c:v>0.92063109708334001</c:v>
                </c:pt>
                <c:pt idx="266">
                  <c:v>0.92948196830492202</c:v>
                </c:pt>
                <c:pt idx="267">
                  <c:v>0.95687752208669397</c:v>
                </c:pt>
                <c:pt idx="268">
                  <c:v>0.98455405590694201</c:v>
                </c:pt>
                <c:pt idx="269">
                  <c:v>1.002255798350705</c:v>
                </c:pt>
                <c:pt idx="270">
                  <c:v>1.029932332171152</c:v>
                </c:pt>
                <c:pt idx="271">
                  <c:v>1.057327885952525</c:v>
                </c:pt>
                <c:pt idx="272">
                  <c:v>1.0841614796569461</c:v>
                </c:pt>
                <c:pt idx="273">
                  <c:v>1.102706162216736</c:v>
                </c:pt>
                <c:pt idx="274">
                  <c:v>1.1302422060177459</c:v>
                </c:pt>
                <c:pt idx="275">
                  <c:v>1.148786888577537</c:v>
                </c:pt>
                <c:pt idx="276">
                  <c:v>1.17547999226232</c:v>
                </c:pt>
                <c:pt idx="277">
                  <c:v>1.2031565260829671</c:v>
                </c:pt>
                <c:pt idx="278">
                  <c:v>1.2395434411055599</c:v>
                </c:pt>
                <c:pt idx="279">
                  <c:v>1.2298496297675501</c:v>
                </c:pt>
                <c:pt idx="280">
                  <c:v>1.2580881236653501</c:v>
                </c:pt>
                <c:pt idx="281">
                  <c:v>1.26637703480978</c:v>
                </c:pt>
                <c:pt idx="282">
                  <c:v>1.27593035612855</c:v>
                </c:pt>
                <c:pt idx="283">
                  <c:v>1.294475038688141</c:v>
                </c:pt>
                <c:pt idx="284">
                  <c:v>1.3124577611707799</c:v>
                </c:pt>
                <c:pt idx="285">
                  <c:v>1.3213086323923611</c:v>
                </c:pt>
                <c:pt idx="286">
                  <c:v>1.3034663999295599</c:v>
                </c:pt>
                <c:pt idx="287">
                  <c:v>1.3124577611705801</c:v>
                </c:pt>
                <c:pt idx="288">
                  <c:v>1.3213086323923611</c:v>
                </c:pt>
                <c:pt idx="289">
                  <c:v>1.3220110824895499</c:v>
                </c:pt>
                <c:pt idx="290">
                  <c:v>1.312317271151143</c:v>
                </c:pt>
                <c:pt idx="291">
                  <c:v>1.3124577611707799</c:v>
                </c:pt>
                <c:pt idx="292">
                  <c:v>1.3027639498323711</c:v>
                </c:pt>
                <c:pt idx="293">
                  <c:v>1.2856241674665589</c:v>
                </c:pt>
                <c:pt idx="294">
                  <c:v>1.275227906031561</c:v>
                </c:pt>
                <c:pt idx="295">
                  <c:v>1.2760708461477881</c:v>
                </c:pt>
                <c:pt idx="296">
                  <c:v>1.23954344110576</c:v>
                </c:pt>
                <c:pt idx="297">
                  <c:v>1.2215607186231201</c:v>
                </c:pt>
                <c:pt idx="298">
                  <c:v>1.20301603606353</c:v>
                </c:pt>
                <c:pt idx="299">
                  <c:v>1.203156526082767</c:v>
                </c:pt>
                <c:pt idx="300">
                  <c:v>1.19346271474456</c:v>
                </c:pt>
                <c:pt idx="301">
                  <c:v>1.166629121040738</c:v>
                </c:pt>
                <c:pt idx="302">
                  <c:v>1.1302422060177459</c:v>
                </c:pt>
                <c:pt idx="303">
                  <c:v>1.0937148009755171</c:v>
                </c:pt>
                <c:pt idx="304">
                  <c:v>1.075310608434964</c:v>
                </c:pt>
                <c:pt idx="305">
                  <c:v>1.0573278859527251</c:v>
                </c:pt>
                <c:pt idx="306">
                  <c:v>1.0297918421517149</c:v>
                </c:pt>
                <c:pt idx="307">
                  <c:v>0.99340492712892303</c:v>
                </c:pt>
                <c:pt idx="308">
                  <c:v>0.97556269466592205</c:v>
                </c:pt>
                <c:pt idx="309">
                  <c:v>0.920490607063703</c:v>
                </c:pt>
                <c:pt idx="310">
                  <c:v>0.910937285745131</c:v>
                </c:pt>
                <c:pt idx="311">
                  <c:v>0.88410369204091099</c:v>
                </c:pt>
                <c:pt idx="312">
                  <c:v>0.84771677701831905</c:v>
                </c:pt>
                <c:pt idx="313">
                  <c:v>0.82018073321710905</c:v>
                </c:pt>
                <c:pt idx="314">
                  <c:v>0.80219801073467001</c:v>
                </c:pt>
                <c:pt idx="315">
                  <c:v>0.78379381819431804</c:v>
                </c:pt>
                <c:pt idx="316">
                  <c:v>0.74726641315208797</c:v>
                </c:pt>
                <c:pt idx="317">
                  <c:v>0.71987085937051598</c:v>
                </c:pt>
                <c:pt idx="318">
                  <c:v>0.70188813688807705</c:v>
                </c:pt>
                <c:pt idx="319">
                  <c:v>0.69289677564685703</c:v>
                </c:pt>
                <c:pt idx="320">
                  <c:v>0.66479877176829605</c:v>
                </c:pt>
                <c:pt idx="321">
                  <c:v>0.66550122186528504</c:v>
                </c:pt>
                <c:pt idx="322">
                  <c:v>0.64695653930529495</c:v>
                </c:pt>
                <c:pt idx="323">
                  <c:v>0.65650986062426497</c:v>
                </c:pt>
                <c:pt idx="324">
                  <c:v>0.64695653930529495</c:v>
                </c:pt>
                <c:pt idx="325">
                  <c:v>0.62897381682305598</c:v>
                </c:pt>
                <c:pt idx="326">
                  <c:v>0.637965178064275</c:v>
                </c:pt>
                <c:pt idx="327">
                  <c:v>0.62911430684249303</c:v>
                </c:pt>
                <c:pt idx="328">
                  <c:v>0.61942049550428502</c:v>
                </c:pt>
                <c:pt idx="329">
                  <c:v>0.637965178064275</c:v>
                </c:pt>
                <c:pt idx="330">
                  <c:v>0.62897381682305598</c:v>
                </c:pt>
                <c:pt idx="331">
                  <c:v>0.64695653930529495</c:v>
                </c:pt>
                <c:pt idx="332">
                  <c:v>0.637965178064275</c:v>
                </c:pt>
                <c:pt idx="333">
                  <c:v>0.64695653930529495</c:v>
                </c:pt>
                <c:pt idx="334">
                  <c:v>0.64751849938304595</c:v>
                </c:pt>
                <c:pt idx="335">
                  <c:v>0.64695653930529495</c:v>
                </c:pt>
                <c:pt idx="336">
                  <c:v>0.68334345432828603</c:v>
                </c:pt>
                <c:pt idx="337">
                  <c:v>0.66550122186528504</c:v>
                </c:pt>
                <c:pt idx="338">
                  <c:v>0.68334345432808696</c:v>
                </c:pt>
                <c:pt idx="339">
                  <c:v>0.69303726566629498</c:v>
                </c:pt>
                <c:pt idx="340">
                  <c:v>0.68334345432828603</c:v>
                </c:pt>
                <c:pt idx="341">
                  <c:v>0.69289677564685703</c:v>
                </c:pt>
                <c:pt idx="342">
                  <c:v>0.71987085937051598</c:v>
                </c:pt>
                <c:pt idx="343">
                  <c:v>0.71087949812929596</c:v>
                </c:pt>
                <c:pt idx="344">
                  <c:v>0.72872173059209799</c:v>
                </c:pt>
                <c:pt idx="345">
                  <c:v>0.72942418068908699</c:v>
                </c:pt>
                <c:pt idx="346">
                  <c:v>0.73827505191106801</c:v>
                </c:pt>
                <c:pt idx="347">
                  <c:v>0.75625777439310804</c:v>
                </c:pt>
                <c:pt idx="348">
                  <c:v>0.74726641315208797</c:v>
                </c:pt>
                <c:pt idx="349">
                  <c:v>0.77480245695309802</c:v>
                </c:pt>
                <c:pt idx="350">
                  <c:v>0.76581109571207795</c:v>
                </c:pt>
                <c:pt idx="351">
                  <c:v>0.78379381819431804</c:v>
                </c:pt>
                <c:pt idx="352">
                  <c:v>0.80163605065711896</c:v>
                </c:pt>
                <c:pt idx="353">
                  <c:v>0.80219801073486996</c:v>
                </c:pt>
                <c:pt idx="354">
                  <c:v>0.81118937197589003</c:v>
                </c:pt>
                <c:pt idx="355">
                  <c:v>0.82917209445832896</c:v>
                </c:pt>
                <c:pt idx="356">
                  <c:v>0.83872541577709903</c:v>
                </c:pt>
                <c:pt idx="357">
                  <c:v>0.84771677701811898</c:v>
                </c:pt>
                <c:pt idx="358">
                  <c:v>0.85656764823990095</c:v>
                </c:pt>
                <c:pt idx="359">
                  <c:v>0.86555900948111997</c:v>
                </c:pt>
                <c:pt idx="360">
                  <c:v>0.89365701335968195</c:v>
                </c:pt>
                <c:pt idx="361">
                  <c:v>0.89309505328213001</c:v>
                </c:pt>
                <c:pt idx="362">
                  <c:v>0.90194592450391198</c:v>
                </c:pt>
                <c:pt idx="363">
                  <c:v>0.92049060706390196</c:v>
                </c:pt>
                <c:pt idx="364">
                  <c:v>0.92063109708313995</c:v>
                </c:pt>
                <c:pt idx="365">
                  <c:v>0.94788616084547395</c:v>
                </c:pt>
                <c:pt idx="366">
                  <c:v>0.948026650864912</c:v>
                </c:pt>
                <c:pt idx="367">
                  <c:v>0.975000734588371</c:v>
                </c:pt>
                <c:pt idx="368">
                  <c:v>0.96586888332771403</c:v>
                </c:pt>
                <c:pt idx="369">
                  <c:v>0.99340492712892303</c:v>
                </c:pt>
                <c:pt idx="370">
                  <c:v>1.0119496096887139</c:v>
                </c:pt>
                <c:pt idx="371">
                  <c:v>1.0209409709299331</c:v>
                </c:pt>
                <c:pt idx="372">
                  <c:v>1.011247159591725</c:v>
                </c:pt>
                <c:pt idx="373">
                  <c:v>1.0297918421517149</c:v>
                </c:pt>
                <c:pt idx="374">
                  <c:v>1.029932332170953</c:v>
                </c:pt>
                <c:pt idx="375">
                  <c:v>1.0483365247117049</c:v>
                </c:pt>
                <c:pt idx="376">
                  <c:v>1.066319247193745</c:v>
                </c:pt>
                <c:pt idx="377">
                  <c:v>1.0573278859527251</c:v>
                </c:pt>
                <c:pt idx="378">
                  <c:v>1.0841614796569461</c:v>
                </c:pt>
                <c:pt idx="379">
                  <c:v>1.0937148009755171</c:v>
                </c:pt>
                <c:pt idx="380">
                  <c:v>1.0938552909949539</c:v>
                </c:pt>
                <c:pt idx="381">
                  <c:v>1.1027061622165371</c:v>
                </c:pt>
                <c:pt idx="382">
                  <c:v>1.102706162216736</c:v>
                </c:pt>
                <c:pt idx="383">
                  <c:v>1.102706162216736</c:v>
                </c:pt>
                <c:pt idx="384">
                  <c:v>1.1302422060177459</c:v>
                </c:pt>
                <c:pt idx="385">
                  <c:v>1.111697523457956</c:v>
                </c:pt>
                <c:pt idx="386">
                  <c:v>1.130101715998308</c:v>
                </c:pt>
                <c:pt idx="387">
                  <c:v>1.1302422060177459</c:v>
                </c:pt>
                <c:pt idx="388">
                  <c:v>1.1302422060177459</c:v>
                </c:pt>
                <c:pt idx="389">
                  <c:v>1.1302422060177459</c:v>
                </c:pt>
                <c:pt idx="390">
                  <c:v>1.157637759799518</c:v>
                </c:pt>
                <c:pt idx="391">
                  <c:v>1.1295397559207569</c:v>
                </c:pt>
                <c:pt idx="392">
                  <c:v>1.148786888577737</c:v>
                </c:pt>
                <c:pt idx="393">
                  <c:v>1.148084438480548</c:v>
                </c:pt>
                <c:pt idx="394">
                  <c:v>1.148786888577737</c:v>
                </c:pt>
                <c:pt idx="395">
                  <c:v>1.139093077239528</c:v>
                </c:pt>
                <c:pt idx="396">
                  <c:v>1.148224928499985</c:v>
                </c:pt>
                <c:pt idx="397">
                  <c:v>1.148084438480748</c:v>
                </c:pt>
                <c:pt idx="398">
                  <c:v>1.157637759799518</c:v>
                </c:pt>
                <c:pt idx="399">
                  <c:v>1.148084438480548</c:v>
                </c:pt>
                <c:pt idx="400">
                  <c:v>1.1302422060177459</c:v>
                </c:pt>
                <c:pt idx="401">
                  <c:v>1.148786888577737</c:v>
                </c:pt>
                <c:pt idx="402">
                  <c:v>1.1302422060177459</c:v>
                </c:pt>
                <c:pt idx="403">
                  <c:v>1.1295397559207569</c:v>
                </c:pt>
                <c:pt idx="404">
                  <c:v>1.139795527336517</c:v>
                </c:pt>
                <c:pt idx="405">
                  <c:v>1.120548394679538</c:v>
                </c:pt>
                <c:pt idx="406">
                  <c:v>1.1212508447767271</c:v>
                </c:pt>
                <c:pt idx="407">
                  <c:v>1.111697523457756</c:v>
                </c:pt>
                <c:pt idx="408">
                  <c:v>1.102706162216736</c:v>
                </c:pt>
                <c:pt idx="409">
                  <c:v>1.0938552909949539</c:v>
                </c:pt>
                <c:pt idx="410">
                  <c:v>1.0937148009755171</c:v>
                </c:pt>
                <c:pt idx="411">
                  <c:v>1.0841614796569461</c:v>
                </c:pt>
                <c:pt idx="412">
                  <c:v>1.084863929753735</c:v>
                </c:pt>
                <c:pt idx="413">
                  <c:v>1.084863929753735</c:v>
                </c:pt>
                <c:pt idx="414">
                  <c:v>1.0661787571745061</c:v>
                </c:pt>
                <c:pt idx="415">
                  <c:v>1.066319247193944</c:v>
                </c:pt>
                <c:pt idx="416">
                  <c:v>1.0573278859527251</c:v>
                </c:pt>
                <c:pt idx="417">
                  <c:v>1.047774564633954</c:v>
                </c:pt>
                <c:pt idx="418">
                  <c:v>1.0387832033927351</c:v>
                </c:pt>
                <c:pt idx="419">
                  <c:v>1.0483365247117049</c:v>
                </c:pt>
                <c:pt idx="420">
                  <c:v>1.0389236934121711</c:v>
                </c:pt>
                <c:pt idx="421">
                  <c:v>1.0393451634702859</c:v>
                </c:pt>
                <c:pt idx="422">
                  <c:v>1.0387832033929341</c:v>
                </c:pt>
                <c:pt idx="423">
                  <c:v>1.0209409709299331</c:v>
                </c:pt>
                <c:pt idx="424">
                  <c:v>1.0297918421517149</c:v>
                </c:pt>
                <c:pt idx="425">
                  <c:v>1.029932332170953</c:v>
                </c:pt>
                <c:pt idx="426">
                  <c:v>1.020800480910496</c:v>
                </c:pt>
                <c:pt idx="427">
                  <c:v>1.029932332171152</c:v>
                </c:pt>
                <c:pt idx="428">
                  <c:v>1.0387832033927351</c:v>
                </c:pt>
                <c:pt idx="429">
                  <c:v>1.020800480910496</c:v>
                </c:pt>
                <c:pt idx="430">
                  <c:v>1.011387649611162</c:v>
                </c:pt>
                <c:pt idx="431">
                  <c:v>1.0297918421517149</c:v>
                </c:pt>
                <c:pt idx="432">
                  <c:v>1.029932332171152</c:v>
                </c:pt>
                <c:pt idx="433">
                  <c:v>1.0297918421515151</c:v>
                </c:pt>
                <c:pt idx="434">
                  <c:v>1.0119496096889129</c:v>
                </c:pt>
                <c:pt idx="435">
                  <c:v>1.0209409709297339</c:v>
                </c:pt>
                <c:pt idx="436">
                  <c:v>1.0202385208329441</c:v>
                </c:pt>
                <c:pt idx="437">
                  <c:v>1.0209409709299331</c:v>
                </c:pt>
                <c:pt idx="438">
                  <c:v>1.011809119669475</c:v>
                </c:pt>
                <c:pt idx="439">
                  <c:v>1.0023962883699431</c:v>
                </c:pt>
                <c:pt idx="440">
                  <c:v>1.0119496096887139</c:v>
                </c:pt>
                <c:pt idx="441">
                  <c:v>0.99340492712892303</c:v>
                </c:pt>
                <c:pt idx="442">
                  <c:v>0.98385160580995301</c:v>
                </c:pt>
                <c:pt idx="443">
                  <c:v>0.96657133342490198</c:v>
                </c:pt>
                <c:pt idx="444">
                  <c:v>0.95701801210593196</c:v>
                </c:pt>
                <c:pt idx="445">
                  <c:v>0.94732420076792301</c:v>
                </c:pt>
                <c:pt idx="446">
                  <c:v>0.93903528962369298</c:v>
                </c:pt>
                <c:pt idx="447">
                  <c:v>0.92049060706390196</c:v>
                </c:pt>
                <c:pt idx="448">
                  <c:v>0.90208641452314997</c:v>
                </c:pt>
                <c:pt idx="449">
                  <c:v>0.89295456326289202</c:v>
                </c:pt>
                <c:pt idx="450">
                  <c:v>0.866261459578066</c:v>
                </c:pt>
                <c:pt idx="451">
                  <c:v>0.85656764823985798</c:v>
                </c:pt>
                <c:pt idx="452">
                  <c:v>0.82018073321706797</c:v>
                </c:pt>
                <c:pt idx="453">
                  <c:v>0.82917209445808804</c:v>
                </c:pt>
                <c:pt idx="454">
                  <c:v>0.80219801073482999</c:v>
                </c:pt>
                <c:pt idx="455">
                  <c:v>0.78379381819427796</c:v>
                </c:pt>
                <c:pt idx="456">
                  <c:v>0.76581109571184003</c:v>
                </c:pt>
                <c:pt idx="457">
                  <c:v>0.747266413152051</c:v>
                </c:pt>
                <c:pt idx="458">
                  <c:v>0.747266413152051</c:v>
                </c:pt>
                <c:pt idx="459">
                  <c:v>0.71087949812926099</c:v>
                </c:pt>
                <c:pt idx="460">
                  <c:v>0.70188813688804197</c:v>
                </c:pt>
                <c:pt idx="461">
                  <c:v>0.68348394434769</c:v>
                </c:pt>
                <c:pt idx="462">
                  <c:v>0.68334345432805299</c:v>
                </c:pt>
                <c:pt idx="463">
                  <c:v>0.66536073184581401</c:v>
                </c:pt>
                <c:pt idx="464">
                  <c:v>0.64695653930546204</c:v>
                </c:pt>
                <c:pt idx="465">
                  <c:v>0.63796517806404396</c:v>
                </c:pt>
                <c:pt idx="466">
                  <c:v>0.61056962428267203</c:v>
                </c:pt>
                <c:pt idx="467">
                  <c:v>0.62012294560124304</c:v>
                </c:pt>
                <c:pt idx="468">
                  <c:v>0.60143777302201595</c:v>
                </c:pt>
                <c:pt idx="469">
                  <c:v>0.58303358048146403</c:v>
                </c:pt>
                <c:pt idx="470">
                  <c:v>0.574744669337234</c:v>
                </c:pt>
                <c:pt idx="471">
                  <c:v>0.56448889792147505</c:v>
                </c:pt>
                <c:pt idx="472">
                  <c:v>0.54706813551698696</c:v>
                </c:pt>
                <c:pt idx="473">
                  <c:v>0.54664666545867402</c:v>
                </c:pt>
                <c:pt idx="474">
                  <c:v>0.537655304217455</c:v>
                </c:pt>
                <c:pt idx="475">
                  <c:v>0.51967258173521702</c:v>
                </c:pt>
                <c:pt idx="476">
                  <c:v>0.51082171051323599</c:v>
                </c:pt>
                <c:pt idx="477">
                  <c:v>0.50112789917542699</c:v>
                </c:pt>
                <c:pt idx="478">
                  <c:v>0.49227702795344602</c:v>
                </c:pt>
                <c:pt idx="479">
                  <c:v>0.48258321661543802</c:v>
                </c:pt>
                <c:pt idx="480">
                  <c:v>0.483285666712227</c:v>
                </c:pt>
                <c:pt idx="481">
                  <c:v>0.473732345393657</c:v>
                </c:pt>
                <c:pt idx="482">
                  <c:v>0.45574962291141802</c:v>
                </c:pt>
                <c:pt idx="483">
                  <c:v>0.45574962291121901</c:v>
                </c:pt>
                <c:pt idx="484">
                  <c:v>0.46474098415243797</c:v>
                </c:pt>
                <c:pt idx="485">
                  <c:v>0.446898751689637</c:v>
                </c:pt>
                <c:pt idx="486">
                  <c:v>0.42821357911021002</c:v>
                </c:pt>
                <c:pt idx="487">
                  <c:v>0.418800747810878</c:v>
                </c:pt>
                <c:pt idx="488">
                  <c:v>0.41037134664740998</c:v>
                </c:pt>
                <c:pt idx="489">
                  <c:v>0.41037134664720998</c:v>
                </c:pt>
                <c:pt idx="490">
                  <c:v>0.40980938656985799</c:v>
                </c:pt>
                <c:pt idx="491">
                  <c:v>0.40081802532844002</c:v>
                </c:pt>
                <c:pt idx="492">
                  <c:v>0.39182666408762001</c:v>
                </c:pt>
                <c:pt idx="493">
                  <c:v>0.39252911418420999</c:v>
                </c:pt>
                <c:pt idx="494">
                  <c:v>0.39182666408762001</c:v>
                </c:pt>
                <c:pt idx="495">
                  <c:v>0.37342247154686897</c:v>
                </c:pt>
                <c:pt idx="496">
                  <c:v>0.37398443162442002</c:v>
                </c:pt>
                <c:pt idx="497">
                  <c:v>0.36429062028641201</c:v>
                </c:pt>
                <c:pt idx="498">
                  <c:v>0.36443111030584902</c:v>
                </c:pt>
                <c:pt idx="499">
                  <c:v>0.364993070383201</c:v>
                </c:pt>
                <c:pt idx="500">
                  <c:v>0.36443111030584902</c:v>
                </c:pt>
                <c:pt idx="501">
                  <c:v>0.35529925904519299</c:v>
                </c:pt>
                <c:pt idx="502">
                  <c:v>0.34658887784284897</c:v>
                </c:pt>
                <c:pt idx="503">
                  <c:v>0.35543974906463</c:v>
                </c:pt>
                <c:pt idx="504">
                  <c:v>0.35543974906463</c:v>
                </c:pt>
                <c:pt idx="505">
                  <c:v>0.34574593772642198</c:v>
                </c:pt>
                <c:pt idx="506">
                  <c:v>0.33759751660163001</c:v>
                </c:pt>
                <c:pt idx="507">
                  <c:v>0.33689506650484102</c:v>
                </c:pt>
                <c:pt idx="508">
                  <c:v>0.34644838782341097</c:v>
                </c:pt>
                <c:pt idx="509">
                  <c:v>0.33745702658239202</c:v>
                </c:pt>
                <c:pt idx="510">
                  <c:v>0.33689506650464102</c:v>
                </c:pt>
                <c:pt idx="511">
                  <c:v>0.33759751660163001</c:v>
                </c:pt>
                <c:pt idx="512">
                  <c:v>0.33689506650484102</c:v>
                </c:pt>
                <c:pt idx="513">
                  <c:v>0.33745702658219201</c:v>
                </c:pt>
                <c:pt idx="514">
                  <c:v>0.33689506650464102</c:v>
                </c:pt>
                <c:pt idx="515">
                  <c:v>0.32804419528306</c:v>
                </c:pt>
                <c:pt idx="516">
                  <c:v>0.328465665341173</c:v>
                </c:pt>
                <c:pt idx="517">
                  <c:v>0.30949951272307002</c:v>
                </c:pt>
                <c:pt idx="518">
                  <c:v>0.33745702658219201</c:v>
                </c:pt>
                <c:pt idx="519">
                  <c:v>0.31905283404183998</c:v>
                </c:pt>
                <c:pt idx="520">
                  <c:v>0.327903705263622</c:v>
                </c:pt>
                <c:pt idx="521">
                  <c:v>0.31006147280062202</c:v>
                </c:pt>
                <c:pt idx="522">
                  <c:v>0.31891234402240298</c:v>
                </c:pt>
                <c:pt idx="523">
                  <c:v>0.33689506650464102</c:v>
                </c:pt>
                <c:pt idx="524">
                  <c:v>0.31905283404183998</c:v>
                </c:pt>
                <c:pt idx="525">
                  <c:v>0.31891234402240298</c:v>
                </c:pt>
                <c:pt idx="526">
                  <c:v>0.34658887784284897</c:v>
                </c:pt>
                <c:pt idx="527">
                  <c:v>0.30992098278118402</c:v>
                </c:pt>
                <c:pt idx="528">
                  <c:v>0.31006147280062202</c:v>
                </c:pt>
                <c:pt idx="529">
                  <c:v>0.31905283404183998</c:v>
                </c:pt>
                <c:pt idx="530">
                  <c:v>0.30935902270363203</c:v>
                </c:pt>
                <c:pt idx="531">
                  <c:v>0.29221924033762098</c:v>
                </c:pt>
                <c:pt idx="532">
                  <c:v>0.30036766146261301</c:v>
                </c:pt>
                <c:pt idx="533">
                  <c:v>0.31905283404164098</c:v>
                </c:pt>
                <c:pt idx="534">
                  <c:v>0.301070111559602</c:v>
                </c:pt>
                <c:pt idx="535">
                  <c:v>0.30935902270363203</c:v>
                </c:pt>
                <c:pt idx="536">
                  <c:v>0.29221924033762098</c:v>
                </c:pt>
                <c:pt idx="537">
                  <c:v>0.30036766146261301</c:v>
                </c:pt>
                <c:pt idx="538">
                  <c:v>0.29151679024063198</c:v>
                </c:pt>
                <c:pt idx="539">
                  <c:v>0.28252542899961303</c:v>
                </c:pt>
                <c:pt idx="540">
                  <c:v>0.29151679024083199</c:v>
                </c:pt>
                <c:pt idx="541">
                  <c:v>0.28252542899961303</c:v>
                </c:pt>
                <c:pt idx="542">
                  <c:v>0.28266591901885102</c:v>
                </c:pt>
                <c:pt idx="543">
                  <c:v>0.29207875031838298</c:v>
                </c:pt>
                <c:pt idx="544">
                  <c:v>0.27297210768084301</c:v>
                </c:pt>
                <c:pt idx="545">
                  <c:v>0.27353406775839401</c:v>
                </c:pt>
                <c:pt idx="546">
                  <c:v>0.27367455777783201</c:v>
                </c:pt>
                <c:pt idx="547">
                  <c:v>0.27297210768084301</c:v>
                </c:pt>
                <c:pt idx="548">
                  <c:v>0.25569183529539302</c:v>
                </c:pt>
                <c:pt idx="549">
                  <c:v>0.263980746439823</c:v>
                </c:pt>
                <c:pt idx="550">
                  <c:v>0.26468319653661299</c:v>
                </c:pt>
                <c:pt idx="551">
                  <c:v>0.26398074643962399</c:v>
                </c:pt>
                <c:pt idx="552">
                  <c:v>0.26398074643962399</c:v>
                </c:pt>
                <c:pt idx="553">
                  <c:v>0.23728764275504199</c:v>
                </c:pt>
                <c:pt idx="554">
                  <c:v>0.25498938519860398</c:v>
                </c:pt>
                <c:pt idx="555">
                  <c:v>0.24613851397662301</c:v>
                </c:pt>
                <c:pt idx="556">
                  <c:v>0.24613851397682299</c:v>
                </c:pt>
                <c:pt idx="557">
                  <c:v>0.24613851397682299</c:v>
                </c:pt>
                <c:pt idx="558">
                  <c:v>0.21860247017561499</c:v>
                </c:pt>
                <c:pt idx="559">
                  <c:v>0.24613851397682299</c:v>
                </c:pt>
                <c:pt idx="560">
                  <c:v>0.24599802395738499</c:v>
                </c:pt>
                <c:pt idx="561">
                  <c:v>0.228296281513823</c:v>
                </c:pt>
                <c:pt idx="562">
                  <c:v>0.21860247017561499</c:v>
                </c:pt>
                <c:pt idx="563">
                  <c:v>0.22759383141683401</c:v>
                </c:pt>
                <c:pt idx="564">
                  <c:v>0.22815579149458501</c:v>
                </c:pt>
                <c:pt idx="565">
                  <c:v>0.22759383141683401</c:v>
                </c:pt>
                <c:pt idx="566">
                  <c:v>0.21860247017561499</c:v>
                </c:pt>
                <c:pt idx="567">
                  <c:v>0.209751598954033</c:v>
                </c:pt>
                <c:pt idx="568">
                  <c:v>0.21860247017561499</c:v>
                </c:pt>
                <c:pt idx="569">
                  <c:v>0.209611108934595</c:v>
                </c:pt>
                <c:pt idx="570">
                  <c:v>0.19190936649103299</c:v>
                </c:pt>
                <c:pt idx="571">
                  <c:v>0.209611108934595</c:v>
                </c:pt>
                <c:pt idx="572">
                  <c:v>0.20005778761582499</c:v>
                </c:pt>
                <c:pt idx="573">
                  <c:v>0.209751598953833</c:v>
                </c:pt>
                <c:pt idx="574">
                  <c:v>0.20061974769337601</c:v>
                </c:pt>
                <c:pt idx="575">
                  <c:v>0.191206916394044</c:v>
                </c:pt>
                <c:pt idx="576">
                  <c:v>0.19176887647159499</c:v>
                </c:pt>
                <c:pt idx="577">
                  <c:v>0.191206916394044</c:v>
                </c:pt>
                <c:pt idx="578">
                  <c:v>0.191066426374806</c:v>
                </c:pt>
                <c:pt idx="579">
                  <c:v>0.19176887647159499</c:v>
                </c:pt>
                <c:pt idx="580">
                  <c:v>0.182215555152825</c:v>
                </c:pt>
                <c:pt idx="581">
                  <c:v>0.182215555152825</c:v>
                </c:pt>
                <c:pt idx="582">
                  <c:v>0.18221555515302501</c:v>
                </c:pt>
                <c:pt idx="583">
                  <c:v>0.182075065133387</c:v>
                </c:pt>
                <c:pt idx="584">
                  <c:v>0.17322419391180599</c:v>
                </c:pt>
                <c:pt idx="585">
                  <c:v>0.16437332268982499</c:v>
                </c:pt>
                <c:pt idx="586">
                  <c:v>0.17322419391180599</c:v>
                </c:pt>
                <c:pt idx="587">
                  <c:v>0.17322419391180599</c:v>
                </c:pt>
                <c:pt idx="588">
                  <c:v>0.163670872592836</c:v>
                </c:pt>
                <c:pt idx="589">
                  <c:v>0.15538196144880501</c:v>
                </c:pt>
                <c:pt idx="590">
                  <c:v>0.15467951135181601</c:v>
                </c:pt>
                <c:pt idx="591">
                  <c:v>0.17322419391180599</c:v>
                </c:pt>
                <c:pt idx="592">
                  <c:v>0.15467951135181601</c:v>
                </c:pt>
                <c:pt idx="593">
                  <c:v>0.15538196144880501</c:v>
                </c:pt>
                <c:pt idx="594">
                  <c:v>0.15467951135181601</c:v>
                </c:pt>
                <c:pt idx="595">
                  <c:v>0.14568815011059699</c:v>
                </c:pt>
                <c:pt idx="596">
                  <c:v>0.145828640130235</c:v>
                </c:pt>
                <c:pt idx="597">
                  <c:v>0.14568815011059699</c:v>
                </c:pt>
                <c:pt idx="598">
                  <c:v>0.14582864013003499</c:v>
                </c:pt>
                <c:pt idx="599">
                  <c:v>0.13669678886957801</c:v>
                </c:pt>
                <c:pt idx="600">
                  <c:v>0.14582864013003499</c:v>
                </c:pt>
                <c:pt idx="601">
                  <c:v>0.14568815011059699</c:v>
                </c:pt>
                <c:pt idx="602">
                  <c:v>0.13683727888901601</c:v>
                </c:pt>
                <c:pt idx="603">
                  <c:v>0.12784591764779701</c:v>
                </c:pt>
                <c:pt idx="604">
                  <c:v>0.136837278888816</c:v>
                </c:pt>
                <c:pt idx="605">
                  <c:v>0.136837278888816</c:v>
                </c:pt>
                <c:pt idx="606">
                  <c:v>0.12714346755080799</c:v>
                </c:pt>
                <c:pt idx="607">
                  <c:v>0.12784591764779701</c:v>
                </c:pt>
                <c:pt idx="608">
                  <c:v>0.12728395757024499</c:v>
                </c:pt>
                <c:pt idx="609">
                  <c:v>0.12784591764759701</c:v>
                </c:pt>
                <c:pt idx="610">
                  <c:v>0.11815210630978799</c:v>
                </c:pt>
                <c:pt idx="611">
                  <c:v>0.12784591764759701</c:v>
                </c:pt>
                <c:pt idx="612">
                  <c:v>0.10944172510724499</c:v>
                </c:pt>
                <c:pt idx="613">
                  <c:v>0.118152106309589</c:v>
                </c:pt>
                <c:pt idx="614">
                  <c:v>0.11899504642601499</c:v>
                </c:pt>
                <c:pt idx="615">
                  <c:v>0.10930123508780699</c:v>
                </c:pt>
                <c:pt idx="616">
                  <c:v>0.12714346755080799</c:v>
                </c:pt>
                <c:pt idx="617">
                  <c:v>0.110003685184796</c:v>
                </c:pt>
                <c:pt idx="618">
                  <c:v>9.9747913769236807E-2</c:v>
                </c:pt>
                <c:pt idx="619">
                  <c:v>0.10930123508780699</c:v>
                </c:pt>
                <c:pt idx="620">
                  <c:v>0.10930123508780699</c:v>
                </c:pt>
                <c:pt idx="621">
                  <c:v>0.10030987384678799</c:v>
                </c:pt>
                <c:pt idx="622">
                  <c:v>0.10930123508780699</c:v>
                </c:pt>
                <c:pt idx="623">
                  <c:v>0.100450363866026</c:v>
                </c:pt>
                <c:pt idx="624">
                  <c:v>0.10030987384678799</c:v>
                </c:pt>
                <c:pt idx="625">
                  <c:v>8.1905681306236502E-2</c:v>
                </c:pt>
                <c:pt idx="626">
                  <c:v>0.11885455640657799</c:v>
                </c:pt>
                <c:pt idx="627">
                  <c:v>0.10930123508780699</c:v>
                </c:pt>
                <c:pt idx="628">
                  <c:v>8.1765191286798794E-2</c:v>
                </c:pt>
                <c:pt idx="629">
                  <c:v>0.100450363866026</c:v>
                </c:pt>
                <c:pt idx="630">
                  <c:v>9.1318512605569002E-2</c:v>
                </c:pt>
                <c:pt idx="631">
                  <c:v>9.9747913769037105E-2</c:v>
                </c:pt>
                <c:pt idx="632">
                  <c:v>9.1459002625006697E-2</c:v>
                </c:pt>
                <c:pt idx="633">
                  <c:v>9.07565525280178E-2</c:v>
                </c:pt>
                <c:pt idx="634">
                  <c:v>9.1459002624807106E-2</c:v>
                </c:pt>
                <c:pt idx="635">
                  <c:v>9.1318512605569002E-2</c:v>
                </c:pt>
                <c:pt idx="636">
                  <c:v>9.0897042547455495E-2</c:v>
                </c:pt>
                <c:pt idx="637">
                  <c:v>9.1318512605369301E-2</c:v>
                </c:pt>
                <c:pt idx="638">
                  <c:v>9.07565525280178E-2</c:v>
                </c:pt>
                <c:pt idx="639">
                  <c:v>8.2467641383787704E-2</c:v>
                </c:pt>
                <c:pt idx="640">
                  <c:v>9.0897042547455495E-2</c:v>
                </c:pt>
                <c:pt idx="641">
                  <c:v>8.2327151364349996E-2</c:v>
                </c:pt>
                <c:pt idx="642">
                  <c:v>6.3360998746247302E-2</c:v>
                </c:pt>
                <c:pt idx="643">
                  <c:v>8.2467641383787704E-2</c:v>
                </c:pt>
                <c:pt idx="644">
                  <c:v>8.1765191286798794E-2</c:v>
                </c:pt>
                <c:pt idx="645">
                  <c:v>9.1459002624807106E-2</c:v>
                </c:pt>
                <c:pt idx="646">
                  <c:v>7.2914320065017496E-2</c:v>
                </c:pt>
                <c:pt idx="647">
                  <c:v>7.2773830045779406E-2</c:v>
                </c:pt>
                <c:pt idx="648">
                  <c:v>8.1905681306236502E-2</c:v>
                </c:pt>
                <c:pt idx="649">
                  <c:v>8.1765191286798794E-2</c:v>
                </c:pt>
                <c:pt idx="650">
                  <c:v>7.2914320065017496E-2</c:v>
                </c:pt>
                <c:pt idx="651">
                  <c:v>6.3922958823798504E-2</c:v>
                </c:pt>
                <c:pt idx="652">
                  <c:v>7.2914320065017496E-2</c:v>
                </c:pt>
                <c:pt idx="653">
                  <c:v>8.1765191286798794E-2</c:v>
                </c:pt>
                <c:pt idx="654">
                  <c:v>7.3616770162006503E-2</c:v>
                </c:pt>
                <c:pt idx="655">
                  <c:v>8.1765191286798794E-2</c:v>
                </c:pt>
                <c:pt idx="656">
                  <c:v>7.2914320065017496E-2</c:v>
                </c:pt>
                <c:pt idx="657">
                  <c:v>7.2773830045579802E-2</c:v>
                </c:pt>
                <c:pt idx="658">
                  <c:v>7.29143200652171E-2</c:v>
                </c:pt>
                <c:pt idx="659">
                  <c:v>7.2914320065017496E-2</c:v>
                </c:pt>
                <c:pt idx="660">
                  <c:v>7.2914320065017496E-2</c:v>
                </c:pt>
                <c:pt idx="661">
                  <c:v>6.3922958823798504E-2</c:v>
                </c:pt>
                <c:pt idx="662">
                  <c:v>7.2773830045579802E-2</c:v>
                </c:pt>
                <c:pt idx="663">
                  <c:v>7.2914320065017496E-2</c:v>
                </c:pt>
                <c:pt idx="664">
                  <c:v>7.2914320065017496E-2</c:v>
                </c:pt>
                <c:pt idx="665">
                  <c:v>6.3922958823998094E-2</c:v>
                </c:pt>
                <c:pt idx="666">
                  <c:v>7.2773830045579802E-2</c:v>
                </c:pt>
                <c:pt idx="667">
                  <c:v>6.4063448843236198E-2</c:v>
                </c:pt>
                <c:pt idx="668">
                  <c:v>7.2773830045779406E-2</c:v>
                </c:pt>
                <c:pt idx="669">
                  <c:v>7.2914320065017496E-2</c:v>
                </c:pt>
                <c:pt idx="670">
                  <c:v>5.4369637505028302E-2</c:v>
                </c:pt>
                <c:pt idx="671">
                  <c:v>7.2773830045779406E-2</c:v>
                </c:pt>
                <c:pt idx="672">
                  <c:v>5.5072087602017199E-2</c:v>
                </c:pt>
                <c:pt idx="673">
                  <c:v>6.3922958823798504E-2</c:v>
                </c:pt>
                <c:pt idx="674">
                  <c:v>7.2914320065017496E-2</c:v>
                </c:pt>
                <c:pt idx="675">
                  <c:v>6.3922958823998094E-2</c:v>
                </c:pt>
                <c:pt idx="676">
                  <c:v>7.2773830045579802E-2</c:v>
                </c:pt>
                <c:pt idx="677">
                  <c:v>4.53782762640089E-2</c:v>
                </c:pt>
                <c:pt idx="678">
                  <c:v>8.1905681306236502E-2</c:v>
                </c:pt>
                <c:pt idx="679">
                  <c:v>5.4931597582579497E-2</c:v>
                </c:pt>
                <c:pt idx="680">
                  <c:v>5.43696375052279E-2</c:v>
                </c:pt>
                <c:pt idx="681">
                  <c:v>7.2914320065017496E-2</c:v>
                </c:pt>
                <c:pt idx="682">
                  <c:v>5.4931597582779101E-2</c:v>
                </c:pt>
                <c:pt idx="683">
                  <c:v>5.4931597582579497E-2</c:v>
                </c:pt>
                <c:pt idx="684">
                  <c:v>6.3360998746446906E-2</c:v>
                </c:pt>
                <c:pt idx="685">
                  <c:v>6.3922958823798504E-2</c:v>
                </c:pt>
                <c:pt idx="686">
                  <c:v>6.3922958823798504E-2</c:v>
                </c:pt>
                <c:pt idx="687">
                  <c:v>5.4229147485790198E-2</c:v>
                </c:pt>
                <c:pt idx="688">
                  <c:v>7.3616770162006503E-2</c:v>
                </c:pt>
                <c:pt idx="689">
                  <c:v>6.3220508727009198E-2</c:v>
                </c:pt>
                <c:pt idx="690">
                  <c:v>6.3922958823798504E-2</c:v>
                </c:pt>
                <c:pt idx="691">
                  <c:v>4.53782762640089E-2</c:v>
                </c:pt>
                <c:pt idx="692">
                  <c:v>6.3922958823798504E-2</c:v>
                </c:pt>
                <c:pt idx="693">
                  <c:v>6.3922958823998094E-2</c:v>
                </c:pt>
                <c:pt idx="694">
                  <c:v>6.3922958823798504E-2</c:v>
                </c:pt>
                <c:pt idx="695">
                  <c:v>5.43696375052279E-2</c:v>
                </c:pt>
                <c:pt idx="696">
                  <c:v>6.3922958823798504E-2</c:v>
                </c:pt>
                <c:pt idx="697">
                  <c:v>6.3922958823798504E-2</c:v>
                </c:pt>
                <c:pt idx="698">
                  <c:v>5.43696375052279E-2</c:v>
                </c:pt>
                <c:pt idx="699">
                  <c:v>6.3922958823798504E-2</c:v>
                </c:pt>
                <c:pt idx="700">
                  <c:v>5.4931597582779101E-2</c:v>
                </c:pt>
                <c:pt idx="701">
                  <c:v>5.4369637505028302E-2</c:v>
                </c:pt>
                <c:pt idx="702">
                  <c:v>5.4931597582779101E-2</c:v>
                </c:pt>
                <c:pt idx="703">
                  <c:v>6.3922958823798504E-2</c:v>
                </c:pt>
                <c:pt idx="704">
                  <c:v>6.3922958823998094E-2</c:v>
                </c:pt>
                <c:pt idx="705">
                  <c:v>5.4369637505028302E-2</c:v>
                </c:pt>
                <c:pt idx="706">
                  <c:v>5.4931597582779101E-2</c:v>
                </c:pt>
                <c:pt idx="707">
                  <c:v>5.43696375052279E-2</c:v>
                </c:pt>
                <c:pt idx="708">
                  <c:v>5.5072087602017199E-2</c:v>
                </c:pt>
                <c:pt idx="709">
                  <c:v>5.4229147485790198E-2</c:v>
                </c:pt>
                <c:pt idx="710">
                  <c:v>5.5072087602017199E-2</c:v>
                </c:pt>
                <c:pt idx="711">
                  <c:v>5.4229147485790198E-2</c:v>
                </c:pt>
                <c:pt idx="712">
                  <c:v>4.6080726360997797E-2</c:v>
                </c:pt>
                <c:pt idx="713">
                  <c:v>5.4369637505028302E-2</c:v>
                </c:pt>
                <c:pt idx="714">
                  <c:v>6.3922958823998094E-2</c:v>
                </c:pt>
                <c:pt idx="715">
                  <c:v>5.4369637505028302E-2</c:v>
                </c:pt>
                <c:pt idx="716">
                  <c:v>5.4931597582779101E-2</c:v>
                </c:pt>
                <c:pt idx="717">
                  <c:v>6.3922958823798504E-2</c:v>
                </c:pt>
                <c:pt idx="718">
                  <c:v>5.43696375052279E-2</c:v>
                </c:pt>
                <c:pt idx="719">
                  <c:v>4.5940236341560102E-2</c:v>
                </c:pt>
                <c:pt idx="720">
                  <c:v>4.53782762640089E-2</c:v>
                </c:pt>
                <c:pt idx="721">
                  <c:v>5.4369637505028302E-2</c:v>
                </c:pt>
                <c:pt idx="722">
                  <c:v>6.3922958823998094E-2</c:v>
                </c:pt>
                <c:pt idx="723">
                  <c:v>6.3922958823798504E-2</c:v>
                </c:pt>
                <c:pt idx="724">
                  <c:v>5.5072087602017199E-2</c:v>
                </c:pt>
                <c:pt idx="725">
                  <c:v>5.4229147485790198E-2</c:v>
                </c:pt>
                <c:pt idx="726">
                  <c:v>4.53782762640089E-2</c:v>
                </c:pt>
                <c:pt idx="727">
                  <c:v>5.50720876022169E-2</c:v>
                </c:pt>
                <c:pt idx="728">
                  <c:v>5.4931597582579497E-2</c:v>
                </c:pt>
                <c:pt idx="729">
                  <c:v>5.43696375052279E-2</c:v>
                </c:pt>
                <c:pt idx="730">
                  <c:v>5.4931597582579497E-2</c:v>
                </c:pt>
                <c:pt idx="731">
                  <c:v>4.53782762640089E-2</c:v>
                </c:pt>
                <c:pt idx="732">
                  <c:v>6.3922958823998094E-2</c:v>
                </c:pt>
                <c:pt idx="733">
                  <c:v>5.4369637505028302E-2</c:v>
                </c:pt>
                <c:pt idx="734">
                  <c:v>5.4931597582779101E-2</c:v>
                </c:pt>
                <c:pt idx="735">
                  <c:v>4.53782762640089E-2</c:v>
                </c:pt>
                <c:pt idx="736">
                  <c:v>5.5072087602017199E-2</c:v>
                </c:pt>
                <c:pt idx="737">
                  <c:v>4.53782762640089E-2</c:v>
                </c:pt>
                <c:pt idx="738">
                  <c:v>5.4229147485790198E-2</c:v>
                </c:pt>
                <c:pt idx="739">
                  <c:v>5.5072087602017199E-2</c:v>
                </c:pt>
                <c:pt idx="740">
                  <c:v>5.4931597582779101E-2</c:v>
                </c:pt>
                <c:pt idx="741">
                  <c:v>6.3360998746247302E-2</c:v>
                </c:pt>
                <c:pt idx="742">
                  <c:v>5.4931597582779101E-2</c:v>
                </c:pt>
                <c:pt idx="743">
                  <c:v>4.53782762640089E-2</c:v>
                </c:pt>
                <c:pt idx="744">
                  <c:v>7.2914320065017496E-2</c:v>
                </c:pt>
                <c:pt idx="745">
                  <c:v>4.53782762640089E-2</c:v>
                </c:pt>
                <c:pt idx="746">
                  <c:v>5.4931597582579497E-2</c:v>
                </c:pt>
                <c:pt idx="747">
                  <c:v>5.4931597582779101E-2</c:v>
                </c:pt>
                <c:pt idx="748">
                  <c:v>4.53782762640089E-2</c:v>
                </c:pt>
                <c:pt idx="749">
                  <c:v>5.4369637505028302E-2</c:v>
                </c:pt>
                <c:pt idx="750">
                  <c:v>6.3922958823998094E-2</c:v>
                </c:pt>
                <c:pt idx="751">
                  <c:v>4.53782762640089E-2</c:v>
                </c:pt>
                <c:pt idx="752">
                  <c:v>6.3922958823798504E-2</c:v>
                </c:pt>
                <c:pt idx="753">
                  <c:v>5.5072087602017199E-2</c:v>
                </c:pt>
                <c:pt idx="754">
                  <c:v>4.53782762640089E-2</c:v>
                </c:pt>
                <c:pt idx="755">
                  <c:v>6.3922958823998094E-2</c:v>
                </c:pt>
                <c:pt idx="756">
                  <c:v>5.4229147485590497E-2</c:v>
                </c:pt>
                <c:pt idx="757">
                  <c:v>5.50720876022169E-2</c:v>
                </c:pt>
                <c:pt idx="758">
                  <c:v>5.4931597582779101E-2</c:v>
                </c:pt>
                <c:pt idx="759">
                  <c:v>6.3360998746247302E-2</c:v>
                </c:pt>
                <c:pt idx="760">
                  <c:v>5.4931597582579497E-2</c:v>
                </c:pt>
                <c:pt idx="761">
                  <c:v>5.43696375052279E-2</c:v>
                </c:pt>
                <c:pt idx="762">
                  <c:v>6.3922958823798504E-2</c:v>
                </c:pt>
                <c:pt idx="763">
                  <c:v>5.4931597582779101E-2</c:v>
                </c:pt>
                <c:pt idx="764">
                  <c:v>5.43696375052279E-2</c:v>
                </c:pt>
                <c:pt idx="765">
                  <c:v>5.4931597582579497E-2</c:v>
                </c:pt>
                <c:pt idx="766">
                  <c:v>6.3922958823998094E-2</c:v>
                </c:pt>
                <c:pt idx="767">
                  <c:v>6.3360998746247302E-2</c:v>
                </c:pt>
                <c:pt idx="768">
                  <c:v>5.4931597582779101E-2</c:v>
                </c:pt>
                <c:pt idx="769">
                  <c:v>5.4931597582579497E-2</c:v>
                </c:pt>
                <c:pt idx="770">
                  <c:v>6.3360998746446906E-2</c:v>
                </c:pt>
                <c:pt idx="771">
                  <c:v>5.4931597582579497E-2</c:v>
                </c:pt>
                <c:pt idx="772">
                  <c:v>7.2914320065017496E-2</c:v>
                </c:pt>
                <c:pt idx="773">
                  <c:v>5.4229147485790198E-2</c:v>
                </c:pt>
                <c:pt idx="774">
                  <c:v>5.5072087602017199E-2</c:v>
                </c:pt>
                <c:pt idx="775">
                  <c:v>6.3922958823998094E-2</c:v>
                </c:pt>
                <c:pt idx="776">
                  <c:v>6.3922958823798504E-2</c:v>
                </c:pt>
                <c:pt idx="777">
                  <c:v>7.2914320065017496E-2</c:v>
                </c:pt>
                <c:pt idx="778">
                  <c:v>6.3220508727009198E-2</c:v>
                </c:pt>
                <c:pt idx="779">
                  <c:v>7.3476280142568698E-2</c:v>
                </c:pt>
                <c:pt idx="780">
                  <c:v>6.3360998746247302E-2</c:v>
                </c:pt>
                <c:pt idx="781">
                  <c:v>6.3922958823998094E-2</c:v>
                </c:pt>
                <c:pt idx="782">
                  <c:v>7.2914320065017496E-2</c:v>
                </c:pt>
                <c:pt idx="783">
                  <c:v>7.2773830045579802E-2</c:v>
                </c:pt>
                <c:pt idx="784">
                  <c:v>7.2914320065017496E-2</c:v>
                </c:pt>
                <c:pt idx="785">
                  <c:v>7.2914320065017496E-2</c:v>
                </c:pt>
                <c:pt idx="786">
                  <c:v>8.2467641383787704E-2</c:v>
                </c:pt>
                <c:pt idx="787">
                  <c:v>7.2773830045579802E-2</c:v>
                </c:pt>
                <c:pt idx="788">
                  <c:v>7.2914320065017496E-2</c:v>
                </c:pt>
                <c:pt idx="789">
                  <c:v>8.1905681306236502E-2</c:v>
                </c:pt>
                <c:pt idx="790">
                  <c:v>8.1765191286798794E-2</c:v>
                </c:pt>
                <c:pt idx="791">
                  <c:v>8.2467641383787704E-2</c:v>
                </c:pt>
                <c:pt idx="792">
                  <c:v>9.07565525280178E-2</c:v>
                </c:pt>
                <c:pt idx="793">
                  <c:v>9.1459002624807106E-2</c:v>
                </c:pt>
                <c:pt idx="794">
                  <c:v>8.1765191286798794E-2</c:v>
                </c:pt>
                <c:pt idx="795">
                  <c:v>9.1459002625006697E-2</c:v>
                </c:pt>
                <c:pt idx="796">
                  <c:v>8.1765191286798794E-2</c:v>
                </c:pt>
                <c:pt idx="797">
                  <c:v>0.100450363866026</c:v>
                </c:pt>
                <c:pt idx="798">
                  <c:v>9.07565525280178E-2</c:v>
                </c:pt>
                <c:pt idx="799">
                  <c:v>0.109863195165359</c:v>
                </c:pt>
                <c:pt idx="800">
                  <c:v>9.0897042547455495E-2</c:v>
                </c:pt>
                <c:pt idx="801">
                  <c:v>0.100309873846588</c:v>
                </c:pt>
                <c:pt idx="802">
                  <c:v>0.10030987384678799</c:v>
                </c:pt>
                <c:pt idx="803">
                  <c:v>0.100450363866026</c:v>
                </c:pt>
                <c:pt idx="804">
                  <c:v>9.9747913769236807E-2</c:v>
                </c:pt>
                <c:pt idx="805">
                  <c:v>0.100309873846588</c:v>
                </c:pt>
                <c:pt idx="806">
                  <c:v>0.10930123508780699</c:v>
                </c:pt>
                <c:pt idx="807">
                  <c:v>0.109301235088007</c:v>
                </c:pt>
                <c:pt idx="808">
                  <c:v>0.100309873846588</c:v>
                </c:pt>
                <c:pt idx="809">
                  <c:v>0.10944172510724499</c:v>
                </c:pt>
                <c:pt idx="810">
                  <c:v>0.10930123508780699</c:v>
                </c:pt>
                <c:pt idx="811">
                  <c:v>0.109301235088007</c:v>
                </c:pt>
                <c:pt idx="812">
                  <c:v>0.109863195165359</c:v>
                </c:pt>
                <c:pt idx="813">
                  <c:v>0.118292596329026</c:v>
                </c:pt>
                <c:pt idx="814">
                  <c:v>0.10930123508780699</c:v>
                </c:pt>
                <c:pt idx="815">
                  <c:v>0.10930123508780699</c:v>
                </c:pt>
                <c:pt idx="816">
                  <c:v>0.118292596329026</c:v>
                </c:pt>
                <c:pt idx="817">
                  <c:v>0.10930123508780699</c:v>
                </c:pt>
                <c:pt idx="818">
                  <c:v>0.12784591764779701</c:v>
                </c:pt>
                <c:pt idx="819">
                  <c:v>0.10930123508780699</c:v>
                </c:pt>
                <c:pt idx="820">
                  <c:v>0.11899504642601499</c:v>
                </c:pt>
                <c:pt idx="821">
                  <c:v>0.118152106309589</c:v>
                </c:pt>
                <c:pt idx="822">
                  <c:v>0.12728395757024499</c:v>
                </c:pt>
                <c:pt idx="823">
                  <c:v>0.110003685184796</c:v>
                </c:pt>
                <c:pt idx="824">
                  <c:v>0.118152106309589</c:v>
                </c:pt>
                <c:pt idx="825">
                  <c:v>0.12728395757024499</c:v>
                </c:pt>
                <c:pt idx="826">
                  <c:v>0.11885455640657799</c:v>
                </c:pt>
                <c:pt idx="827">
                  <c:v>0.118292596329026</c:v>
                </c:pt>
                <c:pt idx="828">
                  <c:v>0.12784591764779701</c:v>
                </c:pt>
                <c:pt idx="829">
                  <c:v>0.12728395757004601</c:v>
                </c:pt>
                <c:pt idx="830">
                  <c:v>0.11885455640657799</c:v>
                </c:pt>
                <c:pt idx="831">
                  <c:v>0.12714346755080799</c:v>
                </c:pt>
                <c:pt idx="832">
                  <c:v>0.12784591764779701</c:v>
                </c:pt>
                <c:pt idx="833">
                  <c:v>0.136837278888816</c:v>
                </c:pt>
                <c:pt idx="834">
                  <c:v>0.118292596329026</c:v>
                </c:pt>
                <c:pt idx="835">
                  <c:v>0.12784591764779701</c:v>
                </c:pt>
                <c:pt idx="836">
                  <c:v>0.136837278888816</c:v>
                </c:pt>
                <c:pt idx="837">
                  <c:v>0.12714346755080799</c:v>
                </c:pt>
                <c:pt idx="838">
                  <c:v>0.13683727888901601</c:v>
                </c:pt>
                <c:pt idx="839">
                  <c:v>0.136837278888816</c:v>
                </c:pt>
                <c:pt idx="840">
                  <c:v>0.13669678886957801</c:v>
                </c:pt>
                <c:pt idx="841">
                  <c:v>0.12728395757004601</c:v>
                </c:pt>
                <c:pt idx="842">
                  <c:v>0.145688150110797</c:v>
                </c:pt>
                <c:pt idx="843">
                  <c:v>0.12784591764779701</c:v>
                </c:pt>
                <c:pt idx="844">
                  <c:v>0.12784591764759701</c:v>
                </c:pt>
                <c:pt idx="845">
                  <c:v>0.13627531881146401</c:v>
                </c:pt>
                <c:pt idx="846">
                  <c:v>0.136696788869378</c:v>
                </c:pt>
                <c:pt idx="847">
                  <c:v>0.13683727888901601</c:v>
                </c:pt>
                <c:pt idx="848">
                  <c:v>0.136837278888816</c:v>
                </c:pt>
                <c:pt idx="849">
                  <c:v>0.13683727888901601</c:v>
                </c:pt>
                <c:pt idx="850">
                  <c:v>0.136696788869378</c:v>
                </c:pt>
                <c:pt idx="851">
                  <c:v>0.145828640130235</c:v>
                </c:pt>
                <c:pt idx="852">
                  <c:v>0.12714346755060801</c:v>
                </c:pt>
                <c:pt idx="853">
                  <c:v>0.13683727888901601</c:v>
                </c:pt>
                <c:pt idx="854">
                  <c:v>0.136837278888816</c:v>
                </c:pt>
                <c:pt idx="855">
                  <c:v>0.13683727888901601</c:v>
                </c:pt>
                <c:pt idx="856">
                  <c:v>0.136696788869378</c:v>
                </c:pt>
                <c:pt idx="857">
                  <c:v>0.145828640130235</c:v>
                </c:pt>
                <c:pt idx="858">
                  <c:v>0.136696788869378</c:v>
                </c:pt>
                <c:pt idx="859">
                  <c:v>0.14582864013003499</c:v>
                </c:pt>
                <c:pt idx="860">
                  <c:v>0.13683727888901601</c:v>
                </c:pt>
                <c:pt idx="861">
                  <c:v>0.14568815011059699</c:v>
                </c:pt>
                <c:pt idx="862">
                  <c:v>0.13683727888901601</c:v>
                </c:pt>
                <c:pt idx="863">
                  <c:v>0.136837278888816</c:v>
                </c:pt>
                <c:pt idx="864">
                  <c:v>0.13613482879202701</c:v>
                </c:pt>
                <c:pt idx="865">
                  <c:v>0.136837278888816</c:v>
                </c:pt>
                <c:pt idx="866">
                  <c:v>0.14568815011059699</c:v>
                </c:pt>
                <c:pt idx="867">
                  <c:v>0.13683727888901601</c:v>
                </c:pt>
                <c:pt idx="868">
                  <c:v>0.13669678886957801</c:v>
                </c:pt>
                <c:pt idx="869">
                  <c:v>0.136837278888816</c:v>
                </c:pt>
                <c:pt idx="870">
                  <c:v>0.12784591764779701</c:v>
                </c:pt>
                <c:pt idx="871">
                  <c:v>0.13613482879182701</c:v>
                </c:pt>
                <c:pt idx="872">
                  <c:v>0.13683727888901601</c:v>
                </c:pt>
                <c:pt idx="873">
                  <c:v>0.136837278888816</c:v>
                </c:pt>
                <c:pt idx="874">
                  <c:v>0.145688150110797</c:v>
                </c:pt>
                <c:pt idx="875">
                  <c:v>0.12784591764759701</c:v>
                </c:pt>
                <c:pt idx="876">
                  <c:v>0.12728395757024499</c:v>
                </c:pt>
                <c:pt idx="877">
                  <c:v>0.12784591764779701</c:v>
                </c:pt>
                <c:pt idx="878">
                  <c:v>0.136837278888816</c:v>
                </c:pt>
                <c:pt idx="879">
                  <c:v>0.12784591764779701</c:v>
                </c:pt>
                <c:pt idx="880">
                  <c:v>0.12714346755080799</c:v>
                </c:pt>
                <c:pt idx="881">
                  <c:v>0.12784591764779701</c:v>
                </c:pt>
                <c:pt idx="882">
                  <c:v>0.12728395757004601</c:v>
                </c:pt>
                <c:pt idx="883">
                  <c:v>0.12784591764779701</c:v>
                </c:pt>
                <c:pt idx="884">
                  <c:v>0.136837278888816</c:v>
                </c:pt>
                <c:pt idx="885">
                  <c:v>0.118152106309589</c:v>
                </c:pt>
                <c:pt idx="886">
                  <c:v>0.118292596329026</c:v>
                </c:pt>
                <c:pt idx="887">
                  <c:v>0.12784591764779701</c:v>
                </c:pt>
                <c:pt idx="888">
                  <c:v>0.12784591764779701</c:v>
                </c:pt>
                <c:pt idx="889">
                  <c:v>0.118292596329026</c:v>
                </c:pt>
                <c:pt idx="890">
                  <c:v>0.118292596329026</c:v>
                </c:pt>
                <c:pt idx="891">
                  <c:v>0.12784591764779701</c:v>
                </c:pt>
                <c:pt idx="892">
                  <c:v>0.10930123508780699</c:v>
                </c:pt>
                <c:pt idx="893">
                  <c:v>0.12784591764759701</c:v>
                </c:pt>
                <c:pt idx="894">
                  <c:v>0.118292596329026</c:v>
                </c:pt>
                <c:pt idx="895">
                  <c:v>0.109301235088007</c:v>
                </c:pt>
                <c:pt idx="896">
                  <c:v>0.10930123508780699</c:v>
                </c:pt>
                <c:pt idx="897">
                  <c:v>0.10930123508780699</c:v>
                </c:pt>
                <c:pt idx="898">
                  <c:v>0.10930123508780699</c:v>
                </c:pt>
                <c:pt idx="899">
                  <c:v>0.11885455640657799</c:v>
                </c:pt>
                <c:pt idx="900">
                  <c:v>0.10930123508801801</c:v>
                </c:pt>
                <c:pt idx="901">
                  <c:v>0.10045036386603599</c:v>
                </c:pt>
                <c:pt idx="902">
                  <c:v>9.9747913769047097E-2</c:v>
                </c:pt>
                <c:pt idx="903">
                  <c:v>0.127845917647809</c:v>
                </c:pt>
                <c:pt idx="904">
                  <c:v>0.109301235087818</c:v>
                </c:pt>
                <c:pt idx="905">
                  <c:v>0.100309873846798</c:v>
                </c:pt>
                <c:pt idx="906">
                  <c:v>0.109301235087818</c:v>
                </c:pt>
                <c:pt idx="907">
                  <c:v>9.1459002625015898E-2</c:v>
                </c:pt>
                <c:pt idx="908">
                  <c:v>0.109301235087818</c:v>
                </c:pt>
                <c:pt idx="909">
                  <c:v>9.9747913769047097E-2</c:v>
                </c:pt>
                <c:pt idx="910">
                  <c:v>0.11000368518480701</c:v>
                </c:pt>
                <c:pt idx="911">
                  <c:v>9.9607423749808993E-2</c:v>
                </c:pt>
                <c:pt idx="912">
                  <c:v>0.10045036386603599</c:v>
                </c:pt>
                <c:pt idx="913">
                  <c:v>0.100309873846798</c:v>
                </c:pt>
                <c:pt idx="914">
                  <c:v>9.1459002624816196E-2</c:v>
                </c:pt>
                <c:pt idx="915">
                  <c:v>9.9747913769246702E-2</c:v>
                </c:pt>
                <c:pt idx="916">
                  <c:v>9.1318512605578106E-2</c:v>
                </c:pt>
                <c:pt idx="917">
                  <c:v>0.10045036386603599</c:v>
                </c:pt>
              </c:numCache>
            </c:numRef>
          </c:yVal>
          <c:smooth val="1"/>
          <c:extLst xmlns:c16r2="http://schemas.microsoft.com/office/drawing/2015/06/chart">
            <c:ext xmlns:c16="http://schemas.microsoft.com/office/drawing/2014/chart" uri="{C3380CC4-5D6E-409C-BE32-E72D297353CC}">
              <c16:uniqueId val="{00000002-71F5-BC4B-AB84-E48B7705ACD5}"/>
            </c:ext>
          </c:extLst>
        </c:ser>
        <c:ser>
          <c:idx val="3"/>
          <c:order val="3"/>
          <c:tx>
            <c:v>15BSG</c:v>
          </c:tx>
          <c:spPr>
            <a:ln w="0" cap="rnd">
              <a:solidFill>
                <a:srgbClr val="FF0000"/>
              </a:solidFill>
              <a:round/>
            </a:ln>
            <a:effectLst/>
          </c:spPr>
          <c:marker>
            <c:symbol val="none"/>
          </c:marker>
          <c:xVal>
            <c:numRef>
              <c:f>'DTG Biomass @20'!$L$3:$L$920</c:f>
              <c:numCache>
                <c:formatCode>General</c:formatCode>
                <c:ptCount val="918"/>
                <c:pt idx="0">
                  <c:v>297.03999999999979</c:v>
                </c:pt>
                <c:pt idx="1">
                  <c:v>297.69599999999991</c:v>
                </c:pt>
                <c:pt idx="2">
                  <c:v>298.39999999999992</c:v>
                </c:pt>
                <c:pt idx="3">
                  <c:v>299.13399999999979</c:v>
                </c:pt>
                <c:pt idx="4">
                  <c:v>299.887</c:v>
                </c:pt>
                <c:pt idx="5">
                  <c:v>300.64100000000002</c:v>
                </c:pt>
                <c:pt idx="6">
                  <c:v>301.39699999999982</c:v>
                </c:pt>
                <c:pt idx="7">
                  <c:v>302.15800000000002</c:v>
                </c:pt>
                <c:pt idx="8">
                  <c:v>302.92699999999979</c:v>
                </c:pt>
                <c:pt idx="9">
                  <c:v>303.69799999999992</c:v>
                </c:pt>
                <c:pt idx="10">
                  <c:v>304.46699999999981</c:v>
                </c:pt>
                <c:pt idx="11">
                  <c:v>305.2319999999998</c:v>
                </c:pt>
                <c:pt idx="12">
                  <c:v>305.99499999999978</c:v>
                </c:pt>
                <c:pt idx="13">
                  <c:v>306.75899999999979</c:v>
                </c:pt>
                <c:pt idx="14">
                  <c:v>307.52</c:v>
                </c:pt>
                <c:pt idx="15">
                  <c:v>308.27699999999982</c:v>
                </c:pt>
                <c:pt idx="16">
                  <c:v>309.03599999999977</c:v>
                </c:pt>
                <c:pt idx="17">
                  <c:v>309.79799999999977</c:v>
                </c:pt>
                <c:pt idx="18">
                  <c:v>310.55399999999992</c:v>
                </c:pt>
                <c:pt idx="19">
                  <c:v>311.31299999999999</c:v>
                </c:pt>
                <c:pt idx="20">
                  <c:v>312.08</c:v>
                </c:pt>
                <c:pt idx="21">
                  <c:v>312.84300000000002</c:v>
                </c:pt>
                <c:pt idx="22">
                  <c:v>313.60799999999989</c:v>
                </c:pt>
                <c:pt idx="23">
                  <c:v>314.37199999999979</c:v>
                </c:pt>
                <c:pt idx="24">
                  <c:v>315.13</c:v>
                </c:pt>
                <c:pt idx="25">
                  <c:v>315.89099999999979</c:v>
                </c:pt>
                <c:pt idx="26">
                  <c:v>316.66000000000003</c:v>
                </c:pt>
                <c:pt idx="27">
                  <c:v>317.43699999999973</c:v>
                </c:pt>
                <c:pt idx="28">
                  <c:v>318.21600000000001</c:v>
                </c:pt>
                <c:pt idx="29">
                  <c:v>318.99799999999982</c:v>
                </c:pt>
                <c:pt idx="30">
                  <c:v>319.78099999999978</c:v>
                </c:pt>
                <c:pt idx="31">
                  <c:v>320.56399999999991</c:v>
                </c:pt>
                <c:pt idx="32">
                  <c:v>321.34800000000001</c:v>
                </c:pt>
                <c:pt idx="33">
                  <c:v>322.13399999999979</c:v>
                </c:pt>
                <c:pt idx="34">
                  <c:v>322.92399999999981</c:v>
                </c:pt>
                <c:pt idx="35">
                  <c:v>323.70599999999979</c:v>
                </c:pt>
                <c:pt idx="36">
                  <c:v>324.4939999999998</c:v>
                </c:pt>
                <c:pt idx="37">
                  <c:v>325.28699999999981</c:v>
                </c:pt>
                <c:pt idx="38">
                  <c:v>326.08099999999979</c:v>
                </c:pt>
                <c:pt idx="39">
                  <c:v>326.875</c:v>
                </c:pt>
                <c:pt idx="40">
                  <c:v>327.66399999999999</c:v>
                </c:pt>
                <c:pt idx="41">
                  <c:v>328.45899999999978</c:v>
                </c:pt>
                <c:pt idx="42">
                  <c:v>329.262</c:v>
                </c:pt>
                <c:pt idx="43">
                  <c:v>330.072</c:v>
                </c:pt>
                <c:pt idx="44">
                  <c:v>330.88</c:v>
                </c:pt>
                <c:pt idx="45">
                  <c:v>331.68499999999989</c:v>
                </c:pt>
                <c:pt idx="46">
                  <c:v>332.4989999999998</c:v>
                </c:pt>
                <c:pt idx="47">
                  <c:v>333.315</c:v>
                </c:pt>
                <c:pt idx="48">
                  <c:v>334.12799999999999</c:v>
                </c:pt>
                <c:pt idx="49">
                  <c:v>334.94399999999979</c:v>
                </c:pt>
                <c:pt idx="50">
                  <c:v>335.76399999999978</c:v>
                </c:pt>
                <c:pt idx="51">
                  <c:v>336.58499999999992</c:v>
                </c:pt>
                <c:pt idx="52">
                  <c:v>337.40899999999982</c:v>
                </c:pt>
                <c:pt idx="53">
                  <c:v>338.22999999999979</c:v>
                </c:pt>
                <c:pt idx="54">
                  <c:v>339.04899999999992</c:v>
                </c:pt>
                <c:pt idx="55">
                  <c:v>339.86399999999992</c:v>
                </c:pt>
                <c:pt idx="56">
                  <c:v>340.67999999999989</c:v>
                </c:pt>
                <c:pt idx="57">
                  <c:v>341.50099999999992</c:v>
                </c:pt>
                <c:pt idx="58">
                  <c:v>342.32599999999991</c:v>
                </c:pt>
                <c:pt idx="59">
                  <c:v>343.14100000000002</c:v>
                </c:pt>
                <c:pt idx="60">
                  <c:v>343.95299999999992</c:v>
                </c:pt>
                <c:pt idx="61">
                  <c:v>344.76400000000001</c:v>
                </c:pt>
                <c:pt idx="62">
                  <c:v>345.577</c:v>
                </c:pt>
                <c:pt idx="63">
                  <c:v>346.38599999999991</c:v>
                </c:pt>
                <c:pt idx="64">
                  <c:v>347.19899999999978</c:v>
                </c:pt>
                <c:pt idx="65">
                  <c:v>348.02699999999982</c:v>
                </c:pt>
                <c:pt idx="66">
                  <c:v>348.84899999999999</c:v>
                </c:pt>
                <c:pt idx="67">
                  <c:v>349.67</c:v>
                </c:pt>
                <c:pt idx="68">
                  <c:v>350.49099999999981</c:v>
                </c:pt>
                <c:pt idx="69">
                  <c:v>351.31299999999999</c:v>
                </c:pt>
                <c:pt idx="70">
                  <c:v>352.13699999999977</c:v>
                </c:pt>
                <c:pt idx="71">
                  <c:v>352.95799999999991</c:v>
                </c:pt>
                <c:pt idx="72">
                  <c:v>353.78699999999981</c:v>
                </c:pt>
                <c:pt idx="73">
                  <c:v>354.61500000000001</c:v>
                </c:pt>
                <c:pt idx="74">
                  <c:v>355.43899999999979</c:v>
                </c:pt>
                <c:pt idx="75">
                  <c:v>356.26599999999979</c:v>
                </c:pt>
                <c:pt idx="76">
                  <c:v>357.09199999999981</c:v>
                </c:pt>
                <c:pt idx="77">
                  <c:v>357.91499999999979</c:v>
                </c:pt>
                <c:pt idx="78">
                  <c:v>358.73899999999981</c:v>
                </c:pt>
                <c:pt idx="79">
                  <c:v>359.565</c:v>
                </c:pt>
                <c:pt idx="80">
                  <c:v>360.39799999999991</c:v>
                </c:pt>
                <c:pt idx="81">
                  <c:v>361.22299999999979</c:v>
                </c:pt>
                <c:pt idx="82">
                  <c:v>362.04300000000001</c:v>
                </c:pt>
                <c:pt idx="83">
                  <c:v>362.851</c:v>
                </c:pt>
                <c:pt idx="84">
                  <c:v>363.65899999999999</c:v>
                </c:pt>
                <c:pt idx="85">
                  <c:v>364.46799999999979</c:v>
                </c:pt>
                <c:pt idx="86">
                  <c:v>365.27799999999979</c:v>
                </c:pt>
                <c:pt idx="87">
                  <c:v>366.08</c:v>
                </c:pt>
                <c:pt idx="88">
                  <c:v>366.88199999999978</c:v>
                </c:pt>
                <c:pt idx="89">
                  <c:v>367.67899999999992</c:v>
                </c:pt>
                <c:pt idx="90">
                  <c:v>368.47199999999981</c:v>
                </c:pt>
                <c:pt idx="91">
                  <c:v>369.26900000000001</c:v>
                </c:pt>
                <c:pt idx="92">
                  <c:v>370.06899999999979</c:v>
                </c:pt>
                <c:pt idx="93">
                  <c:v>370.87399999999991</c:v>
                </c:pt>
                <c:pt idx="94">
                  <c:v>371.67399999999992</c:v>
                </c:pt>
                <c:pt idx="95">
                  <c:v>372.47199999999981</c:v>
                </c:pt>
                <c:pt idx="96">
                  <c:v>373.267</c:v>
                </c:pt>
                <c:pt idx="97">
                  <c:v>374.06299999999999</c:v>
                </c:pt>
                <c:pt idx="98">
                  <c:v>374.86199999999991</c:v>
                </c:pt>
                <c:pt idx="99">
                  <c:v>375.66399999999999</c:v>
                </c:pt>
                <c:pt idx="100">
                  <c:v>376.46699999999981</c:v>
                </c:pt>
                <c:pt idx="101">
                  <c:v>377.26499999999999</c:v>
                </c:pt>
                <c:pt idx="102">
                  <c:v>378.05499999999989</c:v>
                </c:pt>
                <c:pt idx="103">
                  <c:v>378.846</c:v>
                </c:pt>
                <c:pt idx="104">
                  <c:v>379.63699999999977</c:v>
                </c:pt>
                <c:pt idx="105">
                  <c:v>380.43599999999981</c:v>
                </c:pt>
                <c:pt idx="106">
                  <c:v>381.2369999999998</c:v>
                </c:pt>
                <c:pt idx="107">
                  <c:v>382.03299999999979</c:v>
                </c:pt>
                <c:pt idx="108">
                  <c:v>382.82899999999978</c:v>
                </c:pt>
                <c:pt idx="109">
                  <c:v>383.62599999999992</c:v>
                </c:pt>
                <c:pt idx="110">
                  <c:v>384.41899999999981</c:v>
                </c:pt>
                <c:pt idx="111">
                  <c:v>385.21</c:v>
                </c:pt>
                <c:pt idx="112">
                  <c:v>385.9939999999998</c:v>
                </c:pt>
                <c:pt idx="113">
                  <c:v>386.77499999999992</c:v>
                </c:pt>
                <c:pt idx="114">
                  <c:v>387.565</c:v>
                </c:pt>
                <c:pt idx="115">
                  <c:v>388.36399999999992</c:v>
                </c:pt>
                <c:pt idx="116">
                  <c:v>389.16</c:v>
                </c:pt>
                <c:pt idx="117">
                  <c:v>389.96</c:v>
                </c:pt>
                <c:pt idx="118">
                  <c:v>390.76099999999991</c:v>
                </c:pt>
                <c:pt idx="119">
                  <c:v>391.55599999999993</c:v>
                </c:pt>
                <c:pt idx="120">
                  <c:v>392.34800000000001</c:v>
                </c:pt>
                <c:pt idx="121">
                  <c:v>393.14100000000002</c:v>
                </c:pt>
                <c:pt idx="122">
                  <c:v>393.94099999999992</c:v>
                </c:pt>
                <c:pt idx="123">
                  <c:v>394.74199999999979</c:v>
                </c:pt>
                <c:pt idx="124">
                  <c:v>395.57799999999992</c:v>
                </c:pt>
                <c:pt idx="125">
                  <c:v>396.43799999999982</c:v>
                </c:pt>
                <c:pt idx="126">
                  <c:v>397.30199999999991</c:v>
                </c:pt>
                <c:pt idx="127">
                  <c:v>398.17199999999991</c:v>
                </c:pt>
                <c:pt idx="128">
                  <c:v>399.04599999999999</c:v>
                </c:pt>
                <c:pt idx="129">
                  <c:v>399.91599999999983</c:v>
                </c:pt>
                <c:pt idx="130">
                  <c:v>400.78599999999977</c:v>
                </c:pt>
                <c:pt idx="131">
                  <c:v>401.65499999999997</c:v>
                </c:pt>
                <c:pt idx="132">
                  <c:v>402.524</c:v>
                </c:pt>
                <c:pt idx="133">
                  <c:v>403.39099999999979</c:v>
                </c:pt>
                <c:pt idx="134">
                  <c:v>404.25799999999992</c:v>
                </c:pt>
                <c:pt idx="135">
                  <c:v>405.12199999999979</c:v>
                </c:pt>
                <c:pt idx="136">
                  <c:v>405.99099999999981</c:v>
                </c:pt>
                <c:pt idx="137">
                  <c:v>406.85500000000002</c:v>
                </c:pt>
                <c:pt idx="138">
                  <c:v>407.72299999999979</c:v>
                </c:pt>
                <c:pt idx="139">
                  <c:v>408.601</c:v>
                </c:pt>
                <c:pt idx="140">
                  <c:v>409.47599999999977</c:v>
                </c:pt>
                <c:pt idx="141">
                  <c:v>410.35</c:v>
                </c:pt>
                <c:pt idx="142">
                  <c:v>411.22299999999979</c:v>
                </c:pt>
                <c:pt idx="143">
                  <c:v>412.09799999999979</c:v>
                </c:pt>
                <c:pt idx="144">
                  <c:v>412.96899999999982</c:v>
                </c:pt>
                <c:pt idx="145">
                  <c:v>413.84300000000002</c:v>
                </c:pt>
                <c:pt idx="146">
                  <c:v>414.71499999999992</c:v>
                </c:pt>
                <c:pt idx="147">
                  <c:v>415.577</c:v>
                </c:pt>
                <c:pt idx="148">
                  <c:v>416.43999999999983</c:v>
                </c:pt>
                <c:pt idx="149">
                  <c:v>417.30499999999989</c:v>
                </c:pt>
                <c:pt idx="150">
                  <c:v>418.16899999999993</c:v>
                </c:pt>
                <c:pt idx="151">
                  <c:v>419.02799999999979</c:v>
                </c:pt>
                <c:pt idx="152">
                  <c:v>419.88299999999992</c:v>
                </c:pt>
                <c:pt idx="153">
                  <c:v>420.74599999999992</c:v>
                </c:pt>
                <c:pt idx="154">
                  <c:v>421.61500000000001</c:v>
                </c:pt>
                <c:pt idx="155">
                  <c:v>422.48299999999978</c:v>
                </c:pt>
                <c:pt idx="156">
                  <c:v>423.351</c:v>
                </c:pt>
                <c:pt idx="157">
                  <c:v>424.21199999999982</c:v>
                </c:pt>
                <c:pt idx="158">
                  <c:v>425.077</c:v>
                </c:pt>
                <c:pt idx="159">
                  <c:v>425.94799999999992</c:v>
                </c:pt>
                <c:pt idx="160">
                  <c:v>426.82399999999978</c:v>
                </c:pt>
                <c:pt idx="161">
                  <c:v>427.70099999999991</c:v>
                </c:pt>
                <c:pt idx="162">
                  <c:v>428.56799999999993</c:v>
                </c:pt>
                <c:pt idx="163">
                  <c:v>429.43099999999981</c:v>
                </c:pt>
                <c:pt idx="164">
                  <c:v>430.2969999999998</c:v>
                </c:pt>
                <c:pt idx="165">
                  <c:v>431.15199999999999</c:v>
                </c:pt>
                <c:pt idx="166">
                  <c:v>432.00400000000002</c:v>
                </c:pt>
                <c:pt idx="167">
                  <c:v>432.86099999999999</c:v>
                </c:pt>
                <c:pt idx="168">
                  <c:v>433.71100000000001</c:v>
                </c:pt>
                <c:pt idx="169">
                  <c:v>434.56099999999992</c:v>
                </c:pt>
                <c:pt idx="170">
                  <c:v>435.41199999999981</c:v>
                </c:pt>
                <c:pt idx="171">
                  <c:v>436.26299999999992</c:v>
                </c:pt>
                <c:pt idx="172">
                  <c:v>437.12199999999979</c:v>
                </c:pt>
                <c:pt idx="173">
                  <c:v>437.98099999999982</c:v>
                </c:pt>
                <c:pt idx="174">
                  <c:v>438.83600000000001</c:v>
                </c:pt>
                <c:pt idx="175">
                  <c:v>439.68999999999988</c:v>
                </c:pt>
                <c:pt idx="176">
                  <c:v>440.548</c:v>
                </c:pt>
                <c:pt idx="177">
                  <c:v>441.40499999999992</c:v>
                </c:pt>
                <c:pt idx="178">
                  <c:v>442.26499999999999</c:v>
                </c:pt>
                <c:pt idx="179">
                  <c:v>443.13299999999992</c:v>
                </c:pt>
                <c:pt idx="180">
                  <c:v>444.00199999999978</c:v>
                </c:pt>
                <c:pt idx="181">
                  <c:v>444.86500000000001</c:v>
                </c:pt>
                <c:pt idx="182">
                  <c:v>445.72499999999991</c:v>
                </c:pt>
                <c:pt idx="183">
                  <c:v>446.59</c:v>
                </c:pt>
                <c:pt idx="184">
                  <c:v>447.45499999999993</c:v>
                </c:pt>
                <c:pt idx="185">
                  <c:v>448.32299999999992</c:v>
                </c:pt>
                <c:pt idx="186">
                  <c:v>449.19499999999988</c:v>
                </c:pt>
                <c:pt idx="187">
                  <c:v>450.072</c:v>
                </c:pt>
                <c:pt idx="188">
                  <c:v>450.94799999999992</c:v>
                </c:pt>
                <c:pt idx="189">
                  <c:v>451.82099999999991</c:v>
                </c:pt>
                <c:pt idx="190">
                  <c:v>452.68499999999989</c:v>
                </c:pt>
                <c:pt idx="191">
                  <c:v>453.553</c:v>
                </c:pt>
                <c:pt idx="192">
                  <c:v>454.42299999999977</c:v>
                </c:pt>
                <c:pt idx="193">
                  <c:v>455.2969999999998</c:v>
                </c:pt>
                <c:pt idx="194">
                  <c:v>456.16399999999999</c:v>
                </c:pt>
                <c:pt idx="195">
                  <c:v>457.02699999999982</c:v>
                </c:pt>
                <c:pt idx="196">
                  <c:v>457.88199999999978</c:v>
                </c:pt>
                <c:pt idx="197">
                  <c:v>458.72899999999981</c:v>
                </c:pt>
                <c:pt idx="198">
                  <c:v>459.577</c:v>
                </c:pt>
                <c:pt idx="199">
                  <c:v>460.42999999999978</c:v>
                </c:pt>
                <c:pt idx="200">
                  <c:v>461.27799999999979</c:v>
                </c:pt>
                <c:pt idx="201">
                  <c:v>462.12199999999979</c:v>
                </c:pt>
                <c:pt idx="202">
                  <c:v>462.97199999999981</c:v>
                </c:pt>
                <c:pt idx="203">
                  <c:v>463.81799999999993</c:v>
                </c:pt>
                <c:pt idx="204">
                  <c:v>464.65800000000002</c:v>
                </c:pt>
                <c:pt idx="205">
                  <c:v>465.50299999999999</c:v>
                </c:pt>
                <c:pt idx="206">
                  <c:v>466.34699999999992</c:v>
                </c:pt>
                <c:pt idx="207">
                  <c:v>467.197</c:v>
                </c:pt>
                <c:pt idx="208">
                  <c:v>468.048</c:v>
                </c:pt>
                <c:pt idx="209">
                  <c:v>468.90099999999978</c:v>
                </c:pt>
                <c:pt idx="210">
                  <c:v>469.75099999999992</c:v>
                </c:pt>
                <c:pt idx="211">
                  <c:v>470.60199999999992</c:v>
                </c:pt>
                <c:pt idx="212">
                  <c:v>471.44499999999988</c:v>
                </c:pt>
                <c:pt idx="213">
                  <c:v>472.29799999999977</c:v>
                </c:pt>
                <c:pt idx="214">
                  <c:v>473.16199999999992</c:v>
                </c:pt>
                <c:pt idx="215">
                  <c:v>474.01900000000001</c:v>
                </c:pt>
                <c:pt idx="216">
                  <c:v>474.875</c:v>
                </c:pt>
                <c:pt idx="217">
                  <c:v>475.72299999999979</c:v>
                </c:pt>
                <c:pt idx="218">
                  <c:v>476.56999999999988</c:v>
                </c:pt>
                <c:pt idx="219">
                  <c:v>477.41599999999983</c:v>
                </c:pt>
                <c:pt idx="220">
                  <c:v>478.26099999999991</c:v>
                </c:pt>
                <c:pt idx="221">
                  <c:v>479.10500000000002</c:v>
                </c:pt>
                <c:pt idx="222">
                  <c:v>479.95</c:v>
                </c:pt>
                <c:pt idx="223">
                  <c:v>480.79099999999983</c:v>
                </c:pt>
                <c:pt idx="224">
                  <c:v>481.63099999999991</c:v>
                </c:pt>
                <c:pt idx="225">
                  <c:v>482.47399999999982</c:v>
                </c:pt>
                <c:pt idx="226">
                  <c:v>483.31599999999992</c:v>
                </c:pt>
                <c:pt idx="227">
                  <c:v>484.16500000000002</c:v>
                </c:pt>
                <c:pt idx="228">
                  <c:v>485.01400000000001</c:v>
                </c:pt>
                <c:pt idx="229">
                  <c:v>485.85500000000002</c:v>
                </c:pt>
                <c:pt idx="230">
                  <c:v>486.697</c:v>
                </c:pt>
                <c:pt idx="231">
                  <c:v>487.54099999999988</c:v>
                </c:pt>
                <c:pt idx="232">
                  <c:v>488.38299999999992</c:v>
                </c:pt>
                <c:pt idx="233">
                  <c:v>489.23</c:v>
                </c:pt>
                <c:pt idx="234">
                  <c:v>490.08</c:v>
                </c:pt>
                <c:pt idx="235">
                  <c:v>490.92799999999983</c:v>
                </c:pt>
                <c:pt idx="236">
                  <c:v>491.77799999999979</c:v>
                </c:pt>
                <c:pt idx="237">
                  <c:v>492.63099999999991</c:v>
                </c:pt>
                <c:pt idx="238">
                  <c:v>493.49099999999981</c:v>
                </c:pt>
                <c:pt idx="239">
                  <c:v>494.35399999999993</c:v>
                </c:pt>
                <c:pt idx="240">
                  <c:v>495.21699999999981</c:v>
                </c:pt>
                <c:pt idx="241">
                  <c:v>496.077</c:v>
                </c:pt>
                <c:pt idx="242">
                  <c:v>496.92699999999979</c:v>
                </c:pt>
                <c:pt idx="243">
                  <c:v>497.76900000000001</c:v>
                </c:pt>
                <c:pt idx="244">
                  <c:v>498.60500000000002</c:v>
                </c:pt>
                <c:pt idx="245">
                  <c:v>499.44399999999979</c:v>
                </c:pt>
                <c:pt idx="246">
                  <c:v>500.28199999999981</c:v>
                </c:pt>
                <c:pt idx="247">
                  <c:v>501.11500000000001</c:v>
                </c:pt>
                <c:pt idx="248">
                  <c:v>501.94799999999992</c:v>
                </c:pt>
                <c:pt idx="249">
                  <c:v>502.78599999999977</c:v>
                </c:pt>
                <c:pt idx="250">
                  <c:v>503.62299999999999</c:v>
                </c:pt>
                <c:pt idx="251">
                  <c:v>504.46100000000001</c:v>
                </c:pt>
                <c:pt idx="252">
                  <c:v>505.29599999999982</c:v>
                </c:pt>
                <c:pt idx="253">
                  <c:v>506.12399999999991</c:v>
                </c:pt>
                <c:pt idx="254">
                  <c:v>506.95</c:v>
                </c:pt>
                <c:pt idx="255">
                  <c:v>507.78</c:v>
                </c:pt>
                <c:pt idx="256">
                  <c:v>508.60799999999989</c:v>
                </c:pt>
                <c:pt idx="257">
                  <c:v>509.43899999999979</c:v>
                </c:pt>
                <c:pt idx="258">
                  <c:v>510.27199999999982</c:v>
                </c:pt>
                <c:pt idx="259">
                  <c:v>511.10799999999989</c:v>
                </c:pt>
                <c:pt idx="260">
                  <c:v>511.947</c:v>
                </c:pt>
                <c:pt idx="261">
                  <c:v>512.78599999999994</c:v>
                </c:pt>
                <c:pt idx="262">
                  <c:v>513.62900000000002</c:v>
                </c:pt>
                <c:pt idx="263">
                  <c:v>514.476</c:v>
                </c:pt>
                <c:pt idx="264">
                  <c:v>515.32499999999982</c:v>
                </c:pt>
                <c:pt idx="265">
                  <c:v>516.16599999999971</c:v>
                </c:pt>
                <c:pt idx="266">
                  <c:v>517.01</c:v>
                </c:pt>
                <c:pt idx="267">
                  <c:v>517.85599999999977</c:v>
                </c:pt>
                <c:pt idx="268">
                  <c:v>518.70000000000005</c:v>
                </c:pt>
                <c:pt idx="269">
                  <c:v>519.54599999999971</c:v>
                </c:pt>
                <c:pt idx="270">
                  <c:v>520.38699999999972</c:v>
                </c:pt>
                <c:pt idx="271">
                  <c:v>521.22900000000004</c:v>
                </c:pt>
                <c:pt idx="272">
                  <c:v>522.07799999999997</c:v>
                </c:pt>
                <c:pt idx="273">
                  <c:v>522.93099999999981</c:v>
                </c:pt>
                <c:pt idx="274">
                  <c:v>523.77700000000004</c:v>
                </c:pt>
                <c:pt idx="275">
                  <c:v>524.62400000000002</c:v>
                </c:pt>
                <c:pt idx="276">
                  <c:v>525.47500000000002</c:v>
                </c:pt>
                <c:pt idx="277">
                  <c:v>526.32099999999969</c:v>
                </c:pt>
                <c:pt idx="278">
                  <c:v>527.16300000000001</c:v>
                </c:pt>
                <c:pt idx="279">
                  <c:v>528.00400000000002</c:v>
                </c:pt>
                <c:pt idx="280">
                  <c:v>528.85399999999981</c:v>
                </c:pt>
                <c:pt idx="281">
                  <c:v>529.69899999999996</c:v>
                </c:pt>
                <c:pt idx="282">
                  <c:v>530.54199999999969</c:v>
                </c:pt>
                <c:pt idx="283">
                  <c:v>531.39</c:v>
                </c:pt>
                <c:pt idx="284">
                  <c:v>532.24199999999996</c:v>
                </c:pt>
                <c:pt idx="285">
                  <c:v>533.09199999999998</c:v>
                </c:pt>
                <c:pt idx="286">
                  <c:v>533.94499999999971</c:v>
                </c:pt>
                <c:pt idx="287">
                  <c:v>534.803</c:v>
                </c:pt>
                <c:pt idx="288">
                  <c:v>535.66100000000006</c:v>
                </c:pt>
                <c:pt idx="289">
                  <c:v>536.5139999999999</c:v>
                </c:pt>
                <c:pt idx="290">
                  <c:v>537.36899999999969</c:v>
                </c:pt>
                <c:pt idx="291">
                  <c:v>538.221</c:v>
                </c:pt>
                <c:pt idx="292">
                  <c:v>539.077</c:v>
                </c:pt>
                <c:pt idx="293">
                  <c:v>539.93699999999967</c:v>
                </c:pt>
                <c:pt idx="294">
                  <c:v>540.79700000000003</c:v>
                </c:pt>
                <c:pt idx="295">
                  <c:v>541.65199999999982</c:v>
                </c:pt>
                <c:pt idx="296">
                  <c:v>542.50800000000004</c:v>
                </c:pt>
                <c:pt idx="297">
                  <c:v>543.36199999999974</c:v>
                </c:pt>
                <c:pt idx="298">
                  <c:v>544.21799999999996</c:v>
                </c:pt>
                <c:pt idx="299">
                  <c:v>545.07100000000003</c:v>
                </c:pt>
                <c:pt idx="300">
                  <c:v>545.92699999999968</c:v>
                </c:pt>
                <c:pt idx="301">
                  <c:v>546.78600000000006</c:v>
                </c:pt>
                <c:pt idx="302">
                  <c:v>547.63499999999999</c:v>
                </c:pt>
                <c:pt idx="303">
                  <c:v>548.4849999999999</c:v>
                </c:pt>
                <c:pt idx="304">
                  <c:v>549.33899999999971</c:v>
                </c:pt>
                <c:pt idx="305">
                  <c:v>550.18899999999996</c:v>
                </c:pt>
                <c:pt idx="306">
                  <c:v>551.03600000000006</c:v>
                </c:pt>
                <c:pt idx="307">
                  <c:v>551.88300000000004</c:v>
                </c:pt>
                <c:pt idx="308">
                  <c:v>552.72699999999998</c:v>
                </c:pt>
                <c:pt idx="309">
                  <c:v>553.57399999999996</c:v>
                </c:pt>
                <c:pt idx="310">
                  <c:v>554.41699999999969</c:v>
                </c:pt>
                <c:pt idx="311">
                  <c:v>555.26499999999999</c:v>
                </c:pt>
                <c:pt idx="312">
                  <c:v>556.12</c:v>
                </c:pt>
                <c:pt idx="313">
                  <c:v>556.97199999999998</c:v>
                </c:pt>
                <c:pt idx="314">
                  <c:v>557.81999999999971</c:v>
                </c:pt>
                <c:pt idx="315">
                  <c:v>558.66300000000001</c:v>
                </c:pt>
                <c:pt idx="316">
                  <c:v>559.50099999999998</c:v>
                </c:pt>
                <c:pt idx="317">
                  <c:v>560.33400000000006</c:v>
                </c:pt>
                <c:pt idx="318">
                  <c:v>561.16999999999996</c:v>
                </c:pt>
                <c:pt idx="319">
                  <c:v>562.01099999999997</c:v>
                </c:pt>
                <c:pt idx="320">
                  <c:v>562.85199999999975</c:v>
                </c:pt>
                <c:pt idx="321">
                  <c:v>563.68799999999999</c:v>
                </c:pt>
                <c:pt idx="322">
                  <c:v>564.51599999999996</c:v>
                </c:pt>
                <c:pt idx="323">
                  <c:v>565.34199999999976</c:v>
                </c:pt>
                <c:pt idx="324">
                  <c:v>566.16999999999996</c:v>
                </c:pt>
                <c:pt idx="325">
                  <c:v>566.99699999999996</c:v>
                </c:pt>
                <c:pt idx="326">
                  <c:v>567.83400000000006</c:v>
                </c:pt>
                <c:pt idx="327">
                  <c:v>568.673</c:v>
                </c:pt>
                <c:pt idx="328">
                  <c:v>569.51</c:v>
                </c:pt>
                <c:pt idx="329">
                  <c:v>570.34799999999962</c:v>
                </c:pt>
                <c:pt idx="330">
                  <c:v>571.18899999999996</c:v>
                </c:pt>
                <c:pt idx="331">
                  <c:v>572.02699999999982</c:v>
                </c:pt>
                <c:pt idx="332">
                  <c:v>572.86899999999969</c:v>
                </c:pt>
                <c:pt idx="333">
                  <c:v>573.71400000000006</c:v>
                </c:pt>
                <c:pt idx="334">
                  <c:v>574.55799999999977</c:v>
                </c:pt>
                <c:pt idx="335">
                  <c:v>575.40099999999973</c:v>
                </c:pt>
                <c:pt idx="336">
                  <c:v>576.24199999999996</c:v>
                </c:pt>
                <c:pt idx="337">
                  <c:v>577.08900000000006</c:v>
                </c:pt>
                <c:pt idx="338">
                  <c:v>577.92999999999972</c:v>
                </c:pt>
                <c:pt idx="339">
                  <c:v>578.77</c:v>
                </c:pt>
                <c:pt idx="340">
                  <c:v>579.60900000000004</c:v>
                </c:pt>
                <c:pt idx="341">
                  <c:v>580.45599999999968</c:v>
                </c:pt>
                <c:pt idx="342">
                  <c:v>581.30599999999981</c:v>
                </c:pt>
                <c:pt idx="343">
                  <c:v>582.15899999999999</c:v>
                </c:pt>
                <c:pt idx="344">
                  <c:v>583.0139999999999</c:v>
                </c:pt>
                <c:pt idx="345">
                  <c:v>583.86699999999962</c:v>
                </c:pt>
                <c:pt idx="346">
                  <c:v>584.71799999999996</c:v>
                </c:pt>
                <c:pt idx="347">
                  <c:v>585.56699999999978</c:v>
                </c:pt>
                <c:pt idx="348">
                  <c:v>586.41599999999971</c:v>
                </c:pt>
                <c:pt idx="349">
                  <c:v>587.26699999999983</c:v>
                </c:pt>
                <c:pt idx="350">
                  <c:v>588.11699999999996</c:v>
                </c:pt>
                <c:pt idx="351">
                  <c:v>588.97</c:v>
                </c:pt>
                <c:pt idx="352">
                  <c:v>589.82199999999978</c:v>
                </c:pt>
                <c:pt idx="353">
                  <c:v>590.67399999999998</c:v>
                </c:pt>
                <c:pt idx="354">
                  <c:v>591.529</c:v>
                </c:pt>
                <c:pt idx="355">
                  <c:v>592.3889999999999</c:v>
                </c:pt>
                <c:pt idx="356">
                  <c:v>593.24900000000002</c:v>
                </c:pt>
                <c:pt idx="357">
                  <c:v>594.11199999999997</c:v>
                </c:pt>
                <c:pt idx="358">
                  <c:v>594.97500000000002</c:v>
                </c:pt>
                <c:pt idx="359">
                  <c:v>595.83799999999974</c:v>
                </c:pt>
                <c:pt idx="360">
                  <c:v>596.69899999999996</c:v>
                </c:pt>
                <c:pt idx="361">
                  <c:v>597.55899999999997</c:v>
                </c:pt>
                <c:pt idx="362">
                  <c:v>598.41199999999981</c:v>
                </c:pt>
                <c:pt idx="363">
                  <c:v>599.26499999999999</c:v>
                </c:pt>
                <c:pt idx="364">
                  <c:v>600.11799999999971</c:v>
                </c:pt>
                <c:pt idx="365">
                  <c:v>600.96599999999967</c:v>
                </c:pt>
                <c:pt idx="366">
                  <c:v>601.81099999999969</c:v>
                </c:pt>
                <c:pt idx="367">
                  <c:v>602.65899999999999</c:v>
                </c:pt>
                <c:pt idx="368">
                  <c:v>603.5139999999999</c:v>
                </c:pt>
                <c:pt idx="369">
                  <c:v>604.36799999999948</c:v>
                </c:pt>
                <c:pt idx="370">
                  <c:v>605.221</c:v>
                </c:pt>
                <c:pt idx="371">
                  <c:v>606.072</c:v>
                </c:pt>
                <c:pt idx="372">
                  <c:v>606.92499999999973</c:v>
                </c:pt>
                <c:pt idx="373">
                  <c:v>607.77599999999995</c:v>
                </c:pt>
                <c:pt idx="374">
                  <c:v>608.63099999999997</c:v>
                </c:pt>
                <c:pt idx="375">
                  <c:v>609.48400000000004</c:v>
                </c:pt>
                <c:pt idx="376">
                  <c:v>610.33699999999976</c:v>
                </c:pt>
                <c:pt idx="377">
                  <c:v>611.18399999999997</c:v>
                </c:pt>
                <c:pt idx="378">
                  <c:v>612.02800000000002</c:v>
                </c:pt>
                <c:pt idx="379">
                  <c:v>612.87699999999973</c:v>
                </c:pt>
                <c:pt idx="380">
                  <c:v>613.72400000000005</c:v>
                </c:pt>
                <c:pt idx="381">
                  <c:v>614.56999999999971</c:v>
                </c:pt>
                <c:pt idx="382">
                  <c:v>615.41899999999998</c:v>
                </c:pt>
                <c:pt idx="383">
                  <c:v>616.27099999999996</c:v>
                </c:pt>
                <c:pt idx="384">
                  <c:v>617.12900000000002</c:v>
                </c:pt>
                <c:pt idx="385">
                  <c:v>617.995</c:v>
                </c:pt>
                <c:pt idx="386">
                  <c:v>618.85699999999974</c:v>
                </c:pt>
                <c:pt idx="387">
                  <c:v>619.71199999999999</c:v>
                </c:pt>
                <c:pt idx="388">
                  <c:v>620.56199999999967</c:v>
                </c:pt>
                <c:pt idx="389">
                  <c:v>621.41100000000006</c:v>
                </c:pt>
                <c:pt idx="390">
                  <c:v>622.25800000000004</c:v>
                </c:pt>
                <c:pt idx="391">
                  <c:v>623.10199999999998</c:v>
                </c:pt>
                <c:pt idx="392">
                  <c:v>623.95399999999972</c:v>
                </c:pt>
                <c:pt idx="393">
                  <c:v>624.81099999999969</c:v>
                </c:pt>
                <c:pt idx="394">
                  <c:v>625.67399999999998</c:v>
                </c:pt>
                <c:pt idx="395">
                  <c:v>626.53399999999999</c:v>
                </c:pt>
                <c:pt idx="396">
                  <c:v>627.39300000000003</c:v>
                </c:pt>
                <c:pt idx="397">
                  <c:v>628.24699999999996</c:v>
                </c:pt>
                <c:pt idx="398">
                  <c:v>629.1</c:v>
                </c:pt>
                <c:pt idx="399">
                  <c:v>629.95599999999968</c:v>
                </c:pt>
                <c:pt idx="400">
                  <c:v>630.81999999999971</c:v>
                </c:pt>
                <c:pt idx="401">
                  <c:v>631.68499999999995</c:v>
                </c:pt>
                <c:pt idx="402">
                  <c:v>632.548</c:v>
                </c:pt>
                <c:pt idx="403">
                  <c:v>633.41499999999996</c:v>
                </c:pt>
                <c:pt idx="404">
                  <c:v>634.27700000000004</c:v>
                </c:pt>
                <c:pt idx="405">
                  <c:v>635.1389999999999</c:v>
                </c:pt>
                <c:pt idx="406">
                  <c:v>636.00599999999997</c:v>
                </c:pt>
                <c:pt idx="407">
                  <c:v>636.87099999999998</c:v>
                </c:pt>
                <c:pt idx="408">
                  <c:v>637.7349999999999</c:v>
                </c:pt>
                <c:pt idx="409">
                  <c:v>638.59400000000005</c:v>
                </c:pt>
                <c:pt idx="410">
                  <c:v>639.45699999999977</c:v>
                </c:pt>
                <c:pt idx="411">
                  <c:v>640.31899999999996</c:v>
                </c:pt>
                <c:pt idx="412">
                  <c:v>641.17999999999995</c:v>
                </c:pt>
                <c:pt idx="413">
                  <c:v>642.03800000000001</c:v>
                </c:pt>
                <c:pt idx="414">
                  <c:v>642.89799999999968</c:v>
                </c:pt>
                <c:pt idx="415">
                  <c:v>643.75800000000004</c:v>
                </c:pt>
                <c:pt idx="416">
                  <c:v>644.61300000000006</c:v>
                </c:pt>
                <c:pt idx="417">
                  <c:v>645.46299999999974</c:v>
                </c:pt>
                <c:pt idx="418">
                  <c:v>646.31399999999996</c:v>
                </c:pt>
                <c:pt idx="419">
                  <c:v>647.16899999999998</c:v>
                </c:pt>
                <c:pt idx="420">
                  <c:v>648.02800000000002</c:v>
                </c:pt>
                <c:pt idx="421">
                  <c:v>648.88499999999999</c:v>
                </c:pt>
                <c:pt idx="422">
                  <c:v>649.74</c:v>
                </c:pt>
                <c:pt idx="423">
                  <c:v>650.59299999999996</c:v>
                </c:pt>
                <c:pt idx="424">
                  <c:v>651.44199999999978</c:v>
                </c:pt>
                <c:pt idx="425">
                  <c:v>652.29100000000005</c:v>
                </c:pt>
                <c:pt idx="426">
                  <c:v>653.1389999999999</c:v>
                </c:pt>
                <c:pt idx="427">
                  <c:v>653.98699999999997</c:v>
                </c:pt>
                <c:pt idx="428">
                  <c:v>654.83400000000006</c:v>
                </c:pt>
                <c:pt idx="429">
                  <c:v>655.6869999999999</c:v>
                </c:pt>
                <c:pt idx="430">
                  <c:v>656.54599999999982</c:v>
                </c:pt>
                <c:pt idx="431">
                  <c:v>657.40099999999973</c:v>
                </c:pt>
                <c:pt idx="432">
                  <c:v>658.255</c:v>
                </c:pt>
                <c:pt idx="433">
                  <c:v>659.1099999999999</c:v>
                </c:pt>
                <c:pt idx="434">
                  <c:v>659.96199999999976</c:v>
                </c:pt>
                <c:pt idx="435">
                  <c:v>660.81099999999969</c:v>
                </c:pt>
                <c:pt idx="436">
                  <c:v>661.66100000000006</c:v>
                </c:pt>
                <c:pt idx="437">
                  <c:v>662.5139999999999</c:v>
                </c:pt>
                <c:pt idx="438">
                  <c:v>663.37</c:v>
                </c:pt>
                <c:pt idx="439">
                  <c:v>664.22699999999998</c:v>
                </c:pt>
                <c:pt idx="440">
                  <c:v>665.09</c:v>
                </c:pt>
                <c:pt idx="441">
                  <c:v>665.95599999999968</c:v>
                </c:pt>
                <c:pt idx="442">
                  <c:v>666.8159999999998</c:v>
                </c:pt>
                <c:pt idx="443">
                  <c:v>667.66799999999967</c:v>
                </c:pt>
                <c:pt idx="444">
                  <c:v>668.51599999999996</c:v>
                </c:pt>
                <c:pt idx="445">
                  <c:v>669.36099999999976</c:v>
                </c:pt>
                <c:pt idx="446">
                  <c:v>670.21299999999997</c:v>
                </c:pt>
                <c:pt idx="447">
                  <c:v>671.072</c:v>
                </c:pt>
                <c:pt idx="448">
                  <c:v>671.93599999999969</c:v>
                </c:pt>
                <c:pt idx="449">
                  <c:v>672.8009999999997</c:v>
                </c:pt>
                <c:pt idx="450">
                  <c:v>673.66599999999971</c:v>
                </c:pt>
                <c:pt idx="451">
                  <c:v>674.52800000000002</c:v>
                </c:pt>
                <c:pt idx="452">
                  <c:v>675.3889999999999</c:v>
                </c:pt>
                <c:pt idx="453">
                  <c:v>676.25199999999973</c:v>
                </c:pt>
                <c:pt idx="454">
                  <c:v>677.12400000000002</c:v>
                </c:pt>
                <c:pt idx="455">
                  <c:v>677.99299999999971</c:v>
                </c:pt>
                <c:pt idx="456">
                  <c:v>678.85099999999977</c:v>
                </c:pt>
                <c:pt idx="457">
                  <c:v>679.70299999999997</c:v>
                </c:pt>
                <c:pt idx="458">
                  <c:v>680.553</c:v>
                </c:pt>
                <c:pt idx="459">
                  <c:v>681.40199999999982</c:v>
                </c:pt>
                <c:pt idx="460">
                  <c:v>682.25199999999973</c:v>
                </c:pt>
                <c:pt idx="461">
                  <c:v>683.1099999999999</c:v>
                </c:pt>
                <c:pt idx="462">
                  <c:v>683.97299999999996</c:v>
                </c:pt>
                <c:pt idx="463">
                  <c:v>684.83299999999974</c:v>
                </c:pt>
                <c:pt idx="464">
                  <c:v>685.69</c:v>
                </c:pt>
                <c:pt idx="465">
                  <c:v>686.54599999999982</c:v>
                </c:pt>
                <c:pt idx="466">
                  <c:v>687.40099999999973</c:v>
                </c:pt>
                <c:pt idx="467">
                  <c:v>688.25199999999973</c:v>
                </c:pt>
                <c:pt idx="468">
                  <c:v>689.10699999999997</c:v>
                </c:pt>
                <c:pt idx="469">
                  <c:v>689.96699999999976</c:v>
                </c:pt>
                <c:pt idx="470">
                  <c:v>690.82899999999972</c:v>
                </c:pt>
                <c:pt idx="471">
                  <c:v>691.68399999999997</c:v>
                </c:pt>
                <c:pt idx="472">
                  <c:v>692.53399999999999</c:v>
                </c:pt>
                <c:pt idx="473">
                  <c:v>693.38799999999969</c:v>
                </c:pt>
                <c:pt idx="474">
                  <c:v>694.25199999999973</c:v>
                </c:pt>
                <c:pt idx="475">
                  <c:v>695.125</c:v>
                </c:pt>
                <c:pt idx="476">
                  <c:v>695.99299999999971</c:v>
                </c:pt>
                <c:pt idx="477">
                  <c:v>696.8529999999995</c:v>
                </c:pt>
                <c:pt idx="478">
                  <c:v>697.71400000000006</c:v>
                </c:pt>
                <c:pt idx="479">
                  <c:v>698.57299999999998</c:v>
                </c:pt>
                <c:pt idx="480">
                  <c:v>699.42699999999968</c:v>
                </c:pt>
                <c:pt idx="481">
                  <c:v>700.27800000000002</c:v>
                </c:pt>
                <c:pt idx="482">
                  <c:v>701.12599999999998</c:v>
                </c:pt>
                <c:pt idx="483">
                  <c:v>701.97299999999996</c:v>
                </c:pt>
                <c:pt idx="484">
                  <c:v>702.82399999999996</c:v>
                </c:pt>
                <c:pt idx="485">
                  <c:v>703.678</c:v>
                </c:pt>
                <c:pt idx="486">
                  <c:v>704.53600000000006</c:v>
                </c:pt>
                <c:pt idx="487">
                  <c:v>705.39300000000003</c:v>
                </c:pt>
                <c:pt idx="488">
                  <c:v>706.245</c:v>
                </c:pt>
                <c:pt idx="489">
                  <c:v>707.101</c:v>
                </c:pt>
                <c:pt idx="490">
                  <c:v>707.95299999999975</c:v>
                </c:pt>
                <c:pt idx="491">
                  <c:v>708.80599999999981</c:v>
                </c:pt>
                <c:pt idx="492">
                  <c:v>709.6569999999997</c:v>
                </c:pt>
                <c:pt idx="493">
                  <c:v>710.50700000000006</c:v>
                </c:pt>
                <c:pt idx="494">
                  <c:v>711.36099999999976</c:v>
                </c:pt>
                <c:pt idx="495">
                  <c:v>712.21500000000003</c:v>
                </c:pt>
                <c:pt idx="496">
                  <c:v>713.07500000000005</c:v>
                </c:pt>
                <c:pt idx="497">
                  <c:v>713.92899999999997</c:v>
                </c:pt>
                <c:pt idx="498">
                  <c:v>714.78899999999999</c:v>
                </c:pt>
                <c:pt idx="499">
                  <c:v>715.64799999999968</c:v>
                </c:pt>
                <c:pt idx="500">
                  <c:v>716.50199999999973</c:v>
                </c:pt>
                <c:pt idx="501">
                  <c:v>717.36300000000006</c:v>
                </c:pt>
                <c:pt idx="502">
                  <c:v>718.22400000000005</c:v>
                </c:pt>
                <c:pt idx="503">
                  <c:v>719.08500000000004</c:v>
                </c:pt>
                <c:pt idx="504">
                  <c:v>719.94399999999996</c:v>
                </c:pt>
                <c:pt idx="505">
                  <c:v>720.80499999999972</c:v>
                </c:pt>
                <c:pt idx="506">
                  <c:v>721.66399999999999</c:v>
                </c:pt>
                <c:pt idx="507">
                  <c:v>722.52199999999971</c:v>
                </c:pt>
                <c:pt idx="508">
                  <c:v>723.38099999999997</c:v>
                </c:pt>
                <c:pt idx="509">
                  <c:v>724.24199999999996</c:v>
                </c:pt>
                <c:pt idx="510">
                  <c:v>725.101</c:v>
                </c:pt>
                <c:pt idx="511">
                  <c:v>725.95599999999968</c:v>
                </c:pt>
                <c:pt idx="512">
                  <c:v>726.81199999999967</c:v>
                </c:pt>
                <c:pt idx="513">
                  <c:v>727.66899999999998</c:v>
                </c:pt>
                <c:pt idx="514">
                  <c:v>728.53</c:v>
                </c:pt>
                <c:pt idx="515">
                  <c:v>729.39099999999996</c:v>
                </c:pt>
                <c:pt idx="516">
                  <c:v>730.24800000000005</c:v>
                </c:pt>
                <c:pt idx="517">
                  <c:v>731.10599999999999</c:v>
                </c:pt>
                <c:pt idx="518">
                  <c:v>731.96799999999962</c:v>
                </c:pt>
                <c:pt idx="519">
                  <c:v>732.8299999999997</c:v>
                </c:pt>
                <c:pt idx="520">
                  <c:v>733.69100000000003</c:v>
                </c:pt>
                <c:pt idx="521">
                  <c:v>734.5509999999997</c:v>
                </c:pt>
                <c:pt idx="522">
                  <c:v>735.41699999999969</c:v>
                </c:pt>
                <c:pt idx="523">
                  <c:v>736.28099999999995</c:v>
                </c:pt>
                <c:pt idx="524">
                  <c:v>737.14300000000003</c:v>
                </c:pt>
                <c:pt idx="525">
                  <c:v>738.00599999999997</c:v>
                </c:pt>
                <c:pt idx="526">
                  <c:v>738.86799999999948</c:v>
                </c:pt>
                <c:pt idx="527">
                  <c:v>739.73400000000004</c:v>
                </c:pt>
                <c:pt idx="528">
                  <c:v>740.601</c:v>
                </c:pt>
                <c:pt idx="529">
                  <c:v>741.46799999999962</c:v>
                </c:pt>
                <c:pt idx="530">
                  <c:v>742.33799999999974</c:v>
                </c:pt>
                <c:pt idx="531">
                  <c:v>743.20699999999999</c:v>
                </c:pt>
                <c:pt idx="532">
                  <c:v>744.07399999999996</c:v>
                </c:pt>
                <c:pt idx="533">
                  <c:v>744.93699999999967</c:v>
                </c:pt>
                <c:pt idx="534">
                  <c:v>745.8009999999997</c:v>
                </c:pt>
                <c:pt idx="535">
                  <c:v>746.66199999999981</c:v>
                </c:pt>
                <c:pt idx="536">
                  <c:v>747.52499999999998</c:v>
                </c:pt>
                <c:pt idx="537">
                  <c:v>748.39099999999996</c:v>
                </c:pt>
                <c:pt idx="538">
                  <c:v>749.26099999999997</c:v>
                </c:pt>
                <c:pt idx="539">
                  <c:v>750.13499999999999</c:v>
                </c:pt>
                <c:pt idx="540">
                  <c:v>751.005</c:v>
                </c:pt>
                <c:pt idx="541">
                  <c:v>751.87199999999996</c:v>
                </c:pt>
                <c:pt idx="542">
                  <c:v>752.73900000000003</c:v>
                </c:pt>
                <c:pt idx="543">
                  <c:v>753.60599999999999</c:v>
                </c:pt>
                <c:pt idx="544">
                  <c:v>754.46499999999969</c:v>
                </c:pt>
                <c:pt idx="545">
                  <c:v>755.32499999999982</c:v>
                </c:pt>
                <c:pt idx="546">
                  <c:v>756.18</c:v>
                </c:pt>
                <c:pt idx="547">
                  <c:v>757.03299999999967</c:v>
                </c:pt>
                <c:pt idx="548">
                  <c:v>757.88799999999969</c:v>
                </c:pt>
                <c:pt idx="549">
                  <c:v>758.75400000000002</c:v>
                </c:pt>
                <c:pt idx="550">
                  <c:v>759.625</c:v>
                </c:pt>
                <c:pt idx="551">
                  <c:v>760.49400000000003</c:v>
                </c:pt>
                <c:pt idx="552">
                  <c:v>761.35999999999967</c:v>
                </c:pt>
                <c:pt idx="553">
                  <c:v>762.22299999999996</c:v>
                </c:pt>
                <c:pt idx="554">
                  <c:v>763.08699999999999</c:v>
                </c:pt>
                <c:pt idx="555">
                  <c:v>763.94599999999969</c:v>
                </c:pt>
                <c:pt idx="556">
                  <c:v>764.8</c:v>
                </c:pt>
                <c:pt idx="557">
                  <c:v>765.65599999999972</c:v>
                </c:pt>
                <c:pt idx="558">
                  <c:v>766.52</c:v>
                </c:pt>
                <c:pt idx="559">
                  <c:v>767.39300000000003</c:v>
                </c:pt>
                <c:pt idx="560">
                  <c:v>768.26599999999996</c:v>
                </c:pt>
                <c:pt idx="561">
                  <c:v>769.13799999999969</c:v>
                </c:pt>
                <c:pt idx="562">
                  <c:v>770.00700000000006</c:v>
                </c:pt>
                <c:pt idx="563">
                  <c:v>770.87699999999973</c:v>
                </c:pt>
                <c:pt idx="564">
                  <c:v>771.745</c:v>
                </c:pt>
                <c:pt idx="565">
                  <c:v>772.61199999999997</c:v>
                </c:pt>
                <c:pt idx="566">
                  <c:v>773.47900000000004</c:v>
                </c:pt>
                <c:pt idx="567">
                  <c:v>774.34599999999978</c:v>
                </c:pt>
                <c:pt idx="568">
                  <c:v>775.21599999999989</c:v>
                </c:pt>
                <c:pt idx="569">
                  <c:v>776.08799999999997</c:v>
                </c:pt>
                <c:pt idx="570">
                  <c:v>776.96199999999976</c:v>
                </c:pt>
                <c:pt idx="571">
                  <c:v>777.83899999999971</c:v>
                </c:pt>
                <c:pt idx="572">
                  <c:v>778.71900000000005</c:v>
                </c:pt>
                <c:pt idx="573">
                  <c:v>779.601</c:v>
                </c:pt>
                <c:pt idx="574">
                  <c:v>780.48599999999999</c:v>
                </c:pt>
                <c:pt idx="575">
                  <c:v>781.38300000000004</c:v>
                </c:pt>
                <c:pt idx="576">
                  <c:v>782.28200000000004</c:v>
                </c:pt>
                <c:pt idx="577">
                  <c:v>783.18</c:v>
                </c:pt>
                <c:pt idx="578">
                  <c:v>784.07500000000005</c:v>
                </c:pt>
                <c:pt idx="579">
                  <c:v>784.96399999999971</c:v>
                </c:pt>
                <c:pt idx="580">
                  <c:v>785.85199999999975</c:v>
                </c:pt>
                <c:pt idx="581">
                  <c:v>786.73500000000001</c:v>
                </c:pt>
                <c:pt idx="582">
                  <c:v>787.61900000000003</c:v>
                </c:pt>
                <c:pt idx="583">
                  <c:v>788.49799999999971</c:v>
                </c:pt>
                <c:pt idx="584">
                  <c:v>789.37400000000002</c:v>
                </c:pt>
                <c:pt idx="585">
                  <c:v>790.24900000000002</c:v>
                </c:pt>
                <c:pt idx="586">
                  <c:v>791.12</c:v>
                </c:pt>
                <c:pt idx="587">
                  <c:v>791.99299999999971</c:v>
                </c:pt>
                <c:pt idx="588">
                  <c:v>792.86799999999948</c:v>
                </c:pt>
                <c:pt idx="589">
                  <c:v>793.74799999999971</c:v>
                </c:pt>
                <c:pt idx="590">
                  <c:v>794.6279999999997</c:v>
                </c:pt>
                <c:pt idx="591">
                  <c:v>795.50900000000001</c:v>
                </c:pt>
                <c:pt idx="592">
                  <c:v>796.38699999999972</c:v>
                </c:pt>
                <c:pt idx="593">
                  <c:v>797.2579999999997</c:v>
                </c:pt>
                <c:pt idx="594">
                  <c:v>798.12599999999998</c:v>
                </c:pt>
                <c:pt idx="595">
                  <c:v>798.99199999999996</c:v>
                </c:pt>
                <c:pt idx="596">
                  <c:v>799.86099999999976</c:v>
                </c:pt>
                <c:pt idx="597">
                  <c:v>800.72699999999998</c:v>
                </c:pt>
                <c:pt idx="598">
                  <c:v>801.59799999999996</c:v>
                </c:pt>
                <c:pt idx="599">
                  <c:v>802.46899999999971</c:v>
                </c:pt>
                <c:pt idx="600">
                  <c:v>803.34099999999978</c:v>
                </c:pt>
                <c:pt idx="601">
                  <c:v>804.20899999999995</c:v>
                </c:pt>
                <c:pt idx="602">
                  <c:v>805.077</c:v>
                </c:pt>
                <c:pt idx="603">
                  <c:v>805.9459999999998</c:v>
                </c:pt>
                <c:pt idx="604">
                  <c:v>806.81999999999971</c:v>
                </c:pt>
                <c:pt idx="605">
                  <c:v>807.69600000000003</c:v>
                </c:pt>
                <c:pt idx="606">
                  <c:v>808.56799999999976</c:v>
                </c:pt>
                <c:pt idx="607">
                  <c:v>809.4409999999998</c:v>
                </c:pt>
                <c:pt idx="608">
                  <c:v>810.31999999999971</c:v>
                </c:pt>
                <c:pt idx="609">
                  <c:v>811.202</c:v>
                </c:pt>
                <c:pt idx="610">
                  <c:v>812.08299999999997</c:v>
                </c:pt>
                <c:pt idx="611">
                  <c:v>812.97</c:v>
                </c:pt>
                <c:pt idx="612">
                  <c:v>813.8529999999995</c:v>
                </c:pt>
                <c:pt idx="613">
                  <c:v>814.73099999999999</c:v>
                </c:pt>
                <c:pt idx="614">
                  <c:v>815.61299999999972</c:v>
                </c:pt>
                <c:pt idx="615">
                  <c:v>816.48799999999972</c:v>
                </c:pt>
                <c:pt idx="616">
                  <c:v>817.36099999999976</c:v>
                </c:pt>
                <c:pt idx="617">
                  <c:v>818.23799999999972</c:v>
                </c:pt>
                <c:pt idx="618">
                  <c:v>819.11799999999971</c:v>
                </c:pt>
                <c:pt idx="619">
                  <c:v>820.0029999999997</c:v>
                </c:pt>
                <c:pt idx="620">
                  <c:v>820.88900000000001</c:v>
                </c:pt>
                <c:pt idx="621">
                  <c:v>821.77200000000005</c:v>
                </c:pt>
                <c:pt idx="622">
                  <c:v>822.6519999999997</c:v>
                </c:pt>
                <c:pt idx="623">
                  <c:v>823.53300000000002</c:v>
                </c:pt>
                <c:pt idx="624">
                  <c:v>824.41499999999996</c:v>
                </c:pt>
                <c:pt idx="625">
                  <c:v>825.29399999999998</c:v>
                </c:pt>
                <c:pt idx="626">
                  <c:v>826.17600000000004</c:v>
                </c:pt>
                <c:pt idx="627">
                  <c:v>827.05699999999979</c:v>
                </c:pt>
                <c:pt idx="628">
                  <c:v>827.93899999999996</c:v>
                </c:pt>
                <c:pt idx="629">
                  <c:v>828.81999999999971</c:v>
                </c:pt>
                <c:pt idx="630">
                  <c:v>829.70100000000002</c:v>
                </c:pt>
                <c:pt idx="631">
                  <c:v>830.58199999999999</c:v>
                </c:pt>
                <c:pt idx="632">
                  <c:v>831.4599999999997</c:v>
                </c:pt>
                <c:pt idx="633">
                  <c:v>832.34199999999976</c:v>
                </c:pt>
                <c:pt idx="634">
                  <c:v>833.226</c:v>
                </c:pt>
                <c:pt idx="635">
                  <c:v>834.10500000000002</c:v>
                </c:pt>
                <c:pt idx="636">
                  <c:v>834.98199999999997</c:v>
                </c:pt>
                <c:pt idx="637">
                  <c:v>835.8589999999997</c:v>
                </c:pt>
                <c:pt idx="638">
                  <c:v>836.73500000000001</c:v>
                </c:pt>
                <c:pt idx="639">
                  <c:v>837.61599999999999</c:v>
                </c:pt>
                <c:pt idx="640">
                  <c:v>838.5</c:v>
                </c:pt>
                <c:pt idx="641">
                  <c:v>839.38800000000003</c:v>
                </c:pt>
                <c:pt idx="642">
                  <c:v>840.27300000000002</c:v>
                </c:pt>
                <c:pt idx="643">
                  <c:v>841.15899999999999</c:v>
                </c:pt>
                <c:pt idx="644">
                  <c:v>842.04</c:v>
                </c:pt>
                <c:pt idx="645">
                  <c:v>842.923</c:v>
                </c:pt>
                <c:pt idx="646">
                  <c:v>843.8059999999997</c:v>
                </c:pt>
                <c:pt idx="647">
                  <c:v>844.69100000000003</c:v>
                </c:pt>
                <c:pt idx="648">
                  <c:v>845.57600000000002</c:v>
                </c:pt>
                <c:pt idx="649">
                  <c:v>846.45899999999972</c:v>
                </c:pt>
                <c:pt idx="650">
                  <c:v>847.33899999999971</c:v>
                </c:pt>
                <c:pt idx="651">
                  <c:v>848.21900000000005</c:v>
                </c:pt>
                <c:pt idx="652">
                  <c:v>849.09799999999996</c:v>
                </c:pt>
                <c:pt idx="653">
                  <c:v>849.98299999999972</c:v>
                </c:pt>
                <c:pt idx="654">
                  <c:v>850.86599999999976</c:v>
                </c:pt>
                <c:pt idx="655">
                  <c:v>851.74900000000002</c:v>
                </c:pt>
                <c:pt idx="656">
                  <c:v>852.64</c:v>
                </c:pt>
                <c:pt idx="657">
                  <c:v>853.53599999999972</c:v>
                </c:pt>
                <c:pt idx="658">
                  <c:v>854.42999999999984</c:v>
                </c:pt>
                <c:pt idx="659">
                  <c:v>855.31999999999971</c:v>
                </c:pt>
                <c:pt idx="660">
                  <c:v>856.21</c:v>
                </c:pt>
                <c:pt idx="661">
                  <c:v>857.09699999999998</c:v>
                </c:pt>
                <c:pt idx="662">
                  <c:v>857.98400000000004</c:v>
                </c:pt>
                <c:pt idx="663">
                  <c:v>858.8779999999997</c:v>
                </c:pt>
                <c:pt idx="664">
                  <c:v>859.78</c:v>
                </c:pt>
                <c:pt idx="665">
                  <c:v>860.68100000000004</c:v>
                </c:pt>
                <c:pt idx="666">
                  <c:v>861.57500000000005</c:v>
                </c:pt>
                <c:pt idx="667">
                  <c:v>862.46299999999974</c:v>
                </c:pt>
                <c:pt idx="668">
                  <c:v>863.3499999999998</c:v>
                </c:pt>
                <c:pt idx="669">
                  <c:v>864.23299999999972</c:v>
                </c:pt>
                <c:pt idx="670">
                  <c:v>865.11599999999999</c:v>
                </c:pt>
                <c:pt idx="671">
                  <c:v>866.00099999999998</c:v>
                </c:pt>
                <c:pt idx="672">
                  <c:v>866.88400000000001</c:v>
                </c:pt>
                <c:pt idx="673">
                  <c:v>867.76800000000003</c:v>
                </c:pt>
                <c:pt idx="674">
                  <c:v>868.65</c:v>
                </c:pt>
                <c:pt idx="675">
                  <c:v>869.529</c:v>
                </c:pt>
                <c:pt idx="676">
                  <c:v>870.41099999999972</c:v>
                </c:pt>
                <c:pt idx="677">
                  <c:v>871.29600000000005</c:v>
                </c:pt>
                <c:pt idx="678">
                  <c:v>872.18399999999997</c:v>
                </c:pt>
                <c:pt idx="679">
                  <c:v>873.07600000000002</c:v>
                </c:pt>
                <c:pt idx="680">
                  <c:v>873.96299999999974</c:v>
                </c:pt>
                <c:pt idx="681">
                  <c:v>874.85199999999975</c:v>
                </c:pt>
                <c:pt idx="682">
                  <c:v>875.745</c:v>
                </c:pt>
                <c:pt idx="683">
                  <c:v>876.64099999999996</c:v>
                </c:pt>
                <c:pt idx="684">
                  <c:v>877.53300000000002</c:v>
                </c:pt>
                <c:pt idx="685">
                  <c:v>878.42499999999973</c:v>
                </c:pt>
                <c:pt idx="686">
                  <c:v>879.32399999999996</c:v>
                </c:pt>
                <c:pt idx="687">
                  <c:v>880.22</c:v>
                </c:pt>
                <c:pt idx="688">
                  <c:v>881.11400000000003</c:v>
                </c:pt>
                <c:pt idx="689">
                  <c:v>882.00900000000001</c:v>
                </c:pt>
                <c:pt idx="690">
                  <c:v>882.90599999999972</c:v>
                </c:pt>
                <c:pt idx="691">
                  <c:v>883.803</c:v>
                </c:pt>
                <c:pt idx="692">
                  <c:v>884.70600000000002</c:v>
                </c:pt>
                <c:pt idx="693">
                  <c:v>885.61</c:v>
                </c:pt>
                <c:pt idx="694">
                  <c:v>886.52</c:v>
                </c:pt>
                <c:pt idx="695">
                  <c:v>887.43299999999977</c:v>
                </c:pt>
                <c:pt idx="696">
                  <c:v>888.35199999999975</c:v>
                </c:pt>
                <c:pt idx="697">
                  <c:v>889.27499999999998</c:v>
                </c:pt>
                <c:pt idx="698">
                  <c:v>890.2</c:v>
                </c:pt>
                <c:pt idx="699">
                  <c:v>891.12599999999998</c:v>
                </c:pt>
                <c:pt idx="700">
                  <c:v>892.05699999999979</c:v>
                </c:pt>
                <c:pt idx="701">
                  <c:v>892.99099999999999</c:v>
                </c:pt>
                <c:pt idx="702">
                  <c:v>893.92699999999979</c:v>
                </c:pt>
                <c:pt idx="703">
                  <c:v>894.86299999999949</c:v>
                </c:pt>
                <c:pt idx="704">
                  <c:v>895.79399999999998</c:v>
                </c:pt>
                <c:pt idx="705">
                  <c:v>896.72299999999996</c:v>
                </c:pt>
                <c:pt idx="706">
                  <c:v>897.64699999999971</c:v>
                </c:pt>
                <c:pt idx="707">
                  <c:v>898.57399999999996</c:v>
                </c:pt>
                <c:pt idx="708">
                  <c:v>899.50099999999998</c:v>
                </c:pt>
                <c:pt idx="709">
                  <c:v>900.42499999999973</c:v>
                </c:pt>
                <c:pt idx="710">
                  <c:v>901.34899999999971</c:v>
                </c:pt>
                <c:pt idx="711">
                  <c:v>902.27</c:v>
                </c:pt>
                <c:pt idx="712">
                  <c:v>903.19200000000001</c:v>
                </c:pt>
                <c:pt idx="713">
                  <c:v>904.11599999999999</c:v>
                </c:pt>
                <c:pt idx="714">
                  <c:v>905.04300000000001</c:v>
                </c:pt>
                <c:pt idx="715">
                  <c:v>905.97699999999998</c:v>
                </c:pt>
                <c:pt idx="716">
                  <c:v>906.91399999999999</c:v>
                </c:pt>
                <c:pt idx="717">
                  <c:v>907.8449999999998</c:v>
                </c:pt>
                <c:pt idx="718">
                  <c:v>908.77700000000004</c:v>
                </c:pt>
                <c:pt idx="719">
                  <c:v>909.70899999999995</c:v>
                </c:pt>
                <c:pt idx="720">
                  <c:v>910.63800000000003</c:v>
                </c:pt>
                <c:pt idx="721">
                  <c:v>911.56299999999976</c:v>
                </c:pt>
                <c:pt idx="722">
                  <c:v>912.48199999999997</c:v>
                </c:pt>
                <c:pt idx="723">
                  <c:v>913.40599999999972</c:v>
                </c:pt>
                <c:pt idx="724">
                  <c:v>914.33599999999979</c:v>
                </c:pt>
                <c:pt idx="725">
                  <c:v>915.26699999999971</c:v>
                </c:pt>
                <c:pt idx="726">
                  <c:v>916.197</c:v>
                </c:pt>
                <c:pt idx="727">
                  <c:v>917.1279999999997</c:v>
                </c:pt>
                <c:pt idx="728">
                  <c:v>918.05699999999979</c:v>
                </c:pt>
                <c:pt idx="729">
                  <c:v>918.98400000000004</c:v>
                </c:pt>
                <c:pt idx="730">
                  <c:v>919.91399999999999</c:v>
                </c:pt>
                <c:pt idx="731">
                  <c:v>920.84199999999976</c:v>
                </c:pt>
                <c:pt idx="732">
                  <c:v>921.77200000000005</c:v>
                </c:pt>
                <c:pt idx="733">
                  <c:v>922.70299999999997</c:v>
                </c:pt>
                <c:pt idx="734">
                  <c:v>923.62900000000002</c:v>
                </c:pt>
                <c:pt idx="735">
                  <c:v>924.5559999999997</c:v>
                </c:pt>
                <c:pt idx="736">
                  <c:v>925.48500000000001</c:v>
                </c:pt>
                <c:pt idx="737">
                  <c:v>926.41300000000001</c:v>
                </c:pt>
                <c:pt idx="738">
                  <c:v>927.3449999999998</c:v>
                </c:pt>
                <c:pt idx="739">
                  <c:v>928.28</c:v>
                </c:pt>
                <c:pt idx="740">
                  <c:v>929.21199999999999</c:v>
                </c:pt>
                <c:pt idx="741">
                  <c:v>930.14300000000003</c:v>
                </c:pt>
                <c:pt idx="742">
                  <c:v>931.07299999999998</c:v>
                </c:pt>
                <c:pt idx="743">
                  <c:v>932.00199999999973</c:v>
                </c:pt>
                <c:pt idx="744">
                  <c:v>932.928</c:v>
                </c:pt>
                <c:pt idx="745">
                  <c:v>933.8589999999997</c:v>
                </c:pt>
                <c:pt idx="746">
                  <c:v>934.78899999999999</c:v>
                </c:pt>
                <c:pt idx="747">
                  <c:v>935.71600000000001</c:v>
                </c:pt>
                <c:pt idx="748">
                  <c:v>936.64599999999996</c:v>
                </c:pt>
                <c:pt idx="749">
                  <c:v>937.57600000000002</c:v>
                </c:pt>
                <c:pt idx="750">
                  <c:v>938.51199999999972</c:v>
                </c:pt>
                <c:pt idx="751">
                  <c:v>939.44399999999996</c:v>
                </c:pt>
                <c:pt idx="752">
                  <c:v>940.37400000000002</c:v>
                </c:pt>
                <c:pt idx="753">
                  <c:v>941.3</c:v>
                </c:pt>
                <c:pt idx="754">
                  <c:v>942.22900000000004</c:v>
                </c:pt>
                <c:pt idx="755">
                  <c:v>943.16499999999996</c:v>
                </c:pt>
                <c:pt idx="756">
                  <c:v>944.101</c:v>
                </c:pt>
                <c:pt idx="757">
                  <c:v>945.03699999999969</c:v>
                </c:pt>
                <c:pt idx="758">
                  <c:v>945.97400000000005</c:v>
                </c:pt>
                <c:pt idx="759">
                  <c:v>946.91099999999972</c:v>
                </c:pt>
                <c:pt idx="760">
                  <c:v>947.8299999999997</c:v>
                </c:pt>
                <c:pt idx="761">
                  <c:v>948.73</c:v>
                </c:pt>
                <c:pt idx="762">
                  <c:v>949.62599999999998</c:v>
                </c:pt>
                <c:pt idx="763">
                  <c:v>950.51599999999996</c:v>
                </c:pt>
                <c:pt idx="764">
                  <c:v>951.41300000000001</c:v>
                </c:pt>
                <c:pt idx="765">
                  <c:v>952.30999999999983</c:v>
                </c:pt>
                <c:pt idx="766">
                  <c:v>953.20799999999997</c:v>
                </c:pt>
                <c:pt idx="767">
                  <c:v>954.10599999999999</c:v>
                </c:pt>
                <c:pt idx="768">
                  <c:v>955.005</c:v>
                </c:pt>
                <c:pt idx="769">
                  <c:v>955.9</c:v>
                </c:pt>
                <c:pt idx="770">
                  <c:v>956.79700000000003</c:v>
                </c:pt>
                <c:pt idx="771">
                  <c:v>957.69500000000005</c:v>
                </c:pt>
                <c:pt idx="772">
                  <c:v>958.59400000000005</c:v>
                </c:pt>
                <c:pt idx="773">
                  <c:v>959.49099999999999</c:v>
                </c:pt>
                <c:pt idx="774">
                  <c:v>960.39</c:v>
                </c:pt>
                <c:pt idx="775">
                  <c:v>961.28899999999999</c:v>
                </c:pt>
                <c:pt idx="776">
                  <c:v>962.19299999999998</c:v>
                </c:pt>
                <c:pt idx="777">
                  <c:v>963.09900000000005</c:v>
                </c:pt>
                <c:pt idx="778">
                  <c:v>964.00699999999972</c:v>
                </c:pt>
                <c:pt idx="779">
                  <c:v>964.92</c:v>
                </c:pt>
                <c:pt idx="780">
                  <c:v>965.8299999999997</c:v>
                </c:pt>
                <c:pt idx="781">
                  <c:v>966.73299999999972</c:v>
                </c:pt>
                <c:pt idx="782">
                  <c:v>967.6329999999997</c:v>
                </c:pt>
                <c:pt idx="783">
                  <c:v>968.5319999999997</c:v>
                </c:pt>
                <c:pt idx="784">
                  <c:v>969.43599999999969</c:v>
                </c:pt>
                <c:pt idx="785">
                  <c:v>970.33899999999971</c:v>
                </c:pt>
                <c:pt idx="786">
                  <c:v>971.245</c:v>
                </c:pt>
                <c:pt idx="787">
                  <c:v>972.15599999999972</c:v>
                </c:pt>
                <c:pt idx="788">
                  <c:v>973.06699999999978</c:v>
                </c:pt>
                <c:pt idx="789">
                  <c:v>973.976</c:v>
                </c:pt>
                <c:pt idx="790">
                  <c:v>974.8829999999997</c:v>
                </c:pt>
                <c:pt idx="791">
                  <c:v>975.78700000000003</c:v>
                </c:pt>
                <c:pt idx="792">
                  <c:v>976.68600000000004</c:v>
                </c:pt>
                <c:pt idx="793">
                  <c:v>977.58799999999997</c:v>
                </c:pt>
                <c:pt idx="794">
                  <c:v>978.49</c:v>
                </c:pt>
                <c:pt idx="795">
                  <c:v>979.38900000000001</c:v>
                </c:pt>
                <c:pt idx="796">
                  <c:v>980.28800000000001</c:v>
                </c:pt>
                <c:pt idx="797">
                  <c:v>981.18700000000001</c:v>
                </c:pt>
                <c:pt idx="798">
                  <c:v>982.08299999999997</c:v>
                </c:pt>
                <c:pt idx="799">
                  <c:v>982.97500000000002</c:v>
                </c:pt>
                <c:pt idx="800">
                  <c:v>983.87</c:v>
                </c:pt>
                <c:pt idx="801">
                  <c:v>984.76400000000001</c:v>
                </c:pt>
                <c:pt idx="802">
                  <c:v>985.66199999999969</c:v>
                </c:pt>
                <c:pt idx="803">
                  <c:v>986.56399999999996</c:v>
                </c:pt>
                <c:pt idx="804">
                  <c:v>987.45799999999974</c:v>
                </c:pt>
                <c:pt idx="805">
                  <c:v>988.3539999999997</c:v>
                </c:pt>
                <c:pt idx="806">
                  <c:v>989.255</c:v>
                </c:pt>
                <c:pt idx="807">
                  <c:v>990.1569999999997</c:v>
                </c:pt>
                <c:pt idx="808">
                  <c:v>991.06099999999969</c:v>
                </c:pt>
                <c:pt idx="809">
                  <c:v>991.96199999999976</c:v>
                </c:pt>
                <c:pt idx="810">
                  <c:v>992.85999999999979</c:v>
                </c:pt>
                <c:pt idx="811">
                  <c:v>993.76199999999972</c:v>
                </c:pt>
                <c:pt idx="812">
                  <c:v>994.70399999999995</c:v>
                </c:pt>
                <c:pt idx="813">
                  <c:v>995.66899999999998</c:v>
                </c:pt>
                <c:pt idx="814">
                  <c:v>996.64800000000002</c:v>
                </c:pt>
                <c:pt idx="815">
                  <c:v>997.63199999999972</c:v>
                </c:pt>
                <c:pt idx="816">
                  <c:v>998.61799999999971</c:v>
                </c:pt>
                <c:pt idx="817">
                  <c:v>999.60799999999972</c:v>
                </c:pt>
                <c:pt idx="818">
                  <c:v>1000.6</c:v>
                </c:pt>
                <c:pt idx="819">
                  <c:v>1001.59</c:v>
                </c:pt>
                <c:pt idx="820">
                  <c:v>1002.582</c:v>
                </c:pt>
                <c:pt idx="821">
                  <c:v>1003.569</c:v>
                </c:pt>
                <c:pt idx="822">
                  <c:v>1004.553</c:v>
                </c:pt>
                <c:pt idx="823">
                  <c:v>1005.54</c:v>
                </c:pt>
                <c:pt idx="824">
                  <c:v>1006.525</c:v>
                </c:pt>
                <c:pt idx="825">
                  <c:v>1007.508</c:v>
                </c:pt>
                <c:pt idx="826">
                  <c:v>1008.492</c:v>
                </c:pt>
                <c:pt idx="827">
                  <c:v>1009.476</c:v>
                </c:pt>
                <c:pt idx="828">
                  <c:v>1010.456</c:v>
                </c:pt>
                <c:pt idx="829">
                  <c:v>1011.433</c:v>
                </c:pt>
                <c:pt idx="830">
                  <c:v>1012.413</c:v>
                </c:pt>
                <c:pt idx="831">
                  <c:v>1013.39</c:v>
                </c:pt>
                <c:pt idx="832">
                  <c:v>1014.3680000000001</c:v>
                </c:pt>
                <c:pt idx="833">
                  <c:v>1015.347</c:v>
                </c:pt>
                <c:pt idx="834">
                  <c:v>1016.319</c:v>
                </c:pt>
                <c:pt idx="835">
                  <c:v>1017.29</c:v>
                </c:pt>
                <c:pt idx="836">
                  <c:v>1018.2619999999999</c:v>
                </c:pt>
                <c:pt idx="837">
                  <c:v>1019.24</c:v>
                </c:pt>
                <c:pt idx="838">
                  <c:v>1020.213</c:v>
                </c:pt>
                <c:pt idx="839">
                  <c:v>1021.188</c:v>
                </c:pt>
                <c:pt idx="840">
                  <c:v>1022.1609999999999</c:v>
                </c:pt>
                <c:pt idx="841">
                  <c:v>1023.13</c:v>
                </c:pt>
                <c:pt idx="842">
                  <c:v>1024.0930000000001</c:v>
                </c:pt>
                <c:pt idx="843">
                  <c:v>1025.0550000000001</c:v>
                </c:pt>
                <c:pt idx="844">
                  <c:v>1026.0150000000001</c:v>
                </c:pt>
                <c:pt idx="845">
                  <c:v>1026.979</c:v>
                </c:pt>
                <c:pt idx="846">
                  <c:v>1027.941</c:v>
                </c:pt>
                <c:pt idx="847">
                  <c:v>1028.9010000000001</c:v>
                </c:pt>
                <c:pt idx="848">
                  <c:v>1029.865</c:v>
                </c:pt>
                <c:pt idx="849">
                  <c:v>1030.828</c:v>
                </c:pt>
                <c:pt idx="850">
                  <c:v>1031.7919999999999</c:v>
                </c:pt>
                <c:pt idx="851">
                  <c:v>1032.7560000000001</c:v>
                </c:pt>
                <c:pt idx="852">
                  <c:v>1033.7190000000001</c:v>
                </c:pt>
                <c:pt idx="853">
                  <c:v>1034.68</c:v>
                </c:pt>
                <c:pt idx="854">
                  <c:v>1035.644</c:v>
                </c:pt>
                <c:pt idx="855">
                  <c:v>1036.6120000000001</c:v>
                </c:pt>
                <c:pt idx="856">
                  <c:v>1037.578</c:v>
                </c:pt>
                <c:pt idx="857">
                  <c:v>1038.5409999999999</c:v>
                </c:pt>
                <c:pt idx="858">
                  <c:v>1039.5050000000001</c:v>
                </c:pt>
                <c:pt idx="859">
                  <c:v>1040.4659999999999</c:v>
                </c:pt>
                <c:pt idx="860">
                  <c:v>1041.4280000000001</c:v>
                </c:pt>
                <c:pt idx="861">
                  <c:v>1042.394</c:v>
                </c:pt>
                <c:pt idx="862">
                  <c:v>1043.357</c:v>
                </c:pt>
                <c:pt idx="863">
                  <c:v>1044.3209999999999</c:v>
                </c:pt>
                <c:pt idx="864">
                  <c:v>1045.2840000000001</c:v>
                </c:pt>
                <c:pt idx="865">
                  <c:v>1046.2460000000001</c:v>
                </c:pt>
                <c:pt idx="866">
                  <c:v>1047.201</c:v>
                </c:pt>
                <c:pt idx="867">
                  <c:v>1048.134</c:v>
                </c:pt>
                <c:pt idx="868">
                  <c:v>1049.047</c:v>
                </c:pt>
                <c:pt idx="869">
                  <c:v>1049.954</c:v>
                </c:pt>
                <c:pt idx="870">
                  <c:v>1050.864</c:v>
                </c:pt>
                <c:pt idx="871">
                  <c:v>1051.7729999999999</c:v>
                </c:pt>
                <c:pt idx="872">
                  <c:v>1052.68</c:v>
                </c:pt>
                <c:pt idx="873">
                  <c:v>1053.586</c:v>
                </c:pt>
                <c:pt idx="874">
                  <c:v>1054.4939999999999</c:v>
                </c:pt>
                <c:pt idx="875">
                  <c:v>1055.4079999999999</c:v>
                </c:pt>
                <c:pt idx="876">
                  <c:v>1056.3240000000001</c:v>
                </c:pt>
                <c:pt idx="877">
                  <c:v>1057.241</c:v>
                </c:pt>
                <c:pt idx="878">
                  <c:v>1058.1569999999999</c:v>
                </c:pt>
                <c:pt idx="879">
                  <c:v>1059.0719999999999</c:v>
                </c:pt>
                <c:pt idx="880">
                  <c:v>1059.9839999999999</c:v>
                </c:pt>
                <c:pt idx="881">
                  <c:v>1060.893</c:v>
                </c:pt>
                <c:pt idx="882">
                  <c:v>1061.8009999999999</c:v>
                </c:pt>
                <c:pt idx="883">
                  <c:v>1062.7090000000001</c:v>
                </c:pt>
                <c:pt idx="884">
                  <c:v>1063.614</c:v>
                </c:pt>
                <c:pt idx="885">
                  <c:v>1064.5229999999999</c:v>
                </c:pt>
                <c:pt idx="886">
                  <c:v>1065.43</c:v>
                </c:pt>
                <c:pt idx="887">
                  <c:v>1066.335</c:v>
                </c:pt>
                <c:pt idx="888">
                  <c:v>1067.2349999999999</c:v>
                </c:pt>
                <c:pt idx="889">
                  <c:v>1068.135</c:v>
                </c:pt>
                <c:pt idx="890">
                  <c:v>1069.038</c:v>
                </c:pt>
                <c:pt idx="891">
                  <c:v>1069.941</c:v>
                </c:pt>
                <c:pt idx="892">
                  <c:v>1070.8430000000001</c:v>
                </c:pt>
                <c:pt idx="893">
                  <c:v>1071.7439999999999</c:v>
                </c:pt>
                <c:pt idx="894">
                  <c:v>1072.6420000000001</c:v>
                </c:pt>
                <c:pt idx="895">
                  <c:v>1073.5440000000001</c:v>
                </c:pt>
                <c:pt idx="896">
                  <c:v>1074.4480000000001</c:v>
                </c:pt>
                <c:pt idx="897">
                  <c:v>1075.357</c:v>
                </c:pt>
                <c:pt idx="898">
                  <c:v>1076.2760000000001</c:v>
                </c:pt>
                <c:pt idx="899">
                  <c:v>1077.194</c:v>
                </c:pt>
                <c:pt idx="900">
                  <c:v>1078.1120000000001</c:v>
                </c:pt>
                <c:pt idx="901">
                  <c:v>1079.03</c:v>
                </c:pt>
                <c:pt idx="902">
                  <c:v>1079.951</c:v>
                </c:pt>
                <c:pt idx="903">
                  <c:v>1080.877</c:v>
                </c:pt>
                <c:pt idx="904">
                  <c:v>1081.8030000000001</c:v>
                </c:pt>
                <c:pt idx="905">
                  <c:v>1082.7270000000001</c:v>
                </c:pt>
                <c:pt idx="906">
                  <c:v>1083.644</c:v>
                </c:pt>
                <c:pt idx="907">
                  <c:v>1084.5609999999999</c:v>
                </c:pt>
                <c:pt idx="908">
                  <c:v>1085.4770000000001</c:v>
                </c:pt>
                <c:pt idx="909">
                  <c:v>1086.393</c:v>
                </c:pt>
                <c:pt idx="910">
                  <c:v>1087.316</c:v>
                </c:pt>
                <c:pt idx="911">
                  <c:v>1088.24</c:v>
                </c:pt>
                <c:pt idx="912">
                  <c:v>1089.1669999999999</c:v>
                </c:pt>
                <c:pt idx="913">
                  <c:v>1090.0909999999999</c:v>
                </c:pt>
                <c:pt idx="914">
                  <c:v>1091.0160000000001</c:v>
                </c:pt>
                <c:pt idx="915">
                  <c:v>1091.9449999999999</c:v>
                </c:pt>
                <c:pt idx="916">
                  <c:v>1092.875</c:v>
                </c:pt>
                <c:pt idx="917">
                  <c:v>1093.8009999999999</c:v>
                </c:pt>
              </c:numCache>
            </c:numRef>
          </c:xVal>
          <c:yVal>
            <c:numRef>
              <c:f>'DTG Biomass @20'!$M$3:$M$920</c:f>
              <c:numCache>
                <c:formatCode>General</c:formatCode>
                <c:ptCount val="918"/>
                <c:pt idx="1">
                  <c:v>1.7858554823985601E-2</c:v>
                </c:pt>
                <c:pt idx="2">
                  <c:v>9.2173186186134091E-3</c:v>
                </c:pt>
                <c:pt idx="3">
                  <c:v>6.39451479176667E-2</c:v>
                </c:pt>
                <c:pt idx="4">
                  <c:v>3.6869274475067701E-2</c:v>
                </c:pt>
                <c:pt idx="5">
                  <c:v>4.5510510680030501E-2</c:v>
                </c:pt>
                <c:pt idx="6">
                  <c:v>9.1597103773916305E-2</c:v>
                </c:pt>
                <c:pt idx="7">
                  <c:v>3.6869274475067701E-2</c:v>
                </c:pt>
                <c:pt idx="8">
                  <c:v>8.2379785155098195E-2</c:v>
                </c:pt>
                <c:pt idx="9">
                  <c:v>7.3162466536484796E-2</c:v>
                </c:pt>
                <c:pt idx="10">
                  <c:v>7.3162466536280196E-2</c:v>
                </c:pt>
                <c:pt idx="11">
                  <c:v>9.1597103773916305E-2</c:v>
                </c:pt>
                <c:pt idx="12">
                  <c:v>6.4521230331317306E-2</c:v>
                </c:pt>
                <c:pt idx="13">
                  <c:v>0.100814422392734</c:v>
                </c:pt>
                <c:pt idx="14">
                  <c:v>9.1021021360265797E-2</c:v>
                </c:pt>
                <c:pt idx="15">
                  <c:v>8.2955867568748606E-2</c:v>
                </c:pt>
                <c:pt idx="16">
                  <c:v>0.100238339979084</c:v>
                </c:pt>
                <c:pt idx="17">
                  <c:v>0.10081442239253</c:v>
                </c:pt>
                <c:pt idx="18">
                  <c:v>0.100814422392734</c:v>
                </c:pt>
                <c:pt idx="19">
                  <c:v>0.118672977216515</c:v>
                </c:pt>
                <c:pt idx="20">
                  <c:v>0.11003174101134799</c:v>
                </c:pt>
                <c:pt idx="21">
                  <c:v>0.11060782342520301</c:v>
                </c:pt>
                <c:pt idx="22">
                  <c:v>0.127314213421478</c:v>
                </c:pt>
                <c:pt idx="23">
                  <c:v>0.119825142043816</c:v>
                </c:pt>
                <c:pt idx="24">
                  <c:v>0.12789029583533301</c:v>
                </c:pt>
                <c:pt idx="25">
                  <c:v>0.154966169277933</c:v>
                </c:pt>
                <c:pt idx="26">
                  <c:v>0.13768369686759699</c:v>
                </c:pt>
                <c:pt idx="27">
                  <c:v>0.14632493307276501</c:v>
                </c:pt>
                <c:pt idx="28">
                  <c:v>0.16533565272405201</c:v>
                </c:pt>
                <c:pt idx="29">
                  <c:v>0.14632493307276501</c:v>
                </c:pt>
                <c:pt idx="30">
                  <c:v>0.173976888929015</c:v>
                </c:pt>
                <c:pt idx="31">
                  <c:v>0.173976888929015</c:v>
                </c:pt>
                <c:pt idx="32">
                  <c:v>0.183194207547833</c:v>
                </c:pt>
                <c:pt idx="33">
                  <c:v>0.183194207547833</c:v>
                </c:pt>
                <c:pt idx="34">
                  <c:v>0.192411526166651</c:v>
                </c:pt>
                <c:pt idx="35">
                  <c:v>0.183194207547628</c:v>
                </c:pt>
                <c:pt idx="36">
                  <c:v>0.21948739960925001</c:v>
                </c:pt>
                <c:pt idx="37">
                  <c:v>0.20162884478526399</c:v>
                </c:pt>
                <c:pt idx="38">
                  <c:v>0.21027008099043201</c:v>
                </c:pt>
                <c:pt idx="39">
                  <c:v>0.23792203684668101</c:v>
                </c:pt>
                <c:pt idx="40">
                  <c:v>0.22006348202289999</c:v>
                </c:pt>
                <c:pt idx="41">
                  <c:v>0.23792203684668101</c:v>
                </c:pt>
                <c:pt idx="42">
                  <c:v>0.23849811926033199</c:v>
                </c:pt>
                <c:pt idx="43">
                  <c:v>0.24713935546549901</c:v>
                </c:pt>
                <c:pt idx="44">
                  <c:v>0.26557399270293103</c:v>
                </c:pt>
                <c:pt idx="45">
                  <c:v>0.26557399270293103</c:v>
                </c:pt>
                <c:pt idx="46">
                  <c:v>0.28400862994056703</c:v>
                </c:pt>
                <c:pt idx="47">
                  <c:v>0.27421522890789402</c:v>
                </c:pt>
                <c:pt idx="48">
                  <c:v>0.28400862994056703</c:v>
                </c:pt>
                <c:pt idx="49">
                  <c:v>0.30244326717799902</c:v>
                </c:pt>
                <c:pt idx="50">
                  <c:v>0.32030182200177998</c:v>
                </c:pt>
                <c:pt idx="51">
                  <c:v>0.32030182200177998</c:v>
                </c:pt>
                <c:pt idx="52">
                  <c:v>0.32087790441563502</c:v>
                </c:pt>
                <c:pt idx="53">
                  <c:v>0.32951914062059801</c:v>
                </c:pt>
                <c:pt idx="54">
                  <c:v>0.32894305820674202</c:v>
                </c:pt>
                <c:pt idx="55">
                  <c:v>0.366388415095665</c:v>
                </c:pt>
                <c:pt idx="56">
                  <c:v>0.35717109647684703</c:v>
                </c:pt>
                <c:pt idx="57">
                  <c:v>0.35717109647684703</c:v>
                </c:pt>
                <c:pt idx="58">
                  <c:v>0.37560573371448103</c:v>
                </c:pt>
                <c:pt idx="59">
                  <c:v>0.37560573371427602</c:v>
                </c:pt>
                <c:pt idx="60">
                  <c:v>0.38424696991944401</c:v>
                </c:pt>
                <c:pt idx="61">
                  <c:v>0.39346428853826199</c:v>
                </c:pt>
                <c:pt idx="62">
                  <c:v>0.40325768957072999</c:v>
                </c:pt>
                <c:pt idx="63">
                  <c:v>0.41189892577569298</c:v>
                </c:pt>
                <c:pt idx="64">
                  <c:v>0.43033356301332898</c:v>
                </c:pt>
                <c:pt idx="65">
                  <c:v>0.43033356301312498</c:v>
                </c:pt>
                <c:pt idx="66">
                  <c:v>0.43090964542698001</c:v>
                </c:pt>
                <c:pt idx="67">
                  <c:v>0.44819211783710999</c:v>
                </c:pt>
                <c:pt idx="68">
                  <c:v>0.44876820025076097</c:v>
                </c:pt>
                <c:pt idx="69">
                  <c:v>0.46720283748819202</c:v>
                </c:pt>
                <c:pt idx="70">
                  <c:v>0.457985518869579</c:v>
                </c:pt>
                <c:pt idx="71">
                  <c:v>0.47584407369336001</c:v>
                </c:pt>
                <c:pt idx="72">
                  <c:v>0.49427871093079101</c:v>
                </c:pt>
                <c:pt idx="73">
                  <c:v>0.46720283748839703</c:v>
                </c:pt>
                <c:pt idx="74">
                  <c:v>0.49427871093079101</c:v>
                </c:pt>
                <c:pt idx="75">
                  <c:v>0.49485479334464599</c:v>
                </c:pt>
                <c:pt idx="76">
                  <c:v>0.484485309898322</c:v>
                </c:pt>
                <c:pt idx="77">
                  <c:v>0.50407211196346402</c:v>
                </c:pt>
                <c:pt idx="78">
                  <c:v>0.51271334816822201</c:v>
                </c:pt>
                <c:pt idx="79">
                  <c:v>0.50349602954981398</c:v>
                </c:pt>
                <c:pt idx="80">
                  <c:v>0.52250674920069096</c:v>
                </c:pt>
                <c:pt idx="81">
                  <c:v>0.52135458437359505</c:v>
                </c:pt>
                <c:pt idx="82">
                  <c:v>0.52193066678704003</c:v>
                </c:pt>
                <c:pt idx="83">
                  <c:v>0.53114798540585795</c:v>
                </c:pt>
                <c:pt idx="84">
                  <c:v>0.52250674920089601</c:v>
                </c:pt>
                <c:pt idx="85">
                  <c:v>0.52999582057855799</c:v>
                </c:pt>
                <c:pt idx="86">
                  <c:v>0.53114798540585795</c:v>
                </c:pt>
                <c:pt idx="87">
                  <c:v>0.53114798540606301</c:v>
                </c:pt>
                <c:pt idx="88">
                  <c:v>0.54036530402467597</c:v>
                </c:pt>
                <c:pt idx="89">
                  <c:v>0.53114798540585795</c:v>
                </c:pt>
                <c:pt idx="90">
                  <c:v>0.54958262264329005</c:v>
                </c:pt>
                <c:pt idx="91">
                  <c:v>0.53114798540606301</c:v>
                </c:pt>
                <c:pt idx="92">
                  <c:v>0.54036530402467597</c:v>
                </c:pt>
                <c:pt idx="93">
                  <c:v>0.53978922161102605</c:v>
                </c:pt>
                <c:pt idx="94">
                  <c:v>0.54036530402447203</c:v>
                </c:pt>
                <c:pt idx="95">
                  <c:v>0.54036530402467597</c:v>
                </c:pt>
                <c:pt idx="96">
                  <c:v>0.53978922161102605</c:v>
                </c:pt>
                <c:pt idx="97">
                  <c:v>0.53114798540606301</c:v>
                </c:pt>
                <c:pt idx="98">
                  <c:v>0.54094138643832701</c:v>
                </c:pt>
                <c:pt idx="99">
                  <c:v>0.53978922161082099</c:v>
                </c:pt>
                <c:pt idx="100">
                  <c:v>0.53114798540606301</c:v>
                </c:pt>
                <c:pt idx="101">
                  <c:v>0.51271334816842695</c:v>
                </c:pt>
                <c:pt idx="102">
                  <c:v>0.54900654022963902</c:v>
                </c:pt>
                <c:pt idx="103">
                  <c:v>0.51328943058207799</c:v>
                </c:pt>
                <c:pt idx="104">
                  <c:v>0.52135458437339</c:v>
                </c:pt>
                <c:pt idx="105">
                  <c:v>0.53114798540606301</c:v>
                </c:pt>
                <c:pt idx="106">
                  <c:v>0.52250674920069096</c:v>
                </c:pt>
                <c:pt idx="107">
                  <c:v>0.51213726575477603</c:v>
                </c:pt>
                <c:pt idx="108">
                  <c:v>0.51328943058207799</c:v>
                </c:pt>
                <c:pt idx="109">
                  <c:v>0.51271334816842695</c:v>
                </c:pt>
                <c:pt idx="110">
                  <c:v>0.50349602954960904</c:v>
                </c:pt>
                <c:pt idx="111">
                  <c:v>0.49427871093079101</c:v>
                </c:pt>
                <c:pt idx="112">
                  <c:v>0.52250674920089601</c:v>
                </c:pt>
                <c:pt idx="113">
                  <c:v>0.49427871093099601</c:v>
                </c:pt>
                <c:pt idx="114">
                  <c:v>0.49427871093079101</c:v>
                </c:pt>
                <c:pt idx="115">
                  <c:v>0.49485479334444199</c:v>
                </c:pt>
                <c:pt idx="116">
                  <c:v>0.48506139231217799</c:v>
                </c:pt>
                <c:pt idx="117">
                  <c:v>0.48506139231218398</c:v>
                </c:pt>
                <c:pt idx="118">
                  <c:v>0.47642015610701599</c:v>
                </c:pt>
                <c:pt idx="119">
                  <c:v>0.47584407369336601</c:v>
                </c:pt>
                <c:pt idx="120">
                  <c:v>0.47642015610701599</c:v>
                </c:pt>
                <c:pt idx="121">
                  <c:v>0.46662675507475199</c:v>
                </c:pt>
                <c:pt idx="122">
                  <c:v>0.47584407369336601</c:v>
                </c:pt>
                <c:pt idx="123">
                  <c:v>0.46720283748819802</c:v>
                </c:pt>
                <c:pt idx="124">
                  <c:v>0.44876820025076603</c:v>
                </c:pt>
                <c:pt idx="125">
                  <c:v>0.457985518869585</c:v>
                </c:pt>
                <c:pt idx="126">
                  <c:v>0.44819211783711599</c:v>
                </c:pt>
                <c:pt idx="127">
                  <c:v>0.44934428266441701</c:v>
                </c:pt>
                <c:pt idx="128">
                  <c:v>0.44876820025076603</c:v>
                </c:pt>
                <c:pt idx="129">
                  <c:v>0.43897479921829802</c:v>
                </c:pt>
                <c:pt idx="130">
                  <c:v>0.439550881631948</c:v>
                </c:pt>
                <c:pt idx="131">
                  <c:v>0.43033356301333497</c:v>
                </c:pt>
                <c:pt idx="132">
                  <c:v>0.43033356301313003</c:v>
                </c:pt>
                <c:pt idx="133">
                  <c:v>0.43090964542698501</c:v>
                </c:pt>
                <c:pt idx="134">
                  <c:v>0.43033356301333497</c:v>
                </c:pt>
                <c:pt idx="135">
                  <c:v>0.411322843362048</c:v>
                </c:pt>
                <c:pt idx="136">
                  <c:v>0.42169232680816698</c:v>
                </c:pt>
                <c:pt idx="137">
                  <c:v>0.41247500818934901</c:v>
                </c:pt>
                <c:pt idx="138">
                  <c:v>0.411322843362048</c:v>
                </c:pt>
                <c:pt idx="139">
                  <c:v>0.40268160715708501</c:v>
                </c:pt>
                <c:pt idx="140">
                  <c:v>0.40325768957053099</c:v>
                </c:pt>
                <c:pt idx="141">
                  <c:v>0.39404037095191702</c:v>
                </c:pt>
                <c:pt idx="142">
                  <c:v>0.39346428853826698</c:v>
                </c:pt>
                <c:pt idx="143">
                  <c:v>0.39404037095191702</c:v>
                </c:pt>
                <c:pt idx="144">
                  <c:v>0.39346428853826698</c:v>
                </c:pt>
                <c:pt idx="145">
                  <c:v>0.37502965130063098</c:v>
                </c:pt>
                <c:pt idx="146">
                  <c:v>0.38482305233309899</c:v>
                </c:pt>
                <c:pt idx="147">
                  <c:v>0.366388415095668</c:v>
                </c:pt>
                <c:pt idx="148">
                  <c:v>0.37502965130063098</c:v>
                </c:pt>
                <c:pt idx="149">
                  <c:v>0.376181816128136</c:v>
                </c:pt>
                <c:pt idx="150">
                  <c:v>0.36581233268201702</c:v>
                </c:pt>
                <c:pt idx="151">
                  <c:v>0.35717109647684903</c:v>
                </c:pt>
                <c:pt idx="152">
                  <c:v>0.35717109647684903</c:v>
                </c:pt>
                <c:pt idx="153">
                  <c:v>0.35717109647684903</c:v>
                </c:pt>
                <c:pt idx="154">
                  <c:v>0.35717109647684903</c:v>
                </c:pt>
                <c:pt idx="155">
                  <c:v>0.35659501406319899</c:v>
                </c:pt>
                <c:pt idx="156">
                  <c:v>0.33931254165306801</c:v>
                </c:pt>
                <c:pt idx="157">
                  <c:v>0.34737769544438102</c:v>
                </c:pt>
                <c:pt idx="158">
                  <c:v>0.33931254165306801</c:v>
                </c:pt>
                <c:pt idx="159">
                  <c:v>0.33816037682556299</c:v>
                </c:pt>
                <c:pt idx="160">
                  <c:v>0.33931254165306801</c:v>
                </c:pt>
                <c:pt idx="161">
                  <c:v>0.33873645923941798</c:v>
                </c:pt>
                <c:pt idx="162">
                  <c:v>0.32030182200178198</c:v>
                </c:pt>
                <c:pt idx="163">
                  <c:v>0.33009522303424998</c:v>
                </c:pt>
                <c:pt idx="164">
                  <c:v>0.3295191406206</c:v>
                </c:pt>
                <c:pt idx="165">
                  <c:v>0.32030182200178198</c:v>
                </c:pt>
                <c:pt idx="166">
                  <c:v>0.31166058579681899</c:v>
                </c:pt>
                <c:pt idx="167">
                  <c:v>0.32030182200178198</c:v>
                </c:pt>
                <c:pt idx="168">
                  <c:v>0.32030182200178198</c:v>
                </c:pt>
                <c:pt idx="169">
                  <c:v>0.31108450338316801</c:v>
                </c:pt>
                <c:pt idx="170">
                  <c:v>0.31166058579661399</c:v>
                </c:pt>
                <c:pt idx="171">
                  <c:v>0.31108450338316801</c:v>
                </c:pt>
                <c:pt idx="172">
                  <c:v>0.31166058579681899</c:v>
                </c:pt>
                <c:pt idx="173">
                  <c:v>0.30186718476414498</c:v>
                </c:pt>
                <c:pt idx="174">
                  <c:v>0.32030182200198598</c:v>
                </c:pt>
                <c:pt idx="175">
                  <c:v>0.29322594855918199</c:v>
                </c:pt>
                <c:pt idx="176">
                  <c:v>0.29264986614553201</c:v>
                </c:pt>
                <c:pt idx="177">
                  <c:v>0.30244326717800002</c:v>
                </c:pt>
                <c:pt idx="178">
                  <c:v>0.29322594855918199</c:v>
                </c:pt>
                <c:pt idx="179">
                  <c:v>0.30244326717800002</c:v>
                </c:pt>
                <c:pt idx="180">
                  <c:v>0.28343254752691799</c:v>
                </c:pt>
                <c:pt idx="181">
                  <c:v>0.29322594855918199</c:v>
                </c:pt>
                <c:pt idx="182">
                  <c:v>0.28400862994036402</c:v>
                </c:pt>
                <c:pt idx="183">
                  <c:v>0.28343254752691799</c:v>
                </c:pt>
                <c:pt idx="184">
                  <c:v>0.28400862994036402</c:v>
                </c:pt>
                <c:pt idx="185">
                  <c:v>0.28400862994056902</c:v>
                </c:pt>
                <c:pt idx="186">
                  <c:v>0.28400862994036402</c:v>
                </c:pt>
                <c:pt idx="187">
                  <c:v>0.27421522890810002</c:v>
                </c:pt>
                <c:pt idx="188">
                  <c:v>0.28343254752691799</c:v>
                </c:pt>
                <c:pt idx="189">
                  <c:v>0.27536739373519697</c:v>
                </c:pt>
                <c:pt idx="190">
                  <c:v>0.274791311321751</c:v>
                </c:pt>
                <c:pt idx="191">
                  <c:v>0.27421522890810002</c:v>
                </c:pt>
                <c:pt idx="192">
                  <c:v>0.26557399270293303</c:v>
                </c:pt>
                <c:pt idx="193">
                  <c:v>0.28400862994056902</c:v>
                </c:pt>
                <c:pt idx="194">
                  <c:v>0.26557399270293303</c:v>
                </c:pt>
                <c:pt idx="195">
                  <c:v>0.274791311321751</c:v>
                </c:pt>
                <c:pt idx="196">
                  <c:v>0.26557399270293303</c:v>
                </c:pt>
                <c:pt idx="197">
                  <c:v>0.27421522890789501</c:v>
                </c:pt>
                <c:pt idx="198">
                  <c:v>0.26615007511678801</c:v>
                </c:pt>
                <c:pt idx="199">
                  <c:v>0.26499791028928199</c:v>
                </c:pt>
                <c:pt idx="200">
                  <c:v>0.26615007511658301</c:v>
                </c:pt>
                <c:pt idx="201">
                  <c:v>0.256356674084114</c:v>
                </c:pt>
                <c:pt idx="202">
                  <c:v>0.26499791028928199</c:v>
                </c:pt>
                <c:pt idx="203">
                  <c:v>0.26615007511678801</c:v>
                </c:pt>
                <c:pt idx="204">
                  <c:v>0.26499791028928199</c:v>
                </c:pt>
                <c:pt idx="205">
                  <c:v>0.26615007511658301</c:v>
                </c:pt>
                <c:pt idx="206">
                  <c:v>0.26499791028928199</c:v>
                </c:pt>
                <c:pt idx="207">
                  <c:v>0.256356674084114</c:v>
                </c:pt>
                <c:pt idx="208">
                  <c:v>0.247139355465501</c:v>
                </c:pt>
                <c:pt idx="209">
                  <c:v>0.26615007511658301</c:v>
                </c:pt>
                <c:pt idx="210">
                  <c:v>0.25578059167066902</c:v>
                </c:pt>
                <c:pt idx="211">
                  <c:v>0.26557399270293303</c:v>
                </c:pt>
                <c:pt idx="212">
                  <c:v>0.256356674084114</c:v>
                </c:pt>
                <c:pt idx="213">
                  <c:v>0.247139355465501</c:v>
                </c:pt>
                <c:pt idx="214">
                  <c:v>0.25693275649776498</c:v>
                </c:pt>
                <c:pt idx="215">
                  <c:v>0.256356674084319</c:v>
                </c:pt>
                <c:pt idx="216">
                  <c:v>0.247139355465296</c:v>
                </c:pt>
                <c:pt idx="217">
                  <c:v>0.256356674084319</c:v>
                </c:pt>
                <c:pt idx="218">
                  <c:v>0.26499791028928199</c:v>
                </c:pt>
                <c:pt idx="219">
                  <c:v>0.247139355465501</c:v>
                </c:pt>
                <c:pt idx="220">
                  <c:v>0.25693275649776498</c:v>
                </c:pt>
                <c:pt idx="221">
                  <c:v>0.24656327305185</c:v>
                </c:pt>
                <c:pt idx="222">
                  <c:v>0.25693275649776498</c:v>
                </c:pt>
                <c:pt idx="223">
                  <c:v>0.256356674084319</c:v>
                </c:pt>
                <c:pt idx="224">
                  <c:v>0.247139355465296</c:v>
                </c:pt>
                <c:pt idx="225">
                  <c:v>0.24771543787915201</c:v>
                </c:pt>
                <c:pt idx="226">
                  <c:v>0.256356674084319</c:v>
                </c:pt>
                <c:pt idx="227">
                  <c:v>0.25578059167046402</c:v>
                </c:pt>
                <c:pt idx="228">
                  <c:v>0.24771543787915201</c:v>
                </c:pt>
                <c:pt idx="229">
                  <c:v>0.247139355465501</c:v>
                </c:pt>
                <c:pt idx="230">
                  <c:v>0.247139355465296</c:v>
                </c:pt>
                <c:pt idx="231">
                  <c:v>0.24713935546549501</c:v>
                </c:pt>
                <c:pt idx="232">
                  <c:v>0.24713935546549501</c:v>
                </c:pt>
                <c:pt idx="233">
                  <c:v>0.256356674084108</c:v>
                </c:pt>
                <c:pt idx="234">
                  <c:v>0.24713935546549501</c:v>
                </c:pt>
                <c:pt idx="235">
                  <c:v>0.256356674084108</c:v>
                </c:pt>
                <c:pt idx="236">
                  <c:v>0.24771543787914499</c:v>
                </c:pt>
                <c:pt idx="237">
                  <c:v>0.24713935546549501</c:v>
                </c:pt>
                <c:pt idx="238">
                  <c:v>0.256356674084108</c:v>
                </c:pt>
                <c:pt idx="239">
                  <c:v>0.24713935546549501</c:v>
                </c:pt>
                <c:pt idx="240">
                  <c:v>0.24713935546549501</c:v>
                </c:pt>
                <c:pt idx="241">
                  <c:v>0.24713935546529001</c:v>
                </c:pt>
                <c:pt idx="242">
                  <c:v>0.24713935546549501</c:v>
                </c:pt>
                <c:pt idx="243">
                  <c:v>0.24771543787914499</c:v>
                </c:pt>
                <c:pt idx="244">
                  <c:v>0.24713935546549501</c:v>
                </c:pt>
                <c:pt idx="245">
                  <c:v>0.256356674084108</c:v>
                </c:pt>
                <c:pt idx="246">
                  <c:v>0.23792203684667701</c:v>
                </c:pt>
                <c:pt idx="247">
                  <c:v>0.256356674084108</c:v>
                </c:pt>
                <c:pt idx="248">
                  <c:v>0.24713935546549501</c:v>
                </c:pt>
                <c:pt idx="249">
                  <c:v>0.25635667408431301</c:v>
                </c:pt>
                <c:pt idx="250">
                  <c:v>0.24713935546529001</c:v>
                </c:pt>
                <c:pt idx="251">
                  <c:v>0.24771543787914499</c:v>
                </c:pt>
                <c:pt idx="252">
                  <c:v>0.25578059167045702</c:v>
                </c:pt>
                <c:pt idx="253">
                  <c:v>0.24771543787914499</c:v>
                </c:pt>
                <c:pt idx="254">
                  <c:v>0.23792203684667701</c:v>
                </c:pt>
                <c:pt idx="255">
                  <c:v>0.25635667408431301</c:v>
                </c:pt>
                <c:pt idx="256">
                  <c:v>0.24713935546529001</c:v>
                </c:pt>
                <c:pt idx="257">
                  <c:v>0.25635667408431301</c:v>
                </c:pt>
                <c:pt idx="258">
                  <c:v>0.24713935546529001</c:v>
                </c:pt>
                <c:pt idx="259">
                  <c:v>0.24771543787914499</c:v>
                </c:pt>
                <c:pt idx="260">
                  <c:v>0.264997910289275</c:v>
                </c:pt>
                <c:pt idx="261">
                  <c:v>0.25693275649796299</c:v>
                </c:pt>
                <c:pt idx="262">
                  <c:v>0.24713935546549501</c:v>
                </c:pt>
                <c:pt idx="263">
                  <c:v>0.256356674084108</c:v>
                </c:pt>
                <c:pt idx="264">
                  <c:v>0.256356674084108</c:v>
                </c:pt>
                <c:pt idx="265">
                  <c:v>0.24713935546549501</c:v>
                </c:pt>
                <c:pt idx="266">
                  <c:v>0.25635667408431301</c:v>
                </c:pt>
                <c:pt idx="267">
                  <c:v>0.256356674084108</c:v>
                </c:pt>
                <c:pt idx="268">
                  <c:v>0.26557399270292598</c:v>
                </c:pt>
                <c:pt idx="269">
                  <c:v>0.26557399270292598</c:v>
                </c:pt>
                <c:pt idx="270">
                  <c:v>0.25578059167066203</c:v>
                </c:pt>
                <c:pt idx="271">
                  <c:v>0.26615007511657601</c:v>
                </c:pt>
                <c:pt idx="272">
                  <c:v>0.264997910289275</c:v>
                </c:pt>
                <c:pt idx="273">
                  <c:v>0.26615007511657601</c:v>
                </c:pt>
                <c:pt idx="274">
                  <c:v>0.27421522890809302</c:v>
                </c:pt>
                <c:pt idx="275">
                  <c:v>0.26615007511657601</c:v>
                </c:pt>
                <c:pt idx="276">
                  <c:v>0.274791311321744</c:v>
                </c:pt>
                <c:pt idx="277">
                  <c:v>0.27421522890788802</c:v>
                </c:pt>
                <c:pt idx="278">
                  <c:v>0.274791311321744</c:v>
                </c:pt>
                <c:pt idx="279">
                  <c:v>0.28400862994056197</c:v>
                </c:pt>
                <c:pt idx="280">
                  <c:v>0.28343254752670599</c:v>
                </c:pt>
                <c:pt idx="281">
                  <c:v>0.28400862994056197</c:v>
                </c:pt>
                <c:pt idx="282">
                  <c:v>0.28400862994035703</c:v>
                </c:pt>
                <c:pt idx="283">
                  <c:v>0.29264986614552402</c:v>
                </c:pt>
                <c:pt idx="284">
                  <c:v>0.293225948559379</c:v>
                </c:pt>
                <c:pt idx="285">
                  <c:v>0.293225948559175</c:v>
                </c:pt>
                <c:pt idx="286">
                  <c:v>0.293225948559175</c:v>
                </c:pt>
                <c:pt idx="287">
                  <c:v>0.30186718476434199</c:v>
                </c:pt>
                <c:pt idx="288">
                  <c:v>0.30244326717799302</c:v>
                </c:pt>
                <c:pt idx="289">
                  <c:v>0.31050842096930498</c:v>
                </c:pt>
                <c:pt idx="290">
                  <c:v>0.29380203097302998</c:v>
                </c:pt>
                <c:pt idx="291">
                  <c:v>0.31050842096930498</c:v>
                </c:pt>
                <c:pt idx="292">
                  <c:v>0.32087790441562902</c:v>
                </c:pt>
                <c:pt idx="293">
                  <c:v>0.32030182200177298</c:v>
                </c:pt>
                <c:pt idx="294">
                  <c:v>0.32030182200177298</c:v>
                </c:pt>
                <c:pt idx="295">
                  <c:v>0.33009522303424199</c:v>
                </c:pt>
                <c:pt idx="296">
                  <c:v>0.32087790441542402</c:v>
                </c:pt>
                <c:pt idx="297">
                  <c:v>0.32951914062059101</c:v>
                </c:pt>
                <c:pt idx="298">
                  <c:v>0.32894305820694097</c:v>
                </c:pt>
                <c:pt idx="299">
                  <c:v>0.34852986027187799</c:v>
                </c:pt>
                <c:pt idx="300">
                  <c:v>0.338160376825554</c:v>
                </c:pt>
                <c:pt idx="301">
                  <c:v>0.34795377785822701</c:v>
                </c:pt>
                <c:pt idx="302">
                  <c:v>0.32951914062059101</c:v>
                </c:pt>
                <c:pt idx="303">
                  <c:v>0.36696449750910398</c:v>
                </c:pt>
                <c:pt idx="304">
                  <c:v>0.35717109647704498</c:v>
                </c:pt>
                <c:pt idx="305">
                  <c:v>0.35717109647683998</c:v>
                </c:pt>
                <c:pt idx="306">
                  <c:v>0.35717109647683998</c:v>
                </c:pt>
                <c:pt idx="307">
                  <c:v>0.37502965130062099</c:v>
                </c:pt>
                <c:pt idx="308">
                  <c:v>0.366388415095658</c:v>
                </c:pt>
                <c:pt idx="309">
                  <c:v>0.37502965130062099</c:v>
                </c:pt>
                <c:pt idx="310">
                  <c:v>0.384823052333089</c:v>
                </c:pt>
                <c:pt idx="311">
                  <c:v>0.39346428853825699</c:v>
                </c:pt>
                <c:pt idx="312">
                  <c:v>0.384823052333089</c:v>
                </c:pt>
                <c:pt idx="313">
                  <c:v>0.39404037095190703</c:v>
                </c:pt>
                <c:pt idx="314">
                  <c:v>0.41132284336203701</c:v>
                </c:pt>
                <c:pt idx="315">
                  <c:v>0.41247500818954302</c:v>
                </c:pt>
                <c:pt idx="316">
                  <c:v>0.41247500818933802</c:v>
                </c:pt>
                <c:pt idx="317">
                  <c:v>0.43897479921828703</c:v>
                </c:pt>
                <c:pt idx="318">
                  <c:v>0.43033356301332398</c:v>
                </c:pt>
                <c:pt idx="319">
                  <c:v>0.43955088163193701</c:v>
                </c:pt>
                <c:pt idx="320">
                  <c:v>0.45798551886957301</c:v>
                </c:pt>
                <c:pt idx="321">
                  <c:v>0.44876820025075498</c:v>
                </c:pt>
                <c:pt idx="322">
                  <c:v>0.47584407369335302</c:v>
                </c:pt>
                <c:pt idx="323">
                  <c:v>0.48563747472582203</c:v>
                </c:pt>
                <c:pt idx="324">
                  <c:v>0.48506139231196699</c:v>
                </c:pt>
                <c:pt idx="325">
                  <c:v>0.51271334816841996</c:v>
                </c:pt>
                <c:pt idx="326">
                  <c:v>0.50349602954960204</c:v>
                </c:pt>
                <c:pt idx="327">
                  <c:v>0.52250674920088902</c:v>
                </c:pt>
                <c:pt idx="328">
                  <c:v>0.55822385884845005</c:v>
                </c:pt>
                <c:pt idx="329">
                  <c:v>0.55879994126230503</c:v>
                </c:pt>
                <c:pt idx="330">
                  <c:v>0.57665849608588204</c:v>
                </c:pt>
                <c:pt idx="331">
                  <c:v>0.60431045194233501</c:v>
                </c:pt>
                <c:pt idx="332">
                  <c:v>0.61295168814729795</c:v>
                </c:pt>
                <c:pt idx="333">
                  <c:v>0.62332117159362099</c:v>
                </c:pt>
                <c:pt idx="334">
                  <c:v>0.64982096262236499</c:v>
                </c:pt>
                <c:pt idx="335">
                  <c:v>0.67747291847861402</c:v>
                </c:pt>
                <c:pt idx="336">
                  <c:v>0.70512487433506699</c:v>
                </c:pt>
                <c:pt idx="337">
                  <c:v>0.72355951157229403</c:v>
                </c:pt>
                <c:pt idx="338">
                  <c:v>0.741418066396484</c:v>
                </c:pt>
                <c:pt idx="339">
                  <c:v>0.78750465948995896</c:v>
                </c:pt>
                <c:pt idx="340">
                  <c:v>0.81515661534641304</c:v>
                </c:pt>
                <c:pt idx="341">
                  <c:v>0.833015170170194</c:v>
                </c:pt>
                <c:pt idx="342">
                  <c:v>0.87910176326407896</c:v>
                </c:pt>
                <c:pt idx="343">
                  <c:v>0.89753640050150996</c:v>
                </c:pt>
                <c:pt idx="344">
                  <c:v>0.94304691118154005</c:v>
                </c:pt>
                <c:pt idx="345">
                  <c:v>0.97934010324295595</c:v>
                </c:pt>
                <c:pt idx="346">
                  <c:v>1.0260027787504911</c:v>
                </c:pt>
                <c:pt idx="347">
                  <c:v>1.0525025697794399</c:v>
                </c:pt>
                <c:pt idx="348">
                  <c:v>1.108382563905588</c:v>
                </c:pt>
                <c:pt idx="349">
                  <c:v>1.1348823549345359</c:v>
                </c:pt>
                <c:pt idx="350">
                  <c:v>1.199979667679502</c:v>
                </c:pt>
                <c:pt idx="351">
                  <c:v>1.244914095945882</c:v>
                </c:pt>
                <c:pt idx="352">
                  <c:v>1.282359452834599</c:v>
                </c:pt>
                <c:pt idx="353">
                  <c:v>1.3457285183386141</c:v>
                </c:pt>
                <c:pt idx="354">
                  <c:v>1.3641631555760461</c:v>
                </c:pt>
                <c:pt idx="355">
                  <c:v>1.428684385907566</c:v>
                </c:pt>
                <c:pt idx="356">
                  <c:v>1.483412215206209</c:v>
                </c:pt>
                <c:pt idx="357">
                  <c:v>1.529498808300094</c:v>
                </c:pt>
                <c:pt idx="358">
                  <c:v>1.5836505551852911</c:v>
                </c:pt>
                <c:pt idx="359">
                  <c:v>1.6297371482789711</c:v>
                </c:pt>
                <c:pt idx="360">
                  <c:v>1.703475697229309</c:v>
                </c:pt>
                <c:pt idx="361">
                  <c:v>1.7397688892903169</c:v>
                </c:pt>
                <c:pt idx="362">
                  <c:v>1.7852793999707559</c:v>
                </c:pt>
                <c:pt idx="363">
                  <c:v>1.849800630301867</c:v>
                </c:pt>
                <c:pt idx="364">
                  <c:v>1.904528459600715</c:v>
                </c:pt>
                <c:pt idx="365">
                  <c:v>1.9592562888995619</c:v>
                </c:pt>
                <c:pt idx="366">
                  <c:v>1.996125563374834</c:v>
                </c:pt>
                <c:pt idx="367">
                  <c:v>2.0514294750871271</c:v>
                </c:pt>
                <c:pt idx="368">
                  <c:v>2.1147985405911429</c:v>
                </c:pt>
                <c:pt idx="369">
                  <c:v>2.151667815066209</c:v>
                </c:pt>
                <c:pt idx="370">
                  <c:v>2.1977544081600948</c:v>
                </c:pt>
                <c:pt idx="371">
                  <c:v>2.2432649188401239</c:v>
                </c:pt>
                <c:pt idx="372">
                  <c:v>2.2887754295201539</c:v>
                </c:pt>
                <c:pt idx="373">
                  <c:v>2.3262207864088711</c:v>
                </c:pt>
                <c:pt idx="374">
                  <c:v>2.353296659851674</c:v>
                </c:pt>
                <c:pt idx="375">
                  <c:v>2.4080244891503182</c:v>
                </c:pt>
                <c:pt idx="376">
                  <c:v>2.4172418077691349</c:v>
                </c:pt>
                <c:pt idx="377">
                  <c:v>2.4541110822442032</c:v>
                </c:pt>
                <c:pt idx="378">
                  <c:v>2.4817630381004512</c:v>
                </c:pt>
                <c:pt idx="379">
                  <c:v>2.499621592924437</c:v>
                </c:pt>
                <c:pt idx="380">
                  <c:v>2.5174801477480129</c:v>
                </c:pt>
                <c:pt idx="381">
                  <c:v>2.5272735487806859</c:v>
                </c:pt>
                <c:pt idx="382">
                  <c:v>2.5272735487804812</c:v>
                </c:pt>
                <c:pt idx="383">
                  <c:v>2.535914784985648</c:v>
                </c:pt>
                <c:pt idx="384">
                  <c:v>2.5370669498131542</c:v>
                </c:pt>
                <c:pt idx="385">
                  <c:v>2.5272735487804812</c:v>
                </c:pt>
                <c:pt idx="386">
                  <c:v>2.5174801477482172</c:v>
                </c:pt>
                <c:pt idx="387">
                  <c:v>2.5094149939567001</c:v>
                </c:pt>
                <c:pt idx="388">
                  <c:v>2.4806108732731502</c:v>
                </c:pt>
                <c:pt idx="389">
                  <c:v>2.463328400862816</c:v>
                </c:pt>
                <c:pt idx="390">
                  <c:v>2.4362525274204199</c:v>
                </c:pt>
                <c:pt idx="391">
                  <c:v>2.4074484067366662</c:v>
                </c:pt>
                <c:pt idx="392">
                  <c:v>2.3809486157079229</c:v>
                </c:pt>
                <c:pt idx="393">
                  <c:v>2.3164273853764028</c:v>
                </c:pt>
                <c:pt idx="394">
                  <c:v>2.2801341933151908</c:v>
                </c:pt>
                <c:pt idx="395">
                  <c:v>2.2340476002213059</c:v>
                </c:pt>
                <c:pt idx="396">
                  <c:v>2.1885370895412768</c:v>
                </c:pt>
                <c:pt idx="397">
                  <c:v>2.1522438974798579</c:v>
                </c:pt>
                <c:pt idx="398">
                  <c:v>2.0779292661162811</c:v>
                </c:pt>
                <c:pt idx="399">
                  <c:v>2.0514294750871271</c:v>
                </c:pt>
                <c:pt idx="400">
                  <c:v>1.99612556337463</c:v>
                </c:pt>
                <c:pt idx="401">
                  <c:v>1.932180415457168</c:v>
                </c:pt>
                <c:pt idx="402">
                  <c:v>1.8860938223632839</c:v>
                </c:pt>
                <c:pt idx="403">
                  <c:v>1.8405833116830499</c:v>
                </c:pt>
                <c:pt idx="404">
                  <c:v>1.794496718589369</c:v>
                </c:pt>
                <c:pt idx="405">
                  <c:v>1.7397688892905221</c:v>
                </c:pt>
                <c:pt idx="406">
                  <c:v>1.703475697229105</c:v>
                </c:pt>
                <c:pt idx="407">
                  <c:v>1.6660303403403871</c:v>
                </c:pt>
                <c:pt idx="408">
                  <c:v>1.61187859345519</c:v>
                </c:pt>
                <c:pt idx="409">
                  <c:v>1.574433236566473</c:v>
                </c:pt>
                <c:pt idx="410">
                  <c:v>1.54735736312408</c:v>
                </c:pt>
                <c:pt idx="411">
                  <c:v>1.520281489681276</c:v>
                </c:pt>
                <c:pt idx="412">
                  <c:v>1.4649775779687779</c:v>
                </c:pt>
                <c:pt idx="413">
                  <c:v>1.4471190231449971</c:v>
                </c:pt>
                <c:pt idx="414">
                  <c:v>1.4096736662560749</c:v>
                </c:pt>
                <c:pt idx="415">
                  <c:v>1.391815111432499</c:v>
                </c:pt>
                <c:pt idx="416">
                  <c:v>1.3647392379896961</c:v>
                </c:pt>
                <c:pt idx="417">
                  <c:v>1.336511199719796</c:v>
                </c:pt>
                <c:pt idx="418">
                  <c:v>1.3186526448960161</c:v>
                </c:pt>
                <c:pt idx="419">
                  <c:v>1.290424606626116</c:v>
                </c:pt>
                <c:pt idx="420">
                  <c:v>1.282359452834599</c:v>
                </c:pt>
                <c:pt idx="421">
                  <c:v>1.272566051802335</c:v>
                </c:pt>
                <c:pt idx="422">
                  <c:v>1.245490178359532</c:v>
                </c:pt>
                <c:pt idx="423">
                  <c:v>1.23627285974092</c:v>
                </c:pt>
                <c:pt idx="424">
                  <c:v>1.2178382225032831</c:v>
                </c:pt>
                <c:pt idx="425">
                  <c:v>1.2178382225032831</c:v>
                </c:pt>
                <c:pt idx="426">
                  <c:v>1.20862090388467</c:v>
                </c:pt>
                <c:pt idx="427">
                  <c:v>1.199403585265852</c:v>
                </c:pt>
                <c:pt idx="428">
                  <c:v>1.2086209038844651</c:v>
                </c:pt>
                <c:pt idx="429">
                  <c:v>1.190186266647034</c:v>
                </c:pt>
                <c:pt idx="430">
                  <c:v>1.190186266647034</c:v>
                </c:pt>
                <c:pt idx="431">
                  <c:v>1.1907623490608901</c:v>
                </c:pt>
                <c:pt idx="432">
                  <c:v>1.190186266647034</c:v>
                </c:pt>
                <c:pt idx="433">
                  <c:v>1.1809689480282159</c:v>
                </c:pt>
                <c:pt idx="434">
                  <c:v>1.2178382225034881</c:v>
                </c:pt>
                <c:pt idx="435">
                  <c:v>1.2086209038844651</c:v>
                </c:pt>
                <c:pt idx="436">
                  <c:v>1.199403585265852</c:v>
                </c:pt>
                <c:pt idx="437">
                  <c:v>1.2178382225032831</c:v>
                </c:pt>
                <c:pt idx="438">
                  <c:v>1.20862090388467</c:v>
                </c:pt>
                <c:pt idx="439">
                  <c:v>1.2091969862983201</c:v>
                </c:pt>
                <c:pt idx="440">
                  <c:v>1.2270555411218971</c:v>
                </c:pt>
                <c:pt idx="441">
                  <c:v>1.22647945870845</c:v>
                </c:pt>
                <c:pt idx="442">
                  <c:v>1.2270555411221009</c:v>
                </c:pt>
                <c:pt idx="443">
                  <c:v>1.23627285974092</c:v>
                </c:pt>
                <c:pt idx="444">
                  <c:v>1.2639248155971661</c:v>
                </c:pt>
                <c:pt idx="445">
                  <c:v>1.27198996938848</c:v>
                </c:pt>
                <c:pt idx="446">
                  <c:v>1.245490178359532</c:v>
                </c:pt>
                <c:pt idx="447">
                  <c:v>1.2731421342159861</c:v>
                </c:pt>
                <c:pt idx="448">
                  <c:v>1.2541314145647</c:v>
                </c:pt>
                <c:pt idx="449">
                  <c:v>1.2639248155971661</c:v>
                </c:pt>
                <c:pt idx="450">
                  <c:v>1.2633487331833131</c:v>
                </c:pt>
                <c:pt idx="451">
                  <c:v>1.2731421342159861</c:v>
                </c:pt>
                <c:pt idx="452">
                  <c:v>1.2541314145647</c:v>
                </c:pt>
                <c:pt idx="453">
                  <c:v>1.2541314145647</c:v>
                </c:pt>
                <c:pt idx="454">
                  <c:v>1.245490178359532</c:v>
                </c:pt>
                <c:pt idx="455">
                  <c:v>1.2639248155971661</c:v>
                </c:pt>
                <c:pt idx="456">
                  <c:v>1.235696777327268</c:v>
                </c:pt>
                <c:pt idx="457">
                  <c:v>1.2270555411221009</c:v>
                </c:pt>
                <c:pt idx="458">
                  <c:v>1.25470749697835</c:v>
                </c:pt>
                <c:pt idx="459">
                  <c:v>1.2086209038844651</c:v>
                </c:pt>
                <c:pt idx="460">
                  <c:v>1.20862090388467</c:v>
                </c:pt>
                <c:pt idx="461">
                  <c:v>1.190186266647034</c:v>
                </c:pt>
                <c:pt idx="462">
                  <c:v>1.171751629409663</c:v>
                </c:pt>
                <c:pt idx="463">
                  <c:v>1.172327711823314</c:v>
                </c:pt>
                <c:pt idx="464">
                  <c:v>1.1533169921720261</c:v>
                </c:pt>
                <c:pt idx="465">
                  <c:v>1.145251838380714</c:v>
                </c:pt>
                <c:pt idx="466">
                  <c:v>1.1078064814919939</c:v>
                </c:pt>
                <c:pt idx="467">
                  <c:v>1.1078064814919939</c:v>
                </c:pt>
                <c:pt idx="468">
                  <c:v>1.08015452563554</c:v>
                </c:pt>
                <c:pt idx="469">
                  <c:v>1.0715132894307811</c:v>
                </c:pt>
                <c:pt idx="470">
                  <c:v>1.0530786521929389</c:v>
                </c:pt>
                <c:pt idx="471">
                  <c:v>1.016209377718075</c:v>
                </c:pt>
                <c:pt idx="472">
                  <c:v>1.0167854601317261</c:v>
                </c:pt>
                <c:pt idx="473">
                  <c:v>0.98913350427547497</c:v>
                </c:pt>
                <c:pt idx="474">
                  <c:v>0.97012278462439205</c:v>
                </c:pt>
                <c:pt idx="475">
                  <c:v>0.97069886703783803</c:v>
                </c:pt>
                <c:pt idx="476">
                  <c:v>0.95226422980061098</c:v>
                </c:pt>
                <c:pt idx="477">
                  <c:v>0.90617763670651896</c:v>
                </c:pt>
                <c:pt idx="478">
                  <c:v>0.89753640050155603</c:v>
                </c:pt>
                <c:pt idx="479">
                  <c:v>0.87910176326412404</c:v>
                </c:pt>
                <c:pt idx="480">
                  <c:v>0.87910176326391898</c:v>
                </c:pt>
                <c:pt idx="481">
                  <c:v>0.84223248878905499</c:v>
                </c:pt>
                <c:pt idx="482">
                  <c:v>0.82437393396527303</c:v>
                </c:pt>
                <c:pt idx="483">
                  <c:v>0.81458053293260002</c:v>
                </c:pt>
                <c:pt idx="484">
                  <c:v>0.78750465949020398</c:v>
                </c:pt>
                <c:pt idx="485">
                  <c:v>0.76907002225256804</c:v>
                </c:pt>
                <c:pt idx="486">
                  <c:v>0.76964610466642303</c:v>
                </c:pt>
                <c:pt idx="487">
                  <c:v>0.75063538501493099</c:v>
                </c:pt>
                <c:pt idx="488">
                  <c:v>0.72298342915888503</c:v>
                </c:pt>
                <c:pt idx="489">
                  <c:v>0.71434219295371704</c:v>
                </c:pt>
                <c:pt idx="490">
                  <c:v>0.69648363812993597</c:v>
                </c:pt>
                <c:pt idx="491">
                  <c:v>0.69533147330263501</c:v>
                </c:pt>
                <c:pt idx="492">
                  <c:v>0.66883168227368595</c:v>
                </c:pt>
                <c:pt idx="493">
                  <c:v>0.65846219882736101</c:v>
                </c:pt>
                <c:pt idx="494">
                  <c:v>0.65097312744990399</c:v>
                </c:pt>
                <c:pt idx="495">
                  <c:v>0.63138632538496497</c:v>
                </c:pt>
                <c:pt idx="496">
                  <c:v>0.61352777056097996</c:v>
                </c:pt>
                <c:pt idx="497">
                  <c:v>0.62274508917979798</c:v>
                </c:pt>
                <c:pt idx="498">
                  <c:v>0.60431045194236599</c:v>
                </c:pt>
                <c:pt idx="499">
                  <c:v>0.58587581470472905</c:v>
                </c:pt>
                <c:pt idx="500">
                  <c:v>0.577234578499766</c:v>
                </c:pt>
                <c:pt idx="501">
                  <c:v>0.57665849608611597</c:v>
                </c:pt>
                <c:pt idx="502">
                  <c:v>0.55879994126212895</c:v>
                </c:pt>
                <c:pt idx="503">
                  <c:v>0.54900654022986495</c:v>
                </c:pt>
                <c:pt idx="504">
                  <c:v>0.54900654022966</c:v>
                </c:pt>
                <c:pt idx="505">
                  <c:v>0.54094138643834799</c:v>
                </c:pt>
                <c:pt idx="506">
                  <c:v>0.53057190299222801</c:v>
                </c:pt>
                <c:pt idx="507">
                  <c:v>0.53114798540608299</c:v>
                </c:pt>
                <c:pt idx="508">
                  <c:v>0.52193066678706002</c:v>
                </c:pt>
                <c:pt idx="509">
                  <c:v>0.51271334816844605</c:v>
                </c:pt>
                <c:pt idx="510">
                  <c:v>0.51328943058209697</c:v>
                </c:pt>
                <c:pt idx="511">
                  <c:v>0.51213726575479601</c:v>
                </c:pt>
                <c:pt idx="512">
                  <c:v>0.49485479334446097</c:v>
                </c:pt>
                <c:pt idx="513">
                  <c:v>0.50349602954962802</c:v>
                </c:pt>
                <c:pt idx="514">
                  <c:v>0.494278710931015</c:v>
                </c:pt>
                <c:pt idx="515">
                  <c:v>0.48563747472584701</c:v>
                </c:pt>
                <c:pt idx="516">
                  <c:v>0.48506139231199102</c:v>
                </c:pt>
                <c:pt idx="517">
                  <c:v>0.48563747472584701</c:v>
                </c:pt>
                <c:pt idx="518">
                  <c:v>0.48506139231219603</c:v>
                </c:pt>
                <c:pt idx="519">
                  <c:v>0.48506139231219603</c:v>
                </c:pt>
                <c:pt idx="520">
                  <c:v>0.47642015610702798</c:v>
                </c:pt>
                <c:pt idx="521">
                  <c:v>0.475844073693378</c:v>
                </c:pt>
                <c:pt idx="522">
                  <c:v>0.46720283748821001</c:v>
                </c:pt>
                <c:pt idx="523">
                  <c:v>0.48563747472584701</c:v>
                </c:pt>
                <c:pt idx="524">
                  <c:v>0.46662675507455897</c:v>
                </c:pt>
                <c:pt idx="525">
                  <c:v>0.45798551886959599</c:v>
                </c:pt>
                <c:pt idx="526">
                  <c:v>0.46720283748841501</c:v>
                </c:pt>
                <c:pt idx="527">
                  <c:v>0.46662675507455897</c:v>
                </c:pt>
                <c:pt idx="528">
                  <c:v>0.44819211783712698</c:v>
                </c:pt>
                <c:pt idx="529">
                  <c:v>0.45798551886939198</c:v>
                </c:pt>
                <c:pt idx="530">
                  <c:v>0.44876820025077802</c:v>
                </c:pt>
                <c:pt idx="531">
                  <c:v>0.45798551886959599</c:v>
                </c:pt>
                <c:pt idx="532">
                  <c:v>0.43955088163195999</c:v>
                </c:pt>
                <c:pt idx="533">
                  <c:v>0.43897479921851401</c:v>
                </c:pt>
                <c:pt idx="534">
                  <c:v>0.44012696404561003</c:v>
                </c:pt>
                <c:pt idx="535">
                  <c:v>0.43033356301334602</c:v>
                </c:pt>
                <c:pt idx="536">
                  <c:v>0.43955088163195999</c:v>
                </c:pt>
                <c:pt idx="537">
                  <c:v>0.421116244394527</c:v>
                </c:pt>
                <c:pt idx="538">
                  <c:v>0.43033356301314102</c:v>
                </c:pt>
                <c:pt idx="539">
                  <c:v>0.421116244394527</c:v>
                </c:pt>
                <c:pt idx="540">
                  <c:v>0.41189892577591403</c:v>
                </c:pt>
                <c:pt idx="541">
                  <c:v>0.42111624439432299</c:v>
                </c:pt>
                <c:pt idx="542">
                  <c:v>0.40325768957074598</c:v>
                </c:pt>
                <c:pt idx="543">
                  <c:v>0.41189892577570902</c:v>
                </c:pt>
                <c:pt idx="544">
                  <c:v>0.402681607157095</c:v>
                </c:pt>
                <c:pt idx="545">
                  <c:v>0.41247500818936</c:v>
                </c:pt>
                <c:pt idx="546">
                  <c:v>0.38482305233310898</c:v>
                </c:pt>
                <c:pt idx="547">
                  <c:v>0.39346428853827697</c:v>
                </c:pt>
                <c:pt idx="548">
                  <c:v>0.39346428853827697</c:v>
                </c:pt>
                <c:pt idx="549">
                  <c:v>0.39404037095192701</c:v>
                </c:pt>
                <c:pt idx="550">
                  <c:v>0.37502965130063998</c:v>
                </c:pt>
                <c:pt idx="551">
                  <c:v>0.36638841509567699</c:v>
                </c:pt>
                <c:pt idx="552">
                  <c:v>0.36638841509567699</c:v>
                </c:pt>
                <c:pt idx="553">
                  <c:v>0.35717109647685902</c:v>
                </c:pt>
                <c:pt idx="554">
                  <c:v>0.36581233268182201</c:v>
                </c:pt>
                <c:pt idx="555">
                  <c:v>0.35717109647685902</c:v>
                </c:pt>
                <c:pt idx="556">
                  <c:v>0.35717109647685902</c:v>
                </c:pt>
                <c:pt idx="557">
                  <c:v>0.34795377785824499</c:v>
                </c:pt>
                <c:pt idx="558">
                  <c:v>0.34795377785803999</c:v>
                </c:pt>
                <c:pt idx="559">
                  <c:v>0.33873645923942702</c:v>
                </c:pt>
                <c:pt idx="560">
                  <c:v>0.33009522303425898</c:v>
                </c:pt>
                <c:pt idx="561">
                  <c:v>0.33816037682557099</c:v>
                </c:pt>
                <c:pt idx="562">
                  <c:v>0.329519140620608</c:v>
                </c:pt>
                <c:pt idx="563">
                  <c:v>0.32087790441564501</c:v>
                </c:pt>
                <c:pt idx="564">
                  <c:v>0.32030182200179003</c:v>
                </c:pt>
                <c:pt idx="565">
                  <c:v>0.32030182200179003</c:v>
                </c:pt>
                <c:pt idx="566">
                  <c:v>0.32087790441564501</c:v>
                </c:pt>
                <c:pt idx="567">
                  <c:v>0.30244326717800801</c:v>
                </c:pt>
                <c:pt idx="568">
                  <c:v>0.30186718476415297</c:v>
                </c:pt>
                <c:pt idx="569">
                  <c:v>0.30244326717800801</c:v>
                </c:pt>
                <c:pt idx="570">
                  <c:v>0.29264986614553901</c:v>
                </c:pt>
                <c:pt idx="571">
                  <c:v>0.30244326717800801</c:v>
                </c:pt>
                <c:pt idx="572">
                  <c:v>0.28400862994057602</c:v>
                </c:pt>
                <c:pt idx="573">
                  <c:v>0.29264986614553901</c:v>
                </c:pt>
                <c:pt idx="574">
                  <c:v>0.27421522890810701</c:v>
                </c:pt>
                <c:pt idx="575">
                  <c:v>0.26615007511659</c:v>
                </c:pt>
                <c:pt idx="576">
                  <c:v>0.28400862994057602</c:v>
                </c:pt>
                <c:pt idx="577">
                  <c:v>0.27479131132155299</c:v>
                </c:pt>
                <c:pt idx="578">
                  <c:v>0.27421522890810701</c:v>
                </c:pt>
                <c:pt idx="579">
                  <c:v>0.26615007511659</c:v>
                </c:pt>
                <c:pt idx="580">
                  <c:v>0.26499791028928898</c:v>
                </c:pt>
                <c:pt idx="581">
                  <c:v>0.256356674084326</c:v>
                </c:pt>
                <c:pt idx="582">
                  <c:v>0.247139355465303</c:v>
                </c:pt>
                <c:pt idx="583">
                  <c:v>0.25693275649797598</c:v>
                </c:pt>
                <c:pt idx="584">
                  <c:v>0.24656327305185699</c:v>
                </c:pt>
                <c:pt idx="585">
                  <c:v>0.247139355465303</c:v>
                </c:pt>
                <c:pt idx="586">
                  <c:v>0.23849811926033901</c:v>
                </c:pt>
                <c:pt idx="587">
                  <c:v>0.247139355465507</c:v>
                </c:pt>
                <c:pt idx="588">
                  <c:v>0.228704718227871</c:v>
                </c:pt>
                <c:pt idx="589">
                  <c:v>0.23849811926054401</c:v>
                </c:pt>
                <c:pt idx="590">
                  <c:v>0.22928080064152101</c:v>
                </c:pt>
                <c:pt idx="591">
                  <c:v>0.21948739960925701</c:v>
                </c:pt>
                <c:pt idx="592">
                  <c:v>0.21084616340408899</c:v>
                </c:pt>
                <c:pt idx="593">
                  <c:v>0.22812863581421999</c:v>
                </c:pt>
                <c:pt idx="594">
                  <c:v>0.22006348202290699</c:v>
                </c:pt>
                <c:pt idx="595">
                  <c:v>0.20162884478527099</c:v>
                </c:pt>
                <c:pt idx="596">
                  <c:v>0.219487399609052</c:v>
                </c:pt>
                <c:pt idx="597">
                  <c:v>0.20162884478547499</c:v>
                </c:pt>
                <c:pt idx="598">
                  <c:v>0.21084616340408899</c:v>
                </c:pt>
                <c:pt idx="599">
                  <c:v>0.19183544375280201</c:v>
                </c:pt>
                <c:pt idx="600">
                  <c:v>0.20162884478527099</c:v>
                </c:pt>
                <c:pt idx="601">
                  <c:v>0.20105276237182501</c:v>
                </c:pt>
                <c:pt idx="602">
                  <c:v>0.192987608580103</c:v>
                </c:pt>
                <c:pt idx="603">
                  <c:v>0.173976888929225</c:v>
                </c:pt>
                <c:pt idx="604">
                  <c:v>0.19183544375280201</c:v>
                </c:pt>
                <c:pt idx="605">
                  <c:v>0.19183544375300601</c:v>
                </c:pt>
                <c:pt idx="606">
                  <c:v>0.183770289961489</c:v>
                </c:pt>
                <c:pt idx="607">
                  <c:v>0.18319420754763399</c:v>
                </c:pt>
                <c:pt idx="608">
                  <c:v>0.18319420754783899</c:v>
                </c:pt>
                <c:pt idx="609">
                  <c:v>0.16418348789675599</c:v>
                </c:pt>
                <c:pt idx="610">
                  <c:v>0.17397688892902</c:v>
                </c:pt>
                <c:pt idx="611">
                  <c:v>0.17397688892902</c:v>
                </c:pt>
                <c:pt idx="612">
                  <c:v>0.16533565272405701</c:v>
                </c:pt>
                <c:pt idx="613">
                  <c:v>0.16418348789655099</c:v>
                </c:pt>
                <c:pt idx="614">
                  <c:v>0.16533565272405701</c:v>
                </c:pt>
                <c:pt idx="615">
                  <c:v>0.164759570310202</c:v>
                </c:pt>
                <c:pt idx="616">
                  <c:v>0.155542251691588</c:v>
                </c:pt>
                <c:pt idx="617">
                  <c:v>0.155542251691588</c:v>
                </c:pt>
                <c:pt idx="618">
                  <c:v>0.17397688892902</c:v>
                </c:pt>
                <c:pt idx="619">
                  <c:v>0.15611833410523901</c:v>
                </c:pt>
                <c:pt idx="620">
                  <c:v>0.14632493307277</c:v>
                </c:pt>
                <c:pt idx="621">
                  <c:v>0.13768369686760201</c:v>
                </c:pt>
                <c:pt idx="622">
                  <c:v>0.14632493307277</c:v>
                </c:pt>
                <c:pt idx="623">
                  <c:v>0.155542251691588</c:v>
                </c:pt>
                <c:pt idx="624">
                  <c:v>0.137107614453951</c:v>
                </c:pt>
                <c:pt idx="625">
                  <c:v>0.14632493307277</c:v>
                </c:pt>
                <c:pt idx="626">
                  <c:v>0.14690101548662499</c:v>
                </c:pt>
                <c:pt idx="627">
                  <c:v>0.137107614453951</c:v>
                </c:pt>
                <c:pt idx="628">
                  <c:v>0.13768369686760201</c:v>
                </c:pt>
                <c:pt idx="629">
                  <c:v>0.12846637824898799</c:v>
                </c:pt>
                <c:pt idx="630">
                  <c:v>0.14632493307277</c:v>
                </c:pt>
                <c:pt idx="631">
                  <c:v>0.13768369686780599</c:v>
                </c:pt>
                <c:pt idx="632">
                  <c:v>0.127314213421482</c:v>
                </c:pt>
                <c:pt idx="633">
                  <c:v>0.11924905963017</c:v>
                </c:pt>
                <c:pt idx="634">
                  <c:v>0.12846637824898799</c:v>
                </c:pt>
                <c:pt idx="635">
                  <c:v>0.118672977216519</c:v>
                </c:pt>
                <c:pt idx="636">
                  <c:v>0.12846637824898799</c:v>
                </c:pt>
                <c:pt idx="637">
                  <c:v>0.137107614453951</c:v>
                </c:pt>
                <c:pt idx="638">
                  <c:v>0.11924905963017</c:v>
                </c:pt>
                <c:pt idx="639">
                  <c:v>0.11924905963017</c:v>
                </c:pt>
                <c:pt idx="640">
                  <c:v>0.118672977216519</c:v>
                </c:pt>
                <c:pt idx="641">
                  <c:v>0.118672977216519</c:v>
                </c:pt>
                <c:pt idx="642">
                  <c:v>0.11982514204382</c:v>
                </c:pt>
                <c:pt idx="643">
                  <c:v>0.118672977216519</c:v>
                </c:pt>
                <c:pt idx="644">
                  <c:v>0.118672977216519</c:v>
                </c:pt>
                <c:pt idx="645">
                  <c:v>0.11003174101155599</c:v>
                </c:pt>
                <c:pt idx="646">
                  <c:v>0.11003174101135101</c:v>
                </c:pt>
                <c:pt idx="647">
                  <c:v>0.109455658597701</c:v>
                </c:pt>
                <c:pt idx="648">
                  <c:v>0.110607823425207</c:v>
                </c:pt>
                <c:pt idx="649">
                  <c:v>0.118672977216519</c:v>
                </c:pt>
                <c:pt idx="650">
                  <c:v>0.11003174101135101</c:v>
                </c:pt>
                <c:pt idx="651">
                  <c:v>9.1597103773919206E-2</c:v>
                </c:pt>
                <c:pt idx="652">
                  <c:v>0.11924905963017</c:v>
                </c:pt>
                <c:pt idx="653">
                  <c:v>0.100814422392738</c:v>
                </c:pt>
                <c:pt idx="654">
                  <c:v>0.118672977216519</c:v>
                </c:pt>
                <c:pt idx="655">
                  <c:v>9.1597103773919206E-2</c:v>
                </c:pt>
                <c:pt idx="656">
                  <c:v>0.11003174101135101</c:v>
                </c:pt>
                <c:pt idx="657">
                  <c:v>0.100814422392738</c:v>
                </c:pt>
                <c:pt idx="658">
                  <c:v>0.100238339978882</c:v>
                </c:pt>
                <c:pt idx="659">
                  <c:v>0.100814422392738</c:v>
                </c:pt>
                <c:pt idx="660">
                  <c:v>0.10081442239253301</c:v>
                </c:pt>
                <c:pt idx="661">
                  <c:v>0.100814422392738</c:v>
                </c:pt>
                <c:pt idx="662">
                  <c:v>9.1021021360268697E-2</c:v>
                </c:pt>
                <c:pt idx="663">
                  <c:v>0.10081442239253301</c:v>
                </c:pt>
                <c:pt idx="664">
                  <c:v>0.100814422392738</c:v>
                </c:pt>
                <c:pt idx="665">
                  <c:v>0.100814422392738</c:v>
                </c:pt>
                <c:pt idx="666">
                  <c:v>9.1597103773919206E-2</c:v>
                </c:pt>
                <c:pt idx="667">
                  <c:v>9.1597103773919206E-2</c:v>
                </c:pt>
                <c:pt idx="668">
                  <c:v>0.10081442239253301</c:v>
                </c:pt>
                <c:pt idx="669">
                  <c:v>9.1021021360268697E-2</c:v>
                </c:pt>
                <c:pt idx="670">
                  <c:v>9.2173186187569797E-2</c:v>
                </c:pt>
                <c:pt idx="671">
                  <c:v>9.1597103773919206E-2</c:v>
                </c:pt>
                <c:pt idx="672">
                  <c:v>0.100238339979087</c:v>
                </c:pt>
                <c:pt idx="673">
                  <c:v>8.2955867568751507E-2</c:v>
                </c:pt>
                <c:pt idx="674">
                  <c:v>9.1021021360268697E-2</c:v>
                </c:pt>
                <c:pt idx="675">
                  <c:v>8.2955867568751507E-2</c:v>
                </c:pt>
                <c:pt idx="676">
                  <c:v>9.1021021360268697E-2</c:v>
                </c:pt>
                <c:pt idx="677">
                  <c:v>9.2173186187569797E-2</c:v>
                </c:pt>
                <c:pt idx="678">
                  <c:v>8.2379785155100804E-2</c:v>
                </c:pt>
                <c:pt idx="679">
                  <c:v>9.1597103773919206E-2</c:v>
                </c:pt>
                <c:pt idx="680">
                  <c:v>9.1021021360268697E-2</c:v>
                </c:pt>
                <c:pt idx="681">
                  <c:v>8.2955867568751507E-2</c:v>
                </c:pt>
                <c:pt idx="682">
                  <c:v>8.2379785155305502E-2</c:v>
                </c:pt>
                <c:pt idx="683">
                  <c:v>9.1021021360268697E-2</c:v>
                </c:pt>
                <c:pt idx="684">
                  <c:v>8.2955867568751507E-2</c:v>
                </c:pt>
                <c:pt idx="685">
                  <c:v>8.2379785155100804E-2</c:v>
                </c:pt>
                <c:pt idx="686">
                  <c:v>9.1597103773919206E-2</c:v>
                </c:pt>
                <c:pt idx="687">
                  <c:v>7.3162466536487197E-2</c:v>
                </c:pt>
                <c:pt idx="688">
                  <c:v>8.2379785155100804E-2</c:v>
                </c:pt>
                <c:pt idx="689">
                  <c:v>8.2379785155100804E-2</c:v>
                </c:pt>
                <c:pt idx="690">
                  <c:v>8.2379785155100804E-2</c:v>
                </c:pt>
                <c:pt idx="691">
                  <c:v>8.2379785155305502E-2</c:v>
                </c:pt>
                <c:pt idx="692">
                  <c:v>8.2379785155100804E-2</c:v>
                </c:pt>
                <c:pt idx="693">
                  <c:v>7.31624665362825E-2</c:v>
                </c:pt>
                <c:pt idx="694">
                  <c:v>7.3162466536487197E-2</c:v>
                </c:pt>
                <c:pt idx="695">
                  <c:v>8.2955867568751507E-2</c:v>
                </c:pt>
                <c:pt idx="696">
                  <c:v>7.3162466536487197E-2</c:v>
                </c:pt>
                <c:pt idx="697">
                  <c:v>8.2379785155100804E-2</c:v>
                </c:pt>
                <c:pt idx="698">
                  <c:v>8.1803702741450296E-2</c:v>
                </c:pt>
                <c:pt idx="699">
                  <c:v>7.3162466536487197E-2</c:v>
                </c:pt>
                <c:pt idx="700">
                  <c:v>8.2955867568751507E-2</c:v>
                </c:pt>
                <c:pt idx="701">
                  <c:v>8.2379785155100804E-2</c:v>
                </c:pt>
                <c:pt idx="702">
                  <c:v>7.3162466536487197E-2</c:v>
                </c:pt>
                <c:pt idx="703">
                  <c:v>8.2379785155100804E-2</c:v>
                </c:pt>
                <c:pt idx="704">
                  <c:v>6.3945147917668796E-2</c:v>
                </c:pt>
                <c:pt idx="705">
                  <c:v>7.31624665362825E-2</c:v>
                </c:pt>
                <c:pt idx="706">
                  <c:v>8.2955867568956093E-2</c:v>
                </c:pt>
                <c:pt idx="707">
                  <c:v>8.2379785155100804E-2</c:v>
                </c:pt>
                <c:pt idx="708">
                  <c:v>7.31624665362825E-2</c:v>
                </c:pt>
                <c:pt idx="709">
                  <c:v>8.2379785155305502E-2</c:v>
                </c:pt>
                <c:pt idx="710">
                  <c:v>6.3945147917668796E-2</c:v>
                </c:pt>
                <c:pt idx="711">
                  <c:v>6.4521230331114704E-2</c:v>
                </c:pt>
                <c:pt idx="712">
                  <c:v>8.1803702741654896E-2</c:v>
                </c:pt>
                <c:pt idx="713">
                  <c:v>7.31624665362825E-2</c:v>
                </c:pt>
                <c:pt idx="714">
                  <c:v>7.3162466536487197E-2</c:v>
                </c:pt>
                <c:pt idx="715">
                  <c:v>7.3738548949933105E-2</c:v>
                </c:pt>
                <c:pt idx="716">
                  <c:v>7.3162466536487197E-2</c:v>
                </c:pt>
                <c:pt idx="717">
                  <c:v>6.3945147917668796E-2</c:v>
                </c:pt>
                <c:pt idx="718">
                  <c:v>7.31624665362825E-2</c:v>
                </c:pt>
                <c:pt idx="719">
                  <c:v>7.3162466536487197E-2</c:v>
                </c:pt>
                <c:pt idx="720">
                  <c:v>7.31624665362825E-2</c:v>
                </c:pt>
                <c:pt idx="721">
                  <c:v>6.4521230331319304E-2</c:v>
                </c:pt>
                <c:pt idx="722">
                  <c:v>7.3162466536487197E-2</c:v>
                </c:pt>
                <c:pt idx="723">
                  <c:v>7.31624665362825E-2</c:v>
                </c:pt>
                <c:pt idx="724">
                  <c:v>7.3162466536487197E-2</c:v>
                </c:pt>
                <c:pt idx="725">
                  <c:v>7.31624665362825E-2</c:v>
                </c:pt>
                <c:pt idx="726">
                  <c:v>6.4521230331319304E-2</c:v>
                </c:pt>
                <c:pt idx="727">
                  <c:v>6.3945147917668796E-2</c:v>
                </c:pt>
                <c:pt idx="728">
                  <c:v>6.4521230331319304E-2</c:v>
                </c:pt>
                <c:pt idx="729">
                  <c:v>7.3162466536487197E-2</c:v>
                </c:pt>
                <c:pt idx="730">
                  <c:v>6.3945147917464099E-2</c:v>
                </c:pt>
                <c:pt idx="731">
                  <c:v>7.3162466536487197E-2</c:v>
                </c:pt>
                <c:pt idx="732">
                  <c:v>6.3945147917668796E-2</c:v>
                </c:pt>
                <c:pt idx="733">
                  <c:v>7.3738548949933105E-2</c:v>
                </c:pt>
                <c:pt idx="734">
                  <c:v>6.3369065504018204E-2</c:v>
                </c:pt>
                <c:pt idx="735">
                  <c:v>7.3162466536487197E-2</c:v>
                </c:pt>
                <c:pt idx="736">
                  <c:v>6.4521230331319304E-2</c:v>
                </c:pt>
                <c:pt idx="737">
                  <c:v>5.5303911712501E-2</c:v>
                </c:pt>
                <c:pt idx="738">
                  <c:v>7.31624665362825E-2</c:v>
                </c:pt>
                <c:pt idx="739">
                  <c:v>5.4727829298850401E-2</c:v>
                </c:pt>
                <c:pt idx="740">
                  <c:v>7.3162466536487197E-2</c:v>
                </c:pt>
                <c:pt idx="741">
                  <c:v>7.3162466536487197E-2</c:v>
                </c:pt>
                <c:pt idx="742">
                  <c:v>5.5303911712501E-2</c:v>
                </c:pt>
                <c:pt idx="743">
                  <c:v>6.3945147917668796E-2</c:v>
                </c:pt>
                <c:pt idx="744">
                  <c:v>6.4521230331319304E-2</c:v>
                </c:pt>
                <c:pt idx="745">
                  <c:v>6.3369065503813493E-2</c:v>
                </c:pt>
                <c:pt idx="746">
                  <c:v>7.3162466536487197E-2</c:v>
                </c:pt>
                <c:pt idx="747">
                  <c:v>5.5303911712501E-2</c:v>
                </c:pt>
                <c:pt idx="748">
                  <c:v>6.3945147917668796E-2</c:v>
                </c:pt>
                <c:pt idx="749">
                  <c:v>6.4521230331319304E-2</c:v>
                </c:pt>
                <c:pt idx="750">
                  <c:v>6.3369065503813493E-2</c:v>
                </c:pt>
                <c:pt idx="751">
                  <c:v>7.3162466536487197E-2</c:v>
                </c:pt>
                <c:pt idx="752">
                  <c:v>5.5303911712501E-2</c:v>
                </c:pt>
                <c:pt idx="753">
                  <c:v>6.4521230331319304E-2</c:v>
                </c:pt>
                <c:pt idx="754">
                  <c:v>6.3945147917668796E-2</c:v>
                </c:pt>
                <c:pt idx="755">
                  <c:v>6.3945147917668796E-2</c:v>
                </c:pt>
                <c:pt idx="756">
                  <c:v>6.3945147917668796E-2</c:v>
                </c:pt>
                <c:pt idx="757">
                  <c:v>6.4521230331319304E-2</c:v>
                </c:pt>
                <c:pt idx="758">
                  <c:v>5.4151746885199803E-2</c:v>
                </c:pt>
                <c:pt idx="759">
                  <c:v>6.4521230331319304E-2</c:v>
                </c:pt>
                <c:pt idx="760">
                  <c:v>6.3945147917464099E-2</c:v>
                </c:pt>
                <c:pt idx="761">
                  <c:v>5.53039117127056E-2</c:v>
                </c:pt>
                <c:pt idx="762">
                  <c:v>6.3945147917464099E-2</c:v>
                </c:pt>
                <c:pt idx="763">
                  <c:v>6.3945147917668796E-2</c:v>
                </c:pt>
                <c:pt idx="764">
                  <c:v>6.4521230331319304E-2</c:v>
                </c:pt>
                <c:pt idx="765">
                  <c:v>5.4727829298850401E-2</c:v>
                </c:pt>
                <c:pt idx="766">
                  <c:v>5.4727829298850401E-2</c:v>
                </c:pt>
                <c:pt idx="767">
                  <c:v>5.53039117127056E-2</c:v>
                </c:pt>
                <c:pt idx="768">
                  <c:v>7.31624665362825E-2</c:v>
                </c:pt>
                <c:pt idx="769">
                  <c:v>4.5510510680236697E-2</c:v>
                </c:pt>
                <c:pt idx="770">
                  <c:v>6.4521230331319304E-2</c:v>
                </c:pt>
                <c:pt idx="771">
                  <c:v>5.4727829298850401E-2</c:v>
                </c:pt>
                <c:pt idx="772">
                  <c:v>6.3945147917668796E-2</c:v>
                </c:pt>
                <c:pt idx="773">
                  <c:v>6.4521230331114704E-2</c:v>
                </c:pt>
                <c:pt idx="774">
                  <c:v>6.3945147917668796E-2</c:v>
                </c:pt>
                <c:pt idx="775">
                  <c:v>5.4727829298850401E-2</c:v>
                </c:pt>
                <c:pt idx="776">
                  <c:v>6.3945147917668796E-2</c:v>
                </c:pt>
                <c:pt idx="777">
                  <c:v>4.5510510680236697E-2</c:v>
                </c:pt>
                <c:pt idx="778">
                  <c:v>7.3738548949933105E-2</c:v>
                </c:pt>
                <c:pt idx="779">
                  <c:v>6.3945147917668796E-2</c:v>
                </c:pt>
                <c:pt idx="780">
                  <c:v>6.4521230331319304E-2</c:v>
                </c:pt>
                <c:pt idx="781">
                  <c:v>5.4727829298850401E-2</c:v>
                </c:pt>
                <c:pt idx="782">
                  <c:v>6.3945147917668796E-2</c:v>
                </c:pt>
                <c:pt idx="783">
                  <c:v>7.3162466536487197E-2</c:v>
                </c:pt>
                <c:pt idx="784">
                  <c:v>4.6086593093682598E-2</c:v>
                </c:pt>
                <c:pt idx="785">
                  <c:v>5.4727829298850401E-2</c:v>
                </c:pt>
                <c:pt idx="786">
                  <c:v>5.5303911712501E-2</c:v>
                </c:pt>
                <c:pt idx="787">
                  <c:v>6.3945147917668796E-2</c:v>
                </c:pt>
                <c:pt idx="788">
                  <c:v>5.4727829298850401E-2</c:v>
                </c:pt>
                <c:pt idx="789">
                  <c:v>6.3945147917668796E-2</c:v>
                </c:pt>
                <c:pt idx="790">
                  <c:v>5.4727829298850401E-2</c:v>
                </c:pt>
                <c:pt idx="791">
                  <c:v>6.4521230331319304E-2</c:v>
                </c:pt>
                <c:pt idx="792">
                  <c:v>5.5303911712501E-2</c:v>
                </c:pt>
                <c:pt idx="793">
                  <c:v>5.4151746885199803E-2</c:v>
                </c:pt>
                <c:pt idx="794">
                  <c:v>5.53039117127056E-2</c:v>
                </c:pt>
                <c:pt idx="795">
                  <c:v>6.4521230331319304E-2</c:v>
                </c:pt>
                <c:pt idx="796">
                  <c:v>6.3369065503813493E-2</c:v>
                </c:pt>
                <c:pt idx="797">
                  <c:v>4.6086593093887199E-2</c:v>
                </c:pt>
                <c:pt idx="798">
                  <c:v>5.4727829298850401E-2</c:v>
                </c:pt>
                <c:pt idx="799">
                  <c:v>5.5303911712501E-2</c:v>
                </c:pt>
                <c:pt idx="800">
                  <c:v>6.4521230331319304E-2</c:v>
                </c:pt>
                <c:pt idx="801">
                  <c:v>5.4151746885199803E-2</c:v>
                </c:pt>
                <c:pt idx="802">
                  <c:v>5.5303911712501E-2</c:v>
                </c:pt>
                <c:pt idx="803">
                  <c:v>6.4521230331319304E-2</c:v>
                </c:pt>
                <c:pt idx="804">
                  <c:v>5.4151746885199803E-2</c:v>
                </c:pt>
                <c:pt idx="805">
                  <c:v>5.53039117127056E-2</c:v>
                </c:pt>
                <c:pt idx="806">
                  <c:v>5.4727829298850401E-2</c:v>
                </c:pt>
                <c:pt idx="807">
                  <c:v>6.4521230331319304E-2</c:v>
                </c:pt>
                <c:pt idx="808">
                  <c:v>6.3945147917668796E-2</c:v>
                </c:pt>
                <c:pt idx="809">
                  <c:v>4.5510510680032E-2</c:v>
                </c:pt>
                <c:pt idx="810">
                  <c:v>6.4521230331319304E-2</c:v>
                </c:pt>
                <c:pt idx="811">
                  <c:v>5.4151746885199803E-2</c:v>
                </c:pt>
                <c:pt idx="812">
                  <c:v>6.4521230331319304E-2</c:v>
                </c:pt>
                <c:pt idx="813">
                  <c:v>5.5303911712501E-2</c:v>
                </c:pt>
                <c:pt idx="814">
                  <c:v>5.4727829298850401E-2</c:v>
                </c:pt>
                <c:pt idx="815">
                  <c:v>6.3945147917668796E-2</c:v>
                </c:pt>
                <c:pt idx="816">
                  <c:v>6.3945147917668796E-2</c:v>
                </c:pt>
                <c:pt idx="817">
                  <c:v>4.6086593093682598E-2</c:v>
                </c:pt>
                <c:pt idx="818">
                  <c:v>5.53039117127056E-2</c:v>
                </c:pt>
                <c:pt idx="819">
                  <c:v>6.3369065503813493E-2</c:v>
                </c:pt>
                <c:pt idx="820">
                  <c:v>5.53039117127056E-2</c:v>
                </c:pt>
                <c:pt idx="821">
                  <c:v>5.5303911712501E-2</c:v>
                </c:pt>
                <c:pt idx="822">
                  <c:v>4.5510510680032E-2</c:v>
                </c:pt>
                <c:pt idx="823">
                  <c:v>6.3945147917668796E-2</c:v>
                </c:pt>
                <c:pt idx="824">
                  <c:v>4.5510510680032E-2</c:v>
                </c:pt>
                <c:pt idx="825">
                  <c:v>6.4521230331319304E-2</c:v>
                </c:pt>
                <c:pt idx="826">
                  <c:v>6.3945147917668796E-2</c:v>
                </c:pt>
                <c:pt idx="827">
                  <c:v>6.3945147917668796E-2</c:v>
                </c:pt>
                <c:pt idx="828">
                  <c:v>4.6086593093887199E-2</c:v>
                </c:pt>
                <c:pt idx="829">
                  <c:v>5.4727829298850401E-2</c:v>
                </c:pt>
                <c:pt idx="830">
                  <c:v>5.5303911712501E-2</c:v>
                </c:pt>
                <c:pt idx="831">
                  <c:v>4.5510510680032E-2</c:v>
                </c:pt>
                <c:pt idx="832">
                  <c:v>7.3162466536487197E-2</c:v>
                </c:pt>
                <c:pt idx="833">
                  <c:v>5.5303911712501E-2</c:v>
                </c:pt>
                <c:pt idx="834">
                  <c:v>5.4727829298850401E-2</c:v>
                </c:pt>
                <c:pt idx="835">
                  <c:v>6.3945147917668796E-2</c:v>
                </c:pt>
                <c:pt idx="836">
                  <c:v>5.4727829298850401E-2</c:v>
                </c:pt>
                <c:pt idx="837">
                  <c:v>5.5303911712501E-2</c:v>
                </c:pt>
                <c:pt idx="838">
                  <c:v>5.53039117127056E-2</c:v>
                </c:pt>
                <c:pt idx="839">
                  <c:v>6.3369065503813493E-2</c:v>
                </c:pt>
                <c:pt idx="840">
                  <c:v>5.53039117127056E-2</c:v>
                </c:pt>
                <c:pt idx="841">
                  <c:v>6.3945147917464099E-2</c:v>
                </c:pt>
                <c:pt idx="842">
                  <c:v>5.4727829299055099E-2</c:v>
                </c:pt>
                <c:pt idx="843">
                  <c:v>5.5303911712501E-2</c:v>
                </c:pt>
                <c:pt idx="844">
                  <c:v>6.3945147917668796E-2</c:v>
                </c:pt>
                <c:pt idx="845">
                  <c:v>5.4727829298850401E-2</c:v>
                </c:pt>
                <c:pt idx="846">
                  <c:v>5.5303911712501E-2</c:v>
                </c:pt>
                <c:pt idx="847">
                  <c:v>6.3369065504018204E-2</c:v>
                </c:pt>
                <c:pt idx="848">
                  <c:v>5.5303911712501E-2</c:v>
                </c:pt>
                <c:pt idx="849">
                  <c:v>5.5303911712501E-2</c:v>
                </c:pt>
                <c:pt idx="850">
                  <c:v>6.3945147917668796E-2</c:v>
                </c:pt>
                <c:pt idx="851">
                  <c:v>5.4727829298850401E-2</c:v>
                </c:pt>
                <c:pt idx="852">
                  <c:v>5.4727829298850401E-2</c:v>
                </c:pt>
                <c:pt idx="853">
                  <c:v>6.4521230331319304E-2</c:v>
                </c:pt>
                <c:pt idx="854">
                  <c:v>5.5303911712501E-2</c:v>
                </c:pt>
                <c:pt idx="855">
                  <c:v>6.3945147917668796E-2</c:v>
                </c:pt>
                <c:pt idx="856">
                  <c:v>5.4727829298850401E-2</c:v>
                </c:pt>
                <c:pt idx="857">
                  <c:v>5.53039117127056E-2</c:v>
                </c:pt>
                <c:pt idx="858">
                  <c:v>6.3369065503813493E-2</c:v>
                </c:pt>
                <c:pt idx="859">
                  <c:v>5.5303911712501E-2</c:v>
                </c:pt>
                <c:pt idx="860">
                  <c:v>5.53039117127056E-2</c:v>
                </c:pt>
                <c:pt idx="861">
                  <c:v>6.3369065503813493E-2</c:v>
                </c:pt>
                <c:pt idx="862">
                  <c:v>5.53039117127056E-2</c:v>
                </c:pt>
                <c:pt idx="863">
                  <c:v>5.4727829298850401E-2</c:v>
                </c:pt>
                <c:pt idx="864">
                  <c:v>5.5303911712501E-2</c:v>
                </c:pt>
                <c:pt idx="865">
                  <c:v>6.3945147917668796E-2</c:v>
                </c:pt>
                <c:pt idx="866">
                  <c:v>5.4727829298850401E-2</c:v>
                </c:pt>
                <c:pt idx="867">
                  <c:v>5.5303911712501E-2</c:v>
                </c:pt>
                <c:pt idx="868">
                  <c:v>6.3945147917668796E-2</c:v>
                </c:pt>
                <c:pt idx="869">
                  <c:v>6.3945147917668796E-2</c:v>
                </c:pt>
                <c:pt idx="870">
                  <c:v>5.5303911712501E-2</c:v>
                </c:pt>
                <c:pt idx="871">
                  <c:v>5.4727829298850401E-2</c:v>
                </c:pt>
                <c:pt idx="872">
                  <c:v>5.4727829298850401E-2</c:v>
                </c:pt>
                <c:pt idx="873">
                  <c:v>6.4521230331319304E-2</c:v>
                </c:pt>
                <c:pt idx="874">
                  <c:v>5.4151746885199803E-2</c:v>
                </c:pt>
                <c:pt idx="875">
                  <c:v>5.53039117127056E-2</c:v>
                </c:pt>
                <c:pt idx="876">
                  <c:v>5.4727829298850401E-2</c:v>
                </c:pt>
                <c:pt idx="877">
                  <c:v>5.5303911712501E-2</c:v>
                </c:pt>
                <c:pt idx="878">
                  <c:v>5.5303911712501E-2</c:v>
                </c:pt>
                <c:pt idx="879">
                  <c:v>6.3369065504018204E-2</c:v>
                </c:pt>
                <c:pt idx="880">
                  <c:v>6.4521230331319304E-2</c:v>
                </c:pt>
                <c:pt idx="881">
                  <c:v>5.5303911712501E-2</c:v>
                </c:pt>
                <c:pt idx="882">
                  <c:v>5.4151746885199803E-2</c:v>
                </c:pt>
                <c:pt idx="883">
                  <c:v>6.4521230331319304E-2</c:v>
                </c:pt>
                <c:pt idx="884">
                  <c:v>4.5510510680032E-2</c:v>
                </c:pt>
                <c:pt idx="885">
                  <c:v>5.53039117127056E-2</c:v>
                </c:pt>
                <c:pt idx="886">
                  <c:v>6.3945147917464099E-2</c:v>
                </c:pt>
                <c:pt idx="887">
                  <c:v>6.3945147917668796E-2</c:v>
                </c:pt>
                <c:pt idx="888">
                  <c:v>6.3945147917668796E-2</c:v>
                </c:pt>
                <c:pt idx="889">
                  <c:v>5.5303911712501E-2</c:v>
                </c:pt>
                <c:pt idx="890">
                  <c:v>5.4727829298850401E-2</c:v>
                </c:pt>
                <c:pt idx="891">
                  <c:v>6.3945147917668796E-2</c:v>
                </c:pt>
                <c:pt idx="892">
                  <c:v>5.5303911712501E-2</c:v>
                </c:pt>
                <c:pt idx="893">
                  <c:v>7.3162466536487197E-2</c:v>
                </c:pt>
                <c:pt idx="894">
                  <c:v>5.4727829298850401E-2</c:v>
                </c:pt>
                <c:pt idx="895">
                  <c:v>5.5303911712501E-2</c:v>
                </c:pt>
                <c:pt idx="896">
                  <c:v>4.5510510680236697E-2</c:v>
                </c:pt>
                <c:pt idx="897">
                  <c:v>5.5303911712501E-2</c:v>
                </c:pt>
                <c:pt idx="898">
                  <c:v>7.3162466536487197E-2</c:v>
                </c:pt>
                <c:pt idx="899">
                  <c:v>5.4727829298850401E-2</c:v>
                </c:pt>
                <c:pt idx="900">
                  <c:v>5.5303911712501E-2</c:v>
                </c:pt>
                <c:pt idx="901">
                  <c:v>6.3945147917668796E-2</c:v>
                </c:pt>
                <c:pt idx="902">
                  <c:v>5.4727829298850401E-2</c:v>
                </c:pt>
                <c:pt idx="903">
                  <c:v>6.3945147917668796E-2</c:v>
                </c:pt>
                <c:pt idx="904">
                  <c:v>6.4521230331319304E-2</c:v>
                </c:pt>
                <c:pt idx="905">
                  <c:v>5.4727829298850401E-2</c:v>
                </c:pt>
                <c:pt idx="906">
                  <c:v>6.3945147917668796E-2</c:v>
                </c:pt>
                <c:pt idx="907">
                  <c:v>6.4521230331114704E-2</c:v>
                </c:pt>
                <c:pt idx="908">
                  <c:v>5.41517468854045E-2</c:v>
                </c:pt>
                <c:pt idx="909">
                  <c:v>5.5303911712501E-2</c:v>
                </c:pt>
                <c:pt idx="910">
                  <c:v>5.5303911712501E-2</c:v>
                </c:pt>
                <c:pt idx="911">
                  <c:v>6.3945147917668796E-2</c:v>
                </c:pt>
                <c:pt idx="912">
                  <c:v>5.4727829298850401E-2</c:v>
                </c:pt>
                <c:pt idx="913">
                  <c:v>6.4521230331319304E-2</c:v>
                </c:pt>
                <c:pt idx="914">
                  <c:v>6.3369065504018204E-2</c:v>
                </c:pt>
                <c:pt idx="915">
                  <c:v>6.4521230331319304E-2</c:v>
                </c:pt>
                <c:pt idx="916">
                  <c:v>6.3945147917464099E-2</c:v>
                </c:pt>
                <c:pt idx="917">
                  <c:v>6.4521230331319304E-2</c:v>
                </c:pt>
              </c:numCache>
            </c:numRef>
          </c:yVal>
          <c:smooth val="1"/>
          <c:extLst xmlns:c16r2="http://schemas.microsoft.com/office/drawing/2015/06/chart">
            <c:ext xmlns:c16="http://schemas.microsoft.com/office/drawing/2014/chart" uri="{C3380CC4-5D6E-409C-BE32-E72D297353CC}">
              <c16:uniqueId val="{00000003-71F5-BC4B-AB84-E48B7705ACD5}"/>
            </c:ext>
          </c:extLst>
        </c:ser>
        <c:dLbls>
          <c:showLegendKey val="0"/>
          <c:showVal val="0"/>
          <c:showCatName val="0"/>
          <c:showSerName val="0"/>
          <c:showPercent val="0"/>
          <c:showBubbleSize val="0"/>
        </c:dLbls>
        <c:axId val="236233088"/>
        <c:axId val="236235008"/>
      </c:scatterChart>
      <c:valAx>
        <c:axId val="236233088"/>
        <c:scaling>
          <c:orientation val="minMax"/>
          <c:min val="270"/>
        </c:scaling>
        <c:delete val="0"/>
        <c:axPos val="b"/>
        <c:title>
          <c:tx>
            <c:rich>
              <a:bodyPr/>
              <a:lstStyle/>
              <a:p>
                <a:pPr>
                  <a:defRPr/>
                </a:pPr>
                <a:r>
                  <a:rPr lang="en-GB"/>
                  <a:t>Temperature</a:t>
                </a:r>
                <a:r>
                  <a:rPr lang="en-GB" baseline="0"/>
                  <a:t> (K)</a:t>
                </a:r>
                <a:endParaRPr lang="en-GB"/>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235008"/>
        <c:crosses val="autoZero"/>
        <c:crossBetween val="midCat"/>
      </c:valAx>
      <c:valAx>
        <c:axId val="236235008"/>
        <c:scaling>
          <c:orientation val="minMax"/>
          <c:min val="0"/>
        </c:scaling>
        <c:delete val="0"/>
        <c:axPos val="l"/>
        <c:title>
          <c:tx>
            <c:rich>
              <a:bodyPr/>
              <a:lstStyle/>
              <a:p>
                <a:pPr>
                  <a:defRPr/>
                </a:pPr>
                <a:r>
                  <a:rPr lang="en-US" sz="1000" b="0" i="0" baseline="0">
                    <a:effectLst/>
                  </a:rPr>
                  <a:t>dm/dt (mg/min)</a:t>
                </a:r>
                <a:endParaRPr lang="en-GB" sz="1000">
                  <a:effectLst/>
                </a:endParaRP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23308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0"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ke</a:t>
            </a:r>
          </a:p>
        </c:rich>
      </c:tx>
      <c:overlay val="1"/>
      <c:spPr>
        <a:noFill/>
        <a:ln>
          <a:noFill/>
        </a:ln>
        <a:effectLst/>
      </c:spPr>
    </c:title>
    <c:autoTitleDeleted val="0"/>
    <c:plotArea>
      <c:layout/>
      <c:scatterChart>
        <c:scatterStyle val="smoothMarker"/>
        <c:varyColors val="0"/>
        <c:ser>
          <c:idx val="0"/>
          <c:order val="0"/>
          <c:tx>
            <c:v>10 dpm</c:v>
          </c:tx>
          <c:spPr>
            <a:ln w="19050" cap="rnd">
              <a:solidFill>
                <a:schemeClr val="accent1"/>
              </a:solidFill>
              <a:round/>
            </a:ln>
            <a:effectLst/>
          </c:spPr>
          <c:marker>
            <c:symbol val="none"/>
          </c:marker>
          <c:xVal>
            <c:numRef>
              <c:f>Coke!$D$6:$D$4596</c:f>
              <c:numCache>
                <c:formatCode>General</c:formatCode>
                <c:ptCount val="4591"/>
                <c:pt idx="0">
                  <c:v>300.27199999999982</c:v>
                </c:pt>
                <c:pt idx="1">
                  <c:v>300.86599999999999</c:v>
                </c:pt>
                <c:pt idx="2">
                  <c:v>301.49700000000001</c:v>
                </c:pt>
                <c:pt idx="3">
                  <c:v>302.13099999999991</c:v>
                </c:pt>
                <c:pt idx="4">
                  <c:v>302.74299999999999</c:v>
                </c:pt>
                <c:pt idx="5">
                  <c:v>303.32499999999999</c:v>
                </c:pt>
                <c:pt idx="6">
                  <c:v>303.87200000000001</c:v>
                </c:pt>
                <c:pt idx="7">
                  <c:v>304.38200000000001</c:v>
                </c:pt>
                <c:pt idx="8">
                  <c:v>304.86200000000002</c:v>
                </c:pt>
                <c:pt idx="9">
                  <c:v>305.31200000000001</c:v>
                </c:pt>
                <c:pt idx="10">
                  <c:v>305.7319999999998</c:v>
                </c:pt>
                <c:pt idx="11">
                  <c:v>306.12099999999992</c:v>
                </c:pt>
                <c:pt idx="12">
                  <c:v>306.49299999999982</c:v>
                </c:pt>
                <c:pt idx="13">
                  <c:v>306.84100000000001</c:v>
                </c:pt>
                <c:pt idx="14">
                  <c:v>307.16700000000009</c:v>
                </c:pt>
                <c:pt idx="15">
                  <c:v>307.47599999999977</c:v>
                </c:pt>
                <c:pt idx="16">
                  <c:v>307.77499999999992</c:v>
                </c:pt>
                <c:pt idx="17">
                  <c:v>308.06299999999999</c:v>
                </c:pt>
                <c:pt idx="18">
                  <c:v>308.34500000000008</c:v>
                </c:pt>
                <c:pt idx="19">
                  <c:v>308.61799999999999</c:v>
                </c:pt>
                <c:pt idx="20">
                  <c:v>308.87900000000002</c:v>
                </c:pt>
                <c:pt idx="21">
                  <c:v>309.12900000000002</c:v>
                </c:pt>
                <c:pt idx="22">
                  <c:v>309.36700000000002</c:v>
                </c:pt>
                <c:pt idx="23">
                  <c:v>309.601</c:v>
                </c:pt>
                <c:pt idx="24">
                  <c:v>309.83100000000002</c:v>
                </c:pt>
                <c:pt idx="25">
                  <c:v>310.053</c:v>
                </c:pt>
                <c:pt idx="26">
                  <c:v>310.26799999999997</c:v>
                </c:pt>
                <c:pt idx="27">
                  <c:v>310.48</c:v>
                </c:pt>
                <c:pt idx="28">
                  <c:v>310.69</c:v>
                </c:pt>
                <c:pt idx="29">
                  <c:v>310.89299999999997</c:v>
                </c:pt>
                <c:pt idx="30">
                  <c:v>311.09399999999982</c:v>
                </c:pt>
                <c:pt idx="31">
                  <c:v>311.29299999999978</c:v>
                </c:pt>
                <c:pt idx="32">
                  <c:v>311.48799999999977</c:v>
                </c:pt>
                <c:pt idx="33">
                  <c:v>311.67500000000001</c:v>
                </c:pt>
                <c:pt idx="34">
                  <c:v>311.86200000000002</c:v>
                </c:pt>
                <c:pt idx="35">
                  <c:v>312.04899999999992</c:v>
                </c:pt>
                <c:pt idx="36">
                  <c:v>312.23599999999982</c:v>
                </c:pt>
                <c:pt idx="37">
                  <c:v>312.42099999999982</c:v>
                </c:pt>
                <c:pt idx="38">
                  <c:v>312.601</c:v>
                </c:pt>
                <c:pt idx="39">
                  <c:v>312.78099999999978</c:v>
                </c:pt>
                <c:pt idx="40">
                  <c:v>312.95999999999992</c:v>
                </c:pt>
                <c:pt idx="41">
                  <c:v>313.13099999999991</c:v>
                </c:pt>
                <c:pt idx="42">
                  <c:v>313.3</c:v>
                </c:pt>
                <c:pt idx="43">
                  <c:v>313.46199999999982</c:v>
                </c:pt>
                <c:pt idx="44">
                  <c:v>313.62599999999992</c:v>
                </c:pt>
                <c:pt idx="45">
                  <c:v>313.80099999999999</c:v>
                </c:pt>
                <c:pt idx="46">
                  <c:v>313.9819999999998</c:v>
                </c:pt>
                <c:pt idx="47">
                  <c:v>314.16399999999999</c:v>
                </c:pt>
                <c:pt idx="48">
                  <c:v>314.34300000000002</c:v>
                </c:pt>
                <c:pt idx="49">
                  <c:v>314.51799999999997</c:v>
                </c:pt>
                <c:pt idx="50">
                  <c:v>314.69200000000001</c:v>
                </c:pt>
                <c:pt idx="51">
                  <c:v>314.85699999999991</c:v>
                </c:pt>
                <c:pt idx="52">
                  <c:v>315.01</c:v>
                </c:pt>
                <c:pt idx="53">
                  <c:v>315.16399999999999</c:v>
                </c:pt>
                <c:pt idx="54">
                  <c:v>315.32</c:v>
                </c:pt>
                <c:pt idx="55">
                  <c:v>315.47300000000001</c:v>
                </c:pt>
                <c:pt idx="56">
                  <c:v>315.62400000000002</c:v>
                </c:pt>
                <c:pt idx="57">
                  <c:v>315.77600000000001</c:v>
                </c:pt>
                <c:pt idx="58">
                  <c:v>315.92</c:v>
                </c:pt>
                <c:pt idx="59">
                  <c:v>316.06099999999992</c:v>
                </c:pt>
                <c:pt idx="60">
                  <c:v>316.20699999999982</c:v>
                </c:pt>
                <c:pt idx="61">
                  <c:v>316.358</c:v>
                </c:pt>
                <c:pt idx="62">
                  <c:v>316.51100000000002</c:v>
                </c:pt>
                <c:pt idx="63">
                  <c:v>316.66300000000001</c:v>
                </c:pt>
                <c:pt idx="64">
                  <c:v>316.815</c:v>
                </c:pt>
                <c:pt idx="65">
                  <c:v>316.96699999999981</c:v>
                </c:pt>
                <c:pt idx="66">
                  <c:v>317.11799999999999</c:v>
                </c:pt>
                <c:pt idx="67">
                  <c:v>317.27199999999982</c:v>
                </c:pt>
                <c:pt idx="68">
                  <c:v>317.42299999999977</c:v>
                </c:pt>
                <c:pt idx="69">
                  <c:v>317.57</c:v>
                </c:pt>
                <c:pt idx="70">
                  <c:v>317.72199999999981</c:v>
                </c:pt>
                <c:pt idx="71">
                  <c:v>317.875</c:v>
                </c:pt>
                <c:pt idx="72">
                  <c:v>318.02499999999992</c:v>
                </c:pt>
                <c:pt idx="73">
                  <c:v>318.17500000000001</c:v>
                </c:pt>
                <c:pt idx="74">
                  <c:v>318.32400000000001</c:v>
                </c:pt>
                <c:pt idx="75">
                  <c:v>318.47399999999982</c:v>
                </c:pt>
                <c:pt idx="76">
                  <c:v>318.62</c:v>
                </c:pt>
                <c:pt idx="77">
                  <c:v>318.76499999999999</c:v>
                </c:pt>
                <c:pt idx="78">
                  <c:v>318.91099999999977</c:v>
                </c:pt>
                <c:pt idx="79">
                  <c:v>319.05399999999992</c:v>
                </c:pt>
                <c:pt idx="80">
                  <c:v>319.19600000000003</c:v>
                </c:pt>
                <c:pt idx="81">
                  <c:v>319.34100000000001</c:v>
                </c:pt>
                <c:pt idx="82">
                  <c:v>319.48700000000002</c:v>
                </c:pt>
                <c:pt idx="83">
                  <c:v>319.63799999999992</c:v>
                </c:pt>
                <c:pt idx="84">
                  <c:v>319.78699999999981</c:v>
                </c:pt>
                <c:pt idx="85">
                  <c:v>319.93599999999981</c:v>
                </c:pt>
                <c:pt idx="86">
                  <c:v>320.089</c:v>
                </c:pt>
                <c:pt idx="87">
                  <c:v>320.24</c:v>
                </c:pt>
                <c:pt idx="88">
                  <c:v>320.38900000000001</c:v>
                </c:pt>
                <c:pt idx="89">
                  <c:v>320.53899999999982</c:v>
                </c:pt>
                <c:pt idx="90">
                  <c:v>320.69099999999997</c:v>
                </c:pt>
                <c:pt idx="91">
                  <c:v>320.84300000000002</c:v>
                </c:pt>
                <c:pt idx="92">
                  <c:v>320.99200000000002</c:v>
                </c:pt>
                <c:pt idx="93">
                  <c:v>321.142</c:v>
                </c:pt>
                <c:pt idx="94">
                  <c:v>321.29299999999978</c:v>
                </c:pt>
                <c:pt idx="95">
                  <c:v>321.44299999999993</c:v>
                </c:pt>
                <c:pt idx="96">
                  <c:v>321.59199999999981</c:v>
                </c:pt>
                <c:pt idx="97">
                  <c:v>321.74200000000002</c:v>
                </c:pt>
                <c:pt idx="98">
                  <c:v>321.89100000000002</c:v>
                </c:pt>
                <c:pt idx="99">
                  <c:v>322.04599999999999</c:v>
                </c:pt>
                <c:pt idx="100">
                  <c:v>322.19900000000001</c:v>
                </c:pt>
                <c:pt idx="101">
                  <c:v>322.34899999999999</c:v>
                </c:pt>
                <c:pt idx="102">
                  <c:v>322.5</c:v>
                </c:pt>
                <c:pt idx="103">
                  <c:v>322.654</c:v>
                </c:pt>
                <c:pt idx="104">
                  <c:v>322.80399999999992</c:v>
                </c:pt>
                <c:pt idx="105">
                  <c:v>322.952</c:v>
                </c:pt>
                <c:pt idx="106">
                  <c:v>323.10300000000001</c:v>
                </c:pt>
                <c:pt idx="107">
                  <c:v>323.25299999999999</c:v>
                </c:pt>
                <c:pt idx="108">
                  <c:v>323.40199999999982</c:v>
                </c:pt>
                <c:pt idx="109">
                  <c:v>323.55099999999999</c:v>
                </c:pt>
                <c:pt idx="110">
                  <c:v>323.69600000000003</c:v>
                </c:pt>
                <c:pt idx="111">
                  <c:v>323.83699999999982</c:v>
                </c:pt>
                <c:pt idx="112">
                  <c:v>323.98</c:v>
                </c:pt>
                <c:pt idx="113">
                  <c:v>324.13</c:v>
                </c:pt>
                <c:pt idx="114">
                  <c:v>324.28499999999991</c:v>
                </c:pt>
                <c:pt idx="115">
                  <c:v>324.43900000000002</c:v>
                </c:pt>
                <c:pt idx="116">
                  <c:v>324.59100000000001</c:v>
                </c:pt>
                <c:pt idx="117">
                  <c:v>324.74099999999999</c:v>
                </c:pt>
                <c:pt idx="118">
                  <c:v>324.88799999999992</c:v>
                </c:pt>
                <c:pt idx="119">
                  <c:v>325.03300000000002</c:v>
                </c:pt>
                <c:pt idx="120">
                  <c:v>325.18</c:v>
                </c:pt>
                <c:pt idx="121">
                  <c:v>325.32600000000002</c:v>
                </c:pt>
                <c:pt idx="122">
                  <c:v>325.47500000000002</c:v>
                </c:pt>
                <c:pt idx="123">
                  <c:v>325.62599999999992</c:v>
                </c:pt>
                <c:pt idx="124">
                  <c:v>325.77800000000002</c:v>
                </c:pt>
                <c:pt idx="125">
                  <c:v>325.92599999999982</c:v>
                </c:pt>
                <c:pt idx="126">
                  <c:v>326.077</c:v>
                </c:pt>
                <c:pt idx="127">
                  <c:v>326.22899999999981</c:v>
                </c:pt>
                <c:pt idx="128">
                  <c:v>326.37700000000001</c:v>
                </c:pt>
                <c:pt idx="129">
                  <c:v>326.52499999999992</c:v>
                </c:pt>
                <c:pt idx="130">
                  <c:v>326.67200000000008</c:v>
                </c:pt>
                <c:pt idx="131">
                  <c:v>326.82299999999992</c:v>
                </c:pt>
                <c:pt idx="132">
                  <c:v>326.96800000000002</c:v>
                </c:pt>
                <c:pt idx="133">
                  <c:v>327.108</c:v>
                </c:pt>
                <c:pt idx="134">
                  <c:v>327.25</c:v>
                </c:pt>
                <c:pt idx="135">
                  <c:v>327.39499999999992</c:v>
                </c:pt>
                <c:pt idx="136">
                  <c:v>327.54300000000001</c:v>
                </c:pt>
                <c:pt idx="137">
                  <c:v>327.69499999999999</c:v>
                </c:pt>
                <c:pt idx="138">
                  <c:v>327.84300000000002</c:v>
                </c:pt>
                <c:pt idx="139">
                  <c:v>327.99</c:v>
                </c:pt>
                <c:pt idx="140">
                  <c:v>328.13799999999992</c:v>
                </c:pt>
                <c:pt idx="141">
                  <c:v>328.28399999999982</c:v>
                </c:pt>
                <c:pt idx="142">
                  <c:v>328.42999999999978</c:v>
                </c:pt>
                <c:pt idx="143">
                  <c:v>328.57100000000003</c:v>
                </c:pt>
                <c:pt idx="144">
                  <c:v>328.71300000000002</c:v>
                </c:pt>
                <c:pt idx="145">
                  <c:v>328.85399999999993</c:v>
                </c:pt>
                <c:pt idx="146">
                  <c:v>328.99900000000002</c:v>
                </c:pt>
                <c:pt idx="147">
                  <c:v>329.14600000000002</c:v>
                </c:pt>
                <c:pt idx="148">
                  <c:v>329.29199999999997</c:v>
                </c:pt>
                <c:pt idx="149">
                  <c:v>329.44</c:v>
                </c:pt>
                <c:pt idx="150">
                  <c:v>329.584</c:v>
                </c:pt>
                <c:pt idx="151">
                  <c:v>329.72500000000002</c:v>
                </c:pt>
                <c:pt idx="152">
                  <c:v>329.86900000000009</c:v>
                </c:pt>
                <c:pt idx="153">
                  <c:v>330.012</c:v>
                </c:pt>
                <c:pt idx="154">
                  <c:v>330.15800000000002</c:v>
                </c:pt>
                <c:pt idx="155">
                  <c:v>330.30899999999991</c:v>
                </c:pt>
                <c:pt idx="156">
                  <c:v>330.45600000000002</c:v>
                </c:pt>
                <c:pt idx="157">
                  <c:v>330.60300000000001</c:v>
                </c:pt>
                <c:pt idx="158">
                  <c:v>330.755</c:v>
                </c:pt>
                <c:pt idx="159">
                  <c:v>330.90699999999981</c:v>
                </c:pt>
                <c:pt idx="160">
                  <c:v>331.05599999999993</c:v>
                </c:pt>
                <c:pt idx="161">
                  <c:v>331.20400000000001</c:v>
                </c:pt>
                <c:pt idx="162">
                  <c:v>331.35</c:v>
                </c:pt>
                <c:pt idx="163">
                  <c:v>331.5</c:v>
                </c:pt>
                <c:pt idx="164">
                  <c:v>331.64600000000002</c:v>
                </c:pt>
                <c:pt idx="165">
                  <c:v>331.79199999999997</c:v>
                </c:pt>
                <c:pt idx="166">
                  <c:v>331.94099999999997</c:v>
                </c:pt>
                <c:pt idx="167">
                  <c:v>332.084</c:v>
                </c:pt>
                <c:pt idx="168">
                  <c:v>332.22899999999981</c:v>
                </c:pt>
                <c:pt idx="169">
                  <c:v>332.37400000000002</c:v>
                </c:pt>
                <c:pt idx="170">
                  <c:v>332.51900000000001</c:v>
                </c:pt>
                <c:pt idx="171">
                  <c:v>332.66800000000001</c:v>
                </c:pt>
                <c:pt idx="172">
                  <c:v>332.81700000000001</c:v>
                </c:pt>
                <c:pt idx="173">
                  <c:v>332.964</c:v>
                </c:pt>
                <c:pt idx="174">
                  <c:v>333.113</c:v>
                </c:pt>
                <c:pt idx="175">
                  <c:v>333.25700000000001</c:v>
                </c:pt>
                <c:pt idx="176">
                  <c:v>333.40199999999982</c:v>
                </c:pt>
                <c:pt idx="177">
                  <c:v>333.54599999999999</c:v>
                </c:pt>
                <c:pt idx="178">
                  <c:v>333.69499999999999</c:v>
                </c:pt>
                <c:pt idx="179">
                  <c:v>333.84300000000002</c:v>
                </c:pt>
                <c:pt idx="180">
                  <c:v>333.99099999999981</c:v>
                </c:pt>
                <c:pt idx="181">
                  <c:v>334.14300000000009</c:v>
                </c:pt>
                <c:pt idx="182">
                  <c:v>334.29799999999977</c:v>
                </c:pt>
                <c:pt idx="183">
                  <c:v>334.459</c:v>
                </c:pt>
                <c:pt idx="184">
                  <c:v>334.61700000000002</c:v>
                </c:pt>
                <c:pt idx="185">
                  <c:v>334.77100000000002</c:v>
                </c:pt>
                <c:pt idx="186">
                  <c:v>334.92700000000002</c:v>
                </c:pt>
                <c:pt idx="187">
                  <c:v>335.07600000000002</c:v>
                </c:pt>
                <c:pt idx="188">
                  <c:v>335.22099999999978</c:v>
                </c:pt>
                <c:pt idx="189">
                  <c:v>335.36799999999999</c:v>
                </c:pt>
                <c:pt idx="190">
                  <c:v>335.51900000000001</c:v>
                </c:pt>
                <c:pt idx="191">
                  <c:v>335.67500000000001</c:v>
                </c:pt>
                <c:pt idx="192">
                  <c:v>335.82499999999999</c:v>
                </c:pt>
                <c:pt idx="193">
                  <c:v>335.97599999999977</c:v>
                </c:pt>
                <c:pt idx="194">
                  <c:v>336.12299999999999</c:v>
                </c:pt>
                <c:pt idx="195">
                  <c:v>336.27300000000002</c:v>
                </c:pt>
                <c:pt idx="196">
                  <c:v>336.41899999999981</c:v>
                </c:pt>
                <c:pt idx="197">
                  <c:v>336.56099999999992</c:v>
                </c:pt>
                <c:pt idx="198">
                  <c:v>336.70400000000001</c:v>
                </c:pt>
                <c:pt idx="199">
                  <c:v>336.84399999999999</c:v>
                </c:pt>
                <c:pt idx="200">
                  <c:v>336.98700000000002</c:v>
                </c:pt>
                <c:pt idx="201">
                  <c:v>337.12799999999999</c:v>
                </c:pt>
                <c:pt idx="202">
                  <c:v>337.27100000000002</c:v>
                </c:pt>
                <c:pt idx="203">
                  <c:v>337.41300000000001</c:v>
                </c:pt>
                <c:pt idx="204">
                  <c:v>337.55899999999991</c:v>
                </c:pt>
                <c:pt idx="205">
                  <c:v>337.70600000000002</c:v>
                </c:pt>
                <c:pt idx="206">
                  <c:v>337.851</c:v>
                </c:pt>
                <c:pt idx="207">
                  <c:v>337.99</c:v>
                </c:pt>
                <c:pt idx="208">
                  <c:v>338.12900000000002</c:v>
                </c:pt>
                <c:pt idx="209">
                  <c:v>338.27199999999982</c:v>
                </c:pt>
                <c:pt idx="210">
                  <c:v>338.41300000000001</c:v>
                </c:pt>
                <c:pt idx="211">
                  <c:v>338.55700000000002</c:v>
                </c:pt>
                <c:pt idx="212">
                  <c:v>338.709</c:v>
                </c:pt>
                <c:pt idx="213">
                  <c:v>338.85699999999991</c:v>
                </c:pt>
                <c:pt idx="214">
                  <c:v>339.00299999999999</c:v>
                </c:pt>
                <c:pt idx="215">
                  <c:v>339.14699999999999</c:v>
                </c:pt>
                <c:pt idx="216">
                  <c:v>339.29599999999982</c:v>
                </c:pt>
                <c:pt idx="217">
                  <c:v>339.44900000000001</c:v>
                </c:pt>
                <c:pt idx="218">
                  <c:v>339.601</c:v>
                </c:pt>
                <c:pt idx="219">
                  <c:v>339.75099999999992</c:v>
                </c:pt>
                <c:pt idx="220">
                  <c:v>339.89600000000002</c:v>
                </c:pt>
                <c:pt idx="221">
                  <c:v>340.03899999999982</c:v>
                </c:pt>
                <c:pt idx="222">
                  <c:v>340.17899999999992</c:v>
                </c:pt>
                <c:pt idx="223">
                  <c:v>340.32</c:v>
                </c:pt>
                <c:pt idx="224">
                  <c:v>340.46299999999991</c:v>
                </c:pt>
                <c:pt idx="225">
                  <c:v>340.61099999999999</c:v>
                </c:pt>
                <c:pt idx="226">
                  <c:v>340.76</c:v>
                </c:pt>
                <c:pt idx="227">
                  <c:v>340.90899999999982</c:v>
                </c:pt>
                <c:pt idx="228">
                  <c:v>341.05700000000002</c:v>
                </c:pt>
                <c:pt idx="229">
                  <c:v>341.20499999999993</c:v>
                </c:pt>
                <c:pt idx="230">
                  <c:v>341.34899999999999</c:v>
                </c:pt>
                <c:pt idx="231">
                  <c:v>341.49200000000002</c:v>
                </c:pt>
                <c:pt idx="232">
                  <c:v>341.63900000000001</c:v>
                </c:pt>
                <c:pt idx="233">
                  <c:v>341.79</c:v>
                </c:pt>
                <c:pt idx="234">
                  <c:v>341.94099999999997</c:v>
                </c:pt>
                <c:pt idx="235">
                  <c:v>342.089</c:v>
                </c:pt>
                <c:pt idx="236">
                  <c:v>342.23599999999982</c:v>
                </c:pt>
                <c:pt idx="237">
                  <c:v>342.38200000000001</c:v>
                </c:pt>
                <c:pt idx="238">
                  <c:v>342.53099999999978</c:v>
                </c:pt>
                <c:pt idx="239">
                  <c:v>342.68200000000002</c:v>
                </c:pt>
                <c:pt idx="240">
                  <c:v>342.83199999999982</c:v>
                </c:pt>
                <c:pt idx="241">
                  <c:v>342.97599999999977</c:v>
                </c:pt>
                <c:pt idx="242">
                  <c:v>343.11799999999999</c:v>
                </c:pt>
                <c:pt idx="243">
                  <c:v>343.26499999999999</c:v>
                </c:pt>
                <c:pt idx="244">
                  <c:v>343.41199999999998</c:v>
                </c:pt>
                <c:pt idx="245">
                  <c:v>343.56099999999998</c:v>
                </c:pt>
                <c:pt idx="246">
                  <c:v>343.71100000000001</c:v>
                </c:pt>
                <c:pt idx="247">
                  <c:v>343.858</c:v>
                </c:pt>
                <c:pt idx="248">
                  <c:v>344.005</c:v>
                </c:pt>
                <c:pt idx="249">
                  <c:v>344.15100000000001</c:v>
                </c:pt>
                <c:pt idx="250">
                  <c:v>344.29899999999981</c:v>
                </c:pt>
                <c:pt idx="251">
                  <c:v>344.45</c:v>
                </c:pt>
                <c:pt idx="252">
                  <c:v>344.60199999999992</c:v>
                </c:pt>
                <c:pt idx="253">
                  <c:v>344.74900000000002</c:v>
                </c:pt>
                <c:pt idx="254">
                  <c:v>344.88799999999998</c:v>
                </c:pt>
                <c:pt idx="255">
                  <c:v>345.03099999999978</c:v>
                </c:pt>
                <c:pt idx="256">
                  <c:v>345.17500000000001</c:v>
                </c:pt>
                <c:pt idx="257">
                  <c:v>345.31900000000002</c:v>
                </c:pt>
                <c:pt idx="258">
                  <c:v>345.46299999999991</c:v>
                </c:pt>
                <c:pt idx="259">
                  <c:v>345.60599999999999</c:v>
                </c:pt>
                <c:pt idx="260">
                  <c:v>345.74799999999999</c:v>
                </c:pt>
                <c:pt idx="261">
                  <c:v>345.892</c:v>
                </c:pt>
                <c:pt idx="262">
                  <c:v>346.03599999999977</c:v>
                </c:pt>
                <c:pt idx="263">
                  <c:v>346.178</c:v>
                </c:pt>
                <c:pt idx="264">
                  <c:v>346.32299999999992</c:v>
                </c:pt>
                <c:pt idx="265">
                  <c:v>346.47</c:v>
                </c:pt>
                <c:pt idx="266">
                  <c:v>346.61700000000002</c:v>
                </c:pt>
                <c:pt idx="267">
                  <c:v>346.76600000000002</c:v>
                </c:pt>
                <c:pt idx="268">
                  <c:v>346.91099999999977</c:v>
                </c:pt>
                <c:pt idx="269">
                  <c:v>347.05399999999992</c:v>
                </c:pt>
                <c:pt idx="270">
                  <c:v>347.19799999999992</c:v>
                </c:pt>
                <c:pt idx="271">
                  <c:v>347.34100000000001</c:v>
                </c:pt>
                <c:pt idx="272">
                  <c:v>347.48599999999982</c:v>
                </c:pt>
                <c:pt idx="273">
                  <c:v>347.63</c:v>
                </c:pt>
                <c:pt idx="274">
                  <c:v>347.779</c:v>
                </c:pt>
                <c:pt idx="275">
                  <c:v>347.92799999999983</c:v>
                </c:pt>
                <c:pt idx="276">
                  <c:v>348.08</c:v>
                </c:pt>
                <c:pt idx="277">
                  <c:v>348.2269999999998</c:v>
                </c:pt>
                <c:pt idx="278">
                  <c:v>348.375</c:v>
                </c:pt>
                <c:pt idx="279">
                  <c:v>348.52499999999992</c:v>
                </c:pt>
                <c:pt idx="280">
                  <c:v>348.67399999999992</c:v>
                </c:pt>
                <c:pt idx="281">
                  <c:v>348.827</c:v>
                </c:pt>
                <c:pt idx="282">
                  <c:v>348.97899999999981</c:v>
                </c:pt>
                <c:pt idx="283">
                  <c:v>349.12599999999992</c:v>
                </c:pt>
                <c:pt idx="284">
                  <c:v>349.27300000000002</c:v>
                </c:pt>
                <c:pt idx="285">
                  <c:v>349.41899999999981</c:v>
                </c:pt>
                <c:pt idx="286">
                  <c:v>349.55899999999991</c:v>
                </c:pt>
                <c:pt idx="287">
                  <c:v>349.70299999999992</c:v>
                </c:pt>
                <c:pt idx="288">
                  <c:v>349.84800000000001</c:v>
                </c:pt>
                <c:pt idx="289">
                  <c:v>349.99599999999981</c:v>
                </c:pt>
                <c:pt idx="290">
                  <c:v>350.14699999999999</c:v>
                </c:pt>
                <c:pt idx="291">
                  <c:v>350.30500000000001</c:v>
                </c:pt>
                <c:pt idx="292">
                  <c:v>350.459</c:v>
                </c:pt>
                <c:pt idx="293">
                  <c:v>350.608</c:v>
                </c:pt>
                <c:pt idx="294">
                  <c:v>350.755</c:v>
                </c:pt>
                <c:pt idx="295">
                  <c:v>350.899</c:v>
                </c:pt>
                <c:pt idx="296">
                  <c:v>351.04200000000009</c:v>
                </c:pt>
                <c:pt idx="297">
                  <c:v>351.18599999999998</c:v>
                </c:pt>
                <c:pt idx="298">
                  <c:v>351.33199999999982</c:v>
                </c:pt>
                <c:pt idx="299">
                  <c:v>351.48099999999982</c:v>
                </c:pt>
                <c:pt idx="300">
                  <c:v>351.63299999999992</c:v>
                </c:pt>
                <c:pt idx="301">
                  <c:v>351.78</c:v>
                </c:pt>
                <c:pt idx="302">
                  <c:v>351.92099999999982</c:v>
                </c:pt>
                <c:pt idx="303">
                  <c:v>352.06299999999999</c:v>
                </c:pt>
                <c:pt idx="304">
                  <c:v>352.20699999999982</c:v>
                </c:pt>
                <c:pt idx="305">
                  <c:v>352.35300000000001</c:v>
                </c:pt>
                <c:pt idx="306">
                  <c:v>352.49900000000002</c:v>
                </c:pt>
                <c:pt idx="307">
                  <c:v>352.64699999999999</c:v>
                </c:pt>
                <c:pt idx="308">
                  <c:v>352.79399999999981</c:v>
                </c:pt>
                <c:pt idx="309">
                  <c:v>352.94299999999993</c:v>
                </c:pt>
                <c:pt idx="310">
                  <c:v>353.09500000000003</c:v>
                </c:pt>
                <c:pt idx="311">
                  <c:v>353.24799999999999</c:v>
                </c:pt>
                <c:pt idx="312">
                  <c:v>353.39499999999992</c:v>
                </c:pt>
                <c:pt idx="313">
                  <c:v>353.54200000000009</c:v>
                </c:pt>
                <c:pt idx="314">
                  <c:v>353.68799999999999</c:v>
                </c:pt>
                <c:pt idx="315">
                  <c:v>353.82799999999992</c:v>
                </c:pt>
                <c:pt idx="316">
                  <c:v>353.96899999999982</c:v>
                </c:pt>
                <c:pt idx="317">
                  <c:v>354.108</c:v>
                </c:pt>
                <c:pt idx="318">
                  <c:v>354.24700000000001</c:v>
                </c:pt>
                <c:pt idx="319">
                  <c:v>354.38799999999998</c:v>
                </c:pt>
                <c:pt idx="320">
                  <c:v>354.53099999999978</c:v>
                </c:pt>
                <c:pt idx="321">
                  <c:v>354.67899999999992</c:v>
                </c:pt>
                <c:pt idx="322">
                  <c:v>354.82900000000001</c:v>
                </c:pt>
                <c:pt idx="323">
                  <c:v>354.97899999999981</c:v>
                </c:pt>
                <c:pt idx="324">
                  <c:v>355.12799999999999</c:v>
                </c:pt>
                <c:pt idx="325">
                  <c:v>355.27699999999982</c:v>
                </c:pt>
                <c:pt idx="326">
                  <c:v>355.42399999999981</c:v>
                </c:pt>
                <c:pt idx="327">
                  <c:v>355.56799999999993</c:v>
                </c:pt>
                <c:pt idx="328">
                  <c:v>355.71800000000002</c:v>
                </c:pt>
                <c:pt idx="329">
                  <c:v>355.87099999999992</c:v>
                </c:pt>
                <c:pt idx="330">
                  <c:v>356.02499999999992</c:v>
                </c:pt>
                <c:pt idx="331">
                  <c:v>356.17500000000001</c:v>
                </c:pt>
                <c:pt idx="332">
                  <c:v>356.322</c:v>
                </c:pt>
                <c:pt idx="333">
                  <c:v>356.46499999999997</c:v>
                </c:pt>
                <c:pt idx="334">
                  <c:v>356.61199999999991</c:v>
                </c:pt>
                <c:pt idx="335">
                  <c:v>356.75400000000002</c:v>
                </c:pt>
                <c:pt idx="336">
                  <c:v>356.89600000000002</c:v>
                </c:pt>
                <c:pt idx="337">
                  <c:v>357.03800000000001</c:v>
                </c:pt>
                <c:pt idx="338">
                  <c:v>357.18399999999991</c:v>
                </c:pt>
                <c:pt idx="339">
                  <c:v>357.327</c:v>
                </c:pt>
                <c:pt idx="340">
                  <c:v>357.46800000000002</c:v>
                </c:pt>
                <c:pt idx="341">
                  <c:v>357.60899999999992</c:v>
                </c:pt>
                <c:pt idx="342">
                  <c:v>357.75099999999992</c:v>
                </c:pt>
                <c:pt idx="343">
                  <c:v>357.89499999999992</c:v>
                </c:pt>
                <c:pt idx="344">
                  <c:v>358.04300000000001</c:v>
                </c:pt>
                <c:pt idx="345">
                  <c:v>358.19099999999997</c:v>
                </c:pt>
                <c:pt idx="346">
                  <c:v>358.34000000000009</c:v>
                </c:pt>
                <c:pt idx="347">
                  <c:v>358.49099999999981</c:v>
                </c:pt>
                <c:pt idx="348">
                  <c:v>358.64</c:v>
                </c:pt>
                <c:pt idx="349">
                  <c:v>358.78899999999982</c:v>
                </c:pt>
                <c:pt idx="350">
                  <c:v>358.93799999999982</c:v>
                </c:pt>
                <c:pt idx="351">
                  <c:v>359.08699999999982</c:v>
                </c:pt>
                <c:pt idx="352">
                  <c:v>359.23399999999981</c:v>
                </c:pt>
                <c:pt idx="353">
                  <c:v>359.38</c:v>
                </c:pt>
                <c:pt idx="354">
                  <c:v>359.52</c:v>
                </c:pt>
                <c:pt idx="355">
                  <c:v>359.66</c:v>
                </c:pt>
                <c:pt idx="356">
                  <c:v>359.80799999999999</c:v>
                </c:pt>
                <c:pt idx="357">
                  <c:v>359.96100000000001</c:v>
                </c:pt>
                <c:pt idx="358">
                  <c:v>360.11599999999999</c:v>
                </c:pt>
                <c:pt idx="359">
                  <c:v>360.26799999999997</c:v>
                </c:pt>
                <c:pt idx="360">
                  <c:v>360.41599999999983</c:v>
                </c:pt>
                <c:pt idx="361">
                  <c:v>360.56099999999998</c:v>
                </c:pt>
                <c:pt idx="362">
                  <c:v>360.70400000000001</c:v>
                </c:pt>
                <c:pt idx="363">
                  <c:v>360.84800000000001</c:v>
                </c:pt>
                <c:pt idx="364">
                  <c:v>360.99400000000003</c:v>
                </c:pt>
                <c:pt idx="365">
                  <c:v>361.14300000000009</c:v>
                </c:pt>
                <c:pt idx="366">
                  <c:v>361.28899999999982</c:v>
                </c:pt>
                <c:pt idx="367">
                  <c:v>361.4339999999998</c:v>
                </c:pt>
                <c:pt idx="368">
                  <c:v>361.584</c:v>
                </c:pt>
                <c:pt idx="369">
                  <c:v>361.73599999999982</c:v>
                </c:pt>
                <c:pt idx="370">
                  <c:v>361.88599999999991</c:v>
                </c:pt>
                <c:pt idx="371">
                  <c:v>362.03099999999978</c:v>
                </c:pt>
                <c:pt idx="372">
                  <c:v>362.17099999999999</c:v>
                </c:pt>
                <c:pt idx="373">
                  <c:v>362.31299999999999</c:v>
                </c:pt>
                <c:pt idx="374">
                  <c:v>362.459</c:v>
                </c:pt>
                <c:pt idx="375">
                  <c:v>362.61099999999999</c:v>
                </c:pt>
                <c:pt idx="376">
                  <c:v>362.76</c:v>
                </c:pt>
                <c:pt idx="377">
                  <c:v>362.90699999999981</c:v>
                </c:pt>
                <c:pt idx="378">
                  <c:v>363.05500000000001</c:v>
                </c:pt>
                <c:pt idx="379">
                  <c:v>363.20400000000001</c:v>
                </c:pt>
                <c:pt idx="380">
                  <c:v>363.34699999999992</c:v>
                </c:pt>
                <c:pt idx="381">
                  <c:v>363.4869999999998</c:v>
                </c:pt>
                <c:pt idx="382">
                  <c:v>363.62900000000002</c:v>
                </c:pt>
                <c:pt idx="383">
                  <c:v>363.77300000000002</c:v>
                </c:pt>
                <c:pt idx="384">
                  <c:v>363.91899999999981</c:v>
                </c:pt>
                <c:pt idx="385">
                  <c:v>364.06799999999993</c:v>
                </c:pt>
                <c:pt idx="386">
                  <c:v>364.21699999999981</c:v>
                </c:pt>
                <c:pt idx="387">
                  <c:v>364.36700000000002</c:v>
                </c:pt>
                <c:pt idx="388">
                  <c:v>364.51499999999999</c:v>
                </c:pt>
                <c:pt idx="389">
                  <c:v>364.66</c:v>
                </c:pt>
                <c:pt idx="390">
                  <c:v>364.80399999999992</c:v>
                </c:pt>
                <c:pt idx="391">
                  <c:v>364.94400000000002</c:v>
                </c:pt>
                <c:pt idx="392">
                  <c:v>365.08499999999992</c:v>
                </c:pt>
                <c:pt idx="393">
                  <c:v>365.23099999999982</c:v>
                </c:pt>
                <c:pt idx="394">
                  <c:v>365.37900000000002</c:v>
                </c:pt>
                <c:pt idx="395">
                  <c:v>365.52800000000002</c:v>
                </c:pt>
                <c:pt idx="396">
                  <c:v>365.67700000000002</c:v>
                </c:pt>
                <c:pt idx="397">
                  <c:v>365.82600000000002</c:v>
                </c:pt>
                <c:pt idx="398">
                  <c:v>365.97199999999981</c:v>
                </c:pt>
                <c:pt idx="399">
                  <c:v>366.11799999999999</c:v>
                </c:pt>
                <c:pt idx="400">
                  <c:v>366.26799999999997</c:v>
                </c:pt>
                <c:pt idx="401">
                  <c:v>366.41399999999982</c:v>
                </c:pt>
                <c:pt idx="402">
                  <c:v>366.55700000000002</c:v>
                </c:pt>
                <c:pt idx="403">
                  <c:v>366.70499999999993</c:v>
                </c:pt>
                <c:pt idx="404">
                  <c:v>366.85199999999992</c:v>
                </c:pt>
                <c:pt idx="405">
                  <c:v>366.99799999999982</c:v>
                </c:pt>
                <c:pt idx="406">
                  <c:v>367.14</c:v>
                </c:pt>
                <c:pt idx="407">
                  <c:v>367.28099999999978</c:v>
                </c:pt>
                <c:pt idx="408">
                  <c:v>367.42599999999982</c:v>
                </c:pt>
                <c:pt idx="409">
                  <c:v>367.57499999999999</c:v>
                </c:pt>
                <c:pt idx="410">
                  <c:v>367.72</c:v>
                </c:pt>
                <c:pt idx="411">
                  <c:v>367.86599999999999</c:v>
                </c:pt>
                <c:pt idx="412">
                  <c:v>368.00599999999991</c:v>
                </c:pt>
                <c:pt idx="413">
                  <c:v>368.14400000000001</c:v>
                </c:pt>
                <c:pt idx="414">
                  <c:v>368.279</c:v>
                </c:pt>
                <c:pt idx="415">
                  <c:v>368.41599999999983</c:v>
                </c:pt>
                <c:pt idx="416">
                  <c:v>368.55500000000001</c:v>
                </c:pt>
                <c:pt idx="417">
                  <c:v>368.69299999999993</c:v>
                </c:pt>
                <c:pt idx="418">
                  <c:v>368.83199999999982</c:v>
                </c:pt>
                <c:pt idx="419">
                  <c:v>368.97300000000001</c:v>
                </c:pt>
                <c:pt idx="420">
                  <c:v>369.113</c:v>
                </c:pt>
                <c:pt idx="421">
                  <c:v>369.255</c:v>
                </c:pt>
                <c:pt idx="422">
                  <c:v>369.399</c:v>
                </c:pt>
                <c:pt idx="423">
                  <c:v>369.54</c:v>
                </c:pt>
                <c:pt idx="424">
                  <c:v>369.67700000000002</c:v>
                </c:pt>
                <c:pt idx="425">
                  <c:v>369.81299999999999</c:v>
                </c:pt>
                <c:pt idx="426">
                  <c:v>369.94799999999992</c:v>
                </c:pt>
                <c:pt idx="427">
                  <c:v>370.08799999999991</c:v>
                </c:pt>
                <c:pt idx="428">
                  <c:v>370.22500000000002</c:v>
                </c:pt>
                <c:pt idx="429">
                  <c:v>370.36199999999991</c:v>
                </c:pt>
                <c:pt idx="430">
                  <c:v>370.5</c:v>
                </c:pt>
                <c:pt idx="431">
                  <c:v>370.63599999999991</c:v>
                </c:pt>
                <c:pt idx="432">
                  <c:v>370.77100000000002</c:v>
                </c:pt>
                <c:pt idx="433">
                  <c:v>370.90499999999992</c:v>
                </c:pt>
                <c:pt idx="434">
                  <c:v>371.041</c:v>
                </c:pt>
                <c:pt idx="435">
                  <c:v>371.17399999999992</c:v>
                </c:pt>
                <c:pt idx="436">
                  <c:v>371.31099999999998</c:v>
                </c:pt>
                <c:pt idx="437">
                  <c:v>371.44900000000001</c:v>
                </c:pt>
                <c:pt idx="438">
                  <c:v>371.58699999999982</c:v>
                </c:pt>
                <c:pt idx="439">
                  <c:v>371.73099999999982</c:v>
                </c:pt>
                <c:pt idx="440">
                  <c:v>371.87700000000001</c:v>
                </c:pt>
                <c:pt idx="441">
                  <c:v>372.024</c:v>
                </c:pt>
                <c:pt idx="442">
                  <c:v>372.17200000000008</c:v>
                </c:pt>
                <c:pt idx="443">
                  <c:v>372.31599999999997</c:v>
                </c:pt>
                <c:pt idx="444">
                  <c:v>372.45600000000002</c:v>
                </c:pt>
                <c:pt idx="445">
                  <c:v>372.59699999999981</c:v>
                </c:pt>
                <c:pt idx="446">
                  <c:v>372.74</c:v>
                </c:pt>
                <c:pt idx="447">
                  <c:v>372.88400000000001</c:v>
                </c:pt>
                <c:pt idx="448">
                  <c:v>373.02600000000001</c:v>
                </c:pt>
                <c:pt idx="449">
                  <c:v>373.16500000000002</c:v>
                </c:pt>
                <c:pt idx="450">
                  <c:v>373.30399999999992</c:v>
                </c:pt>
                <c:pt idx="451">
                  <c:v>373.43700000000001</c:v>
                </c:pt>
                <c:pt idx="452">
                  <c:v>373.57299999999992</c:v>
                </c:pt>
                <c:pt idx="453">
                  <c:v>373.709</c:v>
                </c:pt>
                <c:pt idx="454">
                  <c:v>373.846</c:v>
                </c:pt>
                <c:pt idx="455">
                  <c:v>373.98399999999981</c:v>
                </c:pt>
                <c:pt idx="456">
                  <c:v>374.12200000000001</c:v>
                </c:pt>
                <c:pt idx="457">
                  <c:v>374.262</c:v>
                </c:pt>
                <c:pt idx="458">
                  <c:v>374.40300000000002</c:v>
                </c:pt>
                <c:pt idx="459">
                  <c:v>374.548</c:v>
                </c:pt>
                <c:pt idx="460">
                  <c:v>374.69600000000003</c:v>
                </c:pt>
                <c:pt idx="461">
                  <c:v>374.84000000000009</c:v>
                </c:pt>
                <c:pt idx="462">
                  <c:v>374.98399999999981</c:v>
                </c:pt>
                <c:pt idx="463">
                  <c:v>375.12599999999992</c:v>
                </c:pt>
                <c:pt idx="464">
                  <c:v>375.26400000000001</c:v>
                </c:pt>
                <c:pt idx="465">
                  <c:v>375.40599999999978</c:v>
                </c:pt>
                <c:pt idx="466">
                  <c:v>375.55099999999999</c:v>
                </c:pt>
                <c:pt idx="467">
                  <c:v>375.68899999999991</c:v>
                </c:pt>
                <c:pt idx="468">
                  <c:v>375.82600000000002</c:v>
                </c:pt>
                <c:pt idx="469">
                  <c:v>375.96299999999991</c:v>
                </c:pt>
                <c:pt idx="470">
                  <c:v>376.1</c:v>
                </c:pt>
                <c:pt idx="471">
                  <c:v>376.24099999999999</c:v>
                </c:pt>
                <c:pt idx="472">
                  <c:v>376.38</c:v>
                </c:pt>
                <c:pt idx="473">
                  <c:v>376.51600000000002</c:v>
                </c:pt>
                <c:pt idx="474">
                  <c:v>376.64800000000002</c:v>
                </c:pt>
                <c:pt idx="475">
                  <c:v>376.78300000000002</c:v>
                </c:pt>
                <c:pt idx="476">
                  <c:v>376.91500000000002</c:v>
                </c:pt>
                <c:pt idx="477">
                  <c:v>377.04700000000008</c:v>
                </c:pt>
                <c:pt idx="478">
                  <c:v>377.178</c:v>
                </c:pt>
                <c:pt idx="479">
                  <c:v>377.30700000000002</c:v>
                </c:pt>
                <c:pt idx="480">
                  <c:v>377.43799999999982</c:v>
                </c:pt>
                <c:pt idx="481">
                  <c:v>377.57400000000001</c:v>
                </c:pt>
                <c:pt idx="482">
                  <c:v>377.714</c:v>
                </c:pt>
                <c:pt idx="483">
                  <c:v>377.85599999999999</c:v>
                </c:pt>
                <c:pt idx="484">
                  <c:v>378.00200000000001</c:v>
                </c:pt>
                <c:pt idx="485">
                  <c:v>378.14600000000002</c:v>
                </c:pt>
                <c:pt idx="486">
                  <c:v>378.28899999999982</c:v>
                </c:pt>
                <c:pt idx="487">
                  <c:v>378.43099999999981</c:v>
                </c:pt>
                <c:pt idx="488">
                  <c:v>378.572</c:v>
                </c:pt>
                <c:pt idx="489">
                  <c:v>378.714</c:v>
                </c:pt>
                <c:pt idx="490">
                  <c:v>378.858</c:v>
                </c:pt>
                <c:pt idx="491">
                  <c:v>378.99900000000002</c:v>
                </c:pt>
                <c:pt idx="492">
                  <c:v>379.14100000000002</c:v>
                </c:pt>
                <c:pt idx="493">
                  <c:v>379.28099999999978</c:v>
                </c:pt>
                <c:pt idx="494">
                  <c:v>379.42299999999977</c:v>
                </c:pt>
                <c:pt idx="495">
                  <c:v>379.56399999999991</c:v>
                </c:pt>
                <c:pt idx="496">
                  <c:v>379.702</c:v>
                </c:pt>
                <c:pt idx="497">
                  <c:v>379.83699999999982</c:v>
                </c:pt>
                <c:pt idx="498">
                  <c:v>379.96800000000002</c:v>
                </c:pt>
                <c:pt idx="499">
                  <c:v>380.09899999999982</c:v>
                </c:pt>
                <c:pt idx="500">
                  <c:v>380.23299999999978</c:v>
                </c:pt>
                <c:pt idx="501">
                  <c:v>380.37400000000002</c:v>
                </c:pt>
                <c:pt idx="502">
                  <c:v>380.52</c:v>
                </c:pt>
                <c:pt idx="503">
                  <c:v>380.66200000000009</c:v>
                </c:pt>
                <c:pt idx="504">
                  <c:v>380.8</c:v>
                </c:pt>
                <c:pt idx="505">
                  <c:v>380.9339999999998</c:v>
                </c:pt>
                <c:pt idx="506">
                  <c:v>381.06900000000002</c:v>
                </c:pt>
                <c:pt idx="507">
                  <c:v>381.20299999999992</c:v>
                </c:pt>
                <c:pt idx="508">
                  <c:v>381.334</c:v>
                </c:pt>
                <c:pt idx="509">
                  <c:v>381.464</c:v>
                </c:pt>
                <c:pt idx="510">
                  <c:v>381.59100000000001</c:v>
                </c:pt>
                <c:pt idx="511">
                  <c:v>381.72</c:v>
                </c:pt>
                <c:pt idx="512">
                  <c:v>381.851</c:v>
                </c:pt>
                <c:pt idx="513">
                  <c:v>381.98399999999981</c:v>
                </c:pt>
                <c:pt idx="514">
                  <c:v>382.11900000000009</c:v>
                </c:pt>
                <c:pt idx="515">
                  <c:v>382.25400000000002</c:v>
                </c:pt>
                <c:pt idx="516">
                  <c:v>382.38799999999998</c:v>
                </c:pt>
                <c:pt idx="517">
                  <c:v>382.52</c:v>
                </c:pt>
                <c:pt idx="518">
                  <c:v>382.65100000000001</c:v>
                </c:pt>
                <c:pt idx="519">
                  <c:v>382.78599999999977</c:v>
                </c:pt>
                <c:pt idx="520">
                  <c:v>382.92099999999982</c:v>
                </c:pt>
                <c:pt idx="521">
                  <c:v>383.05599999999993</c:v>
                </c:pt>
                <c:pt idx="522">
                  <c:v>383.19099999999997</c:v>
                </c:pt>
                <c:pt idx="523">
                  <c:v>383.32900000000001</c:v>
                </c:pt>
                <c:pt idx="524">
                  <c:v>383.46499999999997</c:v>
                </c:pt>
                <c:pt idx="525">
                  <c:v>383.60399999999993</c:v>
                </c:pt>
                <c:pt idx="526">
                  <c:v>383.74</c:v>
                </c:pt>
                <c:pt idx="527">
                  <c:v>383.87400000000002</c:v>
                </c:pt>
                <c:pt idx="528">
                  <c:v>384.00599999999991</c:v>
                </c:pt>
                <c:pt idx="529">
                  <c:v>384.14300000000009</c:v>
                </c:pt>
                <c:pt idx="530">
                  <c:v>384.28399999999982</c:v>
                </c:pt>
                <c:pt idx="531">
                  <c:v>384.42</c:v>
                </c:pt>
                <c:pt idx="532">
                  <c:v>384.55799999999999</c:v>
                </c:pt>
                <c:pt idx="533">
                  <c:v>384.7</c:v>
                </c:pt>
                <c:pt idx="534">
                  <c:v>384.84300000000002</c:v>
                </c:pt>
                <c:pt idx="535">
                  <c:v>384.98799999999977</c:v>
                </c:pt>
                <c:pt idx="536">
                  <c:v>385.13099999999991</c:v>
                </c:pt>
                <c:pt idx="537">
                  <c:v>385.27300000000002</c:v>
                </c:pt>
                <c:pt idx="538">
                  <c:v>385.41099999999977</c:v>
                </c:pt>
                <c:pt idx="539">
                  <c:v>385.54399999999993</c:v>
                </c:pt>
                <c:pt idx="540">
                  <c:v>385.67899999999992</c:v>
                </c:pt>
                <c:pt idx="541">
                  <c:v>385.827</c:v>
                </c:pt>
                <c:pt idx="542">
                  <c:v>385.98299999999978</c:v>
                </c:pt>
                <c:pt idx="543">
                  <c:v>386.14300000000009</c:v>
                </c:pt>
                <c:pt idx="544">
                  <c:v>386.31</c:v>
                </c:pt>
                <c:pt idx="545">
                  <c:v>386.47899999999981</c:v>
                </c:pt>
                <c:pt idx="546">
                  <c:v>386.65300000000002</c:v>
                </c:pt>
                <c:pt idx="547">
                  <c:v>386.82299999999992</c:v>
                </c:pt>
                <c:pt idx="548">
                  <c:v>386.99299999999982</c:v>
                </c:pt>
                <c:pt idx="549">
                  <c:v>387.16</c:v>
                </c:pt>
                <c:pt idx="550">
                  <c:v>387.327</c:v>
                </c:pt>
                <c:pt idx="551">
                  <c:v>387.49499999999978</c:v>
                </c:pt>
                <c:pt idx="552">
                  <c:v>387.66200000000009</c:v>
                </c:pt>
                <c:pt idx="553">
                  <c:v>387.83</c:v>
                </c:pt>
                <c:pt idx="554">
                  <c:v>387.99900000000002</c:v>
                </c:pt>
                <c:pt idx="555">
                  <c:v>388.16800000000001</c:v>
                </c:pt>
                <c:pt idx="556">
                  <c:v>388.339</c:v>
                </c:pt>
                <c:pt idx="557">
                  <c:v>388.51400000000001</c:v>
                </c:pt>
                <c:pt idx="558">
                  <c:v>388.69</c:v>
                </c:pt>
                <c:pt idx="559">
                  <c:v>388.86</c:v>
                </c:pt>
                <c:pt idx="560">
                  <c:v>389.03499999999991</c:v>
                </c:pt>
                <c:pt idx="561">
                  <c:v>389.20400000000001</c:v>
                </c:pt>
                <c:pt idx="562">
                  <c:v>389.37400000000002</c:v>
                </c:pt>
                <c:pt idx="563">
                  <c:v>389.54300000000001</c:v>
                </c:pt>
                <c:pt idx="564">
                  <c:v>389.71499999999997</c:v>
                </c:pt>
                <c:pt idx="565">
                  <c:v>389.88499999999999</c:v>
                </c:pt>
                <c:pt idx="566">
                  <c:v>390.06</c:v>
                </c:pt>
                <c:pt idx="567">
                  <c:v>390.2269999999998</c:v>
                </c:pt>
                <c:pt idx="568">
                  <c:v>390.39</c:v>
                </c:pt>
                <c:pt idx="569">
                  <c:v>390.55899999999991</c:v>
                </c:pt>
                <c:pt idx="570">
                  <c:v>390.73</c:v>
                </c:pt>
                <c:pt idx="571">
                  <c:v>390.90100000000001</c:v>
                </c:pt>
                <c:pt idx="572">
                  <c:v>391.07299999999992</c:v>
                </c:pt>
                <c:pt idx="573">
                  <c:v>391.245</c:v>
                </c:pt>
                <c:pt idx="574">
                  <c:v>391.41699999999997</c:v>
                </c:pt>
                <c:pt idx="575">
                  <c:v>391.58799999999991</c:v>
                </c:pt>
                <c:pt idx="576">
                  <c:v>391.76099999999991</c:v>
                </c:pt>
                <c:pt idx="577">
                  <c:v>391.9339999999998</c:v>
                </c:pt>
                <c:pt idx="578">
                  <c:v>392.108</c:v>
                </c:pt>
                <c:pt idx="579">
                  <c:v>392.28099999999978</c:v>
                </c:pt>
                <c:pt idx="580">
                  <c:v>392.45100000000002</c:v>
                </c:pt>
                <c:pt idx="581">
                  <c:v>392.61900000000009</c:v>
                </c:pt>
                <c:pt idx="582">
                  <c:v>392.78899999999982</c:v>
                </c:pt>
                <c:pt idx="583">
                  <c:v>392.95600000000002</c:v>
                </c:pt>
                <c:pt idx="584">
                  <c:v>393.12299999999999</c:v>
                </c:pt>
                <c:pt idx="585">
                  <c:v>393.28800000000001</c:v>
                </c:pt>
                <c:pt idx="586">
                  <c:v>393.46</c:v>
                </c:pt>
                <c:pt idx="587">
                  <c:v>393.63299999999992</c:v>
                </c:pt>
                <c:pt idx="588">
                  <c:v>393.803</c:v>
                </c:pt>
                <c:pt idx="589">
                  <c:v>393.97099999999978</c:v>
                </c:pt>
                <c:pt idx="590">
                  <c:v>394.14100000000002</c:v>
                </c:pt>
                <c:pt idx="591">
                  <c:v>394.315</c:v>
                </c:pt>
                <c:pt idx="592">
                  <c:v>394.4869999999998</c:v>
                </c:pt>
                <c:pt idx="593">
                  <c:v>394.666</c:v>
                </c:pt>
                <c:pt idx="594">
                  <c:v>394.84300000000002</c:v>
                </c:pt>
                <c:pt idx="595">
                  <c:v>395.01799999999997</c:v>
                </c:pt>
                <c:pt idx="596">
                  <c:v>395.19499999999999</c:v>
                </c:pt>
                <c:pt idx="597">
                  <c:v>395.37700000000001</c:v>
                </c:pt>
                <c:pt idx="598">
                  <c:v>395.553</c:v>
                </c:pt>
                <c:pt idx="599">
                  <c:v>395.72099999999978</c:v>
                </c:pt>
                <c:pt idx="600">
                  <c:v>395.88900000000001</c:v>
                </c:pt>
                <c:pt idx="601">
                  <c:v>396.05500000000001</c:v>
                </c:pt>
                <c:pt idx="602">
                  <c:v>396.21899999999982</c:v>
                </c:pt>
                <c:pt idx="603">
                  <c:v>396.38099999999991</c:v>
                </c:pt>
                <c:pt idx="604">
                  <c:v>396.55</c:v>
                </c:pt>
                <c:pt idx="605">
                  <c:v>396.71699999999981</c:v>
                </c:pt>
                <c:pt idx="606">
                  <c:v>396.87799999999999</c:v>
                </c:pt>
                <c:pt idx="607">
                  <c:v>397.03599999999977</c:v>
                </c:pt>
                <c:pt idx="608">
                  <c:v>397.19400000000002</c:v>
                </c:pt>
                <c:pt idx="609">
                  <c:v>397.35</c:v>
                </c:pt>
                <c:pt idx="610">
                  <c:v>397.50700000000001</c:v>
                </c:pt>
                <c:pt idx="611">
                  <c:v>397.666</c:v>
                </c:pt>
                <c:pt idx="612">
                  <c:v>397.82799999999992</c:v>
                </c:pt>
                <c:pt idx="613">
                  <c:v>397.99</c:v>
                </c:pt>
                <c:pt idx="614">
                  <c:v>398.14800000000002</c:v>
                </c:pt>
                <c:pt idx="615">
                  <c:v>398.30899999999991</c:v>
                </c:pt>
                <c:pt idx="616">
                  <c:v>398.46899999999982</c:v>
                </c:pt>
                <c:pt idx="617">
                  <c:v>398.63</c:v>
                </c:pt>
                <c:pt idx="618">
                  <c:v>398.79500000000002</c:v>
                </c:pt>
                <c:pt idx="619">
                  <c:v>398.96</c:v>
                </c:pt>
                <c:pt idx="620">
                  <c:v>399.12799999999999</c:v>
                </c:pt>
                <c:pt idx="621">
                  <c:v>399.29700000000003</c:v>
                </c:pt>
                <c:pt idx="622">
                  <c:v>399.46600000000001</c:v>
                </c:pt>
                <c:pt idx="623">
                  <c:v>399.63400000000001</c:v>
                </c:pt>
                <c:pt idx="624">
                  <c:v>399.80099999999999</c:v>
                </c:pt>
                <c:pt idx="625">
                  <c:v>399.97199999999981</c:v>
                </c:pt>
                <c:pt idx="626">
                  <c:v>400.14400000000001</c:v>
                </c:pt>
                <c:pt idx="627">
                  <c:v>400.31399999999991</c:v>
                </c:pt>
                <c:pt idx="628">
                  <c:v>400.48099999999982</c:v>
                </c:pt>
                <c:pt idx="629">
                  <c:v>400.65</c:v>
                </c:pt>
                <c:pt idx="630">
                  <c:v>400.822</c:v>
                </c:pt>
                <c:pt idx="631">
                  <c:v>400.99200000000002</c:v>
                </c:pt>
                <c:pt idx="632">
                  <c:v>401.15899999999999</c:v>
                </c:pt>
                <c:pt idx="633">
                  <c:v>401.33100000000002</c:v>
                </c:pt>
                <c:pt idx="634">
                  <c:v>401.49900000000002</c:v>
                </c:pt>
                <c:pt idx="635">
                  <c:v>401.666</c:v>
                </c:pt>
                <c:pt idx="636">
                  <c:v>401.83499999999998</c:v>
                </c:pt>
                <c:pt idx="637">
                  <c:v>402</c:v>
                </c:pt>
                <c:pt idx="638">
                  <c:v>402.16200000000009</c:v>
                </c:pt>
                <c:pt idx="639">
                  <c:v>402.327</c:v>
                </c:pt>
                <c:pt idx="640">
                  <c:v>402.49599999999981</c:v>
                </c:pt>
                <c:pt idx="641">
                  <c:v>402.66700000000009</c:v>
                </c:pt>
                <c:pt idx="642">
                  <c:v>402.83299999999991</c:v>
                </c:pt>
                <c:pt idx="643">
                  <c:v>403.00299999999999</c:v>
                </c:pt>
                <c:pt idx="644">
                  <c:v>403.17</c:v>
                </c:pt>
                <c:pt idx="645">
                  <c:v>403.33600000000001</c:v>
                </c:pt>
                <c:pt idx="646">
                  <c:v>403.50700000000001</c:v>
                </c:pt>
                <c:pt idx="647">
                  <c:v>403.67599999999999</c:v>
                </c:pt>
                <c:pt idx="648">
                  <c:v>403.84800000000001</c:v>
                </c:pt>
                <c:pt idx="649">
                  <c:v>404.01799999999997</c:v>
                </c:pt>
                <c:pt idx="650">
                  <c:v>404.19200000000001</c:v>
                </c:pt>
                <c:pt idx="651">
                  <c:v>404.36599999999999</c:v>
                </c:pt>
                <c:pt idx="652">
                  <c:v>404.53800000000001</c:v>
                </c:pt>
                <c:pt idx="653">
                  <c:v>404.70600000000002</c:v>
                </c:pt>
                <c:pt idx="654">
                  <c:v>404.87200000000001</c:v>
                </c:pt>
                <c:pt idx="655">
                  <c:v>405.03899999999982</c:v>
                </c:pt>
                <c:pt idx="656">
                  <c:v>405.20400000000001</c:v>
                </c:pt>
                <c:pt idx="657">
                  <c:v>405.37400000000002</c:v>
                </c:pt>
                <c:pt idx="658">
                  <c:v>405.54200000000009</c:v>
                </c:pt>
                <c:pt idx="659">
                  <c:v>405.71</c:v>
                </c:pt>
                <c:pt idx="660">
                  <c:v>405.88</c:v>
                </c:pt>
                <c:pt idx="661">
                  <c:v>406.05099999999999</c:v>
                </c:pt>
                <c:pt idx="662">
                  <c:v>406.21799999999979</c:v>
                </c:pt>
                <c:pt idx="663">
                  <c:v>406.387</c:v>
                </c:pt>
                <c:pt idx="664">
                  <c:v>406.55399999999992</c:v>
                </c:pt>
                <c:pt idx="665">
                  <c:v>406.72</c:v>
                </c:pt>
                <c:pt idx="666">
                  <c:v>406.89</c:v>
                </c:pt>
                <c:pt idx="667">
                  <c:v>407.05700000000002</c:v>
                </c:pt>
                <c:pt idx="668">
                  <c:v>407.22599999999977</c:v>
                </c:pt>
                <c:pt idx="669">
                  <c:v>407.39299999999997</c:v>
                </c:pt>
                <c:pt idx="670">
                  <c:v>407.553</c:v>
                </c:pt>
                <c:pt idx="671">
                  <c:v>407.714</c:v>
                </c:pt>
                <c:pt idx="672">
                  <c:v>407.87900000000002</c:v>
                </c:pt>
                <c:pt idx="673">
                  <c:v>408.04700000000008</c:v>
                </c:pt>
                <c:pt idx="674">
                  <c:v>408.214</c:v>
                </c:pt>
                <c:pt idx="675">
                  <c:v>408.38299999999998</c:v>
                </c:pt>
                <c:pt idx="676">
                  <c:v>408.54899999999992</c:v>
                </c:pt>
                <c:pt idx="677">
                  <c:v>408.71499999999997</c:v>
                </c:pt>
                <c:pt idx="678">
                  <c:v>408.88200000000001</c:v>
                </c:pt>
                <c:pt idx="679">
                  <c:v>409.05200000000002</c:v>
                </c:pt>
                <c:pt idx="680">
                  <c:v>409.21899999999982</c:v>
                </c:pt>
                <c:pt idx="681">
                  <c:v>409.38799999999998</c:v>
                </c:pt>
                <c:pt idx="682">
                  <c:v>409.55500000000001</c:v>
                </c:pt>
                <c:pt idx="683">
                  <c:v>409.72500000000002</c:v>
                </c:pt>
                <c:pt idx="684">
                  <c:v>409.892</c:v>
                </c:pt>
                <c:pt idx="685">
                  <c:v>410.06</c:v>
                </c:pt>
                <c:pt idx="686">
                  <c:v>410.23500000000001</c:v>
                </c:pt>
                <c:pt idx="687">
                  <c:v>410.40800000000002</c:v>
                </c:pt>
                <c:pt idx="688">
                  <c:v>410.57799999999992</c:v>
                </c:pt>
                <c:pt idx="689">
                  <c:v>410.74400000000009</c:v>
                </c:pt>
                <c:pt idx="690">
                  <c:v>410.91199999999998</c:v>
                </c:pt>
                <c:pt idx="691">
                  <c:v>411.07499999999999</c:v>
                </c:pt>
                <c:pt idx="692">
                  <c:v>411.23399999999998</c:v>
                </c:pt>
                <c:pt idx="693">
                  <c:v>411.39299999999997</c:v>
                </c:pt>
                <c:pt idx="694">
                  <c:v>411.55799999999999</c:v>
                </c:pt>
                <c:pt idx="695">
                  <c:v>411.72599999999977</c:v>
                </c:pt>
                <c:pt idx="696">
                  <c:v>411.892</c:v>
                </c:pt>
                <c:pt idx="697">
                  <c:v>412.05899999999991</c:v>
                </c:pt>
                <c:pt idx="698">
                  <c:v>412.2269999999998</c:v>
                </c:pt>
                <c:pt idx="699">
                  <c:v>412.39599999999979</c:v>
                </c:pt>
                <c:pt idx="700">
                  <c:v>412.565</c:v>
                </c:pt>
                <c:pt idx="701">
                  <c:v>412.73299999999978</c:v>
                </c:pt>
                <c:pt idx="702">
                  <c:v>412.89699999999982</c:v>
                </c:pt>
                <c:pt idx="703">
                  <c:v>413.06200000000001</c:v>
                </c:pt>
                <c:pt idx="704">
                  <c:v>413.2319999999998</c:v>
                </c:pt>
                <c:pt idx="705">
                  <c:v>413.39800000000002</c:v>
                </c:pt>
                <c:pt idx="706">
                  <c:v>413.56</c:v>
                </c:pt>
                <c:pt idx="707">
                  <c:v>413.71899999999982</c:v>
                </c:pt>
                <c:pt idx="708">
                  <c:v>413.88200000000001</c:v>
                </c:pt>
                <c:pt idx="709">
                  <c:v>414.04599999999999</c:v>
                </c:pt>
                <c:pt idx="710">
                  <c:v>414.21100000000001</c:v>
                </c:pt>
                <c:pt idx="711">
                  <c:v>414.37799999999999</c:v>
                </c:pt>
                <c:pt idx="712">
                  <c:v>414.54700000000008</c:v>
                </c:pt>
                <c:pt idx="713">
                  <c:v>414.714</c:v>
                </c:pt>
                <c:pt idx="714">
                  <c:v>414.87799999999999</c:v>
                </c:pt>
                <c:pt idx="715">
                  <c:v>415.04399999999993</c:v>
                </c:pt>
                <c:pt idx="716">
                  <c:v>415.21100000000001</c:v>
                </c:pt>
                <c:pt idx="717">
                  <c:v>415.37700000000001</c:v>
                </c:pt>
                <c:pt idx="718">
                  <c:v>415.541</c:v>
                </c:pt>
                <c:pt idx="719">
                  <c:v>415.70499999999998</c:v>
                </c:pt>
                <c:pt idx="720">
                  <c:v>415.86500000000001</c:v>
                </c:pt>
                <c:pt idx="721">
                  <c:v>416.02800000000002</c:v>
                </c:pt>
                <c:pt idx="722">
                  <c:v>416.19499999999999</c:v>
                </c:pt>
                <c:pt idx="723">
                  <c:v>416.36199999999991</c:v>
                </c:pt>
                <c:pt idx="724">
                  <c:v>416.529</c:v>
                </c:pt>
                <c:pt idx="725">
                  <c:v>416.69900000000001</c:v>
                </c:pt>
                <c:pt idx="726">
                  <c:v>416.87</c:v>
                </c:pt>
                <c:pt idx="727">
                  <c:v>417.04399999999993</c:v>
                </c:pt>
                <c:pt idx="728">
                  <c:v>417.21299999999991</c:v>
                </c:pt>
                <c:pt idx="729">
                  <c:v>417.37900000000002</c:v>
                </c:pt>
                <c:pt idx="730">
                  <c:v>417.54399999999993</c:v>
                </c:pt>
                <c:pt idx="731">
                  <c:v>417.70600000000002</c:v>
                </c:pt>
                <c:pt idx="732">
                  <c:v>417.86799999999999</c:v>
                </c:pt>
                <c:pt idx="733">
                  <c:v>418.02800000000002</c:v>
                </c:pt>
                <c:pt idx="734">
                  <c:v>418.19</c:v>
                </c:pt>
                <c:pt idx="735">
                  <c:v>418.35599999999999</c:v>
                </c:pt>
                <c:pt idx="736">
                  <c:v>418.524</c:v>
                </c:pt>
                <c:pt idx="737">
                  <c:v>418.69299999999993</c:v>
                </c:pt>
                <c:pt idx="738">
                  <c:v>418.85900000000009</c:v>
                </c:pt>
                <c:pt idx="739">
                  <c:v>419.03300000000002</c:v>
                </c:pt>
                <c:pt idx="740">
                  <c:v>419.20600000000002</c:v>
                </c:pt>
                <c:pt idx="741">
                  <c:v>419.375</c:v>
                </c:pt>
                <c:pt idx="742">
                  <c:v>419.54399999999993</c:v>
                </c:pt>
                <c:pt idx="743">
                  <c:v>419.71199999999982</c:v>
                </c:pt>
                <c:pt idx="744">
                  <c:v>419.87900000000002</c:v>
                </c:pt>
                <c:pt idx="745">
                  <c:v>420.048</c:v>
                </c:pt>
                <c:pt idx="746">
                  <c:v>420.214</c:v>
                </c:pt>
                <c:pt idx="747">
                  <c:v>420.38</c:v>
                </c:pt>
                <c:pt idx="748">
                  <c:v>420.54300000000001</c:v>
                </c:pt>
                <c:pt idx="749">
                  <c:v>420.70400000000001</c:v>
                </c:pt>
                <c:pt idx="750">
                  <c:v>420.863</c:v>
                </c:pt>
                <c:pt idx="751">
                  <c:v>421.02300000000002</c:v>
                </c:pt>
                <c:pt idx="752">
                  <c:v>421.18599999999998</c:v>
                </c:pt>
                <c:pt idx="753">
                  <c:v>421.35300000000001</c:v>
                </c:pt>
                <c:pt idx="754">
                  <c:v>421.51400000000001</c:v>
                </c:pt>
                <c:pt idx="755">
                  <c:v>421.67700000000002</c:v>
                </c:pt>
                <c:pt idx="756">
                  <c:v>421.83699999999982</c:v>
                </c:pt>
                <c:pt idx="757">
                  <c:v>422.00099999999992</c:v>
                </c:pt>
                <c:pt idx="758">
                  <c:v>422.16500000000002</c:v>
                </c:pt>
                <c:pt idx="759">
                  <c:v>422.33299999999991</c:v>
                </c:pt>
                <c:pt idx="760">
                  <c:v>422.49799999999982</c:v>
                </c:pt>
                <c:pt idx="761">
                  <c:v>422.66300000000001</c:v>
                </c:pt>
                <c:pt idx="762">
                  <c:v>422.82900000000001</c:v>
                </c:pt>
                <c:pt idx="763">
                  <c:v>422.99499999999978</c:v>
                </c:pt>
                <c:pt idx="764">
                  <c:v>423.161</c:v>
                </c:pt>
                <c:pt idx="765">
                  <c:v>423.32100000000003</c:v>
                </c:pt>
                <c:pt idx="766">
                  <c:v>423.48299999999978</c:v>
                </c:pt>
                <c:pt idx="767">
                  <c:v>423.64600000000002</c:v>
                </c:pt>
                <c:pt idx="768">
                  <c:v>423.81200000000001</c:v>
                </c:pt>
                <c:pt idx="769">
                  <c:v>423.98</c:v>
                </c:pt>
                <c:pt idx="770">
                  <c:v>424.142</c:v>
                </c:pt>
                <c:pt idx="771">
                  <c:v>424.30200000000002</c:v>
                </c:pt>
                <c:pt idx="772">
                  <c:v>424.46499999999997</c:v>
                </c:pt>
                <c:pt idx="773">
                  <c:v>424.62599999999992</c:v>
                </c:pt>
                <c:pt idx="774">
                  <c:v>424.78999999999979</c:v>
                </c:pt>
                <c:pt idx="775">
                  <c:v>424.95400000000001</c:v>
                </c:pt>
                <c:pt idx="776">
                  <c:v>425.11599999999999</c:v>
                </c:pt>
                <c:pt idx="777">
                  <c:v>425.28</c:v>
                </c:pt>
                <c:pt idx="778">
                  <c:v>425.44600000000003</c:v>
                </c:pt>
                <c:pt idx="779">
                  <c:v>425.613</c:v>
                </c:pt>
                <c:pt idx="780">
                  <c:v>425.774</c:v>
                </c:pt>
                <c:pt idx="781">
                  <c:v>425.93799999999982</c:v>
                </c:pt>
                <c:pt idx="782">
                  <c:v>426.1040000000001</c:v>
                </c:pt>
                <c:pt idx="783">
                  <c:v>426.27</c:v>
                </c:pt>
                <c:pt idx="784">
                  <c:v>426.43599999999992</c:v>
                </c:pt>
                <c:pt idx="785">
                  <c:v>426.6040000000001</c:v>
                </c:pt>
                <c:pt idx="786">
                  <c:v>426.76599999999979</c:v>
                </c:pt>
                <c:pt idx="787">
                  <c:v>426.92599999999982</c:v>
                </c:pt>
                <c:pt idx="788">
                  <c:v>427.08499999999998</c:v>
                </c:pt>
                <c:pt idx="789">
                  <c:v>427.25400000000002</c:v>
                </c:pt>
                <c:pt idx="790">
                  <c:v>427.42999999999978</c:v>
                </c:pt>
                <c:pt idx="791">
                  <c:v>427.6</c:v>
                </c:pt>
                <c:pt idx="792">
                  <c:v>427.76900000000001</c:v>
                </c:pt>
                <c:pt idx="793">
                  <c:v>427.94</c:v>
                </c:pt>
                <c:pt idx="794">
                  <c:v>428.11</c:v>
                </c:pt>
                <c:pt idx="795">
                  <c:v>428.28099999999978</c:v>
                </c:pt>
                <c:pt idx="796">
                  <c:v>428.44900000000001</c:v>
                </c:pt>
                <c:pt idx="797">
                  <c:v>428.61699999999979</c:v>
                </c:pt>
                <c:pt idx="798">
                  <c:v>428.78</c:v>
                </c:pt>
                <c:pt idx="799">
                  <c:v>428.93700000000001</c:v>
                </c:pt>
                <c:pt idx="800">
                  <c:v>429.09899999999982</c:v>
                </c:pt>
                <c:pt idx="801">
                  <c:v>429.267</c:v>
                </c:pt>
                <c:pt idx="802">
                  <c:v>429.43099999999993</c:v>
                </c:pt>
                <c:pt idx="803">
                  <c:v>429.59399999999982</c:v>
                </c:pt>
                <c:pt idx="804">
                  <c:v>429.755</c:v>
                </c:pt>
                <c:pt idx="805">
                  <c:v>429.91799999999978</c:v>
                </c:pt>
                <c:pt idx="806">
                  <c:v>430.08299999999991</c:v>
                </c:pt>
                <c:pt idx="807">
                  <c:v>430.24700000000001</c:v>
                </c:pt>
                <c:pt idx="808">
                  <c:v>430.41399999999982</c:v>
                </c:pt>
                <c:pt idx="809">
                  <c:v>430.58100000000002</c:v>
                </c:pt>
                <c:pt idx="810">
                  <c:v>430.74400000000009</c:v>
                </c:pt>
                <c:pt idx="811">
                  <c:v>430.90599999999978</c:v>
                </c:pt>
                <c:pt idx="812">
                  <c:v>431.072</c:v>
                </c:pt>
                <c:pt idx="813">
                  <c:v>431.23899999999998</c:v>
                </c:pt>
                <c:pt idx="814">
                  <c:v>431.40499999999992</c:v>
                </c:pt>
                <c:pt idx="815">
                  <c:v>431.57</c:v>
                </c:pt>
                <c:pt idx="816">
                  <c:v>431.73299999999978</c:v>
                </c:pt>
                <c:pt idx="817">
                  <c:v>431.89499999999992</c:v>
                </c:pt>
                <c:pt idx="818">
                  <c:v>432.05799999999999</c:v>
                </c:pt>
                <c:pt idx="819">
                  <c:v>432.22199999999981</c:v>
                </c:pt>
                <c:pt idx="820">
                  <c:v>432.38599999999991</c:v>
                </c:pt>
                <c:pt idx="821">
                  <c:v>432.548</c:v>
                </c:pt>
                <c:pt idx="822">
                  <c:v>432.71</c:v>
                </c:pt>
                <c:pt idx="823">
                  <c:v>432.87400000000002</c:v>
                </c:pt>
                <c:pt idx="824">
                  <c:v>433.03999999999979</c:v>
                </c:pt>
                <c:pt idx="825">
                  <c:v>433.20499999999998</c:v>
                </c:pt>
                <c:pt idx="826">
                  <c:v>433.375</c:v>
                </c:pt>
                <c:pt idx="827">
                  <c:v>433.54200000000009</c:v>
                </c:pt>
                <c:pt idx="828">
                  <c:v>433.71199999999982</c:v>
                </c:pt>
                <c:pt idx="829">
                  <c:v>433.88599999999991</c:v>
                </c:pt>
                <c:pt idx="830">
                  <c:v>434.05700000000002</c:v>
                </c:pt>
                <c:pt idx="831">
                  <c:v>434.22300000000001</c:v>
                </c:pt>
                <c:pt idx="832">
                  <c:v>434.387</c:v>
                </c:pt>
                <c:pt idx="833">
                  <c:v>434.55099999999999</c:v>
                </c:pt>
                <c:pt idx="834">
                  <c:v>434.71699999999981</c:v>
                </c:pt>
                <c:pt idx="835">
                  <c:v>434.88099999999991</c:v>
                </c:pt>
                <c:pt idx="836">
                  <c:v>435.04200000000009</c:v>
                </c:pt>
                <c:pt idx="837">
                  <c:v>435.21</c:v>
                </c:pt>
                <c:pt idx="838">
                  <c:v>435.37599999999992</c:v>
                </c:pt>
                <c:pt idx="839">
                  <c:v>435.53999999999979</c:v>
                </c:pt>
                <c:pt idx="840">
                  <c:v>435.70100000000002</c:v>
                </c:pt>
                <c:pt idx="841">
                  <c:v>435.86500000000001</c:v>
                </c:pt>
                <c:pt idx="842">
                  <c:v>436.02800000000002</c:v>
                </c:pt>
                <c:pt idx="843">
                  <c:v>436.19299999999993</c:v>
                </c:pt>
                <c:pt idx="844">
                  <c:v>436.36099999999999</c:v>
                </c:pt>
                <c:pt idx="845">
                  <c:v>436.53</c:v>
                </c:pt>
                <c:pt idx="846">
                  <c:v>436.69799999999992</c:v>
                </c:pt>
                <c:pt idx="847">
                  <c:v>436.86199999999991</c:v>
                </c:pt>
                <c:pt idx="848">
                  <c:v>437.02699999999982</c:v>
                </c:pt>
                <c:pt idx="849">
                  <c:v>437.19600000000003</c:v>
                </c:pt>
                <c:pt idx="850">
                  <c:v>437.36699999999979</c:v>
                </c:pt>
                <c:pt idx="851">
                  <c:v>437.53699999999998</c:v>
                </c:pt>
                <c:pt idx="852">
                  <c:v>437.70699999999982</c:v>
                </c:pt>
                <c:pt idx="853">
                  <c:v>437.87400000000002</c:v>
                </c:pt>
                <c:pt idx="854">
                  <c:v>438.041</c:v>
                </c:pt>
                <c:pt idx="855">
                  <c:v>438.21199999999982</c:v>
                </c:pt>
                <c:pt idx="856">
                  <c:v>438.38299999999998</c:v>
                </c:pt>
                <c:pt idx="857">
                  <c:v>438.55500000000001</c:v>
                </c:pt>
                <c:pt idx="858">
                  <c:v>438.72599999999977</c:v>
                </c:pt>
                <c:pt idx="859">
                  <c:v>438.89299999999997</c:v>
                </c:pt>
                <c:pt idx="860">
                  <c:v>439.06099999999998</c:v>
                </c:pt>
                <c:pt idx="861">
                  <c:v>439.23</c:v>
                </c:pt>
                <c:pt idx="862">
                  <c:v>439.40100000000001</c:v>
                </c:pt>
                <c:pt idx="863">
                  <c:v>439.56700000000001</c:v>
                </c:pt>
                <c:pt idx="864">
                  <c:v>439.73899999999998</c:v>
                </c:pt>
                <c:pt idx="865">
                  <c:v>439.90699999999998</c:v>
                </c:pt>
                <c:pt idx="866">
                  <c:v>440.07100000000003</c:v>
                </c:pt>
                <c:pt idx="867">
                  <c:v>440.24</c:v>
                </c:pt>
                <c:pt idx="868">
                  <c:v>440.40599999999978</c:v>
                </c:pt>
                <c:pt idx="869">
                  <c:v>440.56799999999993</c:v>
                </c:pt>
                <c:pt idx="870">
                  <c:v>440.7269999999998</c:v>
                </c:pt>
                <c:pt idx="871">
                  <c:v>440.89</c:v>
                </c:pt>
                <c:pt idx="872">
                  <c:v>441.05799999999999</c:v>
                </c:pt>
                <c:pt idx="873">
                  <c:v>441.2269999999998</c:v>
                </c:pt>
                <c:pt idx="874">
                  <c:v>441.39699999999982</c:v>
                </c:pt>
                <c:pt idx="875">
                  <c:v>441.56200000000001</c:v>
                </c:pt>
                <c:pt idx="876">
                  <c:v>441.73099999999982</c:v>
                </c:pt>
                <c:pt idx="877">
                  <c:v>441.89599999999979</c:v>
                </c:pt>
                <c:pt idx="878">
                  <c:v>442.06200000000001</c:v>
                </c:pt>
                <c:pt idx="879">
                  <c:v>442.22800000000001</c:v>
                </c:pt>
                <c:pt idx="880">
                  <c:v>442.39499999999992</c:v>
                </c:pt>
                <c:pt idx="881">
                  <c:v>442.56299999999999</c:v>
                </c:pt>
                <c:pt idx="882">
                  <c:v>442.7319999999998</c:v>
                </c:pt>
                <c:pt idx="883">
                  <c:v>442.9</c:v>
                </c:pt>
                <c:pt idx="884">
                  <c:v>443.07</c:v>
                </c:pt>
                <c:pt idx="885">
                  <c:v>443.23899999999998</c:v>
                </c:pt>
                <c:pt idx="886">
                  <c:v>443.40599999999978</c:v>
                </c:pt>
                <c:pt idx="887">
                  <c:v>443.572</c:v>
                </c:pt>
                <c:pt idx="888">
                  <c:v>443.73599999999982</c:v>
                </c:pt>
                <c:pt idx="889">
                  <c:v>443.90100000000001</c:v>
                </c:pt>
                <c:pt idx="890">
                  <c:v>444.06700000000001</c:v>
                </c:pt>
                <c:pt idx="891">
                  <c:v>444.22800000000001</c:v>
                </c:pt>
                <c:pt idx="892">
                  <c:v>444.39099999999979</c:v>
                </c:pt>
                <c:pt idx="893">
                  <c:v>444.55200000000002</c:v>
                </c:pt>
                <c:pt idx="894">
                  <c:v>444.71699999999981</c:v>
                </c:pt>
                <c:pt idx="895">
                  <c:v>444.88599999999991</c:v>
                </c:pt>
                <c:pt idx="896">
                  <c:v>445.05599999999998</c:v>
                </c:pt>
                <c:pt idx="897">
                  <c:v>445.22800000000001</c:v>
                </c:pt>
                <c:pt idx="898">
                  <c:v>445.39699999999982</c:v>
                </c:pt>
                <c:pt idx="899">
                  <c:v>445.565</c:v>
                </c:pt>
                <c:pt idx="900">
                  <c:v>445.73399999999998</c:v>
                </c:pt>
                <c:pt idx="901">
                  <c:v>445.90199999999982</c:v>
                </c:pt>
                <c:pt idx="902">
                  <c:v>446.06599999999997</c:v>
                </c:pt>
                <c:pt idx="903">
                  <c:v>446.22899999999998</c:v>
                </c:pt>
                <c:pt idx="904">
                  <c:v>446.39299999999997</c:v>
                </c:pt>
                <c:pt idx="905">
                  <c:v>446.55899999999991</c:v>
                </c:pt>
                <c:pt idx="906">
                  <c:v>446.7269999999998</c:v>
                </c:pt>
                <c:pt idx="907">
                  <c:v>446.89599999999979</c:v>
                </c:pt>
                <c:pt idx="908">
                  <c:v>447.06700000000001</c:v>
                </c:pt>
                <c:pt idx="909">
                  <c:v>447.24599999999992</c:v>
                </c:pt>
                <c:pt idx="910">
                  <c:v>447.42299999999977</c:v>
                </c:pt>
                <c:pt idx="911">
                  <c:v>447.59299999999979</c:v>
                </c:pt>
                <c:pt idx="912">
                  <c:v>447.76099999999991</c:v>
                </c:pt>
                <c:pt idx="913">
                  <c:v>447.92399999999981</c:v>
                </c:pt>
                <c:pt idx="914">
                  <c:v>448.08699999999982</c:v>
                </c:pt>
                <c:pt idx="915">
                  <c:v>448.24599999999992</c:v>
                </c:pt>
                <c:pt idx="916">
                  <c:v>448.40100000000001</c:v>
                </c:pt>
                <c:pt idx="917">
                  <c:v>448.56200000000001</c:v>
                </c:pt>
                <c:pt idx="918">
                  <c:v>448.7269999999998</c:v>
                </c:pt>
                <c:pt idx="919">
                  <c:v>448.88900000000001</c:v>
                </c:pt>
                <c:pt idx="920">
                  <c:v>449.05</c:v>
                </c:pt>
                <c:pt idx="921">
                  <c:v>449.21299999999991</c:v>
                </c:pt>
                <c:pt idx="922">
                  <c:v>449.37799999999999</c:v>
                </c:pt>
                <c:pt idx="923">
                  <c:v>449.54399999999993</c:v>
                </c:pt>
                <c:pt idx="924">
                  <c:v>449.71299999999991</c:v>
                </c:pt>
                <c:pt idx="925">
                  <c:v>449.88200000000001</c:v>
                </c:pt>
                <c:pt idx="926">
                  <c:v>450.048</c:v>
                </c:pt>
                <c:pt idx="927">
                  <c:v>450.214</c:v>
                </c:pt>
                <c:pt idx="928">
                  <c:v>450.38099999999991</c:v>
                </c:pt>
                <c:pt idx="929">
                  <c:v>450.54200000000009</c:v>
                </c:pt>
                <c:pt idx="930">
                  <c:v>450.70699999999982</c:v>
                </c:pt>
                <c:pt idx="931">
                  <c:v>450.87</c:v>
                </c:pt>
                <c:pt idx="932">
                  <c:v>451.03399999999982</c:v>
                </c:pt>
                <c:pt idx="933">
                  <c:v>451.19900000000001</c:v>
                </c:pt>
                <c:pt idx="934">
                  <c:v>451.36400000000009</c:v>
                </c:pt>
                <c:pt idx="935">
                  <c:v>451.529</c:v>
                </c:pt>
                <c:pt idx="936">
                  <c:v>451.69299999999993</c:v>
                </c:pt>
                <c:pt idx="937">
                  <c:v>451.85599999999999</c:v>
                </c:pt>
                <c:pt idx="938">
                  <c:v>452.017</c:v>
                </c:pt>
                <c:pt idx="939">
                  <c:v>452.17700000000002</c:v>
                </c:pt>
                <c:pt idx="940">
                  <c:v>452.33499999999998</c:v>
                </c:pt>
                <c:pt idx="941">
                  <c:v>452.49599999999981</c:v>
                </c:pt>
                <c:pt idx="942">
                  <c:v>452.65499999999997</c:v>
                </c:pt>
                <c:pt idx="943">
                  <c:v>452.81700000000001</c:v>
                </c:pt>
                <c:pt idx="944">
                  <c:v>452.98399999999998</c:v>
                </c:pt>
                <c:pt idx="945">
                  <c:v>453.15600000000001</c:v>
                </c:pt>
                <c:pt idx="946">
                  <c:v>453.32900000000001</c:v>
                </c:pt>
                <c:pt idx="947">
                  <c:v>453.505</c:v>
                </c:pt>
                <c:pt idx="948">
                  <c:v>453.67700000000002</c:v>
                </c:pt>
                <c:pt idx="949">
                  <c:v>453.846</c:v>
                </c:pt>
                <c:pt idx="950">
                  <c:v>454.01900000000001</c:v>
                </c:pt>
                <c:pt idx="951">
                  <c:v>454.19499999999999</c:v>
                </c:pt>
                <c:pt idx="952">
                  <c:v>454.36799999999999</c:v>
                </c:pt>
                <c:pt idx="953">
                  <c:v>454.53800000000001</c:v>
                </c:pt>
                <c:pt idx="954">
                  <c:v>454.71299999999991</c:v>
                </c:pt>
                <c:pt idx="955">
                  <c:v>454.88200000000001</c:v>
                </c:pt>
                <c:pt idx="956">
                  <c:v>455.05200000000002</c:v>
                </c:pt>
                <c:pt idx="957">
                  <c:v>455.21899999999982</c:v>
                </c:pt>
                <c:pt idx="958">
                  <c:v>455.38400000000001</c:v>
                </c:pt>
                <c:pt idx="959">
                  <c:v>455.553</c:v>
                </c:pt>
                <c:pt idx="960">
                  <c:v>455.72</c:v>
                </c:pt>
                <c:pt idx="961">
                  <c:v>455.88099999999991</c:v>
                </c:pt>
                <c:pt idx="962">
                  <c:v>456.04300000000001</c:v>
                </c:pt>
                <c:pt idx="963">
                  <c:v>456.202</c:v>
                </c:pt>
                <c:pt idx="964">
                  <c:v>456.36099999999999</c:v>
                </c:pt>
                <c:pt idx="965">
                  <c:v>456.524</c:v>
                </c:pt>
                <c:pt idx="966">
                  <c:v>456.68899999999991</c:v>
                </c:pt>
                <c:pt idx="967">
                  <c:v>456.851</c:v>
                </c:pt>
                <c:pt idx="968">
                  <c:v>457.01099999999991</c:v>
                </c:pt>
                <c:pt idx="969">
                  <c:v>457.17399999999992</c:v>
                </c:pt>
                <c:pt idx="970">
                  <c:v>457.33699999999982</c:v>
                </c:pt>
                <c:pt idx="971">
                  <c:v>457.50099999999992</c:v>
                </c:pt>
                <c:pt idx="972">
                  <c:v>457.66500000000002</c:v>
                </c:pt>
                <c:pt idx="973">
                  <c:v>457.83</c:v>
                </c:pt>
                <c:pt idx="974">
                  <c:v>457.99700000000001</c:v>
                </c:pt>
                <c:pt idx="975">
                  <c:v>458.166</c:v>
                </c:pt>
                <c:pt idx="976">
                  <c:v>458.33499999999998</c:v>
                </c:pt>
                <c:pt idx="977">
                  <c:v>458.50400000000002</c:v>
                </c:pt>
                <c:pt idx="978">
                  <c:v>458.67</c:v>
                </c:pt>
                <c:pt idx="979">
                  <c:v>458.83600000000001</c:v>
                </c:pt>
                <c:pt idx="980">
                  <c:v>459.005</c:v>
                </c:pt>
                <c:pt idx="981">
                  <c:v>459.17200000000008</c:v>
                </c:pt>
                <c:pt idx="982">
                  <c:v>459.33799999999991</c:v>
                </c:pt>
                <c:pt idx="983">
                  <c:v>459.50099999999992</c:v>
                </c:pt>
                <c:pt idx="984">
                  <c:v>459.66</c:v>
                </c:pt>
                <c:pt idx="985">
                  <c:v>459.82</c:v>
                </c:pt>
                <c:pt idx="986">
                  <c:v>459.98</c:v>
                </c:pt>
                <c:pt idx="987">
                  <c:v>460.14499999999998</c:v>
                </c:pt>
                <c:pt idx="988">
                  <c:v>460.31599999999997</c:v>
                </c:pt>
                <c:pt idx="989">
                  <c:v>460.48799999999977</c:v>
                </c:pt>
                <c:pt idx="990">
                  <c:v>460.65600000000001</c:v>
                </c:pt>
                <c:pt idx="991">
                  <c:v>460.815</c:v>
                </c:pt>
                <c:pt idx="992">
                  <c:v>460.97199999999981</c:v>
                </c:pt>
                <c:pt idx="993">
                  <c:v>461.13400000000001</c:v>
                </c:pt>
                <c:pt idx="994">
                  <c:v>461.29700000000003</c:v>
                </c:pt>
                <c:pt idx="995">
                  <c:v>461.46199999999982</c:v>
                </c:pt>
                <c:pt idx="996">
                  <c:v>461.63400000000001</c:v>
                </c:pt>
                <c:pt idx="997">
                  <c:v>461.80799999999999</c:v>
                </c:pt>
                <c:pt idx="998">
                  <c:v>461.97599999999977</c:v>
                </c:pt>
                <c:pt idx="999">
                  <c:v>462.149</c:v>
                </c:pt>
                <c:pt idx="1000">
                  <c:v>462.32499999999999</c:v>
                </c:pt>
                <c:pt idx="1001">
                  <c:v>462.49700000000001</c:v>
                </c:pt>
                <c:pt idx="1002">
                  <c:v>462.666</c:v>
                </c:pt>
                <c:pt idx="1003">
                  <c:v>462.834</c:v>
                </c:pt>
                <c:pt idx="1004">
                  <c:v>463</c:v>
                </c:pt>
                <c:pt idx="1005">
                  <c:v>463.16200000000009</c:v>
                </c:pt>
                <c:pt idx="1006">
                  <c:v>463.32400000000001</c:v>
                </c:pt>
                <c:pt idx="1007">
                  <c:v>463.48599999999982</c:v>
                </c:pt>
                <c:pt idx="1008">
                  <c:v>463.64800000000002</c:v>
                </c:pt>
                <c:pt idx="1009">
                  <c:v>463.81399999999991</c:v>
                </c:pt>
                <c:pt idx="1010">
                  <c:v>463.98</c:v>
                </c:pt>
                <c:pt idx="1011">
                  <c:v>464.14800000000002</c:v>
                </c:pt>
                <c:pt idx="1012">
                  <c:v>464.31399999999991</c:v>
                </c:pt>
                <c:pt idx="1013">
                  <c:v>464.48</c:v>
                </c:pt>
                <c:pt idx="1014">
                  <c:v>464.65</c:v>
                </c:pt>
                <c:pt idx="1015">
                  <c:v>464.822</c:v>
                </c:pt>
                <c:pt idx="1016">
                  <c:v>464.99</c:v>
                </c:pt>
                <c:pt idx="1017">
                  <c:v>465.15800000000002</c:v>
                </c:pt>
                <c:pt idx="1018">
                  <c:v>465.32299999999992</c:v>
                </c:pt>
                <c:pt idx="1019">
                  <c:v>465.49199999999968</c:v>
                </c:pt>
                <c:pt idx="1020">
                  <c:v>465.6570000000001</c:v>
                </c:pt>
                <c:pt idx="1021">
                  <c:v>465.822</c:v>
                </c:pt>
                <c:pt idx="1022">
                  <c:v>465.99</c:v>
                </c:pt>
                <c:pt idx="1023">
                  <c:v>466.15800000000002</c:v>
                </c:pt>
                <c:pt idx="1024">
                  <c:v>466.32600000000002</c:v>
                </c:pt>
                <c:pt idx="1025">
                  <c:v>466.49400000000003</c:v>
                </c:pt>
                <c:pt idx="1026">
                  <c:v>466.66500000000002</c:v>
                </c:pt>
                <c:pt idx="1027">
                  <c:v>466.834</c:v>
                </c:pt>
                <c:pt idx="1028">
                  <c:v>467.00099999999992</c:v>
                </c:pt>
                <c:pt idx="1029">
                  <c:v>467.166</c:v>
                </c:pt>
                <c:pt idx="1030">
                  <c:v>467.33</c:v>
                </c:pt>
                <c:pt idx="1031">
                  <c:v>467.49099999999981</c:v>
                </c:pt>
                <c:pt idx="1032">
                  <c:v>467.654</c:v>
                </c:pt>
                <c:pt idx="1033">
                  <c:v>467.81700000000001</c:v>
                </c:pt>
                <c:pt idx="1034">
                  <c:v>467.98299999999978</c:v>
                </c:pt>
                <c:pt idx="1035">
                  <c:v>468.14699999999999</c:v>
                </c:pt>
                <c:pt idx="1036">
                  <c:v>468.30899999999991</c:v>
                </c:pt>
                <c:pt idx="1037">
                  <c:v>468.47099999999978</c:v>
                </c:pt>
                <c:pt idx="1038">
                  <c:v>468.63499999999999</c:v>
                </c:pt>
                <c:pt idx="1039">
                  <c:v>468.80399999999992</c:v>
                </c:pt>
                <c:pt idx="1040">
                  <c:v>468.97199999999981</c:v>
                </c:pt>
                <c:pt idx="1041">
                  <c:v>469.13599999999991</c:v>
                </c:pt>
                <c:pt idx="1042">
                  <c:v>469.30099999999999</c:v>
                </c:pt>
                <c:pt idx="1043">
                  <c:v>469.46499999999997</c:v>
                </c:pt>
                <c:pt idx="1044">
                  <c:v>469.63</c:v>
                </c:pt>
                <c:pt idx="1045">
                  <c:v>469.79700000000003</c:v>
                </c:pt>
                <c:pt idx="1046">
                  <c:v>469.96699999999981</c:v>
                </c:pt>
                <c:pt idx="1047">
                  <c:v>470.13200000000001</c:v>
                </c:pt>
                <c:pt idx="1048">
                  <c:v>470.29499999999979</c:v>
                </c:pt>
                <c:pt idx="1049">
                  <c:v>470.46</c:v>
                </c:pt>
                <c:pt idx="1050">
                  <c:v>470.62599999999992</c:v>
                </c:pt>
                <c:pt idx="1051">
                  <c:v>470.79399999999981</c:v>
                </c:pt>
                <c:pt idx="1052">
                  <c:v>470.96</c:v>
                </c:pt>
                <c:pt idx="1053">
                  <c:v>471.12099999999992</c:v>
                </c:pt>
                <c:pt idx="1054">
                  <c:v>471.28399999999982</c:v>
                </c:pt>
                <c:pt idx="1055">
                  <c:v>471.45600000000002</c:v>
                </c:pt>
                <c:pt idx="1056">
                  <c:v>471.62799999999999</c:v>
                </c:pt>
                <c:pt idx="1057">
                  <c:v>471.79899999999981</c:v>
                </c:pt>
                <c:pt idx="1058">
                  <c:v>471.97199999999981</c:v>
                </c:pt>
                <c:pt idx="1059">
                  <c:v>472.14600000000002</c:v>
                </c:pt>
                <c:pt idx="1060">
                  <c:v>472.31899999999979</c:v>
                </c:pt>
                <c:pt idx="1061">
                  <c:v>472.4869999999998</c:v>
                </c:pt>
                <c:pt idx="1062">
                  <c:v>472.65199999999999</c:v>
                </c:pt>
                <c:pt idx="1063">
                  <c:v>472.82</c:v>
                </c:pt>
                <c:pt idx="1064">
                  <c:v>472.98500000000001</c:v>
                </c:pt>
                <c:pt idx="1065">
                  <c:v>473.14800000000002</c:v>
                </c:pt>
                <c:pt idx="1066">
                  <c:v>473.31099999999998</c:v>
                </c:pt>
                <c:pt idx="1067">
                  <c:v>473.47500000000002</c:v>
                </c:pt>
                <c:pt idx="1068">
                  <c:v>473.63900000000001</c:v>
                </c:pt>
                <c:pt idx="1069">
                  <c:v>473.80500000000001</c:v>
                </c:pt>
                <c:pt idx="1070">
                  <c:v>473.97</c:v>
                </c:pt>
                <c:pt idx="1071">
                  <c:v>474.12799999999999</c:v>
                </c:pt>
                <c:pt idx="1072">
                  <c:v>474.28800000000001</c:v>
                </c:pt>
                <c:pt idx="1073">
                  <c:v>474.45100000000002</c:v>
                </c:pt>
                <c:pt idx="1074">
                  <c:v>474.61599999999999</c:v>
                </c:pt>
                <c:pt idx="1075">
                  <c:v>474.78199999999998</c:v>
                </c:pt>
                <c:pt idx="1076">
                  <c:v>474.94499999999999</c:v>
                </c:pt>
                <c:pt idx="1077">
                  <c:v>475.11</c:v>
                </c:pt>
                <c:pt idx="1078">
                  <c:v>475.27699999999982</c:v>
                </c:pt>
                <c:pt idx="1079">
                  <c:v>475.43700000000001</c:v>
                </c:pt>
                <c:pt idx="1080">
                  <c:v>475.59500000000003</c:v>
                </c:pt>
                <c:pt idx="1081">
                  <c:v>475.75700000000001</c:v>
                </c:pt>
                <c:pt idx="1082">
                  <c:v>475.92299999999977</c:v>
                </c:pt>
                <c:pt idx="1083">
                  <c:v>476.09100000000001</c:v>
                </c:pt>
                <c:pt idx="1084">
                  <c:v>476.26099999999991</c:v>
                </c:pt>
                <c:pt idx="1085">
                  <c:v>476.43099999999993</c:v>
                </c:pt>
                <c:pt idx="1086">
                  <c:v>476.59500000000003</c:v>
                </c:pt>
                <c:pt idx="1087">
                  <c:v>476.76299999999998</c:v>
                </c:pt>
                <c:pt idx="1088">
                  <c:v>476.93200000000002</c:v>
                </c:pt>
                <c:pt idx="1089">
                  <c:v>477.10300000000001</c:v>
                </c:pt>
                <c:pt idx="1090">
                  <c:v>477.274</c:v>
                </c:pt>
                <c:pt idx="1091">
                  <c:v>477.44499999999999</c:v>
                </c:pt>
                <c:pt idx="1092">
                  <c:v>477.61599999999999</c:v>
                </c:pt>
                <c:pt idx="1093">
                  <c:v>477.78800000000001</c:v>
                </c:pt>
                <c:pt idx="1094">
                  <c:v>477.95600000000002</c:v>
                </c:pt>
                <c:pt idx="1095">
                  <c:v>478.12099999999992</c:v>
                </c:pt>
                <c:pt idx="1096">
                  <c:v>478.28699999999998</c:v>
                </c:pt>
                <c:pt idx="1097">
                  <c:v>478.44900000000001</c:v>
                </c:pt>
                <c:pt idx="1098">
                  <c:v>478.61</c:v>
                </c:pt>
                <c:pt idx="1099">
                  <c:v>478.77</c:v>
                </c:pt>
                <c:pt idx="1100">
                  <c:v>478.9289999999998</c:v>
                </c:pt>
                <c:pt idx="1101">
                  <c:v>479.08799999999991</c:v>
                </c:pt>
                <c:pt idx="1102">
                  <c:v>479.25299999999999</c:v>
                </c:pt>
                <c:pt idx="1103">
                  <c:v>479.41999999999979</c:v>
                </c:pt>
                <c:pt idx="1104">
                  <c:v>479.58499999999998</c:v>
                </c:pt>
                <c:pt idx="1105">
                  <c:v>479.75</c:v>
                </c:pt>
                <c:pt idx="1106">
                  <c:v>479.91399999999982</c:v>
                </c:pt>
                <c:pt idx="1107">
                  <c:v>480.08100000000002</c:v>
                </c:pt>
                <c:pt idx="1108">
                  <c:v>480.25</c:v>
                </c:pt>
                <c:pt idx="1109">
                  <c:v>480.42399999999981</c:v>
                </c:pt>
                <c:pt idx="1110">
                  <c:v>480.59599999999978</c:v>
                </c:pt>
                <c:pt idx="1111">
                  <c:v>480.76299999999998</c:v>
                </c:pt>
                <c:pt idx="1112">
                  <c:v>480.9339999999998</c:v>
                </c:pt>
                <c:pt idx="1113">
                  <c:v>481.10900000000009</c:v>
                </c:pt>
                <c:pt idx="1114">
                  <c:v>481.27699999999982</c:v>
                </c:pt>
                <c:pt idx="1115">
                  <c:v>481.44299999999993</c:v>
                </c:pt>
                <c:pt idx="1116">
                  <c:v>481.61</c:v>
                </c:pt>
                <c:pt idx="1117">
                  <c:v>481.78199999999998</c:v>
                </c:pt>
                <c:pt idx="1118">
                  <c:v>481.95400000000001</c:v>
                </c:pt>
                <c:pt idx="1119">
                  <c:v>482.12700000000001</c:v>
                </c:pt>
                <c:pt idx="1120">
                  <c:v>482.3</c:v>
                </c:pt>
                <c:pt idx="1121">
                  <c:v>482.46699999999981</c:v>
                </c:pt>
                <c:pt idx="1122">
                  <c:v>482.63200000000001</c:v>
                </c:pt>
                <c:pt idx="1123">
                  <c:v>482.79899999999981</c:v>
                </c:pt>
                <c:pt idx="1124">
                  <c:v>482.96799999999979</c:v>
                </c:pt>
                <c:pt idx="1125">
                  <c:v>483.13799999999998</c:v>
                </c:pt>
                <c:pt idx="1126">
                  <c:v>483.30399999999992</c:v>
                </c:pt>
                <c:pt idx="1127">
                  <c:v>483.46499999999997</c:v>
                </c:pt>
                <c:pt idx="1128">
                  <c:v>483.62799999999999</c:v>
                </c:pt>
                <c:pt idx="1129">
                  <c:v>483.79399999999981</c:v>
                </c:pt>
                <c:pt idx="1130">
                  <c:v>483.964</c:v>
                </c:pt>
                <c:pt idx="1131">
                  <c:v>484.13299999999998</c:v>
                </c:pt>
                <c:pt idx="1132">
                  <c:v>484.29799999999977</c:v>
                </c:pt>
                <c:pt idx="1133">
                  <c:v>484.46100000000001</c:v>
                </c:pt>
                <c:pt idx="1134">
                  <c:v>484.62200000000001</c:v>
                </c:pt>
                <c:pt idx="1135">
                  <c:v>484.78399999999982</c:v>
                </c:pt>
                <c:pt idx="1136">
                  <c:v>484.95499999999998</c:v>
                </c:pt>
                <c:pt idx="1137">
                  <c:v>485.12700000000001</c:v>
                </c:pt>
                <c:pt idx="1138">
                  <c:v>485.28999999999979</c:v>
                </c:pt>
                <c:pt idx="1139">
                  <c:v>485.452</c:v>
                </c:pt>
                <c:pt idx="1140">
                  <c:v>485.61400000000009</c:v>
                </c:pt>
                <c:pt idx="1141">
                  <c:v>485.77800000000002</c:v>
                </c:pt>
                <c:pt idx="1142">
                  <c:v>485.94200000000001</c:v>
                </c:pt>
                <c:pt idx="1143">
                  <c:v>486.10500000000002</c:v>
                </c:pt>
                <c:pt idx="1144">
                  <c:v>486.27300000000002</c:v>
                </c:pt>
                <c:pt idx="1145">
                  <c:v>486.44200000000001</c:v>
                </c:pt>
                <c:pt idx="1146">
                  <c:v>486.60699999999991</c:v>
                </c:pt>
                <c:pt idx="1147">
                  <c:v>486.76900000000001</c:v>
                </c:pt>
                <c:pt idx="1148">
                  <c:v>486.92700000000002</c:v>
                </c:pt>
                <c:pt idx="1149">
                  <c:v>487.09100000000001</c:v>
                </c:pt>
                <c:pt idx="1150">
                  <c:v>487.25799999999998</c:v>
                </c:pt>
                <c:pt idx="1151">
                  <c:v>487.42399999999981</c:v>
                </c:pt>
                <c:pt idx="1152">
                  <c:v>487.59100000000001</c:v>
                </c:pt>
                <c:pt idx="1153">
                  <c:v>487.75799999999998</c:v>
                </c:pt>
                <c:pt idx="1154">
                  <c:v>487.92399999999981</c:v>
                </c:pt>
                <c:pt idx="1155">
                  <c:v>488.08799999999991</c:v>
                </c:pt>
                <c:pt idx="1156">
                  <c:v>488.255</c:v>
                </c:pt>
                <c:pt idx="1157">
                  <c:v>488.42099999999982</c:v>
                </c:pt>
                <c:pt idx="1158">
                  <c:v>488.589</c:v>
                </c:pt>
                <c:pt idx="1159">
                  <c:v>488.75799999999998</c:v>
                </c:pt>
                <c:pt idx="1160">
                  <c:v>488.92099999999982</c:v>
                </c:pt>
                <c:pt idx="1161">
                  <c:v>489.08199999999982</c:v>
                </c:pt>
                <c:pt idx="1162">
                  <c:v>489.24400000000009</c:v>
                </c:pt>
                <c:pt idx="1163">
                  <c:v>489.40699999999998</c:v>
                </c:pt>
                <c:pt idx="1164">
                  <c:v>489.572</c:v>
                </c:pt>
                <c:pt idx="1165">
                  <c:v>489.73299999999978</c:v>
                </c:pt>
                <c:pt idx="1166">
                  <c:v>489.89499999999992</c:v>
                </c:pt>
                <c:pt idx="1167">
                  <c:v>490.05799999999999</c:v>
                </c:pt>
                <c:pt idx="1168">
                  <c:v>490.22199999999981</c:v>
                </c:pt>
                <c:pt idx="1169">
                  <c:v>490.38200000000001</c:v>
                </c:pt>
                <c:pt idx="1170">
                  <c:v>490.548</c:v>
                </c:pt>
                <c:pt idx="1171">
                  <c:v>490.71299999999991</c:v>
                </c:pt>
                <c:pt idx="1172">
                  <c:v>490.87799999999999</c:v>
                </c:pt>
                <c:pt idx="1173">
                  <c:v>491.04200000000009</c:v>
                </c:pt>
                <c:pt idx="1174">
                  <c:v>491.20699999999982</c:v>
                </c:pt>
                <c:pt idx="1175">
                  <c:v>491.37400000000002</c:v>
                </c:pt>
                <c:pt idx="1176">
                  <c:v>491.54500000000002</c:v>
                </c:pt>
                <c:pt idx="1177">
                  <c:v>491.71</c:v>
                </c:pt>
                <c:pt idx="1178">
                  <c:v>491.87599999999992</c:v>
                </c:pt>
                <c:pt idx="1179">
                  <c:v>492.04399999999993</c:v>
                </c:pt>
                <c:pt idx="1180">
                  <c:v>492.21</c:v>
                </c:pt>
                <c:pt idx="1181">
                  <c:v>492.37299999999999</c:v>
                </c:pt>
                <c:pt idx="1182">
                  <c:v>492.53499999999991</c:v>
                </c:pt>
                <c:pt idx="1183">
                  <c:v>492.69600000000003</c:v>
                </c:pt>
                <c:pt idx="1184">
                  <c:v>492.858</c:v>
                </c:pt>
                <c:pt idx="1185">
                  <c:v>493.024</c:v>
                </c:pt>
                <c:pt idx="1186">
                  <c:v>493.18899999999991</c:v>
                </c:pt>
                <c:pt idx="1187">
                  <c:v>493.35699999999991</c:v>
                </c:pt>
                <c:pt idx="1188">
                  <c:v>493.524</c:v>
                </c:pt>
                <c:pt idx="1189">
                  <c:v>493.68399999999991</c:v>
                </c:pt>
                <c:pt idx="1190">
                  <c:v>493.846</c:v>
                </c:pt>
                <c:pt idx="1191">
                  <c:v>494.01</c:v>
                </c:pt>
                <c:pt idx="1192">
                  <c:v>494.17200000000008</c:v>
                </c:pt>
                <c:pt idx="1193">
                  <c:v>494.33600000000001</c:v>
                </c:pt>
                <c:pt idx="1194">
                  <c:v>494.49599999999981</c:v>
                </c:pt>
                <c:pt idx="1195">
                  <c:v>494.66399999999999</c:v>
                </c:pt>
                <c:pt idx="1196">
                  <c:v>494.834</c:v>
                </c:pt>
                <c:pt idx="1197">
                  <c:v>495.00099999999992</c:v>
                </c:pt>
                <c:pt idx="1198">
                  <c:v>495.16700000000009</c:v>
                </c:pt>
                <c:pt idx="1199">
                  <c:v>495.33299999999991</c:v>
                </c:pt>
                <c:pt idx="1200">
                  <c:v>495.49400000000003</c:v>
                </c:pt>
                <c:pt idx="1201">
                  <c:v>495.65499999999997</c:v>
                </c:pt>
                <c:pt idx="1202">
                  <c:v>495.81599999999997</c:v>
                </c:pt>
                <c:pt idx="1203">
                  <c:v>495.97500000000002</c:v>
                </c:pt>
                <c:pt idx="1204">
                  <c:v>496.13299999999998</c:v>
                </c:pt>
                <c:pt idx="1205">
                  <c:v>496.29599999999982</c:v>
                </c:pt>
                <c:pt idx="1206">
                  <c:v>496.45799999999991</c:v>
                </c:pt>
                <c:pt idx="1207">
                  <c:v>496.61699999999979</c:v>
                </c:pt>
                <c:pt idx="1208">
                  <c:v>496.77600000000001</c:v>
                </c:pt>
                <c:pt idx="1209">
                  <c:v>496.93499999999977</c:v>
                </c:pt>
                <c:pt idx="1210">
                  <c:v>497.09199999999981</c:v>
                </c:pt>
                <c:pt idx="1211">
                  <c:v>497.24799999999999</c:v>
                </c:pt>
                <c:pt idx="1212">
                  <c:v>497.41399999999982</c:v>
                </c:pt>
                <c:pt idx="1213">
                  <c:v>497.58199999999982</c:v>
                </c:pt>
                <c:pt idx="1214">
                  <c:v>497.74900000000002</c:v>
                </c:pt>
                <c:pt idx="1215">
                  <c:v>497.91399999999982</c:v>
                </c:pt>
                <c:pt idx="1216">
                  <c:v>498.08</c:v>
                </c:pt>
                <c:pt idx="1217">
                  <c:v>498.24700000000001</c:v>
                </c:pt>
                <c:pt idx="1218">
                  <c:v>498.41199999999998</c:v>
                </c:pt>
                <c:pt idx="1219">
                  <c:v>498.57600000000002</c:v>
                </c:pt>
                <c:pt idx="1220">
                  <c:v>498.73899999999998</c:v>
                </c:pt>
                <c:pt idx="1221">
                  <c:v>498.9</c:v>
                </c:pt>
                <c:pt idx="1222">
                  <c:v>499.06899999999979</c:v>
                </c:pt>
                <c:pt idx="1223">
                  <c:v>499.23799999999977</c:v>
                </c:pt>
                <c:pt idx="1224">
                  <c:v>499.40499999999992</c:v>
                </c:pt>
                <c:pt idx="1225">
                  <c:v>499.57299999999992</c:v>
                </c:pt>
                <c:pt idx="1226">
                  <c:v>499.74299999999999</c:v>
                </c:pt>
                <c:pt idx="1227">
                  <c:v>499.91699999999997</c:v>
                </c:pt>
                <c:pt idx="1228">
                  <c:v>500.09</c:v>
                </c:pt>
                <c:pt idx="1229">
                  <c:v>500.25900000000001</c:v>
                </c:pt>
                <c:pt idx="1230">
                  <c:v>500.42299999999977</c:v>
                </c:pt>
                <c:pt idx="1231">
                  <c:v>500.58600000000001</c:v>
                </c:pt>
                <c:pt idx="1232">
                  <c:v>500.75</c:v>
                </c:pt>
                <c:pt idx="1233">
                  <c:v>500.91300000000001</c:v>
                </c:pt>
                <c:pt idx="1234">
                  <c:v>501.077</c:v>
                </c:pt>
                <c:pt idx="1235">
                  <c:v>501.2369999999998</c:v>
                </c:pt>
                <c:pt idx="1236">
                  <c:v>501.4</c:v>
                </c:pt>
                <c:pt idx="1237">
                  <c:v>501.56299999999999</c:v>
                </c:pt>
                <c:pt idx="1238">
                  <c:v>501.72800000000001</c:v>
                </c:pt>
                <c:pt idx="1239">
                  <c:v>501.899</c:v>
                </c:pt>
                <c:pt idx="1240">
                  <c:v>502.06799999999993</c:v>
                </c:pt>
                <c:pt idx="1241">
                  <c:v>502.23399999999998</c:v>
                </c:pt>
                <c:pt idx="1242">
                  <c:v>502.39599999999979</c:v>
                </c:pt>
                <c:pt idx="1243">
                  <c:v>502.56299999999999</c:v>
                </c:pt>
                <c:pt idx="1244">
                  <c:v>502.72899999999998</c:v>
                </c:pt>
                <c:pt idx="1245">
                  <c:v>502.89099999999979</c:v>
                </c:pt>
                <c:pt idx="1246">
                  <c:v>503.05399999999992</c:v>
                </c:pt>
                <c:pt idx="1247">
                  <c:v>503.21799999999979</c:v>
                </c:pt>
                <c:pt idx="1248">
                  <c:v>503.38200000000001</c:v>
                </c:pt>
                <c:pt idx="1249">
                  <c:v>503.54899999999992</c:v>
                </c:pt>
                <c:pt idx="1250">
                  <c:v>503.71699999999981</c:v>
                </c:pt>
                <c:pt idx="1251">
                  <c:v>503.88799999999998</c:v>
                </c:pt>
                <c:pt idx="1252">
                  <c:v>504.05700000000002</c:v>
                </c:pt>
                <c:pt idx="1253">
                  <c:v>504.22099999999978</c:v>
                </c:pt>
                <c:pt idx="1254">
                  <c:v>504.38599999999991</c:v>
                </c:pt>
                <c:pt idx="1255">
                  <c:v>504.553</c:v>
                </c:pt>
                <c:pt idx="1256">
                  <c:v>504.72</c:v>
                </c:pt>
                <c:pt idx="1257">
                  <c:v>504.88599999999991</c:v>
                </c:pt>
                <c:pt idx="1258">
                  <c:v>505.053</c:v>
                </c:pt>
                <c:pt idx="1259">
                  <c:v>505.22300000000001</c:v>
                </c:pt>
                <c:pt idx="1260">
                  <c:v>505.38900000000001</c:v>
                </c:pt>
                <c:pt idx="1261">
                  <c:v>505.55500000000001</c:v>
                </c:pt>
                <c:pt idx="1262">
                  <c:v>505.71899999999982</c:v>
                </c:pt>
                <c:pt idx="1263">
                  <c:v>505.88099999999991</c:v>
                </c:pt>
                <c:pt idx="1264">
                  <c:v>506.04599999999999</c:v>
                </c:pt>
                <c:pt idx="1265">
                  <c:v>506.21199999999982</c:v>
                </c:pt>
                <c:pt idx="1266">
                  <c:v>506.37599999999992</c:v>
                </c:pt>
                <c:pt idx="1267">
                  <c:v>506.53800000000001</c:v>
                </c:pt>
                <c:pt idx="1268">
                  <c:v>506.70100000000002</c:v>
                </c:pt>
                <c:pt idx="1269">
                  <c:v>506.86699999999979</c:v>
                </c:pt>
                <c:pt idx="1270">
                  <c:v>507.03399999999982</c:v>
                </c:pt>
                <c:pt idx="1271">
                  <c:v>507.2</c:v>
                </c:pt>
                <c:pt idx="1272">
                  <c:v>507.36900000000009</c:v>
                </c:pt>
                <c:pt idx="1273">
                  <c:v>507.53899999999982</c:v>
                </c:pt>
                <c:pt idx="1274">
                  <c:v>507.70600000000002</c:v>
                </c:pt>
                <c:pt idx="1275">
                  <c:v>507.86699999999979</c:v>
                </c:pt>
                <c:pt idx="1276">
                  <c:v>508.02499999999992</c:v>
                </c:pt>
                <c:pt idx="1277">
                  <c:v>508.185</c:v>
                </c:pt>
                <c:pt idx="1278">
                  <c:v>508.346</c:v>
                </c:pt>
                <c:pt idx="1279">
                  <c:v>508.50799999999998</c:v>
                </c:pt>
                <c:pt idx="1280">
                  <c:v>508.66899999999993</c:v>
                </c:pt>
                <c:pt idx="1281">
                  <c:v>508.83100000000002</c:v>
                </c:pt>
                <c:pt idx="1282">
                  <c:v>508.99499999999978</c:v>
                </c:pt>
                <c:pt idx="1283">
                  <c:v>509.15800000000002</c:v>
                </c:pt>
                <c:pt idx="1284">
                  <c:v>509.32</c:v>
                </c:pt>
                <c:pt idx="1285">
                  <c:v>509.4869999999998</c:v>
                </c:pt>
                <c:pt idx="1286">
                  <c:v>509.6570000000001</c:v>
                </c:pt>
                <c:pt idx="1287">
                  <c:v>509.82299999999992</c:v>
                </c:pt>
                <c:pt idx="1288">
                  <c:v>509.98599999999982</c:v>
                </c:pt>
                <c:pt idx="1289">
                  <c:v>510.14699999999999</c:v>
                </c:pt>
                <c:pt idx="1290">
                  <c:v>510.30799999999999</c:v>
                </c:pt>
                <c:pt idx="1291">
                  <c:v>510.47300000000001</c:v>
                </c:pt>
                <c:pt idx="1292">
                  <c:v>510.64499999999998</c:v>
                </c:pt>
                <c:pt idx="1293">
                  <c:v>510.81799999999993</c:v>
                </c:pt>
                <c:pt idx="1294">
                  <c:v>510.98799999999977</c:v>
                </c:pt>
                <c:pt idx="1295">
                  <c:v>511.154</c:v>
                </c:pt>
                <c:pt idx="1296">
                  <c:v>511.315</c:v>
                </c:pt>
                <c:pt idx="1297">
                  <c:v>511.48</c:v>
                </c:pt>
                <c:pt idx="1298">
                  <c:v>511.64699999999999</c:v>
                </c:pt>
                <c:pt idx="1299">
                  <c:v>511.81299999999999</c:v>
                </c:pt>
                <c:pt idx="1300">
                  <c:v>511.9769999999998</c:v>
                </c:pt>
                <c:pt idx="1301">
                  <c:v>512.14599999999996</c:v>
                </c:pt>
                <c:pt idx="1302">
                  <c:v>512.31299999999976</c:v>
                </c:pt>
                <c:pt idx="1303">
                  <c:v>512.47699999999998</c:v>
                </c:pt>
                <c:pt idx="1304">
                  <c:v>512.64199999999983</c:v>
                </c:pt>
                <c:pt idx="1305">
                  <c:v>512.80799999999977</c:v>
                </c:pt>
                <c:pt idx="1306">
                  <c:v>512.971</c:v>
                </c:pt>
                <c:pt idx="1307">
                  <c:v>513.13599999999997</c:v>
                </c:pt>
                <c:pt idx="1308">
                  <c:v>513.29899999999998</c:v>
                </c:pt>
                <c:pt idx="1309">
                  <c:v>513.45999999999981</c:v>
                </c:pt>
                <c:pt idx="1310">
                  <c:v>513.61900000000003</c:v>
                </c:pt>
                <c:pt idx="1311">
                  <c:v>513.78099999999995</c:v>
                </c:pt>
                <c:pt idx="1312">
                  <c:v>513.94499999999971</c:v>
                </c:pt>
                <c:pt idx="1313">
                  <c:v>514.11699999999996</c:v>
                </c:pt>
                <c:pt idx="1314">
                  <c:v>514.28600000000006</c:v>
                </c:pt>
                <c:pt idx="1315">
                  <c:v>514.45099999999979</c:v>
                </c:pt>
                <c:pt idx="1316">
                  <c:v>514.61799999999971</c:v>
                </c:pt>
                <c:pt idx="1317">
                  <c:v>514.78899999999999</c:v>
                </c:pt>
                <c:pt idx="1318">
                  <c:v>514.95499999999981</c:v>
                </c:pt>
                <c:pt idx="1319">
                  <c:v>515.11799999999971</c:v>
                </c:pt>
                <c:pt idx="1320">
                  <c:v>515.274</c:v>
                </c:pt>
                <c:pt idx="1321">
                  <c:v>515.42899999999997</c:v>
                </c:pt>
                <c:pt idx="1322">
                  <c:v>515.58600000000001</c:v>
                </c:pt>
                <c:pt idx="1323">
                  <c:v>515.74299999999971</c:v>
                </c:pt>
                <c:pt idx="1324">
                  <c:v>515.904</c:v>
                </c:pt>
                <c:pt idx="1325">
                  <c:v>516.06499999999983</c:v>
                </c:pt>
                <c:pt idx="1326">
                  <c:v>516.22800000000007</c:v>
                </c:pt>
                <c:pt idx="1327">
                  <c:v>516.39300000000003</c:v>
                </c:pt>
                <c:pt idx="1328">
                  <c:v>516.55899999999997</c:v>
                </c:pt>
                <c:pt idx="1329">
                  <c:v>516.72</c:v>
                </c:pt>
                <c:pt idx="1330">
                  <c:v>516.88200000000006</c:v>
                </c:pt>
                <c:pt idx="1331">
                  <c:v>517.048</c:v>
                </c:pt>
                <c:pt idx="1332">
                  <c:v>517.21600000000001</c:v>
                </c:pt>
                <c:pt idx="1333">
                  <c:v>517.38800000000003</c:v>
                </c:pt>
                <c:pt idx="1334">
                  <c:v>517.56799999999976</c:v>
                </c:pt>
                <c:pt idx="1335">
                  <c:v>517.74900000000002</c:v>
                </c:pt>
                <c:pt idx="1336">
                  <c:v>517.92099999999982</c:v>
                </c:pt>
                <c:pt idx="1337">
                  <c:v>518.08900000000006</c:v>
                </c:pt>
                <c:pt idx="1338">
                  <c:v>518.25199999999973</c:v>
                </c:pt>
                <c:pt idx="1339">
                  <c:v>518.41300000000001</c:v>
                </c:pt>
                <c:pt idx="1340">
                  <c:v>518.57500000000005</c:v>
                </c:pt>
                <c:pt idx="1341">
                  <c:v>518.73599999999999</c:v>
                </c:pt>
                <c:pt idx="1342">
                  <c:v>518.89699999999971</c:v>
                </c:pt>
                <c:pt idx="1343">
                  <c:v>519.06499999999983</c:v>
                </c:pt>
                <c:pt idx="1344">
                  <c:v>519.23400000000004</c:v>
                </c:pt>
                <c:pt idx="1345">
                  <c:v>519.40100000000007</c:v>
                </c:pt>
                <c:pt idx="1346">
                  <c:v>519.56699999999978</c:v>
                </c:pt>
                <c:pt idx="1347">
                  <c:v>519.73599999999999</c:v>
                </c:pt>
                <c:pt idx="1348">
                  <c:v>519.904</c:v>
                </c:pt>
                <c:pt idx="1349">
                  <c:v>520.07299999999998</c:v>
                </c:pt>
                <c:pt idx="1350">
                  <c:v>520.24299999999971</c:v>
                </c:pt>
                <c:pt idx="1351">
                  <c:v>520.40800000000002</c:v>
                </c:pt>
                <c:pt idx="1352">
                  <c:v>520.56899999999996</c:v>
                </c:pt>
                <c:pt idx="1353">
                  <c:v>520.73299999999972</c:v>
                </c:pt>
                <c:pt idx="1354">
                  <c:v>520.899</c:v>
                </c:pt>
                <c:pt idx="1355">
                  <c:v>521.07500000000005</c:v>
                </c:pt>
                <c:pt idx="1356">
                  <c:v>521.24800000000005</c:v>
                </c:pt>
                <c:pt idx="1357">
                  <c:v>521.41499999999996</c:v>
                </c:pt>
                <c:pt idx="1358">
                  <c:v>521.58400000000006</c:v>
                </c:pt>
                <c:pt idx="1359">
                  <c:v>521.75400000000002</c:v>
                </c:pt>
                <c:pt idx="1360">
                  <c:v>521.91800000000001</c:v>
                </c:pt>
                <c:pt idx="1361">
                  <c:v>522.08199999999999</c:v>
                </c:pt>
                <c:pt idx="1362">
                  <c:v>522.24700000000007</c:v>
                </c:pt>
                <c:pt idx="1363">
                  <c:v>522.40899999999999</c:v>
                </c:pt>
                <c:pt idx="1364">
                  <c:v>522.56799999999976</c:v>
                </c:pt>
                <c:pt idx="1365">
                  <c:v>522.72699999999998</c:v>
                </c:pt>
                <c:pt idx="1366">
                  <c:v>522.89099999999996</c:v>
                </c:pt>
                <c:pt idx="1367">
                  <c:v>523.04899999999998</c:v>
                </c:pt>
                <c:pt idx="1368">
                  <c:v>523.21</c:v>
                </c:pt>
                <c:pt idx="1369">
                  <c:v>523.37099999999998</c:v>
                </c:pt>
                <c:pt idx="1370">
                  <c:v>523.53499999999997</c:v>
                </c:pt>
                <c:pt idx="1371">
                  <c:v>523.70299999999997</c:v>
                </c:pt>
                <c:pt idx="1372">
                  <c:v>523.87200000000007</c:v>
                </c:pt>
                <c:pt idx="1373">
                  <c:v>524.04</c:v>
                </c:pt>
                <c:pt idx="1374">
                  <c:v>524.20699999999999</c:v>
                </c:pt>
                <c:pt idx="1375">
                  <c:v>524.36599999999976</c:v>
                </c:pt>
                <c:pt idx="1376">
                  <c:v>524.52499999999998</c:v>
                </c:pt>
                <c:pt idx="1377">
                  <c:v>524.68700000000001</c:v>
                </c:pt>
                <c:pt idx="1378">
                  <c:v>524.85300000000007</c:v>
                </c:pt>
                <c:pt idx="1379">
                  <c:v>525.01800000000003</c:v>
                </c:pt>
                <c:pt idx="1380">
                  <c:v>525.18399999999997</c:v>
                </c:pt>
                <c:pt idx="1381">
                  <c:v>525.34699999999975</c:v>
                </c:pt>
                <c:pt idx="1382">
                  <c:v>525.50900000000001</c:v>
                </c:pt>
                <c:pt idx="1383">
                  <c:v>525.67200000000003</c:v>
                </c:pt>
                <c:pt idx="1384">
                  <c:v>525.84099999999978</c:v>
                </c:pt>
                <c:pt idx="1385">
                  <c:v>526.01599999999996</c:v>
                </c:pt>
                <c:pt idx="1386">
                  <c:v>526.18899999999996</c:v>
                </c:pt>
                <c:pt idx="1387">
                  <c:v>526.35899999999981</c:v>
                </c:pt>
                <c:pt idx="1388">
                  <c:v>526.529</c:v>
                </c:pt>
                <c:pt idx="1389">
                  <c:v>526.697</c:v>
                </c:pt>
                <c:pt idx="1390">
                  <c:v>526.86300000000006</c:v>
                </c:pt>
                <c:pt idx="1391">
                  <c:v>527.03</c:v>
                </c:pt>
                <c:pt idx="1392">
                  <c:v>527.197</c:v>
                </c:pt>
                <c:pt idx="1393">
                  <c:v>527.36399999999981</c:v>
                </c:pt>
                <c:pt idx="1394">
                  <c:v>527.53399999999999</c:v>
                </c:pt>
                <c:pt idx="1395">
                  <c:v>527.70000000000005</c:v>
                </c:pt>
                <c:pt idx="1396">
                  <c:v>527.86300000000006</c:v>
                </c:pt>
                <c:pt idx="1397">
                  <c:v>528.029</c:v>
                </c:pt>
                <c:pt idx="1398">
                  <c:v>528.19399999999996</c:v>
                </c:pt>
                <c:pt idx="1399">
                  <c:v>528.35799999999949</c:v>
                </c:pt>
                <c:pt idx="1400">
                  <c:v>528.52</c:v>
                </c:pt>
                <c:pt idx="1401">
                  <c:v>528.68399999999997</c:v>
                </c:pt>
                <c:pt idx="1402">
                  <c:v>528.85099999999977</c:v>
                </c:pt>
                <c:pt idx="1403">
                  <c:v>529.01900000000001</c:v>
                </c:pt>
                <c:pt idx="1404">
                  <c:v>529.18600000000004</c:v>
                </c:pt>
                <c:pt idx="1405">
                  <c:v>529.35099999999977</c:v>
                </c:pt>
                <c:pt idx="1406">
                  <c:v>529.51499999999999</c:v>
                </c:pt>
                <c:pt idx="1407">
                  <c:v>529.68299999999999</c:v>
                </c:pt>
                <c:pt idx="1408">
                  <c:v>529.8499999999998</c:v>
                </c:pt>
                <c:pt idx="1409">
                  <c:v>530.01199999999972</c:v>
                </c:pt>
                <c:pt idx="1410">
                  <c:v>530.17899999999997</c:v>
                </c:pt>
                <c:pt idx="1411">
                  <c:v>530.3449999999998</c:v>
                </c:pt>
                <c:pt idx="1412">
                  <c:v>530.50700000000006</c:v>
                </c:pt>
                <c:pt idx="1413">
                  <c:v>530.673</c:v>
                </c:pt>
                <c:pt idx="1414">
                  <c:v>530.8449999999998</c:v>
                </c:pt>
                <c:pt idx="1415">
                  <c:v>531.01499999999999</c:v>
                </c:pt>
                <c:pt idx="1416">
                  <c:v>531.18399999999997</c:v>
                </c:pt>
                <c:pt idx="1417">
                  <c:v>531.35099999999977</c:v>
                </c:pt>
                <c:pt idx="1418">
                  <c:v>531.52</c:v>
                </c:pt>
                <c:pt idx="1419">
                  <c:v>531.68799999999999</c:v>
                </c:pt>
                <c:pt idx="1420">
                  <c:v>531.85499999999979</c:v>
                </c:pt>
                <c:pt idx="1421">
                  <c:v>532.01699999999983</c:v>
                </c:pt>
                <c:pt idx="1422">
                  <c:v>532.18100000000004</c:v>
                </c:pt>
                <c:pt idx="1423">
                  <c:v>532.34599999999978</c:v>
                </c:pt>
                <c:pt idx="1424">
                  <c:v>532.51</c:v>
                </c:pt>
                <c:pt idx="1425">
                  <c:v>532.678</c:v>
                </c:pt>
                <c:pt idx="1426">
                  <c:v>532.84199999999976</c:v>
                </c:pt>
                <c:pt idx="1427">
                  <c:v>533.00599999999997</c:v>
                </c:pt>
                <c:pt idx="1428">
                  <c:v>533.17200000000003</c:v>
                </c:pt>
                <c:pt idx="1429">
                  <c:v>533.33599999999979</c:v>
                </c:pt>
                <c:pt idx="1430">
                  <c:v>533.49700000000007</c:v>
                </c:pt>
                <c:pt idx="1431">
                  <c:v>533.66100000000006</c:v>
                </c:pt>
                <c:pt idx="1432">
                  <c:v>533.82699999999977</c:v>
                </c:pt>
                <c:pt idx="1433">
                  <c:v>533.99099999999999</c:v>
                </c:pt>
                <c:pt idx="1434">
                  <c:v>534.15599999999972</c:v>
                </c:pt>
                <c:pt idx="1435">
                  <c:v>534.31899999999996</c:v>
                </c:pt>
                <c:pt idx="1436">
                  <c:v>534.48400000000004</c:v>
                </c:pt>
                <c:pt idx="1437">
                  <c:v>534.649</c:v>
                </c:pt>
                <c:pt idx="1438">
                  <c:v>534.81400000000008</c:v>
                </c:pt>
                <c:pt idx="1439">
                  <c:v>534.98</c:v>
                </c:pt>
                <c:pt idx="1440">
                  <c:v>535.14599999999996</c:v>
                </c:pt>
                <c:pt idx="1441">
                  <c:v>535.30899999999997</c:v>
                </c:pt>
                <c:pt idx="1442">
                  <c:v>535.47500000000002</c:v>
                </c:pt>
                <c:pt idx="1443">
                  <c:v>535.64400000000001</c:v>
                </c:pt>
                <c:pt idx="1444">
                  <c:v>535.81499999999983</c:v>
                </c:pt>
                <c:pt idx="1445">
                  <c:v>535.98299999999972</c:v>
                </c:pt>
                <c:pt idx="1446">
                  <c:v>536.15100000000007</c:v>
                </c:pt>
                <c:pt idx="1447">
                  <c:v>536.32199999999978</c:v>
                </c:pt>
                <c:pt idx="1448">
                  <c:v>536.49199999999996</c:v>
                </c:pt>
                <c:pt idx="1449">
                  <c:v>536.66199999999981</c:v>
                </c:pt>
                <c:pt idx="1450">
                  <c:v>536.8299999999997</c:v>
                </c:pt>
                <c:pt idx="1451">
                  <c:v>536.995</c:v>
                </c:pt>
                <c:pt idx="1452">
                  <c:v>537.16100000000006</c:v>
                </c:pt>
                <c:pt idx="1453">
                  <c:v>537.32699999999977</c:v>
                </c:pt>
                <c:pt idx="1454">
                  <c:v>537.49400000000003</c:v>
                </c:pt>
                <c:pt idx="1455">
                  <c:v>537.66199999999981</c:v>
                </c:pt>
                <c:pt idx="1456">
                  <c:v>537.83699999999976</c:v>
                </c:pt>
                <c:pt idx="1457">
                  <c:v>538.00599999999997</c:v>
                </c:pt>
                <c:pt idx="1458">
                  <c:v>538.173</c:v>
                </c:pt>
                <c:pt idx="1459">
                  <c:v>538.33899999999971</c:v>
                </c:pt>
                <c:pt idx="1460">
                  <c:v>538.5029999999997</c:v>
                </c:pt>
                <c:pt idx="1461">
                  <c:v>538.66599999999971</c:v>
                </c:pt>
                <c:pt idx="1462">
                  <c:v>538.82899999999972</c:v>
                </c:pt>
                <c:pt idx="1463">
                  <c:v>538.995</c:v>
                </c:pt>
                <c:pt idx="1464">
                  <c:v>539.16300000000001</c:v>
                </c:pt>
                <c:pt idx="1465">
                  <c:v>539.32699999999977</c:v>
                </c:pt>
                <c:pt idx="1466">
                  <c:v>539.49199999999996</c:v>
                </c:pt>
                <c:pt idx="1467">
                  <c:v>539.65300000000002</c:v>
                </c:pt>
                <c:pt idx="1468">
                  <c:v>539.81400000000008</c:v>
                </c:pt>
                <c:pt idx="1469">
                  <c:v>539.97699999999998</c:v>
                </c:pt>
                <c:pt idx="1470">
                  <c:v>540.14599999999996</c:v>
                </c:pt>
                <c:pt idx="1471">
                  <c:v>540.31400000000008</c:v>
                </c:pt>
                <c:pt idx="1472">
                  <c:v>540.48</c:v>
                </c:pt>
                <c:pt idx="1473">
                  <c:v>540.64800000000002</c:v>
                </c:pt>
                <c:pt idx="1474">
                  <c:v>540.81499999999983</c:v>
                </c:pt>
                <c:pt idx="1475">
                  <c:v>540.98099999999999</c:v>
                </c:pt>
                <c:pt idx="1476">
                  <c:v>541.14800000000002</c:v>
                </c:pt>
                <c:pt idx="1477">
                  <c:v>541.31799999999976</c:v>
                </c:pt>
                <c:pt idx="1478">
                  <c:v>541.49099999999999</c:v>
                </c:pt>
                <c:pt idx="1479">
                  <c:v>541.66199999999981</c:v>
                </c:pt>
                <c:pt idx="1480">
                  <c:v>541.83099999999979</c:v>
                </c:pt>
                <c:pt idx="1481">
                  <c:v>541.99700000000007</c:v>
                </c:pt>
                <c:pt idx="1482">
                  <c:v>542.16199999999981</c:v>
                </c:pt>
                <c:pt idx="1483">
                  <c:v>542.33199999999977</c:v>
                </c:pt>
                <c:pt idx="1484">
                  <c:v>542.49800000000005</c:v>
                </c:pt>
                <c:pt idx="1485">
                  <c:v>542.66300000000001</c:v>
                </c:pt>
                <c:pt idx="1486">
                  <c:v>542.82699999999977</c:v>
                </c:pt>
                <c:pt idx="1487">
                  <c:v>542.99299999999971</c:v>
                </c:pt>
                <c:pt idx="1488">
                  <c:v>543.154</c:v>
                </c:pt>
                <c:pt idx="1489">
                  <c:v>543.31199999999978</c:v>
                </c:pt>
                <c:pt idx="1490">
                  <c:v>543.46899999999982</c:v>
                </c:pt>
                <c:pt idx="1491">
                  <c:v>543.62699999999973</c:v>
                </c:pt>
                <c:pt idx="1492">
                  <c:v>543.78700000000003</c:v>
                </c:pt>
                <c:pt idx="1493">
                  <c:v>543.94999999999982</c:v>
                </c:pt>
                <c:pt idx="1494">
                  <c:v>544.11599999999999</c:v>
                </c:pt>
                <c:pt idx="1495">
                  <c:v>544.28</c:v>
                </c:pt>
                <c:pt idx="1496">
                  <c:v>544.44499999999971</c:v>
                </c:pt>
                <c:pt idx="1497">
                  <c:v>544.60900000000004</c:v>
                </c:pt>
                <c:pt idx="1498">
                  <c:v>544.77300000000002</c:v>
                </c:pt>
                <c:pt idx="1499">
                  <c:v>544.93900000000008</c:v>
                </c:pt>
                <c:pt idx="1500">
                  <c:v>545.10199999999998</c:v>
                </c:pt>
                <c:pt idx="1501">
                  <c:v>545.26400000000001</c:v>
                </c:pt>
                <c:pt idx="1502">
                  <c:v>545.428</c:v>
                </c:pt>
                <c:pt idx="1503">
                  <c:v>545.59500000000003</c:v>
                </c:pt>
                <c:pt idx="1504">
                  <c:v>545.76800000000003</c:v>
                </c:pt>
                <c:pt idx="1505">
                  <c:v>545.93900000000008</c:v>
                </c:pt>
                <c:pt idx="1506">
                  <c:v>546.10599999999999</c:v>
                </c:pt>
                <c:pt idx="1507">
                  <c:v>546.274</c:v>
                </c:pt>
                <c:pt idx="1508">
                  <c:v>546.43900000000008</c:v>
                </c:pt>
                <c:pt idx="1509">
                  <c:v>546.60199999999998</c:v>
                </c:pt>
                <c:pt idx="1510">
                  <c:v>546.76600000000008</c:v>
                </c:pt>
                <c:pt idx="1511">
                  <c:v>546.92899999999997</c:v>
                </c:pt>
                <c:pt idx="1512">
                  <c:v>547.08900000000006</c:v>
                </c:pt>
                <c:pt idx="1513">
                  <c:v>547.25400000000002</c:v>
                </c:pt>
                <c:pt idx="1514">
                  <c:v>547.42000000000007</c:v>
                </c:pt>
                <c:pt idx="1515">
                  <c:v>547.58600000000001</c:v>
                </c:pt>
                <c:pt idx="1516">
                  <c:v>547.75199999999973</c:v>
                </c:pt>
                <c:pt idx="1517">
                  <c:v>547.9219999999998</c:v>
                </c:pt>
                <c:pt idx="1518">
                  <c:v>548.09</c:v>
                </c:pt>
                <c:pt idx="1519">
                  <c:v>548.25900000000001</c:v>
                </c:pt>
                <c:pt idx="1520">
                  <c:v>548.428</c:v>
                </c:pt>
                <c:pt idx="1521">
                  <c:v>548.59699999999998</c:v>
                </c:pt>
                <c:pt idx="1522">
                  <c:v>548.76900000000001</c:v>
                </c:pt>
                <c:pt idx="1523">
                  <c:v>548.94299999999976</c:v>
                </c:pt>
                <c:pt idx="1524">
                  <c:v>549.11300000000006</c:v>
                </c:pt>
                <c:pt idx="1525">
                  <c:v>549.27700000000004</c:v>
                </c:pt>
                <c:pt idx="1526">
                  <c:v>549.43599999999969</c:v>
                </c:pt>
                <c:pt idx="1527">
                  <c:v>549.59500000000003</c:v>
                </c:pt>
                <c:pt idx="1528">
                  <c:v>549.75700000000006</c:v>
                </c:pt>
                <c:pt idx="1529">
                  <c:v>549.9219999999998</c:v>
                </c:pt>
                <c:pt idx="1530">
                  <c:v>550.09100000000001</c:v>
                </c:pt>
                <c:pt idx="1531">
                  <c:v>550.26499999999999</c:v>
                </c:pt>
                <c:pt idx="1532">
                  <c:v>550.44299999999976</c:v>
                </c:pt>
                <c:pt idx="1533">
                  <c:v>550.61799999999971</c:v>
                </c:pt>
                <c:pt idx="1534">
                  <c:v>550.78800000000001</c:v>
                </c:pt>
                <c:pt idx="1535">
                  <c:v>550.9549999999997</c:v>
                </c:pt>
                <c:pt idx="1536">
                  <c:v>551.11900000000003</c:v>
                </c:pt>
                <c:pt idx="1537">
                  <c:v>551.28300000000002</c:v>
                </c:pt>
                <c:pt idx="1538">
                  <c:v>551.45099999999979</c:v>
                </c:pt>
                <c:pt idx="1539">
                  <c:v>551.62099999999998</c:v>
                </c:pt>
                <c:pt idx="1540">
                  <c:v>551.78800000000001</c:v>
                </c:pt>
                <c:pt idx="1541">
                  <c:v>551.95999999999981</c:v>
                </c:pt>
                <c:pt idx="1542">
                  <c:v>552.13300000000004</c:v>
                </c:pt>
                <c:pt idx="1543">
                  <c:v>552.30599999999981</c:v>
                </c:pt>
                <c:pt idx="1544">
                  <c:v>552.48</c:v>
                </c:pt>
                <c:pt idx="1545">
                  <c:v>552.649</c:v>
                </c:pt>
                <c:pt idx="1546">
                  <c:v>552.81400000000008</c:v>
                </c:pt>
                <c:pt idx="1547">
                  <c:v>552.98</c:v>
                </c:pt>
                <c:pt idx="1548">
                  <c:v>553.14499999999998</c:v>
                </c:pt>
                <c:pt idx="1549">
                  <c:v>553.31099999999969</c:v>
                </c:pt>
                <c:pt idx="1550">
                  <c:v>553.47900000000004</c:v>
                </c:pt>
                <c:pt idx="1551">
                  <c:v>553.64499999999998</c:v>
                </c:pt>
                <c:pt idx="1552">
                  <c:v>553.80899999999997</c:v>
                </c:pt>
                <c:pt idx="1553">
                  <c:v>553.97500000000002</c:v>
                </c:pt>
                <c:pt idx="1554">
                  <c:v>554.14</c:v>
                </c:pt>
                <c:pt idx="1555">
                  <c:v>554.30199999999979</c:v>
                </c:pt>
                <c:pt idx="1556">
                  <c:v>554.46699999999976</c:v>
                </c:pt>
                <c:pt idx="1557">
                  <c:v>554.63099999999997</c:v>
                </c:pt>
                <c:pt idx="1558">
                  <c:v>554.79700000000003</c:v>
                </c:pt>
                <c:pt idx="1559">
                  <c:v>554.96299999999974</c:v>
                </c:pt>
                <c:pt idx="1560">
                  <c:v>555.13</c:v>
                </c:pt>
                <c:pt idx="1561">
                  <c:v>555.29600000000005</c:v>
                </c:pt>
                <c:pt idx="1562">
                  <c:v>555.46599999999978</c:v>
                </c:pt>
                <c:pt idx="1563">
                  <c:v>555.63499999999999</c:v>
                </c:pt>
                <c:pt idx="1564">
                  <c:v>555.80500000000006</c:v>
                </c:pt>
                <c:pt idx="1565">
                  <c:v>555.976</c:v>
                </c:pt>
                <c:pt idx="1566">
                  <c:v>556.14400000000001</c:v>
                </c:pt>
                <c:pt idx="1567">
                  <c:v>556.31699999999978</c:v>
                </c:pt>
                <c:pt idx="1568">
                  <c:v>556.48800000000006</c:v>
                </c:pt>
                <c:pt idx="1569">
                  <c:v>556.654</c:v>
                </c:pt>
                <c:pt idx="1570">
                  <c:v>556.81699999999978</c:v>
                </c:pt>
                <c:pt idx="1571">
                  <c:v>556.97900000000004</c:v>
                </c:pt>
                <c:pt idx="1572">
                  <c:v>557.13799999999969</c:v>
                </c:pt>
                <c:pt idx="1573">
                  <c:v>557.30399999999997</c:v>
                </c:pt>
                <c:pt idx="1574">
                  <c:v>557.471</c:v>
                </c:pt>
                <c:pt idx="1575">
                  <c:v>557.63900000000001</c:v>
                </c:pt>
                <c:pt idx="1576">
                  <c:v>557.80899999999997</c:v>
                </c:pt>
                <c:pt idx="1577">
                  <c:v>557.98099999999999</c:v>
                </c:pt>
                <c:pt idx="1578">
                  <c:v>558.15300000000002</c:v>
                </c:pt>
                <c:pt idx="1579">
                  <c:v>558.32199999999978</c:v>
                </c:pt>
                <c:pt idx="1580">
                  <c:v>558.48800000000006</c:v>
                </c:pt>
                <c:pt idx="1581">
                  <c:v>558.65199999999982</c:v>
                </c:pt>
                <c:pt idx="1582">
                  <c:v>558.81699999999978</c:v>
                </c:pt>
                <c:pt idx="1583">
                  <c:v>558.98299999999972</c:v>
                </c:pt>
                <c:pt idx="1584">
                  <c:v>559.15199999999982</c:v>
                </c:pt>
                <c:pt idx="1585">
                  <c:v>559.31499999999983</c:v>
                </c:pt>
                <c:pt idx="1586">
                  <c:v>559.47699999999998</c:v>
                </c:pt>
                <c:pt idx="1587">
                  <c:v>559.64</c:v>
                </c:pt>
                <c:pt idx="1588">
                  <c:v>559.80399999999997</c:v>
                </c:pt>
                <c:pt idx="1589">
                  <c:v>559.97</c:v>
                </c:pt>
                <c:pt idx="1590">
                  <c:v>560.13599999999997</c:v>
                </c:pt>
                <c:pt idx="1591">
                  <c:v>560.29999999999995</c:v>
                </c:pt>
                <c:pt idx="1592">
                  <c:v>560.46499999999969</c:v>
                </c:pt>
                <c:pt idx="1593">
                  <c:v>560.63200000000006</c:v>
                </c:pt>
                <c:pt idx="1594">
                  <c:v>560.79999999999995</c:v>
                </c:pt>
                <c:pt idx="1595">
                  <c:v>560.96800000000007</c:v>
                </c:pt>
                <c:pt idx="1596">
                  <c:v>561.13200000000006</c:v>
                </c:pt>
                <c:pt idx="1597">
                  <c:v>561.29399999999998</c:v>
                </c:pt>
                <c:pt idx="1598">
                  <c:v>561.45299999999975</c:v>
                </c:pt>
                <c:pt idx="1599">
                  <c:v>561.61799999999971</c:v>
                </c:pt>
                <c:pt idx="1600">
                  <c:v>561.78300000000002</c:v>
                </c:pt>
                <c:pt idx="1601">
                  <c:v>561.94799999999975</c:v>
                </c:pt>
                <c:pt idx="1602">
                  <c:v>562.11300000000006</c:v>
                </c:pt>
                <c:pt idx="1603">
                  <c:v>562.27700000000004</c:v>
                </c:pt>
                <c:pt idx="1604">
                  <c:v>562.44299999999976</c:v>
                </c:pt>
                <c:pt idx="1605">
                  <c:v>562.61</c:v>
                </c:pt>
                <c:pt idx="1606">
                  <c:v>562.77600000000007</c:v>
                </c:pt>
                <c:pt idx="1607">
                  <c:v>562.94799999999975</c:v>
                </c:pt>
                <c:pt idx="1608">
                  <c:v>563.11599999999999</c:v>
                </c:pt>
                <c:pt idx="1609">
                  <c:v>563.28800000000001</c:v>
                </c:pt>
                <c:pt idx="1610">
                  <c:v>563.46199999999976</c:v>
                </c:pt>
                <c:pt idx="1611">
                  <c:v>563.63599999999997</c:v>
                </c:pt>
                <c:pt idx="1612">
                  <c:v>563.80999999999972</c:v>
                </c:pt>
                <c:pt idx="1613">
                  <c:v>563.98</c:v>
                </c:pt>
                <c:pt idx="1614">
                  <c:v>564.14699999999971</c:v>
                </c:pt>
                <c:pt idx="1615">
                  <c:v>564.3159999999998</c:v>
                </c:pt>
                <c:pt idx="1616">
                  <c:v>564.48099999999999</c:v>
                </c:pt>
                <c:pt idx="1617">
                  <c:v>564.64499999999998</c:v>
                </c:pt>
                <c:pt idx="1618">
                  <c:v>564.80999999999972</c:v>
                </c:pt>
                <c:pt idx="1619">
                  <c:v>564.97699999999998</c:v>
                </c:pt>
                <c:pt idx="1620">
                  <c:v>565.15</c:v>
                </c:pt>
                <c:pt idx="1621">
                  <c:v>565.32299999999975</c:v>
                </c:pt>
                <c:pt idx="1622">
                  <c:v>565.49</c:v>
                </c:pt>
                <c:pt idx="1623">
                  <c:v>565.654</c:v>
                </c:pt>
                <c:pt idx="1624">
                  <c:v>565.81799999999976</c:v>
                </c:pt>
                <c:pt idx="1625">
                  <c:v>565.98400000000004</c:v>
                </c:pt>
                <c:pt idx="1626">
                  <c:v>566.149</c:v>
                </c:pt>
                <c:pt idx="1627">
                  <c:v>566.3159999999998</c:v>
                </c:pt>
                <c:pt idx="1628">
                  <c:v>566.48099999999999</c:v>
                </c:pt>
                <c:pt idx="1629">
                  <c:v>566.64599999999996</c:v>
                </c:pt>
                <c:pt idx="1630">
                  <c:v>566.80799999999977</c:v>
                </c:pt>
                <c:pt idx="1631">
                  <c:v>566.96499999999969</c:v>
                </c:pt>
                <c:pt idx="1632">
                  <c:v>567.125</c:v>
                </c:pt>
                <c:pt idx="1633">
                  <c:v>567.28899999999999</c:v>
                </c:pt>
                <c:pt idx="1634">
                  <c:v>567.45599999999979</c:v>
                </c:pt>
                <c:pt idx="1635">
                  <c:v>567.6279999999997</c:v>
                </c:pt>
                <c:pt idx="1636">
                  <c:v>567.79899999999998</c:v>
                </c:pt>
                <c:pt idx="1637">
                  <c:v>567.97199999999998</c:v>
                </c:pt>
                <c:pt idx="1638">
                  <c:v>568.14300000000003</c:v>
                </c:pt>
                <c:pt idx="1639">
                  <c:v>568.31099999999969</c:v>
                </c:pt>
                <c:pt idx="1640">
                  <c:v>568.47699999999998</c:v>
                </c:pt>
                <c:pt idx="1641">
                  <c:v>568.64300000000003</c:v>
                </c:pt>
                <c:pt idx="1642">
                  <c:v>568.80899999999997</c:v>
                </c:pt>
                <c:pt idx="1643">
                  <c:v>568.976</c:v>
                </c:pt>
                <c:pt idx="1644">
                  <c:v>569.14699999999971</c:v>
                </c:pt>
                <c:pt idx="1645">
                  <c:v>569.3209999999998</c:v>
                </c:pt>
                <c:pt idx="1646">
                  <c:v>569.49599999999998</c:v>
                </c:pt>
                <c:pt idx="1647">
                  <c:v>569.673</c:v>
                </c:pt>
                <c:pt idx="1648">
                  <c:v>569.84899999999971</c:v>
                </c:pt>
                <c:pt idx="1649">
                  <c:v>570.02699999999982</c:v>
                </c:pt>
                <c:pt idx="1650">
                  <c:v>570.20299999999997</c:v>
                </c:pt>
                <c:pt idx="1651">
                  <c:v>570.37599999999998</c:v>
                </c:pt>
                <c:pt idx="1652">
                  <c:v>570.54899999999998</c:v>
                </c:pt>
                <c:pt idx="1653">
                  <c:v>570.71900000000005</c:v>
                </c:pt>
                <c:pt idx="1654">
                  <c:v>570.89100000000008</c:v>
                </c:pt>
                <c:pt idx="1655">
                  <c:v>571.06299999999976</c:v>
                </c:pt>
                <c:pt idx="1656">
                  <c:v>571.23700000000008</c:v>
                </c:pt>
                <c:pt idx="1657">
                  <c:v>571.4069999999997</c:v>
                </c:pt>
                <c:pt idx="1658">
                  <c:v>571.57799999999997</c:v>
                </c:pt>
                <c:pt idx="1659">
                  <c:v>571.75199999999973</c:v>
                </c:pt>
                <c:pt idx="1660">
                  <c:v>571.92399999999998</c:v>
                </c:pt>
                <c:pt idx="1661">
                  <c:v>572.09300000000007</c:v>
                </c:pt>
                <c:pt idx="1662">
                  <c:v>572.26800000000003</c:v>
                </c:pt>
                <c:pt idx="1663">
                  <c:v>572.44499999999971</c:v>
                </c:pt>
                <c:pt idx="1664">
                  <c:v>572.62200000000007</c:v>
                </c:pt>
                <c:pt idx="1665">
                  <c:v>572.79600000000005</c:v>
                </c:pt>
                <c:pt idx="1666">
                  <c:v>572.96599999999978</c:v>
                </c:pt>
                <c:pt idx="1667">
                  <c:v>573.13599999999997</c:v>
                </c:pt>
                <c:pt idx="1668">
                  <c:v>573.303</c:v>
                </c:pt>
                <c:pt idx="1669">
                  <c:v>573.471</c:v>
                </c:pt>
                <c:pt idx="1670">
                  <c:v>573.64</c:v>
                </c:pt>
                <c:pt idx="1671">
                  <c:v>573.81099999999969</c:v>
                </c:pt>
                <c:pt idx="1672">
                  <c:v>573.98900000000003</c:v>
                </c:pt>
                <c:pt idx="1673">
                  <c:v>574.16899999999998</c:v>
                </c:pt>
                <c:pt idx="1674">
                  <c:v>574.34799999999962</c:v>
                </c:pt>
                <c:pt idx="1675">
                  <c:v>574.52199999999971</c:v>
                </c:pt>
                <c:pt idx="1676">
                  <c:v>574.69200000000001</c:v>
                </c:pt>
                <c:pt idx="1677">
                  <c:v>574.86199999999985</c:v>
                </c:pt>
                <c:pt idx="1678">
                  <c:v>575.03099999999972</c:v>
                </c:pt>
                <c:pt idx="1679">
                  <c:v>575.19900000000007</c:v>
                </c:pt>
                <c:pt idx="1680">
                  <c:v>575.36699999999962</c:v>
                </c:pt>
                <c:pt idx="1681">
                  <c:v>575.53800000000001</c:v>
                </c:pt>
                <c:pt idx="1682">
                  <c:v>575.70600000000002</c:v>
                </c:pt>
                <c:pt idx="1683">
                  <c:v>575.875</c:v>
                </c:pt>
                <c:pt idx="1684">
                  <c:v>576.04</c:v>
                </c:pt>
                <c:pt idx="1685">
                  <c:v>576.20399999999995</c:v>
                </c:pt>
                <c:pt idx="1686">
                  <c:v>576.37200000000007</c:v>
                </c:pt>
                <c:pt idx="1687">
                  <c:v>576.54300000000001</c:v>
                </c:pt>
                <c:pt idx="1688">
                  <c:v>576.71299999999997</c:v>
                </c:pt>
                <c:pt idx="1689">
                  <c:v>576.88300000000004</c:v>
                </c:pt>
                <c:pt idx="1690">
                  <c:v>577.05699999999979</c:v>
                </c:pt>
                <c:pt idx="1691">
                  <c:v>577.22800000000007</c:v>
                </c:pt>
                <c:pt idx="1692">
                  <c:v>577.39599999999996</c:v>
                </c:pt>
                <c:pt idx="1693">
                  <c:v>577.56299999999976</c:v>
                </c:pt>
                <c:pt idx="1694">
                  <c:v>577.73500000000001</c:v>
                </c:pt>
                <c:pt idx="1695">
                  <c:v>577.90499999999997</c:v>
                </c:pt>
                <c:pt idx="1696">
                  <c:v>578.07799999999997</c:v>
                </c:pt>
                <c:pt idx="1697">
                  <c:v>578.25199999999973</c:v>
                </c:pt>
                <c:pt idx="1698">
                  <c:v>578.4259999999997</c:v>
                </c:pt>
                <c:pt idx="1699">
                  <c:v>578.59799999999996</c:v>
                </c:pt>
                <c:pt idx="1700">
                  <c:v>578.77499999999998</c:v>
                </c:pt>
                <c:pt idx="1701">
                  <c:v>578.95199999999977</c:v>
                </c:pt>
                <c:pt idx="1702">
                  <c:v>579.12400000000002</c:v>
                </c:pt>
                <c:pt idx="1703">
                  <c:v>579.29399999999998</c:v>
                </c:pt>
                <c:pt idx="1704">
                  <c:v>579.46800000000007</c:v>
                </c:pt>
                <c:pt idx="1705">
                  <c:v>579.64599999999996</c:v>
                </c:pt>
                <c:pt idx="1706">
                  <c:v>579.81899999999996</c:v>
                </c:pt>
                <c:pt idx="1707">
                  <c:v>579.99299999999971</c:v>
                </c:pt>
                <c:pt idx="1708">
                  <c:v>580.16499999999996</c:v>
                </c:pt>
                <c:pt idx="1709">
                  <c:v>580.33699999999976</c:v>
                </c:pt>
                <c:pt idx="1710">
                  <c:v>580.50700000000006</c:v>
                </c:pt>
                <c:pt idx="1711">
                  <c:v>580.67899999999997</c:v>
                </c:pt>
                <c:pt idx="1712">
                  <c:v>580.85099999999977</c:v>
                </c:pt>
                <c:pt idx="1713">
                  <c:v>581.02600000000007</c:v>
                </c:pt>
                <c:pt idx="1714">
                  <c:v>581.19799999999998</c:v>
                </c:pt>
                <c:pt idx="1715">
                  <c:v>581.37</c:v>
                </c:pt>
                <c:pt idx="1716">
                  <c:v>581.53899999999999</c:v>
                </c:pt>
                <c:pt idx="1717">
                  <c:v>581.71100000000001</c:v>
                </c:pt>
                <c:pt idx="1718">
                  <c:v>581.88300000000004</c:v>
                </c:pt>
                <c:pt idx="1719">
                  <c:v>582.05699999999979</c:v>
                </c:pt>
                <c:pt idx="1720">
                  <c:v>582.23400000000004</c:v>
                </c:pt>
                <c:pt idx="1721">
                  <c:v>582.40599999999972</c:v>
                </c:pt>
                <c:pt idx="1722">
                  <c:v>582.57799999999997</c:v>
                </c:pt>
                <c:pt idx="1723">
                  <c:v>582.75099999999998</c:v>
                </c:pt>
                <c:pt idx="1724">
                  <c:v>582.92399999999998</c:v>
                </c:pt>
                <c:pt idx="1725">
                  <c:v>583.10300000000007</c:v>
                </c:pt>
                <c:pt idx="1726">
                  <c:v>583.28200000000004</c:v>
                </c:pt>
                <c:pt idx="1727">
                  <c:v>583.46099999999979</c:v>
                </c:pt>
                <c:pt idx="1728">
                  <c:v>583.64100000000008</c:v>
                </c:pt>
                <c:pt idx="1729">
                  <c:v>583.8159999999998</c:v>
                </c:pt>
                <c:pt idx="1730">
                  <c:v>583.99099999999999</c:v>
                </c:pt>
                <c:pt idx="1731">
                  <c:v>584.16699999999969</c:v>
                </c:pt>
                <c:pt idx="1732">
                  <c:v>584.34099999999978</c:v>
                </c:pt>
                <c:pt idx="1733">
                  <c:v>584.51499999999999</c:v>
                </c:pt>
                <c:pt idx="1734">
                  <c:v>584.68700000000001</c:v>
                </c:pt>
                <c:pt idx="1735">
                  <c:v>584.86099999999976</c:v>
                </c:pt>
                <c:pt idx="1736">
                  <c:v>585.03399999999999</c:v>
                </c:pt>
                <c:pt idx="1737">
                  <c:v>585.20900000000006</c:v>
                </c:pt>
                <c:pt idx="1738">
                  <c:v>585.38599999999997</c:v>
                </c:pt>
                <c:pt idx="1739">
                  <c:v>585.56499999999983</c:v>
                </c:pt>
                <c:pt idx="1740">
                  <c:v>585.74299999999971</c:v>
                </c:pt>
                <c:pt idx="1741">
                  <c:v>585.92000000000007</c:v>
                </c:pt>
                <c:pt idx="1742">
                  <c:v>586.09799999999996</c:v>
                </c:pt>
                <c:pt idx="1743">
                  <c:v>586.27700000000004</c:v>
                </c:pt>
                <c:pt idx="1744">
                  <c:v>586.4549999999997</c:v>
                </c:pt>
                <c:pt idx="1745">
                  <c:v>586.63200000000006</c:v>
                </c:pt>
                <c:pt idx="1746">
                  <c:v>586.80500000000006</c:v>
                </c:pt>
                <c:pt idx="1747">
                  <c:v>586.97699999999998</c:v>
                </c:pt>
                <c:pt idx="1748">
                  <c:v>587.15100000000007</c:v>
                </c:pt>
                <c:pt idx="1749">
                  <c:v>587.32299999999975</c:v>
                </c:pt>
                <c:pt idx="1750">
                  <c:v>587.49599999999998</c:v>
                </c:pt>
                <c:pt idx="1751">
                  <c:v>587.66899999999998</c:v>
                </c:pt>
                <c:pt idx="1752">
                  <c:v>587.84199999999976</c:v>
                </c:pt>
                <c:pt idx="1753">
                  <c:v>588.02300000000002</c:v>
                </c:pt>
                <c:pt idx="1754">
                  <c:v>588.20000000000005</c:v>
                </c:pt>
                <c:pt idx="1755">
                  <c:v>588.37599999999998</c:v>
                </c:pt>
                <c:pt idx="1756">
                  <c:v>588.54999999999973</c:v>
                </c:pt>
                <c:pt idx="1757">
                  <c:v>588.72800000000007</c:v>
                </c:pt>
                <c:pt idx="1758">
                  <c:v>588.90599999999972</c:v>
                </c:pt>
                <c:pt idx="1759">
                  <c:v>589.08400000000006</c:v>
                </c:pt>
                <c:pt idx="1760">
                  <c:v>589.26199999999972</c:v>
                </c:pt>
                <c:pt idx="1761">
                  <c:v>589.43499999999972</c:v>
                </c:pt>
                <c:pt idx="1762">
                  <c:v>589.60699999999997</c:v>
                </c:pt>
                <c:pt idx="1763">
                  <c:v>589.78200000000004</c:v>
                </c:pt>
                <c:pt idx="1764">
                  <c:v>589.95800000000008</c:v>
                </c:pt>
                <c:pt idx="1765">
                  <c:v>590.12900000000002</c:v>
                </c:pt>
                <c:pt idx="1766">
                  <c:v>590.298</c:v>
                </c:pt>
                <c:pt idx="1767">
                  <c:v>590.46499999999969</c:v>
                </c:pt>
                <c:pt idx="1768">
                  <c:v>590.63799999999969</c:v>
                </c:pt>
                <c:pt idx="1769">
                  <c:v>590.81199999999978</c:v>
                </c:pt>
                <c:pt idx="1770">
                  <c:v>590.98599999999999</c:v>
                </c:pt>
                <c:pt idx="1771">
                  <c:v>591.16199999999981</c:v>
                </c:pt>
                <c:pt idx="1772">
                  <c:v>591.34199999999976</c:v>
                </c:pt>
                <c:pt idx="1773">
                  <c:v>591.52199999999971</c:v>
                </c:pt>
                <c:pt idx="1774">
                  <c:v>591.70399999999995</c:v>
                </c:pt>
                <c:pt idx="1775">
                  <c:v>591.88799999999969</c:v>
                </c:pt>
                <c:pt idx="1776">
                  <c:v>592.06699999999978</c:v>
                </c:pt>
                <c:pt idx="1777">
                  <c:v>592.24099999999999</c:v>
                </c:pt>
                <c:pt idx="1778">
                  <c:v>592.41300000000001</c:v>
                </c:pt>
                <c:pt idx="1779">
                  <c:v>592.58400000000006</c:v>
                </c:pt>
                <c:pt idx="1780">
                  <c:v>592.75700000000006</c:v>
                </c:pt>
                <c:pt idx="1781">
                  <c:v>592.92699999999979</c:v>
                </c:pt>
                <c:pt idx="1782">
                  <c:v>593.09500000000003</c:v>
                </c:pt>
                <c:pt idx="1783">
                  <c:v>593.26499999999999</c:v>
                </c:pt>
                <c:pt idx="1784">
                  <c:v>593.43499999999972</c:v>
                </c:pt>
                <c:pt idx="1785">
                  <c:v>593.60599999999999</c:v>
                </c:pt>
                <c:pt idx="1786">
                  <c:v>593.77800000000002</c:v>
                </c:pt>
                <c:pt idx="1787">
                  <c:v>593.95299999999975</c:v>
                </c:pt>
                <c:pt idx="1788">
                  <c:v>594.12300000000005</c:v>
                </c:pt>
                <c:pt idx="1789">
                  <c:v>594.29200000000003</c:v>
                </c:pt>
                <c:pt idx="1790">
                  <c:v>594.46099999999979</c:v>
                </c:pt>
                <c:pt idx="1791">
                  <c:v>594.63099999999997</c:v>
                </c:pt>
                <c:pt idx="1792">
                  <c:v>594.79899999999998</c:v>
                </c:pt>
                <c:pt idx="1793">
                  <c:v>594.96499999999969</c:v>
                </c:pt>
                <c:pt idx="1794">
                  <c:v>595.14400000000001</c:v>
                </c:pt>
                <c:pt idx="1795">
                  <c:v>595.31999999999971</c:v>
                </c:pt>
                <c:pt idx="1796">
                  <c:v>595.49400000000003</c:v>
                </c:pt>
                <c:pt idx="1797">
                  <c:v>595.66899999999998</c:v>
                </c:pt>
                <c:pt idx="1798">
                  <c:v>595.84599999999978</c:v>
                </c:pt>
                <c:pt idx="1799">
                  <c:v>596.024</c:v>
                </c:pt>
                <c:pt idx="1800">
                  <c:v>596.19500000000005</c:v>
                </c:pt>
                <c:pt idx="1801">
                  <c:v>596.37</c:v>
                </c:pt>
                <c:pt idx="1802">
                  <c:v>596.5469999999998</c:v>
                </c:pt>
                <c:pt idx="1803">
                  <c:v>596.72299999999996</c:v>
                </c:pt>
                <c:pt idx="1804">
                  <c:v>596.89800000000002</c:v>
                </c:pt>
                <c:pt idx="1805">
                  <c:v>597.07400000000007</c:v>
                </c:pt>
                <c:pt idx="1806">
                  <c:v>597.25099999999998</c:v>
                </c:pt>
                <c:pt idx="1807">
                  <c:v>597.428</c:v>
                </c:pt>
                <c:pt idx="1808">
                  <c:v>597.601</c:v>
                </c:pt>
                <c:pt idx="1809">
                  <c:v>597.77700000000004</c:v>
                </c:pt>
                <c:pt idx="1810">
                  <c:v>597.9549999999997</c:v>
                </c:pt>
                <c:pt idx="1811">
                  <c:v>598.13200000000006</c:v>
                </c:pt>
                <c:pt idx="1812">
                  <c:v>598.31099999999969</c:v>
                </c:pt>
                <c:pt idx="1813">
                  <c:v>598.48900000000003</c:v>
                </c:pt>
                <c:pt idx="1814">
                  <c:v>598.66499999999996</c:v>
                </c:pt>
                <c:pt idx="1815">
                  <c:v>598.83899999999971</c:v>
                </c:pt>
                <c:pt idx="1816">
                  <c:v>599.01199999999972</c:v>
                </c:pt>
                <c:pt idx="1817">
                  <c:v>599.18799999999999</c:v>
                </c:pt>
                <c:pt idx="1818">
                  <c:v>599.36199999999985</c:v>
                </c:pt>
                <c:pt idx="1819">
                  <c:v>599.53699999999981</c:v>
                </c:pt>
                <c:pt idx="1820">
                  <c:v>599.71299999999997</c:v>
                </c:pt>
                <c:pt idx="1821">
                  <c:v>599.89</c:v>
                </c:pt>
                <c:pt idx="1822">
                  <c:v>600.06899999999996</c:v>
                </c:pt>
                <c:pt idx="1823">
                  <c:v>600.24800000000005</c:v>
                </c:pt>
                <c:pt idx="1824">
                  <c:v>600.42699999999979</c:v>
                </c:pt>
                <c:pt idx="1825">
                  <c:v>600.60500000000002</c:v>
                </c:pt>
                <c:pt idx="1826">
                  <c:v>600.78500000000008</c:v>
                </c:pt>
                <c:pt idx="1827">
                  <c:v>600.96599999999978</c:v>
                </c:pt>
                <c:pt idx="1828">
                  <c:v>601.14199999999983</c:v>
                </c:pt>
                <c:pt idx="1829">
                  <c:v>601.31899999999996</c:v>
                </c:pt>
                <c:pt idx="1830">
                  <c:v>601.49099999999999</c:v>
                </c:pt>
                <c:pt idx="1831">
                  <c:v>601.65899999999999</c:v>
                </c:pt>
                <c:pt idx="1832">
                  <c:v>601.82699999999977</c:v>
                </c:pt>
                <c:pt idx="1833">
                  <c:v>601.99900000000002</c:v>
                </c:pt>
                <c:pt idx="1834">
                  <c:v>602.17399999999998</c:v>
                </c:pt>
                <c:pt idx="1835">
                  <c:v>602.35099999999977</c:v>
                </c:pt>
                <c:pt idx="1836">
                  <c:v>602.52499999999998</c:v>
                </c:pt>
                <c:pt idx="1837">
                  <c:v>602.69900000000007</c:v>
                </c:pt>
                <c:pt idx="1838">
                  <c:v>602.87699999999973</c:v>
                </c:pt>
                <c:pt idx="1839">
                  <c:v>603.05899999999997</c:v>
                </c:pt>
                <c:pt idx="1840">
                  <c:v>603.23700000000008</c:v>
                </c:pt>
                <c:pt idx="1841">
                  <c:v>603.41399999999999</c:v>
                </c:pt>
                <c:pt idx="1842">
                  <c:v>603.59199999999998</c:v>
                </c:pt>
                <c:pt idx="1843">
                  <c:v>603.77099999999996</c:v>
                </c:pt>
                <c:pt idx="1844">
                  <c:v>603.94799999999975</c:v>
                </c:pt>
                <c:pt idx="1845">
                  <c:v>604.12200000000007</c:v>
                </c:pt>
                <c:pt idx="1846">
                  <c:v>604.29600000000005</c:v>
                </c:pt>
                <c:pt idx="1847">
                  <c:v>604.47299999999996</c:v>
                </c:pt>
                <c:pt idx="1848">
                  <c:v>604.64699999999971</c:v>
                </c:pt>
                <c:pt idx="1849">
                  <c:v>604.8209999999998</c:v>
                </c:pt>
                <c:pt idx="1850">
                  <c:v>604.99400000000003</c:v>
                </c:pt>
                <c:pt idx="1851">
                  <c:v>605.16599999999971</c:v>
                </c:pt>
                <c:pt idx="1852">
                  <c:v>605.34099999999978</c:v>
                </c:pt>
                <c:pt idx="1853">
                  <c:v>605.51800000000003</c:v>
                </c:pt>
                <c:pt idx="1854">
                  <c:v>605.69299999999998</c:v>
                </c:pt>
                <c:pt idx="1855">
                  <c:v>605.86399999999981</c:v>
                </c:pt>
                <c:pt idx="1856">
                  <c:v>606.03500000000008</c:v>
                </c:pt>
                <c:pt idx="1857">
                  <c:v>606.20800000000008</c:v>
                </c:pt>
                <c:pt idx="1858">
                  <c:v>606.38200000000006</c:v>
                </c:pt>
                <c:pt idx="1859">
                  <c:v>606.55699999999979</c:v>
                </c:pt>
                <c:pt idx="1860">
                  <c:v>606.72900000000004</c:v>
                </c:pt>
                <c:pt idx="1861">
                  <c:v>606.90199999999982</c:v>
                </c:pt>
                <c:pt idx="1862">
                  <c:v>607.08199999999999</c:v>
                </c:pt>
                <c:pt idx="1863">
                  <c:v>607.25700000000006</c:v>
                </c:pt>
                <c:pt idx="1864">
                  <c:v>607.43299999999977</c:v>
                </c:pt>
                <c:pt idx="1865">
                  <c:v>607.61</c:v>
                </c:pt>
                <c:pt idx="1866">
                  <c:v>607.78500000000008</c:v>
                </c:pt>
                <c:pt idx="1867">
                  <c:v>607.96199999999976</c:v>
                </c:pt>
                <c:pt idx="1868">
                  <c:v>608.13799999999969</c:v>
                </c:pt>
                <c:pt idx="1869">
                  <c:v>608.31199999999978</c:v>
                </c:pt>
                <c:pt idx="1870">
                  <c:v>608.48400000000004</c:v>
                </c:pt>
                <c:pt idx="1871">
                  <c:v>608.65599999999972</c:v>
                </c:pt>
                <c:pt idx="1872">
                  <c:v>608.82699999999977</c:v>
                </c:pt>
                <c:pt idx="1873">
                  <c:v>609</c:v>
                </c:pt>
                <c:pt idx="1874">
                  <c:v>609.17200000000003</c:v>
                </c:pt>
                <c:pt idx="1875">
                  <c:v>609.34699999999975</c:v>
                </c:pt>
                <c:pt idx="1876">
                  <c:v>609.524</c:v>
                </c:pt>
                <c:pt idx="1877">
                  <c:v>609.702</c:v>
                </c:pt>
                <c:pt idx="1878">
                  <c:v>609.88300000000004</c:v>
                </c:pt>
                <c:pt idx="1879">
                  <c:v>610.06499999999983</c:v>
                </c:pt>
                <c:pt idx="1880">
                  <c:v>610.24900000000002</c:v>
                </c:pt>
                <c:pt idx="1881">
                  <c:v>610.43599999999969</c:v>
                </c:pt>
                <c:pt idx="1882">
                  <c:v>610.61599999999999</c:v>
                </c:pt>
                <c:pt idx="1883">
                  <c:v>610.79</c:v>
                </c:pt>
                <c:pt idx="1884">
                  <c:v>610.96199999999976</c:v>
                </c:pt>
                <c:pt idx="1885">
                  <c:v>611.13400000000001</c:v>
                </c:pt>
                <c:pt idx="1886">
                  <c:v>611.30500000000006</c:v>
                </c:pt>
                <c:pt idx="1887">
                  <c:v>611.47400000000005</c:v>
                </c:pt>
                <c:pt idx="1888">
                  <c:v>611.64499999999998</c:v>
                </c:pt>
                <c:pt idx="1889">
                  <c:v>611.8159999999998</c:v>
                </c:pt>
                <c:pt idx="1890">
                  <c:v>611.98800000000006</c:v>
                </c:pt>
                <c:pt idx="1891">
                  <c:v>612.16100000000006</c:v>
                </c:pt>
                <c:pt idx="1892">
                  <c:v>612.33400000000006</c:v>
                </c:pt>
                <c:pt idx="1893">
                  <c:v>612.50900000000001</c:v>
                </c:pt>
                <c:pt idx="1894">
                  <c:v>612.68399999999997</c:v>
                </c:pt>
                <c:pt idx="1895">
                  <c:v>612.85599999999977</c:v>
                </c:pt>
                <c:pt idx="1896">
                  <c:v>613.02600000000007</c:v>
                </c:pt>
                <c:pt idx="1897">
                  <c:v>613.19399999999996</c:v>
                </c:pt>
                <c:pt idx="1898">
                  <c:v>613.36499999999978</c:v>
                </c:pt>
                <c:pt idx="1899">
                  <c:v>613.54</c:v>
                </c:pt>
                <c:pt idx="1900">
                  <c:v>613.71299999999997</c:v>
                </c:pt>
                <c:pt idx="1901">
                  <c:v>613.88200000000006</c:v>
                </c:pt>
                <c:pt idx="1902">
                  <c:v>614.0509999999997</c:v>
                </c:pt>
                <c:pt idx="1903">
                  <c:v>614.221</c:v>
                </c:pt>
                <c:pt idx="1904">
                  <c:v>614.39599999999996</c:v>
                </c:pt>
                <c:pt idx="1905">
                  <c:v>614.5659999999998</c:v>
                </c:pt>
                <c:pt idx="1906">
                  <c:v>614.73700000000008</c:v>
                </c:pt>
                <c:pt idx="1907">
                  <c:v>614.91000000000008</c:v>
                </c:pt>
                <c:pt idx="1908">
                  <c:v>615.08400000000006</c:v>
                </c:pt>
                <c:pt idx="1909">
                  <c:v>615.25700000000006</c:v>
                </c:pt>
                <c:pt idx="1910">
                  <c:v>615.42899999999997</c:v>
                </c:pt>
                <c:pt idx="1911">
                  <c:v>615.60400000000004</c:v>
                </c:pt>
                <c:pt idx="1912">
                  <c:v>615.779</c:v>
                </c:pt>
                <c:pt idx="1913">
                  <c:v>615.95599999999979</c:v>
                </c:pt>
                <c:pt idx="1914">
                  <c:v>616.13799999999969</c:v>
                </c:pt>
                <c:pt idx="1915">
                  <c:v>616.31400000000008</c:v>
                </c:pt>
                <c:pt idx="1916">
                  <c:v>616.48900000000003</c:v>
                </c:pt>
                <c:pt idx="1917">
                  <c:v>616.65899999999999</c:v>
                </c:pt>
                <c:pt idx="1918">
                  <c:v>616.82699999999977</c:v>
                </c:pt>
                <c:pt idx="1919">
                  <c:v>616.99700000000007</c:v>
                </c:pt>
                <c:pt idx="1920">
                  <c:v>617.17000000000007</c:v>
                </c:pt>
                <c:pt idx="1921">
                  <c:v>617.34199999999976</c:v>
                </c:pt>
                <c:pt idx="1922">
                  <c:v>617.51199999999972</c:v>
                </c:pt>
                <c:pt idx="1923">
                  <c:v>617.68299999999999</c:v>
                </c:pt>
                <c:pt idx="1924">
                  <c:v>617.85099999999977</c:v>
                </c:pt>
                <c:pt idx="1925">
                  <c:v>618.02499999999998</c:v>
                </c:pt>
                <c:pt idx="1926">
                  <c:v>618.202</c:v>
                </c:pt>
                <c:pt idx="1927">
                  <c:v>618.37699999999973</c:v>
                </c:pt>
                <c:pt idx="1928">
                  <c:v>618.548</c:v>
                </c:pt>
                <c:pt idx="1929">
                  <c:v>618.721</c:v>
                </c:pt>
                <c:pt idx="1930">
                  <c:v>618.89199999999983</c:v>
                </c:pt>
                <c:pt idx="1931">
                  <c:v>619.06999999999971</c:v>
                </c:pt>
                <c:pt idx="1932">
                  <c:v>619.25</c:v>
                </c:pt>
                <c:pt idx="1933">
                  <c:v>619.4259999999997</c:v>
                </c:pt>
                <c:pt idx="1934">
                  <c:v>619.6</c:v>
                </c:pt>
                <c:pt idx="1935">
                  <c:v>619.77099999999996</c:v>
                </c:pt>
                <c:pt idx="1936">
                  <c:v>619.94199999999978</c:v>
                </c:pt>
                <c:pt idx="1937">
                  <c:v>620.11200000000008</c:v>
                </c:pt>
                <c:pt idx="1938">
                  <c:v>620.28399999999999</c:v>
                </c:pt>
                <c:pt idx="1939">
                  <c:v>620.46199999999976</c:v>
                </c:pt>
                <c:pt idx="1940">
                  <c:v>620.64100000000008</c:v>
                </c:pt>
                <c:pt idx="1941">
                  <c:v>620.81899999999996</c:v>
                </c:pt>
                <c:pt idx="1942">
                  <c:v>620.995</c:v>
                </c:pt>
                <c:pt idx="1943">
                  <c:v>621.17100000000005</c:v>
                </c:pt>
                <c:pt idx="1944">
                  <c:v>621.34399999999982</c:v>
                </c:pt>
                <c:pt idx="1945">
                  <c:v>621.51900000000001</c:v>
                </c:pt>
                <c:pt idx="1946">
                  <c:v>621.69299999999998</c:v>
                </c:pt>
                <c:pt idx="1947">
                  <c:v>621.86300000000006</c:v>
                </c:pt>
                <c:pt idx="1948">
                  <c:v>622.03399999999999</c:v>
                </c:pt>
                <c:pt idx="1949">
                  <c:v>622.20800000000008</c:v>
                </c:pt>
                <c:pt idx="1950">
                  <c:v>622.38200000000006</c:v>
                </c:pt>
                <c:pt idx="1951">
                  <c:v>622.55500000000006</c:v>
                </c:pt>
                <c:pt idx="1952">
                  <c:v>622.72400000000005</c:v>
                </c:pt>
                <c:pt idx="1953">
                  <c:v>622.89599999999996</c:v>
                </c:pt>
                <c:pt idx="1954">
                  <c:v>623.06999999999971</c:v>
                </c:pt>
                <c:pt idx="1955">
                  <c:v>623.24299999999971</c:v>
                </c:pt>
                <c:pt idx="1956">
                  <c:v>623.41699999999969</c:v>
                </c:pt>
                <c:pt idx="1957">
                  <c:v>623.596</c:v>
                </c:pt>
                <c:pt idx="1958">
                  <c:v>623.779</c:v>
                </c:pt>
                <c:pt idx="1959">
                  <c:v>623.95999999999981</c:v>
                </c:pt>
                <c:pt idx="1960">
                  <c:v>624.13900000000001</c:v>
                </c:pt>
                <c:pt idx="1961">
                  <c:v>624.31400000000008</c:v>
                </c:pt>
                <c:pt idx="1962">
                  <c:v>624.48900000000003</c:v>
                </c:pt>
                <c:pt idx="1963">
                  <c:v>624.66300000000001</c:v>
                </c:pt>
                <c:pt idx="1964">
                  <c:v>624.83799999999974</c:v>
                </c:pt>
                <c:pt idx="1965">
                  <c:v>625.01600000000008</c:v>
                </c:pt>
                <c:pt idx="1966">
                  <c:v>625.19600000000003</c:v>
                </c:pt>
                <c:pt idx="1967">
                  <c:v>625.3779999999997</c:v>
                </c:pt>
                <c:pt idx="1968">
                  <c:v>625.55799999999977</c:v>
                </c:pt>
                <c:pt idx="1969">
                  <c:v>625.73099999999999</c:v>
                </c:pt>
                <c:pt idx="1970">
                  <c:v>625.9</c:v>
                </c:pt>
                <c:pt idx="1971">
                  <c:v>626.06899999999996</c:v>
                </c:pt>
                <c:pt idx="1972">
                  <c:v>626.23700000000008</c:v>
                </c:pt>
                <c:pt idx="1973">
                  <c:v>626.40499999999997</c:v>
                </c:pt>
                <c:pt idx="1974">
                  <c:v>626.57400000000007</c:v>
                </c:pt>
                <c:pt idx="1975">
                  <c:v>626.74800000000005</c:v>
                </c:pt>
                <c:pt idx="1976">
                  <c:v>626.91699999999969</c:v>
                </c:pt>
                <c:pt idx="1977">
                  <c:v>627.08600000000001</c:v>
                </c:pt>
                <c:pt idx="1978">
                  <c:v>627.26099999999997</c:v>
                </c:pt>
                <c:pt idx="1979">
                  <c:v>627.43199999999979</c:v>
                </c:pt>
                <c:pt idx="1980">
                  <c:v>627.59699999999998</c:v>
                </c:pt>
                <c:pt idx="1981">
                  <c:v>627.76699999999983</c:v>
                </c:pt>
                <c:pt idx="1982">
                  <c:v>627.9409999999998</c:v>
                </c:pt>
                <c:pt idx="1983">
                  <c:v>628.11500000000001</c:v>
                </c:pt>
                <c:pt idx="1984">
                  <c:v>628.29100000000005</c:v>
                </c:pt>
                <c:pt idx="1985">
                  <c:v>628.46899999999982</c:v>
                </c:pt>
                <c:pt idx="1986">
                  <c:v>628.64499999999998</c:v>
                </c:pt>
                <c:pt idx="1987">
                  <c:v>628.81799999999976</c:v>
                </c:pt>
                <c:pt idx="1988">
                  <c:v>628.99299999999971</c:v>
                </c:pt>
                <c:pt idx="1989">
                  <c:v>629.16899999999998</c:v>
                </c:pt>
                <c:pt idx="1990">
                  <c:v>629.34799999999962</c:v>
                </c:pt>
                <c:pt idx="1991">
                  <c:v>629.524</c:v>
                </c:pt>
                <c:pt idx="1992">
                  <c:v>629.70299999999997</c:v>
                </c:pt>
                <c:pt idx="1993">
                  <c:v>629.88</c:v>
                </c:pt>
                <c:pt idx="1994">
                  <c:v>630.0509999999997</c:v>
                </c:pt>
                <c:pt idx="1995">
                  <c:v>630.22500000000002</c:v>
                </c:pt>
                <c:pt idx="1996">
                  <c:v>630.40199999999982</c:v>
                </c:pt>
                <c:pt idx="1997">
                  <c:v>630.58400000000006</c:v>
                </c:pt>
                <c:pt idx="1998">
                  <c:v>630.77</c:v>
                </c:pt>
                <c:pt idx="1999">
                  <c:v>630.95099999999979</c:v>
                </c:pt>
                <c:pt idx="2000">
                  <c:v>631.1279999999997</c:v>
                </c:pt>
                <c:pt idx="2001">
                  <c:v>631.303</c:v>
                </c:pt>
                <c:pt idx="2002">
                  <c:v>631.47900000000004</c:v>
                </c:pt>
                <c:pt idx="2003">
                  <c:v>631.65800000000002</c:v>
                </c:pt>
                <c:pt idx="2004">
                  <c:v>631.83699999999976</c:v>
                </c:pt>
                <c:pt idx="2005">
                  <c:v>632.01499999999999</c:v>
                </c:pt>
                <c:pt idx="2006">
                  <c:v>632.19200000000001</c:v>
                </c:pt>
                <c:pt idx="2007">
                  <c:v>632.36599999999976</c:v>
                </c:pt>
                <c:pt idx="2008">
                  <c:v>632.54199999999969</c:v>
                </c:pt>
                <c:pt idx="2009">
                  <c:v>632.71600000000001</c:v>
                </c:pt>
                <c:pt idx="2010">
                  <c:v>632.89</c:v>
                </c:pt>
                <c:pt idx="2011">
                  <c:v>633.06400000000008</c:v>
                </c:pt>
                <c:pt idx="2012">
                  <c:v>633.23900000000003</c:v>
                </c:pt>
                <c:pt idx="2013">
                  <c:v>633.41599999999971</c:v>
                </c:pt>
                <c:pt idx="2014">
                  <c:v>633.59500000000003</c:v>
                </c:pt>
                <c:pt idx="2015">
                  <c:v>633.77300000000002</c:v>
                </c:pt>
                <c:pt idx="2016">
                  <c:v>633.94900000000007</c:v>
                </c:pt>
                <c:pt idx="2017">
                  <c:v>634.125</c:v>
                </c:pt>
                <c:pt idx="2018">
                  <c:v>634.3009999999997</c:v>
                </c:pt>
                <c:pt idx="2019">
                  <c:v>634.47900000000004</c:v>
                </c:pt>
                <c:pt idx="2020">
                  <c:v>634.65899999999999</c:v>
                </c:pt>
                <c:pt idx="2021">
                  <c:v>634.83999999999969</c:v>
                </c:pt>
                <c:pt idx="2022">
                  <c:v>635.01900000000001</c:v>
                </c:pt>
                <c:pt idx="2023">
                  <c:v>635.197</c:v>
                </c:pt>
                <c:pt idx="2024">
                  <c:v>635.37300000000005</c:v>
                </c:pt>
                <c:pt idx="2025">
                  <c:v>635.54899999999998</c:v>
                </c:pt>
                <c:pt idx="2026">
                  <c:v>635.73299999999972</c:v>
                </c:pt>
                <c:pt idx="2027">
                  <c:v>635.91699999999969</c:v>
                </c:pt>
                <c:pt idx="2028">
                  <c:v>636.09300000000007</c:v>
                </c:pt>
                <c:pt idx="2029">
                  <c:v>636.26900000000001</c:v>
                </c:pt>
                <c:pt idx="2030">
                  <c:v>636.44799999999975</c:v>
                </c:pt>
                <c:pt idx="2031">
                  <c:v>636.62300000000005</c:v>
                </c:pt>
                <c:pt idx="2032">
                  <c:v>636.79700000000003</c:v>
                </c:pt>
                <c:pt idx="2033">
                  <c:v>636.971</c:v>
                </c:pt>
                <c:pt idx="2034">
                  <c:v>637.14699999999971</c:v>
                </c:pt>
                <c:pt idx="2035">
                  <c:v>637.31799999999976</c:v>
                </c:pt>
                <c:pt idx="2036">
                  <c:v>637.48700000000008</c:v>
                </c:pt>
                <c:pt idx="2037">
                  <c:v>637.65800000000002</c:v>
                </c:pt>
                <c:pt idx="2038">
                  <c:v>637.83300000000008</c:v>
                </c:pt>
                <c:pt idx="2039">
                  <c:v>638.01</c:v>
                </c:pt>
                <c:pt idx="2040">
                  <c:v>638.19000000000005</c:v>
                </c:pt>
                <c:pt idx="2041">
                  <c:v>638.36699999999962</c:v>
                </c:pt>
                <c:pt idx="2042">
                  <c:v>638.54199999999969</c:v>
                </c:pt>
                <c:pt idx="2043">
                  <c:v>638.71900000000005</c:v>
                </c:pt>
                <c:pt idx="2044">
                  <c:v>638.89400000000001</c:v>
                </c:pt>
                <c:pt idx="2045">
                  <c:v>639.06799999999976</c:v>
                </c:pt>
                <c:pt idx="2046">
                  <c:v>639.24299999999971</c:v>
                </c:pt>
                <c:pt idx="2047">
                  <c:v>639.41599999999971</c:v>
                </c:pt>
                <c:pt idx="2048">
                  <c:v>639.58799999999997</c:v>
                </c:pt>
                <c:pt idx="2049">
                  <c:v>639.76099999999997</c:v>
                </c:pt>
                <c:pt idx="2050">
                  <c:v>639.93699999999978</c:v>
                </c:pt>
                <c:pt idx="2051">
                  <c:v>640.11099999999999</c:v>
                </c:pt>
                <c:pt idx="2052">
                  <c:v>640.28300000000002</c:v>
                </c:pt>
                <c:pt idx="2053">
                  <c:v>640.45399999999972</c:v>
                </c:pt>
                <c:pt idx="2054">
                  <c:v>640.625</c:v>
                </c:pt>
                <c:pt idx="2055">
                  <c:v>640.79399999999998</c:v>
                </c:pt>
                <c:pt idx="2056">
                  <c:v>640.96399999999971</c:v>
                </c:pt>
                <c:pt idx="2057">
                  <c:v>641.13699999999972</c:v>
                </c:pt>
                <c:pt idx="2058">
                  <c:v>641.31299999999976</c:v>
                </c:pt>
                <c:pt idx="2059">
                  <c:v>641.48700000000008</c:v>
                </c:pt>
                <c:pt idx="2060">
                  <c:v>641.65800000000002</c:v>
                </c:pt>
                <c:pt idx="2061">
                  <c:v>641.83199999999977</c:v>
                </c:pt>
                <c:pt idx="2062">
                  <c:v>642.00700000000006</c:v>
                </c:pt>
                <c:pt idx="2063">
                  <c:v>642.18600000000004</c:v>
                </c:pt>
                <c:pt idx="2064">
                  <c:v>642.36599999999976</c:v>
                </c:pt>
                <c:pt idx="2065">
                  <c:v>642.54500000000007</c:v>
                </c:pt>
                <c:pt idx="2066">
                  <c:v>642.71900000000005</c:v>
                </c:pt>
                <c:pt idx="2067">
                  <c:v>642.89800000000002</c:v>
                </c:pt>
                <c:pt idx="2068">
                  <c:v>643.07899999999995</c:v>
                </c:pt>
                <c:pt idx="2069">
                  <c:v>643.26</c:v>
                </c:pt>
                <c:pt idx="2070">
                  <c:v>643.43699999999978</c:v>
                </c:pt>
                <c:pt idx="2071">
                  <c:v>643.61</c:v>
                </c:pt>
                <c:pt idx="2072">
                  <c:v>643.78600000000006</c:v>
                </c:pt>
                <c:pt idx="2073">
                  <c:v>643.95599999999979</c:v>
                </c:pt>
                <c:pt idx="2074">
                  <c:v>644.125</c:v>
                </c:pt>
                <c:pt idx="2075">
                  <c:v>644.29600000000005</c:v>
                </c:pt>
                <c:pt idx="2076">
                  <c:v>644.46800000000007</c:v>
                </c:pt>
                <c:pt idx="2077">
                  <c:v>644.64400000000001</c:v>
                </c:pt>
                <c:pt idx="2078">
                  <c:v>644.8209999999998</c:v>
                </c:pt>
                <c:pt idx="2079">
                  <c:v>644.99</c:v>
                </c:pt>
                <c:pt idx="2080">
                  <c:v>645.15899999999999</c:v>
                </c:pt>
                <c:pt idx="2081">
                  <c:v>645.32799999999975</c:v>
                </c:pt>
                <c:pt idx="2082">
                  <c:v>645.49700000000007</c:v>
                </c:pt>
                <c:pt idx="2083">
                  <c:v>645.66899999999998</c:v>
                </c:pt>
                <c:pt idx="2084">
                  <c:v>645.84399999999982</c:v>
                </c:pt>
                <c:pt idx="2085">
                  <c:v>646.02499999999998</c:v>
                </c:pt>
                <c:pt idx="2086">
                  <c:v>646.20699999999999</c:v>
                </c:pt>
                <c:pt idx="2087">
                  <c:v>646.38799999999969</c:v>
                </c:pt>
                <c:pt idx="2088">
                  <c:v>646.56999999999971</c:v>
                </c:pt>
                <c:pt idx="2089">
                  <c:v>646.755</c:v>
                </c:pt>
                <c:pt idx="2090">
                  <c:v>646.93299999999977</c:v>
                </c:pt>
                <c:pt idx="2091">
                  <c:v>647.11099999999999</c:v>
                </c:pt>
                <c:pt idx="2092">
                  <c:v>647.29200000000003</c:v>
                </c:pt>
                <c:pt idx="2093">
                  <c:v>647.47199999999998</c:v>
                </c:pt>
                <c:pt idx="2094">
                  <c:v>647.65</c:v>
                </c:pt>
                <c:pt idx="2095">
                  <c:v>647.82799999999975</c:v>
                </c:pt>
                <c:pt idx="2096">
                  <c:v>648.00700000000006</c:v>
                </c:pt>
                <c:pt idx="2097">
                  <c:v>648.18000000000006</c:v>
                </c:pt>
                <c:pt idx="2098">
                  <c:v>648.35300000000007</c:v>
                </c:pt>
                <c:pt idx="2099">
                  <c:v>648.529</c:v>
                </c:pt>
                <c:pt idx="2100">
                  <c:v>648.69900000000007</c:v>
                </c:pt>
                <c:pt idx="2101">
                  <c:v>648.8689999999998</c:v>
                </c:pt>
                <c:pt idx="2102">
                  <c:v>649.04099999999971</c:v>
                </c:pt>
                <c:pt idx="2103">
                  <c:v>649.21100000000001</c:v>
                </c:pt>
                <c:pt idx="2104">
                  <c:v>649.38400000000001</c:v>
                </c:pt>
                <c:pt idx="2105">
                  <c:v>649.55500000000006</c:v>
                </c:pt>
                <c:pt idx="2106">
                  <c:v>649.72400000000005</c:v>
                </c:pt>
                <c:pt idx="2107">
                  <c:v>649.89300000000003</c:v>
                </c:pt>
                <c:pt idx="2108">
                  <c:v>650.0659999999998</c:v>
                </c:pt>
                <c:pt idx="2109">
                  <c:v>650.23800000000006</c:v>
                </c:pt>
                <c:pt idx="2110">
                  <c:v>650.4069999999997</c:v>
                </c:pt>
                <c:pt idx="2111">
                  <c:v>650.572</c:v>
                </c:pt>
                <c:pt idx="2112">
                  <c:v>650.74099999999999</c:v>
                </c:pt>
                <c:pt idx="2113">
                  <c:v>650.91699999999969</c:v>
                </c:pt>
                <c:pt idx="2114">
                  <c:v>651.09</c:v>
                </c:pt>
                <c:pt idx="2115">
                  <c:v>651.26299999999969</c:v>
                </c:pt>
                <c:pt idx="2116">
                  <c:v>651.4409999999998</c:v>
                </c:pt>
                <c:pt idx="2117">
                  <c:v>651.61699999999996</c:v>
                </c:pt>
                <c:pt idx="2118">
                  <c:v>651.78899999999999</c:v>
                </c:pt>
                <c:pt idx="2119">
                  <c:v>651.96199999999976</c:v>
                </c:pt>
                <c:pt idx="2120">
                  <c:v>652.13499999999999</c:v>
                </c:pt>
                <c:pt idx="2121">
                  <c:v>652.31099999999969</c:v>
                </c:pt>
                <c:pt idx="2122">
                  <c:v>652.48500000000001</c:v>
                </c:pt>
                <c:pt idx="2123">
                  <c:v>652.6569999999997</c:v>
                </c:pt>
                <c:pt idx="2124">
                  <c:v>652.8299999999997</c:v>
                </c:pt>
                <c:pt idx="2125">
                  <c:v>653.005</c:v>
                </c:pt>
                <c:pt idx="2126">
                  <c:v>653.17899999999997</c:v>
                </c:pt>
                <c:pt idx="2127">
                  <c:v>653.35099999999977</c:v>
                </c:pt>
                <c:pt idx="2128">
                  <c:v>653.52800000000002</c:v>
                </c:pt>
                <c:pt idx="2129">
                  <c:v>653.70699999999999</c:v>
                </c:pt>
                <c:pt idx="2130">
                  <c:v>653.88400000000001</c:v>
                </c:pt>
                <c:pt idx="2131">
                  <c:v>654.05899999999997</c:v>
                </c:pt>
                <c:pt idx="2132">
                  <c:v>654.23</c:v>
                </c:pt>
                <c:pt idx="2133">
                  <c:v>654.39800000000002</c:v>
                </c:pt>
                <c:pt idx="2134">
                  <c:v>654.56999999999971</c:v>
                </c:pt>
                <c:pt idx="2135">
                  <c:v>654.745</c:v>
                </c:pt>
                <c:pt idx="2136">
                  <c:v>654.91899999999998</c:v>
                </c:pt>
                <c:pt idx="2137">
                  <c:v>655.09199999999998</c:v>
                </c:pt>
                <c:pt idx="2138">
                  <c:v>655.27</c:v>
                </c:pt>
                <c:pt idx="2139">
                  <c:v>655.44799999999975</c:v>
                </c:pt>
                <c:pt idx="2140">
                  <c:v>655.625</c:v>
                </c:pt>
                <c:pt idx="2141">
                  <c:v>655.80399999999997</c:v>
                </c:pt>
                <c:pt idx="2142">
                  <c:v>655.97800000000007</c:v>
                </c:pt>
                <c:pt idx="2143">
                  <c:v>656.149</c:v>
                </c:pt>
                <c:pt idx="2144">
                  <c:v>656.31999999999971</c:v>
                </c:pt>
                <c:pt idx="2145">
                  <c:v>656.49599999999998</c:v>
                </c:pt>
                <c:pt idx="2146">
                  <c:v>656.67600000000004</c:v>
                </c:pt>
                <c:pt idx="2147">
                  <c:v>656.85999999999979</c:v>
                </c:pt>
                <c:pt idx="2148">
                  <c:v>657.04</c:v>
                </c:pt>
                <c:pt idx="2149">
                  <c:v>657.22</c:v>
                </c:pt>
                <c:pt idx="2150">
                  <c:v>657.39800000000002</c:v>
                </c:pt>
                <c:pt idx="2151">
                  <c:v>657.57799999999997</c:v>
                </c:pt>
                <c:pt idx="2152">
                  <c:v>657.76299999999969</c:v>
                </c:pt>
                <c:pt idx="2153">
                  <c:v>657.94399999999996</c:v>
                </c:pt>
                <c:pt idx="2154">
                  <c:v>658.11799999999971</c:v>
                </c:pt>
                <c:pt idx="2155">
                  <c:v>658.29200000000003</c:v>
                </c:pt>
                <c:pt idx="2156">
                  <c:v>658.46499999999969</c:v>
                </c:pt>
                <c:pt idx="2157">
                  <c:v>658.64100000000008</c:v>
                </c:pt>
                <c:pt idx="2158">
                  <c:v>658.81799999999976</c:v>
                </c:pt>
                <c:pt idx="2159">
                  <c:v>658.995</c:v>
                </c:pt>
                <c:pt idx="2160">
                  <c:v>659.17200000000003</c:v>
                </c:pt>
                <c:pt idx="2161">
                  <c:v>659.34799999999962</c:v>
                </c:pt>
                <c:pt idx="2162">
                  <c:v>659.52300000000002</c:v>
                </c:pt>
                <c:pt idx="2163">
                  <c:v>659.70100000000002</c:v>
                </c:pt>
                <c:pt idx="2164">
                  <c:v>659.87599999999998</c:v>
                </c:pt>
                <c:pt idx="2165">
                  <c:v>660.048</c:v>
                </c:pt>
                <c:pt idx="2166">
                  <c:v>660.221</c:v>
                </c:pt>
                <c:pt idx="2167">
                  <c:v>660.39499999999998</c:v>
                </c:pt>
                <c:pt idx="2168">
                  <c:v>660.57100000000003</c:v>
                </c:pt>
                <c:pt idx="2169">
                  <c:v>660.74400000000003</c:v>
                </c:pt>
                <c:pt idx="2170">
                  <c:v>660.91599999999971</c:v>
                </c:pt>
                <c:pt idx="2171">
                  <c:v>661.09</c:v>
                </c:pt>
                <c:pt idx="2172">
                  <c:v>661.26199999999972</c:v>
                </c:pt>
                <c:pt idx="2173">
                  <c:v>661.43299999999977</c:v>
                </c:pt>
                <c:pt idx="2174">
                  <c:v>661.60799999999972</c:v>
                </c:pt>
                <c:pt idx="2175">
                  <c:v>661.78600000000006</c:v>
                </c:pt>
                <c:pt idx="2176">
                  <c:v>661.95999999999981</c:v>
                </c:pt>
                <c:pt idx="2177">
                  <c:v>662.13</c:v>
                </c:pt>
                <c:pt idx="2178">
                  <c:v>662.30199999999979</c:v>
                </c:pt>
                <c:pt idx="2179">
                  <c:v>662.46800000000007</c:v>
                </c:pt>
                <c:pt idx="2180">
                  <c:v>662.63499999999999</c:v>
                </c:pt>
                <c:pt idx="2181">
                  <c:v>662.80199999999979</c:v>
                </c:pt>
                <c:pt idx="2182">
                  <c:v>662.971</c:v>
                </c:pt>
                <c:pt idx="2183">
                  <c:v>663.13799999999969</c:v>
                </c:pt>
                <c:pt idx="2184">
                  <c:v>663.30199999999979</c:v>
                </c:pt>
                <c:pt idx="2185">
                  <c:v>663.46899999999982</c:v>
                </c:pt>
                <c:pt idx="2186">
                  <c:v>663.63499999999999</c:v>
                </c:pt>
                <c:pt idx="2187">
                  <c:v>663.80399999999997</c:v>
                </c:pt>
                <c:pt idx="2188">
                  <c:v>663.97400000000005</c:v>
                </c:pt>
                <c:pt idx="2189">
                  <c:v>664.14400000000001</c:v>
                </c:pt>
                <c:pt idx="2190">
                  <c:v>664.31299999999976</c:v>
                </c:pt>
                <c:pt idx="2191">
                  <c:v>664.48900000000003</c:v>
                </c:pt>
                <c:pt idx="2192">
                  <c:v>664.66699999999969</c:v>
                </c:pt>
                <c:pt idx="2193">
                  <c:v>664.83999999999969</c:v>
                </c:pt>
                <c:pt idx="2194">
                  <c:v>665.01400000000001</c:v>
                </c:pt>
                <c:pt idx="2195">
                  <c:v>665.18600000000004</c:v>
                </c:pt>
                <c:pt idx="2196">
                  <c:v>665.35999999999979</c:v>
                </c:pt>
                <c:pt idx="2197">
                  <c:v>665.53300000000002</c:v>
                </c:pt>
                <c:pt idx="2198">
                  <c:v>665.702</c:v>
                </c:pt>
                <c:pt idx="2199">
                  <c:v>665.8779999999997</c:v>
                </c:pt>
                <c:pt idx="2200">
                  <c:v>666.05899999999997</c:v>
                </c:pt>
                <c:pt idx="2201">
                  <c:v>666.24</c:v>
                </c:pt>
                <c:pt idx="2202">
                  <c:v>666.41800000000001</c:v>
                </c:pt>
                <c:pt idx="2203">
                  <c:v>666.59199999999998</c:v>
                </c:pt>
                <c:pt idx="2204">
                  <c:v>666.76499999999999</c:v>
                </c:pt>
                <c:pt idx="2205">
                  <c:v>666.9409999999998</c:v>
                </c:pt>
                <c:pt idx="2206">
                  <c:v>667.11799999999971</c:v>
                </c:pt>
                <c:pt idx="2207">
                  <c:v>667.29600000000005</c:v>
                </c:pt>
                <c:pt idx="2208">
                  <c:v>667.47400000000005</c:v>
                </c:pt>
                <c:pt idx="2209">
                  <c:v>667.649</c:v>
                </c:pt>
                <c:pt idx="2210">
                  <c:v>667.82199999999978</c:v>
                </c:pt>
                <c:pt idx="2211">
                  <c:v>667.99400000000003</c:v>
                </c:pt>
                <c:pt idx="2212">
                  <c:v>668.16699999999969</c:v>
                </c:pt>
                <c:pt idx="2213">
                  <c:v>668.33999999999969</c:v>
                </c:pt>
                <c:pt idx="2214">
                  <c:v>668.51299999999969</c:v>
                </c:pt>
                <c:pt idx="2215">
                  <c:v>668.69100000000003</c:v>
                </c:pt>
                <c:pt idx="2216">
                  <c:v>668.87099999999998</c:v>
                </c:pt>
                <c:pt idx="2217">
                  <c:v>669.05599999999981</c:v>
                </c:pt>
                <c:pt idx="2218">
                  <c:v>669.24099999999999</c:v>
                </c:pt>
                <c:pt idx="2219">
                  <c:v>669.42499999999973</c:v>
                </c:pt>
                <c:pt idx="2220">
                  <c:v>669.60199999999998</c:v>
                </c:pt>
                <c:pt idx="2221">
                  <c:v>669.77600000000007</c:v>
                </c:pt>
                <c:pt idx="2222">
                  <c:v>669.94799999999975</c:v>
                </c:pt>
                <c:pt idx="2223">
                  <c:v>670.12</c:v>
                </c:pt>
                <c:pt idx="2224">
                  <c:v>670.29200000000003</c:v>
                </c:pt>
                <c:pt idx="2225">
                  <c:v>670.46399999999971</c:v>
                </c:pt>
                <c:pt idx="2226">
                  <c:v>670.63900000000001</c:v>
                </c:pt>
                <c:pt idx="2227">
                  <c:v>670.81499999999983</c:v>
                </c:pt>
                <c:pt idx="2228">
                  <c:v>670.98599999999999</c:v>
                </c:pt>
                <c:pt idx="2229">
                  <c:v>671.15800000000002</c:v>
                </c:pt>
                <c:pt idx="2230">
                  <c:v>671.33099999999979</c:v>
                </c:pt>
                <c:pt idx="2231">
                  <c:v>671.5029999999997</c:v>
                </c:pt>
                <c:pt idx="2232">
                  <c:v>671.67899999999997</c:v>
                </c:pt>
                <c:pt idx="2233">
                  <c:v>671.85599999999977</c:v>
                </c:pt>
                <c:pt idx="2234">
                  <c:v>672.02699999999982</c:v>
                </c:pt>
                <c:pt idx="2235">
                  <c:v>672.2</c:v>
                </c:pt>
                <c:pt idx="2236">
                  <c:v>672.37400000000002</c:v>
                </c:pt>
                <c:pt idx="2237">
                  <c:v>672.54899999999998</c:v>
                </c:pt>
                <c:pt idx="2238">
                  <c:v>672.726</c:v>
                </c:pt>
                <c:pt idx="2239">
                  <c:v>672.90199999999982</c:v>
                </c:pt>
                <c:pt idx="2240">
                  <c:v>673.077</c:v>
                </c:pt>
                <c:pt idx="2241">
                  <c:v>673.25099999999998</c:v>
                </c:pt>
                <c:pt idx="2242">
                  <c:v>673.4259999999997</c:v>
                </c:pt>
                <c:pt idx="2243">
                  <c:v>673.60500000000002</c:v>
                </c:pt>
                <c:pt idx="2244">
                  <c:v>673.78200000000004</c:v>
                </c:pt>
                <c:pt idx="2245">
                  <c:v>673.95999999999981</c:v>
                </c:pt>
                <c:pt idx="2246">
                  <c:v>674.13300000000004</c:v>
                </c:pt>
                <c:pt idx="2247">
                  <c:v>674.303</c:v>
                </c:pt>
                <c:pt idx="2248">
                  <c:v>674.47299999999996</c:v>
                </c:pt>
                <c:pt idx="2249">
                  <c:v>674.64400000000001</c:v>
                </c:pt>
                <c:pt idx="2250">
                  <c:v>674.81799999999976</c:v>
                </c:pt>
                <c:pt idx="2251">
                  <c:v>674.99099999999999</c:v>
                </c:pt>
                <c:pt idx="2252">
                  <c:v>675.16699999999969</c:v>
                </c:pt>
                <c:pt idx="2253">
                  <c:v>675.34599999999978</c:v>
                </c:pt>
                <c:pt idx="2254">
                  <c:v>675.52099999999996</c:v>
                </c:pt>
                <c:pt idx="2255">
                  <c:v>675.69200000000001</c:v>
                </c:pt>
                <c:pt idx="2256">
                  <c:v>675.86199999999985</c:v>
                </c:pt>
                <c:pt idx="2257">
                  <c:v>676.03800000000001</c:v>
                </c:pt>
                <c:pt idx="2258">
                  <c:v>676.21800000000007</c:v>
                </c:pt>
                <c:pt idx="2259">
                  <c:v>676.39499999999998</c:v>
                </c:pt>
                <c:pt idx="2260">
                  <c:v>676.5659999999998</c:v>
                </c:pt>
                <c:pt idx="2261">
                  <c:v>676.73800000000006</c:v>
                </c:pt>
                <c:pt idx="2262">
                  <c:v>676.90800000000002</c:v>
                </c:pt>
                <c:pt idx="2263">
                  <c:v>677.08100000000002</c:v>
                </c:pt>
                <c:pt idx="2264">
                  <c:v>677.25400000000002</c:v>
                </c:pt>
                <c:pt idx="2265">
                  <c:v>677.4259999999997</c:v>
                </c:pt>
                <c:pt idx="2266">
                  <c:v>677.59799999999996</c:v>
                </c:pt>
                <c:pt idx="2267">
                  <c:v>677.77300000000002</c:v>
                </c:pt>
                <c:pt idx="2268">
                  <c:v>677.94999999999982</c:v>
                </c:pt>
                <c:pt idx="2269">
                  <c:v>678.13300000000004</c:v>
                </c:pt>
                <c:pt idx="2270">
                  <c:v>678.31199999999978</c:v>
                </c:pt>
                <c:pt idx="2271">
                  <c:v>678.48500000000001</c:v>
                </c:pt>
                <c:pt idx="2272">
                  <c:v>678.6569999999997</c:v>
                </c:pt>
                <c:pt idx="2273">
                  <c:v>678.8299999999997</c:v>
                </c:pt>
                <c:pt idx="2274">
                  <c:v>679.0029999999997</c:v>
                </c:pt>
                <c:pt idx="2275">
                  <c:v>679.17499999999995</c:v>
                </c:pt>
                <c:pt idx="2276">
                  <c:v>679.34599999999978</c:v>
                </c:pt>
                <c:pt idx="2277">
                  <c:v>679.51900000000001</c:v>
                </c:pt>
                <c:pt idx="2278">
                  <c:v>679.69</c:v>
                </c:pt>
                <c:pt idx="2279">
                  <c:v>679.86199999999985</c:v>
                </c:pt>
                <c:pt idx="2280">
                  <c:v>680.03500000000008</c:v>
                </c:pt>
                <c:pt idx="2281">
                  <c:v>680.20800000000008</c:v>
                </c:pt>
                <c:pt idx="2282">
                  <c:v>680.38</c:v>
                </c:pt>
                <c:pt idx="2283">
                  <c:v>680.55399999999997</c:v>
                </c:pt>
                <c:pt idx="2284">
                  <c:v>680.72699999999998</c:v>
                </c:pt>
                <c:pt idx="2285">
                  <c:v>680.90199999999982</c:v>
                </c:pt>
                <c:pt idx="2286">
                  <c:v>681.07500000000005</c:v>
                </c:pt>
                <c:pt idx="2287">
                  <c:v>681.24900000000002</c:v>
                </c:pt>
                <c:pt idx="2288">
                  <c:v>681.42399999999998</c:v>
                </c:pt>
                <c:pt idx="2289">
                  <c:v>681.59900000000005</c:v>
                </c:pt>
                <c:pt idx="2290">
                  <c:v>681.77200000000005</c:v>
                </c:pt>
                <c:pt idx="2291">
                  <c:v>681.94299999999976</c:v>
                </c:pt>
                <c:pt idx="2292">
                  <c:v>682.11599999999999</c:v>
                </c:pt>
                <c:pt idx="2293">
                  <c:v>682.28899999999999</c:v>
                </c:pt>
                <c:pt idx="2294">
                  <c:v>682.46499999999969</c:v>
                </c:pt>
                <c:pt idx="2295">
                  <c:v>682.64</c:v>
                </c:pt>
                <c:pt idx="2296">
                  <c:v>682.81299999999976</c:v>
                </c:pt>
                <c:pt idx="2297">
                  <c:v>682.98700000000008</c:v>
                </c:pt>
                <c:pt idx="2298">
                  <c:v>683.15899999999999</c:v>
                </c:pt>
                <c:pt idx="2299">
                  <c:v>683.33199999999977</c:v>
                </c:pt>
                <c:pt idx="2300">
                  <c:v>683.50099999999998</c:v>
                </c:pt>
                <c:pt idx="2301">
                  <c:v>683.66800000000001</c:v>
                </c:pt>
                <c:pt idx="2302">
                  <c:v>683.83999999999969</c:v>
                </c:pt>
                <c:pt idx="2303">
                  <c:v>684.01400000000001</c:v>
                </c:pt>
                <c:pt idx="2304">
                  <c:v>684.18900000000008</c:v>
                </c:pt>
                <c:pt idx="2305">
                  <c:v>684.36300000000006</c:v>
                </c:pt>
                <c:pt idx="2306">
                  <c:v>684.53600000000006</c:v>
                </c:pt>
                <c:pt idx="2307">
                  <c:v>684.70800000000008</c:v>
                </c:pt>
                <c:pt idx="2308">
                  <c:v>684.88200000000006</c:v>
                </c:pt>
                <c:pt idx="2309">
                  <c:v>685.053</c:v>
                </c:pt>
                <c:pt idx="2310">
                  <c:v>685.22400000000005</c:v>
                </c:pt>
                <c:pt idx="2311">
                  <c:v>685.39800000000002</c:v>
                </c:pt>
                <c:pt idx="2312">
                  <c:v>685.57500000000005</c:v>
                </c:pt>
                <c:pt idx="2313">
                  <c:v>685.75400000000002</c:v>
                </c:pt>
                <c:pt idx="2314">
                  <c:v>685.93399999999997</c:v>
                </c:pt>
                <c:pt idx="2315">
                  <c:v>686.10599999999999</c:v>
                </c:pt>
                <c:pt idx="2316">
                  <c:v>686.279</c:v>
                </c:pt>
                <c:pt idx="2317">
                  <c:v>686.45099999999979</c:v>
                </c:pt>
                <c:pt idx="2318">
                  <c:v>686.62400000000002</c:v>
                </c:pt>
                <c:pt idx="2319">
                  <c:v>686.79899999999998</c:v>
                </c:pt>
                <c:pt idx="2320">
                  <c:v>686.97699999999998</c:v>
                </c:pt>
                <c:pt idx="2321">
                  <c:v>687.15599999999972</c:v>
                </c:pt>
                <c:pt idx="2322">
                  <c:v>687.33199999999977</c:v>
                </c:pt>
                <c:pt idx="2323">
                  <c:v>687.50900000000001</c:v>
                </c:pt>
                <c:pt idx="2324">
                  <c:v>687.68200000000002</c:v>
                </c:pt>
                <c:pt idx="2325">
                  <c:v>687.85599999999977</c:v>
                </c:pt>
                <c:pt idx="2326">
                  <c:v>688.02800000000002</c:v>
                </c:pt>
                <c:pt idx="2327">
                  <c:v>688.20100000000002</c:v>
                </c:pt>
                <c:pt idx="2328">
                  <c:v>688.37599999999998</c:v>
                </c:pt>
                <c:pt idx="2329">
                  <c:v>688.55199999999979</c:v>
                </c:pt>
                <c:pt idx="2330">
                  <c:v>688.72400000000005</c:v>
                </c:pt>
                <c:pt idx="2331">
                  <c:v>688.89300000000003</c:v>
                </c:pt>
                <c:pt idx="2332">
                  <c:v>689.06199999999978</c:v>
                </c:pt>
                <c:pt idx="2333">
                  <c:v>689.23599999999999</c:v>
                </c:pt>
                <c:pt idx="2334">
                  <c:v>689.40800000000002</c:v>
                </c:pt>
                <c:pt idx="2335">
                  <c:v>689.57400000000007</c:v>
                </c:pt>
                <c:pt idx="2336">
                  <c:v>689.74199999999996</c:v>
                </c:pt>
                <c:pt idx="2337">
                  <c:v>689.90899999999999</c:v>
                </c:pt>
                <c:pt idx="2338">
                  <c:v>690.07899999999995</c:v>
                </c:pt>
                <c:pt idx="2339">
                  <c:v>690.25099999999998</c:v>
                </c:pt>
                <c:pt idx="2340">
                  <c:v>690.43099999999981</c:v>
                </c:pt>
                <c:pt idx="2341">
                  <c:v>690.60799999999972</c:v>
                </c:pt>
                <c:pt idx="2342">
                  <c:v>690.78200000000004</c:v>
                </c:pt>
                <c:pt idx="2343">
                  <c:v>690.95199999999977</c:v>
                </c:pt>
                <c:pt idx="2344">
                  <c:v>691.12300000000005</c:v>
                </c:pt>
                <c:pt idx="2345">
                  <c:v>691.29300000000001</c:v>
                </c:pt>
                <c:pt idx="2346">
                  <c:v>691.46599999999978</c:v>
                </c:pt>
                <c:pt idx="2347">
                  <c:v>691.63900000000001</c:v>
                </c:pt>
                <c:pt idx="2348">
                  <c:v>691.80699999999979</c:v>
                </c:pt>
                <c:pt idx="2349">
                  <c:v>691.98099999999999</c:v>
                </c:pt>
                <c:pt idx="2350">
                  <c:v>692.15800000000002</c:v>
                </c:pt>
                <c:pt idx="2351">
                  <c:v>692.33400000000006</c:v>
                </c:pt>
                <c:pt idx="2352">
                  <c:v>692.505</c:v>
                </c:pt>
                <c:pt idx="2353">
                  <c:v>692.67600000000004</c:v>
                </c:pt>
                <c:pt idx="2354">
                  <c:v>692.84399999999982</c:v>
                </c:pt>
                <c:pt idx="2355">
                  <c:v>693.01400000000001</c:v>
                </c:pt>
                <c:pt idx="2356">
                  <c:v>693.18700000000001</c:v>
                </c:pt>
                <c:pt idx="2357">
                  <c:v>693.35999999999979</c:v>
                </c:pt>
                <c:pt idx="2358">
                  <c:v>693.53099999999972</c:v>
                </c:pt>
                <c:pt idx="2359">
                  <c:v>693.702</c:v>
                </c:pt>
                <c:pt idx="2360">
                  <c:v>693.87099999999998</c:v>
                </c:pt>
                <c:pt idx="2361">
                  <c:v>694.03899999999999</c:v>
                </c:pt>
                <c:pt idx="2362">
                  <c:v>694.21400000000006</c:v>
                </c:pt>
                <c:pt idx="2363">
                  <c:v>694.38900000000001</c:v>
                </c:pt>
                <c:pt idx="2364">
                  <c:v>694.56799999999976</c:v>
                </c:pt>
                <c:pt idx="2365">
                  <c:v>694.74800000000005</c:v>
                </c:pt>
                <c:pt idx="2366">
                  <c:v>694.92399999999998</c:v>
                </c:pt>
                <c:pt idx="2367">
                  <c:v>695.09699999999998</c:v>
                </c:pt>
                <c:pt idx="2368">
                  <c:v>695.26499999999999</c:v>
                </c:pt>
                <c:pt idx="2369">
                  <c:v>695.43399999999997</c:v>
                </c:pt>
                <c:pt idx="2370">
                  <c:v>695.6</c:v>
                </c:pt>
                <c:pt idx="2371">
                  <c:v>695.76900000000001</c:v>
                </c:pt>
                <c:pt idx="2372">
                  <c:v>695.93999999999983</c:v>
                </c:pt>
                <c:pt idx="2373">
                  <c:v>696.11</c:v>
                </c:pt>
                <c:pt idx="2374">
                  <c:v>696.27800000000002</c:v>
                </c:pt>
                <c:pt idx="2375">
                  <c:v>696.44699999999978</c:v>
                </c:pt>
                <c:pt idx="2376">
                  <c:v>696.61799999999971</c:v>
                </c:pt>
                <c:pt idx="2377">
                  <c:v>696.79100000000005</c:v>
                </c:pt>
                <c:pt idx="2378">
                  <c:v>696.96899999999982</c:v>
                </c:pt>
                <c:pt idx="2379">
                  <c:v>697.14400000000001</c:v>
                </c:pt>
                <c:pt idx="2380">
                  <c:v>697.3159999999998</c:v>
                </c:pt>
                <c:pt idx="2381">
                  <c:v>697.48700000000008</c:v>
                </c:pt>
                <c:pt idx="2382">
                  <c:v>697.65499999999997</c:v>
                </c:pt>
                <c:pt idx="2383">
                  <c:v>697.82499999999982</c:v>
                </c:pt>
                <c:pt idx="2384">
                  <c:v>697.99199999999996</c:v>
                </c:pt>
                <c:pt idx="2385">
                  <c:v>698.16199999999981</c:v>
                </c:pt>
                <c:pt idx="2386">
                  <c:v>698.33099999999979</c:v>
                </c:pt>
                <c:pt idx="2387">
                  <c:v>698.49800000000005</c:v>
                </c:pt>
                <c:pt idx="2388">
                  <c:v>698.66800000000001</c:v>
                </c:pt>
                <c:pt idx="2389">
                  <c:v>698.83899999999971</c:v>
                </c:pt>
                <c:pt idx="2390">
                  <c:v>699.01</c:v>
                </c:pt>
                <c:pt idx="2391">
                  <c:v>699.17700000000002</c:v>
                </c:pt>
                <c:pt idx="2392">
                  <c:v>699.34699999999975</c:v>
                </c:pt>
                <c:pt idx="2393">
                  <c:v>699.51900000000001</c:v>
                </c:pt>
                <c:pt idx="2394">
                  <c:v>699.69100000000003</c:v>
                </c:pt>
                <c:pt idx="2395">
                  <c:v>699.86499999999978</c:v>
                </c:pt>
                <c:pt idx="2396">
                  <c:v>700.04199999999969</c:v>
                </c:pt>
                <c:pt idx="2397">
                  <c:v>700.21500000000003</c:v>
                </c:pt>
                <c:pt idx="2398">
                  <c:v>700.39</c:v>
                </c:pt>
                <c:pt idx="2399">
                  <c:v>700.56499999999983</c:v>
                </c:pt>
                <c:pt idx="2400">
                  <c:v>700.74700000000007</c:v>
                </c:pt>
                <c:pt idx="2401">
                  <c:v>700.93099999999981</c:v>
                </c:pt>
                <c:pt idx="2402">
                  <c:v>701.10900000000004</c:v>
                </c:pt>
                <c:pt idx="2403">
                  <c:v>701.28</c:v>
                </c:pt>
                <c:pt idx="2404">
                  <c:v>701.44900000000007</c:v>
                </c:pt>
                <c:pt idx="2405">
                  <c:v>701.62200000000007</c:v>
                </c:pt>
                <c:pt idx="2406">
                  <c:v>701.79600000000005</c:v>
                </c:pt>
                <c:pt idx="2407">
                  <c:v>701.97</c:v>
                </c:pt>
                <c:pt idx="2408">
                  <c:v>702.14100000000008</c:v>
                </c:pt>
                <c:pt idx="2409">
                  <c:v>702.31400000000008</c:v>
                </c:pt>
                <c:pt idx="2410">
                  <c:v>702.49400000000003</c:v>
                </c:pt>
                <c:pt idx="2411">
                  <c:v>702.67000000000007</c:v>
                </c:pt>
                <c:pt idx="2412">
                  <c:v>702.84799999999962</c:v>
                </c:pt>
                <c:pt idx="2413">
                  <c:v>703.029</c:v>
                </c:pt>
                <c:pt idx="2414">
                  <c:v>703.21100000000001</c:v>
                </c:pt>
                <c:pt idx="2415">
                  <c:v>703.38599999999997</c:v>
                </c:pt>
                <c:pt idx="2416">
                  <c:v>703.55999999999983</c:v>
                </c:pt>
                <c:pt idx="2417">
                  <c:v>703.73800000000006</c:v>
                </c:pt>
                <c:pt idx="2418">
                  <c:v>703.91199999999981</c:v>
                </c:pt>
                <c:pt idx="2419">
                  <c:v>704.08600000000001</c:v>
                </c:pt>
                <c:pt idx="2420">
                  <c:v>704.26</c:v>
                </c:pt>
                <c:pt idx="2421">
                  <c:v>704.43000000000006</c:v>
                </c:pt>
                <c:pt idx="2422">
                  <c:v>704.60199999999998</c:v>
                </c:pt>
                <c:pt idx="2423">
                  <c:v>704.77300000000002</c:v>
                </c:pt>
                <c:pt idx="2424">
                  <c:v>704.94399999999996</c:v>
                </c:pt>
                <c:pt idx="2425">
                  <c:v>705.11500000000001</c:v>
                </c:pt>
                <c:pt idx="2426">
                  <c:v>705.28300000000002</c:v>
                </c:pt>
                <c:pt idx="2427">
                  <c:v>705.45399999999972</c:v>
                </c:pt>
                <c:pt idx="2428">
                  <c:v>705.62599999999998</c:v>
                </c:pt>
                <c:pt idx="2429">
                  <c:v>705.79700000000003</c:v>
                </c:pt>
                <c:pt idx="2430">
                  <c:v>705.97</c:v>
                </c:pt>
                <c:pt idx="2431">
                  <c:v>706.14199999999983</c:v>
                </c:pt>
                <c:pt idx="2432">
                  <c:v>706.31099999999969</c:v>
                </c:pt>
                <c:pt idx="2433">
                  <c:v>706.47900000000004</c:v>
                </c:pt>
                <c:pt idx="2434">
                  <c:v>706.65</c:v>
                </c:pt>
                <c:pt idx="2435">
                  <c:v>706.82299999999975</c:v>
                </c:pt>
                <c:pt idx="2436">
                  <c:v>707.00099999999998</c:v>
                </c:pt>
                <c:pt idx="2437">
                  <c:v>707.18100000000004</c:v>
                </c:pt>
                <c:pt idx="2438">
                  <c:v>707.3589999999997</c:v>
                </c:pt>
                <c:pt idx="2439">
                  <c:v>707.53300000000002</c:v>
                </c:pt>
                <c:pt idx="2440">
                  <c:v>707.70600000000002</c:v>
                </c:pt>
                <c:pt idx="2441">
                  <c:v>707.8779999999997</c:v>
                </c:pt>
                <c:pt idx="2442">
                  <c:v>708.053</c:v>
                </c:pt>
                <c:pt idx="2443">
                  <c:v>708.22800000000007</c:v>
                </c:pt>
                <c:pt idx="2444">
                  <c:v>708.4</c:v>
                </c:pt>
                <c:pt idx="2445">
                  <c:v>708.57500000000005</c:v>
                </c:pt>
                <c:pt idx="2446">
                  <c:v>708.74800000000005</c:v>
                </c:pt>
                <c:pt idx="2447">
                  <c:v>708.9219999999998</c:v>
                </c:pt>
                <c:pt idx="2448">
                  <c:v>709.09699999999998</c:v>
                </c:pt>
                <c:pt idx="2449">
                  <c:v>709.27099999999996</c:v>
                </c:pt>
                <c:pt idx="2450">
                  <c:v>709.4459999999998</c:v>
                </c:pt>
                <c:pt idx="2451">
                  <c:v>709.61799999999971</c:v>
                </c:pt>
                <c:pt idx="2452">
                  <c:v>709.78899999999999</c:v>
                </c:pt>
                <c:pt idx="2453">
                  <c:v>709.96199999999976</c:v>
                </c:pt>
                <c:pt idx="2454">
                  <c:v>710.13599999999997</c:v>
                </c:pt>
                <c:pt idx="2455">
                  <c:v>710.30799999999977</c:v>
                </c:pt>
                <c:pt idx="2456">
                  <c:v>710.48099999999999</c:v>
                </c:pt>
                <c:pt idx="2457">
                  <c:v>710.6569999999997</c:v>
                </c:pt>
                <c:pt idx="2458">
                  <c:v>710.83300000000008</c:v>
                </c:pt>
                <c:pt idx="2459">
                  <c:v>711.00599999999997</c:v>
                </c:pt>
                <c:pt idx="2460">
                  <c:v>711.17700000000002</c:v>
                </c:pt>
                <c:pt idx="2461">
                  <c:v>711.34699999999975</c:v>
                </c:pt>
                <c:pt idx="2462">
                  <c:v>711.51499999999999</c:v>
                </c:pt>
                <c:pt idx="2463">
                  <c:v>711.68799999999999</c:v>
                </c:pt>
                <c:pt idx="2464">
                  <c:v>711.85999999999979</c:v>
                </c:pt>
                <c:pt idx="2465">
                  <c:v>712.03500000000008</c:v>
                </c:pt>
                <c:pt idx="2466">
                  <c:v>712.21400000000006</c:v>
                </c:pt>
                <c:pt idx="2467">
                  <c:v>712.39400000000001</c:v>
                </c:pt>
                <c:pt idx="2468">
                  <c:v>712.56999999999971</c:v>
                </c:pt>
                <c:pt idx="2469">
                  <c:v>712.73599999999999</c:v>
                </c:pt>
                <c:pt idx="2470">
                  <c:v>712.904</c:v>
                </c:pt>
                <c:pt idx="2471">
                  <c:v>713.072</c:v>
                </c:pt>
                <c:pt idx="2472">
                  <c:v>713.24199999999996</c:v>
                </c:pt>
                <c:pt idx="2473">
                  <c:v>713.41300000000001</c:v>
                </c:pt>
                <c:pt idx="2474">
                  <c:v>713.59</c:v>
                </c:pt>
                <c:pt idx="2475">
                  <c:v>713.76499999999999</c:v>
                </c:pt>
                <c:pt idx="2476">
                  <c:v>713.93999999999983</c:v>
                </c:pt>
                <c:pt idx="2477">
                  <c:v>714.11300000000006</c:v>
                </c:pt>
                <c:pt idx="2478">
                  <c:v>714.28899999999999</c:v>
                </c:pt>
                <c:pt idx="2479">
                  <c:v>714.46599999999978</c:v>
                </c:pt>
                <c:pt idx="2480">
                  <c:v>714.64400000000001</c:v>
                </c:pt>
                <c:pt idx="2481">
                  <c:v>714.81899999999996</c:v>
                </c:pt>
                <c:pt idx="2482">
                  <c:v>714.99700000000007</c:v>
                </c:pt>
                <c:pt idx="2483">
                  <c:v>715.17399999999998</c:v>
                </c:pt>
                <c:pt idx="2484">
                  <c:v>715.34699999999975</c:v>
                </c:pt>
                <c:pt idx="2485">
                  <c:v>715.51900000000001</c:v>
                </c:pt>
                <c:pt idx="2486">
                  <c:v>715.68700000000001</c:v>
                </c:pt>
                <c:pt idx="2487">
                  <c:v>715.85300000000007</c:v>
                </c:pt>
                <c:pt idx="2488">
                  <c:v>716.02199999999971</c:v>
                </c:pt>
                <c:pt idx="2489">
                  <c:v>716.197</c:v>
                </c:pt>
                <c:pt idx="2490">
                  <c:v>716.37300000000005</c:v>
                </c:pt>
                <c:pt idx="2491">
                  <c:v>716.5469999999998</c:v>
                </c:pt>
                <c:pt idx="2492">
                  <c:v>716.71900000000005</c:v>
                </c:pt>
                <c:pt idx="2493">
                  <c:v>716.88799999999969</c:v>
                </c:pt>
                <c:pt idx="2494">
                  <c:v>717.05599999999981</c:v>
                </c:pt>
                <c:pt idx="2495">
                  <c:v>717.226</c:v>
                </c:pt>
                <c:pt idx="2496">
                  <c:v>717.40499999999997</c:v>
                </c:pt>
                <c:pt idx="2497">
                  <c:v>717.58100000000002</c:v>
                </c:pt>
                <c:pt idx="2498">
                  <c:v>717.755</c:v>
                </c:pt>
                <c:pt idx="2499">
                  <c:v>717.928</c:v>
                </c:pt>
                <c:pt idx="2500">
                  <c:v>718.10199999999998</c:v>
                </c:pt>
                <c:pt idx="2501">
                  <c:v>718.27700000000004</c:v>
                </c:pt>
                <c:pt idx="2502">
                  <c:v>718.45199999999977</c:v>
                </c:pt>
                <c:pt idx="2503">
                  <c:v>718.62300000000005</c:v>
                </c:pt>
                <c:pt idx="2504">
                  <c:v>718.79200000000003</c:v>
                </c:pt>
                <c:pt idx="2505">
                  <c:v>718.95800000000008</c:v>
                </c:pt>
                <c:pt idx="2506">
                  <c:v>719.12099999999998</c:v>
                </c:pt>
                <c:pt idx="2507">
                  <c:v>719.28800000000001</c:v>
                </c:pt>
                <c:pt idx="2508">
                  <c:v>719.45800000000008</c:v>
                </c:pt>
                <c:pt idx="2509">
                  <c:v>719.62599999999998</c:v>
                </c:pt>
                <c:pt idx="2510">
                  <c:v>719.79600000000005</c:v>
                </c:pt>
                <c:pt idx="2511">
                  <c:v>719.96399999999971</c:v>
                </c:pt>
                <c:pt idx="2512">
                  <c:v>720.13400000000001</c:v>
                </c:pt>
                <c:pt idx="2513">
                  <c:v>720.30399999999997</c:v>
                </c:pt>
                <c:pt idx="2514">
                  <c:v>720.476</c:v>
                </c:pt>
                <c:pt idx="2515">
                  <c:v>720.64599999999996</c:v>
                </c:pt>
                <c:pt idx="2516">
                  <c:v>720.8159999999998</c:v>
                </c:pt>
                <c:pt idx="2517">
                  <c:v>720.98400000000004</c:v>
                </c:pt>
                <c:pt idx="2518">
                  <c:v>721.15599999999972</c:v>
                </c:pt>
                <c:pt idx="2519">
                  <c:v>721.33099999999979</c:v>
                </c:pt>
                <c:pt idx="2520">
                  <c:v>721.505</c:v>
                </c:pt>
                <c:pt idx="2521">
                  <c:v>721.67499999999995</c:v>
                </c:pt>
                <c:pt idx="2522">
                  <c:v>721.8449999999998</c:v>
                </c:pt>
                <c:pt idx="2523">
                  <c:v>722.01299999999969</c:v>
                </c:pt>
                <c:pt idx="2524">
                  <c:v>722.18499999999995</c:v>
                </c:pt>
                <c:pt idx="2525">
                  <c:v>722.35799999999949</c:v>
                </c:pt>
                <c:pt idx="2526">
                  <c:v>722.53699999999981</c:v>
                </c:pt>
                <c:pt idx="2527">
                  <c:v>722.71699999999998</c:v>
                </c:pt>
                <c:pt idx="2528">
                  <c:v>722.89699999999971</c:v>
                </c:pt>
                <c:pt idx="2529">
                  <c:v>723.08400000000006</c:v>
                </c:pt>
                <c:pt idx="2530">
                  <c:v>723.26900000000001</c:v>
                </c:pt>
                <c:pt idx="2531">
                  <c:v>723.45099999999979</c:v>
                </c:pt>
                <c:pt idx="2532">
                  <c:v>723.62699999999973</c:v>
                </c:pt>
                <c:pt idx="2533">
                  <c:v>723.80399999999997</c:v>
                </c:pt>
                <c:pt idx="2534">
                  <c:v>723.97900000000004</c:v>
                </c:pt>
                <c:pt idx="2535">
                  <c:v>724.15300000000002</c:v>
                </c:pt>
                <c:pt idx="2536">
                  <c:v>724.3299999999997</c:v>
                </c:pt>
                <c:pt idx="2537">
                  <c:v>724.50800000000004</c:v>
                </c:pt>
                <c:pt idx="2538">
                  <c:v>724.68799999999999</c:v>
                </c:pt>
                <c:pt idx="2539">
                  <c:v>724.86199999999985</c:v>
                </c:pt>
                <c:pt idx="2540">
                  <c:v>725.03500000000008</c:v>
                </c:pt>
                <c:pt idx="2541">
                  <c:v>725.20600000000002</c:v>
                </c:pt>
                <c:pt idx="2542">
                  <c:v>725.37300000000005</c:v>
                </c:pt>
                <c:pt idx="2543">
                  <c:v>725.54399999999998</c:v>
                </c:pt>
                <c:pt idx="2544">
                  <c:v>725.71299999999997</c:v>
                </c:pt>
                <c:pt idx="2545">
                  <c:v>725.88</c:v>
                </c:pt>
                <c:pt idx="2546">
                  <c:v>726.04899999999998</c:v>
                </c:pt>
                <c:pt idx="2547">
                  <c:v>726.22</c:v>
                </c:pt>
                <c:pt idx="2548">
                  <c:v>726.39100000000008</c:v>
                </c:pt>
                <c:pt idx="2549">
                  <c:v>726.56199999999978</c:v>
                </c:pt>
                <c:pt idx="2550">
                  <c:v>726.73299999999972</c:v>
                </c:pt>
                <c:pt idx="2551">
                  <c:v>726.90899999999999</c:v>
                </c:pt>
                <c:pt idx="2552">
                  <c:v>727.08300000000008</c:v>
                </c:pt>
                <c:pt idx="2553">
                  <c:v>727.25599999999997</c:v>
                </c:pt>
                <c:pt idx="2554">
                  <c:v>727.42899999999997</c:v>
                </c:pt>
                <c:pt idx="2555">
                  <c:v>727.60300000000007</c:v>
                </c:pt>
                <c:pt idx="2556">
                  <c:v>727.77800000000002</c:v>
                </c:pt>
                <c:pt idx="2557">
                  <c:v>727.95099999999979</c:v>
                </c:pt>
                <c:pt idx="2558">
                  <c:v>728.125</c:v>
                </c:pt>
                <c:pt idx="2559">
                  <c:v>728.29899999999998</c:v>
                </c:pt>
                <c:pt idx="2560">
                  <c:v>728.46899999999982</c:v>
                </c:pt>
                <c:pt idx="2561">
                  <c:v>728.64</c:v>
                </c:pt>
                <c:pt idx="2562">
                  <c:v>728.80999999999983</c:v>
                </c:pt>
                <c:pt idx="2563">
                  <c:v>728.98099999999999</c:v>
                </c:pt>
                <c:pt idx="2564">
                  <c:v>729.15599999999972</c:v>
                </c:pt>
                <c:pt idx="2565">
                  <c:v>729.33199999999977</c:v>
                </c:pt>
                <c:pt idx="2566">
                  <c:v>729.50700000000006</c:v>
                </c:pt>
                <c:pt idx="2567">
                  <c:v>729.68499999999995</c:v>
                </c:pt>
                <c:pt idx="2568">
                  <c:v>729.86399999999981</c:v>
                </c:pt>
                <c:pt idx="2569">
                  <c:v>730.0469999999998</c:v>
                </c:pt>
                <c:pt idx="2570">
                  <c:v>730.226</c:v>
                </c:pt>
                <c:pt idx="2571">
                  <c:v>730.399</c:v>
                </c:pt>
                <c:pt idx="2572">
                  <c:v>730.56899999999996</c:v>
                </c:pt>
                <c:pt idx="2573">
                  <c:v>730.73900000000003</c:v>
                </c:pt>
                <c:pt idx="2574">
                  <c:v>730.9069999999997</c:v>
                </c:pt>
                <c:pt idx="2575">
                  <c:v>731.07799999999997</c:v>
                </c:pt>
                <c:pt idx="2576">
                  <c:v>731.24900000000002</c:v>
                </c:pt>
                <c:pt idx="2577">
                  <c:v>731.42499999999973</c:v>
                </c:pt>
                <c:pt idx="2578">
                  <c:v>731.601</c:v>
                </c:pt>
                <c:pt idx="2579">
                  <c:v>731.77300000000002</c:v>
                </c:pt>
                <c:pt idx="2580">
                  <c:v>731.94399999999996</c:v>
                </c:pt>
                <c:pt idx="2581">
                  <c:v>732.11599999999999</c:v>
                </c:pt>
                <c:pt idx="2582">
                  <c:v>732.29100000000005</c:v>
                </c:pt>
                <c:pt idx="2583">
                  <c:v>732.46199999999976</c:v>
                </c:pt>
                <c:pt idx="2584">
                  <c:v>732.63</c:v>
                </c:pt>
                <c:pt idx="2585">
                  <c:v>732.8</c:v>
                </c:pt>
                <c:pt idx="2586">
                  <c:v>732.97400000000005</c:v>
                </c:pt>
                <c:pt idx="2587">
                  <c:v>733.15100000000007</c:v>
                </c:pt>
                <c:pt idx="2588">
                  <c:v>733.32599999999979</c:v>
                </c:pt>
                <c:pt idx="2589">
                  <c:v>733.49800000000005</c:v>
                </c:pt>
                <c:pt idx="2590">
                  <c:v>733.66599999999971</c:v>
                </c:pt>
                <c:pt idx="2591">
                  <c:v>733.83499999999981</c:v>
                </c:pt>
                <c:pt idx="2592">
                  <c:v>734.00800000000004</c:v>
                </c:pt>
                <c:pt idx="2593">
                  <c:v>734.18100000000004</c:v>
                </c:pt>
                <c:pt idx="2594">
                  <c:v>734.35300000000007</c:v>
                </c:pt>
                <c:pt idx="2595">
                  <c:v>734.52800000000002</c:v>
                </c:pt>
                <c:pt idx="2596">
                  <c:v>734.70100000000002</c:v>
                </c:pt>
                <c:pt idx="2597">
                  <c:v>734.87400000000002</c:v>
                </c:pt>
                <c:pt idx="2598">
                  <c:v>735.04599999999982</c:v>
                </c:pt>
                <c:pt idx="2599">
                  <c:v>735.21600000000001</c:v>
                </c:pt>
                <c:pt idx="2600">
                  <c:v>735.38799999999969</c:v>
                </c:pt>
                <c:pt idx="2601">
                  <c:v>735.55799999999977</c:v>
                </c:pt>
                <c:pt idx="2602">
                  <c:v>735.73099999999999</c:v>
                </c:pt>
                <c:pt idx="2603">
                  <c:v>735.90599999999972</c:v>
                </c:pt>
                <c:pt idx="2604">
                  <c:v>736.08</c:v>
                </c:pt>
                <c:pt idx="2605">
                  <c:v>736.25900000000001</c:v>
                </c:pt>
                <c:pt idx="2606">
                  <c:v>736.43499999999972</c:v>
                </c:pt>
                <c:pt idx="2607">
                  <c:v>736.60900000000004</c:v>
                </c:pt>
                <c:pt idx="2608">
                  <c:v>736.78099999999995</c:v>
                </c:pt>
                <c:pt idx="2609">
                  <c:v>736.95199999999977</c:v>
                </c:pt>
                <c:pt idx="2610">
                  <c:v>737.12699999999973</c:v>
                </c:pt>
                <c:pt idx="2611">
                  <c:v>737.303</c:v>
                </c:pt>
                <c:pt idx="2612">
                  <c:v>737.47800000000007</c:v>
                </c:pt>
                <c:pt idx="2613">
                  <c:v>737.6569999999997</c:v>
                </c:pt>
                <c:pt idx="2614">
                  <c:v>737.83400000000006</c:v>
                </c:pt>
                <c:pt idx="2615">
                  <c:v>738.005</c:v>
                </c:pt>
                <c:pt idx="2616">
                  <c:v>738.17499999999995</c:v>
                </c:pt>
                <c:pt idx="2617">
                  <c:v>738.34899999999971</c:v>
                </c:pt>
                <c:pt idx="2618">
                  <c:v>738.52199999999971</c:v>
                </c:pt>
                <c:pt idx="2619">
                  <c:v>738.69900000000007</c:v>
                </c:pt>
                <c:pt idx="2620">
                  <c:v>738.88200000000006</c:v>
                </c:pt>
                <c:pt idx="2621">
                  <c:v>739.06099999999969</c:v>
                </c:pt>
                <c:pt idx="2622">
                  <c:v>739.24700000000007</c:v>
                </c:pt>
                <c:pt idx="2623">
                  <c:v>739.42699999999979</c:v>
                </c:pt>
                <c:pt idx="2624">
                  <c:v>739.60799999999972</c:v>
                </c:pt>
                <c:pt idx="2625">
                  <c:v>739.78399999999999</c:v>
                </c:pt>
                <c:pt idx="2626">
                  <c:v>739.95999999999981</c:v>
                </c:pt>
                <c:pt idx="2627">
                  <c:v>740.13400000000001</c:v>
                </c:pt>
                <c:pt idx="2628">
                  <c:v>740.30399999999997</c:v>
                </c:pt>
                <c:pt idx="2629">
                  <c:v>740.476</c:v>
                </c:pt>
                <c:pt idx="2630">
                  <c:v>740.64699999999971</c:v>
                </c:pt>
                <c:pt idx="2631">
                  <c:v>740.81899999999996</c:v>
                </c:pt>
                <c:pt idx="2632">
                  <c:v>740.99299999999971</c:v>
                </c:pt>
                <c:pt idx="2633">
                  <c:v>741.16599999999971</c:v>
                </c:pt>
                <c:pt idx="2634">
                  <c:v>741.33999999999969</c:v>
                </c:pt>
                <c:pt idx="2635">
                  <c:v>741.51499999999999</c:v>
                </c:pt>
                <c:pt idx="2636">
                  <c:v>741.68600000000004</c:v>
                </c:pt>
                <c:pt idx="2637">
                  <c:v>741.85599999999977</c:v>
                </c:pt>
                <c:pt idx="2638">
                  <c:v>742.02499999999998</c:v>
                </c:pt>
                <c:pt idx="2639">
                  <c:v>742.19200000000001</c:v>
                </c:pt>
                <c:pt idx="2640">
                  <c:v>742.3589999999997</c:v>
                </c:pt>
                <c:pt idx="2641">
                  <c:v>742.52499999999998</c:v>
                </c:pt>
                <c:pt idx="2642">
                  <c:v>742.69399999999996</c:v>
                </c:pt>
                <c:pt idx="2643">
                  <c:v>742.86599999999976</c:v>
                </c:pt>
                <c:pt idx="2644">
                  <c:v>743.03899999999999</c:v>
                </c:pt>
                <c:pt idx="2645">
                  <c:v>743.20800000000008</c:v>
                </c:pt>
                <c:pt idx="2646">
                  <c:v>743.37900000000002</c:v>
                </c:pt>
                <c:pt idx="2647">
                  <c:v>743.55199999999979</c:v>
                </c:pt>
                <c:pt idx="2648">
                  <c:v>743.726</c:v>
                </c:pt>
                <c:pt idx="2649">
                  <c:v>743.9</c:v>
                </c:pt>
                <c:pt idx="2650">
                  <c:v>744.07299999999998</c:v>
                </c:pt>
                <c:pt idx="2651">
                  <c:v>744.24299999999971</c:v>
                </c:pt>
                <c:pt idx="2652">
                  <c:v>744.41499999999996</c:v>
                </c:pt>
                <c:pt idx="2653">
                  <c:v>744.58699999999999</c:v>
                </c:pt>
                <c:pt idx="2654">
                  <c:v>744.76</c:v>
                </c:pt>
                <c:pt idx="2655">
                  <c:v>744.93299999999977</c:v>
                </c:pt>
                <c:pt idx="2656">
                  <c:v>745.10799999999972</c:v>
                </c:pt>
                <c:pt idx="2657">
                  <c:v>745.279</c:v>
                </c:pt>
                <c:pt idx="2658">
                  <c:v>745.4459999999998</c:v>
                </c:pt>
                <c:pt idx="2659">
                  <c:v>745.61200000000008</c:v>
                </c:pt>
                <c:pt idx="2660">
                  <c:v>745.78200000000004</c:v>
                </c:pt>
                <c:pt idx="2661">
                  <c:v>745.95399999999972</c:v>
                </c:pt>
                <c:pt idx="2662">
                  <c:v>746.13</c:v>
                </c:pt>
                <c:pt idx="2663">
                  <c:v>746.30500000000006</c:v>
                </c:pt>
                <c:pt idx="2664">
                  <c:v>746.476</c:v>
                </c:pt>
                <c:pt idx="2665">
                  <c:v>746.65</c:v>
                </c:pt>
                <c:pt idx="2666">
                  <c:v>746.82599999999979</c:v>
                </c:pt>
                <c:pt idx="2667">
                  <c:v>746.99900000000002</c:v>
                </c:pt>
                <c:pt idx="2668">
                  <c:v>747.17100000000005</c:v>
                </c:pt>
                <c:pt idx="2669">
                  <c:v>747.3449999999998</c:v>
                </c:pt>
                <c:pt idx="2670">
                  <c:v>747.52</c:v>
                </c:pt>
                <c:pt idx="2671">
                  <c:v>747.697</c:v>
                </c:pt>
                <c:pt idx="2672">
                  <c:v>747.87300000000005</c:v>
                </c:pt>
                <c:pt idx="2673">
                  <c:v>748.053</c:v>
                </c:pt>
                <c:pt idx="2674">
                  <c:v>748.23</c:v>
                </c:pt>
                <c:pt idx="2675">
                  <c:v>748.40199999999982</c:v>
                </c:pt>
                <c:pt idx="2676">
                  <c:v>748.57400000000007</c:v>
                </c:pt>
                <c:pt idx="2677">
                  <c:v>748.74700000000007</c:v>
                </c:pt>
                <c:pt idx="2678">
                  <c:v>748.923</c:v>
                </c:pt>
                <c:pt idx="2679">
                  <c:v>749.09699999999998</c:v>
                </c:pt>
                <c:pt idx="2680">
                  <c:v>749.26699999999983</c:v>
                </c:pt>
                <c:pt idx="2681">
                  <c:v>749.43299999999977</c:v>
                </c:pt>
                <c:pt idx="2682">
                  <c:v>749.6</c:v>
                </c:pt>
                <c:pt idx="2683">
                  <c:v>749.76699999999983</c:v>
                </c:pt>
                <c:pt idx="2684">
                  <c:v>749.93499999999972</c:v>
                </c:pt>
                <c:pt idx="2685">
                  <c:v>750.10500000000002</c:v>
                </c:pt>
                <c:pt idx="2686">
                  <c:v>750.27300000000002</c:v>
                </c:pt>
                <c:pt idx="2687">
                  <c:v>750.4459999999998</c:v>
                </c:pt>
                <c:pt idx="2688">
                  <c:v>750.62099999999998</c:v>
                </c:pt>
                <c:pt idx="2689">
                  <c:v>750.79200000000003</c:v>
                </c:pt>
                <c:pt idx="2690">
                  <c:v>750.96699999999976</c:v>
                </c:pt>
                <c:pt idx="2691">
                  <c:v>751.14100000000008</c:v>
                </c:pt>
                <c:pt idx="2692">
                  <c:v>751.3159999999998</c:v>
                </c:pt>
                <c:pt idx="2693">
                  <c:v>751.49299999999971</c:v>
                </c:pt>
                <c:pt idx="2694">
                  <c:v>751.66899999999998</c:v>
                </c:pt>
                <c:pt idx="2695">
                  <c:v>751.8449999999998</c:v>
                </c:pt>
                <c:pt idx="2696">
                  <c:v>752.02</c:v>
                </c:pt>
                <c:pt idx="2697">
                  <c:v>752.19299999999998</c:v>
                </c:pt>
                <c:pt idx="2698">
                  <c:v>752.36399999999981</c:v>
                </c:pt>
                <c:pt idx="2699">
                  <c:v>752.53899999999999</c:v>
                </c:pt>
                <c:pt idx="2700">
                  <c:v>752.71500000000003</c:v>
                </c:pt>
                <c:pt idx="2701">
                  <c:v>752.89199999999983</c:v>
                </c:pt>
                <c:pt idx="2702">
                  <c:v>753.0659999999998</c:v>
                </c:pt>
                <c:pt idx="2703">
                  <c:v>753.23800000000006</c:v>
                </c:pt>
                <c:pt idx="2704">
                  <c:v>753.41199999999981</c:v>
                </c:pt>
                <c:pt idx="2705">
                  <c:v>753.58400000000006</c:v>
                </c:pt>
                <c:pt idx="2706">
                  <c:v>753.75599999999997</c:v>
                </c:pt>
                <c:pt idx="2707">
                  <c:v>753.92699999999979</c:v>
                </c:pt>
                <c:pt idx="2708">
                  <c:v>754.096</c:v>
                </c:pt>
                <c:pt idx="2709">
                  <c:v>754.26800000000003</c:v>
                </c:pt>
                <c:pt idx="2710">
                  <c:v>754.4459999999998</c:v>
                </c:pt>
                <c:pt idx="2711">
                  <c:v>754.62300000000005</c:v>
                </c:pt>
                <c:pt idx="2712">
                  <c:v>754.80199999999979</c:v>
                </c:pt>
                <c:pt idx="2713">
                  <c:v>754.98</c:v>
                </c:pt>
                <c:pt idx="2714">
                  <c:v>755.15599999999972</c:v>
                </c:pt>
                <c:pt idx="2715">
                  <c:v>755.3299999999997</c:v>
                </c:pt>
                <c:pt idx="2716">
                  <c:v>755.50400000000002</c:v>
                </c:pt>
                <c:pt idx="2717">
                  <c:v>755.67899999999997</c:v>
                </c:pt>
                <c:pt idx="2718">
                  <c:v>755.85300000000007</c:v>
                </c:pt>
                <c:pt idx="2719">
                  <c:v>756.02499999999998</c:v>
                </c:pt>
                <c:pt idx="2720">
                  <c:v>756.19299999999998</c:v>
                </c:pt>
                <c:pt idx="2721">
                  <c:v>756.36199999999985</c:v>
                </c:pt>
                <c:pt idx="2722">
                  <c:v>756.52699999999982</c:v>
                </c:pt>
                <c:pt idx="2723">
                  <c:v>756.69299999999998</c:v>
                </c:pt>
                <c:pt idx="2724">
                  <c:v>756.86199999999985</c:v>
                </c:pt>
                <c:pt idx="2725">
                  <c:v>757.03300000000002</c:v>
                </c:pt>
                <c:pt idx="2726">
                  <c:v>757.20500000000004</c:v>
                </c:pt>
                <c:pt idx="2727">
                  <c:v>757.38099999999997</c:v>
                </c:pt>
                <c:pt idx="2728">
                  <c:v>757.553</c:v>
                </c:pt>
                <c:pt idx="2729">
                  <c:v>757.721</c:v>
                </c:pt>
                <c:pt idx="2730">
                  <c:v>757.88799999999969</c:v>
                </c:pt>
                <c:pt idx="2731">
                  <c:v>758.05500000000006</c:v>
                </c:pt>
                <c:pt idx="2732">
                  <c:v>758.22400000000005</c:v>
                </c:pt>
                <c:pt idx="2733">
                  <c:v>758.39199999999983</c:v>
                </c:pt>
                <c:pt idx="2734">
                  <c:v>758.55999999999983</c:v>
                </c:pt>
                <c:pt idx="2735">
                  <c:v>758.73099999999999</c:v>
                </c:pt>
                <c:pt idx="2736">
                  <c:v>758.90100000000007</c:v>
                </c:pt>
                <c:pt idx="2737">
                  <c:v>759.072</c:v>
                </c:pt>
                <c:pt idx="2738">
                  <c:v>759.24400000000003</c:v>
                </c:pt>
                <c:pt idx="2739">
                  <c:v>759.41599999999971</c:v>
                </c:pt>
                <c:pt idx="2740">
                  <c:v>759.59199999999998</c:v>
                </c:pt>
                <c:pt idx="2741">
                  <c:v>759.76499999999999</c:v>
                </c:pt>
                <c:pt idx="2742">
                  <c:v>759.93599999999969</c:v>
                </c:pt>
                <c:pt idx="2743">
                  <c:v>760.11400000000003</c:v>
                </c:pt>
                <c:pt idx="2744">
                  <c:v>760.29</c:v>
                </c:pt>
                <c:pt idx="2745">
                  <c:v>760.46499999999969</c:v>
                </c:pt>
                <c:pt idx="2746">
                  <c:v>760.64</c:v>
                </c:pt>
                <c:pt idx="2747">
                  <c:v>760.81699999999978</c:v>
                </c:pt>
                <c:pt idx="2748">
                  <c:v>760.99299999999971</c:v>
                </c:pt>
                <c:pt idx="2749">
                  <c:v>761.16800000000001</c:v>
                </c:pt>
                <c:pt idx="2750">
                  <c:v>761.34199999999976</c:v>
                </c:pt>
                <c:pt idx="2751">
                  <c:v>761.50900000000001</c:v>
                </c:pt>
                <c:pt idx="2752">
                  <c:v>761.67200000000003</c:v>
                </c:pt>
                <c:pt idx="2753">
                  <c:v>761.83400000000006</c:v>
                </c:pt>
                <c:pt idx="2754">
                  <c:v>761.99700000000007</c:v>
                </c:pt>
                <c:pt idx="2755">
                  <c:v>762.16399999999999</c:v>
                </c:pt>
                <c:pt idx="2756">
                  <c:v>762.33300000000008</c:v>
                </c:pt>
                <c:pt idx="2757">
                  <c:v>762.50099999999998</c:v>
                </c:pt>
                <c:pt idx="2758">
                  <c:v>762.67200000000003</c:v>
                </c:pt>
                <c:pt idx="2759">
                  <c:v>762.84399999999982</c:v>
                </c:pt>
                <c:pt idx="2760">
                  <c:v>763.01800000000003</c:v>
                </c:pt>
                <c:pt idx="2761">
                  <c:v>763.19</c:v>
                </c:pt>
                <c:pt idx="2762">
                  <c:v>763.36399999999981</c:v>
                </c:pt>
                <c:pt idx="2763">
                  <c:v>763.53500000000008</c:v>
                </c:pt>
                <c:pt idx="2764">
                  <c:v>763.70500000000004</c:v>
                </c:pt>
                <c:pt idx="2765">
                  <c:v>763.875</c:v>
                </c:pt>
                <c:pt idx="2766">
                  <c:v>764.04599999999982</c:v>
                </c:pt>
                <c:pt idx="2767">
                  <c:v>764.22</c:v>
                </c:pt>
                <c:pt idx="2768">
                  <c:v>764.39400000000001</c:v>
                </c:pt>
                <c:pt idx="2769">
                  <c:v>764.56699999999978</c:v>
                </c:pt>
                <c:pt idx="2770">
                  <c:v>764.73800000000006</c:v>
                </c:pt>
                <c:pt idx="2771">
                  <c:v>764.91199999999981</c:v>
                </c:pt>
                <c:pt idx="2772">
                  <c:v>765.08500000000004</c:v>
                </c:pt>
                <c:pt idx="2773">
                  <c:v>765.25599999999997</c:v>
                </c:pt>
                <c:pt idx="2774">
                  <c:v>765.428</c:v>
                </c:pt>
                <c:pt idx="2775">
                  <c:v>765.59900000000005</c:v>
                </c:pt>
                <c:pt idx="2776">
                  <c:v>765.77300000000002</c:v>
                </c:pt>
                <c:pt idx="2777">
                  <c:v>765.9459999999998</c:v>
                </c:pt>
                <c:pt idx="2778">
                  <c:v>766.12200000000007</c:v>
                </c:pt>
                <c:pt idx="2779">
                  <c:v>766.3</c:v>
                </c:pt>
                <c:pt idx="2780">
                  <c:v>766.476</c:v>
                </c:pt>
                <c:pt idx="2781">
                  <c:v>766.649</c:v>
                </c:pt>
                <c:pt idx="2782">
                  <c:v>766.82400000000007</c:v>
                </c:pt>
                <c:pt idx="2783">
                  <c:v>766.99800000000005</c:v>
                </c:pt>
                <c:pt idx="2784">
                  <c:v>767.173</c:v>
                </c:pt>
                <c:pt idx="2785">
                  <c:v>767.34399999999982</c:v>
                </c:pt>
                <c:pt idx="2786">
                  <c:v>767.51499999999999</c:v>
                </c:pt>
                <c:pt idx="2787">
                  <c:v>767.68600000000004</c:v>
                </c:pt>
                <c:pt idx="2788">
                  <c:v>767.8589999999997</c:v>
                </c:pt>
                <c:pt idx="2789">
                  <c:v>768.03399999999999</c:v>
                </c:pt>
                <c:pt idx="2790">
                  <c:v>768.20699999999999</c:v>
                </c:pt>
                <c:pt idx="2791">
                  <c:v>768.37900000000002</c:v>
                </c:pt>
                <c:pt idx="2792">
                  <c:v>768.55399999999997</c:v>
                </c:pt>
                <c:pt idx="2793">
                  <c:v>768.72900000000004</c:v>
                </c:pt>
                <c:pt idx="2794">
                  <c:v>768.9</c:v>
                </c:pt>
                <c:pt idx="2795">
                  <c:v>769.06899999999996</c:v>
                </c:pt>
                <c:pt idx="2796">
                  <c:v>769.23299999999972</c:v>
                </c:pt>
                <c:pt idx="2797">
                  <c:v>769.399</c:v>
                </c:pt>
                <c:pt idx="2798">
                  <c:v>769.57500000000005</c:v>
                </c:pt>
                <c:pt idx="2799">
                  <c:v>769.74900000000002</c:v>
                </c:pt>
                <c:pt idx="2800">
                  <c:v>769.9219999999998</c:v>
                </c:pt>
                <c:pt idx="2801">
                  <c:v>770.09400000000005</c:v>
                </c:pt>
                <c:pt idx="2802">
                  <c:v>770.26199999999972</c:v>
                </c:pt>
                <c:pt idx="2803">
                  <c:v>770.43000000000006</c:v>
                </c:pt>
                <c:pt idx="2804">
                  <c:v>770.59699999999998</c:v>
                </c:pt>
                <c:pt idx="2805">
                  <c:v>770.76600000000008</c:v>
                </c:pt>
                <c:pt idx="2806">
                  <c:v>770.9409999999998</c:v>
                </c:pt>
                <c:pt idx="2807">
                  <c:v>771.11300000000006</c:v>
                </c:pt>
                <c:pt idx="2808">
                  <c:v>771.28600000000006</c:v>
                </c:pt>
                <c:pt idx="2809">
                  <c:v>771.46099999999979</c:v>
                </c:pt>
                <c:pt idx="2810">
                  <c:v>771.63900000000001</c:v>
                </c:pt>
                <c:pt idx="2811">
                  <c:v>771.8209999999998</c:v>
                </c:pt>
                <c:pt idx="2812">
                  <c:v>772.00400000000002</c:v>
                </c:pt>
                <c:pt idx="2813">
                  <c:v>772.18700000000001</c:v>
                </c:pt>
                <c:pt idx="2814">
                  <c:v>772.37</c:v>
                </c:pt>
                <c:pt idx="2815">
                  <c:v>772.548</c:v>
                </c:pt>
                <c:pt idx="2816">
                  <c:v>772.726</c:v>
                </c:pt>
                <c:pt idx="2817">
                  <c:v>772.90199999999982</c:v>
                </c:pt>
                <c:pt idx="2818">
                  <c:v>773.07799999999997</c:v>
                </c:pt>
                <c:pt idx="2819">
                  <c:v>773.24900000000002</c:v>
                </c:pt>
                <c:pt idx="2820">
                  <c:v>773.42399999999998</c:v>
                </c:pt>
                <c:pt idx="2821">
                  <c:v>773.59400000000005</c:v>
                </c:pt>
                <c:pt idx="2822">
                  <c:v>773.76499999999999</c:v>
                </c:pt>
                <c:pt idx="2823">
                  <c:v>773.93599999999969</c:v>
                </c:pt>
                <c:pt idx="2824">
                  <c:v>774.11099999999999</c:v>
                </c:pt>
                <c:pt idx="2825">
                  <c:v>774.28500000000008</c:v>
                </c:pt>
                <c:pt idx="2826">
                  <c:v>774.45900000000006</c:v>
                </c:pt>
                <c:pt idx="2827">
                  <c:v>774.62900000000002</c:v>
                </c:pt>
                <c:pt idx="2828">
                  <c:v>774.80199999999979</c:v>
                </c:pt>
                <c:pt idx="2829">
                  <c:v>774.97400000000005</c:v>
                </c:pt>
                <c:pt idx="2830">
                  <c:v>775.14499999999998</c:v>
                </c:pt>
                <c:pt idx="2831">
                  <c:v>775.31499999999983</c:v>
                </c:pt>
                <c:pt idx="2832">
                  <c:v>775.48400000000004</c:v>
                </c:pt>
                <c:pt idx="2833">
                  <c:v>775.65</c:v>
                </c:pt>
                <c:pt idx="2834">
                  <c:v>775.81899999999996</c:v>
                </c:pt>
                <c:pt idx="2835">
                  <c:v>775.995</c:v>
                </c:pt>
                <c:pt idx="2836">
                  <c:v>776.17100000000005</c:v>
                </c:pt>
                <c:pt idx="2837">
                  <c:v>776.3449999999998</c:v>
                </c:pt>
                <c:pt idx="2838">
                  <c:v>776.51499999999999</c:v>
                </c:pt>
                <c:pt idx="2839">
                  <c:v>776.68700000000001</c:v>
                </c:pt>
                <c:pt idx="2840">
                  <c:v>776.85999999999979</c:v>
                </c:pt>
                <c:pt idx="2841">
                  <c:v>777.029</c:v>
                </c:pt>
                <c:pt idx="2842">
                  <c:v>777.19900000000007</c:v>
                </c:pt>
                <c:pt idx="2843">
                  <c:v>777.37200000000007</c:v>
                </c:pt>
                <c:pt idx="2844">
                  <c:v>777.54599999999982</c:v>
                </c:pt>
                <c:pt idx="2845">
                  <c:v>777.71699999999998</c:v>
                </c:pt>
                <c:pt idx="2846">
                  <c:v>777.88499999999999</c:v>
                </c:pt>
                <c:pt idx="2847">
                  <c:v>778.05599999999981</c:v>
                </c:pt>
                <c:pt idx="2848">
                  <c:v>778.22800000000007</c:v>
                </c:pt>
                <c:pt idx="2849">
                  <c:v>778.40199999999982</c:v>
                </c:pt>
                <c:pt idx="2850">
                  <c:v>778.572</c:v>
                </c:pt>
                <c:pt idx="2851">
                  <c:v>778.73700000000008</c:v>
                </c:pt>
                <c:pt idx="2852">
                  <c:v>778.90599999999972</c:v>
                </c:pt>
                <c:pt idx="2853">
                  <c:v>779.07799999999997</c:v>
                </c:pt>
                <c:pt idx="2854">
                  <c:v>779.25099999999998</c:v>
                </c:pt>
                <c:pt idx="2855">
                  <c:v>779.41899999999998</c:v>
                </c:pt>
                <c:pt idx="2856">
                  <c:v>779.58900000000006</c:v>
                </c:pt>
                <c:pt idx="2857">
                  <c:v>779.76199999999972</c:v>
                </c:pt>
                <c:pt idx="2858">
                  <c:v>779.93699999999978</c:v>
                </c:pt>
                <c:pt idx="2859">
                  <c:v>780.11099999999999</c:v>
                </c:pt>
                <c:pt idx="2860">
                  <c:v>780.28300000000002</c:v>
                </c:pt>
                <c:pt idx="2861">
                  <c:v>780.45800000000008</c:v>
                </c:pt>
                <c:pt idx="2862">
                  <c:v>780.63599999999997</c:v>
                </c:pt>
                <c:pt idx="2863">
                  <c:v>780.81299999999976</c:v>
                </c:pt>
                <c:pt idx="2864">
                  <c:v>780.98900000000003</c:v>
                </c:pt>
                <c:pt idx="2865">
                  <c:v>781.15899999999999</c:v>
                </c:pt>
                <c:pt idx="2866">
                  <c:v>781.32699999999977</c:v>
                </c:pt>
                <c:pt idx="2867">
                  <c:v>781.49700000000007</c:v>
                </c:pt>
                <c:pt idx="2868">
                  <c:v>781.66300000000001</c:v>
                </c:pt>
                <c:pt idx="2869">
                  <c:v>781.82799999999975</c:v>
                </c:pt>
                <c:pt idx="2870">
                  <c:v>781.995</c:v>
                </c:pt>
                <c:pt idx="2871">
                  <c:v>782.16300000000001</c:v>
                </c:pt>
                <c:pt idx="2872">
                  <c:v>782.3299999999997</c:v>
                </c:pt>
                <c:pt idx="2873">
                  <c:v>782.49700000000007</c:v>
                </c:pt>
                <c:pt idx="2874">
                  <c:v>782.66199999999981</c:v>
                </c:pt>
                <c:pt idx="2875">
                  <c:v>782.82699999999977</c:v>
                </c:pt>
                <c:pt idx="2876">
                  <c:v>782.99199999999996</c:v>
                </c:pt>
                <c:pt idx="2877">
                  <c:v>783.16399999999999</c:v>
                </c:pt>
                <c:pt idx="2878">
                  <c:v>783.34099999999978</c:v>
                </c:pt>
                <c:pt idx="2879">
                  <c:v>783.51699999999983</c:v>
                </c:pt>
                <c:pt idx="2880">
                  <c:v>783.68799999999999</c:v>
                </c:pt>
                <c:pt idx="2881">
                  <c:v>783.85599999999977</c:v>
                </c:pt>
                <c:pt idx="2882">
                  <c:v>784.02600000000007</c:v>
                </c:pt>
                <c:pt idx="2883">
                  <c:v>784.197</c:v>
                </c:pt>
                <c:pt idx="2884">
                  <c:v>784.36599999999976</c:v>
                </c:pt>
                <c:pt idx="2885">
                  <c:v>784.53899999999999</c:v>
                </c:pt>
                <c:pt idx="2886">
                  <c:v>784.71100000000001</c:v>
                </c:pt>
                <c:pt idx="2887">
                  <c:v>784.8779999999997</c:v>
                </c:pt>
                <c:pt idx="2888">
                  <c:v>785.04300000000001</c:v>
                </c:pt>
                <c:pt idx="2889">
                  <c:v>785.20500000000004</c:v>
                </c:pt>
                <c:pt idx="2890">
                  <c:v>785.37</c:v>
                </c:pt>
                <c:pt idx="2891">
                  <c:v>785.53800000000001</c:v>
                </c:pt>
                <c:pt idx="2892">
                  <c:v>785.70699999999999</c:v>
                </c:pt>
                <c:pt idx="2893">
                  <c:v>785.88300000000004</c:v>
                </c:pt>
                <c:pt idx="2894">
                  <c:v>786.05599999999981</c:v>
                </c:pt>
                <c:pt idx="2895">
                  <c:v>786.22500000000002</c:v>
                </c:pt>
                <c:pt idx="2896">
                  <c:v>786.39599999999996</c:v>
                </c:pt>
                <c:pt idx="2897">
                  <c:v>786.56499999999983</c:v>
                </c:pt>
                <c:pt idx="2898">
                  <c:v>786.73299999999972</c:v>
                </c:pt>
                <c:pt idx="2899">
                  <c:v>786.90199999999982</c:v>
                </c:pt>
                <c:pt idx="2900">
                  <c:v>787.0659999999998</c:v>
                </c:pt>
                <c:pt idx="2901">
                  <c:v>787.23199999999997</c:v>
                </c:pt>
                <c:pt idx="2902">
                  <c:v>787.40199999999982</c:v>
                </c:pt>
                <c:pt idx="2903">
                  <c:v>787.57299999999998</c:v>
                </c:pt>
                <c:pt idx="2904">
                  <c:v>787.74300000000005</c:v>
                </c:pt>
                <c:pt idx="2905">
                  <c:v>787.91199999999981</c:v>
                </c:pt>
                <c:pt idx="2906">
                  <c:v>788.08199999999999</c:v>
                </c:pt>
                <c:pt idx="2907">
                  <c:v>788.25099999999998</c:v>
                </c:pt>
                <c:pt idx="2908">
                  <c:v>788.41800000000001</c:v>
                </c:pt>
                <c:pt idx="2909">
                  <c:v>788.58500000000004</c:v>
                </c:pt>
                <c:pt idx="2910">
                  <c:v>788.75400000000002</c:v>
                </c:pt>
                <c:pt idx="2911">
                  <c:v>788.92599999999982</c:v>
                </c:pt>
                <c:pt idx="2912">
                  <c:v>789.09799999999996</c:v>
                </c:pt>
                <c:pt idx="2913">
                  <c:v>789.274</c:v>
                </c:pt>
                <c:pt idx="2914">
                  <c:v>789.4459999999998</c:v>
                </c:pt>
                <c:pt idx="2915">
                  <c:v>789.61300000000006</c:v>
                </c:pt>
                <c:pt idx="2916">
                  <c:v>789.77499999999998</c:v>
                </c:pt>
                <c:pt idx="2917">
                  <c:v>789.93899999999996</c:v>
                </c:pt>
                <c:pt idx="2918">
                  <c:v>790.10500000000002</c:v>
                </c:pt>
                <c:pt idx="2919">
                  <c:v>790.27700000000004</c:v>
                </c:pt>
                <c:pt idx="2920">
                  <c:v>790.44799999999975</c:v>
                </c:pt>
                <c:pt idx="2921">
                  <c:v>790.61699999999996</c:v>
                </c:pt>
                <c:pt idx="2922">
                  <c:v>790.78599999999994</c:v>
                </c:pt>
                <c:pt idx="2923">
                  <c:v>790.95299999999975</c:v>
                </c:pt>
                <c:pt idx="2924">
                  <c:v>791.11900000000003</c:v>
                </c:pt>
                <c:pt idx="2925">
                  <c:v>791.28899999999999</c:v>
                </c:pt>
                <c:pt idx="2926">
                  <c:v>791.45999999999981</c:v>
                </c:pt>
                <c:pt idx="2927">
                  <c:v>791.62699999999973</c:v>
                </c:pt>
                <c:pt idx="2928">
                  <c:v>791.79100000000005</c:v>
                </c:pt>
                <c:pt idx="2929">
                  <c:v>791.95899999999972</c:v>
                </c:pt>
                <c:pt idx="2930">
                  <c:v>792.125</c:v>
                </c:pt>
                <c:pt idx="2931">
                  <c:v>792.29300000000001</c:v>
                </c:pt>
                <c:pt idx="2932">
                  <c:v>792.46699999999976</c:v>
                </c:pt>
                <c:pt idx="2933">
                  <c:v>792.64099999999996</c:v>
                </c:pt>
                <c:pt idx="2934">
                  <c:v>792.81099999999981</c:v>
                </c:pt>
                <c:pt idx="2935">
                  <c:v>792.98400000000004</c:v>
                </c:pt>
                <c:pt idx="2936">
                  <c:v>793.154</c:v>
                </c:pt>
                <c:pt idx="2937">
                  <c:v>793.32499999999982</c:v>
                </c:pt>
                <c:pt idx="2938">
                  <c:v>793.49800000000005</c:v>
                </c:pt>
                <c:pt idx="2939">
                  <c:v>793.66899999999998</c:v>
                </c:pt>
                <c:pt idx="2940">
                  <c:v>793.83599999999979</c:v>
                </c:pt>
                <c:pt idx="2941">
                  <c:v>794.00099999999998</c:v>
                </c:pt>
                <c:pt idx="2942">
                  <c:v>794.16499999999996</c:v>
                </c:pt>
                <c:pt idx="2943">
                  <c:v>794.33099999999979</c:v>
                </c:pt>
                <c:pt idx="2944">
                  <c:v>794.50400000000002</c:v>
                </c:pt>
                <c:pt idx="2945">
                  <c:v>794.673</c:v>
                </c:pt>
                <c:pt idx="2946">
                  <c:v>794.84099999999978</c:v>
                </c:pt>
                <c:pt idx="2947">
                  <c:v>795.00800000000004</c:v>
                </c:pt>
                <c:pt idx="2948">
                  <c:v>795.17399999999998</c:v>
                </c:pt>
                <c:pt idx="2949">
                  <c:v>795.34399999999982</c:v>
                </c:pt>
                <c:pt idx="2950">
                  <c:v>795.51199999999972</c:v>
                </c:pt>
                <c:pt idx="2951">
                  <c:v>795.68200000000002</c:v>
                </c:pt>
                <c:pt idx="2952">
                  <c:v>795.8499999999998</c:v>
                </c:pt>
                <c:pt idx="2953">
                  <c:v>796.01599999999996</c:v>
                </c:pt>
                <c:pt idx="2954">
                  <c:v>796.18499999999995</c:v>
                </c:pt>
                <c:pt idx="2955">
                  <c:v>796.35599999999977</c:v>
                </c:pt>
                <c:pt idx="2956">
                  <c:v>796.529</c:v>
                </c:pt>
                <c:pt idx="2957">
                  <c:v>796.702</c:v>
                </c:pt>
                <c:pt idx="2958">
                  <c:v>796.87900000000002</c:v>
                </c:pt>
                <c:pt idx="2959">
                  <c:v>797.053</c:v>
                </c:pt>
                <c:pt idx="2960">
                  <c:v>797.226</c:v>
                </c:pt>
                <c:pt idx="2961">
                  <c:v>797.39199999999983</c:v>
                </c:pt>
                <c:pt idx="2962">
                  <c:v>797.56099999999981</c:v>
                </c:pt>
                <c:pt idx="2963">
                  <c:v>797.72799999999972</c:v>
                </c:pt>
                <c:pt idx="2964">
                  <c:v>797.89499999999998</c:v>
                </c:pt>
                <c:pt idx="2965">
                  <c:v>798.06499999999983</c:v>
                </c:pt>
                <c:pt idx="2966">
                  <c:v>798.23400000000004</c:v>
                </c:pt>
                <c:pt idx="2967">
                  <c:v>798.40199999999982</c:v>
                </c:pt>
                <c:pt idx="2968">
                  <c:v>798.572</c:v>
                </c:pt>
                <c:pt idx="2969">
                  <c:v>798.74300000000005</c:v>
                </c:pt>
                <c:pt idx="2970">
                  <c:v>798.91199999999981</c:v>
                </c:pt>
                <c:pt idx="2971">
                  <c:v>799.08399999999995</c:v>
                </c:pt>
                <c:pt idx="2972">
                  <c:v>799.255</c:v>
                </c:pt>
                <c:pt idx="2973">
                  <c:v>799.42599999999982</c:v>
                </c:pt>
                <c:pt idx="2974">
                  <c:v>799.6</c:v>
                </c:pt>
                <c:pt idx="2975">
                  <c:v>799.77599999999995</c:v>
                </c:pt>
                <c:pt idx="2976">
                  <c:v>799.95199999999977</c:v>
                </c:pt>
                <c:pt idx="2977">
                  <c:v>800.12599999999998</c:v>
                </c:pt>
                <c:pt idx="2978">
                  <c:v>800.303</c:v>
                </c:pt>
                <c:pt idx="2979">
                  <c:v>800.48</c:v>
                </c:pt>
                <c:pt idx="2980">
                  <c:v>800.654</c:v>
                </c:pt>
                <c:pt idx="2981">
                  <c:v>800.82999999999981</c:v>
                </c:pt>
                <c:pt idx="2982">
                  <c:v>801.00699999999972</c:v>
                </c:pt>
                <c:pt idx="2983">
                  <c:v>801.18</c:v>
                </c:pt>
                <c:pt idx="2984">
                  <c:v>801.34899999999982</c:v>
                </c:pt>
                <c:pt idx="2985">
                  <c:v>801.51599999999996</c:v>
                </c:pt>
                <c:pt idx="2986">
                  <c:v>801.68100000000004</c:v>
                </c:pt>
                <c:pt idx="2987">
                  <c:v>801.84799999999962</c:v>
                </c:pt>
                <c:pt idx="2988">
                  <c:v>802.01599999999996</c:v>
                </c:pt>
                <c:pt idx="2989">
                  <c:v>802.18299999999999</c:v>
                </c:pt>
                <c:pt idx="2990">
                  <c:v>802.34799999999962</c:v>
                </c:pt>
                <c:pt idx="2991">
                  <c:v>802.51499999999999</c:v>
                </c:pt>
                <c:pt idx="2992">
                  <c:v>802.68499999999995</c:v>
                </c:pt>
                <c:pt idx="2993">
                  <c:v>802.85199999999975</c:v>
                </c:pt>
                <c:pt idx="2994">
                  <c:v>803.01900000000001</c:v>
                </c:pt>
                <c:pt idx="2995">
                  <c:v>803.18600000000004</c:v>
                </c:pt>
                <c:pt idx="2996">
                  <c:v>803.3499999999998</c:v>
                </c:pt>
                <c:pt idx="2997">
                  <c:v>803.51499999999999</c:v>
                </c:pt>
                <c:pt idx="2998">
                  <c:v>803.67899999999997</c:v>
                </c:pt>
                <c:pt idx="2999">
                  <c:v>803.84099999999978</c:v>
                </c:pt>
                <c:pt idx="3000">
                  <c:v>804.00400000000002</c:v>
                </c:pt>
                <c:pt idx="3001">
                  <c:v>804.16599999999983</c:v>
                </c:pt>
                <c:pt idx="3002">
                  <c:v>804.33099999999979</c:v>
                </c:pt>
                <c:pt idx="3003">
                  <c:v>804.50099999999998</c:v>
                </c:pt>
                <c:pt idx="3004">
                  <c:v>804.67</c:v>
                </c:pt>
                <c:pt idx="3005">
                  <c:v>804.83799999999974</c:v>
                </c:pt>
                <c:pt idx="3006">
                  <c:v>805.00400000000002</c:v>
                </c:pt>
                <c:pt idx="3007">
                  <c:v>805.17200000000003</c:v>
                </c:pt>
                <c:pt idx="3008">
                  <c:v>805.33499999999981</c:v>
                </c:pt>
                <c:pt idx="3009">
                  <c:v>805.49800000000005</c:v>
                </c:pt>
                <c:pt idx="3010">
                  <c:v>805.66</c:v>
                </c:pt>
                <c:pt idx="3011">
                  <c:v>805.82399999999996</c:v>
                </c:pt>
                <c:pt idx="3012">
                  <c:v>805.99300000000005</c:v>
                </c:pt>
                <c:pt idx="3013">
                  <c:v>806.16399999999999</c:v>
                </c:pt>
                <c:pt idx="3014">
                  <c:v>806.33900000000006</c:v>
                </c:pt>
                <c:pt idx="3015">
                  <c:v>806.51800000000003</c:v>
                </c:pt>
                <c:pt idx="3016">
                  <c:v>806.69100000000003</c:v>
                </c:pt>
                <c:pt idx="3017">
                  <c:v>806.85799999999949</c:v>
                </c:pt>
                <c:pt idx="3018">
                  <c:v>807.02800000000002</c:v>
                </c:pt>
                <c:pt idx="3019">
                  <c:v>807.19799999999998</c:v>
                </c:pt>
                <c:pt idx="3020">
                  <c:v>807.37099999999998</c:v>
                </c:pt>
                <c:pt idx="3021">
                  <c:v>807.54899999999998</c:v>
                </c:pt>
                <c:pt idx="3022">
                  <c:v>807.726</c:v>
                </c:pt>
                <c:pt idx="3023">
                  <c:v>807.899</c:v>
                </c:pt>
                <c:pt idx="3024">
                  <c:v>808.07100000000003</c:v>
                </c:pt>
                <c:pt idx="3025">
                  <c:v>808.24099999999999</c:v>
                </c:pt>
                <c:pt idx="3026">
                  <c:v>808.40899999999999</c:v>
                </c:pt>
                <c:pt idx="3027">
                  <c:v>808.58</c:v>
                </c:pt>
                <c:pt idx="3028">
                  <c:v>808.75199999999973</c:v>
                </c:pt>
                <c:pt idx="3029">
                  <c:v>808.9219999999998</c:v>
                </c:pt>
                <c:pt idx="3030">
                  <c:v>809.09199999999998</c:v>
                </c:pt>
                <c:pt idx="3031">
                  <c:v>809.27</c:v>
                </c:pt>
                <c:pt idx="3032">
                  <c:v>809.43799999999976</c:v>
                </c:pt>
                <c:pt idx="3033">
                  <c:v>809.60299999999972</c:v>
                </c:pt>
                <c:pt idx="3034">
                  <c:v>809.77099999999996</c:v>
                </c:pt>
                <c:pt idx="3035">
                  <c:v>809.94499999999982</c:v>
                </c:pt>
                <c:pt idx="3036">
                  <c:v>810.11599999999999</c:v>
                </c:pt>
                <c:pt idx="3037">
                  <c:v>810.28599999999994</c:v>
                </c:pt>
                <c:pt idx="3038">
                  <c:v>810.45499999999981</c:v>
                </c:pt>
                <c:pt idx="3039">
                  <c:v>810.62400000000002</c:v>
                </c:pt>
                <c:pt idx="3040">
                  <c:v>810.79300000000001</c:v>
                </c:pt>
                <c:pt idx="3041">
                  <c:v>810.96299999999974</c:v>
                </c:pt>
                <c:pt idx="3042">
                  <c:v>811.13199999999972</c:v>
                </c:pt>
                <c:pt idx="3043">
                  <c:v>811.29899999999998</c:v>
                </c:pt>
                <c:pt idx="3044">
                  <c:v>811.47</c:v>
                </c:pt>
                <c:pt idx="3045">
                  <c:v>811.63900000000001</c:v>
                </c:pt>
                <c:pt idx="3046">
                  <c:v>811.81299999999976</c:v>
                </c:pt>
                <c:pt idx="3047">
                  <c:v>811.98599999999999</c:v>
                </c:pt>
                <c:pt idx="3048">
                  <c:v>812.16099999999972</c:v>
                </c:pt>
                <c:pt idx="3049">
                  <c:v>812.33299999999974</c:v>
                </c:pt>
                <c:pt idx="3050">
                  <c:v>812.50099999999998</c:v>
                </c:pt>
                <c:pt idx="3051">
                  <c:v>812.67100000000005</c:v>
                </c:pt>
                <c:pt idx="3052">
                  <c:v>812.84199999999976</c:v>
                </c:pt>
                <c:pt idx="3053">
                  <c:v>813.01</c:v>
                </c:pt>
                <c:pt idx="3054">
                  <c:v>813.17499999999995</c:v>
                </c:pt>
                <c:pt idx="3055">
                  <c:v>813.33599999999979</c:v>
                </c:pt>
                <c:pt idx="3056">
                  <c:v>813.49699999999996</c:v>
                </c:pt>
                <c:pt idx="3057">
                  <c:v>813.66</c:v>
                </c:pt>
                <c:pt idx="3058">
                  <c:v>813.82999999999981</c:v>
                </c:pt>
                <c:pt idx="3059">
                  <c:v>814.00400000000002</c:v>
                </c:pt>
                <c:pt idx="3060">
                  <c:v>814.17899999999997</c:v>
                </c:pt>
                <c:pt idx="3061">
                  <c:v>814.34899999999982</c:v>
                </c:pt>
                <c:pt idx="3062">
                  <c:v>814.52</c:v>
                </c:pt>
                <c:pt idx="3063">
                  <c:v>814.69200000000001</c:v>
                </c:pt>
                <c:pt idx="3064">
                  <c:v>814.85999999999979</c:v>
                </c:pt>
                <c:pt idx="3065">
                  <c:v>815.03099999999972</c:v>
                </c:pt>
                <c:pt idx="3066">
                  <c:v>815.20100000000002</c:v>
                </c:pt>
                <c:pt idx="3067">
                  <c:v>815.37400000000002</c:v>
                </c:pt>
                <c:pt idx="3068">
                  <c:v>815.54499999999996</c:v>
                </c:pt>
                <c:pt idx="3069">
                  <c:v>815.71299999999997</c:v>
                </c:pt>
                <c:pt idx="3070">
                  <c:v>815.87900000000002</c:v>
                </c:pt>
                <c:pt idx="3071">
                  <c:v>816.048</c:v>
                </c:pt>
                <c:pt idx="3072">
                  <c:v>816.21500000000003</c:v>
                </c:pt>
                <c:pt idx="3073">
                  <c:v>816.38099999999997</c:v>
                </c:pt>
                <c:pt idx="3074">
                  <c:v>816.54399999999998</c:v>
                </c:pt>
                <c:pt idx="3075">
                  <c:v>816.70699999999999</c:v>
                </c:pt>
                <c:pt idx="3076">
                  <c:v>816.87300000000005</c:v>
                </c:pt>
                <c:pt idx="3077">
                  <c:v>817.03899999999999</c:v>
                </c:pt>
                <c:pt idx="3078">
                  <c:v>817.20799999999997</c:v>
                </c:pt>
                <c:pt idx="3079">
                  <c:v>817.37699999999973</c:v>
                </c:pt>
                <c:pt idx="3080">
                  <c:v>817.54599999999982</c:v>
                </c:pt>
                <c:pt idx="3081">
                  <c:v>817.71299999999997</c:v>
                </c:pt>
                <c:pt idx="3082">
                  <c:v>817.88400000000001</c:v>
                </c:pt>
                <c:pt idx="3083">
                  <c:v>818.05499999999972</c:v>
                </c:pt>
                <c:pt idx="3084">
                  <c:v>818.22299999999996</c:v>
                </c:pt>
                <c:pt idx="3085">
                  <c:v>818.39400000000001</c:v>
                </c:pt>
                <c:pt idx="3086">
                  <c:v>818.56299999999976</c:v>
                </c:pt>
                <c:pt idx="3087">
                  <c:v>818.73</c:v>
                </c:pt>
                <c:pt idx="3088">
                  <c:v>818.89599999999996</c:v>
                </c:pt>
                <c:pt idx="3089">
                  <c:v>819.06199999999978</c:v>
                </c:pt>
                <c:pt idx="3090">
                  <c:v>819.226</c:v>
                </c:pt>
                <c:pt idx="3091">
                  <c:v>819.39300000000003</c:v>
                </c:pt>
                <c:pt idx="3092">
                  <c:v>819.56699999999978</c:v>
                </c:pt>
                <c:pt idx="3093">
                  <c:v>819.74199999999996</c:v>
                </c:pt>
                <c:pt idx="3094">
                  <c:v>819.9169999999998</c:v>
                </c:pt>
                <c:pt idx="3095">
                  <c:v>820.08699999999999</c:v>
                </c:pt>
                <c:pt idx="3096">
                  <c:v>820.25400000000002</c:v>
                </c:pt>
                <c:pt idx="3097">
                  <c:v>820.4219999999998</c:v>
                </c:pt>
                <c:pt idx="3098">
                  <c:v>820.59</c:v>
                </c:pt>
                <c:pt idx="3099">
                  <c:v>820.76</c:v>
                </c:pt>
                <c:pt idx="3100">
                  <c:v>820.92599999999982</c:v>
                </c:pt>
                <c:pt idx="3101">
                  <c:v>821.096</c:v>
                </c:pt>
                <c:pt idx="3102">
                  <c:v>821.26400000000001</c:v>
                </c:pt>
                <c:pt idx="3103">
                  <c:v>821.423</c:v>
                </c:pt>
                <c:pt idx="3104">
                  <c:v>821.57799999999997</c:v>
                </c:pt>
                <c:pt idx="3105">
                  <c:v>821.73</c:v>
                </c:pt>
                <c:pt idx="3106">
                  <c:v>821.88499999999999</c:v>
                </c:pt>
                <c:pt idx="3107">
                  <c:v>822.04499999999996</c:v>
                </c:pt>
                <c:pt idx="3108">
                  <c:v>822.20299999999997</c:v>
                </c:pt>
                <c:pt idx="3109">
                  <c:v>822.36499999999978</c:v>
                </c:pt>
                <c:pt idx="3110">
                  <c:v>822.53099999999972</c:v>
                </c:pt>
                <c:pt idx="3111">
                  <c:v>822.69500000000005</c:v>
                </c:pt>
                <c:pt idx="3112">
                  <c:v>822.86099999999976</c:v>
                </c:pt>
                <c:pt idx="3113">
                  <c:v>823.02800000000002</c:v>
                </c:pt>
                <c:pt idx="3114">
                  <c:v>823.19399999999996</c:v>
                </c:pt>
                <c:pt idx="3115">
                  <c:v>823.36199999999974</c:v>
                </c:pt>
                <c:pt idx="3116">
                  <c:v>823.529</c:v>
                </c:pt>
                <c:pt idx="3117">
                  <c:v>823.69500000000005</c:v>
                </c:pt>
                <c:pt idx="3118">
                  <c:v>823.85999999999979</c:v>
                </c:pt>
                <c:pt idx="3119">
                  <c:v>824.02800000000002</c:v>
                </c:pt>
                <c:pt idx="3120">
                  <c:v>824.19899999999996</c:v>
                </c:pt>
                <c:pt idx="3121">
                  <c:v>824.37199999999996</c:v>
                </c:pt>
                <c:pt idx="3122">
                  <c:v>824.54399999999998</c:v>
                </c:pt>
                <c:pt idx="3123">
                  <c:v>824.71400000000006</c:v>
                </c:pt>
                <c:pt idx="3124">
                  <c:v>824.88300000000004</c:v>
                </c:pt>
                <c:pt idx="3125">
                  <c:v>825.05</c:v>
                </c:pt>
                <c:pt idx="3126">
                  <c:v>825.21600000000001</c:v>
                </c:pt>
                <c:pt idx="3127">
                  <c:v>825.38599999999997</c:v>
                </c:pt>
                <c:pt idx="3128">
                  <c:v>825.55599999999981</c:v>
                </c:pt>
                <c:pt idx="3129">
                  <c:v>825.72199999999998</c:v>
                </c:pt>
                <c:pt idx="3130">
                  <c:v>825.88499999999999</c:v>
                </c:pt>
                <c:pt idx="3131">
                  <c:v>826.04899999999998</c:v>
                </c:pt>
                <c:pt idx="3132">
                  <c:v>826.21199999999999</c:v>
                </c:pt>
                <c:pt idx="3133">
                  <c:v>826.37599999999998</c:v>
                </c:pt>
                <c:pt idx="3134">
                  <c:v>826.53800000000001</c:v>
                </c:pt>
                <c:pt idx="3135">
                  <c:v>826.70100000000002</c:v>
                </c:pt>
                <c:pt idx="3136">
                  <c:v>826.86300000000006</c:v>
                </c:pt>
                <c:pt idx="3137">
                  <c:v>827.02800000000002</c:v>
                </c:pt>
                <c:pt idx="3138">
                  <c:v>827.19399999999996</c:v>
                </c:pt>
                <c:pt idx="3139">
                  <c:v>827.36199999999974</c:v>
                </c:pt>
                <c:pt idx="3140">
                  <c:v>827.53399999999999</c:v>
                </c:pt>
                <c:pt idx="3141">
                  <c:v>827.70600000000002</c:v>
                </c:pt>
                <c:pt idx="3142">
                  <c:v>827.87599999999998</c:v>
                </c:pt>
                <c:pt idx="3143">
                  <c:v>828.04599999999982</c:v>
                </c:pt>
                <c:pt idx="3144">
                  <c:v>828.21799999999996</c:v>
                </c:pt>
                <c:pt idx="3145">
                  <c:v>828.39099999999996</c:v>
                </c:pt>
                <c:pt idx="3146">
                  <c:v>828.56499999999983</c:v>
                </c:pt>
                <c:pt idx="3147">
                  <c:v>828.73599999999999</c:v>
                </c:pt>
                <c:pt idx="3148">
                  <c:v>828.904</c:v>
                </c:pt>
                <c:pt idx="3149">
                  <c:v>829.07100000000003</c:v>
                </c:pt>
                <c:pt idx="3150">
                  <c:v>829.23699999999997</c:v>
                </c:pt>
                <c:pt idx="3151">
                  <c:v>829.40199999999982</c:v>
                </c:pt>
                <c:pt idx="3152">
                  <c:v>829.5659999999998</c:v>
                </c:pt>
                <c:pt idx="3153">
                  <c:v>829.73</c:v>
                </c:pt>
                <c:pt idx="3154">
                  <c:v>829.89800000000002</c:v>
                </c:pt>
                <c:pt idx="3155">
                  <c:v>830.06799999999976</c:v>
                </c:pt>
                <c:pt idx="3156">
                  <c:v>830.23699999999997</c:v>
                </c:pt>
                <c:pt idx="3157">
                  <c:v>830.40899999999999</c:v>
                </c:pt>
                <c:pt idx="3158">
                  <c:v>830.58100000000002</c:v>
                </c:pt>
                <c:pt idx="3159">
                  <c:v>830.74900000000002</c:v>
                </c:pt>
                <c:pt idx="3160">
                  <c:v>830.92</c:v>
                </c:pt>
                <c:pt idx="3161">
                  <c:v>831.08699999999999</c:v>
                </c:pt>
                <c:pt idx="3162">
                  <c:v>831.25800000000004</c:v>
                </c:pt>
                <c:pt idx="3163">
                  <c:v>831.43199999999979</c:v>
                </c:pt>
                <c:pt idx="3164">
                  <c:v>831.60699999999997</c:v>
                </c:pt>
                <c:pt idx="3165">
                  <c:v>831.779</c:v>
                </c:pt>
                <c:pt idx="3166">
                  <c:v>831.94999999999982</c:v>
                </c:pt>
                <c:pt idx="3167">
                  <c:v>832.12</c:v>
                </c:pt>
                <c:pt idx="3168">
                  <c:v>832.28700000000003</c:v>
                </c:pt>
                <c:pt idx="3169">
                  <c:v>832.45299999999975</c:v>
                </c:pt>
                <c:pt idx="3170">
                  <c:v>832.61900000000003</c:v>
                </c:pt>
                <c:pt idx="3171">
                  <c:v>832.78899999999999</c:v>
                </c:pt>
                <c:pt idx="3172">
                  <c:v>832.96099999999979</c:v>
                </c:pt>
                <c:pt idx="3173">
                  <c:v>833.13699999999972</c:v>
                </c:pt>
                <c:pt idx="3174">
                  <c:v>833.31199999999978</c:v>
                </c:pt>
                <c:pt idx="3175">
                  <c:v>833.48800000000006</c:v>
                </c:pt>
                <c:pt idx="3176">
                  <c:v>833.66399999999999</c:v>
                </c:pt>
                <c:pt idx="3177">
                  <c:v>833.84199999999976</c:v>
                </c:pt>
                <c:pt idx="3178">
                  <c:v>834.01599999999996</c:v>
                </c:pt>
                <c:pt idx="3179">
                  <c:v>834.18899999999996</c:v>
                </c:pt>
                <c:pt idx="3180">
                  <c:v>834.36499999999978</c:v>
                </c:pt>
                <c:pt idx="3181">
                  <c:v>834.53699999999981</c:v>
                </c:pt>
                <c:pt idx="3182">
                  <c:v>834.70399999999995</c:v>
                </c:pt>
                <c:pt idx="3183">
                  <c:v>834.87099999999998</c:v>
                </c:pt>
                <c:pt idx="3184">
                  <c:v>835.04099999999983</c:v>
                </c:pt>
                <c:pt idx="3185">
                  <c:v>835.21400000000006</c:v>
                </c:pt>
                <c:pt idx="3186">
                  <c:v>835.38599999999997</c:v>
                </c:pt>
                <c:pt idx="3187">
                  <c:v>835.55399999999997</c:v>
                </c:pt>
                <c:pt idx="3188">
                  <c:v>835.72</c:v>
                </c:pt>
                <c:pt idx="3189">
                  <c:v>835.89199999999983</c:v>
                </c:pt>
                <c:pt idx="3190">
                  <c:v>836.0659999999998</c:v>
                </c:pt>
                <c:pt idx="3191">
                  <c:v>836.23800000000006</c:v>
                </c:pt>
                <c:pt idx="3192">
                  <c:v>836.40899999999999</c:v>
                </c:pt>
                <c:pt idx="3193">
                  <c:v>836.57799999999997</c:v>
                </c:pt>
                <c:pt idx="3194">
                  <c:v>836.74699999999996</c:v>
                </c:pt>
                <c:pt idx="3195">
                  <c:v>836.91300000000001</c:v>
                </c:pt>
                <c:pt idx="3196">
                  <c:v>837.07600000000002</c:v>
                </c:pt>
                <c:pt idx="3197">
                  <c:v>837.23800000000006</c:v>
                </c:pt>
                <c:pt idx="3198">
                  <c:v>837.404</c:v>
                </c:pt>
                <c:pt idx="3199">
                  <c:v>837.56799999999976</c:v>
                </c:pt>
                <c:pt idx="3200">
                  <c:v>837.73</c:v>
                </c:pt>
                <c:pt idx="3201">
                  <c:v>837.89300000000003</c:v>
                </c:pt>
                <c:pt idx="3202">
                  <c:v>838.05699999999979</c:v>
                </c:pt>
                <c:pt idx="3203">
                  <c:v>838.21900000000005</c:v>
                </c:pt>
                <c:pt idx="3204">
                  <c:v>838.38300000000004</c:v>
                </c:pt>
                <c:pt idx="3205">
                  <c:v>838.54899999999998</c:v>
                </c:pt>
                <c:pt idx="3206">
                  <c:v>838.72199999999998</c:v>
                </c:pt>
                <c:pt idx="3207">
                  <c:v>838.89499999999998</c:v>
                </c:pt>
                <c:pt idx="3208">
                  <c:v>839.072</c:v>
                </c:pt>
                <c:pt idx="3209">
                  <c:v>839.24900000000002</c:v>
                </c:pt>
                <c:pt idx="3210">
                  <c:v>839.41800000000001</c:v>
                </c:pt>
                <c:pt idx="3211">
                  <c:v>839.58600000000001</c:v>
                </c:pt>
                <c:pt idx="3212">
                  <c:v>839.75800000000004</c:v>
                </c:pt>
                <c:pt idx="3213">
                  <c:v>839.93099999999981</c:v>
                </c:pt>
                <c:pt idx="3214">
                  <c:v>840.101</c:v>
                </c:pt>
                <c:pt idx="3215">
                  <c:v>840.26699999999983</c:v>
                </c:pt>
                <c:pt idx="3216">
                  <c:v>840.43699999999978</c:v>
                </c:pt>
                <c:pt idx="3217">
                  <c:v>840.61199999999997</c:v>
                </c:pt>
                <c:pt idx="3218">
                  <c:v>840.78399999999999</c:v>
                </c:pt>
                <c:pt idx="3219">
                  <c:v>840.95199999999977</c:v>
                </c:pt>
                <c:pt idx="3220">
                  <c:v>841.12</c:v>
                </c:pt>
                <c:pt idx="3221">
                  <c:v>841.28599999999994</c:v>
                </c:pt>
                <c:pt idx="3222">
                  <c:v>841.45699999999977</c:v>
                </c:pt>
                <c:pt idx="3223">
                  <c:v>841.62800000000004</c:v>
                </c:pt>
                <c:pt idx="3224">
                  <c:v>841.79399999999998</c:v>
                </c:pt>
                <c:pt idx="3225">
                  <c:v>841.96400000000006</c:v>
                </c:pt>
                <c:pt idx="3226">
                  <c:v>842.13199999999972</c:v>
                </c:pt>
                <c:pt idx="3227">
                  <c:v>842.30199999999979</c:v>
                </c:pt>
                <c:pt idx="3228">
                  <c:v>842.47199999999998</c:v>
                </c:pt>
                <c:pt idx="3229">
                  <c:v>842.64599999999996</c:v>
                </c:pt>
                <c:pt idx="3230">
                  <c:v>842.81899999999996</c:v>
                </c:pt>
                <c:pt idx="3231">
                  <c:v>842.98900000000003</c:v>
                </c:pt>
                <c:pt idx="3232">
                  <c:v>843.15699999999981</c:v>
                </c:pt>
                <c:pt idx="3233">
                  <c:v>843.32299999999975</c:v>
                </c:pt>
                <c:pt idx="3234">
                  <c:v>843.49199999999996</c:v>
                </c:pt>
                <c:pt idx="3235">
                  <c:v>843.66300000000001</c:v>
                </c:pt>
                <c:pt idx="3236">
                  <c:v>843.83799999999974</c:v>
                </c:pt>
                <c:pt idx="3237">
                  <c:v>844.01499999999999</c:v>
                </c:pt>
                <c:pt idx="3238">
                  <c:v>844.18799999999999</c:v>
                </c:pt>
                <c:pt idx="3239">
                  <c:v>844.36099999999976</c:v>
                </c:pt>
                <c:pt idx="3240">
                  <c:v>844.53399999999999</c:v>
                </c:pt>
                <c:pt idx="3241">
                  <c:v>844.71100000000001</c:v>
                </c:pt>
                <c:pt idx="3242">
                  <c:v>844.88900000000001</c:v>
                </c:pt>
                <c:pt idx="3243">
                  <c:v>845.06699999999978</c:v>
                </c:pt>
                <c:pt idx="3244">
                  <c:v>845.23900000000003</c:v>
                </c:pt>
                <c:pt idx="3245">
                  <c:v>845.40800000000002</c:v>
                </c:pt>
                <c:pt idx="3246">
                  <c:v>845.58</c:v>
                </c:pt>
                <c:pt idx="3247">
                  <c:v>845.755</c:v>
                </c:pt>
                <c:pt idx="3248">
                  <c:v>845.92699999999979</c:v>
                </c:pt>
                <c:pt idx="3249">
                  <c:v>846.096</c:v>
                </c:pt>
                <c:pt idx="3250">
                  <c:v>846.26400000000001</c:v>
                </c:pt>
                <c:pt idx="3251">
                  <c:v>846.43399999999997</c:v>
                </c:pt>
                <c:pt idx="3252">
                  <c:v>846.60500000000002</c:v>
                </c:pt>
                <c:pt idx="3253">
                  <c:v>846.77599999999995</c:v>
                </c:pt>
                <c:pt idx="3254">
                  <c:v>846.94499999999982</c:v>
                </c:pt>
                <c:pt idx="3255">
                  <c:v>847.11500000000001</c:v>
                </c:pt>
                <c:pt idx="3256">
                  <c:v>847.28599999999994</c:v>
                </c:pt>
                <c:pt idx="3257">
                  <c:v>847.45499999999981</c:v>
                </c:pt>
                <c:pt idx="3258">
                  <c:v>847.625</c:v>
                </c:pt>
                <c:pt idx="3259">
                  <c:v>847.79700000000003</c:v>
                </c:pt>
                <c:pt idx="3260">
                  <c:v>847.9649999999998</c:v>
                </c:pt>
                <c:pt idx="3261">
                  <c:v>848.13599999999997</c:v>
                </c:pt>
                <c:pt idx="3262">
                  <c:v>848.30699999999979</c:v>
                </c:pt>
                <c:pt idx="3263">
                  <c:v>848.47799999999972</c:v>
                </c:pt>
                <c:pt idx="3264">
                  <c:v>848.64800000000002</c:v>
                </c:pt>
                <c:pt idx="3265">
                  <c:v>848.81999999999982</c:v>
                </c:pt>
                <c:pt idx="3266">
                  <c:v>848.98900000000003</c:v>
                </c:pt>
                <c:pt idx="3267">
                  <c:v>849.15599999999972</c:v>
                </c:pt>
                <c:pt idx="3268">
                  <c:v>849.32299999999975</c:v>
                </c:pt>
                <c:pt idx="3269">
                  <c:v>849.49099999999999</c:v>
                </c:pt>
                <c:pt idx="3270">
                  <c:v>849.66</c:v>
                </c:pt>
                <c:pt idx="3271">
                  <c:v>849.82699999999977</c:v>
                </c:pt>
                <c:pt idx="3272">
                  <c:v>849.99</c:v>
                </c:pt>
                <c:pt idx="3273">
                  <c:v>850.15699999999981</c:v>
                </c:pt>
                <c:pt idx="3274">
                  <c:v>850.32499999999982</c:v>
                </c:pt>
                <c:pt idx="3275">
                  <c:v>850.49599999999998</c:v>
                </c:pt>
                <c:pt idx="3276">
                  <c:v>850.66599999999983</c:v>
                </c:pt>
                <c:pt idx="3277">
                  <c:v>850.83499999999981</c:v>
                </c:pt>
                <c:pt idx="3278">
                  <c:v>851.00199999999973</c:v>
                </c:pt>
                <c:pt idx="3279">
                  <c:v>851.1669999999998</c:v>
                </c:pt>
                <c:pt idx="3280">
                  <c:v>851.33399999999972</c:v>
                </c:pt>
                <c:pt idx="3281">
                  <c:v>851.50300000000004</c:v>
                </c:pt>
                <c:pt idx="3282">
                  <c:v>851.67</c:v>
                </c:pt>
                <c:pt idx="3283">
                  <c:v>851.83399999999972</c:v>
                </c:pt>
                <c:pt idx="3284">
                  <c:v>852.00199999999973</c:v>
                </c:pt>
                <c:pt idx="3285">
                  <c:v>852.1669999999998</c:v>
                </c:pt>
                <c:pt idx="3286">
                  <c:v>852.33199999999977</c:v>
                </c:pt>
                <c:pt idx="3287">
                  <c:v>852.49800000000005</c:v>
                </c:pt>
                <c:pt idx="3288">
                  <c:v>852.66199999999981</c:v>
                </c:pt>
                <c:pt idx="3289">
                  <c:v>852.82899999999972</c:v>
                </c:pt>
                <c:pt idx="3290">
                  <c:v>852.99699999999996</c:v>
                </c:pt>
                <c:pt idx="3291">
                  <c:v>853.16899999999998</c:v>
                </c:pt>
                <c:pt idx="3292">
                  <c:v>853.34099999999978</c:v>
                </c:pt>
                <c:pt idx="3293">
                  <c:v>853.51199999999972</c:v>
                </c:pt>
                <c:pt idx="3294">
                  <c:v>853.68499999999995</c:v>
                </c:pt>
                <c:pt idx="3295">
                  <c:v>853.8529999999995</c:v>
                </c:pt>
                <c:pt idx="3296">
                  <c:v>854.02099999999996</c:v>
                </c:pt>
                <c:pt idx="3297">
                  <c:v>854.19100000000003</c:v>
                </c:pt>
                <c:pt idx="3298">
                  <c:v>854.36499999999978</c:v>
                </c:pt>
                <c:pt idx="3299">
                  <c:v>854.54300000000001</c:v>
                </c:pt>
                <c:pt idx="3300">
                  <c:v>854.71299999999997</c:v>
                </c:pt>
                <c:pt idx="3301">
                  <c:v>854.88</c:v>
                </c:pt>
                <c:pt idx="3302">
                  <c:v>855.048</c:v>
                </c:pt>
                <c:pt idx="3303">
                  <c:v>855.21299999999997</c:v>
                </c:pt>
                <c:pt idx="3304">
                  <c:v>855.38300000000004</c:v>
                </c:pt>
                <c:pt idx="3305">
                  <c:v>855.55099999999982</c:v>
                </c:pt>
                <c:pt idx="3306">
                  <c:v>855.72199999999998</c:v>
                </c:pt>
                <c:pt idx="3307">
                  <c:v>855.89</c:v>
                </c:pt>
                <c:pt idx="3308">
                  <c:v>856.05899999999997</c:v>
                </c:pt>
                <c:pt idx="3309">
                  <c:v>856.22500000000002</c:v>
                </c:pt>
                <c:pt idx="3310">
                  <c:v>856.39</c:v>
                </c:pt>
                <c:pt idx="3311">
                  <c:v>856.553</c:v>
                </c:pt>
                <c:pt idx="3312">
                  <c:v>856.71900000000005</c:v>
                </c:pt>
                <c:pt idx="3313">
                  <c:v>856.88599999999997</c:v>
                </c:pt>
                <c:pt idx="3314">
                  <c:v>857.05499999999972</c:v>
                </c:pt>
                <c:pt idx="3315">
                  <c:v>857.22400000000005</c:v>
                </c:pt>
                <c:pt idx="3316">
                  <c:v>857.39</c:v>
                </c:pt>
                <c:pt idx="3317">
                  <c:v>857.55699999999979</c:v>
                </c:pt>
                <c:pt idx="3318">
                  <c:v>857.72199999999998</c:v>
                </c:pt>
                <c:pt idx="3319">
                  <c:v>857.88400000000001</c:v>
                </c:pt>
                <c:pt idx="3320">
                  <c:v>858.04399999999998</c:v>
                </c:pt>
                <c:pt idx="3321">
                  <c:v>858.20600000000002</c:v>
                </c:pt>
                <c:pt idx="3322">
                  <c:v>858.37199999999996</c:v>
                </c:pt>
                <c:pt idx="3323">
                  <c:v>858.54</c:v>
                </c:pt>
                <c:pt idx="3324">
                  <c:v>858.70899999999995</c:v>
                </c:pt>
                <c:pt idx="3325">
                  <c:v>858.87599999999998</c:v>
                </c:pt>
                <c:pt idx="3326">
                  <c:v>859.04300000000001</c:v>
                </c:pt>
                <c:pt idx="3327">
                  <c:v>859.21299999999997</c:v>
                </c:pt>
                <c:pt idx="3328">
                  <c:v>859.38400000000001</c:v>
                </c:pt>
                <c:pt idx="3329">
                  <c:v>859.55499999999972</c:v>
                </c:pt>
                <c:pt idx="3330">
                  <c:v>859.72400000000005</c:v>
                </c:pt>
                <c:pt idx="3331">
                  <c:v>859.89199999999983</c:v>
                </c:pt>
                <c:pt idx="3332">
                  <c:v>860.05899999999997</c:v>
                </c:pt>
                <c:pt idx="3333">
                  <c:v>860.22699999999998</c:v>
                </c:pt>
                <c:pt idx="3334">
                  <c:v>860.40199999999982</c:v>
                </c:pt>
                <c:pt idx="3335">
                  <c:v>860.57600000000002</c:v>
                </c:pt>
                <c:pt idx="3336">
                  <c:v>860.74699999999996</c:v>
                </c:pt>
                <c:pt idx="3337">
                  <c:v>860.91899999999998</c:v>
                </c:pt>
                <c:pt idx="3338">
                  <c:v>861.09</c:v>
                </c:pt>
                <c:pt idx="3339">
                  <c:v>861.26300000000003</c:v>
                </c:pt>
                <c:pt idx="3340">
                  <c:v>861.43299999999977</c:v>
                </c:pt>
                <c:pt idx="3341">
                  <c:v>861.6</c:v>
                </c:pt>
                <c:pt idx="3342">
                  <c:v>861.76499999999999</c:v>
                </c:pt>
                <c:pt idx="3343">
                  <c:v>861.93199999999979</c:v>
                </c:pt>
                <c:pt idx="3344">
                  <c:v>862.09699999999998</c:v>
                </c:pt>
                <c:pt idx="3345">
                  <c:v>862.26099999999997</c:v>
                </c:pt>
                <c:pt idx="3346">
                  <c:v>862.4219999999998</c:v>
                </c:pt>
                <c:pt idx="3347">
                  <c:v>862.58500000000004</c:v>
                </c:pt>
                <c:pt idx="3348">
                  <c:v>862.75</c:v>
                </c:pt>
                <c:pt idx="3349">
                  <c:v>862.9169999999998</c:v>
                </c:pt>
                <c:pt idx="3350">
                  <c:v>863.08600000000001</c:v>
                </c:pt>
                <c:pt idx="3351">
                  <c:v>863.25599999999997</c:v>
                </c:pt>
                <c:pt idx="3352">
                  <c:v>863.42899999999997</c:v>
                </c:pt>
                <c:pt idx="3353">
                  <c:v>863.60500000000002</c:v>
                </c:pt>
                <c:pt idx="3354">
                  <c:v>863.78099999999995</c:v>
                </c:pt>
                <c:pt idx="3355">
                  <c:v>863.95899999999972</c:v>
                </c:pt>
                <c:pt idx="3356">
                  <c:v>864.13300000000004</c:v>
                </c:pt>
                <c:pt idx="3357">
                  <c:v>864.30499999999972</c:v>
                </c:pt>
                <c:pt idx="3358">
                  <c:v>864.47400000000005</c:v>
                </c:pt>
                <c:pt idx="3359">
                  <c:v>864.63900000000001</c:v>
                </c:pt>
                <c:pt idx="3360">
                  <c:v>864.80399999999997</c:v>
                </c:pt>
                <c:pt idx="3361">
                  <c:v>864.9649999999998</c:v>
                </c:pt>
                <c:pt idx="3362">
                  <c:v>865.13</c:v>
                </c:pt>
                <c:pt idx="3363">
                  <c:v>865.29700000000003</c:v>
                </c:pt>
                <c:pt idx="3364">
                  <c:v>865.4649999999998</c:v>
                </c:pt>
                <c:pt idx="3365">
                  <c:v>865.63099999999997</c:v>
                </c:pt>
                <c:pt idx="3366">
                  <c:v>865.79600000000005</c:v>
                </c:pt>
                <c:pt idx="3367">
                  <c:v>865.96699999999976</c:v>
                </c:pt>
                <c:pt idx="3368">
                  <c:v>866.13599999999997</c:v>
                </c:pt>
                <c:pt idx="3369">
                  <c:v>866.303</c:v>
                </c:pt>
                <c:pt idx="3370">
                  <c:v>866.47</c:v>
                </c:pt>
                <c:pt idx="3371">
                  <c:v>866.63599999999997</c:v>
                </c:pt>
                <c:pt idx="3372">
                  <c:v>866.80799999999977</c:v>
                </c:pt>
                <c:pt idx="3373">
                  <c:v>866.98099999999999</c:v>
                </c:pt>
                <c:pt idx="3374">
                  <c:v>867.15300000000002</c:v>
                </c:pt>
                <c:pt idx="3375">
                  <c:v>867.32799999999975</c:v>
                </c:pt>
                <c:pt idx="3376">
                  <c:v>867.495</c:v>
                </c:pt>
                <c:pt idx="3377">
                  <c:v>867.66099999999972</c:v>
                </c:pt>
                <c:pt idx="3378">
                  <c:v>867.82999999999981</c:v>
                </c:pt>
                <c:pt idx="3379">
                  <c:v>867.99900000000002</c:v>
                </c:pt>
                <c:pt idx="3380">
                  <c:v>868.16499999999996</c:v>
                </c:pt>
                <c:pt idx="3381">
                  <c:v>868.33499999999981</c:v>
                </c:pt>
                <c:pt idx="3382">
                  <c:v>868.50300000000004</c:v>
                </c:pt>
                <c:pt idx="3383">
                  <c:v>868.67499999999995</c:v>
                </c:pt>
                <c:pt idx="3384">
                  <c:v>868.8449999999998</c:v>
                </c:pt>
                <c:pt idx="3385">
                  <c:v>869.01300000000003</c:v>
                </c:pt>
                <c:pt idx="3386">
                  <c:v>869.18</c:v>
                </c:pt>
                <c:pt idx="3387">
                  <c:v>869.34199999999976</c:v>
                </c:pt>
                <c:pt idx="3388">
                  <c:v>869.50800000000004</c:v>
                </c:pt>
                <c:pt idx="3389">
                  <c:v>869.67499999999995</c:v>
                </c:pt>
                <c:pt idx="3390">
                  <c:v>869.84199999999976</c:v>
                </c:pt>
                <c:pt idx="3391">
                  <c:v>870.00699999999972</c:v>
                </c:pt>
                <c:pt idx="3392">
                  <c:v>870.16899999999998</c:v>
                </c:pt>
                <c:pt idx="3393">
                  <c:v>870.33099999999979</c:v>
                </c:pt>
                <c:pt idx="3394">
                  <c:v>870.49400000000003</c:v>
                </c:pt>
                <c:pt idx="3395">
                  <c:v>870.65599999999972</c:v>
                </c:pt>
                <c:pt idx="3396">
                  <c:v>870.81699999999978</c:v>
                </c:pt>
                <c:pt idx="3397">
                  <c:v>870.98099999999999</c:v>
                </c:pt>
                <c:pt idx="3398">
                  <c:v>871.149</c:v>
                </c:pt>
                <c:pt idx="3399">
                  <c:v>871.31699999999978</c:v>
                </c:pt>
                <c:pt idx="3400">
                  <c:v>871.48099999999999</c:v>
                </c:pt>
                <c:pt idx="3401">
                  <c:v>871.64699999999982</c:v>
                </c:pt>
                <c:pt idx="3402">
                  <c:v>871.81299999999976</c:v>
                </c:pt>
                <c:pt idx="3403">
                  <c:v>871.98199999999997</c:v>
                </c:pt>
                <c:pt idx="3404">
                  <c:v>872.154</c:v>
                </c:pt>
                <c:pt idx="3405">
                  <c:v>872.32499999999982</c:v>
                </c:pt>
                <c:pt idx="3406">
                  <c:v>872.49699999999996</c:v>
                </c:pt>
                <c:pt idx="3407">
                  <c:v>872.6669999999998</c:v>
                </c:pt>
                <c:pt idx="3408">
                  <c:v>872.83499999999981</c:v>
                </c:pt>
                <c:pt idx="3409">
                  <c:v>873.005</c:v>
                </c:pt>
                <c:pt idx="3410">
                  <c:v>873.17399999999998</c:v>
                </c:pt>
                <c:pt idx="3411">
                  <c:v>873.34299999999962</c:v>
                </c:pt>
                <c:pt idx="3412">
                  <c:v>873.50900000000001</c:v>
                </c:pt>
                <c:pt idx="3413">
                  <c:v>873.67100000000005</c:v>
                </c:pt>
                <c:pt idx="3414">
                  <c:v>873.83599999999979</c:v>
                </c:pt>
                <c:pt idx="3415">
                  <c:v>874.00699999999972</c:v>
                </c:pt>
                <c:pt idx="3416">
                  <c:v>874.17600000000004</c:v>
                </c:pt>
                <c:pt idx="3417">
                  <c:v>874.34899999999982</c:v>
                </c:pt>
                <c:pt idx="3418">
                  <c:v>874.52499999999998</c:v>
                </c:pt>
                <c:pt idx="3419">
                  <c:v>874.70100000000002</c:v>
                </c:pt>
                <c:pt idx="3420">
                  <c:v>874.87199999999996</c:v>
                </c:pt>
                <c:pt idx="3421">
                  <c:v>875.04</c:v>
                </c:pt>
                <c:pt idx="3422">
                  <c:v>875.21299999999997</c:v>
                </c:pt>
                <c:pt idx="3423">
                  <c:v>875.39</c:v>
                </c:pt>
                <c:pt idx="3424">
                  <c:v>875.5659999999998</c:v>
                </c:pt>
                <c:pt idx="3425">
                  <c:v>875.73699999999997</c:v>
                </c:pt>
                <c:pt idx="3426">
                  <c:v>875.904</c:v>
                </c:pt>
                <c:pt idx="3427">
                  <c:v>876.072</c:v>
                </c:pt>
                <c:pt idx="3428">
                  <c:v>876.23800000000006</c:v>
                </c:pt>
                <c:pt idx="3429">
                  <c:v>876.40199999999982</c:v>
                </c:pt>
                <c:pt idx="3430">
                  <c:v>876.56699999999978</c:v>
                </c:pt>
                <c:pt idx="3431">
                  <c:v>876.73500000000001</c:v>
                </c:pt>
                <c:pt idx="3432">
                  <c:v>876.904</c:v>
                </c:pt>
                <c:pt idx="3433">
                  <c:v>877.07299999999998</c:v>
                </c:pt>
                <c:pt idx="3434">
                  <c:v>877.23900000000003</c:v>
                </c:pt>
                <c:pt idx="3435">
                  <c:v>877.40699999999981</c:v>
                </c:pt>
                <c:pt idx="3436">
                  <c:v>877.57399999999996</c:v>
                </c:pt>
                <c:pt idx="3437">
                  <c:v>877.74</c:v>
                </c:pt>
                <c:pt idx="3438">
                  <c:v>877.90599999999972</c:v>
                </c:pt>
                <c:pt idx="3439">
                  <c:v>878.072</c:v>
                </c:pt>
                <c:pt idx="3440">
                  <c:v>878.23800000000006</c:v>
                </c:pt>
                <c:pt idx="3441">
                  <c:v>878.40599999999972</c:v>
                </c:pt>
                <c:pt idx="3442">
                  <c:v>878.57500000000005</c:v>
                </c:pt>
                <c:pt idx="3443">
                  <c:v>878.74699999999996</c:v>
                </c:pt>
                <c:pt idx="3444">
                  <c:v>878.91899999999998</c:v>
                </c:pt>
                <c:pt idx="3445">
                  <c:v>879.09400000000005</c:v>
                </c:pt>
                <c:pt idx="3446">
                  <c:v>879.26699999999983</c:v>
                </c:pt>
                <c:pt idx="3447">
                  <c:v>879.43599999999981</c:v>
                </c:pt>
                <c:pt idx="3448">
                  <c:v>879.601</c:v>
                </c:pt>
                <c:pt idx="3449">
                  <c:v>879.76599999999996</c:v>
                </c:pt>
                <c:pt idx="3450">
                  <c:v>879.928</c:v>
                </c:pt>
                <c:pt idx="3451">
                  <c:v>880.09400000000005</c:v>
                </c:pt>
                <c:pt idx="3452">
                  <c:v>880.26099999999997</c:v>
                </c:pt>
                <c:pt idx="3453">
                  <c:v>880.43199999999979</c:v>
                </c:pt>
                <c:pt idx="3454">
                  <c:v>880.601</c:v>
                </c:pt>
                <c:pt idx="3455">
                  <c:v>880.77300000000002</c:v>
                </c:pt>
                <c:pt idx="3456">
                  <c:v>880.94299999999976</c:v>
                </c:pt>
                <c:pt idx="3457">
                  <c:v>881.10799999999972</c:v>
                </c:pt>
                <c:pt idx="3458">
                  <c:v>881.27499999999998</c:v>
                </c:pt>
                <c:pt idx="3459">
                  <c:v>881.4409999999998</c:v>
                </c:pt>
                <c:pt idx="3460">
                  <c:v>881.60900000000004</c:v>
                </c:pt>
                <c:pt idx="3461">
                  <c:v>881.78399999999999</c:v>
                </c:pt>
                <c:pt idx="3462">
                  <c:v>881.95899999999972</c:v>
                </c:pt>
                <c:pt idx="3463">
                  <c:v>882.13499999999999</c:v>
                </c:pt>
                <c:pt idx="3464">
                  <c:v>882.30999999999983</c:v>
                </c:pt>
                <c:pt idx="3465">
                  <c:v>882.48199999999997</c:v>
                </c:pt>
                <c:pt idx="3466">
                  <c:v>882.654</c:v>
                </c:pt>
                <c:pt idx="3467">
                  <c:v>882.82399999999996</c:v>
                </c:pt>
                <c:pt idx="3468">
                  <c:v>882.99099999999999</c:v>
                </c:pt>
                <c:pt idx="3469">
                  <c:v>883.15899999999999</c:v>
                </c:pt>
                <c:pt idx="3470">
                  <c:v>883.32599999999979</c:v>
                </c:pt>
                <c:pt idx="3471">
                  <c:v>883.49199999999996</c:v>
                </c:pt>
                <c:pt idx="3472">
                  <c:v>883.65699999999981</c:v>
                </c:pt>
                <c:pt idx="3473">
                  <c:v>883.81999999999982</c:v>
                </c:pt>
                <c:pt idx="3474">
                  <c:v>883.98099999999999</c:v>
                </c:pt>
                <c:pt idx="3475">
                  <c:v>884.13900000000001</c:v>
                </c:pt>
                <c:pt idx="3476">
                  <c:v>884.29600000000005</c:v>
                </c:pt>
                <c:pt idx="3477">
                  <c:v>884.45499999999981</c:v>
                </c:pt>
                <c:pt idx="3478">
                  <c:v>884.61800000000005</c:v>
                </c:pt>
                <c:pt idx="3479">
                  <c:v>884.78200000000004</c:v>
                </c:pt>
                <c:pt idx="3480">
                  <c:v>884.94699999999978</c:v>
                </c:pt>
                <c:pt idx="3481">
                  <c:v>885.11699999999996</c:v>
                </c:pt>
                <c:pt idx="3482">
                  <c:v>885.28099999999995</c:v>
                </c:pt>
                <c:pt idx="3483">
                  <c:v>885.45099999999979</c:v>
                </c:pt>
                <c:pt idx="3484">
                  <c:v>885.62199999999996</c:v>
                </c:pt>
                <c:pt idx="3485">
                  <c:v>885.79</c:v>
                </c:pt>
                <c:pt idx="3486">
                  <c:v>885.95599999999979</c:v>
                </c:pt>
                <c:pt idx="3487">
                  <c:v>886.12099999999998</c:v>
                </c:pt>
                <c:pt idx="3488">
                  <c:v>886.28700000000003</c:v>
                </c:pt>
                <c:pt idx="3489">
                  <c:v>886.45499999999981</c:v>
                </c:pt>
                <c:pt idx="3490">
                  <c:v>886.62</c:v>
                </c:pt>
                <c:pt idx="3491">
                  <c:v>886.78800000000001</c:v>
                </c:pt>
                <c:pt idx="3492">
                  <c:v>886.95499999999981</c:v>
                </c:pt>
                <c:pt idx="3493">
                  <c:v>887.11900000000003</c:v>
                </c:pt>
                <c:pt idx="3494">
                  <c:v>887.28200000000004</c:v>
                </c:pt>
                <c:pt idx="3495">
                  <c:v>887.4459999999998</c:v>
                </c:pt>
                <c:pt idx="3496">
                  <c:v>887.61099999999999</c:v>
                </c:pt>
                <c:pt idx="3497">
                  <c:v>887.77599999999995</c:v>
                </c:pt>
                <c:pt idx="3498">
                  <c:v>887.94199999999978</c:v>
                </c:pt>
                <c:pt idx="3499">
                  <c:v>888.10900000000004</c:v>
                </c:pt>
                <c:pt idx="3500">
                  <c:v>888.27599999999995</c:v>
                </c:pt>
                <c:pt idx="3501">
                  <c:v>888.44399999999996</c:v>
                </c:pt>
                <c:pt idx="3502">
                  <c:v>888.61400000000003</c:v>
                </c:pt>
                <c:pt idx="3503">
                  <c:v>888.78499999999997</c:v>
                </c:pt>
                <c:pt idx="3504">
                  <c:v>888.95299999999975</c:v>
                </c:pt>
                <c:pt idx="3505">
                  <c:v>889.12</c:v>
                </c:pt>
                <c:pt idx="3506">
                  <c:v>889.28499999999997</c:v>
                </c:pt>
                <c:pt idx="3507">
                  <c:v>889.44899999999996</c:v>
                </c:pt>
                <c:pt idx="3508">
                  <c:v>889.61599999999999</c:v>
                </c:pt>
                <c:pt idx="3509">
                  <c:v>889.78499999999997</c:v>
                </c:pt>
                <c:pt idx="3510">
                  <c:v>889.95399999999972</c:v>
                </c:pt>
                <c:pt idx="3511">
                  <c:v>890.12599999999998</c:v>
                </c:pt>
                <c:pt idx="3512">
                  <c:v>890.29399999999998</c:v>
                </c:pt>
                <c:pt idx="3513">
                  <c:v>890.46400000000006</c:v>
                </c:pt>
                <c:pt idx="3514">
                  <c:v>890.63499999999999</c:v>
                </c:pt>
                <c:pt idx="3515">
                  <c:v>890.803</c:v>
                </c:pt>
                <c:pt idx="3516">
                  <c:v>890.97199999999998</c:v>
                </c:pt>
                <c:pt idx="3517">
                  <c:v>891.14099999999996</c:v>
                </c:pt>
                <c:pt idx="3518">
                  <c:v>891.31399999999996</c:v>
                </c:pt>
                <c:pt idx="3519">
                  <c:v>891.48699999999997</c:v>
                </c:pt>
                <c:pt idx="3520">
                  <c:v>891.66199999999981</c:v>
                </c:pt>
                <c:pt idx="3521">
                  <c:v>891.83799999999974</c:v>
                </c:pt>
                <c:pt idx="3522">
                  <c:v>892.01400000000001</c:v>
                </c:pt>
                <c:pt idx="3523">
                  <c:v>892.19200000000001</c:v>
                </c:pt>
                <c:pt idx="3524">
                  <c:v>892.36499999999978</c:v>
                </c:pt>
                <c:pt idx="3525">
                  <c:v>892.53300000000002</c:v>
                </c:pt>
                <c:pt idx="3526">
                  <c:v>892.7</c:v>
                </c:pt>
                <c:pt idx="3527">
                  <c:v>892.87099999999998</c:v>
                </c:pt>
                <c:pt idx="3528">
                  <c:v>893.04099999999983</c:v>
                </c:pt>
                <c:pt idx="3529">
                  <c:v>893.21299999999997</c:v>
                </c:pt>
                <c:pt idx="3530">
                  <c:v>893.38800000000003</c:v>
                </c:pt>
                <c:pt idx="3531">
                  <c:v>893.55899999999997</c:v>
                </c:pt>
                <c:pt idx="3532">
                  <c:v>893.72699999999998</c:v>
                </c:pt>
                <c:pt idx="3533">
                  <c:v>893.89599999999996</c:v>
                </c:pt>
                <c:pt idx="3534">
                  <c:v>894.06399999999996</c:v>
                </c:pt>
                <c:pt idx="3535">
                  <c:v>894.23299999999972</c:v>
                </c:pt>
                <c:pt idx="3536">
                  <c:v>894.40199999999982</c:v>
                </c:pt>
                <c:pt idx="3537">
                  <c:v>894.57100000000003</c:v>
                </c:pt>
                <c:pt idx="3538">
                  <c:v>894.74099999999999</c:v>
                </c:pt>
                <c:pt idx="3539">
                  <c:v>894.90800000000002</c:v>
                </c:pt>
                <c:pt idx="3540">
                  <c:v>895.07500000000005</c:v>
                </c:pt>
                <c:pt idx="3541">
                  <c:v>895.24</c:v>
                </c:pt>
                <c:pt idx="3542">
                  <c:v>895.40099999999973</c:v>
                </c:pt>
                <c:pt idx="3543">
                  <c:v>895.56099999999981</c:v>
                </c:pt>
                <c:pt idx="3544">
                  <c:v>895.72799999999972</c:v>
                </c:pt>
                <c:pt idx="3545">
                  <c:v>895.899</c:v>
                </c:pt>
                <c:pt idx="3546">
                  <c:v>896.06699999999978</c:v>
                </c:pt>
                <c:pt idx="3547">
                  <c:v>896.23299999999972</c:v>
                </c:pt>
                <c:pt idx="3548">
                  <c:v>896.40099999999973</c:v>
                </c:pt>
                <c:pt idx="3549">
                  <c:v>896.56399999999996</c:v>
                </c:pt>
                <c:pt idx="3550">
                  <c:v>896.726</c:v>
                </c:pt>
                <c:pt idx="3551">
                  <c:v>896.89</c:v>
                </c:pt>
                <c:pt idx="3552">
                  <c:v>897.05499999999972</c:v>
                </c:pt>
                <c:pt idx="3553">
                  <c:v>897.226</c:v>
                </c:pt>
                <c:pt idx="3554">
                  <c:v>897.39599999999996</c:v>
                </c:pt>
                <c:pt idx="3555">
                  <c:v>897.56699999999978</c:v>
                </c:pt>
                <c:pt idx="3556">
                  <c:v>897.73599999999999</c:v>
                </c:pt>
                <c:pt idx="3557">
                  <c:v>897.90199999999982</c:v>
                </c:pt>
                <c:pt idx="3558">
                  <c:v>898.07299999999998</c:v>
                </c:pt>
                <c:pt idx="3559">
                  <c:v>898.24300000000005</c:v>
                </c:pt>
                <c:pt idx="3560">
                  <c:v>898.41</c:v>
                </c:pt>
                <c:pt idx="3561">
                  <c:v>898.57799999999997</c:v>
                </c:pt>
                <c:pt idx="3562">
                  <c:v>898.75099999999998</c:v>
                </c:pt>
                <c:pt idx="3563">
                  <c:v>898.92099999999982</c:v>
                </c:pt>
                <c:pt idx="3564">
                  <c:v>899.09</c:v>
                </c:pt>
                <c:pt idx="3565">
                  <c:v>899.25800000000004</c:v>
                </c:pt>
                <c:pt idx="3566">
                  <c:v>899.42899999999997</c:v>
                </c:pt>
                <c:pt idx="3567">
                  <c:v>899.59699999999998</c:v>
                </c:pt>
                <c:pt idx="3568">
                  <c:v>899.76099999999997</c:v>
                </c:pt>
                <c:pt idx="3569">
                  <c:v>899.92399999999998</c:v>
                </c:pt>
                <c:pt idx="3570">
                  <c:v>900.08199999999999</c:v>
                </c:pt>
                <c:pt idx="3571">
                  <c:v>900.24599999999998</c:v>
                </c:pt>
                <c:pt idx="3572">
                  <c:v>900.40899999999999</c:v>
                </c:pt>
                <c:pt idx="3573">
                  <c:v>900.57299999999998</c:v>
                </c:pt>
                <c:pt idx="3574">
                  <c:v>900.73699999999997</c:v>
                </c:pt>
                <c:pt idx="3575">
                  <c:v>900.90599999999972</c:v>
                </c:pt>
                <c:pt idx="3576">
                  <c:v>901.07600000000002</c:v>
                </c:pt>
                <c:pt idx="3577">
                  <c:v>901.24300000000005</c:v>
                </c:pt>
                <c:pt idx="3578">
                  <c:v>901.40800000000002</c:v>
                </c:pt>
                <c:pt idx="3579">
                  <c:v>901.57</c:v>
                </c:pt>
                <c:pt idx="3580">
                  <c:v>901.73299999999972</c:v>
                </c:pt>
                <c:pt idx="3581">
                  <c:v>901.89199999999983</c:v>
                </c:pt>
                <c:pt idx="3582">
                  <c:v>902.053</c:v>
                </c:pt>
                <c:pt idx="3583">
                  <c:v>902.21900000000005</c:v>
                </c:pt>
                <c:pt idx="3584">
                  <c:v>902.39</c:v>
                </c:pt>
                <c:pt idx="3585">
                  <c:v>902.55699999999979</c:v>
                </c:pt>
                <c:pt idx="3586">
                  <c:v>902.721</c:v>
                </c:pt>
                <c:pt idx="3587">
                  <c:v>902.88499999999999</c:v>
                </c:pt>
                <c:pt idx="3588">
                  <c:v>903.048</c:v>
                </c:pt>
                <c:pt idx="3589">
                  <c:v>903.21199999999999</c:v>
                </c:pt>
                <c:pt idx="3590">
                  <c:v>903.38099999999997</c:v>
                </c:pt>
                <c:pt idx="3591">
                  <c:v>903.54899999999998</c:v>
                </c:pt>
                <c:pt idx="3592">
                  <c:v>903.71799999999996</c:v>
                </c:pt>
                <c:pt idx="3593">
                  <c:v>903.88499999999999</c:v>
                </c:pt>
                <c:pt idx="3594">
                  <c:v>904.05</c:v>
                </c:pt>
                <c:pt idx="3595">
                  <c:v>904.21600000000001</c:v>
                </c:pt>
                <c:pt idx="3596">
                  <c:v>904.38</c:v>
                </c:pt>
                <c:pt idx="3597">
                  <c:v>904.548</c:v>
                </c:pt>
                <c:pt idx="3598">
                  <c:v>904.71799999999996</c:v>
                </c:pt>
                <c:pt idx="3599">
                  <c:v>904.88499999999999</c:v>
                </c:pt>
                <c:pt idx="3600">
                  <c:v>905.05399999999997</c:v>
                </c:pt>
                <c:pt idx="3601">
                  <c:v>905.22299999999996</c:v>
                </c:pt>
                <c:pt idx="3602">
                  <c:v>905.39300000000003</c:v>
                </c:pt>
                <c:pt idx="3603">
                  <c:v>905.56099999999981</c:v>
                </c:pt>
                <c:pt idx="3604">
                  <c:v>905.726</c:v>
                </c:pt>
                <c:pt idx="3605">
                  <c:v>905.89199999999983</c:v>
                </c:pt>
                <c:pt idx="3606">
                  <c:v>906.05799999999977</c:v>
                </c:pt>
                <c:pt idx="3607">
                  <c:v>906.22299999999996</c:v>
                </c:pt>
                <c:pt idx="3608">
                  <c:v>906.38900000000001</c:v>
                </c:pt>
                <c:pt idx="3609">
                  <c:v>906.55499999999972</c:v>
                </c:pt>
                <c:pt idx="3610">
                  <c:v>906.71699999999998</c:v>
                </c:pt>
                <c:pt idx="3611">
                  <c:v>906.87699999999973</c:v>
                </c:pt>
                <c:pt idx="3612">
                  <c:v>907.04300000000001</c:v>
                </c:pt>
                <c:pt idx="3613">
                  <c:v>907.21100000000001</c:v>
                </c:pt>
                <c:pt idx="3614">
                  <c:v>907.38099999999997</c:v>
                </c:pt>
                <c:pt idx="3615">
                  <c:v>907.55</c:v>
                </c:pt>
                <c:pt idx="3616">
                  <c:v>907.72</c:v>
                </c:pt>
                <c:pt idx="3617">
                  <c:v>907.89199999999983</c:v>
                </c:pt>
                <c:pt idx="3618">
                  <c:v>908.06199999999978</c:v>
                </c:pt>
                <c:pt idx="3619">
                  <c:v>908.22799999999972</c:v>
                </c:pt>
                <c:pt idx="3620">
                  <c:v>908.39</c:v>
                </c:pt>
                <c:pt idx="3621">
                  <c:v>908.55499999999972</c:v>
                </c:pt>
                <c:pt idx="3622">
                  <c:v>908.72</c:v>
                </c:pt>
                <c:pt idx="3623">
                  <c:v>908.88900000000001</c:v>
                </c:pt>
                <c:pt idx="3624">
                  <c:v>909.053</c:v>
                </c:pt>
                <c:pt idx="3625">
                  <c:v>909.21699999999998</c:v>
                </c:pt>
                <c:pt idx="3626">
                  <c:v>909.38199999999972</c:v>
                </c:pt>
                <c:pt idx="3627">
                  <c:v>909.54899999999998</c:v>
                </c:pt>
                <c:pt idx="3628">
                  <c:v>909.71299999999997</c:v>
                </c:pt>
                <c:pt idx="3629">
                  <c:v>909.87800000000004</c:v>
                </c:pt>
                <c:pt idx="3630">
                  <c:v>910.03800000000001</c:v>
                </c:pt>
                <c:pt idx="3631">
                  <c:v>910.197</c:v>
                </c:pt>
                <c:pt idx="3632">
                  <c:v>910.36199999999974</c:v>
                </c:pt>
                <c:pt idx="3633">
                  <c:v>910.52499999999998</c:v>
                </c:pt>
                <c:pt idx="3634">
                  <c:v>910.68799999999999</c:v>
                </c:pt>
                <c:pt idx="3635">
                  <c:v>910.85199999999975</c:v>
                </c:pt>
                <c:pt idx="3636">
                  <c:v>911.01800000000003</c:v>
                </c:pt>
                <c:pt idx="3637">
                  <c:v>911.18399999999997</c:v>
                </c:pt>
                <c:pt idx="3638">
                  <c:v>911.34599999999978</c:v>
                </c:pt>
                <c:pt idx="3639">
                  <c:v>911.51199999999972</c:v>
                </c:pt>
                <c:pt idx="3640">
                  <c:v>911.68</c:v>
                </c:pt>
                <c:pt idx="3641">
                  <c:v>911.8499999999998</c:v>
                </c:pt>
                <c:pt idx="3642">
                  <c:v>912.02</c:v>
                </c:pt>
                <c:pt idx="3643">
                  <c:v>912.18600000000004</c:v>
                </c:pt>
                <c:pt idx="3644">
                  <c:v>912.34799999999962</c:v>
                </c:pt>
                <c:pt idx="3645">
                  <c:v>912.50400000000002</c:v>
                </c:pt>
                <c:pt idx="3646">
                  <c:v>912.66300000000001</c:v>
                </c:pt>
                <c:pt idx="3647">
                  <c:v>912.82499999999982</c:v>
                </c:pt>
                <c:pt idx="3648">
                  <c:v>912.99699999999996</c:v>
                </c:pt>
                <c:pt idx="3649">
                  <c:v>913.16800000000001</c:v>
                </c:pt>
                <c:pt idx="3650">
                  <c:v>913.33900000000006</c:v>
                </c:pt>
                <c:pt idx="3651">
                  <c:v>913.51099999999997</c:v>
                </c:pt>
                <c:pt idx="3652">
                  <c:v>913.68499999999995</c:v>
                </c:pt>
                <c:pt idx="3653">
                  <c:v>913.85599999999977</c:v>
                </c:pt>
                <c:pt idx="3654">
                  <c:v>914.029</c:v>
                </c:pt>
                <c:pt idx="3655">
                  <c:v>914.19799999999998</c:v>
                </c:pt>
                <c:pt idx="3656">
                  <c:v>914.36499999999978</c:v>
                </c:pt>
                <c:pt idx="3657">
                  <c:v>914.529</c:v>
                </c:pt>
                <c:pt idx="3658">
                  <c:v>914.69600000000003</c:v>
                </c:pt>
                <c:pt idx="3659">
                  <c:v>914.86399999999981</c:v>
                </c:pt>
                <c:pt idx="3660">
                  <c:v>915.03099999999972</c:v>
                </c:pt>
                <c:pt idx="3661">
                  <c:v>915.19899999999996</c:v>
                </c:pt>
                <c:pt idx="3662">
                  <c:v>915.36599999999976</c:v>
                </c:pt>
                <c:pt idx="3663">
                  <c:v>915.53099999999972</c:v>
                </c:pt>
                <c:pt idx="3664">
                  <c:v>915.69799999999998</c:v>
                </c:pt>
                <c:pt idx="3665">
                  <c:v>915.86499999999978</c:v>
                </c:pt>
                <c:pt idx="3666">
                  <c:v>916.03099999999972</c:v>
                </c:pt>
                <c:pt idx="3667">
                  <c:v>916.19600000000003</c:v>
                </c:pt>
                <c:pt idx="3668">
                  <c:v>916.35999999999979</c:v>
                </c:pt>
                <c:pt idx="3669">
                  <c:v>916.52199999999982</c:v>
                </c:pt>
                <c:pt idx="3670">
                  <c:v>916.68499999999995</c:v>
                </c:pt>
                <c:pt idx="3671">
                  <c:v>916.84899999999982</c:v>
                </c:pt>
                <c:pt idx="3672">
                  <c:v>917.01400000000001</c:v>
                </c:pt>
                <c:pt idx="3673">
                  <c:v>917.18</c:v>
                </c:pt>
                <c:pt idx="3674">
                  <c:v>917.34599999999978</c:v>
                </c:pt>
                <c:pt idx="3675">
                  <c:v>917.52</c:v>
                </c:pt>
                <c:pt idx="3676">
                  <c:v>917.69100000000003</c:v>
                </c:pt>
                <c:pt idx="3677">
                  <c:v>917.86499999999978</c:v>
                </c:pt>
                <c:pt idx="3678">
                  <c:v>918.03399999999999</c:v>
                </c:pt>
                <c:pt idx="3679">
                  <c:v>918.20100000000002</c:v>
                </c:pt>
                <c:pt idx="3680">
                  <c:v>918.36499999999978</c:v>
                </c:pt>
                <c:pt idx="3681">
                  <c:v>918.52800000000002</c:v>
                </c:pt>
                <c:pt idx="3682">
                  <c:v>918.69</c:v>
                </c:pt>
                <c:pt idx="3683">
                  <c:v>918.85499999999979</c:v>
                </c:pt>
                <c:pt idx="3684">
                  <c:v>919.02199999999982</c:v>
                </c:pt>
                <c:pt idx="3685">
                  <c:v>919.18600000000004</c:v>
                </c:pt>
                <c:pt idx="3686">
                  <c:v>919.35099999999977</c:v>
                </c:pt>
                <c:pt idx="3687">
                  <c:v>919.51699999999983</c:v>
                </c:pt>
                <c:pt idx="3688">
                  <c:v>919.68100000000004</c:v>
                </c:pt>
                <c:pt idx="3689">
                  <c:v>919.84299999999962</c:v>
                </c:pt>
                <c:pt idx="3690">
                  <c:v>920.00599999999997</c:v>
                </c:pt>
                <c:pt idx="3691">
                  <c:v>920.16899999999998</c:v>
                </c:pt>
                <c:pt idx="3692">
                  <c:v>920.33299999999974</c:v>
                </c:pt>
                <c:pt idx="3693">
                  <c:v>920.50199999999973</c:v>
                </c:pt>
                <c:pt idx="3694">
                  <c:v>920.67100000000005</c:v>
                </c:pt>
                <c:pt idx="3695">
                  <c:v>920.84099999999978</c:v>
                </c:pt>
                <c:pt idx="3696">
                  <c:v>921.00800000000004</c:v>
                </c:pt>
                <c:pt idx="3697">
                  <c:v>921.17499999999995</c:v>
                </c:pt>
                <c:pt idx="3698">
                  <c:v>921.34299999999962</c:v>
                </c:pt>
                <c:pt idx="3699">
                  <c:v>921.51300000000003</c:v>
                </c:pt>
                <c:pt idx="3700">
                  <c:v>921.68600000000004</c:v>
                </c:pt>
                <c:pt idx="3701">
                  <c:v>921.85899999999981</c:v>
                </c:pt>
                <c:pt idx="3702">
                  <c:v>922.02800000000002</c:v>
                </c:pt>
                <c:pt idx="3703">
                  <c:v>922.19600000000003</c:v>
                </c:pt>
                <c:pt idx="3704">
                  <c:v>922.36399999999981</c:v>
                </c:pt>
                <c:pt idx="3705">
                  <c:v>922.53399999999999</c:v>
                </c:pt>
                <c:pt idx="3706">
                  <c:v>922.71</c:v>
                </c:pt>
                <c:pt idx="3707">
                  <c:v>922.88400000000001</c:v>
                </c:pt>
                <c:pt idx="3708">
                  <c:v>923.06199999999978</c:v>
                </c:pt>
                <c:pt idx="3709">
                  <c:v>923.23500000000001</c:v>
                </c:pt>
                <c:pt idx="3710">
                  <c:v>923.40499999999997</c:v>
                </c:pt>
                <c:pt idx="3711">
                  <c:v>923.57299999999998</c:v>
                </c:pt>
                <c:pt idx="3712">
                  <c:v>923.74300000000005</c:v>
                </c:pt>
                <c:pt idx="3713">
                  <c:v>923.90899999999999</c:v>
                </c:pt>
                <c:pt idx="3714">
                  <c:v>924.07500000000005</c:v>
                </c:pt>
                <c:pt idx="3715">
                  <c:v>924.23900000000003</c:v>
                </c:pt>
                <c:pt idx="3716">
                  <c:v>924.40599999999972</c:v>
                </c:pt>
                <c:pt idx="3717">
                  <c:v>924.57299999999998</c:v>
                </c:pt>
                <c:pt idx="3718">
                  <c:v>924.73900000000003</c:v>
                </c:pt>
                <c:pt idx="3719">
                  <c:v>924.90899999999999</c:v>
                </c:pt>
                <c:pt idx="3720">
                  <c:v>925.08199999999999</c:v>
                </c:pt>
                <c:pt idx="3721">
                  <c:v>925.25099999999998</c:v>
                </c:pt>
                <c:pt idx="3722">
                  <c:v>925.41899999999998</c:v>
                </c:pt>
                <c:pt idx="3723">
                  <c:v>925.58299999999997</c:v>
                </c:pt>
                <c:pt idx="3724">
                  <c:v>925.75099999999998</c:v>
                </c:pt>
                <c:pt idx="3725">
                  <c:v>925.91899999999998</c:v>
                </c:pt>
                <c:pt idx="3726">
                  <c:v>926.08799999999997</c:v>
                </c:pt>
                <c:pt idx="3727">
                  <c:v>926.25300000000004</c:v>
                </c:pt>
                <c:pt idx="3728">
                  <c:v>926.42099999999982</c:v>
                </c:pt>
                <c:pt idx="3729">
                  <c:v>926.58500000000004</c:v>
                </c:pt>
                <c:pt idx="3730">
                  <c:v>926.75099999999998</c:v>
                </c:pt>
                <c:pt idx="3731">
                  <c:v>926.9169999999998</c:v>
                </c:pt>
                <c:pt idx="3732">
                  <c:v>927.08600000000001</c:v>
                </c:pt>
                <c:pt idx="3733">
                  <c:v>927.25400000000002</c:v>
                </c:pt>
                <c:pt idx="3734">
                  <c:v>927.42099999999982</c:v>
                </c:pt>
                <c:pt idx="3735">
                  <c:v>927.58900000000006</c:v>
                </c:pt>
                <c:pt idx="3736">
                  <c:v>927.755</c:v>
                </c:pt>
                <c:pt idx="3737">
                  <c:v>927.91899999999998</c:v>
                </c:pt>
                <c:pt idx="3738">
                  <c:v>928.08699999999999</c:v>
                </c:pt>
                <c:pt idx="3739">
                  <c:v>928.25400000000002</c:v>
                </c:pt>
                <c:pt idx="3740">
                  <c:v>928.41599999999983</c:v>
                </c:pt>
                <c:pt idx="3741">
                  <c:v>928.577</c:v>
                </c:pt>
                <c:pt idx="3742">
                  <c:v>928.73599999999999</c:v>
                </c:pt>
                <c:pt idx="3743">
                  <c:v>928.89599999999996</c:v>
                </c:pt>
                <c:pt idx="3744">
                  <c:v>929.05399999999997</c:v>
                </c:pt>
                <c:pt idx="3745">
                  <c:v>929.21799999999996</c:v>
                </c:pt>
                <c:pt idx="3746">
                  <c:v>929.38</c:v>
                </c:pt>
                <c:pt idx="3747">
                  <c:v>929.54099999999983</c:v>
                </c:pt>
                <c:pt idx="3748">
                  <c:v>929.70299999999997</c:v>
                </c:pt>
                <c:pt idx="3749">
                  <c:v>929.86599999999976</c:v>
                </c:pt>
                <c:pt idx="3750">
                  <c:v>930.03099999999972</c:v>
                </c:pt>
                <c:pt idx="3751">
                  <c:v>930.197</c:v>
                </c:pt>
                <c:pt idx="3752">
                  <c:v>930.37</c:v>
                </c:pt>
                <c:pt idx="3753">
                  <c:v>930.54499999999996</c:v>
                </c:pt>
                <c:pt idx="3754">
                  <c:v>930.72299999999996</c:v>
                </c:pt>
                <c:pt idx="3755">
                  <c:v>930.89599999999996</c:v>
                </c:pt>
                <c:pt idx="3756">
                  <c:v>931.06499999999983</c:v>
                </c:pt>
                <c:pt idx="3757">
                  <c:v>931.23299999999972</c:v>
                </c:pt>
                <c:pt idx="3758">
                  <c:v>931.39599999999996</c:v>
                </c:pt>
                <c:pt idx="3759">
                  <c:v>931.56299999999976</c:v>
                </c:pt>
                <c:pt idx="3760">
                  <c:v>931.72699999999998</c:v>
                </c:pt>
                <c:pt idx="3761">
                  <c:v>931.88900000000001</c:v>
                </c:pt>
                <c:pt idx="3762">
                  <c:v>932.053</c:v>
                </c:pt>
                <c:pt idx="3763">
                  <c:v>932.21900000000005</c:v>
                </c:pt>
                <c:pt idx="3764">
                  <c:v>932.38699999999972</c:v>
                </c:pt>
                <c:pt idx="3765">
                  <c:v>932.55999999999983</c:v>
                </c:pt>
                <c:pt idx="3766">
                  <c:v>932.73099999999999</c:v>
                </c:pt>
                <c:pt idx="3767">
                  <c:v>932.90199999999982</c:v>
                </c:pt>
                <c:pt idx="3768">
                  <c:v>933.07100000000003</c:v>
                </c:pt>
                <c:pt idx="3769">
                  <c:v>933.23800000000006</c:v>
                </c:pt>
                <c:pt idx="3770">
                  <c:v>933.40899999999999</c:v>
                </c:pt>
                <c:pt idx="3771">
                  <c:v>933.58</c:v>
                </c:pt>
                <c:pt idx="3772">
                  <c:v>933.75199999999973</c:v>
                </c:pt>
                <c:pt idx="3773">
                  <c:v>933.92099999999982</c:v>
                </c:pt>
                <c:pt idx="3774">
                  <c:v>934.09400000000005</c:v>
                </c:pt>
                <c:pt idx="3775">
                  <c:v>934.26499999999999</c:v>
                </c:pt>
                <c:pt idx="3776">
                  <c:v>934.43599999999981</c:v>
                </c:pt>
                <c:pt idx="3777">
                  <c:v>934.60599999999999</c:v>
                </c:pt>
                <c:pt idx="3778">
                  <c:v>934.77700000000004</c:v>
                </c:pt>
                <c:pt idx="3779">
                  <c:v>934.94899999999996</c:v>
                </c:pt>
                <c:pt idx="3780">
                  <c:v>935.11699999999996</c:v>
                </c:pt>
                <c:pt idx="3781">
                  <c:v>935.28300000000002</c:v>
                </c:pt>
                <c:pt idx="3782">
                  <c:v>935.44899999999996</c:v>
                </c:pt>
                <c:pt idx="3783">
                  <c:v>935.61599999999999</c:v>
                </c:pt>
                <c:pt idx="3784">
                  <c:v>935.78599999999994</c:v>
                </c:pt>
                <c:pt idx="3785">
                  <c:v>935.95999999999981</c:v>
                </c:pt>
                <c:pt idx="3786">
                  <c:v>936.13099999999997</c:v>
                </c:pt>
                <c:pt idx="3787">
                  <c:v>936.29899999999998</c:v>
                </c:pt>
                <c:pt idx="3788">
                  <c:v>936.46400000000006</c:v>
                </c:pt>
                <c:pt idx="3789">
                  <c:v>936.63099999999997</c:v>
                </c:pt>
                <c:pt idx="3790">
                  <c:v>936.80099999999982</c:v>
                </c:pt>
                <c:pt idx="3791">
                  <c:v>936.97199999999998</c:v>
                </c:pt>
                <c:pt idx="3792">
                  <c:v>937.14099999999996</c:v>
                </c:pt>
                <c:pt idx="3793">
                  <c:v>937.31099999999981</c:v>
                </c:pt>
                <c:pt idx="3794">
                  <c:v>937.47900000000004</c:v>
                </c:pt>
                <c:pt idx="3795">
                  <c:v>937.64599999999996</c:v>
                </c:pt>
                <c:pt idx="3796">
                  <c:v>937.81199999999978</c:v>
                </c:pt>
                <c:pt idx="3797">
                  <c:v>937.97699999999998</c:v>
                </c:pt>
                <c:pt idx="3798">
                  <c:v>938.14300000000003</c:v>
                </c:pt>
                <c:pt idx="3799">
                  <c:v>938.31499999999983</c:v>
                </c:pt>
                <c:pt idx="3800">
                  <c:v>938.48699999999997</c:v>
                </c:pt>
                <c:pt idx="3801">
                  <c:v>938.66</c:v>
                </c:pt>
                <c:pt idx="3802">
                  <c:v>938.83299999999974</c:v>
                </c:pt>
                <c:pt idx="3803">
                  <c:v>939.00400000000002</c:v>
                </c:pt>
                <c:pt idx="3804">
                  <c:v>939.17200000000003</c:v>
                </c:pt>
                <c:pt idx="3805">
                  <c:v>939.33799999999974</c:v>
                </c:pt>
                <c:pt idx="3806">
                  <c:v>939.50300000000004</c:v>
                </c:pt>
                <c:pt idx="3807">
                  <c:v>939.66599999999983</c:v>
                </c:pt>
                <c:pt idx="3808">
                  <c:v>939.82799999999975</c:v>
                </c:pt>
                <c:pt idx="3809">
                  <c:v>939.99</c:v>
                </c:pt>
                <c:pt idx="3810">
                  <c:v>940.15099999999973</c:v>
                </c:pt>
                <c:pt idx="3811">
                  <c:v>940.30799999999977</c:v>
                </c:pt>
                <c:pt idx="3812">
                  <c:v>940.4649999999998</c:v>
                </c:pt>
                <c:pt idx="3813">
                  <c:v>940.62400000000002</c:v>
                </c:pt>
                <c:pt idx="3814">
                  <c:v>940.78099999999995</c:v>
                </c:pt>
                <c:pt idx="3815">
                  <c:v>940.93599999999981</c:v>
                </c:pt>
                <c:pt idx="3816">
                  <c:v>941.09400000000005</c:v>
                </c:pt>
                <c:pt idx="3817">
                  <c:v>941.255</c:v>
                </c:pt>
                <c:pt idx="3818">
                  <c:v>941.41800000000001</c:v>
                </c:pt>
                <c:pt idx="3819">
                  <c:v>941.57799999999997</c:v>
                </c:pt>
                <c:pt idx="3820">
                  <c:v>941.73400000000004</c:v>
                </c:pt>
                <c:pt idx="3821">
                  <c:v>941.88699999999972</c:v>
                </c:pt>
                <c:pt idx="3822">
                  <c:v>942.04</c:v>
                </c:pt>
                <c:pt idx="3823">
                  <c:v>942.19299999999998</c:v>
                </c:pt>
                <c:pt idx="3824">
                  <c:v>942.35099999999977</c:v>
                </c:pt>
                <c:pt idx="3825">
                  <c:v>942.50699999999972</c:v>
                </c:pt>
                <c:pt idx="3826">
                  <c:v>942.66300000000001</c:v>
                </c:pt>
                <c:pt idx="3827">
                  <c:v>942.81999999999982</c:v>
                </c:pt>
                <c:pt idx="3828">
                  <c:v>942.97900000000004</c:v>
                </c:pt>
                <c:pt idx="3829">
                  <c:v>943.13400000000001</c:v>
                </c:pt>
                <c:pt idx="3830">
                  <c:v>943.28399999999999</c:v>
                </c:pt>
                <c:pt idx="3831">
                  <c:v>943.43899999999996</c:v>
                </c:pt>
                <c:pt idx="3832">
                  <c:v>943.59400000000005</c:v>
                </c:pt>
                <c:pt idx="3833">
                  <c:v>943.75400000000002</c:v>
                </c:pt>
                <c:pt idx="3834">
                  <c:v>943.91599999999983</c:v>
                </c:pt>
                <c:pt idx="3835">
                  <c:v>944.07500000000005</c:v>
                </c:pt>
                <c:pt idx="3836">
                  <c:v>944.23199999999997</c:v>
                </c:pt>
                <c:pt idx="3837">
                  <c:v>944.39300000000003</c:v>
                </c:pt>
                <c:pt idx="3838">
                  <c:v>944.55199999999979</c:v>
                </c:pt>
                <c:pt idx="3839">
                  <c:v>944.71199999999999</c:v>
                </c:pt>
                <c:pt idx="3840">
                  <c:v>944.8689999999998</c:v>
                </c:pt>
                <c:pt idx="3841">
                  <c:v>945.03099999999972</c:v>
                </c:pt>
                <c:pt idx="3842">
                  <c:v>945.19100000000003</c:v>
                </c:pt>
                <c:pt idx="3843">
                  <c:v>945.3499999999998</c:v>
                </c:pt>
                <c:pt idx="3844">
                  <c:v>945.51</c:v>
                </c:pt>
                <c:pt idx="3845">
                  <c:v>945.67</c:v>
                </c:pt>
                <c:pt idx="3846">
                  <c:v>945.83099999999979</c:v>
                </c:pt>
                <c:pt idx="3847">
                  <c:v>945.99</c:v>
                </c:pt>
                <c:pt idx="3848">
                  <c:v>946.14499999999998</c:v>
                </c:pt>
                <c:pt idx="3849">
                  <c:v>946.29700000000003</c:v>
                </c:pt>
                <c:pt idx="3850">
                  <c:v>946.45299999999975</c:v>
                </c:pt>
                <c:pt idx="3851">
                  <c:v>946.61</c:v>
                </c:pt>
                <c:pt idx="3852">
                  <c:v>946.77099999999996</c:v>
                </c:pt>
                <c:pt idx="3853">
                  <c:v>946.93299999999977</c:v>
                </c:pt>
                <c:pt idx="3854">
                  <c:v>947.09500000000003</c:v>
                </c:pt>
                <c:pt idx="3855">
                  <c:v>947.25199999999973</c:v>
                </c:pt>
                <c:pt idx="3856">
                  <c:v>947.41099999999972</c:v>
                </c:pt>
                <c:pt idx="3857">
                  <c:v>947.57</c:v>
                </c:pt>
                <c:pt idx="3858">
                  <c:v>947.72900000000004</c:v>
                </c:pt>
                <c:pt idx="3859">
                  <c:v>947.88599999999997</c:v>
                </c:pt>
                <c:pt idx="3860">
                  <c:v>948.03800000000001</c:v>
                </c:pt>
                <c:pt idx="3861">
                  <c:v>948.19100000000003</c:v>
                </c:pt>
                <c:pt idx="3862">
                  <c:v>948.34299999999962</c:v>
                </c:pt>
                <c:pt idx="3863">
                  <c:v>948.49699999999996</c:v>
                </c:pt>
                <c:pt idx="3864">
                  <c:v>948.65199999999982</c:v>
                </c:pt>
                <c:pt idx="3865">
                  <c:v>948.80799999999977</c:v>
                </c:pt>
                <c:pt idx="3866">
                  <c:v>948.96599999999978</c:v>
                </c:pt>
                <c:pt idx="3867">
                  <c:v>949.125</c:v>
                </c:pt>
                <c:pt idx="3868">
                  <c:v>949.28200000000004</c:v>
                </c:pt>
                <c:pt idx="3869">
                  <c:v>949.43399999999997</c:v>
                </c:pt>
                <c:pt idx="3870">
                  <c:v>949.58600000000001</c:v>
                </c:pt>
                <c:pt idx="3871">
                  <c:v>949.73800000000006</c:v>
                </c:pt>
                <c:pt idx="3872">
                  <c:v>949.89400000000001</c:v>
                </c:pt>
                <c:pt idx="3873">
                  <c:v>950.05</c:v>
                </c:pt>
                <c:pt idx="3874">
                  <c:v>950.20500000000004</c:v>
                </c:pt>
                <c:pt idx="3875">
                  <c:v>950.35799999999949</c:v>
                </c:pt>
                <c:pt idx="3876">
                  <c:v>950.51599999999996</c:v>
                </c:pt>
                <c:pt idx="3877">
                  <c:v>950.67499999999995</c:v>
                </c:pt>
                <c:pt idx="3878">
                  <c:v>950.83399999999972</c:v>
                </c:pt>
                <c:pt idx="3879">
                  <c:v>950.99400000000003</c:v>
                </c:pt>
                <c:pt idx="3880">
                  <c:v>951.154</c:v>
                </c:pt>
                <c:pt idx="3881">
                  <c:v>951.31399999999996</c:v>
                </c:pt>
                <c:pt idx="3882">
                  <c:v>951.47400000000005</c:v>
                </c:pt>
                <c:pt idx="3883">
                  <c:v>951.63499999999999</c:v>
                </c:pt>
                <c:pt idx="3884">
                  <c:v>951.79700000000003</c:v>
                </c:pt>
                <c:pt idx="3885">
                  <c:v>951.95599999999979</c:v>
                </c:pt>
                <c:pt idx="3886">
                  <c:v>952.11599999999999</c:v>
                </c:pt>
                <c:pt idx="3887">
                  <c:v>952.274</c:v>
                </c:pt>
                <c:pt idx="3888">
                  <c:v>952.43299999999977</c:v>
                </c:pt>
                <c:pt idx="3889">
                  <c:v>952.596</c:v>
                </c:pt>
                <c:pt idx="3890">
                  <c:v>952.76300000000003</c:v>
                </c:pt>
                <c:pt idx="3891">
                  <c:v>952.92999999999984</c:v>
                </c:pt>
                <c:pt idx="3892">
                  <c:v>953.09699999999998</c:v>
                </c:pt>
                <c:pt idx="3893">
                  <c:v>953.26</c:v>
                </c:pt>
                <c:pt idx="3894">
                  <c:v>953.41899999999998</c:v>
                </c:pt>
                <c:pt idx="3895">
                  <c:v>953.57500000000005</c:v>
                </c:pt>
                <c:pt idx="3896">
                  <c:v>953.73199999999997</c:v>
                </c:pt>
                <c:pt idx="3897">
                  <c:v>953.88900000000001</c:v>
                </c:pt>
                <c:pt idx="3898">
                  <c:v>954.04499999999996</c:v>
                </c:pt>
                <c:pt idx="3899">
                  <c:v>954.20299999999997</c:v>
                </c:pt>
                <c:pt idx="3900">
                  <c:v>954.36300000000006</c:v>
                </c:pt>
                <c:pt idx="3901">
                  <c:v>954.52</c:v>
                </c:pt>
                <c:pt idx="3902">
                  <c:v>954.67600000000004</c:v>
                </c:pt>
                <c:pt idx="3903">
                  <c:v>954.83099999999979</c:v>
                </c:pt>
                <c:pt idx="3904">
                  <c:v>954.98500000000001</c:v>
                </c:pt>
                <c:pt idx="3905">
                  <c:v>955.13900000000001</c:v>
                </c:pt>
                <c:pt idx="3906">
                  <c:v>955.298</c:v>
                </c:pt>
                <c:pt idx="3907">
                  <c:v>955.45699999999977</c:v>
                </c:pt>
                <c:pt idx="3908">
                  <c:v>955.61699999999996</c:v>
                </c:pt>
                <c:pt idx="3909">
                  <c:v>955.77700000000004</c:v>
                </c:pt>
                <c:pt idx="3910">
                  <c:v>955.93599999999981</c:v>
                </c:pt>
                <c:pt idx="3911">
                  <c:v>956.09299999999996</c:v>
                </c:pt>
                <c:pt idx="3912">
                  <c:v>956.25199999999973</c:v>
                </c:pt>
                <c:pt idx="3913">
                  <c:v>956.41199999999981</c:v>
                </c:pt>
                <c:pt idx="3914">
                  <c:v>956.572</c:v>
                </c:pt>
                <c:pt idx="3915">
                  <c:v>956.73299999999972</c:v>
                </c:pt>
                <c:pt idx="3916">
                  <c:v>956.89300000000003</c:v>
                </c:pt>
                <c:pt idx="3917">
                  <c:v>957.05099999999982</c:v>
                </c:pt>
                <c:pt idx="3918">
                  <c:v>957.20699999999999</c:v>
                </c:pt>
                <c:pt idx="3919">
                  <c:v>957.35999999999979</c:v>
                </c:pt>
                <c:pt idx="3920">
                  <c:v>957.51499999999999</c:v>
                </c:pt>
                <c:pt idx="3921">
                  <c:v>957.67100000000005</c:v>
                </c:pt>
                <c:pt idx="3922">
                  <c:v>957.82699999999977</c:v>
                </c:pt>
                <c:pt idx="3923">
                  <c:v>957.98599999999999</c:v>
                </c:pt>
                <c:pt idx="3924">
                  <c:v>958.14300000000003</c:v>
                </c:pt>
                <c:pt idx="3925">
                  <c:v>958.30099999999982</c:v>
                </c:pt>
                <c:pt idx="3926">
                  <c:v>958.45799999999974</c:v>
                </c:pt>
                <c:pt idx="3927">
                  <c:v>958.61300000000006</c:v>
                </c:pt>
                <c:pt idx="3928">
                  <c:v>958.76900000000001</c:v>
                </c:pt>
                <c:pt idx="3929">
                  <c:v>958.93099999999981</c:v>
                </c:pt>
                <c:pt idx="3930">
                  <c:v>959.09100000000001</c:v>
                </c:pt>
                <c:pt idx="3931">
                  <c:v>959.24900000000002</c:v>
                </c:pt>
                <c:pt idx="3932">
                  <c:v>959.40599999999972</c:v>
                </c:pt>
                <c:pt idx="3933">
                  <c:v>959.55799999999977</c:v>
                </c:pt>
                <c:pt idx="3934">
                  <c:v>959.71100000000001</c:v>
                </c:pt>
                <c:pt idx="3935">
                  <c:v>959.86300000000006</c:v>
                </c:pt>
                <c:pt idx="3936">
                  <c:v>960.01900000000001</c:v>
                </c:pt>
                <c:pt idx="3937">
                  <c:v>960.17700000000002</c:v>
                </c:pt>
                <c:pt idx="3938">
                  <c:v>960.33399999999972</c:v>
                </c:pt>
                <c:pt idx="3939">
                  <c:v>960.48800000000006</c:v>
                </c:pt>
                <c:pt idx="3940">
                  <c:v>960.64300000000003</c:v>
                </c:pt>
                <c:pt idx="3941">
                  <c:v>960.803</c:v>
                </c:pt>
                <c:pt idx="3942">
                  <c:v>960.9649999999998</c:v>
                </c:pt>
                <c:pt idx="3943">
                  <c:v>961.12300000000005</c:v>
                </c:pt>
                <c:pt idx="3944">
                  <c:v>961.28</c:v>
                </c:pt>
                <c:pt idx="3945">
                  <c:v>961.43399999999997</c:v>
                </c:pt>
                <c:pt idx="3946">
                  <c:v>961.59199999999998</c:v>
                </c:pt>
                <c:pt idx="3947">
                  <c:v>961.75</c:v>
                </c:pt>
                <c:pt idx="3948">
                  <c:v>961.90800000000002</c:v>
                </c:pt>
                <c:pt idx="3949">
                  <c:v>962.0659999999998</c:v>
                </c:pt>
                <c:pt idx="3950">
                  <c:v>962.221</c:v>
                </c:pt>
                <c:pt idx="3951">
                  <c:v>962.375</c:v>
                </c:pt>
                <c:pt idx="3952">
                  <c:v>962.52699999999982</c:v>
                </c:pt>
                <c:pt idx="3953">
                  <c:v>962.68100000000004</c:v>
                </c:pt>
                <c:pt idx="3954">
                  <c:v>962.83799999999974</c:v>
                </c:pt>
                <c:pt idx="3955">
                  <c:v>962.99400000000003</c:v>
                </c:pt>
                <c:pt idx="3956">
                  <c:v>963.149</c:v>
                </c:pt>
                <c:pt idx="3957">
                  <c:v>963.30799999999977</c:v>
                </c:pt>
                <c:pt idx="3958">
                  <c:v>963.46799999999962</c:v>
                </c:pt>
                <c:pt idx="3959">
                  <c:v>963.62900000000002</c:v>
                </c:pt>
                <c:pt idx="3960">
                  <c:v>963.79</c:v>
                </c:pt>
                <c:pt idx="3961">
                  <c:v>963.94399999999996</c:v>
                </c:pt>
                <c:pt idx="3962">
                  <c:v>964.096</c:v>
                </c:pt>
                <c:pt idx="3963">
                  <c:v>964.24900000000002</c:v>
                </c:pt>
                <c:pt idx="3964">
                  <c:v>964.40099999999973</c:v>
                </c:pt>
                <c:pt idx="3965">
                  <c:v>964.55599999999981</c:v>
                </c:pt>
                <c:pt idx="3966">
                  <c:v>964.71500000000003</c:v>
                </c:pt>
                <c:pt idx="3967">
                  <c:v>964.875</c:v>
                </c:pt>
                <c:pt idx="3968">
                  <c:v>965.03499999999997</c:v>
                </c:pt>
                <c:pt idx="3969">
                  <c:v>965.19200000000001</c:v>
                </c:pt>
                <c:pt idx="3970">
                  <c:v>965.34699999999975</c:v>
                </c:pt>
                <c:pt idx="3971">
                  <c:v>965.505</c:v>
                </c:pt>
                <c:pt idx="3972">
                  <c:v>965.66499999999996</c:v>
                </c:pt>
                <c:pt idx="3973">
                  <c:v>965.82799999999975</c:v>
                </c:pt>
                <c:pt idx="3974">
                  <c:v>965.995</c:v>
                </c:pt>
                <c:pt idx="3975">
                  <c:v>966.16099999999972</c:v>
                </c:pt>
                <c:pt idx="3976">
                  <c:v>966.32399999999996</c:v>
                </c:pt>
                <c:pt idx="3977">
                  <c:v>966.48699999999997</c:v>
                </c:pt>
                <c:pt idx="3978">
                  <c:v>966.64800000000002</c:v>
                </c:pt>
                <c:pt idx="3979">
                  <c:v>966.80699999999979</c:v>
                </c:pt>
                <c:pt idx="3980">
                  <c:v>966.96799999999962</c:v>
                </c:pt>
                <c:pt idx="3981">
                  <c:v>967.12599999999998</c:v>
                </c:pt>
                <c:pt idx="3982">
                  <c:v>967.28200000000004</c:v>
                </c:pt>
                <c:pt idx="3983">
                  <c:v>967.43799999999976</c:v>
                </c:pt>
                <c:pt idx="3984">
                  <c:v>967.596</c:v>
                </c:pt>
                <c:pt idx="3985">
                  <c:v>967.75300000000004</c:v>
                </c:pt>
                <c:pt idx="3986">
                  <c:v>967.91399999999999</c:v>
                </c:pt>
                <c:pt idx="3987">
                  <c:v>968.07299999999998</c:v>
                </c:pt>
                <c:pt idx="3988">
                  <c:v>968.23299999999972</c:v>
                </c:pt>
                <c:pt idx="3989">
                  <c:v>968.39</c:v>
                </c:pt>
                <c:pt idx="3990">
                  <c:v>968.55099999999982</c:v>
                </c:pt>
                <c:pt idx="3991">
                  <c:v>968.71</c:v>
                </c:pt>
                <c:pt idx="3992">
                  <c:v>968.86699999999962</c:v>
                </c:pt>
                <c:pt idx="3993">
                  <c:v>969.02300000000002</c:v>
                </c:pt>
                <c:pt idx="3994">
                  <c:v>969.18</c:v>
                </c:pt>
                <c:pt idx="3995">
                  <c:v>969.33499999999981</c:v>
                </c:pt>
                <c:pt idx="3996">
                  <c:v>969.49300000000005</c:v>
                </c:pt>
                <c:pt idx="3997">
                  <c:v>969.65099999999973</c:v>
                </c:pt>
                <c:pt idx="3998">
                  <c:v>969.80799999999977</c:v>
                </c:pt>
                <c:pt idx="3999">
                  <c:v>969.971</c:v>
                </c:pt>
                <c:pt idx="4000">
                  <c:v>970.13199999999972</c:v>
                </c:pt>
                <c:pt idx="4001">
                  <c:v>970.29399999999998</c:v>
                </c:pt>
                <c:pt idx="4002">
                  <c:v>970.45799999999974</c:v>
                </c:pt>
                <c:pt idx="4003">
                  <c:v>970.62300000000005</c:v>
                </c:pt>
                <c:pt idx="4004">
                  <c:v>970.78800000000001</c:v>
                </c:pt>
                <c:pt idx="4005">
                  <c:v>970.94899999999996</c:v>
                </c:pt>
                <c:pt idx="4006">
                  <c:v>971.10900000000004</c:v>
                </c:pt>
                <c:pt idx="4007">
                  <c:v>971.27</c:v>
                </c:pt>
                <c:pt idx="4008">
                  <c:v>971.43299999999977</c:v>
                </c:pt>
                <c:pt idx="4009">
                  <c:v>971.59699999999998</c:v>
                </c:pt>
                <c:pt idx="4010">
                  <c:v>971.76</c:v>
                </c:pt>
                <c:pt idx="4011">
                  <c:v>971.9169999999998</c:v>
                </c:pt>
                <c:pt idx="4012">
                  <c:v>972.08100000000002</c:v>
                </c:pt>
                <c:pt idx="4013">
                  <c:v>972.24699999999996</c:v>
                </c:pt>
                <c:pt idx="4014">
                  <c:v>972.40599999999972</c:v>
                </c:pt>
                <c:pt idx="4015">
                  <c:v>972.55999999999983</c:v>
                </c:pt>
                <c:pt idx="4016">
                  <c:v>972.71600000000001</c:v>
                </c:pt>
                <c:pt idx="4017">
                  <c:v>972.87300000000005</c:v>
                </c:pt>
                <c:pt idx="4018">
                  <c:v>973.03199999999981</c:v>
                </c:pt>
                <c:pt idx="4019">
                  <c:v>973.18799999999999</c:v>
                </c:pt>
                <c:pt idx="4020">
                  <c:v>973.3449999999998</c:v>
                </c:pt>
                <c:pt idx="4021">
                  <c:v>973.50400000000002</c:v>
                </c:pt>
                <c:pt idx="4022">
                  <c:v>973.66300000000001</c:v>
                </c:pt>
                <c:pt idx="4023">
                  <c:v>973.82199999999978</c:v>
                </c:pt>
                <c:pt idx="4024">
                  <c:v>973.98099999999999</c:v>
                </c:pt>
                <c:pt idx="4025">
                  <c:v>974.14400000000001</c:v>
                </c:pt>
                <c:pt idx="4026">
                  <c:v>974.303</c:v>
                </c:pt>
                <c:pt idx="4027">
                  <c:v>974.45899999999972</c:v>
                </c:pt>
                <c:pt idx="4028">
                  <c:v>974.61699999999996</c:v>
                </c:pt>
                <c:pt idx="4029">
                  <c:v>974.77499999999998</c:v>
                </c:pt>
                <c:pt idx="4030">
                  <c:v>974.93199999999979</c:v>
                </c:pt>
                <c:pt idx="4031">
                  <c:v>975.08900000000006</c:v>
                </c:pt>
                <c:pt idx="4032">
                  <c:v>975.245</c:v>
                </c:pt>
                <c:pt idx="4033">
                  <c:v>975.404</c:v>
                </c:pt>
                <c:pt idx="4034">
                  <c:v>975.55999999999983</c:v>
                </c:pt>
                <c:pt idx="4035">
                  <c:v>975.71600000000001</c:v>
                </c:pt>
                <c:pt idx="4036">
                  <c:v>975.87400000000002</c:v>
                </c:pt>
                <c:pt idx="4037">
                  <c:v>976.03399999999999</c:v>
                </c:pt>
                <c:pt idx="4038">
                  <c:v>976.19299999999998</c:v>
                </c:pt>
                <c:pt idx="4039">
                  <c:v>976.3529999999995</c:v>
                </c:pt>
                <c:pt idx="4040">
                  <c:v>976.51400000000001</c:v>
                </c:pt>
                <c:pt idx="4041">
                  <c:v>976.673</c:v>
                </c:pt>
                <c:pt idx="4042">
                  <c:v>976.82899999999972</c:v>
                </c:pt>
                <c:pt idx="4043">
                  <c:v>976.98699999999997</c:v>
                </c:pt>
                <c:pt idx="4044">
                  <c:v>977.14199999999983</c:v>
                </c:pt>
                <c:pt idx="4045">
                  <c:v>977.3</c:v>
                </c:pt>
                <c:pt idx="4046">
                  <c:v>977.45799999999974</c:v>
                </c:pt>
                <c:pt idx="4047">
                  <c:v>977.61599999999999</c:v>
                </c:pt>
                <c:pt idx="4048">
                  <c:v>977.77200000000005</c:v>
                </c:pt>
                <c:pt idx="4049">
                  <c:v>977.93199999999979</c:v>
                </c:pt>
                <c:pt idx="4050">
                  <c:v>978.09500000000003</c:v>
                </c:pt>
                <c:pt idx="4051">
                  <c:v>978.255</c:v>
                </c:pt>
                <c:pt idx="4052">
                  <c:v>978.41800000000001</c:v>
                </c:pt>
                <c:pt idx="4053">
                  <c:v>978.58</c:v>
                </c:pt>
                <c:pt idx="4054">
                  <c:v>978.73800000000006</c:v>
                </c:pt>
                <c:pt idx="4055">
                  <c:v>978.89599999999996</c:v>
                </c:pt>
                <c:pt idx="4056">
                  <c:v>979.05899999999997</c:v>
                </c:pt>
                <c:pt idx="4057">
                  <c:v>979.22199999999998</c:v>
                </c:pt>
                <c:pt idx="4058">
                  <c:v>979.38499999999999</c:v>
                </c:pt>
                <c:pt idx="4059">
                  <c:v>979.54499999999996</c:v>
                </c:pt>
                <c:pt idx="4060">
                  <c:v>979.702</c:v>
                </c:pt>
                <c:pt idx="4061">
                  <c:v>979.85999999999979</c:v>
                </c:pt>
                <c:pt idx="4062">
                  <c:v>980.01699999999983</c:v>
                </c:pt>
                <c:pt idx="4063">
                  <c:v>980.18</c:v>
                </c:pt>
                <c:pt idx="4064">
                  <c:v>980.34199999999976</c:v>
                </c:pt>
                <c:pt idx="4065">
                  <c:v>980.50099999999998</c:v>
                </c:pt>
                <c:pt idx="4066">
                  <c:v>980.66099999999972</c:v>
                </c:pt>
                <c:pt idx="4067">
                  <c:v>980.82299999999975</c:v>
                </c:pt>
                <c:pt idx="4068">
                  <c:v>980.98400000000004</c:v>
                </c:pt>
                <c:pt idx="4069">
                  <c:v>981.14599999999996</c:v>
                </c:pt>
                <c:pt idx="4070">
                  <c:v>981.30599999999981</c:v>
                </c:pt>
                <c:pt idx="4071">
                  <c:v>981.46400000000006</c:v>
                </c:pt>
                <c:pt idx="4072">
                  <c:v>981.62300000000005</c:v>
                </c:pt>
                <c:pt idx="4073">
                  <c:v>981.78499999999997</c:v>
                </c:pt>
                <c:pt idx="4074">
                  <c:v>981.94699999999978</c:v>
                </c:pt>
                <c:pt idx="4075">
                  <c:v>982.10500000000002</c:v>
                </c:pt>
                <c:pt idx="4076">
                  <c:v>982.26</c:v>
                </c:pt>
                <c:pt idx="4077">
                  <c:v>982.41499999999996</c:v>
                </c:pt>
                <c:pt idx="4078">
                  <c:v>982.57</c:v>
                </c:pt>
                <c:pt idx="4079">
                  <c:v>982.72699999999998</c:v>
                </c:pt>
                <c:pt idx="4080">
                  <c:v>982.88800000000003</c:v>
                </c:pt>
                <c:pt idx="4081">
                  <c:v>983.05099999999982</c:v>
                </c:pt>
                <c:pt idx="4082">
                  <c:v>983.21500000000003</c:v>
                </c:pt>
                <c:pt idx="4083">
                  <c:v>983.375</c:v>
                </c:pt>
                <c:pt idx="4084">
                  <c:v>983.53599999999972</c:v>
                </c:pt>
                <c:pt idx="4085">
                  <c:v>983.70100000000002</c:v>
                </c:pt>
                <c:pt idx="4086">
                  <c:v>983.86099999999976</c:v>
                </c:pt>
                <c:pt idx="4087">
                  <c:v>984.02</c:v>
                </c:pt>
                <c:pt idx="4088">
                  <c:v>984.17700000000002</c:v>
                </c:pt>
                <c:pt idx="4089">
                  <c:v>984.33499999999981</c:v>
                </c:pt>
                <c:pt idx="4090">
                  <c:v>984.495</c:v>
                </c:pt>
                <c:pt idx="4091">
                  <c:v>984.65199999999982</c:v>
                </c:pt>
                <c:pt idx="4092">
                  <c:v>984.81199999999978</c:v>
                </c:pt>
                <c:pt idx="4093">
                  <c:v>984.97299999999996</c:v>
                </c:pt>
                <c:pt idx="4094">
                  <c:v>985.13</c:v>
                </c:pt>
                <c:pt idx="4095">
                  <c:v>985.28800000000001</c:v>
                </c:pt>
                <c:pt idx="4096">
                  <c:v>985.44199999999978</c:v>
                </c:pt>
                <c:pt idx="4097">
                  <c:v>985.59299999999996</c:v>
                </c:pt>
                <c:pt idx="4098">
                  <c:v>985.74800000000005</c:v>
                </c:pt>
                <c:pt idx="4099">
                  <c:v>985.90199999999982</c:v>
                </c:pt>
                <c:pt idx="4100">
                  <c:v>986.06199999999978</c:v>
                </c:pt>
                <c:pt idx="4101">
                  <c:v>986.23500000000001</c:v>
                </c:pt>
                <c:pt idx="4102">
                  <c:v>986.41300000000001</c:v>
                </c:pt>
                <c:pt idx="4103">
                  <c:v>986.59699999999998</c:v>
                </c:pt>
                <c:pt idx="4104">
                  <c:v>986.78499999999997</c:v>
                </c:pt>
                <c:pt idx="4105">
                  <c:v>986.97699999999998</c:v>
                </c:pt>
                <c:pt idx="4106">
                  <c:v>987.16499999999996</c:v>
                </c:pt>
                <c:pt idx="4107">
                  <c:v>987.3499999999998</c:v>
                </c:pt>
                <c:pt idx="4108">
                  <c:v>987.52800000000002</c:v>
                </c:pt>
                <c:pt idx="4109">
                  <c:v>987.70699999999999</c:v>
                </c:pt>
                <c:pt idx="4110">
                  <c:v>987.88599999999997</c:v>
                </c:pt>
                <c:pt idx="4111">
                  <c:v>988.06699999999978</c:v>
                </c:pt>
                <c:pt idx="4112">
                  <c:v>988.25</c:v>
                </c:pt>
                <c:pt idx="4113">
                  <c:v>988.43799999999976</c:v>
                </c:pt>
                <c:pt idx="4114">
                  <c:v>988.62</c:v>
                </c:pt>
                <c:pt idx="4115">
                  <c:v>988.79899999999998</c:v>
                </c:pt>
                <c:pt idx="4116">
                  <c:v>988.976</c:v>
                </c:pt>
                <c:pt idx="4117">
                  <c:v>989.15099999999973</c:v>
                </c:pt>
                <c:pt idx="4118">
                  <c:v>989.32799999999975</c:v>
                </c:pt>
                <c:pt idx="4119">
                  <c:v>989.50599999999997</c:v>
                </c:pt>
                <c:pt idx="4120">
                  <c:v>989.68299999999999</c:v>
                </c:pt>
                <c:pt idx="4121">
                  <c:v>989.85999999999979</c:v>
                </c:pt>
                <c:pt idx="4122">
                  <c:v>990.03899999999999</c:v>
                </c:pt>
                <c:pt idx="4123">
                  <c:v>990.221</c:v>
                </c:pt>
                <c:pt idx="4124">
                  <c:v>990.39699999999982</c:v>
                </c:pt>
                <c:pt idx="4125">
                  <c:v>990.56899999999996</c:v>
                </c:pt>
                <c:pt idx="4126">
                  <c:v>990.74</c:v>
                </c:pt>
                <c:pt idx="4127">
                  <c:v>990.91399999999999</c:v>
                </c:pt>
                <c:pt idx="4128">
                  <c:v>991.09199999999998</c:v>
                </c:pt>
                <c:pt idx="4129">
                  <c:v>991.274</c:v>
                </c:pt>
                <c:pt idx="4130">
                  <c:v>991.45399999999972</c:v>
                </c:pt>
                <c:pt idx="4131">
                  <c:v>991.64199999999983</c:v>
                </c:pt>
                <c:pt idx="4132">
                  <c:v>991.82999999999981</c:v>
                </c:pt>
                <c:pt idx="4133">
                  <c:v>992.01599999999996</c:v>
                </c:pt>
                <c:pt idx="4134">
                  <c:v>992.20100000000002</c:v>
                </c:pt>
                <c:pt idx="4135">
                  <c:v>992.38400000000001</c:v>
                </c:pt>
                <c:pt idx="4136">
                  <c:v>992.56199999999978</c:v>
                </c:pt>
                <c:pt idx="4137">
                  <c:v>992.74400000000003</c:v>
                </c:pt>
                <c:pt idx="4138">
                  <c:v>992.93199999999979</c:v>
                </c:pt>
                <c:pt idx="4139">
                  <c:v>993.11900000000003</c:v>
                </c:pt>
                <c:pt idx="4140">
                  <c:v>993.30099999999982</c:v>
                </c:pt>
                <c:pt idx="4141">
                  <c:v>993.47900000000004</c:v>
                </c:pt>
                <c:pt idx="4142">
                  <c:v>993.65899999999999</c:v>
                </c:pt>
                <c:pt idx="4143">
                  <c:v>993.83799999999974</c:v>
                </c:pt>
                <c:pt idx="4144">
                  <c:v>994.01300000000003</c:v>
                </c:pt>
                <c:pt idx="4145">
                  <c:v>994.18499999999995</c:v>
                </c:pt>
                <c:pt idx="4146">
                  <c:v>994.35699999999974</c:v>
                </c:pt>
                <c:pt idx="4147">
                  <c:v>994.53</c:v>
                </c:pt>
                <c:pt idx="4148">
                  <c:v>994.70799999999997</c:v>
                </c:pt>
                <c:pt idx="4149">
                  <c:v>994.88599999999997</c:v>
                </c:pt>
                <c:pt idx="4150">
                  <c:v>995.06299999999976</c:v>
                </c:pt>
                <c:pt idx="4151">
                  <c:v>995.23900000000003</c:v>
                </c:pt>
                <c:pt idx="4152">
                  <c:v>995.42</c:v>
                </c:pt>
                <c:pt idx="4153">
                  <c:v>995.60699999999997</c:v>
                </c:pt>
                <c:pt idx="4154">
                  <c:v>995.79</c:v>
                </c:pt>
                <c:pt idx="4155">
                  <c:v>995.97199999999998</c:v>
                </c:pt>
                <c:pt idx="4156">
                  <c:v>996.15199999999982</c:v>
                </c:pt>
                <c:pt idx="4157">
                  <c:v>996.33299999999974</c:v>
                </c:pt>
                <c:pt idx="4158">
                  <c:v>996.51300000000003</c:v>
                </c:pt>
                <c:pt idx="4159">
                  <c:v>996.69200000000001</c:v>
                </c:pt>
                <c:pt idx="4160">
                  <c:v>996.87</c:v>
                </c:pt>
                <c:pt idx="4161">
                  <c:v>997.048</c:v>
                </c:pt>
                <c:pt idx="4162">
                  <c:v>997.23</c:v>
                </c:pt>
                <c:pt idx="4163">
                  <c:v>997.41</c:v>
                </c:pt>
                <c:pt idx="4164">
                  <c:v>997.59199999999998</c:v>
                </c:pt>
                <c:pt idx="4165">
                  <c:v>997.77300000000002</c:v>
                </c:pt>
                <c:pt idx="4166">
                  <c:v>997.95199999999977</c:v>
                </c:pt>
                <c:pt idx="4167">
                  <c:v>998.12900000000002</c:v>
                </c:pt>
                <c:pt idx="4168">
                  <c:v>998.30999999999983</c:v>
                </c:pt>
                <c:pt idx="4169">
                  <c:v>998.48900000000003</c:v>
                </c:pt>
                <c:pt idx="4170">
                  <c:v>998.66899999999998</c:v>
                </c:pt>
                <c:pt idx="4171">
                  <c:v>998.85199999999975</c:v>
                </c:pt>
                <c:pt idx="4172">
                  <c:v>999.04</c:v>
                </c:pt>
                <c:pt idx="4173">
                  <c:v>999.22400000000005</c:v>
                </c:pt>
                <c:pt idx="4174">
                  <c:v>999.399</c:v>
                </c:pt>
                <c:pt idx="4175">
                  <c:v>999.57399999999996</c:v>
                </c:pt>
                <c:pt idx="4176">
                  <c:v>999.75699999999972</c:v>
                </c:pt>
                <c:pt idx="4177">
                  <c:v>999.93799999999976</c:v>
                </c:pt>
                <c:pt idx="4178">
                  <c:v>1000.1180000000001</c:v>
                </c:pt>
                <c:pt idx="4179">
                  <c:v>1000.298</c:v>
                </c:pt>
                <c:pt idx="4180">
                  <c:v>1000.477</c:v>
                </c:pt>
                <c:pt idx="4181">
                  <c:v>1000.653</c:v>
                </c:pt>
                <c:pt idx="4182">
                  <c:v>1000.828</c:v>
                </c:pt>
                <c:pt idx="4183">
                  <c:v>1000.999</c:v>
                </c:pt>
                <c:pt idx="4184">
                  <c:v>1001.176</c:v>
                </c:pt>
                <c:pt idx="4185">
                  <c:v>1001.352</c:v>
                </c:pt>
                <c:pt idx="4186">
                  <c:v>1001.528</c:v>
                </c:pt>
                <c:pt idx="4187">
                  <c:v>1001.703</c:v>
                </c:pt>
                <c:pt idx="4188">
                  <c:v>1001.878</c:v>
                </c:pt>
                <c:pt idx="4189">
                  <c:v>1002.057</c:v>
                </c:pt>
                <c:pt idx="4190">
                  <c:v>1002.234</c:v>
                </c:pt>
                <c:pt idx="4191">
                  <c:v>1002.407</c:v>
                </c:pt>
                <c:pt idx="4192">
                  <c:v>1002.586</c:v>
                </c:pt>
                <c:pt idx="4193">
                  <c:v>1002.771</c:v>
                </c:pt>
                <c:pt idx="4194">
                  <c:v>1002.957</c:v>
                </c:pt>
                <c:pt idx="4195">
                  <c:v>1003.138</c:v>
                </c:pt>
                <c:pt idx="4196">
                  <c:v>1003.3150000000001</c:v>
                </c:pt>
                <c:pt idx="4197">
                  <c:v>1003.489</c:v>
                </c:pt>
                <c:pt idx="4198">
                  <c:v>1003.663</c:v>
                </c:pt>
                <c:pt idx="4199">
                  <c:v>1003.835</c:v>
                </c:pt>
                <c:pt idx="4200">
                  <c:v>1004.008</c:v>
                </c:pt>
                <c:pt idx="4201">
                  <c:v>1004.189</c:v>
                </c:pt>
                <c:pt idx="4202">
                  <c:v>1004.37</c:v>
                </c:pt>
                <c:pt idx="4203">
                  <c:v>1004.549</c:v>
                </c:pt>
                <c:pt idx="4204">
                  <c:v>1004.728</c:v>
                </c:pt>
                <c:pt idx="4205">
                  <c:v>1004.902</c:v>
                </c:pt>
                <c:pt idx="4206">
                  <c:v>1005.078</c:v>
                </c:pt>
                <c:pt idx="4207">
                  <c:v>1005.252</c:v>
                </c:pt>
                <c:pt idx="4208">
                  <c:v>1005.426</c:v>
                </c:pt>
                <c:pt idx="4209">
                  <c:v>1005.607</c:v>
                </c:pt>
                <c:pt idx="4210">
                  <c:v>1005.7859999999999</c:v>
                </c:pt>
                <c:pt idx="4211">
                  <c:v>1005.965</c:v>
                </c:pt>
                <c:pt idx="4212">
                  <c:v>1006.148</c:v>
                </c:pt>
                <c:pt idx="4213">
                  <c:v>1006.33</c:v>
                </c:pt>
                <c:pt idx="4214">
                  <c:v>1006.508</c:v>
                </c:pt>
                <c:pt idx="4215">
                  <c:v>1006.69</c:v>
                </c:pt>
                <c:pt idx="4216">
                  <c:v>1006.878</c:v>
                </c:pt>
                <c:pt idx="4217">
                  <c:v>1007.067</c:v>
                </c:pt>
                <c:pt idx="4218">
                  <c:v>1007.256</c:v>
                </c:pt>
                <c:pt idx="4219">
                  <c:v>1007.441</c:v>
                </c:pt>
                <c:pt idx="4220">
                  <c:v>1007.624</c:v>
                </c:pt>
                <c:pt idx="4221">
                  <c:v>1007.803</c:v>
                </c:pt>
                <c:pt idx="4222">
                  <c:v>1007.982</c:v>
                </c:pt>
                <c:pt idx="4223">
                  <c:v>1008.167</c:v>
                </c:pt>
                <c:pt idx="4224">
                  <c:v>1008.35</c:v>
                </c:pt>
                <c:pt idx="4225">
                  <c:v>1008.532</c:v>
                </c:pt>
                <c:pt idx="4226">
                  <c:v>1008.717</c:v>
                </c:pt>
                <c:pt idx="4227">
                  <c:v>1008.902</c:v>
                </c:pt>
                <c:pt idx="4228">
                  <c:v>1009.086</c:v>
                </c:pt>
                <c:pt idx="4229">
                  <c:v>1009.274</c:v>
                </c:pt>
                <c:pt idx="4230">
                  <c:v>1009.4640000000001</c:v>
                </c:pt>
                <c:pt idx="4231">
                  <c:v>1009.647</c:v>
                </c:pt>
                <c:pt idx="4232">
                  <c:v>1009.831</c:v>
                </c:pt>
                <c:pt idx="4233">
                  <c:v>1010.015</c:v>
                </c:pt>
                <c:pt idx="4234">
                  <c:v>1010.194</c:v>
                </c:pt>
                <c:pt idx="4235">
                  <c:v>1010.371</c:v>
                </c:pt>
                <c:pt idx="4236">
                  <c:v>1010.547</c:v>
                </c:pt>
                <c:pt idx="4237">
                  <c:v>1010.7190000000001</c:v>
                </c:pt>
                <c:pt idx="4238">
                  <c:v>1010.8920000000001</c:v>
                </c:pt>
                <c:pt idx="4239">
                  <c:v>1011.066</c:v>
                </c:pt>
                <c:pt idx="4240">
                  <c:v>1011.2430000000001</c:v>
                </c:pt>
                <c:pt idx="4241">
                  <c:v>1011.422</c:v>
                </c:pt>
                <c:pt idx="4242">
                  <c:v>1011.602</c:v>
                </c:pt>
                <c:pt idx="4243">
                  <c:v>1011.783</c:v>
                </c:pt>
                <c:pt idx="4244">
                  <c:v>1011.963</c:v>
                </c:pt>
                <c:pt idx="4245">
                  <c:v>1012.14</c:v>
                </c:pt>
                <c:pt idx="4246">
                  <c:v>1012.318</c:v>
                </c:pt>
                <c:pt idx="4247">
                  <c:v>1012.497</c:v>
                </c:pt>
                <c:pt idx="4248">
                  <c:v>1012.684</c:v>
                </c:pt>
                <c:pt idx="4249">
                  <c:v>1012.8680000000001</c:v>
                </c:pt>
                <c:pt idx="4250">
                  <c:v>1013.047</c:v>
                </c:pt>
                <c:pt idx="4251">
                  <c:v>1013.225</c:v>
                </c:pt>
                <c:pt idx="4252">
                  <c:v>1013.4059999999999</c:v>
                </c:pt>
                <c:pt idx="4253">
                  <c:v>1013.588</c:v>
                </c:pt>
                <c:pt idx="4254">
                  <c:v>1013.7670000000001</c:v>
                </c:pt>
                <c:pt idx="4255">
                  <c:v>1013.9450000000001</c:v>
                </c:pt>
                <c:pt idx="4256">
                  <c:v>1014.125</c:v>
                </c:pt>
                <c:pt idx="4257">
                  <c:v>1014.31</c:v>
                </c:pt>
                <c:pt idx="4258">
                  <c:v>1014.502</c:v>
                </c:pt>
                <c:pt idx="4259">
                  <c:v>1014.691</c:v>
                </c:pt>
                <c:pt idx="4260">
                  <c:v>1014.873</c:v>
                </c:pt>
                <c:pt idx="4261">
                  <c:v>1015.053</c:v>
                </c:pt>
                <c:pt idx="4262">
                  <c:v>1015.23</c:v>
                </c:pt>
                <c:pt idx="4263">
                  <c:v>1015.408</c:v>
                </c:pt>
                <c:pt idx="4264">
                  <c:v>1015.5890000000001</c:v>
                </c:pt>
                <c:pt idx="4265">
                  <c:v>1015.772</c:v>
                </c:pt>
                <c:pt idx="4266">
                  <c:v>1015.96</c:v>
                </c:pt>
                <c:pt idx="4267">
                  <c:v>1016.148</c:v>
                </c:pt>
                <c:pt idx="4268">
                  <c:v>1016.335</c:v>
                </c:pt>
                <c:pt idx="4269">
                  <c:v>1016.521</c:v>
                </c:pt>
                <c:pt idx="4270">
                  <c:v>1016.704</c:v>
                </c:pt>
                <c:pt idx="4271">
                  <c:v>1016.885</c:v>
                </c:pt>
                <c:pt idx="4272">
                  <c:v>1017.068</c:v>
                </c:pt>
                <c:pt idx="4273">
                  <c:v>1017.255</c:v>
                </c:pt>
                <c:pt idx="4274">
                  <c:v>1017.4450000000001</c:v>
                </c:pt>
                <c:pt idx="4275">
                  <c:v>1017.6369999999999</c:v>
                </c:pt>
                <c:pt idx="4276">
                  <c:v>1017.827</c:v>
                </c:pt>
                <c:pt idx="4277">
                  <c:v>1018.013</c:v>
                </c:pt>
                <c:pt idx="4278">
                  <c:v>1018.197</c:v>
                </c:pt>
                <c:pt idx="4279">
                  <c:v>1018.377</c:v>
                </c:pt>
                <c:pt idx="4280">
                  <c:v>1018.5549999999999</c:v>
                </c:pt>
                <c:pt idx="4281">
                  <c:v>1018.73</c:v>
                </c:pt>
                <c:pt idx="4282">
                  <c:v>1018.907</c:v>
                </c:pt>
                <c:pt idx="4283">
                  <c:v>1019.09</c:v>
                </c:pt>
                <c:pt idx="4284">
                  <c:v>1019.272</c:v>
                </c:pt>
                <c:pt idx="4285">
                  <c:v>1019.455</c:v>
                </c:pt>
                <c:pt idx="4286">
                  <c:v>1019.639</c:v>
                </c:pt>
                <c:pt idx="4287">
                  <c:v>1019.82</c:v>
                </c:pt>
                <c:pt idx="4288">
                  <c:v>1020</c:v>
                </c:pt>
                <c:pt idx="4289">
                  <c:v>1020.181</c:v>
                </c:pt>
                <c:pt idx="4290">
                  <c:v>1020.356</c:v>
                </c:pt>
                <c:pt idx="4291">
                  <c:v>1020.53</c:v>
                </c:pt>
                <c:pt idx="4292">
                  <c:v>1020.701</c:v>
                </c:pt>
                <c:pt idx="4293">
                  <c:v>1020.874</c:v>
                </c:pt>
                <c:pt idx="4294">
                  <c:v>1021.046</c:v>
                </c:pt>
                <c:pt idx="4295">
                  <c:v>1021.222</c:v>
                </c:pt>
                <c:pt idx="4296">
                  <c:v>1021.4</c:v>
                </c:pt>
                <c:pt idx="4297">
                  <c:v>1021.583</c:v>
                </c:pt>
                <c:pt idx="4298">
                  <c:v>1021.766</c:v>
                </c:pt>
                <c:pt idx="4299">
                  <c:v>1021.95</c:v>
                </c:pt>
                <c:pt idx="4300">
                  <c:v>1022.133</c:v>
                </c:pt>
                <c:pt idx="4301">
                  <c:v>1022.311</c:v>
                </c:pt>
                <c:pt idx="4302">
                  <c:v>1022.4930000000001</c:v>
                </c:pt>
                <c:pt idx="4303">
                  <c:v>1022.679</c:v>
                </c:pt>
                <c:pt idx="4304">
                  <c:v>1022.862</c:v>
                </c:pt>
                <c:pt idx="4305">
                  <c:v>1023.042</c:v>
                </c:pt>
                <c:pt idx="4306">
                  <c:v>1023.23</c:v>
                </c:pt>
                <c:pt idx="4307">
                  <c:v>1023.419</c:v>
                </c:pt>
                <c:pt idx="4308">
                  <c:v>1023.601</c:v>
                </c:pt>
                <c:pt idx="4309">
                  <c:v>1023.78</c:v>
                </c:pt>
                <c:pt idx="4310">
                  <c:v>1023.955</c:v>
                </c:pt>
                <c:pt idx="4311">
                  <c:v>1024.134</c:v>
                </c:pt>
                <c:pt idx="4312">
                  <c:v>1024.318</c:v>
                </c:pt>
                <c:pt idx="4313">
                  <c:v>1024.501</c:v>
                </c:pt>
                <c:pt idx="4314">
                  <c:v>1024.693</c:v>
                </c:pt>
                <c:pt idx="4315">
                  <c:v>1024.8820000000001</c:v>
                </c:pt>
                <c:pt idx="4316">
                  <c:v>1025.0609999999999</c:v>
                </c:pt>
                <c:pt idx="4317">
                  <c:v>1025.2370000000001</c:v>
                </c:pt>
                <c:pt idx="4318">
                  <c:v>1025.4190000000001</c:v>
                </c:pt>
                <c:pt idx="4319">
                  <c:v>1025.604</c:v>
                </c:pt>
                <c:pt idx="4320">
                  <c:v>1025.788</c:v>
                </c:pt>
                <c:pt idx="4321">
                  <c:v>1025.9749999999999</c:v>
                </c:pt>
                <c:pt idx="4322">
                  <c:v>1026.165</c:v>
                </c:pt>
                <c:pt idx="4323">
                  <c:v>1026.3589999999999</c:v>
                </c:pt>
                <c:pt idx="4324">
                  <c:v>1026.5519999999999</c:v>
                </c:pt>
                <c:pt idx="4325">
                  <c:v>1026.742</c:v>
                </c:pt>
                <c:pt idx="4326">
                  <c:v>1026.9290000000001</c:v>
                </c:pt>
                <c:pt idx="4327">
                  <c:v>1027.1110000000001</c:v>
                </c:pt>
                <c:pt idx="4328">
                  <c:v>1027.2929999999999</c:v>
                </c:pt>
                <c:pt idx="4329">
                  <c:v>1027.4739999999999</c:v>
                </c:pt>
                <c:pt idx="4330">
                  <c:v>1027.6510000000001</c:v>
                </c:pt>
                <c:pt idx="4331">
                  <c:v>1027.828</c:v>
                </c:pt>
                <c:pt idx="4332">
                  <c:v>1028.01</c:v>
                </c:pt>
                <c:pt idx="4333">
                  <c:v>1028.1880000000001</c:v>
                </c:pt>
                <c:pt idx="4334">
                  <c:v>1028.3689999999999</c:v>
                </c:pt>
                <c:pt idx="4335">
                  <c:v>1028.557</c:v>
                </c:pt>
                <c:pt idx="4336">
                  <c:v>1028.7439999999999</c:v>
                </c:pt>
                <c:pt idx="4337">
                  <c:v>1028.9290000000001</c:v>
                </c:pt>
                <c:pt idx="4338">
                  <c:v>1029.1120000000001</c:v>
                </c:pt>
                <c:pt idx="4339">
                  <c:v>1029.299</c:v>
                </c:pt>
                <c:pt idx="4340">
                  <c:v>1029.49</c:v>
                </c:pt>
                <c:pt idx="4341">
                  <c:v>1029.675</c:v>
                </c:pt>
                <c:pt idx="4342">
                  <c:v>1029.8579999999999</c:v>
                </c:pt>
                <c:pt idx="4343">
                  <c:v>1030.04</c:v>
                </c:pt>
                <c:pt idx="4344">
                  <c:v>1030.223</c:v>
                </c:pt>
                <c:pt idx="4345">
                  <c:v>1030.4059999999999</c:v>
                </c:pt>
                <c:pt idx="4346">
                  <c:v>1030.5889999999999</c:v>
                </c:pt>
                <c:pt idx="4347">
                  <c:v>1030.778</c:v>
                </c:pt>
                <c:pt idx="4348">
                  <c:v>1030.9780000000001</c:v>
                </c:pt>
                <c:pt idx="4349">
                  <c:v>1031.1759999999999</c:v>
                </c:pt>
                <c:pt idx="4350">
                  <c:v>1031.3689999999999</c:v>
                </c:pt>
                <c:pt idx="4351">
                  <c:v>1031.5540000000001</c:v>
                </c:pt>
                <c:pt idx="4352">
                  <c:v>1031.74</c:v>
                </c:pt>
                <c:pt idx="4353">
                  <c:v>1031.924</c:v>
                </c:pt>
                <c:pt idx="4354">
                  <c:v>1032.1079999999999</c:v>
                </c:pt>
                <c:pt idx="4355">
                  <c:v>1032.289</c:v>
                </c:pt>
                <c:pt idx="4356">
                  <c:v>1032.472</c:v>
                </c:pt>
                <c:pt idx="4357">
                  <c:v>1032.6590000000001</c:v>
                </c:pt>
                <c:pt idx="4358">
                  <c:v>1032.845</c:v>
                </c:pt>
                <c:pt idx="4359">
                  <c:v>1033.0340000000001</c:v>
                </c:pt>
                <c:pt idx="4360">
                  <c:v>1033.2180000000001</c:v>
                </c:pt>
                <c:pt idx="4361">
                  <c:v>1033.3969999999999</c:v>
                </c:pt>
                <c:pt idx="4362">
                  <c:v>1033.5740000000001</c:v>
                </c:pt>
                <c:pt idx="4363">
                  <c:v>1033.7529999999999</c:v>
                </c:pt>
                <c:pt idx="4364">
                  <c:v>1033.9349999999999</c:v>
                </c:pt>
                <c:pt idx="4365">
                  <c:v>1034.125</c:v>
                </c:pt>
                <c:pt idx="4366">
                  <c:v>1034.3230000000001</c:v>
                </c:pt>
                <c:pt idx="4367">
                  <c:v>1034.5119999999999</c:v>
                </c:pt>
                <c:pt idx="4368">
                  <c:v>1034.694</c:v>
                </c:pt>
                <c:pt idx="4369">
                  <c:v>1034.874</c:v>
                </c:pt>
                <c:pt idx="4370">
                  <c:v>1035.056</c:v>
                </c:pt>
                <c:pt idx="4371">
                  <c:v>1035.2360000000001</c:v>
                </c:pt>
                <c:pt idx="4372">
                  <c:v>1035.421</c:v>
                </c:pt>
                <c:pt idx="4373">
                  <c:v>1035.6089999999999</c:v>
                </c:pt>
                <c:pt idx="4374">
                  <c:v>1035.7940000000001</c:v>
                </c:pt>
                <c:pt idx="4375">
                  <c:v>1035.9770000000001</c:v>
                </c:pt>
                <c:pt idx="4376">
                  <c:v>1036.1579999999999</c:v>
                </c:pt>
                <c:pt idx="4377">
                  <c:v>1036.338</c:v>
                </c:pt>
                <c:pt idx="4378">
                  <c:v>1036.5139999999999</c:v>
                </c:pt>
                <c:pt idx="4379">
                  <c:v>1036.6949999999999</c:v>
                </c:pt>
                <c:pt idx="4380">
                  <c:v>1036.875</c:v>
                </c:pt>
                <c:pt idx="4381">
                  <c:v>1037.057</c:v>
                </c:pt>
                <c:pt idx="4382">
                  <c:v>1037.239</c:v>
                </c:pt>
                <c:pt idx="4383">
                  <c:v>1037.424</c:v>
                </c:pt>
                <c:pt idx="4384">
                  <c:v>1037.6079999999999</c:v>
                </c:pt>
                <c:pt idx="4385">
                  <c:v>1037.79</c:v>
                </c:pt>
                <c:pt idx="4386">
                  <c:v>1037.972</c:v>
                </c:pt>
                <c:pt idx="4387">
                  <c:v>1038.1579999999999</c:v>
                </c:pt>
                <c:pt idx="4388">
                  <c:v>1038.347</c:v>
                </c:pt>
                <c:pt idx="4389">
                  <c:v>1038.5360000000001</c:v>
                </c:pt>
                <c:pt idx="4390">
                  <c:v>1038.7260000000001</c:v>
                </c:pt>
                <c:pt idx="4391">
                  <c:v>1038.913</c:v>
                </c:pt>
                <c:pt idx="4392">
                  <c:v>1039.1020000000001</c:v>
                </c:pt>
                <c:pt idx="4393">
                  <c:v>1039.2840000000001</c:v>
                </c:pt>
                <c:pt idx="4394">
                  <c:v>1039.461</c:v>
                </c:pt>
                <c:pt idx="4395">
                  <c:v>1039.633</c:v>
                </c:pt>
                <c:pt idx="4396">
                  <c:v>1039.8040000000001</c:v>
                </c:pt>
                <c:pt idx="4397">
                  <c:v>1039.9739999999999</c:v>
                </c:pt>
                <c:pt idx="4398">
                  <c:v>1040.145</c:v>
                </c:pt>
                <c:pt idx="4399">
                  <c:v>1040.32</c:v>
                </c:pt>
                <c:pt idx="4400">
                  <c:v>1040.501</c:v>
                </c:pt>
                <c:pt idx="4401">
                  <c:v>1040.69</c:v>
                </c:pt>
                <c:pt idx="4402">
                  <c:v>1040.8710000000001</c:v>
                </c:pt>
                <c:pt idx="4403">
                  <c:v>1041.046</c:v>
                </c:pt>
                <c:pt idx="4404">
                  <c:v>1041.22</c:v>
                </c:pt>
                <c:pt idx="4405">
                  <c:v>1041.3979999999999</c:v>
                </c:pt>
                <c:pt idx="4406">
                  <c:v>1041.5719999999999</c:v>
                </c:pt>
                <c:pt idx="4407">
                  <c:v>1041.751</c:v>
                </c:pt>
                <c:pt idx="4408">
                  <c:v>1041.9290000000001</c:v>
                </c:pt>
                <c:pt idx="4409">
                  <c:v>1042.107</c:v>
                </c:pt>
                <c:pt idx="4410">
                  <c:v>1042.2850000000001</c:v>
                </c:pt>
                <c:pt idx="4411">
                  <c:v>1042.46</c:v>
                </c:pt>
                <c:pt idx="4412">
                  <c:v>1042.6300000000001</c:v>
                </c:pt>
                <c:pt idx="4413">
                  <c:v>1042.797</c:v>
                </c:pt>
                <c:pt idx="4414">
                  <c:v>1042.9670000000001</c:v>
                </c:pt>
                <c:pt idx="4415">
                  <c:v>1043.1410000000001</c:v>
                </c:pt>
                <c:pt idx="4416">
                  <c:v>1043.319</c:v>
                </c:pt>
                <c:pt idx="4417">
                  <c:v>1043.4929999999999</c:v>
                </c:pt>
                <c:pt idx="4418">
                  <c:v>1043.6659999999999</c:v>
                </c:pt>
                <c:pt idx="4419">
                  <c:v>1043.8440000000001</c:v>
                </c:pt>
                <c:pt idx="4420">
                  <c:v>1044.019</c:v>
                </c:pt>
                <c:pt idx="4421">
                  <c:v>1044.194</c:v>
                </c:pt>
                <c:pt idx="4422">
                  <c:v>1044.3679999999999</c:v>
                </c:pt>
                <c:pt idx="4423">
                  <c:v>1044.5429999999999</c:v>
                </c:pt>
                <c:pt idx="4424">
                  <c:v>1044.713</c:v>
                </c:pt>
                <c:pt idx="4425">
                  <c:v>1044.877</c:v>
                </c:pt>
                <c:pt idx="4426">
                  <c:v>1045.0419999999999</c:v>
                </c:pt>
                <c:pt idx="4427">
                  <c:v>1045.212</c:v>
                </c:pt>
                <c:pt idx="4428">
                  <c:v>1045.3879999999999</c:v>
                </c:pt>
                <c:pt idx="4429">
                  <c:v>1045.5650000000001</c:v>
                </c:pt>
                <c:pt idx="4430">
                  <c:v>1045.741</c:v>
                </c:pt>
                <c:pt idx="4431">
                  <c:v>1045.913</c:v>
                </c:pt>
                <c:pt idx="4432">
                  <c:v>1046.088</c:v>
                </c:pt>
                <c:pt idx="4433">
                  <c:v>1046.2639999999999</c:v>
                </c:pt>
                <c:pt idx="4434">
                  <c:v>1046.443</c:v>
                </c:pt>
                <c:pt idx="4435">
                  <c:v>1046.6179999999999</c:v>
                </c:pt>
                <c:pt idx="4436">
                  <c:v>1046.7909999999999</c:v>
                </c:pt>
                <c:pt idx="4437">
                  <c:v>1046.9639999999999</c:v>
                </c:pt>
                <c:pt idx="4438">
                  <c:v>1047.1379999999999</c:v>
                </c:pt>
                <c:pt idx="4439">
                  <c:v>1047.316</c:v>
                </c:pt>
                <c:pt idx="4440">
                  <c:v>1047.5</c:v>
                </c:pt>
                <c:pt idx="4441">
                  <c:v>1047.6869999999999</c:v>
                </c:pt>
                <c:pt idx="4442">
                  <c:v>1047.8699999999999</c:v>
                </c:pt>
                <c:pt idx="4443">
                  <c:v>1048.0509999999999</c:v>
                </c:pt>
                <c:pt idx="4444">
                  <c:v>1048.2270000000001</c:v>
                </c:pt>
                <c:pt idx="4445">
                  <c:v>1048.4010000000001</c:v>
                </c:pt>
                <c:pt idx="4446">
                  <c:v>1048.5740000000001</c:v>
                </c:pt>
                <c:pt idx="4447">
                  <c:v>1048.7470000000001</c:v>
                </c:pt>
                <c:pt idx="4448">
                  <c:v>1048.921</c:v>
                </c:pt>
                <c:pt idx="4449">
                  <c:v>1049.0909999999999</c:v>
                </c:pt>
                <c:pt idx="4450">
                  <c:v>1049.2619999999999</c:v>
                </c:pt>
                <c:pt idx="4451">
                  <c:v>1049.4359999999999</c:v>
                </c:pt>
                <c:pt idx="4452">
                  <c:v>1049.6089999999999</c:v>
                </c:pt>
                <c:pt idx="4453">
                  <c:v>1049.7850000000001</c:v>
                </c:pt>
                <c:pt idx="4454">
                  <c:v>1049.9649999999999</c:v>
                </c:pt>
                <c:pt idx="4455">
                  <c:v>1050.1410000000001</c:v>
                </c:pt>
                <c:pt idx="4456">
                  <c:v>1050.316</c:v>
                </c:pt>
                <c:pt idx="4457">
                  <c:v>1050.49</c:v>
                </c:pt>
                <c:pt idx="4458">
                  <c:v>1050.664</c:v>
                </c:pt>
                <c:pt idx="4459">
                  <c:v>1050.837</c:v>
                </c:pt>
                <c:pt idx="4460">
                  <c:v>1051.0070000000001</c:v>
                </c:pt>
                <c:pt idx="4461">
                  <c:v>1051.1769999999999</c:v>
                </c:pt>
                <c:pt idx="4462">
                  <c:v>1051.3520000000001</c:v>
                </c:pt>
                <c:pt idx="4463">
                  <c:v>1051.528</c:v>
                </c:pt>
                <c:pt idx="4464">
                  <c:v>1051.704</c:v>
                </c:pt>
                <c:pt idx="4465">
                  <c:v>1051.8779999999999</c:v>
                </c:pt>
                <c:pt idx="4466">
                  <c:v>1052.0550000000001</c:v>
                </c:pt>
                <c:pt idx="4467">
                  <c:v>1052.2329999999999</c:v>
                </c:pt>
                <c:pt idx="4468">
                  <c:v>1052.4100000000001</c:v>
                </c:pt>
                <c:pt idx="4469">
                  <c:v>1052.5830000000001</c:v>
                </c:pt>
                <c:pt idx="4470">
                  <c:v>1052.758</c:v>
                </c:pt>
                <c:pt idx="4471">
                  <c:v>1052.934</c:v>
                </c:pt>
                <c:pt idx="4472">
                  <c:v>1053.1120000000001</c:v>
                </c:pt>
                <c:pt idx="4473">
                  <c:v>1053.287</c:v>
                </c:pt>
                <c:pt idx="4474">
                  <c:v>1053.462</c:v>
                </c:pt>
                <c:pt idx="4475">
                  <c:v>1053.635</c:v>
                </c:pt>
                <c:pt idx="4476">
                  <c:v>1053.81</c:v>
                </c:pt>
                <c:pt idx="4477">
                  <c:v>1053.981</c:v>
                </c:pt>
                <c:pt idx="4478">
                  <c:v>1054.155</c:v>
                </c:pt>
                <c:pt idx="4479">
                  <c:v>1054.3340000000001</c:v>
                </c:pt>
                <c:pt idx="4480">
                  <c:v>1054.511</c:v>
                </c:pt>
                <c:pt idx="4481">
                  <c:v>1054.6869999999999</c:v>
                </c:pt>
                <c:pt idx="4482">
                  <c:v>1054.8610000000001</c:v>
                </c:pt>
                <c:pt idx="4483">
                  <c:v>1055.039</c:v>
                </c:pt>
                <c:pt idx="4484">
                  <c:v>1055.2170000000001</c:v>
                </c:pt>
                <c:pt idx="4485">
                  <c:v>1055.3979999999999</c:v>
                </c:pt>
                <c:pt idx="4486">
                  <c:v>1055.575</c:v>
                </c:pt>
                <c:pt idx="4487">
                  <c:v>1055.7570000000001</c:v>
                </c:pt>
                <c:pt idx="4488">
                  <c:v>1055.9390000000001</c:v>
                </c:pt>
                <c:pt idx="4489">
                  <c:v>1056.117</c:v>
                </c:pt>
                <c:pt idx="4490">
                  <c:v>1056.2909999999999</c:v>
                </c:pt>
                <c:pt idx="4491">
                  <c:v>1056.4670000000001</c:v>
                </c:pt>
                <c:pt idx="4492">
                  <c:v>1056.644</c:v>
                </c:pt>
                <c:pt idx="4493">
                  <c:v>1056.816</c:v>
                </c:pt>
                <c:pt idx="4494">
                  <c:v>1056.989</c:v>
                </c:pt>
                <c:pt idx="4495">
                  <c:v>1057.1669999999999</c:v>
                </c:pt>
                <c:pt idx="4496">
                  <c:v>1057.348</c:v>
                </c:pt>
                <c:pt idx="4497">
                  <c:v>1057.527</c:v>
                </c:pt>
                <c:pt idx="4498">
                  <c:v>1057.713</c:v>
                </c:pt>
                <c:pt idx="4499">
                  <c:v>1057.8879999999999</c:v>
                </c:pt>
                <c:pt idx="4500">
                  <c:v>1058.0619999999999</c:v>
                </c:pt>
                <c:pt idx="4501">
                  <c:v>1058.2370000000001</c:v>
                </c:pt>
                <c:pt idx="4502">
                  <c:v>1058.4100000000001</c:v>
                </c:pt>
                <c:pt idx="4503">
                  <c:v>1058.585</c:v>
                </c:pt>
                <c:pt idx="4504">
                  <c:v>1058.7550000000001</c:v>
                </c:pt>
                <c:pt idx="4505">
                  <c:v>1058.9259999999999</c:v>
                </c:pt>
                <c:pt idx="4506">
                  <c:v>1059.097</c:v>
                </c:pt>
                <c:pt idx="4507">
                  <c:v>1059.268</c:v>
                </c:pt>
                <c:pt idx="4508">
                  <c:v>1059.4390000000001</c:v>
                </c:pt>
                <c:pt idx="4509">
                  <c:v>1059.6079999999999</c:v>
                </c:pt>
                <c:pt idx="4510">
                  <c:v>1059.78</c:v>
                </c:pt>
                <c:pt idx="4511">
                  <c:v>1059.95</c:v>
                </c:pt>
                <c:pt idx="4512">
                  <c:v>1060.1189999999999</c:v>
                </c:pt>
                <c:pt idx="4513">
                  <c:v>1060.2909999999999</c:v>
                </c:pt>
                <c:pt idx="4514">
                  <c:v>1060.461</c:v>
                </c:pt>
                <c:pt idx="4515">
                  <c:v>1060.6289999999999</c:v>
                </c:pt>
                <c:pt idx="4516">
                  <c:v>1060.797</c:v>
                </c:pt>
                <c:pt idx="4517">
                  <c:v>1060.9590000000001</c:v>
                </c:pt>
                <c:pt idx="4518">
                  <c:v>1061.1310000000001</c:v>
                </c:pt>
                <c:pt idx="4519">
                  <c:v>1061.308</c:v>
                </c:pt>
                <c:pt idx="4520">
                  <c:v>1061.482</c:v>
                </c:pt>
                <c:pt idx="4521">
                  <c:v>1061.655</c:v>
                </c:pt>
                <c:pt idx="4522">
                  <c:v>1061.828</c:v>
                </c:pt>
                <c:pt idx="4523">
                  <c:v>1062.002</c:v>
                </c:pt>
                <c:pt idx="4524">
                  <c:v>1062.17</c:v>
                </c:pt>
                <c:pt idx="4525">
                  <c:v>1062.3409999999999</c:v>
                </c:pt>
                <c:pt idx="4526">
                  <c:v>1062.511</c:v>
                </c:pt>
                <c:pt idx="4527">
                  <c:v>1062.681</c:v>
                </c:pt>
                <c:pt idx="4528">
                  <c:v>1062.854</c:v>
                </c:pt>
                <c:pt idx="4529">
                  <c:v>1063.0340000000001</c:v>
                </c:pt>
                <c:pt idx="4530">
                  <c:v>1063.2139999999999</c:v>
                </c:pt>
                <c:pt idx="4531">
                  <c:v>1063.3910000000001</c:v>
                </c:pt>
                <c:pt idx="4532">
                  <c:v>1063.566</c:v>
                </c:pt>
                <c:pt idx="4533">
                  <c:v>1063.739</c:v>
                </c:pt>
                <c:pt idx="4534">
                  <c:v>1063.9090000000001</c:v>
                </c:pt>
                <c:pt idx="4535">
                  <c:v>1064.08</c:v>
                </c:pt>
                <c:pt idx="4536">
                  <c:v>1064.252</c:v>
                </c:pt>
                <c:pt idx="4537">
                  <c:v>1064.422</c:v>
                </c:pt>
                <c:pt idx="4538">
                  <c:v>1064.5909999999999</c:v>
                </c:pt>
                <c:pt idx="4539">
                  <c:v>1064.7619999999999</c:v>
                </c:pt>
                <c:pt idx="4540">
                  <c:v>1064.9280000000001</c:v>
                </c:pt>
                <c:pt idx="4541">
                  <c:v>1065.0940000000001</c:v>
                </c:pt>
                <c:pt idx="4542">
                  <c:v>1065.2639999999999</c:v>
                </c:pt>
                <c:pt idx="4543">
                  <c:v>1065.4359999999999</c:v>
                </c:pt>
                <c:pt idx="4544">
                  <c:v>1065.605</c:v>
                </c:pt>
                <c:pt idx="4545">
                  <c:v>1065.7760000000001</c:v>
                </c:pt>
                <c:pt idx="4546">
                  <c:v>1065.9480000000001</c:v>
                </c:pt>
                <c:pt idx="4547">
                  <c:v>1066.117</c:v>
                </c:pt>
                <c:pt idx="4548">
                  <c:v>1066.2860000000001</c:v>
                </c:pt>
                <c:pt idx="4549">
                  <c:v>1066.4570000000001</c:v>
                </c:pt>
                <c:pt idx="4550">
                  <c:v>1066.6220000000001</c:v>
                </c:pt>
                <c:pt idx="4551">
                  <c:v>1066.79</c:v>
                </c:pt>
                <c:pt idx="4552">
                  <c:v>1066.96</c:v>
                </c:pt>
                <c:pt idx="4553">
                  <c:v>1067.127</c:v>
                </c:pt>
                <c:pt idx="4554">
                  <c:v>1067.2919999999999</c:v>
                </c:pt>
                <c:pt idx="4555">
                  <c:v>1067.461</c:v>
                </c:pt>
                <c:pt idx="4556">
                  <c:v>1067.635</c:v>
                </c:pt>
                <c:pt idx="4557">
                  <c:v>1067.809</c:v>
                </c:pt>
                <c:pt idx="4558">
                  <c:v>1067.9839999999999</c:v>
                </c:pt>
                <c:pt idx="4559">
                  <c:v>1068.1590000000001</c:v>
                </c:pt>
                <c:pt idx="4560">
                  <c:v>1068.338</c:v>
                </c:pt>
                <c:pt idx="4561">
                  <c:v>1068.5160000000001</c:v>
                </c:pt>
                <c:pt idx="4562">
                  <c:v>1068.692</c:v>
                </c:pt>
                <c:pt idx="4563">
                  <c:v>1068.867</c:v>
                </c:pt>
                <c:pt idx="4564">
                  <c:v>1069.04</c:v>
                </c:pt>
                <c:pt idx="4565">
                  <c:v>1069.213</c:v>
                </c:pt>
                <c:pt idx="4566">
                  <c:v>1069.3879999999999</c:v>
                </c:pt>
                <c:pt idx="4567">
                  <c:v>1069.5609999999999</c:v>
                </c:pt>
                <c:pt idx="4568">
                  <c:v>1069.7429999999999</c:v>
                </c:pt>
                <c:pt idx="4569">
                  <c:v>1069.925</c:v>
                </c:pt>
                <c:pt idx="4570">
                  <c:v>1070.1089999999999</c:v>
                </c:pt>
                <c:pt idx="4571">
                  <c:v>1070.29</c:v>
                </c:pt>
                <c:pt idx="4572">
                  <c:v>1070.4649999999999</c:v>
                </c:pt>
                <c:pt idx="4573">
                  <c:v>1070.6389999999999</c:v>
                </c:pt>
                <c:pt idx="4574">
                  <c:v>1070.81</c:v>
                </c:pt>
                <c:pt idx="4575">
                  <c:v>1070.981</c:v>
                </c:pt>
                <c:pt idx="4576">
                  <c:v>1071.152</c:v>
                </c:pt>
                <c:pt idx="4577">
                  <c:v>1071.3240000000001</c:v>
                </c:pt>
                <c:pt idx="4578">
                  <c:v>1071.4970000000001</c:v>
                </c:pt>
                <c:pt idx="4579">
                  <c:v>1071.665</c:v>
                </c:pt>
                <c:pt idx="4580">
                  <c:v>1071.836</c:v>
                </c:pt>
                <c:pt idx="4581">
                  <c:v>1072.002</c:v>
                </c:pt>
                <c:pt idx="4582">
                  <c:v>1072.17</c:v>
                </c:pt>
                <c:pt idx="4583">
                  <c:v>1072.338</c:v>
                </c:pt>
                <c:pt idx="4584">
                  <c:v>1072.508</c:v>
                </c:pt>
                <c:pt idx="4585">
                  <c:v>1072.682</c:v>
                </c:pt>
                <c:pt idx="4586">
                  <c:v>1072.8589999999999</c:v>
                </c:pt>
                <c:pt idx="4587">
                  <c:v>1073.0309999999999</c:v>
                </c:pt>
                <c:pt idx="4588">
                  <c:v>1073.203</c:v>
                </c:pt>
                <c:pt idx="4589">
                  <c:v>1073.374</c:v>
                </c:pt>
                <c:pt idx="4590">
                  <c:v>1073.5440000000001</c:v>
                </c:pt>
              </c:numCache>
            </c:numRef>
          </c:xVal>
          <c:yVal>
            <c:numRef>
              <c:f>Coke!$F$6:$F$4596</c:f>
              <c:numCache>
                <c:formatCode>General</c:formatCode>
                <c:ptCount val="4591"/>
                <c:pt idx="0">
                  <c:v>1</c:v>
                </c:pt>
                <c:pt idx="1">
                  <c:v>0.99960128853419705</c:v>
                </c:pt>
                <c:pt idx="2">
                  <c:v>0.99939243967115798</c:v>
                </c:pt>
                <c:pt idx="3">
                  <c:v>0.99868994804093403</c:v>
                </c:pt>
                <c:pt idx="4">
                  <c:v>0.99799378516413595</c:v>
                </c:pt>
                <c:pt idx="5">
                  <c:v>0.99748115613667598</c:v>
                </c:pt>
                <c:pt idx="6">
                  <c:v>0.99627869298584204</c:v>
                </c:pt>
                <c:pt idx="7">
                  <c:v>0.99556987260219298</c:v>
                </c:pt>
                <c:pt idx="8">
                  <c:v>0.99447499825959296</c:v>
                </c:pt>
                <c:pt idx="9">
                  <c:v>0.99275990608129905</c:v>
                </c:pt>
                <c:pt idx="10">
                  <c:v>0.99185489434146201</c:v>
                </c:pt>
                <c:pt idx="11">
                  <c:v>0.99084862254681705</c:v>
                </c:pt>
                <c:pt idx="12">
                  <c:v>0.99013980216316799</c:v>
                </c:pt>
                <c:pt idx="13">
                  <c:v>0.98924111917675595</c:v>
                </c:pt>
                <c:pt idx="14">
                  <c:v>0.98793739597111496</c:v>
                </c:pt>
                <c:pt idx="15">
                  <c:v>0.98703238423127804</c:v>
                </c:pt>
                <c:pt idx="16">
                  <c:v>0.98592485238182703</c:v>
                </c:pt>
                <c:pt idx="17">
                  <c:v>0.98491858058718096</c:v>
                </c:pt>
                <c:pt idx="18">
                  <c:v>0.98401356884734403</c:v>
                </c:pt>
                <c:pt idx="19">
                  <c:v>0.98310222835408201</c:v>
                </c:pt>
                <c:pt idx="20">
                  <c:v>0.98250099677866298</c:v>
                </c:pt>
                <c:pt idx="21">
                  <c:v>0.98149472498401902</c:v>
                </c:pt>
                <c:pt idx="22">
                  <c:v>0.97978596155915199</c:v>
                </c:pt>
                <c:pt idx="23">
                  <c:v>0.97858349840831704</c:v>
                </c:pt>
                <c:pt idx="24">
                  <c:v>0.97747596655886804</c:v>
                </c:pt>
                <c:pt idx="25">
                  <c:v>0.97617224335322705</c:v>
                </c:pt>
                <c:pt idx="26">
                  <c:v>0.97506471150377505</c:v>
                </c:pt>
                <c:pt idx="27">
                  <c:v>0.97395717965432405</c:v>
                </c:pt>
                <c:pt idx="28">
                  <c:v>0.97244460758564399</c:v>
                </c:pt>
                <c:pt idx="29">
                  <c:v>0.97103962432519597</c:v>
                </c:pt>
                <c:pt idx="30">
                  <c:v>0.96983716117436303</c:v>
                </c:pt>
                <c:pt idx="31">
                  <c:v>0.96872962932491302</c:v>
                </c:pt>
                <c:pt idx="32">
                  <c:v>0.96731831731104001</c:v>
                </c:pt>
                <c:pt idx="33">
                  <c:v>0.96601459410540003</c:v>
                </c:pt>
                <c:pt idx="34">
                  <c:v>0.96521084242036803</c:v>
                </c:pt>
                <c:pt idx="35">
                  <c:v>0.96400205051610999</c:v>
                </c:pt>
                <c:pt idx="36">
                  <c:v>0.96249580720085703</c:v>
                </c:pt>
                <c:pt idx="37">
                  <c:v>0.96128701529659699</c:v>
                </c:pt>
                <c:pt idx="38">
                  <c:v>0.95978077198134304</c:v>
                </c:pt>
                <c:pt idx="39">
                  <c:v>0.95826819991266199</c:v>
                </c:pt>
                <c:pt idx="40">
                  <c:v>0.95736951692625005</c:v>
                </c:pt>
                <c:pt idx="41">
                  <c:v>0.95605313621375998</c:v>
                </c:pt>
                <c:pt idx="42">
                  <c:v>0.95424944148751101</c:v>
                </c:pt>
                <c:pt idx="43">
                  <c:v>0.95253434930921699</c:v>
                </c:pt>
                <c:pt idx="44">
                  <c:v>0.95133188615838504</c:v>
                </c:pt>
                <c:pt idx="45">
                  <c:v>0.95042687441854501</c:v>
                </c:pt>
                <c:pt idx="46">
                  <c:v>0.94921808251428696</c:v>
                </c:pt>
                <c:pt idx="47">
                  <c:v>0.94761057914422597</c:v>
                </c:pt>
                <c:pt idx="48">
                  <c:v>0.946300527185161</c:v>
                </c:pt>
                <c:pt idx="49">
                  <c:v>0.94530058414394103</c:v>
                </c:pt>
                <c:pt idx="50">
                  <c:v>0.94399686093830104</c:v>
                </c:pt>
                <c:pt idx="51">
                  <c:v>0.94237670006138896</c:v>
                </c:pt>
                <c:pt idx="52">
                  <c:v>0.94097804555436704</c:v>
                </c:pt>
                <c:pt idx="53">
                  <c:v>0.94026922517071698</c:v>
                </c:pt>
                <c:pt idx="54">
                  <c:v>0.93885791315684697</c:v>
                </c:pt>
                <c:pt idx="55">
                  <c:v>0.93695295837578996</c:v>
                </c:pt>
                <c:pt idx="56">
                  <c:v>0.93554797511534205</c:v>
                </c:pt>
                <c:pt idx="57">
                  <c:v>0.93423792315627596</c:v>
                </c:pt>
                <c:pt idx="58">
                  <c:v>0.93283293989582805</c:v>
                </c:pt>
                <c:pt idx="59">
                  <c:v>0.93142162788195504</c:v>
                </c:pt>
                <c:pt idx="60">
                  <c:v>0.92951034434747304</c:v>
                </c:pt>
                <c:pt idx="61">
                  <c:v>0.92840914125144902</c:v>
                </c:pt>
                <c:pt idx="62">
                  <c:v>0.92720034934718798</c:v>
                </c:pt>
                <c:pt idx="63">
                  <c:v>0.92589029738812301</c:v>
                </c:pt>
                <c:pt idx="64">
                  <c:v>0.92428279401806201</c:v>
                </c:pt>
                <c:pt idx="65">
                  <c:v>0.92267529064800102</c:v>
                </c:pt>
                <c:pt idx="66">
                  <c:v>0.92106778727794003</c:v>
                </c:pt>
                <c:pt idx="67">
                  <c:v>0.91976406407229905</c:v>
                </c:pt>
                <c:pt idx="68">
                  <c:v>0.91865653222284704</c:v>
                </c:pt>
                <c:pt idx="69">
                  <c:v>0.91764393167477698</c:v>
                </c:pt>
                <c:pt idx="70">
                  <c:v>0.916340208469137</c:v>
                </c:pt>
                <c:pt idx="71">
                  <c:v>0.91453018498946204</c:v>
                </c:pt>
                <c:pt idx="72">
                  <c:v>0.91272016150978597</c:v>
                </c:pt>
                <c:pt idx="73">
                  <c:v>0.91161262966033596</c:v>
                </c:pt>
                <c:pt idx="74">
                  <c:v>0.91020131764646295</c:v>
                </c:pt>
                <c:pt idx="75">
                  <c:v>0.90849888297502002</c:v>
                </c:pt>
                <c:pt idx="76">
                  <c:v>0.90718883101595404</c:v>
                </c:pt>
                <c:pt idx="77">
                  <c:v>0.90618255922130897</c:v>
                </c:pt>
                <c:pt idx="78">
                  <c:v>0.905176287426665</c:v>
                </c:pt>
                <c:pt idx="79">
                  <c:v>0.90396749552240696</c:v>
                </c:pt>
                <c:pt idx="80">
                  <c:v>0.90226506085096303</c:v>
                </c:pt>
                <c:pt idx="81">
                  <c:v>0.90085374883709202</c:v>
                </c:pt>
                <c:pt idx="82">
                  <c:v>0.89914498541222299</c:v>
                </c:pt>
                <c:pt idx="83">
                  <c:v>0.89753748204216199</c:v>
                </c:pt>
                <c:pt idx="84">
                  <c:v>0.895929978672102</c:v>
                </c:pt>
                <c:pt idx="85">
                  <c:v>0.89461992671303603</c:v>
                </c:pt>
                <c:pt idx="86">
                  <c:v>0.89361365491839095</c:v>
                </c:pt>
                <c:pt idx="87">
                  <c:v>0.89190489149352303</c:v>
                </c:pt>
                <c:pt idx="88">
                  <c:v>0.89009486801384896</c:v>
                </c:pt>
                <c:pt idx="89">
                  <c:v>0.88858862469859301</c:v>
                </c:pt>
                <c:pt idx="90">
                  <c:v>0.88717731268472</c:v>
                </c:pt>
                <c:pt idx="91">
                  <c:v>0.88596852078046195</c:v>
                </c:pt>
                <c:pt idx="92">
                  <c:v>0.88476605762962901</c:v>
                </c:pt>
                <c:pt idx="93">
                  <c:v>0.88376611458841003</c:v>
                </c:pt>
                <c:pt idx="94">
                  <c:v>0.882550993930727</c:v>
                </c:pt>
                <c:pt idx="95">
                  <c:v>0.88124727072508602</c:v>
                </c:pt>
                <c:pt idx="96">
                  <c:v>0.87953850730021699</c:v>
                </c:pt>
                <c:pt idx="97">
                  <c:v>0.87853223550557302</c:v>
                </c:pt>
                <c:pt idx="98">
                  <c:v>0.87722218354650705</c:v>
                </c:pt>
                <c:pt idx="99">
                  <c:v>0.87601972039567499</c:v>
                </c:pt>
                <c:pt idx="100">
                  <c:v>0.87481092849141495</c:v>
                </c:pt>
                <c:pt idx="101">
                  <c:v>0.87339961647754205</c:v>
                </c:pt>
                <c:pt idx="102">
                  <c:v>0.87199463321709603</c:v>
                </c:pt>
                <c:pt idx="103">
                  <c:v>0.87068458125803005</c:v>
                </c:pt>
                <c:pt idx="104">
                  <c:v>0.86928592675100802</c:v>
                </c:pt>
                <c:pt idx="105">
                  <c:v>0.86777335468232897</c:v>
                </c:pt>
                <c:pt idx="106">
                  <c:v>0.866463302723263</c:v>
                </c:pt>
                <c:pt idx="107">
                  <c:v>0.86505831946281497</c:v>
                </c:pt>
                <c:pt idx="108">
                  <c:v>0.86364700744894196</c:v>
                </c:pt>
                <c:pt idx="109">
                  <c:v>0.86194457277750103</c:v>
                </c:pt>
                <c:pt idx="110">
                  <c:v>0.86073578087324099</c:v>
                </c:pt>
                <c:pt idx="111">
                  <c:v>0.85993202918821099</c:v>
                </c:pt>
                <c:pt idx="112">
                  <c:v>0.85882449733875899</c:v>
                </c:pt>
                <c:pt idx="113">
                  <c:v>0.85751444537969401</c:v>
                </c:pt>
                <c:pt idx="114">
                  <c:v>0.856413242283666</c:v>
                </c:pt>
                <c:pt idx="115">
                  <c:v>0.85500193026979598</c:v>
                </c:pt>
                <c:pt idx="116">
                  <c:v>0.853698207064155</c:v>
                </c:pt>
                <c:pt idx="117">
                  <c:v>0.85218563499547495</c:v>
                </c:pt>
                <c:pt idx="118">
                  <c:v>0.85077432298160105</c:v>
                </c:pt>
                <c:pt idx="119">
                  <c:v>0.84926807966634799</c:v>
                </c:pt>
                <c:pt idx="120">
                  <c:v>0.84836306792651095</c:v>
                </c:pt>
                <c:pt idx="121">
                  <c:v>0.84725553607705795</c:v>
                </c:pt>
                <c:pt idx="122">
                  <c:v>0.84585688157003802</c:v>
                </c:pt>
                <c:pt idx="123">
                  <c:v>0.84444556955616501</c:v>
                </c:pt>
                <c:pt idx="124">
                  <c:v>0.84313551759709904</c:v>
                </c:pt>
                <c:pt idx="125">
                  <c:v>0.84203431450107202</c:v>
                </c:pt>
                <c:pt idx="126">
                  <c:v>0.84062300248720101</c:v>
                </c:pt>
                <c:pt idx="127">
                  <c:v>0.83881297900752505</c:v>
                </c:pt>
                <c:pt idx="128">
                  <c:v>0.83740166699365204</c:v>
                </c:pt>
                <c:pt idx="129">
                  <c:v>0.83669917536342797</c:v>
                </c:pt>
                <c:pt idx="130">
                  <c:v>0.83579416362359105</c:v>
                </c:pt>
                <c:pt idx="131">
                  <c:v>0.83449044041794995</c:v>
                </c:pt>
                <c:pt idx="132">
                  <c:v>0.83288293704788896</c:v>
                </c:pt>
                <c:pt idx="133">
                  <c:v>0.83126910492440298</c:v>
                </c:pt>
                <c:pt idx="134">
                  <c:v>0.83006031302014505</c:v>
                </c:pt>
                <c:pt idx="135">
                  <c:v>0.82895278117069204</c:v>
                </c:pt>
                <c:pt idx="136">
                  <c:v>0.82755412666367201</c:v>
                </c:pt>
                <c:pt idx="137">
                  <c:v>0.82634533475941196</c:v>
                </c:pt>
                <c:pt idx="138">
                  <c:v>0.82483909144415901</c:v>
                </c:pt>
                <c:pt idx="139">
                  <c:v>0.82363029953989897</c:v>
                </c:pt>
                <c:pt idx="140">
                  <c:v>0.82252276769044796</c:v>
                </c:pt>
                <c:pt idx="141">
                  <c:v>0.821516495895804</c:v>
                </c:pt>
                <c:pt idx="142">
                  <c:v>0.82020644393673803</c:v>
                </c:pt>
                <c:pt idx="143">
                  <c:v>0.81880778942971499</c:v>
                </c:pt>
                <c:pt idx="144">
                  <c:v>0.81749140871722503</c:v>
                </c:pt>
                <c:pt idx="145">
                  <c:v>0.81618768551158405</c:v>
                </c:pt>
                <c:pt idx="146">
                  <c:v>0.81468144219633098</c:v>
                </c:pt>
                <c:pt idx="147">
                  <c:v>0.81307393882626999</c:v>
                </c:pt>
                <c:pt idx="148">
                  <c:v>0.81196640697681699</c:v>
                </c:pt>
                <c:pt idx="149">
                  <c:v>0.81075761507255995</c:v>
                </c:pt>
                <c:pt idx="150">
                  <c:v>0.80945389186691896</c:v>
                </c:pt>
                <c:pt idx="151">
                  <c:v>0.80814383990785399</c:v>
                </c:pt>
                <c:pt idx="152">
                  <c:v>0.80663126783917305</c:v>
                </c:pt>
                <c:pt idx="153">
                  <c:v>0.80522628457872802</c:v>
                </c:pt>
                <c:pt idx="154">
                  <c:v>0.80382130131828</c:v>
                </c:pt>
                <c:pt idx="155">
                  <c:v>0.80261250941402096</c:v>
                </c:pt>
                <c:pt idx="156">
                  <c:v>0.80140371750976203</c:v>
                </c:pt>
                <c:pt idx="157">
                  <c:v>0.799998734249316</c:v>
                </c:pt>
                <c:pt idx="158">
                  <c:v>0.79859375098886798</c:v>
                </c:pt>
                <c:pt idx="159">
                  <c:v>0.79718243897499497</c:v>
                </c:pt>
                <c:pt idx="160">
                  <c:v>0.79577745571454706</c:v>
                </c:pt>
                <c:pt idx="161">
                  <c:v>0.79446740375548097</c:v>
                </c:pt>
                <c:pt idx="162">
                  <c:v>0.79306242049503495</c:v>
                </c:pt>
                <c:pt idx="163">
                  <c:v>0.791859957344203</c:v>
                </c:pt>
                <c:pt idx="164">
                  <c:v>0.79065116543994296</c:v>
                </c:pt>
                <c:pt idx="165">
                  <c:v>0.788841141960269</c:v>
                </c:pt>
                <c:pt idx="166">
                  <c:v>0.78732856989158795</c:v>
                </c:pt>
                <c:pt idx="167">
                  <c:v>0.785822326576334</c:v>
                </c:pt>
                <c:pt idx="168">
                  <c:v>0.78471479472688199</c:v>
                </c:pt>
                <c:pt idx="169">
                  <c:v>0.78361359163085698</c:v>
                </c:pt>
                <c:pt idx="170">
                  <c:v>0.78229721091836601</c:v>
                </c:pt>
                <c:pt idx="171">
                  <c:v>0.78109474776753096</c:v>
                </c:pt>
                <c:pt idx="172">
                  <c:v>0.77958217569885302</c:v>
                </c:pt>
                <c:pt idx="173">
                  <c:v>0.77827845249321304</c:v>
                </c:pt>
                <c:pt idx="174">
                  <c:v>0.77667094912315204</c:v>
                </c:pt>
                <c:pt idx="175">
                  <c:v>0.77546848597231899</c:v>
                </c:pt>
                <c:pt idx="176">
                  <c:v>0.77425969406805895</c:v>
                </c:pt>
                <c:pt idx="177">
                  <c:v>0.77265219069799795</c:v>
                </c:pt>
                <c:pt idx="178">
                  <c:v>0.77143707004031503</c:v>
                </c:pt>
                <c:pt idx="179">
                  <c:v>0.77003208677986701</c:v>
                </c:pt>
                <c:pt idx="180">
                  <c:v>0.76882962362903495</c:v>
                </c:pt>
                <c:pt idx="181">
                  <c:v>0.76731705156035301</c:v>
                </c:pt>
                <c:pt idx="182">
                  <c:v>0.76601332835471303</c:v>
                </c:pt>
                <c:pt idx="183">
                  <c:v>0.76500705656006895</c:v>
                </c:pt>
                <c:pt idx="184">
                  <c:v>0.76359574454619805</c:v>
                </c:pt>
                <c:pt idx="185">
                  <c:v>0.76219076128575003</c:v>
                </c:pt>
                <c:pt idx="186">
                  <c:v>0.76088703808010905</c:v>
                </c:pt>
                <c:pt idx="187">
                  <c:v>0.75967191742242601</c:v>
                </c:pt>
                <c:pt idx="188">
                  <c:v>0.75836819421678603</c:v>
                </c:pt>
                <c:pt idx="189">
                  <c:v>0.75706447101114605</c:v>
                </c:pt>
                <c:pt idx="190">
                  <c:v>0.75545696764108505</c:v>
                </c:pt>
                <c:pt idx="191">
                  <c:v>0.75414691568201897</c:v>
                </c:pt>
                <c:pt idx="192">
                  <c:v>0.75253941231195598</c:v>
                </c:pt>
                <c:pt idx="193">
                  <c:v>0.75153314051731301</c:v>
                </c:pt>
                <c:pt idx="194">
                  <c:v>0.75033067736647896</c:v>
                </c:pt>
                <c:pt idx="195">
                  <c:v>0.74922314551702796</c:v>
                </c:pt>
                <c:pt idx="196">
                  <c:v>0.74771057344834702</c:v>
                </c:pt>
                <c:pt idx="197">
                  <c:v>0.74610307007828702</c:v>
                </c:pt>
                <c:pt idx="198">
                  <c:v>0.74479301811922105</c:v>
                </c:pt>
                <c:pt idx="199">
                  <c:v>0.74358422621496301</c:v>
                </c:pt>
                <c:pt idx="200">
                  <c:v>0.742476694365511</c:v>
                </c:pt>
                <c:pt idx="201">
                  <c:v>0.74097677980368304</c:v>
                </c:pt>
                <c:pt idx="202">
                  <c:v>0.73926168762538902</c:v>
                </c:pt>
                <c:pt idx="203">
                  <c:v>0.73745799289914005</c:v>
                </c:pt>
                <c:pt idx="204">
                  <c:v>0.73695169262510396</c:v>
                </c:pt>
                <c:pt idx="205">
                  <c:v>0.73685043257029603</c:v>
                </c:pt>
                <c:pt idx="206">
                  <c:v>0.73534418925504197</c:v>
                </c:pt>
                <c:pt idx="207">
                  <c:v>0.73393920599459495</c:v>
                </c:pt>
                <c:pt idx="208">
                  <c:v>0.73273041409033701</c:v>
                </c:pt>
                <c:pt idx="209">
                  <c:v>0.73122417077508295</c:v>
                </c:pt>
                <c:pt idx="210">
                  <c:v>0.73042041909005195</c:v>
                </c:pt>
                <c:pt idx="211">
                  <c:v>0.72991411881601798</c:v>
                </c:pt>
                <c:pt idx="212">
                  <c:v>0.72911036713098598</c:v>
                </c:pt>
                <c:pt idx="213">
                  <c:v>0.72800283528153398</c:v>
                </c:pt>
                <c:pt idx="214">
                  <c:v>0.72659785202108795</c:v>
                </c:pt>
                <c:pt idx="215">
                  <c:v>0.72499034865102696</c:v>
                </c:pt>
                <c:pt idx="216">
                  <c:v>0.72347777658234602</c:v>
                </c:pt>
                <c:pt idx="217">
                  <c:v>0.72197153326709296</c:v>
                </c:pt>
                <c:pt idx="218">
                  <c:v>0.72076274136283303</c:v>
                </c:pt>
                <c:pt idx="219">
                  <c:v>0.71895271788315895</c:v>
                </c:pt>
                <c:pt idx="220">
                  <c:v>0.71804770614332203</c:v>
                </c:pt>
                <c:pt idx="221">
                  <c:v>0.717142694403482</c:v>
                </c:pt>
                <c:pt idx="222">
                  <c:v>0.71573771114303597</c:v>
                </c:pt>
                <c:pt idx="223">
                  <c:v>0.71473143934839201</c:v>
                </c:pt>
                <c:pt idx="224">
                  <c:v>0.71372516755374704</c:v>
                </c:pt>
                <c:pt idx="225">
                  <c:v>0.71242144434810695</c:v>
                </c:pt>
                <c:pt idx="226">
                  <c:v>0.71111139238904097</c:v>
                </c:pt>
                <c:pt idx="227">
                  <c:v>0.710605092115005</c:v>
                </c:pt>
                <c:pt idx="228">
                  <c:v>0.70859887727914295</c:v>
                </c:pt>
                <c:pt idx="229">
                  <c:v>0.70739008537488302</c:v>
                </c:pt>
                <c:pt idx="230">
                  <c:v>0.70638381358023805</c:v>
                </c:pt>
                <c:pt idx="231">
                  <c:v>0.70558006189520905</c:v>
                </c:pt>
                <c:pt idx="232">
                  <c:v>0.70508009037459796</c:v>
                </c:pt>
                <c:pt idx="233">
                  <c:v>0.70427633868956896</c:v>
                </c:pt>
                <c:pt idx="234">
                  <c:v>0.70326373814149901</c:v>
                </c:pt>
                <c:pt idx="235">
                  <c:v>0.70206127499066595</c:v>
                </c:pt>
                <c:pt idx="236">
                  <c:v>0.70054870292198501</c:v>
                </c:pt>
                <c:pt idx="237">
                  <c:v>0.69965001993557396</c:v>
                </c:pt>
                <c:pt idx="238">
                  <c:v>0.69894119955192402</c:v>
                </c:pt>
                <c:pt idx="239">
                  <c:v>0.69803618781208698</c:v>
                </c:pt>
                <c:pt idx="240">
                  <c:v>0.69723243612705499</c:v>
                </c:pt>
                <c:pt idx="241">
                  <c:v>0.695624932756994</c:v>
                </c:pt>
                <c:pt idx="242">
                  <c:v>0.69451740090754399</c:v>
                </c:pt>
                <c:pt idx="243">
                  <c:v>0.69331493775670905</c:v>
                </c:pt>
                <c:pt idx="244">
                  <c:v>0.69260611737305999</c:v>
                </c:pt>
                <c:pt idx="245">
                  <c:v>0.69119480535918898</c:v>
                </c:pt>
                <c:pt idx="246">
                  <c:v>0.69029612237277505</c:v>
                </c:pt>
                <c:pt idx="247">
                  <c:v>0.689891082153549</c:v>
                </c:pt>
                <c:pt idx="248">
                  <c:v>0.68918859052332504</c:v>
                </c:pt>
                <c:pt idx="249">
                  <c:v>0.68788486731768494</c:v>
                </c:pt>
                <c:pt idx="250">
                  <c:v>0.68708111563265295</c:v>
                </c:pt>
                <c:pt idx="251">
                  <c:v>0.686068515084583</c:v>
                </c:pt>
                <c:pt idx="252">
                  <c:v>0.68476479187894301</c:v>
                </c:pt>
                <c:pt idx="253">
                  <c:v>0.68406230024871895</c:v>
                </c:pt>
                <c:pt idx="254">
                  <c:v>0.68275857704308096</c:v>
                </c:pt>
                <c:pt idx="255">
                  <c:v>0.68185356530324104</c:v>
                </c:pt>
                <c:pt idx="256">
                  <c:v>0.68154978513882103</c:v>
                </c:pt>
                <c:pt idx="257">
                  <c:v>0.68013847312494802</c:v>
                </c:pt>
                <c:pt idx="258">
                  <c:v>0.67883474991930703</c:v>
                </c:pt>
                <c:pt idx="259">
                  <c:v>0.67842970970008099</c:v>
                </c:pt>
                <c:pt idx="260">
                  <c:v>0.67803099823427804</c:v>
                </c:pt>
                <c:pt idx="261">
                  <c:v>0.67752469796024195</c:v>
                </c:pt>
                <c:pt idx="262">
                  <c:v>0.67571467448056799</c:v>
                </c:pt>
                <c:pt idx="263">
                  <c:v>0.67481599149415605</c:v>
                </c:pt>
                <c:pt idx="264">
                  <c:v>0.67470840268592303</c:v>
                </c:pt>
                <c:pt idx="265">
                  <c:v>0.67380339094608599</c:v>
                </c:pt>
                <c:pt idx="266">
                  <c:v>0.67179717611022205</c:v>
                </c:pt>
                <c:pt idx="267">
                  <c:v>0.67099342442519005</c:v>
                </c:pt>
                <c:pt idx="268">
                  <c:v>0.66967704371269898</c:v>
                </c:pt>
                <c:pt idx="269">
                  <c:v>0.66898088083590301</c:v>
                </c:pt>
                <c:pt idx="270">
                  <c:v>0.66806954034263799</c:v>
                </c:pt>
                <c:pt idx="271">
                  <c:v>0.66717085735622605</c:v>
                </c:pt>
                <c:pt idx="272">
                  <c:v>0.66596206545196801</c:v>
                </c:pt>
                <c:pt idx="273">
                  <c:v>0.66586080539716097</c:v>
                </c:pt>
                <c:pt idx="274">
                  <c:v>0.665354505123125</c:v>
                </c:pt>
                <c:pt idx="275">
                  <c:v>0.663747001753064</c:v>
                </c:pt>
                <c:pt idx="276">
                  <c:v>0.66244327854742302</c:v>
                </c:pt>
                <c:pt idx="277">
                  <c:v>0.66224075843781005</c:v>
                </c:pt>
                <c:pt idx="278">
                  <c:v>0.66113955534178503</c:v>
                </c:pt>
                <c:pt idx="279">
                  <c:v>0.65982950338271795</c:v>
                </c:pt>
                <c:pt idx="280">
                  <c:v>0.65922827180730104</c:v>
                </c:pt>
                <c:pt idx="281">
                  <c:v>0.65902575169768796</c:v>
                </c:pt>
                <c:pt idx="282">
                  <c:v>0.65842452012227204</c:v>
                </c:pt>
                <c:pt idx="283">
                  <c:v>0.65751317962900702</c:v>
                </c:pt>
                <c:pt idx="284">
                  <c:v>0.65701320810839903</c:v>
                </c:pt>
                <c:pt idx="285">
                  <c:v>0.65610819636856199</c:v>
                </c:pt>
                <c:pt idx="286">
                  <c:v>0.65530444468353</c:v>
                </c:pt>
                <c:pt idx="287">
                  <c:v>0.65490573321772905</c:v>
                </c:pt>
                <c:pt idx="288">
                  <c:v>0.65349442120385604</c:v>
                </c:pt>
                <c:pt idx="289">
                  <c:v>0.65208310918998302</c:v>
                </c:pt>
                <c:pt idx="290">
                  <c:v>0.65108316614876305</c:v>
                </c:pt>
                <c:pt idx="291">
                  <c:v>0.65027941446373405</c:v>
                </c:pt>
                <c:pt idx="292">
                  <c:v>0.64926681391566299</c:v>
                </c:pt>
                <c:pt idx="293">
                  <c:v>0.64846306223063199</c:v>
                </c:pt>
                <c:pt idx="294">
                  <c:v>0.64746311918941202</c:v>
                </c:pt>
                <c:pt idx="295">
                  <c:v>0.64715933902499201</c:v>
                </c:pt>
                <c:pt idx="296">
                  <c:v>0.64655177869614999</c:v>
                </c:pt>
                <c:pt idx="297">
                  <c:v>0.64595054712073396</c:v>
                </c:pt>
                <c:pt idx="298">
                  <c:v>0.64484934402470695</c:v>
                </c:pt>
                <c:pt idx="299">
                  <c:v>0.643836743476637</c:v>
                </c:pt>
                <c:pt idx="300">
                  <c:v>0.64273554038061198</c:v>
                </c:pt>
                <c:pt idx="301">
                  <c:v>0.64203304875038802</c:v>
                </c:pt>
                <c:pt idx="302">
                  <c:v>0.640317956572094</c:v>
                </c:pt>
                <c:pt idx="303">
                  <c:v>0.63931801353087503</c:v>
                </c:pt>
                <c:pt idx="304">
                  <c:v>0.63871045320203301</c:v>
                </c:pt>
                <c:pt idx="305">
                  <c:v>0.63800796157180895</c:v>
                </c:pt>
                <c:pt idx="306">
                  <c:v>0.63679916966755101</c:v>
                </c:pt>
                <c:pt idx="307">
                  <c:v>0.63700168977716398</c:v>
                </c:pt>
                <c:pt idx="308">
                  <c:v>0.63629919814694003</c:v>
                </c:pt>
                <c:pt idx="309">
                  <c:v>0.63529925510572105</c:v>
                </c:pt>
                <c:pt idx="310">
                  <c:v>0.63428665455764999</c:v>
                </c:pt>
                <c:pt idx="311">
                  <c:v>0.63328038276300602</c:v>
                </c:pt>
                <c:pt idx="312">
                  <c:v>0.63237537102316899</c:v>
                </c:pt>
                <c:pt idx="313">
                  <c:v>0.63197665955736604</c:v>
                </c:pt>
                <c:pt idx="314">
                  <c:v>0.63126783917371898</c:v>
                </c:pt>
                <c:pt idx="315">
                  <c:v>0.63026789613249901</c:v>
                </c:pt>
                <c:pt idx="316">
                  <c:v>0.62956540450227505</c:v>
                </c:pt>
                <c:pt idx="317">
                  <c:v>0.62876165281724405</c:v>
                </c:pt>
                <c:pt idx="318">
                  <c:v>0.62825535254320997</c:v>
                </c:pt>
                <c:pt idx="319">
                  <c:v>0.62765412096779305</c:v>
                </c:pt>
                <c:pt idx="320">
                  <c:v>0.62664152041972399</c:v>
                </c:pt>
                <c:pt idx="321">
                  <c:v>0.62594535754292502</c:v>
                </c:pt>
                <c:pt idx="322">
                  <c:v>0.62503401704966199</c:v>
                </c:pt>
                <c:pt idx="323">
                  <c:v>0.62412900530982296</c:v>
                </c:pt>
                <c:pt idx="324">
                  <c:v>0.623426513679601</c:v>
                </c:pt>
                <c:pt idx="325">
                  <c:v>0.62302780221379805</c:v>
                </c:pt>
                <c:pt idx="326">
                  <c:v>0.62212279047396102</c:v>
                </c:pt>
                <c:pt idx="327">
                  <c:v>0.62171775025473297</c:v>
                </c:pt>
                <c:pt idx="328">
                  <c:v>0.62000898682986405</c:v>
                </c:pt>
                <c:pt idx="329">
                  <c:v>0.61910397509002701</c:v>
                </c:pt>
                <c:pt idx="330">
                  <c:v>0.61830022340499502</c:v>
                </c:pt>
                <c:pt idx="331">
                  <c:v>0.61780025188438703</c:v>
                </c:pt>
                <c:pt idx="332">
                  <c:v>0.61709143150073797</c:v>
                </c:pt>
                <c:pt idx="333">
                  <c:v>0.61659145998012699</c:v>
                </c:pt>
                <c:pt idx="334">
                  <c:v>0.61628767981570598</c:v>
                </c:pt>
                <c:pt idx="335">
                  <c:v>0.614983956610065</c:v>
                </c:pt>
                <c:pt idx="336">
                  <c:v>0.61378149345923305</c:v>
                </c:pt>
                <c:pt idx="337">
                  <c:v>0.61296508426735097</c:v>
                </c:pt>
                <c:pt idx="338">
                  <c:v>0.61196514122613299</c:v>
                </c:pt>
                <c:pt idx="339">
                  <c:v>0.61135758089728898</c:v>
                </c:pt>
                <c:pt idx="340">
                  <c:v>0.61085760937668099</c:v>
                </c:pt>
                <c:pt idx="341">
                  <c:v>0.60985133758203602</c:v>
                </c:pt>
                <c:pt idx="342">
                  <c:v>0.60914884595181196</c:v>
                </c:pt>
                <c:pt idx="343">
                  <c:v>0.60854761437639604</c:v>
                </c:pt>
                <c:pt idx="344">
                  <c:v>0.60814257415716699</c:v>
                </c:pt>
                <c:pt idx="345">
                  <c:v>0.60754134258175096</c:v>
                </c:pt>
                <c:pt idx="346">
                  <c:v>0.60683885095152701</c:v>
                </c:pt>
                <c:pt idx="347">
                  <c:v>0.60623129062268599</c:v>
                </c:pt>
                <c:pt idx="348">
                  <c:v>0.605427538937654</c:v>
                </c:pt>
                <c:pt idx="349">
                  <c:v>0.60472504730743304</c:v>
                </c:pt>
                <c:pt idx="350">
                  <c:v>0.60371877551278796</c:v>
                </c:pt>
                <c:pt idx="351">
                  <c:v>0.60311121518394395</c:v>
                </c:pt>
                <c:pt idx="352">
                  <c:v>0.60240872355372199</c:v>
                </c:pt>
                <c:pt idx="353">
                  <c:v>0.60190875203311101</c:v>
                </c:pt>
                <c:pt idx="354">
                  <c:v>0.60100374029327397</c:v>
                </c:pt>
                <c:pt idx="355">
                  <c:v>0.59959242827940096</c:v>
                </c:pt>
                <c:pt idx="356">
                  <c:v>0.59919371681360001</c:v>
                </c:pt>
                <c:pt idx="357">
                  <c:v>0.59819377377238103</c:v>
                </c:pt>
                <c:pt idx="358">
                  <c:v>0.59748495338873198</c:v>
                </c:pt>
                <c:pt idx="359">
                  <c:v>0.59678246175850702</c:v>
                </c:pt>
                <c:pt idx="360">
                  <c:v>0.59597871007347603</c:v>
                </c:pt>
                <c:pt idx="361">
                  <c:v>0.59526988968982697</c:v>
                </c:pt>
                <c:pt idx="362">
                  <c:v>0.59456739805960501</c:v>
                </c:pt>
                <c:pt idx="363">
                  <c:v>0.59426994664860899</c:v>
                </c:pt>
                <c:pt idx="364">
                  <c:v>0.59366238631976498</c:v>
                </c:pt>
                <c:pt idx="365">
                  <c:v>0.59285863463473598</c:v>
                </c:pt>
                <c:pt idx="366">
                  <c:v>0.59215614300451203</c:v>
                </c:pt>
                <c:pt idx="367">
                  <c:v>0.59104861115506002</c:v>
                </c:pt>
                <c:pt idx="368">
                  <c:v>0.59044737957964299</c:v>
                </c:pt>
                <c:pt idx="369">
                  <c:v>0.59024485947003003</c:v>
                </c:pt>
                <c:pt idx="370">
                  <c:v>0.58944110778499903</c:v>
                </c:pt>
                <c:pt idx="371">
                  <c:v>0.58853609604516199</c:v>
                </c:pt>
                <c:pt idx="372">
                  <c:v>0.58763108430532496</c:v>
                </c:pt>
                <c:pt idx="373">
                  <c:v>0.58662481251067999</c:v>
                </c:pt>
                <c:pt idx="374">
                  <c:v>0.58602358093526297</c:v>
                </c:pt>
                <c:pt idx="375">
                  <c:v>0.58532108930503901</c:v>
                </c:pt>
                <c:pt idx="376">
                  <c:v>0.58482111778443102</c:v>
                </c:pt>
                <c:pt idx="377">
                  <c:v>0.58430848875696895</c:v>
                </c:pt>
                <c:pt idx="378">
                  <c:v>0.58411229740078197</c:v>
                </c:pt>
                <c:pt idx="379">
                  <c:v>0.58300476555132896</c:v>
                </c:pt>
                <c:pt idx="380">
                  <c:v>0.581998493756685</c:v>
                </c:pt>
                <c:pt idx="381">
                  <c:v>0.58139726218126797</c:v>
                </c:pt>
                <c:pt idx="382">
                  <c:v>0.58059351049623698</c:v>
                </c:pt>
                <c:pt idx="383">
                  <c:v>0.57989101886601302</c:v>
                </c:pt>
                <c:pt idx="384">
                  <c:v>0.57887841831794296</c:v>
                </c:pt>
                <c:pt idx="385">
                  <c:v>0.57847970685214201</c:v>
                </c:pt>
                <c:pt idx="386">
                  <c:v>0.57797973533153102</c:v>
                </c:pt>
                <c:pt idx="387">
                  <c:v>0.57727091494788196</c:v>
                </c:pt>
                <c:pt idx="388">
                  <c:v>0.57667601212589104</c:v>
                </c:pt>
                <c:pt idx="389">
                  <c:v>0.57606845179704902</c:v>
                </c:pt>
                <c:pt idx="390">
                  <c:v>0.57576467163262801</c:v>
                </c:pt>
                <c:pt idx="391">
                  <c:v>0.574663468536601</c:v>
                </c:pt>
                <c:pt idx="392">
                  <c:v>0.57365719674195803</c:v>
                </c:pt>
                <c:pt idx="393">
                  <c:v>0.572752185002119</c:v>
                </c:pt>
                <c:pt idx="394">
                  <c:v>0.57204336461847005</c:v>
                </c:pt>
                <c:pt idx="395">
                  <c:v>0.57103709282382498</c:v>
                </c:pt>
                <c:pt idx="396">
                  <c:v>0.57103709282382498</c:v>
                </c:pt>
                <c:pt idx="397">
                  <c:v>0.57073964141282996</c:v>
                </c:pt>
                <c:pt idx="398">
                  <c:v>0.57053712130321599</c:v>
                </c:pt>
                <c:pt idx="399">
                  <c:v>0.56992956097437497</c:v>
                </c:pt>
                <c:pt idx="400">
                  <c:v>0.56872709782354303</c:v>
                </c:pt>
                <c:pt idx="401">
                  <c:v>0.56802460619331896</c:v>
                </c:pt>
                <c:pt idx="402">
                  <c:v>0.567322114563095</c:v>
                </c:pt>
                <c:pt idx="403">
                  <c:v>0.56651836287806301</c:v>
                </c:pt>
                <c:pt idx="404">
                  <c:v>0.56571461119303401</c:v>
                </c:pt>
                <c:pt idx="405">
                  <c:v>0.56500579080938396</c:v>
                </c:pt>
                <c:pt idx="406">
                  <c:v>0.56450581928877397</c:v>
                </c:pt>
                <c:pt idx="407">
                  <c:v>0.56389825895993195</c:v>
                </c:pt>
                <c:pt idx="408">
                  <c:v>0.56309450727490296</c:v>
                </c:pt>
                <c:pt idx="409">
                  <c:v>0.56229075558987096</c:v>
                </c:pt>
                <c:pt idx="410">
                  <c:v>0.561588263959647</c:v>
                </c:pt>
                <c:pt idx="411">
                  <c:v>0.56108829243903802</c:v>
                </c:pt>
                <c:pt idx="412">
                  <c:v>0.560480732110197</c:v>
                </c:pt>
                <c:pt idx="413">
                  <c:v>0.55977824047997304</c:v>
                </c:pt>
                <c:pt idx="414">
                  <c:v>0.55907574884974898</c:v>
                </c:pt>
                <c:pt idx="415">
                  <c:v>0.55867703738394603</c:v>
                </c:pt>
                <c:pt idx="416">
                  <c:v>0.55806947705510401</c:v>
                </c:pt>
                <c:pt idx="417">
                  <c:v>0.55706320526045905</c:v>
                </c:pt>
                <c:pt idx="418">
                  <c:v>0.55595567341100705</c:v>
                </c:pt>
                <c:pt idx="419">
                  <c:v>0.55535444183559102</c:v>
                </c:pt>
                <c:pt idx="420">
                  <c:v>0.55475321026017399</c:v>
                </c:pt>
                <c:pt idx="421">
                  <c:v>0.55444943009575398</c:v>
                </c:pt>
                <c:pt idx="422">
                  <c:v>0.55434817004094605</c:v>
                </c:pt>
                <c:pt idx="423">
                  <c:v>0.55344315830110902</c:v>
                </c:pt>
                <c:pt idx="424">
                  <c:v>0.55223436639685097</c:v>
                </c:pt>
                <c:pt idx="425">
                  <c:v>0.55203817504066299</c:v>
                </c:pt>
                <c:pt idx="426">
                  <c:v>0.55183565493104803</c:v>
                </c:pt>
                <c:pt idx="427">
                  <c:v>0.55112683454739897</c:v>
                </c:pt>
                <c:pt idx="428">
                  <c:v>0.55032308286236897</c:v>
                </c:pt>
                <c:pt idx="429">
                  <c:v>0.54962691998557001</c:v>
                </c:pt>
                <c:pt idx="430">
                  <c:v>0.54922187976634196</c:v>
                </c:pt>
                <c:pt idx="431">
                  <c:v>0.54881683954711402</c:v>
                </c:pt>
                <c:pt idx="432">
                  <c:v>0.54831053927308004</c:v>
                </c:pt>
                <c:pt idx="433">
                  <c:v>0.54750678758804805</c:v>
                </c:pt>
                <c:pt idx="434">
                  <c:v>0.54710807612224699</c:v>
                </c:pt>
                <c:pt idx="435">
                  <c:v>0.546608104601636</c:v>
                </c:pt>
                <c:pt idx="436">
                  <c:v>0.54580435291660701</c:v>
                </c:pt>
                <c:pt idx="437">
                  <c:v>0.54529172388914504</c:v>
                </c:pt>
                <c:pt idx="438">
                  <c:v>0.54459556101234596</c:v>
                </c:pt>
                <c:pt idx="439">
                  <c:v>0.54389306938212301</c:v>
                </c:pt>
                <c:pt idx="440">
                  <c:v>0.54318424899847395</c:v>
                </c:pt>
                <c:pt idx="441">
                  <c:v>0.54268427747786496</c:v>
                </c:pt>
                <c:pt idx="442">
                  <c:v>0.54218430595725597</c:v>
                </c:pt>
                <c:pt idx="443">
                  <c:v>0.54127296546399095</c:v>
                </c:pt>
                <c:pt idx="444">
                  <c:v>0.54027302242277198</c:v>
                </c:pt>
                <c:pt idx="445">
                  <c:v>0.53966546209393096</c:v>
                </c:pt>
                <c:pt idx="446">
                  <c:v>0.53926675062812701</c:v>
                </c:pt>
                <c:pt idx="447">
                  <c:v>0.53876677910751902</c:v>
                </c:pt>
                <c:pt idx="448">
                  <c:v>0.53815921877867701</c:v>
                </c:pt>
                <c:pt idx="449">
                  <c:v>0.53775417855944896</c:v>
                </c:pt>
                <c:pt idx="450">
                  <c:v>0.53725420703883997</c:v>
                </c:pt>
                <c:pt idx="451">
                  <c:v>0.53645045535380897</c:v>
                </c:pt>
                <c:pt idx="452">
                  <c:v>0.53534292350435597</c:v>
                </c:pt>
                <c:pt idx="453">
                  <c:v>0.53464043187413401</c:v>
                </c:pt>
                <c:pt idx="454">
                  <c:v>0.53403920029871599</c:v>
                </c:pt>
                <c:pt idx="455">
                  <c:v>0.53363416007949005</c:v>
                </c:pt>
                <c:pt idx="456">
                  <c:v>0.53343163996987397</c:v>
                </c:pt>
                <c:pt idx="457">
                  <c:v>0.53312785980545396</c:v>
                </c:pt>
                <c:pt idx="458">
                  <c:v>0.53222284806561604</c:v>
                </c:pt>
                <c:pt idx="459">
                  <c:v>0.53152035643539297</c:v>
                </c:pt>
                <c:pt idx="460">
                  <c:v>0.530520413394173</c:v>
                </c:pt>
                <c:pt idx="461">
                  <c:v>0.529716661709143</c:v>
                </c:pt>
                <c:pt idx="462">
                  <c:v>0.52941288154472299</c:v>
                </c:pt>
                <c:pt idx="463">
                  <c:v>0.52910910138029998</c:v>
                </c:pt>
                <c:pt idx="464">
                  <c:v>0.52880532121587898</c:v>
                </c:pt>
                <c:pt idx="465">
                  <c:v>0.52810915833908301</c:v>
                </c:pt>
                <c:pt idx="466">
                  <c:v>0.52750159801023899</c:v>
                </c:pt>
                <c:pt idx="467">
                  <c:v>0.52629280610598095</c:v>
                </c:pt>
                <c:pt idx="468">
                  <c:v>0.52568524577713904</c:v>
                </c:pt>
                <c:pt idx="469">
                  <c:v>0.52598902594156005</c:v>
                </c:pt>
                <c:pt idx="470">
                  <c:v>0.52629280610598095</c:v>
                </c:pt>
                <c:pt idx="471">
                  <c:v>0.52518527425652795</c:v>
                </c:pt>
                <c:pt idx="472">
                  <c:v>0.52428659127011701</c:v>
                </c:pt>
                <c:pt idx="473">
                  <c:v>0.52378029099608303</c:v>
                </c:pt>
                <c:pt idx="474">
                  <c:v>0.52267908790005602</c:v>
                </c:pt>
                <c:pt idx="475">
                  <c:v>0.52197026751640696</c:v>
                </c:pt>
                <c:pt idx="476">
                  <c:v>0.52166648735198595</c:v>
                </c:pt>
                <c:pt idx="477">
                  <c:v>0.52106525577656904</c:v>
                </c:pt>
                <c:pt idx="478">
                  <c:v>0.52055895550253295</c:v>
                </c:pt>
                <c:pt idx="479">
                  <c:v>0.52005898398192396</c:v>
                </c:pt>
                <c:pt idx="480">
                  <c:v>0.51905271218728</c:v>
                </c:pt>
                <c:pt idx="481">
                  <c:v>0.51835022055705604</c:v>
                </c:pt>
                <c:pt idx="482">
                  <c:v>0.517445208817219</c:v>
                </c:pt>
                <c:pt idx="483">
                  <c:v>0.51804644039263503</c:v>
                </c:pt>
                <c:pt idx="484">
                  <c:v>0.51774898898164001</c:v>
                </c:pt>
                <c:pt idx="485">
                  <c:v>0.51714775740622299</c:v>
                </c:pt>
                <c:pt idx="486">
                  <c:v>0.51654019707738197</c:v>
                </c:pt>
                <c:pt idx="487">
                  <c:v>0.51593263674853995</c:v>
                </c:pt>
                <c:pt idx="488">
                  <c:v>0.51583770544715801</c:v>
                </c:pt>
                <c:pt idx="489">
                  <c:v>0.51502762500870103</c:v>
                </c:pt>
                <c:pt idx="490">
                  <c:v>0.51412894202228898</c:v>
                </c:pt>
                <c:pt idx="491">
                  <c:v>0.51352138169344697</c:v>
                </c:pt>
                <c:pt idx="492">
                  <c:v>0.51252143865222799</c:v>
                </c:pt>
                <c:pt idx="493">
                  <c:v>0.51181261826857904</c:v>
                </c:pt>
                <c:pt idx="494">
                  <c:v>0.51120505793973703</c:v>
                </c:pt>
                <c:pt idx="495">
                  <c:v>0.51100886658355005</c:v>
                </c:pt>
                <c:pt idx="496">
                  <c:v>0.51040130625470603</c:v>
                </c:pt>
                <c:pt idx="497">
                  <c:v>0.50990133473409704</c:v>
                </c:pt>
                <c:pt idx="498">
                  <c:v>0.50909758304906705</c:v>
                </c:pt>
                <c:pt idx="499">
                  <c:v>0.50859761152845695</c:v>
                </c:pt>
                <c:pt idx="500">
                  <c:v>0.50839509141884398</c:v>
                </c:pt>
                <c:pt idx="501">
                  <c:v>0.50809131125442297</c:v>
                </c:pt>
                <c:pt idx="502">
                  <c:v>0.50779385984342695</c:v>
                </c:pt>
                <c:pt idx="503">
                  <c:v>0.50668632799397495</c:v>
                </c:pt>
                <c:pt idx="504">
                  <c:v>0.50598383636375099</c:v>
                </c:pt>
                <c:pt idx="505">
                  <c:v>0.50527501598010205</c:v>
                </c:pt>
                <c:pt idx="506">
                  <c:v>0.50477504445949295</c:v>
                </c:pt>
                <c:pt idx="507">
                  <c:v>0.50397129277446195</c:v>
                </c:pt>
                <c:pt idx="508">
                  <c:v>0.50336373244562005</c:v>
                </c:pt>
                <c:pt idx="509">
                  <c:v>0.50316754108943196</c:v>
                </c:pt>
                <c:pt idx="510">
                  <c:v>0.50286376092501095</c:v>
                </c:pt>
                <c:pt idx="511">
                  <c:v>0.50266756956882097</c:v>
                </c:pt>
                <c:pt idx="512">
                  <c:v>0.50216126929478699</c:v>
                </c:pt>
                <c:pt idx="513">
                  <c:v>0.50156003771937097</c:v>
                </c:pt>
                <c:pt idx="514">
                  <c:v>0.500553765924726</c:v>
                </c:pt>
                <c:pt idx="515">
                  <c:v>0.49964875418488702</c:v>
                </c:pt>
                <c:pt idx="516">
                  <c:v>0.498642482390242</c:v>
                </c:pt>
                <c:pt idx="517">
                  <c:v>0.49783873070521301</c:v>
                </c:pt>
                <c:pt idx="518">
                  <c:v>0.49783873070521301</c:v>
                </c:pt>
                <c:pt idx="519">
                  <c:v>0.49693371896537603</c:v>
                </c:pt>
                <c:pt idx="520">
                  <c:v>0.49622489858172603</c:v>
                </c:pt>
                <c:pt idx="521">
                  <c:v>0.49532621559531498</c:v>
                </c:pt>
                <c:pt idx="522">
                  <c:v>0.49492117537608599</c:v>
                </c:pt>
                <c:pt idx="523">
                  <c:v>0.49431361504724503</c:v>
                </c:pt>
                <c:pt idx="524">
                  <c:v>0.49300989184160399</c:v>
                </c:pt>
                <c:pt idx="525">
                  <c:v>0.49261118037580098</c:v>
                </c:pt>
                <c:pt idx="526">
                  <c:v>0.492509920320994</c:v>
                </c:pt>
                <c:pt idx="527">
                  <c:v>0.49190235999215198</c:v>
                </c:pt>
                <c:pt idx="528">
                  <c:v>0.49140238847154299</c:v>
                </c:pt>
                <c:pt idx="529">
                  <c:v>0.490199925320708</c:v>
                </c:pt>
                <c:pt idx="530">
                  <c:v>0.48838357308760899</c:v>
                </c:pt>
                <c:pt idx="531">
                  <c:v>0.48697226107373598</c:v>
                </c:pt>
                <c:pt idx="532">
                  <c:v>0.48727604123815699</c:v>
                </c:pt>
                <c:pt idx="533">
                  <c:v>0.48697226107373598</c:v>
                </c:pt>
                <c:pt idx="534">
                  <c:v>0.48576979792290298</c:v>
                </c:pt>
                <c:pt idx="535">
                  <c:v>0.484769854881684</c:v>
                </c:pt>
                <c:pt idx="536">
                  <c:v>0.48395977444322702</c:v>
                </c:pt>
                <c:pt idx="537">
                  <c:v>0.482858571347202</c:v>
                </c:pt>
                <c:pt idx="538">
                  <c:v>0.48175103949775</c:v>
                </c:pt>
                <c:pt idx="539">
                  <c:v>0.48033972748387599</c:v>
                </c:pt>
                <c:pt idx="540">
                  <c:v>0.479130935579619</c:v>
                </c:pt>
                <c:pt idx="541">
                  <c:v>0.47923852438785097</c:v>
                </c:pt>
                <c:pt idx="542">
                  <c:v>0.47852970400420197</c:v>
                </c:pt>
                <c:pt idx="543">
                  <c:v>0.47772595231917098</c:v>
                </c:pt>
                <c:pt idx="544">
                  <c:v>0.476820940579334</c:v>
                </c:pt>
                <c:pt idx="545">
                  <c:v>0.476017188894304</c:v>
                </c:pt>
                <c:pt idx="546">
                  <c:v>0.47480839699004401</c:v>
                </c:pt>
                <c:pt idx="547">
                  <c:v>0.47390338525020698</c:v>
                </c:pt>
                <c:pt idx="548">
                  <c:v>0.47309963356517498</c:v>
                </c:pt>
                <c:pt idx="549">
                  <c:v>0.47209336177053102</c:v>
                </c:pt>
                <c:pt idx="550">
                  <c:v>0.47149213019511399</c:v>
                </c:pt>
                <c:pt idx="551">
                  <c:v>0.47109341872931298</c:v>
                </c:pt>
                <c:pt idx="552">
                  <c:v>0.47038459834566398</c:v>
                </c:pt>
                <c:pt idx="553">
                  <c:v>0.46877709497560299</c:v>
                </c:pt>
                <c:pt idx="554">
                  <c:v>0.46787208323576401</c:v>
                </c:pt>
                <c:pt idx="555">
                  <c:v>0.46736578296172998</c:v>
                </c:pt>
                <c:pt idx="556">
                  <c:v>0.46666962008493101</c:v>
                </c:pt>
                <c:pt idx="557">
                  <c:v>0.46596079970128201</c:v>
                </c:pt>
                <c:pt idx="558">
                  <c:v>0.46515704801625202</c:v>
                </c:pt>
                <c:pt idx="559">
                  <c:v>0.464150776221608</c:v>
                </c:pt>
                <c:pt idx="560">
                  <c:v>0.46344828459138399</c:v>
                </c:pt>
                <c:pt idx="561">
                  <c:v>0.46264453290635199</c:v>
                </c:pt>
                <c:pt idx="562">
                  <c:v>0.462239492687126</c:v>
                </c:pt>
                <c:pt idx="563">
                  <c:v>0.46184078122132299</c:v>
                </c:pt>
                <c:pt idx="564">
                  <c:v>0.46113196083767399</c:v>
                </c:pt>
                <c:pt idx="565">
                  <c:v>0.46043579796087503</c:v>
                </c:pt>
                <c:pt idx="566">
                  <c:v>0.45972697757722603</c:v>
                </c:pt>
                <c:pt idx="567">
                  <c:v>0.45922700605661698</c:v>
                </c:pt>
                <c:pt idx="568">
                  <c:v>0.45882196583738899</c:v>
                </c:pt>
                <c:pt idx="569">
                  <c:v>0.45831566556335201</c:v>
                </c:pt>
                <c:pt idx="570">
                  <c:v>0.45781569404274403</c:v>
                </c:pt>
                <c:pt idx="571">
                  <c:v>0.45731572252213498</c:v>
                </c:pt>
                <c:pt idx="572">
                  <c:v>0.45670816219329102</c:v>
                </c:pt>
                <c:pt idx="573">
                  <c:v>0.45570821915207399</c:v>
                </c:pt>
                <c:pt idx="574">
                  <c:v>0.45510065882322998</c:v>
                </c:pt>
                <c:pt idx="575">
                  <c:v>0.45449309849438901</c:v>
                </c:pt>
                <c:pt idx="576">
                  <c:v>0.45399312697378003</c:v>
                </c:pt>
                <c:pt idx="577">
                  <c:v>0.45349315545316898</c:v>
                </c:pt>
                <c:pt idx="578">
                  <c:v>0.45279066382294503</c:v>
                </c:pt>
                <c:pt idx="579">
                  <c:v>0.452189432247529</c:v>
                </c:pt>
                <c:pt idx="580">
                  <c:v>0.45177806327487602</c:v>
                </c:pt>
                <c:pt idx="581">
                  <c:v>0.45148694061730699</c:v>
                </c:pt>
                <c:pt idx="582">
                  <c:v>0.45127809175426697</c:v>
                </c:pt>
                <c:pt idx="583">
                  <c:v>0.45077812023365799</c:v>
                </c:pt>
                <c:pt idx="584">
                  <c:v>0.45037940876785498</c:v>
                </c:pt>
                <c:pt idx="585">
                  <c:v>0.44987310849381901</c:v>
                </c:pt>
                <c:pt idx="586">
                  <c:v>0.44936680821978497</c:v>
                </c:pt>
                <c:pt idx="587">
                  <c:v>0.44846812523337298</c:v>
                </c:pt>
                <c:pt idx="588">
                  <c:v>0.44796182495933701</c:v>
                </c:pt>
                <c:pt idx="589">
                  <c:v>0.44705681321950003</c:v>
                </c:pt>
                <c:pt idx="590">
                  <c:v>0.44686062186331199</c:v>
                </c:pt>
                <c:pt idx="591">
                  <c:v>0.44686062186331199</c:v>
                </c:pt>
                <c:pt idx="592">
                  <c:v>0.44615180147966299</c:v>
                </c:pt>
                <c:pt idx="593">
                  <c:v>0.445348049794631</c:v>
                </c:pt>
                <c:pt idx="594">
                  <c:v>0.444943009575403</c:v>
                </c:pt>
                <c:pt idx="595">
                  <c:v>0.44474048946578998</c:v>
                </c:pt>
                <c:pt idx="596">
                  <c:v>0.44413925789037301</c:v>
                </c:pt>
                <c:pt idx="597">
                  <c:v>0.44384180647937799</c:v>
                </c:pt>
                <c:pt idx="598">
                  <c:v>0.44374054642457</c:v>
                </c:pt>
                <c:pt idx="599">
                  <c:v>0.44353802631495698</c:v>
                </c:pt>
                <c:pt idx="600">
                  <c:v>0.44324057490396201</c:v>
                </c:pt>
                <c:pt idx="601">
                  <c:v>0.443031726040921</c:v>
                </c:pt>
                <c:pt idx="602">
                  <c:v>0.44222797435589201</c:v>
                </c:pt>
                <c:pt idx="603">
                  <c:v>0.44132929136947802</c:v>
                </c:pt>
                <c:pt idx="604">
                  <c:v>0.440721731040636</c:v>
                </c:pt>
                <c:pt idx="605">
                  <c:v>0.439917979355607</c:v>
                </c:pt>
                <c:pt idx="606">
                  <c:v>0.43972178799941603</c:v>
                </c:pt>
                <c:pt idx="607">
                  <c:v>0.43961419919118599</c:v>
                </c:pt>
                <c:pt idx="608">
                  <c:v>0.43870918745134602</c:v>
                </c:pt>
                <c:pt idx="609">
                  <c:v>0.43840540728692601</c:v>
                </c:pt>
                <c:pt idx="610">
                  <c:v>0.43790543576631702</c:v>
                </c:pt>
                <c:pt idx="611">
                  <c:v>0.43740546424570598</c:v>
                </c:pt>
                <c:pt idx="612">
                  <c:v>0.43679790391686502</c:v>
                </c:pt>
                <c:pt idx="613">
                  <c:v>0.43639919245106101</c:v>
                </c:pt>
                <c:pt idx="614">
                  <c:v>0.43639919245106101</c:v>
                </c:pt>
                <c:pt idx="615">
                  <c:v>0.43569037206741501</c:v>
                </c:pt>
                <c:pt idx="616">
                  <c:v>0.43559544076603202</c:v>
                </c:pt>
                <c:pt idx="617">
                  <c:v>0.43529166060161101</c:v>
                </c:pt>
                <c:pt idx="618">
                  <c:v>0.43469042902619498</c:v>
                </c:pt>
                <c:pt idx="619">
                  <c:v>0.43509546924542303</c:v>
                </c:pt>
                <c:pt idx="620">
                  <c:v>0.43438664886177403</c:v>
                </c:pt>
                <c:pt idx="621">
                  <c:v>0.43358289717674298</c:v>
                </c:pt>
                <c:pt idx="622">
                  <c:v>0.43308292565613399</c:v>
                </c:pt>
                <c:pt idx="623">
                  <c:v>0.43277914549171298</c:v>
                </c:pt>
                <c:pt idx="624">
                  <c:v>0.43238043402590998</c:v>
                </c:pt>
                <c:pt idx="625">
                  <c:v>0.43207665386148902</c:v>
                </c:pt>
                <c:pt idx="626">
                  <c:v>0.43177287369706802</c:v>
                </c:pt>
                <c:pt idx="627">
                  <c:v>0.43096912201203702</c:v>
                </c:pt>
                <c:pt idx="628">
                  <c:v>0.43026030162838802</c:v>
                </c:pt>
                <c:pt idx="629">
                  <c:v>0.43006411027219998</c:v>
                </c:pt>
                <c:pt idx="630">
                  <c:v>0.429962850217392</c:v>
                </c:pt>
                <c:pt idx="631">
                  <c:v>0.42966539880639698</c:v>
                </c:pt>
                <c:pt idx="632">
                  <c:v>0.42905783847755502</c:v>
                </c:pt>
                <c:pt idx="633">
                  <c:v>0.42855786695694398</c:v>
                </c:pt>
                <c:pt idx="634">
                  <c:v>0.42795663538152801</c:v>
                </c:pt>
                <c:pt idx="635">
                  <c:v>0.42775411527191498</c:v>
                </c:pt>
                <c:pt idx="636">
                  <c:v>0.42745033510749397</c:v>
                </c:pt>
                <c:pt idx="637">
                  <c:v>0.42715288369649801</c:v>
                </c:pt>
                <c:pt idx="638">
                  <c:v>0.42654532336765699</c:v>
                </c:pt>
                <c:pt idx="639">
                  <c:v>0.426140283148428</c:v>
                </c:pt>
                <c:pt idx="640">
                  <c:v>0.42564031162781801</c:v>
                </c:pt>
                <c:pt idx="641">
                  <c:v>0.42533653146339701</c:v>
                </c:pt>
                <c:pt idx="642">
                  <c:v>0.424937819997594</c:v>
                </c:pt>
                <c:pt idx="643">
                  <c:v>0.42463403983317299</c:v>
                </c:pt>
                <c:pt idx="644">
                  <c:v>0.424228999613947</c:v>
                </c:pt>
                <c:pt idx="645">
                  <c:v>0.423830288148143</c:v>
                </c:pt>
                <c:pt idx="646">
                  <c:v>0.42333031662753201</c:v>
                </c:pt>
                <c:pt idx="647">
                  <c:v>0.42292527640830602</c:v>
                </c:pt>
                <c:pt idx="648">
                  <c:v>0.42252656494250301</c:v>
                </c:pt>
                <c:pt idx="649">
                  <c:v>0.42212152472327502</c:v>
                </c:pt>
                <c:pt idx="650">
                  <c:v>0.42131777303824502</c:v>
                </c:pt>
                <c:pt idx="651">
                  <c:v>0.42101399287382202</c:v>
                </c:pt>
                <c:pt idx="652">
                  <c:v>0.42101399287382202</c:v>
                </c:pt>
                <c:pt idx="653">
                  <c:v>0.42091906157244202</c:v>
                </c:pt>
                <c:pt idx="654">
                  <c:v>0.42051402135321397</c:v>
                </c:pt>
                <c:pt idx="655">
                  <c:v>0.42011530988741003</c:v>
                </c:pt>
                <c:pt idx="656">
                  <c:v>0.419602680859951</c:v>
                </c:pt>
                <c:pt idx="657">
                  <c:v>0.41900777803796002</c:v>
                </c:pt>
                <c:pt idx="658">
                  <c:v>0.41900777803796002</c:v>
                </c:pt>
                <c:pt idx="659">
                  <c:v>0.41879892917492001</c:v>
                </c:pt>
                <c:pt idx="660">
                  <c:v>0.41799517748989001</c:v>
                </c:pt>
                <c:pt idx="661">
                  <c:v>0.41799517748989001</c:v>
                </c:pt>
                <c:pt idx="662">
                  <c:v>0.41740027466789897</c:v>
                </c:pt>
                <c:pt idx="663">
                  <c:v>0.41719142580485902</c:v>
                </c:pt>
                <c:pt idx="664">
                  <c:v>0.41669145428424997</c:v>
                </c:pt>
                <c:pt idx="665">
                  <c:v>0.41598896265402602</c:v>
                </c:pt>
                <c:pt idx="666">
                  <c:v>0.41578011379098501</c:v>
                </c:pt>
                <c:pt idx="667">
                  <c:v>0.41548899113341498</c:v>
                </c:pt>
                <c:pt idx="668">
                  <c:v>0.41528014227037702</c:v>
                </c:pt>
                <c:pt idx="669">
                  <c:v>0.41518521096899402</c:v>
                </c:pt>
                <c:pt idx="670">
                  <c:v>0.41497636210595601</c:v>
                </c:pt>
                <c:pt idx="671">
                  <c:v>0.41457765064015301</c:v>
                </c:pt>
                <c:pt idx="672">
                  <c:v>0.41417261042092401</c:v>
                </c:pt>
                <c:pt idx="673">
                  <c:v>0.41387515900992899</c:v>
                </c:pt>
                <c:pt idx="674">
                  <c:v>0.41347644754412799</c:v>
                </c:pt>
                <c:pt idx="675">
                  <c:v>0.41286888721528398</c:v>
                </c:pt>
                <c:pt idx="676">
                  <c:v>0.41256510705086302</c:v>
                </c:pt>
                <c:pt idx="677">
                  <c:v>0.41226132688644301</c:v>
                </c:pt>
                <c:pt idx="678">
                  <c:v>0.41196387547544699</c:v>
                </c:pt>
                <c:pt idx="679">
                  <c:v>0.41166642406445197</c:v>
                </c:pt>
                <c:pt idx="680">
                  <c:v>0.41126138384522298</c:v>
                </c:pt>
                <c:pt idx="681">
                  <c:v>0.41105886373561001</c:v>
                </c:pt>
                <c:pt idx="682">
                  <c:v>0.41076141232461499</c:v>
                </c:pt>
                <c:pt idx="683">
                  <c:v>0.41025511205057802</c:v>
                </c:pt>
                <c:pt idx="684">
                  <c:v>0.40985007183135003</c:v>
                </c:pt>
                <c:pt idx="685">
                  <c:v>0.40945136036554902</c:v>
                </c:pt>
                <c:pt idx="686">
                  <c:v>0.40935010031074098</c:v>
                </c:pt>
                <c:pt idx="687">
                  <c:v>0.40894506009151299</c:v>
                </c:pt>
                <c:pt idx="688">
                  <c:v>0.40854634862570999</c:v>
                </c:pt>
                <c:pt idx="689">
                  <c:v>0.40824256846128898</c:v>
                </c:pt>
                <c:pt idx="690">
                  <c:v>0.40764133688587301</c:v>
                </c:pt>
                <c:pt idx="691">
                  <c:v>0.40703377655703099</c:v>
                </c:pt>
                <c:pt idx="692">
                  <c:v>0.406533805036422</c:v>
                </c:pt>
                <c:pt idx="693">
                  <c:v>0.40633128492680698</c:v>
                </c:pt>
                <c:pt idx="694">
                  <c:v>0.40643887373504001</c:v>
                </c:pt>
                <c:pt idx="695">
                  <c:v>0.406533805036422</c:v>
                </c:pt>
                <c:pt idx="696">
                  <c:v>0.40663506509122799</c:v>
                </c:pt>
                <c:pt idx="697">
                  <c:v>0.40593257346100398</c:v>
                </c:pt>
                <c:pt idx="698">
                  <c:v>0.40522375307735697</c:v>
                </c:pt>
                <c:pt idx="699">
                  <c:v>0.40563512205000801</c:v>
                </c:pt>
                <c:pt idx="700">
                  <c:v>0.40522375307735697</c:v>
                </c:pt>
                <c:pt idx="701">
                  <c:v>0.404622521501938</c:v>
                </c:pt>
                <c:pt idx="702">
                  <c:v>0.40392002987171699</c:v>
                </c:pt>
                <c:pt idx="703">
                  <c:v>0.40301501813187701</c:v>
                </c:pt>
                <c:pt idx="704">
                  <c:v>0.403116278186685</c:v>
                </c:pt>
                <c:pt idx="705">
                  <c:v>0.40321120948806699</c:v>
                </c:pt>
                <c:pt idx="706">
                  <c:v>0.40281249802226399</c:v>
                </c:pt>
                <c:pt idx="707">
                  <c:v>0.40240745780303599</c:v>
                </c:pt>
                <c:pt idx="708">
                  <c:v>0.40211633514546502</c:v>
                </c:pt>
                <c:pt idx="709">
                  <c:v>0.401603706118006</c:v>
                </c:pt>
                <c:pt idx="710">
                  <c:v>0.40129992595358299</c:v>
                </c:pt>
                <c:pt idx="711">
                  <c:v>0.400799954432975</c:v>
                </c:pt>
                <c:pt idx="712">
                  <c:v>0.400401242967171</c:v>
                </c:pt>
                <c:pt idx="713">
                  <c:v>0.40020505161098402</c:v>
                </c:pt>
                <c:pt idx="714">
                  <c:v>0.40009746280275099</c:v>
                </c:pt>
                <c:pt idx="715">
                  <c:v>0.39990127144656301</c:v>
                </c:pt>
                <c:pt idx="716">
                  <c:v>0.39980001139175497</c:v>
                </c:pt>
                <c:pt idx="717">
                  <c:v>0.39919245106291401</c:v>
                </c:pt>
                <c:pt idx="718">
                  <c:v>0.39869247954230502</c:v>
                </c:pt>
                <c:pt idx="719">
                  <c:v>0.39829376807650202</c:v>
                </c:pt>
                <c:pt idx="720">
                  <c:v>0.39819250802169398</c:v>
                </c:pt>
                <c:pt idx="721">
                  <c:v>0.39788872785727297</c:v>
                </c:pt>
                <c:pt idx="722">
                  <c:v>0.39768620774766</c:v>
                </c:pt>
                <c:pt idx="723">
                  <c:v>0.39728116752843201</c:v>
                </c:pt>
                <c:pt idx="724">
                  <c:v>0.39688245606262901</c:v>
                </c:pt>
                <c:pt idx="725">
                  <c:v>0.39678119600782102</c:v>
                </c:pt>
                <c:pt idx="726">
                  <c:v>0.39638248454202002</c:v>
                </c:pt>
                <c:pt idx="727">
                  <c:v>0.39617363567897901</c:v>
                </c:pt>
                <c:pt idx="728">
                  <c:v>0.39587618426798399</c:v>
                </c:pt>
                <c:pt idx="729">
                  <c:v>0.39557873285698802</c:v>
                </c:pt>
                <c:pt idx="730">
                  <c:v>0.39527495269256802</c:v>
                </c:pt>
                <c:pt idx="731">
                  <c:v>0.39507243258295499</c:v>
                </c:pt>
                <c:pt idx="732">
                  <c:v>0.39456613230891802</c:v>
                </c:pt>
                <c:pt idx="733">
                  <c:v>0.39426235214449801</c:v>
                </c:pt>
                <c:pt idx="734">
                  <c:v>0.393863640678694</c:v>
                </c:pt>
                <c:pt idx="735">
                  <c:v>0.39345860045946601</c:v>
                </c:pt>
                <c:pt idx="736">
                  <c:v>0.39316114904846999</c:v>
                </c:pt>
                <c:pt idx="737">
                  <c:v>0.39295862893885702</c:v>
                </c:pt>
                <c:pt idx="738">
                  <c:v>0.39295862893885702</c:v>
                </c:pt>
                <c:pt idx="739">
                  <c:v>0.39285736888404998</c:v>
                </c:pt>
                <c:pt idx="740">
                  <c:v>0.39265484877443702</c:v>
                </c:pt>
                <c:pt idx="741">
                  <c:v>0.39245865741824898</c:v>
                </c:pt>
                <c:pt idx="742">
                  <c:v>0.39225613730863301</c:v>
                </c:pt>
                <c:pt idx="743">
                  <c:v>0.39175616578802502</c:v>
                </c:pt>
                <c:pt idx="744">
                  <c:v>0.39124986551398899</c:v>
                </c:pt>
                <c:pt idx="745">
                  <c:v>0.39085115404818799</c:v>
                </c:pt>
                <c:pt idx="746">
                  <c:v>0.39064863393857202</c:v>
                </c:pt>
                <c:pt idx="747">
                  <c:v>0.390446113828959</c:v>
                </c:pt>
                <c:pt idx="748">
                  <c:v>0.38993981355492302</c:v>
                </c:pt>
                <c:pt idx="749">
                  <c:v>0.38913606186989402</c:v>
                </c:pt>
                <c:pt idx="750">
                  <c:v>0.38903480181508598</c:v>
                </c:pt>
                <c:pt idx="751">
                  <c:v>0.389243650678124</c:v>
                </c:pt>
                <c:pt idx="752">
                  <c:v>0.38913606186989402</c:v>
                </c:pt>
                <c:pt idx="753">
                  <c:v>0.38913606186989402</c:v>
                </c:pt>
                <c:pt idx="754">
                  <c:v>0.38873735040409002</c:v>
                </c:pt>
                <c:pt idx="755">
                  <c:v>0.38823105013005399</c:v>
                </c:pt>
                <c:pt idx="756">
                  <c:v>0.38813611882867399</c:v>
                </c:pt>
                <c:pt idx="757">
                  <c:v>0.387731078609446</c:v>
                </c:pt>
                <c:pt idx="758">
                  <c:v>0.38722477833541002</c:v>
                </c:pt>
                <c:pt idx="759">
                  <c:v>0.38682606686960902</c:v>
                </c:pt>
                <c:pt idx="760">
                  <c:v>0.38631976659557299</c:v>
                </c:pt>
                <c:pt idx="761">
                  <c:v>0.38622483529419199</c:v>
                </c:pt>
                <c:pt idx="762">
                  <c:v>0.38622483529419199</c:v>
                </c:pt>
                <c:pt idx="763">
                  <c:v>0.38622483529419199</c:v>
                </c:pt>
                <c:pt idx="764">
                  <c:v>0.38572486377358201</c:v>
                </c:pt>
                <c:pt idx="765">
                  <c:v>0.38561727496534898</c:v>
                </c:pt>
                <c:pt idx="766">
                  <c:v>0.38511730344473999</c:v>
                </c:pt>
                <c:pt idx="767">
                  <c:v>0.38481352328031898</c:v>
                </c:pt>
                <c:pt idx="768">
                  <c:v>0.38481352328031898</c:v>
                </c:pt>
                <c:pt idx="769">
                  <c:v>0.384712263225512</c:v>
                </c:pt>
                <c:pt idx="770">
                  <c:v>0.38451607186932402</c:v>
                </c:pt>
                <c:pt idx="771">
                  <c:v>0.38431355175970799</c:v>
                </c:pt>
                <c:pt idx="772">
                  <c:v>0.38360473137606099</c:v>
                </c:pt>
                <c:pt idx="773">
                  <c:v>0.38300982855407001</c:v>
                </c:pt>
                <c:pt idx="774">
                  <c:v>0.382706048389647</c:v>
                </c:pt>
                <c:pt idx="775">
                  <c:v>0.38249719952660899</c:v>
                </c:pt>
                <c:pt idx="776">
                  <c:v>0.38230100817042101</c:v>
                </c:pt>
                <c:pt idx="777">
                  <c:v>0.38230100817042101</c:v>
                </c:pt>
                <c:pt idx="778">
                  <c:v>0.382706048389647</c:v>
                </c:pt>
                <c:pt idx="779">
                  <c:v>0.38249719952660899</c:v>
                </c:pt>
                <c:pt idx="780">
                  <c:v>0.38190229670461801</c:v>
                </c:pt>
                <c:pt idx="781">
                  <c:v>0.381598516540197</c:v>
                </c:pt>
                <c:pt idx="782">
                  <c:v>0.38149725648538901</c:v>
                </c:pt>
                <c:pt idx="783">
                  <c:v>0.38109854501958601</c:v>
                </c:pt>
                <c:pt idx="784">
                  <c:v>0.38109854501958601</c:v>
                </c:pt>
                <c:pt idx="785">
                  <c:v>0.38049098469074499</c:v>
                </c:pt>
                <c:pt idx="786">
                  <c:v>0.379687233005715</c:v>
                </c:pt>
                <c:pt idx="787">
                  <c:v>0.379687233005715</c:v>
                </c:pt>
                <c:pt idx="788">
                  <c:v>0.379991013170136</c:v>
                </c:pt>
                <c:pt idx="789">
                  <c:v>0.379687233005715</c:v>
                </c:pt>
                <c:pt idx="790">
                  <c:v>0.37938345284129199</c:v>
                </c:pt>
                <c:pt idx="791">
                  <c:v>0.37868728996449602</c:v>
                </c:pt>
                <c:pt idx="792">
                  <c:v>0.37847844110145501</c:v>
                </c:pt>
                <c:pt idx="793">
                  <c:v>0.37857970115626299</c:v>
                </c:pt>
                <c:pt idx="794">
                  <c:v>0.378174660937035</c:v>
                </c:pt>
                <c:pt idx="795">
                  <c:v>0.37868728996449602</c:v>
                </c:pt>
                <c:pt idx="796">
                  <c:v>0.37868728996449602</c:v>
                </c:pt>
                <c:pt idx="797">
                  <c:v>0.37757975811504302</c:v>
                </c:pt>
                <c:pt idx="798">
                  <c:v>0.37747849806023598</c:v>
                </c:pt>
                <c:pt idx="799">
                  <c:v>0.37747849806023598</c:v>
                </c:pt>
                <c:pt idx="800">
                  <c:v>0.37717471789581503</c:v>
                </c:pt>
                <c:pt idx="801">
                  <c:v>0.37637096621078597</c:v>
                </c:pt>
                <c:pt idx="802">
                  <c:v>0.37596592599155698</c:v>
                </c:pt>
                <c:pt idx="803">
                  <c:v>0.376263377402553</c:v>
                </c:pt>
                <c:pt idx="804">
                  <c:v>0.37637096621078597</c:v>
                </c:pt>
                <c:pt idx="805">
                  <c:v>0.37616844610117001</c:v>
                </c:pt>
                <c:pt idx="806">
                  <c:v>0.37556721452575398</c:v>
                </c:pt>
                <c:pt idx="807">
                  <c:v>0.37495965419691202</c:v>
                </c:pt>
                <c:pt idx="808">
                  <c:v>0.37445968267630397</c:v>
                </c:pt>
                <c:pt idx="809">
                  <c:v>0.37456094273110901</c:v>
                </c:pt>
                <c:pt idx="810">
                  <c:v>0.37435842262149599</c:v>
                </c:pt>
                <c:pt idx="811">
                  <c:v>0.37405464245707498</c:v>
                </c:pt>
                <c:pt idx="812">
                  <c:v>0.37385212234746001</c:v>
                </c:pt>
                <c:pt idx="813">
                  <c:v>0.373554670936464</c:v>
                </c:pt>
                <c:pt idx="814">
                  <c:v>0.37345341088165901</c:v>
                </c:pt>
                <c:pt idx="815">
                  <c:v>0.37325089077204399</c:v>
                </c:pt>
                <c:pt idx="816">
                  <c:v>0.37285217930624098</c:v>
                </c:pt>
                <c:pt idx="817">
                  <c:v>0.37304837066243102</c:v>
                </c:pt>
                <c:pt idx="818">
                  <c:v>0.37304837066243102</c:v>
                </c:pt>
                <c:pt idx="819">
                  <c:v>0.37294711060762298</c:v>
                </c:pt>
                <c:pt idx="820">
                  <c:v>0.37264965919662701</c:v>
                </c:pt>
                <c:pt idx="821">
                  <c:v>0.37244713908701399</c:v>
                </c:pt>
                <c:pt idx="822">
                  <c:v>0.37234587903220701</c:v>
                </c:pt>
                <c:pt idx="823">
                  <c:v>0.37184590751159802</c:v>
                </c:pt>
                <c:pt idx="824">
                  <c:v>0.37133960723756199</c:v>
                </c:pt>
                <c:pt idx="825">
                  <c:v>0.37103582707314098</c:v>
                </c:pt>
                <c:pt idx="826">
                  <c:v>0.37124467593617899</c:v>
                </c:pt>
                <c:pt idx="827">
                  <c:v>0.37103582707314098</c:v>
                </c:pt>
                <c:pt idx="828">
                  <c:v>0.370839635716953</c:v>
                </c:pt>
                <c:pt idx="829">
                  <c:v>0.37063711560733797</c:v>
                </c:pt>
                <c:pt idx="830">
                  <c:v>0.37023207538810898</c:v>
                </c:pt>
                <c:pt idx="831">
                  <c:v>0.37023207538810898</c:v>
                </c:pt>
                <c:pt idx="832">
                  <c:v>0.36983336392230798</c:v>
                </c:pt>
                <c:pt idx="833">
                  <c:v>0.36933339240169799</c:v>
                </c:pt>
                <c:pt idx="834">
                  <c:v>0.36922580359346502</c:v>
                </c:pt>
                <c:pt idx="835">
                  <c:v>0.36922580359346502</c:v>
                </c:pt>
                <c:pt idx="836">
                  <c:v>0.36922580359346502</c:v>
                </c:pt>
                <c:pt idx="837">
                  <c:v>0.36912454353865898</c:v>
                </c:pt>
                <c:pt idx="838">
                  <c:v>0.368928352182469</c:v>
                </c:pt>
                <c:pt idx="839">
                  <c:v>0.36852964071666799</c:v>
                </c:pt>
                <c:pt idx="840">
                  <c:v>0.36812460049744</c:v>
                </c:pt>
                <c:pt idx="841">
                  <c:v>0.36782082033301899</c:v>
                </c:pt>
                <c:pt idx="842">
                  <c:v>0.36742210886721599</c:v>
                </c:pt>
                <c:pt idx="843">
                  <c:v>0.367017068647987</c:v>
                </c:pt>
                <c:pt idx="844">
                  <c:v>0.36671328848356599</c:v>
                </c:pt>
                <c:pt idx="845">
                  <c:v>0.36661835718218599</c:v>
                </c:pt>
                <c:pt idx="846">
                  <c:v>0.36651709712737901</c:v>
                </c:pt>
                <c:pt idx="847">
                  <c:v>0.36661835718218599</c:v>
                </c:pt>
                <c:pt idx="848">
                  <c:v>0.36640950831914598</c:v>
                </c:pt>
                <c:pt idx="849">
                  <c:v>0.36631457701776299</c:v>
                </c:pt>
                <c:pt idx="850">
                  <c:v>0.366213316962958</c:v>
                </c:pt>
                <c:pt idx="851">
                  <c:v>0.365814605497155</c:v>
                </c:pt>
                <c:pt idx="852">
                  <c:v>0.36560575663411399</c:v>
                </c:pt>
                <c:pt idx="853">
                  <c:v>0.36530197646969298</c:v>
                </c:pt>
                <c:pt idx="854">
                  <c:v>0.36520704516831298</c:v>
                </c:pt>
                <c:pt idx="855">
                  <c:v>0.365105785113506</c:v>
                </c:pt>
                <c:pt idx="856">
                  <c:v>0.36490326500389197</c:v>
                </c:pt>
                <c:pt idx="857">
                  <c:v>0.36480200494908499</c:v>
                </c:pt>
                <c:pt idx="858">
                  <c:v>0.364707073647702</c:v>
                </c:pt>
                <c:pt idx="859">
                  <c:v>0.36449822478466398</c:v>
                </c:pt>
                <c:pt idx="860">
                  <c:v>0.36420710212709401</c:v>
                </c:pt>
                <c:pt idx="861">
                  <c:v>0.363998253264053</c:v>
                </c:pt>
                <c:pt idx="862">
                  <c:v>0.363903321962673</c:v>
                </c:pt>
                <c:pt idx="863">
                  <c:v>0.36359954179825199</c:v>
                </c:pt>
                <c:pt idx="864">
                  <c:v>0.36349828174344501</c:v>
                </c:pt>
                <c:pt idx="865">
                  <c:v>0.363194501579024</c:v>
                </c:pt>
                <c:pt idx="866">
                  <c:v>0.363099570277641</c:v>
                </c:pt>
                <c:pt idx="867">
                  <c:v>0.36289072141460299</c:v>
                </c:pt>
                <c:pt idx="868">
                  <c:v>0.36269453005841301</c:v>
                </c:pt>
                <c:pt idx="869">
                  <c:v>0.36259959875703301</c:v>
                </c:pt>
                <c:pt idx="870">
                  <c:v>0.362086969729571</c:v>
                </c:pt>
                <c:pt idx="871">
                  <c:v>0.36249200994879999</c:v>
                </c:pt>
                <c:pt idx="872">
                  <c:v>0.36229581859261201</c:v>
                </c:pt>
                <c:pt idx="873">
                  <c:v>0.361992038428191</c:v>
                </c:pt>
                <c:pt idx="874">
                  <c:v>0.36178318956515099</c:v>
                </c:pt>
                <c:pt idx="875">
                  <c:v>0.36138447809934698</c:v>
                </c:pt>
                <c:pt idx="876">
                  <c:v>0.36088450657873899</c:v>
                </c:pt>
                <c:pt idx="877">
                  <c:v>0.36068831522255101</c:v>
                </c:pt>
                <c:pt idx="878">
                  <c:v>0.36068831522255101</c:v>
                </c:pt>
                <c:pt idx="879">
                  <c:v>0.36068831522255101</c:v>
                </c:pt>
                <c:pt idx="880">
                  <c:v>0.36058072641431799</c:v>
                </c:pt>
                <c:pt idx="881">
                  <c:v>0.36038453505813001</c:v>
                </c:pt>
                <c:pt idx="882">
                  <c:v>0.36038453505813001</c:v>
                </c:pt>
                <c:pt idx="883">
                  <c:v>0.36058072641431799</c:v>
                </c:pt>
                <c:pt idx="884">
                  <c:v>0.36047946635951</c:v>
                </c:pt>
                <c:pt idx="885">
                  <c:v>0.35997949483890201</c:v>
                </c:pt>
                <c:pt idx="886">
                  <c:v>0.35958078337309801</c:v>
                </c:pt>
                <c:pt idx="887">
                  <c:v>0.35947952331829103</c:v>
                </c:pt>
                <c:pt idx="888">
                  <c:v>0.359277003208678</c:v>
                </c:pt>
                <c:pt idx="889">
                  <c:v>0.35917574315387002</c:v>
                </c:pt>
                <c:pt idx="890">
                  <c:v>0.35877703168806901</c:v>
                </c:pt>
                <c:pt idx="891">
                  <c:v>0.35847325152364601</c:v>
                </c:pt>
                <c:pt idx="892">
                  <c:v>0.35826440266060799</c:v>
                </c:pt>
                <c:pt idx="893">
                  <c:v>0.358169471359225</c:v>
                </c:pt>
                <c:pt idx="894">
                  <c:v>0.35796695124961198</c:v>
                </c:pt>
                <c:pt idx="895">
                  <c:v>0.35756823978380903</c:v>
                </c:pt>
                <c:pt idx="896">
                  <c:v>0.357460650975576</c:v>
                </c:pt>
                <c:pt idx="897">
                  <c:v>0.35726445961938802</c:v>
                </c:pt>
                <c:pt idx="898">
                  <c:v>0.35706193950977499</c:v>
                </c:pt>
                <c:pt idx="899">
                  <c:v>0.35676448809877997</c:v>
                </c:pt>
                <c:pt idx="900">
                  <c:v>0.35696067945496801</c:v>
                </c:pt>
                <c:pt idx="901">
                  <c:v>0.35676448809877997</c:v>
                </c:pt>
                <c:pt idx="902">
                  <c:v>0.35646070793435902</c:v>
                </c:pt>
                <c:pt idx="903">
                  <c:v>0.35615692776993602</c:v>
                </c:pt>
                <c:pt idx="904">
                  <c:v>0.35596073641374798</c:v>
                </c:pt>
                <c:pt idx="905">
                  <c:v>0.35585314760551501</c:v>
                </c:pt>
                <c:pt idx="906">
                  <c:v>0.35615692776993602</c:v>
                </c:pt>
                <c:pt idx="907">
                  <c:v>0.35605566771512998</c:v>
                </c:pt>
                <c:pt idx="908">
                  <c:v>0.35555569619451899</c:v>
                </c:pt>
                <c:pt idx="909">
                  <c:v>0.35494813586567803</c:v>
                </c:pt>
                <c:pt idx="910">
                  <c:v>0.35494813586567803</c:v>
                </c:pt>
                <c:pt idx="911">
                  <c:v>0.35565695624932703</c:v>
                </c:pt>
                <c:pt idx="912">
                  <c:v>0.35596073641374798</c:v>
                </c:pt>
                <c:pt idx="913">
                  <c:v>0.35565695624932703</c:v>
                </c:pt>
                <c:pt idx="914">
                  <c:v>0.35504939592048601</c:v>
                </c:pt>
                <c:pt idx="915">
                  <c:v>0.35444816434506898</c:v>
                </c:pt>
                <c:pt idx="916">
                  <c:v>0.35313811238600401</c:v>
                </c:pt>
                <c:pt idx="917">
                  <c:v>0.35324570119423399</c:v>
                </c:pt>
                <c:pt idx="918">
                  <c:v>0.35364441266003799</c:v>
                </c:pt>
                <c:pt idx="919">
                  <c:v>0.35384693276965101</c:v>
                </c:pt>
                <c:pt idx="920">
                  <c:v>0.35404945287926598</c:v>
                </c:pt>
                <c:pt idx="921">
                  <c:v>0.35374567271484503</c:v>
                </c:pt>
                <c:pt idx="922">
                  <c:v>0.35364441266003799</c:v>
                </c:pt>
                <c:pt idx="923">
                  <c:v>0.35334063249561698</c:v>
                </c:pt>
                <c:pt idx="924">
                  <c:v>0.35294192102981398</c:v>
                </c:pt>
                <c:pt idx="925">
                  <c:v>0.35253688081058498</c:v>
                </c:pt>
                <c:pt idx="926">
                  <c:v>0.35233436070097202</c:v>
                </c:pt>
                <c:pt idx="927">
                  <c:v>0.35233436070097202</c:v>
                </c:pt>
                <c:pt idx="928">
                  <c:v>0.35284066097500799</c:v>
                </c:pt>
                <c:pt idx="929">
                  <c:v>0.35303685233119603</c:v>
                </c:pt>
                <c:pt idx="930">
                  <c:v>0.35284066097500799</c:v>
                </c:pt>
                <c:pt idx="931">
                  <c:v>0.35244194950920499</c:v>
                </c:pt>
                <c:pt idx="932">
                  <c:v>0.35244194950920499</c:v>
                </c:pt>
                <c:pt idx="933">
                  <c:v>0.35213816934478398</c:v>
                </c:pt>
                <c:pt idx="934">
                  <c:v>0.35153060901594002</c:v>
                </c:pt>
                <c:pt idx="935">
                  <c:v>0.35133441765975298</c:v>
                </c:pt>
                <c:pt idx="936">
                  <c:v>0.35112556879671403</c:v>
                </c:pt>
                <c:pt idx="937">
                  <c:v>0.35082811738571901</c:v>
                </c:pt>
                <c:pt idx="938">
                  <c:v>0.35062559727610298</c:v>
                </c:pt>
                <c:pt idx="939">
                  <c:v>0.35062559727610298</c:v>
                </c:pt>
                <c:pt idx="940">
                  <c:v>0.35072685733091102</c:v>
                </c:pt>
                <c:pt idx="941">
                  <c:v>0.35062559727610298</c:v>
                </c:pt>
                <c:pt idx="942">
                  <c:v>0.35062559727610298</c:v>
                </c:pt>
                <c:pt idx="943">
                  <c:v>0.35042307716649002</c:v>
                </c:pt>
                <c:pt idx="944">
                  <c:v>0.35002436570068701</c:v>
                </c:pt>
                <c:pt idx="945">
                  <c:v>0.34992310564587997</c:v>
                </c:pt>
                <c:pt idx="946">
                  <c:v>0.35022688581030198</c:v>
                </c:pt>
                <c:pt idx="947">
                  <c:v>0.35002436570068701</c:v>
                </c:pt>
                <c:pt idx="948">
                  <c:v>0.34961932548145902</c:v>
                </c:pt>
                <c:pt idx="949">
                  <c:v>0.34921428526222997</c:v>
                </c:pt>
                <c:pt idx="950">
                  <c:v>0.348923162604662</c:v>
                </c:pt>
                <c:pt idx="951">
                  <c:v>0.348923162604662</c:v>
                </c:pt>
                <c:pt idx="952">
                  <c:v>0.34911935396084998</c:v>
                </c:pt>
                <c:pt idx="953">
                  <c:v>0.34901809390604299</c:v>
                </c:pt>
                <c:pt idx="954">
                  <c:v>0.34881557379642902</c:v>
                </c:pt>
                <c:pt idx="955">
                  <c:v>0.34861938244023899</c:v>
                </c:pt>
                <c:pt idx="956">
                  <c:v>0.34841053357720098</c:v>
                </c:pt>
                <c:pt idx="957">
                  <c:v>0.34831560227581798</c:v>
                </c:pt>
                <c:pt idx="958">
                  <c:v>0.34841053357720098</c:v>
                </c:pt>
                <c:pt idx="959">
                  <c:v>0.348214342221013</c:v>
                </c:pt>
                <c:pt idx="960">
                  <c:v>0.34770804194697702</c:v>
                </c:pt>
                <c:pt idx="961">
                  <c:v>0.34770804194697702</c:v>
                </c:pt>
                <c:pt idx="962">
                  <c:v>0.34781563075520999</c:v>
                </c:pt>
                <c:pt idx="963">
                  <c:v>0.34770804194697702</c:v>
                </c:pt>
                <c:pt idx="964">
                  <c:v>0.34720807042636798</c:v>
                </c:pt>
                <c:pt idx="965">
                  <c:v>0.34710681037156099</c:v>
                </c:pt>
                <c:pt idx="966">
                  <c:v>0.34730300172774797</c:v>
                </c:pt>
                <c:pt idx="967">
                  <c:v>0.34751185059078898</c:v>
                </c:pt>
                <c:pt idx="968">
                  <c:v>0.34751185059078898</c:v>
                </c:pt>
                <c:pt idx="969">
                  <c:v>0.347011879070178</c:v>
                </c:pt>
                <c:pt idx="970">
                  <c:v>0.34640431874133698</c:v>
                </c:pt>
                <c:pt idx="971">
                  <c:v>0.34590434722072799</c:v>
                </c:pt>
                <c:pt idx="972">
                  <c:v>0.34569549835768698</c:v>
                </c:pt>
                <c:pt idx="973">
                  <c:v>0.34560056705630698</c:v>
                </c:pt>
                <c:pt idx="974">
                  <c:v>0.34580308716592001</c:v>
                </c:pt>
                <c:pt idx="975">
                  <c:v>0.34569549835768698</c:v>
                </c:pt>
                <c:pt idx="976">
                  <c:v>0.3454993070015</c:v>
                </c:pt>
                <c:pt idx="977">
                  <c:v>0.3454993070015</c:v>
                </c:pt>
                <c:pt idx="978">
                  <c:v>0.34560056705630698</c:v>
                </c:pt>
                <c:pt idx="979">
                  <c:v>0.34580308716592001</c:v>
                </c:pt>
                <c:pt idx="980">
                  <c:v>0.34560056705630698</c:v>
                </c:pt>
                <c:pt idx="981">
                  <c:v>0.34540437570011701</c:v>
                </c:pt>
                <c:pt idx="982">
                  <c:v>0.34519552683707899</c:v>
                </c:pt>
                <c:pt idx="983">
                  <c:v>0.34479681537127599</c:v>
                </c:pt>
                <c:pt idx="984">
                  <c:v>0.344391775152047</c:v>
                </c:pt>
                <c:pt idx="985">
                  <c:v>0.34540437570011701</c:v>
                </c:pt>
                <c:pt idx="986">
                  <c:v>0.34519552683707899</c:v>
                </c:pt>
                <c:pt idx="987">
                  <c:v>0.34469555531646801</c:v>
                </c:pt>
                <c:pt idx="988">
                  <c:v>0.344391775152047</c:v>
                </c:pt>
                <c:pt idx="989">
                  <c:v>0.34328424330259699</c:v>
                </c:pt>
                <c:pt idx="990">
                  <c:v>0.34328424330259699</c:v>
                </c:pt>
                <c:pt idx="991">
                  <c:v>0.34389180363143801</c:v>
                </c:pt>
                <c:pt idx="992">
                  <c:v>0.34378421482320598</c:v>
                </c:pt>
                <c:pt idx="993">
                  <c:v>0.34399306368624599</c:v>
                </c:pt>
                <c:pt idx="994">
                  <c:v>0.34418925504243397</c:v>
                </c:pt>
                <c:pt idx="995">
                  <c:v>0.34408799498762599</c:v>
                </c:pt>
                <c:pt idx="996">
                  <c:v>0.34368928352182299</c:v>
                </c:pt>
                <c:pt idx="997">
                  <c:v>0.342480491617565</c:v>
                </c:pt>
                <c:pt idx="998">
                  <c:v>0.34258175167237298</c:v>
                </c:pt>
                <c:pt idx="999">
                  <c:v>0.34268934048060601</c:v>
                </c:pt>
                <c:pt idx="1000">
                  <c:v>0.341676739932536</c:v>
                </c:pt>
                <c:pt idx="1001">
                  <c:v>0.34228430026137702</c:v>
                </c:pt>
                <c:pt idx="1002">
                  <c:v>0.34278427178198601</c:v>
                </c:pt>
                <c:pt idx="1003">
                  <c:v>0.34258175167237298</c:v>
                </c:pt>
                <c:pt idx="1004">
                  <c:v>0.34217671145314499</c:v>
                </c:pt>
                <c:pt idx="1005">
                  <c:v>0.34177799998734099</c:v>
                </c:pt>
                <c:pt idx="1006">
                  <c:v>0.34107550835711697</c:v>
                </c:pt>
                <c:pt idx="1007">
                  <c:v>0.340569208083084</c:v>
                </c:pt>
                <c:pt idx="1008">
                  <c:v>0.341278028466733</c:v>
                </c:pt>
                <c:pt idx="1009">
                  <c:v>0.34177799998734099</c:v>
                </c:pt>
                <c:pt idx="1010">
                  <c:v>0.34208178015176199</c:v>
                </c:pt>
                <c:pt idx="1011">
                  <c:v>0.34187926004214902</c:v>
                </c:pt>
                <c:pt idx="1012">
                  <c:v>0.34137295976811299</c:v>
                </c:pt>
                <c:pt idx="1013">
                  <c:v>0.34117676841192501</c:v>
                </c:pt>
                <c:pt idx="1014">
                  <c:v>0.34117676841192501</c:v>
                </c:pt>
                <c:pt idx="1015">
                  <c:v>0.34107550835711697</c:v>
                </c:pt>
                <c:pt idx="1016">
                  <c:v>0.34067679689131602</c:v>
                </c:pt>
                <c:pt idx="1017">
                  <c:v>0.34017049661727999</c:v>
                </c:pt>
                <c:pt idx="1018">
                  <c:v>0.340569208083084</c:v>
                </c:pt>
                <c:pt idx="1019">
                  <c:v>0.34077172819269702</c:v>
                </c:pt>
                <c:pt idx="1020">
                  <c:v>0.33986671645285998</c:v>
                </c:pt>
                <c:pt idx="1021">
                  <c:v>0.33916422482263597</c:v>
                </c:pt>
                <c:pt idx="1022">
                  <c:v>0.33926548487744301</c:v>
                </c:pt>
                <c:pt idx="1023">
                  <c:v>0.33946167623363099</c:v>
                </c:pt>
                <c:pt idx="1024">
                  <c:v>0.339366744932251</c:v>
                </c:pt>
                <c:pt idx="1025">
                  <c:v>0.33926548487744301</c:v>
                </c:pt>
                <c:pt idx="1026">
                  <c:v>0.33906296476782999</c:v>
                </c:pt>
                <c:pt idx="1027">
                  <c:v>0.33916422482263597</c:v>
                </c:pt>
                <c:pt idx="1028">
                  <c:v>0.33906296476782999</c:v>
                </c:pt>
                <c:pt idx="1029">
                  <c:v>0.33886044465821502</c:v>
                </c:pt>
                <c:pt idx="1030">
                  <c:v>0.33886044465821502</c:v>
                </c:pt>
                <c:pt idx="1031">
                  <c:v>0.33896170471302201</c:v>
                </c:pt>
                <c:pt idx="1032">
                  <c:v>0.33906296476782999</c:v>
                </c:pt>
                <c:pt idx="1033">
                  <c:v>0.33926548487744301</c:v>
                </c:pt>
                <c:pt idx="1034">
                  <c:v>0.33896170471302201</c:v>
                </c:pt>
                <c:pt idx="1035">
                  <c:v>0.338657924548602</c:v>
                </c:pt>
                <c:pt idx="1036">
                  <c:v>0.33825921308279799</c:v>
                </c:pt>
                <c:pt idx="1037">
                  <c:v>0.33785417286357</c:v>
                </c:pt>
                <c:pt idx="1038">
                  <c:v>0.33775924156219</c:v>
                </c:pt>
                <c:pt idx="1039">
                  <c:v>0.33765798150738202</c:v>
                </c:pt>
                <c:pt idx="1040">
                  <c:v>0.33765798150738202</c:v>
                </c:pt>
                <c:pt idx="1041">
                  <c:v>0.33785417286357</c:v>
                </c:pt>
                <c:pt idx="1042">
                  <c:v>0.33735420134296201</c:v>
                </c:pt>
                <c:pt idx="1043">
                  <c:v>0.33725294128815397</c:v>
                </c:pt>
                <c:pt idx="1044">
                  <c:v>0.33694916112373302</c:v>
                </c:pt>
                <c:pt idx="1045">
                  <c:v>0.33674664101412</c:v>
                </c:pt>
                <c:pt idx="1046">
                  <c:v>0.33674664101412</c:v>
                </c:pt>
                <c:pt idx="1047">
                  <c:v>0.33685422982235103</c:v>
                </c:pt>
                <c:pt idx="1048">
                  <c:v>0.33674664101412</c:v>
                </c:pt>
                <c:pt idx="1049">
                  <c:v>0.33674664101412</c:v>
                </c:pt>
                <c:pt idx="1050">
                  <c:v>0.336651709712737</c:v>
                </c:pt>
                <c:pt idx="1051">
                  <c:v>0.33674664101412</c:v>
                </c:pt>
                <c:pt idx="1052">
                  <c:v>0.33655044965793002</c:v>
                </c:pt>
                <c:pt idx="1053">
                  <c:v>0.33624666949350901</c:v>
                </c:pt>
                <c:pt idx="1054">
                  <c:v>0.33605047813732097</c:v>
                </c:pt>
                <c:pt idx="1055">
                  <c:v>0.33605047813732097</c:v>
                </c:pt>
                <c:pt idx="1056">
                  <c:v>0.33624666949350901</c:v>
                </c:pt>
                <c:pt idx="1057">
                  <c:v>0.33624666949350901</c:v>
                </c:pt>
                <c:pt idx="1058">
                  <c:v>0.33584795802770601</c:v>
                </c:pt>
                <c:pt idx="1059">
                  <c:v>0.33564543791809298</c:v>
                </c:pt>
                <c:pt idx="1060">
                  <c:v>0.33564543791809298</c:v>
                </c:pt>
                <c:pt idx="1061">
                  <c:v>0.33544291780848001</c:v>
                </c:pt>
                <c:pt idx="1062">
                  <c:v>0.33524672645228898</c:v>
                </c:pt>
                <c:pt idx="1063">
                  <c:v>0.33484168623306099</c:v>
                </c:pt>
                <c:pt idx="1064">
                  <c:v>0.33484168623306099</c:v>
                </c:pt>
                <c:pt idx="1065">
                  <c:v>0.33484168623306099</c:v>
                </c:pt>
                <c:pt idx="1066">
                  <c:v>0.334740426178256</c:v>
                </c:pt>
                <c:pt idx="1067">
                  <c:v>0.33524672645228898</c:v>
                </c:pt>
                <c:pt idx="1068">
                  <c:v>0.33453790606863998</c:v>
                </c:pt>
                <c:pt idx="1069">
                  <c:v>0.33413919460283897</c:v>
                </c:pt>
                <c:pt idx="1070">
                  <c:v>0.33423412590422003</c:v>
                </c:pt>
                <c:pt idx="1071">
                  <c:v>0.33453790606863998</c:v>
                </c:pt>
                <c:pt idx="1072">
                  <c:v>0.33463916612344802</c:v>
                </c:pt>
                <c:pt idx="1073">
                  <c:v>0.33463916612344802</c:v>
                </c:pt>
                <c:pt idx="1074">
                  <c:v>0.33413919460283897</c:v>
                </c:pt>
                <c:pt idx="1075">
                  <c:v>0.33353163427399601</c:v>
                </c:pt>
                <c:pt idx="1076">
                  <c:v>0.33363922308222799</c:v>
                </c:pt>
                <c:pt idx="1077">
                  <c:v>0.33403793454803199</c:v>
                </c:pt>
                <c:pt idx="1078">
                  <c:v>0.33363922308222799</c:v>
                </c:pt>
                <c:pt idx="1079">
                  <c:v>0.33303166275338703</c:v>
                </c:pt>
                <c:pt idx="1080">
                  <c:v>0.33272788258896602</c:v>
                </c:pt>
                <c:pt idx="1081">
                  <c:v>0.33262662253415798</c:v>
                </c:pt>
                <c:pt idx="1082">
                  <c:v>0.33262662253415798</c:v>
                </c:pt>
                <c:pt idx="1083">
                  <c:v>0.33272788258896602</c:v>
                </c:pt>
                <c:pt idx="1084">
                  <c:v>0.33303166275338703</c:v>
                </c:pt>
                <c:pt idx="1085">
                  <c:v>0.33303166275338703</c:v>
                </c:pt>
                <c:pt idx="1086">
                  <c:v>0.332829142643774</c:v>
                </c:pt>
                <c:pt idx="1087">
                  <c:v>0.33262662253415798</c:v>
                </c:pt>
                <c:pt idx="1088">
                  <c:v>0.33242410242454501</c:v>
                </c:pt>
                <c:pt idx="1089">
                  <c:v>0.33232284236973803</c:v>
                </c:pt>
                <c:pt idx="1090">
                  <c:v>0.33212665101354999</c:v>
                </c:pt>
                <c:pt idx="1091">
                  <c:v>0.33192413090393402</c:v>
                </c:pt>
                <c:pt idx="1092">
                  <c:v>0.33172793954774699</c:v>
                </c:pt>
                <c:pt idx="1093">
                  <c:v>0.33162035073951401</c:v>
                </c:pt>
                <c:pt idx="1094">
                  <c:v>0.33172793954774699</c:v>
                </c:pt>
                <c:pt idx="1095">
                  <c:v>0.33162035073951401</c:v>
                </c:pt>
                <c:pt idx="1096">
                  <c:v>0.33151909068470797</c:v>
                </c:pt>
                <c:pt idx="1097">
                  <c:v>0.33182287084912898</c:v>
                </c:pt>
                <c:pt idx="1098">
                  <c:v>0.33182287084912898</c:v>
                </c:pt>
                <c:pt idx="1099">
                  <c:v>0.33172793954774699</c:v>
                </c:pt>
                <c:pt idx="1100">
                  <c:v>0.33151909068470797</c:v>
                </c:pt>
                <c:pt idx="1101">
                  <c:v>0.33132289932851799</c:v>
                </c:pt>
                <c:pt idx="1102">
                  <c:v>0.33081659905448402</c:v>
                </c:pt>
                <c:pt idx="1103">
                  <c:v>0.33101911916409699</c:v>
                </c:pt>
                <c:pt idx="1104">
                  <c:v>0.33112037921890503</c:v>
                </c:pt>
                <c:pt idx="1105">
                  <c:v>0.330519147643489</c:v>
                </c:pt>
                <c:pt idx="1106">
                  <c:v>0.33021536747906799</c:v>
                </c:pt>
                <c:pt idx="1107">
                  <c:v>0.33041155883525603</c:v>
                </c:pt>
                <c:pt idx="1108">
                  <c:v>0.33012043617768599</c:v>
                </c:pt>
                <c:pt idx="1109">
                  <c:v>0.33001284736945302</c:v>
                </c:pt>
                <c:pt idx="1110">
                  <c:v>0.33012043617768599</c:v>
                </c:pt>
                <c:pt idx="1111">
                  <c:v>0.33001284736945302</c:v>
                </c:pt>
                <c:pt idx="1112">
                  <c:v>0.33021536747906799</c:v>
                </c:pt>
                <c:pt idx="1113">
                  <c:v>0.33001284736945302</c:v>
                </c:pt>
                <c:pt idx="1114">
                  <c:v>0.32981665601326499</c:v>
                </c:pt>
                <c:pt idx="1115">
                  <c:v>0.32981665601326499</c:v>
                </c:pt>
                <c:pt idx="1116">
                  <c:v>0.32960780715022397</c:v>
                </c:pt>
                <c:pt idx="1117">
                  <c:v>0.32960780715022397</c:v>
                </c:pt>
                <c:pt idx="1118">
                  <c:v>0.32941161579403599</c:v>
                </c:pt>
                <c:pt idx="1119">
                  <c:v>0.32920909568442303</c:v>
                </c:pt>
                <c:pt idx="1120">
                  <c:v>0.32890531552000302</c:v>
                </c:pt>
                <c:pt idx="1121">
                  <c:v>0.32890531552000302</c:v>
                </c:pt>
                <c:pt idx="1122">
                  <c:v>0.32880405546519498</c:v>
                </c:pt>
                <c:pt idx="1123">
                  <c:v>0.32890531552000302</c:v>
                </c:pt>
                <c:pt idx="1124">
                  <c:v>0.32880405546519498</c:v>
                </c:pt>
                <c:pt idx="1125">
                  <c:v>0.32890531552000302</c:v>
                </c:pt>
                <c:pt idx="1126">
                  <c:v>0.32901290432823299</c:v>
                </c:pt>
                <c:pt idx="1127">
                  <c:v>0.32840534399939197</c:v>
                </c:pt>
                <c:pt idx="1128">
                  <c:v>0.32800030378016298</c:v>
                </c:pt>
                <c:pt idx="1129">
                  <c:v>0.32790537247878299</c:v>
                </c:pt>
                <c:pt idx="1130">
                  <c:v>0.32790537247878299</c:v>
                </c:pt>
                <c:pt idx="1131">
                  <c:v>0.32769652361574197</c:v>
                </c:pt>
                <c:pt idx="1132">
                  <c:v>0.327405400958172</c:v>
                </c:pt>
                <c:pt idx="1133">
                  <c:v>0.32679784062933098</c:v>
                </c:pt>
                <c:pt idx="1134">
                  <c:v>0.326696580574523</c:v>
                </c:pt>
                <c:pt idx="1135">
                  <c:v>0.326696580574523</c:v>
                </c:pt>
                <c:pt idx="1136">
                  <c:v>0.32719655209513399</c:v>
                </c:pt>
                <c:pt idx="1137">
                  <c:v>0.32710162079375099</c:v>
                </c:pt>
                <c:pt idx="1138">
                  <c:v>0.327804112423975</c:v>
                </c:pt>
                <c:pt idx="1139">
                  <c:v>0.32689277193071298</c:v>
                </c:pt>
                <c:pt idx="1140">
                  <c:v>0.325892828889494</c:v>
                </c:pt>
                <c:pt idx="1141">
                  <c:v>0.32769652361574197</c:v>
                </c:pt>
                <c:pt idx="1142">
                  <c:v>0.32890531552000302</c:v>
                </c:pt>
                <c:pt idx="1143">
                  <c:v>0.32840534399939197</c:v>
                </c:pt>
                <c:pt idx="1144">
                  <c:v>0.32729781214993903</c:v>
                </c:pt>
                <c:pt idx="1145">
                  <c:v>0.32629786910872199</c:v>
                </c:pt>
                <c:pt idx="1146">
                  <c:v>0.32649406046490997</c:v>
                </c:pt>
                <c:pt idx="1147">
                  <c:v>0.32700036073894401</c:v>
                </c:pt>
                <c:pt idx="1148">
                  <c:v>0.32629786910872199</c:v>
                </c:pt>
                <c:pt idx="1149">
                  <c:v>0.32608902024568098</c:v>
                </c:pt>
                <c:pt idx="1150">
                  <c:v>0.32488655709484898</c:v>
                </c:pt>
                <c:pt idx="1151">
                  <c:v>0.32519033725926999</c:v>
                </c:pt>
                <c:pt idx="1152">
                  <c:v>0.325892828889494</c:v>
                </c:pt>
                <c:pt idx="1153">
                  <c:v>0.32619028030048902</c:v>
                </c:pt>
                <c:pt idx="1154">
                  <c:v>0.32578524008126097</c:v>
                </c:pt>
                <c:pt idx="1155">
                  <c:v>0.32578524008126097</c:v>
                </c:pt>
                <c:pt idx="1156">
                  <c:v>0.32649406046490997</c:v>
                </c:pt>
                <c:pt idx="1157">
                  <c:v>0.32649406046490997</c:v>
                </c:pt>
                <c:pt idx="1158">
                  <c:v>0.32569030877987798</c:v>
                </c:pt>
                <c:pt idx="1159">
                  <c:v>0.32519033725926999</c:v>
                </c:pt>
                <c:pt idx="1160">
                  <c:v>0.32528526856065199</c:v>
                </c:pt>
                <c:pt idx="1161">
                  <c:v>0.32498148839622898</c:v>
                </c:pt>
                <c:pt idx="1162">
                  <c:v>0.32498148839622898</c:v>
                </c:pt>
                <c:pt idx="1163">
                  <c:v>0.32508907720446201</c:v>
                </c:pt>
                <c:pt idx="1164">
                  <c:v>0.32488655709484898</c:v>
                </c:pt>
                <c:pt idx="1165">
                  <c:v>0.32448151687561999</c:v>
                </c:pt>
                <c:pt idx="1166">
                  <c:v>0.32458277693042797</c:v>
                </c:pt>
                <c:pt idx="1167">
                  <c:v>0.324690365738661</c:v>
                </c:pt>
                <c:pt idx="1168">
                  <c:v>0.32458277693042797</c:v>
                </c:pt>
                <c:pt idx="1169">
                  <c:v>0.323981545355012</c:v>
                </c:pt>
                <c:pt idx="1170">
                  <c:v>0.32377902524539598</c:v>
                </c:pt>
                <c:pt idx="1171">
                  <c:v>0.32367776519059099</c:v>
                </c:pt>
                <c:pt idx="1172">
                  <c:v>0.32327905372478799</c:v>
                </c:pt>
                <c:pt idx="1173">
                  <c:v>0.32307653361517202</c:v>
                </c:pt>
                <c:pt idx="1174">
                  <c:v>0.32317779366998001</c:v>
                </c:pt>
                <c:pt idx="1175">
                  <c:v>0.32348157383440101</c:v>
                </c:pt>
                <c:pt idx="1176">
                  <c:v>0.32348157383440101</c:v>
                </c:pt>
                <c:pt idx="1177">
                  <c:v>0.32348157383440101</c:v>
                </c:pt>
                <c:pt idx="1178">
                  <c:v>0.32327905372478799</c:v>
                </c:pt>
                <c:pt idx="1179">
                  <c:v>0.32307653361517202</c:v>
                </c:pt>
                <c:pt idx="1180">
                  <c:v>0.32307653361517202</c:v>
                </c:pt>
                <c:pt idx="1181">
                  <c:v>0.32267782214937102</c:v>
                </c:pt>
                <c:pt idx="1182">
                  <c:v>0.32217152187533499</c:v>
                </c:pt>
                <c:pt idx="1183">
                  <c:v>0.32196900176572202</c:v>
                </c:pt>
                <c:pt idx="1184">
                  <c:v>0.32217152187533499</c:v>
                </c:pt>
                <c:pt idx="1185">
                  <c:v>0.32226645317671798</c:v>
                </c:pt>
                <c:pt idx="1186">
                  <c:v>0.32186774171091498</c:v>
                </c:pt>
                <c:pt idx="1187">
                  <c:v>0.322070261820528</c:v>
                </c:pt>
                <c:pt idx="1188">
                  <c:v>0.32277275345075201</c:v>
                </c:pt>
                <c:pt idx="1189">
                  <c:v>0.32277275345075201</c:v>
                </c:pt>
                <c:pt idx="1190">
                  <c:v>0.32237404198495101</c:v>
                </c:pt>
                <c:pt idx="1191">
                  <c:v>0.32217152187533499</c:v>
                </c:pt>
                <c:pt idx="1192">
                  <c:v>0.321766481656107</c:v>
                </c:pt>
                <c:pt idx="1193">
                  <c:v>0.321671550354727</c:v>
                </c:pt>
                <c:pt idx="1194">
                  <c:v>0.32157029029991901</c:v>
                </c:pt>
                <c:pt idx="1195">
                  <c:v>0.32146270149168599</c:v>
                </c:pt>
                <c:pt idx="1196">
                  <c:v>0.32116525008069002</c:v>
                </c:pt>
                <c:pt idx="1197">
                  <c:v>0.32136777019030599</c:v>
                </c:pt>
                <c:pt idx="1198">
                  <c:v>0.32136777019030599</c:v>
                </c:pt>
                <c:pt idx="1199">
                  <c:v>0.32106399002588498</c:v>
                </c:pt>
                <c:pt idx="1200">
                  <c:v>0.32106399002588498</c:v>
                </c:pt>
                <c:pt idx="1201">
                  <c:v>0.32005771823124002</c:v>
                </c:pt>
                <c:pt idx="1202">
                  <c:v>0.32026023834085399</c:v>
                </c:pt>
                <c:pt idx="1203">
                  <c:v>0.32086146991627001</c:v>
                </c:pt>
                <c:pt idx="1204">
                  <c:v>0.32126651013549801</c:v>
                </c:pt>
                <c:pt idx="1205">
                  <c:v>0.32126651013549801</c:v>
                </c:pt>
                <c:pt idx="1206">
                  <c:v>0.320962729971078</c:v>
                </c:pt>
                <c:pt idx="1207">
                  <c:v>0.320158978286046</c:v>
                </c:pt>
                <c:pt idx="1208">
                  <c:v>0.319855198121625</c:v>
                </c:pt>
                <c:pt idx="1209">
                  <c:v>0.319855198121625</c:v>
                </c:pt>
                <c:pt idx="1210">
                  <c:v>0.32026023834085399</c:v>
                </c:pt>
                <c:pt idx="1211">
                  <c:v>0.32005771823124002</c:v>
                </c:pt>
                <c:pt idx="1212">
                  <c:v>0.32046275845046701</c:v>
                </c:pt>
                <c:pt idx="1213">
                  <c:v>0.32076653861489002</c:v>
                </c:pt>
                <c:pt idx="1214">
                  <c:v>0.32136777019030599</c:v>
                </c:pt>
                <c:pt idx="1215">
                  <c:v>0.32106399002588498</c:v>
                </c:pt>
                <c:pt idx="1216">
                  <c:v>0.31965900676543701</c:v>
                </c:pt>
                <c:pt idx="1217">
                  <c:v>0.31865273497079299</c:v>
                </c:pt>
                <c:pt idx="1218">
                  <c:v>0.31865273497079299</c:v>
                </c:pt>
                <c:pt idx="1219">
                  <c:v>0.317140162902112</c:v>
                </c:pt>
                <c:pt idx="1220">
                  <c:v>0.31774772323095501</c:v>
                </c:pt>
                <c:pt idx="1221">
                  <c:v>0.31834895480637199</c:v>
                </c:pt>
                <c:pt idx="1222">
                  <c:v>0.31744394306653501</c:v>
                </c:pt>
                <c:pt idx="1223">
                  <c:v>0.31724775171034397</c:v>
                </c:pt>
                <c:pt idx="1224">
                  <c:v>0.31834895480637199</c:v>
                </c:pt>
                <c:pt idx="1225">
                  <c:v>0.31845021486117903</c:v>
                </c:pt>
                <c:pt idx="1226">
                  <c:v>0.317943914587143</c:v>
                </c:pt>
                <c:pt idx="1227">
                  <c:v>0.31855147491598501</c:v>
                </c:pt>
                <c:pt idx="1228">
                  <c:v>0.319051446436596</c:v>
                </c:pt>
                <c:pt idx="1229">
                  <c:v>0.31895018638178801</c:v>
                </c:pt>
                <c:pt idx="1230">
                  <c:v>0.31865273497079299</c:v>
                </c:pt>
                <c:pt idx="1231">
                  <c:v>0.31855147491598501</c:v>
                </c:pt>
                <c:pt idx="1232">
                  <c:v>0.31865273497079299</c:v>
                </c:pt>
                <c:pt idx="1233">
                  <c:v>0.31834895480637199</c:v>
                </c:pt>
                <c:pt idx="1234">
                  <c:v>0.31805150339537602</c:v>
                </c:pt>
                <c:pt idx="1235">
                  <c:v>0.31774772323095501</c:v>
                </c:pt>
                <c:pt idx="1236">
                  <c:v>0.31694397154592402</c:v>
                </c:pt>
                <c:pt idx="1237">
                  <c:v>0.31664019138150301</c:v>
                </c:pt>
                <c:pt idx="1238">
                  <c:v>0.31724775171034397</c:v>
                </c:pt>
                <c:pt idx="1239">
                  <c:v>0.317140162902112</c:v>
                </c:pt>
                <c:pt idx="1240">
                  <c:v>0.31653893132669503</c:v>
                </c:pt>
                <c:pt idx="1241">
                  <c:v>0.31674145143631099</c:v>
                </c:pt>
                <c:pt idx="1242">
                  <c:v>0.31734268301172702</c:v>
                </c:pt>
                <c:pt idx="1243">
                  <c:v>0.31724775171034397</c:v>
                </c:pt>
                <c:pt idx="1244">
                  <c:v>0.31694397154592402</c:v>
                </c:pt>
                <c:pt idx="1245">
                  <c:v>0.31703890284730601</c:v>
                </c:pt>
                <c:pt idx="1246">
                  <c:v>0.31694397154592402</c:v>
                </c:pt>
                <c:pt idx="1247">
                  <c:v>0.31674145143631099</c:v>
                </c:pt>
                <c:pt idx="1248">
                  <c:v>0.31664019138150301</c:v>
                </c:pt>
                <c:pt idx="1249">
                  <c:v>0.31653893132669503</c:v>
                </c:pt>
                <c:pt idx="1250">
                  <c:v>0.31623515116227402</c:v>
                </c:pt>
                <c:pt idx="1251">
                  <c:v>0.31603895980608698</c:v>
                </c:pt>
                <c:pt idx="1252">
                  <c:v>0.31603895980608698</c:v>
                </c:pt>
                <c:pt idx="1253">
                  <c:v>0.31564024834028298</c:v>
                </c:pt>
                <c:pt idx="1254">
                  <c:v>0.31553265953205101</c:v>
                </c:pt>
                <c:pt idx="1255">
                  <c:v>0.31543139947724502</c:v>
                </c:pt>
                <c:pt idx="1256">
                  <c:v>0.31522887936763</c:v>
                </c:pt>
                <c:pt idx="1257">
                  <c:v>0.31512761931282401</c:v>
                </c:pt>
                <c:pt idx="1258">
                  <c:v>0.31512761931282401</c:v>
                </c:pt>
                <c:pt idx="1259">
                  <c:v>0.31543139947724502</c:v>
                </c:pt>
                <c:pt idx="1260">
                  <c:v>0.31543139947724502</c:v>
                </c:pt>
                <c:pt idx="1261">
                  <c:v>0.31543139947724502</c:v>
                </c:pt>
                <c:pt idx="1262">
                  <c:v>0.31522887936763</c:v>
                </c:pt>
                <c:pt idx="1263">
                  <c:v>0.31493142795663398</c:v>
                </c:pt>
                <c:pt idx="1264">
                  <c:v>0.31472890784702101</c:v>
                </c:pt>
                <c:pt idx="1265">
                  <c:v>0.31462764779221403</c:v>
                </c:pt>
                <c:pt idx="1266">
                  <c:v>0.31483016790182899</c:v>
                </c:pt>
                <c:pt idx="1267">
                  <c:v>0.31462764779221403</c:v>
                </c:pt>
                <c:pt idx="1268">
                  <c:v>0.31422893632641002</c:v>
                </c:pt>
                <c:pt idx="1269">
                  <c:v>0.31422893632641002</c:v>
                </c:pt>
                <c:pt idx="1270">
                  <c:v>0.31412767627160498</c:v>
                </c:pt>
                <c:pt idx="1271">
                  <c:v>0.31392515616199002</c:v>
                </c:pt>
                <c:pt idx="1272">
                  <c:v>0.31392515616199002</c:v>
                </c:pt>
                <c:pt idx="1273">
                  <c:v>0.31392515616199002</c:v>
                </c:pt>
                <c:pt idx="1274">
                  <c:v>0.314026416216797</c:v>
                </c:pt>
                <c:pt idx="1275">
                  <c:v>0.31382389610718397</c:v>
                </c:pt>
                <c:pt idx="1276">
                  <c:v>0.31352011594276102</c:v>
                </c:pt>
                <c:pt idx="1277">
                  <c:v>0.31342518464138103</c:v>
                </c:pt>
                <c:pt idx="1278">
                  <c:v>0.31321633577834002</c:v>
                </c:pt>
                <c:pt idx="1279">
                  <c:v>0.31321633577834002</c:v>
                </c:pt>
                <c:pt idx="1280">
                  <c:v>0.31281762431253901</c:v>
                </c:pt>
                <c:pt idx="1281">
                  <c:v>0.31281762431253901</c:v>
                </c:pt>
                <c:pt idx="1282">
                  <c:v>0.31302014442215198</c:v>
                </c:pt>
                <c:pt idx="1283">
                  <c:v>0.31281762431253901</c:v>
                </c:pt>
                <c:pt idx="1284">
                  <c:v>0.31281762431253901</c:v>
                </c:pt>
                <c:pt idx="1285">
                  <c:v>0.31281762431253901</c:v>
                </c:pt>
                <c:pt idx="1286">
                  <c:v>0.31281762431253901</c:v>
                </c:pt>
                <c:pt idx="1287">
                  <c:v>0.31262143295634898</c:v>
                </c:pt>
                <c:pt idx="1288">
                  <c:v>0.31241258409331102</c:v>
                </c:pt>
                <c:pt idx="1289">
                  <c:v>0.31252017290154399</c:v>
                </c:pt>
                <c:pt idx="1290">
                  <c:v>0.31241258409331102</c:v>
                </c:pt>
                <c:pt idx="1291">
                  <c:v>0.31221639273712298</c:v>
                </c:pt>
                <c:pt idx="1292">
                  <c:v>0.31201387262750802</c:v>
                </c:pt>
                <c:pt idx="1293">
                  <c:v>0.31171009246308701</c:v>
                </c:pt>
                <c:pt idx="1294">
                  <c:v>0.31171009246308701</c:v>
                </c:pt>
                <c:pt idx="1295">
                  <c:v>0.31151390110689903</c:v>
                </c:pt>
                <c:pt idx="1296">
                  <c:v>0.31130505224385902</c:v>
                </c:pt>
                <c:pt idx="1297">
                  <c:v>0.31141264105209099</c:v>
                </c:pt>
                <c:pt idx="1298">
                  <c:v>0.31130505224385902</c:v>
                </c:pt>
                <c:pt idx="1299">
                  <c:v>0.31141264105209099</c:v>
                </c:pt>
                <c:pt idx="1300">
                  <c:v>0.31121012094247802</c:v>
                </c:pt>
                <c:pt idx="1301">
                  <c:v>0.31110886088767098</c:v>
                </c:pt>
                <c:pt idx="1302">
                  <c:v>0.31130505224385902</c:v>
                </c:pt>
                <c:pt idx="1303">
                  <c:v>0.31130505224385902</c:v>
                </c:pt>
                <c:pt idx="1304">
                  <c:v>0.31101392958628798</c:v>
                </c:pt>
                <c:pt idx="1305">
                  <c:v>0.31071014942186698</c:v>
                </c:pt>
                <c:pt idx="1306">
                  <c:v>0.31071014942186698</c:v>
                </c:pt>
                <c:pt idx="1307">
                  <c:v>0.31071014942186698</c:v>
                </c:pt>
                <c:pt idx="1308">
                  <c:v>0.31010258909302602</c:v>
                </c:pt>
                <c:pt idx="1309">
                  <c:v>0.31000132903821798</c:v>
                </c:pt>
                <c:pt idx="1310">
                  <c:v>0.31030510920263898</c:v>
                </c:pt>
                <c:pt idx="1311">
                  <c:v>0.31030510920263898</c:v>
                </c:pt>
                <c:pt idx="1312">
                  <c:v>0.31030510920263898</c:v>
                </c:pt>
                <c:pt idx="1313">
                  <c:v>0.31021017790125899</c:v>
                </c:pt>
                <c:pt idx="1314">
                  <c:v>0.30980513768203</c:v>
                </c:pt>
                <c:pt idx="1315">
                  <c:v>0.30990639773683798</c:v>
                </c:pt>
                <c:pt idx="1316">
                  <c:v>0.31010258909302602</c:v>
                </c:pt>
                <c:pt idx="1317">
                  <c:v>0.31060888936705999</c:v>
                </c:pt>
                <c:pt idx="1318">
                  <c:v>0.30980513768203</c:v>
                </c:pt>
                <c:pt idx="1319">
                  <c:v>0.30919757735318898</c:v>
                </c:pt>
                <c:pt idx="1320">
                  <c:v>0.30910264605180598</c:v>
                </c:pt>
                <c:pt idx="1321">
                  <c:v>0.30829889436677699</c:v>
                </c:pt>
                <c:pt idx="1322">
                  <c:v>0.30889379718876803</c:v>
                </c:pt>
                <c:pt idx="1323">
                  <c:v>0.30879886588738598</c:v>
                </c:pt>
                <c:pt idx="1324">
                  <c:v>0.30889379718876803</c:v>
                </c:pt>
                <c:pt idx="1325">
                  <c:v>0.30869760583257799</c:v>
                </c:pt>
                <c:pt idx="1326">
                  <c:v>0.30809004550373598</c:v>
                </c:pt>
                <c:pt idx="1327">
                  <c:v>0.307893854147549</c:v>
                </c:pt>
                <c:pt idx="1328">
                  <c:v>0.30769133403793297</c:v>
                </c:pt>
                <c:pt idx="1329">
                  <c:v>0.30839382566815698</c:v>
                </c:pt>
                <c:pt idx="1330">
                  <c:v>0.308602674531198</c:v>
                </c:pt>
                <c:pt idx="1331">
                  <c:v>0.30829889436677699</c:v>
                </c:pt>
                <c:pt idx="1332">
                  <c:v>0.30849508572296502</c:v>
                </c:pt>
                <c:pt idx="1333">
                  <c:v>0.30809004550373598</c:v>
                </c:pt>
                <c:pt idx="1334">
                  <c:v>0.30819130555854402</c:v>
                </c:pt>
                <c:pt idx="1335">
                  <c:v>0.30799511420235398</c:v>
                </c:pt>
                <c:pt idx="1336">
                  <c:v>0.30809004550373598</c:v>
                </c:pt>
                <c:pt idx="1337">
                  <c:v>0.30839382566815698</c:v>
                </c:pt>
                <c:pt idx="1338">
                  <c:v>0.30829889436677699</c:v>
                </c:pt>
                <c:pt idx="1339">
                  <c:v>0.30769133403793297</c:v>
                </c:pt>
                <c:pt idx="1340">
                  <c:v>0.30809004550373598</c:v>
                </c:pt>
                <c:pt idx="1341">
                  <c:v>0.30759007398312799</c:v>
                </c:pt>
                <c:pt idx="1342">
                  <c:v>0.307090102462517</c:v>
                </c:pt>
                <c:pt idx="1343">
                  <c:v>0.30688758235290398</c:v>
                </c:pt>
                <c:pt idx="1344">
                  <c:v>0.30698251365428397</c:v>
                </c:pt>
                <c:pt idx="1345">
                  <c:v>0.30698251365428397</c:v>
                </c:pt>
                <c:pt idx="1346">
                  <c:v>0.30698251365428397</c:v>
                </c:pt>
                <c:pt idx="1347">
                  <c:v>0.307090102462517</c:v>
                </c:pt>
                <c:pt idx="1348">
                  <c:v>0.30688758235290398</c:v>
                </c:pt>
                <c:pt idx="1349">
                  <c:v>0.30678632229809599</c:v>
                </c:pt>
                <c:pt idx="1350">
                  <c:v>0.306691390996716</c:v>
                </c:pt>
                <c:pt idx="1351">
                  <c:v>0.30648254213367498</c:v>
                </c:pt>
                <c:pt idx="1352">
                  <c:v>0.30617876196925498</c:v>
                </c:pt>
                <c:pt idx="1353">
                  <c:v>0.305982570613067</c:v>
                </c:pt>
                <c:pt idx="1354">
                  <c:v>0.30608383066787198</c:v>
                </c:pt>
                <c:pt idx="1355">
                  <c:v>0.30608383066787198</c:v>
                </c:pt>
                <c:pt idx="1356">
                  <c:v>0.30578005050345097</c:v>
                </c:pt>
                <c:pt idx="1357">
                  <c:v>0.305982570613067</c:v>
                </c:pt>
                <c:pt idx="1358">
                  <c:v>0.30588131055825901</c:v>
                </c:pt>
                <c:pt idx="1359">
                  <c:v>0.30558385914726399</c:v>
                </c:pt>
                <c:pt idx="1360">
                  <c:v>0.305178818928035</c:v>
                </c:pt>
                <c:pt idx="1361">
                  <c:v>0.30528007898284298</c:v>
                </c:pt>
                <c:pt idx="1362">
                  <c:v>0.30558385914726399</c:v>
                </c:pt>
                <c:pt idx="1363">
                  <c:v>0.30558385914726399</c:v>
                </c:pt>
                <c:pt idx="1364">
                  <c:v>0.30528007898284298</c:v>
                </c:pt>
                <c:pt idx="1365">
                  <c:v>0.30487503876361399</c:v>
                </c:pt>
                <c:pt idx="1366">
                  <c:v>0.30467251865400102</c:v>
                </c:pt>
                <c:pt idx="1367">
                  <c:v>0.30457125859919298</c:v>
                </c:pt>
                <c:pt idx="1368">
                  <c:v>0.30447632729781099</c:v>
                </c:pt>
                <c:pt idx="1369">
                  <c:v>0.30467251865400102</c:v>
                </c:pt>
                <c:pt idx="1370">
                  <c:v>0.30447632729781099</c:v>
                </c:pt>
                <c:pt idx="1371">
                  <c:v>0.30426747843477298</c:v>
                </c:pt>
                <c:pt idx="1372">
                  <c:v>0.30417254713338998</c:v>
                </c:pt>
                <c:pt idx="1373">
                  <c:v>0.304375067243006</c:v>
                </c:pt>
                <c:pt idx="1374">
                  <c:v>0.30397002702377701</c:v>
                </c:pt>
                <c:pt idx="1375">
                  <c:v>0.30397002702377701</c:v>
                </c:pt>
                <c:pt idx="1376">
                  <c:v>0.304071287078583</c:v>
                </c:pt>
                <c:pt idx="1377">
                  <c:v>0.304071287078583</c:v>
                </c:pt>
                <c:pt idx="1378">
                  <c:v>0.304071287078583</c:v>
                </c:pt>
                <c:pt idx="1379">
                  <c:v>0.30386876696897003</c:v>
                </c:pt>
                <c:pt idx="1380">
                  <c:v>0.30376750691416199</c:v>
                </c:pt>
                <c:pt idx="1381">
                  <c:v>0.30376750691416199</c:v>
                </c:pt>
                <c:pt idx="1382">
                  <c:v>0.30357131555797401</c:v>
                </c:pt>
                <c:pt idx="1383">
                  <c:v>0.30346372674974098</c:v>
                </c:pt>
                <c:pt idx="1384">
                  <c:v>0.30316627533874602</c:v>
                </c:pt>
                <c:pt idx="1385">
                  <c:v>0.30306501528393798</c:v>
                </c:pt>
                <c:pt idx="1386">
                  <c:v>0.30316627533874602</c:v>
                </c:pt>
                <c:pt idx="1387">
                  <c:v>0.30306501528393798</c:v>
                </c:pt>
                <c:pt idx="1388">
                  <c:v>0.30296375522913299</c:v>
                </c:pt>
                <c:pt idx="1389">
                  <c:v>0.30256504376332899</c:v>
                </c:pt>
                <c:pt idx="1390">
                  <c:v>0.30276756387294201</c:v>
                </c:pt>
                <c:pt idx="1391">
                  <c:v>0.30265997506471198</c:v>
                </c:pt>
                <c:pt idx="1392">
                  <c:v>0.30276756387294201</c:v>
                </c:pt>
                <c:pt idx="1393">
                  <c:v>0.302463783708522</c:v>
                </c:pt>
                <c:pt idx="1394">
                  <c:v>0.302463783708522</c:v>
                </c:pt>
                <c:pt idx="1395">
                  <c:v>0.30236252365371602</c:v>
                </c:pt>
                <c:pt idx="1396">
                  <c:v>0.30205874348929501</c:v>
                </c:pt>
                <c:pt idx="1397">
                  <c:v>0.30196381218791302</c:v>
                </c:pt>
                <c:pt idx="1398">
                  <c:v>0.30176129207829999</c:v>
                </c:pt>
                <c:pt idx="1399">
                  <c:v>0.30125499180426402</c:v>
                </c:pt>
                <c:pt idx="1400">
                  <c:v>0.30125499180426402</c:v>
                </c:pt>
                <c:pt idx="1401">
                  <c:v>0.301356251859072</c:v>
                </c:pt>
                <c:pt idx="1402">
                  <c:v>0.30125499180426402</c:v>
                </c:pt>
                <c:pt idx="1403">
                  <c:v>0.30095121163984301</c:v>
                </c:pt>
                <c:pt idx="1404">
                  <c:v>0.30125499180426402</c:v>
                </c:pt>
                <c:pt idx="1405">
                  <c:v>0.30145751191387699</c:v>
                </c:pt>
                <c:pt idx="1406">
                  <c:v>0.30105247169465099</c:v>
                </c:pt>
                <c:pt idx="1407">
                  <c:v>0.30095121163984301</c:v>
                </c:pt>
                <c:pt idx="1408">
                  <c:v>0.301356251859072</c:v>
                </c:pt>
                <c:pt idx="1409">
                  <c:v>0.30296375522913299</c:v>
                </c:pt>
                <c:pt idx="1410">
                  <c:v>0.30256504376332899</c:v>
                </c:pt>
                <c:pt idx="1411">
                  <c:v>0.30155877196868502</c:v>
                </c:pt>
                <c:pt idx="1412">
                  <c:v>0.30116006050288102</c:v>
                </c:pt>
                <c:pt idx="1413">
                  <c:v>0.30014745995481101</c:v>
                </c:pt>
                <c:pt idx="1414">
                  <c:v>0.29985000854381599</c:v>
                </c:pt>
                <c:pt idx="1415">
                  <c:v>0.29985000854381599</c:v>
                </c:pt>
                <c:pt idx="1416">
                  <c:v>0.30045124011923202</c:v>
                </c:pt>
                <c:pt idx="1417">
                  <c:v>0.300248720009619</c:v>
                </c:pt>
                <c:pt idx="1418">
                  <c:v>0.30085628033846101</c:v>
                </c:pt>
                <c:pt idx="1419">
                  <c:v>0.30014745995481101</c:v>
                </c:pt>
                <c:pt idx="1420">
                  <c:v>0.29994493984519799</c:v>
                </c:pt>
                <c:pt idx="1421">
                  <c:v>0.29803998506414198</c:v>
                </c:pt>
                <c:pt idx="1422">
                  <c:v>0.29783746495452601</c:v>
                </c:pt>
                <c:pt idx="1423">
                  <c:v>0.29894499680397901</c:v>
                </c:pt>
                <c:pt idx="1424">
                  <c:v>0.29894499680397901</c:v>
                </c:pt>
                <c:pt idx="1425">
                  <c:v>0.29874247669436599</c:v>
                </c:pt>
                <c:pt idx="1426">
                  <c:v>0.29903992810536101</c:v>
                </c:pt>
                <c:pt idx="1427">
                  <c:v>0.30014745995481101</c:v>
                </c:pt>
                <c:pt idx="1428">
                  <c:v>0.30095121163984301</c:v>
                </c:pt>
                <c:pt idx="1429">
                  <c:v>0.30085628033846101</c:v>
                </c:pt>
                <c:pt idx="1430">
                  <c:v>0.29964748843420302</c:v>
                </c:pt>
                <c:pt idx="1431">
                  <c:v>0.29914118816016699</c:v>
                </c:pt>
                <c:pt idx="1432">
                  <c:v>0.29954622837939499</c:v>
                </c:pt>
                <c:pt idx="1433">
                  <c:v>0.29914118816016699</c:v>
                </c:pt>
                <c:pt idx="1434">
                  <c:v>0.29924877696839902</c:v>
                </c:pt>
                <c:pt idx="1435">
                  <c:v>0.298641216639558</c:v>
                </c:pt>
                <c:pt idx="1436">
                  <c:v>0.298641216639558</c:v>
                </c:pt>
                <c:pt idx="1437">
                  <c:v>0.29884373674917097</c:v>
                </c:pt>
                <c:pt idx="1438">
                  <c:v>0.298337436475137</c:v>
                </c:pt>
                <c:pt idx="1439">
                  <c:v>0.29823617642033001</c:v>
                </c:pt>
                <c:pt idx="1440">
                  <c:v>0.298337436475137</c:v>
                </c:pt>
                <c:pt idx="1441">
                  <c:v>0.298337436475137</c:v>
                </c:pt>
                <c:pt idx="1442">
                  <c:v>0.29803998506414198</c:v>
                </c:pt>
                <c:pt idx="1443">
                  <c:v>0.29783746495452601</c:v>
                </c:pt>
                <c:pt idx="1444">
                  <c:v>0.29773620489972102</c:v>
                </c:pt>
                <c:pt idx="1445">
                  <c:v>0.29793872500933399</c:v>
                </c:pt>
                <c:pt idx="1446">
                  <c:v>0.298337436475137</c:v>
                </c:pt>
                <c:pt idx="1447">
                  <c:v>0.29814124511894902</c:v>
                </c:pt>
                <c:pt idx="1448">
                  <c:v>0.29793872500933399</c:v>
                </c:pt>
                <c:pt idx="1449">
                  <c:v>0.29773620489972102</c:v>
                </c:pt>
                <c:pt idx="1450">
                  <c:v>0.29733749343391802</c:v>
                </c:pt>
                <c:pt idx="1451">
                  <c:v>0.29743242473530002</c:v>
                </c:pt>
                <c:pt idx="1452">
                  <c:v>0.29733749343391802</c:v>
                </c:pt>
                <c:pt idx="1453">
                  <c:v>0.29733749343391802</c:v>
                </c:pt>
                <c:pt idx="1454">
                  <c:v>0.29764127359833797</c:v>
                </c:pt>
                <c:pt idx="1455">
                  <c:v>0.29743242473530002</c:v>
                </c:pt>
                <c:pt idx="1456">
                  <c:v>0.29712864457087901</c:v>
                </c:pt>
                <c:pt idx="1457">
                  <c:v>0.29662867305026902</c:v>
                </c:pt>
                <c:pt idx="1458">
                  <c:v>0.29622996158446502</c:v>
                </c:pt>
                <c:pt idx="1459">
                  <c:v>0.29582492136523902</c:v>
                </c:pt>
                <c:pt idx="1460">
                  <c:v>0.296021112721427</c:v>
                </c:pt>
                <c:pt idx="1461">
                  <c:v>0.296426152940656</c:v>
                </c:pt>
                <c:pt idx="1462">
                  <c:v>0.29662867305026902</c:v>
                </c:pt>
                <c:pt idx="1463">
                  <c:v>0.296426152940656</c:v>
                </c:pt>
                <c:pt idx="1464">
                  <c:v>0.296021112721427</c:v>
                </c:pt>
                <c:pt idx="1465">
                  <c:v>0.29592618142004501</c:v>
                </c:pt>
                <c:pt idx="1466">
                  <c:v>0.29622996158446502</c:v>
                </c:pt>
                <c:pt idx="1467">
                  <c:v>0.29572999006385697</c:v>
                </c:pt>
                <c:pt idx="1468">
                  <c:v>0.29592618142004501</c:v>
                </c:pt>
                <c:pt idx="1469">
                  <c:v>0.29572999006385697</c:v>
                </c:pt>
                <c:pt idx="1470">
                  <c:v>0.29552114120081602</c:v>
                </c:pt>
                <c:pt idx="1471">
                  <c:v>0.29572999006385697</c:v>
                </c:pt>
                <c:pt idx="1472">
                  <c:v>0.29592618142004501</c:v>
                </c:pt>
                <c:pt idx="1473">
                  <c:v>0.29582492136523902</c:v>
                </c:pt>
                <c:pt idx="1474">
                  <c:v>0.29582492136523902</c:v>
                </c:pt>
                <c:pt idx="1475">
                  <c:v>0.29542620989943602</c:v>
                </c:pt>
                <c:pt idx="1476">
                  <c:v>0.29521736103639501</c:v>
                </c:pt>
                <c:pt idx="1477">
                  <c:v>0.29492623837882498</c:v>
                </c:pt>
                <c:pt idx="1478">
                  <c:v>0.294818649570594</c:v>
                </c:pt>
                <c:pt idx="1479">
                  <c:v>0.29492623837882498</c:v>
                </c:pt>
                <c:pt idx="1480">
                  <c:v>0.294818649570594</c:v>
                </c:pt>
                <c:pt idx="1481">
                  <c:v>0.29471738951578702</c:v>
                </c:pt>
                <c:pt idx="1482">
                  <c:v>0.29431867804998402</c:v>
                </c:pt>
                <c:pt idx="1483">
                  <c:v>0.29421741799517598</c:v>
                </c:pt>
                <c:pt idx="1484">
                  <c:v>0.29441360935136601</c:v>
                </c:pt>
                <c:pt idx="1485">
                  <c:v>0.29431867804998402</c:v>
                </c:pt>
                <c:pt idx="1486">
                  <c:v>0.29412248669379598</c:v>
                </c:pt>
                <c:pt idx="1487">
                  <c:v>0.29401489788556301</c:v>
                </c:pt>
                <c:pt idx="1488">
                  <c:v>0.29401489788556301</c:v>
                </c:pt>
                <c:pt idx="1489">
                  <c:v>0.29401489788556301</c:v>
                </c:pt>
                <c:pt idx="1490">
                  <c:v>0.29381870652937497</c:v>
                </c:pt>
                <c:pt idx="1491">
                  <c:v>0.29341366631014698</c:v>
                </c:pt>
                <c:pt idx="1492">
                  <c:v>0.29341366631014698</c:v>
                </c:pt>
                <c:pt idx="1493">
                  <c:v>0.29360985766633402</c:v>
                </c:pt>
                <c:pt idx="1494">
                  <c:v>0.29360985766633402</c:v>
                </c:pt>
                <c:pt idx="1495">
                  <c:v>0.293711117721142</c:v>
                </c:pt>
                <c:pt idx="1496">
                  <c:v>0.29351492636495402</c:v>
                </c:pt>
                <c:pt idx="1497">
                  <c:v>0.29341366631014698</c:v>
                </c:pt>
                <c:pt idx="1498">
                  <c:v>0.29330607750191401</c:v>
                </c:pt>
                <c:pt idx="1499">
                  <c:v>0.29310988614572597</c:v>
                </c:pt>
                <c:pt idx="1500">
                  <c:v>0.29290736603611001</c:v>
                </c:pt>
                <c:pt idx="1501">
                  <c:v>0.29280610598130502</c:v>
                </c:pt>
                <c:pt idx="1502">
                  <c:v>0.29271117467992203</c:v>
                </c:pt>
                <c:pt idx="1503">
                  <c:v>0.29271117467992203</c:v>
                </c:pt>
                <c:pt idx="1504">
                  <c:v>0.29250232581688401</c:v>
                </c:pt>
                <c:pt idx="1505">
                  <c:v>0.29230613446069398</c:v>
                </c:pt>
                <c:pt idx="1506">
                  <c:v>0.29230613446069398</c:v>
                </c:pt>
                <c:pt idx="1507">
                  <c:v>0.29200235429627303</c:v>
                </c:pt>
                <c:pt idx="1508">
                  <c:v>0.29200235429627303</c:v>
                </c:pt>
                <c:pt idx="1509">
                  <c:v>0.29221120315931398</c:v>
                </c:pt>
                <c:pt idx="1510">
                  <c:v>0.29221120315931398</c:v>
                </c:pt>
                <c:pt idx="1511">
                  <c:v>0.29190742299489297</c:v>
                </c:pt>
                <c:pt idx="1512">
                  <c:v>0.29180616294008499</c:v>
                </c:pt>
                <c:pt idx="1513">
                  <c:v>0.29190742299489297</c:v>
                </c:pt>
                <c:pt idx="1514">
                  <c:v>0.29200235429627303</c:v>
                </c:pt>
                <c:pt idx="1515">
                  <c:v>0.29190742299489297</c:v>
                </c:pt>
                <c:pt idx="1516">
                  <c:v>0.29169857413185302</c:v>
                </c:pt>
                <c:pt idx="1517">
                  <c:v>0.29140745147428199</c:v>
                </c:pt>
                <c:pt idx="1518">
                  <c:v>0.29169857413185302</c:v>
                </c:pt>
                <c:pt idx="1519">
                  <c:v>0.29169857413185302</c:v>
                </c:pt>
                <c:pt idx="1520">
                  <c:v>0.29150238277566498</c:v>
                </c:pt>
                <c:pt idx="1521">
                  <c:v>0.29129986266604901</c:v>
                </c:pt>
                <c:pt idx="1522">
                  <c:v>0.29100241125505399</c:v>
                </c:pt>
                <c:pt idx="1523">
                  <c:v>0.29079989114544103</c:v>
                </c:pt>
                <c:pt idx="1524">
                  <c:v>0.29129986266604901</c:v>
                </c:pt>
                <c:pt idx="1525">
                  <c:v>0.29180616294008499</c:v>
                </c:pt>
                <c:pt idx="1526">
                  <c:v>0.29150238277566498</c:v>
                </c:pt>
                <c:pt idx="1527">
                  <c:v>0.29129986266604901</c:v>
                </c:pt>
                <c:pt idx="1528">
                  <c:v>0.29110367130986098</c:v>
                </c:pt>
                <c:pt idx="1529">
                  <c:v>0.29069863109063299</c:v>
                </c:pt>
                <c:pt idx="1530">
                  <c:v>0.28999613946040897</c:v>
                </c:pt>
                <c:pt idx="1531">
                  <c:v>0.29039485092621198</c:v>
                </c:pt>
                <c:pt idx="1532">
                  <c:v>0.29029991962483198</c:v>
                </c:pt>
                <c:pt idx="1533">
                  <c:v>0.29019233081659901</c:v>
                </c:pt>
                <c:pt idx="1534">
                  <c:v>0.29009107076179103</c:v>
                </c:pt>
                <c:pt idx="1535">
                  <c:v>0.29039485092621198</c:v>
                </c:pt>
                <c:pt idx="1536">
                  <c:v>0.29049611098102002</c:v>
                </c:pt>
                <c:pt idx="1537">
                  <c:v>0.29029991962483198</c:v>
                </c:pt>
                <c:pt idx="1538">
                  <c:v>0.28959109924118298</c:v>
                </c:pt>
                <c:pt idx="1539">
                  <c:v>0.28969235929598802</c:v>
                </c:pt>
                <c:pt idx="1540">
                  <c:v>0.28949616793979999</c:v>
                </c:pt>
                <c:pt idx="1541">
                  <c:v>0.28949616793979999</c:v>
                </c:pt>
                <c:pt idx="1542">
                  <c:v>0.28949616793979999</c:v>
                </c:pt>
                <c:pt idx="1543">
                  <c:v>0.28969235929598802</c:v>
                </c:pt>
                <c:pt idx="1544">
                  <c:v>0.28909112772057199</c:v>
                </c:pt>
                <c:pt idx="1545">
                  <c:v>0.28869241625476899</c:v>
                </c:pt>
                <c:pt idx="1546">
                  <c:v>0.28848356739172998</c:v>
                </c:pt>
                <c:pt idx="1547">
                  <c:v>0.28869241625476899</c:v>
                </c:pt>
                <c:pt idx="1548">
                  <c:v>0.28949616793979999</c:v>
                </c:pt>
                <c:pt idx="1549">
                  <c:v>0.28909112772057199</c:v>
                </c:pt>
                <c:pt idx="1550">
                  <c:v>0.28898353891233902</c:v>
                </c:pt>
                <c:pt idx="1551">
                  <c:v>0.28919238777537998</c:v>
                </c:pt>
                <c:pt idx="1552">
                  <c:v>0.28869241625476899</c:v>
                </c:pt>
                <c:pt idx="1553">
                  <c:v>0.28817978722731002</c:v>
                </c:pt>
                <c:pt idx="1554">
                  <c:v>0.28767981570669898</c:v>
                </c:pt>
                <c:pt idx="1555">
                  <c:v>0.28878734755615099</c:v>
                </c:pt>
                <c:pt idx="1556">
                  <c:v>0.28869241625476899</c:v>
                </c:pt>
                <c:pt idx="1557">
                  <c:v>0.288287376035543</c:v>
                </c:pt>
                <c:pt idx="1558">
                  <c:v>0.288287376035543</c:v>
                </c:pt>
                <c:pt idx="1559">
                  <c:v>0.288287376035543</c:v>
                </c:pt>
                <c:pt idx="1560">
                  <c:v>0.288287376035543</c:v>
                </c:pt>
                <c:pt idx="1561">
                  <c:v>0.288287376035543</c:v>
                </c:pt>
                <c:pt idx="1562">
                  <c:v>0.28788233581631401</c:v>
                </c:pt>
                <c:pt idx="1563">
                  <c:v>0.28758488440531899</c:v>
                </c:pt>
                <c:pt idx="1564">
                  <c:v>0.28728110424089798</c:v>
                </c:pt>
                <c:pt idx="1565">
                  <c:v>0.28687606402166899</c:v>
                </c:pt>
                <c:pt idx="1566">
                  <c:v>0.286774803966862</c:v>
                </c:pt>
                <c:pt idx="1567">
                  <c:v>0.28687606402166899</c:v>
                </c:pt>
                <c:pt idx="1568">
                  <c:v>0.28687606402166899</c:v>
                </c:pt>
                <c:pt idx="1569">
                  <c:v>0.28707858413128201</c:v>
                </c:pt>
                <c:pt idx="1570">
                  <c:v>0.28717984418608999</c:v>
                </c:pt>
                <c:pt idx="1571">
                  <c:v>0.28687606402166899</c:v>
                </c:pt>
                <c:pt idx="1572">
                  <c:v>0.287483624350511</c:v>
                </c:pt>
                <c:pt idx="1573">
                  <c:v>0.28737603554227797</c:v>
                </c:pt>
                <c:pt idx="1574">
                  <c:v>0.28687606402166899</c:v>
                </c:pt>
                <c:pt idx="1575">
                  <c:v>0.28667354391205402</c:v>
                </c:pt>
                <c:pt idx="1576">
                  <c:v>0.28717984418608999</c:v>
                </c:pt>
                <c:pt idx="1577">
                  <c:v>0.28728110424089798</c:v>
                </c:pt>
                <c:pt idx="1578">
                  <c:v>0.28767981570669898</c:v>
                </c:pt>
                <c:pt idx="1579">
                  <c:v>0.286774803966862</c:v>
                </c:pt>
                <c:pt idx="1580">
                  <c:v>0.28617357239144497</c:v>
                </c:pt>
                <c:pt idx="1581">
                  <c:v>0.28617357239144497</c:v>
                </c:pt>
                <c:pt idx="1582">
                  <c:v>0.286376092501058</c:v>
                </c:pt>
                <c:pt idx="1583">
                  <c:v>0.28586979222702502</c:v>
                </c:pt>
                <c:pt idx="1584">
                  <c:v>0.28607231233663799</c:v>
                </c:pt>
                <c:pt idx="1585">
                  <c:v>0.28626850369282802</c:v>
                </c:pt>
                <c:pt idx="1586">
                  <c:v>0.28617357239144497</c:v>
                </c:pt>
                <c:pt idx="1587">
                  <c:v>0.286376092501058</c:v>
                </c:pt>
                <c:pt idx="1588">
                  <c:v>0.28597105228183201</c:v>
                </c:pt>
                <c:pt idx="1589">
                  <c:v>0.28567360087083699</c:v>
                </c:pt>
                <c:pt idx="1590">
                  <c:v>0.285572340816029</c:v>
                </c:pt>
                <c:pt idx="1591">
                  <c:v>0.28466100032276698</c:v>
                </c:pt>
                <c:pt idx="1592">
                  <c:v>0.28436354891177101</c:v>
                </c:pt>
                <c:pt idx="1593">
                  <c:v>0.28516730059680101</c:v>
                </c:pt>
                <c:pt idx="1594">
                  <c:v>0.28516730059680101</c:v>
                </c:pt>
                <c:pt idx="1595">
                  <c:v>0.28516730059680101</c:v>
                </c:pt>
                <c:pt idx="1596">
                  <c:v>0.28476858913099701</c:v>
                </c:pt>
                <c:pt idx="1597">
                  <c:v>0.28506604054199303</c:v>
                </c:pt>
                <c:pt idx="1598">
                  <c:v>0.28526856065160799</c:v>
                </c:pt>
                <c:pt idx="1599">
                  <c:v>0.28526856065160799</c:v>
                </c:pt>
                <c:pt idx="1600">
                  <c:v>0.28546475200779597</c:v>
                </c:pt>
                <c:pt idx="1601">
                  <c:v>0.28516730059680101</c:v>
                </c:pt>
                <c:pt idx="1602">
                  <c:v>0.28486352043238</c:v>
                </c:pt>
                <c:pt idx="1603">
                  <c:v>0.28456606902138398</c:v>
                </c:pt>
                <c:pt idx="1604">
                  <c:v>0.28426228885696397</c:v>
                </c:pt>
                <c:pt idx="1605">
                  <c:v>0.284464808966577</c:v>
                </c:pt>
                <c:pt idx="1606">
                  <c:v>0.28416102880215599</c:v>
                </c:pt>
                <c:pt idx="1607">
                  <c:v>0.28405976874734801</c:v>
                </c:pt>
                <c:pt idx="1608">
                  <c:v>0.28385724863773498</c:v>
                </c:pt>
                <c:pt idx="1609">
                  <c:v>0.28416102880215599</c:v>
                </c:pt>
                <c:pt idx="1610">
                  <c:v>0.28456606902138398</c:v>
                </c:pt>
                <c:pt idx="1611">
                  <c:v>0.28466100032276698</c:v>
                </c:pt>
                <c:pt idx="1612">
                  <c:v>0.28466100032276698</c:v>
                </c:pt>
                <c:pt idx="1613">
                  <c:v>0.28396483744596801</c:v>
                </c:pt>
                <c:pt idx="1614">
                  <c:v>0.28325601706231901</c:v>
                </c:pt>
                <c:pt idx="1615">
                  <c:v>0.28274971678828298</c:v>
                </c:pt>
                <c:pt idx="1616">
                  <c:v>0.28316108576093602</c:v>
                </c:pt>
                <c:pt idx="1617">
                  <c:v>0.28345853717193198</c:v>
                </c:pt>
                <c:pt idx="1618">
                  <c:v>0.28325601706231901</c:v>
                </c:pt>
                <c:pt idx="1619">
                  <c:v>0.28355979722674002</c:v>
                </c:pt>
                <c:pt idx="1620">
                  <c:v>0.28325601706231901</c:v>
                </c:pt>
                <c:pt idx="1621">
                  <c:v>0.28305349695270599</c:v>
                </c:pt>
                <c:pt idx="1622">
                  <c:v>0.28316108576093602</c:v>
                </c:pt>
                <c:pt idx="1623">
                  <c:v>0.28325601706231901</c:v>
                </c:pt>
                <c:pt idx="1624">
                  <c:v>0.28305349695270599</c:v>
                </c:pt>
                <c:pt idx="1625">
                  <c:v>0.28325601706231901</c:v>
                </c:pt>
                <c:pt idx="1626">
                  <c:v>0.283661057281547</c:v>
                </c:pt>
                <c:pt idx="1627">
                  <c:v>0.28355979722674002</c:v>
                </c:pt>
                <c:pt idx="1628">
                  <c:v>0.282952236897898</c:v>
                </c:pt>
                <c:pt idx="1629">
                  <c:v>0.28265478548690198</c:v>
                </c:pt>
                <c:pt idx="1630">
                  <c:v>0.28185103380187099</c:v>
                </c:pt>
                <c:pt idx="1631">
                  <c:v>0.28124980222645501</c:v>
                </c:pt>
                <c:pt idx="1632">
                  <c:v>0.28164851369225802</c:v>
                </c:pt>
                <c:pt idx="1633">
                  <c:v>0.28194596510325298</c:v>
                </c:pt>
                <c:pt idx="1634">
                  <c:v>0.28154725363744998</c:v>
                </c:pt>
                <c:pt idx="1635">
                  <c:v>0.28114221341822199</c:v>
                </c:pt>
                <c:pt idx="1636">
                  <c:v>0.281749773747065</c:v>
                </c:pt>
                <c:pt idx="1637">
                  <c:v>0.28265478548690198</c:v>
                </c:pt>
                <c:pt idx="1638">
                  <c:v>0.28285730559651601</c:v>
                </c:pt>
                <c:pt idx="1639">
                  <c:v>0.28214848521286601</c:v>
                </c:pt>
                <c:pt idx="1640">
                  <c:v>0.28185103380187099</c:v>
                </c:pt>
                <c:pt idx="1641">
                  <c:v>0.28185103380187099</c:v>
                </c:pt>
                <c:pt idx="1642">
                  <c:v>0.28235100532248197</c:v>
                </c:pt>
                <c:pt idx="1643">
                  <c:v>0.281749773747065</c:v>
                </c:pt>
                <c:pt idx="1644">
                  <c:v>0.28094602206203401</c:v>
                </c:pt>
                <c:pt idx="1645">
                  <c:v>0.28124980222645501</c:v>
                </c:pt>
                <c:pt idx="1646">
                  <c:v>0.281040953363416</c:v>
                </c:pt>
                <c:pt idx="1647">
                  <c:v>0.28074350195242098</c:v>
                </c:pt>
                <c:pt idx="1648">
                  <c:v>0.28084476200722602</c:v>
                </c:pt>
                <c:pt idx="1649">
                  <c:v>0.28114221341822199</c:v>
                </c:pt>
                <c:pt idx="1650">
                  <c:v>0.28114221341822199</c:v>
                </c:pt>
                <c:pt idx="1651">
                  <c:v>0.28114221341822199</c:v>
                </c:pt>
                <c:pt idx="1652">
                  <c:v>0.28074350195242098</c:v>
                </c:pt>
                <c:pt idx="1653">
                  <c:v>0.28074350195242098</c:v>
                </c:pt>
                <c:pt idx="1654">
                  <c:v>0.280642241897613</c:v>
                </c:pt>
                <c:pt idx="1655">
                  <c:v>0.28074350195242098</c:v>
                </c:pt>
                <c:pt idx="1656">
                  <c:v>0.280642241897613</c:v>
                </c:pt>
                <c:pt idx="1657">
                  <c:v>0.28014227037700201</c:v>
                </c:pt>
                <c:pt idx="1658">
                  <c:v>0.28044605054142502</c:v>
                </c:pt>
                <c:pt idx="1659">
                  <c:v>0.28074350195242098</c:v>
                </c:pt>
                <c:pt idx="1660">
                  <c:v>0.28044605054142502</c:v>
                </c:pt>
                <c:pt idx="1661">
                  <c:v>0.27993975026738899</c:v>
                </c:pt>
                <c:pt idx="1662">
                  <c:v>0.27964229885639302</c:v>
                </c:pt>
                <c:pt idx="1663">
                  <c:v>0.27993975026738899</c:v>
                </c:pt>
                <c:pt idx="1664">
                  <c:v>0.27964229885639302</c:v>
                </c:pt>
                <c:pt idx="1665">
                  <c:v>0.279838490212581</c:v>
                </c:pt>
                <c:pt idx="1666">
                  <c:v>0.28023720167838501</c:v>
                </c:pt>
                <c:pt idx="1667">
                  <c:v>0.27964229885639302</c:v>
                </c:pt>
                <c:pt idx="1668">
                  <c:v>0.27943344999335501</c:v>
                </c:pt>
                <c:pt idx="1669">
                  <c:v>0.27933851869197301</c:v>
                </c:pt>
                <c:pt idx="1670">
                  <c:v>0.27893347847274402</c:v>
                </c:pt>
                <c:pt idx="1671">
                  <c:v>0.27903473852755201</c:v>
                </c:pt>
                <c:pt idx="1672">
                  <c:v>0.27893347847274402</c:v>
                </c:pt>
                <c:pt idx="1673">
                  <c:v>0.27883221841793698</c:v>
                </c:pt>
                <c:pt idx="1674">
                  <c:v>0.27893347847274402</c:v>
                </c:pt>
                <c:pt idx="1675">
                  <c:v>0.27893347847274402</c:v>
                </c:pt>
                <c:pt idx="1676">
                  <c:v>0.278730958363131</c:v>
                </c:pt>
                <c:pt idx="1677">
                  <c:v>0.27853476700694102</c:v>
                </c:pt>
                <c:pt idx="1678">
                  <c:v>0.27842717819870999</c:v>
                </c:pt>
                <c:pt idx="1679">
                  <c:v>0.27823098684252001</c:v>
                </c:pt>
                <c:pt idx="1680">
                  <c:v>0.27862969830832301</c:v>
                </c:pt>
                <c:pt idx="1681">
                  <c:v>0.27883221841793698</c:v>
                </c:pt>
                <c:pt idx="1682">
                  <c:v>0.278730958363131</c:v>
                </c:pt>
                <c:pt idx="1683">
                  <c:v>0.278730958363131</c:v>
                </c:pt>
                <c:pt idx="1684">
                  <c:v>0.27832591814390301</c:v>
                </c:pt>
                <c:pt idx="1685">
                  <c:v>0.278022137979482</c:v>
                </c:pt>
                <c:pt idx="1686">
                  <c:v>0.27812972678771503</c:v>
                </c:pt>
                <c:pt idx="1687">
                  <c:v>0.27782594662329202</c:v>
                </c:pt>
                <c:pt idx="1688">
                  <c:v>0.27742723515749101</c:v>
                </c:pt>
                <c:pt idx="1689">
                  <c:v>0.27812972678771503</c:v>
                </c:pt>
                <c:pt idx="1690">
                  <c:v>0.27853476700694102</c:v>
                </c:pt>
                <c:pt idx="1691">
                  <c:v>0.27823098684252001</c:v>
                </c:pt>
                <c:pt idx="1692">
                  <c:v>0.27823098684252001</c:v>
                </c:pt>
                <c:pt idx="1693">
                  <c:v>0.278022137979482</c:v>
                </c:pt>
                <c:pt idx="1694">
                  <c:v>0.27773101532191202</c:v>
                </c:pt>
                <c:pt idx="1695">
                  <c:v>0.278022137979482</c:v>
                </c:pt>
                <c:pt idx="1696">
                  <c:v>0.27762342651367899</c:v>
                </c:pt>
                <c:pt idx="1697">
                  <c:v>0.27732597510268298</c:v>
                </c:pt>
                <c:pt idx="1698">
                  <c:v>0.27671841477384201</c:v>
                </c:pt>
                <c:pt idx="1699">
                  <c:v>0.27692726363687997</c:v>
                </c:pt>
                <c:pt idx="1700">
                  <c:v>0.27692726363687997</c:v>
                </c:pt>
                <c:pt idx="1701">
                  <c:v>0.27671841477384201</c:v>
                </c:pt>
                <c:pt idx="1702">
                  <c:v>0.27702219493826302</c:v>
                </c:pt>
                <c:pt idx="1703">
                  <c:v>0.27732597510268298</c:v>
                </c:pt>
                <c:pt idx="1704">
                  <c:v>0.27662348347245902</c:v>
                </c:pt>
                <c:pt idx="1705">
                  <c:v>0.27591466308881002</c:v>
                </c:pt>
                <c:pt idx="1706">
                  <c:v>0.27702219493826302</c:v>
                </c:pt>
                <c:pt idx="1707">
                  <c:v>0.27712345499307001</c:v>
                </c:pt>
                <c:pt idx="1708">
                  <c:v>0.27692726363687997</c:v>
                </c:pt>
                <c:pt idx="1709">
                  <c:v>0.27712345499307001</c:v>
                </c:pt>
                <c:pt idx="1710">
                  <c:v>0.27721838629445</c:v>
                </c:pt>
                <c:pt idx="1711">
                  <c:v>0.27702219493826302</c:v>
                </c:pt>
                <c:pt idx="1712">
                  <c:v>0.27652222341765398</c:v>
                </c:pt>
                <c:pt idx="1713">
                  <c:v>0.27571214297919699</c:v>
                </c:pt>
                <c:pt idx="1714">
                  <c:v>0.275307102759969</c:v>
                </c:pt>
                <c:pt idx="1715">
                  <c:v>0.27521217145858601</c:v>
                </c:pt>
                <c:pt idx="1716">
                  <c:v>0.27511091140378102</c:v>
                </c:pt>
                <c:pt idx="1717">
                  <c:v>0.27551595162300901</c:v>
                </c:pt>
                <c:pt idx="1718">
                  <c:v>0.27571214297919699</c:v>
                </c:pt>
                <c:pt idx="1719">
                  <c:v>0.27571214297919699</c:v>
                </c:pt>
                <c:pt idx="1720">
                  <c:v>0.27612351195185098</c:v>
                </c:pt>
                <c:pt idx="1721">
                  <c:v>0.27612351195185098</c:v>
                </c:pt>
                <c:pt idx="1722">
                  <c:v>0.27571214297919699</c:v>
                </c:pt>
                <c:pt idx="1723">
                  <c:v>0.27561088292438901</c:v>
                </c:pt>
                <c:pt idx="1724">
                  <c:v>0.27591466308881002</c:v>
                </c:pt>
                <c:pt idx="1725">
                  <c:v>0.275307102759969</c:v>
                </c:pt>
                <c:pt idx="1726">
                  <c:v>0.27511091140378102</c:v>
                </c:pt>
                <c:pt idx="1727">
                  <c:v>0.27471219993797802</c:v>
                </c:pt>
                <c:pt idx="1728">
                  <c:v>0.27471219993797802</c:v>
                </c:pt>
                <c:pt idx="1729">
                  <c:v>0.27541469156820098</c:v>
                </c:pt>
                <c:pt idx="1730">
                  <c:v>0.27521217145858601</c:v>
                </c:pt>
                <c:pt idx="1731">
                  <c:v>0.27480713123936001</c:v>
                </c:pt>
                <c:pt idx="1732">
                  <c:v>0.27450335107493901</c:v>
                </c:pt>
                <c:pt idx="1733">
                  <c:v>0.27461093988316998</c:v>
                </c:pt>
                <c:pt idx="1734">
                  <c:v>0.27471219993797802</c:v>
                </c:pt>
                <c:pt idx="1735">
                  <c:v>0.27461093988316998</c:v>
                </c:pt>
                <c:pt idx="1736">
                  <c:v>0.27450335107493901</c:v>
                </c:pt>
                <c:pt idx="1737">
                  <c:v>0.27440841977355701</c:v>
                </c:pt>
                <c:pt idx="1738">
                  <c:v>0.27400337955432802</c:v>
                </c:pt>
                <c:pt idx="1739">
                  <c:v>0.27340847673233698</c:v>
                </c:pt>
                <c:pt idx="1740">
                  <c:v>0.27390844825294802</c:v>
                </c:pt>
                <c:pt idx="1741">
                  <c:v>0.27430715971874903</c:v>
                </c:pt>
                <c:pt idx="1742">
                  <c:v>0.27440841977355701</c:v>
                </c:pt>
                <c:pt idx="1743">
                  <c:v>0.274104639609136</c:v>
                </c:pt>
                <c:pt idx="1744">
                  <c:v>0.27340847673233698</c:v>
                </c:pt>
                <c:pt idx="1745">
                  <c:v>0.27289584770487602</c:v>
                </c:pt>
                <c:pt idx="1746">
                  <c:v>0.27300343651310899</c:v>
                </c:pt>
                <c:pt idx="1747">
                  <c:v>0.27319962786929902</c:v>
                </c:pt>
                <c:pt idx="1748">
                  <c:v>0.27289584770487602</c:v>
                </c:pt>
                <c:pt idx="1749">
                  <c:v>0.27310469656791603</c:v>
                </c:pt>
                <c:pt idx="1750">
                  <c:v>0.27340847673233698</c:v>
                </c:pt>
                <c:pt idx="1751">
                  <c:v>0.27369959938990801</c:v>
                </c:pt>
                <c:pt idx="1752">
                  <c:v>0.27440841977355701</c:v>
                </c:pt>
                <c:pt idx="1753">
                  <c:v>0.27440841977355701</c:v>
                </c:pt>
                <c:pt idx="1754">
                  <c:v>0.274104639609136</c:v>
                </c:pt>
                <c:pt idx="1755">
                  <c:v>0.27421222841736898</c:v>
                </c:pt>
                <c:pt idx="1756">
                  <c:v>0.27430715971874903</c:v>
                </c:pt>
                <c:pt idx="1757">
                  <c:v>0.27350340803371997</c:v>
                </c:pt>
                <c:pt idx="1758">
                  <c:v>0.27310469656791603</c:v>
                </c:pt>
                <c:pt idx="1759">
                  <c:v>0.27310469656791603</c:v>
                </c:pt>
                <c:pt idx="1760">
                  <c:v>0.27289584770487602</c:v>
                </c:pt>
                <c:pt idx="1761">
                  <c:v>0.27239587618426703</c:v>
                </c:pt>
                <c:pt idx="1762">
                  <c:v>0.272193356074654</c:v>
                </c:pt>
                <c:pt idx="1763">
                  <c:v>0.272193356074654</c:v>
                </c:pt>
                <c:pt idx="1764">
                  <c:v>0.27209209601984702</c:v>
                </c:pt>
                <c:pt idx="1765">
                  <c:v>0.27260472504730798</c:v>
                </c:pt>
                <c:pt idx="1766">
                  <c:v>0.27239587618426703</c:v>
                </c:pt>
                <c:pt idx="1767">
                  <c:v>0.27239587618426703</c:v>
                </c:pt>
                <c:pt idx="1768">
                  <c:v>0.27239587618426703</c:v>
                </c:pt>
                <c:pt idx="1769">
                  <c:v>0.27199716471846402</c:v>
                </c:pt>
                <c:pt idx="1770">
                  <c:v>0.27199716471846402</c:v>
                </c:pt>
                <c:pt idx="1771">
                  <c:v>0.27199716471846402</c:v>
                </c:pt>
                <c:pt idx="1772">
                  <c:v>0.27189590466365898</c:v>
                </c:pt>
                <c:pt idx="1773">
                  <c:v>0.27189590466365898</c:v>
                </c:pt>
                <c:pt idx="1774">
                  <c:v>0.27199716471846402</c:v>
                </c:pt>
                <c:pt idx="1775">
                  <c:v>0.27189590466365898</c:v>
                </c:pt>
                <c:pt idx="1776">
                  <c:v>0.27199716471846402</c:v>
                </c:pt>
                <c:pt idx="1777">
                  <c:v>0.27209209601984702</c:v>
                </c:pt>
                <c:pt idx="1778">
                  <c:v>0.27159212449923797</c:v>
                </c:pt>
                <c:pt idx="1779">
                  <c:v>0.27138960438962301</c:v>
                </c:pt>
                <c:pt idx="1780">
                  <c:v>0.27138960438962301</c:v>
                </c:pt>
                <c:pt idx="1781">
                  <c:v>0.27078837281420598</c:v>
                </c:pt>
                <c:pt idx="1782">
                  <c:v>0.27098456417039402</c:v>
                </c:pt>
                <c:pt idx="1783">
                  <c:v>0.27119341303343503</c:v>
                </c:pt>
                <c:pt idx="1784">
                  <c:v>0.27109215297862699</c:v>
                </c:pt>
                <c:pt idx="1785">
                  <c:v>0.27098456417039402</c:v>
                </c:pt>
                <c:pt idx="1786">
                  <c:v>0.27098456417039402</c:v>
                </c:pt>
                <c:pt idx="1787">
                  <c:v>0.270687112759398</c:v>
                </c:pt>
                <c:pt idx="1788">
                  <c:v>0.270687112759398</c:v>
                </c:pt>
                <c:pt idx="1789">
                  <c:v>0.27098456417039402</c:v>
                </c:pt>
                <c:pt idx="1790">
                  <c:v>0.27078837281420598</c:v>
                </c:pt>
                <c:pt idx="1791">
                  <c:v>0.27058585270459301</c:v>
                </c:pt>
                <c:pt idx="1792">
                  <c:v>0.27038966134840298</c:v>
                </c:pt>
                <c:pt idx="1793">
                  <c:v>0.27008588118398202</c:v>
                </c:pt>
                <c:pt idx="1794">
                  <c:v>0.27008588118398202</c:v>
                </c:pt>
                <c:pt idx="1795">
                  <c:v>0.27028840129359799</c:v>
                </c:pt>
                <c:pt idx="1796">
                  <c:v>0.27018081248536502</c:v>
                </c:pt>
                <c:pt idx="1797">
                  <c:v>0.270687112759398</c:v>
                </c:pt>
                <c:pt idx="1798">
                  <c:v>0.27008588118398202</c:v>
                </c:pt>
                <c:pt idx="1799">
                  <c:v>0.26978210101956102</c:v>
                </c:pt>
                <c:pt idx="1800">
                  <c:v>0.27008588118398202</c:v>
                </c:pt>
                <c:pt idx="1801">
                  <c:v>0.27058585270459301</c:v>
                </c:pt>
                <c:pt idx="1802">
                  <c:v>0.27028840129359799</c:v>
                </c:pt>
                <c:pt idx="1803">
                  <c:v>0.26958590966337398</c:v>
                </c:pt>
                <c:pt idx="1804">
                  <c:v>0.26978210101956102</c:v>
                </c:pt>
                <c:pt idx="1805">
                  <c:v>0.26968084096475398</c:v>
                </c:pt>
                <c:pt idx="1806">
                  <c:v>0.26968084096475398</c:v>
                </c:pt>
                <c:pt idx="1807">
                  <c:v>0.26968084096475398</c:v>
                </c:pt>
                <c:pt idx="1808">
                  <c:v>0.26958590966337398</c:v>
                </c:pt>
                <c:pt idx="1809">
                  <c:v>0.26867456917010901</c:v>
                </c:pt>
                <c:pt idx="1810">
                  <c:v>0.26887708927972398</c:v>
                </c:pt>
                <c:pt idx="1811">
                  <c:v>0.269484649608566</c:v>
                </c:pt>
                <c:pt idx="1812">
                  <c:v>0.26958590966337398</c:v>
                </c:pt>
                <c:pt idx="1813">
                  <c:v>0.26958590966337398</c:v>
                </c:pt>
                <c:pt idx="1814">
                  <c:v>0.268775829224917</c:v>
                </c:pt>
                <c:pt idx="1815">
                  <c:v>0.26887708927972398</c:v>
                </c:pt>
                <c:pt idx="1816">
                  <c:v>0.269079609389338</c:v>
                </c:pt>
                <c:pt idx="1817">
                  <c:v>0.26937706080033302</c:v>
                </c:pt>
                <c:pt idx="1818">
                  <c:v>0.26847837781392098</c:v>
                </c:pt>
                <c:pt idx="1819">
                  <c:v>0.26746577726585102</c:v>
                </c:pt>
                <c:pt idx="1820">
                  <c:v>0.26857330911530403</c:v>
                </c:pt>
                <c:pt idx="1821">
                  <c:v>0.26958590966337398</c:v>
                </c:pt>
                <c:pt idx="1822">
                  <c:v>0.26937706080033302</c:v>
                </c:pt>
                <c:pt idx="1823">
                  <c:v>0.268775829224917</c:v>
                </c:pt>
                <c:pt idx="1824">
                  <c:v>0.26817459764950002</c:v>
                </c:pt>
                <c:pt idx="1825">
                  <c:v>0.26776955743027198</c:v>
                </c:pt>
                <c:pt idx="1826">
                  <c:v>0.26787081748508001</c:v>
                </c:pt>
                <c:pt idx="1827">
                  <c:v>0.26826952895088302</c:v>
                </c:pt>
                <c:pt idx="1828">
                  <c:v>0.267972077539887</c:v>
                </c:pt>
                <c:pt idx="1829">
                  <c:v>0.26767462612889198</c:v>
                </c:pt>
                <c:pt idx="1830">
                  <c:v>0.267573366074084</c:v>
                </c:pt>
                <c:pt idx="1831">
                  <c:v>0.26817459764950002</c:v>
                </c:pt>
                <c:pt idx="1832">
                  <c:v>0.26837711775911299</c:v>
                </c:pt>
                <c:pt idx="1833">
                  <c:v>0.26837711775911299</c:v>
                </c:pt>
                <c:pt idx="1834">
                  <c:v>0.26847837781392098</c:v>
                </c:pt>
                <c:pt idx="1835">
                  <c:v>0.267972077539887</c:v>
                </c:pt>
                <c:pt idx="1836">
                  <c:v>0.267573366074084</c:v>
                </c:pt>
                <c:pt idx="1837">
                  <c:v>0.26787081748508001</c:v>
                </c:pt>
                <c:pt idx="1838">
                  <c:v>0.26787081748508001</c:v>
                </c:pt>
                <c:pt idx="1839">
                  <c:v>0.26726958590966299</c:v>
                </c:pt>
                <c:pt idx="1840">
                  <c:v>0.26726958590966299</c:v>
                </c:pt>
                <c:pt idx="1841">
                  <c:v>0.26706706580004802</c:v>
                </c:pt>
                <c:pt idx="1842">
                  <c:v>0.26706706580004802</c:v>
                </c:pt>
                <c:pt idx="1843">
                  <c:v>0.267168325854856</c:v>
                </c:pt>
                <c:pt idx="1844">
                  <c:v>0.26706706580004802</c:v>
                </c:pt>
                <c:pt idx="1845">
                  <c:v>0.266864545690435</c:v>
                </c:pt>
                <c:pt idx="1846">
                  <c:v>0.26666202558082203</c:v>
                </c:pt>
                <c:pt idx="1847">
                  <c:v>0.26666202558082203</c:v>
                </c:pt>
                <c:pt idx="1848">
                  <c:v>0.26656709427943898</c:v>
                </c:pt>
                <c:pt idx="1849">
                  <c:v>0.26656709427943898</c:v>
                </c:pt>
                <c:pt idx="1850">
                  <c:v>0.26656709427943898</c:v>
                </c:pt>
                <c:pt idx="1851">
                  <c:v>0.26656709427943898</c:v>
                </c:pt>
                <c:pt idx="1852">
                  <c:v>0.26666202558082203</c:v>
                </c:pt>
                <c:pt idx="1853">
                  <c:v>0.26666202558082203</c:v>
                </c:pt>
                <c:pt idx="1854">
                  <c:v>0.26646583422463199</c:v>
                </c:pt>
                <c:pt idx="1855">
                  <c:v>0.26636457416982601</c:v>
                </c:pt>
                <c:pt idx="1856">
                  <c:v>0.26636457416982601</c:v>
                </c:pt>
                <c:pt idx="1857">
                  <c:v>0.26646583422463199</c:v>
                </c:pt>
                <c:pt idx="1858">
                  <c:v>0.26636457416982601</c:v>
                </c:pt>
                <c:pt idx="1859">
                  <c:v>0.266060794005403</c:v>
                </c:pt>
                <c:pt idx="1860">
                  <c:v>0.26585827389578998</c:v>
                </c:pt>
                <c:pt idx="1861">
                  <c:v>0.26576334259440798</c:v>
                </c:pt>
                <c:pt idx="1862">
                  <c:v>0.26576334259440798</c:v>
                </c:pt>
                <c:pt idx="1863">
                  <c:v>0.26585827389578998</c:v>
                </c:pt>
                <c:pt idx="1864">
                  <c:v>0.265965862704023</c:v>
                </c:pt>
                <c:pt idx="1865">
                  <c:v>0.265965862704023</c:v>
                </c:pt>
                <c:pt idx="1866">
                  <c:v>0.265662082539602</c:v>
                </c:pt>
                <c:pt idx="1867">
                  <c:v>0.26556082248479501</c:v>
                </c:pt>
                <c:pt idx="1868">
                  <c:v>0.265662082539602</c:v>
                </c:pt>
                <c:pt idx="1869">
                  <c:v>0.26515578226556602</c:v>
                </c:pt>
                <c:pt idx="1870">
                  <c:v>0.264858330854571</c:v>
                </c:pt>
                <c:pt idx="1871">
                  <c:v>0.26475074204633797</c:v>
                </c:pt>
                <c:pt idx="1872">
                  <c:v>0.265257042320374</c:v>
                </c:pt>
                <c:pt idx="1873">
                  <c:v>0.265965862704023</c:v>
                </c:pt>
                <c:pt idx="1874">
                  <c:v>0.26545956242998697</c:v>
                </c:pt>
                <c:pt idx="1875">
                  <c:v>0.264858330854571</c:v>
                </c:pt>
                <c:pt idx="1876">
                  <c:v>0.26515578226556602</c:v>
                </c:pt>
                <c:pt idx="1877">
                  <c:v>0.26535830237518199</c:v>
                </c:pt>
                <c:pt idx="1878">
                  <c:v>0.26505452221075898</c:v>
                </c:pt>
                <c:pt idx="1879">
                  <c:v>0.264858330854571</c:v>
                </c:pt>
                <c:pt idx="1880">
                  <c:v>0.264858330854571</c:v>
                </c:pt>
                <c:pt idx="1881">
                  <c:v>0.264858330854571</c:v>
                </c:pt>
                <c:pt idx="1882">
                  <c:v>0.264858330854571</c:v>
                </c:pt>
                <c:pt idx="1883">
                  <c:v>0.26465581074495798</c:v>
                </c:pt>
                <c:pt idx="1884">
                  <c:v>0.264858330854571</c:v>
                </c:pt>
                <c:pt idx="1885">
                  <c:v>0.26445329063534201</c:v>
                </c:pt>
                <c:pt idx="1886">
                  <c:v>0.26475074204633797</c:v>
                </c:pt>
                <c:pt idx="1887">
                  <c:v>0.26445329063534201</c:v>
                </c:pt>
                <c:pt idx="1888">
                  <c:v>0.26475074204633797</c:v>
                </c:pt>
                <c:pt idx="1889">
                  <c:v>0.26394699036130798</c:v>
                </c:pt>
                <c:pt idx="1890">
                  <c:v>0.26375079900512</c:v>
                </c:pt>
                <c:pt idx="1891">
                  <c:v>0.26385205905992598</c:v>
                </c:pt>
                <c:pt idx="1892">
                  <c:v>0.264149510470921</c:v>
                </c:pt>
                <c:pt idx="1893">
                  <c:v>0.26455455069014999</c:v>
                </c:pt>
                <c:pt idx="1894">
                  <c:v>0.26455455069014999</c:v>
                </c:pt>
                <c:pt idx="1895">
                  <c:v>0.26394699036130798</c:v>
                </c:pt>
                <c:pt idx="1896">
                  <c:v>0.263345758785892</c:v>
                </c:pt>
                <c:pt idx="1897">
                  <c:v>0.263345758785892</c:v>
                </c:pt>
                <c:pt idx="1898">
                  <c:v>0.26375079900512</c:v>
                </c:pt>
                <c:pt idx="1899">
                  <c:v>0.26385205905992598</c:v>
                </c:pt>
                <c:pt idx="1900">
                  <c:v>0.26325082748451001</c:v>
                </c:pt>
                <c:pt idx="1901">
                  <c:v>0.26264326715566799</c:v>
                </c:pt>
                <c:pt idx="1902">
                  <c:v>0.263345758785892</c:v>
                </c:pt>
                <c:pt idx="1903">
                  <c:v>0.263345758785892</c:v>
                </c:pt>
                <c:pt idx="1904">
                  <c:v>0.26344701884069699</c:v>
                </c:pt>
                <c:pt idx="1905">
                  <c:v>0.26354827889550497</c:v>
                </c:pt>
                <c:pt idx="1906">
                  <c:v>0.26354827889550497</c:v>
                </c:pt>
                <c:pt idx="1907">
                  <c:v>0.26344701884069699</c:v>
                </c:pt>
                <c:pt idx="1908">
                  <c:v>0.263345758785892</c:v>
                </c:pt>
                <c:pt idx="1909">
                  <c:v>0.263345758785892</c:v>
                </c:pt>
                <c:pt idx="1910">
                  <c:v>0.26325082748451001</c:v>
                </c:pt>
                <c:pt idx="1911">
                  <c:v>0.26284578726528102</c:v>
                </c:pt>
                <c:pt idx="1912">
                  <c:v>0.26254200710086001</c:v>
                </c:pt>
                <c:pt idx="1913">
                  <c:v>0.26274452721047598</c:v>
                </c:pt>
                <c:pt idx="1914">
                  <c:v>0.26254200710086001</c:v>
                </c:pt>
                <c:pt idx="1915">
                  <c:v>0.26244707579948001</c:v>
                </c:pt>
                <c:pt idx="1916">
                  <c:v>0.26254200710086001</c:v>
                </c:pt>
                <c:pt idx="1917">
                  <c:v>0.26233948699124698</c:v>
                </c:pt>
                <c:pt idx="1918">
                  <c:v>0.26223822693644</c:v>
                </c:pt>
                <c:pt idx="1919">
                  <c:v>0.26233948699124698</c:v>
                </c:pt>
                <c:pt idx="1920">
                  <c:v>0.26223822693644</c:v>
                </c:pt>
                <c:pt idx="1921">
                  <c:v>0.26214329563505701</c:v>
                </c:pt>
                <c:pt idx="1922">
                  <c:v>0.26204203558025202</c:v>
                </c:pt>
                <c:pt idx="1923">
                  <c:v>0.26223822693644</c:v>
                </c:pt>
                <c:pt idx="1924">
                  <c:v>0.26223822693644</c:v>
                </c:pt>
                <c:pt idx="1925">
                  <c:v>0.26204203558025202</c:v>
                </c:pt>
                <c:pt idx="1926">
                  <c:v>0.26173825541583101</c:v>
                </c:pt>
                <c:pt idx="1927">
                  <c:v>0.26164332411444902</c:v>
                </c:pt>
                <c:pt idx="1928">
                  <c:v>0.26194077552544398</c:v>
                </c:pt>
                <c:pt idx="1929">
                  <c:v>0.26233948699124698</c:v>
                </c:pt>
                <c:pt idx="1930">
                  <c:v>0.26214329563505701</c:v>
                </c:pt>
                <c:pt idx="1931">
                  <c:v>0.261839515470636</c:v>
                </c:pt>
                <c:pt idx="1932">
                  <c:v>0.26173825541583101</c:v>
                </c:pt>
                <c:pt idx="1933">
                  <c:v>0.26204203558025202</c:v>
                </c:pt>
                <c:pt idx="1934">
                  <c:v>0.26194077552544398</c:v>
                </c:pt>
                <c:pt idx="1935">
                  <c:v>0.26173825541583101</c:v>
                </c:pt>
                <c:pt idx="1936">
                  <c:v>0.26153573530621599</c:v>
                </c:pt>
                <c:pt idx="1937">
                  <c:v>0.26133954395002801</c:v>
                </c:pt>
                <c:pt idx="1938">
                  <c:v>0.261035763785607</c:v>
                </c:pt>
                <c:pt idx="1939">
                  <c:v>0.261035763785607</c:v>
                </c:pt>
                <c:pt idx="1940">
                  <c:v>0.261130695086987</c:v>
                </c:pt>
                <c:pt idx="1941">
                  <c:v>0.26093450373079902</c:v>
                </c:pt>
                <c:pt idx="1942">
                  <c:v>0.261035763785607</c:v>
                </c:pt>
                <c:pt idx="1943">
                  <c:v>0.261035763785607</c:v>
                </c:pt>
                <c:pt idx="1944">
                  <c:v>0.261130695086987</c:v>
                </c:pt>
                <c:pt idx="1945">
                  <c:v>0.26123195514179498</c:v>
                </c:pt>
                <c:pt idx="1946">
                  <c:v>0.26093450373079902</c:v>
                </c:pt>
                <c:pt idx="1947">
                  <c:v>0.26023201210057501</c:v>
                </c:pt>
                <c:pt idx="1948">
                  <c:v>0.26023201210057501</c:v>
                </c:pt>
                <c:pt idx="1949">
                  <c:v>0.26023201210057501</c:v>
                </c:pt>
                <c:pt idx="1950">
                  <c:v>0.26042820345676598</c:v>
                </c:pt>
                <c:pt idx="1951">
                  <c:v>0.26063072356637901</c:v>
                </c:pt>
                <c:pt idx="1952">
                  <c:v>0.26073198362118599</c:v>
                </c:pt>
                <c:pt idx="1953">
                  <c:v>0.26042820345676598</c:v>
                </c:pt>
                <c:pt idx="1954">
                  <c:v>0.26002316323753699</c:v>
                </c:pt>
                <c:pt idx="1955">
                  <c:v>0.26002316323753699</c:v>
                </c:pt>
                <c:pt idx="1956">
                  <c:v>0.26023201210057501</c:v>
                </c:pt>
                <c:pt idx="1957">
                  <c:v>0.26042820345676598</c:v>
                </c:pt>
                <c:pt idx="1958">
                  <c:v>0.26023201210057501</c:v>
                </c:pt>
                <c:pt idx="1959">
                  <c:v>0.26023201210057501</c:v>
                </c:pt>
                <c:pt idx="1960">
                  <c:v>0.26013075204577002</c:v>
                </c:pt>
                <c:pt idx="1961">
                  <c:v>0.26013075204577002</c:v>
                </c:pt>
                <c:pt idx="1962">
                  <c:v>0.26013075204577002</c:v>
                </c:pt>
                <c:pt idx="1963">
                  <c:v>0.26002316323753699</c:v>
                </c:pt>
                <c:pt idx="1964">
                  <c:v>0.25973204057996702</c:v>
                </c:pt>
                <c:pt idx="1965">
                  <c:v>0.25982697188134701</c:v>
                </c:pt>
                <c:pt idx="1966">
                  <c:v>0.25973204057996702</c:v>
                </c:pt>
                <c:pt idx="1967">
                  <c:v>0.25962445177173399</c:v>
                </c:pt>
                <c:pt idx="1968">
                  <c:v>0.25962445177173399</c:v>
                </c:pt>
                <c:pt idx="1969">
                  <c:v>0.25942826041554601</c:v>
                </c:pt>
                <c:pt idx="1970">
                  <c:v>0.25932700036073802</c:v>
                </c:pt>
                <c:pt idx="1971">
                  <c:v>0.25932700036073802</c:v>
                </c:pt>
                <c:pt idx="1972">
                  <c:v>0.25932700036073802</c:v>
                </c:pt>
                <c:pt idx="1973">
                  <c:v>0.259523191716926</c:v>
                </c:pt>
                <c:pt idx="1974">
                  <c:v>0.25962445177173399</c:v>
                </c:pt>
                <c:pt idx="1975">
                  <c:v>0.25942826041554601</c:v>
                </c:pt>
                <c:pt idx="1976">
                  <c:v>0.25932700036073802</c:v>
                </c:pt>
                <c:pt idx="1977">
                  <c:v>0.25932700036073802</c:v>
                </c:pt>
                <c:pt idx="1978">
                  <c:v>0.259124480251125</c:v>
                </c:pt>
                <c:pt idx="1979">
                  <c:v>0.25892828889493502</c:v>
                </c:pt>
                <c:pt idx="1980">
                  <c:v>0.25871944003189701</c:v>
                </c:pt>
                <c:pt idx="1981">
                  <c:v>0.25871944003189701</c:v>
                </c:pt>
                <c:pt idx="1982">
                  <c:v>0.25902322019631702</c:v>
                </c:pt>
                <c:pt idx="1983">
                  <c:v>0.259124480251125</c:v>
                </c:pt>
                <c:pt idx="1984">
                  <c:v>0.259219411552505</c:v>
                </c:pt>
                <c:pt idx="1985">
                  <c:v>0.259124480251125</c:v>
                </c:pt>
                <c:pt idx="1986">
                  <c:v>0.25902322019631702</c:v>
                </c:pt>
                <c:pt idx="1987">
                  <c:v>0.25871944003189701</c:v>
                </c:pt>
                <c:pt idx="1988">
                  <c:v>0.25862450873051401</c:v>
                </c:pt>
                <c:pt idx="1989">
                  <c:v>0.25852324867570697</c:v>
                </c:pt>
                <c:pt idx="1990">
                  <c:v>0.25812453720990602</c:v>
                </c:pt>
                <c:pt idx="1991">
                  <c:v>0.258016948401673</c:v>
                </c:pt>
                <c:pt idx="1992">
                  <c:v>0.25771316823725199</c:v>
                </c:pt>
                <c:pt idx="1993">
                  <c:v>0.25751697688106401</c:v>
                </c:pt>
                <c:pt idx="1994">
                  <c:v>0.25741571682625702</c:v>
                </c:pt>
                <c:pt idx="1995">
                  <c:v>0.25751697688106401</c:v>
                </c:pt>
                <c:pt idx="1996">
                  <c:v>0.25751697688106401</c:v>
                </c:pt>
                <c:pt idx="1997">
                  <c:v>0.257611908182444</c:v>
                </c:pt>
                <c:pt idx="1998">
                  <c:v>0.257213196716641</c:v>
                </c:pt>
                <c:pt idx="1999">
                  <c:v>0.25711193666183602</c:v>
                </c:pt>
                <c:pt idx="2000">
                  <c:v>0.257611908182444</c:v>
                </c:pt>
                <c:pt idx="2001">
                  <c:v>0.25782075704548502</c:v>
                </c:pt>
                <c:pt idx="2002">
                  <c:v>0.25812453720990602</c:v>
                </c:pt>
                <c:pt idx="2003">
                  <c:v>0.25812453720990602</c:v>
                </c:pt>
                <c:pt idx="2004">
                  <c:v>0.25812453720990602</c:v>
                </c:pt>
                <c:pt idx="2005">
                  <c:v>0.257611908182444</c:v>
                </c:pt>
                <c:pt idx="2006">
                  <c:v>0.257611908182444</c:v>
                </c:pt>
                <c:pt idx="2007">
                  <c:v>0.25771316823725199</c:v>
                </c:pt>
                <c:pt idx="2008">
                  <c:v>0.25771316823725199</c:v>
                </c:pt>
                <c:pt idx="2009">
                  <c:v>0.257611908182444</c:v>
                </c:pt>
                <c:pt idx="2010">
                  <c:v>0.25751697688106401</c:v>
                </c:pt>
                <c:pt idx="2011">
                  <c:v>0.257308128018024</c:v>
                </c:pt>
                <c:pt idx="2012">
                  <c:v>0.25711193666183602</c:v>
                </c:pt>
                <c:pt idx="2013">
                  <c:v>0.25701700536045302</c:v>
                </c:pt>
                <c:pt idx="2014">
                  <c:v>0.25711193666183602</c:v>
                </c:pt>
                <c:pt idx="2015">
                  <c:v>0.25711193666183602</c:v>
                </c:pt>
                <c:pt idx="2016">
                  <c:v>0.25680815649741501</c:v>
                </c:pt>
                <c:pt idx="2017">
                  <c:v>0.25690941655221999</c:v>
                </c:pt>
                <c:pt idx="2018">
                  <c:v>0.25711193666183602</c:v>
                </c:pt>
                <c:pt idx="2019">
                  <c:v>0.25711193666183602</c:v>
                </c:pt>
                <c:pt idx="2020">
                  <c:v>0.25701700536045302</c:v>
                </c:pt>
                <c:pt idx="2021">
                  <c:v>0.25680815649741501</c:v>
                </c:pt>
                <c:pt idx="2022">
                  <c:v>0.25671322519603201</c:v>
                </c:pt>
                <c:pt idx="2023">
                  <c:v>0.25680815649741501</c:v>
                </c:pt>
                <c:pt idx="2024">
                  <c:v>0.25671322519603201</c:v>
                </c:pt>
                <c:pt idx="2025">
                  <c:v>0.256409445031612</c:v>
                </c:pt>
                <c:pt idx="2026">
                  <c:v>0.25630818497680402</c:v>
                </c:pt>
                <c:pt idx="2027">
                  <c:v>0.256105664867191</c:v>
                </c:pt>
                <c:pt idx="2028">
                  <c:v>0.25590947351100102</c:v>
                </c:pt>
                <c:pt idx="2029">
                  <c:v>0.256105664867191</c:v>
                </c:pt>
                <c:pt idx="2030">
                  <c:v>0.25621325367542402</c:v>
                </c:pt>
                <c:pt idx="2031">
                  <c:v>0.25621325367542402</c:v>
                </c:pt>
                <c:pt idx="2032">
                  <c:v>0.256504376332992</c:v>
                </c:pt>
                <c:pt idx="2033">
                  <c:v>0.256409445031612</c:v>
                </c:pt>
                <c:pt idx="2034">
                  <c:v>0.25600440481238301</c:v>
                </c:pt>
                <c:pt idx="2035">
                  <c:v>0.25590947351100102</c:v>
                </c:pt>
                <c:pt idx="2036">
                  <c:v>0.25560569334658001</c:v>
                </c:pt>
                <c:pt idx="2037">
                  <c:v>0.255700624647963</c:v>
                </c:pt>
                <c:pt idx="2038">
                  <c:v>0.25580821345619498</c:v>
                </c:pt>
                <c:pt idx="2039">
                  <c:v>0.25550443329177502</c:v>
                </c:pt>
                <c:pt idx="2040">
                  <c:v>0.255301913182159</c:v>
                </c:pt>
                <c:pt idx="2041">
                  <c:v>0.25510572182597102</c:v>
                </c:pt>
                <c:pt idx="2042">
                  <c:v>0.25510572182597102</c:v>
                </c:pt>
                <c:pt idx="2043">
                  <c:v>0.25560569334658001</c:v>
                </c:pt>
                <c:pt idx="2044">
                  <c:v>0.25560569334658001</c:v>
                </c:pt>
                <c:pt idx="2045">
                  <c:v>0.25540950199039197</c:v>
                </c:pt>
                <c:pt idx="2046">
                  <c:v>0.255700624647963</c:v>
                </c:pt>
                <c:pt idx="2047">
                  <c:v>0.255301913182159</c:v>
                </c:pt>
                <c:pt idx="2048">
                  <c:v>0.25510572182597102</c:v>
                </c:pt>
                <c:pt idx="2049">
                  <c:v>0.25500446177116398</c:v>
                </c:pt>
                <c:pt idx="2050">
                  <c:v>0.25510572182597102</c:v>
                </c:pt>
                <c:pt idx="2051">
                  <c:v>0.25489687296293101</c:v>
                </c:pt>
                <c:pt idx="2052">
                  <c:v>0.25489687296293101</c:v>
                </c:pt>
                <c:pt idx="2053">
                  <c:v>0.25480194166155101</c:v>
                </c:pt>
                <c:pt idx="2054">
                  <c:v>0.25439690144232202</c:v>
                </c:pt>
                <c:pt idx="2055">
                  <c:v>0.25470068160674297</c:v>
                </c:pt>
                <c:pt idx="2056">
                  <c:v>0.25489687296293101</c:v>
                </c:pt>
                <c:pt idx="2057">
                  <c:v>0.25489687296293101</c:v>
                </c:pt>
                <c:pt idx="2058">
                  <c:v>0.25430197014094003</c:v>
                </c:pt>
                <c:pt idx="2059">
                  <c:v>0.25500446177116398</c:v>
                </c:pt>
                <c:pt idx="2060">
                  <c:v>0.25520065312735402</c:v>
                </c:pt>
                <c:pt idx="2061">
                  <c:v>0.25470068160674297</c:v>
                </c:pt>
                <c:pt idx="2062">
                  <c:v>0.25460575030536298</c:v>
                </c:pt>
                <c:pt idx="2063">
                  <c:v>0.25449816149713</c:v>
                </c:pt>
                <c:pt idx="2064">
                  <c:v>0.25409312127790101</c:v>
                </c:pt>
                <c:pt idx="2065">
                  <c:v>0.253789341113481</c:v>
                </c:pt>
                <c:pt idx="2066">
                  <c:v>0.25359314975729103</c:v>
                </c:pt>
                <c:pt idx="2067">
                  <c:v>0.25449816149713</c:v>
                </c:pt>
                <c:pt idx="2068">
                  <c:v>0.25489687296293101</c:v>
                </c:pt>
                <c:pt idx="2069">
                  <c:v>0.25470068160674297</c:v>
                </c:pt>
                <c:pt idx="2070">
                  <c:v>0.254194381332709</c:v>
                </c:pt>
                <c:pt idx="2071">
                  <c:v>0.25409312127790101</c:v>
                </c:pt>
                <c:pt idx="2072">
                  <c:v>0.254194381332709</c:v>
                </c:pt>
                <c:pt idx="2073">
                  <c:v>0.25439690144232202</c:v>
                </c:pt>
                <c:pt idx="2074">
                  <c:v>0.25359314975729103</c:v>
                </c:pt>
                <c:pt idx="2075">
                  <c:v>0.25289065812706901</c:v>
                </c:pt>
                <c:pt idx="2076">
                  <c:v>0.25228942655165298</c:v>
                </c:pt>
                <c:pt idx="2077">
                  <c:v>0.25097937459258501</c:v>
                </c:pt>
                <c:pt idx="2078">
                  <c:v>0.25087811453777897</c:v>
                </c:pt>
                <c:pt idx="2079">
                  <c:v>0.25198564638722998</c:v>
                </c:pt>
                <c:pt idx="2080">
                  <c:v>0.25319443829149002</c:v>
                </c:pt>
                <c:pt idx="2081">
                  <c:v>0.25449816149713</c:v>
                </c:pt>
                <c:pt idx="2082">
                  <c:v>0.25510572182597102</c:v>
                </c:pt>
                <c:pt idx="2083">
                  <c:v>0.25520065312735402</c:v>
                </c:pt>
                <c:pt idx="2084">
                  <c:v>0.25480194166155101</c:v>
                </c:pt>
                <c:pt idx="2085">
                  <c:v>0.25439690144232202</c:v>
                </c:pt>
                <c:pt idx="2086">
                  <c:v>0.25349821845590997</c:v>
                </c:pt>
                <c:pt idx="2087">
                  <c:v>0.25399818997651902</c:v>
                </c:pt>
                <c:pt idx="2088">
                  <c:v>0.25399818997651902</c:v>
                </c:pt>
                <c:pt idx="2089">
                  <c:v>0.25389692992171398</c:v>
                </c:pt>
                <c:pt idx="2090">
                  <c:v>0.253789341113481</c:v>
                </c:pt>
                <c:pt idx="2091">
                  <c:v>0.25328936959287002</c:v>
                </c:pt>
                <c:pt idx="2092">
                  <c:v>0.25309317823668198</c:v>
                </c:pt>
                <c:pt idx="2093">
                  <c:v>0.25359314975729103</c:v>
                </c:pt>
                <c:pt idx="2094">
                  <c:v>0.253390629647678</c:v>
                </c:pt>
                <c:pt idx="2095">
                  <c:v>0.25278939807226097</c:v>
                </c:pt>
                <c:pt idx="2096">
                  <c:v>0.25239068660645803</c:v>
                </c:pt>
                <c:pt idx="2097">
                  <c:v>0.25359314975729103</c:v>
                </c:pt>
                <c:pt idx="2098">
                  <c:v>0.25298558942844901</c:v>
                </c:pt>
                <c:pt idx="2099">
                  <c:v>0.252586877962648</c:v>
                </c:pt>
                <c:pt idx="2100">
                  <c:v>0.25198564638722998</c:v>
                </c:pt>
                <c:pt idx="2101">
                  <c:v>0.25208690644203702</c:v>
                </c:pt>
                <c:pt idx="2102">
                  <c:v>0.25248561790784102</c:v>
                </c:pt>
                <c:pt idx="2103">
                  <c:v>0.25289065812706901</c:v>
                </c:pt>
                <c:pt idx="2104">
                  <c:v>0.25248561790784102</c:v>
                </c:pt>
                <c:pt idx="2105">
                  <c:v>0.25218183774342001</c:v>
                </c:pt>
                <c:pt idx="2106">
                  <c:v>0.25198564638722998</c:v>
                </c:pt>
                <c:pt idx="2107">
                  <c:v>0.25188438633242399</c:v>
                </c:pt>
                <c:pt idx="2108">
                  <c:v>0.25208690644203702</c:v>
                </c:pt>
                <c:pt idx="2109">
                  <c:v>0.25218183774342001</c:v>
                </c:pt>
                <c:pt idx="2110">
                  <c:v>0.25239068660645803</c:v>
                </c:pt>
                <c:pt idx="2111">
                  <c:v>0.25228942655165298</c:v>
                </c:pt>
                <c:pt idx="2112">
                  <c:v>0.25208690644203702</c:v>
                </c:pt>
                <c:pt idx="2113">
                  <c:v>0.25118189470219998</c:v>
                </c:pt>
                <c:pt idx="2114">
                  <c:v>0.25097937459258501</c:v>
                </c:pt>
                <c:pt idx="2115">
                  <c:v>0.25137808605838802</c:v>
                </c:pt>
                <c:pt idx="2116">
                  <c:v>0.25198564638722998</c:v>
                </c:pt>
                <c:pt idx="2117">
                  <c:v>0.252586877962648</c:v>
                </c:pt>
                <c:pt idx="2118">
                  <c:v>0.25268813801745399</c:v>
                </c:pt>
                <c:pt idx="2119">
                  <c:v>0.25239068660645803</c:v>
                </c:pt>
                <c:pt idx="2120">
                  <c:v>0.25208690644203702</c:v>
                </c:pt>
                <c:pt idx="2121">
                  <c:v>0.25137808605838802</c:v>
                </c:pt>
                <c:pt idx="2122">
                  <c:v>0.25137808605838802</c:v>
                </c:pt>
                <c:pt idx="2123">
                  <c:v>0.25178312627761601</c:v>
                </c:pt>
                <c:pt idx="2124">
                  <c:v>0.25158693492142897</c:v>
                </c:pt>
                <c:pt idx="2125">
                  <c:v>0.25137808605838802</c:v>
                </c:pt>
                <c:pt idx="2126">
                  <c:v>0.25097937459258501</c:v>
                </c:pt>
                <c:pt idx="2127">
                  <c:v>0.24997310279794199</c:v>
                </c:pt>
                <c:pt idx="2128">
                  <c:v>0.24997310279794199</c:v>
                </c:pt>
                <c:pt idx="2129">
                  <c:v>0.25097937459258501</c:v>
                </c:pt>
                <c:pt idx="2130">
                  <c:v>0.25198564638722998</c:v>
                </c:pt>
                <c:pt idx="2131">
                  <c:v>0.25198564638722998</c:v>
                </c:pt>
                <c:pt idx="2132">
                  <c:v>0.25077685448297199</c:v>
                </c:pt>
                <c:pt idx="2133">
                  <c:v>0.25057433437335902</c:v>
                </c:pt>
                <c:pt idx="2134">
                  <c:v>0.25037814301716899</c:v>
                </c:pt>
                <c:pt idx="2135">
                  <c:v>0.25057433437335902</c:v>
                </c:pt>
                <c:pt idx="2136">
                  <c:v>0.25057433437335902</c:v>
                </c:pt>
                <c:pt idx="2137">
                  <c:v>0.25067559442816401</c:v>
                </c:pt>
                <c:pt idx="2138">
                  <c:v>0.25097937459258501</c:v>
                </c:pt>
                <c:pt idx="2139">
                  <c:v>0.25118189470219998</c:v>
                </c:pt>
                <c:pt idx="2140">
                  <c:v>0.25097937459258501</c:v>
                </c:pt>
                <c:pt idx="2141">
                  <c:v>0.25077685448297199</c:v>
                </c:pt>
                <c:pt idx="2142">
                  <c:v>0.25087811453777897</c:v>
                </c:pt>
                <c:pt idx="2143">
                  <c:v>0.25097937459258501</c:v>
                </c:pt>
                <c:pt idx="2144">
                  <c:v>0.25067559442816401</c:v>
                </c:pt>
                <c:pt idx="2145">
                  <c:v>0.25047940307197603</c:v>
                </c:pt>
                <c:pt idx="2146">
                  <c:v>0.25027055420893801</c:v>
                </c:pt>
                <c:pt idx="2147">
                  <c:v>0.25047940307197603</c:v>
                </c:pt>
                <c:pt idx="2148">
                  <c:v>0.25067559442816401</c:v>
                </c:pt>
                <c:pt idx="2149">
                  <c:v>0.25017562290755502</c:v>
                </c:pt>
                <c:pt idx="2150">
                  <c:v>0.25007436285274798</c:v>
                </c:pt>
                <c:pt idx="2151">
                  <c:v>0.24987184274313501</c:v>
                </c:pt>
                <c:pt idx="2152">
                  <c:v>0.24997310279794199</c:v>
                </c:pt>
                <c:pt idx="2153">
                  <c:v>0.25007436285274798</c:v>
                </c:pt>
                <c:pt idx="2154">
                  <c:v>0.25007436285274798</c:v>
                </c:pt>
                <c:pt idx="2155">
                  <c:v>0.24987184274313501</c:v>
                </c:pt>
                <c:pt idx="2156">
                  <c:v>0.249770582688327</c:v>
                </c:pt>
                <c:pt idx="2157">
                  <c:v>0.249770582688327</c:v>
                </c:pt>
                <c:pt idx="2158">
                  <c:v>0.24987184274313501</c:v>
                </c:pt>
                <c:pt idx="2159">
                  <c:v>0.249675651386947</c:v>
                </c:pt>
                <c:pt idx="2160">
                  <c:v>0.24946680252390599</c:v>
                </c:pt>
                <c:pt idx="2161">
                  <c:v>0.24946680252390599</c:v>
                </c:pt>
                <c:pt idx="2162">
                  <c:v>0.24957439133213899</c:v>
                </c:pt>
                <c:pt idx="2163">
                  <c:v>0.24987184274313501</c:v>
                </c:pt>
                <c:pt idx="2164">
                  <c:v>0.24987184274313501</c:v>
                </c:pt>
                <c:pt idx="2165">
                  <c:v>0.24957439133213899</c:v>
                </c:pt>
                <c:pt idx="2166">
                  <c:v>0.24927061116771801</c:v>
                </c:pt>
                <c:pt idx="2167">
                  <c:v>0.24927061116771801</c:v>
                </c:pt>
                <c:pt idx="2168">
                  <c:v>0.249169351112911</c:v>
                </c:pt>
                <c:pt idx="2169">
                  <c:v>0.24937187122252399</c:v>
                </c:pt>
                <c:pt idx="2170">
                  <c:v>0.24957439133213899</c:v>
                </c:pt>
                <c:pt idx="2171">
                  <c:v>0.249675651386947</c:v>
                </c:pt>
                <c:pt idx="2172">
                  <c:v>0.24946680252390599</c:v>
                </c:pt>
                <c:pt idx="2173">
                  <c:v>0.24927061116771801</c:v>
                </c:pt>
                <c:pt idx="2174">
                  <c:v>0.248966831003298</c:v>
                </c:pt>
                <c:pt idx="2175">
                  <c:v>0.24866305083887499</c:v>
                </c:pt>
                <c:pt idx="2176">
                  <c:v>0.24886557094848999</c:v>
                </c:pt>
                <c:pt idx="2177">
                  <c:v>0.24937187122252399</c:v>
                </c:pt>
                <c:pt idx="2178">
                  <c:v>0.24957439133213899</c:v>
                </c:pt>
                <c:pt idx="2179">
                  <c:v>0.24927061116771801</c:v>
                </c:pt>
                <c:pt idx="2180">
                  <c:v>0.24886557094848999</c:v>
                </c:pt>
                <c:pt idx="2181">
                  <c:v>0.248568119537494</c:v>
                </c:pt>
                <c:pt idx="2182">
                  <c:v>0.248966831003298</c:v>
                </c:pt>
                <c:pt idx="2183">
                  <c:v>0.248966831003298</c:v>
                </c:pt>
                <c:pt idx="2184">
                  <c:v>0.24877063964710699</c:v>
                </c:pt>
                <c:pt idx="2185">
                  <c:v>0.24846685948268701</c:v>
                </c:pt>
                <c:pt idx="2186">
                  <c:v>0.24806181926345799</c:v>
                </c:pt>
                <c:pt idx="2187">
                  <c:v>0.24806181926345799</c:v>
                </c:pt>
                <c:pt idx="2188">
                  <c:v>0.24826433937307399</c:v>
                </c:pt>
                <c:pt idx="2189">
                  <c:v>0.248568119537494</c:v>
                </c:pt>
                <c:pt idx="2190">
                  <c:v>0.248568119537494</c:v>
                </c:pt>
                <c:pt idx="2191">
                  <c:v>0.248365599427879</c:v>
                </c:pt>
                <c:pt idx="2192">
                  <c:v>0.24826433937307399</c:v>
                </c:pt>
                <c:pt idx="2193">
                  <c:v>0.24806181926345799</c:v>
                </c:pt>
                <c:pt idx="2194">
                  <c:v>0.24816307931826601</c:v>
                </c:pt>
                <c:pt idx="2195">
                  <c:v>0.24846685948268701</c:v>
                </c:pt>
                <c:pt idx="2196">
                  <c:v>0.24816307931826601</c:v>
                </c:pt>
                <c:pt idx="2197">
                  <c:v>0.24816307931826601</c:v>
                </c:pt>
                <c:pt idx="2198">
                  <c:v>0.247966887962078</c:v>
                </c:pt>
                <c:pt idx="2199">
                  <c:v>0.247966887962078</c:v>
                </c:pt>
                <c:pt idx="2200">
                  <c:v>0.24806181926345799</c:v>
                </c:pt>
                <c:pt idx="2201">
                  <c:v>0.247764367852463</c:v>
                </c:pt>
                <c:pt idx="2202">
                  <c:v>0.24756184774285001</c:v>
                </c:pt>
                <c:pt idx="2203">
                  <c:v>0.24756184774285001</c:v>
                </c:pt>
                <c:pt idx="2204">
                  <c:v>0.24766310779765699</c:v>
                </c:pt>
                <c:pt idx="2205">
                  <c:v>0.24766310779765699</c:v>
                </c:pt>
                <c:pt idx="2206">
                  <c:v>0.24756184774285001</c:v>
                </c:pt>
                <c:pt idx="2207">
                  <c:v>0.24746058768804199</c:v>
                </c:pt>
                <c:pt idx="2208">
                  <c:v>0.24756184774285001</c:v>
                </c:pt>
                <c:pt idx="2209">
                  <c:v>0.247764367852463</c:v>
                </c:pt>
                <c:pt idx="2210">
                  <c:v>0.24746058768804199</c:v>
                </c:pt>
                <c:pt idx="2211">
                  <c:v>0.24756184774285001</c:v>
                </c:pt>
                <c:pt idx="2212">
                  <c:v>0.24766310779765699</c:v>
                </c:pt>
                <c:pt idx="2213">
                  <c:v>0.24695428741400799</c:v>
                </c:pt>
                <c:pt idx="2214">
                  <c:v>0.24675176730439299</c:v>
                </c:pt>
                <c:pt idx="2215">
                  <c:v>0.24715680752362101</c:v>
                </c:pt>
                <c:pt idx="2216">
                  <c:v>0.247258067578429</c:v>
                </c:pt>
                <c:pt idx="2217">
                  <c:v>0.247258067578429</c:v>
                </c:pt>
                <c:pt idx="2218">
                  <c:v>0.24715680752362101</c:v>
                </c:pt>
                <c:pt idx="2219">
                  <c:v>0.24685935611262599</c:v>
                </c:pt>
                <c:pt idx="2220">
                  <c:v>0.24685935611262599</c:v>
                </c:pt>
                <c:pt idx="2221">
                  <c:v>0.24675176730439299</c:v>
                </c:pt>
                <c:pt idx="2222">
                  <c:v>0.246454315893397</c:v>
                </c:pt>
                <c:pt idx="2223">
                  <c:v>0.24635305583859199</c:v>
                </c:pt>
                <c:pt idx="2224">
                  <c:v>0.24635305583859199</c:v>
                </c:pt>
                <c:pt idx="2225">
                  <c:v>0.245853084317981</c:v>
                </c:pt>
                <c:pt idx="2226">
                  <c:v>0.24554930415355999</c:v>
                </c:pt>
                <c:pt idx="2227">
                  <c:v>0.245948015619363</c:v>
                </c:pt>
                <c:pt idx="2228">
                  <c:v>0.24625179578378401</c:v>
                </c:pt>
                <c:pt idx="2229">
                  <c:v>0.247258067578429</c:v>
                </c:pt>
                <c:pt idx="2230">
                  <c:v>0.24746058768804199</c:v>
                </c:pt>
                <c:pt idx="2231">
                  <c:v>0.24766310779765699</c:v>
                </c:pt>
                <c:pt idx="2232">
                  <c:v>0.24695428741400799</c:v>
                </c:pt>
                <c:pt idx="2233">
                  <c:v>0.247258067578429</c:v>
                </c:pt>
                <c:pt idx="2234">
                  <c:v>0.24655557594820501</c:v>
                </c:pt>
                <c:pt idx="2235">
                  <c:v>0.245948015619363</c:v>
                </c:pt>
                <c:pt idx="2236">
                  <c:v>0.24655557594820501</c:v>
                </c:pt>
                <c:pt idx="2237">
                  <c:v>0.246656836003013</c:v>
                </c:pt>
                <c:pt idx="2238">
                  <c:v>0.246454315893397</c:v>
                </c:pt>
                <c:pt idx="2239">
                  <c:v>0.24685935611262599</c:v>
                </c:pt>
                <c:pt idx="2240">
                  <c:v>0.247055547468814</c:v>
                </c:pt>
                <c:pt idx="2241">
                  <c:v>0.24635305583859199</c:v>
                </c:pt>
                <c:pt idx="2242">
                  <c:v>0.24615053572897599</c:v>
                </c:pt>
                <c:pt idx="2243">
                  <c:v>0.24625179578378401</c:v>
                </c:pt>
                <c:pt idx="2244">
                  <c:v>0.24625179578378401</c:v>
                </c:pt>
                <c:pt idx="2245">
                  <c:v>0.245948015619363</c:v>
                </c:pt>
                <c:pt idx="2246">
                  <c:v>0.24554930415355999</c:v>
                </c:pt>
                <c:pt idx="2247">
                  <c:v>0.24575182426317299</c:v>
                </c:pt>
                <c:pt idx="2248">
                  <c:v>0.245853084317981</c:v>
                </c:pt>
                <c:pt idx="2249">
                  <c:v>0.245948015619363</c:v>
                </c:pt>
                <c:pt idx="2250">
                  <c:v>0.246454315893397</c:v>
                </c:pt>
                <c:pt idx="2251">
                  <c:v>0.24625179578378401</c:v>
                </c:pt>
                <c:pt idx="2252">
                  <c:v>0.24635305583859199</c:v>
                </c:pt>
                <c:pt idx="2253">
                  <c:v>0.245948015619363</c:v>
                </c:pt>
                <c:pt idx="2254">
                  <c:v>0.245853084317981</c:v>
                </c:pt>
                <c:pt idx="2255">
                  <c:v>0.245948015619363</c:v>
                </c:pt>
                <c:pt idx="2256">
                  <c:v>0.24554930415355999</c:v>
                </c:pt>
                <c:pt idx="2257">
                  <c:v>0.245346784043947</c:v>
                </c:pt>
                <c:pt idx="2258">
                  <c:v>0.24565056420836801</c:v>
                </c:pt>
                <c:pt idx="2259">
                  <c:v>0.24544804409875301</c:v>
                </c:pt>
                <c:pt idx="2260">
                  <c:v>0.245144263934332</c:v>
                </c:pt>
                <c:pt idx="2261">
                  <c:v>0.245144263934332</c:v>
                </c:pt>
                <c:pt idx="2262">
                  <c:v>0.244745552468531</c:v>
                </c:pt>
                <c:pt idx="2263">
                  <c:v>0.24423925219449499</c:v>
                </c:pt>
                <c:pt idx="2264">
                  <c:v>0.24434051224930201</c:v>
                </c:pt>
                <c:pt idx="2265">
                  <c:v>0.24464429241372301</c:v>
                </c:pt>
                <c:pt idx="2266">
                  <c:v>0.24504300387952599</c:v>
                </c:pt>
                <c:pt idx="2267">
                  <c:v>0.245251852742565</c:v>
                </c:pt>
                <c:pt idx="2268">
                  <c:v>0.24494807257814399</c:v>
                </c:pt>
                <c:pt idx="2269">
                  <c:v>0.244543032358915</c:v>
                </c:pt>
                <c:pt idx="2270">
                  <c:v>0.245251852742565</c:v>
                </c:pt>
                <c:pt idx="2271">
                  <c:v>0.24494807257814399</c:v>
                </c:pt>
                <c:pt idx="2272">
                  <c:v>0.24444810105753301</c:v>
                </c:pt>
                <c:pt idx="2273">
                  <c:v>0.244144320893112</c:v>
                </c:pt>
                <c:pt idx="2274">
                  <c:v>0.24434051224930201</c:v>
                </c:pt>
                <c:pt idx="2275">
                  <c:v>0.24494807257814399</c:v>
                </c:pt>
                <c:pt idx="2276">
                  <c:v>0.245144263934332</c:v>
                </c:pt>
                <c:pt idx="2277">
                  <c:v>0.245144263934332</c:v>
                </c:pt>
                <c:pt idx="2278">
                  <c:v>0.24504300387952599</c:v>
                </c:pt>
                <c:pt idx="2279">
                  <c:v>0.24544804409875301</c:v>
                </c:pt>
                <c:pt idx="2280">
                  <c:v>0.245144263934332</c:v>
                </c:pt>
                <c:pt idx="2281">
                  <c:v>0.243941800783499</c:v>
                </c:pt>
                <c:pt idx="2282">
                  <c:v>0.24373928067388601</c:v>
                </c:pt>
                <c:pt idx="2283">
                  <c:v>0.24373928067388601</c:v>
                </c:pt>
                <c:pt idx="2284">
                  <c:v>0.243435500509463</c:v>
                </c:pt>
                <c:pt idx="2285">
                  <c:v>0.24384054072869099</c:v>
                </c:pt>
                <c:pt idx="2286">
                  <c:v>0.24373928067388601</c:v>
                </c:pt>
                <c:pt idx="2287">
                  <c:v>0.243941800783499</c:v>
                </c:pt>
                <c:pt idx="2288">
                  <c:v>0.24434051224930201</c:v>
                </c:pt>
                <c:pt idx="2289">
                  <c:v>0.24434051224930201</c:v>
                </c:pt>
                <c:pt idx="2290">
                  <c:v>0.244144320893112</c:v>
                </c:pt>
                <c:pt idx="2291">
                  <c:v>0.24373928067388601</c:v>
                </c:pt>
                <c:pt idx="2292">
                  <c:v>0.24384054072869099</c:v>
                </c:pt>
                <c:pt idx="2293">
                  <c:v>0.24384054072869099</c:v>
                </c:pt>
                <c:pt idx="2294">
                  <c:v>0.244144320893112</c:v>
                </c:pt>
                <c:pt idx="2295">
                  <c:v>0.24373928067388601</c:v>
                </c:pt>
                <c:pt idx="2296">
                  <c:v>0.243435500509463</c:v>
                </c:pt>
                <c:pt idx="2297">
                  <c:v>0.24353676056427101</c:v>
                </c:pt>
                <c:pt idx="2298">
                  <c:v>0.24363802061907799</c:v>
                </c:pt>
                <c:pt idx="2299">
                  <c:v>0.24313172034504199</c:v>
                </c:pt>
                <c:pt idx="2300">
                  <c:v>0.24353676056427101</c:v>
                </c:pt>
                <c:pt idx="2301">
                  <c:v>0.243941800783499</c:v>
                </c:pt>
                <c:pt idx="2302">
                  <c:v>0.24384054072869099</c:v>
                </c:pt>
                <c:pt idx="2303">
                  <c:v>0.24384054072869099</c:v>
                </c:pt>
                <c:pt idx="2304">
                  <c:v>0.24373928067388601</c:v>
                </c:pt>
                <c:pt idx="2305">
                  <c:v>0.24303678904366199</c:v>
                </c:pt>
                <c:pt idx="2306">
                  <c:v>0.24313172034504199</c:v>
                </c:pt>
                <c:pt idx="2307">
                  <c:v>0.24313172034504199</c:v>
                </c:pt>
                <c:pt idx="2308">
                  <c:v>0.243435500509463</c:v>
                </c:pt>
                <c:pt idx="2309">
                  <c:v>0.243340569208083</c:v>
                </c:pt>
                <c:pt idx="2310">
                  <c:v>0.24313172034504199</c:v>
                </c:pt>
                <c:pt idx="2311">
                  <c:v>0.242834268934047</c:v>
                </c:pt>
                <c:pt idx="2312">
                  <c:v>0.24293552898885401</c:v>
                </c:pt>
                <c:pt idx="2313">
                  <c:v>0.242631748824434</c:v>
                </c:pt>
                <c:pt idx="2314">
                  <c:v>0.242631748824434</c:v>
                </c:pt>
                <c:pt idx="2315">
                  <c:v>0.24253681752305101</c:v>
                </c:pt>
                <c:pt idx="2316">
                  <c:v>0.24253681752305101</c:v>
                </c:pt>
                <c:pt idx="2317">
                  <c:v>0.24273300887924101</c:v>
                </c:pt>
                <c:pt idx="2318">
                  <c:v>0.242834268934047</c:v>
                </c:pt>
                <c:pt idx="2319">
                  <c:v>0.24273300887924101</c:v>
                </c:pt>
                <c:pt idx="2320">
                  <c:v>0.242631748824434</c:v>
                </c:pt>
                <c:pt idx="2321">
                  <c:v>0.24303678904366199</c:v>
                </c:pt>
                <c:pt idx="2322">
                  <c:v>0.243340569208083</c:v>
                </c:pt>
                <c:pt idx="2323">
                  <c:v>0.24323298039985</c:v>
                </c:pt>
                <c:pt idx="2324">
                  <c:v>0.24303678904366199</c:v>
                </c:pt>
                <c:pt idx="2325">
                  <c:v>0.24293552898885401</c:v>
                </c:pt>
                <c:pt idx="2326">
                  <c:v>0.242631748824434</c:v>
                </c:pt>
                <c:pt idx="2327">
                  <c:v>0.24223303735863</c:v>
                </c:pt>
                <c:pt idx="2328">
                  <c:v>0.24173306583802201</c:v>
                </c:pt>
                <c:pt idx="2329">
                  <c:v>0.24173306583802201</c:v>
                </c:pt>
                <c:pt idx="2330">
                  <c:v>0.24202418849559201</c:v>
                </c:pt>
                <c:pt idx="2331">
                  <c:v>0.24173306583802201</c:v>
                </c:pt>
                <c:pt idx="2332">
                  <c:v>0.24182799713940201</c:v>
                </c:pt>
                <c:pt idx="2333">
                  <c:v>0.24192925719420999</c:v>
                </c:pt>
                <c:pt idx="2334">
                  <c:v>0.24213177730382299</c:v>
                </c:pt>
                <c:pt idx="2335">
                  <c:v>0.24223303735863</c:v>
                </c:pt>
                <c:pt idx="2336">
                  <c:v>0.24223303735863</c:v>
                </c:pt>
                <c:pt idx="2337">
                  <c:v>0.24213177730382299</c:v>
                </c:pt>
                <c:pt idx="2338">
                  <c:v>0.24213177730382299</c:v>
                </c:pt>
                <c:pt idx="2339">
                  <c:v>0.24202418849559201</c:v>
                </c:pt>
                <c:pt idx="2340">
                  <c:v>0.24192925719420999</c:v>
                </c:pt>
                <c:pt idx="2341">
                  <c:v>0.24173306583802201</c:v>
                </c:pt>
                <c:pt idx="2342">
                  <c:v>0.24182799713940201</c:v>
                </c:pt>
                <c:pt idx="2343">
                  <c:v>0.24182799713940201</c:v>
                </c:pt>
                <c:pt idx="2344">
                  <c:v>0.24162547702978901</c:v>
                </c:pt>
                <c:pt idx="2345">
                  <c:v>0.24162547702978901</c:v>
                </c:pt>
                <c:pt idx="2346">
                  <c:v>0.241524216974981</c:v>
                </c:pt>
                <c:pt idx="2347">
                  <c:v>0.241429285673601</c:v>
                </c:pt>
                <c:pt idx="2348">
                  <c:v>0.24122043681055999</c:v>
                </c:pt>
                <c:pt idx="2349">
                  <c:v>0.24112550550917999</c:v>
                </c:pt>
                <c:pt idx="2350">
                  <c:v>0.24132802561879299</c:v>
                </c:pt>
                <c:pt idx="2351">
                  <c:v>0.24132802561879299</c:v>
                </c:pt>
                <c:pt idx="2352">
                  <c:v>0.24122043681055999</c:v>
                </c:pt>
                <c:pt idx="2353">
                  <c:v>0.24112550550917999</c:v>
                </c:pt>
                <c:pt idx="2354">
                  <c:v>0.24112550550917999</c:v>
                </c:pt>
                <c:pt idx="2355">
                  <c:v>0.24162547702978901</c:v>
                </c:pt>
                <c:pt idx="2356">
                  <c:v>0.24202418849559201</c:v>
                </c:pt>
                <c:pt idx="2357">
                  <c:v>0.24162547702978901</c:v>
                </c:pt>
                <c:pt idx="2358">
                  <c:v>0.24122043681055999</c:v>
                </c:pt>
                <c:pt idx="2359">
                  <c:v>0.23982178230354001</c:v>
                </c:pt>
                <c:pt idx="2360">
                  <c:v>0.24022049376934099</c:v>
                </c:pt>
                <c:pt idx="2361">
                  <c:v>0.24132802561879299</c:v>
                </c:pt>
                <c:pt idx="2362">
                  <c:v>0.24202418849559201</c:v>
                </c:pt>
                <c:pt idx="2363">
                  <c:v>0.24182799713940201</c:v>
                </c:pt>
                <c:pt idx="2364">
                  <c:v>0.241524216974981</c:v>
                </c:pt>
                <c:pt idx="2365">
                  <c:v>0.240524273933762</c:v>
                </c:pt>
                <c:pt idx="2366">
                  <c:v>0.24001797365972799</c:v>
                </c:pt>
                <c:pt idx="2367">
                  <c:v>0.24022049376934099</c:v>
                </c:pt>
                <c:pt idx="2368">
                  <c:v>0.24062553398856901</c:v>
                </c:pt>
                <c:pt idx="2369">
                  <c:v>0.24092931415298999</c:v>
                </c:pt>
                <c:pt idx="2370">
                  <c:v>0.240524273933762</c:v>
                </c:pt>
                <c:pt idx="2371">
                  <c:v>0.24173306583802201</c:v>
                </c:pt>
                <c:pt idx="2372">
                  <c:v>0.24232796866001299</c:v>
                </c:pt>
                <c:pt idx="2373">
                  <c:v>0.24122043681055999</c:v>
                </c:pt>
                <c:pt idx="2374">
                  <c:v>0.241429285673601</c:v>
                </c:pt>
                <c:pt idx="2375">
                  <c:v>0.241524216974981</c:v>
                </c:pt>
                <c:pt idx="2376">
                  <c:v>0.24112550550917999</c:v>
                </c:pt>
                <c:pt idx="2377">
                  <c:v>0.24082172534475699</c:v>
                </c:pt>
                <c:pt idx="2378">
                  <c:v>0.240321753824149</c:v>
                </c:pt>
                <c:pt idx="2379">
                  <c:v>0.23991671360492001</c:v>
                </c:pt>
                <c:pt idx="2380">
                  <c:v>0.24001797365972799</c:v>
                </c:pt>
                <c:pt idx="2381">
                  <c:v>0.23991671360492001</c:v>
                </c:pt>
                <c:pt idx="2382">
                  <c:v>0.24001797365972799</c:v>
                </c:pt>
                <c:pt idx="2383">
                  <c:v>0.24012556246796099</c:v>
                </c:pt>
                <c:pt idx="2384">
                  <c:v>0.24012556246796099</c:v>
                </c:pt>
                <c:pt idx="2385">
                  <c:v>0.24022049376934099</c:v>
                </c:pt>
                <c:pt idx="2386">
                  <c:v>0.24001797365972799</c:v>
                </c:pt>
                <c:pt idx="2387">
                  <c:v>0.239612933440499</c:v>
                </c:pt>
                <c:pt idx="2388">
                  <c:v>0.23941674208431199</c:v>
                </c:pt>
                <c:pt idx="2389">
                  <c:v>0.23982178230354001</c:v>
                </c:pt>
                <c:pt idx="2390">
                  <c:v>0.239518002139117</c:v>
                </c:pt>
                <c:pt idx="2391">
                  <c:v>0.23941674208431199</c:v>
                </c:pt>
                <c:pt idx="2392">
                  <c:v>0.23930915327607899</c:v>
                </c:pt>
                <c:pt idx="2393">
                  <c:v>0.239518002139117</c:v>
                </c:pt>
                <c:pt idx="2394">
                  <c:v>0.239612933440499</c:v>
                </c:pt>
                <c:pt idx="2395">
                  <c:v>0.23971419349530701</c:v>
                </c:pt>
                <c:pt idx="2396">
                  <c:v>0.23982178230354001</c:v>
                </c:pt>
                <c:pt idx="2397">
                  <c:v>0.23982178230354001</c:v>
                </c:pt>
                <c:pt idx="2398">
                  <c:v>0.239612933440499</c:v>
                </c:pt>
                <c:pt idx="2399">
                  <c:v>0.23941674208431199</c:v>
                </c:pt>
                <c:pt idx="2400">
                  <c:v>0.239518002139117</c:v>
                </c:pt>
                <c:pt idx="2401">
                  <c:v>0.239518002139117</c:v>
                </c:pt>
                <c:pt idx="2402">
                  <c:v>0.239612933440499</c:v>
                </c:pt>
                <c:pt idx="2403">
                  <c:v>0.239518002139117</c:v>
                </c:pt>
                <c:pt idx="2404">
                  <c:v>0.239612933440499</c:v>
                </c:pt>
                <c:pt idx="2405">
                  <c:v>0.23901803061850799</c:v>
                </c:pt>
                <c:pt idx="2406">
                  <c:v>0.23891044181027499</c:v>
                </c:pt>
                <c:pt idx="2407">
                  <c:v>0.23941674208431199</c:v>
                </c:pt>
                <c:pt idx="2408">
                  <c:v>0.23982178230354001</c:v>
                </c:pt>
                <c:pt idx="2409">
                  <c:v>0.240321753824149</c:v>
                </c:pt>
                <c:pt idx="2410">
                  <c:v>0.24012556246796099</c:v>
                </c:pt>
                <c:pt idx="2411">
                  <c:v>0.23871425045408801</c:v>
                </c:pt>
                <c:pt idx="2412">
                  <c:v>0.23861299039927999</c:v>
                </c:pt>
                <c:pt idx="2413">
                  <c:v>0.23861299039927999</c:v>
                </c:pt>
                <c:pt idx="2414">
                  <c:v>0.23880918175547</c:v>
                </c:pt>
                <c:pt idx="2415">
                  <c:v>0.23871425045408801</c:v>
                </c:pt>
                <c:pt idx="2416">
                  <c:v>0.23871425045408801</c:v>
                </c:pt>
                <c:pt idx="2417">
                  <c:v>0.23880918175547</c:v>
                </c:pt>
                <c:pt idx="2418">
                  <c:v>0.23861299039927999</c:v>
                </c:pt>
                <c:pt idx="2419">
                  <c:v>0.23861299039927999</c:v>
                </c:pt>
                <c:pt idx="2420">
                  <c:v>0.238410470289667</c:v>
                </c:pt>
                <c:pt idx="2421">
                  <c:v>0.23861299039927999</c:v>
                </c:pt>
                <c:pt idx="2422">
                  <c:v>0.23871425045408801</c:v>
                </c:pt>
                <c:pt idx="2423">
                  <c:v>0.23850540159104699</c:v>
                </c:pt>
                <c:pt idx="2424">
                  <c:v>0.23861299039927999</c:v>
                </c:pt>
                <c:pt idx="2425">
                  <c:v>0.23880918175547</c:v>
                </c:pt>
                <c:pt idx="2426">
                  <c:v>0.23810669012524599</c:v>
                </c:pt>
                <c:pt idx="2427">
                  <c:v>0.237701649906018</c:v>
                </c:pt>
                <c:pt idx="2428">
                  <c:v>0.23821427893347899</c:v>
                </c:pt>
                <c:pt idx="2429">
                  <c:v>0.23810669012524599</c:v>
                </c:pt>
                <c:pt idx="2430">
                  <c:v>0.23791049876905601</c:v>
                </c:pt>
                <c:pt idx="2431">
                  <c:v>0.237701649906018</c:v>
                </c:pt>
                <c:pt idx="2432">
                  <c:v>0.23780923871425</c:v>
                </c:pt>
                <c:pt idx="2433">
                  <c:v>0.23780923871425</c:v>
                </c:pt>
                <c:pt idx="2434">
                  <c:v>0.23800543007043801</c:v>
                </c:pt>
                <c:pt idx="2435">
                  <c:v>0.23821427893347899</c:v>
                </c:pt>
                <c:pt idx="2436">
                  <c:v>0.23810669012524599</c:v>
                </c:pt>
                <c:pt idx="2437">
                  <c:v>0.23780923871425</c:v>
                </c:pt>
                <c:pt idx="2438">
                  <c:v>0.237410527248447</c:v>
                </c:pt>
                <c:pt idx="2439">
                  <c:v>0.237701649906018</c:v>
                </c:pt>
                <c:pt idx="2440">
                  <c:v>0.23750545854982999</c:v>
                </c:pt>
                <c:pt idx="2441">
                  <c:v>0.23750545854982999</c:v>
                </c:pt>
                <c:pt idx="2442">
                  <c:v>0.237606718604635</c:v>
                </c:pt>
                <c:pt idx="2443">
                  <c:v>0.237606718604635</c:v>
                </c:pt>
                <c:pt idx="2444">
                  <c:v>0.237701649906018</c:v>
                </c:pt>
                <c:pt idx="2445">
                  <c:v>0.23750545854982999</c:v>
                </c:pt>
                <c:pt idx="2446">
                  <c:v>0.237302938440214</c:v>
                </c:pt>
                <c:pt idx="2447">
                  <c:v>0.23720167838540701</c:v>
                </c:pt>
                <c:pt idx="2448">
                  <c:v>0.23710674708402599</c:v>
                </c:pt>
                <c:pt idx="2449">
                  <c:v>0.237005487029219</c:v>
                </c:pt>
                <c:pt idx="2450">
                  <c:v>0.236897898220986</c:v>
                </c:pt>
                <c:pt idx="2451">
                  <c:v>0.23670170686479799</c:v>
                </c:pt>
                <c:pt idx="2452">
                  <c:v>0.237005487029219</c:v>
                </c:pt>
                <c:pt idx="2453">
                  <c:v>0.23720167838540701</c:v>
                </c:pt>
                <c:pt idx="2454">
                  <c:v>0.237005487029219</c:v>
                </c:pt>
                <c:pt idx="2455">
                  <c:v>0.237005487029219</c:v>
                </c:pt>
                <c:pt idx="2456">
                  <c:v>0.236897898220986</c:v>
                </c:pt>
                <c:pt idx="2457">
                  <c:v>0.23680296691960601</c:v>
                </c:pt>
                <c:pt idx="2458">
                  <c:v>0.23670170686479799</c:v>
                </c:pt>
                <c:pt idx="2459">
                  <c:v>0.23680296691960601</c:v>
                </c:pt>
                <c:pt idx="2460">
                  <c:v>0.236499186755185</c:v>
                </c:pt>
                <c:pt idx="2461">
                  <c:v>0.236606775563416</c:v>
                </c:pt>
                <c:pt idx="2462">
                  <c:v>0.23630299539899499</c:v>
                </c:pt>
                <c:pt idx="2463">
                  <c:v>0.23670170686479799</c:v>
                </c:pt>
                <c:pt idx="2464">
                  <c:v>0.23710674708402599</c:v>
                </c:pt>
                <c:pt idx="2465">
                  <c:v>0.236897898220986</c:v>
                </c:pt>
                <c:pt idx="2466">
                  <c:v>0.23680296691960601</c:v>
                </c:pt>
                <c:pt idx="2467">
                  <c:v>0.23630299539899499</c:v>
                </c:pt>
                <c:pt idx="2468">
                  <c:v>0.235897955179769</c:v>
                </c:pt>
                <c:pt idx="2469">
                  <c:v>0.23609414653595701</c:v>
                </c:pt>
                <c:pt idx="2470">
                  <c:v>0.23609414653595701</c:v>
                </c:pt>
                <c:pt idx="2471">
                  <c:v>0.23639792670037699</c:v>
                </c:pt>
                <c:pt idx="2472">
                  <c:v>0.23670170686479799</c:v>
                </c:pt>
                <c:pt idx="2473">
                  <c:v>0.23670170686479799</c:v>
                </c:pt>
                <c:pt idx="2474">
                  <c:v>0.236499186755185</c:v>
                </c:pt>
                <c:pt idx="2475">
                  <c:v>0.23619540659076399</c:v>
                </c:pt>
                <c:pt idx="2476">
                  <c:v>0.235790366371536</c:v>
                </c:pt>
                <c:pt idx="2477">
                  <c:v>0.235695435070153</c:v>
                </c:pt>
                <c:pt idx="2478">
                  <c:v>0.235897955179769</c:v>
                </c:pt>
                <c:pt idx="2479">
                  <c:v>0.235790366371536</c:v>
                </c:pt>
                <c:pt idx="2480">
                  <c:v>0.235897955179769</c:v>
                </c:pt>
                <c:pt idx="2481">
                  <c:v>0.23609414653595701</c:v>
                </c:pt>
                <c:pt idx="2482">
                  <c:v>0.23609414653595701</c:v>
                </c:pt>
                <c:pt idx="2483">
                  <c:v>0.237005487029219</c:v>
                </c:pt>
                <c:pt idx="2484">
                  <c:v>0.23670170686479799</c:v>
                </c:pt>
                <c:pt idx="2485">
                  <c:v>0.23609414653595701</c:v>
                </c:pt>
                <c:pt idx="2486">
                  <c:v>0.23559417501534599</c:v>
                </c:pt>
                <c:pt idx="2487">
                  <c:v>0.23529039485092501</c:v>
                </c:pt>
                <c:pt idx="2488">
                  <c:v>0.23549924371396599</c:v>
                </c:pt>
                <c:pt idx="2489">
                  <c:v>0.235094203494737</c:v>
                </c:pt>
                <c:pt idx="2490">
                  <c:v>0.23479042333031599</c:v>
                </c:pt>
                <c:pt idx="2491">
                  <c:v>0.23479042333031599</c:v>
                </c:pt>
                <c:pt idx="2492">
                  <c:v>0.23549924371396599</c:v>
                </c:pt>
                <c:pt idx="2493">
                  <c:v>0.235094203494737</c:v>
                </c:pt>
                <c:pt idx="2494">
                  <c:v>0.23529039485092501</c:v>
                </c:pt>
                <c:pt idx="2495">
                  <c:v>0.23559417501534599</c:v>
                </c:pt>
                <c:pt idx="2496">
                  <c:v>0.235695435070153</c:v>
                </c:pt>
                <c:pt idx="2497">
                  <c:v>0.23529039485092501</c:v>
                </c:pt>
                <c:pt idx="2498">
                  <c:v>0.23468916327550901</c:v>
                </c:pt>
                <c:pt idx="2499">
                  <c:v>0.23429045180970501</c:v>
                </c:pt>
                <c:pt idx="2500">
                  <c:v>0.23439171186451299</c:v>
                </c:pt>
                <c:pt idx="2501">
                  <c:v>0.23429045180970501</c:v>
                </c:pt>
                <c:pt idx="2502">
                  <c:v>0.234986614686504</c:v>
                </c:pt>
                <c:pt idx="2503">
                  <c:v>0.23468916327550901</c:v>
                </c:pt>
                <c:pt idx="2504">
                  <c:v>0.235094203494737</c:v>
                </c:pt>
                <c:pt idx="2505">
                  <c:v>0.23680296691960601</c:v>
                </c:pt>
                <c:pt idx="2506">
                  <c:v>0.23549924371396599</c:v>
                </c:pt>
                <c:pt idx="2507">
                  <c:v>0.234587903220701</c:v>
                </c:pt>
                <c:pt idx="2508">
                  <c:v>0.23479042333031599</c:v>
                </c:pt>
                <c:pt idx="2509">
                  <c:v>0.23468916327550901</c:v>
                </c:pt>
                <c:pt idx="2510">
                  <c:v>0.23429045180970501</c:v>
                </c:pt>
                <c:pt idx="2511">
                  <c:v>0.233784151535672</c:v>
                </c:pt>
                <c:pt idx="2512">
                  <c:v>0.23368289148086399</c:v>
                </c:pt>
                <c:pt idx="2513">
                  <c:v>0.23348670012467601</c:v>
                </c:pt>
                <c:pt idx="2514">
                  <c:v>0.233784151535672</c:v>
                </c:pt>
                <c:pt idx="2515">
                  <c:v>0.23448664316589601</c:v>
                </c:pt>
                <c:pt idx="2516">
                  <c:v>0.23489168338512401</c:v>
                </c:pt>
                <c:pt idx="2517">
                  <c:v>0.235094203494737</c:v>
                </c:pt>
                <c:pt idx="2518">
                  <c:v>0.23439171186451299</c:v>
                </c:pt>
                <c:pt idx="2519">
                  <c:v>0.23368289148086399</c:v>
                </c:pt>
                <c:pt idx="2520">
                  <c:v>0.23348670012467601</c:v>
                </c:pt>
                <c:pt idx="2521">
                  <c:v>0.23348670012467601</c:v>
                </c:pt>
                <c:pt idx="2522">
                  <c:v>0.23439171186451299</c:v>
                </c:pt>
                <c:pt idx="2523">
                  <c:v>0.23439171186451299</c:v>
                </c:pt>
                <c:pt idx="2524">
                  <c:v>0.233986671645285</c:v>
                </c:pt>
                <c:pt idx="2525">
                  <c:v>0.23358796017948399</c:v>
                </c:pt>
                <c:pt idx="2526">
                  <c:v>0.23337911131644301</c:v>
                </c:pt>
                <c:pt idx="2527">
                  <c:v>0.23308165990544699</c:v>
                </c:pt>
                <c:pt idx="2528">
                  <c:v>0.233182919960255</c:v>
                </c:pt>
                <c:pt idx="2529">
                  <c:v>0.23298039985064001</c:v>
                </c:pt>
                <c:pt idx="2530">
                  <c:v>0.23308165990544699</c:v>
                </c:pt>
                <c:pt idx="2531">
                  <c:v>0.233986671645285</c:v>
                </c:pt>
                <c:pt idx="2532">
                  <c:v>0.23368289148086399</c:v>
                </c:pt>
                <c:pt idx="2533">
                  <c:v>0.23328418001506299</c:v>
                </c:pt>
                <c:pt idx="2534">
                  <c:v>0.23328418001506299</c:v>
                </c:pt>
                <c:pt idx="2535">
                  <c:v>0.23308165990544699</c:v>
                </c:pt>
                <c:pt idx="2536">
                  <c:v>0.23217664816561001</c:v>
                </c:pt>
                <c:pt idx="2537">
                  <c:v>0.23197412805599499</c:v>
                </c:pt>
                <c:pt idx="2538">
                  <c:v>0.23328418001506299</c:v>
                </c:pt>
                <c:pt idx="2539">
                  <c:v>0.233784151535672</c:v>
                </c:pt>
                <c:pt idx="2540">
                  <c:v>0.23328418001506299</c:v>
                </c:pt>
                <c:pt idx="2541">
                  <c:v>0.23337911131644301</c:v>
                </c:pt>
                <c:pt idx="2542">
                  <c:v>0.23287913979583399</c:v>
                </c:pt>
                <c:pt idx="2543">
                  <c:v>0.23257535963141401</c:v>
                </c:pt>
                <c:pt idx="2544">
                  <c:v>0.23257535963141401</c:v>
                </c:pt>
                <c:pt idx="2545">
                  <c:v>0.23217664816561001</c:v>
                </c:pt>
                <c:pt idx="2546">
                  <c:v>0.232075388110803</c:v>
                </c:pt>
                <c:pt idx="2547">
                  <c:v>0.23197412805599499</c:v>
                </c:pt>
                <c:pt idx="2548">
                  <c:v>0.232676619686219</c:v>
                </c:pt>
                <c:pt idx="2549">
                  <c:v>0.23277787974102701</c:v>
                </c:pt>
                <c:pt idx="2550">
                  <c:v>0.232676619686219</c:v>
                </c:pt>
                <c:pt idx="2551">
                  <c:v>0.23227157946699101</c:v>
                </c:pt>
                <c:pt idx="2552">
                  <c:v>0.23146782778196101</c:v>
                </c:pt>
                <c:pt idx="2553">
                  <c:v>0.23227157946699101</c:v>
                </c:pt>
                <c:pt idx="2554">
                  <c:v>0.23328418001506299</c:v>
                </c:pt>
                <c:pt idx="2555">
                  <c:v>0.23287913979583399</c:v>
                </c:pt>
                <c:pt idx="2556">
                  <c:v>0.23257535963141401</c:v>
                </c:pt>
                <c:pt idx="2557">
                  <c:v>0.23187286800119</c:v>
                </c:pt>
                <c:pt idx="2558">
                  <c:v>0.23117037637096599</c:v>
                </c:pt>
                <c:pt idx="2559">
                  <c:v>0.23117037637096599</c:v>
                </c:pt>
                <c:pt idx="2560">
                  <c:v>0.23137289648057899</c:v>
                </c:pt>
                <c:pt idx="2561">
                  <c:v>0.23066407609692999</c:v>
                </c:pt>
                <c:pt idx="2562">
                  <c:v>0.232075388110803</c:v>
                </c:pt>
                <c:pt idx="2563">
                  <c:v>0.23328418001506299</c:v>
                </c:pt>
                <c:pt idx="2564">
                  <c:v>0.23227157946699101</c:v>
                </c:pt>
                <c:pt idx="2565">
                  <c:v>0.23117037637096599</c:v>
                </c:pt>
                <c:pt idx="2566">
                  <c:v>0.23046788474074201</c:v>
                </c:pt>
                <c:pt idx="2567">
                  <c:v>0.23117037637096599</c:v>
                </c:pt>
                <c:pt idx="2568">
                  <c:v>0.23187286800119</c:v>
                </c:pt>
                <c:pt idx="2569">
                  <c:v>0.23197412805599499</c:v>
                </c:pt>
                <c:pt idx="2570">
                  <c:v>0.23197412805599499</c:v>
                </c:pt>
                <c:pt idx="2571">
                  <c:v>0.23227157946699101</c:v>
                </c:pt>
                <c:pt idx="2572">
                  <c:v>0.23197412805599499</c:v>
                </c:pt>
                <c:pt idx="2573">
                  <c:v>0.23187286800119</c:v>
                </c:pt>
                <c:pt idx="2574">
                  <c:v>0.23187286800119</c:v>
                </c:pt>
                <c:pt idx="2575">
                  <c:v>0.231676676645</c:v>
                </c:pt>
                <c:pt idx="2576">
                  <c:v>0.23157541659019401</c:v>
                </c:pt>
                <c:pt idx="2577">
                  <c:v>0.23066407609692999</c:v>
                </c:pt>
                <c:pt idx="2578">
                  <c:v>0.230164104576321</c:v>
                </c:pt>
                <c:pt idx="2579">
                  <c:v>0.22996791322013299</c:v>
                </c:pt>
                <c:pt idx="2580">
                  <c:v>0.22915783278167601</c:v>
                </c:pt>
                <c:pt idx="2581">
                  <c:v>0.229360352891289</c:v>
                </c:pt>
                <c:pt idx="2582">
                  <c:v>0.23077166490516199</c:v>
                </c:pt>
                <c:pt idx="2583">
                  <c:v>0.23137289648057899</c:v>
                </c:pt>
                <c:pt idx="2584">
                  <c:v>0.23096785626135299</c:v>
                </c:pt>
                <c:pt idx="2585">
                  <c:v>0.23077166490516199</c:v>
                </c:pt>
                <c:pt idx="2586">
                  <c:v>0.23106911631615801</c:v>
                </c:pt>
                <c:pt idx="2587">
                  <c:v>0.23187286800119</c:v>
                </c:pt>
                <c:pt idx="2588">
                  <c:v>0.23157541659019401</c:v>
                </c:pt>
                <c:pt idx="2589">
                  <c:v>0.23146782778196101</c:v>
                </c:pt>
                <c:pt idx="2590">
                  <c:v>0.23106911631615801</c:v>
                </c:pt>
                <c:pt idx="2591">
                  <c:v>0.23077166490516199</c:v>
                </c:pt>
                <c:pt idx="2592">
                  <c:v>0.23077166490516199</c:v>
                </c:pt>
                <c:pt idx="2593">
                  <c:v>0.231271636425773</c:v>
                </c:pt>
                <c:pt idx="2594">
                  <c:v>0.23227157946699101</c:v>
                </c:pt>
                <c:pt idx="2595">
                  <c:v>0.23227157946699101</c:v>
                </c:pt>
                <c:pt idx="2596">
                  <c:v>0.23106911631615801</c:v>
                </c:pt>
                <c:pt idx="2597">
                  <c:v>0.22986032441189999</c:v>
                </c:pt>
                <c:pt idx="2598">
                  <c:v>0.22915783278167601</c:v>
                </c:pt>
                <c:pt idx="2599">
                  <c:v>0.22835408109664701</c:v>
                </c:pt>
                <c:pt idx="2600">
                  <c:v>0.22835408109664701</c:v>
                </c:pt>
                <c:pt idx="2601">
                  <c:v>0.229056572726869</c:v>
                </c:pt>
                <c:pt idx="2602">
                  <c:v>0.229360352891289</c:v>
                </c:pt>
                <c:pt idx="2603">
                  <c:v>0.229562873000905</c:v>
                </c:pt>
                <c:pt idx="2604">
                  <c:v>0.22966413305571201</c:v>
                </c:pt>
                <c:pt idx="2605">
                  <c:v>0.229360352891289</c:v>
                </c:pt>
                <c:pt idx="2606">
                  <c:v>0.229360352891289</c:v>
                </c:pt>
                <c:pt idx="2607">
                  <c:v>0.229360352891289</c:v>
                </c:pt>
                <c:pt idx="2608">
                  <c:v>0.22986032441189999</c:v>
                </c:pt>
                <c:pt idx="2609">
                  <c:v>0.22946161294609699</c:v>
                </c:pt>
                <c:pt idx="2610">
                  <c:v>0.229765393110518</c:v>
                </c:pt>
                <c:pt idx="2611">
                  <c:v>0.22986032441189999</c:v>
                </c:pt>
                <c:pt idx="2612">
                  <c:v>0.22895531267206301</c:v>
                </c:pt>
                <c:pt idx="2613">
                  <c:v>0.22886038137068099</c:v>
                </c:pt>
                <c:pt idx="2614">
                  <c:v>0.22865786126106799</c:v>
                </c:pt>
                <c:pt idx="2615">
                  <c:v>0.22875279256244799</c:v>
                </c:pt>
                <c:pt idx="2616">
                  <c:v>0.22835408109664701</c:v>
                </c:pt>
                <c:pt idx="2617">
                  <c:v>0.22915783278167601</c:v>
                </c:pt>
                <c:pt idx="2618">
                  <c:v>0.22886038137068099</c:v>
                </c:pt>
                <c:pt idx="2619">
                  <c:v>0.229056572726869</c:v>
                </c:pt>
                <c:pt idx="2620">
                  <c:v>0.22855660120626001</c:v>
                </c:pt>
                <c:pt idx="2621">
                  <c:v>0.227854109576036</c:v>
                </c:pt>
                <c:pt idx="2622">
                  <c:v>0.228252821041839</c:v>
                </c:pt>
                <c:pt idx="2623">
                  <c:v>0.22855660120626001</c:v>
                </c:pt>
                <c:pt idx="2624">
                  <c:v>0.22886038137068099</c:v>
                </c:pt>
                <c:pt idx="2625">
                  <c:v>0.229056572726869</c:v>
                </c:pt>
                <c:pt idx="2626">
                  <c:v>0.22835408109664701</c:v>
                </c:pt>
                <c:pt idx="2627">
                  <c:v>0.22775284952122801</c:v>
                </c:pt>
                <c:pt idx="2628">
                  <c:v>0.22775284952122801</c:v>
                </c:pt>
                <c:pt idx="2629">
                  <c:v>0.22815156098703099</c:v>
                </c:pt>
                <c:pt idx="2630">
                  <c:v>0.22865786126106799</c:v>
                </c:pt>
                <c:pt idx="2631">
                  <c:v>0.22775284952122801</c:v>
                </c:pt>
                <c:pt idx="2632">
                  <c:v>0.227854109576036</c:v>
                </c:pt>
                <c:pt idx="2633">
                  <c:v>0.22805662968565099</c:v>
                </c:pt>
                <c:pt idx="2634">
                  <c:v>0.228252821041839</c:v>
                </c:pt>
                <c:pt idx="2635">
                  <c:v>0.228252821041839</c:v>
                </c:pt>
                <c:pt idx="2636">
                  <c:v>0.22805662968565099</c:v>
                </c:pt>
                <c:pt idx="2637">
                  <c:v>0.22835408109664701</c:v>
                </c:pt>
                <c:pt idx="2638">
                  <c:v>0.227854109576036</c:v>
                </c:pt>
                <c:pt idx="2639">
                  <c:v>0.22815156098703099</c:v>
                </c:pt>
                <c:pt idx="2640">
                  <c:v>0.22805662968565099</c:v>
                </c:pt>
                <c:pt idx="2641">
                  <c:v>0.227854109576036</c:v>
                </c:pt>
                <c:pt idx="2642">
                  <c:v>0.22755032941161499</c:v>
                </c:pt>
                <c:pt idx="2643">
                  <c:v>0.22704402913757901</c:v>
                </c:pt>
                <c:pt idx="2644">
                  <c:v>0.226847837781391</c:v>
                </c:pt>
                <c:pt idx="2645">
                  <c:v>0.22664531767177801</c:v>
                </c:pt>
                <c:pt idx="2646">
                  <c:v>0.226341537507357</c:v>
                </c:pt>
                <c:pt idx="2647">
                  <c:v>0.22624027745254999</c:v>
                </c:pt>
                <c:pt idx="2648">
                  <c:v>0.22694909783619899</c:v>
                </c:pt>
                <c:pt idx="2649">
                  <c:v>0.226847837781391</c:v>
                </c:pt>
                <c:pt idx="2650">
                  <c:v>0.22734780930200199</c:v>
                </c:pt>
                <c:pt idx="2651">
                  <c:v>0.227854109576036</c:v>
                </c:pt>
                <c:pt idx="2652">
                  <c:v>0.22835408109664701</c:v>
                </c:pt>
                <c:pt idx="2653">
                  <c:v>0.22734780930200199</c:v>
                </c:pt>
                <c:pt idx="2654">
                  <c:v>0.226341537507357</c:v>
                </c:pt>
                <c:pt idx="2655">
                  <c:v>0.226449126315588</c:v>
                </c:pt>
                <c:pt idx="2656">
                  <c:v>0.226341537507357</c:v>
                </c:pt>
                <c:pt idx="2657">
                  <c:v>0.22694909783619899</c:v>
                </c:pt>
                <c:pt idx="2658">
                  <c:v>0.226544057616971</c:v>
                </c:pt>
                <c:pt idx="2659">
                  <c:v>0.226341537507357</c:v>
                </c:pt>
                <c:pt idx="2660">
                  <c:v>0.22674657772658399</c:v>
                </c:pt>
                <c:pt idx="2661">
                  <c:v>0.22664531767177801</c:v>
                </c:pt>
                <c:pt idx="2662">
                  <c:v>0.22694909783619899</c:v>
                </c:pt>
                <c:pt idx="2663">
                  <c:v>0.22674657772658399</c:v>
                </c:pt>
                <c:pt idx="2664">
                  <c:v>0.22604408609636201</c:v>
                </c:pt>
                <c:pt idx="2665">
                  <c:v>0.22543652576751799</c:v>
                </c:pt>
                <c:pt idx="2666">
                  <c:v>0.225740305931941</c:v>
                </c:pt>
                <c:pt idx="2667">
                  <c:v>0.22604408609636201</c:v>
                </c:pt>
                <c:pt idx="2668">
                  <c:v>0.22624027745254999</c:v>
                </c:pt>
                <c:pt idx="2669">
                  <c:v>0.22614534615116699</c:v>
                </c:pt>
                <c:pt idx="2670">
                  <c:v>0.22604408609636201</c:v>
                </c:pt>
                <c:pt idx="2671">
                  <c:v>0.22584156598674601</c:v>
                </c:pt>
                <c:pt idx="2672">
                  <c:v>0.22563904587713299</c:v>
                </c:pt>
                <c:pt idx="2673">
                  <c:v>0.22584156598674601</c:v>
                </c:pt>
                <c:pt idx="2674">
                  <c:v>0.22604408609636201</c:v>
                </c:pt>
                <c:pt idx="2675">
                  <c:v>0.225341594466138</c:v>
                </c:pt>
                <c:pt idx="2676">
                  <c:v>0.225234005657905</c:v>
                </c:pt>
                <c:pt idx="2677">
                  <c:v>0.225740305931941</c:v>
                </c:pt>
                <c:pt idx="2678">
                  <c:v>0.22513274560309701</c:v>
                </c:pt>
                <c:pt idx="2679">
                  <c:v>0.224430253972873</c:v>
                </c:pt>
                <c:pt idx="2680">
                  <c:v>0.22473403413729601</c:v>
                </c:pt>
                <c:pt idx="2681">
                  <c:v>0.22473403413729601</c:v>
                </c:pt>
                <c:pt idx="2682">
                  <c:v>0.224936554246909</c:v>
                </c:pt>
                <c:pt idx="2683">
                  <c:v>0.22503781430171699</c:v>
                </c:pt>
                <c:pt idx="2684">
                  <c:v>0.22503781430171699</c:v>
                </c:pt>
                <c:pt idx="2685">
                  <c:v>0.224632774082489</c:v>
                </c:pt>
                <c:pt idx="2686">
                  <c:v>0.224537842781106</c:v>
                </c:pt>
                <c:pt idx="2687">
                  <c:v>0.22423406261668499</c:v>
                </c:pt>
                <c:pt idx="2688">
                  <c:v>0.224632774082489</c:v>
                </c:pt>
                <c:pt idx="2689">
                  <c:v>0.22483529419210199</c:v>
                </c:pt>
                <c:pt idx="2690">
                  <c:v>0.224537842781106</c:v>
                </c:pt>
                <c:pt idx="2691">
                  <c:v>0.224632774082489</c:v>
                </c:pt>
                <c:pt idx="2692">
                  <c:v>0.224430253972873</c:v>
                </c:pt>
                <c:pt idx="2693">
                  <c:v>0.22393028245226501</c:v>
                </c:pt>
                <c:pt idx="2694">
                  <c:v>0.22393028245226501</c:v>
                </c:pt>
                <c:pt idx="2695">
                  <c:v>0.22402521375364701</c:v>
                </c:pt>
                <c:pt idx="2696">
                  <c:v>0.22413280256187801</c:v>
                </c:pt>
                <c:pt idx="2697">
                  <c:v>0.22402521375364701</c:v>
                </c:pt>
                <c:pt idx="2698">
                  <c:v>0.22393028245226501</c:v>
                </c:pt>
                <c:pt idx="2699">
                  <c:v>0.224430253972873</c:v>
                </c:pt>
                <c:pt idx="2700">
                  <c:v>0.22503781430171699</c:v>
                </c:pt>
                <c:pt idx="2701">
                  <c:v>0.22513274560309701</c:v>
                </c:pt>
                <c:pt idx="2702">
                  <c:v>0.22423406261668499</c:v>
                </c:pt>
                <c:pt idx="2703">
                  <c:v>0.223829022397457</c:v>
                </c:pt>
                <c:pt idx="2704">
                  <c:v>0.22352524223303599</c:v>
                </c:pt>
                <c:pt idx="2705">
                  <c:v>0.223829022397457</c:v>
                </c:pt>
                <c:pt idx="2706">
                  <c:v>0.223734091096077</c:v>
                </c:pt>
                <c:pt idx="2707">
                  <c:v>0.223430310931656</c:v>
                </c:pt>
                <c:pt idx="2708">
                  <c:v>0.22312653076723299</c:v>
                </c:pt>
                <c:pt idx="2709">
                  <c:v>0.223626502287844</c:v>
                </c:pt>
                <c:pt idx="2710">
                  <c:v>0.223734091096077</c:v>
                </c:pt>
                <c:pt idx="2711">
                  <c:v>0.22352524223303599</c:v>
                </c:pt>
                <c:pt idx="2712">
                  <c:v>0.22352524223303599</c:v>
                </c:pt>
                <c:pt idx="2713">
                  <c:v>0.222721490548007</c:v>
                </c:pt>
                <c:pt idx="2714">
                  <c:v>0.22241771038358599</c:v>
                </c:pt>
                <c:pt idx="2715">
                  <c:v>0.221917738862975</c:v>
                </c:pt>
                <c:pt idx="2716">
                  <c:v>0.221822807561595</c:v>
                </c:pt>
                <c:pt idx="2717">
                  <c:v>0.22201899891778301</c:v>
                </c:pt>
                <c:pt idx="2718">
                  <c:v>0.222626559246624</c:v>
                </c:pt>
                <c:pt idx="2719">
                  <c:v>0.22232277908220399</c:v>
                </c:pt>
                <c:pt idx="2720">
                  <c:v>0.22222151902739601</c:v>
                </c:pt>
                <c:pt idx="2721">
                  <c:v>0.22212658772601601</c:v>
                </c:pt>
                <c:pt idx="2722">
                  <c:v>0.22161395869855399</c:v>
                </c:pt>
                <c:pt idx="2723">
                  <c:v>0.221917738862975</c:v>
                </c:pt>
                <c:pt idx="2724">
                  <c:v>0.22222151902739601</c:v>
                </c:pt>
                <c:pt idx="2725">
                  <c:v>0.22241771038358599</c:v>
                </c:pt>
                <c:pt idx="2726">
                  <c:v>0.22252529919181699</c:v>
                </c:pt>
                <c:pt idx="2727">
                  <c:v>0.221917738862975</c:v>
                </c:pt>
                <c:pt idx="2728">
                  <c:v>0.22121524723275099</c:v>
                </c:pt>
                <c:pt idx="2729">
                  <c:v>0.221519027397172</c:v>
                </c:pt>
                <c:pt idx="2730">
                  <c:v>0.22212658772601601</c:v>
                </c:pt>
                <c:pt idx="2731">
                  <c:v>0.221715218753362</c:v>
                </c:pt>
                <c:pt idx="2732">
                  <c:v>0.221917738862975</c:v>
                </c:pt>
                <c:pt idx="2733">
                  <c:v>0.22212658772601601</c:v>
                </c:pt>
                <c:pt idx="2734">
                  <c:v>0.22141776734236701</c:v>
                </c:pt>
                <c:pt idx="2735">
                  <c:v>0.22141776734236701</c:v>
                </c:pt>
                <c:pt idx="2736">
                  <c:v>0.221917738862975</c:v>
                </c:pt>
                <c:pt idx="2737">
                  <c:v>0.221715218753362</c:v>
                </c:pt>
                <c:pt idx="2738">
                  <c:v>0.221917738862975</c:v>
                </c:pt>
                <c:pt idx="2739">
                  <c:v>0.22121524723275099</c:v>
                </c:pt>
                <c:pt idx="2740">
                  <c:v>0.22091146706833001</c:v>
                </c:pt>
                <c:pt idx="2741">
                  <c:v>0.221113987177946</c:v>
                </c:pt>
                <c:pt idx="2742">
                  <c:v>0.221113987177946</c:v>
                </c:pt>
                <c:pt idx="2743">
                  <c:v>0.22091146706833001</c:v>
                </c:pt>
                <c:pt idx="2744">
                  <c:v>0.220715275712143</c:v>
                </c:pt>
                <c:pt idx="2745">
                  <c:v>0.220715275712143</c:v>
                </c:pt>
                <c:pt idx="2746">
                  <c:v>0.22031023549291401</c:v>
                </c:pt>
                <c:pt idx="2747">
                  <c:v>0.22010771538330101</c:v>
                </c:pt>
                <c:pt idx="2748">
                  <c:v>0.21960774386269</c:v>
                </c:pt>
                <c:pt idx="2749">
                  <c:v>0.21950648380788501</c:v>
                </c:pt>
                <c:pt idx="2750">
                  <c:v>0.219911524027111</c:v>
                </c:pt>
                <c:pt idx="2751">
                  <c:v>0.22010771538330101</c:v>
                </c:pt>
                <c:pt idx="2752">
                  <c:v>0.22061401565733499</c:v>
                </c:pt>
                <c:pt idx="2753">
                  <c:v>0.22041149554772199</c:v>
                </c:pt>
                <c:pt idx="2754">
                  <c:v>0.22031023549291401</c:v>
                </c:pt>
                <c:pt idx="2755">
                  <c:v>0.22041149554772199</c:v>
                </c:pt>
                <c:pt idx="2756">
                  <c:v>0.220006455328493</c:v>
                </c:pt>
                <c:pt idx="2757">
                  <c:v>0.21941155250650199</c:v>
                </c:pt>
                <c:pt idx="2758">
                  <c:v>0.219202703643462</c:v>
                </c:pt>
                <c:pt idx="2759">
                  <c:v>0.21930396369826899</c:v>
                </c:pt>
                <c:pt idx="2760">
                  <c:v>0.21941155250650199</c:v>
                </c:pt>
                <c:pt idx="2761">
                  <c:v>0.21960774386269</c:v>
                </c:pt>
                <c:pt idx="2762">
                  <c:v>0.219006512287274</c:v>
                </c:pt>
                <c:pt idx="2763">
                  <c:v>0.21930396369826899</c:v>
                </c:pt>
                <c:pt idx="2764">
                  <c:v>0.219202703643462</c:v>
                </c:pt>
                <c:pt idx="2765">
                  <c:v>0.219202703643462</c:v>
                </c:pt>
                <c:pt idx="2766">
                  <c:v>0.219006512287274</c:v>
                </c:pt>
                <c:pt idx="2767">
                  <c:v>0.21910777234208201</c:v>
                </c:pt>
                <c:pt idx="2768">
                  <c:v>0.21930396369826899</c:v>
                </c:pt>
                <c:pt idx="2769">
                  <c:v>0.21870273212285299</c:v>
                </c:pt>
                <c:pt idx="2770">
                  <c:v>0.21830402065705001</c:v>
                </c:pt>
                <c:pt idx="2771">
                  <c:v>0.21860780082147099</c:v>
                </c:pt>
                <c:pt idx="2772">
                  <c:v>0.21850021201323999</c:v>
                </c:pt>
                <c:pt idx="2773">
                  <c:v>0.21830402065705001</c:v>
                </c:pt>
                <c:pt idx="2774">
                  <c:v>0.21830402065705001</c:v>
                </c:pt>
                <c:pt idx="2775">
                  <c:v>0.218803992177661</c:v>
                </c:pt>
                <c:pt idx="2776">
                  <c:v>0.218803992177661</c:v>
                </c:pt>
                <c:pt idx="2777">
                  <c:v>0.21839895195843201</c:v>
                </c:pt>
                <c:pt idx="2778">
                  <c:v>0.21830402065705001</c:v>
                </c:pt>
                <c:pt idx="2779">
                  <c:v>0.21819643184881701</c:v>
                </c:pt>
                <c:pt idx="2780">
                  <c:v>0.217696460328208</c:v>
                </c:pt>
                <c:pt idx="2781">
                  <c:v>0.21759520027340101</c:v>
                </c:pt>
                <c:pt idx="2782">
                  <c:v>0.216690188533564</c:v>
                </c:pt>
                <c:pt idx="2783">
                  <c:v>0.21739268016378799</c:v>
                </c:pt>
                <c:pt idx="2784">
                  <c:v>0.21789898043782099</c:v>
                </c:pt>
                <c:pt idx="2785">
                  <c:v>0.217696460328208</c:v>
                </c:pt>
                <c:pt idx="2786">
                  <c:v>0.21729142010898</c:v>
                </c:pt>
                <c:pt idx="2787">
                  <c:v>0.21739268016378799</c:v>
                </c:pt>
                <c:pt idx="2788">
                  <c:v>0.217095228752792</c:v>
                </c:pt>
                <c:pt idx="2789">
                  <c:v>0.21679144858837099</c:v>
                </c:pt>
                <c:pt idx="2790">
                  <c:v>0.216892708643179</c:v>
                </c:pt>
                <c:pt idx="2791">
                  <c:v>0.216987639944559</c:v>
                </c:pt>
                <c:pt idx="2792">
                  <c:v>0.216987639944559</c:v>
                </c:pt>
                <c:pt idx="2793">
                  <c:v>0.216892708643179</c:v>
                </c:pt>
                <c:pt idx="2794">
                  <c:v>0.216987639944559</c:v>
                </c:pt>
                <c:pt idx="2795">
                  <c:v>0.216987639944559</c:v>
                </c:pt>
                <c:pt idx="2796">
                  <c:v>0.216987639944559</c:v>
                </c:pt>
                <c:pt idx="2797">
                  <c:v>0.216690188533564</c:v>
                </c:pt>
                <c:pt idx="2798">
                  <c:v>0.21618388825953</c:v>
                </c:pt>
                <c:pt idx="2799">
                  <c:v>0.21618388825953</c:v>
                </c:pt>
                <c:pt idx="2800">
                  <c:v>0.21618388825953</c:v>
                </c:pt>
                <c:pt idx="2801">
                  <c:v>0.21629147706776</c:v>
                </c:pt>
                <c:pt idx="2802">
                  <c:v>0.21629147706776</c:v>
                </c:pt>
                <c:pt idx="2803">
                  <c:v>0.21618388825953</c:v>
                </c:pt>
                <c:pt idx="2804">
                  <c:v>0.216088956958147</c:v>
                </c:pt>
                <c:pt idx="2805">
                  <c:v>0.216088956958147</c:v>
                </c:pt>
                <c:pt idx="2806">
                  <c:v>0.21598769690333999</c:v>
                </c:pt>
                <c:pt idx="2807">
                  <c:v>0.21588643684853401</c:v>
                </c:pt>
                <c:pt idx="2808">
                  <c:v>0.21558898543753899</c:v>
                </c:pt>
                <c:pt idx="2809">
                  <c:v>0.21508268516350301</c:v>
                </c:pt>
                <c:pt idx="2810">
                  <c:v>0.21467764494427399</c:v>
                </c:pt>
                <c:pt idx="2811">
                  <c:v>0.21457638488946901</c:v>
                </c:pt>
                <c:pt idx="2812">
                  <c:v>0.21457638488946901</c:v>
                </c:pt>
                <c:pt idx="2813">
                  <c:v>0.214778904999082</c:v>
                </c:pt>
                <c:pt idx="2814">
                  <c:v>0.21467764494427399</c:v>
                </c:pt>
                <c:pt idx="2815">
                  <c:v>0.21457638488946901</c:v>
                </c:pt>
                <c:pt idx="2816">
                  <c:v>0.21448145358808601</c:v>
                </c:pt>
                <c:pt idx="2817">
                  <c:v>0.21467764494427399</c:v>
                </c:pt>
                <c:pt idx="2818">
                  <c:v>0.21448145358808601</c:v>
                </c:pt>
                <c:pt idx="2819">
                  <c:v>0.214778904999082</c:v>
                </c:pt>
                <c:pt idx="2820">
                  <c:v>0.21457638488946901</c:v>
                </c:pt>
                <c:pt idx="2821">
                  <c:v>0.213873893259245</c:v>
                </c:pt>
                <c:pt idx="2822">
                  <c:v>0.213873893259245</c:v>
                </c:pt>
                <c:pt idx="2823">
                  <c:v>0.21457638488946901</c:v>
                </c:pt>
                <c:pt idx="2824">
                  <c:v>0.215380136574498</c:v>
                </c:pt>
                <c:pt idx="2825">
                  <c:v>0.21508268516350301</c:v>
                </c:pt>
                <c:pt idx="2826">
                  <c:v>0.214380193533279</c:v>
                </c:pt>
                <c:pt idx="2827">
                  <c:v>0.214778904999082</c:v>
                </c:pt>
                <c:pt idx="2828">
                  <c:v>0.214272604725046</c:v>
                </c:pt>
                <c:pt idx="2829">
                  <c:v>0.21407641336885799</c:v>
                </c:pt>
                <c:pt idx="2830">
                  <c:v>0.213873893259245</c:v>
                </c:pt>
                <c:pt idx="2831">
                  <c:v>0.213468853040016</c:v>
                </c:pt>
                <c:pt idx="2832">
                  <c:v>0.213576441848249</c:v>
                </c:pt>
                <c:pt idx="2833">
                  <c:v>0.213576441848249</c:v>
                </c:pt>
                <c:pt idx="2834">
                  <c:v>0.213070141574213</c:v>
                </c:pt>
                <c:pt idx="2835">
                  <c:v>0.21296888151940499</c:v>
                </c:pt>
                <c:pt idx="2836">
                  <c:v>0.2128676214646</c:v>
                </c:pt>
                <c:pt idx="2837">
                  <c:v>0.21266510135498501</c:v>
                </c:pt>
                <c:pt idx="2838">
                  <c:v>0.21337392173863401</c:v>
                </c:pt>
                <c:pt idx="2839">
                  <c:v>0.213468853040016</c:v>
                </c:pt>
                <c:pt idx="2840">
                  <c:v>0.21317140162902101</c:v>
                </c:pt>
                <c:pt idx="2841">
                  <c:v>0.21257017005360401</c:v>
                </c:pt>
                <c:pt idx="2842">
                  <c:v>0.21266510135498501</c:v>
                </c:pt>
                <c:pt idx="2843">
                  <c:v>0.21296888151940499</c:v>
                </c:pt>
                <c:pt idx="2844">
                  <c:v>0.21317140162902101</c:v>
                </c:pt>
                <c:pt idx="2845">
                  <c:v>0.212266389889184</c:v>
                </c:pt>
                <c:pt idx="2846">
                  <c:v>0.21186134966995501</c:v>
                </c:pt>
                <c:pt idx="2847">
                  <c:v>0.212266389889184</c:v>
                </c:pt>
                <c:pt idx="2848">
                  <c:v>0.21176641836857299</c:v>
                </c:pt>
                <c:pt idx="2849">
                  <c:v>0.211158858039731</c:v>
                </c:pt>
                <c:pt idx="2850">
                  <c:v>0.210956337930118</c:v>
                </c:pt>
                <c:pt idx="2851">
                  <c:v>0.210956337930118</c:v>
                </c:pt>
                <c:pt idx="2852">
                  <c:v>0.21105759798492399</c:v>
                </c:pt>
                <c:pt idx="2853">
                  <c:v>0.211361378149344</c:v>
                </c:pt>
                <c:pt idx="2854">
                  <c:v>0.21186134966995501</c:v>
                </c:pt>
                <c:pt idx="2855">
                  <c:v>0.21176641836857299</c:v>
                </c:pt>
                <c:pt idx="2856">
                  <c:v>0.21126011809453901</c:v>
                </c:pt>
                <c:pt idx="2857">
                  <c:v>0.21075381782050301</c:v>
                </c:pt>
                <c:pt idx="2858">
                  <c:v>0.211158858039731</c:v>
                </c:pt>
                <c:pt idx="2859">
                  <c:v>0.21065888651912301</c:v>
                </c:pt>
                <c:pt idx="2860">
                  <c:v>0.21126011809453901</c:v>
                </c:pt>
                <c:pt idx="2861">
                  <c:v>0.21105759798492399</c:v>
                </c:pt>
                <c:pt idx="2862">
                  <c:v>0.210557626464315</c:v>
                </c:pt>
                <c:pt idx="2863">
                  <c:v>0.21035510635470001</c:v>
                </c:pt>
                <c:pt idx="2864">
                  <c:v>0.21045636640950699</c:v>
                </c:pt>
                <c:pt idx="2865">
                  <c:v>0.21035510635470001</c:v>
                </c:pt>
                <c:pt idx="2866">
                  <c:v>0.20955135466967001</c:v>
                </c:pt>
                <c:pt idx="2867">
                  <c:v>0.20934883456005701</c:v>
                </c:pt>
                <c:pt idx="2868">
                  <c:v>0.20975387477928301</c:v>
                </c:pt>
                <c:pt idx="2869">
                  <c:v>0.20995006613547301</c:v>
                </c:pt>
                <c:pt idx="2870">
                  <c:v>0.20925390325867499</c:v>
                </c:pt>
                <c:pt idx="2871">
                  <c:v>0.20995006613547301</c:v>
                </c:pt>
                <c:pt idx="2872">
                  <c:v>0.21005765494370399</c:v>
                </c:pt>
                <c:pt idx="2873">
                  <c:v>0.20985513483409099</c:v>
                </c:pt>
                <c:pt idx="2874">
                  <c:v>0.20955135466967001</c:v>
                </c:pt>
                <c:pt idx="2875">
                  <c:v>0.20955135466967001</c:v>
                </c:pt>
                <c:pt idx="2876">
                  <c:v>0.20925390325867499</c:v>
                </c:pt>
                <c:pt idx="2877">
                  <c:v>0.20904505439563401</c:v>
                </c:pt>
                <c:pt idx="2878">
                  <c:v>0.20934883456005701</c:v>
                </c:pt>
                <c:pt idx="2879">
                  <c:v>0.20854508287502599</c:v>
                </c:pt>
                <c:pt idx="2880">
                  <c:v>0.20914631445044199</c:v>
                </c:pt>
                <c:pt idx="2881">
                  <c:v>0.20925390325867499</c:v>
                </c:pt>
                <c:pt idx="2882">
                  <c:v>0.208646342929833</c:v>
                </c:pt>
                <c:pt idx="2883">
                  <c:v>0.208045111354417</c:v>
                </c:pt>
                <c:pt idx="2884">
                  <c:v>0.20734261972419299</c:v>
                </c:pt>
                <c:pt idx="2885">
                  <c:v>0.20713377086115201</c:v>
                </c:pt>
                <c:pt idx="2886">
                  <c:v>0.20814637140922199</c:v>
                </c:pt>
                <c:pt idx="2887">
                  <c:v>0.20814637140922199</c:v>
                </c:pt>
                <c:pt idx="2888">
                  <c:v>0.20814637140922199</c:v>
                </c:pt>
                <c:pt idx="2889">
                  <c:v>0.20784259124480201</c:v>
                </c:pt>
                <c:pt idx="2890">
                  <c:v>0.20764007113518801</c:v>
                </c:pt>
                <c:pt idx="2891">
                  <c:v>0.208045111354417</c:v>
                </c:pt>
                <c:pt idx="2892">
                  <c:v>0.20784259124480201</c:v>
                </c:pt>
                <c:pt idx="2893">
                  <c:v>0.20743755102557301</c:v>
                </c:pt>
                <c:pt idx="2894">
                  <c:v>0.207538811080381</c:v>
                </c:pt>
                <c:pt idx="2895">
                  <c:v>0.20764007113518801</c:v>
                </c:pt>
                <c:pt idx="2896">
                  <c:v>0.20734261972419299</c:v>
                </c:pt>
                <c:pt idx="2897">
                  <c:v>0.20713377086115201</c:v>
                </c:pt>
                <c:pt idx="2898">
                  <c:v>0.20723503091595999</c:v>
                </c:pt>
                <c:pt idx="2899">
                  <c:v>0.20713377086115201</c:v>
                </c:pt>
                <c:pt idx="2900">
                  <c:v>0.20683631945015701</c:v>
                </c:pt>
                <c:pt idx="2901">
                  <c:v>0.20552626749109101</c:v>
                </c:pt>
                <c:pt idx="2902">
                  <c:v>0.20593130771032001</c:v>
                </c:pt>
                <c:pt idx="2903">
                  <c:v>0.206026239011702</c:v>
                </c:pt>
                <c:pt idx="2904">
                  <c:v>0.20593130771032001</c:v>
                </c:pt>
                <c:pt idx="2905">
                  <c:v>0.206026239011702</c:v>
                </c:pt>
                <c:pt idx="2906">
                  <c:v>0.206133827819933</c:v>
                </c:pt>
                <c:pt idx="2907">
                  <c:v>0.20623508787473999</c:v>
                </c:pt>
                <c:pt idx="2908">
                  <c:v>0.206133827819933</c:v>
                </c:pt>
                <c:pt idx="2909">
                  <c:v>0.206026239011702</c:v>
                </c:pt>
                <c:pt idx="2910">
                  <c:v>0.20543133618971099</c:v>
                </c:pt>
                <c:pt idx="2911">
                  <c:v>0.20472251580606199</c:v>
                </c:pt>
                <c:pt idx="2912">
                  <c:v>0.20462758450467899</c:v>
                </c:pt>
                <c:pt idx="2913">
                  <c:v>0.205026295970483</c:v>
                </c:pt>
                <c:pt idx="2914">
                  <c:v>0.20543133618971099</c:v>
                </c:pt>
                <c:pt idx="2915">
                  <c:v>0.20552626749109101</c:v>
                </c:pt>
                <c:pt idx="2916">
                  <c:v>0.2049313646691</c:v>
                </c:pt>
                <c:pt idx="2917">
                  <c:v>0.20462758450467899</c:v>
                </c:pt>
                <c:pt idx="2918">
                  <c:v>0.20452632444987201</c:v>
                </c:pt>
                <c:pt idx="2919">
                  <c:v>0.20472251580606199</c:v>
                </c:pt>
                <c:pt idx="2920">
                  <c:v>0.20462758450467899</c:v>
                </c:pt>
                <c:pt idx="2921">
                  <c:v>0.204114955477218</c:v>
                </c:pt>
                <c:pt idx="2922">
                  <c:v>0.20462758450467899</c:v>
                </c:pt>
                <c:pt idx="2923">
                  <c:v>0.20452632444987201</c:v>
                </c:pt>
                <c:pt idx="2924">
                  <c:v>0.204114955477218</c:v>
                </c:pt>
                <c:pt idx="2925">
                  <c:v>0.203823832819648</c:v>
                </c:pt>
                <c:pt idx="2926">
                  <c:v>0.203823832819648</c:v>
                </c:pt>
                <c:pt idx="2927">
                  <c:v>0.203311203792189</c:v>
                </c:pt>
                <c:pt idx="2928">
                  <c:v>0.203418792600422</c:v>
                </c:pt>
                <c:pt idx="2929">
                  <c:v>0.203418792600422</c:v>
                </c:pt>
                <c:pt idx="2930">
                  <c:v>0.203115012436001</c:v>
                </c:pt>
                <c:pt idx="2931">
                  <c:v>0.20361498395660901</c:v>
                </c:pt>
                <c:pt idx="2932">
                  <c:v>0.20361498395660901</c:v>
                </c:pt>
                <c:pt idx="2933">
                  <c:v>0.203311203792189</c:v>
                </c:pt>
                <c:pt idx="2934">
                  <c:v>0.203115012436001</c:v>
                </c:pt>
                <c:pt idx="2935">
                  <c:v>0.20281123227157799</c:v>
                </c:pt>
                <c:pt idx="2936">
                  <c:v>0.20281123227157799</c:v>
                </c:pt>
                <c:pt idx="2937">
                  <c:v>0.20261504091539001</c:v>
                </c:pt>
                <c:pt idx="2938">
                  <c:v>0.20241252080577701</c:v>
                </c:pt>
                <c:pt idx="2939">
                  <c:v>0.202311260750969</c:v>
                </c:pt>
                <c:pt idx="2940">
                  <c:v>0.20200748058654799</c:v>
                </c:pt>
                <c:pt idx="2941">
                  <c:v>0.201912549285166</c:v>
                </c:pt>
                <c:pt idx="2942">
                  <c:v>0.20181128923036101</c:v>
                </c:pt>
                <c:pt idx="2943">
                  <c:v>0.20181128923036101</c:v>
                </c:pt>
                <c:pt idx="2944">
                  <c:v>0.20170370042212801</c:v>
                </c:pt>
                <c:pt idx="2945">
                  <c:v>0.20130498895632401</c:v>
                </c:pt>
                <c:pt idx="2946">
                  <c:v>0.201203728901517</c:v>
                </c:pt>
                <c:pt idx="2947">
                  <c:v>0.201108797600137</c:v>
                </c:pt>
                <c:pt idx="2948">
                  <c:v>0.201203728901517</c:v>
                </c:pt>
                <c:pt idx="2949">
                  <c:v>0.20130498895632401</c:v>
                </c:pt>
                <c:pt idx="2950">
                  <c:v>0.20130498895632401</c:v>
                </c:pt>
                <c:pt idx="2951">
                  <c:v>0.20089994873709599</c:v>
                </c:pt>
                <c:pt idx="2952">
                  <c:v>0.201203728901517</c:v>
                </c:pt>
                <c:pt idx="2953">
                  <c:v>0.20089994873709599</c:v>
                </c:pt>
                <c:pt idx="2954">
                  <c:v>0.20070375738090801</c:v>
                </c:pt>
                <c:pt idx="2955">
                  <c:v>0.20070375738090801</c:v>
                </c:pt>
                <c:pt idx="2956">
                  <c:v>0.20070375738090801</c:v>
                </c:pt>
                <c:pt idx="2957">
                  <c:v>0.200001265750684</c:v>
                </c:pt>
                <c:pt idx="2958">
                  <c:v>0.20019745710687201</c:v>
                </c:pt>
                <c:pt idx="2959">
                  <c:v>0.19990000569587699</c:v>
                </c:pt>
                <c:pt idx="2960">
                  <c:v>0.20009619705206699</c:v>
                </c:pt>
                <c:pt idx="2961">
                  <c:v>0.20030504591510501</c:v>
                </c:pt>
                <c:pt idx="2962">
                  <c:v>0.19979241688764601</c:v>
                </c:pt>
                <c:pt idx="2963">
                  <c:v>0.19950129423007501</c:v>
                </c:pt>
                <c:pt idx="2964">
                  <c:v>0.19889373390123199</c:v>
                </c:pt>
                <c:pt idx="2965">
                  <c:v>0.199292445367035</c:v>
                </c:pt>
                <c:pt idx="2966">
                  <c:v>0.199197514065655</c:v>
                </c:pt>
                <c:pt idx="2967">
                  <c:v>0.199197514065655</c:v>
                </c:pt>
                <c:pt idx="2968">
                  <c:v>0.19950129423007501</c:v>
                </c:pt>
                <c:pt idx="2969">
                  <c:v>0.199197514065655</c:v>
                </c:pt>
                <c:pt idx="2970">
                  <c:v>0.19898866520261399</c:v>
                </c:pt>
                <c:pt idx="2971">
                  <c:v>0.19818491351758499</c:v>
                </c:pt>
                <c:pt idx="2972">
                  <c:v>0.19798872216139499</c:v>
                </c:pt>
                <c:pt idx="2973">
                  <c:v>0.198292502325815</c:v>
                </c:pt>
                <c:pt idx="2974">
                  <c:v>0.19858995373681099</c:v>
                </c:pt>
                <c:pt idx="2975">
                  <c:v>0.198691213791619</c:v>
                </c:pt>
                <c:pt idx="2976">
                  <c:v>0.19879247384642601</c:v>
                </c:pt>
                <c:pt idx="2977">
                  <c:v>0.19839376238062301</c:v>
                </c:pt>
                <c:pt idx="2978">
                  <c:v>0.197887462106589</c:v>
                </c:pt>
                <c:pt idx="2979">
                  <c:v>0.197381161832553</c:v>
                </c:pt>
                <c:pt idx="2980">
                  <c:v>0.197286230531171</c:v>
                </c:pt>
                <c:pt idx="2981">
                  <c:v>0.19718497047636499</c:v>
                </c:pt>
                <c:pt idx="2982">
                  <c:v>0.197381161832553</c:v>
                </c:pt>
                <c:pt idx="2983">
                  <c:v>0.197381161832553</c:v>
                </c:pt>
                <c:pt idx="2984">
                  <c:v>0.197381161832553</c:v>
                </c:pt>
                <c:pt idx="2985">
                  <c:v>0.19718497047636499</c:v>
                </c:pt>
                <c:pt idx="2986">
                  <c:v>0.196779930257137</c:v>
                </c:pt>
                <c:pt idx="2987">
                  <c:v>0.196577410147522</c:v>
                </c:pt>
                <c:pt idx="2988">
                  <c:v>0.19667867020232899</c:v>
                </c:pt>
                <c:pt idx="2989">
                  <c:v>0.19667867020232899</c:v>
                </c:pt>
                <c:pt idx="2990">
                  <c:v>0.19698245036674999</c:v>
                </c:pt>
                <c:pt idx="2991">
                  <c:v>0.196577410147522</c:v>
                </c:pt>
                <c:pt idx="2992">
                  <c:v>0.19638121879133399</c:v>
                </c:pt>
                <c:pt idx="2993">
                  <c:v>0.19577365846249201</c:v>
                </c:pt>
                <c:pt idx="2994">
                  <c:v>0.19567872716111001</c:v>
                </c:pt>
                <c:pt idx="2995">
                  <c:v>0.19567872716111001</c:v>
                </c:pt>
                <c:pt idx="2996">
                  <c:v>0.19577365846249201</c:v>
                </c:pt>
                <c:pt idx="2997">
                  <c:v>0.195577467106304</c:v>
                </c:pt>
                <c:pt idx="2998">
                  <c:v>0.19507116683226799</c:v>
                </c:pt>
                <c:pt idx="2999">
                  <c:v>0.19507116683226799</c:v>
                </c:pt>
                <c:pt idx="3000">
                  <c:v>0.19507116683226799</c:v>
                </c:pt>
                <c:pt idx="3001">
                  <c:v>0.19496990677746001</c:v>
                </c:pt>
                <c:pt idx="3002">
                  <c:v>0.19457119531165901</c:v>
                </c:pt>
                <c:pt idx="3003">
                  <c:v>0.19436867520204401</c:v>
                </c:pt>
                <c:pt idx="3004">
                  <c:v>0.194267415147239</c:v>
                </c:pt>
                <c:pt idx="3005">
                  <c:v>0.194773715421273</c:v>
                </c:pt>
                <c:pt idx="3006">
                  <c:v>0.194868646722655</c:v>
                </c:pt>
                <c:pt idx="3007">
                  <c:v>0.19416615509243099</c:v>
                </c:pt>
                <c:pt idx="3008">
                  <c:v>0.194267415147239</c:v>
                </c:pt>
                <c:pt idx="3009">
                  <c:v>0.19457119531165901</c:v>
                </c:pt>
                <c:pt idx="3010">
                  <c:v>0.192754843078558</c:v>
                </c:pt>
                <c:pt idx="3011">
                  <c:v>0.19255865172236999</c:v>
                </c:pt>
                <c:pt idx="3012">
                  <c:v>0.193463663462207</c:v>
                </c:pt>
                <c:pt idx="3013">
                  <c:v>0.19436867520204401</c:v>
                </c:pt>
                <c:pt idx="3014">
                  <c:v>0.194267415147239</c:v>
                </c:pt>
                <c:pt idx="3015">
                  <c:v>0.19396996373624301</c:v>
                </c:pt>
                <c:pt idx="3016">
                  <c:v>0.19386237492801001</c:v>
                </c:pt>
                <c:pt idx="3017">
                  <c:v>0.19396996373624301</c:v>
                </c:pt>
                <c:pt idx="3018">
                  <c:v>0.194064895037623</c:v>
                </c:pt>
                <c:pt idx="3019">
                  <c:v>0.19396996373624301</c:v>
                </c:pt>
                <c:pt idx="3020">
                  <c:v>0.19366618357182</c:v>
                </c:pt>
                <c:pt idx="3021">
                  <c:v>0.19326114335259401</c:v>
                </c:pt>
                <c:pt idx="3022">
                  <c:v>0.192754843078558</c:v>
                </c:pt>
                <c:pt idx="3023">
                  <c:v>0.19245739166756201</c:v>
                </c:pt>
                <c:pt idx="3024">
                  <c:v>0.19265991177717801</c:v>
                </c:pt>
                <c:pt idx="3025">
                  <c:v>0.192957363188173</c:v>
                </c:pt>
                <c:pt idx="3026">
                  <c:v>0.19195109139352901</c:v>
                </c:pt>
                <c:pt idx="3027">
                  <c:v>0.190951148352309</c:v>
                </c:pt>
                <c:pt idx="3028">
                  <c:v>0.19225487155794899</c:v>
                </c:pt>
                <c:pt idx="3029">
                  <c:v>0.192754843078558</c:v>
                </c:pt>
                <c:pt idx="3030">
                  <c:v>0.19195109139352901</c:v>
                </c:pt>
                <c:pt idx="3031">
                  <c:v>0.19195109139352901</c:v>
                </c:pt>
                <c:pt idx="3032">
                  <c:v>0.19205868020175901</c:v>
                </c:pt>
                <c:pt idx="3033">
                  <c:v>0.191754900037338</c:v>
                </c:pt>
                <c:pt idx="3034">
                  <c:v>0.191754900037338</c:v>
                </c:pt>
                <c:pt idx="3035">
                  <c:v>0.19084988829750099</c:v>
                </c:pt>
                <c:pt idx="3036">
                  <c:v>0.19054610813308001</c:v>
                </c:pt>
                <c:pt idx="3037">
                  <c:v>0.19004613661247199</c:v>
                </c:pt>
                <c:pt idx="3038">
                  <c:v>0.19114733970849701</c:v>
                </c:pt>
                <c:pt idx="3039">
                  <c:v>0.19064736818788799</c:v>
                </c:pt>
                <c:pt idx="3040">
                  <c:v>0.189641096393243</c:v>
                </c:pt>
                <c:pt idx="3041">
                  <c:v>0.18974235644804899</c:v>
                </c:pt>
                <c:pt idx="3042">
                  <c:v>0.19024232796866</c:v>
                </c:pt>
                <c:pt idx="3043">
                  <c:v>0.19114733970849701</c:v>
                </c:pt>
                <c:pt idx="3044">
                  <c:v>0.19034358802346699</c:v>
                </c:pt>
                <c:pt idx="3045">
                  <c:v>0.18943857628362801</c:v>
                </c:pt>
                <c:pt idx="3046">
                  <c:v>0.18883734470821201</c:v>
                </c:pt>
                <c:pt idx="3047">
                  <c:v>0.18843230448898299</c:v>
                </c:pt>
                <c:pt idx="3048">
                  <c:v>0.18883734470821201</c:v>
                </c:pt>
                <c:pt idx="3049">
                  <c:v>0.18943857628362801</c:v>
                </c:pt>
                <c:pt idx="3050">
                  <c:v>0.189039864817827</c:v>
                </c:pt>
                <c:pt idx="3051">
                  <c:v>0.18883734470821201</c:v>
                </c:pt>
                <c:pt idx="3052">
                  <c:v>0.18923605617401501</c:v>
                </c:pt>
                <c:pt idx="3053">
                  <c:v>0.189039864817827</c:v>
                </c:pt>
                <c:pt idx="3054">
                  <c:v>0.189134796119207</c:v>
                </c:pt>
                <c:pt idx="3055">
                  <c:v>0.18953983633843599</c:v>
                </c:pt>
                <c:pt idx="3056">
                  <c:v>0.189641096393243</c:v>
                </c:pt>
                <c:pt idx="3057">
                  <c:v>0.18923605617401501</c:v>
                </c:pt>
                <c:pt idx="3058">
                  <c:v>0.18893860476301899</c:v>
                </c:pt>
                <c:pt idx="3059">
                  <c:v>0.187932332968375</c:v>
                </c:pt>
                <c:pt idx="3060">
                  <c:v>0.18773614161218699</c:v>
                </c:pt>
                <c:pt idx="3061">
                  <c:v>0.18762855280395399</c:v>
                </c:pt>
                <c:pt idx="3062">
                  <c:v>0.187331101392958</c:v>
                </c:pt>
                <c:pt idx="3063">
                  <c:v>0.187932332968375</c:v>
                </c:pt>
                <c:pt idx="3064">
                  <c:v>0.18783107291356699</c:v>
                </c:pt>
                <c:pt idx="3065">
                  <c:v>0.187223512584726</c:v>
                </c:pt>
                <c:pt idx="3066">
                  <c:v>0.187331101392958</c:v>
                </c:pt>
                <c:pt idx="3067">
                  <c:v>0.187223512584726</c:v>
                </c:pt>
                <c:pt idx="3068">
                  <c:v>0.187331101392958</c:v>
                </c:pt>
                <c:pt idx="3069">
                  <c:v>0.187128581283343</c:v>
                </c:pt>
                <c:pt idx="3070">
                  <c:v>0.187223512584726</c:v>
                </c:pt>
                <c:pt idx="3071">
                  <c:v>0.186932389927155</c:v>
                </c:pt>
                <c:pt idx="3072">
                  <c:v>0.186527349707927</c:v>
                </c:pt>
                <c:pt idx="3073">
                  <c:v>0.186223569543506</c:v>
                </c:pt>
                <c:pt idx="3074">
                  <c:v>0.186021049433893</c:v>
                </c:pt>
                <c:pt idx="3075">
                  <c:v>0.186223569543506</c:v>
                </c:pt>
                <c:pt idx="3076">
                  <c:v>0.186223569543506</c:v>
                </c:pt>
                <c:pt idx="3077">
                  <c:v>0.186223569543506</c:v>
                </c:pt>
                <c:pt idx="3078">
                  <c:v>0.186419760899694</c:v>
                </c:pt>
                <c:pt idx="3079">
                  <c:v>0.186223569543506</c:v>
                </c:pt>
                <c:pt idx="3080">
                  <c:v>0.18591978937908499</c:v>
                </c:pt>
                <c:pt idx="3081">
                  <c:v>0.18571726926947199</c:v>
                </c:pt>
                <c:pt idx="3082">
                  <c:v>0.185217297748861</c:v>
                </c:pt>
                <c:pt idx="3083">
                  <c:v>0.18511603769405399</c:v>
                </c:pt>
                <c:pt idx="3084">
                  <c:v>0.18511603769405399</c:v>
                </c:pt>
                <c:pt idx="3085">
                  <c:v>0.185021106392673</c:v>
                </c:pt>
                <c:pt idx="3086">
                  <c:v>0.18471732622825299</c:v>
                </c:pt>
                <c:pt idx="3087">
                  <c:v>0.18471732622825299</c:v>
                </c:pt>
                <c:pt idx="3088">
                  <c:v>0.184616066173445</c:v>
                </c:pt>
                <c:pt idx="3089">
                  <c:v>0.18471732622825299</c:v>
                </c:pt>
                <c:pt idx="3090">
                  <c:v>0.184913517584441</c:v>
                </c:pt>
                <c:pt idx="3091">
                  <c:v>0.184616066173445</c:v>
                </c:pt>
                <c:pt idx="3092">
                  <c:v>0.184616066173445</c:v>
                </c:pt>
                <c:pt idx="3093">
                  <c:v>0.18391357454322099</c:v>
                </c:pt>
                <c:pt idx="3094">
                  <c:v>0.18381231448841601</c:v>
                </c:pt>
                <c:pt idx="3095">
                  <c:v>0.18400850584460299</c:v>
                </c:pt>
                <c:pt idx="3096">
                  <c:v>0.18381231448841601</c:v>
                </c:pt>
                <c:pt idx="3097">
                  <c:v>0.18381231448841601</c:v>
                </c:pt>
                <c:pt idx="3098">
                  <c:v>0.18391357454322099</c:v>
                </c:pt>
                <c:pt idx="3099">
                  <c:v>0.18320475415957199</c:v>
                </c:pt>
                <c:pt idx="3100">
                  <c:v>0.18290097399515101</c:v>
                </c:pt>
                <c:pt idx="3101">
                  <c:v>0.18320475415957199</c:v>
                </c:pt>
                <c:pt idx="3102">
                  <c:v>0.184109765899411</c:v>
                </c:pt>
                <c:pt idx="3103">
                  <c:v>0.18320475415957199</c:v>
                </c:pt>
                <c:pt idx="3104">
                  <c:v>0.18280604269377099</c:v>
                </c:pt>
                <c:pt idx="3105">
                  <c:v>0.18320475415957199</c:v>
                </c:pt>
                <c:pt idx="3106">
                  <c:v>0.183109822858192</c:v>
                </c:pt>
                <c:pt idx="3107">
                  <c:v>0.18260352258415499</c:v>
                </c:pt>
                <c:pt idx="3108">
                  <c:v>0.18179344214570101</c:v>
                </c:pt>
                <c:pt idx="3109">
                  <c:v>0.18179344214570101</c:v>
                </c:pt>
                <c:pt idx="3110">
                  <c:v>0.18200229100873899</c:v>
                </c:pt>
                <c:pt idx="3111">
                  <c:v>0.18190103095393201</c:v>
                </c:pt>
                <c:pt idx="3112">
                  <c:v>0.18179344214570101</c:v>
                </c:pt>
                <c:pt idx="3113">
                  <c:v>0.18230607117316</c:v>
                </c:pt>
                <c:pt idx="3114">
                  <c:v>0.182704782638963</c:v>
                </c:pt>
                <c:pt idx="3115">
                  <c:v>0.18260352258415499</c:v>
                </c:pt>
                <c:pt idx="3116">
                  <c:v>0.18190103095393201</c:v>
                </c:pt>
                <c:pt idx="3117">
                  <c:v>0.18129347062508999</c:v>
                </c:pt>
                <c:pt idx="3118">
                  <c:v>0.18069223904967399</c:v>
                </c:pt>
                <c:pt idx="3119">
                  <c:v>0.181394730679898</c:v>
                </c:pt>
                <c:pt idx="3120">
                  <c:v>0.18098969046066901</c:v>
                </c:pt>
                <c:pt idx="3121">
                  <c:v>0.18089475915928699</c:v>
                </c:pt>
                <c:pt idx="3122">
                  <c:v>0.18069223904967399</c:v>
                </c:pt>
                <c:pt idx="3123">
                  <c:v>0.18129347062508999</c:v>
                </c:pt>
                <c:pt idx="3124">
                  <c:v>0.180793499104481</c:v>
                </c:pt>
                <c:pt idx="3125">
                  <c:v>0.18048971894006099</c:v>
                </c:pt>
                <c:pt idx="3126">
                  <c:v>0.18069223904967399</c:v>
                </c:pt>
                <c:pt idx="3127">
                  <c:v>0.18089475915928699</c:v>
                </c:pt>
                <c:pt idx="3128">
                  <c:v>0.18009100747425699</c:v>
                </c:pt>
                <c:pt idx="3129">
                  <c:v>0.17898347562480499</c:v>
                </c:pt>
                <c:pt idx="3130">
                  <c:v>0.17998974741945001</c:v>
                </c:pt>
                <c:pt idx="3131">
                  <c:v>0.17998974741945001</c:v>
                </c:pt>
                <c:pt idx="3132">
                  <c:v>0.179287255789226</c:v>
                </c:pt>
                <c:pt idx="3133">
                  <c:v>0.17898347562480499</c:v>
                </c:pt>
                <c:pt idx="3134">
                  <c:v>0.17898347562480499</c:v>
                </c:pt>
                <c:pt idx="3135">
                  <c:v>0.17938218709060799</c:v>
                </c:pt>
                <c:pt idx="3136">
                  <c:v>0.17888221557</c:v>
                </c:pt>
                <c:pt idx="3137">
                  <c:v>0.17898347562480499</c:v>
                </c:pt>
                <c:pt idx="3138">
                  <c:v>0.17918599573442001</c:v>
                </c:pt>
                <c:pt idx="3139">
                  <c:v>0.17878095551519199</c:v>
                </c:pt>
                <c:pt idx="3140">
                  <c:v>0.178578435405577</c:v>
                </c:pt>
                <c:pt idx="3141">
                  <c:v>0.178483504104196</c:v>
                </c:pt>
                <c:pt idx="3142">
                  <c:v>0.17888221557</c:v>
                </c:pt>
                <c:pt idx="3143">
                  <c:v>0.17878095551519199</c:v>
                </c:pt>
                <c:pt idx="3144">
                  <c:v>0.179287255789226</c:v>
                </c:pt>
                <c:pt idx="3145">
                  <c:v>0.17878095551519199</c:v>
                </c:pt>
                <c:pt idx="3146">
                  <c:v>0.17807846388496801</c:v>
                </c:pt>
                <c:pt idx="3147">
                  <c:v>0.17787594377535501</c:v>
                </c:pt>
                <c:pt idx="3148">
                  <c:v>0.17787594377535501</c:v>
                </c:pt>
                <c:pt idx="3149">
                  <c:v>0.17787594377535501</c:v>
                </c:pt>
                <c:pt idx="3150">
                  <c:v>0.17787594377535501</c:v>
                </c:pt>
                <c:pt idx="3151">
                  <c:v>0.177679752419165</c:v>
                </c:pt>
                <c:pt idx="3152">
                  <c:v>0.177375972254744</c:v>
                </c:pt>
                <c:pt idx="3153">
                  <c:v>0.177173452145131</c:v>
                </c:pt>
                <c:pt idx="3154">
                  <c:v>0.176774740679328</c:v>
                </c:pt>
                <c:pt idx="3155">
                  <c:v>0.17686967198070999</c:v>
                </c:pt>
                <c:pt idx="3156">
                  <c:v>0.17697093203551501</c:v>
                </c:pt>
                <c:pt idx="3157">
                  <c:v>0.17697093203551501</c:v>
                </c:pt>
                <c:pt idx="3158">
                  <c:v>0.17626844040529399</c:v>
                </c:pt>
                <c:pt idx="3159">
                  <c:v>0.176369700460099</c:v>
                </c:pt>
                <c:pt idx="3160">
                  <c:v>0.176572220569715</c:v>
                </c:pt>
                <c:pt idx="3161">
                  <c:v>0.17686967198070999</c:v>
                </c:pt>
                <c:pt idx="3162">
                  <c:v>0.176774740679328</c:v>
                </c:pt>
                <c:pt idx="3163">
                  <c:v>0.17647096051490699</c:v>
                </c:pt>
                <c:pt idx="3164">
                  <c:v>0.17616718035048601</c:v>
                </c:pt>
                <c:pt idx="3165">
                  <c:v>0.17556594877507001</c:v>
                </c:pt>
                <c:pt idx="3166">
                  <c:v>0.17536342866545401</c:v>
                </c:pt>
                <c:pt idx="3167">
                  <c:v>0.175464688720262</c:v>
                </c:pt>
                <c:pt idx="3168">
                  <c:v>0.175262168610649</c:v>
                </c:pt>
                <c:pt idx="3169">
                  <c:v>0.175262168610649</c:v>
                </c:pt>
                <c:pt idx="3170">
                  <c:v>0.175863400186065</c:v>
                </c:pt>
                <c:pt idx="3171">
                  <c:v>0.175970988994298</c:v>
                </c:pt>
                <c:pt idx="3172">
                  <c:v>0.175768468884683</c:v>
                </c:pt>
                <c:pt idx="3173">
                  <c:v>0.17556594877507001</c:v>
                </c:pt>
                <c:pt idx="3174">
                  <c:v>0.17536342866545401</c:v>
                </c:pt>
                <c:pt idx="3175">
                  <c:v>0.17516090855584099</c:v>
                </c:pt>
                <c:pt idx="3176">
                  <c:v>0.174755868336613</c:v>
                </c:pt>
                <c:pt idx="3177">
                  <c:v>0.17466093703523</c:v>
                </c:pt>
                <c:pt idx="3178">
                  <c:v>0.17466093703523</c:v>
                </c:pt>
                <c:pt idx="3179">
                  <c:v>0.174458416925617</c:v>
                </c:pt>
                <c:pt idx="3180">
                  <c:v>0.174154636761197</c:v>
                </c:pt>
                <c:pt idx="3181">
                  <c:v>0.174059705459814</c:v>
                </c:pt>
                <c:pt idx="3182">
                  <c:v>0.17425589681600401</c:v>
                </c:pt>
                <c:pt idx="3183">
                  <c:v>0.173857185350201</c:v>
                </c:pt>
                <c:pt idx="3184">
                  <c:v>0.17375592529539299</c:v>
                </c:pt>
                <c:pt idx="3185">
                  <c:v>0.17355340518578</c:v>
                </c:pt>
                <c:pt idx="3186">
                  <c:v>0.17355340518578</c:v>
                </c:pt>
                <c:pt idx="3187">
                  <c:v>0.173350885076165</c:v>
                </c:pt>
                <c:pt idx="3188">
                  <c:v>0.172952173610364</c:v>
                </c:pt>
                <c:pt idx="3189">
                  <c:v>0.172547133391136</c:v>
                </c:pt>
                <c:pt idx="3190">
                  <c:v>0.172547133391136</c:v>
                </c:pt>
                <c:pt idx="3191">
                  <c:v>0.17355340518578</c:v>
                </c:pt>
                <c:pt idx="3192">
                  <c:v>0.17425589681600401</c:v>
                </c:pt>
                <c:pt idx="3193">
                  <c:v>0.173350885076165</c:v>
                </c:pt>
                <c:pt idx="3194">
                  <c:v>0.17285091355555601</c:v>
                </c:pt>
                <c:pt idx="3195">
                  <c:v>0.172547133391136</c:v>
                </c:pt>
                <c:pt idx="3196">
                  <c:v>0.17245220208975301</c:v>
                </c:pt>
                <c:pt idx="3197">
                  <c:v>0.17264839344594299</c:v>
                </c:pt>
                <c:pt idx="3198">
                  <c:v>0.172749653500749</c:v>
                </c:pt>
                <c:pt idx="3199">
                  <c:v>0.172749653500749</c:v>
                </c:pt>
                <c:pt idx="3200">
                  <c:v>0.17264839344594299</c:v>
                </c:pt>
                <c:pt idx="3201">
                  <c:v>0.17285091355555601</c:v>
                </c:pt>
                <c:pt idx="3202">
                  <c:v>0.172243353226715</c:v>
                </c:pt>
                <c:pt idx="3203">
                  <c:v>0.171642121651298</c:v>
                </c:pt>
                <c:pt idx="3204">
                  <c:v>0.171439601541683</c:v>
                </c:pt>
                <c:pt idx="3205">
                  <c:v>0.171439601541683</c:v>
                </c:pt>
                <c:pt idx="3206">
                  <c:v>0.17123708143207</c:v>
                </c:pt>
                <c:pt idx="3207">
                  <c:v>0.17093963002107401</c:v>
                </c:pt>
                <c:pt idx="3208">
                  <c:v>0.170838369966267</c:v>
                </c:pt>
                <c:pt idx="3209">
                  <c:v>0.171040890075882</c:v>
                </c:pt>
                <c:pt idx="3210">
                  <c:v>0.17113582137726199</c:v>
                </c:pt>
                <c:pt idx="3211">
                  <c:v>0.171040890075882</c:v>
                </c:pt>
                <c:pt idx="3212">
                  <c:v>0.170838369966267</c:v>
                </c:pt>
                <c:pt idx="3213">
                  <c:v>0.17054091855527101</c:v>
                </c:pt>
                <c:pt idx="3214">
                  <c:v>0.170332069692233</c:v>
                </c:pt>
                <c:pt idx="3215">
                  <c:v>0.17002828952780999</c:v>
                </c:pt>
                <c:pt idx="3216">
                  <c:v>0.16983209817162201</c:v>
                </c:pt>
                <c:pt idx="3217">
                  <c:v>0.16983209817162201</c:v>
                </c:pt>
                <c:pt idx="3218">
                  <c:v>0.16993335822642999</c:v>
                </c:pt>
                <c:pt idx="3219">
                  <c:v>0.17002828952780999</c:v>
                </c:pt>
                <c:pt idx="3220">
                  <c:v>0.170237138390851</c:v>
                </c:pt>
                <c:pt idx="3221">
                  <c:v>0.16983209817162201</c:v>
                </c:pt>
                <c:pt idx="3222">
                  <c:v>0.170237138390851</c:v>
                </c:pt>
                <c:pt idx="3223">
                  <c:v>0.170237138390851</c:v>
                </c:pt>
                <c:pt idx="3224">
                  <c:v>0.17043332974703801</c:v>
                </c:pt>
                <c:pt idx="3225">
                  <c:v>0.16973716687024201</c:v>
                </c:pt>
                <c:pt idx="3226">
                  <c:v>0.16943338670581901</c:v>
                </c:pt>
                <c:pt idx="3227">
                  <c:v>0.169528318007201</c:v>
                </c:pt>
                <c:pt idx="3228">
                  <c:v>0.169528318007201</c:v>
                </c:pt>
                <c:pt idx="3229">
                  <c:v>0.169129606541398</c:v>
                </c:pt>
                <c:pt idx="3230">
                  <c:v>0.168724566322172</c:v>
                </c:pt>
                <c:pt idx="3231">
                  <c:v>0.168724566322172</c:v>
                </c:pt>
                <c:pt idx="3232">
                  <c:v>0.16862963502078901</c:v>
                </c:pt>
                <c:pt idx="3233">
                  <c:v>0.16862963502078901</c:v>
                </c:pt>
                <c:pt idx="3234">
                  <c:v>0.168724566322172</c:v>
                </c:pt>
                <c:pt idx="3235">
                  <c:v>0.16862963502078901</c:v>
                </c:pt>
                <c:pt idx="3236">
                  <c:v>0.168528374965982</c:v>
                </c:pt>
                <c:pt idx="3237">
                  <c:v>0.16822459480156099</c:v>
                </c:pt>
                <c:pt idx="3238">
                  <c:v>0.16792081463714001</c:v>
                </c:pt>
                <c:pt idx="3239">
                  <c:v>0.16771829452752701</c:v>
                </c:pt>
                <c:pt idx="3240">
                  <c:v>0.16752210317133701</c:v>
                </c:pt>
                <c:pt idx="3241">
                  <c:v>0.16731325430829899</c:v>
                </c:pt>
                <c:pt idx="3242">
                  <c:v>0.1666170914315</c:v>
                </c:pt>
                <c:pt idx="3243">
                  <c:v>0.16711706295210901</c:v>
                </c:pt>
                <c:pt idx="3244">
                  <c:v>0.16711706295210901</c:v>
                </c:pt>
                <c:pt idx="3245">
                  <c:v>0.16702213165072799</c:v>
                </c:pt>
                <c:pt idx="3246">
                  <c:v>0.16691454284249599</c:v>
                </c:pt>
                <c:pt idx="3247">
                  <c:v>0.166509502623267</c:v>
                </c:pt>
                <c:pt idx="3248">
                  <c:v>0.16671835148630801</c:v>
                </c:pt>
                <c:pt idx="3249">
                  <c:v>0.16702213165072799</c:v>
                </c:pt>
                <c:pt idx="3250">
                  <c:v>0.16702213165072799</c:v>
                </c:pt>
                <c:pt idx="3251">
                  <c:v>0.16742084311653199</c:v>
                </c:pt>
                <c:pt idx="3252">
                  <c:v>0.16702213165072799</c:v>
                </c:pt>
                <c:pt idx="3253">
                  <c:v>0.16671835148630801</c:v>
                </c:pt>
                <c:pt idx="3254">
                  <c:v>0.16702213165072799</c:v>
                </c:pt>
                <c:pt idx="3255">
                  <c:v>0.166509502623267</c:v>
                </c:pt>
                <c:pt idx="3256">
                  <c:v>0.16611079115746399</c:v>
                </c:pt>
                <c:pt idx="3257">
                  <c:v>0.16561081963685501</c:v>
                </c:pt>
                <c:pt idx="3258">
                  <c:v>0.165705750938238</c:v>
                </c:pt>
                <c:pt idx="3259">
                  <c:v>0.164705807897018</c:v>
                </c:pt>
                <c:pt idx="3260">
                  <c:v>0.16409824756817701</c:v>
                </c:pt>
                <c:pt idx="3261">
                  <c:v>0.164598219088785</c:v>
                </c:pt>
                <c:pt idx="3262">
                  <c:v>0.164598219088785</c:v>
                </c:pt>
                <c:pt idx="3263">
                  <c:v>0.16430709643121499</c:v>
                </c:pt>
                <c:pt idx="3264">
                  <c:v>0.16591459980127601</c:v>
                </c:pt>
                <c:pt idx="3265">
                  <c:v>0.165813339746468</c:v>
                </c:pt>
                <c:pt idx="3266">
                  <c:v>0.165307039472435</c:v>
                </c:pt>
                <c:pt idx="3267">
                  <c:v>0.16561081963685501</c:v>
                </c:pt>
                <c:pt idx="3268">
                  <c:v>0.165307039472435</c:v>
                </c:pt>
                <c:pt idx="3269">
                  <c:v>0.164503287787403</c:v>
                </c:pt>
                <c:pt idx="3270">
                  <c:v>0.16480706795182601</c:v>
                </c:pt>
                <c:pt idx="3271">
                  <c:v>0.16490199925320601</c:v>
                </c:pt>
                <c:pt idx="3272">
                  <c:v>0.16430709643121499</c:v>
                </c:pt>
                <c:pt idx="3273">
                  <c:v>0.16440202773259699</c:v>
                </c:pt>
                <c:pt idx="3274">
                  <c:v>0.16511084811624699</c:v>
                </c:pt>
                <c:pt idx="3275">
                  <c:v>0.163902056211987</c:v>
                </c:pt>
                <c:pt idx="3276">
                  <c:v>0.164598219088785</c:v>
                </c:pt>
                <c:pt idx="3277">
                  <c:v>0.16490199925320601</c:v>
                </c:pt>
                <c:pt idx="3278">
                  <c:v>0.16419950762298199</c:v>
                </c:pt>
                <c:pt idx="3279">
                  <c:v>0.16369953610237301</c:v>
                </c:pt>
                <c:pt idx="3280">
                  <c:v>0.16309830452695701</c:v>
                </c:pt>
                <c:pt idx="3281">
                  <c:v>0.16218696403369301</c:v>
                </c:pt>
                <c:pt idx="3282">
                  <c:v>0.16249074419811599</c:v>
                </c:pt>
                <c:pt idx="3283">
                  <c:v>0.16269326430772901</c:v>
                </c:pt>
                <c:pt idx="3284">
                  <c:v>0.16218696403369301</c:v>
                </c:pt>
                <c:pt idx="3285">
                  <c:v>0.161990772677505</c:v>
                </c:pt>
                <c:pt idx="3286">
                  <c:v>0.16209203273231201</c:v>
                </c:pt>
                <c:pt idx="3287">
                  <c:v>0.16249074419811599</c:v>
                </c:pt>
                <c:pt idx="3288">
                  <c:v>0.16269326430772901</c:v>
                </c:pt>
                <c:pt idx="3289">
                  <c:v>0.16218696403369301</c:v>
                </c:pt>
                <c:pt idx="3290">
                  <c:v>0.16319956458176299</c:v>
                </c:pt>
                <c:pt idx="3291">
                  <c:v>0.16299071571872401</c:v>
                </c:pt>
                <c:pt idx="3292">
                  <c:v>0.16239581289673299</c:v>
                </c:pt>
                <c:pt idx="3293">
                  <c:v>0.16309830452695701</c:v>
                </c:pt>
                <c:pt idx="3294">
                  <c:v>0.16329449588314501</c:v>
                </c:pt>
                <c:pt idx="3295">
                  <c:v>0.16218696403369301</c:v>
                </c:pt>
                <c:pt idx="3296">
                  <c:v>0.16168699251308399</c:v>
                </c:pt>
                <c:pt idx="3297">
                  <c:v>0.16128828104728099</c:v>
                </c:pt>
                <c:pt idx="3298">
                  <c:v>0.16138321234866301</c:v>
                </c:pt>
                <c:pt idx="3299">
                  <c:v>0.16078198077324701</c:v>
                </c:pt>
                <c:pt idx="3300">
                  <c:v>0.160680720718439</c:v>
                </c:pt>
                <c:pt idx="3301">
                  <c:v>0.161592061211702</c:v>
                </c:pt>
                <c:pt idx="3302">
                  <c:v>0.16229455284192601</c:v>
                </c:pt>
                <c:pt idx="3303">
                  <c:v>0.16229455284192601</c:v>
                </c:pt>
                <c:pt idx="3304">
                  <c:v>0.16149080115689601</c:v>
                </c:pt>
                <c:pt idx="3305">
                  <c:v>0.16098450088286001</c:v>
                </c:pt>
                <c:pt idx="3306">
                  <c:v>0.160079489143023</c:v>
                </c:pt>
                <c:pt idx="3307">
                  <c:v>0.15987696903341</c:v>
                </c:pt>
                <c:pt idx="3308">
                  <c:v>0.15907321734837801</c:v>
                </c:pt>
                <c:pt idx="3309">
                  <c:v>0.15957951762241401</c:v>
                </c:pt>
                <c:pt idx="3310">
                  <c:v>0.160079489143023</c:v>
                </c:pt>
                <c:pt idx="3311">
                  <c:v>0.16098450088286001</c:v>
                </c:pt>
                <c:pt idx="3312">
                  <c:v>0.16128828104728099</c:v>
                </c:pt>
                <c:pt idx="3313">
                  <c:v>0.16027568049921101</c:v>
                </c:pt>
                <c:pt idx="3314">
                  <c:v>0.16098450088286001</c:v>
                </c:pt>
                <c:pt idx="3315">
                  <c:v>0.16048452936225099</c:v>
                </c:pt>
                <c:pt idx="3316">
                  <c:v>0.15927573745799101</c:v>
                </c:pt>
                <c:pt idx="3317">
                  <c:v>0.15997822908821499</c:v>
                </c:pt>
                <c:pt idx="3318">
                  <c:v>0.15897195729357</c:v>
                </c:pt>
                <c:pt idx="3319">
                  <c:v>0.15806694555373299</c:v>
                </c:pt>
                <c:pt idx="3320">
                  <c:v>0.158168205608541</c:v>
                </c:pt>
                <c:pt idx="3321">
                  <c:v>0.15847198577296201</c:v>
                </c:pt>
                <c:pt idx="3322">
                  <c:v>0.15877576593738299</c:v>
                </c:pt>
                <c:pt idx="3323">
                  <c:v>0.15907321734837801</c:v>
                </c:pt>
                <c:pt idx="3324">
                  <c:v>0.15877576593738299</c:v>
                </c:pt>
                <c:pt idx="3325">
                  <c:v>0.15857324582776999</c:v>
                </c:pt>
                <c:pt idx="3326">
                  <c:v>0.15847198577296201</c:v>
                </c:pt>
                <c:pt idx="3327">
                  <c:v>0.15857324582776999</c:v>
                </c:pt>
                <c:pt idx="3328">
                  <c:v>0.15847198577296201</c:v>
                </c:pt>
                <c:pt idx="3329">
                  <c:v>0.15857324582776999</c:v>
                </c:pt>
                <c:pt idx="3330">
                  <c:v>0.15806694555373299</c:v>
                </c:pt>
                <c:pt idx="3331">
                  <c:v>0.15826946566334699</c:v>
                </c:pt>
                <c:pt idx="3332">
                  <c:v>0.15766823408792999</c:v>
                </c:pt>
                <c:pt idx="3333">
                  <c:v>0.15806694555373299</c:v>
                </c:pt>
                <c:pt idx="3334">
                  <c:v>0.157566974033125</c:v>
                </c:pt>
                <c:pt idx="3335">
                  <c:v>0.157060673759089</c:v>
                </c:pt>
                <c:pt idx="3336">
                  <c:v>0.15695941370428099</c:v>
                </c:pt>
                <c:pt idx="3337">
                  <c:v>0.15716193381389601</c:v>
                </c:pt>
                <c:pt idx="3338">
                  <c:v>0.15695941370428099</c:v>
                </c:pt>
                <c:pt idx="3339">
                  <c:v>0.15726319386870399</c:v>
                </c:pt>
                <c:pt idx="3340">
                  <c:v>0.15726319386870399</c:v>
                </c:pt>
                <c:pt idx="3341">
                  <c:v>0.15695941370428099</c:v>
                </c:pt>
                <c:pt idx="3342">
                  <c:v>0.15695941370428099</c:v>
                </c:pt>
                <c:pt idx="3343">
                  <c:v>0.157566974033125</c:v>
                </c:pt>
                <c:pt idx="3344">
                  <c:v>0.15686448240290099</c:v>
                </c:pt>
                <c:pt idx="3345">
                  <c:v>0.15635818212886499</c:v>
                </c:pt>
                <c:pt idx="3346">
                  <c:v>0.15615566201925199</c:v>
                </c:pt>
                <c:pt idx="3347">
                  <c:v>0.156459442183672</c:v>
                </c:pt>
                <c:pt idx="3348">
                  <c:v>0.156256922074059</c:v>
                </c:pt>
                <c:pt idx="3349">
                  <c:v>0.15615566201925199</c:v>
                </c:pt>
                <c:pt idx="3350">
                  <c:v>0.15615566201925199</c:v>
                </c:pt>
                <c:pt idx="3351">
                  <c:v>0.15595314190963599</c:v>
                </c:pt>
                <c:pt idx="3352">
                  <c:v>0.15555443044383499</c:v>
                </c:pt>
                <c:pt idx="3353">
                  <c:v>0.155655690498641</c:v>
                </c:pt>
                <c:pt idx="3354">
                  <c:v>0.15535191033421999</c:v>
                </c:pt>
                <c:pt idx="3355">
                  <c:v>0.154548158649191</c:v>
                </c:pt>
                <c:pt idx="3356">
                  <c:v>0.15464941870399801</c:v>
                </c:pt>
                <c:pt idx="3357">
                  <c:v>0.15485193881361101</c:v>
                </c:pt>
                <c:pt idx="3358">
                  <c:v>0.15495319886841899</c:v>
                </c:pt>
                <c:pt idx="3359">
                  <c:v>0.15495319886841899</c:v>
                </c:pt>
                <c:pt idx="3360">
                  <c:v>0.15535191033421999</c:v>
                </c:pt>
                <c:pt idx="3361">
                  <c:v>0.15495319886841899</c:v>
                </c:pt>
                <c:pt idx="3362">
                  <c:v>0.154345638539575</c:v>
                </c:pt>
                <c:pt idx="3363">
                  <c:v>0.15404818712858001</c:v>
                </c:pt>
                <c:pt idx="3364">
                  <c:v>0.15464941870399801</c:v>
                </c:pt>
                <c:pt idx="3365">
                  <c:v>0.15464941870399801</c:v>
                </c:pt>
                <c:pt idx="3366">
                  <c:v>0.15424437848476999</c:v>
                </c:pt>
                <c:pt idx="3367">
                  <c:v>0.15424437848476999</c:v>
                </c:pt>
                <c:pt idx="3368">
                  <c:v>0.15384566701896699</c:v>
                </c:pt>
                <c:pt idx="3369">
                  <c:v>0.15344062679973799</c:v>
                </c:pt>
                <c:pt idx="3370">
                  <c:v>0.15354188685454601</c:v>
                </c:pt>
                <c:pt idx="3371">
                  <c:v>0.15364314690935399</c:v>
                </c:pt>
                <c:pt idx="3372">
                  <c:v>0.153238106690125</c:v>
                </c:pt>
                <c:pt idx="3373">
                  <c:v>0.15394059832034901</c:v>
                </c:pt>
                <c:pt idx="3374">
                  <c:v>0.153345695498358</c:v>
                </c:pt>
                <c:pt idx="3375">
                  <c:v>0.153238106690125</c:v>
                </c:pt>
                <c:pt idx="3376">
                  <c:v>0.15354188685454601</c:v>
                </c:pt>
                <c:pt idx="3377">
                  <c:v>0.15344062679973799</c:v>
                </c:pt>
                <c:pt idx="3378">
                  <c:v>0.15273813516951401</c:v>
                </c:pt>
                <c:pt idx="3379">
                  <c:v>0.152636875114709</c:v>
                </c:pt>
                <c:pt idx="3380">
                  <c:v>0.15213690359409801</c:v>
                </c:pt>
                <c:pt idx="3381">
                  <c:v>0.152434355005093</c:v>
                </c:pt>
                <c:pt idx="3382">
                  <c:v>0.152636875114709</c:v>
                </c:pt>
                <c:pt idx="3383">
                  <c:v>0.151833123429677</c:v>
                </c:pt>
                <c:pt idx="3384">
                  <c:v>0.151833123429677</c:v>
                </c:pt>
                <c:pt idx="3385">
                  <c:v>0.151833123429677</c:v>
                </c:pt>
                <c:pt idx="3386">
                  <c:v>0.151833123429677</c:v>
                </c:pt>
                <c:pt idx="3387">
                  <c:v>0.15202931478586501</c:v>
                </c:pt>
                <c:pt idx="3388">
                  <c:v>0.15102937174464801</c:v>
                </c:pt>
                <c:pt idx="3389">
                  <c:v>0.151434411963874</c:v>
                </c:pt>
                <c:pt idx="3390">
                  <c:v>0.151833123429677</c:v>
                </c:pt>
                <c:pt idx="3391">
                  <c:v>0.15223816364890599</c:v>
                </c:pt>
                <c:pt idx="3392">
                  <c:v>0.151833123429677</c:v>
                </c:pt>
                <c:pt idx="3393">
                  <c:v>0.15173819212829701</c:v>
                </c:pt>
                <c:pt idx="3394">
                  <c:v>0.15093444044326501</c:v>
                </c:pt>
                <c:pt idx="3395">
                  <c:v>0.150725591580225</c:v>
                </c:pt>
                <c:pt idx="3396">
                  <c:v>0.15122556310083601</c:v>
                </c:pt>
                <c:pt idx="3397">
                  <c:v>0.150630660278844</c:v>
                </c:pt>
                <c:pt idx="3398">
                  <c:v>0.150630660278844</c:v>
                </c:pt>
                <c:pt idx="3399">
                  <c:v>0.150630660278844</c:v>
                </c:pt>
                <c:pt idx="3400">
                  <c:v>0.15093444044326501</c:v>
                </c:pt>
                <c:pt idx="3401">
                  <c:v>0.150630660278844</c:v>
                </c:pt>
                <c:pt idx="3402">
                  <c:v>0.14971931978558201</c:v>
                </c:pt>
                <c:pt idx="3403">
                  <c:v>0.15011803125138301</c:v>
                </c:pt>
                <c:pt idx="3404">
                  <c:v>0.15052940022403699</c:v>
                </c:pt>
                <c:pt idx="3405">
                  <c:v>0.15011803125138301</c:v>
                </c:pt>
                <c:pt idx="3406">
                  <c:v>0.14942186837458701</c:v>
                </c:pt>
                <c:pt idx="3407">
                  <c:v>0.14971931978558201</c:v>
                </c:pt>
                <c:pt idx="3408">
                  <c:v>0.15052940022403699</c:v>
                </c:pt>
                <c:pt idx="3409">
                  <c:v>0.149523128429392</c:v>
                </c:pt>
                <c:pt idx="3410">
                  <c:v>0.14821940522375199</c:v>
                </c:pt>
                <c:pt idx="3411">
                  <c:v>0.14931427956635401</c:v>
                </c:pt>
                <c:pt idx="3412">
                  <c:v>0.15002309995000301</c:v>
                </c:pt>
                <c:pt idx="3413">
                  <c:v>0.14961805973077499</c:v>
                </c:pt>
                <c:pt idx="3414">
                  <c:v>0.14971931978558201</c:v>
                </c:pt>
                <c:pt idx="3415">
                  <c:v>0.14971931978558201</c:v>
                </c:pt>
                <c:pt idx="3416">
                  <c:v>0.14851052788132199</c:v>
                </c:pt>
                <c:pt idx="3417">
                  <c:v>0.147814365004523</c:v>
                </c:pt>
                <c:pt idx="3418">
                  <c:v>0.14811181641551899</c:v>
                </c:pt>
                <c:pt idx="3419">
                  <c:v>0.14841559657994199</c:v>
                </c:pt>
                <c:pt idx="3420">
                  <c:v>0.14811181641551899</c:v>
                </c:pt>
                <c:pt idx="3421">
                  <c:v>0.14821940522375199</c:v>
                </c:pt>
                <c:pt idx="3422">
                  <c:v>0.14811181641551899</c:v>
                </c:pt>
                <c:pt idx="3423">
                  <c:v>0.14791562505933101</c:v>
                </c:pt>
                <c:pt idx="3424">
                  <c:v>0.148010556360713</c:v>
                </c:pt>
                <c:pt idx="3425">
                  <c:v>0.14811181641551899</c:v>
                </c:pt>
                <c:pt idx="3426">
                  <c:v>0.14791562505933101</c:v>
                </c:pt>
                <c:pt idx="3427">
                  <c:v>0.14791562505933101</c:v>
                </c:pt>
                <c:pt idx="3428">
                  <c:v>0.14761184489491</c:v>
                </c:pt>
                <c:pt idx="3429">
                  <c:v>0.14741565353872199</c:v>
                </c:pt>
                <c:pt idx="3430">
                  <c:v>0.146903024511261</c:v>
                </c:pt>
                <c:pt idx="3431">
                  <c:v>0.14670683315507299</c:v>
                </c:pt>
                <c:pt idx="3432">
                  <c:v>0.14620053288103699</c:v>
                </c:pt>
                <c:pt idx="3433">
                  <c:v>0.14640305299065201</c:v>
                </c:pt>
                <c:pt idx="3434">
                  <c:v>0.147010613319494</c:v>
                </c:pt>
                <c:pt idx="3435">
                  <c:v>0.14711187337430201</c:v>
                </c:pt>
                <c:pt idx="3436">
                  <c:v>0.147010613319494</c:v>
                </c:pt>
                <c:pt idx="3437">
                  <c:v>0.14670683315507299</c:v>
                </c:pt>
                <c:pt idx="3438">
                  <c:v>0.14640305299065201</c:v>
                </c:pt>
                <c:pt idx="3439">
                  <c:v>0.146504313045458</c:v>
                </c:pt>
                <c:pt idx="3440">
                  <c:v>0.14620053288103699</c:v>
                </c:pt>
                <c:pt idx="3441">
                  <c:v>0.145795492661809</c:v>
                </c:pt>
                <c:pt idx="3442">
                  <c:v>0.14600434152484901</c:v>
                </c:pt>
                <c:pt idx="3443">
                  <c:v>0.146099272826232</c:v>
                </c:pt>
                <c:pt idx="3444">
                  <c:v>0.14630812168926999</c:v>
                </c:pt>
                <c:pt idx="3445">
                  <c:v>0.14630812168926999</c:v>
                </c:pt>
                <c:pt idx="3446">
                  <c:v>0.145903081470042</c:v>
                </c:pt>
                <c:pt idx="3447">
                  <c:v>0.145700561360429</c:v>
                </c:pt>
                <c:pt idx="3448">
                  <c:v>0.145700561360429</c:v>
                </c:pt>
                <c:pt idx="3449">
                  <c:v>0.14550437000424099</c:v>
                </c:pt>
                <c:pt idx="3450">
                  <c:v>0.145700561360429</c:v>
                </c:pt>
                <c:pt idx="3451">
                  <c:v>0.145795492661809</c:v>
                </c:pt>
                <c:pt idx="3452">
                  <c:v>0.14539678119600799</c:v>
                </c:pt>
                <c:pt idx="3453">
                  <c:v>0.14529552114120001</c:v>
                </c:pt>
                <c:pt idx="3454">
                  <c:v>0.144593029510976</c:v>
                </c:pt>
                <c:pt idx="3455">
                  <c:v>0.14409305799036701</c:v>
                </c:pt>
                <c:pt idx="3456">
                  <c:v>0.14389053788075201</c:v>
                </c:pt>
                <c:pt idx="3457">
                  <c:v>0.14399179793556</c:v>
                </c:pt>
                <c:pt idx="3458">
                  <c:v>0.14409305799036701</c:v>
                </c:pt>
                <c:pt idx="3459">
                  <c:v>0.14409305799036701</c:v>
                </c:pt>
                <c:pt idx="3460">
                  <c:v>0.14429557809998</c:v>
                </c:pt>
                <c:pt idx="3461">
                  <c:v>0.14368801777113899</c:v>
                </c:pt>
                <c:pt idx="3462">
                  <c:v>0.14349182641495101</c:v>
                </c:pt>
                <c:pt idx="3463">
                  <c:v>0.14389053788075201</c:v>
                </c:pt>
                <c:pt idx="3464">
                  <c:v>0.14399179793556</c:v>
                </c:pt>
                <c:pt idx="3465">
                  <c:v>0.14359308646975699</c:v>
                </c:pt>
                <c:pt idx="3466">
                  <c:v>0.14349182641495101</c:v>
                </c:pt>
                <c:pt idx="3467">
                  <c:v>0.14349182641495101</c:v>
                </c:pt>
                <c:pt idx="3468">
                  <c:v>0.14338423760671801</c:v>
                </c:pt>
                <c:pt idx="3469">
                  <c:v>0.14328930630533601</c:v>
                </c:pt>
                <c:pt idx="3470">
                  <c:v>0.14349182641495101</c:v>
                </c:pt>
                <c:pt idx="3471">
                  <c:v>0.142985526140915</c:v>
                </c:pt>
                <c:pt idx="3472">
                  <c:v>0.143080457442298</c:v>
                </c:pt>
                <c:pt idx="3473">
                  <c:v>0.14328930630533601</c:v>
                </c:pt>
                <c:pt idx="3474">
                  <c:v>0.143080457442298</c:v>
                </c:pt>
                <c:pt idx="3475">
                  <c:v>0.143080457442298</c:v>
                </c:pt>
                <c:pt idx="3476">
                  <c:v>0.14288426608610699</c:v>
                </c:pt>
                <c:pt idx="3477">
                  <c:v>0.142681745976494</c:v>
                </c:pt>
                <c:pt idx="3478">
                  <c:v>0.14258048592168701</c:v>
                </c:pt>
                <c:pt idx="3479">
                  <c:v>0.14248555462030599</c:v>
                </c:pt>
                <c:pt idx="3480">
                  <c:v>0.14218177445588601</c:v>
                </c:pt>
                <c:pt idx="3481">
                  <c:v>0.14177673423665699</c:v>
                </c:pt>
                <c:pt idx="3482">
                  <c:v>0.141877994291463</c:v>
                </c:pt>
                <c:pt idx="3483">
                  <c:v>0.141877994291463</c:v>
                </c:pt>
                <c:pt idx="3484">
                  <c:v>0.14147295407223601</c:v>
                </c:pt>
                <c:pt idx="3485">
                  <c:v>0.14137802277085401</c:v>
                </c:pt>
                <c:pt idx="3486">
                  <c:v>0.141276762716046</c:v>
                </c:pt>
                <c:pt idx="3487">
                  <c:v>0.14097298255162599</c:v>
                </c:pt>
                <c:pt idx="3488">
                  <c:v>0.14097298255162599</c:v>
                </c:pt>
                <c:pt idx="3489">
                  <c:v>0.14147295407223601</c:v>
                </c:pt>
                <c:pt idx="3490">
                  <c:v>0.14168180293527499</c:v>
                </c:pt>
                <c:pt idx="3491">
                  <c:v>0.141276762716046</c:v>
                </c:pt>
                <c:pt idx="3492">
                  <c:v>0.14066920238720501</c:v>
                </c:pt>
                <c:pt idx="3493">
                  <c:v>0.14037175097620899</c:v>
                </c:pt>
                <c:pt idx="3494">
                  <c:v>0.14037175097620899</c:v>
                </c:pt>
                <c:pt idx="3495">
                  <c:v>0.14066920238720501</c:v>
                </c:pt>
                <c:pt idx="3496">
                  <c:v>0.14006797081178801</c:v>
                </c:pt>
                <c:pt idx="3497">
                  <c:v>0.14006797081178801</c:v>
                </c:pt>
                <c:pt idx="3498">
                  <c:v>0.140169230866596</c:v>
                </c:pt>
                <c:pt idx="3499">
                  <c:v>0.14027049092140201</c:v>
                </c:pt>
                <c:pt idx="3500">
                  <c:v>0.13956799929117999</c:v>
                </c:pt>
                <c:pt idx="3501">
                  <c:v>0.139162959071951</c:v>
                </c:pt>
                <c:pt idx="3502">
                  <c:v>0.13966925934598501</c:v>
                </c:pt>
                <c:pt idx="3503">
                  <c:v>0.139365479181565</c:v>
                </c:pt>
                <c:pt idx="3504">
                  <c:v>0.139162959071951</c:v>
                </c:pt>
                <c:pt idx="3505">
                  <c:v>0.13956799929117999</c:v>
                </c:pt>
                <c:pt idx="3506">
                  <c:v>0.14037175097620899</c:v>
                </c:pt>
                <c:pt idx="3507">
                  <c:v>0.13997303951040599</c:v>
                </c:pt>
                <c:pt idx="3508">
                  <c:v>0.13977051940079299</c:v>
                </c:pt>
                <c:pt idx="3509">
                  <c:v>0.13986545070217499</c:v>
                </c:pt>
                <c:pt idx="3510">
                  <c:v>0.13896043896233601</c:v>
                </c:pt>
                <c:pt idx="3511">
                  <c:v>0.13815668727730701</c:v>
                </c:pt>
                <c:pt idx="3512">
                  <c:v>0.138257947332114</c:v>
                </c:pt>
                <c:pt idx="3513">
                  <c:v>0.13795416716769099</c:v>
                </c:pt>
                <c:pt idx="3514">
                  <c:v>0.138257947332114</c:v>
                </c:pt>
                <c:pt idx="3515">
                  <c:v>0.13806175597592399</c:v>
                </c:pt>
                <c:pt idx="3516">
                  <c:v>0.13815668727730701</c:v>
                </c:pt>
                <c:pt idx="3517">
                  <c:v>0.138257947332114</c:v>
                </c:pt>
                <c:pt idx="3518">
                  <c:v>0.13775797581150301</c:v>
                </c:pt>
                <c:pt idx="3519">
                  <c:v>0.13846046744172699</c:v>
                </c:pt>
                <c:pt idx="3520">
                  <c:v>0.13866298755134099</c:v>
                </c:pt>
                <c:pt idx="3521">
                  <c:v>0.13775797581150301</c:v>
                </c:pt>
                <c:pt idx="3522">
                  <c:v>0.137852907112886</c:v>
                </c:pt>
                <c:pt idx="3523">
                  <c:v>0.138257947332114</c:v>
                </c:pt>
                <c:pt idx="3524">
                  <c:v>0.13815668727730701</c:v>
                </c:pt>
                <c:pt idx="3525">
                  <c:v>0.13725800429089499</c:v>
                </c:pt>
                <c:pt idx="3526">
                  <c:v>0.13755545570189001</c:v>
                </c:pt>
                <c:pt idx="3527">
                  <c:v>0.13735293559227499</c:v>
                </c:pt>
                <c:pt idx="3528">
                  <c:v>0.13725800429089499</c:v>
                </c:pt>
                <c:pt idx="3529">
                  <c:v>0.136852964071666</c:v>
                </c:pt>
                <c:pt idx="3530">
                  <c:v>0.13704915542785401</c:v>
                </c:pt>
                <c:pt idx="3531">
                  <c:v>0.136049212386635</c:v>
                </c:pt>
                <c:pt idx="3532">
                  <c:v>0.136650443962051</c:v>
                </c:pt>
                <c:pt idx="3533">
                  <c:v>0.13624540374282501</c:v>
                </c:pt>
                <c:pt idx="3534">
                  <c:v>0.13615047244144199</c:v>
                </c:pt>
                <c:pt idx="3535">
                  <c:v>0.13615047244144199</c:v>
                </c:pt>
                <c:pt idx="3536">
                  <c:v>0.136454252605863</c:v>
                </c:pt>
                <c:pt idx="3537">
                  <c:v>0.13615047244144199</c:v>
                </c:pt>
                <c:pt idx="3538">
                  <c:v>0.135941623578404</c:v>
                </c:pt>
                <c:pt idx="3539">
                  <c:v>0.135745432222214</c:v>
                </c:pt>
                <c:pt idx="3540">
                  <c:v>0.136049212386635</c:v>
                </c:pt>
                <c:pt idx="3541">
                  <c:v>0.135745432222214</c:v>
                </c:pt>
                <c:pt idx="3542">
                  <c:v>0.135745432222214</c:v>
                </c:pt>
                <c:pt idx="3543">
                  <c:v>0.13564417216740901</c:v>
                </c:pt>
                <c:pt idx="3544">
                  <c:v>0.13534672075641299</c:v>
                </c:pt>
                <c:pt idx="3545">
                  <c:v>0.13534672075641299</c:v>
                </c:pt>
                <c:pt idx="3546">
                  <c:v>0.13504294059199001</c:v>
                </c:pt>
                <c:pt idx="3547">
                  <c:v>0.13523913194817999</c:v>
                </c:pt>
                <c:pt idx="3548">
                  <c:v>0.13484042048237699</c:v>
                </c:pt>
                <c:pt idx="3549">
                  <c:v>0.13463790037276399</c:v>
                </c:pt>
                <c:pt idx="3550">
                  <c:v>0.134941680537185</c:v>
                </c:pt>
                <c:pt idx="3551">
                  <c:v>0.134739160427569</c:v>
                </c:pt>
                <c:pt idx="3552">
                  <c:v>0.13403034004392</c:v>
                </c:pt>
                <c:pt idx="3553">
                  <c:v>0.134435380263149</c:v>
                </c:pt>
                <c:pt idx="3554">
                  <c:v>0.134137928852153</c:v>
                </c:pt>
                <c:pt idx="3555">
                  <c:v>0.134137928852153</c:v>
                </c:pt>
                <c:pt idx="3556">
                  <c:v>0.13393540874254001</c:v>
                </c:pt>
                <c:pt idx="3557">
                  <c:v>0.134435380263149</c:v>
                </c:pt>
                <c:pt idx="3558">
                  <c:v>0.134542969071381</c:v>
                </c:pt>
                <c:pt idx="3559">
                  <c:v>0.133631628578119</c:v>
                </c:pt>
                <c:pt idx="3560">
                  <c:v>0.13373921738635</c:v>
                </c:pt>
                <c:pt idx="3561">
                  <c:v>0.134137928852153</c:v>
                </c:pt>
                <c:pt idx="3562">
                  <c:v>0.133834148687732</c:v>
                </c:pt>
                <c:pt idx="3563">
                  <c:v>0.1326316855369</c:v>
                </c:pt>
                <c:pt idx="3564">
                  <c:v>0.13313165705750801</c:v>
                </c:pt>
                <c:pt idx="3565">
                  <c:v>0.13343543722192899</c:v>
                </c:pt>
                <c:pt idx="3566">
                  <c:v>0.133631628578119</c:v>
                </c:pt>
                <c:pt idx="3567">
                  <c:v>0.13353036852331099</c:v>
                </c:pt>
                <c:pt idx="3568">
                  <c:v>0.13313165705750801</c:v>
                </c:pt>
                <c:pt idx="3569">
                  <c:v>0.132827876893087</c:v>
                </c:pt>
                <c:pt idx="3570">
                  <c:v>0.133030397002703</c:v>
                </c:pt>
                <c:pt idx="3571">
                  <c:v>0.13272661683827999</c:v>
                </c:pt>
                <c:pt idx="3572">
                  <c:v>0.132226645317671</c:v>
                </c:pt>
                <c:pt idx="3573">
                  <c:v>0.13202412520805801</c:v>
                </c:pt>
                <c:pt idx="3574">
                  <c:v>0.13202412520805801</c:v>
                </c:pt>
                <c:pt idx="3575">
                  <c:v>0.13232790537247899</c:v>
                </c:pt>
                <c:pt idx="3576">
                  <c:v>0.13232790537247899</c:v>
                </c:pt>
                <c:pt idx="3577">
                  <c:v>0.132119056509438</c:v>
                </c:pt>
                <c:pt idx="3578">
                  <c:v>0.13192286515325</c:v>
                </c:pt>
                <c:pt idx="3579">
                  <c:v>0.132119056509438</c:v>
                </c:pt>
                <c:pt idx="3580">
                  <c:v>0.131827933851868</c:v>
                </c:pt>
                <c:pt idx="3581">
                  <c:v>0.13051155313937701</c:v>
                </c:pt>
                <c:pt idx="3582">
                  <c:v>0.13041662183799699</c:v>
                </c:pt>
                <c:pt idx="3583">
                  <c:v>0.13081533330379799</c:v>
                </c:pt>
                <c:pt idx="3584">
                  <c:v>0.130720402002418</c:v>
                </c:pt>
                <c:pt idx="3585">
                  <c:v>0.130720402002418</c:v>
                </c:pt>
                <c:pt idx="3586">
                  <c:v>0.130916593358606</c:v>
                </c:pt>
                <c:pt idx="3587">
                  <c:v>0.13131530482440901</c:v>
                </c:pt>
                <c:pt idx="3588">
                  <c:v>0.130315361783189</c:v>
                </c:pt>
                <c:pt idx="3589">
                  <c:v>0.12951161009815801</c:v>
                </c:pt>
                <c:pt idx="3590">
                  <c:v>0.129916650317386</c:v>
                </c:pt>
                <c:pt idx="3591">
                  <c:v>0.13022043048180701</c:v>
                </c:pt>
                <c:pt idx="3592">
                  <c:v>0.13041662183799699</c:v>
                </c:pt>
                <c:pt idx="3593">
                  <c:v>0.13041662183799699</c:v>
                </c:pt>
                <c:pt idx="3594">
                  <c:v>0.130315361783189</c:v>
                </c:pt>
                <c:pt idx="3595">
                  <c:v>0.130011581618769</c:v>
                </c:pt>
                <c:pt idx="3596">
                  <c:v>0.13022043048180701</c:v>
                </c:pt>
                <c:pt idx="3597">
                  <c:v>0.12961287015296499</c:v>
                </c:pt>
                <c:pt idx="3598">
                  <c:v>0.129916650317386</c:v>
                </c:pt>
                <c:pt idx="3599">
                  <c:v>0.12981539026257799</c:v>
                </c:pt>
                <c:pt idx="3600">
                  <c:v>0.12951161009815801</c:v>
                </c:pt>
                <c:pt idx="3601">
                  <c:v>0.129112898632357</c:v>
                </c:pt>
                <c:pt idx="3602">
                  <c:v>0.129207829933737</c:v>
                </c:pt>
                <c:pt idx="3603">
                  <c:v>0.129207829933737</c:v>
                </c:pt>
                <c:pt idx="3604">
                  <c:v>0.12930908998854401</c:v>
                </c:pt>
                <c:pt idx="3605">
                  <c:v>0.12890404976931599</c:v>
                </c:pt>
                <c:pt idx="3606">
                  <c:v>0.129112898632357</c:v>
                </c:pt>
                <c:pt idx="3607">
                  <c:v>0.128809118467934</c:v>
                </c:pt>
                <c:pt idx="3608">
                  <c:v>0.12850533830351299</c:v>
                </c:pt>
                <c:pt idx="3609">
                  <c:v>0.12850533830351299</c:v>
                </c:pt>
                <c:pt idx="3610">
                  <c:v>0.12790410672809699</c:v>
                </c:pt>
                <c:pt idx="3611">
                  <c:v>0.12750539526229299</c:v>
                </c:pt>
                <c:pt idx="3612">
                  <c:v>0.12760032656367601</c:v>
                </c:pt>
                <c:pt idx="3613">
                  <c:v>0.12770158661848399</c:v>
                </c:pt>
                <c:pt idx="3614">
                  <c:v>0.127296546399255</c:v>
                </c:pt>
                <c:pt idx="3615">
                  <c:v>0.12760032656367601</c:v>
                </c:pt>
                <c:pt idx="3616">
                  <c:v>0.12720161509787301</c:v>
                </c:pt>
                <c:pt idx="3617">
                  <c:v>0.12830914694732501</c:v>
                </c:pt>
                <c:pt idx="3618">
                  <c:v>0.12901163857754899</c:v>
                </c:pt>
                <c:pt idx="3619">
                  <c:v>0.12850533830351299</c:v>
                </c:pt>
                <c:pt idx="3620">
                  <c:v>0.12720161509787301</c:v>
                </c:pt>
                <c:pt idx="3621">
                  <c:v>0.12720161509787301</c:v>
                </c:pt>
                <c:pt idx="3622">
                  <c:v>0.12649279471422301</c:v>
                </c:pt>
                <c:pt idx="3623">
                  <c:v>0.12649279471422301</c:v>
                </c:pt>
                <c:pt idx="3624">
                  <c:v>0.12720161509787301</c:v>
                </c:pt>
                <c:pt idx="3625">
                  <c:v>0.12699276623483399</c:v>
                </c:pt>
                <c:pt idx="3626">
                  <c:v>0.12720161509787301</c:v>
                </c:pt>
                <c:pt idx="3627">
                  <c:v>0.12770158661848399</c:v>
                </c:pt>
                <c:pt idx="3628">
                  <c:v>0.126296603358035</c:v>
                </c:pt>
                <c:pt idx="3629">
                  <c:v>0.126094083248422</c:v>
                </c:pt>
                <c:pt idx="3630">
                  <c:v>0.12559411172781201</c:v>
                </c:pt>
                <c:pt idx="3631">
                  <c:v>0.12498655139897</c:v>
                </c:pt>
                <c:pt idx="3632">
                  <c:v>0.124784031289357</c:v>
                </c:pt>
                <c:pt idx="3633">
                  <c:v>0.12508148270035199</c:v>
                </c:pt>
                <c:pt idx="3634">
                  <c:v>0.125492851673006</c:v>
                </c:pt>
                <c:pt idx="3635">
                  <c:v>0.12649279471422301</c:v>
                </c:pt>
                <c:pt idx="3636">
                  <c:v>0.125492851673006</c:v>
                </c:pt>
                <c:pt idx="3637">
                  <c:v>0.12508148270035199</c:v>
                </c:pt>
                <c:pt idx="3638">
                  <c:v>0.124682771234549</c:v>
                </c:pt>
                <c:pt idx="3639">
                  <c:v>0.124885291344162</c:v>
                </c:pt>
                <c:pt idx="3640">
                  <c:v>0.124385319823554</c:v>
                </c:pt>
                <c:pt idx="3641">
                  <c:v>0.124182799713941</c:v>
                </c:pt>
                <c:pt idx="3642">
                  <c:v>0.124081539659133</c:v>
                </c:pt>
                <c:pt idx="3643">
                  <c:v>0.124486579878361</c:v>
                </c:pt>
                <c:pt idx="3644">
                  <c:v>0.124885291344162</c:v>
                </c:pt>
                <c:pt idx="3645">
                  <c:v>0.12529033156339101</c:v>
                </c:pt>
                <c:pt idx="3646">
                  <c:v>0.12518907150858299</c:v>
                </c:pt>
                <c:pt idx="3647">
                  <c:v>0.124682771234549</c:v>
                </c:pt>
                <c:pt idx="3648">
                  <c:v>0.124081539659133</c:v>
                </c:pt>
                <c:pt idx="3649">
                  <c:v>0.12377775949471199</c:v>
                </c:pt>
                <c:pt idx="3650">
                  <c:v>0.124081539659133</c:v>
                </c:pt>
                <c:pt idx="3651">
                  <c:v>0.124081539659133</c:v>
                </c:pt>
                <c:pt idx="3652">
                  <c:v>0.124182799713941</c:v>
                </c:pt>
                <c:pt idx="3653">
                  <c:v>0.12368282819333</c:v>
                </c:pt>
                <c:pt idx="3654">
                  <c:v>0.123473979330291</c:v>
                </c:pt>
                <c:pt idx="3655">
                  <c:v>0.123581568138522</c:v>
                </c:pt>
                <c:pt idx="3656">
                  <c:v>0.124081539659133</c:v>
                </c:pt>
                <c:pt idx="3657">
                  <c:v>0.12377775949471199</c:v>
                </c:pt>
                <c:pt idx="3658">
                  <c:v>0.12387901954951799</c:v>
                </c:pt>
                <c:pt idx="3659">
                  <c:v>0.12387901954951799</c:v>
                </c:pt>
                <c:pt idx="3660">
                  <c:v>0.122372776234264</c:v>
                </c:pt>
                <c:pt idx="3661">
                  <c:v>0.121569024549235</c:v>
                </c:pt>
                <c:pt idx="3662">
                  <c:v>0.12146776449442701</c:v>
                </c:pt>
                <c:pt idx="3663">
                  <c:v>0.12146776449442701</c:v>
                </c:pt>
                <c:pt idx="3664">
                  <c:v>0.12186647596022999</c:v>
                </c:pt>
                <c:pt idx="3665">
                  <c:v>0.122372776234264</c:v>
                </c:pt>
                <c:pt idx="3666">
                  <c:v>0.122872747754873</c:v>
                </c:pt>
                <c:pt idx="3667">
                  <c:v>0.122170256124651</c:v>
                </c:pt>
                <c:pt idx="3668">
                  <c:v>0.12186647596022999</c:v>
                </c:pt>
                <c:pt idx="3669">
                  <c:v>0.122474036289072</c:v>
                </c:pt>
                <c:pt idx="3670">
                  <c:v>0.121569024549235</c:v>
                </c:pt>
                <c:pt idx="3671">
                  <c:v>0.121265244384812</c:v>
                </c:pt>
                <c:pt idx="3672">
                  <c:v>0.12056275275459</c:v>
                </c:pt>
                <c:pt idx="3673">
                  <c:v>0.12146776449442701</c:v>
                </c:pt>
                <c:pt idx="3674">
                  <c:v>0.121974064768461</c:v>
                </c:pt>
                <c:pt idx="3675">
                  <c:v>0.12056275275459</c:v>
                </c:pt>
                <c:pt idx="3676">
                  <c:v>0.120360232644975</c:v>
                </c:pt>
                <c:pt idx="3677">
                  <c:v>0.120461492699782</c:v>
                </c:pt>
                <c:pt idx="3678">
                  <c:v>0.121163984330006</c:v>
                </c:pt>
                <c:pt idx="3679">
                  <c:v>0.120961464220391</c:v>
                </c:pt>
                <c:pt idx="3680">
                  <c:v>0.120258972590167</c:v>
                </c:pt>
                <c:pt idx="3681">
                  <c:v>0.120062781233979</c:v>
                </c:pt>
                <c:pt idx="3682">
                  <c:v>0.12056275275459</c:v>
                </c:pt>
                <c:pt idx="3683">
                  <c:v>0.120258972590167</c:v>
                </c:pt>
                <c:pt idx="3684">
                  <c:v>0.119955192425746</c:v>
                </c:pt>
                <c:pt idx="3685">
                  <c:v>0.120062781233979</c:v>
                </c:pt>
                <c:pt idx="3686">
                  <c:v>0.119853932370941</c:v>
                </c:pt>
                <c:pt idx="3687">
                  <c:v>0.119853932370941</c:v>
                </c:pt>
                <c:pt idx="3688">
                  <c:v>0.11935396085033</c:v>
                </c:pt>
                <c:pt idx="3689">
                  <c:v>0.11935396085033</c:v>
                </c:pt>
                <c:pt idx="3690">
                  <c:v>0.11945522090513799</c:v>
                </c:pt>
                <c:pt idx="3691">
                  <c:v>0.11935396085033</c:v>
                </c:pt>
                <c:pt idx="3692">
                  <c:v>0.118651469220106</c:v>
                </c:pt>
                <c:pt idx="3693">
                  <c:v>0.118455277863918</c:v>
                </c:pt>
                <c:pt idx="3694">
                  <c:v>0.11885398932972099</c:v>
                </c:pt>
                <c:pt idx="3695">
                  <c:v>0.118955249384529</c:v>
                </c:pt>
                <c:pt idx="3696">
                  <c:v>0.118752729274914</c:v>
                </c:pt>
                <c:pt idx="3697">
                  <c:v>0.11885398932972099</c:v>
                </c:pt>
                <c:pt idx="3698">
                  <c:v>0.119151440740717</c:v>
                </c:pt>
                <c:pt idx="3699">
                  <c:v>0.119050180685909</c:v>
                </c:pt>
                <c:pt idx="3700">
                  <c:v>0.118455277863918</c:v>
                </c:pt>
                <c:pt idx="3701">
                  <c:v>0.11805023764469</c:v>
                </c:pt>
                <c:pt idx="3702">
                  <c:v>0.117847717535077</c:v>
                </c:pt>
                <c:pt idx="3703">
                  <c:v>0.117746457480269</c:v>
                </c:pt>
                <c:pt idx="3704">
                  <c:v>0.117347746014466</c:v>
                </c:pt>
                <c:pt idx="3705">
                  <c:v>0.11704396585004501</c:v>
                </c:pt>
                <c:pt idx="3706">
                  <c:v>0.117138897151427</c:v>
                </c:pt>
                <c:pt idx="3707">
                  <c:v>0.11694270579524001</c:v>
                </c:pt>
                <c:pt idx="3708">
                  <c:v>0.116543994329436</c:v>
                </c:pt>
                <c:pt idx="3709">
                  <c:v>0.117442677315848</c:v>
                </c:pt>
                <c:pt idx="3710">
                  <c:v>0.11704396585004501</c:v>
                </c:pt>
                <c:pt idx="3711">
                  <c:v>0.11694270579524001</c:v>
                </c:pt>
                <c:pt idx="3712">
                  <c:v>0.11805023764469</c:v>
                </c:pt>
                <c:pt idx="3713">
                  <c:v>0.118455277863918</c:v>
                </c:pt>
                <c:pt idx="3714">
                  <c:v>0.116740185685624</c:v>
                </c:pt>
                <c:pt idx="3715">
                  <c:v>0.117240157206235</c:v>
                </c:pt>
                <c:pt idx="3716">
                  <c:v>0.116436405521204</c:v>
                </c:pt>
                <c:pt idx="3717">
                  <c:v>0.116138954110208</c:v>
                </c:pt>
                <c:pt idx="3718">
                  <c:v>0.115835173945787</c:v>
                </c:pt>
                <c:pt idx="3719">
                  <c:v>0.115835173945787</c:v>
                </c:pt>
                <c:pt idx="3720">
                  <c:v>0.116740185685624</c:v>
                </c:pt>
                <c:pt idx="3721">
                  <c:v>0.11574024264440499</c:v>
                </c:pt>
                <c:pt idx="3722">
                  <c:v>0.11563265383617399</c:v>
                </c:pt>
                <c:pt idx="3723">
                  <c:v>0.115335202425179</c:v>
                </c:pt>
                <c:pt idx="3724">
                  <c:v>0.115531393781366</c:v>
                </c:pt>
                <c:pt idx="3725">
                  <c:v>0.115835173945787</c:v>
                </c:pt>
                <c:pt idx="3726">
                  <c:v>0.115227613616946</c:v>
                </c:pt>
                <c:pt idx="3727">
                  <c:v>0.11513268231556301</c:v>
                </c:pt>
                <c:pt idx="3728">
                  <c:v>0.11503142226075599</c:v>
                </c:pt>
                <c:pt idx="3729">
                  <c:v>0.114727642096335</c:v>
                </c:pt>
                <c:pt idx="3730">
                  <c:v>0.114227670575726</c:v>
                </c:pt>
                <c:pt idx="3731">
                  <c:v>0.114120081767493</c:v>
                </c:pt>
                <c:pt idx="3732">
                  <c:v>0.114227670575726</c:v>
                </c:pt>
                <c:pt idx="3733">
                  <c:v>0.11442386193191401</c:v>
                </c:pt>
                <c:pt idx="3734">
                  <c:v>0.114227670575726</c:v>
                </c:pt>
                <c:pt idx="3735">
                  <c:v>0.114120081767493</c:v>
                </c:pt>
                <c:pt idx="3736">
                  <c:v>0.114025150466113</c:v>
                </c:pt>
                <c:pt idx="3737">
                  <c:v>0.11362011024688499</c:v>
                </c:pt>
                <c:pt idx="3738">
                  <c:v>0.11312013872627399</c:v>
                </c:pt>
                <c:pt idx="3739">
                  <c:v>0.11312013872627399</c:v>
                </c:pt>
                <c:pt idx="3740">
                  <c:v>0.113423918890694</c:v>
                </c:pt>
                <c:pt idx="3741">
                  <c:v>0.113525178945502</c:v>
                </c:pt>
                <c:pt idx="3742">
                  <c:v>0.11322139878108101</c:v>
                </c:pt>
                <c:pt idx="3743">
                  <c:v>0.112917618616661</c:v>
                </c:pt>
                <c:pt idx="3744">
                  <c:v>0.112816358561853</c:v>
                </c:pt>
                <c:pt idx="3745">
                  <c:v>0.112721427260473</c:v>
                </c:pt>
                <c:pt idx="3746">
                  <c:v>0.11312013872627399</c:v>
                </c:pt>
                <c:pt idx="3747">
                  <c:v>0.113025207424894</c:v>
                </c:pt>
                <c:pt idx="3748">
                  <c:v>0.112816358561853</c:v>
                </c:pt>
                <c:pt idx="3749">
                  <c:v>0.11141770405483201</c:v>
                </c:pt>
                <c:pt idx="3750">
                  <c:v>0.11060129486295001</c:v>
                </c:pt>
                <c:pt idx="3751">
                  <c:v>0.11161389541102</c:v>
                </c:pt>
                <c:pt idx="3752">
                  <c:v>0.112316387041244</c:v>
                </c:pt>
                <c:pt idx="3753">
                  <c:v>0.11241764709605</c:v>
                </c:pt>
                <c:pt idx="3754">
                  <c:v>0.11251257839743201</c:v>
                </c:pt>
                <c:pt idx="3755">
                  <c:v>0.112917618616661</c:v>
                </c:pt>
                <c:pt idx="3756">
                  <c:v>0.11241764709605</c:v>
                </c:pt>
                <c:pt idx="3757">
                  <c:v>0.11191767557544099</c:v>
                </c:pt>
                <c:pt idx="3758">
                  <c:v>0.11191767557544099</c:v>
                </c:pt>
                <c:pt idx="3759">
                  <c:v>0.11141770405483201</c:v>
                </c:pt>
                <c:pt idx="3760">
                  <c:v>0.11120885519179199</c:v>
                </c:pt>
                <c:pt idx="3761">
                  <c:v>0.111012663835604</c:v>
                </c:pt>
                <c:pt idx="3762">
                  <c:v>0.11131011524660001</c:v>
                </c:pt>
                <c:pt idx="3763">
                  <c:v>0.111012663835604</c:v>
                </c:pt>
                <c:pt idx="3764">
                  <c:v>0.110405103506762</c:v>
                </c:pt>
                <c:pt idx="3765">
                  <c:v>0.110202583397147</c:v>
                </c:pt>
                <c:pt idx="3766">
                  <c:v>0.11070888367118301</c:v>
                </c:pt>
                <c:pt idx="3767">
                  <c:v>0.11120885519179199</c:v>
                </c:pt>
                <c:pt idx="3768">
                  <c:v>0.11070888367118301</c:v>
                </c:pt>
                <c:pt idx="3769">
                  <c:v>0.110405103506762</c:v>
                </c:pt>
                <c:pt idx="3770">
                  <c:v>0.110202583397147</c:v>
                </c:pt>
                <c:pt idx="3771">
                  <c:v>0.11000639204095899</c:v>
                </c:pt>
                <c:pt idx="3772">
                  <c:v>0.109702611876539</c:v>
                </c:pt>
                <c:pt idx="3773">
                  <c:v>0.10939883171211801</c:v>
                </c:pt>
                <c:pt idx="3774">
                  <c:v>0.10939883171211801</c:v>
                </c:pt>
                <c:pt idx="3775">
                  <c:v>0.10939883171211801</c:v>
                </c:pt>
                <c:pt idx="3776">
                  <c:v>0.10950642052034799</c:v>
                </c:pt>
                <c:pt idx="3777">
                  <c:v>0.10939883171211801</c:v>
                </c:pt>
                <c:pt idx="3778">
                  <c:v>0.109101380301122</c:v>
                </c:pt>
                <c:pt idx="3779">
                  <c:v>0.108993791492889</c:v>
                </c:pt>
                <c:pt idx="3780">
                  <c:v>0.108493819972278</c:v>
                </c:pt>
                <c:pt idx="3781">
                  <c:v>0.108297628616091</c:v>
                </c:pt>
                <c:pt idx="3782">
                  <c:v>0.108297628616091</c:v>
                </c:pt>
                <c:pt idx="3783">
                  <c:v>0.108297628616091</c:v>
                </c:pt>
                <c:pt idx="3784">
                  <c:v>0.108398888670898</c:v>
                </c:pt>
                <c:pt idx="3785">
                  <c:v>0.10809510850647799</c:v>
                </c:pt>
                <c:pt idx="3786">
                  <c:v>0.10809510850647799</c:v>
                </c:pt>
                <c:pt idx="3787">
                  <c:v>0.108190039807858</c:v>
                </c:pt>
                <c:pt idx="3788">
                  <c:v>0.108297628616091</c:v>
                </c:pt>
                <c:pt idx="3789">
                  <c:v>0.10809510850647799</c:v>
                </c:pt>
                <c:pt idx="3790">
                  <c:v>0.107791328342057</c:v>
                </c:pt>
                <c:pt idx="3791">
                  <c:v>0.107892588396862</c:v>
                </c:pt>
                <c:pt idx="3792">
                  <c:v>0.10759513698586699</c:v>
                </c:pt>
                <c:pt idx="3793">
                  <c:v>0.10759513698586699</c:v>
                </c:pt>
                <c:pt idx="3794">
                  <c:v>0.10759513698586699</c:v>
                </c:pt>
                <c:pt idx="3795">
                  <c:v>0.107190096766638</c:v>
                </c:pt>
                <c:pt idx="3796">
                  <c:v>0.10678505654741199</c:v>
                </c:pt>
                <c:pt idx="3797">
                  <c:v>0.106487605136416</c:v>
                </c:pt>
                <c:pt idx="3798">
                  <c:v>0.106487605136416</c:v>
                </c:pt>
                <c:pt idx="3799">
                  <c:v>0.106278756273376</c:v>
                </c:pt>
                <c:pt idx="3800">
                  <c:v>0.10598130486238</c:v>
                </c:pt>
                <c:pt idx="3801">
                  <c:v>0.10598130486238</c:v>
                </c:pt>
                <c:pt idx="3802">
                  <c:v>0.106183824971993</c:v>
                </c:pt>
                <c:pt idx="3803">
                  <c:v>0.106082564917188</c:v>
                </c:pt>
                <c:pt idx="3804">
                  <c:v>0.105880044807573</c:v>
                </c:pt>
                <c:pt idx="3805">
                  <c:v>0.10547500458834599</c:v>
                </c:pt>
                <c:pt idx="3806">
                  <c:v>0.10547500458834599</c:v>
                </c:pt>
                <c:pt idx="3807">
                  <c:v>0.10547500458834599</c:v>
                </c:pt>
                <c:pt idx="3808">
                  <c:v>0.105582593396577</c:v>
                </c:pt>
                <c:pt idx="3809">
                  <c:v>0.10568385345138499</c:v>
                </c:pt>
                <c:pt idx="3810">
                  <c:v>0.105582593396577</c:v>
                </c:pt>
                <c:pt idx="3811">
                  <c:v>0.105582593396577</c:v>
                </c:pt>
                <c:pt idx="3812">
                  <c:v>0.10497503306773601</c:v>
                </c:pt>
                <c:pt idx="3813">
                  <c:v>0.104576321601932</c:v>
                </c:pt>
                <c:pt idx="3814">
                  <c:v>0.104576321601932</c:v>
                </c:pt>
                <c:pt idx="3815">
                  <c:v>0.105177553177351</c:v>
                </c:pt>
                <c:pt idx="3816">
                  <c:v>0.104873773012928</c:v>
                </c:pt>
                <c:pt idx="3817">
                  <c:v>0.104576321601932</c:v>
                </c:pt>
                <c:pt idx="3818">
                  <c:v>0.104171281382706</c:v>
                </c:pt>
                <c:pt idx="3819">
                  <c:v>0.104171281382706</c:v>
                </c:pt>
                <c:pt idx="3820">
                  <c:v>0.104272541437512</c:v>
                </c:pt>
                <c:pt idx="3821">
                  <c:v>0.10437380149231899</c:v>
                </c:pt>
                <c:pt idx="3822">
                  <c:v>0.104070021327899</c:v>
                </c:pt>
                <c:pt idx="3823">
                  <c:v>0.103563721053862</c:v>
                </c:pt>
                <c:pt idx="3824">
                  <c:v>0.103468789752482</c:v>
                </c:pt>
                <c:pt idx="3825">
                  <c:v>0.103468789752482</c:v>
                </c:pt>
                <c:pt idx="3826">
                  <c:v>0.103671309862095</c:v>
                </c:pt>
                <c:pt idx="3827">
                  <c:v>0.103563721053862</c:v>
                </c:pt>
                <c:pt idx="3828">
                  <c:v>0.103468789752482</c:v>
                </c:pt>
                <c:pt idx="3829">
                  <c:v>0.103266269642867</c:v>
                </c:pt>
                <c:pt idx="3830">
                  <c:v>0.103165009588062</c:v>
                </c:pt>
                <c:pt idx="3831">
                  <c:v>0.10306374953325401</c:v>
                </c:pt>
                <c:pt idx="3832">
                  <c:v>0.102867558177066</c:v>
                </c:pt>
                <c:pt idx="3833">
                  <c:v>0.102665038067451</c:v>
                </c:pt>
                <c:pt idx="3834">
                  <c:v>0.10236125790303</c:v>
                </c:pt>
                <c:pt idx="3835">
                  <c:v>0.102259997848222</c:v>
                </c:pt>
                <c:pt idx="3836">
                  <c:v>0.102063806492034</c:v>
                </c:pt>
                <c:pt idx="3837">
                  <c:v>0.10176002632761399</c:v>
                </c:pt>
                <c:pt idx="3838">
                  <c:v>0.101658766272806</c:v>
                </c:pt>
                <c:pt idx="3839">
                  <c:v>0.101658766272806</c:v>
                </c:pt>
                <c:pt idx="3840">
                  <c:v>0.101456246163193</c:v>
                </c:pt>
                <c:pt idx="3841">
                  <c:v>0.101456246163193</c:v>
                </c:pt>
                <c:pt idx="3842">
                  <c:v>0.10126005480700501</c:v>
                </c:pt>
                <c:pt idx="3843">
                  <c:v>0.10115246599877201</c:v>
                </c:pt>
                <c:pt idx="3844">
                  <c:v>0.10115246599877201</c:v>
                </c:pt>
                <c:pt idx="3845">
                  <c:v>0.101051205943964</c:v>
                </c:pt>
                <c:pt idx="3846">
                  <c:v>0.101051205943964</c:v>
                </c:pt>
                <c:pt idx="3847">
                  <c:v>0.100753754532969</c:v>
                </c:pt>
                <c:pt idx="3848">
                  <c:v>0.10034871431374</c:v>
                </c:pt>
                <c:pt idx="3849">
                  <c:v>0.100753754532969</c:v>
                </c:pt>
                <c:pt idx="3850">
                  <c:v>0.100456303121973</c:v>
                </c:pt>
                <c:pt idx="3851">
                  <c:v>0.100855014587776</c:v>
                </c:pt>
                <c:pt idx="3852">
                  <c:v>0.100247454258935</c:v>
                </c:pt>
                <c:pt idx="3853">
                  <c:v>0.10005126290274501</c:v>
                </c:pt>
                <c:pt idx="3854">
                  <c:v>9.9443702573903198E-2</c:v>
                </c:pt>
                <c:pt idx="3855">
                  <c:v>9.9044991108100097E-2</c:v>
                </c:pt>
                <c:pt idx="3856">
                  <c:v>0.10005126290274501</c:v>
                </c:pt>
                <c:pt idx="3857">
                  <c:v>0.10126005480700501</c:v>
                </c:pt>
                <c:pt idx="3858">
                  <c:v>0.10065249447816101</c:v>
                </c:pt>
                <c:pt idx="3859">
                  <c:v>9.9544962628711001E-2</c:v>
                </c:pt>
                <c:pt idx="3860">
                  <c:v>9.9747482738323998E-2</c:v>
                </c:pt>
                <c:pt idx="3861">
                  <c:v>9.9044991108100097E-2</c:v>
                </c:pt>
                <c:pt idx="3862">
                  <c:v>9.8741210943679297E-2</c:v>
                </c:pt>
                <c:pt idx="3863">
                  <c:v>9.9139922409482606E-2</c:v>
                </c:pt>
                <c:pt idx="3864">
                  <c:v>9.85450195874914E-2</c:v>
                </c:pt>
                <c:pt idx="3865">
                  <c:v>9.8639950888871605E-2</c:v>
                </c:pt>
                <c:pt idx="3866">
                  <c:v>9.8336170724450903E-2</c:v>
                </c:pt>
                <c:pt idx="3867">
                  <c:v>9.8336170724450903E-2</c:v>
                </c:pt>
                <c:pt idx="3868">
                  <c:v>9.8139979368263006E-2</c:v>
                </c:pt>
                <c:pt idx="3869">
                  <c:v>9.8842470998487003E-2</c:v>
                </c:pt>
                <c:pt idx="3870">
                  <c:v>9.85450195874914E-2</c:v>
                </c:pt>
                <c:pt idx="3871">
                  <c:v>9.7133707573618194E-2</c:v>
                </c:pt>
                <c:pt idx="3872">
                  <c:v>9.6829927409197505E-2</c:v>
                </c:pt>
                <c:pt idx="3873">
                  <c:v>9.7532419039421406E-2</c:v>
                </c:pt>
                <c:pt idx="3874">
                  <c:v>9.8741210943679297E-2</c:v>
                </c:pt>
                <c:pt idx="3875">
                  <c:v>9.82412394230706E-2</c:v>
                </c:pt>
                <c:pt idx="3876">
                  <c:v>9.7741267902459697E-2</c:v>
                </c:pt>
                <c:pt idx="3877">
                  <c:v>9.7336227683233606E-2</c:v>
                </c:pt>
                <c:pt idx="3878">
                  <c:v>9.7437487738038897E-2</c:v>
                </c:pt>
                <c:pt idx="3879">
                  <c:v>9.7532419039421406E-2</c:v>
                </c:pt>
                <c:pt idx="3880">
                  <c:v>9.7228638875000606E-2</c:v>
                </c:pt>
                <c:pt idx="3881">
                  <c:v>9.7032447518810599E-2</c:v>
                </c:pt>
                <c:pt idx="3882">
                  <c:v>9.6829927409197505E-2</c:v>
                </c:pt>
                <c:pt idx="3883">
                  <c:v>9.6329955888588795E-2</c:v>
                </c:pt>
                <c:pt idx="3884">
                  <c:v>9.6228695833781103E-2</c:v>
                </c:pt>
                <c:pt idx="3885">
                  <c:v>9.6026175724165802E-2</c:v>
                </c:pt>
                <c:pt idx="3886">
                  <c:v>9.5621135504939697E-2</c:v>
                </c:pt>
                <c:pt idx="3887">
                  <c:v>9.6228695833781103E-2</c:v>
                </c:pt>
                <c:pt idx="3888">
                  <c:v>9.6329955888588795E-2</c:v>
                </c:pt>
                <c:pt idx="3889">
                  <c:v>9.5829984367977905E-2</c:v>
                </c:pt>
                <c:pt idx="3890">
                  <c:v>9.5621135504939697E-2</c:v>
                </c:pt>
                <c:pt idx="3891">
                  <c:v>9.5526204203557202E-2</c:v>
                </c:pt>
                <c:pt idx="3892">
                  <c:v>9.5424944148749496E-2</c:v>
                </c:pt>
                <c:pt idx="3893">
                  <c:v>9.5317355340518897E-2</c:v>
                </c:pt>
                <c:pt idx="3894">
                  <c:v>9.5424944148749496E-2</c:v>
                </c:pt>
                <c:pt idx="3895">
                  <c:v>9.5317355340518897E-2</c:v>
                </c:pt>
                <c:pt idx="3896">
                  <c:v>9.5026232682948505E-2</c:v>
                </c:pt>
                <c:pt idx="3897">
                  <c:v>9.4817383819907994E-2</c:v>
                </c:pt>
                <c:pt idx="3898">
                  <c:v>9.4114892189684093E-2</c:v>
                </c:pt>
                <c:pt idx="3899">
                  <c:v>9.4222480997916802E-2</c:v>
                </c:pt>
                <c:pt idx="3900">
                  <c:v>9.4222480997916802E-2</c:v>
                </c:pt>
                <c:pt idx="3901">
                  <c:v>9.4114892189684093E-2</c:v>
                </c:pt>
                <c:pt idx="3902">
                  <c:v>9.4513603655487194E-2</c:v>
                </c:pt>
                <c:pt idx="3903">
                  <c:v>9.4621192463720194E-2</c:v>
                </c:pt>
                <c:pt idx="3904">
                  <c:v>9.4513603655487194E-2</c:v>
                </c:pt>
                <c:pt idx="3905">
                  <c:v>9.4114892189684093E-2</c:v>
                </c:pt>
                <c:pt idx="3906">
                  <c:v>9.3817440778688505E-2</c:v>
                </c:pt>
                <c:pt idx="3907">
                  <c:v>9.3311140504654597E-2</c:v>
                </c:pt>
                <c:pt idx="3908">
                  <c:v>9.3918700833496196E-2</c:v>
                </c:pt>
                <c:pt idx="3909">
                  <c:v>9.34187293128875E-2</c:v>
                </c:pt>
                <c:pt idx="3910">
                  <c:v>9.2906100285426202E-2</c:v>
                </c:pt>
                <c:pt idx="3911">
                  <c:v>9.3013689093658994E-2</c:v>
                </c:pt>
                <c:pt idx="3912">
                  <c:v>9.34187293128875E-2</c:v>
                </c:pt>
                <c:pt idx="3913">
                  <c:v>9.2007417299014294E-2</c:v>
                </c:pt>
                <c:pt idx="3914">
                  <c:v>9.2311197463435093E-2</c:v>
                </c:pt>
                <c:pt idx="3915">
                  <c:v>9.2406128764817602E-2</c:v>
                </c:pt>
                <c:pt idx="3916">
                  <c:v>9.2406128764817602E-2</c:v>
                </c:pt>
                <c:pt idx="3917">
                  <c:v>9.2203608655202093E-2</c:v>
                </c:pt>
                <c:pt idx="3918">
                  <c:v>9.3013689093658994E-2</c:v>
                </c:pt>
                <c:pt idx="3919">
                  <c:v>9.2406128764817602E-2</c:v>
                </c:pt>
                <c:pt idx="3920">
                  <c:v>9.2102348600394499E-2</c:v>
                </c:pt>
                <c:pt idx="3921">
                  <c:v>9.1906157244206699E-2</c:v>
                </c:pt>
                <c:pt idx="3922">
                  <c:v>9.1602377079785899E-2</c:v>
                </c:pt>
                <c:pt idx="3923">
                  <c:v>9.1399856970172805E-2</c:v>
                </c:pt>
                <c:pt idx="3924">
                  <c:v>9.1203665613982604E-2</c:v>
                </c:pt>
                <c:pt idx="3925">
                  <c:v>9.0899885449561901E-2</c:v>
                </c:pt>
                <c:pt idx="3926">
                  <c:v>9.0899885449561901E-2</c:v>
                </c:pt>
                <c:pt idx="3927">
                  <c:v>9.1507445778403404E-2</c:v>
                </c:pt>
                <c:pt idx="3928">
                  <c:v>9.1602377079785899E-2</c:v>
                </c:pt>
                <c:pt idx="3929">
                  <c:v>9.1602377079785899E-2</c:v>
                </c:pt>
                <c:pt idx="3930">
                  <c:v>9.1298596915365099E-2</c:v>
                </c:pt>
                <c:pt idx="3931">
                  <c:v>9.1102405559177202E-2</c:v>
                </c:pt>
                <c:pt idx="3932">
                  <c:v>9.1102405559177202E-2</c:v>
                </c:pt>
                <c:pt idx="3933">
                  <c:v>9.1102405559177202E-2</c:v>
                </c:pt>
                <c:pt idx="3934">
                  <c:v>9.0191065065912804E-2</c:v>
                </c:pt>
                <c:pt idx="3935">
                  <c:v>8.9792353600109495E-2</c:v>
                </c:pt>
                <c:pt idx="3936">
                  <c:v>8.9893613654917201E-2</c:v>
                </c:pt>
                <c:pt idx="3937">
                  <c:v>8.9691093545304204E-2</c:v>
                </c:pt>
                <c:pt idx="3938">
                  <c:v>8.9596162243921695E-2</c:v>
                </c:pt>
                <c:pt idx="3939">
                  <c:v>8.9494902189114003E-2</c:v>
                </c:pt>
                <c:pt idx="3940">
                  <c:v>8.9387313380883404E-2</c:v>
                </c:pt>
                <c:pt idx="3941">
                  <c:v>8.9083533216462493E-2</c:v>
                </c:pt>
                <c:pt idx="3942">
                  <c:v>9.0399913928953302E-2</c:v>
                </c:pt>
                <c:pt idx="3943">
                  <c:v>8.9292382079500798E-2</c:v>
                </c:pt>
                <c:pt idx="3944">
                  <c:v>8.8786081805467001E-2</c:v>
                </c:pt>
                <c:pt idx="3945">
                  <c:v>8.8887341860272501E-2</c:v>
                </c:pt>
                <c:pt idx="3946">
                  <c:v>8.8684821750659407E-2</c:v>
                </c:pt>
                <c:pt idx="3947">
                  <c:v>8.8786081805467001E-2</c:v>
                </c:pt>
                <c:pt idx="3948">
                  <c:v>8.8684821750659407E-2</c:v>
                </c:pt>
                <c:pt idx="3949">
                  <c:v>8.7881070065627703E-2</c:v>
                </c:pt>
                <c:pt idx="3950">
                  <c:v>8.8387370339663804E-2</c:v>
                </c:pt>
                <c:pt idx="3951">
                  <c:v>8.7583618654632198E-2</c:v>
                </c:pt>
                <c:pt idx="3952">
                  <c:v>8.7982330120435298E-2</c:v>
                </c:pt>
                <c:pt idx="3953">
                  <c:v>8.9083533216462493E-2</c:v>
                </c:pt>
                <c:pt idx="3954">
                  <c:v>8.8887341860272501E-2</c:v>
                </c:pt>
                <c:pt idx="3955">
                  <c:v>8.8279781531430901E-2</c:v>
                </c:pt>
                <c:pt idx="3956">
                  <c:v>8.7684878709439903E-2</c:v>
                </c:pt>
                <c:pt idx="3957">
                  <c:v>8.6672278161369895E-2</c:v>
                </c:pt>
                <c:pt idx="3958">
                  <c:v>8.6672278161369895E-2</c:v>
                </c:pt>
                <c:pt idx="3959">
                  <c:v>8.6874798270983003E-2</c:v>
                </c:pt>
                <c:pt idx="3960">
                  <c:v>8.7178578435403803E-2</c:v>
                </c:pt>
                <c:pt idx="3961">
                  <c:v>8.7476029846399198E-2</c:v>
                </c:pt>
                <c:pt idx="3962">
                  <c:v>8.6976058325790598E-2</c:v>
                </c:pt>
                <c:pt idx="3963">
                  <c:v>8.5976115284571095E-2</c:v>
                </c:pt>
                <c:pt idx="3964">
                  <c:v>8.6172306640761198E-2</c:v>
                </c:pt>
                <c:pt idx="3965">
                  <c:v>8.6071046585953506E-2</c:v>
                </c:pt>
                <c:pt idx="3966">
                  <c:v>8.5976115284571095E-2</c:v>
                </c:pt>
                <c:pt idx="3967">
                  <c:v>8.5368554955729606E-2</c:v>
                </c:pt>
                <c:pt idx="3968">
                  <c:v>8.5166034846116498E-2</c:v>
                </c:pt>
                <c:pt idx="3969">
                  <c:v>8.5672335120150406E-2</c:v>
                </c:pt>
                <c:pt idx="3970">
                  <c:v>8.5773595174958001E-2</c:v>
                </c:pt>
                <c:pt idx="3971">
                  <c:v>8.5672335120150406E-2</c:v>
                </c:pt>
                <c:pt idx="3972">
                  <c:v>8.6172306640761198E-2</c:v>
                </c:pt>
                <c:pt idx="3973">
                  <c:v>8.6976058325790598E-2</c:v>
                </c:pt>
                <c:pt idx="3974">
                  <c:v>8.6476086805181998E-2</c:v>
                </c:pt>
                <c:pt idx="3975">
                  <c:v>8.6374826750374306E-2</c:v>
                </c:pt>
                <c:pt idx="3976">
                  <c:v>8.5064774791308806E-2</c:v>
                </c:pt>
                <c:pt idx="3977">
                  <c:v>8.42610231062772E-2</c:v>
                </c:pt>
                <c:pt idx="3978">
                  <c:v>8.4666063325505594E-2</c:v>
                </c:pt>
                <c:pt idx="3979">
                  <c:v>8.4666063325505594E-2</c:v>
                </c:pt>
                <c:pt idx="3980">
                  <c:v>8.4666063325505594E-2</c:v>
                </c:pt>
                <c:pt idx="3981">
                  <c:v>8.3855982887050998E-2</c:v>
                </c:pt>
                <c:pt idx="3982">
                  <c:v>8.3659791530860894E-2</c:v>
                </c:pt>
                <c:pt idx="3983">
                  <c:v>8.4064831750089303E-2</c:v>
                </c:pt>
                <c:pt idx="3984">
                  <c:v>8.3957242941856497E-2</c:v>
                </c:pt>
                <c:pt idx="3985">
                  <c:v>8.3761051585668503E-2</c:v>
                </c:pt>
                <c:pt idx="3986">
                  <c:v>8.34572714212478E-2</c:v>
                </c:pt>
                <c:pt idx="3987">
                  <c:v>8.2957299900636799E-2</c:v>
                </c:pt>
                <c:pt idx="3988">
                  <c:v>8.3052231202019294E-2</c:v>
                </c:pt>
                <c:pt idx="3989">
                  <c:v>8.3558531476055395E-2</c:v>
                </c:pt>
                <c:pt idx="3990">
                  <c:v>8.3356011366440094E-2</c:v>
                </c:pt>
                <c:pt idx="3991">
                  <c:v>8.2856039845831495E-2</c:v>
                </c:pt>
                <c:pt idx="3992">
                  <c:v>8.3052231202019294E-2</c:v>
                </c:pt>
                <c:pt idx="3993">
                  <c:v>8.2957299900636799E-2</c:v>
                </c:pt>
                <c:pt idx="3994">
                  <c:v>8.3153491256827E-2</c:v>
                </c:pt>
                <c:pt idx="3995">
                  <c:v>8.3153491256827E-2</c:v>
                </c:pt>
                <c:pt idx="3996">
                  <c:v>8.2754779791023705E-2</c:v>
                </c:pt>
                <c:pt idx="3997">
                  <c:v>8.1545987886765897E-2</c:v>
                </c:pt>
                <c:pt idx="3998">
                  <c:v>8.1647247941571396E-2</c:v>
                </c:pt>
                <c:pt idx="3999">
                  <c:v>8.0546044845546394E-2</c:v>
                </c:pt>
                <c:pt idx="4000">
                  <c:v>8.0742236201734194E-2</c:v>
                </c:pt>
                <c:pt idx="4001">
                  <c:v>8.1349796530575794E-2</c:v>
                </c:pt>
                <c:pt idx="4002">
                  <c:v>8.1647247941571396E-2</c:v>
                </c:pt>
                <c:pt idx="4003">
                  <c:v>8.1444727831958302E-2</c:v>
                </c:pt>
                <c:pt idx="4004">
                  <c:v>8.2552259681410695E-2</c:v>
                </c:pt>
                <c:pt idx="4005">
                  <c:v>8.2457328380028297E-2</c:v>
                </c:pt>
                <c:pt idx="4006">
                  <c:v>8.1545987886765897E-2</c:v>
                </c:pt>
                <c:pt idx="4007">
                  <c:v>8.0742236201734194E-2</c:v>
                </c:pt>
                <c:pt idx="4008">
                  <c:v>8.0242264681125705E-2</c:v>
                </c:pt>
                <c:pt idx="4009">
                  <c:v>8.0242264681125705E-2</c:v>
                </c:pt>
                <c:pt idx="4010">
                  <c:v>7.9742293160514705E-2</c:v>
                </c:pt>
                <c:pt idx="4011">
                  <c:v>8.0337195982505896E-2</c:v>
                </c:pt>
                <c:pt idx="4012">
                  <c:v>8.0438456037313602E-2</c:v>
                </c:pt>
                <c:pt idx="4013">
                  <c:v>8.0033415818085096E-2</c:v>
                </c:pt>
                <c:pt idx="4014">
                  <c:v>7.9837224461897199E-2</c:v>
                </c:pt>
                <c:pt idx="4015">
                  <c:v>7.9837224461897199E-2</c:v>
                </c:pt>
                <c:pt idx="4016">
                  <c:v>8.0742236201734194E-2</c:v>
                </c:pt>
                <c:pt idx="4017">
                  <c:v>8.0944756311349703E-2</c:v>
                </c:pt>
                <c:pt idx="4018">
                  <c:v>8.0944756311349703E-2</c:v>
                </c:pt>
                <c:pt idx="4019">
                  <c:v>8.0546044845546394E-2</c:v>
                </c:pt>
                <c:pt idx="4020">
                  <c:v>7.9837224461897199E-2</c:v>
                </c:pt>
                <c:pt idx="4021">
                  <c:v>8.0141004626317999E-2</c:v>
                </c:pt>
                <c:pt idx="4022">
                  <c:v>8.0033415818085096E-2</c:v>
                </c:pt>
                <c:pt idx="4023">
                  <c:v>7.9229664133055794E-2</c:v>
                </c:pt>
                <c:pt idx="4024">
                  <c:v>7.9134732831673299E-2</c:v>
                </c:pt>
                <c:pt idx="4025">
                  <c:v>7.7831009626032996E-2</c:v>
                </c:pt>
                <c:pt idx="4026">
                  <c:v>7.8330981146643802E-2</c:v>
                </c:pt>
                <c:pt idx="4027">
                  <c:v>7.8533501256256896E-2</c:v>
                </c:pt>
                <c:pt idx="4028">
                  <c:v>7.8027200982220796E-2</c:v>
                </c:pt>
                <c:pt idx="4029">
                  <c:v>7.7622160762994705E-2</c:v>
                </c:pt>
                <c:pt idx="4030">
                  <c:v>7.7723420817800204E-2</c:v>
                </c:pt>
                <c:pt idx="4031">
                  <c:v>7.7723420817800204E-2</c:v>
                </c:pt>
                <c:pt idx="4032">
                  <c:v>7.7723420817800204E-2</c:v>
                </c:pt>
                <c:pt idx="4033">
                  <c:v>7.7831009626032996E-2</c:v>
                </c:pt>
                <c:pt idx="4034">
                  <c:v>7.8027200982220796E-2</c:v>
                </c:pt>
                <c:pt idx="4035">
                  <c:v>7.7925940927415505E-2</c:v>
                </c:pt>
                <c:pt idx="4036">
                  <c:v>7.7622160762994705E-2</c:v>
                </c:pt>
                <c:pt idx="4037">
                  <c:v>7.7527229461612196E-2</c:v>
                </c:pt>
                <c:pt idx="4038">
                  <c:v>7.7318380598571698E-2</c:v>
                </c:pt>
                <c:pt idx="4039">
                  <c:v>7.7122189242383801E-2</c:v>
                </c:pt>
                <c:pt idx="4040">
                  <c:v>7.7318380598571698E-2</c:v>
                </c:pt>
                <c:pt idx="4041">
                  <c:v>7.7425969406804601E-2</c:v>
                </c:pt>
                <c:pt idx="4042">
                  <c:v>7.7318380598571698E-2</c:v>
                </c:pt>
                <c:pt idx="4043">
                  <c:v>7.7831009626032996E-2</c:v>
                </c:pt>
                <c:pt idx="4044">
                  <c:v>7.7027257941003499E-2</c:v>
                </c:pt>
                <c:pt idx="4045">
                  <c:v>7.6818409077963001E-2</c:v>
                </c:pt>
                <c:pt idx="4046">
                  <c:v>7.6919669132770693E-2</c:v>
                </c:pt>
                <c:pt idx="4047">
                  <c:v>7.6514628913542299E-2</c:v>
                </c:pt>
                <c:pt idx="4048">
                  <c:v>7.6514628913542299E-2</c:v>
                </c:pt>
                <c:pt idx="4049">
                  <c:v>7.5710877228510706E-2</c:v>
                </c:pt>
                <c:pt idx="4050">
                  <c:v>7.5419754570940301E-2</c:v>
                </c:pt>
                <c:pt idx="4051">
                  <c:v>7.5615945927130404E-2</c:v>
                </c:pt>
                <c:pt idx="4052">
                  <c:v>7.5919726091551204E-2</c:v>
                </c:pt>
                <c:pt idx="4053">
                  <c:v>7.5210905707901995E-2</c:v>
                </c:pt>
                <c:pt idx="4054">
                  <c:v>7.4710934187293396E-2</c:v>
                </c:pt>
                <c:pt idx="4055">
                  <c:v>7.5312165762709604E-2</c:v>
                </c:pt>
                <c:pt idx="4056">
                  <c:v>7.5210905707901995E-2</c:v>
                </c:pt>
                <c:pt idx="4057">
                  <c:v>7.5312165762709604E-2</c:v>
                </c:pt>
                <c:pt idx="4058">
                  <c:v>7.4907125543481196E-2</c:v>
                </c:pt>
                <c:pt idx="4059">
                  <c:v>7.4710934187293396E-2</c:v>
                </c:pt>
                <c:pt idx="4060">
                  <c:v>7.4008442557069398E-2</c:v>
                </c:pt>
                <c:pt idx="4061">
                  <c:v>7.3799593694028803E-2</c:v>
                </c:pt>
                <c:pt idx="4062">
                  <c:v>7.3508471036458398E-2</c:v>
                </c:pt>
                <c:pt idx="4063">
                  <c:v>7.3907182502261706E-2</c:v>
                </c:pt>
                <c:pt idx="4064">
                  <c:v>7.4103373858449603E-2</c:v>
                </c:pt>
                <c:pt idx="4065">
                  <c:v>7.3603402337840906E-2</c:v>
                </c:pt>
                <c:pt idx="4066">
                  <c:v>7.4407154022870403E-2</c:v>
                </c:pt>
                <c:pt idx="4067">
                  <c:v>7.4407154022870403E-2</c:v>
                </c:pt>
                <c:pt idx="4068">
                  <c:v>7.4204633913257295E-2</c:v>
                </c:pt>
                <c:pt idx="4069">
                  <c:v>7.3204690872037695E-2</c:v>
                </c:pt>
                <c:pt idx="4070">
                  <c:v>7.2900910707617006E-2</c:v>
                </c:pt>
                <c:pt idx="4071">
                  <c:v>7.2698390598003898E-2</c:v>
                </c:pt>
                <c:pt idx="4072">
                  <c:v>7.27996506528093E-2</c:v>
                </c:pt>
                <c:pt idx="4073">
                  <c:v>7.2299679132200603E-2</c:v>
                </c:pt>
                <c:pt idx="4074">
                  <c:v>7.1995898967779901E-2</c:v>
                </c:pt>
                <c:pt idx="4075">
                  <c:v>7.2299679132200603E-2</c:v>
                </c:pt>
                <c:pt idx="4076">
                  <c:v>7.2299679132200603E-2</c:v>
                </c:pt>
                <c:pt idx="4077">
                  <c:v>7.1793378858164503E-2</c:v>
                </c:pt>
                <c:pt idx="4078">
                  <c:v>7.1793378858164503E-2</c:v>
                </c:pt>
                <c:pt idx="4079">
                  <c:v>7.1597187501976606E-2</c:v>
                </c:pt>
                <c:pt idx="4080">
                  <c:v>7.2097159022587495E-2</c:v>
                </c:pt>
                <c:pt idx="4081">
                  <c:v>7.1793378858164503E-2</c:v>
                </c:pt>
                <c:pt idx="4082">
                  <c:v>7.1495927447168997E-2</c:v>
                </c:pt>
                <c:pt idx="4083">
                  <c:v>7.1692118803359101E-2</c:v>
                </c:pt>
                <c:pt idx="4084">
                  <c:v>7.1495927447168997E-2</c:v>
                </c:pt>
                <c:pt idx="4085">
                  <c:v>7.1495927447168997E-2</c:v>
                </c:pt>
                <c:pt idx="4086">
                  <c:v>7.0787107063519802E-2</c:v>
                </c:pt>
                <c:pt idx="4087">
                  <c:v>7.1084558474517501E-2</c:v>
                </c:pt>
                <c:pt idx="4088">
                  <c:v>7.1293407337555903E-2</c:v>
                </c:pt>
                <c:pt idx="4089">
                  <c:v>7.0489655652524297E-2</c:v>
                </c:pt>
                <c:pt idx="4090">
                  <c:v>7.1084558474517501E-2</c:v>
                </c:pt>
                <c:pt idx="4091">
                  <c:v>7.0388395597718798E-2</c:v>
                </c:pt>
                <c:pt idx="4092">
                  <c:v>6.9983355378490403E-2</c:v>
                </c:pt>
                <c:pt idx="4093">
                  <c:v>6.9882095323682697E-2</c:v>
                </c:pt>
                <c:pt idx="4094">
                  <c:v>6.9983355378490403E-2</c:v>
                </c:pt>
                <c:pt idx="4095">
                  <c:v>6.9685903967494897E-2</c:v>
                </c:pt>
                <c:pt idx="4096">
                  <c:v>6.9382123803074097E-2</c:v>
                </c:pt>
                <c:pt idx="4097">
                  <c:v>7.0584586953906694E-2</c:v>
                </c:pt>
                <c:pt idx="4098">
                  <c:v>7.0489655652524297E-2</c:v>
                </c:pt>
                <c:pt idx="4099">
                  <c:v>6.9179603693458797E-2</c:v>
                </c:pt>
                <c:pt idx="4100">
                  <c:v>6.8477112063237006E-2</c:v>
                </c:pt>
                <c:pt idx="4101">
                  <c:v>6.8875823529037997E-2</c:v>
                </c:pt>
                <c:pt idx="4102">
                  <c:v>6.8578372118042394E-2</c:v>
                </c:pt>
                <c:pt idx="4103">
                  <c:v>6.8673303419424903E-2</c:v>
                </c:pt>
                <c:pt idx="4104">
                  <c:v>6.8673303419424903E-2</c:v>
                </c:pt>
                <c:pt idx="4105">
                  <c:v>6.8780892227657806E-2</c:v>
                </c:pt>
                <c:pt idx="4106">
                  <c:v>6.8780892227657806E-2</c:v>
                </c:pt>
                <c:pt idx="4107">
                  <c:v>6.8072071844008597E-2</c:v>
                </c:pt>
                <c:pt idx="4108">
                  <c:v>6.8274591953621705E-2</c:v>
                </c:pt>
                <c:pt idx="4109">
                  <c:v>6.8578372118042394E-2</c:v>
                </c:pt>
                <c:pt idx="4110">
                  <c:v>6.8072071844008597E-2</c:v>
                </c:pt>
                <c:pt idx="4111">
                  <c:v>6.7869551734393296E-2</c:v>
                </c:pt>
                <c:pt idx="4112">
                  <c:v>6.7673360378205399E-2</c:v>
                </c:pt>
                <c:pt idx="4113">
                  <c:v>6.7565771569972496E-2</c:v>
                </c:pt>
                <c:pt idx="4114">
                  <c:v>6.7167060104171505E-2</c:v>
                </c:pt>
                <c:pt idx="4115">
                  <c:v>6.6869608693175903E-2</c:v>
                </c:pt>
                <c:pt idx="4116">
                  <c:v>6.6964539994556205E-2</c:v>
                </c:pt>
                <c:pt idx="4117">
                  <c:v>6.6160788309526805E-2</c:v>
                </c:pt>
                <c:pt idx="4118">
                  <c:v>6.6262048364332193E-2</c:v>
                </c:pt>
                <c:pt idx="4119">
                  <c:v>6.6667088583560602E-2</c:v>
                </c:pt>
                <c:pt idx="4120">
                  <c:v>6.6762019884943097E-2</c:v>
                </c:pt>
                <c:pt idx="4121">
                  <c:v>6.6869608693175903E-2</c:v>
                </c:pt>
                <c:pt idx="4122">
                  <c:v>6.7065800049363897E-2</c:v>
                </c:pt>
                <c:pt idx="4123">
                  <c:v>6.6964539994556205E-2</c:v>
                </c:pt>
                <c:pt idx="4124">
                  <c:v>6.6065857008144296E-2</c:v>
                </c:pt>
                <c:pt idx="4125">
                  <c:v>6.5958268199911504E-2</c:v>
                </c:pt>
                <c:pt idx="4126">
                  <c:v>6.6065857008144296E-2</c:v>
                </c:pt>
                <c:pt idx="4127">
                  <c:v>6.5958268199911504E-2</c:v>
                </c:pt>
                <c:pt idx="4128">
                  <c:v>6.5958268199911504E-2</c:v>
                </c:pt>
                <c:pt idx="4129">
                  <c:v>6.5762076843723594E-2</c:v>
                </c:pt>
                <c:pt idx="4130">
                  <c:v>6.5857008145103799E-2</c:v>
                </c:pt>
                <c:pt idx="4131">
                  <c:v>6.5559556734108196E-2</c:v>
                </c:pt>
                <c:pt idx="4132">
                  <c:v>6.5154516514881994E-2</c:v>
                </c:pt>
                <c:pt idx="4133">
                  <c:v>6.5053256460074399E-2</c:v>
                </c:pt>
                <c:pt idx="4134">
                  <c:v>6.4654544994271104E-2</c:v>
                </c:pt>
                <c:pt idx="4135">
                  <c:v>6.4350764829850401E-2</c:v>
                </c:pt>
                <c:pt idx="4136">
                  <c:v>6.3945724610622007E-2</c:v>
                </c:pt>
                <c:pt idx="4137">
                  <c:v>6.3648273199626404E-2</c:v>
                </c:pt>
                <c:pt idx="4138">
                  <c:v>6.3141972925592496E-2</c:v>
                </c:pt>
                <c:pt idx="4139">
                  <c:v>6.3945724610622007E-2</c:v>
                </c:pt>
                <c:pt idx="4140">
                  <c:v>6.4046984665429699E-2</c:v>
                </c:pt>
                <c:pt idx="4141">
                  <c:v>6.4154573473662505E-2</c:v>
                </c:pt>
                <c:pt idx="4142">
                  <c:v>6.3850793309241705E-2</c:v>
                </c:pt>
                <c:pt idx="4143">
                  <c:v>6.4154573473662505E-2</c:v>
                </c:pt>
                <c:pt idx="4144">
                  <c:v>6.4350764829850401E-2</c:v>
                </c:pt>
                <c:pt idx="4145">
                  <c:v>6.3350821788630801E-2</c:v>
                </c:pt>
                <c:pt idx="4146">
                  <c:v>6.3243232980397995E-2</c:v>
                </c:pt>
                <c:pt idx="4147">
                  <c:v>6.2945781569402406E-2</c:v>
                </c:pt>
                <c:pt idx="4148">
                  <c:v>6.2243289939180699E-2</c:v>
                </c:pt>
                <c:pt idx="4149">
                  <c:v>6.3243232980397995E-2</c:v>
                </c:pt>
                <c:pt idx="4150">
                  <c:v>6.3648273199626404E-2</c:v>
                </c:pt>
                <c:pt idx="4151">
                  <c:v>6.3141972925592496E-2</c:v>
                </c:pt>
                <c:pt idx="4152">
                  <c:v>6.2338221240560897E-2</c:v>
                </c:pt>
                <c:pt idx="4153">
                  <c:v>6.2547070103601499E-2</c:v>
                </c:pt>
                <c:pt idx="4154">
                  <c:v>6.2743261459789396E-2</c:v>
                </c:pt>
                <c:pt idx="4155">
                  <c:v>6.2642001404981704E-2</c:v>
                </c:pt>
                <c:pt idx="4156">
                  <c:v>6.2142029884373E-2</c:v>
                </c:pt>
                <c:pt idx="4157">
                  <c:v>6.1939509774759899E-2</c:v>
                </c:pt>
                <c:pt idx="4158">
                  <c:v>6.1743318418569802E-2</c:v>
                </c:pt>
                <c:pt idx="4159">
                  <c:v>6.2243289939180699E-2</c:v>
                </c:pt>
                <c:pt idx="4160">
                  <c:v>6.2439481295368603E-2</c:v>
                </c:pt>
                <c:pt idx="4161">
                  <c:v>6.1939509774759899E-2</c:v>
                </c:pt>
                <c:pt idx="4162">
                  <c:v>6.1534469555531601E-2</c:v>
                </c:pt>
                <c:pt idx="4163">
                  <c:v>6.0730717870499898E-2</c:v>
                </c:pt>
                <c:pt idx="4164">
                  <c:v>6.0635786569119603E-2</c:v>
                </c:pt>
                <c:pt idx="4165">
                  <c:v>6.0635786569119603E-2</c:v>
                </c:pt>
                <c:pt idx="4166">
                  <c:v>6.0635786569119603E-2</c:v>
                </c:pt>
                <c:pt idx="4167">
                  <c:v>6.0831977925307597E-2</c:v>
                </c:pt>
                <c:pt idx="4168">
                  <c:v>6.0123157541658298E-2</c:v>
                </c:pt>
                <c:pt idx="4169">
                  <c:v>5.9832034884088003E-2</c:v>
                </c:pt>
                <c:pt idx="4170">
                  <c:v>6.0123157541658298E-2</c:v>
                </c:pt>
                <c:pt idx="4171">
                  <c:v>5.9926966185470401E-2</c:v>
                </c:pt>
                <c:pt idx="4172">
                  <c:v>6.00282262402759E-2</c:v>
                </c:pt>
                <c:pt idx="4173">
                  <c:v>5.9926966185470401E-2</c:v>
                </c:pt>
                <c:pt idx="4174">
                  <c:v>5.9623186021049802E-2</c:v>
                </c:pt>
                <c:pt idx="4175">
                  <c:v>5.9426994664859602E-2</c:v>
                </c:pt>
                <c:pt idx="4176">
                  <c:v>5.9426994664859602E-2</c:v>
                </c:pt>
                <c:pt idx="4177">
                  <c:v>5.9123214500438802E-2</c:v>
                </c:pt>
                <c:pt idx="4178">
                  <c:v>5.8319462815409499E-2</c:v>
                </c:pt>
                <c:pt idx="4179">
                  <c:v>5.8724503034635597E-2</c:v>
                </c:pt>
                <c:pt idx="4180">
                  <c:v>5.8515654171597299E-2</c:v>
                </c:pt>
                <c:pt idx="4181">
                  <c:v>5.8515654171597299E-2</c:v>
                </c:pt>
                <c:pt idx="4182">
                  <c:v>5.8319462815409499E-2</c:v>
                </c:pt>
                <c:pt idx="4183">
                  <c:v>5.8623242979830098E-2</c:v>
                </c:pt>
                <c:pt idx="4184">
                  <c:v>5.8920694390825701E-2</c:v>
                </c:pt>
                <c:pt idx="4185">
                  <c:v>5.8515654171597299E-2</c:v>
                </c:pt>
                <c:pt idx="4186">
                  <c:v>5.8623242979830098E-2</c:v>
                </c:pt>
                <c:pt idx="4187">
                  <c:v>5.8623242979830098E-2</c:v>
                </c:pt>
                <c:pt idx="4188">
                  <c:v>5.8319462815409499E-2</c:v>
                </c:pt>
                <c:pt idx="4189">
                  <c:v>5.7616971185185398E-2</c:v>
                </c:pt>
                <c:pt idx="4190">
                  <c:v>5.7015739609769099E-2</c:v>
                </c:pt>
                <c:pt idx="4191">
                  <c:v>5.7211930965957003E-2</c:v>
                </c:pt>
                <c:pt idx="4192">
                  <c:v>5.64081792809253E-2</c:v>
                </c:pt>
                <c:pt idx="4193">
                  <c:v>5.64081792809253E-2</c:v>
                </c:pt>
                <c:pt idx="4194">
                  <c:v>5.7116999664574501E-2</c:v>
                </c:pt>
                <c:pt idx="4195">
                  <c:v>5.7211930965957003E-2</c:v>
                </c:pt>
                <c:pt idx="4196">
                  <c:v>5.64081792809253E-2</c:v>
                </c:pt>
                <c:pt idx="4197">
                  <c:v>5.6509439335733103E-2</c:v>
                </c:pt>
                <c:pt idx="4198">
                  <c:v>5.7420779828995301E-2</c:v>
                </c:pt>
                <c:pt idx="4199">
                  <c:v>5.64081792809253E-2</c:v>
                </c:pt>
                <c:pt idx="4200">
                  <c:v>5.5509496294513502E-2</c:v>
                </c:pt>
                <c:pt idx="4201">
                  <c:v>5.5401907486280599E-2</c:v>
                </c:pt>
                <c:pt idx="4202">
                  <c:v>5.59082077603167E-2</c:v>
                </c:pt>
                <c:pt idx="4203">
                  <c:v>5.59082077603167E-2</c:v>
                </c:pt>
                <c:pt idx="4204">
                  <c:v>5.59082077603167E-2</c:v>
                </c:pt>
                <c:pt idx="4205">
                  <c:v>5.5401907486280599E-2</c:v>
                </c:pt>
                <c:pt idx="4206">
                  <c:v>5.5604427595895997E-2</c:v>
                </c:pt>
                <c:pt idx="4207">
                  <c:v>5.5104456075284997E-2</c:v>
                </c:pt>
                <c:pt idx="4208">
                  <c:v>5.4800675910864398E-2</c:v>
                </c:pt>
                <c:pt idx="4209">
                  <c:v>5.4800675910864398E-2</c:v>
                </c:pt>
                <c:pt idx="4210">
                  <c:v>5.5104456075284997E-2</c:v>
                </c:pt>
                <c:pt idx="4211">
                  <c:v>5.5300647431475197E-2</c:v>
                </c:pt>
                <c:pt idx="4212">
                  <c:v>5.4699415856058899E-2</c:v>
                </c:pt>
                <c:pt idx="4213">
                  <c:v>5.3996924225834901E-2</c:v>
                </c:pt>
                <c:pt idx="4214">
                  <c:v>5.3598212760031599E-2</c:v>
                </c:pt>
                <c:pt idx="4215">
                  <c:v>5.3693144061414101E-2</c:v>
                </c:pt>
                <c:pt idx="4216">
                  <c:v>5.3693144061414101E-2</c:v>
                </c:pt>
                <c:pt idx="4217">
                  <c:v>5.4098184280640303E-2</c:v>
                </c:pt>
                <c:pt idx="4218">
                  <c:v>5.4401964445063303E-2</c:v>
                </c:pt>
                <c:pt idx="4219">
                  <c:v>5.3996924225834901E-2</c:v>
                </c:pt>
                <c:pt idx="4220">
                  <c:v>5.3996924225834901E-2</c:v>
                </c:pt>
                <c:pt idx="4221">
                  <c:v>5.3294432595610897E-2</c:v>
                </c:pt>
                <c:pt idx="4222">
                  <c:v>5.3294432595610897E-2</c:v>
                </c:pt>
                <c:pt idx="4223">
                  <c:v>5.3193172540803302E-2</c:v>
                </c:pt>
                <c:pt idx="4224">
                  <c:v>5.2889392376382398E-2</c:v>
                </c:pt>
                <c:pt idx="4225">
                  <c:v>5.3389363896993502E-2</c:v>
                </c:pt>
                <c:pt idx="4226">
                  <c:v>5.2281832047540999E-2</c:v>
                </c:pt>
                <c:pt idx="4227">
                  <c:v>5.2490680910579297E-2</c:v>
                </c:pt>
                <c:pt idx="4228">
                  <c:v>5.1984380636545403E-2</c:v>
                </c:pt>
                <c:pt idx="4229">
                  <c:v>5.1883120581737698E-2</c:v>
                </c:pt>
                <c:pt idx="4230">
                  <c:v>5.2085640691353102E-2</c:v>
                </c:pt>
                <c:pt idx="4231">
                  <c:v>5.1883120581737698E-2</c:v>
                </c:pt>
                <c:pt idx="4232">
                  <c:v>5.1478080362509303E-2</c:v>
                </c:pt>
                <c:pt idx="4233">
                  <c:v>5.1585669170742303E-2</c:v>
                </c:pt>
                <c:pt idx="4234">
                  <c:v>5.1984380636545403E-2</c:v>
                </c:pt>
                <c:pt idx="4235">
                  <c:v>5.1686929225549898E-2</c:v>
                </c:pt>
                <c:pt idx="4236">
                  <c:v>5.1686929225549898E-2</c:v>
                </c:pt>
                <c:pt idx="4237">
                  <c:v>5.1686929225549898E-2</c:v>
                </c:pt>
                <c:pt idx="4238">
                  <c:v>5.1781860526930103E-2</c:v>
                </c:pt>
                <c:pt idx="4239">
                  <c:v>5.1383149061129202E-2</c:v>
                </c:pt>
                <c:pt idx="4240">
                  <c:v>4.9978165800681103E-2</c:v>
                </c:pt>
                <c:pt idx="4241">
                  <c:v>4.96743856362604E-2</c:v>
                </c:pt>
                <c:pt idx="4242">
                  <c:v>5.0376877266484398E-2</c:v>
                </c:pt>
                <c:pt idx="4243">
                  <c:v>5.0376877266484398E-2</c:v>
                </c:pt>
                <c:pt idx="4244">
                  <c:v>5.0275617211676699E-2</c:v>
                </c:pt>
                <c:pt idx="4245">
                  <c:v>5.0376877266484398E-2</c:v>
                </c:pt>
                <c:pt idx="4246">
                  <c:v>4.9978165800681103E-2</c:v>
                </c:pt>
                <c:pt idx="4247">
                  <c:v>4.9566796828027601E-2</c:v>
                </c:pt>
                <c:pt idx="4248">
                  <c:v>4.8763045142998097E-2</c:v>
                </c:pt>
                <c:pt idx="4249">
                  <c:v>4.8965565252611198E-2</c:v>
                </c:pt>
                <c:pt idx="4250">
                  <c:v>4.9370605471839697E-2</c:v>
                </c:pt>
                <c:pt idx="4251">
                  <c:v>4.9769316937642902E-2</c:v>
                </c:pt>
                <c:pt idx="4252">
                  <c:v>4.9566796828027601E-2</c:v>
                </c:pt>
                <c:pt idx="4253">
                  <c:v>4.8870633951228697E-2</c:v>
                </c:pt>
                <c:pt idx="4254">
                  <c:v>4.8763045142998097E-2</c:v>
                </c:pt>
                <c:pt idx="4255">
                  <c:v>4.8161813567581903E-2</c:v>
                </c:pt>
                <c:pt idx="4256">
                  <c:v>4.7858033403158903E-2</c:v>
                </c:pt>
                <c:pt idx="4257">
                  <c:v>4.7661842046970902E-2</c:v>
                </c:pt>
                <c:pt idx="4258">
                  <c:v>4.8263073622387201E-2</c:v>
                </c:pt>
                <c:pt idx="4259">
                  <c:v>4.8763045142998097E-2</c:v>
                </c:pt>
                <c:pt idx="4260">
                  <c:v>4.8763045142998097E-2</c:v>
                </c:pt>
                <c:pt idx="4261">
                  <c:v>4.7959293457966498E-2</c:v>
                </c:pt>
                <c:pt idx="4262">
                  <c:v>4.7661842046970902E-2</c:v>
                </c:pt>
                <c:pt idx="4263">
                  <c:v>4.7763102101778601E-2</c:v>
                </c:pt>
                <c:pt idx="4264">
                  <c:v>4.8066882266199401E-2</c:v>
                </c:pt>
                <c:pt idx="4265">
                  <c:v>4.7959293457966498E-2</c:v>
                </c:pt>
                <c:pt idx="4266">
                  <c:v>4.7358061882550199E-2</c:v>
                </c:pt>
                <c:pt idx="4267">
                  <c:v>4.70542817181294E-2</c:v>
                </c:pt>
                <c:pt idx="4268">
                  <c:v>4.6756830307133901E-2</c:v>
                </c:pt>
                <c:pt idx="4269">
                  <c:v>4.6351790087905499E-2</c:v>
                </c:pt>
                <c:pt idx="4270">
                  <c:v>4.6554310197518503E-2</c:v>
                </c:pt>
                <c:pt idx="4271">
                  <c:v>4.6655570252326098E-2</c:v>
                </c:pt>
                <c:pt idx="4272">
                  <c:v>4.6554310197518503E-2</c:v>
                </c:pt>
                <c:pt idx="4273">
                  <c:v>4.5649298457681398E-2</c:v>
                </c:pt>
                <c:pt idx="4274">
                  <c:v>4.6351790087905499E-2</c:v>
                </c:pt>
                <c:pt idx="4275">
                  <c:v>4.6048009923484699E-2</c:v>
                </c:pt>
                <c:pt idx="4276">
                  <c:v>4.5750558512489103E-2</c:v>
                </c:pt>
                <c:pt idx="4277">
                  <c:v>4.6048009923484699E-2</c:v>
                </c:pt>
                <c:pt idx="4278">
                  <c:v>4.5446778348068297E-2</c:v>
                </c:pt>
                <c:pt idx="4279">
                  <c:v>4.5048066882265099E-2</c:v>
                </c:pt>
                <c:pt idx="4280">
                  <c:v>4.49468068274574E-2</c:v>
                </c:pt>
                <c:pt idx="4281">
                  <c:v>4.4548095361656499E-2</c:v>
                </c:pt>
                <c:pt idx="4282">
                  <c:v>4.3839274978007298E-2</c:v>
                </c:pt>
                <c:pt idx="4283">
                  <c:v>4.39405350328127E-2</c:v>
                </c:pt>
                <c:pt idx="4284">
                  <c:v>4.4339246498616001E-2</c:v>
                </c:pt>
                <c:pt idx="4285">
                  <c:v>4.3440563512204003E-2</c:v>
                </c:pt>
                <c:pt idx="4286">
                  <c:v>4.4339246498616001E-2</c:v>
                </c:pt>
                <c:pt idx="4287">
                  <c:v>4.4035466334195202E-2</c:v>
                </c:pt>
                <c:pt idx="4288">
                  <c:v>4.4744286717844403E-2</c:v>
                </c:pt>
                <c:pt idx="4289">
                  <c:v>4.4035466334195202E-2</c:v>
                </c:pt>
                <c:pt idx="4290">
                  <c:v>4.3839274978007298E-2</c:v>
                </c:pt>
                <c:pt idx="4291">
                  <c:v>4.4845546772652102E-2</c:v>
                </c:pt>
                <c:pt idx="4292">
                  <c:v>4.2940591991595403E-2</c:v>
                </c:pt>
                <c:pt idx="4293">
                  <c:v>4.2731743128554898E-2</c:v>
                </c:pt>
                <c:pt idx="4294">
                  <c:v>4.3136783347783397E-2</c:v>
                </c:pt>
                <c:pt idx="4295">
                  <c:v>4.2833003183362597E-2</c:v>
                </c:pt>
                <c:pt idx="4296">
                  <c:v>4.3035523292975698E-2</c:v>
                </c:pt>
                <c:pt idx="4297">
                  <c:v>4.3231714649165802E-2</c:v>
                </c:pt>
                <c:pt idx="4298">
                  <c:v>4.3339303457396498E-2</c:v>
                </c:pt>
                <c:pt idx="4299">
                  <c:v>4.2427962964134099E-2</c:v>
                </c:pt>
                <c:pt idx="4300">
                  <c:v>4.2029251498330901E-2</c:v>
                </c:pt>
                <c:pt idx="4301">
                  <c:v>4.2231771607946202E-2</c:v>
                </c:pt>
                <c:pt idx="4302">
                  <c:v>4.2529223018941797E-2</c:v>
                </c:pt>
                <c:pt idx="4303">
                  <c:v>4.1833060142143101E-2</c:v>
                </c:pt>
                <c:pt idx="4304">
                  <c:v>4.1529279977722301E-2</c:v>
                </c:pt>
                <c:pt idx="4305">
                  <c:v>4.1833060142143101E-2</c:v>
                </c:pt>
                <c:pt idx="4306">
                  <c:v>4.1927991443525603E-2</c:v>
                </c:pt>
                <c:pt idx="4307">
                  <c:v>4.0921719648880799E-2</c:v>
                </c:pt>
                <c:pt idx="4308">
                  <c:v>4.0624268237885203E-2</c:v>
                </c:pt>
                <c:pt idx="4309">
                  <c:v>4.05166794296523E-2</c:v>
                </c:pt>
                <c:pt idx="4310">
                  <c:v>4.08204595940731E-2</c:v>
                </c:pt>
                <c:pt idx="4311">
                  <c:v>4.05166794296523E-2</c:v>
                </c:pt>
                <c:pt idx="4312">
                  <c:v>4.05166794296523E-2</c:v>
                </c:pt>
                <c:pt idx="4313">
                  <c:v>4.0421748128269798E-2</c:v>
                </c:pt>
                <c:pt idx="4314">
                  <c:v>4.0225556772081901E-2</c:v>
                </c:pt>
                <c:pt idx="4315">
                  <c:v>3.9921776607661302E-2</c:v>
                </c:pt>
                <c:pt idx="4316">
                  <c:v>4.00167079090415E-2</c:v>
                </c:pt>
                <c:pt idx="4317">
                  <c:v>3.9617996443240502E-2</c:v>
                </c:pt>
                <c:pt idx="4318">
                  <c:v>3.9617996443240502E-2</c:v>
                </c:pt>
                <c:pt idx="4319">
                  <c:v>3.9314216278819702E-2</c:v>
                </c:pt>
                <c:pt idx="4320">
                  <c:v>3.9314216278819702E-2</c:v>
                </c:pt>
                <c:pt idx="4321">
                  <c:v>3.9421805087050302E-2</c:v>
                </c:pt>
                <c:pt idx="4322">
                  <c:v>3.9921776607661302E-2</c:v>
                </c:pt>
                <c:pt idx="4323">
                  <c:v>4.00167079090415E-2</c:v>
                </c:pt>
                <c:pt idx="4324">
                  <c:v>3.9421805087050302E-2</c:v>
                </c:pt>
                <c:pt idx="4325">
                  <c:v>3.8409204538980397E-2</c:v>
                </c:pt>
                <c:pt idx="4326">
                  <c:v>3.8206684429367199E-2</c:v>
                </c:pt>
                <c:pt idx="4327">
                  <c:v>3.8409204538980397E-2</c:v>
                </c:pt>
                <c:pt idx="4328">
                  <c:v>3.8010493073179399E-2</c:v>
                </c:pt>
                <c:pt idx="4329">
                  <c:v>3.8314273237600199E-2</c:v>
                </c:pt>
                <c:pt idx="4330">
                  <c:v>3.8510464593787999E-2</c:v>
                </c:pt>
                <c:pt idx="4331">
                  <c:v>3.7605452853950998E-2</c:v>
                </c:pt>
                <c:pt idx="4332">
                  <c:v>3.7105481333340101E-2</c:v>
                </c:pt>
                <c:pt idx="4333">
                  <c:v>3.6997892525109398E-2</c:v>
                </c:pt>
                <c:pt idx="4334">
                  <c:v>3.6801701168919301E-2</c:v>
                </c:pt>
                <c:pt idx="4335">
                  <c:v>3.7105481333340101E-2</c:v>
                </c:pt>
                <c:pt idx="4336">
                  <c:v>3.6801701168919301E-2</c:v>
                </c:pt>
                <c:pt idx="4337">
                  <c:v>3.7206741388147703E-2</c:v>
                </c:pt>
                <c:pt idx="4338">
                  <c:v>3.6997892525109398E-2</c:v>
                </c:pt>
                <c:pt idx="4339">
                  <c:v>3.6997892525109398E-2</c:v>
                </c:pt>
                <c:pt idx="4340">
                  <c:v>3.6599181059306297E-2</c:v>
                </c:pt>
                <c:pt idx="4341">
                  <c:v>3.64029897031184E-2</c:v>
                </c:pt>
                <c:pt idx="4342">
                  <c:v>3.6301729648310702E-2</c:v>
                </c:pt>
                <c:pt idx="4343">
                  <c:v>3.6099209538695401E-2</c:v>
                </c:pt>
                <c:pt idx="4344">
                  <c:v>3.5694169319469199E-2</c:v>
                </c:pt>
                <c:pt idx="4345">
                  <c:v>3.5390389155048399E-2</c:v>
                </c:pt>
                <c:pt idx="4346">
                  <c:v>3.5599238018086697E-2</c:v>
                </c:pt>
                <c:pt idx="4347">
                  <c:v>3.5497977963278998E-2</c:v>
                </c:pt>
                <c:pt idx="4348">
                  <c:v>3.5194197798858198E-2</c:v>
                </c:pt>
                <c:pt idx="4349">
                  <c:v>3.4991677689245201E-2</c:v>
                </c:pt>
                <c:pt idx="4350">
                  <c:v>3.5599238018086697E-2</c:v>
                </c:pt>
                <c:pt idx="4351">
                  <c:v>3.5390389155048399E-2</c:v>
                </c:pt>
                <c:pt idx="4352">
                  <c:v>3.4282857305596E-2</c:v>
                </c:pt>
                <c:pt idx="4353">
                  <c:v>3.4789157579629901E-2</c:v>
                </c:pt>
                <c:pt idx="4354">
                  <c:v>3.48904176344376E-2</c:v>
                </c:pt>
                <c:pt idx="4355">
                  <c:v>3.4991677689245201E-2</c:v>
                </c:pt>
                <c:pt idx="4356">
                  <c:v>3.4390446113828903E-2</c:v>
                </c:pt>
                <c:pt idx="4357">
                  <c:v>3.3782885784985103E-2</c:v>
                </c:pt>
                <c:pt idx="4358">
                  <c:v>3.3985405894600397E-2</c:v>
                </c:pt>
                <c:pt idx="4359">
                  <c:v>3.3985405894600397E-2</c:v>
                </c:pt>
                <c:pt idx="4360">
                  <c:v>3.3586694428797199E-2</c:v>
                </c:pt>
                <c:pt idx="4361">
                  <c:v>3.2979134099955697E-2</c:v>
                </c:pt>
                <c:pt idx="4362">
                  <c:v>3.3080394154763403E-2</c:v>
                </c:pt>
                <c:pt idx="4363">
                  <c:v>3.2979134099955697E-2</c:v>
                </c:pt>
                <c:pt idx="4364">
                  <c:v>3.3181654209568902E-2</c:v>
                </c:pt>
                <c:pt idx="4365">
                  <c:v>3.3586694428797199E-2</c:v>
                </c:pt>
                <c:pt idx="4366">
                  <c:v>3.3479105620564303E-2</c:v>
                </c:pt>
                <c:pt idx="4367">
                  <c:v>3.3884145839792802E-2</c:v>
                </c:pt>
                <c:pt idx="4368">
                  <c:v>3.3687954483605002E-2</c:v>
                </c:pt>
                <c:pt idx="4369">
                  <c:v>3.3181654209568902E-2</c:v>
                </c:pt>
                <c:pt idx="4370">
                  <c:v>3.2979134099955697E-2</c:v>
                </c:pt>
                <c:pt idx="4371">
                  <c:v>3.1979191058736103E-2</c:v>
                </c:pt>
                <c:pt idx="4372">
                  <c:v>3.1567822086082602E-2</c:v>
                </c:pt>
                <c:pt idx="4373">
                  <c:v>3.1567822086082602E-2</c:v>
                </c:pt>
                <c:pt idx="4374">
                  <c:v>3.2175382414924097E-2</c:v>
                </c:pt>
                <c:pt idx="4375">
                  <c:v>3.24791625793448E-2</c:v>
                </c:pt>
                <c:pt idx="4376">
                  <c:v>3.1675410894315498E-2</c:v>
                </c:pt>
                <c:pt idx="4377">
                  <c:v>3.2377902524539398E-2</c:v>
                </c:pt>
                <c:pt idx="4378">
                  <c:v>3.1979191058736103E-2</c:v>
                </c:pt>
                <c:pt idx="4379">
                  <c:v>3.1567822086082602E-2</c:v>
                </c:pt>
                <c:pt idx="4380">
                  <c:v>3.1472890784702397E-2</c:v>
                </c:pt>
                <c:pt idx="4381">
                  <c:v>3.0764070401053101E-2</c:v>
                </c:pt>
                <c:pt idx="4382">
                  <c:v>3.1169110620279401E-2</c:v>
                </c:pt>
                <c:pt idx="4383">
                  <c:v>3.1371630729894698E-2</c:v>
                </c:pt>
                <c:pt idx="4384">
                  <c:v>3.1270370675086999E-2</c:v>
                </c:pt>
                <c:pt idx="4385">
                  <c:v>3.06691390996707E-2</c:v>
                </c:pt>
                <c:pt idx="4386">
                  <c:v>3.0567879044863001E-2</c:v>
                </c:pt>
                <c:pt idx="4387">
                  <c:v>3.0567879044863001E-2</c:v>
                </c:pt>
                <c:pt idx="4388">
                  <c:v>3.0067907524254402E-2</c:v>
                </c:pt>
                <c:pt idx="4389">
                  <c:v>2.9960318716021599E-2</c:v>
                </c:pt>
                <c:pt idx="4390">
                  <c:v>2.9561607250218301E-2</c:v>
                </c:pt>
                <c:pt idx="4391">
                  <c:v>2.9460347195412899E-2</c:v>
                </c:pt>
                <c:pt idx="4392">
                  <c:v>2.93590871406052E-2</c:v>
                </c:pt>
                <c:pt idx="4393">
                  <c:v>2.85553354555735E-2</c:v>
                </c:pt>
                <c:pt idx="4394">
                  <c:v>2.8757855565188801E-2</c:v>
                </c:pt>
                <c:pt idx="4395">
                  <c:v>2.8960375674801898E-2</c:v>
                </c:pt>
                <c:pt idx="4396">
                  <c:v>2.8960375674801898E-2</c:v>
                </c:pt>
                <c:pt idx="4397">
                  <c:v>2.83528153459605E-2</c:v>
                </c:pt>
                <c:pt idx="4398">
                  <c:v>2.8460404154193399E-2</c:v>
                </c:pt>
                <c:pt idx="4399">
                  <c:v>2.8757855565188801E-2</c:v>
                </c:pt>
                <c:pt idx="4400">
                  <c:v>2.8757855565188801E-2</c:v>
                </c:pt>
                <c:pt idx="4401">
                  <c:v>2.8156623989772599E-2</c:v>
                </c:pt>
                <c:pt idx="4402">
                  <c:v>2.83528153459605E-2</c:v>
                </c:pt>
                <c:pt idx="4403">
                  <c:v>2.8460404154193399E-2</c:v>
                </c:pt>
                <c:pt idx="4404">
                  <c:v>2.85553354555735E-2</c:v>
                </c:pt>
                <c:pt idx="4405">
                  <c:v>2.8757855565188801E-2</c:v>
                </c:pt>
                <c:pt idx="4406">
                  <c:v>2.80490351815397E-2</c:v>
                </c:pt>
                <c:pt idx="4407">
                  <c:v>2.7852843825351799E-2</c:v>
                </c:pt>
                <c:pt idx="4408">
                  <c:v>2.7447803606123401E-2</c:v>
                </c:pt>
                <c:pt idx="4409">
                  <c:v>2.7447803606123401E-2</c:v>
                </c:pt>
                <c:pt idx="4410">
                  <c:v>2.7447803606123401E-2</c:v>
                </c:pt>
                <c:pt idx="4411">
                  <c:v>2.6846572030707099E-2</c:v>
                </c:pt>
                <c:pt idx="4412">
                  <c:v>2.6340271756670999E-2</c:v>
                </c:pt>
                <c:pt idx="4413">
                  <c:v>2.6340271756670999E-2</c:v>
                </c:pt>
                <c:pt idx="4414">
                  <c:v>2.67453119758994E-2</c:v>
                </c:pt>
                <c:pt idx="4415">
                  <c:v>2.70490921403201E-2</c:v>
                </c:pt>
                <c:pt idx="4416">
                  <c:v>2.6644051921091799E-2</c:v>
                </c:pt>
                <c:pt idx="4417">
                  <c:v>2.6644051921091799E-2</c:v>
                </c:pt>
                <c:pt idx="4418">
                  <c:v>2.6036491592250199E-2</c:v>
                </c:pt>
                <c:pt idx="4419">
                  <c:v>2.5840300236062302E-2</c:v>
                </c:pt>
                <c:pt idx="4420">
                  <c:v>2.6144080400483102E-2</c:v>
                </c:pt>
                <c:pt idx="4421">
                  <c:v>2.5637780126447001E-2</c:v>
                </c:pt>
                <c:pt idx="4422">
                  <c:v>2.5441588770259201E-2</c:v>
                </c:pt>
                <c:pt idx="4423">
                  <c:v>2.5536520071641498E-2</c:v>
                </c:pt>
                <c:pt idx="4424">
                  <c:v>2.5637780126447001E-2</c:v>
                </c:pt>
                <c:pt idx="4425">
                  <c:v>2.5536520071641498E-2</c:v>
                </c:pt>
                <c:pt idx="4426">
                  <c:v>2.5536520071641498E-2</c:v>
                </c:pt>
                <c:pt idx="4427">
                  <c:v>2.4834028441417601E-2</c:v>
                </c:pt>
                <c:pt idx="4428">
                  <c:v>2.5137808605838401E-2</c:v>
                </c:pt>
                <c:pt idx="4429">
                  <c:v>2.4834028441417601E-2</c:v>
                </c:pt>
                <c:pt idx="4430">
                  <c:v>2.5036548551030699E-2</c:v>
                </c:pt>
                <c:pt idx="4431">
                  <c:v>2.4232796866001299E-2</c:v>
                </c:pt>
                <c:pt idx="4432">
                  <c:v>2.41252080577684E-2</c:v>
                </c:pt>
                <c:pt idx="4433">
                  <c:v>2.4030276756385902E-2</c:v>
                </c:pt>
                <c:pt idx="4434">
                  <c:v>2.3929016701580499E-2</c:v>
                </c:pt>
                <c:pt idx="4435">
                  <c:v>2.3929016701580499E-2</c:v>
                </c:pt>
                <c:pt idx="4436">
                  <c:v>2.3834085400198001E-2</c:v>
                </c:pt>
                <c:pt idx="4437">
                  <c:v>2.36252365371575E-2</c:v>
                </c:pt>
                <c:pt idx="4438">
                  <c:v>2.36252365371575E-2</c:v>
                </c:pt>
                <c:pt idx="4439">
                  <c:v>2.3530305235777298E-2</c:v>
                </c:pt>
                <c:pt idx="4440">
                  <c:v>2.31252650165489E-2</c:v>
                </c:pt>
                <c:pt idx="4441">
                  <c:v>2.2922744906935799E-2</c:v>
                </c:pt>
                <c:pt idx="4442">
                  <c:v>2.3530305235777298E-2</c:v>
                </c:pt>
                <c:pt idx="4443">
                  <c:v>2.33214563727367E-2</c:v>
                </c:pt>
                <c:pt idx="4444">
                  <c:v>2.2726553550745699E-2</c:v>
                </c:pt>
                <c:pt idx="4445">
                  <c:v>2.28214848521281E-2</c:v>
                </c:pt>
                <c:pt idx="4446">
                  <c:v>2.28214848521281E-2</c:v>
                </c:pt>
                <c:pt idx="4447">
                  <c:v>2.2118993221904099E-2</c:v>
                </c:pt>
                <c:pt idx="4448">
                  <c:v>2.1517761646487801E-2</c:v>
                </c:pt>
                <c:pt idx="4449">
                  <c:v>2.1017790125879201E-2</c:v>
                </c:pt>
                <c:pt idx="4450">
                  <c:v>2.16190217012955E-2</c:v>
                </c:pt>
                <c:pt idx="4451">
                  <c:v>2.1821541810908601E-2</c:v>
                </c:pt>
                <c:pt idx="4452">
                  <c:v>2.1213981482067101E-2</c:v>
                </c:pt>
                <c:pt idx="4453">
                  <c:v>2.1422830345105399E-2</c:v>
                </c:pt>
                <c:pt idx="4454">
                  <c:v>2.13152415368747E-2</c:v>
                </c:pt>
                <c:pt idx="4455">
                  <c:v>2.1517761646487801E-2</c:v>
                </c:pt>
                <c:pt idx="4456">
                  <c:v>2.08152700162638E-2</c:v>
                </c:pt>
                <c:pt idx="4457">
                  <c:v>2.0714009961456201E-2</c:v>
                </c:pt>
                <c:pt idx="4458">
                  <c:v>2.1017790125879201E-2</c:v>
                </c:pt>
                <c:pt idx="4459">
                  <c:v>2.0910201317646301E-2</c:v>
                </c:pt>
                <c:pt idx="4460">
                  <c:v>2.0207709687422401E-2</c:v>
                </c:pt>
                <c:pt idx="4461">
                  <c:v>2.0207709687422401E-2</c:v>
                </c:pt>
                <c:pt idx="4462">
                  <c:v>2.0207709687422401E-2</c:v>
                </c:pt>
                <c:pt idx="4463">
                  <c:v>2.0207709687422401E-2</c:v>
                </c:pt>
                <c:pt idx="4464">
                  <c:v>2.0207709687422401E-2</c:v>
                </c:pt>
                <c:pt idx="4465">
                  <c:v>2.0011518331234501E-2</c:v>
                </c:pt>
                <c:pt idx="4466">
                  <c:v>1.9802669468193899E-2</c:v>
                </c:pt>
                <c:pt idx="4467">
                  <c:v>1.9910258276426802E-2</c:v>
                </c:pt>
                <c:pt idx="4468">
                  <c:v>1.8998917783164499E-2</c:v>
                </c:pt>
                <c:pt idx="4469">
                  <c:v>1.8998917783164499E-2</c:v>
                </c:pt>
                <c:pt idx="4470">
                  <c:v>1.9207766646202801E-2</c:v>
                </c:pt>
                <c:pt idx="4471">
                  <c:v>1.95115468106235E-2</c:v>
                </c:pt>
                <c:pt idx="4472">
                  <c:v>1.9302697947585198E-2</c:v>
                </c:pt>
                <c:pt idx="4473">
                  <c:v>1.9207766646202801E-2</c:v>
                </c:pt>
                <c:pt idx="4474">
                  <c:v>1.8600206317361302E-2</c:v>
                </c:pt>
                <c:pt idx="4475">
                  <c:v>1.8404014961171201E-2</c:v>
                </c:pt>
                <c:pt idx="4476">
                  <c:v>1.8302754906365699E-2</c:v>
                </c:pt>
                <c:pt idx="4477">
                  <c:v>1.81951660981329E-2</c:v>
                </c:pt>
                <c:pt idx="4478">
                  <c:v>1.8100234796750402E-2</c:v>
                </c:pt>
                <c:pt idx="4479">
                  <c:v>1.7897714687137301E-2</c:v>
                </c:pt>
                <c:pt idx="4480">
                  <c:v>1.7499003221334099E-2</c:v>
                </c:pt>
                <c:pt idx="4481">
                  <c:v>1.70876342486804E-2</c:v>
                </c:pt>
                <c:pt idx="4482">
                  <c:v>1.6992702947300299E-2</c:v>
                </c:pt>
                <c:pt idx="4483">
                  <c:v>1.68914428924926E-2</c:v>
                </c:pt>
                <c:pt idx="4484">
                  <c:v>1.6492731426689399E-2</c:v>
                </c:pt>
                <c:pt idx="4485">
                  <c:v>1.60876912074609E-2</c:v>
                </c:pt>
                <c:pt idx="4486">
                  <c:v>1.6492731426689399E-2</c:v>
                </c:pt>
                <c:pt idx="4487">
                  <c:v>1.7296483111720901E-2</c:v>
                </c:pt>
                <c:pt idx="4488">
                  <c:v>1.7296483111720901E-2</c:v>
                </c:pt>
                <c:pt idx="4489">
                  <c:v>1.70876342486804E-2</c:v>
                </c:pt>
                <c:pt idx="4490">
                  <c:v>1.65876627280718E-2</c:v>
                </c:pt>
                <c:pt idx="4491">
                  <c:v>1.6188951262268599E-2</c:v>
                </c:pt>
                <c:pt idx="4492">
                  <c:v>1.57839110430401E-2</c:v>
                </c:pt>
                <c:pt idx="4493">
                  <c:v>1.55877196868522E-2</c:v>
                </c:pt>
                <c:pt idx="4494">
                  <c:v>1.50814194128184E-2</c:v>
                </c:pt>
                <c:pt idx="4495">
                  <c:v>1.53851995772392E-2</c:v>
                </c:pt>
                <c:pt idx="4496">
                  <c:v>1.53851995772392E-2</c:v>
                </c:pt>
                <c:pt idx="4497">
                  <c:v>1.53851995772392E-2</c:v>
                </c:pt>
                <c:pt idx="4498">
                  <c:v>1.52839395224316E-2</c:v>
                </c:pt>
                <c:pt idx="4499">
                  <c:v>1.5182679467623901E-2</c:v>
                </c:pt>
                <c:pt idx="4500">
                  <c:v>1.50814194128184E-2</c:v>
                </c:pt>
                <c:pt idx="4501">
                  <c:v>1.49801593580108E-2</c:v>
                </c:pt>
                <c:pt idx="4502">
                  <c:v>1.45814478922075E-2</c:v>
                </c:pt>
                <c:pt idx="4503">
                  <c:v>1.45814478922075E-2</c:v>
                </c:pt>
                <c:pt idx="4504">
                  <c:v>1.43789277825944E-2</c:v>
                </c:pt>
                <c:pt idx="4505">
                  <c:v>1.3980216316791199E-2</c:v>
                </c:pt>
                <c:pt idx="4506">
                  <c:v>1.36764361523705E-2</c:v>
                </c:pt>
                <c:pt idx="4507">
                  <c:v>1.33726559879497E-2</c:v>
                </c:pt>
                <c:pt idx="4508">
                  <c:v>1.3170135878334399E-2</c:v>
                </c:pt>
                <c:pt idx="4509">
                  <c:v>1.3068875823529001E-2</c:v>
                </c:pt>
                <c:pt idx="4510">
                  <c:v>1.32713959331421E-2</c:v>
                </c:pt>
                <c:pt idx="4511">
                  <c:v>1.28726844673388E-2</c:v>
                </c:pt>
                <c:pt idx="4512">
                  <c:v>1.2068932782309401E-2</c:v>
                </c:pt>
                <c:pt idx="4513">
                  <c:v>1.33726559879497E-2</c:v>
                </c:pt>
                <c:pt idx="4514">
                  <c:v>1.43789277825944E-2</c:v>
                </c:pt>
                <c:pt idx="4515">
                  <c:v>1.28726844673388E-2</c:v>
                </c:pt>
                <c:pt idx="4516">
                  <c:v>1.2366384193304899E-2</c:v>
                </c:pt>
                <c:pt idx="4517">
                  <c:v>1.2366384193304899E-2</c:v>
                </c:pt>
                <c:pt idx="4518">
                  <c:v>1.1765152617888699E-2</c:v>
                </c:pt>
                <c:pt idx="4519">
                  <c:v>1.14613724534679E-2</c:v>
                </c:pt>
                <c:pt idx="4520">
                  <c:v>1.12651810972778E-2</c:v>
                </c:pt>
                <c:pt idx="4521">
                  <c:v>1.10563322342395E-2</c:v>
                </c:pt>
                <c:pt idx="4522">
                  <c:v>1.0556360713628501E-2</c:v>
                </c:pt>
                <c:pt idx="4523">
                  <c:v>1.04614294122484E-2</c:v>
                </c:pt>
                <c:pt idx="4524">
                  <c:v>1.07588808232439E-2</c:v>
                </c:pt>
                <c:pt idx="4525">
                  <c:v>1.1360112398660201E-2</c:v>
                </c:pt>
                <c:pt idx="4526">
                  <c:v>1.0961400932857E-2</c:v>
                </c:pt>
                <c:pt idx="4527">
                  <c:v>1.0860140878049301E-2</c:v>
                </c:pt>
                <c:pt idx="4528">
                  <c:v>1.11575922890449E-2</c:v>
                </c:pt>
                <c:pt idx="4529">
                  <c:v>1.11575922890449E-2</c:v>
                </c:pt>
                <c:pt idx="4530">
                  <c:v>1.0050060439594799E-2</c:v>
                </c:pt>
                <c:pt idx="4531">
                  <c:v>1.07588808232439E-2</c:v>
                </c:pt>
                <c:pt idx="4532">
                  <c:v>9.8538690834068E-3</c:v>
                </c:pt>
                <c:pt idx="4533">
                  <c:v>9.6513489737914907E-3</c:v>
                </c:pt>
                <c:pt idx="4534">
                  <c:v>9.5500889189837901E-3</c:v>
                </c:pt>
                <c:pt idx="4535">
                  <c:v>9.5500889189837901E-3</c:v>
                </c:pt>
                <c:pt idx="4536">
                  <c:v>9.3538975627959191E-3</c:v>
                </c:pt>
                <c:pt idx="4537">
                  <c:v>9.5500889189837901E-3</c:v>
                </c:pt>
                <c:pt idx="4538">
                  <c:v>1.02525805492079E-2</c:v>
                </c:pt>
                <c:pt idx="4539">
                  <c:v>9.8538690834068E-3</c:v>
                </c:pt>
                <c:pt idx="4540">
                  <c:v>8.3412970147259697E-3</c:v>
                </c:pt>
                <c:pt idx="4541">
                  <c:v>7.6388053845020103E-3</c:v>
                </c:pt>
                <c:pt idx="4542">
                  <c:v>7.7463941927349298E-3</c:v>
                </c:pt>
                <c:pt idx="4543">
                  <c:v>7.7463941927349298E-3</c:v>
                </c:pt>
                <c:pt idx="4544">
                  <c:v>7.2337651652736304E-3</c:v>
                </c:pt>
                <c:pt idx="4545">
                  <c:v>7.0375738090857603E-3</c:v>
                </c:pt>
                <c:pt idx="4546">
                  <c:v>7.4426140283141403E-3</c:v>
                </c:pt>
                <c:pt idx="4547">
                  <c:v>7.9425855489227998E-3</c:v>
                </c:pt>
                <c:pt idx="4548">
                  <c:v>8.1451056585381005E-3</c:v>
                </c:pt>
                <c:pt idx="4549">
                  <c:v>7.7463941927349298E-3</c:v>
                </c:pt>
                <c:pt idx="4550">
                  <c:v>8.0375168503052999E-3</c:v>
                </c:pt>
                <c:pt idx="4551">
                  <c:v>8.0375168503052999E-3</c:v>
                </c:pt>
                <c:pt idx="4552">
                  <c:v>8.2463657133435807E-3</c:v>
                </c:pt>
                <c:pt idx="4553">
                  <c:v>6.9426425077054902E-3</c:v>
                </c:pt>
                <c:pt idx="4554">
                  <c:v>5.8351106582530399E-3</c:v>
                </c:pt>
                <c:pt idx="4555">
                  <c:v>5.03135897322149E-3</c:v>
                </c:pt>
                <c:pt idx="4556">
                  <c:v>5.9300419596333203E-3</c:v>
                </c:pt>
                <c:pt idx="4557">
                  <c:v>6.7337936446649803E-3</c:v>
                </c:pt>
                <c:pt idx="4558">
                  <c:v>5.9300419596333203E-3</c:v>
                </c:pt>
                <c:pt idx="4559">
                  <c:v>6.2338221240563199E-3</c:v>
                </c:pt>
                <c:pt idx="4560">
                  <c:v>6.0313020144410201E-3</c:v>
                </c:pt>
                <c:pt idx="4561">
                  <c:v>5.2275503294115797E-3</c:v>
                </c:pt>
                <c:pt idx="4562">
                  <c:v>4.2276072881920496E-3</c:v>
                </c:pt>
                <c:pt idx="4563">
                  <c:v>4.8225101101831997E-3</c:v>
                </c:pt>
                <c:pt idx="4564">
                  <c:v>4.9237701649907902E-3</c:v>
                </c:pt>
                <c:pt idx="4565">
                  <c:v>3.7149782607307502E-3</c:v>
                </c:pt>
                <c:pt idx="4566">
                  <c:v>4.1200184799591302E-3</c:v>
                </c:pt>
                <c:pt idx="4567">
                  <c:v>4.5187299457624102E-3</c:v>
                </c:pt>
                <c:pt idx="4568">
                  <c:v>2.1074748906696498E-3</c:v>
                </c:pt>
                <c:pt idx="4569">
                  <c:v>1.6075033700611E-3</c:v>
                </c:pt>
                <c:pt idx="4570">
                  <c:v>2.3163237537102699E-3</c:v>
                </c:pt>
                <c:pt idx="4571">
                  <c:v>3.9238271237712601E-3</c:v>
                </c:pt>
                <c:pt idx="4572">
                  <c:v>4.4237986443799197E-3</c:v>
                </c:pt>
                <c:pt idx="4573">
                  <c:v>3.1200754387396001E-3</c:v>
                </c:pt>
                <c:pt idx="4574">
                  <c:v>3.2150067401221002E-3</c:v>
                </c:pt>
                <c:pt idx="4575">
                  <c:v>3.5187869045428801E-3</c:v>
                </c:pt>
                <c:pt idx="4576">
                  <c:v>3.8225670689636701E-3</c:v>
                </c:pt>
                <c:pt idx="4577">
                  <c:v>3.8225670689636701E-3</c:v>
                </c:pt>
                <c:pt idx="4578">
                  <c:v>3.3162667949274702E-3</c:v>
                </c:pt>
                <c:pt idx="4579">
                  <c:v>3.7149782607307502E-3</c:v>
                </c:pt>
                <c:pt idx="4580">
                  <c:v>3.01248663050679E-3</c:v>
                </c:pt>
                <c:pt idx="4581">
                  <c:v>1.70876342486648E-3</c:v>
                </c:pt>
                <c:pt idx="4582">
                  <c:v>1.10753184945012E-3</c:v>
                </c:pt>
                <c:pt idx="4583">
                  <c:v>6.0123157541636097E-4</c:v>
                </c:pt>
                <c:pt idx="4584">
                  <c:v>9.0501173983703598E-4</c:v>
                </c:pt>
                <c:pt idx="4585">
                  <c:v>1.40498326044569E-3</c:v>
                </c:pt>
                <c:pt idx="4586">
                  <c:v>1.80369472624897E-3</c:v>
                </c:pt>
                <c:pt idx="4587">
                  <c:v>1.91128353448178E-3</c:v>
                </c:pt>
                <c:pt idx="4588">
                  <c:v>1.20879190425782E-3</c:v>
                </c:pt>
                <c:pt idx="4589">
                  <c:v>0</c:v>
                </c:pt>
                <c:pt idx="4590">
                  <c:v>4.9997152060865502E-4</c:v>
                </c:pt>
              </c:numCache>
            </c:numRef>
          </c:yVal>
          <c:smooth val="1"/>
          <c:extLst xmlns:c16r2="http://schemas.microsoft.com/office/drawing/2015/06/chart">
            <c:ext xmlns:c16="http://schemas.microsoft.com/office/drawing/2014/chart" uri="{C3380CC4-5D6E-409C-BE32-E72D297353CC}">
              <c16:uniqueId val="{00000000-F745-C14C-98E2-5BD5C88978B5}"/>
            </c:ext>
          </c:extLst>
        </c:ser>
        <c:ser>
          <c:idx val="1"/>
          <c:order val="1"/>
          <c:tx>
            <c:v>50 dpm</c:v>
          </c:tx>
          <c:spPr>
            <a:ln w="19050" cap="rnd">
              <a:solidFill>
                <a:schemeClr val="accent2"/>
              </a:solidFill>
              <a:round/>
            </a:ln>
            <a:effectLst/>
          </c:spPr>
          <c:marker>
            <c:symbol val="none"/>
          </c:marker>
          <c:xVal>
            <c:numRef>
              <c:f>Coke!$M$6:$M$923</c:f>
              <c:numCache>
                <c:formatCode>General</c:formatCode>
                <c:ptCount val="918"/>
                <c:pt idx="0">
                  <c:v>299.24400000000009</c:v>
                </c:pt>
                <c:pt idx="1">
                  <c:v>299.82600000000002</c:v>
                </c:pt>
                <c:pt idx="2">
                  <c:v>300.44799999999992</c:v>
                </c:pt>
                <c:pt idx="3">
                  <c:v>301.09899999999982</c:v>
                </c:pt>
                <c:pt idx="4">
                  <c:v>301.76</c:v>
                </c:pt>
                <c:pt idx="5">
                  <c:v>302.42700000000002</c:v>
                </c:pt>
                <c:pt idx="6">
                  <c:v>303.09599999999978</c:v>
                </c:pt>
                <c:pt idx="7">
                  <c:v>303.76299999999992</c:v>
                </c:pt>
                <c:pt idx="8">
                  <c:v>304.42399999999981</c:v>
                </c:pt>
                <c:pt idx="9">
                  <c:v>305.077</c:v>
                </c:pt>
                <c:pt idx="10">
                  <c:v>305.72800000000001</c:v>
                </c:pt>
                <c:pt idx="11">
                  <c:v>306.392</c:v>
                </c:pt>
                <c:pt idx="12">
                  <c:v>307.053</c:v>
                </c:pt>
                <c:pt idx="13">
                  <c:v>307.71100000000001</c:v>
                </c:pt>
                <c:pt idx="14">
                  <c:v>308.37200000000001</c:v>
                </c:pt>
                <c:pt idx="15">
                  <c:v>309.03599999999977</c:v>
                </c:pt>
                <c:pt idx="16">
                  <c:v>309.70299999999992</c:v>
                </c:pt>
                <c:pt idx="17">
                  <c:v>310.37299999999999</c:v>
                </c:pt>
                <c:pt idx="18">
                  <c:v>311.04300000000001</c:v>
                </c:pt>
                <c:pt idx="19">
                  <c:v>311.71600000000001</c:v>
                </c:pt>
                <c:pt idx="20">
                  <c:v>312.40300000000002</c:v>
                </c:pt>
                <c:pt idx="21">
                  <c:v>313.09199999999981</c:v>
                </c:pt>
                <c:pt idx="22">
                  <c:v>313.78099999999978</c:v>
                </c:pt>
                <c:pt idx="23">
                  <c:v>314.46800000000002</c:v>
                </c:pt>
                <c:pt idx="24">
                  <c:v>315.15199999999999</c:v>
                </c:pt>
                <c:pt idx="25">
                  <c:v>315.834</c:v>
                </c:pt>
                <c:pt idx="26">
                  <c:v>316.51799999999997</c:v>
                </c:pt>
                <c:pt idx="27">
                  <c:v>317.20400000000001</c:v>
                </c:pt>
                <c:pt idx="28">
                  <c:v>317.88400000000001</c:v>
                </c:pt>
                <c:pt idx="29">
                  <c:v>318.56900000000002</c:v>
                </c:pt>
                <c:pt idx="30">
                  <c:v>319.25099999999992</c:v>
                </c:pt>
                <c:pt idx="31">
                  <c:v>319.93599999999981</c:v>
                </c:pt>
                <c:pt idx="32">
                  <c:v>320.62200000000001</c:v>
                </c:pt>
                <c:pt idx="33">
                  <c:v>321.30799999999999</c:v>
                </c:pt>
                <c:pt idx="34">
                  <c:v>321.99799999999982</c:v>
                </c:pt>
                <c:pt idx="35">
                  <c:v>322.69200000000001</c:v>
                </c:pt>
                <c:pt idx="36">
                  <c:v>323.38600000000002</c:v>
                </c:pt>
                <c:pt idx="37">
                  <c:v>324.089</c:v>
                </c:pt>
                <c:pt idx="38">
                  <c:v>324.80200000000002</c:v>
                </c:pt>
                <c:pt idx="39">
                  <c:v>325.50799999999992</c:v>
                </c:pt>
                <c:pt idx="40">
                  <c:v>326.20699999999982</c:v>
                </c:pt>
                <c:pt idx="41">
                  <c:v>326.90699999999981</c:v>
                </c:pt>
                <c:pt idx="42">
                  <c:v>327.613</c:v>
                </c:pt>
                <c:pt idx="43">
                  <c:v>328.31599999999997</c:v>
                </c:pt>
                <c:pt idx="44">
                  <c:v>329.01400000000001</c:v>
                </c:pt>
                <c:pt idx="45">
                  <c:v>329.71600000000001</c:v>
                </c:pt>
                <c:pt idx="46">
                  <c:v>330.42399999999981</c:v>
                </c:pt>
                <c:pt idx="47">
                  <c:v>331.13099999999991</c:v>
                </c:pt>
                <c:pt idx="48">
                  <c:v>331.84500000000008</c:v>
                </c:pt>
                <c:pt idx="49">
                  <c:v>332.553</c:v>
                </c:pt>
                <c:pt idx="50">
                  <c:v>333.25</c:v>
                </c:pt>
                <c:pt idx="51">
                  <c:v>333.95</c:v>
                </c:pt>
                <c:pt idx="52">
                  <c:v>334.654</c:v>
                </c:pt>
                <c:pt idx="53">
                  <c:v>335.36099999999999</c:v>
                </c:pt>
                <c:pt idx="54">
                  <c:v>336.06799999999993</c:v>
                </c:pt>
                <c:pt idx="55">
                  <c:v>336.77800000000002</c:v>
                </c:pt>
                <c:pt idx="56">
                  <c:v>337.49299999999982</c:v>
                </c:pt>
                <c:pt idx="57">
                  <c:v>338.209</c:v>
                </c:pt>
                <c:pt idx="58">
                  <c:v>338.93099999999981</c:v>
                </c:pt>
                <c:pt idx="59">
                  <c:v>339.65</c:v>
                </c:pt>
                <c:pt idx="60">
                  <c:v>340.35899999999992</c:v>
                </c:pt>
                <c:pt idx="61">
                  <c:v>341.06299999999999</c:v>
                </c:pt>
                <c:pt idx="62">
                  <c:v>341.77199999999982</c:v>
                </c:pt>
                <c:pt idx="63">
                  <c:v>342.47899999999981</c:v>
                </c:pt>
                <c:pt idx="64">
                  <c:v>343.185</c:v>
                </c:pt>
                <c:pt idx="65">
                  <c:v>343.892</c:v>
                </c:pt>
                <c:pt idx="66">
                  <c:v>344.60300000000001</c:v>
                </c:pt>
                <c:pt idx="67">
                  <c:v>345.31599999999997</c:v>
                </c:pt>
                <c:pt idx="68">
                  <c:v>346.02800000000002</c:v>
                </c:pt>
                <c:pt idx="69">
                  <c:v>346.74299999999999</c:v>
                </c:pt>
                <c:pt idx="70">
                  <c:v>347.452</c:v>
                </c:pt>
                <c:pt idx="71">
                  <c:v>348.15899999999999</c:v>
                </c:pt>
                <c:pt idx="72">
                  <c:v>348.875</c:v>
                </c:pt>
                <c:pt idx="73">
                  <c:v>349.59599999999978</c:v>
                </c:pt>
                <c:pt idx="74">
                  <c:v>350.31700000000001</c:v>
                </c:pt>
                <c:pt idx="75">
                  <c:v>351.03800000000001</c:v>
                </c:pt>
                <c:pt idx="76">
                  <c:v>351.76400000000001</c:v>
                </c:pt>
                <c:pt idx="77">
                  <c:v>352.48399999999981</c:v>
                </c:pt>
                <c:pt idx="78">
                  <c:v>353.20400000000001</c:v>
                </c:pt>
                <c:pt idx="79">
                  <c:v>353.92799999999983</c:v>
                </c:pt>
                <c:pt idx="80">
                  <c:v>354.65699999999993</c:v>
                </c:pt>
                <c:pt idx="81">
                  <c:v>355.38099999999991</c:v>
                </c:pt>
                <c:pt idx="82">
                  <c:v>356.10300000000001</c:v>
                </c:pt>
                <c:pt idx="83">
                  <c:v>356.82400000000001</c:v>
                </c:pt>
                <c:pt idx="84">
                  <c:v>357.54200000000009</c:v>
                </c:pt>
                <c:pt idx="85">
                  <c:v>358.25900000000001</c:v>
                </c:pt>
                <c:pt idx="86">
                  <c:v>358.97899999999981</c:v>
                </c:pt>
                <c:pt idx="87">
                  <c:v>359.69400000000002</c:v>
                </c:pt>
                <c:pt idx="88">
                  <c:v>360.40499999999992</c:v>
                </c:pt>
                <c:pt idx="89">
                  <c:v>361.11400000000009</c:v>
                </c:pt>
                <c:pt idx="90">
                  <c:v>361.81799999999993</c:v>
                </c:pt>
                <c:pt idx="91">
                  <c:v>362.51400000000001</c:v>
                </c:pt>
                <c:pt idx="92">
                  <c:v>363.209</c:v>
                </c:pt>
                <c:pt idx="93">
                  <c:v>363.90999999999991</c:v>
                </c:pt>
                <c:pt idx="94">
                  <c:v>364.60699999999991</c:v>
                </c:pt>
                <c:pt idx="95">
                  <c:v>365.303</c:v>
                </c:pt>
                <c:pt idx="96">
                  <c:v>365.99799999999982</c:v>
                </c:pt>
                <c:pt idx="97">
                  <c:v>366.69299999999993</c:v>
                </c:pt>
                <c:pt idx="98">
                  <c:v>367.387</c:v>
                </c:pt>
                <c:pt idx="99">
                  <c:v>368.08</c:v>
                </c:pt>
                <c:pt idx="100">
                  <c:v>368.77300000000002</c:v>
                </c:pt>
                <c:pt idx="101">
                  <c:v>369.47</c:v>
                </c:pt>
                <c:pt idx="102">
                  <c:v>370.16399999999999</c:v>
                </c:pt>
                <c:pt idx="103">
                  <c:v>370.85599999999999</c:v>
                </c:pt>
                <c:pt idx="104">
                  <c:v>371.54399999999993</c:v>
                </c:pt>
                <c:pt idx="105">
                  <c:v>372.22599999999977</c:v>
                </c:pt>
                <c:pt idx="106">
                  <c:v>372.91300000000001</c:v>
                </c:pt>
                <c:pt idx="107">
                  <c:v>373.60899999999992</c:v>
                </c:pt>
                <c:pt idx="108">
                  <c:v>374.303</c:v>
                </c:pt>
                <c:pt idx="109">
                  <c:v>374.99099999999981</c:v>
                </c:pt>
                <c:pt idx="110">
                  <c:v>375.68399999999991</c:v>
                </c:pt>
                <c:pt idx="111">
                  <c:v>376.38400000000001</c:v>
                </c:pt>
                <c:pt idx="112">
                  <c:v>377.084</c:v>
                </c:pt>
                <c:pt idx="113">
                  <c:v>377.77800000000002</c:v>
                </c:pt>
                <c:pt idx="114">
                  <c:v>378.47300000000001</c:v>
                </c:pt>
                <c:pt idx="115">
                  <c:v>379.16500000000002</c:v>
                </c:pt>
                <c:pt idx="116">
                  <c:v>379.85599999999999</c:v>
                </c:pt>
                <c:pt idx="117">
                  <c:v>380.54200000000009</c:v>
                </c:pt>
                <c:pt idx="118">
                  <c:v>381.23</c:v>
                </c:pt>
                <c:pt idx="119">
                  <c:v>381.92</c:v>
                </c:pt>
                <c:pt idx="120">
                  <c:v>382.608</c:v>
                </c:pt>
                <c:pt idx="121">
                  <c:v>383.29799999999977</c:v>
                </c:pt>
                <c:pt idx="122">
                  <c:v>383.99400000000003</c:v>
                </c:pt>
                <c:pt idx="123">
                  <c:v>384.69200000000001</c:v>
                </c:pt>
                <c:pt idx="124">
                  <c:v>385.42599999999982</c:v>
                </c:pt>
                <c:pt idx="125">
                  <c:v>386.21299999999991</c:v>
                </c:pt>
                <c:pt idx="126">
                  <c:v>387.02499999999992</c:v>
                </c:pt>
                <c:pt idx="127">
                  <c:v>387.85899999999992</c:v>
                </c:pt>
                <c:pt idx="128">
                  <c:v>388.697</c:v>
                </c:pt>
                <c:pt idx="129">
                  <c:v>389.53699999999998</c:v>
                </c:pt>
                <c:pt idx="130">
                  <c:v>390.37900000000002</c:v>
                </c:pt>
                <c:pt idx="131">
                  <c:v>391.22500000000002</c:v>
                </c:pt>
                <c:pt idx="132">
                  <c:v>392.07299999999992</c:v>
                </c:pt>
                <c:pt idx="133">
                  <c:v>392.92099999999982</c:v>
                </c:pt>
                <c:pt idx="134">
                  <c:v>393.77</c:v>
                </c:pt>
                <c:pt idx="135">
                  <c:v>394.61700000000002</c:v>
                </c:pt>
                <c:pt idx="136">
                  <c:v>395.46299999999991</c:v>
                </c:pt>
                <c:pt idx="137">
                  <c:v>396.30500000000001</c:v>
                </c:pt>
                <c:pt idx="138">
                  <c:v>397.14300000000009</c:v>
                </c:pt>
                <c:pt idx="139">
                  <c:v>397.98099999999982</c:v>
                </c:pt>
                <c:pt idx="140">
                  <c:v>398.81900000000002</c:v>
                </c:pt>
                <c:pt idx="141">
                  <c:v>399.65899999999999</c:v>
                </c:pt>
                <c:pt idx="142">
                  <c:v>400.505</c:v>
                </c:pt>
                <c:pt idx="143">
                  <c:v>401.351</c:v>
                </c:pt>
                <c:pt idx="144">
                  <c:v>402.18799999999999</c:v>
                </c:pt>
                <c:pt idx="145">
                  <c:v>403.01900000000001</c:v>
                </c:pt>
                <c:pt idx="146">
                  <c:v>403.84899999999999</c:v>
                </c:pt>
                <c:pt idx="147">
                  <c:v>404.68</c:v>
                </c:pt>
                <c:pt idx="148">
                  <c:v>405.51400000000001</c:v>
                </c:pt>
                <c:pt idx="149">
                  <c:v>406.34500000000008</c:v>
                </c:pt>
                <c:pt idx="150">
                  <c:v>407.185</c:v>
                </c:pt>
                <c:pt idx="151">
                  <c:v>408.02300000000002</c:v>
                </c:pt>
                <c:pt idx="152">
                  <c:v>408.87</c:v>
                </c:pt>
                <c:pt idx="153">
                  <c:v>409.71899999999982</c:v>
                </c:pt>
                <c:pt idx="154">
                  <c:v>410.56299999999999</c:v>
                </c:pt>
                <c:pt idx="155">
                  <c:v>411.39800000000002</c:v>
                </c:pt>
                <c:pt idx="156">
                  <c:v>412.2269999999998</c:v>
                </c:pt>
                <c:pt idx="157">
                  <c:v>413.05899999999991</c:v>
                </c:pt>
                <c:pt idx="158">
                  <c:v>413.89299999999997</c:v>
                </c:pt>
                <c:pt idx="159">
                  <c:v>414.72300000000001</c:v>
                </c:pt>
                <c:pt idx="160">
                  <c:v>415.54500000000002</c:v>
                </c:pt>
                <c:pt idx="161">
                  <c:v>416.37</c:v>
                </c:pt>
                <c:pt idx="162">
                  <c:v>417.19200000000001</c:v>
                </c:pt>
                <c:pt idx="163">
                  <c:v>418.017</c:v>
                </c:pt>
                <c:pt idx="164">
                  <c:v>418.846</c:v>
                </c:pt>
                <c:pt idx="165">
                  <c:v>419.68099999999998</c:v>
                </c:pt>
                <c:pt idx="166">
                  <c:v>420.51900000000001</c:v>
                </c:pt>
                <c:pt idx="167">
                  <c:v>421.34699999999992</c:v>
                </c:pt>
                <c:pt idx="168">
                  <c:v>422.17700000000002</c:v>
                </c:pt>
                <c:pt idx="169">
                  <c:v>423.01</c:v>
                </c:pt>
                <c:pt idx="170">
                  <c:v>423.84199999999993</c:v>
                </c:pt>
                <c:pt idx="171">
                  <c:v>424.67399999999992</c:v>
                </c:pt>
                <c:pt idx="172">
                  <c:v>425.50700000000001</c:v>
                </c:pt>
                <c:pt idx="173">
                  <c:v>426.334</c:v>
                </c:pt>
                <c:pt idx="174">
                  <c:v>427.1570000000001</c:v>
                </c:pt>
                <c:pt idx="175">
                  <c:v>427.98</c:v>
                </c:pt>
                <c:pt idx="176">
                  <c:v>428.8</c:v>
                </c:pt>
                <c:pt idx="177">
                  <c:v>429.625</c:v>
                </c:pt>
                <c:pt idx="178">
                  <c:v>430.45100000000002</c:v>
                </c:pt>
                <c:pt idx="179">
                  <c:v>431.279</c:v>
                </c:pt>
                <c:pt idx="180">
                  <c:v>432.11099999999999</c:v>
                </c:pt>
                <c:pt idx="181">
                  <c:v>432.94900000000001</c:v>
                </c:pt>
                <c:pt idx="182">
                  <c:v>433.78800000000001</c:v>
                </c:pt>
                <c:pt idx="183">
                  <c:v>434.61900000000009</c:v>
                </c:pt>
                <c:pt idx="184">
                  <c:v>435.44900000000001</c:v>
                </c:pt>
                <c:pt idx="185">
                  <c:v>436.28499999999991</c:v>
                </c:pt>
                <c:pt idx="186">
                  <c:v>437.12</c:v>
                </c:pt>
                <c:pt idx="187">
                  <c:v>437.95400000000001</c:v>
                </c:pt>
                <c:pt idx="188">
                  <c:v>438.78399999999982</c:v>
                </c:pt>
                <c:pt idx="189">
                  <c:v>439.61699999999979</c:v>
                </c:pt>
                <c:pt idx="190">
                  <c:v>440.447</c:v>
                </c:pt>
                <c:pt idx="191">
                  <c:v>441.27800000000002</c:v>
                </c:pt>
                <c:pt idx="192">
                  <c:v>442.10900000000009</c:v>
                </c:pt>
                <c:pt idx="193">
                  <c:v>442.94299999999993</c:v>
                </c:pt>
                <c:pt idx="194">
                  <c:v>443.77600000000001</c:v>
                </c:pt>
                <c:pt idx="195">
                  <c:v>444.61099999999999</c:v>
                </c:pt>
                <c:pt idx="196">
                  <c:v>445.44399999999979</c:v>
                </c:pt>
                <c:pt idx="197">
                  <c:v>446.27300000000002</c:v>
                </c:pt>
                <c:pt idx="198">
                  <c:v>447.09899999999982</c:v>
                </c:pt>
                <c:pt idx="199">
                  <c:v>447.92200000000003</c:v>
                </c:pt>
                <c:pt idx="200">
                  <c:v>448.74700000000001</c:v>
                </c:pt>
                <c:pt idx="201">
                  <c:v>449.57299999999992</c:v>
                </c:pt>
                <c:pt idx="202">
                  <c:v>450.39599999999979</c:v>
                </c:pt>
                <c:pt idx="203">
                  <c:v>451.22500000000002</c:v>
                </c:pt>
                <c:pt idx="204">
                  <c:v>452.05599999999998</c:v>
                </c:pt>
                <c:pt idx="205">
                  <c:v>452.9</c:v>
                </c:pt>
                <c:pt idx="206">
                  <c:v>453.73899999999998</c:v>
                </c:pt>
                <c:pt idx="207">
                  <c:v>454.57</c:v>
                </c:pt>
                <c:pt idx="208">
                  <c:v>455.399</c:v>
                </c:pt>
                <c:pt idx="209">
                  <c:v>456.2269999999998</c:v>
                </c:pt>
                <c:pt idx="210">
                  <c:v>457.05500000000001</c:v>
                </c:pt>
                <c:pt idx="211">
                  <c:v>457.89099999999979</c:v>
                </c:pt>
                <c:pt idx="212">
                  <c:v>458.72500000000002</c:v>
                </c:pt>
                <c:pt idx="213">
                  <c:v>459.55599999999998</c:v>
                </c:pt>
                <c:pt idx="214">
                  <c:v>460.38299999999998</c:v>
                </c:pt>
                <c:pt idx="215">
                  <c:v>461.20799999999991</c:v>
                </c:pt>
                <c:pt idx="216">
                  <c:v>462.02800000000002</c:v>
                </c:pt>
                <c:pt idx="217">
                  <c:v>462.8540000000001</c:v>
                </c:pt>
                <c:pt idx="218">
                  <c:v>463.685</c:v>
                </c:pt>
                <c:pt idx="219">
                  <c:v>464.51400000000001</c:v>
                </c:pt>
                <c:pt idx="220">
                  <c:v>465.34500000000008</c:v>
                </c:pt>
                <c:pt idx="221">
                  <c:v>466.17700000000002</c:v>
                </c:pt>
                <c:pt idx="222">
                  <c:v>467.00700000000001</c:v>
                </c:pt>
                <c:pt idx="223">
                  <c:v>467.83299999999991</c:v>
                </c:pt>
                <c:pt idx="224">
                  <c:v>468.66200000000009</c:v>
                </c:pt>
                <c:pt idx="225">
                  <c:v>469.49700000000001</c:v>
                </c:pt>
                <c:pt idx="226">
                  <c:v>470.327</c:v>
                </c:pt>
                <c:pt idx="227">
                  <c:v>471.15100000000001</c:v>
                </c:pt>
                <c:pt idx="228">
                  <c:v>471.97899999999998</c:v>
                </c:pt>
                <c:pt idx="229">
                  <c:v>472.80200000000002</c:v>
                </c:pt>
                <c:pt idx="230">
                  <c:v>473.62799999999999</c:v>
                </c:pt>
                <c:pt idx="231">
                  <c:v>474.47</c:v>
                </c:pt>
                <c:pt idx="232">
                  <c:v>475.30500000000001</c:v>
                </c:pt>
                <c:pt idx="233">
                  <c:v>476.13400000000001</c:v>
                </c:pt>
                <c:pt idx="234">
                  <c:v>476.96499999999997</c:v>
                </c:pt>
                <c:pt idx="235">
                  <c:v>477.79399999999981</c:v>
                </c:pt>
                <c:pt idx="236">
                  <c:v>478.61699999999979</c:v>
                </c:pt>
                <c:pt idx="237">
                  <c:v>479.44099999999997</c:v>
                </c:pt>
                <c:pt idx="238">
                  <c:v>480.26400000000001</c:v>
                </c:pt>
                <c:pt idx="239">
                  <c:v>481.089</c:v>
                </c:pt>
                <c:pt idx="240">
                  <c:v>481.92200000000003</c:v>
                </c:pt>
                <c:pt idx="241">
                  <c:v>482.75799999999998</c:v>
                </c:pt>
                <c:pt idx="242">
                  <c:v>483.59199999999981</c:v>
                </c:pt>
                <c:pt idx="243">
                  <c:v>484.43099999999993</c:v>
                </c:pt>
                <c:pt idx="244">
                  <c:v>485.26799999999997</c:v>
                </c:pt>
                <c:pt idx="245">
                  <c:v>486.1</c:v>
                </c:pt>
                <c:pt idx="246">
                  <c:v>486.92700000000002</c:v>
                </c:pt>
                <c:pt idx="247">
                  <c:v>487.76</c:v>
                </c:pt>
                <c:pt idx="248">
                  <c:v>488.59199999999981</c:v>
                </c:pt>
                <c:pt idx="249">
                  <c:v>489.41999999999979</c:v>
                </c:pt>
                <c:pt idx="250">
                  <c:v>490.245</c:v>
                </c:pt>
                <c:pt idx="251">
                  <c:v>491.06799999999993</c:v>
                </c:pt>
                <c:pt idx="252">
                  <c:v>491.89400000000001</c:v>
                </c:pt>
                <c:pt idx="253">
                  <c:v>492.71499999999997</c:v>
                </c:pt>
                <c:pt idx="254">
                  <c:v>493.53899999999982</c:v>
                </c:pt>
                <c:pt idx="255">
                  <c:v>494.36699999999979</c:v>
                </c:pt>
                <c:pt idx="256">
                  <c:v>495.19799999999992</c:v>
                </c:pt>
                <c:pt idx="257">
                  <c:v>496.029</c:v>
                </c:pt>
                <c:pt idx="258">
                  <c:v>496.85699999999991</c:v>
                </c:pt>
                <c:pt idx="259">
                  <c:v>497.68799999999999</c:v>
                </c:pt>
                <c:pt idx="260">
                  <c:v>498.51900000000001</c:v>
                </c:pt>
                <c:pt idx="261">
                  <c:v>499.35</c:v>
                </c:pt>
                <c:pt idx="262">
                  <c:v>500.18200000000002</c:v>
                </c:pt>
                <c:pt idx="263">
                  <c:v>501.02099999999979</c:v>
                </c:pt>
                <c:pt idx="264">
                  <c:v>501.8540000000001</c:v>
                </c:pt>
                <c:pt idx="265">
                  <c:v>502.68</c:v>
                </c:pt>
                <c:pt idx="266">
                  <c:v>503.50400000000002</c:v>
                </c:pt>
                <c:pt idx="267">
                  <c:v>504.322</c:v>
                </c:pt>
                <c:pt idx="268">
                  <c:v>505.14300000000009</c:v>
                </c:pt>
                <c:pt idx="269">
                  <c:v>505.97099999999978</c:v>
                </c:pt>
                <c:pt idx="270">
                  <c:v>506.8</c:v>
                </c:pt>
                <c:pt idx="271">
                  <c:v>507.625</c:v>
                </c:pt>
                <c:pt idx="272">
                  <c:v>508.447</c:v>
                </c:pt>
                <c:pt idx="273">
                  <c:v>509.26900000000001</c:v>
                </c:pt>
                <c:pt idx="274">
                  <c:v>510.09399999999982</c:v>
                </c:pt>
                <c:pt idx="275">
                  <c:v>510.91999999999979</c:v>
                </c:pt>
                <c:pt idx="276">
                  <c:v>511.74299999999999</c:v>
                </c:pt>
                <c:pt idx="277">
                  <c:v>512.56399999999996</c:v>
                </c:pt>
                <c:pt idx="278">
                  <c:v>513.38699999999972</c:v>
                </c:pt>
                <c:pt idx="279">
                  <c:v>514.20500000000004</c:v>
                </c:pt>
                <c:pt idx="280">
                  <c:v>515.02800000000002</c:v>
                </c:pt>
                <c:pt idx="281">
                  <c:v>515.85399999999981</c:v>
                </c:pt>
                <c:pt idx="282">
                  <c:v>516.68399999999997</c:v>
                </c:pt>
                <c:pt idx="283">
                  <c:v>517.51499999999999</c:v>
                </c:pt>
                <c:pt idx="284">
                  <c:v>518.35199999999975</c:v>
                </c:pt>
                <c:pt idx="285">
                  <c:v>519.18499999999995</c:v>
                </c:pt>
                <c:pt idx="286">
                  <c:v>520.02</c:v>
                </c:pt>
                <c:pt idx="287">
                  <c:v>520.85499999999979</c:v>
                </c:pt>
                <c:pt idx="288">
                  <c:v>521.69000000000005</c:v>
                </c:pt>
                <c:pt idx="289">
                  <c:v>522.524</c:v>
                </c:pt>
                <c:pt idx="290">
                  <c:v>523.35399999999981</c:v>
                </c:pt>
                <c:pt idx="291">
                  <c:v>524.18000000000006</c:v>
                </c:pt>
                <c:pt idx="292">
                  <c:v>525.005</c:v>
                </c:pt>
                <c:pt idx="293">
                  <c:v>525.83599999999979</c:v>
                </c:pt>
                <c:pt idx="294">
                  <c:v>526.67499999999995</c:v>
                </c:pt>
                <c:pt idx="295">
                  <c:v>527.51099999999997</c:v>
                </c:pt>
                <c:pt idx="296">
                  <c:v>528.34599999999978</c:v>
                </c:pt>
                <c:pt idx="297">
                  <c:v>529.18200000000002</c:v>
                </c:pt>
                <c:pt idx="298">
                  <c:v>530.01400000000001</c:v>
                </c:pt>
                <c:pt idx="299">
                  <c:v>530.84699999999975</c:v>
                </c:pt>
                <c:pt idx="300">
                  <c:v>531.68000000000006</c:v>
                </c:pt>
                <c:pt idx="301">
                  <c:v>532.51499999999999</c:v>
                </c:pt>
                <c:pt idx="302">
                  <c:v>533.35300000000007</c:v>
                </c:pt>
                <c:pt idx="303">
                  <c:v>534.19000000000005</c:v>
                </c:pt>
                <c:pt idx="304">
                  <c:v>535.029</c:v>
                </c:pt>
                <c:pt idx="305">
                  <c:v>535.87</c:v>
                </c:pt>
                <c:pt idx="306">
                  <c:v>536.70699999999999</c:v>
                </c:pt>
                <c:pt idx="307">
                  <c:v>537.54899999999998</c:v>
                </c:pt>
                <c:pt idx="308">
                  <c:v>538.39699999999971</c:v>
                </c:pt>
                <c:pt idx="309">
                  <c:v>539.24</c:v>
                </c:pt>
                <c:pt idx="310">
                  <c:v>540.07299999999998</c:v>
                </c:pt>
                <c:pt idx="311">
                  <c:v>540.90300000000002</c:v>
                </c:pt>
                <c:pt idx="312">
                  <c:v>541.73099999999999</c:v>
                </c:pt>
                <c:pt idx="313">
                  <c:v>542.56400000000008</c:v>
                </c:pt>
                <c:pt idx="314">
                  <c:v>543.39699999999971</c:v>
                </c:pt>
                <c:pt idx="315">
                  <c:v>544.21800000000007</c:v>
                </c:pt>
                <c:pt idx="316">
                  <c:v>545.03899999999999</c:v>
                </c:pt>
                <c:pt idx="317">
                  <c:v>545.86599999999976</c:v>
                </c:pt>
                <c:pt idx="318">
                  <c:v>546.69900000000007</c:v>
                </c:pt>
                <c:pt idx="319">
                  <c:v>547.53600000000006</c:v>
                </c:pt>
                <c:pt idx="320">
                  <c:v>548.36699999999962</c:v>
                </c:pt>
                <c:pt idx="321">
                  <c:v>549.19200000000001</c:v>
                </c:pt>
                <c:pt idx="322">
                  <c:v>550.01299999999969</c:v>
                </c:pt>
                <c:pt idx="323">
                  <c:v>550.83499999999981</c:v>
                </c:pt>
                <c:pt idx="324">
                  <c:v>551.65599999999972</c:v>
                </c:pt>
                <c:pt idx="325">
                  <c:v>552.476</c:v>
                </c:pt>
                <c:pt idx="326">
                  <c:v>553.3009999999997</c:v>
                </c:pt>
                <c:pt idx="327">
                  <c:v>554.13400000000001</c:v>
                </c:pt>
                <c:pt idx="328">
                  <c:v>554.976</c:v>
                </c:pt>
                <c:pt idx="329">
                  <c:v>555.8159999999998</c:v>
                </c:pt>
                <c:pt idx="330">
                  <c:v>556.65899999999999</c:v>
                </c:pt>
                <c:pt idx="331">
                  <c:v>557.50400000000002</c:v>
                </c:pt>
                <c:pt idx="332">
                  <c:v>558.35099999999977</c:v>
                </c:pt>
                <c:pt idx="333">
                  <c:v>559.197</c:v>
                </c:pt>
                <c:pt idx="334">
                  <c:v>560.04999999999973</c:v>
                </c:pt>
                <c:pt idx="335">
                  <c:v>560.90199999999982</c:v>
                </c:pt>
                <c:pt idx="336">
                  <c:v>561.75400000000002</c:v>
                </c:pt>
                <c:pt idx="337">
                  <c:v>562.61099999999999</c:v>
                </c:pt>
                <c:pt idx="338">
                  <c:v>563.47500000000002</c:v>
                </c:pt>
                <c:pt idx="339">
                  <c:v>564.34199999999976</c:v>
                </c:pt>
                <c:pt idx="340">
                  <c:v>565.20800000000008</c:v>
                </c:pt>
                <c:pt idx="341">
                  <c:v>566.07299999999998</c:v>
                </c:pt>
                <c:pt idx="342">
                  <c:v>566.92899999999997</c:v>
                </c:pt>
                <c:pt idx="343">
                  <c:v>567.77800000000002</c:v>
                </c:pt>
                <c:pt idx="344">
                  <c:v>568.63200000000006</c:v>
                </c:pt>
                <c:pt idx="345">
                  <c:v>569.49</c:v>
                </c:pt>
                <c:pt idx="346">
                  <c:v>570.3499999999998</c:v>
                </c:pt>
                <c:pt idx="347">
                  <c:v>571.20100000000002</c:v>
                </c:pt>
                <c:pt idx="348">
                  <c:v>572.05799999999977</c:v>
                </c:pt>
                <c:pt idx="349">
                  <c:v>572.92000000000007</c:v>
                </c:pt>
                <c:pt idx="350">
                  <c:v>573.78700000000003</c:v>
                </c:pt>
                <c:pt idx="351">
                  <c:v>574.66100000000006</c:v>
                </c:pt>
                <c:pt idx="352">
                  <c:v>575.5319999999997</c:v>
                </c:pt>
                <c:pt idx="353">
                  <c:v>576.40599999999972</c:v>
                </c:pt>
                <c:pt idx="354">
                  <c:v>577.28200000000004</c:v>
                </c:pt>
                <c:pt idx="355">
                  <c:v>578.16100000000006</c:v>
                </c:pt>
                <c:pt idx="356">
                  <c:v>579.04</c:v>
                </c:pt>
                <c:pt idx="357">
                  <c:v>579.91699999999969</c:v>
                </c:pt>
                <c:pt idx="358">
                  <c:v>580.78899999999999</c:v>
                </c:pt>
                <c:pt idx="359">
                  <c:v>581.654</c:v>
                </c:pt>
                <c:pt idx="360">
                  <c:v>582.52199999999971</c:v>
                </c:pt>
                <c:pt idx="361">
                  <c:v>583.39100000000008</c:v>
                </c:pt>
                <c:pt idx="362">
                  <c:v>584.25800000000004</c:v>
                </c:pt>
                <c:pt idx="363">
                  <c:v>585.12699999999973</c:v>
                </c:pt>
                <c:pt idx="364">
                  <c:v>586.0029999999997</c:v>
                </c:pt>
                <c:pt idx="365">
                  <c:v>586.88499999999999</c:v>
                </c:pt>
                <c:pt idx="366">
                  <c:v>587.76199999999972</c:v>
                </c:pt>
                <c:pt idx="367">
                  <c:v>588.64</c:v>
                </c:pt>
                <c:pt idx="368">
                  <c:v>589.51499999999999</c:v>
                </c:pt>
                <c:pt idx="369">
                  <c:v>590.39100000000008</c:v>
                </c:pt>
                <c:pt idx="370">
                  <c:v>591.26499999999999</c:v>
                </c:pt>
                <c:pt idx="371">
                  <c:v>592.13699999999972</c:v>
                </c:pt>
                <c:pt idx="372">
                  <c:v>593.00400000000002</c:v>
                </c:pt>
                <c:pt idx="373">
                  <c:v>593.87</c:v>
                </c:pt>
                <c:pt idx="374">
                  <c:v>594.72900000000004</c:v>
                </c:pt>
                <c:pt idx="375">
                  <c:v>595.59300000000007</c:v>
                </c:pt>
                <c:pt idx="376">
                  <c:v>596.46299999999974</c:v>
                </c:pt>
                <c:pt idx="377">
                  <c:v>597.33899999999971</c:v>
                </c:pt>
                <c:pt idx="378">
                  <c:v>598.21</c:v>
                </c:pt>
                <c:pt idx="379">
                  <c:v>599.08100000000002</c:v>
                </c:pt>
                <c:pt idx="380">
                  <c:v>599.9549999999997</c:v>
                </c:pt>
                <c:pt idx="381">
                  <c:v>600.82599999999979</c:v>
                </c:pt>
                <c:pt idx="382">
                  <c:v>601.69600000000003</c:v>
                </c:pt>
                <c:pt idx="383">
                  <c:v>602.56899999999996</c:v>
                </c:pt>
                <c:pt idx="384">
                  <c:v>603.44399999999996</c:v>
                </c:pt>
                <c:pt idx="385">
                  <c:v>604.31899999999996</c:v>
                </c:pt>
                <c:pt idx="386">
                  <c:v>605.19399999999996</c:v>
                </c:pt>
                <c:pt idx="387">
                  <c:v>606.07400000000007</c:v>
                </c:pt>
                <c:pt idx="388">
                  <c:v>606.96099999999979</c:v>
                </c:pt>
                <c:pt idx="389">
                  <c:v>607.85399999999981</c:v>
                </c:pt>
                <c:pt idx="390">
                  <c:v>608.74700000000007</c:v>
                </c:pt>
                <c:pt idx="391">
                  <c:v>609.63900000000001</c:v>
                </c:pt>
                <c:pt idx="392">
                  <c:v>610.524</c:v>
                </c:pt>
                <c:pt idx="393">
                  <c:v>611.40800000000002</c:v>
                </c:pt>
                <c:pt idx="394">
                  <c:v>612.29300000000001</c:v>
                </c:pt>
                <c:pt idx="395">
                  <c:v>613.17600000000004</c:v>
                </c:pt>
                <c:pt idx="396">
                  <c:v>614.06299999999976</c:v>
                </c:pt>
                <c:pt idx="397">
                  <c:v>614.95099999999979</c:v>
                </c:pt>
                <c:pt idx="398">
                  <c:v>615.83499999999981</c:v>
                </c:pt>
                <c:pt idx="399">
                  <c:v>616.71400000000006</c:v>
                </c:pt>
                <c:pt idx="400">
                  <c:v>617.58900000000006</c:v>
                </c:pt>
                <c:pt idx="401">
                  <c:v>618.46299999999974</c:v>
                </c:pt>
                <c:pt idx="402">
                  <c:v>619.33799999999974</c:v>
                </c:pt>
                <c:pt idx="403">
                  <c:v>620.21699999999998</c:v>
                </c:pt>
                <c:pt idx="404">
                  <c:v>621.09500000000003</c:v>
                </c:pt>
                <c:pt idx="405">
                  <c:v>621.97299999999996</c:v>
                </c:pt>
                <c:pt idx="406">
                  <c:v>622.85399999999981</c:v>
                </c:pt>
                <c:pt idx="407">
                  <c:v>623.73500000000001</c:v>
                </c:pt>
                <c:pt idx="408">
                  <c:v>624.62</c:v>
                </c:pt>
                <c:pt idx="409">
                  <c:v>625.50400000000002</c:v>
                </c:pt>
                <c:pt idx="410">
                  <c:v>626.38200000000006</c:v>
                </c:pt>
                <c:pt idx="411">
                  <c:v>627.26299999999969</c:v>
                </c:pt>
                <c:pt idx="412">
                  <c:v>628.14499999999998</c:v>
                </c:pt>
                <c:pt idx="413">
                  <c:v>629.02800000000002</c:v>
                </c:pt>
                <c:pt idx="414">
                  <c:v>629.91000000000008</c:v>
                </c:pt>
                <c:pt idx="415">
                  <c:v>630.79100000000005</c:v>
                </c:pt>
                <c:pt idx="416">
                  <c:v>631.66899999999998</c:v>
                </c:pt>
                <c:pt idx="417">
                  <c:v>632.5509999999997</c:v>
                </c:pt>
                <c:pt idx="418">
                  <c:v>633.43599999999969</c:v>
                </c:pt>
                <c:pt idx="419">
                  <c:v>634.31899999999996</c:v>
                </c:pt>
                <c:pt idx="420">
                  <c:v>635.20299999999997</c:v>
                </c:pt>
                <c:pt idx="421">
                  <c:v>636.08900000000006</c:v>
                </c:pt>
                <c:pt idx="422">
                  <c:v>636.97400000000005</c:v>
                </c:pt>
                <c:pt idx="423">
                  <c:v>637.85499999999979</c:v>
                </c:pt>
                <c:pt idx="424">
                  <c:v>638.73500000000001</c:v>
                </c:pt>
                <c:pt idx="425">
                  <c:v>639.61200000000008</c:v>
                </c:pt>
                <c:pt idx="426">
                  <c:v>640.48800000000006</c:v>
                </c:pt>
                <c:pt idx="427">
                  <c:v>641.37099999999998</c:v>
                </c:pt>
                <c:pt idx="428">
                  <c:v>642.24700000000007</c:v>
                </c:pt>
                <c:pt idx="429">
                  <c:v>643.12300000000005</c:v>
                </c:pt>
                <c:pt idx="430">
                  <c:v>644.00199999999973</c:v>
                </c:pt>
                <c:pt idx="431">
                  <c:v>644.87699999999973</c:v>
                </c:pt>
                <c:pt idx="432">
                  <c:v>645.75400000000002</c:v>
                </c:pt>
                <c:pt idx="433">
                  <c:v>646.63</c:v>
                </c:pt>
                <c:pt idx="434">
                  <c:v>647.51</c:v>
                </c:pt>
                <c:pt idx="435">
                  <c:v>648.38799999999969</c:v>
                </c:pt>
                <c:pt idx="436">
                  <c:v>649.26299999999969</c:v>
                </c:pt>
                <c:pt idx="437">
                  <c:v>650.13799999999969</c:v>
                </c:pt>
                <c:pt idx="438">
                  <c:v>651.01299999999969</c:v>
                </c:pt>
                <c:pt idx="439">
                  <c:v>651.88900000000001</c:v>
                </c:pt>
                <c:pt idx="440">
                  <c:v>652.76800000000003</c:v>
                </c:pt>
                <c:pt idx="441">
                  <c:v>653.64499999999998</c:v>
                </c:pt>
                <c:pt idx="442">
                  <c:v>654.52800000000002</c:v>
                </c:pt>
                <c:pt idx="443">
                  <c:v>655.40800000000002</c:v>
                </c:pt>
                <c:pt idx="444">
                  <c:v>656.28700000000003</c:v>
                </c:pt>
                <c:pt idx="445">
                  <c:v>657.16899999999998</c:v>
                </c:pt>
                <c:pt idx="446">
                  <c:v>658.048</c:v>
                </c:pt>
                <c:pt idx="447">
                  <c:v>658.923</c:v>
                </c:pt>
                <c:pt idx="448">
                  <c:v>659.79500000000007</c:v>
                </c:pt>
                <c:pt idx="449">
                  <c:v>660.66899999999998</c:v>
                </c:pt>
                <c:pt idx="450">
                  <c:v>661.54500000000007</c:v>
                </c:pt>
                <c:pt idx="451">
                  <c:v>662.42499999999973</c:v>
                </c:pt>
                <c:pt idx="452">
                  <c:v>663.30799999999977</c:v>
                </c:pt>
                <c:pt idx="453">
                  <c:v>664.19</c:v>
                </c:pt>
                <c:pt idx="454">
                  <c:v>665.06999999999971</c:v>
                </c:pt>
                <c:pt idx="455">
                  <c:v>665.95299999999975</c:v>
                </c:pt>
                <c:pt idx="456">
                  <c:v>666.83899999999971</c:v>
                </c:pt>
                <c:pt idx="457">
                  <c:v>667.72400000000005</c:v>
                </c:pt>
                <c:pt idx="458">
                  <c:v>668.601</c:v>
                </c:pt>
                <c:pt idx="459">
                  <c:v>669.47299999999996</c:v>
                </c:pt>
                <c:pt idx="460">
                  <c:v>670.34399999999982</c:v>
                </c:pt>
                <c:pt idx="461">
                  <c:v>671.21199999999999</c:v>
                </c:pt>
                <c:pt idx="462">
                  <c:v>672.08199999999999</c:v>
                </c:pt>
                <c:pt idx="463">
                  <c:v>672.94999999999982</c:v>
                </c:pt>
                <c:pt idx="464">
                  <c:v>673.8159999999998</c:v>
                </c:pt>
                <c:pt idx="465">
                  <c:v>674.68600000000004</c:v>
                </c:pt>
                <c:pt idx="466">
                  <c:v>675.55699999999979</c:v>
                </c:pt>
                <c:pt idx="467">
                  <c:v>676.43000000000006</c:v>
                </c:pt>
                <c:pt idx="468">
                  <c:v>677.30599999999981</c:v>
                </c:pt>
                <c:pt idx="469">
                  <c:v>678.18499999999995</c:v>
                </c:pt>
                <c:pt idx="470">
                  <c:v>679.06199999999978</c:v>
                </c:pt>
                <c:pt idx="471">
                  <c:v>679.93299999999977</c:v>
                </c:pt>
                <c:pt idx="472">
                  <c:v>680.80599999999981</c:v>
                </c:pt>
                <c:pt idx="473">
                  <c:v>681.67899999999997</c:v>
                </c:pt>
                <c:pt idx="474">
                  <c:v>682.56099999999969</c:v>
                </c:pt>
                <c:pt idx="475">
                  <c:v>683.44900000000007</c:v>
                </c:pt>
                <c:pt idx="476">
                  <c:v>684.33199999999977</c:v>
                </c:pt>
                <c:pt idx="477">
                  <c:v>685.21199999999999</c:v>
                </c:pt>
                <c:pt idx="478">
                  <c:v>686.09</c:v>
                </c:pt>
                <c:pt idx="479">
                  <c:v>686.96800000000007</c:v>
                </c:pt>
                <c:pt idx="480">
                  <c:v>687.84699999999975</c:v>
                </c:pt>
                <c:pt idx="481">
                  <c:v>688.726</c:v>
                </c:pt>
                <c:pt idx="482">
                  <c:v>689.60500000000002</c:v>
                </c:pt>
                <c:pt idx="483">
                  <c:v>690.48099999999999</c:v>
                </c:pt>
                <c:pt idx="484">
                  <c:v>691.35499999999979</c:v>
                </c:pt>
                <c:pt idx="485">
                  <c:v>692.22699999999998</c:v>
                </c:pt>
                <c:pt idx="486">
                  <c:v>693.10199999999998</c:v>
                </c:pt>
                <c:pt idx="487">
                  <c:v>693.98299999999972</c:v>
                </c:pt>
                <c:pt idx="488">
                  <c:v>694.8689999999998</c:v>
                </c:pt>
                <c:pt idx="489">
                  <c:v>695.7529999999997</c:v>
                </c:pt>
                <c:pt idx="490">
                  <c:v>696.63599999999997</c:v>
                </c:pt>
                <c:pt idx="491">
                  <c:v>697.51400000000001</c:v>
                </c:pt>
                <c:pt idx="492">
                  <c:v>698.38900000000001</c:v>
                </c:pt>
                <c:pt idx="493">
                  <c:v>699.26299999999969</c:v>
                </c:pt>
                <c:pt idx="494">
                  <c:v>700.13699999999972</c:v>
                </c:pt>
                <c:pt idx="495">
                  <c:v>701.01099999999997</c:v>
                </c:pt>
                <c:pt idx="496">
                  <c:v>701.88900000000001</c:v>
                </c:pt>
                <c:pt idx="497">
                  <c:v>702.76199999999972</c:v>
                </c:pt>
                <c:pt idx="498">
                  <c:v>703.64100000000008</c:v>
                </c:pt>
                <c:pt idx="499">
                  <c:v>704.51600000000008</c:v>
                </c:pt>
                <c:pt idx="500">
                  <c:v>705.38799999999969</c:v>
                </c:pt>
                <c:pt idx="501">
                  <c:v>706.26</c:v>
                </c:pt>
                <c:pt idx="502">
                  <c:v>707.12900000000002</c:v>
                </c:pt>
                <c:pt idx="503">
                  <c:v>707.99700000000007</c:v>
                </c:pt>
                <c:pt idx="504">
                  <c:v>708.86300000000006</c:v>
                </c:pt>
                <c:pt idx="505">
                  <c:v>709.73400000000004</c:v>
                </c:pt>
                <c:pt idx="506">
                  <c:v>710.60699999999997</c:v>
                </c:pt>
                <c:pt idx="507">
                  <c:v>711.47900000000004</c:v>
                </c:pt>
                <c:pt idx="508">
                  <c:v>712.34899999999971</c:v>
                </c:pt>
                <c:pt idx="509">
                  <c:v>713.22400000000005</c:v>
                </c:pt>
                <c:pt idx="510">
                  <c:v>714.10300000000007</c:v>
                </c:pt>
                <c:pt idx="511">
                  <c:v>714.98299999999972</c:v>
                </c:pt>
                <c:pt idx="512">
                  <c:v>715.86099999999976</c:v>
                </c:pt>
                <c:pt idx="513">
                  <c:v>716.73700000000008</c:v>
                </c:pt>
                <c:pt idx="514">
                  <c:v>717.61900000000003</c:v>
                </c:pt>
                <c:pt idx="515">
                  <c:v>718.49700000000007</c:v>
                </c:pt>
                <c:pt idx="516">
                  <c:v>719.375</c:v>
                </c:pt>
                <c:pt idx="517">
                  <c:v>720.25099999999998</c:v>
                </c:pt>
                <c:pt idx="518">
                  <c:v>721.12200000000007</c:v>
                </c:pt>
                <c:pt idx="519">
                  <c:v>721.99400000000003</c:v>
                </c:pt>
                <c:pt idx="520">
                  <c:v>722.8689999999998</c:v>
                </c:pt>
                <c:pt idx="521">
                  <c:v>723.74800000000005</c:v>
                </c:pt>
                <c:pt idx="522">
                  <c:v>724.63200000000006</c:v>
                </c:pt>
                <c:pt idx="523">
                  <c:v>725.51299999999969</c:v>
                </c:pt>
                <c:pt idx="524">
                  <c:v>726.39599999999996</c:v>
                </c:pt>
                <c:pt idx="525">
                  <c:v>727.27700000000004</c:v>
                </c:pt>
                <c:pt idx="526">
                  <c:v>728.16199999999981</c:v>
                </c:pt>
                <c:pt idx="527">
                  <c:v>729.0469999999998</c:v>
                </c:pt>
                <c:pt idx="528">
                  <c:v>729.928</c:v>
                </c:pt>
                <c:pt idx="529">
                  <c:v>730.80500000000006</c:v>
                </c:pt>
                <c:pt idx="530">
                  <c:v>731.68499999999995</c:v>
                </c:pt>
                <c:pt idx="531">
                  <c:v>732.56699999999978</c:v>
                </c:pt>
                <c:pt idx="532">
                  <c:v>733.44199999999978</c:v>
                </c:pt>
                <c:pt idx="533">
                  <c:v>734.31999999999971</c:v>
                </c:pt>
                <c:pt idx="534">
                  <c:v>735.20299999999997</c:v>
                </c:pt>
                <c:pt idx="535">
                  <c:v>736.08100000000002</c:v>
                </c:pt>
                <c:pt idx="536">
                  <c:v>736.95399999999972</c:v>
                </c:pt>
                <c:pt idx="537">
                  <c:v>737.82799999999975</c:v>
                </c:pt>
                <c:pt idx="538">
                  <c:v>738.70100000000002</c:v>
                </c:pt>
                <c:pt idx="539">
                  <c:v>739.58199999999999</c:v>
                </c:pt>
                <c:pt idx="540">
                  <c:v>740.46199999999976</c:v>
                </c:pt>
                <c:pt idx="541">
                  <c:v>741.33499999999981</c:v>
                </c:pt>
                <c:pt idx="542">
                  <c:v>742.20900000000006</c:v>
                </c:pt>
                <c:pt idx="543">
                  <c:v>743.07799999999997</c:v>
                </c:pt>
                <c:pt idx="544">
                  <c:v>743.9459999999998</c:v>
                </c:pt>
                <c:pt idx="545">
                  <c:v>744.81499999999983</c:v>
                </c:pt>
                <c:pt idx="546">
                  <c:v>745.68100000000004</c:v>
                </c:pt>
                <c:pt idx="547">
                  <c:v>746.54199999999969</c:v>
                </c:pt>
                <c:pt idx="548">
                  <c:v>747.404</c:v>
                </c:pt>
                <c:pt idx="549">
                  <c:v>748.26499999999999</c:v>
                </c:pt>
                <c:pt idx="550">
                  <c:v>749.13099999999997</c:v>
                </c:pt>
                <c:pt idx="551">
                  <c:v>749.99900000000002</c:v>
                </c:pt>
                <c:pt idx="552">
                  <c:v>750.87</c:v>
                </c:pt>
                <c:pt idx="553">
                  <c:v>751.73900000000003</c:v>
                </c:pt>
                <c:pt idx="554">
                  <c:v>752.61200000000008</c:v>
                </c:pt>
                <c:pt idx="555">
                  <c:v>753.48800000000006</c:v>
                </c:pt>
                <c:pt idx="556">
                  <c:v>754.35799999999949</c:v>
                </c:pt>
                <c:pt idx="557">
                  <c:v>755.23099999999999</c:v>
                </c:pt>
                <c:pt idx="558">
                  <c:v>756.10599999999999</c:v>
                </c:pt>
                <c:pt idx="559">
                  <c:v>756.976</c:v>
                </c:pt>
                <c:pt idx="560">
                  <c:v>757.85199999999975</c:v>
                </c:pt>
                <c:pt idx="561">
                  <c:v>758.73</c:v>
                </c:pt>
                <c:pt idx="562">
                  <c:v>759.60699999999997</c:v>
                </c:pt>
                <c:pt idx="563">
                  <c:v>760.48500000000001</c:v>
                </c:pt>
                <c:pt idx="564">
                  <c:v>761.3589999999997</c:v>
                </c:pt>
                <c:pt idx="565">
                  <c:v>762.23500000000001</c:v>
                </c:pt>
                <c:pt idx="566">
                  <c:v>763.11</c:v>
                </c:pt>
                <c:pt idx="567">
                  <c:v>763.98900000000003</c:v>
                </c:pt>
                <c:pt idx="568">
                  <c:v>764.87099999999998</c:v>
                </c:pt>
                <c:pt idx="569">
                  <c:v>765.7529999999997</c:v>
                </c:pt>
                <c:pt idx="570">
                  <c:v>766.63599999999997</c:v>
                </c:pt>
                <c:pt idx="571">
                  <c:v>767.51699999999983</c:v>
                </c:pt>
                <c:pt idx="572">
                  <c:v>768.39599999999996</c:v>
                </c:pt>
                <c:pt idx="573">
                  <c:v>769.26900000000001</c:v>
                </c:pt>
                <c:pt idx="574">
                  <c:v>770.14499999999998</c:v>
                </c:pt>
                <c:pt idx="575">
                  <c:v>771.02099999999996</c:v>
                </c:pt>
                <c:pt idx="576">
                  <c:v>771.89400000000001</c:v>
                </c:pt>
                <c:pt idx="577">
                  <c:v>772.76499999999999</c:v>
                </c:pt>
                <c:pt idx="578">
                  <c:v>773.63799999999969</c:v>
                </c:pt>
                <c:pt idx="579">
                  <c:v>774.50900000000001</c:v>
                </c:pt>
                <c:pt idx="580">
                  <c:v>775.37300000000005</c:v>
                </c:pt>
                <c:pt idx="581">
                  <c:v>776.22900000000004</c:v>
                </c:pt>
                <c:pt idx="582">
                  <c:v>777.08699999999999</c:v>
                </c:pt>
                <c:pt idx="583">
                  <c:v>777.94900000000007</c:v>
                </c:pt>
                <c:pt idx="584">
                  <c:v>778.8159999999998</c:v>
                </c:pt>
                <c:pt idx="585">
                  <c:v>779.68600000000004</c:v>
                </c:pt>
                <c:pt idx="586">
                  <c:v>780.55199999999979</c:v>
                </c:pt>
                <c:pt idx="587">
                  <c:v>781.41699999999969</c:v>
                </c:pt>
                <c:pt idx="588">
                  <c:v>782.28</c:v>
                </c:pt>
                <c:pt idx="589">
                  <c:v>783.14199999999983</c:v>
                </c:pt>
                <c:pt idx="590">
                  <c:v>784.00199999999973</c:v>
                </c:pt>
                <c:pt idx="591">
                  <c:v>784.85799999999949</c:v>
                </c:pt>
                <c:pt idx="592">
                  <c:v>785.71400000000006</c:v>
                </c:pt>
                <c:pt idx="593">
                  <c:v>786.56099999999981</c:v>
                </c:pt>
                <c:pt idx="594">
                  <c:v>787.40699999999981</c:v>
                </c:pt>
                <c:pt idx="595">
                  <c:v>788.25099999999998</c:v>
                </c:pt>
                <c:pt idx="596">
                  <c:v>789.09699999999998</c:v>
                </c:pt>
                <c:pt idx="597">
                  <c:v>789.94399999999996</c:v>
                </c:pt>
                <c:pt idx="598">
                  <c:v>790.79300000000001</c:v>
                </c:pt>
                <c:pt idx="599">
                  <c:v>791.64199999999983</c:v>
                </c:pt>
                <c:pt idx="600">
                  <c:v>792.48900000000003</c:v>
                </c:pt>
                <c:pt idx="601">
                  <c:v>793.34099999999978</c:v>
                </c:pt>
                <c:pt idx="602">
                  <c:v>794.197</c:v>
                </c:pt>
                <c:pt idx="603">
                  <c:v>795.05499999999972</c:v>
                </c:pt>
                <c:pt idx="604">
                  <c:v>795.9169999999998</c:v>
                </c:pt>
                <c:pt idx="605">
                  <c:v>796.78300000000002</c:v>
                </c:pt>
                <c:pt idx="606">
                  <c:v>797.64699999999982</c:v>
                </c:pt>
                <c:pt idx="607">
                  <c:v>798.51199999999972</c:v>
                </c:pt>
                <c:pt idx="608">
                  <c:v>799.37599999999998</c:v>
                </c:pt>
                <c:pt idx="609">
                  <c:v>800.23800000000006</c:v>
                </c:pt>
                <c:pt idx="610">
                  <c:v>801.10199999999998</c:v>
                </c:pt>
                <c:pt idx="611">
                  <c:v>801.96199999999976</c:v>
                </c:pt>
                <c:pt idx="612">
                  <c:v>802.82399999999996</c:v>
                </c:pt>
                <c:pt idx="613">
                  <c:v>803.69100000000003</c:v>
                </c:pt>
                <c:pt idx="614">
                  <c:v>804.55899999999997</c:v>
                </c:pt>
                <c:pt idx="615">
                  <c:v>805.423</c:v>
                </c:pt>
                <c:pt idx="616">
                  <c:v>806.28700000000003</c:v>
                </c:pt>
                <c:pt idx="617">
                  <c:v>807.15199999999982</c:v>
                </c:pt>
                <c:pt idx="618">
                  <c:v>808.01900000000001</c:v>
                </c:pt>
                <c:pt idx="619">
                  <c:v>808.88099999999997</c:v>
                </c:pt>
                <c:pt idx="620">
                  <c:v>809.73800000000006</c:v>
                </c:pt>
                <c:pt idx="621">
                  <c:v>810.59199999999998</c:v>
                </c:pt>
                <c:pt idx="622">
                  <c:v>811.44899999999996</c:v>
                </c:pt>
                <c:pt idx="623">
                  <c:v>812.31099999999981</c:v>
                </c:pt>
                <c:pt idx="624">
                  <c:v>813.17499999999995</c:v>
                </c:pt>
                <c:pt idx="625">
                  <c:v>814.04</c:v>
                </c:pt>
                <c:pt idx="626">
                  <c:v>814.904</c:v>
                </c:pt>
                <c:pt idx="627">
                  <c:v>815.76800000000003</c:v>
                </c:pt>
                <c:pt idx="628">
                  <c:v>816.63599999999997</c:v>
                </c:pt>
                <c:pt idx="629">
                  <c:v>817.50400000000002</c:v>
                </c:pt>
                <c:pt idx="630">
                  <c:v>818.37199999999996</c:v>
                </c:pt>
                <c:pt idx="631">
                  <c:v>819.23599999999999</c:v>
                </c:pt>
                <c:pt idx="632">
                  <c:v>820.096</c:v>
                </c:pt>
                <c:pt idx="633">
                  <c:v>820.95699999999977</c:v>
                </c:pt>
                <c:pt idx="634">
                  <c:v>821.81899999999996</c:v>
                </c:pt>
                <c:pt idx="635">
                  <c:v>822.68600000000004</c:v>
                </c:pt>
                <c:pt idx="636">
                  <c:v>823.5469999999998</c:v>
                </c:pt>
                <c:pt idx="637">
                  <c:v>824.41099999999972</c:v>
                </c:pt>
                <c:pt idx="638">
                  <c:v>825.27300000000002</c:v>
                </c:pt>
                <c:pt idx="639">
                  <c:v>826.13300000000004</c:v>
                </c:pt>
                <c:pt idx="640">
                  <c:v>826.995</c:v>
                </c:pt>
                <c:pt idx="641">
                  <c:v>827.85699999999974</c:v>
                </c:pt>
                <c:pt idx="642">
                  <c:v>828.72400000000005</c:v>
                </c:pt>
                <c:pt idx="643">
                  <c:v>829.59</c:v>
                </c:pt>
                <c:pt idx="644">
                  <c:v>830.45199999999977</c:v>
                </c:pt>
                <c:pt idx="645">
                  <c:v>831.31999999999982</c:v>
                </c:pt>
                <c:pt idx="646">
                  <c:v>832.19200000000001</c:v>
                </c:pt>
                <c:pt idx="647">
                  <c:v>833.06199999999978</c:v>
                </c:pt>
                <c:pt idx="648">
                  <c:v>833.92899999999997</c:v>
                </c:pt>
                <c:pt idx="649">
                  <c:v>834.79499999999996</c:v>
                </c:pt>
                <c:pt idx="650">
                  <c:v>835.66199999999981</c:v>
                </c:pt>
                <c:pt idx="651">
                  <c:v>836.53399999999999</c:v>
                </c:pt>
                <c:pt idx="652">
                  <c:v>837.40699999999981</c:v>
                </c:pt>
                <c:pt idx="653">
                  <c:v>838.279</c:v>
                </c:pt>
                <c:pt idx="654">
                  <c:v>839.15199999999982</c:v>
                </c:pt>
                <c:pt idx="655">
                  <c:v>840.02099999999996</c:v>
                </c:pt>
                <c:pt idx="656">
                  <c:v>840.88800000000003</c:v>
                </c:pt>
                <c:pt idx="657">
                  <c:v>841.75300000000004</c:v>
                </c:pt>
                <c:pt idx="658">
                  <c:v>842.61500000000001</c:v>
                </c:pt>
                <c:pt idx="659">
                  <c:v>843.48</c:v>
                </c:pt>
                <c:pt idx="660">
                  <c:v>844.34599999999978</c:v>
                </c:pt>
                <c:pt idx="661">
                  <c:v>845.20899999999995</c:v>
                </c:pt>
                <c:pt idx="662">
                  <c:v>846.06799999999976</c:v>
                </c:pt>
                <c:pt idx="663">
                  <c:v>846.92999999999984</c:v>
                </c:pt>
                <c:pt idx="664">
                  <c:v>847.79700000000003</c:v>
                </c:pt>
                <c:pt idx="665">
                  <c:v>848.66599999999983</c:v>
                </c:pt>
                <c:pt idx="666">
                  <c:v>849.53199999999981</c:v>
                </c:pt>
                <c:pt idx="667">
                  <c:v>850.39400000000001</c:v>
                </c:pt>
                <c:pt idx="668">
                  <c:v>851.25800000000004</c:v>
                </c:pt>
                <c:pt idx="669">
                  <c:v>852.12400000000002</c:v>
                </c:pt>
                <c:pt idx="670">
                  <c:v>852.99099999999999</c:v>
                </c:pt>
                <c:pt idx="671">
                  <c:v>853.85899999999981</c:v>
                </c:pt>
                <c:pt idx="672">
                  <c:v>854.73</c:v>
                </c:pt>
                <c:pt idx="673">
                  <c:v>855.59900000000005</c:v>
                </c:pt>
                <c:pt idx="674">
                  <c:v>856.46299999999974</c:v>
                </c:pt>
                <c:pt idx="675">
                  <c:v>857.32999999999981</c:v>
                </c:pt>
                <c:pt idx="676">
                  <c:v>858.19899999999996</c:v>
                </c:pt>
                <c:pt idx="677">
                  <c:v>859.06499999999983</c:v>
                </c:pt>
                <c:pt idx="678">
                  <c:v>859.923</c:v>
                </c:pt>
                <c:pt idx="679">
                  <c:v>860.78</c:v>
                </c:pt>
                <c:pt idx="680">
                  <c:v>861.64099999999996</c:v>
                </c:pt>
                <c:pt idx="681">
                  <c:v>862.50199999999973</c:v>
                </c:pt>
                <c:pt idx="682">
                  <c:v>863.36199999999974</c:v>
                </c:pt>
                <c:pt idx="683">
                  <c:v>864.226</c:v>
                </c:pt>
                <c:pt idx="684">
                  <c:v>865.09199999999998</c:v>
                </c:pt>
                <c:pt idx="685">
                  <c:v>865.95799999999974</c:v>
                </c:pt>
                <c:pt idx="686">
                  <c:v>866.82299999999975</c:v>
                </c:pt>
                <c:pt idx="687">
                  <c:v>867.69100000000003</c:v>
                </c:pt>
                <c:pt idx="688">
                  <c:v>868.55699999999979</c:v>
                </c:pt>
                <c:pt idx="689">
                  <c:v>869.423</c:v>
                </c:pt>
                <c:pt idx="690">
                  <c:v>870.29</c:v>
                </c:pt>
                <c:pt idx="691">
                  <c:v>871.15499999999997</c:v>
                </c:pt>
                <c:pt idx="692">
                  <c:v>872.01599999999996</c:v>
                </c:pt>
                <c:pt idx="693">
                  <c:v>872.88699999999972</c:v>
                </c:pt>
                <c:pt idx="694">
                  <c:v>873.75199999999973</c:v>
                </c:pt>
                <c:pt idx="695">
                  <c:v>874.61400000000003</c:v>
                </c:pt>
                <c:pt idx="696">
                  <c:v>875.48400000000004</c:v>
                </c:pt>
                <c:pt idx="697">
                  <c:v>876.35399999999981</c:v>
                </c:pt>
                <c:pt idx="698">
                  <c:v>877.221</c:v>
                </c:pt>
                <c:pt idx="699">
                  <c:v>878.08500000000004</c:v>
                </c:pt>
                <c:pt idx="700">
                  <c:v>878.94499999999982</c:v>
                </c:pt>
                <c:pt idx="701">
                  <c:v>879.80899999999997</c:v>
                </c:pt>
                <c:pt idx="702">
                  <c:v>880.67</c:v>
                </c:pt>
                <c:pt idx="703">
                  <c:v>881.52800000000002</c:v>
                </c:pt>
                <c:pt idx="704">
                  <c:v>882.38199999999972</c:v>
                </c:pt>
                <c:pt idx="705">
                  <c:v>883.23</c:v>
                </c:pt>
                <c:pt idx="706">
                  <c:v>884.07600000000002</c:v>
                </c:pt>
                <c:pt idx="707">
                  <c:v>884.9219999999998</c:v>
                </c:pt>
                <c:pt idx="708">
                  <c:v>885.774</c:v>
                </c:pt>
                <c:pt idx="709">
                  <c:v>886.62900000000002</c:v>
                </c:pt>
                <c:pt idx="710">
                  <c:v>887.48500000000001</c:v>
                </c:pt>
                <c:pt idx="711">
                  <c:v>888.33699999999976</c:v>
                </c:pt>
                <c:pt idx="712">
                  <c:v>889.19200000000001</c:v>
                </c:pt>
                <c:pt idx="713">
                  <c:v>890.05</c:v>
                </c:pt>
                <c:pt idx="714">
                  <c:v>890.91</c:v>
                </c:pt>
                <c:pt idx="715">
                  <c:v>891.76699999999983</c:v>
                </c:pt>
                <c:pt idx="716">
                  <c:v>892.61699999999996</c:v>
                </c:pt>
                <c:pt idx="717">
                  <c:v>893.47</c:v>
                </c:pt>
                <c:pt idx="718">
                  <c:v>894.3209999999998</c:v>
                </c:pt>
                <c:pt idx="719">
                  <c:v>895.173</c:v>
                </c:pt>
                <c:pt idx="720">
                  <c:v>896.03399999999999</c:v>
                </c:pt>
                <c:pt idx="721">
                  <c:v>896.89199999999983</c:v>
                </c:pt>
                <c:pt idx="722">
                  <c:v>897.75300000000004</c:v>
                </c:pt>
                <c:pt idx="723">
                  <c:v>898.61099999999999</c:v>
                </c:pt>
                <c:pt idx="724">
                  <c:v>899.46699999999976</c:v>
                </c:pt>
                <c:pt idx="725">
                  <c:v>900.32299999999975</c:v>
                </c:pt>
                <c:pt idx="726">
                  <c:v>901.18</c:v>
                </c:pt>
                <c:pt idx="727">
                  <c:v>902.03599999999972</c:v>
                </c:pt>
                <c:pt idx="728">
                  <c:v>902.88900000000001</c:v>
                </c:pt>
                <c:pt idx="729">
                  <c:v>903.74300000000005</c:v>
                </c:pt>
                <c:pt idx="730">
                  <c:v>904.60299999999972</c:v>
                </c:pt>
                <c:pt idx="731">
                  <c:v>905.46199999999976</c:v>
                </c:pt>
                <c:pt idx="732">
                  <c:v>906.31899999999996</c:v>
                </c:pt>
                <c:pt idx="733">
                  <c:v>907.18399999999997</c:v>
                </c:pt>
                <c:pt idx="734">
                  <c:v>908.048</c:v>
                </c:pt>
                <c:pt idx="735">
                  <c:v>908.90800000000002</c:v>
                </c:pt>
                <c:pt idx="736">
                  <c:v>909.76599999999996</c:v>
                </c:pt>
                <c:pt idx="737">
                  <c:v>910.62199999999996</c:v>
                </c:pt>
                <c:pt idx="738">
                  <c:v>911.48699999999997</c:v>
                </c:pt>
                <c:pt idx="739">
                  <c:v>912.34799999999962</c:v>
                </c:pt>
                <c:pt idx="740">
                  <c:v>913.20399999999995</c:v>
                </c:pt>
                <c:pt idx="741">
                  <c:v>914.05799999999977</c:v>
                </c:pt>
                <c:pt idx="742">
                  <c:v>914.90800000000002</c:v>
                </c:pt>
                <c:pt idx="743">
                  <c:v>915.76099999999997</c:v>
                </c:pt>
                <c:pt idx="744">
                  <c:v>916.62199999999996</c:v>
                </c:pt>
                <c:pt idx="745">
                  <c:v>917.48500000000001</c:v>
                </c:pt>
                <c:pt idx="746">
                  <c:v>918.34399999999982</c:v>
                </c:pt>
                <c:pt idx="747">
                  <c:v>919.202</c:v>
                </c:pt>
                <c:pt idx="748">
                  <c:v>920.06099999999981</c:v>
                </c:pt>
                <c:pt idx="749">
                  <c:v>920.92099999999982</c:v>
                </c:pt>
                <c:pt idx="750">
                  <c:v>921.77599999999995</c:v>
                </c:pt>
                <c:pt idx="751">
                  <c:v>922.63099999999997</c:v>
                </c:pt>
                <c:pt idx="752">
                  <c:v>923.48099999999999</c:v>
                </c:pt>
                <c:pt idx="753">
                  <c:v>924.33099999999979</c:v>
                </c:pt>
                <c:pt idx="754">
                  <c:v>925.18100000000004</c:v>
                </c:pt>
                <c:pt idx="755">
                  <c:v>926.02800000000002</c:v>
                </c:pt>
                <c:pt idx="756">
                  <c:v>926.88099999999997</c:v>
                </c:pt>
                <c:pt idx="757">
                  <c:v>927.73500000000001</c:v>
                </c:pt>
                <c:pt idx="758">
                  <c:v>928.58900000000006</c:v>
                </c:pt>
                <c:pt idx="759">
                  <c:v>929.44899999999996</c:v>
                </c:pt>
                <c:pt idx="760">
                  <c:v>930.30799999999977</c:v>
                </c:pt>
                <c:pt idx="761">
                  <c:v>931.16800000000001</c:v>
                </c:pt>
                <c:pt idx="762">
                  <c:v>932.02599999999973</c:v>
                </c:pt>
                <c:pt idx="763">
                  <c:v>932.88099999999997</c:v>
                </c:pt>
                <c:pt idx="764">
                  <c:v>933.73400000000004</c:v>
                </c:pt>
                <c:pt idx="765">
                  <c:v>934.57600000000002</c:v>
                </c:pt>
                <c:pt idx="766">
                  <c:v>935.43499999999972</c:v>
                </c:pt>
                <c:pt idx="767">
                  <c:v>936.29899999999998</c:v>
                </c:pt>
                <c:pt idx="768">
                  <c:v>937.16099999999972</c:v>
                </c:pt>
                <c:pt idx="769">
                  <c:v>938.02199999999982</c:v>
                </c:pt>
                <c:pt idx="770">
                  <c:v>938.87</c:v>
                </c:pt>
                <c:pt idx="771">
                  <c:v>939.7</c:v>
                </c:pt>
                <c:pt idx="772">
                  <c:v>940.51800000000003</c:v>
                </c:pt>
                <c:pt idx="773">
                  <c:v>941.33499999999981</c:v>
                </c:pt>
                <c:pt idx="774">
                  <c:v>942.14499999999998</c:v>
                </c:pt>
                <c:pt idx="775">
                  <c:v>942.95599999999979</c:v>
                </c:pt>
                <c:pt idx="776">
                  <c:v>943.76499999999999</c:v>
                </c:pt>
                <c:pt idx="777">
                  <c:v>944.57500000000005</c:v>
                </c:pt>
                <c:pt idx="778">
                  <c:v>945.38300000000004</c:v>
                </c:pt>
                <c:pt idx="779">
                  <c:v>946.19200000000001</c:v>
                </c:pt>
                <c:pt idx="780">
                  <c:v>947.00199999999973</c:v>
                </c:pt>
                <c:pt idx="781">
                  <c:v>947.81399999999996</c:v>
                </c:pt>
                <c:pt idx="782">
                  <c:v>948.62699999999973</c:v>
                </c:pt>
                <c:pt idx="783">
                  <c:v>949.43799999999976</c:v>
                </c:pt>
                <c:pt idx="784">
                  <c:v>950.25599999999997</c:v>
                </c:pt>
                <c:pt idx="785">
                  <c:v>951.06499999999983</c:v>
                </c:pt>
                <c:pt idx="786">
                  <c:v>951.86799999999971</c:v>
                </c:pt>
                <c:pt idx="787">
                  <c:v>952.67200000000003</c:v>
                </c:pt>
                <c:pt idx="788">
                  <c:v>953.47900000000004</c:v>
                </c:pt>
                <c:pt idx="789">
                  <c:v>954.27599999999995</c:v>
                </c:pt>
                <c:pt idx="790">
                  <c:v>955.08299999999997</c:v>
                </c:pt>
                <c:pt idx="791">
                  <c:v>955.88900000000001</c:v>
                </c:pt>
                <c:pt idx="792">
                  <c:v>956.69600000000003</c:v>
                </c:pt>
                <c:pt idx="793">
                  <c:v>957.48900000000003</c:v>
                </c:pt>
                <c:pt idx="794">
                  <c:v>958.29200000000003</c:v>
                </c:pt>
                <c:pt idx="795">
                  <c:v>959.101</c:v>
                </c:pt>
                <c:pt idx="796">
                  <c:v>959.91300000000001</c:v>
                </c:pt>
                <c:pt idx="797">
                  <c:v>960.726</c:v>
                </c:pt>
                <c:pt idx="798">
                  <c:v>961.53599999999972</c:v>
                </c:pt>
                <c:pt idx="799">
                  <c:v>962.35099999999977</c:v>
                </c:pt>
                <c:pt idx="800">
                  <c:v>963.16</c:v>
                </c:pt>
                <c:pt idx="801">
                  <c:v>963.96899999999982</c:v>
                </c:pt>
                <c:pt idx="802">
                  <c:v>964.779</c:v>
                </c:pt>
                <c:pt idx="803">
                  <c:v>965.58900000000006</c:v>
                </c:pt>
                <c:pt idx="804">
                  <c:v>966.399</c:v>
                </c:pt>
                <c:pt idx="805">
                  <c:v>967.21100000000001</c:v>
                </c:pt>
                <c:pt idx="806">
                  <c:v>968.02099999999996</c:v>
                </c:pt>
                <c:pt idx="807">
                  <c:v>968.83299999999974</c:v>
                </c:pt>
                <c:pt idx="808">
                  <c:v>969.64699999999982</c:v>
                </c:pt>
                <c:pt idx="809">
                  <c:v>970.46199999999976</c:v>
                </c:pt>
                <c:pt idx="810">
                  <c:v>971.27700000000004</c:v>
                </c:pt>
                <c:pt idx="811">
                  <c:v>972.09299999999996</c:v>
                </c:pt>
                <c:pt idx="812">
                  <c:v>972.90300000000002</c:v>
                </c:pt>
                <c:pt idx="813">
                  <c:v>973.71400000000006</c:v>
                </c:pt>
                <c:pt idx="814">
                  <c:v>974.52699999999982</c:v>
                </c:pt>
                <c:pt idx="815">
                  <c:v>975.34199999999976</c:v>
                </c:pt>
                <c:pt idx="816">
                  <c:v>976.15899999999999</c:v>
                </c:pt>
                <c:pt idx="817">
                  <c:v>976.97400000000005</c:v>
                </c:pt>
                <c:pt idx="818">
                  <c:v>977.78800000000001</c:v>
                </c:pt>
                <c:pt idx="819">
                  <c:v>978.60299999999972</c:v>
                </c:pt>
                <c:pt idx="820">
                  <c:v>979.4169999999998</c:v>
                </c:pt>
                <c:pt idx="821">
                  <c:v>980.23299999999972</c:v>
                </c:pt>
                <c:pt idx="822">
                  <c:v>981.05099999999982</c:v>
                </c:pt>
                <c:pt idx="823">
                  <c:v>981.86599999999976</c:v>
                </c:pt>
                <c:pt idx="824">
                  <c:v>982.67100000000005</c:v>
                </c:pt>
                <c:pt idx="825">
                  <c:v>983.47</c:v>
                </c:pt>
                <c:pt idx="826">
                  <c:v>984.27200000000005</c:v>
                </c:pt>
                <c:pt idx="827">
                  <c:v>985.08199999999999</c:v>
                </c:pt>
                <c:pt idx="828">
                  <c:v>985.93299999999977</c:v>
                </c:pt>
                <c:pt idx="829">
                  <c:v>986.81899999999996</c:v>
                </c:pt>
                <c:pt idx="830">
                  <c:v>987.721</c:v>
                </c:pt>
                <c:pt idx="831">
                  <c:v>988.63599999999997</c:v>
                </c:pt>
                <c:pt idx="832">
                  <c:v>989.55899999999997</c:v>
                </c:pt>
                <c:pt idx="833">
                  <c:v>990.49099999999999</c:v>
                </c:pt>
                <c:pt idx="834">
                  <c:v>991.41099999999972</c:v>
                </c:pt>
                <c:pt idx="835">
                  <c:v>992.33199999999977</c:v>
                </c:pt>
                <c:pt idx="836">
                  <c:v>993.25400000000002</c:v>
                </c:pt>
                <c:pt idx="837">
                  <c:v>994.18</c:v>
                </c:pt>
                <c:pt idx="838">
                  <c:v>995.1</c:v>
                </c:pt>
                <c:pt idx="839">
                  <c:v>996.01599999999996</c:v>
                </c:pt>
                <c:pt idx="840">
                  <c:v>996.93899999999996</c:v>
                </c:pt>
                <c:pt idx="841">
                  <c:v>997.86099999999976</c:v>
                </c:pt>
                <c:pt idx="842">
                  <c:v>998.79100000000005</c:v>
                </c:pt>
                <c:pt idx="843">
                  <c:v>999.72199999999998</c:v>
                </c:pt>
                <c:pt idx="844">
                  <c:v>1000.648</c:v>
                </c:pt>
                <c:pt idx="845">
                  <c:v>1001.579</c:v>
                </c:pt>
                <c:pt idx="846">
                  <c:v>1002.511</c:v>
                </c:pt>
                <c:pt idx="847">
                  <c:v>1003.437</c:v>
                </c:pt>
                <c:pt idx="848">
                  <c:v>1004.359</c:v>
                </c:pt>
                <c:pt idx="849">
                  <c:v>1005.287</c:v>
                </c:pt>
                <c:pt idx="850">
                  <c:v>1006.2190000000001</c:v>
                </c:pt>
                <c:pt idx="851">
                  <c:v>1007.147</c:v>
                </c:pt>
                <c:pt idx="852">
                  <c:v>1008.074</c:v>
                </c:pt>
                <c:pt idx="853">
                  <c:v>1009</c:v>
                </c:pt>
                <c:pt idx="854">
                  <c:v>1009.929</c:v>
                </c:pt>
                <c:pt idx="855">
                  <c:v>1010.8579999999999</c:v>
                </c:pt>
                <c:pt idx="856">
                  <c:v>1011.789</c:v>
                </c:pt>
                <c:pt idx="857">
                  <c:v>1012.717</c:v>
                </c:pt>
                <c:pt idx="858">
                  <c:v>1013.647</c:v>
                </c:pt>
                <c:pt idx="859">
                  <c:v>1014.577</c:v>
                </c:pt>
                <c:pt idx="860">
                  <c:v>1015.502</c:v>
                </c:pt>
                <c:pt idx="861">
                  <c:v>1016.428</c:v>
                </c:pt>
                <c:pt idx="862">
                  <c:v>1017.357</c:v>
                </c:pt>
                <c:pt idx="863">
                  <c:v>1018.284</c:v>
                </c:pt>
                <c:pt idx="864">
                  <c:v>1019.215</c:v>
                </c:pt>
                <c:pt idx="865">
                  <c:v>1020.14</c:v>
                </c:pt>
                <c:pt idx="866">
                  <c:v>1021.064</c:v>
                </c:pt>
                <c:pt idx="867">
                  <c:v>1021.994</c:v>
                </c:pt>
                <c:pt idx="868">
                  <c:v>1022.922</c:v>
                </c:pt>
                <c:pt idx="869">
                  <c:v>1023.847</c:v>
                </c:pt>
                <c:pt idx="870">
                  <c:v>1024.7719999999999</c:v>
                </c:pt>
                <c:pt idx="871">
                  <c:v>1025.6959999999999</c:v>
                </c:pt>
                <c:pt idx="872">
                  <c:v>1026.627</c:v>
                </c:pt>
                <c:pt idx="873">
                  <c:v>1027.568</c:v>
                </c:pt>
                <c:pt idx="874">
                  <c:v>1028.5050000000001</c:v>
                </c:pt>
                <c:pt idx="875">
                  <c:v>1029.4349999999999</c:v>
                </c:pt>
                <c:pt idx="876">
                  <c:v>1030.3589999999999</c:v>
                </c:pt>
                <c:pt idx="877">
                  <c:v>1031.289</c:v>
                </c:pt>
                <c:pt idx="878">
                  <c:v>1032.2149999999999</c:v>
                </c:pt>
                <c:pt idx="879">
                  <c:v>1033.1410000000001</c:v>
                </c:pt>
                <c:pt idx="880">
                  <c:v>1034.079</c:v>
                </c:pt>
                <c:pt idx="881">
                  <c:v>1034.998</c:v>
                </c:pt>
                <c:pt idx="882">
                  <c:v>1035.93</c:v>
                </c:pt>
                <c:pt idx="883">
                  <c:v>1036.855</c:v>
                </c:pt>
                <c:pt idx="884">
                  <c:v>1037.78</c:v>
                </c:pt>
                <c:pt idx="885">
                  <c:v>1038.7070000000001</c:v>
                </c:pt>
                <c:pt idx="886">
                  <c:v>1039.623</c:v>
                </c:pt>
                <c:pt idx="887">
                  <c:v>1040.53</c:v>
                </c:pt>
                <c:pt idx="888">
                  <c:v>1041.4269999999999</c:v>
                </c:pt>
                <c:pt idx="889">
                  <c:v>1042.317</c:v>
                </c:pt>
                <c:pt idx="890">
                  <c:v>1043.2070000000001</c:v>
                </c:pt>
                <c:pt idx="891">
                  <c:v>1044.1010000000001</c:v>
                </c:pt>
                <c:pt idx="892">
                  <c:v>1044.9939999999999</c:v>
                </c:pt>
                <c:pt idx="893">
                  <c:v>1045.8879999999999</c:v>
                </c:pt>
                <c:pt idx="894">
                  <c:v>1046.7850000000001</c:v>
                </c:pt>
                <c:pt idx="895">
                  <c:v>1047.681</c:v>
                </c:pt>
                <c:pt idx="896">
                  <c:v>1048.57</c:v>
                </c:pt>
                <c:pt idx="897">
                  <c:v>1049.461</c:v>
                </c:pt>
                <c:pt idx="898">
                  <c:v>1050.3489999999999</c:v>
                </c:pt>
                <c:pt idx="899">
                  <c:v>1051.2339999999999</c:v>
                </c:pt>
                <c:pt idx="900">
                  <c:v>1052.1189999999999</c:v>
                </c:pt>
                <c:pt idx="901">
                  <c:v>1053.0029999999999</c:v>
                </c:pt>
                <c:pt idx="902">
                  <c:v>1053.885</c:v>
                </c:pt>
                <c:pt idx="903">
                  <c:v>1054.7660000000001</c:v>
                </c:pt>
                <c:pt idx="904">
                  <c:v>1055.643</c:v>
                </c:pt>
                <c:pt idx="905">
                  <c:v>1056.5139999999999</c:v>
                </c:pt>
                <c:pt idx="906">
                  <c:v>1057.383</c:v>
                </c:pt>
                <c:pt idx="907">
                  <c:v>1058.251</c:v>
                </c:pt>
                <c:pt idx="908">
                  <c:v>1059.123</c:v>
                </c:pt>
                <c:pt idx="909">
                  <c:v>1060</c:v>
                </c:pt>
                <c:pt idx="910">
                  <c:v>1060.8789999999999</c:v>
                </c:pt>
                <c:pt idx="911">
                  <c:v>1061.76</c:v>
                </c:pt>
                <c:pt idx="912">
                  <c:v>1062.6410000000001</c:v>
                </c:pt>
                <c:pt idx="913">
                  <c:v>1063.52</c:v>
                </c:pt>
                <c:pt idx="914">
                  <c:v>1064.3969999999999</c:v>
                </c:pt>
                <c:pt idx="915">
                  <c:v>1065.2729999999999</c:v>
                </c:pt>
                <c:pt idx="916">
                  <c:v>1066.152</c:v>
                </c:pt>
                <c:pt idx="917">
                  <c:v>1067.03</c:v>
                </c:pt>
              </c:numCache>
            </c:numRef>
          </c:xVal>
          <c:yVal>
            <c:numRef>
              <c:f>Coke!$O$6:$O$923</c:f>
              <c:numCache>
                <c:formatCode>General</c:formatCode>
                <c:ptCount val="918"/>
                <c:pt idx="0">
                  <c:v>1</c:v>
                </c:pt>
                <c:pt idx="1">
                  <c:v>0.99949846683215204</c:v>
                </c:pt>
                <c:pt idx="2">
                  <c:v>0.99899693366430298</c:v>
                </c:pt>
                <c:pt idx="3">
                  <c:v>0.99879378098871896</c:v>
                </c:pt>
                <c:pt idx="4">
                  <c:v>0.99828589929975697</c:v>
                </c:pt>
                <c:pt idx="5">
                  <c:v>0.99747963711853405</c:v>
                </c:pt>
                <c:pt idx="6">
                  <c:v>0.99677495127510096</c:v>
                </c:pt>
                <c:pt idx="7">
                  <c:v>0.99596868909387504</c:v>
                </c:pt>
                <c:pt idx="8">
                  <c:v>0.99526400325044095</c:v>
                </c:pt>
                <c:pt idx="9">
                  <c:v>0.99455296888589895</c:v>
                </c:pt>
                <c:pt idx="10">
                  <c:v>0.99384828304246597</c:v>
                </c:pt>
                <c:pt idx="11">
                  <c:v>0.99304202086124005</c:v>
                </c:pt>
                <c:pt idx="12">
                  <c:v>0.99243891135560003</c:v>
                </c:pt>
                <c:pt idx="13">
                  <c:v>0.99142314797767805</c:v>
                </c:pt>
                <c:pt idx="14">
                  <c:v>0.99021692896639801</c:v>
                </c:pt>
                <c:pt idx="15">
                  <c:v>0.98941066678517198</c:v>
                </c:pt>
                <c:pt idx="16">
                  <c:v>0.98829967559057197</c:v>
                </c:pt>
                <c:pt idx="17">
                  <c:v>0.98729660925487495</c:v>
                </c:pt>
                <c:pt idx="18">
                  <c:v>0.985976116863578</c:v>
                </c:pt>
                <c:pt idx="19">
                  <c:v>0.98466832151450401</c:v>
                </c:pt>
                <c:pt idx="20">
                  <c:v>0.98366525517880699</c:v>
                </c:pt>
                <c:pt idx="21">
                  <c:v>0.98204638229524499</c:v>
                </c:pt>
                <c:pt idx="22">
                  <c:v>0.98094173962175502</c:v>
                </c:pt>
                <c:pt idx="23">
                  <c:v>0.98013547744053098</c:v>
                </c:pt>
                <c:pt idx="24">
                  <c:v>0.97882133357034395</c:v>
                </c:pt>
                <c:pt idx="25">
                  <c:v>0.97690408019451802</c:v>
                </c:pt>
                <c:pt idx="26">
                  <c:v>0.97518997949427799</c:v>
                </c:pt>
                <c:pt idx="27">
                  <c:v>0.97357745513182603</c:v>
                </c:pt>
                <c:pt idx="28">
                  <c:v>0.97175542957268102</c:v>
                </c:pt>
                <c:pt idx="29">
                  <c:v>0.97004767739355102</c:v>
                </c:pt>
                <c:pt idx="30">
                  <c:v>0.96843515303110095</c:v>
                </c:pt>
                <c:pt idx="31">
                  <c:v>0.96661312747195605</c:v>
                </c:pt>
                <c:pt idx="32">
                  <c:v>0.964695874096129</c:v>
                </c:pt>
                <c:pt idx="33">
                  <c:v>0.96217551121466205</c:v>
                </c:pt>
                <c:pt idx="34">
                  <c:v>0.96076613952779599</c:v>
                </c:pt>
                <c:pt idx="35">
                  <c:v>0.95895046248976301</c:v>
                </c:pt>
                <c:pt idx="36">
                  <c:v>0.95683005643835195</c:v>
                </c:pt>
                <c:pt idx="37">
                  <c:v>0.95481122672473295</c:v>
                </c:pt>
                <c:pt idx="38">
                  <c:v>0.95249401651885302</c:v>
                </c:pt>
                <c:pt idx="39">
                  <c:v>0.95017045779185805</c:v>
                </c:pt>
                <c:pt idx="40">
                  <c:v>0.94815797659935197</c:v>
                </c:pt>
                <c:pt idx="41">
                  <c:v>0.945834417872357</c:v>
                </c:pt>
                <c:pt idx="42">
                  <c:v>0.94372036034205697</c:v>
                </c:pt>
                <c:pt idx="43">
                  <c:v>0.94079369210942299</c:v>
                </c:pt>
                <c:pt idx="44">
                  <c:v>0.93796860021458095</c:v>
                </c:pt>
                <c:pt idx="45">
                  <c:v>0.935448237333112</c:v>
                </c:pt>
                <c:pt idx="46">
                  <c:v>0.93313102712723095</c:v>
                </c:pt>
                <c:pt idx="47">
                  <c:v>0.93040751157017998</c:v>
                </c:pt>
                <c:pt idx="48">
                  <c:v>0.92768399601312801</c:v>
                </c:pt>
                <c:pt idx="49">
                  <c:v>0.92496048045607704</c:v>
                </c:pt>
                <c:pt idx="50">
                  <c:v>0.92233219271570599</c:v>
                </c:pt>
                <c:pt idx="51">
                  <c:v>0.91960867715865702</c:v>
                </c:pt>
                <c:pt idx="52">
                  <c:v>0.916586781109341</c:v>
                </c:pt>
                <c:pt idx="53">
                  <c:v>0.91355853653891295</c:v>
                </c:pt>
                <c:pt idx="54">
                  <c:v>0.91073979316518305</c:v>
                </c:pt>
                <c:pt idx="55">
                  <c:v>0.908111505424812</c:v>
                </c:pt>
                <c:pt idx="56">
                  <c:v>0.90519118571328905</c:v>
                </c:pt>
                <c:pt idx="57">
                  <c:v>0.90246767015623697</c:v>
                </c:pt>
                <c:pt idx="58">
                  <c:v>0.89903312023464099</c:v>
                </c:pt>
                <c:pt idx="59">
                  <c:v>0.89590964784753402</c:v>
                </c:pt>
                <c:pt idx="60">
                  <c:v>0.89288140327710697</c:v>
                </c:pt>
                <c:pt idx="61">
                  <c:v>0.890157887720055</c:v>
                </c:pt>
                <c:pt idx="62">
                  <c:v>0.88702806681183699</c:v>
                </c:pt>
                <c:pt idx="63">
                  <c:v>0.88349828907355898</c:v>
                </c:pt>
                <c:pt idx="64">
                  <c:v>0.88007643619418896</c:v>
                </c:pt>
                <c:pt idx="65">
                  <c:v>0.87643873359700897</c:v>
                </c:pt>
                <c:pt idx="66">
                  <c:v>0.87311210853431598</c:v>
                </c:pt>
                <c:pt idx="67">
                  <c:v>0.86977913495051296</c:v>
                </c:pt>
                <c:pt idx="68">
                  <c:v>0.86635728207114204</c:v>
                </c:pt>
                <c:pt idx="69">
                  <c:v>0.86302430848733802</c:v>
                </c:pt>
                <c:pt idx="70">
                  <c:v>0.85949453074906301</c:v>
                </c:pt>
                <c:pt idx="71">
                  <c:v>0.85596475301078501</c:v>
                </c:pt>
                <c:pt idx="72">
                  <c:v>0.85192709358355101</c:v>
                </c:pt>
                <c:pt idx="73">
                  <c:v>0.84809258683189703</c:v>
                </c:pt>
                <c:pt idx="74">
                  <c:v>0.84406127592577396</c:v>
                </c:pt>
                <c:pt idx="75">
                  <c:v>0.84022676917411998</c:v>
                </c:pt>
                <c:pt idx="76">
                  <c:v>0.83660176361916405</c:v>
                </c:pt>
                <c:pt idx="77">
                  <c:v>0.83297040954309598</c:v>
                </c:pt>
                <c:pt idx="78">
                  <c:v>0.82903432645365205</c:v>
                </c:pt>
                <c:pt idx="79">
                  <c:v>0.82510459188531904</c:v>
                </c:pt>
                <c:pt idx="80">
                  <c:v>0.82055905076912306</c:v>
                </c:pt>
                <c:pt idx="81">
                  <c:v>0.81641981500409599</c:v>
                </c:pt>
                <c:pt idx="82">
                  <c:v>0.81259165677355405</c:v>
                </c:pt>
                <c:pt idx="83">
                  <c:v>0.80895395417637395</c:v>
                </c:pt>
                <c:pt idx="84">
                  <c:v>0.80502421960804205</c:v>
                </c:pt>
                <c:pt idx="85">
                  <c:v>0.80119606137750199</c:v>
                </c:pt>
                <c:pt idx="86">
                  <c:v>0.79725997828805795</c:v>
                </c:pt>
                <c:pt idx="87">
                  <c:v>0.79342547153640597</c:v>
                </c:pt>
                <c:pt idx="88">
                  <c:v>0.78939416063028101</c:v>
                </c:pt>
                <c:pt idx="89">
                  <c:v>0.78525492486525095</c:v>
                </c:pt>
                <c:pt idx="90">
                  <c:v>0.78142041811359997</c:v>
                </c:pt>
                <c:pt idx="91">
                  <c:v>0.77718595453189199</c:v>
                </c:pt>
                <c:pt idx="92">
                  <c:v>0.77314829510465499</c:v>
                </c:pt>
                <c:pt idx="93">
                  <c:v>0.76891383152294601</c:v>
                </c:pt>
                <c:pt idx="94">
                  <c:v>0.76478094427903098</c:v>
                </c:pt>
                <c:pt idx="95">
                  <c:v>0.76084486118958705</c:v>
                </c:pt>
                <c:pt idx="96">
                  <c:v>0.75701035443793296</c:v>
                </c:pt>
                <c:pt idx="97">
                  <c:v>0.75317584768628099</c:v>
                </c:pt>
                <c:pt idx="98">
                  <c:v>0.748941384104573</c:v>
                </c:pt>
                <c:pt idx="99">
                  <c:v>0.74491007319844804</c:v>
                </c:pt>
                <c:pt idx="100">
                  <c:v>0.74047245694115604</c:v>
                </c:pt>
                <c:pt idx="101">
                  <c:v>0.73673317800618299</c:v>
                </c:pt>
                <c:pt idx="102">
                  <c:v>0.73270186710005802</c:v>
                </c:pt>
                <c:pt idx="103">
                  <c:v>0.72886736034840705</c:v>
                </c:pt>
                <c:pt idx="104">
                  <c:v>0.72514077845565805</c:v>
                </c:pt>
                <c:pt idx="105">
                  <c:v>0.72120469536621301</c:v>
                </c:pt>
                <c:pt idx="106">
                  <c:v>0.717674917627938</c:v>
                </c:pt>
                <c:pt idx="107">
                  <c:v>0.71404991207298196</c:v>
                </c:pt>
                <c:pt idx="108">
                  <c:v>0.71011382898353803</c:v>
                </c:pt>
                <c:pt idx="109">
                  <c:v>0.70587301688071802</c:v>
                </c:pt>
                <c:pt idx="110">
                  <c:v>0.702540043296914</c:v>
                </c:pt>
                <c:pt idx="111">
                  <c:v>0.69891503774195696</c:v>
                </c:pt>
                <c:pt idx="112">
                  <c:v>0.69568998901705803</c:v>
                </c:pt>
                <c:pt idx="113">
                  <c:v>0.69367115930344003</c:v>
                </c:pt>
                <c:pt idx="114">
                  <c:v>0.69054133839522203</c:v>
                </c:pt>
                <c:pt idx="115">
                  <c:v>0.68640210263019197</c:v>
                </c:pt>
                <c:pt idx="116">
                  <c:v>0.68297390122970902</c:v>
                </c:pt>
                <c:pt idx="117">
                  <c:v>0.679952005180393</c:v>
                </c:pt>
                <c:pt idx="118">
                  <c:v>0.67682853279328703</c:v>
                </c:pt>
                <c:pt idx="119">
                  <c:v>0.67389551603953801</c:v>
                </c:pt>
                <c:pt idx="120">
                  <c:v>0.67077204365243104</c:v>
                </c:pt>
                <c:pt idx="121">
                  <c:v>0.667235917393044</c:v>
                </c:pt>
                <c:pt idx="122">
                  <c:v>0.66381406451367098</c:v>
                </c:pt>
                <c:pt idx="123">
                  <c:v>0.66048109092986795</c:v>
                </c:pt>
                <c:pt idx="124">
                  <c:v>0.65715446586717596</c:v>
                </c:pt>
                <c:pt idx="125">
                  <c:v>0.65403099348006899</c:v>
                </c:pt>
                <c:pt idx="126">
                  <c:v>0.65090117257184898</c:v>
                </c:pt>
                <c:pt idx="127">
                  <c:v>0.64787292800142104</c:v>
                </c:pt>
                <c:pt idx="128">
                  <c:v>0.64474945561431496</c:v>
                </c:pt>
                <c:pt idx="129">
                  <c:v>0.64172121104388702</c:v>
                </c:pt>
                <c:pt idx="130">
                  <c:v>0.63849616231898698</c:v>
                </c:pt>
                <c:pt idx="131">
                  <c:v>0.63536634141076898</c:v>
                </c:pt>
                <c:pt idx="132">
                  <c:v>0.63223652050254897</c:v>
                </c:pt>
                <c:pt idx="133">
                  <c:v>0.62931620079102502</c:v>
                </c:pt>
                <c:pt idx="134">
                  <c:v>0.62619272840391904</c:v>
                </c:pt>
                <c:pt idx="135">
                  <c:v>0.62336763650907501</c:v>
                </c:pt>
                <c:pt idx="136">
                  <c:v>0.62044096827644002</c:v>
                </c:pt>
                <c:pt idx="137">
                  <c:v>0.61751430004380503</c:v>
                </c:pt>
                <c:pt idx="138">
                  <c:v>0.61458763181117004</c:v>
                </c:pt>
                <c:pt idx="139">
                  <c:v>0.61176253991632501</c:v>
                </c:pt>
                <c:pt idx="140">
                  <c:v>0.60894379654259501</c:v>
                </c:pt>
                <c:pt idx="141">
                  <c:v>0.60591555197216695</c:v>
                </c:pt>
                <c:pt idx="142">
                  <c:v>0.60278573106394895</c:v>
                </c:pt>
                <c:pt idx="143">
                  <c:v>0.59996063916910503</c:v>
                </c:pt>
                <c:pt idx="144">
                  <c:v>0.59683716678199805</c:v>
                </c:pt>
                <c:pt idx="145">
                  <c:v>0.59401207488715402</c:v>
                </c:pt>
                <c:pt idx="146">
                  <c:v>0.59128855933010505</c:v>
                </c:pt>
                <c:pt idx="147">
                  <c:v>0.58856504377305296</c:v>
                </c:pt>
                <c:pt idx="148">
                  <c:v>0.58563837554041798</c:v>
                </c:pt>
                <c:pt idx="149">
                  <c:v>0.58271805582889502</c:v>
                </c:pt>
                <c:pt idx="150">
                  <c:v>0.579785039075148</c:v>
                </c:pt>
                <c:pt idx="151">
                  <c:v>0.57716944837700102</c:v>
                </c:pt>
                <c:pt idx="152">
                  <c:v>0.57475066183332602</c:v>
                </c:pt>
                <c:pt idx="153">
                  <c:v>0.57222395043074803</c:v>
                </c:pt>
                <c:pt idx="154">
                  <c:v>0.56899890170584799</c:v>
                </c:pt>
                <c:pt idx="155">
                  <c:v>0.56708164833002095</c:v>
                </c:pt>
                <c:pt idx="156">
                  <c:v>0.56516439495419502</c:v>
                </c:pt>
                <c:pt idx="157">
                  <c:v>0.56172984503260104</c:v>
                </c:pt>
                <c:pt idx="158">
                  <c:v>0.55880952532107697</c:v>
                </c:pt>
                <c:pt idx="159">
                  <c:v>0.556086009764026</c:v>
                </c:pt>
                <c:pt idx="160">
                  <c:v>0.55356564688255905</c:v>
                </c:pt>
                <c:pt idx="161">
                  <c:v>0.55044217449545096</c:v>
                </c:pt>
                <c:pt idx="162">
                  <c:v>0.54741392992502302</c:v>
                </c:pt>
                <c:pt idx="163">
                  <c:v>0.54498879486023799</c:v>
                </c:pt>
                <c:pt idx="164">
                  <c:v>0.54276681247103398</c:v>
                </c:pt>
                <c:pt idx="165">
                  <c:v>0.53974491642172095</c:v>
                </c:pt>
                <c:pt idx="166">
                  <c:v>0.53661509551349995</c:v>
                </c:pt>
                <c:pt idx="167">
                  <c:v>0.53349162312639398</c:v>
                </c:pt>
                <c:pt idx="168">
                  <c:v>0.53056495489375599</c:v>
                </c:pt>
                <c:pt idx="169">
                  <c:v>0.52773986299891396</c:v>
                </c:pt>
                <c:pt idx="170">
                  <c:v>0.52411485744395803</c:v>
                </c:pt>
                <c:pt idx="171">
                  <c:v>0.51987404534113801</c:v>
                </c:pt>
                <c:pt idx="172">
                  <c:v>0.51573480957610995</c:v>
                </c:pt>
                <c:pt idx="173">
                  <c:v>0.51231295669673704</c:v>
                </c:pt>
                <c:pt idx="174">
                  <c:v>0.50827529726950005</c:v>
                </c:pt>
                <c:pt idx="175">
                  <c:v>0.50473917101011301</c:v>
                </c:pt>
                <c:pt idx="176">
                  <c:v>0.50050470742840503</c:v>
                </c:pt>
                <c:pt idx="177">
                  <c:v>0.49687335335233701</c:v>
                </c:pt>
                <c:pt idx="178">
                  <c:v>0.49374988096522998</c:v>
                </c:pt>
                <c:pt idx="179">
                  <c:v>0.49042325590253799</c:v>
                </c:pt>
                <c:pt idx="180">
                  <c:v>0.48719820717763901</c:v>
                </c:pt>
                <c:pt idx="181">
                  <c:v>0.48476672359174</c:v>
                </c:pt>
                <c:pt idx="182">
                  <c:v>0.48225270923138502</c:v>
                </c:pt>
                <c:pt idx="183">
                  <c:v>0.47983392268771002</c:v>
                </c:pt>
                <c:pt idx="184">
                  <c:v>0.477110407130658</c:v>
                </c:pt>
                <c:pt idx="185">
                  <c:v>0.47417739037691198</c:v>
                </c:pt>
                <c:pt idx="186">
                  <c:v>0.47125707066538802</c:v>
                </c:pt>
                <c:pt idx="187">
                  <c:v>0.46914301313509099</c:v>
                </c:pt>
                <c:pt idx="188">
                  <c:v>0.46692103074588698</c:v>
                </c:pt>
                <c:pt idx="189">
                  <c:v>0.46459747201889301</c:v>
                </c:pt>
                <c:pt idx="190">
                  <c:v>0.46258499082638599</c:v>
                </c:pt>
                <c:pt idx="191">
                  <c:v>0.46036300843718397</c:v>
                </c:pt>
                <c:pt idx="192">
                  <c:v>0.45803944971019001</c:v>
                </c:pt>
                <c:pt idx="193">
                  <c:v>0.455620663166516</c:v>
                </c:pt>
                <c:pt idx="194">
                  <c:v>0.45350660563621698</c:v>
                </c:pt>
                <c:pt idx="195">
                  <c:v>0.45128462324701502</c:v>
                </c:pt>
                <c:pt idx="196">
                  <c:v>0.44946894620897998</c:v>
                </c:pt>
                <c:pt idx="197">
                  <c:v>0.44734854015757097</c:v>
                </c:pt>
                <c:pt idx="198">
                  <c:v>0.44543128678174498</c:v>
                </c:pt>
                <c:pt idx="199">
                  <c:v>0.443215652913653</c:v>
                </c:pt>
                <c:pt idx="200">
                  <c:v>0.44109524686224399</c:v>
                </c:pt>
                <c:pt idx="201">
                  <c:v>0.43857488398077599</c:v>
                </c:pt>
                <c:pt idx="202">
                  <c:v>0.43656240278827102</c:v>
                </c:pt>
                <c:pt idx="203">
                  <c:v>0.43474037722912401</c:v>
                </c:pt>
                <c:pt idx="204">
                  <c:v>0.43272789603661799</c:v>
                </c:pt>
                <c:pt idx="205">
                  <c:v>0.43070906632299899</c:v>
                </c:pt>
                <c:pt idx="206">
                  <c:v>0.42889338928496601</c:v>
                </c:pt>
                <c:pt idx="207">
                  <c:v>0.42656983055797199</c:v>
                </c:pt>
                <c:pt idx="208">
                  <c:v>0.42486207837884099</c:v>
                </c:pt>
                <c:pt idx="209">
                  <c:v>0.42273532380632001</c:v>
                </c:pt>
                <c:pt idx="210">
                  <c:v>0.42072284261381399</c:v>
                </c:pt>
                <c:pt idx="211">
                  <c:v>0.41911031825136402</c:v>
                </c:pt>
                <c:pt idx="212">
                  <c:v>0.41759302170559298</c:v>
                </c:pt>
                <c:pt idx="213">
                  <c:v>0.41598049734314302</c:v>
                </c:pt>
                <c:pt idx="214">
                  <c:v>0.41406324396731797</c:v>
                </c:pt>
                <c:pt idx="215">
                  <c:v>0.412349143267075</c:v>
                </c:pt>
                <c:pt idx="216">
                  <c:v>0.410228737215666</c:v>
                </c:pt>
                <c:pt idx="217">
                  <c:v>0.407809950671991</c:v>
                </c:pt>
                <c:pt idx="218">
                  <c:v>0.40629265412622201</c:v>
                </c:pt>
                <c:pt idx="219">
                  <c:v>0.40458490194709201</c:v>
                </c:pt>
                <c:pt idx="220">
                  <c:v>0.40327075807690599</c:v>
                </c:pt>
                <c:pt idx="221">
                  <c:v>0.40186138639003999</c:v>
                </c:pt>
                <c:pt idx="222">
                  <c:v>0.39974098033863098</c:v>
                </c:pt>
                <c:pt idx="223">
                  <c:v>0.39782372696280299</c:v>
                </c:pt>
                <c:pt idx="224">
                  <c:v>0.39621120260035297</c:v>
                </c:pt>
                <c:pt idx="225">
                  <c:v>0.394897058730168</c:v>
                </c:pt>
                <c:pt idx="226">
                  <c:v>0.39318295802992798</c:v>
                </c:pt>
                <c:pt idx="227">
                  <c:v>0.39157043366747601</c:v>
                </c:pt>
                <c:pt idx="228">
                  <c:v>0.38965318029165003</c:v>
                </c:pt>
                <c:pt idx="229">
                  <c:v>0.38823746008367399</c:v>
                </c:pt>
                <c:pt idx="230">
                  <c:v>0.386529707904544</c:v>
                </c:pt>
                <c:pt idx="231">
                  <c:v>0.38551394452662302</c:v>
                </c:pt>
                <c:pt idx="232">
                  <c:v>0.38420614917754897</c:v>
                </c:pt>
                <c:pt idx="233">
                  <c:v>0.38228889580172398</c:v>
                </c:pt>
                <c:pt idx="234">
                  <c:v>0.38077794777706497</c:v>
                </c:pt>
                <c:pt idx="235">
                  <c:v>0.379673305103577</c:v>
                </c:pt>
                <c:pt idx="236">
                  <c:v>0.378054432220015</c:v>
                </c:pt>
                <c:pt idx="237">
                  <c:v>0.37614352736530099</c:v>
                </c:pt>
                <c:pt idx="238">
                  <c:v>0.37462623081953</c:v>
                </c:pt>
                <c:pt idx="239">
                  <c:v>0.37311528279487399</c:v>
                </c:pt>
                <c:pt idx="240">
                  <c:v>0.3718074874458</c:v>
                </c:pt>
                <c:pt idx="241">
                  <c:v>0.370486995054503</c:v>
                </c:pt>
                <c:pt idx="242">
                  <c:v>0.369077623367637</c:v>
                </c:pt>
                <c:pt idx="243">
                  <c:v>0.36776347949745097</c:v>
                </c:pt>
                <c:pt idx="244">
                  <c:v>0.36655726048616999</c:v>
                </c:pt>
                <c:pt idx="245">
                  <c:v>0.36524311661598502</c:v>
                </c:pt>
                <c:pt idx="246">
                  <c:v>0.36373216859132601</c:v>
                </c:pt>
                <c:pt idx="247">
                  <c:v>0.36272275373451701</c:v>
                </c:pt>
                <c:pt idx="248">
                  <c:v>0.36161811106102898</c:v>
                </c:pt>
                <c:pt idx="249">
                  <c:v>0.360602347683108</c:v>
                </c:pt>
                <c:pt idx="250">
                  <c:v>0.359091399658449</c:v>
                </c:pt>
                <c:pt idx="251">
                  <c:v>0.35757410311268001</c:v>
                </c:pt>
                <c:pt idx="252">
                  <c:v>0.356063155088021</c:v>
                </c:pt>
                <c:pt idx="253">
                  <c:v>0.35506008875232598</c:v>
                </c:pt>
                <c:pt idx="254">
                  <c:v>0.353644368544348</c:v>
                </c:pt>
                <c:pt idx="255">
                  <c:v>0.35243180101195498</c:v>
                </c:pt>
                <c:pt idx="256">
                  <c:v>0.351225582000672</c:v>
                </c:pt>
                <c:pt idx="257">
                  <c:v>0.35011459080607199</c:v>
                </c:pt>
                <c:pt idx="258">
                  <c:v>0.34900359961146998</c:v>
                </c:pt>
                <c:pt idx="259">
                  <c:v>0.34809576109245399</c:v>
                </c:pt>
                <c:pt idx="260">
                  <c:v>0.34628643257553099</c:v>
                </c:pt>
                <c:pt idx="261">
                  <c:v>0.34527066919761001</c:v>
                </c:pt>
                <c:pt idx="262">
                  <c:v>0.34557539821098598</c:v>
                </c:pt>
                <c:pt idx="263">
                  <c:v>0.34415967800301001</c:v>
                </c:pt>
                <c:pt idx="264">
                  <c:v>0.34295345899172702</c:v>
                </c:pt>
                <c:pt idx="265">
                  <c:v>0.34113143343258201</c:v>
                </c:pt>
                <c:pt idx="266">
                  <c:v>0.340229943434677</c:v>
                </c:pt>
                <c:pt idx="267">
                  <c:v>0.33942368125345201</c:v>
                </c:pt>
                <c:pt idx="268">
                  <c:v>0.33840791787552998</c:v>
                </c:pt>
                <c:pt idx="269">
                  <c:v>0.33730962372315398</c:v>
                </c:pt>
                <c:pt idx="270">
                  <c:v>0.33589390351517601</c:v>
                </c:pt>
                <c:pt idx="271">
                  <c:v>0.33487814013725498</c:v>
                </c:pt>
                <c:pt idx="272">
                  <c:v>0.334071877956029</c:v>
                </c:pt>
                <c:pt idx="273">
                  <c:v>0.33306881162033403</c:v>
                </c:pt>
                <c:pt idx="274">
                  <c:v>0.33185624408793901</c:v>
                </c:pt>
                <c:pt idx="275">
                  <c:v>0.33084682923113001</c:v>
                </c:pt>
                <c:pt idx="276">
                  <c:v>0.33014214338769698</c:v>
                </c:pt>
                <c:pt idx="277">
                  <c:v>0.32913272853088799</c:v>
                </c:pt>
                <c:pt idx="278">
                  <c:v>0.32823123853298303</c:v>
                </c:pt>
                <c:pt idx="279">
                  <c:v>0.327215475155062</c:v>
                </c:pt>
                <c:pt idx="280">
                  <c:v>0.32640921297383801</c:v>
                </c:pt>
                <c:pt idx="281">
                  <c:v>0.32560295079261198</c:v>
                </c:pt>
                <c:pt idx="282">
                  <c:v>0.32470146079470802</c:v>
                </c:pt>
                <c:pt idx="283">
                  <c:v>0.32368569741678699</c:v>
                </c:pt>
                <c:pt idx="284">
                  <c:v>0.32197794523765599</c:v>
                </c:pt>
                <c:pt idx="285">
                  <c:v>0.32157163988648901</c:v>
                </c:pt>
                <c:pt idx="286">
                  <c:v>0.32056222502968001</c:v>
                </c:pt>
                <c:pt idx="287">
                  <c:v>0.32015591967851098</c:v>
                </c:pt>
                <c:pt idx="288">
                  <c:v>0.31945123383507801</c:v>
                </c:pt>
                <c:pt idx="289">
                  <c:v>0.318740199470533</c:v>
                </c:pt>
                <c:pt idx="290">
                  <c:v>0.31804186214821201</c:v>
                </c:pt>
                <c:pt idx="291">
                  <c:v>0.31733717630477898</c:v>
                </c:pt>
                <c:pt idx="292">
                  <c:v>0.316530914123555</c:v>
                </c:pt>
                <c:pt idx="293">
                  <c:v>0.31561672708342697</c:v>
                </c:pt>
                <c:pt idx="294">
                  <c:v>0.31470888856440798</c:v>
                </c:pt>
                <c:pt idx="295">
                  <c:v>0.313902626383184</c:v>
                </c:pt>
                <c:pt idx="296">
                  <c:v>0.31319794053975097</c:v>
                </c:pt>
                <c:pt idx="297">
                  <c:v>0.31229010202073498</c:v>
                </c:pt>
                <c:pt idx="298">
                  <c:v>0.311483839839509</c:v>
                </c:pt>
                <c:pt idx="299">
                  <c:v>0.31067757765828502</c:v>
                </c:pt>
                <c:pt idx="300">
                  <c:v>0.309763390618155</c:v>
                </c:pt>
                <c:pt idx="301">
                  <c:v>0.30886190062024999</c:v>
                </c:pt>
                <c:pt idx="302">
                  <c:v>0.30804928991791403</c:v>
                </c:pt>
                <c:pt idx="303">
                  <c:v>0.307344604074481</c:v>
                </c:pt>
                <c:pt idx="304">
                  <c:v>0.30664626675216</c:v>
                </c:pt>
                <c:pt idx="305">
                  <c:v>0.305935232387615</c:v>
                </c:pt>
                <c:pt idx="306">
                  <c:v>0.30512897020639101</c:v>
                </c:pt>
                <c:pt idx="307">
                  <c:v>0.30442428436295799</c:v>
                </c:pt>
                <c:pt idx="308">
                  <c:v>0.30411955534958202</c:v>
                </c:pt>
                <c:pt idx="309">
                  <c:v>0.30340852098503701</c:v>
                </c:pt>
                <c:pt idx="310">
                  <c:v>0.30271018366271601</c:v>
                </c:pt>
                <c:pt idx="311">
                  <c:v>0.30210072563596402</c:v>
                </c:pt>
                <c:pt idx="312">
                  <c:v>0.301199235638059</c:v>
                </c:pt>
                <c:pt idx="313">
                  <c:v>0.30028504859792798</c:v>
                </c:pt>
                <c:pt idx="314">
                  <c:v>0.29968193909228802</c:v>
                </c:pt>
                <c:pt idx="315">
                  <c:v>0.29897725324885499</c:v>
                </c:pt>
                <c:pt idx="316">
                  <c:v>0.29826621888430999</c:v>
                </c:pt>
                <c:pt idx="317">
                  <c:v>0.297459956703086</c:v>
                </c:pt>
                <c:pt idx="318">
                  <c:v>0.29675527085965298</c:v>
                </c:pt>
                <c:pt idx="319">
                  <c:v>0.29625373769180502</c:v>
                </c:pt>
                <c:pt idx="320">
                  <c:v>0.295650628186163</c:v>
                </c:pt>
                <c:pt idx="321">
                  <c:v>0.29523797431388499</c:v>
                </c:pt>
                <c:pt idx="322">
                  <c:v>0.29433648431597798</c:v>
                </c:pt>
                <c:pt idx="323">
                  <c:v>0.293930178964811</c:v>
                </c:pt>
                <c:pt idx="324">
                  <c:v>0.29322549312137802</c:v>
                </c:pt>
                <c:pt idx="325">
                  <c:v>0.29231765460235898</c:v>
                </c:pt>
                <c:pt idx="326">
                  <c:v>0.291511392421135</c:v>
                </c:pt>
                <c:pt idx="327">
                  <c:v>0.290901934394383</c:v>
                </c:pt>
                <c:pt idx="328">
                  <c:v>0.29029882488874298</c:v>
                </c:pt>
                <c:pt idx="329">
                  <c:v>0.28979729172089302</c:v>
                </c:pt>
                <c:pt idx="330">
                  <c:v>0.28909260587746</c:v>
                </c:pt>
                <c:pt idx="331">
                  <c:v>0.28939733489083602</c:v>
                </c:pt>
                <c:pt idx="332">
                  <c:v>0.28807684249953902</c:v>
                </c:pt>
                <c:pt idx="333">
                  <c:v>0.28767688566948402</c:v>
                </c:pt>
                <c:pt idx="334">
                  <c:v>0.28696585130493901</c:v>
                </c:pt>
                <c:pt idx="335">
                  <c:v>0.28615958912371298</c:v>
                </c:pt>
                <c:pt idx="336">
                  <c:v>0.28575963229365597</c:v>
                </c:pt>
                <c:pt idx="337">
                  <c:v>0.28515652278801601</c:v>
                </c:pt>
                <c:pt idx="338">
                  <c:v>0.28424233574788799</c:v>
                </c:pt>
                <c:pt idx="339">
                  <c:v>0.28384237891782998</c:v>
                </c:pt>
                <c:pt idx="340">
                  <c:v>0.28354399842556599</c:v>
                </c:pt>
                <c:pt idx="341">
                  <c:v>0.283036116736607</c:v>
                </c:pt>
                <c:pt idx="342">
                  <c:v>0.28243300723096598</c:v>
                </c:pt>
                <c:pt idx="343">
                  <c:v>0.28172832138753301</c:v>
                </c:pt>
                <c:pt idx="344">
                  <c:v>0.281017287022988</c:v>
                </c:pt>
                <c:pt idx="345">
                  <c:v>0.28042052603846002</c:v>
                </c:pt>
                <c:pt idx="346">
                  <c:v>0.27970949167391501</c:v>
                </c:pt>
                <c:pt idx="347">
                  <c:v>0.27910003364716301</c:v>
                </c:pt>
                <c:pt idx="348">
                  <c:v>0.27829377146593698</c:v>
                </c:pt>
                <c:pt idx="349">
                  <c:v>0.27809696731146499</c:v>
                </c:pt>
                <c:pt idx="350">
                  <c:v>0.27799539097367199</c:v>
                </c:pt>
                <c:pt idx="351">
                  <c:v>0.27769066196029601</c:v>
                </c:pt>
                <c:pt idx="352">
                  <c:v>0.27708755245465599</c:v>
                </c:pt>
                <c:pt idx="353">
                  <c:v>0.27648444294901597</c:v>
                </c:pt>
                <c:pt idx="354">
                  <c:v>0.27587498492226298</c:v>
                </c:pt>
                <c:pt idx="355">
                  <c:v>0.27547502809220598</c:v>
                </c:pt>
                <c:pt idx="356">
                  <c:v>0.275068722741037</c:v>
                </c:pt>
                <c:pt idx="357">
                  <c:v>0.27466876591098</c:v>
                </c:pt>
                <c:pt idx="358">
                  <c:v>0.27416088422202101</c:v>
                </c:pt>
                <c:pt idx="359">
                  <c:v>0.27355777471638099</c:v>
                </c:pt>
                <c:pt idx="360">
                  <c:v>0.272649936197362</c:v>
                </c:pt>
                <c:pt idx="361">
                  <c:v>0.27214840302951399</c:v>
                </c:pt>
                <c:pt idx="362">
                  <c:v>0.271640521340553</c:v>
                </c:pt>
                <c:pt idx="363">
                  <c:v>0.27143736866496898</c:v>
                </c:pt>
                <c:pt idx="364">
                  <c:v>0.27093583549712202</c:v>
                </c:pt>
                <c:pt idx="365">
                  <c:v>0.27042795380815998</c:v>
                </c:pt>
                <c:pt idx="366">
                  <c:v>0.270021648456991</c:v>
                </c:pt>
                <c:pt idx="367">
                  <c:v>0.269621691626936</c:v>
                </c:pt>
                <c:pt idx="368">
                  <c:v>0.26931696261355798</c:v>
                </c:pt>
                <c:pt idx="369">
                  <c:v>0.26881542944571002</c:v>
                </c:pt>
                <c:pt idx="370">
                  <c:v>0.26851070043233399</c:v>
                </c:pt>
                <c:pt idx="371">
                  <c:v>0.26770443825110801</c:v>
                </c:pt>
                <c:pt idx="372">
                  <c:v>0.26670137191541299</c:v>
                </c:pt>
                <c:pt idx="373">
                  <c:v>0.26629506656424401</c:v>
                </c:pt>
                <c:pt idx="374">
                  <c:v>0.26589510973418701</c:v>
                </c:pt>
                <c:pt idx="375">
                  <c:v>0.26538087952411399</c:v>
                </c:pt>
                <c:pt idx="376">
                  <c:v>0.26487934635626598</c:v>
                </c:pt>
                <c:pt idx="377">
                  <c:v>0.26437781318841902</c:v>
                </c:pt>
                <c:pt idx="378">
                  <c:v>0.26407308417504</c:v>
                </c:pt>
                <c:pt idx="379">
                  <c:v>0.26357155100719298</c:v>
                </c:pt>
                <c:pt idx="380">
                  <c:v>0.26317159417713598</c:v>
                </c:pt>
                <c:pt idx="381">
                  <c:v>0.26286686516376001</c:v>
                </c:pt>
                <c:pt idx="382">
                  <c:v>0.26225740713700701</c:v>
                </c:pt>
                <c:pt idx="383">
                  <c:v>0.26165429763136699</c:v>
                </c:pt>
                <c:pt idx="384">
                  <c:v>0.261044839604615</c:v>
                </c:pt>
                <c:pt idx="385">
                  <c:v>0.26023857742338902</c:v>
                </c:pt>
                <c:pt idx="386">
                  <c:v>0.26014334960670799</c:v>
                </c:pt>
                <c:pt idx="387">
                  <c:v>0.25943231524216498</c:v>
                </c:pt>
                <c:pt idx="388">
                  <c:v>0.258626053060939</c:v>
                </c:pt>
                <c:pt idx="389">
                  <c:v>0.25853082524425802</c:v>
                </c:pt>
                <c:pt idx="390">
                  <c:v>0.25792136721750603</c:v>
                </c:pt>
                <c:pt idx="391">
                  <c:v>0.25741983404965901</c:v>
                </c:pt>
                <c:pt idx="392">
                  <c:v>0.257216681374073</c:v>
                </c:pt>
                <c:pt idx="393">
                  <c:v>0.25681672454401799</c:v>
                </c:pt>
                <c:pt idx="394">
                  <c:v>0.25630884285505701</c:v>
                </c:pt>
                <c:pt idx="395">
                  <c:v>0.25590253750388797</c:v>
                </c:pt>
                <c:pt idx="396">
                  <c:v>0.25529942799824701</c:v>
                </c:pt>
                <c:pt idx="397">
                  <c:v>0.25499469898487098</c:v>
                </c:pt>
                <c:pt idx="398">
                  <c:v>0.25469631849260699</c:v>
                </c:pt>
                <c:pt idx="399">
                  <c:v>0.25398528412806198</c:v>
                </c:pt>
                <c:pt idx="400">
                  <c:v>0.25368690363579799</c:v>
                </c:pt>
                <c:pt idx="401">
                  <c:v>0.25328694680574099</c:v>
                </c:pt>
                <c:pt idx="402">
                  <c:v>0.25257591244119598</c:v>
                </c:pt>
                <c:pt idx="403">
                  <c:v>0.25196645441444399</c:v>
                </c:pt>
                <c:pt idx="404">
                  <c:v>0.25146492124659597</c:v>
                </c:pt>
                <c:pt idx="405">
                  <c:v>0.25156649758438698</c:v>
                </c:pt>
                <c:pt idx="406">
                  <c:v>0.25116019223322</c:v>
                </c:pt>
                <c:pt idx="407">
                  <c:v>0.25035393005199402</c:v>
                </c:pt>
                <c:pt idx="408">
                  <c:v>0.24995397322193699</c:v>
                </c:pt>
                <c:pt idx="409">
                  <c:v>0.24985239688414601</c:v>
                </c:pt>
                <c:pt idx="410">
                  <c:v>0.24995397322193699</c:v>
                </c:pt>
                <c:pt idx="411">
                  <c:v>0.24945244005408901</c:v>
                </c:pt>
                <c:pt idx="412">
                  <c:v>0.24884298202733701</c:v>
                </c:pt>
                <c:pt idx="413">
                  <c:v>0.24853825301396101</c:v>
                </c:pt>
                <c:pt idx="414">
                  <c:v>0.24793514350832099</c:v>
                </c:pt>
                <c:pt idx="415">
                  <c:v>0.24743361034047101</c:v>
                </c:pt>
                <c:pt idx="416">
                  <c:v>0.246925728651511</c:v>
                </c:pt>
                <c:pt idx="417">
                  <c:v>0.24622739132919</c:v>
                </c:pt>
                <c:pt idx="418">
                  <c:v>0.24601789013249301</c:v>
                </c:pt>
                <c:pt idx="419">
                  <c:v>0.24571316111911701</c:v>
                </c:pt>
                <c:pt idx="420">
                  <c:v>0.24511640013458799</c:v>
                </c:pt>
                <c:pt idx="421">
                  <c:v>0.24481167112121199</c:v>
                </c:pt>
                <c:pt idx="422">
                  <c:v>0.24410063675666699</c:v>
                </c:pt>
                <c:pt idx="423">
                  <c:v>0.24339595091323399</c:v>
                </c:pt>
                <c:pt idx="424">
                  <c:v>0.24339595091323399</c:v>
                </c:pt>
                <c:pt idx="425">
                  <c:v>0.24309757042096999</c:v>
                </c:pt>
                <c:pt idx="426">
                  <c:v>0.242894417745386</c:v>
                </c:pt>
                <c:pt idx="427">
                  <c:v>0.242183383380841</c:v>
                </c:pt>
                <c:pt idx="428">
                  <c:v>0.24158027387520101</c:v>
                </c:pt>
                <c:pt idx="429">
                  <c:v>0.24137712119961499</c:v>
                </c:pt>
                <c:pt idx="430">
                  <c:v>0.24057085901839201</c:v>
                </c:pt>
                <c:pt idx="431">
                  <c:v>0.24057085901839201</c:v>
                </c:pt>
                <c:pt idx="432">
                  <c:v>0.24087558803176801</c:v>
                </c:pt>
                <c:pt idx="433">
                  <c:v>0.24067243535618399</c:v>
                </c:pt>
                <c:pt idx="434">
                  <c:v>0.240069325850544</c:v>
                </c:pt>
                <c:pt idx="435">
                  <c:v>0.239364640007111</c:v>
                </c:pt>
                <c:pt idx="436">
                  <c:v>0.23945986782379</c:v>
                </c:pt>
                <c:pt idx="437">
                  <c:v>0.23916148733152501</c:v>
                </c:pt>
                <c:pt idx="438">
                  <c:v>0.23916148733152501</c:v>
                </c:pt>
                <c:pt idx="439">
                  <c:v>0.23855837782588499</c:v>
                </c:pt>
                <c:pt idx="440">
                  <c:v>0.23744738663128301</c:v>
                </c:pt>
                <c:pt idx="441">
                  <c:v>0.236641124450059</c:v>
                </c:pt>
                <c:pt idx="442">
                  <c:v>0.236641124450059</c:v>
                </c:pt>
                <c:pt idx="443">
                  <c:v>0.23623481909888999</c:v>
                </c:pt>
                <c:pt idx="444">
                  <c:v>0.236336395436683</c:v>
                </c:pt>
                <c:pt idx="445">
                  <c:v>0.23582851374772201</c:v>
                </c:pt>
                <c:pt idx="446">
                  <c:v>0.23542855691766701</c:v>
                </c:pt>
                <c:pt idx="447">
                  <c:v>0.234927023749817</c:v>
                </c:pt>
                <c:pt idx="448">
                  <c:v>0.23412076156859299</c:v>
                </c:pt>
                <c:pt idx="449">
                  <c:v>0.23371445621742401</c:v>
                </c:pt>
                <c:pt idx="450">
                  <c:v>0.233612879879632</c:v>
                </c:pt>
                <c:pt idx="451">
                  <c:v>0.23340972720404801</c:v>
                </c:pt>
                <c:pt idx="452">
                  <c:v>0.23331449938736701</c:v>
                </c:pt>
                <c:pt idx="453">
                  <c:v>0.23331449938736701</c:v>
                </c:pt>
                <c:pt idx="454">
                  <c:v>0.23300977037399101</c:v>
                </c:pt>
                <c:pt idx="455">
                  <c:v>0.23240031234723901</c:v>
                </c:pt>
                <c:pt idx="456">
                  <c:v>0.23170197502491799</c:v>
                </c:pt>
                <c:pt idx="457">
                  <c:v>0.23129566967374901</c:v>
                </c:pt>
                <c:pt idx="458">
                  <c:v>0.23089571284369401</c:v>
                </c:pt>
                <c:pt idx="459">
                  <c:v>0.23089571284369401</c:v>
                </c:pt>
                <c:pt idx="460">
                  <c:v>0.23059098383031601</c:v>
                </c:pt>
                <c:pt idx="461">
                  <c:v>0.23007675362024399</c:v>
                </c:pt>
                <c:pt idx="462">
                  <c:v>0.22967679679018699</c:v>
                </c:pt>
                <c:pt idx="463">
                  <c:v>0.22917526362234</c:v>
                </c:pt>
                <c:pt idx="464">
                  <c:v>0.228768958271171</c:v>
                </c:pt>
                <c:pt idx="465">
                  <c:v>0.22867373045448999</c:v>
                </c:pt>
                <c:pt idx="466">
                  <c:v>0.22817219728664201</c:v>
                </c:pt>
                <c:pt idx="467">
                  <c:v>0.22817219728664201</c:v>
                </c:pt>
                <c:pt idx="468">
                  <c:v>0.22756273925989001</c:v>
                </c:pt>
                <c:pt idx="469">
                  <c:v>0.22715643390872101</c:v>
                </c:pt>
                <c:pt idx="470">
                  <c:v>0.22706120609204</c:v>
                </c:pt>
                <c:pt idx="471">
                  <c:v>0.22715643390872101</c:v>
                </c:pt>
                <c:pt idx="472">
                  <c:v>0.22685170489534501</c:v>
                </c:pt>
                <c:pt idx="473">
                  <c:v>0.22614701905191201</c:v>
                </c:pt>
                <c:pt idx="474">
                  <c:v>0.22554390954627199</c:v>
                </c:pt>
                <c:pt idx="475">
                  <c:v>0.22523918053289599</c:v>
                </c:pt>
                <c:pt idx="476">
                  <c:v>0.22483922370283899</c:v>
                </c:pt>
                <c:pt idx="477">
                  <c:v>0.22453449468946299</c:v>
                </c:pt>
                <c:pt idx="478">
                  <c:v>0.22412818933829401</c:v>
                </c:pt>
                <c:pt idx="479">
                  <c:v>0.22453449468946299</c:v>
                </c:pt>
                <c:pt idx="480">
                  <c:v>0.223226699340389</c:v>
                </c:pt>
                <c:pt idx="481">
                  <c:v>0.223321927157068</c:v>
                </c:pt>
                <c:pt idx="482">
                  <c:v>0.22312512300259599</c:v>
                </c:pt>
                <c:pt idx="483">
                  <c:v>0.22352507983265299</c:v>
                </c:pt>
                <c:pt idx="484">
                  <c:v>0.22312512300259599</c:v>
                </c:pt>
                <c:pt idx="485">
                  <c:v>0.222921970327013</c:v>
                </c:pt>
                <c:pt idx="486">
                  <c:v>0.22211570814578699</c:v>
                </c:pt>
                <c:pt idx="487">
                  <c:v>0.221912555470204</c:v>
                </c:pt>
                <c:pt idx="488">
                  <c:v>0.221912555470204</c:v>
                </c:pt>
                <c:pt idx="489">
                  <c:v>0.221512598640147</c:v>
                </c:pt>
                <c:pt idx="490">
                  <c:v>0.22110629328897799</c:v>
                </c:pt>
                <c:pt idx="491">
                  <c:v>0.22080156427560199</c:v>
                </c:pt>
                <c:pt idx="492">
                  <c:v>0.22070633645892099</c:v>
                </c:pt>
                <c:pt idx="493">
                  <c:v>0.219189039913152</c:v>
                </c:pt>
                <c:pt idx="494">
                  <c:v>0.21908746357535899</c:v>
                </c:pt>
                <c:pt idx="495">
                  <c:v>0.21948742040541599</c:v>
                </c:pt>
                <c:pt idx="496">
                  <c:v>0.21959534526432101</c:v>
                </c:pt>
                <c:pt idx="497">
                  <c:v>0.21898588723756901</c:v>
                </c:pt>
                <c:pt idx="498">
                  <c:v>0.21898588723756901</c:v>
                </c:pt>
                <c:pt idx="499">
                  <c:v>0.218179625056343</c:v>
                </c:pt>
                <c:pt idx="500">
                  <c:v>0.218179625056343</c:v>
                </c:pt>
                <c:pt idx="501">
                  <c:v>0.21747493921291</c:v>
                </c:pt>
                <c:pt idx="502">
                  <c:v>0.21666232851057399</c:v>
                </c:pt>
                <c:pt idx="503">
                  <c:v>0.2164655243561</c:v>
                </c:pt>
                <c:pt idx="504">
                  <c:v>0.21687182970726901</c:v>
                </c:pt>
                <c:pt idx="505">
                  <c:v>0.21656710069389301</c:v>
                </c:pt>
                <c:pt idx="506">
                  <c:v>0.21656710069389301</c:v>
                </c:pt>
                <c:pt idx="507">
                  <c:v>0.216160795342724</c:v>
                </c:pt>
                <c:pt idx="508">
                  <c:v>0.21585606632934801</c:v>
                </c:pt>
                <c:pt idx="509">
                  <c:v>0.215049804148125</c:v>
                </c:pt>
                <c:pt idx="510">
                  <c:v>0.21485299999365101</c:v>
                </c:pt>
                <c:pt idx="511">
                  <c:v>0.21464984731806699</c:v>
                </c:pt>
                <c:pt idx="512">
                  <c:v>0.214345118304691</c:v>
                </c:pt>
                <c:pt idx="513">
                  <c:v>0.21454827098027501</c:v>
                </c:pt>
                <c:pt idx="514">
                  <c:v>0.21414831415021801</c:v>
                </c:pt>
                <c:pt idx="515">
                  <c:v>0.213342051968994</c:v>
                </c:pt>
                <c:pt idx="516">
                  <c:v>0.212631017604449</c:v>
                </c:pt>
                <c:pt idx="517">
                  <c:v>0.212326288591073</c:v>
                </c:pt>
                <c:pt idx="518">
                  <c:v>0.21242786492886601</c:v>
                </c:pt>
                <c:pt idx="519">
                  <c:v>0.212326288591073</c:v>
                </c:pt>
                <c:pt idx="520">
                  <c:v>0.211926331761016</c:v>
                </c:pt>
                <c:pt idx="521">
                  <c:v>0.211323222255375</c:v>
                </c:pt>
                <c:pt idx="522">
                  <c:v>0.211323222255375</c:v>
                </c:pt>
                <c:pt idx="523">
                  <c:v>0.21121529739647099</c:v>
                </c:pt>
                <c:pt idx="524">
                  <c:v>0.21101849324199901</c:v>
                </c:pt>
                <c:pt idx="525">
                  <c:v>0.210923265425318</c:v>
                </c:pt>
                <c:pt idx="526">
                  <c:v>0.21081534056641399</c:v>
                </c:pt>
                <c:pt idx="527">
                  <c:v>0.21040903521524701</c:v>
                </c:pt>
                <c:pt idx="528">
                  <c:v>0.21011700324409499</c:v>
                </c:pt>
                <c:pt idx="529">
                  <c:v>0.20971069789292601</c:v>
                </c:pt>
                <c:pt idx="530">
                  <c:v>0.20930439254175701</c:v>
                </c:pt>
                <c:pt idx="531">
                  <c:v>0.20900601204949301</c:v>
                </c:pt>
                <c:pt idx="532">
                  <c:v>0.208898087190588</c:v>
                </c:pt>
                <c:pt idx="533">
                  <c:v>0.20859970669832401</c:v>
                </c:pt>
                <c:pt idx="534">
                  <c:v>0.20859970669832401</c:v>
                </c:pt>
                <c:pt idx="535">
                  <c:v>0.20839655402274099</c:v>
                </c:pt>
                <c:pt idx="536">
                  <c:v>0.20789502085489101</c:v>
                </c:pt>
                <c:pt idx="537">
                  <c:v>0.20759029184151501</c:v>
                </c:pt>
                <c:pt idx="538">
                  <c:v>0.20708875867366699</c:v>
                </c:pt>
                <c:pt idx="539">
                  <c:v>0.20668245332249799</c:v>
                </c:pt>
                <c:pt idx="540">
                  <c:v>0.206479300646915</c:v>
                </c:pt>
                <c:pt idx="541">
                  <c:v>0.20618092015465</c:v>
                </c:pt>
                <c:pt idx="542">
                  <c:v>0.20597776747906499</c:v>
                </c:pt>
                <c:pt idx="543">
                  <c:v>0.205774614803482</c:v>
                </c:pt>
                <c:pt idx="544">
                  <c:v>0.20536830945231299</c:v>
                </c:pt>
                <c:pt idx="545">
                  <c:v>0.20496200410114401</c:v>
                </c:pt>
                <c:pt idx="546">
                  <c:v>0.20456204727108901</c:v>
                </c:pt>
                <c:pt idx="547">
                  <c:v>0.204460470933296</c:v>
                </c:pt>
                <c:pt idx="548">
                  <c:v>0.204365243116615</c:v>
                </c:pt>
                <c:pt idx="549">
                  <c:v>0.20456204727108901</c:v>
                </c:pt>
                <c:pt idx="550">
                  <c:v>0.204460470933296</c:v>
                </c:pt>
                <c:pt idx="551">
                  <c:v>0.20426366677882499</c:v>
                </c:pt>
                <c:pt idx="552">
                  <c:v>0.20325425192201599</c:v>
                </c:pt>
                <c:pt idx="553">
                  <c:v>0.20305109924643</c:v>
                </c:pt>
                <c:pt idx="554">
                  <c:v>0.20244798974079001</c:v>
                </c:pt>
                <c:pt idx="555">
                  <c:v>0.202041684389621</c:v>
                </c:pt>
                <c:pt idx="556">
                  <c:v>0.20194010805182999</c:v>
                </c:pt>
                <c:pt idx="557">
                  <c:v>0.201432226362869</c:v>
                </c:pt>
                <c:pt idx="558">
                  <c:v>0.201336998546188</c:v>
                </c:pt>
                <c:pt idx="559">
                  <c:v>0.201032269532812</c:v>
                </c:pt>
                <c:pt idx="560">
                  <c:v>0.20123542220839699</c:v>
                </c:pt>
                <c:pt idx="561">
                  <c:v>0.20073388904054701</c:v>
                </c:pt>
                <c:pt idx="562">
                  <c:v>0.19971812566262601</c:v>
                </c:pt>
                <c:pt idx="563">
                  <c:v>0.199622897845948</c:v>
                </c:pt>
                <c:pt idx="564">
                  <c:v>0.19971812566262601</c:v>
                </c:pt>
                <c:pt idx="565">
                  <c:v>0.19901343981919301</c:v>
                </c:pt>
                <c:pt idx="566">
                  <c:v>0.19871505932692901</c:v>
                </c:pt>
                <c:pt idx="567">
                  <c:v>0.198607134468027</c:v>
                </c:pt>
                <c:pt idx="568">
                  <c:v>0.198911863481403</c:v>
                </c:pt>
                <c:pt idx="569">
                  <c:v>0.198607134468027</c:v>
                </c:pt>
                <c:pt idx="570">
                  <c:v>0.19841033031355301</c:v>
                </c:pt>
                <c:pt idx="571">
                  <c:v>0.19770564447012001</c:v>
                </c:pt>
                <c:pt idx="572">
                  <c:v>0.19699461010557501</c:v>
                </c:pt>
                <c:pt idx="573">
                  <c:v>0.19668988109219901</c:v>
                </c:pt>
                <c:pt idx="574">
                  <c:v>0.19668988109219901</c:v>
                </c:pt>
                <c:pt idx="575">
                  <c:v>0.196493076937727</c:v>
                </c:pt>
                <c:pt idx="576">
                  <c:v>0.196188347924351</c:v>
                </c:pt>
                <c:pt idx="577">
                  <c:v>0.195883618910975</c:v>
                </c:pt>
                <c:pt idx="578">
                  <c:v>0.195483662080918</c:v>
                </c:pt>
                <c:pt idx="579">
                  <c:v>0.19498212891307001</c:v>
                </c:pt>
                <c:pt idx="580">
                  <c:v>0.19437267088631599</c:v>
                </c:pt>
                <c:pt idx="581">
                  <c:v>0.194175866731844</c:v>
                </c:pt>
                <c:pt idx="582">
                  <c:v>0.193769561380675</c:v>
                </c:pt>
                <c:pt idx="583">
                  <c:v>0.193464832367299</c:v>
                </c:pt>
                <c:pt idx="584">
                  <c:v>0.19326802821282801</c:v>
                </c:pt>
                <c:pt idx="585">
                  <c:v>0.19296329919945199</c:v>
                </c:pt>
                <c:pt idx="586">
                  <c:v>0.19286807138277101</c:v>
                </c:pt>
                <c:pt idx="587">
                  <c:v>0.19265857018607599</c:v>
                </c:pt>
                <c:pt idx="588">
                  <c:v>0.19225861335601899</c:v>
                </c:pt>
                <c:pt idx="589">
                  <c:v>0.19215703701822601</c:v>
                </c:pt>
                <c:pt idx="590">
                  <c:v>0.19145235117479301</c:v>
                </c:pt>
                <c:pt idx="591">
                  <c:v>0.19114762216141701</c:v>
                </c:pt>
                <c:pt idx="592">
                  <c:v>0.19023978364239999</c:v>
                </c:pt>
                <c:pt idx="593">
                  <c:v>0.18993505462902399</c:v>
                </c:pt>
                <c:pt idx="594">
                  <c:v>0.18953509779896699</c:v>
                </c:pt>
                <c:pt idx="595">
                  <c:v>0.18953509779896699</c:v>
                </c:pt>
                <c:pt idx="596">
                  <c:v>0.189331945123384</c:v>
                </c:pt>
                <c:pt idx="597">
                  <c:v>0.18882406343442201</c:v>
                </c:pt>
                <c:pt idx="598">
                  <c:v>0.18872883561774301</c:v>
                </c:pt>
                <c:pt idx="599">
                  <c:v>0.18812572611210299</c:v>
                </c:pt>
                <c:pt idx="600">
                  <c:v>0.18771942076093401</c:v>
                </c:pt>
                <c:pt idx="601">
                  <c:v>0.18721153907197199</c:v>
                </c:pt>
                <c:pt idx="602">
                  <c:v>0.186608429566332</c:v>
                </c:pt>
                <c:pt idx="603">
                  <c:v>0.186208472736275</c:v>
                </c:pt>
                <c:pt idx="604">
                  <c:v>0.185903743722899</c:v>
                </c:pt>
                <c:pt idx="605">
                  <c:v>0.18540221055505099</c:v>
                </c:pt>
                <c:pt idx="606">
                  <c:v>0.18499590520388201</c:v>
                </c:pt>
                <c:pt idx="607">
                  <c:v>0.18469117619050601</c:v>
                </c:pt>
                <c:pt idx="608">
                  <c:v>0.18408806668486599</c:v>
                </c:pt>
                <c:pt idx="609">
                  <c:v>0.18368176133369701</c:v>
                </c:pt>
                <c:pt idx="610">
                  <c:v>0.18337703232032099</c:v>
                </c:pt>
                <c:pt idx="611">
                  <c:v>0.182875499152473</c:v>
                </c:pt>
                <c:pt idx="612">
                  <c:v>0.18237396598462299</c:v>
                </c:pt>
                <c:pt idx="613">
                  <c:v>0.18237396598462299</c:v>
                </c:pt>
                <c:pt idx="614">
                  <c:v>0.18217081330904</c:v>
                </c:pt>
                <c:pt idx="615">
                  <c:v>0.181764507957871</c:v>
                </c:pt>
                <c:pt idx="616">
                  <c:v>0.181466127465607</c:v>
                </c:pt>
                <c:pt idx="617">
                  <c:v>0.18136455112781399</c:v>
                </c:pt>
                <c:pt idx="618">
                  <c:v>0.180456712608798</c:v>
                </c:pt>
                <c:pt idx="619">
                  <c:v>0.17995517944094799</c:v>
                </c:pt>
                <c:pt idx="620">
                  <c:v>0.17954887408978101</c:v>
                </c:pt>
                <c:pt idx="621">
                  <c:v>0.17904099240082</c:v>
                </c:pt>
                <c:pt idx="622">
                  <c:v>0.17843788289517901</c:v>
                </c:pt>
                <c:pt idx="623">
                  <c:v>0.178037926065122</c:v>
                </c:pt>
                <c:pt idx="624">
                  <c:v>0.17742846803837001</c:v>
                </c:pt>
                <c:pt idx="625">
                  <c:v>0.17723166388389899</c:v>
                </c:pt>
                <c:pt idx="626">
                  <c:v>0.17642540170267301</c:v>
                </c:pt>
                <c:pt idx="627">
                  <c:v>0.17571436733812801</c:v>
                </c:pt>
                <c:pt idx="628">
                  <c:v>0.174908105156904</c:v>
                </c:pt>
                <c:pt idx="629">
                  <c:v>0.174603376143528</c:v>
                </c:pt>
                <c:pt idx="630">
                  <c:v>0.174298647130152</c:v>
                </c:pt>
                <c:pt idx="631">
                  <c:v>0.17400661515899901</c:v>
                </c:pt>
                <c:pt idx="632">
                  <c:v>0.173600309807831</c:v>
                </c:pt>
                <c:pt idx="633">
                  <c:v>0.17309242811886899</c:v>
                </c:pt>
                <c:pt idx="634">
                  <c:v>0.17268612276770001</c:v>
                </c:pt>
                <c:pt idx="635">
                  <c:v>0.171784632769795</c:v>
                </c:pt>
                <c:pt idx="636">
                  <c:v>0.17137832741862899</c:v>
                </c:pt>
                <c:pt idx="637">
                  <c:v>0.17087679425077901</c:v>
                </c:pt>
                <c:pt idx="638">
                  <c:v>0.17017210840734601</c:v>
                </c:pt>
                <c:pt idx="639">
                  <c:v>0.16996260721065101</c:v>
                </c:pt>
                <c:pt idx="640">
                  <c:v>0.16966422671838599</c:v>
                </c:pt>
                <c:pt idx="641">
                  <c:v>0.169156345029425</c:v>
                </c:pt>
                <c:pt idx="642">
                  <c:v>0.16885161601604901</c:v>
                </c:pt>
                <c:pt idx="643">
                  <c:v>0.168451659185992</c:v>
                </c:pt>
                <c:pt idx="644">
                  <c:v>0.16754382066697501</c:v>
                </c:pt>
                <c:pt idx="645">
                  <c:v>0.167042287499128</c:v>
                </c:pt>
                <c:pt idx="646">
                  <c:v>0.16654075433127799</c:v>
                </c:pt>
                <c:pt idx="647">
                  <c:v>0.166032872642318</c:v>
                </c:pt>
                <c:pt idx="648">
                  <c:v>0.16542976313667801</c:v>
                </c:pt>
                <c:pt idx="649">
                  <c:v>0.164921881447716</c:v>
                </c:pt>
                <c:pt idx="650">
                  <c:v>0.16381723877422799</c:v>
                </c:pt>
                <c:pt idx="651">
                  <c:v>0.163207780747474</c:v>
                </c:pt>
                <c:pt idx="652">
                  <c:v>0.16280147539630699</c:v>
                </c:pt>
                <c:pt idx="653">
                  <c:v>0.16209678955287399</c:v>
                </c:pt>
                <c:pt idx="654">
                  <c:v>0.16129052737164801</c:v>
                </c:pt>
                <c:pt idx="655">
                  <c:v>0.16068741786600799</c:v>
                </c:pt>
                <c:pt idx="656">
                  <c:v>0.16028746103595101</c:v>
                </c:pt>
                <c:pt idx="657">
                  <c:v>0.15957642667140601</c:v>
                </c:pt>
                <c:pt idx="658">
                  <c:v>0.159481198854727</c:v>
                </c:pt>
                <c:pt idx="659">
                  <c:v>0.159176469841351</c:v>
                </c:pt>
                <c:pt idx="660">
                  <c:v>0.158770164490182</c:v>
                </c:pt>
                <c:pt idx="661">
                  <c:v>0.158065478646749</c:v>
                </c:pt>
                <c:pt idx="662">
                  <c:v>0.157456020619997</c:v>
                </c:pt>
                <c:pt idx="663">
                  <c:v>0.15664975843877099</c:v>
                </c:pt>
                <c:pt idx="664">
                  <c:v>0.15624345308760201</c:v>
                </c:pt>
                <c:pt idx="665">
                  <c:v>0.155341963089697</c:v>
                </c:pt>
                <c:pt idx="666">
                  <c:v>0.15493565773853099</c:v>
                </c:pt>
                <c:pt idx="667">
                  <c:v>0.154326199711776</c:v>
                </c:pt>
                <c:pt idx="668">
                  <c:v>0.15372943872724801</c:v>
                </c:pt>
                <c:pt idx="669">
                  <c:v>0.153323133376079</c:v>
                </c:pt>
                <c:pt idx="670">
                  <c:v>0.152713675349327</c:v>
                </c:pt>
                <c:pt idx="671">
                  <c:v>0.15201533802700801</c:v>
                </c:pt>
                <c:pt idx="672">
                  <c:v>0.151304303662463</c:v>
                </c:pt>
                <c:pt idx="673">
                  <c:v>0.15059961781903</c:v>
                </c:pt>
                <c:pt idx="674">
                  <c:v>0.150199660988972</c:v>
                </c:pt>
                <c:pt idx="675">
                  <c:v>0.149894931975596</c:v>
                </c:pt>
                <c:pt idx="676">
                  <c:v>0.149488626624427</c:v>
                </c:pt>
                <c:pt idx="677">
                  <c:v>0.14929182246995601</c:v>
                </c:pt>
                <c:pt idx="678">
                  <c:v>0.14848556028873</c:v>
                </c:pt>
                <c:pt idx="679">
                  <c:v>0.147876102261978</c:v>
                </c:pt>
                <c:pt idx="680">
                  <c:v>0.14726664423522601</c:v>
                </c:pt>
                <c:pt idx="681">
                  <c:v>0.14666353472958499</c:v>
                </c:pt>
                <c:pt idx="682">
                  <c:v>0.146060425223945</c:v>
                </c:pt>
                <c:pt idx="683">
                  <c:v>0.145457315718302</c:v>
                </c:pt>
                <c:pt idx="684">
                  <c:v>0.14474628135376</c:v>
                </c:pt>
                <c:pt idx="685">
                  <c:v>0.14424474818590999</c:v>
                </c:pt>
                <c:pt idx="686">
                  <c:v>0.14343848600468601</c:v>
                </c:pt>
                <c:pt idx="687">
                  <c:v>0.14313375699130801</c:v>
                </c:pt>
                <c:pt idx="688">
                  <c:v>0.14282902797793201</c:v>
                </c:pt>
                <c:pt idx="689">
                  <c:v>0.142327494810084</c:v>
                </c:pt>
                <c:pt idx="690">
                  <c:v>0.14152123262885799</c:v>
                </c:pt>
                <c:pt idx="691">
                  <c:v>0.14081654678542699</c:v>
                </c:pt>
                <c:pt idx="692">
                  <c:v>0.140619742630953</c:v>
                </c:pt>
                <c:pt idx="693">
                  <c:v>0.14041024143425801</c:v>
                </c:pt>
                <c:pt idx="694">
                  <c:v>0.13980078340750399</c:v>
                </c:pt>
                <c:pt idx="695">
                  <c:v>0.13879771707180899</c:v>
                </c:pt>
                <c:pt idx="696">
                  <c:v>0.13799145489058301</c:v>
                </c:pt>
                <c:pt idx="697">
                  <c:v>0.13759149806052601</c:v>
                </c:pt>
                <c:pt idx="698">
                  <c:v>0.13708361637156599</c:v>
                </c:pt>
                <c:pt idx="699">
                  <c:v>0.13627100566922901</c:v>
                </c:pt>
                <c:pt idx="700">
                  <c:v>0.13576947250138099</c:v>
                </c:pt>
                <c:pt idx="701">
                  <c:v>0.13506478665794799</c:v>
                </c:pt>
                <c:pt idx="702">
                  <c:v>0.13465848130677899</c:v>
                </c:pt>
                <c:pt idx="703">
                  <c:v>0.13436010081451499</c:v>
                </c:pt>
                <c:pt idx="704">
                  <c:v>0.13385221912555501</c:v>
                </c:pt>
                <c:pt idx="705">
                  <c:v>0.13324910961991501</c:v>
                </c:pt>
                <c:pt idx="706">
                  <c:v>0.13264600011427199</c:v>
                </c:pt>
                <c:pt idx="707">
                  <c:v>0.13193496574972699</c:v>
                </c:pt>
                <c:pt idx="708">
                  <c:v>0.13153500891967301</c:v>
                </c:pt>
                <c:pt idx="709">
                  <c:v>0.13123662842740799</c:v>
                </c:pt>
                <c:pt idx="710">
                  <c:v>0.130728746738447</c:v>
                </c:pt>
                <c:pt idx="711">
                  <c:v>0.13002406089501301</c:v>
                </c:pt>
                <c:pt idx="712">
                  <c:v>0.12941460286826101</c:v>
                </c:pt>
                <c:pt idx="713">
                  <c:v>0.12881149336262099</c:v>
                </c:pt>
                <c:pt idx="714">
                  <c:v>0.12840518801145201</c:v>
                </c:pt>
                <c:pt idx="715">
                  <c:v>0.128208383856981</c:v>
                </c:pt>
                <c:pt idx="716">
                  <c:v>0.12770685068913301</c:v>
                </c:pt>
                <c:pt idx="717">
                  <c:v>0.12709739266237899</c:v>
                </c:pt>
                <c:pt idx="718">
                  <c:v>0.126494283156738</c:v>
                </c:pt>
                <c:pt idx="719">
                  <c:v>0.125884825129986</c:v>
                </c:pt>
                <c:pt idx="720">
                  <c:v>0.125484868299929</c:v>
                </c:pt>
                <c:pt idx="721">
                  <c:v>0.124875410273177</c:v>
                </c:pt>
                <c:pt idx="722">
                  <c:v>0.124678606118705</c:v>
                </c:pt>
                <c:pt idx="723">
                  <c:v>0.124373877105329</c:v>
                </c:pt>
                <c:pt idx="724">
                  <c:v>0.123770767599687</c:v>
                </c:pt>
                <c:pt idx="725">
                  <c:v>0.123066081756256</c:v>
                </c:pt>
                <c:pt idx="726">
                  <c:v>0.122456623729501</c:v>
                </c:pt>
                <c:pt idx="727">
                  <c:v>0.12205031837833499</c:v>
                </c:pt>
                <c:pt idx="728">
                  <c:v>0.12145355739380601</c:v>
                </c:pt>
                <c:pt idx="729">
                  <c:v>0.12064729521258</c:v>
                </c:pt>
                <c:pt idx="730">
                  <c:v>0.120037837185828</c:v>
                </c:pt>
                <c:pt idx="731">
                  <c:v>0.119733108172452</c:v>
                </c:pt>
                <c:pt idx="732">
                  <c:v>0.11963153183465899</c:v>
                </c:pt>
                <c:pt idx="733">
                  <c:v>0.11923157500460201</c:v>
                </c:pt>
                <c:pt idx="734">
                  <c:v>0.118825269653433</c:v>
                </c:pt>
                <c:pt idx="735">
                  <c:v>0.118120583810002</c:v>
                </c:pt>
                <c:pt idx="736">
                  <c:v>0.11751747430436001</c:v>
                </c:pt>
                <c:pt idx="737">
                  <c:v>0.116812788460929</c:v>
                </c:pt>
                <c:pt idx="738">
                  <c:v>0.116101754096384</c:v>
                </c:pt>
                <c:pt idx="739">
                  <c:v>0.115600220928534</c:v>
                </c:pt>
                <c:pt idx="740">
                  <c:v>0.11499076290178201</c:v>
                </c:pt>
                <c:pt idx="741">
                  <c:v>0.11448922973393399</c:v>
                </c:pt>
                <c:pt idx="742">
                  <c:v>0.114184500720558</c:v>
                </c:pt>
                <c:pt idx="743">
                  <c:v>0.113479814877125</c:v>
                </c:pt>
                <c:pt idx="744">
                  <c:v>0.113073509525956</c:v>
                </c:pt>
                <c:pt idx="745">
                  <c:v>0.112470400020316</c:v>
                </c:pt>
                <c:pt idx="746">
                  <c:v>0.111968866852466</c:v>
                </c:pt>
                <c:pt idx="747">
                  <c:v>0.11166413783909</c:v>
                </c:pt>
                <c:pt idx="748">
                  <c:v>0.111264181009035</c:v>
                </c:pt>
                <c:pt idx="749">
                  <c:v>0.11085787565786601</c:v>
                </c:pt>
                <c:pt idx="750">
                  <c:v>0.11034999396890401</c:v>
                </c:pt>
                <c:pt idx="751">
                  <c:v>0.10984846080105699</c:v>
                </c:pt>
                <c:pt idx="752">
                  <c:v>0.10914377495762401</c:v>
                </c:pt>
                <c:pt idx="753">
                  <c:v>0.108540665451983</c:v>
                </c:pt>
                <c:pt idx="754">
                  <c:v>0.107829631087438</c:v>
                </c:pt>
                <c:pt idx="755">
                  <c:v>0.107328097919589</c:v>
                </c:pt>
                <c:pt idx="756">
                  <c:v>0.106718639892836</c:v>
                </c:pt>
                <c:pt idx="757">
                  <c:v>0.106217106724989</c:v>
                </c:pt>
                <c:pt idx="758">
                  <c:v>0.10560764869823699</c:v>
                </c:pt>
                <c:pt idx="759">
                  <c:v>0.104801386517011</c:v>
                </c:pt>
                <c:pt idx="760">
                  <c:v>0.104096700673577</c:v>
                </c:pt>
                <c:pt idx="761">
                  <c:v>0.10369039532240901</c:v>
                </c:pt>
                <c:pt idx="762">
                  <c:v>0.103290438492354</c:v>
                </c:pt>
                <c:pt idx="763">
                  <c:v>0.102884133141185</c:v>
                </c:pt>
                <c:pt idx="764">
                  <c:v>0.10248417631112799</c:v>
                </c:pt>
                <c:pt idx="765">
                  <c:v>0.101785838988806</c:v>
                </c:pt>
                <c:pt idx="766">
                  <c:v>0.101576337792111</c:v>
                </c:pt>
                <c:pt idx="767">
                  <c:v>0.10137953363764</c:v>
                </c:pt>
                <c:pt idx="768">
                  <c:v>0.100770075610885</c:v>
                </c:pt>
                <c:pt idx="769">
                  <c:v>9.9868585612980801E-2</c:v>
                </c:pt>
                <c:pt idx="770">
                  <c:v>9.9157551248435796E-2</c:v>
                </c:pt>
                <c:pt idx="771">
                  <c:v>9.8452865405002796E-2</c:v>
                </c:pt>
                <c:pt idx="772">
                  <c:v>9.7849755899362303E-2</c:v>
                </c:pt>
                <c:pt idx="773">
                  <c:v>9.7443450548195698E-2</c:v>
                </c:pt>
                <c:pt idx="774">
                  <c:v>9.7240297872610099E-2</c:v>
                </c:pt>
                <c:pt idx="775">
                  <c:v>9.6935568859234003E-2</c:v>
                </c:pt>
                <c:pt idx="776">
                  <c:v>9.6332459353593705E-2</c:v>
                </c:pt>
                <c:pt idx="777">
                  <c:v>9.5627773510160594E-2</c:v>
                </c:pt>
                <c:pt idx="778">
                  <c:v>9.4923087666727399E-2</c:v>
                </c:pt>
                <c:pt idx="779">
                  <c:v>9.3812096472127599E-2</c:v>
                </c:pt>
                <c:pt idx="780">
                  <c:v>9.2904257953108901E-2</c:v>
                </c:pt>
                <c:pt idx="781">
                  <c:v>9.2701105277525606E-2</c:v>
                </c:pt>
                <c:pt idx="782">
                  <c:v>9.1894843096299694E-2</c:v>
                </c:pt>
                <c:pt idx="783">
                  <c:v>9.1088580915076003E-2</c:v>
                </c:pt>
                <c:pt idx="784">
                  <c:v>9.0580699226114295E-2</c:v>
                </c:pt>
                <c:pt idx="785">
                  <c:v>9.0485471409435594E-2</c:v>
                </c:pt>
                <c:pt idx="786">
                  <c:v>9.0485471409435594E-2</c:v>
                </c:pt>
                <c:pt idx="787">
                  <c:v>8.8968174863664803E-2</c:v>
                </c:pt>
                <c:pt idx="788">
                  <c:v>8.7552454655689005E-2</c:v>
                </c:pt>
                <c:pt idx="789">
                  <c:v>8.5635201279861003E-2</c:v>
                </c:pt>
                <c:pt idx="790">
                  <c:v>8.6244659306615401E-2</c:v>
                </c:pt>
                <c:pt idx="791">
                  <c:v>8.6746192474462996E-2</c:v>
                </c:pt>
                <c:pt idx="792">
                  <c:v>8.5939930293237099E-2</c:v>
                </c:pt>
                <c:pt idx="793">
                  <c:v>8.5844702476558302E-2</c:v>
                </c:pt>
                <c:pt idx="794">
                  <c:v>8.5343169308708403E-2</c:v>
                </c:pt>
                <c:pt idx="795">
                  <c:v>8.4022676917411401E-2</c:v>
                </c:pt>
                <c:pt idx="796">
                  <c:v>8.3622720087356495E-2</c:v>
                </c:pt>
                <c:pt idx="797">
                  <c:v>8.2911685722811601E-2</c:v>
                </c:pt>
                <c:pt idx="798">
                  <c:v>8.1908619387114107E-2</c:v>
                </c:pt>
                <c:pt idx="799">
                  <c:v>8.1299161360361999E-2</c:v>
                </c:pt>
                <c:pt idx="800">
                  <c:v>8.1000780868097699E-2</c:v>
                </c:pt>
                <c:pt idx="801">
                  <c:v>8.0492899179136004E-2</c:v>
                </c:pt>
                <c:pt idx="802">
                  <c:v>7.9991366011288395E-2</c:v>
                </c:pt>
                <c:pt idx="803">
                  <c:v>7.9686636997910107E-2</c:v>
                </c:pt>
                <c:pt idx="804">
                  <c:v>7.9185103830062498E-2</c:v>
                </c:pt>
                <c:pt idx="805">
                  <c:v>7.8074112635460505E-2</c:v>
                </c:pt>
                <c:pt idx="806">
                  <c:v>7.6963121440860705E-2</c:v>
                </c:pt>
                <c:pt idx="807">
                  <c:v>7.6664740948596405E-2</c:v>
                </c:pt>
                <c:pt idx="808">
                  <c:v>7.6360011935220407E-2</c:v>
                </c:pt>
                <c:pt idx="809">
                  <c:v>7.5655326091787101E-2</c:v>
                </c:pt>
                <c:pt idx="810">
                  <c:v>7.4747487572770693E-2</c:v>
                </c:pt>
                <c:pt idx="811">
                  <c:v>7.3941225391544796E-2</c:v>
                </c:pt>
                <c:pt idx="812">
                  <c:v>7.3738072715961597E-2</c:v>
                </c:pt>
                <c:pt idx="813">
                  <c:v>7.36364963781687E-2</c:v>
                </c:pt>
                <c:pt idx="814">
                  <c:v>7.2735006380264103E-2</c:v>
                </c:pt>
                <c:pt idx="815">
                  <c:v>7.1516090326757403E-2</c:v>
                </c:pt>
                <c:pt idx="816">
                  <c:v>7.1014557158909905E-2</c:v>
                </c:pt>
                <c:pt idx="817">
                  <c:v>7.0912980821117105E-2</c:v>
                </c:pt>
                <c:pt idx="818">
                  <c:v>7.0106718639893401E-2</c:v>
                </c:pt>
                <c:pt idx="819">
                  <c:v>6.9497260613139003E-2</c:v>
                </c:pt>
                <c:pt idx="820">
                  <c:v>6.8995727445291394E-2</c:v>
                </c:pt>
                <c:pt idx="821">
                  <c:v>6.8291041601858296E-2</c:v>
                </c:pt>
                <c:pt idx="822">
                  <c:v>6.7687932096217804E-2</c:v>
                </c:pt>
                <c:pt idx="823">
                  <c:v>6.6983246252784706E-2</c:v>
                </c:pt>
                <c:pt idx="824">
                  <c:v>6.5567526044806701E-2</c:v>
                </c:pt>
                <c:pt idx="825">
                  <c:v>6.4659687525790197E-2</c:v>
                </c:pt>
                <c:pt idx="826">
                  <c:v>6.4659687525790197E-2</c:v>
                </c:pt>
                <c:pt idx="827">
                  <c:v>6.4354958512414101E-2</c:v>
                </c:pt>
                <c:pt idx="828">
                  <c:v>6.3243967317812094E-2</c:v>
                </c:pt>
                <c:pt idx="829">
                  <c:v>6.2240900982116897E-2</c:v>
                </c:pt>
                <c:pt idx="830">
                  <c:v>6.2342477319907399E-2</c:v>
                </c:pt>
                <c:pt idx="831">
                  <c:v>6.1936171968740801E-2</c:v>
                </c:pt>
                <c:pt idx="832">
                  <c:v>6.0520451760762699E-2</c:v>
                </c:pt>
                <c:pt idx="833">
                  <c:v>5.9917342255122401E-2</c:v>
                </c:pt>
                <c:pt idx="834">
                  <c:v>5.9314232749481902E-2</c:v>
                </c:pt>
                <c:pt idx="835">
                  <c:v>5.8209590075991698E-2</c:v>
                </c:pt>
                <c:pt idx="836">
                  <c:v>5.7904861062615602E-2</c:v>
                </c:pt>
                <c:pt idx="837">
                  <c:v>5.7498555711446797E-2</c:v>
                </c:pt>
                <c:pt idx="838">
                  <c:v>5.6793869868013602E-2</c:v>
                </c:pt>
                <c:pt idx="839">
                  <c:v>5.5682878673413802E-2</c:v>
                </c:pt>
                <c:pt idx="840">
                  <c:v>5.50797691677712E-2</c:v>
                </c:pt>
                <c:pt idx="841">
                  <c:v>5.4571887478811802E-2</c:v>
                </c:pt>
                <c:pt idx="842">
                  <c:v>5.4273506986547503E-2</c:v>
                </c:pt>
                <c:pt idx="843">
                  <c:v>5.3765625297585898E-2</c:v>
                </c:pt>
                <c:pt idx="844">
                  <c:v>5.3162515791945503E-2</c:v>
                </c:pt>
                <c:pt idx="845">
                  <c:v>5.2153100935136303E-2</c:v>
                </c:pt>
                <c:pt idx="846">
                  <c:v>5.1245262416119798E-2</c:v>
                </c:pt>
                <c:pt idx="847">
                  <c:v>5.0331075375991602E-2</c:v>
                </c:pt>
                <c:pt idx="848">
                  <c:v>4.95248131947656E-2</c:v>
                </c:pt>
                <c:pt idx="849">
                  <c:v>4.8928052210237001E-2</c:v>
                </c:pt>
                <c:pt idx="850">
                  <c:v>4.8217017845692101E-2</c:v>
                </c:pt>
                <c:pt idx="851">
                  <c:v>4.7315527847787503E-2</c:v>
                </c:pt>
                <c:pt idx="852">
                  <c:v>4.6909222496618497E-2</c:v>
                </c:pt>
                <c:pt idx="853">
                  <c:v>4.6299764469866403E-2</c:v>
                </c:pt>
                <c:pt idx="854">
                  <c:v>4.5798231302018801E-2</c:v>
                </c:pt>
                <c:pt idx="855">
                  <c:v>4.5398274471961798E-2</c:v>
                </c:pt>
                <c:pt idx="856">
                  <c:v>4.4592012290735797E-2</c:v>
                </c:pt>
                <c:pt idx="857">
                  <c:v>4.4084130601776399E-2</c:v>
                </c:pt>
                <c:pt idx="858">
                  <c:v>4.3481021096136101E-2</c:v>
                </c:pt>
                <c:pt idx="859">
                  <c:v>4.2573182577119603E-2</c:v>
                </c:pt>
                <c:pt idx="860">
                  <c:v>4.1658995536989103E-2</c:v>
                </c:pt>
                <c:pt idx="861">
                  <c:v>4.0960658214667697E-2</c:v>
                </c:pt>
                <c:pt idx="862">
                  <c:v>4.0046471174539501E-2</c:v>
                </c:pt>
                <c:pt idx="863">
                  <c:v>3.9544938006691899E-2</c:v>
                </c:pt>
                <c:pt idx="864">
                  <c:v>3.8935479979937501E-2</c:v>
                </c:pt>
                <c:pt idx="865">
                  <c:v>3.8237142657618399E-2</c:v>
                </c:pt>
                <c:pt idx="866">
                  <c:v>3.7627684630866201E-2</c:v>
                </c:pt>
                <c:pt idx="867">
                  <c:v>3.7024575125223502E-2</c:v>
                </c:pt>
                <c:pt idx="868">
                  <c:v>3.6015160268414302E-2</c:v>
                </c:pt>
                <c:pt idx="869">
                  <c:v>3.5405702241662201E-2</c:v>
                </c:pt>
                <c:pt idx="870">
                  <c:v>3.4802592736021799E-2</c:v>
                </c:pt>
                <c:pt idx="871">
                  <c:v>3.3901102738117098E-2</c:v>
                </c:pt>
                <c:pt idx="872">
                  <c:v>3.3596373724741002E-2</c:v>
                </c:pt>
                <c:pt idx="873">
                  <c:v>3.2688535205724602E-2</c:v>
                </c:pt>
                <c:pt idx="874">
                  <c:v>3.19838493622914E-2</c:v>
                </c:pt>
                <c:pt idx="875">
                  <c:v>3.1177587181065499E-2</c:v>
                </c:pt>
                <c:pt idx="876">
                  <c:v>3.0263400140937199E-2</c:v>
                </c:pt>
                <c:pt idx="877">
                  <c:v>2.95650628186158E-2</c:v>
                </c:pt>
                <c:pt idx="878">
                  <c:v>2.8854028454070899E-2</c:v>
                </c:pt>
                <c:pt idx="879">
                  <c:v>2.79398414139427E-2</c:v>
                </c:pt>
                <c:pt idx="880">
                  <c:v>2.7241504091621301E-2</c:v>
                </c:pt>
                <c:pt idx="881">
                  <c:v>2.6536818248188099E-2</c:v>
                </c:pt>
                <c:pt idx="882">
                  <c:v>2.5825783883643198E-2</c:v>
                </c:pt>
                <c:pt idx="883">
                  <c:v>2.5324250715795599E-2</c:v>
                </c:pt>
                <c:pt idx="884">
                  <c:v>2.4714792689043402E-2</c:v>
                </c:pt>
                <c:pt idx="885">
                  <c:v>2.40101068456103E-2</c:v>
                </c:pt>
                <c:pt idx="886">
                  <c:v>2.3203844664384399E-2</c:v>
                </c:pt>
                <c:pt idx="887">
                  <c:v>2.2194429807575099E-2</c:v>
                </c:pt>
                <c:pt idx="888">
                  <c:v>2.1591320301934801E-2</c:v>
                </c:pt>
                <c:pt idx="889">
                  <c:v>2.1083438612975399E-2</c:v>
                </c:pt>
                <c:pt idx="890">
                  <c:v>2.03787527695421E-2</c:v>
                </c:pt>
                <c:pt idx="891">
                  <c:v>1.9572490588316199E-2</c:v>
                </c:pt>
                <c:pt idx="892">
                  <c:v>1.84614993937166E-2</c:v>
                </c:pt>
                <c:pt idx="893">
                  <c:v>1.7655237212490599E-2</c:v>
                </c:pt>
                <c:pt idx="894">
                  <c:v>1.7153704044643E-2</c:v>
                </c:pt>
                <c:pt idx="895">
                  <c:v>1.6544246017890799E-2</c:v>
                </c:pt>
                <c:pt idx="896">
                  <c:v>1.5941136512250501E-2</c:v>
                </c:pt>
                <c:pt idx="897">
                  <c:v>1.5331678485496001E-2</c:v>
                </c:pt>
                <c:pt idx="898">
                  <c:v>1.46333411631769E-2</c:v>
                </c:pt>
                <c:pt idx="899">
                  <c:v>1.38207304608392E-2</c:v>
                </c:pt>
                <c:pt idx="900">
                  <c:v>1.28176641251417E-2</c:v>
                </c:pt>
                <c:pt idx="901">
                  <c:v>1.23161309572941E-2</c:v>
                </c:pt>
                <c:pt idx="902">
                  <c:v>1.1509868776068201E-2</c:v>
                </c:pt>
                <c:pt idx="903">
                  <c:v>1.0900410749315999E-2</c:v>
                </c:pt>
                <c:pt idx="904">
                  <c:v>1.00941485680901E-2</c:v>
                </c:pt>
                <c:pt idx="905">
                  <c:v>9.3831142035452099E-3</c:v>
                </c:pt>
                <c:pt idx="906">
                  <c:v>8.48162420564047E-3</c:v>
                </c:pt>
                <c:pt idx="907">
                  <c:v>7.5737856866240402E-3</c:v>
                </c:pt>
                <c:pt idx="908">
                  <c:v>6.8627513220791397E-3</c:v>
                </c:pt>
                <c:pt idx="909">
                  <c:v>6.15806547864595E-3</c:v>
                </c:pt>
                <c:pt idx="910">
                  <c:v>5.2502269596295097E-3</c:v>
                </c:pt>
                <c:pt idx="911">
                  <c:v>4.2408121028202402E-3</c:v>
                </c:pt>
                <c:pt idx="912">
                  <c:v>3.5361262593870402E-3</c:v>
                </c:pt>
                <c:pt idx="913">
                  <c:v>3.0282445704277201E-3</c:v>
                </c:pt>
                <c:pt idx="914">
                  <c:v>2.5267114025778799E-3</c:v>
                </c:pt>
                <c:pt idx="915">
                  <c:v>1.72044922135417E-3</c:v>
                </c:pt>
                <c:pt idx="916">
                  <c:v>8.1261070233773502E-4</c:v>
                </c:pt>
                <c:pt idx="917">
                  <c:v>0</c:v>
                </c:pt>
              </c:numCache>
            </c:numRef>
          </c:yVal>
          <c:smooth val="1"/>
          <c:extLst xmlns:c16r2="http://schemas.microsoft.com/office/drawing/2015/06/chart">
            <c:ext xmlns:c16="http://schemas.microsoft.com/office/drawing/2014/chart" uri="{C3380CC4-5D6E-409C-BE32-E72D297353CC}">
              <c16:uniqueId val="{00000001-F745-C14C-98E2-5BD5C88978B5}"/>
            </c:ext>
          </c:extLst>
        </c:ser>
        <c:ser>
          <c:idx val="2"/>
          <c:order val="2"/>
          <c:tx>
            <c:v>100 dpm</c:v>
          </c:tx>
          <c:spPr>
            <a:ln w="19050" cap="rnd">
              <a:solidFill>
                <a:schemeClr val="accent3"/>
              </a:solidFill>
              <a:round/>
            </a:ln>
            <a:effectLst/>
          </c:spPr>
          <c:marker>
            <c:symbol val="none"/>
          </c:marker>
          <c:xVal>
            <c:numRef>
              <c:f>Coke!$V$6:$V$464</c:f>
              <c:numCache>
                <c:formatCode>General</c:formatCode>
                <c:ptCount val="459"/>
                <c:pt idx="0">
                  <c:v>299.00799999999992</c:v>
                </c:pt>
                <c:pt idx="1">
                  <c:v>299.56599999999992</c:v>
                </c:pt>
                <c:pt idx="2">
                  <c:v>300.17099999999999</c:v>
                </c:pt>
                <c:pt idx="3">
                  <c:v>300.834</c:v>
                </c:pt>
                <c:pt idx="4">
                  <c:v>301.55599999999993</c:v>
                </c:pt>
                <c:pt idx="5">
                  <c:v>302.33100000000002</c:v>
                </c:pt>
                <c:pt idx="6">
                  <c:v>303.15499999999997</c:v>
                </c:pt>
                <c:pt idx="7">
                  <c:v>304.02999999999992</c:v>
                </c:pt>
                <c:pt idx="8">
                  <c:v>304.94600000000003</c:v>
                </c:pt>
                <c:pt idx="9">
                  <c:v>305.89299999999997</c:v>
                </c:pt>
                <c:pt idx="10">
                  <c:v>306.87099999999992</c:v>
                </c:pt>
                <c:pt idx="11">
                  <c:v>307.875</c:v>
                </c:pt>
                <c:pt idx="12">
                  <c:v>308.90899999999982</c:v>
                </c:pt>
                <c:pt idx="13">
                  <c:v>309.97599999999977</c:v>
                </c:pt>
                <c:pt idx="14">
                  <c:v>311.072</c:v>
                </c:pt>
                <c:pt idx="15">
                  <c:v>312.19099999999997</c:v>
                </c:pt>
                <c:pt idx="16">
                  <c:v>313.32299999999992</c:v>
                </c:pt>
                <c:pt idx="17">
                  <c:v>314.47599999999977</c:v>
                </c:pt>
                <c:pt idx="18">
                  <c:v>315.64800000000002</c:v>
                </c:pt>
                <c:pt idx="19">
                  <c:v>316.83699999999982</c:v>
                </c:pt>
                <c:pt idx="20">
                  <c:v>318.041</c:v>
                </c:pt>
                <c:pt idx="21">
                  <c:v>319.25599999999991</c:v>
                </c:pt>
                <c:pt idx="22">
                  <c:v>320.47300000000001</c:v>
                </c:pt>
                <c:pt idx="23">
                  <c:v>321.69900000000001</c:v>
                </c:pt>
                <c:pt idx="24">
                  <c:v>322.93200000000002</c:v>
                </c:pt>
                <c:pt idx="25">
                  <c:v>324.178</c:v>
                </c:pt>
                <c:pt idx="26">
                  <c:v>325.43799999999982</c:v>
                </c:pt>
                <c:pt idx="27">
                  <c:v>326.71100000000001</c:v>
                </c:pt>
                <c:pt idx="28">
                  <c:v>327.99700000000001</c:v>
                </c:pt>
                <c:pt idx="29">
                  <c:v>329.28800000000001</c:v>
                </c:pt>
                <c:pt idx="30">
                  <c:v>330.58800000000002</c:v>
                </c:pt>
                <c:pt idx="31">
                  <c:v>331.89600000000002</c:v>
                </c:pt>
                <c:pt idx="32">
                  <c:v>333.21499999999997</c:v>
                </c:pt>
                <c:pt idx="33">
                  <c:v>334.53899999999982</c:v>
                </c:pt>
                <c:pt idx="34">
                  <c:v>335.86500000000001</c:v>
                </c:pt>
                <c:pt idx="35">
                  <c:v>337.20299999999992</c:v>
                </c:pt>
                <c:pt idx="36">
                  <c:v>338.55200000000002</c:v>
                </c:pt>
                <c:pt idx="37">
                  <c:v>339.90699999999981</c:v>
                </c:pt>
                <c:pt idx="38">
                  <c:v>341.26299999999998</c:v>
                </c:pt>
                <c:pt idx="39">
                  <c:v>342.61799999999999</c:v>
                </c:pt>
                <c:pt idx="40">
                  <c:v>343.97399999999982</c:v>
                </c:pt>
                <c:pt idx="41">
                  <c:v>345.33699999999982</c:v>
                </c:pt>
                <c:pt idx="42">
                  <c:v>346.702</c:v>
                </c:pt>
                <c:pt idx="43">
                  <c:v>348.065</c:v>
                </c:pt>
                <c:pt idx="44">
                  <c:v>349.43899999999979</c:v>
                </c:pt>
                <c:pt idx="45">
                  <c:v>350.81700000000001</c:v>
                </c:pt>
                <c:pt idx="46">
                  <c:v>352.19200000000001</c:v>
                </c:pt>
                <c:pt idx="47">
                  <c:v>353.553</c:v>
                </c:pt>
                <c:pt idx="48">
                  <c:v>354.90999999999991</c:v>
                </c:pt>
                <c:pt idx="49">
                  <c:v>356.27100000000002</c:v>
                </c:pt>
                <c:pt idx="50">
                  <c:v>357.63499999999999</c:v>
                </c:pt>
                <c:pt idx="51">
                  <c:v>359.00200000000001</c:v>
                </c:pt>
                <c:pt idx="52">
                  <c:v>360.36799999999999</c:v>
                </c:pt>
                <c:pt idx="53">
                  <c:v>361.7369999999998</c:v>
                </c:pt>
                <c:pt idx="54">
                  <c:v>363.1</c:v>
                </c:pt>
                <c:pt idx="55">
                  <c:v>364.45799999999991</c:v>
                </c:pt>
                <c:pt idx="56">
                  <c:v>365.81200000000001</c:v>
                </c:pt>
                <c:pt idx="57">
                  <c:v>367.166</c:v>
                </c:pt>
                <c:pt idx="58">
                  <c:v>368.51900000000001</c:v>
                </c:pt>
                <c:pt idx="59">
                  <c:v>369.87200000000001</c:v>
                </c:pt>
                <c:pt idx="60">
                  <c:v>371.22199999999981</c:v>
                </c:pt>
                <c:pt idx="61">
                  <c:v>372.57799999999992</c:v>
                </c:pt>
                <c:pt idx="62">
                  <c:v>373.93799999999982</c:v>
                </c:pt>
                <c:pt idx="63">
                  <c:v>375.3</c:v>
                </c:pt>
                <c:pt idx="64">
                  <c:v>376.661</c:v>
                </c:pt>
                <c:pt idx="65">
                  <c:v>378.017</c:v>
                </c:pt>
                <c:pt idx="66">
                  <c:v>379.37</c:v>
                </c:pt>
                <c:pt idx="67">
                  <c:v>380.72500000000002</c:v>
                </c:pt>
                <c:pt idx="68">
                  <c:v>382.07799999999992</c:v>
                </c:pt>
                <c:pt idx="69">
                  <c:v>383.44</c:v>
                </c:pt>
                <c:pt idx="70">
                  <c:v>384.86799999999999</c:v>
                </c:pt>
                <c:pt idx="71">
                  <c:v>386.42</c:v>
                </c:pt>
                <c:pt idx="72">
                  <c:v>388.03499999999991</c:v>
                </c:pt>
                <c:pt idx="73">
                  <c:v>389.68599999999998</c:v>
                </c:pt>
                <c:pt idx="74">
                  <c:v>391.358</c:v>
                </c:pt>
                <c:pt idx="75">
                  <c:v>393.029</c:v>
                </c:pt>
                <c:pt idx="76">
                  <c:v>394.709</c:v>
                </c:pt>
                <c:pt idx="77">
                  <c:v>396.38299999999992</c:v>
                </c:pt>
                <c:pt idx="78">
                  <c:v>398.06299999999999</c:v>
                </c:pt>
                <c:pt idx="79">
                  <c:v>399.74099999999999</c:v>
                </c:pt>
                <c:pt idx="80">
                  <c:v>401.40899999999982</c:v>
                </c:pt>
                <c:pt idx="81">
                  <c:v>403.07299999999992</c:v>
                </c:pt>
                <c:pt idx="82">
                  <c:v>404.73899999999998</c:v>
                </c:pt>
                <c:pt idx="83">
                  <c:v>406.41599999999983</c:v>
                </c:pt>
                <c:pt idx="84">
                  <c:v>408.09699999999981</c:v>
                </c:pt>
                <c:pt idx="85">
                  <c:v>409.78199999999998</c:v>
                </c:pt>
                <c:pt idx="86">
                  <c:v>411.46699999999981</c:v>
                </c:pt>
                <c:pt idx="87">
                  <c:v>413.14400000000001</c:v>
                </c:pt>
                <c:pt idx="88">
                  <c:v>414.81899999999979</c:v>
                </c:pt>
                <c:pt idx="89">
                  <c:v>416.48899999999998</c:v>
                </c:pt>
                <c:pt idx="90">
                  <c:v>418.1570000000001</c:v>
                </c:pt>
                <c:pt idx="91">
                  <c:v>419.82900000000001</c:v>
                </c:pt>
                <c:pt idx="92">
                  <c:v>421.49900000000002</c:v>
                </c:pt>
                <c:pt idx="93">
                  <c:v>423.16300000000001</c:v>
                </c:pt>
                <c:pt idx="94">
                  <c:v>424.822</c:v>
                </c:pt>
                <c:pt idx="95">
                  <c:v>426.4819999999998</c:v>
                </c:pt>
                <c:pt idx="96">
                  <c:v>428.137</c:v>
                </c:pt>
                <c:pt idx="97">
                  <c:v>429.78599999999977</c:v>
                </c:pt>
                <c:pt idx="98">
                  <c:v>431.43899999999979</c:v>
                </c:pt>
                <c:pt idx="99">
                  <c:v>433.09699999999981</c:v>
                </c:pt>
                <c:pt idx="100">
                  <c:v>434.76099999999991</c:v>
                </c:pt>
                <c:pt idx="101">
                  <c:v>436.4289999999998</c:v>
                </c:pt>
                <c:pt idx="102">
                  <c:v>438.09800000000001</c:v>
                </c:pt>
                <c:pt idx="103">
                  <c:v>439.767</c:v>
                </c:pt>
                <c:pt idx="104">
                  <c:v>441.43799999999982</c:v>
                </c:pt>
                <c:pt idx="105">
                  <c:v>443.101</c:v>
                </c:pt>
                <c:pt idx="106">
                  <c:v>444.762</c:v>
                </c:pt>
                <c:pt idx="107">
                  <c:v>446.42099999999982</c:v>
                </c:pt>
                <c:pt idx="108">
                  <c:v>448.07900000000001</c:v>
                </c:pt>
                <c:pt idx="109">
                  <c:v>449.73899999999998</c:v>
                </c:pt>
                <c:pt idx="110">
                  <c:v>451.38900000000001</c:v>
                </c:pt>
                <c:pt idx="111">
                  <c:v>453.03499999999991</c:v>
                </c:pt>
                <c:pt idx="112">
                  <c:v>454.68700000000001</c:v>
                </c:pt>
                <c:pt idx="113">
                  <c:v>456.33699999999982</c:v>
                </c:pt>
                <c:pt idx="114">
                  <c:v>457.98399999999998</c:v>
                </c:pt>
                <c:pt idx="115">
                  <c:v>459.63200000000001</c:v>
                </c:pt>
                <c:pt idx="116">
                  <c:v>461.28499999999991</c:v>
                </c:pt>
                <c:pt idx="117">
                  <c:v>462.93700000000001</c:v>
                </c:pt>
                <c:pt idx="118">
                  <c:v>464.58799999999991</c:v>
                </c:pt>
                <c:pt idx="119">
                  <c:v>466.24099999999999</c:v>
                </c:pt>
                <c:pt idx="120">
                  <c:v>467.90499999999992</c:v>
                </c:pt>
                <c:pt idx="121">
                  <c:v>469.56799999999993</c:v>
                </c:pt>
                <c:pt idx="122">
                  <c:v>471.22599999999977</c:v>
                </c:pt>
                <c:pt idx="123">
                  <c:v>472.88799999999998</c:v>
                </c:pt>
                <c:pt idx="124">
                  <c:v>474.55</c:v>
                </c:pt>
                <c:pt idx="125">
                  <c:v>476.21799999999979</c:v>
                </c:pt>
                <c:pt idx="126">
                  <c:v>477.87799999999999</c:v>
                </c:pt>
                <c:pt idx="127">
                  <c:v>479.53300000000002</c:v>
                </c:pt>
                <c:pt idx="128">
                  <c:v>481.20100000000002</c:v>
                </c:pt>
                <c:pt idx="129">
                  <c:v>482.87599999999992</c:v>
                </c:pt>
                <c:pt idx="130">
                  <c:v>484.55099999999999</c:v>
                </c:pt>
                <c:pt idx="131">
                  <c:v>486.22500000000002</c:v>
                </c:pt>
                <c:pt idx="132">
                  <c:v>487.88799999999998</c:v>
                </c:pt>
                <c:pt idx="133">
                  <c:v>489.54200000000009</c:v>
                </c:pt>
                <c:pt idx="134">
                  <c:v>491.197</c:v>
                </c:pt>
                <c:pt idx="135">
                  <c:v>492.858</c:v>
                </c:pt>
                <c:pt idx="136">
                  <c:v>494.51799999999997</c:v>
                </c:pt>
                <c:pt idx="137">
                  <c:v>496.173</c:v>
                </c:pt>
                <c:pt idx="138">
                  <c:v>497.82499999999999</c:v>
                </c:pt>
                <c:pt idx="139">
                  <c:v>499.47</c:v>
                </c:pt>
                <c:pt idx="140">
                  <c:v>501.11799999999999</c:v>
                </c:pt>
                <c:pt idx="141">
                  <c:v>502.767</c:v>
                </c:pt>
                <c:pt idx="142">
                  <c:v>504.41899999999981</c:v>
                </c:pt>
                <c:pt idx="143">
                  <c:v>506.077</c:v>
                </c:pt>
                <c:pt idx="144">
                  <c:v>507.73299999999978</c:v>
                </c:pt>
                <c:pt idx="145">
                  <c:v>509.39299999999997</c:v>
                </c:pt>
                <c:pt idx="146">
                  <c:v>511.048</c:v>
                </c:pt>
                <c:pt idx="147">
                  <c:v>512.70900000000006</c:v>
                </c:pt>
                <c:pt idx="148">
                  <c:v>514.37300000000005</c:v>
                </c:pt>
                <c:pt idx="149">
                  <c:v>516.03600000000006</c:v>
                </c:pt>
                <c:pt idx="150">
                  <c:v>517.697</c:v>
                </c:pt>
                <c:pt idx="151">
                  <c:v>519.35799999999949</c:v>
                </c:pt>
                <c:pt idx="152">
                  <c:v>521.01900000000001</c:v>
                </c:pt>
                <c:pt idx="153">
                  <c:v>522.68200000000002</c:v>
                </c:pt>
                <c:pt idx="154">
                  <c:v>524.34599999999978</c:v>
                </c:pt>
                <c:pt idx="155">
                  <c:v>526.01300000000003</c:v>
                </c:pt>
                <c:pt idx="156">
                  <c:v>527.68700000000001</c:v>
                </c:pt>
                <c:pt idx="157">
                  <c:v>529.35499999999979</c:v>
                </c:pt>
                <c:pt idx="158">
                  <c:v>531.024</c:v>
                </c:pt>
                <c:pt idx="159">
                  <c:v>532.70100000000002</c:v>
                </c:pt>
                <c:pt idx="160">
                  <c:v>534.38</c:v>
                </c:pt>
                <c:pt idx="161">
                  <c:v>536.053</c:v>
                </c:pt>
                <c:pt idx="162">
                  <c:v>537.72299999999996</c:v>
                </c:pt>
                <c:pt idx="163">
                  <c:v>539.39</c:v>
                </c:pt>
                <c:pt idx="164">
                  <c:v>541.05399999999997</c:v>
                </c:pt>
                <c:pt idx="165">
                  <c:v>542.71699999999998</c:v>
                </c:pt>
                <c:pt idx="166">
                  <c:v>544.38099999999997</c:v>
                </c:pt>
                <c:pt idx="167">
                  <c:v>546.04500000000007</c:v>
                </c:pt>
                <c:pt idx="168">
                  <c:v>547.71299999999997</c:v>
                </c:pt>
                <c:pt idx="169">
                  <c:v>549.38400000000001</c:v>
                </c:pt>
                <c:pt idx="170">
                  <c:v>551.06199999999978</c:v>
                </c:pt>
                <c:pt idx="171">
                  <c:v>552.74599999999998</c:v>
                </c:pt>
                <c:pt idx="172">
                  <c:v>554.43499999999972</c:v>
                </c:pt>
                <c:pt idx="173">
                  <c:v>556.13200000000006</c:v>
                </c:pt>
                <c:pt idx="174">
                  <c:v>557.83599999999979</c:v>
                </c:pt>
                <c:pt idx="175">
                  <c:v>559.54500000000007</c:v>
                </c:pt>
                <c:pt idx="176">
                  <c:v>561.25900000000001</c:v>
                </c:pt>
                <c:pt idx="177">
                  <c:v>562.97800000000007</c:v>
                </c:pt>
                <c:pt idx="178">
                  <c:v>564.70399999999995</c:v>
                </c:pt>
                <c:pt idx="179">
                  <c:v>566.44299999999976</c:v>
                </c:pt>
                <c:pt idx="180">
                  <c:v>568.18000000000006</c:v>
                </c:pt>
                <c:pt idx="181">
                  <c:v>569.91199999999981</c:v>
                </c:pt>
                <c:pt idx="182">
                  <c:v>571.64400000000001</c:v>
                </c:pt>
                <c:pt idx="183">
                  <c:v>573.3779999999997</c:v>
                </c:pt>
                <c:pt idx="184">
                  <c:v>575.11799999999971</c:v>
                </c:pt>
                <c:pt idx="185">
                  <c:v>576.86099999999976</c:v>
                </c:pt>
                <c:pt idx="186">
                  <c:v>578.60900000000004</c:v>
                </c:pt>
                <c:pt idx="187">
                  <c:v>580.35499999999979</c:v>
                </c:pt>
                <c:pt idx="188">
                  <c:v>582.1</c:v>
                </c:pt>
                <c:pt idx="189">
                  <c:v>583.8499999999998</c:v>
                </c:pt>
                <c:pt idx="190">
                  <c:v>585.60799999999972</c:v>
                </c:pt>
                <c:pt idx="191">
                  <c:v>587.3689999999998</c:v>
                </c:pt>
                <c:pt idx="192">
                  <c:v>589.12900000000002</c:v>
                </c:pt>
                <c:pt idx="193">
                  <c:v>590.875</c:v>
                </c:pt>
                <c:pt idx="194">
                  <c:v>592.61400000000003</c:v>
                </c:pt>
                <c:pt idx="195">
                  <c:v>594.35699999999974</c:v>
                </c:pt>
                <c:pt idx="196">
                  <c:v>596.10500000000002</c:v>
                </c:pt>
                <c:pt idx="197">
                  <c:v>597.85499999999979</c:v>
                </c:pt>
                <c:pt idx="198">
                  <c:v>599.60599999999999</c:v>
                </c:pt>
                <c:pt idx="199">
                  <c:v>601.36099999999976</c:v>
                </c:pt>
                <c:pt idx="200">
                  <c:v>603.12099999999998</c:v>
                </c:pt>
                <c:pt idx="201">
                  <c:v>604.88300000000004</c:v>
                </c:pt>
                <c:pt idx="202">
                  <c:v>606.649</c:v>
                </c:pt>
                <c:pt idx="203">
                  <c:v>608.41899999999998</c:v>
                </c:pt>
                <c:pt idx="204">
                  <c:v>610.19399999999996</c:v>
                </c:pt>
                <c:pt idx="205">
                  <c:v>611.97</c:v>
                </c:pt>
                <c:pt idx="206">
                  <c:v>613.74400000000003</c:v>
                </c:pt>
                <c:pt idx="207">
                  <c:v>615.52</c:v>
                </c:pt>
                <c:pt idx="208">
                  <c:v>617.29500000000007</c:v>
                </c:pt>
                <c:pt idx="209">
                  <c:v>619.072</c:v>
                </c:pt>
                <c:pt idx="210">
                  <c:v>620.8449999999998</c:v>
                </c:pt>
                <c:pt idx="211">
                  <c:v>622.61900000000003</c:v>
                </c:pt>
                <c:pt idx="212">
                  <c:v>624.39400000000001</c:v>
                </c:pt>
                <c:pt idx="213">
                  <c:v>626.16499999999996</c:v>
                </c:pt>
                <c:pt idx="214">
                  <c:v>627.93799999999976</c:v>
                </c:pt>
                <c:pt idx="215">
                  <c:v>629.70800000000008</c:v>
                </c:pt>
                <c:pt idx="216">
                  <c:v>631.48</c:v>
                </c:pt>
                <c:pt idx="217">
                  <c:v>633.25400000000002</c:v>
                </c:pt>
                <c:pt idx="218">
                  <c:v>635.029</c:v>
                </c:pt>
                <c:pt idx="219">
                  <c:v>636.803</c:v>
                </c:pt>
                <c:pt idx="220">
                  <c:v>638.57600000000002</c:v>
                </c:pt>
                <c:pt idx="221">
                  <c:v>640.3449999999998</c:v>
                </c:pt>
                <c:pt idx="222">
                  <c:v>642.11200000000008</c:v>
                </c:pt>
                <c:pt idx="223">
                  <c:v>643.87699999999973</c:v>
                </c:pt>
                <c:pt idx="224">
                  <c:v>645.64400000000001</c:v>
                </c:pt>
                <c:pt idx="225">
                  <c:v>647.41599999999971</c:v>
                </c:pt>
                <c:pt idx="226">
                  <c:v>649.19000000000005</c:v>
                </c:pt>
                <c:pt idx="227">
                  <c:v>650.95900000000006</c:v>
                </c:pt>
                <c:pt idx="228">
                  <c:v>652.72699999999998</c:v>
                </c:pt>
                <c:pt idx="229">
                  <c:v>654.49400000000003</c:v>
                </c:pt>
                <c:pt idx="230">
                  <c:v>656.25400000000002</c:v>
                </c:pt>
                <c:pt idx="231">
                  <c:v>658.01499999999999</c:v>
                </c:pt>
                <c:pt idx="232">
                  <c:v>659.779</c:v>
                </c:pt>
                <c:pt idx="233">
                  <c:v>661.53600000000006</c:v>
                </c:pt>
                <c:pt idx="234">
                  <c:v>663.29300000000001</c:v>
                </c:pt>
                <c:pt idx="235">
                  <c:v>665.05399999999997</c:v>
                </c:pt>
                <c:pt idx="236">
                  <c:v>666.8209999999998</c:v>
                </c:pt>
                <c:pt idx="237">
                  <c:v>668.58799999999997</c:v>
                </c:pt>
                <c:pt idx="238">
                  <c:v>670.35300000000007</c:v>
                </c:pt>
                <c:pt idx="239">
                  <c:v>672.11699999999996</c:v>
                </c:pt>
                <c:pt idx="240">
                  <c:v>673.88300000000004</c:v>
                </c:pt>
                <c:pt idx="241">
                  <c:v>675.649</c:v>
                </c:pt>
                <c:pt idx="242">
                  <c:v>677.41199999999981</c:v>
                </c:pt>
                <c:pt idx="243">
                  <c:v>679.173</c:v>
                </c:pt>
                <c:pt idx="244">
                  <c:v>680.928</c:v>
                </c:pt>
                <c:pt idx="245">
                  <c:v>682.68299999999999</c:v>
                </c:pt>
                <c:pt idx="246">
                  <c:v>684.44900000000007</c:v>
                </c:pt>
                <c:pt idx="247">
                  <c:v>686.22199999999998</c:v>
                </c:pt>
                <c:pt idx="248">
                  <c:v>688</c:v>
                </c:pt>
                <c:pt idx="249">
                  <c:v>689.77099999999996</c:v>
                </c:pt>
                <c:pt idx="250">
                  <c:v>691.53500000000008</c:v>
                </c:pt>
                <c:pt idx="251">
                  <c:v>693.3009999999997</c:v>
                </c:pt>
                <c:pt idx="252">
                  <c:v>695.06099999999969</c:v>
                </c:pt>
                <c:pt idx="253">
                  <c:v>696.82499999999982</c:v>
                </c:pt>
                <c:pt idx="254">
                  <c:v>698.59</c:v>
                </c:pt>
                <c:pt idx="255">
                  <c:v>700.35699999999974</c:v>
                </c:pt>
                <c:pt idx="256">
                  <c:v>702.12599999999998</c:v>
                </c:pt>
                <c:pt idx="257">
                  <c:v>703.88799999999969</c:v>
                </c:pt>
                <c:pt idx="258">
                  <c:v>705.64499999999998</c:v>
                </c:pt>
                <c:pt idx="259">
                  <c:v>707.40800000000002</c:v>
                </c:pt>
                <c:pt idx="260">
                  <c:v>709.16899999999998</c:v>
                </c:pt>
                <c:pt idx="261">
                  <c:v>710.928</c:v>
                </c:pt>
                <c:pt idx="262">
                  <c:v>712.68700000000001</c:v>
                </c:pt>
                <c:pt idx="263">
                  <c:v>714.44999999999982</c:v>
                </c:pt>
                <c:pt idx="264">
                  <c:v>716.221</c:v>
                </c:pt>
                <c:pt idx="265">
                  <c:v>717.99199999999996</c:v>
                </c:pt>
                <c:pt idx="266">
                  <c:v>719.76699999999983</c:v>
                </c:pt>
                <c:pt idx="267">
                  <c:v>721.54399999999998</c:v>
                </c:pt>
                <c:pt idx="268">
                  <c:v>723.31999999999971</c:v>
                </c:pt>
                <c:pt idx="269">
                  <c:v>725.09300000000007</c:v>
                </c:pt>
                <c:pt idx="270">
                  <c:v>726.8589999999997</c:v>
                </c:pt>
                <c:pt idx="271">
                  <c:v>728.61900000000003</c:v>
                </c:pt>
                <c:pt idx="272">
                  <c:v>730.3779999999997</c:v>
                </c:pt>
                <c:pt idx="273">
                  <c:v>732.13699999999972</c:v>
                </c:pt>
                <c:pt idx="274">
                  <c:v>733.89300000000003</c:v>
                </c:pt>
                <c:pt idx="275">
                  <c:v>735.654</c:v>
                </c:pt>
                <c:pt idx="276">
                  <c:v>737.423</c:v>
                </c:pt>
                <c:pt idx="277">
                  <c:v>739.20299999999997</c:v>
                </c:pt>
                <c:pt idx="278">
                  <c:v>740.97699999999998</c:v>
                </c:pt>
                <c:pt idx="279">
                  <c:v>742.73700000000008</c:v>
                </c:pt>
                <c:pt idx="280">
                  <c:v>744.49199999999996</c:v>
                </c:pt>
                <c:pt idx="281">
                  <c:v>746.24299999999971</c:v>
                </c:pt>
                <c:pt idx="282">
                  <c:v>747.99099999999999</c:v>
                </c:pt>
                <c:pt idx="283">
                  <c:v>749.73700000000008</c:v>
                </c:pt>
                <c:pt idx="284">
                  <c:v>751.48299999999972</c:v>
                </c:pt>
                <c:pt idx="285">
                  <c:v>753.23199999999997</c:v>
                </c:pt>
                <c:pt idx="286">
                  <c:v>754.98400000000004</c:v>
                </c:pt>
                <c:pt idx="287">
                  <c:v>756.73900000000003</c:v>
                </c:pt>
                <c:pt idx="288">
                  <c:v>758.49700000000007</c:v>
                </c:pt>
                <c:pt idx="289">
                  <c:v>760.26199999999972</c:v>
                </c:pt>
                <c:pt idx="290">
                  <c:v>762.02600000000007</c:v>
                </c:pt>
                <c:pt idx="291">
                  <c:v>763.78300000000002</c:v>
                </c:pt>
                <c:pt idx="292">
                  <c:v>765.5319999999997</c:v>
                </c:pt>
                <c:pt idx="293">
                  <c:v>767.274</c:v>
                </c:pt>
                <c:pt idx="294">
                  <c:v>769.01699999999983</c:v>
                </c:pt>
                <c:pt idx="295">
                  <c:v>770.75700000000006</c:v>
                </c:pt>
                <c:pt idx="296">
                  <c:v>772.495</c:v>
                </c:pt>
                <c:pt idx="297">
                  <c:v>774.24</c:v>
                </c:pt>
                <c:pt idx="298">
                  <c:v>775.98700000000008</c:v>
                </c:pt>
                <c:pt idx="299">
                  <c:v>777.73199999999997</c:v>
                </c:pt>
                <c:pt idx="300">
                  <c:v>779.47</c:v>
                </c:pt>
                <c:pt idx="301">
                  <c:v>781.21100000000001</c:v>
                </c:pt>
                <c:pt idx="302">
                  <c:v>782.95199999999977</c:v>
                </c:pt>
                <c:pt idx="303">
                  <c:v>784.68799999999999</c:v>
                </c:pt>
                <c:pt idx="304">
                  <c:v>786.42499999999973</c:v>
                </c:pt>
                <c:pt idx="305">
                  <c:v>788.16</c:v>
                </c:pt>
                <c:pt idx="306">
                  <c:v>789.89400000000001</c:v>
                </c:pt>
                <c:pt idx="307">
                  <c:v>791.62699999999973</c:v>
                </c:pt>
                <c:pt idx="308">
                  <c:v>793.36399999999981</c:v>
                </c:pt>
                <c:pt idx="309">
                  <c:v>795.10199999999998</c:v>
                </c:pt>
                <c:pt idx="310">
                  <c:v>796.84599999999978</c:v>
                </c:pt>
                <c:pt idx="311">
                  <c:v>798.59500000000003</c:v>
                </c:pt>
                <c:pt idx="312">
                  <c:v>800.3399999999998</c:v>
                </c:pt>
                <c:pt idx="313">
                  <c:v>802.08299999999997</c:v>
                </c:pt>
                <c:pt idx="314">
                  <c:v>803.83399999999972</c:v>
                </c:pt>
                <c:pt idx="315">
                  <c:v>805.58699999999999</c:v>
                </c:pt>
                <c:pt idx="316">
                  <c:v>807.33900000000006</c:v>
                </c:pt>
                <c:pt idx="317">
                  <c:v>809.09</c:v>
                </c:pt>
                <c:pt idx="318">
                  <c:v>810.83699999999976</c:v>
                </c:pt>
                <c:pt idx="319">
                  <c:v>812.58299999999997</c:v>
                </c:pt>
                <c:pt idx="320">
                  <c:v>814.32599999999979</c:v>
                </c:pt>
                <c:pt idx="321">
                  <c:v>816.07600000000002</c:v>
                </c:pt>
                <c:pt idx="322">
                  <c:v>817.82699999999977</c:v>
                </c:pt>
                <c:pt idx="323">
                  <c:v>819.57500000000005</c:v>
                </c:pt>
                <c:pt idx="324">
                  <c:v>821.32499999999982</c:v>
                </c:pt>
                <c:pt idx="325">
                  <c:v>823.07799999999997</c:v>
                </c:pt>
                <c:pt idx="326">
                  <c:v>824.83299999999974</c:v>
                </c:pt>
                <c:pt idx="327">
                  <c:v>826.59100000000001</c:v>
                </c:pt>
                <c:pt idx="328">
                  <c:v>828.34099999999978</c:v>
                </c:pt>
                <c:pt idx="329">
                  <c:v>830.08900000000006</c:v>
                </c:pt>
                <c:pt idx="330">
                  <c:v>831.8399999999998</c:v>
                </c:pt>
                <c:pt idx="331">
                  <c:v>833.59199999999998</c:v>
                </c:pt>
                <c:pt idx="332">
                  <c:v>835.34399999999982</c:v>
                </c:pt>
                <c:pt idx="333">
                  <c:v>837.09299999999996</c:v>
                </c:pt>
                <c:pt idx="334">
                  <c:v>838.83599999999979</c:v>
                </c:pt>
                <c:pt idx="335">
                  <c:v>840.577</c:v>
                </c:pt>
                <c:pt idx="336">
                  <c:v>842.31399999999996</c:v>
                </c:pt>
                <c:pt idx="337">
                  <c:v>844.05099999999982</c:v>
                </c:pt>
                <c:pt idx="338">
                  <c:v>845.79200000000003</c:v>
                </c:pt>
                <c:pt idx="339">
                  <c:v>847.53800000000001</c:v>
                </c:pt>
                <c:pt idx="340">
                  <c:v>849.28499999999997</c:v>
                </c:pt>
                <c:pt idx="341">
                  <c:v>851.03399999999999</c:v>
                </c:pt>
                <c:pt idx="342">
                  <c:v>852.78599999999994</c:v>
                </c:pt>
                <c:pt idx="343">
                  <c:v>854.53599999999972</c:v>
                </c:pt>
                <c:pt idx="344">
                  <c:v>856.28399999999999</c:v>
                </c:pt>
                <c:pt idx="345">
                  <c:v>858.03</c:v>
                </c:pt>
                <c:pt idx="346">
                  <c:v>859.78300000000002</c:v>
                </c:pt>
                <c:pt idx="347">
                  <c:v>861.5419999999998</c:v>
                </c:pt>
                <c:pt idx="348">
                  <c:v>863.30199999999979</c:v>
                </c:pt>
                <c:pt idx="349">
                  <c:v>865.05399999999997</c:v>
                </c:pt>
                <c:pt idx="350">
                  <c:v>866.80399999999997</c:v>
                </c:pt>
                <c:pt idx="351">
                  <c:v>868.553</c:v>
                </c:pt>
                <c:pt idx="352">
                  <c:v>870.29700000000003</c:v>
                </c:pt>
                <c:pt idx="353">
                  <c:v>872.03899999999999</c:v>
                </c:pt>
                <c:pt idx="354">
                  <c:v>873.78599999999994</c:v>
                </c:pt>
                <c:pt idx="355">
                  <c:v>875.53300000000002</c:v>
                </c:pt>
                <c:pt idx="356">
                  <c:v>877.28</c:v>
                </c:pt>
                <c:pt idx="357">
                  <c:v>879.02499999999998</c:v>
                </c:pt>
                <c:pt idx="358">
                  <c:v>880.76800000000003</c:v>
                </c:pt>
                <c:pt idx="359">
                  <c:v>882.51199999999972</c:v>
                </c:pt>
                <c:pt idx="360">
                  <c:v>884.255</c:v>
                </c:pt>
                <c:pt idx="361">
                  <c:v>885.995</c:v>
                </c:pt>
                <c:pt idx="362">
                  <c:v>887.73599999999999</c:v>
                </c:pt>
                <c:pt idx="363">
                  <c:v>889.476</c:v>
                </c:pt>
                <c:pt idx="364">
                  <c:v>891.21900000000005</c:v>
                </c:pt>
                <c:pt idx="365">
                  <c:v>892.96299999999974</c:v>
                </c:pt>
                <c:pt idx="366">
                  <c:v>894.71100000000001</c:v>
                </c:pt>
                <c:pt idx="367">
                  <c:v>896.4649999999998</c:v>
                </c:pt>
                <c:pt idx="368">
                  <c:v>898.21100000000001</c:v>
                </c:pt>
                <c:pt idx="369">
                  <c:v>899.95799999999974</c:v>
                </c:pt>
                <c:pt idx="370">
                  <c:v>901.70899999999995</c:v>
                </c:pt>
                <c:pt idx="371">
                  <c:v>903.46899999999982</c:v>
                </c:pt>
                <c:pt idx="372">
                  <c:v>905.23199999999997</c:v>
                </c:pt>
                <c:pt idx="373">
                  <c:v>906.99400000000003</c:v>
                </c:pt>
                <c:pt idx="374">
                  <c:v>908.75199999999973</c:v>
                </c:pt>
                <c:pt idx="375">
                  <c:v>910.51</c:v>
                </c:pt>
                <c:pt idx="376">
                  <c:v>912.26300000000003</c:v>
                </c:pt>
                <c:pt idx="377">
                  <c:v>914.01599999999996</c:v>
                </c:pt>
                <c:pt idx="378">
                  <c:v>915.77099999999996</c:v>
                </c:pt>
                <c:pt idx="379">
                  <c:v>917.53399999999999</c:v>
                </c:pt>
                <c:pt idx="380">
                  <c:v>919.3</c:v>
                </c:pt>
                <c:pt idx="381">
                  <c:v>921.06299999999976</c:v>
                </c:pt>
                <c:pt idx="382">
                  <c:v>922.81999999999982</c:v>
                </c:pt>
                <c:pt idx="383">
                  <c:v>924.57500000000005</c:v>
                </c:pt>
                <c:pt idx="384">
                  <c:v>926.33199999999977</c:v>
                </c:pt>
                <c:pt idx="385">
                  <c:v>928.08</c:v>
                </c:pt>
                <c:pt idx="386">
                  <c:v>929.82399999999996</c:v>
                </c:pt>
                <c:pt idx="387">
                  <c:v>931.56699999999978</c:v>
                </c:pt>
                <c:pt idx="388">
                  <c:v>933.31299999999976</c:v>
                </c:pt>
                <c:pt idx="389">
                  <c:v>935.05899999999997</c:v>
                </c:pt>
                <c:pt idx="390">
                  <c:v>936.81199999999978</c:v>
                </c:pt>
                <c:pt idx="391">
                  <c:v>938.53499999999997</c:v>
                </c:pt>
                <c:pt idx="392">
                  <c:v>940.22400000000005</c:v>
                </c:pt>
                <c:pt idx="393">
                  <c:v>941.89599999999996</c:v>
                </c:pt>
                <c:pt idx="394">
                  <c:v>943.55699999999979</c:v>
                </c:pt>
                <c:pt idx="395">
                  <c:v>945.21799999999996</c:v>
                </c:pt>
                <c:pt idx="396">
                  <c:v>946.87300000000005</c:v>
                </c:pt>
                <c:pt idx="397">
                  <c:v>948.52599999999973</c:v>
                </c:pt>
                <c:pt idx="398">
                  <c:v>950.18499999999995</c:v>
                </c:pt>
                <c:pt idx="399">
                  <c:v>951.84199999999976</c:v>
                </c:pt>
                <c:pt idx="400">
                  <c:v>953.49199999999996</c:v>
                </c:pt>
                <c:pt idx="401">
                  <c:v>955.14</c:v>
                </c:pt>
                <c:pt idx="402">
                  <c:v>956.79</c:v>
                </c:pt>
                <c:pt idx="403">
                  <c:v>958.44299999999976</c:v>
                </c:pt>
                <c:pt idx="404">
                  <c:v>960.09699999999998</c:v>
                </c:pt>
                <c:pt idx="405">
                  <c:v>961.75</c:v>
                </c:pt>
                <c:pt idx="406">
                  <c:v>963.404</c:v>
                </c:pt>
                <c:pt idx="407">
                  <c:v>965.05699999999979</c:v>
                </c:pt>
                <c:pt idx="408">
                  <c:v>966.71</c:v>
                </c:pt>
                <c:pt idx="409">
                  <c:v>968.36799999999971</c:v>
                </c:pt>
                <c:pt idx="410">
                  <c:v>970.02499999999998</c:v>
                </c:pt>
                <c:pt idx="411">
                  <c:v>971.68</c:v>
                </c:pt>
                <c:pt idx="412">
                  <c:v>973.33299999999974</c:v>
                </c:pt>
                <c:pt idx="413">
                  <c:v>974.98900000000003</c:v>
                </c:pt>
                <c:pt idx="414">
                  <c:v>976.64199999999983</c:v>
                </c:pt>
                <c:pt idx="415">
                  <c:v>978.29100000000005</c:v>
                </c:pt>
                <c:pt idx="416">
                  <c:v>979.93699999999978</c:v>
                </c:pt>
                <c:pt idx="417">
                  <c:v>981.57500000000005</c:v>
                </c:pt>
                <c:pt idx="418">
                  <c:v>983.21900000000005</c:v>
                </c:pt>
                <c:pt idx="419">
                  <c:v>984.89699999999982</c:v>
                </c:pt>
                <c:pt idx="420">
                  <c:v>986.66599999999983</c:v>
                </c:pt>
                <c:pt idx="421">
                  <c:v>988.49</c:v>
                </c:pt>
                <c:pt idx="422">
                  <c:v>990.34699999999975</c:v>
                </c:pt>
                <c:pt idx="423">
                  <c:v>992.21400000000006</c:v>
                </c:pt>
                <c:pt idx="424">
                  <c:v>994.08399999999995</c:v>
                </c:pt>
                <c:pt idx="425">
                  <c:v>995.96099999999979</c:v>
                </c:pt>
                <c:pt idx="426">
                  <c:v>997.8399999999998</c:v>
                </c:pt>
                <c:pt idx="427">
                  <c:v>999.72</c:v>
                </c:pt>
                <c:pt idx="428">
                  <c:v>1001.602</c:v>
                </c:pt>
                <c:pt idx="429">
                  <c:v>1003.486</c:v>
                </c:pt>
                <c:pt idx="430">
                  <c:v>1005.364</c:v>
                </c:pt>
                <c:pt idx="431">
                  <c:v>1007.236</c:v>
                </c:pt>
                <c:pt idx="432">
                  <c:v>1009.105</c:v>
                </c:pt>
                <c:pt idx="433">
                  <c:v>1010.976</c:v>
                </c:pt>
                <c:pt idx="434">
                  <c:v>1012.852</c:v>
                </c:pt>
                <c:pt idx="435">
                  <c:v>1014.728</c:v>
                </c:pt>
                <c:pt idx="436">
                  <c:v>1016.606</c:v>
                </c:pt>
                <c:pt idx="437">
                  <c:v>1018.485</c:v>
                </c:pt>
                <c:pt idx="438">
                  <c:v>1020.364</c:v>
                </c:pt>
                <c:pt idx="439">
                  <c:v>1022.242</c:v>
                </c:pt>
                <c:pt idx="440">
                  <c:v>1024.1199999999999</c:v>
                </c:pt>
                <c:pt idx="441">
                  <c:v>1025.9949999999999</c:v>
                </c:pt>
                <c:pt idx="442">
                  <c:v>1027.876</c:v>
                </c:pt>
                <c:pt idx="443">
                  <c:v>1029.76</c:v>
                </c:pt>
                <c:pt idx="444">
                  <c:v>1031.646</c:v>
                </c:pt>
                <c:pt idx="445">
                  <c:v>1033.5319999999999</c:v>
                </c:pt>
                <c:pt idx="446">
                  <c:v>1035.4169999999999</c:v>
                </c:pt>
                <c:pt idx="447">
                  <c:v>1037.308</c:v>
                </c:pt>
                <c:pt idx="448">
                  <c:v>1039.1610000000001</c:v>
                </c:pt>
                <c:pt idx="449">
                  <c:v>1040.9849999999999</c:v>
                </c:pt>
                <c:pt idx="450">
                  <c:v>1042.8009999999999</c:v>
                </c:pt>
                <c:pt idx="451">
                  <c:v>1044.587</c:v>
                </c:pt>
                <c:pt idx="452">
                  <c:v>1046.375</c:v>
                </c:pt>
                <c:pt idx="453">
                  <c:v>1048.165</c:v>
                </c:pt>
                <c:pt idx="454">
                  <c:v>1049.9590000000001</c:v>
                </c:pt>
                <c:pt idx="455">
                  <c:v>1051.7629999999999</c:v>
                </c:pt>
                <c:pt idx="456">
                  <c:v>1053.5540000000001</c:v>
                </c:pt>
                <c:pt idx="457">
                  <c:v>1055.316</c:v>
                </c:pt>
                <c:pt idx="458">
                  <c:v>1057.079</c:v>
                </c:pt>
              </c:numCache>
            </c:numRef>
          </c:xVal>
          <c:yVal>
            <c:numRef>
              <c:f>Coke!$X$6:$X$464</c:f>
              <c:numCache>
                <c:formatCode>General</c:formatCode>
                <c:ptCount val="459"/>
                <c:pt idx="0">
                  <c:v>1</c:v>
                </c:pt>
                <c:pt idx="1">
                  <c:v>0.99949174569270605</c:v>
                </c:pt>
                <c:pt idx="2">
                  <c:v>0.99929230412908299</c:v>
                </c:pt>
                <c:pt idx="3">
                  <c:v>0.99867467864173898</c:v>
                </c:pt>
                <c:pt idx="4">
                  <c:v>0.99785761159077302</c:v>
                </c:pt>
                <c:pt idx="5">
                  <c:v>0.99785761159077302</c:v>
                </c:pt>
                <c:pt idx="6">
                  <c:v>0.99714348212102899</c:v>
                </c:pt>
                <c:pt idx="7">
                  <c:v>0.99663522781373404</c:v>
                </c:pt>
                <c:pt idx="8">
                  <c:v>0.99612697350643997</c:v>
                </c:pt>
                <c:pt idx="9">
                  <c:v>0.99530990645547202</c:v>
                </c:pt>
                <c:pt idx="10">
                  <c:v>0.99509759769419903</c:v>
                </c:pt>
                <c:pt idx="11">
                  <c:v>0.99458934338690297</c:v>
                </c:pt>
                <c:pt idx="12">
                  <c:v>0.99377227633593701</c:v>
                </c:pt>
                <c:pt idx="13">
                  <c:v>0.99295520928496905</c:v>
                </c:pt>
                <c:pt idx="14">
                  <c:v>0.99172639190910605</c:v>
                </c:pt>
                <c:pt idx="15">
                  <c:v>0.99090932485813799</c:v>
                </c:pt>
                <c:pt idx="16">
                  <c:v>0.98988638264472495</c:v>
                </c:pt>
                <c:pt idx="17">
                  <c:v>0.98835518612401396</c:v>
                </c:pt>
                <c:pt idx="18">
                  <c:v>0.98692692718452801</c:v>
                </c:pt>
                <c:pt idx="19">
                  <c:v>0.985691676209838</c:v>
                </c:pt>
                <c:pt idx="20">
                  <c:v>0.98405754210790397</c:v>
                </c:pt>
                <c:pt idx="21">
                  <c:v>0.98282872473204097</c:v>
                </c:pt>
                <c:pt idx="22">
                  <c:v>0.98119459063010805</c:v>
                </c:pt>
                <c:pt idx="23">
                  <c:v>0.97925164378449903</c:v>
                </c:pt>
                <c:pt idx="24">
                  <c:v>0.977308696938893</c:v>
                </c:pt>
                <c:pt idx="25">
                  <c:v>0.97526924611088905</c:v>
                </c:pt>
                <c:pt idx="26">
                  <c:v>0.97281804495798896</c:v>
                </c:pt>
                <c:pt idx="27">
                  <c:v>0.970772160531158</c:v>
                </c:pt>
                <c:pt idx="28">
                  <c:v>0.96821802179703398</c:v>
                </c:pt>
                <c:pt idx="29">
                  <c:v>0.96565744946408105</c:v>
                </c:pt>
                <c:pt idx="30">
                  <c:v>0.96300037314873199</c:v>
                </c:pt>
                <c:pt idx="31">
                  <c:v>0.96054917199583201</c:v>
                </c:pt>
                <c:pt idx="32">
                  <c:v>0.95768622051803298</c:v>
                </c:pt>
                <c:pt idx="33">
                  <c:v>0.95461739387778699</c:v>
                </c:pt>
                <c:pt idx="34">
                  <c:v>0.95145206325514398</c:v>
                </c:pt>
                <c:pt idx="35">
                  <c:v>0.94848617419612202</c:v>
                </c:pt>
                <c:pt idx="36">
                  <c:v>0.94532084357347801</c:v>
                </c:pt>
                <c:pt idx="37">
                  <c:v>0.94184026660833597</c:v>
                </c:pt>
                <c:pt idx="38">
                  <c:v>0.93816668167839801</c:v>
                </c:pt>
                <c:pt idx="39">
                  <c:v>0.93407491282473598</c:v>
                </c:pt>
                <c:pt idx="40">
                  <c:v>0.93009251515112501</c:v>
                </c:pt>
                <c:pt idx="41">
                  <c:v>0.92589780871623995</c:v>
                </c:pt>
                <c:pt idx="42">
                  <c:v>0.92170953588018001</c:v>
                </c:pt>
                <c:pt idx="43">
                  <c:v>0.91731538788167399</c:v>
                </c:pt>
                <c:pt idx="44">
                  <c:v>0.912708931121891</c:v>
                </c:pt>
                <c:pt idx="45">
                  <c:v>0.90800597037970998</c:v>
                </c:pt>
                <c:pt idx="46">
                  <c:v>0.90341238081758102</c:v>
                </c:pt>
                <c:pt idx="47">
                  <c:v>0.898400607331729</c:v>
                </c:pt>
                <c:pt idx="48">
                  <c:v>0.89328589626465404</c:v>
                </c:pt>
                <c:pt idx="49">
                  <c:v>0.88807468121517796</c:v>
                </c:pt>
                <c:pt idx="50">
                  <c:v>0.88235521185840904</c:v>
                </c:pt>
                <c:pt idx="51">
                  <c:v>0.87703462562888401</c:v>
                </c:pt>
                <c:pt idx="52">
                  <c:v>0.87131515627211598</c:v>
                </c:pt>
                <c:pt idx="53">
                  <c:v>0.86517750299162299</c:v>
                </c:pt>
                <c:pt idx="54">
                  <c:v>0.85894334572873399</c:v>
                </c:pt>
                <c:pt idx="55">
                  <c:v>0.85291506362829295</c:v>
                </c:pt>
                <c:pt idx="56">
                  <c:v>0.84708622309147197</c:v>
                </c:pt>
                <c:pt idx="57">
                  <c:v>0.84125738255465399</c:v>
                </c:pt>
                <c:pt idx="58">
                  <c:v>0.83522910045421195</c:v>
                </c:pt>
                <c:pt idx="59">
                  <c:v>0.82878906802887398</c:v>
                </c:pt>
                <c:pt idx="60">
                  <c:v>0.82194371887746598</c:v>
                </c:pt>
                <c:pt idx="61">
                  <c:v>0.81509836972605598</c:v>
                </c:pt>
                <c:pt idx="62">
                  <c:v>0.80865190370189399</c:v>
                </c:pt>
                <c:pt idx="63">
                  <c:v>0.80231480885777895</c:v>
                </c:pt>
                <c:pt idx="64">
                  <c:v>0.79515421336387104</c:v>
                </c:pt>
                <c:pt idx="65">
                  <c:v>0.78851473937491101</c:v>
                </c:pt>
                <c:pt idx="66">
                  <c:v>0.78186883178712496</c:v>
                </c:pt>
                <c:pt idx="67">
                  <c:v>0.77502348263571696</c:v>
                </c:pt>
                <c:pt idx="68">
                  <c:v>0.76806876230425902</c:v>
                </c:pt>
                <c:pt idx="69">
                  <c:v>0.76122341315284903</c:v>
                </c:pt>
                <c:pt idx="70">
                  <c:v>0.75447456798383805</c:v>
                </c:pt>
                <c:pt idx="71">
                  <c:v>0.747828660396052</c:v>
                </c:pt>
                <c:pt idx="72">
                  <c:v>0.74107981522704303</c:v>
                </c:pt>
                <c:pt idx="73">
                  <c:v>0.73423446607563303</c:v>
                </c:pt>
                <c:pt idx="74">
                  <c:v>0.72779443365029395</c:v>
                </c:pt>
                <c:pt idx="75">
                  <c:v>0.72145733880618301</c:v>
                </c:pt>
                <c:pt idx="76">
                  <c:v>0.71501730638084404</c:v>
                </c:pt>
                <c:pt idx="77">
                  <c:v>0.708989024280402</c:v>
                </c:pt>
                <c:pt idx="78">
                  <c:v>0.703063679761185</c:v>
                </c:pt>
                <c:pt idx="79">
                  <c:v>0.69702896406191694</c:v>
                </c:pt>
                <c:pt idx="80">
                  <c:v>0.69100068196147602</c:v>
                </c:pt>
                <c:pt idx="81">
                  <c:v>0.68466358711736097</c:v>
                </c:pt>
                <c:pt idx="82">
                  <c:v>0.67852593383686899</c:v>
                </c:pt>
                <c:pt idx="83">
                  <c:v>0.67270352689887702</c:v>
                </c:pt>
                <c:pt idx="84">
                  <c:v>0.66687468636205605</c:v>
                </c:pt>
                <c:pt idx="85">
                  <c:v>0.66135465856890996</c:v>
                </c:pt>
                <c:pt idx="86">
                  <c:v>0.65583463077576398</c:v>
                </c:pt>
                <c:pt idx="87">
                  <c:v>0.64980634867532305</c:v>
                </c:pt>
                <c:pt idx="88">
                  <c:v>0.64418338330095204</c:v>
                </c:pt>
                <c:pt idx="89">
                  <c:v>0.63856041792657903</c:v>
                </c:pt>
                <c:pt idx="90">
                  <c:v>0.63263507340736203</c:v>
                </c:pt>
                <c:pt idx="91">
                  <c:v>0.62690273685293996</c:v>
                </c:pt>
                <c:pt idx="92">
                  <c:v>0.62149208023984504</c:v>
                </c:pt>
                <c:pt idx="93">
                  <c:v>0.61617149401032001</c:v>
                </c:pt>
                <c:pt idx="94">
                  <c:v>0.61065789981599805</c:v>
                </c:pt>
                <c:pt idx="95">
                  <c:v>0.604931996860403</c:v>
                </c:pt>
                <c:pt idx="96">
                  <c:v>0.59961784422970399</c:v>
                </c:pt>
                <c:pt idx="97">
                  <c:v>0.59429725800017896</c:v>
                </c:pt>
                <c:pt idx="98">
                  <c:v>0.58918898053193103</c:v>
                </c:pt>
                <c:pt idx="99">
                  <c:v>0.58387482790123202</c:v>
                </c:pt>
                <c:pt idx="100">
                  <c:v>0.57845773768930897</c:v>
                </c:pt>
                <c:pt idx="101">
                  <c:v>0.57304064747738503</c:v>
                </c:pt>
                <c:pt idx="102">
                  <c:v>0.56772649484668702</c:v>
                </c:pt>
                <c:pt idx="103">
                  <c:v>0.562714721360834</c:v>
                </c:pt>
                <c:pt idx="104">
                  <c:v>0.55760001029375905</c:v>
                </c:pt>
                <c:pt idx="105">
                  <c:v>0.55228585766306104</c:v>
                </c:pt>
                <c:pt idx="106">
                  <c:v>0.54686876745113699</c:v>
                </c:pt>
                <c:pt idx="107">
                  <c:v>0.54093698933309398</c:v>
                </c:pt>
                <c:pt idx="108">
                  <c:v>0.53459989448898004</c:v>
                </c:pt>
                <c:pt idx="109">
                  <c:v>0.52775454533757105</c:v>
                </c:pt>
                <c:pt idx="110">
                  <c:v>0.52040094187886698</c:v>
                </c:pt>
                <c:pt idx="111">
                  <c:v>0.51313740880373604</c:v>
                </c:pt>
                <c:pt idx="112">
                  <c:v>0.50597681330982802</c:v>
                </c:pt>
                <c:pt idx="113">
                  <c:v>0.49913146415842102</c:v>
                </c:pt>
                <c:pt idx="114">
                  <c:v>0.49259492775068497</c:v>
                </c:pt>
                <c:pt idx="115">
                  <c:v>0.48666314963264201</c:v>
                </c:pt>
                <c:pt idx="116">
                  <c:v>0.48114312183949398</c:v>
                </c:pt>
                <c:pt idx="117">
                  <c:v>0.47602841077241698</c:v>
                </c:pt>
                <c:pt idx="118">
                  <c:v>0.47102307088539302</c:v>
                </c:pt>
                <c:pt idx="119">
                  <c:v>0.46632654374203902</c:v>
                </c:pt>
                <c:pt idx="120">
                  <c:v>0.46162358299985901</c:v>
                </c:pt>
                <c:pt idx="121">
                  <c:v>0.45691418865885203</c:v>
                </c:pt>
                <c:pt idx="122">
                  <c:v>0.45211472393427399</c:v>
                </c:pt>
                <c:pt idx="123">
                  <c:v>0.44761763835454299</c:v>
                </c:pt>
                <c:pt idx="124">
                  <c:v>0.44322349035603498</c:v>
                </c:pt>
                <c:pt idx="125">
                  <c:v>0.43892584633992598</c:v>
                </c:pt>
                <c:pt idx="126">
                  <c:v>0.43463463592264301</c:v>
                </c:pt>
                <c:pt idx="127">
                  <c:v>0.43064580465020602</c:v>
                </c:pt>
                <c:pt idx="128">
                  <c:v>0.42645109821531901</c:v>
                </c:pt>
                <c:pt idx="129">
                  <c:v>0.42257163812293302</c:v>
                </c:pt>
                <c:pt idx="130">
                  <c:v>0.41868574443172102</c:v>
                </c:pt>
                <c:pt idx="131">
                  <c:v>0.41479985074050602</c:v>
                </c:pt>
                <c:pt idx="132">
                  <c:v>0.410714515485673</c:v>
                </c:pt>
                <c:pt idx="133">
                  <c:v>0.40662918023083799</c:v>
                </c:pt>
                <c:pt idx="134">
                  <c:v>0.403251540846919</c:v>
                </c:pt>
                <c:pt idx="135">
                  <c:v>0.39947501833575799</c:v>
                </c:pt>
                <c:pt idx="136">
                  <c:v>0.39578856620816499</c:v>
                </c:pt>
                <c:pt idx="137">
                  <c:v>0.39272617316674702</c:v>
                </c:pt>
                <c:pt idx="138">
                  <c:v>0.38863440431308499</c:v>
                </c:pt>
                <c:pt idx="139">
                  <c:v>0.384645573040648</c:v>
                </c:pt>
                <c:pt idx="140">
                  <c:v>0.380869050529484</c:v>
                </c:pt>
                <c:pt idx="141">
                  <c:v>0.37780022388924001</c:v>
                </c:pt>
                <c:pt idx="142">
                  <c:v>0.37453195568537001</c:v>
                </c:pt>
                <c:pt idx="143">
                  <c:v>0.37136019146390098</c:v>
                </c:pt>
                <c:pt idx="144">
                  <c:v>0.36809192326003398</c:v>
                </c:pt>
                <c:pt idx="145">
                  <c:v>0.36492015903856301</c:v>
                </c:pt>
                <c:pt idx="146">
                  <c:v>0.36175482841591999</c:v>
                </c:pt>
                <c:pt idx="147">
                  <c:v>0.358686001775674</c:v>
                </c:pt>
                <c:pt idx="148">
                  <c:v>0.35551423755420197</c:v>
                </c:pt>
                <c:pt idx="149">
                  <c:v>0.35306303640130299</c:v>
                </c:pt>
                <c:pt idx="150">
                  <c:v>0.34979476819743499</c:v>
                </c:pt>
                <c:pt idx="151">
                  <c:v>0.346725941557189</c:v>
                </c:pt>
                <c:pt idx="152">
                  <c:v>0.34386299007938997</c:v>
                </c:pt>
                <c:pt idx="153">
                  <c:v>0.34089710102036802</c:v>
                </c:pt>
                <c:pt idx="154">
                  <c:v>0.33803414954257099</c:v>
                </c:pt>
                <c:pt idx="155">
                  <c:v>0.335074694082376</c:v>
                </c:pt>
                <c:pt idx="156">
                  <c:v>0.332417617767027</c:v>
                </c:pt>
                <c:pt idx="157">
                  <c:v>0.32986347903290297</c:v>
                </c:pt>
                <c:pt idx="158">
                  <c:v>0.32740584428117397</c:v>
                </c:pt>
                <c:pt idx="159">
                  <c:v>0.32525702227311898</c:v>
                </c:pt>
                <c:pt idx="160">
                  <c:v>0.32259994595776897</c:v>
                </c:pt>
                <c:pt idx="161">
                  <c:v>0.32014874480486999</c:v>
                </c:pt>
                <c:pt idx="162">
                  <c:v>0.31769754365196801</c:v>
                </c:pt>
                <c:pt idx="163">
                  <c:v>0.31523990890024001</c:v>
                </c:pt>
                <c:pt idx="164">
                  <c:v>0.31320045807223701</c:v>
                </c:pt>
                <c:pt idx="165">
                  <c:v>0.31074282332050901</c:v>
                </c:pt>
                <c:pt idx="166">
                  <c:v>0.308696938893678</c:v>
                </c:pt>
                <c:pt idx="167">
                  <c:v>0.30665105446684698</c:v>
                </c:pt>
                <c:pt idx="168">
                  <c:v>0.30461160363884299</c:v>
                </c:pt>
                <c:pt idx="169">
                  <c:v>0.30246921522961601</c:v>
                </c:pt>
                <c:pt idx="170">
                  <c:v>0.30001158047788801</c:v>
                </c:pt>
                <c:pt idx="171">
                  <c:v>0.29806863363228098</c:v>
                </c:pt>
                <c:pt idx="172">
                  <c:v>0.29591981162422598</c:v>
                </c:pt>
                <c:pt idx="173">
                  <c:v>0.29408623595867101</c:v>
                </c:pt>
                <c:pt idx="174">
                  <c:v>0.29214328911306497</c:v>
                </c:pt>
                <c:pt idx="175">
                  <c:v>0.29009740468623402</c:v>
                </c:pt>
                <c:pt idx="176">
                  <c:v>0.28825739542185003</c:v>
                </c:pt>
                <c:pt idx="177">
                  <c:v>0.28652032373869402</c:v>
                </c:pt>
                <c:pt idx="178">
                  <c:v>0.28468031447431003</c:v>
                </c:pt>
                <c:pt idx="179">
                  <c:v>0.283046180372377</c:v>
                </c:pt>
                <c:pt idx="180">
                  <c:v>0.28110323352677002</c:v>
                </c:pt>
                <c:pt idx="181">
                  <c:v>0.27925679066356102</c:v>
                </c:pt>
                <c:pt idx="182">
                  <c:v>0.27782853172407701</c:v>
                </c:pt>
                <c:pt idx="183">
                  <c:v>0.27598852245969302</c:v>
                </c:pt>
                <c:pt idx="184">
                  <c:v>0.27445732593898398</c:v>
                </c:pt>
                <c:pt idx="185">
                  <c:v>0.27312557098189599</c:v>
                </c:pt>
                <c:pt idx="186">
                  <c:v>0.271394932897564</c:v>
                </c:pt>
                <c:pt idx="187">
                  <c:v>0.26996024035925098</c:v>
                </c:pt>
                <c:pt idx="188">
                  <c:v>0.26822316867609503</c:v>
                </c:pt>
                <c:pt idx="189">
                  <c:v>0.266788476137782</c:v>
                </c:pt>
                <c:pt idx="190">
                  <c:v>0.26546315477952098</c:v>
                </c:pt>
                <c:pt idx="191">
                  <c:v>0.26382902067758701</c:v>
                </c:pt>
                <c:pt idx="192">
                  <c:v>0.26208551539560199</c:v>
                </c:pt>
                <c:pt idx="193">
                  <c:v>0.26014256854999601</c:v>
                </c:pt>
                <c:pt idx="194">
                  <c:v>0.25892018477295697</c:v>
                </c:pt>
                <c:pt idx="195">
                  <c:v>0.25749192583347302</c:v>
                </c:pt>
                <c:pt idx="196">
                  <c:v>0.25616017087638498</c:v>
                </c:pt>
                <c:pt idx="197">
                  <c:v>0.25503429108174502</c:v>
                </c:pt>
                <c:pt idx="198">
                  <c:v>0.25370253612465699</c:v>
                </c:pt>
                <c:pt idx="199">
                  <c:v>0.252480152347621</c:v>
                </c:pt>
                <c:pt idx="200">
                  <c:v>0.25104545980930798</c:v>
                </c:pt>
                <c:pt idx="201">
                  <c:v>0.24981664243344501</c:v>
                </c:pt>
                <c:pt idx="202">
                  <c:v>0.24869076263880499</c:v>
                </c:pt>
                <c:pt idx="203">
                  <c:v>0.24746837886176801</c:v>
                </c:pt>
                <c:pt idx="204">
                  <c:v>0.24623956148590301</c:v>
                </c:pt>
                <c:pt idx="205">
                  <c:v>0.24511368169126499</c:v>
                </c:pt>
                <c:pt idx="206">
                  <c:v>0.24389129791422801</c:v>
                </c:pt>
                <c:pt idx="207">
                  <c:v>0.242463038974742</c:v>
                </c:pt>
                <c:pt idx="208">
                  <c:v>0.24093184245403301</c:v>
                </c:pt>
                <c:pt idx="209">
                  <c:v>0.239805962659393</c:v>
                </c:pt>
                <c:pt idx="210">
                  <c:v>0.23868008286475201</c:v>
                </c:pt>
                <c:pt idx="211">
                  <c:v>0.23776007823256201</c:v>
                </c:pt>
                <c:pt idx="212">
                  <c:v>0.23673713601914601</c:v>
                </c:pt>
                <c:pt idx="213">
                  <c:v>0.235617689823334</c:v>
                </c:pt>
                <c:pt idx="214">
                  <c:v>0.23469125159231499</c:v>
                </c:pt>
                <c:pt idx="215">
                  <c:v>0.233771246960125</c:v>
                </c:pt>
                <c:pt idx="216">
                  <c:v>0.23254886318308801</c:v>
                </c:pt>
                <c:pt idx="217">
                  <c:v>0.23173179613212</c:v>
                </c:pt>
                <c:pt idx="218">
                  <c:v>0.230811791499929</c:v>
                </c:pt>
                <c:pt idx="219">
                  <c:v>0.22968591170528899</c:v>
                </c:pt>
                <c:pt idx="220">
                  <c:v>0.22866296949187401</c:v>
                </c:pt>
                <c:pt idx="221">
                  <c:v>0.22784590244090799</c:v>
                </c:pt>
                <c:pt idx="222">
                  <c:v>0.227125339372338</c:v>
                </c:pt>
                <c:pt idx="223">
                  <c:v>0.22590295559530199</c:v>
                </c:pt>
                <c:pt idx="224">
                  <c:v>0.22436532547576399</c:v>
                </c:pt>
                <c:pt idx="225">
                  <c:v>0.223348816861175</c:v>
                </c:pt>
                <c:pt idx="226">
                  <c:v>0.22242237863015801</c:v>
                </c:pt>
                <c:pt idx="227">
                  <c:v>0.22160531157919</c:v>
                </c:pt>
                <c:pt idx="228">
                  <c:v>0.22058880296460301</c:v>
                </c:pt>
                <c:pt idx="229">
                  <c:v>0.219565860751188</c:v>
                </c:pt>
                <c:pt idx="230">
                  <c:v>0.21884529768261801</c:v>
                </c:pt>
                <c:pt idx="231">
                  <c:v>0.21823410579409999</c:v>
                </c:pt>
                <c:pt idx="232">
                  <c:v>0.21721116358068401</c:v>
                </c:pt>
                <c:pt idx="233">
                  <c:v>0.216503467709768</c:v>
                </c:pt>
                <c:pt idx="234">
                  <c:v>0.21557702947875099</c:v>
                </c:pt>
                <c:pt idx="235">
                  <c:v>0.214560520864162</c:v>
                </c:pt>
                <c:pt idx="236">
                  <c:v>0.21363408263314199</c:v>
                </c:pt>
                <c:pt idx="237">
                  <c:v>0.21271407800095199</c:v>
                </c:pt>
                <c:pt idx="238">
                  <c:v>0.211897010949986</c:v>
                </c:pt>
                <c:pt idx="239">
                  <c:v>0.21107994389901799</c:v>
                </c:pt>
                <c:pt idx="240">
                  <c:v>0.210262876848052</c:v>
                </c:pt>
                <c:pt idx="241">
                  <c:v>0.209548747378309</c:v>
                </c:pt>
                <c:pt idx="242">
                  <c:v>0.20882818430974001</c:v>
                </c:pt>
                <c:pt idx="243">
                  <c:v>0.208011117258772</c:v>
                </c:pt>
                <c:pt idx="244">
                  <c:v>0.207296987789028</c:v>
                </c:pt>
                <c:pt idx="245">
                  <c:v>0.206376983156838</c:v>
                </c:pt>
                <c:pt idx="246">
                  <c:v>0.20555991610587199</c:v>
                </c:pt>
                <c:pt idx="247">
                  <c:v>0.20494229061852501</c:v>
                </c:pt>
                <c:pt idx="248">
                  <c:v>0.20412522356755899</c:v>
                </c:pt>
                <c:pt idx="249">
                  <c:v>0.20330815651659101</c:v>
                </c:pt>
                <c:pt idx="250">
                  <c:v>0.202491089465626</c:v>
                </c:pt>
                <c:pt idx="251">
                  <c:v>0.20178339359470901</c:v>
                </c:pt>
                <c:pt idx="252">
                  <c:v>0.20095989294491401</c:v>
                </c:pt>
                <c:pt idx="253">
                  <c:v>0.20034870105639599</c:v>
                </c:pt>
                <c:pt idx="254">
                  <c:v>0.19973107556905101</c:v>
                </c:pt>
                <c:pt idx="255">
                  <c:v>0.19902337969813499</c:v>
                </c:pt>
                <c:pt idx="256">
                  <c:v>0.19840575421078999</c:v>
                </c:pt>
                <c:pt idx="257">
                  <c:v>0.197685191142221</c:v>
                </c:pt>
                <c:pt idx="258">
                  <c:v>0.19708043285252899</c:v>
                </c:pt>
                <c:pt idx="259">
                  <c:v>0.196359869783959</c:v>
                </c:pt>
                <c:pt idx="260">
                  <c:v>0.19574224429661399</c:v>
                </c:pt>
                <c:pt idx="261">
                  <c:v>0.19523398998932101</c:v>
                </c:pt>
                <c:pt idx="262">
                  <c:v>0.19451986051957801</c:v>
                </c:pt>
                <c:pt idx="263">
                  <c:v>0.19379929745100799</c:v>
                </c:pt>
                <c:pt idx="264">
                  <c:v>0.193091601580091</c:v>
                </c:pt>
                <c:pt idx="265">
                  <c:v>0.192473976092747</c:v>
                </c:pt>
                <c:pt idx="266">
                  <c:v>0.19196572178545299</c:v>
                </c:pt>
                <c:pt idx="267">
                  <c:v>0.19145746747815801</c:v>
                </c:pt>
                <c:pt idx="268">
                  <c:v>0.190743338008415</c:v>
                </c:pt>
                <c:pt idx="269">
                  <c:v>0.19002277493984501</c:v>
                </c:pt>
                <c:pt idx="270">
                  <c:v>0.1894051494525</c:v>
                </c:pt>
                <c:pt idx="271">
                  <c:v>0.18889689514520699</c:v>
                </c:pt>
                <c:pt idx="272">
                  <c:v>0.18798332411184299</c:v>
                </c:pt>
                <c:pt idx="273">
                  <c:v>0.187262761043273</c:v>
                </c:pt>
                <c:pt idx="274">
                  <c:v>0.18664513555592599</c:v>
                </c:pt>
                <c:pt idx="275">
                  <c:v>0.18604037726623401</c:v>
                </c:pt>
                <c:pt idx="276">
                  <c:v>0.18542275177889</c:v>
                </c:pt>
                <c:pt idx="277">
                  <c:v>0.18481155989037101</c:v>
                </c:pt>
                <c:pt idx="278">
                  <c:v>0.184303305583078</c:v>
                </c:pt>
                <c:pt idx="279">
                  <c:v>0.18358274251450801</c:v>
                </c:pt>
                <c:pt idx="280">
                  <c:v>0.18297155062598999</c:v>
                </c:pt>
                <c:pt idx="281">
                  <c:v>0.18266273788231599</c:v>
                </c:pt>
                <c:pt idx="282">
                  <c:v>0.18236035873747</c:v>
                </c:pt>
                <c:pt idx="283">
                  <c:v>0.18194860841257501</c:v>
                </c:pt>
                <c:pt idx="284">
                  <c:v>0.18133098292522801</c:v>
                </c:pt>
                <c:pt idx="285">
                  <c:v>0.180616853455487</c:v>
                </c:pt>
                <c:pt idx="286">
                  <c:v>0.18000566156696601</c:v>
                </c:pt>
                <c:pt idx="287">
                  <c:v>0.17929153209722601</c:v>
                </c:pt>
                <c:pt idx="288">
                  <c:v>0.17857096902865599</c:v>
                </c:pt>
                <c:pt idx="289">
                  <c:v>0.17765739799529201</c:v>
                </c:pt>
                <c:pt idx="290">
                  <c:v>0.17693683492672199</c:v>
                </c:pt>
                <c:pt idx="291">
                  <c:v>0.17642858061942601</c:v>
                </c:pt>
                <c:pt idx="292">
                  <c:v>0.17602326389335601</c:v>
                </c:pt>
                <c:pt idx="293">
                  <c:v>0.17540563840601101</c:v>
                </c:pt>
                <c:pt idx="294">
                  <c:v>0.17499388808111399</c:v>
                </c:pt>
                <c:pt idx="295">
                  <c:v>0.17438912979142199</c:v>
                </c:pt>
                <c:pt idx="296">
                  <c:v>0.17377150430407701</c:v>
                </c:pt>
                <c:pt idx="297">
                  <c:v>0.17316031241555899</c:v>
                </c:pt>
                <c:pt idx="298">
                  <c:v>0.17254268692821401</c:v>
                </c:pt>
                <c:pt idx="299">
                  <c:v>0.171828557458471</c:v>
                </c:pt>
                <c:pt idx="300">
                  <c:v>0.17121736556995301</c:v>
                </c:pt>
                <c:pt idx="301">
                  <c:v>0.170400298518985</c:v>
                </c:pt>
                <c:pt idx="302">
                  <c:v>0.16978267303163999</c:v>
                </c:pt>
                <c:pt idx="303">
                  <c:v>0.16927441872434701</c:v>
                </c:pt>
                <c:pt idx="304">
                  <c:v>0.16856028925460401</c:v>
                </c:pt>
                <c:pt idx="305">
                  <c:v>0.16804560134848201</c:v>
                </c:pt>
                <c:pt idx="306">
                  <c:v>0.16743440945996299</c:v>
                </c:pt>
                <c:pt idx="307">
                  <c:v>0.166713846391394</c:v>
                </c:pt>
                <c:pt idx="308">
                  <c:v>0.165594400195582</c:v>
                </c:pt>
                <c:pt idx="309">
                  <c:v>0.164674395563389</c:v>
                </c:pt>
                <c:pt idx="310">
                  <c:v>0.16395383249482201</c:v>
                </c:pt>
                <c:pt idx="311">
                  <c:v>0.163246136623905</c:v>
                </c:pt>
                <c:pt idx="312">
                  <c:v>0.16262851113655999</c:v>
                </c:pt>
                <c:pt idx="313">
                  <c:v>0.16242906957293701</c:v>
                </c:pt>
                <c:pt idx="314">
                  <c:v>0.161612002521971</c:v>
                </c:pt>
                <c:pt idx="315">
                  <c:v>0.16068556429095199</c:v>
                </c:pt>
                <c:pt idx="316">
                  <c:v>0.16017730998365901</c:v>
                </c:pt>
                <c:pt idx="317">
                  <c:v>0.15925730535146801</c:v>
                </c:pt>
                <c:pt idx="318">
                  <c:v>0.1584402383005</c:v>
                </c:pt>
                <c:pt idx="319">
                  <c:v>0.15762317124953401</c:v>
                </c:pt>
                <c:pt idx="320">
                  <c:v>0.157005545762187</c:v>
                </c:pt>
                <c:pt idx="321">
                  <c:v>0.15618847871122199</c:v>
                </c:pt>
                <c:pt idx="322">
                  <c:v>0.15516553649780601</c:v>
                </c:pt>
                <c:pt idx="323">
                  <c:v>0.15404609030199201</c:v>
                </c:pt>
                <c:pt idx="324">
                  <c:v>0.15322258965220001</c:v>
                </c:pt>
                <c:pt idx="325">
                  <c:v>0.15210314345638601</c:v>
                </c:pt>
                <c:pt idx="326">
                  <c:v>0.151080201242971</c:v>
                </c:pt>
                <c:pt idx="327">
                  <c:v>0.15005082543072901</c:v>
                </c:pt>
                <c:pt idx="328">
                  <c:v>0.14903431681613999</c:v>
                </c:pt>
                <c:pt idx="329">
                  <c:v>0.14852606250884601</c:v>
                </c:pt>
                <c:pt idx="330">
                  <c:v>0.14780549944027699</c:v>
                </c:pt>
                <c:pt idx="331">
                  <c:v>0.14689192840691201</c:v>
                </c:pt>
                <c:pt idx="332">
                  <c:v>0.14606842775711801</c:v>
                </c:pt>
                <c:pt idx="333">
                  <c:v>0.14514842312492701</c:v>
                </c:pt>
                <c:pt idx="334">
                  <c:v>0.14391960574906401</c:v>
                </c:pt>
                <c:pt idx="335">
                  <c:v>0.142896663535649</c:v>
                </c:pt>
                <c:pt idx="336">
                  <c:v>0.14188015492105999</c:v>
                </c:pt>
                <c:pt idx="337">
                  <c:v>0.14065133754519701</c:v>
                </c:pt>
                <c:pt idx="338">
                  <c:v>0.13962839533178101</c:v>
                </c:pt>
                <c:pt idx="339">
                  <c:v>0.13839957795591601</c:v>
                </c:pt>
                <c:pt idx="340">
                  <c:v>0.13707425659765499</c:v>
                </c:pt>
                <c:pt idx="341">
                  <c:v>0.13605131438423901</c:v>
                </c:pt>
                <c:pt idx="342">
                  <c:v>0.13503480576965199</c:v>
                </c:pt>
                <c:pt idx="343">
                  <c:v>0.13400542995741099</c:v>
                </c:pt>
                <c:pt idx="344">
                  <c:v>0.132988921342821</c:v>
                </c:pt>
                <c:pt idx="345">
                  <c:v>0.131965979129406</c:v>
                </c:pt>
                <c:pt idx="346">
                  <c:v>0.13084009933476601</c:v>
                </c:pt>
                <c:pt idx="347">
                  <c:v>0.12981715712135</c:v>
                </c:pt>
                <c:pt idx="348">
                  <c:v>0.12859477334431399</c:v>
                </c:pt>
                <c:pt idx="349">
                  <c:v>0.127359522369622</c:v>
                </c:pt>
                <c:pt idx="350">
                  <c:v>0.12624007617381</c:v>
                </c:pt>
                <c:pt idx="351">
                  <c:v>0.12521713396039499</c:v>
                </c:pt>
                <c:pt idx="352">
                  <c:v>0.124297129328204</c:v>
                </c:pt>
                <c:pt idx="353">
                  <c:v>0.123171249533564</c:v>
                </c:pt>
                <c:pt idx="354">
                  <c:v>0.12204536973892401</c:v>
                </c:pt>
                <c:pt idx="355">
                  <c:v>0.120720048380662</c:v>
                </c:pt>
                <c:pt idx="356">
                  <c:v>0.119497664603625</c:v>
                </c:pt>
                <c:pt idx="357">
                  <c:v>0.118468288791384</c:v>
                </c:pt>
                <c:pt idx="358">
                  <c:v>0.117554717758019</c:v>
                </c:pt>
                <c:pt idx="359">
                  <c:v>0.11642883796337899</c:v>
                </c:pt>
                <c:pt idx="360">
                  <c:v>0.115302958168741</c:v>
                </c:pt>
                <c:pt idx="361">
                  <c:v>0.113765328049203</c:v>
                </c:pt>
                <c:pt idx="362">
                  <c:v>0.11285175701583899</c:v>
                </c:pt>
                <c:pt idx="363">
                  <c:v>0.111114685332681</c:v>
                </c:pt>
                <c:pt idx="364">
                  <c:v>0.10957705521314499</c:v>
                </c:pt>
                <c:pt idx="365">
                  <c:v>0.108657050580955</c:v>
                </c:pt>
                <c:pt idx="366">
                  <c:v>0.107737045948762</c:v>
                </c:pt>
                <c:pt idx="367">
                  <c:v>0.106720537334175</c:v>
                </c:pt>
                <c:pt idx="368">
                  <c:v>0.105794099103156</c:v>
                </c:pt>
                <c:pt idx="369">
                  <c:v>0.104668219308518</c:v>
                </c:pt>
                <c:pt idx="370">
                  <c:v>0.103439401932652</c:v>
                </c:pt>
                <c:pt idx="371">
                  <c:v>0.10231352213801399</c:v>
                </c:pt>
                <c:pt idx="372">
                  <c:v>0.101200509541027</c:v>
                </c:pt>
                <c:pt idx="373">
                  <c:v>0.10027407131001</c:v>
                </c:pt>
                <c:pt idx="374">
                  <c:v>9.9045253934144498E-2</c:v>
                </c:pt>
                <c:pt idx="375">
                  <c:v>9.8228186883178803E-2</c:v>
                </c:pt>
                <c:pt idx="376">
                  <c:v>9.7005803106142194E-2</c:v>
                </c:pt>
                <c:pt idx="377">
                  <c:v>9.5879923311501802E-2</c:v>
                </c:pt>
                <c:pt idx="378">
                  <c:v>9.4754043516861605E-2</c:v>
                </c:pt>
                <c:pt idx="379">
                  <c:v>9.3731101303446099E-2</c:v>
                </c:pt>
                <c:pt idx="380">
                  <c:v>9.2611655107634194E-2</c:v>
                </c:pt>
                <c:pt idx="381">
                  <c:v>9.1382837731771305E-2</c:v>
                </c:pt>
                <c:pt idx="382">
                  <c:v>9.0359895518355896E-2</c:v>
                </c:pt>
                <c:pt idx="383">
                  <c:v>8.9336953304940403E-2</c:v>
                </c:pt>
                <c:pt idx="384">
                  <c:v>8.8211073510300095E-2</c:v>
                </c:pt>
                <c:pt idx="385">
                  <c:v>8.7297502476935795E-2</c:v>
                </c:pt>
                <c:pt idx="386">
                  <c:v>8.6371064245918894E-2</c:v>
                </c:pt>
                <c:pt idx="387">
                  <c:v>8.5354555631329695E-2</c:v>
                </c:pt>
                <c:pt idx="388">
                  <c:v>8.4428117400310504E-2</c:v>
                </c:pt>
                <c:pt idx="389">
                  <c:v>8.3308671204498697E-2</c:v>
                </c:pt>
                <c:pt idx="390">
                  <c:v>8.2382232973479602E-2</c:v>
                </c:pt>
                <c:pt idx="391">
                  <c:v>8.1365724358892694E-2</c:v>
                </c:pt>
                <c:pt idx="392">
                  <c:v>8.0342782145477201E-2</c:v>
                </c:pt>
                <c:pt idx="393">
                  <c:v>7.9216902350836907E-2</c:v>
                </c:pt>
                <c:pt idx="394">
                  <c:v>7.8200393736247695E-2</c:v>
                </c:pt>
                <c:pt idx="395">
                  <c:v>7.7171017924005894E-2</c:v>
                </c:pt>
                <c:pt idx="396">
                  <c:v>7.6045138129367904E-2</c:v>
                </c:pt>
                <c:pt idx="397">
                  <c:v>7.4822754352329005E-2</c:v>
                </c:pt>
                <c:pt idx="398">
                  <c:v>7.3799812138913498E-2</c:v>
                </c:pt>
                <c:pt idx="399">
                  <c:v>7.2365119600603101E-2</c:v>
                </c:pt>
                <c:pt idx="400">
                  <c:v>7.1245673404789003E-2</c:v>
                </c:pt>
                <c:pt idx="401">
                  <c:v>7.0222731191373594E-2</c:v>
                </c:pt>
                <c:pt idx="402">
                  <c:v>6.9405664140407802E-2</c:v>
                </c:pt>
                <c:pt idx="403">
                  <c:v>6.8073909183317793E-2</c:v>
                </c:pt>
                <c:pt idx="404">
                  <c:v>6.7662158858422999E-2</c:v>
                </c:pt>
                <c:pt idx="405">
                  <c:v>6.6549146261435099E-2</c:v>
                </c:pt>
                <c:pt idx="406">
                  <c:v>6.5423266466797095E-2</c:v>
                </c:pt>
                <c:pt idx="407">
                  <c:v>6.4496828235778E-2</c:v>
                </c:pt>
                <c:pt idx="408">
                  <c:v>6.3377382039966096E-2</c:v>
                </c:pt>
                <c:pt idx="409">
                  <c:v>6.2142131065274699E-2</c:v>
                </c:pt>
                <c:pt idx="410">
                  <c:v>6.0919747288237999E-2</c:v>
                </c:pt>
                <c:pt idx="411">
                  <c:v>5.9690929912375103E-2</c:v>
                </c:pt>
                <c:pt idx="412">
                  <c:v>5.8365608554113699E-2</c:v>
                </c:pt>
                <c:pt idx="413">
                  <c:v>5.7239728759473398E-2</c:v>
                </c:pt>
                <c:pt idx="414">
                  <c:v>5.6113848964832902E-2</c:v>
                </c:pt>
                <c:pt idx="415">
                  <c:v>5.4891465187796397E-2</c:v>
                </c:pt>
                <c:pt idx="416">
                  <c:v>5.3559710230708601E-2</c:v>
                </c:pt>
                <c:pt idx="417">
                  <c:v>5.2337326453671999E-2</c:v>
                </c:pt>
                <c:pt idx="418">
                  <c:v>5.1108509077806702E-2</c:v>
                </c:pt>
                <c:pt idx="419">
                  <c:v>5.0085566864393603E-2</c:v>
                </c:pt>
                <c:pt idx="420">
                  <c:v>4.8959687069753302E-2</c:v>
                </c:pt>
                <c:pt idx="421">
                  <c:v>4.7943178455164E-2</c:v>
                </c:pt>
                <c:pt idx="422">
                  <c:v>4.64055483356288E-2</c:v>
                </c:pt>
                <c:pt idx="423">
                  <c:v>4.47714142336951E-2</c:v>
                </c:pt>
                <c:pt idx="424">
                  <c:v>4.3844976002675902E-2</c:v>
                </c:pt>
                <c:pt idx="425">
                  <c:v>4.3439659276605001E-2</c:v>
                </c:pt>
                <c:pt idx="426">
                  <c:v>4.1702587593448699E-2</c:v>
                </c:pt>
                <c:pt idx="427">
                  <c:v>4.0576707798808301E-2</c:v>
                </c:pt>
                <c:pt idx="428">
                  <c:v>3.9148448859321998E-2</c:v>
                </c:pt>
                <c:pt idx="429">
                  <c:v>3.7617252338613003E-2</c:v>
                </c:pt>
                <c:pt idx="430">
                  <c:v>3.6491372543972701E-2</c:v>
                </c:pt>
                <c:pt idx="431">
                  <c:v>3.5468430330557202E-2</c:v>
                </c:pt>
                <c:pt idx="432">
                  <c:v>3.4040171391073203E-2</c:v>
                </c:pt>
                <c:pt idx="433">
                  <c:v>3.27084164339854E-2</c:v>
                </c:pt>
                <c:pt idx="434">
                  <c:v>3.1280157494499097E-2</c:v>
                </c:pt>
                <c:pt idx="435">
                  <c:v>3.0051340118636201E-2</c:v>
                </c:pt>
                <c:pt idx="436">
                  <c:v>2.86166475803236E-2</c:v>
                </c:pt>
                <c:pt idx="437">
                  <c:v>2.7394263803286901E-2</c:v>
                </c:pt>
                <c:pt idx="438">
                  <c:v>2.59595712649743E-2</c:v>
                </c:pt>
                <c:pt idx="439">
                  <c:v>2.47307538891114E-2</c:v>
                </c:pt>
                <c:pt idx="440">
                  <c:v>2.3308928548451201E-2</c:v>
                </c:pt>
                <c:pt idx="441">
                  <c:v>2.1874236010138701E-2</c:v>
                </c:pt>
                <c:pt idx="442">
                  <c:v>2.0748356215500599E-2</c:v>
                </c:pt>
                <c:pt idx="443">
                  <c:v>1.94166012584128E-2</c:v>
                </c:pt>
                <c:pt idx="444">
                  <c:v>1.7988342318926501E-2</c:v>
                </c:pt>
                <c:pt idx="445">
                  <c:v>1.67595249430635E-2</c:v>
                </c:pt>
                <c:pt idx="446">
                  <c:v>1.54342035848021E-2</c:v>
                </c:pt>
                <c:pt idx="447">
                  <c:v>1.41088822265406E-2</c:v>
                </c:pt>
                <c:pt idx="448">
                  <c:v>1.2770693670624301E-2</c:v>
                </c:pt>
                <c:pt idx="449">
                  <c:v>1.15483098935877E-2</c:v>
                </c:pt>
                <c:pt idx="450">
                  <c:v>1.0010679774052501E-2</c:v>
                </c:pt>
                <c:pt idx="451">
                  <c:v>8.4859168521698204E-3</c:v>
                </c:pt>
                <c:pt idx="452">
                  <c:v>7.2506658774783598E-3</c:v>
                </c:pt>
                <c:pt idx="453">
                  <c:v>5.9253445192168899E-3</c:v>
                </c:pt>
                <c:pt idx="454">
                  <c:v>4.70296074218024E-3</c:v>
                </c:pt>
                <c:pt idx="455">
                  <c:v>3.5770809475398299E-3</c:v>
                </c:pt>
                <c:pt idx="456">
                  <c:v>2.3482635716769399E-3</c:v>
                </c:pt>
                <c:pt idx="457">
                  <c:v>1.3317549570878199E-3</c:v>
                </c:pt>
                <c:pt idx="458">
                  <c:v>0</c:v>
                </c:pt>
              </c:numCache>
            </c:numRef>
          </c:yVal>
          <c:smooth val="1"/>
          <c:extLst xmlns:c16r2="http://schemas.microsoft.com/office/drawing/2015/06/chart">
            <c:ext xmlns:c16="http://schemas.microsoft.com/office/drawing/2014/chart" uri="{C3380CC4-5D6E-409C-BE32-E72D297353CC}">
              <c16:uniqueId val="{00000002-F745-C14C-98E2-5BD5C88978B5}"/>
            </c:ext>
          </c:extLst>
        </c:ser>
        <c:dLbls>
          <c:showLegendKey val="0"/>
          <c:showVal val="0"/>
          <c:showCatName val="0"/>
          <c:showSerName val="0"/>
          <c:showPercent val="0"/>
          <c:showBubbleSize val="0"/>
        </c:dLbls>
        <c:axId val="236316160"/>
        <c:axId val="236318080"/>
      </c:scatterChart>
      <c:valAx>
        <c:axId val="236316160"/>
        <c:scaling>
          <c:orientation val="minMax"/>
          <c:max val="900"/>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 (Kelvi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318080"/>
        <c:crosses val="autoZero"/>
        <c:crossBetween val="midCat"/>
      </c:valAx>
      <c:valAx>
        <c:axId val="236318080"/>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version Rat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31616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5BSG</a:t>
            </a:r>
          </a:p>
        </c:rich>
      </c:tx>
      <c:overlay val="1"/>
      <c:spPr>
        <a:noFill/>
        <a:ln>
          <a:noFill/>
        </a:ln>
        <a:effectLst/>
      </c:spPr>
    </c:title>
    <c:autoTitleDeleted val="0"/>
    <c:plotArea>
      <c:layout/>
      <c:scatterChart>
        <c:scatterStyle val="smoothMarker"/>
        <c:varyColors val="0"/>
        <c:ser>
          <c:idx val="0"/>
          <c:order val="0"/>
          <c:tx>
            <c:v>10dpm</c:v>
          </c:tx>
          <c:spPr>
            <a:ln w="19050" cap="rnd">
              <a:solidFill>
                <a:schemeClr val="accent5"/>
              </a:solidFill>
              <a:round/>
            </a:ln>
            <a:effectLst/>
          </c:spPr>
          <c:marker>
            <c:symbol val="none"/>
          </c:marker>
          <c:xVal>
            <c:numRef>
              <c:f>BSG5TGA!$C$6:$C$4595</c:f>
              <c:numCache>
                <c:formatCode>General</c:formatCode>
                <c:ptCount val="4590"/>
                <c:pt idx="0">
                  <c:v>303.79399999999981</c:v>
                </c:pt>
                <c:pt idx="1">
                  <c:v>304.40199999999982</c:v>
                </c:pt>
                <c:pt idx="2">
                  <c:v>305.04699999999991</c:v>
                </c:pt>
                <c:pt idx="3">
                  <c:v>305.70499999999993</c:v>
                </c:pt>
                <c:pt idx="4">
                  <c:v>306.34300000000002</c:v>
                </c:pt>
                <c:pt idx="5">
                  <c:v>306.94599999999991</c:v>
                </c:pt>
                <c:pt idx="6">
                  <c:v>307.50899999999979</c:v>
                </c:pt>
                <c:pt idx="7">
                  <c:v>308.03299999999979</c:v>
                </c:pt>
                <c:pt idx="8">
                  <c:v>308.524</c:v>
                </c:pt>
                <c:pt idx="9">
                  <c:v>308.9819999999998</c:v>
                </c:pt>
                <c:pt idx="10">
                  <c:v>309.40799999999979</c:v>
                </c:pt>
                <c:pt idx="11">
                  <c:v>309.80899999999991</c:v>
                </c:pt>
                <c:pt idx="12">
                  <c:v>310.18699999999978</c:v>
                </c:pt>
                <c:pt idx="13">
                  <c:v>310.55399999999992</c:v>
                </c:pt>
                <c:pt idx="14">
                  <c:v>310.904</c:v>
                </c:pt>
                <c:pt idx="15">
                  <c:v>311.23799999999977</c:v>
                </c:pt>
                <c:pt idx="16">
                  <c:v>311.55399999999992</c:v>
                </c:pt>
                <c:pt idx="17">
                  <c:v>311.86199999999991</c:v>
                </c:pt>
                <c:pt idx="18">
                  <c:v>312.15800000000002</c:v>
                </c:pt>
                <c:pt idx="19">
                  <c:v>312.44399999999979</c:v>
                </c:pt>
                <c:pt idx="20">
                  <c:v>312.71600000000001</c:v>
                </c:pt>
                <c:pt idx="21">
                  <c:v>312.97599999999977</c:v>
                </c:pt>
                <c:pt idx="22">
                  <c:v>313.22599999999977</c:v>
                </c:pt>
                <c:pt idx="23">
                  <c:v>313.47099999999978</c:v>
                </c:pt>
                <c:pt idx="24">
                  <c:v>313.70799999999991</c:v>
                </c:pt>
                <c:pt idx="25">
                  <c:v>313.94200000000001</c:v>
                </c:pt>
                <c:pt idx="26">
                  <c:v>314.16800000000001</c:v>
                </c:pt>
                <c:pt idx="27">
                  <c:v>314.392</c:v>
                </c:pt>
                <c:pt idx="28">
                  <c:v>314.61099999999999</c:v>
                </c:pt>
                <c:pt idx="29">
                  <c:v>314.82099999999991</c:v>
                </c:pt>
                <c:pt idx="30">
                  <c:v>315.02799999999979</c:v>
                </c:pt>
                <c:pt idx="31">
                  <c:v>315.22899999999981</c:v>
                </c:pt>
                <c:pt idx="32">
                  <c:v>315.42299999999977</c:v>
                </c:pt>
                <c:pt idx="33">
                  <c:v>315.61899999999991</c:v>
                </c:pt>
                <c:pt idx="34">
                  <c:v>315.81799999999993</c:v>
                </c:pt>
                <c:pt idx="35">
                  <c:v>316.017</c:v>
                </c:pt>
                <c:pt idx="36">
                  <c:v>316.21099999999979</c:v>
                </c:pt>
                <c:pt idx="37">
                  <c:v>316.399</c:v>
                </c:pt>
                <c:pt idx="38">
                  <c:v>316.58999999999992</c:v>
                </c:pt>
                <c:pt idx="39">
                  <c:v>316.78199999999981</c:v>
                </c:pt>
                <c:pt idx="40">
                  <c:v>316.96699999999981</c:v>
                </c:pt>
                <c:pt idx="41">
                  <c:v>317.14600000000002</c:v>
                </c:pt>
                <c:pt idx="42">
                  <c:v>317.322</c:v>
                </c:pt>
                <c:pt idx="43">
                  <c:v>317.50099999999992</c:v>
                </c:pt>
                <c:pt idx="44">
                  <c:v>317.67899999999992</c:v>
                </c:pt>
                <c:pt idx="45">
                  <c:v>317.851</c:v>
                </c:pt>
                <c:pt idx="46">
                  <c:v>318.02499999999992</c:v>
                </c:pt>
                <c:pt idx="47">
                  <c:v>318.202</c:v>
                </c:pt>
                <c:pt idx="48">
                  <c:v>318.37699999999978</c:v>
                </c:pt>
                <c:pt idx="49">
                  <c:v>318.54500000000002</c:v>
                </c:pt>
                <c:pt idx="50">
                  <c:v>318.71299999999991</c:v>
                </c:pt>
                <c:pt idx="51">
                  <c:v>318.87799999999999</c:v>
                </c:pt>
                <c:pt idx="52">
                  <c:v>319.04699999999991</c:v>
                </c:pt>
                <c:pt idx="53">
                  <c:v>319.21600000000001</c:v>
                </c:pt>
                <c:pt idx="54">
                  <c:v>319.38</c:v>
                </c:pt>
                <c:pt idx="55">
                  <c:v>319.54500000000002</c:v>
                </c:pt>
                <c:pt idx="56">
                  <c:v>319.71199999999982</c:v>
                </c:pt>
                <c:pt idx="57">
                  <c:v>319.87799999999999</c:v>
                </c:pt>
                <c:pt idx="58">
                  <c:v>320.04399999999993</c:v>
                </c:pt>
                <c:pt idx="59">
                  <c:v>320.20799999999991</c:v>
                </c:pt>
                <c:pt idx="60">
                  <c:v>320.37199999999979</c:v>
                </c:pt>
                <c:pt idx="61">
                  <c:v>320.53699999999981</c:v>
                </c:pt>
                <c:pt idx="62">
                  <c:v>320.70099999999991</c:v>
                </c:pt>
                <c:pt idx="63">
                  <c:v>320.86599999999999</c:v>
                </c:pt>
                <c:pt idx="64">
                  <c:v>321.024</c:v>
                </c:pt>
                <c:pt idx="65">
                  <c:v>321.18299999999999</c:v>
                </c:pt>
                <c:pt idx="66">
                  <c:v>321.34500000000003</c:v>
                </c:pt>
                <c:pt idx="67">
                  <c:v>321.50899999999979</c:v>
                </c:pt>
                <c:pt idx="68">
                  <c:v>321.678</c:v>
                </c:pt>
                <c:pt idx="69">
                  <c:v>321.85500000000002</c:v>
                </c:pt>
                <c:pt idx="70">
                  <c:v>322.02999999999992</c:v>
                </c:pt>
                <c:pt idx="71">
                  <c:v>322.19200000000001</c:v>
                </c:pt>
                <c:pt idx="72">
                  <c:v>322.35599999999999</c:v>
                </c:pt>
                <c:pt idx="73">
                  <c:v>322.51799999999992</c:v>
                </c:pt>
                <c:pt idx="74">
                  <c:v>322.67199999999991</c:v>
                </c:pt>
                <c:pt idx="75">
                  <c:v>322.82</c:v>
                </c:pt>
                <c:pt idx="76">
                  <c:v>322.96899999999982</c:v>
                </c:pt>
                <c:pt idx="77">
                  <c:v>323.12099999999992</c:v>
                </c:pt>
                <c:pt idx="78">
                  <c:v>323.27299999999991</c:v>
                </c:pt>
                <c:pt idx="79">
                  <c:v>323.42799999999983</c:v>
                </c:pt>
                <c:pt idx="80">
                  <c:v>323.58199999999982</c:v>
                </c:pt>
                <c:pt idx="81">
                  <c:v>323.7369999999998</c:v>
                </c:pt>
                <c:pt idx="82">
                  <c:v>323.88499999999999</c:v>
                </c:pt>
                <c:pt idx="83">
                  <c:v>324.03199999999981</c:v>
                </c:pt>
                <c:pt idx="84">
                  <c:v>324.18299999999999</c:v>
                </c:pt>
                <c:pt idx="85">
                  <c:v>324.339</c:v>
                </c:pt>
                <c:pt idx="86">
                  <c:v>324.50099999999992</c:v>
                </c:pt>
                <c:pt idx="87">
                  <c:v>324.65899999999999</c:v>
                </c:pt>
                <c:pt idx="88">
                  <c:v>324.81299999999999</c:v>
                </c:pt>
                <c:pt idx="89">
                  <c:v>324.96099999999979</c:v>
                </c:pt>
                <c:pt idx="90">
                  <c:v>325.11199999999991</c:v>
                </c:pt>
                <c:pt idx="91">
                  <c:v>325.26399999999978</c:v>
                </c:pt>
                <c:pt idx="92">
                  <c:v>325.4169999999998</c:v>
                </c:pt>
                <c:pt idx="93">
                  <c:v>325.57299999999992</c:v>
                </c:pt>
                <c:pt idx="94">
                  <c:v>325.72899999999981</c:v>
                </c:pt>
                <c:pt idx="95">
                  <c:v>325.887</c:v>
                </c:pt>
                <c:pt idx="96">
                  <c:v>326.04300000000001</c:v>
                </c:pt>
                <c:pt idx="97">
                  <c:v>326.20099999999991</c:v>
                </c:pt>
                <c:pt idx="98">
                  <c:v>326.35699999999991</c:v>
                </c:pt>
                <c:pt idx="99">
                  <c:v>326.51499999999999</c:v>
                </c:pt>
                <c:pt idx="100">
                  <c:v>326.67099999999999</c:v>
                </c:pt>
                <c:pt idx="101">
                  <c:v>326.827</c:v>
                </c:pt>
                <c:pt idx="102">
                  <c:v>326.97799999999978</c:v>
                </c:pt>
                <c:pt idx="103">
                  <c:v>327.12899999999979</c:v>
                </c:pt>
                <c:pt idx="104">
                  <c:v>327.279</c:v>
                </c:pt>
                <c:pt idx="105">
                  <c:v>327.4289999999998</c:v>
                </c:pt>
                <c:pt idx="106">
                  <c:v>327.57599999999991</c:v>
                </c:pt>
                <c:pt idx="107">
                  <c:v>327.72399999999982</c:v>
                </c:pt>
                <c:pt idx="108">
                  <c:v>327.87599999999992</c:v>
                </c:pt>
                <c:pt idx="109">
                  <c:v>328.02799999999979</c:v>
                </c:pt>
                <c:pt idx="110">
                  <c:v>328.18299999999999</c:v>
                </c:pt>
                <c:pt idx="111">
                  <c:v>328.33699999999982</c:v>
                </c:pt>
                <c:pt idx="112">
                  <c:v>328.49699999999967</c:v>
                </c:pt>
                <c:pt idx="113">
                  <c:v>328.65599999999989</c:v>
                </c:pt>
                <c:pt idx="114">
                  <c:v>328.81599999999992</c:v>
                </c:pt>
                <c:pt idx="115">
                  <c:v>328.97499999999991</c:v>
                </c:pt>
                <c:pt idx="116">
                  <c:v>329.125</c:v>
                </c:pt>
                <c:pt idx="117">
                  <c:v>329.27299999999991</c:v>
                </c:pt>
                <c:pt idx="118">
                  <c:v>329.4169999999998</c:v>
                </c:pt>
                <c:pt idx="119">
                  <c:v>329.56399999999991</c:v>
                </c:pt>
                <c:pt idx="120">
                  <c:v>329.714</c:v>
                </c:pt>
                <c:pt idx="121">
                  <c:v>329.86599999999999</c:v>
                </c:pt>
                <c:pt idx="122">
                  <c:v>330.02099999999979</c:v>
                </c:pt>
                <c:pt idx="123">
                  <c:v>330.17599999999999</c:v>
                </c:pt>
                <c:pt idx="124">
                  <c:v>330.33199999999982</c:v>
                </c:pt>
                <c:pt idx="125">
                  <c:v>330.48599999999982</c:v>
                </c:pt>
                <c:pt idx="126">
                  <c:v>330.63899999999978</c:v>
                </c:pt>
                <c:pt idx="127">
                  <c:v>330.7969999999998</c:v>
                </c:pt>
                <c:pt idx="128">
                  <c:v>330.95899999999978</c:v>
                </c:pt>
                <c:pt idx="129">
                  <c:v>331.12699999999978</c:v>
                </c:pt>
                <c:pt idx="130">
                  <c:v>331.29099999999983</c:v>
                </c:pt>
                <c:pt idx="131">
                  <c:v>331.44899999999978</c:v>
                </c:pt>
                <c:pt idx="132">
                  <c:v>331.60699999999991</c:v>
                </c:pt>
                <c:pt idx="133">
                  <c:v>331.762</c:v>
                </c:pt>
                <c:pt idx="134">
                  <c:v>331.91399999999982</c:v>
                </c:pt>
                <c:pt idx="135">
                  <c:v>332.06599999999992</c:v>
                </c:pt>
                <c:pt idx="136">
                  <c:v>332.22299999999979</c:v>
                </c:pt>
                <c:pt idx="137">
                  <c:v>332.37799999999999</c:v>
                </c:pt>
                <c:pt idx="138">
                  <c:v>332.53099999999978</c:v>
                </c:pt>
                <c:pt idx="139">
                  <c:v>332.68699999999978</c:v>
                </c:pt>
                <c:pt idx="140">
                  <c:v>332.84899999999999</c:v>
                </c:pt>
                <c:pt idx="141">
                  <c:v>333.00799999999992</c:v>
                </c:pt>
                <c:pt idx="142">
                  <c:v>333.16899999999993</c:v>
                </c:pt>
                <c:pt idx="143">
                  <c:v>333.327</c:v>
                </c:pt>
                <c:pt idx="144">
                  <c:v>333.47999999999979</c:v>
                </c:pt>
                <c:pt idx="145">
                  <c:v>333.62799999999999</c:v>
                </c:pt>
                <c:pt idx="146">
                  <c:v>333.77699999999982</c:v>
                </c:pt>
                <c:pt idx="147">
                  <c:v>333.92999999999978</c:v>
                </c:pt>
                <c:pt idx="148">
                  <c:v>334.08</c:v>
                </c:pt>
                <c:pt idx="149">
                  <c:v>334.2269999999998</c:v>
                </c:pt>
                <c:pt idx="150">
                  <c:v>334.375</c:v>
                </c:pt>
                <c:pt idx="151">
                  <c:v>334.52499999999992</c:v>
                </c:pt>
                <c:pt idx="152">
                  <c:v>334.67500000000001</c:v>
                </c:pt>
                <c:pt idx="153">
                  <c:v>334.82899999999978</c:v>
                </c:pt>
                <c:pt idx="154">
                  <c:v>334.98099999999982</c:v>
                </c:pt>
                <c:pt idx="155">
                  <c:v>335.13399999999979</c:v>
                </c:pt>
                <c:pt idx="156">
                  <c:v>335.29099999999983</c:v>
                </c:pt>
                <c:pt idx="157">
                  <c:v>335.44899999999978</c:v>
                </c:pt>
                <c:pt idx="158">
                  <c:v>335.60399999999993</c:v>
                </c:pt>
                <c:pt idx="159">
                  <c:v>335.75699999999978</c:v>
                </c:pt>
                <c:pt idx="160">
                  <c:v>335.91199999999981</c:v>
                </c:pt>
                <c:pt idx="161">
                  <c:v>336.06299999999999</c:v>
                </c:pt>
                <c:pt idx="162">
                  <c:v>336.21899999999982</c:v>
                </c:pt>
                <c:pt idx="163">
                  <c:v>336.37799999999999</c:v>
                </c:pt>
                <c:pt idx="164">
                  <c:v>336.53799999999978</c:v>
                </c:pt>
                <c:pt idx="165">
                  <c:v>336.69899999999978</c:v>
                </c:pt>
                <c:pt idx="166">
                  <c:v>336.85699999999991</c:v>
                </c:pt>
                <c:pt idx="167">
                  <c:v>337.01299999999992</c:v>
                </c:pt>
                <c:pt idx="168">
                  <c:v>337.16399999999999</c:v>
                </c:pt>
                <c:pt idx="169">
                  <c:v>337.31899999999979</c:v>
                </c:pt>
                <c:pt idx="170">
                  <c:v>337.47799999999978</c:v>
                </c:pt>
                <c:pt idx="171">
                  <c:v>337.642</c:v>
                </c:pt>
                <c:pt idx="172">
                  <c:v>337.79899999999981</c:v>
                </c:pt>
                <c:pt idx="173">
                  <c:v>337.952</c:v>
                </c:pt>
                <c:pt idx="174">
                  <c:v>338.10199999999992</c:v>
                </c:pt>
                <c:pt idx="175">
                  <c:v>338.25299999999999</c:v>
                </c:pt>
                <c:pt idx="176">
                  <c:v>338.40199999999982</c:v>
                </c:pt>
                <c:pt idx="177">
                  <c:v>338.55499999999989</c:v>
                </c:pt>
                <c:pt idx="178">
                  <c:v>338.71299999999991</c:v>
                </c:pt>
                <c:pt idx="179">
                  <c:v>338.87399999999991</c:v>
                </c:pt>
                <c:pt idx="180">
                  <c:v>339.03499999999991</c:v>
                </c:pt>
                <c:pt idx="181">
                  <c:v>339.19200000000001</c:v>
                </c:pt>
                <c:pt idx="182">
                  <c:v>339.34699999999992</c:v>
                </c:pt>
                <c:pt idx="183">
                  <c:v>339.5</c:v>
                </c:pt>
                <c:pt idx="184">
                  <c:v>339.65100000000001</c:v>
                </c:pt>
                <c:pt idx="185">
                  <c:v>339.80099999999999</c:v>
                </c:pt>
                <c:pt idx="186">
                  <c:v>339.95299999999992</c:v>
                </c:pt>
                <c:pt idx="187">
                  <c:v>340.101</c:v>
                </c:pt>
                <c:pt idx="188">
                  <c:v>340.25199999999978</c:v>
                </c:pt>
                <c:pt idx="189">
                  <c:v>340.40999999999991</c:v>
                </c:pt>
                <c:pt idx="190">
                  <c:v>340.56599999999992</c:v>
                </c:pt>
                <c:pt idx="191">
                  <c:v>340.72299999999979</c:v>
                </c:pt>
                <c:pt idx="192">
                  <c:v>340.87699999999978</c:v>
                </c:pt>
                <c:pt idx="193">
                  <c:v>341.02699999999982</c:v>
                </c:pt>
                <c:pt idx="194">
                  <c:v>341.17999999999989</c:v>
                </c:pt>
                <c:pt idx="195">
                  <c:v>341.33600000000001</c:v>
                </c:pt>
                <c:pt idx="196">
                  <c:v>341.4939999999998</c:v>
                </c:pt>
                <c:pt idx="197">
                  <c:v>341.65100000000001</c:v>
                </c:pt>
                <c:pt idx="198">
                  <c:v>341.80599999999993</c:v>
                </c:pt>
                <c:pt idx="199">
                  <c:v>341.96</c:v>
                </c:pt>
                <c:pt idx="200">
                  <c:v>342.11799999999999</c:v>
                </c:pt>
                <c:pt idx="201">
                  <c:v>342.27299999999991</c:v>
                </c:pt>
                <c:pt idx="202">
                  <c:v>342.4289999999998</c:v>
                </c:pt>
                <c:pt idx="203">
                  <c:v>342.58699999999982</c:v>
                </c:pt>
                <c:pt idx="204">
                  <c:v>342.745</c:v>
                </c:pt>
                <c:pt idx="205">
                  <c:v>342.899</c:v>
                </c:pt>
                <c:pt idx="206">
                  <c:v>343.05699999999979</c:v>
                </c:pt>
                <c:pt idx="207">
                  <c:v>343.21399999999983</c:v>
                </c:pt>
                <c:pt idx="208">
                  <c:v>343.36699999999979</c:v>
                </c:pt>
                <c:pt idx="209">
                  <c:v>343.52099999999979</c:v>
                </c:pt>
                <c:pt idx="210">
                  <c:v>343.67599999999999</c:v>
                </c:pt>
                <c:pt idx="211">
                  <c:v>343.82899999999978</c:v>
                </c:pt>
                <c:pt idx="212">
                  <c:v>343.98299999999978</c:v>
                </c:pt>
                <c:pt idx="213">
                  <c:v>344.13599999999991</c:v>
                </c:pt>
                <c:pt idx="214">
                  <c:v>344.28399999999982</c:v>
                </c:pt>
                <c:pt idx="215">
                  <c:v>344.42599999999982</c:v>
                </c:pt>
                <c:pt idx="216">
                  <c:v>344.57</c:v>
                </c:pt>
                <c:pt idx="217">
                  <c:v>344.71399999999983</c:v>
                </c:pt>
                <c:pt idx="218">
                  <c:v>344.86399999999992</c:v>
                </c:pt>
                <c:pt idx="219">
                  <c:v>345.01599999999979</c:v>
                </c:pt>
                <c:pt idx="220">
                  <c:v>345.16899999999993</c:v>
                </c:pt>
                <c:pt idx="221">
                  <c:v>345.32099999999991</c:v>
                </c:pt>
                <c:pt idx="222">
                  <c:v>345.47299999999979</c:v>
                </c:pt>
                <c:pt idx="223">
                  <c:v>345.62699999999978</c:v>
                </c:pt>
                <c:pt idx="224">
                  <c:v>345.77699999999982</c:v>
                </c:pt>
                <c:pt idx="225">
                  <c:v>345.92599999999982</c:v>
                </c:pt>
                <c:pt idx="226">
                  <c:v>346.08199999999982</c:v>
                </c:pt>
                <c:pt idx="227">
                  <c:v>346.24</c:v>
                </c:pt>
                <c:pt idx="228">
                  <c:v>346.40199999999982</c:v>
                </c:pt>
                <c:pt idx="229">
                  <c:v>346.57099999999991</c:v>
                </c:pt>
                <c:pt idx="230">
                  <c:v>346.73299999999978</c:v>
                </c:pt>
                <c:pt idx="231">
                  <c:v>346.89099999999979</c:v>
                </c:pt>
                <c:pt idx="232">
                  <c:v>347.05</c:v>
                </c:pt>
                <c:pt idx="233">
                  <c:v>347.20499999999993</c:v>
                </c:pt>
                <c:pt idx="234">
                  <c:v>347.35399999999993</c:v>
                </c:pt>
                <c:pt idx="235">
                  <c:v>347.505</c:v>
                </c:pt>
                <c:pt idx="236">
                  <c:v>347.65699999999993</c:v>
                </c:pt>
                <c:pt idx="237">
                  <c:v>347.80999999999989</c:v>
                </c:pt>
                <c:pt idx="238">
                  <c:v>347.96</c:v>
                </c:pt>
                <c:pt idx="239">
                  <c:v>348.10799999999989</c:v>
                </c:pt>
                <c:pt idx="240">
                  <c:v>348.25799999999992</c:v>
                </c:pt>
                <c:pt idx="241">
                  <c:v>348.40699999999981</c:v>
                </c:pt>
                <c:pt idx="242">
                  <c:v>348.55399999999992</c:v>
                </c:pt>
                <c:pt idx="243">
                  <c:v>348.70299999999992</c:v>
                </c:pt>
                <c:pt idx="244">
                  <c:v>348.85300000000001</c:v>
                </c:pt>
                <c:pt idx="245">
                  <c:v>349.005</c:v>
                </c:pt>
                <c:pt idx="246">
                  <c:v>349.16</c:v>
                </c:pt>
                <c:pt idx="247">
                  <c:v>349.315</c:v>
                </c:pt>
                <c:pt idx="248">
                  <c:v>349.46799999999979</c:v>
                </c:pt>
                <c:pt idx="249">
                  <c:v>349.625</c:v>
                </c:pt>
                <c:pt idx="250">
                  <c:v>349.78299999999979</c:v>
                </c:pt>
                <c:pt idx="251">
                  <c:v>349.94099999999992</c:v>
                </c:pt>
                <c:pt idx="252">
                  <c:v>350.10199999999992</c:v>
                </c:pt>
                <c:pt idx="253">
                  <c:v>350.26</c:v>
                </c:pt>
                <c:pt idx="254">
                  <c:v>350.41399999999982</c:v>
                </c:pt>
                <c:pt idx="255">
                  <c:v>350.56299999999999</c:v>
                </c:pt>
                <c:pt idx="256">
                  <c:v>350.71299999999991</c:v>
                </c:pt>
                <c:pt idx="257">
                  <c:v>350.86599999999999</c:v>
                </c:pt>
                <c:pt idx="258">
                  <c:v>351.017</c:v>
                </c:pt>
                <c:pt idx="259">
                  <c:v>351.166</c:v>
                </c:pt>
                <c:pt idx="260">
                  <c:v>351.322</c:v>
                </c:pt>
                <c:pt idx="261">
                  <c:v>351.47399999999982</c:v>
                </c:pt>
                <c:pt idx="262">
                  <c:v>351.62299999999999</c:v>
                </c:pt>
                <c:pt idx="263">
                  <c:v>351.774</c:v>
                </c:pt>
                <c:pt idx="264">
                  <c:v>351.92399999999981</c:v>
                </c:pt>
                <c:pt idx="265">
                  <c:v>352.07299999999992</c:v>
                </c:pt>
                <c:pt idx="266">
                  <c:v>352.21999999999991</c:v>
                </c:pt>
                <c:pt idx="267">
                  <c:v>352.36399999999992</c:v>
                </c:pt>
                <c:pt idx="268">
                  <c:v>352.51199999999977</c:v>
                </c:pt>
                <c:pt idx="269">
                  <c:v>352.66399999999999</c:v>
                </c:pt>
                <c:pt idx="270">
                  <c:v>352.81700000000001</c:v>
                </c:pt>
                <c:pt idx="271">
                  <c:v>352.97299999999979</c:v>
                </c:pt>
                <c:pt idx="272">
                  <c:v>353.13499999999999</c:v>
                </c:pt>
                <c:pt idx="273">
                  <c:v>353.29599999999982</c:v>
                </c:pt>
                <c:pt idx="274">
                  <c:v>353.45599999999979</c:v>
                </c:pt>
                <c:pt idx="275">
                  <c:v>353.61500000000001</c:v>
                </c:pt>
                <c:pt idx="276">
                  <c:v>353.76900000000001</c:v>
                </c:pt>
                <c:pt idx="277">
                  <c:v>353.91799999999978</c:v>
                </c:pt>
                <c:pt idx="278">
                  <c:v>354.07</c:v>
                </c:pt>
                <c:pt idx="279">
                  <c:v>354.22499999999991</c:v>
                </c:pt>
                <c:pt idx="280">
                  <c:v>354.375</c:v>
                </c:pt>
                <c:pt idx="281">
                  <c:v>354.53099999999978</c:v>
                </c:pt>
                <c:pt idx="282">
                  <c:v>354.68399999999991</c:v>
                </c:pt>
                <c:pt idx="283">
                  <c:v>354.83399999999978</c:v>
                </c:pt>
                <c:pt idx="284">
                  <c:v>354.98299999999978</c:v>
                </c:pt>
                <c:pt idx="285">
                  <c:v>355.13299999999992</c:v>
                </c:pt>
                <c:pt idx="286">
                  <c:v>355.28800000000001</c:v>
                </c:pt>
                <c:pt idx="287">
                  <c:v>355.44200000000001</c:v>
                </c:pt>
                <c:pt idx="288">
                  <c:v>355.59799999999979</c:v>
                </c:pt>
                <c:pt idx="289">
                  <c:v>355.75399999999979</c:v>
                </c:pt>
                <c:pt idx="290">
                  <c:v>355.90899999999982</c:v>
                </c:pt>
                <c:pt idx="291">
                  <c:v>356.06399999999991</c:v>
                </c:pt>
                <c:pt idx="292">
                  <c:v>356.22099999999978</c:v>
                </c:pt>
                <c:pt idx="293">
                  <c:v>356.37699999999978</c:v>
                </c:pt>
                <c:pt idx="294">
                  <c:v>356.52699999999982</c:v>
                </c:pt>
                <c:pt idx="295">
                  <c:v>356.678</c:v>
                </c:pt>
                <c:pt idx="296">
                  <c:v>356.82899999999978</c:v>
                </c:pt>
                <c:pt idx="297">
                  <c:v>356.97399999999982</c:v>
                </c:pt>
                <c:pt idx="298">
                  <c:v>357.12299999999999</c:v>
                </c:pt>
                <c:pt idx="299">
                  <c:v>357.27099999999979</c:v>
                </c:pt>
                <c:pt idx="300">
                  <c:v>357.41599999999983</c:v>
                </c:pt>
                <c:pt idx="301">
                  <c:v>357.56299999999999</c:v>
                </c:pt>
                <c:pt idx="302">
                  <c:v>357.71299999999991</c:v>
                </c:pt>
                <c:pt idx="303">
                  <c:v>357.86500000000001</c:v>
                </c:pt>
                <c:pt idx="304">
                  <c:v>358.01900000000001</c:v>
                </c:pt>
                <c:pt idx="305">
                  <c:v>358.17399999999992</c:v>
                </c:pt>
                <c:pt idx="306">
                  <c:v>358.32899999999978</c:v>
                </c:pt>
                <c:pt idx="307">
                  <c:v>358.48499999999979</c:v>
                </c:pt>
                <c:pt idx="308">
                  <c:v>358.64100000000002</c:v>
                </c:pt>
                <c:pt idx="309">
                  <c:v>358.79899999999981</c:v>
                </c:pt>
                <c:pt idx="310">
                  <c:v>358.95699999999982</c:v>
                </c:pt>
                <c:pt idx="311">
                  <c:v>359.11299999999989</c:v>
                </c:pt>
                <c:pt idx="312">
                  <c:v>359.26499999999999</c:v>
                </c:pt>
                <c:pt idx="313">
                  <c:v>359.4169999999998</c:v>
                </c:pt>
                <c:pt idx="314">
                  <c:v>359.56599999999992</c:v>
                </c:pt>
                <c:pt idx="315">
                  <c:v>359.71499999999992</c:v>
                </c:pt>
                <c:pt idx="316">
                  <c:v>359.86399999999992</c:v>
                </c:pt>
                <c:pt idx="317">
                  <c:v>360.01199999999977</c:v>
                </c:pt>
                <c:pt idx="318">
                  <c:v>360.16300000000001</c:v>
                </c:pt>
                <c:pt idx="319">
                  <c:v>360.31399999999991</c:v>
                </c:pt>
                <c:pt idx="320">
                  <c:v>360.46399999999983</c:v>
                </c:pt>
                <c:pt idx="321">
                  <c:v>360.61500000000001</c:v>
                </c:pt>
                <c:pt idx="322">
                  <c:v>360.77099999999979</c:v>
                </c:pt>
                <c:pt idx="323">
                  <c:v>360.92099999999982</c:v>
                </c:pt>
                <c:pt idx="324">
                  <c:v>361.07099999999991</c:v>
                </c:pt>
                <c:pt idx="325">
                  <c:v>361.22299999999979</c:v>
                </c:pt>
                <c:pt idx="326">
                  <c:v>361.37</c:v>
                </c:pt>
                <c:pt idx="327">
                  <c:v>361.51900000000001</c:v>
                </c:pt>
                <c:pt idx="328">
                  <c:v>361.67099999999999</c:v>
                </c:pt>
                <c:pt idx="329">
                  <c:v>361.82599999999991</c:v>
                </c:pt>
                <c:pt idx="330">
                  <c:v>361.98099999999982</c:v>
                </c:pt>
                <c:pt idx="331">
                  <c:v>362.13499999999999</c:v>
                </c:pt>
                <c:pt idx="332">
                  <c:v>362.28800000000001</c:v>
                </c:pt>
                <c:pt idx="333">
                  <c:v>362.44299999999993</c:v>
                </c:pt>
                <c:pt idx="334">
                  <c:v>362.59699999999981</c:v>
                </c:pt>
                <c:pt idx="335">
                  <c:v>362.75</c:v>
                </c:pt>
                <c:pt idx="336">
                  <c:v>362.90499999999992</c:v>
                </c:pt>
                <c:pt idx="337">
                  <c:v>363.06399999999991</c:v>
                </c:pt>
                <c:pt idx="338">
                  <c:v>363.22099999999978</c:v>
                </c:pt>
                <c:pt idx="339">
                  <c:v>363.37199999999979</c:v>
                </c:pt>
                <c:pt idx="340">
                  <c:v>363.524</c:v>
                </c:pt>
                <c:pt idx="341">
                  <c:v>363.678</c:v>
                </c:pt>
                <c:pt idx="342">
                  <c:v>363.83299999999991</c:v>
                </c:pt>
                <c:pt idx="343">
                  <c:v>363.9869999999998</c:v>
                </c:pt>
                <c:pt idx="344">
                  <c:v>364.13799999999992</c:v>
                </c:pt>
                <c:pt idx="345">
                  <c:v>364.28599999999977</c:v>
                </c:pt>
                <c:pt idx="346">
                  <c:v>364.42999999999978</c:v>
                </c:pt>
                <c:pt idx="347">
                  <c:v>364.57499999999999</c:v>
                </c:pt>
                <c:pt idx="348">
                  <c:v>364.72299999999979</c:v>
                </c:pt>
                <c:pt idx="349">
                  <c:v>364.87299999999999</c:v>
                </c:pt>
                <c:pt idx="350">
                  <c:v>365.02199999999982</c:v>
                </c:pt>
                <c:pt idx="351">
                  <c:v>365.17999999999989</c:v>
                </c:pt>
                <c:pt idx="352">
                  <c:v>365.33699999999982</c:v>
                </c:pt>
                <c:pt idx="353">
                  <c:v>365.49499999999978</c:v>
                </c:pt>
                <c:pt idx="354">
                  <c:v>365.654</c:v>
                </c:pt>
                <c:pt idx="355">
                  <c:v>365.80999999999989</c:v>
                </c:pt>
                <c:pt idx="356">
                  <c:v>365.96799999999979</c:v>
                </c:pt>
                <c:pt idx="357">
                  <c:v>366.125</c:v>
                </c:pt>
                <c:pt idx="358">
                  <c:v>366.279</c:v>
                </c:pt>
                <c:pt idx="359">
                  <c:v>366.43599999999981</c:v>
                </c:pt>
                <c:pt idx="360">
                  <c:v>366.59399999999982</c:v>
                </c:pt>
                <c:pt idx="361">
                  <c:v>366.74599999999992</c:v>
                </c:pt>
                <c:pt idx="362">
                  <c:v>366.89400000000001</c:v>
                </c:pt>
                <c:pt idx="363">
                  <c:v>367.04300000000001</c:v>
                </c:pt>
                <c:pt idx="364">
                  <c:v>367.19</c:v>
                </c:pt>
                <c:pt idx="365">
                  <c:v>367.33699999999982</c:v>
                </c:pt>
                <c:pt idx="366">
                  <c:v>367.4819999999998</c:v>
                </c:pt>
                <c:pt idx="367">
                  <c:v>367.62799999999999</c:v>
                </c:pt>
                <c:pt idx="368">
                  <c:v>367.77099999999979</c:v>
                </c:pt>
                <c:pt idx="369">
                  <c:v>367.91799999999978</c:v>
                </c:pt>
                <c:pt idx="370">
                  <c:v>368.06899999999979</c:v>
                </c:pt>
                <c:pt idx="371">
                  <c:v>368.21999999999991</c:v>
                </c:pt>
                <c:pt idx="372">
                  <c:v>368.37399999999991</c:v>
                </c:pt>
                <c:pt idx="373">
                  <c:v>368.529</c:v>
                </c:pt>
                <c:pt idx="374">
                  <c:v>368.68199999999979</c:v>
                </c:pt>
                <c:pt idx="375">
                  <c:v>368.83099999999979</c:v>
                </c:pt>
                <c:pt idx="376">
                  <c:v>368.97399999999982</c:v>
                </c:pt>
                <c:pt idx="377">
                  <c:v>369.11399999999992</c:v>
                </c:pt>
                <c:pt idx="378">
                  <c:v>369.25599999999991</c:v>
                </c:pt>
                <c:pt idx="379">
                  <c:v>369.39799999999991</c:v>
                </c:pt>
                <c:pt idx="380">
                  <c:v>369.53999999999979</c:v>
                </c:pt>
                <c:pt idx="381">
                  <c:v>369.69200000000001</c:v>
                </c:pt>
                <c:pt idx="382">
                  <c:v>369.84399999999999</c:v>
                </c:pt>
                <c:pt idx="383">
                  <c:v>369.99599999999981</c:v>
                </c:pt>
                <c:pt idx="384">
                  <c:v>370.14400000000001</c:v>
                </c:pt>
                <c:pt idx="385">
                  <c:v>370.28999999999979</c:v>
                </c:pt>
                <c:pt idx="386">
                  <c:v>370.43199999999968</c:v>
                </c:pt>
                <c:pt idx="387">
                  <c:v>370.57299999999992</c:v>
                </c:pt>
                <c:pt idx="388">
                  <c:v>370.71399999999983</c:v>
                </c:pt>
                <c:pt idx="389">
                  <c:v>370.85300000000001</c:v>
                </c:pt>
                <c:pt idx="390">
                  <c:v>370.99599999999981</c:v>
                </c:pt>
                <c:pt idx="391">
                  <c:v>371.142</c:v>
                </c:pt>
                <c:pt idx="392">
                  <c:v>371.28999999999979</c:v>
                </c:pt>
                <c:pt idx="393">
                  <c:v>371.43299999999982</c:v>
                </c:pt>
                <c:pt idx="394">
                  <c:v>371.57499999999999</c:v>
                </c:pt>
                <c:pt idx="395">
                  <c:v>371.71399999999983</c:v>
                </c:pt>
                <c:pt idx="396">
                  <c:v>371.85699999999991</c:v>
                </c:pt>
                <c:pt idx="397">
                  <c:v>372.00299999999999</c:v>
                </c:pt>
                <c:pt idx="398">
                  <c:v>372.149</c:v>
                </c:pt>
                <c:pt idx="399">
                  <c:v>372.2969999999998</c:v>
                </c:pt>
                <c:pt idx="400">
                  <c:v>372.44499999999999</c:v>
                </c:pt>
                <c:pt idx="401">
                  <c:v>372.59599999999978</c:v>
                </c:pt>
                <c:pt idx="402">
                  <c:v>372.74599999999992</c:v>
                </c:pt>
                <c:pt idx="403">
                  <c:v>372.89</c:v>
                </c:pt>
                <c:pt idx="404">
                  <c:v>373.03099999999978</c:v>
                </c:pt>
                <c:pt idx="405">
                  <c:v>373.17099999999999</c:v>
                </c:pt>
                <c:pt idx="406">
                  <c:v>373.30899999999991</c:v>
                </c:pt>
                <c:pt idx="407">
                  <c:v>373.45299999999992</c:v>
                </c:pt>
                <c:pt idx="408">
                  <c:v>373.59499999999991</c:v>
                </c:pt>
                <c:pt idx="409">
                  <c:v>373.73899999999981</c:v>
                </c:pt>
                <c:pt idx="410">
                  <c:v>373.88299999999992</c:v>
                </c:pt>
                <c:pt idx="411">
                  <c:v>374.03199999999981</c:v>
                </c:pt>
                <c:pt idx="412">
                  <c:v>374.17699999999991</c:v>
                </c:pt>
                <c:pt idx="413">
                  <c:v>374.32099999999991</c:v>
                </c:pt>
                <c:pt idx="414">
                  <c:v>374.46699999999981</c:v>
                </c:pt>
                <c:pt idx="415">
                  <c:v>374.61399999999992</c:v>
                </c:pt>
                <c:pt idx="416">
                  <c:v>374.75599999999991</c:v>
                </c:pt>
                <c:pt idx="417">
                  <c:v>374.89599999999979</c:v>
                </c:pt>
                <c:pt idx="418">
                  <c:v>375.03599999999977</c:v>
                </c:pt>
                <c:pt idx="419">
                  <c:v>375.178</c:v>
                </c:pt>
                <c:pt idx="420">
                  <c:v>375.32399999999978</c:v>
                </c:pt>
                <c:pt idx="421">
                  <c:v>375.46899999999982</c:v>
                </c:pt>
                <c:pt idx="422">
                  <c:v>375.61500000000001</c:v>
                </c:pt>
                <c:pt idx="423">
                  <c:v>375.75599999999991</c:v>
                </c:pt>
                <c:pt idx="424">
                  <c:v>375.89599999999979</c:v>
                </c:pt>
                <c:pt idx="425">
                  <c:v>376.03599999999977</c:v>
                </c:pt>
                <c:pt idx="426">
                  <c:v>376.17399999999992</c:v>
                </c:pt>
                <c:pt idx="427">
                  <c:v>376.31399999999991</c:v>
                </c:pt>
                <c:pt idx="428">
                  <c:v>376.452</c:v>
                </c:pt>
                <c:pt idx="429">
                  <c:v>376.59299999999979</c:v>
                </c:pt>
                <c:pt idx="430">
                  <c:v>376.7369999999998</c:v>
                </c:pt>
                <c:pt idx="431">
                  <c:v>376.87699999999978</c:v>
                </c:pt>
                <c:pt idx="432">
                  <c:v>377.01900000000001</c:v>
                </c:pt>
                <c:pt idx="433">
                  <c:v>377.166</c:v>
                </c:pt>
                <c:pt idx="434">
                  <c:v>377.31399999999991</c:v>
                </c:pt>
                <c:pt idx="435">
                  <c:v>377.45399999999978</c:v>
                </c:pt>
                <c:pt idx="436">
                  <c:v>377.59199999999981</c:v>
                </c:pt>
                <c:pt idx="437">
                  <c:v>377.72799999999978</c:v>
                </c:pt>
                <c:pt idx="438">
                  <c:v>377.86500000000001</c:v>
                </c:pt>
                <c:pt idx="439">
                  <c:v>378.01</c:v>
                </c:pt>
                <c:pt idx="440">
                  <c:v>378.16</c:v>
                </c:pt>
                <c:pt idx="441">
                  <c:v>378.30599999999993</c:v>
                </c:pt>
                <c:pt idx="442">
                  <c:v>378.44499999999999</c:v>
                </c:pt>
                <c:pt idx="443">
                  <c:v>378.58</c:v>
                </c:pt>
                <c:pt idx="444">
                  <c:v>378.71899999999982</c:v>
                </c:pt>
                <c:pt idx="445">
                  <c:v>378.86099999999999</c:v>
                </c:pt>
                <c:pt idx="446">
                  <c:v>379.00599999999991</c:v>
                </c:pt>
                <c:pt idx="447">
                  <c:v>379.15</c:v>
                </c:pt>
                <c:pt idx="448">
                  <c:v>379.29299999999978</c:v>
                </c:pt>
                <c:pt idx="449">
                  <c:v>379.43700000000001</c:v>
                </c:pt>
                <c:pt idx="450">
                  <c:v>379.58</c:v>
                </c:pt>
                <c:pt idx="451">
                  <c:v>379.71899999999982</c:v>
                </c:pt>
                <c:pt idx="452">
                  <c:v>379.85699999999991</c:v>
                </c:pt>
                <c:pt idx="453">
                  <c:v>379.99599999999981</c:v>
                </c:pt>
                <c:pt idx="454">
                  <c:v>380.13799999999992</c:v>
                </c:pt>
                <c:pt idx="455">
                  <c:v>380.28199999999981</c:v>
                </c:pt>
                <c:pt idx="456">
                  <c:v>380.42499999999978</c:v>
                </c:pt>
                <c:pt idx="457">
                  <c:v>380.56700000000001</c:v>
                </c:pt>
                <c:pt idx="458">
                  <c:v>380.70599999999979</c:v>
                </c:pt>
                <c:pt idx="459">
                  <c:v>380.84699999999992</c:v>
                </c:pt>
                <c:pt idx="460">
                  <c:v>380.98899999999981</c:v>
                </c:pt>
                <c:pt idx="461">
                  <c:v>381.13299999999992</c:v>
                </c:pt>
                <c:pt idx="462">
                  <c:v>381.279</c:v>
                </c:pt>
                <c:pt idx="463">
                  <c:v>381.42699999999979</c:v>
                </c:pt>
                <c:pt idx="464">
                  <c:v>381.56899999999979</c:v>
                </c:pt>
                <c:pt idx="465">
                  <c:v>381.71399999999983</c:v>
                </c:pt>
                <c:pt idx="466">
                  <c:v>381.85699999999991</c:v>
                </c:pt>
                <c:pt idx="467">
                  <c:v>381.99499999999978</c:v>
                </c:pt>
                <c:pt idx="468">
                  <c:v>382.13799999999992</c:v>
                </c:pt>
                <c:pt idx="469">
                  <c:v>382.279</c:v>
                </c:pt>
                <c:pt idx="470">
                  <c:v>382.41599999999983</c:v>
                </c:pt>
                <c:pt idx="471">
                  <c:v>382.553</c:v>
                </c:pt>
                <c:pt idx="472">
                  <c:v>382.69</c:v>
                </c:pt>
                <c:pt idx="473">
                  <c:v>382.82899999999978</c:v>
                </c:pt>
                <c:pt idx="474">
                  <c:v>382.97299999999979</c:v>
                </c:pt>
                <c:pt idx="475">
                  <c:v>383.11599999999999</c:v>
                </c:pt>
                <c:pt idx="476">
                  <c:v>383.25399999999979</c:v>
                </c:pt>
                <c:pt idx="477">
                  <c:v>383.39299999999992</c:v>
                </c:pt>
                <c:pt idx="478">
                  <c:v>383.53399999999982</c:v>
                </c:pt>
                <c:pt idx="479">
                  <c:v>383.67899999999992</c:v>
                </c:pt>
                <c:pt idx="480">
                  <c:v>383.82399999999978</c:v>
                </c:pt>
                <c:pt idx="481">
                  <c:v>383.96799999999979</c:v>
                </c:pt>
                <c:pt idx="482">
                  <c:v>384.11299999999989</c:v>
                </c:pt>
                <c:pt idx="483">
                  <c:v>384.26499999999999</c:v>
                </c:pt>
                <c:pt idx="484">
                  <c:v>384.41899999999981</c:v>
                </c:pt>
                <c:pt idx="485">
                  <c:v>384.56599999999992</c:v>
                </c:pt>
                <c:pt idx="486">
                  <c:v>384.71299999999991</c:v>
                </c:pt>
                <c:pt idx="487">
                  <c:v>384.86199999999991</c:v>
                </c:pt>
                <c:pt idx="488">
                  <c:v>385.01</c:v>
                </c:pt>
                <c:pt idx="489">
                  <c:v>385.15699999999993</c:v>
                </c:pt>
                <c:pt idx="490">
                  <c:v>385.30099999999999</c:v>
                </c:pt>
                <c:pt idx="491">
                  <c:v>385.44799999999992</c:v>
                </c:pt>
                <c:pt idx="492">
                  <c:v>385.60599999999999</c:v>
                </c:pt>
                <c:pt idx="493">
                  <c:v>385.77199999999982</c:v>
                </c:pt>
                <c:pt idx="494">
                  <c:v>385.94</c:v>
                </c:pt>
                <c:pt idx="495">
                  <c:v>386.10799999999989</c:v>
                </c:pt>
                <c:pt idx="496">
                  <c:v>386.28099999999978</c:v>
                </c:pt>
                <c:pt idx="497">
                  <c:v>386.46199999999982</c:v>
                </c:pt>
                <c:pt idx="498">
                  <c:v>386.64600000000002</c:v>
                </c:pt>
                <c:pt idx="499">
                  <c:v>386.83299999999991</c:v>
                </c:pt>
                <c:pt idx="500">
                  <c:v>387.01599999999979</c:v>
                </c:pt>
                <c:pt idx="501">
                  <c:v>387.197</c:v>
                </c:pt>
                <c:pt idx="502">
                  <c:v>387.37599999999992</c:v>
                </c:pt>
                <c:pt idx="503">
                  <c:v>387.55399999999992</c:v>
                </c:pt>
                <c:pt idx="504">
                  <c:v>387.73599999999982</c:v>
                </c:pt>
                <c:pt idx="505">
                  <c:v>387.92299999999977</c:v>
                </c:pt>
                <c:pt idx="506">
                  <c:v>388.11</c:v>
                </c:pt>
                <c:pt idx="507">
                  <c:v>388.29499999999979</c:v>
                </c:pt>
                <c:pt idx="508">
                  <c:v>388.4769999999998</c:v>
                </c:pt>
                <c:pt idx="509">
                  <c:v>388.65100000000001</c:v>
                </c:pt>
                <c:pt idx="510">
                  <c:v>388.82399999999978</c:v>
                </c:pt>
                <c:pt idx="511">
                  <c:v>388.99799999999982</c:v>
                </c:pt>
                <c:pt idx="512">
                  <c:v>389.17599999999999</c:v>
                </c:pt>
                <c:pt idx="513">
                  <c:v>389.35199999999992</c:v>
                </c:pt>
                <c:pt idx="514">
                  <c:v>389.52499999999992</c:v>
                </c:pt>
                <c:pt idx="515">
                  <c:v>389.69599999999991</c:v>
                </c:pt>
                <c:pt idx="516">
                  <c:v>389.87</c:v>
                </c:pt>
                <c:pt idx="517">
                  <c:v>390.04199999999992</c:v>
                </c:pt>
                <c:pt idx="518">
                  <c:v>390.21699999999981</c:v>
                </c:pt>
                <c:pt idx="519">
                  <c:v>390.39099999999979</c:v>
                </c:pt>
                <c:pt idx="520">
                  <c:v>390.56599999999992</c:v>
                </c:pt>
                <c:pt idx="521">
                  <c:v>390.73899999999981</c:v>
                </c:pt>
                <c:pt idx="522">
                  <c:v>390.91499999999979</c:v>
                </c:pt>
                <c:pt idx="523">
                  <c:v>391.09799999999979</c:v>
                </c:pt>
                <c:pt idx="524">
                  <c:v>391.28199999999981</c:v>
                </c:pt>
                <c:pt idx="525">
                  <c:v>391.46199999999982</c:v>
                </c:pt>
                <c:pt idx="526">
                  <c:v>391.63799999999992</c:v>
                </c:pt>
                <c:pt idx="527">
                  <c:v>391.815</c:v>
                </c:pt>
                <c:pt idx="528">
                  <c:v>391.99199999999968</c:v>
                </c:pt>
                <c:pt idx="529">
                  <c:v>392.16800000000001</c:v>
                </c:pt>
                <c:pt idx="530">
                  <c:v>392.34</c:v>
                </c:pt>
                <c:pt idx="531">
                  <c:v>392.51499999999999</c:v>
                </c:pt>
                <c:pt idx="532">
                  <c:v>392.68799999999999</c:v>
                </c:pt>
                <c:pt idx="533">
                  <c:v>392.86599999999999</c:v>
                </c:pt>
                <c:pt idx="534">
                  <c:v>393.04399999999993</c:v>
                </c:pt>
                <c:pt idx="535">
                  <c:v>393.21600000000001</c:v>
                </c:pt>
                <c:pt idx="536">
                  <c:v>393.38900000000001</c:v>
                </c:pt>
                <c:pt idx="537">
                  <c:v>393.565</c:v>
                </c:pt>
                <c:pt idx="538">
                  <c:v>393.73899999999981</c:v>
                </c:pt>
                <c:pt idx="539">
                  <c:v>393.91599999999983</c:v>
                </c:pt>
                <c:pt idx="540">
                  <c:v>394.09799999999979</c:v>
                </c:pt>
                <c:pt idx="541">
                  <c:v>394.279</c:v>
                </c:pt>
                <c:pt idx="542">
                  <c:v>394.45799999999991</c:v>
                </c:pt>
                <c:pt idx="543">
                  <c:v>394.63199999999978</c:v>
                </c:pt>
                <c:pt idx="544">
                  <c:v>394.80399999999992</c:v>
                </c:pt>
                <c:pt idx="545">
                  <c:v>394.97099999999978</c:v>
                </c:pt>
                <c:pt idx="546">
                  <c:v>395.14299999999997</c:v>
                </c:pt>
                <c:pt idx="547">
                  <c:v>395.31399999999991</c:v>
                </c:pt>
                <c:pt idx="548">
                  <c:v>395.48799999999977</c:v>
                </c:pt>
                <c:pt idx="549">
                  <c:v>395.66</c:v>
                </c:pt>
                <c:pt idx="550">
                  <c:v>395.83899999999983</c:v>
                </c:pt>
                <c:pt idx="551">
                  <c:v>396.01499999999999</c:v>
                </c:pt>
                <c:pt idx="552">
                  <c:v>396.19299999999993</c:v>
                </c:pt>
                <c:pt idx="553">
                  <c:v>396.36899999999991</c:v>
                </c:pt>
                <c:pt idx="554">
                  <c:v>396.54300000000001</c:v>
                </c:pt>
                <c:pt idx="555">
                  <c:v>396.71600000000001</c:v>
                </c:pt>
                <c:pt idx="556">
                  <c:v>396.88799999999992</c:v>
                </c:pt>
                <c:pt idx="557">
                  <c:v>397.05799999999999</c:v>
                </c:pt>
                <c:pt idx="558">
                  <c:v>397.24</c:v>
                </c:pt>
                <c:pt idx="559">
                  <c:v>397.41999999999979</c:v>
                </c:pt>
                <c:pt idx="560">
                  <c:v>397.59699999999981</c:v>
                </c:pt>
                <c:pt idx="561">
                  <c:v>397.77499999999992</c:v>
                </c:pt>
                <c:pt idx="562">
                  <c:v>397.952</c:v>
                </c:pt>
                <c:pt idx="563">
                  <c:v>398.12899999999979</c:v>
                </c:pt>
                <c:pt idx="564">
                  <c:v>398.30699999999979</c:v>
                </c:pt>
                <c:pt idx="565">
                  <c:v>398.47899999999981</c:v>
                </c:pt>
                <c:pt idx="566">
                  <c:v>398.64600000000002</c:v>
                </c:pt>
                <c:pt idx="567">
                  <c:v>398.81700000000001</c:v>
                </c:pt>
                <c:pt idx="568">
                  <c:v>398.98899999999981</c:v>
                </c:pt>
                <c:pt idx="569">
                  <c:v>399.15899999999999</c:v>
                </c:pt>
                <c:pt idx="570">
                  <c:v>399.32799999999992</c:v>
                </c:pt>
                <c:pt idx="571">
                  <c:v>399.49799999999982</c:v>
                </c:pt>
                <c:pt idx="572">
                  <c:v>399.66899999999993</c:v>
                </c:pt>
                <c:pt idx="573">
                  <c:v>399.84399999999999</c:v>
                </c:pt>
                <c:pt idx="574">
                  <c:v>400.02199999999982</c:v>
                </c:pt>
                <c:pt idx="575">
                  <c:v>400.2</c:v>
                </c:pt>
                <c:pt idx="576">
                  <c:v>400.38</c:v>
                </c:pt>
                <c:pt idx="577">
                  <c:v>400.55999999999989</c:v>
                </c:pt>
                <c:pt idx="578">
                  <c:v>400.7369999999998</c:v>
                </c:pt>
                <c:pt idx="579">
                  <c:v>400.90899999999982</c:v>
                </c:pt>
                <c:pt idx="580">
                  <c:v>401.08299999999991</c:v>
                </c:pt>
                <c:pt idx="581">
                  <c:v>401.26299999999992</c:v>
                </c:pt>
                <c:pt idx="582">
                  <c:v>401.43899999999979</c:v>
                </c:pt>
                <c:pt idx="583">
                  <c:v>401.61500000000001</c:v>
                </c:pt>
                <c:pt idx="584">
                  <c:v>401.78699999999981</c:v>
                </c:pt>
                <c:pt idx="585">
                  <c:v>401.96100000000001</c:v>
                </c:pt>
                <c:pt idx="586">
                  <c:v>402.13199999999978</c:v>
                </c:pt>
                <c:pt idx="587">
                  <c:v>402.29999999999978</c:v>
                </c:pt>
                <c:pt idx="588">
                  <c:v>402.47199999999981</c:v>
                </c:pt>
                <c:pt idx="589">
                  <c:v>402.65199999999999</c:v>
                </c:pt>
                <c:pt idx="590">
                  <c:v>402.83100000000002</c:v>
                </c:pt>
                <c:pt idx="591">
                  <c:v>403.00699999999978</c:v>
                </c:pt>
                <c:pt idx="592">
                  <c:v>403.18099999999993</c:v>
                </c:pt>
                <c:pt idx="593">
                  <c:v>403.35300000000001</c:v>
                </c:pt>
                <c:pt idx="594">
                  <c:v>403.52199999999982</c:v>
                </c:pt>
                <c:pt idx="595">
                  <c:v>403.69200000000001</c:v>
                </c:pt>
                <c:pt idx="596">
                  <c:v>403.86899999999991</c:v>
                </c:pt>
                <c:pt idx="597">
                  <c:v>404.05</c:v>
                </c:pt>
                <c:pt idx="598">
                  <c:v>404.22899999999981</c:v>
                </c:pt>
                <c:pt idx="599">
                  <c:v>404.40299999999979</c:v>
                </c:pt>
                <c:pt idx="600">
                  <c:v>404.57499999999999</c:v>
                </c:pt>
                <c:pt idx="601">
                  <c:v>404.75299999999999</c:v>
                </c:pt>
                <c:pt idx="602">
                  <c:v>404.92699999999979</c:v>
                </c:pt>
                <c:pt idx="603">
                  <c:v>405.09999999999991</c:v>
                </c:pt>
                <c:pt idx="604">
                  <c:v>405.27099999999979</c:v>
                </c:pt>
                <c:pt idx="605">
                  <c:v>405.44599999999991</c:v>
                </c:pt>
                <c:pt idx="606">
                  <c:v>405.62299999999999</c:v>
                </c:pt>
                <c:pt idx="607">
                  <c:v>405.79899999999981</c:v>
                </c:pt>
                <c:pt idx="608">
                  <c:v>405.97499999999991</c:v>
                </c:pt>
                <c:pt idx="609">
                  <c:v>406.149</c:v>
                </c:pt>
                <c:pt idx="610">
                  <c:v>406.32299999999992</c:v>
                </c:pt>
                <c:pt idx="611">
                  <c:v>406.50099999999992</c:v>
                </c:pt>
                <c:pt idx="612">
                  <c:v>406.67500000000001</c:v>
                </c:pt>
                <c:pt idx="613">
                  <c:v>406.85199999999992</c:v>
                </c:pt>
                <c:pt idx="614">
                  <c:v>407.02699999999982</c:v>
                </c:pt>
                <c:pt idx="615">
                  <c:v>407.2</c:v>
                </c:pt>
                <c:pt idx="616">
                  <c:v>407.36899999999991</c:v>
                </c:pt>
                <c:pt idx="617">
                  <c:v>407.53800000000001</c:v>
                </c:pt>
                <c:pt idx="618">
                  <c:v>407.71499999999992</c:v>
                </c:pt>
                <c:pt idx="619">
                  <c:v>407.89400000000001</c:v>
                </c:pt>
                <c:pt idx="620">
                  <c:v>408.06999999999988</c:v>
                </c:pt>
                <c:pt idx="621">
                  <c:v>408.24599999999992</c:v>
                </c:pt>
                <c:pt idx="622">
                  <c:v>408.41999999999979</c:v>
                </c:pt>
                <c:pt idx="623">
                  <c:v>408.59599999999978</c:v>
                </c:pt>
                <c:pt idx="624">
                  <c:v>408.77199999999982</c:v>
                </c:pt>
                <c:pt idx="625">
                  <c:v>408.95099999999991</c:v>
                </c:pt>
                <c:pt idx="626">
                  <c:v>409.13299999999992</c:v>
                </c:pt>
                <c:pt idx="627">
                  <c:v>409.31499999999988</c:v>
                </c:pt>
                <c:pt idx="628">
                  <c:v>409.4939999999998</c:v>
                </c:pt>
                <c:pt idx="629">
                  <c:v>409.67199999999991</c:v>
                </c:pt>
                <c:pt idx="630">
                  <c:v>409.84199999999993</c:v>
                </c:pt>
                <c:pt idx="631">
                  <c:v>410.01599999999979</c:v>
                </c:pt>
                <c:pt idx="632">
                  <c:v>410.19399999999979</c:v>
                </c:pt>
                <c:pt idx="633">
                  <c:v>410.37399999999991</c:v>
                </c:pt>
                <c:pt idx="634">
                  <c:v>410.55199999999991</c:v>
                </c:pt>
                <c:pt idx="635">
                  <c:v>410.7269999999998</c:v>
                </c:pt>
                <c:pt idx="636">
                  <c:v>410.90499999999992</c:v>
                </c:pt>
                <c:pt idx="637">
                  <c:v>411.07799999999992</c:v>
                </c:pt>
                <c:pt idx="638">
                  <c:v>411.24399999999991</c:v>
                </c:pt>
                <c:pt idx="639">
                  <c:v>411.40699999999981</c:v>
                </c:pt>
                <c:pt idx="640">
                  <c:v>411.56999999999988</c:v>
                </c:pt>
                <c:pt idx="641">
                  <c:v>411.7319999999998</c:v>
                </c:pt>
                <c:pt idx="642">
                  <c:v>411.90199999999982</c:v>
                </c:pt>
                <c:pt idx="643">
                  <c:v>412.072</c:v>
                </c:pt>
                <c:pt idx="644">
                  <c:v>412.24299999999988</c:v>
                </c:pt>
                <c:pt idx="645">
                  <c:v>412.4169999999998</c:v>
                </c:pt>
                <c:pt idx="646">
                  <c:v>412.58799999999991</c:v>
                </c:pt>
                <c:pt idx="647">
                  <c:v>412.75799999999992</c:v>
                </c:pt>
                <c:pt idx="648">
                  <c:v>412.92599999999982</c:v>
                </c:pt>
                <c:pt idx="649">
                  <c:v>413.09699999999981</c:v>
                </c:pt>
                <c:pt idx="650">
                  <c:v>413.27</c:v>
                </c:pt>
                <c:pt idx="651">
                  <c:v>413.44599999999991</c:v>
                </c:pt>
                <c:pt idx="652">
                  <c:v>413.62199999999979</c:v>
                </c:pt>
                <c:pt idx="653">
                  <c:v>413.79599999999982</c:v>
                </c:pt>
                <c:pt idx="654">
                  <c:v>413.96899999999982</c:v>
                </c:pt>
                <c:pt idx="655">
                  <c:v>414.14100000000002</c:v>
                </c:pt>
                <c:pt idx="656">
                  <c:v>414.31899999999979</c:v>
                </c:pt>
                <c:pt idx="657">
                  <c:v>414.50199999999978</c:v>
                </c:pt>
                <c:pt idx="658">
                  <c:v>414.67999999999989</c:v>
                </c:pt>
                <c:pt idx="659">
                  <c:v>414.85699999999991</c:v>
                </c:pt>
                <c:pt idx="660">
                  <c:v>415.03499999999991</c:v>
                </c:pt>
                <c:pt idx="661">
                  <c:v>415.21399999999983</c:v>
                </c:pt>
                <c:pt idx="662">
                  <c:v>415.39199999999983</c:v>
                </c:pt>
                <c:pt idx="663">
                  <c:v>415.56899999999979</c:v>
                </c:pt>
                <c:pt idx="664">
                  <c:v>415.73799999999977</c:v>
                </c:pt>
                <c:pt idx="665">
                  <c:v>415.9</c:v>
                </c:pt>
                <c:pt idx="666">
                  <c:v>416.06499999999988</c:v>
                </c:pt>
                <c:pt idx="667">
                  <c:v>416.23399999999981</c:v>
                </c:pt>
                <c:pt idx="668">
                  <c:v>416.40499999999992</c:v>
                </c:pt>
                <c:pt idx="669">
                  <c:v>416.57399999999978</c:v>
                </c:pt>
                <c:pt idx="670">
                  <c:v>416.74699999999979</c:v>
                </c:pt>
                <c:pt idx="671">
                  <c:v>416.92099999999982</c:v>
                </c:pt>
                <c:pt idx="672">
                  <c:v>417.09</c:v>
                </c:pt>
                <c:pt idx="673">
                  <c:v>417.26</c:v>
                </c:pt>
                <c:pt idx="674">
                  <c:v>417.42799999999983</c:v>
                </c:pt>
                <c:pt idx="675">
                  <c:v>417.59799999999979</c:v>
                </c:pt>
                <c:pt idx="676">
                  <c:v>417.77299999999991</c:v>
                </c:pt>
                <c:pt idx="677">
                  <c:v>417.94799999999992</c:v>
                </c:pt>
                <c:pt idx="678">
                  <c:v>418.12599999999992</c:v>
                </c:pt>
                <c:pt idx="679">
                  <c:v>418.30499999999989</c:v>
                </c:pt>
                <c:pt idx="680">
                  <c:v>418.48299999999978</c:v>
                </c:pt>
                <c:pt idx="681">
                  <c:v>418.65300000000002</c:v>
                </c:pt>
                <c:pt idx="682">
                  <c:v>418.81899999999979</c:v>
                </c:pt>
                <c:pt idx="683">
                  <c:v>418.98500000000001</c:v>
                </c:pt>
                <c:pt idx="684">
                  <c:v>419.15699999999993</c:v>
                </c:pt>
                <c:pt idx="685">
                  <c:v>419.33100000000002</c:v>
                </c:pt>
                <c:pt idx="686">
                  <c:v>419.50199999999978</c:v>
                </c:pt>
                <c:pt idx="687">
                  <c:v>419.67</c:v>
                </c:pt>
                <c:pt idx="688">
                  <c:v>419.83899999999983</c:v>
                </c:pt>
                <c:pt idx="689">
                  <c:v>420.01299999999992</c:v>
                </c:pt>
                <c:pt idx="690">
                  <c:v>420.18599999999992</c:v>
                </c:pt>
                <c:pt idx="691">
                  <c:v>420.35699999999991</c:v>
                </c:pt>
                <c:pt idx="692">
                  <c:v>420.52799999999979</c:v>
                </c:pt>
                <c:pt idx="693">
                  <c:v>420.70099999999991</c:v>
                </c:pt>
                <c:pt idx="694">
                  <c:v>420.875</c:v>
                </c:pt>
                <c:pt idx="695">
                  <c:v>421.048</c:v>
                </c:pt>
                <c:pt idx="696">
                  <c:v>421.22199999999981</c:v>
                </c:pt>
                <c:pt idx="697">
                  <c:v>421.39199999999983</c:v>
                </c:pt>
                <c:pt idx="698">
                  <c:v>421.55899999999991</c:v>
                </c:pt>
                <c:pt idx="699">
                  <c:v>421.72899999999981</c:v>
                </c:pt>
                <c:pt idx="700">
                  <c:v>421.90199999999982</c:v>
                </c:pt>
                <c:pt idx="701">
                  <c:v>422.072</c:v>
                </c:pt>
                <c:pt idx="702">
                  <c:v>422.24</c:v>
                </c:pt>
                <c:pt idx="703">
                  <c:v>422.41199999999981</c:v>
                </c:pt>
                <c:pt idx="704">
                  <c:v>422.59100000000001</c:v>
                </c:pt>
                <c:pt idx="705">
                  <c:v>422.77499999999992</c:v>
                </c:pt>
                <c:pt idx="706">
                  <c:v>422.95699999999982</c:v>
                </c:pt>
                <c:pt idx="707">
                  <c:v>423.13599999999991</c:v>
                </c:pt>
                <c:pt idx="708">
                  <c:v>423.31200000000001</c:v>
                </c:pt>
                <c:pt idx="709">
                  <c:v>423.48899999999981</c:v>
                </c:pt>
                <c:pt idx="710">
                  <c:v>423.66500000000002</c:v>
                </c:pt>
                <c:pt idx="711">
                  <c:v>423.84199999999993</c:v>
                </c:pt>
                <c:pt idx="712">
                  <c:v>424.01699999999983</c:v>
                </c:pt>
                <c:pt idx="713">
                  <c:v>424.19399999999979</c:v>
                </c:pt>
                <c:pt idx="714">
                  <c:v>424.37099999999992</c:v>
                </c:pt>
                <c:pt idx="715">
                  <c:v>424.54599999999988</c:v>
                </c:pt>
                <c:pt idx="716">
                  <c:v>424.72199999999981</c:v>
                </c:pt>
                <c:pt idx="717">
                  <c:v>424.89699999999982</c:v>
                </c:pt>
                <c:pt idx="718">
                  <c:v>425.07399999999978</c:v>
                </c:pt>
                <c:pt idx="719">
                  <c:v>425.25</c:v>
                </c:pt>
                <c:pt idx="720">
                  <c:v>425.42499999999978</c:v>
                </c:pt>
                <c:pt idx="721">
                  <c:v>425.60199999999992</c:v>
                </c:pt>
                <c:pt idx="722">
                  <c:v>425.779</c:v>
                </c:pt>
                <c:pt idx="723">
                  <c:v>425.95600000000002</c:v>
                </c:pt>
                <c:pt idx="724">
                  <c:v>426.12900000000002</c:v>
                </c:pt>
                <c:pt idx="725">
                  <c:v>426.29999999999978</c:v>
                </c:pt>
                <c:pt idx="726">
                  <c:v>426.46899999999982</c:v>
                </c:pt>
                <c:pt idx="727">
                  <c:v>426.63799999999992</c:v>
                </c:pt>
                <c:pt idx="728">
                  <c:v>426.80799999999999</c:v>
                </c:pt>
                <c:pt idx="729">
                  <c:v>426.97899999999981</c:v>
                </c:pt>
                <c:pt idx="730">
                  <c:v>427.15</c:v>
                </c:pt>
                <c:pt idx="731">
                  <c:v>427.322</c:v>
                </c:pt>
                <c:pt idx="732">
                  <c:v>427.5</c:v>
                </c:pt>
                <c:pt idx="733">
                  <c:v>427.67899999999992</c:v>
                </c:pt>
                <c:pt idx="734">
                  <c:v>427.86099999999999</c:v>
                </c:pt>
                <c:pt idx="735">
                  <c:v>428.03599999999977</c:v>
                </c:pt>
                <c:pt idx="736">
                  <c:v>428.21399999999983</c:v>
                </c:pt>
                <c:pt idx="737">
                  <c:v>428.39199999999983</c:v>
                </c:pt>
                <c:pt idx="738">
                  <c:v>428.56799999999993</c:v>
                </c:pt>
                <c:pt idx="739">
                  <c:v>428.74599999999992</c:v>
                </c:pt>
                <c:pt idx="740">
                  <c:v>428.9219999999998</c:v>
                </c:pt>
                <c:pt idx="741">
                  <c:v>429.10399999999993</c:v>
                </c:pt>
                <c:pt idx="742">
                  <c:v>429.28399999999982</c:v>
                </c:pt>
                <c:pt idx="743">
                  <c:v>429.45899999999978</c:v>
                </c:pt>
                <c:pt idx="744">
                  <c:v>429.63799999999992</c:v>
                </c:pt>
                <c:pt idx="745">
                  <c:v>429.81299999999999</c:v>
                </c:pt>
                <c:pt idx="746">
                  <c:v>429.99099999999981</c:v>
                </c:pt>
                <c:pt idx="747">
                  <c:v>430.16899999999993</c:v>
                </c:pt>
                <c:pt idx="748">
                  <c:v>430.34100000000001</c:v>
                </c:pt>
                <c:pt idx="749">
                  <c:v>430.51199999999977</c:v>
                </c:pt>
                <c:pt idx="750">
                  <c:v>430.68099999999993</c:v>
                </c:pt>
                <c:pt idx="751">
                  <c:v>430.851</c:v>
                </c:pt>
                <c:pt idx="752">
                  <c:v>431.02</c:v>
                </c:pt>
                <c:pt idx="753">
                  <c:v>431.18499999999989</c:v>
                </c:pt>
                <c:pt idx="754">
                  <c:v>431.35</c:v>
                </c:pt>
                <c:pt idx="755">
                  <c:v>431.51599999999979</c:v>
                </c:pt>
                <c:pt idx="756">
                  <c:v>431.68499999999989</c:v>
                </c:pt>
                <c:pt idx="757">
                  <c:v>431.85</c:v>
                </c:pt>
                <c:pt idx="758">
                  <c:v>432.01499999999999</c:v>
                </c:pt>
                <c:pt idx="759">
                  <c:v>432.18299999999999</c:v>
                </c:pt>
                <c:pt idx="760">
                  <c:v>432.34800000000001</c:v>
                </c:pt>
                <c:pt idx="761">
                  <c:v>432.51799999999992</c:v>
                </c:pt>
                <c:pt idx="762">
                  <c:v>432.69200000000001</c:v>
                </c:pt>
                <c:pt idx="763">
                  <c:v>432.86899999999991</c:v>
                </c:pt>
                <c:pt idx="764">
                  <c:v>433.03999999999979</c:v>
                </c:pt>
                <c:pt idx="765">
                  <c:v>433.20899999999978</c:v>
                </c:pt>
                <c:pt idx="766">
                  <c:v>433.375</c:v>
                </c:pt>
                <c:pt idx="767">
                  <c:v>433.53899999999982</c:v>
                </c:pt>
                <c:pt idx="768">
                  <c:v>433.70499999999993</c:v>
                </c:pt>
                <c:pt idx="769">
                  <c:v>433.875</c:v>
                </c:pt>
                <c:pt idx="770">
                  <c:v>434.04399999999993</c:v>
                </c:pt>
                <c:pt idx="771">
                  <c:v>434.21699999999981</c:v>
                </c:pt>
                <c:pt idx="772">
                  <c:v>434.39</c:v>
                </c:pt>
                <c:pt idx="773">
                  <c:v>434.56200000000001</c:v>
                </c:pt>
                <c:pt idx="774">
                  <c:v>434.73</c:v>
                </c:pt>
                <c:pt idx="775">
                  <c:v>434.904</c:v>
                </c:pt>
                <c:pt idx="776">
                  <c:v>435.07799999999992</c:v>
                </c:pt>
                <c:pt idx="777">
                  <c:v>435.25</c:v>
                </c:pt>
                <c:pt idx="778">
                  <c:v>435.4219999999998</c:v>
                </c:pt>
                <c:pt idx="779">
                  <c:v>435.59799999999979</c:v>
                </c:pt>
                <c:pt idx="780">
                  <c:v>435.77599999999978</c:v>
                </c:pt>
                <c:pt idx="781">
                  <c:v>435.95600000000002</c:v>
                </c:pt>
                <c:pt idx="782">
                  <c:v>436.13900000000001</c:v>
                </c:pt>
                <c:pt idx="783">
                  <c:v>436.31700000000001</c:v>
                </c:pt>
                <c:pt idx="784">
                  <c:v>436.4869999999998</c:v>
                </c:pt>
                <c:pt idx="785">
                  <c:v>436.66099999999989</c:v>
                </c:pt>
                <c:pt idx="786">
                  <c:v>436.83199999999982</c:v>
                </c:pt>
                <c:pt idx="787">
                  <c:v>437.00400000000002</c:v>
                </c:pt>
                <c:pt idx="788">
                  <c:v>437.178</c:v>
                </c:pt>
                <c:pt idx="789">
                  <c:v>437.35</c:v>
                </c:pt>
                <c:pt idx="790">
                  <c:v>437.524</c:v>
                </c:pt>
                <c:pt idx="791">
                  <c:v>437.70099999999991</c:v>
                </c:pt>
                <c:pt idx="792">
                  <c:v>437.875</c:v>
                </c:pt>
                <c:pt idx="793">
                  <c:v>438.05099999999999</c:v>
                </c:pt>
                <c:pt idx="794">
                  <c:v>438.22299999999979</c:v>
                </c:pt>
                <c:pt idx="795">
                  <c:v>438.39299999999992</c:v>
                </c:pt>
                <c:pt idx="796">
                  <c:v>438.56299999999999</c:v>
                </c:pt>
                <c:pt idx="797">
                  <c:v>438.73299999999978</c:v>
                </c:pt>
                <c:pt idx="798">
                  <c:v>438.90800000000002</c:v>
                </c:pt>
                <c:pt idx="799">
                  <c:v>439.08799999999991</c:v>
                </c:pt>
                <c:pt idx="800">
                  <c:v>439.27199999999982</c:v>
                </c:pt>
                <c:pt idx="801">
                  <c:v>439.45299999999992</c:v>
                </c:pt>
                <c:pt idx="802">
                  <c:v>439.62900000000002</c:v>
                </c:pt>
                <c:pt idx="803">
                  <c:v>439.80199999999991</c:v>
                </c:pt>
                <c:pt idx="804">
                  <c:v>439.98399999999981</c:v>
                </c:pt>
                <c:pt idx="805">
                  <c:v>440.16199999999992</c:v>
                </c:pt>
                <c:pt idx="806">
                  <c:v>440.34399999999988</c:v>
                </c:pt>
                <c:pt idx="807">
                  <c:v>440.52499999999992</c:v>
                </c:pt>
                <c:pt idx="808">
                  <c:v>440.70299999999992</c:v>
                </c:pt>
                <c:pt idx="809">
                  <c:v>440.88599999999991</c:v>
                </c:pt>
                <c:pt idx="810">
                  <c:v>441.06999999999988</c:v>
                </c:pt>
                <c:pt idx="811">
                  <c:v>441.24299999999988</c:v>
                </c:pt>
                <c:pt idx="812">
                  <c:v>441.41599999999983</c:v>
                </c:pt>
                <c:pt idx="813">
                  <c:v>441.58899999999983</c:v>
                </c:pt>
                <c:pt idx="814">
                  <c:v>441.76299999999992</c:v>
                </c:pt>
                <c:pt idx="815">
                  <c:v>441.9339999999998</c:v>
                </c:pt>
                <c:pt idx="816">
                  <c:v>442.101</c:v>
                </c:pt>
                <c:pt idx="817">
                  <c:v>442.27099999999979</c:v>
                </c:pt>
                <c:pt idx="818">
                  <c:v>442.44299999999993</c:v>
                </c:pt>
                <c:pt idx="819">
                  <c:v>442.61699999999979</c:v>
                </c:pt>
                <c:pt idx="820">
                  <c:v>442.79099999999983</c:v>
                </c:pt>
                <c:pt idx="821">
                  <c:v>442.97099999999978</c:v>
                </c:pt>
                <c:pt idx="822">
                  <c:v>443.15</c:v>
                </c:pt>
                <c:pt idx="823">
                  <c:v>443.32599999999991</c:v>
                </c:pt>
                <c:pt idx="824">
                  <c:v>443.49799999999982</c:v>
                </c:pt>
                <c:pt idx="825">
                  <c:v>443.67099999999988</c:v>
                </c:pt>
                <c:pt idx="826">
                  <c:v>443.84699999999992</c:v>
                </c:pt>
                <c:pt idx="827">
                  <c:v>444.03199999999981</c:v>
                </c:pt>
                <c:pt idx="828">
                  <c:v>444.21699999999981</c:v>
                </c:pt>
                <c:pt idx="829">
                  <c:v>444.39599999999979</c:v>
                </c:pt>
                <c:pt idx="830">
                  <c:v>444.572</c:v>
                </c:pt>
                <c:pt idx="831">
                  <c:v>444.74599999999992</c:v>
                </c:pt>
                <c:pt idx="832">
                  <c:v>444.92099999999982</c:v>
                </c:pt>
                <c:pt idx="833">
                  <c:v>445.09699999999981</c:v>
                </c:pt>
                <c:pt idx="834">
                  <c:v>445.26699999999983</c:v>
                </c:pt>
                <c:pt idx="835">
                  <c:v>445.43599999999981</c:v>
                </c:pt>
                <c:pt idx="836">
                  <c:v>445.61</c:v>
                </c:pt>
                <c:pt idx="837">
                  <c:v>445.7919999999998</c:v>
                </c:pt>
                <c:pt idx="838">
                  <c:v>445.97299999999979</c:v>
                </c:pt>
                <c:pt idx="839">
                  <c:v>446.14699999999999</c:v>
                </c:pt>
                <c:pt idx="840">
                  <c:v>446.32499999999999</c:v>
                </c:pt>
                <c:pt idx="841">
                  <c:v>446.51099999999991</c:v>
                </c:pt>
                <c:pt idx="842">
                  <c:v>446.69099999999992</c:v>
                </c:pt>
                <c:pt idx="843">
                  <c:v>446.86699999999979</c:v>
                </c:pt>
                <c:pt idx="844">
                  <c:v>447.04399999999993</c:v>
                </c:pt>
                <c:pt idx="845">
                  <c:v>447.21899999999982</c:v>
                </c:pt>
                <c:pt idx="846">
                  <c:v>447.39099999999979</c:v>
                </c:pt>
                <c:pt idx="847">
                  <c:v>447.56499999999988</c:v>
                </c:pt>
                <c:pt idx="848">
                  <c:v>447.73899999999981</c:v>
                </c:pt>
                <c:pt idx="849">
                  <c:v>447.90999999999991</c:v>
                </c:pt>
                <c:pt idx="850">
                  <c:v>448.08299999999991</c:v>
                </c:pt>
                <c:pt idx="851">
                  <c:v>448.26199999999977</c:v>
                </c:pt>
                <c:pt idx="852">
                  <c:v>448.43799999999982</c:v>
                </c:pt>
                <c:pt idx="853">
                  <c:v>448.61199999999991</c:v>
                </c:pt>
                <c:pt idx="854">
                  <c:v>448.78099999999978</c:v>
                </c:pt>
                <c:pt idx="855">
                  <c:v>448.95399999999978</c:v>
                </c:pt>
                <c:pt idx="856">
                  <c:v>449.12699999999978</c:v>
                </c:pt>
                <c:pt idx="857">
                  <c:v>449.29499999999979</c:v>
                </c:pt>
                <c:pt idx="858">
                  <c:v>449.46399999999983</c:v>
                </c:pt>
                <c:pt idx="859">
                  <c:v>449.63599999999991</c:v>
                </c:pt>
                <c:pt idx="860">
                  <c:v>449.81099999999992</c:v>
                </c:pt>
                <c:pt idx="861">
                  <c:v>449.98399999999981</c:v>
                </c:pt>
                <c:pt idx="862">
                  <c:v>450.15899999999999</c:v>
                </c:pt>
                <c:pt idx="863">
                  <c:v>450.33699999999982</c:v>
                </c:pt>
                <c:pt idx="864">
                  <c:v>450.51699999999983</c:v>
                </c:pt>
                <c:pt idx="865">
                  <c:v>450.68899999999991</c:v>
                </c:pt>
                <c:pt idx="866">
                  <c:v>450.85899999999992</c:v>
                </c:pt>
                <c:pt idx="867">
                  <c:v>451.03499999999991</c:v>
                </c:pt>
                <c:pt idx="868">
                  <c:v>451.21399999999983</c:v>
                </c:pt>
                <c:pt idx="869">
                  <c:v>451.39099999999979</c:v>
                </c:pt>
                <c:pt idx="870">
                  <c:v>451.56700000000001</c:v>
                </c:pt>
                <c:pt idx="871">
                  <c:v>451.74099999999999</c:v>
                </c:pt>
                <c:pt idx="872">
                  <c:v>451.91999999999979</c:v>
                </c:pt>
                <c:pt idx="873">
                  <c:v>452.09899999999982</c:v>
                </c:pt>
                <c:pt idx="874">
                  <c:v>452.27099999999979</c:v>
                </c:pt>
                <c:pt idx="875">
                  <c:v>452.44200000000001</c:v>
                </c:pt>
                <c:pt idx="876">
                  <c:v>452.61299999999989</c:v>
                </c:pt>
                <c:pt idx="877">
                  <c:v>452.78499999999991</c:v>
                </c:pt>
                <c:pt idx="878">
                  <c:v>452.95600000000002</c:v>
                </c:pt>
                <c:pt idx="879">
                  <c:v>453.13099999999991</c:v>
                </c:pt>
                <c:pt idx="880">
                  <c:v>453.30099999999999</c:v>
                </c:pt>
                <c:pt idx="881">
                  <c:v>453.46699999999981</c:v>
                </c:pt>
                <c:pt idx="882">
                  <c:v>453.63499999999999</c:v>
                </c:pt>
                <c:pt idx="883">
                  <c:v>453.80399999999992</c:v>
                </c:pt>
                <c:pt idx="884">
                  <c:v>453.9769999999998</c:v>
                </c:pt>
                <c:pt idx="885">
                  <c:v>454.149</c:v>
                </c:pt>
                <c:pt idx="886">
                  <c:v>454.32299999999992</c:v>
                </c:pt>
                <c:pt idx="887">
                  <c:v>454.4989999999998</c:v>
                </c:pt>
                <c:pt idx="888">
                  <c:v>454.67599999999999</c:v>
                </c:pt>
                <c:pt idx="889">
                  <c:v>454.85300000000001</c:v>
                </c:pt>
                <c:pt idx="890">
                  <c:v>455.02699999999982</c:v>
                </c:pt>
                <c:pt idx="891">
                  <c:v>455.202</c:v>
                </c:pt>
                <c:pt idx="892">
                  <c:v>455.38099999999991</c:v>
                </c:pt>
                <c:pt idx="893">
                  <c:v>455.55700000000002</c:v>
                </c:pt>
                <c:pt idx="894">
                  <c:v>455.73500000000001</c:v>
                </c:pt>
                <c:pt idx="895">
                  <c:v>455.90999999999991</c:v>
                </c:pt>
                <c:pt idx="896">
                  <c:v>456.08100000000002</c:v>
                </c:pt>
                <c:pt idx="897">
                  <c:v>456.25699999999978</c:v>
                </c:pt>
                <c:pt idx="898">
                  <c:v>456.42999999999978</c:v>
                </c:pt>
                <c:pt idx="899">
                  <c:v>456.60599999999999</c:v>
                </c:pt>
                <c:pt idx="900">
                  <c:v>456.78099999999978</c:v>
                </c:pt>
                <c:pt idx="901">
                  <c:v>456.95499999999993</c:v>
                </c:pt>
                <c:pt idx="902">
                  <c:v>457.13</c:v>
                </c:pt>
                <c:pt idx="903">
                  <c:v>457.30399999999992</c:v>
                </c:pt>
                <c:pt idx="904">
                  <c:v>457.47799999999978</c:v>
                </c:pt>
                <c:pt idx="905">
                  <c:v>457.65599999999989</c:v>
                </c:pt>
                <c:pt idx="906">
                  <c:v>457.83499999999992</c:v>
                </c:pt>
                <c:pt idx="907">
                  <c:v>458.01199999999977</c:v>
                </c:pt>
                <c:pt idx="908">
                  <c:v>458.18799999999999</c:v>
                </c:pt>
                <c:pt idx="909">
                  <c:v>458.36299999999989</c:v>
                </c:pt>
                <c:pt idx="910">
                  <c:v>458.54199999999992</c:v>
                </c:pt>
                <c:pt idx="911">
                  <c:v>458.72099999999978</c:v>
                </c:pt>
                <c:pt idx="912">
                  <c:v>458.90099999999978</c:v>
                </c:pt>
                <c:pt idx="913">
                  <c:v>459.07899999999978</c:v>
                </c:pt>
                <c:pt idx="914">
                  <c:v>459.25900000000001</c:v>
                </c:pt>
                <c:pt idx="915">
                  <c:v>459.43999999999983</c:v>
                </c:pt>
                <c:pt idx="916">
                  <c:v>459.61899999999991</c:v>
                </c:pt>
                <c:pt idx="917">
                  <c:v>459.79599999999982</c:v>
                </c:pt>
                <c:pt idx="918">
                  <c:v>459.96999999999991</c:v>
                </c:pt>
                <c:pt idx="919">
                  <c:v>460.14100000000002</c:v>
                </c:pt>
                <c:pt idx="920">
                  <c:v>460.31700000000001</c:v>
                </c:pt>
                <c:pt idx="921">
                  <c:v>460.49599999999981</c:v>
                </c:pt>
                <c:pt idx="922">
                  <c:v>460.67500000000001</c:v>
                </c:pt>
                <c:pt idx="923">
                  <c:v>460.85500000000002</c:v>
                </c:pt>
                <c:pt idx="924">
                  <c:v>461.03300000000002</c:v>
                </c:pt>
                <c:pt idx="925">
                  <c:v>461.20299999999992</c:v>
                </c:pt>
                <c:pt idx="926">
                  <c:v>461.37199999999979</c:v>
                </c:pt>
                <c:pt idx="927">
                  <c:v>461.53899999999982</c:v>
                </c:pt>
                <c:pt idx="928">
                  <c:v>461.70499999999993</c:v>
                </c:pt>
                <c:pt idx="929">
                  <c:v>461.875</c:v>
                </c:pt>
                <c:pt idx="930">
                  <c:v>462.04599999999988</c:v>
                </c:pt>
                <c:pt idx="931">
                  <c:v>462.21899999999982</c:v>
                </c:pt>
                <c:pt idx="932">
                  <c:v>462.38699999999977</c:v>
                </c:pt>
                <c:pt idx="933">
                  <c:v>462.55099999999999</c:v>
                </c:pt>
                <c:pt idx="934">
                  <c:v>462.72299999999979</c:v>
                </c:pt>
                <c:pt idx="935">
                  <c:v>462.89400000000001</c:v>
                </c:pt>
                <c:pt idx="936">
                  <c:v>463.06499999999988</c:v>
                </c:pt>
                <c:pt idx="937">
                  <c:v>463.2369999999998</c:v>
                </c:pt>
                <c:pt idx="938">
                  <c:v>463.41199999999981</c:v>
                </c:pt>
                <c:pt idx="939">
                  <c:v>463.59100000000001</c:v>
                </c:pt>
                <c:pt idx="940">
                  <c:v>463.77</c:v>
                </c:pt>
                <c:pt idx="941">
                  <c:v>463.94399999999979</c:v>
                </c:pt>
                <c:pt idx="942">
                  <c:v>464.11399999999992</c:v>
                </c:pt>
                <c:pt idx="943">
                  <c:v>464.28199999999981</c:v>
                </c:pt>
                <c:pt idx="944">
                  <c:v>464.45</c:v>
                </c:pt>
                <c:pt idx="945">
                  <c:v>464.61699999999979</c:v>
                </c:pt>
                <c:pt idx="946">
                  <c:v>464.78099999999978</c:v>
                </c:pt>
                <c:pt idx="947">
                  <c:v>464.94499999999988</c:v>
                </c:pt>
                <c:pt idx="948">
                  <c:v>465.10799999999989</c:v>
                </c:pt>
                <c:pt idx="949">
                  <c:v>465.27499999999992</c:v>
                </c:pt>
                <c:pt idx="950">
                  <c:v>465.44099999999992</c:v>
                </c:pt>
                <c:pt idx="951">
                  <c:v>465.60899999999992</c:v>
                </c:pt>
                <c:pt idx="952">
                  <c:v>465.77499999999992</c:v>
                </c:pt>
                <c:pt idx="953">
                  <c:v>465.93700000000001</c:v>
                </c:pt>
                <c:pt idx="954">
                  <c:v>466.10399999999993</c:v>
                </c:pt>
                <c:pt idx="955">
                  <c:v>466.27299999999991</c:v>
                </c:pt>
                <c:pt idx="956">
                  <c:v>466.44399999999979</c:v>
                </c:pt>
                <c:pt idx="957">
                  <c:v>466.61399999999992</c:v>
                </c:pt>
                <c:pt idx="958">
                  <c:v>466.78499999999991</c:v>
                </c:pt>
                <c:pt idx="959">
                  <c:v>466.95699999999982</c:v>
                </c:pt>
                <c:pt idx="960">
                  <c:v>467.13400000000001</c:v>
                </c:pt>
                <c:pt idx="961">
                  <c:v>467.31399999999991</c:v>
                </c:pt>
                <c:pt idx="962">
                  <c:v>467.49099999999981</c:v>
                </c:pt>
                <c:pt idx="963">
                  <c:v>467.66599999999988</c:v>
                </c:pt>
                <c:pt idx="964">
                  <c:v>467.83799999999991</c:v>
                </c:pt>
                <c:pt idx="965">
                  <c:v>468.00699999999978</c:v>
                </c:pt>
                <c:pt idx="966">
                  <c:v>468.178</c:v>
                </c:pt>
                <c:pt idx="967">
                  <c:v>468.34699999999992</c:v>
                </c:pt>
                <c:pt idx="968">
                  <c:v>468.51199999999977</c:v>
                </c:pt>
                <c:pt idx="969">
                  <c:v>468.67699999999991</c:v>
                </c:pt>
                <c:pt idx="970">
                  <c:v>468.84399999999988</c:v>
                </c:pt>
                <c:pt idx="971">
                  <c:v>469.01599999999979</c:v>
                </c:pt>
                <c:pt idx="972">
                  <c:v>469.18499999999989</c:v>
                </c:pt>
                <c:pt idx="973">
                  <c:v>469.35399999999993</c:v>
                </c:pt>
                <c:pt idx="974">
                  <c:v>469.52499999999992</c:v>
                </c:pt>
                <c:pt idx="975">
                  <c:v>469.68899999999991</c:v>
                </c:pt>
                <c:pt idx="976">
                  <c:v>469.84800000000001</c:v>
                </c:pt>
                <c:pt idx="977">
                  <c:v>470.005</c:v>
                </c:pt>
                <c:pt idx="978">
                  <c:v>470.16199999999992</c:v>
                </c:pt>
                <c:pt idx="979">
                  <c:v>470.32599999999991</c:v>
                </c:pt>
                <c:pt idx="980">
                  <c:v>470.49199999999968</c:v>
                </c:pt>
                <c:pt idx="981">
                  <c:v>470.65800000000002</c:v>
                </c:pt>
                <c:pt idx="982">
                  <c:v>470.82399999999978</c:v>
                </c:pt>
                <c:pt idx="983">
                  <c:v>470.98500000000001</c:v>
                </c:pt>
                <c:pt idx="984">
                  <c:v>471.149</c:v>
                </c:pt>
                <c:pt idx="985">
                  <c:v>471.30899999999991</c:v>
                </c:pt>
                <c:pt idx="986">
                  <c:v>471.46799999999979</c:v>
                </c:pt>
                <c:pt idx="987">
                  <c:v>471.625</c:v>
                </c:pt>
                <c:pt idx="988">
                  <c:v>471.779</c:v>
                </c:pt>
                <c:pt idx="989">
                  <c:v>471.93700000000001</c:v>
                </c:pt>
                <c:pt idx="990">
                  <c:v>472.10199999999992</c:v>
                </c:pt>
                <c:pt idx="991">
                  <c:v>472.26799999999992</c:v>
                </c:pt>
                <c:pt idx="992">
                  <c:v>472.43499999999977</c:v>
                </c:pt>
                <c:pt idx="993">
                  <c:v>472.60300000000001</c:v>
                </c:pt>
                <c:pt idx="994">
                  <c:v>472.77199999999982</c:v>
                </c:pt>
                <c:pt idx="995">
                  <c:v>472.94200000000001</c:v>
                </c:pt>
                <c:pt idx="996">
                  <c:v>473.11399999999992</c:v>
                </c:pt>
                <c:pt idx="997">
                  <c:v>473.28699999999981</c:v>
                </c:pt>
                <c:pt idx="998">
                  <c:v>473.45699999999982</c:v>
                </c:pt>
                <c:pt idx="999">
                  <c:v>473.62900000000002</c:v>
                </c:pt>
                <c:pt idx="1000">
                  <c:v>473.803</c:v>
                </c:pt>
                <c:pt idx="1001">
                  <c:v>473.97899999999981</c:v>
                </c:pt>
                <c:pt idx="1002">
                  <c:v>474.154</c:v>
                </c:pt>
                <c:pt idx="1003">
                  <c:v>474.32599999999991</c:v>
                </c:pt>
                <c:pt idx="1004">
                  <c:v>474.49299999999982</c:v>
                </c:pt>
                <c:pt idx="1005">
                  <c:v>474.65800000000002</c:v>
                </c:pt>
                <c:pt idx="1006">
                  <c:v>474.81999999999988</c:v>
                </c:pt>
                <c:pt idx="1007">
                  <c:v>474.97899999999981</c:v>
                </c:pt>
                <c:pt idx="1008">
                  <c:v>475.14100000000002</c:v>
                </c:pt>
                <c:pt idx="1009">
                  <c:v>475.30799999999999</c:v>
                </c:pt>
                <c:pt idx="1010">
                  <c:v>475.47399999999982</c:v>
                </c:pt>
                <c:pt idx="1011">
                  <c:v>475.63799999999992</c:v>
                </c:pt>
                <c:pt idx="1012">
                  <c:v>475.80099999999999</c:v>
                </c:pt>
                <c:pt idx="1013">
                  <c:v>475.96899999999982</c:v>
                </c:pt>
                <c:pt idx="1014">
                  <c:v>476.13099999999991</c:v>
                </c:pt>
                <c:pt idx="1015">
                  <c:v>476.29599999999982</c:v>
                </c:pt>
                <c:pt idx="1016">
                  <c:v>476.46299999999991</c:v>
                </c:pt>
                <c:pt idx="1017">
                  <c:v>476.63299999999992</c:v>
                </c:pt>
                <c:pt idx="1018">
                  <c:v>476.80199999999991</c:v>
                </c:pt>
                <c:pt idx="1019">
                  <c:v>476.97299999999979</c:v>
                </c:pt>
                <c:pt idx="1020">
                  <c:v>477.14600000000002</c:v>
                </c:pt>
                <c:pt idx="1021">
                  <c:v>477.31499999999988</c:v>
                </c:pt>
                <c:pt idx="1022">
                  <c:v>477.48299999999978</c:v>
                </c:pt>
                <c:pt idx="1023">
                  <c:v>477.649</c:v>
                </c:pt>
                <c:pt idx="1024">
                  <c:v>477.81299999999999</c:v>
                </c:pt>
                <c:pt idx="1025">
                  <c:v>477.97799999999978</c:v>
                </c:pt>
                <c:pt idx="1026">
                  <c:v>478.14199999999988</c:v>
                </c:pt>
                <c:pt idx="1027">
                  <c:v>478.31700000000001</c:v>
                </c:pt>
                <c:pt idx="1028">
                  <c:v>478.49199999999968</c:v>
                </c:pt>
                <c:pt idx="1029">
                  <c:v>478.66300000000001</c:v>
                </c:pt>
                <c:pt idx="1030">
                  <c:v>478.83</c:v>
                </c:pt>
                <c:pt idx="1031">
                  <c:v>478.99599999999981</c:v>
                </c:pt>
                <c:pt idx="1032">
                  <c:v>479.16699999999992</c:v>
                </c:pt>
                <c:pt idx="1033">
                  <c:v>479.33499999999992</c:v>
                </c:pt>
                <c:pt idx="1034">
                  <c:v>479.50099999999992</c:v>
                </c:pt>
                <c:pt idx="1035">
                  <c:v>479.66800000000001</c:v>
                </c:pt>
                <c:pt idx="1036">
                  <c:v>479.83799999999991</c:v>
                </c:pt>
                <c:pt idx="1037">
                  <c:v>480.00400000000002</c:v>
                </c:pt>
                <c:pt idx="1038">
                  <c:v>480.16399999999999</c:v>
                </c:pt>
                <c:pt idx="1039">
                  <c:v>480.32299999999992</c:v>
                </c:pt>
                <c:pt idx="1040">
                  <c:v>480.48399999999981</c:v>
                </c:pt>
                <c:pt idx="1041">
                  <c:v>480.65199999999999</c:v>
                </c:pt>
                <c:pt idx="1042">
                  <c:v>480.82299999999992</c:v>
                </c:pt>
                <c:pt idx="1043">
                  <c:v>480.99</c:v>
                </c:pt>
                <c:pt idx="1044">
                  <c:v>481.15699999999993</c:v>
                </c:pt>
                <c:pt idx="1045">
                  <c:v>481.32399999999978</c:v>
                </c:pt>
                <c:pt idx="1046">
                  <c:v>481.48799999999977</c:v>
                </c:pt>
                <c:pt idx="1047">
                  <c:v>481.65699999999993</c:v>
                </c:pt>
                <c:pt idx="1048">
                  <c:v>481.82399999999978</c:v>
                </c:pt>
                <c:pt idx="1049">
                  <c:v>481.98899999999981</c:v>
                </c:pt>
                <c:pt idx="1050">
                  <c:v>482.15199999999999</c:v>
                </c:pt>
                <c:pt idx="1051">
                  <c:v>482.31399999999991</c:v>
                </c:pt>
                <c:pt idx="1052">
                  <c:v>482.48500000000001</c:v>
                </c:pt>
                <c:pt idx="1053">
                  <c:v>482.65800000000002</c:v>
                </c:pt>
                <c:pt idx="1054">
                  <c:v>482.82899999999978</c:v>
                </c:pt>
                <c:pt idx="1055">
                  <c:v>482.99499999999978</c:v>
                </c:pt>
                <c:pt idx="1056">
                  <c:v>483.16599999999988</c:v>
                </c:pt>
                <c:pt idx="1057">
                  <c:v>483.33600000000001</c:v>
                </c:pt>
                <c:pt idx="1058">
                  <c:v>483.50299999999999</c:v>
                </c:pt>
                <c:pt idx="1059">
                  <c:v>483.67099999999988</c:v>
                </c:pt>
                <c:pt idx="1060">
                  <c:v>483.83899999999983</c:v>
                </c:pt>
                <c:pt idx="1061">
                  <c:v>484.00299999999999</c:v>
                </c:pt>
                <c:pt idx="1062">
                  <c:v>484.16800000000001</c:v>
                </c:pt>
                <c:pt idx="1063">
                  <c:v>484.33299999999991</c:v>
                </c:pt>
                <c:pt idx="1064">
                  <c:v>484.50599999999991</c:v>
                </c:pt>
                <c:pt idx="1065">
                  <c:v>484.68099999999993</c:v>
                </c:pt>
                <c:pt idx="1066">
                  <c:v>484.85300000000001</c:v>
                </c:pt>
                <c:pt idx="1067">
                  <c:v>485.02</c:v>
                </c:pt>
                <c:pt idx="1068">
                  <c:v>485.18399999999991</c:v>
                </c:pt>
                <c:pt idx="1069">
                  <c:v>485.346</c:v>
                </c:pt>
                <c:pt idx="1070">
                  <c:v>485.50699999999978</c:v>
                </c:pt>
                <c:pt idx="1071">
                  <c:v>485.67199999999991</c:v>
                </c:pt>
                <c:pt idx="1072">
                  <c:v>485.84</c:v>
                </c:pt>
                <c:pt idx="1073">
                  <c:v>486.00900000000001</c:v>
                </c:pt>
                <c:pt idx="1074">
                  <c:v>486.17899999999992</c:v>
                </c:pt>
                <c:pt idx="1075">
                  <c:v>486.346</c:v>
                </c:pt>
                <c:pt idx="1076">
                  <c:v>486.51799999999992</c:v>
                </c:pt>
                <c:pt idx="1077">
                  <c:v>486.68700000000001</c:v>
                </c:pt>
                <c:pt idx="1078">
                  <c:v>486.85300000000001</c:v>
                </c:pt>
                <c:pt idx="1079">
                  <c:v>487.02099999999979</c:v>
                </c:pt>
                <c:pt idx="1080">
                  <c:v>487.18700000000001</c:v>
                </c:pt>
                <c:pt idx="1081">
                  <c:v>487.34899999999999</c:v>
                </c:pt>
                <c:pt idx="1082">
                  <c:v>487.51199999999977</c:v>
                </c:pt>
                <c:pt idx="1083">
                  <c:v>487.67399999999992</c:v>
                </c:pt>
                <c:pt idx="1084">
                  <c:v>487.83899999999983</c:v>
                </c:pt>
                <c:pt idx="1085">
                  <c:v>488.00299999999999</c:v>
                </c:pt>
                <c:pt idx="1086">
                  <c:v>488.16699999999992</c:v>
                </c:pt>
                <c:pt idx="1087">
                  <c:v>488.327</c:v>
                </c:pt>
                <c:pt idx="1088">
                  <c:v>488.4869999999998</c:v>
                </c:pt>
                <c:pt idx="1089">
                  <c:v>488.65100000000001</c:v>
                </c:pt>
                <c:pt idx="1090">
                  <c:v>488.82299999999992</c:v>
                </c:pt>
                <c:pt idx="1091">
                  <c:v>488.9939999999998</c:v>
                </c:pt>
                <c:pt idx="1092">
                  <c:v>489.16199999999992</c:v>
                </c:pt>
                <c:pt idx="1093">
                  <c:v>489.32799999999992</c:v>
                </c:pt>
                <c:pt idx="1094">
                  <c:v>489.49</c:v>
                </c:pt>
                <c:pt idx="1095">
                  <c:v>489.65</c:v>
                </c:pt>
                <c:pt idx="1096">
                  <c:v>489.81499999999988</c:v>
                </c:pt>
                <c:pt idx="1097">
                  <c:v>489.97899999999981</c:v>
                </c:pt>
                <c:pt idx="1098">
                  <c:v>490.14400000000001</c:v>
                </c:pt>
                <c:pt idx="1099">
                  <c:v>490.31099999999992</c:v>
                </c:pt>
                <c:pt idx="1100">
                  <c:v>490.47899999999981</c:v>
                </c:pt>
                <c:pt idx="1101">
                  <c:v>490.65</c:v>
                </c:pt>
                <c:pt idx="1102">
                  <c:v>490.81799999999993</c:v>
                </c:pt>
                <c:pt idx="1103">
                  <c:v>490.98099999999982</c:v>
                </c:pt>
                <c:pt idx="1104">
                  <c:v>491.14299999999997</c:v>
                </c:pt>
                <c:pt idx="1105">
                  <c:v>491.30700000000002</c:v>
                </c:pt>
                <c:pt idx="1106">
                  <c:v>491.46899999999982</c:v>
                </c:pt>
                <c:pt idx="1107">
                  <c:v>491.63199999999978</c:v>
                </c:pt>
                <c:pt idx="1108">
                  <c:v>491.79599999999982</c:v>
                </c:pt>
                <c:pt idx="1109">
                  <c:v>491.95699999999982</c:v>
                </c:pt>
                <c:pt idx="1110">
                  <c:v>492.11599999999999</c:v>
                </c:pt>
                <c:pt idx="1111">
                  <c:v>492.274</c:v>
                </c:pt>
                <c:pt idx="1112">
                  <c:v>492.43499999999977</c:v>
                </c:pt>
                <c:pt idx="1113">
                  <c:v>492.601</c:v>
                </c:pt>
                <c:pt idx="1114">
                  <c:v>492.77</c:v>
                </c:pt>
                <c:pt idx="1115">
                  <c:v>492.93799999999982</c:v>
                </c:pt>
                <c:pt idx="1116">
                  <c:v>493.10599999999999</c:v>
                </c:pt>
                <c:pt idx="1117">
                  <c:v>493.27299999999991</c:v>
                </c:pt>
                <c:pt idx="1118">
                  <c:v>493.44299999999993</c:v>
                </c:pt>
                <c:pt idx="1119">
                  <c:v>493.62</c:v>
                </c:pt>
                <c:pt idx="1120">
                  <c:v>493.7919999999998</c:v>
                </c:pt>
                <c:pt idx="1121">
                  <c:v>493.96299999999991</c:v>
                </c:pt>
                <c:pt idx="1122">
                  <c:v>494.12699999999978</c:v>
                </c:pt>
                <c:pt idx="1123">
                  <c:v>494.28800000000001</c:v>
                </c:pt>
                <c:pt idx="1124">
                  <c:v>494.44799999999992</c:v>
                </c:pt>
                <c:pt idx="1125">
                  <c:v>494.60699999999991</c:v>
                </c:pt>
                <c:pt idx="1126">
                  <c:v>494.76699999999983</c:v>
                </c:pt>
                <c:pt idx="1127">
                  <c:v>494.92499999999978</c:v>
                </c:pt>
                <c:pt idx="1128">
                  <c:v>495.08799999999991</c:v>
                </c:pt>
                <c:pt idx="1129">
                  <c:v>495.25099999999992</c:v>
                </c:pt>
                <c:pt idx="1130">
                  <c:v>495.40999999999991</c:v>
                </c:pt>
                <c:pt idx="1131">
                  <c:v>495.57099999999991</c:v>
                </c:pt>
                <c:pt idx="1132">
                  <c:v>495.73899999999981</c:v>
                </c:pt>
                <c:pt idx="1133">
                  <c:v>495.91099999999977</c:v>
                </c:pt>
                <c:pt idx="1134">
                  <c:v>496.08100000000002</c:v>
                </c:pt>
                <c:pt idx="1135">
                  <c:v>496.24599999999992</c:v>
                </c:pt>
                <c:pt idx="1136">
                  <c:v>496.41199999999981</c:v>
                </c:pt>
                <c:pt idx="1137">
                  <c:v>496.58100000000002</c:v>
                </c:pt>
                <c:pt idx="1138">
                  <c:v>496.74699999999979</c:v>
                </c:pt>
                <c:pt idx="1139">
                  <c:v>496.90800000000002</c:v>
                </c:pt>
                <c:pt idx="1140">
                  <c:v>497.06399999999991</c:v>
                </c:pt>
                <c:pt idx="1141">
                  <c:v>497.21699999999981</c:v>
                </c:pt>
                <c:pt idx="1142">
                  <c:v>497.37299999999999</c:v>
                </c:pt>
                <c:pt idx="1143">
                  <c:v>497.53699999999981</c:v>
                </c:pt>
                <c:pt idx="1144">
                  <c:v>497.702</c:v>
                </c:pt>
                <c:pt idx="1145">
                  <c:v>497.86899999999991</c:v>
                </c:pt>
                <c:pt idx="1146">
                  <c:v>498.03399999999982</c:v>
                </c:pt>
                <c:pt idx="1147">
                  <c:v>498.2</c:v>
                </c:pt>
                <c:pt idx="1148">
                  <c:v>498.37099999999992</c:v>
                </c:pt>
                <c:pt idx="1149">
                  <c:v>498.53800000000001</c:v>
                </c:pt>
                <c:pt idx="1150">
                  <c:v>498.70299999999992</c:v>
                </c:pt>
                <c:pt idx="1151">
                  <c:v>498.87099999999992</c:v>
                </c:pt>
                <c:pt idx="1152">
                  <c:v>499.04199999999992</c:v>
                </c:pt>
                <c:pt idx="1153">
                  <c:v>499.21</c:v>
                </c:pt>
                <c:pt idx="1154">
                  <c:v>499.375</c:v>
                </c:pt>
                <c:pt idx="1155">
                  <c:v>499.53300000000002</c:v>
                </c:pt>
                <c:pt idx="1156">
                  <c:v>499.69399999999979</c:v>
                </c:pt>
                <c:pt idx="1157">
                  <c:v>499.85899999999992</c:v>
                </c:pt>
                <c:pt idx="1158">
                  <c:v>500.02799999999979</c:v>
                </c:pt>
                <c:pt idx="1159">
                  <c:v>500.19399999999979</c:v>
                </c:pt>
                <c:pt idx="1160">
                  <c:v>500.35699999999991</c:v>
                </c:pt>
                <c:pt idx="1161">
                  <c:v>500.52199999999982</c:v>
                </c:pt>
                <c:pt idx="1162">
                  <c:v>500.69099999999992</c:v>
                </c:pt>
                <c:pt idx="1163">
                  <c:v>500.86</c:v>
                </c:pt>
                <c:pt idx="1164">
                  <c:v>501.03</c:v>
                </c:pt>
                <c:pt idx="1165">
                  <c:v>501.20099999999991</c:v>
                </c:pt>
                <c:pt idx="1166">
                  <c:v>501.36699999999979</c:v>
                </c:pt>
                <c:pt idx="1167">
                  <c:v>501.53599999999977</c:v>
                </c:pt>
                <c:pt idx="1168">
                  <c:v>501.70799999999991</c:v>
                </c:pt>
                <c:pt idx="1169">
                  <c:v>501.87900000000002</c:v>
                </c:pt>
                <c:pt idx="1170">
                  <c:v>502.04399999999993</c:v>
                </c:pt>
                <c:pt idx="1171">
                  <c:v>502.21100000000001</c:v>
                </c:pt>
                <c:pt idx="1172">
                  <c:v>502.37599999999992</c:v>
                </c:pt>
                <c:pt idx="1173">
                  <c:v>502.53999999999979</c:v>
                </c:pt>
                <c:pt idx="1174">
                  <c:v>502.69899999999978</c:v>
                </c:pt>
                <c:pt idx="1175">
                  <c:v>502.85699999999991</c:v>
                </c:pt>
                <c:pt idx="1176">
                  <c:v>503.02</c:v>
                </c:pt>
                <c:pt idx="1177">
                  <c:v>503.18399999999991</c:v>
                </c:pt>
                <c:pt idx="1178">
                  <c:v>503.34800000000001</c:v>
                </c:pt>
                <c:pt idx="1179">
                  <c:v>503.51400000000001</c:v>
                </c:pt>
                <c:pt idx="1180">
                  <c:v>503.68200000000002</c:v>
                </c:pt>
                <c:pt idx="1181">
                  <c:v>503.85199999999992</c:v>
                </c:pt>
                <c:pt idx="1182">
                  <c:v>504.02199999999982</c:v>
                </c:pt>
                <c:pt idx="1183">
                  <c:v>504.19399999999979</c:v>
                </c:pt>
                <c:pt idx="1184">
                  <c:v>504.36500000000001</c:v>
                </c:pt>
                <c:pt idx="1185">
                  <c:v>504.53599999999977</c:v>
                </c:pt>
                <c:pt idx="1186">
                  <c:v>504.70299999999992</c:v>
                </c:pt>
                <c:pt idx="1187">
                  <c:v>504.86500000000001</c:v>
                </c:pt>
                <c:pt idx="1188">
                  <c:v>505.02799999999979</c:v>
                </c:pt>
                <c:pt idx="1189">
                  <c:v>505.18899999999991</c:v>
                </c:pt>
                <c:pt idx="1190">
                  <c:v>505.35</c:v>
                </c:pt>
                <c:pt idx="1191">
                  <c:v>505.51499999999999</c:v>
                </c:pt>
                <c:pt idx="1192">
                  <c:v>505.68299999999999</c:v>
                </c:pt>
                <c:pt idx="1193">
                  <c:v>505.85500000000002</c:v>
                </c:pt>
                <c:pt idx="1194">
                  <c:v>506.03</c:v>
                </c:pt>
                <c:pt idx="1195">
                  <c:v>506.20499999999993</c:v>
                </c:pt>
                <c:pt idx="1196">
                  <c:v>506.37199999999979</c:v>
                </c:pt>
                <c:pt idx="1197">
                  <c:v>506.53899999999982</c:v>
                </c:pt>
                <c:pt idx="1198">
                  <c:v>506.70299999999992</c:v>
                </c:pt>
                <c:pt idx="1199">
                  <c:v>506.86599999999999</c:v>
                </c:pt>
                <c:pt idx="1200">
                  <c:v>507.03599999999977</c:v>
                </c:pt>
                <c:pt idx="1201">
                  <c:v>507.20499999999993</c:v>
                </c:pt>
                <c:pt idx="1202">
                  <c:v>507.37900000000002</c:v>
                </c:pt>
                <c:pt idx="1203">
                  <c:v>507.54599999999988</c:v>
                </c:pt>
                <c:pt idx="1204">
                  <c:v>507.71100000000001</c:v>
                </c:pt>
                <c:pt idx="1205">
                  <c:v>507.87799999999999</c:v>
                </c:pt>
                <c:pt idx="1206">
                  <c:v>508.04599999999988</c:v>
                </c:pt>
                <c:pt idx="1207">
                  <c:v>508.21299999999991</c:v>
                </c:pt>
                <c:pt idx="1208">
                  <c:v>508.37699999999978</c:v>
                </c:pt>
                <c:pt idx="1209">
                  <c:v>508.54399999999993</c:v>
                </c:pt>
                <c:pt idx="1210">
                  <c:v>508.71100000000001</c:v>
                </c:pt>
                <c:pt idx="1211">
                  <c:v>508.88</c:v>
                </c:pt>
                <c:pt idx="1212">
                  <c:v>509.04899999999992</c:v>
                </c:pt>
                <c:pt idx="1213">
                  <c:v>509.21499999999992</c:v>
                </c:pt>
                <c:pt idx="1214">
                  <c:v>509.37900000000002</c:v>
                </c:pt>
                <c:pt idx="1215">
                  <c:v>509.53899999999982</c:v>
                </c:pt>
                <c:pt idx="1216">
                  <c:v>509.70299999999992</c:v>
                </c:pt>
                <c:pt idx="1217">
                  <c:v>509.86699999999979</c:v>
                </c:pt>
                <c:pt idx="1218">
                  <c:v>510.03300000000002</c:v>
                </c:pt>
                <c:pt idx="1219">
                  <c:v>510.19799999999992</c:v>
                </c:pt>
                <c:pt idx="1220">
                  <c:v>510.35899999999992</c:v>
                </c:pt>
                <c:pt idx="1221">
                  <c:v>510.51799999999992</c:v>
                </c:pt>
                <c:pt idx="1222">
                  <c:v>510.67399999999992</c:v>
                </c:pt>
                <c:pt idx="1223">
                  <c:v>510.83799999999991</c:v>
                </c:pt>
                <c:pt idx="1224">
                  <c:v>511.00900000000001</c:v>
                </c:pt>
                <c:pt idx="1225">
                  <c:v>511.18299999999999</c:v>
                </c:pt>
                <c:pt idx="1226">
                  <c:v>511.36</c:v>
                </c:pt>
                <c:pt idx="1227">
                  <c:v>511.53699999999981</c:v>
                </c:pt>
                <c:pt idx="1228">
                  <c:v>511.70399999999978</c:v>
                </c:pt>
                <c:pt idx="1229">
                  <c:v>511.86799999999988</c:v>
                </c:pt>
                <c:pt idx="1230">
                  <c:v>512.03599999999972</c:v>
                </c:pt>
                <c:pt idx="1231">
                  <c:v>512.20399999999995</c:v>
                </c:pt>
                <c:pt idx="1232">
                  <c:v>512.36799999999948</c:v>
                </c:pt>
                <c:pt idx="1233">
                  <c:v>512.53599999999972</c:v>
                </c:pt>
                <c:pt idx="1234">
                  <c:v>512.70600000000002</c:v>
                </c:pt>
                <c:pt idx="1235">
                  <c:v>512.87</c:v>
                </c:pt>
                <c:pt idx="1236">
                  <c:v>513.03300000000002</c:v>
                </c:pt>
                <c:pt idx="1237">
                  <c:v>513.19799999999998</c:v>
                </c:pt>
                <c:pt idx="1238">
                  <c:v>513.36499999999978</c:v>
                </c:pt>
                <c:pt idx="1239">
                  <c:v>513.53599999999972</c:v>
                </c:pt>
                <c:pt idx="1240">
                  <c:v>513.71500000000003</c:v>
                </c:pt>
                <c:pt idx="1241">
                  <c:v>513.88699999999972</c:v>
                </c:pt>
                <c:pt idx="1242">
                  <c:v>514.05799999999977</c:v>
                </c:pt>
                <c:pt idx="1243">
                  <c:v>514.226</c:v>
                </c:pt>
                <c:pt idx="1244">
                  <c:v>514.38900000000001</c:v>
                </c:pt>
                <c:pt idx="1245">
                  <c:v>514.54999999999973</c:v>
                </c:pt>
                <c:pt idx="1246">
                  <c:v>514.70799999999997</c:v>
                </c:pt>
                <c:pt idx="1247">
                  <c:v>514.86699999999962</c:v>
                </c:pt>
                <c:pt idx="1248">
                  <c:v>515.02599999999973</c:v>
                </c:pt>
                <c:pt idx="1249">
                  <c:v>515.18600000000004</c:v>
                </c:pt>
                <c:pt idx="1250">
                  <c:v>515.34899999999971</c:v>
                </c:pt>
                <c:pt idx="1251">
                  <c:v>515.51400000000001</c:v>
                </c:pt>
                <c:pt idx="1252">
                  <c:v>515.68200000000002</c:v>
                </c:pt>
                <c:pt idx="1253">
                  <c:v>515.84799999999962</c:v>
                </c:pt>
                <c:pt idx="1254">
                  <c:v>516.01400000000001</c:v>
                </c:pt>
                <c:pt idx="1255">
                  <c:v>516.17700000000002</c:v>
                </c:pt>
                <c:pt idx="1256">
                  <c:v>516.33899999999971</c:v>
                </c:pt>
                <c:pt idx="1257">
                  <c:v>516.505</c:v>
                </c:pt>
                <c:pt idx="1258">
                  <c:v>516.673</c:v>
                </c:pt>
                <c:pt idx="1259">
                  <c:v>516.83599999999979</c:v>
                </c:pt>
                <c:pt idx="1260">
                  <c:v>517.0029999999997</c:v>
                </c:pt>
                <c:pt idx="1261">
                  <c:v>517.17499999999995</c:v>
                </c:pt>
                <c:pt idx="1262">
                  <c:v>517.34199999999976</c:v>
                </c:pt>
                <c:pt idx="1263">
                  <c:v>517.50400000000002</c:v>
                </c:pt>
                <c:pt idx="1264">
                  <c:v>517.66399999999999</c:v>
                </c:pt>
                <c:pt idx="1265">
                  <c:v>517.82799999999975</c:v>
                </c:pt>
                <c:pt idx="1266">
                  <c:v>517.99699999999996</c:v>
                </c:pt>
                <c:pt idx="1267">
                  <c:v>518.16199999999981</c:v>
                </c:pt>
                <c:pt idx="1268">
                  <c:v>518.32199999999978</c:v>
                </c:pt>
                <c:pt idx="1269">
                  <c:v>518.48500000000001</c:v>
                </c:pt>
                <c:pt idx="1270">
                  <c:v>518.65</c:v>
                </c:pt>
                <c:pt idx="1271">
                  <c:v>518.82099999999969</c:v>
                </c:pt>
                <c:pt idx="1272">
                  <c:v>518.98900000000003</c:v>
                </c:pt>
                <c:pt idx="1273">
                  <c:v>519.15199999999982</c:v>
                </c:pt>
                <c:pt idx="1274">
                  <c:v>519.3159999999998</c:v>
                </c:pt>
                <c:pt idx="1275">
                  <c:v>519.48099999999999</c:v>
                </c:pt>
                <c:pt idx="1276">
                  <c:v>519.649</c:v>
                </c:pt>
                <c:pt idx="1277">
                  <c:v>519.81799999999976</c:v>
                </c:pt>
                <c:pt idx="1278">
                  <c:v>519.98400000000004</c:v>
                </c:pt>
                <c:pt idx="1279">
                  <c:v>520.14699999999971</c:v>
                </c:pt>
                <c:pt idx="1280">
                  <c:v>520.31199999999978</c:v>
                </c:pt>
                <c:pt idx="1281">
                  <c:v>520.48199999999997</c:v>
                </c:pt>
                <c:pt idx="1282">
                  <c:v>520.654</c:v>
                </c:pt>
                <c:pt idx="1283">
                  <c:v>520.81999999999971</c:v>
                </c:pt>
                <c:pt idx="1284">
                  <c:v>520.98599999999999</c:v>
                </c:pt>
                <c:pt idx="1285">
                  <c:v>521.14699999999971</c:v>
                </c:pt>
                <c:pt idx="1286">
                  <c:v>521.30699999999979</c:v>
                </c:pt>
                <c:pt idx="1287">
                  <c:v>521.47299999999996</c:v>
                </c:pt>
                <c:pt idx="1288">
                  <c:v>521.64499999999998</c:v>
                </c:pt>
                <c:pt idx="1289">
                  <c:v>521.81999999999971</c:v>
                </c:pt>
                <c:pt idx="1290">
                  <c:v>521.99400000000003</c:v>
                </c:pt>
                <c:pt idx="1291">
                  <c:v>522.16199999999981</c:v>
                </c:pt>
                <c:pt idx="1292">
                  <c:v>522.32499999999982</c:v>
                </c:pt>
                <c:pt idx="1293">
                  <c:v>522.48500000000001</c:v>
                </c:pt>
                <c:pt idx="1294">
                  <c:v>522.64400000000001</c:v>
                </c:pt>
                <c:pt idx="1295">
                  <c:v>522.80499999999972</c:v>
                </c:pt>
                <c:pt idx="1296">
                  <c:v>522.971</c:v>
                </c:pt>
                <c:pt idx="1297">
                  <c:v>523.14099999999996</c:v>
                </c:pt>
                <c:pt idx="1298">
                  <c:v>523.30599999999981</c:v>
                </c:pt>
                <c:pt idx="1299">
                  <c:v>523.47299999999996</c:v>
                </c:pt>
                <c:pt idx="1300">
                  <c:v>523.64499999999998</c:v>
                </c:pt>
                <c:pt idx="1301">
                  <c:v>523.8159999999998</c:v>
                </c:pt>
                <c:pt idx="1302">
                  <c:v>523.98500000000001</c:v>
                </c:pt>
                <c:pt idx="1303">
                  <c:v>524.15</c:v>
                </c:pt>
                <c:pt idx="1304">
                  <c:v>524.31799999999976</c:v>
                </c:pt>
                <c:pt idx="1305">
                  <c:v>524.49099999999999</c:v>
                </c:pt>
                <c:pt idx="1306">
                  <c:v>524.66499999999996</c:v>
                </c:pt>
                <c:pt idx="1307">
                  <c:v>524.83499999999981</c:v>
                </c:pt>
                <c:pt idx="1308">
                  <c:v>524.99900000000002</c:v>
                </c:pt>
                <c:pt idx="1309">
                  <c:v>525.16399999999999</c:v>
                </c:pt>
                <c:pt idx="1310">
                  <c:v>525.32799999999975</c:v>
                </c:pt>
                <c:pt idx="1311">
                  <c:v>525.49099999999999</c:v>
                </c:pt>
                <c:pt idx="1312">
                  <c:v>525.65599999999972</c:v>
                </c:pt>
                <c:pt idx="1313">
                  <c:v>525.82199999999978</c:v>
                </c:pt>
                <c:pt idx="1314">
                  <c:v>525.98799999999972</c:v>
                </c:pt>
                <c:pt idx="1315">
                  <c:v>526.14799999999968</c:v>
                </c:pt>
                <c:pt idx="1316">
                  <c:v>526.30699999999979</c:v>
                </c:pt>
                <c:pt idx="1317">
                  <c:v>526.46899999999971</c:v>
                </c:pt>
                <c:pt idx="1318">
                  <c:v>526.62900000000002</c:v>
                </c:pt>
                <c:pt idx="1319">
                  <c:v>526.78599999999994</c:v>
                </c:pt>
                <c:pt idx="1320">
                  <c:v>526.94599999999969</c:v>
                </c:pt>
                <c:pt idx="1321">
                  <c:v>527.10900000000004</c:v>
                </c:pt>
                <c:pt idx="1322">
                  <c:v>527.274</c:v>
                </c:pt>
                <c:pt idx="1323">
                  <c:v>527.4409999999998</c:v>
                </c:pt>
                <c:pt idx="1324">
                  <c:v>527.60799999999972</c:v>
                </c:pt>
                <c:pt idx="1325">
                  <c:v>527.77499999999998</c:v>
                </c:pt>
                <c:pt idx="1326">
                  <c:v>527.93799999999976</c:v>
                </c:pt>
                <c:pt idx="1327">
                  <c:v>528.10400000000004</c:v>
                </c:pt>
                <c:pt idx="1328">
                  <c:v>528.279</c:v>
                </c:pt>
                <c:pt idx="1329">
                  <c:v>528.45699999999977</c:v>
                </c:pt>
                <c:pt idx="1330">
                  <c:v>528.63499999999999</c:v>
                </c:pt>
                <c:pt idx="1331">
                  <c:v>528.81099999999969</c:v>
                </c:pt>
                <c:pt idx="1332">
                  <c:v>528.98099999999999</c:v>
                </c:pt>
                <c:pt idx="1333">
                  <c:v>529.149</c:v>
                </c:pt>
                <c:pt idx="1334">
                  <c:v>529.31199999999967</c:v>
                </c:pt>
                <c:pt idx="1335">
                  <c:v>529.476</c:v>
                </c:pt>
                <c:pt idx="1336">
                  <c:v>529.63799999999969</c:v>
                </c:pt>
                <c:pt idx="1337">
                  <c:v>529.80599999999981</c:v>
                </c:pt>
                <c:pt idx="1338">
                  <c:v>529.976</c:v>
                </c:pt>
                <c:pt idx="1339">
                  <c:v>530.14300000000003</c:v>
                </c:pt>
                <c:pt idx="1340">
                  <c:v>530.31799999999976</c:v>
                </c:pt>
                <c:pt idx="1341">
                  <c:v>530.49599999999998</c:v>
                </c:pt>
                <c:pt idx="1342">
                  <c:v>530.66899999999998</c:v>
                </c:pt>
                <c:pt idx="1343">
                  <c:v>530.83400000000006</c:v>
                </c:pt>
                <c:pt idx="1344">
                  <c:v>530.99599999999998</c:v>
                </c:pt>
                <c:pt idx="1345">
                  <c:v>531.1569999999997</c:v>
                </c:pt>
                <c:pt idx="1346">
                  <c:v>531.32199999999978</c:v>
                </c:pt>
                <c:pt idx="1347">
                  <c:v>531.49199999999996</c:v>
                </c:pt>
                <c:pt idx="1348">
                  <c:v>531.66199999999981</c:v>
                </c:pt>
                <c:pt idx="1349">
                  <c:v>531.83199999999977</c:v>
                </c:pt>
                <c:pt idx="1350">
                  <c:v>532</c:v>
                </c:pt>
                <c:pt idx="1351">
                  <c:v>532.16899999999998</c:v>
                </c:pt>
                <c:pt idx="1352">
                  <c:v>532.33599999999979</c:v>
                </c:pt>
                <c:pt idx="1353">
                  <c:v>532.50199999999973</c:v>
                </c:pt>
                <c:pt idx="1354">
                  <c:v>532.66799999999967</c:v>
                </c:pt>
                <c:pt idx="1355">
                  <c:v>532.83199999999977</c:v>
                </c:pt>
                <c:pt idx="1356">
                  <c:v>532.99900000000002</c:v>
                </c:pt>
                <c:pt idx="1357">
                  <c:v>533.16499999999996</c:v>
                </c:pt>
                <c:pt idx="1358">
                  <c:v>533.33299999999974</c:v>
                </c:pt>
                <c:pt idx="1359">
                  <c:v>533.5</c:v>
                </c:pt>
                <c:pt idx="1360">
                  <c:v>533.66799999999967</c:v>
                </c:pt>
                <c:pt idx="1361">
                  <c:v>533.83599999999979</c:v>
                </c:pt>
                <c:pt idx="1362">
                  <c:v>534</c:v>
                </c:pt>
                <c:pt idx="1363">
                  <c:v>534.16499999999996</c:v>
                </c:pt>
                <c:pt idx="1364">
                  <c:v>534.33599999999979</c:v>
                </c:pt>
                <c:pt idx="1365">
                  <c:v>534.50599999999997</c:v>
                </c:pt>
                <c:pt idx="1366">
                  <c:v>534.673</c:v>
                </c:pt>
                <c:pt idx="1367">
                  <c:v>534.84199999999976</c:v>
                </c:pt>
                <c:pt idx="1368">
                  <c:v>535.01599999999996</c:v>
                </c:pt>
                <c:pt idx="1369">
                  <c:v>535.19200000000001</c:v>
                </c:pt>
                <c:pt idx="1370">
                  <c:v>535.36300000000006</c:v>
                </c:pt>
                <c:pt idx="1371">
                  <c:v>535.53099999999972</c:v>
                </c:pt>
                <c:pt idx="1372">
                  <c:v>535.70000000000005</c:v>
                </c:pt>
                <c:pt idx="1373">
                  <c:v>535.86899999999969</c:v>
                </c:pt>
                <c:pt idx="1374">
                  <c:v>536.03899999999999</c:v>
                </c:pt>
                <c:pt idx="1375">
                  <c:v>536.20799999999997</c:v>
                </c:pt>
                <c:pt idx="1376">
                  <c:v>536.37599999999998</c:v>
                </c:pt>
                <c:pt idx="1377">
                  <c:v>536.54299999999967</c:v>
                </c:pt>
                <c:pt idx="1378">
                  <c:v>536.71</c:v>
                </c:pt>
                <c:pt idx="1379">
                  <c:v>536.8779999999997</c:v>
                </c:pt>
                <c:pt idx="1380">
                  <c:v>537.04299999999967</c:v>
                </c:pt>
                <c:pt idx="1381">
                  <c:v>537.20699999999999</c:v>
                </c:pt>
                <c:pt idx="1382">
                  <c:v>537.37400000000002</c:v>
                </c:pt>
                <c:pt idx="1383">
                  <c:v>537.54299999999967</c:v>
                </c:pt>
                <c:pt idx="1384">
                  <c:v>537.71100000000001</c:v>
                </c:pt>
                <c:pt idx="1385">
                  <c:v>537.88</c:v>
                </c:pt>
                <c:pt idx="1386">
                  <c:v>538.05199999999968</c:v>
                </c:pt>
                <c:pt idx="1387">
                  <c:v>538.22400000000005</c:v>
                </c:pt>
                <c:pt idx="1388">
                  <c:v>538.39499999999998</c:v>
                </c:pt>
                <c:pt idx="1389">
                  <c:v>538.56699999999978</c:v>
                </c:pt>
                <c:pt idx="1390">
                  <c:v>538.74299999999971</c:v>
                </c:pt>
                <c:pt idx="1391">
                  <c:v>538.91199999999981</c:v>
                </c:pt>
                <c:pt idx="1392">
                  <c:v>539.08000000000004</c:v>
                </c:pt>
                <c:pt idx="1393">
                  <c:v>539.25</c:v>
                </c:pt>
                <c:pt idx="1394">
                  <c:v>539.41699999999969</c:v>
                </c:pt>
                <c:pt idx="1395">
                  <c:v>539.58400000000006</c:v>
                </c:pt>
                <c:pt idx="1396">
                  <c:v>539.75400000000002</c:v>
                </c:pt>
                <c:pt idx="1397">
                  <c:v>539.92499999999973</c:v>
                </c:pt>
                <c:pt idx="1398">
                  <c:v>540.09199999999998</c:v>
                </c:pt>
                <c:pt idx="1399">
                  <c:v>540.255</c:v>
                </c:pt>
                <c:pt idx="1400">
                  <c:v>540.41899999999998</c:v>
                </c:pt>
                <c:pt idx="1401">
                  <c:v>540.58900000000006</c:v>
                </c:pt>
                <c:pt idx="1402">
                  <c:v>540.76</c:v>
                </c:pt>
                <c:pt idx="1403">
                  <c:v>540.92699999999968</c:v>
                </c:pt>
                <c:pt idx="1404">
                  <c:v>541.09199999999998</c:v>
                </c:pt>
                <c:pt idx="1405">
                  <c:v>541.25800000000004</c:v>
                </c:pt>
                <c:pt idx="1406">
                  <c:v>541.42699999999968</c:v>
                </c:pt>
                <c:pt idx="1407">
                  <c:v>541.59799999999996</c:v>
                </c:pt>
                <c:pt idx="1408">
                  <c:v>541.76599999999996</c:v>
                </c:pt>
                <c:pt idx="1409">
                  <c:v>541.93399999999997</c:v>
                </c:pt>
                <c:pt idx="1410">
                  <c:v>542.101</c:v>
                </c:pt>
                <c:pt idx="1411">
                  <c:v>542.26299999999969</c:v>
                </c:pt>
                <c:pt idx="1412">
                  <c:v>542.42399999999998</c:v>
                </c:pt>
                <c:pt idx="1413">
                  <c:v>542.58600000000001</c:v>
                </c:pt>
                <c:pt idx="1414">
                  <c:v>542.75099999999998</c:v>
                </c:pt>
                <c:pt idx="1415">
                  <c:v>542.91799999999967</c:v>
                </c:pt>
                <c:pt idx="1416">
                  <c:v>543.08400000000006</c:v>
                </c:pt>
                <c:pt idx="1417">
                  <c:v>543.25099999999998</c:v>
                </c:pt>
                <c:pt idx="1418">
                  <c:v>543.41599999999971</c:v>
                </c:pt>
                <c:pt idx="1419">
                  <c:v>543.57799999999997</c:v>
                </c:pt>
                <c:pt idx="1420">
                  <c:v>543.745</c:v>
                </c:pt>
                <c:pt idx="1421">
                  <c:v>543.91100000000006</c:v>
                </c:pt>
                <c:pt idx="1422">
                  <c:v>544.07600000000002</c:v>
                </c:pt>
                <c:pt idx="1423">
                  <c:v>544.24400000000003</c:v>
                </c:pt>
                <c:pt idx="1424">
                  <c:v>544.40899999999999</c:v>
                </c:pt>
                <c:pt idx="1425">
                  <c:v>544.56999999999971</c:v>
                </c:pt>
                <c:pt idx="1426">
                  <c:v>544.73</c:v>
                </c:pt>
                <c:pt idx="1427">
                  <c:v>544.89099999999996</c:v>
                </c:pt>
                <c:pt idx="1428">
                  <c:v>545.053</c:v>
                </c:pt>
                <c:pt idx="1429">
                  <c:v>545.21199999999999</c:v>
                </c:pt>
                <c:pt idx="1430">
                  <c:v>545.37599999999998</c:v>
                </c:pt>
                <c:pt idx="1431">
                  <c:v>545.54</c:v>
                </c:pt>
                <c:pt idx="1432">
                  <c:v>545.70399999999995</c:v>
                </c:pt>
                <c:pt idx="1433">
                  <c:v>545.87300000000005</c:v>
                </c:pt>
                <c:pt idx="1434">
                  <c:v>546.04599999999982</c:v>
                </c:pt>
                <c:pt idx="1435">
                  <c:v>546.21599999999989</c:v>
                </c:pt>
                <c:pt idx="1436">
                  <c:v>546.3889999999999</c:v>
                </c:pt>
                <c:pt idx="1437">
                  <c:v>546.56199999999967</c:v>
                </c:pt>
                <c:pt idx="1438">
                  <c:v>546.73299999999972</c:v>
                </c:pt>
                <c:pt idx="1439">
                  <c:v>546.90499999999997</c:v>
                </c:pt>
                <c:pt idx="1440">
                  <c:v>547.07100000000003</c:v>
                </c:pt>
                <c:pt idx="1441">
                  <c:v>547.23900000000003</c:v>
                </c:pt>
                <c:pt idx="1442">
                  <c:v>547.40499999999997</c:v>
                </c:pt>
                <c:pt idx="1443">
                  <c:v>547.56899999999996</c:v>
                </c:pt>
                <c:pt idx="1444">
                  <c:v>547.73400000000004</c:v>
                </c:pt>
                <c:pt idx="1445">
                  <c:v>547.90199999999982</c:v>
                </c:pt>
                <c:pt idx="1446">
                  <c:v>548.06399999999996</c:v>
                </c:pt>
                <c:pt idx="1447">
                  <c:v>548.22699999999998</c:v>
                </c:pt>
                <c:pt idx="1448">
                  <c:v>548.39499999999998</c:v>
                </c:pt>
                <c:pt idx="1449">
                  <c:v>548.55799999999977</c:v>
                </c:pt>
                <c:pt idx="1450">
                  <c:v>548.72500000000002</c:v>
                </c:pt>
                <c:pt idx="1451">
                  <c:v>548.89300000000003</c:v>
                </c:pt>
                <c:pt idx="1452">
                  <c:v>549.06299999999976</c:v>
                </c:pt>
                <c:pt idx="1453">
                  <c:v>549.23400000000004</c:v>
                </c:pt>
                <c:pt idx="1454">
                  <c:v>549.4</c:v>
                </c:pt>
                <c:pt idx="1455">
                  <c:v>549.56799999999976</c:v>
                </c:pt>
                <c:pt idx="1456">
                  <c:v>549.73299999999972</c:v>
                </c:pt>
                <c:pt idx="1457">
                  <c:v>549.89400000000001</c:v>
                </c:pt>
                <c:pt idx="1458">
                  <c:v>550.05899999999997</c:v>
                </c:pt>
                <c:pt idx="1459">
                  <c:v>550.226</c:v>
                </c:pt>
                <c:pt idx="1460">
                  <c:v>550.39400000000001</c:v>
                </c:pt>
                <c:pt idx="1461">
                  <c:v>550.55999999999972</c:v>
                </c:pt>
                <c:pt idx="1462">
                  <c:v>550.72699999999998</c:v>
                </c:pt>
                <c:pt idx="1463">
                  <c:v>550.89300000000003</c:v>
                </c:pt>
                <c:pt idx="1464">
                  <c:v>551.06499999999983</c:v>
                </c:pt>
                <c:pt idx="1465">
                  <c:v>551.23699999999997</c:v>
                </c:pt>
                <c:pt idx="1466">
                  <c:v>551.40300000000002</c:v>
                </c:pt>
                <c:pt idx="1467">
                  <c:v>551.56899999999996</c:v>
                </c:pt>
                <c:pt idx="1468">
                  <c:v>551.74</c:v>
                </c:pt>
                <c:pt idx="1469">
                  <c:v>551.90099999999973</c:v>
                </c:pt>
                <c:pt idx="1470">
                  <c:v>552.06299999999976</c:v>
                </c:pt>
                <c:pt idx="1471">
                  <c:v>552.22799999999972</c:v>
                </c:pt>
                <c:pt idx="1472">
                  <c:v>552.39400000000001</c:v>
                </c:pt>
                <c:pt idx="1473">
                  <c:v>552.56199999999967</c:v>
                </c:pt>
                <c:pt idx="1474">
                  <c:v>552.726</c:v>
                </c:pt>
                <c:pt idx="1475">
                  <c:v>552.8889999999999</c:v>
                </c:pt>
                <c:pt idx="1476">
                  <c:v>553.05499999999972</c:v>
                </c:pt>
                <c:pt idx="1477">
                  <c:v>553.22299999999996</c:v>
                </c:pt>
                <c:pt idx="1478">
                  <c:v>553.3889999999999</c:v>
                </c:pt>
                <c:pt idx="1479">
                  <c:v>553.55899999999997</c:v>
                </c:pt>
                <c:pt idx="1480">
                  <c:v>553.73299999999972</c:v>
                </c:pt>
                <c:pt idx="1481">
                  <c:v>553.899</c:v>
                </c:pt>
                <c:pt idx="1482">
                  <c:v>554.06199999999967</c:v>
                </c:pt>
                <c:pt idx="1483">
                  <c:v>554.23</c:v>
                </c:pt>
                <c:pt idx="1484">
                  <c:v>554.39599999999996</c:v>
                </c:pt>
                <c:pt idx="1485">
                  <c:v>554.56099999999969</c:v>
                </c:pt>
                <c:pt idx="1486">
                  <c:v>554.726</c:v>
                </c:pt>
                <c:pt idx="1487">
                  <c:v>554.89</c:v>
                </c:pt>
                <c:pt idx="1488">
                  <c:v>555.05899999999997</c:v>
                </c:pt>
                <c:pt idx="1489">
                  <c:v>555.22900000000004</c:v>
                </c:pt>
                <c:pt idx="1490">
                  <c:v>555.39799999999968</c:v>
                </c:pt>
                <c:pt idx="1491">
                  <c:v>555.56199999999967</c:v>
                </c:pt>
                <c:pt idx="1492">
                  <c:v>555.72799999999972</c:v>
                </c:pt>
                <c:pt idx="1493">
                  <c:v>555.89300000000003</c:v>
                </c:pt>
                <c:pt idx="1494">
                  <c:v>556.05999999999972</c:v>
                </c:pt>
                <c:pt idx="1495">
                  <c:v>556.22699999999998</c:v>
                </c:pt>
                <c:pt idx="1496">
                  <c:v>556.39599999999996</c:v>
                </c:pt>
                <c:pt idx="1497">
                  <c:v>556.56899999999996</c:v>
                </c:pt>
                <c:pt idx="1498">
                  <c:v>556.74199999999996</c:v>
                </c:pt>
                <c:pt idx="1499">
                  <c:v>556.91699999999969</c:v>
                </c:pt>
                <c:pt idx="1500">
                  <c:v>557.09</c:v>
                </c:pt>
                <c:pt idx="1501">
                  <c:v>557.25800000000004</c:v>
                </c:pt>
                <c:pt idx="1502">
                  <c:v>557.42499999999973</c:v>
                </c:pt>
                <c:pt idx="1503">
                  <c:v>557.59299999999996</c:v>
                </c:pt>
                <c:pt idx="1504">
                  <c:v>557.75900000000001</c:v>
                </c:pt>
                <c:pt idx="1505">
                  <c:v>557.928</c:v>
                </c:pt>
                <c:pt idx="1506">
                  <c:v>558.096</c:v>
                </c:pt>
                <c:pt idx="1507">
                  <c:v>558.26299999999969</c:v>
                </c:pt>
                <c:pt idx="1508">
                  <c:v>558.43199999999979</c:v>
                </c:pt>
                <c:pt idx="1509">
                  <c:v>558.60500000000002</c:v>
                </c:pt>
                <c:pt idx="1510">
                  <c:v>558.78200000000004</c:v>
                </c:pt>
                <c:pt idx="1511">
                  <c:v>558.95999999999981</c:v>
                </c:pt>
                <c:pt idx="1512">
                  <c:v>559.1389999999999</c:v>
                </c:pt>
                <c:pt idx="1513">
                  <c:v>559.31199999999967</c:v>
                </c:pt>
                <c:pt idx="1514">
                  <c:v>559.48599999999999</c:v>
                </c:pt>
                <c:pt idx="1515">
                  <c:v>559.65799999999967</c:v>
                </c:pt>
                <c:pt idx="1516">
                  <c:v>559.82699999999977</c:v>
                </c:pt>
                <c:pt idx="1517">
                  <c:v>559.99800000000005</c:v>
                </c:pt>
                <c:pt idx="1518">
                  <c:v>560.16300000000001</c:v>
                </c:pt>
                <c:pt idx="1519">
                  <c:v>560.32699999999977</c:v>
                </c:pt>
                <c:pt idx="1520">
                  <c:v>560.49199999999996</c:v>
                </c:pt>
                <c:pt idx="1521">
                  <c:v>560.6569999999997</c:v>
                </c:pt>
                <c:pt idx="1522">
                  <c:v>560.82699999999977</c:v>
                </c:pt>
                <c:pt idx="1523">
                  <c:v>561.00400000000002</c:v>
                </c:pt>
                <c:pt idx="1524">
                  <c:v>561.17999999999995</c:v>
                </c:pt>
                <c:pt idx="1525">
                  <c:v>561.35399999999981</c:v>
                </c:pt>
                <c:pt idx="1526">
                  <c:v>561.529</c:v>
                </c:pt>
                <c:pt idx="1527">
                  <c:v>561.69899999999996</c:v>
                </c:pt>
                <c:pt idx="1528">
                  <c:v>561.86199999999974</c:v>
                </c:pt>
                <c:pt idx="1529">
                  <c:v>562.02800000000002</c:v>
                </c:pt>
                <c:pt idx="1530">
                  <c:v>562.19200000000001</c:v>
                </c:pt>
                <c:pt idx="1531">
                  <c:v>562.35799999999949</c:v>
                </c:pt>
                <c:pt idx="1532">
                  <c:v>562.524</c:v>
                </c:pt>
                <c:pt idx="1533">
                  <c:v>562.68799999999999</c:v>
                </c:pt>
                <c:pt idx="1534">
                  <c:v>562.84999999999968</c:v>
                </c:pt>
                <c:pt idx="1535">
                  <c:v>563.01499999999999</c:v>
                </c:pt>
                <c:pt idx="1536">
                  <c:v>563.18399999999997</c:v>
                </c:pt>
                <c:pt idx="1537">
                  <c:v>563.34599999999978</c:v>
                </c:pt>
                <c:pt idx="1538">
                  <c:v>563.51</c:v>
                </c:pt>
                <c:pt idx="1539">
                  <c:v>563.673</c:v>
                </c:pt>
                <c:pt idx="1540">
                  <c:v>563.83499999999981</c:v>
                </c:pt>
                <c:pt idx="1541">
                  <c:v>563.99299999999971</c:v>
                </c:pt>
                <c:pt idx="1542">
                  <c:v>564.15199999999982</c:v>
                </c:pt>
                <c:pt idx="1543">
                  <c:v>564.31399999999996</c:v>
                </c:pt>
                <c:pt idx="1544">
                  <c:v>564.47199999999998</c:v>
                </c:pt>
                <c:pt idx="1545">
                  <c:v>564.6279999999997</c:v>
                </c:pt>
                <c:pt idx="1546">
                  <c:v>564.78499999999997</c:v>
                </c:pt>
                <c:pt idx="1547">
                  <c:v>564.9409999999998</c:v>
                </c:pt>
                <c:pt idx="1548">
                  <c:v>565.10199999999998</c:v>
                </c:pt>
                <c:pt idx="1549">
                  <c:v>565.2639999999999</c:v>
                </c:pt>
                <c:pt idx="1550">
                  <c:v>565.4259999999997</c:v>
                </c:pt>
                <c:pt idx="1551">
                  <c:v>565.58799999999997</c:v>
                </c:pt>
                <c:pt idx="1552">
                  <c:v>565.75099999999998</c:v>
                </c:pt>
                <c:pt idx="1553">
                  <c:v>565.91</c:v>
                </c:pt>
                <c:pt idx="1554">
                  <c:v>566.06899999999996</c:v>
                </c:pt>
                <c:pt idx="1555">
                  <c:v>566.22900000000004</c:v>
                </c:pt>
                <c:pt idx="1556">
                  <c:v>566.3889999999999</c:v>
                </c:pt>
                <c:pt idx="1557">
                  <c:v>566.54599999999982</c:v>
                </c:pt>
                <c:pt idx="1558">
                  <c:v>566.70600000000002</c:v>
                </c:pt>
                <c:pt idx="1559">
                  <c:v>566.87</c:v>
                </c:pt>
                <c:pt idx="1560">
                  <c:v>567.0319999999997</c:v>
                </c:pt>
                <c:pt idx="1561">
                  <c:v>567.19500000000005</c:v>
                </c:pt>
                <c:pt idx="1562">
                  <c:v>567.35499999999979</c:v>
                </c:pt>
                <c:pt idx="1563">
                  <c:v>567.51599999999996</c:v>
                </c:pt>
                <c:pt idx="1564">
                  <c:v>567.67999999999995</c:v>
                </c:pt>
                <c:pt idx="1565">
                  <c:v>567.84599999999978</c:v>
                </c:pt>
                <c:pt idx="1566">
                  <c:v>568.00900000000001</c:v>
                </c:pt>
                <c:pt idx="1567">
                  <c:v>568.17200000000003</c:v>
                </c:pt>
                <c:pt idx="1568">
                  <c:v>568.33599999999979</c:v>
                </c:pt>
                <c:pt idx="1569">
                  <c:v>568.50199999999973</c:v>
                </c:pt>
                <c:pt idx="1570">
                  <c:v>568.66899999999998</c:v>
                </c:pt>
                <c:pt idx="1571">
                  <c:v>568.83999999999969</c:v>
                </c:pt>
                <c:pt idx="1572">
                  <c:v>569.01199999999972</c:v>
                </c:pt>
                <c:pt idx="1573">
                  <c:v>569.18299999999999</c:v>
                </c:pt>
                <c:pt idx="1574">
                  <c:v>569.35399999999981</c:v>
                </c:pt>
                <c:pt idx="1575">
                  <c:v>569.52</c:v>
                </c:pt>
                <c:pt idx="1576">
                  <c:v>569.68299999999999</c:v>
                </c:pt>
                <c:pt idx="1577">
                  <c:v>569.84799999999962</c:v>
                </c:pt>
                <c:pt idx="1578">
                  <c:v>570.02</c:v>
                </c:pt>
                <c:pt idx="1579">
                  <c:v>570.19100000000003</c:v>
                </c:pt>
                <c:pt idx="1580">
                  <c:v>570.35999999999967</c:v>
                </c:pt>
                <c:pt idx="1581">
                  <c:v>570.52599999999973</c:v>
                </c:pt>
                <c:pt idx="1582">
                  <c:v>570.69000000000005</c:v>
                </c:pt>
                <c:pt idx="1583">
                  <c:v>570.85499999999979</c:v>
                </c:pt>
                <c:pt idx="1584">
                  <c:v>571.02299999999968</c:v>
                </c:pt>
                <c:pt idx="1585">
                  <c:v>571.19000000000005</c:v>
                </c:pt>
                <c:pt idx="1586">
                  <c:v>571.35799999999949</c:v>
                </c:pt>
                <c:pt idx="1587">
                  <c:v>571.52800000000002</c:v>
                </c:pt>
                <c:pt idx="1588">
                  <c:v>571.69399999999996</c:v>
                </c:pt>
                <c:pt idx="1589">
                  <c:v>571.86199999999974</c:v>
                </c:pt>
                <c:pt idx="1590">
                  <c:v>572.029</c:v>
                </c:pt>
                <c:pt idx="1591">
                  <c:v>572.19399999999996</c:v>
                </c:pt>
                <c:pt idx="1592">
                  <c:v>572.3529999999995</c:v>
                </c:pt>
                <c:pt idx="1593">
                  <c:v>572.51499999999999</c:v>
                </c:pt>
                <c:pt idx="1594">
                  <c:v>572.68299999999999</c:v>
                </c:pt>
                <c:pt idx="1595">
                  <c:v>572.85099999999977</c:v>
                </c:pt>
                <c:pt idx="1596">
                  <c:v>573.024</c:v>
                </c:pt>
                <c:pt idx="1597">
                  <c:v>573.19799999999998</c:v>
                </c:pt>
                <c:pt idx="1598">
                  <c:v>573.36899999999969</c:v>
                </c:pt>
                <c:pt idx="1599">
                  <c:v>573.54</c:v>
                </c:pt>
                <c:pt idx="1600">
                  <c:v>573.70799999999997</c:v>
                </c:pt>
                <c:pt idx="1601">
                  <c:v>573.87599999999998</c:v>
                </c:pt>
                <c:pt idx="1602">
                  <c:v>574.0509999999997</c:v>
                </c:pt>
                <c:pt idx="1603">
                  <c:v>574.22900000000004</c:v>
                </c:pt>
                <c:pt idx="1604">
                  <c:v>574.40599999999972</c:v>
                </c:pt>
                <c:pt idx="1605">
                  <c:v>574.58600000000001</c:v>
                </c:pt>
                <c:pt idx="1606">
                  <c:v>574.75900000000001</c:v>
                </c:pt>
                <c:pt idx="1607">
                  <c:v>574.93299999999977</c:v>
                </c:pt>
                <c:pt idx="1608">
                  <c:v>575.10400000000004</c:v>
                </c:pt>
                <c:pt idx="1609">
                  <c:v>575.27</c:v>
                </c:pt>
                <c:pt idx="1610">
                  <c:v>575.43299999999977</c:v>
                </c:pt>
                <c:pt idx="1611">
                  <c:v>575.596</c:v>
                </c:pt>
                <c:pt idx="1612">
                  <c:v>575.75700000000006</c:v>
                </c:pt>
                <c:pt idx="1613">
                  <c:v>575.92399999999998</c:v>
                </c:pt>
                <c:pt idx="1614">
                  <c:v>576.09299999999996</c:v>
                </c:pt>
                <c:pt idx="1615">
                  <c:v>576.25400000000002</c:v>
                </c:pt>
                <c:pt idx="1616">
                  <c:v>576.41799999999967</c:v>
                </c:pt>
                <c:pt idx="1617">
                  <c:v>576.58000000000004</c:v>
                </c:pt>
                <c:pt idx="1618">
                  <c:v>576.74599999999998</c:v>
                </c:pt>
                <c:pt idx="1619">
                  <c:v>576.91499999999996</c:v>
                </c:pt>
                <c:pt idx="1620">
                  <c:v>577.08199999999999</c:v>
                </c:pt>
                <c:pt idx="1621">
                  <c:v>577.245</c:v>
                </c:pt>
                <c:pt idx="1622">
                  <c:v>577.40899999999999</c:v>
                </c:pt>
                <c:pt idx="1623">
                  <c:v>577.57299999999998</c:v>
                </c:pt>
                <c:pt idx="1624">
                  <c:v>577.74099999999999</c:v>
                </c:pt>
                <c:pt idx="1625">
                  <c:v>577.91199999999981</c:v>
                </c:pt>
                <c:pt idx="1626">
                  <c:v>578.08100000000002</c:v>
                </c:pt>
                <c:pt idx="1627">
                  <c:v>578.25099999999998</c:v>
                </c:pt>
                <c:pt idx="1628">
                  <c:v>578.41699999999969</c:v>
                </c:pt>
                <c:pt idx="1629">
                  <c:v>578.58500000000004</c:v>
                </c:pt>
                <c:pt idx="1630">
                  <c:v>578.75099999999998</c:v>
                </c:pt>
                <c:pt idx="1631">
                  <c:v>578.91699999999969</c:v>
                </c:pt>
                <c:pt idx="1632">
                  <c:v>579.07899999999995</c:v>
                </c:pt>
                <c:pt idx="1633">
                  <c:v>579.24199999999996</c:v>
                </c:pt>
                <c:pt idx="1634">
                  <c:v>579.41100000000006</c:v>
                </c:pt>
                <c:pt idx="1635">
                  <c:v>579.57899999999995</c:v>
                </c:pt>
                <c:pt idx="1636">
                  <c:v>579.745</c:v>
                </c:pt>
                <c:pt idx="1637">
                  <c:v>579.91399999999999</c:v>
                </c:pt>
                <c:pt idx="1638">
                  <c:v>580.08299999999997</c:v>
                </c:pt>
                <c:pt idx="1639">
                  <c:v>580.25599999999997</c:v>
                </c:pt>
                <c:pt idx="1640">
                  <c:v>580.42499999999973</c:v>
                </c:pt>
                <c:pt idx="1641">
                  <c:v>580.59</c:v>
                </c:pt>
                <c:pt idx="1642">
                  <c:v>580.75599999999997</c:v>
                </c:pt>
                <c:pt idx="1643">
                  <c:v>580.92399999999998</c:v>
                </c:pt>
                <c:pt idx="1644">
                  <c:v>581.09199999999998</c:v>
                </c:pt>
                <c:pt idx="1645">
                  <c:v>581.25800000000004</c:v>
                </c:pt>
                <c:pt idx="1646">
                  <c:v>581.43099999999981</c:v>
                </c:pt>
                <c:pt idx="1647">
                  <c:v>581.60400000000004</c:v>
                </c:pt>
                <c:pt idx="1648">
                  <c:v>581.77700000000004</c:v>
                </c:pt>
                <c:pt idx="1649">
                  <c:v>581.94899999999996</c:v>
                </c:pt>
                <c:pt idx="1650">
                  <c:v>582.11599999999999</c:v>
                </c:pt>
                <c:pt idx="1651">
                  <c:v>582.28200000000004</c:v>
                </c:pt>
                <c:pt idx="1652">
                  <c:v>582.44799999999975</c:v>
                </c:pt>
                <c:pt idx="1653">
                  <c:v>582.61599999999999</c:v>
                </c:pt>
                <c:pt idx="1654">
                  <c:v>582.78099999999995</c:v>
                </c:pt>
                <c:pt idx="1655">
                  <c:v>582.94499999999971</c:v>
                </c:pt>
                <c:pt idx="1656">
                  <c:v>583.11400000000003</c:v>
                </c:pt>
                <c:pt idx="1657">
                  <c:v>583.28700000000003</c:v>
                </c:pt>
                <c:pt idx="1658">
                  <c:v>583.46299999999974</c:v>
                </c:pt>
                <c:pt idx="1659">
                  <c:v>583.63200000000006</c:v>
                </c:pt>
                <c:pt idx="1660">
                  <c:v>583.79999999999995</c:v>
                </c:pt>
                <c:pt idx="1661">
                  <c:v>583.96499999999969</c:v>
                </c:pt>
                <c:pt idx="1662">
                  <c:v>584.13099999999997</c:v>
                </c:pt>
                <c:pt idx="1663">
                  <c:v>584.298</c:v>
                </c:pt>
                <c:pt idx="1664">
                  <c:v>584.46299999999974</c:v>
                </c:pt>
                <c:pt idx="1665">
                  <c:v>584.62900000000002</c:v>
                </c:pt>
                <c:pt idx="1666">
                  <c:v>584.79</c:v>
                </c:pt>
                <c:pt idx="1667">
                  <c:v>584.95299999999975</c:v>
                </c:pt>
                <c:pt idx="1668">
                  <c:v>585.12099999999998</c:v>
                </c:pt>
                <c:pt idx="1669">
                  <c:v>585.29200000000003</c:v>
                </c:pt>
                <c:pt idx="1670">
                  <c:v>585.45699999999977</c:v>
                </c:pt>
                <c:pt idx="1671">
                  <c:v>585.62099999999998</c:v>
                </c:pt>
                <c:pt idx="1672">
                  <c:v>585.78899999999999</c:v>
                </c:pt>
                <c:pt idx="1673">
                  <c:v>585.95999999999981</c:v>
                </c:pt>
                <c:pt idx="1674">
                  <c:v>586.12900000000002</c:v>
                </c:pt>
                <c:pt idx="1675">
                  <c:v>586.29999999999995</c:v>
                </c:pt>
                <c:pt idx="1676">
                  <c:v>586.47199999999998</c:v>
                </c:pt>
                <c:pt idx="1677">
                  <c:v>586.64699999999971</c:v>
                </c:pt>
                <c:pt idx="1678">
                  <c:v>586.81699999999978</c:v>
                </c:pt>
                <c:pt idx="1679">
                  <c:v>586.98699999999997</c:v>
                </c:pt>
                <c:pt idx="1680">
                  <c:v>587.16199999999981</c:v>
                </c:pt>
                <c:pt idx="1681">
                  <c:v>587.33599999999979</c:v>
                </c:pt>
                <c:pt idx="1682">
                  <c:v>587.51</c:v>
                </c:pt>
                <c:pt idx="1683">
                  <c:v>587.68299999999999</c:v>
                </c:pt>
                <c:pt idx="1684">
                  <c:v>587.8529999999995</c:v>
                </c:pt>
                <c:pt idx="1685">
                  <c:v>588.02499999999998</c:v>
                </c:pt>
                <c:pt idx="1686">
                  <c:v>588.19500000000005</c:v>
                </c:pt>
                <c:pt idx="1687">
                  <c:v>588.36399999999981</c:v>
                </c:pt>
                <c:pt idx="1688">
                  <c:v>588.53</c:v>
                </c:pt>
                <c:pt idx="1689">
                  <c:v>588.69899999999996</c:v>
                </c:pt>
                <c:pt idx="1690">
                  <c:v>588.87400000000002</c:v>
                </c:pt>
                <c:pt idx="1691">
                  <c:v>589.0509999999997</c:v>
                </c:pt>
                <c:pt idx="1692">
                  <c:v>589.23</c:v>
                </c:pt>
                <c:pt idx="1693">
                  <c:v>589.40499999999997</c:v>
                </c:pt>
                <c:pt idx="1694">
                  <c:v>589.57600000000002</c:v>
                </c:pt>
                <c:pt idx="1695">
                  <c:v>589.74199999999996</c:v>
                </c:pt>
                <c:pt idx="1696">
                  <c:v>589.90799999999967</c:v>
                </c:pt>
                <c:pt idx="1697">
                  <c:v>590.06999999999971</c:v>
                </c:pt>
                <c:pt idx="1698">
                  <c:v>590.23299999999972</c:v>
                </c:pt>
                <c:pt idx="1699">
                  <c:v>590.39799999999968</c:v>
                </c:pt>
                <c:pt idx="1700">
                  <c:v>590.56399999999996</c:v>
                </c:pt>
                <c:pt idx="1701">
                  <c:v>590.72500000000002</c:v>
                </c:pt>
                <c:pt idx="1702">
                  <c:v>590.88699999999972</c:v>
                </c:pt>
                <c:pt idx="1703">
                  <c:v>591.05199999999968</c:v>
                </c:pt>
                <c:pt idx="1704">
                  <c:v>591.21400000000006</c:v>
                </c:pt>
                <c:pt idx="1705">
                  <c:v>591.37599999999998</c:v>
                </c:pt>
                <c:pt idx="1706">
                  <c:v>591.54</c:v>
                </c:pt>
                <c:pt idx="1707">
                  <c:v>591.70600000000002</c:v>
                </c:pt>
                <c:pt idx="1708">
                  <c:v>591.87300000000005</c:v>
                </c:pt>
                <c:pt idx="1709">
                  <c:v>592.04</c:v>
                </c:pt>
                <c:pt idx="1710">
                  <c:v>592.20600000000002</c:v>
                </c:pt>
                <c:pt idx="1711">
                  <c:v>592.37400000000002</c:v>
                </c:pt>
                <c:pt idx="1712">
                  <c:v>592.54199999999969</c:v>
                </c:pt>
                <c:pt idx="1713">
                  <c:v>592.71199999999999</c:v>
                </c:pt>
                <c:pt idx="1714">
                  <c:v>592.88300000000004</c:v>
                </c:pt>
                <c:pt idx="1715">
                  <c:v>593.0509999999997</c:v>
                </c:pt>
                <c:pt idx="1716">
                  <c:v>593.22</c:v>
                </c:pt>
                <c:pt idx="1717">
                  <c:v>593.38799999999969</c:v>
                </c:pt>
                <c:pt idx="1718">
                  <c:v>593.55999999999972</c:v>
                </c:pt>
                <c:pt idx="1719">
                  <c:v>593.73199999999997</c:v>
                </c:pt>
                <c:pt idx="1720">
                  <c:v>593.90099999999973</c:v>
                </c:pt>
                <c:pt idx="1721">
                  <c:v>594.072</c:v>
                </c:pt>
                <c:pt idx="1722">
                  <c:v>594.24</c:v>
                </c:pt>
                <c:pt idx="1723">
                  <c:v>594.40799999999967</c:v>
                </c:pt>
                <c:pt idx="1724">
                  <c:v>594.577</c:v>
                </c:pt>
                <c:pt idx="1725">
                  <c:v>594.74299999999971</c:v>
                </c:pt>
                <c:pt idx="1726">
                  <c:v>594.91</c:v>
                </c:pt>
                <c:pt idx="1727">
                  <c:v>595.07799999999997</c:v>
                </c:pt>
                <c:pt idx="1728">
                  <c:v>595.24400000000003</c:v>
                </c:pt>
                <c:pt idx="1729">
                  <c:v>595.41300000000001</c:v>
                </c:pt>
                <c:pt idx="1730">
                  <c:v>595.58699999999999</c:v>
                </c:pt>
                <c:pt idx="1731">
                  <c:v>595.76599999999996</c:v>
                </c:pt>
                <c:pt idx="1732">
                  <c:v>595.93999999999983</c:v>
                </c:pt>
                <c:pt idx="1733">
                  <c:v>596.11199999999997</c:v>
                </c:pt>
                <c:pt idx="1734">
                  <c:v>596.279</c:v>
                </c:pt>
                <c:pt idx="1735">
                  <c:v>596.44599999999969</c:v>
                </c:pt>
                <c:pt idx="1736">
                  <c:v>596.61900000000003</c:v>
                </c:pt>
                <c:pt idx="1737">
                  <c:v>596.79700000000003</c:v>
                </c:pt>
                <c:pt idx="1738">
                  <c:v>596.976</c:v>
                </c:pt>
                <c:pt idx="1739">
                  <c:v>597.149</c:v>
                </c:pt>
                <c:pt idx="1740">
                  <c:v>597.31799999999976</c:v>
                </c:pt>
                <c:pt idx="1741">
                  <c:v>597.4849999999999</c:v>
                </c:pt>
                <c:pt idx="1742">
                  <c:v>597.64799999999968</c:v>
                </c:pt>
                <c:pt idx="1743">
                  <c:v>597.81099999999969</c:v>
                </c:pt>
                <c:pt idx="1744">
                  <c:v>597.97199999999998</c:v>
                </c:pt>
                <c:pt idx="1745">
                  <c:v>598.13099999999997</c:v>
                </c:pt>
                <c:pt idx="1746">
                  <c:v>598.29399999999998</c:v>
                </c:pt>
                <c:pt idx="1747">
                  <c:v>598.45799999999974</c:v>
                </c:pt>
                <c:pt idx="1748">
                  <c:v>598.63099999999997</c:v>
                </c:pt>
                <c:pt idx="1749">
                  <c:v>598.80599999999981</c:v>
                </c:pt>
                <c:pt idx="1750">
                  <c:v>598.97799999999972</c:v>
                </c:pt>
                <c:pt idx="1751">
                  <c:v>599.14699999999971</c:v>
                </c:pt>
                <c:pt idx="1752">
                  <c:v>599.31699999999978</c:v>
                </c:pt>
                <c:pt idx="1753">
                  <c:v>599.48199999999997</c:v>
                </c:pt>
                <c:pt idx="1754">
                  <c:v>599.64499999999998</c:v>
                </c:pt>
                <c:pt idx="1755">
                  <c:v>599.80699999999979</c:v>
                </c:pt>
                <c:pt idx="1756">
                  <c:v>599.97</c:v>
                </c:pt>
                <c:pt idx="1757">
                  <c:v>600.1389999999999</c:v>
                </c:pt>
                <c:pt idx="1758">
                  <c:v>600.30499999999972</c:v>
                </c:pt>
                <c:pt idx="1759">
                  <c:v>600.47199999999998</c:v>
                </c:pt>
                <c:pt idx="1760">
                  <c:v>600.6389999999999</c:v>
                </c:pt>
                <c:pt idx="1761">
                  <c:v>600.80899999999997</c:v>
                </c:pt>
                <c:pt idx="1762">
                  <c:v>600.976</c:v>
                </c:pt>
                <c:pt idx="1763">
                  <c:v>601.14400000000001</c:v>
                </c:pt>
                <c:pt idx="1764">
                  <c:v>601.31999999999971</c:v>
                </c:pt>
                <c:pt idx="1765">
                  <c:v>601.49099999999999</c:v>
                </c:pt>
                <c:pt idx="1766">
                  <c:v>601.66300000000001</c:v>
                </c:pt>
                <c:pt idx="1767">
                  <c:v>601.83599999999979</c:v>
                </c:pt>
                <c:pt idx="1768">
                  <c:v>602.01</c:v>
                </c:pt>
                <c:pt idx="1769">
                  <c:v>602.178</c:v>
                </c:pt>
                <c:pt idx="1770">
                  <c:v>602.34299999999962</c:v>
                </c:pt>
                <c:pt idx="1771">
                  <c:v>602.51499999999999</c:v>
                </c:pt>
                <c:pt idx="1772">
                  <c:v>602.68600000000004</c:v>
                </c:pt>
                <c:pt idx="1773">
                  <c:v>602.85599999999977</c:v>
                </c:pt>
                <c:pt idx="1774">
                  <c:v>603.02499999999998</c:v>
                </c:pt>
                <c:pt idx="1775">
                  <c:v>603.19399999999996</c:v>
                </c:pt>
                <c:pt idx="1776">
                  <c:v>603.35999999999967</c:v>
                </c:pt>
                <c:pt idx="1777">
                  <c:v>603.52299999999968</c:v>
                </c:pt>
                <c:pt idx="1778">
                  <c:v>603.68899999999996</c:v>
                </c:pt>
                <c:pt idx="1779">
                  <c:v>603.85799999999949</c:v>
                </c:pt>
                <c:pt idx="1780">
                  <c:v>604.02599999999973</c:v>
                </c:pt>
                <c:pt idx="1781">
                  <c:v>604.19500000000005</c:v>
                </c:pt>
                <c:pt idx="1782">
                  <c:v>604.36799999999948</c:v>
                </c:pt>
                <c:pt idx="1783">
                  <c:v>604.54</c:v>
                </c:pt>
                <c:pt idx="1784">
                  <c:v>604.71100000000001</c:v>
                </c:pt>
                <c:pt idx="1785">
                  <c:v>604.88200000000006</c:v>
                </c:pt>
                <c:pt idx="1786">
                  <c:v>605.04999999999973</c:v>
                </c:pt>
                <c:pt idx="1787">
                  <c:v>605.21799999999996</c:v>
                </c:pt>
                <c:pt idx="1788">
                  <c:v>605.3889999999999</c:v>
                </c:pt>
                <c:pt idx="1789">
                  <c:v>605.55599999999981</c:v>
                </c:pt>
                <c:pt idx="1790">
                  <c:v>605.72299999999996</c:v>
                </c:pt>
                <c:pt idx="1791">
                  <c:v>605.89</c:v>
                </c:pt>
                <c:pt idx="1792">
                  <c:v>606.053</c:v>
                </c:pt>
                <c:pt idx="1793">
                  <c:v>606.21599999999989</c:v>
                </c:pt>
                <c:pt idx="1794">
                  <c:v>606.38300000000004</c:v>
                </c:pt>
                <c:pt idx="1795">
                  <c:v>606.54999999999973</c:v>
                </c:pt>
                <c:pt idx="1796">
                  <c:v>606.71599999999989</c:v>
                </c:pt>
                <c:pt idx="1797">
                  <c:v>606.88200000000006</c:v>
                </c:pt>
                <c:pt idx="1798">
                  <c:v>607.0509999999997</c:v>
                </c:pt>
                <c:pt idx="1799">
                  <c:v>607.21900000000005</c:v>
                </c:pt>
                <c:pt idx="1800">
                  <c:v>607.3889999999999</c:v>
                </c:pt>
                <c:pt idx="1801">
                  <c:v>607.55499999999972</c:v>
                </c:pt>
                <c:pt idx="1802">
                  <c:v>607.72</c:v>
                </c:pt>
                <c:pt idx="1803">
                  <c:v>607.88599999999997</c:v>
                </c:pt>
                <c:pt idx="1804">
                  <c:v>608.053</c:v>
                </c:pt>
                <c:pt idx="1805">
                  <c:v>608.21799999999996</c:v>
                </c:pt>
                <c:pt idx="1806">
                  <c:v>608.38300000000004</c:v>
                </c:pt>
                <c:pt idx="1807">
                  <c:v>608.55599999999981</c:v>
                </c:pt>
                <c:pt idx="1808">
                  <c:v>608.72900000000004</c:v>
                </c:pt>
                <c:pt idx="1809">
                  <c:v>608.9</c:v>
                </c:pt>
                <c:pt idx="1810">
                  <c:v>609.06799999999976</c:v>
                </c:pt>
                <c:pt idx="1811">
                  <c:v>609.2349999999999</c:v>
                </c:pt>
                <c:pt idx="1812">
                  <c:v>609.40300000000002</c:v>
                </c:pt>
                <c:pt idx="1813">
                  <c:v>609.57100000000003</c:v>
                </c:pt>
                <c:pt idx="1814">
                  <c:v>609.73800000000006</c:v>
                </c:pt>
                <c:pt idx="1815">
                  <c:v>609.90799999999967</c:v>
                </c:pt>
                <c:pt idx="1816">
                  <c:v>610.08100000000002</c:v>
                </c:pt>
                <c:pt idx="1817">
                  <c:v>610.25400000000002</c:v>
                </c:pt>
                <c:pt idx="1818">
                  <c:v>610.4259999999997</c:v>
                </c:pt>
                <c:pt idx="1819">
                  <c:v>610.59500000000003</c:v>
                </c:pt>
                <c:pt idx="1820">
                  <c:v>610.76800000000003</c:v>
                </c:pt>
                <c:pt idx="1821">
                  <c:v>610.94199999999978</c:v>
                </c:pt>
                <c:pt idx="1822">
                  <c:v>611.11300000000006</c:v>
                </c:pt>
                <c:pt idx="1823">
                  <c:v>611.29100000000005</c:v>
                </c:pt>
                <c:pt idx="1824">
                  <c:v>611.46499999999969</c:v>
                </c:pt>
                <c:pt idx="1825">
                  <c:v>611.63200000000006</c:v>
                </c:pt>
                <c:pt idx="1826">
                  <c:v>611.79700000000003</c:v>
                </c:pt>
                <c:pt idx="1827">
                  <c:v>611.96299999999974</c:v>
                </c:pt>
                <c:pt idx="1828">
                  <c:v>612.13200000000006</c:v>
                </c:pt>
                <c:pt idx="1829">
                  <c:v>612.29700000000003</c:v>
                </c:pt>
                <c:pt idx="1830">
                  <c:v>612.46099999999979</c:v>
                </c:pt>
                <c:pt idx="1831">
                  <c:v>612.625</c:v>
                </c:pt>
                <c:pt idx="1832">
                  <c:v>612.78899999999999</c:v>
                </c:pt>
                <c:pt idx="1833">
                  <c:v>612.9549999999997</c:v>
                </c:pt>
                <c:pt idx="1834">
                  <c:v>613.12599999999998</c:v>
                </c:pt>
                <c:pt idx="1835">
                  <c:v>613.29399999999998</c:v>
                </c:pt>
                <c:pt idx="1836">
                  <c:v>613.45799999999974</c:v>
                </c:pt>
                <c:pt idx="1837">
                  <c:v>613.625</c:v>
                </c:pt>
                <c:pt idx="1838">
                  <c:v>613.78899999999999</c:v>
                </c:pt>
                <c:pt idx="1839">
                  <c:v>613.9549999999997</c:v>
                </c:pt>
                <c:pt idx="1840">
                  <c:v>614.12099999999998</c:v>
                </c:pt>
                <c:pt idx="1841">
                  <c:v>614.28800000000001</c:v>
                </c:pt>
                <c:pt idx="1842">
                  <c:v>614.4549999999997</c:v>
                </c:pt>
                <c:pt idx="1843">
                  <c:v>614.62300000000005</c:v>
                </c:pt>
                <c:pt idx="1844">
                  <c:v>614.79299999999989</c:v>
                </c:pt>
                <c:pt idx="1845">
                  <c:v>614.95999999999981</c:v>
                </c:pt>
                <c:pt idx="1846">
                  <c:v>615.12699999999973</c:v>
                </c:pt>
                <c:pt idx="1847">
                  <c:v>615.29499999999996</c:v>
                </c:pt>
                <c:pt idx="1848">
                  <c:v>615.45999999999981</c:v>
                </c:pt>
                <c:pt idx="1849">
                  <c:v>615.62599999999998</c:v>
                </c:pt>
                <c:pt idx="1850">
                  <c:v>615.79200000000003</c:v>
                </c:pt>
                <c:pt idx="1851">
                  <c:v>615.96199999999976</c:v>
                </c:pt>
                <c:pt idx="1852">
                  <c:v>616.13099999999997</c:v>
                </c:pt>
                <c:pt idx="1853">
                  <c:v>616.3009999999997</c:v>
                </c:pt>
                <c:pt idx="1854">
                  <c:v>616.46899999999982</c:v>
                </c:pt>
                <c:pt idx="1855">
                  <c:v>616.63699999999972</c:v>
                </c:pt>
                <c:pt idx="1856">
                  <c:v>616.80499999999972</c:v>
                </c:pt>
                <c:pt idx="1857">
                  <c:v>616.97699999999998</c:v>
                </c:pt>
                <c:pt idx="1858">
                  <c:v>617.15099999999973</c:v>
                </c:pt>
                <c:pt idx="1859">
                  <c:v>617.32699999999977</c:v>
                </c:pt>
                <c:pt idx="1860">
                  <c:v>617.5029999999997</c:v>
                </c:pt>
                <c:pt idx="1861">
                  <c:v>617.67600000000004</c:v>
                </c:pt>
                <c:pt idx="1862">
                  <c:v>617.84299999999962</c:v>
                </c:pt>
                <c:pt idx="1863">
                  <c:v>618.01299999999969</c:v>
                </c:pt>
                <c:pt idx="1864">
                  <c:v>618.18600000000004</c:v>
                </c:pt>
                <c:pt idx="1865">
                  <c:v>618.3589999999997</c:v>
                </c:pt>
                <c:pt idx="1866">
                  <c:v>618.529</c:v>
                </c:pt>
                <c:pt idx="1867">
                  <c:v>618.702</c:v>
                </c:pt>
                <c:pt idx="1868">
                  <c:v>618.87199999999996</c:v>
                </c:pt>
                <c:pt idx="1869">
                  <c:v>619.04399999999998</c:v>
                </c:pt>
                <c:pt idx="1870">
                  <c:v>619.21500000000003</c:v>
                </c:pt>
                <c:pt idx="1871">
                  <c:v>619.38400000000001</c:v>
                </c:pt>
                <c:pt idx="1872">
                  <c:v>619.55499999999972</c:v>
                </c:pt>
                <c:pt idx="1873">
                  <c:v>619.72199999999998</c:v>
                </c:pt>
                <c:pt idx="1874">
                  <c:v>619.88799999999969</c:v>
                </c:pt>
                <c:pt idx="1875">
                  <c:v>620.05399999999997</c:v>
                </c:pt>
                <c:pt idx="1876">
                  <c:v>620.21900000000005</c:v>
                </c:pt>
                <c:pt idx="1877">
                  <c:v>620.38200000000006</c:v>
                </c:pt>
                <c:pt idx="1878">
                  <c:v>620.54599999999982</c:v>
                </c:pt>
                <c:pt idx="1879">
                  <c:v>620.70799999999997</c:v>
                </c:pt>
                <c:pt idx="1880">
                  <c:v>620.86899999999969</c:v>
                </c:pt>
                <c:pt idx="1881">
                  <c:v>621.03399999999999</c:v>
                </c:pt>
                <c:pt idx="1882">
                  <c:v>621.19799999999998</c:v>
                </c:pt>
                <c:pt idx="1883">
                  <c:v>621.36199999999974</c:v>
                </c:pt>
                <c:pt idx="1884">
                  <c:v>621.52699999999982</c:v>
                </c:pt>
                <c:pt idx="1885">
                  <c:v>621.69600000000003</c:v>
                </c:pt>
                <c:pt idx="1886">
                  <c:v>621.86699999999962</c:v>
                </c:pt>
                <c:pt idx="1887">
                  <c:v>622.03399999999999</c:v>
                </c:pt>
                <c:pt idx="1888">
                  <c:v>622.20299999999997</c:v>
                </c:pt>
                <c:pt idx="1889">
                  <c:v>622.37300000000005</c:v>
                </c:pt>
                <c:pt idx="1890">
                  <c:v>622.5469999999998</c:v>
                </c:pt>
                <c:pt idx="1891">
                  <c:v>622.72299999999996</c:v>
                </c:pt>
                <c:pt idx="1892">
                  <c:v>622.89400000000001</c:v>
                </c:pt>
                <c:pt idx="1893">
                  <c:v>623.06199999999967</c:v>
                </c:pt>
                <c:pt idx="1894">
                  <c:v>623.23</c:v>
                </c:pt>
                <c:pt idx="1895">
                  <c:v>623.39799999999968</c:v>
                </c:pt>
                <c:pt idx="1896">
                  <c:v>623.57600000000002</c:v>
                </c:pt>
                <c:pt idx="1897">
                  <c:v>623.75199999999973</c:v>
                </c:pt>
                <c:pt idx="1898">
                  <c:v>623.92399999999998</c:v>
                </c:pt>
                <c:pt idx="1899">
                  <c:v>624.09799999999996</c:v>
                </c:pt>
                <c:pt idx="1900">
                  <c:v>624.27099999999996</c:v>
                </c:pt>
                <c:pt idx="1901">
                  <c:v>624.44199999999978</c:v>
                </c:pt>
                <c:pt idx="1902">
                  <c:v>624.61199999999997</c:v>
                </c:pt>
                <c:pt idx="1903">
                  <c:v>624.779</c:v>
                </c:pt>
                <c:pt idx="1904">
                  <c:v>624.94699999999978</c:v>
                </c:pt>
                <c:pt idx="1905">
                  <c:v>625.11099999999999</c:v>
                </c:pt>
                <c:pt idx="1906">
                  <c:v>625.27599999999995</c:v>
                </c:pt>
                <c:pt idx="1907">
                  <c:v>625.44299999999976</c:v>
                </c:pt>
                <c:pt idx="1908">
                  <c:v>625.61699999999996</c:v>
                </c:pt>
                <c:pt idx="1909">
                  <c:v>625.79299999999989</c:v>
                </c:pt>
                <c:pt idx="1910">
                  <c:v>625.96799999999962</c:v>
                </c:pt>
                <c:pt idx="1911">
                  <c:v>626.14099999999996</c:v>
                </c:pt>
                <c:pt idx="1912">
                  <c:v>626.31699999999978</c:v>
                </c:pt>
                <c:pt idx="1913">
                  <c:v>626.48800000000006</c:v>
                </c:pt>
                <c:pt idx="1914">
                  <c:v>626.65899999999999</c:v>
                </c:pt>
                <c:pt idx="1915">
                  <c:v>626.83199999999977</c:v>
                </c:pt>
                <c:pt idx="1916">
                  <c:v>627.00199999999973</c:v>
                </c:pt>
                <c:pt idx="1917">
                  <c:v>627.17399999999998</c:v>
                </c:pt>
                <c:pt idx="1918">
                  <c:v>627.35099999999977</c:v>
                </c:pt>
                <c:pt idx="1919">
                  <c:v>627.52699999999982</c:v>
                </c:pt>
                <c:pt idx="1920">
                  <c:v>627.697</c:v>
                </c:pt>
                <c:pt idx="1921">
                  <c:v>627.86199999999974</c:v>
                </c:pt>
                <c:pt idx="1922">
                  <c:v>628.02599999999973</c:v>
                </c:pt>
                <c:pt idx="1923">
                  <c:v>628.18899999999996</c:v>
                </c:pt>
                <c:pt idx="1924">
                  <c:v>628.35099999999977</c:v>
                </c:pt>
                <c:pt idx="1925">
                  <c:v>628.51299999999969</c:v>
                </c:pt>
                <c:pt idx="1926">
                  <c:v>628.68299999999999</c:v>
                </c:pt>
                <c:pt idx="1927">
                  <c:v>628.85499999999979</c:v>
                </c:pt>
                <c:pt idx="1928">
                  <c:v>629.02299999999968</c:v>
                </c:pt>
                <c:pt idx="1929">
                  <c:v>629.18799999999999</c:v>
                </c:pt>
                <c:pt idx="1930">
                  <c:v>629.35599999999977</c:v>
                </c:pt>
                <c:pt idx="1931">
                  <c:v>629.52099999999996</c:v>
                </c:pt>
                <c:pt idx="1932">
                  <c:v>629.6869999999999</c:v>
                </c:pt>
                <c:pt idx="1933">
                  <c:v>629.8529999999995</c:v>
                </c:pt>
                <c:pt idx="1934">
                  <c:v>630.02</c:v>
                </c:pt>
                <c:pt idx="1935">
                  <c:v>630.18499999999995</c:v>
                </c:pt>
                <c:pt idx="1936">
                  <c:v>630.34899999999971</c:v>
                </c:pt>
                <c:pt idx="1937">
                  <c:v>630.51099999999997</c:v>
                </c:pt>
                <c:pt idx="1938">
                  <c:v>630.67499999999995</c:v>
                </c:pt>
                <c:pt idx="1939">
                  <c:v>630.83799999999974</c:v>
                </c:pt>
                <c:pt idx="1940">
                  <c:v>631</c:v>
                </c:pt>
                <c:pt idx="1941">
                  <c:v>631.16100000000006</c:v>
                </c:pt>
                <c:pt idx="1942">
                  <c:v>631.32799999999975</c:v>
                </c:pt>
                <c:pt idx="1943">
                  <c:v>631.49900000000002</c:v>
                </c:pt>
                <c:pt idx="1944">
                  <c:v>631.66699999999969</c:v>
                </c:pt>
                <c:pt idx="1945">
                  <c:v>631.83699999999976</c:v>
                </c:pt>
                <c:pt idx="1946">
                  <c:v>632.00599999999997</c:v>
                </c:pt>
                <c:pt idx="1947">
                  <c:v>632.17600000000004</c:v>
                </c:pt>
                <c:pt idx="1948">
                  <c:v>632.34899999999971</c:v>
                </c:pt>
                <c:pt idx="1949">
                  <c:v>632.524</c:v>
                </c:pt>
                <c:pt idx="1950">
                  <c:v>632.697</c:v>
                </c:pt>
                <c:pt idx="1951">
                  <c:v>632.86799999999948</c:v>
                </c:pt>
                <c:pt idx="1952">
                  <c:v>633.03699999999981</c:v>
                </c:pt>
                <c:pt idx="1953">
                  <c:v>633.20399999999995</c:v>
                </c:pt>
                <c:pt idx="1954">
                  <c:v>633.37300000000005</c:v>
                </c:pt>
                <c:pt idx="1955">
                  <c:v>633.548</c:v>
                </c:pt>
                <c:pt idx="1956">
                  <c:v>633.72299999999996</c:v>
                </c:pt>
                <c:pt idx="1957">
                  <c:v>633.89699999999971</c:v>
                </c:pt>
                <c:pt idx="1958">
                  <c:v>634.06999999999971</c:v>
                </c:pt>
                <c:pt idx="1959">
                  <c:v>634.24299999999971</c:v>
                </c:pt>
                <c:pt idx="1960">
                  <c:v>634.41499999999996</c:v>
                </c:pt>
                <c:pt idx="1961">
                  <c:v>634.58699999999999</c:v>
                </c:pt>
                <c:pt idx="1962">
                  <c:v>634.75400000000002</c:v>
                </c:pt>
                <c:pt idx="1963">
                  <c:v>634.923</c:v>
                </c:pt>
                <c:pt idx="1964">
                  <c:v>635.09299999999996</c:v>
                </c:pt>
                <c:pt idx="1965">
                  <c:v>635.25900000000001</c:v>
                </c:pt>
                <c:pt idx="1966">
                  <c:v>635.428</c:v>
                </c:pt>
                <c:pt idx="1967">
                  <c:v>635.60500000000002</c:v>
                </c:pt>
                <c:pt idx="1968">
                  <c:v>635.78</c:v>
                </c:pt>
                <c:pt idx="1969">
                  <c:v>635.94699999999978</c:v>
                </c:pt>
                <c:pt idx="1970">
                  <c:v>636.11300000000006</c:v>
                </c:pt>
                <c:pt idx="1971">
                  <c:v>636.28099999999995</c:v>
                </c:pt>
                <c:pt idx="1972">
                  <c:v>636.44899999999996</c:v>
                </c:pt>
                <c:pt idx="1973">
                  <c:v>636.61500000000001</c:v>
                </c:pt>
                <c:pt idx="1974">
                  <c:v>636.77800000000002</c:v>
                </c:pt>
                <c:pt idx="1975">
                  <c:v>636.94699999999978</c:v>
                </c:pt>
                <c:pt idx="1976">
                  <c:v>637.11799999999971</c:v>
                </c:pt>
                <c:pt idx="1977">
                  <c:v>637.29499999999996</c:v>
                </c:pt>
                <c:pt idx="1978">
                  <c:v>637.47</c:v>
                </c:pt>
                <c:pt idx="1979">
                  <c:v>637.64699999999971</c:v>
                </c:pt>
                <c:pt idx="1980">
                  <c:v>637.82499999999982</c:v>
                </c:pt>
                <c:pt idx="1981">
                  <c:v>637.99900000000002</c:v>
                </c:pt>
                <c:pt idx="1982">
                  <c:v>638.173</c:v>
                </c:pt>
                <c:pt idx="1983">
                  <c:v>638.34699999999975</c:v>
                </c:pt>
                <c:pt idx="1984">
                  <c:v>638.52199999999971</c:v>
                </c:pt>
                <c:pt idx="1985">
                  <c:v>638.69799999999998</c:v>
                </c:pt>
                <c:pt idx="1986">
                  <c:v>638.87599999999998</c:v>
                </c:pt>
                <c:pt idx="1987">
                  <c:v>639.0509999999997</c:v>
                </c:pt>
                <c:pt idx="1988">
                  <c:v>639.22299999999996</c:v>
                </c:pt>
                <c:pt idx="1989">
                  <c:v>639.4</c:v>
                </c:pt>
                <c:pt idx="1990">
                  <c:v>639.577</c:v>
                </c:pt>
                <c:pt idx="1991">
                  <c:v>639.75599999999997</c:v>
                </c:pt>
                <c:pt idx="1992">
                  <c:v>639.93199999999979</c:v>
                </c:pt>
                <c:pt idx="1993">
                  <c:v>640.10299999999972</c:v>
                </c:pt>
                <c:pt idx="1994">
                  <c:v>640.28099999999995</c:v>
                </c:pt>
                <c:pt idx="1995">
                  <c:v>640.45199999999977</c:v>
                </c:pt>
                <c:pt idx="1996">
                  <c:v>640.61799999999971</c:v>
                </c:pt>
                <c:pt idx="1997">
                  <c:v>640.78200000000004</c:v>
                </c:pt>
                <c:pt idx="1998">
                  <c:v>640.94799999999975</c:v>
                </c:pt>
                <c:pt idx="1999">
                  <c:v>641.11699999999996</c:v>
                </c:pt>
                <c:pt idx="2000">
                  <c:v>641.28399999999999</c:v>
                </c:pt>
                <c:pt idx="2001">
                  <c:v>641.45199999999977</c:v>
                </c:pt>
                <c:pt idx="2002">
                  <c:v>641.62</c:v>
                </c:pt>
                <c:pt idx="2003">
                  <c:v>641.79</c:v>
                </c:pt>
                <c:pt idx="2004">
                  <c:v>641.95900000000006</c:v>
                </c:pt>
                <c:pt idx="2005">
                  <c:v>642.12400000000002</c:v>
                </c:pt>
                <c:pt idx="2006">
                  <c:v>642.28700000000003</c:v>
                </c:pt>
                <c:pt idx="2007">
                  <c:v>642.45199999999977</c:v>
                </c:pt>
                <c:pt idx="2008">
                  <c:v>642.61799999999971</c:v>
                </c:pt>
                <c:pt idx="2009">
                  <c:v>642.78700000000003</c:v>
                </c:pt>
                <c:pt idx="2010">
                  <c:v>642.96099999999979</c:v>
                </c:pt>
                <c:pt idx="2011">
                  <c:v>643.13099999999997</c:v>
                </c:pt>
                <c:pt idx="2012">
                  <c:v>643.298</c:v>
                </c:pt>
                <c:pt idx="2013">
                  <c:v>643.46499999999969</c:v>
                </c:pt>
                <c:pt idx="2014">
                  <c:v>643.63400000000001</c:v>
                </c:pt>
                <c:pt idx="2015">
                  <c:v>643.8009999999997</c:v>
                </c:pt>
                <c:pt idx="2016">
                  <c:v>643.96499999999969</c:v>
                </c:pt>
                <c:pt idx="2017">
                  <c:v>644.1279999999997</c:v>
                </c:pt>
                <c:pt idx="2018">
                  <c:v>644.29399999999998</c:v>
                </c:pt>
                <c:pt idx="2019">
                  <c:v>644.46299999999974</c:v>
                </c:pt>
                <c:pt idx="2020">
                  <c:v>644.63499999999999</c:v>
                </c:pt>
                <c:pt idx="2021">
                  <c:v>644.80999999999972</c:v>
                </c:pt>
                <c:pt idx="2022">
                  <c:v>644.98599999999999</c:v>
                </c:pt>
                <c:pt idx="2023">
                  <c:v>645.15899999999999</c:v>
                </c:pt>
                <c:pt idx="2024">
                  <c:v>645.32799999999975</c:v>
                </c:pt>
                <c:pt idx="2025">
                  <c:v>645.49400000000003</c:v>
                </c:pt>
                <c:pt idx="2026">
                  <c:v>645.66699999999969</c:v>
                </c:pt>
                <c:pt idx="2027">
                  <c:v>645.84399999999982</c:v>
                </c:pt>
                <c:pt idx="2028">
                  <c:v>646.01800000000003</c:v>
                </c:pt>
                <c:pt idx="2029">
                  <c:v>646.18799999999999</c:v>
                </c:pt>
                <c:pt idx="2030">
                  <c:v>646.3589999999997</c:v>
                </c:pt>
                <c:pt idx="2031">
                  <c:v>646.52800000000002</c:v>
                </c:pt>
                <c:pt idx="2032">
                  <c:v>646.69399999999996</c:v>
                </c:pt>
                <c:pt idx="2033">
                  <c:v>646.85799999999949</c:v>
                </c:pt>
                <c:pt idx="2034">
                  <c:v>647.02</c:v>
                </c:pt>
                <c:pt idx="2035">
                  <c:v>647.17700000000002</c:v>
                </c:pt>
                <c:pt idx="2036">
                  <c:v>647.33499999999981</c:v>
                </c:pt>
                <c:pt idx="2037">
                  <c:v>647.495</c:v>
                </c:pt>
                <c:pt idx="2038">
                  <c:v>647.65599999999972</c:v>
                </c:pt>
                <c:pt idx="2039">
                  <c:v>647.82499999999982</c:v>
                </c:pt>
                <c:pt idx="2040">
                  <c:v>647.99599999999998</c:v>
                </c:pt>
                <c:pt idx="2041">
                  <c:v>648.16899999999998</c:v>
                </c:pt>
                <c:pt idx="2042">
                  <c:v>648.34999999999968</c:v>
                </c:pt>
                <c:pt idx="2043">
                  <c:v>648.52599999999973</c:v>
                </c:pt>
                <c:pt idx="2044">
                  <c:v>648.69799999999998</c:v>
                </c:pt>
                <c:pt idx="2045">
                  <c:v>648.86799999999948</c:v>
                </c:pt>
                <c:pt idx="2046">
                  <c:v>649.03399999999999</c:v>
                </c:pt>
                <c:pt idx="2047">
                  <c:v>649.19399999999996</c:v>
                </c:pt>
                <c:pt idx="2048">
                  <c:v>649.35399999999981</c:v>
                </c:pt>
                <c:pt idx="2049">
                  <c:v>649.51599999999996</c:v>
                </c:pt>
                <c:pt idx="2050">
                  <c:v>649.68299999999999</c:v>
                </c:pt>
                <c:pt idx="2051">
                  <c:v>649.84599999999978</c:v>
                </c:pt>
                <c:pt idx="2052">
                  <c:v>650.00900000000001</c:v>
                </c:pt>
                <c:pt idx="2053">
                  <c:v>650.17200000000003</c:v>
                </c:pt>
                <c:pt idx="2054">
                  <c:v>650.33400000000006</c:v>
                </c:pt>
                <c:pt idx="2055">
                  <c:v>650.50199999999973</c:v>
                </c:pt>
                <c:pt idx="2056">
                  <c:v>650.673</c:v>
                </c:pt>
                <c:pt idx="2057">
                  <c:v>650.84799999999962</c:v>
                </c:pt>
                <c:pt idx="2058">
                  <c:v>651.02099999999996</c:v>
                </c:pt>
                <c:pt idx="2059">
                  <c:v>651.19299999999998</c:v>
                </c:pt>
                <c:pt idx="2060">
                  <c:v>651.36300000000006</c:v>
                </c:pt>
                <c:pt idx="2061">
                  <c:v>651.53600000000006</c:v>
                </c:pt>
                <c:pt idx="2062">
                  <c:v>651.71</c:v>
                </c:pt>
                <c:pt idx="2063">
                  <c:v>651.88</c:v>
                </c:pt>
                <c:pt idx="2064">
                  <c:v>652.04999999999973</c:v>
                </c:pt>
                <c:pt idx="2065">
                  <c:v>652.21799999999996</c:v>
                </c:pt>
                <c:pt idx="2066">
                  <c:v>652.38599999999997</c:v>
                </c:pt>
                <c:pt idx="2067">
                  <c:v>652.5509999999997</c:v>
                </c:pt>
                <c:pt idx="2068">
                  <c:v>652.71699999999998</c:v>
                </c:pt>
                <c:pt idx="2069">
                  <c:v>652.88400000000001</c:v>
                </c:pt>
                <c:pt idx="2070">
                  <c:v>653.05499999999972</c:v>
                </c:pt>
                <c:pt idx="2071">
                  <c:v>653.22400000000005</c:v>
                </c:pt>
                <c:pt idx="2072">
                  <c:v>653.39400000000001</c:v>
                </c:pt>
                <c:pt idx="2073">
                  <c:v>653.56799999999976</c:v>
                </c:pt>
                <c:pt idx="2074">
                  <c:v>653.74299999999971</c:v>
                </c:pt>
                <c:pt idx="2075">
                  <c:v>653.91799999999967</c:v>
                </c:pt>
                <c:pt idx="2076">
                  <c:v>654.09199999999998</c:v>
                </c:pt>
                <c:pt idx="2077">
                  <c:v>654.26</c:v>
                </c:pt>
                <c:pt idx="2078">
                  <c:v>654.4259999999997</c:v>
                </c:pt>
                <c:pt idx="2079">
                  <c:v>654.59900000000005</c:v>
                </c:pt>
                <c:pt idx="2080">
                  <c:v>654.77300000000002</c:v>
                </c:pt>
                <c:pt idx="2081">
                  <c:v>654.94699999999978</c:v>
                </c:pt>
                <c:pt idx="2082">
                  <c:v>655.12300000000005</c:v>
                </c:pt>
                <c:pt idx="2083">
                  <c:v>655.29299999999989</c:v>
                </c:pt>
                <c:pt idx="2084">
                  <c:v>655.46299999999974</c:v>
                </c:pt>
                <c:pt idx="2085">
                  <c:v>655.63099999999997</c:v>
                </c:pt>
                <c:pt idx="2086">
                  <c:v>655.798</c:v>
                </c:pt>
                <c:pt idx="2087">
                  <c:v>655.96799999999962</c:v>
                </c:pt>
                <c:pt idx="2088">
                  <c:v>656.13799999999969</c:v>
                </c:pt>
                <c:pt idx="2089">
                  <c:v>656.30499999999972</c:v>
                </c:pt>
                <c:pt idx="2090">
                  <c:v>656.47400000000005</c:v>
                </c:pt>
                <c:pt idx="2091">
                  <c:v>656.64199999999983</c:v>
                </c:pt>
                <c:pt idx="2092">
                  <c:v>656.81199999999967</c:v>
                </c:pt>
                <c:pt idx="2093">
                  <c:v>656.97900000000004</c:v>
                </c:pt>
                <c:pt idx="2094">
                  <c:v>657.14300000000003</c:v>
                </c:pt>
                <c:pt idx="2095">
                  <c:v>657.30499999999972</c:v>
                </c:pt>
                <c:pt idx="2096">
                  <c:v>657.46799999999962</c:v>
                </c:pt>
                <c:pt idx="2097">
                  <c:v>657.63</c:v>
                </c:pt>
                <c:pt idx="2098">
                  <c:v>657.798</c:v>
                </c:pt>
                <c:pt idx="2099">
                  <c:v>657.96799999999962</c:v>
                </c:pt>
                <c:pt idx="2100">
                  <c:v>658.13699999999972</c:v>
                </c:pt>
                <c:pt idx="2101">
                  <c:v>658.30499999999972</c:v>
                </c:pt>
                <c:pt idx="2102">
                  <c:v>658.47199999999998</c:v>
                </c:pt>
                <c:pt idx="2103">
                  <c:v>658.63699999999972</c:v>
                </c:pt>
                <c:pt idx="2104">
                  <c:v>658.80399999999997</c:v>
                </c:pt>
                <c:pt idx="2105">
                  <c:v>658.97199999999998</c:v>
                </c:pt>
                <c:pt idx="2106">
                  <c:v>659.14</c:v>
                </c:pt>
                <c:pt idx="2107">
                  <c:v>659.30699999999979</c:v>
                </c:pt>
                <c:pt idx="2108">
                  <c:v>659.476</c:v>
                </c:pt>
                <c:pt idx="2109">
                  <c:v>659.65</c:v>
                </c:pt>
                <c:pt idx="2110">
                  <c:v>659.82499999999982</c:v>
                </c:pt>
                <c:pt idx="2111">
                  <c:v>659.99800000000005</c:v>
                </c:pt>
                <c:pt idx="2112">
                  <c:v>660.16699999999969</c:v>
                </c:pt>
                <c:pt idx="2113">
                  <c:v>660.33599999999979</c:v>
                </c:pt>
                <c:pt idx="2114">
                  <c:v>660.50199999999973</c:v>
                </c:pt>
                <c:pt idx="2115">
                  <c:v>660.66699999999969</c:v>
                </c:pt>
                <c:pt idx="2116">
                  <c:v>660.83400000000006</c:v>
                </c:pt>
                <c:pt idx="2117">
                  <c:v>661.00099999999998</c:v>
                </c:pt>
                <c:pt idx="2118">
                  <c:v>661.16699999999969</c:v>
                </c:pt>
                <c:pt idx="2119">
                  <c:v>661.33599999999979</c:v>
                </c:pt>
                <c:pt idx="2120">
                  <c:v>661.50400000000002</c:v>
                </c:pt>
                <c:pt idx="2121">
                  <c:v>661.67100000000005</c:v>
                </c:pt>
                <c:pt idx="2122">
                  <c:v>661.84199999999976</c:v>
                </c:pt>
                <c:pt idx="2123">
                  <c:v>662.01</c:v>
                </c:pt>
                <c:pt idx="2124">
                  <c:v>662.18100000000004</c:v>
                </c:pt>
                <c:pt idx="2125">
                  <c:v>662.35399999999981</c:v>
                </c:pt>
                <c:pt idx="2126">
                  <c:v>662.52800000000002</c:v>
                </c:pt>
                <c:pt idx="2127">
                  <c:v>662.69899999999996</c:v>
                </c:pt>
                <c:pt idx="2128">
                  <c:v>662.86399999999981</c:v>
                </c:pt>
                <c:pt idx="2129">
                  <c:v>663.02800000000002</c:v>
                </c:pt>
                <c:pt idx="2130">
                  <c:v>663.19500000000005</c:v>
                </c:pt>
                <c:pt idx="2131">
                  <c:v>663.36399999999981</c:v>
                </c:pt>
                <c:pt idx="2132">
                  <c:v>663.53600000000006</c:v>
                </c:pt>
                <c:pt idx="2133">
                  <c:v>663.71100000000001</c:v>
                </c:pt>
                <c:pt idx="2134">
                  <c:v>663.88400000000001</c:v>
                </c:pt>
                <c:pt idx="2135">
                  <c:v>664.05399999999997</c:v>
                </c:pt>
                <c:pt idx="2136">
                  <c:v>664.22299999999996</c:v>
                </c:pt>
                <c:pt idx="2137">
                  <c:v>664.39300000000003</c:v>
                </c:pt>
                <c:pt idx="2138">
                  <c:v>664.55899999999997</c:v>
                </c:pt>
                <c:pt idx="2139">
                  <c:v>664.73</c:v>
                </c:pt>
                <c:pt idx="2140">
                  <c:v>664.90599999999972</c:v>
                </c:pt>
                <c:pt idx="2141">
                  <c:v>665.07899999999995</c:v>
                </c:pt>
                <c:pt idx="2142">
                  <c:v>665.25199999999973</c:v>
                </c:pt>
                <c:pt idx="2143">
                  <c:v>665.4219999999998</c:v>
                </c:pt>
                <c:pt idx="2144">
                  <c:v>665.59299999999996</c:v>
                </c:pt>
                <c:pt idx="2145">
                  <c:v>665.75900000000001</c:v>
                </c:pt>
                <c:pt idx="2146">
                  <c:v>665.92899999999997</c:v>
                </c:pt>
                <c:pt idx="2147">
                  <c:v>666.1</c:v>
                </c:pt>
                <c:pt idx="2148">
                  <c:v>666.274</c:v>
                </c:pt>
                <c:pt idx="2149">
                  <c:v>666.45199999999977</c:v>
                </c:pt>
                <c:pt idx="2150">
                  <c:v>666.62900000000002</c:v>
                </c:pt>
                <c:pt idx="2151">
                  <c:v>666.80199999999968</c:v>
                </c:pt>
                <c:pt idx="2152">
                  <c:v>666.97500000000002</c:v>
                </c:pt>
                <c:pt idx="2153">
                  <c:v>667.14599999999996</c:v>
                </c:pt>
                <c:pt idx="2154">
                  <c:v>667.31799999999976</c:v>
                </c:pt>
                <c:pt idx="2155">
                  <c:v>667.49</c:v>
                </c:pt>
                <c:pt idx="2156">
                  <c:v>667.66599999999971</c:v>
                </c:pt>
                <c:pt idx="2157">
                  <c:v>667.83599999999979</c:v>
                </c:pt>
                <c:pt idx="2158">
                  <c:v>668.00599999999997</c:v>
                </c:pt>
                <c:pt idx="2159">
                  <c:v>668.17499999999995</c:v>
                </c:pt>
                <c:pt idx="2160">
                  <c:v>668.34599999999978</c:v>
                </c:pt>
                <c:pt idx="2161">
                  <c:v>668.52</c:v>
                </c:pt>
                <c:pt idx="2162">
                  <c:v>668.69500000000005</c:v>
                </c:pt>
                <c:pt idx="2163">
                  <c:v>668.87300000000005</c:v>
                </c:pt>
                <c:pt idx="2164">
                  <c:v>669.05</c:v>
                </c:pt>
                <c:pt idx="2165">
                  <c:v>669.23199999999997</c:v>
                </c:pt>
                <c:pt idx="2166">
                  <c:v>669.423</c:v>
                </c:pt>
                <c:pt idx="2167">
                  <c:v>669.61500000000001</c:v>
                </c:pt>
                <c:pt idx="2168">
                  <c:v>669.8</c:v>
                </c:pt>
                <c:pt idx="2169">
                  <c:v>669.98099999999999</c:v>
                </c:pt>
                <c:pt idx="2170">
                  <c:v>670.16</c:v>
                </c:pt>
                <c:pt idx="2171">
                  <c:v>670.33999999999969</c:v>
                </c:pt>
                <c:pt idx="2172">
                  <c:v>670.52099999999996</c:v>
                </c:pt>
                <c:pt idx="2173">
                  <c:v>670.702</c:v>
                </c:pt>
                <c:pt idx="2174">
                  <c:v>670.88099999999997</c:v>
                </c:pt>
                <c:pt idx="2175">
                  <c:v>671.05399999999997</c:v>
                </c:pt>
                <c:pt idx="2176">
                  <c:v>671.22199999999998</c:v>
                </c:pt>
                <c:pt idx="2177">
                  <c:v>671.39</c:v>
                </c:pt>
                <c:pt idx="2178">
                  <c:v>671.55999999999983</c:v>
                </c:pt>
                <c:pt idx="2179">
                  <c:v>671.726</c:v>
                </c:pt>
                <c:pt idx="2180">
                  <c:v>671.88799999999969</c:v>
                </c:pt>
                <c:pt idx="2181">
                  <c:v>672.05599999999981</c:v>
                </c:pt>
                <c:pt idx="2182">
                  <c:v>672.226</c:v>
                </c:pt>
                <c:pt idx="2183">
                  <c:v>672.399</c:v>
                </c:pt>
                <c:pt idx="2184">
                  <c:v>672.56799999999976</c:v>
                </c:pt>
                <c:pt idx="2185">
                  <c:v>672.74</c:v>
                </c:pt>
                <c:pt idx="2186">
                  <c:v>672.91599999999971</c:v>
                </c:pt>
                <c:pt idx="2187">
                  <c:v>673.09699999999998</c:v>
                </c:pt>
                <c:pt idx="2188">
                  <c:v>673.27499999999998</c:v>
                </c:pt>
                <c:pt idx="2189">
                  <c:v>673.45099999999979</c:v>
                </c:pt>
                <c:pt idx="2190">
                  <c:v>673.62599999999998</c:v>
                </c:pt>
                <c:pt idx="2191">
                  <c:v>673.798</c:v>
                </c:pt>
                <c:pt idx="2192">
                  <c:v>673.97</c:v>
                </c:pt>
                <c:pt idx="2193">
                  <c:v>674.14199999999983</c:v>
                </c:pt>
                <c:pt idx="2194">
                  <c:v>674.31299999999976</c:v>
                </c:pt>
                <c:pt idx="2195">
                  <c:v>674.48199999999997</c:v>
                </c:pt>
                <c:pt idx="2196">
                  <c:v>674.649</c:v>
                </c:pt>
                <c:pt idx="2197">
                  <c:v>674.8159999999998</c:v>
                </c:pt>
                <c:pt idx="2198">
                  <c:v>674.98400000000004</c:v>
                </c:pt>
                <c:pt idx="2199">
                  <c:v>675.154</c:v>
                </c:pt>
                <c:pt idx="2200">
                  <c:v>675.32699999999977</c:v>
                </c:pt>
                <c:pt idx="2201">
                  <c:v>675.49699999999996</c:v>
                </c:pt>
                <c:pt idx="2202">
                  <c:v>675.66199999999981</c:v>
                </c:pt>
                <c:pt idx="2203">
                  <c:v>675.82699999999977</c:v>
                </c:pt>
                <c:pt idx="2204">
                  <c:v>675.99599999999998</c:v>
                </c:pt>
                <c:pt idx="2205">
                  <c:v>676.16300000000001</c:v>
                </c:pt>
                <c:pt idx="2206">
                  <c:v>676.32699999999977</c:v>
                </c:pt>
                <c:pt idx="2207">
                  <c:v>676.48699999999997</c:v>
                </c:pt>
                <c:pt idx="2208">
                  <c:v>676.65099999999973</c:v>
                </c:pt>
                <c:pt idx="2209">
                  <c:v>676.81999999999971</c:v>
                </c:pt>
                <c:pt idx="2210">
                  <c:v>676.99099999999999</c:v>
                </c:pt>
                <c:pt idx="2211">
                  <c:v>677.15799999999967</c:v>
                </c:pt>
                <c:pt idx="2212">
                  <c:v>677.32299999999975</c:v>
                </c:pt>
                <c:pt idx="2213">
                  <c:v>677.48800000000006</c:v>
                </c:pt>
                <c:pt idx="2214">
                  <c:v>677.65300000000002</c:v>
                </c:pt>
                <c:pt idx="2215">
                  <c:v>677.82199999999978</c:v>
                </c:pt>
                <c:pt idx="2216">
                  <c:v>677.99099999999999</c:v>
                </c:pt>
                <c:pt idx="2217">
                  <c:v>678.15599999999972</c:v>
                </c:pt>
                <c:pt idx="2218">
                  <c:v>678.31999999999971</c:v>
                </c:pt>
                <c:pt idx="2219">
                  <c:v>678.49099999999999</c:v>
                </c:pt>
                <c:pt idx="2220">
                  <c:v>678.66100000000006</c:v>
                </c:pt>
                <c:pt idx="2221">
                  <c:v>678.83699999999976</c:v>
                </c:pt>
                <c:pt idx="2222">
                  <c:v>679.01299999999969</c:v>
                </c:pt>
                <c:pt idx="2223">
                  <c:v>679.18299999999999</c:v>
                </c:pt>
                <c:pt idx="2224">
                  <c:v>679.3529999999995</c:v>
                </c:pt>
                <c:pt idx="2225">
                  <c:v>679.52299999999968</c:v>
                </c:pt>
                <c:pt idx="2226">
                  <c:v>679.69100000000003</c:v>
                </c:pt>
                <c:pt idx="2227">
                  <c:v>679.86199999999974</c:v>
                </c:pt>
                <c:pt idx="2228">
                  <c:v>680.03899999999999</c:v>
                </c:pt>
                <c:pt idx="2229">
                  <c:v>680.21199999999999</c:v>
                </c:pt>
                <c:pt idx="2230">
                  <c:v>680.38400000000001</c:v>
                </c:pt>
                <c:pt idx="2231">
                  <c:v>680.553</c:v>
                </c:pt>
                <c:pt idx="2232">
                  <c:v>680.72</c:v>
                </c:pt>
                <c:pt idx="2233">
                  <c:v>680.88799999999969</c:v>
                </c:pt>
                <c:pt idx="2234">
                  <c:v>681.05499999999972</c:v>
                </c:pt>
                <c:pt idx="2235">
                  <c:v>681.221</c:v>
                </c:pt>
                <c:pt idx="2236">
                  <c:v>681.38200000000006</c:v>
                </c:pt>
                <c:pt idx="2237">
                  <c:v>681.54499999999996</c:v>
                </c:pt>
                <c:pt idx="2238">
                  <c:v>681.70699999999999</c:v>
                </c:pt>
                <c:pt idx="2239">
                  <c:v>681.87400000000002</c:v>
                </c:pt>
                <c:pt idx="2240">
                  <c:v>682.04099999999971</c:v>
                </c:pt>
                <c:pt idx="2241">
                  <c:v>682.20799999999997</c:v>
                </c:pt>
                <c:pt idx="2242">
                  <c:v>682.37400000000002</c:v>
                </c:pt>
                <c:pt idx="2243">
                  <c:v>682.54099999999971</c:v>
                </c:pt>
                <c:pt idx="2244">
                  <c:v>682.70600000000002</c:v>
                </c:pt>
                <c:pt idx="2245">
                  <c:v>682.87</c:v>
                </c:pt>
                <c:pt idx="2246">
                  <c:v>683.03499999999997</c:v>
                </c:pt>
                <c:pt idx="2247">
                  <c:v>683.20600000000002</c:v>
                </c:pt>
                <c:pt idx="2248">
                  <c:v>683.38</c:v>
                </c:pt>
                <c:pt idx="2249">
                  <c:v>683.55199999999968</c:v>
                </c:pt>
                <c:pt idx="2250">
                  <c:v>683.721</c:v>
                </c:pt>
                <c:pt idx="2251">
                  <c:v>683.89199999999983</c:v>
                </c:pt>
                <c:pt idx="2252">
                  <c:v>684.05899999999997</c:v>
                </c:pt>
                <c:pt idx="2253">
                  <c:v>684.22199999999998</c:v>
                </c:pt>
                <c:pt idx="2254">
                  <c:v>684.38699999999972</c:v>
                </c:pt>
                <c:pt idx="2255">
                  <c:v>684.553</c:v>
                </c:pt>
                <c:pt idx="2256">
                  <c:v>684.72199999999998</c:v>
                </c:pt>
                <c:pt idx="2257">
                  <c:v>684.89400000000001</c:v>
                </c:pt>
                <c:pt idx="2258">
                  <c:v>685.06999999999971</c:v>
                </c:pt>
                <c:pt idx="2259">
                  <c:v>685.24199999999996</c:v>
                </c:pt>
                <c:pt idx="2260">
                  <c:v>685.41300000000001</c:v>
                </c:pt>
                <c:pt idx="2261">
                  <c:v>685.58400000000006</c:v>
                </c:pt>
                <c:pt idx="2262">
                  <c:v>685.75199999999973</c:v>
                </c:pt>
                <c:pt idx="2263">
                  <c:v>685.92099999999982</c:v>
                </c:pt>
                <c:pt idx="2264">
                  <c:v>686.09099999999989</c:v>
                </c:pt>
                <c:pt idx="2265">
                  <c:v>686.25400000000002</c:v>
                </c:pt>
                <c:pt idx="2266">
                  <c:v>686.41300000000001</c:v>
                </c:pt>
                <c:pt idx="2267">
                  <c:v>686.57799999999997</c:v>
                </c:pt>
                <c:pt idx="2268">
                  <c:v>686.75</c:v>
                </c:pt>
                <c:pt idx="2269">
                  <c:v>686.9219999999998</c:v>
                </c:pt>
                <c:pt idx="2270">
                  <c:v>687.09299999999996</c:v>
                </c:pt>
                <c:pt idx="2271">
                  <c:v>687.26800000000003</c:v>
                </c:pt>
                <c:pt idx="2272">
                  <c:v>687.43999999999983</c:v>
                </c:pt>
                <c:pt idx="2273">
                  <c:v>687.6099999999999</c:v>
                </c:pt>
                <c:pt idx="2274">
                  <c:v>687.78099999999995</c:v>
                </c:pt>
                <c:pt idx="2275">
                  <c:v>687.95399999999972</c:v>
                </c:pt>
                <c:pt idx="2276">
                  <c:v>688.12699999999973</c:v>
                </c:pt>
                <c:pt idx="2277">
                  <c:v>688.29700000000003</c:v>
                </c:pt>
                <c:pt idx="2278">
                  <c:v>688.46799999999962</c:v>
                </c:pt>
                <c:pt idx="2279">
                  <c:v>688.63599999999997</c:v>
                </c:pt>
                <c:pt idx="2280">
                  <c:v>688.80399999999997</c:v>
                </c:pt>
                <c:pt idx="2281">
                  <c:v>688.97500000000002</c:v>
                </c:pt>
                <c:pt idx="2282">
                  <c:v>689.149</c:v>
                </c:pt>
                <c:pt idx="2283">
                  <c:v>689.32299999999975</c:v>
                </c:pt>
                <c:pt idx="2284">
                  <c:v>689.50400000000002</c:v>
                </c:pt>
                <c:pt idx="2285">
                  <c:v>689.68399999999997</c:v>
                </c:pt>
                <c:pt idx="2286">
                  <c:v>689.85999999999967</c:v>
                </c:pt>
                <c:pt idx="2287">
                  <c:v>690.03299999999967</c:v>
                </c:pt>
                <c:pt idx="2288">
                  <c:v>690.21</c:v>
                </c:pt>
                <c:pt idx="2289">
                  <c:v>690.38400000000001</c:v>
                </c:pt>
                <c:pt idx="2290">
                  <c:v>690.55799999999977</c:v>
                </c:pt>
                <c:pt idx="2291">
                  <c:v>690.72699999999998</c:v>
                </c:pt>
                <c:pt idx="2292">
                  <c:v>690.89699999999971</c:v>
                </c:pt>
                <c:pt idx="2293">
                  <c:v>691.0659999999998</c:v>
                </c:pt>
                <c:pt idx="2294">
                  <c:v>691.23199999999997</c:v>
                </c:pt>
                <c:pt idx="2295">
                  <c:v>691.4</c:v>
                </c:pt>
                <c:pt idx="2296">
                  <c:v>691.56999999999971</c:v>
                </c:pt>
                <c:pt idx="2297">
                  <c:v>691.7349999999999</c:v>
                </c:pt>
                <c:pt idx="2298">
                  <c:v>691.904</c:v>
                </c:pt>
                <c:pt idx="2299">
                  <c:v>692.07100000000003</c:v>
                </c:pt>
                <c:pt idx="2300">
                  <c:v>692.2349999999999</c:v>
                </c:pt>
                <c:pt idx="2301">
                  <c:v>692.39699999999971</c:v>
                </c:pt>
                <c:pt idx="2302">
                  <c:v>692.56299999999976</c:v>
                </c:pt>
                <c:pt idx="2303">
                  <c:v>692.73299999999972</c:v>
                </c:pt>
                <c:pt idx="2304">
                  <c:v>692.90599999999972</c:v>
                </c:pt>
                <c:pt idx="2305">
                  <c:v>693.07899999999995</c:v>
                </c:pt>
                <c:pt idx="2306">
                  <c:v>693.25</c:v>
                </c:pt>
                <c:pt idx="2307">
                  <c:v>693.41899999999998</c:v>
                </c:pt>
                <c:pt idx="2308">
                  <c:v>693.58699999999999</c:v>
                </c:pt>
                <c:pt idx="2309">
                  <c:v>693.75599999999997</c:v>
                </c:pt>
                <c:pt idx="2310">
                  <c:v>693.92699999999968</c:v>
                </c:pt>
                <c:pt idx="2311">
                  <c:v>694.09799999999996</c:v>
                </c:pt>
                <c:pt idx="2312">
                  <c:v>694.27</c:v>
                </c:pt>
                <c:pt idx="2313">
                  <c:v>694.43999999999983</c:v>
                </c:pt>
                <c:pt idx="2314">
                  <c:v>694.60900000000004</c:v>
                </c:pt>
                <c:pt idx="2315">
                  <c:v>694.78200000000004</c:v>
                </c:pt>
                <c:pt idx="2316">
                  <c:v>694.95900000000006</c:v>
                </c:pt>
                <c:pt idx="2317">
                  <c:v>695.13699999999972</c:v>
                </c:pt>
                <c:pt idx="2318">
                  <c:v>695.31099999999969</c:v>
                </c:pt>
                <c:pt idx="2319">
                  <c:v>695.48599999999999</c:v>
                </c:pt>
                <c:pt idx="2320">
                  <c:v>695.65499999999997</c:v>
                </c:pt>
                <c:pt idx="2321">
                  <c:v>695.82299999999975</c:v>
                </c:pt>
                <c:pt idx="2322">
                  <c:v>695.99400000000003</c:v>
                </c:pt>
                <c:pt idx="2323">
                  <c:v>696.16399999999999</c:v>
                </c:pt>
                <c:pt idx="2324">
                  <c:v>696.33899999999971</c:v>
                </c:pt>
                <c:pt idx="2325">
                  <c:v>696.51499999999999</c:v>
                </c:pt>
                <c:pt idx="2326">
                  <c:v>696.68899999999996</c:v>
                </c:pt>
                <c:pt idx="2327">
                  <c:v>696.86199999999974</c:v>
                </c:pt>
                <c:pt idx="2328">
                  <c:v>697.03499999999997</c:v>
                </c:pt>
                <c:pt idx="2329">
                  <c:v>697.20600000000002</c:v>
                </c:pt>
                <c:pt idx="2330">
                  <c:v>697.37400000000002</c:v>
                </c:pt>
                <c:pt idx="2331">
                  <c:v>697.54299999999967</c:v>
                </c:pt>
                <c:pt idx="2332">
                  <c:v>697.71599999999989</c:v>
                </c:pt>
                <c:pt idx="2333">
                  <c:v>697.88599999999997</c:v>
                </c:pt>
                <c:pt idx="2334">
                  <c:v>698.05899999999997</c:v>
                </c:pt>
                <c:pt idx="2335">
                  <c:v>698.23199999999997</c:v>
                </c:pt>
                <c:pt idx="2336">
                  <c:v>698.404</c:v>
                </c:pt>
                <c:pt idx="2337">
                  <c:v>698.57899999999995</c:v>
                </c:pt>
                <c:pt idx="2338">
                  <c:v>698.7529999999997</c:v>
                </c:pt>
                <c:pt idx="2339">
                  <c:v>698.9259999999997</c:v>
                </c:pt>
                <c:pt idx="2340">
                  <c:v>699.09400000000005</c:v>
                </c:pt>
                <c:pt idx="2341">
                  <c:v>699.2639999999999</c:v>
                </c:pt>
                <c:pt idx="2342">
                  <c:v>699.43499999999972</c:v>
                </c:pt>
                <c:pt idx="2343">
                  <c:v>699.60599999999999</c:v>
                </c:pt>
                <c:pt idx="2344">
                  <c:v>699.77599999999995</c:v>
                </c:pt>
                <c:pt idx="2345">
                  <c:v>699.94299999999976</c:v>
                </c:pt>
                <c:pt idx="2346">
                  <c:v>700.11099999999999</c:v>
                </c:pt>
                <c:pt idx="2347">
                  <c:v>700.28</c:v>
                </c:pt>
                <c:pt idx="2348">
                  <c:v>700.44799999999975</c:v>
                </c:pt>
                <c:pt idx="2349">
                  <c:v>700.61599999999999</c:v>
                </c:pt>
                <c:pt idx="2350">
                  <c:v>700.78300000000002</c:v>
                </c:pt>
                <c:pt idx="2351">
                  <c:v>700.94899999999996</c:v>
                </c:pt>
                <c:pt idx="2352">
                  <c:v>701.11599999999999</c:v>
                </c:pt>
                <c:pt idx="2353">
                  <c:v>701.29</c:v>
                </c:pt>
                <c:pt idx="2354">
                  <c:v>701.46099999999979</c:v>
                </c:pt>
                <c:pt idx="2355">
                  <c:v>701.63099999999997</c:v>
                </c:pt>
                <c:pt idx="2356">
                  <c:v>701.803</c:v>
                </c:pt>
                <c:pt idx="2357">
                  <c:v>701.976</c:v>
                </c:pt>
                <c:pt idx="2358">
                  <c:v>702.14599999999996</c:v>
                </c:pt>
                <c:pt idx="2359">
                  <c:v>702.31699999999978</c:v>
                </c:pt>
                <c:pt idx="2360">
                  <c:v>702.48800000000006</c:v>
                </c:pt>
                <c:pt idx="2361">
                  <c:v>702.6569999999997</c:v>
                </c:pt>
                <c:pt idx="2362">
                  <c:v>702.83299999999974</c:v>
                </c:pt>
                <c:pt idx="2363">
                  <c:v>703.00599999999997</c:v>
                </c:pt>
                <c:pt idx="2364">
                  <c:v>703.17499999999995</c:v>
                </c:pt>
                <c:pt idx="2365">
                  <c:v>703.34299999999962</c:v>
                </c:pt>
                <c:pt idx="2366">
                  <c:v>703.5139999999999</c:v>
                </c:pt>
                <c:pt idx="2367">
                  <c:v>703.68799999999999</c:v>
                </c:pt>
                <c:pt idx="2368">
                  <c:v>703.86099999999976</c:v>
                </c:pt>
                <c:pt idx="2369">
                  <c:v>704.0319999999997</c:v>
                </c:pt>
                <c:pt idx="2370">
                  <c:v>704.20699999999999</c:v>
                </c:pt>
                <c:pt idx="2371">
                  <c:v>704.38200000000006</c:v>
                </c:pt>
                <c:pt idx="2372">
                  <c:v>704.55399999999997</c:v>
                </c:pt>
                <c:pt idx="2373">
                  <c:v>704.72500000000002</c:v>
                </c:pt>
                <c:pt idx="2374">
                  <c:v>704.89699999999971</c:v>
                </c:pt>
                <c:pt idx="2375">
                  <c:v>705.06699999999978</c:v>
                </c:pt>
                <c:pt idx="2376">
                  <c:v>705.23599999999999</c:v>
                </c:pt>
                <c:pt idx="2377">
                  <c:v>705.40599999999972</c:v>
                </c:pt>
                <c:pt idx="2378">
                  <c:v>705.57600000000002</c:v>
                </c:pt>
                <c:pt idx="2379">
                  <c:v>705.745</c:v>
                </c:pt>
                <c:pt idx="2380">
                  <c:v>705.91199999999981</c:v>
                </c:pt>
                <c:pt idx="2381">
                  <c:v>706.08100000000002</c:v>
                </c:pt>
                <c:pt idx="2382">
                  <c:v>706.25400000000002</c:v>
                </c:pt>
                <c:pt idx="2383">
                  <c:v>706.428</c:v>
                </c:pt>
                <c:pt idx="2384">
                  <c:v>706.60599999999999</c:v>
                </c:pt>
                <c:pt idx="2385">
                  <c:v>706.779</c:v>
                </c:pt>
                <c:pt idx="2386">
                  <c:v>706.94699999999978</c:v>
                </c:pt>
                <c:pt idx="2387">
                  <c:v>707.11799999999971</c:v>
                </c:pt>
                <c:pt idx="2388">
                  <c:v>707.29100000000005</c:v>
                </c:pt>
                <c:pt idx="2389">
                  <c:v>707.46099999999979</c:v>
                </c:pt>
                <c:pt idx="2390">
                  <c:v>707.6279999999997</c:v>
                </c:pt>
                <c:pt idx="2391">
                  <c:v>707.79499999999996</c:v>
                </c:pt>
                <c:pt idx="2392">
                  <c:v>707.96599999999967</c:v>
                </c:pt>
                <c:pt idx="2393">
                  <c:v>708.13699999999972</c:v>
                </c:pt>
                <c:pt idx="2394">
                  <c:v>708.30999999999983</c:v>
                </c:pt>
                <c:pt idx="2395">
                  <c:v>708.48099999999999</c:v>
                </c:pt>
                <c:pt idx="2396">
                  <c:v>708.65</c:v>
                </c:pt>
                <c:pt idx="2397">
                  <c:v>708.81999999999971</c:v>
                </c:pt>
                <c:pt idx="2398">
                  <c:v>708.99299999999971</c:v>
                </c:pt>
                <c:pt idx="2399">
                  <c:v>709.16899999999998</c:v>
                </c:pt>
                <c:pt idx="2400">
                  <c:v>709.34099999999967</c:v>
                </c:pt>
                <c:pt idx="2401">
                  <c:v>709.5139999999999</c:v>
                </c:pt>
                <c:pt idx="2402">
                  <c:v>709.68299999999999</c:v>
                </c:pt>
                <c:pt idx="2403">
                  <c:v>709.8529999999995</c:v>
                </c:pt>
                <c:pt idx="2404">
                  <c:v>710.02199999999971</c:v>
                </c:pt>
                <c:pt idx="2405">
                  <c:v>710.19</c:v>
                </c:pt>
                <c:pt idx="2406">
                  <c:v>710.3589999999997</c:v>
                </c:pt>
                <c:pt idx="2407">
                  <c:v>710.53399999999999</c:v>
                </c:pt>
                <c:pt idx="2408">
                  <c:v>710.70900000000006</c:v>
                </c:pt>
                <c:pt idx="2409">
                  <c:v>710.88200000000006</c:v>
                </c:pt>
                <c:pt idx="2410">
                  <c:v>711.05499999999972</c:v>
                </c:pt>
                <c:pt idx="2411">
                  <c:v>711.226</c:v>
                </c:pt>
                <c:pt idx="2412">
                  <c:v>711.39400000000001</c:v>
                </c:pt>
                <c:pt idx="2413">
                  <c:v>711.56499999999983</c:v>
                </c:pt>
                <c:pt idx="2414">
                  <c:v>711.73400000000004</c:v>
                </c:pt>
                <c:pt idx="2415">
                  <c:v>711.9069999999997</c:v>
                </c:pt>
                <c:pt idx="2416">
                  <c:v>712.08299999999997</c:v>
                </c:pt>
                <c:pt idx="2417">
                  <c:v>712.25599999999997</c:v>
                </c:pt>
                <c:pt idx="2418">
                  <c:v>712.42999999999984</c:v>
                </c:pt>
                <c:pt idx="2419">
                  <c:v>712.60799999999972</c:v>
                </c:pt>
                <c:pt idx="2420">
                  <c:v>712.78700000000003</c:v>
                </c:pt>
                <c:pt idx="2421">
                  <c:v>712.95999999999981</c:v>
                </c:pt>
                <c:pt idx="2422">
                  <c:v>713.13300000000004</c:v>
                </c:pt>
                <c:pt idx="2423">
                  <c:v>713.30399999999997</c:v>
                </c:pt>
                <c:pt idx="2424">
                  <c:v>713.47699999999998</c:v>
                </c:pt>
                <c:pt idx="2425">
                  <c:v>713.65099999999973</c:v>
                </c:pt>
                <c:pt idx="2426">
                  <c:v>713.82299999999975</c:v>
                </c:pt>
                <c:pt idx="2427">
                  <c:v>713.99299999999971</c:v>
                </c:pt>
                <c:pt idx="2428">
                  <c:v>714.16199999999981</c:v>
                </c:pt>
                <c:pt idx="2429">
                  <c:v>714.33499999999981</c:v>
                </c:pt>
                <c:pt idx="2430">
                  <c:v>714.50400000000002</c:v>
                </c:pt>
                <c:pt idx="2431">
                  <c:v>714.67</c:v>
                </c:pt>
                <c:pt idx="2432">
                  <c:v>714.83799999999974</c:v>
                </c:pt>
                <c:pt idx="2433">
                  <c:v>715.00700000000006</c:v>
                </c:pt>
                <c:pt idx="2434">
                  <c:v>715.178</c:v>
                </c:pt>
                <c:pt idx="2435">
                  <c:v>715.34599999999978</c:v>
                </c:pt>
                <c:pt idx="2436">
                  <c:v>715.51299999999969</c:v>
                </c:pt>
                <c:pt idx="2437">
                  <c:v>715.68100000000004</c:v>
                </c:pt>
                <c:pt idx="2438">
                  <c:v>715.85199999999975</c:v>
                </c:pt>
                <c:pt idx="2439">
                  <c:v>716.02099999999996</c:v>
                </c:pt>
                <c:pt idx="2440">
                  <c:v>716.19600000000003</c:v>
                </c:pt>
                <c:pt idx="2441">
                  <c:v>716.36799999999948</c:v>
                </c:pt>
                <c:pt idx="2442">
                  <c:v>716.54</c:v>
                </c:pt>
                <c:pt idx="2443">
                  <c:v>716.70299999999997</c:v>
                </c:pt>
                <c:pt idx="2444">
                  <c:v>716.86799999999948</c:v>
                </c:pt>
                <c:pt idx="2445">
                  <c:v>717.03499999999997</c:v>
                </c:pt>
                <c:pt idx="2446">
                  <c:v>717.21</c:v>
                </c:pt>
                <c:pt idx="2447">
                  <c:v>717.38</c:v>
                </c:pt>
                <c:pt idx="2448">
                  <c:v>717.54899999999998</c:v>
                </c:pt>
                <c:pt idx="2449">
                  <c:v>717.71900000000005</c:v>
                </c:pt>
                <c:pt idx="2450">
                  <c:v>717.88799999999969</c:v>
                </c:pt>
                <c:pt idx="2451">
                  <c:v>718.06299999999976</c:v>
                </c:pt>
                <c:pt idx="2452">
                  <c:v>718.23599999999999</c:v>
                </c:pt>
                <c:pt idx="2453">
                  <c:v>718.40899999999999</c:v>
                </c:pt>
                <c:pt idx="2454">
                  <c:v>718.58199999999999</c:v>
                </c:pt>
                <c:pt idx="2455">
                  <c:v>718.7529999999997</c:v>
                </c:pt>
                <c:pt idx="2456">
                  <c:v>718.923</c:v>
                </c:pt>
                <c:pt idx="2457">
                  <c:v>719.09299999999996</c:v>
                </c:pt>
                <c:pt idx="2458">
                  <c:v>719.26199999999972</c:v>
                </c:pt>
                <c:pt idx="2459">
                  <c:v>719.43299999999977</c:v>
                </c:pt>
                <c:pt idx="2460">
                  <c:v>719.60500000000002</c:v>
                </c:pt>
                <c:pt idx="2461">
                  <c:v>719.77800000000002</c:v>
                </c:pt>
                <c:pt idx="2462">
                  <c:v>719.95099999999979</c:v>
                </c:pt>
                <c:pt idx="2463">
                  <c:v>720.12199999999996</c:v>
                </c:pt>
                <c:pt idx="2464">
                  <c:v>720.29100000000005</c:v>
                </c:pt>
                <c:pt idx="2465">
                  <c:v>720.46099999999979</c:v>
                </c:pt>
                <c:pt idx="2466">
                  <c:v>720.6279999999997</c:v>
                </c:pt>
                <c:pt idx="2467">
                  <c:v>720.79499999999996</c:v>
                </c:pt>
                <c:pt idx="2468">
                  <c:v>720.96699999999976</c:v>
                </c:pt>
                <c:pt idx="2469">
                  <c:v>721.14099999999996</c:v>
                </c:pt>
                <c:pt idx="2470">
                  <c:v>721.31699999999978</c:v>
                </c:pt>
                <c:pt idx="2471">
                  <c:v>721.49599999999998</c:v>
                </c:pt>
                <c:pt idx="2472">
                  <c:v>721.673</c:v>
                </c:pt>
                <c:pt idx="2473">
                  <c:v>721.84599999999978</c:v>
                </c:pt>
                <c:pt idx="2474">
                  <c:v>722.024</c:v>
                </c:pt>
                <c:pt idx="2475">
                  <c:v>722.202</c:v>
                </c:pt>
                <c:pt idx="2476">
                  <c:v>722.38200000000006</c:v>
                </c:pt>
                <c:pt idx="2477">
                  <c:v>722.55999999999983</c:v>
                </c:pt>
                <c:pt idx="2478">
                  <c:v>722.73199999999997</c:v>
                </c:pt>
                <c:pt idx="2479">
                  <c:v>722.9069999999997</c:v>
                </c:pt>
                <c:pt idx="2480">
                  <c:v>723.08100000000002</c:v>
                </c:pt>
                <c:pt idx="2481">
                  <c:v>723.25599999999997</c:v>
                </c:pt>
                <c:pt idx="2482">
                  <c:v>723.42699999999968</c:v>
                </c:pt>
                <c:pt idx="2483">
                  <c:v>723.60199999999998</c:v>
                </c:pt>
                <c:pt idx="2484">
                  <c:v>723.77499999999998</c:v>
                </c:pt>
                <c:pt idx="2485">
                  <c:v>723.94799999999975</c:v>
                </c:pt>
                <c:pt idx="2486">
                  <c:v>724.12</c:v>
                </c:pt>
                <c:pt idx="2487">
                  <c:v>724.29200000000003</c:v>
                </c:pt>
                <c:pt idx="2488">
                  <c:v>724.46099999999979</c:v>
                </c:pt>
                <c:pt idx="2489">
                  <c:v>724.6279999999997</c:v>
                </c:pt>
                <c:pt idx="2490">
                  <c:v>724.79600000000005</c:v>
                </c:pt>
                <c:pt idx="2491">
                  <c:v>724.96499999999969</c:v>
                </c:pt>
                <c:pt idx="2492">
                  <c:v>725.13499999999999</c:v>
                </c:pt>
                <c:pt idx="2493">
                  <c:v>725.30999999999983</c:v>
                </c:pt>
                <c:pt idx="2494">
                  <c:v>725.48599999999999</c:v>
                </c:pt>
                <c:pt idx="2495">
                  <c:v>725.66</c:v>
                </c:pt>
                <c:pt idx="2496">
                  <c:v>725.83099999999968</c:v>
                </c:pt>
                <c:pt idx="2497">
                  <c:v>726.00199999999973</c:v>
                </c:pt>
                <c:pt idx="2498">
                  <c:v>726.17</c:v>
                </c:pt>
                <c:pt idx="2499">
                  <c:v>726.33799999999974</c:v>
                </c:pt>
                <c:pt idx="2500">
                  <c:v>726.51</c:v>
                </c:pt>
                <c:pt idx="2501">
                  <c:v>726.678</c:v>
                </c:pt>
                <c:pt idx="2502">
                  <c:v>726.84899999999971</c:v>
                </c:pt>
                <c:pt idx="2503">
                  <c:v>727.02499999999998</c:v>
                </c:pt>
                <c:pt idx="2504">
                  <c:v>727.20600000000002</c:v>
                </c:pt>
                <c:pt idx="2505">
                  <c:v>727.38499999999999</c:v>
                </c:pt>
                <c:pt idx="2506">
                  <c:v>727.55799999999977</c:v>
                </c:pt>
                <c:pt idx="2507">
                  <c:v>727.72900000000004</c:v>
                </c:pt>
                <c:pt idx="2508">
                  <c:v>727.90199999999982</c:v>
                </c:pt>
                <c:pt idx="2509">
                  <c:v>728.07500000000005</c:v>
                </c:pt>
                <c:pt idx="2510">
                  <c:v>728.25</c:v>
                </c:pt>
                <c:pt idx="2511">
                  <c:v>728.42499999999973</c:v>
                </c:pt>
                <c:pt idx="2512">
                  <c:v>728.59400000000005</c:v>
                </c:pt>
                <c:pt idx="2513">
                  <c:v>728.7639999999999</c:v>
                </c:pt>
                <c:pt idx="2514">
                  <c:v>728.93799999999976</c:v>
                </c:pt>
                <c:pt idx="2515">
                  <c:v>729.11099999999999</c:v>
                </c:pt>
                <c:pt idx="2516">
                  <c:v>729.28399999999999</c:v>
                </c:pt>
                <c:pt idx="2517">
                  <c:v>729.45900000000006</c:v>
                </c:pt>
                <c:pt idx="2518">
                  <c:v>729.63099999999997</c:v>
                </c:pt>
                <c:pt idx="2519">
                  <c:v>729.80599999999981</c:v>
                </c:pt>
                <c:pt idx="2520">
                  <c:v>729.98299999999972</c:v>
                </c:pt>
                <c:pt idx="2521">
                  <c:v>730.15599999999972</c:v>
                </c:pt>
                <c:pt idx="2522">
                  <c:v>730.33199999999977</c:v>
                </c:pt>
                <c:pt idx="2523">
                  <c:v>730.51</c:v>
                </c:pt>
                <c:pt idx="2524">
                  <c:v>730.6869999999999</c:v>
                </c:pt>
                <c:pt idx="2525">
                  <c:v>730.86199999999974</c:v>
                </c:pt>
                <c:pt idx="2526">
                  <c:v>731.03600000000006</c:v>
                </c:pt>
                <c:pt idx="2527">
                  <c:v>731.20600000000002</c:v>
                </c:pt>
                <c:pt idx="2528">
                  <c:v>731.38200000000006</c:v>
                </c:pt>
                <c:pt idx="2529">
                  <c:v>731.56199999999967</c:v>
                </c:pt>
                <c:pt idx="2530">
                  <c:v>731.73299999999972</c:v>
                </c:pt>
                <c:pt idx="2531">
                  <c:v>731.904</c:v>
                </c:pt>
                <c:pt idx="2532">
                  <c:v>732.07500000000005</c:v>
                </c:pt>
                <c:pt idx="2533">
                  <c:v>732.24199999999996</c:v>
                </c:pt>
                <c:pt idx="2534">
                  <c:v>732.41</c:v>
                </c:pt>
                <c:pt idx="2535">
                  <c:v>732.577</c:v>
                </c:pt>
                <c:pt idx="2536">
                  <c:v>732.74099999999999</c:v>
                </c:pt>
                <c:pt idx="2537">
                  <c:v>732.90499999999997</c:v>
                </c:pt>
                <c:pt idx="2538">
                  <c:v>733.07299999999998</c:v>
                </c:pt>
                <c:pt idx="2539">
                  <c:v>733.24</c:v>
                </c:pt>
                <c:pt idx="2540">
                  <c:v>733.41100000000006</c:v>
                </c:pt>
                <c:pt idx="2541">
                  <c:v>733.58400000000006</c:v>
                </c:pt>
                <c:pt idx="2542">
                  <c:v>733.7529999999997</c:v>
                </c:pt>
                <c:pt idx="2543">
                  <c:v>733.92499999999973</c:v>
                </c:pt>
                <c:pt idx="2544">
                  <c:v>734.096</c:v>
                </c:pt>
                <c:pt idx="2545">
                  <c:v>734.26499999999999</c:v>
                </c:pt>
                <c:pt idx="2546">
                  <c:v>734.43399999999997</c:v>
                </c:pt>
                <c:pt idx="2547">
                  <c:v>734.60500000000002</c:v>
                </c:pt>
                <c:pt idx="2548">
                  <c:v>734.774</c:v>
                </c:pt>
                <c:pt idx="2549">
                  <c:v>734.94199999999978</c:v>
                </c:pt>
                <c:pt idx="2550">
                  <c:v>735.11099999999999</c:v>
                </c:pt>
                <c:pt idx="2551">
                  <c:v>735.28099999999995</c:v>
                </c:pt>
                <c:pt idx="2552">
                  <c:v>735.45299999999975</c:v>
                </c:pt>
                <c:pt idx="2553">
                  <c:v>735.63099999999997</c:v>
                </c:pt>
                <c:pt idx="2554">
                  <c:v>735.80799999999977</c:v>
                </c:pt>
                <c:pt idx="2555">
                  <c:v>735.98400000000004</c:v>
                </c:pt>
                <c:pt idx="2556">
                  <c:v>736.15499999999997</c:v>
                </c:pt>
                <c:pt idx="2557">
                  <c:v>736.32799999999975</c:v>
                </c:pt>
                <c:pt idx="2558">
                  <c:v>736.49599999999998</c:v>
                </c:pt>
                <c:pt idx="2559">
                  <c:v>736.66499999999996</c:v>
                </c:pt>
                <c:pt idx="2560">
                  <c:v>736.83799999999974</c:v>
                </c:pt>
                <c:pt idx="2561">
                  <c:v>737.00900000000001</c:v>
                </c:pt>
                <c:pt idx="2562">
                  <c:v>737.18</c:v>
                </c:pt>
                <c:pt idx="2563">
                  <c:v>737.35499999999979</c:v>
                </c:pt>
                <c:pt idx="2564">
                  <c:v>737.53299999999967</c:v>
                </c:pt>
                <c:pt idx="2565">
                  <c:v>737.70600000000002</c:v>
                </c:pt>
                <c:pt idx="2566">
                  <c:v>737.875</c:v>
                </c:pt>
                <c:pt idx="2567">
                  <c:v>738.04499999999996</c:v>
                </c:pt>
                <c:pt idx="2568">
                  <c:v>738.21599999999989</c:v>
                </c:pt>
                <c:pt idx="2569">
                  <c:v>738.39099999999996</c:v>
                </c:pt>
                <c:pt idx="2570">
                  <c:v>738.56999999999971</c:v>
                </c:pt>
                <c:pt idx="2571">
                  <c:v>738.74599999999998</c:v>
                </c:pt>
                <c:pt idx="2572">
                  <c:v>738.923</c:v>
                </c:pt>
                <c:pt idx="2573">
                  <c:v>739.1</c:v>
                </c:pt>
                <c:pt idx="2574">
                  <c:v>739.27499999999998</c:v>
                </c:pt>
                <c:pt idx="2575">
                  <c:v>739.45199999999977</c:v>
                </c:pt>
                <c:pt idx="2576">
                  <c:v>739.62699999999973</c:v>
                </c:pt>
                <c:pt idx="2577">
                  <c:v>739.79600000000005</c:v>
                </c:pt>
                <c:pt idx="2578">
                  <c:v>739.96799999999962</c:v>
                </c:pt>
                <c:pt idx="2579">
                  <c:v>740.14499999999998</c:v>
                </c:pt>
                <c:pt idx="2580">
                  <c:v>740.32199999999978</c:v>
                </c:pt>
                <c:pt idx="2581">
                  <c:v>740.49900000000002</c:v>
                </c:pt>
                <c:pt idx="2582">
                  <c:v>740.68399999999997</c:v>
                </c:pt>
                <c:pt idx="2583">
                  <c:v>740.85999999999967</c:v>
                </c:pt>
                <c:pt idx="2584">
                  <c:v>741.029</c:v>
                </c:pt>
                <c:pt idx="2585">
                  <c:v>741.19600000000003</c:v>
                </c:pt>
                <c:pt idx="2586">
                  <c:v>741.36399999999981</c:v>
                </c:pt>
                <c:pt idx="2587">
                  <c:v>741.53600000000006</c:v>
                </c:pt>
                <c:pt idx="2588">
                  <c:v>741.71</c:v>
                </c:pt>
                <c:pt idx="2589">
                  <c:v>741.88699999999972</c:v>
                </c:pt>
                <c:pt idx="2590">
                  <c:v>742.06099999999969</c:v>
                </c:pt>
                <c:pt idx="2591">
                  <c:v>742.23400000000004</c:v>
                </c:pt>
                <c:pt idx="2592">
                  <c:v>742.40599999999972</c:v>
                </c:pt>
                <c:pt idx="2593">
                  <c:v>742.57600000000002</c:v>
                </c:pt>
                <c:pt idx="2594">
                  <c:v>742.745</c:v>
                </c:pt>
                <c:pt idx="2595">
                  <c:v>742.91599999999971</c:v>
                </c:pt>
                <c:pt idx="2596">
                  <c:v>743.08500000000004</c:v>
                </c:pt>
                <c:pt idx="2597">
                  <c:v>743.255</c:v>
                </c:pt>
                <c:pt idx="2598">
                  <c:v>743.42399999999998</c:v>
                </c:pt>
                <c:pt idx="2599">
                  <c:v>743.59799999999996</c:v>
                </c:pt>
                <c:pt idx="2600">
                  <c:v>743.77</c:v>
                </c:pt>
                <c:pt idx="2601">
                  <c:v>743.94599999999969</c:v>
                </c:pt>
                <c:pt idx="2602">
                  <c:v>744.12699999999973</c:v>
                </c:pt>
                <c:pt idx="2603">
                  <c:v>744.30199999999968</c:v>
                </c:pt>
                <c:pt idx="2604">
                  <c:v>744.46899999999982</c:v>
                </c:pt>
                <c:pt idx="2605">
                  <c:v>744.63599999999997</c:v>
                </c:pt>
                <c:pt idx="2606">
                  <c:v>744.80599999999981</c:v>
                </c:pt>
                <c:pt idx="2607">
                  <c:v>744.976</c:v>
                </c:pt>
                <c:pt idx="2608">
                  <c:v>745.14599999999996</c:v>
                </c:pt>
                <c:pt idx="2609">
                  <c:v>745.31799999999976</c:v>
                </c:pt>
                <c:pt idx="2610">
                  <c:v>745.49299999999971</c:v>
                </c:pt>
                <c:pt idx="2611">
                  <c:v>745.67</c:v>
                </c:pt>
                <c:pt idx="2612">
                  <c:v>745.85099999999977</c:v>
                </c:pt>
                <c:pt idx="2613">
                  <c:v>746.03099999999972</c:v>
                </c:pt>
                <c:pt idx="2614">
                  <c:v>746.20500000000004</c:v>
                </c:pt>
                <c:pt idx="2615">
                  <c:v>746.37699999999973</c:v>
                </c:pt>
                <c:pt idx="2616">
                  <c:v>746.5509999999997</c:v>
                </c:pt>
                <c:pt idx="2617">
                  <c:v>746.72900000000004</c:v>
                </c:pt>
                <c:pt idx="2618">
                  <c:v>746.90799999999967</c:v>
                </c:pt>
                <c:pt idx="2619">
                  <c:v>747.08500000000004</c:v>
                </c:pt>
                <c:pt idx="2620">
                  <c:v>747.26199999999972</c:v>
                </c:pt>
                <c:pt idx="2621">
                  <c:v>747.43499999999972</c:v>
                </c:pt>
                <c:pt idx="2622">
                  <c:v>747.60799999999972</c:v>
                </c:pt>
                <c:pt idx="2623">
                  <c:v>747.78600000000006</c:v>
                </c:pt>
                <c:pt idx="2624">
                  <c:v>747.96499999999969</c:v>
                </c:pt>
                <c:pt idx="2625">
                  <c:v>748.14099999999996</c:v>
                </c:pt>
                <c:pt idx="2626">
                  <c:v>748.3159999999998</c:v>
                </c:pt>
                <c:pt idx="2627">
                  <c:v>748.49199999999996</c:v>
                </c:pt>
                <c:pt idx="2628">
                  <c:v>748.66799999999967</c:v>
                </c:pt>
                <c:pt idx="2629">
                  <c:v>748.8449999999998</c:v>
                </c:pt>
                <c:pt idx="2630">
                  <c:v>749.01499999999999</c:v>
                </c:pt>
                <c:pt idx="2631">
                  <c:v>749.18399999999997</c:v>
                </c:pt>
                <c:pt idx="2632">
                  <c:v>749.35599999999977</c:v>
                </c:pt>
                <c:pt idx="2633">
                  <c:v>749.53</c:v>
                </c:pt>
                <c:pt idx="2634">
                  <c:v>749.70399999999995</c:v>
                </c:pt>
                <c:pt idx="2635">
                  <c:v>749.87699999999973</c:v>
                </c:pt>
                <c:pt idx="2636">
                  <c:v>750.04899999999998</c:v>
                </c:pt>
                <c:pt idx="2637">
                  <c:v>750.22799999999972</c:v>
                </c:pt>
                <c:pt idx="2638">
                  <c:v>750.4069999999997</c:v>
                </c:pt>
                <c:pt idx="2639">
                  <c:v>750.57899999999995</c:v>
                </c:pt>
                <c:pt idx="2640">
                  <c:v>750.74800000000005</c:v>
                </c:pt>
                <c:pt idx="2641">
                  <c:v>750.92</c:v>
                </c:pt>
                <c:pt idx="2642">
                  <c:v>751.09099999999989</c:v>
                </c:pt>
                <c:pt idx="2643">
                  <c:v>751.26299999999969</c:v>
                </c:pt>
                <c:pt idx="2644">
                  <c:v>751.43199999999979</c:v>
                </c:pt>
                <c:pt idx="2645">
                  <c:v>751.59799999999996</c:v>
                </c:pt>
                <c:pt idx="2646">
                  <c:v>751.77099999999996</c:v>
                </c:pt>
                <c:pt idx="2647">
                  <c:v>751.94799999999975</c:v>
                </c:pt>
                <c:pt idx="2648">
                  <c:v>752.125</c:v>
                </c:pt>
                <c:pt idx="2649">
                  <c:v>752.29899999999998</c:v>
                </c:pt>
                <c:pt idx="2650">
                  <c:v>752.47400000000005</c:v>
                </c:pt>
                <c:pt idx="2651">
                  <c:v>752.65300000000002</c:v>
                </c:pt>
                <c:pt idx="2652">
                  <c:v>752.82899999999972</c:v>
                </c:pt>
                <c:pt idx="2653">
                  <c:v>753.00400000000002</c:v>
                </c:pt>
                <c:pt idx="2654">
                  <c:v>753.17399999999998</c:v>
                </c:pt>
                <c:pt idx="2655">
                  <c:v>753.34599999999978</c:v>
                </c:pt>
                <c:pt idx="2656">
                  <c:v>753.52199999999971</c:v>
                </c:pt>
                <c:pt idx="2657">
                  <c:v>753.69799999999998</c:v>
                </c:pt>
                <c:pt idx="2658">
                  <c:v>753.875</c:v>
                </c:pt>
                <c:pt idx="2659">
                  <c:v>754.05899999999997</c:v>
                </c:pt>
                <c:pt idx="2660">
                  <c:v>754.23800000000006</c:v>
                </c:pt>
                <c:pt idx="2661">
                  <c:v>754.41399999999999</c:v>
                </c:pt>
                <c:pt idx="2662">
                  <c:v>754.58600000000001</c:v>
                </c:pt>
                <c:pt idx="2663">
                  <c:v>754.76099999999997</c:v>
                </c:pt>
                <c:pt idx="2664">
                  <c:v>754.93299999999977</c:v>
                </c:pt>
                <c:pt idx="2665">
                  <c:v>755.10500000000002</c:v>
                </c:pt>
                <c:pt idx="2666">
                  <c:v>755.279</c:v>
                </c:pt>
                <c:pt idx="2667">
                  <c:v>755.45199999999977</c:v>
                </c:pt>
                <c:pt idx="2668">
                  <c:v>755.61799999999971</c:v>
                </c:pt>
                <c:pt idx="2669">
                  <c:v>755.78600000000006</c:v>
                </c:pt>
                <c:pt idx="2670">
                  <c:v>755.9549999999997</c:v>
                </c:pt>
                <c:pt idx="2671">
                  <c:v>756.12599999999998</c:v>
                </c:pt>
                <c:pt idx="2672">
                  <c:v>756.29100000000005</c:v>
                </c:pt>
                <c:pt idx="2673">
                  <c:v>756.45699999999977</c:v>
                </c:pt>
                <c:pt idx="2674">
                  <c:v>756.62300000000005</c:v>
                </c:pt>
                <c:pt idx="2675">
                  <c:v>756.79299999999989</c:v>
                </c:pt>
                <c:pt idx="2676">
                  <c:v>756.96499999999969</c:v>
                </c:pt>
                <c:pt idx="2677">
                  <c:v>757.14199999999983</c:v>
                </c:pt>
                <c:pt idx="2678">
                  <c:v>757.32399999999996</c:v>
                </c:pt>
                <c:pt idx="2679">
                  <c:v>757.505</c:v>
                </c:pt>
                <c:pt idx="2680">
                  <c:v>757.68299999999999</c:v>
                </c:pt>
                <c:pt idx="2681">
                  <c:v>757.85599999999977</c:v>
                </c:pt>
                <c:pt idx="2682">
                  <c:v>758.02800000000002</c:v>
                </c:pt>
                <c:pt idx="2683">
                  <c:v>758.20299999999997</c:v>
                </c:pt>
                <c:pt idx="2684">
                  <c:v>758.375</c:v>
                </c:pt>
                <c:pt idx="2685">
                  <c:v>758.548</c:v>
                </c:pt>
                <c:pt idx="2686">
                  <c:v>758.71799999999996</c:v>
                </c:pt>
                <c:pt idx="2687">
                  <c:v>758.89199999999983</c:v>
                </c:pt>
                <c:pt idx="2688">
                  <c:v>759.06699999999978</c:v>
                </c:pt>
                <c:pt idx="2689">
                  <c:v>759.24199999999996</c:v>
                </c:pt>
                <c:pt idx="2690">
                  <c:v>759.428</c:v>
                </c:pt>
                <c:pt idx="2691">
                  <c:v>759.61699999999996</c:v>
                </c:pt>
                <c:pt idx="2692">
                  <c:v>759.798</c:v>
                </c:pt>
                <c:pt idx="2693">
                  <c:v>759.98</c:v>
                </c:pt>
                <c:pt idx="2694">
                  <c:v>760.154</c:v>
                </c:pt>
                <c:pt idx="2695">
                  <c:v>760.32199999999978</c:v>
                </c:pt>
                <c:pt idx="2696">
                  <c:v>760.49099999999999</c:v>
                </c:pt>
                <c:pt idx="2697">
                  <c:v>760.66199999999981</c:v>
                </c:pt>
                <c:pt idx="2698">
                  <c:v>760.83099999999968</c:v>
                </c:pt>
                <c:pt idx="2699">
                  <c:v>760.99400000000003</c:v>
                </c:pt>
                <c:pt idx="2700">
                  <c:v>761.15599999999972</c:v>
                </c:pt>
                <c:pt idx="2701">
                  <c:v>761.31999999999971</c:v>
                </c:pt>
                <c:pt idx="2702">
                  <c:v>761.48400000000004</c:v>
                </c:pt>
                <c:pt idx="2703">
                  <c:v>761.65099999999973</c:v>
                </c:pt>
                <c:pt idx="2704">
                  <c:v>761.81999999999971</c:v>
                </c:pt>
                <c:pt idx="2705">
                  <c:v>761.98900000000003</c:v>
                </c:pt>
                <c:pt idx="2706">
                  <c:v>762.15599999999972</c:v>
                </c:pt>
                <c:pt idx="2707">
                  <c:v>762.32599999999979</c:v>
                </c:pt>
                <c:pt idx="2708">
                  <c:v>762.5</c:v>
                </c:pt>
                <c:pt idx="2709">
                  <c:v>762.66899999999998</c:v>
                </c:pt>
                <c:pt idx="2710">
                  <c:v>762.83799999999974</c:v>
                </c:pt>
                <c:pt idx="2711">
                  <c:v>763.00599999999997</c:v>
                </c:pt>
                <c:pt idx="2712">
                  <c:v>763.17499999999995</c:v>
                </c:pt>
                <c:pt idx="2713">
                  <c:v>763.3449999999998</c:v>
                </c:pt>
                <c:pt idx="2714">
                  <c:v>763.51499999999999</c:v>
                </c:pt>
                <c:pt idx="2715">
                  <c:v>763.68499999999995</c:v>
                </c:pt>
                <c:pt idx="2716">
                  <c:v>763.85599999999977</c:v>
                </c:pt>
                <c:pt idx="2717">
                  <c:v>764.02699999999982</c:v>
                </c:pt>
                <c:pt idx="2718">
                  <c:v>764.20100000000002</c:v>
                </c:pt>
                <c:pt idx="2719">
                  <c:v>764.37400000000002</c:v>
                </c:pt>
                <c:pt idx="2720">
                  <c:v>764.54599999999982</c:v>
                </c:pt>
                <c:pt idx="2721">
                  <c:v>764.721</c:v>
                </c:pt>
                <c:pt idx="2722">
                  <c:v>764.89499999999998</c:v>
                </c:pt>
                <c:pt idx="2723">
                  <c:v>765.06799999999976</c:v>
                </c:pt>
                <c:pt idx="2724">
                  <c:v>765.23800000000006</c:v>
                </c:pt>
                <c:pt idx="2725">
                  <c:v>765.40799999999967</c:v>
                </c:pt>
                <c:pt idx="2726">
                  <c:v>765.58400000000006</c:v>
                </c:pt>
                <c:pt idx="2727">
                  <c:v>765.75900000000001</c:v>
                </c:pt>
                <c:pt idx="2728">
                  <c:v>765.93199999999979</c:v>
                </c:pt>
                <c:pt idx="2729">
                  <c:v>766.10400000000004</c:v>
                </c:pt>
                <c:pt idx="2730">
                  <c:v>766.27599999999995</c:v>
                </c:pt>
                <c:pt idx="2731">
                  <c:v>766.45099999999979</c:v>
                </c:pt>
                <c:pt idx="2732">
                  <c:v>766.62599999999998</c:v>
                </c:pt>
                <c:pt idx="2733">
                  <c:v>766.798</c:v>
                </c:pt>
                <c:pt idx="2734">
                  <c:v>766.96499999999969</c:v>
                </c:pt>
                <c:pt idx="2735">
                  <c:v>767.13499999999999</c:v>
                </c:pt>
                <c:pt idx="2736">
                  <c:v>767.30599999999981</c:v>
                </c:pt>
                <c:pt idx="2737">
                  <c:v>767.48199999999997</c:v>
                </c:pt>
                <c:pt idx="2738">
                  <c:v>767.65799999999967</c:v>
                </c:pt>
                <c:pt idx="2739">
                  <c:v>767.83199999999977</c:v>
                </c:pt>
                <c:pt idx="2740">
                  <c:v>768.00700000000006</c:v>
                </c:pt>
                <c:pt idx="2741">
                  <c:v>768.18200000000002</c:v>
                </c:pt>
                <c:pt idx="2742">
                  <c:v>768.35799999999949</c:v>
                </c:pt>
                <c:pt idx="2743">
                  <c:v>768.529</c:v>
                </c:pt>
                <c:pt idx="2744">
                  <c:v>768.70399999999995</c:v>
                </c:pt>
                <c:pt idx="2745">
                  <c:v>768.88200000000006</c:v>
                </c:pt>
                <c:pt idx="2746">
                  <c:v>769.05799999999977</c:v>
                </c:pt>
                <c:pt idx="2747">
                  <c:v>769.2349999999999</c:v>
                </c:pt>
                <c:pt idx="2748">
                  <c:v>769.41</c:v>
                </c:pt>
                <c:pt idx="2749">
                  <c:v>769.58100000000002</c:v>
                </c:pt>
                <c:pt idx="2750">
                  <c:v>769.75599999999997</c:v>
                </c:pt>
                <c:pt idx="2751">
                  <c:v>769.93499999999972</c:v>
                </c:pt>
                <c:pt idx="2752">
                  <c:v>770.11400000000003</c:v>
                </c:pt>
                <c:pt idx="2753">
                  <c:v>770.29200000000003</c:v>
                </c:pt>
                <c:pt idx="2754">
                  <c:v>770.47</c:v>
                </c:pt>
                <c:pt idx="2755">
                  <c:v>770.64400000000001</c:v>
                </c:pt>
                <c:pt idx="2756">
                  <c:v>770.81499999999983</c:v>
                </c:pt>
                <c:pt idx="2757">
                  <c:v>770.98800000000006</c:v>
                </c:pt>
                <c:pt idx="2758">
                  <c:v>771.16300000000001</c:v>
                </c:pt>
                <c:pt idx="2759">
                  <c:v>771.34099999999967</c:v>
                </c:pt>
                <c:pt idx="2760">
                  <c:v>771.51699999999983</c:v>
                </c:pt>
                <c:pt idx="2761">
                  <c:v>771.69200000000001</c:v>
                </c:pt>
                <c:pt idx="2762">
                  <c:v>771.86799999999948</c:v>
                </c:pt>
                <c:pt idx="2763">
                  <c:v>772.04599999999982</c:v>
                </c:pt>
                <c:pt idx="2764">
                  <c:v>772.221</c:v>
                </c:pt>
                <c:pt idx="2765">
                  <c:v>772.39699999999971</c:v>
                </c:pt>
                <c:pt idx="2766">
                  <c:v>772.57600000000002</c:v>
                </c:pt>
                <c:pt idx="2767">
                  <c:v>772.75400000000002</c:v>
                </c:pt>
                <c:pt idx="2768">
                  <c:v>772.928</c:v>
                </c:pt>
                <c:pt idx="2769">
                  <c:v>773.10400000000004</c:v>
                </c:pt>
                <c:pt idx="2770">
                  <c:v>773.28099999999995</c:v>
                </c:pt>
                <c:pt idx="2771">
                  <c:v>773.45900000000006</c:v>
                </c:pt>
                <c:pt idx="2772">
                  <c:v>773.63799999999969</c:v>
                </c:pt>
                <c:pt idx="2773">
                  <c:v>773.8159999999998</c:v>
                </c:pt>
                <c:pt idx="2774">
                  <c:v>773.99299999999971</c:v>
                </c:pt>
                <c:pt idx="2775">
                  <c:v>774.17</c:v>
                </c:pt>
                <c:pt idx="2776">
                  <c:v>774.34599999999978</c:v>
                </c:pt>
                <c:pt idx="2777">
                  <c:v>774.51900000000001</c:v>
                </c:pt>
                <c:pt idx="2778">
                  <c:v>774.69200000000001</c:v>
                </c:pt>
                <c:pt idx="2779">
                  <c:v>774.86699999999962</c:v>
                </c:pt>
                <c:pt idx="2780">
                  <c:v>775.04099999999971</c:v>
                </c:pt>
                <c:pt idx="2781">
                  <c:v>775.21400000000006</c:v>
                </c:pt>
                <c:pt idx="2782">
                  <c:v>775.39300000000003</c:v>
                </c:pt>
                <c:pt idx="2783">
                  <c:v>775.572</c:v>
                </c:pt>
                <c:pt idx="2784">
                  <c:v>775.74900000000002</c:v>
                </c:pt>
                <c:pt idx="2785">
                  <c:v>775.92999999999984</c:v>
                </c:pt>
                <c:pt idx="2786">
                  <c:v>776.11300000000006</c:v>
                </c:pt>
                <c:pt idx="2787">
                  <c:v>776.29200000000003</c:v>
                </c:pt>
                <c:pt idx="2788">
                  <c:v>776.47400000000005</c:v>
                </c:pt>
                <c:pt idx="2789">
                  <c:v>776.65599999999972</c:v>
                </c:pt>
                <c:pt idx="2790">
                  <c:v>776.83799999999974</c:v>
                </c:pt>
                <c:pt idx="2791">
                  <c:v>777.024</c:v>
                </c:pt>
                <c:pt idx="2792">
                  <c:v>777.20500000000004</c:v>
                </c:pt>
                <c:pt idx="2793">
                  <c:v>777.38200000000006</c:v>
                </c:pt>
                <c:pt idx="2794">
                  <c:v>777.55899999999997</c:v>
                </c:pt>
                <c:pt idx="2795">
                  <c:v>777.74</c:v>
                </c:pt>
                <c:pt idx="2796">
                  <c:v>777.9219999999998</c:v>
                </c:pt>
                <c:pt idx="2797">
                  <c:v>778.10599999999999</c:v>
                </c:pt>
                <c:pt idx="2798">
                  <c:v>778.29399999999998</c:v>
                </c:pt>
                <c:pt idx="2799">
                  <c:v>778.48400000000004</c:v>
                </c:pt>
                <c:pt idx="2800">
                  <c:v>778.678</c:v>
                </c:pt>
                <c:pt idx="2801">
                  <c:v>778.87099999999998</c:v>
                </c:pt>
                <c:pt idx="2802">
                  <c:v>779.05899999999997</c:v>
                </c:pt>
                <c:pt idx="2803">
                  <c:v>779.245</c:v>
                </c:pt>
                <c:pt idx="2804">
                  <c:v>779.42999999999984</c:v>
                </c:pt>
                <c:pt idx="2805">
                  <c:v>779.61400000000003</c:v>
                </c:pt>
                <c:pt idx="2806">
                  <c:v>779.79299999999989</c:v>
                </c:pt>
                <c:pt idx="2807">
                  <c:v>779.97299999999996</c:v>
                </c:pt>
                <c:pt idx="2808">
                  <c:v>780.154</c:v>
                </c:pt>
                <c:pt idx="2809">
                  <c:v>780.33400000000006</c:v>
                </c:pt>
                <c:pt idx="2810">
                  <c:v>780.51499999999999</c:v>
                </c:pt>
                <c:pt idx="2811">
                  <c:v>780.7</c:v>
                </c:pt>
                <c:pt idx="2812">
                  <c:v>780.88599999999997</c:v>
                </c:pt>
                <c:pt idx="2813">
                  <c:v>781.072</c:v>
                </c:pt>
                <c:pt idx="2814">
                  <c:v>781.2529999999997</c:v>
                </c:pt>
                <c:pt idx="2815">
                  <c:v>781.43099999999981</c:v>
                </c:pt>
                <c:pt idx="2816">
                  <c:v>781.6099999999999</c:v>
                </c:pt>
                <c:pt idx="2817">
                  <c:v>781.79100000000005</c:v>
                </c:pt>
                <c:pt idx="2818">
                  <c:v>781.96899999999982</c:v>
                </c:pt>
                <c:pt idx="2819">
                  <c:v>782.14499999999998</c:v>
                </c:pt>
                <c:pt idx="2820">
                  <c:v>782.32499999999982</c:v>
                </c:pt>
                <c:pt idx="2821">
                  <c:v>782.50599999999997</c:v>
                </c:pt>
                <c:pt idx="2822">
                  <c:v>782.6869999999999</c:v>
                </c:pt>
                <c:pt idx="2823">
                  <c:v>782.87</c:v>
                </c:pt>
                <c:pt idx="2824">
                  <c:v>783.05399999999997</c:v>
                </c:pt>
                <c:pt idx="2825">
                  <c:v>783.23699999999997</c:v>
                </c:pt>
                <c:pt idx="2826">
                  <c:v>783.41699999999969</c:v>
                </c:pt>
                <c:pt idx="2827">
                  <c:v>783.59299999999996</c:v>
                </c:pt>
                <c:pt idx="2828">
                  <c:v>783.77099999999996</c:v>
                </c:pt>
                <c:pt idx="2829">
                  <c:v>783.94899999999996</c:v>
                </c:pt>
                <c:pt idx="2830">
                  <c:v>784.13400000000001</c:v>
                </c:pt>
                <c:pt idx="2831">
                  <c:v>784.32099999999969</c:v>
                </c:pt>
                <c:pt idx="2832">
                  <c:v>784.5029999999997</c:v>
                </c:pt>
                <c:pt idx="2833">
                  <c:v>784.6869999999999</c:v>
                </c:pt>
                <c:pt idx="2834">
                  <c:v>784.86599999999976</c:v>
                </c:pt>
                <c:pt idx="2835">
                  <c:v>785.04299999999967</c:v>
                </c:pt>
                <c:pt idx="2836">
                  <c:v>785.21699999999998</c:v>
                </c:pt>
                <c:pt idx="2837">
                  <c:v>785.39400000000001</c:v>
                </c:pt>
                <c:pt idx="2838">
                  <c:v>785.57600000000002</c:v>
                </c:pt>
                <c:pt idx="2839">
                  <c:v>785.7579999999997</c:v>
                </c:pt>
                <c:pt idx="2840">
                  <c:v>785.9409999999998</c:v>
                </c:pt>
                <c:pt idx="2841">
                  <c:v>786.12099999999998</c:v>
                </c:pt>
                <c:pt idx="2842">
                  <c:v>786.30199999999979</c:v>
                </c:pt>
                <c:pt idx="2843">
                  <c:v>786.48599999999999</c:v>
                </c:pt>
                <c:pt idx="2844">
                  <c:v>786.66899999999998</c:v>
                </c:pt>
                <c:pt idx="2845">
                  <c:v>786.85099999999977</c:v>
                </c:pt>
                <c:pt idx="2846">
                  <c:v>787.029</c:v>
                </c:pt>
                <c:pt idx="2847">
                  <c:v>787.20500000000004</c:v>
                </c:pt>
                <c:pt idx="2848">
                  <c:v>787.3829999999997</c:v>
                </c:pt>
                <c:pt idx="2849">
                  <c:v>787.55799999999977</c:v>
                </c:pt>
                <c:pt idx="2850">
                  <c:v>787.73199999999997</c:v>
                </c:pt>
                <c:pt idx="2851">
                  <c:v>787.90899999999999</c:v>
                </c:pt>
                <c:pt idx="2852">
                  <c:v>788.08</c:v>
                </c:pt>
                <c:pt idx="2853">
                  <c:v>788.25</c:v>
                </c:pt>
                <c:pt idx="2854">
                  <c:v>788.42699999999979</c:v>
                </c:pt>
                <c:pt idx="2855">
                  <c:v>788.60400000000004</c:v>
                </c:pt>
                <c:pt idx="2856">
                  <c:v>788.78399999999999</c:v>
                </c:pt>
                <c:pt idx="2857">
                  <c:v>788.96199999999976</c:v>
                </c:pt>
                <c:pt idx="2858">
                  <c:v>789.14099999999996</c:v>
                </c:pt>
                <c:pt idx="2859">
                  <c:v>789.32599999999979</c:v>
                </c:pt>
                <c:pt idx="2860">
                  <c:v>789.50699999999972</c:v>
                </c:pt>
                <c:pt idx="2861">
                  <c:v>789.68399999999997</c:v>
                </c:pt>
                <c:pt idx="2862">
                  <c:v>789.85199999999975</c:v>
                </c:pt>
                <c:pt idx="2863">
                  <c:v>790.02300000000002</c:v>
                </c:pt>
                <c:pt idx="2864">
                  <c:v>790.20500000000004</c:v>
                </c:pt>
                <c:pt idx="2865">
                  <c:v>790.38599999999997</c:v>
                </c:pt>
                <c:pt idx="2866">
                  <c:v>790.56699999999978</c:v>
                </c:pt>
                <c:pt idx="2867">
                  <c:v>790.74900000000002</c:v>
                </c:pt>
                <c:pt idx="2868">
                  <c:v>790.93599999999969</c:v>
                </c:pt>
                <c:pt idx="2869">
                  <c:v>791.125</c:v>
                </c:pt>
                <c:pt idx="2870">
                  <c:v>791.31199999999978</c:v>
                </c:pt>
                <c:pt idx="2871">
                  <c:v>791.50400000000002</c:v>
                </c:pt>
                <c:pt idx="2872">
                  <c:v>791.69399999999996</c:v>
                </c:pt>
                <c:pt idx="2873">
                  <c:v>791.8779999999997</c:v>
                </c:pt>
                <c:pt idx="2874">
                  <c:v>792.05699999999979</c:v>
                </c:pt>
                <c:pt idx="2875">
                  <c:v>792.23299999999972</c:v>
                </c:pt>
                <c:pt idx="2876">
                  <c:v>792.40899999999999</c:v>
                </c:pt>
                <c:pt idx="2877">
                  <c:v>792.58299999999997</c:v>
                </c:pt>
                <c:pt idx="2878">
                  <c:v>792.7529999999997</c:v>
                </c:pt>
                <c:pt idx="2879">
                  <c:v>792.928</c:v>
                </c:pt>
                <c:pt idx="2880">
                  <c:v>793.10199999999998</c:v>
                </c:pt>
                <c:pt idx="2881">
                  <c:v>793.27700000000004</c:v>
                </c:pt>
                <c:pt idx="2882">
                  <c:v>793.44899999999996</c:v>
                </c:pt>
                <c:pt idx="2883">
                  <c:v>793.62199999999996</c:v>
                </c:pt>
                <c:pt idx="2884">
                  <c:v>793.8</c:v>
                </c:pt>
                <c:pt idx="2885">
                  <c:v>793.97500000000002</c:v>
                </c:pt>
                <c:pt idx="2886">
                  <c:v>794.149</c:v>
                </c:pt>
                <c:pt idx="2887">
                  <c:v>794.32199999999978</c:v>
                </c:pt>
                <c:pt idx="2888">
                  <c:v>794.49299999999971</c:v>
                </c:pt>
                <c:pt idx="2889">
                  <c:v>794.66300000000001</c:v>
                </c:pt>
                <c:pt idx="2890">
                  <c:v>794.83199999999977</c:v>
                </c:pt>
                <c:pt idx="2891">
                  <c:v>795.00900000000001</c:v>
                </c:pt>
                <c:pt idx="2892">
                  <c:v>795.18799999999999</c:v>
                </c:pt>
                <c:pt idx="2893">
                  <c:v>795.3689999999998</c:v>
                </c:pt>
                <c:pt idx="2894">
                  <c:v>795.54399999999998</c:v>
                </c:pt>
                <c:pt idx="2895">
                  <c:v>795.71900000000005</c:v>
                </c:pt>
                <c:pt idx="2896">
                  <c:v>795.9</c:v>
                </c:pt>
                <c:pt idx="2897">
                  <c:v>796.07899999999995</c:v>
                </c:pt>
                <c:pt idx="2898">
                  <c:v>796.26</c:v>
                </c:pt>
                <c:pt idx="2899">
                  <c:v>796.43799999999976</c:v>
                </c:pt>
                <c:pt idx="2900">
                  <c:v>796.61099999999999</c:v>
                </c:pt>
                <c:pt idx="2901">
                  <c:v>796.78399999999999</c:v>
                </c:pt>
                <c:pt idx="2902">
                  <c:v>796.95699999999977</c:v>
                </c:pt>
                <c:pt idx="2903">
                  <c:v>797.1279999999997</c:v>
                </c:pt>
                <c:pt idx="2904">
                  <c:v>797.3</c:v>
                </c:pt>
                <c:pt idx="2905">
                  <c:v>797.47699999999998</c:v>
                </c:pt>
                <c:pt idx="2906">
                  <c:v>797.65499999999997</c:v>
                </c:pt>
                <c:pt idx="2907">
                  <c:v>797.83399999999972</c:v>
                </c:pt>
                <c:pt idx="2908">
                  <c:v>798.01300000000003</c:v>
                </c:pt>
                <c:pt idx="2909">
                  <c:v>798.19</c:v>
                </c:pt>
                <c:pt idx="2910">
                  <c:v>798.3689999999998</c:v>
                </c:pt>
                <c:pt idx="2911">
                  <c:v>798.54399999999998</c:v>
                </c:pt>
                <c:pt idx="2912">
                  <c:v>798.71500000000003</c:v>
                </c:pt>
                <c:pt idx="2913">
                  <c:v>798.89</c:v>
                </c:pt>
                <c:pt idx="2914">
                  <c:v>799.06199999999978</c:v>
                </c:pt>
                <c:pt idx="2915">
                  <c:v>799.23599999999999</c:v>
                </c:pt>
                <c:pt idx="2916">
                  <c:v>799.4069999999997</c:v>
                </c:pt>
                <c:pt idx="2917">
                  <c:v>799.577</c:v>
                </c:pt>
                <c:pt idx="2918">
                  <c:v>799.74699999999996</c:v>
                </c:pt>
                <c:pt idx="2919">
                  <c:v>799.9219999999998</c:v>
                </c:pt>
                <c:pt idx="2920">
                  <c:v>800.09799999999996</c:v>
                </c:pt>
                <c:pt idx="2921">
                  <c:v>800.274</c:v>
                </c:pt>
                <c:pt idx="2922">
                  <c:v>800.45399999999972</c:v>
                </c:pt>
                <c:pt idx="2923">
                  <c:v>800.63499999999999</c:v>
                </c:pt>
                <c:pt idx="2924">
                  <c:v>800.81399999999996</c:v>
                </c:pt>
                <c:pt idx="2925">
                  <c:v>800.995</c:v>
                </c:pt>
                <c:pt idx="2926">
                  <c:v>801.17499999999995</c:v>
                </c:pt>
                <c:pt idx="2927">
                  <c:v>801.35699999999974</c:v>
                </c:pt>
                <c:pt idx="2928">
                  <c:v>801.53899999999999</c:v>
                </c:pt>
                <c:pt idx="2929">
                  <c:v>801.71799999999996</c:v>
                </c:pt>
                <c:pt idx="2930">
                  <c:v>801.89800000000002</c:v>
                </c:pt>
                <c:pt idx="2931">
                  <c:v>802.07899999999995</c:v>
                </c:pt>
                <c:pt idx="2932">
                  <c:v>802.26300000000003</c:v>
                </c:pt>
                <c:pt idx="2933">
                  <c:v>802.44699999999978</c:v>
                </c:pt>
                <c:pt idx="2934">
                  <c:v>802.63</c:v>
                </c:pt>
                <c:pt idx="2935">
                  <c:v>802.80699999999979</c:v>
                </c:pt>
                <c:pt idx="2936">
                  <c:v>802.98400000000004</c:v>
                </c:pt>
                <c:pt idx="2937">
                  <c:v>803.15899999999999</c:v>
                </c:pt>
                <c:pt idx="2938">
                  <c:v>803.3299999999997</c:v>
                </c:pt>
                <c:pt idx="2939">
                  <c:v>803.505</c:v>
                </c:pt>
                <c:pt idx="2940">
                  <c:v>803.68100000000004</c:v>
                </c:pt>
                <c:pt idx="2941">
                  <c:v>803.8589999999997</c:v>
                </c:pt>
                <c:pt idx="2942">
                  <c:v>804.04099999999971</c:v>
                </c:pt>
                <c:pt idx="2943">
                  <c:v>804.23099999999999</c:v>
                </c:pt>
                <c:pt idx="2944">
                  <c:v>804.41399999999999</c:v>
                </c:pt>
                <c:pt idx="2945">
                  <c:v>804.59699999999998</c:v>
                </c:pt>
                <c:pt idx="2946">
                  <c:v>804.78399999999999</c:v>
                </c:pt>
                <c:pt idx="2947">
                  <c:v>804.971</c:v>
                </c:pt>
                <c:pt idx="2948">
                  <c:v>805.1519999999997</c:v>
                </c:pt>
                <c:pt idx="2949">
                  <c:v>805.33199999999977</c:v>
                </c:pt>
                <c:pt idx="2950">
                  <c:v>805.51099999999997</c:v>
                </c:pt>
                <c:pt idx="2951">
                  <c:v>805.69500000000005</c:v>
                </c:pt>
                <c:pt idx="2952">
                  <c:v>805.88099999999997</c:v>
                </c:pt>
                <c:pt idx="2953">
                  <c:v>806.06199999999978</c:v>
                </c:pt>
                <c:pt idx="2954">
                  <c:v>806.23400000000004</c:v>
                </c:pt>
                <c:pt idx="2955">
                  <c:v>806.40099999999973</c:v>
                </c:pt>
                <c:pt idx="2956">
                  <c:v>806.56799999999976</c:v>
                </c:pt>
                <c:pt idx="2957">
                  <c:v>806.73</c:v>
                </c:pt>
                <c:pt idx="2958">
                  <c:v>806.89699999999971</c:v>
                </c:pt>
                <c:pt idx="2959">
                  <c:v>807.06999999999971</c:v>
                </c:pt>
                <c:pt idx="2960">
                  <c:v>807.24599999999998</c:v>
                </c:pt>
                <c:pt idx="2961">
                  <c:v>807.42899999999997</c:v>
                </c:pt>
                <c:pt idx="2962">
                  <c:v>807.61599999999999</c:v>
                </c:pt>
                <c:pt idx="2963">
                  <c:v>807.798</c:v>
                </c:pt>
                <c:pt idx="2964">
                  <c:v>807.98</c:v>
                </c:pt>
                <c:pt idx="2965">
                  <c:v>808.16199999999969</c:v>
                </c:pt>
                <c:pt idx="2966">
                  <c:v>808.34299999999962</c:v>
                </c:pt>
                <c:pt idx="2967">
                  <c:v>808.52300000000002</c:v>
                </c:pt>
                <c:pt idx="2968">
                  <c:v>808.70299999999997</c:v>
                </c:pt>
                <c:pt idx="2969">
                  <c:v>808.8829999999997</c:v>
                </c:pt>
                <c:pt idx="2970">
                  <c:v>809.06399999999996</c:v>
                </c:pt>
                <c:pt idx="2971">
                  <c:v>809.24400000000003</c:v>
                </c:pt>
                <c:pt idx="2972">
                  <c:v>809.423</c:v>
                </c:pt>
                <c:pt idx="2973">
                  <c:v>809.59799999999996</c:v>
                </c:pt>
                <c:pt idx="2974">
                  <c:v>809.774</c:v>
                </c:pt>
                <c:pt idx="2975">
                  <c:v>809.94799999999975</c:v>
                </c:pt>
                <c:pt idx="2976">
                  <c:v>810.12</c:v>
                </c:pt>
                <c:pt idx="2977">
                  <c:v>810.28899999999999</c:v>
                </c:pt>
                <c:pt idx="2978">
                  <c:v>810.46199999999976</c:v>
                </c:pt>
                <c:pt idx="2979">
                  <c:v>810.63599999999997</c:v>
                </c:pt>
                <c:pt idx="2980">
                  <c:v>810.80799999999977</c:v>
                </c:pt>
                <c:pt idx="2981">
                  <c:v>810.98</c:v>
                </c:pt>
                <c:pt idx="2982">
                  <c:v>811.15599999999972</c:v>
                </c:pt>
                <c:pt idx="2983">
                  <c:v>811.33299999999974</c:v>
                </c:pt>
                <c:pt idx="2984">
                  <c:v>811.51699999999971</c:v>
                </c:pt>
                <c:pt idx="2985">
                  <c:v>811.697</c:v>
                </c:pt>
                <c:pt idx="2986">
                  <c:v>811.87699999999973</c:v>
                </c:pt>
                <c:pt idx="2987">
                  <c:v>812.05199999999979</c:v>
                </c:pt>
                <c:pt idx="2988">
                  <c:v>812.22400000000005</c:v>
                </c:pt>
                <c:pt idx="2989">
                  <c:v>812.39499999999998</c:v>
                </c:pt>
                <c:pt idx="2990">
                  <c:v>812.56699999999978</c:v>
                </c:pt>
                <c:pt idx="2991">
                  <c:v>812.745</c:v>
                </c:pt>
                <c:pt idx="2992">
                  <c:v>812.92499999999973</c:v>
                </c:pt>
                <c:pt idx="2993">
                  <c:v>813.10199999999998</c:v>
                </c:pt>
                <c:pt idx="2994">
                  <c:v>813.27700000000004</c:v>
                </c:pt>
                <c:pt idx="2995">
                  <c:v>813.45299999999975</c:v>
                </c:pt>
                <c:pt idx="2996">
                  <c:v>813.63499999999999</c:v>
                </c:pt>
                <c:pt idx="2997">
                  <c:v>813.8159999999998</c:v>
                </c:pt>
                <c:pt idx="2998">
                  <c:v>814</c:v>
                </c:pt>
                <c:pt idx="2999">
                  <c:v>814.178</c:v>
                </c:pt>
                <c:pt idx="3000">
                  <c:v>814.36299999999949</c:v>
                </c:pt>
                <c:pt idx="3001">
                  <c:v>814.5469999999998</c:v>
                </c:pt>
                <c:pt idx="3002">
                  <c:v>814.72799999999972</c:v>
                </c:pt>
                <c:pt idx="3003">
                  <c:v>814.9069999999997</c:v>
                </c:pt>
                <c:pt idx="3004">
                  <c:v>815.08299999999997</c:v>
                </c:pt>
                <c:pt idx="3005">
                  <c:v>815.26099999999997</c:v>
                </c:pt>
                <c:pt idx="3006">
                  <c:v>815.43599999999969</c:v>
                </c:pt>
                <c:pt idx="3007">
                  <c:v>815.61199999999997</c:v>
                </c:pt>
                <c:pt idx="3008">
                  <c:v>815.79</c:v>
                </c:pt>
                <c:pt idx="3009">
                  <c:v>815.96799999999962</c:v>
                </c:pt>
                <c:pt idx="3010">
                  <c:v>816.14599999999996</c:v>
                </c:pt>
                <c:pt idx="3011">
                  <c:v>816.32599999999979</c:v>
                </c:pt>
                <c:pt idx="3012">
                  <c:v>816.505</c:v>
                </c:pt>
                <c:pt idx="3013">
                  <c:v>816.68499999999995</c:v>
                </c:pt>
                <c:pt idx="3014">
                  <c:v>816.86299999999949</c:v>
                </c:pt>
                <c:pt idx="3015">
                  <c:v>817.04099999999971</c:v>
                </c:pt>
                <c:pt idx="3016">
                  <c:v>817.221</c:v>
                </c:pt>
                <c:pt idx="3017">
                  <c:v>817.4019999999997</c:v>
                </c:pt>
                <c:pt idx="3018">
                  <c:v>817.58699999999999</c:v>
                </c:pt>
                <c:pt idx="3019">
                  <c:v>817.77</c:v>
                </c:pt>
                <c:pt idx="3020">
                  <c:v>817.95099999999979</c:v>
                </c:pt>
                <c:pt idx="3021">
                  <c:v>818.1329999999997</c:v>
                </c:pt>
                <c:pt idx="3022">
                  <c:v>818.3159999999998</c:v>
                </c:pt>
                <c:pt idx="3023">
                  <c:v>818.50099999999998</c:v>
                </c:pt>
                <c:pt idx="3024">
                  <c:v>818.68600000000004</c:v>
                </c:pt>
                <c:pt idx="3025">
                  <c:v>818.87</c:v>
                </c:pt>
                <c:pt idx="3026">
                  <c:v>819.05499999999972</c:v>
                </c:pt>
                <c:pt idx="3027">
                  <c:v>819.24299999999971</c:v>
                </c:pt>
                <c:pt idx="3028">
                  <c:v>819.42999999999984</c:v>
                </c:pt>
                <c:pt idx="3029">
                  <c:v>819.61400000000003</c:v>
                </c:pt>
                <c:pt idx="3030">
                  <c:v>819.79499999999996</c:v>
                </c:pt>
                <c:pt idx="3031">
                  <c:v>819.97900000000004</c:v>
                </c:pt>
                <c:pt idx="3032">
                  <c:v>820.16499999999996</c:v>
                </c:pt>
                <c:pt idx="3033">
                  <c:v>820.3499999999998</c:v>
                </c:pt>
                <c:pt idx="3034">
                  <c:v>820.53300000000002</c:v>
                </c:pt>
                <c:pt idx="3035">
                  <c:v>820.71400000000006</c:v>
                </c:pt>
                <c:pt idx="3036">
                  <c:v>820.89300000000003</c:v>
                </c:pt>
                <c:pt idx="3037">
                  <c:v>821.07500000000005</c:v>
                </c:pt>
                <c:pt idx="3038">
                  <c:v>821.25900000000001</c:v>
                </c:pt>
                <c:pt idx="3039">
                  <c:v>821.44699999999978</c:v>
                </c:pt>
                <c:pt idx="3040">
                  <c:v>821.6329999999997</c:v>
                </c:pt>
                <c:pt idx="3041">
                  <c:v>821.81699999999978</c:v>
                </c:pt>
                <c:pt idx="3042">
                  <c:v>822.00099999999998</c:v>
                </c:pt>
                <c:pt idx="3043">
                  <c:v>822.19100000000003</c:v>
                </c:pt>
                <c:pt idx="3044">
                  <c:v>822.3779999999997</c:v>
                </c:pt>
                <c:pt idx="3045">
                  <c:v>822.56399999999996</c:v>
                </c:pt>
                <c:pt idx="3046">
                  <c:v>822.75199999999973</c:v>
                </c:pt>
                <c:pt idx="3047">
                  <c:v>822.93999999999971</c:v>
                </c:pt>
                <c:pt idx="3048">
                  <c:v>823.12599999999998</c:v>
                </c:pt>
                <c:pt idx="3049">
                  <c:v>823.30699999999979</c:v>
                </c:pt>
                <c:pt idx="3050">
                  <c:v>823.48699999999997</c:v>
                </c:pt>
                <c:pt idx="3051">
                  <c:v>823.6669999999998</c:v>
                </c:pt>
                <c:pt idx="3052">
                  <c:v>823.8499999999998</c:v>
                </c:pt>
                <c:pt idx="3053">
                  <c:v>824.03399999999999</c:v>
                </c:pt>
                <c:pt idx="3054">
                  <c:v>824.21799999999996</c:v>
                </c:pt>
                <c:pt idx="3055">
                  <c:v>824.40800000000002</c:v>
                </c:pt>
                <c:pt idx="3056">
                  <c:v>824.59900000000005</c:v>
                </c:pt>
                <c:pt idx="3057">
                  <c:v>824.78800000000001</c:v>
                </c:pt>
                <c:pt idx="3058">
                  <c:v>824.97400000000005</c:v>
                </c:pt>
                <c:pt idx="3059">
                  <c:v>825.15499999999997</c:v>
                </c:pt>
                <c:pt idx="3060">
                  <c:v>825.33599999999979</c:v>
                </c:pt>
                <c:pt idx="3061">
                  <c:v>825.51499999999999</c:v>
                </c:pt>
                <c:pt idx="3062">
                  <c:v>825.69299999999998</c:v>
                </c:pt>
                <c:pt idx="3063">
                  <c:v>825.87</c:v>
                </c:pt>
                <c:pt idx="3064">
                  <c:v>826.04599999999971</c:v>
                </c:pt>
                <c:pt idx="3065">
                  <c:v>826.22900000000004</c:v>
                </c:pt>
                <c:pt idx="3066">
                  <c:v>826.4169999999998</c:v>
                </c:pt>
                <c:pt idx="3067">
                  <c:v>826.601</c:v>
                </c:pt>
                <c:pt idx="3068">
                  <c:v>826.78099999999995</c:v>
                </c:pt>
                <c:pt idx="3069">
                  <c:v>826.95799999999974</c:v>
                </c:pt>
                <c:pt idx="3070">
                  <c:v>827.13599999999997</c:v>
                </c:pt>
                <c:pt idx="3071">
                  <c:v>827.31499999999971</c:v>
                </c:pt>
                <c:pt idx="3072">
                  <c:v>827.49099999999999</c:v>
                </c:pt>
                <c:pt idx="3073">
                  <c:v>827.66800000000001</c:v>
                </c:pt>
                <c:pt idx="3074">
                  <c:v>827.84699999999975</c:v>
                </c:pt>
                <c:pt idx="3075">
                  <c:v>828.02800000000002</c:v>
                </c:pt>
                <c:pt idx="3076">
                  <c:v>828.20699999999999</c:v>
                </c:pt>
                <c:pt idx="3077">
                  <c:v>828.38699999999972</c:v>
                </c:pt>
                <c:pt idx="3078">
                  <c:v>828.57399999999996</c:v>
                </c:pt>
                <c:pt idx="3079">
                  <c:v>828.76300000000003</c:v>
                </c:pt>
                <c:pt idx="3080">
                  <c:v>828.94899999999996</c:v>
                </c:pt>
                <c:pt idx="3081">
                  <c:v>829.13400000000001</c:v>
                </c:pt>
                <c:pt idx="3082">
                  <c:v>829.32299999999975</c:v>
                </c:pt>
                <c:pt idx="3083">
                  <c:v>829.51499999999999</c:v>
                </c:pt>
                <c:pt idx="3084">
                  <c:v>829.70500000000004</c:v>
                </c:pt>
                <c:pt idx="3085">
                  <c:v>829.89499999999998</c:v>
                </c:pt>
                <c:pt idx="3086">
                  <c:v>830.08699999999999</c:v>
                </c:pt>
                <c:pt idx="3087">
                  <c:v>830.27599999999995</c:v>
                </c:pt>
                <c:pt idx="3088">
                  <c:v>830.4649999999998</c:v>
                </c:pt>
                <c:pt idx="3089">
                  <c:v>830.64699999999971</c:v>
                </c:pt>
                <c:pt idx="3090">
                  <c:v>830.83199999999977</c:v>
                </c:pt>
                <c:pt idx="3091">
                  <c:v>831.01400000000001</c:v>
                </c:pt>
                <c:pt idx="3092">
                  <c:v>831.19600000000003</c:v>
                </c:pt>
                <c:pt idx="3093">
                  <c:v>831.3779999999997</c:v>
                </c:pt>
                <c:pt idx="3094">
                  <c:v>831.55999999999983</c:v>
                </c:pt>
                <c:pt idx="3095">
                  <c:v>831.74199999999996</c:v>
                </c:pt>
                <c:pt idx="3096">
                  <c:v>831.91800000000001</c:v>
                </c:pt>
                <c:pt idx="3097">
                  <c:v>832.09500000000003</c:v>
                </c:pt>
                <c:pt idx="3098">
                  <c:v>832.27200000000005</c:v>
                </c:pt>
                <c:pt idx="3099">
                  <c:v>832.44699999999978</c:v>
                </c:pt>
                <c:pt idx="3100">
                  <c:v>832.62199999999996</c:v>
                </c:pt>
                <c:pt idx="3101">
                  <c:v>832.798</c:v>
                </c:pt>
                <c:pt idx="3102">
                  <c:v>832.98</c:v>
                </c:pt>
                <c:pt idx="3103">
                  <c:v>833.15899999999999</c:v>
                </c:pt>
                <c:pt idx="3104">
                  <c:v>833.33699999999976</c:v>
                </c:pt>
                <c:pt idx="3105">
                  <c:v>833.51800000000003</c:v>
                </c:pt>
                <c:pt idx="3106">
                  <c:v>833.69799999999998</c:v>
                </c:pt>
                <c:pt idx="3107">
                  <c:v>833.8779999999997</c:v>
                </c:pt>
                <c:pt idx="3108">
                  <c:v>834.05899999999997</c:v>
                </c:pt>
                <c:pt idx="3109">
                  <c:v>834.24299999999971</c:v>
                </c:pt>
                <c:pt idx="3110">
                  <c:v>834.4309999999997</c:v>
                </c:pt>
                <c:pt idx="3111">
                  <c:v>834.62099999999998</c:v>
                </c:pt>
                <c:pt idx="3112">
                  <c:v>834.80999999999983</c:v>
                </c:pt>
                <c:pt idx="3113">
                  <c:v>834.99699999999996</c:v>
                </c:pt>
                <c:pt idx="3114">
                  <c:v>835.18100000000004</c:v>
                </c:pt>
                <c:pt idx="3115">
                  <c:v>835.36399999999981</c:v>
                </c:pt>
                <c:pt idx="3116">
                  <c:v>835.54599999999971</c:v>
                </c:pt>
                <c:pt idx="3117">
                  <c:v>835.73099999999999</c:v>
                </c:pt>
                <c:pt idx="3118">
                  <c:v>835.92099999999971</c:v>
                </c:pt>
                <c:pt idx="3119">
                  <c:v>836.11199999999997</c:v>
                </c:pt>
                <c:pt idx="3120">
                  <c:v>836.29700000000003</c:v>
                </c:pt>
                <c:pt idx="3121">
                  <c:v>836.47699999999998</c:v>
                </c:pt>
                <c:pt idx="3122">
                  <c:v>836.65599999999972</c:v>
                </c:pt>
                <c:pt idx="3123">
                  <c:v>836.83699999999976</c:v>
                </c:pt>
                <c:pt idx="3124">
                  <c:v>837.02</c:v>
                </c:pt>
                <c:pt idx="3125">
                  <c:v>837.20699999999999</c:v>
                </c:pt>
                <c:pt idx="3126">
                  <c:v>837.39400000000001</c:v>
                </c:pt>
                <c:pt idx="3127">
                  <c:v>837.58100000000002</c:v>
                </c:pt>
                <c:pt idx="3128">
                  <c:v>837.76599999999996</c:v>
                </c:pt>
                <c:pt idx="3129">
                  <c:v>837.95299999999975</c:v>
                </c:pt>
                <c:pt idx="3130">
                  <c:v>838.14099999999996</c:v>
                </c:pt>
                <c:pt idx="3131">
                  <c:v>838.32599999999979</c:v>
                </c:pt>
                <c:pt idx="3132">
                  <c:v>838.50900000000001</c:v>
                </c:pt>
                <c:pt idx="3133">
                  <c:v>838.69600000000003</c:v>
                </c:pt>
                <c:pt idx="3134">
                  <c:v>838.88400000000001</c:v>
                </c:pt>
                <c:pt idx="3135">
                  <c:v>839.07299999999998</c:v>
                </c:pt>
                <c:pt idx="3136">
                  <c:v>839.26400000000001</c:v>
                </c:pt>
                <c:pt idx="3137">
                  <c:v>839.45099999999979</c:v>
                </c:pt>
                <c:pt idx="3138">
                  <c:v>839.63699999999972</c:v>
                </c:pt>
                <c:pt idx="3139">
                  <c:v>839.82299999999975</c:v>
                </c:pt>
                <c:pt idx="3140">
                  <c:v>840.00699999999972</c:v>
                </c:pt>
                <c:pt idx="3141">
                  <c:v>840.19299999999998</c:v>
                </c:pt>
                <c:pt idx="3142">
                  <c:v>840.37599999999998</c:v>
                </c:pt>
                <c:pt idx="3143">
                  <c:v>840.5559999999997</c:v>
                </c:pt>
                <c:pt idx="3144">
                  <c:v>840.73699999999997</c:v>
                </c:pt>
                <c:pt idx="3145">
                  <c:v>840.9219999999998</c:v>
                </c:pt>
                <c:pt idx="3146">
                  <c:v>841.10599999999999</c:v>
                </c:pt>
                <c:pt idx="3147">
                  <c:v>841.28700000000003</c:v>
                </c:pt>
                <c:pt idx="3148">
                  <c:v>841.46899999999971</c:v>
                </c:pt>
                <c:pt idx="3149">
                  <c:v>841.65300000000002</c:v>
                </c:pt>
                <c:pt idx="3150">
                  <c:v>841.83799999999974</c:v>
                </c:pt>
                <c:pt idx="3151">
                  <c:v>842.024</c:v>
                </c:pt>
                <c:pt idx="3152">
                  <c:v>842.20899999999995</c:v>
                </c:pt>
                <c:pt idx="3153">
                  <c:v>842.39300000000003</c:v>
                </c:pt>
                <c:pt idx="3154">
                  <c:v>842.57500000000005</c:v>
                </c:pt>
                <c:pt idx="3155">
                  <c:v>842.755</c:v>
                </c:pt>
                <c:pt idx="3156">
                  <c:v>842.93599999999969</c:v>
                </c:pt>
                <c:pt idx="3157">
                  <c:v>843.11900000000003</c:v>
                </c:pt>
                <c:pt idx="3158">
                  <c:v>843.30199999999979</c:v>
                </c:pt>
                <c:pt idx="3159">
                  <c:v>843.48400000000004</c:v>
                </c:pt>
                <c:pt idx="3160">
                  <c:v>843.66399999999999</c:v>
                </c:pt>
                <c:pt idx="3161">
                  <c:v>843.84899999999971</c:v>
                </c:pt>
                <c:pt idx="3162">
                  <c:v>844.03499999999997</c:v>
                </c:pt>
                <c:pt idx="3163">
                  <c:v>844.221</c:v>
                </c:pt>
                <c:pt idx="3164">
                  <c:v>844.40599999999972</c:v>
                </c:pt>
                <c:pt idx="3165">
                  <c:v>844.58699999999999</c:v>
                </c:pt>
                <c:pt idx="3166">
                  <c:v>844.76400000000001</c:v>
                </c:pt>
                <c:pt idx="3167">
                  <c:v>844.9409999999998</c:v>
                </c:pt>
                <c:pt idx="3168">
                  <c:v>845.11699999999996</c:v>
                </c:pt>
                <c:pt idx="3169">
                  <c:v>845.3</c:v>
                </c:pt>
                <c:pt idx="3170">
                  <c:v>845.48900000000003</c:v>
                </c:pt>
                <c:pt idx="3171">
                  <c:v>845.678</c:v>
                </c:pt>
                <c:pt idx="3172">
                  <c:v>845.86399999999981</c:v>
                </c:pt>
                <c:pt idx="3173">
                  <c:v>846.05199999999979</c:v>
                </c:pt>
                <c:pt idx="3174">
                  <c:v>846.23599999999999</c:v>
                </c:pt>
                <c:pt idx="3175">
                  <c:v>846.4169999999998</c:v>
                </c:pt>
                <c:pt idx="3176">
                  <c:v>846.596</c:v>
                </c:pt>
                <c:pt idx="3177">
                  <c:v>846.78</c:v>
                </c:pt>
                <c:pt idx="3178">
                  <c:v>846.96299999999974</c:v>
                </c:pt>
                <c:pt idx="3179">
                  <c:v>847.14800000000002</c:v>
                </c:pt>
                <c:pt idx="3180">
                  <c:v>847.33599999999979</c:v>
                </c:pt>
                <c:pt idx="3181">
                  <c:v>847.524</c:v>
                </c:pt>
                <c:pt idx="3182">
                  <c:v>847.71</c:v>
                </c:pt>
                <c:pt idx="3183">
                  <c:v>847.89400000000001</c:v>
                </c:pt>
                <c:pt idx="3184">
                  <c:v>848.077</c:v>
                </c:pt>
                <c:pt idx="3185">
                  <c:v>848.2579999999997</c:v>
                </c:pt>
                <c:pt idx="3186">
                  <c:v>848.43899999999996</c:v>
                </c:pt>
                <c:pt idx="3187">
                  <c:v>848.61799999999971</c:v>
                </c:pt>
                <c:pt idx="3188">
                  <c:v>848.79499999999996</c:v>
                </c:pt>
                <c:pt idx="3189">
                  <c:v>848.97199999999998</c:v>
                </c:pt>
                <c:pt idx="3190">
                  <c:v>849.15300000000002</c:v>
                </c:pt>
                <c:pt idx="3191">
                  <c:v>849.33599999999979</c:v>
                </c:pt>
                <c:pt idx="3192">
                  <c:v>849.52099999999996</c:v>
                </c:pt>
                <c:pt idx="3193">
                  <c:v>849.70399999999995</c:v>
                </c:pt>
                <c:pt idx="3194">
                  <c:v>849.88599999999997</c:v>
                </c:pt>
                <c:pt idx="3195">
                  <c:v>850.06899999999996</c:v>
                </c:pt>
                <c:pt idx="3196">
                  <c:v>850.2529999999997</c:v>
                </c:pt>
                <c:pt idx="3197">
                  <c:v>850.43699999999978</c:v>
                </c:pt>
                <c:pt idx="3198">
                  <c:v>850.62699999999973</c:v>
                </c:pt>
                <c:pt idx="3199">
                  <c:v>850.81699999999978</c:v>
                </c:pt>
                <c:pt idx="3200">
                  <c:v>851.00699999999972</c:v>
                </c:pt>
                <c:pt idx="3201">
                  <c:v>851.19399999999996</c:v>
                </c:pt>
                <c:pt idx="3202">
                  <c:v>851.37599999999998</c:v>
                </c:pt>
                <c:pt idx="3203">
                  <c:v>851.55499999999972</c:v>
                </c:pt>
                <c:pt idx="3204">
                  <c:v>851.73400000000004</c:v>
                </c:pt>
                <c:pt idx="3205">
                  <c:v>851.9169999999998</c:v>
                </c:pt>
                <c:pt idx="3206">
                  <c:v>852.09900000000005</c:v>
                </c:pt>
                <c:pt idx="3207">
                  <c:v>852.28399999999999</c:v>
                </c:pt>
                <c:pt idx="3208">
                  <c:v>852.46899999999971</c:v>
                </c:pt>
                <c:pt idx="3209">
                  <c:v>852.65599999999972</c:v>
                </c:pt>
                <c:pt idx="3210">
                  <c:v>852.84299999999962</c:v>
                </c:pt>
                <c:pt idx="3211">
                  <c:v>853.02800000000002</c:v>
                </c:pt>
                <c:pt idx="3212">
                  <c:v>853.21500000000003</c:v>
                </c:pt>
                <c:pt idx="3213">
                  <c:v>853.4019999999997</c:v>
                </c:pt>
                <c:pt idx="3214">
                  <c:v>853.58699999999999</c:v>
                </c:pt>
                <c:pt idx="3215">
                  <c:v>853.77499999999998</c:v>
                </c:pt>
                <c:pt idx="3216">
                  <c:v>853.96199999999976</c:v>
                </c:pt>
                <c:pt idx="3217">
                  <c:v>854.14599999999996</c:v>
                </c:pt>
                <c:pt idx="3218">
                  <c:v>854.32799999999975</c:v>
                </c:pt>
                <c:pt idx="3219">
                  <c:v>854.51199999999972</c:v>
                </c:pt>
                <c:pt idx="3220">
                  <c:v>854.702</c:v>
                </c:pt>
                <c:pt idx="3221">
                  <c:v>854.89099999999996</c:v>
                </c:pt>
                <c:pt idx="3222">
                  <c:v>855.07899999999995</c:v>
                </c:pt>
                <c:pt idx="3223">
                  <c:v>855.26400000000001</c:v>
                </c:pt>
                <c:pt idx="3224">
                  <c:v>855.44399999999996</c:v>
                </c:pt>
                <c:pt idx="3225">
                  <c:v>855.62299999999971</c:v>
                </c:pt>
                <c:pt idx="3226">
                  <c:v>855.8</c:v>
                </c:pt>
                <c:pt idx="3227">
                  <c:v>855.97699999999998</c:v>
                </c:pt>
                <c:pt idx="3228">
                  <c:v>856.15300000000002</c:v>
                </c:pt>
                <c:pt idx="3229">
                  <c:v>856.33199999999977</c:v>
                </c:pt>
                <c:pt idx="3230">
                  <c:v>856.51300000000003</c:v>
                </c:pt>
                <c:pt idx="3231">
                  <c:v>856.697</c:v>
                </c:pt>
                <c:pt idx="3232">
                  <c:v>856.87900000000002</c:v>
                </c:pt>
                <c:pt idx="3233">
                  <c:v>857.06199999999978</c:v>
                </c:pt>
                <c:pt idx="3234">
                  <c:v>857.25099999999998</c:v>
                </c:pt>
                <c:pt idx="3235">
                  <c:v>857.43899999999996</c:v>
                </c:pt>
                <c:pt idx="3236">
                  <c:v>857.62699999999973</c:v>
                </c:pt>
                <c:pt idx="3237">
                  <c:v>857.81399999999996</c:v>
                </c:pt>
                <c:pt idx="3238">
                  <c:v>858.00099999999998</c:v>
                </c:pt>
                <c:pt idx="3239">
                  <c:v>858.18799999999999</c:v>
                </c:pt>
                <c:pt idx="3240">
                  <c:v>858.37599999999998</c:v>
                </c:pt>
                <c:pt idx="3241">
                  <c:v>858.5659999999998</c:v>
                </c:pt>
                <c:pt idx="3242">
                  <c:v>858.755</c:v>
                </c:pt>
                <c:pt idx="3243">
                  <c:v>858.94399999999996</c:v>
                </c:pt>
                <c:pt idx="3244">
                  <c:v>859.13699999999972</c:v>
                </c:pt>
                <c:pt idx="3245">
                  <c:v>859.32699999999977</c:v>
                </c:pt>
                <c:pt idx="3246">
                  <c:v>859.51</c:v>
                </c:pt>
                <c:pt idx="3247">
                  <c:v>859.69200000000001</c:v>
                </c:pt>
                <c:pt idx="3248">
                  <c:v>859.87</c:v>
                </c:pt>
                <c:pt idx="3249">
                  <c:v>860.048</c:v>
                </c:pt>
                <c:pt idx="3250">
                  <c:v>860.23</c:v>
                </c:pt>
                <c:pt idx="3251">
                  <c:v>860.41899999999998</c:v>
                </c:pt>
                <c:pt idx="3252">
                  <c:v>860.60599999999999</c:v>
                </c:pt>
                <c:pt idx="3253">
                  <c:v>860.79</c:v>
                </c:pt>
                <c:pt idx="3254">
                  <c:v>860.96899999999971</c:v>
                </c:pt>
                <c:pt idx="3255">
                  <c:v>861.14199999999971</c:v>
                </c:pt>
                <c:pt idx="3256">
                  <c:v>861.31699999999978</c:v>
                </c:pt>
                <c:pt idx="3257">
                  <c:v>861.49199999999996</c:v>
                </c:pt>
                <c:pt idx="3258">
                  <c:v>861.6669999999998</c:v>
                </c:pt>
                <c:pt idx="3259">
                  <c:v>861.8449999999998</c:v>
                </c:pt>
                <c:pt idx="3260">
                  <c:v>862.02499999999998</c:v>
                </c:pt>
                <c:pt idx="3261">
                  <c:v>862.20699999999999</c:v>
                </c:pt>
                <c:pt idx="3262">
                  <c:v>862.39400000000001</c:v>
                </c:pt>
                <c:pt idx="3263">
                  <c:v>862.58600000000001</c:v>
                </c:pt>
                <c:pt idx="3264">
                  <c:v>862.78</c:v>
                </c:pt>
                <c:pt idx="3265">
                  <c:v>862.97299999999996</c:v>
                </c:pt>
                <c:pt idx="3266">
                  <c:v>863.16499999999996</c:v>
                </c:pt>
                <c:pt idx="3267">
                  <c:v>863.35099999999977</c:v>
                </c:pt>
                <c:pt idx="3268">
                  <c:v>863.54</c:v>
                </c:pt>
                <c:pt idx="3269">
                  <c:v>863.73099999999999</c:v>
                </c:pt>
                <c:pt idx="3270">
                  <c:v>863.91599999999971</c:v>
                </c:pt>
                <c:pt idx="3271">
                  <c:v>864.09900000000005</c:v>
                </c:pt>
                <c:pt idx="3272">
                  <c:v>864.28200000000004</c:v>
                </c:pt>
                <c:pt idx="3273">
                  <c:v>864.46399999999971</c:v>
                </c:pt>
                <c:pt idx="3274">
                  <c:v>864.64400000000001</c:v>
                </c:pt>
                <c:pt idx="3275">
                  <c:v>864.82299999999975</c:v>
                </c:pt>
                <c:pt idx="3276">
                  <c:v>865.00599999999997</c:v>
                </c:pt>
                <c:pt idx="3277">
                  <c:v>865.18799999999999</c:v>
                </c:pt>
                <c:pt idx="3278">
                  <c:v>865.3689999999998</c:v>
                </c:pt>
                <c:pt idx="3279">
                  <c:v>865.5509999999997</c:v>
                </c:pt>
                <c:pt idx="3280">
                  <c:v>865.73400000000004</c:v>
                </c:pt>
                <c:pt idx="3281">
                  <c:v>865.9169999999998</c:v>
                </c:pt>
                <c:pt idx="3282">
                  <c:v>866.10500000000002</c:v>
                </c:pt>
                <c:pt idx="3283">
                  <c:v>866.28800000000001</c:v>
                </c:pt>
                <c:pt idx="3284">
                  <c:v>866.46799999999962</c:v>
                </c:pt>
                <c:pt idx="3285">
                  <c:v>866.654</c:v>
                </c:pt>
                <c:pt idx="3286">
                  <c:v>866.83899999999971</c:v>
                </c:pt>
                <c:pt idx="3287">
                  <c:v>867.01900000000001</c:v>
                </c:pt>
                <c:pt idx="3288">
                  <c:v>867.20100000000002</c:v>
                </c:pt>
                <c:pt idx="3289">
                  <c:v>867.38599999999997</c:v>
                </c:pt>
                <c:pt idx="3290">
                  <c:v>867.572</c:v>
                </c:pt>
                <c:pt idx="3291">
                  <c:v>867.755</c:v>
                </c:pt>
                <c:pt idx="3292">
                  <c:v>867.93799999999976</c:v>
                </c:pt>
                <c:pt idx="3293">
                  <c:v>868.125</c:v>
                </c:pt>
                <c:pt idx="3294">
                  <c:v>868.31099999999969</c:v>
                </c:pt>
                <c:pt idx="3295">
                  <c:v>868.49799999999971</c:v>
                </c:pt>
                <c:pt idx="3296">
                  <c:v>868.68299999999999</c:v>
                </c:pt>
                <c:pt idx="3297">
                  <c:v>868.86799999999948</c:v>
                </c:pt>
                <c:pt idx="3298">
                  <c:v>869.0559999999997</c:v>
                </c:pt>
                <c:pt idx="3299">
                  <c:v>869.24699999999996</c:v>
                </c:pt>
                <c:pt idx="3300">
                  <c:v>869.43599999999969</c:v>
                </c:pt>
                <c:pt idx="3301">
                  <c:v>869.62199999999996</c:v>
                </c:pt>
                <c:pt idx="3302">
                  <c:v>869.80899999999997</c:v>
                </c:pt>
                <c:pt idx="3303">
                  <c:v>869.98799999999972</c:v>
                </c:pt>
                <c:pt idx="3304">
                  <c:v>870.17100000000005</c:v>
                </c:pt>
                <c:pt idx="3305">
                  <c:v>870.3499999999998</c:v>
                </c:pt>
                <c:pt idx="3306">
                  <c:v>870.53099999999972</c:v>
                </c:pt>
                <c:pt idx="3307">
                  <c:v>870.71799999999996</c:v>
                </c:pt>
                <c:pt idx="3308">
                  <c:v>870.90899999999999</c:v>
                </c:pt>
                <c:pt idx="3309">
                  <c:v>871.10199999999998</c:v>
                </c:pt>
                <c:pt idx="3310">
                  <c:v>871.29899999999998</c:v>
                </c:pt>
                <c:pt idx="3311">
                  <c:v>871.5</c:v>
                </c:pt>
                <c:pt idx="3312">
                  <c:v>871.69399999999996</c:v>
                </c:pt>
                <c:pt idx="3313">
                  <c:v>871.88800000000003</c:v>
                </c:pt>
                <c:pt idx="3314">
                  <c:v>872.07500000000005</c:v>
                </c:pt>
                <c:pt idx="3315">
                  <c:v>872.26599999999996</c:v>
                </c:pt>
                <c:pt idx="3316">
                  <c:v>872.45399999999972</c:v>
                </c:pt>
                <c:pt idx="3317">
                  <c:v>872.64400000000001</c:v>
                </c:pt>
                <c:pt idx="3318">
                  <c:v>872.82699999999977</c:v>
                </c:pt>
                <c:pt idx="3319">
                  <c:v>873.0079999999997</c:v>
                </c:pt>
                <c:pt idx="3320">
                  <c:v>873.19200000000001</c:v>
                </c:pt>
                <c:pt idx="3321">
                  <c:v>873.3779999999997</c:v>
                </c:pt>
                <c:pt idx="3322">
                  <c:v>873.56299999999976</c:v>
                </c:pt>
                <c:pt idx="3323">
                  <c:v>873.74099999999999</c:v>
                </c:pt>
                <c:pt idx="3324">
                  <c:v>873.91599999999971</c:v>
                </c:pt>
                <c:pt idx="3325">
                  <c:v>874.09199999999998</c:v>
                </c:pt>
                <c:pt idx="3326">
                  <c:v>874.27</c:v>
                </c:pt>
                <c:pt idx="3327">
                  <c:v>874.45299999999975</c:v>
                </c:pt>
                <c:pt idx="3328">
                  <c:v>874.63699999999972</c:v>
                </c:pt>
                <c:pt idx="3329">
                  <c:v>874.8159999999998</c:v>
                </c:pt>
                <c:pt idx="3330">
                  <c:v>874.99599999999998</c:v>
                </c:pt>
                <c:pt idx="3331">
                  <c:v>875.17700000000002</c:v>
                </c:pt>
                <c:pt idx="3332">
                  <c:v>875.35799999999949</c:v>
                </c:pt>
                <c:pt idx="3333">
                  <c:v>875.53800000000001</c:v>
                </c:pt>
                <c:pt idx="3334">
                  <c:v>875.71900000000005</c:v>
                </c:pt>
                <c:pt idx="3335">
                  <c:v>875.89800000000002</c:v>
                </c:pt>
                <c:pt idx="3336">
                  <c:v>876.07399999999996</c:v>
                </c:pt>
                <c:pt idx="3337">
                  <c:v>876.25199999999973</c:v>
                </c:pt>
                <c:pt idx="3338">
                  <c:v>876.42999999999984</c:v>
                </c:pt>
                <c:pt idx="3339">
                  <c:v>876.61099999999999</c:v>
                </c:pt>
                <c:pt idx="3340">
                  <c:v>876.79700000000003</c:v>
                </c:pt>
                <c:pt idx="3341">
                  <c:v>876.98599999999999</c:v>
                </c:pt>
                <c:pt idx="3342">
                  <c:v>877.17600000000004</c:v>
                </c:pt>
                <c:pt idx="3343">
                  <c:v>877.36499999999978</c:v>
                </c:pt>
                <c:pt idx="3344">
                  <c:v>877.5559999999997</c:v>
                </c:pt>
                <c:pt idx="3345">
                  <c:v>877.74699999999996</c:v>
                </c:pt>
                <c:pt idx="3346">
                  <c:v>877.93399999999997</c:v>
                </c:pt>
                <c:pt idx="3347">
                  <c:v>878.12199999999996</c:v>
                </c:pt>
                <c:pt idx="3348">
                  <c:v>878.30999999999983</c:v>
                </c:pt>
                <c:pt idx="3349">
                  <c:v>878.49599999999998</c:v>
                </c:pt>
                <c:pt idx="3350">
                  <c:v>878.68399999999997</c:v>
                </c:pt>
                <c:pt idx="3351">
                  <c:v>878.87199999999996</c:v>
                </c:pt>
                <c:pt idx="3352">
                  <c:v>879.05499999999972</c:v>
                </c:pt>
                <c:pt idx="3353">
                  <c:v>879.23</c:v>
                </c:pt>
                <c:pt idx="3354">
                  <c:v>879.4</c:v>
                </c:pt>
                <c:pt idx="3355">
                  <c:v>879.57100000000003</c:v>
                </c:pt>
                <c:pt idx="3356">
                  <c:v>879.745</c:v>
                </c:pt>
                <c:pt idx="3357">
                  <c:v>879.92499999999973</c:v>
                </c:pt>
                <c:pt idx="3358">
                  <c:v>880.10500000000002</c:v>
                </c:pt>
                <c:pt idx="3359">
                  <c:v>880.28800000000001</c:v>
                </c:pt>
                <c:pt idx="3360">
                  <c:v>880.471</c:v>
                </c:pt>
                <c:pt idx="3361">
                  <c:v>880.6569999999997</c:v>
                </c:pt>
                <c:pt idx="3362">
                  <c:v>880.84299999999962</c:v>
                </c:pt>
                <c:pt idx="3363">
                  <c:v>881.02800000000002</c:v>
                </c:pt>
                <c:pt idx="3364">
                  <c:v>881.21400000000006</c:v>
                </c:pt>
                <c:pt idx="3365">
                  <c:v>881.399</c:v>
                </c:pt>
                <c:pt idx="3366">
                  <c:v>881.58299999999997</c:v>
                </c:pt>
                <c:pt idx="3367">
                  <c:v>881.76199999999972</c:v>
                </c:pt>
                <c:pt idx="3368">
                  <c:v>881.94199999999978</c:v>
                </c:pt>
                <c:pt idx="3369">
                  <c:v>882.12299999999971</c:v>
                </c:pt>
                <c:pt idx="3370">
                  <c:v>882.30199999999979</c:v>
                </c:pt>
                <c:pt idx="3371">
                  <c:v>882.47900000000004</c:v>
                </c:pt>
                <c:pt idx="3372">
                  <c:v>882.65800000000002</c:v>
                </c:pt>
                <c:pt idx="3373">
                  <c:v>882.83599999999979</c:v>
                </c:pt>
                <c:pt idx="3374">
                  <c:v>883.01900000000001</c:v>
                </c:pt>
                <c:pt idx="3375">
                  <c:v>883.20500000000004</c:v>
                </c:pt>
                <c:pt idx="3376">
                  <c:v>883.39099999999996</c:v>
                </c:pt>
                <c:pt idx="3377">
                  <c:v>883.57899999999995</c:v>
                </c:pt>
                <c:pt idx="3378">
                  <c:v>883.76599999999996</c:v>
                </c:pt>
                <c:pt idx="3379">
                  <c:v>883.95199999999977</c:v>
                </c:pt>
                <c:pt idx="3380">
                  <c:v>884.13599999999997</c:v>
                </c:pt>
                <c:pt idx="3381">
                  <c:v>884.31999999999971</c:v>
                </c:pt>
                <c:pt idx="3382">
                  <c:v>884.50400000000002</c:v>
                </c:pt>
                <c:pt idx="3383">
                  <c:v>884.69200000000001</c:v>
                </c:pt>
                <c:pt idx="3384">
                  <c:v>884.87900000000002</c:v>
                </c:pt>
                <c:pt idx="3385">
                  <c:v>885.06499999999971</c:v>
                </c:pt>
                <c:pt idx="3386">
                  <c:v>885.25199999999973</c:v>
                </c:pt>
                <c:pt idx="3387">
                  <c:v>885.43999999999971</c:v>
                </c:pt>
                <c:pt idx="3388">
                  <c:v>885.62699999999973</c:v>
                </c:pt>
                <c:pt idx="3389">
                  <c:v>885.81399999999996</c:v>
                </c:pt>
                <c:pt idx="3390">
                  <c:v>885.99699999999996</c:v>
                </c:pt>
                <c:pt idx="3391">
                  <c:v>886.18200000000002</c:v>
                </c:pt>
                <c:pt idx="3392">
                  <c:v>886.37099999999998</c:v>
                </c:pt>
                <c:pt idx="3393">
                  <c:v>886.56399999999996</c:v>
                </c:pt>
                <c:pt idx="3394">
                  <c:v>886.75699999999972</c:v>
                </c:pt>
                <c:pt idx="3395">
                  <c:v>886.94899999999996</c:v>
                </c:pt>
                <c:pt idx="3396">
                  <c:v>887.14300000000003</c:v>
                </c:pt>
                <c:pt idx="3397">
                  <c:v>887.33599999999979</c:v>
                </c:pt>
                <c:pt idx="3398">
                  <c:v>887.529</c:v>
                </c:pt>
                <c:pt idx="3399">
                  <c:v>887.72</c:v>
                </c:pt>
                <c:pt idx="3400">
                  <c:v>887.91499999999996</c:v>
                </c:pt>
                <c:pt idx="3401">
                  <c:v>888.11</c:v>
                </c:pt>
                <c:pt idx="3402">
                  <c:v>888.30399999999997</c:v>
                </c:pt>
                <c:pt idx="3403">
                  <c:v>888.495</c:v>
                </c:pt>
                <c:pt idx="3404">
                  <c:v>888.68399999999997</c:v>
                </c:pt>
                <c:pt idx="3405">
                  <c:v>888.87199999999996</c:v>
                </c:pt>
                <c:pt idx="3406">
                  <c:v>889.06499999999971</c:v>
                </c:pt>
                <c:pt idx="3407">
                  <c:v>889.26499999999999</c:v>
                </c:pt>
                <c:pt idx="3408">
                  <c:v>889.46099999999979</c:v>
                </c:pt>
                <c:pt idx="3409">
                  <c:v>889.654</c:v>
                </c:pt>
                <c:pt idx="3410">
                  <c:v>889.8449999999998</c:v>
                </c:pt>
                <c:pt idx="3411">
                  <c:v>890.03499999999997</c:v>
                </c:pt>
                <c:pt idx="3412">
                  <c:v>890.226</c:v>
                </c:pt>
                <c:pt idx="3413">
                  <c:v>890.41899999999998</c:v>
                </c:pt>
                <c:pt idx="3414">
                  <c:v>890.61</c:v>
                </c:pt>
                <c:pt idx="3415">
                  <c:v>890.79700000000003</c:v>
                </c:pt>
                <c:pt idx="3416">
                  <c:v>890.98299999999972</c:v>
                </c:pt>
                <c:pt idx="3417">
                  <c:v>891.173</c:v>
                </c:pt>
                <c:pt idx="3418">
                  <c:v>891.36399999999981</c:v>
                </c:pt>
                <c:pt idx="3419">
                  <c:v>891.55199999999979</c:v>
                </c:pt>
                <c:pt idx="3420">
                  <c:v>891.74099999999999</c:v>
                </c:pt>
                <c:pt idx="3421">
                  <c:v>891.9309999999997</c:v>
                </c:pt>
                <c:pt idx="3422">
                  <c:v>892.12099999999998</c:v>
                </c:pt>
                <c:pt idx="3423">
                  <c:v>892.31799999999976</c:v>
                </c:pt>
                <c:pt idx="3424">
                  <c:v>892.51400000000001</c:v>
                </c:pt>
                <c:pt idx="3425">
                  <c:v>892.71</c:v>
                </c:pt>
                <c:pt idx="3426">
                  <c:v>892.90300000000002</c:v>
                </c:pt>
                <c:pt idx="3427">
                  <c:v>893.09199999999998</c:v>
                </c:pt>
                <c:pt idx="3428">
                  <c:v>893.28399999999999</c:v>
                </c:pt>
                <c:pt idx="3429">
                  <c:v>893.47299999999996</c:v>
                </c:pt>
                <c:pt idx="3430">
                  <c:v>893.66300000000001</c:v>
                </c:pt>
                <c:pt idx="3431">
                  <c:v>893.85699999999974</c:v>
                </c:pt>
                <c:pt idx="3432">
                  <c:v>894.04300000000001</c:v>
                </c:pt>
                <c:pt idx="3433">
                  <c:v>894.22699999999998</c:v>
                </c:pt>
                <c:pt idx="3434">
                  <c:v>894.40800000000002</c:v>
                </c:pt>
                <c:pt idx="3435">
                  <c:v>894.59100000000001</c:v>
                </c:pt>
                <c:pt idx="3436">
                  <c:v>894.77800000000002</c:v>
                </c:pt>
                <c:pt idx="3437">
                  <c:v>894.96799999999962</c:v>
                </c:pt>
                <c:pt idx="3438">
                  <c:v>895.16199999999969</c:v>
                </c:pt>
                <c:pt idx="3439">
                  <c:v>895.3539999999997</c:v>
                </c:pt>
                <c:pt idx="3440">
                  <c:v>895.5419999999998</c:v>
                </c:pt>
                <c:pt idx="3441">
                  <c:v>895.72799999999972</c:v>
                </c:pt>
                <c:pt idx="3442">
                  <c:v>895.91199999999969</c:v>
                </c:pt>
                <c:pt idx="3443">
                  <c:v>896.09199999999998</c:v>
                </c:pt>
                <c:pt idx="3444">
                  <c:v>896.27200000000005</c:v>
                </c:pt>
                <c:pt idx="3445">
                  <c:v>896.45599999999979</c:v>
                </c:pt>
                <c:pt idx="3446">
                  <c:v>896.64699999999971</c:v>
                </c:pt>
                <c:pt idx="3447">
                  <c:v>896.83899999999971</c:v>
                </c:pt>
                <c:pt idx="3448">
                  <c:v>897.029</c:v>
                </c:pt>
                <c:pt idx="3449">
                  <c:v>897.21500000000003</c:v>
                </c:pt>
                <c:pt idx="3450">
                  <c:v>897.40099999999973</c:v>
                </c:pt>
                <c:pt idx="3451">
                  <c:v>897.58699999999999</c:v>
                </c:pt>
                <c:pt idx="3452">
                  <c:v>897.78300000000002</c:v>
                </c:pt>
                <c:pt idx="3453">
                  <c:v>897.98400000000004</c:v>
                </c:pt>
                <c:pt idx="3454">
                  <c:v>898.18600000000004</c:v>
                </c:pt>
                <c:pt idx="3455">
                  <c:v>898.38900000000001</c:v>
                </c:pt>
                <c:pt idx="3456">
                  <c:v>898.58799999999997</c:v>
                </c:pt>
                <c:pt idx="3457">
                  <c:v>898.78300000000002</c:v>
                </c:pt>
                <c:pt idx="3458">
                  <c:v>898.97400000000005</c:v>
                </c:pt>
                <c:pt idx="3459">
                  <c:v>899.16599999999971</c:v>
                </c:pt>
                <c:pt idx="3460">
                  <c:v>899.36099999999976</c:v>
                </c:pt>
                <c:pt idx="3461">
                  <c:v>899.55399999999997</c:v>
                </c:pt>
                <c:pt idx="3462">
                  <c:v>899.74299999999971</c:v>
                </c:pt>
                <c:pt idx="3463">
                  <c:v>899.93499999999972</c:v>
                </c:pt>
                <c:pt idx="3464">
                  <c:v>900.125</c:v>
                </c:pt>
                <c:pt idx="3465">
                  <c:v>900.31199999999978</c:v>
                </c:pt>
                <c:pt idx="3466">
                  <c:v>900.49400000000003</c:v>
                </c:pt>
                <c:pt idx="3467">
                  <c:v>900.678</c:v>
                </c:pt>
                <c:pt idx="3468">
                  <c:v>900.86499999999978</c:v>
                </c:pt>
                <c:pt idx="3469">
                  <c:v>901.053</c:v>
                </c:pt>
                <c:pt idx="3470">
                  <c:v>901.24400000000003</c:v>
                </c:pt>
                <c:pt idx="3471">
                  <c:v>901.43699999999978</c:v>
                </c:pt>
                <c:pt idx="3472">
                  <c:v>901.6279999999997</c:v>
                </c:pt>
                <c:pt idx="3473">
                  <c:v>901.8159999999998</c:v>
                </c:pt>
                <c:pt idx="3474">
                  <c:v>902.00400000000002</c:v>
                </c:pt>
                <c:pt idx="3475">
                  <c:v>902.19200000000001</c:v>
                </c:pt>
                <c:pt idx="3476">
                  <c:v>902.38</c:v>
                </c:pt>
                <c:pt idx="3477">
                  <c:v>902.57100000000003</c:v>
                </c:pt>
                <c:pt idx="3478">
                  <c:v>902.76199999999972</c:v>
                </c:pt>
                <c:pt idx="3479">
                  <c:v>902.95099999999979</c:v>
                </c:pt>
                <c:pt idx="3480">
                  <c:v>903.13199999999972</c:v>
                </c:pt>
                <c:pt idx="3481">
                  <c:v>903.29600000000005</c:v>
                </c:pt>
                <c:pt idx="3482">
                  <c:v>903.45299999999975</c:v>
                </c:pt>
                <c:pt idx="3483">
                  <c:v>903.61199999999997</c:v>
                </c:pt>
                <c:pt idx="3484">
                  <c:v>903.77499999999998</c:v>
                </c:pt>
                <c:pt idx="3485">
                  <c:v>903.9409999999998</c:v>
                </c:pt>
                <c:pt idx="3486">
                  <c:v>904.11299999999972</c:v>
                </c:pt>
                <c:pt idx="3487">
                  <c:v>904.29200000000003</c:v>
                </c:pt>
                <c:pt idx="3488">
                  <c:v>904.47</c:v>
                </c:pt>
                <c:pt idx="3489">
                  <c:v>904.64800000000002</c:v>
                </c:pt>
                <c:pt idx="3490">
                  <c:v>904.82599999999979</c:v>
                </c:pt>
                <c:pt idx="3491">
                  <c:v>905.01</c:v>
                </c:pt>
                <c:pt idx="3492">
                  <c:v>905.19899999999996</c:v>
                </c:pt>
                <c:pt idx="3493">
                  <c:v>905.3829999999997</c:v>
                </c:pt>
                <c:pt idx="3494">
                  <c:v>905.56499999999971</c:v>
                </c:pt>
                <c:pt idx="3495">
                  <c:v>905.74599999999998</c:v>
                </c:pt>
                <c:pt idx="3496">
                  <c:v>905.928</c:v>
                </c:pt>
                <c:pt idx="3497">
                  <c:v>906.11400000000003</c:v>
                </c:pt>
                <c:pt idx="3498">
                  <c:v>906.3</c:v>
                </c:pt>
                <c:pt idx="3499">
                  <c:v>906.48299999999972</c:v>
                </c:pt>
                <c:pt idx="3500">
                  <c:v>906.66899999999998</c:v>
                </c:pt>
                <c:pt idx="3501">
                  <c:v>906.85699999999974</c:v>
                </c:pt>
                <c:pt idx="3502">
                  <c:v>907.048</c:v>
                </c:pt>
                <c:pt idx="3503">
                  <c:v>907.23699999999997</c:v>
                </c:pt>
                <c:pt idx="3504">
                  <c:v>907.4259999999997</c:v>
                </c:pt>
                <c:pt idx="3505">
                  <c:v>907.61400000000003</c:v>
                </c:pt>
                <c:pt idx="3506">
                  <c:v>907.80199999999979</c:v>
                </c:pt>
                <c:pt idx="3507">
                  <c:v>907.98799999999972</c:v>
                </c:pt>
                <c:pt idx="3508">
                  <c:v>908.17499999999995</c:v>
                </c:pt>
                <c:pt idx="3509">
                  <c:v>908.36199999999974</c:v>
                </c:pt>
                <c:pt idx="3510">
                  <c:v>908.5469999999998</c:v>
                </c:pt>
                <c:pt idx="3511">
                  <c:v>908.73699999999997</c:v>
                </c:pt>
                <c:pt idx="3512">
                  <c:v>908.9259999999997</c:v>
                </c:pt>
                <c:pt idx="3513">
                  <c:v>909.11799999999971</c:v>
                </c:pt>
                <c:pt idx="3514">
                  <c:v>909.30699999999979</c:v>
                </c:pt>
                <c:pt idx="3515">
                  <c:v>909.49099999999999</c:v>
                </c:pt>
                <c:pt idx="3516">
                  <c:v>909.67600000000004</c:v>
                </c:pt>
                <c:pt idx="3517">
                  <c:v>909.86399999999981</c:v>
                </c:pt>
                <c:pt idx="3518">
                  <c:v>910.05199999999979</c:v>
                </c:pt>
                <c:pt idx="3519">
                  <c:v>910.23799999999972</c:v>
                </c:pt>
                <c:pt idx="3520">
                  <c:v>910.43599999999969</c:v>
                </c:pt>
                <c:pt idx="3521">
                  <c:v>910.64099999999996</c:v>
                </c:pt>
                <c:pt idx="3522">
                  <c:v>910.84899999999971</c:v>
                </c:pt>
                <c:pt idx="3523">
                  <c:v>911.0559999999997</c:v>
                </c:pt>
                <c:pt idx="3524">
                  <c:v>911.255</c:v>
                </c:pt>
                <c:pt idx="3525">
                  <c:v>911.44499999999971</c:v>
                </c:pt>
                <c:pt idx="3526">
                  <c:v>911.6329999999997</c:v>
                </c:pt>
                <c:pt idx="3527">
                  <c:v>911.82399999999996</c:v>
                </c:pt>
                <c:pt idx="3528">
                  <c:v>912.01499999999999</c:v>
                </c:pt>
                <c:pt idx="3529">
                  <c:v>912.20500000000004</c:v>
                </c:pt>
                <c:pt idx="3530">
                  <c:v>912.39400000000001</c:v>
                </c:pt>
                <c:pt idx="3531">
                  <c:v>912.58699999999999</c:v>
                </c:pt>
                <c:pt idx="3532">
                  <c:v>912.78</c:v>
                </c:pt>
                <c:pt idx="3533">
                  <c:v>912.97199999999998</c:v>
                </c:pt>
                <c:pt idx="3534">
                  <c:v>913.15899999999999</c:v>
                </c:pt>
                <c:pt idx="3535">
                  <c:v>913.34299999999962</c:v>
                </c:pt>
                <c:pt idx="3536">
                  <c:v>913.52499999999998</c:v>
                </c:pt>
                <c:pt idx="3537">
                  <c:v>913.70699999999999</c:v>
                </c:pt>
                <c:pt idx="3538">
                  <c:v>913.89199999999971</c:v>
                </c:pt>
                <c:pt idx="3539">
                  <c:v>914.07500000000005</c:v>
                </c:pt>
                <c:pt idx="3540">
                  <c:v>914.25900000000001</c:v>
                </c:pt>
                <c:pt idx="3541">
                  <c:v>914.4409999999998</c:v>
                </c:pt>
                <c:pt idx="3542">
                  <c:v>914.62199999999996</c:v>
                </c:pt>
                <c:pt idx="3543">
                  <c:v>914.80799999999977</c:v>
                </c:pt>
                <c:pt idx="3544">
                  <c:v>914.99299999999971</c:v>
                </c:pt>
                <c:pt idx="3545">
                  <c:v>915.17399999999998</c:v>
                </c:pt>
                <c:pt idx="3546">
                  <c:v>915.35499999999979</c:v>
                </c:pt>
                <c:pt idx="3547">
                  <c:v>915.53699999999969</c:v>
                </c:pt>
                <c:pt idx="3548">
                  <c:v>915.72</c:v>
                </c:pt>
                <c:pt idx="3549">
                  <c:v>915.899</c:v>
                </c:pt>
                <c:pt idx="3550">
                  <c:v>916.08100000000002</c:v>
                </c:pt>
                <c:pt idx="3551">
                  <c:v>916.26400000000001</c:v>
                </c:pt>
                <c:pt idx="3552">
                  <c:v>916.45199999999977</c:v>
                </c:pt>
                <c:pt idx="3553">
                  <c:v>916.64199999999971</c:v>
                </c:pt>
                <c:pt idx="3554">
                  <c:v>916.83099999999979</c:v>
                </c:pt>
                <c:pt idx="3555">
                  <c:v>917.01699999999971</c:v>
                </c:pt>
                <c:pt idx="3556">
                  <c:v>917.20100000000002</c:v>
                </c:pt>
                <c:pt idx="3557">
                  <c:v>917.38900000000001</c:v>
                </c:pt>
                <c:pt idx="3558">
                  <c:v>917.58299999999997</c:v>
                </c:pt>
                <c:pt idx="3559">
                  <c:v>917.77599999999995</c:v>
                </c:pt>
                <c:pt idx="3560">
                  <c:v>917.96899999999971</c:v>
                </c:pt>
                <c:pt idx="3561">
                  <c:v>918.1569999999997</c:v>
                </c:pt>
                <c:pt idx="3562">
                  <c:v>918.34199999999976</c:v>
                </c:pt>
                <c:pt idx="3563">
                  <c:v>918.52599999999973</c:v>
                </c:pt>
                <c:pt idx="3564">
                  <c:v>918.70899999999995</c:v>
                </c:pt>
                <c:pt idx="3565">
                  <c:v>918.89199999999971</c:v>
                </c:pt>
                <c:pt idx="3566">
                  <c:v>919.077</c:v>
                </c:pt>
                <c:pt idx="3567">
                  <c:v>919.26199999999972</c:v>
                </c:pt>
                <c:pt idx="3568">
                  <c:v>919.44299999999976</c:v>
                </c:pt>
                <c:pt idx="3569">
                  <c:v>919.62699999999973</c:v>
                </c:pt>
                <c:pt idx="3570">
                  <c:v>919.81199999999978</c:v>
                </c:pt>
                <c:pt idx="3571">
                  <c:v>919.99900000000002</c:v>
                </c:pt>
                <c:pt idx="3572">
                  <c:v>920.18299999999999</c:v>
                </c:pt>
                <c:pt idx="3573">
                  <c:v>920.36799999999948</c:v>
                </c:pt>
                <c:pt idx="3574">
                  <c:v>920.5509999999997</c:v>
                </c:pt>
                <c:pt idx="3575">
                  <c:v>920.73</c:v>
                </c:pt>
                <c:pt idx="3576">
                  <c:v>920.90800000000002</c:v>
                </c:pt>
                <c:pt idx="3577">
                  <c:v>921.08699999999999</c:v>
                </c:pt>
                <c:pt idx="3578">
                  <c:v>921.26599999999996</c:v>
                </c:pt>
                <c:pt idx="3579">
                  <c:v>921.44699999999978</c:v>
                </c:pt>
                <c:pt idx="3580">
                  <c:v>921.63099999999997</c:v>
                </c:pt>
                <c:pt idx="3581">
                  <c:v>921.81199999999978</c:v>
                </c:pt>
                <c:pt idx="3582">
                  <c:v>921.99400000000003</c:v>
                </c:pt>
                <c:pt idx="3583">
                  <c:v>922.17899999999997</c:v>
                </c:pt>
                <c:pt idx="3584">
                  <c:v>922.36399999999981</c:v>
                </c:pt>
                <c:pt idx="3585">
                  <c:v>922.54599999999971</c:v>
                </c:pt>
                <c:pt idx="3586">
                  <c:v>922.73099999999999</c:v>
                </c:pt>
                <c:pt idx="3587">
                  <c:v>922.91399999999999</c:v>
                </c:pt>
                <c:pt idx="3588">
                  <c:v>923.09699999999998</c:v>
                </c:pt>
                <c:pt idx="3589">
                  <c:v>923.28099999999995</c:v>
                </c:pt>
                <c:pt idx="3590">
                  <c:v>923.46299999999974</c:v>
                </c:pt>
                <c:pt idx="3591">
                  <c:v>923.64499999999998</c:v>
                </c:pt>
                <c:pt idx="3592">
                  <c:v>923.82599999999979</c:v>
                </c:pt>
                <c:pt idx="3593">
                  <c:v>924.01</c:v>
                </c:pt>
                <c:pt idx="3594">
                  <c:v>924.19100000000003</c:v>
                </c:pt>
                <c:pt idx="3595">
                  <c:v>924.37</c:v>
                </c:pt>
                <c:pt idx="3596">
                  <c:v>924.54599999999971</c:v>
                </c:pt>
                <c:pt idx="3597">
                  <c:v>924.72400000000005</c:v>
                </c:pt>
                <c:pt idx="3598">
                  <c:v>924.90099999999973</c:v>
                </c:pt>
                <c:pt idx="3599">
                  <c:v>925.07899999999995</c:v>
                </c:pt>
                <c:pt idx="3600">
                  <c:v>925.25900000000001</c:v>
                </c:pt>
                <c:pt idx="3601">
                  <c:v>925.43999999999971</c:v>
                </c:pt>
                <c:pt idx="3602">
                  <c:v>925.62299999999971</c:v>
                </c:pt>
                <c:pt idx="3603">
                  <c:v>925.8059999999997</c:v>
                </c:pt>
                <c:pt idx="3604">
                  <c:v>925.98900000000003</c:v>
                </c:pt>
                <c:pt idx="3605">
                  <c:v>926.17499999999995</c:v>
                </c:pt>
                <c:pt idx="3606">
                  <c:v>926.36199999999974</c:v>
                </c:pt>
                <c:pt idx="3607">
                  <c:v>926.54899999999998</c:v>
                </c:pt>
                <c:pt idx="3608">
                  <c:v>926.73099999999999</c:v>
                </c:pt>
                <c:pt idx="3609">
                  <c:v>926.91199999999969</c:v>
                </c:pt>
                <c:pt idx="3610">
                  <c:v>927.08699999999999</c:v>
                </c:pt>
                <c:pt idx="3611">
                  <c:v>927.26099999999997</c:v>
                </c:pt>
                <c:pt idx="3612">
                  <c:v>927.43999999999971</c:v>
                </c:pt>
                <c:pt idx="3613">
                  <c:v>927.62299999999971</c:v>
                </c:pt>
                <c:pt idx="3614">
                  <c:v>927.80699999999979</c:v>
                </c:pt>
                <c:pt idx="3615">
                  <c:v>927.98900000000003</c:v>
                </c:pt>
                <c:pt idx="3616">
                  <c:v>928.16899999999998</c:v>
                </c:pt>
                <c:pt idx="3617">
                  <c:v>928.3529999999995</c:v>
                </c:pt>
                <c:pt idx="3618">
                  <c:v>928.53699999999969</c:v>
                </c:pt>
                <c:pt idx="3619">
                  <c:v>928.72400000000005</c:v>
                </c:pt>
                <c:pt idx="3620">
                  <c:v>928.91199999999969</c:v>
                </c:pt>
                <c:pt idx="3621">
                  <c:v>929.1</c:v>
                </c:pt>
                <c:pt idx="3622">
                  <c:v>929.28700000000003</c:v>
                </c:pt>
                <c:pt idx="3623">
                  <c:v>929.47299999999996</c:v>
                </c:pt>
                <c:pt idx="3624">
                  <c:v>929.66499999999996</c:v>
                </c:pt>
                <c:pt idx="3625">
                  <c:v>929.8539999999997</c:v>
                </c:pt>
                <c:pt idx="3626">
                  <c:v>930.0419999999998</c:v>
                </c:pt>
                <c:pt idx="3627">
                  <c:v>930.23099999999999</c:v>
                </c:pt>
                <c:pt idx="3628">
                  <c:v>930.41899999999998</c:v>
                </c:pt>
                <c:pt idx="3629">
                  <c:v>930.60799999999972</c:v>
                </c:pt>
                <c:pt idx="3630">
                  <c:v>930.80399999999997</c:v>
                </c:pt>
                <c:pt idx="3631">
                  <c:v>930.99900000000002</c:v>
                </c:pt>
                <c:pt idx="3632">
                  <c:v>931.19</c:v>
                </c:pt>
                <c:pt idx="3633">
                  <c:v>931.37900000000002</c:v>
                </c:pt>
                <c:pt idx="3634">
                  <c:v>931.56399999999996</c:v>
                </c:pt>
                <c:pt idx="3635">
                  <c:v>931.74599999999998</c:v>
                </c:pt>
                <c:pt idx="3636">
                  <c:v>931.928</c:v>
                </c:pt>
                <c:pt idx="3637">
                  <c:v>932.11199999999997</c:v>
                </c:pt>
                <c:pt idx="3638">
                  <c:v>932.29399999999998</c:v>
                </c:pt>
                <c:pt idx="3639">
                  <c:v>932.48</c:v>
                </c:pt>
                <c:pt idx="3640">
                  <c:v>932.66599999999971</c:v>
                </c:pt>
                <c:pt idx="3641">
                  <c:v>932.85199999999975</c:v>
                </c:pt>
                <c:pt idx="3642">
                  <c:v>933.04</c:v>
                </c:pt>
                <c:pt idx="3643">
                  <c:v>933.22500000000002</c:v>
                </c:pt>
                <c:pt idx="3644">
                  <c:v>933.41199999999969</c:v>
                </c:pt>
                <c:pt idx="3645">
                  <c:v>933.596</c:v>
                </c:pt>
                <c:pt idx="3646">
                  <c:v>933.78099999999995</c:v>
                </c:pt>
                <c:pt idx="3647">
                  <c:v>933.97299999999996</c:v>
                </c:pt>
                <c:pt idx="3648">
                  <c:v>934.17</c:v>
                </c:pt>
                <c:pt idx="3649">
                  <c:v>934.36799999999948</c:v>
                </c:pt>
                <c:pt idx="3650">
                  <c:v>934.56199999999978</c:v>
                </c:pt>
                <c:pt idx="3651">
                  <c:v>934.74900000000002</c:v>
                </c:pt>
                <c:pt idx="3652">
                  <c:v>934.93799999999976</c:v>
                </c:pt>
                <c:pt idx="3653">
                  <c:v>935.12400000000002</c:v>
                </c:pt>
                <c:pt idx="3654">
                  <c:v>935.30699999999979</c:v>
                </c:pt>
                <c:pt idx="3655">
                  <c:v>935.48900000000003</c:v>
                </c:pt>
                <c:pt idx="3656">
                  <c:v>935.67200000000003</c:v>
                </c:pt>
                <c:pt idx="3657">
                  <c:v>935.85599999999977</c:v>
                </c:pt>
                <c:pt idx="3658">
                  <c:v>936.04099999999971</c:v>
                </c:pt>
                <c:pt idx="3659">
                  <c:v>936.22500000000002</c:v>
                </c:pt>
                <c:pt idx="3660">
                  <c:v>936.4069999999997</c:v>
                </c:pt>
                <c:pt idx="3661">
                  <c:v>936.59199999999998</c:v>
                </c:pt>
                <c:pt idx="3662">
                  <c:v>936.77499999999998</c:v>
                </c:pt>
                <c:pt idx="3663">
                  <c:v>936.96099999999979</c:v>
                </c:pt>
                <c:pt idx="3664">
                  <c:v>937.14599999999996</c:v>
                </c:pt>
                <c:pt idx="3665">
                  <c:v>937.3299999999997</c:v>
                </c:pt>
                <c:pt idx="3666">
                  <c:v>937.52099999999996</c:v>
                </c:pt>
                <c:pt idx="3667">
                  <c:v>937.70799999999997</c:v>
                </c:pt>
                <c:pt idx="3668">
                  <c:v>937.89099999999996</c:v>
                </c:pt>
                <c:pt idx="3669">
                  <c:v>938.06999999999971</c:v>
                </c:pt>
                <c:pt idx="3670">
                  <c:v>938.25199999999973</c:v>
                </c:pt>
                <c:pt idx="3671">
                  <c:v>938.42999999999984</c:v>
                </c:pt>
                <c:pt idx="3672">
                  <c:v>938.61199999999997</c:v>
                </c:pt>
                <c:pt idx="3673">
                  <c:v>938.79399999999998</c:v>
                </c:pt>
                <c:pt idx="3674">
                  <c:v>938.97900000000004</c:v>
                </c:pt>
                <c:pt idx="3675">
                  <c:v>939.16199999999969</c:v>
                </c:pt>
                <c:pt idx="3676">
                  <c:v>939.34599999999978</c:v>
                </c:pt>
                <c:pt idx="3677">
                  <c:v>939.52499999999998</c:v>
                </c:pt>
                <c:pt idx="3678">
                  <c:v>939.70500000000004</c:v>
                </c:pt>
                <c:pt idx="3679">
                  <c:v>939.89099999999996</c:v>
                </c:pt>
                <c:pt idx="3680">
                  <c:v>940.077</c:v>
                </c:pt>
                <c:pt idx="3681">
                  <c:v>940.26400000000001</c:v>
                </c:pt>
                <c:pt idx="3682">
                  <c:v>940.44899999999996</c:v>
                </c:pt>
                <c:pt idx="3683">
                  <c:v>940.63499999999999</c:v>
                </c:pt>
                <c:pt idx="3684">
                  <c:v>940.81999999999971</c:v>
                </c:pt>
                <c:pt idx="3685">
                  <c:v>941.00599999999997</c:v>
                </c:pt>
                <c:pt idx="3686">
                  <c:v>941.18799999999999</c:v>
                </c:pt>
                <c:pt idx="3687">
                  <c:v>941.37199999999996</c:v>
                </c:pt>
                <c:pt idx="3688">
                  <c:v>941.553</c:v>
                </c:pt>
                <c:pt idx="3689">
                  <c:v>941.73699999999997</c:v>
                </c:pt>
                <c:pt idx="3690">
                  <c:v>941.92899999999997</c:v>
                </c:pt>
                <c:pt idx="3691">
                  <c:v>942.11900000000003</c:v>
                </c:pt>
                <c:pt idx="3692">
                  <c:v>942.30899999999997</c:v>
                </c:pt>
                <c:pt idx="3693">
                  <c:v>942.49699999999996</c:v>
                </c:pt>
                <c:pt idx="3694">
                  <c:v>942.68600000000004</c:v>
                </c:pt>
                <c:pt idx="3695">
                  <c:v>942.87299999999971</c:v>
                </c:pt>
                <c:pt idx="3696">
                  <c:v>943.0559999999997</c:v>
                </c:pt>
                <c:pt idx="3697">
                  <c:v>943.24299999999971</c:v>
                </c:pt>
                <c:pt idx="3698">
                  <c:v>943.42699999999979</c:v>
                </c:pt>
                <c:pt idx="3699">
                  <c:v>943.60900000000004</c:v>
                </c:pt>
                <c:pt idx="3700">
                  <c:v>943.78899999999999</c:v>
                </c:pt>
                <c:pt idx="3701">
                  <c:v>943.97199999999998</c:v>
                </c:pt>
                <c:pt idx="3702">
                  <c:v>944.16099999999972</c:v>
                </c:pt>
                <c:pt idx="3703">
                  <c:v>944.3539999999997</c:v>
                </c:pt>
                <c:pt idx="3704">
                  <c:v>944.53800000000001</c:v>
                </c:pt>
                <c:pt idx="3705">
                  <c:v>944.71699999999998</c:v>
                </c:pt>
                <c:pt idx="3706">
                  <c:v>944.89800000000002</c:v>
                </c:pt>
                <c:pt idx="3707">
                  <c:v>945.07799999999997</c:v>
                </c:pt>
                <c:pt idx="3708">
                  <c:v>945.25199999999973</c:v>
                </c:pt>
                <c:pt idx="3709">
                  <c:v>945.42399999999998</c:v>
                </c:pt>
                <c:pt idx="3710">
                  <c:v>945.59500000000003</c:v>
                </c:pt>
                <c:pt idx="3711">
                  <c:v>945.76599999999996</c:v>
                </c:pt>
                <c:pt idx="3712">
                  <c:v>945.93599999999969</c:v>
                </c:pt>
                <c:pt idx="3713">
                  <c:v>946.10400000000004</c:v>
                </c:pt>
                <c:pt idx="3714">
                  <c:v>946.27300000000002</c:v>
                </c:pt>
                <c:pt idx="3715">
                  <c:v>946.44199999999978</c:v>
                </c:pt>
                <c:pt idx="3716">
                  <c:v>946.61299999999972</c:v>
                </c:pt>
                <c:pt idx="3717">
                  <c:v>946.79200000000003</c:v>
                </c:pt>
                <c:pt idx="3718">
                  <c:v>946.97199999999998</c:v>
                </c:pt>
                <c:pt idx="3719">
                  <c:v>947.15099999999973</c:v>
                </c:pt>
                <c:pt idx="3720">
                  <c:v>947.32699999999977</c:v>
                </c:pt>
                <c:pt idx="3721">
                  <c:v>947.50400000000002</c:v>
                </c:pt>
                <c:pt idx="3722">
                  <c:v>947.68200000000002</c:v>
                </c:pt>
                <c:pt idx="3723">
                  <c:v>947.8589999999997</c:v>
                </c:pt>
                <c:pt idx="3724">
                  <c:v>948.03800000000001</c:v>
                </c:pt>
                <c:pt idx="3725">
                  <c:v>948.21299999999997</c:v>
                </c:pt>
                <c:pt idx="3726">
                  <c:v>948.38699999999972</c:v>
                </c:pt>
                <c:pt idx="3727">
                  <c:v>948.55799999999977</c:v>
                </c:pt>
                <c:pt idx="3728">
                  <c:v>948.73</c:v>
                </c:pt>
                <c:pt idx="3729">
                  <c:v>948.90300000000002</c:v>
                </c:pt>
                <c:pt idx="3730">
                  <c:v>949.07299999999998</c:v>
                </c:pt>
                <c:pt idx="3731">
                  <c:v>949.24699999999996</c:v>
                </c:pt>
                <c:pt idx="3732">
                  <c:v>949.42</c:v>
                </c:pt>
                <c:pt idx="3733">
                  <c:v>949.58799999999997</c:v>
                </c:pt>
                <c:pt idx="3734">
                  <c:v>949.74799999999971</c:v>
                </c:pt>
                <c:pt idx="3735">
                  <c:v>949.9069999999997</c:v>
                </c:pt>
                <c:pt idx="3736">
                  <c:v>950.06899999999996</c:v>
                </c:pt>
                <c:pt idx="3737">
                  <c:v>950.23599999999999</c:v>
                </c:pt>
                <c:pt idx="3738">
                  <c:v>950.40099999999973</c:v>
                </c:pt>
                <c:pt idx="3739">
                  <c:v>950.56499999999971</c:v>
                </c:pt>
                <c:pt idx="3740">
                  <c:v>950.73199999999997</c:v>
                </c:pt>
                <c:pt idx="3741">
                  <c:v>950.9019999999997</c:v>
                </c:pt>
                <c:pt idx="3742">
                  <c:v>951.07500000000005</c:v>
                </c:pt>
                <c:pt idx="3743">
                  <c:v>951.25099999999998</c:v>
                </c:pt>
                <c:pt idx="3744">
                  <c:v>951.42699999999979</c:v>
                </c:pt>
                <c:pt idx="3745">
                  <c:v>951.59900000000005</c:v>
                </c:pt>
                <c:pt idx="3746">
                  <c:v>951.77099999999996</c:v>
                </c:pt>
                <c:pt idx="3747">
                  <c:v>951.94199999999978</c:v>
                </c:pt>
                <c:pt idx="3748">
                  <c:v>952.11799999999971</c:v>
                </c:pt>
                <c:pt idx="3749">
                  <c:v>952.29499999999996</c:v>
                </c:pt>
                <c:pt idx="3750">
                  <c:v>952.47199999999998</c:v>
                </c:pt>
                <c:pt idx="3751">
                  <c:v>952.64699999999971</c:v>
                </c:pt>
                <c:pt idx="3752">
                  <c:v>952.82199999999978</c:v>
                </c:pt>
                <c:pt idx="3753">
                  <c:v>952.99799999999971</c:v>
                </c:pt>
                <c:pt idx="3754">
                  <c:v>953.17499999999995</c:v>
                </c:pt>
                <c:pt idx="3755">
                  <c:v>953.3499999999998</c:v>
                </c:pt>
                <c:pt idx="3756">
                  <c:v>953.52300000000002</c:v>
                </c:pt>
                <c:pt idx="3757">
                  <c:v>953.69399999999996</c:v>
                </c:pt>
                <c:pt idx="3758">
                  <c:v>953.86399999999981</c:v>
                </c:pt>
                <c:pt idx="3759">
                  <c:v>954.03300000000002</c:v>
                </c:pt>
                <c:pt idx="3760">
                  <c:v>954.2</c:v>
                </c:pt>
                <c:pt idx="3761">
                  <c:v>954.375</c:v>
                </c:pt>
                <c:pt idx="3762">
                  <c:v>954.553</c:v>
                </c:pt>
                <c:pt idx="3763">
                  <c:v>954.72900000000004</c:v>
                </c:pt>
                <c:pt idx="3764">
                  <c:v>954.90099999999973</c:v>
                </c:pt>
                <c:pt idx="3765">
                  <c:v>955.07100000000003</c:v>
                </c:pt>
                <c:pt idx="3766">
                  <c:v>955.24400000000003</c:v>
                </c:pt>
                <c:pt idx="3767">
                  <c:v>955.42399999999998</c:v>
                </c:pt>
                <c:pt idx="3768">
                  <c:v>955.60400000000004</c:v>
                </c:pt>
                <c:pt idx="3769">
                  <c:v>955.78599999999994</c:v>
                </c:pt>
                <c:pt idx="3770">
                  <c:v>955.96699999999976</c:v>
                </c:pt>
                <c:pt idx="3771">
                  <c:v>956.14499999999998</c:v>
                </c:pt>
                <c:pt idx="3772">
                  <c:v>956.3209999999998</c:v>
                </c:pt>
                <c:pt idx="3773">
                  <c:v>956.50199999999973</c:v>
                </c:pt>
                <c:pt idx="3774">
                  <c:v>956.68700000000001</c:v>
                </c:pt>
                <c:pt idx="3775">
                  <c:v>956.8689999999998</c:v>
                </c:pt>
                <c:pt idx="3776">
                  <c:v>957.048</c:v>
                </c:pt>
                <c:pt idx="3777">
                  <c:v>957.22500000000002</c:v>
                </c:pt>
                <c:pt idx="3778">
                  <c:v>957.40300000000002</c:v>
                </c:pt>
                <c:pt idx="3779">
                  <c:v>957.577</c:v>
                </c:pt>
                <c:pt idx="3780">
                  <c:v>957.75</c:v>
                </c:pt>
                <c:pt idx="3781">
                  <c:v>957.91599999999971</c:v>
                </c:pt>
                <c:pt idx="3782">
                  <c:v>958.07799999999997</c:v>
                </c:pt>
                <c:pt idx="3783">
                  <c:v>958.23799999999972</c:v>
                </c:pt>
                <c:pt idx="3784">
                  <c:v>958.39499999999998</c:v>
                </c:pt>
                <c:pt idx="3785">
                  <c:v>958.55499999999972</c:v>
                </c:pt>
                <c:pt idx="3786">
                  <c:v>958.71900000000005</c:v>
                </c:pt>
                <c:pt idx="3787">
                  <c:v>958.88900000000001</c:v>
                </c:pt>
                <c:pt idx="3788">
                  <c:v>959.06399999999996</c:v>
                </c:pt>
                <c:pt idx="3789">
                  <c:v>959.23599999999999</c:v>
                </c:pt>
                <c:pt idx="3790">
                  <c:v>959.4069999999997</c:v>
                </c:pt>
                <c:pt idx="3791">
                  <c:v>959.57799999999997</c:v>
                </c:pt>
                <c:pt idx="3792">
                  <c:v>959.74900000000002</c:v>
                </c:pt>
                <c:pt idx="3793">
                  <c:v>959.91899999999998</c:v>
                </c:pt>
                <c:pt idx="3794">
                  <c:v>960.09199999999998</c:v>
                </c:pt>
                <c:pt idx="3795">
                  <c:v>960.26499999999999</c:v>
                </c:pt>
                <c:pt idx="3796">
                  <c:v>960.43699999999978</c:v>
                </c:pt>
                <c:pt idx="3797">
                  <c:v>960.61199999999997</c:v>
                </c:pt>
                <c:pt idx="3798">
                  <c:v>960.78499999999997</c:v>
                </c:pt>
                <c:pt idx="3799">
                  <c:v>960.9549999999997</c:v>
                </c:pt>
                <c:pt idx="3800">
                  <c:v>961.12900000000002</c:v>
                </c:pt>
                <c:pt idx="3801">
                  <c:v>961.303</c:v>
                </c:pt>
                <c:pt idx="3802">
                  <c:v>961.47400000000005</c:v>
                </c:pt>
                <c:pt idx="3803">
                  <c:v>961.64199999999971</c:v>
                </c:pt>
                <c:pt idx="3804">
                  <c:v>961.80899999999997</c:v>
                </c:pt>
                <c:pt idx="3805">
                  <c:v>961.98199999999997</c:v>
                </c:pt>
                <c:pt idx="3806">
                  <c:v>962.1569999999997</c:v>
                </c:pt>
                <c:pt idx="3807">
                  <c:v>962.33199999999977</c:v>
                </c:pt>
                <c:pt idx="3808">
                  <c:v>962.50699999999972</c:v>
                </c:pt>
                <c:pt idx="3809">
                  <c:v>962.67700000000002</c:v>
                </c:pt>
                <c:pt idx="3810">
                  <c:v>962.84599999999978</c:v>
                </c:pt>
                <c:pt idx="3811">
                  <c:v>963.02</c:v>
                </c:pt>
                <c:pt idx="3812">
                  <c:v>963.19399999999996</c:v>
                </c:pt>
                <c:pt idx="3813">
                  <c:v>963.37</c:v>
                </c:pt>
                <c:pt idx="3814">
                  <c:v>963.5419999999998</c:v>
                </c:pt>
                <c:pt idx="3815">
                  <c:v>963.71500000000003</c:v>
                </c:pt>
                <c:pt idx="3816">
                  <c:v>963.89099999999996</c:v>
                </c:pt>
                <c:pt idx="3817">
                  <c:v>964.06799999999976</c:v>
                </c:pt>
                <c:pt idx="3818">
                  <c:v>964.24400000000003</c:v>
                </c:pt>
                <c:pt idx="3819">
                  <c:v>964.4219999999998</c:v>
                </c:pt>
                <c:pt idx="3820">
                  <c:v>964.6</c:v>
                </c:pt>
                <c:pt idx="3821">
                  <c:v>964.78099999999995</c:v>
                </c:pt>
                <c:pt idx="3822">
                  <c:v>964.96699999999976</c:v>
                </c:pt>
                <c:pt idx="3823">
                  <c:v>965.15300000000002</c:v>
                </c:pt>
                <c:pt idx="3824">
                  <c:v>965.33799999999974</c:v>
                </c:pt>
                <c:pt idx="3825">
                  <c:v>965.52199999999971</c:v>
                </c:pt>
                <c:pt idx="3826">
                  <c:v>965.70100000000002</c:v>
                </c:pt>
                <c:pt idx="3827">
                  <c:v>965.87900000000002</c:v>
                </c:pt>
                <c:pt idx="3828">
                  <c:v>966.05199999999979</c:v>
                </c:pt>
                <c:pt idx="3829">
                  <c:v>966.22400000000005</c:v>
                </c:pt>
                <c:pt idx="3830">
                  <c:v>966.39699999999971</c:v>
                </c:pt>
                <c:pt idx="3831">
                  <c:v>966.57399999999996</c:v>
                </c:pt>
                <c:pt idx="3832">
                  <c:v>966.75199999999973</c:v>
                </c:pt>
                <c:pt idx="3833">
                  <c:v>966.93199999999979</c:v>
                </c:pt>
                <c:pt idx="3834">
                  <c:v>967.10599999999999</c:v>
                </c:pt>
                <c:pt idx="3835">
                  <c:v>967.27700000000004</c:v>
                </c:pt>
                <c:pt idx="3836">
                  <c:v>967.45099999999979</c:v>
                </c:pt>
                <c:pt idx="3837">
                  <c:v>967.63099999999997</c:v>
                </c:pt>
                <c:pt idx="3838">
                  <c:v>967.80999999999983</c:v>
                </c:pt>
                <c:pt idx="3839">
                  <c:v>967.98699999999997</c:v>
                </c:pt>
                <c:pt idx="3840">
                  <c:v>968.16300000000001</c:v>
                </c:pt>
                <c:pt idx="3841">
                  <c:v>968.3399999999998</c:v>
                </c:pt>
                <c:pt idx="3842">
                  <c:v>968.52099999999996</c:v>
                </c:pt>
                <c:pt idx="3843">
                  <c:v>968.7</c:v>
                </c:pt>
                <c:pt idx="3844">
                  <c:v>968.87299999999971</c:v>
                </c:pt>
                <c:pt idx="3845">
                  <c:v>969.04399999999998</c:v>
                </c:pt>
                <c:pt idx="3846">
                  <c:v>969.21600000000001</c:v>
                </c:pt>
                <c:pt idx="3847">
                  <c:v>969.38599999999997</c:v>
                </c:pt>
                <c:pt idx="3848">
                  <c:v>969.55499999999972</c:v>
                </c:pt>
                <c:pt idx="3849">
                  <c:v>969.72400000000005</c:v>
                </c:pt>
                <c:pt idx="3850">
                  <c:v>969.89699999999971</c:v>
                </c:pt>
                <c:pt idx="3851">
                  <c:v>970.06999999999971</c:v>
                </c:pt>
                <c:pt idx="3852">
                  <c:v>970.24099999999999</c:v>
                </c:pt>
                <c:pt idx="3853">
                  <c:v>970.4069999999997</c:v>
                </c:pt>
                <c:pt idx="3854">
                  <c:v>970.57399999999996</c:v>
                </c:pt>
                <c:pt idx="3855">
                  <c:v>970.73900000000003</c:v>
                </c:pt>
                <c:pt idx="3856">
                  <c:v>970.90800000000002</c:v>
                </c:pt>
                <c:pt idx="3857">
                  <c:v>971.07799999999997</c:v>
                </c:pt>
                <c:pt idx="3858">
                  <c:v>971.24400000000003</c:v>
                </c:pt>
                <c:pt idx="3859">
                  <c:v>971.4069999999997</c:v>
                </c:pt>
                <c:pt idx="3860">
                  <c:v>971.56899999999996</c:v>
                </c:pt>
                <c:pt idx="3861">
                  <c:v>971.72799999999972</c:v>
                </c:pt>
                <c:pt idx="3862">
                  <c:v>971.89099999999996</c:v>
                </c:pt>
                <c:pt idx="3863">
                  <c:v>972.05799999999977</c:v>
                </c:pt>
                <c:pt idx="3864">
                  <c:v>972.226</c:v>
                </c:pt>
                <c:pt idx="3865">
                  <c:v>972.39599999999996</c:v>
                </c:pt>
                <c:pt idx="3866">
                  <c:v>972.56499999999971</c:v>
                </c:pt>
                <c:pt idx="3867">
                  <c:v>972.72900000000004</c:v>
                </c:pt>
                <c:pt idx="3868">
                  <c:v>972.89400000000001</c:v>
                </c:pt>
                <c:pt idx="3869">
                  <c:v>973.06299999999976</c:v>
                </c:pt>
                <c:pt idx="3870">
                  <c:v>973.23199999999997</c:v>
                </c:pt>
                <c:pt idx="3871">
                  <c:v>973.4019999999997</c:v>
                </c:pt>
                <c:pt idx="3872">
                  <c:v>973.57500000000005</c:v>
                </c:pt>
                <c:pt idx="3873">
                  <c:v>973.75199999999973</c:v>
                </c:pt>
                <c:pt idx="3874">
                  <c:v>973.92699999999979</c:v>
                </c:pt>
                <c:pt idx="3875">
                  <c:v>974.1</c:v>
                </c:pt>
                <c:pt idx="3876">
                  <c:v>974.27200000000005</c:v>
                </c:pt>
                <c:pt idx="3877">
                  <c:v>974.44399999999996</c:v>
                </c:pt>
                <c:pt idx="3878">
                  <c:v>974.61599999999999</c:v>
                </c:pt>
                <c:pt idx="3879">
                  <c:v>974.78399999999999</c:v>
                </c:pt>
                <c:pt idx="3880">
                  <c:v>974.95299999999975</c:v>
                </c:pt>
                <c:pt idx="3881">
                  <c:v>975.11799999999971</c:v>
                </c:pt>
                <c:pt idx="3882">
                  <c:v>975.28099999999995</c:v>
                </c:pt>
                <c:pt idx="3883">
                  <c:v>975.45299999999975</c:v>
                </c:pt>
                <c:pt idx="3884">
                  <c:v>975.62699999999973</c:v>
                </c:pt>
                <c:pt idx="3885">
                  <c:v>975.79899999999998</c:v>
                </c:pt>
                <c:pt idx="3886">
                  <c:v>975.97</c:v>
                </c:pt>
                <c:pt idx="3887">
                  <c:v>976.14199999999971</c:v>
                </c:pt>
                <c:pt idx="3888">
                  <c:v>976.31499999999971</c:v>
                </c:pt>
                <c:pt idx="3889">
                  <c:v>976.49299999999971</c:v>
                </c:pt>
                <c:pt idx="3890">
                  <c:v>976.67200000000003</c:v>
                </c:pt>
                <c:pt idx="3891">
                  <c:v>976.84299999999962</c:v>
                </c:pt>
                <c:pt idx="3892">
                  <c:v>977.01400000000001</c:v>
                </c:pt>
                <c:pt idx="3893">
                  <c:v>977.18700000000001</c:v>
                </c:pt>
                <c:pt idx="3894">
                  <c:v>977.35599999999977</c:v>
                </c:pt>
                <c:pt idx="3895">
                  <c:v>977.52300000000002</c:v>
                </c:pt>
                <c:pt idx="3896">
                  <c:v>977.69200000000001</c:v>
                </c:pt>
                <c:pt idx="3897">
                  <c:v>977.86499999999978</c:v>
                </c:pt>
                <c:pt idx="3898">
                  <c:v>978.04</c:v>
                </c:pt>
                <c:pt idx="3899">
                  <c:v>978.221</c:v>
                </c:pt>
                <c:pt idx="3900">
                  <c:v>978.4019999999997</c:v>
                </c:pt>
                <c:pt idx="3901">
                  <c:v>978.58399999999995</c:v>
                </c:pt>
                <c:pt idx="3902">
                  <c:v>978.76800000000003</c:v>
                </c:pt>
                <c:pt idx="3903">
                  <c:v>978.95099999999979</c:v>
                </c:pt>
                <c:pt idx="3904">
                  <c:v>979.12900000000002</c:v>
                </c:pt>
                <c:pt idx="3905">
                  <c:v>979.3059999999997</c:v>
                </c:pt>
                <c:pt idx="3906">
                  <c:v>979.47799999999972</c:v>
                </c:pt>
                <c:pt idx="3907">
                  <c:v>979.65099999999973</c:v>
                </c:pt>
                <c:pt idx="3908">
                  <c:v>979.81999999999971</c:v>
                </c:pt>
                <c:pt idx="3909">
                  <c:v>979.98599999999999</c:v>
                </c:pt>
                <c:pt idx="3910">
                  <c:v>980.14800000000002</c:v>
                </c:pt>
                <c:pt idx="3911">
                  <c:v>980.31499999999971</c:v>
                </c:pt>
                <c:pt idx="3912">
                  <c:v>980.48099999999999</c:v>
                </c:pt>
                <c:pt idx="3913">
                  <c:v>980.64599999999996</c:v>
                </c:pt>
                <c:pt idx="3914">
                  <c:v>980.81399999999996</c:v>
                </c:pt>
                <c:pt idx="3915">
                  <c:v>980.98299999999972</c:v>
                </c:pt>
                <c:pt idx="3916">
                  <c:v>981.154</c:v>
                </c:pt>
                <c:pt idx="3917">
                  <c:v>981.32299999999975</c:v>
                </c:pt>
                <c:pt idx="3918">
                  <c:v>981.49699999999996</c:v>
                </c:pt>
                <c:pt idx="3919">
                  <c:v>981.67399999999998</c:v>
                </c:pt>
                <c:pt idx="3920">
                  <c:v>981.8499999999998</c:v>
                </c:pt>
                <c:pt idx="3921">
                  <c:v>982.02099999999996</c:v>
                </c:pt>
                <c:pt idx="3922">
                  <c:v>982.19100000000003</c:v>
                </c:pt>
                <c:pt idx="3923">
                  <c:v>982.36299999999949</c:v>
                </c:pt>
                <c:pt idx="3924">
                  <c:v>982.53399999999999</c:v>
                </c:pt>
                <c:pt idx="3925">
                  <c:v>982.70600000000002</c:v>
                </c:pt>
                <c:pt idx="3926">
                  <c:v>982.87599999999998</c:v>
                </c:pt>
                <c:pt idx="3927">
                  <c:v>983.0419999999998</c:v>
                </c:pt>
                <c:pt idx="3928">
                  <c:v>983.21600000000001</c:v>
                </c:pt>
                <c:pt idx="3929">
                  <c:v>983.39099999999996</c:v>
                </c:pt>
                <c:pt idx="3930">
                  <c:v>983.56499999999971</c:v>
                </c:pt>
                <c:pt idx="3931">
                  <c:v>983.74400000000003</c:v>
                </c:pt>
                <c:pt idx="3932">
                  <c:v>983.92699999999979</c:v>
                </c:pt>
                <c:pt idx="3933">
                  <c:v>984.10599999999999</c:v>
                </c:pt>
                <c:pt idx="3934">
                  <c:v>984.28200000000004</c:v>
                </c:pt>
                <c:pt idx="3935">
                  <c:v>984.45199999999977</c:v>
                </c:pt>
                <c:pt idx="3936">
                  <c:v>984.62299999999971</c:v>
                </c:pt>
                <c:pt idx="3937">
                  <c:v>984.79300000000001</c:v>
                </c:pt>
                <c:pt idx="3938">
                  <c:v>984.95899999999972</c:v>
                </c:pt>
                <c:pt idx="3939">
                  <c:v>985.12400000000002</c:v>
                </c:pt>
                <c:pt idx="3940">
                  <c:v>985.28899999999999</c:v>
                </c:pt>
                <c:pt idx="3941">
                  <c:v>985.45299999999975</c:v>
                </c:pt>
                <c:pt idx="3942">
                  <c:v>985.61500000000001</c:v>
                </c:pt>
                <c:pt idx="3943">
                  <c:v>985.77300000000002</c:v>
                </c:pt>
                <c:pt idx="3944">
                  <c:v>985.93699999999978</c:v>
                </c:pt>
                <c:pt idx="3945">
                  <c:v>986.1</c:v>
                </c:pt>
                <c:pt idx="3946">
                  <c:v>986.26599999999996</c:v>
                </c:pt>
                <c:pt idx="3947">
                  <c:v>986.43599999999969</c:v>
                </c:pt>
                <c:pt idx="3948">
                  <c:v>986.60799999999972</c:v>
                </c:pt>
                <c:pt idx="3949">
                  <c:v>986.77200000000005</c:v>
                </c:pt>
                <c:pt idx="3950">
                  <c:v>986.9309999999997</c:v>
                </c:pt>
                <c:pt idx="3951">
                  <c:v>987.08900000000006</c:v>
                </c:pt>
                <c:pt idx="3952">
                  <c:v>987.24900000000002</c:v>
                </c:pt>
                <c:pt idx="3953">
                  <c:v>987.41</c:v>
                </c:pt>
                <c:pt idx="3954">
                  <c:v>987.56899999999996</c:v>
                </c:pt>
                <c:pt idx="3955">
                  <c:v>987.72900000000004</c:v>
                </c:pt>
                <c:pt idx="3956">
                  <c:v>987.89400000000001</c:v>
                </c:pt>
                <c:pt idx="3957">
                  <c:v>988.05999999999983</c:v>
                </c:pt>
                <c:pt idx="3958">
                  <c:v>988.22900000000004</c:v>
                </c:pt>
                <c:pt idx="3959">
                  <c:v>988.39800000000002</c:v>
                </c:pt>
                <c:pt idx="3960">
                  <c:v>988.56399999999996</c:v>
                </c:pt>
                <c:pt idx="3961">
                  <c:v>988.726</c:v>
                </c:pt>
                <c:pt idx="3962">
                  <c:v>988.89199999999971</c:v>
                </c:pt>
                <c:pt idx="3963">
                  <c:v>989.0559999999997</c:v>
                </c:pt>
                <c:pt idx="3964">
                  <c:v>989.22</c:v>
                </c:pt>
                <c:pt idx="3965">
                  <c:v>989.38</c:v>
                </c:pt>
                <c:pt idx="3966">
                  <c:v>989.54599999999971</c:v>
                </c:pt>
                <c:pt idx="3967">
                  <c:v>989.71500000000003</c:v>
                </c:pt>
                <c:pt idx="3968">
                  <c:v>989.88</c:v>
                </c:pt>
                <c:pt idx="3969">
                  <c:v>990.04499999999996</c:v>
                </c:pt>
                <c:pt idx="3970">
                  <c:v>990.21299999999997</c:v>
                </c:pt>
                <c:pt idx="3971">
                  <c:v>990.37599999999998</c:v>
                </c:pt>
                <c:pt idx="3972">
                  <c:v>990.54099999999971</c:v>
                </c:pt>
                <c:pt idx="3973">
                  <c:v>990.70500000000004</c:v>
                </c:pt>
                <c:pt idx="3974">
                  <c:v>990.86499999999978</c:v>
                </c:pt>
                <c:pt idx="3975">
                  <c:v>991.024</c:v>
                </c:pt>
                <c:pt idx="3976">
                  <c:v>991.18</c:v>
                </c:pt>
                <c:pt idx="3977">
                  <c:v>991.3399999999998</c:v>
                </c:pt>
                <c:pt idx="3978">
                  <c:v>991.50400000000002</c:v>
                </c:pt>
                <c:pt idx="3979">
                  <c:v>991.66800000000001</c:v>
                </c:pt>
                <c:pt idx="3980">
                  <c:v>991.83599999999979</c:v>
                </c:pt>
                <c:pt idx="3981">
                  <c:v>991.99900000000002</c:v>
                </c:pt>
                <c:pt idx="3982">
                  <c:v>992.1569999999997</c:v>
                </c:pt>
                <c:pt idx="3983">
                  <c:v>992.30999999999983</c:v>
                </c:pt>
                <c:pt idx="3984">
                  <c:v>992.46299999999974</c:v>
                </c:pt>
                <c:pt idx="3985">
                  <c:v>992.61699999999996</c:v>
                </c:pt>
                <c:pt idx="3986">
                  <c:v>992.77800000000002</c:v>
                </c:pt>
                <c:pt idx="3987">
                  <c:v>992.94299999999976</c:v>
                </c:pt>
                <c:pt idx="3988">
                  <c:v>993.11099999999999</c:v>
                </c:pt>
                <c:pt idx="3989">
                  <c:v>993.29300000000001</c:v>
                </c:pt>
                <c:pt idx="3990">
                  <c:v>993.48400000000004</c:v>
                </c:pt>
                <c:pt idx="3991">
                  <c:v>993.678</c:v>
                </c:pt>
                <c:pt idx="3992">
                  <c:v>993.87</c:v>
                </c:pt>
                <c:pt idx="3993">
                  <c:v>994.05999999999983</c:v>
                </c:pt>
                <c:pt idx="3994">
                  <c:v>994.24900000000002</c:v>
                </c:pt>
                <c:pt idx="3995">
                  <c:v>994.43599999999969</c:v>
                </c:pt>
                <c:pt idx="3996">
                  <c:v>994.62699999999973</c:v>
                </c:pt>
                <c:pt idx="3997">
                  <c:v>994.82299999999975</c:v>
                </c:pt>
                <c:pt idx="3998">
                  <c:v>995.01800000000003</c:v>
                </c:pt>
                <c:pt idx="3999">
                  <c:v>995.21100000000001</c:v>
                </c:pt>
                <c:pt idx="4000">
                  <c:v>995.40300000000002</c:v>
                </c:pt>
                <c:pt idx="4001">
                  <c:v>995.59400000000005</c:v>
                </c:pt>
                <c:pt idx="4002">
                  <c:v>995.78200000000004</c:v>
                </c:pt>
                <c:pt idx="4003">
                  <c:v>995.96799999999962</c:v>
                </c:pt>
                <c:pt idx="4004">
                  <c:v>996.15099999999973</c:v>
                </c:pt>
                <c:pt idx="4005">
                  <c:v>996.33099999999979</c:v>
                </c:pt>
                <c:pt idx="4006">
                  <c:v>996.51099999999997</c:v>
                </c:pt>
                <c:pt idx="4007">
                  <c:v>996.69600000000003</c:v>
                </c:pt>
                <c:pt idx="4008">
                  <c:v>996.87900000000002</c:v>
                </c:pt>
                <c:pt idx="4009">
                  <c:v>997.05999999999983</c:v>
                </c:pt>
                <c:pt idx="4010">
                  <c:v>997.24</c:v>
                </c:pt>
                <c:pt idx="4011">
                  <c:v>997.42</c:v>
                </c:pt>
                <c:pt idx="4012">
                  <c:v>997.59799999999996</c:v>
                </c:pt>
                <c:pt idx="4013">
                  <c:v>997.77700000000004</c:v>
                </c:pt>
                <c:pt idx="4014">
                  <c:v>997.95899999999972</c:v>
                </c:pt>
                <c:pt idx="4015">
                  <c:v>998.14</c:v>
                </c:pt>
                <c:pt idx="4016">
                  <c:v>998.31999999999971</c:v>
                </c:pt>
                <c:pt idx="4017">
                  <c:v>998.5</c:v>
                </c:pt>
                <c:pt idx="4018">
                  <c:v>998.68</c:v>
                </c:pt>
                <c:pt idx="4019">
                  <c:v>998.86599999999976</c:v>
                </c:pt>
                <c:pt idx="4020">
                  <c:v>999.05399999999997</c:v>
                </c:pt>
                <c:pt idx="4021">
                  <c:v>999.23900000000003</c:v>
                </c:pt>
                <c:pt idx="4022">
                  <c:v>999.42499999999973</c:v>
                </c:pt>
                <c:pt idx="4023">
                  <c:v>999.62</c:v>
                </c:pt>
                <c:pt idx="4024">
                  <c:v>999.81799999999976</c:v>
                </c:pt>
                <c:pt idx="4025">
                  <c:v>1000.02</c:v>
                </c:pt>
                <c:pt idx="4026">
                  <c:v>1000.2190000000001</c:v>
                </c:pt>
                <c:pt idx="4027">
                  <c:v>1000.414</c:v>
                </c:pt>
                <c:pt idx="4028">
                  <c:v>1000.606</c:v>
                </c:pt>
                <c:pt idx="4029">
                  <c:v>1000.796</c:v>
                </c:pt>
                <c:pt idx="4030">
                  <c:v>1000.9880000000001</c:v>
                </c:pt>
                <c:pt idx="4031">
                  <c:v>1001.176</c:v>
                </c:pt>
                <c:pt idx="4032">
                  <c:v>1001.357</c:v>
                </c:pt>
                <c:pt idx="4033">
                  <c:v>1001.539</c:v>
                </c:pt>
                <c:pt idx="4034">
                  <c:v>1001.724</c:v>
                </c:pt>
                <c:pt idx="4035">
                  <c:v>1001.9109999999999</c:v>
                </c:pt>
                <c:pt idx="4036">
                  <c:v>1002.099</c:v>
                </c:pt>
                <c:pt idx="4037">
                  <c:v>1002.2859999999999</c:v>
                </c:pt>
                <c:pt idx="4038">
                  <c:v>1002.472</c:v>
                </c:pt>
                <c:pt idx="4039">
                  <c:v>1002.659</c:v>
                </c:pt>
                <c:pt idx="4040">
                  <c:v>1002.848</c:v>
                </c:pt>
                <c:pt idx="4041">
                  <c:v>1003.034</c:v>
                </c:pt>
                <c:pt idx="4042">
                  <c:v>1003.224</c:v>
                </c:pt>
                <c:pt idx="4043">
                  <c:v>1003.4160000000001</c:v>
                </c:pt>
                <c:pt idx="4044">
                  <c:v>1003.607</c:v>
                </c:pt>
                <c:pt idx="4045">
                  <c:v>1003.798</c:v>
                </c:pt>
                <c:pt idx="4046">
                  <c:v>1003.987</c:v>
                </c:pt>
                <c:pt idx="4047">
                  <c:v>1004.173</c:v>
                </c:pt>
                <c:pt idx="4048">
                  <c:v>1004.367</c:v>
                </c:pt>
                <c:pt idx="4049">
                  <c:v>1004.56</c:v>
                </c:pt>
                <c:pt idx="4050">
                  <c:v>1004.753</c:v>
                </c:pt>
                <c:pt idx="4051">
                  <c:v>1004.944</c:v>
                </c:pt>
                <c:pt idx="4052">
                  <c:v>1005.131</c:v>
                </c:pt>
                <c:pt idx="4053">
                  <c:v>1005.321</c:v>
                </c:pt>
                <c:pt idx="4054">
                  <c:v>1005.513</c:v>
                </c:pt>
                <c:pt idx="4055">
                  <c:v>1005.711</c:v>
                </c:pt>
                <c:pt idx="4056">
                  <c:v>1005.902</c:v>
                </c:pt>
                <c:pt idx="4057">
                  <c:v>1006.085</c:v>
                </c:pt>
                <c:pt idx="4058">
                  <c:v>1006.2670000000001</c:v>
                </c:pt>
                <c:pt idx="4059">
                  <c:v>1006.454</c:v>
                </c:pt>
                <c:pt idx="4060">
                  <c:v>1006.6420000000001</c:v>
                </c:pt>
                <c:pt idx="4061">
                  <c:v>1006.827</c:v>
                </c:pt>
                <c:pt idx="4062">
                  <c:v>1007.016</c:v>
                </c:pt>
                <c:pt idx="4063">
                  <c:v>1007.205</c:v>
                </c:pt>
                <c:pt idx="4064">
                  <c:v>1007.396</c:v>
                </c:pt>
                <c:pt idx="4065">
                  <c:v>1007.5839999999999</c:v>
                </c:pt>
                <c:pt idx="4066">
                  <c:v>1007.761</c:v>
                </c:pt>
                <c:pt idx="4067">
                  <c:v>1007.936</c:v>
                </c:pt>
                <c:pt idx="4068">
                  <c:v>1008.123</c:v>
                </c:pt>
                <c:pt idx="4069">
                  <c:v>1008.318</c:v>
                </c:pt>
                <c:pt idx="4070">
                  <c:v>1008.5069999999999</c:v>
                </c:pt>
                <c:pt idx="4071">
                  <c:v>1008.693</c:v>
                </c:pt>
                <c:pt idx="4072">
                  <c:v>1008.875</c:v>
                </c:pt>
                <c:pt idx="4073">
                  <c:v>1009.052</c:v>
                </c:pt>
                <c:pt idx="4074">
                  <c:v>1009.231</c:v>
                </c:pt>
                <c:pt idx="4075">
                  <c:v>1009.4059999999999</c:v>
                </c:pt>
                <c:pt idx="4076">
                  <c:v>1009.586</c:v>
                </c:pt>
                <c:pt idx="4077">
                  <c:v>1009.769</c:v>
                </c:pt>
                <c:pt idx="4078">
                  <c:v>1009.953</c:v>
                </c:pt>
                <c:pt idx="4079">
                  <c:v>1010.14</c:v>
                </c:pt>
                <c:pt idx="4080">
                  <c:v>1010.326</c:v>
                </c:pt>
                <c:pt idx="4081">
                  <c:v>1010.506</c:v>
                </c:pt>
                <c:pt idx="4082">
                  <c:v>1010.691</c:v>
                </c:pt>
                <c:pt idx="4083">
                  <c:v>1010.877</c:v>
                </c:pt>
                <c:pt idx="4084">
                  <c:v>1011.06</c:v>
                </c:pt>
                <c:pt idx="4085">
                  <c:v>1011.2430000000001</c:v>
                </c:pt>
                <c:pt idx="4086">
                  <c:v>1011.427</c:v>
                </c:pt>
                <c:pt idx="4087">
                  <c:v>1011.616</c:v>
                </c:pt>
                <c:pt idx="4088">
                  <c:v>1011.808</c:v>
                </c:pt>
                <c:pt idx="4089">
                  <c:v>1011.997</c:v>
                </c:pt>
                <c:pt idx="4090">
                  <c:v>1012.182</c:v>
                </c:pt>
                <c:pt idx="4091">
                  <c:v>1012.372</c:v>
                </c:pt>
                <c:pt idx="4092">
                  <c:v>1012.562</c:v>
                </c:pt>
                <c:pt idx="4093">
                  <c:v>1012.752</c:v>
                </c:pt>
                <c:pt idx="4094">
                  <c:v>1012.9450000000001</c:v>
                </c:pt>
                <c:pt idx="4095">
                  <c:v>1013.136</c:v>
                </c:pt>
                <c:pt idx="4096">
                  <c:v>1013.325</c:v>
                </c:pt>
                <c:pt idx="4097">
                  <c:v>1013.51</c:v>
                </c:pt>
                <c:pt idx="4098">
                  <c:v>1013.692</c:v>
                </c:pt>
                <c:pt idx="4099">
                  <c:v>1013.875</c:v>
                </c:pt>
                <c:pt idx="4100">
                  <c:v>1014.06</c:v>
                </c:pt>
                <c:pt idx="4101">
                  <c:v>1014.249</c:v>
                </c:pt>
                <c:pt idx="4102">
                  <c:v>1014.436</c:v>
                </c:pt>
                <c:pt idx="4103">
                  <c:v>1014.625</c:v>
                </c:pt>
                <c:pt idx="4104">
                  <c:v>1014.818</c:v>
                </c:pt>
                <c:pt idx="4105">
                  <c:v>1015.014</c:v>
                </c:pt>
                <c:pt idx="4106">
                  <c:v>1015.211</c:v>
                </c:pt>
                <c:pt idx="4107">
                  <c:v>1015.397</c:v>
                </c:pt>
                <c:pt idx="4108">
                  <c:v>1015.569</c:v>
                </c:pt>
                <c:pt idx="4109">
                  <c:v>1015.7380000000001</c:v>
                </c:pt>
                <c:pt idx="4110">
                  <c:v>1015.9059999999999</c:v>
                </c:pt>
                <c:pt idx="4111">
                  <c:v>1016.079</c:v>
                </c:pt>
                <c:pt idx="4112">
                  <c:v>1016.2569999999999</c:v>
                </c:pt>
                <c:pt idx="4113">
                  <c:v>1016.442</c:v>
                </c:pt>
                <c:pt idx="4114">
                  <c:v>1016.629</c:v>
                </c:pt>
                <c:pt idx="4115">
                  <c:v>1016.81</c:v>
                </c:pt>
                <c:pt idx="4116">
                  <c:v>1016.992</c:v>
                </c:pt>
                <c:pt idx="4117">
                  <c:v>1017.176</c:v>
                </c:pt>
                <c:pt idx="4118">
                  <c:v>1017.3579999999999</c:v>
                </c:pt>
                <c:pt idx="4119">
                  <c:v>1017.537</c:v>
                </c:pt>
                <c:pt idx="4120">
                  <c:v>1017.715</c:v>
                </c:pt>
                <c:pt idx="4121">
                  <c:v>1017.896</c:v>
                </c:pt>
                <c:pt idx="4122">
                  <c:v>1018.08</c:v>
                </c:pt>
                <c:pt idx="4123">
                  <c:v>1018.2670000000001</c:v>
                </c:pt>
                <c:pt idx="4124">
                  <c:v>1018.453</c:v>
                </c:pt>
                <c:pt idx="4125">
                  <c:v>1018.63</c:v>
                </c:pt>
                <c:pt idx="4126">
                  <c:v>1018.807</c:v>
                </c:pt>
                <c:pt idx="4127">
                  <c:v>1018.984</c:v>
                </c:pt>
                <c:pt idx="4128">
                  <c:v>1019.163</c:v>
                </c:pt>
                <c:pt idx="4129">
                  <c:v>1019.341</c:v>
                </c:pt>
                <c:pt idx="4130">
                  <c:v>1019.5170000000001</c:v>
                </c:pt>
                <c:pt idx="4131">
                  <c:v>1019.693</c:v>
                </c:pt>
                <c:pt idx="4132">
                  <c:v>1019.871</c:v>
                </c:pt>
                <c:pt idx="4133">
                  <c:v>1020.0549999999999</c:v>
                </c:pt>
                <c:pt idx="4134">
                  <c:v>1020.2380000000001</c:v>
                </c:pt>
                <c:pt idx="4135">
                  <c:v>1020.415</c:v>
                </c:pt>
                <c:pt idx="4136">
                  <c:v>1020.595</c:v>
                </c:pt>
                <c:pt idx="4137">
                  <c:v>1020.775</c:v>
                </c:pt>
                <c:pt idx="4138">
                  <c:v>1020.9589999999999</c:v>
                </c:pt>
                <c:pt idx="4139">
                  <c:v>1021.143</c:v>
                </c:pt>
                <c:pt idx="4140">
                  <c:v>1021.325</c:v>
                </c:pt>
                <c:pt idx="4141">
                  <c:v>1021.513</c:v>
                </c:pt>
                <c:pt idx="4142">
                  <c:v>1021.694</c:v>
                </c:pt>
                <c:pt idx="4143">
                  <c:v>1021.867</c:v>
                </c:pt>
                <c:pt idx="4144">
                  <c:v>1022.042</c:v>
                </c:pt>
                <c:pt idx="4145">
                  <c:v>1022.217</c:v>
                </c:pt>
                <c:pt idx="4146">
                  <c:v>1022.403</c:v>
                </c:pt>
                <c:pt idx="4147">
                  <c:v>1022.598</c:v>
                </c:pt>
                <c:pt idx="4148">
                  <c:v>1022.795</c:v>
                </c:pt>
                <c:pt idx="4149">
                  <c:v>1022.9930000000001</c:v>
                </c:pt>
                <c:pt idx="4150">
                  <c:v>1023.189</c:v>
                </c:pt>
                <c:pt idx="4151">
                  <c:v>1023.383</c:v>
                </c:pt>
                <c:pt idx="4152">
                  <c:v>1023.576</c:v>
                </c:pt>
                <c:pt idx="4153">
                  <c:v>1023.768</c:v>
                </c:pt>
                <c:pt idx="4154">
                  <c:v>1023.956</c:v>
                </c:pt>
                <c:pt idx="4155">
                  <c:v>1024.1400000000001</c:v>
                </c:pt>
                <c:pt idx="4156">
                  <c:v>1024.3240000000001</c:v>
                </c:pt>
                <c:pt idx="4157">
                  <c:v>1024.509</c:v>
                </c:pt>
                <c:pt idx="4158">
                  <c:v>1024.693</c:v>
                </c:pt>
                <c:pt idx="4159">
                  <c:v>1024.8779999999999</c:v>
                </c:pt>
                <c:pt idx="4160">
                  <c:v>1025.0640000000001</c:v>
                </c:pt>
                <c:pt idx="4161">
                  <c:v>1025.251</c:v>
                </c:pt>
                <c:pt idx="4162">
                  <c:v>1025.434</c:v>
                </c:pt>
                <c:pt idx="4163">
                  <c:v>1025.6189999999999</c:v>
                </c:pt>
                <c:pt idx="4164">
                  <c:v>1025.8019999999999</c:v>
                </c:pt>
                <c:pt idx="4165">
                  <c:v>1025.9829999999999</c:v>
                </c:pt>
                <c:pt idx="4166">
                  <c:v>1026.171</c:v>
                </c:pt>
                <c:pt idx="4167">
                  <c:v>1026.3579999999999</c:v>
                </c:pt>
                <c:pt idx="4168">
                  <c:v>1026.5409999999999</c:v>
                </c:pt>
                <c:pt idx="4169">
                  <c:v>1026.722</c:v>
                </c:pt>
                <c:pt idx="4170">
                  <c:v>1026.904</c:v>
                </c:pt>
                <c:pt idx="4171">
                  <c:v>1027.086</c:v>
                </c:pt>
                <c:pt idx="4172">
                  <c:v>1027.2650000000001</c:v>
                </c:pt>
                <c:pt idx="4173">
                  <c:v>1027.441</c:v>
                </c:pt>
                <c:pt idx="4174">
                  <c:v>1027.6210000000001</c:v>
                </c:pt>
                <c:pt idx="4175">
                  <c:v>1027.8009999999999</c:v>
                </c:pt>
                <c:pt idx="4176">
                  <c:v>1027.9880000000001</c:v>
                </c:pt>
                <c:pt idx="4177">
                  <c:v>1028.171</c:v>
                </c:pt>
                <c:pt idx="4178">
                  <c:v>1028.354</c:v>
                </c:pt>
                <c:pt idx="4179">
                  <c:v>1028.537</c:v>
                </c:pt>
                <c:pt idx="4180">
                  <c:v>1028.7180000000001</c:v>
                </c:pt>
                <c:pt idx="4181">
                  <c:v>1028.9010000000001</c:v>
                </c:pt>
                <c:pt idx="4182">
                  <c:v>1029.0840000000001</c:v>
                </c:pt>
                <c:pt idx="4183">
                  <c:v>1029.2670000000001</c:v>
                </c:pt>
                <c:pt idx="4184">
                  <c:v>1029.4559999999999</c:v>
                </c:pt>
                <c:pt idx="4185">
                  <c:v>1029.6369999999999</c:v>
                </c:pt>
                <c:pt idx="4186">
                  <c:v>1029.8150000000001</c:v>
                </c:pt>
                <c:pt idx="4187">
                  <c:v>1029.9929999999999</c:v>
                </c:pt>
                <c:pt idx="4188">
                  <c:v>1030.17</c:v>
                </c:pt>
                <c:pt idx="4189">
                  <c:v>1030.3499999999999</c:v>
                </c:pt>
                <c:pt idx="4190">
                  <c:v>1030.5219999999999</c:v>
                </c:pt>
                <c:pt idx="4191">
                  <c:v>1030.704</c:v>
                </c:pt>
                <c:pt idx="4192">
                  <c:v>1030.8820000000001</c:v>
                </c:pt>
                <c:pt idx="4193">
                  <c:v>1031.0640000000001</c:v>
                </c:pt>
                <c:pt idx="4194">
                  <c:v>1031.2460000000001</c:v>
                </c:pt>
                <c:pt idx="4195">
                  <c:v>1031.4290000000001</c:v>
                </c:pt>
                <c:pt idx="4196">
                  <c:v>1031.6110000000001</c:v>
                </c:pt>
                <c:pt idx="4197">
                  <c:v>1031.79</c:v>
                </c:pt>
                <c:pt idx="4198">
                  <c:v>1031.9680000000001</c:v>
                </c:pt>
                <c:pt idx="4199">
                  <c:v>1032.146</c:v>
                </c:pt>
                <c:pt idx="4200">
                  <c:v>1032.3230000000001</c:v>
                </c:pt>
                <c:pt idx="4201">
                  <c:v>1032.5050000000001</c:v>
                </c:pt>
                <c:pt idx="4202">
                  <c:v>1032.692</c:v>
                </c:pt>
                <c:pt idx="4203">
                  <c:v>1032.874</c:v>
                </c:pt>
                <c:pt idx="4204">
                  <c:v>1033.048</c:v>
                </c:pt>
                <c:pt idx="4205">
                  <c:v>1033.2280000000001</c:v>
                </c:pt>
                <c:pt idx="4206">
                  <c:v>1033.4100000000001</c:v>
                </c:pt>
                <c:pt idx="4207">
                  <c:v>1033.596</c:v>
                </c:pt>
                <c:pt idx="4208">
                  <c:v>1033.7809999999999</c:v>
                </c:pt>
                <c:pt idx="4209">
                  <c:v>1033.963</c:v>
                </c:pt>
                <c:pt idx="4210">
                  <c:v>1034.1469999999999</c:v>
                </c:pt>
                <c:pt idx="4211">
                  <c:v>1034.3320000000001</c:v>
                </c:pt>
                <c:pt idx="4212">
                  <c:v>1034.519</c:v>
                </c:pt>
                <c:pt idx="4213">
                  <c:v>1034.71</c:v>
                </c:pt>
                <c:pt idx="4214">
                  <c:v>1034.9010000000001</c:v>
                </c:pt>
                <c:pt idx="4215">
                  <c:v>1035.085</c:v>
                </c:pt>
                <c:pt idx="4216">
                  <c:v>1035.269</c:v>
                </c:pt>
                <c:pt idx="4217">
                  <c:v>1035.452</c:v>
                </c:pt>
                <c:pt idx="4218">
                  <c:v>1035.633</c:v>
                </c:pt>
                <c:pt idx="4219">
                  <c:v>1035.8119999999999</c:v>
                </c:pt>
                <c:pt idx="4220">
                  <c:v>1035.991</c:v>
                </c:pt>
                <c:pt idx="4221">
                  <c:v>1036.174</c:v>
                </c:pt>
                <c:pt idx="4222">
                  <c:v>1036.356</c:v>
                </c:pt>
                <c:pt idx="4223">
                  <c:v>1036.54</c:v>
                </c:pt>
                <c:pt idx="4224">
                  <c:v>1036.722</c:v>
                </c:pt>
                <c:pt idx="4225">
                  <c:v>1036.9010000000001</c:v>
                </c:pt>
                <c:pt idx="4226">
                  <c:v>1037.0809999999999</c:v>
                </c:pt>
                <c:pt idx="4227">
                  <c:v>1037.259</c:v>
                </c:pt>
                <c:pt idx="4228">
                  <c:v>1037.442</c:v>
                </c:pt>
                <c:pt idx="4229">
                  <c:v>1037.6210000000001</c:v>
                </c:pt>
                <c:pt idx="4230">
                  <c:v>1037.7929999999999</c:v>
                </c:pt>
                <c:pt idx="4231">
                  <c:v>1037.962</c:v>
                </c:pt>
                <c:pt idx="4232">
                  <c:v>1038.1310000000001</c:v>
                </c:pt>
                <c:pt idx="4233">
                  <c:v>1038.3040000000001</c:v>
                </c:pt>
                <c:pt idx="4234">
                  <c:v>1038.4739999999999</c:v>
                </c:pt>
                <c:pt idx="4235">
                  <c:v>1038.6420000000001</c:v>
                </c:pt>
                <c:pt idx="4236">
                  <c:v>1038.8109999999999</c:v>
                </c:pt>
                <c:pt idx="4237">
                  <c:v>1038.9860000000001</c:v>
                </c:pt>
                <c:pt idx="4238">
                  <c:v>1039.165</c:v>
                </c:pt>
                <c:pt idx="4239">
                  <c:v>1039.345</c:v>
                </c:pt>
                <c:pt idx="4240">
                  <c:v>1039.5229999999999</c:v>
                </c:pt>
                <c:pt idx="4241">
                  <c:v>1039.702</c:v>
                </c:pt>
                <c:pt idx="4242">
                  <c:v>1039.884</c:v>
                </c:pt>
                <c:pt idx="4243">
                  <c:v>1040.0650000000001</c:v>
                </c:pt>
                <c:pt idx="4244">
                  <c:v>1040.2460000000001</c:v>
                </c:pt>
                <c:pt idx="4245">
                  <c:v>1040.423</c:v>
                </c:pt>
                <c:pt idx="4246">
                  <c:v>1040.6079999999999</c:v>
                </c:pt>
                <c:pt idx="4247">
                  <c:v>1040.7909999999999</c:v>
                </c:pt>
                <c:pt idx="4248">
                  <c:v>1040.973</c:v>
                </c:pt>
                <c:pt idx="4249">
                  <c:v>1041.153</c:v>
                </c:pt>
                <c:pt idx="4250">
                  <c:v>1041.3340000000001</c:v>
                </c:pt>
                <c:pt idx="4251">
                  <c:v>1041.5139999999999</c:v>
                </c:pt>
                <c:pt idx="4252">
                  <c:v>1041.6980000000001</c:v>
                </c:pt>
                <c:pt idx="4253">
                  <c:v>1041.8810000000001</c:v>
                </c:pt>
                <c:pt idx="4254">
                  <c:v>1042.066</c:v>
                </c:pt>
                <c:pt idx="4255">
                  <c:v>1042.2460000000001</c:v>
                </c:pt>
                <c:pt idx="4256">
                  <c:v>1042.4280000000001</c:v>
                </c:pt>
                <c:pt idx="4257">
                  <c:v>1042.614</c:v>
                </c:pt>
                <c:pt idx="4258">
                  <c:v>1042.8040000000001</c:v>
                </c:pt>
                <c:pt idx="4259">
                  <c:v>1042.9939999999999</c:v>
                </c:pt>
                <c:pt idx="4260">
                  <c:v>1043.182</c:v>
                </c:pt>
                <c:pt idx="4261">
                  <c:v>1043.3679999999999</c:v>
                </c:pt>
                <c:pt idx="4262">
                  <c:v>1043.556</c:v>
                </c:pt>
                <c:pt idx="4263">
                  <c:v>1043.7439999999999</c:v>
                </c:pt>
                <c:pt idx="4264">
                  <c:v>1043.9290000000001</c:v>
                </c:pt>
                <c:pt idx="4265">
                  <c:v>1044.1099999999999</c:v>
                </c:pt>
                <c:pt idx="4266">
                  <c:v>1044.2929999999999</c:v>
                </c:pt>
                <c:pt idx="4267">
                  <c:v>1044.4649999999999</c:v>
                </c:pt>
                <c:pt idx="4268">
                  <c:v>1044.6400000000001</c:v>
                </c:pt>
                <c:pt idx="4269">
                  <c:v>1044.818</c:v>
                </c:pt>
                <c:pt idx="4270">
                  <c:v>1044.9970000000001</c:v>
                </c:pt>
                <c:pt idx="4271">
                  <c:v>1045.1780000000001</c:v>
                </c:pt>
                <c:pt idx="4272">
                  <c:v>1045.366</c:v>
                </c:pt>
                <c:pt idx="4273">
                  <c:v>1045.559</c:v>
                </c:pt>
                <c:pt idx="4274">
                  <c:v>1045.751</c:v>
                </c:pt>
                <c:pt idx="4275">
                  <c:v>1045.9359999999999</c:v>
                </c:pt>
                <c:pt idx="4276">
                  <c:v>1046.123</c:v>
                </c:pt>
                <c:pt idx="4277">
                  <c:v>1046.318</c:v>
                </c:pt>
                <c:pt idx="4278">
                  <c:v>1046.502</c:v>
                </c:pt>
                <c:pt idx="4279">
                  <c:v>1046.6849999999999</c:v>
                </c:pt>
                <c:pt idx="4280">
                  <c:v>1046.8679999999999</c:v>
                </c:pt>
                <c:pt idx="4281">
                  <c:v>1047.0450000000001</c:v>
                </c:pt>
                <c:pt idx="4282">
                  <c:v>1047.2180000000001</c:v>
                </c:pt>
                <c:pt idx="4283">
                  <c:v>1047.394</c:v>
                </c:pt>
                <c:pt idx="4284">
                  <c:v>1047.5650000000001</c:v>
                </c:pt>
                <c:pt idx="4285">
                  <c:v>1047.7270000000001</c:v>
                </c:pt>
                <c:pt idx="4286">
                  <c:v>1047.8879999999999</c:v>
                </c:pt>
                <c:pt idx="4287">
                  <c:v>1048.056</c:v>
                </c:pt>
                <c:pt idx="4288">
                  <c:v>1048.2260000000001</c:v>
                </c:pt>
                <c:pt idx="4289">
                  <c:v>1048.3989999999999</c:v>
                </c:pt>
                <c:pt idx="4290">
                  <c:v>1048.57</c:v>
                </c:pt>
                <c:pt idx="4291">
                  <c:v>1048.7360000000001</c:v>
                </c:pt>
                <c:pt idx="4292">
                  <c:v>1048.904</c:v>
                </c:pt>
                <c:pt idx="4293">
                  <c:v>1049.0719999999999</c:v>
                </c:pt>
                <c:pt idx="4294">
                  <c:v>1049.2360000000001</c:v>
                </c:pt>
                <c:pt idx="4295">
                  <c:v>1049.4010000000001</c:v>
                </c:pt>
                <c:pt idx="4296">
                  <c:v>1049.5719999999999</c:v>
                </c:pt>
                <c:pt idx="4297">
                  <c:v>1049.7439999999999</c:v>
                </c:pt>
                <c:pt idx="4298">
                  <c:v>1049.92</c:v>
                </c:pt>
                <c:pt idx="4299">
                  <c:v>1050.0930000000001</c:v>
                </c:pt>
                <c:pt idx="4300">
                  <c:v>1050.27</c:v>
                </c:pt>
                <c:pt idx="4301">
                  <c:v>1050.4449999999999</c:v>
                </c:pt>
                <c:pt idx="4302">
                  <c:v>1050.623</c:v>
                </c:pt>
                <c:pt idx="4303">
                  <c:v>1050.797</c:v>
                </c:pt>
                <c:pt idx="4304">
                  <c:v>1050.973</c:v>
                </c:pt>
                <c:pt idx="4305">
                  <c:v>1051.145</c:v>
                </c:pt>
                <c:pt idx="4306">
                  <c:v>1051.31</c:v>
                </c:pt>
                <c:pt idx="4307">
                  <c:v>1051.4770000000001</c:v>
                </c:pt>
                <c:pt idx="4308">
                  <c:v>1051.6410000000001</c:v>
                </c:pt>
                <c:pt idx="4309">
                  <c:v>1051.8040000000001</c:v>
                </c:pt>
                <c:pt idx="4310">
                  <c:v>1051.97</c:v>
                </c:pt>
                <c:pt idx="4311">
                  <c:v>1052.134</c:v>
                </c:pt>
                <c:pt idx="4312">
                  <c:v>1052.3040000000001</c:v>
                </c:pt>
                <c:pt idx="4313">
                  <c:v>1052.473</c:v>
                </c:pt>
                <c:pt idx="4314">
                  <c:v>1052.6410000000001</c:v>
                </c:pt>
                <c:pt idx="4315">
                  <c:v>1052.806</c:v>
                </c:pt>
                <c:pt idx="4316">
                  <c:v>1052.9739999999999</c:v>
                </c:pt>
                <c:pt idx="4317">
                  <c:v>1053.1410000000001</c:v>
                </c:pt>
                <c:pt idx="4318">
                  <c:v>1053.3050000000001</c:v>
                </c:pt>
                <c:pt idx="4319">
                  <c:v>1053.4649999999999</c:v>
                </c:pt>
                <c:pt idx="4320">
                  <c:v>1053.633</c:v>
                </c:pt>
                <c:pt idx="4321">
                  <c:v>1053.8019999999999</c:v>
                </c:pt>
                <c:pt idx="4322">
                  <c:v>1053.9749999999999</c:v>
                </c:pt>
                <c:pt idx="4323">
                  <c:v>1054.1469999999999</c:v>
                </c:pt>
                <c:pt idx="4324">
                  <c:v>1054.316</c:v>
                </c:pt>
                <c:pt idx="4325">
                  <c:v>1054.481</c:v>
                </c:pt>
                <c:pt idx="4326">
                  <c:v>1054.6500000000001</c:v>
                </c:pt>
                <c:pt idx="4327">
                  <c:v>1054.819</c:v>
                </c:pt>
                <c:pt idx="4328">
                  <c:v>1054.992</c:v>
                </c:pt>
                <c:pt idx="4329">
                  <c:v>1055.1600000000001</c:v>
                </c:pt>
                <c:pt idx="4330">
                  <c:v>1055.326</c:v>
                </c:pt>
                <c:pt idx="4331">
                  <c:v>1055.492</c:v>
                </c:pt>
                <c:pt idx="4332">
                  <c:v>1055.6600000000001</c:v>
                </c:pt>
                <c:pt idx="4333">
                  <c:v>1055.83</c:v>
                </c:pt>
                <c:pt idx="4334">
                  <c:v>1055.999</c:v>
                </c:pt>
                <c:pt idx="4335">
                  <c:v>1056.164</c:v>
                </c:pt>
                <c:pt idx="4336">
                  <c:v>1056.329</c:v>
                </c:pt>
                <c:pt idx="4337">
                  <c:v>1056.4929999999999</c:v>
                </c:pt>
                <c:pt idx="4338">
                  <c:v>1056.6579999999999</c:v>
                </c:pt>
                <c:pt idx="4339">
                  <c:v>1056.83</c:v>
                </c:pt>
                <c:pt idx="4340">
                  <c:v>1057.002</c:v>
                </c:pt>
                <c:pt idx="4341">
                  <c:v>1057.173</c:v>
                </c:pt>
                <c:pt idx="4342">
                  <c:v>1057.3399999999999</c:v>
                </c:pt>
                <c:pt idx="4343">
                  <c:v>1057.5070000000001</c:v>
                </c:pt>
                <c:pt idx="4344">
                  <c:v>1057.673</c:v>
                </c:pt>
                <c:pt idx="4345">
                  <c:v>1057.8389999999999</c:v>
                </c:pt>
                <c:pt idx="4346">
                  <c:v>1058.0050000000001</c:v>
                </c:pt>
                <c:pt idx="4347">
                  <c:v>1058.173</c:v>
                </c:pt>
                <c:pt idx="4348">
                  <c:v>1058.3399999999999</c:v>
                </c:pt>
                <c:pt idx="4349">
                  <c:v>1058.5119999999999</c:v>
                </c:pt>
                <c:pt idx="4350">
                  <c:v>1058.6849999999999</c:v>
                </c:pt>
                <c:pt idx="4351">
                  <c:v>1058.8530000000001</c:v>
                </c:pt>
                <c:pt idx="4352">
                  <c:v>1059.0139999999999</c:v>
                </c:pt>
                <c:pt idx="4353">
                  <c:v>1059.1780000000001</c:v>
                </c:pt>
                <c:pt idx="4354">
                  <c:v>1059.3399999999999</c:v>
                </c:pt>
                <c:pt idx="4355">
                  <c:v>1059.5060000000001</c:v>
                </c:pt>
                <c:pt idx="4356">
                  <c:v>1059.6759999999999</c:v>
                </c:pt>
                <c:pt idx="4357">
                  <c:v>1059.846</c:v>
                </c:pt>
                <c:pt idx="4358">
                  <c:v>1060.0129999999999</c:v>
                </c:pt>
                <c:pt idx="4359">
                  <c:v>1060.184</c:v>
                </c:pt>
                <c:pt idx="4360">
                  <c:v>1060.3530000000001</c:v>
                </c:pt>
                <c:pt idx="4361">
                  <c:v>1060.5219999999999</c:v>
                </c:pt>
                <c:pt idx="4362">
                  <c:v>1060.691</c:v>
                </c:pt>
                <c:pt idx="4363">
                  <c:v>1060.865</c:v>
                </c:pt>
                <c:pt idx="4364">
                  <c:v>1061.0409999999999</c:v>
                </c:pt>
                <c:pt idx="4365">
                  <c:v>1061.213</c:v>
                </c:pt>
                <c:pt idx="4366">
                  <c:v>1061.384</c:v>
                </c:pt>
                <c:pt idx="4367">
                  <c:v>1061.556</c:v>
                </c:pt>
                <c:pt idx="4368">
                  <c:v>1061.729</c:v>
                </c:pt>
                <c:pt idx="4369">
                  <c:v>1061.8979999999999</c:v>
                </c:pt>
                <c:pt idx="4370">
                  <c:v>1062.0609999999999</c:v>
                </c:pt>
                <c:pt idx="4371">
                  <c:v>1062.2239999999999</c:v>
                </c:pt>
                <c:pt idx="4372">
                  <c:v>1062.386</c:v>
                </c:pt>
                <c:pt idx="4373">
                  <c:v>1062.5450000000001</c:v>
                </c:pt>
                <c:pt idx="4374">
                  <c:v>1062.7049999999999</c:v>
                </c:pt>
                <c:pt idx="4375">
                  <c:v>1062.865</c:v>
                </c:pt>
                <c:pt idx="4376">
                  <c:v>1063.03</c:v>
                </c:pt>
                <c:pt idx="4377">
                  <c:v>1063.193</c:v>
                </c:pt>
                <c:pt idx="4378">
                  <c:v>1063.3579999999999</c:v>
                </c:pt>
                <c:pt idx="4379">
                  <c:v>1063.5229999999999</c:v>
                </c:pt>
                <c:pt idx="4380">
                  <c:v>1063.691</c:v>
                </c:pt>
                <c:pt idx="4381">
                  <c:v>1063.855</c:v>
                </c:pt>
                <c:pt idx="4382">
                  <c:v>1064.0170000000001</c:v>
                </c:pt>
                <c:pt idx="4383">
                  <c:v>1064.184</c:v>
                </c:pt>
                <c:pt idx="4384">
                  <c:v>1064.3530000000001</c:v>
                </c:pt>
                <c:pt idx="4385">
                  <c:v>1064.518</c:v>
                </c:pt>
                <c:pt idx="4386">
                  <c:v>1064.682</c:v>
                </c:pt>
                <c:pt idx="4387">
                  <c:v>1064.8499999999999</c:v>
                </c:pt>
                <c:pt idx="4388">
                  <c:v>1065.021</c:v>
                </c:pt>
                <c:pt idx="4389">
                  <c:v>1065.192</c:v>
                </c:pt>
                <c:pt idx="4390">
                  <c:v>1065.3579999999999</c:v>
                </c:pt>
                <c:pt idx="4391">
                  <c:v>1065.5219999999999</c:v>
                </c:pt>
                <c:pt idx="4392">
                  <c:v>1065.69</c:v>
                </c:pt>
                <c:pt idx="4393">
                  <c:v>1065.8589999999999</c:v>
                </c:pt>
                <c:pt idx="4394">
                  <c:v>1066.0340000000001</c:v>
                </c:pt>
                <c:pt idx="4395">
                  <c:v>1066.204</c:v>
                </c:pt>
                <c:pt idx="4396">
                  <c:v>1066.373</c:v>
                </c:pt>
                <c:pt idx="4397">
                  <c:v>1066.5409999999999</c:v>
                </c:pt>
                <c:pt idx="4398">
                  <c:v>1066.7090000000001</c:v>
                </c:pt>
                <c:pt idx="4399">
                  <c:v>1066.876</c:v>
                </c:pt>
                <c:pt idx="4400">
                  <c:v>1067.046</c:v>
                </c:pt>
                <c:pt idx="4401">
                  <c:v>1067.21</c:v>
                </c:pt>
                <c:pt idx="4402">
                  <c:v>1067.375</c:v>
                </c:pt>
                <c:pt idx="4403">
                  <c:v>1067.5409999999999</c:v>
                </c:pt>
                <c:pt idx="4404">
                  <c:v>1067.71</c:v>
                </c:pt>
                <c:pt idx="4405">
                  <c:v>1067.8800000000001</c:v>
                </c:pt>
                <c:pt idx="4406">
                  <c:v>1068.048</c:v>
                </c:pt>
                <c:pt idx="4407">
                  <c:v>1068.2149999999999</c:v>
                </c:pt>
                <c:pt idx="4408">
                  <c:v>1068.3800000000001</c:v>
                </c:pt>
                <c:pt idx="4409">
                  <c:v>1068.547</c:v>
                </c:pt>
                <c:pt idx="4410">
                  <c:v>1068.713</c:v>
                </c:pt>
                <c:pt idx="4411">
                  <c:v>1068.8789999999999</c:v>
                </c:pt>
                <c:pt idx="4412">
                  <c:v>1069.046</c:v>
                </c:pt>
                <c:pt idx="4413">
                  <c:v>1069.211</c:v>
                </c:pt>
                <c:pt idx="4414">
                  <c:v>1069.377</c:v>
                </c:pt>
                <c:pt idx="4415">
                  <c:v>1069.5429999999999</c:v>
                </c:pt>
                <c:pt idx="4416">
                  <c:v>1069.713</c:v>
                </c:pt>
                <c:pt idx="4417">
                  <c:v>1069.8910000000001</c:v>
                </c:pt>
                <c:pt idx="4418">
                  <c:v>1070.068</c:v>
                </c:pt>
                <c:pt idx="4419">
                  <c:v>1070.2429999999999</c:v>
                </c:pt>
                <c:pt idx="4420">
                  <c:v>1070.415</c:v>
                </c:pt>
                <c:pt idx="4421">
                  <c:v>1070.5899999999999</c:v>
                </c:pt>
                <c:pt idx="4422">
                  <c:v>1070.76</c:v>
                </c:pt>
                <c:pt idx="4423">
                  <c:v>1070.9269999999999</c:v>
                </c:pt>
                <c:pt idx="4424">
                  <c:v>1071.095</c:v>
                </c:pt>
                <c:pt idx="4425">
                  <c:v>1071.258</c:v>
                </c:pt>
                <c:pt idx="4426">
                  <c:v>1071.422</c:v>
                </c:pt>
                <c:pt idx="4427">
                  <c:v>1071.5830000000001</c:v>
                </c:pt>
                <c:pt idx="4428">
                  <c:v>1071.732</c:v>
                </c:pt>
                <c:pt idx="4429">
                  <c:v>1071.8800000000001</c:v>
                </c:pt>
                <c:pt idx="4430">
                  <c:v>1072.0329999999999</c:v>
                </c:pt>
                <c:pt idx="4431">
                  <c:v>1072.1849999999999</c:v>
                </c:pt>
                <c:pt idx="4432">
                  <c:v>1072.3389999999999</c:v>
                </c:pt>
                <c:pt idx="4433">
                  <c:v>1072.4929999999999</c:v>
                </c:pt>
                <c:pt idx="4434">
                  <c:v>1072.646</c:v>
                </c:pt>
                <c:pt idx="4435">
                  <c:v>1072.799</c:v>
                </c:pt>
                <c:pt idx="4436">
                  <c:v>1072.9549999999999</c:v>
                </c:pt>
                <c:pt idx="4437">
                  <c:v>1073.116</c:v>
                </c:pt>
                <c:pt idx="4438">
                  <c:v>1073.28</c:v>
                </c:pt>
                <c:pt idx="4439">
                  <c:v>1073.441</c:v>
                </c:pt>
                <c:pt idx="4440">
                  <c:v>1073.6030000000001</c:v>
                </c:pt>
                <c:pt idx="4441">
                  <c:v>1073.759</c:v>
                </c:pt>
                <c:pt idx="4442">
                  <c:v>1073.9169999999999</c:v>
                </c:pt>
                <c:pt idx="4443">
                  <c:v>1074.079</c:v>
                </c:pt>
                <c:pt idx="4444">
                  <c:v>1074.2380000000001</c:v>
                </c:pt>
                <c:pt idx="4445">
                  <c:v>1074.395</c:v>
                </c:pt>
                <c:pt idx="4446">
                  <c:v>1074.556</c:v>
                </c:pt>
                <c:pt idx="4447">
                  <c:v>1074.7180000000001</c:v>
                </c:pt>
                <c:pt idx="4448">
                  <c:v>1074.8869999999999</c:v>
                </c:pt>
                <c:pt idx="4449">
                  <c:v>1075.0550000000001</c:v>
                </c:pt>
                <c:pt idx="4450">
                  <c:v>1075.2270000000001</c:v>
                </c:pt>
                <c:pt idx="4451">
                  <c:v>1075.3969999999999</c:v>
                </c:pt>
                <c:pt idx="4452">
                  <c:v>1075.567</c:v>
                </c:pt>
                <c:pt idx="4453">
                  <c:v>1075.731</c:v>
                </c:pt>
                <c:pt idx="4454">
                  <c:v>1075.896</c:v>
                </c:pt>
                <c:pt idx="4455">
                  <c:v>1076.0619999999999</c:v>
                </c:pt>
                <c:pt idx="4456">
                  <c:v>1076.229</c:v>
                </c:pt>
                <c:pt idx="4457">
                  <c:v>1076.395</c:v>
                </c:pt>
                <c:pt idx="4458">
                  <c:v>1076.558</c:v>
                </c:pt>
                <c:pt idx="4459">
                  <c:v>1076.72</c:v>
                </c:pt>
                <c:pt idx="4460">
                  <c:v>1076.884</c:v>
                </c:pt>
                <c:pt idx="4461">
                  <c:v>1077.0409999999999</c:v>
                </c:pt>
                <c:pt idx="4462">
                  <c:v>1077.201</c:v>
                </c:pt>
                <c:pt idx="4463">
                  <c:v>1077.3630000000001</c:v>
                </c:pt>
                <c:pt idx="4464">
                  <c:v>1077.53</c:v>
                </c:pt>
                <c:pt idx="4465">
                  <c:v>1077.6959999999999</c:v>
                </c:pt>
                <c:pt idx="4466">
                  <c:v>1077.8579999999999</c:v>
                </c:pt>
                <c:pt idx="4467">
                  <c:v>1078.021</c:v>
                </c:pt>
                <c:pt idx="4468">
                  <c:v>1078.1849999999999</c:v>
                </c:pt>
                <c:pt idx="4469">
                  <c:v>1078.345</c:v>
                </c:pt>
                <c:pt idx="4470">
                  <c:v>1078.5070000000001</c:v>
                </c:pt>
                <c:pt idx="4471">
                  <c:v>1078.675</c:v>
                </c:pt>
                <c:pt idx="4472">
                  <c:v>1078.8399999999999</c:v>
                </c:pt>
                <c:pt idx="4473">
                  <c:v>1079.01</c:v>
                </c:pt>
                <c:pt idx="4474">
                  <c:v>1079.182</c:v>
                </c:pt>
                <c:pt idx="4475">
                  <c:v>1079.3499999999999</c:v>
                </c:pt>
                <c:pt idx="4476">
                  <c:v>1079.5170000000001</c:v>
                </c:pt>
                <c:pt idx="4477">
                  <c:v>1079.6790000000001</c:v>
                </c:pt>
                <c:pt idx="4478">
                  <c:v>1079.837</c:v>
                </c:pt>
                <c:pt idx="4479">
                  <c:v>1079.999</c:v>
                </c:pt>
                <c:pt idx="4480">
                  <c:v>1080.1569999999999</c:v>
                </c:pt>
                <c:pt idx="4481">
                  <c:v>1080.3240000000001</c:v>
                </c:pt>
                <c:pt idx="4482">
                  <c:v>1080.4880000000001</c:v>
                </c:pt>
                <c:pt idx="4483">
                  <c:v>1080.6489999999999</c:v>
                </c:pt>
                <c:pt idx="4484">
                  <c:v>1080.8109999999999</c:v>
                </c:pt>
                <c:pt idx="4485">
                  <c:v>1080.972</c:v>
                </c:pt>
                <c:pt idx="4486">
                  <c:v>1081.1300000000001</c:v>
                </c:pt>
                <c:pt idx="4487">
                  <c:v>1081.2850000000001</c:v>
                </c:pt>
                <c:pt idx="4488">
                  <c:v>1081.444</c:v>
                </c:pt>
                <c:pt idx="4489">
                  <c:v>1081.606</c:v>
                </c:pt>
                <c:pt idx="4490">
                  <c:v>1081.7650000000001</c:v>
                </c:pt>
                <c:pt idx="4491">
                  <c:v>1081.9259999999999</c:v>
                </c:pt>
                <c:pt idx="4492">
                  <c:v>1082.0899999999999</c:v>
                </c:pt>
                <c:pt idx="4493">
                  <c:v>1082.252</c:v>
                </c:pt>
                <c:pt idx="4494">
                  <c:v>1082.4090000000001</c:v>
                </c:pt>
                <c:pt idx="4495">
                  <c:v>1082.5630000000001</c:v>
                </c:pt>
                <c:pt idx="4496">
                  <c:v>1082.7180000000001</c:v>
                </c:pt>
                <c:pt idx="4497">
                  <c:v>1082.875</c:v>
                </c:pt>
                <c:pt idx="4498">
                  <c:v>1083.0329999999999</c:v>
                </c:pt>
                <c:pt idx="4499">
                  <c:v>1083.1980000000001</c:v>
                </c:pt>
                <c:pt idx="4500">
                  <c:v>1083.366</c:v>
                </c:pt>
                <c:pt idx="4501">
                  <c:v>1083.5319999999999</c:v>
                </c:pt>
                <c:pt idx="4502">
                  <c:v>1083.691</c:v>
                </c:pt>
                <c:pt idx="4503">
                  <c:v>1083.8489999999999</c:v>
                </c:pt>
                <c:pt idx="4504">
                  <c:v>1084.0139999999999</c:v>
                </c:pt>
                <c:pt idx="4505">
                  <c:v>1084.18</c:v>
                </c:pt>
                <c:pt idx="4506">
                  <c:v>1084.345</c:v>
                </c:pt>
                <c:pt idx="4507">
                  <c:v>1084.51</c:v>
                </c:pt>
                <c:pt idx="4508">
                  <c:v>1084.6769999999999</c:v>
                </c:pt>
                <c:pt idx="4509">
                  <c:v>1084.8399999999999</c:v>
                </c:pt>
                <c:pt idx="4510">
                  <c:v>1085.002</c:v>
                </c:pt>
                <c:pt idx="4511">
                  <c:v>1085.165</c:v>
                </c:pt>
                <c:pt idx="4512">
                  <c:v>1085.327</c:v>
                </c:pt>
                <c:pt idx="4513">
                  <c:v>1085.4860000000001</c:v>
                </c:pt>
                <c:pt idx="4514">
                  <c:v>1085.644</c:v>
                </c:pt>
                <c:pt idx="4515">
                  <c:v>1085.8009999999999</c:v>
                </c:pt>
                <c:pt idx="4516">
                  <c:v>1085.9580000000001</c:v>
                </c:pt>
                <c:pt idx="4517">
                  <c:v>1086.114</c:v>
                </c:pt>
                <c:pt idx="4518">
                  <c:v>1086.271</c:v>
                </c:pt>
                <c:pt idx="4519">
                  <c:v>1086.4280000000001</c:v>
                </c:pt>
                <c:pt idx="4520">
                  <c:v>1086.5840000000001</c:v>
                </c:pt>
                <c:pt idx="4521">
                  <c:v>1086.7380000000001</c:v>
                </c:pt>
                <c:pt idx="4522">
                  <c:v>1086.894</c:v>
                </c:pt>
                <c:pt idx="4523">
                  <c:v>1087.05</c:v>
                </c:pt>
                <c:pt idx="4524">
                  <c:v>1087.203</c:v>
                </c:pt>
                <c:pt idx="4525">
                  <c:v>1087.3579999999999</c:v>
                </c:pt>
                <c:pt idx="4526">
                  <c:v>1087.5139999999999</c:v>
                </c:pt>
                <c:pt idx="4527">
                  <c:v>1087.67</c:v>
                </c:pt>
                <c:pt idx="4528">
                  <c:v>1087.8230000000001</c:v>
                </c:pt>
                <c:pt idx="4529">
                  <c:v>1087.979</c:v>
                </c:pt>
                <c:pt idx="4530">
                  <c:v>1088.1320000000001</c:v>
                </c:pt>
                <c:pt idx="4531">
                  <c:v>1088.29</c:v>
                </c:pt>
                <c:pt idx="4532">
                  <c:v>1088.451</c:v>
                </c:pt>
                <c:pt idx="4533">
                  <c:v>1088.6099999999999</c:v>
                </c:pt>
                <c:pt idx="4534">
                  <c:v>1088.7750000000001</c:v>
                </c:pt>
                <c:pt idx="4535">
                  <c:v>1088.9390000000001</c:v>
                </c:pt>
                <c:pt idx="4536">
                  <c:v>1089.105</c:v>
                </c:pt>
                <c:pt idx="4537">
                  <c:v>1089.2670000000001</c:v>
                </c:pt>
                <c:pt idx="4538">
                  <c:v>1089.4259999999999</c:v>
                </c:pt>
                <c:pt idx="4539">
                  <c:v>1089.5820000000001</c:v>
                </c:pt>
                <c:pt idx="4540">
                  <c:v>1089.7380000000001</c:v>
                </c:pt>
                <c:pt idx="4541">
                  <c:v>1089.894</c:v>
                </c:pt>
                <c:pt idx="4542">
                  <c:v>1090.049</c:v>
                </c:pt>
                <c:pt idx="4543">
                  <c:v>1090.203</c:v>
                </c:pt>
                <c:pt idx="4544">
                  <c:v>1090.356</c:v>
                </c:pt>
                <c:pt idx="4545">
                  <c:v>1090.509</c:v>
                </c:pt>
                <c:pt idx="4546">
                  <c:v>1090.6600000000001</c:v>
                </c:pt>
                <c:pt idx="4547">
                  <c:v>1090.808</c:v>
                </c:pt>
                <c:pt idx="4548">
                  <c:v>1090.9570000000001</c:v>
                </c:pt>
                <c:pt idx="4549">
                  <c:v>1091.1079999999999</c:v>
                </c:pt>
                <c:pt idx="4550">
                  <c:v>1091.259</c:v>
                </c:pt>
                <c:pt idx="4551">
                  <c:v>1091.413</c:v>
                </c:pt>
                <c:pt idx="4552">
                  <c:v>1091.568</c:v>
                </c:pt>
                <c:pt idx="4553">
                  <c:v>1091.7280000000001</c:v>
                </c:pt>
                <c:pt idx="4554">
                  <c:v>1091.886</c:v>
                </c:pt>
                <c:pt idx="4555">
                  <c:v>1092.0409999999999</c:v>
                </c:pt>
                <c:pt idx="4556">
                  <c:v>1092.193</c:v>
                </c:pt>
                <c:pt idx="4557">
                  <c:v>1092.346</c:v>
                </c:pt>
                <c:pt idx="4558">
                  <c:v>1092.502</c:v>
                </c:pt>
                <c:pt idx="4559">
                  <c:v>1092.652</c:v>
                </c:pt>
                <c:pt idx="4560">
                  <c:v>1092.8030000000001</c:v>
                </c:pt>
                <c:pt idx="4561">
                  <c:v>1092.9559999999999</c:v>
                </c:pt>
                <c:pt idx="4562">
                  <c:v>1093.1110000000001</c:v>
                </c:pt>
                <c:pt idx="4563">
                  <c:v>1093.2670000000001</c:v>
                </c:pt>
                <c:pt idx="4564">
                  <c:v>1093.42</c:v>
                </c:pt>
                <c:pt idx="4565">
                  <c:v>1093.569</c:v>
                </c:pt>
                <c:pt idx="4566">
                  <c:v>1093.721</c:v>
                </c:pt>
                <c:pt idx="4567">
                  <c:v>1093.877</c:v>
                </c:pt>
                <c:pt idx="4568">
                  <c:v>1094.0350000000001</c:v>
                </c:pt>
                <c:pt idx="4569">
                  <c:v>1094.192</c:v>
                </c:pt>
                <c:pt idx="4570">
                  <c:v>1094.3499999999999</c:v>
                </c:pt>
                <c:pt idx="4571">
                  <c:v>1094.5129999999999</c:v>
                </c:pt>
                <c:pt idx="4572">
                  <c:v>1094.674</c:v>
                </c:pt>
                <c:pt idx="4573">
                  <c:v>1094.835</c:v>
                </c:pt>
                <c:pt idx="4574">
                  <c:v>1094.999</c:v>
                </c:pt>
                <c:pt idx="4575">
                  <c:v>1095.1579999999999</c:v>
                </c:pt>
                <c:pt idx="4576">
                  <c:v>1095.317</c:v>
                </c:pt>
                <c:pt idx="4577">
                  <c:v>1095.4770000000001</c:v>
                </c:pt>
                <c:pt idx="4578">
                  <c:v>1095.636</c:v>
                </c:pt>
                <c:pt idx="4579">
                  <c:v>1095.7940000000001</c:v>
                </c:pt>
                <c:pt idx="4580">
                  <c:v>1095.9480000000001</c:v>
                </c:pt>
                <c:pt idx="4581">
                  <c:v>1096.1030000000001</c:v>
                </c:pt>
                <c:pt idx="4582">
                  <c:v>1096.258</c:v>
                </c:pt>
                <c:pt idx="4583">
                  <c:v>1096.4059999999999</c:v>
                </c:pt>
                <c:pt idx="4584">
                  <c:v>1096.5619999999999</c:v>
                </c:pt>
                <c:pt idx="4585">
                  <c:v>1096.713</c:v>
                </c:pt>
                <c:pt idx="4586">
                  <c:v>1096.8630000000001</c:v>
                </c:pt>
                <c:pt idx="4587">
                  <c:v>1097.0160000000001</c:v>
                </c:pt>
                <c:pt idx="4588">
                  <c:v>1097.17</c:v>
                </c:pt>
                <c:pt idx="4589">
                  <c:v>1097.3240000000001</c:v>
                </c:pt>
              </c:numCache>
            </c:numRef>
          </c:xVal>
          <c:yVal>
            <c:numRef>
              <c:f>BSG5TGA!$F$6:$F$4595</c:f>
              <c:numCache>
                <c:formatCode>General</c:formatCode>
                <c:ptCount val="4590"/>
                <c:pt idx="0">
                  <c:v>1</c:v>
                </c:pt>
                <c:pt idx="1">
                  <c:v>0.99963939482724695</c:v>
                </c:pt>
                <c:pt idx="2">
                  <c:v>0.99907594924482301</c:v>
                </c:pt>
                <c:pt idx="3">
                  <c:v>0.99866704873643297</c:v>
                </c:pt>
                <c:pt idx="4">
                  <c:v>0.99800057310464996</c:v>
                </c:pt>
                <c:pt idx="5">
                  <c:v>0.99728580213722895</c:v>
                </c:pt>
                <c:pt idx="6">
                  <c:v>0.99667406121916802</c:v>
                </c:pt>
                <c:pt idx="7">
                  <c:v>0.99590777522706897</c:v>
                </c:pt>
                <c:pt idx="8">
                  <c:v>0.99513826954592699</c:v>
                </c:pt>
                <c:pt idx="9">
                  <c:v>0.99452652862786495</c:v>
                </c:pt>
                <c:pt idx="10">
                  <c:v>0.99370872761108797</c:v>
                </c:pt>
                <c:pt idx="11">
                  <c:v>0.99293922192994599</c:v>
                </c:pt>
                <c:pt idx="12">
                  <c:v>0.99222123127348405</c:v>
                </c:pt>
                <c:pt idx="13">
                  <c:v>0.99135513492106897</c:v>
                </c:pt>
                <c:pt idx="14">
                  <c:v>0.99063714426460703</c:v>
                </c:pt>
                <c:pt idx="15">
                  <c:v>0.98981934324782905</c:v>
                </c:pt>
                <c:pt idx="16">
                  <c:v>0.98895002720637204</c:v>
                </c:pt>
                <c:pt idx="17">
                  <c:v>0.98808393085395796</c:v>
                </c:pt>
                <c:pt idx="18">
                  <c:v>0.98726612983718098</c:v>
                </c:pt>
                <c:pt idx="19">
                  <c:v>0.986496624156039</c:v>
                </c:pt>
                <c:pt idx="20">
                  <c:v>0.98562408842553995</c:v>
                </c:pt>
                <c:pt idx="21">
                  <c:v>0.98475799207312598</c:v>
                </c:pt>
                <c:pt idx="22">
                  <c:v>0.98388867603166896</c:v>
                </c:pt>
                <c:pt idx="23">
                  <c:v>0.98301614030117002</c:v>
                </c:pt>
                <c:pt idx="24">
                  <c:v>0.98215004394875505</c:v>
                </c:pt>
                <c:pt idx="25">
                  <c:v>0.98133224293197696</c:v>
                </c:pt>
                <c:pt idx="26">
                  <c:v>0.98045970720147801</c:v>
                </c:pt>
                <c:pt idx="27">
                  <c:v>0.97964190618470104</c:v>
                </c:pt>
                <c:pt idx="28">
                  <c:v>0.97856974973357103</c:v>
                </c:pt>
                <c:pt idx="29">
                  <c:v>0.97759740364275705</c:v>
                </c:pt>
                <c:pt idx="30">
                  <c:v>0.97672808760130003</c:v>
                </c:pt>
                <c:pt idx="31">
                  <c:v>0.97580725653516398</c:v>
                </c:pt>
                <c:pt idx="32">
                  <c:v>0.97488642546902804</c:v>
                </c:pt>
                <c:pt idx="33">
                  <c:v>0.97396559440289199</c:v>
                </c:pt>
                <c:pt idx="34">
                  <c:v>0.97309627836143597</c:v>
                </c:pt>
                <c:pt idx="35">
                  <c:v>0.97202412191030496</c:v>
                </c:pt>
                <c:pt idx="36">
                  <c:v>0.97105177581949098</c:v>
                </c:pt>
                <c:pt idx="37">
                  <c:v>0.97002791470399796</c:v>
                </c:pt>
                <c:pt idx="38">
                  <c:v>0.96915859866254095</c:v>
                </c:pt>
                <c:pt idx="39">
                  <c:v>0.96828928262108505</c:v>
                </c:pt>
                <c:pt idx="40">
                  <c:v>0.96721712616995403</c:v>
                </c:pt>
                <c:pt idx="41">
                  <c:v>0.96624478007914005</c:v>
                </c:pt>
                <c:pt idx="42">
                  <c:v>0.96522091896364703</c:v>
                </c:pt>
                <c:pt idx="43">
                  <c:v>0.96424857287283205</c:v>
                </c:pt>
                <c:pt idx="44">
                  <c:v>0.963376037142333</c:v>
                </c:pt>
                <c:pt idx="45">
                  <c:v>0.96241013042960299</c:v>
                </c:pt>
                <c:pt idx="46">
                  <c:v>0.96148607967442501</c:v>
                </c:pt>
                <c:pt idx="47">
                  <c:v>0.96051373358361003</c:v>
                </c:pt>
                <c:pt idx="48">
                  <c:v>0.95944157713248102</c:v>
                </c:pt>
                <c:pt idx="49">
                  <c:v>0.95852074606634396</c:v>
                </c:pt>
                <c:pt idx="50">
                  <c:v>0.95759991500021002</c:v>
                </c:pt>
                <c:pt idx="51">
                  <c:v>0.956576053884716</c:v>
                </c:pt>
                <c:pt idx="52">
                  <c:v>0.95545238240890695</c:v>
                </c:pt>
                <c:pt idx="53">
                  <c:v>0.95448003631809297</c:v>
                </c:pt>
                <c:pt idx="54">
                  <c:v>0.953459394891642</c:v>
                </c:pt>
                <c:pt idx="55">
                  <c:v>0.95238401875146905</c:v>
                </c:pt>
                <c:pt idx="56">
                  <c:v>0.95136015763597503</c:v>
                </c:pt>
                <c:pt idx="57">
                  <c:v>0.95049084159452002</c:v>
                </c:pt>
                <c:pt idx="58">
                  <c:v>0.94962152555306301</c:v>
                </c:pt>
                <c:pt idx="59">
                  <c:v>0.94859766443756899</c:v>
                </c:pt>
                <c:pt idx="60">
                  <c:v>0.94752550798643798</c:v>
                </c:pt>
                <c:pt idx="61">
                  <c:v>0.946553161895624</c:v>
                </c:pt>
                <c:pt idx="62">
                  <c:v>0.94553252046917302</c:v>
                </c:pt>
                <c:pt idx="63">
                  <c:v>0.94440562930432204</c:v>
                </c:pt>
                <c:pt idx="64">
                  <c:v>0.94333347285319302</c:v>
                </c:pt>
                <c:pt idx="65">
                  <c:v>0.94251567183641405</c:v>
                </c:pt>
                <c:pt idx="66">
                  <c:v>0.94138878067156195</c:v>
                </c:pt>
                <c:pt idx="67">
                  <c:v>0.94041643458074797</c:v>
                </c:pt>
                <c:pt idx="68">
                  <c:v>0.93939257346525395</c:v>
                </c:pt>
                <c:pt idx="69">
                  <c:v>0.93837193203880398</c:v>
                </c:pt>
                <c:pt idx="70">
                  <c:v>0.937399585947989</c:v>
                </c:pt>
                <c:pt idx="71">
                  <c:v>0.93637572483249498</c:v>
                </c:pt>
                <c:pt idx="72">
                  <c:v>0.93545489376636004</c:v>
                </c:pt>
                <c:pt idx="73">
                  <c:v>0.93443103265086702</c:v>
                </c:pt>
                <c:pt idx="74">
                  <c:v>0.93345868656005204</c:v>
                </c:pt>
                <c:pt idx="75">
                  <c:v>0.93243804513360096</c:v>
                </c:pt>
                <c:pt idx="76">
                  <c:v>0.93146569904278698</c:v>
                </c:pt>
                <c:pt idx="77">
                  <c:v>0.930493352951972</c:v>
                </c:pt>
                <c:pt idx="78">
                  <c:v>0.92947271152552102</c:v>
                </c:pt>
                <c:pt idx="79">
                  <c:v>0.92854866077034204</c:v>
                </c:pt>
                <c:pt idx="80">
                  <c:v>0.92752801934389295</c:v>
                </c:pt>
                <c:pt idx="81">
                  <c:v>0.92655567325307697</c:v>
                </c:pt>
                <c:pt idx="82">
                  <c:v>0.92553181213758295</c:v>
                </c:pt>
                <c:pt idx="83">
                  <c:v>0.92455946604676897</c:v>
                </c:pt>
                <c:pt idx="84">
                  <c:v>0.923538824620319</c:v>
                </c:pt>
                <c:pt idx="85">
                  <c:v>0.92272102360354002</c:v>
                </c:pt>
                <c:pt idx="86">
                  <c:v>0.92174867751272604</c:v>
                </c:pt>
                <c:pt idx="87">
                  <c:v>0.92077633142191095</c:v>
                </c:pt>
                <c:pt idx="88">
                  <c:v>0.91975247030641805</c:v>
                </c:pt>
                <c:pt idx="89">
                  <c:v>0.91878012421560296</c:v>
                </c:pt>
                <c:pt idx="90">
                  <c:v>0.91786251283851095</c:v>
                </c:pt>
                <c:pt idx="91">
                  <c:v>0.91689016674769497</c:v>
                </c:pt>
                <c:pt idx="92">
                  <c:v>0.91596933568156003</c:v>
                </c:pt>
                <c:pt idx="93">
                  <c:v>0.91494547456606601</c:v>
                </c:pt>
                <c:pt idx="94">
                  <c:v>0.91402464349993096</c:v>
                </c:pt>
                <c:pt idx="95">
                  <c:v>0.91305551709815902</c:v>
                </c:pt>
                <c:pt idx="96">
                  <c:v>0.91208317100734404</c:v>
                </c:pt>
                <c:pt idx="97">
                  <c:v>0.91116233994120799</c:v>
                </c:pt>
                <c:pt idx="98">
                  <c:v>0.91024150887507205</c:v>
                </c:pt>
                <c:pt idx="99">
                  <c:v>0.9092723824733</c:v>
                </c:pt>
                <c:pt idx="100">
                  <c:v>0.90834833171812301</c:v>
                </c:pt>
                <c:pt idx="101">
                  <c:v>0.90748223536570805</c:v>
                </c:pt>
                <c:pt idx="102">
                  <c:v>0.90655818461053095</c:v>
                </c:pt>
                <c:pt idx="103">
                  <c:v>0.90579189861843201</c:v>
                </c:pt>
                <c:pt idx="104">
                  <c:v>0.904719742167302</c:v>
                </c:pt>
                <c:pt idx="105">
                  <c:v>0.90379891110116595</c:v>
                </c:pt>
                <c:pt idx="106">
                  <c:v>0.90298111008438797</c:v>
                </c:pt>
                <c:pt idx="107">
                  <c:v>0.90211179404293096</c:v>
                </c:pt>
                <c:pt idx="108">
                  <c:v>0.90123925831243301</c:v>
                </c:pt>
                <c:pt idx="109">
                  <c:v>0.90021861688598204</c:v>
                </c:pt>
                <c:pt idx="110">
                  <c:v>0.89924627079516695</c:v>
                </c:pt>
                <c:pt idx="111">
                  <c:v>0.89832543972903101</c:v>
                </c:pt>
                <c:pt idx="112">
                  <c:v>0.89745612368757399</c:v>
                </c:pt>
                <c:pt idx="113">
                  <c:v>0.89658680764611798</c:v>
                </c:pt>
                <c:pt idx="114">
                  <c:v>0.895769006629339</c:v>
                </c:pt>
                <c:pt idx="115">
                  <c:v>0.89484817556320395</c:v>
                </c:pt>
                <c:pt idx="116">
                  <c:v>0.89403037454642698</c:v>
                </c:pt>
                <c:pt idx="117">
                  <c:v>0.89310632379124799</c:v>
                </c:pt>
                <c:pt idx="118">
                  <c:v>0.89224022743883502</c:v>
                </c:pt>
                <c:pt idx="119">
                  <c:v>0.89131617668365604</c:v>
                </c:pt>
                <c:pt idx="120">
                  <c:v>0.89039856530656303</c:v>
                </c:pt>
                <c:pt idx="121">
                  <c:v>0.88958076428978505</c:v>
                </c:pt>
                <c:pt idx="122">
                  <c:v>0.888708228559286</c:v>
                </c:pt>
                <c:pt idx="123">
                  <c:v>0.88784213220687203</c:v>
                </c:pt>
                <c:pt idx="124">
                  <c:v>0.88697281616541501</c:v>
                </c:pt>
                <c:pt idx="125">
                  <c:v>0.88615179545959499</c:v>
                </c:pt>
                <c:pt idx="126">
                  <c:v>0.88523418408250099</c:v>
                </c:pt>
                <c:pt idx="127">
                  <c:v>0.88436164835200204</c:v>
                </c:pt>
                <c:pt idx="128">
                  <c:v>0.88349233231054602</c:v>
                </c:pt>
                <c:pt idx="129">
                  <c:v>0.88267453129376805</c:v>
                </c:pt>
                <c:pt idx="130">
                  <c:v>0.88180843494135297</c:v>
                </c:pt>
                <c:pt idx="131">
                  <c:v>0.88098741423553295</c:v>
                </c:pt>
                <c:pt idx="132">
                  <c:v>0.88022112824343501</c:v>
                </c:pt>
                <c:pt idx="133">
                  <c:v>0.87945484225133597</c:v>
                </c:pt>
                <c:pt idx="134">
                  <c:v>0.87858230652083702</c:v>
                </c:pt>
                <c:pt idx="135">
                  <c:v>0.87771621016842205</c:v>
                </c:pt>
                <c:pt idx="136">
                  <c:v>0.87684689412696504</c:v>
                </c:pt>
                <c:pt idx="137">
                  <c:v>0.87608060813486699</c:v>
                </c:pt>
                <c:pt idx="138">
                  <c:v>0.87520807240436804</c:v>
                </c:pt>
                <c:pt idx="139">
                  <c:v>0.87433875636291003</c:v>
                </c:pt>
                <c:pt idx="140">
                  <c:v>0.87352095534613305</c:v>
                </c:pt>
                <c:pt idx="141">
                  <c:v>0.87275466935403401</c:v>
                </c:pt>
                <c:pt idx="142">
                  <c:v>0.87209141341129304</c:v>
                </c:pt>
                <c:pt idx="143">
                  <c:v>0.87121887768079398</c:v>
                </c:pt>
                <c:pt idx="144">
                  <c:v>0.870401076664016</c:v>
                </c:pt>
                <c:pt idx="145">
                  <c:v>0.869483465286923</c:v>
                </c:pt>
                <c:pt idx="146">
                  <c:v>0.86871395960578102</c:v>
                </c:pt>
                <c:pt idx="147">
                  <c:v>0.86789615858900404</c:v>
                </c:pt>
                <c:pt idx="148">
                  <c:v>0.86712987259690499</c:v>
                </c:pt>
                <c:pt idx="149">
                  <c:v>0.86631207158012702</c:v>
                </c:pt>
                <c:pt idx="150">
                  <c:v>0.86559408092366497</c:v>
                </c:pt>
                <c:pt idx="151">
                  <c:v>0.86482457524252299</c:v>
                </c:pt>
                <c:pt idx="152">
                  <c:v>0.86405828925042405</c:v>
                </c:pt>
                <c:pt idx="153">
                  <c:v>0.86329522294736805</c:v>
                </c:pt>
                <c:pt idx="154">
                  <c:v>0.86257723229090599</c:v>
                </c:pt>
                <c:pt idx="155">
                  <c:v>0.86180772660976401</c:v>
                </c:pt>
                <c:pt idx="156">
                  <c:v>0.86104144061766497</c:v>
                </c:pt>
                <c:pt idx="157">
                  <c:v>0.86027515462556703</c:v>
                </c:pt>
                <c:pt idx="158">
                  <c:v>0.85950886863346698</c:v>
                </c:pt>
                <c:pt idx="159">
                  <c:v>0.85874258264136905</c:v>
                </c:pt>
                <c:pt idx="160">
                  <c:v>0.85797307696022795</c:v>
                </c:pt>
                <c:pt idx="161">
                  <c:v>0.85725830599280695</c:v>
                </c:pt>
                <c:pt idx="162">
                  <c:v>0.85648880031166497</c:v>
                </c:pt>
                <c:pt idx="163">
                  <c:v>0.85572573400860896</c:v>
                </c:pt>
                <c:pt idx="164">
                  <c:v>0.85495622832746798</c:v>
                </c:pt>
                <c:pt idx="165">
                  <c:v>0.85418994233536905</c:v>
                </c:pt>
                <c:pt idx="166">
                  <c:v>0.853423656343271</c:v>
                </c:pt>
                <c:pt idx="167">
                  <c:v>0.85265415066213002</c:v>
                </c:pt>
                <c:pt idx="168">
                  <c:v>0.85199089471938905</c:v>
                </c:pt>
                <c:pt idx="169">
                  <c:v>0.85127290406292599</c:v>
                </c:pt>
                <c:pt idx="170">
                  <c:v>0.85050661807082595</c:v>
                </c:pt>
                <c:pt idx="171">
                  <c:v>0.84979184710340705</c:v>
                </c:pt>
                <c:pt idx="172">
                  <c:v>0.849073856446944</c:v>
                </c:pt>
                <c:pt idx="173">
                  <c:v>0.84841060050420303</c:v>
                </c:pt>
                <c:pt idx="174">
                  <c:v>0.84774412487242001</c:v>
                </c:pt>
                <c:pt idx="175">
                  <c:v>0.847029353905</c:v>
                </c:pt>
                <c:pt idx="176">
                  <c:v>0.84631136324853795</c:v>
                </c:pt>
                <c:pt idx="177">
                  <c:v>0.84549356223175998</c:v>
                </c:pt>
                <c:pt idx="178">
                  <c:v>0.84488182131369705</c:v>
                </c:pt>
                <c:pt idx="179">
                  <c:v>0.84416383065723599</c:v>
                </c:pt>
                <c:pt idx="180">
                  <c:v>0.84344905968981598</c:v>
                </c:pt>
                <c:pt idx="181">
                  <c:v>0.84273106903335304</c:v>
                </c:pt>
                <c:pt idx="182">
                  <c:v>0.84206781309061196</c:v>
                </c:pt>
                <c:pt idx="183">
                  <c:v>0.84140455714787099</c:v>
                </c:pt>
                <c:pt idx="184">
                  <c:v>0.84068656649140805</c:v>
                </c:pt>
                <c:pt idx="185">
                  <c:v>0.839920280499309</c:v>
                </c:pt>
                <c:pt idx="186">
                  <c:v>0.83920550953188899</c:v>
                </c:pt>
                <c:pt idx="187">
                  <c:v>0.83848751887542705</c:v>
                </c:pt>
                <c:pt idx="188">
                  <c:v>0.83782426293268597</c:v>
                </c:pt>
                <c:pt idx="189">
                  <c:v>0.83715778730090296</c:v>
                </c:pt>
                <c:pt idx="190">
                  <c:v>0.83649453135816199</c:v>
                </c:pt>
                <c:pt idx="191">
                  <c:v>0.83587957075105701</c:v>
                </c:pt>
                <c:pt idx="192">
                  <c:v>0.835164799783637</c:v>
                </c:pt>
                <c:pt idx="193">
                  <c:v>0.83439529410249602</c:v>
                </c:pt>
                <c:pt idx="194">
                  <c:v>0.83378355318443398</c:v>
                </c:pt>
                <c:pt idx="195">
                  <c:v>0.83312029724169301</c:v>
                </c:pt>
                <c:pt idx="196">
                  <c:v>0.83245382160990899</c:v>
                </c:pt>
                <c:pt idx="197">
                  <c:v>0.83183886100280502</c:v>
                </c:pt>
                <c:pt idx="198">
                  <c:v>0.83117560506006405</c:v>
                </c:pt>
                <c:pt idx="199">
                  <c:v>0.83056064445295796</c:v>
                </c:pt>
                <c:pt idx="200">
                  <c:v>0.82989738851021699</c:v>
                </c:pt>
                <c:pt idx="201">
                  <c:v>0.82923091287843398</c:v>
                </c:pt>
                <c:pt idx="202">
                  <c:v>0.82861595227133</c:v>
                </c:pt>
                <c:pt idx="203">
                  <c:v>0.82800421135326796</c:v>
                </c:pt>
                <c:pt idx="204">
                  <c:v>0.82734095541052699</c:v>
                </c:pt>
                <c:pt idx="205">
                  <c:v>0.82672599480342202</c:v>
                </c:pt>
                <c:pt idx="206">
                  <c:v>0.826059519171638</c:v>
                </c:pt>
                <c:pt idx="207">
                  <c:v>0.82534474820421899</c:v>
                </c:pt>
                <c:pt idx="208">
                  <c:v>0.82473300728615595</c:v>
                </c:pt>
                <c:pt idx="209">
                  <c:v>0.82411804667905197</c:v>
                </c:pt>
                <c:pt idx="210">
                  <c:v>0.82350630576099004</c:v>
                </c:pt>
                <c:pt idx="211">
                  <c:v>0.82283661044016398</c:v>
                </c:pt>
                <c:pt idx="212">
                  <c:v>0.82217335449742301</c:v>
                </c:pt>
                <c:pt idx="213">
                  <c:v>0.82160990891499697</c:v>
                </c:pt>
                <c:pt idx="214">
                  <c:v>0.820946652972256</c:v>
                </c:pt>
                <c:pt idx="215">
                  <c:v>0.82033491205419395</c:v>
                </c:pt>
                <c:pt idx="216">
                  <c:v>0.81971995144708998</c:v>
                </c:pt>
                <c:pt idx="217">
                  <c:v>0.81910821052902705</c:v>
                </c:pt>
                <c:pt idx="218">
                  <c:v>0.81849003023288103</c:v>
                </c:pt>
                <c:pt idx="219">
                  <c:v>0.81787828931481898</c:v>
                </c:pt>
                <c:pt idx="220">
                  <c:v>0.81726332870771301</c:v>
                </c:pt>
                <c:pt idx="221">
                  <c:v>0.81664836810060903</c:v>
                </c:pt>
                <c:pt idx="222">
                  <c:v>0.81603662718254699</c:v>
                </c:pt>
                <c:pt idx="223">
                  <c:v>0.81542166657544202</c:v>
                </c:pt>
                <c:pt idx="224">
                  <c:v>0.81480992565737997</c:v>
                </c:pt>
                <c:pt idx="225">
                  <c:v>0.814194965050276</c:v>
                </c:pt>
                <c:pt idx="226">
                  <c:v>0.81352848941849198</c:v>
                </c:pt>
                <c:pt idx="227">
                  <c:v>0.81291674850042905</c:v>
                </c:pt>
                <c:pt idx="228">
                  <c:v>0.81230178789332497</c:v>
                </c:pt>
                <c:pt idx="229">
                  <c:v>0.81173834231089903</c:v>
                </c:pt>
                <c:pt idx="230">
                  <c:v>0.81112660139283699</c:v>
                </c:pt>
                <c:pt idx="231">
                  <c:v>0.81051164078573301</c:v>
                </c:pt>
                <c:pt idx="232">
                  <c:v>0.80994819520330696</c:v>
                </c:pt>
                <c:pt idx="233">
                  <c:v>0.80933645428524503</c:v>
                </c:pt>
                <c:pt idx="234">
                  <c:v>0.80877622839186203</c:v>
                </c:pt>
                <c:pt idx="235">
                  <c:v>0.80821278280943698</c:v>
                </c:pt>
                <c:pt idx="236">
                  <c:v>0.80759782220233101</c:v>
                </c:pt>
                <c:pt idx="237">
                  <c:v>0.807037596308949</c:v>
                </c:pt>
                <c:pt idx="238">
                  <c:v>0.80642263570184303</c:v>
                </c:pt>
                <c:pt idx="239">
                  <c:v>0.80585919011941898</c:v>
                </c:pt>
                <c:pt idx="240">
                  <c:v>0.80534725956167197</c:v>
                </c:pt>
                <c:pt idx="241">
                  <c:v>0.80478703366828797</c:v>
                </c:pt>
                <c:pt idx="242">
                  <c:v>0.80416885337214195</c:v>
                </c:pt>
                <c:pt idx="243">
                  <c:v>0.80350559742940098</c:v>
                </c:pt>
                <c:pt idx="244">
                  <c:v>0.80299688656069601</c:v>
                </c:pt>
                <c:pt idx="245">
                  <c:v>0.80243344097826996</c:v>
                </c:pt>
                <c:pt idx="246">
                  <c:v>0.80186999539584503</c:v>
                </c:pt>
                <c:pt idx="247">
                  <c:v>0.80130654981341898</c:v>
                </c:pt>
                <c:pt idx="248">
                  <c:v>0.80084935396939405</c:v>
                </c:pt>
                <c:pt idx="249">
                  <c:v>0.80023439336228896</c:v>
                </c:pt>
                <c:pt idx="250">
                  <c:v>0.79962265244422703</c:v>
                </c:pt>
                <c:pt idx="251">
                  <c:v>0.79910750219743698</c:v>
                </c:pt>
                <c:pt idx="252">
                  <c:v>0.79859557163969097</c:v>
                </c:pt>
                <c:pt idx="253">
                  <c:v>0.79788080067227196</c:v>
                </c:pt>
                <c:pt idx="254">
                  <c:v>0.79731735508984503</c:v>
                </c:pt>
                <c:pt idx="255">
                  <c:v>0.79680542453209902</c:v>
                </c:pt>
                <c:pt idx="256">
                  <c:v>0.79634500899903105</c:v>
                </c:pt>
                <c:pt idx="257">
                  <c:v>0.79583629813032597</c:v>
                </c:pt>
                <c:pt idx="258">
                  <c:v>0.79527285254790003</c:v>
                </c:pt>
                <c:pt idx="259">
                  <c:v>0.79466111162983899</c:v>
                </c:pt>
                <c:pt idx="260">
                  <c:v>0.79404615102273401</c:v>
                </c:pt>
                <c:pt idx="261">
                  <c:v>0.79348270544030797</c:v>
                </c:pt>
                <c:pt idx="262">
                  <c:v>0.79297077488256096</c:v>
                </c:pt>
                <c:pt idx="263">
                  <c:v>0.79235581427545798</c:v>
                </c:pt>
                <c:pt idx="264">
                  <c:v>0.79194691376706805</c:v>
                </c:pt>
                <c:pt idx="265">
                  <c:v>0.79123214279964904</c:v>
                </c:pt>
                <c:pt idx="266">
                  <c:v>0.79072021224190203</c:v>
                </c:pt>
                <c:pt idx="267">
                  <c:v>0.79005695629916095</c:v>
                </c:pt>
                <c:pt idx="268">
                  <c:v>0.78944199569205498</c:v>
                </c:pt>
                <c:pt idx="269">
                  <c:v>0.78908461020834697</c:v>
                </c:pt>
                <c:pt idx="270">
                  <c:v>0.78852116462592003</c:v>
                </c:pt>
                <c:pt idx="271">
                  <c:v>0.78790942370785899</c:v>
                </c:pt>
                <c:pt idx="272">
                  <c:v>0.78744578848574798</c:v>
                </c:pt>
                <c:pt idx="273">
                  <c:v>0.78683404756768605</c:v>
                </c:pt>
                <c:pt idx="274">
                  <c:v>0.78637363203461796</c:v>
                </c:pt>
                <c:pt idx="275">
                  <c:v>0.78591321650155099</c:v>
                </c:pt>
                <c:pt idx="276">
                  <c:v>0.78530147558348795</c:v>
                </c:pt>
                <c:pt idx="277">
                  <c:v>0.78473803000106301</c:v>
                </c:pt>
                <c:pt idx="278">
                  <c:v>0.784274394778952</c:v>
                </c:pt>
                <c:pt idx="279">
                  <c:v>0.78371738857461104</c:v>
                </c:pt>
                <c:pt idx="280">
                  <c:v>0.78330526837717995</c:v>
                </c:pt>
                <c:pt idx="281">
                  <c:v>0.78274504248379695</c:v>
                </c:pt>
                <c:pt idx="282">
                  <c:v>0.78233614197540702</c:v>
                </c:pt>
                <c:pt idx="283">
                  <c:v>0.781872506753298</c:v>
                </c:pt>
                <c:pt idx="284">
                  <c:v>0.78136379588459304</c:v>
                </c:pt>
                <c:pt idx="285">
                  <c:v>0.78064580522813098</c:v>
                </c:pt>
                <c:pt idx="286">
                  <c:v>0.78013709435942602</c:v>
                </c:pt>
                <c:pt idx="287">
                  <c:v>0.77946739903859996</c:v>
                </c:pt>
                <c:pt idx="288">
                  <c:v>0.77901020319457603</c:v>
                </c:pt>
                <c:pt idx="289">
                  <c:v>0.77854978766150795</c:v>
                </c:pt>
                <c:pt idx="290">
                  <c:v>0.77814088715311802</c:v>
                </c:pt>
                <c:pt idx="291">
                  <c:v>0.77762895659537201</c:v>
                </c:pt>
                <c:pt idx="292">
                  <c:v>0.77716854106230404</c:v>
                </c:pt>
                <c:pt idx="293">
                  <c:v>0.77665661050455703</c:v>
                </c:pt>
                <c:pt idx="294">
                  <c:v>0.77599335456181595</c:v>
                </c:pt>
                <c:pt idx="295">
                  <c:v>0.77537839395471198</c:v>
                </c:pt>
                <c:pt idx="296">
                  <c:v>0.774917978421644</c:v>
                </c:pt>
                <c:pt idx="297">
                  <c:v>0.77450585822421303</c:v>
                </c:pt>
                <c:pt idx="298">
                  <c:v>0.77399714735550795</c:v>
                </c:pt>
                <c:pt idx="299">
                  <c:v>0.77353995151148303</c:v>
                </c:pt>
                <c:pt idx="300">
                  <c:v>0.77302480126469397</c:v>
                </c:pt>
                <c:pt idx="301">
                  <c:v>0.77256760542066805</c:v>
                </c:pt>
                <c:pt idx="302">
                  <c:v>0.77205245517387899</c:v>
                </c:pt>
                <c:pt idx="303">
                  <c:v>0.77154052461613198</c:v>
                </c:pt>
                <c:pt idx="304">
                  <c:v>0.77103181374742802</c:v>
                </c:pt>
                <c:pt idx="305">
                  <c:v>0.77046836816500197</c:v>
                </c:pt>
                <c:pt idx="306">
                  <c:v>0.769959657296299</c:v>
                </c:pt>
                <c:pt idx="307">
                  <c:v>0.76944450704950995</c:v>
                </c:pt>
                <c:pt idx="308">
                  <c:v>0.76893257649176305</c:v>
                </c:pt>
                <c:pt idx="309">
                  <c:v>0.76842386562305798</c:v>
                </c:pt>
                <c:pt idx="310">
                  <c:v>0.76796345008999101</c:v>
                </c:pt>
                <c:pt idx="311">
                  <c:v>0.767606064606281</c:v>
                </c:pt>
                <c:pt idx="312">
                  <c:v>0.76704261902385495</c:v>
                </c:pt>
                <c:pt idx="313">
                  <c:v>0.76653068846610795</c:v>
                </c:pt>
                <c:pt idx="314">
                  <c:v>0.76586743252336698</c:v>
                </c:pt>
                <c:pt idx="315">
                  <c:v>0.76535228227657803</c:v>
                </c:pt>
                <c:pt idx="316">
                  <c:v>0.76494338176818899</c:v>
                </c:pt>
                <c:pt idx="317">
                  <c:v>0.76443467089948502</c:v>
                </c:pt>
                <c:pt idx="318">
                  <c:v>0.76407728541577502</c:v>
                </c:pt>
                <c:pt idx="319">
                  <c:v>0.76366838490738498</c:v>
                </c:pt>
                <c:pt idx="320">
                  <c:v>0.76320796937431801</c:v>
                </c:pt>
                <c:pt idx="321">
                  <c:v>0.76264452379189296</c:v>
                </c:pt>
                <c:pt idx="322">
                  <c:v>0.76218088856978194</c:v>
                </c:pt>
                <c:pt idx="323">
                  <c:v>0.76167217770107698</c:v>
                </c:pt>
                <c:pt idx="324">
                  <c:v>0.76121176216801001</c:v>
                </c:pt>
                <c:pt idx="325">
                  <c:v>0.760699831610263</c:v>
                </c:pt>
                <c:pt idx="326">
                  <c:v>0.76018790105251599</c:v>
                </c:pt>
                <c:pt idx="327">
                  <c:v>0.75972748551944902</c:v>
                </c:pt>
                <c:pt idx="328">
                  <c:v>0.75927028967542298</c:v>
                </c:pt>
                <c:pt idx="329">
                  <c:v>0.75875513942863404</c:v>
                </c:pt>
                <c:pt idx="330">
                  <c:v>0.75824642855992996</c:v>
                </c:pt>
                <c:pt idx="331">
                  <c:v>0.75778279333781995</c:v>
                </c:pt>
                <c:pt idx="332">
                  <c:v>0.75732559749379402</c:v>
                </c:pt>
                <c:pt idx="333">
                  <c:v>0.75686518196072605</c:v>
                </c:pt>
                <c:pt idx="334">
                  <c:v>0.75635325140297904</c:v>
                </c:pt>
                <c:pt idx="335">
                  <c:v>0.75589283586991196</c:v>
                </c:pt>
                <c:pt idx="336">
                  <c:v>0.75548393536152303</c:v>
                </c:pt>
                <c:pt idx="337">
                  <c:v>0.75497200480377702</c:v>
                </c:pt>
                <c:pt idx="338">
                  <c:v>0.75456310429538698</c:v>
                </c:pt>
                <c:pt idx="339">
                  <c:v>0.75405439342668301</c:v>
                </c:pt>
                <c:pt idx="340">
                  <c:v>0.75353924317989396</c:v>
                </c:pt>
                <c:pt idx="341">
                  <c:v>0.75308204733586803</c:v>
                </c:pt>
                <c:pt idx="342">
                  <c:v>0.75251860175344198</c:v>
                </c:pt>
                <c:pt idx="343">
                  <c:v>0.75215799658069005</c:v>
                </c:pt>
                <c:pt idx="344">
                  <c:v>0.751749096072302</c:v>
                </c:pt>
                <c:pt idx="345">
                  <c:v>0.75113735515423896</c:v>
                </c:pt>
                <c:pt idx="346">
                  <c:v>0.75072845464585003</c:v>
                </c:pt>
                <c:pt idx="347">
                  <c:v>0.75026803911278295</c:v>
                </c:pt>
                <c:pt idx="348">
                  <c:v>0.74985913860439302</c:v>
                </c:pt>
                <c:pt idx="349">
                  <c:v>0.749395503382283</c:v>
                </c:pt>
                <c:pt idx="350">
                  <c:v>0.74893830753825796</c:v>
                </c:pt>
                <c:pt idx="351">
                  <c:v>0.74847789200519099</c:v>
                </c:pt>
                <c:pt idx="352">
                  <c:v>0.74801747647212202</c:v>
                </c:pt>
                <c:pt idx="353">
                  <c:v>0.74760857596373398</c:v>
                </c:pt>
                <c:pt idx="354">
                  <c:v>0.74709664540598697</c:v>
                </c:pt>
                <c:pt idx="355">
                  <c:v>0.746636229872919</c:v>
                </c:pt>
                <c:pt idx="356">
                  <c:v>0.74617581433985103</c:v>
                </c:pt>
                <c:pt idx="357">
                  <c:v>0.74576691383146199</c:v>
                </c:pt>
                <c:pt idx="358">
                  <c:v>0.74535801332307305</c:v>
                </c:pt>
                <c:pt idx="359">
                  <c:v>0.74489759779000497</c:v>
                </c:pt>
                <c:pt idx="360">
                  <c:v>0.74438566723225796</c:v>
                </c:pt>
                <c:pt idx="361">
                  <c:v>0.74392525169919099</c:v>
                </c:pt>
                <c:pt idx="362">
                  <c:v>0.74346483616612402</c:v>
                </c:pt>
                <c:pt idx="363">
                  <c:v>0.74300442063305605</c:v>
                </c:pt>
                <c:pt idx="364">
                  <c:v>0.74249570976435098</c:v>
                </c:pt>
                <c:pt idx="365">
                  <c:v>0.742083589566919</c:v>
                </c:pt>
                <c:pt idx="366">
                  <c:v>0.74167468905852996</c:v>
                </c:pt>
                <c:pt idx="367">
                  <c:v>0.74121427352546299</c:v>
                </c:pt>
                <c:pt idx="368">
                  <c:v>0.74075385799239502</c:v>
                </c:pt>
                <c:pt idx="369">
                  <c:v>0.74034495748400597</c:v>
                </c:pt>
                <c:pt idx="370">
                  <c:v>0.73983302692625996</c:v>
                </c:pt>
                <c:pt idx="371">
                  <c:v>0.73942412641787103</c:v>
                </c:pt>
                <c:pt idx="372">
                  <c:v>0.73896693057384499</c:v>
                </c:pt>
                <c:pt idx="373">
                  <c:v>0.73855803006545595</c:v>
                </c:pt>
                <c:pt idx="374">
                  <c:v>0.73814912955706802</c:v>
                </c:pt>
                <c:pt idx="375">
                  <c:v>0.737685494334957</c:v>
                </c:pt>
                <c:pt idx="376">
                  <c:v>0.73722507880188903</c:v>
                </c:pt>
                <c:pt idx="377">
                  <c:v>0.736767882957864</c:v>
                </c:pt>
                <c:pt idx="378">
                  <c:v>0.73630424773575398</c:v>
                </c:pt>
                <c:pt idx="379">
                  <c:v>0.73589534722736505</c:v>
                </c:pt>
                <c:pt idx="380">
                  <c:v>0.73543493169429697</c:v>
                </c:pt>
                <c:pt idx="381">
                  <c:v>0.73502603118590804</c:v>
                </c:pt>
                <c:pt idx="382">
                  <c:v>0.73461713067751899</c:v>
                </c:pt>
                <c:pt idx="383">
                  <c:v>0.73415993483349395</c:v>
                </c:pt>
                <c:pt idx="384">
                  <c:v>0.73375103432510502</c:v>
                </c:pt>
                <c:pt idx="385">
                  <c:v>0.73328739910299501</c:v>
                </c:pt>
                <c:pt idx="386">
                  <c:v>0.73282698356992704</c:v>
                </c:pt>
                <c:pt idx="387">
                  <c:v>0.732369787725902</c:v>
                </c:pt>
                <c:pt idx="388">
                  <c:v>0.73196088721751296</c:v>
                </c:pt>
                <c:pt idx="389">
                  <c:v>0.73155198670912303</c:v>
                </c:pt>
                <c:pt idx="390">
                  <c:v>0.73108835148701301</c:v>
                </c:pt>
                <c:pt idx="391">
                  <c:v>0.73067945097862497</c:v>
                </c:pt>
                <c:pt idx="392">
                  <c:v>0.73027055047023604</c:v>
                </c:pt>
                <c:pt idx="393">
                  <c:v>0.72981013493716795</c:v>
                </c:pt>
                <c:pt idx="394">
                  <c:v>0.72934971940410098</c:v>
                </c:pt>
                <c:pt idx="395">
                  <c:v>0.72893759920666801</c:v>
                </c:pt>
                <c:pt idx="396">
                  <c:v>0.72852869869827896</c:v>
                </c:pt>
                <c:pt idx="397">
                  <c:v>0.72807150285425404</c:v>
                </c:pt>
                <c:pt idx="398">
                  <c:v>0.72766260234586599</c:v>
                </c:pt>
                <c:pt idx="399">
                  <c:v>0.72725370183747595</c:v>
                </c:pt>
                <c:pt idx="400">
                  <c:v>0.72684480132908802</c:v>
                </c:pt>
                <c:pt idx="401">
                  <c:v>0.72638438579601905</c:v>
                </c:pt>
                <c:pt idx="402">
                  <c:v>0.72607529564794604</c:v>
                </c:pt>
                <c:pt idx="403">
                  <c:v>0.725618099803921</c:v>
                </c:pt>
                <c:pt idx="404">
                  <c:v>0.72515446458181099</c:v>
                </c:pt>
                <c:pt idx="405">
                  <c:v>0.72474556407342205</c:v>
                </c:pt>
                <c:pt idx="406">
                  <c:v>0.72439139827875398</c:v>
                </c:pt>
                <c:pt idx="407">
                  <c:v>0.72392776305664397</c:v>
                </c:pt>
                <c:pt idx="408">
                  <c:v>0.72351886254825604</c:v>
                </c:pt>
                <c:pt idx="409">
                  <c:v>0.72310996203986599</c:v>
                </c:pt>
                <c:pt idx="410">
                  <c:v>0.72264954650679902</c:v>
                </c:pt>
                <c:pt idx="411">
                  <c:v>0.72224064599840898</c:v>
                </c:pt>
                <c:pt idx="412">
                  <c:v>0.72172871544066197</c:v>
                </c:pt>
                <c:pt idx="413">
                  <c:v>0.72137132995695297</c:v>
                </c:pt>
                <c:pt idx="414">
                  <c:v>0.72096242944856404</c:v>
                </c:pt>
                <c:pt idx="415">
                  <c:v>0.72060504396485403</c:v>
                </c:pt>
                <c:pt idx="416">
                  <c:v>0.72014462843178595</c:v>
                </c:pt>
                <c:pt idx="417">
                  <c:v>0.71968421289871898</c:v>
                </c:pt>
                <c:pt idx="418">
                  <c:v>0.71932682741500797</c:v>
                </c:pt>
                <c:pt idx="419">
                  <c:v>0.71891792690661904</c:v>
                </c:pt>
                <c:pt idx="420">
                  <c:v>0.718509026398231</c:v>
                </c:pt>
                <c:pt idx="421">
                  <c:v>0.71804861086516303</c:v>
                </c:pt>
                <c:pt idx="422">
                  <c:v>0.71763971035677399</c:v>
                </c:pt>
                <c:pt idx="423">
                  <c:v>0.71728232487306298</c:v>
                </c:pt>
                <c:pt idx="424">
                  <c:v>0.71687342436467505</c:v>
                </c:pt>
                <c:pt idx="425">
                  <c:v>0.716512819191923</c:v>
                </c:pt>
                <c:pt idx="426">
                  <c:v>0.71605240365885403</c:v>
                </c:pt>
                <c:pt idx="427">
                  <c:v>0.71569501817514503</c:v>
                </c:pt>
                <c:pt idx="428">
                  <c:v>0.71518308761739802</c:v>
                </c:pt>
                <c:pt idx="429">
                  <c:v>0.71482248244464597</c:v>
                </c:pt>
                <c:pt idx="430">
                  <c:v>0.71446831664997801</c:v>
                </c:pt>
                <c:pt idx="431">
                  <c:v>0.71405941614158996</c:v>
                </c:pt>
                <c:pt idx="432">
                  <c:v>0.71365051563320003</c:v>
                </c:pt>
                <c:pt idx="433">
                  <c:v>0.71324161512481099</c:v>
                </c:pt>
                <c:pt idx="434">
                  <c:v>0.71282949492738001</c:v>
                </c:pt>
                <c:pt idx="435">
                  <c:v>0.71247532913271205</c:v>
                </c:pt>
                <c:pt idx="436">
                  <c:v>0.71201169391060304</c:v>
                </c:pt>
                <c:pt idx="437">
                  <c:v>0.71165752811593397</c:v>
                </c:pt>
                <c:pt idx="438">
                  <c:v>0.71124218822945995</c:v>
                </c:pt>
                <c:pt idx="439">
                  <c:v>0.71088802243479399</c:v>
                </c:pt>
                <c:pt idx="440">
                  <c:v>0.71053063695108398</c:v>
                </c:pt>
                <c:pt idx="441">
                  <c:v>0.71012173644269405</c:v>
                </c:pt>
                <c:pt idx="442">
                  <c:v>0.70971283593430601</c:v>
                </c:pt>
                <c:pt idx="443">
                  <c:v>0.70935223076155296</c:v>
                </c:pt>
                <c:pt idx="444">
                  <c:v>0.70894333025316403</c:v>
                </c:pt>
                <c:pt idx="445">
                  <c:v>0.70853442974477499</c:v>
                </c:pt>
                <c:pt idx="446">
                  <c:v>0.70812552923638605</c:v>
                </c:pt>
                <c:pt idx="447">
                  <c:v>0.70776814375267605</c:v>
                </c:pt>
                <c:pt idx="448">
                  <c:v>0.707407538579924</c:v>
                </c:pt>
                <c:pt idx="449">
                  <c:v>0.70699863807153496</c:v>
                </c:pt>
                <c:pt idx="450">
                  <c:v>0.70658973756314603</c:v>
                </c:pt>
                <c:pt idx="451">
                  <c:v>0.70613254171911999</c:v>
                </c:pt>
                <c:pt idx="452">
                  <c:v>0.70572364121073194</c:v>
                </c:pt>
                <c:pt idx="453">
                  <c:v>0.70536303603798001</c:v>
                </c:pt>
                <c:pt idx="454">
                  <c:v>0.70500565055427</c:v>
                </c:pt>
                <c:pt idx="455">
                  <c:v>0.70459675004587996</c:v>
                </c:pt>
                <c:pt idx="456">
                  <c:v>0.70418784953749203</c:v>
                </c:pt>
                <c:pt idx="457">
                  <c:v>0.70377894902910199</c:v>
                </c:pt>
                <c:pt idx="458">
                  <c:v>0.70341834385635005</c:v>
                </c:pt>
                <c:pt idx="459">
                  <c:v>0.70306095837264104</c:v>
                </c:pt>
                <c:pt idx="460">
                  <c:v>0.70270679257797297</c:v>
                </c:pt>
                <c:pt idx="461">
                  <c:v>0.70234618740522103</c:v>
                </c:pt>
                <c:pt idx="462">
                  <c:v>0.70193728689683099</c:v>
                </c:pt>
                <c:pt idx="463">
                  <c:v>0.70152838638844295</c:v>
                </c:pt>
                <c:pt idx="464">
                  <c:v>0.70117100090473305</c:v>
                </c:pt>
                <c:pt idx="465">
                  <c:v>0.70076210039634301</c:v>
                </c:pt>
                <c:pt idx="466">
                  <c:v>0.70035319988795497</c:v>
                </c:pt>
                <c:pt idx="467">
                  <c:v>0.70004410973988196</c:v>
                </c:pt>
                <c:pt idx="468">
                  <c:v>0.69963520923149203</c:v>
                </c:pt>
                <c:pt idx="469">
                  <c:v>0.69927782374778202</c:v>
                </c:pt>
                <c:pt idx="470">
                  <c:v>0.69886892323939398</c:v>
                </c:pt>
                <c:pt idx="471">
                  <c:v>0.69850831806664104</c:v>
                </c:pt>
                <c:pt idx="472">
                  <c:v>0.69805112222261601</c:v>
                </c:pt>
                <c:pt idx="473">
                  <c:v>0.69769051704986396</c:v>
                </c:pt>
                <c:pt idx="474">
                  <c:v>0.697336351255196</c:v>
                </c:pt>
                <c:pt idx="475">
                  <c:v>0.69692745074680795</c:v>
                </c:pt>
                <c:pt idx="476">
                  <c:v>0.69661836059873306</c:v>
                </c:pt>
                <c:pt idx="477">
                  <c:v>0.69626097511502305</c:v>
                </c:pt>
                <c:pt idx="478">
                  <c:v>0.69585207460663501</c:v>
                </c:pt>
                <c:pt idx="479">
                  <c:v>0.69549146943388196</c:v>
                </c:pt>
                <c:pt idx="480">
                  <c:v>0.69508256892549303</c:v>
                </c:pt>
                <c:pt idx="481">
                  <c:v>0.69472518344178402</c:v>
                </c:pt>
                <c:pt idx="482">
                  <c:v>0.69436779795807402</c:v>
                </c:pt>
                <c:pt idx="483">
                  <c:v>0.69395889744968398</c:v>
                </c:pt>
                <c:pt idx="484">
                  <c:v>0.69370132232629</c:v>
                </c:pt>
                <c:pt idx="485">
                  <c:v>0.69334715653162204</c:v>
                </c:pt>
                <c:pt idx="486">
                  <c:v>0.69288352130951203</c:v>
                </c:pt>
                <c:pt idx="487">
                  <c:v>0.69252613582580203</c:v>
                </c:pt>
                <c:pt idx="488">
                  <c:v>0.69216875034209202</c:v>
                </c:pt>
                <c:pt idx="489">
                  <c:v>0.69181136485838202</c:v>
                </c:pt>
                <c:pt idx="490">
                  <c:v>0.69145397937467201</c:v>
                </c:pt>
                <c:pt idx="491">
                  <c:v>0.69109337420191896</c:v>
                </c:pt>
                <c:pt idx="492">
                  <c:v>0.69073598871820996</c:v>
                </c:pt>
                <c:pt idx="493">
                  <c:v>0.69032708820982103</c:v>
                </c:pt>
                <c:pt idx="494">
                  <c:v>0.68991818770143198</c:v>
                </c:pt>
                <c:pt idx="495">
                  <c:v>0.68961231724240002</c:v>
                </c:pt>
                <c:pt idx="496">
                  <c:v>0.68920341673401198</c:v>
                </c:pt>
                <c:pt idx="497">
                  <c:v>0.68884603125030197</c:v>
                </c:pt>
                <c:pt idx="498">
                  <c:v>0.68853694110222796</c:v>
                </c:pt>
                <c:pt idx="499">
                  <c:v>0.68812804059383903</c:v>
                </c:pt>
                <c:pt idx="500">
                  <c:v>0.68782217013480795</c:v>
                </c:pt>
                <c:pt idx="501">
                  <c:v>0.68746478465109795</c:v>
                </c:pt>
                <c:pt idx="502">
                  <c:v>0.68705588414271002</c:v>
                </c:pt>
                <c:pt idx="503">
                  <c:v>0.68654073389592096</c:v>
                </c:pt>
                <c:pt idx="504">
                  <c:v>0.686186568101252</c:v>
                </c:pt>
                <c:pt idx="505">
                  <c:v>0.68592899297785903</c:v>
                </c:pt>
                <c:pt idx="506">
                  <c:v>0.68562312251882696</c:v>
                </c:pt>
                <c:pt idx="507">
                  <c:v>0.68531403237075394</c:v>
                </c:pt>
                <c:pt idx="508">
                  <c:v>0.68495664688704305</c:v>
                </c:pt>
                <c:pt idx="509">
                  <c:v>0.68460248109237698</c:v>
                </c:pt>
                <c:pt idx="510">
                  <c:v>0.68419358058398705</c:v>
                </c:pt>
                <c:pt idx="511">
                  <c:v>0.683832975411235</c:v>
                </c:pt>
                <c:pt idx="512">
                  <c:v>0.683475589927524</c:v>
                </c:pt>
                <c:pt idx="513">
                  <c:v>0.68311498475477195</c:v>
                </c:pt>
                <c:pt idx="514">
                  <c:v>0.68281233398478303</c:v>
                </c:pt>
                <c:pt idx="515">
                  <c:v>0.68240343347639498</c:v>
                </c:pt>
                <c:pt idx="516">
                  <c:v>0.68204282830364305</c:v>
                </c:pt>
                <c:pt idx="517">
                  <c:v>0.68168544281993204</c:v>
                </c:pt>
                <c:pt idx="518">
                  <c:v>0.68132483764717999</c:v>
                </c:pt>
                <c:pt idx="519">
                  <c:v>0.68102218687719096</c:v>
                </c:pt>
                <c:pt idx="520">
                  <c:v>0.68061328636880303</c:v>
                </c:pt>
                <c:pt idx="521">
                  <c:v>0.68025268119604998</c:v>
                </c:pt>
                <c:pt idx="522">
                  <c:v>0.67994359104797597</c:v>
                </c:pt>
                <c:pt idx="523">
                  <c:v>0.67958620556426697</c:v>
                </c:pt>
                <c:pt idx="524">
                  <c:v>0.679280335105235</c:v>
                </c:pt>
                <c:pt idx="525">
                  <c:v>0.67897446464620403</c:v>
                </c:pt>
                <c:pt idx="526">
                  <c:v>0.67861707916249503</c:v>
                </c:pt>
                <c:pt idx="527">
                  <c:v>0.67820495896506305</c:v>
                </c:pt>
                <c:pt idx="528">
                  <c:v>0.67785079317039598</c:v>
                </c:pt>
                <c:pt idx="529">
                  <c:v>0.67744189266200705</c:v>
                </c:pt>
                <c:pt idx="530">
                  <c:v>0.67713280251393304</c:v>
                </c:pt>
                <c:pt idx="531">
                  <c:v>0.67682693205490196</c:v>
                </c:pt>
                <c:pt idx="532">
                  <c:v>0.67641481185747099</c:v>
                </c:pt>
                <c:pt idx="533">
                  <c:v>0.67606064606280303</c:v>
                </c:pt>
                <c:pt idx="534">
                  <c:v>0.67570004089005098</c:v>
                </c:pt>
                <c:pt idx="535">
                  <c:v>0.67539417043102001</c:v>
                </c:pt>
                <c:pt idx="536">
                  <c:v>0.67503678494731001</c:v>
                </c:pt>
                <c:pt idx="537">
                  <c:v>0.67473091448827904</c:v>
                </c:pt>
                <c:pt idx="538">
                  <c:v>0.674370309315526</c:v>
                </c:pt>
                <c:pt idx="539">
                  <c:v>0.67401292383181599</c:v>
                </c:pt>
                <c:pt idx="540">
                  <c:v>0.67365553834810599</c:v>
                </c:pt>
                <c:pt idx="541">
                  <c:v>0.67329815286439598</c:v>
                </c:pt>
                <c:pt idx="542">
                  <c:v>0.67294076738068698</c:v>
                </c:pt>
                <c:pt idx="543">
                  <c:v>0.67263167723261297</c:v>
                </c:pt>
                <c:pt idx="544">
                  <c:v>0.67222277672422404</c:v>
                </c:pt>
                <c:pt idx="545">
                  <c:v>0.67191690626519296</c:v>
                </c:pt>
                <c:pt idx="546">
                  <c:v>0.67155952078148295</c:v>
                </c:pt>
                <c:pt idx="547">
                  <c:v>0.67130194565808798</c:v>
                </c:pt>
                <c:pt idx="548">
                  <c:v>0.67104437053469401</c:v>
                </c:pt>
                <c:pt idx="549">
                  <c:v>0.67069020474002605</c:v>
                </c:pt>
                <c:pt idx="550">
                  <c:v>0.67022656951791604</c:v>
                </c:pt>
                <c:pt idx="551">
                  <c:v>0.669923918747928</c:v>
                </c:pt>
                <c:pt idx="552">
                  <c:v>0.669614828599854</c:v>
                </c:pt>
                <c:pt idx="553">
                  <c:v>0.66925422342710195</c:v>
                </c:pt>
                <c:pt idx="554">
                  <c:v>0.66890005763243399</c:v>
                </c:pt>
                <c:pt idx="555">
                  <c:v>0.66859096748436098</c:v>
                </c:pt>
                <c:pt idx="556">
                  <c:v>0.66823358200064997</c:v>
                </c:pt>
                <c:pt idx="557">
                  <c:v>0.66797922656629805</c:v>
                </c:pt>
                <c:pt idx="558">
                  <c:v>0.667618621393547</c:v>
                </c:pt>
                <c:pt idx="559">
                  <c:v>0.66726123590983599</c:v>
                </c:pt>
                <c:pt idx="560">
                  <c:v>0.66695536545080503</c:v>
                </c:pt>
                <c:pt idx="561">
                  <c:v>0.66664627530273102</c:v>
                </c:pt>
                <c:pt idx="562">
                  <c:v>0.66629210950806395</c:v>
                </c:pt>
                <c:pt idx="563">
                  <c:v>0.66598301935999005</c:v>
                </c:pt>
                <c:pt idx="564">
                  <c:v>0.66562563387628104</c:v>
                </c:pt>
                <c:pt idx="565">
                  <c:v>0.66531976341724897</c:v>
                </c:pt>
                <c:pt idx="566">
                  <c:v>0.66496237793353996</c:v>
                </c:pt>
                <c:pt idx="567">
                  <c:v>0.66465328778546495</c:v>
                </c:pt>
                <c:pt idx="568">
                  <c:v>0.66434741732643399</c:v>
                </c:pt>
                <c:pt idx="569">
                  <c:v>0.66403832717836098</c:v>
                </c:pt>
                <c:pt idx="570">
                  <c:v>0.66368094169465097</c:v>
                </c:pt>
                <c:pt idx="571">
                  <c:v>0.66332677589998301</c:v>
                </c:pt>
                <c:pt idx="572">
                  <c:v>0.66301768575191</c:v>
                </c:pt>
                <c:pt idx="573">
                  <c:v>0.66271181529287904</c:v>
                </c:pt>
                <c:pt idx="574">
                  <c:v>0.66240272514480603</c:v>
                </c:pt>
                <c:pt idx="575">
                  <c:v>0.66210007437481699</c:v>
                </c:pt>
                <c:pt idx="576">
                  <c:v>0.66183927956237998</c:v>
                </c:pt>
                <c:pt idx="577">
                  <c:v>0.66148189407866897</c:v>
                </c:pt>
                <c:pt idx="578">
                  <c:v>0.66122753864431805</c:v>
                </c:pt>
                <c:pt idx="579">
                  <c:v>0.66092166818528697</c:v>
                </c:pt>
                <c:pt idx="580">
                  <c:v>0.66056428270157697</c:v>
                </c:pt>
                <c:pt idx="581">
                  <c:v>0.66025519255350396</c:v>
                </c:pt>
                <c:pt idx="582">
                  <c:v>0.66000083711915103</c:v>
                </c:pt>
                <c:pt idx="583">
                  <c:v>0.65969174697107702</c:v>
                </c:pt>
                <c:pt idx="584">
                  <c:v>0.65938587651204705</c:v>
                </c:pt>
                <c:pt idx="585">
                  <c:v>0.65897697600365801</c:v>
                </c:pt>
                <c:pt idx="586">
                  <c:v>0.65872262056930497</c:v>
                </c:pt>
                <c:pt idx="587">
                  <c:v>0.65836523508559497</c:v>
                </c:pt>
                <c:pt idx="588">
                  <c:v>0.65805614493752196</c:v>
                </c:pt>
                <c:pt idx="589">
                  <c:v>0.65759572940445399</c:v>
                </c:pt>
                <c:pt idx="590">
                  <c:v>0.65728985894542402</c:v>
                </c:pt>
                <c:pt idx="591">
                  <c:v>0.65688095843703398</c:v>
                </c:pt>
                <c:pt idx="592">
                  <c:v>0.65652035326428204</c:v>
                </c:pt>
                <c:pt idx="593">
                  <c:v>0.65626599782993</c:v>
                </c:pt>
                <c:pt idx="594">
                  <c:v>0.65601164239557697</c:v>
                </c:pt>
                <c:pt idx="595">
                  <c:v>0.65575728696122504</c:v>
                </c:pt>
                <c:pt idx="596">
                  <c:v>0.65549971183782996</c:v>
                </c:pt>
                <c:pt idx="597">
                  <c:v>0.655348386452836</c:v>
                </c:pt>
                <c:pt idx="598">
                  <c:v>0.65503929630476299</c:v>
                </c:pt>
                <c:pt idx="599">
                  <c:v>0.65463039579637405</c:v>
                </c:pt>
                <c:pt idx="600">
                  <c:v>0.65427301031266405</c:v>
                </c:pt>
                <c:pt idx="601">
                  <c:v>0.65396713985363297</c:v>
                </c:pt>
                <c:pt idx="602">
                  <c:v>0.653709564730238</c:v>
                </c:pt>
                <c:pt idx="603">
                  <c:v>0.65340369427120704</c:v>
                </c:pt>
                <c:pt idx="604">
                  <c:v>0.65309460412313403</c:v>
                </c:pt>
                <c:pt idx="605">
                  <c:v>0.65278873366410295</c:v>
                </c:pt>
                <c:pt idx="606">
                  <c:v>0.65243134818039294</c:v>
                </c:pt>
                <c:pt idx="607">
                  <c:v>0.65212225803232005</c:v>
                </c:pt>
                <c:pt idx="608">
                  <c:v>0.65181638757328897</c:v>
                </c:pt>
                <c:pt idx="609">
                  <c:v>0.65156203213893604</c:v>
                </c:pt>
                <c:pt idx="610">
                  <c:v>0.65125616167990497</c:v>
                </c:pt>
                <c:pt idx="611">
                  <c:v>0.65089555650715303</c:v>
                </c:pt>
                <c:pt idx="612">
                  <c:v>0.65058968604812195</c:v>
                </c:pt>
                <c:pt idx="613">
                  <c:v>0.65028381558909099</c:v>
                </c:pt>
                <c:pt idx="614">
                  <c:v>0.65002624046569601</c:v>
                </c:pt>
                <c:pt idx="615">
                  <c:v>0.64972037000666505</c:v>
                </c:pt>
                <c:pt idx="616">
                  <c:v>0.64946601457231301</c:v>
                </c:pt>
                <c:pt idx="617">
                  <c:v>0.64925995447359697</c:v>
                </c:pt>
                <c:pt idx="618">
                  <c:v>0.64900559903924404</c:v>
                </c:pt>
                <c:pt idx="619">
                  <c:v>0.64874802391584996</c:v>
                </c:pt>
                <c:pt idx="620">
                  <c:v>0.64828760838278299</c:v>
                </c:pt>
                <c:pt idx="621">
                  <c:v>0.64798173792375202</c:v>
                </c:pt>
                <c:pt idx="622">
                  <c:v>0.64767586746471995</c:v>
                </c:pt>
                <c:pt idx="623">
                  <c:v>0.64742151203036802</c:v>
                </c:pt>
                <c:pt idx="624">
                  <c:v>0.64706090685761497</c:v>
                </c:pt>
                <c:pt idx="625">
                  <c:v>0.64680655142326404</c:v>
                </c:pt>
                <c:pt idx="626">
                  <c:v>0.646397650914875</c:v>
                </c:pt>
                <c:pt idx="627">
                  <c:v>0.64614007579148103</c:v>
                </c:pt>
                <c:pt idx="628">
                  <c:v>0.64593401569276498</c:v>
                </c:pt>
                <c:pt idx="629">
                  <c:v>0.64573117528309099</c:v>
                </c:pt>
                <c:pt idx="630">
                  <c:v>0.64527075975002302</c:v>
                </c:pt>
                <c:pt idx="631">
                  <c:v>0.64491337426631301</c:v>
                </c:pt>
                <c:pt idx="632">
                  <c:v>0.64475882919227701</c:v>
                </c:pt>
                <c:pt idx="633">
                  <c:v>0.64460750380728205</c:v>
                </c:pt>
                <c:pt idx="634">
                  <c:v>0.64440466339760905</c:v>
                </c:pt>
                <c:pt idx="635">
                  <c:v>0.64394102817549903</c:v>
                </c:pt>
                <c:pt idx="636">
                  <c:v>0.64353212766710899</c:v>
                </c:pt>
                <c:pt idx="637">
                  <c:v>0.64327777223275795</c:v>
                </c:pt>
                <c:pt idx="638">
                  <c:v>0.64322625720807902</c:v>
                </c:pt>
                <c:pt idx="639">
                  <c:v>0.64281735669968998</c:v>
                </c:pt>
                <c:pt idx="640">
                  <c:v>0.64240845619130105</c:v>
                </c:pt>
                <c:pt idx="641">
                  <c:v>0.64220561578162705</c:v>
                </c:pt>
                <c:pt idx="642">
                  <c:v>0.64205107070759104</c:v>
                </c:pt>
                <c:pt idx="643">
                  <c:v>0.64174198055951803</c:v>
                </c:pt>
                <c:pt idx="644">
                  <c:v>0.64148762512516599</c:v>
                </c:pt>
                <c:pt idx="645">
                  <c:v>0.64117853497709099</c:v>
                </c:pt>
                <c:pt idx="646">
                  <c:v>0.64076963446870305</c:v>
                </c:pt>
                <c:pt idx="647">
                  <c:v>0.64051527903435002</c:v>
                </c:pt>
                <c:pt idx="648">
                  <c:v>0.64020940857532005</c:v>
                </c:pt>
                <c:pt idx="649">
                  <c:v>0.64000012878756096</c:v>
                </c:pt>
                <c:pt idx="650">
                  <c:v>0.63969747801757304</c:v>
                </c:pt>
                <c:pt idx="651">
                  <c:v>0.639491417918858</c:v>
                </c:pt>
                <c:pt idx="652">
                  <c:v>0.63918232777078299</c:v>
                </c:pt>
                <c:pt idx="653">
                  <c:v>0.63887967700079495</c:v>
                </c:pt>
                <c:pt idx="654">
                  <c:v>0.63857058685272095</c:v>
                </c:pt>
                <c:pt idx="655">
                  <c:v>0.63831623141837002</c:v>
                </c:pt>
                <c:pt idx="656">
                  <c:v>0.63811017131965397</c:v>
                </c:pt>
                <c:pt idx="657">
                  <c:v>0.63780108117158096</c:v>
                </c:pt>
                <c:pt idx="658">
                  <c:v>0.637446915376913</c:v>
                </c:pt>
                <c:pt idx="659">
                  <c:v>0.63718934025351803</c:v>
                </c:pt>
                <c:pt idx="660">
                  <c:v>0.63698328015480299</c:v>
                </c:pt>
                <c:pt idx="661">
                  <c:v>0.63668062938481496</c:v>
                </c:pt>
                <c:pt idx="662">
                  <c:v>0.63632002421206202</c:v>
                </c:pt>
                <c:pt idx="663">
                  <c:v>0.63606566877770898</c:v>
                </c:pt>
                <c:pt idx="664">
                  <c:v>0.63575657862963597</c:v>
                </c:pt>
                <c:pt idx="665">
                  <c:v>0.63555373821996197</c:v>
                </c:pt>
                <c:pt idx="666">
                  <c:v>0.63524786776093101</c:v>
                </c:pt>
                <c:pt idx="667">
                  <c:v>0.63499029263753803</c:v>
                </c:pt>
                <c:pt idx="668">
                  <c:v>0.63478423253882199</c:v>
                </c:pt>
                <c:pt idx="669">
                  <c:v>0.63448158176883296</c:v>
                </c:pt>
                <c:pt idx="670">
                  <c:v>0.63417249162075995</c:v>
                </c:pt>
                <c:pt idx="671">
                  <c:v>0.63391813618640702</c:v>
                </c:pt>
                <c:pt idx="672">
                  <c:v>0.63371207608769098</c:v>
                </c:pt>
                <c:pt idx="673">
                  <c:v>0.63345772065333905</c:v>
                </c:pt>
                <c:pt idx="674">
                  <c:v>0.63325488024366605</c:v>
                </c:pt>
                <c:pt idx="675">
                  <c:v>0.63294579009559304</c:v>
                </c:pt>
                <c:pt idx="676">
                  <c:v>0.632691434661241</c:v>
                </c:pt>
                <c:pt idx="677">
                  <c:v>0.63233082948848895</c:v>
                </c:pt>
                <c:pt idx="678">
                  <c:v>0.63207647405413603</c:v>
                </c:pt>
                <c:pt idx="679">
                  <c:v>0.63187363364446203</c:v>
                </c:pt>
                <c:pt idx="680">
                  <c:v>0.63161605852106795</c:v>
                </c:pt>
                <c:pt idx="681">
                  <c:v>0.63135848339767298</c:v>
                </c:pt>
                <c:pt idx="682">
                  <c:v>0.63105583262768505</c:v>
                </c:pt>
                <c:pt idx="683">
                  <c:v>0.63074674247961104</c:v>
                </c:pt>
                <c:pt idx="684">
                  <c:v>0.63049238704525901</c:v>
                </c:pt>
                <c:pt idx="685">
                  <c:v>0.63023481192186404</c:v>
                </c:pt>
                <c:pt idx="686">
                  <c:v>0.63002875182314799</c:v>
                </c:pt>
                <c:pt idx="687">
                  <c:v>0.62972288136411803</c:v>
                </c:pt>
                <c:pt idx="688">
                  <c:v>0.62946852592976599</c:v>
                </c:pt>
                <c:pt idx="689">
                  <c:v>0.62916265547073502</c:v>
                </c:pt>
                <c:pt idx="690">
                  <c:v>0.62895659537201898</c:v>
                </c:pt>
                <c:pt idx="691">
                  <c:v>0.62875053527330305</c:v>
                </c:pt>
                <c:pt idx="692">
                  <c:v>0.62849617983895101</c:v>
                </c:pt>
                <c:pt idx="693">
                  <c:v>0.62819030937992104</c:v>
                </c:pt>
                <c:pt idx="694">
                  <c:v>0.627984249281205</c:v>
                </c:pt>
                <c:pt idx="695">
                  <c:v>0.62772989384685196</c:v>
                </c:pt>
                <c:pt idx="696">
                  <c:v>0.62747553841250003</c:v>
                </c:pt>
                <c:pt idx="697">
                  <c:v>0.62721796328910495</c:v>
                </c:pt>
                <c:pt idx="698">
                  <c:v>0.62701190319039002</c:v>
                </c:pt>
                <c:pt idx="699">
                  <c:v>0.62670603273135805</c:v>
                </c:pt>
                <c:pt idx="700">
                  <c:v>0.62650319232168605</c:v>
                </c:pt>
                <c:pt idx="701">
                  <c:v>0.62629713222297001</c:v>
                </c:pt>
                <c:pt idx="702">
                  <c:v>0.62603955709957504</c:v>
                </c:pt>
                <c:pt idx="703">
                  <c:v>0.625785201665223</c:v>
                </c:pt>
                <c:pt idx="704">
                  <c:v>0.62547611151714999</c:v>
                </c:pt>
                <c:pt idx="705">
                  <c:v>0.62527327110747599</c:v>
                </c:pt>
                <c:pt idx="706">
                  <c:v>0.62501891567312495</c:v>
                </c:pt>
                <c:pt idx="707">
                  <c:v>0.62471304521409299</c:v>
                </c:pt>
                <c:pt idx="708">
                  <c:v>0.62450698511537805</c:v>
                </c:pt>
                <c:pt idx="709">
                  <c:v>0.62420111465634698</c:v>
                </c:pt>
                <c:pt idx="710">
                  <c:v>0.62399505455763105</c:v>
                </c:pt>
                <c:pt idx="711">
                  <c:v>0.62374069912327801</c:v>
                </c:pt>
                <c:pt idx="712">
                  <c:v>0.62348312399988404</c:v>
                </c:pt>
                <c:pt idx="713">
                  <c:v>0.623228768565532</c:v>
                </c:pt>
                <c:pt idx="714">
                  <c:v>0.62297441313117996</c:v>
                </c:pt>
                <c:pt idx="715">
                  <c:v>0.62271683800778499</c:v>
                </c:pt>
                <c:pt idx="716">
                  <c:v>0.62251399759811199</c:v>
                </c:pt>
                <c:pt idx="717">
                  <c:v>0.62230793749939695</c:v>
                </c:pt>
                <c:pt idx="718">
                  <c:v>0.62210509708972295</c:v>
                </c:pt>
                <c:pt idx="719">
                  <c:v>0.62179600694165005</c:v>
                </c:pt>
                <c:pt idx="720">
                  <c:v>0.62159316653197605</c:v>
                </c:pt>
                <c:pt idx="721">
                  <c:v>0.62133881109762401</c:v>
                </c:pt>
                <c:pt idx="722">
                  <c:v>0.62113275099890797</c:v>
                </c:pt>
                <c:pt idx="723">
                  <c:v>0.62082366085083496</c:v>
                </c:pt>
                <c:pt idx="724">
                  <c:v>0.62052101008084704</c:v>
                </c:pt>
                <c:pt idx="725">
                  <c:v>0.62031494998213099</c:v>
                </c:pt>
                <c:pt idx="726">
                  <c:v>0.62011210957245699</c:v>
                </c:pt>
                <c:pt idx="727">
                  <c:v>0.61985131476002098</c:v>
                </c:pt>
                <c:pt idx="728">
                  <c:v>0.61959695932566805</c:v>
                </c:pt>
                <c:pt idx="729">
                  <c:v>0.61939411891599505</c:v>
                </c:pt>
                <c:pt idx="730">
                  <c:v>0.61913976348164301</c:v>
                </c:pt>
                <c:pt idx="731">
                  <c:v>0.61893370338292697</c:v>
                </c:pt>
                <c:pt idx="732">
                  <c:v>0.618676128259533</c:v>
                </c:pt>
                <c:pt idx="733">
                  <c:v>0.61842177282517996</c:v>
                </c:pt>
                <c:pt idx="734">
                  <c:v>0.61821571272646403</c:v>
                </c:pt>
                <c:pt idx="735">
                  <c:v>0.61796135729211299</c:v>
                </c:pt>
                <c:pt idx="736">
                  <c:v>0.61775851688243899</c:v>
                </c:pt>
                <c:pt idx="737">
                  <c:v>0.61755245678372395</c:v>
                </c:pt>
                <c:pt idx="738">
                  <c:v>0.61734961637405095</c:v>
                </c:pt>
                <c:pt idx="739">
                  <c:v>0.61708882156161304</c:v>
                </c:pt>
                <c:pt idx="740">
                  <c:v>0.61694071586566102</c:v>
                </c:pt>
                <c:pt idx="741">
                  <c:v>0.616679921053225</c:v>
                </c:pt>
                <c:pt idx="742">
                  <c:v>0.61637727028323597</c:v>
                </c:pt>
                <c:pt idx="743">
                  <c:v>0.61611647547079895</c:v>
                </c:pt>
                <c:pt idx="744">
                  <c:v>0.61596836977484704</c:v>
                </c:pt>
                <c:pt idx="745">
                  <c:v>0.61570757496241002</c:v>
                </c:pt>
                <c:pt idx="746">
                  <c:v>0.61550473455273702</c:v>
                </c:pt>
                <c:pt idx="747">
                  <c:v>0.61529867445402098</c:v>
                </c:pt>
                <c:pt idx="748">
                  <c:v>0.61499602368403306</c:v>
                </c:pt>
                <c:pt idx="749">
                  <c:v>0.61478996358531701</c:v>
                </c:pt>
                <c:pt idx="750">
                  <c:v>0.61458712317564301</c:v>
                </c:pt>
                <c:pt idx="751">
                  <c:v>0.61438106307692797</c:v>
                </c:pt>
                <c:pt idx="752">
                  <c:v>0.614123487953533</c:v>
                </c:pt>
                <c:pt idx="753">
                  <c:v>0.61391742785481795</c:v>
                </c:pt>
                <c:pt idx="754">
                  <c:v>0.61366307242046603</c:v>
                </c:pt>
                <c:pt idx="755">
                  <c:v>0.61346023201079203</c:v>
                </c:pt>
                <c:pt idx="756">
                  <c:v>0.61325417191207598</c:v>
                </c:pt>
                <c:pt idx="757">
                  <c:v>0.61305133150240398</c:v>
                </c:pt>
                <c:pt idx="758">
                  <c:v>0.61274546104337202</c:v>
                </c:pt>
                <c:pt idx="759">
                  <c:v>0.61253940094465698</c:v>
                </c:pt>
                <c:pt idx="760">
                  <c:v>0.612281825821262</c:v>
                </c:pt>
                <c:pt idx="761">
                  <c:v>0.61207898541158801</c:v>
                </c:pt>
                <c:pt idx="762">
                  <c:v>0.61187292531287396</c:v>
                </c:pt>
                <c:pt idx="763">
                  <c:v>0.61177311495255804</c:v>
                </c:pt>
                <c:pt idx="764">
                  <c:v>0.61146402480448403</c:v>
                </c:pt>
                <c:pt idx="765">
                  <c:v>0.61126118439481103</c:v>
                </c:pt>
                <c:pt idx="766">
                  <c:v>0.61095531393577995</c:v>
                </c:pt>
                <c:pt idx="767">
                  <c:v>0.61080076886174295</c:v>
                </c:pt>
                <c:pt idx="768">
                  <c:v>0.61059792845206995</c:v>
                </c:pt>
                <c:pt idx="769">
                  <c:v>0.61039186835335502</c:v>
                </c:pt>
                <c:pt idx="770">
                  <c:v>0.61018902794368202</c:v>
                </c:pt>
                <c:pt idx="771">
                  <c:v>0.60998296784496497</c:v>
                </c:pt>
                <c:pt idx="772">
                  <c:v>0.609725392721571</c:v>
                </c:pt>
                <c:pt idx="773">
                  <c:v>0.60957406733657604</c:v>
                </c:pt>
                <c:pt idx="774">
                  <c:v>0.60931649221318196</c:v>
                </c:pt>
                <c:pt idx="775">
                  <c:v>0.60911365180350896</c:v>
                </c:pt>
                <c:pt idx="776">
                  <c:v>0.60890759170479303</c:v>
                </c:pt>
                <c:pt idx="777">
                  <c:v>0.60870475129512003</c:v>
                </c:pt>
                <c:pt idx="778">
                  <c:v>0.60849869119640398</c:v>
                </c:pt>
                <c:pt idx="779">
                  <c:v>0.60829585078673098</c:v>
                </c:pt>
                <c:pt idx="780">
                  <c:v>0.60808979068801505</c:v>
                </c:pt>
                <c:pt idx="781">
                  <c:v>0.60783543525366301</c:v>
                </c:pt>
                <c:pt idx="782">
                  <c:v>0.60768089017962701</c:v>
                </c:pt>
                <c:pt idx="783">
                  <c:v>0.60747483008091097</c:v>
                </c:pt>
                <c:pt idx="784">
                  <c:v>0.60727198967123697</c:v>
                </c:pt>
                <c:pt idx="785">
                  <c:v>0.60701763423688604</c:v>
                </c:pt>
                <c:pt idx="786">
                  <c:v>0.60686308916284903</c:v>
                </c:pt>
                <c:pt idx="787">
                  <c:v>0.606608733728496</c:v>
                </c:pt>
                <c:pt idx="788">
                  <c:v>0.60645418865445899</c:v>
                </c:pt>
                <c:pt idx="789">
                  <c:v>0.60624812855574395</c:v>
                </c:pt>
                <c:pt idx="790">
                  <c:v>0.60604528814607095</c:v>
                </c:pt>
                <c:pt idx="791">
                  <c:v>0.60583922804735502</c:v>
                </c:pt>
                <c:pt idx="792">
                  <c:v>0.60563638763768202</c:v>
                </c:pt>
                <c:pt idx="793">
                  <c:v>0.60537881251428804</c:v>
                </c:pt>
                <c:pt idx="794">
                  <c:v>0.60522748712929397</c:v>
                </c:pt>
                <c:pt idx="795">
                  <c:v>0.60502142703057804</c:v>
                </c:pt>
                <c:pt idx="796">
                  <c:v>0.60481858662090404</c:v>
                </c:pt>
                <c:pt idx="797">
                  <c:v>0.604612526522188</c:v>
                </c:pt>
                <c:pt idx="798">
                  <c:v>0.60435495139879403</c:v>
                </c:pt>
                <c:pt idx="799">
                  <c:v>0.60420362601379995</c:v>
                </c:pt>
                <c:pt idx="800">
                  <c:v>0.60394605089040498</c:v>
                </c:pt>
                <c:pt idx="801">
                  <c:v>0.60369169545605295</c:v>
                </c:pt>
                <c:pt idx="802">
                  <c:v>0.60353715038201605</c:v>
                </c:pt>
                <c:pt idx="803">
                  <c:v>0.60338260530798005</c:v>
                </c:pt>
                <c:pt idx="804">
                  <c:v>0.60323127992298498</c:v>
                </c:pt>
                <c:pt idx="805">
                  <c:v>0.60297370479959</c:v>
                </c:pt>
                <c:pt idx="806">
                  <c:v>0.602770864389917</c:v>
                </c:pt>
                <c:pt idx="807">
                  <c:v>0.60256480429120096</c:v>
                </c:pt>
                <c:pt idx="808">
                  <c:v>0.602413478906206</c:v>
                </c:pt>
                <c:pt idx="809">
                  <c:v>0.602210638496534</c:v>
                </c:pt>
                <c:pt idx="810">
                  <c:v>0.602056093422498</c:v>
                </c:pt>
                <c:pt idx="811">
                  <c:v>0.601853253012824</c:v>
                </c:pt>
                <c:pt idx="812">
                  <c:v>0.60164719291410795</c:v>
                </c:pt>
                <c:pt idx="813">
                  <c:v>0.60144113281539202</c:v>
                </c:pt>
                <c:pt idx="814">
                  <c:v>0.60123829240572002</c:v>
                </c:pt>
                <c:pt idx="815">
                  <c:v>0.60098071728232505</c:v>
                </c:pt>
                <c:pt idx="816">
                  <c:v>0.60072636184797301</c:v>
                </c:pt>
                <c:pt idx="817">
                  <c:v>0.60052030174925697</c:v>
                </c:pt>
                <c:pt idx="818">
                  <c:v>0.60036575667522096</c:v>
                </c:pt>
                <c:pt idx="819">
                  <c:v>0.600214431290226</c:v>
                </c:pt>
                <c:pt idx="820">
                  <c:v>0.60006310590523204</c:v>
                </c:pt>
                <c:pt idx="821">
                  <c:v>0.599857045806516</c:v>
                </c:pt>
                <c:pt idx="822">
                  <c:v>0.599654205396843</c:v>
                </c:pt>
                <c:pt idx="823">
                  <c:v>0.59954795565844299</c:v>
                </c:pt>
                <c:pt idx="824">
                  <c:v>0.59939341058440698</c:v>
                </c:pt>
                <c:pt idx="825">
                  <c:v>0.59924530488845396</c:v>
                </c:pt>
                <c:pt idx="826">
                  <c:v>0.59903924478973802</c:v>
                </c:pt>
                <c:pt idx="827">
                  <c:v>0.59873015464166501</c:v>
                </c:pt>
                <c:pt idx="828">
                  <c:v>0.59852731423199201</c:v>
                </c:pt>
                <c:pt idx="829">
                  <c:v>0.59847579920731198</c:v>
                </c:pt>
                <c:pt idx="830">
                  <c:v>0.59822144377296105</c:v>
                </c:pt>
                <c:pt idx="831">
                  <c:v>0.59801216398520196</c:v>
                </c:pt>
                <c:pt idx="832">
                  <c:v>0.59775780855085003</c:v>
                </c:pt>
                <c:pt idx="833">
                  <c:v>0.59760326347681303</c:v>
                </c:pt>
                <c:pt idx="834">
                  <c:v>0.597455157780861</c:v>
                </c:pt>
                <c:pt idx="835">
                  <c:v>0.597300612706825</c:v>
                </c:pt>
                <c:pt idx="836">
                  <c:v>0.59709455260810895</c:v>
                </c:pt>
                <c:pt idx="837">
                  <c:v>0.59694000753407195</c:v>
                </c:pt>
                <c:pt idx="838">
                  <c:v>0.59678546246003605</c:v>
                </c:pt>
                <c:pt idx="839">
                  <c:v>0.59663735676408403</c:v>
                </c:pt>
                <c:pt idx="840">
                  <c:v>0.59637656195164701</c:v>
                </c:pt>
                <c:pt idx="841">
                  <c:v>0.59617372154197401</c:v>
                </c:pt>
                <c:pt idx="842">
                  <c:v>0.59601917646793701</c:v>
                </c:pt>
                <c:pt idx="843">
                  <c:v>0.59586785108294205</c:v>
                </c:pt>
                <c:pt idx="844">
                  <c:v>0.59566501067326905</c:v>
                </c:pt>
                <c:pt idx="845">
                  <c:v>0.59551046559923204</c:v>
                </c:pt>
                <c:pt idx="846">
                  <c:v>0.595256110164881</c:v>
                </c:pt>
                <c:pt idx="847">
                  <c:v>0.595101565090843</c:v>
                </c:pt>
                <c:pt idx="848">
                  <c:v>0.59494702001680599</c:v>
                </c:pt>
                <c:pt idx="849">
                  <c:v>0.59474095991809195</c:v>
                </c:pt>
                <c:pt idx="850">
                  <c:v>0.59458641484405395</c:v>
                </c:pt>
                <c:pt idx="851">
                  <c:v>0.59443186977001705</c:v>
                </c:pt>
                <c:pt idx="852">
                  <c:v>0.59428376407406502</c:v>
                </c:pt>
                <c:pt idx="853">
                  <c:v>0.59407770397535098</c:v>
                </c:pt>
                <c:pt idx="854">
                  <c:v>0.59392315890131298</c:v>
                </c:pt>
                <c:pt idx="855">
                  <c:v>0.59376861382727597</c:v>
                </c:pt>
                <c:pt idx="856">
                  <c:v>0.59356577341760397</c:v>
                </c:pt>
                <c:pt idx="857">
                  <c:v>0.59341122834356697</c:v>
                </c:pt>
                <c:pt idx="858">
                  <c:v>0.593259902958573</c:v>
                </c:pt>
                <c:pt idx="859">
                  <c:v>0.593105357884535</c:v>
                </c:pt>
                <c:pt idx="860">
                  <c:v>0.592902517474863</c:v>
                </c:pt>
                <c:pt idx="861">
                  <c:v>0.59269645737614696</c:v>
                </c:pt>
                <c:pt idx="862">
                  <c:v>0.59254191230210995</c:v>
                </c:pt>
                <c:pt idx="863">
                  <c:v>0.59233907189243595</c:v>
                </c:pt>
                <c:pt idx="864">
                  <c:v>0.59218452681839995</c:v>
                </c:pt>
                <c:pt idx="865">
                  <c:v>0.59202998174436305</c:v>
                </c:pt>
                <c:pt idx="866">
                  <c:v>0.59187865635936898</c:v>
                </c:pt>
                <c:pt idx="867">
                  <c:v>0.59172411128533298</c:v>
                </c:pt>
                <c:pt idx="868">
                  <c:v>0.59156956621129597</c:v>
                </c:pt>
                <c:pt idx="869">
                  <c:v>0.59141502113725797</c:v>
                </c:pt>
                <c:pt idx="870">
                  <c:v>0.59121218072758497</c:v>
                </c:pt>
                <c:pt idx="871">
                  <c:v>0.59106085534259101</c:v>
                </c:pt>
                <c:pt idx="872">
                  <c:v>0.59095782529323304</c:v>
                </c:pt>
                <c:pt idx="873">
                  <c:v>0.590751765194517</c:v>
                </c:pt>
                <c:pt idx="874">
                  <c:v>0.59064873514516003</c:v>
                </c:pt>
                <c:pt idx="875">
                  <c:v>0.59044589473548603</c:v>
                </c:pt>
                <c:pt idx="876">
                  <c:v>0.59023983463677099</c:v>
                </c:pt>
                <c:pt idx="877">
                  <c:v>0.59014002427645496</c:v>
                </c:pt>
                <c:pt idx="878">
                  <c:v>0.58993396417773902</c:v>
                </c:pt>
                <c:pt idx="879">
                  <c:v>0.58977941910370302</c:v>
                </c:pt>
                <c:pt idx="880">
                  <c:v>0.58962487402966601</c:v>
                </c:pt>
                <c:pt idx="881">
                  <c:v>0.58942203361999301</c:v>
                </c:pt>
                <c:pt idx="882">
                  <c:v>0.58927070823499805</c:v>
                </c:pt>
                <c:pt idx="883">
                  <c:v>0.58916767818564098</c:v>
                </c:pt>
                <c:pt idx="884">
                  <c:v>0.58901313311160397</c:v>
                </c:pt>
                <c:pt idx="885">
                  <c:v>0.58880707301288804</c:v>
                </c:pt>
                <c:pt idx="886">
                  <c:v>0.588552717578537</c:v>
                </c:pt>
                <c:pt idx="887">
                  <c:v>0.58839817250449999</c:v>
                </c:pt>
                <c:pt idx="888">
                  <c:v>0.58829836214418396</c:v>
                </c:pt>
                <c:pt idx="889">
                  <c:v>0.58814381707014696</c:v>
                </c:pt>
                <c:pt idx="890">
                  <c:v>0.58804078702078999</c:v>
                </c:pt>
                <c:pt idx="891">
                  <c:v>0.58794097666047396</c:v>
                </c:pt>
                <c:pt idx="892">
                  <c:v>0.58783794661111599</c:v>
                </c:pt>
                <c:pt idx="893">
                  <c:v>0.58758037148772202</c:v>
                </c:pt>
                <c:pt idx="894">
                  <c:v>0.58737753107804902</c:v>
                </c:pt>
                <c:pt idx="895">
                  <c:v>0.58722298600401202</c:v>
                </c:pt>
                <c:pt idx="896">
                  <c:v>0.58702014559433902</c:v>
                </c:pt>
                <c:pt idx="897">
                  <c:v>0.58691711554498105</c:v>
                </c:pt>
                <c:pt idx="898">
                  <c:v>0.58671427513530805</c:v>
                </c:pt>
                <c:pt idx="899">
                  <c:v>0.58655973006127105</c:v>
                </c:pt>
                <c:pt idx="900">
                  <c:v>0.58645670001191197</c:v>
                </c:pt>
                <c:pt idx="901">
                  <c:v>0.58630537462691801</c:v>
                </c:pt>
                <c:pt idx="902">
                  <c:v>0.586150829552882</c:v>
                </c:pt>
                <c:pt idx="903">
                  <c:v>0.58594476945416596</c:v>
                </c:pt>
                <c:pt idx="904">
                  <c:v>0.58579022438012895</c:v>
                </c:pt>
                <c:pt idx="905">
                  <c:v>0.58569041401981403</c:v>
                </c:pt>
                <c:pt idx="906">
                  <c:v>0.58553586894577703</c:v>
                </c:pt>
                <c:pt idx="907">
                  <c:v>0.58538132387174102</c:v>
                </c:pt>
                <c:pt idx="908">
                  <c:v>0.58527829382238195</c:v>
                </c:pt>
                <c:pt idx="909">
                  <c:v>0.58512696843738798</c:v>
                </c:pt>
                <c:pt idx="910">
                  <c:v>0.58497242336335098</c:v>
                </c:pt>
                <c:pt idx="911">
                  <c:v>0.58482109797835702</c:v>
                </c:pt>
                <c:pt idx="912">
                  <c:v>0.58461503787964098</c:v>
                </c:pt>
                <c:pt idx="913">
                  <c:v>0.58446049280560497</c:v>
                </c:pt>
                <c:pt idx="914">
                  <c:v>0.58430916742061001</c:v>
                </c:pt>
                <c:pt idx="915">
                  <c:v>0.584154622346574</c:v>
                </c:pt>
                <c:pt idx="916">
                  <c:v>0.58400329696157904</c:v>
                </c:pt>
                <c:pt idx="917">
                  <c:v>0.58384875188754304</c:v>
                </c:pt>
                <c:pt idx="918">
                  <c:v>0.58374572183818496</c:v>
                </c:pt>
                <c:pt idx="919">
                  <c:v>0.58364269178882699</c:v>
                </c:pt>
                <c:pt idx="920">
                  <c:v>0.583439851379153</c:v>
                </c:pt>
                <c:pt idx="921">
                  <c:v>0.58333682132979603</c:v>
                </c:pt>
                <c:pt idx="922">
                  <c:v>0.58318227625575902</c:v>
                </c:pt>
                <c:pt idx="923">
                  <c:v>0.58307924620640195</c:v>
                </c:pt>
                <c:pt idx="924">
                  <c:v>0.58292792082140799</c:v>
                </c:pt>
                <c:pt idx="925">
                  <c:v>0.58277337574736998</c:v>
                </c:pt>
                <c:pt idx="926">
                  <c:v>0.58262205036237602</c:v>
                </c:pt>
                <c:pt idx="927">
                  <c:v>0.58246750528833902</c:v>
                </c:pt>
                <c:pt idx="928">
                  <c:v>0.58231617990334394</c:v>
                </c:pt>
                <c:pt idx="929">
                  <c:v>0.58216163482930805</c:v>
                </c:pt>
                <c:pt idx="930">
                  <c:v>0.58195557473059201</c:v>
                </c:pt>
                <c:pt idx="931">
                  <c:v>0.58185254468123504</c:v>
                </c:pt>
                <c:pt idx="932">
                  <c:v>0.58175273432092001</c:v>
                </c:pt>
                <c:pt idx="933">
                  <c:v>0.58164970427156104</c:v>
                </c:pt>
                <c:pt idx="934">
                  <c:v>0.58149515919752504</c:v>
                </c:pt>
                <c:pt idx="935">
                  <c:v>0.581395348837209</c:v>
                </c:pt>
                <c:pt idx="936">
                  <c:v>0.58128909909880899</c:v>
                </c:pt>
                <c:pt idx="937">
                  <c:v>0.58118928873849396</c:v>
                </c:pt>
                <c:pt idx="938">
                  <c:v>0.58108625868913599</c:v>
                </c:pt>
                <c:pt idx="939">
                  <c:v>0.58093493330414203</c:v>
                </c:pt>
                <c:pt idx="940">
                  <c:v>0.58078038823010403</c:v>
                </c:pt>
                <c:pt idx="941">
                  <c:v>0.58057754782043203</c:v>
                </c:pt>
                <c:pt idx="942">
                  <c:v>0.58047129808203102</c:v>
                </c:pt>
                <c:pt idx="943">
                  <c:v>0.58031997269703695</c:v>
                </c:pt>
                <c:pt idx="944">
                  <c:v>0.58011713228736395</c:v>
                </c:pt>
                <c:pt idx="945">
                  <c:v>0.57991107218864801</c:v>
                </c:pt>
                <c:pt idx="946">
                  <c:v>0.57985955716396897</c:v>
                </c:pt>
                <c:pt idx="947">
                  <c:v>0.57975652711461201</c:v>
                </c:pt>
                <c:pt idx="948">
                  <c:v>0.57965349706525304</c:v>
                </c:pt>
                <c:pt idx="949">
                  <c:v>0.57949895199121704</c:v>
                </c:pt>
                <c:pt idx="950">
                  <c:v>0.57929611158154304</c:v>
                </c:pt>
                <c:pt idx="951">
                  <c:v>0.579244596556865</c:v>
                </c:pt>
                <c:pt idx="952">
                  <c:v>0.579196301221228</c:v>
                </c:pt>
                <c:pt idx="953">
                  <c:v>0.579041756147192</c:v>
                </c:pt>
                <c:pt idx="954">
                  <c:v>0.57883569604847596</c:v>
                </c:pt>
                <c:pt idx="955">
                  <c:v>0.57878740071283996</c:v>
                </c:pt>
                <c:pt idx="956">
                  <c:v>0.57863285563880196</c:v>
                </c:pt>
                <c:pt idx="957">
                  <c:v>0.57852982558944499</c:v>
                </c:pt>
                <c:pt idx="958">
                  <c:v>0.57837850020445003</c:v>
                </c:pt>
                <c:pt idx="959">
                  <c:v>0.57827225046604902</c:v>
                </c:pt>
                <c:pt idx="960">
                  <c:v>0.57812092508105495</c:v>
                </c:pt>
                <c:pt idx="961">
                  <c:v>0.57796959969606099</c:v>
                </c:pt>
                <c:pt idx="962">
                  <c:v>0.57791486498234002</c:v>
                </c:pt>
                <c:pt idx="963">
                  <c:v>0.57776353959734605</c:v>
                </c:pt>
                <c:pt idx="964">
                  <c:v>0.57766050954798798</c:v>
                </c:pt>
                <c:pt idx="965">
                  <c:v>0.57750596447395097</c:v>
                </c:pt>
                <c:pt idx="966">
                  <c:v>0.57735463908895701</c:v>
                </c:pt>
                <c:pt idx="967">
                  <c:v>0.57725160903959905</c:v>
                </c:pt>
                <c:pt idx="968">
                  <c:v>0.57714857899024097</c:v>
                </c:pt>
                <c:pt idx="969">
                  <c:v>0.57699725360524701</c:v>
                </c:pt>
                <c:pt idx="970">
                  <c:v>0.57684270853121</c:v>
                </c:pt>
                <c:pt idx="971">
                  <c:v>0.576688163457173</c:v>
                </c:pt>
                <c:pt idx="972">
                  <c:v>0.57658835309685796</c:v>
                </c:pt>
                <c:pt idx="973">
                  <c:v>0.57648210335845695</c:v>
                </c:pt>
                <c:pt idx="974">
                  <c:v>0.57633077797346299</c:v>
                </c:pt>
                <c:pt idx="975">
                  <c:v>0.57617945258846903</c:v>
                </c:pt>
                <c:pt idx="976">
                  <c:v>0.57612471787474695</c:v>
                </c:pt>
                <c:pt idx="977">
                  <c:v>0.57597339248975299</c:v>
                </c:pt>
                <c:pt idx="978">
                  <c:v>0.57587036244039602</c:v>
                </c:pt>
                <c:pt idx="979">
                  <c:v>0.57577055208008099</c:v>
                </c:pt>
                <c:pt idx="980">
                  <c:v>0.57566430234167998</c:v>
                </c:pt>
                <c:pt idx="981">
                  <c:v>0.57550975726764297</c:v>
                </c:pt>
                <c:pt idx="982">
                  <c:v>0.57540994690732805</c:v>
                </c:pt>
                <c:pt idx="983">
                  <c:v>0.57525540183329105</c:v>
                </c:pt>
                <c:pt idx="984">
                  <c:v>0.57505256142361805</c:v>
                </c:pt>
                <c:pt idx="985">
                  <c:v>0.57489801634958104</c:v>
                </c:pt>
                <c:pt idx="986">
                  <c:v>0.57474669096458697</c:v>
                </c:pt>
                <c:pt idx="987">
                  <c:v>0.57459214589054997</c:v>
                </c:pt>
                <c:pt idx="988">
                  <c:v>0.57443760081651396</c:v>
                </c:pt>
                <c:pt idx="989">
                  <c:v>0.57433457076715499</c:v>
                </c:pt>
                <c:pt idx="990">
                  <c:v>0.57433457076715499</c:v>
                </c:pt>
                <c:pt idx="991">
                  <c:v>0.57428305574247596</c:v>
                </c:pt>
                <c:pt idx="992">
                  <c:v>0.57423476040683996</c:v>
                </c:pt>
                <c:pt idx="993">
                  <c:v>0.57412851066843895</c:v>
                </c:pt>
                <c:pt idx="994">
                  <c:v>0.57398040497248703</c:v>
                </c:pt>
                <c:pt idx="995">
                  <c:v>0.57382585989845103</c:v>
                </c:pt>
                <c:pt idx="996">
                  <c:v>0.57371961016005102</c:v>
                </c:pt>
                <c:pt idx="997">
                  <c:v>0.57351676975037702</c:v>
                </c:pt>
                <c:pt idx="998">
                  <c:v>0.57346525472569798</c:v>
                </c:pt>
                <c:pt idx="999">
                  <c:v>0.57331070965166098</c:v>
                </c:pt>
                <c:pt idx="1000">
                  <c:v>0.57326241431602598</c:v>
                </c:pt>
                <c:pt idx="1001">
                  <c:v>0.57305635421731005</c:v>
                </c:pt>
                <c:pt idx="1002">
                  <c:v>0.57305635421731005</c:v>
                </c:pt>
                <c:pt idx="1003">
                  <c:v>0.57290180914327304</c:v>
                </c:pt>
                <c:pt idx="1004">
                  <c:v>0.57290180914327304</c:v>
                </c:pt>
                <c:pt idx="1005">
                  <c:v>0.57285351380763605</c:v>
                </c:pt>
                <c:pt idx="1006">
                  <c:v>0.57264745370892001</c:v>
                </c:pt>
                <c:pt idx="1007">
                  <c:v>0.572492908634884</c:v>
                </c:pt>
                <c:pt idx="1008">
                  <c:v>0.57229006822521</c:v>
                </c:pt>
                <c:pt idx="1009">
                  <c:v>0.572135523151174</c:v>
                </c:pt>
                <c:pt idx="1010">
                  <c:v>0.57203571279085896</c:v>
                </c:pt>
                <c:pt idx="1011">
                  <c:v>0.57192946305245895</c:v>
                </c:pt>
                <c:pt idx="1012">
                  <c:v>0.57182965269214303</c:v>
                </c:pt>
                <c:pt idx="1013">
                  <c:v>0.57178135735650704</c:v>
                </c:pt>
                <c:pt idx="1014">
                  <c:v>0.57167510761810603</c:v>
                </c:pt>
                <c:pt idx="1015">
                  <c:v>0.57152056254407002</c:v>
                </c:pt>
                <c:pt idx="1016">
                  <c:v>0.57137245684811799</c:v>
                </c:pt>
                <c:pt idx="1017">
                  <c:v>0.57131772213439602</c:v>
                </c:pt>
                <c:pt idx="1018">
                  <c:v>0.57121791177408099</c:v>
                </c:pt>
                <c:pt idx="1019">
                  <c:v>0.57111166203567998</c:v>
                </c:pt>
                <c:pt idx="1020">
                  <c:v>0.57096355633972895</c:v>
                </c:pt>
                <c:pt idx="1021">
                  <c:v>0.57085730660132805</c:v>
                </c:pt>
                <c:pt idx="1022">
                  <c:v>0.57075749624101302</c:v>
                </c:pt>
                <c:pt idx="1023">
                  <c:v>0.57060295116697701</c:v>
                </c:pt>
                <c:pt idx="1024">
                  <c:v>0.57049992111761805</c:v>
                </c:pt>
                <c:pt idx="1025">
                  <c:v>0.57044840609294001</c:v>
                </c:pt>
                <c:pt idx="1026">
                  <c:v>0.57024556568326701</c:v>
                </c:pt>
                <c:pt idx="1027">
                  <c:v>0.57019405065858797</c:v>
                </c:pt>
                <c:pt idx="1028">
                  <c:v>0.57009102060923</c:v>
                </c:pt>
                <c:pt idx="1029">
                  <c:v>0.56999121024891397</c:v>
                </c:pt>
                <c:pt idx="1030">
                  <c:v>0.56983666517487697</c:v>
                </c:pt>
                <c:pt idx="1031">
                  <c:v>0.56973041543647795</c:v>
                </c:pt>
                <c:pt idx="1032">
                  <c:v>0.56963060507616103</c:v>
                </c:pt>
                <c:pt idx="1033">
                  <c:v>0.56952757502680396</c:v>
                </c:pt>
                <c:pt idx="1034">
                  <c:v>0.56947606000212503</c:v>
                </c:pt>
                <c:pt idx="1035">
                  <c:v>0.56932151492808802</c:v>
                </c:pt>
                <c:pt idx="1036">
                  <c:v>0.56927321959245203</c:v>
                </c:pt>
                <c:pt idx="1037">
                  <c:v>0.569173409232136</c:v>
                </c:pt>
                <c:pt idx="1038">
                  <c:v>0.56891261441969998</c:v>
                </c:pt>
                <c:pt idx="1039">
                  <c:v>0.56876128903470502</c:v>
                </c:pt>
                <c:pt idx="1040">
                  <c:v>0.56881280405938295</c:v>
                </c:pt>
                <c:pt idx="1041">
                  <c:v>0.56865825898534705</c:v>
                </c:pt>
                <c:pt idx="1042">
                  <c:v>0.56850371391131005</c:v>
                </c:pt>
                <c:pt idx="1043">
                  <c:v>0.56845541857567505</c:v>
                </c:pt>
                <c:pt idx="1044">
                  <c:v>0.56830087350163705</c:v>
                </c:pt>
                <c:pt idx="1045">
                  <c:v>0.56820106314132202</c:v>
                </c:pt>
                <c:pt idx="1046">
                  <c:v>0.56809481340292201</c:v>
                </c:pt>
                <c:pt idx="1047">
                  <c:v>0.56804651806728501</c:v>
                </c:pt>
                <c:pt idx="1048">
                  <c:v>0.567940268328886</c:v>
                </c:pt>
                <c:pt idx="1049">
                  <c:v>0.56784045796856897</c:v>
                </c:pt>
                <c:pt idx="1050">
                  <c:v>0.56768591289453296</c:v>
                </c:pt>
                <c:pt idx="1051">
                  <c:v>0.56758610253421704</c:v>
                </c:pt>
                <c:pt idx="1052">
                  <c:v>0.56753136782049596</c:v>
                </c:pt>
                <c:pt idx="1053">
                  <c:v>0.56738326212454404</c:v>
                </c:pt>
                <c:pt idx="1054">
                  <c:v>0.56722871705050704</c:v>
                </c:pt>
                <c:pt idx="1055">
                  <c:v>0.56722871705050704</c:v>
                </c:pt>
                <c:pt idx="1056">
                  <c:v>0.567177202025828</c:v>
                </c:pt>
                <c:pt idx="1057">
                  <c:v>0.56697114192711195</c:v>
                </c:pt>
                <c:pt idx="1058">
                  <c:v>0.56691962690243403</c:v>
                </c:pt>
                <c:pt idx="1059">
                  <c:v>0.56686811187775499</c:v>
                </c:pt>
                <c:pt idx="1060">
                  <c:v>0.56666527146808099</c:v>
                </c:pt>
                <c:pt idx="1061">
                  <c:v>0.56656224141872402</c:v>
                </c:pt>
                <c:pt idx="1062">
                  <c:v>0.56645921136936705</c:v>
                </c:pt>
                <c:pt idx="1063">
                  <c:v>0.56625637095969295</c:v>
                </c:pt>
                <c:pt idx="1064">
                  <c:v>0.56630466629532905</c:v>
                </c:pt>
                <c:pt idx="1065">
                  <c:v>0.56620485593501402</c:v>
                </c:pt>
                <c:pt idx="1066">
                  <c:v>0.56605031086097701</c:v>
                </c:pt>
                <c:pt idx="1067">
                  <c:v>0.56589576578694001</c:v>
                </c:pt>
                <c:pt idx="1068">
                  <c:v>0.56569292537726701</c:v>
                </c:pt>
                <c:pt idx="1069">
                  <c:v>0.56559311501695197</c:v>
                </c:pt>
                <c:pt idx="1070">
                  <c:v>0.56553838030323</c:v>
                </c:pt>
                <c:pt idx="1071">
                  <c:v>0.56548686527855097</c:v>
                </c:pt>
                <c:pt idx="1072">
                  <c:v>0.56528402486887896</c:v>
                </c:pt>
                <c:pt idx="1073">
                  <c:v>0.56528402486887896</c:v>
                </c:pt>
                <c:pt idx="1074">
                  <c:v>0.56523250984419904</c:v>
                </c:pt>
                <c:pt idx="1075">
                  <c:v>0.56512947979484096</c:v>
                </c:pt>
                <c:pt idx="1076">
                  <c:v>0.56497493472080396</c:v>
                </c:pt>
                <c:pt idx="1077">
                  <c:v>0.56492341969612603</c:v>
                </c:pt>
                <c:pt idx="1078">
                  <c:v>0.56466906426177299</c:v>
                </c:pt>
                <c:pt idx="1079">
                  <c:v>0.56466906426177299</c:v>
                </c:pt>
                <c:pt idx="1080">
                  <c:v>0.56456603421241602</c:v>
                </c:pt>
                <c:pt idx="1081">
                  <c:v>0.56446622385210099</c:v>
                </c:pt>
                <c:pt idx="1082">
                  <c:v>0.56441470882742095</c:v>
                </c:pt>
                <c:pt idx="1083">
                  <c:v>0.56431167877806299</c:v>
                </c:pt>
                <c:pt idx="1084">
                  <c:v>0.56426016375338495</c:v>
                </c:pt>
                <c:pt idx="1085">
                  <c:v>0.56426016375338495</c:v>
                </c:pt>
                <c:pt idx="1086">
                  <c:v>0.56400580831903202</c:v>
                </c:pt>
                <c:pt idx="1087">
                  <c:v>0.56385126324499601</c:v>
                </c:pt>
                <c:pt idx="1088">
                  <c:v>0.56364842283532202</c:v>
                </c:pt>
                <c:pt idx="1089">
                  <c:v>0.56359690781064398</c:v>
                </c:pt>
                <c:pt idx="1090">
                  <c:v>0.56349387776128501</c:v>
                </c:pt>
                <c:pt idx="1091">
                  <c:v>0.56339406740096998</c:v>
                </c:pt>
                <c:pt idx="1092">
                  <c:v>0.56323952232693397</c:v>
                </c:pt>
                <c:pt idx="1093">
                  <c:v>0.56328781766257097</c:v>
                </c:pt>
                <c:pt idx="1094">
                  <c:v>0.562981947203539</c:v>
                </c:pt>
                <c:pt idx="1095">
                  <c:v>0.56293043217886096</c:v>
                </c:pt>
                <c:pt idx="1096">
                  <c:v>0.56267607674450804</c:v>
                </c:pt>
                <c:pt idx="1097">
                  <c:v>0.56267607674450804</c:v>
                </c:pt>
                <c:pt idx="1098">
                  <c:v>0.56267607674450804</c:v>
                </c:pt>
                <c:pt idx="1099">
                  <c:v>0.56252153167047103</c:v>
                </c:pt>
                <c:pt idx="1100">
                  <c:v>0.56236698659643403</c:v>
                </c:pt>
                <c:pt idx="1101">
                  <c:v>0.56216414618676103</c:v>
                </c:pt>
                <c:pt idx="1102">
                  <c:v>0.56206111613740395</c:v>
                </c:pt>
                <c:pt idx="1103">
                  <c:v>0.56206111613740395</c:v>
                </c:pt>
                <c:pt idx="1104">
                  <c:v>0.56206111613740395</c:v>
                </c:pt>
                <c:pt idx="1105">
                  <c:v>0.56185827572772995</c:v>
                </c:pt>
                <c:pt idx="1106">
                  <c:v>0.56170373065369295</c:v>
                </c:pt>
                <c:pt idx="1107">
                  <c:v>0.56165221562901402</c:v>
                </c:pt>
                <c:pt idx="1108">
                  <c:v>0.56154918557965605</c:v>
                </c:pt>
                <c:pt idx="1109">
                  <c:v>0.56149767055497801</c:v>
                </c:pt>
                <c:pt idx="1110">
                  <c:v>0.56139464050562005</c:v>
                </c:pt>
                <c:pt idx="1111">
                  <c:v>0.56129483014530501</c:v>
                </c:pt>
                <c:pt idx="1112">
                  <c:v>0.56119180009594705</c:v>
                </c:pt>
                <c:pt idx="1113">
                  <c:v>0.56114028507126701</c:v>
                </c:pt>
                <c:pt idx="1114">
                  <c:v>0.56104047471095198</c:v>
                </c:pt>
                <c:pt idx="1115">
                  <c:v>0.56083441461223604</c:v>
                </c:pt>
                <c:pt idx="1116">
                  <c:v>0.56083441461223604</c:v>
                </c:pt>
                <c:pt idx="1117">
                  <c:v>0.56067986953820004</c:v>
                </c:pt>
                <c:pt idx="1118">
                  <c:v>0.56057683948884296</c:v>
                </c:pt>
                <c:pt idx="1119">
                  <c:v>0.56052854415320497</c:v>
                </c:pt>
                <c:pt idx="1120">
                  <c:v>0.56032248405449003</c:v>
                </c:pt>
                <c:pt idx="1121">
                  <c:v>0.56032248405449003</c:v>
                </c:pt>
                <c:pt idx="1122">
                  <c:v>0.56027096902981099</c:v>
                </c:pt>
                <c:pt idx="1123">
                  <c:v>0.56006812862013799</c:v>
                </c:pt>
                <c:pt idx="1124">
                  <c:v>0.55975903847206498</c:v>
                </c:pt>
                <c:pt idx="1125">
                  <c:v>0.55960449339802798</c:v>
                </c:pt>
                <c:pt idx="1126">
                  <c:v>0.55965922811174795</c:v>
                </c:pt>
                <c:pt idx="1127">
                  <c:v>0.55960449339802798</c:v>
                </c:pt>
                <c:pt idx="1128">
                  <c:v>0.55955619806239099</c:v>
                </c:pt>
                <c:pt idx="1129">
                  <c:v>0.55940165298835498</c:v>
                </c:pt>
                <c:pt idx="1130">
                  <c:v>0.55930184262803995</c:v>
                </c:pt>
                <c:pt idx="1131">
                  <c:v>0.55914729755400305</c:v>
                </c:pt>
                <c:pt idx="1132">
                  <c:v>0.55899275247996505</c:v>
                </c:pt>
                <c:pt idx="1133">
                  <c:v>0.55888972243060797</c:v>
                </c:pt>
                <c:pt idx="1134">
                  <c:v>0.55878669238125001</c:v>
                </c:pt>
                <c:pt idx="1135">
                  <c:v>0.55873839704561301</c:v>
                </c:pt>
                <c:pt idx="1136">
                  <c:v>0.55858385197157701</c:v>
                </c:pt>
                <c:pt idx="1137">
                  <c:v>0.55843252658658205</c:v>
                </c:pt>
                <c:pt idx="1138">
                  <c:v>0.55832949653722397</c:v>
                </c:pt>
                <c:pt idx="1139">
                  <c:v>0.558226466487867</c:v>
                </c:pt>
                <c:pt idx="1140">
                  <c:v>0.55812343643850904</c:v>
                </c:pt>
                <c:pt idx="1141">
                  <c:v>0.558023626078193</c:v>
                </c:pt>
                <c:pt idx="1142">
                  <c:v>0.55792059602883604</c:v>
                </c:pt>
                <c:pt idx="1143">
                  <c:v>0.55781434629043503</c:v>
                </c:pt>
                <c:pt idx="1144">
                  <c:v>0.55761150588076203</c:v>
                </c:pt>
                <c:pt idx="1145">
                  <c:v>0.55755999085608299</c:v>
                </c:pt>
                <c:pt idx="1146">
                  <c:v>0.55746018049576795</c:v>
                </c:pt>
                <c:pt idx="1147">
                  <c:v>0.55740544578204598</c:v>
                </c:pt>
                <c:pt idx="1148">
                  <c:v>0.55735715044640999</c:v>
                </c:pt>
                <c:pt idx="1149">
                  <c:v>0.55725412039705202</c:v>
                </c:pt>
                <c:pt idx="1150">
                  <c:v>0.55715109034769394</c:v>
                </c:pt>
                <c:pt idx="1151">
                  <c:v>0.55694824993802095</c:v>
                </c:pt>
                <c:pt idx="1152">
                  <c:v>0.55684521988866298</c:v>
                </c:pt>
                <c:pt idx="1153">
                  <c:v>0.55669389450366902</c:v>
                </c:pt>
                <c:pt idx="1154">
                  <c:v>0.55658764476526901</c:v>
                </c:pt>
                <c:pt idx="1155">
                  <c:v>0.55653934942963201</c:v>
                </c:pt>
                <c:pt idx="1156">
                  <c:v>0.55638480435559501</c:v>
                </c:pt>
                <c:pt idx="1157">
                  <c:v>0.55623347897060105</c:v>
                </c:pt>
                <c:pt idx="1158">
                  <c:v>0.55613044892124297</c:v>
                </c:pt>
                <c:pt idx="1159">
                  <c:v>0.55602419918284296</c:v>
                </c:pt>
                <c:pt idx="1160">
                  <c:v>0.55597590384720696</c:v>
                </c:pt>
                <c:pt idx="1161">
                  <c:v>0.55582135877316896</c:v>
                </c:pt>
                <c:pt idx="1162">
                  <c:v>0.55572154841285404</c:v>
                </c:pt>
                <c:pt idx="1163">
                  <c:v>0.55556700333881803</c:v>
                </c:pt>
                <c:pt idx="1164">
                  <c:v>0.555515488314138</c:v>
                </c:pt>
                <c:pt idx="1165">
                  <c:v>0.55536094324010199</c:v>
                </c:pt>
                <c:pt idx="1166">
                  <c:v>0.55526113287978696</c:v>
                </c:pt>
                <c:pt idx="1167">
                  <c:v>0.55526113287978696</c:v>
                </c:pt>
                <c:pt idx="1168">
                  <c:v>0.55515810283042799</c:v>
                </c:pt>
                <c:pt idx="1169">
                  <c:v>0.55500355775639099</c:v>
                </c:pt>
                <c:pt idx="1170">
                  <c:v>0.55479749765767705</c:v>
                </c:pt>
                <c:pt idx="1171">
                  <c:v>0.55474920232203995</c:v>
                </c:pt>
                <c:pt idx="1172">
                  <c:v>0.55454314222332401</c:v>
                </c:pt>
                <c:pt idx="1173">
                  <c:v>0.55454314222332401</c:v>
                </c:pt>
                <c:pt idx="1174">
                  <c:v>0.55434030181365002</c:v>
                </c:pt>
                <c:pt idx="1175">
                  <c:v>0.554234052075251</c:v>
                </c:pt>
                <c:pt idx="1176">
                  <c:v>0.55428878678897198</c:v>
                </c:pt>
                <c:pt idx="1177">
                  <c:v>0.55418575673961401</c:v>
                </c:pt>
                <c:pt idx="1178">
                  <c:v>0.55393140130526197</c:v>
                </c:pt>
                <c:pt idx="1179">
                  <c:v>0.55377685623122597</c:v>
                </c:pt>
                <c:pt idx="1180">
                  <c:v>0.55382515156686096</c:v>
                </c:pt>
                <c:pt idx="1181">
                  <c:v>0.55357079613251003</c:v>
                </c:pt>
                <c:pt idx="1182">
                  <c:v>0.55341625105847303</c:v>
                </c:pt>
                <c:pt idx="1183">
                  <c:v>0.553316440698158</c:v>
                </c:pt>
                <c:pt idx="1184">
                  <c:v>0.55321341064880003</c:v>
                </c:pt>
                <c:pt idx="1185">
                  <c:v>0.55306208526380496</c:v>
                </c:pt>
                <c:pt idx="1186">
                  <c:v>0.55295905521444799</c:v>
                </c:pt>
                <c:pt idx="1187">
                  <c:v>0.55285602516508903</c:v>
                </c:pt>
                <c:pt idx="1188">
                  <c:v>0.55270469978009495</c:v>
                </c:pt>
                <c:pt idx="1189">
                  <c:v>0.55259845004169506</c:v>
                </c:pt>
                <c:pt idx="1190">
                  <c:v>0.55249863968137902</c:v>
                </c:pt>
                <c:pt idx="1191">
                  <c:v>0.55239560963202206</c:v>
                </c:pt>
                <c:pt idx="1192">
                  <c:v>0.55224106455798505</c:v>
                </c:pt>
                <c:pt idx="1193">
                  <c:v>0.55214125419767002</c:v>
                </c:pt>
                <c:pt idx="1194">
                  <c:v>0.55203500445926901</c:v>
                </c:pt>
                <c:pt idx="1195">
                  <c:v>0.55188689876331698</c:v>
                </c:pt>
                <c:pt idx="1196">
                  <c:v>0.55178064902491797</c:v>
                </c:pt>
                <c:pt idx="1197">
                  <c:v>0.55162610395088096</c:v>
                </c:pt>
                <c:pt idx="1198">
                  <c:v>0.55152629359056504</c:v>
                </c:pt>
                <c:pt idx="1199">
                  <c:v>0.55142326354120696</c:v>
                </c:pt>
                <c:pt idx="1200">
                  <c:v>0.55137174851652804</c:v>
                </c:pt>
                <c:pt idx="1201">
                  <c:v>0.551271938156213</c:v>
                </c:pt>
                <c:pt idx="1202">
                  <c:v>0.55106909774653901</c:v>
                </c:pt>
                <c:pt idx="1203">
                  <c:v>0.550914552672503</c:v>
                </c:pt>
                <c:pt idx="1204">
                  <c:v>0.55086303764782396</c:v>
                </c:pt>
                <c:pt idx="1205">
                  <c:v>0.55070849257378696</c:v>
                </c:pt>
                <c:pt idx="1206">
                  <c:v>0.55066019723815096</c:v>
                </c:pt>
                <c:pt idx="1207">
                  <c:v>0.55055394749974995</c:v>
                </c:pt>
                <c:pt idx="1208">
                  <c:v>0.55035110709007695</c:v>
                </c:pt>
                <c:pt idx="1209">
                  <c:v>0.55019656201603995</c:v>
                </c:pt>
                <c:pt idx="1210">
                  <c:v>0.55009675165572502</c:v>
                </c:pt>
                <c:pt idx="1211">
                  <c:v>0.54994220658168902</c:v>
                </c:pt>
                <c:pt idx="1212">
                  <c:v>0.54983595684328801</c:v>
                </c:pt>
                <c:pt idx="1213">
                  <c:v>0.54978766150765201</c:v>
                </c:pt>
                <c:pt idx="1214">
                  <c:v>0.54968785114733598</c:v>
                </c:pt>
                <c:pt idx="1215">
                  <c:v>0.54953330607329898</c:v>
                </c:pt>
                <c:pt idx="1216">
                  <c:v>0.54937876099926197</c:v>
                </c:pt>
                <c:pt idx="1217">
                  <c:v>0.54922421592522597</c:v>
                </c:pt>
                <c:pt idx="1218">
                  <c:v>0.54912440556491104</c:v>
                </c:pt>
                <c:pt idx="1219">
                  <c:v>0.54901815582651003</c:v>
                </c:pt>
                <c:pt idx="1220">
                  <c:v>0.54887005013055801</c:v>
                </c:pt>
                <c:pt idx="1221">
                  <c:v>0.548763800392158</c:v>
                </c:pt>
                <c:pt idx="1222">
                  <c:v>0.54866077034280003</c:v>
                </c:pt>
                <c:pt idx="1223">
                  <c:v>0.54850944495780496</c:v>
                </c:pt>
                <c:pt idx="1224">
                  <c:v>0.54830660454813296</c:v>
                </c:pt>
                <c:pt idx="1225">
                  <c:v>0.54820035480973195</c:v>
                </c:pt>
                <c:pt idx="1226">
                  <c:v>0.54810054444941703</c:v>
                </c:pt>
                <c:pt idx="1227">
                  <c:v>0.54799751440005895</c:v>
                </c:pt>
                <c:pt idx="1228">
                  <c:v>0.54789770403974403</c:v>
                </c:pt>
                <c:pt idx="1229">
                  <c:v>0.54774315896570702</c:v>
                </c:pt>
                <c:pt idx="1230">
                  <c:v>0.54758861389167002</c:v>
                </c:pt>
                <c:pt idx="1231">
                  <c:v>0.54753709886699098</c:v>
                </c:pt>
                <c:pt idx="1232">
                  <c:v>0.54728274343263905</c:v>
                </c:pt>
                <c:pt idx="1233">
                  <c:v>0.54717971338328097</c:v>
                </c:pt>
                <c:pt idx="1234">
                  <c:v>0.54702516830924397</c:v>
                </c:pt>
                <c:pt idx="1235">
                  <c:v>0.54692535794892905</c:v>
                </c:pt>
                <c:pt idx="1236">
                  <c:v>0.54687062323520796</c:v>
                </c:pt>
                <c:pt idx="1237">
                  <c:v>0.54666456313649203</c:v>
                </c:pt>
                <c:pt idx="1238">
                  <c:v>0.54651645744054</c:v>
                </c:pt>
                <c:pt idx="1239">
                  <c:v>0.54641020770213999</c:v>
                </c:pt>
                <c:pt idx="1240">
                  <c:v>0.54631039734182496</c:v>
                </c:pt>
                <c:pt idx="1241">
                  <c:v>0.54615585226778895</c:v>
                </c:pt>
                <c:pt idx="1242">
                  <c:v>0.54605282221842999</c:v>
                </c:pt>
                <c:pt idx="1243">
                  <c:v>0.54584676211971395</c:v>
                </c:pt>
                <c:pt idx="1244">
                  <c:v>0.54569865642376203</c:v>
                </c:pt>
                <c:pt idx="1245">
                  <c:v>0.54559240668536202</c:v>
                </c:pt>
                <c:pt idx="1246">
                  <c:v>0.54543786161132601</c:v>
                </c:pt>
                <c:pt idx="1247">
                  <c:v>0.54528975591537399</c:v>
                </c:pt>
                <c:pt idx="1248">
                  <c:v>0.54513521084133698</c:v>
                </c:pt>
                <c:pt idx="1249">
                  <c:v>0.54502896110293597</c:v>
                </c:pt>
                <c:pt idx="1250">
                  <c:v>0.54492915074262105</c:v>
                </c:pt>
                <c:pt idx="1251">
                  <c:v>0.54472631033294805</c:v>
                </c:pt>
                <c:pt idx="1252">
                  <c:v>0.54462006059454804</c:v>
                </c:pt>
                <c:pt idx="1253">
                  <c:v>0.54452025023423201</c:v>
                </c:pt>
                <c:pt idx="1254">
                  <c:v>0.54431740982455901</c:v>
                </c:pt>
                <c:pt idx="1255">
                  <c:v>0.544211160086159</c:v>
                </c:pt>
                <c:pt idx="1256">
                  <c:v>0.54405661501212199</c:v>
                </c:pt>
                <c:pt idx="1257">
                  <c:v>0.54390850931616996</c:v>
                </c:pt>
                <c:pt idx="1258">
                  <c:v>0.54380225957776995</c:v>
                </c:pt>
                <c:pt idx="1259">
                  <c:v>0.54364771450373395</c:v>
                </c:pt>
                <c:pt idx="1260">
                  <c:v>0.54359941916809695</c:v>
                </c:pt>
                <c:pt idx="1261">
                  <c:v>0.54339335906938102</c:v>
                </c:pt>
                <c:pt idx="1262">
                  <c:v>0.54323881399534402</c:v>
                </c:pt>
                <c:pt idx="1263">
                  <c:v>0.54308748861035006</c:v>
                </c:pt>
                <c:pt idx="1264">
                  <c:v>0.54293616322535498</c:v>
                </c:pt>
                <c:pt idx="1265">
                  <c:v>0.54282991348695497</c:v>
                </c:pt>
                <c:pt idx="1266">
                  <c:v>0.54267858810196101</c:v>
                </c:pt>
                <c:pt idx="1267">
                  <c:v>0.54257555805260305</c:v>
                </c:pt>
                <c:pt idx="1268">
                  <c:v>0.54247252800324597</c:v>
                </c:pt>
                <c:pt idx="1269">
                  <c:v>0.54232120261825201</c:v>
                </c:pt>
                <c:pt idx="1270">
                  <c:v>0.54211836220857801</c:v>
                </c:pt>
                <c:pt idx="1271">
                  <c:v>0.542012112470177</c:v>
                </c:pt>
                <c:pt idx="1272">
                  <c:v>0.54186078708518304</c:v>
                </c:pt>
                <c:pt idx="1273">
                  <c:v>0.54170946170018897</c:v>
                </c:pt>
                <c:pt idx="1274">
                  <c:v>0.54160321196178896</c:v>
                </c:pt>
                <c:pt idx="1275">
                  <c:v>0.54145188657679499</c:v>
                </c:pt>
                <c:pt idx="1276">
                  <c:v>0.54129734150275799</c:v>
                </c:pt>
                <c:pt idx="1277">
                  <c:v>0.54109128140404195</c:v>
                </c:pt>
                <c:pt idx="1278">
                  <c:v>0.54103976637936302</c:v>
                </c:pt>
                <c:pt idx="1279">
                  <c:v>0.54099147104372702</c:v>
                </c:pt>
                <c:pt idx="1280">
                  <c:v>0.54083692596968902</c:v>
                </c:pt>
                <c:pt idx="1281">
                  <c:v>0.54063086587097398</c:v>
                </c:pt>
                <c:pt idx="1282">
                  <c:v>0.54042802546130098</c:v>
                </c:pt>
                <c:pt idx="1283">
                  <c:v>0.54032821510098605</c:v>
                </c:pt>
                <c:pt idx="1284">
                  <c:v>0.54012215500227001</c:v>
                </c:pt>
                <c:pt idx="1285">
                  <c:v>0.53991931459259701</c:v>
                </c:pt>
                <c:pt idx="1286">
                  <c:v>0.53971325449388097</c:v>
                </c:pt>
                <c:pt idx="1287">
                  <c:v>0.539610224444523</c:v>
                </c:pt>
                <c:pt idx="1288">
                  <c:v>0.539455679370487</c:v>
                </c:pt>
                <c:pt idx="1289">
                  <c:v>0.53935586901017096</c:v>
                </c:pt>
                <c:pt idx="1290">
                  <c:v>0.539252838960813</c:v>
                </c:pt>
                <c:pt idx="1291">
                  <c:v>0.53904677886209695</c:v>
                </c:pt>
                <c:pt idx="1292">
                  <c:v>0.53894696850178203</c:v>
                </c:pt>
                <c:pt idx="1293">
                  <c:v>0.53874090840306599</c:v>
                </c:pt>
                <c:pt idx="1294">
                  <c:v>0.53863787835370902</c:v>
                </c:pt>
                <c:pt idx="1295">
                  <c:v>0.53848333327967202</c:v>
                </c:pt>
                <c:pt idx="1296">
                  <c:v>0.53838352291935598</c:v>
                </c:pt>
                <c:pt idx="1297">
                  <c:v>0.53817746282064005</c:v>
                </c:pt>
                <c:pt idx="1298">
                  <c:v>0.53802291774660305</c:v>
                </c:pt>
                <c:pt idx="1299">
                  <c:v>0.53787159236160897</c:v>
                </c:pt>
                <c:pt idx="1300">
                  <c:v>0.53771704728757297</c:v>
                </c:pt>
                <c:pt idx="1301">
                  <c:v>0.53756572190257801</c:v>
                </c:pt>
                <c:pt idx="1302">
                  <c:v>0.537411176828542</c:v>
                </c:pt>
                <c:pt idx="1303">
                  <c:v>0.537256631754505</c:v>
                </c:pt>
                <c:pt idx="1304">
                  <c:v>0.537053791344832</c:v>
                </c:pt>
                <c:pt idx="1305">
                  <c:v>0.53689924627079499</c:v>
                </c:pt>
                <c:pt idx="1306">
                  <c:v>0.53664489083644296</c:v>
                </c:pt>
                <c:pt idx="1307">
                  <c:v>0.53643883073772702</c:v>
                </c:pt>
                <c:pt idx="1308">
                  <c:v>0.53628428566369102</c:v>
                </c:pt>
                <c:pt idx="1309">
                  <c:v>0.53613296027869595</c:v>
                </c:pt>
                <c:pt idx="1310">
                  <c:v>0.53608144525401702</c:v>
                </c:pt>
                <c:pt idx="1311">
                  <c:v>0.53587538515530098</c:v>
                </c:pt>
                <c:pt idx="1312">
                  <c:v>0.53577557479498605</c:v>
                </c:pt>
                <c:pt idx="1313">
                  <c:v>0.53562102972094905</c:v>
                </c:pt>
                <c:pt idx="1314">
                  <c:v>0.53551799967159097</c:v>
                </c:pt>
                <c:pt idx="1315">
                  <c:v>0.53531193957287704</c:v>
                </c:pt>
                <c:pt idx="1316">
                  <c:v>0.53510909916320304</c:v>
                </c:pt>
                <c:pt idx="1317">
                  <c:v>0.53500928880288801</c:v>
                </c:pt>
                <c:pt idx="1318">
                  <c:v>0.53480322870417196</c:v>
                </c:pt>
                <c:pt idx="1319">
                  <c:v>0.53464868363013596</c:v>
                </c:pt>
                <c:pt idx="1320">
                  <c:v>0.53454887326981904</c:v>
                </c:pt>
                <c:pt idx="1321">
                  <c:v>0.53434281317110399</c:v>
                </c:pt>
                <c:pt idx="1322">
                  <c:v>0.53418826809706599</c:v>
                </c:pt>
                <c:pt idx="1323">
                  <c:v>0.53403694271207203</c:v>
                </c:pt>
                <c:pt idx="1324">
                  <c:v>0.53383088261335798</c:v>
                </c:pt>
                <c:pt idx="1325">
                  <c:v>0.53367633753932098</c:v>
                </c:pt>
                <c:pt idx="1326">
                  <c:v>0.53347349712964698</c:v>
                </c:pt>
                <c:pt idx="1327">
                  <c:v>0.53331895205561097</c:v>
                </c:pt>
                <c:pt idx="1328">
                  <c:v>0.53306459662125805</c:v>
                </c:pt>
                <c:pt idx="1329">
                  <c:v>0.53291005154722104</c:v>
                </c:pt>
                <c:pt idx="1330">
                  <c:v>0.53275872616222697</c:v>
                </c:pt>
                <c:pt idx="1331">
                  <c:v>0.53260418108819096</c:v>
                </c:pt>
                <c:pt idx="1332">
                  <c:v>0.53234982565383904</c:v>
                </c:pt>
                <c:pt idx="1333">
                  <c:v>0.53214054586607995</c:v>
                </c:pt>
                <c:pt idx="1334">
                  <c:v>0.53204073550576403</c:v>
                </c:pt>
                <c:pt idx="1335">
                  <c:v>0.53183789509609203</c:v>
                </c:pt>
                <c:pt idx="1336">
                  <c:v>0.53163183499737598</c:v>
                </c:pt>
                <c:pt idx="1337">
                  <c:v>0.53147728992333898</c:v>
                </c:pt>
                <c:pt idx="1338">
                  <c:v>0.53132274484930297</c:v>
                </c:pt>
                <c:pt idx="1339">
                  <c:v>0.53106838941495005</c:v>
                </c:pt>
                <c:pt idx="1340">
                  <c:v>0.53091384434091304</c:v>
                </c:pt>
                <c:pt idx="1341">
                  <c:v>0.53081403398059801</c:v>
                </c:pt>
                <c:pt idx="1342">
                  <c:v>0.530659488906562</c:v>
                </c:pt>
                <c:pt idx="1343">
                  <c:v>0.53045664849688801</c:v>
                </c:pt>
                <c:pt idx="1344">
                  <c:v>0.53025058839817196</c:v>
                </c:pt>
                <c:pt idx="1345">
                  <c:v>0.52999623296382103</c:v>
                </c:pt>
                <c:pt idx="1346">
                  <c:v>0.52979339255414704</c:v>
                </c:pt>
                <c:pt idx="1347">
                  <c:v>0.52968714281574603</c:v>
                </c:pt>
                <c:pt idx="1348">
                  <c:v>0.52953259774170902</c:v>
                </c:pt>
                <c:pt idx="1349">
                  <c:v>0.52927824230735798</c:v>
                </c:pt>
                <c:pt idx="1350">
                  <c:v>0.52907540189768398</c:v>
                </c:pt>
                <c:pt idx="1351">
                  <c:v>0.52892085682364798</c:v>
                </c:pt>
                <c:pt idx="1352">
                  <c:v>0.52871479672493205</c:v>
                </c:pt>
                <c:pt idx="1353">
                  <c:v>0.52856025165089504</c:v>
                </c:pt>
                <c:pt idx="1354">
                  <c:v>0.52841214595494301</c:v>
                </c:pt>
                <c:pt idx="1355">
                  <c:v>0.528151351142507</c:v>
                </c:pt>
                <c:pt idx="1356">
                  <c:v>0.527948510732833</c:v>
                </c:pt>
                <c:pt idx="1357">
                  <c:v>0.52779718534783904</c:v>
                </c:pt>
                <c:pt idx="1358">
                  <c:v>0.52759434493816604</c:v>
                </c:pt>
                <c:pt idx="1359">
                  <c:v>0.52733355012572902</c:v>
                </c:pt>
                <c:pt idx="1360">
                  <c:v>0.52718544442977699</c:v>
                </c:pt>
                <c:pt idx="1361">
                  <c:v>0.52707919469137698</c:v>
                </c:pt>
                <c:pt idx="1362">
                  <c:v>0.52687635428170299</c:v>
                </c:pt>
                <c:pt idx="1363">
                  <c:v>0.52662199884735095</c:v>
                </c:pt>
                <c:pt idx="1364">
                  <c:v>0.52641593874863502</c:v>
                </c:pt>
                <c:pt idx="1365">
                  <c:v>0.52621309833896301</c:v>
                </c:pt>
                <c:pt idx="1366">
                  <c:v>0.52600703824024697</c:v>
                </c:pt>
                <c:pt idx="1367">
                  <c:v>0.52580419783057397</c:v>
                </c:pt>
                <c:pt idx="1368">
                  <c:v>0.52559813773185804</c:v>
                </c:pt>
                <c:pt idx="1369">
                  <c:v>0.52534056260846396</c:v>
                </c:pt>
                <c:pt idx="1370">
                  <c:v>0.52513450250974802</c:v>
                </c:pt>
                <c:pt idx="1371">
                  <c:v>0.52488014707539499</c:v>
                </c:pt>
                <c:pt idx="1372">
                  <c:v>0.52472560200135898</c:v>
                </c:pt>
                <c:pt idx="1373">
                  <c:v>0.52457105692732198</c:v>
                </c:pt>
                <c:pt idx="1374">
                  <c:v>0.52436821651764798</c:v>
                </c:pt>
                <c:pt idx="1375">
                  <c:v>0.52411386108329605</c:v>
                </c:pt>
                <c:pt idx="1376">
                  <c:v>0.52390780098458101</c:v>
                </c:pt>
                <c:pt idx="1377">
                  <c:v>0.52370496057490701</c:v>
                </c:pt>
                <c:pt idx="1378">
                  <c:v>0.52349890047619196</c:v>
                </c:pt>
                <c:pt idx="1379">
                  <c:v>0.52324454504183904</c:v>
                </c:pt>
                <c:pt idx="1380">
                  <c:v>0.52304170463216704</c:v>
                </c:pt>
                <c:pt idx="1381">
                  <c:v>0.52278090981973002</c:v>
                </c:pt>
                <c:pt idx="1382">
                  <c:v>0.52263280412377799</c:v>
                </c:pt>
                <c:pt idx="1383">
                  <c:v>0.52242674402506195</c:v>
                </c:pt>
                <c:pt idx="1384">
                  <c:v>0.52216916890166798</c:v>
                </c:pt>
                <c:pt idx="1385">
                  <c:v>0.52196310880295205</c:v>
                </c:pt>
                <c:pt idx="1386">
                  <c:v>0.52170875336859901</c:v>
                </c:pt>
                <c:pt idx="1387">
                  <c:v>0.52145439793424697</c:v>
                </c:pt>
                <c:pt idx="1388">
                  <c:v>0.52125155752457397</c:v>
                </c:pt>
                <c:pt idx="1389">
                  <c:v>0.52104549742585804</c:v>
                </c:pt>
                <c:pt idx="1390">
                  <c:v>0.52078792230246396</c:v>
                </c:pt>
                <c:pt idx="1391">
                  <c:v>0.52053356686811203</c:v>
                </c:pt>
                <c:pt idx="1392">
                  <c:v>0.52032750676939599</c:v>
                </c:pt>
                <c:pt idx="1393">
                  <c:v>0.52007315133504395</c:v>
                </c:pt>
                <c:pt idx="1394">
                  <c:v>0.51981879590069202</c:v>
                </c:pt>
                <c:pt idx="1395">
                  <c:v>0.51956122077729705</c:v>
                </c:pt>
                <c:pt idx="1396">
                  <c:v>0.51935516067858201</c:v>
                </c:pt>
                <c:pt idx="1397">
                  <c:v>0.51910080524422897</c:v>
                </c:pt>
                <c:pt idx="1398">
                  <c:v>0.51884644980987804</c:v>
                </c:pt>
                <c:pt idx="1399">
                  <c:v>0.51869190473584104</c:v>
                </c:pt>
                <c:pt idx="1400">
                  <c:v>0.51838603427680896</c:v>
                </c:pt>
                <c:pt idx="1401">
                  <c:v>0.51812845915341499</c:v>
                </c:pt>
                <c:pt idx="1402">
                  <c:v>0.51792561874374199</c:v>
                </c:pt>
                <c:pt idx="1403">
                  <c:v>0.51771955864502595</c:v>
                </c:pt>
                <c:pt idx="1404">
                  <c:v>0.51746520321067402</c:v>
                </c:pt>
                <c:pt idx="1405">
                  <c:v>0.51715933275164305</c:v>
                </c:pt>
                <c:pt idx="1406">
                  <c:v>0.51690175762824797</c:v>
                </c:pt>
                <c:pt idx="1407">
                  <c:v>0.51664740219389604</c:v>
                </c:pt>
                <c:pt idx="1408">
                  <c:v>0.51644456178422204</c:v>
                </c:pt>
                <c:pt idx="1409">
                  <c:v>0.51618698666082896</c:v>
                </c:pt>
                <c:pt idx="1410">
                  <c:v>0.515881116201798</c:v>
                </c:pt>
                <c:pt idx="1411">
                  <c:v>0.51557202605372299</c:v>
                </c:pt>
                <c:pt idx="1412">
                  <c:v>0.51536918564405099</c:v>
                </c:pt>
                <c:pt idx="1413">
                  <c:v>0.51511161052065602</c:v>
                </c:pt>
                <c:pt idx="1414">
                  <c:v>0.51480574006162505</c:v>
                </c:pt>
                <c:pt idx="1415">
                  <c:v>0.51455138462727301</c:v>
                </c:pt>
                <c:pt idx="1416">
                  <c:v>0.51429380950387804</c:v>
                </c:pt>
                <c:pt idx="1417">
                  <c:v>0.51403623438048296</c:v>
                </c:pt>
                <c:pt idx="1418">
                  <c:v>0.51373036392145199</c:v>
                </c:pt>
                <c:pt idx="1419">
                  <c:v>0.51347600848709996</c:v>
                </c:pt>
                <c:pt idx="1420">
                  <c:v>0.51317013802806899</c:v>
                </c:pt>
                <c:pt idx="1421">
                  <c:v>0.51291256290467402</c:v>
                </c:pt>
                <c:pt idx="1422">
                  <c:v>0.51260669244564305</c:v>
                </c:pt>
                <c:pt idx="1423">
                  <c:v>0.51235233701129201</c:v>
                </c:pt>
                <c:pt idx="1424">
                  <c:v>0.51209476188789604</c:v>
                </c:pt>
                <c:pt idx="1425">
                  <c:v>0.51178889142886597</c:v>
                </c:pt>
                <c:pt idx="1426">
                  <c:v>0.51153453599451404</c:v>
                </c:pt>
                <c:pt idx="1427">
                  <c:v>0.51117393082176099</c:v>
                </c:pt>
                <c:pt idx="1428">
                  <c:v>0.51091957538740895</c:v>
                </c:pt>
                <c:pt idx="1429">
                  <c:v>0.51061048523933505</c:v>
                </c:pt>
                <c:pt idx="1430">
                  <c:v>0.51030461478030498</c:v>
                </c:pt>
                <c:pt idx="1431">
                  <c:v>0.50994722929659397</c:v>
                </c:pt>
                <c:pt idx="1432">
                  <c:v>0.50974438888692097</c:v>
                </c:pt>
                <c:pt idx="1433">
                  <c:v>0.50938378371416904</c:v>
                </c:pt>
                <c:pt idx="1434">
                  <c:v>0.50902639823045903</c:v>
                </c:pt>
                <c:pt idx="1435">
                  <c:v>0.50877204279610599</c:v>
                </c:pt>
                <c:pt idx="1436">
                  <c:v>0.50851768736175496</c:v>
                </c:pt>
                <c:pt idx="1437">
                  <c:v>0.50820859721368195</c:v>
                </c:pt>
                <c:pt idx="1438">
                  <c:v>0.50784799204092901</c:v>
                </c:pt>
                <c:pt idx="1439">
                  <c:v>0.50754534127093998</c:v>
                </c:pt>
                <c:pt idx="1440">
                  <c:v>0.50728776614754501</c:v>
                </c:pt>
                <c:pt idx="1441">
                  <c:v>0.50708492573787201</c:v>
                </c:pt>
                <c:pt idx="1442">
                  <c:v>0.50667280554044103</c:v>
                </c:pt>
                <c:pt idx="1443">
                  <c:v>0.50636693508140995</c:v>
                </c:pt>
                <c:pt idx="1444">
                  <c:v>0.50605784493333605</c:v>
                </c:pt>
                <c:pt idx="1445">
                  <c:v>0.50570367913866898</c:v>
                </c:pt>
                <c:pt idx="1446">
                  <c:v>0.50539458899059497</c:v>
                </c:pt>
                <c:pt idx="1447">
                  <c:v>0.50503720350688597</c:v>
                </c:pt>
                <c:pt idx="1448">
                  <c:v>0.50467659833413303</c:v>
                </c:pt>
                <c:pt idx="1449">
                  <c:v>0.50432243253946496</c:v>
                </c:pt>
                <c:pt idx="1450">
                  <c:v>0.50396504705575496</c:v>
                </c:pt>
                <c:pt idx="1451">
                  <c:v>0.50365595690768195</c:v>
                </c:pt>
                <c:pt idx="1452">
                  <c:v>0.50330179111301399</c:v>
                </c:pt>
                <c:pt idx="1453">
                  <c:v>0.50299270096494098</c:v>
                </c:pt>
                <c:pt idx="1454">
                  <c:v>0.50258380045655104</c:v>
                </c:pt>
                <c:pt idx="1455">
                  <c:v>0.50222319528379999</c:v>
                </c:pt>
                <c:pt idx="1456">
                  <c:v>0.50192054451381096</c:v>
                </c:pt>
                <c:pt idx="1457">
                  <c:v>0.50151164400542203</c:v>
                </c:pt>
                <c:pt idx="1458">
                  <c:v>0.50120255385734802</c:v>
                </c:pt>
                <c:pt idx="1459">
                  <c:v>0.50084194868459597</c:v>
                </c:pt>
                <c:pt idx="1460">
                  <c:v>0.50053929791460705</c:v>
                </c:pt>
                <c:pt idx="1461">
                  <c:v>0.50007566269249704</c:v>
                </c:pt>
                <c:pt idx="1462">
                  <c:v>0.49972149689783002</c:v>
                </c:pt>
                <c:pt idx="1463">
                  <c:v>0.49920634665104102</c:v>
                </c:pt>
                <c:pt idx="1464">
                  <c:v>0.49900350624136702</c:v>
                </c:pt>
                <c:pt idx="1465">
                  <c:v>0.49864290106861497</c:v>
                </c:pt>
                <c:pt idx="1466">
                  <c:v>0.49818570522458999</c:v>
                </c:pt>
                <c:pt idx="1467">
                  <c:v>0.49772528969152202</c:v>
                </c:pt>
                <c:pt idx="1468">
                  <c:v>0.49736790420781202</c:v>
                </c:pt>
                <c:pt idx="1469">
                  <c:v>0.49705881405973901</c:v>
                </c:pt>
                <c:pt idx="1470">
                  <c:v>0.496701428576028</c:v>
                </c:pt>
                <c:pt idx="1471">
                  <c:v>0.496141202682645</c:v>
                </c:pt>
                <c:pt idx="1472">
                  <c:v>0.49578059750989201</c:v>
                </c:pt>
                <c:pt idx="1473">
                  <c:v>0.49537169700150402</c:v>
                </c:pt>
                <c:pt idx="1474">
                  <c:v>0.49496279649311398</c:v>
                </c:pt>
                <c:pt idx="1475">
                  <c:v>0.49455389598472599</c:v>
                </c:pt>
                <c:pt idx="1476">
                  <c:v>0.49419651050101598</c:v>
                </c:pt>
                <c:pt idx="1477">
                  <c:v>0.493787609992627</c:v>
                </c:pt>
                <c:pt idx="1478">
                  <c:v>0.493427004819874</c:v>
                </c:pt>
                <c:pt idx="1479">
                  <c:v>0.493069619336165</c:v>
                </c:pt>
                <c:pt idx="1480">
                  <c:v>0.49256090846745998</c:v>
                </c:pt>
                <c:pt idx="1481">
                  <c:v>0.492148788270029</c:v>
                </c:pt>
                <c:pt idx="1482">
                  <c:v>0.49168837273696098</c:v>
                </c:pt>
                <c:pt idx="1483">
                  <c:v>0.49127947222857199</c:v>
                </c:pt>
                <c:pt idx="1484">
                  <c:v>0.49081905669550402</c:v>
                </c:pt>
                <c:pt idx="1485">
                  <c:v>0.49041015618711598</c:v>
                </c:pt>
                <c:pt idx="1486">
                  <c:v>0.48994974065404701</c:v>
                </c:pt>
                <c:pt idx="1487">
                  <c:v>0.48954084014565902</c:v>
                </c:pt>
                <c:pt idx="1488">
                  <c:v>0.48913193963726997</c:v>
                </c:pt>
                <c:pt idx="1489">
                  <c:v>0.488671524104202</c:v>
                </c:pt>
                <c:pt idx="1490">
                  <c:v>0.488159593546455</c:v>
                </c:pt>
                <c:pt idx="1491">
                  <c:v>0.48775069303806701</c:v>
                </c:pt>
                <c:pt idx="1492">
                  <c:v>0.48724198216936199</c:v>
                </c:pt>
                <c:pt idx="1493">
                  <c:v>0.48678156663629402</c:v>
                </c:pt>
                <c:pt idx="1494">
                  <c:v>0.48626963607854801</c:v>
                </c:pt>
                <c:pt idx="1495">
                  <c:v>0.48586073557015902</c:v>
                </c:pt>
                <c:pt idx="1496">
                  <c:v>0.48534558532336902</c:v>
                </c:pt>
                <c:pt idx="1497">
                  <c:v>0.48488838947934398</c:v>
                </c:pt>
                <c:pt idx="1498">
                  <c:v>0.48442797394627701</c:v>
                </c:pt>
                <c:pt idx="1499">
                  <c:v>0.483964338724166</c:v>
                </c:pt>
                <c:pt idx="1500">
                  <c:v>0.48345562785546098</c:v>
                </c:pt>
                <c:pt idx="1501">
                  <c:v>0.48294369729771403</c:v>
                </c:pt>
                <c:pt idx="1502">
                  <c:v>0.48253479678932598</c:v>
                </c:pt>
                <c:pt idx="1503">
                  <c:v>0.48197135120689999</c:v>
                </c:pt>
                <c:pt idx="1504">
                  <c:v>0.48151093567383302</c:v>
                </c:pt>
                <c:pt idx="1505">
                  <c:v>0.48099900511608601</c:v>
                </c:pt>
                <c:pt idx="1506">
                  <c:v>0.48049029424738099</c:v>
                </c:pt>
                <c:pt idx="1507">
                  <c:v>0.48002987871431402</c:v>
                </c:pt>
                <c:pt idx="1508">
                  <c:v>0.47946643313188803</c:v>
                </c:pt>
                <c:pt idx="1509">
                  <c:v>0.47895450257414102</c:v>
                </c:pt>
                <c:pt idx="1510">
                  <c:v>0.47844579170543799</c:v>
                </c:pt>
                <c:pt idx="1511">
                  <c:v>0.477882346123011</c:v>
                </c:pt>
                <c:pt idx="1512">
                  <c:v>0.47731890054058501</c:v>
                </c:pt>
                <c:pt idx="1513">
                  <c:v>0.47685848500751798</c:v>
                </c:pt>
                <c:pt idx="1514">
                  <c:v>0.47629503942509199</c:v>
                </c:pt>
                <c:pt idx="1515">
                  <c:v>0.47583784358106601</c:v>
                </c:pt>
                <c:pt idx="1516">
                  <c:v>0.47527439799864202</c:v>
                </c:pt>
                <c:pt idx="1517">
                  <c:v>0.47471095241621603</c:v>
                </c:pt>
                <c:pt idx="1518">
                  <c:v>0.47414750683378998</c:v>
                </c:pt>
                <c:pt idx="1519">
                  <c:v>0.47363557627604302</c:v>
                </c:pt>
                <c:pt idx="1520">
                  <c:v>0.47312364571829602</c:v>
                </c:pt>
                <c:pt idx="1521">
                  <c:v>0.47256020013587102</c:v>
                </c:pt>
                <c:pt idx="1522">
                  <c:v>0.47194845921780898</c:v>
                </c:pt>
                <c:pt idx="1523">
                  <c:v>0.47143652866006203</c:v>
                </c:pt>
                <c:pt idx="1524">
                  <c:v>0.47077005302827901</c:v>
                </c:pt>
                <c:pt idx="1525">
                  <c:v>0.47020982713489501</c:v>
                </c:pt>
                <c:pt idx="1526">
                  <c:v>0.46964638155246902</c:v>
                </c:pt>
                <c:pt idx="1527">
                  <c:v>0.46913445099472201</c:v>
                </c:pt>
                <c:pt idx="1528">
                  <c:v>0.46852271007666102</c:v>
                </c:pt>
                <c:pt idx="1529">
                  <c:v>0.46790774946955599</c:v>
                </c:pt>
                <c:pt idx="1530">
                  <c:v>0.46734430388713</c:v>
                </c:pt>
                <c:pt idx="1531">
                  <c:v>0.46673256296906901</c:v>
                </c:pt>
                <c:pt idx="1532">
                  <c:v>0.46616911738664202</c:v>
                </c:pt>
                <c:pt idx="1533">
                  <c:v>0.46565718682889601</c:v>
                </c:pt>
                <c:pt idx="1534">
                  <c:v>0.46504222622179098</c:v>
                </c:pt>
                <c:pt idx="1535">
                  <c:v>0.46437897027905101</c:v>
                </c:pt>
                <c:pt idx="1536">
                  <c:v>0.46371571433630898</c:v>
                </c:pt>
                <c:pt idx="1537">
                  <c:v>0.46320378377856197</c:v>
                </c:pt>
                <c:pt idx="1538">
                  <c:v>0.462540527835821</c:v>
                </c:pt>
                <c:pt idx="1539">
                  <c:v>0.462025377589032</c:v>
                </c:pt>
                <c:pt idx="1540">
                  <c:v>0.46161647708064402</c:v>
                </c:pt>
                <c:pt idx="1541">
                  <c:v>0.46075038072822899</c:v>
                </c:pt>
                <c:pt idx="1542">
                  <c:v>0.45993257971145202</c:v>
                </c:pt>
                <c:pt idx="1543">
                  <c:v>0.45941742946466202</c:v>
                </c:pt>
                <c:pt idx="1544">
                  <c:v>0.45869943880820002</c:v>
                </c:pt>
                <c:pt idx="1545">
                  <c:v>0.45814243260385901</c:v>
                </c:pt>
                <c:pt idx="1546">
                  <c:v>0.45757898702143301</c:v>
                </c:pt>
                <c:pt idx="1547">
                  <c:v>0.45690929170060801</c:v>
                </c:pt>
                <c:pt idx="1548">
                  <c:v>0.45629755078254602</c:v>
                </c:pt>
                <c:pt idx="1549">
                  <c:v>0.455634294839805</c:v>
                </c:pt>
                <c:pt idx="1550">
                  <c:v>0.454916304183342</c:v>
                </c:pt>
                <c:pt idx="1551">
                  <c:v>0.45430134357623703</c:v>
                </c:pt>
                <c:pt idx="1552">
                  <c:v>0.45358979229786001</c:v>
                </c:pt>
                <c:pt idx="1553">
                  <c:v>0.452920096977034</c:v>
                </c:pt>
                <c:pt idx="1554">
                  <c:v>0.452157030673978</c:v>
                </c:pt>
                <c:pt idx="1555">
                  <c:v>0.451439040017515</c:v>
                </c:pt>
                <c:pt idx="1556">
                  <c:v>0.45082729909945302</c:v>
                </c:pt>
                <c:pt idx="1557">
                  <c:v>0.45021233849234799</c:v>
                </c:pt>
                <c:pt idx="1558">
                  <c:v>0.44954586286056503</c:v>
                </c:pt>
                <c:pt idx="1559">
                  <c:v>0.448882606917824</c:v>
                </c:pt>
                <c:pt idx="1560">
                  <c:v>0.44821935097508198</c:v>
                </c:pt>
                <c:pt idx="1561">
                  <c:v>0.44755287534329902</c:v>
                </c:pt>
                <c:pt idx="1562">
                  <c:v>0.44683810437587901</c:v>
                </c:pt>
                <c:pt idx="1563">
                  <c:v>0.44617162874409499</c:v>
                </c:pt>
                <c:pt idx="1564">
                  <c:v>0.44545685777667599</c:v>
                </c:pt>
                <c:pt idx="1565">
                  <c:v>0.44479360183393502</c:v>
                </c:pt>
                <c:pt idx="1566">
                  <c:v>0.44407561117747202</c:v>
                </c:pt>
                <c:pt idx="1567">
                  <c:v>0.44346065057036799</c:v>
                </c:pt>
                <c:pt idx="1568">
                  <c:v>0.44264284955359001</c:v>
                </c:pt>
                <c:pt idx="1569">
                  <c:v>0.44192807858617</c:v>
                </c:pt>
                <c:pt idx="1570">
                  <c:v>0.44126482264342898</c:v>
                </c:pt>
                <c:pt idx="1571">
                  <c:v>0.44054683198696598</c:v>
                </c:pt>
                <c:pt idx="1572">
                  <c:v>0.43983206101954703</c:v>
                </c:pt>
                <c:pt idx="1573">
                  <c:v>0.43911407036308397</c:v>
                </c:pt>
                <c:pt idx="1574">
                  <c:v>0.438450814420343</c:v>
                </c:pt>
                <c:pt idx="1575">
                  <c:v>0.43773282376388101</c:v>
                </c:pt>
                <c:pt idx="1576">
                  <c:v>0.43706956782113998</c:v>
                </c:pt>
                <c:pt idx="1577">
                  <c:v>0.43630328182904099</c:v>
                </c:pt>
                <c:pt idx="1578">
                  <c:v>0.43553377614789901</c:v>
                </c:pt>
                <c:pt idx="1579">
                  <c:v>0.43476749015580102</c:v>
                </c:pt>
                <c:pt idx="1580">
                  <c:v>0.43405271918838001</c:v>
                </c:pt>
                <c:pt idx="1581">
                  <c:v>0.43333472853191901</c:v>
                </c:pt>
                <c:pt idx="1582">
                  <c:v>0.43256844253981902</c:v>
                </c:pt>
                <c:pt idx="1583">
                  <c:v>0.43190518659707799</c:v>
                </c:pt>
                <c:pt idx="1584">
                  <c:v>0.43113568091593701</c:v>
                </c:pt>
                <c:pt idx="1585">
                  <c:v>0.43041769025947502</c:v>
                </c:pt>
                <c:pt idx="1586">
                  <c:v>0.42965140426737602</c:v>
                </c:pt>
                <c:pt idx="1587">
                  <c:v>0.42888833796431902</c:v>
                </c:pt>
                <c:pt idx="1588">
                  <c:v>0.42817034730785702</c:v>
                </c:pt>
                <c:pt idx="1589">
                  <c:v>0.42745235665139503</c:v>
                </c:pt>
                <c:pt idx="1590">
                  <c:v>0.42673758568397402</c:v>
                </c:pt>
                <c:pt idx="1591">
                  <c:v>0.42597129969187603</c:v>
                </c:pt>
                <c:pt idx="1592">
                  <c:v>0.42520179401073399</c:v>
                </c:pt>
                <c:pt idx="1593">
                  <c:v>0.42448702304331498</c:v>
                </c:pt>
                <c:pt idx="1594">
                  <c:v>0.42366922202653701</c:v>
                </c:pt>
                <c:pt idx="1595">
                  <c:v>0.42290293603443702</c:v>
                </c:pt>
                <c:pt idx="1596">
                  <c:v>0.42213665004233902</c:v>
                </c:pt>
                <c:pt idx="1597">
                  <c:v>0.42136714436119699</c:v>
                </c:pt>
                <c:pt idx="1598">
                  <c:v>0.420600858369098</c:v>
                </c:pt>
                <c:pt idx="1599">
                  <c:v>0.419834572377</c:v>
                </c:pt>
                <c:pt idx="1600">
                  <c:v>0.41906506669585802</c:v>
                </c:pt>
                <c:pt idx="1601">
                  <c:v>0.41829878070375998</c:v>
                </c:pt>
                <c:pt idx="1602">
                  <c:v>0.41758400973633902</c:v>
                </c:pt>
                <c:pt idx="1603">
                  <c:v>0.41676620871956199</c:v>
                </c:pt>
                <c:pt idx="1604">
                  <c:v>0.416048218063099</c:v>
                </c:pt>
                <c:pt idx="1605">
                  <c:v>0.415281932071</c:v>
                </c:pt>
                <c:pt idx="1606">
                  <c:v>0.41446413105422297</c:v>
                </c:pt>
                <c:pt idx="1607">
                  <c:v>0.41369462537308199</c:v>
                </c:pt>
                <c:pt idx="1608">
                  <c:v>0.412928339380982</c:v>
                </c:pt>
                <c:pt idx="1609">
                  <c:v>0.412165273077926</c:v>
                </c:pt>
                <c:pt idx="1610">
                  <c:v>0.411447282421463</c:v>
                </c:pt>
                <c:pt idx="1611">
                  <c:v>0.41062948140468603</c:v>
                </c:pt>
                <c:pt idx="1612">
                  <c:v>0.40985997572354499</c:v>
                </c:pt>
                <c:pt idx="1613">
                  <c:v>0.409093689731445</c:v>
                </c:pt>
                <c:pt idx="1614">
                  <c:v>0.40827588871466802</c:v>
                </c:pt>
                <c:pt idx="1615">
                  <c:v>0.40755789805820503</c:v>
                </c:pt>
                <c:pt idx="1616">
                  <c:v>0.406740097041427</c:v>
                </c:pt>
                <c:pt idx="1617">
                  <c:v>0.40602532607400799</c:v>
                </c:pt>
                <c:pt idx="1618">
                  <c:v>0.405259040081908</c:v>
                </c:pt>
                <c:pt idx="1619">
                  <c:v>0.40448953440076801</c:v>
                </c:pt>
                <c:pt idx="1620">
                  <c:v>0.40367173338398998</c:v>
                </c:pt>
                <c:pt idx="1621">
                  <c:v>0.40290544739188999</c:v>
                </c:pt>
                <c:pt idx="1622">
                  <c:v>0.40208764637511202</c:v>
                </c:pt>
                <c:pt idx="1623">
                  <c:v>0.40136965571865102</c:v>
                </c:pt>
                <c:pt idx="1624">
                  <c:v>0.40055185470187299</c:v>
                </c:pt>
                <c:pt idx="1625">
                  <c:v>0.39983708373445298</c:v>
                </c:pt>
                <c:pt idx="1626">
                  <c:v>0.39901928271767501</c:v>
                </c:pt>
                <c:pt idx="1627">
                  <c:v>0.39819826201185499</c:v>
                </c:pt>
                <c:pt idx="1628">
                  <c:v>0.39743519570879798</c:v>
                </c:pt>
                <c:pt idx="1629">
                  <c:v>0.396665690027657</c:v>
                </c:pt>
                <c:pt idx="1630">
                  <c:v>0.39584788901087897</c:v>
                </c:pt>
                <c:pt idx="1631">
                  <c:v>0.39502686830505901</c:v>
                </c:pt>
                <c:pt idx="1632">
                  <c:v>0.39426380200200201</c:v>
                </c:pt>
                <c:pt idx="1633">
                  <c:v>0.39344278129618199</c:v>
                </c:pt>
                <c:pt idx="1634">
                  <c:v>0.39267971499312598</c:v>
                </c:pt>
                <c:pt idx="1635">
                  <c:v>0.391910209311985</c:v>
                </c:pt>
                <c:pt idx="1636">
                  <c:v>0.39114392331988501</c:v>
                </c:pt>
                <c:pt idx="1637">
                  <c:v>0.39037441763874497</c:v>
                </c:pt>
                <c:pt idx="1638">
                  <c:v>0.389556616621967</c:v>
                </c:pt>
                <c:pt idx="1639">
                  <c:v>0.38879033062986701</c:v>
                </c:pt>
                <c:pt idx="1640">
                  <c:v>0.38802082494872597</c:v>
                </c:pt>
                <c:pt idx="1641">
                  <c:v>0.38725453895662698</c:v>
                </c:pt>
                <c:pt idx="1642">
                  <c:v>0.38649147265357098</c:v>
                </c:pt>
                <c:pt idx="1643">
                  <c:v>0.38572196697243</c:v>
                </c:pt>
                <c:pt idx="1644">
                  <c:v>0.38495568098033001</c:v>
                </c:pt>
                <c:pt idx="1645">
                  <c:v>0.38423769032386901</c:v>
                </c:pt>
                <c:pt idx="1646">
                  <c:v>0.38341988930709098</c:v>
                </c:pt>
                <c:pt idx="1647">
                  <c:v>0.38270511833967102</c:v>
                </c:pt>
                <c:pt idx="1648">
                  <c:v>0.38193883234757198</c:v>
                </c:pt>
                <c:pt idx="1649">
                  <c:v>0.381121031330793</c:v>
                </c:pt>
                <c:pt idx="1650">
                  <c:v>0.38035152564965302</c:v>
                </c:pt>
                <c:pt idx="1651">
                  <c:v>0.37963353499319002</c:v>
                </c:pt>
                <c:pt idx="1652">
                  <c:v>0.37886724900109098</c:v>
                </c:pt>
                <c:pt idx="1653">
                  <c:v>0.37810096300899299</c:v>
                </c:pt>
                <c:pt idx="1654">
                  <c:v>0.37733467701689299</c:v>
                </c:pt>
                <c:pt idx="1655">
                  <c:v>0.376568391024795</c:v>
                </c:pt>
                <c:pt idx="1656">
                  <c:v>0.37579888534365302</c:v>
                </c:pt>
                <c:pt idx="1657">
                  <c:v>0.37503259935155497</c:v>
                </c:pt>
                <c:pt idx="1658">
                  <c:v>0.37426631335945598</c:v>
                </c:pt>
                <c:pt idx="1659">
                  <c:v>0.373496807678314</c:v>
                </c:pt>
                <c:pt idx="1660">
                  <c:v>0.37278203671089399</c:v>
                </c:pt>
                <c:pt idx="1661">
                  <c:v>0.37206726574347498</c:v>
                </c:pt>
                <c:pt idx="1662">
                  <c:v>0.371297760062333</c:v>
                </c:pt>
                <c:pt idx="1663">
                  <c:v>0.370582989094913</c:v>
                </c:pt>
                <c:pt idx="1664">
                  <c:v>0.36986821812749299</c:v>
                </c:pt>
                <c:pt idx="1665">
                  <c:v>0.36905041711071501</c:v>
                </c:pt>
                <c:pt idx="1666">
                  <c:v>0.36838716116797399</c:v>
                </c:pt>
                <c:pt idx="1667">
                  <c:v>0.36766917051151199</c:v>
                </c:pt>
                <c:pt idx="1668">
                  <c:v>0.36695117985504999</c:v>
                </c:pt>
                <c:pt idx="1669">
                  <c:v>0.36623640888762998</c:v>
                </c:pt>
                <c:pt idx="1670">
                  <c:v>0.36551841823116699</c:v>
                </c:pt>
                <c:pt idx="1671">
                  <c:v>0.36480686695279002</c:v>
                </c:pt>
                <c:pt idx="1672">
                  <c:v>0.36408887629632702</c:v>
                </c:pt>
                <c:pt idx="1673">
                  <c:v>0.36331937061518499</c:v>
                </c:pt>
                <c:pt idx="1674">
                  <c:v>0.36260781933680902</c:v>
                </c:pt>
                <c:pt idx="1675">
                  <c:v>0.36183831365566699</c:v>
                </c:pt>
                <c:pt idx="1676">
                  <c:v>0.36112032299920499</c:v>
                </c:pt>
                <c:pt idx="1677">
                  <c:v>0.36045706705646402</c:v>
                </c:pt>
                <c:pt idx="1678">
                  <c:v>0.35969078106436397</c:v>
                </c:pt>
                <c:pt idx="1679">
                  <c:v>0.35897279040790198</c:v>
                </c:pt>
                <c:pt idx="1680">
                  <c:v>0.35825801944048202</c:v>
                </c:pt>
                <c:pt idx="1681">
                  <c:v>0.35764627852242098</c:v>
                </c:pt>
                <c:pt idx="1682">
                  <c:v>0.35697980289063602</c:v>
                </c:pt>
                <c:pt idx="1683">
                  <c:v>0.35626503192321701</c:v>
                </c:pt>
                <c:pt idx="1684">
                  <c:v>0.35554704126675402</c:v>
                </c:pt>
                <c:pt idx="1685">
                  <c:v>0.35482905061029202</c:v>
                </c:pt>
                <c:pt idx="1686">
                  <c:v>0.35411427964287201</c:v>
                </c:pt>
                <c:pt idx="1687">
                  <c:v>0.35355405374948901</c:v>
                </c:pt>
                <c:pt idx="1688">
                  <c:v>0.35278454806834803</c:v>
                </c:pt>
                <c:pt idx="1689">
                  <c:v>0.35217280715028498</c:v>
                </c:pt>
                <c:pt idx="1690">
                  <c:v>0.35145481649382299</c:v>
                </c:pt>
                <c:pt idx="1691">
                  <c:v>0.35079156055108202</c:v>
                </c:pt>
                <c:pt idx="1692">
                  <c:v>0.35012830460834099</c:v>
                </c:pt>
                <c:pt idx="1693">
                  <c:v>0.34945860928751499</c:v>
                </c:pt>
                <c:pt idx="1694">
                  <c:v>0.34874705800913702</c:v>
                </c:pt>
                <c:pt idx="1695">
                  <c:v>0.34802906735267503</c:v>
                </c:pt>
                <c:pt idx="1696">
                  <c:v>0.34746562177024998</c:v>
                </c:pt>
                <c:pt idx="1697">
                  <c:v>0.34675085080282902</c:v>
                </c:pt>
                <c:pt idx="1698">
                  <c:v>0.34613910988476698</c:v>
                </c:pt>
                <c:pt idx="1699">
                  <c:v>0.34557566430234199</c:v>
                </c:pt>
                <c:pt idx="1700">
                  <c:v>0.34485767364587899</c:v>
                </c:pt>
                <c:pt idx="1701">
                  <c:v>0.34419441770313802</c:v>
                </c:pt>
                <c:pt idx="1702">
                  <c:v>0.34347642704667602</c:v>
                </c:pt>
                <c:pt idx="1703">
                  <c:v>0.342813171103935</c:v>
                </c:pt>
                <c:pt idx="1704">
                  <c:v>0.34219821049683002</c:v>
                </c:pt>
                <c:pt idx="1705">
                  <c:v>0.34163476491440498</c:v>
                </c:pt>
                <c:pt idx="1706">
                  <c:v>0.34102302399634199</c:v>
                </c:pt>
                <c:pt idx="1707">
                  <c:v>0.34040806338923801</c:v>
                </c:pt>
                <c:pt idx="1708">
                  <c:v>0.33984461780681202</c:v>
                </c:pt>
                <c:pt idx="1709">
                  <c:v>0.33928117222438697</c:v>
                </c:pt>
                <c:pt idx="1710">
                  <c:v>0.33856962094600901</c:v>
                </c:pt>
                <c:pt idx="1711">
                  <c:v>0.33795466033890498</c:v>
                </c:pt>
                <c:pt idx="1712">
                  <c:v>0.33728818470712102</c:v>
                </c:pt>
                <c:pt idx="1713">
                  <c:v>0.33667322410001599</c:v>
                </c:pt>
                <c:pt idx="1714">
                  <c:v>0.33611299820663298</c:v>
                </c:pt>
                <c:pt idx="1715">
                  <c:v>0.33549803759952901</c:v>
                </c:pt>
                <c:pt idx="1716">
                  <c:v>0.33488307699242398</c:v>
                </c:pt>
                <c:pt idx="1717">
                  <c:v>0.33427133607436199</c:v>
                </c:pt>
                <c:pt idx="1718">
                  <c:v>0.333707890491936</c:v>
                </c:pt>
                <c:pt idx="1719">
                  <c:v>0.33314444490951101</c:v>
                </c:pt>
                <c:pt idx="1720">
                  <c:v>0.332584219016127</c:v>
                </c:pt>
                <c:pt idx="1721">
                  <c:v>0.33202077343370101</c:v>
                </c:pt>
                <c:pt idx="1722">
                  <c:v>0.33156357758967597</c:v>
                </c:pt>
                <c:pt idx="1723">
                  <c:v>0.33084558693321398</c:v>
                </c:pt>
                <c:pt idx="1724">
                  <c:v>0.330230626326109</c:v>
                </c:pt>
                <c:pt idx="1725">
                  <c:v>0.32961888540804701</c:v>
                </c:pt>
                <c:pt idx="1726">
                  <c:v>0.32900392480094298</c:v>
                </c:pt>
                <c:pt idx="1727">
                  <c:v>0.32844047921851699</c:v>
                </c:pt>
                <c:pt idx="1728">
                  <c:v>0.32788025332513299</c:v>
                </c:pt>
                <c:pt idx="1729">
                  <c:v>0.32726529271802901</c:v>
                </c:pt>
                <c:pt idx="1730">
                  <c:v>0.326753362160282</c:v>
                </c:pt>
                <c:pt idx="1731">
                  <c:v>0.3261931362669</c:v>
                </c:pt>
                <c:pt idx="1732">
                  <c:v>0.325629690684474</c:v>
                </c:pt>
                <c:pt idx="1733">
                  <c:v>0.32506624510204801</c:v>
                </c:pt>
                <c:pt idx="1734">
                  <c:v>0.32460582956897999</c:v>
                </c:pt>
                <c:pt idx="1735">
                  <c:v>0.32414541403591202</c:v>
                </c:pt>
                <c:pt idx="1736">
                  <c:v>0.32358196845348602</c:v>
                </c:pt>
                <c:pt idx="1737">
                  <c:v>0.322918712510745</c:v>
                </c:pt>
                <c:pt idx="1738">
                  <c:v>0.32235526692832001</c:v>
                </c:pt>
                <c:pt idx="1739">
                  <c:v>0.32174030632121497</c:v>
                </c:pt>
                <c:pt idx="1740">
                  <c:v>0.32117686073878998</c:v>
                </c:pt>
                <c:pt idx="1741">
                  <c:v>0.32061985453444902</c:v>
                </c:pt>
                <c:pt idx="1742">
                  <c:v>0.32005640895202297</c:v>
                </c:pt>
                <c:pt idx="1743">
                  <c:v>0.319441448344919</c:v>
                </c:pt>
                <c:pt idx="1744">
                  <c:v>0.31892951778717199</c:v>
                </c:pt>
                <c:pt idx="1745">
                  <c:v>0.318520617278784</c:v>
                </c:pt>
                <c:pt idx="1746">
                  <c:v>0.31806020174571498</c:v>
                </c:pt>
                <c:pt idx="1747">
                  <c:v>0.31754827118796802</c:v>
                </c:pt>
                <c:pt idx="1748">
                  <c:v>0.31698482560554297</c:v>
                </c:pt>
                <c:pt idx="1749">
                  <c:v>0.31647611473683901</c:v>
                </c:pt>
                <c:pt idx="1750">
                  <c:v>0.31596096449005001</c:v>
                </c:pt>
                <c:pt idx="1751">
                  <c:v>0.31545225362134499</c:v>
                </c:pt>
                <c:pt idx="1752">
                  <c:v>0.31494032306359798</c:v>
                </c:pt>
                <c:pt idx="1753">
                  <c:v>0.31447990753053101</c:v>
                </c:pt>
                <c:pt idx="1754">
                  <c:v>0.31391646194810502</c:v>
                </c:pt>
                <c:pt idx="1755">
                  <c:v>0.31340453139035801</c:v>
                </c:pt>
                <c:pt idx="1756">
                  <c:v>0.31289582052165299</c:v>
                </c:pt>
                <c:pt idx="1757">
                  <c:v>0.31238067027486399</c:v>
                </c:pt>
                <c:pt idx="1758">
                  <c:v>0.31187195940616103</c:v>
                </c:pt>
                <c:pt idx="1759">
                  <c:v>0.31136002884841402</c:v>
                </c:pt>
                <c:pt idx="1760">
                  <c:v>0.31089961331534499</c:v>
                </c:pt>
                <c:pt idx="1761">
                  <c:v>0.310336167732921</c:v>
                </c:pt>
                <c:pt idx="1762">
                  <c:v>0.30987897188889502</c:v>
                </c:pt>
                <c:pt idx="1763">
                  <c:v>0.309415336666784</c:v>
                </c:pt>
                <c:pt idx="1764">
                  <c:v>0.30890662579807998</c:v>
                </c:pt>
                <c:pt idx="1765">
                  <c:v>0.30839469524033403</c:v>
                </c:pt>
                <c:pt idx="1766">
                  <c:v>0.307934279707265</c:v>
                </c:pt>
                <c:pt idx="1767">
                  <c:v>0.30747064448515599</c:v>
                </c:pt>
                <c:pt idx="1768">
                  <c:v>0.30696193361645102</c:v>
                </c:pt>
                <c:pt idx="1769">
                  <c:v>0.30655303310806298</c:v>
                </c:pt>
                <c:pt idx="1770">
                  <c:v>0.30609261757499401</c:v>
                </c:pt>
                <c:pt idx="1771">
                  <c:v>0.305580687017247</c:v>
                </c:pt>
                <c:pt idx="1772">
                  <c:v>0.30506875645949999</c:v>
                </c:pt>
                <c:pt idx="1773">
                  <c:v>0.30455682590175398</c:v>
                </c:pt>
                <c:pt idx="1774">
                  <c:v>0.304099630057728</c:v>
                </c:pt>
                <c:pt idx="1775">
                  <c:v>0.30368750986029802</c:v>
                </c:pt>
                <c:pt idx="1776">
                  <c:v>0.303178798991593</c:v>
                </c:pt>
                <c:pt idx="1777">
                  <c:v>0.302663648744804</c:v>
                </c:pt>
                <c:pt idx="1778">
                  <c:v>0.30220645290077902</c:v>
                </c:pt>
                <c:pt idx="1779">
                  <c:v>0.30169130265399002</c:v>
                </c:pt>
                <c:pt idx="1780">
                  <c:v>0.30128240214560098</c:v>
                </c:pt>
                <c:pt idx="1781">
                  <c:v>0.300825206301575</c:v>
                </c:pt>
                <c:pt idx="1782">
                  <c:v>0.30046460112882301</c:v>
                </c:pt>
                <c:pt idx="1783">
                  <c:v>0.30005570062043402</c:v>
                </c:pt>
                <c:pt idx="1784">
                  <c:v>0.29959850477640798</c:v>
                </c:pt>
                <c:pt idx="1785">
                  <c:v>0.29908335452961898</c:v>
                </c:pt>
                <c:pt idx="1786">
                  <c:v>0.298626158685594</c:v>
                </c:pt>
                <c:pt idx="1787">
                  <c:v>0.29816574315252597</c:v>
                </c:pt>
                <c:pt idx="1788">
                  <c:v>0.29770210793041602</c:v>
                </c:pt>
                <c:pt idx="1789">
                  <c:v>0.29724491208638998</c:v>
                </c:pt>
                <c:pt idx="1790">
                  <c:v>0.29683601157800199</c:v>
                </c:pt>
                <c:pt idx="1791">
                  <c:v>0.29637559604493402</c:v>
                </c:pt>
                <c:pt idx="1792">
                  <c:v>0.29596669553654498</c:v>
                </c:pt>
                <c:pt idx="1793">
                  <c:v>0.29550306031443502</c:v>
                </c:pt>
                <c:pt idx="1794">
                  <c:v>0.29504586447040998</c:v>
                </c:pt>
                <c:pt idx="1795">
                  <c:v>0.29458544893734101</c:v>
                </c:pt>
                <c:pt idx="1796">
                  <c:v>0.294121813715231</c:v>
                </c:pt>
                <c:pt idx="1797">
                  <c:v>0.29366461787120601</c:v>
                </c:pt>
                <c:pt idx="1798">
                  <c:v>0.29325571736281603</c:v>
                </c:pt>
                <c:pt idx="1799">
                  <c:v>0.29284681685442798</c:v>
                </c:pt>
                <c:pt idx="1800">
                  <c:v>0.29238640132136101</c:v>
                </c:pt>
                <c:pt idx="1801">
                  <c:v>0.29197750081297102</c:v>
                </c:pt>
                <c:pt idx="1802">
                  <c:v>0.29156860030458298</c:v>
                </c:pt>
                <c:pt idx="1803">
                  <c:v>0.29110496508247202</c:v>
                </c:pt>
                <c:pt idx="1804">
                  <c:v>0.290596254213767</c:v>
                </c:pt>
                <c:pt idx="1805">
                  <c:v>0.290238868730058</c:v>
                </c:pt>
                <c:pt idx="1806">
                  <c:v>0.28977845319699003</c:v>
                </c:pt>
                <c:pt idx="1807">
                  <c:v>0.289366332999559</c:v>
                </c:pt>
                <c:pt idx="1808">
                  <c:v>0.28890591746649003</c:v>
                </c:pt>
                <c:pt idx="1809">
                  <c:v>0.28849701695810198</c:v>
                </c:pt>
                <c:pt idx="1810">
                  <c:v>0.28813963147439198</c:v>
                </c:pt>
                <c:pt idx="1811">
                  <c:v>0.28773073096600399</c:v>
                </c:pt>
                <c:pt idx="1812">
                  <c:v>0.28727031543293502</c:v>
                </c:pt>
                <c:pt idx="1813">
                  <c:v>0.28691292994922601</c:v>
                </c:pt>
                <c:pt idx="1814">
                  <c:v>0.28650402944083603</c:v>
                </c:pt>
                <c:pt idx="1815">
                  <c:v>0.28599531857213201</c:v>
                </c:pt>
                <c:pt idx="1816">
                  <c:v>0.28553168335002199</c:v>
                </c:pt>
                <c:pt idx="1817">
                  <c:v>0.285122782841633</c:v>
                </c:pt>
                <c:pt idx="1818">
                  <c:v>0.284765397357923</c:v>
                </c:pt>
                <c:pt idx="1819">
                  <c:v>0.28430498182485497</c:v>
                </c:pt>
                <c:pt idx="1820">
                  <c:v>0.28389608131646699</c:v>
                </c:pt>
                <c:pt idx="1821">
                  <c:v>0.283487180808077</c:v>
                </c:pt>
                <c:pt idx="1822">
                  <c:v>0.28307828029968901</c:v>
                </c:pt>
                <c:pt idx="1823">
                  <c:v>0.28266937979129902</c:v>
                </c:pt>
                <c:pt idx="1824">
                  <c:v>0.28226047928291098</c:v>
                </c:pt>
                <c:pt idx="1825">
                  <c:v>0.28185157877452199</c:v>
                </c:pt>
                <c:pt idx="1826">
                  <c:v>0.28149419329081199</c:v>
                </c:pt>
                <c:pt idx="1827">
                  <c:v>0.28103377775774402</c:v>
                </c:pt>
                <c:pt idx="1828">
                  <c:v>0.28062487724935498</c:v>
                </c:pt>
                <c:pt idx="1829">
                  <c:v>0.280212757051924</c:v>
                </c:pt>
                <c:pt idx="1830">
                  <c:v>0.27975234151885597</c:v>
                </c:pt>
                <c:pt idx="1831">
                  <c:v>0.27939495603514602</c:v>
                </c:pt>
                <c:pt idx="1832">
                  <c:v>0.278934540502078</c:v>
                </c:pt>
                <c:pt idx="1833">
                  <c:v>0.27852563999368901</c:v>
                </c:pt>
                <c:pt idx="1834">
                  <c:v>0.27816825450997901</c:v>
                </c:pt>
                <c:pt idx="1835">
                  <c:v>0.27780764933722701</c:v>
                </c:pt>
                <c:pt idx="1836">
                  <c:v>0.27739874882883803</c:v>
                </c:pt>
                <c:pt idx="1837">
                  <c:v>0.27698984832044898</c:v>
                </c:pt>
                <c:pt idx="1838">
                  <c:v>0.27668719755046001</c:v>
                </c:pt>
                <c:pt idx="1839">
                  <c:v>0.27622356232834999</c:v>
                </c:pt>
                <c:pt idx="1840">
                  <c:v>0.275814661819961</c:v>
                </c:pt>
                <c:pt idx="1841">
                  <c:v>0.27540576131157302</c:v>
                </c:pt>
                <c:pt idx="1842">
                  <c:v>0.27499686080318297</c:v>
                </c:pt>
                <c:pt idx="1843">
                  <c:v>0.27458796029479499</c:v>
                </c:pt>
                <c:pt idx="1844">
                  <c:v>0.27422735512204299</c:v>
                </c:pt>
                <c:pt idx="1845">
                  <c:v>0.27387318932737498</c:v>
                </c:pt>
                <c:pt idx="1846">
                  <c:v>0.27340955410526502</c:v>
                </c:pt>
                <c:pt idx="1847">
                  <c:v>0.27300065359687498</c:v>
                </c:pt>
                <c:pt idx="1848">
                  <c:v>0.27259175308848699</c:v>
                </c:pt>
                <c:pt idx="1849">
                  <c:v>0.272182852580098</c:v>
                </c:pt>
                <c:pt idx="1850">
                  <c:v>0.27177395207170801</c:v>
                </c:pt>
                <c:pt idx="1851">
                  <c:v>0.27136505156332003</c:v>
                </c:pt>
                <c:pt idx="1852">
                  <c:v>0.27100766607961002</c:v>
                </c:pt>
                <c:pt idx="1853">
                  <c:v>0.27064706090685697</c:v>
                </c:pt>
                <c:pt idx="1854">
                  <c:v>0.27029289511218901</c:v>
                </c:pt>
                <c:pt idx="1855">
                  <c:v>0.26982925989008</c:v>
                </c:pt>
                <c:pt idx="1856">
                  <c:v>0.26942035938169101</c:v>
                </c:pt>
                <c:pt idx="1857">
                  <c:v>0.26906297389798101</c:v>
                </c:pt>
                <c:pt idx="1858">
                  <c:v>0.26870880810331299</c:v>
                </c:pt>
                <c:pt idx="1859">
                  <c:v>0.268299907594925</c:v>
                </c:pt>
                <c:pt idx="1860">
                  <c:v>0.26789100708653502</c:v>
                </c:pt>
                <c:pt idx="1861">
                  <c:v>0.26747888688910398</c:v>
                </c:pt>
                <c:pt idx="1862">
                  <c:v>0.267069986380715</c:v>
                </c:pt>
                <c:pt idx="1863">
                  <c:v>0.26671260089700499</c:v>
                </c:pt>
                <c:pt idx="1864">
                  <c:v>0.266303700388616</c:v>
                </c:pt>
                <c:pt idx="1865">
                  <c:v>0.26589479988022702</c:v>
                </c:pt>
                <c:pt idx="1866">
                  <c:v>0.26553741439651701</c:v>
                </c:pt>
                <c:pt idx="1867">
                  <c:v>0.26512851388812902</c:v>
                </c:pt>
                <c:pt idx="1868">
                  <c:v>0.26476790871537698</c:v>
                </c:pt>
                <c:pt idx="1869">
                  <c:v>0.26435900820698699</c:v>
                </c:pt>
                <c:pt idx="1870">
                  <c:v>0.263950107698599</c:v>
                </c:pt>
                <c:pt idx="1871">
                  <c:v>0.263592722214889</c:v>
                </c:pt>
                <c:pt idx="1872">
                  <c:v>0.26313230668182003</c:v>
                </c:pt>
                <c:pt idx="1873">
                  <c:v>0.26277492119811102</c:v>
                </c:pt>
                <c:pt idx="1874">
                  <c:v>0.26241753571440102</c:v>
                </c:pt>
                <c:pt idx="1875">
                  <c:v>0.26200541551696899</c:v>
                </c:pt>
                <c:pt idx="1876">
                  <c:v>0.261596515008581</c:v>
                </c:pt>
                <c:pt idx="1877">
                  <c:v>0.26118761450019101</c:v>
                </c:pt>
                <c:pt idx="1878">
                  <c:v>0.26077871399180302</c:v>
                </c:pt>
                <c:pt idx="1879">
                  <c:v>0.26036981348341398</c:v>
                </c:pt>
                <c:pt idx="1880">
                  <c:v>0.25996091297502499</c:v>
                </c:pt>
                <c:pt idx="1881">
                  <c:v>0.25960352749131499</c:v>
                </c:pt>
                <c:pt idx="1882">
                  <c:v>0.259194626982926</c:v>
                </c:pt>
                <c:pt idx="1883">
                  <c:v>0.258837241499215</c:v>
                </c:pt>
                <c:pt idx="1884">
                  <c:v>0.25842834099082701</c:v>
                </c:pt>
                <c:pt idx="1885">
                  <c:v>0.25806773581807502</c:v>
                </c:pt>
                <c:pt idx="1886">
                  <c:v>0.25765883530968497</c:v>
                </c:pt>
                <c:pt idx="1887">
                  <c:v>0.25730144982597603</c:v>
                </c:pt>
                <c:pt idx="1888">
                  <c:v>0.25689254931758698</c:v>
                </c:pt>
                <c:pt idx="1889">
                  <c:v>0.256483648809197</c:v>
                </c:pt>
                <c:pt idx="1890">
                  <c:v>0.256123043636446</c:v>
                </c:pt>
                <c:pt idx="1891">
                  <c:v>0.25571414312805602</c:v>
                </c:pt>
                <c:pt idx="1892">
                  <c:v>0.25525694728403098</c:v>
                </c:pt>
                <c:pt idx="1893">
                  <c:v>0.25489634211127898</c:v>
                </c:pt>
                <c:pt idx="1894">
                  <c:v>0.25453895662756898</c:v>
                </c:pt>
                <c:pt idx="1895">
                  <c:v>0.25418479083290102</c:v>
                </c:pt>
                <c:pt idx="1896">
                  <c:v>0.25377589032451298</c:v>
                </c:pt>
                <c:pt idx="1897">
                  <c:v>0.25341528515175998</c:v>
                </c:pt>
                <c:pt idx="1898">
                  <c:v>0.253006384643371</c:v>
                </c:pt>
                <c:pt idx="1899">
                  <c:v>0.25254274942126098</c:v>
                </c:pt>
                <c:pt idx="1900">
                  <c:v>0.25213384891287099</c:v>
                </c:pt>
                <c:pt idx="1901">
                  <c:v>0.25172494840448301</c:v>
                </c:pt>
                <c:pt idx="1902">
                  <c:v>0.25131604789609302</c:v>
                </c:pt>
                <c:pt idx="1903">
                  <c:v>0.25095866241238401</c:v>
                </c:pt>
                <c:pt idx="1904">
                  <c:v>0.25054976190399503</c:v>
                </c:pt>
                <c:pt idx="1905">
                  <c:v>0.25019559610932701</c:v>
                </c:pt>
                <c:pt idx="1906">
                  <c:v>0.249786695600939</c:v>
                </c:pt>
                <c:pt idx="1907">
                  <c:v>0.24937779509255001</c:v>
                </c:pt>
                <c:pt idx="1908">
                  <c:v>0.24896245520607699</c:v>
                </c:pt>
                <c:pt idx="1909">
                  <c:v>0.24850525936205001</c:v>
                </c:pt>
                <c:pt idx="1910">
                  <c:v>0.24809635885366199</c:v>
                </c:pt>
                <c:pt idx="1911">
                  <c:v>0.247687458345273</c:v>
                </c:pt>
                <c:pt idx="1912">
                  <c:v>0.24732685317252001</c:v>
                </c:pt>
                <c:pt idx="1913">
                  <c:v>0.246917952664132</c:v>
                </c:pt>
                <c:pt idx="1914">
                  <c:v>0.24656056718042199</c:v>
                </c:pt>
                <c:pt idx="1915">
                  <c:v>0.246151666672032</c:v>
                </c:pt>
                <c:pt idx="1916">
                  <c:v>0.24574276616364399</c:v>
                </c:pt>
                <c:pt idx="1917">
                  <c:v>0.24538538067993401</c:v>
                </c:pt>
                <c:pt idx="1918">
                  <c:v>0.244976480171545</c:v>
                </c:pt>
                <c:pt idx="1919">
                  <c:v>0.244516064638477</c:v>
                </c:pt>
                <c:pt idx="1920">
                  <c:v>0.24415545946572401</c:v>
                </c:pt>
                <c:pt idx="1921">
                  <c:v>0.24374655895733599</c:v>
                </c:pt>
                <c:pt idx="1922">
                  <c:v>0.243337658448946</c:v>
                </c:pt>
                <c:pt idx="1923">
                  <c:v>0.24292875794055799</c:v>
                </c:pt>
                <c:pt idx="1924">
                  <c:v>0.24262610717057001</c:v>
                </c:pt>
                <c:pt idx="1925">
                  <c:v>0.242162471948459</c:v>
                </c:pt>
                <c:pt idx="1926">
                  <c:v>0.24175357144007001</c:v>
                </c:pt>
                <c:pt idx="1927">
                  <c:v>0.24139618595636</c:v>
                </c:pt>
                <c:pt idx="1928">
                  <c:v>0.24098728544797199</c:v>
                </c:pt>
                <c:pt idx="1929">
                  <c:v>0.24062989996426201</c:v>
                </c:pt>
                <c:pt idx="1930">
                  <c:v>0.240320809816188</c:v>
                </c:pt>
                <c:pt idx="1931">
                  <c:v>0.23980887925844199</c:v>
                </c:pt>
                <c:pt idx="1932">
                  <c:v>0.239454713463774</c:v>
                </c:pt>
                <c:pt idx="1933">
                  <c:v>0.23889126788134801</c:v>
                </c:pt>
                <c:pt idx="1934">
                  <c:v>0.23853388239763701</c:v>
                </c:pt>
                <c:pt idx="1935">
                  <c:v>0.23801873215084801</c:v>
                </c:pt>
                <c:pt idx="1936">
                  <c:v>0.237764376716497</c:v>
                </c:pt>
                <c:pt idx="1937">
                  <c:v>0.23720093113407101</c:v>
                </c:pt>
                <c:pt idx="1938">
                  <c:v>0.236946575699719</c:v>
                </c:pt>
                <c:pt idx="1939">
                  <c:v>0.23643464514197199</c:v>
                </c:pt>
                <c:pt idx="1940">
                  <c:v>0.236228585043256</c:v>
                </c:pt>
                <c:pt idx="1941">
                  <c:v>0.23571987417455201</c:v>
                </c:pt>
                <c:pt idx="1942">
                  <c:v>0.23525945864148401</c:v>
                </c:pt>
                <c:pt idx="1943">
                  <c:v>0.23479904310841701</c:v>
                </c:pt>
                <c:pt idx="1944">
                  <c:v>0.23449317264938599</c:v>
                </c:pt>
                <c:pt idx="1945">
                  <c:v>0.23392972706696</c:v>
                </c:pt>
                <c:pt idx="1946">
                  <c:v>0.233469311533892</c:v>
                </c:pt>
                <c:pt idx="1947">
                  <c:v>0.23316344107486101</c:v>
                </c:pt>
                <c:pt idx="1948">
                  <c:v>0.23270302554179301</c:v>
                </c:pt>
                <c:pt idx="1949">
                  <c:v>0.232345640058084</c:v>
                </c:pt>
                <c:pt idx="1950">
                  <c:v>0.23193673954969399</c:v>
                </c:pt>
                <c:pt idx="1951">
                  <c:v>0.231527839041305</c:v>
                </c:pt>
                <c:pt idx="1952">
                  <c:v>0.231012688794516</c:v>
                </c:pt>
                <c:pt idx="1953">
                  <c:v>0.230655303310807</c:v>
                </c:pt>
                <c:pt idx="1954">
                  <c:v>0.23030113751613901</c:v>
                </c:pt>
                <c:pt idx="1955">
                  <c:v>0.22983750229402899</c:v>
                </c:pt>
                <c:pt idx="1956">
                  <c:v>0.22942860178563901</c:v>
                </c:pt>
                <c:pt idx="1957">
                  <c:v>0.22912273132660799</c:v>
                </c:pt>
                <c:pt idx="1958">
                  <c:v>0.228659096104499</c:v>
                </c:pt>
                <c:pt idx="1959">
                  <c:v>0.22825019559610901</c:v>
                </c:pt>
                <c:pt idx="1960">
                  <c:v>0.22774148472740499</c:v>
                </c:pt>
                <c:pt idx="1961">
                  <c:v>0.227332584219016</c:v>
                </c:pt>
                <c:pt idx="1962">
                  <c:v>0.22692368371062699</c:v>
                </c:pt>
                <c:pt idx="1963">
                  <c:v>0.22641175315288001</c:v>
                </c:pt>
                <c:pt idx="1964">
                  <c:v>0.22600285264449199</c:v>
                </c:pt>
                <c:pt idx="1965">
                  <c:v>0.225696982185461</c:v>
                </c:pt>
                <c:pt idx="1966">
                  <c:v>0.22533959670175099</c:v>
                </c:pt>
                <c:pt idx="1967">
                  <c:v>0.22487596147964001</c:v>
                </c:pt>
                <c:pt idx="1968">
                  <c:v>0.22446706097125099</c:v>
                </c:pt>
                <c:pt idx="1969">
                  <c:v>0.22400664543818399</c:v>
                </c:pt>
                <c:pt idx="1970">
                  <c:v>0.22354944959415801</c:v>
                </c:pt>
                <c:pt idx="1971">
                  <c:v>0.223140549085769</c:v>
                </c:pt>
                <c:pt idx="1972">
                  <c:v>0.222779943913017</c:v>
                </c:pt>
                <c:pt idx="1973">
                  <c:v>0.22232274806899199</c:v>
                </c:pt>
                <c:pt idx="1974">
                  <c:v>0.22191384756060201</c:v>
                </c:pt>
                <c:pt idx="1975">
                  <c:v>0.22145021233849199</c:v>
                </c:pt>
                <c:pt idx="1976">
                  <c:v>0.221041311830103</c:v>
                </c:pt>
                <c:pt idx="1977">
                  <c:v>0.22063241132171499</c:v>
                </c:pt>
                <c:pt idx="1978">
                  <c:v>0.220223510813325</c:v>
                </c:pt>
                <c:pt idx="1979">
                  <c:v>0.21981461030493701</c:v>
                </c:pt>
                <c:pt idx="1980">
                  <c:v>0.21935419477186899</c:v>
                </c:pt>
                <c:pt idx="1981">
                  <c:v>0.21899680928815901</c:v>
                </c:pt>
                <c:pt idx="1982">
                  <c:v>0.21858790877977</c:v>
                </c:pt>
                <c:pt idx="1983">
                  <c:v>0.21817900827138101</c:v>
                </c:pt>
                <c:pt idx="1984">
                  <c:v>0.21771537304926999</c:v>
                </c:pt>
                <c:pt idx="1985">
                  <c:v>0.21730647254088201</c:v>
                </c:pt>
                <c:pt idx="1986">
                  <c:v>0.216849276696857</c:v>
                </c:pt>
                <c:pt idx="1987">
                  <c:v>0.216488671524104</c:v>
                </c:pt>
                <c:pt idx="1988">
                  <c:v>0.21607977101571499</c:v>
                </c:pt>
                <c:pt idx="1989">
                  <c:v>0.215670870507327</c:v>
                </c:pt>
                <c:pt idx="1990">
                  <c:v>0.21526196999893699</c:v>
                </c:pt>
                <c:pt idx="1991">
                  <c:v>0.21480155446586999</c:v>
                </c:pt>
                <c:pt idx="1992">
                  <c:v>0.21444416898215901</c:v>
                </c:pt>
                <c:pt idx="1993">
                  <c:v>0.214035268473771</c:v>
                </c:pt>
                <c:pt idx="1994">
                  <c:v>0.213574852940702</c:v>
                </c:pt>
                <c:pt idx="1995">
                  <c:v>0.21316595243231401</c:v>
                </c:pt>
                <c:pt idx="1996">
                  <c:v>0.21270553689924701</c:v>
                </c:pt>
                <c:pt idx="1997">
                  <c:v>0.21234493172649399</c:v>
                </c:pt>
                <c:pt idx="1998">
                  <c:v>0.211936031218105</c:v>
                </c:pt>
                <c:pt idx="1999">
                  <c:v>0.21158186542343699</c:v>
                </c:pt>
                <c:pt idx="2000">
                  <c:v>0.211172964915049</c:v>
                </c:pt>
                <c:pt idx="2001">
                  <c:v>0.21070932969293801</c:v>
                </c:pt>
                <c:pt idx="2002">
                  <c:v>0.21035194420922901</c:v>
                </c:pt>
                <c:pt idx="2003">
                  <c:v>0.20994304370083899</c:v>
                </c:pt>
                <c:pt idx="2004">
                  <c:v>0.20948262816777199</c:v>
                </c:pt>
                <c:pt idx="2005">
                  <c:v>0.20907372765938201</c:v>
                </c:pt>
                <c:pt idx="2006">
                  <c:v>0.20866482715099399</c:v>
                </c:pt>
                <c:pt idx="2007">
                  <c:v>0.20830744166728399</c:v>
                </c:pt>
                <c:pt idx="2008">
                  <c:v>0.20784702613421599</c:v>
                </c:pt>
                <c:pt idx="2009">
                  <c:v>0.207438125625827</c:v>
                </c:pt>
                <c:pt idx="2010">
                  <c:v>0.207080740142116</c:v>
                </c:pt>
                <c:pt idx="2011">
                  <c:v>0.20667183963372801</c:v>
                </c:pt>
                <c:pt idx="2012">
                  <c:v>0.206362749485655</c:v>
                </c:pt>
                <c:pt idx="2013">
                  <c:v>0.205902333952586</c:v>
                </c:pt>
                <c:pt idx="2014">
                  <c:v>0.20549343344419799</c:v>
                </c:pt>
                <c:pt idx="2015">
                  <c:v>0.205084532935809</c:v>
                </c:pt>
                <c:pt idx="2016">
                  <c:v>0.204727147452098</c:v>
                </c:pt>
                <c:pt idx="2017">
                  <c:v>0.204366542279347</c:v>
                </c:pt>
                <c:pt idx="2018">
                  <c:v>0.20395764177095799</c:v>
                </c:pt>
                <c:pt idx="2019">
                  <c:v>0.203548741262568</c:v>
                </c:pt>
                <c:pt idx="2020">
                  <c:v>0.20313984075418001</c:v>
                </c:pt>
                <c:pt idx="2021">
                  <c:v>0.20283718998419101</c:v>
                </c:pt>
                <c:pt idx="2022">
                  <c:v>0.20247658481143899</c:v>
                </c:pt>
                <c:pt idx="2023">
                  <c:v>0.20211919932772901</c:v>
                </c:pt>
                <c:pt idx="2024">
                  <c:v>0.20175859415497599</c:v>
                </c:pt>
                <c:pt idx="2025">
                  <c:v>0.20130139831095101</c:v>
                </c:pt>
                <c:pt idx="2026">
                  <c:v>0.20094079313819799</c:v>
                </c:pt>
                <c:pt idx="2027">
                  <c:v>0.20053189262981</c:v>
                </c:pt>
                <c:pt idx="2028">
                  <c:v>0.20017450714609999</c:v>
                </c:pt>
                <c:pt idx="2029">
                  <c:v>0.19976560663771001</c:v>
                </c:pt>
                <c:pt idx="2030">
                  <c:v>0.199408221154</c:v>
                </c:pt>
                <c:pt idx="2031">
                  <c:v>0.199050835670291</c:v>
                </c:pt>
                <c:pt idx="2032">
                  <c:v>0.198793260546896</c:v>
                </c:pt>
                <c:pt idx="2033">
                  <c:v>0.19838436003850801</c:v>
                </c:pt>
                <c:pt idx="2034">
                  <c:v>0.197975459530118</c:v>
                </c:pt>
                <c:pt idx="2035">
                  <c:v>0.19756655902172901</c:v>
                </c:pt>
                <c:pt idx="2036">
                  <c:v>0.19715765851334099</c:v>
                </c:pt>
                <c:pt idx="2037">
                  <c:v>0.19685178805431</c:v>
                </c:pt>
                <c:pt idx="2038">
                  <c:v>0.196594212930915</c:v>
                </c:pt>
                <c:pt idx="2039">
                  <c:v>0.19618531242252599</c:v>
                </c:pt>
                <c:pt idx="2040">
                  <c:v>0.195776411914137</c:v>
                </c:pt>
                <c:pt idx="2041">
                  <c:v>0.195419026430427</c:v>
                </c:pt>
                <c:pt idx="2042">
                  <c:v>0.19501012592203801</c:v>
                </c:pt>
                <c:pt idx="2043">
                  <c:v>0.19470425546300801</c:v>
                </c:pt>
                <c:pt idx="2044">
                  <c:v>0.194395165314934</c:v>
                </c:pt>
                <c:pt idx="2045">
                  <c:v>0.19408929485590201</c:v>
                </c:pt>
                <c:pt idx="2046">
                  <c:v>0.19373190937219301</c:v>
                </c:pt>
                <c:pt idx="2047">
                  <c:v>0.19327149383912401</c:v>
                </c:pt>
                <c:pt idx="2048">
                  <c:v>0.19296562338009299</c:v>
                </c:pt>
                <c:pt idx="2049">
                  <c:v>0.192556722871705</c:v>
                </c:pt>
                <c:pt idx="2050">
                  <c:v>0.19219611769895301</c:v>
                </c:pt>
                <c:pt idx="2051">
                  <c:v>0.191838732215242</c:v>
                </c:pt>
                <c:pt idx="2052">
                  <c:v>0.191481346731532</c:v>
                </c:pt>
                <c:pt idx="2053">
                  <c:v>0.191278506321859</c:v>
                </c:pt>
                <c:pt idx="2054">
                  <c:v>0.19091790114910601</c:v>
                </c:pt>
                <c:pt idx="2055">
                  <c:v>0.19061203069007501</c:v>
                </c:pt>
                <c:pt idx="2056">
                  <c:v>0.19030616023104399</c:v>
                </c:pt>
                <c:pt idx="2057">
                  <c:v>0.19004858510764999</c:v>
                </c:pt>
                <c:pt idx="2058">
                  <c:v>0.18969119962393999</c:v>
                </c:pt>
                <c:pt idx="2059">
                  <c:v>0.189282299115551</c:v>
                </c:pt>
                <c:pt idx="2060">
                  <c:v>0.189024723992157</c:v>
                </c:pt>
                <c:pt idx="2061">
                  <c:v>0.188667338508447</c:v>
                </c:pt>
                <c:pt idx="2062">
                  <c:v>0.18830995302473699</c:v>
                </c:pt>
                <c:pt idx="2063">
                  <c:v>0.187901052516348</c:v>
                </c:pt>
                <c:pt idx="2064">
                  <c:v>0.18759518205731601</c:v>
                </c:pt>
                <c:pt idx="2065">
                  <c:v>0.18728931159828499</c:v>
                </c:pt>
                <c:pt idx="2066">
                  <c:v>0.18703173647489099</c:v>
                </c:pt>
                <c:pt idx="2067">
                  <c:v>0.186671131302139</c:v>
                </c:pt>
                <c:pt idx="2068">
                  <c:v>0.18636848053214999</c:v>
                </c:pt>
                <c:pt idx="2069">
                  <c:v>0.18605939038407701</c:v>
                </c:pt>
                <c:pt idx="2070">
                  <c:v>0.18575351992504599</c:v>
                </c:pt>
                <c:pt idx="2071">
                  <c:v>0.18544442977697201</c:v>
                </c:pt>
                <c:pt idx="2072">
                  <c:v>0.18519007434262</c:v>
                </c:pt>
                <c:pt idx="2073">
                  <c:v>0.18488098419454699</c:v>
                </c:pt>
                <c:pt idx="2074">
                  <c:v>0.18462662876019401</c:v>
                </c:pt>
                <c:pt idx="2075">
                  <c:v>0.184323977990205</c:v>
                </c:pt>
                <c:pt idx="2076">
                  <c:v>0.18401488784213199</c:v>
                </c:pt>
                <c:pt idx="2077">
                  <c:v>0.183709017383101</c:v>
                </c:pt>
                <c:pt idx="2078">
                  <c:v>0.18339992723502799</c:v>
                </c:pt>
                <c:pt idx="2079">
                  <c:v>0.18314557180067501</c:v>
                </c:pt>
                <c:pt idx="2080">
                  <c:v>0.182836481652602</c:v>
                </c:pt>
                <c:pt idx="2081">
                  <c:v>0.18258212621825001</c:v>
                </c:pt>
                <c:pt idx="2082">
                  <c:v>0.18222474073454001</c:v>
                </c:pt>
                <c:pt idx="2083">
                  <c:v>0.181970385300187</c:v>
                </c:pt>
                <c:pt idx="2084">
                  <c:v>0.18166129515211399</c:v>
                </c:pt>
                <c:pt idx="2085">
                  <c:v>0.18135542469308299</c:v>
                </c:pt>
                <c:pt idx="2086">
                  <c:v>0.181097849569688</c:v>
                </c:pt>
                <c:pt idx="2087">
                  <c:v>0.180791979110657</c:v>
                </c:pt>
                <c:pt idx="2088">
                  <c:v>0.18053762367630499</c:v>
                </c:pt>
                <c:pt idx="2089">
                  <c:v>0.18028004855290999</c:v>
                </c:pt>
                <c:pt idx="2090">
                  <c:v>0.18002569311855801</c:v>
                </c:pt>
                <c:pt idx="2091">
                  <c:v>0.179716602970485</c:v>
                </c:pt>
                <c:pt idx="2092">
                  <c:v>0.17941073251145401</c:v>
                </c:pt>
                <c:pt idx="2093">
                  <c:v>0.179156377077102</c:v>
                </c:pt>
                <c:pt idx="2094">
                  <c:v>0.178953536667428</c:v>
                </c:pt>
                <c:pt idx="2095">
                  <c:v>0.17864444651935499</c:v>
                </c:pt>
                <c:pt idx="2096">
                  <c:v>0.17833857606032399</c:v>
                </c:pt>
                <c:pt idx="2097">
                  <c:v>0.17808100093693</c:v>
                </c:pt>
                <c:pt idx="2098">
                  <c:v>0.17782664550257701</c:v>
                </c:pt>
                <c:pt idx="2099">
                  <c:v>0.177517555354504</c:v>
                </c:pt>
                <c:pt idx="2100">
                  <c:v>0.17726319992015199</c:v>
                </c:pt>
                <c:pt idx="2101">
                  <c:v>0.17700884448579901</c:v>
                </c:pt>
                <c:pt idx="2102">
                  <c:v>0.176754489051448</c:v>
                </c:pt>
                <c:pt idx="2103">
                  <c:v>0.17649369423901001</c:v>
                </c:pt>
                <c:pt idx="2104">
                  <c:v>0.176239338804658</c:v>
                </c:pt>
                <c:pt idx="2105">
                  <c:v>0.17598498337030599</c:v>
                </c:pt>
                <c:pt idx="2106">
                  <c:v>0.17578214296063299</c:v>
                </c:pt>
                <c:pt idx="2107">
                  <c:v>0.17552456783723799</c:v>
                </c:pt>
                <c:pt idx="2108">
                  <c:v>0.17531850773852201</c:v>
                </c:pt>
                <c:pt idx="2109">
                  <c:v>0.17506415230417099</c:v>
                </c:pt>
                <c:pt idx="2110">
                  <c:v>0.17475828184514</c:v>
                </c:pt>
                <c:pt idx="2111">
                  <c:v>0.174555441435466</c:v>
                </c:pt>
                <c:pt idx="2112">
                  <c:v>0.17429464662302899</c:v>
                </c:pt>
                <c:pt idx="2113">
                  <c:v>0.174040291188677</c:v>
                </c:pt>
                <c:pt idx="2114">
                  <c:v>0.17373442072964601</c:v>
                </c:pt>
                <c:pt idx="2115">
                  <c:v>0.17347684560625101</c:v>
                </c:pt>
                <c:pt idx="2116">
                  <c:v>0.17327400519657901</c:v>
                </c:pt>
                <c:pt idx="2117">
                  <c:v>0.17296813473754599</c:v>
                </c:pt>
                <c:pt idx="2118">
                  <c:v>0.17276529432787399</c:v>
                </c:pt>
                <c:pt idx="2119">
                  <c:v>0.172559234229158</c:v>
                </c:pt>
                <c:pt idx="2120">
                  <c:v>0.17230165910576301</c:v>
                </c:pt>
                <c:pt idx="2121">
                  <c:v>0.172098818696091</c:v>
                </c:pt>
                <c:pt idx="2122">
                  <c:v>0.17189275859737499</c:v>
                </c:pt>
                <c:pt idx="2123">
                  <c:v>0.17163840316302201</c:v>
                </c:pt>
                <c:pt idx="2124">
                  <c:v>0.17138404772867</c:v>
                </c:pt>
                <c:pt idx="2125">
                  <c:v>0.17122950265463399</c:v>
                </c:pt>
                <c:pt idx="2126">
                  <c:v>0.17097514722028101</c:v>
                </c:pt>
                <c:pt idx="2127">
                  <c:v>0.17076908712156599</c:v>
                </c:pt>
                <c:pt idx="2128">
                  <c:v>0.17056302702285001</c:v>
                </c:pt>
                <c:pt idx="2129">
                  <c:v>0.17035696692413399</c:v>
                </c:pt>
                <c:pt idx="2130">
                  <c:v>0.17015412651446099</c:v>
                </c:pt>
                <c:pt idx="2131">
                  <c:v>0.16989977108010901</c:v>
                </c:pt>
                <c:pt idx="2132">
                  <c:v>0.169745226006072</c:v>
                </c:pt>
                <c:pt idx="2133">
                  <c:v>0.16949087057171999</c:v>
                </c:pt>
                <c:pt idx="2134">
                  <c:v>0.16923329544832599</c:v>
                </c:pt>
                <c:pt idx="2135">
                  <c:v>0.16903045503865199</c:v>
                </c:pt>
                <c:pt idx="2136">
                  <c:v>0.168772879915258</c:v>
                </c:pt>
                <c:pt idx="2137">
                  <c:v>0.16862155453026401</c:v>
                </c:pt>
                <c:pt idx="2138">
                  <c:v>0.16841549443154799</c:v>
                </c:pt>
                <c:pt idx="2139">
                  <c:v>0.16821265402187399</c:v>
                </c:pt>
                <c:pt idx="2140">
                  <c:v>0.168006593923159</c:v>
                </c:pt>
                <c:pt idx="2141">
                  <c:v>0.167803753513485</c:v>
                </c:pt>
                <c:pt idx="2142">
                  <c:v>0.16759769341476999</c:v>
                </c:pt>
                <c:pt idx="2143">
                  <c:v>0.16734011829137499</c:v>
                </c:pt>
                <c:pt idx="2144">
                  <c:v>0.167188792906381</c:v>
                </c:pt>
                <c:pt idx="2145">
                  <c:v>0.16708576285702301</c:v>
                </c:pt>
                <c:pt idx="2146">
                  <c:v>0.166931217782987</c:v>
                </c:pt>
                <c:pt idx="2147">
                  <c:v>0.16667686234863399</c:v>
                </c:pt>
                <c:pt idx="2148">
                  <c:v>0.16647402193895999</c:v>
                </c:pt>
                <c:pt idx="2149">
                  <c:v>0.166267961840246</c:v>
                </c:pt>
                <c:pt idx="2150">
                  <c:v>0.16601360640589299</c:v>
                </c:pt>
                <c:pt idx="2151">
                  <c:v>0.16585906133185599</c:v>
                </c:pt>
                <c:pt idx="2152">
                  <c:v>0.16565622092218299</c:v>
                </c:pt>
                <c:pt idx="2153">
                  <c:v>0.16539864579878899</c:v>
                </c:pt>
                <c:pt idx="2154">
                  <c:v>0.165192585700073</c:v>
                </c:pt>
                <c:pt idx="2155">
                  <c:v>0.16498652560135699</c:v>
                </c:pt>
                <c:pt idx="2156">
                  <c:v>0.164835200216363</c:v>
                </c:pt>
                <c:pt idx="2157">
                  <c:v>0.164577625092969</c:v>
                </c:pt>
                <c:pt idx="2158">
                  <c:v>0.164374784683295</c:v>
                </c:pt>
                <c:pt idx="2159">
                  <c:v>0.16422345929830101</c:v>
                </c:pt>
                <c:pt idx="2160">
                  <c:v>0.164017399199585</c:v>
                </c:pt>
                <c:pt idx="2161">
                  <c:v>0.16386607381459101</c:v>
                </c:pt>
                <c:pt idx="2162">
                  <c:v>0.16366001371587499</c:v>
                </c:pt>
                <c:pt idx="2163">
                  <c:v>0.16345717330620199</c:v>
                </c:pt>
                <c:pt idx="2164">
                  <c:v>0.16330262823216499</c:v>
                </c:pt>
                <c:pt idx="2165">
                  <c:v>0.16309656813345</c:v>
                </c:pt>
                <c:pt idx="2166">
                  <c:v>0.16294202305941299</c:v>
                </c:pt>
                <c:pt idx="2167">
                  <c:v>0.16278747798537599</c:v>
                </c:pt>
                <c:pt idx="2168">
                  <c:v>0.16253312255102401</c:v>
                </c:pt>
                <c:pt idx="2169">
                  <c:v>0.162378577476987</c:v>
                </c:pt>
                <c:pt idx="2170">
                  <c:v>0.162175737067314</c:v>
                </c:pt>
                <c:pt idx="2171">
                  <c:v>0.16202441168231899</c:v>
                </c:pt>
                <c:pt idx="2172">
                  <c:v>0.16186986660828301</c:v>
                </c:pt>
                <c:pt idx="2173">
                  <c:v>0.161715321534246</c:v>
                </c:pt>
                <c:pt idx="2174">
                  <c:v>0.16156077646021</c:v>
                </c:pt>
                <c:pt idx="2175">
                  <c:v>0.161357936050536</c:v>
                </c:pt>
                <c:pt idx="2176">
                  <c:v>0.16110358061618399</c:v>
                </c:pt>
                <c:pt idx="2177">
                  <c:v>0.16094903554214801</c:v>
                </c:pt>
                <c:pt idx="2178">
                  <c:v>0.16079449046811001</c:v>
                </c:pt>
                <c:pt idx="2179">
                  <c:v>0.16058843036939499</c:v>
                </c:pt>
                <c:pt idx="2180">
                  <c:v>0.16044032467344299</c:v>
                </c:pt>
                <c:pt idx="2181">
                  <c:v>0.16028577959940599</c:v>
                </c:pt>
                <c:pt idx="2182">
                  <c:v>0.16013123452537001</c:v>
                </c:pt>
                <c:pt idx="2183">
                  <c:v>0.160031424165054</c:v>
                </c:pt>
                <c:pt idx="2184">
                  <c:v>0.15977062935261699</c:v>
                </c:pt>
                <c:pt idx="2185">
                  <c:v>0.15961608427858001</c:v>
                </c:pt>
                <c:pt idx="2186">
                  <c:v>0.15946797858262901</c:v>
                </c:pt>
                <c:pt idx="2187">
                  <c:v>0.159261918483913</c:v>
                </c:pt>
                <c:pt idx="2188">
                  <c:v>0.159059078074239</c:v>
                </c:pt>
                <c:pt idx="2189">
                  <c:v>0.15890453300020299</c:v>
                </c:pt>
                <c:pt idx="2190">
                  <c:v>0.15879828326180201</c:v>
                </c:pt>
                <c:pt idx="2191">
                  <c:v>0.15865017756585101</c:v>
                </c:pt>
                <c:pt idx="2192">
                  <c:v>0.15844411746713499</c:v>
                </c:pt>
                <c:pt idx="2193">
                  <c:v>0.15828957239309899</c:v>
                </c:pt>
                <c:pt idx="2194">
                  <c:v>0.15813502731906101</c:v>
                </c:pt>
                <c:pt idx="2195">
                  <c:v>0.157880671884709</c:v>
                </c:pt>
                <c:pt idx="2196">
                  <c:v>0.15777764183535201</c:v>
                </c:pt>
                <c:pt idx="2197">
                  <c:v>0.157623096761315</c:v>
                </c:pt>
                <c:pt idx="2198">
                  <c:v>0.15741703666259901</c:v>
                </c:pt>
                <c:pt idx="2199">
                  <c:v>0.15726893096664701</c:v>
                </c:pt>
                <c:pt idx="2200">
                  <c:v>0.15711438589261101</c:v>
                </c:pt>
                <c:pt idx="2201">
                  <c:v>0.156959840818574</c:v>
                </c:pt>
                <c:pt idx="2202">
                  <c:v>0.156805295744536</c:v>
                </c:pt>
                <c:pt idx="2203">
                  <c:v>0.15665397035954201</c:v>
                </c:pt>
                <c:pt idx="2204">
                  <c:v>0.15655094031018499</c:v>
                </c:pt>
                <c:pt idx="2205">
                  <c:v>0.15629658487583301</c:v>
                </c:pt>
                <c:pt idx="2206">
                  <c:v>0.156190335137432</c:v>
                </c:pt>
                <c:pt idx="2207">
                  <c:v>0.15609052477711699</c:v>
                </c:pt>
                <c:pt idx="2208">
                  <c:v>0.15588768436744399</c:v>
                </c:pt>
                <c:pt idx="2209">
                  <c:v>0.15578143462904401</c:v>
                </c:pt>
                <c:pt idx="2210">
                  <c:v>0.15557859421937001</c:v>
                </c:pt>
                <c:pt idx="2211">
                  <c:v>0.15537253412065399</c:v>
                </c:pt>
                <c:pt idx="2212">
                  <c:v>0.15521798904661799</c:v>
                </c:pt>
                <c:pt idx="2213">
                  <c:v>0.15511817868630301</c:v>
                </c:pt>
                <c:pt idx="2214">
                  <c:v>0.15496363361226501</c:v>
                </c:pt>
                <c:pt idx="2215">
                  <c:v>0.15486382325195</c:v>
                </c:pt>
                <c:pt idx="2216">
                  <c:v>0.154660982842276</c:v>
                </c:pt>
                <c:pt idx="2217">
                  <c:v>0.15450643776824</c:v>
                </c:pt>
                <c:pt idx="2218">
                  <c:v>0.15430037766952501</c:v>
                </c:pt>
                <c:pt idx="2219">
                  <c:v>0.15419734762016599</c:v>
                </c:pt>
                <c:pt idx="2220">
                  <c:v>0.153991287521451</c:v>
                </c:pt>
                <c:pt idx="2221">
                  <c:v>0.15383996213645601</c:v>
                </c:pt>
                <c:pt idx="2222">
                  <c:v>0.15373693208709899</c:v>
                </c:pt>
                <c:pt idx="2223">
                  <c:v>0.15353409167742499</c:v>
                </c:pt>
                <c:pt idx="2224">
                  <c:v>0.15337954660338901</c:v>
                </c:pt>
                <c:pt idx="2225">
                  <c:v>0.15327973624307401</c:v>
                </c:pt>
                <c:pt idx="2226">
                  <c:v>0.153125191169037</c:v>
                </c:pt>
                <c:pt idx="2227">
                  <c:v>0.15291913107032101</c:v>
                </c:pt>
                <c:pt idx="2228">
                  <c:v>0.15281610102096299</c:v>
                </c:pt>
                <c:pt idx="2229">
                  <c:v>0.152610040922248</c:v>
                </c:pt>
                <c:pt idx="2230">
                  <c:v>0.152461935226296</c:v>
                </c:pt>
                <c:pt idx="2231">
                  <c:v>0.152407200512574</c:v>
                </c:pt>
                <c:pt idx="2232">
                  <c:v>0.152307390152259</c:v>
                </c:pt>
                <c:pt idx="2233">
                  <c:v>0.15210133005354401</c:v>
                </c:pt>
                <c:pt idx="2234">
                  <c:v>0.151946784979507</c:v>
                </c:pt>
                <c:pt idx="2235">
                  <c:v>0.15174394456983301</c:v>
                </c:pt>
                <c:pt idx="2236">
                  <c:v>0.151589399495797</c:v>
                </c:pt>
                <c:pt idx="2237">
                  <c:v>0.15148958913548199</c:v>
                </c:pt>
                <c:pt idx="2238">
                  <c:v>0.15133504406144399</c:v>
                </c:pt>
                <c:pt idx="2239">
                  <c:v>0.151232014012087</c:v>
                </c:pt>
                <c:pt idx="2240">
                  <c:v>0.151128983962729</c:v>
                </c:pt>
                <c:pt idx="2241">
                  <c:v>0.150974438888691</c:v>
                </c:pt>
                <c:pt idx="2242">
                  <c:v>0.15082311350369701</c:v>
                </c:pt>
                <c:pt idx="2243">
                  <c:v>0.15061705340498199</c:v>
                </c:pt>
                <c:pt idx="2244">
                  <c:v>0.15046250833094599</c:v>
                </c:pt>
                <c:pt idx="2245">
                  <c:v>0.15036269797062901</c:v>
                </c:pt>
                <c:pt idx="2246">
                  <c:v>0.15020815289659301</c:v>
                </c:pt>
                <c:pt idx="2247">
                  <c:v>0.150108342536278</c:v>
                </c:pt>
                <c:pt idx="2248">
                  <c:v>0.149953797462241</c:v>
                </c:pt>
                <c:pt idx="2249">
                  <c:v>0.14979925238820499</c:v>
                </c:pt>
                <c:pt idx="2250">
                  <c:v>0.14964470731416701</c:v>
                </c:pt>
                <c:pt idx="2251">
                  <c:v>0.149493381929173</c:v>
                </c:pt>
                <c:pt idx="2252">
                  <c:v>0.14933883685513599</c:v>
                </c:pt>
                <c:pt idx="2253">
                  <c:v>0.14918429178109899</c:v>
                </c:pt>
                <c:pt idx="2254">
                  <c:v>0.149032966396105</c:v>
                </c:pt>
                <c:pt idx="2255">
                  <c:v>0.148929936346748</c:v>
                </c:pt>
                <c:pt idx="2256">
                  <c:v>0.148775391272711</c:v>
                </c:pt>
                <c:pt idx="2257">
                  <c:v>0.14867236122335201</c:v>
                </c:pt>
                <c:pt idx="2258">
                  <c:v>0.148572550863037</c:v>
                </c:pt>
                <c:pt idx="2259">
                  <c:v>0.148418005789001</c:v>
                </c:pt>
                <c:pt idx="2260">
                  <c:v>0.14831819542868599</c:v>
                </c:pt>
                <c:pt idx="2261">
                  <c:v>0.14816365035464801</c:v>
                </c:pt>
                <c:pt idx="2262">
                  <c:v>0.14800910528061101</c:v>
                </c:pt>
                <c:pt idx="2263">
                  <c:v>0.147909294920296</c:v>
                </c:pt>
                <c:pt idx="2264">
                  <c:v>0.14775474984626</c:v>
                </c:pt>
                <c:pt idx="2265">
                  <c:v>0.14760020477222299</c:v>
                </c:pt>
                <c:pt idx="2266">
                  <c:v>0.14744565969818599</c:v>
                </c:pt>
                <c:pt idx="2267">
                  <c:v>0.14734584933787001</c:v>
                </c:pt>
                <c:pt idx="2268">
                  <c:v>0.14719130426383401</c:v>
                </c:pt>
                <c:pt idx="2269">
                  <c:v>0.147091493903519</c:v>
                </c:pt>
                <c:pt idx="2270">
                  <c:v>0.14693694882948199</c:v>
                </c:pt>
                <c:pt idx="2271">
                  <c:v>0.14678240375544499</c:v>
                </c:pt>
                <c:pt idx="2272">
                  <c:v>0.146679373706087</c:v>
                </c:pt>
                <c:pt idx="2273">
                  <c:v>0.14652804832109301</c:v>
                </c:pt>
                <c:pt idx="2274">
                  <c:v>0.146373503247056</c:v>
                </c:pt>
                <c:pt idx="2275">
                  <c:v>0.14627047319769901</c:v>
                </c:pt>
                <c:pt idx="2276">
                  <c:v>0.14616744314833999</c:v>
                </c:pt>
                <c:pt idx="2277">
                  <c:v>0.14596460273866799</c:v>
                </c:pt>
                <c:pt idx="2278">
                  <c:v>0.145913087713988</c:v>
                </c:pt>
                <c:pt idx="2279">
                  <c:v>0.145758542639952</c:v>
                </c:pt>
                <c:pt idx="2280">
                  <c:v>0.145710247304315</c:v>
                </c:pt>
                <c:pt idx="2281">
                  <c:v>0.14550418720559899</c:v>
                </c:pt>
                <c:pt idx="2282">
                  <c:v>0.14534964213156201</c:v>
                </c:pt>
                <c:pt idx="2283">
                  <c:v>0.14514680172189001</c:v>
                </c:pt>
                <c:pt idx="2284">
                  <c:v>0.14504377167253099</c:v>
                </c:pt>
                <c:pt idx="2285">
                  <c:v>0.144940741623174</c:v>
                </c:pt>
                <c:pt idx="2286">
                  <c:v>0.14478941623818001</c:v>
                </c:pt>
                <c:pt idx="2287">
                  <c:v>0.144683166499779</c:v>
                </c:pt>
                <c:pt idx="2288">
                  <c:v>0.14453184111478501</c:v>
                </c:pt>
                <c:pt idx="2289">
                  <c:v>0.14438051572978999</c:v>
                </c:pt>
                <c:pt idx="2290">
                  <c:v>0.14422597065575399</c:v>
                </c:pt>
                <c:pt idx="2291">
                  <c:v>0.14412294060639599</c:v>
                </c:pt>
                <c:pt idx="2292">
                  <c:v>0.14397161522140201</c:v>
                </c:pt>
                <c:pt idx="2293">
                  <c:v>0.143865365483001</c:v>
                </c:pt>
                <c:pt idx="2294">
                  <c:v>0.14376555512268599</c:v>
                </c:pt>
                <c:pt idx="2295">
                  <c:v>0.143662525073328</c:v>
                </c:pt>
                <c:pt idx="2296">
                  <c:v>0.14351119968833301</c:v>
                </c:pt>
                <c:pt idx="2297">
                  <c:v>0.143356654614297</c:v>
                </c:pt>
                <c:pt idx="2298">
                  <c:v>0.14325362456493901</c:v>
                </c:pt>
                <c:pt idx="2299">
                  <c:v>0.143099079490903</c:v>
                </c:pt>
                <c:pt idx="2300">
                  <c:v>0.14294775410590799</c:v>
                </c:pt>
                <c:pt idx="2301">
                  <c:v>0.14284472405654999</c:v>
                </c:pt>
                <c:pt idx="2302">
                  <c:v>0.142741694007193</c:v>
                </c:pt>
                <c:pt idx="2303">
                  <c:v>0.142638663957835</c:v>
                </c:pt>
                <c:pt idx="2304">
                  <c:v>0.142484118883797</c:v>
                </c:pt>
                <c:pt idx="2305">
                  <c:v>0.14233279349880301</c:v>
                </c:pt>
                <c:pt idx="2306">
                  <c:v>0.142181468113809</c:v>
                </c:pt>
                <c:pt idx="2307">
                  <c:v>0.14207521837540901</c:v>
                </c:pt>
                <c:pt idx="2308">
                  <c:v>0.14207521837540901</c:v>
                </c:pt>
                <c:pt idx="2309">
                  <c:v>0.14187237796573601</c:v>
                </c:pt>
                <c:pt idx="2310">
                  <c:v>0.14177256760542101</c:v>
                </c:pt>
                <c:pt idx="2311">
                  <c:v>0.14156650750670499</c:v>
                </c:pt>
                <c:pt idx="2312">
                  <c:v>0.14136366709703099</c:v>
                </c:pt>
                <c:pt idx="2313">
                  <c:v>0.14125741735863101</c:v>
                </c:pt>
                <c:pt idx="2314">
                  <c:v>0.14125741735863101</c:v>
                </c:pt>
                <c:pt idx="2315">
                  <c:v>0.14105457694895801</c:v>
                </c:pt>
                <c:pt idx="2316">
                  <c:v>0.140954766588643</c:v>
                </c:pt>
                <c:pt idx="2317">
                  <c:v>0.14084851685024199</c:v>
                </c:pt>
                <c:pt idx="2318">
                  <c:v>0.14074870648992699</c:v>
                </c:pt>
                <c:pt idx="2319">
                  <c:v>0.140542646391211</c:v>
                </c:pt>
                <c:pt idx="2320">
                  <c:v>0.140339805981537</c:v>
                </c:pt>
                <c:pt idx="2321">
                  <c:v>0.140185260907501</c:v>
                </c:pt>
                <c:pt idx="2322">
                  <c:v>0.14013374588282301</c:v>
                </c:pt>
                <c:pt idx="2323">
                  <c:v>0.140082230858144</c:v>
                </c:pt>
                <c:pt idx="2324">
                  <c:v>0.13987617075942799</c:v>
                </c:pt>
                <c:pt idx="2325">
                  <c:v>0.139724845374433</c:v>
                </c:pt>
                <c:pt idx="2326">
                  <c:v>0.139467270251039</c:v>
                </c:pt>
                <c:pt idx="2327">
                  <c:v>0.13941897491540201</c:v>
                </c:pt>
                <c:pt idx="2328">
                  <c:v>0.13936745989072299</c:v>
                </c:pt>
                <c:pt idx="2329">
                  <c:v>0.139264429841366</c:v>
                </c:pt>
                <c:pt idx="2330">
                  <c:v>0.139109884767329</c:v>
                </c:pt>
                <c:pt idx="2331">
                  <c:v>0.13901007440701299</c:v>
                </c:pt>
                <c:pt idx="2332">
                  <c:v>0.13885552933297601</c:v>
                </c:pt>
                <c:pt idx="2333">
                  <c:v>0.138804014308298</c:v>
                </c:pt>
                <c:pt idx="2334">
                  <c:v>0.138601173898625</c:v>
                </c:pt>
                <c:pt idx="2335">
                  <c:v>0.13849492416022399</c:v>
                </c:pt>
                <c:pt idx="2336">
                  <c:v>0.13829208375055099</c:v>
                </c:pt>
                <c:pt idx="2337">
                  <c:v>0.13819227339023499</c:v>
                </c:pt>
                <c:pt idx="2338">
                  <c:v>0.138086023651836</c:v>
                </c:pt>
                <c:pt idx="2339">
                  <c:v>0.137986213291521</c:v>
                </c:pt>
                <c:pt idx="2340">
                  <c:v>0.13783166821748299</c:v>
                </c:pt>
                <c:pt idx="2341">
                  <c:v>0.137728638168125</c:v>
                </c:pt>
                <c:pt idx="2342">
                  <c:v>0.13762882780780999</c:v>
                </c:pt>
                <c:pt idx="2343">
                  <c:v>0.13747428273377399</c:v>
                </c:pt>
                <c:pt idx="2344">
                  <c:v>0.13742276770909401</c:v>
                </c:pt>
                <c:pt idx="2345">
                  <c:v>0.13731973765973701</c:v>
                </c:pt>
                <c:pt idx="2346">
                  <c:v>0.137113677561021</c:v>
                </c:pt>
                <c:pt idx="2347">
                  <c:v>0.136910837151348</c:v>
                </c:pt>
                <c:pt idx="2348">
                  <c:v>0.13685932212666799</c:v>
                </c:pt>
                <c:pt idx="2349">
                  <c:v>0.13670477705263201</c:v>
                </c:pt>
                <c:pt idx="2350">
                  <c:v>0.136604966692317</c:v>
                </c:pt>
                <c:pt idx="2351">
                  <c:v>0.13650193664295801</c:v>
                </c:pt>
                <c:pt idx="2352">
                  <c:v>0.136402126282643</c:v>
                </c:pt>
                <c:pt idx="2353">
                  <c:v>0.13619606618392699</c:v>
                </c:pt>
                <c:pt idx="2354">
                  <c:v>0.13609303613456999</c:v>
                </c:pt>
                <c:pt idx="2355">
                  <c:v>0.13599322577425499</c:v>
                </c:pt>
                <c:pt idx="2356">
                  <c:v>0.13588697603585401</c:v>
                </c:pt>
                <c:pt idx="2357">
                  <c:v>0.135787165675539</c:v>
                </c:pt>
                <c:pt idx="2358">
                  <c:v>0.135732430961818</c:v>
                </c:pt>
                <c:pt idx="2359">
                  <c:v>0.135584325265865</c:v>
                </c:pt>
                <c:pt idx="2360">
                  <c:v>0.135429780191829</c:v>
                </c:pt>
                <c:pt idx="2361">
                  <c:v>0.13532353045342799</c:v>
                </c:pt>
                <c:pt idx="2362">
                  <c:v>0.13517542475747699</c:v>
                </c:pt>
                <c:pt idx="2363">
                  <c:v>0.135069175019076</c:v>
                </c:pt>
                <c:pt idx="2364">
                  <c:v>0.13502087968343901</c:v>
                </c:pt>
                <c:pt idx="2365">
                  <c:v>0.134866334609403</c:v>
                </c:pt>
                <c:pt idx="2366">
                  <c:v>0.134711789535366</c:v>
                </c:pt>
                <c:pt idx="2367">
                  <c:v>0.13461197917505099</c:v>
                </c:pt>
                <c:pt idx="2368">
                  <c:v>0.13445743410101499</c:v>
                </c:pt>
                <c:pt idx="2369">
                  <c:v>0.134251374002299</c:v>
                </c:pt>
                <c:pt idx="2370">
                  <c:v>0.13414834395294101</c:v>
                </c:pt>
                <c:pt idx="2371">
                  <c:v>0.134048533592625</c:v>
                </c:pt>
                <c:pt idx="2372">
                  <c:v>0.13399701856794699</c:v>
                </c:pt>
                <c:pt idx="2373">
                  <c:v>0.13394228385422599</c:v>
                </c:pt>
                <c:pt idx="2374">
                  <c:v>0.13373944344455199</c:v>
                </c:pt>
                <c:pt idx="2375">
                  <c:v>0.133588118059557</c:v>
                </c:pt>
                <c:pt idx="2376">
                  <c:v>0.13348508801020001</c:v>
                </c:pt>
                <c:pt idx="2377">
                  <c:v>0.133433572985521</c:v>
                </c:pt>
                <c:pt idx="2378">
                  <c:v>0.133330542936164</c:v>
                </c:pt>
                <c:pt idx="2379">
                  <c:v>0.13317921755116899</c:v>
                </c:pt>
                <c:pt idx="2380">
                  <c:v>0.13302467247713101</c:v>
                </c:pt>
                <c:pt idx="2381">
                  <c:v>0.13292164242777399</c:v>
                </c:pt>
                <c:pt idx="2382">
                  <c:v>0.13277031704278</c:v>
                </c:pt>
                <c:pt idx="2383">
                  <c:v>0.132615771968743</c:v>
                </c:pt>
                <c:pt idx="2384">
                  <c:v>0.132512741919385</c:v>
                </c:pt>
                <c:pt idx="2385">
                  <c:v>0.13246122689470699</c:v>
                </c:pt>
                <c:pt idx="2386">
                  <c:v>0.13236141653438999</c:v>
                </c:pt>
                <c:pt idx="2387">
                  <c:v>0.13220687146035401</c:v>
                </c:pt>
                <c:pt idx="2388">
                  <c:v>0.13210384141099599</c:v>
                </c:pt>
                <c:pt idx="2389">
                  <c:v>0.13200403105068101</c:v>
                </c:pt>
                <c:pt idx="2390">
                  <c:v>0.131897781312281</c:v>
                </c:pt>
                <c:pt idx="2391">
                  <c:v>0.13179797095196499</c:v>
                </c:pt>
                <c:pt idx="2392">
                  <c:v>0.131694940902607</c:v>
                </c:pt>
                <c:pt idx="2393">
                  <c:v>0.13154039582856999</c:v>
                </c:pt>
                <c:pt idx="2394">
                  <c:v>0.13144058546825499</c:v>
                </c:pt>
                <c:pt idx="2395">
                  <c:v>0.13128604039421901</c:v>
                </c:pt>
                <c:pt idx="2396">
                  <c:v>0.13118623003390401</c:v>
                </c:pt>
                <c:pt idx="2397">
                  <c:v>0.131031684959866</c:v>
                </c:pt>
                <c:pt idx="2398">
                  <c:v>0.13092543522146599</c:v>
                </c:pt>
                <c:pt idx="2399">
                  <c:v>0.13077732952551399</c:v>
                </c:pt>
                <c:pt idx="2400">
                  <c:v>0.13072259481179299</c:v>
                </c:pt>
                <c:pt idx="2401">
                  <c:v>0.13062278445147801</c:v>
                </c:pt>
                <c:pt idx="2402">
                  <c:v>0.13046823937744101</c:v>
                </c:pt>
                <c:pt idx="2403">
                  <c:v>0.130416724352762</c:v>
                </c:pt>
                <c:pt idx="2404">
                  <c:v>0.13026217927872499</c:v>
                </c:pt>
                <c:pt idx="2405">
                  <c:v>0.13010763420468799</c:v>
                </c:pt>
                <c:pt idx="2406">
                  <c:v>0.13000782384437301</c:v>
                </c:pt>
                <c:pt idx="2407">
                  <c:v>0.12990479379501499</c:v>
                </c:pt>
                <c:pt idx="2408">
                  <c:v>0.12975024872097801</c:v>
                </c:pt>
                <c:pt idx="2409">
                  <c:v>0.12965043836066301</c:v>
                </c:pt>
                <c:pt idx="2410">
                  <c:v>0.129495893286627</c:v>
                </c:pt>
                <c:pt idx="2411">
                  <c:v>0.12939608292631</c:v>
                </c:pt>
                <c:pt idx="2412">
                  <c:v>0.12928983318791101</c:v>
                </c:pt>
                <c:pt idx="2413">
                  <c:v>0.12924153785227399</c:v>
                </c:pt>
                <c:pt idx="2414">
                  <c:v>0.12908699277823699</c:v>
                </c:pt>
                <c:pt idx="2415">
                  <c:v>0.12898718241792201</c:v>
                </c:pt>
                <c:pt idx="2416">
                  <c:v>0.128832637343885</c:v>
                </c:pt>
                <c:pt idx="2417">
                  <c:v>0.12878112231920599</c:v>
                </c:pt>
                <c:pt idx="2418">
                  <c:v>0.128678092269849</c:v>
                </c:pt>
                <c:pt idx="2419">
                  <c:v>0.12857506222049001</c:v>
                </c:pt>
                <c:pt idx="2420">
                  <c:v>0.12842373683549599</c:v>
                </c:pt>
                <c:pt idx="2421">
                  <c:v>0.12831748709709601</c:v>
                </c:pt>
                <c:pt idx="2422">
                  <c:v>0.12826919176145901</c:v>
                </c:pt>
                <c:pt idx="2423">
                  <c:v>0.12811464668742301</c:v>
                </c:pt>
                <c:pt idx="2424">
                  <c:v>0.128014836327108</c:v>
                </c:pt>
                <c:pt idx="2425">
                  <c:v>0.12786029125307</c:v>
                </c:pt>
                <c:pt idx="2426">
                  <c:v>0.12770574617903299</c:v>
                </c:pt>
                <c:pt idx="2427">
                  <c:v>0.12760593581871801</c:v>
                </c:pt>
                <c:pt idx="2428">
                  <c:v>0.127499686080319</c:v>
                </c:pt>
                <c:pt idx="2429">
                  <c:v>0.12734836069532399</c:v>
                </c:pt>
                <c:pt idx="2430">
                  <c:v>0.127296845670645</c:v>
                </c:pt>
                <c:pt idx="2431">
                  <c:v>0.127142300596608</c:v>
                </c:pt>
                <c:pt idx="2432">
                  <c:v>0.12709078557192899</c:v>
                </c:pt>
                <c:pt idx="2433">
                  <c:v>0.12704249023629199</c:v>
                </c:pt>
                <c:pt idx="2434">
                  <c:v>0.12688794516225599</c:v>
                </c:pt>
                <c:pt idx="2435">
                  <c:v>0.12668188506354</c:v>
                </c:pt>
                <c:pt idx="2436">
                  <c:v>0.12657885501418201</c:v>
                </c:pt>
                <c:pt idx="2437">
                  <c:v>0.12653055967854501</c:v>
                </c:pt>
                <c:pt idx="2438">
                  <c:v>0.126324499579831</c:v>
                </c:pt>
                <c:pt idx="2439">
                  <c:v>0.12622468921951499</c:v>
                </c:pt>
                <c:pt idx="2440">
                  <c:v>0.12616995450579399</c:v>
                </c:pt>
                <c:pt idx="2441">
                  <c:v>0.12607014414547801</c:v>
                </c:pt>
                <c:pt idx="2442">
                  <c:v>0.12596711409612099</c:v>
                </c:pt>
                <c:pt idx="2443">
                  <c:v>0.12591559907144101</c:v>
                </c:pt>
                <c:pt idx="2444">
                  <c:v>0.125761053997405</c:v>
                </c:pt>
                <c:pt idx="2445">
                  <c:v>0.12570953897272499</c:v>
                </c:pt>
                <c:pt idx="2446">
                  <c:v>0.12560972861240999</c:v>
                </c:pt>
                <c:pt idx="2447">
                  <c:v>0.12545518353837401</c:v>
                </c:pt>
                <c:pt idx="2448">
                  <c:v>0.12535215348901499</c:v>
                </c:pt>
                <c:pt idx="2449">
                  <c:v>0.12525234312870001</c:v>
                </c:pt>
                <c:pt idx="2450">
                  <c:v>0.12509779805466401</c:v>
                </c:pt>
                <c:pt idx="2451">
                  <c:v>0.125046283029984</c:v>
                </c:pt>
                <c:pt idx="2452">
                  <c:v>0.124943252980627</c:v>
                </c:pt>
                <c:pt idx="2453">
                  <c:v>0.124891737955948</c:v>
                </c:pt>
                <c:pt idx="2454">
                  <c:v>0.12478870790659</c:v>
                </c:pt>
                <c:pt idx="2455">
                  <c:v>0.124688897546275</c:v>
                </c:pt>
                <c:pt idx="2456">
                  <c:v>0.124534352472238</c:v>
                </c:pt>
                <c:pt idx="2457">
                  <c:v>0.12443454211192299</c:v>
                </c:pt>
                <c:pt idx="2458">
                  <c:v>0.124331512062565</c:v>
                </c:pt>
                <c:pt idx="2459">
                  <c:v>0.12422848201320701</c:v>
                </c:pt>
                <c:pt idx="2460">
                  <c:v>0.12407393693917</c:v>
                </c:pt>
                <c:pt idx="2461">
                  <c:v>0.12397090688981301</c:v>
                </c:pt>
                <c:pt idx="2462">
                  <c:v>0.123871096529496</c:v>
                </c:pt>
                <c:pt idx="2463">
                  <c:v>0.12376806648013899</c:v>
                </c:pt>
                <c:pt idx="2464">
                  <c:v>0.12356200638142301</c:v>
                </c:pt>
                <c:pt idx="2465">
                  <c:v>0.12356200638142301</c:v>
                </c:pt>
                <c:pt idx="2466">
                  <c:v>0.123410680996429</c:v>
                </c:pt>
                <c:pt idx="2467">
                  <c:v>0.123307650947072</c:v>
                </c:pt>
                <c:pt idx="2468">
                  <c:v>0.123256135922392</c:v>
                </c:pt>
                <c:pt idx="2469">
                  <c:v>0.123153105873035</c:v>
                </c:pt>
                <c:pt idx="2470">
                  <c:v>0.122998560798998</c:v>
                </c:pt>
                <c:pt idx="2471">
                  <c:v>0.12295026546336101</c:v>
                </c:pt>
                <c:pt idx="2472">
                  <c:v>0.122795720389325</c:v>
                </c:pt>
                <c:pt idx="2473">
                  <c:v>0.12269269033996601</c:v>
                </c:pt>
                <c:pt idx="2474">
                  <c:v>0.122589660290609</c:v>
                </c:pt>
                <c:pt idx="2475">
                  <c:v>0.122438334905615</c:v>
                </c:pt>
                <c:pt idx="2476">
                  <c:v>0.122335304856257</c:v>
                </c:pt>
                <c:pt idx="2477">
                  <c:v>0.122283789831578</c:v>
                </c:pt>
                <c:pt idx="2478">
                  <c:v>0.122180759782219</c:v>
                </c:pt>
                <c:pt idx="2479">
                  <c:v>0.12208094942190401</c:v>
                </c:pt>
                <c:pt idx="2480">
                  <c:v>0.122029434397225</c:v>
                </c:pt>
                <c:pt idx="2481">
                  <c:v>0.121926404347868</c:v>
                </c:pt>
                <c:pt idx="2482">
                  <c:v>0.121771859273831</c:v>
                </c:pt>
                <c:pt idx="2483">
                  <c:v>0.121672048913516</c:v>
                </c:pt>
                <c:pt idx="2484">
                  <c:v>0.12162053388883701</c:v>
                </c:pt>
                <c:pt idx="2485">
                  <c:v>0.1214659888148</c:v>
                </c:pt>
                <c:pt idx="2486">
                  <c:v>0.12141769347916299</c:v>
                </c:pt>
                <c:pt idx="2487">
                  <c:v>0.121263148405127</c:v>
                </c:pt>
                <c:pt idx="2488">
                  <c:v>0.121208413691405</c:v>
                </c:pt>
                <c:pt idx="2489">
                  <c:v>0.12110860333109</c:v>
                </c:pt>
                <c:pt idx="2490">
                  <c:v>0.121005573281733</c:v>
                </c:pt>
                <c:pt idx="2491">
                  <c:v>0.120854247896738</c:v>
                </c:pt>
                <c:pt idx="2492">
                  <c:v>0.12075121784737999</c:v>
                </c:pt>
                <c:pt idx="2493">
                  <c:v>0.120596672773343</c:v>
                </c:pt>
                <c:pt idx="2494">
                  <c:v>0.120496862413028</c:v>
                </c:pt>
                <c:pt idx="2495">
                  <c:v>0.12054515774866401</c:v>
                </c:pt>
                <c:pt idx="2496">
                  <c:v>0.120445347388349</c:v>
                </c:pt>
                <c:pt idx="2497">
                  <c:v>0.120290802314312</c:v>
                </c:pt>
                <c:pt idx="2498">
                  <c:v>0.120136257240276</c:v>
                </c:pt>
                <c:pt idx="2499">
                  <c:v>0.120136257240276</c:v>
                </c:pt>
                <c:pt idx="2500">
                  <c:v>0.120036446879961</c:v>
                </c:pt>
                <c:pt idx="2501">
                  <c:v>0.119933416830602</c:v>
                </c:pt>
                <c:pt idx="2502">
                  <c:v>0.119778871756566</c:v>
                </c:pt>
                <c:pt idx="2503">
                  <c:v>0.119627546371571</c:v>
                </c:pt>
                <c:pt idx="2504">
                  <c:v>0.11947300129753501</c:v>
                </c:pt>
                <c:pt idx="2505">
                  <c:v>0.119524516322214</c:v>
                </c:pt>
                <c:pt idx="2506">
                  <c:v>0.119369971248176</c:v>
                </c:pt>
                <c:pt idx="2507">
                  <c:v>0.119163911149461</c:v>
                </c:pt>
                <c:pt idx="2508">
                  <c:v>0.119163911149461</c:v>
                </c:pt>
                <c:pt idx="2509">
                  <c:v>0.119163911149461</c:v>
                </c:pt>
                <c:pt idx="2510">
                  <c:v>0.11906410078914501</c:v>
                </c:pt>
                <c:pt idx="2511">
                  <c:v>0.118909555715109</c:v>
                </c:pt>
                <c:pt idx="2512">
                  <c:v>0.118755010641072</c:v>
                </c:pt>
                <c:pt idx="2513">
                  <c:v>0.118600465567035</c:v>
                </c:pt>
                <c:pt idx="2514">
                  <c:v>0.118552170231398</c:v>
                </c:pt>
                <c:pt idx="2515">
                  <c:v>0.118449140182041</c:v>
                </c:pt>
                <c:pt idx="2516">
                  <c:v>0.118397625157362</c:v>
                </c:pt>
                <c:pt idx="2517">
                  <c:v>0.11834611013268399</c:v>
                </c:pt>
                <c:pt idx="2518">
                  <c:v>0.118246299772367</c:v>
                </c:pt>
                <c:pt idx="2519">
                  <c:v>0.11814326972300999</c:v>
                </c:pt>
                <c:pt idx="2520">
                  <c:v>0.117988724648973</c:v>
                </c:pt>
                <c:pt idx="2521">
                  <c:v>0.11793720962429401</c:v>
                </c:pt>
                <c:pt idx="2522">
                  <c:v>0.117837399263979</c:v>
                </c:pt>
                <c:pt idx="2523">
                  <c:v>0.117837399263979</c:v>
                </c:pt>
                <c:pt idx="2524">
                  <c:v>0.11773436921462101</c:v>
                </c:pt>
                <c:pt idx="2525">
                  <c:v>0.117628119476221</c:v>
                </c:pt>
                <c:pt idx="2526">
                  <c:v>0.117480013780269</c:v>
                </c:pt>
                <c:pt idx="2527">
                  <c:v>0.117373764041868</c:v>
                </c:pt>
                <c:pt idx="2528">
                  <c:v>0.11732546870623201</c:v>
                </c:pt>
                <c:pt idx="2529">
                  <c:v>0.117170923632196</c:v>
                </c:pt>
                <c:pt idx="2530">
                  <c:v>0.117119408607516</c:v>
                </c:pt>
                <c:pt idx="2531">
                  <c:v>0.11696486353348</c:v>
                </c:pt>
                <c:pt idx="2532">
                  <c:v>0.116916568197843</c:v>
                </c:pt>
                <c:pt idx="2533">
                  <c:v>0.11686505317316501</c:v>
                </c:pt>
                <c:pt idx="2534">
                  <c:v>0.116762023123806</c:v>
                </c:pt>
                <c:pt idx="2535">
                  <c:v>0.11660747804976999</c:v>
                </c:pt>
                <c:pt idx="2536">
                  <c:v>0.116507667689455</c:v>
                </c:pt>
                <c:pt idx="2537">
                  <c:v>0.11645615266477501</c:v>
                </c:pt>
                <c:pt idx="2538">
                  <c:v>0.116353122615418</c:v>
                </c:pt>
                <c:pt idx="2539">
                  <c:v>0.116301607590739</c:v>
                </c:pt>
                <c:pt idx="2540">
                  <c:v>0.116147062516702</c:v>
                </c:pt>
                <c:pt idx="2541">
                  <c:v>0.11599251744266501</c:v>
                </c:pt>
                <c:pt idx="2542">
                  <c:v>0.115892707082349</c:v>
                </c:pt>
                <c:pt idx="2543">
                  <c:v>0.11578967703299201</c:v>
                </c:pt>
                <c:pt idx="2544">
                  <c:v>0.11573816200831299</c:v>
                </c:pt>
                <c:pt idx="2545">
                  <c:v>0.115635131958955</c:v>
                </c:pt>
                <c:pt idx="2546">
                  <c:v>0.115583616934276</c:v>
                </c:pt>
                <c:pt idx="2547">
                  <c:v>0.115483806573961</c:v>
                </c:pt>
                <c:pt idx="2548">
                  <c:v>0.11532926149992399</c:v>
                </c:pt>
                <c:pt idx="2549">
                  <c:v>0.115280966164288</c:v>
                </c:pt>
                <c:pt idx="2550">
                  <c:v>0.115174716425888</c:v>
                </c:pt>
                <c:pt idx="2551">
                  <c:v>0.115174716425888</c:v>
                </c:pt>
                <c:pt idx="2552">
                  <c:v>0.115020171351851</c:v>
                </c:pt>
                <c:pt idx="2553">
                  <c:v>0.114872065655899</c:v>
                </c:pt>
                <c:pt idx="2554">
                  <c:v>0.114666005557183</c:v>
                </c:pt>
                <c:pt idx="2555">
                  <c:v>0.114562975507825</c:v>
                </c:pt>
                <c:pt idx="2556">
                  <c:v>0.11446316514751</c:v>
                </c:pt>
                <c:pt idx="2557">
                  <c:v>0.114408430433788</c:v>
                </c:pt>
                <c:pt idx="2558">
                  <c:v>0.114408430433788</c:v>
                </c:pt>
                <c:pt idx="2559">
                  <c:v>0.11430862007347301</c:v>
                </c:pt>
                <c:pt idx="2560">
                  <c:v>0.11425710504879399</c:v>
                </c:pt>
                <c:pt idx="2561">
                  <c:v>0.114047825261036</c:v>
                </c:pt>
                <c:pt idx="2562">
                  <c:v>0.113948014900721</c:v>
                </c:pt>
                <c:pt idx="2563">
                  <c:v>0.11399952992539999</c:v>
                </c:pt>
                <c:pt idx="2564">
                  <c:v>0.114047825261036</c:v>
                </c:pt>
                <c:pt idx="2565">
                  <c:v>0.113899719565084</c:v>
                </c:pt>
                <c:pt idx="2566">
                  <c:v>0.113693659466369</c:v>
                </c:pt>
                <c:pt idx="2567">
                  <c:v>0.113490819056695</c:v>
                </c:pt>
                <c:pt idx="2568">
                  <c:v>0.113490819056695</c:v>
                </c:pt>
                <c:pt idx="2569">
                  <c:v>0.11328475895798</c:v>
                </c:pt>
                <c:pt idx="2570">
                  <c:v>0.113230024244258</c:v>
                </c:pt>
                <c:pt idx="2571">
                  <c:v>0.11328475895798</c:v>
                </c:pt>
                <c:pt idx="2572">
                  <c:v>0.11328475895798</c:v>
                </c:pt>
                <c:pt idx="2573">
                  <c:v>0.113081918548306</c:v>
                </c:pt>
                <c:pt idx="2574">
                  <c:v>0.112975668809906</c:v>
                </c:pt>
                <c:pt idx="2575">
                  <c:v>0.112927373474269</c:v>
                </c:pt>
                <c:pt idx="2576">
                  <c:v>0.112875858449591</c:v>
                </c:pt>
                <c:pt idx="2577">
                  <c:v>0.11277282840023301</c:v>
                </c:pt>
                <c:pt idx="2578">
                  <c:v>0.112566768301517</c:v>
                </c:pt>
                <c:pt idx="2579">
                  <c:v>0.11251847296588099</c:v>
                </c:pt>
                <c:pt idx="2580">
                  <c:v>0.112466957941202</c:v>
                </c:pt>
                <c:pt idx="2581">
                  <c:v>0.11231241286716501</c:v>
                </c:pt>
                <c:pt idx="2582">
                  <c:v>0.11231241286716501</c:v>
                </c:pt>
                <c:pt idx="2583">
                  <c:v>0.11210957245749199</c:v>
                </c:pt>
                <c:pt idx="2584">
                  <c:v>0.112003322719092</c:v>
                </c:pt>
                <c:pt idx="2585">
                  <c:v>0.111955027383455</c:v>
                </c:pt>
                <c:pt idx="2586">
                  <c:v>0.11184877764505501</c:v>
                </c:pt>
                <c:pt idx="2587">
                  <c:v>0.111748967284739</c:v>
                </c:pt>
                <c:pt idx="2588">
                  <c:v>0.111748967284739</c:v>
                </c:pt>
                <c:pt idx="2589">
                  <c:v>0.11170067194910301</c:v>
                </c:pt>
                <c:pt idx="2590">
                  <c:v>0.111594422210703</c:v>
                </c:pt>
                <c:pt idx="2591">
                  <c:v>0.111546126875067</c:v>
                </c:pt>
                <c:pt idx="2592">
                  <c:v>0.111439877136666</c:v>
                </c:pt>
                <c:pt idx="2593">
                  <c:v>0.111291771440714</c:v>
                </c:pt>
                <c:pt idx="2594">
                  <c:v>0.11118552170231399</c:v>
                </c:pt>
                <c:pt idx="2595">
                  <c:v>0.111137226366677</c:v>
                </c:pt>
                <c:pt idx="2596">
                  <c:v>0.11098268129264099</c:v>
                </c:pt>
                <c:pt idx="2597">
                  <c:v>0.110931166267961</c:v>
                </c:pt>
                <c:pt idx="2598">
                  <c:v>0.110828136218604</c:v>
                </c:pt>
                <c:pt idx="2599">
                  <c:v>0.11077662119392501</c:v>
                </c:pt>
                <c:pt idx="2600">
                  <c:v>0.110728325858288</c:v>
                </c:pt>
                <c:pt idx="2601">
                  <c:v>0.11067681083361</c:v>
                </c:pt>
                <c:pt idx="2602">
                  <c:v>0.110522265759573</c:v>
                </c:pt>
                <c:pt idx="2603">
                  <c:v>0.110473970423936</c:v>
                </c:pt>
                <c:pt idx="2604">
                  <c:v>0.11036772068553601</c:v>
                </c:pt>
                <c:pt idx="2605">
                  <c:v>0.1103194253499</c:v>
                </c:pt>
                <c:pt idx="2606">
                  <c:v>0.110213175611499</c:v>
                </c:pt>
                <c:pt idx="2607">
                  <c:v>0.11016488027586301</c:v>
                </c:pt>
                <c:pt idx="2608">
                  <c:v>0.11011336525118399</c:v>
                </c:pt>
                <c:pt idx="2609">
                  <c:v>0.109958820177147</c:v>
                </c:pt>
                <c:pt idx="2610">
                  <c:v>0.10985579012779</c:v>
                </c:pt>
                <c:pt idx="2611">
                  <c:v>0.109755979767474</c:v>
                </c:pt>
                <c:pt idx="2612">
                  <c:v>0.10970446474279499</c:v>
                </c:pt>
                <c:pt idx="2613">
                  <c:v>0.109601434693437</c:v>
                </c:pt>
                <c:pt idx="2614">
                  <c:v>0.109549919668758</c:v>
                </c:pt>
                <c:pt idx="2615">
                  <c:v>0.10950162433312199</c:v>
                </c:pt>
                <c:pt idx="2616">
                  <c:v>0.1094468896194</c:v>
                </c:pt>
                <c:pt idx="2617">
                  <c:v>0.109347079259085</c:v>
                </c:pt>
                <c:pt idx="2618">
                  <c:v>0.10929556423440601</c:v>
                </c:pt>
                <c:pt idx="2619">
                  <c:v>0.109192534185049</c:v>
                </c:pt>
                <c:pt idx="2620">
                  <c:v>0.10909272382473199</c:v>
                </c:pt>
                <c:pt idx="2621">
                  <c:v>0.10903798911101199</c:v>
                </c:pt>
                <c:pt idx="2622">
                  <c:v>0.108986474086333</c:v>
                </c:pt>
                <c:pt idx="2623">
                  <c:v>0.108886663726018</c:v>
                </c:pt>
                <c:pt idx="2624">
                  <c:v>0.108783633676659</c:v>
                </c:pt>
                <c:pt idx="2625">
                  <c:v>0.10873211865198</c:v>
                </c:pt>
                <c:pt idx="2626">
                  <c:v>0.10868382331634401</c:v>
                </c:pt>
                <c:pt idx="2627">
                  <c:v>0.108529278242308</c:v>
                </c:pt>
                <c:pt idx="2628">
                  <c:v>0.108474543528586</c:v>
                </c:pt>
                <c:pt idx="2629">
                  <c:v>0.108374733168271</c:v>
                </c:pt>
                <c:pt idx="2630">
                  <c:v>0.108271703118912</c:v>
                </c:pt>
                <c:pt idx="2631">
                  <c:v>0.10822018809423301</c:v>
                </c:pt>
                <c:pt idx="2632">
                  <c:v>0.108065643020197</c:v>
                </c:pt>
                <c:pt idx="2633">
                  <c:v>0.10796583265988099</c:v>
                </c:pt>
                <c:pt idx="2634">
                  <c:v>0.107862802610524</c:v>
                </c:pt>
                <c:pt idx="2635">
                  <c:v>0.107811287585845</c:v>
                </c:pt>
                <c:pt idx="2636">
                  <c:v>0.10775977256116601</c:v>
                </c:pt>
                <c:pt idx="2637">
                  <c:v>0.107656742511808</c:v>
                </c:pt>
                <c:pt idx="2638">
                  <c:v>0.107605227487129</c:v>
                </c:pt>
                <c:pt idx="2639">
                  <c:v>0.107505417126814</c:v>
                </c:pt>
                <c:pt idx="2640">
                  <c:v>0.107450682413092</c:v>
                </c:pt>
                <c:pt idx="2641">
                  <c:v>0.107350872052777</c:v>
                </c:pt>
                <c:pt idx="2642">
                  <c:v>0.10730257671714</c:v>
                </c:pt>
                <c:pt idx="2643">
                  <c:v>0.107196326978741</c:v>
                </c:pt>
                <c:pt idx="2644">
                  <c:v>0.10714803164310401</c:v>
                </c:pt>
                <c:pt idx="2645">
                  <c:v>0.107041781904703</c:v>
                </c:pt>
                <c:pt idx="2646">
                  <c:v>0.106993486569067</c:v>
                </c:pt>
                <c:pt idx="2647">
                  <c:v>0.10689367620875199</c:v>
                </c:pt>
                <c:pt idx="2648">
                  <c:v>0.106787426470351</c:v>
                </c:pt>
                <c:pt idx="2649">
                  <c:v>0.106739131134714</c:v>
                </c:pt>
                <c:pt idx="2650">
                  <c:v>0.106684396420994</c:v>
                </c:pt>
                <c:pt idx="2651">
                  <c:v>0.106533071036</c:v>
                </c:pt>
                <c:pt idx="2652">
                  <c:v>0.10643004098664099</c:v>
                </c:pt>
                <c:pt idx="2653">
                  <c:v>0.106378525961963</c:v>
                </c:pt>
                <c:pt idx="2654">
                  <c:v>0.106275495912604</c:v>
                </c:pt>
                <c:pt idx="2655">
                  <c:v>0.106275495912604</c:v>
                </c:pt>
                <c:pt idx="2656">
                  <c:v>0.10612417052761</c:v>
                </c:pt>
                <c:pt idx="2657">
                  <c:v>0.106072655502931</c:v>
                </c:pt>
                <c:pt idx="2658">
                  <c:v>0.10602114047825301</c:v>
                </c:pt>
                <c:pt idx="2659">
                  <c:v>0.105921330117937</c:v>
                </c:pt>
                <c:pt idx="2660">
                  <c:v>0.105866595404216</c:v>
                </c:pt>
                <c:pt idx="2661">
                  <c:v>0.105815080379537</c:v>
                </c:pt>
                <c:pt idx="2662">
                  <c:v>0.105715270019222</c:v>
                </c:pt>
                <c:pt idx="2663">
                  <c:v>0.105715270019222</c:v>
                </c:pt>
                <c:pt idx="2664">
                  <c:v>0.10561223996986301</c:v>
                </c:pt>
                <c:pt idx="2665">
                  <c:v>0.105512429609548</c:v>
                </c:pt>
                <c:pt idx="2666">
                  <c:v>0.105406179871147</c:v>
                </c:pt>
                <c:pt idx="2667">
                  <c:v>0.10535788453551199</c:v>
                </c:pt>
                <c:pt idx="2668">
                  <c:v>0.105306369510832</c:v>
                </c:pt>
                <c:pt idx="2669">
                  <c:v>0.105254854486153</c:v>
                </c:pt>
                <c:pt idx="2670">
                  <c:v>0.105203339461475</c:v>
                </c:pt>
                <c:pt idx="2671">
                  <c:v>0.105048794387437</c:v>
                </c:pt>
                <c:pt idx="2672">
                  <c:v>0.104997279362759</c:v>
                </c:pt>
                <c:pt idx="2673">
                  <c:v>0.10489424931340099</c:v>
                </c:pt>
                <c:pt idx="2674">
                  <c:v>0.104845953977765</c:v>
                </c:pt>
                <c:pt idx="2675">
                  <c:v>0.10474292392840601</c:v>
                </c:pt>
                <c:pt idx="2676">
                  <c:v>0.10469140890372799</c:v>
                </c:pt>
                <c:pt idx="2677">
                  <c:v>0.10458837885437</c:v>
                </c:pt>
                <c:pt idx="2678">
                  <c:v>0.10448534880501199</c:v>
                </c:pt>
                <c:pt idx="2679">
                  <c:v>0.104433833780333</c:v>
                </c:pt>
                <c:pt idx="2680">
                  <c:v>0.104385538444697</c:v>
                </c:pt>
                <c:pt idx="2681">
                  <c:v>0.104385538444697</c:v>
                </c:pt>
                <c:pt idx="2682">
                  <c:v>0.10423099337066</c:v>
                </c:pt>
                <c:pt idx="2683">
                  <c:v>0.10423099337066</c:v>
                </c:pt>
                <c:pt idx="2684">
                  <c:v>0.10423099337066</c:v>
                </c:pt>
                <c:pt idx="2685">
                  <c:v>0.10407644829662301</c:v>
                </c:pt>
                <c:pt idx="2686">
                  <c:v>0.103925122911629</c:v>
                </c:pt>
                <c:pt idx="2687">
                  <c:v>0.103822092862271</c:v>
                </c:pt>
                <c:pt idx="2688">
                  <c:v>0.103822092862271</c:v>
                </c:pt>
                <c:pt idx="2689">
                  <c:v>0.103722282501956</c:v>
                </c:pt>
                <c:pt idx="2690">
                  <c:v>0.103667547788235</c:v>
                </c:pt>
                <c:pt idx="2691">
                  <c:v>0.10361603276355499</c:v>
                </c:pt>
                <c:pt idx="2692">
                  <c:v>0.10351622240324</c:v>
                </c:pt>
                <c:pt idx="2693">
                  <c:v>0.103361677329204</c:v>
                </c:pt>
                <c:pt idx="2694">
                  <c:v>0.103258647279845</c:v>
                </c:pt>
                <c:pt idx="2695">
                  <c:v>0.10320713225516701</c:v>
                </c:pt>
                <c:pt idx="2696">
                  <c:v>0.10320713225516701</c:v>
                </c:pt>
                <c:pt idx="2697">
                  <c:v>0.103313381993567</c:v>
                </c:pt>
                <c:pt idx="2698">
                  <c:v>0.103313381993567</c:v>
                </c:pt>
                <c:pt idx="2699">
                  <c:v>0.10315883691953</c:v>
                </c:pt>
                <c:pt idx="2700">
                  <c:v>0.102901261796135</c:v>
                </c:pt>
                <c:pt idx="2701">
                  <c:v>0.102849746771457</c:v>
                </c:pt>
                <c:pt idx="2702">
                  <c:v>0.102749936411141</c:v>
                </c:pt>
                <c:pt idx="2703">
                  <c:v>0.102646906361783</c:v>
                </c:pt>
                <c:pt idx="2704">
                  <c:v>0.10269520169742</c:v>
                </c:pt>
                <c:pt idx="2705">
                  <c:v>0.10254387631242599</c:v>
                </c:pt>
                <c:pt idx="2706">
                  <c:v>0.102440846263067</c:v>
                </c:pt>
                <c:pt idx="2707">
                  <c:v>0.102341035902752</c:v>
                </c:pt>
                <c:pt idx="2708">
                  <c:v>0.102492361287747</c:v>
                </c:pt>
                <c:pt idx="2709">
                  <c:v>0.102238005853394</c:v>
                </c:pt>
                <c:pt idx="2710">
                  <c:v>0.102186490828716</c:v>
                </c:pt>
                <c:pt idx="2711">
                  <c:v>0.102186490828716</c:v>
                </c:pt>
                <c:pt idx="2712">
                  <c:v>0.10213497580403701</c:v>
                </c:pt>
                <c:pt idx="2713">
                  <c:v>0.102083460779357</c:v>
                </c:pt>
                <c:pt idx="2714">
                  <c:v>0.10198043073</c:v>
                </c:pt>
                <c:pt idx="2715">
                  <c:v>0.10193213539436299</c:v>
                </c:pt>
                <c:pt idx="2716">
                  <c:v>0.101829105345006</c:v>
                </c:pt>
                <c:pt idx="2717">
                  <c:v>0.101777590320326</c:v>
                </c:pt>
                <c:pt idx="2718">
                  <c:v>0.10167456027096899</c:v>
                </c:pt>
                <c:pt idx="2719">
                  <c:v>0.10157153022161</c:v>
                </c:pt>
                <c:pt idx="2720">
                  <c:v>0.10157153022161</c:v>
                </c:pt>
                <c:pt idx="2721">
                  <c:v>0.10152323488597501</c:v>
                </c:pt>
                <c:pt idx="2722">
                  <c:v>0.101416985147574</c:v>
                </c:pt>
                <c:pt idx="2723">
                  <c:v>0.101368689811938</c:v>
                </c:pt>
                <c:pt idx="2724">
                  <c:v>0.10126565976257999</c:v>
                </c:pt>
                <c:pt idx="2725">
                  <c:v>0.101162629713222</c:v>
                </c:pt>
                <c:pt idx="2726">
                  <c:v>0.101214144737901</c:v>
                </c:pt>
                <c:pt idx="2727">
                  <c:v>0.101162629713222</c:v>
                </c:pt>
                <c:pt idx="2728">
                  <c:v>0.101111114688543</c:v>
                </c:pt>
                <c:pt idx="2729">
                  <c:v>0.100905054589827</c:v>
                </c:pt>
                <c:pt idx="2730">
                  <c:v>0.100753729204833</c:v>
                </c:pt>
                <c:pt idx="2731">
                  <c:v>0.100753729204833</c:v>
                </c:pt>
                <c:pt idx="2732">
                  <c:v>0.100650699155475</c:v>
                </c:pt>
                <c:pt idx="2733">
                  <c:v>0.10055088879516</c:v>
                </c:pt>
                <c:pt idx="2734">
                  <c:v>0.10055088879516</c:v>
                </c:pt>
                <c:pt idx="2735">
                  <c:v>0.100447858745802</c:v>
                </c:pt>
                <c:pt idx="2736">
                  <c:v>0.10039634372112401</c:v>
                </c:pt>
                <c:pt idx="2737">
                  <c:v>0.10039634372112401</c:v>
                </c:pt>
                <c:pt idx="2738">
                  <c:v>0.100344828696444</c:v>
                </c:pt>
                <c:pt idx="2739">
                  <c:v>0.100344828696444</c:v>
                </c:pt>
                <c:pt idx="2740">
                  <c:v>0.100293313671765</c:v>
                </c:pt>
                <c:pt idx="2741">
                  <c:v>0.10019028362240801</c:v>
                </c:pt>
                <c:pt idx="2742">
                  <c:v>9.9987443212734298E-2</c:v>
                </c:pt>
                <c:pt idx="2743">
                  <c:v>9.9884413163376901E-2</c:v>
                </c:pt>
                <c:pt idx="2744">
                  <c:v>9.9832898138697695E-2</c:v>
                </c:pt>
                <c:pt idx="2745">
                  <c:v>9.9781383114018393E-2</c:v>
                </c:pt>
                <c:pt idx="2746">
                  <c:v>9.9678353064661093E-2</c:v>
                </c:pt>
                <c:pt idx="2747">
                  <c:v>9.9678353064661093E-2</c:v>
                </c:pt>
                <c:pt idx="2748">
                  <c:v>9.9578542704344894E-2</c:v>
                </c:pt>
                <c:pt idx="2749">
                  <c:v>9.9423997630308306E-2</c:v>
                </c:pt>
                <c:pt idx="2750">
                  <c:v>9.9475512654987497E-2</c:v>
                </c:pt>
                <c:pt idx="2751">
                  <c:v>9.9423997630308306E-2</c:v>
                </c:pt>
                <c:pt idx="2752">
                  <c:v>9.91696421959566E-2</c:v>
                </c:pt>
                <c:pt idx="2753">
                  <c:v>9.9221157220635806E-2</c:v>
                </c:pt>
                <c:pt idx="2754">
                  <c:v>9.91696421959566E-2</c:v>
                </c:pt>
                <c:pt idx="2755">
                  <c:v>9.9066612146599203E-2</c:v>
                </c:pt>
                <c:pt idx="2756">
                  <c:v>9.9114907482235004E-2</c:v>
                </c:pt>
                <c:pt idx="2757">
                  <c:v>9.9066612146599203E-2</c:v>
                </c:pt>
                <c:pt idx="2758">
                  <c:v>9.9015097121919901E-2</c:v>
                </c:pt>
                <c:pt idx="2759">
                  <c:v>9.8963582097240696E-2</c:v>
                </c:pt>
                <c:pt idx="2760">
                  <c:v>9.8812256712246305E-2</c:v>
                </c:pt>
                <c:pt idx="2761">
                  <c:v>9.87607416875671E-2</c:v>
                </c:pt>
                <c:pt idx="2762">
                  <c:v>9.8706006973846697E-2</c:v>
                </c:pt>
                <c:pt idx="2763">
                  <c:v>9.8554681588852402E-2</c:v>
                </c:pt>
                <c:pt idx="2764">
                  <c:v>9.8451651539493895E-2</c:v>
                </c:pt>
                <c:pt idx="2765">
                  <c:v>9.8451651539493895E-2</c:v>
                </c:pt>
                <c:pt idx="2766">
                  <c:v>9.8400136514814607E-2</c:v>
                </c:pt>
                <c:pt idx="2767">
                  <c:v>9.8297106465457307E-2</c:v>
                </c:pt>
                <c:pt idx="2768">
                  <c:v>9.8248811129820299E-2</c:v>
                </c:pt>
                <c:pt idx="2769">
                  <c:v>9.8145781080462999E-2</c:v>
                </c:pt>
                <c:pt idx="2770">
                  <c:v>9.8094266055783794E-2</c:v>
                </c:pt>
                <c:pt idx="2771">
                  <c:v>9.8042751031105602E-2</c:v>
                </c:pt>
                <c:pt idx="2772">
                  <c:v>9.7991236006426299E-2</c:v>
                </c:pt>
                <c:pt idx="2773">
                  <c:v>9.7888205957068999E-2</c:v>
                </c:pt>
                <c:pt idx="2774">
                  <c:v>9.7888205957068999E-2</c:v>
                </c:pt>
                <c:pt idx="2775">
                  <c:v>9.7991236006426299E-2</c:v>
                </c:pt>
                <c:pt idx="2776">
                  <c:v>9.7991236006426299E-2</c:v>
                </c:pt>
                <c:pt idx="2777">
                  <c:v>9.7942940670789402E-2</c:v>
                </c:pt>
                <c:pt idx="2778">
                  <c:v>9.76853655473955E-2</c:v>
                </c:pt>
                <c:pt idx="2779">
                  <c:v>9.7633850522716198E-2</c:v>
                </c:pt>
                <c:pt idx="2780">
                  <c:v>9.7582335498037007E-2</c:v>
                </c:pt>
                <c:pt idx="2781">
                  <c:v>9.7479305448679499E-2</c:v>
                </c:pt>
                <c:pt idx="2782">
                  <c:v>9.7324760374642993E-2</c:v>
                </c:pt>
                <c:pt idx="2783">
                  <c:v>9.7431010113042699E-2</c:v>
                </c:pt>
                <c:pt idx="2784">
                  <c:v>9.7379495088364507E-2</c:v>
                </c:pt>
                <c:pt idx="2785">
                  <c:v>9.7276465039005999E-2</c:v>
                </c:pt>
                <c:pt idx="2786">
                  <c:v>9.7224950014327793E-2</c:v>
                </c:pt>
                <c:pt idx="2787">
                  <c:v>9.7224950014327793E-2</c:v>
                </c:pt>
                <c:pt idx="2788">
                  <c:v>9.7173434989648602E-2</c:v>
                </c:pt>
                <c:pt idx="2789">
                  <c:v>9.7070404940290206E-2</c:v>
                </c:pt>
                <c:pt idx="2790">
                  <c:v>9.7022109604654294E-2</c:v>
                </c:pt>
                <c:pt idx="2791">
                  <c:v>9.6970594579975006E-2</c:v>
                </c:pt>
                <c:pt idx="2792">
                  <c:v>9.6816049505938501E-2</c:v>
                </c:pt>
                <c:pt idx="2793">
                  <c:v>9.6867564530617706E-2</c:v>
                </c:pt>
                <c:pt idx="2794">
                  <c:v>9.6764534481259198E-2</c:v>
                </c:pt>
                <c:pt idx="2795">
                  <c:v>9.6661504431901801E-2</c:v>
                </c:pt>
                <c:pt idx="2796">
                  <c:v>9.6561694071586698E-2</c:v>
                </c:pt>
                <c:pt idx="2797">
                  <c:v>9.6506959357865199E-2</c:v>
                </c:pt>
                <c:pt idx="2798">
                  <c:v>9.6407148997549E-2</c:v>
                </c:pt>
                <c:pt idx="2799">
                  <c:v>9.6355633972870905E-2</c:v>
                </c:pt>
                <c:pt idx="2800">
                  <c:v>9.63041189481917E-2</c:v>
                </c:pt>
                <c:pt idx="2801">
                  <c:v>9.6252603923512398E-2</c:v>
                </c:pt>
                <c:pt idx="2802">
                  <c:v>9.6152793563197406E-2</c:v>
                </c:pt>
                <c:pt idx="2803">
                  <c:v>9.6152793563197406E-2</c:v>
                </c:pt>
                <c:pt idx="2804">
                  <c:v>9.6049763513839995E-2</c:v>
                </c:pt>
                <c:pt idx="2805">
                  <c:v>9.5998248489160706E-2</c:v>
                </c:pt>
                <c:pt idx="2806">
                  <c:v>9.5998248489160706E-2</c:v>
                </c:pt>
                <c:pt idx="2807">
                  <c:v>9.5946733464481404E-2</c:v>
                </c:pt>
                <c:pt idx="2808">
                  <c:v>9.5895218439803406E-2</c:v>
                </c:pt>
                <c:pt idx="2809">
                  <c:v>9.5795408079487193E-2</c:v>
                </c:pt>
                <c:pt idx="2810">
                  <c:v>9.5689158341087502E-2</c:v>
                </c:pt>
                <c:pt idx="2811">
                  <c:v>9.5689158341087502E-2</c:v>
                </c:pt>
                <c:pt idx="2812">
                  <c:v>9.5589347980771303E-2</c:v>
                </c:pt>
                <c:pt idx="2813">
                  <c:v>9.54348029067347E-2</c:v>
                </c:pt>
                <c:pt idx="2814">
                  <c:v>9.53865075710989E-2</c:v>
                </c:pt>
                <c:pt idx="2815">
                  <c:v>9.5331772857377303E-2</c:v>
                </c:pt>
                <c:pt idx="2816">
                  <c:v>9.5280257832698098E-2</c:v>
                </c:pt>
                <c:pt idx="2817">
                  <c:v>9.5331772857377303E-2</c:v>
                </c:pt>
                <c:pt idx="2818">
                  <c:v>9.52319624970622E-2</c:v>
                </c:pt>
                <c:pt idx="2819">
                  <c:v>9.5125712758661399E-2</c:v>
                </c:pt>
                <c:pt idx="2820">
                  <c:v>9.5077417423024502E-2</c:v>
                </c:pt>
                <c:pt idx="2821">
                  <c:v>9.5025902398346407E-2</c:v>
                </c:pt>
                <c:pt idx="2822">
                  <c:v>9.4974387373667105E-2</c:v>
                </c:pt>
                <c:pt idx="2823">
                  <c:v>9.4922872348987899E-2</c:v>
                </c:pt>
                <c:pt idx="2824">
                  <c:v>9.4823061988672894E-2</c:v>
                </c:pt>
                <c:pt idx="2825">
                  <c:v>9.4823061988672894E-2</c:v>
                </c:pt>
                <c:pt idx="2826">
                  <c:v>9.4823061988672894E-2</c:v>
                </c:pt>
                <c:pt idx="2827">
                  <c:v>9.4716812250273202E-2</c:v>
                </c:pt>
                <c:pt idx="2828">
                  <c:v>9.4617001889956906E-2</c:v>
                </c:pt>
                <c:pt idx="2829">
                  <c:v>9.4565486865278894E-2</c:v>
                </c:pt>
                <c:pt idx="2830">
                  <c:v>9.4513971840599606E-2</c:v>
                </c:pt>
                <c:pt idx="2831">
                  <c:v>9.4362646455605298E-2</c:v>
                </c:pt>
                <c:pt idx="2832">
                  <c:v>9.4307911741883702E-2</c:v>
                </c:pt>
                <c:pt idx="2833">
                  <c:v>9.4259616406246804E-2</c:v>
                </c:pt>
                <c:pt idx="2834">
                  <c:v>9.4208101381568599E-2</c:v>
                </c:pt>
                <c:pt idx="2835">
                  <c:v>9.4105071332210105E-2</c:v>
                </c:pt>
                <c:pt idx="2836">
                  <c:v>9.4105071332210105E-2</c:v>
                </c:pt>
                <c:pt idx="2837">
                  <c:v>9.4053556307532094E-2</c:v>
                </c:pt>
                <c:pt idx="2838">
                  <c:v>9.4053556307532094E-2</c:v>
                </c:pt>
                <c:pt idx="2839">
                  <c:v>9.4005260971895099E-2</c:v>
                </c:pt>
                <c:pt idx="2840">
                  <c:v>9.3899011233494298E-2</c:v>
                </c:pt>
                <c:pt idx="2841">
                  <c:v>9.3799200873179306E-2</c:v>
                </c:pt>
                <c:pt idx="2842">
                  <c:v>9.3799200873179306E-2</c:v>
                </c:pt>
                <c:pt idx="2843">
                  <c:v>9.3744466159457696E-2</c:v>
                </c:pt>
                <c:pt idx="2844">
                  <c:v>9.3696170823821895E-2</c:v>
                </c:pt>
                <c:pt idx="2845">
                  <c:v>9.3644655799142607E-2</c:v>
                </c:pt>
                <c:pt idx="2846">
                  <c:v>9.3541625749785307E-2</c:v>
                </c:pt>
                <c:pt idx="2847">
                  <c:v>9.3490110725106004E-2</c:v>
                </c:pt>
                <c:pt idx="2848">
                  <c:v>9.3490110725106004E-2</c:v>
                </c:pt>
                <c:pt idx="2849">
                  <c:v>9.3390300364790901E-2</c:v>
                </c:pt>
                <c:pt idx="2850">
                  <c:v>9.3335565651069402E-2</c:v>
                </c:pt>
                <c:pt idx="2851">
                  <c:v>9.3235755290754299E-2</c:v>
                </c:pt>
                <c:pt idx="2852">
                  <c:v>9.3187459955117305E-2</c:v>
                </c:pt>
                <c:pt idx="2853">
                  <c:v>9.3132725241395806E-2</c:v>
                </c:pt>
                <c:pt idx="2854">
                  <c:v>9.30329148810808E-2</c:v>
                </c:pt>
                <c:pt idx="2855">
                  <c:v>9.30329148810808E-2</c:v>
                </c:pt>
                <c:pt idx="2856">
                  <c:v>9.2826854782364895E-2</c:v>
                </c:pt>
                <c:pt idx="2857">
                  <c:v>9.2826854782364895E-2</c:v>
                </c:pt>
                <c:pt idx="2858">
                  <c:v>9.2926665142679998E-2</c:v>
                </c:pt>
                <c:pt idx="2859">
                  <c:v>9.2826854782364895E-2</c:v>
                </c:pt>
                <c:pt idx="2860">
                  <c:v>9.2778559446727901E-2</c:v>
                </c:pt>
                <c:pt idx="2861">
                  <c:v>9.2672309708328293E-2</c:v>
                </c:pt>
                <c:pt idx="2862">
                  <c:v>9.2517764634291594E-2</c:v>
                </c:pt>
                <c:pt idx="2863">
                  <c:v>9.2572499348013204E-2</c:v>
                </c:pt>
                <c:pt idx="2864">
                  <c:v>9.2517764634291594E-2</c:v>
                </c:pt>
                <c:pt idx="2865">
                  <c:v>9.2517764634291594E-2</c:v>
                </c:pt>
                <c:pt idx="2866">
                  <c:v>9.2369658938339705E-2</c:v>
                </c:pt>
                <c:pt idx="2867">
                  <c:v>9.2108864125902204E-2</c:v>
                </c:pt>
                <c:pt idx="2868">
                  <c:v>9.2108864125902204E-2</c:v>
                </c:pt>
                <c:pt idx="2869">
                  <c:v>9.20605687902665E-2</c:v>
                </c:pt>
                <c:pt idx="2870">
                  <c:v>9.2009053765587198E-2</c:v>
                </c:pt>
                <c:pt idx="2871">
                  <c:v>9.2009053765587198E-2</c:v>
                </c:pt>
                <c:pt idx="2872">
                  <c:v>9.2009053765587198E-2</c:v>
                </c:pt>
                <c:pt idx="2873">
                  <c:v>9.1954319051865602E-2</c:v>
                </c:pt>
                <c:pt idx="2874">
                  <c:v>9.1906023716229801E-2</c:v>
                </c:pt>
                <c:pt idx="2875">
                  <c:v>9.1806213355913602E-2</c:v>
                </c:pt>
                <c:pt idx="2876">
                  <c:v>9.1751478642192005E-2</c:v>
                </c:pt>
                <c:pt idx="2877">
                  <c:v>9.1699963617513994E-2</c:v>
                </c:pt>
                <c:pt idx="2878">
                  <c:v>9.1651668281877E-2</c:v>
                </c:pt>
                <c:pt idx="2879">
                  <c:v>9.1600153257197697E-2</c:v>
                </c:pt>
                <c:pt idx="2880">
                  <c:v>9.1600153257197697E-2</c:v>
                </c:pt>
                <c:pt idx="2881">
                  <c:v>9.1545418543477294E-2</c:v>
                </c:pt>
                <c:pt idx="2882">
                  <c:v>9.1497123207840397E-2</c:v>
                </c:pt>
                <c:pt idx="2883">
                  <c:v>9.1545418543477294E-2</c:v>
                </c:pt>
                <c:pt idx="2884">
                  <c:v>9.1342578133803698E-2</c:v>
                </c:pt>
                <c:pt idx="2885">
                  <c:v>9.1342578133803698E-2</c:v>
                </c:pt>
                <c:pt idx="2886">
                  <c:v>9.1497123207840397E-2</c:v>
                </c:pt>
                <c:pt idx="2887">
                  <c:v>9.1397312847525294E-2</c:v>
                </c:pt>
                <c:pt idx="2888">
                  <c:v>9.1191252748809501E-2</c:v>
                </c:pt>
                <c:pt idx="2889">
                  <c:v>9.0933677625414197E-2</c:v>
                </c:pt>
                <c:pt idx="2890">
                  <c:v>9.0933677625414197E-2</c:v>
                </c:pt>
                <c:pt idx="2891">
                  <c:v>9.0988412339135905E-2</c:v>
                </c:pt>
                <c:pt idx="2892">
                  <c:v>9.1036707674772802E-2</c:v>
                </c:pt>
                <c:pt idx="2893">
                  <c:v>9.0988412339135905E-2</c:v>
                </c:pt>
                <c:pt idx="2894">
                  <c:v>9.0882162600736199E-2</c:v>
                </c:pt>
                <c:pt idx="2895">
                  <c:v>9.078235224042E-2</c:v>
                </c:pt>
                <c:pt idx="2896">
                  <c:v>9.0833867265099205E-2</c:v>
                </c:pt>
                <c:pt idx="2897">
                  <c:v>9.0627807166383398E-2</c:v>
                </c:pt>
                <c:pt idx="2898">
                  <c:v>9.0524777117026001E-2</c:v>
                </c:pt>
                <c:pt idx="2899">
                  <c:v>9.0473262092346698E-2</c:v>
                </c:pt>
                <c:pt idx="2900">
                  <c:v>9.0524777117026001E-2</c:v>
                </c:pt>
                <c:pt idx="2901">
                  <c:v>9.0424966756709899E-2</c:v>
                </c:pt>
                <c:pt idx="2902">
                  <c:v>9.0318717018310096E-2</c:v>
                </c:pt>
                <c:pt idx="2903">
                  <c:v>9.0270421682673199E-2</c:v>
                </c:pt>
                <c:pt idx="2904">
                  <c:v>9.0164171944273494E-2</c:v>
                </c:pt>
                <c:pt idx="2905">
                  <c:v>9.0164171944273494E-2</c:v>
                </c:pt>
                <c:pt idx="2906">
                  <c:v>9.0115876608636597E-2</c:v>
                </c:pt>
                <c:pt idx="2907">
                  <c:v>9.0115876608636597E-2</c:v>
                </c:pt>
                <c:pt idx="2908">
                  <c:v>9.0016066248321605E-2</c:v>
                </c:pt>
                <c:pt idx="2909">
                  <c:v>9.0016066248321605E-2</c:v>
                </c:pt>
                <c:pt idx="2910">
                  <c:v>8.9961331534599995E-2</c:v>
                </c:pt>
                <c:pt idx="2911">
                  <c:v>9.0016066248321605E-2</c:v>
                </c:pt>
                <c:pt idx="2912">
                  <c:v>8.9861521174284906E-2</c:v>
                </c:pt>
                <c:pt idx="2913">
                  <c:v>8.9861521174284906E-2</c:v>
                </c:pt>
                <c:pt idx="2914">
                  <c:v>8.9706976100248401E-2</c:v>
                </c:pt>
                <c:pt idx="2915">
                  <c:v>8.9552431026211701E-2</c:v>
                </c:pt>
                <c:pt idx="2916">
                  <c:v>8.9500916001532399E-2</c:v>
                </c:pt>
                <c:pt idx="2917">
                  <c:v>8.9452620665895502E-2</c:v>
                </c:pt>
                <c:pt idx="2918">
                  <c:v>8.9452620665895502E-2</c:v>
                </c:pt>
                <c:pt idx="2919">
                  <c:v>8.9346370927495894E-2</c:v>
                </c:pt>
                <c:pt idx="2920">
                  <c:v>8.92980755918589E-2</c:v>
                </c:pt>
                <c:pt idx="2921">
                  <c:v>8.9246560567179598E-2</c:v>
                </c:pt>
                <c:pt idx="2922">
                  <c:v>8.91435305178222E-2</c:v>
                </c:pt>
                <c:pt idx="2923">
                  <c:v>8.91435305178222E-2</c:v>
                </c:pt>
                <c:pt idx="2924">
                  <c:v>8.91435305178222E-2</c:v>
                </c:pt>
                <c:pt idx="2925">
                  <c:v>8.9043720157507097E-2</c:v>
                </c:pt>
                <c:pt idx="2926">
                  <c:v>8.8992205132827906E-2</c:v>
                </c:pt>
                <c:pt idx="2927">
                  <c:v>8.8889175083470606E-2</c:v>
                </c:pt>
                <c:pt idx="2928">
                  <c:v>8.8837660058791401E-2</c:v>
                </c:pt>
                <c:pt idx="2929">
                  <c:v>8.8837660058791401E-2</c:v>
                </c:pt>
                <c:pt idx="2930">
                  <c:v>8.8683114984754702E-2</c:v>
                </c:pt>
                <c:pt idx="2931">
                  <c:v>8.85285699107181E-2</c:v>
                </c:pt>
                <c:pt idx="2932">
                  <c:v>8.8583304624439696E-2</c:v>
                </c:pt>
                <c:pt idx="2933">
                  <c:v>8.8480274575081105E-2</c:v>
                </c:pt>
                <c:pt idx="2934">
                  <c:v>8.8374024836681497E-2</c:v>
                </c:pt>
                <c:pt idx="2935">
                  <c:v>8.8480274575081105E-2</c:v>
                </c:pt>
                <c:pt idx="2936">
                  <c:v>8.8480274575081105E-2</c:v>
                </c:pt>
                <c:pt idx="2937">
                  <c:v>8.8374024836681497E-2</c:v>
                </c:pt>
                <c:pt idx="2938">
                  <c:v>8.8274214476365298E-2</c:v>
                </c:pt>
                <c:pt idx="2939">
                  <c:v>8.8225919140729497E-2</c:v>
                </c:pt>
                <c:pt idx="2940">
                  <c:v>8.8225919140729497E-2</c:v>
                </c:pt>
                <c:pt idx="2941">
                  <c:v>8.8171184427007901E-2</c:v>
                </c:pt>
                <c:pt idx="2942">
                  <c:v>8.84287595504019E-2</c:v>
                </c:pt>
                <c:pt idx="2943">
                  <c:v>8.8374024836681497E-2</c:v>
                </c:pt>
                <c:pt idx="2944">
                  <c:v>8.8225919140729497E-2</c:v>
                </c:pt>
                <c:pt idx="2945">
                  <c:v>8.8019859042013607E-2</c:v>
                </c:pt>
                <c:pt idx="2946">
                  <c:v>8.7916828992655099E-2</c:v>
                </c:pt>
                <c:pt idx="2947">
                  <c:v>8.7610958533624203E-2</c:v>
                </c:pt>
                <c:pt idx="2948">
                  <c:v>8.7662473558303394E-2</c:v>
                </c:pt>
                <c:pt idx="2949">
                  <c:v>8.7865313967977005E-2</c:v>
                </c:pt>
                <c:pt idx="2950">
                  <c:v>8.7817018632339996E-2</c:v>
                </c:pt>
                <c:pt idx="2951">
                  <c:v>8.7762283918618497E-2</c:v>
                </c:pt>
                <c:pt idx="2952">
                  <c:v>8.7710768893940305E-2</c:v>
                </c:pt>
                <c:pt idx="2953">
                  <c:v>8.7507928484266806E-2</c:v>
                </c:pt>
                <c:pt idx="2954">
                  <c:v>8.7507928484266806E-2</c:v>
                </c:pt>
                <c:pt idx="2955">
                  <c:v>8.75562238199038E-2</c:v>
                </c:pt>
                <c:pt idx="2956">
                  <c:v>8.7507928484266806E-2</c:v>
                </c:pt>
                <c:pt idx="2957">
                  <c:v>8.7507928484266806E-2</c:v>
                </c:pt>
                <c:pt idx="2958">
                  <c:v>8.7456413459587504E-2</c:v>
                </c:pt>
                <c:pt idx="2959">
                  <c:v>8.7408118123951703E-2</c:v>
                </c:pt>
                <c:pt idx="2960">
                  <c:v>8.7099027975877305E-2</c:v>
                </c:pt>
                <c:pt idx="2961">
                  <c:v>8.7099027975877305E-2</c:v>
                </c:pt>
                <c:pt idx="2962">
                  <c:v>8.69444829018408E-2</c:v>
                </c:pt>
                <c:pt idx="2963">
                  <c:v>8.69444829018408E-2</c:v>
                </c:pt>
                <c:pt idx="2964">
                  <c:v>8.6844672541525697E-2</c:v>
                </c:pt>
                <c:pt idx="2965">
                  <c:v>8.6892967877162594E-2</c:v>
                </c:pt>
                <c:pt idx="2966">
                  <c:v>8.6892967877162594E-2</c:v>
                </c:pt>
                <c:pt idx="2967">
                  <c:v>8.6793157516846506E-2</c:v>
                </c:pt>
                <c:pt idx="2968">
                  <c:v>8.6738422803124798E-2</c:v>
                </c:pt>
                <c:pt idx="2969">
                  <c:v>8.6793157516846506E-2</c:v>
                </c:pt>
                <c:pt idx="2970">
                  <c:v>8.6892967877162594E-2</c:v>
                </c:pt>
                <c:pt idx="2971">
                  <c:v>8.6690127467489095E-2</c:v>
                </c:pt>
                <c:pt idx="2972">
                  <c:v>8.6583877729088196E-2</c:v>
                </c:pt>
                <c:pt idx="2973">
                  <c:v>8.6435772033136196E-2</c:v>
                </c:pt>
                <c:pt idx="2974">
                  <c:v>8.6435772033136196E-2</c:v>
                </c:pt>
                <c:pt idx="2975">
                  <c:v>8.6535582393452506E-2</c:v>
                </c:pt>
                <c:pt idx="2976">
                  <c:v>8.6281226959099705E-2</c:v>
                </c:pt>
                <c:pt idx="2977">
                  <c:v>8.6229711934421499E-2</c:v>
                </c:pt>
                <c:pt idx="2978">
                  <c:v>8.6126681885063006E-2</c:v>
                </c:pt>
                <c:pt idx="2979">
                  <c:v>8.6075166860384994E-2</c:v>
                </c:pt>
                <c:pt idx="2980">
                  <c:v>8.6126681885063006E-2</c:v>
                </c:pt>
                <c:pt idx="2981">
                  <c:v>8.6026871524748E-2</c:v>
                </c:pt>
                <c:pt idx="2982">
                  <c:v>8.5920621786347198E-2</c:v>
                </c:pt>
                <c:pt idx="2983">
                  <c:v>8.58723264507113E-2</c:v>
                </c:pt>
                <c:pt idx="2984">
                  <c:v>8.5920621786347198E-2</c:v>
                </c:pt>
                <c:pt idx="2985">
                  <c:v>8.5766076712310499E-2</c:v>
                </c:pt>
                <c:pt idx="2986">
                  <c:v>8.5766076712310499E-2</c:v>
                </c:pt>
                <c:pt idx="2987">
                  <c:v>8.5717781376674698E-2</c:v>
                </c:pt>
                <c:pt idx="2988">
                  <c:v>8.5717781376674698E-2</c:v>
                </c:pt>
                <c:pt idx="2989">
                  <c:v>8.5766076712310499E-2</c:v>
                </c:pt>
                <c:pt idx="2990">
                  <c:v>8.5820811426032206E-2</c:v>
                </c:pt>
                <c:pt idx="2991">
                  <c:v>8.5563236302638096E-2</c:v>
                </c:pt>
                <c:pt idx="2992">
                  <c:v>8.5411910917643802E-2</c:v>
                </c:pt>
                <c:pt idx="2993">
                  <c:v>8.5357176203922205E-2</c:v>
                </c:pt>
                <c:pt idx="2994">
                  <c:v>8.5308880868285197E-2</c:v>
                </c:pt>
                <c:pt idx="2995">
                  <c:v>8.5209070507970205E-2</c:v>
                </c:pt>
                <c:pt idx="2996">
                  <c:v>8.5154335794248706E-2</c:v>
                </c:pt>
                <c:pt idx="2997">
                  <c:v>8.5102820769569501E-2</c:v>
                </c:pt>
                <c:pt idx="2998">
                  <c:v>8.5102820769569501E-2</c:v>
                </c:pt>
                <c:pt idx="2999">
                  <c:v>8.5102820769569501E-2</c:v>
                </c:pt>
                <c:pt idx="3000">
                  <c:v>8.50545254339337E-2</c:v>
                </c:pt>
                <c:pt idx="3001">
                  <c:v>8.4848465335217699E-2</c:v>
                </c:pt>
                <c:pt idx="3002">
                  <c:v>8.4645624925544199E-2</c:v>
                </c:pt>
                <c:pt idx="3003">
                  <c:v>8.4693920261181194E-2</c:v>
                </c:pt>
                <c:pt idx="3004">
                  <c:v>8.4745435285860496E-2</c:v>
                </c:pt>
                <c:pt idx="3005">
                  <c:v>8.4745435285860496E-2</c:v>
                </c:pt>
                <c:pt idx="3006">
                  <c:v>8.4693920261181194E-2</c:v>
                </c:pt>
                <c:pt idx="3007">
                  <c:v>8.45908902118227E-2</c:v>
                </c:pt>
                <c:pt idx="3008">
                  <c:v>8.4439564826828295E-2</c:v>
                </c:pt>
                <c:pt idx="3009">
                  <c:v>8.4491079851507597E-2</c:v>
                </c:pt>
                <c:pt idx="3010">
                  <c:v>8.45908902118227E-2</c:v>
                </c:pt>
                <c:pt idx="3011">
                  <c:v>8.4336534777470995E-2</c:v>
                </c:pt>
                <c:pt idx="3012">
                  <c:v>8.4336534777470995E-2</c:v>
                </c:pt>
                <c:pt idx="3013">
                  <c:v>8.4285019752791707E-2</c:v>
                </c:pt>
                <c:pt idx="3014">
                  <c:v>8.4285019752791707E-2</c:v>
                </c:pt>
                <c:pt idx="3015">
                  <c:v>8.4285019752791707E-2</c:v>
                </c:pt>
                <c:pt idx="3016">
                  <c:v>8.4285019752791707E-2</c:v>
                </c:pt>
                <c:pt idx="3017">
                  <c:v>8.4285019752791707E-2</c:v>
                </c:pt>
                <c:pt idx="3018">
                  <c:v>8.4236724417155906E-2</c:v>
                </c:pt>
                <c:pt idx="3019">
                  <c:v>8.4082179343119207E-2</c:v>
                </c:pt>
                <c:pt idx="3020">
                  <c:v>8.4030664318440099E-2</c:v>
                </c:pt>
                <c:pt idx="3021">
                  <c:v>8.3927634269081605E-2</c:v>
                </c:pt>
                <c:pt idx="3022">
                  <c:v>8.3773089195044906E-2</c:v>
                </c:pt>
                <c:pt idx="3023">
                  <c:v>8.3721574170366894E-2</c:v>
                </c:pt>
                <c:pt idx="3024">
                  <c:v>8.36732788347299E-2</c:v>
                </c:pt>
                <c:pt idx="3025">
                  <c:v>8.3773089195044906E-2</c:v>
                </c:pt>
                <c:pt idx="3026">
                  <c:v>8.36732788347299E-2</c:v>
                </c:pt>
                <c:pt idx="3027">
                  <c:v>8.3518733760693201E-2</c:v>
                </c:pt>
                <c:pt idx="3028">
                  <c:v>8.3418923400378195E-2</c:v>
                </c:pt>
                <c:pt idx="3029">
                  <c:v>8.3312673661977296E-2</c:v>
                </c:pt>
                <c:pt idx="3030">
                  <c:v>8.3312673661977296E-2</c:v>
                </c:pt>
                <c:pt idx="3031">
                  <c:v>8.3158128587940694E-2</c:v>
                </c:pt>
                <c:pt idx="3032">
                  <c:v>8.3212863301662401E-2</c:v>
                </c:pt>
                <c:pt idx="3033">
                  <c:v>8.3109833252303797E-2</c:v>
                </c:pt>
                <c:pt idx="3034">
                  <c:v>8.3158128587940694E-2</c:v>
                </c:pt>
                <c:pt idx="3035">
                  <c:v>8.3158128587940694E-2</c:v>
                </c:pt>
                <c:pt idx="3036">
                  <c:v>8.3058318227625702E-2</c:v>
                </c:pt>
                <c:pt idx="3037">
                  <c:v>8.2955288178267195E-2</c:v>
                </c:pt>
                <c:pt idx="3038">
                  <c:v>8.2955288178267195E-2</c:v>
                </c:pt>
                <c:pt idx="3039">
                  <c:v>8.29037731535891E-2</c:v>
                </c:pt>
                <c:pt idx="3040">
                  <c:v>8.2749228079551304E-2</c:v>
                </c:pt>
                <c:pt idx="3041">
                  <c:v>8.2800743104230606E-2</c:v>
                </c:pt>
                <c:pt idx="3042">
                  <c:v>8.2800743104230606E-2</c:v>
                </c:pt>
                <c:pt idx="3043">
                  <c:v>8.2700932743915503E-2</c:v>
                </c:pt>
                <c:pt idx="3044">
                  <c:v>8.2700932743915503E-2</c:v>
                </c:pt>
                <c:pt idx="3045">
                  <c:v>8.2597902694556996E-2</c:v>
                </c:pt>
                <c:pt idx="3046">
                  <c:v>8.2546387669878901E-2</c:v>
                </c:pt>
                <c:pt idx="3047">
                  <c:v>8.2494872645199599E-2</c:v>
                </c:pt>
                <c:pt idx="3048">
                  <c:v>8.2446577309562702E-2</c:v>
                </c:pt>
                <c:pt idx="3049">
                  <c:v>8.2446577309562702E-2</c:v>
                </c:pt>
                <c:pt idx="3050">
                  <c:v>8.2340327571162997E-2</c:v>
                </c:pt>
                <c:pt idx="3051">
                  <c:v>8.2189002186168703E-2</c:v>
                </c:pt>
                <c:pt idx="3052">
                  <c:v>8.2189002186168703E-2</c:v>
                </c:pt>
                <c:pt idx="3053">
                  <c:v>8.2037676801174297E-2</c:v>
                </c:pt>
                <c:pt idx="3054">
                  <c:v>8.2037676801174297E-2</c:v>
                </c:pt>
                <c:pt idx="3055">
                  <c:v>8.2085972136811305E-2</c:v>
                </c:pt>
                <c:pt idx="3056">
                  <c:v>8.1982942087452798E-2</c:v>
                </c:pt>
                <c:pt idx="3057">
                  <c:v>8.1931427062773496E-2</c:v>
                </c:pt>
                <c:pt idx="3058">
                  <c:v>8.1931427062773496E-2</c:v>
                </c:pt>
                <c:pt idx="3059">
                  <c:v>8.1883131727137695E-2</c:v>
                </c:pt>
                <c:pt idx="3060">
                  <c:v>8.1831616702458504E-2</c:v>
                </c:pt>
                <c:pt idx="3061">
                  <c:v>8.1780101677779299E-2</c:v>
                </c:pt>
                <c:pt idx="3062">
                  <c:v>8.1831616702458504E-2</c:v>
                </c:pt>
                <c:pt idx="3063">
                  <c:v>8.1780101677779299E-2</c:v>
                </c:pt>
                <c:pt idx="3064">
                  <c:v>8.1728586653101107E-2</c:v>
                </c:pt>
                <c:pt idx="3065">
                  <c:v>8.1628776292785005E-2</c:v>
                </c:pt>
                <c:pt idx="3066">
                  <c:v>8.1474231218748305E-2</c:v>
                </c:pt>
                <c:pt idx="3067">
                  <c:v>8.1371201169391005E-2</c:v>
                </c:pt>
                <c:pt idx="3068">
                  <c:v>8.1319686144711703E-2</c:v>
                </c:pt>
                <c:pt idx="3069">
                  <c:v>8.1268171120032498E-2</c:v>
                </c:pt>
                <c:pt idx="3070">
                  <c:v>8.1319686144711703E-2</c:v>
                </c:pt>
                <c:pt idx="3071">
                  <c:v>8.1219875784396697E-2</c:v>
                </c:pt>
                <c:pt idx="3072">
                  <c:v>8.1219875784396697E-2</c:v>
                </c:pt>
                <c:pt idx="3073">
                  <c:v>8.1165141070675101E-2</c:v>
                </c:pt>
                <c:pt idx="3074">
                  <c:v>8.1010595996638499E-2</c:v>
                </c:pt>
                <c:pt idx="3075">
                  <c:v>8.0962300661001504E-2</c:v>
                </c:pt>
                <c:pt idx="3076">
                  <c:v>8.0962300661001504E-2</c:v>
                </c:pt>
                <c:pt idx="3077">
                  <c:v>8.0910785636323507E-2</c:v>
                </c:pt>
                <c:pt idx="3078">
                  <c:v>8.0859270611644204E-2</c:v>
                </c:pt>
                <c:pt idx="3079">
                  <c:v>8.0756240562285697E-2</c:v>
                </c:pt>
                <c:pt idx="3080">
                  <c:v>8.0962300661001504E-2</c:v>
                </c:pt>
                <c:pt idx="3081">
                  <c:v>8.1728586653101107E-2</c:v>
                </c:pt>
                <c:pt idx="3082">
                  <c:v>8.2037676801174297E-2</c:v>
                </c:pt>
                <c:pt idx="3083">
                  <c:v>8.2137487161489497E-2</c:v>
                </c:pt>
                <c:pt idx="3084">
                  <c:v>8.2137487161489497E-2</c:v>
                </c:pt>
                <c:pt idx="3085">
                  <c:v>8.2137487161489497E-2</c:v>
                </c:pt>
                <c:pt idx="3086">
                  <c:v>8.2137487161489497E-2</c:v>
                </c:pt>
                <c:pt idx="3087">
                  <c:v>8.2085972136811305E-2</c:v>
                </c:pt>
                <c:pt idx="3088">
                  <c:v>8.2037676801174297E-2</c:v>
                </c:pt>
                <c:pt idx="3089">
                  <c:v>8.2037676801174297E-2</c:v>
                </c:pt>
                <c:pt idx="3090">
                  <c:v>8.1982942087452798E-2</c:v>
                </c:pt>
                <c:pt idx="3091">
                  <c:v>8.1831616702458504E-2</c:v>
                </c:pt>
                <c:pt idx="3092">
                  <c:v>8.1780101677779299E-2</c:v>
                </c:pt>
                <c:pt idx="3093">
                  <c:v>8.1728586653101107E-2</c:v>
                </c:pt>
                <c:pt idx="3094">
                  <c:v>8.1728586653101107E-2</c:v>
                </c:pt>
                <c:pt idx="3095">
                  <c:v>8.1728586653101107E-2</c:v>
                </c:pt>
                <c:pt idx="3096">
                  <c:v>8.1677071628421999E-2</c:v>
                </c:pt>
                <c:pt idx="3097">
                  <c:v>8.1628776292785005E-2</c:v>
                </c:pt>
                <c:pt idx="3098">
                  <c:v>8.1628776292785005E-2</c:v>
                </c:pt>
                <c:pt idx="3099">
                  <c:v>8.1522526554385299E-2</c:v>
                </c:pt>
                <c:pt idx="3100">
                  <c:v>8.1522526554385299E-2</c:v>
                </c:pt>
                <c:pt idx="3101">
                  <c:v>8.1522526554385299E-2</c:v>
                </c:pt>
                <c:pt idx="3102">
                  <c:v>8.1522526554385299E-2</c:v>
                </c:pt>
                <c:pt idx="3103">
                  <c:v>8.1422716194070294E-2</c:v>
                </c:pt>
                <c:pt idx="3104">
                  <c:v>8.1371201169391005E-2</c:v>
                </c:pt>
                <c:pt idx="3105">
                  <c:v>8.1319686144711703E-2</c:v>
                </c:pt>
                <c:pt idx="3106">
                  <c:v>8.1219875784396697E-2</c:v>
                </c:pt>
                <c:pt idx="3107">
                  <c:v>8.1219875784396697E-2</c:v>
                </c:pt>
                <c:pt idx="3108">
                  <c:v>8.1010595996638499E-2</c:v>
                </c:pt>
                <c:pt idx="3109">
                  <c:v>8.0962300661001504E-2</c:v>
                </c:pt>
                <c:pt idx="3110">
                  <c:v>8.0962300661001504E-2</c:v>
                </c:pt>
                <c:pt idx="3111">
                  <c:v>8.0910785636323507E-2</c:v>
                </c:pt>
                <c:pt idx="3112">
                  <c:v>8.0807755586964999E-2</c:v>
                </c:pt>
                <c:pt idx="3113">
                  <c:v>8.0756240562285697E-2</c:v>
                </c:pt>
                <c:pt idx="3114">
                  <c:v>8.0704725537607505E-2</c:v>
                </c:pt>
                <c:pt idx="3115">
                  <c:v>8.0656430201970705E-2</c:v>
                </c:pt>
                <c:pt idx="3116">
                  <c:v>8.0656430201970705E-2</c:v>
                </c:pt>
                <c:pt idx="3117">
                  <c:v>8.0656430201970705E-2</c:v>
                </c:pt>
                <c:pt idx="3118">
                  <c:v>8.0553400152613294E-2</c:v>
                </c:pt>
                <c:pt idx="3119">
                  <c:v>8.0553400152613294E-2</c:v>
                </c:pt>
                <c:pt idx="3120">
                  <c:v>8.0501885127934006E-2</c:v>
                </c:pt>
                <c:pt idx="3121">
                  <c:v>8.0398855078576706E-2</c:v>
                </c:pt>
                <c:pt idx="3122">
                  <c:v>8.0295825029218199E-2</c:v>
                </c:pt>
                <c:pt idx="3123">
                  <c:v>8.0192794979860704E-2</c:v>
                </c:pt>
                <c:pt idx="3124">
                  <c:v>8.0141279955181499E-2</c:v>
                </c:pt>
                <c:pt idx="3125">
                  <c:v>8.0141279955181499E-2</c:v>
                </c:pt>
                <c:pt idx="3126">
                  <c:v>8.0141279955181499E-2</c:v>
                </c:pt>
                <c:pt idx="3127">
                  <c:v>8.0092984619545698E-2</c:v>
                </c:pt>
                <c:pt idx="3128">
                  <c:v>8.0092984619545698E-2</c:v>
                </c:pt>
                <c:pt idx="3129">
                  <c:v>7.9989954570187205E-2</c:v>
                </c:pt>
                <c:pt idx="3130">
                  <c:v>7.9938439545507903E-2</c:v>
                </c:pt>
                <c:pt idx="3131">
                  <c:v>7.9886924520829905E-2</c:v>
                </c:pt>
                <c:pt idx="3132">
                  <c:v>7.9938439545507903E-2</c:v>
                </c:pt>
                <c:pt idx="3133">
                  <c:v>7.9886924520829905E-2</c:v>
                </c:pt>
                <c:pt idx="3134">
                  <c:v>7.9783894471471398E-2</c:v>
                </c:pt>
                <c:pt idx="3135">
                  <c:v>7.9732379446793303E-2</c:v>
                </c:pt>
                <c:pt idx="3136">
                  <c:v>7.9632569086477006E-2</c:v>
                </c:pt>
                <c:pt idx="3137">
                  <c:v>7.9632569086477006E-2</c:v>
                </c:pt>
                <c:pt idx="3138">
                  <c:v>7.9529539037119706E-2</c:v>
                </c:pt>
                <c:pt idx="3139">
                  <c:v>7.9478024012440404E-2</c:v>
                </c:pt>
                <c:pt idx="3140">
                  <c:v>7.9478024012440404E-2</c:v>
                </c:pt>
                <c:pt idx="3141">
                  <c:v>7.9478024012440404E-2</c:v>
                </c:pt>
                <c:pt idx="3142">
                  <c:v>7.9429728676804603E-2</c:v>
                </c:pt>
                <c:pt idx="3143">
                  <c:v>7.9374993963082993E-2</c:v>
                </c:pt>
                <c:pt idx="3144">
                  <c:v>7.9220448889046502E-2</c:v>
                </c:pt>
                <c:pt idx="3145">
                  <c:v>7.9220448889046502E-2</c:v>
                </c:pt>
                <c:pt idx="3146">
                  <c:v>7.9172153553409494E-2</c:v>
                </c:pt>
                <c:pt idx="3147">
                  <c:v>7.9172153553409494E-2</c:v>
                </c:pt>
                <c:pt idx="3148">
                  <c:v>7.9017608479372906E-2</c:v>
                </c:pt>
                <c:pt idx="3149">
                  <c:v>7.8966093454693603E-2</c:v>
                </c:pt>
                <c:pt idx="3150">
                  <c:v>7.8811548380657001E-2</c:v>
                </c:pt>
                <c:pt idx="3151">
                  <c:v>7.87632530450212E-2</c:v>
                </c:pt>
                <c:pt idx="3152">
                  <c:v>7.87632530450212E-2</c:v>
                </c:pt>
                <c:pt idx="3153">
                  <c:v>7.8811548380657001E-2</c:v>
                </c:pt>
                <c:pt idx="3154">
                  <c:v>7.8711738020341898E-2</c:v>
                </c:pt>
                <c:pt idx="3155">
                  <c:v>7.8660222995662707E-2</c:v>
                </c:pt>
                <c:pt idx="3156">
                  <c:v>7.8660222995662707E-2</c:v>
                </c:pt>
                <c:pt idx="3157">
                  <c:v>7.8608707970983405E-2</c:v>
                </c:pt>
                <c:pt idx="3158">
                  <c:v>7.8660222995662707E-2</c:v>
                </c:pt>
                <c:pt idx="3159">
                  <c:v>7.8557192946305393E-2</c:v>
                </c:pt>
                <c:pt idx="3160">
                  <c:v>7.8557192946305393E-2</c:v>
                </c:pt>
                <c:pt idx="3161">
                  <c:v>7.8457382585989097E-2</c:v>
                </c:pt>
                <c:pt idx="3162">
                  <c:v>7.8505677921626105E-2</c:v>
                </c:pt>
                <c:pt idx="3163">
                  <c:v>7.8354352536631797E-2</c:v>
                </c:pt>
                <c:pt idx="3164">
                  <c:v>7.82513224872744E-2</c:v>
                </c:pt>
                <c:pt idx="3165">
                  <c:v>7.8096777413236604E-2</c:v>
                </c:pt>
                <c:pt idx="3166">
                  <c:v>7.80484820776009E-2</c:v>
                </c:pt>
                <c:pt idx="3167">
                  <c:v>7.80484820776009E-2</c:v>
                </c:pt>
                <c:pt idx="3168">
                  <c:v>7.8148292437915906E-2</c:v>
                </c:pt>
                <c:pt idx="3169">
                  <c:v>7.8096777413236604E-2</c:v>
                </c:pt>
                <c:pt idx="3170">
                  <c:v>7.7893937003564201E-2</c:v>
                </c:pt>
                <c:pt idx="3171">
                  <c:v>7.7842421978884899E-2</c:v>
                </c:pt>
                <c:pt idx="3172">
                  <c:v>7.7893937003564201E-2</c:v>
                </c:pt>
                <c:pt idx="3173">
                  <c:v>7.7842421978884899E-2</c:v>
                </c:pt>
                <c:pt idx="3174">
                  <c:v>7.7687876904848394E-2</c:v>
                </c:pt>
                <c:pt idx="3175">
                  <c:v>7.7739391929527599E-2</c:v>
                </c:pt>
                <c:pt idx="3176">
                  <c:v>7.7639581569211399E-2</c:v>
                </c:pt>
                <c:pt idx="3177">
                  <c:v>7.7536551519854099E-2</c:v>
                </c:pt>
                <c:pt idx="3178">
                  <c:v>7.7485036495174797E-2</c:v>
                </c:pt>
                <c:pt idx="3179">
                  <c:v>7.7430301781453298E-2</c:v>
                </c:pt>
                <c:pt idx="3180">
                  <c:v>7.7430301781453298E-2</c:v>
                </c:pt>
                <c:pt idx="3181">
                  <c:v>7.73820064458174E-2</c:v>
                </c:pt>
                <c:pt idx="3182">
                  <c:v>7.73820064458174E-2</c:v>
                </c:pt>
                <c:pt idx="3183">
                  <c:v>7.7330491421138098E-2</c:v>
                </c:pt>
                <c:pt idx="3184">
                  <c:v>7.7278976396458907E-2</c:v>
                </c:pt>
                <c:pt idx="3185">
                  <c:v>7.7330491421138098E-2</c:v>
                </c:pt>
                <c:pt idx="3186">
                  <c:v>7.7227461371780798E-2</c:v>
                </c:pt>
                <c:pt idx="3187">
                  <c:v>7.7124431322422304E-2</c:v>
                </c:pt>
                <c:pt idx="3188">
                  <c:v>7.7021401273064893E-2</c:v>
                </c:pt>
                <c:pt idx="3189">
                  <c:v>7.6973105937427996E-2</c:v>
                </c:pt>
                <c:pt idx="3190">
                  <c:v>7.6870075888070599E-2</c:v>
                </c:pt>
                <c:pt idx="3191">
                  <c:v>7.6921590912749901E-2</c:v>
                </c:pt>
                <c:pt idx="3192">
                  <c:v>7.6973105937427996E-2</c:v>
                </c:pt>
                <c:pt idx="3193">
                  <c:v>7.6921590912749901E-2</c:v>
                </c:pt>
                <c:pt idx="3194">
                  <c:v>7.6818560863391297E-2</c:v>
                </c:pt>
                <c:pt idx="3195">
                  <c:v>7.6767045838712106E-2</c:v>
                </c:pt>
                <c:pt idx="3196">
                  <c:v>7.6767045838712106E-2</c:v>
                </c:pt>
                <c:pt idx="3197">
                  <c:v>7.6667235478397003E-2</c:v>
                </c:pt>
                <c:pt idx="3198">
                  <c:v>7.6564205429039703E-2</c:v>
                </c:pt>
                <c:pt idx="3199">
                  <c:v>7.6564205429039703E-2</c:v>
                </c:pt>
                <c:pt idx="3200">
                  <c:v>7.6461175379681195E-2</c:v>
                </c:pt>
                <c:pt idx="3201">
                  <c:v>7.6358145330323798E-2</c:v>
                </c:pt>
                <c:pt idx="3202">
                  <c:v>7.6409660355003101E-2</c:v>
                </c:pt>
                <c:pt idx="3203">
                  <c:v>7.6306630305644593E-2</c:v>
                </c:pt>
                <c:pt idx="3204">
                  <c:v>7.6258334970008806E-2</c:v>
                </c:pt>
                <c:pt idx="3205">
                  <c:v>7.6203600256287293E-2</c:v>
                </c:pt>
                <c:pt idx="3206">
                  <c:v>7.6103789895972093E-2</c:v>
                </c:pt>
                <c:pt idx="3207">
                  <c:v>7.6103789895972093E-2</c:v>
                </c:pt>
                <c:pt idx="3208">
                  <c:v>7.6103789895972093E-2</c:v>
                </c:pt>
                <c:pt idx="3209">
                  <c:v>7.6052274871292902E-2</c:v>
                </c:pt>
                <c:pt idx="3210">
                  <c:v>7.5949244821934395E-2</c:v>
                </c:pt>
                <c:pt idx="3211">
                  <c:v>7.58977297972563E-2</c:v>
                </c:pt>
                <c:pt idx="3212">
                  <c:v>7.58977297972563E-2</c:v>
                </c:pt>
                <c:pt idx="3213">
                  <c:v>7.5949244821934395E-2</c:v>
                </c:pt>
                <c:pt idx="3214">
                  <c:v>7.5794699747897806E-2</c:v>
                </c:pt>
                <c:pt idx="3215">
                  <c:v>7.5746404412262006E-2</c:v>
                </c:pt>
                <c:pt idx="3216">
                  <c:v>7.5694889387582703E-2</c:v>
                </c:pt>
                <c:pt idx="3217">
                  <c:v>7.5591859338225306E-2</c:v>
                </c:pt>
                <c:pt idx="3218">
                  <c:v>7.5591859338225306E-2</c:v>
                </c:pt>
                <c:pt idx="3219">
                  <c:v>7.5591859338225306E-2</c:v>
                </c:pt>
                <c:pt idx="3220">
                  <c:v>7.5488829288866799E-2</c:v>
                </c:pt>
                <c:pt idx="3221">
                  <c:v>7.5437314264187705E-2</c:v>
                </c:pt>
                <c:pt idx="3222">
                  <c:v>7.5337503903872505E-2</c:v>
                </c:pt>
                <c:pt idx="3223">
                  <c:v>7.52859888791933E-2</c:v>
                </c:pt>
                <c:pt idx="3224">
                  <c:v>7.52312541654728E-2</c:v>
                </c:pt>
                <c:pt idx="3225">
                  <c:v>7.52859888791933E-2</c:v>
                </c:pt>
                <c:pt idx="3226">
                  <c:v>7.5182958829836E-2</c:v>
                </c:pt>
                <c:pt idx="3227">
                  <c:v>7.5131443805156697E-2</c:v>
                </c:pt>
                <c:pt idx="3228">
                  <c:v>7.50284137557993E-2</c:v>
                </c:pt>
                <c:pt idx="3229">
                  <c:v>7.50284137557993E-2</c:v>
                </c:pt>
                <c:pt idx="3230">
                  <c:v>7.4976898731119998E-2</c:v>
                </c:pt>
                <c:pt idx="3231">
                  <c:v>7.4976898731119998E-2</c:v>
                </c:pt>
                <c:pt idx="3232">
                  <c:v>7.4877088370805006E-2</c:v>
                </c:pt>
                <c:pt idx="3233">
                  <c:v>7.4774058321447706E-2</c:v>
                </c:pt>
                <c:pt idx="3234">
                  <c:v>7.4671028272089102E-2</c:v>
                </c:pt>
                <c:pt idx="3235">
                  <c:v>7.4619513247409897E-2</c:v>
                </c:pt>
                <c:pt idx="3236">
                  <c:v>7.4567998222731802E-2</c:v>
                </c:pt>
                <c:pt idx="3237">
                  <c:v>7.4619513247409897E-2</c:v>
                </c:pt>
                <c:pt idx="3238">
                  <c:v>7.4519702887094905E-2</c:v>
                </c:pt>
                <c:pt idx="3239">
                  <c:v>7.4519702887094905E-2</c:v>
                </c:pt>
                <c:pt idx="3240">
                  <c:v>7.4413453148695199E-2</c:v>
                </c:pt>
                <c:pt idx="3241">
                  <c:v>7.4365157813058205E-2</c:v>
                </c:pt>
                <c:pt idx="3242">
                  <c:v>7.4365157813058205E-2</c:v>
                </c:pt>
                <c:pt idx="3243">
                  <c:v>7.4365157813058205E-2</c:v>
                </c:pt>
                <c:pt idx="3244">
                  <c:v>7.4262127763700794E-2</c:v>
                </c:pt>
                <c:pt idx="3245">
                  <c:v>7.42106127390217E-2</c:v>
                </c:pt>
                <c:pt idx="3246">
                  <c:v>7.4262127763700794E-2</c:v>
                </c:pt>
                <c:pt idx="3247">
                  <c:v>7.4159097714342398E-2</c:v>
                </c:pt>
                <c:pt idx="3248">
                  <c:v>7.4107582689663096E-2</c:v>
                </c:pt>
                <c:pt idx="3249">
                  <c:v>7.4004552640305699E-2</c:v>
                </c:pt>
                <c:pt idx="3250">
                  <c:v>7.3956257304668802E-2</c:v>
                </c:pt>
                <c:pt idx="3251">
                  <c:v>7.3904742279990707E-2</c:v>
                </c:pt>
                <c:pt idx="3252">
                  <c:v>7.3850007566269096E-2</c:v>
                </c:pt>
                <c:pt idx="3253">
                  <c:v>7.3850007566269096E-2</c:v>
                </c:pt>
                <c:pt idx="3254">
                  <c:v>7.3801712230632102E-2</c:v>
                </c:pt>
                <c:pt idx="3255">
                  <c:v>7.3698682181274705E-2</c:v>
                </c:pt>
                <c:pt idx="3256">
                  <c:v>7.3595652131917405E-2</c:v>
                </c:pt>
                <c:pt idx="3257">
                  <c:v>7.3547356796280397E-2</c:v>
                </c:pt>
                <c:pt idx="3258">
                  <c:v>7.3495841771601206E-2</c:v>
                </c:pt>
                <c:pt idx="3259">
                  <c:v>7.3547356796280397E-2</c:v>
                </c:pt>
                <c:pt idx="3260">
                  <c:v>7.3392811722243906E-2</c:v>
                </c:pt>
                <c:pt idx="3261">
                  <c:v>7.3392811722243906E-2</c:v>
                </c:pt>
                <c:pt idx="3262">
                  <c:v>7.3495841771601206E-2</c:v>
                </c:pt>
                <c:pt idx="3263">
                  <c:v>7.3441107057879706E-2</c:v>
                </c:pt>
                <c:pt idx="3264">
                  <c:v>7.3441107057879706E-2</c:v>
                </c:pt>
                <c:pt idx="3265">
                  <c:v>7.3392811722243906E-2</c:v>
                </c:pt>
                <c:pt idx="3266">
                  <c:v>7.3289781672885398E-2</c:v>
                </c:pt>
                <c:pt idx="3267">
                  <c:v>7.3238266648207206E-2</c:v>
                </c:pt>
                <c:pt idx="3268">
                  <c:v>7.3138456287891104E-2</c:v>
                </c:pt>
                <c:pt idx="3269">
                  <c:v>7.2983911213854405E-2</c:v>
                </c:pt>
                <c:pt idx="3270">
                  <c:v>7.2729555779502797E-2</c:v>
                </c:pt>
                <c:pt idx="3271">
                  <c:v>7.2777851115138598E-2</c:v>
                </c:pt>
                <c:pt idx="3272">
                  <c:v>7.2777851115138598E-2</c:v>
                </c:pt>
                <c:pt idx="3273">
                  <c:v>7.2829366139817803E-2</c:v>
                </c:pt>
                <c:pt idx="3274">
                  <c:v>7.2829366139817803E-2</c:v>
                </c:pt>
                <c:pt idx="3275">
                  <c:v>7.3138456287891104E-2</c:v>
                </c:pt>
                <c:pt idx="3276">
                  <c:v>7.3138456287891104E-2</c:v>
                </c:pt>
                <c:pt idx="3277">
                  <c:v>7.2880881164497105E-2</c:v>
                </c:pt>
                <c:pt idx="3278">
                  <c:v>7.2729555779502797E-2</c:v>
                </c:pt>
                <c:pt idx="3279">
                  <c:v>7.2623306041101898E-2</c:v>
                </c:pt>
                <c:pt idx="3280">
                  <c:v>7.2471980656107604E-2</c:v>
                </c:pt>
                <c:pt idx="3281">
                  <c:v>7.2420465631429606E-2</c:v>
                </c:pt>
                <c:pt idx="3282">
                  <c:v>7.2420465631429606E-2</c:v>
                </c:pt>
                <c:pt idx="3283">
                  <c:v>7.2368950606750304E-2</c:v>
                </c:pt>
                <c:pt idx="3284">
                  <c:v>7.2523495680786906E-2</c:v>
                </c:pt>
                <c:pt idx="3285">
                  <c:v>7.2368950606750304E-2</c:v>
                </c:pt>
                <c:pt idx="3286">
                  <c:v>7.2166110197076805E-2</c:v>
                </c:pt>
                <c:pt idx="3287">
                  <c:v>7.2166110197076805E-2</c:v>
                </c:pt>
                <c:pt idx="3288">
                  <c:v>7.2166110197076805E-2</c:v>
                </c:pt>
                <c:pt idx="3289">
                  <c:v>7.2166110197076805E-2</c:v>
                </c:pt>
                <c:pt idx="3290">
                  <c:v>7.2063080147719394E-2</c:v>
                </c:pt>
                <c:pt idx="3291">
                  <c:v>7.2063080147719394E-2</c:v>
                </c:pt>
                <c:pt idx="3292">
                  <c:v>7.2063080147719394E-2</c:v>
                </c:pt>
                <c:pt idx="3293">
                  <c:v>7.1960050098360803E-2</c:v>
                </c:pt>
                <c:pt idx="3294">
                  <c:v>7.1857020049003406E-2</c:v>
                </c:pt>
                <c:pt idx="3295">
                  <c:v>7.1857020049003406E-2</c:v>
                </c:pt>
                <c:pt idx="3296">
                  <c:v>7.1805505024324298E-2</c:v>
                </c:pt>
                <c:pt idx="3297">
                  <c:v>7.1650959950287599E-2</c:v>
                </c:pt>
                <c:pt idx="3298">
                  <c:v>7.1602664614651798E-2</c:v>
                </c:pt>
                <c:pt idx="3299">
                  <c:v>7.1551149589972496E-2</c:v>
                </c:pt>
                <c:pt idx="3300">
                  <c:v>7.1551149589972496E-2</c:v>
                </c:pt>
                <c:pt idx="3301">
                  <c:v>7.1551149589972496E-2</c:v>
                </c:pt>
                <c:pt idx="3302">
                  <c:v>7.1602664614651798E-2</c:v>
                </c:pt>
                <c:pt idx="3303">
                  <c:v>7.1502854254335599E-2</c:v>
                </c:pt>
                <c:pt idx="3304">
                  <c:v>7.1448119540614002E-2</c:v>
                </c:pt>
                <c:pt idx="3305">
                  <c:v>7.1448119540614002E-2</c:v>
                </c:pt>
                <c:pt idx="3306">
                  <c:v>7.1551149589972496E-2</c:v>
                </c:pt>
                <c:pt idx="3307">
                  <c:v>7.1502854254335599E-2</c:v>
                </c:pt>
                <c:pt idx="3308">
                  <c:v>7.1242059441899305E-2</c:v>
                </c:pt>
                <c:pt idx="3309">
                  <c:v>7.1242059441899305E-2</c:v>
                </c:pt>
                <c:pt idx="3310">
                  <c:v>7.1142249081583106E-2</c:v>
                </c:pt>
                <c:pt idx="3311">
                  <c:v>7.1039219032225806E-2</c:v>
                </c:pt>
                <c:pt idx="3312">
                  <c:v>7.1193764106262297E-2</c:v>
                </c:pt>
                <c:pt idx="3313">
                  <c:v>7.1142249081583106E-2</c:v>
                </c:pt>
                <c:pt idx="3314">
                  <c:v>7.0987704007546504E-2</c:v>
                </c:pt>
                <c:pt idx="3315">
                  <c:v>7.0939408671910703E-2</c:v>
                </c:pt>
                <c:pt idx="3316">
                  <c:v>7.0784863597872894E-2</c:v>
                </c:pt>
                <c:pt idx="3317">
                  <c:v>7.0833158933509804E-2</c:v>
                </c:pt>
                <c:pt idx="3318">
                  <c:v>7.0733348573194799E-2</c:v>
                </c:pt>
                <c:pt idx="3319">
                  <c:v>7.0733348573194799E-2</c:v>
                </c:pt>
                <c:pt idx="3320">
                  <c:v>7.0630318523836305E-2</c:v>
                </c:pt>
                <c:pt idx="3321">
                  <c:v>7.0578803499158196E-2</c:v>
                </c:pt>
                <c:pt idx="3322">
                  <c:v>7.0530508163521299E-2</c:v>
                </c:pt>
                <c:pt idx="3323">
                  <c:v>7.0478993138841997E-2</c:v>
                </c:pt>
                <c:pt idx="3324">
                  <c:v>7.0478993138841997E-2</c:v>
                </c:pt>
                <c:pt idx="3325">
                  <c:v>7.0424258425121594E-2</c:v>
                </c:pt>
                <c:pt idx="3326">
                  <c:v>7.0424258425121594E-2</c:v>
                </c:pt>
                <c:pt idx="3327">
                  <c:v>7.0324448064805395E-2</c:v>
                </c:pt>
                <c:pt idx="3328">
                  <c:v>7.02729330401273E-2</c:v>
                </c:pt>
                <c:pt idx="3329">
                  <c:v>7.02729330401273E-2</c:v>
                </c:pt>
                <c:pt idx="3330">
                  <c:v>7.0169902990768807E-2</c:v>
                </c:pt>
                <c:pt idx="3331">
                  <c:v>7.0066872941411396E-2</c:v>
                </c:pt>
                <c:pt idx="3332">
                  <c:v>7.0121607655133006E-2</c:v>
                </c:pt>
                <c:pt idx="3333">
                  <c:v>7.0121607655133006E-2</c:v>
                </c:pt>
                <c:pt idx="3334">
                  <c:v>7.0121607655133006E-2</c:v>
                </c:pt>
                <c:pt idx="3335">
                  <c:v>7.0066872941411396E-2</c:v>
                </c:pt>
                <c:pt idx="3336">
                  <c:v>6.9967062581095196E-2</c:v>
                </c:pt>
                <c:pt idx="3337">
                  <c:v>6.9915547556417101E-2</c:v>
                </c:pt>
                <c:pt idx="3338">
                  <c:v>6.9915547556417101E-2</c:v>
                </c:pt>
                <c:pt idx="3339">
                  <c:v>6.9860812842695505E-2</c:v>
                </c:pt>
                <c:pt idx="3340">
                  <c:v>6.9712707146743505E-2</c:v>
                </c:pt>
                <c:pt idx="3341">
                  <c:v>6.9712707146743505E-2</c:v>
                </c:pt>
                <c:pt idx="3342">
                  <c:v>6.9657972433022006E-2</c:v>
                </c:pt>
                <c:pt idx="3343">
                  <c:v>6.9558162072706903E-2</c:v>
                </c:pt>
                <c:pt idx="3344">
                  <c:v>6.9506647048027698E-2</c:v>
                </c:pt>
                <c:pt idx="3345">
                  <c:v>6.9558162072706903E-2</c:v>
                </c:pt>
                <c:pt idx="3346">
                  <c:v>6.9506647048027698E-2</c:v>
                </c:pt>
                <c:pt idx="3347">
                  <c:v>6.9451912334306101E-2</c:v>
                </c:pt>
                <c:pt idx="3348">
                  <c:v>6.9403616998670301E-2</c:v>
                </c:pt>
                <c:pt idx="3349">
                  <c:v>6.9352101973990998E-2</c:v>
                </c:pt>
                <c:pt idx="3350">
                  <c:v>6.9303806638354101E-2</c:v>
                </c:pt>
                <c:pt idx="3351">
                  <c:v>6.9197556899954396E-2</c:v>
                </c:pt>
                <c:pt idx="3352">
                  <c:v>6.9149261564317402E-2</c:v>
                </c:pt>
                <c:pt idx="3353">
                  <c:v>6.9149261564317402E-2</c:v>
                </c:pt>
                <c:pt idx="3354">
                  <c:v>6.9097746539639404E-2</c:v>
                </c:pt>
                <c:pt idx="3355">
                  <c:v>6.9149261564317402E-2</c:v>
                </c:pt>
                <c:pt idx="3356">
                  <c:v>6.8994716490280897E-2</c:v>
                </c:pt>
                <c:pt idx="3357">
                  <c:v>6.8894906129965794E-2</c:v>
                </c:pt>
                <c:pt idx="3358">
                  <c:v>6.8894906129965794E-2</c:v>
                </c:pt>
                <c:pt idx="3359">
                  <c:v>6.8840171416244197E-2</c:v>
                </c:pt>
                <c:pt idx="3360">
                  <c:v>6.8788656391564895E-2</c:v>
                </c:pt>
                <c:pt idx="3361">
                  <c:v>6.8788656391564895E-2</c:v>
                </c:pt>
                <c:pt idx="3362">
                  <c:v>6.8740361055929206E-2</c:v>
                </c:pt>
                <c:pt idx="3363">
                  <c:v>6.8634111317528404E-2</c:v>
                </c:pt>
                <c:pt idx="3364">
                  <c:v>6.8585815981892603E-2</c:v>
                </c:pt>
                <c:pt idx="3365">
                  <c:v>6.8585815981892603E-2</c:v>
                </c:pt>
                <c:pt idx="3366">
                  <c:v>6.8431270907855904E-2</c:v>
                </c:pt>
                <c:pt idx="3367">
                  <c:v>6.8534300957213398E-2</c:v>
                </c:pt>
                <c:pt idx="3368">
                  <c:v>6.8486005621576404E-2</c:v>
                </c:pt>
                <c:pt idx="3369">
                  <c:v>6.8331460547539802E-2</c:v>
                </c:pt>
                <c:pt idx="3370">
                  <c:v>6.8225210809140097E-2</c:v>
                </c:pt>
                <c:pt idx="3371">
                  <c:v>6.8276725833818205E-2</c:v>
                </c:pt>
                <c:pt idx="3372">
                  <c:v>6.8225210809140097E-2</c:v>
                </c:pt>
                <c:pt idx="3373">
                  <c:v>6.8225210809140097E-2</c:v>
                </c:pt>
                <c:pt idx="3374">
                  <c:v>6.8225210809140097E-2</c:v>
                </c:pt>
                <c:pt idx="3375">
                  <c:v>6.8125400448823897E-2</c:v>
                </c:pt>
                <c:pt idx="3376">
                  <c:v>6.8070665735103494E-2</c:v>
                </c:pt>
                <c:pt idx="3377">
                  <c:v>6.7970855374787295E-2</c:v>
                </c:pt>
                <c:pt idx="3378">
                  <c:v>6.7970855374787295E-2</c:v>
                </c:pt>
                <c:pt idx="3379">
                  <c:v>6.7922560039151397E-2</c:v>
                </c:pt>
                <c:pt idx="3380">
                  <c:v>6.7922560039151397E-2</c:v>
                </c:pt>
                <c:pt idx="3381">
                  <c:v>6.7867825325429898E-2</c:v>
                </c:pt>
                <c:pt idx="3382">
                  <c:v>6.7816310300750596E-2</c:v>
                </c:pt>
                <c:pt idx="3383">
                  <c:v>6.7768014965114906E-2</c:v>
                </c:pt>
                <c:pt idx="3384">
                  <c:v>6.7816310300750596E-2</c:v>
                </c:pt>
                <c:pt idx="3385">
                  <c:v>6.7661765226714105E-2</c:v>
                </c:pt>
                <c:pt idx="3386">
                  <c:v>6.7561954866398904E-2</c:v>
                </c:pt>
                <c:pt idx="3387">
                  <c:v>6.7513659530761994E-2</c:v>
                </c:pt>
                <c:pt idx="3388">
                  <c:v>6.7458924817040397E-2</c:v>
                </c:pt>
                <c:pt idx="3389">
                  <c:v>6.7407409792362399E-2</c:v>
                </c:pt>
                <c:pt idx="3390">
                  <c:v>6.7458924817040397E-2</c:v>
                </c:pt>
                <c:pt idx="3391">
                  <c:v>6.7407409792362399E-2</c:v>
                </c:pt>
                <c:pt idx="3392">
                  <c:v>6.7307599432046103E-2</c:v>
                </c:pt>
                <c:pt idx="3393">
                  <c:v>6.7204569382688803E-2</c:v>
                </c:pt>
                <c:pt idx="3394">
                  <c:v>6.7153054358009598E-2</c:v>
                </c:pt>
                <c:pt idx="3395">
                  <c:v>6.7153054358009598E-2</c:v>
                </c:pt>
                <c:pt idx="3396">
                  <c:v>6.7153054358009598E-2</c:v>
                </c:pt>
                <c:pt idx="3397">
                  <c:v>6.7153054358009598E-2</c:v>
                </c:pt>
                <c:pt idx="3398">
                  <c:v>6.7204569382688803E-2</c:v>
                </c:pt>
                <c:pt idx="3399">
                  <c:v>6.7050024308652104E-2</c:v>
                </c:pt>
                <c:pt idx="3400">
                  <c:v>6.6950213948337098E-2</c:v>
                </c:pt>
                <c:pt idx="3401">
                  <c:v>6.6998509283972899E-2</c:v>
                </c:pt>
                <c:pt idx="3402">
                  <c:v>6.6744153849621304E-2</c:v>
                </c:pt>
                <c:pt idx="3403">
                  <c:v>6.6641123800262797E-2</c:v>
                </c:pt>
                <c:pt idx="3404">
                  <c:v>6.6541313439947694E-2</c:v>
                </c:pt>
                <c:pt idx="3405">
                  <c:v>6.6641123800262797E-2</c:v>
                </c:pt>
                <c:pt idx="3406">
                  <c:v>6.6641123800262797E-2</c:v>
                </c:pt>
                <c:pt idx="3407">
                  <c:v>6.6744153849621304E-2</c:v>
                </c:pt>
                <c:pt idx="3408">
                  <c:v>6.6589608775584605E-2</c:v>
                </c:pt>
                <c:pt idx="3409">
                  <c:v>6.6541313439947694E-2</c:v>
                </c:pt>
                <c:pt idx="3410">
                  <c:v>6.6541313439947694E-2</c:v>
                </c:pt>
                <c:pt idx="3411">
                  <c:v>6.6486578726226098E-2</c:v>
                </c:pt>
                <c:pt idx="3412">
                  <c:v>6.6486578726226098E-2</c:v>
                </c:pt>
                <c:pt idx="3413">
                  <c:v>6.64350637015481E-2</c:v>
                </c:pt>
                <c:pt idx="3414">
                  <c:v>6.64350637015481E-2</c:v>
                </c:pt>
                <c:pt idx="3415">
                  <c:v>6.6232223291874406E-2</c:v>
                </c:pt>
                <c:pt idx="3416">
                  <c:v>6.6132412931559401E-2</c:v>
                </c:pt>
                <c:pt idx="3417">
                  <c:v>6.6132412931559401E-2</c:v>
                </c:pt>
                <c:pt idx="3418">
                  <c:v>6.5977867857521605E-2</c:v>
                </c:pt>
                <c:pt idx="3419">
                  <c:v>6.6026163193158599E-2</c:v>
                </c:pt>
                <c:pt idx="3420">
                  <c:v>6.5926352832843496E-2</c:v>
                </c:pt>
                <c:pt idx="3421">
                  <c:v>6.5977867857521605E-2</c:v>
                </c:pt>
                <c:pt idx="3422">
                  <c:v>6.6026163193158599E-2</c:v>
                </c:pt>
                <c:pt idx="3423">
                  <c:v>6.5823322783485003E-2</c:v>
                </c:pt>
                <c:pt idx="3424">
                  <c:v>6.5771807758806894E-2</c:v>
                </c:pt>
                <c:pt idx="3425">
                  <c:v>6.5823322783485003E-2</c:v>
                </c:pt>
                <c:pt idx="3426">
                  <c:v>6.5771807758806894E-2</c:v>
                </c:pt>
                <c:pt idx="3427">
                  <c:v>6.56687777094484E-2</c:v>
                </c:pt>
                <c:pt idx="3428">
                  <c:v>6.5723512423169997E-2</c:v>
                </c:pt>
                <c:pt idx="3429">
                  <c:v>6.5568967349133297E-2</c:v>
                </c:pt>
                <c:pt idx="3430">
                  <c:v>6.56687777094484E-2</c:v>
                </c:pt>
                <c:pt idx="3431">
                  <c:v>6.56687777094484E-2</c:v>
                </c:pt>
                <c:pt idx="3432">
                  <c:v>6.56687777094484E-2</c:v>
                </c:pt>
                <c:pt idx="3433">
                  <c:v>6.5517452324454106E-2</c:v>
                </c:pt>
                <c:pt idx="3434">
                  <c:v>6.5414422275096806E-2</c:v>
                </c:pt>
                <c:pt idx="3435">
                  <c:v>6.5362907250417504E-2</c:v>
                </c:pt>
                <c:pt idx="3436">
                  <c:v>6.5208362176380805E-2</c:v>
                </c:pt>
                <c:pt idx="3437">
                  <c:v>6.5160066840744005E-2</c:v>
                </c:pt>
                <c:pt idx="3438">
                  <c:v>6.5208362176380805E-2</c:v>
                </c:pt>
                <c:pt idx="3439">
                  <c:v>6.5160066840744005E-2</c:v>
                </c:pt>
                <c:pt idx="3440">
                  <c:v>6.5160066840744005E-2</c:v>
                </c:pt>
                <c:pt idx="3441">
                  <c:v>6.50538171023443E-2</c:v>
                </c:pt>
                <c:pt idx="3442">
                  <c:v>6.4954006742029197E-2</c:v>
                </c:pt>
                <c:pt idx="3443">
                  <c:v>6.4850976692670703E-2</c:v>
                </c:pt>
                <c:pt idx="3444">
                  <c:v>6.4799461667991498E-2</c:v>
                </c:pt>
                <c:pt idx="3445">
                  <c:v>6.4850976692670703E-2</c:v>
                </c:pt>
                <c:pt idx="3446">
                  <c:v>6.4850976692670703E-2</c:v>
                </c:pt>
                <c:pt idx="3447">
                  <c:v>6.5005521766707305E-2</c:v>
                </c:pt>
                <c:pt idx="3448">
                  <c:v>6.4696431618634004E-2</c:v>
                </c:pt>
                <c:pt idx="3449">
                  <c:v>6.4490371519918196E-2</c:v>
                </c:pt>
                <c:pt idx="3450">
                  <c:v>6.4545106233639696E-2</c:v>
                </c:pt>
                <c:pt idx="3451">
                  <c:v>6.4596621258318998E-2</c:v>
                </c:pt>
                <c:pt idx="3452">
                  <c:v>6.4644916593954799E-2</c:v>
                </c:pt>
                <c:pt idx="3453">
                  <c:v>6.4596621258318998E-2</c:v>
                </c:pt>
                <c:pt idx="3454">
                  <c:v>6.4545106233639696E-2</c:v>
                </c:pt>
                <c:pt idx="3455">
                  <c:v>6.4644916593954799E-2</c:v>
                </c:pt>
                <c:pt idx="3456">
                  <c:v>6.4442076184282299E-2</c:v>
                </c:pt>
                <c:pt idx="3457">
                  <c:v>6.4287531110244697E-2</c:v>
                </c:pt>
                <c:pt idx="3458">
                  <c:v>6.4236016085566505E-2</c:v>
                </c:pt>
                <c:pt idx="3459">
                  <c:v>6.4187720749929497E-2</c:v>
                </c:pt>
                <c:pt idx="3460">
                  <c:v>6.4081471011529806E-2</c:v>
                </c:pt>
                <c:pt idx="3461">
                  <c:v>6.4033175675892895E-2</c:v>
                </c:pt>
                <c:pt idx="3462">
                  <c:v>6.4187720749929497E-2</c:v>
                </c:pt>
                <c:pt idx="3463">
                  <c:v>6.3878630601856307E-2</c:v>
                </c:pt>
                <c:pt idx="3464">
                  <c:v>6.3933365315577903E-2</c:v>
                </c:pt>
                <c:pt idx="3465">
                  <c:v>6.3933365315577903E-2</c:v>
                </c:pt>
                <c:pt idx="3466">
                  <c:v>6.3933365315577903E-2</c:v>
                </c:pt>
                <c:pt idx="3467">
                  <c:v>6.3827115577177004E-2</c:v>
                </c:pt>
                <c:pt idx="3468">
                  <c:v>6.3827115577177004E-2</c:v>
                </c:pt>
                <c:pt idx="3469">
                  <c:v>6.3778820241541301E-2</c:v>
                </c:pt>
                <c:pt idx="3470">
                  <c:v>6.3778820241541301E-2</c:v>
                </c:pt>
                <c:pt idx="3471">
                  <c:v>6.3672570503140499E-2</c:v>
                </c:pt>
                <c:pt idx="3472">
                  <c:v>6.3672570503140499E-2</c:v>
                </c:pt>
                <c:pt idx="3473">
                  <c:v>6.3572760142825396E-2</c:v>
                </c:pt>
                <c:pt idx="3474">
                  <c:v>6.3572760142825396E-2</c:v>
                </c:pt>
                <c:pt idx="3475">
                  <c:v>6.3524464807188402E-2</c:v>
                </c:pt>
                <c:pt idx="3476">
                  <c:v>6.3524464807188402E-2</c:v>
                </c:pt>
                <c:pt idx="3477">
                  <c:v>6.3524464807188402E-2</c:v>
                </c:pt>
                <c:pt idx="3478">
                  <c:v>6.3418215068788794E-2</c:v>
                </c:pt>
                <c:pt idx="3479">
                  <c:v>6.3263669994752206E-2</c:v>
                </c:pt>
                <c:pt idx="3480">
                  <c:v>6.3163859634435895E-2</c:v>
                </c:pt>
                <c:pt idx="3481">
                  <c:v>6.3115564298800206E-2</c:v>
                </c:pt>
                <c:pt idx="3482">
                  <c:v>6.3060829585078595E-2</c:v>
                </c:pt>
                <c:pt idx="3483">
                  <c:v>6.3060829585078595E-2</c:v>
                </c:pt>
                <c:pt idx="3484">
                  <c:v>6.3009314560399404E-2</c:v>
                </c:pt>
                <c:pt idx="3485">
                  <c:v>6.2961019224763604E-2</c:v>
                </c:pt>
                <c:pt idx="3486">
                  <c:v>6.2906284511041993E-2</c:v>
                </c:pt>
                <c:pt idx="3487">
                  <c:v>6.2906284511041993E-2</c:v>
                </c:pt>
                <c:pt idx="3488">
                  <c:v>6.2806474150725794E-2</c:v>
                </c:pt>
                <c:pt idx="3489">
                  <c:v>6.2806474150725794E-2</c:v>
                </c:pt>
                <c:pt idx="3490">
                  <c:v>6.2754959126047699E-2</c:v>
                </c:pt>
                <c:pt idx="3491">
                  <c:v>6.2703444101368397E-2</c:v>
                </c:pt>
                <c:pt idx="3492">
                  <c:v>6.2806474150725794E-2</c:v>
                </c:pt>
                <c:pt idx="3493">
                  <c:v>6.2754959126047699E-2</c:v>
                </c:pt>
                <c:pt idx="3494">
                  <c:v>6.2651929076689095E-2</c:v>
                </c:pt>
                <c:pt idx="3495">
                  <c:v>6.2600414052011097E-2</c:v>
                </c:pt>
                <c:pt idx="3496">
                  <c:v>6.2497384002652603E-2</c:v>
                </c:pt>
                <c:pt idx="3497">
                  <c:v>6.2346058617658302E-2</c:v>
                </c:pt>
                <c:pt idx="3498">
                  <c:v>6.2346058617658302E-2</c:v>
                </c:pt>
                <c:pt idx="3499">
                  <c:v>6.2291323903936699E-2</c:v>
                </c:pt>
                <c:pt idx="3500">
                  <c:v>6.2243028568300898E-2</c:v>
                </c:pt>
                <c:pt idx="3501">
                  <c:v>6.2291323903936699E-2</c:v>
                </c:pt>
                <c:pt idx="3502">
                  <c:v>6.2191513543621603E-2</c:v>
                </c:pt>
                <c:pt idx="3503">
                  <c:v>6.2143218207984602E-2</c:v>
                </c:pt>
                <c:pt idx="3504">
                  <c:v>6.2088483494264199E-2</c:v>
                </c:pt>
                <c:pt idx="3505">
                  <c:v>6.2088483494264199E-2</c:v>
                </c:pt>
                <c:pt idx="3506">
                  <c:v>6.1988673133948097E-2</c:v>
                </c:pt>
                <c:pt idx="3507">
                  <c:v>6.1937158109269898E-2</c:v>
                </c:pt>
                <c:pt idx="3508">
                  <c:v>6.1882423395548398E-2</c:v>
                </c:pt>
                <c:pt idx="3509">
                  <c:v>6.1834128059911397E-2</c:v>
                </c:pt>
                <c:pt idx="3510">
                  <c:v>6.1734317699596399E-2</c:v>
                </c:pt>
                <c:pt idx="3511">
                  <c:v>6.1834128059911397E-2</c:v>
                </c:pt>
                <c:pt idx="3512">
                  <c:v>6.17826130352334E-2</c:v>
                </c:pt>
                <c:pt idx="3513">
                  <c:v>6.1734317699596399E-2</c:v>
                </c:pt>
                <c:pt idx="3514">
                  <c:v>6.1734317699596399E-2</c:v>
                </c:pt>
                <c:pt idx="3515">
                  <c:v>6.1679582985874802E-2</c:v>
                </c:pt>
                <c:pt idx="3516">
                  <c:v>6.1579772625559803E-2</c:v>
                </c:pt>
                <c:pt idx="3517">
                  <c:v>6.1473522887158898E-2</c:v>
                </c:pt>
                <c:pt idx="3518">
                  <c:v>6.1373712526843899E-2</c:v>
                </c:pt>
                <c:pt idx="3519">
                  <c:v>6.1325417191207002E-2</c:v>
                </c:pt>
                <c:pt idx="3520">
                  <c:v>6.1270682477486599E-2</c:v>
                </c:pt>
                <c:pt idx="3521">
                  <c:v>6.1270682477486599E-2</c:v>
                </c:pt>
                <c:pt idx="3522">
                  <c:v>6.1270682477486599E-2</c:v>
                </c:pt>
                <c:pt idx="3523">
                  <c:v>6.1170872117170302E-2</c:v>
                </c:pt>
                <c:pt idx="3524">
                  <c:v>6.1219167452807297E-2</c:v>
                </c:pt>
                <c:pt idx="3525">
                  <c:v>6.1170872117170302E-2</c:v>
                </c:pt>
                <c:pt idx="3526">
                  <c:v>6.1119357092492298E-2</c:v>
                </c:pt>
                <c:pt idx="3527">
                  <c:v>6.1119357092492298E-2</c:v>
                </c:pt>
                <c:pt idx="3528">
                  <c:v>6.09132969937764E-2</c:v>
                </c:pt>
                <c:pt idx="3529">
                  <c:v>6.09132969937764E-2</c:v>
                </c:pt>
                <c:pt idx="3530">
                  <c:v>6.1016327043133797E-2</c:v>
                </c:pt>
                <c:pt idx="3531">
                  <c:v>6.0861781969097098E-2</c:v>
                </c:pt>
                <c:pt idx="3532">
                  <c:v>6.09132969937764E-2</c:v>
                </c:pt>
                <c:pt idx="3533">
                  <c:v>6.0861781969097098E-2</c:v>
                </c:pt>
                <c:pt idx="3534">
                  <c:v>6.0761971608782099E-2</c:v>
                </c:pt>
                <c:pt idx="3535">
                  <c:v>6.0655721870381298E-2</c:v>
                </c:pt>
                <c:pt idx="3536">
                  <c:v>6.0555911510066202E-2</c:v>
                </c:pt>
                <c:pt idx="3537">
                  <c:v>6.0555911510066202E-2</c:v>
                </c:pt>
                <c:pt idx="3538">
                  <c:v>6.0452881460708797E-2</c:v>
                </c:pt>
                <c:pt idx="3539">
                  <c:v>6.0504396485387003E-2</c:v>
                </c:pt>
                <c:pt idx="3540">
                  <c:v>6.0555911510066202E-2</c:v>
                </c:pt>
                <c:pt idx="3541">
                  <c:v>6.0452881460708797E-2</c:v>
                </c:pt>
                <c:pt idx="3542">
                  <c:v>6.0298336386671002E-2</c:v>
                </c:pt>
                <c:pt idx="3543">
                  <c:v>6.02468213619929E-2</c:v>
                </c:pt>
                <c:pt idx="3544">
                  <c:v>6.0198526026356003E-2</c:v>
                </c:pt>
                <c:pt idx="3545">
                  <c:v>6.0147011001676701E-2</c:v>
                </c:pt>
                <c:pt idx="3546">
                  <c:v>6.0043980952319297E-2</c:v>
                </c:pt>
                <c:pt idx="3547">
                  <c:v>6.0095495976998599E-2</c:v>
                </c:pt>
                <c:pt idx="3548">
                  <c:v>5.9992465927640098E-2</c:v>
                </c:pt>
                <c:pt idx="3549">
                  <c:v>5.9944170592004298E-2</c:v>
                </c:pt>
                <c:pt idx="3550">
                  <c:v>5.9889435878282798E-2</c:v>
                </c:pt>
                <c:pt idx="3551">
                  <c:v>5.9889435878282798E-2</c:v>
                </c:pt>
                <c:pt idx="3552">
                  <c:v>5.9837920853603503E-2</c:v>
                </c:pt>
                <c:pt idx="3553">
                  <c:v>5.9738110493288497E-2</c:v>
                </c:pt>
                <c:pt idx="3554">
                  <c:v>5.9686595468609202E-2</c:v>
                </c:pt>
                <c:pt idx="3555">
                  <c:v>5.9635080443929997E-2</c:v>
                </c:pt>
                <c:pt idx="3556">
                  <c:v>5.9583565419251798E-2</c:v>
                </c:pt>
                <c:pt idx="3557">
                  <c:v>5.9583565419251798E-2</c:v>
                </c:pt>
                <c:pt idx="3558">
                  <c:v>5.9583565419251798E-2</c:v>
                </c:pt>
                <c:pt idx="3559">
                  <c:v>5.9635080443929997E-2</c:v>
                </c:pt>
                <c:pt idx="3560">
                  <c:v>5.94290203452153E-2</c:v>
                </c:pt>
                <c:pt idx="3561">
                  <c:v>5.9329209984899003E-2</c:v>
                </c:pt>
                <c:pt idx="3562">
                  <c:v>5.9226179935541703E-2</c:v>
                </c:pt>
                <c:pt idx="3563">
                  <c:v>5.9174664910862401E-2</c:v>
                </c:pt>
                <c:pt idx="3564">
                  <c:v>5.9174664910862401E-2</c:v>
                </c:pt>
                <c:pt idx="3565">
                  <c:v>5.9123149886184299E-2</c:v>
                </c:pt>
                <c:pt idx="3566">
                  <c:v>5.9380725009578299E-2</c:v>
                </c:pt>
                <c:pt idx="3567">
                  <c:v>5.9071634861504997E-2</c:v>
                </c:pt>
                <c:pt idx="3568">
                  <c:v>5.9174664910862401E-2</c:v>
                </c:pt>
                <c:pt idx="3569">
                  <c:v>5.9226179935541703E-2</c:v>
                </c:pt>
                <c:pt idx="3570">
                  <c:v>5.8917089787468499E-2</c:v>
                </c:pt>
                <c:pt idx="3571">
                  <c:v>5.8865574762789197E-2</c:v>
                </c:pt>
                <c:pt idx="3572">
                  <c:v>5.8817279427152203E-2</c:v>
                </c:pt>
                <c:pt idx="3573">
                  <c:v>5.8817279427152203E-2</c:v>
                </c:pt>
                <c:pt idx="3574">
                  <c:v>5.8971824501189998E-2</c:v>
                </c:pt>
                <c:pt idx="3575">
                  <c:v>5.8865574762789197E-2</c:v>
                </c:pt>
                <c:pt idx="3576">
                  <c:v>5.8714249377794903E-2</c:v>
                </c:pt>
                <c:pt idx="3577">
                  <c:v>5.8611219328437499E-2</c:v>
                </c:pt>
                <c:pt idx="3578">
                  <c:v>5.8662734353115698E-2</c:v>
                </c:pt>
                <c:pt idx="3579">
                  <c:v>5.8714249377794903E-2</c:v>
                </c:pt>
                <c:pt idx="3580">
                  <c:v>5.8508189279078998E-2</c:v>
                </c:pt>
                <c:pt idx="3581">
                  <c:v>5.8356863894084697E-2</c:v>
                </c:pt>
                <c:pt idx="3582">
                  <c:v>5.8305348869405402E-2</c:v>
                </c:pt>
                <c:pt idx="3583">
                  <c:v>5.8202318820047998E-2</c:v>
                </c:pt>
                <c:pt idx="3584">
                  <c:v>5.82538338447273E-2</c:v>
                </c:pt>
                <c:pt idx="3585">
                  <c:v>5.8356863894084697E-2</c:v>
                </c:pt>
                <c:pt idx="3586">
                  <c:v>5.8047773746011402E-2</c:v>
                </c:pt>
                <c:pt idx="3587">
                  <c:v>5.8047773746011402E-2</c:v>
                </c:pt>
                <c:pt idx="3588">
                  <c:v>5.8099288770690698E-2</c:v>
                </c:pt>
                <c:pt idx="3589">
                  <c:v>5.7947963385696397E-2</c:v>
                </c:pt>
                <c:pt idx="3590">
                  <c:v>5.7947963385696397E-2</c:v>
                </c:pt>
                <c:pt idx="3591">
                  <c:v>5.7745122976022897E-2</c:v>
                </c:pt>
                <c:pt idx="3592">
                  <c:v>5.7690388262301197E-2</c:v>
                </c:pt>
                <c:pt idx="3593">
                  <c:v>5.7745122976022897E-2</c:v>
                </c:pt>
                <c:pt idx="3594">
                  <c:v>5.7690388262301197E-2</c:v>
                </c:pt>
                <c:pt idx="3595">
                  <c:v>5.7539062877306903E-2</c:v>
                </c:pt>
                <c:pt idx="3596">
                  <c:v>5.7539062877306903E-2</c:v>
                </c:pt>
                <c:pt idx="3597">
                  <c:v>5.7539062877306903E-2</c:v>
                </c:pt>
                <c:pt idx="3598">
                  <c:v>5.7384517803270398E-2</c:v>
                </c:pt>
                <c:pt idx="3599">
                  <c:v>5.7384517803270398E-2</c:v>
                </c:pt>
                <c:pt idx="3600">
                  <c:v>5.7487547852627698E-2</c:v>
                </c:pt>
                <c:pt idx="3601">
                  <c:v>5.7487547852627698E-2</c:v>
                </c:pt>
                <c:pt idx="3602">
                  <c:v>5.7436032827949603E-2</c:v>
                </c:pt>
                <c:pt idx="3603">
                  <c:v>5.7333002778591102E-2</c:v>
                </c:pt>
                <c:pt idx="3604">
                  <c:v>5.7384517803270398E-2</c:v>
                </c:pt>
                <c:pt idx="3605">
                  <c:v>5.7281487753913E-2</c:v>
                </c:pt>
                <c:pt idx="3606">
                  <c:v>5.7126942679875198E-2</c:v>
                </c:pt>
                <c:pt idx="3607">
                  <c:v>5.7126942679875198E-2</c:v>
                </c:pt>
                <c:pt idx="3608">
                  <c:v>5.7126942679875198E-2</c:v>
                </c:pt>
                <c:pt idx="3609">
                  <c:v>5.7078647344239397E-2</c:v>
                </c:pt>
                <c:pt idx="3610">
                  <c:v>5.7027132319560102E-2</c:v>
                </c:pt>
                <c:pt idx="3611">
                  <c:v>5.6924102270202802E-2</c:v>
                </c:pt>
                <c:pt idx="3612">
                  <c:v>5.6872587245523597E-2</c:v>
                </c:pt>
                <c:pt idx="3613">
                  <c:v>5.6975617294880897E-2</c:v>
                </c:pt>
                <c:pt idx="3614">
                  <c:v>5.6718042171486897E-2</c:v>
                </c:pt>
                <c:pt idx="3615">
                  <c:v>5.666974683585E-2</c:v>
                </c:pt>
                <c:pt idx="3616">
                  <c:v>5.6463686737135199E-2</c:v>
                </c:pt>
                <c:pt idx="3617">
                  <c:v>5.6463686737135199E-2</c:v>
                </c:pt>
                <c:pt idx="3618">
                  <c:v>5.6515201761813398E-2</c:v>
                </c:pt>
                <c:pt idx="3619">
                  <c:v>5.6463686737135199E-2</c:v>
                </c:pt>
                <c:pt idx="3620">
                  <c:v>5.6363876376819097E-2</c:v>
                </c:pt>
                <c:pt idx="3621">
                  <c:v>5.6363876376819097E-2</c:v>
                </c:pt>
                <c:pt idx="3622">
                  <c:v>5.6363876376819097E-2</c:v>
                </c:pt>
                <c:pt idx="3623">
                  <c:v>5.6260846327461603E-2</c:v>
                </c:pt>
                <c:pt idx="3624">
                  <c:v>5.6309141663097501E-2</c:v>
                </c:pt>
                <c:pt idx="3625">
                  <c:v>5.6260846327461603E-2</c:v>
                </c:pt>
                <c:pt idx="3626">
                  <c:v>5.6209331302782398E-2</c:v>
                </c:pt>
                <c:pt idx="3627">
                  <c:v>5.6209331302782398E-2</c:v>
                </c:pt>
                <c:pt idx="3628">
                  <c:v>5.6157816278103102E-2</c:v>
                </c:pt>
                <c:pt idx="3629">
                  <c:v>5.6157816278103102E-2</c:v>
                </c:pt>
                <c:pt idx="3630">
                  <c:v>5.6054786228745802E-2</c:v>
                </c:pt>
                <c:pt idx="3631">
                  <c:v>5.5954975868430797E-2</c:v>
                </c:pt>
                <c:pt idx="3632">
                  <c:v>5.6054786228745802E-2</c:v>
                </c:pt>
                <c:pt idx="3633">
                  <c:v>5.6003271204066597E-2</c:v>
                </c:pt>
                <c:pt idx="3634">
                  <c:v>5.59002411547092E-2</c:v>
                </c:pt>
                <c:pt idx="3635">
                  <c:v>5.5748915769714802E-2</c:v>
                </c:pt>
                <c:pt idx="3636">
                  <c:v>5.5594370695678297E-2</c:v>
                </c:pt>
                <c:pt idx="3637">
                  <c:v>5.5439825621641597E-2</c:v>
                </c:pt>
                <c:pt idx="3638">
                  <c:v>5.5491340646319803E-2</c:v>
                </c:pt>
                <c:pt idx="3639">
                  <c:v>5.5491340646319803E-2</c:v>
                </c:pt>
                <c:pt idx="3640">
                  <c:v>5.5594370695678297E-2</c:v>
                </c:pt>
                <c:pt idx="3641">
                  <c:v>5.5542855670999002E-2</c:v>
                </c:pt>
                <c:pt idx="3642">
                  <c:v>5.5491340646319803E-2</c:v>
                </c:pt>
                <c:pt idx="3643">
                  <c:v>5.5491340646319803E-2</c:v>
                </c:pt>
                <c:pt idx="3644">
                  <c:v>5.53915302860047E-2</c:v>
                </c:pt>
                <c:pt idx="3645">
                  <c:v>5.5185470187288803E-2</c:v>
                </c:pt>
                <c:pt idx="3646">
                  <c:v>5.5030925113252298E-2</c:v>
                </c:pt>
                <c:pt idx="3647">
                  <c:v>5.4982629777615297E-2</c:v>
                </c:pt>
                <c:pt idx="3648">
                  <c:v>5.4982629777615297E-2</c:v>
                </c:pt>
                <c:pt idx="3649">
                  <c:v>5.5030925113252298E-2</c:v>
                </c:pt>
                <c:pt idx="3650">
                  <c:v>5.5030925113252298E-2</c:v>
                </c:pt>
                <c:pt idx="3651">
                  <c:v>5.5030925113252298E-2</c:v>
                </c:pt>
                <c:pt idx="3652">
                  <c:v>5.4982629777615297E-2</c:v>
                </c:pt>
                <c:pt idx="3653">
                  <c:v>5.4828084703578701E-2</c:v>
                </c:pt>
                <c:pt idx="3654">
                  <c:v>5.4776569678900502E-2</c:v>
                </c:pt>
                <c:pt idx="3655">
                  <c:v>5.4673539629542002E-2</c:v>
                </c:pt>
                <c:pt idx="3656">
                  <c:v>5.4673539629542002E-2</c:v>
                </c:pt>
                <c:pt idx="3657">
                  <c:v>5.46220246048639E-2</c:v>
                </c:pt>
                <c:pt idx="3658">
                  <c:v>5.46220246048639E-2</c:v>
                </c:pt>
                <c:pt idx="3659">
                  <c:v>5.4518994555505497E-2</c:v>
                </c:pt>
                <c:pt idx="3660">
                  <c:v>5.4419184195190297E-2</c:v>
                </c:pt>
                <c:pt idx="3661">
                  <c:v>5.4367669170511099E-2</c:v>
                </c:pt>
                <c:pt idx="3662">
                  <c:v>5.4316154145831901E-2</c:v>
                </c:pt>
                <c:pt idx="3663">
                  <c:v>5.4316154145831901E-2</c:v>
                </c:pt>
                <c:pt idx="3664">
                  <c:v>5.4316154145831901E-2</c:v>
                </c:pt>
                <c:pt idx="3665">
                  <c:v>5.4110094047117099E-2</c:v>
                </c:pt>
                <c:pt idx="3666">
                  <c:v>5.4110094047117099E-2</c:v>
                </c:pt>
                <c:pt idx="3667">
                  <c:v>5.4110094047117099E-2</c:v>
                </c:pt>
                <c:pt idx="3668">
                  <c:v>5.40102836868009E-2</c:v>
                </c:pt>
                <c:pt idx="3669">
                  <c:v>5.3958768662122798E-2</c:v>
                </c:pt>
                <c:pt idx="3670">
                  <c:v>5.40102836868009E-2</c:v>
                </c:pt>
                <c:pt idx="3671">
                  <c:v>5.3958768662122798E-2</c:v>
                </c:pt>
                <c:pt idx="3672">
                  <c:v>5.3855738612764298E-2</c:v>
                </c:pt>
                <c:pt idx="3673">
                  <c:v>5.3804223588085003E-2</c:v>
                </c:pt>
                <c:pt idx="3674">
                  <c:v>5.3652898203090701E-2</c:v>
                </c:pt>
                <c:pt idx="3675">
                  <c:v>5.3652898203090701E-2</c:v>
                </c:pt>
                <c:pt idx="3676">
                  <c:v>5.3601383178412697E-2</c:v>
                </c:pt>
                <c:pt idx="3677">
                  <c:v>5.3498353129054203E-2</c:v>
                </c:pt>
                <c:pt idx="3678">
                  <c:v>5.3546648464691003E-2</c:v>
                </c:pt>
                <c:pt idx="3679">
                  <c:v>5.3498353129054203E-2</c:v>
                </c:pt>
                <c:pt idx="3680">
                  <c:v>5.3546648464691003E-2</c:v>
                </c:pt>
                <c:pt idx="3681">
                  <c:v>5.3343808055017497E-2</c:v>
                </c:pt>
                <c:pt idx="3682">
                  <c:v>5.3395323079696702E-2</c:v>
                </c:pt>
                <c:pt idx="3683">
                  <c:v>5.3395323079696702E-2</c:v>
                </c:pt>
                <c:pt idx="3684">
                  <c:v>5.3343808055017497E-2</c:v>
                </c:pt>
                <c:pt idx="3685">
                  <c:v>5.3343808055017497E-2</c:v>
                </c:pt>
                <c:pt idx="3686">
                  <c:v>5.3343808055017497E-2</c:v>
                </c:pt>
                <c:pt idx="3687">
                  <c:v>5.3137747956301697E-2</c:v>
                </c:pt>
                <c:pt idx="3688">
                  <c:v>5.3292293030339499E-2</c:v>
                </c:pt>
                <c:pt idx="3689">
                  <c:v>5.3343808055017497E-2</c:v>
                </c:pt>
                <c:pt idx="3690">
                  <c:v>5.3137747956301697E-2</c:v>
                </c:pt>
                <c:pt idx="3691">
                  <c:v>5.2986422571307402E-2</c:v>
                </c:pt>
                <c:pt idx="3692">
                  <c:v>5.2728847447913403E-2</c:v>
                </c:pt>
                <c:pt idx="3693">
                  <c:v>5.26290370875983E-2</c:v>
                </c:pt>
                <c:pt idx="3694">
                  <c:v>5.2577522062918998E-2</c:v>
                </c:pt>
                <c:pt idx="3695">
                  <c:v>5.2526007038239897E-2</c:v>
                </c:pt>
                <c:pt idx="3696">
                  <c:v>5.2526007038239897E-2</c:v>
                </c:pt>
                <c:pt idx="3697">
                  <c:v>5.2526007038239897E-2</c:v>
                </c:pt>
                <c:pt idx="3698">
                  <c:v>5.2474492013560602E-2</c:v>
                </c:pt>
                <c:pt idx="3699">
                  <c:v>5.2374681653245402E-2</c:v>
                </c:pt>
                <c:pt idx="3700">
                  <c:v>5.2319946939523902E-2</c:v>
                </c:pt>
                <c:pt idx="3701">
                  <c:v>5.2319946939523902E-2</c:v>
                </c:pt>
                <c:pt idx="3702">
                  <c:v>5.2422976988882403E-2</c:v>
                </c:pt>
                <c:pt idx="3703">
                  <c:v>5.2374681653245402E-2</c:v>
                </c:pt>
                <c:pt idx="3704">
                  <c:v>5.2271651603888102E-2</c:v>
                </c:pt>
                <c:pt idx="3705">
                  <c:v>5.2271651603888102E-2</c:v>
                </c:pt>
                <c:pt idx="3706">
                  <c:v>5.2065591505172197E-2</c:v>
                </c:pt>
                <c:pt idx="3707">
                  <c:v>5.2014076480492902E-2</c:v>
                </c:pt>
                <c:pt idx="3708">
                  <c:v>5.1911046431135602E-2</c:v>
                </c:pt>
                <c:pt idx="3709">
                  <c:v>5.1862751095498698E-2</c:v>
                </c:pt>
                <c:pt idx="3710">
                  <c:v>5.1811236070820603E-2</c:v>
                </c:pt>
                <c:pt idx="3711">
                  <c:v>5.1811236070820603E-2</c:v>
                </c:pt>
                <c:pt idx="3712">
                  <c:v>5.1708206021462103E-2</c:v>
                </c:pt>
                <c:pt idx="3713">
                  <c:v>5.1708206021462103E-2</c:v>
                </c:pt>
                <c:pt idx="3714">
                  <c:v>5.1605175972104698E-2</c:v>
                </c:pt>
                <c:pt idx="3715">
                  <c:v>5.1553660947425403E-2</c:v>
                </c:pt>
                <c:pt idx="3716">
                  <c:v>5.1553660947425403E-2</c:v>
                </c:pt>
                <c:pt idx="3717">
                  <c:v>5.1453850587110397E-2</c:v>
                </c:pt>
                <c:pt idx="3718">
                  <c:v>5.1347600848709603E-2</c:v>
                </c:pt>
                <c:pt idx="3719">
                  <c:v>5.1299305513073802E-2</c:v>
                </c:pt>
                <c:pt idx="3720">
                  <c:v>5.1299305513073802E-2</c:v>
                </c:pt>
                <c:pt idx="3721">
                  <c:v>5.1144760439035999E-2</c:v>
                </c:pt>
                <c:pt idx="3722">
                  <c:v>5.1093245414357898E-2</c:v>
                </c:pt>
                <c:pt idx="3723">
                  <c:v>5.1044950078721001E-2</c:v>
                </c:pt>
                <c:pt idx="3724">
                  <c:v>5.0993435054041802E-2</c:v>
                </c:pt>
                <c:pt idx="3725">
                  <c:v>5.0938700340321302E-2</c:v>
                </c:pt>
                <c:pt idx="3726">
                  <c:v>5.0993435054041802E-2</c:v>
                </c:pt>
                <c:pt idx="3727">
                  <c:v>5.0993435054041802E-2</c:v>
                </c:pt>
                <c:pt idx="3728">
                  <c:v>5.0890405004684301E-2</c:v>
                </c:pt>
                <c:pt idx="3729">
                  <c:v>5.0838889980005103E-2</c:v>
                </c:pt>
                <c:pt idx="3730">
                  <c:v>5.0787374955326897E-2</c:v>
                </c:pt>
                <c:pt idx="3731">
                  <c:v>5.0735859930647803E-2</c:v>
                </c:pt>
                <c:pt idx="3732">
                  <c:v>5.0684344905968501E-2</c:v>
                </c:pt>
                <c:pt idx="3733">
                  <c:v>5.0636049570332603E-2</c:v>
                </c:pt>
                <c:pt idx="3734">
                  <c:v>5.0584534545653398E-2</c:v>
                </c:pt>
                <c:pt idx="3735">
                  <c:v>5.0378474446937598E-2</c:v>
                </c:pt>
                <c:pt idx="3736">
                  <c:v>5.0378474446937598E-2</c:v>
                </c:pt>
                <c:pt idx="3737">
                  <c:v>5.0429989471616803E-2</c:v>
                </c:pt>
                <c:pt idx="3738">
                  <c:v>5.0378474446937598E-2</c:v>
                </c:pt>
                <c:pt idx="3739">
                  <c:v>5.0429989471616803E-2</c:v>
                </c:pt>
                <c:pt idx="3740">
                  <c:v>5.0326959422258302E-2</c:v>
                </c:pt>
                <c:pt idx="3741">
                  <c:v>5.0275444397580103E-2</c:v>
                </c:pt>
                <c:pt idx="3742">
                  <c:v>5.0227149061943303E-2</c:v>
                </c:pt>
                <c:pt idx="3743">
                  <c:v>5.0175634037264001E-2</c:v>
                </c:pt>
                <c:pt idx="3744">
                  <c:v>5.0072603987906597E-2</c:v>
                </c:pt>
                <c:pt idx="3745">
                  <c:v>5.0021088963227302E-2</c:v>
                </c:pt>
                <c:pt idx="3746">
                  <c:v>4.9918058913870002E-2</c:v>
                </c:pt>
                <c:pt idx="3747">
                  <c:v>4.9918058913870002E-2</c:v>
                </c:pt>
                <c:pt idx="3748">
                  <c:v>4.9866543889190797E-2</c:v>
                </c:pt>
                <c:pt idx="3749">
                  <c:v>4.9711998815154097E-2</c:v>
                </c:pt>
                <c:pt idx="3750">
                  <c:v>4.96637034795172E-2</c:v>
                </c:pt>
                <c:pt idx="3751">
                  <c:v>4.9711998815154097E-2</c:v>
                </c:pt>
                <c:pt idx="3752">
                  <c:v>4.9612188454839098E-2</c:v>
                </c:pt>
                <c:pt idx="3753">
                  <c:v>4.96637034795172E-2</c:v>
                </c:pt>
                <c:pt idx="3754">
                  <c:v>4.9612188454839098E-2</c:v>
                </c:pt>
                <c:pt idx="3755">
                  <c:v>4.9557453741117502E-2</c:v>
                </c:pt>
                <c:pt idx="3756">
                  <c:v>4.9406128356123201E-2</c:v>
                </c:pt>
                <c:pt idx="3757">
                  <c:v>4.9354613331444003E-2</c:v>
                </c:pt>
                <c:pt idx="3758">
                  <c:v>4.9354613331444003E-2</c:v>
                </c:pt>
                <c:pt idx="3759">
                  <c:v>4.9303098306765797E-2</c:v>
                </c:pt>
                <c:pt idx="3760">
                  <c:v>4.9100257897092298E-2</c:v>
                </c:pt>
                <c:pt idx="3761">
                  <c:v>4.9100257897092298E-2</c:v>
                </c:pt>
                <c:pt idx="3762">
                  <c:v>4.9100257897092298E-2</c:v>
                </c:pt>
                <c:pt idx="3763">
                  <c:v>4.9100257897092298E-2</c:v>
                </c:pt>
                <c:pt idx="3764">
                  <c:v>4.9048742872413002E-2</c:v>
                </c:pt>
                <c:pt idx="3765">
                  <c:v>4.8894197798376497E-2</c:v>
                </c:pt>
                <c:pt idx="3766">
                  <c:v>4.8894197798376497E-2</c:v>
                </c:pt>
                <c:pt idx="3767">
                  <c:v>4.8845902462739399E-2</c:v>
                </c:pt>
                <c:pt idx="3768">
                  <c:v>4.8739652724339798E-2</c:v>
                </c:pt>
                <c:pt idx="3769">
                  <c:v>4.8691357388702901E-2</c:v>
                </c:pt>
                <c:pt idx="3770">
                  <c:v>4.8588327339345497E-2</c:v>
                </c:pt>
                <c:pt idx="3771">
                  <c:v>4.8536812314666201E-2</c:v>
                </c:pt>
                <c:pt idx="3772">
                  <c:v>4.8485297289987003E-2</c:v>
                </c:pt>
                <c:pt idx="3773">
                  <c:v>4.83854869296719E-2</c:v>
                </c:pt>
                <c:pt idx="3774">
                  <c:v>4.83854869296719E-2</c:v>
                </c:pt>
                <c:pt idx="3775">
                  <c:v>4.8437001954351203E-2</c:v>
                </c:pt>
                <c:pt idx="3776">
                  <c:v>4.8282456880314503E-2</c:v>
                </c:pt>
                <c:pt idx="3777">
                  <c:v>4.8282456880314503E-2</c:v>
                </c:pt>
                <c:pt idx="3778">
                  <c:v>4.8230941855635298E-2</c:v>
                </c:pt>
                <c:pt idx="3779">
                  <c:v>4.8230941855635298E-2</c:v>
                </c:pt>
                <c:pt idx="3780">
                  <c:v>4.8230941855635298E-2</c:v>
                </c:pt>
                <c:pt idx="3781">
                  <c:v>4.8127911806277998E-2</c:v>
                </c:pt>
                <c:pt idx="3782">
                  <c:v>4.8028101445961702E-2</c:v>
                </c:pt>
                <c:pt idx="3783">
                  <c:v>4.7973366732241299E-2</c:v>
                </c:pt>
                <c:pt idx="3784">
                  <c:v>4.7973366732241299E-2</c:v>
                </c:pt>
                <c:pt idx="3785">
                  <c:v>4.7921851707562003E-2</c:v>
                </c:pt>
                <c:pt idx="3786">
                  <c:v>4.7767306633525498E-2</c:v>
                </c:pt>
                <c:pt idx="3787">
                  <c:v>4.7767306633525498E-2</c:v>
                </c:pt>
                <c:pt idx="3788">
                  <c:v>4.7667496273209202E-2</c:v>
                </c:pt>
                <c:pt idx="3789">
                  <c:v>4.7619200937573401E-2</c:v>
                </c:pt>
                <c:pt idx="3790">
                  <c:v>4.7667496273209202E-2</c:v>
                </c:pt>
                <c:pt idx="3791">
                  <c:v>4.7564466223851902E-2</c:v>
                </c:pt>
                <c:pt idx="3792">
                  <c:v>4.7464655863536903E-2</c:v>
                </c:pt>
                <c:pt idx="3793">
                  <c:v>4.7358406125135998E-2</c:v>
                </c:pt>
                <c:pt idx="3794">
                  <c:v>4.7310110789500197E-2</c:v>
                </c:pt>
                <c:pt idx="3795">
                  <c:v>4.7210300429184102E-2</c:v>
                </c:pt>
                <c:pt idx="3796">
                  <c:v>4.7104050690784403E-2</c:v>
                </c:pt>
                <c:pt idx="3797">
                  <c:v>4.7055755355147402E-2</c:v>
                </c:pt>
                <c:pt idx="3798">
                  <c:v>4.7104050690784403E-2</c:v>
                </c:pt>
                <c:pt idx="3799">
                  <c:v>4.70042403304681E-2</c:v>
                </c:pt>
                <c:pt idx="3800">
                  <c:v>4.70042403304681E-2</c:v>
                </c:pt>
                <c:pt idx="3801">
                  <c:v>4.6949505616747697E-2</c:v>
                </c:pt>
                <c:pt idx="3802">
                  <c:v>4.6949505616747697E-2</c:v>
                </c:pt>
                <c:pt idx="3803">
                  <c:v>4.6849695256431602E-2</c:v>
                </c:pt>
                <c:pt idx="3804">
                  <c:v>4.6798180231753403E-2</c:v>
                </c:pt>
                <c:pt idx="3805">
                  <c:v>4.6849695256431602E-2</c:v>
                </c:pt>
                <c:pt idx="3806">
                  <c:v>4.6646854846759102E-2</c:v>
                </c:pt>
                <c:pt idx="3807">
                  <c:v>4.6595339822079897E-2</c:v>
                </c:pt>
                <c:pt idx="3808">
                  <c:v>4.6595339822079897E-2</c:v>
                </c:pt>
                <c:pt idx="3809">
                  <c:v>4.65406051083583E-2</c:v>
                </c:pt>
                <c:pt idx="3810">
                  <c:v>4.65406051083583E-2</c:v>
                </c:pt>
                <c:pt idx="3811">
                  <c:v>4.6440794748043197E-2</c:v>
                </c:pt>
                <c:pt idx="3812">
                  <c:v>4.6386060034321698E-2</c:v>
                </c:pt>
                <c:pt idx="3813">
                  <c:v>4.6286249674006602E-2</c:v>
                </c:pt>
                <c:pt idx="3814">
                  <c:v>4.6237954338369601E-2</c:v>
                </c:pt>
                <c:pt idx="3815">
                  <c:v>4.6237954338369601E-2</c:v>
                </c:pt>
                <c:pt idx="3816">
                  <c:v>4.6286249674006602E-2</c:v>
                </c:pt>
                <c:pt idx="3817">
                  <c:v>4.6183219624648102E-2</c:v>
                </c:pt>
                <c:pt idx="3818">
                  <c:v>4.6083409264333103E-2</c:v>
                </c:pt>
                <c:pt idx="3819">
                  <c:v>4.6031894239653801E-2</c:v>
                </c:pt>
                <c:pt idx="3820">
                  <c:v>4.5977159525932197E-2</c:v>
                </c:pt>
                <c:pt idx="3821">
                  <c:v>4.5977159525932197E-2</c:v>
                </c:pt>
                <c:pt idx="3822">
                  <c:v>4.5877349165617101E-2</c:v>
                </c:pt>
                <c:pt idx="3823">
                  <c:v>4.5829053829981398E-2</c:v>
                </c:pt>
                <c:pt idx="3824">
                  <c:v>4.5774319116259801E-2</c:v>
                </c:pt>
                <c:pt idx="3825">
                  <c:v>4.5722804091580603E-2</c:v>
                </c:pt>
                <c:pt idx="3826">
                  <c:v>4.56229937312655E-2</c:v>
                </c:pt>
                <c:pt idx="3827">
                  <c:v>4.56229937312655E-2</c:v>
                </c:pt>
                <c:pt idx="3828">
                  <c:v>4.5568259017543897E-2</c:v>
                </c:pt>
                <c:pt idx="3829">
                  <c:v>4.5468448657228898E-2</c:v>
                </c:pt>
                <c:pt idx="3830">
                  <c:v>4.5365418607870397E-2</c:v>
                </c:pt>
                <c:pt idx="3831">
                  <c:v>4.5365418607870397E-2</c:v>
                </c:pt>
                <c:pt idx="3832">
                  <c:v>4.5313903583191102E-2</c:v>
                </c:pt>
                <c:pt idx="3833">
                  <c:v>4.5214093222876103E-2</c:v>
                </c:pt>
                <c:pt idx="3834">
                  <c:v>4.5214093222876103E-2</c:v>
                </c:pt>
                <c:pt idx="3835">
                  <c:v>4.5214093222876103E-2</c:v>
                </c:pt>
                <c:pt idx="3836">
                  <c:v>4.51593585091545E-2</c:v>
                </c:pt>
                <c:pt idx="3837">
                  <c:v>4.5059548148839501E-2</c:v>
                </c:pt>
                <c:pt idx="3838">
                  <c:v>4.5059548148839501E-2</c:v>
                </c:pt>
                <c:pt idx="3839">
                  <c:v>4.5059548148839501E-2</c:v>
                </c:pt>
                <c:pt idx="3840">
                  <c:v>4.4956518099482097E-2</c:v>
                </c:pt>
                <c:pt idx="3841">
                  <c:v>4.4905003074802802E-2</c:v>
                </c:pt>
                <c:pt idx="3842">
                  <c:v>4.4856707739165801E-2</c:v>
                </c:pt>
                <c:pt idx="3843">
                  <c:v>4.4805192714487803E-2</c:v>
                </c:pt>
                <c:pt idx="3844">
                  <c:v>4.4702162665129302E-2</c:v>
                </c:pt>
                <c:pt idx="3845">
                  <c:v>4.4650647640451097E-2</c:v>
                </c:pt>
                <c:pt idx="3846">
                  <c:v>4.4650647640451097E-2</c:v>
                </c:pt>
                <c:pt idx="3847">
                  <c:v>4.4547617591092603E-2</c:v>
                </c:pt>
                <c:pt idx="3848">
                  <c:v>4.4496102566413502E-2</c:v>
                </c:pt>
                <c:pt idx="3849">
                  <c:v>4.4341557492376803E-2</c:v>
                </c:pt>
                <c:pt idx="3850">
                  <c:v>4.4293262156741002E-2</c:v>
                </c:pt>
                <c:pt idx="3851">
                  <c:v>4.42417471320617E-2</c:v>
                </c:pt>
                <c:pt idx="3852">
                  <c:v>4.4187012418340103E-2</c:v>
                </c:pt>
                <c:pt idx="3853">
                  <c:v>4.4138717082704303E-2</c:v>
                </c:pt>
                <c:pt idx="3854">
                  <c:v>4.4138717082704303E-2</c:v>
                </c:pt>
                <c:pt idx="3855">
                  <c:v>4.4087202058025098E-2</c:v>
                </c:pt>
                <c:pt idx="3856">
                  <c:v>4.3932656983988502E-2</c:v>
                </c:pt>
                <c:pt idx="3857">
                  <c:v>4.3984172008666597E-2</c:v>
                </c:pt>
                <c:pt idx="3858">
                  <c:v>4.3884361648351501E-2</c:v>
                </c:pt>
                <c:pt idx="3859">
                  <c:v>4.3832846623672303E-2</c:v>
                </c:pt>
                <c:pt idx="3860">
                  <c:v>4.3729816574314899E-2</c:v>
                </c:pt>
                <c:pt idx="3861">
                  <c:v>4.3678301549635701E-2</c:v>
                </c:pt>
                <c:pt idx="3862">
                  <c:v>4.3678301549635701E-2</c:v>
                </c:pt>
                <c:pt idx="3863">
                  <c:v>4.3575271500278297E-2</c:v>
                </c:pt>
                <c:pt idx="3864">
                  <c:v>4.3423946115284003E-2</c:v>
                </c:pt>
                <c:pt idx="3865">
                  <c:v>4.3369211401562503E-2</c:v>
                </c:pt>
                <c:pt idx="3866">
                  <c:v>4.3369211401562503E-2</c:v>
                </c:pt>
                <c:pt idx="3867">
                  <c:v>4.3369211401562503E-2</c:v>
                </c:pt>
                <c:pt idx="3868">
                  <c:v>4.3320916065926598E-2</c:v>
                </c:pt>
                <c:pt idx="3869">
                  <c:v>4.32694010412474E-2</c:v>
                </c:pt>
                <c:pt idx="3870">
                  <c:v>4.3221105705610399E-2</c:v>
                </c:pt>
                <c:pt idx="3871">
                  <c:v>4.3221105705610399E-2</c:v>
                </c:pt>
                <c:pt idx="3872">
                  <c:v>4.3221105705610399E-2</c:v>
                </c:pt>
                <c:pt idx="3873">
                  <c:v>4.3114855967210798E-2</c:v>
                </c:pt>
                <c:pt idx="3874">
                  <c:v>4.3015045606894599E-2</c:v>
                </c:pt>
                <c:pt idx="3875">
                  <c:v>4.3015045606894599E-2</c:v>
                </c:pt>
                <c:pt idx="3876">
                  <c:v>4.3114855967210798E-2</c:v>
                </c:pt>
                <c:pt idx="3877">
                  <c:v>4.2960310893174203E-2</c:v>
                </c:pt>
                <c:pt idx="3878">
                  <c:v>4.2960310893174203E-2</c:v>
                </c:pt>
                <c:pt idx="3879">
                  <c:v>4.28057658191364E-2</c:v>
                </c:pt>
                <c:pt idx="3880">
                  <c:v>4.28057658191364E-2</c:v>
                </c:pt>
                <c:pt idx="3881">
                  <c:v>4.2602925409463997E-2</c:v>
                </c:pt>
                <c:pt idx="3882">
                  <c:v>4.2503115049147701E-2</c:v>
                </c:pt>
                <c:pt idx="3883">
                  <c:v>4.2348569975111203E-2</c:v>
                </c:pt>
                <c:pt idx="3884">
                  <c:v>4.2297054950432997E-2</c:v>
                </c:pt>
                <c:pt idx="3885">
                  <c:v>4.2396865310748003E-2</c:v>
                </c:pt>
                <c:pt idx="3886">
                  <c:v>4.2348569975111203E-2</c:v>
                </c:pt>
                <c:pt idx="3887">
                  <c:v>4.2297054950432997E-2</c:v>
                </c:pt>
                <c:pt idx="3888">
                  <c:v>4.2194024901074503E-2</c:v>
                </c:pt>
                <c:pt idx="3889">
                  <c:v>4.2194024901074503E-2</c:v>
                </c:pt>
                <c:pt idx="3890">
                  <c:v>4.2042699516080202E-2</c:v>
                </c:pt>
                <c:pt idx="3891">
                  <c:v>4.2094214540759498E-2</c:v>
                </c:pt>
                <c:pt idx="3892">
                  <c:v>4.1987964802358703E-2</c:v>
                </c:pt>
                <c:pt idx="3893">
                  <c:v>4.2042699516080202E-2</c:v>
                </c:pt>
                <c:pt idx="3894">
                  <c:v>4.1987964802358703E-2</c:v>
                </c:pt>
                <c:pt idx="3895">
                  <c:v>4.1987964802358703E-2</c:v>
                </c:pt>
                <c:pt idx="3896">
                  <c:v>4.1987964802358703E-2</c:v>
                </c:pt>
                <c:pt idx="3897">
                  <c:v>4.1839859106407799E-2</c:v>
                </c:pt>
                <c:pt idx="3898">
                  <c:v>4.1785124392686203E-2</c:v>
                </c:pt>
                <c:pt idx="3899">
                  <c:v>4.1685314032370101E-2</c:v>
                </c:pt>
                <c:pt idx="3900">
                  <c:v>4.1785124392686203E-2</c:v>
                </c:pt>
                <c:pt idx="3901">
                  <c:v>4.1685314032370101E-2</c:v>
                </c:pt>
                <c:pt idx="3902">
                  <c:v>4.1579064293970402E-2</c:v>
                </c:pt>
                <c:pt idx="3903">
                  <c:v>4.1579064293970402E-2</c:v>
                </c:pt>
                <c:pt idx="3904">
                  <c:v>4.1479253933655397E-2</c:v>
                </c:pt>
                <c:pt idx="3905">
                  <c:v>4.1430958598018403E-2</c:v>
                </c:pt>
                <c:pt idx="3906">
                  <c:v>4.1376223884296903E-2</c:v>
                </c:pt>
                <c:pt idx="3907">
                  <c:v>4.1324708859617601E-2</c:v>
                </c:pt>
                <c:pt idx="3908">
                  <c:v>4.1170163785580902E-2</c:v>
                </c:pt>
                <c:pt idx="3909">
                  <c:v>4.1022058089628902E-2</c:v>
                </c:pt>
                <c:pt idx="3910">
                  <c:v>4.0915808351229301E-2</c:v>
                </c:pt>
                <c:pt idx="3911">
                  <c:v>4.1070353425265903E-2</c:v>
                </c:pt>
                <c:pt idx="3912">
                  <c:v>4.1022058089628902E-2</c:v>
                </c:pt>
                <c:pt idx="3913">
                  <c:v>4.0967323375908499E-2</c:v>
                </c:pt>
                <c:pt idx="3914">
                  <c:v>4.0812778301871903E-2</c:v>
                </c:pt>
                <c:pt idx="3915">
                  <c:v>4.0967323375908499E-2</c:v>
                </c:pt>
                <c:pt idx="3916">
                  <c:v>4.0761263277192698E-2</c:v>
                </c:pt>
                <c:pt idx="3917">
                  <c:v>4.0558422867519102E-2</c:v>
                </c:pt>
                <c:pt idx="3918">
                  <c:v>4.0606718203155999E-2</c:v>
                </c:pt>
                <c:pt idx="3919">
                  <c:v>4.0761263277192698E-2</c:v>
                </c:pt>
                <c:pt idx="3920">
                  <c:v>4.0712967941555697E-2</c:v>
                </c:pt>
                <c:pt idx="3921">
                  <c:v>4.0558422867519102E-2</c:v>
                </c:pt>
                <c:pt idx="3922">
                  <c:v>4.0403877793482403E-2</c:v>
                </c:pt>
                <c:pt idx="3923">
                  <c:v>4.05069078428398E-2</c:v>
                </c:pt>
                <c:pt idx="3924">
                  <c:v>4.0558422867519102E-2</c:v>
                </c:pt>
                <c:pt idx="3925">
                  <c:v>4.0352362768803197E-2</c:v>
                </c:pt>
                <c:pt idx="3926">
                  <c:v>4.0403877793482403E-2</c:v>
                </c:pt>
                <c:pt idx="3927">
                  <c:v>4.0197817694766602E-2</c:v>
                </c:pt>
                <c:pt idx="3928">
                  <c:v>4.0252552408488101E-2</c:v>
                </c:pt>
                <c:pt idx="3929">
                  <c:v>4.0252552408488101E-2</c:v>
                </c:pt>
                <c:pt idx="3930">
                  <c:v>4.0049711998814602E-2</c:v>
                </c:pt>
                <c:pt idx="3931">
                  <c:v>4.0049711998814602E-2</c:v>
                </c:pt>
                <c:pt idx="3932">
                  <c:v>4.0049711998814602E-2</c:v>
                </c:pt>
                <c:pt idx="3933">
                  <c:v>3.9895166924778E-2</c:v>
                </c:pt>
                <c:pt idx="3934">
                  <c:v>3.9843651900098698E-2</c:v>
                </c:pt>
                <c:pt idx="3935">
                  <c:v>3.9788917186378302E-2</c:v>
                </c:pt>
                <c:pt idx="3936">
                  <c:v>3.9740621850741301E-2</c:v>
                </c:pt>
                <c:pt idx="3937">
                  <c:v>3.9788917186378302E-2</c:v>
                </c:pt>
                <c:pt idx="3938">
                  <c:v>3.9486266416389602E-2</c:v>
                </c:pt>
                <c:pt idx="3939">
                  <c:v>3.95345617520255E-2</c:v>
                </c:pt>
                <c:pt idx="3940">
                  <c:v>3.9586076776704802E-2</c:v>
                </c:pt>
                <c:pt idx="3941">
                  <c:v>3.9586076776704802E-2</c:v>
                </c:pt>
                <c:pt idx="3942">
                  <c:v>3.9434751391710501E-2</c:v>
                </c:pt>
                <c:pt idx="3943">
                  <c:v>3.9331721342352001E-2</c:v>
                </c:pt>
                <c:pt idx="3944">
                  <c:v>3.9380016677988801E-2</c:v>
                </c:pt>
                <c:pt idx="3945">
                  <c:v>3.9434751391710501E-2</c:v>
                </c:pt>
                <c:pt idx="3946">
                  <c:v>3.9331721342352001E-2</c:v>
                </c:pt>
                <c:pt idx="3947">
                  <c:v>3.9231910982036801E-2</c:v>
                </c:pt>
                <c:pt idx="3948">
                  <c:v>3.91256612436372E-2</c:v>
                </c:pt>
                <c:pt idx="3949">
                  <c:v>3.9077365908000303E-2</c:v>
                </c:pt>
                <c:pt idx="3950">
                  <c:v>3.8971116169600598E-2</c:v>
                </c:pt>
                <c:pt idx="3951">
                  <c:v>3.8871305809284398E-2</c:v>
                </c:pt>
                <c:pt idx="3952">
                  <c:v>3.8922820833963603E-2</c:v>
                </c:pt>
                <c:pt idx="3953">
                  <c:v>3.8819790784606303E-2</c:v>
                </c:pt>
                <c:pt idx="3954">
                  <c:v>3.8768275759927001E-2</c:v>
                </c:pt>
                <c:pt idx="3955">
                  <c:v>3.8716760735247803E-2</c:v>
                </c:pt>
                <c:pt idx="3956">
                  <c:v>3.8668465399612002E-2</c:v>
                </c:pt>
                <c:pt idx="3957">
                  <c:v>3.8613730685890399E-2</c:v>
                </c:pt>
                <c:pt idx="3958">
                  <c:v>3.85139203255742E-2</c:v>
                </c:pt>
                <c:pt idx="3959">
                  <c:v>3.85139203255742E-2</c:v>
                </c:pt>
                <c:pt idx="3960">
                  <c:v>3.83593752515375E-2</c:v>
                </c:pt>
                <c:pt idx="3961">
                  <c:v>3.8259564891222501E-2</c:v>
                </c:pt>
                <c:pt idx="3962">
                  <c:v>3.83593752515375E-2</c:v>
                </c:pt>
                <c:pt idx="3963">
                  <c:v>3.8410890276216803E-2</c:v>
                </c:pt>
                <c:pt idx="3964">
                  <c:v>3.8410890276216803E-2</c:v>
                </c:pt>
                <c:pt idx="3965">
                  <c:v>3.8204830177501002E-2</c:v>
                </c:pt>
                <c:pt idx="3966">
                  <c:v>3.8053504792506701E-2</c:v>
                </c:pt>
                <c:pt idx="3967">
                  <c:v>3.7998770078785001E-2</c:v>
                </c:pt>
                <c:pt idx="3968">
                  <c:v>3.8053504792506701E-2</c:v>
                </c:pt>
                <c:pt idx="3969">
                  <c:v>3.7998770078785001E-2</c:v>
                </c:pt>
                <c:pt idx="3970">
                  <c:v>3.7898959718470002E-2</c:v>
                </c:pt>
                <c:pt idx="3971">
                  <c:v>3.7850664382833098E-2</c:v>
                </c:pt>
                <c:pt idx="3972">
                  <c:v>3.7744414644433399E-2</c:v>
                </c:pt>
                <c:pt idx="3973">
                  <c:v>3.7850664382833098E-2</c:v>
                </c:pt>
                <c:pt idx="3974">
                  <c:v>3.7795929669112702E-2</c:v>
                </c:pt>
                <c:pt idx="3975">
                  <c:v>3.75415742347599E-2</c:v>
                </c:pt>
                <c:pt idx="3976">
                  <c:v>3.7589869570396797E-2</c:v>
                </c:pt>
                <c:pt idx="3977">
                  <c:v>3.7490059210081701E-2</c:v>
                </c:pt>
                <c:pt idx="3978">
                  <c:v>3.7490059210081701E-2</c:v>
                </c:pt>
                <c:pt idx="3979">
                  <c:v>3.7441763874444797E-2</c:v>
                </c:pt>
                <c:pt idx="3980">
                  <c:v>3.7441763874444797E-2</c:v>
                </c:pt>
                <c:pt idx="3981">
                  <c:v>3.7589869570396797E-2</c:v>
                </c:pt>
                <c:pt idx="3982">
                  <c:v>3.75415742347599E-2</c:v>
                </c:pt>
                <c:pt idx="3983">
                  <c:v>3.7441763874444797E-2</c:v>
                </c:pt>
                <c:pt idx="3984">
                  <c:v>3.7335514136044003E-2</c:v>
                </c:pt>
                <c:pt idx="3985">
                  <c:v>3.7081158701692297E-2</c:v>
                </c:pt>
                <c:pt idx="3986">
                  <c:v>3.7287218800408202E-2</c:v>
                </c:pt>
                <c:pt idx="3987">
                  <c:v>3.7029643677013099E-2</c:v>
                </c:pt>
                <c:pt idx="3988">
                  <c:v>3.6978128652334998E-2</c:v>
                </c:pt>
                <c:pt idx="3989">
                  <c:v>3.6926613627655702E-2</c:v>
                </c:pt>
                <c:pt idx="3990">
                  <c:v>3.7029643677013099E-2</c:v>
                </c:pt>
                <c:pt idx="3991">
                  <c:v>3.6978128652334998E-2</c:v>
                </c:pt>
                <c:pt idx="3992">
                  <c:v>3.6772068553619003E-2</c:v>
                </c:pt>
                <c:pt idx="3993">
                  <c:v>3.6672258193302901E-2</c:v>
                </c:pt>
                <c:pt idx="3994">
                  <c:v>3.6469417783630401E-2</c:v>
                </c:pt>
                <c:pt idx="3995">
                  <c:v>3.6414683069908901E-2</c:v>
                </c:pt>
                <c:pt idx="3996">
                  <c:v>3.6414683069908901E-2</c:v>
                </c:pt>
                <c:pt idx="3997">
                  <c:v>3.6314872709593903E-2</c:v>
                </c:pt>
                <c:pt idx="3998">
                  <c:v>3.62633576849146E-2</c:v>
                </c:pt>
                <c:pt idx="3999">
                  <c:v>3.62633576849146E-2</c:v>
                </c:pt>
                <c:pt idx="4000">
                  <c:v>3.62633576849146E-2</c:v>
                </c:pt>
                <c:pt idx="4001">
                  <c:v>3.62633576849146E-2</c:v>
                </c:pt>
                <c:pt idx="4002">
                  <c:v>3.6211842660235402E-2</c:v>
                </c:pt>
                <c:pt idx="4003">
                  <c:v>3.6211842660235402E-2</c:v>
                </c:pt>
                <c:pt idx="4004">
                  <c:v>3.6211842660235402E-2</c:v>
                </c:pt>
                <c:pt idx="4005">
                  <c:v>3.6211842660235402E-2</c:v>
                </c:pt>
                <c:pt idx="4006">
                  <c:v>3.6108812610877998E-2</c:v>
                </c:pt>
                <c:pt idx="4007">
                  <c:v>3.5954267536841403E-2</c:v>
                </c:pt>
                <c:pt idx="4008">
                  <c:v>3.5854457176525099E-2</c:v>
                </c:pt>
                <c:pt idx="4009">
                  <c:v>3.5802942151847102E-2</c:v>
                </c:pt>
                <c:pt idx="4010">
                  <c:v>3.5802942151847102E-2</c:v>
                </c:pt>
                <c:pt idx="4011">
                  <c:v>3.5596882053131197E-2</c:v>
                </c:pt>
                <c:pt idx="4012">
                  <c:v>3.5545367028451902E-2</c:v>
                </c:pt>
                <c:pt idx="4013">
                  <c:v>3.5699912102488601E-2</c:v>
                </c:pt>
                <c:pt idx="4014">
                  <c:v>3.5497071692816101E-2</c:v>
                </c:pt>
                <c:pt idx="4015">
                  <c:v>3.5442336979094602E-2</c:v>
                </c:pt>
                <c:pt idx="4016">
                  <c:v>3.5342526618778299E-2</c:v>
                </c:pt>
                <c:pt idx="4017">
                  <c:v>3.5394041643457601E-2</c:v>
                </c:pt>
                <c:pt idx="4018">
                  <c:v>3.5342526618778299E-2</c:v>
                </c:pt>
                <c:pt idx="4019">
                  <c:v>3.5291011594100197E-2</c:v>
                </c:pt>
                <c:pt idx="4020">
                  <c:v>3.5239496569421103E-2</c:v>
                </c:pt>
                <c:pt idx="4021">
                  <c:v>3.5239496569421103E-2</c:v>
                </c:pt>
                <c:pt idx="4022">
                  <c:v>3.51879815447418E-2</c:v>
                </c:pt>
                <c:pt idx="4023">
                  <c:v>3.5136466520063601E-2</c:v>
                </c:pt>
                <c:pt idx="4024">
                  <c:v>3.49851411350693E-2</c:v>
                </c:pt>
                <c:pt idx="4025">
                  <c:v>3.4933626110390102E-2</c:v>
                </c:pt>
                <c:pt idx="4026">
                  <c:v>3.4933626110390102E-2</c:v>
                </c:pt>
                <c:pt idx="4027">
                  <c:v>3.4830596061032698E-2</c:v>
                </c:pt>
                <c:pt idx="4028">
                  <c:v>3.4679270676038397E-2</c:v>
                </c:pt>
                <c:pt idx="4029">
                  <c:v>3.4624535962316801E-2</c:v>
                </c:pt>
                <c:pt idx="4030">
                  <c:v>3.4624535962316801E-2</c:v>
                </c:pt>
                <c:pt idx="4031">
                  <c:v>3.4573020937637602E-2</c:v>
                </c:pt>
                <c:pt idx="4032">
                  <c:v>3.4573020937637602E-2</c:v>
                </c:pt>
                <c:pt idx="4033">
                  <c:v>3.4573020937637602E-2</c:v>
                </c:pt>
                <c:pt idx="4034">
                  <c:v>3.4473210577322597E-2</c:v>
                </c:pt>
                <c:pt idx="4035">
                  <c:v>3.4421695552643301E-2</c:v>
                </c:pt>
                <c:pt idx="4036">
                  <c:v>3.4370180527963999E-2</c:v>
                </c:pt>
                <c:pt idx="4037">
                  <c:v>3.4215635453927397E-2</c:v>
                </c:pt>
                <c:pt idx="4038">
                  <c:v>3.4115825093612301E-2</c:v>
                </c:pt>
                <c:pt idx="4039">
                  <c:v>3.4115825093612301E-2</c:v>
                </c:pt>
                <c:pt idx="4040">
                  <c:v>3.4115825093612301E-2</c:v>
                </c:pt>
                <c:pt idx="4041">
                  <c:v>3.4115825093612301E-2</c:v>
                </c:pt>
                <c:pt idx="4042">
                  <c:v>3.40127950442538E-2</c:v>
                </c:pt>
                <c:pt idx="4043">
                  <c:v>3.3961280019575803E-2</c:v>
                </c:pt>
                <c:pt idx="4044">
                  <c:v>3.3961280019575803E-2</c:v>
                </c:pt>
                <c:pt idx="4045">
                  <c:v>3.39097649948965E-2</c:v>
                </c:pt>
                <c:pt idx="4046">
                  <c:v>3.3861469659259499E-2</c:v>
                </c:pt>
                <c:pt idx="4047">
                  <c:v>3.3806734945539103E-2</c:v>
                </c:pt>
                <c:pt idx="4048">
                  <c:v>3.3706924585223001E-2</c:v>
                </c:pt>
                <c:pt idx="4049">
                  <c:v>3.3755219920859801E-2</c:v>
                </c:pt>
                <c:pt idx="4050">
                  <c:v>3.3706924585223001E-2</c:v>
                </c:pt>
                <c:pt idx="4051">
                  <c:v>3.36038945358655E-2</c:v>
                </c:pt>
                <c:pt idx="4052">
                  <c:v>3.3500864486508103E-2</c:v>
                </c:pt>
                <c:pt idx="4053">
                  <c:v>3.33978344371497E-2</c:v>
                </c:pt>
                <c:pt idx="4054">
                  <c:v>3.33978344371497E-2</c:v>
                </c:pt>
                <c:pt idx="4055">
                  <c:v>3.3298024076834597E-2</c:v>
                </c:pt>
                <c:pt idx="4056">
                  <c:v>3.3243289363113E-2</c:v>
                </c:pt>
                <c:pt idx="4057">
                  <c:v>3.3243289363113E-2</c:v>
                </c:pt>
                <c:pt idx="4058">
                  <c:v>3.3243289363113E-2</c:v>
                </c:pt>
                <c:pt idx="4059">
                  <c:v>3.3143479002798001E-2</c:v>
                </c:pt>
                <c:pt idx="4060">
                  <c:v>3.3143479002798001E-2</c:v>
                </c:pt>
                <c:pt idx="4061">
                  <c:v>3.3040448953439501E-2</c:v>
                </c:pt>
                <c:pt idx="4062">
                  <c:v>3.2988933928761399E-2</c:v>
                </c:pt>
                <c:pt idx="4063">
                  <c:v>3.28891235684452E-2</c:v>
                </c:pt>
                <c:pt idx="4064">
                  <c:v>3.28891235684452E-2</c:v>
                </c:pt>
                <c:pt idx="4065">
                  <c:v>3.2834388854723701E-2</c:v>
                </c:pt>
                <c:pt idx="4066">
                  <c:v>3.2786093519087803E-2</c:v>
                </c:pt>
                <c:pt idx="4067">
                  <c:v>3.2734578494408501E-2</c:v>
                </c:pt>
                <c:pt idx="4068">
                  <c:v>3.2631548445051201E-2</c:v>
                </c:pt>
                <c:pt idx="4069">
                  <c:v>3.2631548445051201E-2</c:v>
                </c:pt>
                <c:pt idx="4070">
                  <c:v>3.25285183956927E-2</c:v>
                </c:pt>
                <c:pt idx="4071">
                  <c:v>3.2480223060056899E-2</c:v>
                </c:pt>
                <c:pt idx="4072">
                  <c:v>3.2425488346335303E-2</c:v>
                </c:pt>
                <c:pt idx="4073">
                  <c:v>3.2377193010698399E-2</c:v>
                </c:pt>
                <c:pt idx="4074">
                  <c:v>3.2325677986020297E-2</c:v>
                </c:pt>
                <c:pt idx="4075">
                  <c:v>3.2274162961341002E-2</c:v>
                </c:pt>
                <c:pt idx="4076">
                  <c:v>3.22226479366617E-2</c:v>
                </c:pt>
                <c:pt idx="4077">
                  <c:v>3.22226479366617E-2</c:v>
                </c:pt>
                <c:pt idx="4078">
                  <c:v>3.2171132911983702E-2</c:v>
                </c:pt>
                <c:pt idx="4079">
                  <c:v>3.2171132911983702E-2</c:v>
                </c:pt>
                <c:pt idx="4080">
                  <c:v>3.2071322551667503E-2</c:v>
                </c:pt>
                <c:pt idx="4081">
                  <c:v>3.2016587837945899E-2</c:v>
                </c:pt>
                <c:pt idx="4082">
                  <c:v>3.1968292502310203E-2</c:v>
                </c:pt>
                <c:pt idx="4083">
                  <c:v>3.1862042763909297E-2</c:v>
                </c:pt>
                <c:pt idx="4084">
                  <c:v>3.1862042763909297E-2</c:v>
                </c:pt>
                <c:pt idx="4085">
                  <c:v>3.1813747428273503E-2</c:v>
                </c:pt>
                <c:pt idx="4086">
                  <c:v>3.1762232403594201E-2</c:v>
                </c:pt>
                <c:pt idx="4087">
                  <c:v>3.1659202354236901E-2</c:v>
                </c:pt>
                <c:pt idx="4088">
                  <c:v>3.1607687329557703E-2</c:v>
                </c:pt>
                <c:pt idx="4089">
                  <c:v>3.1507876969242503E-2</c:v>
                </c:pt>
                <c:pt idx="4090">
                  <c:v>3.1453142255520997E-2</c:v>
                </c:pt>
                <c:pt idx="4091">
                  <c:v>3.14048469198841E-2</c:v>
                </c:pt>
                <c:pt idx="4092">
                  <c:v>3.12503018458474E-2</c:v>
                </c:pt>
                <c:pt idx="4093">
                  <c:v>3.1198786821168199E-2</c:v>
                </c:pt>
                <c:pt idx="4094">
                  <c:v>3.1198786821168199E-2</c:v>
                </c:pt>
                <c:pt idx="4095">
                  <c:v>3.1098976460853099E-2</c:v>
                </c:pt>
                <c:pt idx="4096">
                  <c:v>3.1098976460853099E-2</c:v>
                </c:pt>
                <c:pt idx="4097">
                  <c:v>3.1098976460853099E-2</c:v>
                </c:pt>
                <c:pt idx="4098">
                  <c:v>3.09444313868165E-2</c:v>
                </c:pt>
                <c:pt idx="4099">
                  <c:v>3.0892916362137202E-2</c:v>
                </c:pt>
                <c:pt idx="4100">
                  <c:v>3.0841401337458E-2</c:v>
                </c:pt>
                <c:pt idx="4101">
                  <c:v>3.0841401337458E-2</c:v>
                </c:pt>
                <c:pt idx="4102">
                  <c:v>3.0789886312779902E-2</c:v>
                </c:pt>
                <c:pt idx="4103">
                  <c:v>3.0690075952463699E-2</c:v>
                </c:pt>
                <c:pt idx="4104">
                  <c:v>3.0738371288100599E-2</c:v>
                </c:pt>
                <c:pt idx="4105">
                  <c:v>3.0635341238743199E-2</c:v>
                </c:pt>
                <c:pt idx="4106">
                  <c:v>3.0690075952463699E-2</c:v>
                </c:pt>
                <c:pt idx="4107">
                  <c:v>3.05355308784271E-2</c:v>
                </c:pt>
                <c:pt idx="4108">
                  <c:v>3.04325008290697E-2</c:v>
                </c:pt>
                <c:pt idx="4109">
                  <c:v>3.0380985804390401E-2</c:v>
                </c:pt>
                <c:pt idx="4110">
                  <c:v>3.03294707797124E-2</c:v>
                </c:pt>
                <c:pt idx="4111">
                  <c:v>3.0226440730353799E-2</c:v>
                </c:pt>
                <c:pt idx="4112">
                  <c:v>3.01266303700388E-2</c:v>
                </c:pt>
                <c:pt idx="4113">
                  <c:v>3.0178145394718098E-2</c:v>
                </c:pt>
                <c:pt idx="4114">
                  <c:v>3.01266303700388E-2</c:v>
                </c:pt>
                <c:pt idx="4115">
                  <c:v>3.0075115345359602E-2</c:v>
                </c:pt>
                <c:pt idx="4116">
                  <c:v>3.0023600320680299E-2</c:v>
                </c:pt>
                <c:pt idx="4117">
                  <c:v>2.99720852960021E-2</c:v>
                </c:pt>
                <c:pt idx="4118">
                  <c:v>2.98690552466436E-2</c:v>
                </c:pt>
                <c:pt idx="4119">
                  <c:v>2.99720852960021E-2</c:v>
                </c:pt>
                <c:pt idx="4120">
                  <c:v>2.98690552466436E-2</c:v>
                </c:pt>
                <c:pt idx="4121">
                  <c:v>2.98690552466436E-2</c:v>
                </c:pt>
                <c:pt idx="4122">
                  <c:v>2.9769244886328601E-2</c:v>
                </c:pt>
                <c:pt idx="4123">
                  <c:v>2.9717729861649299E-2</c:v>
                </c:pt>
                <c:pt idx="4124">
                  <c:v>2.9614699812291999E-2</c:v>
                </c:pt>
                <c:pt idx="4125">
                  <c:v>2.9511669762933498E-2</c:v>
                </c:pt>
                <c:pt idx="4126">
                  <c:v>2.9408639713576101E-2</c:v>
                </c:pt>
                <c:pt idx="4127">
                  <c:v>2.9408639713576101E-2</c:v>
                </c:pt>
                <c:pt idx="4128">
                  <c:v>2.9360344377939201E-2</c:v>
                </c:pt>
                <c:pt idx="4129">
                  <c:v>2.9308829353261099E-2</c:v>
                </c:pt>
                <c:pt idx="4130">
                  <c:v>2.9360344377939201E-2</c:v>
                </c:pt>
                <c:pt idx="4131">
                  <c:v>2.9308829353261099E-2</c:v>
                </c:pt>
                <c:pt idx="4132">
                  <c:v>2.91542842792244E-2</c:v>
                </c:pt>
                <c:pt idx="4133">
                  <c:v>2.9102769254545101E-2</c:v>
                </c:pt>
                <c:pt idx="4134">
                  <c:v>2.9051254229865899E-2</c:v>
                </c:pt>
                <c:pt idx="4135">
                  <c:v>2.9051254229865899E-2</c:v>
                </c:pt>
                <c:pt idx="4136">
                  <c:v>2.89514438695508E-2</c:v>
                </c:pt>
                <c:pt idx="4137">
                  <c:v>2.8899928844871602E-2</c:v>
                </c:pt>
                <c:pt idx="4138">
                  <c:v>2.8899928844871602E-2</c:v>
                </c:pt>
                <c:pt idx="4139">
                  <c:v>2.8796898795514302E-2</c:v>
                </c:pt>
                <c:pt idx="4140">
                  <c:v>2.8745383770834999E-2</c:v>
                </c:pt>
                <c:pt idx="4141">
                  <c:v>2.8745383770834999E-2</c:v>
                </c:pt>
                <c:pt idx="4142">
                  <c:v>2.8745383770834999E-2</c:v>
                </c:pt>
                <c:pt idx="4143">
                  <c:v>2.8693868746155801E-2</c:v>
                </c:pt>
                <c:pt idx="4144">
                  <c:v>2.85908386967983E-2</c:v>
                </c:pt>
                <c:pt idx="4145">
                  <c:v>2.8491028336483301E-2</c:v>
                </c:pt>
                <c:pt idx="4146">
                  <c:v>2.8336483262446699E-2</c:v>
                </c:pt>
                <c:pt idx="4147">
                  <c:v>2.8336483262446699E-2</c:v>
                </c:pt>
                <c:pt idx="4148">
                  <c:v>2.8233453213088198E-2</c:v>
                </c:pt>
                <c:pt idx="4149">
                  <c:v>2.8181938188409E-2</c:v>
                </c:pt>
                <c:pt idx="4150">
                  <c:v>2.8130423163730801E-2</c:v>
                </c:pt>
                <c:pt idx="4151">
                  <c:v>2.80789081390516E-2</c:v>
                </c:pt>
                <c:pt idx="4152">
                  <c:v>2.80789081390516E-2</c:v>
                </c:pt>
                <c:pt idx="4153">
                  <c:v>2.8027393114372301E-2</c:v>
                </c:pt>
                <c:pt idx="4154">
                  <c:v>2.8027393114372301E-2</c:v>
                </c:pt>
                <c:pt idx="4155">
                  <c:v>2.79790977787365E-2</c:v>
                </c:pt>
                <c:pt idx="4156">
                  <c:v>2.7927582754057299E-2</c:v>
                </c:pt>
                <c:pt idx="4157">
                  <c:v>2.7872848040335699E-2</c:v>
                </c:pt>
                <c:pt idx="4158">
                  <c:v>2.7872848040335699E-2</c:v>
                </c:pt>
                <c:pt idx="4159">
                  <c:v>2.77730376800207E-2</c:v>
                </c:pt>
                <c:pt idx="4160">
                  <c:v>2.77730376800207E-2</c:v>
                </c:pt>
                <c:pt idx="4161">
                  <c:v>2.7670007630663299E-2</c:v>
                </c:pt>
                <c:pt idx="4162">
                  <c:v>2.7463947531947499E-2</c:v>
                </c:pt>
                <c:pt idx="4163">
                  <c:v>2.7415652196310501E-2</c:v>
                </c:pt>
                <c:pt idx="4164">
                  <c:v>2.7312622146953101E-2</c:v>
                </c:pt>
                <c:pt idx="4165">
                  <c:v>2.7312622146953101E-2</c:v>
                </c:pt>
                <c:pt idx="4166">
                  <c:v>2.7261107122273798E-2</c:v>
                </c:pt>
                <c:pt idx="4167">
                  <c:v>2.7312622146953101E-2</c:v>
                </c:pt>
                <c:pt idx="4168">
                  <c:v>2.7312622146953101E-2</c:v>
                </c:pt>
                <c:pt idx="4169">
                  <c:v>2.7209592097594701E-2</c:v>
                </c:pt>
                <c:pt idx="4170">
                  <c:v>2.7209592097594701E-2</c:v>
                </c:pt>
                <c:pt idx="4171">
                  <c:v>2.6955236663242999E-2</c:v>
                </c:pt>
                <c:pt idx="4172">
                  <c:v>2.68006915892063E-2</c:v>
                </c:pt>
                <c:pt idx="4173">
                  <c:v>2.69037216385637E-2</c:v>
                </c:pt>
                <c:pt idx="4174">
                  <c:v>2.69037216385637E-2</c:v>
                </c:pt>
                <c:pt idx="4175">
                  <c:v>2.6752396253569399E-2</c:v>
                </c:pt>
                <c:pt idx="4176">
                  <c:v>2.6752396253569399E-2</c:v>
                </c:pt>
                <c:pt idx="4177">
                  <c:v>2.6646146515169701E-2</c:v>
                </c:pt>
                <c:pt idx="4178">
                  <c:v>2.6546336154853498E-2</c:v>
                </c:pt>
                <c:pt idx="4179">
                  <c:v>2.6546336154853498E-2</c:v>
                </c:pt>
                <c:pt idx="4180">
                  <c:v>2.64948211301754E-2</c:v>
                </c:pt>
                <c:pt idx="4181">
                  <c:v>2.6443306105496198E-2</c:v>
                </c:pt>
                <c:pt idx="4182">
                  <c:v>2.6443306105496198E-2</c:v>
                </c:pt>
                <c:pt idx="4183">
                  <c:v>2.63917910808169E-2</c:v>
                </c:pt>
                <c:pt idx="4184">
                  <c:v>2.6288761031459499E-2</c:v>
                </c:pt>
                <c:pt idx="4185">
                  <c:v>2.62372460067802E-2</c:v>
                </c:pt>
                <c:pt idx="4186">
                  <c:v>2.61889506711445E-2</c:v>
                </c:pt>
                <c:pt idx="4187">
                  <c:v>2.6137435646465201E-2</c:v>
                </c:pt>
                <c:pt idx="4188">
                  <c:v>2.6034405597106701E-2</c:v>
                </c:pt>
                <c:pt idx="4189">
                  <c:v>2.5982890572428599E-2</c:v>
                </c:pt>
                <c:pt idx="4190">
                  <c:v>2.5982890572428599E-2</c:v>
                </c:pt>
                <c:pt idx="4191">
                  <c:v>2.5934595236791601E-2</c:v>
                </c:pt>
                <c:pt idx="4192">
                  <c:v>2.5879860523070099E-2</c:v>
                </c:pt>
                <c:pt idx="4193">
                  <c:v>2.5828345498392E-2</c:v>
                </c:pt>
                <c:pt idx="4194">
                  <c:v>2.5728535138075801E-2</c:v>
                </c:pt>
                <c:pt idx="4195">
                  <c:v>2.56255050887184E-2</c:v>
                </c:pt>
                <c:pt idx="4196">
                  <c:v>2.55224750393599E-2</c:v>
                </c:pt>
                <c:pt idx="4197">
                  <c:v>2.55224750393599E-2</c:v>
                </c:pt>
                <c:pt idx="4198">
                  <c:v>2.5470960014681701E-2</c:v>
                </c:pt>
                <c:pt idx="4199">
                  <c:v>2.5470960014681701E-2</c:v>
                </c:pt>
                <c:pt idx="4200">
                  <c:v>2.54194449900026E-2</c:v>
                </c:pt>
                <c:pt idx="4201">
                  <c:v>2.5371149654365599E-2</c:v>
                </c:pt>
                <c:pt idx="4202">
                  <c:v>2.5264899915965901E-2</c:v>
                </c:pt>
                <c:pt idx="4203">
                  <c:v>2.52166045803289E-2</c:v>
                </c:pt>
                <c:pt idx="4204">
                  <c:v>2.5165089555650898E-2</c:v>
                </c:pt>
                <c:pt idx="4205">
                  <c:v>2.51135745309716E-2</c:v>
                </c:pt>
                <c:pt idx="4206">
                  <c:v>2.4962249145977299E-2</c:v>
                </c:pt>
                <c:pt idx="4207">
                  <c:v>2.4962249145977299E-2</c:v>
                </c:pt>
                <c:pt idx="4208">
                  <c:v>2.49107341212981E-2</c:v>
                </c:pt>
                <c:pt idx="4209">
                  <c:v>2.49107341212981E-2</c:v>
                </c:pt>
                <c:pt idx="4210">
                  <c:v>2.48077040719407E-2</c:v>
                </c:pt>
                <c:pt idx="4211">
                  <c:v>2.4756189047261401E-2</c:v>
                </c:pt>
                <c:pt idx="4212">
                  <c:v>2.4704674022582099E-2</c:v>
                </c:pt>
                <c:pt idx="4213">
                  <c:v>2.4653158997904101E-2</c:v>
                </c:pt>
                <c:pt idx="4214">
                  <c:v>2.4601643973224799E-2</c:v>
                </c:pt>
                <c:pt idx="4215">
                  <c:v>2.4553348637587801E-2</c:v>
                </c:pt>
                <c:pt idx="4216">
                  <c:v>2.4498613923867402E-2</c:v>
                </c:pt>
                <c:pt idx="4217">
                  <c:v>2.4347288538873101E-2</c:v>
                </c:pt>
                <c:pt idx="4218">
                  <c:v>2.42442584895146E-2</c:v>
                </c:pt>
                <c:pt idx="4219">
                  <c:v>2.42442584895146E-2</c:v>
                </c:pt>
                <c:pt idx="4220">
                  <c:v>2.42442584895146E-2</c:v>
                </c:pt>
                <c:pt idx="4221">
                  <c:v>2.4292553825151601E-2</c:v>
                </c:pt>
                <c:pt idx="4222">
                  <c:v>2.40381983907988E-2</c:v>
                </c:pt>
                <c:pt idx="4223">
                  <c:v>2.3938388030483801E-2</c:v>
                </c:pt>
                <c:pt idx="4224">
                  <c:v>2.3938388030483801E-2</c:v>
                </c:pt>
                <c:pt idx="4225">
                  <c:v>2.3989903055162999E-2</c:v>
                </c:pt>
                <c:pt idx="4226">
                  <c:v>2.3938388030483801E-2</c:v>
                </c:pt>
                <c:pt idx="4227">
                  <c:v>2.38836533167621E-2</c:v>
                </c:pt>
                <c:pt idx="4228">
                  <c:v>2.38353579811264E-2</c:v>
                </c:pt>
                <c:pt idx="4229">
                  <c:v>2.3783842956447102E-2</c:v>
                </c:pt>
                <c:pt idx="4230">
                  <c:v>2.3735547620810201E-2</c:v>
                </c:pt>
                <c:pt idx="4231">
                  <c:v>2.3735547620810201E-2</c:v>
                </c:pt>
                <c:pt idx="4232">
                  <c:v>2.3735547620810201E-2</c:v>
                </c:pt>
                <c:pt idx="4233">
                  <c:v>2.3629297882410499E-2</c:v>
                </c:pt>
                <c:pt idx="4234">
                  <c:v>2.35294875220954E-2</c:v>
                </c:pt>
                <c:pt idx="4235">
                  <c:v>2.3581002546773502E-2</c:v>
                </c:pt>
                <c:pt idx="4236">
                  <c:v>2.3474752808373901E-2</c:v>
                </c:pt>
                <c:pt idx="4237">
                  <c:v>2.33266471124218E-2</c:v>
                </c:pt>
                <c:pt idx="4238">
                  <c:v>2.33266471124218E-2</c:v>
                </c:pt>
                <c:pt idx="4239">
                  <c:v>2.3172102038385298E-2</c:v>
                </c:pt>
                <c:pt idx="4240">
                  <c:v>2.3172102038385298E-2</c:v>
                </c:pt>
                <c:pt idx="4241">
                  <c:v>2.30658522999845E-2</c:v>
                </c:pt>
                <c:pt idx="4242">
                  <c:v>2.3172102038385298E-2</c:v>
                </c:pt>
                <c:pt idx="4243">
                  <c:v>2.30658522999845E-2</c:v>
                </c:pt>
                <c:pt idx="4244">
                  <c:v>2.29177466040324E-2</c:v>
                </c:pt>
                <c:pt idx="4245">
                  <c:v>2.2763201529995801E-2</c:v>
                </c:pt>
                <c:pt idx="4246">
                  <c:v>2.2656951791596099E-2</c:v>
                </c:pt>
                <c:pt idx="4247">
                  <c:v>2.2656951791596099E-2</c:v>
                </c:pt>
                <c:pt idx="4248">
                  <c:v>2.2608656455959199E-2</c:v>
                </c:pt>
                <c:pt idx="4249">
                  <c:v>2.2557141431280001E-2</c:v>
                </c:pt>
                <c:pt idx="4250">
                  <c:v>2.2608656455959199E-2</c:v>
                </c:pt>
                <c:pt idx="4251">
                  <c:v>2.2502406717559501E-2</c:v>
                </c:pt>
                <c:pt idx="4252">
                  <c:v>2.2354301021607501E-2</c:v>
                </c:pt>
                <c:pt idx="4253">
                  <c:v>2.2299566307886001E-2</c:v>
                </c:pt>
                <c:pt idx="4254">
                  <c:v>2.21482409228917E-2</c:v>
                </c:pt>
                <c:pt idx="4255">
                  <c:v>2.20935062091701E-2</c:v>
                </c:pt>
                <c:pt idx="4256">
                  <c:v>2.20935062091701E-2</c:v>
                </c:pt>
                <c:pt idx="4257">
                  <c:v>2.20935062091701E-2</c:v>
                </c:pt>
                <c:pt idx="4258">
                  <c:v>2.20935062091701E-2</c:v>
                </c:pt>
                <c:pt idx="4259">
                  <c:v>2.20452108735332E-2</c:v>
                </c:pt>
                <c:pt idx="4260">
                  <c:v>2.19454005132181E-2</c:v>
                </c:pt>
                <c:pt idx="4261">
                  <c:v>2.18906657994965E-2</c:v>
                </c:pt>
                <c:pt idx="4262">
                  <c:v>2.1839150774818499E-2</c:v>
                </c:pt>
                <c:pt idx="4263">
                  <c:v>2.1839150774818499E-2</c:v>
                </c:pt>
                <c:pt idx="4264">
                  <c:v>2.1790855439181502E-2</c:v>
                </c:pt>
                <c:pt idx="4265">
                  <c:v>2.1739340414502199E-2</c:v>
                </c:pt>
                <c:pt idx="4266">
                  <c:v>2.1584795340465601E-2</c:v>
                </c:pt>
                <c:pt idx="4267">
                  <c:v>2.1584795340465601E-2</c:v>
                </c:pt>
                <c:pt idx="4268">
                  <c:v>2.1739340414502199E-2</c:v>
                </c:pt>
                <c:pt idx="4269">
                  <c:v>2.1636310365144799E-2</c:v>
                </c:pt>
                <c:pt idx="4270">
                  <c:v>2.1330439906113899E-2</c:v>
                </c:pt>
                <c:pt idx="4271">
                  <c:v>2.1430250266428998E-2</c:v>
                </c:pt>
                <c:pt idx="4272">
                  <c:v>2.1330439906113899E-2</c:v>
                </c:pt>
                <c:pt idx="4273">
                  <c:v>2.1227409856755398E-2</c:v>
                </c:pt>
                <c:pt idx="4274">
                  <c:v>2.1227409856755398E-2</c:v>
                </c:pt>
                <c:pt idx="4275">
                  <c:v>2.11275994964404E-2</c:v>
                </c:pt>
                <c:pt idx="4276">
                  <c:v>2.1021349758039501E-2</c:v>
                </c:pt>
                <c:pt idx="4277">
                  <c:v>2.1021349758039501E-2</c:v>
                </c:pt>
                <c:pt idx="4278">
                  <c:v>2.1021349758039501E-2</c:v>
                </c:pt>
                <c:pt idx="4279">
                  <c:v>2.0866804684002899E-2</c:v>
                </c:pt>
                <c:pt idx="4280">
                  <c:v>2.0866804684002899E-2</c:v>
                </c:pt>
                <c:pt idx="4281">
                  <c:v>2.07669943236879E-2</c:v>
                </c:pt>
                <c:pt idx="4282">
                  <c:v>2.0663964274330499E-2</c:v>
                </c:pt>
                <c:pt idx="4283">
                  <c:v>2.06124492496512E-2</c:v>
                </c:pt>
                <c:pt idx="4284">
                  <c:v>2.05641539140143E-2</c:v>
                </c:pt>
                <c:pt idx="4285">
                  <c:v>2.0457904175614699E-2</c:v>
                </c:pt>
                <c:pt idx="4286">
                  <c:v>2.0409608839977701E-2</c:v>
                </c:pt>
                <c:pt idx="4287">
                  <c:v>2.0303359101577999E-2</c:v>
                </c:pt>
                <c:pt idx="4288">
                  <c:v>2.0303359101577999E-2</c:v>
                </c:pt>
                <c:pt idx="4289">
                  <c:v>2.0255063765941099E-2</c:v>
                </c:pt>
                <c:pt idx="4290">
                  <c:v>2.0255063765941099E-2</c:v>
                </c:pt>
                <c:pt idx="4291">
                  <c:v>2.02035487412618E-2</c:v>
                </c:pt>
                <c:pt idx="4292">
                  <c:v>2.01552534056261E-2</c:v>
                </c:pt>
                <c:pt idx="4293">
                  <c:v>2.01005186919044E-2</c:v>
                </c:pt>
                <c:pt idx="4294">
                  <c:v>2.0049003667225201E-2</c:v>
                </c:pt>
                <c:pt idx="4295">
                  <c:v>2.0000708331589401E-2</c:v>
                </c:pt>
                <c:pt idx="4296">
                  <c:v>1.9949193306910099E-2</c:v>
                </c:pt>
                <c:pt idx="4297">
                  <c:v>1.9846163257552701E-2</c:v>
                </c:pt>
                <c:pt idx="4298">
                  <c:v>1.9846163257552701E-2</c:v>
                </c:pt>
                <c:pt idx="4299">
                  <c:v>1.97946482328736E-2</c:v>
                </c:pt>
                <c:pt idx="4300">
                  <c:v>1.95918078231999E-2</c:v>
                </c:pt>
                <c:pt idx="4301">
                  <c:v>1.9485558084800202E-2</c:v>
                </c:pt>
                <c:pt idx="4302">
                  <c:v>1.9437262749163301E-2</c:v>
                </c:pt>
                <c:pt idx="4303">
                  <c:v>1.9437262749163301E-2</c:v>
                </c:pt>
                <c:pt idx="4304">
                  <c:v>1.9437262749163301E-2</c:v>
                </c:pt>
                <c:pt idx="4305">
                  <c:v>1.9385747724484099E-2</c:v>
                </c:pt>
                <c:pt idx="4306">
                  <c:v>1.9337452388848299E-2</c:v>
                </c:pt>
                <c:pt idx="4307">
                  <c:v>1.8976847216095799E-2</c:v>
                </c:pt>
                <c:pt idx="4308">
                  <c:v>1.86194617323856E-2</c:v>
                </c:pt>
                <c:pt idx="4309">
                  <c:v>1.8310371584312399E-2</c:v>
                </c:pt>
                <c:pt idx="4310">
                  <c:v>1.8104311485596498E-2</c:v>
                </c:pt>
                <c:pt idx="4311">
                  <c:v>1.7956205789644498E-2</c:v>
                </c:pt>
                <c:pt idx="4312">
                  <c:v>1.78016607156079E-2</c:v>
                </c:pt>
                <c:pt idx="4313">
                  <c:v>1.7750145690928702E-2</c:v>
                </c:pt>
                <c:pt idx="4314">
                  <c:v>1.7647115641571301E-2</c:v>
                </c:pt>
                <c:pt idx="4315">
                  <c:v>1.7492570567534602E-2</c:v>
                </c:pt>
                <c:pt idx="4316">
                  <c:v>1.7492570567534602E-2</c:v>
                </c:pt>
                <c:pt idx="4317">
                  <c:v>1.74410555428554E-2</c:v>
                </c:pt>
                <c:pt idx="4318">
                  <c:v>1.7392760207218499E-2</c:v>
                </c:pt>
                <c:pt idx="4319">
                  <c:v>1.7286510468818801E-2</c:v>
                </c:pt>
                <c:pt idx="4320">
                  <c:v>1.71351850838245E-2</c:v>
                </c:pt>
                <c:pt idx="4321">
                  <c:v>1.7032155034466E-2</c:v>
                </c:pt>
                <c:pt idx="4322">
                  <c:v>1.7032155034466E-2</c:v>
                </c:pt>
                <c:pt idx="4323">
                  <c:v>1.7032155034466E-2</c:v>
                </c:pt>
                <c:pt idx="4324">
                  <c:v>1.7032155034466E-2</c:v>
                </c:pt>
                <c:pt idx="4325">
                  <c:v>1.6929124985108599E-2</c:v>
                </c:pt>
                <c:pt idx="4326">
                  <c:v>1.68293146247935E-2</c:v>
                </c:pt>
                <c:pt idx="4327">
                  <c:v>1.6723064886392702E-2</c:v>
                </c:pt>
                <c:pt idx="4328">
                  <c:v>1.6623254526077699E-2</c:v>
                </c:pt>
                <c:pt idx="4329">
                  <c:v>1.6574959190440702E-2</c:v>
                </c:pt>
                <c:pt idx="4330">
                  <c:v>1.6520224476720299E-2</c:v>
                </c:pt>
                <c:pt idx="4331">
                  <c:v>1.6468709452041E-2</c:v>
                </c:pt>
                <c:pt idx="4332">
                  <c:v>1.64204141164042E-2</c:v>
                </c:pt>
                <c:pt idx="4333">
                  <c:v>1.6368899091726001E-2</c:v>
                </c:pt>
                <c:pt idx="4334">
                  <c:v>1.6368899091726001E-2</c:v>
                </c:pt>
                <c:pt idx="4335">
                  <c:v>1.6265869042367501E-2</c:v>
                </c:pt>
                <c:pt idx="4336">
                  <c:v>1.6166058682052498E-2</c:v>
                </c:pt>
                <c:pt idx="4337">
                  <c:v>1.6166058682052498E-2</c:v>
                </c:pt>
                <c:pt idx="4338">
                  <c:v>1.60598089436517E-2</c:v>
                </c:pt>
                <c:pt idx="4339">
                  <c:v>1.5959998583336601E-2</c:v>
                </c:pt>
                <c:pt idx="4340">
                  <c:v>1.5905263869615001E-2</c:v>
                </c:pt>
                <c:pt idx="4341">
                  <c:v>1.5905263869615001E-2</c:v>
                </c:pt>
                <c:pt idx="4342">
                  <c:v>1.5757158173663001E-2</c:v>
                </c:pt>
                <c:pt idx="4343">
                  <c:v>1.5650908435263299E-2</c:v>
                </c:pt>
                <c:pt idx="4344">
                  <c:v>1.5650908435263299E-2</c:v>
                </c:pt>
                <c:pt idx="4345">
                  <c:v>1.5757158173663001E-2</c:v>
                </c:pt>
                <c:pt idx="4346">
                  <c:v>1.5757158173663001E-2</c:v>
                </c:pt>
                <c:pt idx="4347">
                  <c:v>1.56026130996264E-2</c:v>
                </c:pt>
                <c:pt idx="4348">
                  <c:v>1.55510980749471E-2</c:v>
                </c:pt>
                <c:pt idx="4349">
                  <c:v>1.5396553000910499E-2</c:v>
                </c:pt>
                <c:pt idx="4350">
                  <c:v>1.5345037976232399E-2</c:v>
                </c:pt>
                <c:pt idx="4351">
                  <c:v>1.5345037976232399E-2</c:v>
                </c:pt>
                <c:pt idx="4352">
                  <c:v>1.5293522951553199E-2</c:v>
                </c:pt>
                <c:pt idx="4353">
                  <c:v>1.5242007926873901E-2</c:v>
                </c:pt>
                <c:pt idx="4354">
                  <c:v>1.49361374678429E-2</c:v>
                </c:pt>
                <c:pt idx="4355">
                  <c:v>1.4987652492522201E-2</c:v>
                </c:pt>
                <c:pt idx="4356">
                  <c:v>1.48846224431637E-2</c:v>
                </c:pt>
                <c:pt idx="4357">
                  <c:v>1.51389778775165E-2</c:v>
                </c:pt>
                <c:pt idx="4358">
                  <c:v>1.49361374678429E-2</c:v>
                </c:pt>
                <c:pt idx="4359">
                  <c:v>1.4678562344449E-2</c:v>
                </c:pt>
                <c:pt idx="4360">
                  <c:v>1.4678562344449E-2</c:v>
                </c:pt>
                <c:pt idx="4361">
                  <c:v>1.4784812082848601E-2</c:v>
                </c:pt>
                <c:pt idx="4362">
                  <c:v>1.47300773691271E-2</c:v>
                </c:pt>
                <c:pt idx="4363">
                  <c:v>1.44242069100962E-2</c:v>
                </c:pt>
                <c:pt idx="4364">
                  <c:v>1.44757219347754E-2</c:v>
                </c:pt>
                <c:pt idx="4365">
                  <c:v>1.44757219347754E-2</c:v>
                </c:pt>
                <c:pt idx="4366">
                  <c:v>1.44242069100962E-2</c:v>
                </c:pt>
                <c:pt idx="4367">
                  <c:v>1.4375911574460399E-2</c:v>
                </c:pt>
                <c:pt idx="4368">
                  <c:v>1.43211768607389E-2</c:v>
                </c:pt>
                <c:pt idx="4369">
                  <c:v>1.42213665004226E-2</c:v>
                </c:pt>
                <c:pt idx="4370">
                  <c:v>1.4066821426386E-2</c:v>
                </c:pt>
                <c:pt idx="4371">
                  <c:v>1.4066821426386E-2</c:v>
                </c:pt>
                <c:pt idx="4372">
                  <c:v>1.40153064017079E-2</c:v>
                </c:pt>
                <c:pt idx="4373">
                  <c:v>1.3912276352349401E-2</c:v>
                </c:pt>
                <c:pt idx="4374">
                  <c:v>1.3657920917997699E-2</c:v>
                </c:pt>
                <c:pt idx="4375">
                  <c:v>1.36064058933184E-2</c:v>
                </c:pt>
                <c:pt idx="4376">
                  <c:v>1.37062162536336E-2</c:v>
                </c:pt>
                <c:pt idx="4377">
                  <c:v>1.37062162536336E-2</c:v>
                </c:pt>
                <c:pt idx="4378">
                  <c:v>1.3657920917997699E-2</c:v>
                </c:pt>
                <c:pt idx="4379">
                  <c:v>1.36064058933184E-2</c:v>
                </c:pt>
                <c:pt idx="4380">
                  <c:v>1.35033758439611E-2</c:v>
                </c:pt>
                <c:pt idx="4381">
                  <c:v>1.3348830769924399E-2</c:v>
                </c:pt>
                <c:pt idx="4382">
                  <c:v>1.3297315745245199E-2</c:v>
                </c:pt>
                <c:pt idx="4383">
                  <c:v>1.3297315745245199E-2</c:v>
                </c:pt>
                <c:pt idx="4384">
                  <c:v>1.31975053849301E-2</c:v>
                </c:pt>
                <c:pt idx="4385">
                  <c:v>1.31975053849301E-2</c:v>
                </c:pt>
                <c:pt idx="4386">
                  <c:v>1.30944753355716E-2</c:v>
                </c:pt>
                <c:pt idx="4387">
                  <c:v>1.30429603108924E-2</c:v>
                </c:pt>
                <c:pt idx="4388">
                  <c:v>1.2994664975256601E-2</c:v>
                </c:pt>
                <c:pt idx="4389">
                  <c:v>1.29399302615351E-2</c:v>
                </c:pt>
                <c:pt idx="4390">
                  <c:v>1.2888415236855799E-2</c:v>
                </c:pt>
                <c:pt idx="4391">
                  <c:v>1.284011990122E-2</c:v>
                </c:pt>
                <c:pt idx="4392">
                  <c:v>1.27886048765408E-2</c:v>
                </c:pt>
                <c:pt idx="4393">
                  <c:v>1.27886048765408E-2</c:v>
                </c:pt>
                <c:pt idx="4394">
                  <c:v>1.26855748271834E-2</c:v>
                </c:pt>
                <c:pt idx="4395">
                  <c:v>1.25857644668672E-2</c:v>
                </c:pt>
                <c:pt idx="4396">
                  <c:v>1.25857644668672E-2</c:v>
                </c:pt>
                <c:pt idx="4397">
                  <c:v>1.2531029753145601E-2</c:v>
                </c:pt>
                <c:pt idx="4398">
                  <c:v>1.2379704368151299E-2</c:v>
                </c:pt>
                <c:pt idx="4399">
                  <c:v>1.2225159294114701E-2</c:v>
                </c:pt>
                <c:pt idx="4400">
                  <c:v>1.2176863958478799E-2</c:v>
                </c:pt>
                <c:pt idx="4401">
                  <c:v>1.21221292447573E-2</c:v>
                </c:pt>
                <c:pt idx="4402">
                  <c:v>1.2022318884442299E-2</c:v>
                </c:pt>
                <c:pt idx="4403">
                  <c:v>1.1919288835083801E-2</c:v>
                </c:pt>
                <c:pt idx="4404">
                  <c:v>1.1919288835083801E-2</c:v>
                </c:pt>
                <c:pt idx="4405">
                  <c:v>1.18162587857263E-2</c:v>
                </c:pt>
                <c:pt idx="4406">
                  <c:v>1.18677738104056E-2</c:v>
                </c:pt>
                <c:pt idx="4407">
                  <c:v>1.17647437610472E-2</c:v>
                </c:pt>
                <c:pt idx="4408">
                  <c:v>1.17132287363679E-2</c:v>
                </c:pt>
                <c:pt idx="4409">
                  <c:v>1.16134183760528E-2</c:v>
                </c:pt>
                <c:pt idx="4410">
                  <c:v>1.1558683662331299E-2</c:v>
                </c:pt>
                <c:pt idx="4411">
                  <c:v>1.14588733020162E-2</c:v>
                </c:pt>
                <c:pt idx="4412">
                  <c:v>1.14588733020162E-2</c:v>
                </c:pt>
                <c:pt idx="4413">
                  <c:v>1.1355843252658799E-2</c:v>
                </c:pt>
                <c:pt idx="4414">
                  <c:v>1.1252813203300301E-2</c:v>
                </c:pt>
                <c:pt idx="4415">
                  <c:v>1.1149783153943001E-2</c:v>
                </c:pt>
                <c:pt idx="4416">
                  <c:v>1.1149783153943001E-2</c:v>
                </c:pt>
                <c:pt idx="4417">
                  <c:v>1.1049972793626701E-2</c:v>
                </c:pt>
                <c:pt idx="4418">
                  <c:v>1.09984577689487E-2</c:v>
                </c:pt>
                <c:pt idx="4419">
                  <c:v>1.0946942744269401E-2</c:v>
                </c:pt>
                <c:pt idx="4420">
                  <c:v>1.0843912694912E-2</c:v>
                </c:pt>
                <c:pt idx="4421">
                  <c:v>1.0843912694912E-2</c:v>
                </c:pt>
                <c:pt idx="4422">
                  <c:v>1.07956173592751E-2</c:v>
                </c:pt>
                <c:pt idx="4423">
                  <c:v>1.0692587309917701E-2</c:v>
                </c:pt>
                <c:pt idx="4424">
                  <c:v>1.05895572605592E-2</c:v>
                </c:pt>
                <c:pt idx="4425">
                  <c:v>1.0538042235881199E-2</c:v>
                </c:pt>
                <c:pt idx="4426">
                  <c:v>1.04865272112019E-2</c:v>
                </c:pt>
                <c:pt idx="4427">
                  <c:v>1.04350121865226E-2</c:v>
                </c:pt>
                <c:pt idx="4428">
                  <c:v>1.0386716850886799E-2</c:v>
                </c:pt>
                <c:pt idx="4429">
                  <c:v>1.0331982137165199E-2</c:v>
                </c:pt>
                <c:pt idx="4430">
                  <c:v>1.0232171776849101E-2</c:v>
                </c:pt>
                <c:pt idx="4431">
                  <c:v>1.01291417274917E-2</c:v>
                </c:pt>
                <c:pt idx="4432">
                  <c:v>1.00776267028124E-2</c:v>
                </c:pt>
                <c:pt idx="4433">
                  <c:v>1.0026111678134299E-2</c:v>
                </c:pt>
                <c:pt idx="4434">
                  <c:v>1.0026111678134299E-2</c:v>
                </c:pt>
                <c:pt idx="4435">
                  <c:v>9.9230816287758598E-3</c:v>
                </c:pt>
                <c:pt idx="4436">
                  <c:v>9.8232712684607204E-3</c:v>
                </c:pt>
                <c:pt idx="4437">
                  <c:v>9.8232712684607204E-3</c:v>
                </c:pt>
                <c:pt idx="4438">
                  <c:v>9.7685365547392003E-3</c:v>
                </c:pt>
                <c:pt idx="4439">
                  <c:v>9.6687261944241598E-3</c:v>
                </c:pt>
                <c:pt idx="4440">
                  <c:v>9.5656961450656403E-3</c:v>
                </c:pt>
                <c:pt idx="4441">
                  <c:v>9.5656961450656403E-3</c:v>
                </c:pt>
                <c:pt idx="4442">
                  <c:v>9.4626660957082293E-3</c:v>
                </c:pt>
                <c:pt idx="4443">
                  <c:v>9.4143707600713392E-3</c:v>
                </c:pt>
                <c:pt idx="4444">
                  <c:v>9.3596360463509293E-3</c:v>
                </c:pt>
                <c:pt idx="4445">
                  <c:v>9.2598256860346694E-3</c:v>
                </c:pt>
                <c:pt idx="4446">
                  <c:v>9.1567956366773694E-3</c:v>
                </c:pt>
                <c:pt idx="4447">
                  <c:v>9.1052806119981105E-3</c:v>
                </c:pt>
                <c:pt idx="4448">
                  <c:v>9.0537655873188499E-3</c:v>
                </c:pt>
                <c:pt idx="4449">
                  <c:v>9.0054702516830804E-3</c:v>
                </c:pt>
                <c:pt idx="4450">
                  <c:v>8.9507355379614406E-3</c:v>
                </c:pt>
                <c:pt idx="4451">
                  <c:v>8.9024402023245592E-3</c:v>
                </c:pt>
                <c:pt idx="4452">
                  <c:v>8.7994101529671499E-3</c:v>
                </c:pt>
                <c:pt idx="4453">
                  <c:v>8.7478951282878806E-3</c:v>
                </c:pt>
                <c:pt idx="4454">
                  <c:v>8.7478951282878806E-3</c:v>
                </c:pt>
                <c:pt idx="4455">
                  <c:v>8.6963801036098499E-3</c:v>
                </c:pt>
                <c:pt idx="4456">
                  <c:v>8.59656974329359E-3</c:v>
                </c:pt>
                <c:pt idx="4457">
                  <c:v>8.49353969393629E-3</c:v>
                </c:pt>
                <c:pt idx="4458">
                  <c:v>8.3905096445777705E-3</c:v>
                </c:pt>
                <c:pt idx="4459">
                  <c:v>8.3389946198996201E-3</c:v>
                </c:pt>
                <c:pt idx="4460">
                  <c:v>8.4420246692570294E-3</c:v>
                </c:pt>
                <c:pt idx="4461">
                  <c:v>8.3389946198996201E-3</c:v>
                </c:pt>
                <c:pt idx="4462">
                  <c:v>8.2874795952203595E-3</c:v>
                </c:pt>
                <c:pt idx="4463">
                  <c:v>7.9300941115102493E-3</c:v>
                </c:pt>
                <c:pt idx="4464">
                  <c:v>8.0846391855467995E-3</c:v>
                </c:pt>
                <c:pt idx="4465">
                  <c:v>8.0846391855467995E-3</c:v>
                </c:pt>
                <c:pt idx="4466">
                  <c:v>7.9300941115102493E-3</c:v>
                </c:pt>
                <c:pt idx="4467">
                  <c:v>7.8785790868320903E-3</c:v>
                </c:pt>
                <c:pt idx="4468">
                  <c:v>7.7755490374735699E-3</c:v>
                </c:pt>
                <c:pt idx="4469">
                  <c:v>7.7240340127943102E-3</c:v>
                </c:pt>
                <c:pt idx="4470">
                  <c:v>7.6757386771585398E-3</c:v>
                </c:pt>
                <c:pt idx="4471">
                  <c:v>7.6757386771585398E-3</c:v>
                </c:pt>
                <c:pt idx="4472">
                  <c:v>7.5694889387577496E-3</c:v>
                </c:pt>
                <c:pt idx="4473">
                  <c:v>7.4696785784426102E-3</c:v>
                </c:pt>
                <c:pt idx="4474">
                  <c:v>7.2636184797267899E-3</c:v>
                </c:pt>
                <c:pt idx="4475">
                  <c:v>7.21532314409101E-3</c:v>
                </c:pt>
                <c:pt idx="4476">
                  <c:v>7.21532314409101E-3</c:v>
                </c:pt>
                <c:pt idx="4477">
                  <c:v>7.21532314409101E-3</c:v>
                </c:pt>
                <c:pt idx="4478">
                  <c:v>7.1605884303693702E-3</c:v>
                </c:pt>
                <c:pt idx="4479">
                  <c:v>7.1605884303693702E-3</c:v>
                </c:pt>
                <c:pt idx="4480">
                  <c:v>7.0092630453750804E-3</c:v>
                </c:pt>
                <c:pt idx="4481">
                  <c:v>6.9577480206958198E-3</c:v>
                </c:pt>
                <c:pt idx="4482">
                  <c:v>6.90623299601656E-3</c:v>
                </c:pt>
                <c:pt idx="4483">
                  <c:v>6.80642263570153E-3</c:v>
                </c:pt>
                <c:pt idx="4484">
                  <c:v>6.70339258634423E-3</c:v>
                </c:pt>
                <c:pt idx="4485">
                  <c:v>6.70339258634423E-3</c:v>
                </c:pt>
                <c:pt idx="4486">
                  <c:v>6.6518775616649598E-3</c:v>
                </c:pt>
                <c:pt idx="4487">
                  <c:v>6.5488475123075497E-3</c:v>
                </c:pt>
                <c:pt idx="4488">
                  <c:v>6.4458174629490302E-3</c:v>
                </c:pt>
                <c:pt idx="4489">
                  <c:v>6.3427874135917302E-3</c:v>
                </c:pt>
                <c:pt idx="4490">
                  <c:v>6.2429770532754798E-3</c:v>
                </c:pt>
                <c:pt idx="4491">
                  <c:v>6.2429770532754798E-3</c:v>
                </c:pt>
                <c:pt idx="4492">
                  <c:v>6.2429770532754798E-3</c:v>
                </c:pt>
                <c:pt idx="4493">
                  <c:v>6.1882423395550603E-3</c:v>
                </c:pt>
                <c:pt idx="4494">
                  <c:v>6.1399470039181798E-3</c:v>
                </c:pt>
                <c:pt idx="4495">
                  <c:v>6.0369169545607696E-3</c:v>
                </c:pt>
                <c:pt idx="4496">
                  <c:v>5.9854019298815099E-3</c:v>
                </c:pt>
                <c:pt idx="4497">
                  <c:v>5.9338869052022502E-3</c:v>
                </c:pt>
                <c:pt idx="4498">
                  <c:v>5.8855915695664703E-3</c:v>
                </c:pt>
                <c:pt idx="4499">
                  <c:v>5.7793418311656904E-3</c:v>
                </c:pt>
                <c:pt idx="4500">
                  <c:v>5.7310464955286902E-3</c:v>
                </c:pt>
                <c:pt idx="4501">
                  <c:v>5.6795314708505398E-3</c:v>
                </c:pt>
                <c:pt idx="4502">
                  <c:v>5.6795314708505398E-3</c:v>
                </c:pt>
                <c:pt idx="4503">
                  <c:v>5.5765014214920203E-3</c:v>
                </c:pt>
                <c:pt idx="4504">
                  <c:v>5.4251760364977201E-3</c:v>
                </c:pt>
                <c:pt idx="4505">
                  <c:v>5.2706309624611699E-3</c:v>
                </c:pt>
                <c:pt idx="4506">
                  <c:v>5.2191159377818997E-3</c:v>
                </c:pt>
                <c:pt idx="4507">
                  <c:v>5.2191159377818997E-3</c:v>
                </c:pt>
                <c:pt idx="4508">
                  <c:v>5.1676009131037502E-3</c:v>
                </c:pt>
                <c:pt idx="4509">
                  <c:v>5.1160858884244896E-3</c:v>
                </c:pt>
                <c:pt idx="4510">
                  <c:v>5.1160858884244896E-3</c:v>
                </c:pt>
                <c:pt idx="4511">
                  <c:v>5.0677905527876099E-3</c:v>
                </c:pt>
                <c:pt idx="4512">
                  <c:v>5.0162755281094604E-3</c:v>
                </c:pt>
                <c:pt idx="4513">
                  <c:v>4.91324547875094E-3</c:v>
                </c:pt>
                <c:pt idx="4514">
                  <c:v>4.8102154293936401E-3</c:v>
                </c:pt>
                <c:pt idx="4515">
                  <c:v>4.7587004047143803E-3</c:v>
                </c:pt>
                <c:pt idx="4516">
                  <c:v>4.6588900443993398E-3</c:v>
                </c:pt>
                <c:pt idx="4517">
                  <c:v>4.5526403059984498E-3</c:v>
                </c:pt>
                <c:pt idx="4518">
                  <c:v>4.5526403059984498E-3</c:v>
                </c:pt>
                <c:pt idx="4519">
                  <c:v>4.50434497036267E-3</c:v>
                </c:pt>
                <c:pt idx="4520">
                  <c:v>4.4528299456834102E-3</c:v>
                </c:pt>
                <c:pt idx="4521">
                  <c:v>4.3980952319618797E-3</c:v>
                </c:pt>
                <c:pt idx="4522">
                  <c:v>4.2982848716468496E-3</c:v>
                </c:pt>
                <c:pt idx="4523">
                  <c:v>4.2982848716468496E-3</c:v>
                </c:pt>
                <c:pt idx="4524">
                  <c:v>4.1952548222894404E-3</c:v>
                </c:pt>
                <c:pt idx="4525">
                  <c:v>4.1437397976101797E-3</c:v>
                </c:pt>
                <c:pt idx="4526">
                  <c:v>4.0439294372951497E-3</c:v>
                </c:pt>
                <c:pt idx="4527">
                  <c:v>3.98919472357362E-3</c:v>
                </c:pt>
                <c:pt idx="4528">
                  <c:v>3.88938436325736E-3</c:v>
                </c:pt>
                <c:pt idx="4529">
                  <c:v>3.8378693385792101E-3</c:v>
                </c:pt>
                <c:pt idx="4530">
                  <c:v>3.7348392892207999E-3</c:v>
                </c:pt>
                <c:pt idx="4531">
                  <c:v>3.6865439535849198E-3</c:v>
                </c:pt>
                <c:pt idx="4532">
                  <c:v>3.5319988795483601E-3</c:v>
                </c:pt>
                <c:pt idx="4533">
                  <c:v>3.5319988795483601E-3</c:v>
                </c:pt>
                <c:pt idx="4534">
                  <c:v>3.4804838548690999E-3</c:v>
                </c:pt>
                <c:pt idx="4535">
                  <c:v>3.4289688301898402E-3</c:v>
                </c:pt>
                <c:pt idx="4536">
                  <c:v>3.3774538055116902E-3</c:v>
                </c:pt>
                <c:pt idx="4537">
                  <c:v>3.32593878083243E-3</c:v>
                </c:pt>
                <c:pt idx="4538">
                  <c:v>3.22612842051739E-3</c:v>
                </c:pt>
                <c:pt idx="4539">
                  <c:v>3.1713937067958699E-3</c:v>
                </c:pt>
                <c:pt idx="4540">
                  <c:v>3.1713937067958699E-3</c:v>
                </c:pt>
                <c:pt idx="4541">
                  <c:v>3.0715833464796099E-3</c:v>
                </c:pt>
                <c:pt idx="4542">
                  <c:v>2.9685532971223099E-3</c:v>
                </c:pt>
                <c:pt idx="4543">
                  <c:v>2.9685532971223099E-3</c:v>
                </c:pt>
                <c:pt idx="4544">
                  <c:v>2.8172279121280201E-3</c:v>
                </c:pt>
                <c:pt idx="4545">
                  <c:v>2.8172279121280201E-3</c:v>
                </c:pt>
                <c:pt idx="4546">
                  <c:v>2.7624931984063798E-3</c:v>
                </c:pt>
                <c:pt idx="4547">
                  <c:v>2.7624931984063798E-3</c:v>
                </c:pt>
                <c:pt idx="4548">
                  <c:v>2.6626828380913502E-3</c:v>
                </c:pt>
                <c:pt idx="4549">
                  <c:v>2.6079481243698201E-3</c:v>
                </c:pt>
                <c:pt idx="4550">
                  <c:v>2.5596527887328199E-3</c:v>
                </c:pt>
                <c:pt idx="4551">
                  <c:v>2.50813776405479E-3</c:v>
                </c:pt>
                <c:pt idx="4552">
                  <c:v>2.3535926900181102E-3</c:v>
                </c:pt>
                <c:pt idx="4553">
                  <c:v>2.4051077146962602E-3</c:v>
                </c:pt>
                <c:pt idx="4554">
                  <c:v>2.2537823297019699E-3</c:v>
                </c:pt>
                <c:pt idx="4555">
                  <c:v>2.1507522803445602E-3</c:v>
                </c:pt>
                <c:pt idx="4556">
                  <c:v>2.0509419200295202E-3</c:v>
                </c:pt>
                <c:pt idx="4557">
                  <c:v>1.9962072063078899E-3</c:v>
                </c:pt>
                <c:pt idx="4558">
                  <c:v>1.9446921816287401E-3</c:v>
                </c:pt>
                <c:pt idx="4559">
                  <c:v>1.8448818213135901E-3</c:v>
                </c:pt>
                <c:pt idx="4560">
                  <c:v>1.8448818213135901E-3</c:v>
                </c:pt>
                <c:pt idx="4561">
                  <c:v>1.79014710759207E-3</c:v>
                </c:pt>
                <c:pt idx="4562">
                  <c:v>1.74185177195507E-3</c:v>
                </c:pt>
                <c:pt idx="4563">
                  <c:v>1.8448818213135901E-3</c:v>
                </c:pt>
                <c:pt idx="4564">
                  <c:v>1.6420414116400401E-3</c:v>
                </c:pt>
                <c:pt idx="4565">
                  <c:v>1.58730669791851E-3</c:v>
                </c:pt>
                <c:pt idx="4566">
                  <c:v>1.4874963376034799E-3</c:v>
                </c:pt>
                <c:pt idx="4567">
                  <c:v>1.4874963376034799E-3</c:v>
                </c:pt>
                <c:pt idx="4568">
                  <c:v>1.43598131292422E-3</c:v>
                </c:pt>
                <c:pt idx="4569">
                  <c:v>1.2814362388875501E-3</c:v>
                </c:pt>
                <c:pt idx="4570">
                  <c:v>1.38124659920258E-3</c:v>
                </c:pt>
                <c:pt idx="4571">
                  <c:v>1.1784061895302499E-3</c:v>
                </c:pt>
                <c:pt idx="4572">
                  <c:v>1.0270808045359501E-3</c:v>
                </c:pt>
                <c:pt idx="4573">
                  <c:v>9.7234609081431301E-4</c:v>
                </c:pt>
                <c:pt idx="4574">
                  <c:v>8.7253573049928001E-4</c:v>
                </c:pt>
                <c:pt idx="4575">
                  <c:v>8.2102070582001896E-4</c:v>
                </c:pt>
                <c:pt idx="4576">
                  <c:v>7.1799065646271898E-4</c:v>
                </c:pt>
                <c:pt idx="4577">
                  <c:v>7.1799065646271898E-4</c:v>
                </c:pt>
                <c:pt idx="4578">
                  <c:v>6.6969532082572503E-4</c:v>
                </c:pt>
                <c:pt idx="4579">
                  <c:v>5.6344558242493704E-4</c:v>
                </c:pt>
                <c:pt idx="4580">
                  <c:v>5.1515024678905395E-4</c:v>
                </c:pt>
                <c:pt idx="4581">
                  <c:v>5.6344558242493704E-4</c:v>
                </c:pt>
                <c:pt idx="4582">
                  <c:v>5.1515024678905395E-4</c:v>
                </c:pt>
                <c:pt idx="4583">
                  <c:v>3.6060517275249298E-4</c:v>
                </c:pt>
                <c:pt idx="4584">
                  <c:v>3.0909014807323199E-4</c:v>
                </c:pt>
                <c:pt idx="4585">
                  <c:v>2.6079481243623798E-4</c:v>
                </c:pt>
                <c:pt idx="4586">
                  <c:v>1.0624973839967701E-4</c:v>
                </c:pt>
                <c:pt idx="4587">
                  <c:v>1.0624973839967701E-4</c:v>
                </c:pt>
                <c:pt idx="4588">
                  <c:v>1.5454507403667199E-4</c:v>
                </c:pt>
                <c:pt idx="4589">
                  <c:v>0</c:v>
                </c:pt>
              </c:numCache>
            </c:numRef>
          </c:yVal>
          <c:smooth val="1"/>
          <c:extLst xmlns:c16r2="http://schemas.microsoft.com/office/drawing/2015/06/chart">
            <c:ext xmlns:c16="http://schemas.microsoft.com/office/drawing/2014/chart" uri="{C3380CC4-5D6E-409C-BE32-E72D297353CC}">
              <c16:uniqueId val="{00000000-09A9-534B-8BE4-12A869A03899}"/>
            </c:ext>
          </c:extLst>
        </c:ser>
        <c:ser>
          <c:idx val="1"/>
          <c:order val="1"/>
          <c:tx>
            <c:v>50dpm</c:v>
          </c:tx>
          <c:spPr>
            <a:ln w="19050" cap="rnd">
              <a:solidFill>
                <a:schemeClr val="accent2"/>
              </a:solidFill>
              <a:prstDash val="solid"/>
              <a:round/>
            </a:ln>
            <a:effectLst/>
          </c:spPr>
          <c:marker>
            <c:symbol val="none"/>
          </c:marker>
          <c:xVal>
            <c:numRef>
              <c:f>BSG5TGA!$K$6:$K$923</c:f>
              <c:numCache>
                <c:formatCode>General</c:formatCode>
                <c:ptCount val="918"/>
                <c:pt idx="0">
                  <c:v>303.67399999999992</c:v>
                </c:pt>
                <c:pt idx="1">
                  <c:v>304.28799999999978</c:v>
                </c:pt>
                <c:pt idx="2">
                  <c:v>304.94899999999978</c:v>
                </c:pt>
                <c:pt idx="3">
                  <c:v>305.637</c:v>
                </c:pt>
                <c:pt idx="4">
                  <c:v>306.33599999999979</c:v>
                </c:pt>
                <c:pt idx="5">
                  <c:v>307.041</c:v>
                </c:pt>
                <c:pt idx="6">
                  <c:v>307.74799999999999</c:v>
                </c:pt>
                <c:pt idx="7">
                  <c:v>308.45499999999993</c:v>
                </c:pt>
                <c:pt idx="8">
                  <c:v>309.16699999999992</c:v>
                </c:pt>
                <c:pt idx="9">
                  <c:v>309.87899999999979</c:v>
                </c:pt>
                <c:pt idx="10">
                  <c:v>310.58499999999992</c:v>
                </c:pt>
                <c:pt idx="11">
                  <c:v>311.28899999999982</c:v>
                </c:pt>
                <c:pt idx="12">
                  <c:v>311.99199999999968</c:v>
                </c:pt>
                <c:pt idx="13">
                  <c:v>312.69399999999979</c:v>
                </c:pt>
                <c:pt idx="14">
                  <c:v>313.392</c:v>
                </c:pt>
                <c:pt idx="15">
                  <c:v>314.08799999999991</c:v>
                </c:pt>
                <c:pt idx="16">
                  <c:v>314.78599999999977</c:v>
                </c:pt>
                <c:pt idx="17">
                  <c:v>315.48399999999981</c:v>
                </c:pt>
                <c:pt idx="18">
                  <c:v>316.18599999999992</c:v>
                </c:pt>
                <c:pt idx="19">
                  <c:v>316.89</c:v>
                </c:pt>
                <c:pt idx="20">
                  <c:v>317.59399999999982</c:v>
                </c:pt>
                <c:pt idx="21">
                  <c:v>318.29599999999982</c:v>
                </c:pt>
                <c:pt idx="22">
                  <c:v>319.005</c:v>
                </c:pt>
                <c:pt idx="23">
                  <c:v>319.71699999999981</c:v>
                </c:pt>
                <c:pt idx="24">
                  <c:v>320.4289999999998</c:v>
                </c:pt>
                <c:pt idx="25">
                  <c:v>321.14400000000001</c:v>
                </c:pt>
                <c:pt idx="26">
                  <c:v>321.86</c:v>
                </c:pt>
                <c:pt idx="27">
                  <c:v>322.57799999999992</c:v>
                </c:pt>
                <c:pt idx="28">
                  <c:v>323.29599999999982</c:v>
                </c:pt>
                <c:pt idx="29">
                  <c:v>324.01099999999991</c:v>
                </c:pt>
                <c:pt idx="30">
                  <c:v>324.7319999999998</c:v>
                </c:pt>
                <c:pt idx="31">
                  <c:v>325.45599999999979</c:v>
                </c:pt>
                <c:pt idx="32">
                  <c:v>326.18499999999989</c:v>
                </c:pt>
                <c:pt idx="33">
                  <c:v>326.9219999999998</c:v>
                </c:pt>
                <c:pt idx="34">
                  <c:v>327.65699999999993</c:v>
                </c:pt>
                <c:pt idx="35">
                  <c:v>328.392</c:v>
                </c:pt>
                <c:pt idx="36">
                  <c:v>329.125</c:v>
                </c:pt>
                <c:pt idx="37">
                  <c:v>329.86</c:v>
                </c:pt>
                <c:pt idx="38">
                  <c:v>330.59599999999978</c:v>
                </c:pt>
                <c:pt idx="39">
                  <c:v>331.33399999999978</c:v>
                </c:pt>
                <c:pt idx="40">
                  <c:v>332.07099999999991</c:v>
                </c:pt>
                <c:pt idx="41">
                  <c:v>332.80899999999991</c:v>
                </c:pt>
                <c:pt idx="42">
                  <c:v>333.548</c:v>
                </c:pt>
                <c:pt idx="43">
                  <c:v>334.28199999999981</c:v>
                </c:pt>
                <c:pt idx="44">
                  <c:v>335.017</c:v>
                </c:pt>
                <c:pt idx="45">
                  <c:v>335.75599999999991</c:v>
                </c:pt>
                <c:pt idx="46">
                  <c:v>336.4939999999998</c:v>
                </c:pt>
                <c:pt idx="47">
                  <c:v>337.24099999999999</c:v>
                </c:pt>
                <c:pt idx="48">
                  <c:v>337.98399999999981</c:v>
                </c:pt>
                <c:pt idx="49">
                  <c:v>338.72899999999981</c:v>
                </c:pt>
                <c:pt idx="50">
                  <c:v>339.47499999999991</c:v>
                </c:pt>
                <c:pt idx="51">
                  <c:v>340.21899999999982</c:v>
                </c:pt>
                <c:pt idx="52">
                  <c:v>340.96100000000001</c:v>
                </c:pt>
                <c:pt idx="53">
                  <c:v>341.70699999999982</c:v>
                </c:pt>
                <c:pt idx="54">
                  <c:v>342.44899999999978</c:v>
                </c:pt>
                <c:pt idx="55">
                  <c:v>343.19</c:v>
                </c:pt>
                <c:pt idx="56">
                  <c:v>343.93199999999968</c:v>
                </c:pt>
                <c:pt idx="57">
                  <c:v>344.68099999999993</c:v>
                </c:pt>
                <c:pt idx="58">
                  <c:v>345.44</c:v>
                </c:pt>
                <c:pt idx="59">
                  <c:v>346.19599999999991</c:v>
                </c:pt>
                <c:pt idx="60">
                  <c:v>346.94499999999999</c:v>
                </c:pt>
                <c:pt idx="61">
                  <c:v>347.69099999999992</c:v>
                </c:pt>
                <c:pt idx="62">
                  <c:v>348.43700000000001</c:v>
                </c:pt>
                <c:pt idx="63">
                  <c:v>349.178</c:v>
                </c:pt>
                <c:pt idx="64">
                  <c:v>349.91799999999978</c:v>
                </c:pt>
                <c:pt idx="65">
                  <c:v>350.66300000000001</c:v>
                </c:pt>
                <c:pt idx="66">
                  <c:v>351.40999999999991</c:v>
                </c:pt>
                <c:pt idx="67">
                  <c:v>352.15</c:v>
                </c:pt>
                <c:pt idx="68">
                  <c:v>352.89</c:v>
                </c:pt>
                <c:pt idx="69">
                  <c:v>353.64</c:v>
                </c:pt>
                <c:pt idx="70">
                  <c:v>354.38699999999977</c:v>
                </c:pt>
                <c:pt idx="71">
                  <c:v>355.13199999999978</c:v>
                </c:pt>
                <c:pt idx="72">
                  <c:v>355.87699999999978</c:v>
                </c:pt>
                <c:pt idx="73">
                  <c:v>356.62</c:v>
                </c:pt>
                <c:pt idx="74">
                  <c:v>357.36199999999991</c:v>
                </c:pt>
                <c:pt idx="75">
                  <c:v>358.101</c:v>
                </c:pt>
                <c:pt idx="76">
                  <c:v>358.84899999999999</c:v>
                </c:pt>
                <c:pt idx="77">
                  <c:v>359.601</c:v>
                </c:pt>
                <c:pt idx="78">
                  <c:v>360.34500000000003</c:v>
                </c:pt>
                <c:pt idx="79">
                  <c:v>361.08699999999982</c:v>
                </c:pt>
                <c:pt idx="80">
                  <c:v>361.82299999999992</c:v>
                </c:pt>
                <c:pt idx="81">
                  <c:v>362.55399999999992</c:v>
                </c:pt>
                <c:pt idx="82">
                  <c:v>363.28299999999979</c:v>
                </c:pt>
                <c:pt idx="83">
                  <c:v>364.00799999999992</c:v>
                </c:pt>
                <c:pt idx="84">
                  <c:v>364.7369999999998</c:v>
                </c:pt>
                <c:pt idx="85">
                  <c:v>365.47299999999979</c:v>
                </c:pt>
                <c:pt idx="86">
                  <c:v>366.20699999999982</c:v>
                </c:pt>
                <c:pt idx="87">
                  <c:v>366.93299999999982</c:v>
                </c:pt>
                <c:pt idx="88">
                  <c:v>367.65599999999989</c:v>
                </c:pt>
                <c:pt idx="89">
                  <c:v>368.38099999999991</c:v>
                </c:pt>
                <c:pt idx="90">
                  <c:v>369.09999999999991</c:v>
                </c:pt>
                <c:pt idx="91">
                  <c:v>369.81599999999992</c:v>
                </c:pt>
                <c:pt idx="92">
                  <c:v>370.53499999999991</c:v>
                </c:pt>
                <c:pt idx="93">
                  <c:v>371.25599999999991</c:v>
                </c:pt>
                <c:pt idx="94">
                  <c:v>371.98099999999982</c:v>
                </c:pt>
                <c:pt idx="95">
                  <c:v>372.70299999999992</c:v>
                </c:pt>
                <c:pt idx="96">
                  <c:v>373.41399999999982</c:v>
                </c:pt>
                <c:pt idx="97">
                  <c:v>374.125</c:v>
                </c:pt>
                <c:pt idx="98">
                  <c:v>374.84100000000001</c:v>
                </c:pt>
                <c:pt idx="99">
                  <c:v>375.56200000000001</c:v>
                </c:pt>
                <c:pt idx="100">
                  <c:v>376.28</c:v>
                </c:pt>
                <c:pt idx="101">
                  <c:v>376.99599999999981</c:v>
                </c:pt>
                <c:pt idx="102">
                  <c:v>377.70699999999982</c:v>
                </c:pt>
                <c:pt idx="103">
                  <c:v>378.4219999999998</c:v>
                </c:pt>
                <c:pt idx="104">
                  <c:v>379.13599999999991</c:v>
                </c:pt>
                <c:pt idx="105">
                  <c:v>379.84699999999992</c:v>
                </c:pt>
                <c:pt idx="106">
                  <c:v>380.55699999999979</c:v>
                </c:pt>
                <c:pt idx="107">
                  <c:v>381.26299999999992</c:v>
                </c:pt>
                <c:pt idx="108">
                  <c:v>381.96899999999982</c:v>
                </c:pt>
                <c:pt idx="109">
                  <c:v>382.673</c:v>
                </c:pt>
                <c:pt idx="110">
                  <c:v>383.37199999999979</c:v>
                </c:pt>
                <c:pt idx="111">
                  <c:v>384.07599999999991</c:v>
                </c:pt>
                <c:pt idx="112">
                  <c:v>384.78899999999982</c:v>
                </c:pt>
                <c:pt idx="113">
                  <c:v>385.57</c:v>
                </c:pt>
                <c:pt idx="114">
                  <c:v>386.39599999999979</c:v>
                </c:pt>
                <c:pt idx="115">
                  <c:v>387.24699999999979</c:v>
                </c:pt>
                <c:pt idx="116">
                  <c:v>388.11399999999992</c:v>
                </c:pt>
                <c:pt idx="117">
                  <c:v>388.98399999999981</c:v>
                </c:pt>
                <c:pt idx="118">
                  <c:v>389.86199999999991</c:v>
                </c:pt>
                <c:pt idx="119">
                  <c:v>390.7369999999998</c:v>
                </c:pt>
                <c:pt idx="120">
                  <c:v>391.61099999999999</c:v>
                </c:pt>
                <c:pt idx="121">
                  <c:v>392.48599999999982</c:v>
                </c:pt>
                <c:pt idx="122">
                  <c:v>393.36299999999989</c:v>
                </c:pt>
                <c:pt idx="123">
                  <c:v>394.24199999999979</c:v>
                </c:pt>
                <c:pt idx="124">
                  <c:v>395.125</c:v>
                </c:pt>
                <c:pt idx="125">
                  <c:v>395.99799999999982</c:v>
                </c:pt>
                <c:pt idx="126">
                  <c:v>396.86599999999999</c:v>
                </c:pt>
                <c:pt idx="127">
                  <c:v>397.73399999999981</c:v>
                </c:pt>
                <c:pt idx="128">
                  <c:v>398.60199999999992</c:v>
                </c:pt>
                <c:pt idx="129">
                  <c:v>399.47599999999977</c:v>
                </c:pt>
                <c:pt idx="130">
                  <c:v>400.346</c:v>
                </c:pt>
                <c:pt idx="131">
                  <c:v>401.21799999999979</c:v>
                </c:pt>
                <c:pt idx="132">
                  <c:v>402.09699999999981</c:v>
                </c:pt>
                <c:pt idx="133">
                  <c:v>402.97099999999978</c:v>
                </c:pt>
                <c:pt idx="134">
                  <c:v>403.84100000000001</c:v>
                </c:pt>
                <c:pt idx="135">
                  <c:v>404.70799999999991</c:v>
                </c:pt>
                <c:pt idx="136">
                  <c:v>405.57799999999992</c:v>
                </c:pt>
                <c:pt idx="137">
                  <c:v>406.44499999999988</c:v>
                </c:pt>
                <c:pt idx="138">
                  <c:v>407.30799999999999</c:v>
                </c:pt>
                <c:pt idx="139">
                  <c:v>408.16699999999992</c:v>
                </c:pt>
                <c:pt idx="140">
                  <c:v>409.024</c:v>
                </c:pt>
                <c:pt idx="141">
                  <c:v>409.88099999999991</c:v>
                </c:pt>
                <c:pt idx="142">
                  <c:v>410.74399999999991</c:v>
                </c:pt>
                <c:pt idx="143">
                  <c:v>411.60399999999993</c:v>
                </c:pt>
                <c:pt idx="144">
                  <c:v>412.47199999999981</c:v>
                </c:pt>
                <c:pt idx="145">
                  <c:v>413.346</c:v>
                </c:pt>
                <c:pt idx="146">
                  <c:v>414.21799999999979</c:v>
                </c:pt>
                <c:pt idx="147">
                  <c:v>415.09199999999981</c:v>
                </c:pt>
                <c:pt idx="148">
                  <c:v>415.96</c:v>
                </c:pt>
                <c:pt idx="149">
                  <c:v>416.82399999999978</c:v>
                </c:pt>
                <c:pt idx="150">
                  <c:v>417.68799999999999</c:v>
                </c:pt>
                <c:pt idx="151">
                  <c:v>418.55199999999991</c:v>
                </c:pt>
                <c:pt idx="152">
                  <c:v>419.41399999999982</c:v>
                </c:pt>
                <c:pt idx="153">
                  <c:v>420.27799999999979</c:v>
                </c:pt>
                <c:pt idx="154">
                  <c:v>421.14800000000002</c:v>
                </c:pt>
                <c:pt idx="155">
                  <c:v>422.02</c:v>
                </c:pt>
                <c:pt idx="156">
                  <c:v>422.89199999999983</c:v>
                </c:pt>
                <c:pt idx="157">
                  <c:v>423.76299999999992</c:v>
                </c:pt>
                <c:pt idx="158">
                  <c:v>424.62799999999999</c:v>
                </c:pt>
                <c:pt idx="159">
                  <c:v>425.49</c:v>
                </c:pt>
                <c:pt idx="160">
                  <c:v>426.34899999999999</c:v>
                </c:pt>
                <c:pt idx="161">
                  <c:v>427.20600000000002</c:v>
                </c:pt>
                <c:pt idx="162">
                  <c:v>428.06299999999999</c:v>
                </c:pt>
                <c:pt idx="163">
                  <c:v>428.92099999999982</c:v>
                </c:pt>
                <c:pt idx="164">
                  <c:v>429.78199999999981</c:v>
                </c:pt>
                <c:pt idx="165">
                  <c:v>430.64699999999999</c:v>
                </c:pt>
                <c:pt idx="166">
                  <c:v>431.51400000000001</c:v>
                </c:pt>
                <c:pt idx="167">
                  <c:v>432.38</c:v>
                </c:pt>
                <c:pt idx="168">
                  <c:v>433.25</c:v>
                </c:pt>
                <c:pt idx="169">
                  <c:v>434.12199999999979</c:v>
                </c:pt>
                <c:pt idx="170">
                  <c:v>434.99499999999978</c:v>
                </c:pt>
                <c:pt idx="171">
                  <c:v>435.86399999999992</c:v>
                </c:pt>
                <c:pt idx="172">
                  <c:v>436.7319999999998</c:v>
                </c:pt>
                <c:pt idx="173">
                  <c:v>437.60199999999992</c:v>
                </c:pt>
                <c:pt idx="174">
                  <c:v>438.47199999999981</c:v>
                </c:pt>
                <c:pt idx="175">
                  <c:v>439.34399999999988</c:v>
                </c:pt>
                <c:pt idx="176">
                  <c:v>440.21600000000001</c:v>
                </c:pt>
                <c:pt idx="177">
                  <c:v>441.08899999999983</c:v>
                </c:pt>
                <c:pt idx="178">
                  <c:v>441.96100000000001</c:v>
                </c:pt>
                <c:pt idx="179">
                  <c:v>442.83399999999978</c:v>
                </c:pt>
                <c:pt idx="180">
                  <c:v>443.70600000000002</c:v>
                </c:pt>
                <c:pt idx="181">
                  <c:v>444.57299999999992</c:v>
                </c:pt>
                <c:pt idx="182">
                  <c:v>445.44499999999988</c:v>
                </c:pt>
                <c:pt idx="183">
                  <c:v>446.31799999999993</c:v>
                </c:pt>
                <c:pt idx="184">
                  <c:v>447.19200000000001</c:v>
                </c:pt>
                <c:pt idx="185">
                  <c:v>448.05799999999999</c:v>
                </c:pt>
                <c:pt idx="186">
                  <c:v>448.92599999999982</c:v>
                </c:pt>
                <c:pt idx="187">
                  <c:v>449.7969999999998</c:v>
                </c:pt>
                <c:pt idx="188">
                  <c:v>450.66500000000002</c:v>
                </c:pt>
                <c:pt idx="189">
                  <c:v>451.53399999999982</c:v>
                </c:pt>
                <c:pt idx="190">
                  <c:v>452.399</c:v>
                </c:pt>
                <c:pt idx="191">
                  <c:v>453.25599999999991</c:v>
                </c:pt>
                <c:pt idx="192">
                  <c:v>454.11299999999989</c:v>
                </c:pt>
                <c:pt idx="193">
                  <c:v>454.97199999999981</c:v>
                </c:pt>
                <c:pt idx="194">
                  <c:v>455.83299999999991</c:v>
                </c:pt>
                <c:pt idx="195">
                  <c:v>456.69200000000001</c:v>
                </c:pt>
                <c:pt idx="196">
                  <c:v>457.548</c:v>
                </c:pt>
                <c:pt idx="197">
                  <c:v>458.40299999999979</c:v>
                </c:pt>
                <c:pt idx="198">
                  <c:v>459.26</c:v>
                </c:pt>
                <c:pt idx="199">
                  <c:v>460.11599999999999</c:v>
                </c:pt>
                <c:pt idx="200">
                  <c:v>460.96399999999983</c:v>
                </c:pt>
                <c:pt idx="201">
                  <c:v>461.81299999999999</c:v>
                </c:pt>
                <c:pt idx="202">
                  <c:v>462.66399999999999</c:v>
                </c:pt>
                <c:pt idx="203">
                  <c:v>463.50599999999991</c:v>
                </c:pt>
                <c:pt idx="204">
                  <c:v>464.35</c:v>
                </c:pt>
                <c:pt idx="205">
                  <c:v>465.19599999999991</c:v>
                </c:pt>
                <c:pt idx="206">
                  <c:v>466.03300000000002</c:v>
                </c:pt>
                <c:pt idx="207">
                  <c:v>466.86799999999988</c:v>
                </c:pt>
                <c:pt idx="208">
                  <c:v>467.70600000000002</c:v>
                </c:pt>
                <c:pt idx="209">
                  <c:v>468.54399999999993</c:v>
                </c:pt>
                <c:pt idx="210">
                  <c:v>469.38499999999999</c:v>
                </c:pt>
                <c:pt idx="211">
                  <c:v>470.2319999999998</c:v>
                </c:pt>
                <c:pt idx="212">
                  <c:v>471.07599999999991</c:v>
                </c:pt>
                <c:pt idx="213">
                  <c:v>471.91899999999981</c:v>
                </c:pt>
                <c:pt idx="214">
                  <c:v>472.76599999999979</c:v>
                </c:pt>
                <c:pt idx="215">
                  <c:v>473.60899999999992</c:v>
                </c:pt>
                <c:pt idx="216">
                  <c:v>474.44799999999992</c:v>
                </c:pt>
                <c:pt idx="217">
                  <c:v>475.28399999999982</c:v>
                </c:pt>
                <c:pt idx="218">
                  <c:v>476.12199999999979</c:v>
                </c:pt>
                <c:pt idx="219">
                  <c:v>476.96799999999979</c:v>
                </c:pt>
                <c:pt idx="220">
                  <c:v>477.82099999999991</c:v>
                </c:pt>
                <c:pt idx="221">
                  <c:v>478.673</c:v>
                </c:pt>
                <c:pt idx="222">
                  <c:v>479.52499999999992</c:v>
                </c:pt>
                <c:pt idx="223">
                  <c:v>480.36899999999991</c:v>
                </c:pt>
                <c:pt idx="224">
                  <c:v>481.21</c:v>
                </c:pt>
                <c:pt idx="225">
                  <c:v>482.053</c:v>
                </c:pt>
                <c:pt idx="226">
                  <c:v>482.89299999999992</c:v>
                </c:pt>
                <c:pt idx="227">
                  <c:v>483.73099999999982</c:v>
                </c:pt>
                <c:pt idx="228">
                  <c:v>484.55799999999999</c:v>
                </c:pt>
                <c:pt idx="229">
                  <c:v>485.38900000000001</c:v>
                </c:pt>
                <c:pt idx="230">
                  <c:v>486.21899999999982</c:v>
                </c:pt>
                <c:pt idx="231">
                  <c:v>487.05199999999991</c:v>
                </c:pt>
                <c:pt idx="232">
                  <c:v>487.89199999999983</c:v>
                </c:pt>
                <c:pt idx="233">
                  <c:v>488.7369999999998</c:v>
                </c:pt>
                <c:pt idx="234">
                  <c:v>489.57799999999992</c:v>
                </c:pt>
                <c:pt idx="235">
                  <c:v>490.41199999999981</c:v>
                </c:pt>
                <c:pt idx="236">
                  <c:v>491.245</c:v>
                </c:pt>
                <c:pt idx="237">
                  <c:v>492.08</c:v>
                </c:pt>
                <c:pt idx="238">
                  <c:v>492.91300000000001</c:v>
                </c:pt>
                <c:pt idx="239">
                  <c:v>493.74899999999991</c:v>
                </c:pt>
                <c:pt idx="240">
                  <c:v>494.58399999999978</c:v>
                </c:pt>
                <c:pt idx="241">
                  <c:v>495.4169999999998</c:v>
                </c:pt>
                <c:pt idx="242">
                  <c:v>496.24799999999999</c:v>
                </c:pt>
                <c:pt idx="243">
                  <c:v>497.08399999999978</c:v>
                </c:pt>
                <c:pt idx="244">
                  <c:v>497.92299999999977</c:v>
                </c:pt>
                <c:pt idx="245">
                  <c:v>498.75799999999992</c:v>
                </c:pt>
                <c:pt idx="246">
                  <c:v>499.59199999999981</c:v>
                </c:pt>
                <c:pt idx="247">
                  <c:v>500.41799999999978</c:v>
                </c:pt>
                <c:pt idx="248">
                  <c:v>501.245</c:v>
                </c:pt>
                <c:pt idx="249">
                  <c:v>502.07899999999978</c:v>
                </c:pt>
                <c:pt idx="250">
                  <c:v>502.9169999999998</c:v>
                </c:pt>
                <c:pt idx="251">
                  <c:v>503.75199999999978</c:v>
                </c:pt>
                <c:pt idx="252">
                  <c:v>504.58899999999983</c:v>
                </c:pt>
                <c:pt idx="253">
                  <c:v>505.42499999999978</c:v>
                </c:pt>
                <c:pt idx="254">
                  <c:v>506.25900000000001</c:v>
                </c:pt>
                <c:pt idx="255">
                  <c:v>507.09199999999981</c:v>
                </c:pt>
                <c:pt idx="256">
                  <c:v>507.91999999999979</c:v>
                </c:pt>
                <c:pt idx="257">
                  <c:v>508.74399999999991</c:v>
                </c:pt>
                <c:pt idx="258">
                  <c:v>509.572</c:v>
                </c:pt>
                <c:pt idx="259">
                  <c:v>510.40199999999982</c:v>
                </c:pt>
                <c:pt idx="260">
                  <c:v>511.2369999999998</c:v>
                </c:pt>
                <c:pt idx="261">
                  <c:v>512.07399999999996</c:v>
                </c:pt>
                <c:pt idx="262">
                  <c:v>512.91399999999999</c:v>
                </c:pt>
                <c:pt idx="263">
                  <c:v>513.75699999999972</c:v>
                </c:pt>
                <c:pt idx="264">
                  <c:v>514.59199999999998</c:v>
                </c:pt>
                <c:pt idx="265">
                  <c:v>515.42399999999998</c:v>
                </c:pt>
                <c:pt idx="266">
                  <c:v>516.25400000000002</c:v>
                </c:pt>
                <c:pt idx="267">
                  <c:v>517.08699999999999</c:v>
                </c:pt>
                <c:pt idx="268">
                  <c:v>517.92099999999971</c:v>
                </c:pt>
                <c:pt idx="269">
                  <c:v>518.75900000000001</c:v>
                </c:pt>
                <c:pt idx="270">
                  <c:v>519.59900000000005</c:v>
                </c:pt>
                <c:pt idx="271">
                  <c:v>520.43799999999976</c:v>
                </c:pt>
                <c:pt idx="272">
                  <c:v>521.27700000000004</c:v>
                </c:pt>
                <c:pt idx="273">
                  <c:v>522.11500000000001</c:v>
                </c:pt>
                <c:pt idx="274">
                  <c:v>522.94999999999982</c:v>
                </c:pt>
                <c:pt idx="275">
                  <c:v>523.78800000000001</c:v>
                </c:pt>
                <c:pt idx="276">
                  <c:v>524.62400000000002</c:v>
                </c:pt>
                <c:pt idx="277">
                  <c:v>525.45799999999974</c:v>
                </c:pt>
                <c:pt idx="278">
                  <c:v>526.29200000000003</c:v>
                </c:pt>
                <c:pt idx="279">
                  <c:v>527.12900000000002</c:v>
                </c:pt>
                <c:pt idx="280">
                  <c:v>527.96799999999962</c:v>
                </c:pt>
                <c:pt idx="281">
                  <c:v>528.80799999999977</c:v>
                </c:pt>
                <c:pt idx="282">
                  <c:v>529.65</c:v>
                </c:pt>
                <c:pt idx="283">
                  <c:v>530.49400000000003</c:v>
                </c:pt>
                <c:pt idx="284">
                  <c:v>531.34699999999975</c:v>
                </c:pt>
                <c:pt idx="285">
                  <c:v>532.20600000000002</c:v>
                </c:pt>
                <c:pt idx="286">
                  <c:v>533.06199999999967</c:v>
                </c:pt>
                <c:pt idx="287">
                  <c:v>533.91399999999999</c:v>
                </c:pt>
                <c:pt idx="288">
                  <c:v>534.76099999999997</c:v>
                </c:pt>
                <c:pt idx="289">
                  <c:v>535.60900000000004</c:v>
                </c:pt>
                <c:pt idx="290">
                  <c:v>536.46199999999976</c:v>
                </c:pt>
                <c:pt idx="291">
                  <c:v>537.31399999999996</c:v>
                </c:pt>
                <c:pt idx="292">
                  <c:v>538.16599999999971</c:v>
                </c:pt>
                <c:pt idx="293">
                  <c:v>539.02299999999968</c:v>
                </c:pt>
                <c:pt idx="294">
                  <c:v>539.87900000000002</c:v>
                </c:pt>
                <c:pt idx="295">
                  <c:v>540.73699999999997</c:v>
                </c:pt>
                <c:pt idx="296">
                  <c:v>541.59099999999989</c:v>
                </c:pt>
                <c:pt idx="297">
                  <c:v>542.43599999999969</c:v>
                </c:pt>
                <c:pt idx="298">
                  <c:v>543.27499999999998</c:v>
                </c:pt>
                <c:pt idx="299">
                  <c:v>544.11400000000003</c:v>
                </c:pt>
                <c:pt idx="300">
                  <c:v>544.95399999999972</c:v>
                </c:pt>
                <c:pt idx="301">
                  <c:v>545.79200000000003</c:v>
                </c:pt>
                <c:pt idx="302">
                  <c:v>546.63</c:v>
                </c:pt>
                <c:pt idx="303">
                  <c:v>547.46399999999971</c:v>
                </c:pt>
                <c:pt idx="304">
                  <c:v>548.298</c:v>
                </c:pt>
                <c:pt idx="305">
                  <c:v>549.13</c:v>
                </c:pt>
                <c:pt idx="306">
                  <c:v>549.96499999999969</c:v>
                </c:pt>
                <c:pt idx="307">
                  <c:v>550.79999999999995</c:v>
                </c:pt>
                <c:pt idx="308">
                  <c:v>551.63300000000004</c:v>
                </c:pt>
                <c:pt idx="309">
                  <c:v>552.46899999999982</c:v>
                </c:pt>
                <c:pt idx="310">
                  <c:v>553.30699999999979</c:v>
                </c:pt>
                <c:pt idx="311">
                  <c:v>554.14099999999996</c:v>
                </c:pt>
                <c:pt idx="312">
                  <c:v>554.97500000000002</c:v>
                </c:pt>
                <c:pt idx="313">
                  <c:v>555.80699999999979</c:v>
                </c:pt>
                <c:pt idx="314">
                  <c:v>556.64199999999983</c:v>
                </c:pt>
                <c:pt idx="315">
                  <c:v>557.48</c:v>
                </c:pt>
                <c:pt idx="316">
                  <c:v>558.31699999999978</c:v>
                </c:pt>
                <c:pt idx="317">
                  <c:v>559.15</c:v>
                </c:pt>
                <c:pt idx="318">
                  <c:v>559.98199999999997</c:v>
                </c:pt>
                <c:pt idx="319">
                  <c:v>560.81399999999996</c:v>
                </c:pt>
                <c:pt idx="320">
                  <c:v>561.649</c:v>
                </c:pt>
                <c:pt idx="321">
                  <c:v>562.49</c:v>
                </c:pt>
                <c:pt idx="322">
                  <c:v>563.32699999999977</c:v>
                </c:pt>
                <c:pt idx="323">
                  <c:v>564.16300000000001</c:v>
                </c:pt>
                <c:pt idx="324">
                  <c:v>565.00700000000006</c:v>
                </c:pt>
                <c:pt idx="325">
                  <c:v>565.85799999999949</c:v>
                </c:pt>
                <c:pt idx="326">
                  <c:v>566.71100000000001</c:v>
                </c:pt>
                <c:pt idx="327">
                  <c:v>567.56099999999969</c:v>
                </c:pt>
                <c:pt idx="328">
                  <c:v>568.41899999999998</c:v>
                </c:pt>
                <c:pt idx="329">
                  <c:v>569.274</c:v>
                </c:pt>
                <c:pt idx="330">
                  <c:v>570.11699999999996</c:v>
                </c:pt>
                <c:pt idx="331">
                  <c:v>570.95799999999974</c:v>
                </c:pt>
                <c:pt idx="332">
                  <c:v>571.79700000000003</c:v>
                </c:pt>
                <c:pt idx="333">
                  <c:v>572.63499999999999</c:v>
                </c:pt>
                <c:pt idx="334">
                  <c:v>573.47400000000005</c:v>
                </c:pt>
                <c:pt idx="335">
                  <c:v>574.31099999999969</c:v>
                </c:pt>
                <c:pt idx="336">
                  <c:v>575.14799999999968</c:v>
                </c:pt>
                <c:pt idx="337">
                  <c:v>575.98599999999999</c:v>
                </c:pt>
                <c:pt idx="338">
                  <c:v>576.83199999999977</c:v>
                </c:pt>
                <c:pt idx="339">
                  <c:v>577.6869999999999</c:v>
                </c:pt>
                <c:pt idx="340">
                  <c:v>578.53800000000001</c:v>
                </c:pt>
                <c:pt idx="341">
                  <c:v>579.39499999999998</c:v>
                </c:pt>
                <c:pt idx="342">
                  <c:v>580.24400000000003</c:v>
                </c:pt>
                <c:pt idx="343">
                  <c:v>581.09</c:v>
                </c:pt>
                <c:pt idx="344">
                  <c:v>581.93699999999967</c:v>
                </c:pt>
                <c:pt idx="345">
                  <c:v>582.79200000000003</c:v>
                </c:pt>
                <c:pt idx="346">
                  <c:v>583.649</c:v>
                </c:pt>
                <c:pt idx="347">
                  <c:v>584.5029999999997</c:v>
                </c:pt>
                <c:pt idx="348">
                  <c:v>585.3589999999997</c:v>
                </c:pt>
                <c:pt idx="349">
                  <c:v>586.22</c:v>
                </c:pt>
                <c:pt idx="350">
                  <c:v>587.08500000000004</c:v>
                </c:pt>
                <c:pt idx="351">
                  <c:v>587.94199999999978</c:v>
                </c:pt>
                <c:pt idx="352">
                  <c:v>588.80599999999981</c:v>
                </c:pt>
                <c:pt idx="353">
                  <c:v>589.66999999999996</c:v>
                </c:pt>
                <c:pt idx="354">
                  <c:v>590.5319999999997</c:v>
                </c:pt>
                <c:pt idx="355">
                  <c:v>591.38599999999997</c:v>
                </c:pt>
                <c:pt idx="356">
                  <c:v>592.2349999999999</c:v>
                </c:pt>
                <c:pt idx="357">
                  <c:v>593.08100000000002</c:v>
                </c:pt>
                <c:pt idx="358">
                  <c:v>593.923</c:v>
                </c:pt>
                <c:pt idx="359">
                  <c:v>594.76299999999969</c:v>
                </c:pt>
                <c:pt idx="360">
                  <c:v>595.60500000000002</c:v>
                </c:pt>
                <c:pt idx="361">
                  <c:v>596.45099999999979</c:v>
                </c:pt>
                <c:pt idx="362">
                  <c:v>597.29899999999998</c:v>
                </c:pt>
                <c:pt idx="363">
                  <c:v>598.14499999999998</c:v>
                </c:pt>
                <c:pt idx="364">
                  <c:v>598.99</c:v>
                </c:pt>
                <c:pt idx="365">
                  <c:v>599.83899999999971</c:v>
                </c:pt>
                <c:pt idx="366">
                  <c:v>600.69000000000005</c:v>
                </c:pt>
                <c:pt idx="367">
                  <c:v>601.54599999999982</c:v>
                </c:pt>
                <c:pt idx="368">
                  <c:v>602.40300000000002</c:v>
                </c:pt>
                <c:pt idx="369">
                  <c:v>603.25599999999997</c:v>
                </c:pt>
                <c:pt idx="370">
                  <c:v>604.10500000000002</c:v>
                </c:pt>
                <c:pt idx="371">
                  <c:v>604.95799999999974</c:v>
                </c:pt>
                <c:pt idx="372">
                  <c:v>605.80799999999977</c:v>
                </c:pt>
                <c:pt idx="373">
                  <c:v>606.66</c:v>
                </c:pt>
                <c:pt idx="374">
                  <c:v>607.51199999999972</c:v>
                </c:pt>
                <c:pt idx="375">
                  <c:v>608.36399999999981</c:v>
                </c:pt>
                <c:pt idx="376">
                  <c:v>609.221</c:v>
                </c:pt>
                <c:pt idx="377">
                  <c:v>610.07299999999998</c:v>
                </c:pt>
                <c:pt idx="378">
                  <c:v>610.9259999999997</c:v>
                </c:pt>
                <c:pt idx="379">
                  <c:v>611.779</c:v>
                </c:pt>
                <c:pt idx="380">
                  <c:v>612.63300000000004</c:v>
                </c:pt>
                <c:pt idx="381">
                  <c:v>613.48800000000006</c:v>
                </c:pt>
                <c:pt idx="382">
                  <c:v>614.34299999999962</c:v>
                </c:pt>
                <c:pt idx="383">
                  <c:v>615.20299999999997</c:v>
                </c:pt>
                <c:pt idx="384">
                  <c:v>616.06999999999971</c:v>
                </c:pt>
                <c:pt idx="385">
                  <c:v>616.94299999999976</c:v>
                </c:pt>
                <c:pt idx="386">
                  <c:v>617.80599999999981</c:v>
                </c:pt>
                <c:pt idx="387">
                  <c:v>618.66199999999981</c:v>
                </c:pt>
                <c:pt idx="388">
                  <c:v>619.51800000000003</c:v>
                </c:pt>
                <c:pt idx="389">
                  <c:v>620.37</c:v>
                </c:pt>
                <c:pt idx="390">
                  <c:v>621.22299999999996</c:v>
                </c:pt>
                <c:pt idx="391">
                  <c:v>622.07899999999995</c:v>
                </c:pt>
                <c:pt idx="392">
                  <c:v>622.9409999999998</c:v>
                </c:pt>
                <c:pt idx="393">
                  <c:v>623.803</c:v>
                </c:pt>
                <c:pt idx="394">
                  <c:v>624.65899999999999</c:v>
                </c:pt>
                <c:pt idx="395">
                  <c:v>625.50900000000001</c:v>
                </c:pt>
                <c:pt idx="396">
                  <c:v>626.35799999999949</c:v>
                </c:pt>
                <c:pt idx="397">
                  <c:v>627.21</c:v>
                </c:pt>
                <c:pt idx="398">
                  <c:v>628.06799999999976</c:v>
                </c:pt>
                <c:pt idx="399">
                  <c:v>628.928</c:v>
                </c:pt>
                <c:pt idx="400">
                  <c:v>629.78499999999997</c:v>
                </c:pt>
                <c:pt idx="401">
                  <c:v>630.64</c:v>
                </c:pt>
                <c:pt idx="402">
                  <c:v>631.49699999999996</c:v>
                </c:pt>
                <c:pt idx="403">
                  <c:v>632.35699999999974</c:v>
                </c:pt>
                <c:pt idx="404">
                  <c:v>633.21699999999998</c:v>
                </c:pt>
                <c:pt idx="405">
                  <c:v>634.077</c:v>
                </c:pt>
                <c:pt idx="406">
                  <c:v>634.93899999999996</c:v>
                </c:pt>
                <c:pt idx="407">
                  <c:v>635.79700000000003</c:v>
                </c:pt>
                <c:pt idx="408">
                  <c:v>636.65199999999982</c:v>
                </c:pt>
                <c:pt idx="409">
                  <c:v>637.50599999999997</c:v>
                </c:pt>
                <c:pt idx="410">
                  <c:v>638.36399999999981</c:v>
                </c:pt>
                <c:pt idx="411">
                  <c:v>639.22900000000004</c:v>
                </c:pt>
                <c:pt idx="412">
                  <c:v>640.09199999999998</c:v>
                </c:pt>
                <c:pt idx="413">
                  <c:v>640.95399999999972</c:v>
                </c:pt>
                <c:pt idx="414">
                  <c:v>641.81999999999971</c:v>
                </c:pt>
                <c:pt idx="415">
                  <c:v>642.67899999999997</c:v>
                </c:pt>
                <c:pt idx="416">
                  <c:v>643.53699999999981</c:v>
                </c:pt>
                <c:pt idx="417">
                  <c:v>644.39099999999996</c:v>
                </c:pt>
                <c:pt idx="418">
                  <c:v>645.245</c:v>
                </c:pt>
                <c:pt idx="419">
                  <c:v>646.1</c:v>
                </c:pt>
                <c:pt idx="420">
                  <c:v>646.95999999999981</c:v>
                </c:pt>
                <c:pt idx="421">
                  <c:v>647.82099999999969</c:v>
                </c:pt>
                <c:pt idx="422">
                  <c:v>648.67700000000002</c:v>
                </c:pt>
                <c:pt idx="423">
                  <c:v>649.53</c:v>
                </c:pt>
                <c:pt idx="424">
                  <c:v>650.38499999999999</c:v>
                </c:pt>
                <c:pt idx="425">
                  <c:v>651.245</c:v>
                </c:pt>
                <c:pt idx="426">
                  <c:v>652.101</c:v>
                </c:pt>
                <c:pt idx="427">
                  <c:v>652.95699999999977</c:v>
                </c:pt>
                <c:pt idx="428">
                  <c:v>653.81299999999976</c:v>
                </c:pt>
                <c:pt idx="429">
                  <c:v>654.66899999999998</c:v>
                </c:pt>
                <c:pt idx="430">
                  <c:v>655.52800000000002</c:v>
                </c:pt>
                <c:pt idx="431">
                  <c:v>656.38499999999999</c:v>
                </c:pt>
                <c:pt idx="432">
                  <c:v>657.24299999999971</c:v>
                </c:pt>
                <c:pt idx="433">
                  <c:v>658.101</c:v>
                </c:pt>
                <c:pt idx="434">
                  <c:v>658.96199999999976</c:v>
                </c:pt>
                <c:pt idx="435">
                  <c:v>659.82899999999972</c:v>
                </c:pt>
                <c:pt idx="436">
                  <c:v>660.69200000000001</c:v>
                </c:pt>
                <c:pt idx="437">
                  <c:v>661.5509999999997</c:v>
                </c:pt>
                <c:pt idx="438">
                  <c:v>662.41599999999971</c:v>
                </c:pt>
                <c:pt idx="439">
                  <c:v>663.28099999999995</c:v>
                </c:pt>
                <c:pt idx="440">
                  <c:v>664.14499999999998</c:v>
                </c:pt>
                <c:pt idx="441">
                  <c:v>665.00800000000004</c:v>
                </c:pt>
                <c:pt idx="442">
                  <c:v>665.875</c:v>
                </c:pt>
                <c:pt idx="443">
                  <c:v>666.74099999999999</c:v>
                </c:pt>
                <c:pt idx="444">
                  <c:v>667.60799999999972</c:v>
                </c:pt>
                <c:pt idx="445">
                  <c:v>668.47400000000005</c:v>
                </c:pt>
                <c:pt idx="446">
                  <c:v>669.33999999999969</c:v>
                </c:pt>
                <c:pt idx="447">
                  <c:v>670.202</c:v>
                </c:pt>
                <c:pt idx="448">
                  <c:v>671.05899999999997</c:v>
                </c:pt>
                <c:pt idx="449">
                  <c:v>671.91100000000006</c:v>
                </c:pt>
                <c:pt idx="450">
                  <c:v>672.76800000000003</c:v>
                </c:pt>
                <c:pt idx="451">
                  <c:v>673.62900000000002</c:v>
                </c:pt>
                <c:pt idx="452">
                  <c:v>674.49099999999999</c:v>
                </c:pt>
                <c:pt idx="453">
                  <c:v>675.34799999999962</c:v>
                </c:pt>
                <c:pt idx="454">
                  <c:v>676.202</c:v>
                </c:pt>
                <c:pt idx="455">
                  <c:v>677.05599999999981</c:v>
                </c:pt>
                <c:pt idx="456">
                  <c:v>677.91199999999981</c:v>
                </c:pt>
                <c:pt idx="457">
                  <c:v>678.7639999999999</c:v>
                </c:pt>
                <c:pt idx="458">
                  <c:v>679.61400000000003</c:v>
                </c:pt>
                <c:pt idx="459">
                  <c:v>680.46799999999962</c:v>
                </c:pt>
                <c:pt idx="460">
                  <c:v>681.32499999999982</c:v>
                </c:pt>
                <c:pt idx="461">
                  <c:v>682.18799999999999</c:v>
                </c:pt>
                <c:pt idx="462">
                  <c:v>683.0469999999998</c:v>
                </c:pt>
                <c:pt idx="463">
                  <c:v>683.90599999999972</c:v>
                </c:pt>
                <c:pt idx="464">
                  <c:v>684.76499999999999</c:v>
                </c:pt>
                <c:pt idx="465">
                  <c:v>685.625</c:v>
                </c:pt>
                <c:pt idx="466">
                  <c:v>686.48400000000004</c:v>
                </c:pt>
                <c:pt idx="467">
                  <c:v>687.34199999999976</c:v>
                </c:pt>
                <c:pt idx="468">
                  <c:v>688.20299999999997</c:v>
                </c:pt>
                <c:pt idx="469">
                  <c:v>689.06899999999996</c:v>
                </c:pt>
                <c:pt idx="470">
                  <c:v>689.93199999999979</c:v>
                </c:pt>
                <c:pt idx="471">
                  <c:v>690.79100000000005</c:v>
                </c:pt>
                <c:pt idx="472">
                  <c:v>691.65099999999973</c:v>
                </c:pt>
                <c:pt idx="473">
                  <c:v>692.5139999999999</c:v>
                </c:pt>
                <c:pt idx="474">
                  <c:v>693.37599999999998</c:v>
                </c:pt>
                <c:pt idx="475">
                  <c:v>694.23800000000006</c:v>
                </c:pt>
                <c:pt idx="476">
                  <c:v>695.096</c:v>
                </c:pt>
                <c:pt idx="477">
                  <c:v>695.95299999999975</c:v>
                </c:pt>
                <c:pt idx="478">
                  <c:v>696.8159999999998</c:v>
                </c:pt>
                <c:pt idx="479">
                  <c:v>697.68100000000004</c:v>
                </c:pt>
                <c:pt idx="480">
                  <c:v>698.54599999999982</c:v>
                </c:pt>
                <c:pt idx="481">
                  <c:v>699.41699999999969</c:v>
                </c:pt>
                <c:pt idx="482">
                  <c:v>700.28600000000006</c:v>
                </c:pt>
                <c:pt idx="483">
                  <c:v>701.15099999999973</c:v>
                </c:pt>
                <c:pt idx="484">
                  <c:v>702.00900000000001</c:v>
                </c:pt>
                <c:pt idx="485">
                  <c:v>702.86599999999976</c:v>
                </c:pt>
                <c:pt idx="486">
                  <c:v>703.71699999999998</c:v>
                </c:pt>
                <c:pt idx="487">
                  <c:v>704.56899999999996</c:v>
                </c:pt>
                <c:pt idx="488">
                  <c:v>705.4219999999998</c:v>
                </c:pt>
                <c:pt idx="489">
                  <c:v>706.274</c:v>
                </c:pt>
                <c:pt idx="490">
                  <c:v>707.13099999999997</c:v>
                </c:pt>
                <c:pt idx="491">
                  <c:v>707.98699999999997</c:v>
                </c:pt>
                <c:pt idx="492">
                  <c:v>708.84099999999967</c:v>
                </c:pt>
                <c:pt idx="493">
                  <c:v>709.69299999999998</c:v>
                </c:pt>
                <c:pt idx="494">
                  <c:v>710.54199999999969</c:v>
                </c:pt>
                <c:pt idx="495">
                  <c:v>711.38799999999969</c:v>
                </c:pt>
                <c:pt idx="496">
                  <c:v>712.24</c:v>
                </c:pt>
                <c:pt idx="497">
                  <c:v>713.096</c:v>
                </c:pt>
                <c:pt idx="498">
                  <c:v>713.94999999999982</c:v>
                </c:pt>
                <c:pt idx="499">
                  <c:v>714.80499999999972</c:v>
                </c:pt>
                <c:pt idx="500">
                  <c:v>715.66199999999981</c:v>
                </c:pt>
                <c:pt idx="501">
                  <c:v>716.52</c:v>
                </c:pt>
                <c:pt idx="502">
                  <c:v>717.37699999999973</c:v>
                </c:pt>
                <c:pt idx="503">
                  <c:v>718.23199999999997</c:v>
                </c:pt>
                <c:pt idx="504">
                  <c:v>719.08900000000006</c:v>
                </c:pt>
                <c:pt idx="505">
                  <c:v>719.95199999999977</c:v>
                </c:pt>
                <c:pt idx="506">
                  <c:v>720.81799999999976</c:v>
                </c:pt>
                <c:pt idx="507">
                  <c:v>721.68499999999995</c:v>
                </c:pt>
                <c:pt idx="508">
                  <c:v>722.55199999999968</c:v>
                </c:pt>
                <c:pt idx="509">
                  <c:v>723.41899999999998</c:v>
                </c:pt>
                <c:pt idx="510">
                  <c:v>724.28600000000006</c:v>
                </c:pt>
                <c:pt idx="511">
                  <c:v>725.16</c:v>
                </c:pt>
                <c:pt idx="512">
                  <c:v>726.03499999999997</c:v>
                </c:pt>
                <c:pt idx="513">
                  <c:v>726.90599999999972</c:v>
                </c:pt>
                <c:pt idx="514">
                  <c:v>727.77599999999995</c:v>
                </c:pt>
                <c:pt idx="515">
                  <c:v>728.64599999999996</c:v>
                </c:pt>
                <c:pt idx="516">
                  <c:v>729.51800000000003</c:v>
                </c:pt>
                <c:pt idx="517">
                  <c:v>730.38799999999969</c:v>
                </c:pt>
                <c:pt idx="518">
                  <c:v>731.25400000000002</c:v>
                </c:pt>
                <c:pt idx="519">
                  <c:v>732.12199999999996</c:v>
                </c:pt>
                <c:pt idx="520">
                  <c:v>732.99299999999971</c:v>
                </c:pt>
                <c:pt idx="521">
                  <c:v>733.86099999999976</c:v>
                </c:pt>
                <c:pt idx="522">
                  <c:v>734.73400000000004</c:v>
                </c:pt>
                <c:pt idx="523">
                  <c:v>735.60699999999997</c:v>
                </c:pt>
                <c:pt idx="524">
                  <c:v>736.48</c:v>
                </c:pt>
                <c:pt idx="525">
                  <c:v>737.35199999999975</c:v>
                </c:pt>
                <c:pt idx="526">
                  <c:v>738.22199999999998</c:v>
                </c:pt>
                <c:pt idx="527">
                  <c:v>739.08900000000006</c:v>
                </c:pt>
                <c:pt idx="528">
                  <c:v>739.95599999999968</c:v>
                </c:pt>
                <c:pt idx="529">
                  <c:v>740.82499999999982</c:v>
                </c:pt>
                <c:pt idx="530">
                  <c:v>741.69399999999996</c:v>
                </c:pt>
                <c:pt idx="531">
                  <c:v>742.56199999999967</c:v>
                </c:pt>
                <c:pt idx="532">
                  <c:v>743.42999999999984</c:v>
                </c:pt>
                <c:pt idx="533">
                  <c:v>744.29899999999998</c:v>
                </c:pt>
                <c:pt idx="534">
                  <c:v>745.16599999999971</c:v>
                </c:pt>
                <c:pt idx="535">
                  <c:v>746.02800000000002</c:v>
                </c:pt>
                <c:pt idx="536">
                  <c:v>746.88799999999969</c:v>
                </c:pt>
                <c:pt idx="537">
                  <c:v>747.75</c:v>
                </c:pt>
                <c:pt idx="538">
                  <c:v>748.60799999999972</c:v>
                </c:pt>
                <c:pt idx="539">
                  <c:v>749.47299999999996</c:v>
                </c:pt>
                <c:pt idx="540">
                  <c:v>750.33999999999969</c:v>
                </c:pt>
                <c:pt idx="541">
                  <c:v>751.20299999999997</c:v>
                </c:pt>
                <c:pt idx="542">
                  <c:v>752.0659999999998</c:v>
                </c:pt>
                <c:pt idx="543">
                  <c:v>752.93099999999981</c:v>
                </c:pt>
                <c:pt idx="544">
                  <c:v>753.79499999999996</c:v>
                </c:pt>
                <c:pt idx="545">
                  <c:v>754.66300000000001</c:v>
                </c:pt>
                <c:pt idx="546">
                  <c:v>755.529</c:v>
                </c:pt>
                <c:pt idx="547">
                  <c:v>756.3889999999999</c:v>
                </c:pt>
                <c:pt idx="548">
                  <c:v>757.2529999999997</c:v>
                </c:pt>
                <c:pt idx="549">
                  <c:v>758.11900000000003</c:v>
                </c:pt>
                <c:pt idx="550">
                  <c:v>758.9849999999999</c:v>
                </c:pt>
                <c:pt idx="551">
                  <c:v>759.85199999999975</c:v>
                </c:pt>
                <c:pt idx="552">
                  <c:v>760.71900000000005</c:v>
                </c:pt>
                <c:pt idx="553">
                  <c:v>761.58500000000004</c:v>
                </c:pt>
                <c:pt idx="554">
                  <c:v>762.4549999999997</c:v>
                </c:pt>
                <c:pt idx="555">
                  <c:v>763.32299999999975</c:v>
                </c:pt>
                <c:pt idx="556">
                  <c:v>764.19100000000003</c:v>
                </c:pt>
                <c:pt idx="557">
                  <c:v>765.0659999999998</c:v>
                </c:pt>
                <c:pt idx="558">
                  <c:v>765.94799999999975</c:v>
                </c:pt>
                <c:pt idx="559">
                  <c:v>766.83599999999979</c:v>
                </c:pt>
                <c:pt idx="560">
                  <c:v>767.726</c:v>
                </c:pt>
                <c:pt idx="561">
                  <c:v>768.61300000000006</c:v>
                </c:pt>
                <c:pt idx="562">
                  <c:v>769.50099999999998</c:v>
                </c:pt>
                <c:pt idx="563">
                  <c:v>770.39300000000003</c:v>
                </c:pt>
                <c:pt idx="564">
                  <c:v>771.28700000000003</c:v>
                </c:pt>
                <c:pt idx="565">
                  <c:v>772.17600000000004</c:v>
                </c:pt>
                <c:pt idx="566">
                  <c:v>773.06499999999983</c:v>
                </c:pt>
                <c:pt idx="567">
                  <c:v>773.94899999999996</c:v>
                </c:pt>
                <c:pt idx="568">
                  <c:v>774.83400000000006</c:v>
                </c:pt>
                <c:pt idx="569">
                  <c:v>775.72199999999998</c:v>
                </c:pt>
                <c:pt idx="570">
                  <c:v>776.61400000000003</c:v>
                </c:pt>
                <c:pt idx="571">
                  <c:v>777.50099999999998</c:v>
                </c:pt>
                <c:pt idx="572">
                  <c:v>778.38200000000006</c:v>
                </c:pt>
                <c:pt idx="573">
                  <c:v>779.26199999999972</c:v>
                </c:pt>
                <c:pt idx="574">
                  <c:v>780.14</c:v>
                </c:pt>
                <c:pt idx="575">
                  <c:v>781.0139999999999</c:v>
                </c:pt>
                <c:pt idx="576">
                  <c:v>781.88499999999999</c:v>
                </c:pt>
                <c:pt idx="577">
                  <c:v>782.75599999999997</c:v>
                </c:pt>
                <c:pt idx="578">
                  <c:v>783.63200000000006</c:v>
                </c:pt>
                <c:pt idx="579">
                  <c:v>784.51299999999969</c:v>
                </c:pt>
                <c:pt idx="580">
                  <c:v>785.39699999999971</c:v>
                </c:pt>
                <c:pt idx="581">
                  <c:v>786.279</c:v>
                </c:pt>
                <c:pt idx="582">
                  <c:v>787.15800000000002</c:v>
                </c:pt>
                <c:pt idx="583">
                  <c:v>788.03599999999972</c:v>
                </c:pt>
                <c:pt idx="584">
                  <c:v>788.91599999999971</c:v>
                </c:pt>
                <c:pt idx="585">
                  <c:v>789.79899999999998</c:v>
                </c:pt>
                <c:pt idx="586">
                  <c:v>790.68499999999995</c:v>
                </c:pt>
                <c:pt idx="587">
                  <c:v>791.572</c:v>
                </c:pt>
                <c:pt idx="588">
                  <c:v>792.45299999999975</c:v>
                </c:pt>
                <c:pt idx="589">
                  <c:v>793.33399999999972</c:v>
                </c:pt>
                <c:pt idx="590">
                  <c:v>794.22</c:v>
                </c:pt>
                <c:pt idx="591">
                  <c:v>795.10400000000004</c:v>
                </c:pt>
                <c:pt idx="592">
                  <c:v>795.99199999999996</c:v>
                </c:pt>
                <c:pt idx="593">
                  <c:v>796.88</c:v>
                </c:pt>
                <c:pt idx="594">
                  <c:v>797.76599999999996</c:v>
                </c:pt>
                <c:pt idx="595">
                  <c:v>798.6519999999997</c:v>
                </c:pt>
                <c:pt idx="596">
                  <c:v>799.53599999999972</c:v>
                </c:pt>
                <c:pt idx="597">
                  <c:v>800.42</c:v>
                </c:pt>
                <c:pt idx="598">
                  <c:v>801.30699999999979</c:v>
                </c:pt>
                <c:pt idx="599">
                  <c:v>802.19600000000003</c:v>
                </c:pt>
                <c:pt idx="600">
                  <c:v>803.08799999999997</c:v>
                </c:pt>
                <c:pt idx="601">
                  <c:v>803.97900000000004</c:v>
                </c:pt>
                <c:pt idx="602">
                  <c:v>804.86699999999962</c:v>
                </c:pt>
                <c:pt idx="603">
                  <c:v>805.7529999999997</c:v>
                </c:pt>
                <c:pt idx="604">
                  <c:v>806.64199999999971</c:v>
                </c:pt>
                <c:pt idx="605">
                  <c:v>807.53499999999997</c:v>
                </c:pt>
                <c:pt idx="606">
                  <c:v>808.43199999999979</c:v>
                </c:pt>
                <c:pt idx="607">
                  <c:v>809.33099999999979</c:v>
                </c:pt>
                <c:pt idx="608">
                  <c:v>810.23</c:v>
                </c:pt>
                <c:pt idx="609">
                  <c:v>811.13</c:v>
                </c:pt>
                <c:pt idx="610">
                  <c:v>812.03499999999997</c:v>
                </c:pt>
                <c:pt idx="611">
                  <c:v>812.94199999999978</c:v>
                </c:pt>
                <c:pt idx="612">
                  <c:v>813.84099999999978</c:v>
                </c:pt>
                <c:pt idx="613">
                  <c:v>814.73299999999972</c:v>
                </c:pt>
                <c:pt idx="614">
                  <c:v>815.62400000000002</c:v>
                </c:pt>
                <c:pt idx="615">
                  <c:v>816.51499999999999</c:v>
                </c:pt>
                <c:pt idx="616">
                  <c:v>817.4069999999997</c:v>
                </c:pt>
                <c:pt idx="617">
                  <c:v>818.303</c:v>
                </c:pt>
                <c:pt idx="618">
                  <c:v>819.197</c:v>
                </c:pt>
                <c:pt idx="619">
                  <c:v>820.09699999999998</c:v>
                </c:pt>
                <c:pt idx="620">
                  <c:v>820.99799999999971</c:v>
                </c:pt>
                <c:pt idx="621">
                  <c:v>821.89099999999996</c:v>
                </c:pt>
                <c:pt idx="622">
                  <c:v>822.78200000000004</c:v>
                </c:pt>
                <c:pt idx="623">
                  <c:v>823.67399999999998</c:v>
                </c:pt>
                <c:pt idx="624">
                  <c:v>824.56699999999978</c:v>
                </c:pt>
                <c:pt idx="625">
                  <c:v>825.4599999999997</c:v>
                </c:pt>
                <c:pt idx="626">
                  <c:v>826.3539999999997</c:v>
                </c:pt>
                <c:pt idx="627">
                  <c:v>827.255</c:v>
                </c:pt>
                <c:pt idx="628">
                  <c:v>828.16399999999999</c:v>
                </c:pt>
                <c:pt idx="629">
                  <c:v>829.077</c:v>
                </c:pt>
                <c:pt idx="630">
                  <c:v>829.99</c:v>
                </c:pt>
                <c:pt idx="631">
                  <c:v>830.904</c:v>
                </c:pt>
                <c:pt idx="632">
                  <c:v>831.81499999999971</c:v>
                </c:pt>
                <c:pt idx="633">
                  <c:v>832.726</c:v>
                </c:pt>
                <c:pt idx="634">
                  <c:v>833.63800000000003</c:v>
                </c:pt>
                <c:pt idx="635">
                  <c:v>834.5469999999998</c:v>
                </c:pt>
                <c:pt idx="636">
                  <c:v>835.4549999999997</c:v>
                </c:pt>
                <c:pt idx="637">
                  <c:v>836.35999999999979</c:v>
                </c:pt>
                <c:pt idx="638">
                  <c:v>837.26400000000001</c:v>
                </c:pt>
                <c:pt idx="639">
                  <c:v>838.1669999999998</c:v>
                </c:pt>
                <c:pt idx="640">
                  <c:v>839.07500000000005</c:v>
                </c:pt>
                <c:pt idx="641">
                  <c:v>839.98699999999997</c:v>
                </c:pt>
                <c:pt idx="642">
                  <c:v>840.90300000000002</c:v>
                </c:pt>
                <c:pt idx="643">
                  <c:v>841.81699999999978</c:v>
                </c:pt>
                <c:pt idx="644">
                  <c:v>842.72799999999972</c:v>
                </c:pt>
                <c:pt idx="645">
                  <c:v>843.63900000000001</c:v>
                </c:pt>
                <c:pt idx="646">
                  <c:v>844.55</c:v>
                </c:pt>
                <c:pt idx="647">
                  <c:v>845.46199999999976</c:v>
                </c:pt>
                <c:pt idx="648">
                  <c:v>846.375</c:v>
                </c:pt>
                <c:pt idx="649">
                  <c:v>847.29700000000003</c:v>
                </c:pt>
                <c:pt idx="650">
                  <c:v>848.21600000000001</c:v>
                </c:pt>
                <c:pt idx="651">
                  <c:v>849.13499999999999</c:v>
                </c:pt>
                <c:pt idx="652">
                  <c:v>850.0469999999998</c:v>
                </c:pt>
                <c:pt idx="653">
                  <c:v>850.9599999999997</c:v>
                </c:pt>
                <c:pt idx="654">
                  <c:v>851.87599999999998</c:v>
                </c:pt>
                <c:pt idx="655">
                  <c:v>852.79499999999996</c:v>
                </c:pt>
                <c:pt idx="656">
                  <c:v>853.71500000000003</c:v>
                </c:pt>
                <c:pt idx="657">
                  <c:v>854.63199999999972</c:v>
                </c:pt>
                <c:pt idx="658">
                  <c:v>855.54499999999996</c:v>
                </c:pt>
                <c:pt idx="659">
                  <c:v>856.46299999999974</c:v>
                </c:pt>
                <c:pt idx="660">
                  <c:v>857.3829999999997</c:v>
                </c:pt>
                <c:pt idx="661">
                  <c:v>858.30999999999983</c:v>
                </c:pt>
                <c:pt idx="662">
                  <c:v>859.23299999999972</c:v>
                </c:pt>
                <c:pt idx="663">
                  <c:v>860.154</c:v>
                </c:pt>
                <c:pt idx="664">
                  <c:v>861.07500000000005</c:v>
                </c:pt>
                <c:pt idx="665">
                  <c:v>861.99900000000002</c:v>
                </c:pt>
                <c:pt idx="666">
                  <c:v>862.92899999999997</c:v>
                </c:pt>
                <c:pt idx="667">
                  <c:v>863.86499999999978</c:v>
                </c:pt>
                <c:pt idx="668">
                  <c:v>864.798</c:v>
                </c:pt>
                <c:pt idx="669">
                  <c:v>865.72900000000004</c:v>
                </c:pt>
                <c:pt idx="670">
                  <c:v>866.65800000000002</c:v>
                </c:pt>
                <c:pt idx="671">
                  <c:v>867.59</c:v>
                </c:pt>
                <c:pt idx="672">
                  <c:v>868.52099999999996</c:v>
                </c:pt>
                <c:pt idx="673">
                  <c:v>869.4549999999997</c:v>
                </c:pt>
                <c:pt idx="674">
                  <c:v>870.3829999999997</c:v>
                </c:pt>
                <c:pt idx="675">
                  <c:v>871.31199999999978</c:v>
                </c:pt>
                <c:pt idx="676">
                  <c:v>872.25199999999973</c:v>
                </c:pt>
                <c:pt idx="677">
                  <c:v>873.19500000000005</c:v>
                </c:pt>
                <c:pt idx="678">
                  <c:v>874.13900000000001</c:v>
                </c:pt>
                <c:pt idx="679">
                  <c:v>875.09</c:v>
                </c:pt>
                <c:pt idx="680">
                  <c:v>876.04099999999971</c:v>
                </c:pt>
                <c:pt idx="681">
                  <c:v>876.98799999999972</c:v>
                </c:pt>
                <c:pt idx="682">
                  <c:v>877.93799999999976</c:v>
                </c:pt>
                <c:pt idx="683">
                  <c:v>878.89699999999971</c:v>
                </c:pt>
                <c:pt idx="684">
                  <c:v>879.8529999999995</c:v>
                </c:pt>
                <c:pt idx="685">
                  <c:v>880.81699999999978</c:v>
                </c:pt>
                <c:pt idx="686">
                  <c:v>881.78399999999999</c:v>
                </c:pt>
                <c:pt idx="687">
                  <c:v>882.75099999999998</c:v>
                </c:pt>
                <c:pt idx="688">
                  <c:v>883.71</c:v>
                </c:pt>
                <c:pt idx="689">
                  <c:v>884.66499999999996</c:v>
                </c:pt>
                <c:pt idx="690">
                  <c:v>885.61099999999999</c:v>
                </c:pt>
                <c:pt idx="691">
                  <c:v>886.55699999999979</c:v>
                </c:pt>
                <c:pt idx="692">
                  <c:v>887.51</c:v>
                </c:pt>
                <c:pt idx="693">
                  <c:v>888.46799999999962</c:v>
                </c:pt>
                <c:pt idx="694">
                  <c:v>889.4259999999997</c:v>
                </c:pt>
                <c:pt idx="695">
                  <c:v>890.38400000000001</c:v>
                </c:pt>
                <c:pt idx="696">
                  <c:v>891.34399999999971</c:v>
                </c:pt>
                <c:pt idx="697">
                  <c:v>892.30899999999997</c:v>
                </c:pt>
                <c:pt idx="698">
                  <c:v>893.27</c:v>
                </c:pt>
                <c:pt idx="699">
                  <c:v>894.221</c:v>
                </c:pt>
                <c:pt idx="700">
                  <c:v>895.17200000000003</c:v>
                </c:pt>
                <c:pt idx="701">
                  <c:v>896.12299999999971</c:v>
                </c:pt>
                <c:pt idx="702">
                  <c:v>897.07299999999998</c:v>
                </c:pt>
                <c:pt idx="703">
                  <c:v>898.024</c:v>
                </c:pt>
                <c:pt idx="704">
                  <c:v>898.98299999999972</c:v>
                </c:pt>
                <c:pt idx="705">
                  <c:v>899.93899999999996</c:v>
                </c:pt>
                <c:pt idx="706">
                  <c:v>900.89599999999996</c:v>
                </c:pt>
                <c:pt idx="707">
                  <c:v>901.8529999999995</c:v>
                </c:pt>
                <c:pt idx="708">
                  <c:v>902.81099999999969</c:v>
                </c:pt>
                <c:pt idx="709">
                  <c:v>903.76499999999999</c:v>
                </c:pt>
                <c:pt idx="710">
                  <c:v>904.71600000000001</c:v>
                </c:pt>
                <c:pt idx="711">
                  <c:v>905.65899999999999</c:v>
                </c:pt>
                <c:pt idx="712">
                  <c:v>906.60199999999998</c:v>
                </c:pt>
                <c:pt idx="713">
                  <c:v>907.54899999999998</c:v>
                </c:pt>
                <c:pt idx="714">
                  <c:v>908.49900000000002</c:v>
                </c:pt>
                <c:pt idx="715">
                  <c:v>909.45399999999972</c:v>
                </c:pt>
                <c:pt idx="716">
                  <c:v>910.41199999999969</c:v>
                </c:pt>
                <c:pt idx="717">
                  <c:v>911.38</c:v>
                </c:pt>
                <c:pt idx="718">
                  <c:v>912.3539999999997</c:v>
                </c:pt>
                <c:pt idx="719">
                  <c:v>913.32699999999977</c:v>
                </c:pt>
                <c:pt idx="720">
                  <c:v>914.29499999999996</c:v>
                </c:pt>
                <c:pt idx="721">
                  <c:v>915.26199999999972</c:v>
                </c:pt>
                <c:pt idx="722">
                  <c:v>916.23400000000004</c:v>
                </c:pt>
                <c:pt idx="723">
                  <c:v>917.20799999999997</c:v>
                </c:pt>
                <c:pt idx="724">
                  <c:v>918.18299999999999</c:v>
                </c:pt>
                <c:pt idx="725">
                  <c:v>919.15899999999999</c:v>
                </c:pt>
                <c:pt idx="726">
                  <c:v>920.13599999999997</c:v>
                </c:pt>
                <c:pt idx="727">
                  <c:v>921.10400000000004</c:v>
                </c:pt>
                <c:pt idx="728">
                  <c:v>922.0659999999998</c:v>
                </c:pt>
                <c:pt idx="729">
                  <c:v>923.0319999999997</c:v>
                </c:pt>
                <c:pt idx="730">
                  <c:v>924</c:v>
                </c:pt>
                <c:pt idx="731">
                  <c:v>924.97199999999998</c:v>
                </c:pt>
                <c:pt idx="732">
                  <c:v>925.94399999999996</c:v>
                </c:pt>
                <c:pt idx="733">
                  <c:v>926.91300000000001</c:v>
                </c:pt>
                <c:pt idx="734">
                  <c:v>927.8779999999997</c:v>
                </c:pt>
                <c:pt idx="735">
                  <c:v>928.84399999999971</c:v>
                </c:pt>
                <c:pt idx="736">
                  <c:v>929.80799999999977</c:v>
                </c:pt>
                <c:pt idx="737">
                  <c:v>930.77300000000002</c:v>
                </c:pt>
                <c:pt idx="738">
                  <c:v>931.73299999999972</c:v>
                </c:pt>
                <c:pt idx="739">
                  <c:v>932.697</c:v>
                </c:pt>
                <c:pt idx="740">
                  <c:v>933.6569999999997</c:v>
                </c:pt>
                <c:pt idx="741">
                  <c:v>934.61900000000003</c:v>
                </c:pt>
                <c:pt idx="742">
                  <c:v>935.58</c:v>
                </c:pt>
                <c:pt idx="743">
                  <c:v>936.5419999999998</c:v>
                </c:pt>
                <c:pt idx="744">
                  <c:v>937.5029999999997</c:v>
                </c:pt>
                <c:pt idx="745">
                  <c:v>938.4649999999998</c:v>
                </c:pt>
                <c:pt idx="746">
                  <c:v>939.43199999999979</c:v>
                </c:pt>
                <c:pt idx="747">
                  <c:v>940.39800000000002</c:v>
                </c:pt>
                <c:pt idx="748">
                  <c:v>941.3689999999998</c:v>
                </c:pt>
                <c:pt idx="749">
                  <c:v>942.3449999999998</c:v>
                </c:pt>
                <c:pt idx="750">
                  <c:v>943.31999999999971</c:v>
                </c:pt>
                <c:pt idx="751">
                  <c:v>944.28200000000004</c:v>
                </c:pt>
                <c:pt idx="752">
                  <c:v>945.22799999999972</c:v>
                </c:pt>
                <c:pt idx="753">
                  <c:v>946.16899999999998</c:v>
                </c:pt>
                <c:pt idx="754">
                  <c:v>947.10400000000004</c:v>
                </c:pt>
                <c:pt idx="755">
                  <c:v>948.03300000000002</c:v>
                </c:pt>
                <c:pt idx="756">
                  <c:v>948.95899999999972</c:v>
                </c:pt>
                <c:pt idx="757">
                  <c:v>949.87900000000002</c:v>
                </c:pt>
                <c:pt idx="758">
                  <c:v>950.79700000000003</c:v>
                </c:pt>
                <c:pt idx="759">
                  <c:v>951.71600000000001</c:v>
                </c:pt>
                <c:pt idx="760">
                  <c:v>952.63900000000001</c:v>
                </c:pt>
                <c:pt idx="761">
                  <c:v>953.56699999999978</c:v>
                </c:pt>
                <c:pt idx="762">
                  <c:v>954.49199999999996</c:v>
                </c:pt>
                <c:pt idx="763">
                  <c:v>955.41199999999969</c:v>
                </c:pt>
                <c:pt idx="764">
                  <c:v>956.32899999999972</c:v>
                </c:pt>
                <c:pt idx="765">
                  <c:v>957.24199999999996</c:v>
                </c:pt>
                <c:pt idx="766">
                  <c:v>958.15800000000002</c:v>
                </c:pt>
                <c:pt idx="767">
                  <c:v>959.08</c:v>
                </c:pt>
                <c:pt idx="768">
                  <c:v>960.00400000000002</c:v>
                </c:pt>
                <c:pt idx="769">
                  <c:v>960.9259999999997</c:v>
                </c:pt>
                <c:pt idx="770">
                  <c:v>961.84199999999976</c:v>
                </c:pt>
                <c:pt idx="771">
                  <c:v>962.755</c:v>
                </c:pt>
                <c:pt idx="772">
                  <c:v>963.6669999999998</c:v>
                </c:pt>
                <c:pt idx="773">
                  <c:v>964.58299999999997</c:v>
                </c:pt>
                <c:pt idx="774">
                  <c:v>965.5</c:v>
                </c:pt>
                <c:pt idx="775">
                  <c:v>966.41899999999998</c:v>
                </c:pt>
                <c:pt idx="776">
                  <c:v>967.3349999999997</c:v>
                </c:pt>
                <c:pt idx="777">
                  <c:v>968.25099999999998</c:v>
                </c:pt>
                <c:pt idx="778">
                  <c:v>969.16499999999996</c:v>
                </c:pt>
                <c:pt idx="779">
                  <c:v>970.08</c:v>
                </c:pt>
                <c:pt idx="780">
                  <c:v>971</c:v>
                </c:pt>
                <c:pt idx="781">
                  <c:v>971.9169999999998</c:v>
                </c:pt>
                <c:pt idx="782">
                  <c:v>972.83399999999972</c:v>
                </c:pt>
                <c:pt idx="783">
                  <c:v>973.75199999999973</c:v>
                </c:pt>
                <c:pt idx="784">
                  <c:v>974.67100000000005</c:v>
                </c:pt>
                <c:pt idx="785">
                  <c:v>975.59100000000001</c:v>
                </c:pt>
                <c:pt idx="786">
                  <c:v>976.50699999999972</c:v>
                </c:pt>
                <c:pt idx="787">
                  <c:v>977.423</c:v>
                </c:pt>
                <c:pt idx="788">
                  <c:v>978.33799999999974</c:v>
                </c:pt>
                <c:pt idx="789">
                  <c:v>979.255</c:v>
                </c:pt>
                <c:pt idx="790">
                  <c:v>980.17399999999998</c:v>
                </c:pt>
                <c:pt idx="791">
                  <c:v>981.09400000000005</c:v>
                </c:pt>
                <c:pt idx="792">
                  <c:v>982.01300000000003</c:v>
                </c:pt>
                <c:pt idx="793">
                  <c:v>982.928</c:v>
                </c:pt>
                <c:pt idx="794">
                  <c:v>983.84199999999976</c:v>
                </c:pt>
                <c:pt idx="795">
                  <c:v>984.75</c:v>
                </c:pt>
                <c:pt idx="796">
                  <c:v>985.6519999999997</c:v>
                </c:pt>
                <c:pt idx="797">
                  <c:v>986.5509999999997</c:v>
                </c:pt>
                <c:pt idx="798">
                  <c:v>987.45299999999975</c:v>
                </c:pt>
                <c:pt idx="799">
                  <c:v>988.35699999999974</c:v>
                </c:pt>
                <c:pt idx="800">
                  <c:v>989.25699999999972</c:v>
                </c:pt>
                <c:pt idx="801">
                  <c:v>990.15300000000002</c:v>
                </c:pt>
                <c:pt idx="802">
                  <c:v>991.04599999999971</c:v>
                </c:pt>
                <c:pt idx="803">
                  <c:v>991.96199999999976</c:v>
                </c:pt>
                <c:pt idx="804">
                  <c:v>992.93199999999979</c:v>
                </c:pt>
                <c:pt idx="805">
                  <c:v>993.92699999999979</c:v>
                </c:pt>
                <c:pt idx="806">
                  <c:v>994.93199999999979</c:v>
                </c:pt>
                <c:pt idx="807">
                  <c:v>995.94199999999978</c:v>
                </c:pt>
                <c:pt idx="808">
                  <c:v>996.95399999999972</c:v>
                </c:pt>
                <c:pt idx="809">
                  <c:v>997.97</c:v>
                </c:pt>
                <c:pt idx="810">
                  <c:v>998.98900000000003</c:v>
                </c:pt>
                <c:pt idx="811">
                  <c:v>1000.01</c:v>
                </c:pt>
                <c:pt idx="812">
                  <c:v>1001.025</c:v>
                </c:pt>
                <c:pt idx="813">
                  <c:v>1002.04</c:v>
                </c:pt>
                <c:pt idx="814">
                  <c:v>1003.052</c:v>
                </c:pt>
                <c:pt idx="815">
                  <c:v>1004.059</c:v>
                </c:pt>
                <c:pt idx="816">
                  <c:v>1005.064</c:v>
                </c:pt>
                <c:pt idx="817">
                  <c:v>1006.069</c:v>
                </c:pt>
                <c:pt idx="818">
                  <c:v>1007.073</c:v>
                </c:pt>
                <c:pt idx="819">
                  <c:v>1008.091</c:v>
                </c:pt>
                <c:pt idx="820">
                  <c:v>1009.111</c:v>
                </c:pt>
                <c:pt idx="821">
                  <c:v>1010.128</c:v>
                </c:pt>
                <c:pt idx="822">
                  <c:v>1011.14</c:v>
                </c:pt>
                <c:pt idx="823">
                  <c:v>1012.155</c:v>
                </c:pt>
                <c:pt idx="824">
                  <c:v>1013.172</c:v>
                </c:pt>
                <c:pt idx="825">
                  <c:v>1014.19</c:v>
                </c:pt>
                <c:pt idx="826">
                  <c:v>1015.196</c:v>
                </c:pt>
                <c:pt idx="827">
                  <c:v>1016.199</c:v>
                </c:pt>
                <c:pt idx="828">
                  <c:v>1017.203</c:v>
                </c:pt>
                <c:pt idx="829">
                  <c:v>1018.2140000000001</c:v>
                </c:pt>
                <c:pt idx="830">
                  <c:v>1019.221</c:v>
                </c:pt>
                <c:pt idx="831">
                  <c:v>1020.226</c:v>
                </c:pt>
                <c:pt idx="832">
                  <c:v>1021.236</c:v>
                </c:pt>
                <c:pt idx="833">
                  <c:v>1022.248</c:v>
                </c:pt>
                <c:pt idx="834">
                  <c:v>1023.259</c:v>
                </c:pt>
                <c:pt idx="835">
                  <c:v>1024.271</c:v>
                </c:pt>
                <c:pt idx="836">
                  <c:v>1025.2860000000001</c:v>
                </c:pt>
                <c:pt idx="837">
                  <c:v>1026.2950000000001</c:v>
                </c:pt>
                <c:pt idx="838">
                  <c:v>1027.296</c:v>
                </c:pt>
                <c:pt idx="839">
                  <c:v>1028.3150000000001</c:v>
                </c:pt>
                <c:pt idx="840">
                  <c:v>1029.328</c:v>
                </c:pt>
                <c:pt idx="841">
                  <c:v>1030.337</c:v>
                </c:pt>
                <c:pt idx="842">
                  <c:v>1031.3399999999999</c:v>
                </c:pt>
                <c:pt idx="843">
                  <c:v>1032.3409999999999</c:v>
                </c:pt>
                <c:pt idx="844">
                  <c:v>1033.348</c:v>
                </c:pt>
                <c:pt idx="845">
                  <c:v>1034.3530000000001</c:v>
                </c:pt>
                <c:pt idx="846">
                  <c:v>1035.3620000000001</c:v>
                </c:pt>
                <c:pt idx="847">
                  <c:v>1036.3699999999999</c:v>
                </c:pt>
                <c:pt idx="848">
                  <c:v>1037.3800000000001</c:v>
                </c:pt>
                <c:pt idx="849">
                  <c:v>1038.386</c:v>
                </c:pt>
                <c:pt idx="850">
                  <c:v>1039.386</c:v>
                </c:pt>
                <c:pt idx="851">
                  <c:v>1040.385</c:v>
                </c:pt>
                <c:pt idx="852">
                  <c:v>1041.4010000000001</c:v>
                </c:pt>
                <c:pt idx="853">
                  <c:v>1042.4159999999999</c:v>
                </c:pt>
                <c:pt idx="854">
                  <c:v>1043.43</c:v>
                </c:pt>
                <c:pt idx="855">
                  <c:v>1044.4349999999999</c:v>
                </c:pt>
                <c:pt idx="856">
                  <c:v>1045.4349999999999</c:v>
                </c:pt>
                <c:pt idx="857">
                  <c:v>1046.415</c:v>
                </c:pt>
                <c:pt idx="858">
                  <c:v>1047.3800000000001</c:v>
                </c:pt>
                <c:pt idx="859">
                  <c:v>1048.336</c:v>
                </c:pt>
                <c:pt idx="860">
                  <c:v>1049.289</c:v>
                </c:pt>
                <c:pt idx="861">
                  <c:v>1050.2360000000001</c:v>
                </c:pt>
                <c:pt idx="862">
                  <c:v>1051.1880000000001</c:v>
                </c:pt>
                <c:pt idx="863">
                  <c:v>1052.136</c:v>
                </c:pt>
                <c:pt idx="864">
                  <c:v>1053.079</c:v>
                </c:pt>
                <c:pt idx="865">
                  <c:v>1054.0229999999999</c:v>
                </c:pt>
                <c:pt idx="866">
                  <c:v>1054.96</c:v>
                </c:pt>
                <c:pt idx="867">
                  <c:v>1055.9059999999999</c:v>
                </c:pt>
                <c:pt idx="868">
                  <c:v>1056.857</c:v>
                </c:pt>
                <c:pt idx="869">
                  <c:v>1057.81</c:v>
                </c:pt>
                <c:pt idx="870">
                  <c:v>1058.758</c:v>
                </c:pt>
                <c:pt idx="871">
                  <c:v>1059.7059999999999</c:v>
                </c:pt>
                <c:pt idx="872">
                  <c:v>1060.6569999999999</c:v>
                </c:pt>
                <c:pt idx="873">
                  <c:v>1061.6110000000001</c:v>
                </c:pt>
                <c:pt idx="874">
                  <c:v>1062.5640000000001</c:v>
                </c:pt>
                <c:pt idx="875">
                  <c:v>1063.518</c:v>
                </c:pt>
                <c:pt idx="876">
                  <c:v>1064.4680000000001</c:v>
                </c:pt>
                <c:pt idx="877">
                  <c:v>1065.4179999999999</c:v>
                </c:pt>
                <c:pt idx="878">
                  <c:v>1066.366</c:v>
                </c:pt>
                <c:pt idx="879">
                  <c:v>1067.316</c:v>
                </c:pt>
                <c:pt idx="880">
                  <c:v>1068.2650000000001</c:v>
                </c:pt>
                <c:pt idx="881">
                  <c:v>1069.2149999999999</c:v>
                </c:pt>
                <c:pt idx="882">
                  <c:v>1070.162</c:v>
                </c:pt>
                <c:pt idx="883">
                  <c:v>1071.1079999999999</c:v>
                </c:pt>
                <c:pt idx="884">
                  <c:v>1072.0550000000001</c:v>
                </c:pt>
                <c:pt idx="885">
                  <c:v>1072.999</c:v>
                </c:pt>
                <c:pt idx="886">
                  <c:v>1073.9480000000001</c:v>
                </c:pt>
                <c:pt idx="887">
                  <c:v>1074.9000000000001</c:v>
                </c:pt>
                <c:pt idx="888">
                  <c:v>1075.854</c:v>
                </c:pt>
                <c:pt idx="889">
                  <c:v>1076.8</c:v>
                </c:pt>
                <c:pt idx="890">
                  <c:v>1077.741</c:v>
                </c:pt>
                <c:pt idx="891">
                  <c:v>1078.682</c:v>
                </c:pt>
                <c:pt idx="892">
                  <c:v>1079.624</c:v>
                </c:pt>
                <c:pt idx="893">
                  <c:v>1080.5640000000001</c:v>
                </c:pt>
                <c:pt idx="894">
                  <c:v>1081.502</c:v>
                </c:pt>
                <c:pt idx="895">
                  <c:v>1082.44</c:v>
                </c:pt>
                <c:pt idx="896">
                  <c:v>1083.3789999999999</c:v>
                </c:pt>
                <c:pt idx="897">
                  <c:v>1084.3209999999999</c:v>
                </c:pt>
                <c:pt idx="898">
                  <c:v>1085.2629999999999</c:v>
                </c:pt>
                <c:pt idx="899">
                  <c:v>1086.2070000000001</c:v>
                </c:pt>
                <c:pt idx="900">
                  <c:v>1087.1500000000001</c:v>
                </c:pt>
                <c:pt idx="901">
                  <c:v>1088.085</c:v>
                </c:pt>
                <c:pt idx="902">
                  <c:v>1089.0119999999999</c:v>
                </c:pt>
                <c:pt idx="903">
                  <c:v>1089.9390000000001</c:v>
                </c:pt>
                <c:pt idx="904">
                  <c:v>1090.865</c:v>
                </c:pt>
                <c:pt idx="905">
                  <c:v>1091.7929999999999</c:v>
                </c:pt>
                <c:pt idx="906">
                  <c:v>1092.7170000000001</c:v>
                </c:pt>
                <c:pt idx="907">
                  <c:v>1093.6379999999999</c:v>
                </c:pt>
                <c:pt idx="908">
                  <c:v>1094.5540000000001</c:v>
                </c:pt>
                <c:pt idx="909">
                  <c:v>1095.4680000000001</c:v>
                </c:pt>
                <c:pt idx="910">
                  <c:v>1096.3800000000001</c:v>
                </c:pt>
                <c:pt idx="911">
                  <c:v>1097.2909999999999</c:v>
                </c:pt>
                <c:pt idx="912">
                  <c:v>1098.2059999999999</c:v>
                </c:pt>
                <c:pt idx="913">
                  <c:v>1099.127</c:v>
                </c:pt>
                <c:pt idx="914">
                  <c:v>1100.048</c:v>
                </c:pt>
                <c:pt idx="915">
                  <c:v>1100.9739999999999</c:v>
                </c:pt>
                <c:pt idx="916">
                  <c:v>1101.905</c:v>
                </c:pt>
                <c:pt idx="917">
                  <c:v>1102.836</c:v>
                </c:pt>
              </c:numCache>
            </c:numRef>
          </c:xVal>
          <c:yVal>
            <c:numRef>
              <c:f>BSG5TGA!$N$6:$N$923</c:f>
              <c:numCache>
                <c:formatCode>General</c:formatCode>
                <c:ptCount val="918"/>
                <c:pt idx="0">
                  <c:v>1</c:v>
                </c:pt>
                <c:pt idx="1">
                  <c:v>0.99962532783814095</c:v>
                </c:pt>
                <c:pt idx="2">
                  <c:v>0.99919664887817805</c:v>
                </c:pt>
                <c:pt idx="3">
                  <c:v>0.99892999031253005</c:v>
                </c:pt>
                <c:pt idx="4">
                  <c:v>0.99844730455446096</c:v>
                </c:pt>
                <c:pt idx="5">
                  <c:v>0.99791061199828501</c:v>
                </c:pt>
                <c:pt idx="6">
                  <c:v>0.99737391944210896</c:v>
                </c:pt>
                <c:pt idx="7">
                  <c:v>0.99667520649161701</c:v>
                </c:pt>
                <c:pt idx="8">
                  <c:v>0.99608450713733598</c:v>
                </c:pt>
                <c:pt idx="9">
                  <c:v>0.99544317640983004</c:v>
                </c:pt>
                <c:pt idx="10">
                  <c:v>0.99479847025744395</c:v>
                </c:pt>
                <c:pt idx="11">
                  <c:v>0.99405250135860801</c:v>
                </c:pt>
                <c:pt idx="12">
                  <c:v>0.99335041298323401</c:v>
                </c:pt>
                <c:pt idx="13">
                  <c:v>0.99265507545762299</c:v>
                </c:pt>
                <c:pt idx="14">
                  <c:v>0.99185172433580104</c:v>
                </c:pt>
                <c:pt idx="15">
                  <c:v>0.99110238001208395</c:v>
                </c:pt>
                <c:pt idx="16">
                  <c:v>0.99024164666727399</c:v>
                </c:pt>
                <c:pt idx="17">
                  <c:v>0.98944167097033398</c:v>
                </c:pt>
                <c:pt idx="18">
                  <c:v>0.98863494442362898</c:v>
                </c:pt>
                <c:pt idx="19">
                  <c:v>0.98766957290749002</c:v>
                </c:pt>
                <c:pt idx="20">
                  <c:v>0.98670420139134996</c:v>
                </c:pt>
                <c:pt idx="21">
                  <c:v>0.98579283667331696</c:v>
                </c:pt>
                <c:pt idx="22">
                  <c:v>0.98488147195528297</c:v>
                </c:pt>
                <c:pt idx="23">
                  <c:v>0.98386209364103705</c:v>
                </c:pt>
                <c:pt idx="24">
                  <c:v>0.98289672212489698</c:v>
                </c:pt>
                <c:pt idx="25">
                  <c:v>0.98182333701254598</c:v>
                </c:pt>
                <c:pt idx="26">
                  <c:v>0.98064531372886599</c:v>
                </c:pt>
                <c:pt idx="27">
                  <c:v>0.97951792181840902</c:v>
                </c:pt>
                <c:pt idx="28">
                  <c:v>0.97833989853472803</c:v>
                </c:pt>
                <c:pt idx="29">
                  <c:v>0.97716187525104703</c:v>
                </c:pt>
                <c:pt idx="30">
                  <c:v>0.97603448334059095</c:v>
                </c:pt>
                <c:pt idx="31">
                  <c:v>0.97485646005690896</c:v>
                </c:pt>
                <c:pt idx="32">
                  <c:v>0.97351304095403002</c:v>
                </c:pt>
                <c:pt idx="33">
                  <c:v>0.97233501767035002</c:v>
                </c:pt>
                <c:pt idx="34">
                  <c:v>0.97110298758856295</c:v>
                </c:pt>
                <c:pt idx="35">
                  <c:v>0.96975956848568401</c:v>
                </c:pt>
                <c:pt idx="36">
                  <c:v>0.96831151121147396</c:v>
                </c:pt>
                <c:pt idx="37">
                  <c:v>0.96697484295835801</c:v>
                </c:pt>
                <c:pt idx="38">
                  <c:v>0.96552678568414796</c:v>
                </c:pt>
                <c:pt idx="39">
                  <c:v>0.96402472161183295</c:v>
                </c:pt>
                <c:pt idx="40">
                  <c:v>0.96257666433762401</c:v>
                </c:pt>
                <c:pt idx="41">
                  <c:v>0.96107797569019005</c:v>
                </c:pt>
                <c:pt idx="42">
                  <c:v>0.95951852939488802</c:v>
                </c:pt>
                <c:pt idx="43">
                  <c:v>0.95801984074745405</c:v>
                </c:pt>
                <c:pt idx="44">
                  <c:v>0.95651777667514004</c:v>
                </c:pt>
                <c:pt idx="45">
                  <c:v>0.95485706763338896</c:v>
                </c:pt>
                <c:pt idx="46">
                  <c:v>0.953084969570545</c:v>
                </c:pt>
                <c:pt idx="47">
                  <c:v>0.95142426052879503</c:v>
                </c:pt>
                <c:pt idx="48">
                  <c:v>0.94976017606216201</c:v>
                </c:pt>
                <c:pt idx="49">
                  <c:v>0.94804546022230596</c:v>
                </c:pt>
                <c:pt idx="50">
                  <c:v>0.94633074438244902</c:v>
                </c:pt>
                <c:pt idx="51">
                  <c:v>0.94461602854259297</c:v>
                </c:pt>
                <c:pt idx="52">
                  <c:v>0.94279329910652498</c:v>
                </c:pt>
                <c:pt idx="53">
                  <c:v>0.94102457646856297</c:v>
                </c:pt>
                <c:pt idx="54">
                  <c:v>0.93920184703249598</c:v>
                </c:pt>
                <c:pt idx="55">
                  <c:v>0.93748713119263904</c:v>
                </c:pt>
                <c:pt idx="56">
                  <c:v>0.93561039495846499</c:v>
                </c:pt>
                <c:pt idx="57">
                  <c:v>0.93378429009751596</c:v>
                </c:pt>
                <c:pt idx="58">
                  <c:v>0.93185692249011898</c:v>
                </c:pt>
                <c:pt idx="59">
                  <c:v>0.93003081762916895</c:v>
                </c:pt>
                <c:pt idx="60">
                  <c:v>0.92804606779878496</c:v>
                </c:pt>
                <c:pt idx="61">
                  <c:v>0.92616933156461001</c:v>
                </c:pt>
                <c:pt idx="62">
                  <c:v>0.92418795715910795</c:v>
                </c:pt>
                <c:pt idx="63">
                  <c:v>0.922149200530618</c:v>
                </c:pt>
                <c:pt idx="64">
                  <c:v>0.92022183292322002</c:v>
                </c:pt>
                <c:pt idx="65">
                  <c:v>0.91823370766795298</c:v>
                </c:pt>
                <c:pt idx="66">
                  <c:v>0.916306340060555</c:v>
                </c:pt>
                <c:pt idx="67">
                  <c:v>0.91426758343206505</c:v>
                </c:pt>
                <c:pt idx="68">
                  <c:v>0.91228620902656099</c:v>
                </c:pt>
                <c:pt idx="69">
                  <c:v>0.91024745239807103</c:v>
                </c:pt>
                <c:pt idx="70">
                  <c:v>0.90826270256768604</c:v>
                </c:pt>
                <c:pt idx="71">
                  <c:v>0.90616993914109001</c:v>
                </c:pt>
                <c:pt idx="72">
                  <c:v>0.90418856473558695</c:v>
                </c:pt>
                <c:pt idx="73">
                  <c:v>0.902149808107096</c:v>
                </c:pt>
                <c:pt idx="74">
                  <c:v>0.90011105147860504</c:v>
                </c:pt>
                <c:pt idx="75">
                  <c:v>0.89812967707310198</c:v>
                </c:pt>
                <c:pt idx="76">
                  <c:v>0.89609092044461203</c:v>
                </c:pt>
                <c:pt idx="77">
                  <c:v>0.89410954603910797</c:v>
                </c:pt>
                <c:pt idx="78">
                  <c:v>0.89202015803739299</c:v>
                </c:pt>
                <c:pt idx="79">
                  <c:v>0.88998140140890303</c:v>
                </c:pt>
                <c:pt idx="80">
                  <c:v>0.88788863798230599</c:v>
                </c:pt>
                <c:pt idx="81">
                  <c:v>0.88584988135381604</c:v>
                </c:pt>
                <c:pt idx="82">
                  <c:v>0.88376049335210205</c:v>
                </c:pt>
                <c:pt idx="83">
                  <c:v>0.88182975031982203</c:v>
                </c:pt>
                <c:pt idx="84">
                  <c:v>0.87984500048943703</c:v>
                </c:pt>
                <c:pt idx="85">
                  <c:v>0.87780961928582801</c:v>
                </c:pt>
                <c:pt idx="86">
                  <c:v>0.87571685585923198</c:v>
                </c:pt>
                <c:pt idx="87">
                  <c:v>0.87368147465562196</c:v>
                </c:pt>
                <c:pt idx="88">
                  <c:v>0.87169672482523797</c:v>
                </c:pt>
                <c:pt idx="89">
                  <c:v>0.86965796819674701</c:v>
                </c:pt>
                <c:pt idx="90">
                  <c:v>0.86767659379124396</c:v>
                </c:pt>
                <c:pt idx="91">
                  <c:v>0.86558383036464803</c:v>
                </c:pt>
                <c:pt idx="92">
                  <c:v>0.86359908053426204</c:v>
                </c:pt>
                <c:pt idx="93">
                  <c:v>0.86161770612875999</c:v>
                </c:pt>
                <c:pt idx="94">
                  <c:v>0.859632956298374</c:v>
                </c:pt>
                <c:pt idx="95">
                  <c:v>0.857648206467989</c:v>
                </c:pt>
                <c:pt idx="96">
                  <c:v>0.85566345663760501</c:v>
                </c:pt>
                <c:pt idx="97">
                  <c:v>0.85362807543399499</c:v>
                </c:pt>
                <c:pt idx="98">
                  <c:v>0.851643325603611</c:v>
                </c:pt>
                <c:pt idx="99">
                  <c:v>0.84971595799621302</c:v>
                </c:pt>
                <c:pt idx="100">
                  <c:v>0.84772783274094599</c:v>
                </c:pt>
                <c:pt idx="101">
                  <c:v>0.84580046513354901</c:v>
                </c:pt>
                <c:pt idx="102">
                  <c:v>0.84386972210126898</c:v>
                </c:pt>
                <c:pt idx="103">
                  <c:v>0.84188497227088499</c:v>
                </c:pt>
                <c:pt idx="104">
                  <c:v>0.83995422923860596</c:v>
                </c:pt>
                <c:pt idx="105">
                  <c:v>0.83797285483310202</c:v>
                </c:pt>
                <c:pt idx="106">
                  <c:v>0.836042111800823</c:v>
                </c:pt>
                <c:pt idx="107">
                  <c:v>0.83411136876854297</c:v>
                </c:pt>
                <c:pt idx="108">
                  <c:v>0.83223463253437102</c:v>
                </c:pt>
                <c:pt idx="109">
                  <c:v>0.83030726492697304</c:v>
                </c:pt>
                <c:pt idx="110">
                  <c:v>0.82837652189469302</c:v>
                </c:pt>
                <c:pt idx="111">
                  <c:v>0.82649978566051996</c:v>
                </c:pt>
                <c:pt idx="112">
                  <c:v>0.82456566720336</c:v>
                </c:pt>
                <c:pt idx="113">
                  <c:v>0.82268893096918705</c:v>
                </c:pt>
                <c:pt idx="114">
                  <c:v>0.82076156336178896</c:v>
                </c:pt>
                <c:pt idx="115">
                  <c:v>0.81888482712761601</c:v>
                </c:pt>
                <c:pt idx="116">
                  <c:v>0.81700809089344095</c:v>
                </c:pt>
                <c:pt idx="117">
                  <c:v>0.815131354659268</c:v>
                </c:pt>
                <c:pt idx="118">
                  <c:v>0.81320061162698898</c:v>
                </c:pt>
                <c:pt idx="119">
                  <c:v>0.811377882190922</c:v>
                </c:pt>
                <c:pt idx="120">
                  <c:v>0.80955515275485301</c:v>
                </c:pt>
                <c:pt idx="121">
                  <c:v>0.80767841652067995</c:v>
                </c:pt>
                <c:pt idx="122">
                  <c:v>0.80580168028650601</c:v>
                </c:pt>
                <c:pt idx="123">
                  <c:v>0.80403295764854499</c:v>
                </c:pt>
                <c:pt idx="124">
                  <c:v>0.802048207818159</c:v>
                </c:pt>
                <c:pt idx="125">
                  <c:v>0.80027948518019698</c:v>
                </c:pt>
                <c:pt idx="126">
                  <c:v>0.79845675574413</c:v>
                </c:pt>
                <c:pt idx="127">
                  <c:v>0.79658001950995505</c:v>
                </c:pt>
                <c:pt idx="128">
                  <c:v>0.79475391464900702</c:v>
                </c:pt>
                <c:pt idx="129">
                  <c:v>0.79288055383971501</c:v>
                </c:pt>
                <c:pt idx="130">
                  <c:v>0.79105782440364703</c:v>
                </c:pt>
                <c:pt idx="131">
                  <c:v>0.78928910176568401</c:v>
                </c:pt>
                <c:pt idx="132">
                  <c:v>0.78746299690473598</c:v>
                </c:pt>
                <c:pt idx="133">
                  <c:v>0.78564364289354904</c:v>
                </c:pt>
                <c:pt idx="134">
                  <c:v>0.78387154483070498</c:v>
                </c:pt>
                <c:pt idx="135">
                  <c:v>0.78205219081952004</c:v>
                </c:pt>
                <c:pt idx="136">
                  <c:v>0.78028009275667598</c:v>
                </c:pt>
                <c:pt idx="137">
                  <c:v>0.778457363320608</c:v>
                </c:pt>
                <c:pt idx="138">
                  <c:v>0.77663800930942195</c:v>
                </c:pt>
                <c:pt idx="139">
                  <c:v>0.774865911246578</c:v>
                </c:pt>
                <c:pt idx="140">
                  <c:v>0.77309718860861598</c:v>
                </c:pt>
                <c:pt idx="141">
                  <c:v>0.77122045237444303</c:v>
                </c:pt>
                <c:pt idx="142">
                  <c:v>0.76950236110970505</c:v>
                </c:pt>
                <c:pt idx="143">
                  <c:v>0.767683007098519</c:v>
                </c:pt>
                <c:pt idx="144">
                  <c:v>0.76596491583378101</c:v>
                </c:pt>
                <c:pt idx="145">
                  <c:v>0.764196193195819</c:v>
                </c:pt>
                <c:pt idx="146">
                  <c:v>0.76253210872918598</c:v>
                </c:pt>
                <c:pt idx="147">
                  <c:v>0.76081739288933004</c:v>
                </c:pt>
                <c:pt idx="148">
                  <c:v>0.75899466345326305</c:v>
                </c:pt>
                <c:pt idx="149">
                  <c:v>0.75722594081530004</c:v>
                </c:pt>
                <c:pt idx="150">
                  <c:v>0.75550784955056305</c:v>
                </c:pt>
                <c:pt idx="151">
                  <c:v>0.753793133710706</c:v>
                </c:pt>
                <c:pt idx="152">
                  <c:v>0.75202778649762603</c:v>
                </c:pt>
                <c:pt idx="153">
                  <c:v>0.75030631980800599</c:v>
                </c:pt>
                <c:pt idx="154">
                  <c:v>0.74854097259492602</c:v>
                </c:pt>
                <c:pt idx="155">
                  <c:v>0.74682625675506997</c:v>
                </c:pt>
                <c:pt idx="156">
                  <c:v>0.74505415869222602</c:v>
                </c:pt>
                <c:pt idx="157">
                  <c:v>0.743390074225593</c:v>
                </c:pt>
                <c:pt idx="158">
                  <c:v>0.74162472701251203</c:v>
                </c:pt>
                <c:pt idx="159">
                  <c:v>0.73991001117265598</c:v>
                </c:pt>
                <c:pt idx="160">
                  <c:v>0.73819191990791799</c:v>
                </c:pt>
                <c:pt idx="161">
                  <c:v>0.73647720406806205</c:v>
                </c:pt>
                <c:pt idx="162">
                  <c:v>0.73470848143010004</c:v>
                </c:pt>
                <c:pt idx="163">
                  <c:v>0.73304439696346801</c:v>
                </c:pt>
                <c:pt idx="164">
                  <c:v>0.73132630569873003</c:v>
                </c:pt>
                <c:pt idx="165">
                  <c:v>0.72961158985887298</c:v>
                </c:pt>
                <c:pt idx="166">
                  <c:v>0.72789687401901704</c:v>
                </c:pt>
                <c:pt idx="167">
                  <c:v>0.72618215817916099</c:v>
                </c:pt>
                <c:pt idx="168">
                  <c:v>0.72452144913741101</c:v>
                </c:pt>
                <c:pt idx="169">
                  <c:v>0.72274935107456695</c:v>
                </c:pt>
                <c:pt idx="170">
                  <c:v>0.72114264883092205</c:v>
                </c:pt>
                <c:pt idx="171">
                  <c:v>0.71942455756618395</c:v>
                </c:pt>
                <c:pt idx="172">
                  <c:v>0.71770984172632701</c:v>
                </c:pt>
                <c:pt idx="173">
                  <c:v>0.71604913268457704</c:v>
                </c:pt>
                <c:pt idx="174">
                  <c:v>0.71438504821794502</c:v>
                </c:pt>
                <c:pt idx="175">
                  <c:v>0.71272433917619404</c:v>
                </c:pt>
                <c:pt idx="176">
                  <c:v>0.71111763693254904</c:v>
                </c:pt>
                <c:pt idx="177">
                  <c:v>0.70945355246591701</c:v>
                </c:pt>
                <c:pt idx="178">
                  <c:v>0.70784685022227201</c:v>
                </c:pt>
                <c:pt idx="179">
                  <c:v>0.70623677255374495</c:v>
                </c:pt>
                <c:pt idx="180">
                  <c:v>0.70462669488521801</c:v>
                </c:pt>
                <c:pt idx="181">
                  <c:v>0.70291197904536196</c:v>
                </c:pt>
                <c:pt idx="182">
                  <c:v>0.70130190137683501</c:v>
                </c:pt>
                <c:pt idx="183">
                  <c:v>0.699695199133191</c:v>
                </c:pt>
                <c:pt idx="184">
                  <c:v>0.69808512146466495</c:v>
                </c:pt>
                <c:pt idx="185">
                  <c:v>0.69653242601912502</c:v>
                </c:pt>
                <c:pt idx="186">
                  <c:v>0.69492234835059896</c:v>
                </c:pt>
                <c:pt idx="187">
                  <c:v>0.69331227068207202</c:v>
                </c:pt>
                <c:pt idx="188">
                  <c:v>0.69170556843842801</c:v>
                </c:pt>
                <c:pt idx="189">
                  <c:v>0.69014949756800603</c:v>
                </c:pt>
                <c:pt idx="190">
                  <c:v>0.68859680212246699</c:v>
                </c:pt>
                <c:pt idx="191">
                  <c:v>0.68698672445394104</c:v>
                </c:pt>
                <c:pt idx="192">
                  <c:v>0.68532601541218996</c:v>
                </c:pt>
                <c:pt idx="193">
                  <c:v>0.68382395133987595</c:v>
                </c:pt>
                <c:pt idx="194">
                  <c:v>0.68226788046945497</c:v>
                </c:pt>
                <c:pt idx="195">
                  <c:v>0.68066455365069101</c:v>
                </c:pt>
                <c:pt idx="196">
                  <c:v>0.67910510735538898</c:v>
                </c:pt>
                <c:pt idx="197">
                  <c:v>0.67760641870795402</c:v>
                </c:pt>
                <c:pt idx="198">
                  <c:v>0.67610435463564</c:v>
                </c:pt>
                <c:pt idx="199">
                  <c:v>0.67459891513844406</c:v>
                </c:pt>
                <c:pt idx="200">
                  <c:v>0.67299558831967998</c:v>
                </c:pt>
                <c:pt idx="201">
                  <c:v>0.67149352424736397</c:v>
                </c:pt>
                <c:pt idx="202">
                  <c:v>0.66999146017504996</c:v>
                </c:pt>
                <c:pt idx="203">
                  <c:v>0.66843538930462898</c:v>
                </c:pt>
                <c:pt idx="204">
                  <c:v>0.66693670065719601</c:v>
                </c:pt>
                <c:pt idx="205">
                  <c:v>0.66548864338298597</c:v>
                </c:pt>
                <c:pt idx="206">
                  <c:v>0.66404058610877703</c:v>
                </c:pt>
                <c:pt idx="207">
                  <c:v>0.66259252883456599</c:v>
                </c:pt>
                <c:pt idx="208">
                  <c:v>0.66109046476225197</c:v>
                </c:pt>
                <c:pt idx="209">
                  <c:v>0.65964578291292397</c:v>
                </c:pt>
                <c:pt idx="210">
                  <c:v>0.65814371884060896</c:v>
                </c:pt>
                <c:pt idx="211">
                  <c:v>0.65669566156640002</c:v>
                </c:pt>
                <c:pt idx="212">
                  <c:v>0.65524760429219098</c:v>
                </c:pt>
                <c:pt idx="213">
                  <c:v>0.65374891564475701</c:v>
                </c:pt>
                <c:pt idx="214">
                  <c:v>0.652351489743771</c:v>
                </c:pt>
                <c:pt idx="215">
                  <c:v>0.65085280109633803</c:v>
                </c:pt>
                <c:pt idx="216">
                  <c:v>0.64934736159914097</c:v>
                </c:pt>
                <c:pt idx="217">
                  <c:v>0.64795668654791905</c:v>
                </c:pt>
                <c:pt idx="218">
                  <c:v>0.64655926064693403</c:v>
                </c:pt>
                <c:pt idx="219">
                  <c:v>0.64522259239381796</c:v>
                </c:pt>
                <c:pt idx="220">
                  <c:v>0.64393318008904299</c:v>
                </c:pt>
                <c:pt idx="221">
                  <c:v>0.64253912961293902</c:v>
                </c:pt>
                <c:pt idx="222">
                  <c:v>0.64109107233873097</c:v>
                </c:pt>
                <c:pt idx="223">
                  <c:v>0.63964639048940297</c:v>
                </c:pt>
                <c:pt idx="224">
                  <c:v>0.63824896458841796</c:v>
                </c:pt>
                <c:pt idx="225">
                  <c:v>0.63696292770852503</c:v>
                </c:pt>
                <c:pt idx="226">
                  <c:v>0.63562288403052702</c:v>
                </c:pt>
                <c:pt idx="227">
                  <c:v>0.63428284035253002</c:v>
                </c:pt>
                <c:pt idx="228">
                  <c:v>0.63299680347263698</c:v>
                </c:pt>
                <c:pt idx="229">
                  <c:v>0.63181540476407505</c:v>
                </c:pt>
                <c:pt idx="230">
                  <c:v>0.63052936788418201</c:v>
                </c:pt>
                <c:pt idx="231">
                  <c:v>0.62913869283295998</c:v>
                </c:pt>
                <c:pt idx="232">
                  <c:v>0.62769063555875204</c:v>
                </c:pt>
                <c:pt idx="233">
                  <c:v>0.62634721645587099</c:v>
                </c:pt>
                <c:pt idx="234">
                  <c:v>0.62511181094920298</c:v>
                </c:pt>
                <c:pt idx="235">
                  <c:v>0.62387978086741602</c:v>
                </c:pt>
                <c:pt idx="236">
                  <c:v>0.62259374398752498</c:v>
                </c:pt>
                <c:pt idx="237">
                  <c:v>0.62125370030952598</c:v>
                </c:pt>
                <c:pt idx="238">
                  <c:v>0.61996766342963505</c:v>
                </c:pt>
                <c:pt idx="239">
                  <c:v>0.61862761975163705</c:v>
                </c:pt>
                <c:pt idx="240">
                  <c:v>0.61734158287174401</c:v>
                </c:pt>
                <c:pt idx="241">
                  <c:v>0.61616018416318197</c:v>
                </c:pt>
                <c:pt idx="242">
                  <c:v>0.61498216087949997</c:v>
                </c:pt>
                <c:pt idx="243">
                  <c:v>0.61390877576714997</c:v>
                </c:pt>
                <c:pt idx="244">
                  <c:v>0.612619363462376</c:v>
                </c:pt>
                <c:pt idx="245">
                  <c:v>0.61133332658248296</c:v>
                </c:pt>
                <c:pt idx="246">
                  <c:v>0.61026331689501401</c:v>
                </c:pt>
                <c:pt idx="247">
                  <c:v>0.60908191818645196</c:v>
                </c:pt>
                <c:pt idx="248">
                  <c:v>0.60790389490277097</c:v>
                </c:pt>
                <c:pt idx="249">
                  <c:v>0.60667186482098401</c:v>
                </c:pt>
                <c:pt idx="250">
                  <c:v>0.60549046611242197</c:v>
                </c:pt>
                <c:pt idx="251">
                  <c:v>0.60431244282874097</c:v>
                </c:pt>
                <c:pt idx="252">
                  <c:v>0.60323568229150903</c:v>
                </c:pt>
                <c:pt idx="253">
                  <c:v>0.60211166580593301</c:v>
                </c:pt>
                <c:pt idx="254">
                  <c:v>0.60104165611846405</c:v>
                </c:pt>
                <c:pt idx="255">
                  <c:v>0.59975561923857201</c:v>
                </c:pt>
                <c:pt idx="256">
                  <c:v>0.59868223412622101</c:v>
                </c:pt>
                <c:pt idx="257">
                  <c:v>0.59766285581197598</c:v>
                </c:pt>
                <c:pt idx="258">
                  <c:v>0.59648145710341305</c:v>
                </c:pt>
                <c:pt idx="259">
                  <c:v>0.59524942702162598</c:v>
                </c:pt>
                <c:pt idx="260">
                  <c:v>0.59417604190927598</c:v>
                </c:pt>
                <c:pt idx="261">
                  <c:v>0.59321067039313602</c:v>
                </c:pt>
                <c:pt idx="262">
                  <c:v>0.59214066070566596</c:v>
                </c:pt>
                <c:pt idx="263">
                  <c:v>0.59112128239142103</c:v>
                </c:pt>
                <c:pt idx="264">
                  <c:v>0.59004789727907003</c:v>
                </c:pt>
                <c:pt idx="265">
                  <c:v>0.588923880793495</c:v>
                </c:pt>
                <c:pt idx="266">
                  <c:v>0.587850495681144</c:v>
                </c:pt>
                <c:pt idx="267">
                  <c:v>0.58672310377068704</c:v>
                </c:pt>
                <c:pt idx="268">
                  <c:v>0.585703725456442</c:v>
                </c:pt>
                <c:pt idx="269">
                  <c:v>0.58463371576897205</c:v>
                </c:pt>
                <c:pt idx="270">
                  <c:v>0.58372235105093895</c:v>
                </c:pt>
                <c:pt idx="271">
                  <c:v>0.582652341363469</c:v>
                </c:pt>
                <c:pt idx="272">
                  <c:v>0.58163296304922396</c:v>
                </c:pt>
                <c:pt idx="273">
                  <c:v>0.58066421610820296</c:v>
                </c:pt>
                <c:pt idx="274">
                  <c:v>0.57964483779395803</c:v>
                </c:pt>
                <c:pt idx="275">
                  <c:v>0.578625459479713</c:v>
                </c:pt>
                <c:pt idx="276">
                  <c:v>0.57766346338845398</c:v>
                </c:pt>
                <c:pt idx="277">
                  <c:v>0.57669809187231502</c:v>
                </c:pt>
                <c:pt idx="278">
                  <c:v>0.57567871355806999</c:v>
                </c:pt>
                <c:pt idx="279">
                  <c:v>0.57460532844571899</c:v>
                </c:pt>
                <c:pt idx="280">
                  <c:v>0.57364333235445997</c:v>
                </c:pt>
                <c:pt idx="281">
                  <c:v>0.57262395404021504</c:v>
                </c:pt>
                <c:pt idx="282">
                  <c:v>0.57160457572597001</c:v>
                </c:pt>
                <c:pt idx="283">
                  <c:v>0.57063920420983105</c:v>
                </c:pt>
                <c:pt idx="284">
                  <c:v>0.56961982589558402</c:v>
                </c:pt>
                <c:pt idx="285">
                  <c:v>0.568657829804327</c:v>
                </c:pt>
                <c:pt idx="286">
                  <c:v>0.56774308966141096</c:v>
                </c:pt>
                <c:pt idx="287">
                  <c:v>0.56672371134716604</c:v>
                </c:pt>
                <c:pt idx="288">
                  <c:v>0.56570770845780205</c:v>
                </c:pt>
                <c:pt idx="289">
                  <c:v>0.56468833014355702</c:v>
                </c:pt>
                <c:pt idx="290">
                  <c:v>0.56372295862741695</c:v>
                </c:pt>
                <c:pt idx="291">
                  <c:v>0.56275758711127799</c:v>
                </c:pt>
                <c:pt idx="292">
                  <c:v>0.56179559102001897</c:v>
                </c:pt>
                <c:pt idx="293">
                  <c:v>0.56082684407899897</c:v>
                </c:pt>
                <c:pt idx="294">
                  <c:v>0.55986484798774006</c:v>
                </c:pt>
                <c:pt idx="295">
                  <c:v>0.55889947647160099</c:v>
                </c:pt>
                <c:pt idx="296">
                  <c:v>0.55793072953057898</c:v>
                </c:pt>
                <c:pt idx="297">
                  <c:v>0.55696873343932196</c:v>
                </c:pt>
                <c:pt idx="298">
                  <c:v>0.556003361923183</c:v>
                </c:pt>
                <c:pt idx="299">
                  <c:v>0.55509199720514901</c:v>
                </c:pt>
                <c:pt idx="300">
                  <c:v>0.55401861209279801</c:v>
                </c:pt>
                <c:pt idx="301">
                  <c:v>0.55310724737476302</c:v>
                </c:pt>
                <c:pt idx="302">
                  <c:v>0.552145251283506</c:v>
                </c:pt>
                <c:pt idx="303">
                  <c:v>0.551176504342484</c:v>
                </c:pt>
                <c:pt idx="304">
                  <c:v>0.55021113282634504</c:v>
                </c:pt>
                <c:pt idx="305">
                  <c:v>0.54919175451209901</c:v>
                </c:pt>
                <c:pt idx="306">
                  <c:v>0.54817237619785397</c:v>
                </c:pt>
                <c:pt idx="307">
                  <c:v>0.54721038010659595</c:v>
                </c:pt>
                <c:pt idx="308">
                  <c:v>0.54624500859045599</c:v>
                </c:pt>
                <c:pt idx="309">
                  <c:v>0.54527963707431704</c:v>
                </c:pt>
                <c:pt idx="310">
                  <c:v>0.54431426555817697</c:v>
                </c:pt>
                <c:pt idx="311">
                  <c:v>0.54329488724393205</c:v>
                </c:pt>
                <c:pt idx="312">
                  <c:v>0.54222487755646298</c:v>
                </c:pt>
                <c:pt idx="313">
                  <c:v>0.54109748564600602</c:v>
                </c:pt>
                <c:pt idx="314">
                  <c:v>0.54023675230119605</c:v>
                </c:pt>
                <c:pt idx="315">
                  <c:v>0.53916674261372699</c:v>
                </c:pt>
                <c:pt idx="316">
                  <c:v>0.53814736429948196</c:v>
                </c:pt>
                <c:pt idx="317">
                  <c:v>0.53713136141011797</c:v>
                </c:pt>
                <c:pt idx="318">
                  <c:v>0.53632801028829502</c:v>
                </c:pt>
                <c:pt idx="319">
                  <c:v>0.53535926334727402</c:v>
                </c:pt>
                <c:pt idx="320">
                  <c:v>0.53396521287117105</c:v>
                </c:pt>
                <c:pt idx="321">
                  <c:v>0.53294583455692501</c:v>
                </c:pt>
                <c:pt idx="322">
                  <c:v>0.53192983166756203</c:v>
                </c:pt>
                <c:pt idx="323">
                  <c:v>0.53074843295899898</c:v>
                </c:pt>
                <c:pt idx="324">
                  <c:v>0.52967842327152903</c:v>
                </c:pt>
                <c:pt idx="325">
                  <c:v>0.528659044957284</c:v>
                </c:pt>
                <c:pt idx="326">
                  <c:v>0.527585659844932</c:v>
                </c:pt>
                <c:pt idx="327">
                  <c:v>0.52640426113636996</c:v>
                </c:pt>
                <c:pt idx="328">
                  <c:v>0.52522623785268996</c:v>
                </c:pt>
                <c:pt idx="329">
                  <c:v>0.523994207770903</c:v>
                </c:pt>
                <c:pt idx="330">
                  <c:v>0.52276217768911704</c:v>
                </c:pt>
                <c:pt idx="331">
                  <c:v>0.52158077898055399</c:v>
                </c:pt>
                <c:pt idx="332">
                  <c:v>0.52029474210066196</c:v>
                </c:pt>
                <c:pt idx="333">
                  <c:v>0.51906271201887499</c:v>
                </c:pt>
                <c:pt idx="334">
                  <c:v>0.51777329971410202</c:v>
                </c:pt>
                <c:pt idx="335">
                  <c:v>0.51643325603610302</c:v>
                </c:pt>
                <c:pt idx="336">
                  <c:v>0.51509321235810601</c:v>
                </c:pt>
                <c:pt idx="337">
                  <c:v>0.51374979325522696</c:v>
                </c:pt>
                <c:pt idx="338">
                  <c:v>0.51230848683078001</c:v>
                </c:pt>
                <c:pt idx="339">
                  <c:v>0.51080304733358395</c:v>
                </c:pt>
                <c:pt idx="340">
                  <c:v>0.50930098326126805</c:v>
                </c:pt>
                <c:pt idx="341">
                  <c:v>0.50780229461383497</c:v>
                </c:pt>
                <c:pt idx="342">
                  <c:v>0.50624959916829604</c:v>
                </c:pt>
                <c:pt idx="343">
                  <c:v>0.50458551470166202</c:v>
                </c:pt>
                <c:pt idx="344">
                  <c:v>0.50292480565991304</c:v>
                </c:pt>
                <c:pt idx="345">
                  <c:v>0.50120671439517495</c:v>
                </c:pt>
                <c:pt idx="346">
                  <c:v>0.49938398495910702</c:v>
                </c:pt>
                <c:pt idx="347">
                  <c:v>0.49750724872493302</c:v>
                </c:pt>
                <c:pt idx="348">
                  <c:v>0.49568451928886498</c:v>
                </c:pt>
                <c:pt idx="349">
                  <c:v>0.49375377625658601</c:v>
                </c:pt>
                <c:pt idx="350">
                  <c:v>0.49166438825487102</c:v>
                </c:pt>
                <c:pt idx="351">
                  <c:v>0.48957162482827499</c:v>
                </c:pt>
                <c:pt idx="352">
                  <c:v>0.48748223682656</c:v>
                </c:pt>
                <c:pt idx="353">
                  <c:v>0.48528145980375298</c:v>
                </c:pt>
                <c:pt idx="354">
                  <c:v>0.48297604460961502</c:v>
                </c:pt>
                <c:pt idx="355">
                  <c:v>0.48061999804225403</c:v>
                </c:pt>
                <c:pt idx="356">
                  <c:v>0.478257200625128</c:v>
                </c:pt>
                <c:pt idx="357">
                  <c:v>0.47568512686534398</c:v>
                </c:pt>
                <c:pt idx="358">
                  <c:v>0.47311305310556001</c:v>
                </c:pt>
                <c:pt idx="359">
                  <c:v>0.47037895895145798</c:v>
                </c:pt>
                <c:pt idx="360">
                  <c:v>0.46764148937247502</c:v>
                </c:pt>
                <c:pt idx="361">
                  <c:v>0.46485338842026702</c:v>
                </c:pt>
                <c:pt idx="362">
                  <c:v>0.46185263570051899</c:v>
                </c:pt>
                <c:pt idx="363">
                  <c:v>0.45884850755588802</c:v>
                </c:pt>
                <c:pt idx="364">
                  <c:v>0.455739741239928</c:v>
                </c:pt>
                <c:pt idx="365">
                  <c:v>0.45263097492396798</c:v>
                </c:pt>
                <c:pt idx="366">
                  <c:v>0.44930618141558598</c:v>
                </c:pt>
                <c:pt idx="367">
                  <c:v>0.44598138790720299</c:v>
                </c:pt>
                <c:pt idx="368">
                  <c:v>0.44249794942938397</c:v>
                </c:pt>
                <c:pt idx="369">
                  <c:v>0.43895712872857801</c:v>
                </c:pt>
                <c:pt idx="370">
                  <c:v>0.43536567665454901</c:v>
                </c:pt>
                <c:pt idx="371">
                  <c:v>0.43171684235753199</c:v>
                </c:pt>
                <c:pt idx="372">
                  <c:v>0.428020752112172</c:v>
                </c:pt>
                <c:pt idx="373">
                  <c:v>0.42426727964382599</c:v>
                </c:pt>
                <c:pt idx="374">
                  <c:v>0.420405793579267</c:v>
                </c:pt>
                <c:pt idx="375">
                  <c:v>0.41649030071660298</c:v>
                </c:pt>
                <c:pt idx="376">
                  <c:v>0.412581558703702</c:v>
                </c:pt>
                <c:pt idx="377">
                  <c:v>0.40861205904293102</c:v>
                </c:pt>
                <c:pt idx="378">
                  <c:v>0.40458855258405602</c:v>
                </c:pt>
                <c:pt idx="379">
                  <c:v>0.40051441475195698</c:v>
                </c:pt>
                <c:pt idx="380">
                  <c:v>0.396440276919857</c:v>
                </c:pt>
                <c:pt idx="381">
                  <c:v>0.39230875686477101</c:v>
                </c:pt>
                <c:pt idx="382">
                  <c:v>0.388288625830777</c:v>
                </c:pt>
                <c:pt idx="383">
                  <c:v>0.38421786342355801</c:v>
                </c:pt>
                <c:pt idx="384">
                  <c:v>0.37997832977226098</c:v>
                </c:pt>
                <c:pt idx="385">
                  <c:v>0.375904191940161</c:v>
                </c:pt>
                <c:pt idx="386">
                  <c:v>0.371880685481285</c:v>
                </c:pt>
                <c:pt idx="387">
                  <c:v>0.36786055444729099</c:v>
                </c:pt>
                <c:pt idx="388">
                  <c:v>0.363894430211403</c:v>
                </c:pt>
                <c:pt idx="389">
                  <c:v>0.35992493055063202</c:v>
                </c:pt>
                <c:pt idx="390">
                  <c:v>0.35595880631474502</c:v>
                </c:pt>
                <c:pt idx="391">
                  <c:v>0.352151327048292</c:v>
                </c:pt>
                <c:pt idx="392">
                  <c:v>0.34834722320672101</c:v>
                </c:pt>
                <c:pt idx="393">
                  <c:v>0.344698388909704</c:v>
                </c:pt>
                <c:pt idx="394">
                  <c:v>0.34099892323946301</c:v>
                </c:pt>
                <c:pt idx="395">
                  <c:v>0.33740747116543401</c:v>
                </c:pt>
                <c:pt idx="396">
                  <c:v>0.333924032687615</c:v>
                </c:pt>
                <c:pt idx="397">
                  <c:v>0.33049122558302002</c:v>
                </c:pt>
                <c:pt idx="398">
                  <c:v>0.32716643207463703</c:v>
                </c:pt>
                <c:pt idx="399">
                  <c:v>0.32389564536436</c:v>
                </c:pt>
                <c:pt idx="400">
                  <c:v>0.32073287225029401</c:v>
                </c:pt>
                <c:pt idx="401">
                  <c:v>0.317620730509453</c:v>
                </c:pt>
                <c:pt idx="402">
                  <c:v>0.31456934641648099</c:v>
                </c:pt>
                <c:pt idx="403">
                  <c:v>0.31167323186806101</c:v>
                </c:pt>
                <c:pt idx="404">
                  <c:v>0.30877711731964302</c:v>
                </c:pt>
                <c:pt idx="405">
                  <c:v>0.30598901636743597</c:v>
                </c:pt>
                <c:pt idx="406">
                  <c:v>0.30320091541522798</c:v>
                </c:pt>
                <c:pt idx="407">
                  <c:v>0.30051745263434998</c:v>
                </c:pt>
                <c:pt idx="408">
                  <c:v>0.29794537887456601</c:v>
                </c:pt>
                <c:pt idx="409">
                  <c:v>0.29542731191288701</c:v>
                </c:pt>
                <c:pt idx="410">
                  <c:v>0.29290586952632702</c:v>
                </c:pt>
                <c:pt idx="411">
                  <c:v>0.290438433937872</c:v>
                </c:pt>
                <c:pt idx="412">
                  <c:v>0.28802838057240499</c:v>
                </c:pt>
                <c:pt idx="413">
                  <c:v>0.28571958995338598</c:v>
                </c:pt>
                <c:pt idx="414">
                  <c:v>0.28341417475924802</c:v>
                </c:pt>
                <c:pt idx="415">
                  <c:v>0.28110875956511</c:v>
                </c:pt>
                <c:pt idx="416">
                  <c:v>0.27886072659396</c:v>
                </c:pt>
                <c:pt idx="417">
                  <c:v>0.27660594277304601</c:v>
                </c:pt>
                <c:pt idx="418">
                  <c:v>0.274462547973226</c:v>
                </c:pt>
                <c:pt idx="419">
                  <c:v>0.272315777748524</c:v>
                </c:pt>
                <c:pt idx="420">
                  <c:v>0.27017238294870399</c:v>
                </c:pt>
                <c:pt idx="421">
                  <c:v>0.26808299494698901</c:v>
                </c:pt>
                <c:pt idx="422">
                  <c:v>0.26599023152039297</c:v>
                </c:pt>
                <c:pt idx="423">
                  <c:v>0.26400548169000698</c:v>
                </c:pt>
                <c:pt idx="424">
                  <c:v>0.26197010048639802</c:v>
                </c:pt>
                <c:pt idx="425">
                  <c:v>0.259931343857908</c:v>
                </c:pt>
                <c:pt idx="426">
                  <c:v>0.25794659402752301</c:v>
                </c:pt>
                <c:pt idx="427">
                  <c:v>0.25601922642012498</c:v>
                </c:pt>
                <c:pt idx="428">
                  <c:v>0.25403447658974099</c:v>
                </c:pt>
                <c:pt idx="429">
                  <c:v>0.252049726759356</c:v>
                </c:pt>
                <c:pt idx="430">
                  <c:v>0.25012235915195802</c:v>
                </c:pt>
                <c:pt idx="431">
                  <c:v>0.24819161611967899</c:v>
                </c:pt>
                <c:pt idx="432">
                  <c:v>0.246257497662518</c:v>
                </c:pt>
                <c:pt idx="433">
                  <c:v>0.24433013005512</c:v>
                </c:pt>
                <c:pt idx="434">
                  <c:v>0.242399387022841</c:v>
                </c:pt>
                <c:pt idx="435">
                  <c:v>0.240522650788668</c:v>
                </c:pt>
                <c:pt idx="436">
                  <c:v>0.23864591455449499</c:v>
                </c:pt>
                <c:pt idx="437">
                  <c:v>0.23671854694709701</c:v>
                </c:pt>
                <c:pt idx="438">
                  <c:v>0.234784428489936</c:v>
                </c:pt>
                <c:pt idx="439">
                  <c:v>0.23290769225576299</c:v>
                </c:pt>
                <c:pt idx="440">
                  <c:v>0.23098032464836499</c:v>
                </c:pt>
                <c:pt idx="441">
                  <c:v>0.22904958161608599</c:v>
                </c:pt>
                <c:pt idx="442">
                  <c:v>0.22717284538191301</c:v>
                </c:pt>
                <c:pt idx="443">
                  <c:v>0.22529610914773901</c:v>
                </c:pt>
                <c:pt idx="444">
                  <c:v>0.223368741540341</c:v>
                </c:pt>
                <c:pt idx="445">
                  <c:v>0.221492005306168</c:v>
                </c:pt>
                <c:pt idx="446">
                  <c:v>0.21955788684900701</c:v>
                </c:pt>
                <c:pt idx="447">
                  <c:v>0.21762714381672801</c:v>
                </c:pt>
                <c:pt idx="448">
                  <c:v>0.21569977620933001</c:v>
                </c:pt>
                <c:pt idx="449">
                  <c:v>0.21376903317705101</c:v>
                </c:pt>
                <c:pt idx="450">
                  <c:v>0.21183829014477101</c:v>
                </c:pt>
                <c:pt idx="451">
                  <c:v>0.20990754711249199</c:v>
                </c:pt>
                <c:pt idx="452">
                  <c:v>0.20797680408021399</c:v>
                </c:pt>
                <c:pt idx="453">
                  <c:v>0.20604943647281601</c:v>
                </c:pt>
                <c:pt idx="454">
                  <c:v>0.204226707036748</c:v>
                </c:pt>
                <c:pt idx="455">
                  <c:v>0.202349970802575</c:v>
                </c:pt>
                <c:pt idx="456">
                  <c:v>0.20036184554730799</c:v>
                </c:pt>
                <c:pt idx="457">
                  <c:v>0.198542491536122</c:v>
                </c:pt>
                <c:pt idx="458">
                  <c:v>0.19666575530194799</c:v>
                </c:pt>
                <c:pt idx="459">
                  <c:v>0.194731636844787</c:v>
                </c:pt>
                <c:pt idx="460">
                  <c:v>0.192966289631708</c:v>
                </c:pt>
                <c:pt idx="461">
                  <c:v>0.191140184770758</c:v>
                </c:pt>
                <c:pt idx="462">
                  <c:v>0.18931745533468999</c:v>
                </c:pt>
                <c:pt idx="463">
                  <c:v>0.187548732696729</c:v>
                </c:pt>
                <c:pt idx="464">
                  <c:v>0.18578001005876599</c:v>
                </c:pt>
                <c:pt idx="465">
                  <c:v>0.18411592559213399</c:v>
                </c:pt>
                <c:pt idx="466">
                  <c:v>0.182401209752277</c:v>
                </c:pt>
                <c:pt idx="467">
                  <c:v>0.18063248711431501</c:v>
                </c:pt>
                <c:pt idx="468">
                  <c:v>0.17897177807256501</c:v>
                </c:pt>
                <c:pt idx="469">
                  <c:v>0.17725706223270901</c:v>
                </c:pt>
                <c:pt idx="470">
                  <c:v>0.17570099136228801</c:v>
                </c:pt>
                <c:pt idx="471">
                  <c:v>0.17414829591674899</c:v>
                </c:pt>
                <c:pt idx="472">
                  <c:v>0.17253821824822199</c:v>
                </c:pt>
                <c:pt idx="473">
                  <c:v>0.17103615417590601</c:v>
                </c:pt>
                <c:pt idx="474">
                  <c:v>0.16953746552847301</c:v>
                </c:pt>
                <c:pt idx="475">
                  <c:v>0.168140039627488</c:v>
                </c:pt>
                <c:pt idx="476">
                  <c:v>0.16669198235327801</c:v>
                </c:pt>
                <c:pt idx="477">
                  <c:v>0.16529793187717501</c:v>
                </c:pt>
                <c:pt idx="478">
                  <c:v>0.163957888199177</c:v>
                </c:pt>
                <c:pt idx="479">
                  <c:v>0.16256383772307301</c:v>
                </c:pt>
                <c:pt idx="480">
                  <c:v>0.161277800843181</c:v>
                </c:pt>
                <c:pt idx="481">
                  <c:v>0.16004577076139401</c:v>
                </c:pt>
                <c:pt idx="482">
                  <c:v>0.15875635845662101</c:v>
                </c:pt>
                <c:pt idx="483">
                  <c:v>0.15762896654616401</c:v>
                </c:pt>
                <c:pt idx="484">
                  <c:v>0.15640031188925901</c:v>
                </c:pt>
                <c:pt idx="485">
                  <c:v>0.155323551352026</c:v>
                </c:pt>
                <c:pt idx="486">
                  <c:v>0.15414890349322699</c:v>
                </c:pt>
                <c:pt idx="487">
                  <c:v>0.15301813615788901</c:v>
                </c:pt>
                <c:pt idx="488">
                  <c:v>0.15200213326852499</c:v>
                </c:pt>
                <c:pt idx="489">
                  <c:v>0.15092874815617499</c:v>
                </c:pt>
                <c:pt idx="490">
                  <c:v>0.14990936984192799</c:v>
                </c:pt>
                <c:pt idx="491">
                  <c:v>0.14894737375067099</c:v>
                </c:pt>
                <c:pt idx="492">
                  <c:v>0.14803263360775501</c:v>
                </c:pt>
                <c:pt idx="493">
                  <c:v>0.14712126888972099</c:v>
                </c:pt>
                <c:pt idx="494">
                  <c:v>0.14610189057547601</c:v>
                </c:pt>
                <c:pt idx="495">
                  <c:v>0.14524453265554799</c:v>
                </c:pt>
                <c:pt idx="496">
                  <c:v>0.14438717473561999</c:v>
                </c:pt>
                <c:pt idx="497">
                  <c:v>0.14347918544246699</c:v>
                </c:pt>
                <c:pt idx="498">
                  <c:v>0.14262182752253899</c:v>
                </c:pt>
                <c:pt idx="499">
                  <c:v>0.141815100975835</c:v>
                </c:pt>
                <c:pt idx="500">
                  <c:v>0.140957743055907</c:v>
                </c:pt>
                <c:pt idx="501">
                  <c:v>0.14015439193408399</c:v>
                </c:pt>
                <c:pt idx="502">
                  <c:v>0.139347665387381</c:v>
                </c:pt>
                <c:pt idx="503">
                  <c:v>0.13854431426555899</c:v>
                </c:pt>
                <c:pt idx="504">
                  <c:v>0.13779159451695999</c:v>
                </c:pt>
                <c:pt idx="505">
                  <c:v>0.13704225019324301</c:v>
                </c:pt>
                <c:pt idx="506">
                  <c:v>0.13634353724275</c:v>
                </c:pt>
                <c:pt idx="507">
                  <c:v>0.13564819971713901</c:v>
                </c:pt>
                <c:pt idx="508">
                  <c:v>0.134898855393423</c:v>
                </c:pt>
                <c:pt idx="509">
                  <c:v>0.13420014244292899</c:v>
                </c:pt>
                <c:pt idx="510">
                  <c:v>0.13345079811921301</c:v>
                </c:pt>
                <c:pt idx="511">
                  <c:v>0.132752085168721</c:v>
                </c:pt>
                <c:pt idx="512">
                  <c:v>0.13205674764311001</c:v>
                </c:pt>
                <c:pt idx="513">
                  <c:v>0.13130402789451101</c:v>
                </c:pt>
                <c:pt idx="514">
                  <c:v>0.13060869036889999</c:v>
                </c:pt>
                <c:pt idx="515">
                  <c:v>0.129913352843289</c:v>
                </c:pt>
                <c:pt idx="516">
                  <c:v>0.12926864669090199</c:v>
                </c:pt>
                <c:pt idx="517">
                  <c:v>0.128623940538515</c:v>
                </c:pt>
                <c:pt idx="518">
                  <c:v>0.12792860301290401</c:v>
                </c:pt>
                <c:pt idx="519">
                  <c:v>0.12723326548729399</c:v>
                </c:pt>
                <c:pt idx="520">
                  <c:v>0.126531177111918</c:v>
                </c:pt>
                <c:pt idx="521">
                  <c:v>0.12583583958630701</c:v>
                </c:pt>
                <c:pt idx="522">
                  <c:v>0.12524514023202701</c:v>
                </c:pt>
                <c:pt idx="523">
                  <c:v>0.124603809504522</c:v>
                </c:pt>
                <c:pt idx="524">
                  <c:v>0.123908471978911</c:v>
                </c:pt>
                <c:pt idx="525">
                  <c:v>0.1232131344533</c:v>
                </c:pt>
                <c:pt idx="526">
                  <c:v>0.122511046077924</c:v>
                </c:pt>
                <c:pt idx="527">
                  <c:v>0.121869715350419</c:v>
                </c:pt>
                <c:pt idx="528">
                  <c:v>0.121174377824808</c:v>
                </c:pt>
                <c:pt idx="529">
                  <c:v>0.120529671672422</c:v>
                </c:pt>
                <c:pt idx="530">
                  <c:v>0.119888340944917</c:v>
                </c:pt>
                <c:pt idx="531">
                  <c:v>0.119186252569542</c:v>
                </c:pt>
                <c:pt idx="532">
                  <c:v>0.11854492184203599</c:v>
                </c:pt>
                <c:pt idx="533">
                  <c:v>0.11790021568965001</c:v>
                </c:pt>
                <c:pt idx="534">
                  <c:v>0.117258884962145</c:v>
                </c:pt>
                <c:pt idx="535">
                  <c:v>0.116668185607863</c:v>
                </c:pt>
                <c:pt idx="536">
                  <c:v>0.116023479455477</c:v>
                </c:pt>
                <c:pt idx="537">
                  <c:v>0.11538214872797101</c:v>
                </c:pt>
                <c:pt idx="538">
                  <c:v>0.11479144937369</c:v>
                </c:pt>
                <c:pt idx="539">
                  <c:v>0.11420075001940801</c:v>
                </c:pt>
                <c:pt idx="540">
                  <c:v>0.113559419291903</c:v>
                </c:pt>
                <c:pt idx="541">
                  <c:v>0.112968719937622</c:v>
                </c:pt>
                <c:pt idx="542">
                  <c:v>0.112324013785235</c:v>
                </c:pt>
                <c:pt idx="543">
                  <c:v>0.111736689855835</c:v>
                </c:pt>
                <c:pt idx="544">
                  <c:v>0.11114599050155501</c:v>
                </c:pt>
                <c:pt idx="545">
                  <c:v>0.110555291147273</c:v>
                </c:pt>
                <c:pt idx="546">
                  <c:v>0.109913960419768</c:v>
                </c:pt>
                <c:pt idx="547">
                  <c:v>0.109323261065486</c:v>
                </c:pt>
                <c:pt idx="548">
                  <c:v>0.108732561711205</c:v>
                </c:pt>
                <c:pt idx="549">
                  <c:v>0.10819924457991199</c:v>
                </c:pt>
                <c:pt idx="550">
                  <c:v>0.10760854522563</c:v>
                </c:pt>
                <c:pt idx="551">
                  <c:v>0.106963839073244</c:v>
                </c:pt>
                <c:pt idx="552">
                  <c:v>0.106427146517068</c:v>
                </c:pt>
                <c:pt idx="553">
                  <c:v>0.10583644716278599</c:v>
                </c:pt>
                <c:pt idx="554">
                  <c:v>0.105303130031492</c:v>
                </c:pt>
                <c:pt idx="555">
                  <c:v>0.104766437475317</c:v>
                </c:pt>
                <c:pt idx="556">
                  <c:v>0.10428375171724701</c:v>
                </c:pt>
                <c:pt idx="557">
                  <c:v>0.103693052362966</c:v>
                </c:pt>
                <c:pt idx="558">
                  <c:v>0.10315635980679</c:v>
                </c:pt>
                <c:pt idx="559">
                  <c:v>0.102623042675497</c:v>
                </c:pt>
                <c:pt idx="560">
                  <c:v>0.102032343321215</c:v>
                </c:pt>
                <c:pt idx="561">
                  <c:v>0.101549657563146</c:v>
                </c:pt>
                <c:pt idx="562">
                  <c:v>0.10106359638019401</c:v>
                </c:pt>
                <c:pt idx="563">
                  <c:v>0.100530279248901</c:v>
                </c:pt>
                <c:pt idx="564">
                  <c:v>0.100044218065949</c:v>
                </c:pt>
                <c:pt idx="565">
                  <c:v>9.9615539105985196E-2</c:v>
                </c:pt>
                <c:pt idx="566">
                  <c:v>9.9031590601466601E-2</c:v>
                </c:pt>
                <c:pt idx="567">
                  <c:v>9.8545529418515604E-2</c:v>
                </c:pt>
                <c:pt idx="568">
                  <c:v>9.8116850458550897E-2</c:v>
                </c:pt>
                <c:pt idx="569">
                  <c:v>9.7634164700481404E-2</c:v>
                </c:pt>
                <c:pt idx="570">
                  <c:v>9.7097472144305905E-2</c:v>
                </c:pt>
                <c:pt idx="571">
                  <c:v>9.6614786386236301E-2</c:v>
                </c:pt>
                <c:pt idx="572">
                  <c:v>9.6135476053048299E-2</c:v>
                </c:pt>
                <c:pt idx="573">
                  <c:v>9.5649414870096205E-2</c:v>
                </c:pt>
                <c:pt idx="574">
                  <c:v>9.5220735910132706E-2</c:v>
                </c:pt>
                <c:pt idx="575">
                  <c:v>9.4792056950167999E-2</c:v>
                </c:pt>
                <c:pt idx="576">
                  <c:v>9.4309371192098507E-2</c:v>
                </c:pt>
                <c:pt idx="577">
                  <c:v>9.3880692232134993E-2</c:v>
                </c:pt>
                <c:pt idx="578">
                  <c:v>9.3343999675959494E-2</c:v>
                </c:pt>
                <c:pt idx="579">
                  <c:v>9.2861313917888696E-2</c:v>
                </c:pt>
                <c:pt idx="580">
                  <c:v>9.2432634957925294E-2</c:v>
                </c:pt>
                <c:pt idx="581">
                  <c:v>9.2111969594172796E-2</c:v>
                </c:pt>
                <c:pt idx="582">
                  <c:v>9.1575277037997296E-2</c:v>
                </c:pt>
                <c:pt idx="583">
                  <c:v>9.1200604876138694E-2</c:v>
                </c:pt>
                <c:pt idx="584">
                  <c:v>9.0771925916174001E-2</c:v>
                </c:pt>
                <c:pt idx="585">
                  <c:v>9.0343246956210502E-2</c:v>
                </c:pt>
                <c:pt idx="586">
                  <c:v>8.9968574794351899E-2</c:v>
                </c:pt>
                <c:pt idx="587">
                  <c:v>8.9536520409505896E-2</c:v>
                </c:pt>
                <c:pt idx="588">
                  <c:v>8.9057210076317797E-2</c:v>
                </c:pt>
                <c:pt idx="589">
                  <c:v>8.85711488933668E-2</c:v>
                </c:pt>
                <c:pt idx="590">
                  <c:v>8.8199852156389702E-2</c:v>
                </c:pt>
                <c:pt idx="591">
                  <c:v>8.7821804569649706E-2</c:v>
                </c:pt>
                <c:pt idx="592">
                  <c:v>8.7393125609686206E-2</c:v>
                </c:pt>
                <c:pt idx="593">
                  <c:v>8.7018453447827701E-2</c:v>
                </c:pt>
                <c:pt idx="594">
                  <c:v>8.6643781285969002E-2</c:v>
                </c:pt>
                <c:pt idx="595">
                  <c:v>8.6265733699228894E-2</c:v>
                </c:pt>
                <c:pt idx="596">
                  <c:v>8.5894436962251894E-2</c:v>
                </c:pt>
                <c:pt idx="597">
                  <c:v>8.5465758002288506E-2</c:v>
                </c:pt>
                <c:pt idx="598">
                  <c:v>8.5141717213654503E-2</c:v>
                </c:pt>
                <c:pt idx="599">
                  <c:v>8.4817676425019195E-2</c:v>
                </c:pt>
                <c:pt idx="600">
                  <c:v>8.4388997465055807E-2</c:v>
                </c:pt>
                <c:pt idx="601">
                  <c:v>8.4017700728078695E-2</c:v>
                </c:pt>
                <c:pt idx="602">
                  <c:v>8.3643028566220204E-2</c:v>
                </c:pt>
                <c:pt idx="603">
                  <c:v>8.32109741813752E-2</c:v>
                </c:pt>
                <c:pt idx="604">
                  <c:v>8.2940940190846094E-2</c:v>
                </c:pt>
                <c:pt idx="605">
                  <c:v>8.2512261230882594E-2</c:v>
                </c:pt>
                <c:pt idx="606">
                  <c:v>8.2140964493905497E-2</c:v>
                </c:pt>
                <c:pt idx="607">
                  <c:v>8.1870930503376502E-2</c:v>
                </c:pt>
                <c:pt idx="608">
                  <c:v>8.1496258341519107E-2</c:v>
                </c:pt>
                <c:pt idx="609">
                  <c:v>8.1175592977766595E-2</c:v>
                </c:pt>
                <c:pt idx="610">
                  <c:v>8.0851552189131301E-2</c:v>
                </c:pt>
                <c:pt idx="611">
                  <c:v>8.0530886825378803E-2</c:v>
                </c:pt>
                <c:pt idx="612">
                  <c:v>8.0156214663520201E-2</c:v>
                </c:pt>
                <c:pt idx="613">
                  <c:v>7.9835549299767702E-2</c:v>
                </c:pt>
                <c:pt idx="614">
                  <c:v>7.9511508511133797E-2</c:v>
                </c:pt>
                <c:pt idx="615">
                  <c:v>7.9190843147381201E-2</c:v>
                </c:pt>
                <c:pt idx="616">
                  <c:v>7.8870177783628703E-2</c:v>
                </c:pt>
                <c:pt idx="617">
                  <c:v>7.8546136994993507E-2</c:v>
                </c:pt>
                <c:pt idx="618">
                  <c:v>7.8225471631240898E-2</c:v>
                </c:pt>
                <c:pt idx="619">
                  <c:v>7.7901430842607006E-2</c:v>
                </c:pt>
                <c:pt idx="620">
                  <c:v>7.7584140903735999E-2</c:v>
                </c:pt>
                <c:pt idx="621">
                  <c:v>7.7317482338089605E-2</c:v>
                </c:pt>
                <c:pt idx="622">
                  <c:v>7.6993441549454297E-2</c:v>
                </c:pt>
                <c:pt idx="623">
                  <c:v>7.6726782983807904E-2</c:v>
                </c:pt>
                <c:pt idx="624">
                  <c:v>7.6402742195173901E-2</c:v>
                </c:pt>
                <c:pt idx="625">
                  <c:v>7.6082076831421305E-2</c:v>
                </c:pt>
                <c:pt idx="626">
                  <c:v>7.5758036042786206E-2</c:v>
                </c:pt>
                <c:pt idx="627">
                  <c:v>7.5491377477139701E-2</c:v>
                </c:pt>
                <c:pt idx="628">
                  <c:v>7.5278725709598093E-2</c:v>
                </c:pt>
                <c:pt idx="629">
                  <c:v>7.4954684920964104E-2</c:v>
                </c:pt>
                <c:pt idx="630">
                  <c:v>7.4688026355317697E-2</c:v>
                </c:pt>
                <c:pt idx="631">
                  <c:v>7.4309978768577603E-2</c:v>
                </c:pt>
                <c:pt idx="632">
                  <c:v>7.4043320202930002E-2</c:v>
                </c:pt>
                <c:pt idx="633">
                  <c:v>7.3776661637283594E-2</c:v>
                </c:pt>
                <c:pt idx="634">
                  <c:v>7.3506627646754405E-2</c:v>
                </c:pt>
                <c:pt idx="635">
                  <c:v>7.3185962283001907E-2</c:v>
                </c:pt>
                <c:pt idx="636">
                  <c:v>7.2861921494367904E-2</c:v>
                </c:pt>
                <c:pt idx="637">
                  <c:v>7.2544631555496897E-2</c:v>
                </c:pt>
                <c:pt idx="638">
                  <c:v>7.22712221400863E-2</c:v>
                </c:pt>
                <c:pt idx="639">
                  <c:v>7.2004563574439906E-2</c:v>
                </c:pt>
                <c:pt idx="640">
                  <c:v>7.1791911806898298E-2</c:v>
                </c:pt>
                <c:pt idx="641">
                  <c:v>7.1525253241251793E-2</c:v>
                </c:pt>
                <c:pt idx="642">
                  <c:v>7.1255219250722701E-2</c:v>
                </c:pt>
                <c:pt idx="643">
                  <c:v>7.0985185260194705E-2</c:v>
                </c:pt>
                <c:pt idx="644">
                  <c:v>7.0718526694546993E-2</c:v>
                </c:pt>
                <c:pt idx="645">
                  <c:v>7.0451868128900599E-2</c:v>
                </c:pt>
                <c:pt idx="646">
                  <c:v>7.0239216361359005E-2</c:v>
                </c:pt>
                <c:pt idx="647">
                  <c:v>6.9965806945949699E-2</c:v>
                </c:pt>
                <c:pt idx="648">
                  <c:v>6.9699148380302001E-2</c:v>
                </c:pt>
                <c:pt idx="649">
                  <c:v>6.9432489814655607E-2</c:v>
                </c:pt>
                <c:pt idx="650">
                  <c:v>6.9108449026021507E-2</c:v>
                </c:pt>
                <c:pt idx="651">
                  <c:v>6.8841790460373906E-2</c:v>
                </c:pt>
                <c:pt idx="652">
                  <c:v>6.8521125096621296E-2</c:v>
                </c:pt>
                <c:pt idx="653">
                  <c:v>6.8251091106092301E-2</c:v>
                </c:pt>
                <c:pt idx="654">
                  <c:v>6.8092446136656798E-2</c:v>
                </c:pt>
                <c:pt idx="655">
                  <c:v>6.7822412146128802E-2</c:v>
                </c:pt>
                <c:pt idx="656">
                  <c:v>6.7501746782376304E-2</c:v>
                </c:pt>
                <c:pt idx="657">
                  <c:v>6.7231712791847101E-2</c:v>
                </c:pt>
                <c:pt idx="658">
                  <c:v>6.6965054226200693E-2</c:v>
                </c:pt>
                <c:pt idx="659">
                  <c:v>6.6803033831883699E-2</c:v>
                </c:pt>
                <c:pt idx="660">
                  <c:v>6.6485743893012705E-2</c:v>
                </c:pt>
                <c:pt idx="661">
                  <c:v>6.6215709902483502E-2</c:v>
                </c:pt>
                <c:pt idx="662">
                  <c:v>6.5945675911955701E-2</c:v>
                </c:pt>
                <c:pt idx="663">
                  <c:v>6.5625010548203105E-2</c:v>
                </c:pt>
                <c:pt idx="664">
                  <c:v>6.5408983355780104E-2</c:v>
                </c:pt>
                <c:pt idx="665">
                  <c:v>6.5142324790132405E-2</c:v>
                </c:pt>
                <c:pt idx="666">
                  <c:v>6.4821659426379893E-2</c:v>
                </c:pt>
                <c:pt idx="667">
                  <c:v>6.4551625435851898E-2</c:v>
                </c:pt>
                <c:pt idx="668">
                  <c:v>6.4284966870204199E-2</c:v>
                </c:pt>
                <c:pt idx="669">
                  <c:v>6.4068939677781295E-2</c:v>
                </c:pt>
                <c:pt idx="670">
                  <c:v>6.3856287910240894E-2</c:v>
                </c:pt>
                <c:pt idx="671">
                  <c:v>6.3640260717817795E-2</c:v>
                </c:pt>
                <c:pt idx="672">
                  <c:v>6.3427608950276201E-2</c:v>
                </c:pt>
                <c:pt idx="673">
                  <c:v>6.3160950384629794E-2</c:v>
                </c:pt>
                <c:pt idx="674">
                  <c:v>6.2836909595995805E-2</c:v>
                </c:pt>
                <c:pt idx="675">
                  <c:v>6.2570251030348106E-2</c:v>
                </c:pt>
                <c:pt idx="676">
                  <c:v>6.2303592464701602E-2</c:v>
                </c:pt>
                <c:pt idx="677">
                  <c:v>6.1979551676067599E-2</c:v>
                </c:pt>
                <c:pt idx="678">
                  <c:v>6.1766899908526102E-2</c:v>
                </c:pt>
                <c:pt idx="679">
                  <c:v>6.1550872716103003E-2</c:v>
                </c:pt>
                <c:pt idx="680">
                  <c:v>6.1338220948561499E-2</c:v>
                </c:pt>
                <c:pt idx="681">
                  <c:v>6.1068186958033503E-2</c:v>
                </c:pt>
                <c:pt idx="682">
                  <c:v>6.0798152967504397E-2</c:v>
                </c:pt>
                <c:pt idx="683">
                  <c:v>6.0585501199962803E-2</c:v>
                </c:pt>
                <c:pt idx="684">
                  <c:v>6.0369474007540898E-2</c:v>
                </c:pt>
                <c:pt idx="685">
                  <c:v>6.0102815441893297E-2</c:v>
                </c:pt>
                <c:pt idx="686">
                  <c:v>5.9890163674352799E-2</c:v>
                </c:pt>
                <c:pt idx="687">
                  <c:v>5.95121160876129E-2</c:v>
                </c:pt>
                <c:pt idx="688">
                  <c:v>5.9245457521965202E-2</c:v>
                </c:pt>
                <c:pt idx="689">
                  <c:v>5.8978798956318801E-2</c:v>
                </c:pt>
                <c:pt idx="690">
                  <c:v>5.8816778562001702E-2</c:v>
                </c:pt>
                <c:pt idx="691">
                  <c:v>5.8604126794460101E-2</c:v>
                </c:pt>
                <c:pt idx="692">
                  <c:v>5.83880996020371E-2</c:v>
                </c:pt>
                <c:pt idx="693">
                  <c:v>5.8121441036390602E-2</c:v>
                </c:pt>
                <c:pt idx="694">
                  <c:v>5.7902038419086102E-2</c:v>
                </c:pt>
                <c:pt idx="695">
                  <c:v>5.7635379853438501E-2</c:v>
                </c:pt>
                <c:pt idx="696">
                  <c:v>5.7368721287792003E-2</c:v>
                </c:pt>
                <c:pt idx="697">
                  <c:v>5.7102062722145602E-2</c:v>
                </c:pt>
                <c:pt idx="698">
                  <c:v>5.6886035529722503E-2</c:v>
                </c:pt>
                <c:pt idx="699">
                  <c:v>5.66160015391933E-2</c:v>
                </c:pt>
                <c:pt idx="700">
                  <c:v>5.63493429735469E-2</c:v>
                </c:pt>
                <c:pt idx="701">
                  <c:v>5.6136691206005403E-2</c:v>
                </c:pt>
                <c:pt idx="702">
                  <c:v>5.5920664013582297E-2</c:v>
                </c:pt>
                <c:pt idx="703">
                  <c:v>5.5654005447935903E-2</c:v>
                </c:pt>
                <c:pt idx="704">
                  <c:v>5.53839714574067E-2</c:v>
                </c:pt>
                <c:pt idx="705">
                  <c:v>5.5167944264983601E-2</c:v>
                </c:pt>
                <c:pt idx="706">
                  <c:v>5.5012674720430803E-2</c:v>
                </c:pt>
                <c:pt idx="707">
                  <c:v>5.4850654326112601E-2</c:v>
                </c:pt>
                <c:pt idx="708">
                  <c:v>5.4526613537478598E-2</c:v>
                </c:pt>
                <c:pt idx="709">
                  <c:v>5.42599549718321E-2</c:v>
                </c:pt>
                <c:pt idx="710">
                  <c:v>5.4043927779409098E-2</c:v>
                </c:pt>
                <c:pt idx="711">
                  <c:v>5.3831276011867497E-2</c:v>
                </c:pt>
                <c:pt idx="712">
                  <c:v>5.3615248819444503E-2</c:v>
                </c:pt>
                <c:pt idx="713">
                  <c:v>5.3348590253797998E-2</c:v>
                </c:pt>
                <c:pt idx="714">
                  <c:v>5.3135938486256397E-2</c:v>
                </c:pt>
                <c:pt idx="715">
                  <c:v>5.2919911293833298E-2</c:v>
                </c:pt>
                <c:pt idx="716">
                  <c:v>5.2649877303305399E-2</c:v>
                </c:pt>
                <c:pt idx="717">
                  <c:v>5.2329211939552901E-2</c:v>
                </c:pt>
                <c:pt idx="718">
                  <c:v>5.2167191545235997E-2</c:v>
                </c:pt>
                <c:pt idx="719">
                  <c:v>5.2005171150919002E-2</c:v>
                </c:pt>
                <c:pt idx="720">
                  <c:v>5.1900532979588299E-2</c:v>
                </c:pt>
                <c:pt idx="721">
                  <c:v>5.1687881212047898E-2</c:v>
                </c:pt>
                <c:pt idx="722">
                  <c:v>5.1525860817729703E-2</c:v>
                </c:pt>
                <c:pt idx="723">
                  <c:v>5.12018200290957E-2</c:v>
                </c:pt>
                <c:pt idx="724">
                  <c:v>5.0935161463449202E-2</c:v>
                </c:pt>
                <c:pt idx="725">
                  <c:v>5.0773141069132201E-2</c:v>
                </c:pt>
                <c:pt idx="726">
                  <c:v>5.0506482503484502E-2</c:v>
                </c:pt>
                <c:pt idx="727">
                  <c:v>5.0290455311061598E-2</c:v>
                </c:pt>
                <c:pt idx="728">
                  <c:v>5.00237967454151E-2</c:v>
                </c:pt>
                <c:pt idx="729">
                  <c:v>4.9811144977873499E-2</c:v>
                </c:pt>
                <c:pt idx="730">
                  <c:v>4.9537735562464102E-2</c:v>
                </c:pt>
                <c:pt idx="731">
                  <c:v>4.9382466017910097E-2</c:v>
                </c:pt>
                <c:pt idx="732">
                  <c:v>4.9166438825486998E-2</c:v>
                </c:pt>
                <c:pt idx="733">
                  <c:v>4.8896404834957802E-2</c:v>
                </c:pt>
                <c:pt idx="734">
                  <c:v>4.8737759865522298E-2</c:v>
                </c:pt>
                <c:pt idx="735">
                  <c:v>4.8363087703664903E-2</c:v>
                </c:pt>
                <c:pt idx="736">
                  <c:v>4.8201067309347902E-2</c:v>
                </c:pt>
                <c:pt idx="737">
                  <c:v>4.79850401169249E-2</c:v>
                </c:pt>
                <c:pt idx="738">
                  <c:v>4.7877026520712802E-2</c:v>
                </c:pt>
                <c:pt idx="739">
                  <c:v>4.7505729783736898E-2</c:v>
                </c:pt>
                <c:pt idx="740">
                  <c:v>4.7289702591313799E-2</c:v>
                </c:pt>
                <c:pt idx="741">
                  <c:v>4.7181688995101702E-2</c:v>
                </c:pt>
                <c:pt idx="742">
                  <c:v>4.6915030429455197E-2</c:v>
                </c:pt>
                <c:pt idx="743">
                  <c:v>4.6648371863808803E-2</c:v>
                </c:pt>
                <c:pt idx="744">
                  <c:v>4.6486351469490497E-2</c:v>
                </c:pt>
                <c:pt idx="745">
                  <c:v>4.63243310751736E-2</c:v>
                </c:pt>
                <c:pt idx="746">
                  <c:v>4.6108303882750501E-2</c:v>
                </c:pt>
                <c:pt idx="747">
                  <c:v>4.5895652115210198E-2</c:v>
                </c:pt>
                <c:pt idx="748">
                  <c:v>4.5679624922787099E-2</c:v>
                </c:pt>
                <c:pt idx="749">
                  <c:v>4.5466973155245498E-2</c:v>
                </c:pt>
                <c:pt idx="750">
                  <c:v>4.5142932366611502E-2</c:v>
                </c:pt>
                <c:pt idx="751">
                  <c:v>4.4984287397175998E-2</c:v>
                </c:pt>
                <c:pt idx="752">
                  <c:v>4.4771635629634397E-2</c:v>
                </c:pt>
                <c:pt idx="753">
                  <c:v>4.4609615235317403E-2</c:v>
                </c:pt>
                <c:pt idx="754">
                  <c:v>4.43395812447894E-2</c:v>
                </c:pt>
                <c:pt idx="755">
                  <c:v>4.4123554052366502E-2</c:v>
                </c:pt>
                <c:pt idx="756">
                  <c:v>4.3910902284824901E-2</c:v>
                </c:pt>
                <c:pt idx="757">
                  <c:v>4.3640868294296899E-2</c:v>
                </c:pt>
                <c:pt idx="758">
                  <c:v>4.3374209728649298E-2</c:v>
                </c:pt>
                <c:pt idx="759">
                  <c:v>4.3161557961107697E-2</c:v>
                </c:pt>
                <c:pt idx="760">
                  <c:v>4.2945530768685798E-2</c:v>
                </c:pt>
                <c:pt idx="761">
                  <c:v>4.2732879001144197E-2</c:v>
                </c:pt>
                <c:pt idx="762">
                  <c:v>4.2462845010615202E-2</c:v>
                </c:pt>
                <c:pt idx="763">
                  <c:v>4.2304200041179602E-2</c:v>
                </c:pt>
                <c:pt idx="764">
                  <c:v>4.2034166050651703E-2</c:v>
                </c:pt>
                <c:pt idx="765">
                  <c:v>4.1818138858228597E-2</c:v>
                </c:pt>
                <c:pt idx="766">
                  <c:v>4.1605487090687003E-2</c:v>
                </c:pt>
                <c:pt idx="767">
                  <c:v>4.1335453100159097E-2</c:v>
                </c:pt>
                <c:pt idx="768">
                  <c:v>4.1122801332617497E-2</c:v>
                </c:pt>
                <c:pt idx="769">
                  <c:v>4.0906774140194398E-2</c:v>
                </c:pt>
                <c:pt idx="770">
                  <c:v>4.0694122372653997E-2</c:v>
                </c:pt>
                <c:pt idx="771">
                  <c:v>4.0478095180230898E-2</c:v>
                </c:pt>
                <c:pt idx="772">
                  <c:v>4.0211436614583401E-2</c:v>
                </c:pt>
                <c:pt idx="773">
                  <c:v>4.01034230183724E-2</c:v>
                </c:pt>
                <c:pt idx="774">
                  <c:v>3.9890771250830799E-2</c:v>
                </c:pt>
                <c:pt idx="775">
                  <c:v>3.9570105887078301E-2</c:v>
                </c:pt>
                <c:pt idx="776">
                  <c:v>3.9300071896550402E-2</c:v>
                </c:pt>
                <c:pt idx="777">
                  <c:v>3.9084044704127303E-2</c:v>
                </c:pt>
                <c:pt idx="778">
                  <c:v>3.8871392936585702E-2</c:v>
                </c:pt>
                <c:pt idx="779">
                  <c:v>3.8655365744162701E-2</c:v>
                </c:pt>
                <c:pt idx="780">
                  <c:v>3.8334700380410203E-2</c:v>
                </c:pt>
                <c:pt idx="781">
                  <c:v>3.8064666389882297E-2</c:v>
                </c:pt>
                <c:pt idx="782">
                  <c:v>3.7798007824234599E-2</c:v>
                </c:pt>
                <c:pt idx="783">
                  <c:v>3.7585356056692998E-2</c:v>
                </c:pt>
                <c:pt idx="784">
                  <c:v>3.7423335662376003E-2</c:v>
                </c:pt>
                <c:pt idx="785">
                  <c:v>3.7156677096729498E-2</c:v>
                </c:pt>
                <c:pt idx="786">
                  <c:v>3.6832636308095502E-2</c:v>
                </c:pt>
                <c:pt idx="787">
                  <c:v>3.6616609115672501E-2</c:v>
                </c:pt>
                <c:pt idx="788">
                  <c:v>3.63499505500249E-2</c:v>
                </c:pt>
                <c:pt idx="789">
                  <c:v>3.6137298782484499E-2</c:v>
                </c:pt>
                <c:pt idx="790">
                  <c:v>3.59212715900614E-2</c:v>
                </c:pt>
                <c:pt idx="791">
                  <c:v>3.5546599428202798E-2</c:v>
                </c:pt>
                <c:pt idx="792">
                  <c:v>3.5330572235779699E-2</c:v>
                </c:pt>
                <c:pt idx="793">
                  <c:v>3.5063913670133298E-2</c:v>
                </c:pt>
                <c:pt idx="794">
                  <c:v>3.4851261902591697E-2</c:v>
                </c:pt>
                <c:pt idx="795">
                  <c:v>3.4635234710168702E-2</c:v>
                </c:pt>
                <c:pt idx="796">
                  <c:v>3.4527221113957798E-2</c:v>
                </c:pt>
                <c:pt idx="797">
                  <c:v>3.4152548952099203E-2</c:v>
                </c:pt>
                <c:pt idx="798">
                  <c:v>3.3831883588346698E-2</c:v>
                </c:pt>
                <c:pt idx="799">
                  <c:v>3.3615856395923599E-2</c:v>
                </c:pt>
                <c:pt idx="800">
                  <c:v>3.3349197830277101E-2</c:v>
                </c:pt>
                <c:pt idx="801">
                  <c:v>3.3025157041641898E-2</c:v>
                </c:pt>
                <c:pt idx="802">
                  <c:v>3.27584984759954E-2</c:v>
                </c:pt>
                <c:pt idx="803">
                  <c:v>3.2545846708454E-2</c:v>
                </c:pt>
                <c:pt idx="804">
                  <c:v>3.2275812717925997E-2</c:v>
                </c:pt>
                <c:pt idx="805">
                  <c:v>3.2063160950384403E-2</c:v>
                </c:pt>
                <c:pt idx="806">
                  <c:v>3.1793126959856498E-2</c:v>
                </c:pt>
                <c:pt idx="807">
                  <c:v>3.1526468394208799E-2</c:v>
                </c:pt>
                <c:pt idx="808">
                  <c:v>3.1259809828562399E-2</c:v>
                </c:pt>
                <c:pt idx="809">
                  <c:v>3.0935769039927102E-2</c:v>
                </c:pt>
                <c:pt idx="810">
                  <c:v>3.07197418475052E-2</c:v>
                </c:pt>
                <c:pt idx="811">
                  <c:v>3.04024519086342E-2</c:v>
                </c:pt>
                <c:pt idx="812">
                  <c:v>3.01290424932237E-2</c:v>
                </c:pt>
                <c:pt idx="813">
                  <c:v>2.9862383927577198E-2</c:v>
                </c:pt>
                <c:pt idx="814">
                  <c:v>2.9649732160035601E-2</c:v>
                </c:pt>
                <c:pt idx="815">
                  <c:v>2.9383073594388E-2</c:v>
                </c:pt>
                <c:pt idx="816">
                  <c:v>2.9059032805754E-2</c:v>
                </c:pt>
                <c:pt idx="817">
                  <c:v>2.8843005613330999E-2</c:v>
                </c:pt>
                <c:pt idx="818">
                  <c:v>2.8525715674459901E-2</c:v>
                </c:pt>
                <c:pt idx="819">
                  <c:v>2.83096884820381E-2</c:v>
                </c:pt>
                <c:pt idx="820">
                  <c:v>2.80396544915089E-2</c:v>
                </c:pt>
                <c:pt idx="821">
                  <c:v>2.7718989127756399E-2</c:v>
                </c:pt>
                <c:pt idx="822">
                  <c:v>2.74523305621087E-2</c:v>
                </c:pt>
                <c:pt idx="823">
                  <c:v>2.7182296571580802E-2</c:v>
                </c:pt>
                <c:pt idx="824">
                  <c:v>2.69156380059343E-2</c:v>
                </c:pt>
                <c:pt idx="825">
                  <c:v>2.6648979440286699E-2</c:v>
                </c:pt>
                <c:pt idx="826">
                  <c:v>2.6432952247863701E-2</c:v>
                </c:pt>
                <c:pt idx="827">
                  <c:v>2.6108911459229701E-2</c:v>
                </c:pt>
                <c:pt idx="828">
                  <c:v>2.5791621520358601E-2</c:v>
                </c:pt>
                <c:pt idx="829">
                  <c:v>2.5575594327935498E-2</c:v>
                </c:pt>
                <c:pt idx="830">
                  <c:v>2.5356191710630999E-2</c:v>
                </c:pt>
                <c:pt idx="831">
                  <c:v>2.5089533144984501E-2</c:v>
                </c:pt>
                <c:pt idx="832">
                  <c:v>2.4772243206113501E-2</c:v>
                </c:pt>
                <c:pt idx="833">
                  <c:v>2.4610222811796499E-2</c:v>
                </c:pt>
                <c:pt idx="834">
                  <c:v>2.4394195619373501E-2</c:v>
                </c:pt>
                <c:pt idx="835">
                  <c:v>2.4019523457514898E-2</c:v>
                </c:pt>
                <c:pt idx="836">
                  <c:v>2.3752864891868401E-2</c:v>
                </c:pt>
                <c:pt idx="837">
                  <c:v>2.3482830901339301E-2</c:v>
                </c:pt>
                <c:pt idx="838">
                  <c:v>2.3266803708916199E-2</c:v>
                </c:pt>
                <c:pt idx="839">
                  <c:v>2.2946138345163701E-2</c:v>
                </c:pt>
                <c:pt idx="840">
                  <c:v>2.26794797795172E-2</c:v>
                </c:pt>
                <c:pt idx="841">
                  <c:v>2.2355438990883301E-2</c:v>
                </c:pt>
                <c:pt idx="842">
                  <c:v>2.20887804252357E-2</c:v>
                </c:pt>
                <c:pt idx="843">
                  <c:v>2.1822121859589198E-2</c:v>
                </c:pt>
                <c:pt idx="844">
                  <c:v>2.1552087869059999E-2</c:v>
                </c:pt>
                <c:pt idx="845">
                  <c:v>2.1336060676637E-2</c:v>
                </c:pt>
                <c:pt idx="846">
                  <c:v>2.1069402110990499E-2</c:v>
                </c:pt>
                <c:pt idx="847">
                  <c:v>2.0748736747238001E-2</c:v>
                </c:pt>
                <c:pt idx="848">
                  <c:v>2.0478702756708898E-2</c:v>
                </c:pt>
                <c:pt idx="849">
                  <c:v>2.0212044191062501E-2</c:v>
                </c:pt>
                <c:pt idx="850">
                  <c:v>1.9945385625416E-2</c:v>
                </c:pt>
                <c:pt idx="851">
                  <c:v>1.96213448367808E-2</c:v>
                </c:pt>
                <c:pt idx="852">
                  <c:v>1.9354686271134298E-2</c:v>
                </c:pt>
                <c:pt idx="853">
                  <c:v>1.90846522806053E-2</c:v>
                </c:pt>
                <c:pt idx="854">
                  <c:v>1.8817993714958799E-2</c:v>
                </c:pt>
                <c:pt idx="855">
                  <c:v>1.8497328351206301E-2</c:v>
                </c:pt>
                <c:pt idx="856">
                  <c:v>1.8227294360677201E-2</c:v>
                </c:pt>
                <c:pt idx="857">
                  <c:v>1.79606357950307E-2</c:v>
                </c:pt>
                <c:pt idx="858">
                  <c:v>1.7693977229382998E-2</c:v>
                </c:pt>
                <c:pt idx="859">
                  <c:v>1.74239432388551E-2</c:v>
                </c:pt>
                <c:pt idx="860">
                  <c:v>1.7157284673207401E-2</c:v>
                </c:pt>
                <c:pt idx="861">
                  <c:v>1.68872506826796E-2</c:v>
                </c:pt>
                <c:pt idx="862">
                  <c:v>1.6566585318927102E-2</c:v>
                </c:pt>
                <c:pt idx="863">
                  <c:v>1.6296551328397899E-2</c:v>
                </c:pt>
                <c:pt idx="864">
                  <c:v>1.5979261389526898E-2</c:v>
                </c:pt>
                <c:pt idx="865">
                  <c:v>1.5709227398998899E-2</c:v>
                </c:pt>
                <c:pt idx="866">
                  <c:v>1.5388562035246399E-2</c:v>
                </c:pt>
                <c:pt idx="867">
                  <c:v>1.51185280447173E-2</c:v>
                </c:pt>
                <c:pt idx="868">
                  <c:v>1.47978626809648E-2</c:v>
                </c:pt>
                <c:pt idx="869">
                  <c:v>1.45312041153184E-2</c:v>
                </c:pt>
                <c:pt idx="870">
                  <c:v>1.42611701247892E-2</c:v>
                </c:pt>
                <c:pt idx="871">
                  <c:v>1.39405047610367E-2</c:v>
                </c:pt>
                <c:pt idx="872">
                  <c:v>1.3616463972402701E-2</c:v>
                </c:pt>
                <c:pt idx="873">
                  <c:v>1.34038122048611E-2</c:v>
                </c:pt>
                <c:pt idx="874">
                  <c:v>1.30831468411086E-2</c:v>
                </c:pt>
                <c:pt idx="875">
                  <c:v>1.2813112850579501E-2</c:v>
                </c:pt>
                <c:pt idx="876">
                  <c:v>1.25464542849331E-2</c:v>
                </c:pt>
                <c:pt idx="877">
                  <c:v>1.22764202944039E-2</c:v>
                </c:pt>
                <c:pt idx="878">
                  <c:v>1.2006386303876E-2</c:v>
                </c:pt>
                <c:pt idx="879">
                  <c:v>1.1689096365004901E-2</c:v>
                </c:pt>
                <c:pt idx="880">
                  <c:v>1.14190623744758E-2</c:v>
                </c:pt>
                <c:pt idx="881">
                  <c:v>1.10983970107232E-2</c:v>
                </c:pt>
                <c:pt idx="882">
                  <c:v>1.07777316469708E-2</c:v>
                </c:pt>
                <c:pt idx="883">
                  <c:v>1.05076976564429E-2</c:v>
                </c:pt>
                <c:pt idx="884">
                  <c:v>1.02410390907952E-2</c:v>
                </c:pt>
                <c:pt idx="885">
                  <c:v>9.91699830216119E-3</c:v>
                </c:pt>
                <c:pt idx="886">
                  <c:v>9.5963329384086693E-3</c:v>
                </c:pt>
                <c:pt idx="887">
                  <c:v>9.3296743727610005E-3</c:v>
                </c:pt>
                <c:pt idx="888">
                  <c:v>9.0056335841270999E-3</c:v>
                </c:pt>
                <c:pt idx="889">
                  <c:v>8.7389750184806402E-3</c:v>
                </c:pt>
                <c:pt idx="890">
                  <c:v>8.3643028566220395E-3</c:v>
                </c:pt>
                <c:pt idx="891">
                  <c:v>8.1482756641989493E-3</c:v>
                </c:pt>
                <c:pt idx="892">
                  <c:v>7.8816170985525104E-3</c:v>
                </c:pt>
                <c:pt idx="893">
                  <c:v>7.6115831080233497E-3</c:v>
                </c:pt>
                <c:pt idx="894">
                  <c:v>7.2402863710462296E-3</c:v>
                </c:pt>
                <c:pt idx="895">
                  <c:v>6.9668769556369102E-3</c:v>
                </c:pt>
                <c:pt idx="896">
                  <c:v>6.7002183899892397E-3</c:v>
                </c:pt>
                <c:pt idx="897">
                  <c:v>6.1635258338136297E-3</c:v>
                </c:pt>
                <c:pt idx="898">
                  <c:v>5.7348468738501798E-3</c:v>
                </c:pt>
                <c:pt idx="899">
                  <c:v>5.4681883082024997E-3</c:v>
                </c:pt>
                <c:pt idx="900">
                  <c:v>5.2015297425560599E-3</c:v>
                </c:pt>
                <c:pt idx="901">
                  <c:v>5.0901407214636301E-3</c:v>
                </c:pt>
                <c:pt idx="902">
                  <c:v>4.7728507825925996E-3</c:v>
                </c:pt>
                <c:pt idx="903">
                  <c:v>4.5568235901696204E-3</c:v>
                </c:pt>
                <c:pt idx="904">
                  <c:v>4.2867895996404597E-3</c:v>
                </c:pt>
                <c:pt idx="905">
                  <c:v>3.9154928626633501E-3</c:v>
                </c:pt>
                <c:pt idx="906">
                  <c:v>3.64208344725392E-3</c:v>
                </c:pt>
                <c:pt idx="907">
                  <c:v>3.2707867102768099E-3</c:v>
                </c:pt>
                <c:pt idx="908">
                  <c:v>2.8961145484183199E-3</c:v>
                </c:pt>
                <c:pt idx="909">
                  <c:v>2.5180669616782199E-3</c:v>
                </c:pt>
                <c:pt idx="910">
                  <c:v>2.3054151941378498E-3</c:v>
                </c:pt>
                <c:pt idx="911">
                  <c:v>1.8767362341731699E-3</c:v>
                </c:pt>
                <c:pt idx="912">
                  <c:v>1.49868864743308E-3</c:v>
                </c:pt>
                <c:pt idx="913">
                  <c:v>1.2860368798914799E-3</c:v>
                </c:pt>
                <c:pt idx="914">
                  <c:v>1.01937831424503E-3</c:v>
                </c:pt>
                <c:pt idx="915">
                  <c:v>6.9533752561112805E-4</c:v>
                </c:pt>
                <c:pt idx="916">
                  <c:v>2.6665856564644903E-4</c:v>
                </c:pt>
                <c:pt idx="917">
                  <c:v>0</c:v>
                </c:pt>
              </c:numCache>
            </c:numRef>
          </c:yVal>
          <c:smooth val="1"/>
          <c:extLst xmlns:c16r2="http://schemas.microsoft.com/office/drawing/2015/06/chart">
            <c:ext xmlns:c16="http://schemas.microsoft.com/office/drawing/2014/chart" uri="{C3380CC4-5D6E-409C-BE32-E72D297353CC}">
              <c16:uniqueId val="{00000001-09A9-534B-8BE4-12A869A03899}"/>
            </c:ext>
          </c:extLst>
        </c:ser>
        <c:ser>
          <c:idx val="2"/>
          <c:order val="2"/>
          <c:tx>
            <c:v>100dpm</c:v>
          </c:tx>
          <c:spPr>
            <a:ln w="19050" cap="rnd">
              <a:solidFill>
                <a:schemeClr val="tx1">
                  <a:lumMod val="50000"/>
                  <a:lumOff val="50000"/>
                </a:schemeClr>
              </a:solidFill>
              <a:prstDash val="solid"/>
              <a:round/>
            </a:ln>
            <a:effectLst/>
          </c:spPr>
          <c:marker>
            <c:symbol val="none"/>
          </c:marker>
          <c:xVal>
            <c:numRef>
              <c:f>BSG5TGA!$S$6:$S$465</c:f>
              <c:numCache>
                <c:formatCode>General</c:formatCode>
                <c:ptCount val="460"/>
                <c:pt idx="0">
                  <c:v>303.863</c:v>
                </c:pt>
                <c:pt idx="1">
                  <c:v>304.4819999999998</c:v>
                </c:pt>
                <c:pt idx="2">
                  <c:v>305.15199999999999</c:v>
                </c:pt>
                <c:pt idx="3">
                  <c:v>305.87699999999978</c:v>
                </c:pt>
                <c:pt idx="4">
                  <c:v>306.65699999999993</c:v>
                </c:pt>
                <c:pt idx="5">
                  <c:v>307.48499999999979</c:v>
                </c:pt>
                <c:pt idx="6">
                  <c:v>308.36599999999999</c:v>
                </c:pt>
                <c:pt idx="7">
                  <c:v>309.29299999999978</c:v>
                </c:pt>
                <c:pt idx="8">
                  <c:v>310.26</c:v>
                </c:pt>
                <c:pt idx="9">
                  <c:v>311.26</c:v>
                </c:pt>
                <c:pt idx="10">
                  <c:v>312.28699999999981</c:v>
                </c:pt>
                <c:pt idx="11">
                  <c:v>313.34300000000002</c:v>
                </c:pt>
                <c:pt idx="12">
                  <c:v>314.4339999999998</c:v>
                </c:pt>
                <c:pt idx="13">
                  <c:v>315.55999999999989</c:v>
                </c:pt>
                <c:pt idx="14">
                  <c:v>316.71199999999982</c:v>
                </c:pt>
                <c:pt idx="15">
                  <c:v>317.89</c:v>
                </c:pt>
                <c:pt idx="16">
                  <c:v>319.08999999999992</c:v>
                </c:pt>
                <c:pt idx="17">
                  <c:v>320.30799999999999</c:v>
                </c:pt>
                <c:pt idx="18">
                  <c:v>321.541</c:v>
                </c:pt>
                <c:pt idx="19">
                  <c:v>322.7919999999998</c:v>
                </c:pt>
                <c:pt idx="20">
                  <c:v>324.05399999999992</c:v>
                </c:pt>
                <c:pt idx="21">
                  <c:v>325.33</c:v>
                </c:pt>
                <c:pt idx="22">
                  <c:v>326.61599999999999</c:v>
                </c:pt>
                <c:pt idx="23">
                  <c:v>327.9219999999998</c:v>
                </c:pt>
                <c:pt idx="24">
                  <c:v>329.24399999999991</c:v>
                </c:pt>
                <c:pt idx="25">
                  <c:v>330.57799999999992</c:v>
                </c:pt>
                <c:pt idx="26">
                  <c:v>331.91999999999979</c:v>
                </c:pt>
                <c:pt idx="27">
                  <c:v>333.26900000000001</c:v>
                </c:pt>
                <c:pt idx="28">
                  <c:v>334.62299999999999</c:v>
                </c:pt>
                <c:pt idx="29">
                  <c:v>335.97599999999977</c:v>
                </c:pt>
                <c:pt idx="30">
                  <c:v>337.33199999999982</c:v>
                </c:pt>
                <c:pt idx="31">
                  <c:v>338.69799999999992</c:v>
                </c:pt>
                <c:pt idx="32">
                  <c:v>340.07599999999991</c:v>
                </c:pt>
                <c:pt idx="33">
                  <c:v>341.46299999999991</c:v>
                </c:pt>
                <c:pt idx="34">
                  <c:v>342.85399999999993</c:v>
                </c:pt>
                <c:pt idx="35">
                  <c:v>344.25</c:v>
                </c:pt>
                <c:pt idx="36">
                  <c:v>345.65899999999999</c:v>
                </c:pt>
                <c:pt idx="37">
                  <c:v>347.072</c:v>
                </c:pt>
                <c:pt idx="38">
                  <c:v>348.49199999999968</c:v>
                </c:pt>
                <c:pt idx="39">
                  <c:v>349.91199999999981</c:v>
                </c:pt>
                <c:pt idx="40">
                  <c:v>351.33</c:v>
                </c:pt>
                <c:pt idx="41">
                  <c:v>352.74199999999979</c:v>
                </c:pt>
                <c:pt idx="42">
                  <c:v>354.15199999999999</c:v>
                </c:pt>
                <c:pt idx="43">
                  <c:v>355.56200000000001</c:v>
                </c:pt>
                <c:pt idx="44">
                  <c:v>356.96899999999982</c:v>
                </c:pt>
                <c:pt idx="45">
                  <c:v>358.38</c:v>
                </c:pt>
                <c:pt idx="46">
                  <c:v>359.79299999999978</c:v>
                </c:pt>
                <c:pt idx="47">
                  <c:v>361.20399999999978</c:v>
                </c:pt>
                <c:pt idx="48">
                  <c:v>362.59999999999991</c:v>
                </c:pt>
                <c:pt idx="49">
                  <c:v>363.99599999999981</c:v>
                </c:pt>
                <c:pt idx="50">
                  <c:v>365.39699999999982</c:v>
                </c:pt>
                <c:pt idx="51">
                  <c:v>366.79599999999982</c:v>
                </c:pt>
                <c:pt idx="52">
                  <c:v>368.19</c:v>
                </c:pt>
                <c:pt idx="53">
                  <c:v>369.58399999999978</c:v>
                </c:pt>
                <c:pt idx="54">
                  <c:v>370.97999999999979</c:v>
                </c:pt>
                <c:pt idx="55">
                  <c:v>372.37399999999991</c:v>
                </c:pt>
                <c:pt idx="56">
                  <c:v>373.77099999999979</c:v>
                </c:pt>
                <c:pt idx="57">
                  <c:v>375.16199999999992</c:v>
                </c:pt>
                <c:pt idx="58">
                  <c:v>376.55099999999999</c:v>
                </c:pt>
                <c:pt idx="59">
                  <c:v>377.94099999999992</c:v>
                </c:pt>
                <c:pt idx="60">
                  <c:v>379.33399999999978</c:v>
                </c:pt>
                <c:pt idx="61">
                  <c:v>380.72999999999979</c:v>
                </c:pt>
                <c:pt idx="62">
                  <c:v>382.12299999999999</c:v>
                </c:pt>
                <c:pt idx="63">
                  <c:v>383.52299999999991</c:v>
                </c:pt>
                <c:pt idx="64">
                  <c:v>385.01</c:v>
                </c:pt>
                <c:pt idx="65">
                  <c:v>386.62399999999991</c:v>
                </c:pt>
                <c:pt idx="66">
                  <c:v>388.29899999999981</c:v>
                </c:pt>
                <c:pt idx="67">
                  <c:v>390.00099999999992</c:v>
                </c:pt>
                <c:pt idx="68">
                  <c:v>391.71899999999982</c:v>
                </c:pt>
                <c:pt idx="69">
                  <c:v>393.44299999999993</c:v>
                </c:pt>
                <c:pt idx="70">
                  <c:v>395.16800000000001</c:v>
                </c:pt>
                <c:pt idx="71">
                  <c:v>396.9</c:v>
                </c:pt>
                <c:pt idx="72">
                  <c:v>398.63</c:v>
                </c:pt>
                <c:pt idx="73">
                  <c:v>400.36399999999992</c:v>
                </c:pt>
                <c:pt idx="74">
                  <c:v>402.09199999999981</c:v>
                </c:pt>
                <c:pt idx="75">
                  <c:v>403.81200000000001</c:v>
                </c:pt>
                <c:pt idx="76">
                  <c:v>405.53199999999981</c:v>
                </c:pt>
                <c:pt idx="77">
                  <c:v>407.25599999999991</c:v>
                </c:pt>
                <c:pt idx="78">
                  <c:v>408.97599999999977</c:v>
                </c:pt>
                <c:pt idx="79">
                  <c:v>410.69200000000001</c:v>
                </c:pt>
                <c:pt idx="80">
                  <c:v>412.41399999999982</c:v>
                </c:pt>
                <c:pt idx="81">
                  <c:v>414.13799999999992</c:v>
                </c:pt>
                <c:pt idx="82">
                  <c:v>415.86299999999989</c:v>
                </c:pt>
                <c:pt idx="83">
                  <c:v>417.58199999999982</c:v>
                </c:pt>
                <c:pt idx="84">
                  <c:v>419.29799999999977</c:v>
                </c:pt>
                <c:pt idx="85">
                  <c:v>421.01400000000001</c:v>
                </c:pt>
                <c:pt idx="86">
                  <c:v>422.7319999999998</c:v>
                </c:pt>
                <c:pt idx="87">
                  <c:v>424.44799999999992</c:v>
                </c:pt>
                <c:pt idx="88">
                  <c:v>426.16399999999999</c:v>
                </c:pt>
                <c:pt idx="89">
                  <c:v>427.88299999999992</c:v>
                </c:pt>
                <c:pt idx="90">
                  <c:v>429.60500000000002</c:v>
                </c:pt>
                <c:pt idx="91">
                  <c:v>431.327</c:v>
                </c:pt>
                <c:pt idx="92">
                  <c:v>433.04199999999992</c:v>
                </c:pt>
                <c:pt idx="93">
                  <c:v>434.75900000000001</c:v>
                </c:pt>
                <c:pt idx="94">
                  <c:v>436.48399999999981</c:v>
                </c:pt>
                <c:pt idx="95">
                  <c:v>438.20099999999991</c:v>
                </c:pt>
                <c:pt idx="96">
                  <c:v>439.91799999999978</c:v>
                </c:pt>
                <c:pt idx="97">
                  <c:v>441.63499999999999</c:v>
                </c:pt>
                <c:pt idx="98">
                  <c:v>443.35</c:v>
                </c:pt>
                <c:pt idx="99">
                  <c:v>445.05799999999999</c:v>
                </c:pt>
                <c:pt idx="100">
                  <c:v>446.76199999999977</c:v>
                </c:pt>
                <c:pt idx="101">
                  <c:v>448.46199999999982</c:v>
                </c:pt>
                <c:pt idx="102">
                  <c:v>450.15100000000001</c:v>
                </c:pt>
                <c:pt idx="103">
                  <c:v>451.83699999999982</c:v>
                </c:pt>
                <c:pt idx="104">
                  <c:v>453.51599999999979</c:v>
                </c:pt>
                <c:pt idx="105">
                  <c:v>455.19399999999979</c:v>
                </c:pt>
                <c:pt idx="106">
                  <c:v>456.875</c:v>
                </c:pt>
                <c:pt idx="107">
                  <c:v>458.55899999999991</c:v>
                </c:pt>
                <c:pt idx="108">
                  <c:v>460.24199999999979</c:v>
                </c:pt>
                <c:pt idx="109">
                  <c:v>461.92499999999978</c:v>
                </c:pt>
                <c:pt idx="110">
                  <c:v>463.60699999999991</c:v>
                </c:pt>
                <c:pt idx="111">
                  <c:v>465.28699999999981</c:v>
                </c:pt>
                <c:pt idx="112">
                  <c:v>466.96499999999992</c:v>
                </c:pt>
                <c:pt idx="113">
                  <c:v>468.64299999999997</c:v>
                </c:pt>
                <c:pt idx="114">
                  <c:v>470.32799999999992</c:v>
                </c:pt>
                <c:pt idx="115">
                  <c:v>472.01499999999999</c:v>
                </c:pt>
                <c:pt idx="116">
                  <c:v>473.70299999999992</c:v>
                </c:pt>
                <c:pt idx="117">
                  <c:v>475.39599999999979</c:v>
                </c:pt>
                <c:pt idx="118">
                  <c:v>477.08</c:v>
                </c:pt>
                <c:pt idx="119">
                  <c:v>478.76099999999991</c:v>
                </c:pt>
                <c:pt idx="120">
                  <c:v>480.44899999999978</c:v>
                </c:pt>
                <c:pt idx="121">
                  <c:v>482.14600000000002</c:v>
                </c:pt>
                <c:pt idx="122">
                  <c:v>483.85</c:v>
                </c:pt>
                <c:pt idx="123">
                  <c:v>485.55799999999999</c:v>
                </c:pt>
                <c:pt idx="124">
                  <c:v>487.27099999999979</c:v>
                </c:pt>
                <c:pt idx="125">
                  <c:v>488.96999999999991</c:v>
                </c:pt>
                <c:pt idx="126">
                  <c:v>490.65499999999997</c:v>
                </c:pt>
                <c:pt idx="127">
                  <c:v>492.33399999999978</c:v>
                </c:pt>
                <c:pt idx="128">
                  <c:v>494.00900000000001</c:v>
                </c:pt>
                <c:pt idx="129">
                  <c:v>495.67899999999992</c:v>
                </c:pt>
                <c:pt idx="130">
                  <c:v>497.34699999999992</c:v>
                </c:pt>
                <c:pt idx="131">
                  <c:v>499.01199999999977</c:v>
                </c:pt>
                <c:pt idx="132">
                  <c:v>500.67899999999992</c:v>
                </c:pt>
                <c:pt idx="133">
                  <c:v>502.35399999999993</c:v>
                </c:pt>
                <c:pt idx="134">
                  <c:v>504.03499999999991</c:v>
                </c:pt>
                <c:pt idx="135">
                  <c:v>505.71899999999982</c:v>
                </c:pt>
                <c:pt idx="136">
                  <c:v>507.40499999999992</c:v>
                </c:pt>
                <c:pt idx="137">
                  <c:v>509.09299999999979</c:v>
                </c:pt>
                <c:pt idx="138">
                  <c:v>510.774</c:v>
                </c:pt>
                <c:pt idx="139">
                  <c:v>512.45599999999979</c:v>
                </c:pt>
                <c:pt idx="140">
                  <c:v>514.13599999999997</c:v>
                </c:pt>
                <c:pt idx="141">
                  <c:v>515.81899999999996</c:v>
                </c:pt>
                <c:pt idx="142">
                  <c:v>517.50199999999973</c:v>
                </c:pt>
                <c:pt idx="143">
                  <c:v>519.18899999999996</c:v>
                </c:pt>
                <c:pt idx="144">
                  <c:v>520.87400000000002</c:v>
                </c:pt>
                <c:pt idx="145">
                  <c:v>522.55999999999972</c:v>
                </c:pt>
                <c:pt idx="146">
                  <c:v>524.25199999999973</c:v>
                </c:pt>
                <c:pt idx="147">
                  <c:v>525.94499999999971</c:v>
                </c:pt>
                <c:pt idx="148">
                  <c:v>527.63599999999997</c:v>
                </c:pt>
                <c:pt idx="149">
                  <c:v>529.33499999999981</c:v>
                </c:pt>
                <c:pt idx="150">
                  <c:v>531.04099999999971</c:v>
                </c:pt>
                <c:pt idx="151">
                  <c:v>532.755</c:v>
                </c:pt>
                <c:pt idx="152">
                  <c:v>534.471</c:v>
                </c:pt>
                <c:pt idx="153">
                  <c:v>536.17999999999995</c:v>
                </c:pt>
                <c:pt idx="154">
                  <c:v>537.88699999999972</c:v>
                </c:pt>
                <c:pt idx="155">
                  <c:v>539.58699999999999</c:v>
                </c:pt>
                <c:pt idx="156">
                  <c:v>541.28099999999995</c:v>
                </c:pt>
                <c:pt idx="157">
                  <c:v>542.98</c:v>
                </c:pt>
                <c:pt idx="158">
                  <c:v>544.66599999999971</c:v>
                </c:pt>
                <c:pt idx="159">
                  <c:v>546.34099999999967</c:v>
                </c:pt>
                <c:pt idx="160">
                  <c:v>548.01099999999997</c:v>
                </c:pt>
                <c:pt idx="161">
                  <c:v>549.67999999999995</c:v>
                </c:pt>
                <c:pt idx="162">
                  <c:v>551.34999999999968</c:v>
                </c:pt>
                <c:pt idx="163">
                  <c:v>553.029</c:v>
                </c:pt>
                <c:pt idx="164">
                  <c:v>554.71100000000001</c:v>
                </c:pt>
                <c:pt idx="165">
                  <c:v>556.39599999999996</c:v>
                </c:pt>
                <c:pt idx="166">
                  <c:v>558.08100000000002</c:v>
                </c:pt>
                <c:pt idx="167">
                  <c:v>559.76199999999972</c:v>
                </c:pt>
                <c:pt idx="168">
                  <c:v>561.44799999999975</c:v>
                </c:pt>
                <c:pt idx="169">
                  <c:v>563.1389999999999</c:v>
                </c:pt>
                <c:pt idx="170">
                  <c:v>564.83499999999981</c:v>
                </c:pt>
                <c:pt idx="171">
                  <c:v>566.53699999999981</c:v>
                </c:pt>
                <c:pt idx="172">
                  <c:v>568.23699999999997</c:v>
                </c:pt>
                <c:pt idx="173">
                  <c:v>569.94299999999976</c:v>
                </c:pt>
                <c:pt idx="174">
                  <c:v>571.65599999999972</c:v>
                </c:pt>
                <c:pt idx="175">
                  <c:v>573.37099999999998</c:v>
                </c:pt>
                <c:pt idx="176">
                  <c:v>575.07899999999995</c:v>
                </c:pt>
                <c:pt idx="177">
                  <c:v>576.78399999999999</c:v>
                </c:pt>
                <c:pt idx="178">
                  <c:v>578.4849999999999</c:v>
                </c:pt>
                <c:pt idx="179">
                  <c:v>580.19000000000005</c:v>
                </c:pt>
                <c:pt idx="180">
                  <c:v>581.89599999999996</c:v>
                </c:pt>
                <c:pt idx="181">
                  <c:v>583.60599999999999</c:v>
                </c:pt>
                <c:pt idx="182">
                  <c:v>585.32699999999977</c:v>
                </c:pt>
                <c:pt idx="183">
                  <c:v>587.05199999999968</c:v>
                </c:pt>
                <c:pt idx="184">
                  <c:v>588.78</c:v>
                </c:pt>
                <c:pt idx="185">
                  <c:v>590.505</c:v>
                </c:pt>
                <c:pt idx="186">
                  <c:v>592.23299999999972</c:v>
                </c:pt>
                <c:pt idx="187">
                  <c:v>593.94899999999996</c:v>
                </c:pt>
                <c:pt idx="188">
                  <c:v>595.65199999999982</c:v>
                </c:pt>
                <c:pt idx="189">
                  <c:v>597.35499999999979</c:v>
                </c:pt>
                <c:pt idx="190">
                  <c:v>599.05799999999977</c:v>
                </c:pt>
                <c:pt idx="191">
                  <c:v>600.75700000000006</c:v>
                </c:pt>
                <c:pt idx="192">
                  <c:v>602.45900000000006</c:v>
                </c:pt>
                <c:pt idx="193">
                  <c:v>604.16599999999971</c:v>
                </c:pt>
                <c:pt idx="194">
                  <c:v>605.87699999999973</c:v>
                </c:pt>
                <c:pt idx="195">
                  <c:v>607.59299999999996</c:v>
                </c:pt>
                <c:pt idx="196">
                  <c:v>609.30599999999981</c:v>
                </c:pt>
                <c:pt idx="197">
                  <c:v>611.02299999999968</c:v>
                </c:pt>
                <c:pt idx="198">
                  <c:v>612.74599999999998</c:v>
                </c:pt>
                <c:pt idx="199">
                  <c:v>614.47699999999998</c:v>
                </c:pt>
                <c:pt idx="200">
                  <c:v>616.21100000000001</c:v>
                </c:pt>
                <c:pt idx="201">
                  <c:v>617.94699999999978</c:v>
                </c:pt>
                <c:pt idx="202">
                  <c:v>619.68100000000004</c:v>
                </c:pt>
                <c:pt idx="203">
                  <c:v>621.4069999999997</c:v>
                </c:pt>
                <c:pt idx="204">
                  <c:v>623.13699999999972</c:v>
                </c:pt>
                <c:pt idx="205">
                  <c:v>624.86699999999962</c:v>
                </c:pt>
                <c:pt idx="206">
                  <c:v>626.59400000000005</c:v>
                </c:pt>
                <c:pt idx="207">
                  <c:v>628.32299999999975</c:v>
                </c:pt>
                <c:pt idx="208">
                  <c:v>630.05199999999968</c:v>
                </c:pt>
                <c:pt idx="209">
                  <c:v>631.78899999999999</c:v>
                </c:pt>
                <c:pt idx="210">
                  <c:v>633.52800000000002</c:v>
                </c:pt>
                <c:pt idx="211">
                  <c:v>635.26499999999999</c:v>
                </c:pt>
                <c:pt idx="212">
                  <c:v>637.00199999999973</c:v>
                </c:pt>
                <c:pt idx="213">
                  <c:v>638.74</c:v>
                </c:pt>
                <c:pt idx="214">
                  <c:v>640.47799999999972</c:v>
                </c:pt>
                <c:pt idx="215">
                  <c:v>642.21500000000003</c:v>
                </c:pt>
                <c:pt idx="216">
                  <c:v>643.94299999999976</c:v>
                </c:pt>
                <c:pt idx="217">
                  <c:v>645.66300000000001</c:v>
                </c:pt>
                <c:pt idx="218">
                  <c:v>647.38200000000006</c:v>
                </c:pt>
                <c:pt idx="219">
                  <c:v>649.10400000000004</c:v>
                </c:pt>
                <c:pt idx="220">
                  <c:v>650.83400000000006</c:v>
                </c:pt>
                <c:pt idx="221">
                  <c:v>652.57399999999996</c:v>
                </c:pt>
                <c:pt idx="222">
                  <c:v>654.31399999999996</c:v>
                </c:pt>
                <c:pt idx="223">
                  <c:v>656.05</c:v>
                </c:pt>
                <c:pt idx="224">
                  <c:v>657.78499999999997</c:v>
                </c:pt>
                <c:pt idx="225">
                  <c:v>659.51900000000001</c:v>
                </c:pt>
                <c:pt idx="226">
                  <c:v>661.245</c:v>
                </c:pt>
                <c:pt idx="227">
                  <c:v>662.97299999999996</c:v>
                </c:pt>
                <c:pt idx="228">
                  <c:v>664.702</c:v>
                </c:pt>
                <c:pt idx="229">
                  <c:v>666.428</c:v>
                </c:pt>
                <c:pt idx="230">
                  <c:v>668.154</c:v>
                </c:pt>
                <c:pt idx="231">
                  <c:v>669.87699999999973</c:v>
                </c:pt>
                <c:pt idx="232">
                  <c:v>671.60199999999998</c:v>
                </c:pt>
                <c:pt idx="233">
                  <c:v>673.3299999999997</c:v>
                </c:pt>
                <c:pt idx="234">
                  <c:v>675.06899999999996</c:v>
                </c:pt>
                <c:pt idx="235">
                  <c:v>676.80599999999981</c:v>
                </c:pt>
                <c:pt idx="236">
                  <c:v>678.54</c:v>
                </c:pt>
                <c:pt idx="237">
                  <c:v>680.27599999999995</c:v>
                </c:pt>
                <c:pt idx="238">
                  <c:v>682.0139999999999</c:v>
                </c:pt>
                <c:pt idx="239">
                  <c:v>683.75</c:v>
                </c:pt>
                <c:pt idx="240">
                  <c:v>685.48699999999997</c:v>
                </c:pt>
                <c:pt idx="241">
                  <c:v>687.21900000000005</c:v>
                </c:pt>
                <c:pt idx="242">
                  <c:v>688.95299999999975</c:v>
                </c:pt>
                <c:pt idx="243">
                  <c:v>690.69100000000003</c:v>
                </c:pt>
                <c:pt idx="244">
                  <c:v>692.43099999999981</c:v>
                </c:pt>
                <c:pt idx="245">
                  <c:v>694.17399999999998</c:v>
                </c:pt>
                <c:pt idx="246">
                  <c:v>695.91199999999981</c:v>
                </c:pt>
                <c:pt idx="247">
                  <c:v>697.64699999999971</c:v>
                </c:pt>
                <c:pt idx="248">
                  <c:v>699.38499999999999</c:v>
                </c:pt>
                <c:pt idx="249">
                  <c:v>701.12300000000005</c:v>
                </c:pt>
                <c:pt idx="250">
                  <c:v>702.86599999999976</c:v>
                </c:pt>
                <c:pt idx="251">
                  <c:v>704.60699999999997</c:v>
                </c:pt>
                <c:pt idx="252">
                  <c:v>706.34799999999962</c:v>
                </c:pt>
                <c:pt idx="253">
                  <c:v>708.09400000000005</c:v>
                </c:pt>
                <c:pt idx="254">
                  <c:v>709.83799999999974</c:v>
                </c:pt>
                <c:pt idx="255">
                  <c:v>711.57600000000002</c:v>
                </c:pt>
                <c:pt idx="256">
                  <c:v>713.31399999999996</c:v>
                </c:pt>
                <c:pt idx="257">
                  <c:v>715.04199999999969</c:v>
                </c:pt>
                <c:pt idx="258">
                  <c:v>716.77700000000004</c:v>
                </c:pt>
                <c:pt idx="259">
                  <c:v>718.51099999999997</c:v>
                </c:pt>
                <c:pt idx="260">
                  <c:v>720.25199999999973</c:v>
                </c:pt>
                <c:pt idx="261">
                  <c:v>721.99900000000002</c:v>
                </c:pt>
                <c:pt idx="262">
                  <c:v>723.75199999999973</c:v>
                </c:pt>
                <c:pt idx="263">
                  <c:v>725.5029999999997</c:v>
                </c:pt>
                <c:pt idx="264">
                  <c:v>727.2529999999997</c:v>
                </c:pt>
                <c:pt idx="265">
                  <c:v>729.01099999999997</c:v>
                </c:pt>
                <c:pt idx="266">
                  <c:v>730.76499999999999</c:v>
                </c:pt>
                <c:pt idx="267">
                  <c:v>732.5139999999999</c:v>
                </c:pt>
                <c:pt idx="268">
                  <c:v>734.25700000000006</c:v>
                </c:pt>
                <c:pt idx="269">
                  <c:v>736.00099999999998</c:v>
                </c:pt>
                <c:pt idx="270">
                  <c:v>737.745</c:v>
                </c:pt>
                <c:pt idx="271">
                  <c:v>739.49299999999971</c:v>
                </c:pt>
                <c:pt idx="272">
                  <c:v>741.23699999999997</c:v>
                </c:pt>
                <c:pt idx="273">
                  <c:v>742.97500000000002</c:v>
                </c:pt>
                <c:pt idx="274">
                  <c:v>744.71599999999989</c:v>
                </c:pt>
                <c:pt idx="275">
                  <c:v>746.45999999999981</c:v>
                </c:pt>
                <c:pt idx="276">
                  <c:v>748.20900000000006</c:v>
                </c:pt>
                <c:pt idx="277">
                  <c:v>749.96299999999974</c:v>
                </c:pt>
                <c:pt idx="278">
                  <c:v>751.72500000000002</c:v>
                </c:pt>
                <c:pt idx="279">
                  <c:v>753.4849999999999</c:v>
                </c:pt>
                <c:pt idx="280">
                  <c:v>755.24199999999996</c:v>
                </c:pt>
                <c:pt idx="281">
                  <c:v>756.99900000000002</c:v>
                </c:pt>
                <c:pt idx="282">
                  <c:v>758.76199999999972</c:v>
                </c:pt>
                <c:pt idx="283">
                  <c:v>760.52699999999982</c:v>
                </c:pt>
                <c:pt idx="284">
                  <c:v>762.29600000000005</c:v>
                </c:pt>
                <c:pt idx="285">
                  <c:v>764.06799999999976</c:v>
                </c:pt>
                <c:pt idx="286">
                  <c:v>765.84899999999971</c:v>
                </c:pt>
                <c:pt idx="287">
                  <c:v>767.62599999999998</c:v>
                </c:pt>
                <c:pt idx="288">
                  <c:v>769.40099999999973</c:v>
                </c:pt>
                <c:pt idx="289">
                  <c:v>771.17700000000002</c:v>
                </c:pt>
                <c:pt idx="290">
                  <c:v>772.95099999999979</c:v>
                </c:pt>
                <c:pt idx="291">
                  <c:v>774.721</c:v>
                </c:pt>
                <c:pt idx="292">
                  <c:v>776.48299999999972</c:v>
                </c:pt>
                <c:pt idx="293">
                  <c:v>778.24800000000005</c:v>
                </c:pt>
                <c:pt idx="294">
                  <c:v>780.00900000000001</c:v>
                </c:pt>
                <c:pt idx="295">
                  <c:v>781.76499999999999</c:v>
                </c:pt>
                <c:pt idx="296">
                  <c:v>783.52199999999971</c:v>
                </c:pt>
                <c:pt idx="297">
                  <c:v>785.28399999999999</c:v>
                </c:pt>
                <c:pt idx="298">
                  <c:v>787.053</c:v>
                </c:pt>
                <c:pt idx="299">
                  <c:v>788.82599999999979</c:v>
                </c:pt>
                <c:pt idx="300">
                  <c:v>790.601</c:v>
                </c:pt>
                <c:pt idx="301">
                  <c:v>792.38599999999997</c:v>
                </c:pt>
                <c:pt idx="302">
                  <c:v>794.17100000000005</c:v>
                </c:pt>
                <c:pt idx="303">
                  <c:v>795.95299999999975</c:v>
                </c:pt>
                <c:pt idx="304">
                  <c:v>797.73900000000003</c:v>
                </c:pt>
                <c:pt idx="305">
                  <c:v>799.52800000000002</c:v>
                </c:pt>
                <c:pt idx="306">
                  <c:v>801.31999999999971</c:v>
                </c:pt>
                <c:pt idx="307">
                  <c:v>803.11099999999999</c:v>
                </c:pt>
                <c:pt idx="308">
                  <c:v>804.9</c:v>
                </c:pt>
                <c:pt idx="309">
                  <c:v>806.69100000000003</c:v>
                </c:pt>
                <c:pt idx="310">
                  <c:v>808.48599999999999</c:v>
                </c:pt>
                <c:pt idx="311">
                  <c:v>810.279</c:v>
                </c:pt>
                <c:pt idx="312">
                  <c:v>812.0659999999998</c:v>
                </c:pt>
                <c:pt idx="313">
                  <c:v>813.8539999999997</c:v>
                </c:pt>
                <c:pt idx="314">
                  <c:v>815.64800000000002</c:v>
                </c:pt>
                <c:pt idx="315">
                  <c:v>817.44799999999975</c:v>
                </c:pt>
                <c:pt idx="316">
                  <c:v>819.26199999999972</c:v>
                </c:pt>
                <c:pt idx="317">
                  <c:v>821.08100000000002</c:v>
                </c:pt>
                <c:pt idx="318">
                  <c:v>822.89699999999971</c:v>
                </c:pt>
                <c:pt idx="319">
                  <c:v>824.71500000000003</c:v>
                </c:pt>
                <c:pt idx="320">
                  <c:v>826.53099999999972</c:v>
                </c:pt>
                <c:pt idx="321">
                  <c:v>828.35499999999979</c:v>
                </c:pt>
                <c:pt idx="322">
                  <c:v>830.18499999999995</c:v>
                </c:pt>
                <c:pt idx="323">
                  <c:v>832.02</c:v>
                </c:pt>
                <c:pt idx="324">
                  <c:v>833.84899999999971</c:v>
                </c:pt>
                <c:pt idx="325">
                  <c:v>835.68200000000002</c:v>
                </c:pt>
                <c:pt idx="326">
                  <c:v>837.52800000000002</c:v>
                </c:pt>
                <c:pt idx="327">
                  <c:v>839.37699999999973</c:v>
                </c:pt>
                <c:pt idx="328">
                  <c:v>841.21900000000005</c:v>
                </c:pt>
                <c:pt idx="329">
                  <c:v>843.0559999999997</c:v>
                </c:pt>
                <c:pt idx="330">
                  <c:v>844.9069999999997</c:v>
                </c:pt>
                <c:pt idx="331">
                  <c:v>846.76</c:v>
                </c:pt>
                <c:pt idx="332">
                  <c:v>848.601</c:v>
                </c:pt>
                <c:pt idx="333">
                  <c:v>850.43699999999978</c:v>
                </c:pt>
                <c:pt idx="334">
                  <c:v>852.279</c:v>
                </c:pt>
                <c:pt idx="335">
                  <c:v>854.12</c:v>
                </c:pt>
                <c:pt idx="336">
                  <c:v>855.9599999999997</c:v>
                </c:pt>
                <c:pt idx="337">
                  <c:v>857.79899999999998</c:v>
                </c:pt>
                <c:pt idx="338">
                  <c:v>859.64199999999971</c:v>
                </c:pt>
                <c:pt idx="339">
                  <c:v>861.49400000000003</c:v>
                </c:pt>
                <c:pt idx="340">
                  <c:v>863.35999999999979</c:v>
                </c:pt>
                <c:pt idx="341">
                  <c:v>865.23400000000004</c:v>
                </c:pt>
                <c:pt idx="342">
                  <c:v>867.12199999999996</c:v>
                </c:pt>
                <c:pt idx="343">
                  <c:v>869.0269999999997</c:v>
                </c:pt>
                <c:pt idx="344">
                  <c:v>870.93499999999972</c:v>
                </c:pt>
                <c:pt idx="345">
                  <c:v>872.83199999999977</c:v>
                </c:pt>
                <c:pt idx="346">
                  <c:v>874.73199999999997</c:v>
                </c:pt>
                <c:pt idx="347">
                  <c:v>876.63900000000001</c:v>
                </c:pt>
                <c:pt idx="348">
                  <c:v>878.553</c:v>
                </c:pt>
                <c:pt idx="349">
                  <c:v>880.47799999999972</c:v>
                </c:pt>
                <c:pt idx="350">
                  <c:v>882.40899999999999</c:v>
                </c:pt>
                <c:pt idx="351">
                  <c:v>884.3349999999997</c:v>
                </c:pt>
                <c:pt idx="352">
                  <c:v>886.2579999999997</c:v>
                </c:pt>
                <c:pt idx="353">
                  <c:v>888.18700000000001</c:v>
                </c:pt>
                <c:pt idx="354">
                  <c:v>890.11900000000003</c:v>
                </c:pt>
                <c:pt idx="355">
                  <c:v>892.05</c:v>
                </c:pt>
                <c:pt idx="356">
                  <c:v>893.98699999999997</c:v>
                </c:pt>
                <c:pt idx="357">
                  <c:v>895.92399999999998</c:v>
                </c:pt>
                <c:pt idx="358">
                  <c:v>897.86399999999981</c:v>
                </c:pt>
                <c:pt idx="359">
                  <c:v>899.81099999999969</c:v>
                </c:pt>
                <c:pt idx="360">
                  <c:v>901.76599999999996</c:v>
                </c:pt>
                <c:pt idx="361">
                  <c:v>903.71900000000005</c:v>
                </c:pt>
                <c:pt idx="362">
                  <c:v>905.67600000000004</c:v>
                </c:pt>
                <c:pt idx="363">
                  <c:v>907.63800000000003</c:v>
                </c:pt>
                <c:pt idx="364">
                  <c:v>909.60599999999999</c:v>
                </c:pt>
                <c:pt idx="365">
                  <c:v>911.58500000000004</c:v>
                </c:pt>
                <c:pt idx="366">
                  <c:v>913.56499999999971</c:v>
                </c:pt>
                <c:pt idx="367">
                  <c:v>915.54300000000001</c:v>
                </c:pt>
                <c:pt idx="368">
                  <c:v>917.52499999999998</c:v>
                </c:pt>
                <c:pt idx="369">
                  <c:v>919.51400000000001</c:v>
                </c:pt>
                <c:pt idx="370">
                  <c:v>921.505</c:v>
                </c:pt>
                <c:pt idx="371">
                  <c:v>923.49099999999999</c:v>
                </c:pt>
                <c:pt idx="372">
                  <c:v>925.46599999999978</c:v>
                </c:pt>
                <c:pt idx="373">
                  <c:v>927.43999999999971</c:v>
                </c:pt>
                <c:pt idx="374">
                  <c:v>929.41</c:v>
                </c:pt>
                <c:pt idx="375">
                  <c:v>931.37699999999973</c:v>
                </c:pt>
                <c:pt idx="376">
                  <c:v>933.35199999999975</c:v>
                </c:pt>
                <c:pt idx="377">
                  <c:v>935.32899999999972</c:v>
                </c:pt>
                <c:pt idx="378">
                  <c:v>937.30699999999979</c:v>
                </c:pt>
                <c:pt idx="379">
                  <c:v>939.28399999999999</c:v>
                </c:pt>
                <c:pt idx="380">
                  <c:v>941.26699999999971</c:v>
                </c:pt>
                <c:pt idx="381">
                  <c:v>943.23599999999999</c:v>
                </c:pt>
                <c:pt idx="382">
                  <c:v>945.154</c:v>
                </c:pt>
                <c:pt idx="383">
                  <c:v>947.04599999999971</c:v>
                </c:pt>
                <c:pt idx="384">
                  <c:v>948.93199999999979</c:v>
                </c:pt>
                <c:pt idx="385">
                  <c:v>950.81399999999996</c:v>
                </c:pt>
                <c:pt idx="386">
                  <c:v>952.68700000000001</c:v>
                </c:pt>
                <c:pt idx="387">
                  <c:v>954.5659999999998</c:v>
                </c:pt>
                <c:pt idx="388">
                  <c:v>956.44899999999996</c:v>
                </c:pt>
                <c:pt idx="389">
                  <c:v>958.33699999999976</c:v>
                </c:pt>
                <c:pt idx="390">
                  <c:v>960.22199999999998</c:v>
                </c:pt>
                <c:pt idx="391">
                  <c:v>962.10299999999972</c:v>
                </c:pt>
                <c:pt idx="392">
                  <c:v>963.97500000000002</c:v>
                </c:pt>
                <c:pt idx="393">
                  <c:v>965.84199999999976</c:v>
                </c:pt>
                <c:pt idx="394">
                  <c:v>967.70600000000002</c:v>
                </c:pt>
                <c:pt idx="395">
                  <c:v>969.57399999999996</c:v>
                </c:pt>
                <c:pt idx="396">
                  <c:v>971.44799999999975</c:v>
                </c:pt>
                <c:pt idx="397">
                  <c:v>973.32399999999996</c:v>
                </c:pt>
                <c:pt idx="398">
                  <c:v>975.19600000000003</c:v>
                </c:pt>
                <c:pt idx="399">
                  <c:v>977.06199999999978</c:v>
                </c:pt>
                <c:pt idx="400">
                  <c:v>978.91599999999971</c:v>
                </c:pt>
                <c:pt idx="401">
                  <c:v>980.75599999999997</c:v>
                </c:pt>
                <c:pt idx="402">
                  <c:v>982.59</c:v>
                </c:pt>
                <c:pt idx="403">
                  <c:v>984.423</c:v>
                </c:pt>
                <c:pt idx="404">
                  <c:v>986.25900000000001</c:v>
                </c:pt>
                <c:pt idx="405">
                  <c:v>988.09199999999998</c:v>
                </c:pt>
                <c:pt idx="406">
                  <c:v>989.92899999999997</c:v>
                </c:pt>
                <c:pt idx="407">
                  <c:v>991.85199999999975</c:v>
                </c:pt>
                <c:pt idx="408">
                  <c:v>993.86799999999948</c:v>
                </c:pt>
                <c:pt idx="409">
                  <c:v>995.92999999999984</c:v>
                </c:pt>
                <c:pt idx="410">
                  <c:v>998.0079999999997</c:v>
                </c:pt>
                <c:pt idx="411">
                  <c:v>1000.088</c:v>
                </c:pt>
                <c:pt idx="412">
                  <c:v>1002.17</c:v>
                </c:pt>
                <c:pt idx="413">
                  <c:v>1004.248</c:v>
                </c:pt>
                <c:pt idx="414">
                  <c:v>1006.327</c:v>
                </c:pt>
                <c:pt idx="415">
                  <c:v>1008.401</c:v>
                </c:pt>
                <c:pt idx="416">
                  <c:v>1010.48</c:v>
                </c:pt>
                <c:pt idx="417">
                  <c:v>1012.558</c:v>
                </c:pt>
                <c:pt idx="418">
                  <c:v>1014.641</c:v>
                </c:pt>
                <c:pt idx="419">
                  <c:v>1016.718</c:v>
                </c:pt>
                <c:pt idx="420">
                  <c:v>1018.7910000000001</c:v>
                </c:pt>
                <c:pt idx="421">
                  <c:v>1020.869</c:v>
                </c:pt>
                <c:pt idx="422">
                  <c:v>1022.947</c:v>
                </c:pt>
                <c:pt idx="423">
                  <c:v>1025.0160000000001</c:v>
                </c:pt>
                <c:pt idx="424">
                  <c:v>1027.085</c:v>
                </c:pt>
                <c:pt idx="425">
                  <c:v>1029.152</c:v>
                </c:pt>
                <c:pt idx="426">
                  <c:v>1031.2190000000001</c:v>
                </c:pt>
                <c:pt idx="427">
                  <c:v>1033.2809999999999</c:v>
                </c:pt>
                <c:pt idx="428">
                  <c:v>1035.338</c:v>
                </c:pt>
                <c:pt idx="429">
                  <c:v>1037.3900000000001</c:v>
                </c:pt>
                <c:pt idx="430">
                  <c:v>1039.4459999999999</c:v>
                </c:pt>
                <c:pt idx="431">
                  <c:v>1041.511</c:v>
                </c:pt>
                <c:pt idx="432">
                  <c:v>1043.585</c:v>
                </c:pt>
                <c:pt idx="433">
                  <c:v>1045.6310000000001</c:v>
                </c:pt>
                <c:pt idx="434">
                  <c:v>1047.635</c:v>
                </c:pt>
                <c:pt idx="435">
                  <c:v>1049.6189999999999</c:v>
                </c:pt>
                <c:pt idx="436">
                  <c:v>1051.6010000000001</c:v>
                </c:pt>
                <c:pt idx="437">
                  <c:v>1053.5719999999999</c:v>
                </c:pt>
                <c:pt idx="438">
                  <c:v>1055.5309999999999</c:v>
                </c:pt>
                <c:pt idx="439">
                  <c:v>1057.4829999999999</c:v>
                </c:pt>
                <c:pt idx="440">
                  <c:v>1059.4349999999999</c:v>
                </c:pt>
                <c:pt idx="441">
                  <c:v>1061.393</c:v>
                </c:pt>
                <c:pt idx="442">
                  <c:v>1063.345</c:v>
                </c:pt>
                <c:pt idx="443">
                  <c:v>1065.3009999999999</c:v>
                </c:pt>
                <c:pt idx="444">
                  <c:v>1067.26</c:v>
                </c:pt>
                <c:pt idx="445">
                  <c:v>1069.212</c:v>
                </c:pt>
                <c:pt idx="446">
                  <c:v>1071.162</c:v>
                </c:pt>
                <c:pt idx="447">
                  <c:v>1073.1179999999999</c:v>
                </c:pt>
                <c:pt idx="448">
                  <c:v>1075.0730000000001</c:v>
                </c:pt>
                <c:pt idx="449">
                  <c:v>1077.028</c:v>
                </c:pt>
                <c:pt idx="450">
                  <c:v>1078.9770000000001</c:v>
                </c:pt>
                <c:pt idx="451">
                  <c:v>1080.9169999999999</c:v>
                </c:pt>
                <c:pt idx="452">
                  <c:v>1082.856</c:v>
                </c:pt>
                <c:pt idx="453">
                  <c:v>1084.79</c:v>
                </c:pt>
                <c:pt idx="454">
                  <c:v>1086.7170000000001</c:v>
                </c:pt>
                <c:pt idx="455">
                  <c:v>1088.635</c:v>
                </c:pt>
                <c:pt idx="456">
                  <c:v>1090.5530000000001</c:v>
                </c:pt>
                <c:pt idx="457">
                  <c:v>1092.479</c:v>
                </c:pt>
                <c:pt idx="458">
                  <c:v>1094.404</c:v>
                </c:pt>
                <c:pt idx="459">
                  <c:v>1096.326</c:v>
                </c:pt>
              </c:numCache>
            </c:numRef>
          </c:xVal>
          <c:yVal>
            <c:numRef>
              <c:f>BSG5TGA!$V$6:$V$465</c:f>
              <c:numCache>
                <c:formatCode>General</c:formatCode>
                <c:ptCount val="460"/>
                <c:pt idx="0">
                  <c:v>1</c:v>
                </c:pt>
                <c:pt idx="1">
                  <c:v>0.99960274761022905</c:v>
                </c:pt>
                <c:pt idx="2">
                  <c:v>0.99940255742955797</c:v>
                </c:pt>
                <c:pt idx="3">
                  <c:v>0.99910227215854996</c:v>
                </c:pt>
                <c:pt idx="4">
                  <c:v>0.99870501976878101</c:v>
                </c:pt>
                <c:pt idx="5">
                  <c:v>0.99826084780541502</c:v>
                </c:pt>
                <c:pt idx="6">
                  <c:v>0.99761022971823099</c:v>
                </c:pt>
                <c:pt idx="7">
                  <c:v>0.99696586757419603</c:v>
                </c:pt>
                <c:pt idx="8">
                  <c:v>0.99641847254892202</c:v>
                </c:pt>
                <c:pt idx="9">
                  <c:v>0.99582415795005297</c:v>
                </c:pt>
                <c:pt idx="10">
                  <c:v>0.99522671537961005</c:v>
                </c:pt>
                <c:pt idx="11">
                  <c:v>0.99458235323557298</c:v>
                </c:pt>
                <c:pt idx="12">
                  <c:v>0.99383789600120098</c:v>
                </c:pt>
                <c:pt idx="13">
                  <c:v>0.99333742054952201</c:v>
                </c:pt>
                <c:pt idx="14">
                  <c:v>0.99259296331515001</c:v>
                </c:pt>
                <c:pt idx="15">
                  <c:v>0.991798458535608</c:v>
                </c:pt>
                <c:pt idx="16">
                  <c:v>0.99100395375606698</c:v>
                </c:pt>
                <c:pt idx="17">
                  <c:v>0.99015940143136005</c:v>
                </c:pt>
                <c:pt idx="18">
                  <c:v>0.989264801561483</c:v>
                </c:pt>
                <c:pt idx="19">
                  <c:v>0.98832015414643903</c:v>
                </c:pt>
                <c:pt idx="20">
                  <c:v>0.98722849206746399</c:v>
                </c:pt>
                <c:pt idx="21">
                  <c:v>0.98623692507882499</c:v>
                </c:pt>
                <c:pt idx="22">
                  <c:v>0.98523910214704002</c:v>
                </c:pt>
                <c:pt idx="23">
                  <c:v>0.98400042540413402</c:v>
                </c:pt>
                <c:pt idx="24">
                  <c:v>0.98280554026324995</c:v>
                </c:pt>
                <c:pt idx="25">
                  <c:v>0.98141672088484</c:v>
                </c:pt>
                <c:pt idx="26">
                  <c:v>0.98027188328912496</c:v>
                </c:pt>
                <c:pt idx="27">
                  <c:v>0.97878296882037896</c:v>
                </c:pt>
                <c:pt idx="28">
                  <c:v>0.97734097392522901</c:v>
                </c:pt>
                <c:pt idx="29">
                  <c:v>0.97594902657524696</c:v>
                </c:pt>
                <c:pt idx="30">
                  <c:v>0.97446011210650096</c:v>
                </c:pt>
                <c:pt idx="31">
                  <c:v>0.97281792703067904</c:v>
                </c:pt>
                <c:pt idx="32">
                  <c:v>0.97137906010710195</c:v>
                </c:pt>
                <c:pt idx="33">
                  <c:v>0.96953981282218105</c:v>
                </c:pt>
                <c:pt idx="34">
                  <c:v>0.96755355087332995</c:v>
                </c:pt>
                <c:pt idx="35">
                  <c:v>0.96551411340773696</c:v>
                </c:pt>
                <c:pt idx="36">
                  <c:v>0.96352785145888598</c:v>
                </c:pt>
                <c:pt idx="37">
                  <c:v>0.96154158951003499</c:v>
                </c:pt>
                <c:pt idx="38">
                  <c:v>0.95945523247084796</c:v>
                </c:pt>
                <c:pt idx="39">
                  <c:v>0.95721560482458301</c:v>
                </c:pt>
                <c:pt idx="40">
                  <c:v>0.95488213803112998</c:v>
                </c:pt>
                <c:pt idx="41">
                  <c:v>0.95240165657374498</c:v>
                </c:pt>
                <c:pt idx="42">
                  <c:v>0.94996496671838204</c:v>
                </c:pt>
                <c:pt idx="43">
                  <c:v>0.94747822931785197</c:v>
                </c:pt>
                <c:pt idx="44">
                  <c:v>0.94474751013462799</c:v>
                </c:pt>
                <c:pt idx="45">
                  <c:v>0.94196674340623598</c:v>
                </c:pt>
                <c:pt idx="46">
                  <c:v>0.93941119063110001</c:v>
                </c:pt>
                <c:pt idx="47">
                  <c:v>0.93668047144787603</c:v>
                </c:pt>
                <c:pt idx="48">
                  <c:v>0.93394349632150597</c:v>
                </c:pt>
                <c:pt idx="49">
                  <c:v>0.93111268204794495</c:v>
                </c:pt>
                <c:pt idx="50">
                  <c:v>0.92813172513888198</c:v>
                </c:pt>
                <c:pt idx="51">
                  <c:v>0.92495370602071902</c:v>
                </c:pt>
                <c:pt idx="52">
                  <c:v>0.92191957359491505</c:v>
                </c:pt>
                <c:pt idx="53">
                  <c:v>0.91894174465742395</c:v>
                </c:pt>
                <c:pt idx="54">
                  <c:v>0.91586069265802605</c:v>
                </c:pt>
                <c:pt idx="55">
                  <c:v>0.91272959311345803</c:v>
                </c:pt>
                <c:pt idx="56">
                  <c:v>0.90964854111405802</c:v>
                </c:pt>
                <c:pt idx="57">
                  <c:v>0.90646739402432297</c:v>
                </c:pt>
                <c:pt idx="58">
                  <c:v>0.90313923227065696</c:v>
                </c:pt>
                <c:pt idx="59">
                  <c:v>0.89986111806215796</c:v>
                </c:pt>
                <c:pt idx="60">
                  <c:v>0.896629923427255</c:v>
                </c:pt>
                <c:pt idx="61">
                  <c:v>0.89340185676392503</c:v>
                </c:pt>
                <c:pt idx="62">
                  <c:v>0.89012374255542803</c:v>
                </c:pt>
                <c:pt idx="63">
                  <c:v>0.88674240528502102</c:v>
                </c:pt>
                <c:pt idx="64">
                  <c:v>0.883414243531354</c:v>
                </c:pt>
                <c:pt idx="65">
                  <c:v>0.88018304889645105</c:v>
                </c:pt>
                <c:pt idx="66">
                  <c:v>0.87685488714278603</c:v>
                </c:pt>
                <c:pt idx="67">
                  <c:v>0.87357677293428704</c:v>
                </c:pt>
                <c:pt idx="68">
                  <c:v>0.87024861118062202</c:v>
                </c:pt>
                <c:pt idx="69">
                  <c:v>0.86686727391021401</c:v>
                </c:pt>
                <c:pt idx="70">
                  <c:v>0.86359228767328999</c:v>
                </c:pt>
                <c:pt idx="71">
                  <c:v>0.86026099794805</c:v>
                </c:pt>
                <c:pt idx="72">
                  <c:v>0.85693283619438498</c:v>
                </c:pt>
                <c:pt idx="73">
                  <c:v>0.85370164155948203</c:v>
                </c:pt>
                <c:pt idx="74">
                  <c:v>0.85042039937941005</c:v>
                </c:pt>
                <c:pt idx="75">
                  <c:v>0.84714228517091195</c:v>
                </c:pt>
                <c:pt idx="76">
                  <c:v>0.84381412341724604</c:v>
                </c:pt>
                <c:pt idx="77">
                  <c:v>0.84053600920874805</c:v>
                </c:pt>
                <c:pt idx="78">
                  <c:v>0.83725476702867796</c:v>
                </c:pt>
                <c:pt idx="79">
                  <c:v>0.83402670036534698</c:v>
                </c:pt>
                <c:pt idx="80">
                  <c:v>0.83079863370201701</c:v>
                </c:pt>
                <c:pt idx="81">
                  <c:v>0.82751739152194603</c:v>
                </c:pt>
                <c:pt idx="82">
                  <c:v>0.82423927731344804</c:v>
                </c:pt>
                <c:pt idx="83">
                  <c:v>0.82100808267854397</c:v>
                </c:pt>
                <c:pt idx="84">
                  <c:v>0.817780016015214</c:v>
                </c:pt>
                <c:pt idx="85">
                  <c:v>0.81464891647064797</c:v>
                </c:pt>
                <c:pt idx="86">
                  <c:v>0.81136767429057599</c:v>
                </c:pt>
                <c:pt idx="87">
                  <c:v>0.808142735598819</c:v>
                </c:pt>
                <c:pt idx="88">
                  <c:v>0.80491154096391604</c:v>
                </c:pt>
                <c:pt idx="89">
                  <c:v>0.80173352184575397</c:v>
                </c:pt>
                <c:pt idx="90">
                  <c:v>0.79850232721084902</c:v>
                </c:pt>
                <c:pt idx="91">
                  <c:v>0.79532118012111497</c:v>
                </c:pt>
                <c:pt idx="92">
                  <c:v>0.79214316100295301</c:v>
                </c:pt>
                <c:pt idx="93">
                  <c:v>0.78895888594164398</c:v>
                </c:pt>
                <c:pt idx="94">
                  <c:v>0.78583091436865005</c:v>
                </c:pt>
                <c:pt idx="95">
                  <c:v>0.78265289525048798</c:v>
                </c:pt>
                <c:pt idx="96">
                  <c:v>0.77966881036985203</c:v>
                </c:pt>
                <c:pt idx="97">
                  <c:v>0.77658775837045202</c:v>
                </c:pt>
                <c:pt idx="98">
                  <c:v>0.77340973925228995</c:v>
                </c:pt>
                <c:pt idx="99">
                  <c:v>0.77028176767929502</c:v>
                </c:pt>
                <c:pt idx="100">
                  <c:v>0.76720071567989601</c:v>
                </c:pt>
                <c:pt idx="101">
                  <c:v>0.76396952104499305</c:v>
                </c:pt>
                <c:pt idx="102">
                  <c:v>0.76094164456233404</c:v>
                </c:pt>
                <c:pt idx="103">
                  <c:v>0.75800447925529302</c:v>
                </c:pt>
                <c:pt idx="104">
                  <c:v>0.75497660277263401</c:v>
                </c:pt>
                <c:pt idx="105">
                  <c:v>0.751895550773235</c:v>
                </c:pt>
                <c:pt idx="106">
                  <c:v>0.74881449877383499</c:v>
                </c:pt>
                <c:pt idx="107">
                  <c:v>0.74583354186477102</c:v>
                </c:pt>
                <c:pt idx="108">
                  <c:v>0.74265552274660895</c:v>
                </c:pt>
                <c:pt idx="109">
                  <c:v>0.73967456583754498</c:v>
                </c:pt>
                <c:pt idx="110">
                  <c:v>0.73674052850207705</c:v>
                </c:pt>
                <c:pt idx="111">
                  <c:v>0.73371265201941804</c:v>
                </c:pt>
                <c:pt idx="112">
                  <c:v>0.73072856713878198</c:v>
                </c:pt>
                <c:pt idx="113">
                  <c:v>0.72779765777488603</c:v>
                </c:pt>
                <c:pt idx="114">
                  <c:v>0.72491679595615799</c:v>
                </c:pt>
                <c:pt idx="115">
                  <c:v>0.72203280616585697</c:v>
                </c:pt>
                <c:pt idx="116">
                  <c:v>0.71910189680196202</c:v>
                </c:pt>
                <c:pt idx="117">
                  <c:v>0.71622103498323397</c:v>
                </c:pt>
                <c:pt idx="118">
                  <c:v>0.71329012561933902</c:v>
                </c:pt>
                <c:pt idx="119">
                  <c:v>0.71025912116510603</c:v>
                </c:pt>
                <c:pt idx="120">
                  <c:v>0.70742830689154701</c:v>
                </c:pt>
                <c:pt idx="121">
                  <c:v>0.70464441219158203</c:v>
                </c:pt>
                <c:pt idx="122">
                  <c:v>0.70196061258195297</c:v>
                </c:pt>
                <c:pt idx="123">
                  <c:v>0.69902970321805702</c:v>
                </c:pt>
                <c:pt idx="124">
                  <c:v>0.696198888944497</c:v>
                </c:pt>
                <c:pt idx="125">
                  <c:v>0.69331802712576895</c:v>
                </c:pt>
                <c:pt idx="126">
                  <c:v>0.69053100445423099</c:v>
                </c:pt>
                <c:pt idx="127">
                  <c:v>0.68780028527100701</c:v>
                </c:pt>
                <c:pt idx="128">
                  <c:v>0.68506956608778302</c:v>
                </c:pt>
                <c:pt idx="129">
                  <c:v>0.68233571893298595</c:v>
                </c:pt>
                <c:pt idx="130">
                  <c:v>0.679651919323358</c:v>
                </c:pt>
                <c:pt idx="131">
                  <c:v>0.67707134277563696</c:v>
                </c:pt>
                <c:pt idx="132">
                  <c:v>0.67443446273960295</c:v>
                </c:pt>
                <c:pt idx="133">
                  <c:v>0.67165369601121105</c:v>
                </c:pt>
                <c:pt idx="134">
                  <c:v>0.668969896401582</c:v>
                </c:pt>
                <c:pt idx="135">
                  <c:v>0.66628609679195205</c:v>
                </c:pt>
                <c:pt idx="136">
                  <c:v>0.66380248736299496</c:v>
                </c:pt>
                <c:pt idx="137">
                  <c:v>0.66111868775336502</c:v>
                </c:pt>
                <c:pt idx="138">
                  <c:v>0.65863507832440904</c:v>
                </c:pt>
                <c:pt idx="139">
                  <c:v>0.65580426405084802</c:v>
                </c:pt>
                <c:pt idx="140">
                  <c:v>0.65321743155998202</c:v>
                </c:pt>
                <c:pt idx="141">
                  <c:v>0.65058680746709296</c:v>
                </c:pt>
                <c:pt idx="142">
                  <c:v>0.64825334067364004</c:v>
                </c:pt>
                <c:pt idx="143">
                  <c:v>0.64566650818277405</c:v>
                </c:pt>
                <c:pt idx="144">
                  <c:v>0.64318289875381596</c:v>
                </c:pt>
                <c:pt idx="145">
                  <c:v>0.64069928932485898</c:v>
                </c:pt>
                <c:pt idx="146">
                  <c:v>0.63816250437916</c:v>
                </c:pt>
                <c:pt idx="147">
                  <c:v>0.63582903758570697</c:v>
                </c:pt>
                <c:pt idx="148">
                  <c:v>0.63324533306641395</c:v>
                </c:pt>
                <c:pt idx="149">
                  <c:v>0.63091186627295903</c:v>
                </c:pt>
                <c:pt idx="150">
                  <c:v>0.62862531905310004</c:v>
                </c:pt>
                <c:pt idx="151">
                  <c:v>0.62613858165256997</c:v>
                </c:pt>
                <c:pt idx="152">
                  <c:v>0.62385516240428396</c:v>
                </c:pt>
                <c:pt idx="153">
                  <c:v>0.62157174315599795</c:v>
                </c:pt>
                <c:pt idx="154">
                  <c:v>0.61918510084580403</c:v>
                </c:pt>
                <c:pt idx="155">
                  <c:v>0.61689855362594503</c:v>
                </c:pt>
                <c:pt idx="156">
                  <c:v>0.61456195886091702</c:v>
                </c:pt>
                <c:pt idx="157">
                  <c:v>0.61227853961263101</c:v>
                </c:pt>
                <c:pt idx="158">
                  <c:v>0.61014213502827697</c:v>
                </c:pt>
                <c:pt idx="159">
                  <c:v>0.60790563535358599</c:v>
                </c:pt>
                <c:pt idx="160">
                  <c:v>0.60546894549822305</c:v>
                </c:pt>
                <c:pt idx="161">
                  <c:v>0.60328562134027297</c:v>
                </c:pt>
                <c:pt idx="162">
                  <c:v>0.60094902657524596</c:v>
                </c:pt>
                <c:pt idx="163">
                  <c:v>0.59871252690055499</c:v>
                </c:pt>
                <c:pt idx="164">
                  <c:v>0.59642910765226897</c:v>
                </c:pt>
                <c:pt idx="165">
                  <c:v>0.594192607977578</c:v>
                </c:pt>
                <c:pt idx="166">
                  <c:v>0.59205620339322396</c:v>
                </c:pt>
                <c:pt idx="167">
                  <c:v>0.58991979880886902</c:v>
                </c:pt>
                <c:pt idx="168">
                  <c:v>0.58788036134327604</c:v>
                </c:pt>
                <c:pt idx="169">
                  <c:v>0.58549684700465399</c:v>
                </c:pt>
                <c:pt idx="170">
                  <c:v>0.58321029978479499</c:v>
                </c:pt>
                <c:pt idx="171">
                  <c:v>0.58067664281067</c:v>
                </c:pt>
                <c:pt idx="172">
                  <c:v>0.57854023822631495</c:v>
                </c:pt>
                <c:pt idx="173">
                  <c:v>0.57610667634252499</c:v>
                </c:pt>
                <c:pt idx="174">
                  <c:v>0.57392022421300304</c:v>
                </c:pt>
                <c:pt idx="175">
                  <c:v>0.57153670987437999</c:v>
                </c:pt>
                <c:pt idx="176">
                  <c:v>0.569250162654522</c:v>
                </c:pt>
                <c:pt idx="177">
                  <c:v>0.56701366297983002</c:v>
                </c:pt>
                <c:pt idx="178">
                  <c:v>0.56473024373154501</c:v>
                </c:pt>
                <c:pt idx="179">
                  <c:v>0.56229355387618296</c:v>
                </c:pt>
                <c:pt idx="180">
                  <c:v>0.56000700665632397</c:v>
                </c:pt>
                <c:pt idx="181">
                  <c:v>0.55737638256343502</c:v>
                </c:pt>
                <c:pt idx="182">
                  <c:v>0.55489277313447705</c:v>
                </c:pt>
                <c:pt idx="183">
                  <c:v>0.55230594064361105</c:v>
                </c:pt>
                <c:pt idx="184">
                  <c:v>0.54977228366948605</c:v>
                </c:pt>
                <c:pt idx="185">
                  <c:v>0.54723862669536105</c:v>
                </c:pt>
                <c:pt idx="186">
                  <c:v>0.54465805014764002</c:v>
                </c:pt>
                <c:pt idx="187">
                  <c:v>0.54182410790250701</c:v>
                </c:pt>
                <c:pt idx="188">
                  <c:v>0.53899329362894799</c:v>
                </c:pt>
                <c:pt idx="189">
                  <c:v>0.53600920874831104</c:v>
                </c:pt>
                <c:pt idx="190">
                  <c:v>0.53297820429408005</c:v>
                </c:pt>
                <c:pt idx="191">
                  <c:v>0.52965004254041403</c:v>
                </c:pt>
                <c:pt idx="192">
                  <c:v>0.52617173815124396</c:v>
                </c:pt>
                <c:pt idx="193">
                  <c:v>0.52259646664331105</c:v>
                </c:pt>
                <c:pt idx="194">
                  <c:v>0.51866773434763003</c:v>
                </c:pt>
                <c:pt idx="195">
                  <c:v>0.51459511535959201</c:v>
                </c:pt>
                <c:pt idx="196">
                  <c:v>0.51042240128121696</c:v>
                </c:pt>
                <c:pt idx="197">
                  <c:v>0.50580238726790405</c:v>
                </c:pt>
                <c:pt idx="198">
                  <c:v>0.50098218307391995</c:v>
                </c:pt>
                <c:pt idx="199">
                  <c:v>0.49591486912566901</c:v>
                </c:pt>
                <c:pt idx="200">
                  <c:v>0.49064423702517401</c:v>
                </c:pt>
                <c:pt idx="201">
                  <c:v>0.48498260847805402</c:v>
                </c:pt>
                <c:pt idx="202">
                  <c:v>0.478873679995996</c:v>
                </c:pt>
                <c:pt idx="203">
                  <c:v>0.472514513788099</c:v>
                </c:pt>
                <c:pt idx="204">
                  <c:v>0.46570491967368999</c:v>
                </c:pt>
                <c:pt idx="205">
                  <c:v>0.45854812071467899</c:v>
                </c:pt>
                <c:pt idx="206">
                  <c:v>0.45129748260847802</c:v>
                </c:pt>
                <c:pt idx="207">
                  <c:v>0.44384352635003199</c:v>
                </c:pt>
                <c:pt idx="208">
                  <c:v>0.43619250788248898</c:v>
                </c:pt>
                <c:pt idx="209">
                  <c:v>0.42829125168910498</c:v>
                </c:pt>
                <c:pt idx="210">
                  <c:v>0.420343075922126</c:v>
                </c:pt>
                <c:pt idx="211">
                  <c:v>0.41219470997447599</c:v>
                </c:pt>
                <c:pt idx="212">
                  <c:v>0.40399316851008499</c:v>
                </c:pt>
                <c:pt idx="213">
                  <c:v>0.39584480256243398</c:v>
                </c:pt>
                <c:pt idx="214">
                  <c:v>0.387649517041189</c:v>
                </c:pt>
                <c:pt idx="215">
                  <c:v>0.37970134127421001</c:v>
                </c:pt>
                <c:pt idx="216">
                  <c:v>0.37174690956408601</c:v>
                </c:pt>
                <c:pt idx="217">
                  <c:v>0.36404897152294702</c:v>
                </c:pt>
                <c:pt idx="218">
                  <c:v>0.35644487262899699</c:v>
                </c:pt>
                <c:pt idx="219">
                  <c:v>0.349144186977628</c:v>
                </c:pt>
                <c:pt idx="220">
                  <c:v>0.341987388018617</c:v>
                </c:pt>
                <c:pt idx="221">
                  <c:v>0.33517779390420999</c:v>
                </c:pt>
                <c:pt idx="222">
                  <c:v>0.32847455082328197</c:v>
                </c:pt>
                <c:pt idx="223">
                  <c:v>0.32206220909864403</c:v>
                </c:pt>
                <c:pt idx="224">
                  <c:v>0.315803137981082</c:v>
                </c:pt>
                <c:pt idx="225">
                  <c:v>0.30979117661778699</c:v>
                </c:pt>
                <c:pt idx="226">
                  <c:v>0.30402632500875798</c:v>
                </c:pt>
                <c:pt idx="227">
                  <c:v>0.29851171112556901</c:v>
                </c:pt>
                <c:pt idx="228">
                  <c:v>0.29309719233271597</c:v>
                </c:pt>
                <c:pt idx="229">
                  <c:v>0.28782968820379401</c:v>
                </c:pt>
                <c:pt idx="230">
                  <c:v>0.282862469345878</c:v>
                </c:pt>
                <c:pt idx="231">
                  <c:v>0.27798908963515301</c:v>
                </c:pt>
                <c:pt idx="232">
                  <c:v>0.27331902807667302</c:v>
                </c:pt>
                <c:pt idx="233">
                  <c:v>0.26864896651819198</c:v>
                </c:pt>
                <c:pt idx="234">
                  <c:v>0.26412904759521499</c:v>
                </c:pt>
                <c:pt idx="235">
                  <c:v>0.25970609579100101</c:v>
                </c:pt>
                <c:pt idx="236">
                  <c:v>0.25528627195836101</c:v>
                </c:pt>
                <c:pt idx="237">
                  <c:v>0.25111042990841298</c:v>
                </c:pt>
                <c:pt idx="238">
                  <c:v>0.24669060607577201</c:v>
                </c:pt>
                <c:pt idx="239">
                  <c:v>0.24246784445222999</c:v>
                </c:pt>
                <c:pt idx="240">
                  <c:v>0.23829200240228199</c:v>
                </c:pt>
                <c:pt idx="241">
                  <c:v>0.23411928832390799</c:v>
                </c:pt>
                <c:pt idx="242">
                  <c:v>0.22999349381912801</c:v>
                </c:pt>
                <c:pt idx="243">
                  <c:v>0.22577073219558499</c:v>
                </c:pt>
                <c:pt idx="244">
                  <c:v>0.22155109854361699</c:v>
                </c:pt>
                <c:pt idx="245">
                  <c:v>0.21732520894850099</c:v>
                </c:pt>
                <c:pt idx="246">
                  <c:v>0.21334955707922501</c:v>
                </c:pt>
                <c:pt idx="247">
                  <c:v>0.20917684300085099</c:v>
                </c:pt>
                <c:pt idx="248">
                  <c:v>0.20510109604123899</c:v>
                </c:pt>
                <c:pt idx="249">
                  <c:v>0.201078524598368</c:v>
                </c:pt>
                <c:pt idx="250">
                  <c:v>0.19715292027426001</c:v>
                </c:pt>
                <c:pt idx="251">
                  <c:v>0.19322731595015299</c:v>
                </c:pt>
                <c:pt idx="252">
                  <c:v>0.18940180671637999</c:v>
                </c:pt>
                <c:pt idx="253">
                  <c:v>0.18577648766328</c:v>
                </c:pt>
                <c:pt idx="254">
                  <c:v>0.18224500775736999</c:v>
                </c:pt>
                <c:pt idx="255">
                  <c:v>0.17871978379460399</c:v>
                </c:pt>
                <c:pt idx="256">
                  <c:v>0.17534157449577101</c:v>
                </c:pt>
                <c:pt idx="257">
                  <c:v>0.17196023722536399</c:v>
                </c:pt>
                <c:pt idx="258">
                  <c:v>0.16873217056203399</c:v>
                </c:pt>
                <c:pt idx="259">
                  <c:v>0.16555415144387201</c:v>
                </c:pt>
                <c:pt idx="260">
                  <c:v>0.162473099444472</c:v>
                </c:pt>
                <c:pt idx="261">
                  <c:v>0.159739252289675</c:v>
                </c:pt>
                <c:pt idx="262">
                  <c:v>0.15715241979880901</c:v>
                </c:pt>
                <c:pt idx="263">
                  <c:v>0.15452179570592101</c:v>
                </c:pt>
                <c:pt idx="264">
                  <c:v>0.15223524848606201</c:v>
                </c:pt>
                <c:pt idx="265">
                  <c:v>0.149801686602272</c:v>
                </c:pt>
                <c:pt idx="266">
                  <c:v>0.14736812471848201</c:v>
                </c:pt>
                <c:pt idx="267">
                  <c:v>0.14498461037986099</c:v>
                </c:pt>
                <c:pt idx="268">
                  <c:v>0.14284507782393199</c:v>
                </c:pt>
                <c:pt idx="269">
                  <c:v>0.14085881587508201</c:v>
                </c:pt>
                <c:pt idx="270">
                  <c:v>0.138919473499825</c:v>
                </c:pt>
                <c:pt idx="271">
                  <c:v>0.13698325909614201</c:v>
                </c:pt>
                <c:pt idx="272">
                  <c:v>0.135093964266052</c:v>
                </c:pt>
                <c:pt idx="273">
                  <c:v>0.133454907161803</c:v>
                </c:pt>
                <c:pt idx="274">
                  <c:v>0.13176580251238701</c:v>
                </c:pt>
                <c:pt idx="275">
                  <c:v>0.130176792953306</c:v>
                </c:pt>
                <c:pt idx="276">
                  <c:v>0.128534607877484</c:v>
                </c:pt>
                <c:pt idx="277">
                  <c:v>0.12684863119963899</c:v>
                </c:pt>
                <c:pt idx="278">
                  <c:v>0.125256493668985</c:v>
                </c:pt>
                <c:pt idx="279">
                  <c:v>0.123667484109904</c:v>
                </c:pt>
                <c:pt idx="280">
                  <c:v>0.122178569641159</c:v>
                </c:pt>
                <c:pt idx="281">
                  <c:v>0.12063647965567301</c:v>
                </c:pt>
                <c:pt idx="282">
                  <c:v>0.119147565186928</c:v>
                </c:pt>
                <c:pt idx="283">
                  <c:v>0.117655522746609</c:v>
                </c:pt>
                <c:pt idx="284">
                  <c:v>0.116263575396627</c:v>
                </c:pt>
                <c:pt idx="285">
                  <c:v>0.114921675591812</c:v>
                </c:pt>
                <c:pt idx="286">
                  <c:v>0.11362982333216599</c:v>
                </c:pt>
                <c:pt idx="287">
                  <c:v>0.11228792352735099</c:v>
                </c:pt>
                <c:pt idx="288">
                  <c:v>0.110895976177369</c:v>
                </c:pt>
                <c:pt idx="289">
                  <c:v>0.10950715679896</c:v>
                </c:pt>
                <c:pt idx="290">
                  <c:v>0.108165256994145</c:v>
                </c:pt>
                <c:pt idx="291">
                  <c:v>0.106923452279666</c:v>
                </c:pt>
                <c:pt idx="292">
                  <c:v>0.105728567138782</c:v>
                </c:pt>
                <c:pt idx="293">
                  <c:v>0.104339747760373</c:v>
                </c:pt>
                <c:pt idx="294">
                  <c:v>0.103097943045893</c:v>
                </c:pt>
                <c:pt idx="295">
                  <c:v>0.101853010359842</c:v>
                </c:pt>
                <c:pt idx="296">
                  <c:v>0.100661253190531</c:v>
                </c:pt>
                <c:pt idx="297">
                  <c:v>9.9519543566387703E-2</c:v>
                </c:pt>
                <c:pt idx="298">
                  <c:v>9.8277738851909199E-2</c:v>
                </c:pt>
                <c:pt idx="299">
                  <c:v>9.7136029227766194E-2</c:v>
                </c:pt>
                <c:pt idx="300">
                  <c:v>9.6141334267553905E-2</c:v>
                </c:pt>
                <c:pt idx="301">
                  <c:v>9.5547019668685298E-2</c:v>
                </c:pt>
                <c:pt idx="302">
                  <c:v>9.4155072318703306E-2</c:v>
                </c:pt>
                <c:pt idx="303">
                  <c:v>9.3260472448826306E-2</c:v>
                </c:pt>
                <c:pt idx="304">
                  <c:v>9.1918572644011404E-2</c:v>
                </c:pt>
                <c:pt idx="305">
                  <c:v>9.0876958110204797E-2</c:v>
                </c:pt>
                <c:pt idx="306">
                  <c:v>8.9829087633251398E-2</c:v>
                </c:pt>
                <c:pt idx="307">
                  <c:v>8.8837520644611895E-2</c:v>
                </c:pt>
                <c:pt idx="308">
                  <c:v>8.7892873229567806E-2</c:v>
                </c:pt>
                <c:pt idx="309">
                  <c:v>8.7048320904860296E-2</c:v>
                </c:pt>
                <c:pt idx="310">
                  <c:v>8.6103673489814903E-2</c:v>
                </c:pt>
                <c:pt idx="311">
                  <c:v>8.5309168710274497E-2</c:v>
                </c:pt>
                <c:pt idx="312">
                  <c:v>8.4317601721634994E-2</c:v>
                </c:pt>
                <c:pt idx="313">
                  <c:v>8.3419873880186304E-2</c:v>
                </c:pt>
                <c:pt idx="314">
                  <c:v>8.2525274010309402E-2</c:v>
                </c:pt>
                <c:pt idx="315">
                  <c:v>8.1583754566838196E-2</c:v>
                </c:pt>
                <c:pt idx="316">
                  <c:v>8.0786121815724699E-2</c:v>
                </c:pt>
                <c:pt idx="317">
                  <c:v>7.9894649917421803E-2</c:v>
                </c:pt>
                <c:pt idx="318">
                  <c:v>7.91001451378813E-2</c:v>
                </c:pt>
                <c:pt idx="319">
                  <c:v>7.8305640358340894E-2</c:v>
                </c:pt>
                <c:pt idx="320">
                  <c:v>7.7658150242730997E-2</c:v>
                </c:pt>
                <c:pt idx="321">
                  <c:v>7.6863645463190605E-2</c:v>
                </c:pt>
                <c:pt idx="322">
                  <c:v>7.6169235773985502E-2</c:v>
                </c:pt>
                <c:pt idx="323">
                  <c:v>7.5424778539613199E-2</c:v>
                </c:pt>
                <c:pt idx="324">
                  <c:v>7.4677193333667E-2</c:v>
                </c:pt>
                <c:pt idx="325">
                  <c:v>7.3979655672889E-2</c:v>
                </c:pt>
                <c:pt idx="326">
                  <c:v>7.3288373955257793E-2</c:v>
                </c:pt>
                <c:pt idx="327">
                  <c:v>7.2637755868075193E-2</c:v>
                </c:pt>
                <c:pt idx="328">
                  <c:v>7.1993393724038304E-2</c:v>
                </c:pt>
                <c:pt idx="329">
                  <c:v>7.1349031580001401E-2</c:v>
                </c:pt>
                <c:pt idx="330">
                  <c:v>7.0604574345628099E-2</c:v>
                </c:pt>
                <c:pt idx="331">
                  <c:v>6.9953956258445402E-2</c:v>
                </c:pt>
                <c:pt idx="332">
                  <c:v>6.9309594114408499E-2</c:v>
                </c:pt>
                <c:pt idx="333">
                  <c:v>6.8665231970371707E-2</c:v>
                </c:pt>
                <c:pt idx="334">
                  <c:v>6.8017741854761907E-2</c:v>
                </c:pt>
                <c:pt idx="335">
                  <c:v>6.7420299284320404E-2</c:v>
                </c:pt>
                <c:pt idx="336">
                  <c:v>6.6775937140283403E-2</c:v>
                </c:pt>
                <c:pt idx="337">
                  <c:v>6.6131574996246598E-2</c:v>
                </c:pt>
                <c:pt idx="338">
                  <c:v>6.5537260397377797E-2</c:v>
                </c:pt>
                <c:pt idx="339">
                  <c:v>6.4936689855362398E-2</c:v>
                </c:pt>
                <c:pt idx="340">
                  <c:v>6.4342375256493806E-2</c:v>
                </c:pt>
                <c:pt idx="341">
                  <c:v>6.3744932686052205E-2</c:v>
                </c:pt>
                <c:pt idx="342">
                  <c:v>6.3147490115609606E-2</c:v>
                </c:pt>
                <c:pt idx="343">
                  <c:v>6.2653270607076303E-2</c:v>
                </c:pt>
                <c:pt idx="344">
                  <c:v>6.2105875581802999E-2</c:v>
                </c:pt>
                <c:pt idx="345">
                  <c:v>6.1511560982934303E-2</c:v>
                </c:pt>
                <c:pt idx="346">
                  <c:v>6.08640708673246E-2</c:v>
                </c:pt>
                <c:pt idx="347">
                  <c:v>6.0319803813623001E-2</c:v>
                </c:pt>
                <c:pt idx="348">
                  <c:v>5.9819328361944001E-2</c:v>
                </c:pt>
                <c:pt idx="349">
                  <c:v>5.9174966217907098E-2</c:v>
                </c:pt>
                <c:pt idx="350">
                  <c:v>5.8677618737801002E-2</c:v>
                </c:pt>
                <c:pt idx="351">
                  <c:v>5.8083304138932298E-2</c:v>
                </c:pt>
                <c:pt idx="352">
                  <c:v>5.7485861568489699E-2</c:v>
                </c:pt>
                <c:pt idx="353">
                  <c:v>5.6888418998048099E-2</c:v>
                </c:pt>
                <c:pt idx="354">
                  <c:v>5.6391071517942003E-2</c:v>
                </c:pt>
                <c:pt idx="355">
                  <c:v>5.5896852009408603E-2</c:v>
                </c:pt>
                <c:pt idx="356">
                  <c:v>5.5349456984135403E-2</c:v>
                </c:pt>
                <c:pt idx="357">
                  <c:v>5.4755142385265597E-2</c:v>
                </c:pt>
                <c:pt idx="358">
                  <c:v>5.4157699814824101E-2</c:v>
                </c:pt>
                <c:pt idx="359">
                  <c:v>5.3610304789549597E-2</c:v>
                </c:pt>
                <c:pt idx="360">
                  <c:v>5.3062909764276397E-2</c:v>
                </c:pt>
                <c:pt idx="361">
                  <c:v>5.2468595165407798E-2</c:v>
                </c:pt>
                <c:pt idx="362">
                  <c:v>5.1921200140133399E-2</c:v>
                </c:pt>
                <c:pt idx="363">
                  <c:v>5.1473900205195398E-2</c:v>
                </c:pt>
                <c:pt idx="364">
                  <c:v>5.0976552725089302E-2</c:v>
                </c:pt>
                <c:pt idx="365">
                  <c:v>5.0332190581052302E-2</c:v>
                </c:pt>
                <c:pt idx="366">
                  <c:v>4.9734748010609703E-2</c:v>
                </c:pt>
                <c:pt idx="367">
                  <c:v>4.9140433411741097E-2</c:v>
                </c:pt>
                <c:pt idx="368">
                  <c:v>4.8542990841299503E-2</c:v>
                </c:pt>
                <c:pt idx="369">
                  <c:v>4.78955007256898E-2</c:v>
                </c:pt>
                <c:pt idx="370">
                  <c:v>4.7351233671988201E-2</c:v>
                </c:pt>
                <c:pt idx="371">
                  <c:v>4.6900805765477498E-2</c:v>
                </c:pt>
                <c:pt idx="372">
                  <c:v>4.6353410740203098E-2</c:v>
                </c:pt>
                <c:pt idx="373">
                  <c:v>4.5812271658075603E-2</c:v>
                </c:pt>
                <c:pt idx="374">
                  <c:v>4.5408763325159002E-2</c:v>
                </c:pt>
                <c:pt idx="375">
                  <c:v>4.4764401181122099E-2</c:v>
                </c:pt>
                <c:pt idx="376">
                  <c:v>4.4170086582253403E-2</c:v>
                </c:pt>
                <c:pt idx="377">
                  <c:v>4.36727391021473E-2</c:v>
                </c:pt>
                <c:pt idx="378">
                  <c:v>4.3225439167209299E-2</c:v>
                </c:pt>
                <c:pt idx="379">
                  <c:v>4.27781392322703E-2</c:v>
                </c:pt>
                <c:pt idx="380">
                  <c:v>4.2230744206996997E-2</c:v>
                </c:pt>
                <c:pt idx="381">
                  <c:v>4.17865722436319E-2</c:v>
                </c:pt>
                <c:pt idx="382">
                  <c:v>4.1336144337120101E-2</c:v>
                </c:pt>
                <c:pt idx="383">
                  <c:v>4.0841924828586701E-2</c:v>
                </c:pt>
                <c:pt idx="384">
                  <c:v>4.0394624893648902E-2</c:v>
                </c:pt>
                <c:pt idx="385">
                  <c:v>3.9897277413542702E-2</c:v>
                </c:pt>
                <c:pt idx="386">
                  <c:v>3.9349882388269398E-2</c:v>
                </c:pt>
                <c:pt idx="387">
                  <c:v>3.8902582453330302E-2</c:v>
                </c:pt>
                <c:pt idx="388">
                  <c:v>3.8458410489965199E-2</c:v>
                </c:pt>
                <c:pt idx="389">
                  <c:v>3.7911015464691999E-2</c:v>
                </c:pt>
                <c:pt idx="390">
                  <c:v>3.7413667984585799E-2</c:v>
                </c:pt>
                <c:pt idx="391">
                  <c:v>3.69663680496468E-2</c:v>
                </c:pt>
                <c:pt idx="392">
                  <c:v>3.64690205695406E-2</c:v>
                </c:pt>
                <c:pt idx="393">
                  <c:v>3.59716730894356E-2</c:v>
                </c:pt>
                <c:pt idx="394">
                  <c:v>3.5674515790000097E-2</c:v>
                </c:pt>
                <c:pt idx="395">
                  <c:v>3.5127120764726898E-2</c:v>
                </c:pt>
                <c:pt idx="396">
                  <c:v>3.4629773284620698E-2</c:v>
                </c:pt>
                <c:pt idx="397">
                  <c:v>3.4182473349682697E-2</c:v>
                </c:pt>
                <c:pt idx="398">
                  <c:v>3.3735173414743802E-2</c:v>
                </c:pt>
                <c:pt idx="399">
                  <c:v>3.3287873479805802E-2</c:v>
                </c:pt>
                <c:pt idx="400">
                  <c:v>3.2790525999699699E-2</c:v>
                </c:pt>
                <c:pt idx="401">
                  <c:v>3.2243130974425202E-2</c:v>
                </c:pt>
                <c:pt idx="402">
                  <c:v>3.1798959011060203E-2</c:v>
                </c:pt>
                <c:pt idx="403">
                  <c:v>3.1351659076122203E-2</c:v>
                </c:pt>
                <c:pt idx="404">
                  <c:v>3.08042640508478E-2</c:v>
                </c:pt>
                <c:pt idx="405">
                  <c:v>3.03569641159099E-2</c:v>
                </c:pt>
                <c:pt idx="406">
                  <c:v>2.9762649517041301E-2</c:v>
                </c:pt>
                <c:pt idx="407">
                  <c:v>2.9215254491766901E-2</c:v>
                </c:pt>
                <c:pt idx="408">
                  <c:v>2.8764826585256E-2</c:v>
                </c:pt>
                <c:pt idx="409">
                  <c:v>2.8367574195485301E-2</c:v>
                </c:pt>
                <c:pt idx="410">
                  <c:v>2.7873354686953102E-2</c:v>
                </c:pt>
                <c:pt idx="411">
                  <c:v>2.7325959661678698E-2</c:v>
                </c:pt>
                <c:pt idx="412">
                  <c:v>2.6778564636404299E-2</c:v>
                </c:pt>
                <c:pt idx="413">
                  <c:v>2.6284345127870999E-2</c:v>
                </c:pt>
                <c:pt idx="414">
                  <c:v>2.5833917221360199E-2</c:v>
                </c:pt>
                <c:pt idx="415">
                  <c:v>2.5339697712827E-2</c:v>
                </c:pt>
                <c:pt idx="416">
                  <c:v>2.47923026875536E-2</c:v>
                </c:pt>
                <c:pt idx="417">
                  <c:v>2.4197988088683901E-2</c:v>
                </c:pt>
                <c:pt idx="418">
                  <c:v>2.36005455182423E-2</c:v>
                </c:pt>
                <c:pt idx="419">
                  <c:v>2.3053150492968001E-2</c:v>
                </c:pt>
                <c:pt idx="420">
                  <c:v>2.2505755467694601E-2</c:v>
                </c:pt>
                <c:pt idx="421">
                  <c:v>2.2008407987588501E-2</c:v>
                </c:pt>
                <c:pt idx="422">
                  <c:v>2.1514188479055198E-2</c:v>
                </c:pt>
                <c:pt idx="423">
                  <c:v>2.1013713027376198E-2</c:v>
                </c:pt>
                <c:pt idx="424">
                  <c:v>2.0469445973674599E-2</c:v>
                </c:pt>
                <c:pt idx="425">
                  <c:v>1.9925178919974199E-2</c:v>
                </c:pt>
                <c:pt idx="426">
                  <c:v>1.9377783894699799E-2</c:v>
                </c:pt>
                <c:pt idx="427">
                  <c:v>1.88303888694266E-2</c:v>
                </c:pt>
                <c:pt idx="428">
                  <c:v>1.82829938441521E-2</c:v>
                </c:pt>
                <c:pt idx="429">
                  <c:v>1.7735598818877801E-2</c:v>
                </c:pt>
                <c:pt idx="430">
                  <c:v>1.7141284220009E-2</c:v>
                </c:pt>
                <c:pt idx="431">
                  <c:v>1.6543841649567601E-2</c:v>
                </c:pt>
                <c:pt idx="432">
                  <c:v>1.5996446624293101E-2</c:v>
                </c:pt>
                <c:pt idx="433">
                  <c:v>1.54521795705916E-2</c:v>
                </c:pt>
                <c:pt idx="434">
                  <c:v>1.48547370001501E-2</c:v>
                </c:pt>
                <c:pt idx="435">
                  <c:v>1.4310469946449699E-2</c:v>
                </c:pt>
                <c:pt idx="436">
                  <c:v>1.37630749211752E-2</c:v>
                </c:pt>
                <c:pt idx="437">
                  <c:v>1.31656323507338E-2</c:v>
                </c:pt>
                <c:pt idx="438">
                  <c:v>1.2618237325459299E-2</c:v>
                </c:pt>
                <c:pt idx="439">
                  <c:v>1.20239227265907E-2</c:v>
                </c:pt>
                <c:pt idx="440">
                  <c:v>1.14765277013162E-2</c:v>
                </c:pt>
                <c:pt idx="441">
                  <c:v>1.0882213102447601E-2</c:v>
                </c:pt>
                <c:pt idx="442">
                  <c:v>1.0334818077173199E-2</c:v>
                </c:pt>
                <c:pt idx="443">
                  <c:v>9.7373755067316995E-3</c:v>
                </c:pt>
                <c:pt idx="444">
                  <c:v>9.1430609078631004E-3</c:v>
                </c:pt>
                <c:pt idx="445">
                  <c:v>8.4955707922521606E-3</c:v>
                </c:pt>
                <c:pt idx="446">
                  <c:v>7.89812822181068E-3</c:v>
                </c:pt>
                <c:pt idx="447">
                  <c:v>7.3006856513690996E-3</c:v>
                </c:pt>
                <c:pt idx="448">
                  <c:v>6.7564185976676204E-3</c:v>
                </c:pt>
                <c:pt idx="449">
                  <c:v>6.0620089084635299E-3</c:v>
                </c:pt>
                <c:pt idx="450">
                  <c:v>5.51461388318919E-3</c:v>
                </c:pt>
                <c:pt idx="451">
                  <c:v>4.8702517391523399E-3</c:v>
                </c:pt>
                <c:pt idx="452">
                  <c:v>4.2728091687107596E-3</c:v>
                </c:pt>
                <c:pt idx="453">
                  <c:v>3.6784945698410398E-3</c:v>
                </c:pt>
                <c:pt idx="454">
                  <c:v>3.1780191181619601E-3</c:v>
                </c:pt>
                <c:pt idx="455">
                  <c:v>2.5837045192933501E-3</c:v>
                </c:pt>
                <c:pt idx="456">
                  <c:v>1.9393423752563899E-3</c:v>
                </c:pt>
                <c:pt idx="457">
                  <c:v>1.3418998048149199E-3</c:v>
                </c:pt>
                <c:pt idx="458">
                  <c:v>6.4436214403684798E-4</c:v>
                </c:pt>
                <c:pt idx="459">
                  <c:v>0</c:v>
                </c:pt>
              </c:numCache>
            </c:numRef>
          </c:yVal>
          <c:smooth val="1"/>
          <c:extLst xmlns:c16r2="http://schemas.microsoft.com/office/drawing/2015/06/chart">
            <c:ext xmlns:c16="http://schemas.microsoft.com/office/drawing/2014/chart" uri="{C3380CC4-5D6E-409C-BE32-E72D297353CC}">
              <c16:uniqueId val="{00000002-09A9-534B-8BE4-12A869A03899}"/>
            </c:ext>
          </c:extLst>
        </c:ser>
        <c:dLbls>
          <c:showLegendKey val="0"/>
          <c:showVal val="0"/>
          <c:showCatName val="0"/>
          <c:showSerName val="0"/>
          <c:showPercent val="0"/>
          <c:showBubbleSize val="0"/>
        </c:dLbls>
        <c:axId val="236657280"/>
        <c:axId val="236696320"/>
      </c:scatterChart>
      <c:valAx>
        <c:axId val="236657280"/>
        <c:scaling>
          <c:orientation val="minMax"/>
          <c:max val="900"/>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mperature</a:t>
                </a:r>
                <a:r>
                  <a:rPr lang="en-GB" baseline="0"/>
                  <a:t> (K)</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696320"/>
        <c:crosses val="autoZero"/>
        <c:crossBetween val="midCat"/>
      </c:valAx>
      <c:valAx>
        <c:axId val="236696320"/>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version Rat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65728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0"/>
              <a:t>15BSG</a:t>
            </a:r>
          </a:p>
        </c:rich>
      </c:tx>
      <c:overlay val="1"/>
      <c:spPr>
        <a:noFill/>
        <a:ln>
          <a:noFill/>
        </a:ln>
        <a:effectLst/>
      </c:spPr>
    </c:title>
    <c:autoTitleDeleted val="0"/>
    <c:plotArea>
      <c:layout/>
      <c:scatterChart>
        <c:scatterStyle val="smoothMarker"/>
        <c:varyColors val="0"/>
        <c:ser>
          <c:idx val="1"/>
          <c:order val="0"/>
          <c:tx>
            <c:v>10dpm</c:v>
          </c:tx>
          <c:spPr>
            <a:ln w="19050" cap="rnd">
              <a:solidFill>
                <a:schemeClr val="accent1"/>
              </a:solidFill>
              <a:prstDash val="solid"/>
              <a:round/>
            </a:ln>
            <a:effectLst/>
          </c:spPr>
          <c:marker>
            <c:symbol val="none"/>
          </c:marker>
          <c:xVal>
            <c:numRef>
              <c:f>BSG20TGA!$C$6:$C$4570</c:f>
              <c:numCache>
                <c:formatCode>General</c:formatCode>
                <c:ptCount val="4565"/>
                <c:pt idx="0">
                  <c:v>297.56099999999992</c:v>
                </c:pt>
                <c:pt idx="1">
                  <c:v>298.22899999999981</c:v>
                </c:pt>
                <c:pt idx="2">
                  <c:v>298.93699999999973</c:v>
                </c:pt>
                <c:pt idx="3">
                  <c:v>299.65800000000002</c:v>
                </c:pt>
                <c:pt idx="4">
                  <c:v>300.36699999999979</c:v>
                </c:pt>
                <c:pt idx="5">
                  <c:v>301.04199999999992</c:v>
                </c:pt>
                <c:pt idx="6">
                  <c:v>301.68099999999993</c:v>
                </c:pt>
                <c:pt idx="7">
                  <c:v>302.28699999999981</c:v>
                </c:pt>
                <c:pt idx="8">
                  <c:v>302.85799999999989</c:v>
                </c:pt>
                <c:pt idx="9">
                  <c:v>303.38899999999978</c:v>
                </c:pt>
                <c:pt idx="10">
                  <c:v>303.88199999999978</c:v>
                </c:pt>
                <c:pt idx="11">
                  <c:v>304.34100000000001</c:v>
                </c:pt>
                <c:pt idx="12">
                  <c:v>304.76900000000001</c:v>
                </c:pt>
                <c:pt idx="13">
                  <c:v>305.17</c:v>
                </c:pt>
                <c:pt idx="14">
                  <c:v>305.54899999999992</c:v>
                </c:pt>
                <c:pt idx="15">
                  <c:v>305.90299999999979</c:v>
                </c:pt>
                <c:pt idx="16">
                  <c:v>306.23899999999981</c:v>
                </c:pt>
                <c:pt idx="17">
                  <c:v>306.55699999999979</c:v>
                </c:pt>
                <c:pt idx="18">
                  <c:v>306.86</c:v>
                </c:pt>
                <c:pt idx="19">
                  <c:v>307.15699999999993</c:v>
                </c:pt>
                <c:pt idx="20">
                  <c:v>307.44399999999979</c:v>
                </c:pt>
                <c:pt idx="21">
                  <c:v>307.72399999999982</c:v>
                </c:pt>
                <c:pt idx="22">
                  <c:v>307.99099999999981</c:v>
                </c:pt>
                <c:pt idx="23">
                  <c:v>308.24699999999979</c:v>
                </c:pt>
                <c:pt idx="24">
                  <c:v>308.4989999999998</c:v>
                </c:pt>
                <c:pt idx="25">
                  <c:v>308.74599999999992</c:v>
                </c:pt>
                <c:pt idx="26">
                  <c:v>308.98599999999982</c:v>
                </c:pt>
                <c:pt idx="27">
                  <c:v>309.21600000000001</c:v>
                </c:pt>
                <c:pt idx="28">
                  <c:v>309.44099999999992</c:v>
                </c:pt>
                <c:pt idx="29">
                  <c:v>309.66899999999993</c:v>
                </c:pt>
                <c:pt idx="30">
                  <c:v>309.89499999999992</c:v>
                </c:pt>
                <c:pt idx="31">
                  <c:v>310.11099999999999</c:v>
                </c:pt>
                <c:pt idx="32">
                  <c:v>310.32599999999991</c:v>
                </c:pt>
                <c:pt idx="33">
                  <c:v>310.53799999999978</c:v>
                </c:pt>
                <c:pt idx="34">
                  <c:v>310.74799999999999</c:v>
                </c:pt>
                <c:pt idx="35">
                  <c:v>310.95999999999992</c:v>
                </c:pt>
                <c:pt idx="36">
                  <c:v>311.16800000000001</c:v>
                </c:pt>
                <c:pt idx="37">
                  <c:v>311.37599999999992</c:v>
                </c:pt>
                <c:pt idx="38">
                  <c:v>311.58099999999979</c:v>
                </c:pt>
                <c:pt idx="39">
                  <c:v>311.78099999999978</c:v>
                </c:pt>
                <c:pt idx="40">
                  <c:v>311.97399999999982</c:v>
                </c:pt>
                <c:pt idx="41">
                  <c:v>312.16300000000001</c:v>
                </c:pt>
                <c:pt idx="42">
                  <c:v>312.351</c:v>
                </c:pt>
                <c:pt idx="43">
                  <c:v>312.54199999999992</c:v>
                </c:pt>
                <c:pt idx="44">
                  <c:v>312.7319999999998</c:v>
                </c:pt>
                <c:pt idx="45">
                  <c:v>312.92599999999982</c:v>
                </c:pt>
                <c:pt idx="46">
                  <c:v>313.11699999999979</c:v>
                </c:pt>
                <c:pt idx="47">
                  <c:v>313.30699999999979</c:v>
                </c:pt>
                <c:pt idx="48">
                  <c:v>313.49799999999982</c:v>
                </c:pt>
                <c:pt idx="49">
                  <c:v>313.68599999999992</c:v>
                </c:pt>
                <c:pt idx="50">
                  <c:v>313.87</c:v>
                </c:pt>
                <c:pt idx="51">
                  <c:v>314.05099999999999</c:v>
                </c:pt>
                <c:pt idx="52">
                  <c:v>314.23799999999977</c:v>
                </c:pt>
                <c:pt idx="53">
                  <c:v>314.43199999999968</c:v>
                </c:pt>
                <c:pt idx="54">
                  <c:v>314.62699999999978</c:v>
                </c:pt>
                <c:pt idx="55">
                  <c:v>314.80899999999991</c:v>
                </c:pt>
                <c:pt idx="56">
                  <c:v>314.98599999999982</c:v>
                </c:pt>
                <c:pt idx="57">
                  <c:v>315.161</c:v>
                </c:pt>
                <c:pt idx="58">
                  <c:v>315.33399999999978</c:v>
                </c:pt>
                <c:pt idx="59">
                  <c:v>315.50699999999978</c:v>
                </c:pt>
                <c:pt idx="60">
                  <c:v>315.67699999999991</c:v>
                </c:pt>
                <c:pt idx="61">
                  <c:v>315.84800000000001</c:v>
                </c:pt>
                <c:pt idx="62">
                  <c:v>316.02</c:v>
                </c:pt>
                <c:pt idx="63">
                  <c:v>316.19299999999993</c:v>
                </c:pt>
                <c:pt idx="64">
                  <c:v>316.36599999999999</c:v>
                </c:pt>
                <c:pt idx="65">
                  <c:v>316.53999999999979</c:v>
                </c:pt>
                <c:pt idx="66">
                  <c:v>316.71799999999979</c:v>
                </c:pt>
                <c:pt idx="67">
                  <c:v>316.89</c:v>
                </c:pt>
                <c:pt idx="68">
                  <c:v>317.06399999999991</c:v>
                </c:pt>
                <c:pt idx="69">
                  <c:v>317.24099999999999</c:v>
                </c:pt>
                <c:pt idx="70">
                  <c:v>317.4169999999998</c:v>
                </c:pt>
                <c:pt idx="71">
                  <c:v>317.59499999999991</c:v>
                </c:pt>
                <c:pt idx="72">
                  <c:v>317.774</c:v>
                </c:pt>
                <c:pt idx="73">
                  <c:v>317.94799999999992</c:v>
                </c:pt>
                <c:pt idx="74">
                  <c:v>318.11899999999991</c:v>
                </c:pt>
                <c:pt idx="75">
                  <c:v>318.28999999999979</c:v>
                </c:pt>
                <c:pt idx="76">
                  <c:v>318.46199999999982</c:v>
                </c:pt>
                <c:pt idx="77">
                  <c:v>318.63</c:v>
                </c:pt>
                <c:pt idx="78">
                  <c:v>318.7969999999998</c:v>
                </c:pt>
                <c:pt idx="79">
                  <c:v>318.96199999999982</c:v>
                </c:pt>
                <c:pt idx="80">
                  <c:v>319.13499999999999</c:v>
                </c:pt>
                <c:pt idx="81">
                  <c:v>319.30899999999991</c:v>
                </c:pt>
                <c:pt idx="82">
                  <c:v>319.4819999999998</c:v>
                </c:pt>
                <c:pt idx="83">
                  <c:v>319.65100000000001</c:v>
                </c:pt>
                <c:pt idx="84">
                  <c:v>319.82</c:v>
                </c:pt>
                <c:pt idx="85">
                  <c:v>319.98899999999981</c:v>
                </c:pt>
                <c:pt idx="86">
                  <c:v>320.15699999999993</c:v>
                </c:pt>
                <c:pt idx="87">
                  <c:v>320.327</c:v>
                </c:pt>
                <c:pt idx="88">
                  <c:v>320.49499999999978</c:v>
                </c:pt>
                <c:pt idx="89">
                  <c:v>320.66300000000001</c:v>
                </c:pt>
                <c:pt idx="90">
                  <c:v>320.83</c:v>
                </c:pt>
                <c:pt idx="91">
                  <c:v>320.99299999999982</c:v>
                </c:pt>
                <c:pt idx="92">
                  <c:v>321.15499999999997</c:v>
                </c:pt>
                <c:pt idx="93">
                  <c:v>321.31700000000001</c:v>
                </c:pt>
                <c:pt idx="94">
                  <c:v>321.47599999999977</c:v>
                </c:pt>
                <c:pt idx="95">
                  <c:v>321.63299999999992</c:v>
                </c:pt>
                <c:pt idx="96">
                  <c:v>321.79299999999978</c:v>
                </c:pt>
                <c:pt idx="97">
                  <c:v>321.95499999999993</c:v>
                </c:pt>
                <c:pt idx="98">
                  <c:v>322.11899999999991</c:v>
                </c:pt>
                <c:pt idx="99">
                  <c:v>322.28799999999978</c:v>
                </c:pt>
                <c:pt idx="100">
                  <c:v>322.45899999999978</c:v>
                </c:pt>
                <c:pt idx="101">
                  <c:v>322.63</c:v>
                </c:pt>
                <c:pt idx="102">
                  <c:v>322.79499999999979</c:v>
                </c:pt>
                <c:pt idx="103">
                  <c:v>322.95899999999978</c:v>
                </c:pt>
                <c:pt idx="104">
                  <c:v>323.13</c:v>
                </c:pt>
                <c:pt idx="105">
                  <c:v>323.30199999999991</c:v>
                </c:pt>
                <c:pt idx="106">
                  <c:v>323.47299999999979</c:v>
                </c:pt>
                <c:pt idx="107">
                  <c:v>323.63899999999978</c:v>
                </c:pt>
                <c:pt idx="108">
                  <c:v>323.80199999999991</c:v>
                </c:pt>
                <c:pt idx="109">
                  <c:v>323.96699999999981</c:v>
                </c:pt>
                <c:pt idx="110">
                  <c:v>324.12799999999999</c:v>
                </c:pt>
                <c:pt idx="111">
                  <c:v>324.28899999999982</c:v>
                </c:pt>
                <c:pt idx="112">
                  <c:v>324.45099999999991</c:v>
                </c:pt>
                <c:pt idx="113">
                  <c:v>324.613</c:v>
                </c:pt>
                <c:pt idx="114">
                  <c:v>324.77799999999979</c:v>
                </c:pt>
                <c:pt idx="115">
                  <c:v>324.94599999999991</c:v>
                </c:pt>
                <c:pt idx="116">
                  <c:v>325.11899999999991</c:v>
                </c:pt>
                <c:pt idx="117">
                  <c:v>325.29599999999982</c:v>
                </c:pt>
                <c:pt idx="118">
                  <c:v>325.46999999999991</c:v>
                </c:pt>
                <c:pt idx="119">
                  <c:v>325.63899999999978</c:v>
                </c:pt>
                <c:pt idx="120">
                  <c:v>325.80499999999989</c:v>
                </c:pt>
                <c:pt idx="121">
                  <c:v>325.96899999999982</c:v>
                </c:pt>
                <c:pt idx="122">
                  <c:v>326.13399999999979</c:v>
                </c:pt>
                <c:pt idx="123">
                  <c:v>326.29799999999977</c:v>
                </c:pt>
                <c:pt idx="124">
                  <c:v>326.46299999999991</c:v>
                </c:pt>
                <c:pt idx="125">
                  <c:v>326.63299999999992</c:v>
                </c:pt>
                <c:pt idx="126">
                  <c:v>326.80499999999989</c:v>
                </c:pt>
                <c:pt idx="127">
                  <c:v>326.96999999999991</c:v>
                </c:pt>
                <c:pt idx="128">
                  <c:v>327.13499999999999</c:v>
                </c:pt>
                <c:pt idx="129">
                  <c:v>327.30099999999999</c:v>
                </c:pt>
                <c:pt idx="130">
                  <c:v>327.46199999999982</c:v>
                </c:pt>
                <c:pt idx="131">
                  <c:v>327.61799999999999</c:v>
                </c:pt>
                <c:pt idx="132">
                  <c:v>327.779</c:v>
                </c:pt>
                <c:pt idx="133">
                  <c:v>327.947</c:v>
                </c:pt>
                <c:pt idx="134">
                  <c:v>328.113</c:v>
                </c:pt>
                <c:pt idx="135">
                  <c:v>328.27599999999978</c:v>
                </c:pt>
                <c:pt idx="136">
                  <c:v>328.44</c:v>
                </c:pt>
                <c:pt idx="137">
                  <c:v>328.60799999999989</c:v>
                </c:pt>
                <c:pt idx="138">
                  <c:v>328.774</c:v>
                </c:pt>
                <c:pt idx="139">
                  <c:v>328.93499999999977</c:v>
                </c:pt>
                <c:pt idx="140">
                  <c:v>329.09699999999981</c:v>
                </c:pt>
                <c:pt idx="141">
                  <c:v>329.26499999999999</c:v>
                </c:pt>
                <c:pt idx="142">
                  <c:v>329.43599999999981</c:v>
                </c:pt>
                <c:pt idx="143">
                  <c:v>329.613</c:v>
                </c:pt>
                <c:pt idx="144">
                  <c:v>329.78599999999977</c:v>
                </c:pt>
                <c:pt idx="145">
                  <c:v>329.95899999999978</c:v>
                </c:pt>
                <c:pt idx="146">
                  <c:v>330.12599999999992</c:v>
                </c:pt>
                <c:pt idx="147">
                  <c:v>330.2969999999998</c:v>
                </c:pt>
                <c:pt idx="148">
                  <c:v>330.46600000000001</c:v>
                </c:pt>
                <c:pt idx="149">
                  <c:v>330.63199999999978</c:v>
                </c:pt>
                <c:pt idx="150">
                  <c:v>330.7969999999998</c:v>
                </c:pt>
                <c:pt idx="151">
                  <c:v>330.96099999999979</c:v>
                </c:pt>
                <c:pt idx="152">
                  <c:v>331.12299999999999</c:v>
                </c:pt>
                <c:pt idx="153">
                  <c:v>331.28699999999981</c:v>
                </c:pt>
                <c:pt idx="154">
                  <c:v>331.452</c:v>
                </c:pt>
                <c:pt idx="155">
                  <c:v>331.61799999999999</c:v>
                </c:pt>
                <c:pt idx="156">
                  <c:v>331.78799999999978</c:v>
                </c:pt>
                <c:pt idx="157">
                  <c:v>331.964</c:v>
                </c:pt>
                <c:pt idx="158">
                  <c:v>332.14100000000002</c:v>
                </c:pt>
                <c:pt idx="159">
                  <c:v>332.31599999999992</c:v>
                </c:pt>
                <c:pt idx="160">
                  <c:v>332.4869999999998</c:v>
                </c:pt>
                <c:pt idx="161">
                  <c:v>332.65699999999993</c:v>
                </c:pt>
                <c:pt idx="162">
                  <c:v>332.82399999999978</c:v>
                </c:pt>
                <c:pt idx="163">
                  <c:v>332.99599999999981</c:v>
                </c:pt>
                <c:pt idx="164">
                  <c:v>333.16699999999992</c:v>
                </c:pt>
                <c:pt idx="165">
                  <c:v>333.33499999999992</c:v>
                </c:pt>
                <c:pt idx="166">
                  <c:v>333.505</c:v>
                </c:pt>
                <c:pt idx="167">
                  <c:v>333.67699999999991</c:v>
                </c:pt>
                <c:pt idx="168">
                  <c:v>333.84699999999992</c:v>
                </c:pt>
                <c:pt idx="169">
                  <c:v>334.017</c:v>
                </c:pt>
                <c:pt idx="170">
                  <c:v>334.18599999999992</c:v>
                </c:pt>
                <c:pt idx="171">
                  <c:v>334.35399999999993</c:v>
                </c:pt>
                <c:pt idx="172">
                  <c:v>334.52099999999979</c:v>
                </c:pt>
                <c:pt idx="173">
                  <c:v>334.68699999999978</c:v>
                </c:pt>
                <c:pt idx="174">
                  <c:v>334.85199999999992</c:v>
                </c:pt>
                <c:pt idx="175">
                  <c:v>335.02</c:v>
                </c:pt>
                <c:pt idx="176">
                  <c:v>335.18599999999992</c:v>
                </c:pt>
                <c:pt idx="177">
                  <c:v>335.35599999999999</c:v>
                </c:pt>
                <c:pt idx="178">
                  <c:v>335.53599999999977</c:v>
                </c:pt>
                <c:pt idx="179">
                  <c:v>335.70799999999991</c:v>
                </c:pt>
                <c:pt idx="180">
                  <c:v>335.87899999999979</c:v>
                </c:pt>
                <c:pt idx="181">
                  <c:v>336.05</c:v>
                </c:pt>
                <c:pt idx="182">
                  <c:v>336.22099999999978</c:v>
                </c:pt>
                <c:pt idx="183">
                  <c:v>336.38799999999992</c:v>
                </c:pt>
                <c:pt idx="184">
                  <c:v>336.55799999999999</c:v>
                </c:pt>
                <c:pt idx="185">
                  <c:v>336.72999999999979</c:v>
                </c:pt>
                <c:pt idx="186">
                  <c:v>336.89699999999982</c:v>
                </c:pt>
                <c:pt idx="187">
                  <c:v>337.06399999999991</c:v>
                </c:pt>
                <c:pt idx="188">
                  <c:v>337.23299999999978</c:v>
                </c:pt>
                <c:pt idx="189">
                  <c:v>337.39699999999982</c:v>
                </c:pt>
                <c:pt idx="190">
                  <c:v>337.55599999999993</c:v>
                </c:pt>
                <c:pt idx="191">
                  <c:v>337.71699999999981</c:v>
                </c:pt>
                <c:pt idx="192">
                  <c:v>337.88</c:v>
                </c:pt>
                <c:pt idx="193">
                  <c:v>338.04599999999999</c:v>
                </c:pt>
                <c:pt idx="194">
                  <c:v>338.21299999999991</c:v>
                </c:pt>
                <c:pt idx="195">
                  <c:v>338.37599999999992</c:v>
                </c:pt>
                <c:pt idx="196">
                  <c:v>338.53599999999977</c:v>
                </c:pt>
                <c:pt idx="197">
                  <c:v>338.697</c:v>
                </c:pt>
                <c:pt idx="198">
                  <c:v>338.86</c:v>
                </c:pt>
                <c:pt idx="199">
                  <c:v>339.02499999999992</c:v>
                </c:pt>
                <c:pt idx="200">
                  <c:v>339.19099999999992</c:v>
                </c:pt>
                <c:pt idx="201">
                  <c:v>339.35699999999991</c:v>
                </c:pt>
                <c:pt idx="202">
                  <c:v>339.529</c:v>
                </c:pt>
                <c:pt idx="203">
                  <c:v>339.70599999999979</c:v>
                </c:pt>
                <c:pt idx="204">
                  <c:v>339.87899999999979</c:v>
                </c:pt>
                <c:pt idx="205">
                  <c:v>340.053</c:v>
                </c:pt>
                <c:pt idx="206">
                  <c:v>340.22499999999991</c:v>
                </c:pt>
                <c:pt idx="207">
                  <c:v>340.39</c:v>
                </c:pt>
                <c:pt idx="208">
                  <c:v>340.55699999999979</c:v>
                </c:pt>
                <c:pt idx="209">
                  <c:v>340.72799999999978</c:v>
                </c:pt>
                <c:pt idx="210">
                  <c:v>340.90499999999992</c:v>
                </c:pt>
                <c:pt idx="211">
                  <c:v>341.08899999999983</c:v>
                </c:pt>
                <c:pt idx="212">
                  <c:v>341.26900000000001</c:v>
                </c:pt>
                <c:pt idx="213">
                  <c:v>341.44299999999993</c:v>
                </c:pt>
                <c:pt idx="214">
                  <c:v>341.61500000000001</c:v>
                </c:pt>
                <c:pt idx="215">
                  <c:v>341.78499999999991</c:v>
                </c:pt>
                <c:pt idx="216">
                  <c:v>341.952</c:v>
                </c:pt>
                <c:pt idx="217">
                  <c:v>342.11500000000001</c:v>
                </c:pt>
                <c:pt idx="218">
                  <c:v>342.28</c:v>
                </c:pt>
                <c:pt idx="219">
                  <c:v>342.44499999999999</c:v>
                </c:pt>
                <c:pt idx="220">
                  <c:v>342.61299999999989</c:v>
                </c:pt>
                <c:pt idx="221">
                  <c:v>342.779</c:v>
                </c:pt>
                <c:pt idx="222">
                  <c:v>342.94399999999979</c:v>
                </c:pt>
                <c:pt idx="223">
                  <c:v>343.10899999999992</c:v>
                </c:pt>
                <c:pt idx="224">
                  <c:v>343.27299999999991</c:v>
                </c:pt>
                <c:pt idx="225">
                  <c:v>343.4339999999998</c:v>
                </c:pt>
                <c:pt idx="226">
                  <c:v>343.59599999999978</c:v>
                </c:pt>
                <c:pt idx="227">
                  <c:v>343.75599999999991</c:v>
                </c:pt>
                <c:pt idx="228">
                  <c:v>343.91599999999983</c:v>
                </c:pt>
                <c:pt idx="229">
                  <c:v>344.07799999999992</c:v>
                </c:pt>
                <c:pt idx="230">
                  <c:v>344.24099999999999</c:v>
                </c:pt>
                <c:pt idx="231">
                  <c:v>344.40499999999992</c:v>
                </c:pt>
                <c:pt idx="232">
                  <c:v>344.57</c:v>
                </c:pt>
                <c:pt idx="233">
                  <c:v>344.7319999999998</c:v>
                </c:pt>
                <c:pt idx="234">
                  <c:v>344.89400000000001</c:v>
                </c:pt>
                <c:pt idx="235">
                  <c:v>345.05499999999989</c:v>
                </c:pt>
                <c:pt idx="236">
                  <c:v>345.21600000000001</c:v>
                </c:pt>
                <c:pt idx="237">
                  <c:v>345.37599999999992</c:v>
                </c:pt>
                <c:pt idx="238">
                  <c:v>345.53699999999981</c:v>
                </c:pt>
                <c:pt idx="239">
                  <c:v>345.7</c:v>
                </c:pt>
                <c:pt idx="240">
                  <c:v>345.86399999999992</c:v>
                </c:pt>
                <c:pt idx="241">
                  <c:v>346.03099999999978</c:v>
                </c:pt>
                <c:pt idx="242">
                  <c:v>346.2</c:v>
                </c:pt>
                <c:pt idx="243">
                  <c:v>346.36500000000001</c:v>
                </c:pt>
                <c:pt idx="244">
                  <c:v>346.52799999999979</c:v>
                </c:pt>
                <c:pt idx="245">
                  <c:v>346.68499999999989</c:v>
                </c:pt>
                <c:pt idx="246">
                  <c:v>346.83899999999983</c:v>
                </c:pt>
                <c:pt idx="247">
                  <c:v>347.00099999999992</c:v>
                </c:pt>
                <c:pt idx="248">
                  <c:v>347.16800000000001</c:v>
                </c:pt>
                <c:pt idx="249">
                  <c:v>347.33600000000001</c:v>
                </c:pt>
                <c:pt idx="250">
                  <c:v>347.50799999999992</c:v>
                </c:pt>
                <c:pt idx="251">
                  <c:v>347.68299999999999</c:v>
                </c:pt>
                <c:pt idx="252">
                  <c:v>347.85399999999993</c:v>
                </c:pt>
                <c:pt idx="253">
                  <c:v>348.024</c:v>
                </c:pt>
                <c:pt idx="254">
                  <c:v>348.19599999999991</c:v>
                </c:pt>
                <c:pt idx="255">
                  <c:v>348.36299999999989</c:v>
                </c:pt>
                <c:pt idx="256">
                  <c:v>348.529</c:v>
                </c:pt>
                <c:pt idx="257">
                  <c:v>348.69299999999993</c:v>
                </c:pt>
                <c:pt idx="258">
                  <c:v>348.85899999999992</c:v>
                </c:pt>
                <c:pt idx="259">
                  <c:v>349.02599999999978</c:v>
                </c:pt>
                <c:pt idx="260">
                  <c:v>349.18700000000001</c:v>
                </c:pt>
                <c:pt idx="261">
                  <c:v>349.35300000000001</c:v>
                </c:pt>
                <c:pt idx="262">
                  <c:v>349.52199999999982</c:v>
                </c:pt>
                <c:pt idx="263">
                  <c:v>349.69200000000001</c:v>
                </c:pt>
                <c:pt idx="264">
                  <c:v>349.86099999999999</c:v>
                </c:pt>
                <c:pt idx="265">
                  <c:v>350.03</c:v>
                </c:pt>
                <c:pt idx="266">
                  <c:v>350.2</c:v>
                </c:pt>
                <c:pt idx="267">
                  <c:v>350.36699999999979</c:v>
                </c:pt>
                <c:pt idx="268">
                  <c:v>350.53800000000001</c:v>
                </c:pt>
                <c:pt idx="269">
                  <c:v>350.70899999999978</c:v>
                </c:pt>
                <c:pt idx="270">
                  <c:v>350.87899999999979</c:v>
                </c:pt>
                <c:pt idx="271">
                  <c:v>351.04500000000002</c:v>
                </c:pt>
                <c:pt idx="272">
                  <c:v>351.21600000000001</c:v>
                </c:pt>
                <c:pt idx="273">
                  <c:v>351.38099999999991</c:v>
                </c:pt>
                <c:pt idx="274">
                  <c:v>351.54599999999999</c:v>
                </c:pt>
                <c:pt idx="275">
                  <c:v>351.71499999999992</c:v>
                </c:pt>
                <c:pt idx="276">
                  <c:v>351.88399999999979</c:v>
                </c:pt>
                <c:pt idx="277">
                  <c:v>352.04300000000001</c:v>
                </c:pt>
                <c:pt idx="278">
                  <c:v>352.20299999999992</c:v>
                </c:pt>
                <c:pt idx="279">
                  <c:v>352.36199999999991</c:v>
                </c:pt>
                <c:pt idx="280">
                  <c:v>352.524</c:v>
                </c:pt>
                <c:pt idx="281">
                  <c:v>352.69</c:v>
                </c:pt>
                <c:pt idx="282">
                  <c:v>352.86099999999999</c:v>
                </c:pt>
                <c:pt idx="283">
                  <c:v>353.03499999999991</c:v>
                </c:pt>
                <c:pt idx="284">
                  <c:v>353.20599999999979</c:v>
                </c:pt>
                <c:pt idx="285">
                  <c:v>353.36899999999991</c:v>
                </c:pt>
                <c:pt idx="286">
                  <c:v>353.53599999999977</c:v>
                </c:pt>
                <c:pt idx="287">
                  <c:v>353.70099999999991</c:v>
                </c:pt>
                <c:pt idx="288">
                  <c:v>353.87099999999992</c:v>
                </c:pt>
                <c:pt idx="289">
                  <c:v>354.041</c:v>
                </c:pt>
                <c:pt idx="290">
                  <c:v>354.20899999999978</c:v>
                </c:pt>
                <c:pt idx="291">
                  <c:v>354.37899999999979</c:v>
                </c:pt>
                <c:pt idx="292">
                  <c:v>354.54300000000001</c:v>
                </c:pt>
                <c:pt idx="293">
                  <c:v>354.71100000000001</c:v>
                </c:pt>
                <c:pt idx="294">
                  <c:v>354.88199999999978</c:v>
                </c:pt>
                <c:pt idx="295">
                  <c:v>355.05199999999991</c:v>
                </c:pt>
                <c:pt idx="296">
                  <c:v>355.22199999999981</c:v>
                </c:pt>
                <c:pt idx="297">
                  <c:v>355.39</c:v>
                </c:pt>
                <c:pt idx="298">
                  <c:v>355.55699999999979</c:v>
                </c:pt>
                <c:pt idx="299">
                  <c:v>355.71899999999982</c:v>
                </c:pt>
                <c:pt idx="300">
                  <c:v>355.88299999999992</c:v>
                </c:pt>
                <c:pt idx="301">
                  <c:v>356.04500000000002</c:v>
                </c:pt>
                <c:pt idx="302">
                  <c:v>356.20799999999991</c:v>
                </c:pt>
                <c:pt idx="303">
                  <c:v>356.37699999999978</c:v>
                </c:pt>
                <c:pt idx="304">
                  <c:v>356.55399999999992</c:v>
                </c:pt>
                <c:pt idx="305">
                  <c:v>356.73099999999982</c:v>
                </c:pt>
                <c:pt idx="306">
                  <c:v>356.90199999999982</c:v>
                </c:pt>
                <c:pt idx="307">
                  <c:v>357.07099999999991</c:v>
                </c:pt>
                <c:pt idx="308">
                  <c:v>357.23899999999981</c:v>
                </c:pt>
                <c:pt idx="309">
                  <c:v>357.41300000000001</c:v>
                </c:pt>
                <c:pt idx="310">
                  <c:v>357.58600000000001</c:v>
                </c:pt>
                <c:pt idx="311">
                  <c:v>357.75699999999978</c:v>
                </c:pt>
                <c:pt idx="312">
                  <c:v>357.9219999999998</c:v>
                </c:pt>
                <c:pt idx="313">
                  <c:v>358.09</c:v>
                </c:pt>
                <c:pt idx="314">
                  <c:v>358.26400000000001</c:v>
                </c:pt>
                <c:pt idx="315">
                  <c:v>358.44</c:v>
                </c:pt>
                <c:pt idx="316">
                  <c:v>358.61299999999989</c:v>
                </c:pt>
                <c:pt idx="317">
                  <c:v>358.78399999999982</c:v>
                </c:pt>
                <c:pt idx="318">
                  <c:v>358.95099999999991</c:v>
                </c:pt>
                <c:pt idx="319">
                  <c:v>359.11500000000001</c:v>
                </c:pt>
                <c:pt idx="320">
                  <c:v>359.279</c:v>
                </c:pt>
                <c:pt idx="321">
                  <c:v>359.44799999999992</c:v>
                </c:pt>
                <c:pt idx="322">
                  <c:v>359.61799999999999</c:v>
                </c:pt>
                <c:pt idx="323">
                  <c:v>359.78899999999982</c:v>
                </c:pt>
                <c:pt idx="324">
                  <c:v>359.95799999999991</c:v>
                </c:pt>
                <c:pt idx="325">
                  <c:v>360.12599999999992</c:v>
                </c:pt>
                <c:pt idx="326">
                  <c:v>360.29299999999978</c:v>
                </c:pt>
                <c:pt idx="327">
                  <c:v>360.46399999999983</c:v>
                </c:pt>
                <c:pt idx="328">
                  <c:v>360.63299999999992</c:v>
                </c:pt>
                <c:pt idx="329">
                  <c:v>360.80399999999992</c:v>
                </c:pt>
                <c:pt idx="330">
                  <c:v>360.96999999999991</c:v>
                </c:pt>
                <c:pt idx="331">
                  <c:v>361.13599999999991</c:v>
                </c:pt>
                <c:pt idx="332">
                  <c:v>361.30199999999991</c:v>
                </c:pt>
                <c:pt idx="333">
                  <c:v>361.46899999999982</c:v>
                </c:pt>
                <c:pt idx="334">
                  <c:v>361.63499999999999</c:v>
                </c:pt>
                <c:pt idx="335">
                  <c:v>361.80499999999989</c:v>
                </c:pt>
                <c:pt idx="336">
                  <c:v>361.97399999999982</c:v>
                </c:pt>
                <c:pt idx="337">
                  <c:v>362.14800000000002</c:v>
                </c:pt>
                <c:pt idx="338">
                  <c:v>362.31899999999979</c:v>
                </c:pt>
                <c:pt idx="339">
                  <c:v>362.48899999999981</c:v>
                </c:pt>
                <c:pt idx="340">
                  <c:v>362.66099999999989</c:v>
                </c:pt>
                <c:pt idx="341">
                  <c:v>362.82899999999978</c:v>
                </c:pt>
                <c:pt idx="342">
                  <c:v>362.98899999999981</c:v>
                </c:pt>
                <c:pt idx="343">
                  <c:v>363.15</c:v>
                </c:pt>
                <c:pt idx="344">
                  <c:v>363.31200000000001</c:v>
                </c:pt>
                <c:pt idx="345">
                  <c:v>363.47099999999978</c:v>
                </c:pt>
                <c:pt idx="346">
                  <c:v>363.63</c:v>
                </c:pt>
                <c:pt idx="347">
                  <c:v>363.78999999999979</c:v>
                </c:pt>
                <c:pt idx="348">
                  <c:v>363.95599999999979</c:v>
                </c:pt>
                <c:pt idx="349">
                  <c:v>364.12599999999992</c:v>
                </c:pt>
                <c:pt idx="350">
                  <c:v>364.29499999999979</c:v>
                </c:pt>
                <c:pt idx="351">
                  <c:v>364.46</c:v>
                </c:pt>
                <c:pt idx="352">
                  <c:v>364.625</c:v>
                </c:pt>
                <c:pt idx="353">
                  <c:v>364.78999999999979</c:v>
                </c:pt>
                <c:pt idx="354">
                  <c:v>364.95399999999978</c:v>
                </c:pt>
                <c:pt idx="355">
                  <c:v>365.11699999999979</c:v>
                </c:pt>
                <c:pt idx="356">
                  <c:v>365.279</c:v>
                </c:pt>
                <c:pt idx="357">
                  <c:v>365.44099999999992</c:v>
                </c:pt>
                <c:pt idx="358">
                  <c:v>365.60399999999993</c:v>
                </c:pt>
                <c:pt idx="359">
                  <c:v>365.77099999999979</c:v>
                </c:pt>
                <c:pt idx="360">
                  <c:v>365.93099999999981</c:v>
                </c:pt>
                <c:pt idx="361">
                  <c:v>366.09</c:v>
                </c:pt>
                <c:pt idx="362">
                  <c:v>366.25199999999978</c:v>
                </c:pt>
                <c:pt idx="363">
                  <c:v>366.42299999999977</c:v>
                </c:pt>
                <c:pt idx="364">
                  <c:v>366.59899999999982</c:v>
                </c:pt>
                <c:pt idx="365">
                  <c:v>366.77799999999979</c:v>
                </c:pt>
                <c:pt idx="366">
                  <c:v>366.952</c:v>
                </c:pt>
                <c:pt idx="367">
                  <c:v>367.12199999999979</c:v>
                </c:pt>
                <c:pt idx="368">
                  <c:v>367.28999999999979</c:v>
                </c:pt>
                <c:pt idx="369">
                  <c:v>367.45699999999982</c:v>
                </c:pt>
                <c:pt idx="370">
                  <c:v>367.62199999999979</c:v>
                </c:pt>
                <c:pt idx="371">
                  <c:v>367.78699999999981</c:v>
                </c:pt>
                <c:pt idx="372">
                  <c:v>367.952</c:v>
                </c:pt>
                <c:pt idx="373">
                  <c:v>368.11399999999992</c:v>
                </c:pt>
                <c:pt idx="374">
                  <c:v>368.27599999999978</c:v>
                </c:pt>
                <c:pt idx="375">
                  <c:v>368.44</c:v>
                </c:pt>
                <c:pt idx="376">
                  <c:v>368.60399999999993</c:v>
                </c:pt>
                <c:pt idx="377">
                  <c:v>368.76799999999992</c:v>
                </c:pt>
                <c:pt idx="378">
                  <c:v>368.93899999999979</c:v>
                </c:pt>
                <c:pt idx="379">
                  <c:v>369.11099999999999</c:v>
                </c:pt>
                <c:pt idx="380">
                  <c:v>369.28199999999981</c:v>
                </c:pt>
                <c:pt idx="381">
                  <c:v>369.45399999999978</c:v>
                </c:pt>
                <c:pt idx="382">
                  <c:v>369.625</c:v>
                </c:pt>
                <c:pt idx="383">
                  <c:v>369.79999999999978</c:v>
                </c:pt>
                <c:pt idx="384">
                  <c:v>369.96899999999982</c:v>
                </c:pt>
                <c:pt idx="385">
                  <c:v>370.13599999999991</c:v>
                </c:pt>
                <c:pt idx="386">
                  <c:v>370.30099999999999</c:v>
                </c:pt>
                <c:pt idx="387">
                  <c:v>370.47499999999991</c:v>
                </c:pt>
                <c:pt idx="388">
                  <c:v>370.65</c:v>
                </c:pt>
                <c:pt idx="389">
                  <c:v>370.82099999999991</c:v>
                </c:pt>
                <c:pt idx="390">
                  <c:v>370.9939999999998</c:v>
                </c:pt>
                <c:pt idx="391">
                  <c:v>371.17</c:v>
                </c:pt>
                <c:pt idx="392">
                  <c:v>371.34800000000001</c:v>
                </c:pt>
                <c:pt idx="393">
                  <c:v>371.52099999999979</c:v>
                </c:pt>
                <c:pt idx="394">
                  <c:v>371.69399999999979</c:v>
                </c:pt>
                <c:pt idx="395">
                  <c:v>371.85899999999992</c:v>
                </c:pt>
                <c:pt idx="396">
                  <c:v>372.02499999999992</c:v>
                </c:pt>
                <c:pt idx="397">
                  <c:v>372.19</c:v>
                </c:pt>
                <c:pt idx="398">
                  <c:v>372.351</c:v>
                </c:pt>
                <c:pt idx="399">
                  <c:v>372.51299999999992</c:v>
                </c:pt>
                <c:pt idx="400">
                  <c:v>372.67399999999992</c:v>
                </c:pt>
                <c:pt idx="401">
                  <c:v>372.83799999999991</c:v>
                </c:pt>
                <c:pt idx="402">
                  <c:v>372.9989999999998</c:v>
                </c:pt>
                <c:pt idx="403">
                  <c:v>373.15599999999989</c:v>
                </c:pt>
                <c:pt idx="404">
                  <c:v>373.31599999999992</c:v>
                </c:pt>
                <c:pt idx="405">
                  <c:v>373.48099999999982</c:v>
                </c:pt>
                <c:pt idx="406">
                  <c:v>373.64299999999997</c:v>
                </c:pt>
                <c:pt idx="407">
                  <c:v>373.80099999999999</c:v>
                </c:pt>
                <c:pt idx="408">
                  <c:v>373.952</c:v>
                </c:pt>
                <c:pt idx="409">
                  <c:v>374.10199999999992</c:v>
                </c:pt>
                <c:pt idx="410">
                  <c:v>374.25699999999978</c:v>
                </c:pt>
                <c:pt idx="411">
                  <c:v>374.41300000000001</c:v>
                </c:pt>
                <c:pt idx="412">
                  <c:v>374.57</c:v>
                </c:pt>
                <c:pt idx="413">
                  <c:v>374.72799999999978</c:v>
                </c:pt>
                <c:pt idx="414">
                  <c:v>374.88599999999991</c:v>
                </c:pt>
                <c:pt idx="415">
                  <c:v>375.04399999999993</c:v>
                </c:pt>
                <c:pt idx="416">
                  <c:v>375.20099999999991</c:v>
                </c:pt>
                <c:pt idx="417">
                  <c:v>375.35699999999991</c:v>
                </c:pt>
                <c:pt idx="418">
                  <c:v>375.50799999999992</c:v>
                </c:pt>
                <c:pt idx="419">
                  <c:v>375.66199999999992</c:v>
                </c:pt>
                <c:pt idx="420">
                  <c:v>375.81700000000001</c:v>
                </c:pt>
                <c:pt idx="421">
                  <c:v>375.97299999999979</c:v>
                </c:pt>
                <c:pt idx="422">
                  <c:v>376.13</c:v>
                </c:pt>
                <c:pt idx="423">
                  <c:v>376.28800000000001</c:v>
                </c:pt>
                <c:pt idx="424">
                  <c:v>376.44599999999991</c:v>
                </c:pt>
                <c:pt idx="425">
                  <c:v>376.60199999999992</c:v>
                </c:pt>
                <c:pt idx="426">
                  <c:v>376.75599999999991</c:v>
                </c:pt>
                <c:pt idx="427">
                  <c:v>376.91199999999981</c:v>
                </c:pt>
                <c:pt idx="428">
                  <c:v>377.06799999999993</c:v>
                </c:pt>
                <c:pt idx="429">
                  <c:v>377.22499999999991</c:v>
                </c:pt>
                <c:pt idx="430">
                  <c:v>377.38699999999977</c:v>
                </c:pt>
                <c:pt idx="431">
                  <c:v>377.548</c:v>
                </c:pt>
                <c:pt idx="432">
                  <c:v>377.71199999999982</c:v>
                </c:pt>
                <c:pt idx="433">
                  <c:v>377.87799999999999</c:v>
                </c:pt>
                <c:pt idx="434">
                  <c:v>378.04399999999993</c:v>
                </c:pt>
                <c:pt idx="435">
                  <c:v>378.21100000000001</c:v>
                </c:pt>
                <c:pt idx="436">
                  <c:v>378.37599999999992</c:v>
                </c:pt>
                <c:pt idx="437">
                  <c:v>378.53800000000001</c:v>
                </c:pt>
                <c:pt idx="438">
                  <c:v>378.697</c:v>
                </c:pt>
                <c:pt idx="439">
                  <c:v>378.85</c:v>
                </c:pt>
                <c:pt idx="440">
                  <c:v>379.00599999999991</c:v>
                </c:pt>
                <c:pt idx="441">
                  <c:v>379.16399999999999</c:v>
                </c:pt>
                <c:pt idx="442">
                  <c:v>379.32</c:v>
                </c:pt>
                <c:pt idx="443">
                  <c:v>379.47199999999981</c:v>
                </c:pt>
                <c:pt idx="444">
                  <c:v>379.62599999999992</c:v>
                </c:pt>
                <c:pt idx="445">
                  <c:v>379.779</c:v>
                </c:pt>
                <c:pt idx="446">
                  <c:v>379.92799999999983</c:v>
                </c:pt>
                <c:pt idx="447">
                  <c:v>380.08</c:v>
                </c:pt>
                <c:pt idx="448">
                  <c:v>380.23299999999978</c:v>
                </c:pt>
                <c:pt idx="449">
                  <c:v>380.38599999999991</c:v>
                </c:pt>
                <c:pt idx="450">
                  <c:v>380.54199999999992</c:v>
                </c:pt>
                <c:pt idx="451">
                  <c:v>380.69499999999999</c:v>
                </c:pt>
                <c:pt idx="452">
                  <c:v>380.85</c:v>
                </c:pt>
                <c:pt idx="453">
                  <c:v>381.01199999999977</c:v>
                </c:pt>
                <c:pt idx="454">
                  <c:v>381.17599999999999</c:v>
                </c:pt>
                <c:pt idx="455">
                  <c:v>381.33899999999983</c:v>
                </c:pt>
                <c:pt idx="456">
                  <c:v>381.4989999999998</c:v>
                </c:pt>
                <c:pt idx="457">
                  <c:v>381.65899999999999</c:v>
                </c:pt>
                <c:pt idx="458">
                  <c:v>381.82</c:v>
                </c:pt>
                <c:pt idx="459">
                  <c:v>381.98499999999979</c:v>
                </c:pt>
                <c:pt idx="460">
                  <c:v>382.14299999999997</c:v>
                </c:pt>
                <c:pt idx="461">
                  <c:v>382.30099999999999</c:v>
                </c:pt>
                <c:pt idx="462">
                  <c:v>382.45699999999982</c:v>
                </c:pt>
                <c:pt idx="463">
                  <c:v>382.61099999999999</c:v>
                </c:pt>
                <c:pt idx="464">
                  <c:v>382.77299999999991</c:v>
                </c:pt>
                <c:pt idx="465">
                  <c:v>382.93799999999982</c:v>
                </c:pt>
                <c:pt idx="466">
                  <c:v>383.10599999999999</c:v>
                </c:pt>
                <c:pt idx="467">
                  <c:v>383.27299999999991</c:v>
                </c:pt>
                <c:pt idx="468">
                  <c:v>383.43599999999981</c:v>
                </c:pt>
                <c:pt idx="469">
                  <c:v>383.59599999999978</c:v>
                </c:pt>
                <c:pt idx="470">
                  <c:v>383.75299999999999</c:v>
                </c:pt>
                <c:pt idx="471">
                  <c:v>383.90699999999981</c:v>
                </c:pt>
                <c:pt idx="472">
                  <c:v>384.06599999999992</c:v>
                </c:pt>
                <c:pt idx="473">
                  <c:v>384.2269999999998</c:v>
                </c:pt>
                <c:pt idx="474">
                  <c:v>384.39400000000001</c:v>
                </c:pt>
                <c:pt idx="475">
                  <c:v>384.55599999999993</c:v>
                </c:pt>
                <c:pt idx="476">
                  <c:v>384.71199999999982</c:v>
                </c:pt>
                <c:pt idx="477">
                  <c:v>384.86599999999999</c:v>
                </c:pt>
                <c:pt idx="478">
                  <c:v>385.01799999999992</c:v>
                </c:pt>
                <c:pt idx="479">
                  <c:v>385.17399999999992</c:v>
                </c:pt>
                <c:pt idx="480">
                  <c:v>385.32799999999992</c:v>
                </c:pt>
                <c:pt idx="481">
                  <c:v>385.48099999999982</c:v>
                </c:pt>
                <c:pt idx="482">
                  <c:v>385.63699999999977</c:v>
                </c:pt>
                <c:pt idx="483">
                  <c:v>385.79599999999982</c:v>
                </c:pt>
                <c:pt idx="484">
                  <c:v>385.95</c:v>
                </c:pt>
                <c:pt idx="485">
                  <c:v>386.10199999999992</c:v>
                </c:pt>
                <c:pt idx="486">
                  <c:v>386.25799999999992</c:v>
                </c:pt>
                <c:pt idx="487">
                  <c:v>386.4169999999998</c:v>
                </c:pt>
                <c:pt idx="488">
                  <c:v>386.57599999999991</c:v>
                </c:pt>
                <c:pt idx="489">
                  <c:v>386.73399999999981</c:v>
                </c:pt>
                <c:pt idx="490">
                  <c:v>386.89400000000001</c:v>
                </c:pt>
                <c:pt idx="491">
                  <c:v>387.05</c:v>
                </c:pt>
                <c:pt idx="492">
                  <c:v>387.20799999999991</c:v>
                </c:pt>
                <c:pt idx="493">
                  <c:v>387.36399999999992</c:v>
                </c:pt>
                <c:pt idx="494">
                  <c:v>387.52099999999979</c:v>
                </c:pt>
                <c:pt idx="495">
                  <c:v>387.67599999999999</c:v>
                </c:pt>
                <c:pt idx="496">
                  <c:v>387.83099999999979</c:v>
                </c:pt>
                <c:pt idx="497">
                  <c:v>387.99</c:v>
                </c:pt>
                <c:pt idx="498">
                  <c:v>388.15599999999989</c:v>
                </c:pt>
                <c:pt idx="499">
                  <c:v>388.32099999999991</c:v>
                </c:pt>
                <c:pt idx="500">
                  <c:v>388.47999999999979</c:v>
                </c:pt>
                <c:pt idx="501">
                  <c:v>388.63399999999979</c:v>
                </c:pt>
                <c:pt idx="502">
                  <c:v>388.79099999999983</c:v>
                </c:pt>
                <c:pt idx="503">
                  <c:v>388.947</c:v>
                </c:pt>
                <c:pt idx="504">
                  <c:v>389.10199999999992</c:v>
                </c:pt>
                <c:pt idx="505">
                  <c:v>389.25799999999992</c:v>
                </c:pt>
                <c:pt idx="506">
                  <c:v>389.41999999999979</c:v>
                </c:pt>
                <c:pt idx="507">
                  <c:v>389.59299999999979</c:v>
                </c:pt>
                <c:pt idx="508">
                  <c:v>389.767</c:v>
                </c:pt>
                <c:pt idx="509">
                  <c:v>389.93499999999977</c:v>
                </c:pt>
                <c:pt idx="510">
                  <c:v>390.10399999999993</c:v>
                </c:pt>
                <c:pt idx="511">
                  <c:v>390.27</c:v>
                </c:pt>
                <c:pt idx="512">
                  <c:v>390.42999999999978</c:v>
                </c:pt>
                <c:pt idx="513">
                  <c:v>390.58399999999978</c:v>
                </c:pt>
                <c:pt idx="514">
                  <c:v>390.73499999999979</c:v>
                </c:pt>
                <c:pt idx="515">
                  <c:v>390.88099999999991</c:v>
                </c:pt>
                <c:pt idx="516">
                  <c:v>391.02599999999978</c:v>
                </c:pt>
                <c:pt idx="517">
                  <c:v>391.173</c:v>
                </c:pt>
                <c:pt idx="518">
                  <c:v>391.32399999999978</c:v>
                </c:pt>
                <c:pt idx="519">
                  <c:v>391.4769999999998</c:v>
                </c:pt>
                <c:pt idx="520">
                  <c:v>391.63399999999979</c:v>
                </c:pt>
                <c:pt idx="521">
                  <c:v>391.79499999999979</c:v>
                </c:pt>
                <c:pt idx="522">
                  <c:v>391.95299999999992</c:v>
                </c:pt>
                <c:pt idx="523">
                  <c:v>392.11099999999999</c:v>
                </c:pt>
                <c:pt idx="524">
                  <c:v>392.27199999999982</c:v>
                </c:pt>
                <c:pt idx="525">
                  <c:v>392.43799999999982</c:v>
                </c:pt>
                <c:pt idx="526">
                  <c:v>392.60199999999992</c:v>
                </c:pt>
                <c:pt idx="527">
                  <c:v>392.76099999999991</c:v>
                </c:pt>
                <c:pt idx="528">
                  <c:v>392.91499999999979</c:v>
                </c:pt>
                <c:pt idx="529">
                  <c:v>393.065</c:v>
                </c:pt>
                <c:pt idx="530">
                  <c:v>393.21299999999991</c:v>
                </c:pt>
                <c:pt idx="531">
                  <c:v>393.36099999999999</c:v>
                </c:pt>
                <c:pt idx="532">
                  <c:v>393.51099999999991</c:v>
                </c:pt>
                <c:pt idx="533">
                  <c:v>393.66300000000001</c:v>
                </c:pt>
                <c:pt idx="534">
                  <c:v>393.81299999999999</c:v>
                </c:pt>
                <c:pt idx="535">
                  <c:v>393.96299999999991</c:v>
                </c:pt>
                <c:pt idx="536">
                  <c:v>394.11500000000001</c:v>
                </c:pt>
                <c:pt idx="537">
                  <c:v>394.267</c:v>
                </c:pt>
                <c:pt idx="538">
                  <c:v>394.41899999999981</c:v>
                </c:pt>
                <c:pt idx="539">
                  <c:v>394.57099999999991</c:v>
                </c:pt>
                <c:pt idx="540">
                  <c:v>394.7319999999998</c:v>
                </c:pt>
                <c:pt idx="541">
                  <c:v>394.89499999999992</c:v>
                </c:pt>
                <c:pt idx="542">
                  <c:v>395.05899999999991</c:v>
                </c:pt>
                <c:pt idx="543">
                  <c:v>395.21999999999991</c:v>
                </c:pt>
                <c:pt idx="544">
                  <c:v>395.37899999999979</c:v>
                </c:pt>
                <c:pt idx="545">
                  <c:v>395.53899999999982</c:v>
                </c:pt>
                <c:pt idx="546">
                  <c:v>395.70099999999991</c:v>
                </c:pt>
                <c:pt idx="547">
                  <c:v>395.86399999999992</c:v>
                </c:pt>
                <c:pt idx="548">
                  <c:v>396.03699999999981</c:v>
                </c:pt>
                <c:pt idx="549">
                  <c:v>396.21100000000001</c:v>
                </c:pt>
                <c:pt idx="550">
                  <c:v>396.38799999999992</c:v>
                </c:pt>
                <c:pt idx="551">
                  <c:v>396.56599999999992</c:v>
                </c:pt>
                <c:pt idx="552">
                  <c:v>396.73499999999979</c:v>
                </c:pt>
                <c:pt idx="553">
                  <c:v>396.90099999999978</c:v>
                </c:pt>
                <c:pt idx="554">
                  <c:v>397.06599999999992</c:v>
                </c:pt>
                <c:pt idx="555">
                  <c:v>397.23299999999978</c:v>
                </c:pt>
                <c:pt idx="556">
                  <c:v>397.404</c:v>
                </c:pt>
                <c:pt idx="557">
                  <c:v>397.57499999999999</c:v>
                </c:pt>
                <c:pt idx="558">
                  <c:v>397.74699999999979</c:v>
                </c:pt>
                <c:pt idx="559">
                  <c:v>397.92499999999978</c:v>
                </c:pt>
                <c:pt idx="560">
                  <c:v>398.10300000000001</c:v>
                </c:pt>
                <c:pt idx="561">
                  <c:v>398.28499999999991</c:v>
                </c:pt>
                <c:pt idx="562">
                  <c:v>398.46399999999983</c:v>
                </c:pt>
                <c:pt idx="563">
                  <c:v>398.64100000000002</c:v>
                </c:pt>
                <c:pt idx="564">
                  <c:v>398.81099999999992</c:v>
                </c:pt>
                <c:pt idx="565">
                  <c:v>398.97299999999979</c:v>
                </c:pt>
                <c:pt idx="566">
                  <c:v>399.13499999999999</c:v>
                </c:pt>
                <c:pt idx="567">
                  <c:v>399.30099999999999</c:v>
                </c:pt>
                <c:pt idx="568">
                  <c:v>399.46899999999982</c:v>
                </c:pt>
                <c:pt idx="569">
                  <c:v>399.63900000000001</c:v>
                </c:pt>
                <c:pt idx="570">
                  <c:v>399.81099999999992</c:v>
                </c:pt>
                <c:pt idx="571">
                  <c:v>399.98099999999982</c:v>
                </c:pt>
                <c:pt idx="572">
                  <c:v>400.15300000000002</c:v>
                </c:pt>
                <c:pt idx="573">
                  <c:v>400.33099999999979</c:v>
                </c:pt>
                <c:pt idx="574">
                  <c:v>400.51199999999977</c:v>
                </c:pt>
                <c:pt idx="575">
                  <c:v>400.69099999999992</c:v>
                </c:pt>
                <c:pt idx="576">
                  <c:v>400.86399999999992</c:v>
                </c:pt>
                <c:pt idx="577">
                  <c:v>401.03699999999981</c:v>
                </c:pt>
                <c:pt idx="578">
                  <c:v>401.21399999999983</c:v>
                </c:pt>
                <c:pt idx="579">
                  <c:v>401.38799999999992</c:v>
                </c:pt>
                <c:pt idx="580">
                  <c:v>401.55999999999989</c:v>
                </c:pt>
                <c:pt idx="581">
                  <c:v>401.73</c:v>
                </c:pt>
                <c:pt idx="582">
                  <c:v>401.899</c:v>
                </c:pt>
                <c:pt idx="583">
                  <c:v>402.06599999999992</c:v>
                </c:pt>
                <c:pt idx="584">
                  <c:v>402.23799999999977</c:v>
                </c:pt>
                <c:pt idx="585">
                  <c:v>402.40499999999992</c:v>
                </c:pt>
                <c:pt idx="586">
                  <c:v>402.58</c:v>
                </c:pt>
                <c:pt idx="587">
                  <c:v>402.75299999999999</c:v>
                </c:pt>
                <c:pt idx="588">
                  <c:v>402.9219999999998</c:v>
                </c:pt>
                <c:pt idx="589">
                  <c:v>403.08899999999983</c:v>
                </c:pt>
                <c:pt idx="590">
                  <c:v>403.25799999999992</c:v>
                </c:pt>
                <c:pt idx="591">
                  <c:v>403.42999999999978</c:v>
                </c:pt>
                <c:pt idx="592">
                  <c:v>403.59899999999982</c:v>
                </c:pt>
                <c:pt idx="593">
                  <c:v>403.77099999999979</c:v>
                </c:pt>
                <c:pt idx="594">
                  <c:v>403.94099999999992</c:v>
                </c:pt>
                <c:pt idx="595">
                  <c:v>404.11</c:v>
                </c:pt>
                <c:pt idx="596">
                  <c:v>404.27799999999979</c:v>
                </c:pt>
                <c:pt idx="597">
                  <c:v>404.44799999999992</c:v>
                </c:pt>
                <c:pt idx="598">
                  <c:v>404.61500000000001</c:v>
                </c:pt>
                <c:pt idx="599">
                  <c:v>404.78199999999981</c:v>
                </c:pt>
                <c:pt idx="600">
                  <c:v>404.94899999999978</c:v>
                </c:pt>
                <c:pt idx="601">
                  <c:v>405.12099999999992</c:v>
                </c:pt>
                <c:pt idx="602">
                  <c:v>405.29499999999979</c:v>
                </c:pt>
                <c:pt idx="603">
                  <c:v>405.46499999999992</c:v>
                </c:pt>
                <c:pt idx="604">
                  <c:v>405.63499999999999</c:v>
                </c:pt>
                <c:pt idx="605">
                  <c:v>405.80399999999992</c:v>
                </c:pt>
                <c:pt idx="606">
                  <c:v>405.97299999999979</c:v>
                </c:pt>
                <c:pt idx="607">
                  <c:v>406.13699999999977</c:v>
                </c:pt>
                <c:pt idx="608">
                  <c:v>406.30099999999999</c:v>
                </c:pt>
                <c:pt idx="609">
                  <c:v>406.46399999999983</c:v>
                </c:pt>
                <c:pt idx="610">
                  <c:v>406.63199999999978</c:v>
                </c:pt>
                <c:pt idx="611">
                  <c:v>406.80999999999989</c:v>
                </c:pt>
                <c:pt idx="612">
                  <c:v>406.99599999999981</c:v>
                </c:pt>
                <c:pt idx="613">
                  <c:v>407.178</c:v>
                </c:pt>
                <c:pt idx="614">
                  <c:v>407.35399999999993</c:v>
                </c:pt>
                <c:pt idx="615">
                  <c:v>407.52299999999991</c:v>
                </c:pt>
                <c:pt idx="616">
                  <c:v>407.68899999999991</c:v>
                </c:pt>
                <c:pt idx="617">
                  <c:v>407.85699999999991</c:v>
                </c:pt>
                <c:pt idx="618">
                  <c:v>408.03099999999978</c:v>
                </c:pt>
                <c:pt idx="619">
                  <c:v>408.20399999999978</c:v>
                </c:pt>
                <c:pt idx="620">
                  <c:v>408.38</c:v>
                </c:pt>
                <c:pt idx="621">
                  <c:v>408.553</c:v>
                </c:pt>
                <c:pt idx="622">
                  <c:v>408.72499999999991</c:v>
                </c:pt>
                <c:pt idx="623">
                  <c:v>408.90199999999982</c:v>
                </c:pt>
                <c:pt idx="624">
                  <c:v>409.08</c:v>
                </c:pt>
                <c:pt idx="625">
                  <c:v>409.255</c:v>
                </c:pt>
                <c:pt idx="626">
                  <c:v>409.42799999999983</c:v>
                </c:pt>
                <c:pt idx="627">
                  <c:v>409.60399999999993</c:v>
                </c:pt>
                <c:pt idx="628">
                  <c:v>409.78</c:v>
                </c:pt>
                <c:pt idx="629">
                  <c:v>409.952</c:v>
                </c:pt>
                <c:pt idx="630">
                  <c:v>410.125</c:v>
                </c:pt>
                <c:pt idx="631">
                  <c:v>410.29499999999979</c:v>
                </c:pt>
                <c:pt idx="632">
                  <c:v>410.46100000000001</c:v>
                </c:pt>
                <c:pt idx="633">
                  <c:v>410.63</c:v>
                </c:pt>
                <c:pt idx="634">
                  <c:v>410.79899999999981</c:v>
                </c:pt>
                <c:pt idx="635">
                  <c:v>410.96899999999982</c:v>
                </c:pt>
                <c:pt idx="636">
                  <c:v>411.13699999999977</c:v>
                </c:pt>
                <c:pt idx="637">
                  <c:v>411.29799999999977</c:v>
                </c:pt>
                <c:pt idx="638">
                  <c:v>411.45799999999991</c:v>
                </c:pt>
                <c:pt idx="639">
                  <c:v>411.62</c:v>
                </c:pt>
                <c:pt idx="640">
                  <c:v>411.78300000000002</c:v>
                </c:pt>
                <c:pt idx="641">
                  <c:v>411.95099999999991</c:v>
                </c:pt>
                <c:pt idx="642">
                  <c:v>412.12199999999979</c:v>
                </c:pt>
                <c:pt idx="643">
                  <c:v>412.29799999999977</c:v>
                </c:pt>
                <c:pt idx="644">
                  <c:v>412.47799999999978</c:v>
                </c:pt>
                <c:pt idx="645">
                  <c:v>412.65499999999997</c:v>
                </c:pt>
                <c:pt idx="646">
                  <c:v>412.83</c:v>
                </c:pt>
                <c:pt idx="647">
                  <c:v>413.00199999999978</c:v>
                </c:pt>
                <c:pt idx="648">
                  <c:v>413.16699999999992</c:v>
                </c:pt>
                <c:pt idx="649">
                  <c:v>413.33299999999991</c:v>
                </c:pt>
                <c:pt idx="650">
                  <c:v>413.505</c:v>
                </c:pt>
                <c:pt idx="651">
                  <c:v>413.673</c:v>
                </c:pt>
                <c:pt idx="652">
                  <c:v>413.84199999999993</c:v>
                </c:pt>
                <c:pt idx="653">
                  <c:v>414.01199999999977</c:v>
                </c:pt>
                <c:pt idx="654">
                  <c:v>414.18499999999989</c:v>
                </c:pt>
                <c:pt idx="655">
                  <c:v>414.35</c:v>
                </c:pt>
                <c:pt idx="656">
                  <c:v>414.51400000000001</c:v>
                </c:pt>
                <c:pt idx="657">
                  <c:v>414.678</c:v>
                </c:pt>
                <c:pt idx="658">
                  <c:v>414.84500000000003</c:v>
                </c:pt>
                <c:pt idx="659">
                  <c:v>415.01499999999999</c:v>
                </c:pt>
                <c:pt idx="660">
                  <c:v>415.17999999999989</c:v>
                </c:pt>
                <c:pt idx="661">
                  <c:v>415.34500000000003</c:v>
                </c:pt>
                <c:pt idx="662">
                  <c:v>415.51299999999992</c:v>
                </c:pt>
                <c:pt idx="663">
                  <c:v>415.68499999999989</c:v>
                </c:pt>
                <c:pt idx="664">
                  <c:v>415.85799999999989</c:v>
                </c:pt>
                <c:pt idx="665">
                  <c:v>416.03</c:v>
                </c:pt>
                <c:pt idx="666">
                  <c:v>416.20499999999993</c:v>
                </c:pt>
                <c:pt idx="667">
                  <c:v>416.37599999999992</c:v>
                </c:pt>
                <c:pt idx="668">
                  <c:v>416.55</c:v>
                </c:pt>
                <c:pt idx="669">
                  <c:v>416.71999999999991</c:v>
                </c:pt>
                <c:pt idx="670">
                  <c:v>416.89799999999991</c:v>
                </c:pt>
                <c:pt idx="671">
                  <c:v>417.07399999999978</c:v>
                </c:pt>
                <c:pt idx="672">
                  <c:v>417.25199999999978</c:v>
                </c:pt>
                <c:pt idx="673">
                  <c:v>417.42499999999978</c:v>
                </c:pt>
                <c:pt idx="674">
                  <c:v>417.59799999999979</c:v>
                </c:pt>
                <c:pt idx="675">
                  <c:v>417.77</c:v>
                </c:pt>
                <c:pt idx="676">
                  <c:v>417.94299999999993</c:v>
                </c:pt>
                <c:pt idx="677">
                  <c:v>418.11599999999999</c:v>
                </c:pt>
                <c:pt idx="678">
                  <c:v>418.28699999999981</c:v>
                </c:pt>
                <c:pt idx="679">
                  <c:v>418.45399999999978</c:v>
                </c:pt>
                <c:pt idx="680">
                  <c:v>418.62299999999999</c:v>
                </c:pt>
                <c:pt idx="681">
                  <c:v>418.79299999999978</c:v>
                </c:pt>
                <c:pt idx="682">
                  <c:v>418.96799999999979</c:v>
                </c:pt>
                <c:pt idx="683">
                  <c:v>419.14299999999997</c:v>
                </c:pt>
                <c:pt idx="684">
                  <c:v>419.31099999999992</c:v>
                </c:pt>
                <c:pt idx="685">
                  <c:v>419.48</c:v>
                </c:pt>
                <c:pt idx="686">
                  <c:v>419.65199999999999</c:v>
                </c:pt>
                <c:pt idx="687">
                  <c:v>419.822</c:v>
                </c:pt>
                <c:pt idx="688">
                  <c:v>419.99</c:v>
                </c:pt>
                <c:pt idx="689">
                  <c:v>420.16099999999989</c:v>
                </c:pt>
                <c:pt idx="690">
                  <c:v>420.33100000000002</c:v>
                </c:pt>
                <c:pt idx="691">
                  <c:v>420.4989999999998</c:v>
                </c:pt>
                <c:pt idx="692">
                  <c:v>420.67</c:v>
                </c:pt>
                <c:pt idx="693">
                  <c:v>420.84399999999988</c:v>
                </c:pt>
                <c:pt idx="694">
                  <c:v>421.01599999999979</c:v>
                </c:pt>
                <c:pt idx="695">
                  <c:v>421.19099999999992</c:v>
                </c:pt>
                <c:pt idx="696">
                  <c:v>421.36500000000001</c:v>
                </c:pt>
                <c:pt idx="697">
                  <c:v>421.53300000000002</c:v>
                </c:pt>
                <c:pt idx="698">
                  <c:v>421.69799999999992</c:v>
                </c:pt>
                <c:pt idx="699">
                  <c:v>421.86699999999979</c:v>
                </c:pt>
                <c:pt idx="700">
                  <c:v>422.03999999999979</c:v>
                </c:pt>
                <c:pt idx="701">
                  <c:v>422.21100000000001</c:v>
                </c:pt>
                <c:pt idx="702">
                  <c:v>422.37799999999999</c:v>
                </c:pt>
                <c:pt idx="703">
                  <c:v>422.54599999999988</c:v>
                </c:pt>
                <c:pt idx="704">
                  <c:v>422.71299999999991</c:v>
                </c:pt>
                <c:pt idx="705">
                  <c:v>422.88199999999978</c:v>
                </c:pt>
                <c:pt idx="706">
                  <c:v>423.05499999999989</c:v>
                </c:pt>
                <c:pt idx="707">
                  <c:v>423.22599999999977</c:v>
                </c:pt>
                <c:pt idx="708">
                  <c:v>423.39599999999979</c:v>
                </c:pt>
                <c:pt idx="709">
                  <c:v>423.56299999999999</c:v>
                </c:pt>
                <c:pt idx="710">
                  <c:v>423.73299999999978</c:v>
                </c:pt>
                <c:pt idx="711">
                  <c:v>423.90899999999982</c:v>
                </c:pt>
                <c:pt idx="712">
                  <c:v>424.09299999999979</c:v>
                </c:pt>
                <c:pt idx="713">
                  <c:v>424.27499999999992</c:v>
                </c:pt>
                <c:pt idx="714">
                  <c:v>424.44799999999992</c:v>
                </c:pt>
                <c:pt idx="715">
                  <c:v>424.61599999999999</c:v>
                </c:pt>
                <c:pt idx="716">
                  <c:v>424.78300000000002</c:v>
                </c:pt>
                <c:pt idx="717">
                  <c:v>424.95099999999991</c:v>
                </c:pt>
                <c:pt idx="718">
                  <c:v>425.11599999999999</c:v>
                </c:pt>
                <c:pt idx="719">
                  <c:v>425.28300000000002</c:v>
                </c:pt>
                <c:pt idx="720">
                  <c:v>425.44799999999992</c:v>
                </c:pt>
                <c:pt idx="721">
                  <c:v>425.61199999999991</c:v>
                </c:pt>
                <c:pt idx="722">
                  <c:v>425.78</c:v>
                </c:pt>
                <c:pt idx="723">
                  <c:v>425.95</c:v>
                </c:pt>
                <c:pt idx="724">
                  <c:v>426.11799999999988</c:v>
                </c:pt>
                <c:pt idx="725">
                  <c:v>426.28599999999977</c:v>
                </c:pt>
                <c:pt idx="726">
                  <c:v>426.45600000000002</c:v>
                </c:pt>
                <c:pt idx="727">
                  <c:v>426.63099999999991</c:v>
                </c:pt>
                <c:pt idx="728">
                  <c:v>426.80700000000002</c:v>
                </c:pt>
                <c:pt idx="729">
                  <c:v>426.9819999999998</c:v>
                </c:pt>
                <c:pt idx="730">
                  <c:v>427.16099999999989</c:v>
                </c:pt>
                <c:pt idx="731">
                  <c:v>427.33799999999991</c:v>
                </c:pt>
                <c:pt idx="732">
                  <c:v>427.51</c:v>
                </c:pt>
                <c:pt idx="733">
                  <c:v>427.68399999999991</c:v>
                </c:pt>
                <c:pt idx="734">
                  <c:v>427.85500000000002</c:v>
                </c:pt>
                <c:pt idx="735">
                  <c:v>428.024</c:v>
                </c:pt>
                <c:pt idx="736">
                  <c:v>428.18999999999988</c:v>
                </c:pt>
                <c:pt idx="737">
                  <c:v>428.36</c:v>
                </c:pt>
                <c:pt idx="738">
                  <c:v>428.53599999999977</c:v>
                </c:pt>
                <c:pt idx="739">
                  <c:v>428.71100000000001</c:v>
                </c:pt>
                <c:pt idx="740">
                  <c:v>428.87900000000002</c:v>
                </c:pt>
                <c:pt idx="741">
                  <c:v>429.04899999999992</c:v>
                </c:pt>
                <c:pt idx="742">
                  <c:v>429.21899999999982</c:v>
                </c:pt>
                <c:pt idx="743">
                  <c:v>429.38499999999999</c:v>
                </c:pt>
                <c:pt idx="744">
                  <c:v>429.55099999999999</c:v>
                </c:pt>
                <c:pt idx="745">
                  <c:v>429.71799999999979</c:v>
                </c:pt>
                <c:pt idx="746">
                  <c:v>429.88400000000001</c:v>
                </c:pt>
                <c:pt idx="747">
                  <c:v>430.05399999999992</c:v>
                </c:pt>
                <c:pt idx="748">
                  <c:v>430.2269999999998</c:v>
                </c:pt>
                <c:pt idx="749">
                  <c:v>430.399</c:v>
                </c:pt>
                <c:pt idx="750">
                  <c:v>430.56700000000001</c:v>
                </c:pt>
                <c:pt idx="751">
                  <c:v>430.73399999999981</c:v>
                </c:pt>
                <c:pt idx="752">
                  <c:v>430.90699999999981</c:v>
                </c:pt>
                <c:pt idx="753">
                  <c:v>431.08199999999982</c:v>
                </c:pt>
                <c:pt idx="754">
                  <c:v>431.25799999999992</c:v>
                </c:pt>
                <c:pt idx="755">
                  <c:v>431.4339999999998</c:v>
                </c:pt>
                <c:pt idx="756">
                  <c:v>431.60699999999991</c:v>
                </c:pt>
                <c:pt idx="757">
                  <c:v>431.779</c:v>
                </c:pt>
                <c:pt idx="758">
                  <c:v>431.95</c:v>
                </c:pt>
                <c:pt idx="759">
                  <c:v>432.11899999999991</c:v>
                </c:pt>
                <c:pt idx="760">
                  <c:v>432.29499999999979</c:v>
                </c:pt>
                <c:pt idx="761">
                  <c:v>432.47499999999991</c:v>
                </c:pt>
                <c:pt idx="762">
                  <c:v>432.65</c:v>
                </c:pt>
                <c:pt idx="763">
                  <c:v>432.82299999999992</c:v>
                </c:pt>
                <c:pt idx="764">
                  <c:v>432.98899999999981</c:v>
                </c:pt>
                <c:pt idx="765">
                  <c:v>433.15</c:v>
                </c:pt>
                <c:pt idx="766">
                  <c:v>433.31999999999988</c:v>
                </c:pt>
                <c:pt idx="767">
                  <c:v>433.48799999999977</c:v>
                </c:pt>
                <c:pt idx="768">
                  <c:v>433.65300000000002</c:v>
                </c:pt>
                <c:pt idx="769">
                  <c:v>433.82099999999991</c:v>
                </c:pt>
                <c:pt idx="770">
                  <c:v>433.9939999999998</c:v>
                </c:pt>
                <c:pt idx="771">
                  <c:v>434.16599999999988</c:v>
                </c:pt>
                <c:pt idx="772">
                  <c:v>434.33399999999978</c:v>
                </c:pt>
                <c:pt idx="773">
                  <c:v>434.5</c:v>
                </c:pt>
                <c:pt idx="774">
                  <c:v>434.66599999999988</c:v>
                </c:pt>
                <c:pt idx="775">
                  <c:v>434.82899999999978</c:v>
                </c:pt>
                <c:pt idx="776">
                  <c:v>434.9939999999998</c:v>
                </c:pt>
                <c:pt idx="777">
                  <c:v>435.15599999999989</c:v>
                </c:pt>
                <c:pt idx="778">
                  <c:v>435.32599999999991</c:v>
                </c:pt>
                <c:pt idx="779">
                  <c:v>435.49499999999978</c:v>
                </c:pt>
                <c:pt idx="780">
                  <c:v>435.66399999999999</c:v>
                </c:pt>
                <c:pt idx="781">
                  <c:v>435.83799999999991</c:v>
                </c:pt>
                <c:pt idx="782">
                  <c:v>436.02</c:v>
                </c:pt>
                <c:pt idx="783">
                  <c:v>436.19399999999979</c:v>
                </c:pt>
                <c:pt idx="784">
                  <c:v>436.36500000000001</c:v>
                </c:pt>
                <c:pt idx="785">
                  <c:v>436.53599999999977</c:v>
                </c:pt>
                <c:pt idx="786">
                  <c:v>436.70299999999992</c:v>
                </c:pt>
                <c:pt idx="787">
                  <c:v>436.87099999999992</c:v>
                </c:pt>
                <c:pt idx="788">
                  <c:v>437.03699999999981</c:v>
                </c:pt>
                <c:pt idx="789">
                  <c:v>437.20799999999991</c:v>
                </c:pt>
                <c:pt idx="790">
                  <c:v>437.37599999999992</c:v>
                </c:pt>
                <c:pt idx="791">
                  <c:v>437.53899999999982</c:v>
                </c:pt>
                <c:pt idx="792">
                  <c:v>437.70699999999982</c:v>
                </c:pt>
                <c:pt idx="793">
                  <c:v>437.88099999999991</c:v>
                </c:pt>
                <c:pt idx="794">
                  <c:v>438.06099999999992</c:v>
                </c:pt>
                <c:pt idx="795">
                  <c:v>438.245</c:v>
                </c:pt>
                <c:pt idx="796">
                  <c:v>438.42099999999982</c:v>
                </c:pt>
                <c:pt idx="797">
                  <c:v>438.59100000000001</c:v>
                </c:pt>
                <c:pt idx="798">
                  <c:v>438.76199999999977</c:v>
                </c:pt>
                <c:pt idx="799">
                  <c:v>438.93599999999981</c:v>
                </c:pt>
                <c:pt idx="800">
                  <c:v>439.10699999999991</c:v>
                </c:pt>
                <c:pt idx="801">
                  <c:v>439.27699999999982</c:v>
                </c:pt>
                <c:pt idx="802">
                  <c:v>439.44399999999979</c:v>
                </c:pt>
                <c:pt idx="803">
                  <c:v>439.60699999999991</c:v>
                </c:pt>
                <c:pt idx="804">
                  <c:v>439.77599999999978</c:v>
                </c:pt>
                <c:pt idx="805">
                  <c:v>439.94899999999978</c:v>
                </c:pt>
                <c:pt idx="806">
                  <c:v>440.12699999999978</c:v>
                </c:pt>
                <c:pt idx="807">
                  <c:v>440.30499999999989</c:v>
                </c:pt>
                <c:pt idx="808">
                  <c:v>440.48099999999982</c:v>
                </c:pt>
                <c:pt idx="809">
                  <c:v>440.65499999999997</c:v>
                </c:pt>
                <c:pt idx="810">
                  <c:v>440.82299999999992</c:v>
                </c:pt>
                <c:pt idx="811">
                  <c:v>440.98799999999977</c:v>
                </c:pt>
                <c:pt idx="812">
                  <c:v>441.15499999999997</c:v>
                </c:pt>
                <c:pt idx="813">
                  <c:v>441.31700000000001</c:v>
                </c:pt>
                <c:pt idx="814">
                  <c:v>441.47599999999977</c:v>
                </c:pt>
                <c:pt idx="815">
                  <c:v>441.63900000000001</c:v>
                </c:pt>
                <c:pt idx="816">
                  <c:v>441.79999999999978</c:v>
                </c:pt>
                <c:pt idx="817">
                  <c:v>441.96600000000001</c:v>
                </c:pt>
                <c:pt idx="818">
                  <c:v>442.13400000000001</c:v>
                </c:pt>
                <c:pt idx="819">
                  <c:v>442.30399999999992</c:v>
                </c:pt>
                <c:pt idx="820">
                  <c:v>442.47299999999979</c:v>
                </c:pt>
                <c:pt idx="821">
                  <c:v>442.64400000000001</c:v>
                </c:pt>
                <c:pt idx="822">
                  <c:v>442.81299999999999</c:v>
                </c:pt>
                <c:pt idx="823">
                  <c:v>442.98399999999981</c:v>
                </c:pt>
                <c:pt idx="824">
                  <c:v>443.15599999999989</c:v>
                </c:pt>
                <c:pt idx="825">
                  <c:v>443.33100000000002</c:v>
                </c:pt>
                <c:pt idx="826">
                  <c:v>443.4989999999998</c:v>
                </c:pt>
                <c:pt idx="827">
                  <c:v>443.66199999999992</c:v>
                </c:pt>
                <c:pt idx="828">
                  <c:v>443.827</c:v>
                </c:pt>
                <c:pt idx="829">
                  <c:v>443.99199999999968</c:v>
                </c:pt>
                <c:pt idx="830">
                  <c:v>444.15699999999993</c:v>
                </c:pt>
                <c:pt idx="831">
                  <c:v>444.31999999999988</c:v>
                </c:pt>
                <c:pt idx="832">
                  <c:v>444.4869999999998</c:v>
                </c:pt>
                <c:pt idx="833">
                  <c:v>444.65199999999999</c:v>
                </c:pt>
                <c:pt idx="834">
                  <c:v>444.81899999999979</c:v>
                </c:pt>
                <c:pt idx="835">
                  <c:v>444.99199999999968</c:v>
                </c:pt>
                <c:pt idx="836">
                  <c:v>445.16099999999989</c:v>
                </c:pt>
                <c:pt idx="837">
                  <c:v>445.33100000000002</c:v>
                </c:pt>
                <c:pt idx="838">
                  <c:v>445.50199999999978</c:v>
                </c:pt>
                <c:pt idx="839">
                  <c:v>445.67500000000001</c:v>
                </c:pt>
                <c:pt idx="840">
                  <c:v>445.84699999999992</c:v>
                </c:pt>
                <c:pt idx="841">
                  <c:v>446.01499999999999</c:v>
                </c:pt>
                <c:pt idx="842">
                  <c:v>446.18099999999993</c:v>
                </c:pt>
                <c:pt idx="843">
                  <c:v>446.35</c:v>
                </c:pt>
                <c:pt idx="844">
                  <c:v>446.52199999999982</c:v>
                </c:pt>
                <c:pt idx="845">
                  <c:v>446.69399999999979</c:v>
                </c:pt>
                <c:pt idx="846">
                  <c:v>446.86599999999999</c:v>
                </c:pt>
                <c:pt idx="847">
                  <c:v>447.04099999999988</c:v>
                </c:pt>
                <c:pt idx="848">
                  <c:v>447.21100000000001</c:v>
                </c:pt>
                <c:pt idx="849">
                  <c:v>447.37900000000002</c:v>
                </c:pt>
                <c:pt idx="850">
                  <c:v>447.55399999999992</c:v>
                </c:pt>
                <c:pt idx="851">
                  <c:v>447.72899999999981</c:v>
                </c:pt>
                <c:pt idx="852">
                  <c:v>447.90199999999982</c:v>
                </c:pt>
                <c:pt idx="853">
                  <c:v>448.08199999999982</c:v>
                </c:pt>
                <c:pt idx="854">
                  <c:v>448.26799999999992</c:v>
                </c:pt>
                <c:pt idx="855">
                  <c:v>448.45299999999992</c:v>
                </c:pt>
                <c:pt idx="856">
                  <c:v>448.63400000000001</c:v>
                </c:pt>
                <c:pt idx="857">
                  <c:v>448.80799999999999</c:v>
                </c:pt>
                <c:pt idx="858">
                  <c:v>448.97899999999981</c:v>
                </c:pt>
                <c:pt idx="859">
                  <c:v>449.15499999999997</c:v>
                </c:pt>
                <c:pt idx="860">
                  <c:v>449.33199999999982</c:v>
                </c:pt>
                <c:pt idx="861">
                  <c:v>449.51099999999991</c:v>
                </c:pt>
                <c:pt idx="862">
                  <c:v>449.68899999999991</c:v>
                </c:pt>
                <c:pt idx="863">
                  <c:v>449.86500000000001</c:v>
                </c:pt>
                <c:pt idx="864">
                  <c:v>450.03599999999977</c:v>
                </c:pt>
                <c:pt idx="865">
                  <c:v>450.20399999999978</c:v>
                </c:pt>
                <c:pt idx="866">
                  <c:v>450.37099999999992</c:v>
                </c:pt>
                <c:pt idx="867">
                  <c:v>450.54099999999988</c:v>
                </c:pt>
                <c:pt idx="868">
                  <c:v>450.71100000000001</c:v>
                </c:pt>
                <c:pt idx="869">
                  <c:v>450.88</c:v>
                </c:pt>
                <c:pt idx="870">
                  <c:v>451.05099999999999</c:v>
                </c:pt>
                <c:pt idx="871">
                  <c:v>451.22299999999979</c:v>
                </c:pt>
                <c:pt idx="872">
                  <c:v>451.39299999999992</c:v>
                </c:pt>
                <c:pt idx="873">
                  <c:v>451.55999999999989</c:v>
                </c:pt>
                <c:pt idx="874">
                  <c:v>451.7319999999998</c:v>
                </c:pt>
                <c:pt idx="875">
                  <c:v>451.90099999999978</c:v>
                </c:pt>
                <c:pt idx="876">
                  <c:v>452.072</c:v>
                </c:pt>
                <c:pt idx="877">
                  <c:v>452.24399999999991</c:v>
                </c:pt>
                <c:pt idx="878">
                  <c:v>452.41399999999982</c:v>
                </c:pt>
                <c:pt idx="879">
                  <c:v>452.58499999999992</c:v>
                </c:pt>
                <c:pt idx="880">
                  <c:v>452.75400000000002</c:v>
                </c:pt>
                <c:pt idx="881">
                  <c:v>452.92499999999978</c:v>
                </c:pt>
                <c:pt idx="882">
                  <c:v>453.10199999999992</c:v>
                </c:pt>
                <c:pt idx="883">
                  <c:v>453.279</c:v>
                </c:pt>
                <c:pt idx="884">
                  <c:v>453.45499999999993</c:v>
                </c:pt>
                <c:pt idx="885">
                  <c:v>453.63400000000001</c:v>
                </c:pt>
                <c:pt idx="886">
                  <c:v>453.81599999999992</c:v>
                </c:pt>
                <c:pt idx="887">
                  <c:v>453.9989999999998</c:v>
                </c:pt>
                <c:pt idx="888">
                  <c:v>454.178</c:v>
                </c:pt>
                <c:pt idx="889">
                  <c:v>454.35599999999999</c:v>
                </c:pt>
                <c:pt idx="890">
                  <c:v>454.53</c:v>
                </c:pt>
                <c:pt idx="891">
                  <c:v>454.70299999999992</c:v>
                </c:pt>
                <c:pt idx="892">
                  <c:v>454.87599999999992</c:v>
                </c:pt>
                <c:pt idx="893">
                  <c:v>455.04399999999993</c:v>
                </c:pt>
                <c:pt idx="894">
                  <c:v>455.21299999999991</c:v>
                </c:pt>
                <c:pt idx="895">
                  <c:v>455.38599999999991</c:v>
                </c:pt>
                <c:pt idx="896">
                  <c:v>455.55799999999999</c:v>
                </c:pt>
                <c:pt idx="897">
                  <c:v>455.72599999999977</c:v>
                </c:pt>
                <c:pt idx="898">
                  <c:v>455.90599999999978</c:v>
                </c:pt>
                <c:pt idx="899">
                  <c:v>456.08499999999992</c:v>
                </c:pt>
                <c:pt idx="900">
                  <c:v>456.25799999999992</c:v>
                </c:pt>
                <c:pt idx="901">
                  <c:v>456.42999999999978</c:v>
                </c:pt>
                <c:pt idx="902">
                  <c:v>456.59999999999991</c:v>
                </c:pt>
                <c:pt idx="903">
                  <c:v>456.76900000000001</c:v>
                </c:pt>
                <c:pt idx="904">
                  <c:v>456.93200000000002</c:v>
                </c:pt>
                <c:pt idx="905">
                  <c:v>457.09100000000001</c:v>
                </c:pt>
                <c:pt idx="906">
                  <c:v>457.24799999999999</c:v>
                </c:pt>
                <c:pt idx="907">
                  <c:v>457.40899999999982</c:v>
                </c:pt>
                <c:pt idx="908">
                  <c:v>457.57799999999992</c:v>
                </c:pt>
                <c:pt idx="909">
                  <c:v>457.74799999999999</c:v>
                </c:pt>
                <c:pt idx="910">
                  <c:v>457.91499999999979</c:v>
                </c:pt>
                <c:pt idx="911">
                  <c:v>458.07899999999978</c:v>
                </c:pt>
                <c:pt idx="912">
                  <c:v>458.24099999999999</c:v>
                </c:pt>
                <c:pt idx="913">
                  <c:v>458.40199999999982</c:v>
                </c:pt>
                <c:pt idx="914">
                  <c:v>458.56299999999999</c:v>
                </c:pt>
                <c:pt idx="915">
                  <c:v>458.72399999999982</c:v>
                </c:pt>
                <c:pt idx="916">
                  <c:v>458.89</c:v>
                </c:pt>
                <c:pt idx="917">
                  <c:v>459.06399999999991</c:v>
                </c:pt>
                <c:pt idx="918">
                  <c:v>459.23899999999981</c:v>
                </c:pt>
                <c:pt idx="919">
                  <c:v>459.41099999999977</c:v>
                </c:pt>
                <c:pt idx="920">
                  <c:v>459.57599999999991</c:v>
                </c:pt>
                <c:pt idx="921">
                  <c:v>459.745</c:v>
                </c:pt>
                <c:pt idx="922">
                  <c:v>459.91599999999983</c:v>
                </c:pt>
                <c:pt idx="923">
                  <c:v>460.08100000000002</c:v>
                </c:pt>
                <c:pt idx="924">
                  <c:v>460.24399999999991</c:v>
                </c:pt>
                <c:pt idx="925">
                  <c:v>460.40999999999991</c:v>
                </c:pt>
                <c:pt idx="926">
                  <c:v>460.58299999999991</c:v>
                </c:pt>
                <c:pt idx="927">
                  <c:v>460.75699999999978</c:v>
                </c:pt>
                <c:pt idx="928">
                  <c:v>460.93499999999977</c:v>
                </c:pt>
                <c:pt idx="929">
                  <c:v>461.11</c:v>
                </c:pt>
                <c:pt idx="930">
                  <c:v>461.28699999999981</c:v>
                </c:pt>
                <c:pt idx="931">
                  <c:v>461.46499999999992</c:v>
                </c:pt>
                <c:pt idx="932">
                  <c:v>461.64100000000002</c:v>
                </c:pt>
                <c:pt idx="933">
                  <c:v>461.81999999999988</c:v>
                </c:pt>
                <c:pt idx="934">
                  <c:v>461.99699999999967</c:v>
                </c:pt>
                <c:pt idx="935">
                  <c:v>462.17500000000001</c:v>
                </c:pt>
                <c:pt idx="936">
                  <c:v>462.351</c:v>
                </c:pt>
                <c:pt idx="937">
                  <c:v>462.52699999999982</c:v>
                </c:pt>
                <c:pt idx="938">
                  <c:v>462.70299999999992</c:v>
                </c:pt>
                <c:pt idx="939">
                  <c:v>462.87599999999992</c:v>
                </c:pt>
                <c:pt idx="940">
                  <c:v>463.05099999999999</c:v>
                </c:pt>
                <c:pt idx="941">
                  <c:v>463.22899999999981</c:v>
                </c:pt>
                <c:pt idx="942">
                  <c:v>463.40699999999981</c:v>
                </c:pt>
                <c:pt idx="943">
                  <c:v>463.58799999999991</c:v>
                </c:pt>
                <c:pt idx="944">
                  <c:v>463.76599999999979</c:v>
                </c:pt>
                <c:pt idx="945">
                  <c:v>463.947</c:v>
                </c:pt>
                <c:pt idx="946">
                  <c:v>464.12099999999992</c:v>
                </c:pt>
                <c:pt idx="947">
                  <c:v>464.29799999999977</c:v>
                </c:pt>
                <c:pt idx="948">
                  <c:v>464.4769999999998</c:v>
                </c:pt>
                <c:pt idx="949">
                  <c:v>464.65599999999989</c:v>
                </c:pt>
                <c:pt idx="950">
                  <c:v>464.83299999999991</c:v>
                </c:pt>
                <c:pt idx="951">
                  <c:v>465.01</c:v>
                </c:pt>
                <c:pt idx="952">
                  <c:v>465.18499999999989</c:v>
                </c:pt>
                <c:pt idx="953">
                  <c:v>465.35599999999999</c:v>
                </c:pt>
                <c:pt idx="954">
                  <c:v>465.52699999999982</c:v>
                </c:pt>
                <c:pt idx="955">
                  <c:v>465.702</c:v>
                </c:pt>
                <c:pt idx="956">
                  <c:v>465.875</c:v>
                </c:pt>
                <c:pt idx="957">
                  <c:v>466.05199999999991</c:v>
                </c:pt>
                <c:pt idx="958">
                  <c:v>466.2269999999998</c:v>
                </c:pt>
                <c:pt idx="959">
                  <c:v>466.399</c:v>
                </c:pt>
                <c:pt idx="960">
                  <c:v>466.57599999999991</c:v>
                </c:pt>
                <c:pt idx="961">
                  <c:v>466.75</c:v>
                </c:pt>
                <c:pt idx="962">
                  <c:v>466.91799999999978</c:v>
                </c:pt>
                <c:pt idx="963">
                  <c:v>467.08399999999978</c:v>
                </c:pt>
                <c:pt idx="964">
                  <c:v>467.255</c:v>
                </c:pt>
                <c:pt idx="965">
                  <c:v>467.42499999999978</c:v>
                </c:pt>
                <c:pt idx="966">
                  <c:v>467.59</c:v>
                </c:pt>
                <c:pt idx="967">
                  <c:v>467.75599999999991</c:v>
                </c:pt>
                <c:pt idx="968">
                  <c:v>467.92099999999982</c:v>
                </c:pt>
                <c:pt idx="969">
                  <c:v>468.09299999999979</c:v>
                </c:pt>
                <c:pt idx="970">
                  <c:v>468.27</c:v>
                </c:pt>
                <c:pt idx="971">
                  <c:v>468.44499999999988</c:v>
                </c:pt>
                <c:pt idx="972">
                  <c:v>468.61199999999991</c:v>
                </c:pt>
                <c:pt idx="973">
                  <c:v>468.77599999999978</c:v>
                </c:pt>
                <c:pt idx="974">
                  <c:v>468.947</c:v>
                </c:pt>
                <c:pt idx="975">
                  <c:v>469.12099999999992</c:v>
                </c:pt>
                <c:pt idx="976">
                  <c:v>469.29799999999977</c:v>
                </c:pt>
                <c:pt idx="977">
                  <c:v>469.47599999999977</c:v>
                </c:pt>
                <c:pt idx="978">
                  <c:v>469.64699999999999</c:v>
                </c:pt>
                <c:pt idx="979">
                  <c:v>469.81799999999993</c:v>
                </c:pt>
                <c:pt idx="980">
                  <c:v>469.98</c:v>
                </c:pt>
                <c:pt idx="981">
                  <c:v>470.14199999999988</c:v>
                </c:pt>
                <c:pt idx="982">
                  <c:v>470.30099999999999</c:v>
                </c:pt>
                <c:pt idx="983">
                  <c:v>470.46</c:v>
                </c:pt>
                <c:pt idx="984">
                  <c:v>470.62299999999999</c:v>
                </c:pt>
                <c:pt idx="985">
                  <c:v>470.79099999999983</c:v>
                </c:pt>
                <c:pt idx="986">
                  <c:v>470.96199999999982</c:v>
                </c:pt>
                <c:pt idx="987">
                  <c:v>471.13599999999991</c:v>
                </c:pt>
                <c:pt idx="988">
                  <c:v>471.30599999999993</c:v>
                </c:pt>
                <c:pt idx="989">
                  <c:v>471.47099999999978</c:v>
                </c:pt>
                <c:pt idx="990">
                  <c:v>471.63400000000001</c:v>
                </c:pt>
                <c:pt idx="991">
                  <c:v>471.79499999999979</c:v>
                </c:pt>
                <c:pt idx="992">
                  <c:v>471.95399999999978</c:v>
                </c:pt>
                <c:pt idx="993">
                  <c:v>472.11</c:v>
                </c:pt>
                <c:pt idx="994">
                  <c:v>472.26799999999992</c:v>
                </c:pt>
                <c:pt idx="995">
                  <c:v>472.42699999999979</c:v>
                </c:pt>
                <c:pt idx="996">
                  <c:v>472.58600000000001</c:v>
                </c:pt>
                <c:pt idx="997">
                  <c:v>472.75</c:v>
                </c:pt>
                <c:pt idx="998">
                  <c:v>472.91399999999982</c:v>
                </c:pt>
                <c:pt idx="999">
                  <c:v>473.07599999999991</c:v>
                </c:pt>
                <c:pt idx="1000">
                  <c:v>473.23599999999982</c:v>
                </c:pt>
                <c:pt idx="1001">
                  <c:v>473.39799999999991</c:v>
                </c:pt>
                <c:pt idx="1002">
                  <c:v>473.55799999999999</c:v>
                </c:pt>
                <c:pt idx="1003">
                  <c:v>473.71699999999981</c:v>
                </c:pt>
                <c:pt idx="1004">
                  <c:v>473.87699999999978</c:v>
                </c:pt>
                <c:pt idx="1005">
                  <c:v>474.03999999999979</c:v>
                </c:pt>
                <c:pt idx="1006">
                  <c:v>474.21100000000001</c:v>
                </c:pt>
                <c:pt idx="1007">
                  <c:v>474.38199999999978</c:v>
                </c:pt>
                <c:pt idx="1008">
                  <c:v>474.548</c:v>
                </c:pt>
                <c:pt idx="1009">
                  <c:v>474.71399999999983</c:v>
                </c:pt>
                <c:pt idx="1010">
                  <c:v>474.88099999999991</c:v>
                </c:pt>
                <c:pt idx="1011">
                  <c:v>475.04399999999993</c:v>
                </c:pt>
                <c:pt idx="1012">
                  <c:v>475.21</c:v>
                </c:pt>
                <c:pt idx="1013">
                  <c:v>475.37599999999992</c:v>
                </c:pt>
                <c:pt idx="1014">
                  <c:v>475.53999999999979</c:v>
                </c:pt>
                <c:pt idx="1015">
                  <c:v>475.70299999999992</c:v>
                </c:pt>
                <c:pt idx="1016">
                  <c:v>475.86899999999991</c:v>
                </c:pt>
                <c:pt idx="1017">
                  <c:v>476.03499999999991</c:v>
                </c:pt>
                <c:pt idx="1018">
                  <c:v>476.20399999999978</c:v>
                </c:pt>
                <c:pt idx="1019">
                  <c:v>476.375</c:v>
                </c:pt>
                <c:pt idx="1020">
                  <c:v>476.54699999999991</c:v>
                </c:pt>
                <c:pt idx="1021">
                  <c:v>476.72399999999982</c:v>
                </c:pt>
                <c:pt idx="1022">
                  <c:v>476.89699999999982</c:v>
                </c:pt>
                <c:pt idx="1023">
                  <c:v>477.07099999999991</c:v>
                </c:pt>
                <c:pt idx="1024">
                  <c:v>477.23799999999977</c:v>
                </c:pt>
                <c:pt idx="1025">
                  <c:v>477.40999999999991</c:v>
                </c:pt>
                <c:pt idx="1026">
                  <c:v>477.58499999999992</c:v>
                </c:pt>
                <c:pt idx="1027">
                  <c:v>477.755</c:v>
                </c:pt>
                <c:pt idx="1028">
                  <c:v>477.92299999999977</c:v>
                </c:pt>
                <c:pt idx="1029">
                  <c:v>478.09399999999982</c:v>
                </c:pt>
                <c:pt idx="1030">
                  <c:v>478.26900000000001</c:v>
                </c:pt>
                <c:pt idx="1031">
                  <c:v>478.44399999999979</c:v>
                </c:pt>
                <c:pt idx="1032">
                  <c:v>478.61699999999979</c:v>
                </c:pt>
                <c:pt idx="1033">
                  <c:v>478.78199999999981</c:v>
                </c:pt>
                <c:pt idx="1034">
                  <c:v>478.94099999999992</c:v>
                </c:pt>
                <c:pt idx="1035">
                  <c:v>479.11299999999989</c:v>
                </c:pt>
                <c:pt idx="1036">
                  <c:v>479.28499999999991</c:v>
                </c:pt>
                <c:pt idx="1037">
                  <c:v>479.44899999999978</c:v>
                </c:pt>
                <c:pt idx="1038">
                  <c:v>479.61199999999991</c:v>
                </c:pt>
                <c:pt idx="1039">
                  <c:v>479.774</c:v>
                </c:pt>
                <c:pt idx="1040">
                  <c:v>479.93999999999983</c:v>
                </c:pt>
                <c:pt idx="1041">
                  <c:v>480.10799999999989</c:v>
                </c:pt>
                <c:pt idx="1042">
                  <c:v>480.26799999999992</c:v>
                </c:pt>
                <c:pt idx="1043">
                  <c:v>480.4289999999998</c:v>
                </c:pt>
                <c:pt idx="1044">
                  <c:v>480.59399999999982</c:v>
                </c:pt>
                <c:pt idx="1045">
                  <c:v>480.75900000000001</c:v>
                </c:pt>
                <c:pt idx="1046">
                  <c:v>480.92299999999977</c:v>
                </c:pt>
                <c:pt idx="1047">
                  <c:v>481.08600000000001</c:v>
                </c:pt>
                <c:pt idx="1048">
                  <c:v>481.25099999999992</c:v>
                </c:pt>
                <c:pt idx="1049">
                  <c:v>481.41799999999978</c:v>
                </c:pt>
                <c:pt idx="1050">
                  <c:v>481.59100000000001</c:v>
                </c:pt>
                <c:pt idx="1051">
                  <c:v>481.76499999999999</c:v>
                </c:pt>
                <c:pt idx="1052">
                  <c:v>481.93700000000001</c:v>
                </c:pt>
                <c:pt idx="1053">
                  <c:v>482.10300000000001</c:v>
                </c:pt>
                <c:pt idx="1054">
                  <c:v>482.27</c:v>
                </c:pt>
                <c:pt idx="1055">
                  <c:v>482.43499999999977</c:v>
                </c:pt>
                <c:pt idx="1056">
                  <c:v>482.60199999999992</c:v>
                </c:pt>
                <c:pt idx="1057">
                  <c:v>482.76199999999977</c:v>
                </c:pt>
                <c:pt idx="1058">
                  <c:v>482.92599999999982</c:v>
                </c:pt>
                <c:pt idx="1059">
                  <c:v>483.08600000000001</c:v>
                </c:pt>
                <c:pt idx="1060">
                  <c:v>483.24599999999992</c:v>
                </c:pt>
                <c:pt idx="1061">
                  <c:v>483.40599999999978</c:v>
                </c:pt>
                <c:pt idx="1062">
                  <c:v>483.56899999999979</c:v>
                </c:pt>
                <c:pt idx="1063">
                  <c:v>483.73599999999982</c:v>
                </c:pt>
                <c:pt idx="1064">
                  <c:v>483.89599999999979</c:v>
                </c:pt>
                <c:pt idx="1065">
                  <c:v>484.05999999999989</c:v>
                </c:pt>
                <c:pt idx="1066">
                  <c:v>484.21899999999982</c:v>
                </c:pt>
                <c:pt idx="1067">
                  <c:v>484.37699999999978</c:v>
                </c:pt>
                <c:pt idx="1068">
                  <c:v>484.53499999999991</c:v>
                </c:pt>
                <c:pt idx="1069">
                  <c:v>484.69399999999979</c:v>
                </c:pt>
                <c:pt idx="1070">
                  <c:v>484.85699999999991</c:v>
                </c:pt>
                <c:pt idx="1071">
                  <c:v>485.02099999999979</c:v>
                </c:pt>
                <c:pt idx="1072">
                  <c:v>485.18599999999992</c:v>
                </c:pt>
                <c:pt idx="1073">
                  <c:v>485.35199999999992</c:v>
                </c:pt>
                <c:pt idx="1074">
                  <c:v>485.52199999999982</c:v>
                </c:pt>
                <c:pt idx="1075">
                  <c:v>485.69799999999992</c:v>
                </c:pt>
                <c:pt idx="1076">
                  <c:v>485.87199999999979</c:v>
                </c:pt>
                <c:pt idx="1077">
                  <c:v>486.03999999999979</c:v>
                </c:pt>
                <c:pt idx="1078">
                  <c:v>486.21</c:v>
                </c:pt>
                <c:pt idx="1079">
                  <c:v>486.39</c:v>
                </c:pt>
                <c:pt idx="1080">
                  <c:v>486.56399999999991</c:v>
                </c:pt>
                <c:pt idx="1081">
                  <c:v>486.74</c:v>
                </c:pt>
                <c:pt idx="1082">
                  <c:v>486.91599999999983</c:v>
                </c:pt>
                <c:pt idx="1083">
                  <c:v>487.08899999999983</c:v>
                </c:pt>
                <c:pt idx="1084">
                  <c:v>487.25900000000001</c:v>
                </c:pt>
                <c:pt idx="1085">
                  <c:v>487.42599999999982</c:v>
                </c:pt>
                <c:pt idx="1086">
                  <c:v>487.58899999999983</c:v>
                </c:pt>
                <c:pt idx="1087">
                  <c:v>487.75299999999999</c:v>
                </c:pt>
                <c:pt idx="1088">
                  <c:v>487.91799999999978</c:v>
                </c:pt>
                <c:pt idx="1089">
                  <c:v>488.08199999999982</c:v>
                </c:pt>
                <c:pt idx="1090">
                  <c:v>488.24199999999979</c:v>
                </c:pt>
                <c:pt idx="1091">
                  <c:v>488.40899999999982</c:v>
                </c:pt>
                <c:pt idx="1092">
                  <c:v>488.57299999999992</c:v>
                </c:pt>
                <c:pt idx="1093">
                  <c:v>488.7369999999998</c:v>
                </c:pt>
                <c:pt idx="1094">
                  <c:v>488.90199999999982</c:v>
                </c:pt>
                <c:pt idx="1095">
                  <c:v>489.06599999999992</c:v>
                </c:pt>
                <c:pt idx="1096">
                  <c:v>489.22799999999978</c:v>
                </c:pt>
                <c:pt idx="1097">
                  <c:v>489.39199999999983</c:v>
                </c:pt>
                <c:pt idx="1098">
                  <c:v>489.55700000000002</c:v>
                </c:pt>
                <c:pt idx="1099">
                  <c:v>489.71799999999979</c:v>
                </c:pt>
                <c:pt idx="1100">
                  <c:v>489.88</c:v>
                </c:pt>
                <c:pt idx="1101">
                  <c:v>490.04199999999992</c:v>
                </c:pt>
                <c:pt idx="1102">
                  <c:v>490.20600000000002</c:v>
                </c:pt>
                <c:pt idx="1103">
                  <c:v>490.36799999999988</c:v>
                </c:pt>
                <c:pt idx="1104">
                  <c:v>490.53</c:v>
                </c:pt>
                <c:pt idx="1105">
                  <c:v>490.69499999999988</c:v>
                </c:pt>
                <c:pt idx="1106">
                  <c:v>490.86299999999989</c:v>
                </c:pt>
                <c:pt idx="1107">
                  <c:v>491.03499999999991</c:v>
                </c:pt>
                <c:pt idx="1108">
                  <c:v>491.20600000000002</c:v>
                </c:pt>
                <c:pt idx="1109">
                  <c:v>491.37399999999991</c:v>
                </c:pt>
                <c:pt idx="1110">
                  <c:v>491.54199999999992</c:v>
                </c:pt>
                <c:pt idx="1111">
                  <c:v>491.70899999999978</c:v>
                </c:pt>
                <c:pt idx="1112">
                  <c:v>491.87599999999992</c:v>
                </c:pt>
                <c:pt idx="1113">
                  <c:v>492.03999999999979</c:v>
                </c:pt>
                <c:pt idx="1114">
                  <c:v>492.20099999999991</c:v>
                </c:pt>
                <c:pt idx="1115">
                  <c:v>492.36199999999991</c:v>
                </c:pt>
                <c:pt idx="1116">
                  <c:v>492.52299999999991</c:v>
                </c:pt>
                <c:pt idx="1117">
                  <c:v>492.68299999999999</c:v>
                </c:pt>
                <c:pt idx="1118">
                  <c:v>492.84500000000003</c:v>
                </c:pt>
                <c:pt idx="1119">
                  <c:v>493.01199999999977</c:v>
                </c:pt>
                <c:pt idx="1120">
                  <c:v>493.18099999999993</c:v>
                </c:pt>
                <c:pt idx="1121">
                  <c:v>493.35399999999993</c:v>
                </c:pt>
                <c:pt idx="1122">
                  <c:v>493.52499999999992</c:v>
                </c:pt>
                <c:pt idx="1123">
                  <c:v>493.69200000000001</c:v>
                </c:pt>
                <c:pt idx="1124">
                  <c:v>493.85399999999993</c:v>
                </c:pt>
                <c:pt idx="1125">
                  <c:v>494.01199999999977</c:v>
                </c:pt>
                <c:pt idx="1126">
                  <c:v>494.17199999999991</c:v>
                </c:pt>
                <c:pt idx="1127">
                  <c:v>494.33799999999991</c:v>
                </c:pt>
                <c:pt idx="1128">
                  <c:v>494.505</c:v>
                </c:pt>
                <c:pt idx="1129">
                  <c:v>494.67199999999991</c:v>
                </c:pt>
                <c:pt idx="1130">
                  <c:v>494.83699999999982</c:v>
                </c:pt>
                <c:pt idx="1131">
                  <c:v>495.00099999999992</c:v>
                </c:pt>
                <c:pt idx="1132">
                  <c:v>495.16500000000002</c:v>
                </c:pt>
                <c:pt idx="1133">
                  <c:v>495.33</c:v>
                </c:pt>
                <c:pt idx="1134">
                  <c:v>495.49299999999982</c:v>
                </c:pt>
                <c:pt idx="1135">
                  <c:v>495.65699999999993</c:v>
                </c:pt>
                <c:pt idx="1136">
                  <c:v>495.82299999999992</c:v>
                </c:pt>
                <c:pt idx="1137">
                  <c:v>495.98899999999981</c:v>
                </c:pt>
                <c:pt idx="1138">
                  <c:v>496.15499999999997</c:v>
                </c:pt>
                <c:pt idx="1139">
                  <c:v>496.32299999999992</c:v>
                </c:pt>
                <c:pt idx="1140">
                  <c:v>496.49499999999978</c:v>
                </c:pt>
                <c:pt idx="1141">
                  <c:v>496.66800000000001</c:v>
                </c:pt>
                <c:pt idx="1142">
                  <c:v>496.84199999999993</c:v>
                </c:pt>
                <c:pt idx="1143">
                  <c:v>497.01099999999991</c:v>
                </c:pt>
                <c:pt idx="1144">
                  <c:v>497.17899999999992</c:v>
                </c:pt>
                <c:pt idx="1145">
                  <c:v>497.34100000000001</c:v>
                </c:pt>
                <c:pt idx="1146">
                  <c:v>497.505</c:v>
                </c:pt>
                <c:pt idx="1147">
                  <c:v>497.67099999999988</c:v>
                </c:pt>
                <c:pt idx="1148">
                  <c:v>497.84</c:v>
                </c:pt>
                <c:pt idx="1149">
                  <c:v>498.00400000000002</c:v>
                </c:pt>
                <c:pt idx="1150">
                  <c:v>498.17</c:v>
                </c:pt>
                <c:pt idx="1151">
                  <c:v>498.33399999999978</c:v>
                </c:pt>
                <c:pt idx="1152">
                  <c:v>498.50099999999992</c:v>
                </c:pt>
                <c:pt idx="1153">
                  <c:v>498.67099999999988</c:v>
                </c:pt>
                <c:pt idx="1154">
                  <c:v>498.84300000000002</c:v>
                </c:pt>
                <c:pt idx="1155">
                  <c:v>499.01799999999992</c:v>
                </c:pt>
                <c:pt idx="1156">
                  <c:v>499.18999999999988</c:v>
                </c:pt>
                <c:pt idx="1157">
                  <c:v>499.35899999999992</c:v>
                </c:pt>
                <c:pt idx="1158">
                  <c:v>499.53</c:v>
                </c:pt>
                <c:pt idx="1159">
                  <c:v>499.69599999999991</c:v>
                </c:pt>
                <c:pt idx="1160">
                  <c:v>499.86299999999989</c:v>
                </c:pt>
                <c:pt idx="1161">
                  <c:v>500.03300000000002</c:v>
                </c:pt>
                <c:pt idx="1162">
                  <c:v>500.2</c:v>
                </c:pt>
                <c:pt idx="1163">
                  <c:v>500.36099999999999</c:v>
                </c:pt>
                <c:pt idx="1164">
                  <c:v>500.52199999999982</c:v>
                </c:pt>
                <c:pt idx="1165">
                  <c:v>500.68200000000002</c:v>
                </c:pt>
                <c:pt idx="1166">
                  <c:v>500.84699999999992</c:v>
                </c:pt>
                <c:pt idx="1167">
                  <c:v>501.01099999999991</c:v>
                </c:pt>
                <c:pt idx="1168">
                  <c:v>501.173</c:v>
                </c:pt>
                <c:pt idx="1169">
                  <c:v>501.33299999999991</c:v>
                </c:pt>
                <c:pt idx="1170">
                  <c:v>501.50099999999992</c:v>
                </c:pt>
                <c:pt idx="1171">
                  <c:v>501.67399999999992</c:v>
                </c:pt>
                <c:pt idx="1172">
                  <c:v>501.84500000000003</c:v>
                </c:pt>
                <c:pt idx="1173">
                  <c:v>502.01599999999979</c:v>
                </c:pt>
                <c:pt idx="1174">
                  <c:v>502.18399999999991</c:v>
                </c:pt>
                <c:pt idx="1175">
                  <c:v>502.34899999999999</c:v>
                </c:pt>
                <c:pt idx="1176">
                  <c:v>502.50900000000001</c:v>
                </c:pt>
                <c:pt idx="1177">
                  <c:v>502.67199999999991</c:v>
                </c:pt>
                <c:pt idx="1178">
                  <c:v>502.83399999999978</c:v>
                </c:pt>
                <c:pt idx="1179">
                  <c:v>502.99299999999982</c:v>
                </c:pt>
                <c:pt idx="1180">
                  <c:v>503.15100000000001</c:v>
                </c:pt>
                <c:pt idx="1181">
                  <c:v>503.31200000000001</c:v>
                </c:pt>
                <c:pt idx="1182">
                  <c:v>503.47499999999991</c:v>
                </c:pt>
                <c:pt idx="1183">
                  <c:v>503.64</c:v>
                </c:pt>
                <c:pt idx="1184">
                  <c:v>503.80399999999992</c:v>
                </c:pt>
                <c:pt idx="1185">
                  <c:v>503.96899999999982</c:v>
                </c:pt>
                <c:pt idx="1186">
                  <c:v>504.13199999999978</c:v>
                </c:pt>
                <c:pt idx="1187">
                  <c:v>504.29999999999978</c:v>
                </c:pt>
                <c:pt idx="1188">
                  <c:v>504.46499999999992</c:v>
                </c:pt>
                <c:pt idx="1189">
                  <c:v>504.63</c:v>
                </c:pt>
                <c:pt idx="1190">
                  <c:v>504.80099999999999</c:v>
                </c:pt>
                <c:pt idx="1191">
                  <c:v>504.97299999999979</c:v>
                </c:pt>
                <c:pt idx="1192">
                  <c:v>505.14400000000001</c:v>
                </c:pt>
                <c:pt idx="1193">
                  <c:v>505.30899999999991</c:v>
                </c:pt>
                <c:pt idx="1194">
                  <c:v>505.47399999999982</c:v>
                </c:pt>
                <c:pt idx="1195">
                  <c:v>505.63599999999991</c:v>
                </c:pt>
                <c:pt idx="1196">
                  <c:v>505.80099999999999</c:v>
                </c:pt>
                <c:pt idx="1197">
                  <c:v>505.96999999999991</c:v>
                </c:pt>
                <c:pt idx="1198">
                  <c:v>506.14100000000002</c:v>
                </c:pt>
                <c:pt idx="1199">
                  <c:v>506.30899999999991</c:v>
                </c:pt>
                <c:pt idx="1200">
                  <c:v>506.47499999999991</c:v>
                </c:pt>
                <c:pt idx="1201">
                  <c:v>506.64600000000002</c:v>
                </c:pt>
                <c:pt idx="1202">
                  <c:v>506.81499999999988</c:v>
                </c:pt>
                <c:pt idx="1203">
                  <c:v>506.9819999999998</c:v>
                </c:pt>
                <c:pt idx="1204">
                  <c:v>507.14800000000002</c:v>
                </c:pt>
                <c:pt idx="1205">
                  <c:v>507.30999999999989</c:v>
                </c:pt>
                <c:pt idx="1206">
                  <c:v>507.46899999999982</c:v>
                </c:pt>
                <c:pt idx="1207">
                  <c:v>507.62699999999978</c:v>
                </c:pt>
                <c:pt idx="1208">
                  <c:v>507.78300000000002</c:v>
                </c:pt>
                <c:pt idx="1209">
                  <c:v>507.94299999999993</c:v>
                </c:pt>
                <c:pt idx="1210">
                  <c:v>508.10399999999993</c:v>
                </c:pt>
                <c:pt idx="1211">
                  <c:v>508.26199999999977</c:v>
                </c:pt>
                <c:pt idx="1212">
                  <c:v>508.41899999999981</c:v>
                </c:pt>
                <c:pt idx="1213">
                  <c:v>508.57899999999978</c:v>
                </c:pt>
                <c:pt idx="1214">
                  <c:v>508.74199999999979</c:v>
                </c:pt>
                <c:pt idx="1215">
                  <c:v>508.91300000000001</c:v>
                </c:pt>
                <c:pt idx="1216">
                  <c:v>509.08600000000001</c:v>
                </c:pt>
                <c:pt idx="1217">
                  <c:v>509.25400000000002</c:v>
                </c:pt>
                <c:pt idx="1218">
                  <c:v>509.42699999999979</c:v>
                </c:pt>
                <c:pt idx="1219">
                  <c:v>509.59899999999982</c:v>
                </c:pt>
                <c:pt idx="1220">
                  <c:v>509.77099999999979</c:v>
                </c:pt>
                <c:pt idx="1221">
                  <c:v>509.94299999999993</c:v>
                </c:pt>
                <c:pt idx="1222">
                  <c:v>510.11199999999991</c:v>
                </c:pt>
                <c:pt idx="1223">
                  <c:v>510.27499999999992</c:v>
                </c:pt>
                <c:pt idx="1224">
                  <c:v>510.43799999999982</c:v>
                </c:pt>
                <c:pt idx="1225">
                  <c:v>510.60199999999992</c:v>
                </c:pt>
                <c:pt idx="1226">
                  <c:v>510.76599999999979</c:v>
                </c:pt>
                <c:pt idx="1227">
                  <c:v>510.92799999999983</c:v>
                </c:pt>
                <c:pt idx="1228">
                  <c:v>511.09199999999981</c:v>
                </c:pt>
                <c:pt idx="1229">
                  <c:v>511.26099999999991</c:v>
                </c:pt>
                <c:pt idx="1230">
                  <c:v>511.4339999999998</c:v>
                </c:pt>
                <c:pt idx="1231">
                  <c:v>511.60300000000001</c:v>
                </c:pt>
                <c:pt idx="1232">
                  <c:v>511.77099999999979</c:v>
                </c:pt>
                <c:pt idx="1233">
                  <c:v>511.93999999999983</c:v>
                </c:pt>
                <c:pt idx="1234">
                  <c:v>512.10500000000002</c:v>
                </c:pt>
                <c:pt idx="1235">
                  <c:v>512.26599999999996</c:v>
                </c:pt>
                <c:pt idx="1236">
                  <c:v>512.423</c:v>
                </c:pt>
                <c:pt idx="1237">
                  <c:v>512.58399999999995</c:v>
                </c:pt>
                <c:pt idx="1238">
                  <c:v>512.74800000000005</c:v>
                </c:pt>
                <c:pt idx="1239">
                  <c:v>512.91499999999996</c:v>
                </c:pt>
                <c:pt idx="1240">
                  <c:v>513.08000000000004</c:v>
                </c:pt>
                <c:pt idx="1241">
                  <c:v>513.245</c:v>
                </c:pt>
                <c:pt idx="1242">
                  <c:v>513.41</c:v>
                </c:pt>
                <c:pt idx="1243">
                  <c:v>513.57799999999997</c:v>
                </c:pt>
                <c:pt idx="1244">
                  <c:v>513.74400000000003</c:v>
                </c:pt>
                <c:pt idx="1245">
                  <c:v>513.9069999999997</c:v>
                </c:pt>
                <c:pt idx="1246">
                  <c:v>514.06699999999978</c:v>
                </c:pt>
                <c:pt idx="1247">
                  <c:v>514.22500000000002</c:v>
                </c:pt>
                <c:pt idx="1248">
                  <c:v>514.38300000000004</c:v>
                </c:pt>
                <c:pt idx="1249">
                  <c:v>514.54300000000001</c:v>
                </c:pt>
                <c:pt idx="1250">
                  <c:v>514.70399999999995</c:v>
                </c:pt>
                <c:pt idx="1251">
                  <c:v>514.86699999999962</c:v>
                </c:pt>
                <c:pt idx="1252">
                  <c:v>515.03099999999972</c:v>
                </c:pt>
                <c:pt idx="1253">
                  <c:v>515.19600000000003</c:v>
                </c:pt>
                <c:pt idx="1254">
                  <c:v>515.36099999999976</c:v>
                </c:pt>
                <c:pt idx="1255">
                  <c:v>515.524</c:v>
                </c:pt>
                <c:pt idx="1256">
                  <c:v>515.69200000000001</c:v>
                </c:pt>
                <c:pt idx="1257">
                  <c:v>515.85999999999979</c:v>
                </c:pt>
                <c:pt idx="1258">
                  <c:v>516.02699999999982</c:v>
                </c:pt>
                <c:pt idx="1259">
                  <c:v>516.18899999999996</c:v>
                </c:pt>
                <c:pt idx="1260">
                  <c:v>516.3529999999995</c:v>
                </c:pt>
                <c:pt idx="1261">
                  <c:v>516.52</c:v>
                </c:pt>
                <c:pt idx="1262">
                  <c:v>516.68499999999995</c:v>
                </c:pt>
                <c:pt idx="1263">
                  <c:v>516.85199999999975</c:v>
                </c:pt>
                <c:pt idx="1264">
                  <c:v>517.02099999999996</c:v>
                </c:pt>
                <c:pt idx="1265">
                  <c:v>517.19000000000005</c:v>
                </c:pt>
                <c:pt idx="1266">
                  <c:v>517.35799999999949</c:v>
                </c:pt>
                <c:pt idx="1267">
                  <c:v>517.524</c:v>
                </c:pt>
                <c:pt idx="1268">
                  <c:v>517.69100000000003</c:v>
                </c:pt>
                <c:pt idx="1269">
                  <c:v>517.85599999999977</c:v>
                </c:pt>
                <c:pt idx="1270">
                  <c:v>518.02099999999996</c:v>
                </c:pt>
                <c:pt idx="1271">
                  <c:v>518.18600000000004</c:v>
                </c:pt>
                <c:pt idx="1272">
                  <c:v>518.34999999999968</c:v>
                </c:pt>
                <c:pt idx="1273">
                  <c:v>518.51400000000001</c:v>
                </c:pt>
                <c:pt idx="1274">
                  <c:v>518.68700000000001</c:v>
                </c:pt>
                <c:pt idx="1275">
                  <c:v>518.85999999999979</c:v>
                </c:pt>
                <c:pt idx="1276">
                  <c:v>519.03099999999972</c:v>
                </c:pt>
                <c:pt idx="1277">
                  <c:v>519.19899999999996</c:v>
                </c:pt>
                <c:pt idx="1278">
                  <c:v>519.36799999999948</c:v>
                </c:pt>
                <c:pt idx="1279">
                  <c:v>519.53099999999972</c:v>
                </c:pt>
                <c:pt idx="1280">
                  <c:v>519.69500000000005</c:v>
                </c:pt>
                <c:pt idx="1281">
                  <c:v>519.85999999999979</c:v>
                </c:pt>
                <c:pt idx="1282">
                  <c:v>520.029</c:v>
                </c:pt>
                <c:pt idx="1283">
                  <c:v>520.19299999999998</c:v>
                </c:pt>
                <c:pt idx="1284">
                  <c:v>520.35599999999977</c:v>
                </c:pt>
                <c:pt idx="1285">
                  <c:v>520.51299999999969</c:v>
                </c:pt>
                <c:pt idx="1286">
                  <c:v>520.66999999999996</c:v>
                </c:pt>
                <c:pt idx="1287">
                  <c:v>520.82899999999972</c:v>
                </c:pt>
                <c:pt idx="1288">
                  <c:v>520.98799999999972</c:v>
                </c:pt>
                <c:pt idx="1289">
                  <c:v>521.149</c:v>
                </c:pt>
                <c:pt idx="1290">
                  <c:v>521.31299999999976</c:v>
                </c:pt>
                <c:pt idx="1291">
                  <c:v>521.47699999999998</c:v>
                </c:pt>
                <c:pt idx="1292">
                  <c:v>521.64</c:v>
                </c:pt>
                <c:pt idx="1293">
                  <c:v>521.803</c:v>
                </c:pt>
                <c:pt idx="1294">
                  <c:v>521.96599999999978</c:v>
                </c:pt>
                <c:pt idx="1295">
                  <c:v>522.13</c:v>
                </c:pt>
                <c:pt idx="1296">
                  <c:v>522.29499999999996</c:v>
                </c:pt>
                <c:pt idx="1297">
                  <c:v>522.46399999999971</c:v>
                </c:pt>
                <c:pt idx="1298">
                  <c:v>522.63499999999999</c:v>
                </c:pt>
                <c:pt idx="1299">
                  <c:v>522.80399999999997</c:v>
                </c:pt>
                <c:pt idx="1300">
                  <c:v>522.97299999999996</c:v>
                </c:pt>
                <c:pt idx="1301">
                  <c:v>523.13900000000001</c:v>
                </c:pt>
                <c:pt idx="1302">
                  <c:v>523.30399999999997</c:v>
                </c:pt>
                <c:pt idx="1303">
                  <c:v>523.46699999999976</c:v>
                </c:pt>
                <c:pt idx="1304">
                  <c:v>523.62900000000002</c:v>
                </c:pt>
                <c:pt idx="1305">
                  <c:v>523.79</c:v>
                </c:pt>
                <c:pt idx="1306">
                  <c:v>523.95599999999979</c:v>
                </c:pt>
                <c:pt idx="1307">
                  <c:v>524.12400000000002</c:v>
                </c:pt>
                <c:pt idx="1308">
                  <c:v>524.29300000000001</c:v>
                </c:pt>
                <c:pt idx="1309">
                  <c:v>524.45999999999981</c:v>
                </c:pt>
                <c:pt idx="1310">
                  <c:v>524.62400000000002</c:v>
                </c:pt>
                <c:pt idx="1311">
                  <c:v>524.78599999999994</c:v>
                </c:pt>
                <c:pt idx="1312">
                  <c:v>524.94899999999996</c:v>
                </c:pt>
                <c:pt idx="1313">
                  <c:v>525.11500000000001</c:v>
                </c:pt>
                <c:pt idx="1314">
                  <c:v>525.28300000000002</c:v>
                </c:pt>
                <c:pt idx="1315">
                  <c:v>525.45399999999972</c:v>
                </c:pt>
                <c:pt idx="1316">
                  <c:v>525.62300000000005</c:v>
                </c:pt>
                <c:pt idx="1317">
                  <c:v>525.79</c:v>
                </c:pt>
                <c:pt idx="1318">
                  <c:v>525.95999999999981</c:v>
                </c:pt>
                <c:pt idx="1319">
                  <c:v>526.12900000000002</c:v>
                </c:pt>
                <c:pt idx="1320">
                  <c:v>526.29700000000003</c:v>
                </c:pt>
                <c:pt idx="1321">
                  <c:v>526.46199999999976</c:v>
                </c:pt>
                <c:pt idx="1322">
                  <c:v>526.63</c:v>
                </c:pt>
                <c:pt idx="1323">
                  <c:v>526.8009999999997</c:v>
                </c:pt>
                <c:pt idx="1324">
                  <c:v>526.97199999999998</c:v>
                </c:pt>
                <c:pt idx="1325">
                  <c:v>527.14199999999971</c:v>
                </c:pt>
                <c:pt idx="1326">
                  <c:v>527.30899999999997</c:v>
                </c:pt>
                <c:pt idx="1327">
                  <c:v>527.47500000000002</c:v>
                </c:pt>
                <c:pt idx="1328">
                  <c:v>527.64099999999996</c:v>
                </c:pt>
                <c:pt idx="1329">
                  <c:v>527.80399999999997</c:v>
                </c:pt>
                <c:pt idx="1330">
                  <c:v>527.96899999999971</c:v>
                </c:pt>
                <c:pt idx="1331">
                  <c:v>528.13300000000004</c:v>
                </c:pt>
                <c:pt idx="1332">
                  <c:v>528.30199999999968</c:v>
                </c:pt>
                <c:pt idx="1333">
                  <c:v>528.47500000000002</c:v>
                </c:pt>
                <c:pt idx="1334">
                  <c:v>528.64799999999968</c:v>
                </c:pt>
                <c:pt idx="1335">
                  <c:v>528.81999999999971</c:v>
                </c:pt>
                <c:pt idx="1336">
                  <c:v>528.98500000000001</c:v>
                </c:pt>
                <c:pt idx="1337">
                  <c:v>529.15199999999982</c:v>
                </c:pt>
                <c:pt idx="1338">
                  <c:v>529.31799999999976</c:v>
                </c:pt>
                <c:pt idx="1339">
                  <c:v>529.48699999999997</c:v>
                </c:pt>
                <c:pt idx="1340">
                  <c:v>529.65199999999982</c:v>
                </c:pt>
                <c:pt idx="1341">
                  <c:v>529.81799999999976</c:v>
                </c:pt>
                <c:pt idx="1342">
                  <c:v>529.99199999999996</c:v>
                </c:pt>
                <c:pt idx="1343">
                  <c:v>530.16699999999969</c:v>
                </c:pt>
                <c:pt idx="1344">
                  <c:v>530.33899999999971</c:v>
                </c:pt>
                <c:pt idx="1345">
                  <c:v>530.50700000000006</c:v>
                </c:pt>
                <c:pt idx="1346">
                  <c:v>530.67200000000003</c:v>
                </c:pt>
                <c:pt idx="1347">
                  <c:v>530.83499999999981</c:v>
                </c:pt>
                <c:pt idx="1348">
                  <c:v>530.99900000000002</c:v>
                </c:pt>
                <c:pt idx="1349">
                  <c:v>531.16</c:v>
                </c:pt>
                <c:pt idx="1350">
                  <c:v>531.31999999999971</c:v>
                </c:pt>
                <c:pt idx="1351">
                  <c:v>531.48199999999997</c:v>
                </c:pt>
                <c:pt idx="1352">
                  <c:v>531.64400000000001</c:v>
                </c:pt>
                <c:pt idx="1353">
                  <c:v>531.80599999999981</c:v>
                </c:pt>
                <c:pt idx="1354">
                  <c:v>531.97500000000002</c:v>
                </c:pt>
                <c:pt idx="1355">
                  <c:v>532.14400000000001</c:v>
                </c:pt>
                <c:pt idx="1356">
                  <c:v>532.31099999999969</c:v>
                </c:pt>
                <c:pt idx="1357">
                  <c:v>532.47799999999972</c:v>
                </c:pt>
                <c:pt idx="1358">
                  <c:v>532.649</c:v>
                </c:pt>
                <c:pt idx="1359">
                  <c:v>532.82599999999979</c:v>
                </c:pt>
                <c:pt idx="1360">
                  <c:v>533.00599999999997</c:v>
                </c:pt>
                <c:pt idx="1361">
                  <c:v>533.18399999999997</c:v>
                </c:pt>
                <c:pt idx="1362">
                  <c:v>533.35399999999981</c:v>
                </c:pt>
                <c:pt idx="1363">
                  <c:v>533.51599999999996</c:v>
                </c:pt>
                <c:pt idx="1364">
                  <c:v>533.67399999999998</c:v>
                </c:pt>
                <c:pt idx="1365">
                  <c:v>533.83599999999979</c:v>
                </c:pt>
                <c:pt idx="1366">
                  <c:v>534.0029999999997</c:v>
                </c:pt>
                <c:pt idx="1367">
                  <c:v>534.16899999999998</c:v>
                </c:pt>
                <c:pt idx="1368">
                  <c:v>534.33199999999977</c:v>
                </c:pt>
                <c:pt idx="1369">
                  <c:v>534.49199999999996</c:v>
                </c:pt>
                <c:pt idx="1370">
                  <c:v>534.65599999999972</c:v>
                </c:pt>
                <c:pt idx="1371">
                  <c:v>534.82099999999969</c:v>
                </c:pt>
                <c:pt idx="1372">
                  <c:v>534.9849999999999</c:v>
                </c:pt>
                <c:pt idx="1373">
                  <c:v>535.15199999999982</c:v>
                </c:pt>
                <c:pt idx="1374">
                  <c:v>535.31799999999976</c:v>
                </c:pt>
                <c:pt idx="1375">
                  <c:v>535.48299999999972</c:v>
                </c:pt>
                <c:pt idx="1376">
                  <c:v>535.65</c:v>
                </c:pt>
                <c:pt idx="1377">
                  <c:v>535.8159999999998</c:v>
                </c:pt>
                <c:pt idx="1378">
                  <c:v>535.97799999999972</c:v>
                </c:pt>
                <c:pt idx="1379">
                  <c:v>536.14300000000003</c:v>
                </c:pt>
                <c:pt idx="1380">
                  <c:v>536.30799999999977</c:v>
                </c:pt>
                <c:pt idx="1381">
                  <c:v>536.47400000000005</c:v>
                </c:pt>
                <c:pt idx="1382">
                  <c:v>536.64</c:v>
                </c:pt>
                <c:pt idx="1383">
                  <c:v>536.80599999999981</c:v>
                </c:pt>
                <c:pt idx="1384">
                  <c:v>536.97199999999998</c:v>
                </c:pt>
                <c:pt idx="1385">
                  <c:v>537.13599999999997</c:v>
                </c:pt>
                <c:pt idx="1386">
                  <c:v>537.29999999999995</c:v>
                </c:pt>
                <c:pt idx="1387">
                  <c:v>537.46299999999974</c:v>
                </c:pt>
                <c:pt idx="1388">
                  <c:v>537.62900000000002</c:v>
                </c:pt>
                <c:pt idx="1389">
                  <c:v>537.8009999999997</c:v>
                </c:pt>
                <c:pt idx="1390">
                  <c:v>537.97500000000002</c:v>
                </c:pt>
                <c:pt idx="1391">
                  <c:v>538.14599999999996</c:v>
                </c:pt>
                <c:pt idx="1392">
                  <c:v>538.31699999999978</c:v>
                </c:pt>
                <c:pt idx="1393">
                  <c:v>538.48699999999997</c:v>
                </c:pt>
                <c:pt idx="1394">
                  <c:v>538.654</c:v>
                </c:pt>
                <c:pt idx="1395">
                  <c:v>538.82099999999969</c:v>
                </c:pt>
                <c:pt idx="1396">
                  <c:v>538.98800000000006</c:v>
                </c:pt>
                <c:pt idx="1397">
                  <c:v>539.15199999999982</c:v>
                </c:pt>
                <c:pt idx="1398">
                  <c:v>539.3159999999998</c:v>
                </c:pt>
                <c:pt idx="1399">
                  <c:v>539.48199999999997</c:v>
                </c:pt>
                <c:pt idx="1400">
                  <c:v>539.6569999999997</c:v>
                </c:pt>
                <c:pt idx="1401">
                  <c:v>539.82899999999972</c:v>
                </c:pt>
                <c:pt idx="1402">
                  <c:v>539.99699999999996</c:v>
                </c:pt>
                <c:pt idx="1403">
                  <c:v>540.16599999999971</c:v>
                </c:pt>
                <c:pt idx="1404">
                  <c:v>540.32799999999975</c:v>
                </c:pt>
                <c:pt idx="1405">
                  <c:v>540.49099999999999</c:v>
                </c:pt>
                <c:pt idx="1406">
                  <c:v>540.6569999999997</c:v>
                </c:pt>
                <c:pt idx="1407">
                  <c:v>540.82699999999977</c:v>
                </c:pt>
                <c:pt idx="1408">
                  <c:v>540.99599999999998</c:v>
                </c:pt>
                <c:pt idx="1409">
                  <c:v>541.16699999999969</c:v>
                </c:pt>
                <c:pt idx="1410">
                  <c:v>541.33899999999971</c:v>
                </c:pt>
                <c:pt idx="1411">
                  <c:v>541.50700000000006</c:v>
                </c:pt>
                <c:pt idx="1412">
                  <c:v>541.67499999999995</c:v>
                </c:pt>
                <c:pt idx="1413">
                  <c:v>541.83899999999971</c:v>
                </c:pt>
                <c:pt idx="1414">
                  <c:v>542.0029999999997</c:v>
                </c:pt>
                <c:pt idx="1415">
                  <c:v>542.17100000000005</c:v>
                </c:pt>
                <c:pt idx="1416">
                  <c:v>542.33899999999971</c:v>
                </c:pt>
                <c:pt idx="1417">
                  <c:v>542.50599999999997</c:v>
                </c:pt>
                <c:pt idx="1418">
                  <c:v>542.67600000000004</c:v>
                </c:pt>
                <c:pt idx="1419">
                  <c:v>542.85099999999977</c:v>
                </c:pt>
                <c:pt idx="1420">
                  <c:v>543.02299999999968</c:v>
                </c:pt>
                <c:pt idx="1421">
                  <c:v>543.19899999999996</c:v>
                </c:pt>
                <c:pt idx="1422">
                  <c:v>543.37599999999998</c:v>
                </c:pt>
                <c:pt idx="1423">
                  <c:v>543.54599999999982</c:v>
                </c:pt>
                <c:pt idx="1424">
                  <c:v>543.71500000000003</c:v>
                </c:pt>
                <c:pt idx="1425">
                  <c:v>543.88200000000006</c:v>
                </c:pt>
                <c:pt idx="1426">
                  <c:v>544.0469999999998</c:v>
                </c:pt>
                <c:pt idx="1427">
                  <c:v>544.21799999999996</c:v>
                </c:pt>
                <c:pt idx="1428">
                  <c:v>544.39</c:v>
                </c:pt>
                <c:pt idx="1429">
                  <c:v>544.56299999999976</c:v>
                </c:pt>
                <c:pt idx="1430">
                  <c:v>544.73599999999999</c:v>
                </c:pt>
                <c:pt idx="1431">
                  <c:v>544.904</c:v>
                </c:pt>
                <c:pt idx="1432">
                  <c:v>545.072</c:v>
                </c:pt>
                <c:pt idx="1433">
                  <c:v>545.245</c:v>
                </c:pt>
                <c:pt idx="1434">
                  <c:v>545.41399999999999</c:v>
                </c:pt>
                <c:pt idx="1435">
                  <c:v>545.58500000000004</c:v>
                </c:pt>
                <c:pt idx="1436">
                  <c:v>545.75700000000006</c:v>
                </c:pt>
                <c:pt idx="1437">
                  <c:v>545.92899999999997</c:v>
                </c:pt>
                <c:pt idx="1438">
                  <c:v>546.096</c:v>
                </c:pt>
                <c:pt idx="1439">
                  <c:v>546.26</c:v>
                </c:pt>
                <c:pt idx="1440">
                  <c:v>546.42699999999968</c:v>
                </c:pt>
                <c:pt idx="1441">
                  <c:v>546.59199999999998</c:v>
                </c:pt>
                <c:pt idx="1442">
                  <c:v>546.76</c:v>
                </c:pt>
                <c:pt idx="1443">
                  <c:v>546.92999999999972</c:v>
                </c:pt>
                <c:pt idx="1444">
                  <c:v>547.1</c:v>
                </c:pt>
                <c:pt idx="1445">
                  <c:v>547.27200000000005</c:v>
                </c:pt>
                <c:pt idx="1446">
                  <c:v>547.44399999999996</c:v>
                </c:pt>
                <c:pt idx="1447">
                  <c:v>547.62</c:v>
                </c:pt>
                <c:pt idx="1448">
                  <c:v>547.80199999999968</c:v>
                </c:pt>
                <c:pt idx="1449">
                  <c:v>547.98199999999997</c:v>
                </c:pt>
                <c:pt idx="1450">
                  <c:v>548.1569999999997</c:v>
                </c:pt>
                <c:pt idx="1451">
                  <c:v>548.32799999999975</c:v>
                </c:pt>
                <c:pt idx="1452">
                  <c:v>548.49699999999996</c:v>
                </c:pt>
                <c:pt idx="1453">
                  <c:v>548.66999999999996</c:v>
                </c:pt>
                <c:pt idx="1454">
                  <c:v>548.84299999999962</c:v>
                </c:pt>
                <c:pt idx="1455">
                  <c:v>549.01299999999969</c:v>
                </c:pt>
                <c:pt idx="1456">
                  <c:v>549.1869999999999</c:v>
                </c:pt>
                <c:pt idx="1457">
                  <c:v>549.36599999999976</c:v>
                </c:pt>
                <c:pt idx="1458">
                  <c:v>549.548</c:v>
                </c:pt>
                <c:pt idx="1459">
                  <c:v>549.72199999999998</c:v>
                </c:pt>
                <c:pt idx="1460">
                  <c:v>549.89</c:v>
                </c:pt>
                <c:pt idx="1461">
                  <c:v>550.05699999999979</c:v>
                </c:pt>
                <c:pt idx="1462">
                  <c:v>550.22699999999998</c:v>
                </c:pt>
                <c:pt idx="1463">
                  <c:v>550.39699999999971</c:v>
                </c:pt>
                <c:pt idx="1464">
                  <c:v>550.56899999999996</c:v>
                </c:pt>
                <c:pt idx="1465">
                  <c:v>550.73900000000003</c:v>
                </c:pt>
                <c:pt idx="1466">
                  <c:v>550.90799999999967</c:v>
                </c:pt>
                <c:pt idx="1467">
                  <c:v>551.077</c:v>
                </c:pt>
                <c:pt idx="1468">
                  <c:v>551.25</c:v>
                </c:pt>
                <c:pt idx="1469">
                  <c:v>551.42099999999982</c:v>
                </c:pt>
                <c:pt idx="1470">
                  <c:v>551.59</c:v>
                </c:pt>
                <c:pt idx="1471">
                  <c:v>551.755</c:v>
                </c:pt>
                <c:pt idx="1472">
                  <c:v>551.92099999999982</c:v>
                </c:pt>
                <c:pt idx="1473">
                  <c:v>552.09400000000005</c:v>
                </c:pt>
                <c:pt idx="1474">
                  <c:v>552.26499999999999</c:v>
                </c:pt>
                <c:pt idx="1475">
                  <c:v>552.43299999999977</c:v>
                </c:pt>
                <c:pt idx="1476">
                  <c:v>552.59699999999998</c:v>
                </c:pt>
                <c:pt idx="1477">
                  <c:v>552.76</c:v>
                </c:pt>
                <c:pt idx="1478">
                  <c:v>552.92099999999982</c:v>
                </c:pt>
                <c:pt idx="1479">
                  <c:v>553.08400000000006</c:v>
                </c:pt>
                <c:pt idx="1480">
                  <c:v>553.24699999999996</c:v>
                </c:pt>
                <c:pt idx="1481">
                  <c:v>553.41699999999969</c:v>
                </c:pt>
                <c:pt idx="1482">
                  <c:v>553.58299999999997</c:v>
                </c:pt>
                <c:pt idx="1483">
                  <c:v>553.74599999999998</c:v>
                </c:pt>
                <c:pt idx="1484">
                  <c:v>553.90899999999999</c:v>
                </c:pt>
                <c:pt idx="1485">
                  <c:v>554.07299999999998</c:v>
                </c:pt>
                <c:pt idx="1486">
                  <c:v>554.23900000000003</c:v>
                </c:pt>
                <c:pt idx="1487">
                  <c:v>554.40599999999972</c:v>
                </c:pt>
                <c:pt idx="1488">
                  <c:v>554.57600000000002</c:v>
                </c:pt>
                <c:pt idx="1489">
                  <c:v>554.74400000000003</c:v>
                </c:pt>
                <c:pt idx="1490">
                  <c:v>554.91499999999996</c:v>
                </c:pt>
                <c:pt idx="1491">
                  <c:v>555.08799999999997</c:v>
                </c:pt>
                <c:pt idx="1492">
                  <c:v>555.26599999999996</c:v>
                </c:pt>
                <c:pt idx="1493">
                  <c:v>555.43899999999996</c:v>
                </c:pt>
                <c:pt idx="1494">
                  <c:v>555.60900000000004</c:v>
                </c:pt>
                <c:pt idx="1495">
                  <c:v>555.77800000000002</c:v>
                </c:pt>
                <c:pt idx="1496">
                  <c:v>555.95199999999977</c:v>
                </c:pt>
                <c:pt idx="1497">
                  <c:v>556.125</c:v>
                </c:pt>
                <c:pt idx="1498">
                  <c:v>556.29499999999996</c:v>
                </c:pt>
                <c:pt idx="1499">
                  <c:v>556.46599999999967</c:v>
                </c:pt>
                <c:pt idx="1500">
                  <c:v>556.63699999999972</c:v>
                </c:pt>
                <c:pt idx="1501">
                  <c:v>556.80499999999972</c:v>
                </c:pt>
                <c:pt idx="1502">
                  <c:v>556.97299999999996</c:v>
                </c:pt>
                <c:pt idx="1503">
                  <c:v>557.14599999999996</c:v>
                </c:pt>
                <c:pt idx="1504">
                  <c:v>557.3159999999998</c:v>
                </c:pt>
                <c:pt idx="1505">
                  <c:v>557.48800000000006</c:v>
                </c:pt>
                <c:pt idx="1506">
                  <c:v>557.65799999999967</c:v>
                </c:pt>
                <c:pt idx="1507">
                  <c:v>557.82299999999975</c:v>
                </c:pt>
                <c:pt idx="1508">
                  <c:v>557.9849999999999</c:v>
                </c:pt>
                <c:pt idx="1509">
                  <c:v>558.14300000000003</c:v>
                </c:pt>
                <c:pt idx="1510">
                  <c:v>558.30399999999997</c:v>
                </c:pt>
                <c:pt idx="1511">
                  <c:v>558.46499999999969</c:v>
                </c:pt>
                <c:pt idx="1512">
                  <c:v>558.62699999999973</c:v>
                </c:pt>
                <c:pt idx="1513">
                  <c:v>558.79200000000003</c:v>
                </c:pt>
                <c:pt idx="1514">
                  <c:v>558.96499999999969</c:v>
                </c:pt>
                <c:pt idx="1515">
                  <c:v>559.13799999999969</c:v>
                </c:pt>
                <c:pt idx="1516">
                  <c:v>559.30799999999977</c:v>
                </c:pt>
                <c:pt idx="1517">
                  <c:v>559.47400000000005</c:v>
                </c:pt>
                <c:pt idx="1518">
                  <c:v>559.64199999999983</c:v>
                </c:pt>
                <c:pt idx="1519">
                  <c:v>559.81099999999969</c:v>
                </c:pt>
                <c:pt idx="1520">
                  <c:v>559.976</c:v>
                </c:pt>
                <c:pt idx="1521">
                  <c:v>560.13799999999969</c:v>
                </c:pt>
                <c:pt idx="1522">
                  <c:v>560.29600000000005</c:v>
                </c:pt>
                <c:pt idx="1523">
                  <c:v>560.46199999999976</c:v>
                </c:pt>
                <c:pt idx="1524">
                  <c:v>560.63</c:v>
                </c:pt>
                <c:pt idx="1525">
                  <c:v>560.798</c:v>
                </c:pt>
                <c:pt idx="1526">
                  <c:v>560.96599999999967</c:v>
                </c:pt>
                <c:pt idx="1527">
                  <c:v>561.1279999999997</c:v>
                </c:pt>
                <c:pt idx="1528">
                  <c:v>561.29200000000003</c:v>
                </c:pt>
                <c:pt idx="1529">
                  <c:v>561.45199999999977</c:v>
                </c:pt>
                <c:pt idx="1530">
                  <c:v>561.61500000000001</c:v>
                </c:pt>
                <c:pt idx="1531">
                  <c:v>561.78099999999995</c:v>
                </c:pt>
                <c:pt idx="1532">
                  <c:v>561.94899999999996</c:v>
                </c:pt>
                <c:pt idx="1533">
                  <c:v>562.11599999999999</c:v>
                </c:pt>
                <c:pt idx="1534">
                  <c:v>562.28099999999995</c:v>
                </c:pt>
                <c:pt idx="1535">
                  <c:v>562.44999999999982</c:v>
                </c:pt>
                <c:pt idx="1536">
                  <c:v>562.61500000000001</c:v>
                </c:pt>
                <c:pt idx="1537">
                  <c:v>562.78</c:v>
                </c:pt>
                <c:pt idx="1538">
                  <c:v>562.94899999999996</c:v>
                </c:pt>
                <c:pt idx="1539">
                  <c:v>563.12099999999998</c:v>
                </c:pt>
                <c:pt idx="1540">
                  <c:v>563.29499999999996</c:v>
                </c:pt>
                <c:pt idx="1541">
                  <c:v>563.46699999999976</c:v>
                </c:pt>
                <c:pt idx="1542">
                  <c:v>563.63599999999997</c:v>
                </c:pt>
                <c:pt idx="1543">
                  <c:v>563.803</c:v>
                </c:pt>
                <c:pt idx="1544">
                  <c:v>563.96799999999962</c:v>
                </c:pt>
                <c:pt idx="1545">
                  <c:v>564.13300000000004</c:v>
                </c:pt>
                <c:pt idx="1546">
                  <c:v>564.298</c:v>
                </c:pt>
                <c:pt idx="1547">
                  <c:v>564.46699999999976</c:v>
                </c:pt>
                <c:pt idx="1548">
                  <c:v>564.63499999999999</c:v>
                </c:pt>
                <c:pt idx="1549">
                  <c:v>564.80199999999968</c:v>
                </c:pt>
                <c:pt idx="1550">
                  <c:v>564.97400000000005</c:v>
                </c:pt>
                <c:pt idx="1551">
                  <c:v>565.14799999999968</c:v>
                </c:pt>
                <c:pt idx="1552">
                  <c:v>565.33199999999977</c:v>
                </c:pt>
                <c:pt idx="1553">
                  <c:v>565.51199999999972</c:v>
                </c:pt>
                <c:pt idx="1554">
                  <c:v>565.6869999999999</c:v>
                </c:pt>
                <c:pt idx="1555">
                  <c:v>565.8589999999997</c:v>
                </c:pt>
                <c:pt idx="1556">
                  <c:v>566.0319999999997</c:v>
                </c:pt>
                <c:pt idx="1557">
                  <c:v>566.20799999999997</c:v>
                </c:pt>
                <c:pt idx="1558">
                  <c:v>566.38599999999997</c:v>
                </c:pt>
                <c:pt idx="1559">
                  <c:v>566.56399999999996</c:v>
                </c:pt>
                <c:pt idx="1560">
                  <c:v>566.73699999999997</c:v>
                </c:pt>
                <c:pt idx="1561">
                  <c:v>566.90899999999999</c:v>
                </c:pt>
                <c:pt idx="1562">
                  <c:v>567.07799999999997</c:v>
                </c:pt>
                <c:pt idx="1563">
                  <c:v>567.24699999999996</c:v>
                </c:pt>
                <c:pt idx="1564">
                  <c:v>567.41399999999999</c:v>
                </c:pt>
                <c:pt idx="1565">
                  <c:v>567.57899999999995</c:v>
                </c:pt>
                <c:pt idx="1566">
                  <c:v>567.74199999999996</c:v>
                </c:pt>
                <c:pt idx="1567">
                  <c:v>567.90599999999972</c:v>
                </c:pt>
                <c:pt idx="1568">
                  <c:v>568.06699999999978</c:v>
                </c:pt>
                <c:pt idx="1569">
                  <c:v>568.23099999999999</c:v>
                </c:pt>
                <c:pt idx="1570">
                  <c:v>568.39400000000001</c:v>
                </c:pt>
                <c:pt idx="1571">
                  <c:v>568.55399999999997</c:v>
                </c:pt>
                <c:pt idx="1572">
                  <c:v>568.71900000000005</c:v>
                </c:pt>
                <c:pt idx="1573">
                  <c:v>568.88599999999997</c:v>
                </c:pt>
                <c:pt idx="1574">
                  <c:v>569.04899999999998</c:v>
                </c:pt>
                <c:pt idx="1575">
                  <c:v>569.21100000000001</c:v>
                </c:pt>
                <c:pt idx="1576">
                  <c:v>569.37199999999996</c:v>
                </c:pt>
                <c:pt idx="1577">
                  <c:v>569.53600000000006</c:v>
                </c:pt>
                <c:pt idx="1578">
                  <c:v>569.69799999999998</c:v>
                </c:pt>
                <c:pt idx="1579">
                  <c:v>569.86099999999976</c:v>
                </c:pt>
                <c:pt idx="1580">
                  <c:v>570.02099999999996</c:v>
                </c:pt>
                <c:pt idx="1581">
                  <c:v>570.178</c:v>
                </c:pt>
                <c:pt idx="1582">
                  <c:v>570.33799999999974</c:v>
                </c:pt>
                <c:pt idx="1583">
                  <c:v>570.49599999999998</c:v>
                </c:pt>
                <c:pt idx="1584">
                  <c:v>570.6569999999997</c:v>
                </c:pt>
                <c:pt idx="1585">
                  <c:v>570.81799999999976</c:v>
                </c:pt>
                <c:pt idx="1586">
                  <c:v>570.98</c:v>
                </c:pt>
                <c:pt idx="1587">
                  <c:v>571.14199999999983</c:v>
                </c:pt>
                <c:pt idx="1588">
                  <c:v>571.30399999999997</c:v>
                </c:pt>
                <c:pt idx="1589">
                  <c:v>571.46499999999969</c:v>
                </c:pt>
                <c:pt idx="1590">
                  <c:v>571.62199999999996</c:v>
                </c:pt>
                <c:pt idx="1591">
                  <c:v>571.77800000000002</c:v>
                </c:pt>
                <c:pt idx="1592">
                  <c:v>571.93899999999996</c:v>
                </c:pt>
                <c:pt idx="1593">
                  <c:v>572.09799999999996</c:v>
                </c:pt>
                <c:pt idx="1594">
                  <c:v>572.25700000000006</c:v>
                </c:pt>
                <c:pt idx="1595">
                  <c:v>572.41300000000001</c:v>
                </c:pt>
                <c:pt idx="1596">
                  <c:v>572.56899999999996</c:v>
                </c:pt>
                <c:pt idx="1597">
                  <c:v>572.72</c:v>
                </c:pt>
                <c:pt idx="1598">
                  <c:v>572.87199999999996</c:v>
                </c:pt>
                <c:pt idx="1599">
                  <c:v>573.02099999999996</c:v>
                </c:pt>
                <c:pt idx="1600">
                  <c:v>573.16999999999996</c:v>
                </c:pt>
                <c:pt idx="1601">
                  <c:v>573.32099999999969</c:v>
                </c:pt>
                <c:pt idx="1602">
                  <c:v>573.48299999999972</c:v>
                </c:pt>
                <c:pt idx="1603">
                  <c:v>573.64799999999968</c:v>
                </c:pt>
                <c:pt idx="1604">
                  <c:v>573.81099999999969</c:v>
                </c:pt>
                <c:pt idx="1605">
                  <c:v>573.98</c:v>
                </c:pt>
                <c:pt idx="1606">
                  <c:v>574.14499999999998</c:v>
                </c:pt>
                <c:pt idx="1607">
                  <c:v>574.31299999999976</c:v>
                </c:pt>
                <c:pt idx="1608">
                  <c:v>574.48299999999972</c:v>
                </c:pt>
                <c:pt idx="1609">
                  <c:v>574.65099999999973</c:v>
                </c:pt>
                <c:pt idx="1610">
                  <c:v>574.81499999999983</c:v>
                </c:pt>
                <c:pt idx="1611">
                  <c:v>574.97799999999972</c:v>
                </c:pt>
                <c:pt idx="1612">
                  <c:v>575.14</c:v>
                </c:pt>
                <c:pt idx="1613">
                  <c:v>575.30499999999972</c:v>
                </c:pt>
                <c:pt idx="1614">
                  <c:v>575.471</c:v>
                </c:pt>
                <c:pt idx="1615">
                  <c:v>575.63499999999999</c:v>
                </c:pt>
                <c:pt idx="1616">
                  <c:v>575.79899999999998</c:v>
                </c:pt>
                <c:pt idx="1617">
                  <c:v>575.96599999999967</c:v>
                </c:pt>
                <c:pt idx="1618">
                  <c:v>576.1389999999999</c:v>
                </c:pt>
                <c:pt idx="1619">
                  <c:v>576.31199999999967</c:v>
                </c:pt>
                <c:pt idx="1620">
                  <c:v>576.48</c:v>
                </c:pt>
                <c:pt idx="1621">
                  <c:v>576.65099999999973</c:v>
                </c:pt>
                <c:pt idx="1622">
                  <c:v>576.82199999999978</c:v>
                </c:pt>
                <c:pt idx="1623">
                  <c:v>576.99400000000003</c:v>
                </c:pt>
                <c:pt idx="1624">
                  <c:v>577.16300000000001</c:v>
                </c:pt>
                <c:pt idx="1625">
                  <c:v>577.33199999999977</c:v>
                </c:pt>
                <c:pt idx="1626">
                  <c:v>577.50099999999998</c:v>
                </c:pt>
                <c:pt idx="1627">
                  <c:v>577.66999999999996</c:v>
                </c:pt>
                <c:pt idx="1628">
                  <c:v>577.83799999999974</c:v>
                </c:pt>
                <c:pt idx="1629">
                  <c:v>578.00599999999997</c:v>
                </c:pt>
                <c:pt idx="1630">
                  <c:v>578.17700000000002</c:v>
                </c:pt>
                <c:pt idx="1631">
                  <c:v>578.34699999999975</c:v>
                </c:pt>
                <c:pt idx="1632">
                  <c:v>578.51499999999999</c:v>
                </c:pt>
                <c:pt idx="1633">
                  <c:v>578.68200000000002</c:v>
                </c:pt>
                <c:pt idx="1634">
                  <c:v>578.84699999999975</c:v>
                </c:pt>
                <c:pt idx="1635">
                  <c:v>579.01299999999969</c:v>
                </c:pt>
                <c:pt idx="1636">
                  <c:v>579.17899999999997</c:v>
                </c:pt>
                <c:pt idx="1637">
                  <c:v>579.34299999999962</c:v>
                </c:pt>
                <c:pt idx="1638">
                  <c:v>579.51</c:v>
                </c:pt>
                <c:pt idx="1639">
                  <c:v>579.67999999999995</c:v>
                </c:pt>
                <c:pt idx="1640">
                  <c:v>579.84799999999962</c:v>
                </c:pt>
                <c:pt idx="1641">
                  <c:v>580.01499999999999</c:v>
                </c:pt>
                <c:pt idx="1642">
                  <c:v>580.18100000000004</c:v>
                </c:pt>
                <c:pt idx="1643">
                  <c:v>580.3449999999998</c:v>
                </c:pt>
                <c:pt idx="1644">
                  <c:v>580.51</c:v>
                </c:pt>
                <c:pt idx="1645">
                  <c:v>580.67600000000004</c:v>
                </c:pt>
                <c:pt idx="1646">
                  <c:v>580.83899999999971</c:v>
                </c:pt>
                <c:pt idx="1647">
                  <c:v>581.00099999999998</c:v>
                </c:pt>
                <c:pt idx="1648">
                  <c:v>581.16399999999999</c:v>
                </c:pt>
                <c:pt idx="1649">
                  <c:v>581.32799999999975</c:v>
                </c:pt>
                <c:pt idx="1650">
                  <c:v>581.49800000000005</c:v>
                </c:pt>
                <c:pt idx="1651">
                  <c:v>581.67100000000005</c:v>
                </c:pt>
                <c:pt idx="1652">
                  <c:v>581.84199999999976</c:v>
                </c:pt>
                <c:pt idx="1653">
                  <c:v>582.01</c:v>
                </c:pt>
                <c:pt idx="1654">
                  <c:v>582.17499999999995</c:v>
                </c:pt>
                <c:pt idx="1655">
                  <c:v>582.33899999999971</c:v>
                </c:pt>
                <c:pt idx="1656">
                  <c:v>582.50199999999973</c:v>
                </c:pt>
                <c:pt idx="1657">
                  <c:v>582.67200000000003</c:v>
                </c:pt>
                <c:pt idx="1658">
                  <c:v>582.84199999999976</c:v>
                </c:pt>
                <c:pt idx="1659">
                  <c:v>583.01</c:v>
                </c:pt>
                <c:pt idx="1660">
                  <c:v>583.18100000000004</c:v>
                </c:pt>
                <c:pt idx="1661">
                  <c:v>583.35099999999977</c:v>
                </c:pt>
                <c:pt idx="1662">
                  <c:v>583.51699999999983</c:v>
                </c:pt>
                <c:pt idx="1663">
                  <c:v>583.68399999999997</c:v>
                </c:pt>
                <c:pt idx="1664">
                  <c:v>583.84599999999978</c:v>
                </c:pt>
                <c:pt idx="1665">
                  <c:v>584.00400000000002</c:v>
                </c:pt>
                <c:pt idx="1666">
                  <c:v>584.15899999999999</c:v>
                </c:pt>
                <c:pt idx="1667">
                  <c:v>584.31699999999978</c:v>
                </c:pt>
                <c:pt idx="1668">
                  <c:v>584.47500000000002</c:v>
                </c:pt>
                <c:pt idx="1669">
                  <c:v>584.63400000000001</c:v>
                </c:pt>
                <c:pt idx="1670">
                  <c:v>584.79499999999996</c:v>
                </c:pt>
                <c:pt idx="1671">
                  <c:v>584.95900000000006</c:v>
                </c:pt>
                <c:pt idx="1672">
                  <c:v>585.12400000000002</c:v>
                </c:pt>
                <c:pt idx="1673">
                  <c:v>585.298</c:v>
                </c:pt>
                <c:pt idx="1674">
                  <c:v>585.471</c:v>
                </c:pt>
                <c:pt idx="1675">
                  <c:v>585.64</c:v>
                </c:pt>
                <c:pt idx="1676">
                  <c:v>585.80799999999977</c:v>
                </c:pt>
                <c:pt idx="1677">
                  <c:v>585.97699999999998</c:v>
                </c:pt>
                <c:pt idx="1678">
                  <c:v>586.14499999999998</c:v>
                </c:pt>
                <c:pt idx="1679">
                  <c:v>586.31299999999976</c:v>
                </c:pt>
                <c:pt idx="1680">
                  <c:v>586.48099999999999</c:v>
                </c:pt>
                <c:pt idx="1681">
                  <c:v>586.64699999999971</c:v>
                </c:pt>
                <c:pt idx="1682">
                  <c:v>586.80999999999972</c:v>
                </c:pt>
                <c:pt idx="1683">
                  <c:v>586.97500000000002</c:v>
                </c:pt>
                <c:pt idx="1684">
                  <c:v>587.14199999999983</c:v>
                </c:pt>
                <c:pt idx="1685">
                  <c:v>587.30599999999981</c:v>
                </c:pt>
                <c:pt idx="1686">
                  <c:v>587.47699999999998</c:v>
                </c:pt>
                <c:pt idx="1687">
                  <c:v>587.64599999999996</c:v>
                </c:pt>
                <c:pt idx="1688">
                  <c:v>587.81699999999978</c:v>
                </c:pt>
                <c:pt idx="1689">
                  <c:v>587.99299999999971</c:v>
                </c:pt>
                <c:pt idx="1690">
                  <c:v>588.17100000000005</c:v>
                </c:pt>
                <c:pt idx="1691">
                  <c:v>588.34699999999975</c:v>
                </c:pt>
                <c:pt idx="1692">
                  <c:v>588.52299999999968</c:v>
                </c:pt>
                <c:pt idx="1693">
                  <c:v>588.697</c:v>
                </c:pt>
                <c:pt idx="1694">
                  <c:v>588.87599999999998</c:v>
                </c:pt>
                <c:pt idx="1695">
                  <c:v>589.05199999999968</c:v>
                </c:pt>
                <c:pt idx="1696">
                  <c:v>589.22299999999996</c:v>
                </c:pt>
                <c:pt idx="1697">
                  <c:v>589.38799999999969</c:v>
                </c:pt>
                <c:pt idx="1698">
                  <c:v>589.55699999999979</c:v>
                </c:pt>
                <c:pt idx="1699">
                  <c:v>589.72199999999998</c:v>
                </c:pt>
                <c:pt idx="1700">
                  <c:v>589.88400000000001</c:v>
                </c:pt>
                <c:pt idx="1701">
                  <c:v>590.0469999999998</c:v>
                </c:pt>
                <c:pt idx="1702">
                  <c:v>590.21299999999997</c:v>
                </c:pt>
                <c:pt idx="1703">
                  <c:v>590.37699999999973</c:v>
                </c:pt>
                <c:pt idx="1704">
                  <c:v>590.54199999999969</c:v>
                </c:pt>
                <c:pt idx="1705">
                  <c:v>590.70500000000004</c:v>
                </c:pt>
                <c:pt idx="1706">
                  <c:v>590.86799999999948</c:v>
                </c:pt>
                <c:pt idx="1707">
                  <c:v>591.03299999999967</c:v>
                </c:pt>
                <c:pt idx="1708">
                  <c:v>591.202</c:v>
                </c:pt>
                <c:pt idx="1709">
                  <c:v>591.37599999999998</c:v>
                </c:pt>
                <c:pt idx="1710">
                  <c:v>591.5469999999998</c:v>
                </c:pt>
                <c:pt idx="1711">
                  <c:v>591.71900000000005</c:v>
                </c:pt>
                <c:pt idx="1712">
                  <c:v>591.8889999999999</c:v>
                </c:pt>
                <c:pt idx="1713">
                  <c:v>592.06199999999967</c:v>
                </c:pt>
                <c:pt idx="1714">
                  <c:v>592.23699999999997</c:v>
                </c:pt>
                <c:pt idx="1715">
                  <c:v>592.41100000000006</c:v>
                </c:pt>
                <c:pt idx="1716">
                  <c:v>592.58699999999999</c:v>
                </c:pt>
                <c:pt idx="1717">
                  <c:v>592.76299999999969</c:v>
                </c:pt>
                <c:pt idx="1718">
                  <c:v>592.93299999999977</c:v>
                </c:pt>
                <c:pt idx="1719">
                  <c:v>593.096</c:v>
                </c:pt>
                <c:pt idx="1720">
                  <c:v>593.25700000000006</c:v>
                </c:pt>
                <c:pt idx="1721">
                  <c:v>593.41999999999996</c:v>
                </c:pt>
                <c:pt idx="1722">
                  <c:v>593.58500000000004</c:v>
                </c:pt>
                <c:pt idx="1723">
                  <c:v>593.75199999999973</c:v>
                </c:pt>
                <c:pt idx="1724">
                  <c:v>593.91699999999969</c:v>
                </c:pt>
                <c:pt idx="1725">
                  <c:v>594.08400000000006</c:v>
                </c:pt>
                <c:pt idx="1726">
                  <c:v>594.24800000000005</c:v>
                </c:pt>
                <c:pt idx="1727">
                  <c:v>594.41699999999969</c:v>
                </c:pt>
                <c:pt idx="1728">
                  <c:v>594.58900000000006</c:v>
                </c:pt>
                <c:pt idx="1729">
                  <c:v>594.755</c:v>
                </c:pt>
                <c:pt idx="1730">
                  <c:v>594.923</c:v>
                </c:pt>
                <c:pt idx="1731">
                  <c:v>595.096</c:v>
                </c:pt>
                <c:pt idx="1732">
                  <c:v>595.26599999999996</c:v>
                </c:pt>
                <c:pt idx="1733">
                  <c:v>595.43699999999967</c:v>
                </c:pt>
                <c:pt idx="1734">
                  <c:v>595.6099999999999</c:v>
                </c:pt>
                <c:pt idx="1735">
                  <c:v>595.779</c:v>
                </c:pt>
                <c:pt idx="1736">
                  <c:v>595.94899999999996</c:v>
                </c:pt>
                <c:pt idx="1737">
                  <c:v>596.12</c:v>
                </c:pt>
                <c:pt idx="1738">
                  <c:v>596.28800000000001</c:v>
                </c:pt>
                <c:pt idx="1739">
                  <c:v>596.45799999999974</c:v>
                </c:pt>
                <c:pt idx="1740">
                  <c:v>596.625</c:v>
                </c:pt>
                <c:pt idx="1741">
                  <c:v>596.79</c:v>
                </c:pt>
                <c:pt idx="1742">
                  <c:v>596.95599999999968</c:v>
                </c:pt>
                <c:pt idx="1743">
                  <c:v>597.125</c:v>
                </c:pt>
                <c:pt idx="1744">
                  <c:v>597.29600000000005</c:v>
                </c:pt>
                <c:pt idx="1745">
                  <c:v>597.46699999999976</c:v>
                </c:pt>
                <c:pt idx="1746">
                  <c:v>597.63300000000004</c:v>
                </c:pt>
                <c:pt idx="1747">
                  <c:v>597.803</c:v>
                </c:pt>
                <c:pt idx="1748">
                  <c:v>597.97500000000002</c:v>
                </c:pt>
                <c:pt idx="1749">
                  <c:v>598.14300000000003</c:v>
                </c:pt>
                <c:pt idx="1750">
                  <c:v>598.30699999999979</c:v>
                </c:pt>
                <c:pt idx="1751">
                  <c:v>598.47299999999996</c:v>
                </c:pt>
                <c:pt idx="1752">
                  <c:v>598.63799999999969</c:v>
                </c:pt>
                <c:pt idx="1753">
                  <c:v>598.803</c:v>
                </c:pt>
                <c:pt idx="1754">
                  <c:v>598.96899999999982</c:v>
                </c:pt>
                <c:pt idx="1755">
                  <c:v>599.13300000000004</c:v>
                </c:pt>
                <c:pt idx="1756">
                  <c:v>599.29700000000003</c:v>
                </c:pt>
                <c:pt idx="1757">
                  <c:v>599.46399999999971</c:v>
                </c:pt>
                <c:pt idx="1758">
                  <c:v>599.63099999999997</c:v>
                </c:pt>
                <c:pt idx="1759">
                  <c:v>599.79899999999998</c:v>
                </c:pt>
                <c:pt idx="1760">
                  <c:v>599.96699999999976</c:v>
                </c:pt>
                <c:pt idx="1761">
                  <c:v>600.13699999999972</c:v>
                </c:pt>
                <c:pt idx="1762">
                  <c:v>600.31099999999969</c:v>
                </c:pt>
                <c:pt idx="1763">
                  <c:v>600.48199999999997</c:v>
                </c:pt>
                <c:pt idx="1764">
                  <c:v>600.64799999999968</c:v>
                </c:pt>
                <c:pt idx="1765">
                  <c:v>600.8159999999998</c:v>
                </c:pt>
                <c:pt idx="1766">
                  <c:v>600.98299999999972</c:v>
                </c:pt>
                <c:pt idx="1767">
                  <c:v>601.14599999999996</c:v>
                </c:pt>
                <c:pt idx="1768">
                  <c:v>601.30499999999972</c:v>
                </c:pt>
                <c:pt idx="1769">
                  <c:v>601.46699999999976</c:v>
                </c:pt>
                <c:pt idx="1770">
                  <c:v>601.63200000000006</c:v>
                </c:pt>
                <c:pt idx="1771">
                  <c:v>601.79600000000005</c:v>
                </c:pt>
                <c:pt idx="1772">
                  <c:v>601.95900000000006</c:v>
                </c:pt>
                <c:pt idx="1773">
                  <c:v>602.12199999999996</c:v>
                </c:pt>
                <c:pt idx="1774">
                  <c:v>602.28700000000003</c:v>
                </c:pt>
                <c:pt idx="1775">
                  <c:v>602.4549999999997</c:v>
                </c:pt>
                <c:pt idx="1776">
                  <c:v>602.6279999999997</c:v>
                </c:pt>
                <c:pt idx="1777">
                  <c:v>602.79899999999998</c:v>
                </c:pt>
                <c:pt idx="1778">
                  <c:v>602.96899999999982</c:v>
                </c:pt>
                <c:pt idx="1779">
                  <c:v>603.14099999999996</c:v>
                </c:pt>
                <c:pt idx="1780">
                  <c:v>603.30799999999977</c:v>
                </c:pt>
                <c:pt idx="1781">
                  <c:v>603.47199999999998</c:v>
                </c:pt>
                <c:pt idx="1782">
                  <c:v>603.63699999999972</c:v>
                </c:pt>
                <c:pt idx="1783">
                  <c:v>603.80499999999972</c:v>
                </c:pt>
                <c:pt idx="1784">
                  <c:v>603.976</c:v>
                </c:pt>
                <c:pt idx="1785">
                  <c:v>604.14699999999971</c:v>
                </c:pt>
                <c:pt idx="1786">
                  <c:v>604.31799999999976</c:v>
                </c:pt>
                <c:pt idx="1787">
                  <c:v>604.49</c:v>
                </c:pt>
                <c:pt idx="1788">
                  <c:v>604.66199999999981</c:v>
                </c:pt>
                <c:pt idx="1789">
                  <c:v>604.83299999999974</c:v>
                </c:pt>
                <c:pt idx="1790">
                  <c:v>605.00099999999998</c:v>
                </c:pt>
                <c:pt idx="1791">
                  <c:v>605.16799999999967</c:v>
                </c:pt>
                <c:pt idx="1792">
                  <c:v>605.33099999999968</c:v>
                </c:pt>
                <c:pt idx="1793">
                  <c:v>605.49800000000005</c:v>
                </c:pt>
                <c:pt idx="1794">
                  <c:v>605.66899999999998</c:v>
                </c:pt>
                <c:pt idx="1795">
                  <c:v>605.83799999999974</c:v>
                </c:pt>
                <c:pt idx="1796">
                  <c:v>606.00800000000004</c:v>
                </c:pt>
                <c:pt idx="1797">
                  <c:v>606.18100000000004</c:v>
                </c:pt>
                <c:pt idx="1798">
                  <c:v>606.3529999999995</c:v>
                </c:pt>
                <c:pt idx="1799">
                  <c:v>606.51800000000003</c:v>
                </c:pt>
                <c:pt idx="1800">
                  <c:v>606.68499999999995</c:v>
                </c:pt>
                <c:pt idx="1801">
                  <c:v>606.8589999999997</c:v>
                </c:pt>
                <c:pt idx="1802">
                  <c:v>607.03</c:v>
                </c:pt>
                <c:pt idx="1803">
                  <c:v>607.19399999999996</c:v>
                </c:pt>
                <c:pt idx="1804">
                  <c:v>607.35599999999977</c:v>
                </c:pt>
                <c:pt idx="1805">
                  <c:v>607.51900000000001</c:v>
                </c:pt>
                <c:pt idx="1806">
                  <c:v>607.67999999999995</c:v>
                </c:pt>
                <c:pt idx="1807">
                  <c:v>607.84599999999978</c:v>
                </c:pt>
                <c:pt idx="1808">
                  <c:v>608.01599999999996</c:v>
                </c:pt>
                <c:pt idx="1809">
                  <c:v>608.18299999999999</c:v>
                </c:pt>
                <c:pt idx="1810">
                  <c:v>608.35399999999981</c:v>
                </c:pt>
                <c:pt idx="1811">
                  <c:v>608.52199999999971</c:v>
                </c:pt>
                <c:pt idx="1812">
                  <c:v>608.69100000000003</c:v>
                </c:pt>
                <c:pt idx="1813">
                  <c:v>608.85799999999949</c:v>
                </c:pt>
                <c:pt idx="1814">
                  <c:v>609.024</c:v>
                </c:pt>
                <c:pt idx="1815">
                  <c:v>609.19200000000001</c:v>
                </c:pt>
                <c:pt idx="1816">
                  <c:v>609.35799999999949</c:v>
                </c:pt>
                <c:pt idx="1817">
                  <c:v>609.52299999999968</c:v>
                </c:pt>
                <c:pt idx="1818">
                  <c:v>609.68499999999995</c:v>
                </c:pt>
                <c:pt idx="1819">
                  <c:v>609.84999999999968</c:v>
                </c:pt>
                <c:pt idx="1820">
                  <c:v>610.01900000000001</c:v>
                </c:pt>
                <c:pt idx="1821">
                  <c:v>610.18799999999999</c:v>
                </c:pt>
                <c:pt idx="1822">
                  <c:v>610.35399999999981</c:v>
                </c:pt>
                <c:pt idx="1823">
                  <c:v>610.52</c:v>
                </c:pt>
                <c:pt idx="1824">
                  <c:v>610.68600000000004</c:v>
                </c:pt>
                <c:pt idx="1825">
                  <c:v>610.85399999999981</c:v>
                </c:pt>
                <c:pt idx="1826">
                  <c:v>611.02299999999968</c:v>
                </c:pt>
                <c:pt idx="1827">
                  <c:v>611.18899999999996</c:v>
                </c:pt>
                <c:pt idx="1828">
                  <c:v>611.3589999999997</c:v>
                </c:pt>
                <c:pt idx="1829">
                  <c:v>611.53099999999972</c:v>
                </c:pt>
                <c:pt idx="1830">
                  <c:v>611.70399999999995</c:v>
                </c:pt>
                <c:pt idx="1831">
                  <c:v>611.87199999999996</c:v>
                </c:pt>
                <c:pt idx="1832">
                  <c:v>612.04</c:v>
                </c:pt>
                <c:pt idx="1833">
                  <c:v>612.21299999999997</c:v>
                </c:pt>
                <c:pt idx="1834">
                  <c:v>612.38200000000006</c:v>
                </c:pt>
                <c:pt idx="1835">
                  <c:v>612.55399999999997</c:v>
                </c:pt>
                <c:pt idx="1836">
                  <c:v>612.72500000000002</c:v>
                </c:pt>
                <c:pt idx="1837">
                  <c:v>612.89400000000001</c:v>
                </c:pt>
                <c:pt idx="1838">
                  <c:v>613.06099999999969</c:v>
                </c:pt>
                <c:pt idx="1839">
                  <c:v>613.22699999999998</c:v>
                </c:pt>
                <c:pt idx="1840">
                  <c:v>613.39099999999996</c:v>
                </c:pt>
                <c:pt idx="1841">
                  <c:v>613.55799999999977</c:v>
                </c:pt>
                <c:pt idx="1842">
                  <c:v>613.72299999999996</c:v>
                </c:pt>
                <c:pt idx="1843">
                  <c:v>613.88499999999999</c:v>
                </c:pt>
                <c:pt idx="1844">
                  <c:v>614.053</c:v>
                </c:pt>
                <c:pt idx="1845">
                  <c:v>614.21900000000005</c:v>
                </c:pt>
                <c:pt idx="1846">
                  <c:v>614.37900000000002</c:v>
                </c:pt>
                <c:pt idx="1847">
                  <c:v>614.53600000000006</c:v>
                </c:pt>
                <c:pt idx="1848">
                  <c:v>614.69600000000003</c:v>
                </c:pt>
                <c:pt idx="1849">
                  <c:v>614.85999999999967</c:v>
                </c:pt>
                <c:pt idx="1850">
                  <c:v>615.02599999999973</c:v>
                </c:pt>
                <c:pt idx="1851">
                  <c:v>615.19200000000001</c:v>
                </c:pt>
                <c:pt idx="1852">
                  <c:v>615.36399999999981</c:v>
                </c:pt>
                <c:pt idx="1853">
                  <c:v>615.53800000000001</c:v>
                </c:pt>
                <c:pt idx="1854">
                  <c:v>615.70600000000002</c:v>
                </c:pt>
                <c:pt idx="1855">
                  <c:v>615.87199999999996</c:v>
                </c:pt>
                <c:pt idx="1856">
                  <c:v>616.03800000000001</c:v>
                </c:pt>
                <c:pt idx="1857">
                  <c:v>616.20500000000004</c:v>
                </c:pt>
                <c:pt idx="1858">
                  <c:v>616.37099999999998</c:v>
                </c:pt>
                <c:pt idx="1859">
                  <c:v>616.54</c:v>
                </c:pt>
                <c:pt idx="1860">
                  <c:v>616.71</c:v>
                </c:pt>
                <c:pt idx="1861">
                  <c:v>616.88200000000006</c:v>
                </c:pt>
                <c:pt idx="1862">
                  <c:v>617.04899999999998</c:v>
                </c:pt>
                <c:pt idx="1863">
                  <c:v>617.21599999999989</c:v>
                </c:pt>
                <c:pt idx="1864">
                  <c:v>617.38699999999972</c:v>
                </c:pt>
                <c:pt idx="1865">
                  <c:v>617.55999999999972</c:v>
                </c:pt>
                <c:pt idx="1866">
                  <c:v>617.72699999999998</c:v>
                </c:pt>
                <c:pt idx="1867">
                  <c:v>617.89400000000001</c:v>
                </c:pt>
                <c:pt idx="1868">
                  <c:v>618.05999999999972</c:v>
                </c:pt>
                <c:pt idx="1869">
                  <c:v>618.22699999999998</c:v>
                </c:pt>
                <c:pt idx="1870">
                  <c:v>618.39400000000001</c:v>
                </c:pt>
                <c:pt idx="1871">
                  <c:v>618.55699999999979</c:v>
                </c:pt>
                <c:pt idx="1872">
                  <c:v>618.72</c:v>
                </c:pt>
                <c:pt idx="1873">
                  <c:v>618.8889999999999</c:v>
                </c:pt>
                <c:pt idx="1874">
                  <c:v>619.06299999999976</c:v>
                </c:pt>
                <c:pt idx="1875">
                  <c:v>619.23199999999997</c:v>
                </c:pt>
                <c:pt idx="1876">
                  <c:v>619.4069999999997</c:v>
                </c:pt>
                <c:pt idx="1877">
                  <c:v>619.58600000000001</c:v>
                </c:pt>
                <c:pt idx="1878">
                  <c:v>619.76299999999969</c:v>
                </c:pt>
                <c:pt idx="1879">
                  <c:v>619.93699999999967</c:v>
                </c:pt>
                <c:pt idx="1880">
                  <c:v>620.11300000000006</c:v>
                </c:pt>
                <c:pt idx="1881">
                  <c:v>620.29</c:v>
                </c:pt>
                <c:pt idx="1882">
                  <c:v>620.46599999999967</c:v>
                </c:pt>
                <c:pt idx="1883">
                  <c:v>620.64199999999983</c:v>
                </c:pt>
                <c:pt idx="1884">
                  <c:v>620.81499999999983</c:v>
                </c:pt>
                <c:pt idx="1885">
                  <c:v>620.99199999999996</c:v>
                </c:pt>
                <c:pt idx="1886">
                  <c:v>621.16</c:v>
                </c:pt>
                <c:pt idx="1887">
                  <c:v>621.32299999999975</c:v>
                </c:pt>
                <c:pt idx="1888">
                  <c:v>621.48800000000006</c:v>
                </c:pt>
                <c:pt idx="1889">
                  <c:v>621.654</c:v>
                </c:pt>
                <c:pt idx="1890">
                  <c:v>621.81799999999976</c:v>
                </c:pt>
                <c:pt idx="1891">
                  <c:v>621.98199999999997</c:v>
                </c:pt>
                <c:pt idx="1892">
                  <c:v>622.149</c:v>
                </c:pt>
                <c:pt idx="1893">
                  <c:v>622.31499999999983</c:v>
                </c:pt>
                <c:pt idx="1894">
                  <c:v>622.48299999999972</c:v>
                </c:pt>
                <c:pt idx="1895">
                  <c:v>622.654</c:v>
                </c:pt>
                <c:pt idx="1896">
                  <c:v>622.82399999999996</c:v>
                </c:pt>
                <c:pt idx="1897">
                  <c:v>622.99299999999971</c:v>
                </c:pt>
                <c:pt idx="1898">
                  <c:v>623.16399999999999</c:v>
                </c:pt>
                <c:pt idx="1899">
                  <c:v>623.33199999999977</c:v>
                </c:pt>
                <c:pt idx="1900">
                  <c:v>623.49800000000005</c:v>
                </c:pt>
                <c:pt idx="1901">
                  <c:v>623.66599999999971</c:v>
                </c:pt>
                <c:pt idx="1902">
                  <c:v>623.83199999999977</c:v>
                </c:pt>
                <c:pt idx="1903">
                  <c:v>623.99800000000005</c:v>
                </c:pt>
                <c:pt idx="1904">
                  <c:v>624.16300000000001</c:v>
                </c:pt>
                <c:pt idx="1905">
                  <c:v>624.33099999999968</c:v>
                </c:pt>
                <c:pt idx="1906">
                  <c:v>624.505</c:v>
                </c:pt>
                <c:pt idx="1907">
                  <c:v>624.68200000000002</c:v>
                </c:pt>
                <c:pt idx="1908">
                  <c:v>624.8589999999997</c:v>
                </c:pt>
                <c:pt idx="1909">
                  <c:v>625.0319999999997</c:v>
                </c:pt>
                <c:pt idx="1910">
                  <c:v>625.20100000000002</c:v>
                </c:pt>
                <c:pt idx="1911">
                  <c:v>625.36599999999976</c:v>
                </c:pt>
                <c:pt idx="1912">
                  <c:v>625.53</c:v>
                </c:pt>
                <c:pt idx="1913">
                  <c:v>625.69200000000001</c:v>
                </c:pt>
                <c:pt idx="1914">
                  <c:v>625.86099999999976</c:v>
                </c:pt>
                <c:pt idx="1915">
                  <c:v>626.03099999999972</c:v>
                </c:pt>
                <c:pt idx="1916">
                  <c:v>626.20100000000002</c:v>
                </c:pt>
                <c:pt idx="1917">
                  <c:v>626.36799999999948</c:v>
                </c:pt>
                <c:pt idx="1918">
                  <c:v>626.53600000000006</c:v>
                </c:pt>
                <c:pt idx="1919">
                  <c:v>626.70100000000002</c:v>
                </c:pt>
                <c:pt idx="1920">
                  <c:v>626.86499999999978</c:v>
                </c:pt>
                <c:pt idx="1921">
                  <c:v>627.02800000000002</c:v>
                </c:pt>
                <c:pt idx="1922">
                  <c:v>627.19500000000005</c:v>
                </c:pt>
                <c:pt idx="1923">
                  <c:v>627.37</c:v>
                </c:pt>
                <c:pt idx="1924">
                  <c:v>627.54299999999967</c:v>
                </c:pt>
                <c:pt idx="1925">
                  <c:v>627.71199999999999</c:v>
                </c:pt>
                <c:pt idx="1926">
                  <c:v>627.88</c:v>
                </c:pt>
                <c:pt idx="1927">
                  <c:v>628.0469999999998</c:v>
                </c:pt>
                <c:pt idx="1928">
                  <c:v>628.21599999999989</c:v>
                </c:pt>
                <c:pt idx="1929">
                  <c:v>628.38400000000001</c:v>
                </c:pt>
                <c:pt idx="1930">
                  <c:v>628.5509999999997</c:v>
                </c:pt>
                <c:pt idx="1931">
                  <c:v>628.71799999999996</c:v>
                </c:pt>
                <c:pt idx="1932">
                  <c:v>628.88200000000006</c:v>
                </c:pt>
                <c:pt idx="1933">
                  <c:v>629.04599999999982</c:v>
                </c:pt>
                <c:pt idx="1934">
                  <c:v>629.20900000000006</c:v>
                </c:pt>
                <c:pt idx="1935">
                  <c:v>629.37400000000002</c:v>
                </c:pt>
                <c:pt idx="1936">
                  <c:v>629.53899999999999</c:v>
                </c:pt>
                <c:pt idx="1937">
                  <c:v>629.70900000000006</c:v>
                </c:pt>
                <c:pt idx="1938">
                  <c:v>629.87900000000002</c:v>
                </c:pt>
                <c:pt idx="1939">
                  <c:v>630.04399999999998</c:v>
                </c:pt>
                <c:pt idx="1940">
                  <c:v>630.21</c:v>
                </c:pt>
                <c:pt idx="1941">
                  <c:v>630.37599999999998</c:v>
                </c:pt>
                <c:pt idx="1942">
                  <c:v>630.53699999999981</c:v>
                </c:pt>
                <c:pt idx="1943">
                  <c:v>630.70299999999997</c:v>
                </c:pt>
                <c:pt idx="1944">
                  <c:v>630.87099999999998</c:v>
                </c:pt>
                <c:pt idx="1945">
                  <c:v>631.04</c:v>
                </c:pt>
                <c:pt idx="1946">
                  <c:v>631.20799999999997</c:v>
                </c:pt>
                <c:pt idx="1947">
                  <c:v>631.3779999999997</c:v>
                </c:pt>
                <c:pt idx="1948">
                  <c:v>631.54999999999973</c:v>
                </c:pt>
                <c:pt idx="1949">
                  <c:v>631.72299999999996</c:v>
                </c:pt>
                <c:pt idx="1950">
                  <c:v>631.89099999999996</c:v>
                </c:pt>
                <c:pt idx="1951">
                  <c:v>632.06199999999967</c:v>
                </c:pt>
                <c:pt idx="1952">
                  <c:v>632.23</c:v>
                </c:pt>
                <c:pt idx="1953">
                  <c:v>632.39599999999996</c:v>
                </c:pt>
                <c:pt idx="1954">
                  <c:v>632.57100000000003</c:v>
                </c:pt>
                <c:pt idx="1955">
                  <c:v>632.74400000000003</c:v>
                </c:pt>
                <c:pt idx="1956">
                  <c:v>632.91799999999967</c:v>
                </c:pt>
                <c:pt idx="1957">
                  <c:v>633.09400000000005</c:v>
                </c:pt>
                <c:pt idx="1958">
                  <c:v>633.27300000000002</c:v>
                </c:pt>
                <c:pt idx="1959">
                  <c:v>633.44799999999975</c:v>
                </c:pt>
                <c:pt idx="1960">
                  <c:v>633.62099999999998</c:v>
                </c:pt>
                <c:pt idx="1961">
                  <c:v>633.79700000000003</c:v>
                </c:pt>
                <c:pt idx="1962">
                  <c:v>633.971</c:v>
                </c:pt>
                <c:pt idx="1963">
                  <c:v>634.14400000000001</c:v>
                </c:pt>
                <c:pt idx="1964">
                  <c:v>634.31799999999976</c:v>
                </c:pt>
                <c:pt idx="1965">
                  <c:v>634.49</c:v>
                </c:pt>
                <c:pt idx="1966">
                  <c:v>634.66</c:v>
                </c:pt>
                <c:pt idx="1967">
                  <c:v>634.82899999999972</c:v>
                </c:pt>
                <c:pt idx="1968">
                  <c:v>634.99800000000005</c:v>
                </c:pt>
                <c:pt idx="1969">
                  <c:v>635.16799999999967</c:v>
                </c:pt>
                <c:pt idx="1970">
                  <c:v>635.33799999999974</c:v>
                </c:pt>
                <c:pt idx="1971">
                  <c:v>635.50800000000004</c:v>
                </c:pt>
                <c:pt idx="1972">
                  <c:v>635.67600000000004</c:v>
                </c:pt>
                <c:pt idx="1973">
                  <c:v>635.84599999999978</c:v>
                </c:pt>
                <c:pt idx="1974">
                  <c:v>636.01299999999969</c:v>
                </c:pt>
                <c:pt idx="1975">
                  <c:v>636.17899999999997</c:v>
                </c:pt>
                <c:pt idx="1976">
                  <c:v>636.3449999999998</c:v>
                </c:pt>
                <c:pt idx="1977">
                  <c:v>636.505</c:v>
                </c:pt>
                <c:pt idx="1978">
                  <c:v>636.66899999999998</c:v>
                </c:pt>
                <c:pt idx="1979">
                  <c:v>636.83799999999974</c:v>
                </c:pt>
                <c:pt idx="1980">
                  <c:v>637.00599999999997</c:v>
                </c:pt>
                <c:pt idx="1981">
                  <c:v>637.173</c:v>
                </c:pt>
                <c:pt idx="1982">
                  <c:v>637.33899999999971</c:v>
                </c:pt>
                <c:pt idx="1983">
                  <c:v>637.50800000000004</c:v>
                </c:pt>
                <c:pt idx="1984">
                  <c:v>637.67999999999995</c:v>
                </c:pt>
                <c:pt idx="1985">
                  <c:v>637.85399999999981</c:v>
                </c:pt>
                <c:pt idx="1986">
                  <c:v>638.02499999999998</c:v>
                </c:pt>
                <c:pt idx="1987">
                  <c:v>638.19600000000003</c:v>
                </c:pt>
                <c:pt idx="1988">
                  <c:v>638.36799999999948</c:v>
                </c:pt>
                <c:pt idx="1989">
                  <c:v>638.53600000000006</c:v>
                </c:pt>
                <c:pt idx="1990">
                  <c:v>638.69899999999996</c:v>
                </c:pt>
                <c:pt idx="1991">
                  <c:v>638.86300000000006</c:v>
                </c:pt>
                <c:pt idx="1992">
                  <c:v>639.02499999999998</c:v>
                </c:pt>
                <c:pt idx="1993">
                  <c:v>639.19299999999998</c:v>
                </c:pt>
                <c:pt idx="1994">
                  <c:v>639.36499999999978</c:v>
                </c:pt>
                <c:pt idx="1995">
                  <c:v>639.53499999999997</c:v>
                </c:pt>
                <c:pt idx="1996">
                  <c:v>639.71</c:v>
                </c:pt>
                <c:pt idx="1997">
                  <c:v>639.88099999999997</c:v>
                </c:pt>
                <c:pt idx="1998">
                  <c:v>640.05199999999968</c:v>
                </c:pt>
                <c:pt idx="1999">
                  <c:v>640.22199999999998</c:v>
                </c:pt>
                <c:pt idx="2000">
                  <c:v>640.3889999999999</c:v>
                </c:pt>
                <c:pt idx="2001">
                  <c:v>640.55799999999977</c:v>
                </c:pt>
                <c:pt idx="2002">
                  <c:v>640.726</c:v>
                </c:pt>
                <c:pt idx="2003">
                  <c:v>640.89599999999996</c:v>
                </c:pt>
                <c:pt idx="2004">
                  <c:v>641.06699999999978</c:v>
                </c:pt>
                <c:pt idx="2005">
                  <c:v>641.23199999999997</c:v>
                </c:pt>
                <c:pt idx="2006">
                  <c:v>641.39400000000001</c:v>
                </c:pt>
                <c:pt idx="2007">
                  <c:v>641.5659999999998</c:v>
                </c:pt>
                <c:pt idx="2008">
                  <c:v>641.73699999999997</c:v>
                </c:pt>
                <c:pt idx="2009">
                  <c:v>641.90300000000002</c:v>
                </c:pt>
                <c:pt idx="2010">
                  <c:v>642.07100000000003</c:v>
                </c:pt>
                <c:pt idx="2011">
                  <c:v>642.24299999999971</c:v>
                </c:pt>
                <c:pt idx="2012">
                  <c:v>642.40899999999999</c:v>
                </c:pt>
                <c:pt idx="2013">
                  <c:v>642.57299999999998</c:v>
                </c:pt>
                <c:pt idx="2014">
                  <c:v>642.73299999999972</c:v>
                </c:pt>
                <c:pt idx="2015">
                  <c:v>642.89</c:v>
                </c:pt>
                <c:pt idx="2016">
                  <c:v>643.04999999999973</c:v>
                </c:pt>
                <c:pt idx="2017">
                  <c:v>643.21400000000006</c:v>
                </c:pt>
                <c:pt idx="2018">
                  <c:v>643.38300000000004</c:v>
                </c:pt>
                <c:pt idx="2019">
                  <c:v>643.553</c:v>
                </c:pt>
                <c:pt idx="2020">
                  <c:v>643.72199999999998</c:v>
                </c:pt>
                <c:pt idx="2021">
                  <c:v>643.89</c:v>
                </c:pt>
                <c:pt idx="2022">
                  <c:v>644.06099999999969</c:v>
                </c:pt>
                <c:pt idx="2023">
                  <c:v>644.23900000000003</c:v>
                </c:pt>
                <c:pt idx="2024">
                  <c:v>644.41699999999969</c:v>
                </c:pt>
                <c:pt idx="2025">
                  <c:v>644.59400000000005</c:v>
                </c:pt>
                <c:pt idx="2026">
                  <c:v>644.7639999999999</c:v>
                </c:pt>
                <c:pt idx="2027">
                  <c:v>644.92999999999972</c:v>
                </c:pt>
                <c:pt idx="2028">
                  <c:v>645.09799999999996</c:v>
                </c:pt>
                <c:pt idx="2029">
                  <c:v>645.27</c:v>
                </c:pt>
                <c:pt idx="2030">
                  <c:v>645.44799999999975</c:v>
                </c:pt>
                <c:pt idx="2031">
                  <c:v>645.62400000000002</c:v>
                </c:pt>
                <c:pt idx="2032">
                  <c:v>645.79899999999998</c:v>
                </c:pt>
                <c:pt idx="2033">
                  <c:v>645.96799999999962</c:v>
                </c:pt>
                <c:pt idx="2034">
                  <c:v>646.13799999999969</c:v>
                </c:pt>
                <c:pt idx="2035">
                  <c:v>646.30399999999997</c:v>
                </c:pt>
                <c:pt idx="2036">
                  <c:v>646.46799999999962</c:v>
                </c:pt>
                <c:pt idx="2037">
                  <c:v>646.62900000000002</c:v>
                </c:pt>
                <c:pt idx="2038">
                  <c:v>646.78899999999999</c:v>
                </c:pt>
                <c:pt idx="2039">
                  <c:v>646.9549999999997</c:v>
                </c:pt>
                <c:pt idx="2040">
                  <c:v>647.12400000000002</c:v>
                </c:pt>
                <c:pt idx="2041">
                  <c:v>647.29299999999989</c:v>
                </c:pt>
                <c:pt idx="2042">
                  <c:v>647.46299999999974</c:v>
                </c:pt>
                <c:pt idx="2043">
                  <c:v>647.63300000000004</c:v>
                </c:pt>
                <c:pt idx="2044">
                  <c:v>647.80499999999972</c:v>
                </c:pt>
                <c:pt idx="2045">
                  <c:v>647.97299999999996</c:v>
                </c:pt>
                <c:pt idx="2046">
                  <c:v>648.14199999999983</c:v>
                </c:pt>
                <c:pt idx="2047">
                  <c:v>648.31499999999983</c:v>
                </c:pt>
                <c:pt idx="2048">
                  <c:v>648.48599999999999</c:v>
                </c:pt>
                <c:pt idx="2049">
                  <c:v>648.6569999999997</c:v>
                </c:pt>
                <c:pt idx="2050">
                  <c:v>648.82599999999979</c:v>
                </c:pt>
                <c:pt idx="2051">
                  <c:v>648.995</c:v>
                </c:pt>
                <c:pt idx="2052">
                  <c:v>649.17499999999995</c:v>
                </c:pt>
                <c:pt idx="2053">
                  <c:v>649.35499999999979</c:v>
                </c:pt>
                <c:pt idx="2054">
                  <c:v>649.5319999999997</c:v>
                </c:pt>
                <c:pt idx="2055">
                  <c:v>649.70699999999999</c:v>
                </c:pt>
                <c:pt idx="2056">
                  <c:v>649.87699999999973</c:v>
                </c:pt>
                <c:pt idx="2057">
                  <c:v>650.04599999999982</c:v>
                </c:pt>
                <c:pt idx="2058">
                  <c:v>650.21599999999989</c:v>
                </c:pt>
                <c:pt idx="2059">
                  <c:v>650.38799999999969</c:v>
                </c:pt>
                <c:pt idx="2060">
                  <c:v>650.55399999999997</c:v>
                </c:pt>
                <c:pt idx="2061">
                  <c:v>650.71500000000003</c:v>
                </c:pt>
                <c:pt idx="2062">
                  <c:v>650.88300000000004</c:v>
                </c:pt>
                <c:pt idx="2063">
                  <c:v>651.0509999999997</c:v>
                </c:pt>
                <c:pt idx="2064">
                  <c:v>651.221</c:v>
                </c:pt>
                <c:pt idx="2065">
                  <c:v>651.39400000000001</c:v>
                </c:pt>
                <c:pt idx="2066">
                  <c:v>651.5659999999998</c:v>
                </c:pt>
                <c:pt idx="2067">
                  <c:v>651.73699999999997</c:v>
                </c:pt>
                <c:pt idx="2068">
                  <c:v>651.9069999999997</c:v>
                </c:pt>
                <c:pt idx="2069">
                  <c:v>652.08000000000004</c:v>
                </c:pt>
                <c:pt idx="2070">
                  <c:v>652.25</c:v>
                </c:pt>
                <c:pt idx="2071">
                  <c:v>652.41599999999971</c:v>
                </c:pt>
                <c:pt idx="2072">
                  <c:v>652.57799999999997</c:v>
                </c:pt>
                <c:pt idx="2073">
                  <c:v>652.74</c:v>
                </c:pt>
                <c:pt idx="2074">
                  <c:v>652.9069999999997</c:v>
                </c:pt>
                <c:pt idx="2075">
                  <c:v>653.07299999999998</c:v>
                </c:pt>
                <c:pt idx="2076">
                  <c:v>653.24299999999971</c:v>
                </c:pt>
                <c:pt idx="2077">
                  <c:v>653.41199999999981</c:v>
                </c:pt>
                <c:pt idx="2078">
                  <c:v>653.57299999999998</c:v>
                </c:pt>
                <c:pt idx="2079">
                  <c:v>653.7349999999999</c:v>
                </c:pt>
                <c:pt idx="2080">
                  <c:v>653.90300000000002</c:v>
                </c:pt>
                <c:pt idx="2081">
                  <c:v>654.07399999999996</c:v>
                </c:pt>
                <c:pt idx="2082">
                  <c:v>654.24099999999999</c:v>
                </c:pt>
                <c:pt idx="2083">
                  <c:v>654.40799999999967</c:v>
                </c:pt>
                <c:pt idx="2084">
                  <c:v>654.57600000000002</c:v>
                </c:pt>
                <c:pt idx="2085">
                  <c:v>654.74299999999971</c:v>
                </c:pt>
                <c:pt idx="2086">
                  <c:v>654.91399999999999</c:v>
                </c:pt>
                <c:pt idx="2087">
                  <c:v>655.08699999999999</c:v>
                </c:pt>
                <c:pt idx="2088">
                  <c:v>655.26299999999969</c:v>
                </c:pt>
                <c:pt idx="2089">
                  <c:v>655.43599999999969</c:v>
                </c:pt>
                <c:pt idx="2090">
                  <c:v>655.60400000000004</c:v>
                </c:pt>
                <c:pt idx="2091">
                  <c:v>655.76800000000003</c:v>
                </c:pt>
                <c:pt idx="2092">
                  <c:v>655.92899999999997</c:v>
                </c:pt>
                <c:pt idx="2093">
                  <c:v>656.09099999999989</c:v>
                </c:pt>
                <c:pt idx="2094">
                  <c:v>656.25900000000001</c:v>
                </c:pt>
                <c:pt idx="2095">
                  <c:v>656.42699999999968</c:v>
                </c:pt>
                <c:pt idx="2096">
                  <c:v>656.59699999999998</c:v>
                </c:pt>
                <c:pt idx="2097">
                  <c:v>656.76900000000001</c:v>
                </c:pt>
                <c:pt idx="2098">
                  <c:v>656.93899999999996</c:v>
                </c:pt>
                <c:pt idx="2099">
                  <c:v>657.11099999999999</c:v>
                </c:pt>
                <c:pt idx="2100">
                  <c:v>657.28300000000002</c:v>
                </c:pt>
                <c:pt idx="2101">
                  <c:v>657.4549999999997</c:v>
                </c:pt>
                <c:pt idx="2102">
                  <c:v>657.63</c:v>
                </c:pt>
                <c:pt idx="2103">
                  <c:v>657.80399999999997</c:v>
                </c:pt>
                <c:pt idx="2104">
                  <c:v>657.976</c:v>
                </c:pt>
                <c:pt idx="2105">
                  <c:v>658.15300000000002</c:v>
                </c:pt>
                <c:pt idx="2106">
                  <c:v>658.32799999999975</c:v>
                </c:pt>
                <c:pt idx="2107">
                  <c:v>658.49599999999998</c:v>
                </c:pt>
                <c:pt idx="2108">
                  <c:v>658.66100000000006</c:v>
                </c:pt>
                <c:pt idx="2109">
                  <c:v>658.82099999999969</c:v>
                </c:pt>
                <c:pt idx="2110">
                  <c:v>658.98400000000004</c:v>
                </c:pt>
                <c:pt idx="2111">
                  <c:v>659.15099999999973</c:v>
                </c:pt>
                <c:pt idx="2112">
                  <c:v>659.31899999999996</c:v>
                </c:pt>
                <c:pt idx="2113">
                  <c:v>659.4849999999999</c:v>
                </c:pt>
                <c:pt idx="2114">
                  <c:v>659.65499999999997</c:v>
                </c:pt>
                <c:pt idx="2115">
                  <c:v>659.82599999999979</c:v>
                </c:pt>
                <c:pt idx="2116">
                  <c:v>659.995</c:v>
                </c:pt>
                <c:pt idx="2117">
                  <c:v>660.16199999999981</c:v>
                </c:pt>
                <c:pt idx="2118">
                  <c:v>660.32799999999975</c:v>
                </c:pt>
                <c:pt idx="2119">
                  <c:v>660.49099999999999</c:v>
                </c:pt>
                <c:pt idx="2120">
                  <c:v>660.65199999999982</c:v>
                </c:pt>
                <c:pt idx="2121">
                  <c:v>660.81999999999971</c:v>
                </c:pt>
                <c:pt idx="2122">
                  <c:v>660.98699999999997</c:v>
                </c:pt>
                <c:pt idx="2123">
                  <c:v>661.15499999999997</c:v>
                </c:pt>
                <c:pt idx="2124">
                  <c:v>661.32399999999996</c:v>
                </c:pt>
                <c:pt idx="2125">
                  <c:v>661.49199999999996</c:v>
                </c:pt>
                <c:pt idx="2126">
                  <c:v>661.65499999999997</c:v>
                </c:pt>
                <c:pt idx="2127">
                  <c:v>661.81999999999971</c:v>
                </c:pt>
                <c:pt idx="2128">
                  <c:v>661.98800000000006</c:v>
                </c:pt>
                <c:pt idx="2129">
                  <c:v>662.15599999999972</c:v>
                </c:pt>
                <c:pt idx="2130">
                  <c:v>662.33099999999968</c:v>
                </c:pt>
                <c:pt idx="2131">
                  <c:v>662.50400000000002</c:v>
                </c:pt>
                <c:pt idx="2132">
                  <c:v>662.68100000000004</c:v>
                </c:pt>
                <c:pt idx="2133">
                  <c:v>662.85999999999967</c:v>
                </c:pt>
                <c:pt idx="2134">
                  <c:v>663.03600000000006</c:v>
                </c:pt>
                <c:pt idx="2135">
                  <c:v>663.21</c:v>
                </c:pt>
                <c:pt idx="2136">
                  <c:v>663.37900000000002</c:v>
                </c:pt>
                <c:pt idx="2137">
                  <c:v>663.54399999999998</c:v>
                </c:pt>
                <c:pt idx="2138">
                  <c:v>663.70799999999997</c:v>
                </c:pt>
                <c:pt idx="2139">
                  <c:v>663.875</c:v>
                </c:pt>
                <c:pt idx="2140">
                  <c:v>664.04199999999969</c:v>
                </c:pt>
                <c:pt idx="2141">
                  <c:v>664.20900000000006</c:v>
                </c:pt>
                <c:pt idx="2142">
                  <c:v>664.38</c:v>
                </c:pt>
                <c:pt idx="2143">
                  <c:v>664.55</c:v>
                </c:pt>
                <c:pt idx="2144">
                  <c:v>664.71799999999996</c:v>
                </c:pt>
                <c:pt idx="2145">
                  <c:v>664.88499999999999</c:v>
                </c:pt>
                <c:pt idx="2146">
                  <c:v>665.05</c:v>
                </c:pt>
                <c:pt idx="2147">
                  <c:v>665.21500000000003</c:v>
                </c:pt>
                <c:pt idx="2148">
                  <c:v>665.38300000000004</c:v>
                </c:pt>
                <c:pt idx="2149">
                  <c:v>665.54899999999998</c:v>
                </c:pt>
                <c:pt idx="2150">
                  <c:v>665.71599999999989</c:v>
                </c:pt>
                <c:pt idx="2151">
                  <c:v>665.88300000000004</c:v>
                </c:pt>
                <c:pt idx="2152">
                  <c:v>666.04299999999967</c:v>
                </c:pt>
                <c:pt idx="2153">
                  <c:v>666.20299999999997</c:v>
                </c:pt>
                <c:pt idx="2154">
                  <c:v>666.36099999999976</c:v>
                </c:pt>
                <c:pt idx="2155">
                  <c:v>666.52099999999996</c:v>
                </c:pt>
                <c:pt idx="2156">
                  <c:v>666.68399999999997</c:v>
                </c:pt>
                <c:pt idx="2157">
                  <c:v>666.84699999999975</c:v>
                </c:pt>
                <c:pt idx="2158">
                  <c:v>667.00900000000001</c:v>
                </c:pt>
                <c:pt idx="2159">
                  <c:v>667.173</c:v>
                </c:pt>
                <c:pt idx="2160">
                  <c:v>667.34199999999976</c:v>
                </c:pt>
                <c:pt idx="2161">
                  <c:v>667.51599999999996</c:v>
                </c:pt>
                <c:pt idx="2162">
                  <c:v>667.69200000000001</c:v>
                </c:pt>
                <c:pt idx="2163">
                  <c:v>667.86300000000006</c:v>
                </c:pt>
                <c:pt idx="2164">
                  <c:v>668.03699999999981</c:v>
                </c:pt>
                <c:pt idx="2165">
                  <c:v>668.20799999999997</c:v>
                </c:pt>
                <c:pt idx="2166">
                  <c:v>668.37900000000002</c:v>
                </c:pt>
                <c:pt idx="2167">
                  <c:v>668.54599999999982</c:v>
                </c:pt>
                <c:pt idx="2168">
                  <c:v>668.71299999999997</c:v>
                </c:pt>
                <c:pt idx="2169">
                  <c:v>668.88</c:v>
                </c:pt>
                <c:pt idx="2170">
                  <c:v>669.04599999999982</c:v>
                </c:pt>
                <c:pt idx="2171">
                  <c:v>669.21500000000003</c:v>
                </c:pt>
                <c:pt idx="2172">
                  <c:v>669.37900000000002</c:v>
                </c:pt>
                <c:pt idx="2173">
                  <c:v>669.54099999999971</c:v>
                </c:pt>
                <c:pt idx="2174">
                  <c:v>669.70500000000004</c:v>
                </c:pt>
                <c:pt idx="2175">
                  <c:v>669.87099999999998</c:v>
                </c:pt>
                <c:pt idx="2176">
                  <c:v>670.03699999999981</c:v>
                </c:pt>
                <c:pt idx="2177">
                  <c:v>670.20500000000004</c:v>
                </c:pt>
                <c:pt idx="2178">
                  <c:v>670.375</c:v>
                </c:pt>
                <c:pt idx="2179">
                  <c:v>670.54399999999998</c:v>
                </c:pt>
                <c:pt idx="2180">
                  <c:v>670.71699999999998</c:v>
                </c:pt>
                <c:pt idx="2181">
                  <c:v>670.89099999999996</c:v>
                </c:pt>
                <c:pt idx="2182">
                  <c:v>671.05899999999997</c:v>
                </c:pt>
                <c:pt idx="2183">
                  <c:v>671.22799999999972</c:v>
                </c:pt>
                <c:pt idx="2184">
                  <c:v>671.39499999999998</c:v>
                </c:pt>
                <c:pt idx="2185">
                  <c:v>671.56399999999996</c:v>
                </c:pt>
                <c:pt idx="2186">
                  <c:v>671.72799999999972</c:v>
                </c:pt>
                <c:pt idx="2187">
                  <c:v>671.89099999999996</c:v>
                </c:pt>
                <c:pt idx="2188">
                  <c:v>672.05699999999979</c:v>
                </c:pt>
                <c:pt idx="2189">
                  <c:v>672.22299999999996</c:v>
                </c:pt>
                <c:pt idx="2190">
                  <c:v>672.39</c:v>
                </c:pt>
                <c:pt idx="2191">
                  <c:v>672.56099999999969</c:v>
                </c:pt>
                <c:pt idx="2192">
                  <c:v>672.73099999999999</c:v>
                </c:pt>
                <c:pt idx="2193">
                  <c:v>672.90499999999997</c:v>
                </c:pt>
                <c:pt idx="2194">
                  <c:v>673.08299999999997</c:v>
                </c:pt>
                <c:pt idx="2195">
                  <c:v>673.26</c:v>
                </c:pt>
                <c:pt idx="2196">
                  <c:v>673.43399999999997</c:v>
                </c:pt>
                <c:pt idx="2197">
                  <c:v>673.60500000000002</c:v>
                </c:pt>
                <c:pt idx="2198">
                  <c:v>673.77200000000005</c:v>
                </c:pt>
                <c:pt idx="2199">
                  <c:v>673.94499999999971</c:v>
                </c:pt>
                <c:pt idx="2200">
                  <c:v>674.11699999999996</c:v>
                </c:pt>
                <c:pt idx="2201">
                  <c:v>674.28399999999999</c:v>
                </c:pt>
                <c:pt idx="2202">
                  <c:v>674.44699999999978</c:v>
                </c:pt>
                <c:pt idx="2203">
                  <c:v>674.61300000000006</c:v>
                </c:pt>
                <c:pt idx="2204">
                  <c:v>674.78300000000002</c:v>
                </c:pt>
                <c:pt idx="2205">
                  <c:v>674.95199999999977</c:v>
                </c:pt>
                <c:pt idx="2206">
                  <c:v>675.12099999999998</c:v>
                </c:pt>
                <c:pt idx="2207">
                  <c:v>675.29499999999996</c:v>
                </c:pt>
                <c:pt idx="2208">
                  <c:v>675.47199999999998</c:v>
                </c:pt>
                <c:pt idx="2209">
                  <c:v>675.64799999999968</c:v>
                </c:pt>
                <c:pt idx="2210">
                  <c:v>675.82699999999977</c:v>
                </c:pt>
                <c:pt idx="2211">
                  <c:v>676.00599999999997</c:v>
                </c:pt>
                <c:pt idx="2212">
                  <c:v>676.18899999999996</c:v>
                </c:pt>
                <c:pt idx="2213">
                  <c:v>676.375</c:v>
                </c:pt>
                <c:pt idx="2214">
                  <c:v>676.56099999999969</c:v>
                </c:pt>
                <c:pt idx="2215">
                  <c:v>676.74199999999996</c:v>
                </c:pt>
                <c:pt idx="2216">
                  <c:v>676.92</c:v>
                </c:pt>
                <c:pt idx="2217">
                  <c:v>677.09400000000005</c:v>
                </c:pt>
                <c:pt idx="2218">
                  <c:v>677.26499999999999</c:v>
                </c:pt>
                <c:pt idx="2219">
                  <c:v>677.4409999999998</c:v>
                </c:pt>
                <c:pt idx="2220">
                  <c:v>677.61400000000003</c:v>
                </c:pt>
                <c:pt idx="2221">
                  <c:v>677.79200000000003</c:v>
                </c:pt>
                <c:pt idx="2222">
                  <c:v>677.96599999999967</c:v>
                </c:pt>
                <c:pt idx="2223">
                  <c:v>678.13300000000004</c:v>
                </c:pt>
                <c:pt idx="2224">
                  <c:v>678.303</c:v>
                </c:pt>
                <c:pt idx="2225">
                  <c:v>678.47400000000005</c:v>
                </c:pt>
                <c:pt idx="2226">
                  <c:v>678.64499999999998</c:v>
                </c:pt>
                <c:pt idx="2227">
                  <c:v>678.8159999999998</c:v>
                </c:pt>
                <c:pt idx="2228">
                  <c:v>678.98099999999999</c:v>
                </c:pt>
                <c:pt idx="2229">
                  <c:v>679.15</c:v>
                </c:pt>
                <c:pt idx="2230">
                  <c:v>679.32299999999975</c:v>
                </c:pt>
                <c:pt idx="2231">
                  <c:v>679.49299999999971</c:v>
                </c:pt>
                <c:pt idx="2232">
                  <c:v>679.65899999999999</c:v>
                </c:pt>
                <c:pt idx="2233">
                  <c:v>679.82299999999975</c:v>
                </c:pt>
                <c:pt idx="2234">
                  <c:v>679.98599999999999</c:v>
                </c:pt>
                <c:pt idx="2235">
                  <c:v>680.15300000000002</c:v>
                </c:pt>
                <c:pt idx="2236">
                  <c:v>680.31799999999976</c:v>
                </c:pt>
                <c:pt idx="2237">
                  <c:v>680.48299999999972</c:v>
                </c:pt>
                <c:pt idx="2238">
                  <c:v>680.65499999999997</c:v>
                </c:pt>
                <c:pt idx="2239">
                  <c:v>680.8299999999997</c:v>
                </c:pt>
                <c:pt idx="2240">
                  <c:v>681.0029999999997</c:v>
                </c:pt>
                <c:pt idx="2241">
                  <c:v>681.17499999999995</c:v>
                </c:pt>
                <c:pt idx="2242">
                  <c:v>681.34699999999975</c:v>
                </c:pt>
                <c:pt idx="2243">
                  <c:v>681.5139999999999</c:v>
                </c:pt>
                <c:pt idx="2244">
                  <c:v>681.68299999999999</c:v>
                </c:pt>
                <c:pt idx="2245">
                  <c:v>681.8529999999995</c:v>
                </c:pt>
                <c:pt idx="2246">
                  <c:v>682.024</c:v>
                </c:pt>
                <c:pt idx="2247">
                  <c:v>682.19399999999996</c:v>
                </c:pt>
                <c:pt idx="2248">
                  <c:v>682.36399999999981</c:v>
                </c:pt>
                <c:pt idx="2249">
                  <c:v>682.53399999999999</c:v>
                </c:pt>
                <c:pt idx="2250">
                  <c:v>682.70399999999995</c:v>
                </c:pt>
                <c:pt idx="2251">
                  <c:v>682.87300000000005</c:v>
                </c:pt>
                <c:pt idx="2252">
                  <c:v>683.04399999999998</c:v>
                </c:pt>
                <c:pt idx="2253">
                  <c:v>683.22</c:v>
                </c:pt>
                <c:pt idx="2254">
                  <c:v>683.39199999999983</c:v>
                </c:pt>
                <c:pt idx="2255">
                  <c:v>683.5659999999998</c:v>
                </c:pt>
                <c:pt idx="2256">
                  <c:v>683.73699999999997</c:v>
                </c:pt>
                <c:pt idx="2257">
                  <c:v>683.904</c:v>
                </c:pt>
                <c:pt idx="2258">
                  <c:v>684.06499999999983</c:v>
                </c:pt>
                <c:pt idx="2259">
                  <c:v>684.22799999999972</c:v>
                </c:pt>
                <c:pt idx="2260">
                  <c:v>684.39499999999998</c:v>
                </c:pt>
                <c:pt idx="2261">
                  <c:v>684.56899999999996</c:v>
                </c:pt>
                <c:pt idx="2262">
                  <c:v>684.74</c:v>
                </c:pt>
                <c:pt idx="2263">
                  <c:v>684.9069999999997</c:v>
                </c:pt>
                <c:pt idx="2264">
                  <c:v>685.07100000000003</c:v>
                </c:pt>
                <c:pt idx="2265">
                  <c:v>685.24099999999999</c:v>
                </c:pt>
                <c:pt idx="2266">
                  <c:v>685.40799999999967</c:v>
                </c:pt>
                <c:pt idx="2267">
                  <c:v>685.57399999999996</c:v>
                </c:pt>
                <c:pt idx="2268">
                  <c:v>685.73800000000006</c:v>
                </c:pt>
                <c:pt idx="2269">
                  <c:v>685.90799999999967</c:v>
                </c:pt>
                <c:pt idx="2270">
                  <c:v>686.08199999999999</c:v>
                </c:pt>
                <c:pt idx="2271">
                  <c:v>686.25800000000004</c:v>
                </c:pt>
                <c:pt idx="2272">
                  <c:v>686.43099999999981</c:v>
                </c:pt>
                <c:pt idx="2273">
                  <c:v>686.60199999999998</c:v>
                </c:pt>
                <c:pt idx="2274">
                  <c:v>686.76900000000001</c:v>
                </c:pt>
                <c:pt idx="2275">
                  <c:v>686.93999999999983</c:v>
                </c:pt>
                <c:pt idx="2276">
                  <c:v>687.10900000000004</c:v>
                </c:pt>
                <c:pt idx="2277">
                  <c:v>687.27599999999995</c:v>
                </c:pt>
                <c:pt idx="2278">
                  <c:v>687.43999999999983</c:v>
                </c:pt>
                <c:pt idx="2279">
                  <c:v>687.60699999999997</c:v>
                </c:pt>
                <c:pt idx="2280">
                  <c:v>687.77599999999995</c:v>
                </c:pt>
                <c:pt idx="2281">
                  <c:v>687.94999999999982</c:v>
                </c:pt>
                <c:pt idx="2282">
                  <c:v>688.13</c:v>
                </c:pt>
                <c:pt idx="2283">
                  <c:v>688.30799999999977</c:v>
                </c:pt>
                <c:pt idx="2284">
                  <c:v>688.48199999999997</c:v>
                </c:pt>
                <c:pt idx="2285">
                  <c:v>688.65199999999982</c:v>
                </c:pt>
                <c:pt idx="2286">
                  <c:v>688.81899999999996</c:v>
                </c:pt>
                <c:pt idx="2287">
                  <c:v>688.98599999999999</c:v>
                </c:pt>
                <c:pt idx="2288">
                  <c:v>689.15199999999982</c:v>
                </c:pt>
                <c:pt idx="2289">
                  <c:v>689.31999999999971</c:v>
                </c:pt>
                <c:pt idx="2290">
                  <c:v>689.48900000000003</c:v>
                </c:pt>
                <c:pt idx="2291">
                  <c:v>689.65499999999997</c:v>
                </c:pt>
                <c:pt idx="2292">
                  <c:v>689.82199999999978</c:v>
                </c:pt>
                <c:pt idx="2293">
                  <c:v>689.98800000000006</c:v>
                </c:pt>
                <c:pt idx="2294">
                  <c:v>690.15599999999972</c:v>
                </c:pt>
                <c:pt idx="2295">
                  <c:v>690.32599999999979</c:v>
                </c:pt>
                <c:pt idx="2296">
                  <c:v>690.49199999999996</c:v>
                </c:pt>
                <c:pt idx="2297">
                  <c:v>690.66399999999999</c:v>
                </c:pt>
                <c:pt idx="2298">
                  <c:v>690.83999999999969</c:v>
                </c:pt>
                <c:pt idx="2299">
                  <c:v>691.01199999999972</c:v>
                </c:pt>
                <c:pt idx="2300">
                  <c:v>691.18299999999999</c:v>
                </c:pt>
                <c:pt idx="2301">
                  <c:v>691.35199999999975</c:v>
                </c:pt>
                <c:pt idx="2302">
                  <c:v>691.52299999999968</c:v>
                </c:pt>
                <c:pt idx="2303">
                  <c:v>691.68799999999999</c:v>
                </c:pt>
                <c:pt idx="2304">
                  <c:v>691.84699999999975</c:v>
                </c:pt>
                <c:pt idx="2305">
                  <c:v>692.00700000000006</c:v>
                </c:pt>
                <c:pt idx="2306">
                  <c:v>692.16499999999996</c:v>
                </c:pt>
                <c:pt idx="2307">
                  <c:v>692.32399999999996</c:v>
                </c:pt>
                <c:pt idx="2308">
                  <c:v>692.48699999999997</c:v>
                </c:pt>
                <c:pt idx="2309">
                  <c:v>692.65</c:v>
                </c:pt>
                <c:pt idx="2310">
                  <c:v>692.81399999999996</c:v>
                </c:pt>
                <c:pt idx="2311">
                  <c:v>692.98599999999999</c:v>
                </c:pt>
                <c:pt idx="2312">
                  <c:v>693.154</c:v>
                </c:pt>
                <c:pt idx="2313">
                  <c:v>693.32199999999978</c:v>
                </c:pt>
                <c:pt idx="2314">
                  <c:v>693.49199999999996</c:v>
                </c:pt>
                <c:pt idx="2315">
                  <c:v>693.6569999999997</c:v>
                </c:pt>
                <c:pt idx="2316">
                  <c:v>693.81799999999976</c:v>
                </c:pt>
                <c:pt idx="2317">
                  <c:v>693.97799999999972</c:v>
                </c:pt>
                <c:pt idx="2318">
                  <c:v>694.14099999999996</c:v>
                </c:pt>
                <c:pt idx="2319">
                  <c:v>694.30799999999977</c:v>
                </c:pt>
                <c:pt idx="2320">
                  <c:v>694.47900000000004</c:v>
                </c:pt>
                <c:pt idx="2321">
                  <c:v>694.64699999999971</c:v>
                </c:pt>
                <c:pt idx="2322">
                  <c:v>694.81499999999983</c:v>
                </c:pt>
                <c:pt idx="2323">
                  <c:v>694.98400000000004</c:v>
                </c:pt>
                <c:pt idx="2324">
                  <c:v>695.154</c:v>
                </c:pt>
                <c:pt idx="2325">
                  <c:v>695.3299999999997</c:v>
                </c:pt>
                <c:pt idx="2326">
                  <c:v>695.505</c:v>
                </c:pt>
                <c:pt idx="2327">
                  <c:v>695.68200000000002</c:v>
                </c:pt>
                <c:pt idx="2328">
                  <c:v>695.85399999999981</c:v>
                </c:pt>
                <c:pt idx="2329">
                  <c:v>696.02199999999971</c:v>
                </c:pt>
                <c:pt idx="2330">
                  <c:v>696.19</c:v>
                </c:pt>
                <c:pt idx="2331">
                  <c:v>696.35699999999974</c:v>
                </c:pt>
                <c:pt idx="2332">
                  <c:v>696.53</c:v>
                </c:pt>
                <c:pt idx="2333">
                  <c:v>696.70299999999997</c:v>
                </c:pt>
                <c:pt idx="2334">
                  <c:v>696.87699999999973</c:v>
                </c:pt>
                <c:pt idx="2335">
                  <c:v>697.053</c:v>
                </c:pt>
                <c:pt idx="2336">
                  <c:v>697.23299999999972</c:v>
                </c:pt>
                <c:pt idx="2337">
                  <c:v>697.40899999999999</c:v>
                </c:pt>
                <c:pt idx="2338">
                  <c:v>697.58299999999997</c:v>
                </c:pt>
                <c:pt idx="2339">
                  <c:v>697.76099999999997</c:v>
                </c:pt>
                <c:pt idx="2340">
                  <c:v>697.93799999999976</c:v>
                </c:pt>
                <c:pt idx="2341">
                  <c:v>698.11199999999997</c:v>
                </c:pt>
                <c:pt idx="2342">
                  <c:v>698.28099999999995</c:v>
                </c:pt>
                <c:pt idx="2343">
                  <c:v>698.44599999999969</c:v>
                </c:pt>
                <c:pt idx="2344">
                  <c:v>698.61300000000006</c:v>
                </c:pt>
                <c:pt idx="2345">
                  <c:v>698.77700000000004</c:v>
                </c:pt>
                <c:pt idx="2346">
                  <c:v>698.93799999999976</c:v>
                </c:pt>
                <c:pt idx="2347">
                  <c:v>699.10699999999997</c:v>
                </c:pt>
                <c:pt idx="2348">
                  <c:v>699.27599999999995</c:v>
                </c:pt>
                <c:pt idx="2349">
                  <c:v>699.44499999999971</c:v>
                </c:pt>
                <c:pt idx="2350">
                  <c:v>699.61500000000001</c:v>
                </c:pt>
                <c:pt idx="2351">
                  <c:v>699.78800000000001</c:v>
                </c:pt>
                <c:pt idx="2352">
                  <c:v>699.95999999999981</c:v>
                </c:pt>
                <c:pt idx="2353">
                  <c:v>700.13499999999999</c:v>
                </c:pt>
                <c:pt idx="2354">
                  <c:v>700.30999999999983</c:v>
                </c:pt>
                <c:pt idx="2355">
                  <c:v>700.4849999999999</c:v>
                </c:pt>
                <c:pt idx="2356">
                  <c:v>700.6569999999997</c:v>
                </c:pt>
                <c:pt idx="2357">
                  <c:v>700.8299999999997</c:v>
                </c:pt>
                <c:pt idx="2358">
                  <c:v>701.005</c:v>
                </c:pt>
                <c:pt idx="2359">
                  <c:v>701.17600000000004</c:v>
                </c:pt>
                <c:pt idx="2360">
                  <c:v>701.34399999999982</c:v>
                </c:pt>
                <c:pt idx="2361">
                  <c:v>701.50700000000006</c:v>
                </c:pt>
                <c:pt idx="2362">
                  <c:v>701.66799999999967</c:v>
                </c:pt>
                <c:pt idx="2363">
                  <c:v>701.82599999999979</c:v>
                </c:pt>
                <c:pt idx="2364">
                  <c:v>701.9849999999999</c:v>
                </c:pt>
                <c:pt idx="2365">
                  <c:v>702.14300000000003</c:v>
                </c:pt>
                <c:pt idx="2366">
                  <c:v>702.30399999999997</c:v>
                </c:pt>
                <c:pt idx="2367">
                  <c:v>702.47199999999998</c:v>
                </c:pt>
                <c:pt idx="2368">
                  <c:v>702.64599999999996</c:v>
                </c:pt>
                <c:pt idx="2369">
                  <c:v>702.81399999999996</c:v>
                </c:pt>
                <c:pt idx="2370">
                  <c:v>702.97699999999998</c:v>
                </c:pt>
                <c:pt idx="2371">
                  <c:v>703.14199999999983</c:v>
                </c:pt>
                <c:pt idx="2372">
                  <c:v>703.30599999999981</c:v>
                </c:pt>
                <c:pt idx="2373">
                  <c:v>703.46899999999982</c:v>
                </c:pt>
                <c:pt idx="2374">
                  <c:v>703.62900000000002</c:v>
                </c:pt>
                <c:pt idx="2375">
                  <c:v>703.79</c:v>
                </c:pt>
                <c:pt idx="2376">
                  <c:v>703.95399999999972</c:v>
                </c:pt>
                <c:pt idx="2377">
                  <c:v>704.11599999999999</c:v>
                </c:pt>
                <c:pt idx="2378">
                  <c:v>704.28</c:v>
                </c:pt>
                <c:pt idx="2379">
                  <c:v>704.45799999999974</c:v>
                </c:pt>
                <c:pt idx="2380">
                  <c:v>704.64</c:v>
                </c:pt>
                <c:pt idx="2381">
                  <c:v>704.81499999999983</c:v>
                </c:pt>
                <c:pt idx="2382">
                  <c:v>704.98400000000004</c:v>
                </c:pt>
                <c:pt idx="2383">
                  <c:v>705.15300000000002</c:v>
                </c:pt>
                <c:pt idx="2384">
                  <c:v>705.32099999999969</c:v>
                </c:pt>
                <c:pt idx="2385">
                  <c:v>705.48699999999997</c:v>
                </c:pt>
                <c:pt idx="2386">
                  <c:v>705.65099999999973</c:v>
                </c:pt>
                <c:pt idx="2387">
                  <c:v>705.8159999999998</c:v>
                </c:pt>
                <c:pt idx="2388">
                  <c:v>705.98299999999972</c:v>
                </c:pt>
                <c:pt idx="2389">
                  <c:v>706.14699999999971</c:v>
                </c:pt>
                <c:pt idx="2390">
                  <c:v>706.30999999999983</c:v>
                </c:pt>
                <c:pt idx="2391">
                  <c:v>706.47400000000005</c:v>
                </c:pt>
                <c:pt idx="2392">
                  <c:v>706.63599999999997</c:v>
                </c:pt>
                <c:pt idx="2393">
                  <c:v>706.80399999999997</c:v>
                </c:pt>
                <c:pt idx="2394">
                  <c:v>706.97299999999996</c:v>
                </c:pt>
                <c:pt idx="2395">
                  <c:v>707.14599999999996</c:v>
                </c:pt>
                <c:pt idx="2396">
                  <c:v>707.32099999999969</c:v>
                </c:pt>
                <c:pt idx="2397">
                  <c:v>707.49599999999998</c:v>
                </c:pt>
                <c:pt idx="2398">
                  <c:v>707.67</c:v>
                </c:pt>
                <c:pt idx="2399">
                  <c:v>707.83799999999974</c:v>
                </c:pt>
                <c:pt idx="2400">
                  <c:v>708.0029999999997</c:v>
                </c:pt>
                <c:pt idx="2401">
                  <c:v>708.16899999999998</c:v>
                </c:pt>
                <c:pt idx="2402">
                  <c:v>708.33699999999976</c:v>
                </c:pt>
                <c:pt idx="2403">
                  <c:v>708.5029999999997</c:v>
                </c:pt>
                <c:pt idx="2404">
                  <c:v>708.66799999999967</c:v>
                </c:pt>
                <c:pt idx="2405">
                  <c:v>708.8299999999997</c:v>
                </c:pt>
                <c:pt idx="2406">
                  <c:v>708.98900000000003</c:v>
                </c:pt>
                <c:pt idx="2407">
                  <c:v>709.14799999999968</c:v>
                </c:pt>
                <c:pt idx="2408">
                  <c:v>709.31099999999969</c:v>
                </c:pt>
                <c:pt idx="2409">
                  <c:v>709.48</c:v>
                </c:pt>
                <c:pt idx="2410">
                  <c:v>709.64799999999968</c:v>
                </c:pt>
                <c:pt idx="2411">
                  <c:v>709.8159999999998</c:v>
                </c:pt>
                <c:pt idx="2412">
                  <c:v>709.98099999999999</c:v>
                </c:pt>
                <c:pt idx="2413">
                  <c:v>710.14400000000001</c:v>
                </c:pt>
                <c:pt idx="2414">
                  <c:v>710.30899999999997</c:v>
                </c:pt>
                <c:pt idx="2415">
                  <c:v>710.48299999999972</c:v>
                </c:pt>
                <c:pt idx="2416">
                  <c:v>710.65499999999997</c:v>
                </c:pt>
                <c:pt idx="2417">
                  <c:v>710.82399999999996</c:v>
                </c:pt>
                <c:pt idx="2418">
                  <c:v>710.99099999999999</c:v>
                </c:pt>
                <c:pt idx="2419">
                  <c:v>711.16</c:v>
                </c:pt>
                <c:pt idx="2420">
                  <c:v>711.32699999999977</c:v>
                </c:pt>
                <c:pt idx="2421">
                  <c:v>711.49699999999996</c:v>
                </c:pt>
                <c:pt idx="2422">
                  <c:v>711.66899999999998</c:v>
                </c:pt>
                <c:pt idx="2423">
                  <c:v>711.84099999999967</c:v>
                </c:pt>
                <c:pt idx="2424">
                  <c:v>712.01599999999996</c:v>
                </c:pt>
                <c:pt idx="2425">
                  <c:v>712.19100000000003</c:v>
                </c:pt>
                <c:pt idx="2426">
                  <c:v>712.36799999999948</c:v>
                </c:pt>
                <c:pt idx="2427">
                  <c:v>712.53899999999999</c:v>
                </c:pt>
                <c:pt idx="2428">
                  <c:v>712.70399999999995</c:v>
                </c:pt>
                <c:pt idx="2429">
                  <c:v>712.87</c:v>
                </c:pt>
                <c:pt idx="2430">
                  <c:v>713.04</c:v>
                </c:pt>
                <c:pt idx="2431">
                  <c:v>713.20500000000004</c:v>
                </c:pt>
                <c:pt idx="2432">
                  <c:v>713.37099999999998</c:v>
                </c:pt>
                <c:pt idx="2433">
                  <c:v>713.53899999999999</c:v>
                </c:pt>
                <c:pt idx="2434">
                  <c:v>713.70699999999999</c:v>
                </c:pt>
                <c:pt idx="2435">
                  <c:v>713.8779999999997</c:v>
                </c:pt>
                <c:pt idx="2436">
                  <c:v>714.04399999999998</c:v>
                </c:pt>
                <c:pt idx="2437">
                  <c:v>714.21400000000006</c:v>
                </c:pt>
                <c:pt idx="2438">
                  <c:v>714.38400000000001</c:v>
                </c:pt>
                <c:pt idx="2439">
                  <c:v>714.55599999999981</c:v>
                </c:pt>
                <c:pt idx="2440">
                  <c:v>714.72699999999998</c:v>
                </c:pt>
                <c:pt idx="2441">
                  <c:v>714.899</c:v>
                </c:pt>
                <c:pt idx="2442">
                  <c:v>715.07500000000005</c:v>
                </c:pt>
                <c:pt idx="2443">
                  <c:v>715.25</c:v>
                </c:pt>
                <c:pt idx="2444">
                  <c:v>715.42499999999973</c:v>
                </c:pt>
                <c:pt idx="2445">
                  <c:v>715.60400000000004</c:v>
                </c:pt>
                <c:pt idx="2446">
                  <c:v>715.78200000000004</c:v>
                </c:pt>
                <c:pt idx="2447">
                  <c:v>715.95799999999974</c:v>
                </c:pt>
                <c:pt idx="2448">
                  <c:v>716.13400000000001</c:v>
                </c:pt>
                <c:pt idx="2449">
                  <c:v>716.30999999999983</c:v>
                </c:pt>
                <c:pt idx="2450">
                  <c:v>716.48400000000004</c:v>
                </c:pt>
                <c:pt idx="2451">
                  <c:v>716.65300000000002</c:v>
                </c:pt>
                <c:pt idx="2452">
                  <c:v>716.82199999999978</c:v>
                </c:pt>
                <c:pt idx="2453">
                  <c:v>716.99099999999999</c:v>
                </c:pt>
                <c:pt idx="2454">
                  <c:v>717.16100000000006</c:v>
                </c:pt>
                <c:pt idx="2455">
                  <c:v>717.32899999999972</c:v>
                </c:pt>
                <c:pt idx="2456">
                  <c:v>717.49299999999971</c:v>
                </c:pt>
                <c:pt idx="2457">
                  <c:v>717.66100000000006</c:v>
                </c:pt>
                <c:pt idx="2458">
                  <c:v>717.83499999999981</c:v>
                </c:pt>
                <c:pt idx="2459">
                  <c:v>718.00900000000001</c:v>
                </c:pt>
                <c:pt idx="2460">
                  <c:v>718.1869999999999</c:v>
                </c:pt>
                <c:pt idx="2461">
                  <c:v>718.36599999999976</c:v>
                </c:pt>
                <c:pt idx="2462">
                  <c:v>718.54299999999967</c:v>
                </c:pt>
                <c:pt idx="2463">
                  <c:v>718.71900000000005</c:v>
                </c:pt>
                <c:pt idx="2464">
                  <c:v>718.89499999999998</c:v>
                </c:pt>
                <c:pt idx="2465">
                  <c:v>719.06499999999983</c:v>
                </c:pt>
                <c:pt idx="2466">
                  <c:v>719.23800000000006</c:v>
                </c:pt>
                <c:pt idx="2467">
                  <c:v>719.41399999999999</c:v>
                </c:pt>
                <c:pt idx="2468">
                  <c:v>719.58900000000006</c:v>
                </c:pt>
                <c:pt idx="2469">
                  <c:v>719.755</c:v>
                </c:pt>
                <c:pt idx="2470">
                  <c:v>719.91899999999998</c:v>
                </c:pt>
                <c:pt idx="2471">
                  <c:v>720.08699999999999</c:v>
                </c:pt>
                <c:pt idx="2472">
                  <c:v>720.25599999999997</c:v>
                </c:pt>
                <c:pt idx="2473">
                  <c:v>720.42499999999973</c:v>
                </c:pt>
                <c:pt idx="2474">
                  <c:v>720.59799999999996</c:v>
                </c:pt>
                <c:pt idx="2475">
                  <c:v>720.77</c:v>
                </c:pt>
                <c:pt idx="2476">
                  <c:v>720.94199999999978</c:v>
                </c:pt>
                <c:pt idx="2477">
                  <c:v>721.10900000000004</c:v>
                </c:pt>
                <c:pt idx="2478">
                  <c:v>721.27599999999995</c:v>
                </c:pt>
                <c:pt idx="2479">
                  <c:v>721.44299999999976</c:v>
                </c:pt>
                <c:pt idx="2480">
                  <c:v>721.60400000000004</c:v>
                </c:pt>
                <c:pt idx="2481">
                  <c:v>721.7639999999999</c:v>
                </c:pt>
                <c:pt idx="2482">
                  <c:v>721.92499999999973</c:v>
                </c:pt>
                <c:pt idx="2483">
                  <c:v>722.08900000000006</c:v>
                </c:pt>
                <c:pt idx="2484">
                  <c:v>722.25400000000002</c:v>
                </c:pt>
                <c:pt idx="2485">
                  <c:v>722.4219999999998</c:v>
                </c:pt>
                <c:pt idx="2486">
                  <c:v>722.58900000000006</c:v>
                </c:pt>
                <c:pt idx="2487">
                  <c:v>722.755</c:v>
                </c:pt>
                <c:pt idx="2488">
                  <c:v>722.91699999999969</c:v>
                </c:pt>
                <c:pt idx="2489">
                  <c:v>723.07899999999995</c:v>
                </c:pt>
                <c:pt idx="2490">
                  <c:v>723.24800000000005</c:v>
                </c:pt>
                <c:pt idx="2491">
                  <c:v>723.4259999999997</c:v>
                </c:pt>
                <c:pt idx="2492">
                  <c:v>723.60900000000004</c:v>
                </c:pt>
                <c:pt idx="2493">
                  <c:v>723.78499999999997</c:v>
                </c:pt>
                <c:pt idx="2494">
                  <c:v>723.95799999999974</c:v>
                </c:pt>
                <c:pt idx="2495">
                  <c:v>724.13</c:v>
                </c:pt>
                <c:pt idx="2496">
                  <c:v>724.3009999999997</c:v>
                </c:pt>
                <c:pt idx="2497">
                  <c:v>724.47199999999998</c:v>
                </c:pt>
                <c:pt idx="2498">
                  <c:v>724.64400000000001</c:v>
                </c:pt>
                <c:pt idx="2499">
                  <c:v>724.81799999999976</c:v>
                </c:pt>
                <c:pt idx="2500">
                  <c:v>724.98900000000003</c:v>
                </c:pt>
                <c:pt idx="2501">
                  <c:v>725.16399999999999</c:v>
                </c:pt>
                <c:pt idx="2502">
                  <c:v>725.3449999999998</c:v>
                </c:pt>
                <c:pt idx="2503">
                  <c:v>725.52199999999971</c:v>
                </c:pt>
                <c:pt idx="2504">
                  <c:v>725.69100000000003</c:v>
                </c:pt>
                <c:pt idx="2505">
                  <c:v>725.85599999999977</c:v>
                </c:pt>
                <c:pt idx="2506">
                  <c:v>726.02099999999996</c:v>
                </c:pt>
                <c:pt idx="2507">
                  <c:v>726.1869999999999</c:v>
                </c:pt>
                <c:pt idx="2508">
                  <c:v>726.3529999999995</c:v>
                </c:pt>
                <c:pt idx="2509">
                  <c:v>726.51900000000001</c:v>
                </c:pt>
                <c:pt idx="2510">
                  <c:v>726.68100000000004</c:v>
                </c:pt>
                <c:pt idx="2511">
                  <c:v>726.8449999999998</c:v>
                </c:pt>
                <c:pt idx="2512">
                  <c:v>727.01199999999972</c:v>
                </c:pt>
                <c:pt idx="2513">
                  <c:v>727.18299999999999</c:v>
                </c:pt>
                <c:pt idx="2514">
                  <c:v>727.35499999999979</c:v>
                </c:pt>
                <c:pt idx="2515">
                  <c:v>727.52499999999998</c:v>
                </c:pt>
                <c:pt idx="2516">
                  <c:v>727.69</c:v>
                </c:pt>
                <c:pt idx="2517">
                  <c:v>727.85699999999974</c:v>
                </c:pt>
                <c:pt idx="2518">
                  <c:v>728.02599999999973</c:v>
                </c:pt>
                <c:pt idx="2519">
                  <c:v>728.19799999999998</c:v>
                </c:pt>
                <c:pt idx="2520">
                  <c:v>728.37300000000005</c:v>
                </c:pt>
                <c:pt idx="2521">
                  <c:v>728.5469999999998</c:v>
                </c:pt>
                <c:pt idx="2522">
                  <c:v>728.72</c:v>
                </c:pt>
                <c:pt idx="2523">
                  <c:v>728.89400000000001</c:v>
                </c:pt>
                <c:pt idx="2524">
                  <c:v>729.07100000000003</c:v>
                </c:pt>
                <c:pt idx="2525">
                  <c:v>729.24400000000003</c:v>
                </c:pt>
                <c:pt idx="2526">
                  <c:v>729.41599999999971</c:v>
                </c:pt>
                <c:pt idx="2527">
                  <c:v>729.58500000000004</c:v>
                </c:pt>
                <c:pt idx="2528">
                  <c:v>729.7529999999997</c:v>
                </c:pt>
                <c:pt idx="2529">
                  <c:v>729.92099999999982</c:v>
                </c:pt>
                <c:pt idx="2530">
                  <c:v>730.09099999999989</c:v>
                </c:pt>
                <c:pt idx="2531">
                  <c:v>730.26099999999997</c:v>
                </c:pt>
                <c:pt idx="2532">
                  <c:v>730.43199999999979</c:v>
                </c:pt>
                <c:pt idx="2533">
                  <c:v>730.60299999999972</c:v>
                </c:pt>
                <c:pt idx="2534">
                  <c:v>730.774</c:v>
                </c:pt>
                <c:pt idx="2535">
                  <c:v>730.94299999999976</c:v>
                </c:pt>
                <c:pt idx="2536">
                  <c:v>731.11199999999997</c:v>
                </c:pt>
                <c:pt idx="2537">
                  <c:v>731.28600000000006</c:v>
                </c:pt>
                <c:pt idx="2538">
                  <c:v>731.46499999999969</c:v>
                </c:pt>
                <c:pt idx="2539">
                  <c:v>731.63799999999969</c:v>
                </c:pt>
                <c:pt idx="2540">
                  <c:v>731.81099999999969</c:v>
                </c:pt>
                <c:pt idx="2541">
                  <c:v>731.9849999999999</c:v>
                </c:pt>
                <c:pt idx="2542">
                  <c:v>732.154</c:v>
                </c:pt>
                <c:pt idx="2543">
                  <c:v>732.30999999999983</c:v>
                </c:pt>
                <c:pt idx="2544">
                  <c:v>732.45900000000006</c:v>
                </c:pt>
                <c:pt idx="2545">
                  <c:v>732.60699999999997</c:v>
                </c:pt>
                <c:pt idx="2546">
                  <c:v>732.75800000000004</c:v>
                </c:pt>
                <c:pt idx="2547">
                  <c:v>732.91300000000001</c:v>
                </c:pt>
                <c:pt idx="2548">
                  <c:v>733.06499999999983</c:v>
                </c:pt>
                <c:pt idx="2549">
                  <c:v>733.21599999999989</c:v>
                </c:pt>
                <c:pt idx="2550">
                  <c:v>733.37599999999998</c:v>
                </c:pt>
                <c:pt idx="2551">
                  <c:v>733.54299999999967</c:v>
                </c:pt>
                <c:pt idx="2552">
                  <c:v>733.71299999999997</c:v>
                </c:pt>
                <c:pt idx="2553">
                  <c:v>733.88200000000006</c:v>
                </c:pt>
                <c:pt idx="2554">
                  <c:v>734.0509999999997</c:v>
                </c:pt>
                <c:pt idx="2555">
                  <c:v>734.22299999999996</c:v>
                </c:pt>
                <c:pt idx="2556">
                  <c:v>734.39499999999998</c:v>
                </c:pt>
                <c:pt idx="2557">
                  <c:v>734.57399999999996</c:v>
                </c:pt>
                <c:pt idx="2558">
                  <c:v>734.75599999999997</c:v>
                </c:pt>
                <c:pt idx="2559">
                  <c:v>734.93799999999976</c:v>
                </c:pt>
                <c:pt idx="2560">
                  <c:v>735.12199999999996</c:v>
                </c:pt>
                <c:pt idx="2561">
                  <c:v>735.30699999999979</c:v>
                </c:pt>
                <c:pt idx="2562">
                  <c:v>735.48900000000003</c:v>
                </c:pt>
                <c:pt idx="2563">
                  <c:v>735.67</c:v>
                </c:pt>
                <c:pt idx="2564">
                  <c:v>735.84699999999975</c:v>
                </c:pt>
                <c:pt idx="2565">
                  <c:v>736.01800000000003</c:v>
                </c:pt>
                <c:pt idx="2566">
                  <c:v>736.18899999999996</c:v>
                </c:pt>
                <c:pt idx="2567">
                  <c:v>736.35699999999974</c:v>
                </c:pt>
                <c:pt idx="2568">
                  <c:v>736.52299999999968</c:v>
                </c:pt>
                <c:pt idx="2569">
                  <c:v>736.68899999999996</c:v>
                </c:pt>
                <c:pt idx="2570">
                  <c:v>736.85999999999967</c:v>
                </c:pt>
                <c:pt idx="2571">
                  <c:v>737.03800000000001</c:v>
                </c:pt>
                <c:pt idx="2572">
                  <c:v>737.21400000000006</c:v>
                </c:pt>
                <c:pt idx="2573">
                  <c:v>737.39199999999983</c:v>
                </c:pt>
                <c:pt idx="2574">
                  <c:v>737.572</c:v>
                </c:pt>
                <c:pt idx="2575">
                  <c:v>737.74599999999998</c:v>
                </c:pt>
                <c:pt idx="2576">
                  <c:v>737.91699999999969</c:v>
                </c:pt>
                <c:pt idx="2577">
                  <c:v>738.08900000000006</c:v>
                </c:pt>
                <c:pt idx="2578">
                  <c:v>738.26099999999997</c:v>
                </c:pt>
                <c:pt idx="2579">
                  <c:v>738.43099999999981</c:v>
                </c:pt>
                <c:pt idx="2580">
                  <c:v>738.59699999999998</c:v>
                </c:pt>
                <c:pt idx="2581">
                  <c:v>738.76199999999972</c:v>
                </c:pt>
                <c:pt idx="2582">
                  <c:v>738.92699999999968</c:v>
                </c:pt>
                <c:pt idx="2583">
                  <c:v>739.09299999999996</c:v>
                </c:pt>
                <c:pt idx="2584">
                  <c:v>739.26099999999997</c:v>
                </c:pt>
                <c:pt idx="2585">
                  <c:v>739.42999999999984</c:v>
                </c:pt>
                <c:pt idx="2586">
                  <c:v>739.59299999999996</c:v>
                </c:pt>
                <c:pt idx="2587">
                  <c:v>739.75400000000002</c:v>
                </c:pt>
                <c:pt idx="2588">
                  <c:v>739.92099999999982</c:v>
                </c:pt>
                <c:pt idx="2589">
                  <c:v>740.09</c:v>
                </c:pt>
                <c:pt idx="2590">
                  <c:v>740.26099999999997</c:v>
                </c:pt>
                <c:pt idx="2591">
                  <c:v>740.43599999999969</c:v>
                </c:pt>
                <c:pt idx="2592">
                  <c:v>740.6099999999999</c:v>
                </c:pt>
                <c:pt idx="2593">
                  <c:v>740.78600000000006</c:v>
                </c:pt>
                <c:pt idx="2594">
                  <c:v>740.96099999999979</c:v>
                </c:pt>
                <c:pt idx="2595">
                  <c:v>741.13400000000001</c:v>
                </c:pt>
                <c:pt idx="2596">
                  <c:v>741.30899999999997</c:v>
                </c:pt>
                <c:pt idx="2597">
                  <c:v>741.4849999999999</c:v>
                </c:pt>
                <c:pt idx="2598">
                  <c:v>741.66</c:v>
                </c:pt>
                <c:pt idx="2599">
                  <c:v>741.83099999999968</c:v>
                </c:pt>
                <c:pt idx="2600">
                  <c:v>741.99800000000005</c:v>
                </c:pt>
                <c:pt idx="2601">
                  <c:v>742.16599999999971</c:v>
                </c:pt>
                <c:pt idx="2602">
                  <c:v>742.33699999999976</c:v>
                </c:pt>
                <c:pt idx="2603">
                  <c:v>742.50700000000006</c:v>
                </c:pt>
                <c:pt idx="2604">
                  <c:v>742.67600000000004</c:v>
                </c:pt>
                <c:pt idx="2605">
                  <c:v>742.84799999999962</c:v>
                </c:pt>
                <c:pt idx="2606">
                  <c:v>743.01900000000001</c:v>
                </c:pt>
                <c:pt idx="2607">
                  <c:v>743.197</c:v>
                </c:pt>
                <c:pt idx="2608">
                  <c:v>743.3779999999997</c:v>
                </c:pt>
                <c:pt idx="2609">
                  <c:v>743.55999999999983</c:v>
                </c:pt>
                <c:pt idx="2610">
                  <c:v>743.73699999999997</c:v>
                </c:pt>
                <c:pt idx="2611">
                  <c:v>743.91</c:v>
                </c:pt>
                <c:pt idx="2612">
                  <c:v>744.08600000000001</c:v>
                </c:pt>
                <c:pt idx="2613">
                  <c:v>744.26499999999999</c:v>
                </c:pt>
                <c:pt idx="2614">
                  <c:v>744.44399999999996</c:v>
                </c:pt>
                <c:pt idx="2615">
                  <c:v>744.625</c:v>
                </c:pt>
                <c:pt idx="2616">
                  <c:v>744.79700000000003</c:v>
                </c:pt>
                <c:pt idx="2617">
                  <c:v>744.96399999999971</c:v>
                </c:pt>
                <c:pt idx="2618">
                  <c:v>745.12699999999973</c:v>
                </c:pt>
                <c:pt idx="2619">
                  <c:v>745.29100000000005</c:v>
                </c:pt>
                <c:pt idx="2620">
                  <c:v>745.46199999999976</c:v>
                </c:pt>
                <c:pt idx="2621">
                  <c:v>745.63599999999997</c:v>
                </c:pt>
                <c:pt idx="2622">
                  <c:v>745.81499999999983</c:v>
                </c:pt>
                <c:pt idx="2623">
                  <c:v>745.99299999999971</c:v>
                </c:pt>
                <c:pt idx="2624">
                  <c:v>746.16799999999967</c:v>
                </c:pt>
                <c:pt idx="2625">
                  <c:v>746.33999999999969</c:v>
                </c:pt>
                <c:pt idx="2626">
                  <c:v>746.5139999999999</c:v>
                </c:pt>
                <c:pt idx="2627">
                  <c:v>746.68600000000004</c:v>
                </c:pt>
                <c:pt idx="2628">
                  <c:v>746.85699999999974</c:v>
                </c:pt>
                <c:pt idx="2629">
                  <c:v>747.02699999999982</c:v>
                </c:pt>
                <c:pt idx="2630">
                  <c:v>747.19600000000003</c:v>
                </c:pt>
                <c:pt idx="2631">
                  <c:v>747.36899999999969</c:v>
                </c:pt>
                <c:pt idx="2632">
                  <c:v>747.54</c:v>
                </c:pt>
                <c:pt idx="2633">
                  <c:v>747.71</c:v>
                </c:pt>
                <c:pt idx="2634">
                  <c:v>747.8779999999997</c:v>
                </c:pt>
                <c:pt idx="2635">
                  <c:v>748.048</c:v>
                </c:pt>
                <c:pt idx="2636">
                  <c:v>748.20699999999999</c:v>
                </c:pt>
                <c:pt idx="2637">
                  <c:v>748.3589999999997</c:v>
                </c:pt>
                <c:pt idx="2638">
                  <c:v>748.5139999999999</c:v>
                </c:pt>
                <c:pt idx="2639">
                  <c:v>748.673</c:v>
                </c:pt>
                <c:pt idx="2640">
                  <c:v>748.83599999999979</c:v>
                </c:pt>
                <c:pt idx="2641">
                  <c:v>749</c:v>
                </c:pt>
                <c:pt idx="2642">
                  <c:v>749.16300000000001</c:v>
                </c:pt>
                <c:pt idx="2643">
                  <c:v>749.32699999999977</c:v>
                </c:pt>
                <c:pt idx="2644">
                  <c:v>749.49099999999999</c:v>
                </c:pt>
                <c:pt idx="2645">
                  <c:v>749.65899999999999</c:v>
                </c:pt>
                <c:pt idx="2646">
                  <c:v>749.82599999999979</c:v>
                </c:pt>
                <c:pt idx="2647">
                  <c:v>749.99299999999971</c:v>
                </c:pt>
                <c:pt idx="2648">
                  <c:v>750.16199999999981</c:v>
                </c:pt>
                <c:pt idx="2649">
                  <c:v>750.33099999999968</c:v>
                </c:pt>
                <c:pt idx="2650">
                  <c:v>750.49900000000002</c:v>
                </c:pt>
                <c:pt idx="2651">
                  <c:v>750.66699999999969</c:v>
                </c:pt>
                <c:pt idx="2652">
                  <c:v>750.83699999999976</c:v>
                </c:pt>
                <c:pt idx="2653">
                  <c:v>751.00800000000004</c:v>
                </c:pt>
                <c:pt idx="2654">
                  <c:v>751.18</c:v>
                </c:pt>
                <c:pt idx="2655">
                  <c:v>751.3529999999995</c:v>
                </c:pt>
                <c:pt idx="2656">
                  <c:v>751.52</c:v>
                </c:pt>
                <c:pt idx="2657">
                  <c:v>751.68600000000004</c:v>
                </c:pt>
                <c:pt idx="2658">
                  <c:v>751.84899999999971</c:v>
                </c:pt>
                <c:pt idx="2659">
                  <c:v>752.0139999999999</c:v>
                </c:pt>
                <c:pt idx="2660">
                  <c:v>752.1869999999999</c:v>
                </c:pt>
                <c:pt idx="2661">
                  <c:v>752.35999999999967</c:v>
                </c:pt>
                <c:pt idx="2662">
                  <c:v>752.53099999999972</c:v>
                </c:pt>
                <c:pt idx="2663">
                  <c:v>752.70500000000004</c:v>
                </c:pt>
                <c:pt idx="2664">
                  <c:v>752.8779999999997</c:v>
                </c:pt>
                <c:pt idx="2665">
                  <c:v>753.053</c:v>
                </c:pt>
                <c:pt idx="2666">
                  <c:v>753.22900000000004</c:v>
                </c:pt>
                <c:pt idx="2667">
                  <c:v>753.40099999999973</c:v>
                </c:pt>
                <c:pt idx="2668">
                  <c:v>753.56799999999976</c:v>
                </c:pt>
                <c:pt idx="2669">
                  <c:v>753.73</c:v>
                </c:pt>
                <c:pt idx="2670">
                  <c:v>753.88699999999972</c:v>
                </c:pt>
                <c:pt idx="2671">
                  <c:v>754.04499999999996</c:v>
                </c:pt>
                <c:pt idx="2672">
                  <c:v>754.20699999999999</c:v>
                </c:pt>
                <c:pt idx="2673">
                  <c:v>754.37099999999998</c:v>
                </c:pt>
                <c:pt idx="2674">
                  <c:v>754.53099999999972</c:v>
                </c:pt>
                <c:pt idx="2675">
                  <c:v>754.69399999999996</c:v>
                </c:pt>
                <c:pt idx="2676">
                  <c:v>754.86199999999974</c:v>
                </c:pt>
                <c:pt idx="2677">
                  <c:v>755.02699999999982</c:v>
                </c:pt>
                <c:pt idx="2678">
                  <c:v>755.19200000000001</c:v>
                </c:pt>
                <c:pt idx="2679">
                  <c:v>755.35499999999979</c:v>
                </c:pt>
                <c:pt idx="2680">
                  <c:v>755.52299999999968</c:v>
                </c:pt>
                <c:pt idx="2681">
                  <c:v>755.69200000000001</c:v>
                </c:pt>
                <c:pt idx="2682">
                  <c:v>755.86099999999976</c:v>
                </c:pt>
                <c:pt idx="2683">
                  <c:v>756.03299999999967</c:v>
                </c:pt>
                <c:pt idx="2684">
                  <c:v>756.202</c:v>
                </c:pt>
                <c:pt idx="2685">
                  <c:v>756.36799999999948</c:v>
                </c:pt>
                <c:pt idx="2686">
                  <c:v>756.53399999999999</c:v>
                </c:pt>
                <c:pt idx="2687">
                  <c:v>756.70100000000002</c:v>
                </c:pt>
                <c:pt idx="2688">
                  <c:v>756.86799999999948</c:v>
                </c:pt>
                <c:pt idx="2689">
                  <c:v>757.03399999999999</c:v>
                </c:pt>
                <c:pt idx="2690">
                  <c:v>757.20299999999997</c:v>
                </c:pt>
                <c:pt idx="2691">
                  <c:v>757.37199999999996</c:v>
                </c:pt>
                <c:pt idx="2692">
                  <c:v>757.54099999999971</c:v>
                </c:pt>
                <c:pt idx="2693">
                  <c:v>757.70900000000006</c:v>
                </c:pt>
                <c:pt idx="2694">
                  <c:v>757.875</c:v>
                </c:pt>
                <c:pt idx="2695">
                  <c:v>758.04</c:v>
                </c:pt>
                <c:pt idx="2696">
                  <c:v>758.20500000000004</c:v>
                </c:pt>
                <c:pt idx="2697">
                  <c:v>758.37300000000005</c:v>
                </c:pt>
                <c:pt idx="2698">
                  <c:v>758.54499999999996</c:v>
                </c:pt>
                <c:pt idx="2699">
                  <c:v>758.71900000000005</c:v>
                </c:pt>
                <c:pt idx="2700">
                  <c:v>758.89300000000003</c:v>
                </c:pt>
                <c:pt idx="2701">
                  <c:v>759.0659999999998</c:v>
                </c:pt>
                <c:pt idx="2702">
                  <c:v>759.23800000000006</c:v>
                </c:pt>
                <c:pt idx="2703">
                  <c:v>759.41799999999967</c:v>
                </c:pt>
                <c:pt idx="2704">
                  <c:v>759.59699999999998</c:v>
                </c:pt>
                <c:pt idx="2705">
                  <c:v>759.77200000000005</c:v>
                </c:pt>
                <c:pt idx="2706">
                  <c:v>759.94199999999978</c:v>
                </c:pt>
                <c:pt idx="2707">
                  <c:v>760.11199999999997</c:v>
                </c:pt>
                <c:pt idx="2708">
                  <c:v>760.29</c:v>
                </c:pt>
                <c:pt idx="2709">
                  <c:v>760.47299999999996</c:v>
                </c:pt>
                <c:pt idx="2710">
                  <c:v>760.6569999999997</c:v>
                </c:pt>
                <c:pt idx="2711">
                  <c:v>760.84399999999982</c:v>
                </c:pt>
                <c:pt idx="2712">
                  <c:v>761.024</c:v>
                </c:pt>
                <c:pt idx="2713">
                  <c:v>761.19799999999998</c:v>
                </c:pt>
                <c:pt idx="2714">
                  <c:v>761.36599999999976</c:v>
                </c:pt>
                <c:pt idx="2715">
                  <c:v>761.53699999999981</c:v>
                </c:pt>
                <c:pt idx="2716">
                  <c:v>761.70799999999997</c:v>
                </c:pt>
                <c:pt idx="2717">
                  <c:v>761.88099999999997</c:v>
                </c:pt>
                <c:pt idx="2718">
                  <c:v>762.05599999999981</c:v>
                </c:pt>
                <c:pt idx="2719">
                  <c:v>762.2349999999999</c:v>
                </c:pt>
                <c:pt idx="2720">
                  <c:v>762.41199999999981</c:v>
                </c:pt>
                <c:pt idx="2721">
                  <c:v>762.58400000000006</c:v>
                </c:pt>
                <c:pt idx="2722">
                  <c:v>762.75400000000002</c:v>
                </c:pt>
                <c:pt idx="2723">
                  <c:v>762.9259999999997</c:v>
                </c:pt>
                <c:pt idx="2724">
                  <c:v>763.09799999999996</c:v>
                </c:pt>
                <c:pt idx="2725">
                  <c:v>763.27200000000005</c:v>
                </c:pt>
                <c:pt idx="2726">
                  <c:v>763.4409999999998</c:v>
                </c:pt>
                <c:pt idx="2727">
                  <c:v>763.60699999999997</c:v>
                </c:pt>
                <c:pt idx="2728">
                  <c:v>763.77200000000005</c:v>
                </c:pt>
                <c:pt idx="2729">
                  <c:v>763.93699999999967</c:v>
                </c:pt>
                <c:pt idx="2730">
                  <c:v>764.1</c:v>
                </c:pt>
                <c:pt idx="2731">
                  <c:v>764.26599999999996</c:v>
                </c:pt>
                <c:pt idx="2732">
                  <c:v>764.43999999999983</c:v>
                </c:pt>
                <c:pt idx="2733">
                  <c:v>764.62099999999998</c:v>
                </c:pt>
                <c:pt idx="2734">
                  <c:v>764.79700000000003</c:v>
                </c:pt>
                <c:pt idx="2735">
                  <c:v>764.97199999999998</c:v>
                </c:pt>
                <c:pt idx="2736">
                  <c:v>765.14499999999998</c:v>
                </c:pt>
                <c:pt idx="2737">
                  <c:v>765.31899999999996</c:v>
                </c:pt>
                <c:pt idx="2738">
                  <c:v>765.48800000000006</c:v>
                </c:pt>
                <c:pt idx="2739">
                  <c:v>765.65599999999972</c:v>
                </c:pt>
                <c:pt idx="2740">
                  <c:v>765.82799999999975</c:v>
                </c:pt>
                <c:pt idx="2741">
                  <c:v>766.00199999999973</c:v>
                </c:pt>
                <c:pt idx="2742">
                  <c:v>766.17700000000002</c:v>
                </c:pt>
                <c:pt idx="2743">
                  <c:v>766.3529999999995</c:v>
                </c:pt>
                <c:pt idx="2744">
                  <c:v>766.53399999999999</c:v>
                </c:pt>
                <c:pt idx="2745">
                  <c:v>766.71599999999989</c:v>
                </c:pt>
                <c:pt idx="2746">
                  <c:v>766.89099999999996</c:v>
                </c:pt>
                <c:pt idx="2747">
                  <c:v>767.07100000000003</c:v>
                </c:pt>
                <c:pt idx="2748">
                  <c:v>767.245</c:v>
                </c:pt>
                <c:pt idx="2749">
                  <c:v>767.41499999999996</c:v>
                </c:pt>
                <c:pt idx="2750">
                  <c:v>767.58299999999997</c:v>
                </c:pt>
                <c:pt idx="2751">
                  <c:v>767.75099999999998</c:v>
                </c:pt>
                <c:pt idx="2752">
                  <c:v>767.91899999999998</c:v>
                </c:pt>
                <c:pt idx="2753">
                  <c:v>768.09099999999989</c:v>
                </c:pt>
                <c:pt idx="2754">
                  <c:v>768.25400000000002</c:v>
                </c:pt>
                <c:pt idx="2755">
                  <c:v>768.41799999999967</c:v>
                </c:pt>
                <c:pt idx="2756">
                  <c:v>768.58600000000001</c:v>
                </c:pt>
                <c:pt idx="2757">
                  <c:v>768.75599999999997</c:v>
                </c:pt>
                <c:pt idx="2758">
                  <c:v>768.92999999999984</c:v>
                </c:pt>
                <c:pt idx="2759">
                  <c:v>769.09799999999996</c:v>
                </c:pt>
                <c:pt idx="2760">
                  <c:v>769.26599999999996</c:v>
                </c:pt>
                <c:pt idx="2761">
                  <c:v>769.43899999999996</c:v>
                </c:pt>
                <c:pt idx="2762">
                  <c:v>769.6099999999999</c:v>
                </c:pt>
                <c:pt idx="2763">
                  <c:v>769.77800000000002</c:v>
                </c:pt>
                <c:pt idx="2764">
                  <c:v>769.93999999999983</c:v>
                </c:pt>
                <c:pt idx="2765">
                  <c:v>770.101</c:v>
                </c:pt>
                <c:pt idx="2766">
                  <c:v>770.26499999999999</c:v>
                </c:pt>
                <c:pt idx="2767">
                  <c:v>770.43199999999979</c:v>
                </c:pt>
                <c:pt idx="2768">
                  <c:v>770.601</c:v>
                </c:pt>
                <c:pt idx="2769">
                  <c:v>770.77200000000005</c:v>
                </c:pt>
                <c:pt idx="2770">
                  <c:v>770.9409999999998</c:v>
                </c:pt>
                <c:pt idx="2771">
                  <c:v>771.11300000000006</c:v>
                </c:pt>
                <c:pt idx="2772">
                  <c:v>771.28499999999997</c:v>
                </c:pt>
                <c:pt idx="2773">
                  <c:v>771.45399999999972</c:v>
                </c:pt>
                <c:pt idx="2774">
                  <c:v>771.62</c:v>
                </c:pt>
                <c:pt idx="2775">
                  <c:v>771.78700000000003</c:v>
                </c:pt>
                <c:pt idx="2776">
                  <c:v>771.9549999999997</c:v>
                </c:pt>
                <c:pt idx="2777">
                  <c:v>772.125</c:v>
                </c:pt>
                <c:pt idx="2778">
                  <c:v>772.29700000000003</c:v>
                </c:pt>
                <c:pt idx="2779">
                  <c:v>772.47199999999998</c:v>
                </c:pt>
                <c:pt idx="2780">
                  <c:v>772.64400000000001</c:v>
                </c:pt>
                <c:pt idx="2781">
                  <c:v>772.81699999999978</c:v>
                </c:pt>
                <c:pt idx="2782">
                  <c:v>772.98699999999997</c:v>
                </c:pt>
                <c:pt idx="2783">
                  <c:v>773.154</c:v>
                </c:pt>
                <c:pt idx="2784">
                  <c:v>773.32199999999978</c:v>
                </c:pt>
                <c:pt idx="2785">
                  <c:v>773.48699999999997</c:v>
                </c:pt>
                <c:pt idx="2786">
                  <c:v>773.654</c:v>
                </c:pt>
                <c:pt idx="2787">
                  <c:v>773.82599999999979</c:v>
                </c:pt>
                <c:pt idx="2788">
                  <c:v>773.99900000000002</c:v>
                </c:pt>
                <c:pt idx="2789">
                  <c:v>774.17700000000002</c:v>
                </c:pt>
                <c:pt idx="2790">
                  <c:v>774.35399999999981</c:v>
                </c:pt>
                <c:pt idx="2791">
                  <c:v>774.53099999999972</c:v>
                </c:pt>
                <c:pt idx="2792">
                  <c:v>774.70900000000006</c:v>
                </c:pt>
                <c:pt idx="2793">
                  <c:v>774.88400000000001</c:v>
                </c:pt>
                <c:pt idx="2794">
                  <c:v>775.05899999999997</c:v>
                </c:pt>
                <c:pt idx="2795">
                  <c:v>775.23</c:v>
                </c:pt>
                <c:pt idx="2796">
                  <c:v>775.399</c:v>
                </c:pt>
                <c:pt idx="2797">
                  <c:v>775.57600000000002</c:v>
                </c:pt>
                <c:pt idx="2798">
                  <c:v>775.755</c:v>
                </c:pt>
                <c:pt idx="2799">
                  <c:v>775.93599999999969</c:v>
                </c:pt>
                <c:pt idx="2800">
                  <c:v>776.11599999999999</c:v>
                </c:pt>
                <c:pt idx="2801">
                  <c:v>776.29100000000005</c:v>
                </c:pt>
                <c:pt idx="2802">
                  <c:v>776.46099999999979</c:v>
                </c:pt>
                <c:pt idx="2803">
                  <c:v>776.63099999999997</c:v>
                </c:pt>
                <c:pt idx="2804">
                  <c:v>776.8</c:v>
                </c:pt>
                <c:pt idx="2805">
                  <c:v>776.96699999999976</c:v>
                </c:pt>
                <c:pt idx="2806">
                  <c:v>777.13400000000001</c:v>
                </c:pt>
                <c:pt idx="2807">
                  <c:v>777.30499999999972</c:v>
                </c:pt>
                <c:pt idx="2808">
                  <c:v>777.47900000000004</c:v>
                </c:pt>
                <c:pt idx="2809">
                  <c:v>777.65199999999982</c:v>
                </c:pt>
                <c:pt idx="2810">
                  <c:v>777.82599999999979</c:v>
                </c:pt>
                <c:pt idx="2811">
                  <c:v>778.0029999999997</c:v>
                </c:pt>
                <c:pt idx="2812">
                  <c:v>778.17600000000004</c:v>
                </c:pt>
                <c:pt idx="2813">
                  <c:v>778.34399999999982</c:v>
                </c:pt>
                <c:pt idx="2814">
                  <c:v>778.51199999999972</c:v>
                </c:pt>
                <c:pt idx="2815">
                  <c:v>778.68499999999995</c:v>
                </c:pt>
                <c:pt idx="2816">
                  <c:v>778.85799999999949</c:v>
                </c:pt>
                <c:pt idx="2817">
                  <c:v>779.029</c:v>
                </c:pt>
                <c:pt idx="2818">
                  <c:v>779.20500000000004</c:v>
                </c:pt>
                <c:pt idx="2819">
                  <c:v>779.37699999999973</c:v>
                </c:pt>
                <c:pt idx="2820">
                  <c:v>779.54899999999998</c:v>
                </c:pt>
                <c:pt idx="2821">
                  <c:v>779.72299999999996</c:v>
                </c:pt>
                <c:pt idx="2822">
                  <c:v>779.89499999999998</c:v>
                </c:pt>
                <c:pt idx="2823">
                  <c:v>780.06199999999967</c:v>
                </c:pt>
                <c:pt idx="2824">
                  <c:v>780.23299999999972</c:v>
                </c:pt>
                <c:pt idx="2825">
                  <c:v>780.404</c:v>
                </c:pt>
                <c:pt idx="2826">
                  <c:v>780.577</c:v>
                </c:pt>
                <c:pt idx="2827">
                  <c:v>780.75</c:v>
                </c:pt>
                <c:pt idx="2828">
                  <c:v>780.92399999999998</c:v>
                </c:pt>
                <c:pt idx="2829">
                  <c:v>781.1</c:v>
                </c:pt>
                <c:pt idx="2830">
                  <c:v>781.27599999999995</c:v>
                </c:pt>
                <c:pt idx="2831">
                  <c:v>781.45699999999977</c:v>
                </c:pt>
                <c:pt idx="2832">
                  <c:v>781.63200000000006</c:v>
                </c:pt>
                <c:pt idx="2833">
                  <c:v>781.80799999999977</c:v>
                </c:pt>
                <c:pt idx="2834">
                  <c:v>781.9849999999999</c:v>
                </c:pt>
                <c:pt idx="2835">
                  <c:v>782.16300000000001</c:v>
                </c:pt>
                <c:pt idx="2836">
                  <c:v>782.34199999999976</c:v>
                </c:pt>
                <c:pt idx="2837">
                  <c:v>782.51900000000001</c:v>
                </c:pt>
                <c:pt idx="2838">
                  <c:v>782.69600000000003</c:v>
                </c:pt>
                <c:pt idx="2839">
                  <c:v>782.87699999999973</c:v>
                </c:pt>
                <c:pt idx="2840">
                  <c:v>783.05999999999983</c:v>
                </c:pt>
                <c:pt idx="2841">
                  <c:v>783.24199999999996</c:v>
                </c:pt>
                <c:pt idx="2842">
                  <c:v>783.42</c:v>
                </c:pt>
                <c:pt idx="2843">
                  <c:v>783.59500000000003</c:v>
                </c:pt>
                <c:pt idx="2844">
                  <c:v>783.76699999999983</c:v>
                </c:pt>
                <c:pt idx="2845">
                  <c:v>783.9409999999998</c:v>
                </c:pt>
                <c:pt idx="2846">
                  <c:v>784.11699999999996</c:v>
                </c:pt>
                <c:pt idx="2847">
                  <c:v>784.29299999999989</c:v>
                </c:pt>
                <c:pt idx="2848">
                  <c:v>784.47299999999996</c:v>
                </c:pt>
                <c:pt idx="2849">
                  <c:v>784.65300000000002</c:v>
                </c:pt>
                <c:pt idx="2850">
                  <c:v>784.83099999999968</c:v>
                </c:pt>
                <c:pt idx="2851">
                  <c:v>785.01099999999997</c:v>
                </c:pt>
                <c:pt idx="2852">
                  <c:v>785.18799999999999</c:v>
                </c:pt>
                <c:pt idx="2853">
                  <c:v>785.3689999999998</c:v>
                </c:pt>
                <c:pt idx="2854">
                  <c:v>785.55</c:v>
                </c:pt>
                <c:pt idx="2855">
                  <c:v>785.73199999999997</c:v>
                </c:pt>
                <c:pt idx="2856">
                  <c:v>785.90899999999999</c:v>
                </c:pt>
                <c:pt idx="2857">
                  <c:v>786.08199999999999</c:v>
                </c:pt>
                <c:pt idx="2858">
                  <c:v>786.2529999999997</c:v>
                </c:pt>
                <c:pt idx="2859">
                  <c:v>786.42499999999973</c:v>
                </c:pt>
                <c:pt idx="2860">
                  <c:v>786.6</c:v>
                </c:pt>
                <c:pt idx="2861">
                  <c:v>786.779</c:v>
                </c:pt>
                <c:pt idx="2862">
                  <c:v>786.95599999999979</c:v>
                </c:pt>
                <c:pt idx="2863">
                  <c:v>787.13099999999997</c:v>
                </c:pt>
                <c:pt idx="2864">
                  <c:v>787.30799999999977</c:v>
                </c:pt>
                <c:pt idx="2865">
                  <c:v>787.48400000000004</c:v>
                </c:pt>
                <c:pt idx="2866">
                  <c:v>787.6569999999997</c:v>
                </c:pt>
                <c:pt idx="2867">
                  <c:v>787.83099999999979</c:v>
                </c:pt>
                <c:pt idx="2868">
                  <c:v>788.005</c:v>
                </c:pt>
                <c:pt idx="2869">
                  <c:v>788.18200000000002</c:v>
                </c:pt>
                <c:pt idx="2870">
                  <c:v>788.36299999999949</c:v>
                </c:pt>
                <c:pt idx="2871">
                  <c:v>788.54300000000001</c:v>
                </c:pt>
                <c:pt idx="2872">
                  <c:v>788.72299999999996</c:v>
                </c:pt>
                <c:pt idx="2873">
                  <c:v>788.9019999999997</c:v>
                </c:pt>
                <c:pt idx="2874">
                  <c:v>789.077</c:v>
                </c:pt>
                <c:pt idx="2875">
                  <c:v>789.25699999999972</c:v>
                </c:pt>
                <c:pt idx="2876">
                  <c:v>789.43399999999997</c:v>
                </c:pt>
                <c:pt idx="2877">
                  <c:v>789.61599999999999</c:v>
                </c:pt>
                <c:pt idx="2878">
                  <c:v>789.79499999999996</c:v>
                </c:pt>
                <c:pt idx="2879">
                  <c:v>789.97299999999996</c:v>
                </c:pt>
                <c:pt idx="2880">
                  <c:v>790.14300000000003</c:v>
                </c:pt>
                <c:pt idx="2881">
                  <c:v>790.30999999999983</c:v>
                </c:pt>
                <c:pt idx="2882">
                  <c:v>790.48</c:v>
                </c:pt>
                <c:pt idx="2883">
                  <c:v>790.6519999999997</c:v>
                </c:pt>
                <c:pt idx="2884">
                  <c:v>790.82699999999977</c:v>
                </c:pt>
                <c:pt idx="2885">
                  <c:v>791.00099999999998</c:v>
                </c:pt>
                <c:pt idx="2886">
                  <c:v>791.17899999999997</c:v>
                </c:pt>
                <c:pt idx="2887">
                  <c:v>791.35599999999977</c:v>
                </c:pt>
                <c:pt idx="2888">
                  <c:v>791.53499999999997</c:v>
                </c:pt>
                <c:pt idx="2889">
                  <c:v>791.71600000000001</c:v>
                </c:pt>
                <c:pt idx="2890">
                  <c:v>791.899</c:v>
                </c:pt>
                <c:pt idx="2891">
                  <c:v>792.07600000000002</c:v>
                </c:pt>
                <c:pt idx="2892">
                  <c:v>792.24799999999971</c:v>
                </c:pt>
                <c:pt idx="2893">
                  <c:v>792.423</c:v>
                </c:pt>
                <c:pt idx="2894">
                  <c:v>792.60199999999998</c:v>
                </c:pt>
                <c:pt idx="2895">
                  <c:v>792.78099999999995</c:v>
                </c:pt>
                <c:pt idx="2896">
                  <c:v>792.96199999999976</c:v>
                </c:pt>
                <c:pt idx="2897">
                  <c:v>793.14099999999996</c:v>
                </c:pt>
                <c:pt idx="2898">
                  <c:v>793.32399999999996</c:v>
                </c:pt>
                <c:pt idx="2899">
                  <c:v>793.505</c:v>
                </c:pt>
                <c:pt idx="2900">
                  <c:v>793.68700000000001</c:v>
                </c:pt>
                <c:pt idx="2901">
                  <c:v>793.86599999999976</c:v>
                </c:pt>
                <c:pt idx="2902">
                  <c:v>794.04</c:v>
                </c:pt>
                <c:pt idx="2903">
                  <c:v>794.21</c:v>
                </c:pt>
                <c:pt idx="2904">
                  <c:v>794.38199999999972</c:v>
                </c:pt>
                <c:pt idx="2905">
                  <c:v>794.55799999999977</c:v>
                </c:pt>
                <c:pt idx="2906">
                  <c:v>794.73099999999999</c:v>
                </c:pt>
                <c:pt idx="2907">
                  <c:v>794.899</c:v>
                </c:pt>
                <c:pt idx="2908">
                  <c:v>795.07100000000003</c:v>
                </c:pt>
                <c:pt idx="2909">
                  <c:v>795.24900000000002</c:v>
                </c:pt>
                <c:pt idx="2910">
                  <c:v>795.42399999999998</c:v>
                </c:pt>
                <c:pt idx="2911">
                  <c:v>795.59400000000005</c:v>
                </c:pt>
                <c:pt idx="2912">
                  <c:v>795.76699999999971</c:v>
                </c:pt>
                <c:pt idx="2913">
                  <c:v>795.94199999999978</c:v>
                </c:pt>
                <c:pt idx="2914">
                  <c:v>796.11799999999971</c:v>
                </c:pt>
                <c:pt idx="2915">
                  <c:v>796.298</c:v>
                </c:pt>
                <c:pt idx="2916">
                  <c:v>796.48099999999999</c:v>
                </c:pt>
                <c:pt idx="2917">
                  <c:v>796.65800000000002</c:v>
                </c:pt>
                <c:pt idx="2918">
                  <c:v>796.83099999999979</c:v>
                </c:pt>
                <c:pt idx="2919">
                  <c:v>797.005</c:v>
                </c:pt>
                <c:pt idx="2920">
                  <c:v>797.18</c:v>
                </c:pt>
                <c:pt idx="2921">
                  <c:v>797.35699999999974</c:v>
                </c:pt>
                <c:pt idx="2922">
                  <c:v>797.53099999999972</c:v>
                </c:pt>
                <c:pt idx="2923">
                  <c:v>797.7</c:v>
                </c:pt>
                <c:pt idx="2924">
                  <c:v>797.86299999999949</c:v>
                </c:pt>
                <c:pt idx="2925">
                  <c:v>798.02800000000002</c:v>
                </c:pt>
                <c:pt idx="2926">
                  <c:v>798.19299999999998</c:v>
                </c:pt>
                <c:pt idx="2927">
                  <c:v>798.35699999999974</c:v>
                </c:pt>
                <c:pt idx="2928">
                  <c:v>798.52199999999971</c:v>
                </c:pt>
                <c:pt idx="2929">
                  <c:v>798.68899999999996</c:v>
                </c:pt>
                <c:pt idx="2930">
                  <c:v>798.85799999999949</c:v>
                </c:pt>
                <c:pt idx="2931">
                  <c:v>799.03099999999972</c:v>
                </c:pt>
                <c:pt idx="2932">
                  <c:v>799.20600000000002</c:v>
                </c:pt>
                <c:pt idx="2933">
                  <c:v>799.38199999999972</c:v>
                </c:pt>
                <c:pt idx="2934">
                  <c:v>799.56099999999969</c:v>
                </c:pt>
                <c:pt idx="2935">
                  <c:v>799.73599999999999</c:v>
                </c:pt>
                <c:pt idx="2936">
                  <c:v>799.90800000000002</c:v>
                </c:pt>
                <c:pt idx="2937">
                  <c:v>800.07899999999995</c:v>
                </c:pt>
                <c:pt idx="2938">
                  <c:v>800.25099999999998</c:v>
                </c:pt>
                <c:pt idx="2939">
                  <c:v>800.423</c:v>
                </c:pt>
                <c:pt idx="2940">
                  <c:v>800.59500000000003</c:v>
                </c:pt>
                <c:pt idx="2941">
                  <c:v>800.76599999999996</c:v>
                </c:pt>
                <c:pt idx="2942">
                  <c:v>800.93599999999969</c:v>
                </c:pt>
                <c:pt idx="2943">
                  <c:v>801.1</c:v>
                </c:pt>
                <c:pt idx="2944">
                  <c:v>801.27099999999996</c:v>
                </c:pt>
                <c:pt idx="2945">
                  <c:v>801.4459999999998</c:v>
                </c:pt>
                <c:pt idx="2946">
                  <c:v>801.62199999999996</c:v>
                </c:pt>
                <c:pt idx="2947">
                  <c:v>801.803</c:v>
                </c:pt>
                <c:pt idx="2948">
                  <c:v>801.97900000000004</c:v>
                </c:pt>
                <c:pt idx="2949">
                  <c:v>802.15099999999973</c:v>
                </c:pt>
                <c:pt idx="2950">
                  <c:v>802.3209999999998</c:v>
                </c:pt>
                <c:pt idx="2951">
                  <c:v>802.49299999999971</c:v>
                </c:pt>
                <c:pt idx="2952">
                  <c:v>802.66599999999971</c:v>
                </c:pt>
                <c:pt idx="2953">
                  <c:v>802.84199999999976</c:v>
                </c:pt>
                <c:pt idx="2954">
                  <c:v>803.02</c:v>
                </c:pt>
                <c:pt idx="2955">
                  <c:v>803.19799999999998</c:v>
                </c:pt>
                <c:pt idx="2956">
                  <c:v>803.375</c:v>
                </c:pt>
                <c:pt idx="2957">
                  <c:v>803.54899999999998</c:v>
                </c:pt>
                <c:pt idx="2958">
                  <c:v>803.72</c:v>
                </c:pt>
                <c:pt idx="2959">
                  <c:v>803.88900000000001</c:v>
                </c:pt>
                <c:pt idx="2960">
                  <c:v>804.06399999999996</c:v>
                </c:pt>
                <c:pt idx="2961">
                  <c:v>804.23799999999972</c:v>
                </c:pt>
                <c:pt idx="2962">
                  <c:v>804.41</c:v>
                </c:pt>
                <c:pt idx="2963">
                  <c:v>804.58399999999995</c:v>
                </c:pt>
                <c:pt idx="2964">
                  <c:v>804.76900000000001</c:v>
                </c:pt>
                <c:pt idx="2965">
                  <c:v>804.95399999999972</c:v>
                </c:pt>
                <c:pt idx="2966">
                  <c:v>805.12900000000002</c:v>
                </c:pt>
                <c:pt idx="2967">
                  <c:v>805.3009999999997</c:v>
                </c:pt>
                <c:pt idx="2968">
                  <c:v>805.47299999999996</c:v>
                </c:pt>
                <c:pt idx="2969">
                  <c:v>805.64300000000003</c:v>
                </c:pt>
                <c:pt idx="2970">
                  <c:v>805.81399999999996</c:v>
                </c:pt>
                <c:pt idx="2971">
                  <c:v>805.98699999999997</c:v>
                </c:pt>
                <c:pt idx="2972">
                  <c:v>806.16399999999999</c:v>
                </c:pt>
                <c:pt idx="2973">
                  <c:v>806.34099999999978</c:v>
                </c:pt>
                <c:pt idx="2974">
                  <c:v>806.52</c:v>
                </c:pt>
                <c:pt idx="2975">
                  <c:v>806.70299999999997</c:v>
                </c:pt>
                <c:pt idx="2976">
                  <c:v>806.88699999999972</c:v>
                </c:pt>
                <c:pt idx="2977">
                  <c:v>807.06399999999996</c:v>
                </c:pt>
                <c:pt idx="2978">
                  <c:v>807.23900000000003</c:v>
                </c:pt>
                <c:pt idx="2979">
                  <c:v>807.41399999999999</c:v>
                </c:pt>
                <c:pt idx="2980">
                  <c:v>807.59100000000001</c:v>
                </c:pt>
                <c:pt idx="2981">
                  <c:v>807.76300000000003</c:v>
                </c:pt>
                <c:pt idx="2982">
                  <c:v>807.93699999999978</c:v>
                </c:pt>
                <c:pt idx="2983">
                  <c:v>808.11</c:v>
                </c:pt>
                <c:pt idx="2984">
                  <c:v>808.28599999999994</c:v>
                </c:pt>
                <c:pt idx="2985">
                  <c:v>808.46299999999974</c:v>
                </c:pt>
                <c:pt idx="2986">
                  <c:v>808.63900000000001</c:v>
                </c:pt>
                <c:pt idx="2987">
                  <c:v>808.81099999999969</c:v>
                </c:pt>
                <c:pt idx="2988">
                  <c:v>808.98</c:v>
                </c:pt>
                <c:pt idx="2989">
                  <c:v>809.14699999999971</c:v>
                </c:pt>
                <c:pt idx="2990">
                  <c:v>809.31399999999996</c:v>
                </c:pt>
                <c:pt idx="2991">
                  <c:v>809.48299999999972</c:v>
                </c:pt>
                <c:pt idx="2992">
                  <c:v>809.65599999999972</c:v>
                </c:pt>
                <c:pt idx="2993">
                  <c:v>809.82799999999975</c:v>
                </c:pt>
                <c:pt idx="2994">
                  <c:v>810.00099999999998</c:v>
                </c:pt>
                <c:pt idx="2995">
                  <c:v>810.173</c:v>
                </c:pt>
                <c:pt idx="2996">
                  <c:v>810.3449999999998</c:v>
                </c:pt>
                <c:pt idx="2997">
                  <c:v>810.51800000000003</c:v>
                </c:pt>
                <c:pt idx="2998">
                  <c:v>810.69200000000001</c:v>
                </c:pt>
                <c:pt idx="2999">
                  <c:v>810.86799999999948</c:v>
                </c:pt>
                <c:pt idx="3000">
                  <c:v>811.0469999999998</c:v>
                </c:pt>
                <c:pt idx="3001">
                  <c:v>811.226</c:v>
                </c:pt>
                <c:pt idx="3002">
                  <c:v>811.4</c:v>
                </c:pt>
                <c:pt idx="3003">
                  <c:v>811.56899999999996</c:v>
                </c:pt>
                <c:pt idx="3004">
                  <c:v>811.73599999999999</c:v>
                </c:pt>
                <c:pt idx="3005">
                  <c:v>811.90099999999973</c:v>
                </c:pt>
                <c:pt idx="3006">
                  <c:v>812.06999999999971</c:v>
                </c:pt>
                <c:pt idx="3007">
                  <c:v>812.24599999999998</c:v>
                </c:pt>
                <c:pt idx="3008">
                  <c:v>812.423</c:v>
                </c:pt>
                <c:pt idx="3009">
                  <c:v>812.59699999999998</c:v>
                </c:pt>
                <c:pt idx="3010">
                  <c:v>812.77300000000002</c:v>
                </c:pt>
                <c:pt idx="3011">
                  <c:v>812.95199999999977</c:v>
                </c:pt>
                <c:pt idx="3012">
                  <c:v>813.13499999999999</c:v>
                </c:pt>
                <c:pt idx="3013">
                  <c:v>813.31499999999971</c:v>
                </c:pt>
                <c:pt idx="3014">
                  <c:v>813.49299999999971</c:v>
                </c:pt>
                <c:pt idx="3015">
                  <c:v>813.66800000000001</c:v>
                </c:pt>
                <c:pt idx="3016">
                  <c:v>813.84199999999976</c:v>
                </c:pt>
                <c:pt idx="3017">
                  <c:v>814.01599999999996</c:v>
                </c:pt>
                <c:pt idx="3018">
                  <c:v>814.19200000000001</c:v>
                </c:pt>
                <c:pt idx="3019">
                  <c:v>814.36499999999978</c:v>
                </c:pt>
                <c:pt idx="3020">
                  <c:v>814.54099999999971</c:v>
                </c:pt>
                <c:pt idx="3021">
                  <c:v>814.71699999999998</c:v>
                </c:pt>
                <c:pt idx="3022">
                  <c:v>814.89099999999996</c:v>
                </c:pt>
                <c:pt idx="3023">
                  <c:v>815.06699999999978</c:v>
                </c:pt>
                <c:pt idx="3024">
                  <c:v>815.24699999999996</c:v>
                </c:pt>
                <c:pt idx="3025">
                  <c:v>815.4259999999997</c:v>
                </c:pt>
                <c:pt idx="3026">
                  <c:v>815.60599999999999</c:v>
                </c:pt>
                <c:pt idx="3027">
                  <c:v>815.78399999999999</c:v>
                </c:pt>
                <c:pt idx="3028">
                  <c:v>815.95799999999974</c:v>
                </c:pt>
                <c:pt idx="3029">
                  <c:v>816.13099999999997</c:v>
                </c:pt>
                <c:pt idx="3030">
                  <c:v>816.3009999999997</c:v>
                </c:pt>
                <c:pt idx="3031">
                  <c:v>816.46699999999976</c:v>
                </c:pt>
                <c:pt idx="3032">
                  <c:v>816.63400000000001</c:v>
                </c:pt>
                <c:pt idx="3033">
                  <c:v>816.8009999999997</c:v>
                </c:pt>
                <c:pt idx="3034">
                  <c:v>816.97199999999998</c:v>
                </c:pt>
                <c:pt idx="3035">
                  <c:v>817.13900000000001</c:v>
                </c:pt>
                <c:pt idx="3036">
                  <c:v>817.303</c:v>
                </c:pt>
                <c:pt idx="3037">
                  <c:v>817.47199999999998</c:v>
                </c:pt>
                <c:pt idx="3038">
                  <c:v>817.64599999999996</c:v>
                </c:pt>
                <c:pt idx="3039">
                  <c:v>817.81899999999996</c:v>
                </c:pt>
                <c:pt idx="3040">
                  <c:v>817.99799999999971</c:v>
                </c:pt>
                <c:pt idx="3041">
                  <c:v>818.17700000000002</c:v>
                </c:pt>
                <c:pt idx="3042">
                  <c:v>818.35799999999949</c:v>
                </c:pt>
                <c:pt idx="3043">
                  <c:v>818.54099999999971</c:v>
                </c:pt>
                <c:pt idx="3044">
                  <c:v>818.72400000000005</c:v>
                </c:pt>
                <c:pt idx="3045">
                  <c:v>818.9069999999997</c:v>
                </c:pt>
                <c:pt idx="3046">
                  <c:v>819.08900000000006</c:v>
                </c:pt>
                <c:pt idx="3047">
                  <c:v>819.27499999999998</c:v>
                </c:pt>
                <c:pt idx="3048">
                  <c:v>819.45899999999972</c:v>
                </c:pt>
                <c:pt idx="3049">
                  <c:v>819.63499999999999</c:v>
                </c:pt>
                <c:pt idx="3050">
                  <c:v>819.80699999999979</c:v>
                </c:pt>
                <c:pt idx="3051">
                  <c:v>819.98099999999999</c:v>
                </c:pt>
                <c:pt idx="3052">
                  <c:v>820.15300000000002</c:v>
                </c:pt>
                <c:pt idx="3053">
                  <c:v>820.32899999999972</c:v>
                </c:pt>
                <c:pt idx="3054">
                  <c:v>820.50099999999998</c:v>
                </c:pt>
                <c:pt idx="3055">
                  <c:v>820.68299999999999</c:v>
                </c:pt>
                <c:pt idx="3056">
                  <c:v>820.86399999999981</c:v>
                </c:pt>
                <c:pt idx="3057">
                  <c:v>821.04499999999996</c:v>
                </c:pt>
                <c:pt idx="3058">
                  <c:v>821.22699999999998</c:v>
                </c:pt>
                <c:pt idx="3059">
                  <c:v>821.40800000000002</c:v>
                </c:pt>
                <c:pt idx="3060">
                  <c:v>821.58399999999995</c:v>
                </c:pt>
                <c:pt idx="3061">
                  <c:v>821.76</c:v>
                </c:pt>
                <c:pt idx="3062">
                  <c:v>821.9309999999997</c:v>
                </c:pt>
                <c:pt idx="3063">
                  <c:v>822.09799999999996</c:v>
                </c:pt>
                <c:pt idx="3064">
                  <c:v>822.26699999999971</c:v>
                </c:pt>
                <c:pt idx="3065">
                  <c:v>822.43199999999979</c:v>
                </c:pt>
                <c:pt idx="3066">
                  <c:v>822.601</c:v>
                </c:pt>
                <c:pt idx="3067">
                  <c:v>822.77499999999998</c:v>
                </c:pt>
                <c:pt idx="3068">
                  <c:v>822.9459999999998</c:v>
                </c:pt>
                <c:pt idx="3069">
                  <c:v>823.11900000000003</c:v>
                </c:pt>
                <c:pt idx="3070">
                  <c:v>823.29300000000001</c:v>
                </c:pt>
                <c:pt idx="3071">
                  <c:v>823.46699999999976</c:v>
                </c:pt>
                <c:pt idx="3072">
                  <c:v>823.64</c:v>
                </c:pt>
                <c:pt idx="3073">
                  <c:v>823.80899999999997</c:v>
                </c:pt>
                <c:pt idx="3074">
                  <c:v>823.98</c:v>
                </c:pt>
                <c:pt idx="3075">
                  <c:v>824.1519999999997</c:v>
                </c:pt>
                <c:pt idx="3076">
                  <c:v>824.3209999999998</c:v>
                </c:pt>
                <c:pt idx="3077">
                  <c:v>824.49199999999996</c:v>
                </c:pt>
                <c:pt idx="3078">
                  <c:v>824.65899999999999</c:v>
                </c:pt>
                <c:pt idx="3079">
                  <c:v>824.82699999999977</c:v>
                </c:pt>
                <c:pt idx="3080">
                  <c:v>824.99799999999971</c:v>
                </c:pt>
                <c:pt idx="3081">
                  <c:v>825.16899999999998</c:v>
                </c:pt>
                <c:pt idx="3082">
                  <c:v>825.34099999999978</c:v>
                </c:pt>
                <c:pt idx="3083">
                  <c:v>825.51199999999972</c:v>
                </c:pt>
                <c:pt idx="3084">
                  <c:v>825.68600000000004</c:v>
                </c:pt>
                <c:pt idx="3085">
                  <c:v>825.85999999999979</c:v>
                </c:pt>
                <c:pt idx="3086">
                  <c:v>826.0319999999997</c:v>
                </c:pt>
                <c:pt idx="3087">
                  <c:v>826.20500000000004</c:v>
                </c:pt>
                <c:pt idx="3088">
                  <c:v>826.3779999999997</c:v>
                </c:pt>
                <c:pt idx="3089">
                  <c:v>826.55399999999997</c:v>
                </c:pt>
                <c:pt idx="3090">
                  <c:v>826.72799999999972</c:v>
                </c:pt>
                <c:pt idx="3091">
                  <c:v>826.90099999999973</c:v>
                </c:pt>
                <c:pt idx="3092">
                  <c:v>827.07299999999998</c:v>
                </c:pt>
                <c:pt idx="3093">
                  <c:v>827.25</c:v>
                </c:pt>
                <c:pt idx="3094">
                  <c:v>827.43199999999979</c:v>
                </c:pt>
                <c:pt idx="3095">
                  <c:v>827.61400000000003</c:v>
                </c:pt>
                <c:pt idx="3096">
                  <c:v>827.79200000000003</c:v>
                </c:pt>
                <c:pt idx="3097">
                  <c:v>827.97</c:v>
                </c:pt>
                <c:pt idx="3098">
                  <c:v>828.14499999999998</c:v>
                </c:pt>
                <c:pt idx="3099">
                  <c:v>828.32299999999975</c:v>
                </c:pt>
                <c:pt idx="3100">
                  <c:v>828.50199999999973</c:v>
                </c:pt>
                <c:pt idx="3101">
                  <c:v>828.67899999999997</c:v>
                </c:pt>
                <c:pt idx="3102">
                  <c:v>828.8529999999995</c:v>
                </c:pt>
                <c:pt idx="3103">
                  <c:v>829.029</c:v>
                </c:pt>
                <c:pt idx="3104">
                  <c:v>829.20699999999999</c:v>
                </c:pt>
                <c:pt idx="3105">
                  <c:v>829.3829999999997</c:v>
                </c:pt>
                <c:pt idx="3106">
                  <c:v>829.56099999999969</c:v>
                </c:pt>
                <c:pt idx="3107">
                  <c:v>829.73699999999997</c:v>
                </c:pt>
                <c:pt idx="3108">
                  <c:v>829.91300000000001</c:v>
                </c:pt>
                <c:pt idx="3109">
                  <c:v>830.08799999999997</c:v>
                </c:pt>
                <c:pt idx="3110">
                  <c:v>830.26199999999972</c:v>
                </c:pt>
                <c:pt idx="3111">
                  <c:v>830.4409999999998</c:v>
                </c:pt>
                <c:pt idx="3112">
                  <c:v>830.61900000000003</c:v>
                </c:pt>
                <c:pt idx="3113">
                  <c:v>830.79700000000003</c:v>
                </c:pt>
                <c:pt idx="3114">
                  <c:v>830.97400000000005</c:v>
                </c:pt>
                <c:pt idx="3115">
                  <c:v>831.15</c:v>
                </c:pt>
                <c:pt idx="3116">
                  <c:v>831.32199999999978</c:v>
                </c:pt>
                <c:pt idx="3117">
                  <c:v>831.49699999999996</c:v>
                </c:pt>
                <c:pt idx="3118">
                  <c:v>831.67100000000005</c:v>
                </c:pt>
                <c:pt idx="3119">
                  <c:v>831.84899999999971</c:v>
                </c:pt>
                <c:pt idx="3120">
                  <c:v>832.0269999999997</c:v>
                </c:pt>
                <c:pt idx="3121">
                  <c:v>832.20399999999995</c:v>
                </c:pt>
                <c:pt idx="3122">
                  <c:v>832.3779999999997</c:v>
                </c:pt>
                <c:pt idx="3123">
                  <c:v>832.55199999999979</c:v>
                </c:pt>
                <c:pt idx="3124">
                  <c:v>832.73400000000004</c:v>
                </c:pt>
                <c:pt idx="3125">
                  <c:v>832.91499999999996</c:v>
                </c:pt>
                <c:pt idx="3126">
                  <c:v>833.09</c:v>
                </c:pt>
                <c:pt idx="3127">
                  <c:v>833.26400000000001</c:v>
                </c:pt>
                <c:pt idx="3128">
                  <c:v>833.44399999999996</c:v>
                </c:pt>
                <c:pt idx="3129">
                  <c:v>833.61900000000003</c:v>
                </c:pt>
                <c:pt idx="3130">
                  <c:v>833.79399999999998</c:v>
                </c:pt>
                <c:pt idx="3131">
                  <c:v>833.97</c:v>
                </c:pt>
                <c:pt idx="3132">
                  <c:v>834.14599999999996</c:v>
                </c:pt>
                <c:pt idx="3133">
                  <c:v>834.32299999999975</c:v>
                </c:pt>
                <c:pt idx="3134">
                  <c:v>834.50099999999998</c:v>
                </c:pt>
                <c:pt idx="3135">
                  <c:v>834.67899999999997</c:v>
                </c:pt>
                <c:pt idx="3136">
                  <c:v>834.85199999999975</c:v>
                </c:pt>
                <c:pt idx="3137">
                  <c:v>835.02099999999996</c:v>
                </c:pt>
                <c:pt idx="3138">
                  <c:v>835.19</c:v>
                </c:pt>
                <c:pt idx="3139">
                  <c:v>835.3589999999997</c:v>
                </c:pt>
                <c:pt idx="3140">
                  <c:v>835.53</c:v>
                </c:pt>
                <c:pt idx="3141">
                  <c:v>835.70399999999995</c:v>
                </c:pt>
                <c:pt idx="3142">
                  <c:v>835.87699999999973</c:v>
                </c:pt>
                <c:pt idx="3143">
                  <c:v>836.05499999999972</c:v>
                </c:pt>
                <c:pt idx="3144">
                  <c:v>836.23099999999999</c:v>
                </c:pt>
                <c:pt idx="3145">
                  <c:v>836.4069999999997</c:v>
                </c:pt>
                <c:pt idx="3146">
                  <c:v>836.58500000000004</c:v>
                </c:pt>
                <c:pt idx="3147">
                  <c:v>836.76400000000001</c:v>
                </c:pt>
                <c:pt idx="3148">
                  <c:v>836.94299999999976</c:v>
                </c:pt>
                <c:pt idx="3149">
                  <c:v>837.11699999999996</c:v>
                </c:pt>
                <c:pt idx="3150">
                  <c:v>837.29100000000005</c:v>
                </c:pt>
                <c:pt idx="3151">
                  <c:v>837.46799999999962</c:v>
                </c:pt>
                <c:pt idx="3152">
                  <c:v>837.64699999999971</c:v>
                </c:pt>
                <c:pt idx="3153">
                  <c:v>837.8299999999997</c:v>
                </c:pt>
                <c:pt idx="3154">
                  <c:v>838.01199999999972</c:v>
                </c:pt>
                <c:pt idx="3155">
                  <c:v>838.18899999999996</c:v>
                </c:pt>
                <c:pt idx="3156">
                  <c:v>838.36199999999974</c:v>
                </c:pt>
                <c:pt idx="3157">
                  <c:v>838.53899999999999</c:v>
                </c:pt>
                <c:pt idx="3158">
                  <c:v>838.71900000000005</c:v>
                </c:pt>
                <c:pt idx="3159">
                  <c:v>838.90099999999973</c:v>
                </c:pt>
                <c:pt idx="3160">
                  <c:v>839.08</c:v>
                </c:pt>
                <c:pt idx="3161">
                  <c:v>839.255</c:v>
                </c:pt>
                <c:pt idx="3162">
                  <c:v>839.4259999999997</c:v>
                </c:pt>
                <c:pt idx="3163">
                  <c:v>839.59400000000005</c:v>
                </c:pt>
                <c:pt idx="3164">
                  <c:v>839.76</c:v>
                </c:pt>
                <c:pt idx="3165">
                  <c:v>839.92999999999984</c:v>
                </c:pt>
                <c:pt idx="3166">
                  <c:v>840.101</c:v>
                </c:pt>
                <c:pt idx="3167">
                  <c:v>840.274</c:v>
                </c:pt>
                <c:pt idx="3168">
                  <c:v>840.44699999999978</c:v>
                </c:pt>
                <c:pt idx="3169">
                  <c:v>840.62199999999996</c:v>
                </c:pt>
                <c:pt idx="3170">
                  <c:v>840.79600000000005</c:v>
                </c:pt>
                <c:pt idx="3171">
                  <c:v>840.96899999999971</c:v>
                </c:pt>
                <c:pt idx="3172">
                  <c:v>841.14199999999971</c:v>
                </c:pt>
                <c:pt idx="3173">
                  <c:v>841.3159999999998</c:v>
                </c:pt>
                <c:pt idx="3174">
                  <c:v>841.49099999999999</c:v>
                </c:pt>
                <c:pt idx="3175">
                  <c:v>841.67100000000005</c:v>
                </c:pt>
                <c:pt idx="3176">
                  <c:v>841.85499999999979</c:v>
                </c:pt>
                <c:pt idx="3177">
                  <c:v>842.0419999999998</c:v>
                </c:pt>
                <c:pt idx="3178">
                  <c:v>842.23</c:v>
                </c:pt>
                <c:pt idx="3179">
                  <c:v>842.41399999999999</c:v>
                </c:pt>
                <c:pt idx="3180">
                  <c:v>842.59799999999996</c:v>
                </c:pt>
                <c:pt idx="3181">
                  <c:v>842.774</c:v>
                </c:pt>
                <c:pt idx="3182">
                  <c:v>842.94899999999996</c:v>
                </c:pt>
                <c:pt idx="3183">
                  <c:v>843.12599999999998</c:v>
                </c:pt>
                <c:pt idx="3184">
                  <c:v>843.30799999999977</c:v>
                </c:pt>
                <c:pt idx="3185">
                  <c:v>843.49400000000003</c:v>
                </c:pt>
                <c:pt idx="3186">
                  <c:v>843.68</c:v>
                </c:pt>
                <c:pt idx="3187">
                  <c:v>843.86599999999976</c:v>
                </c:pt>
                <c:pt idx="3188">
                  <c:v>844.0559999999997</c:v>
                </c:pt>
                <c:pt idx="3189">
                  <c:v>844.25</c:v>
                </c:pt>
                <c:pt idx="3190">
                  <c:v>844.4409999999998</c:v>
                </c:pt>
                <c:pt idx="3191">
                  <c:v>844.62599999999998</c:v>
                </c:pt>
                <c:pt idx="3192">
                  <c:v>844.8059999999997</c:v>
                </c:pt>
                <c:pt idx="3193">
                  <c:v>844.98599999999999</c:v>
                </c:pt>
                <c:pt idx="3194">
                  <c:v>845.16499999999996</c:v>
                </c:pt>
                <c:pt idx="3195">
                  <c:v>845.34099999999978</c:v>
                </c:pt>
                <c:pt idx="3196">
                  <c:v>845.51800000000003</c:v>
                </c:pt>
                <c:pt idx="3197">
                  <c:v>845.69299999999998</c:v>
                </c:pt>
                <c:pt idx="3198">
                  <c:v>845.87</c:v>
                </c:pt>
                <c:pt idx="3199">
                  <c:v>846.0469999999998</c:v>
                </c:pt>
                <c:pt idx="3200">
                  <c:v>846.22299999999996</c:v>
                </c:pt>
                <c:pt idx="3201">
                  <c:v>846.39400000000001</c:v>
                </c:pt>
                <c:pt idx="3202">
                  <c:v>846.56799999999976</c:v>
                </c:pt>
                <c:pt idx="3203">
                  <c:v>846.74299999999971</c:v>
                </c:pt>
                <c:pt idx="3204">
                  <c:v>846.91899999999998</c:v>
                </c:pt>
                <c:pt idx="3205">
                  <c:v>847.09199999999998</c:v>
                </c:pt>
                <c:pt idx="3206">
                  <c:v>847.26300000000003</c:v>
                </c:pt>
                <c:pt idx="3207">
                  <c:v>847.43899999999996</c:v>
                </c:pt>
                <c:pt idx="3208">
                  <c:v>847.61799999999971</c:v>
                </c:pt>
                <c:pt idx="3209">
                  <c:v>847.79700000000003</c:v>
                </c:pt>
                <c:pt idx="3210">
                  <c:v>847.98099999999999</c:v>
                </c:pt>
                <c:pt idx="3211">
                  <c:v>848.16499999999996</c:v>
                </c:pt>
                <c:pt idx="3212">
                  <c:v>848.34699999999975</c:v>
                </c:pt>
                <c:pt idx="3213">
                  <c:v>848.524</c:v>
                </c:pt>
                <c:pt idx="3214">
                  <c:v>848.70100000000002</c:v>
                </c:pt>
                <c:pt idx="3215">
                  <c:v>848.87599999999998</c:v>
                </c:pt>
                <c:pt idx="3216">
                  <c:v>849.048</c:v>
                </c:pt>
                <c:pt idx="3217">
                  <c:v>849.22699999999998</c:v>
                </c:pt>
                <c:pt idx="3218">
                  <c:v>849.40499999999997</c:v>
                </c:pt>
                <c:pt idx="3219">
                  <c:v>849.58</c:v>
                </c:pt>
                <c:pt idx="3220">
                  <c:v>849.76</c:v>
                </c:pt>
                <c:pt idx="3221">
                  <c:v>849.93899999999996</c:v>
                </c:pt>
                <c:pt idx="3222">
                  <c:v>850.11699999999996</c:v>
                </c:pt>
                <c:pt idx="3223">
                  <c:v>850.29700000000003</c:v>
                </c:pt>
                <c:pt idx="3224">
                  <c:v>850.47900000000004</c:v>
                </c:pt>
                <c:pt idx="3225">
                  <c:v>850.66399999999999</c:v>
                </c:pt>
                <c:pt idx="3226">
                  <c:v>850.8499999999998</c:v>
                </c:pt>
                <c:pt idx="3227">
                  <c:v>851.03099999999972</c:v>
                </c:pt>
                <c:pt idx="3228">
                  <c:v>851.20699999999999</c:v>
                </c:pt>
                <c:pt idx="3229">
                  <c:v>851.38499999999999</c:v>
                </c:pt>
                <c:pt idx="3230">
                  <c:v>851.56299999999976</c:v>
                </c:pt>
                <c:pt idx="3231">
                  <c:v>851.73599999999999</c:v>
                </c:pt>
                <c:pt idx="3232">
                  <c:v>851.90599999999972</c:v>
                </c:pt>
                <c:pt idx="3233">
                  <c:v>852.077</c:v>
                </c:pt>
                <c:pt idx="3234">
                  <c:v>852.25199999999973</c:v>
                </c:pt>
                <c:pt idx="3235">
                  <c:v>852.4259999999997</c:v>
                </c:pt>
                <c:pt idx="3236">
                  <c:v>852.60400000000004</c:v>
                </c:pt>
                <c:pt idx="3237">
                  <c:v>852.78200000000004</c:v>
                </c:pt>
                <c:pt idx="3238">
                  <c:v>852.95599999999979</c:v>
                </c:pt>
                <c:pt idx="3239">
                  <c:v>853.13199999999972</c:v>
                </c:pt>
                <c:pt idx="3240">
                  <c:v>853.31099999999969</c:v>
                </c:pt>
                <c:pt idx="3241">
                  <c:v>853.48699999999997</c:v>
                </c:pt>
                <c:pt idx="3242">
                  <c:v>853.66599999999971</c:v>
                </c:pt>
                <c:pt idx="3243">
                  <c:v>853.84399999999971</c:v>
                </c:pt>
                <c:pt idx="3244">
                  <c:v>854.02199999999971</c:v>
                </c:pt>
                <c:pt idx="3245">
                  <c:v>854.202</c:v>
                </c:pt>
                <c:pt idx="3246">
                  <c:v>854.3829999999997</c:v>
                </c:pt>
                <c:pt idx="3247">
                  <c:v>854.56299999999976</c:v>
                </c:pt>
                <c:pt idx="3248">
                  <c:v>854.73699999999997</c:v>
                </c:pt>
                <c:pt idx="3249">
                  <c:v>854.91</c:v>
                </c:pt>
                <c:pt idx="3250">
                  <c:v>855.08500000000004</c:v>
                </c:pt>
                <c:pt idx="3251">
                  <c:v>855.25900000000001</c:v>
                </c:pt>
                <c:pt idx="3252">
                  <c:v>855.43499999999972</c:v>
                </c:pt>
                <c:pt idx="3253">
                  <c:v>855.60699999999997</c:v>
                </c:pt>
                <c:pt idx="3254">
                  <c:v>855.78200000000004</c:v>
                </c:pt>
                <c:pt idx="3255">
                  <c:v>855.95799999999974</c:v>
                </c:pt>
                <c:pt idx="3256">
                  <c:v>856.13499999999999</c:v>
                </c:pt>
                <c:pt idx="3257">
                  <c:v>856.31099999999969</c:v>
                </c:pt>
                <c:pt idx="3258">
                  <c:v>856.48599999999999</c:v>
                </c:pt>
                <c:pt idx="3259">
                  <c:v>856.66300000000001</c:v>
                </c:pt>
                <c:pt idx="3260">
                  <c:v>856.83799999999974</c:v>
                </c:pt>
                <c:pt idx="3261">
                  <c:v>857.01400000000001</c:v>
                </c:pt>
                <c:pt idx="3262">
                  <c:v>857.19500000000005</c:v>
                </c:pt>
                <c:pt idx="3263">
                  <c:v>857.37299999999971</c:v>
                </c:pt>
                <c:pt idx="3264">
                  <c:v>857.55499999999972</c:v>
                </c:pt>
                <c:pt idx="3265">
                  <c:v>857.73500000000001</c:v>
                </c:pt>
                <c:pt idx="3266">
                  <c:v>857.91199999999969</c:v>
                </c:pt>
                <c:pt idx="3267">
                  <c:v>858.08799999999997</c:v>
                </c:pt>
                <c:pt idx="3268">
                  <c:v>858.26499999999999</c:v>
                </c:pt>
                <c:pt idx="3269">
                  <c:v>858.44199999999978</c:v>
                </c:pt>
                <c:pt idx="3270">
                  <c:v>858.61699999999996</c:v>
                </c:pt>
                <c:pt idx="3271">
                  <c:v>858.79700000000003</c:v>
                </c:pt>
                <c:pt idx="3272">
                  <c:v>858.976</c:v>
                </c:pt>
                <c:pt idx="3273">
                  <c:v>859.154</c:v>
                </c:pt>
                <c:pt idx="3274">
                  <c:v>859.32799999999975</c:v>
                </c:pt>
                <c:pt idx="3275">
                  <c:v>859.50199999999973</c:v>
                </c:pt>
                <c:pt idx="3276">
                  <c:v>859.678</c:v>
                </c:pt>
                <c:pt idx="3277">
                  <c:v>859.8539999999997</c:v>
                </c:pt>
                <c:pt idx="3278">
                  <c:v>860.03699999999969</c:v>
                </c:pt>
                <c:pt idx="3279">
                  <c:v>860.22</c:v>
                </c:pt>
                <c:pt idx="3280">
                  <c:v>860.40300000000002</c:v>
                </c:pt>
                <c:pt idx="3281">
                  <c:v>860.58600000000001</c:v>
                </c:pt>
                <c:pt idx="3282">
                  <c:v>860.76599999999996</c:v>
                </c:pt>
                <c:pt idx="3283">
                  <c:v>860.94799999999975</c:v>
                </c:pt>
                <c:pt idx="3284">
                  <c:v>861.1329999999997</c:v>
                </c:pt>
                <c:pt idx="3285">
                  <c:v>861.31299999999976</c:v>
                </c:pt>
                <c:pt idx="3286">
                  <c:v>861.49099999999999</c:v>
                </c:pt>
                <c:pt idx="3287">
                  <c:v>861.673</c:v>
                </c:pt>
                <c:pt idx="3288">
                  <c:v>861.85799999999949</c:v>
                </c:pt>
                <c:pt idx="3289">
                  <c:v>862.04399999999998</c:v>
                </c:pt>
                <c:pt idx="3290">
                  <c:v>862.22500000000002</c:v>
                </c:pt>
                <c:pt idx="3291">
                  <c:v>862.40300000000002</c:v>
                </c:pt>
                <c:pt idx="3292">
                  <c:v>862.58199999999999</c:v>
                </c:pt>
                <c:pt idx="3293">
                  <c:v>862.76499999999999</c:v>
                </c:pt>
                <c:pt idx="3294">
                  <c:v>862.95199999999977</c:v>
                </c:pt>
                <c:pt idx="3295">
                  <c:v>863.13900000000001</c:v>
                </c:pt>
                <c:pt idx="3296">
                  <c:v>863.31999999999971</c:v>
                </c:pt>
                <c:pt idx="3297">
                  <c:v>863.5</c:v>
                </c:pt>
                <c:pt idx="3298">
                  <c:v>863.68</c:v>
                </c:pt>
                <c:pt idx="3299">
                  <c:v>863.86499999999978</c:v>
                </c:pt>
                <c:pt idx="3300">
                  <c:v>864.04599999999971</c:v>
                </c:pt>
                <c:pt idx="3301">
                  <c:v>864.22500000000002</c:v>
                </c:pt>
                <c:pt idx="3302">
                  <c:v>864.40300000000002</c:v>
                </c:pt>
                <c:pt idx="3303">
                  <c:v>864.58</c:v>
                </c:pt>
                <c:pt idx="3304">
                  <c:v>864.76199999999972</c:v>
                </c:pt>
                <c:pt idx="3305">
                  <c:v>864.94299999999976</c:v>
                </c:pt>
                <c:pt idx="3306">
                  <c:v>865.12299999999971</c:v>
                </c:pt>
                <c:pt idx="3307">
                  <c:v>865.30399999999997</c:v>
                </c:pt>
                <c:pt idx="3308">
                  <c:v>865.47900000000004</c:v>
                </c:pt>
                <c:pt idx="3309">
                  <c:v>865.65</c:v>
                </c:pt>
                <c:pt idx="3310">
                  <c:v>865.8249999999997</c:v>
                </c:pt>
                <c:pt idx="3311">
                  <c:v>866</c:v>
                </c:pt>
                <c:pt idx="3312">
                  <c:v>866.17600000000004</c:v>
                </c:pt>
                <c:pt idx="3313">
                  <c:v>866.3499999999998</c:v>
                </c:pt>
                <c:pt idx="3314">
                  <c:v>866.529</c:v>
                </c:pt>
                <c:pt idx="3315">
                  <c:v>866.70799999999997</c:v>
                </c:pt>
                <c:pt idx="3316">
                  <c:v>866.88599999999997</c:v>
                </c:pt>
                <c:pt idx="3317">
                  <c:v>867.06399999999996</c:v>
                </c:pt>
                <c:pt idx="3318">
                  <c:v>867.23500000000001</c:v>
                </c:pt>
                <c:pt idx="3319">
                  <c:v>867.4019999999997</c:v>
                </c:pt>
                <c:pt idx="3320">
                  <c:v>867.56999999999971</c:v>
                </c:pt>
                <c:pt idx="3321">
                  <c:v>867.73799999999972</c:v>
                </c:pt>
                <c:pt idx="3322">
                  <c:v>867.90800000000002</c:v>
                </c:pt>
                <c:pt idx="3323">
                  <c:v>868.08500000000004</c:v>
                </c:pt>
                <c:pt idx="3324">
                  <c:v>868.26699999999971</c:v>
                </c:pt>
                <c:pt idx="3325">
                  <c:v>868.44899999999996</c:v>
                </c:pt>
                <c:pt idx="3326">
                  <c:v>868.63099999999997</c:v>
                </c:pt>
                <c:pt idx="3327">
                  <c:v>868.8159999999998</c:v>
                </c:pt>
                <c:pt idx="3328">
                  <c:v>868.99799999999971</c:v>
                </c:pt>
                <c:pt idx="3329">
                  <c:v>869.17499999999995</c:v>
                </c:pt>
                <c:pt idx="3330">
                  <c:v>869.34899999999971</c:v>
                </c:pt>
                <c:pt idx="3331">
                  <c:v>869.52199999999971</c:v>
                </c:pt>
                <c:pt idx="3332">
                  <c:v>869.69</c:v>
                </c:pt>
                <c:pt idx="3333">
                  <c:v>869.85699999999974</c:v>
                </c:pt>
                <c:pt idx="3334">
                  <c:v>870.03</c:v>
                </c:pt>
                <c:pt idx="3335">
                  <c:v>870.20899999999995</c:v>
                </c:pt>
                <c:pt idx="3336">
                  <c:v>870.38800000000003</c:v>
                </c:pt>
                <c:pt idx="3337">
                  <c:v>870.56499999999971</c:v>
                </c:pt>
                <c:pt idx="3338">
                  <c:v>870.74299999999971</c:v>
                </c:pt>
                <c:pt idx="3339">
                  <c:v>870.91800000000001</c:v>
                </c:pt>
                <c:pt idx="3340">
                  <c:v>871.09500000000003</c:v>
                </c:pt>
                <c:pt idx="3341">
                  <c:v>871.27099999999996</c:v>
                </c:pt>
                <c:pt idx="3342">
                  <c:v>871.4499999999997</c:v>
                </c:pt>
                <c:pt idx="3343">
                  <c:v>871.62900000000002</c:v>
                </c:pt>
                <c:pt idx="3344">
                  <c:v>871.80699999999979</c:v>
                </c:pt>
                <c:pt idx="3345">
                  <c:v>871.98400000000004</c:v>
                </c:pt>
                <c:pt idx="3346">
                  <c:v>872.1569999999997</c:v>
                </c:pt>
                <c:pt idx="3347">
                  <c:v>872.33199999999977</c:v>
                </c:pt>
                <c:pt idx="3348">
                  <c:v>872.50699999999972</c:v>
                </c:pt>
                <c:pt idx="3349">
                  <c:v>872.68499999999995</c:v>
                </c:pt>
                <c:pt idx="3350">
                  <c:v>872.86399999999981</c:v>
                </c:pt>
                <c:pt idx="3351">
                  <c:v>873.04499999999996</c:v>
                </c:pt>
                <c:pt idx="3352">
                  <c:v>873.22500000000002</c:v>
                </c:pt>
                <c:pt idx="3353">
                  <c:v>873.40499999999997</c:v>
                </c:pt>
                <c:pt idx="3354">
                  <c:v>873.58399999999995</c:v>
                </c:pt>
                <c:pt idx="3355">
                  <c:v>873.76400000000001</c:v>
                </c:pt>
                <c:pt idx="3356">
                  <c:v>873.93999999999971</c:v>
                </c:pt>
                <c:pt idx="3357">
                  <c:v>874.11699999999996</c:v>
                </c:pt>
                <c:pt idx="3358">
                  <c:v>874.3</c:v>
                </c:pt>
                <c:pt idx="3359">
                  <c:v>874.48400000000004</c:v>
                </c:pt>
                <c:pt idx="3360">
                  <c:v>874.66899999999998</c:v>
                </c:pt>
                <c:pt idx="3361">
                  <c:v>874.84799999999962</c:v>
                </c:pt>
                <c:pt idx="3362">
                  <c:v>875.02199999999971</c:v>
                </c:pt>
                <c:pt idx="3363">
                  <c:v>875.197</c:v>
                </c:pt>
                <c:pt idx="3364">
                  <c:v>875.37299999999971</c:v>
                </c:pt>
                <c:pt idx="3365">
                  <c:v>875.55699999999979</c:v>
                </c:pt>
                <c:pt idx="3366">
                  <c:v>875.74099999999999</c:v>
                </c:pt>
                <c:pt idx="3367">
                  <c:v>875.9259999999997</c:v>
                </c:pt>
                <c:pt idx="3368">
                  <c:v>876.10900000000004</c:v>
                </c:pt>
                <c:pt idx="3369">
                  <c:v>876.29399999999998</c:v>
                </c:pt>
                <c:pt idx="3370">
                  <c:v>876.476</c:v>
                </c:pt>
                <c:pt idx="3371">
                  <c:v>876.65899999999999</c:v>
                </c:pt>
                <c:pt idx="3372">
                  <c:v>876.84299999999962</c:v>
                </c:pt>
                <c:pt idx="3373">
                  <c:v>877.024</c:v>
                </c:pt>
                <c:pt idx="3374">
                  <c:v>877.20699999999999</c:v>
                </c:pt>
                <c:pt idx="3375">
                  <c:v>877.38800000000003</c:v>
                </c:pt>
                <c:pt idx="3376">
                  <c:v>877.56299999999976</c:v>
                </c:pt>
                <c:pt idx="3377">
                  <c:v>877.74</c:v>
                </c:pt>
                <c:pt idx="3378">
                  <c:v>877.91899999999998</c:v>
                </c:pt>
                <c:pt idx="3379">
                  <c:v>878.101</c:v>
                </c:pt>
                <c:pt idx="3380">
                  <c:v>878.28200000000004</c:v>
                </c:pt>
                <c:pt idx="3381">
                  <c:v>878.46399999999971</c:v>
                </c:pt>
                <c:pt idx="3382">
                  <c:v>878.64800000000002</c:v>
                </c:pt>
                <c:pt idx="3383">
                  <c:v>878.83399999999972</c:v>
                </c:pt>
                <c:pt idx="3384">
                  <c:v>879.01699999999971</c:v>
                </c:pt>
                <c:pt idx="3385">
                  <c:v>879.19600000000003</c:v>
                </c:pt>
                <c:pt idx="3386">
                  <c:v>879.375</c:v>
                </c:pt>
                <c:pt idx="3387">
                  <c:v>879.55699999999979</c:v>
                </c:pt>
                <c:pt idx="3388">
                  <c:v>879.73500000000001</c:v>
                </c:pt>
                <c:pt idx="3389">
                  <c:v>879.90899999999999</c:v>
                </c:pt>
                <c:pt idx="3390">
                  <c:v>880.08299999999997</c:v>
                </c:pt>
                <c:pt idx="3391">
                  <c:v>880.25400000000002</c:v>
                </c:pt>
                <c:pt idx="3392">
                  <c:v>880.42499999999973</c:v>
                </c:pt>
                <c:pt idx="3393">
                  <c:v>880.6</c:v>
                </c:pt>
                <c:pt idx="3394">
                  <c:v>880.77599999999995</c:v>
                </c:pt>
                <c:pt idx="3395">
                  <c:v>880.9599999999997</c:v>
                </c:pt>
                <c:pt idx="3396">
                  <c:v>881.14</c:v>
                </c:pt>
                <c:pt idx="3397">
                  <c:v>881.31999999999971</c:v>
                </c:pt>
                <c:pt idx="3398">
                  <c:v>881.50199999999973</c:v>
                </c:pt>
                <c:pt idx="3399">
                  <c:v>881.68399999999997</c:v>
                </c:pt>
                <c:pt idx="3400">
                  <c:v>881.86199999999974</c:v>
                </c:pt>
                <c:pt idx="3401">
                  <c:v>882.04099999999971</c:v>
                </c:pt>
                <c:pt idx="3402">
                  <c:v>882.21799999999996</c:v>
                </c:pt>
                <c:pt idx="3403">
                  <c:v>882.39499999999998</c:v>
                </c:pt>
                <c:pt idx="3404">
                  <c:v>882.56999999999971</c:v>
                </c:pt>
                <c:pt idx="3405">
                  <c:v>882.75</c:v>
                </c:pt>
                <c:pt idx="3406">
                  <c:v>882.93199999999979</c:v>
                </c:pt>
                <c:pt idx="3407">
                  <c:v>883.11400000000003</c:v>
                </c:pt>
                <c:pt idx="3408">
                  <c:v>883.29399999999998</c:v>
                </c:pt>
                <c:pt idx="3409">
                  <c:v>883.47900000000004</c:v>
                </c:pt>
                <c:pt idx="3410">
                  <c:v>883.6669999999998</c:v>
                </c:pt>
                <c:pt idx="3411">
                  <c:v>883.8529999999995</c:v>
                </c:pt>
                <c:pt idx="3412">
                  <c:v>884.03800000000001</c:v>
                </c:pt>
                <c:pt idx="3413">
                  <c:v>884.221</c:v>
                </c:pt>
                <c:pt idx="3414">
                  <c:v>884.40300000000002</c:v>
                </c:pt>
                <c:pt idx="3415">
                  <c:v>884.58399999999995</c:v>
                </c:pt>
                <c:pt idx="3416">
                  <c:v>884.76099999999997</c:v>
                </c:pt>
                <c:pt idx="3417">
                  <c:v>884.93999999999971</c:v>
                </c:pt>
                <c:pt idx="3418">
                  <c:v>885.11900000000003</c:v>
                </c:pt>
                <c:pt idx="3419">
                  <c:v>885.29200000000003</c:v>
                </c:pt>
                <c:pt idx="3420">
                  <c:v>885.46299999999974</c:v>
                </c:pt>
                <c:pt idx="3421">
                  <c:v>885.63499999999999</c:v>
                </c:pt>
                <c:pt idx="3422">
                  <c:v>885.80499999999972</c:v>
                </c:pt>
                <c:pt idx="3423">
                  <c:v>885.97500000000002</c:v>
                </c:pt>
                <c:pt idx="3424">
                  <c:v>886.14699999999971</c:v>
                </c:pt>
                <c:pt idx="3425">
                  <c:v>886.32599999999979</c:v>
                </c:pt>
                <c:pt idx="3426">
                  <c:v>886.5079999999997</c:v>
                </c:pt>
                <c:pt idx="3427">
                  <c:v>886.69</c:v>
                </c:pt>
                <c:pt idx="3428">
                  <c:v>886.875</c:v>
                </c:pt>
                <c:pt idx="3429">
                  <c:v>887.0559999999997</c:v>
                </c:pt>
                <c:pt idx="3430">
                  <c:v>887.23500000000001</c:v>
                </c:pt>
                <c:pt idx="3431">
                  <c:v>887.4169999999998</c:v>
                </c:pt>
                <c:pt idx="3432">
                  <c:v>887.601</c:v>
                </c:pt>
                <c:pt idx="3433">
                  <c:v>887.78899999999999</c:v>
                </c:pt>
                <c:pt idx="3434">
                  <c:v>887.97299999999996</c:v>
                </c:pt>
                <c:pt idx="3435">
                  <c:v>888.154</c:v>
                </c:pt>
                <c:pt idx="3436">
                  <c:v>888.33399999999972</c:v>
                </c:pt>
                <c:pt idx="3437">
                  <c:v>888.51</c:v>
                </c:pt>
                <c:pt idx="3438">
                  <c:v>888.68299999999999</c:v>
                </c:pt>
                <c:pt idx="3439">
                  <c:v>888.86399999999981</c:v>
                </c:pt>
                <c:pt idx="3440">
                  <c:v>889.04499999999996</c:v>
                </c:pt>
                <c:pt idx="3441">
                  <c:v>889.23</c:v>
                </c:pt>
                <c:pt idx="3442">
                  <c:v>889.41899999999998</c:v>
                </c:pt>
                <c:pt idx="3443">
                  <c:v>889.60500000000002</c:v>
                </c:pt>
                <c:pt idx="3444">
                  <c:v>889.78800000000001</c:v>
                </c:pt>
                <c:pt idx="3445">
                  <c:v>889.96599999999978</c:v>
                </c:pt>
                <c:pt idx="3446">
                  <c:v>890.14499999999998</c:v>
                </c:pt>
                <c:pt idx="3447">
                  <c:v>890.32699999999977</c:v>
                </c:pt>
                <c:pt idx="3448">
                  <c:v>890.50900000000001</c:v>
                </c:pt>
                <c:pt idx="3449">
                  <c:v>890.69</c:v>
                </c:pt>
                <c:pt idx="3450">
                  <c:v>890.87299999999971</c:v>
                </c:pt>
                <c:pt idx="3451">
                  <c:v>891.06199999999978</c:v>
                </c:pt>
                <c:pt idx="3452">
                  <c:v>891.2529999999997</c:v>
                </c:pt>
                <c:pt idx="3453">
                  <c:v>891.44499999999971</c:v>
                </c:pt>
                <c:pt idx="3454">
                  <c:v>891.63499999999999</c:v>
                </c:pt>
                <c:pt idx="3455">
                  <c:v>891.81899999999996</c:v>
                </c:pt>
                <c:pt idx="3456">
                  <c:v>891.99900000000002</c:v>
                </c:pt>
                <c:pt idx="3457">
                  <c:v>892.17600000000004</c:v>
                </c:pt>
                <c:pt idx="3458">
                  <c:v>892.3539999999997</c:v>
                </c:pt>
                <c:pt idx="3459">
                  <c:v>892.53399999999999</c:v>
                </c:pt>
                <c:pt idx="3460">
                  <c:v>892.72</c:v>
                </c:pt>
                <c:pt idx="3461">
                  <c:v>892.91</c:v>
                </c:pt>
                <c:pt idx="3462">
                  <c:v>893.101</c:v>
                </c:pt>
                <c:pt idx="3463">
                  <c:v>893.28800000000001</c:v>
                </c:pt>
                <c:pt idx="3464">
                  <c:v>893.47699999999998</c:v>
                </c:pt>
                <c:pt idx="3465">
                  <c:v>893.66800000000001</c:v>
                </c:pt>
                <c:pt idx="3466">
                  <c:v>893.85599999999977</c:v>
                </c:pt>
                <c:pt idx="3467">
                  <c:v>894.04099999999971</c:v>
                </c:pt>
                <c:pt idx="3468">
                  <c:v>894.22199999999998</c:v>
                </c:pt>
                <c:pt idx="3469">
                  <c:v>894.40099999999973</c:v>
                </c:pt>
                <c:pt idx="3470">
                  <c:v>894.577</c:v>
                </c:pt>
                <c:pt idx="3471">
                  <c:v>894.76099999999997</c:v>
                </c:pt>
                <c:pt idx="3472">
                  <c:v>894.94499999999971</c:v>
                </c:pt>
                <c:pt idx="3473">
                  <c:v>895.1329999999997</c:v>
                </c:pt>
                <c:pt idx="3474">
                  <c:v>895.32599999999979</c:v>
                </c:pt>
                <c:pt idx="3475">
                  <c:v>895.52</c:v>
                </c:pt>
                <c:pt idx="3476">
                  <c:v>895.71400000000006</c:v>
                </c:pt>
                <c:pt idx="3477">
                  <c:v>895.90499999999997</c:v>
                </c:pt>
                <c:pt idx="3478">
                  <c:v>896.09400000000005</c:v>
                </c:pt>
                <c:pt idx="3479">
                  <c:v>896.28099999999995</c:v>
                </c:pt>
                <c:pt idx="3480">
                  <c:v>896.4649999999998</c:v>
                </c:pt>
                <c:pt idx="3481">
                  <c:v>896.6519999999997</c:v>
                </c:pt>
                <c:pt idx="3482">
                  <c:v>896.84099999999978</c:v>
                </c:pt>
                <c:pt idx="3483">
                  <c:v>897.029</c:v>
                </c:pt>
                <c:pt idx="3484">
                  <c:v>897.21199999999999</c:v>
                </c:pt>
                <c:pt idx="3485">
                  <c:v>897.39800000000002</c:v>
                </c:pt>
                <c:pt idx="3486">
                  <c:v>897.58299999999997</c:v>
                </c:pt>
                <c:pt idx="3487">
                  <c:v>897.76699999999971</c:v>
                </c:pt>
                <c:pt idx="3488">
                  <c:v>897.94899999999996</c:v>
                </c:pt>
                <c:pt idx="3489">
                  <c:v>898.13</c:v>
                </c:pt>
                <c:pt idx="3490">
                  <c:v>898.31299999999976</c:v>
                </c:pt>
                <c:pt idx="3491">
                  <c:v>898.49099999999999</c:v>
                </c:pt>
                <c:pt idx="3492">
                  <c:v>898.66399999999999</c:v>
                </c:pt>
                <c:pt idx="3493">
                  <c:v>898.83799999999974</c:v>
                </c:pt>
                <c:pt idx="3494">
                  <c:v>899.01599999999996</c:v>
                </c:pt>
                <c:pt idx="3495">
                  <c:v>899.19799999999998</c:v>
                </c:pt>
                <c:pt idx="3496">
                  <c:v>899.38</c:v>
                </c:pt>
                <c:pt idx="3497">
                  <c:v>899.5659999999998</c:v>
                </c:pt>
                <c:pt idx="3498">
                  <c:v>899.755</c:v>
                </c:pt>
                <c:pt idx="3499">
                  <c:v>899.9459999999998</c:v>
                </c:pt>
                <c:pt idx="3500">
                  <c:v>900.1329999999997</c:v>
                </c:pt>
                <c:pt idx="3501">
                  <c:v>900.3209999999998</c:v>
                </c:pt>
                <c:pt idx="3502">
                  <c:v>900.50900000000001</c:v>
                </c:pt>
                <c:pt idx="3503">
                  <c:v>900.7</c:v>
                </c:pt>
                <c:pt idx="3504">
                  <c:v>900.88800000000003</c:v>
                </c:pt>
                <c:pt idx="3505">
                  <c:v>901.07399999999996</c:v>
                </c:pt>
                <c:pt idx="3506">
                  <c:v>901.25699999999972</c:v>
                </c:pt>
                <c:pt idx="3507">
                  <c:v>901.43799999999976</c:v>
                </c:pt>
                <c:pt idx="3508">
                  <c:v>901.62099999999998</c:v>
                </c:pt>
                <c:pt idx="3509">
                  <c:v>901.8059999999997</c:v>
                </c:pt>
                <c:pt idx="3510">
                  <c:v>901.99</c:v>
                </c:pt>
                <c:pt idx="3511">
                  <c:v>902.17200000000003</c:v>
                </c:pt>
                <c:pt idx="3512">
                  <c:v>902.35599999999977</c:v>
                </c:pt>
                <c:pt idx="3513">
                  <c:v>902.54499999999996</c:v>
                </c:pt>
                <c:pt idx="3514">
                  <c:v>902.73599999999999</c:v>
                </c:pt>
                <c:pt idx="3515">
                  <c:v>902.928</c:v>
                </c:pt>
                <c:pt idx="3516">
                  <c:v>903.11699999999996</c:v>
                </c:pt>
                <c:pt idx="3517">
                  <c:v>903.30199999999979</c:v>
                </c:pt>
                <c:pt idx="3518">
                  <c:v>903.48400000000004</c:v>
                </c:pt>
                <c:pt idx="3519">
                  <c:v>903.66300000000001</c:v>
                </c:pt>
                <c:pt idx="3520">
                  <c:v>903.83899999999971</c:v>
                </c:pt>
                <c:pt idx="3521">
                  <c:v>904.01599999999996</c:v>
                </c:pt>
                <c:pt idx="3522">
                  <c:v>904.19600000000003</c:v>
                </c:pt>
                <c:pt idx="3523">
                  <c:v>904.38</c:v>
                </c:pt>
                <c:pt idx="3524">
                  <c:v>904.56399999999996</c:v>
                </c:pt>
                <c:pt idx="3525">
                  <c:v>904.75199999999973</c:v>
                </c:pt>
                <c:pt idx="3526">
                  <c:v>904.93699999999978</c:v>
                </c:pt>
                <c:pt idx="3527">
                  <c:v>905.12099999999998</c:v>
                </c:pt>
                <c:pt idx="3528">
                  <c:v>905.30799999999977</c:v>
                </c:pt>
                <c:pt idx="3529">
                  <c:v>905.49199999999996</c:v>
                </c:pt>
                <c:pt idx="3530">
                  <c:v>905.67899999999997</c:v>
                </c:pt>
                <c:pt idx="3531">
                  <c:v>905.87199999999996</c:v>
                </c:pt>
                <c:pt idx="3532">
                  <c:v>906.06899999999996</c:v>
                </c:pt>
                <c:pt idx="3533">
                  <c:v>906.26</c:v>
                </c:pt>
                <c:pt idx="3534">
                  <c:v>906.44699999999978</c:v>
                </c:pt>
                <c:pt idx="3535">
                  <c:v>906.63499999999999</c:v>
                </c:pt>
                <c:pt idx="3536">
                  <c:v>906.8249999999997</c:v>
                </c:pt>
                <c:pt idx="3537">
                  <c:v>907.01199999999972</c:v>
                </c:pt>
                <c:pt idx="3538">
                  <c:v>907.20100000000002</c:v>
                </c:pt>
                <c:pt idx="3539">
                  <c:v>907.38699999999972</c:v>
                </c:pt>
                <c:pt idx="3540">
                  <c:v>907.577</c:v>
                </c:pt>
                <c:pt idx="3541">
                  <c:v>907.77099999999996</c:v>
                </c:pt>
                <c:pt idx="3542">
                  <c:v>907.9599999999997</c:v>
                </c:pt>
                <c:pt idx="3543">
                  <c:v>908.14499999999998</c:v>
                </c:pt>
                <c:pt idx="3544">
                  <c:v>908.32799999999975</c:v>
                </c:pt>
                <c:pt idx="3545">
                  <c:v>908.50699999999972</c:v>
                </c:pt>
                <c:pt idx="3546">
                  <c:v>908.68499999999995</c:v>
                </c:pt>
                <c:pt idx="3547">
                  <c:v>908.86499999999978</c:v>
                </c:pt>
                <c:pt idx="3548">
                  <c:v>909.05699999999979</c:v>
                </c:pt>
                <c:pt idx="3549">
                  <c:v>909.24699999999996</c:v>
                </c:pt>
                <c:pt idx="3550">
                  <c:v>909.42899999999997</c:v>
                </c:pt>
                <c:pt idx="3551">
                  <c:v>909.60900000000004</c:v>
                </c:pt>
                <c:pt idx="3552">
                  <c:v>909.79100000000005</c:v>
                </c:pt>
                <c:pt idx="3553">
                  <c:v>909.96699999999976</c:v>
                </c:pt>
                <c:pt idx="3554">
                  <c:v>910.14499999999998</c:v>
                </c:pt>
                <c:pt idx="3555">
                  <c:v>910.32399999999996</c:v>
                </c:pt>
                <c:pt idx="3556">
                  <c:v>910.5079999999997</c:v>
                </c:pt>
                <c:pt idx="3557">
                  <c:v>910.68899999999996</c:v>
                </c:pt>
                <c:pt idx="3558">
                  <c:v>910.87099999999998</c:v>
                </c:pt>
                <c:pt idx="3559">
                  <c:v>911.05199999999979</c:v>
                </c:pt>
                <c:pt idx="3560">
                  <c:v>911.23400000000004</c:v>
                </c:pt>
                <c:pt idx="3561">
                  <c:v>911.4219999999998</c:v>
                </c:pt>
                <c:pt idx="3562">
                  <c:v>911.61199999999997</c:v>
                </c:pt>
                <c:pt idx="3563">
                  <c:v>911.79499999999996</c:v>
                </c:pt>
                <c:pt idx="3564">
                  <c:v>911.97699999999998</c:v>
                </c:pt>
                <c:pt idx="3565">
                  <c:v>912.15300000000002</c:v>
                </c:pt>
                <c:pt idx="3566">
                  <c:v>912.33099999999979</c:v>
                </c:pt>
                <c:pt idx="3567">
                  <c:v>912.51400000000001</c:v>
                </c:pt>
                <c:pt idx="3568">
                  <c:v>912.70299999999997</c:v>
                </c:pt>
                <c:pt idx="3569">
                  <c:v>912.89599999999996</c:v>
                </c:pt>
                <c:pt idx="3570">
                  <c:v>913.08399999999995</c:v>
                </c:pt>
                <c:pt idx="3571">
                  <c:v>913.26900000000001</c:v>
                </c:pt>
                <c:pt idx="3572">
                  <c:v>913.45699999999977</c:v>
                </c:pt>
                <c:pt idx="3573">
                  <c:v>913.64099999999996</c:v>
                </c:pt>
                <c:pt idx="3574">
                  <c:v>913.82299999999975</c:v>
                </c:pt>
                <c:pt idx="3575">
                  <c:v>914</c:v>
                </c:pt>
                <c:pt idx="3576">
                  <c:v>914.17499999999995</c:v>
                </c:pt>
                <c:pt idx="3577">
                  <c:v>914.35099999999977</c:v>
                </c:pt>
                <c:pt idx="3578">
                  <c:v>914.5269999999997</c:v>
                </c:pt>
                <c:pt idx="3579">
                  <c:v>914.70500000000004</c:v>
                </c:pt>
                <c:pt idx="3580">
                  <c:v>914.89300000000003</c:v>
                </c:pt>
                <c:pt idx="3581">
                  <c:v>915.08100000000002</c:v>
                </c:pt>
                <c:pt idx="3582">
                  <c:v>915.26900000000001</c:v>
                </c:pt>
                <c:pt idx="3583">
                  <c:v>915.46199999999976</c:v>
                </c:pt>
                <c:pt idx="3584">
                  <c:v>915.65800000000002</c:v>
                </c:pt>
                <c:pt idx="3585">
                  <c:v>915.84899999999971</c:v>
                </c:pt>
                <c:pt idx="3586">
                  <c:v>916.03899999999999</c:v>
                </c:pt>
                <c:pt idx="3587">
                  <c:v>916.22699999999998</c:v>
                </c:pt>
                <c:pt idx="3588">
                  <c:v>916.41599999999971</c:v>
                </c:pt>
                <c:pt idx="3589">
                  <c:v>916.60400000000004</c:v>
                </c:pt>
                <c:pt idx="3590">
                  <c:v>916.79300000000001</c:v>
                </c:pt>
                <c:pt idx="3591">
                  <c:v>916.98500000000001</c:v>
                </c:pt>
                <c:pt idx="3592">
                  <c:v>917.17200000000003</c:v>
                </c:pt>
                <c:pt idx="3593">
                  <c:v>917.36099999999976</c:v>
                </c:pt>
                <c:pt idx="3594">
                  <c:v>917.5509999999997</c:v>
                </c:pt>
                <c:pt idx="3595">
                  <c:v>917.74199999999996</c:v>
                </c:pt>
                <c:pt idx="3596">
                  <c:v>917.9219999999998</c:v>
                </c:pt>
                <c:pt idx="3597">
                  <c:v>918.1</c:v>
                </c:pt>
                <c:pt idx="3598">
                  <c:v>918.27499999999998</c:v>
                </c:pt>
                <c:pt idx="3599">
                  <c:v>918.44899999999996</c:v>
                </c:pt>
                <c:pt idx="3600">
                  <c:v>918.63</c:v>
                </c:pt>
                <c:pt idx="3601">
                  <c:v>918.81399999999996</c:v>
                </c:pt>
                <c:pt idx="3602">
                  <c:v>918.99699999999996</c:v>
                </c:pt>
                <c:pt idx="3603">
                  <c:v>919.18</c:v>
                </c:pt>
                <c:pt idx="3604">
                  <c:v>919.35999999999979</c:v>
                </c:pt>
                <c:pt idx="3605">
                  <c:v>919.53800000000001</c:v>
                </c:pt>
                <c:pt idx="3606">
                  <c:v>919.71600000000001</c:v>
                </c:pt>
                <c:pt idx="3607">
                  <c:v>919.89199999999971</c:v>
                </c:pt>
                <c:pt idx="3608">
                  <c:v>920.072</c:v>
                </c:pt>
                <c:pt idx="3609">
                  <c:v>920.25400000000002</c:v>
                </c:pt>
                <c:pt idx="3610">
                  <c:v>920.43799999999976</c:v>
                </c:pt>
                <c:pt idx="3611">
                  <c:v>920.62599999999998</c:v>
                </c:pt>
                <c:pt idx="3612">
                  <c:v>920.81299999999976</c:v>
                </c:pt>
                <c:pt idx="3613">
                  <c:v>920.99699999999996</c:v>
                </c:pt>
                <c:pt idx="3614">
                  <c:v>921.18399999999997</c:v>
                </c:pt>
                <c:pt idx="3615">
                  <c:v>921.36799999999948</c:v>
                </c:pt>
                <c:pt idx="3616">
                  <c:v>921.55</c:v>
                </c:pt>
                <c:pt idx="3617">
                  <c:v>921.73</c:v>
                </c:pt>
                <c:pt idx="3618">
                  <c:v>921.91</c:v>
                </c:pt>
                <c:pt idx="3619">
                  <c:v>922.09</c:v>
                </c:pt>
                <c:pt idx="3620">
                  <c:v>922.26900000000001</c:v>
                </c:pt>
                <c:pt idx="3621">
                  <c:v>922.45199999999977</c:v>
                </c:pt>
                <c:pt idx="3622">
                  <c:v>922.63599999999997</c:v>
                </c:pt>
                <c:pt idx="3623">
                  <c:v>922.81899999999996</c:v>
                </c:pt>
                <c:pt idx="3624">
                  <c:v>923.00199999999973</c:v>
                </c:pt>
                <c:pt idx="3625">
                  <c:v>923.18600000000004</c:v>
                </c:pt>
                <c:pt idx="3626">
                  <c:v>923.37099999999998</c:v>
                </c:pt>
                <c:pt idx="3627">
                  <c:v>923.56099999999969</c:v>
                </c:pt>
                <c:pt idx="3628">
                  <c:v>923.75</c:v>
                </c:pt>
                <c:pt idx="3629">
                  <c:v>923.93999999999971</c:v>
                </c:pt>
                <c:pt idx="3630">
                  <c:v>924.12699999999973</c:v>
                </c:pt>
                <c:pt idx="3631">
                  <c:v>924.31199999999978</c:v>
                </c:pt>
                <c:pt idx="3632">
                  <c:v>924.49799999999971</c:v>
                </c:pt>
                <c:pt idx="3633">
                  <c:v>924.68100000000004</c:v>
                </c:pt>
                <c:pt idx="3634">
                  <c:v>924.86299999999949</c:v>
                </c:pt>
                <c:pt idx="3635">
                  <c:v>925.0509999999997</c:v>
                </c:pt>
                <c:pt idx="3636">
                  <c:v>925.23199999999997</c:v>
                </c:pt>
                <c:pt idx="3637">
                  <c:v>925.41099999999972</c:v>
                </c:pt>
                <c:pt idx="3638">
                  <c:v>925.58399999999995</c:v>
                </c:pt>
                <c:pt idx="3639">
                  <c:v>925.75699999999972</c:v>
                </c:pt>
                <c:pt idx="3640">
                  <c:v>925.93899999999996</c:v>
                </c:pt>
                <c:pt idx="3641">
                  <c:v>926.12299999999971</c:v>
                </c:pt>
                <c:pt idx="3642">
                  <c:v>926.30999999999983</c:v>
                </c:pt>
                <c:pt idx="3643">
                  <c:v>926.50099999999998</c:v>
                </c:pt>
                <c:pt idx="3644">
                  <c:v>926.69200000000001</c:v>
                </c:pt>
                <c:pt idx="3645">
                  <c:v>926.8829999999997</c:v>
                </c:pt>
                <c:pt idx="3646">
                  <c:v>927.07299999999998</c:v>
                </c:pt>
                <c:pt idx="3647">
                  <c:v>927.26</c:v>
                </c:pt>
                <c:pt idx="3648">
                  <c:v>927.4459999999998</c:v>
                </c:pt>
                <c:pt idx="3649">
                  <c:v>927.63599999999997</c:v>
                </c:pt>
                <c:pt idx="3650">
                  <c:v>927.82699999999977</c:v>
                </c:pt>
                <c:pt idx="3651">
                  <c:v>928.01400000000001</c:v>
                </c:pt>
                <c:pt idx="3652">
                  <c:v>928.19899999999996</c:v>
                </c:pt>
                <c:pt idx="3653">
                  <c:v>928.38699999999972</c:v>
                </c:pt>
                <c:pt idx="3654">
                  <c:v>928.57500000000005</c:v>
                </c:pt>
                <c:pt idx="3655">
                  <c:v>928.7579999999997</c:v>
                </c:pt>
                <c:pt idx="3656">
                  <c:v>928.93599999999969</c:v>
                </c:pt>
                <c:pt idx="3657">
                  <c:v>929.11</c:v>
                </c:pt>
                <c:pt idx="3658">
                  <c:v>929.28399999999999</c:v>
                </c:pt>
                <c:pt idx="3659">
                  <c:v>929.45799999999974</c:v>
                </c:pt>
                <c:pt idx="3660">
                  <c:v>929.6329999999997</c:v>
                </c:pt>
                <c:pt idx="3661">
                  <c:v>929.81199999999978</c:v>
                </c:pt>
                <c:pt idx="3662">
                  <c:v>929.98900000000003</c:v>
                </c:pt>
                <c:pt idx="3663">
                  <c:v>930.17100000000005</c:v>
                </c:pt>
                <c:pt idx="3664">
                  <c:v>930.35099999999977</c:v>
                </c:pt>
                <c:pt idx="3665">
                  <c:v>930.529</c:v>
                </c:pt>
                <c:pt idx="3666">
                  <c:v>930.71199999999999</c:v>
                </c:pt>
                <c:pt idx="3667">
                  <c:v>930.89699999999971</c:v>
                </c:pt>
                <c:pt idx="3668">
                  <c:v>931.08699999999999</c:v>
                </c:pt>
                <c:pt idx="3669">
                  <c:v>931.27700000000004</c:v>
                </c:pt>
                <c:pt idx="3670">
                  <c:v>931.46699999999976</c:v>
                </c:pt>
                <c:pt idx="3671">
                  <c:v>931.65800000000002</c:v>
                </c:pt>
                <c:pt idx="3672">
                  <c:v>931.84899999999971</c:v>
                </c:pt>
                <c:pt idx="3673">
                  <c:v>932.0419999999998</c:v>
                </c:pt>
                <c:pt idx="3674">
                  <c:v>932.23299999999972</c:v>
                </c:pt>
                <c:pt idx="3675">
                  <c:v>932.42</c:v>
                </c:pt>
                <c:pt idx="3676">
                  <c:v>932.60500000000002</c:v>
                </c:pt>
                <c:pt idx="3677">
                  <c:v>932.79</c:v>
                </c:pt>
                <c:pt idx="3678">
                  <c:v>932.97900000000004</c:v>
                </c:pt>
                <c:pt idx="3679">
                  <c:v>933.17399999999998</c:v>
                </c:pt>
                <c:pt idx="3680">
                  <c:v>933.3689999999998</c:v>
                </c:pt>
                <c:pt idx="3681">
                  <c:v>933.55799999999977</c:v>
                </c:pt>
                <c:pt idx="3682">
                  <c:v>933.74400000000003</c:v>
                </c:pt>
                <c:pt idx="3683">
                  <c:v>933.92999999999984</c:v>
                </c:pt>
                <c:pt idx="3684">
                  <c:v>934.11400000000003</c:v>
                </c:pt>
                <c:pt idx="3685">
                  <c:v>934.29700000000003</c:v>
                </c:pt>
                <c:pt idx="3686">
                  <c:v>934.47299999999996</c:v>
                </c:pt>
                <c:pt idx="3687">
                  <c:v>934.65300000000002</c:v>
                </c:pt>
                <c:pt idx="3688">
                  <c:v>934.8349999999997</c:v>
                </c:pt>
                <c:pt idx="3689">
                  <c:v>935.01499999999999</c:v>
                </c:pt>
                <c:pt idx="3690">
                  <c:v>935.19799999999998</c:v>
                </c:pt>
                <c:pt idx="3691">
                  <c:v>935.38</c:v>
                </c:pt>
                <c:pt idx="3692">
                  <c:v>935.56899999999996</c:v>
                </c:pt>
                <c:pt idx="3693">
                  <c:v>935.7579999999997</c:v>
                </c:pt>
                <c:pt idx="3694">
                  <c:v>935.94699999999978</c:v>
                </c:pt>
                <c:pt idx="3695">
                  <c:v>936.13099999999997</c:v>
                </c:pt>
                <c:pt idx="3696">
                  <c:v>936.30999999999983</c:v>
                </c:pt>
                <c:pt idx="3697">
                  <c:v>936.49</c:v>
                </c:pt>
                <c:pt idx="3698">
                  <c:v>936.67499999999995</c:v>
                </c:pt>
                <c:pt idx="3699">
                  <c:v>936.86099999999976</c:v>
                </c:pt>
                <c:pt idx="3700">
                  <c:v>937.048</c:v>
                </c:pt>
                <c:pt idx="3701">
                  <c:v>937.23199999999997</c:v>
                </c:pt>
                <c:pt idx="3702">
                  <c:v>937.41199999999969</c:v>
                </c:pt>
                <c:pt idx="3703">
                  <c:v>937.59400000000005</c:v>
                </c:pt>
                <c:pt idx="3704">
                  <c:v>937.77800000000002</c:v>
                </c:pt>
                <c:pt idx="3705">
                  <c:v>937.9599999999997</c:v>
                </c:pt>
                <c:pt idx="3706">
                  <c:v>938.14599999999996</c:v>
                </c:pt>
                <c:pt idx="3707">
                  <c:v>938.32899999999972</c:v>
                </c:pt>
                <c:pt idx="3708">
                  <c:v>938.51300000000003</c:v>
                </c:pt>
                <c:pt idx="3709">
                  <c:v>938.69600000000003</c:v>
                </c:pt>
                <c:pt idx="3710">
                  <c:v>938.87599999999998</c:v>
                </c:pt>
                <c:pt idx="3711">
                  <c:v>939.05799999999977</c:v>
                </c:pt>
                <c:pt idx="3712">
                  <c:v>939.24199999999996</c:v>
                </c:pt>
                <c:pt idx="3713">
                  <c:v>939.42899999999997</c:v>
                </c:pt>
                <c:pt idx="3714">
                  <c:v>939.61599999999999</c:v>
                </c:pt>
                <c:pt idx="3715">
                  <c:v>939.8</c:v>
                </c:pt>
                <c:pt idx="3716">
                  <c:v>939.98199999999997</c:v>
                </c:pt>
                <c:pt idx="3717">
                  <c:v>940.16499999999996</c:v>
                </c:pt>
                <c:pt idx="3718">
                  <c:v>940.34699999999975</c:v>
                </c:pt>
                <c:pt idx="3719">
                  <c:v>940.53399999999999</c:v>
                </c:pt>
                <c:pt idx="3720">
                  <c:v>940.721</c:v>
                </c:pt>
                <c:pt idx="3721">
                  <c:v>940.90800000000002</c:v>
                </c:pt>
                <c:pt idx="3722">
                  <c:v>941.09400000000005</c:v>
                </c:pt>
                <c:pt idx="3723">
                  <c:v>941.27700000000004</c:v>
                </c:pt>
                <c:pt idx="3724">
                  <c:v>941.45899999999972</c:v>
                </c:pt>
                <c:pt idx="3725">
                  <c:v>941.63900000000001</c:v>
                </c:pt>
                <c:pt idx="3726">
                  <c:v>941.81099999999969</c:v>
                </c:pt>
                <c:pt idx="3727">
                  <c:v>941.98599999999999</c:v>
                </c:pt>
                <c:pt idx="3728">
                  <c:v>942.1669999999998</c:v>
                </c:pt>
                <c:pt idx="3729">
                  <c:v>942.35099999999977</c:v>
                </c:pt>
                <c:pt idx="3730">
                  <c:v>942.53099999999972</c:v>
                </c:pt>
                <c:pt idx="3731">
                  <c:v>942.71100000000001</c:v>
                </c:pt>
                <c:pt idx="3732">
                  <c:v>942.88900000000001</c:v>
                </c:pt>
                <c:pt idx="3733">
                  <c:v>943.06999999999971</c:v>
                </c:pt>
                <c:pt idx="3734">
                  <c:v>943.25400000000002</c:v>
                </c:pt>
                <c:pt idx="3735">
                  <c:v>943.43699999999978</c:v>
                </c:pt>
                <c:pt idx="3736">
                  <c:v>943.61699999999996</c:v>
                </c:pt>
                <c:pt idx="3737">
                  <c:v>943.79600000000005</c:v>
                </c:pt>
                <c:pt idx="3738">
                  <c:v>943.97400000000005</c:v>
                </c:pt>
                <c:pt idx="3739">
                  <c:v>944.1569999999997</c:v>
                </c:pt>
                <c:pt idx="3740">
                  <c:v>944.3399999999998</c:v>
                </c:pt>
                <c:pt idx="3741">
                  <c:v>944.524</c:v>
                </c:pt>
                <c:pt idx="3742">
                  <c:v>944.70799999999997</c:v>
                </c:pt>
                <c:pt idx="3743">
                  <c:v>944.88800000000003</c:v>
                </c:pt>
                <c:pt idx="3744">
                  <c:v>945.06899999999996</c:v>
                </c:pt>
                <c:pt idx="3745">
                  <c:v>945.25099999999998</c:v>
                </c:pt>
                <c:pt idx="3746">
                  <c:v>945.43499999999972</c:v>
                </c:pt>
                <c:pt idx="3747">
                  <c:v>945.62400000000002</c:v>
                </c:pt>
                <c:pt idx="3748">
                  <c:v>945.81699999999978</c:v>
                </c:pt>
                <c:pt idx="3749">
                  <c:v>946.01</c:v>
                </c:pt>
                <c:pt idx="3750">
                  <c:v>946.19899999999996</c:v>
                </c:pt>
                <c:pt idx="3751">
                  <c:v>946.38199999999972</c:v>
                </c:pt>
                <c:pt idx="3752">
                  <c:v>946.56699999999978</c:v>
                </c:pt>
                <c:pt idx="3753">
                  <c:v>946.75</c:v>
                </c:pt>
                <c:pt idx="3754">
                  <c:v>946.93199999999979</c:v>
                </c:pt>
                <c:pt idx="3755">
                  <c:v>947.11500000000001</c:v>
                </c:pt>
                <c:pt idx="3756">
                  <c:v>947.29600000000005</c:v>
                </c:pt>
                <c:pt idx="3757">
                  <c:v>947.48500000000001</c:v>
                </c:pt>
                <c:pt idx="3758">
                  <c:v>947.67100000000005</c:v>
                </c:pt>
                <c:pt idx="3759">
                  <c:v>947.84899999999971</c:v>
                </c:pt>
                <c:pt idx="3760">
                  <c:v>948.02300000000002</c:v>
                </c:pt>
                <c:pt idx="3761">
                  <c:v>948.197</c:v>
                </c:pt>
                <c:pt idx="3762">
                  <c:v>948.36799999999948</c:v>
                </c:pt>
                <c:pt idx="3763">
                  <c:v>948.53800000000001</c:v>
                </c:pt>
                <c:pt idx="3764">
                  <c:v>948.71199999999999</c:v>
                </c:pt>
                <c:pt idx="3765">
                  <c:v>948.88699999999972</c:v>
                </c:pt>
                <c:pt idx="3766">
                  <c:v>949.06199999999978</c:v>
                </c:pt>
                <c:pt idx="3767">
                  <c:v>949.23199999999997</c:v>
                </c:pt>
                <c:pt idx="3768">
                  <c:v>949.4</c:v>
                </c:pt>
                <c:pt idx="3769">
                  <c:v>949.56799999999976</c:v>
                </c:pt>
                <c:pt idx="3770">
                  <c:v>949.73400000000004</c:v>
                </c:pt>
                <c:pt idx="3771">
                  <c:v>949.9019999999997</c:v>
                </c:pt>
                <c:pt idx="3772">
                  <c:v>950.07399999999996</c:v>
                </c:pt>
                <c:pt idx="3773">
                  <c:v>950.24699999999996</c:v>
                </c:pt>
                <c:pt idx="3774">
                  <c:v>950.42499999999973</c:v>
                </c:pt>
                <c:pt idx="3775">
                  <c:v>950.60199999999998</c:v>
                </c:pt>
                <c:pt idx="3776">
                  <c:v>950.77800000000002</c:v>
                </c:pt>
                <c:pt idx="3777">
                  <c:v>950.95599999999979</c:v>
                </c:pt>
                <c:pt idx="3778">
                  <c:v>951.1329999999997</c:v>
                </c:pt>
                <c:pt idx="3779">
                  <c:v>951.30899999999997</c:v>
                </c:pt>
                <c:pt idx="3780">
                  <c:v>951.48199999999997</c:v>
                </c:pt>
                <c:pt idx="3781">
                  <c:v>951.65800000000002</c:v>
                </c:pt>
                <c:pt idx="3782">
                  <c:v>951.83299999999974</c:v>
                </c:pt>
                <c:pt idx="3783">
                  <c:v>952.01099999999997</c:v>
                </c:pt>
                <c:pt idx="3784">
                  <c:v>952.18799999999999</c:v>
                </c:pt>
                <c:pt idx="3785">
                  <c:v>952.36199999999974</c:v>
                </c:pt>
                <c:pt idx="3786">
                  <c:v>952.53399999999999</c:v>
                </c:pt>
                <c:pt idx="3787">
                  <c:v>952.71</c:v>
                </c:pt>
                <c:pt idx="3788">
                  <c:v>952.88699999999972</c:v>
                </c:pt>
                <c:pt idx="3789">
                  <c:v>953.06699999999978</c:v>
                </c:pt>
                <c:pt idx="3790">
                  <c:v>953.24099999999999</c:v>
                </c:pt>
                <c:pt idx="3791">
                  <c:v>953.41399999999999</c:v>
                </c:pt>
                <c:pt idx="3792">
                  <c:v>953.59299999999996</c:v>
                </c:pt>
                <c:pt idx="3793">
                  <c:v>953.77099999999996</c:v>
                </c:pt>
                <c:pt idx="3794">
                  <c:v>953.94699999999978</c:v>
                </c:pt>
                <c:pt idx="3795">
                  <c:v>954.12699999999973</c:v>
                </c:pt>
                <c:pt idx="3796">
                  <c:v>954.3</c:v>
                </c:pt>
                <c:pt idx="3797">
                  <c:v>954.47199999999998</c:v>
                </c:pt>
                <c:pt idx="3798">
                  <c:v>954.64199999999971</c:v>
                </c:pt>
                <c:pt idx="3799">
                  <c:v>954.81099999999969</c:v>
                </c:pt>
                <c:pt idx="3800">
                  <c:v>954.98099999999999</c:v>
                </c:pt>
                <c:pt idx="3801">
                  <c:v>955.1519999999997</c:v>
                </c:pt>
                <c:pt idx="3802">
                  <c:v>955.32199999999978</c:v>
                </c:pt>
                <c:pt idx="3803">
                  <c:v>955.49299999999971</c:v>
                </c:pt>
                <c:pt idx="3804">
                  <c:v>955.66499999999996</c:v>
                </c:pt>
                <c:pt idx="3805">
                  <c:v>955.83799999999974</c:v>
                </c:pt>
                <c:pt idx="3806">
                  <c:v>956.00900000000001</c:v>
                </c:pt>
                <c:pt idx="3807">
                  <c:v>956.18</c:v>
                </c:pt>
                <c:pt idx="3808">
                  <c:v>956.3499999999998</c:v>
                </c:pt>
                <c:pt idx="3809">
                  <c:v>956.524</c:v>
                </c:pt>
                <c:pt idx="3810">
                  <c:v>956.69899999999996</c:v>
                </c:pt>
                <c:pt idx="3811">
                  <c:v>956.87</c:v>
                </c:pt>
                <c:pt idx="3812">
                  <c:v>957.04</c:v>
                </c:pt>
                <c:pt idx="3813">
                  <c:v>957.21400000000006</c:v>
                </c:pt>
                <c:pt idx="3814">
                  <c:v>957.39199999999971</c:v>
                </c:pt>
                <c:pt idx="3815">
                  <c:v>957.56399999999996</c:v>
                </c:pt>
                <c:pt idx="3816">
                  <c:v>957.73500000000001</c:v>
                </c:pt>
                <c:pt idx="3817">
                  <c:v>957.90800000000002</c:v>
                </c:pt>
                <c:pt idx="3818">
                  <c:v>958.07799999999997</c:v>
                </c:pt>
                <c:pt idx="3819">
                  <c:v>958.24699999999996</c:v>
                </c:pt>
                <c:pt idx="3820">
                  <c:v>958.41399999999999</c:v>
                </c:pt>
                <c:pt idx="3821">
                  <c:v>958.58</c:v>
                </c:pt>
                <c:pt idx="3822">
                  <c:v>958.74699999999996</c:v>
                </c:pt>
                <c:pt idx="3823">
                  <c:v>958.9169999999998</c:v>
                </c:pt>
                <c:pt idx="3824">
                  <c:v>959.08799999999997</c:v>
                </c:pt>
                <c:pt idx="3825">
                  <c:v>959.2579999999997</c:v>
                </c:pt>
                <c:pt idx="3826">
                  <c:v>959.428</c:v>
                </c:pt>
                <c:pt idx="3827">
                  <c:v>959.596</c:v>
                </c:pt>
                <c:pt idx="3828">
                  <c:v>959.76900000000001</c:v>
                </c:pt>
                <c:pt idx="3829">
                  <c:v>959.9409999999998</c:v>
                </c:pt>
                <c:pt idx="3830">
                  <c:v>960.11099999999999</c:v>
                </c:pt>
                <c:pt idx="3831">
                  <c:v>960.27800000000002</c:v>
                </c:pt>
                <c:pt idx="3832">
                  <c:v>960.44799999999975</c:v>
                </c:pt>
                <c:pt idx="3833">
                  <c:v>960.61799999999971</c:v>
                </c:pt>
                <c:pt idx="3834">
                  <c:v>960.78599999999994</c:v>
                </c:pt>
                <c:pt idx="3835">
                  <c:v>960.95099999999979</c:v>
                </c:pt>
                <c:pt idx="3836">
                  <c:v>961.11</c:v>
                </c:pt>
                <c:pt idx="3837">
                  <c:v>961.27200000000005</c:v>
                </c:pt>
                <c:pt idx="3838">
                  <c:v>961.4409999999998</c:v>
                </c:pt>
                <c:pt idx="3839">
                  <c:v>961.61299999999972</c:v>
                </c:pt>
                <c:pt idx="3840">
                  <c:v>961.78800000000001</c:v>
                </c:pt>
                <c:pt idx="3841">
                  <c:v>961.95799999999974</c:v>
                </c:pt>
                <c:pt idx="3842">
                  <c:v>962.12900000000002</c:v>
                </c:pt>
                <c:pt idx="3843">
                  <c:v>962.3009999999997</c:v>
                </c:pt>
                <c:pt idx="3844">
                  <c:v>962.471</c:v>
                </c:pt>
                <c:pt idx="3845">
                  <c:v>962.63900000000001</c:v>
                </c:pt>
                <c:pt idx="3846">
                  <c:v>962.8059999999997</c:v>
                </c:pt>
                <c:pt idx="3847">
                  <c:v>962.97199999999998</c:v>
                </c:pt>
                <c:pt idx="3848">
                  <c:v>963.13900000000001</c:v>
                </c:pt>
                <c:pt idx="3849">
                  <c:v>963.30799999999977</c:v>
                </c:pt>
                <c:pt idx="3850">
                  <c:v>963.47900000000004</c:v>
                </c:pt>
                <c:pt idx="3851">
                  <c:v>963.649</c:v>
                </c:pt>
                <c:pt idx="3852">
                  <c:v>963.8209999999998</c:v>
                </c:pt>
                <c:pt idx="3853">
                  <c:v>963.995</c:v>
                </c:pt>
                <c:pt idx="3854">
                  <c:v>964.16499999999996</c:v>
                </c:pt>
                <c:pt idx="3855">
                  <c:v>964.33799999999974</c:v>
                </c:pt>
                <c:pt idx="3856">
                  <c:v>964.51</c:v>
                </c:pt>
                <c:pt idx="3857">
                  <c:v>964.68</c:v>
                </c:pt>
                <c:pt idx="3858">
                  <c:v>964.85099999999977</c:v>
                </c:pt>
                <c:pt idx="3859">
                  <c:v>965.02300000000002</c:v>
                </c:pt>
                <c:pt idx="3860">
                  <c:v>965.19299999999998</c:v>
                </c:pt>
                <c:pt idx="3861">
                  <c:v>965.36099999999976</c:v>
                </c:pt>
                <c:pt idx="3862">
                  <c:v>965.53</c:v>
                </c:pt>
                <c:pt idx="3863">
                  <c:v>965.7</c:v>
                </c:pt>
                <c:pt idx="3864">
                  <c:v>965.87299999999971</c:v>
                </c:pt>
                <c:pt idx="3865">
                  <c:v>966.048</c:v>
                </c:pt>
                <c:pt idx="3866">
                  <c:v>966.22199999999998</c:v>
                </c:pt>
                <c:pt idx="3867">
                  <c:v>966.39199999999971</c:v>
                </c:pt>
                <c:pt idx="3868">
                  <c:v>966.5659999999998</c:v>
                </c:pt>
                <c:pt idx="3869">
                  <c:v>966.74199999999996</c:v>
                </c:pt>
                <c:pt idx="3870">
                  <c:v>966.91399999999999</c:v>
                </c:pt>
                <c:pt idx="3871">
                  <c:v>967.08399999999995</c:v>
                </c:pt>
                <c:pt idx="3872">
                  <c:v>967.25099999999998</c:v>
                </c:pt>
                <c:pt idx="3873">
                  <c:v>967.42099999999971</c:v>
                </c:pt>
                <c:pt idx="3874">
                  <c:v>967.58799999999997</c:v>
                </c:pt>
                <c:pt idx="3875">
                  <c:v>967.7579999999997</c:v>
                </c:pt>
                <c:pt idx="3876">
                  <c:v>967.92699999999979</c:v>
                </c:pt>
                <c:pt idx="3877">
                  <c:v>968.096</c:v>
                </c:pt>
                <c:pt idx="3878">
                  <c:v>968.26599999999996</c:v>
                </c:pt>
                <c:pt idx="3879">
                  <c:v>968.43899999999996</c:v>
                </c:pt>
                <c:pt idx="3880">
                  <c:v>968.61</c:v>
                </c:pt>
                <c:pt idx="3881">
                  <c:v>968.78499999999997</c:v>
                </c:pt>
                <c:pt idx="3882">
                  <c:v>968.9649999999998</c:v>
                </c:pt>
                <c:pt idx="3883">
                  <c:v>969.13900000000001</c:v>
                </c:pt>
                <c:pt idx="3884">
                  <c:v>969.31699999999978</c:v>
                </c:pt>
                <c:pt idx="3885">
                  <c:v>969.495</c:v>
                </c:pt>
                <c:pt idx="3886">
                  <c:v>969.673</c:v>
                </c:pt>
                <c:pt idx="3887">
                  <c:v>969.85099999999977</c:v>
                </c:pt>
                <c:pt idx="3888">
                  <c:v>970.02599999999973</c:v>
                </c:pt>
                <c:pt idx="3889">
                  <c:v>970.19799999999998</c:v>
                </c:pt>
                <c:pt idx="3890">
                  <c:v>970.37</c:v>
                </c:pt>
                <c:pt idx="3891">
                  <c:v>970.53899999999999</c:v>
                </c:pt>
                <c:pt idx="3892">
                  <c:v>970.70500000000004</c:v>
                </c:pt>
                <c:pt idx="3893">
                  <c:v>970.87099999999998</c:v>
                </c:pt>
                <c:pt idx="3894">
                  <c:v>971.0419999999998</c:v>
                </c:pt>
                <c:pt idx="3895">
                  <c:v>971.21299999999997</c:v>
                </c:pt>
                <c:pt idx="3896">
                  <c:v>971.38199999999972</c:v>
                </c:pt>
                <c:pt idx="3897">
                  <c:v>971.5509999999997</c:v>
                </c:pt>
                <c:pt idx="3898">
                  <c:v>971.72500000000002</c:v>
                </c:pt>
                <c:pt idx="3899">
                  <c:v>971.9</c:v>
                </c:pt>
                <c:pt idx="3900">
                  <c:v>972.07500000000005</c:v>
                </c:pt>
                <c:pt idx="3901">
                  <c:v>972.25099999999998</c:v>
                </c:pt>
                <c:pt idx="3902">
                  <c:v>972.428</c:v>
                </c:pt>
                <c:pt idx="3903">
                  <c:v>972.59900000000005</c:v>
                </c:pt>
                <c:pt idx="3904">
                  <c:v>972.77599999999995</c:v>
                </c:pt>
                <c:pt idx="3905">
                  <c:v>972.9549999999997</c:v>
                </c:pt>
                <c:pt idx="3906">
                  <c:v>973.13099999999997</c:v>
                </c:pt>
                <c:pt idx="3907">
                  <c:v>973.30699999999979</c:v>
                </c:pt>
                <c:pt idx="3908">
                  <c:v>973.48199999999997</c:v>
                </c:pt>
                <c:pt idx="3909">
                  <c:v>973.65499999999997</c:v>
                </c:pt>
                <c:pt idx="3910">
                  <c:v>973.82899999999972</c:v>
                </c:pt>
                <c:pt idx="3911">
                  <c:v>974.00199999999973</c:v>
                </c:pt>
                <c:pt idx="3912">
                  <c:v>974.17700000000002</c:v>
                </c:pt>
                <c:pt idx="3913">
                  <c:v>974.3499999999998</c:v>
                </c:pt>
                <c:pt idx="3914">
                  <c:v>974.52300000000002</c:v>
                </c:pt>
                <c:pt idx="3915">
                  <c:v>974.697</c:v>
                </c:pt>
                <c:pt idx="3916">
                  <c:v>974.8689999999998</c:v>
                </c:pt>
                <c:pt idx="3917">
                  <c:v>975.04399999999998</c:v>
                </c:pt>
                <c:pt idx="3918">
                  <c:v>975.221</c:v>
                </c:pt>
                <c:pt idx="3919">
                  <c:v>975.399</c:v>
                </c:pt>
                <c:pt idx="3920">
                  <c:v>975.57500000000005</c:v>
                </c:pt>
                <c:pt idx="3921">
                  <c:v>975.75199999999973</c:v>
                </c:pt>
                <c:pt idx="3922">
                  <c:v>975.93299999999977</c:v>
                </c:pt>
                <c:pt idx="3923">
                  <c:v>976.10500000000002</c:v>
                </c:pt>
                <c:pt idx="3924">
                  <c:v>976.27700000000004</c:v>
                </c:pt>
                <c:pt idx="3925">
                  <c:v>976.44799999999975</c:v>
                </c:pt>
                <c:pt idx="3926">
                  <c:v>976.61900000000003</c:v>
                </c:pt>
                <c:pt idx="3927">
                  <c:v>976.79399999999998</c:v>
                </c:pt>
                <c:pt idx="3928">
                  <c:v>976.96699999999976</c:v>
                </c:pt>
                <c:pt idx="3929">
                  <c:v>977.14099999999996</c:v>
                </c:pt>
                <c:pt idx="3930">
                  <c:v>977.3159999999998</c:v>
                </c:pt>
                <c:pt idx="3931">
                  <c:v>977.48900000000003</c:v>
                </c:pt>
                <c:pt idx="3932">
                  <c:v>977.66399999999999</c:v>
                </c:pt>
                <c:pt idx="3933">
                  <c:v>977.83299999999974</c:v>
                </c:pt>
                <c:pt idx="3934">
                  <c:v>977.99900000000002</c:v>
                </c:pt>
                <c:pt idx="3935">
                  <c:v>978.16800000000001</c:v>
                </c:pt>
                <c:pt idx="3936">
                  <c:v>978.3399999999998</c:v>
                </c:pt>
                <c:pt idx="3937">
                  <c:v>978.51199999999972</c:v>
                </c:pt>
                <c:pt idx="3938">
                  <c:v>978.68299999999999</c:v>
                </c:pt>
                <c:pt idx="3939">
                  <c:v>978.85599999999977</c:v>
                </c:pt>
                <c:pt idx="3940">
                  <c:v>979.03300000000002</c:v>
                </c:pt>
                <c:pt idx="3941">
                  <c:v>979.21199999999999</c:v>
                </c:pt>
                <c:pt idx="3942">
                  <c:v>979.38800000000003</c:v>
                </c:pt>
                <c:pt idx="3943">
                  <c:v>979.55899999999997</c:v>
                </c:pt>
                <c:pt idx="3944">
                  <c:v>979.73099999999999</c:v>
                </c:pt>
                <c:pt idx="3945">
                  <c:v>979.90499999999997</c:v>
                </c:pt>
                <c:pt idx="3946">
                  <c:v>980.07600000000002</c:v>
                </c:pt>
                <c:pt idx="3947">
                  <c:v>980.25</c:v>
                </c:pt>
                <c:pt idx="3948">
                  <c:v>980.42999999999984</c:v>
                </c:pt>
                <c:pt idx="3949">
                  <c:v>980.61099999999999</c:v>
                </c:pt>
                <c:pt idx="3950">
                  <c:v>980.79499999999996</c:v>
                </c:pt>
                <c:pt idx="3951">
                  <c:v>980.97799999999972</c:v>
                </c:pt>
                <c:pt idx="3952">
                  <c:v>981.16</c:v>
                </c:pt>
                <c:pt idx="3953">
                  <c:v>981.34299999999962</c:v>
                </c:pt>
                <c:pt idx="3954">
                  <c:v>981.52800000000002</c:v>
                </c:pt>
                <c:pt idx="3955">
                  <c:v>981.71699999999998</c:v>
                </c:pt>
                <c:pt idx="3956">
                  <c:v>981.9019999999997</c:v>
                </c:pt>
                <c:pt idx="3957">
                  <c:v>982.08699999999999</c:v>
                </c:pt>
                <c:pt idx="3958">
                  <c:v>982.26900000000001</c:v>
                </c:pt>
                <c:pt idx="3959">
                  <c:v>982.4459999999998</c:v>
                </c:pt>
                <c:pt idx="3960">
                  <c:v>982.61799999999971</c:v>
                </c:pt>
                <c:pt idx="3961">
                  <c:v>982.79200000000003</c:v>
                </c:pt>
                <c:pt idx="3962">
                  <c:v>982.97299999999996</c:v>
                </c:pt>
                <c:pt idx="3963">
                  <c:v>983.15599999999972</c:v>
                </c:pt>
                <c:pt idx="3964">
                  <c:v>983.33099999999979</c:v>
                </c:pt>
                <c:pt idx="3965">
                  <c:v>983.50599999999997</c:v>
                </c:pt>
                <c:pt idx="3966">
                  <c:v>983.68299999999999</c:v>
                </c:pt>
                <c:pt idx="3967">
                  <c:v>983.85699999999974</c:v>
                </c:pt>
                <c:pt idx="3968">
                  <c:v>984.02499999999998</c:v>
                </c:pt>
                <c:pt idx="3969">
                  <c:v>984.19799999999998</c:v>
                </c:pt>
                <c:pt idx="3970">
                  <c:v>984.37699999999973</c:v>
                </c:pt>
                <c:pt idx="3971">
                  <c:v>984.5559999999997</c:v>
                </c:pt>
                <c:pt idx="3972">
                  <c:v>984.73500000000001</c:v>
                </c:pt>
                <c:pt idx="3973">
                  <c:v>984.91399999999999</c:v>
                </c:pt>
                <c:pt idx="3974">
                  <c:v>985.09100000000001</c:v>
                </c:pt>
                <c:pt idx="3975">
                  <c:v>985.26800000000003</c:v>
                </c:pt>
                <c:pt idx="3976">
                  <c:v>985.4409999999998</c:v>
                </c:pt>
                <c:pt idx="3977">
                  <c:v>985.61500000000001</c:v>
                </c:pt>
                <c:pt idx="3978">
                  <c:v>985.78700000000003</c:v>
                </c:pt>
                <c:pt idx="3979">
                  <c:v>985.95899999999972</c:v>
                </c:pt>
                <c:pt idx="3980">
                  <c:v>986.13499999999999</c:v>
                </c:pt>
                <c:pt idx="3981">
                  <c:v>986.31099999999969</c:v>
                </c:pt>
                <c:pt idx="3982">
                  <c:v>986.48699999999997</c:v>
                </c:pt>
                <c:pt idx="3983">
                  <c:v>986.66399999999999</c:v>
                </c:pt>
                <c:pt idx="3984">
                  <c:v>986.84699999999975</c:v>
                </c:pt>
                <c:pt idx="3985">
                  <c:v>987.03099999999972</c:v>
                </c:pt>
                <c:pt idx="3986">
                  <c:v>987.20899999999995</c:v>
                </c:pt>
                <c:pt idx="3987">
                  <c:v>987.39</c:v>
                </c:pt>
                <c:pt idx="3988">
                  <c:v>987.57299999999998</c:v>
                </c:pt>
                <c:pt idx="3989">
                  <c:v>987.755</c:v>
                </c:pt>
                <c:pt idx="3990">
                  <c:v>987.93399999999997</c:v>
                </c:pt>
                <c:pt idx="3991">
                  <c:v>988.11500000000001</c:v>
                </c:pt>
                <c:pt idx="3992">
                  <c:v>988.29899999999998</c:v>
                </c:pt>
                <c:pt idx="3993">
                  <c:v>988.48500000000001</c:v>
                </c:pt>
                <c:pt idx="3994">
                  <c:v>988.66300000000001</c:v>
                </c:pt>
                <c:pt idx="3995">
                  <c:v>988.83299999999974</c:v>
                </c:pt>
                <c:pt idx="3996">
                  <c:v>989.00099999999998</c:v>
                </c:pt>
                <c:pt idx="3997">
                  <c:v>989.173</c:v>
                </c:pt>
                <c:pt idx="3998">
                  <c:v>989.34399999999971</c:v>
                </c:pt>
                <c:pt idx="3999">
                  <c:v>989.51300000000003</c:v>
                </c:pt>
                <c:pt idx="4000">
                  <c:v>989.68200000000002</c:v>
                </c:pt>
                <c:pt idx="4001">
                  <c:v>989.85699999999974</c:v>
                </c:pt>
                <c:pt idx="4002">
                  <c:v>990.03</c:v>
                </c:pt>
                <c:pt idx="4003">
                  <c:v>990.20699999999999</c:v>
                </c:pt>
                <c:pt idx="4004">
                  <c:v>990.39</c:v>
                </c:pt>
                <c:pt idx="4005">
                  <c:v>990.57100000000003</c:v>
                </c:pt>
                <c:pt idx="4006">
                  <c:v>990.74699999999996</c:v>
                </c:pt>
                <c:pt idx="4007">
                  <c:v>990.91899999999998</c:v>
                </c:pt>
                <c:pt idx="4008">
                  <c:v>991.09</c:v>
                </c:pt>
                <c:pt idx="4009">
                  <c:v>991.26499999999999</c:v>
                </c:pt>
                <c:pt idx="4010">
                  <c:v>991.4409999999998</c:v>
                </c:pt>
                <c:pt idx="4011">
                  <c:v>991.61500000000001</c:v>
                </c:pt>
                <c:pt idx="4012">
                  <c:v>991.78700000000003</c:v>
                </c:pt>
                <c:pt idx="4013">
                  <c:v>991.95899999999972</c:v>
                </c:pt>
                <c:pt idx="4014">
                  <c:v>992.1329999999997</c:v>
                </c:pt>
                <c:pt idx="4015">
                  <c:v>992.31199999999978</c:v>
                </c:pt>
                <c:pt idx="4016">
                  <c:v>992.49299999999971</c:v>
                </c:pt>
                <c:pt idx="4017">
                  <c:v>992.68200000000002</c:v>
                </c:pt>
                <c:pt idx="4018">
                  <c:v>992.86299999999949</c:v>
                </c:pt>
                <c:pt idx="4019">
                  <c:v>993.03899999999999</c:v>
                </c:pt>
                <c:pt idx="4020">
                  <c:v>993.21600000000001</c:v>
                </c:pt>
                <c:pt idx="4021">
                  <c:v>993.39300000000003</c:v>
                </c:pt>
                <c:pt idx="4022">
                  <c:v>993.57299999999998</c:v>
                </c:pt>
                <c:pt idx="4023">
                  <c:v>993.75400000000002</c:v>
                </c:pt>
                <c:pt idx="4024">
                  <c:v>993.93999999999971</c:v>
                </c:pt>
                <c:pt idx="4025">
                  <c:v>994.1279999999997</c:v>
                </c:pt>
                <c:pt idx="4026">
                  <c:v>994.30799999999977</c:v>
                </c:pt>
                <c:pt idx="4027">
                  <c:v>994.49</c:v>
                </c:pt>
                <c:pt idx="4028">
                  <c:v>994.68100000000004</c:v>
                </c:pt>
                <c:pt idx="4029">
                  <c:v>994.8779999999997</c:v>
                </c:pt>
                <c:pt idx="4030">
                  <c:v>995.077</c:v>
                </c:pt>
                <c:pt idx="4031">
                  <c:v>995.27300000000002</c:v>
                </c:pt>
                <c:pt idx="4032">
                  <c:v>995.4649999999998</c:v>
                </c:pt>
                <c:pt idx="4033">
                  <c:v>995.65899999999999</c:v>
                </c:pt>
                <c:pt idx="4034">
                  <c:v>995.8539999999997</c:v>
                </c:pt>
                <c:pt idx="4035">
                  <c:v>996.048</c:v>
                </c:pt>
                <c:pt idx="4036">
                  <c:v>996.24099999999999</c:v>
                </c:pt>
                <c:pt idx="4037">
                  <c:v>996.43199999999979</c:v>
                </c:pt>
                <c:pt idx="4038">
                  <c:v>996.6279999999997</c:v>
                </c:pt>
                <c:pt idx="4039">
                  <c:v>996.8249999999997</c:v>
                </c:pt>
                <c:pt idx="4040">
                  <c:v>997.02</c:v>
                </c:pt>
                <c:pt idx="4041">
                  <c:v>997.21299999999997</c:v>
                </c:pt>
                <c:pt idx="4042">
                  <c:v>997.40800000000002</c:v>
                </c:pt>
                <c:pt idx="4043">
                  <c:v>997.59699999999998</c:v>
                </c:pt>
                <c:pt idx="4044">
                  <c:v>997.78</c:v>
                </c:pt>
                <c:pt idx="4045">
                  <c:v>997.971</c:v>
                </c:pt>
                <c:pt idx="4046">
                  <c:v>998.15899999999999</c:v>
                </c:pt>
                <c:pt idx="4047">
                  <c:v>998.34599999999978</c:v>
                </c:pt>
                <c:pt idx="4048">
                  <c:v>998.5269999999997</c:v>
                </c:pt>
                <c:pt idx="4049">
                  <c:v>998.70699999999999</c:v>
                </c:pt>
                <c:pt idx="4050">
                  <c:v>998.88800000000003</c:v>
                </c:pt>
                <c:pt idx="4051">
                  <c:v>999.0659999999998</c:v>
                </c:pt>
                <c:pt idx="4052">
                  <c:v>999.245</c:v>
                </c:pt>
                <c:pt idx="4053">
                  <c:v>999.4219999999998</c:v>
                </c:pt>
                <c:pt idx="4054">
                  <c:v>999.60599999999999</c:v>
                </c:pt>
                <c:pt idx="4055">
                  <c:v>999.79600000000005</c:v>
                </c:pt>
                <c:pt idx="4056">
                  <c:v>999.98699999999997</c:v>
                </c:pt>
                <c:pt idx="4057">
                  <c:v>1000.178</c:v>
                </c:pt>
                <c:pt idx="4058">
                  <c:v>1000.37</c:v>
                </c:pt>
                <c:pt idx="4059">
                  <c:v>1000.561</c:v>
                </c:pt>
                <c:pt idx="4060">
                  <c:v>1000.751</c:v>
                </c:pt>
                <c:pt idx="4061">
                  <c:v>1000.946</c:v>
                </c:pt>
                <c:pt idx="4062">
                  <c:v>1001.144</c:v>
                </c:pt>
                <c:pt idx="4063">
                  <c:v>1001.341</c:v>
                </c:pt>
                <c:pt idx="4064">
                  <c:v>1001.5359999999999</c:v>
                </c:pt>
                <c:pt idx="4065">
                  <c:v>1001.731</c:v>
                </c:pt>
                <c:pt idx="4066">
                  <c:v>1001.924</c:v>
                </c:pt>
                <c:pt idx="4067">
                  <c:v>1002.121</c:v>
                </c:pt>
                <c:pt idx="4068">
                  <c:v>1002.323</c:v>
                </c:pt>
                <c:pt idx="4069">
                  <c:v>1002.5170000000001</c:v>
                </c:pt>
                <c:pt idx="4070">
                  <c:v>1002.708</c:v>
                </c:pt>
                <c:pt idx="4071">
                  <c:v>1002.896</c:v>
                </c:pt>
                <c:pt idx="4072">
                  <c:v>1003.077</c:v>
                </c:pt>
                <c:pt idx="4073">
                  <c:v>1003.261</c:v>
                </c:pt>
                <c:pt idx="4074">
                  <c:v>1003.449</c:v>
                </c:pt>
                <c:pt idx="4075">
                  <c:v>1003.64</c:v>
                </c:pt>
                <c:pt idx="4076">
                  <c:v>1003.826</c:v>
                </c:pt>
                <c:pt idx="4077">
                  <c:v>1004.0119999999999</c:v>
                </c:pt>
                <c:pt idx="4078">
                  <c:v>1004.194</c:v>
                </c:pt>
                <c:pt idx="4079">
                  <c:v>1004.381</c:v>
                </c:pt>
                <c:pt idx="4080">
                  <c:v>1004.568</c:v>
                </c:pt>
                <c:pt idx="4081">
                  <c:v>1004.753</c:v>
                </c:pt>
                <c:pt idx="4082">
                  <c:v>1004.9450000000001</c:v>
                </c:pt>
                <c:pt idx="4083">
                  <c:v>1005.135</c:v>
                </c:pt>
                <c:pt idx="4084">
                  <c:v>1005.32</c:v>
                </c:pt>
                <c:pt idx="4085">
                  <c:v>1005.501</c:v>
                </c:pt>
                <c:pt idx="4086">
                  <c:v>1005.681</c:v>
                </c:pt>
                <c:pt idx="4087">
                  <c:v>1005.859</c:v>
                </c:pt>
                <c:pt idx="4088">
                  <c:v>1006.037</c:v>
                </c:pt>
                <c:pt idx="4089">
                  <c:v>1006.223</c:v>
                </c:pt>
                <c:pt idx="4090">
                  <c:v>1006.412</c:v>
                </c:pt>
                <c:pt idx="4091">
                  <c:v>1006.602</c:v>
                </c:pt>
                <c:pt idx="4092">
                  <c:v>1006.789</c:v>
                </c:pt>
                <c:pt idx="4093">
                  <c:v>1006.9829999999999</c:v>
                </c:pt>
                <c:pt idx="4094">
                  <c:v>1007.171</c:v>
                </c:pt>
                <c:pt idx="4095">
                  <c:v>1007.362</c:v>
                </c:pt>
                <c:pt idx="4096">
                  <c:v>1007.55</c:v>
                </c:pt>
                <c:pt idx="4097">
                  <c:v>1007.737</c:v>
                </c:pt>
                <c:pt idx="4098">
                  <c:v>1007.921</c:v>
                </c:pt>
                <c:pt idx="4099">
                  <c:v>1008.107</c:v>
                </c:pt>
                <c:pt idx="4100">
                  <c:v>1008.297</c:v>
                </c:pt>
                <c:pt idx="4101">
                  <c:v>1008.487</c:v>
                </c:pt>
                <c:pt idx="4102">
                  <c:v>1008.675</c:v>
                </c:pt>
                <c:pt idx="4103">
                  <c:v>1008.869</c:v>
                </c:pt>
                <c:pt idx="4104">
                  <c:v>1009.06</c:v>
                </c:pt>
                <c:pt idx="4105">
                  <c:v>1009.244</c:v>
                </c:pt>
                <c:pt idx="4106">
                  <c:v>1009.425</c:v>
                </c:pt>
                <c:pt idx="4107">
                  <c:v>1009.604</c:v>
                </c:pt>
                <c:pt idx="4108">
                  <c:v>1009.785</c:v>
                </c:pt>
                <c:pt idx="4109">
                  <c:v>1009.972</c:v>
                </c:pt>
                <c:pt idx="4110">
                  <c:v>1010.164</c:v>
                </c:pt>
                <c:pt idx="4111">
                  <c:v>1010.36</c:v>
                </c:pt>
                <c:pt idx="4112">
                  <c:v>1010.554</c:v>
                </c:pt>
                <c:pt idx="4113">
                  <c:v>1010.742</c:v>
                </c:pt>
                <c:pt idx="4114">
                  <c:v>1010.931</c:v>
                </c:pt>
                <c:pt idx="4115">
                  <c:v>1011.119</c:v>
                </c:pt>
                <c:pt idx="4116">
                  <c:v>1011.304</c:v>
                </c:pt>
                <c:pt idx="4117">
                  <c:v>1011.491</c:v>
                </c:pt>
                <c:pt idx="4118">
                  <c:v>1011.682</c:v>
                </c:pt>
                <c:pt idx="4119">
                  <c:v>1011.871</c:v>
                </c:pt>
                <c:pt idx="4120">
                  <c:v>1012.058</c:v>
                </c:pt>
                <c:pt idx="4121">
                  <c:v>1012.245</c:v>
                </c:pt>
                <c:pt idx="4122">
                  <c:v>1012.436</c:v>
                </c:pt>
                <c:pt idx="4123">
                  <c:v>1012.636</c:v>
                </c:pt>
                <c:pt idx="4124">
                  <c:v>1012.842</c:v>
                </c:pt>
                <c:pt idx="4125">
                  <c:v>1013.043</c:v>
                </c:pt>
                <c:pt idx="4126">
                  <c:v>1013.239</c:v>
                </c:pt>
                <c:pt idx="4127">
                  <c:v>1013.437</c:v>
                </c:pt>
                <c:pt idx="4128">
                  <c:v>1013.638</c:v>
                </c:pt>
                <c:pt idx="4129">
                  <c:v>1013.836</c:v>
                </c:pt>
                <c:pt idx="4130">
                  <c:v>1014.0309999999999</c:v>
                </c:pt>
                <c:pt idx="4131">
                  <c:v>1014.224</c:v>
                </c:pt>
                <c:pt idx="4132">
                  <c:v>1014.415</c:v>
                </c:pt>
                <c:pt idx="4133">
                  <c:v>1014.606</c:v>
                </c:pt>
                <c:pt idx="4134">
                  <c:v>1014.797</c:v>
                </c:pt>
                <c:pt idx="4135">
                  <c:v>1014.994</c:v>
                </c:pt>
                <c:pt idx="4136">
                  <c:v>1015.19</c:v>
                </c:pt>
                <c:pt idx="4137">
                  <c:v>1015.383</c:v>
                </c:pt>
                <c:pt idx="4138">
                  <c:v>1015.57</c:v>
                </c:pt>
                <c:pt idx="4139">
                  <c:v>1015.758</c:v>
                </c:pt>
                <c:pt idx="4140">
                  <c:v>1015.9450000000001</c:v>
                </c:pt>
                <c:pt idx="4141">
                  <c:v>1016.133</c:v>
                </c:pt>
                <c:pt idx="4142">
                  <c:v>1016.323</c:v>
                </c:pt>
                <c:pt idx="4143">
                  <c:v>1016.519</c:v>
                </c:pt>
                <c:pt idx="4144">
                  <c:v>1016.711</c:v>
                </c:pt>
                <c:pt idx="4145">
                  <c:v>1016.9059999999999</c:v>
                </c:pt>
                <c:pt idx="4146">
                  <c:v>1017.103</c:v>
                </c:pt>
                <c:pt idx="4147">
                  <c:v>1017.3</c:v>
                </c:pt>
                <c:pt idx="4148">
                  <c:v>1017.495</c:v>
                </c:pt>
                <c:pt idx="4149">
                  <c:v>1017.687</c:v>
                </c:pt>
                <c:pt idx="4150">
                  <c:v>1017.873</c:v>
                </c:pt>
                <c:pt idx="4151">
                  <c:v>1018.061</c:v>
                </c:pt>
                <c:pt idx="4152">
                  <c:v>1018.251</c:v>
                </c:pt>
                <c:pt idx="4153">
                  <c:v>1018.448</c:v>
                </c:pt>
                <c:pt idx="4154">
                  <c:v>1018.641</c:v>
                </c:pt>
                <c:pt idx="4155">
                  <c:v>1018.829</c:v>
                </c:pt>
                <c:pt idx="4156">
                  <c:v>1019.0119999999999</c:v>
                </c:pt>
                <c:pt idx="4157">
                  <c:v>1019.196</c:v>
                </c:pt>
                <c:pt idx="4158">
                  <c:v>1019.384</c:v>
                </c:pt>
                <c:pt idx="4159">
                  <c:v>1019.572</c:v>
                </c:pt>
                <c:pt idx="4160">
                  <c:v>1019.768</c:v>
                </c:pt>
                <c:pt idx="4161">
                  <c:v>1019.9640000000001</c:v>
                </c:pt>
                <c:pt idx="4162">
                  <c:v>1020.162</c:v>
                </c:pt>
                <c:pt idx="4163">
                  <c:v>1020.354</c:v>
                </c:pt>
                <c:pt idx="4164">
                  <c:v>1020.55</c:v>
                </c:pt>
                <c:pt idx="4165">
                  <c:v>1020.744</c:v>
                </c:pt>
                <c:pt idx="4166">
                  <c:v>1020.9349999999999</c:v>
                </c:pt>
                <c:pt idx="4167">
                  <c:v>1021.119</c:v>
                </c:pt>
                <c:pt idx="4168">
                  <c:v>1021.306</c:v>
                </c:pt>
                <c:pt idx="4169">
                  <c:v>1021.492</c:v>
                </c:pt>
                <c:pt idx="4170">
                  <c:v>1021.677</c:v>
                </c:pt>
                <c:pt idx="4171">
                  <c:v>1021.86</c:v>
                </c:pt>
                <c:pt idx="4172">
                  <c:v>1022.051</c:v>
                </c:pt>
                <c:pt idx="4173">
                  <c:v>1022.245</c:v>
                </c:pt>
                <c:pt idx="4174">
                  <c:v>1022.439</c:v>
                </c:pt>
                <c:pt idx="4175">
                  <c:v>1022.641</c:v>
                </c:pt>
                <c:pt idx="4176">
                  <c:v>1022.84</c:v>
                </c:pt>
                <c:pt idx="4177">
                  <c:v>1023.034</c:v>
                </c:pt>
                <c:pt idx="4178">
                  <c:v>1023.23</c:v>
                </c:pt>
                <c:pt idx="4179">
                  <c:v>1023.427</c:v>
                </c:pt>
                <c:pt idx="4180">
                  <c:v>1023.631</c:v>
                </c:pt>
                <c:pt idx="4181">
                  <c:v>1023.833</c:v>
                </c:pt>
                <c:pt idx="4182">
                  <c:v>1024.0309999999999</c:v>
                </c:pt>
                <c:pt idx="4183">
                  <c:v>1024.2239999999999</c:v>
                </c:pt>
                <c:pt idx="4184">
                  <c:v>1024.424</c:v>
                </c:pt>
                <c:pt idx="4185">
                  <c:v>1024.6279999999999</c:v>
                </c:pt>
                <c:pt idx="4186">
                  <c:v>1024.83</c:v>
                </c:pt>
                <c:pt idx="4187">
                  <c:v>1025.0329999999999</c:v>
                </c:pt>
                <c:pt idx="4188">
                  <c:v>1025.2349999999999</c:v>
                </c:pt>
                <c:pt idx="4189">
                  <c:v>1025.4359999999999</c:v>
                </c:pt>
                <c:pt idx="4190">
                  <c:v>1025.635</c:v>
                </c:pt>
                <c:pt idx="4191">
                  <c:v>1025.83</c:v>
                </c:pt>
                <c:pt idx="4192">
                  <c:v>1026.02</c:v>
                </c:pt>
                <c:pt idx="4193">
                  <c:v>1026.2090000000001</c:v>
                </c:pt>
                <c:pt idx="4194">
                  <c:v>1026.402</c:v>
                </c:pt>
                <c:pt idx="4195">
                  <c:v>1026.6020000000001</c:v>
                </c:pt>
                <c:pt idx="4196">
                  <c:v>1026.797</c:v>
                </c:pt>
                <c:pt idx="4197">
                  <c:v>1026.9849999999999</c:v>
                </c:pt>
                <c:pt idx="4198">
                  <c:v>1027.172</c:v>
                </c:pt>
                <c:pt idx="4199">
                  <c:v>1027.3589999999999</c:v>
                </c:pt>
                <c:pt idx="4200">
                  <c:v>1027.5450000000001</c:v>
                </c:pt>
                <c:pt idx="4201">
                  <c:v>1027.732</c:v>
                </c:pt>
                <c:pt idx="4202">
                  <c:v>1027.92</c:v>
                </c:pt>
                <c:pt idx="4203">
                  <c:v>1028.1110000000001</c:v>
                </c:pt>
                <c:pt idx="4204">
                  <c:v>1028.3050000000001</c:v>
                </c:pt>
                <c:pt idx="4205">
                  <c:v>1028.499</c:v>
                </c:pt>
                <c:pt idx="4206">
                  <c:v>1028.694</c:v>
                </c:pt>
                <c:pt idx="4207">
                  <c:v>1028.886</c:v>
                </c:pt>
                <c:pt idx="4208">
                  <c:v>1029.0740000000001</c:v>
                </c:pt>
                <c:pt idx="4209">
                  <c:v>1029.2619999999999</c:v>
                </c:pt>
                <c:pt idx="4210">
                  <c:v>1029.4480000000001</c:v>
                </c:pt>
                <c:pt idx="4211">
                  <c:v>1029.6300000000001</c:v>
                </c:pt>
                <c:pt idx="4212">
                  <c:v>1029.809</c:v>
                </c:pt>
                <c:pt idx="4213">
                  <c:v>1029.9829999999999</c:v>
                </c:pt>
                <c:pt idx="4214">
                  <c:v>1030.162</c:v>
                </c:pt>
                <c:pt idx="4215">
                  <c:v>1030.3420000000001</c:v>
                </c:pt>
                <c:pt idx="4216">
                  <c:v>1030.521</c:v>
                </c:pt>
                <c:pt idx="4217">
                  <c:v>1030.71</c:v>
                </c:pt>
                <c:pt idx="4218">
                  <c:v>1030.9059999999999</c:v>
                </c:pt>
                <c:pt idx="4219">
                  <c:v>1031.1020000000001</c:v>
                </c:pt>
                <c:pt idx="4220">
                  <c:v>1031.2940000000001</c:v>
                </c:pt>
                <c:pt idx="4221">
                  <c:v>1031.4880000000001</c:v>
                </c:pt>
                <c:pt idx="4222">
                  <c:v>1031.681</c:v>
                </c:pt>
                <c:pt idx="4223">
                  <c:v>1031.8720000000001</c:v>
                </c:pt>
                <c:pt idx="4224">
                  <c:v>1032.0650000000001</c:v>
                </c:pt>
                <c:pt idx="4225">
                  <c:v>1032.2550000000001</c:v>
                </c:pt>
                <c:pt idx="4226">
                  <c:v>1032.4480000000001</c:v>
                </c:pt>
                <c:pt idx="4227">
                  <c:v>1032.6369999999999</c:v>
                </c:pt>
                <c:pt idx="4228">
                  <c:v>1032.828</c:v>
                </c:pt>
                <c:pt idx="4229">
                  <c:v>1033.02</c:v>
                </c:pt>
                <c:pt idx="4230">
                  <c:v>1033.212</c:v>
                </c:pt>
                <c:pt idx="4231">
                  <c:v>1033.405</c:v>
                </c:pt>
                <c:pt idx="4232">
                  <c:v>1033.5999999999999</c:v>
                </c:pt>
                <c:pt idx="4233">
                  <c:v>1033.798</c:v>
                </c:pt>
                <c:pt idx="4234">
                  <c:v>1033.999</c:v>
                </c:pt>
                <c:pt idx="4235">
                  <c:v>1034.203</c:v>
                </c:pt>
                <c:pt idx="4236">
                  <c:v>1034.4000000000001</c:v>
                </c:pt>
                <c:pt idx="4237">
                  <c:v>1034.588</c:v>
                </c:pt>
                <c:pt idx="4238">
                  <c:v>1034.7739999999999</c:v>
                </c:pt>
                <c:pt idx="4239">
                  <c:v>1034.9590000000001</c:v>
                </c:pt>
                <c:pt idx="4240">
                  <c:v>1035.1489999999999</c:v>
                </c:pt>
                <c:pt idx="4241">
                  <c:v>1035.3440000000001</c:v>
                </c:pt>
                <c:pt idx="4242">
                  <c:v>1035.538</c:v>
                </c:pt>
                <c:pt idx="4243">
                  <c:v>1035.7280000000001</c:v>
                </c:pt>
                <c:pt idx="4244">
                  <c:v>1035.92</c:v>
                </c:pt>
                <c:pt idx="4245">
                  <c:v>1036.115</c:v>
                </c:pt>
                <c:pt idx="4246">
                  <c:v>1036.307</c:v>
                </c:pt>
                <c:pt idx="4247">
                  <c:v>1036.4960000000001</c:v>
                </c:pt>
                <c:pt idx="4248">
                  <c:v>1036.6790000000001</c:v>
                </c:pt>
                <c:pt idx="4249">
                  <c:v>1036.8679999999999</c:v>
                </c:pt>
                <c:pt idx="4250">
                  <c:v>1037.058</c:v>
                </c:pt>
                <c:pt idx="4251">
                  <c:v>1037.252</c:v>
                </c:pt>
                <c:pt idx="4252">
                  <c:v>1037.4580000000001</c:v>
                </c:pt>
                <c:pt idx="4253">
                  <c:v>1037.662</c:v>
                </c:pt>
                <c:pt idx="4254">
                  <c:v>1037.8620000000001</c:v>
                </c:pt>
                <c:pt idx="4255">
                  <c:v>1038.057</c:v>
                </c:pt>
                <c:pt idx="4256">
                  <c:v>1038.249</c:v>
                </c:pt>
                <c:pt idx="4257">
                  <c:v>1038.4390000000001</c:v>
                </c:pt>
                <c:pt idx="4258">
                  <c:v>1038.633</c:v>
                </c:pt>
                <c:pt idx="4259">
                  <c:v>1038.828</c:v>
                </c:pt>
                <c:pt idx="4260">
                  <c:v>1039.0260000000001</c:v>
                </c:pt>
                <c:pt idx="4261">
                  <c:v>1039.229</c:v>
                </c:pt>
                <c:pt idx="4262">
                  <c:v>1039.431</c:v>
                </c:pt>
                <c:pt idx="4263">
                  <c:v>1039.634</c:v>
                </c:pt>
                <c:pt idx="4264">
                  <c:v>1039.8389999999999</c:v>
                </c:pt>
                <c:pt idx="4265">
                  <c:v>1040.046</c:v>
                </c:pt>
                <c:pt idx="4266">
                  <c:v>1040.239</c:v>
                </c:pt>
                <c:pt idx="4267">
                  <c:v>1040.431</c:v>
                </c:pt>
                <c:pt idx="4268">
                  <c:v>1040.6279999999999</c:v>
                </c:pt>
                <c:pt idx="4269">
                  <c:v>1040.827</c:v>
                </c:pt>
                <c:pt idx="4270">
                  <c:v>1041.0250000000001</c:v>
                </c:pt>
                <c:pt idx="4271">
                  <c:v>1041.223</c:v>
                </c:pt>
                <c:pt idx="4272">
                  <c:v>1041.42</c:v>
                </c:pt>
                <c:pt idx="4273">
                  <c:v>1041.6199999999999</c:v>
                </c:pt>
                <c:pt idx="4274">
                  <c:v>1041.8219999999999</c:v>
                </c:pt>
                <c:pt idx="4275">
                  <c:v>1042.027</c:v>
                </c:pt>
                <c:pt idx="4276">
                  <c:v>1042.2339999999999</c:v>
                </c:pt>
                <c:pt idx="4277">
                  <c:v>1042.441</c:v>
                </c:pt>
                <c:pt idx="4278">
                  <c:v>1042.6400000000001</c:v>
                </c:pt>
                <c:pt idx="4279">
                  <c:v>1042.8340000000001</c:v>
                </c:pt>
                <c:pt idx="4280">
                  <c:v>1043.0250000000001</c:v>
                </c:pt>
                <c:pt idx="4281">
                  <c:v>1043.213</c:v>
                </c:pt>
                <c:pt idx="4282">
                  <c:v>1043.404</c:v>
                </c:pt>
                <c:pt idx="4283">
                  <c:v>1043.598</c:v>
                </c:pt>
                <c:pt idx="4284">
                  <c:v>1043.7950000000001</c:v>
                </c:pt>
                <c:pt idx="4285">
                  <c:v>1043.991</c:v>
                </c:pt>
                <c:pt idx="4286">
                  <c:v>1044.183</c:v>
                </c:pt>
                <c:pt idx="4287">
                  <c:v>1044.3720000000001</c:v>
                </c:pt>
                <c:pt idx="4288">
                  <c:v>1044.5709999999999</c:v>
                </c:pt>
                <c:pt idx="4289">
                  <c:v>1044.7739999999999</c:v>
                </c:pt>
                <c:pt idx="4290">
                  <c:v>1044.9749999999999</c:v>
                </c:pt>
                <c:pt idx="4291">
                  <c:v>1045.1759999999999</c:v>
                </c:pt>
                <c:pt idx="4292">
                  <c:v>1045.3779999999999</c:v>
                </c:pt>
                <c:pt idx="4293">
                  <c:v>1045.575</c:v>
                </c:pt>
                <c:pt idx="4294">
                  <c:v>1045.771</c:v>
                </c:pt>
                <c:pt idx="4295">
                  <c:v>1045.9690000000001</c:v>
                </c:pt>
                <c:pt idx="4296">
                  <c:v>1046.1669999999999</c:v>
                </c:pt>
                <c:pt idx="4297">
                  <c:v>1046.3620000000001</c:v>
                </c:pt>
                <c:pt idx="4298">
                  <c:v>1046.55</c:v>
                </c:pt>
                <c:pt idx="4299">
                  <c:v>1046.7339999999999</c:v>
                </c:pt>
                <c:pt idx="4300">
                  <c:v>1046.922</c:v>
                </c:pt>
                <c:pt idx="4301">
                  <c:v>1047.114</c:v>
                </c:pt>
                <c:pt idx="4302">
                  <c:v>1047.3040000000001</c:v>
                </c:pt>
                <c:pt idx="4303">
                  <c:v>1047.4929999999999</c:v>
                </c:pt>
                <c:pt idx="4304">
                  <c:v>1047.6849999999999</c:v>
                </c:pt>
                <c:pt idx="4305">
                  <c:v>1047.875</c:v>
                </c:pt>
                <c:pt idx="4306">
                  <c:v>1048.0550000000001</c:v>
                </c:pt>
                <c:pt idx="4307">
                  <c:v>1048.23</c:v>
                </c:pt>
                <c:pt idx="4308">
                  <c:v>1048.4090000000001</c:v>
                </c:pt>
                <c:pt idx="4309">
                  <c:v>1048.5899999999999</c:v>
                </c:pt>
                <c:pt idx="4310">
                  <c:v>1048.771</c:v>
                </c:pt>
                <c:pt idx="4311">
                  <c:v>1048.951</c:v>
                </c:pt>
                <c:pt idx="4312">
                  <c:v>1049.1279999999999</c:v>
                </c:pt>
                <c:pt idx="4313">
                  <c:v>1049.3030000000001</c:v>
                </c:pt>
                <c:pt idx="4314">
                  <c:v>1049.4780000000001</c:v>
                </c:pt>
                <c:pt idx="4315">
                  <c:v>1049.662</c:v>
                </c:pt>
                <c:pt idx="4316">
                  <c:v>1049.8430000000001</c:v>
                </c:pt>
                <c:pt idx="4317">
                  <c:v>1050.0250000000001</c:v>
                </c:pt>
                <c:pt idx="4318">
                  <c:v>1050.2139999999999</c:v>
                </c:pt>
                <c:pt idx="4319">
                  <c:v>1050.394</c:v>
                </c:pt>
                <c:pt idx="4320">
                  <c:v>1050.569</c:v>
                </c:pt>
                <c:pt idx="4321">
                  <c:v>1050.75</c:v>
                </c:pt>
                <c:pt idx="4322">
                  <c:v>1050.9359999999999</c:v>
                </c:pt>
                <c:pt idx="4323">
                  <c:v>1051.1210000000001</c:v>
                </c:pt>
                <c:pt idx="4324">
                  <c:v>1051.299</c:v>
                </c:pt>
                <c:pt idx="4325">
                  <c:v>1051.4760000000001</c:v>
                </c:pt>
                <c:pt idx="4326">
                  <c:v>1051.6569999999999</c:v>
                </c:pt>
                <c:pt idx="4327">
                  <c:v>1051.837</c:v>
                </c:pt>
                <c:pt idx="4328">
                  <c:v>1052.018</c:v>
                </c:pt>
                <c:pt idx="4329">
                  <c:v>1052.2</c:v>
                </c:pt>
                <c:pt idx="4330">
                  <c:v>1052.377</c:v>
                </c:pt>
                <c:pt idx="4331">
                  <c:v>1052.5550000000001</c:v>
                </c:pt>
                <c:pt idx="4332">
                  <c:v>1052.73</c:v>
                </c:pt>
                <c:pt idx="4333">
                  <c:v>1052.905</c:v>
                </c:pt>
                <c:pt idx="4334">
                  <c:v>1053.085</c:v>
                </c:pt>
                <c:pt idx="4335">
                  <c:v>1053.2629999999999</c:v>
                </c:pt>
                <c:pt idx="4336">
                  <c:v>1053.4390000000001</c:v>
                </c:pt>
                <c:pt idx="4337">
                  <c:v>1053.614</c:v>
                </c:pt>
                <c:pt idx="4338">
                  <c:v>1053.787</c:v>
                </c:pt>
                <c:pt idx="4339">
                  <c:v>1053.9580000000001</c:v>
                </c:pt>
                <c:pt idx="4340">
                  <c:v>1054.1310000000001</c:v>
                </c:pt>
                <c:pt idx="4341">
                  <c:v>1054.3040000000001</c:v>
                </c:pt>
                <c:pt idx="4342">
                  <c:v>1054.473</c:v>
                </c:pt>
                <c:pt idx="4343">
                  <c:v>1054.645</c:v>
                </c:pt>
                <c:pt idx="4344">
                  <c:v>1054.817</c:v>
                </c:pt>
                <c:pt idx="4345">
                  <c:v>1054.989</c:v>
                </c:pt>
                <c:pt idx="4346">
                  <c:v>1055.162</c:v>
                </c:pt>
                <c:pt idx="4347">
                  <c:v>1055.3399999999999</c:v>
                </c:pt>
                <c:pt idx="4348">
                  <c:v>1055.518</c:v>
                </c:pt>
                <c:pt idx="4349">
                  <c:v>1055.701</c:v>
                </c:pt>
                <c:pt idx="4350">
                  <c:v>1055.883</c:v>
                </c:pt>
                <c:pt idx="4351">
                  <c:v>1056.067</c:v>
                </c:pt>
                <c:pt idx="4352">
                  <c:v>1056.248</c:v>
                </c:pt>
                <c:pt idx="4353">
                  <c:v>1056.4290000000001</c:v>
                </c:pt>
                <c:pt idx="4354">
                  <c:v>1056.6120000000001</c:v>
                </c:pt>
                <c:pt idx="4355">
                  <c:v>1056.797</c:v>
                </c:pt>
                <c:pt idx="4356">
                  <c:v>1056.9839999999999</c:v>
                </c:pt>
                <c:pt idx="4357">
                  <c:v>1057.1679999999999</c:v>
                </c:pt>
                <c:pt idx="4358">
                  <c:v>1057.3489999999999</c:v>
                </c:pt>
                <c:pt idx="4359">
                  <c:v>1057.5260000000001</c:v>
                </c:pt>
                <c:pt idx="4360">
                  <c:v>1057.7</c:v>
                </c:pt>
                <c:pt idx="4361">
                  <c:v>1057.8720000000001</c:v>
                </c:pt>
                <c:pt idx="4362">
                  <c:v>1058.0409999999999</c:v>
                </c:pt>
                <c:pt idx="4363">
                  <c:v>1058.2139999999999</c:v>
                </c:pt>
                <c:pt idx="4364">
                  <c:v>1058.3889999999999</c:v>
                </c:pt>
                <c:pt idx="4365">
                  <c:v>1058.5640000000001</c:v>
                </c:pt>
                <c:pt idx="4366">
                  <c:v>1058.739</c:v>
                </c:pt>
                <c:pt idx="4367">
                  <c:v>1058.9169999999999</c:v>
                </c:pt>
                <c:pt idx="4368">
                  <c:v>1059.0920000000001</c:v>
                </c:pt>
                <c:pt idx="4369">
                  <c:v>1059.2650000000001</c:v>
                </c:pt>
                <c:pt idx="4370">
                  <c:v>1059.44</c:v>
                </c:pt>
                <c:pt idx="4371">
                  <c:v>1059.616</c:v>
                </c:pt>
                <c:pt idx="4372">
                  <c:v>1059.7909999999999</c:v>
                </c:pt>
                <c:pt idx="4373">
                  <c:v>1059.9649999999999</c:v>
                </c:pt>
                <c:pt idx="4374">
                  <c:v>1060.1389999999999</c:v>
                </c:pt>
                <c:pt idx="4375">
                  <c:v>1060.318</c:v>
                </c:pt>
                <c:pt idx="4376">
                  <c:v>1060.501</c:v>
                </c:pt>
                <c:pt idx="4377">
                  <c:v>1060.681</c:v>
                </c:pt>
                <c:pt idx="4378">
                  <c:v>1060.866</c:v>
                </c:pt>
                <c:pt idx="4379">
                  <c:v>1061.049</c:v>
                </c:pt>
                <c:pt idx="4380">
                  <c:v>1061.2339999999999</c:v>
                </c:pt>
                <c:pt idx="4381">
                  <c:v>1061.4169999999999</c:v>
                </c:pt>
                <c:pt idx="4382">
                  <c:v>1061.596</c:v>
                </c:pt>
                <c:pt idx="4383">
                  <c:v>1061.779</c:v>
                </c:pt>
                <c:pt idx="4384">
                  <c:v>1061.954</c:v>
                </c:pt>
                <c:pt idx="4385">
                  <c:v>1062.1279999999999</c:v>
                </c:pt>
                <c:pt idx="4386">
                  <c:v>1062.3040000000001</c:v>
                </c:pt>
                <c:pt idx="4387">
                  <c:v>1062.4749999999999</c:v>
                </c:pt>
                <c:pt idx="4388">
                  <c:v>1062.644</c:v>
                </c:pt>
                <c:pt idx="4389">
                  <c:v>1062.81</c:v>
                </c:pt>
                <c:pt idx="4390">
                  <c:v>1062.9749999999999</c:v>
                </c:pt>
                <c:pt idx="4391">
                  <c:v>1063.1410000000001</c:v>
                </c:pt>
                <c:pt idx="4392">
                  <c:v>1063.3109999999999</c:v>
                </c:pt>
                <c:pt idx="4393">
                  <c:v>1063.4839999999999</c:v>
                </c:pt>
                <c:pt idx="4394">
                  <c:v>1063.6600000000001</c:v>
                </c:pt>
                <c:pt idx="4395">
                  <c:v>1063.8399999999999</c:v>
                </c:pt>
                <c:pt idx="4396">
                  <c:v>1064.018</c:v>
                </c:pt>
                <c:pt idx="4397">
                  <c:v>1064.2</c:v>
                </c:pt>
                <c:pt idx="4398">
                  <c:v>1064.3779999999999</c:v>
                </c:pt>
                <c:pt idx="4399">
                  <c:v>1064.5519999999999</c:v>
                </c:pt>
                <c:pt idx="4400">
                  <c:v>1064.73</c:v>
                </c:pt>
                <c:pt idx="4401">
                  <c:v>1064.9069999999999</c:v>
                </c:pt>
                <c:pt idx="4402">
                  <c:v>1065.08</c:v>
                </c:pt>
                <c:pt idx="4403">
                  <c:v>1065.25</c:v>
                </c:pt>
                <c:pt idx="4404">
                  <c:v>1065.424</c:v>
                </c:pt>
                <c:pt idx="4405">
                  <c:v>1065.596</c:v>
                </c:pt>
                <c:pt idx="4406">
                  <c:v>1065.7639999999999</c:v>
                </c:pt>
                <c:pt idx="4407">
                  <c:v>1065.93</c:v>
                </c:pt>
                <c:pt idx="4408">
                  <c:v>1066.0999999999999</c:v>
                </c:pt>
                <c:pt idx="4409">
                  <c:v>1066.277</c:v>
                </c:pt>
                <c:pt idx="4410">
                  <c:v>1066.4549999999999</c:v>
                </c:pt>
                <c:pt idx="4411">
                  <c:v>1066.634</c:v>
                </c:pt>
                <c:pt idx="4412">
                  <c:v>1066.8140000000001</c:v>
                </c:pt>
                <c:pt idx="4413">
                  <c:v>1066.9960000000001</c:v>
                </c:pt>
                <c:pt idx="4414">
                  <c:v>1067.18</c:v>
                </c:pt>
                <c:pt idx="4415">
                  <c:v>1067.3610000000001</c:v>
                </c:pt>
                <c:pt idx="4416">
                  <c:v>1067.5409999999999</c:v>
                </c:pt>
                <c:pt idx="4417">
                  <c:v>1067.721</c:v>
                </c:pt>
                <c:pt idx="4418">
                  <c:v>1067.8989999999999</c:v>
                </c:pt>
                <c:pt idx="4419">
                  <c:v>1068.079</c:v>
                </c:pt>
                <c:pt idx="4420">
                  <c:v>1068.259</c:v>
                </c:pt>
                <c:pt idx="4421">
                  <c:v>1068.4359999999999</c:v>
                </c:pt>
                <c:pt idx="4422">
                  <c:v>1068.6110000000001</c:v>
                </c:pt>
                <c:pt idx="4423">
                  <c:v>1068.788</c:v>
                </c:pt>
                <c:pt idx="4424">
                  <c:v>1068.9670000000001</c:v>
                </c:pt>
                <c:pt idx="4425">
                  <c:v>1069.1420000000001</c:v>
                </c:pt>
                <c:pt idx="4426">
                  <c:v>1069.316</c:v>
                </c:pt>
                <c:pt idx="4427">
                  <c:v>1069.492</c:v>
                </c:pt>
                <c:pt idx="4428">
                  <c:v>1069.664</c:v>
                </c:pt>
                <c:pt idx="4429">
                  <c:v>1069.8389999999999</c:v>
                </c:pt>
                <c:pt idx="4430">
                  <c:v>1070.0150000000001</c:v>
                </c:pt>
                <c:pt idx="4431">
                  <c:v>1070.191</c:v>
                </c:pt>
                <c:pt idx="4432">
                  <c:v>1070.376</c:v>
                </c:pt>
                <c:pt idx="4433">
                  <c:v>1070.559</c:v>
                </c:pt>
                <c:pt idx="4434">
                  <c:v>1070.7370000000001</c:v>
                </c:pt>
                <c:pt idx="4435">
                  <c:v>1070.914</c:v>
                </c:pt>
                <c:pt idx="4436">
                  <c:v>1071.0899999999999</c:v>
                </c:pt>
                <c:pt idx="4437">
                  <c:v>1071.2639999999999</c:v>
                </c:pt>
                <c:pt idx="4438">
                  <c:v>1071.4359999999999</c:v>
                </c:pt>
                <c:pt idx="4439">
                  <c:v>1071.6110000000001</c:v>
                </c:pt>
                <c:pt idx="4440">
                  <c:v>1071.7929999999999</c:v>
                </c:pt>
                <c:pt idx="4441">
                  <c:v>1071.9760000000001</c:v>
                </c:pt>
                <c:pt idx="4442">
                  <c:v>1072.1559999999999</c:v>
                </c:pt>
                <c:pt idx="4443">
                  <c:v>1072.3320000000001</c:v>
                </c:pt>
                <c:pt idx="4444">
                  <c:v>1072.5139999999999</c:v>
                </c:pt>
                <c:pt idx="4445">
                  <c:v>1072.6969999999999</c:v>
                </c:pt>
                <c:pt idx="4446">
                  <c:v>1072.876</c:v>
                </c:pt>
                <c:pt idx="4447">
                  <c:v>1073.05</c:v>
                </c:pt>
                <c:pt idx="4448">
                  <c:v>1073.221</c:v>
                </c:pt>
                <c:pt idx="4449">
                  <c:v>1073.3900000000001</c:v>
                </c:pt>
                <c:pt idx="4450">
                  <c:v>1073.56</c:v>
                </c:pt>
                <c:pt idx="4451">
                  <c:v>1073.7339999999999</c:v>
                </c:pt>
                <c:pt idx="4452">
                  <c:v>1073.9110000000001</c:v>
                </c:pt>
                <c:pt idx="4453">
                  <c:v>1074.086</c:v>
                </c:pt>
                <c:pt idx="4454">
                  <c:v>1074.2619999999999</c:v>
                </c:pt>
                <c:pt idx="4455">
                  <c:v>1074.44</c:v>
                </c:pt>
                <c:pt idx="4456">
                  <c:v>1074.615</c:v>
                </c:pt>
                <c:pt idx="4457">
                  <c:v>1074.7940000000001</c:v>
                </c:pt>
                <c:pt idx="4458">
                  <c:v>1074.9649999999999</c:v>
                </c:pt>
                <c:pt idx="4459">
                  <c:v>1075.133</c:v>
                </c:pt>
                <c:pt idx="4460">
                  <c:v>1075.3050000000001</c:v>
                </c:pt>
                <c:pt idx="4461">
                  <c:v>1075.482</c:v>
                </c:pt>
                <c:pt idx="4462">
                  <c:v>1075.6590000000001</c:v>
                </c:pt>
                <c:pt idx="4463">
                  <c:v>1075.835</c:v>
                </c:pt>
                <c:pt idx="4464">
                  <c:v>1076.011</c:v>
                </c:pt>
                <c:pt idx="4465">
                  <c:v>1076.1869999999999</c:v>
                </c:pt>
                <c:pt idx="4466">
                  <c:v>1076.365</c:v>
                </c:pt>
                <c:pt idx="4467">
                  <c:v>1076.538</c:v>
                </c:pt>
                <c:pt idx="4468">
                  <c:v>1076.71</c:v>
                </c:pt>
                <c:pt idx="4469">
                  <c:v>1076.885</c:v>
                </c:pt>
                <c:pt idx="4470">
                  <c:v>1077.066</c:v>
                </c:pt>
                <c:pt idx="4471">
                  <c:v>1077.2460000000001</c:v>
                </c:pt>
                <c:pt idx="4472">
                  <c:v>1077.425</c:v>
                </c:pt>
                <c:pt idx="4473">
                  <c:v>1077.604</c:v>
                </c:pt>
                <c:pt idx="4474">
                  <c:v>1077.778</c:v>
                </c:pt>
                <c:pt idx="4475">
                  <c:v>1077.9490000000001</c:v>
                </c:pt>
                <c:pt idx="4476">
                  <c:v>1078.117</c:v>
                </c:pt>
                <c:pt idx="4477">
                  <c:v>1078.288</c:v>
                </c:pt>
                <c:pt idx="4478">
                  <c:v>1078.463</c:v>
                </c:pt>
                <c:pt idx="4479">
                  <c:v>1078.6389999999999</c:v>
                </c:pt>
                <c:pt idx="4480">
                  <c:v>1078.8109999999999</c:v>
                </c:pt>
                <c:pt idx="4481">
                  <c:v>1078.9839999999999</c:v>
                </c:pt>
                <c:pt idx="4482">
                  <c:v>1079.153</c:v>
                </c:pt>
                <c:pt idx="4483">
                  <c:v>1079.3209999999999</c:v>
                </c:pt>
                <c:pt idx="4484">
                  <c:v>1079.492</c:v>
                </c:pt>
                <c:pt idx="4485">
                  <c:v>1079.662</c:v>
                </c:pt>
                <c:pt idx="4486">
                  <c:v>1079.8320000000001</c:v>
                </c:pt>
                <c:pt idx="4487">
                  <c:v>1080.009</c:v>
                </c:pt>
                <c:pt idx="4488">
                  <c:v>1080.191</c:v>
                </c:pt>
                <c:pt idx="4489">
                  <c:v>1080.3679999999999</c:v>
                </c:pt>
                <c:pt idx="4490">
                  <c:v>1080.5429999999999</c:v>
                </c:pt>
                <c:pt idx="4491">
                  <c:v>1080.7159999999999</c:v>
                </c:pt>
                <c:pt idx="4492">
                  <c:v>1080.884</c:v>
                </c:pt>
                <c:pt idx="4493">
                  <c:v>1081.047</c:v>
                </c:pt>
                <c:pt idx="4494">
                  <c:v>1081.2070000000001</c:v>
                </c:pt>
                <c:pt idx="4495">
                  <c:v>1081.3720000000001</c:v>
                </c:pt>
                <c:pt idx="4496">
                  <c:v>1081.54</c:v>
                </c:pt>
                <c:pt idx="4497">
                  <c:v>1081.7070000000001</c:v>
                </c:pt>
                <c:pt idx="4498">
                  <c:v>1081.874</c:v>
                </c:pt>
                <c:pt idx="4499">
                  <c:v>1082.0419999999999</c:v>
                </c:pt>
                <c:pt idx="4500">
                  <c:v>1082.212</c:v>
                </c:pt>
                <c:pt idx="4501">
                  <c:v>1082.385</c:v>
                </c:pt>
                <c:pt idx="4502">
                  <c:v>1082.5619999999999</c:v>
                </c:pt>
                <c:pt idx="4503">
                  <c:v>1082.7349999999999</c:v>
                </c:pt>
                <c:pt idx="4504">
                  <c:v>1082.9059999999999</c:v>
                </c:pt>
                <c:pt idx="4505">
                  <c:v>1083.078</c:v>
                </c:pt>
                <c:pt idx="4506">
                  <c:v>1083.2529999999999</c:v>
                </c:pt>
                <c:pt idx="4507">
                  <c:v>1083.4259999999999</c:v>
                </c:pt>
                <c:pt idx="4508">
                  <c:v>1083.6020000000001</c:v>
                </c:pt>
                <c:pt idx="4509">
                  <c:v>1083.777</c:v>
                </c:pt>
                <c:pt idx="4510">
                  <c:v>1083.953</c:v>
                </c:pt>
                <c:pt idx="4511">
                  <c:v>1084.127</c:v>
                </c:pt>
                <c:pt idx="4512">
                  <c:v>1084.297</c:v>
                </c:pt>
                <c:pt idx="4513">
                  <c:v>1084.461</c:v>
                </c:pt>
                <c:pt idx="4514">
                  <c:v>1084.624</c:v>
                </c:pt>
                <c:pt idx="4515">
                  <c:v>1084.7919999999999</c:v>
                </c:pt>
                <c:pt idx="4516">
                  <c:v>1084.96</c:v>
                </c:pt>
                <c:pt idx="4517">
                  <c:v>1085.127</c:v>
                </c:pt>
                <c:pt idx="4518">
                  <c:v>1085.2929999999999</c:v>
                </c:pt>
                <c:pt idx="4519">
                  <c:v>1085.462</c:v>
                </c:pt>
                <c:pt idx="4520">
                  <c:v>1085.6320000000001</c:v>
                </c:pt>
                <c:pt idx="4521">
                  <c:v>1085.807</c:v>
                </c:pt>
                <c:pt idx="4522">
                  <c:v>1085.9860000000001</c:v>
                </c:pt>
                <c:pt idx="4523">
                  <c:v>1086.17</c:v>
                </c:pt>
                <c:pt idx="4524">
                  <c:v>1086.3489999999999</c:v>
                </c:pt>
                <c:pt idx="4525">
                  <c:v>1086.528</c:v>
                </c:pt>
                <c:pt idx="4526">
                  <c:v>1086.6980000000001</c:v>
                </c:pt>
                <c:pt idx="4527">
                  <c:v>1086.8710000000001</c:v>
                </c:pt>
                <c:pt idx="4528">
                  <c:v>1087.039</c:v>
                </c:pt>
                <c:pt idx="4529">
                  <c:v>1087.2049999999999</c:v>
                </c:pt>
                <c:pt idx="4530">
                  <c:v>1087.365</c:v>
                </c:pt>
                <c:pt idx="4531">
                  <c:v>1087.5239999999999</c:v>
                </c:pt>
                <c:pt idx="4532">
                  <c:v>1087.691</c:v>
                </c:pt>
                <c:pt idx="4533">
                  <c:v>1087.8599999999999</c:v>
                </c:pt>
                <c:pt idx="4534">
                  <c:v>1088.038</c:v>
                </c:pt>
                <c:pt idx="4535">
                  <c:v>1088.222</c:v>
                </c:pt>
                <c:pt idx="4536">
                  <c:v>1088.403</c:v>
                </c:pt>
                <c:pt idx="4537">
                  <c:v>1088.5840000000001</c:v>
                </c:pt>
                <c:pt idx="4538">
                  <c:v>1088.76</c:v>
                </c:pt>
                <c:pt idx="4539">
                  <c:v>1088.941</c:v>
                </c:pt>
                <c:pt idx="4540">
                  <c:v>1089.1210000000001</c:v>
                </c:pt>
                <c:pt idx="4541">
                  <c:v>1089.3019999999999</c:v>
                </c:pt>
                <c:pt idx="4542">
                  <c:v>1089.479</c:v>
                </c:pt>
                <c:pt idx="4543">
                  <c:v>1089.654</c:v>
                </c:pt>
                <c:pt idx="4544">
                  <c:v>1089.8240000000001</c:v>
                </c:pt>
                <c:pt idx="4545">
                  <c:v>1089.989</c:v>
                </c:pt>
                <c:pt idx="4546">
                  <c:v>1090.153</c:v>
                </c:pt>
                <c:pt idx="4547">
                  <c:v>1090.3209999999999</c:v>
                </c:pt>
                <c:pt idx="4548">
                  <c:v>1090.4929999999999</c:v>
                </c:pt>
                <c:pt idx="4549">
                  <c:v>1090.6669999999999</c:v>
                </c:pt>
                <c:pt idx="4550">
                  <c:v>1090.837</c:v>
                </c:pt>
                <c:pt idx="4551">
                  <c:v>1091.0060000000001</c:v>
                </c:pt>
                <c:pt idx="4552">
                  <c:v>1091.1790000000001</c:v>
                </c:pt>
                <c:pt idx="4553">
                  <c:v>1091.3489999999999</c:v>
                </c:pt>
                <c:pt idx="4554">
                  <c:v>1091.52</c:v>
                </c:pt>
                <c:pt idx="4555">
                  <c:v>1091.692</c:v>
                </c:pt>
                <c:pt idx="4556">
                  <c:v>1091.856</c:v>
                </c:pt>
                <c:pt idx="4557">
                  <c:v>1092.0150000000001</c:v>
                </c:pt>
                <c:pt idx="4558">
                  <c:v>1092.1759999999999</c:v>
                </c:pt>
                <c:pt idx="4559">
                  <c:v>1092.3399999999999</c:v>
                </c:pt>
                <c:pt idx="4560">
                  <c:v>1092.509</c:v>
                </c:pt>
                <c:pt idx="4561">
                  <c:v>1092.671</c:v>
                </c:pt>
                <c:pt idx="4562">
                  <c:v>1092.8309999999999</c:v>
                </c:pt>
                <c:pt idx="4563">
                  <c:v>1092.9960000000001</c:v>
                </c:pt>
                <c:pt idx="4564">
                  <c:v>1093.1669999999999</c:v>
                </c:pt>
              </c:numCache>
            </c:numRef>
          </c:xVal>
          <c:yVal>
            <c:numRef>
              <c:f>BSG20TGA!$F$6:$F$4570</c:f>
              <c:numCache>
                <c:formatCode>General</c:formatCode>
                <c:ptCount val="4565"/>
                <c:pt idx="0">
                  <c:v>1</c:v>
                </c:pt>
                <c:pt idx="1">
                  <c:v>0.99979764094949197</c:v>
                </c:pt>
                <c:pt idx="2">
                  <c:v>0.99981901690553099</c:v>
                </c:pt>
                <c:pt idx="3">
                  <c:v>0.99981901690553099</c:v>
                </c:pt>
                <c:pt idx="4">
                  <c:v>0.99979764094949197</c:v>
                </c:pt>
                <c:pt idx="5">
                  <c:v>0.99963803381106198</c:v>
                </c:pt>
                <c:pt idx="6">
                  <c:v>0.99952545377591995</c:v>
                </c:pt>
                <c:pt idx="7">
                  <c:v>0.99936584663749095</c:v>
                </c:pt>
                <c:pt idx="8">
                  <c:v>0.99916348758698204</c:v>
                </c:pt>
                <c:pt idx="9">
                  <c:v>0.99909508452765505</c:v>
                </c:pt>
                <c:pt idx="10">
                  <c:v>0.99913926150347099</c:v>
                </c:pt>
                <c:pt idx="11">
                  <c:v>0.99882289735408403</c:v>
                </c:pt>
                <c:pt idx="12">
                  <c:v>0.99866471527939105</c:v>
                </c:pt>
                <c:pt idx="13">
                  <c:v>0.99848373218492203</c:v>
                </c:pt>
                <c:pt idx="14">
                  <c:v>0.99830132402671701</c:v>
                </c:pt>
                <c:pt idx="15">
                  <c:v>0.99821154501135001</c:v>
                </c:pt>
                <c:pt idx="16">
                  <c:v>0.99807473889269704</c:v>
                </c:pt>
                <c:pt idx="17">
                  <c:v>0.997870954778453</c:v>
                </c:pt>
                <c:pt idx="18">
                  <c:v>0.99768997168398299</c:v>
                </c:pt>
                <c:pt idx="19">
                  <c:v>0.99753178960929001</c:v>
                </c:pt>
                <c:pt idx="20">
                  <c:v>0.99741920957414798</c:v>
                </c:pt>
                <c:pt idx="21">
                  <c:v>0.99725960243571898</c:v>
                </c:pt>
                <c:pt idx="22">
                  <c:v>0.99707861934124997</c:v>
                </c:pt>
                <c:pt idx="23">
                  <c:v>0.99696603930610805</c:v>
                </c:pt>
                <c:pt idx="24">
                  <c:v>0.99680643216767895</c:v>
                </c:pt>
                <c:pt idx="25">
                  <c:v>0.99660407311717003</c:v>
                </c:pt>
                <c:pt idx="26">
                  <c:v>0.99642309002270102</c:v>
                </c:pt>
                <c:pt idx="27">
                  <c:v>0.99624210692823201</c:v>
                </c:pt>
                <c:pt idx="28">
                  <c:v>0.99605969877002698</c:v>
                </c:pt>
                <c:pt idx="29">
                  <c:v>0.99592431771511003</c:v>
                </c:pt>
                <c:pt idx="30">
                  <c:v>0.99572053360086499</c:v>
                </c:pt>
                <c:pt idx="31">
                  <c:v>0.99556092646243599</c:v>
                </c:pt>
                <c:pt idx="32">
                  <c:v>0.99537994336796698</c:v>
                </c:pt>
                <c:pt idx="33">
                  <c:v>0.99517473418998703</c:v>
                </c:pt>
                <c:pt idx="34">
                  <c:v>0.99499375109551802</c:v>
                </c:pt>
                <c:pt idx="35">
                  <c:v>0.99481276800104901</c:v>
                </c:pt>
                <c:pt idx="36">
                  <c:v>0.99461040895053998</c:v>
                </c:pt>
                <c:pt idx="37">
                  <c:v>0.99440662483629605</c:v>
                </c:pt>
                <c:pt idx="38">
                  <c:v>0.99420141565831499</c:v>
                </c:pt>
                <c:pt idx="39">
                  <c:v>0.99399763154407095</c:v>
                </c:pt>
                <c:pt idx="40">
                  <c:v>0.99381664844960205</c:v>
                </c:pt>
                <c:pt idx="41">
                  <c:v>0.99361428939909302</c:v>
                </c:pt>
                <c:pt idx="42">
                  <c:v>0.99347748328043906</c:v>
                </c:pt>
                <c:pt idx="43">
                  <c:v>0.99322809712664395</c:v>
                </c:pt>
                <c:pt idx="44">
                  <c:v>0.99302431301239902</c:v>
                </c:pt>
                <c:pt idx="45">
                  <c:v>0.99284332991793001</c:v>
                </c:pt>
                <c:pt idx="46">
                  <c:v>0.99263954580368596</c:v>
                </c:pt>
                <c:pt idx="47">
                  <c:v>0.992412960669666</c:v>
                </c:pt>
                <c:pt idx="48">
                  <c:v>0.99211797247631905</c:v>
                </c:pt>
                <c:pt idx="49">
                  <c:v>0.99189138734229898</c:v>
                </c:pt>
                <c:pt idx="50">
                  <c:v>0.99171040424782997</c:v>
                </c:pt>
                <c:pt idx="51">
                  <c:v>0.99148524417754602</c:v>
                </c:pt>
                <c:pt idx="52">
                  <c:v>0.99118883092046295</c:v>
                </c:pt>
                <c:pt idx="53">
                  <c:v>0.99103064884576897</c:v>
                </c:pt>
                <c:pt idx="54">
                  <c:v>0.99080548877548502</c:v>
                </c:pt>
                <c:pt idx="55">
                  <c:v>0.990533301601914</c:v>
                </c:pt>
                <c:pt idx="56">
                  <c:v>0.99030529140415802</c:v>
                </c:pt>
                <c:pt idx="57">
                  <c:v>0.99017133541297597</c:v>
                </c:pt>
                <c:pt idx="58">
                  <c:v>0.98987492215589401</c:v>
                </c:pt>
                <c:pt idx="59">
                  <c:v>0.98962696106583303</c:v>
                </c:pt>
                <c:pt idx="60">
                  <c:v>0.98935477389226201</c:v>
                </c:pt>
                <c:pt idx="61">
                  <c:v>0.98915098977801796</c:v>
                </c:pt>
                <c:pt idx="62">
                  <c:v>0.98892582970773402</c:v>
                </c:pt>
                <c:pt idx="63">
                  <c:v>0.98872062052975296</c:v>
                </c:pt>
                <c:pt idx="64">
                  <c:v>0.98849546045946901</c:v>
                </c:pt>
                <c:pt idx="65">
                  <c:v>0.98831305230126398</c:v>
                </c:pt>
                <c:pt idx="66">
                  <c:v>0.98806366614746799</c:v>
                </c:pt>
                <c:pt idx="67">
                  <c:v>0.98779290403763298</c:v>
                </c:pt>
                <c:pt idx="68">
                  <c:v>0.98749649078055002</c:v>
                </c:pt>
                <c:pt idx="69">
                  <c:v>0.98722572867071501</c:v>
                </c:pt>
                <c:pt idx="70">
                  <c:v>0.986885138437816</c:v>
                </c:pt>
                <c:pt idx="71">
                  <c:v>0.98659157530820496</c:v>
                </c:pt>
                <c:pt idx="72">
                  <c:v>0.98638779119396103</c:v>
                </c:pt>
                <c:pt idx="73">
                  <c:v>0.98611702908412602</c:v>
                </c:pt>
                <c:pt idx="74">
                  <c:v>0.98591181990614496</c:v>
                </c:pt>
                <c:pt idx="75">
                  <c:v>0.985685234772125</c:v>
                </c:pt>
                <c:pt idx="76">
                  <c:v>0.98539024657877805</c:v>
                </c:pt>
                <c:pt idx="77">
                  <c:v>0.98498410341402498</c:v>
                </c:pt>
                <c:pt idx="78">
                  <c:v>0.98471191624045395</c:v>
                </c:pt>
                <c:pt idx="79">
                  <c:v>0.98459791114157602</c:v>
                </c:pt>
                <c:pt idx="80">
                  <c:v>0.98428154699218895</c:v>
                </c:pt>
                <c:pt idx="81">
                  <c:v>0.98410056389772005</c:v>
                </c:pt>
                <c:pt idx="82">
                  <c:v>0.98373859770878302</c:v>
                </c:pt>
                <c:pt idx="83">
                  <c:v>0.98355761461431301</c:v>
                </c:pt>
                <c:pt idx="84">
                  <c:v>0.98326120135723005</c:v>
                </c:pt>
                <c:pt idx="85">
                  <c:v>0.98314862132208902</c:v>
                </c:pt>
                <c:pt idx="86">
                  <c:v>0.98255864493539502</c:v>
                </c:pt>
                <c:pt idx="87">
                  <c:v>0.98235628588488599</c:v>
                </c:pt>
                <c:pt idx="88">
                  <c:v>0.98201569565198799</c:v>
                </c:pt>
                <c:pt idx="89">
                  <c:v>0.98169933150260102</c:v>
                </c:pt>
                <c:pt idx="90">
                  <c:v>0.98147274636858195</c:v>
                </c:pt>
                <c:pt idx="91">
                  <c:v>0.98126896225433702</c:v>
                </c:pt>
                <c:pt idx="92">
                  <c:v>0.98106375307635596</c:v>
                </c:pt>
                <c:pt idx="93">
                  <c:v>0.98086139402584804</c:v>
                </c:pt>
                <c:pt idx="94">
                  <c:v>0.98047662681713399</c:v>
                </c:pt>
                <c:pt idx="95">
                  <c:v>0.979977854509543</c:v>
                </c:pt>
                <c:pt idx="96">
                  <c:v>0.97970566733597098</c:v>
                </c:pt>
                <c:pt idx="97">
                  <c:v>0.97959308730082895</c:v>
                </c:pt>
                <c:pt idx="98">
                  <c:v>0.97918409400860396</c:v>
                </c:pt>
                <c:pt idx="99">
                  <c:v>0.97895750887458399</c:v>
                </c:pt>
                <c:pt idx="100">
                  <c:v>0.97880075186362703</c:v>
                </c:pt>
                <c:pt idx="101">
                  <c:v>0.97821077547693303</c:v>
                </c:pt>
                <c:pt idx="102">
                  <c:v>0.97802979238246401</c:v>
                </c:pt>
                <c:pt idx="103">
                  <c:v>0.97775760520889299</c:v>
                </c:pt>
                <c:pt idx="104">
                  <c:v>0.97759942313420001</c:v>
                </c:pt>
                <c:pt idx="105">
                  <c:v>0.97732723596062798</c:v>
                </c:pt>
                <c:pt idx="106">
                  <c:v>0.97696526977168996</c:v>
                </c:pt>
                <c:pt idx="107">
                  <c:v>0.97667170664208003</c:v>
                </c:pt>
                <c:pt idx="108">
                  <c:v>0.97633111640918102</c:v>
                </c:pt>
                <c:pt idx="109">
                  <c:v>0.97590074716091701</c:v>
                </c:pt>
                <c:pt idx="110">
                  <c:v>0.97562855998734599</c:v>
                </c:pt>
                <c:pt idx="111">
                  <c:v>0.97549317893242704</c:v>
                </c:pt>
                <c:pt idx="112">
                  <c:v>0.97508561070393895</c:v>
                </c:pt>
                <c:pt idx="113">
                  <c:v>0.974609639416123</c:v>
                </c:pt>
                <c:pt idx="114">
                  <c:v>0.97442865632165399</c:v>
                </c:pt>
                <c:pt idx="115">
                  <c:v>0.97415646914808196</c:v>
                </c:pt>
                <c:pt idx="116">
                  <c:v>0.97386290601847203</c:v>
                </c:pt>
                <c:pt idx="117">
                  <c:v>0.97343253677020702</c:v>
                </c:pt>
                <c:pt idx="118">
                  <c:v>0.97318315061641103</c:v>
                </c:pt>
                <c:pt idx="119">
                  <c:v>0.97297936650216699</c:v>
                </c:pt>
                <c:pt idx="120">
                  <c:v>0.97268437830882004</c:v>
                </c:pt>
                <c:pt idx="121">
                  <c:v>0.97236801415943297</c:v>
                </c:pt>
                <c:pt idx="122">
                  <c:v>0.97207160090235101</c:v>
                </c:pt>
                <c:pt idx="123">
                  <c:v>0.97175523675296405</c:v>
                </c:pt>
                <c:pt idx="124">
                  <c:v>0.97141607158380205</c:v>
                </c:pt>
                <c:pt idx="125">
                  <c:v>0.97109828237067897</c:v>
                </c:pt>
                <c:pt idx="126">
                  <c:v>0.97078191822129201</c:v>
                </c:pt>
                <c:pt idx="127">
                  <c:v>0.97032874795325197</c:v>
                </c:pt>
                <c:pt idx="128">
                  <c:v>0.97005656077968105</c:v>
                </c:pt>
                <c:pt idx="129">
                  <c:v>0.96982997564566098</c:v>
                </c:pt>
                <c:pt idx="130">
                  <c:v>0.96955921353582597</c:v>
                </c:pt>
                <c:pt idx="131">
                  <c:v>0.96926280027874301</c:v>
                </c:pt>
                <c:pt idx="132">
                  <c:v>0.96892506017331603</c:v>
                </c:pt>
                <c:pt idx="133">
                  <c:v>0.96860727096019394</c:v>
                </c:pt>
                <c:pt idx="134">
                  <c:v>0.96831370783058301</c:v>
                </c:pt>
                <c:pt idx="135">
                  <c:v>0.96804152065701099</c:v>
                </c:pt>
                <c:pt idx="136">
                  <c:v>0.96772373144388901</c:v>
                </c:pt>
                <c:pt idx="137">
                  <c:v>0.96729336219562401</c:v>
                </c:pt>
                <c:pt idx="138">
                  <c:v>0.966952771962726</c:v>
                </c:pt>
                <c:pt idx="139">
                  <c:v>0.96665920883311496</c:v>
                </c:pt>
                <c:pt idx="140">
                  <c:v>0.96631861860021695</c:v>
                </c:pt>
                <c:pt idx="141">
                  <c:v>0.96600082938709497</c:v>
                </c:pt>
                <c:pt idx="142">
                  <c:v>0.96568589030144403</c:v>
                </c:pt>
                <c:pt idx="143">
                  <c:v>0.96534530006854602</c:v>
                </c:pt>
                <c:pt idx="144">
                  <c:v>0.96502751085542304</c:v>
                </c:pt>
                <c:pt idx="145">
                  <c:v>0.96477954976536295</c:v>
                </c:pt>
                <c:pt idx="146">
                  <c:v>0.96437198153687398</c:v>
                </c:pt>
                <c:pt idx="147">
                  <c:v>0.964054192323752</c:v>
                </c:pt>
                <c:pt idx="148">
                  <c:v>0.96375920413040495</c:v>
                </c:pt>
                <c:pt idx="149">
                  <c:v>0.96350981797660895</c:v>
                </c:pt>
                <c:pt idx="150">
                  <c:v>0.96323905586677405</c:v>
                </c:pt>
                <c:pt idx="151">
                  <c:v>0.96283006257454895</c:v>
                </c:pt>
                <c:pt idx="152">
                  <c:v>0.96246809638561104</c:v>
                </c:pt>
                <c:pt idx="153">
                  <c:v>0.96215173223622397</c:v>
                </c:pt>
                <c:pt idx="154">
                  <c:v>0.96183394302310199</c:v>
                </c:pt>
                <c:pt idx="155">
                  <c:v>0.96151757887371503</c:v>
                </c:pt>
                <c:pt idx="156">
                  <c:v>0.96119978966059305</c:v>
                </c:pt>
                <c:pt idx="157">
                  <c:v>0.96088200044746996</c:v>
                </c:pt>
                <c:pt idx="158">
                  <c:v>0.96054426034204399</c:v>
                </c:pt>
                <c:pt idx="159">
                  <c:v>0.96022647112892101</c:v>
                </c:pt>
                <c:pt idx="160">
                  <c:v>0.959885880896023</c:v>
                </c:pt>
                <c:pt idx="161">
                  <c:v>0.95959231776641196</c:v>
                </c:pt>
                <c:pt idx="162">
                  <c:v>0.95923035157747405</c:v>
                </c:pt>
                <c:pt idx="163">
                  <c:v>0.95888976134457604</c:v>
                </c:pt>
                <c:pt idx="164">
                  <c:v>0.95859477315122898</c:v>
                </c:pt>
                <c:pt idx="165">
                  <c:v>0.95827840900184302</c:v>
                </c:pt>
                <c:pt idx="166">
                  <c:v>0.957916442812905</c:v>
                </c:pt>
                <c:pt idx="167">
                  <c:v>0.95759865359978202</c:v>
                </c:pt>
                <c:pt idx="168">
                  <c:v>0.95748607356463999</c:v>
                </c:pt>
                <c:pt idx="169">
                  <c:v>0.95716828435151802</c:v>
                </c:pt>
                <c:pt idx="170">
                  <c:v>0.95689609717794599</c:v>
                </c:pt>
                <c:pt idx="171">
                  <c:v>0.95651132996923305</c:v>
                </c:pt>
                <c:pt idx="172">
                  <c:v>0.95605958476492803</c:v>
                </c:pt>
                <c:pt idx="173">
                  <c:v>0.95558218841337705</c:v>
                </c:pt>
                <c:pt idx="174">
                  <c:v>0.95540120531890804</c:v>
                </c:pt>
                <c:pt idx="175">
                  <c:v>0.95515181916511205</c:v>
                </c:pt>
                <c:pt idx="176">
                  <c:v>0.95481407905968596</c:v>
                </c:pt>
                <c:pt idx="177">
                  <c:v>0.95429250573231905</c:v>
                </c:pt>
                <c:pt idx="178">
                  <c:v>0.95395191549942104</c:v>
                </c:pt>
                <c:pt idx="179">
                  <c:v>0.95372533036540097</c:v>
                </c:pt>
                <c:pt idx="180">
                  <c:v>0.95320375703803395</c:v>
                </c:pt>
                <c:pt idx="181">
                  <c:v>0.95291019390842302</c:v>
                </c:pt>
                <c:pt idx="182">
                  <c:v>0.95268360877440295</c:v>
                </c:pt>
                <c:pt idx="183">
                  <c:v>0.95236724462501599</c:v>
                </c:pt>
                <c:pt idx="184">
                  <c:v>0.95209505745144496</c:v>
                </c:pt>
                <c:pt idx="185">
                  <c:v>0.951868472317425</c:v>
                </c:pt>
                <c:pt idx="186">
                  <c:v>0.95145947902519901</c:v>
                </c:pt>
                <c:pt idx="187">
                  <c:v>0.95112173891977303</c:v>
                </c:pt>
                <c:pt idx="188">
                  <c:v>0.95082532566268996</c:v>
                </c:pt>
                <c:pt idx="189">
                  <c:v>0.95051038657703901</c:v>
                </c:pt>
                <c:pt idx="190">
                  <c:v>0.95014699532436597</c:v>
                </c:pt>
                <c:pt idx="191">
                  <c:v>0.94976080305191601</c:v>
                </c:pt>
                <c:pt idx="192">
                  <c:v>0.94942163788275402</c:v>
                </c:pt>
                <c:pt idx="193">
                  <c:v>0.94919647781246996</c:v>
                </c:pt>
                <c:pt idx="194">
                  <c:v>0.94894709165867397</c:v>
                </c:pt>
                <c:pt idx="195">
                  <c:v>0.94867490448510305</c:v>
                </c:pt>
                <c:pt idx="196">
                  <c:v>0.94835711527197997</c:v>
                </c:pt>
                <c:pt idx="197">
                  <c:v>0.94799514908304305</c:v>
                </c:pt>
                <c:pt idx="198">
                  <c:v>0.94765455885014505</c:v>
                </c:pt>
                <c:pt idx="199">
                  <c:v>0.947360995720534</c:v>
                </c:pt>
                <c:pt idx="200">
                  <c:v>0.94711160956673801</c:v>
                </c:pt>
                <c:pt idx="201">
                  <c:v>0.94674964337779999</c:v>
                </c:pt>
                <c:pt idx="202">
                  <c:v>0.94650025722400399</c:v>
                </c:pt>
                <c:pt idx="203">
                  <c:v>0.94606988797573999</c:v>
                </c:pt>
                <c:pt idx="204">
                  <c:v>0.94586610386149494</c:v>
                </c:pt>
                <c:pt idx="205">
                  <c:v>0.94550413767255703</c:v>
                </c:pt>
                <c:pt idx="206">
                  <c:v>0.94530035355831299</c:v>
                </c:pt>
                <c:pt idx="207">
                  <c:v>0.94473317819139502</c:v>
                </c:pt>
                <c:pt idx="208">
                  <c:v>0.94446099101782299</c:v>
                </c:pt>
                <c:pt idx="209">
                  <c:v>0.94439258795849601</c:v>
                </c:pt>
                <c:pt idx="210">
                  <c:v>0.944211604864027</c:v>
                </c:pt>
                <c:pt idx="211">
                  <c:v>0.94346487146637603</c:v>
                </c:pt>
                <c:pt idx="212">
                  <c:v>0.94316988327302897</c:v>
                </c:pt>
                <c:pt idx="213">
                  <c:v>0.94303450221811203</c:v>
                </c:pt>
                <c:pt idx="214">
                  <c:v>0.94249155293470499</c:v>
                </c:pt>
                <c:pt idx="215">
                  <c:v>0.94217376372158301</c:v>
                </c:pt>
                <c:pt idx="216">
                  <c:v>0.94183317348868401</c:v>
                </c:pt>
                <c:pt idx="217">
                  <c:v>0.94153961035907396</c:v>
                </c:pt>
                <c:pt idx="218">
                  <c:v>0.94133582624482903</c:v>
                </c:pt>
                <c:pt idx="219">
                  <c:v>0.94115484315036002</c:v>
                </c:pt>
                <c:pt idx="220">
                  <c:v>0.94065607084276803</c:v>
                </c:pt>
                <c:pt idx="221">
                  <c:v>0.94036250771315799</c:v>
                </c:pt>
                <c:pt idx="222">
                  <c:v>0.94006751951981005</c:v>
                </c:pt>
                <c:pt idx="223">
                  <c:v>0.93979533234623902</c:v>
                </c:pt>
                <c:pt idx="224">
                  <c:v>0.93950176921662798</c:v>
                </c:pt>
                <c:pt idx="225">
                  <c:v>0.93920535595954502</c:v>
                </c:pt>
                <c:pt idx="226">
                  <c:v>0.93886761585411904</c:v>
                </c:pt>
                <c:pt idx="227">
                  <c:v>0.93857262766077199</c:v>
                </c:pt>
                <c:pt idx="228">
                  <c:v>0.93830044048719996</c:v>
                </c:pt>
                <c:pt idx="229">
                  <c:v>0.93802825331363004</c:v>
                </c:pt>
                <c:pt idx="230">
                  <c:v>0.93780309324334499</c:v>
                </c:pt>
                <c:pt idx="231">
                  <c:v>0.93748530403022301</c:v>
                </c:pt>
                <c:pt idx="232">
                  <c:v>0.937054934781958</c:v>
                </c:pt>
                <c:pt idx="233">
                  <c:v>0.93671434454906</c:v>
                </c:pt>
                <c:pt idx="234">
                  <c:v>0.93644358243922399</c:v>
                </c:pt>
                <c:pt idx="235">
                  <c:v>0.93614859424587804</c:v>
                </c:pt>
                <c:pt idx="236">
                  <c:v>0.93587783213604203</c:v>
                </c:pt>
                <c:pt idx="237">
                  <c:v>0.93560564496247101</c:v>
                </c:pt>
                <c:pt idx="238">
                  <c:v>0.93542466186800199</c:v>
                </c:pt>
                <c:pt idx="239">
                  <c:v>0.93490308854063497</c:v>
                </c:pt>
                <c:pt idx="240">
                  <c:v>0.93467650340661501</c:v>
                </c:pt>
                <c:pt idx="241">
                  <c:v>0.93442711725281902</c:v>
                </c:pt>
                <c:pt idx="242">
                  <c:v>0.93404235004410596</c:v>
                </c:pt>
                <c:pt idx="243">
                  <c:v>0.93372456083098299</c:v>
                </c:pt>
                <c:pt idx="244">
                  <c:v>0.93340819668159702</c:v>
                </c:pt>
                <c:pt idx="245">
                  <c:v>0.93309040746847405</c:v>
                </c:pt>
                <c:pt idx="246">
                  <c:v>0.93284102131467805</c:v>
                </c:pt>
                <c:pt idx="247">
                  <c:v>0.932615861244394</c:v>
                </c:pt>
                <c:pt idx="248">
                  <c:v>0.93222966897194504</c:v>
                </c:pt>
                <c:pt idx="249">
                  <c:v>0.93191330482255796</c:v>
                </c:pt>
                <c:pt idx="250">
                  <c:v>0.93161831662921102</c:v>
                </c:pt>
                <c:pt idx="251">
                  <c:v>0.93139315655892696</c:v>
                </c:pt>
                <c:pt idx="252">
                  <c:v>0.93127772639631301</c:v>
                </c:pt>
                <c:pt idx="253">
                  <c:v>0.931006964286478</c:v>
                </c:pt>
                <c:pt idx="254">
                  <c:v>0.930486816022847</c:v>
                </c:pt>
                <c:pt idx="255">
                  <c:v>0.93016902680972402</c:v>
                </c:pt>
                <c:pt idx="256">
                  <c:v>0.92989683963615299</c:v>
                </c:pt>
                <c:pt idx="257">
                  <c:v>0.92960185144280605</c:v>
                </c:pt>
                <c:pt idx="258">
                  <c:v>0.92932966426923502</c:v>
                </c:pt>
                <c:pt idx="259">
                  <c:v>0.929127305218726</c:v>
                </c:pt>
                <c:pt idx="260">
                  <c:v>0.92887791906493</c:v>
                </c:pt>
                <c:pt idx="261">
                  <c:v>0.92862853291113401</c:v>
                </c:pt>
                <c:pt idx="262">
                  <c:v>0.92835634573756298</c:v>
                </c:pt>
                <c:pt idx="263">
                  <c:v>0.92797157852885004</c:v>
                </c:pt>
                <c:pt idx="264">
                  <c:v>0.92779059543438103</c:v>
                </c:pt>
                <c:pt idx="265">
                  <c:v>0.92747280622125805</c:v>
                </c:pt>
                <c:pt idx="266">
                  <c:v>0.92717924309164701</c:v>
                </c:pt>
                <c:pt idx="267">
                  <c:v>0.92688567996203597</c:v>
                </c:pt>
                <c:pt idx="268">
                  <c:v>0.92661349278846505</c:v>
                </c:pt>
                <c:pt idx="269">
                  <c:v>0.92627290255556705</c:v>
                </c:pt>
                <c:pt idx="270">
                  <c:v>0.92588813534685299</c:v>
                </c:pt>
                <c:pt idx="271">
                  <c:v>0.92568435123260895</c:v>
                </c:pt>
                <c:pt idx="272">
                  <c:v>0.92536656201948597</c:v>
                </c:pt>
                <c:pt idx="273">
                  <c:v>0.92507299888987504</c:v>
                </c:pt>
                <c:pt idx="274">
                  <c:v>0.92480081171630402</c:v>
                </c:pt>
                <c:pt idx="275">
                  <c:v>0.92455142556250802</c:v>
                </c:pt>
                <c:pt idx="276">
                  <c:v>0.92416665835379497</c:v>
                </c:pt>
                <c:pt idx="277">
                  <c:v>0.92389589624395996</c:v>
                </c:pt>
                <c:pt idx="278">
                  <c:v>0.92364651009016396</c:v>
                </c:pt>
                <c:pt idx="279">
                  <c:v>0.92339569887263195</c:v>
                </c:pt>
                <c:pt idx="280">
                  <c:v>0.92314631271883596</c:v>
                </c:pt>
                <c:pt idx="281">
                  <c:v>0.92285274958922503</c:v>
                </c:pt>
                <c:pt idx="282">
                  <c:v>0.92271594347057195</c:v>
                </c:pt>
                <c:pt idx="283">
                  <c:v>0.92244518136073606</c:v>
                </c:pt>
                <c:pt idx="284">
                  <c:v>0.92196921007291999</c:v>
                </c:pt>
                <c:pt idx="285">
                  <c:v>0.92167564694330995</c:v>
                </c:pt>
                <c:pt idx="286">
                  <c:v>0.92160724388398296</c:v>
                </c:pt>
                <c:pt idx="287">
                  <c:v>0.921221051611533</c:v>
                </c:pt>
                <c:pt idx="288">
                  <c:v>0.92081490844678004</c:v>
                </c:pt>
                <c:pt idx="289">
                  <c:v>0.92056552229298405</c:v>
                </c:pt>
                <c:pt idx="290">
                  <c:v>0.92029333511941303</c:v>
                </c:pt>
                <c:pt idx="291">
                  <c:v>0.91997554590629005</c:v>
                </c:pt>
                <c:pt idx="292">
                  <c:v>0.91968198277668001</c:v>
                </c:pt>
                <c:pt idx="293">
                  <c:v>0.91947819866243496</c:v>
                </c:pt>
                <c:pt idx="294">
                  <c:v>0.91929721556796595</c:v>
                </c:pt>
                <c:pt idx="295">
                  <c:v>0.91916040944931299</c:v>
                </c:pt>
                <c:pt idx="296">
                  <c:v>0.91895805039880396</c:v>
                </c:pt>
                <c:pt idx="297">
                  <c:v>0.91861746016590595</c:v>
                </c:pt>
                <c:pt idx="298">
                  <c:v>0.91832247197255901</c:v>
                </c:pt>
                <c:pt idx="299">
                  <c:v>0.91807451088249903</c:v>
                </c:pt>
                <c:pt idx="300">
                  <c:v>0.91784650068474305</c:v>
                </c:pt>
                <c:pt idx="301">
                  <c:v>0.91755293755513201</c:v>
                </c:pt>
                <c:pt idx="302">
                  <c:v>0.917371954460663</c:v>
                </c:pt>
                <c:pt idx="303">
                  <c:v>0.91700998827172497</c:v>
                </c:pt>
                <c:pt idx="304">
                  <c:v>0.91666939803882697</c:v>
                </c:pt>
                <c:pt idx="305">
                  <c:v>0.91651121596413399</c:v>
                </c:pt>
                <c:pt idx="306">
                  <c:v>0.91623902879056296</c:v>
                </c:pt>
                <c:pt idx="307">
                  <c:v>0.91603524467631803</c:v>
                </c:pt>
                <c:pt idx="308">
                  <c:v>0.91578585852252303</c:v>
                </c:pt>
                <c:pt idx="309">
                  <c:v>0.91553647236872704</c:v>
                </c:pt>
                <c:pt idx="310">
                  <c:v>0.91528708621493104</c:v>
                </c:pt>
                <c:pt idx="311">
                  <c:v>0.91494792104576905</c:v>
                </c:pt>
                <c:pt idx="312">
                  <c:v>0.91463155689638198</c:v>
                </c:pt>
                <c:pt idx="313">
                  <c:v>0.91442634771840203</c:v>
                </c:pt>
                <c:pt idx="314">
                  <c:v>0.91420118764811797</c:v>
                </c:pt>
                <c:pt idx="315">
                  <c:v>0.91386059741521897</c:v>
                </c:pt>
                <c:pt idx="316">
                  <c:v>0.91354280820209699</c:v>
                </c:pt>
                <c:pt idx="317">
                  <c:v>0.91333902408785195</c:v>
                </c:pt>
                <c:pt idx="318">
                  <c:v>0.91313666503734403</c:v>
                </c:pt>
                <c:pt idx="319">
                  <c:v>0.91290865483958805</c:v>
                </c:pt>
                <c:pt idx="320">
                  <c:v>0.91259086562646496</c:v>
                </c:pt>
                <c:pt idx="321">
                  <c:v>0.91234290453640499</c:v>
                </c:pt>
                <c:pt idx="322">
                  <c:v>0.91213912042216105</c:v>
                </c:pt>
                <c:pt idx="323">
                  <c:v>0.91193533630791701</c:v>
                </c:pt>
                <c:pt idx="324">
                  <c:v>0.91155056909920296</c:v>
                </c:pt>
                <c:pt idx="325">
                  <c:v>0.91123277988607998</c:v>
                </c:pt>
                <c:pt idx="326">
                  <c:v>0.91102899577183605</c:v>
                </c:pt>
                <c:pt idx="327">
                  <c:v>0.91127980698936795</c:v>
                </c:pt>
                <c:pt idx="328">
                  <c:v>0.910825211657592</c:v>
                </c:pt>
                <c:pt idx="329">
                  <c:v>0.91055302448401998</c:v>
                </c:pt>
                <c:pt idx="330">
                  <c:v>0.91028083731044895</c:v>
                </c:pt>
                <c:pt idx="331">
                  <c:v>0.90996589822479801</c:v>
                </c:pt>
                <c:pt idx="332">
                  <c:v>0.90957970595234905</c:v>
                </c:pt>
                <c:pt idx="333">
                  <c:v>0.90930751877877702</c:v>
                </c:pt>
                <c:pt idx="334">
                  <c:v>0.90908235870849297</c:v>
                </c:pt>
                <c:pt idx="335">
                  <c:v>0.90896692854587902</c:v>
                </c:pt>
                <c:pt idx="336">
                  <c:v>0.90862776337671702</c:v>
                </c:pt>
                <c:pt idx="337">
                  <c:v>0.90842397926247198</c:v>
                </c:pt>
                <c:pt idx="338">
                  <c:v>0.90810761511308602</c:v>
                </c:pt>
                <c:pt idx="339">
                  <c:v>0.90797080899443205</c:v>
                </c:pt>
                <c:pt idx="340">
                  <c:v>0.90783685300325001</c:v>
                </c:pt>
                <c:pt idx="341">
                  <c:v>0.90758746684945502</c:v>
                </c:pt>
                <c:pt idx="342">
                  <c:v>0.90731527967588299</c:v>
                </c:pt>
                <c:pt idx="343">
                  <c:v>0.907065893522088</c:v>
                </c:pt>
                <c:pt idx="344">
                  <c:v>0.90677090532874105</c:v>
                </c:pt>
                <c:pt idx="345">
                  <c:v>0.90661272325404696</c:v>
                </c:pt>
                <c:pt idx="346">
                  <c:v>0.90643174015957895</c:v>
                </c:pt>
                <c:pt idx="347">
                  <c:v>0.90625075706511005</c:v>
                </c:pt>
                <c:pt idx="348">
                  <c:v>0.90602417193108997</c:v>
                </c:pt>
                <c:pt idx="349">
                  <c:v>0.90554820064327401</c:v>
                </c:pt>
                <c:pt idx="350">
                  <c:v>0.90539001856858103</c:v>
                </c:pt>
                <c:pt idx="351">
                  <c:v>0.90520903547411202</c:v>
                </c:pt>
                <c:pt idx="352">
                  <c:v>0.90493684830054</c:v>
                </c:pt>
                <c:pt idx="353">
                  <c:v>0.904687462146745</c:v>
                </c:pt>
                <c:pt idx="354">
                  <c:v>0.90443807599294801</c:v>
                </c:pt>
                <c:pt idx="355">
                  <c:v>0.90421149085892805</c:v>
                </c:pt>
                <c:pt idx="356">
                  <c:v>0.90405330878423495</c:v>
                </c:pt>
                <c:pt idx="357">
                  <c:v>0.90387232568976605</c:v>
                </c:pt>
                <c:pt idx="358">
                  <c:v>0.90364574055574598</c:v>
                </c:pt>
                <c:pt idx="359">
                  <c:v>0.90346475746127697</c:v>
                </c:pt>
                <c:pt idx="360">
                  <c:v>0.90321537130748197</c:v>
                </c:pt>
                <c:pt idx="361">
                  <c:v>0.90283060409876803</c:v>
                </c:pt>
                <c:pt idx="362">
                  <c:v>0.90253419084168496</c:v>
                </c:pt>
                <c:pt idx="363">
                  <c:v>0.90237743383072799</c:v>
                </c:pt>
                <c:pt idx="364">
                  <c:v>0.90224062771207503</c:v>
                </c:pt>
                <c:pt idx="365">
                  <c:v>0.901968440538503</c:v>
                </c:pt>
                <c:pt idx="366">
                  <c:v>0.90171905438470701</c:v>
                </c:pt>
                <c:pt idx="367">
                  <c:v>0.901538071290238</c:v>
                </c:pt>
                <c:pt idx="368">
                  <c:v>0.90133571223972997</c:v>
                </c:pt>
                <c:pt idx="369">
                  <c:v>0.90110770204197399</c:v>
                </c:pt>
                <c:pt idx="370">
                  <c:v>0.900858315888178</c:v>
                </c:pt>
                <c:pt idx="371">
                  <c:v>0.90070155887722103</c:v>
                </c:pt>
                <c:pt idx="372">
                  <c:v>0.90058755377834199</c:v>
                </c:pt>
                <c:pt idx="373">
                  <c:v>0.90031536660477096</c:v>
                </c:pt>
                <c:pt idx="374">
                  <c:v>0.89981801936091599</c:v>
                </c:pt>
                <c:pt idx="375">
                  <c:v>0.89963561120271096</c:v>
                </c:pt>
                <c:pt idx="376">
                  <c:v>0.899409026068691</c:v>
                </c:pt>
                <c:pt idx="377">
                  <c:v>0.89920666701818197</c:v>
                </c:pt>
                <c:pt idx="378">
                  <c:v>0.89897865682042599</c:v>
                </c:pt>
                <c:pt idx="379">
                  <c:v>0.89868509369081595</c:v>
                </c:pt>
                <c:pt idx="380">
                  <c:v>0.89852691161612197</c:v>
                </c:pt>
                <c:pt idx="381">
                  <c:v>0.89843570753701896</c:v>
                </c:pt>
                <c:pt idx="382">
                  <c:v>0.89832312750187804</c:v>
                </c:pt>
                <c:pt idx="383">
                  <c:v>0.89820912240299899</c:v>
                </c:pt>
                <c:pt idx="384">
                  <c:v>0.89798253726898003</c:v>
                </c:pt>
                <c:pt idx="385">
                  <c:v>0.89766474805585705</c:v>
                </c:pt>
                <c:pt idx="386">
                  <c:v>0.89746238900534803</c:v>
                </c:pt>
                <c:pt idx="387">
                  <c:v>0.89728140591087902</c:v>
                </c:pt>
                <c:pt idx="388">
                  <c:v>0.89709899775267399</c:v>
                </c:pt>
                <c:pt idx="389">
                  <c:v>0.89671423054396104</c:v>
                </c:pt>
                <c:pt idx="390">
                  <c:v>0.89648764540994097</c:v>
                </c:pt>
                <c:pt idx="391">
                  <c:v>0.89628243623196002</c:v>
                </c:pt>
                <c:pt idx="392">
                  <c:v>0.89605727616167696</c:v>
                </c:pt>
                <c:pt idx="393">
                  <c:v>0.89585349204743203</c:v>
                </c:pt>
                <c:pt idx="394">
                  <c:v>0.89569530997273805</c:v>
                </c:pt>
                <c:pt idx="395">
                  <c:v>0.89555850385408498</c:v>
                </c:pt>
                <c:pt idx="396">
                  <c:v>0.89535471973984004</c:v>
                </c:pt>
                <c:pt idx="397">
                  <c:v>0.89515236068933202</c:v>
                </c:pt>
                <c:pt idx="398">
                  <c:v>0.894971377594863</c:v>
                </c:pt>
                <c:pt idx="399">
                  <c:v>0.89476616841688195</c:v>
                </c:pt>
                <c:pt idx="400">
                  <c:v>0.89458518532241305</c:v>
                </c:pt>
                <c:pt idx="401">
                  <c:v>0.89433579916861805</c:v>
                </c:pt>
                <c:pt idx="402">
                  <c:v>0.89426882117302697</c:v>
                </c:pt>
                <c:pt idx="403">
                  <c:v>0.89406361199504603</c:v>
                </c:pt>
                <c:pt idx="404">
                  <c:v>0.89388262890057801</c:v>
                </c:pt>
                <c:pt idx="405">
                  <c:v>0.89354203866767901</c:v>
                </c:pt>
                <c:pt idx="406">
                  <c:v>0.893271276557844</c:v>
                </c:pt>
                <c:pt idx="407">
                  <c:v>0.89288650934913005</c:v>
                </c:pt>
                <c:pt idx="408">
                  <c:v>0.89270552625466204</c:v>
                </c:pt>
                <c:pt idx="409">
                  <c:v>0.892501742140417</c:v>
                </c:pt>
                <c:pt idx="410">
                  <c:v>0.89231933398221197</c:v>
                </c:pt>
                <c:pt idx="411">
                  <c:v>0.89216257697125501</c:v>
                </c:pt>
                <c:pt idx="412">
                  <c:v>0.89202577085260104</c:v>
                </c:pt>
                <c:pt idx="413">
                  <c:v>0.891821986738357</c:v>
                </c:pt>
                <c:pt idx="414">
                  <c:v>0.89159540160433703</c:v>
                </c:pt>
                <c:pt idx="415">
                  <c:v>0.89139161749009299</c:v>
                </c:pt>
                <c:pt idx="416">
                  <c:v>0.89121063439562298</c:v>
                </c:pt>
                <c:pt idx="417">
                  <c:v>0.89096124824182699</c:v>
                </c:pt>
                <c:pt idx="418">
                  <c:v>0.89080164110339899</c:v>
                </c:pt>
                <c:pt idx="419">
                  <c:v>0.89068906106825596</c:v>
                </c:pt>
                <c:pt idx="420">
                  <c:v>0.89062065800892998</c:v>
                </c:pt>
                <c:pt idx="421">
                  <c:v>0.89055225494960299</c:v>
                </c:pt>
                <c:pt idx="422">
                  <c:v>0.89000930566619596</c:v>
                </c:pt>
                <c:pt idx="423">
                  <c:v>0.88994090260686898</c:v>
                </c:pt>
                <c:pt idx="424">
                  <c:v>0.88978414559591201</c:v>
                </c:pt>
                <c:pt idx="425">
                  <c:v>0.88951195842233999</c:v>
                </c:pt>
                <c:pt idx="426">
                  <c:v>0.88951195842233999</c:v>
                </c:pt>
                <c:pt idx="427">
                  <c:v>0.88921697022899404</c:v>
                </c:pt>
                <c:pt idx="428">
                  <c:v>0.88899038509497297</c:v>
                </c:pt>
                <c:pt idx="429">
                  <c:v>0.88865121992581098</c:v>
                </c:pt>
                <c:pt idx="430">
                  <c:v>0.88835480666872901</c:v>
                </c:pt>
                <c:pt idx="431">
                  <c:v>0.88819804965777105</c:v>
                </c:pt>
                <c:pt idx="432">
                  <c:v>0.88806124353911797</c:v>
                </c:pt>
                <c:pt idx="433">
                  <c:v>0.88788026044464796</c:v>
                </c:pt>
                <c:pt idx="434">
                  <c:v>0.88781185738532198</c:v>
                </c:pt>
                <c:pt idx="435">
                  <c:v>0.88767647633040403</c:v>
                </c:pt>
                <c:pt idx="436">
                  <c:v>0.88760807327107705</c:v>
                </c:pt>
                <c:pt idx="437">
                  <c:v>0.88724610708213902</c:v>
                </c:pt>
                <c:pt idx="438">
                  <c:v>0.88690694191297703</c:v>
                </c:pt>
                <c:pt idx="439">
                  <c:v>0.88683853885365005</c:v>
                </c:pt>
                <c:pt idx="440">
                  <c:v>0.88647514760097701</c:v>
                </c:pt>
                <c:pt idx="441">
                  <c:v>0.88634119160979496</c:v>
                </c:pt>
                <c:pt idx="442">
                  <c:v>0.88618158447136497</c:v>
                </c:pt>
                <c:pt idx="443">
                  <c:v>0.88606900443622405</c:v>
                </c:pt>
                <c:pt idx="444">
                  <c:v>0.88597637529338502</c:v>
                </c:pt>
                <c:pt idx="445">
                  <c:v>0.88586379525824299</c:v>
                </c:pt>
                <c:pt idx="446">
                  <c:v>0.88572841420332504</c:v>
                </c:pt>
                <c:pt idx="447">
                  <c:v>0.88550182906930497</c:v>
                </c:pt>
                <c:pt idx="448">
                  <c:v>0.88529804495506104</c:v>
                </c:pt>
                <c:pt idx="449">
                  <c:v>0.88509426084081599</c:v>
                </c:pt>
                <c:pt idx="450">
                  <c:v>0.88500305676171398</c:v>
                </c:pt>
                <c:pt idx="451">
                  <c:v>0.884755095671654</c:v>
                </c:pt>
                <c:pt idx="452">
                  <c:v>0.88450570951785801</c:v>
                </c:pt>
                <c:pt idx="453">
                  <c:v>0.88423352234428698</c:v>
                </c:pt>
                <c:pt idx="454">
                  <c:v>0.88402973823004205</c:v>
                </c:pt>
                <c:pt idx="455">
                  <c:v>0.88387155615534896</c:v>
                </c:pt>
                <c:pt idx="456">
                  <c:v>0.88384733007183802</c:v>
                </c:pt>
                <c:pt idx="457">
                  <c:v>0.88366634697736901</c:v>
                </c:pt>
                <c:pt idx="458">
                  <c:v>0.88341696082357302</c:v>
                </c:pt>
                <c:pt idx="459">
                  <c:v>0.88321460177306399</c:v>
                </c:pt>
                <c:pt idx="460">
                  <c:v>0.88310202173792196</c:v>
                </c:pt>
                <c:pt idx="461">
                  <c:v>0.88294241459949296</c:v>
                </c:pt>
                <c:pt idx="462">
                  <c:v>0.88287401154016598</c:v>
                </c:pt>
                <c:pt idx="463">
                  <c:v>0.88248924433145304</c:v>
                </c:pt>
                <c:pt idx="464">
                  <c:v>0.88215007916229105</c:v>
                </c:pt>
                <c:pt idx="465">
                  <c:v>0.88196909606782203</c:v>
                </c:pt>
                <c:pt idx="466">
                  <c:v>0.88183228994916796</c:v>
                </c:pt>
                <c:pt idx="467">
                  <c:v>0.88169690889425001</c:v>
                </c:pt>
                <c:pt idx="468">
                  <c:v>0.88165130685469895</c:v>
                </c:pt>
                <c:pt idx="469">
                  <c:v>0.88158432885910798</c:v>
                </c:pt>
                <c:pt idx="470">
                  <c:v>0.88133494270531199</c:v>
                </c:pt>
                <c:pt idx="471">
                  <c:v>0.88115395961084397</c:v>
                </c:pt>
                <c:pt idx="472">
                  <c:v>0.88085754635376101</c:v>
                </c:pt>
                <c:pt idx="473">
                  <c:v>0.88063238628347695</c:v>
                </c:pt>
                <c:pt idx="474">
                  <c:v>0.88036019910990504</c:v>
                </c:pt>
                <c:pt idx="475">
                  <c:v>0.88013361397588497</c:v>
                </c:pt>
                <c:pt idx="476">
                  <c:v>0.88004240989678295</c:v>
                </c:pt>
                <c:pt idx="477">
                  <c:v>0.88002103394074305</c:v>
                </c:pt>
                <c:pt idx="478">
                  <c:v>0.87995263088141595</c:v>
                </c:pt>
                <c:pt idx="479">
                  <c:v>0.87986142680231405</c:v>
                </c:pt>
                <c:pt idx="480">
                  <c:v>0.87974884676717202</c:v>
                </c:pt>
                <c:pt idx="481">
                  <c:v>0.87959066469247804</c:v>
                </c:pt>
                <c:pt idx="482">
                  <c:v>0.87940968159801003</c:v>
                </c:pt>
                <c:pt idx="483">
                  <c:v>0.87925007445958103</c:v>
                </c:pt>
                <c:pt idx="484">
                  <c:v>0.87900068830578504</c:v>
                </c:pt>
                <c:pt idx="485">
                  <c:v>0.87879690419154</c:v>
                </c:pt>
                <c:pt idx="486">
                  <c:v>0.87857031905752003</c:v>
                </c:pt>
                <c:pt idx="487">
                  <c:v>0.87838933596305102</c:v>
                </c:pt>
                <c:pt idx="488">
                  <c:v>0.87818555184880598</c:v>
                </c:pt>
                <c:pt idx="489">
                  <c:v>0.87800456875433797</c:v>
                </c:pt>
                <c:pt idx="490">
                  <c:v>0.87782358565986895</c:v>
                </c:pt>
                <c:pt idx="491">
                  <c:v>0.87766397852143896</c:v>
                </c:pt>
                <c:pt idx="492">
                  <c:v>0.87759700052584799</c:v>
                </c:pt>
                <c:pt idx="493">
                  <c:v>0.87755139848629704</c:v>
                </c:pt>
                <c:pt idx="494">
                  <c:v>0.87746161947093104</c:v>
                </c:pt>
                <c:pt idx="495">
                  <c:v>0.87730201233250205</c:v>
                </c:pt>
                <c:pt idx="496">
                  <c:v>0.87709965328199302</c:v>
                </c:pt>
                <c:pt idx="497">
                  <c:v>0.87689444410401296</c:v>
                </c:pt>
                <c:pt idx="498">
                  <c:v>0.87664648301395298</c:v>
                </c:pt>
                <c:pt idx="499">
                  <c:v>0.87650967689529902</c:v>
                </c:pt>
                <c:pt idx="500">
                  <c:v>0.87628451682501496</c:v>
                </c:pt>
                <c:pt idx="501">
                  <c:v>0.87610068360307403</c:v>
                </c:pt>
                <c:pt idx="502">
                  <c:v>0.87594392659211695</c:v>
                </c:pt>
                <c:pt idx="503">
                  <c:v>0.87585414757674995</c:v>
                </c:pt>
                <c:pt idx="504">
                  <c:v>0.875738717414136</c:v>
                </c:pt>
                <c:pt idx="505">
                  <c:v>0.87560476142295396</c:v>
                </c:pt>
                <c:pt idx="506">
                  <c:v>0.87544515428452496</c:v>
                </c:pt>
                <c:pt idx="507">
                  <c:v>0.875308348165872</c:v>
                </c:pt>
                <c:pt idx="508">
                  <c:v>0.87512736507140299</c:v>
                </c:pt>
                <c:pt idx="509">
                  <c:v>0.87494638197693397</c:v>
                </c:pt>
                <c:pt idx="510">
                  <c:v>0.87474259786269004</c:v>
                </c:pt>
                <c:pt idx="511">
                  <c:v>0.87456161476822003</c:v>
                </c:pt>
                <c:pt idx="512">
                  <c:v>0.87440343269352705</c:v>
                </c:pt>
                <c:pt idx="513">
                  <c:v>0.87426805163860899</c:v>
                </c:pt>
                <c:pt idx="514">
                  <c:v>0.87413124551995602</c:v>
                </c:pt>
                <c:pt idx="515">
                  <c:v>0.87401866548481399</c:v>
                </c:pt>
                <c:pt idx="516">
                  <c:v>0.87381345630683305</c:v>
                </c:pt>
                <c:pt idx="517">
                  <c:v>0.87365669929587597</c:v>
                </c:pt>
                <c:pt idx="518">
                  <c:v>0.87351989317722201</c:v>
                </c:pt>
                <c:pt idx="519">
                  <c:v>0.87338451212230495</c:v>
                </c:pt>
                <c:pt idx="520">
                  <c:v>0.87320352902783605</c:v>
                </c:pt>
                <c:pt idx="521">
                  <c:v>0.87311232494873303</c:v>
                </c:pt>
                <c:pt idx="522">
                  <c:v>0.87302112086963102</c:v>
                </c:pt>
                <c:pt idx="523">
                  <c:v>0.87281733675538697</c:v>
                </c:pt>
                <c:pt idx="524">
                  <c:v>0.87268195570046903</c:v>
                </c:pt>
                <c:pt idx="525">
                  <c:v>0.87247674652248797</c:v>
                </c:pt>
                <c:pt idx="526">
                  <c:v>0.87229576342801995</c:v>
                </c:pt>
                <c:pt idx="527">
                  <c:v>0.87216180743683802</c:v>
                </c:pt>
                <c:pt idx="528">
                  <c:v>0.87198082434236901</c:v>
                </c:pt>
                <c:pt idx="529">
                  <c:v>0.87184401822371504</c:v>
                </c:pt>
                <c:pt idx="530">
                  <c:v>0.87175281414461303</c:v>
                </c:pt>
                <c:pt idx="531">
                  <c:v>0.87168441108528605</c:v>
                </c:pt>
                <c:pt idx="532">
                  <c:v>0.87150342799081704</c:v>
                </c:pt>
                <c:pt idx="533">
                  <c:v>0.87143644999522596</c:v>
                </c:pt>
                <c:pt idx="534">
                  <c:v>0.87084789867226797</c:v>
                </c:pt>
                <c:pt idx="535">
                  <c:v>0.87084789867226797</c:v>
                </c:pt>
                <c:pt idx="536">
                  <c:v>0.87061988847451199</c:v>
                </c:pt>
                <c:pt idx="537">
                  <c:v>0.87064411455802404</c:v>
                </c:pt>
                <c:pt idx="538">
                  <c:v>0.87059851251847298</c:v>
                </c:pt>
                <c:pt idx="539">
                  <c:v>0.87050730843936996</c:v>
                </c:pt>
                <c:pt idx="540">
                  <c:v>0.87041752942400297</c:v>
                </c:pt>
                <c:pt idx="541">
                  <c:v>0.87039472840422805</c:v>
                </c:pt>
                <c:pt idx="542">
                  <c:v>0.87012254123065602</c:v>
                </c:pt>
                <c:pt idx="543">
                  <c:v>0.87023512126579905</c:v>
                </c:pt>
                <c:pt idx="544">
                  <c:v>0.86980475201753404</c:v>
                </c:pt>
                <c:pt idx="545">
                  <c:v>0.86973634895820695</c:v>
                </c:pt>
                <c:pt idx="546">
                  <c:v>0.869511188887923</c:v>
                </c:pt>
                <c:pt idx="547">
                  <c:v>0.86937438276926904</c:v>
                </c:pt>
                <c:pt idx="548">
                  <c:v>0.86921620069457595</c:v>
                </c:pt>
                <c:pt idx="549">
                  <c:v>0.86894401352100503</c:v>
                </c:pt>
                <c:pt idx="550">
                  <c:v>0.868831433485863</c:v>
                </c:pt>
                <c:pt idx="551">
                  <c:v>0.868490843252964</c:v>
                </c:pt>
                <c:pt idx="552">
                  <c:v>0.86817305403984202</c:v>
                </c:pt>
                <c:pt idx="553">
                  <c:v>0.86842244019363801</c:v>
                </c:pt>
                <c:pt idx="554">
                  <c:v>0.86812887706402697</c:v>
                </c:pt>
                <c:pt idx="555">
                  <c:v>0.86803909804865997</c:v>
                </c:pt>
                <c:pt idx="556">
                  <c:v>0.86792509294978204</c:v>
                </c:pt>
                <c:pt idx="557">
                  <c:v>0.86765433083994703</c:v>
                </c:pt>
                <c:pt idx="558">
                  <c:v>0.86763010475643498</c:v>
                </c:pt>
                <c:pt idx="559">
                  <c:v>0.86744912166196597</c:v>
                </c:pt>
                <c:pt idx="560">
                  <c:v>0.86724533754772204</c:v>
                </c:pt>
                <c:pt idx="561">
                  <c:v>0.86729093958727299</c:v>
                </c:pt>
                <c:pt idx="562">
                  <c:v>0.86724533754772204</c:v>
                </c:pt>
                <c:pt idx="563">
                  <c:v>0.86701875241370197</c:v>
                </c:pt>
                <c:pt idx="564">
                  <c:v>0.86688337135878402</c:v>
                </c:pt>
                <c:pt idx="565">
                  <c:v>0.86674656524013105</c:v>
                </c:pt>
                <c:pt idx="566">
                  <c:v>0.86665678622476405</c:v>
                </c:pt>
                <c:pt idx="567">
                  <c:v>0.86634042207537698</c:v>
                </c:pt>
                <c:pt idx="568">
                  <c:v>0.86622641697649905</c:v>
                </c:pt>
                <c:pt idx="569">
                  <c:v>0.86613521289739703</c:v>
                </c:pt>
                <c:pt idx="570">
                  <c:v>0.86609103592158199</c:v>
                </c:pt>
                <c:pt idx="571">
                  <c:v>0.86584164976778599</c:v>
                </c:pt>
                <c:pt idx="572">
                  <c:v>0.86556946259421497</c:v>
                </c:pt>
                <c:pt idx="573">
                  <c:v>0.86561363957003001</c:v>
                </c:pt>
                <c:pt idx="574">
                  <c:v>0.865432656475561</c:v>
                </c:pt>
                <c:pt idx="575">
                  <c:v>0.86523029742505198</c:v>
                </c:pt>
                <c:pt idx="576">
                  <c:v>0.86513909334594996</c:v>
                </c:pt>
                <c:pt idx="577">
                  <c:v>0.86498091127125698</c:v>
                </c:pt>
                <c:pt idx="578">
                  <c:v>0.86466454712187002</c:v>
                </c:pt>
                <c:pt idx="579">
                  <c:v>0.86454911695925596</c:v>
                </c:pt>
                <c:pt idx="580">
                  <c:v>0.86450493998344102</c:v>
                </c:pt>
                <c:pt idx="581">
                  <c:v>0.86443653692411404</c:v>
                </c:pt>
                <c:pt idx="582">
                  <c:v>0.86439235994829899</c:v>
                </c:pt>
                <c:pt idx="583">
                  <c:v>0.86425555382964503</c:v>
                </c:pt>
                <c:pt idx="584">
                  <c:v>0.86411874771099095</c:v>
                </c:pt>
                <c:pt idx="585">
                  <c:v>0.86396199070003399</c:v>
                </c:pt>
                <c:pt idx="586">
                  <c:v>0.86387078662093197</c:v>
                </c:pt>
                <c:pt idx="587">
                  <c:v>0.86380238356160499</c:v>
                </c:pt>
                <c:pt idx="588">
                  <c:v>0.86350882043199395</c:v>
                </c:pt>
                <c:pt idx="589">
                  <c:v>0.86332641227378903</c:v>
                </c:pt>
                <c:pt idx="590">
                  <c:v>0.86314542917932002</c:v>
                </c:pt>
                <c:pt idx="591">
                  <c:v>0.86303284914417799</c:v>
                </c:pt>
                <c:pt idx="592">
                  <c:v>0.86301004812440196</c:v>
                </c:pt>
                <c:pt idx="593">
                  <c:v>0.86296444608485101</c:v>
                </c:pt>
                <c:pt idx="594">
                  <c:v>0.86292026910903596</c:v>
                </c:pt>
                <c:pt idx="595">
                  <c:v>0.86273786095083105</c:v>
                </c:pt>
                <c:pt idx="596">
                  <c:v>0.86242007173770796</c:v>
                </c:pt>
                <c:pt idx="597">
                  <c:v>0.86217068558391297</c:v>
                </c:pt>
                <c:pt idx="598">
                  <c:v>0.86208090656854597</c:v>
                </c:pt>
                <c:pt idx="599">
                  <c:v>0.861924149557589</c:v>
                </c:pt>
                <c:pt idx="600">
                  <c:v>0.861924149557589</c:v>
                </c:pt>
                <c:pt idx="601">
                  <c:v>0.86185574649826202</c:v>
                </c:pt>
                <c:pt idx="602">
                  <c:v>0.86171894037960906</c:v>
                </c:pt>
                <c:pt idx="603">
                  <c:v>0.86160636034446603</c:v>
                </c:pt>
                <c:pt idx="604">
                  <c:v>0.86149235524558798</c:v>
                </c:pt>
                <c:pt idx="605">
                  <c:v>0.86137835014671005</c:v>
                </c:pt>
                <c:pt idx="606">
                  <c:v>0.86122159313575297</c:v>
                </c:pt>
                <c:pt idx="607">
                  <c:v>0.86110758803687504</c:v>
                </c:pt>
                <c:pt idx="608">
                  <c:v>0.86101638395777202</c:v>
                </c:pt>
                <c:pt idx="609">
                  <c:v>0.86088100290285496</c:v>
                </c:pt>
                <c:pt idx="610">
                  <c:v>0.860654417768835</c:v>
                </c:pt>
                <c:pt idx="611">
                  <c:v>0.86051903671391705</c:v>
                </c:pt>
                <c:pt idx="612">
                  <c:v>0.86051903671391705</c:v>
                </c:pt>
                <c:pt idx="613">
                  <c:v>0.86045063365458996</c:v>
                </c:pt>
                <c:pt idx="614">
                  <c:v>0.86036085463922396</c:v>
                </c:pt>
                <c:pt idx="615">
                  <c:v>0.86017844648101904</c:v>
                </c:pt>
                <c:pt idx="616">
                  <c:v>0.860064441382141</c:v>
                </c:pt>
                <c:pt idx="617">
                  <c:v>0.85977087825252996</c:v>
                </c:pt>
                <c:pt idx="618">
                  <c:v>0.85954571818224601</c:v>
                </c:pt>
                <c:pt idx="619">
                  <c:v>0.85940891206359205</c:v>
                </c:pt>
                <c:pt idx="620">
                  <c:v>0.859364735087777</c:v>
                </c:pt>
                <c:pt idx="621">
                  <c:v>0.85927210594493797</c:v>
                </c:pt>
                <c:pt idx="622">
                  <c:v>0.85915952590979705</c:v>
                </c:pt>
                <c:pt idx="623">
                  <c:v>0.85911392387024499</c:v>
                </c:pt>
                <c:pt idx="624">
                  <c:v>0.85899991877136705</c:v>
                </c:pt>
                <c:pt idx="625">
                  <c:v>0.85888733873622503</c:v>
                </c:pt>
                <c:pt idx="626">
                  <c:v>0.85872915666153204</c:v>
                </c:pt>
                <c:pt idx="627">
                  <c:v>0.85857097458683795</c:v>
                </c:pt>
                <c:pt idx="628">
                  <c:v>0.85845696948796002</c:v>
                </c:pt>
                <c:pt idx="629">
                  <c:v>0.85829736234953102</c:v>
                </c:pt>
                <c:pt idx="630">
                  <c:v>0.85816340635834898</c:v>
                </c:pt>
                <c:pt idx="631">
                  <c:v>0.85807220227924696</c:v>
                </c:pt>
                <c:pt idx="632">
                  <c:v>0.85791402020455299</c:v>
                </c:pt>
                <c:pt idx="633">
                  <c:v>0.85780144016941196</c:v>
                </c:pt>
                <c:pt idx="634">
                  <c:v>0.85775441306612399</c:v>
                </c:pt>
                <c:pt idx="635">
                  <c:v>0.85761903201120704</c:v>
                </c:pt>
                <c:pt idx="636">
                  <c:v>0.85752925299584104</c:v>
                </c:pt>
                <c:pt idx="637">
                  <c:v>0.857415247896962</c:v>
                </c:pt>
                <c:pt idx="638">
                  <c:v>0.85725706582226902</c:v>
                </c:pt>
                <c:pt idx="639">
                  <c:v>0.85716728680690302</c:v>
                </c:pt>
                <c:pt idx="640">
                  <c:v>0.85703048068824905</c:v>
                </c:pt>
                <c:pt idx="641">
                  <c:v>0.85691790065310702</c:v>
                </c:pt>
                <c:pt idx="642">
                  <c:v>0.85678109453445295</c:v>
                </c:pt>
                <c:pt idx="643">
                  <c:v>0.85662148739602395</c:v>
                </c:pt>
                <c:pt idx="644">
                  <c:v>0.85655450940043298</c:v>
                </c:pt>
                <c:pt idx="645">
                  <c:v>0.85644050430155505</c:v>
                </c:pt>
                <c:pt idx="646">
                  <c:v>0.85632792426641302</c:v>
                </c:pt>
                <c:pt idx="647">
                  <c:v>0.85616974219172004</c:v>
                </c:pt>
                <c:pt idx="648">
                  <c:v>0.856055737092841</c:v>
                </c:pt>
                <c:pt idx="649">
                  <c:v>0.85592035603792405</c:v>
                </c:pt>
                <c:pt idx="650">
                  <c:v>0.85578497498300599</c:v>
                </c:pt>
                <c:pt idx="651">
                  <c:v>0.85567239494786396</c:v>
                </c:pt>
                <c:pt idx="652">
                  <c:v>0.85555696478525001</c:v>
                </c:pt>
                <c:pt idx="653">
                  <c:v>0.85546718576988301</c:v>
                </c:pt>
                <c:pt idx="654">
                  <c:v>0.85546718576988301</c:v>
                </c:pt>
                <c:pt idx="655">
                  <c:v>0.85535460573474098</c:v>
                </c:pt>
                <c:pt idx="656">
                  <c:v>0.85510521958094599</c:v>
                </c:pt>
                <c:pt idx="657">
                  <c:v>0.855036816521619</c:v>
                </c:pt>
                <c:pt idx="658">
                  <c:v>0.85492423648647697</c:v>
                </c:pt>
                <c:pt idx="659">
                  <c:v>0.85478885543156002</c:v>
                </c:pt>
                <c:pt idx="660">
                  <c:v>0.85458364625357897</c:v>
                </c:pt>
                <c:pt idx="661">
                  <c:v>0.85444826519866102</c:v>
                </c:pt>
                <c:pt idx="662">
                  <c:v>0.85435848618329502</c:v>
                </c:pt>
                <c:pt idx="663">
                  <c:v>0.85426728210419201</c:v>
                </c:pt>
                <c:pt idx="664">
                  <c:v>0.85419887904486602</c:v>
                </c:pt>
                <c:pt idx="665">
                  <c:v>0.85404069697017204</c:v>
                </c:pt>
                <c:pt idx="666">
                  <c:v>0.85394949289107003</c:v>
                </c:pt>
                <c:pt idx="667">
                  <c:v>0.85385971387570303</c:v>
                </c:pt>
                <c:pt idx="668">
                  <c:v>0.85374570877682499</c:v>
                </c:pt>
                <c:pt idx="669">
                  <c:v>0.85365592976145799</c:v>
                </c:pt>
                <c:pt idx="670">
                  <c:v>0.85351912364280502</c:v>
                </c:pt>
                <c:pt idx="671">
                  <c:v>0.85338374258788696</c:v>
                </c:pt>
                <c:pt idx="672">
                  <c:v>0.85326973748900903</c:v>
                </c:pt>
                <c:pt idx="673">
                  <c:v>0.85313435643409197</c:v>
                </c:pt>
                <c:pt idx="674">
                  <c:v>0.85304457741872497</c:v>
                </c:pt>
                <c:pt idx="675">
                  <c:v>0.85295337333962196</c:v>
                </c:pt>
                <c:pt idx="676">
                  <c:v>0.85281656722096899</c:v>
                </c:pt>
                <c:pt idx="677">
                  <c:v>0.85270398718582696</c:v>
                </c:pt>
                <c:pt idx="678">
                  <c:v>0.85261420817045996</c:v>
                </c:pt>
                <c:pt idx="679">
                  <c:v>0.85250020307158303</c:v>
                </c:pt>
                <c:pt idx="680">
                  <c:v>0.85241042405621603</c:v>
                </c:pt>
                <c:pt idx="681">
                  <c:v>0.85227361793756296</c:v>
                </c:pt>
                <c:pt idx="682">
                  <c:v>0.85216103790242004</c:v>
                </c:pt>
                <c:pt idx="683">
                  <c:v>0.85206983382331802</c:v>
                </c:pt>
                <c:pt idx="684">
                  <c:v>0.85195582872443998</c:v>
                </c:pt>
                <c:pt idx="685">
                  <c:v>0.85184324868929795</c:v>
                </c:pt>
                <c:pt idx="686">
                  <c:v>0.85170786763438</c:v>
                </c:pt>
                <c:pt idx="687">
                  <c:v>0.85157106151572604</c:v>
                </c:pt>
                <c:pt idx="688">
                  <c:v>0.85148128250036004</c:v>
                </c:pt>
                <c:pt idx="689">
                  <c:v>0.85136727740148199</c:v>
                </c:pt>
                <c:pt idx="690">
                  <c:v>0.85130029940589103</c:v>
                </c:pt>
                <c:pt idx="691">
                  <c:v>0.85116349328723695</c:v>
                </c:pt>
                <c:pt idx="692">
                  <c:v>0.851028112232319</c:v>
                </c:pt>
                <c:pt idx="693">
                  <c:v>0.85093690815321699</c:v>
                </c:pt>
                <c:pt idx="694">
                  <c:v>0.85095970917299302</c:v>
                </c:pt>
                <c:pt idx="695">
                  <c:v>0.850868505093891</c:v>
                </c:pt>
                <c:pt idx="696">
                  <c:v>0.85073454910270896</c:v>
                </c:pt>
                <c:pt idx="697">
                  <c:v>0.85066614604338198</c:v>
                </c:pt>
                <c:pt idx="698">
                  <c:v>0.85048516294891296</c:v>
                </c:pt>
                <c:pt idx="699">
                  <c:v>0.850438135845625</c:v>
                </c:pt>
                <c:pt idx="700">
                  <c:v>0.85030417985444395</c:v>
                </c:pt>
                <c:pt idx="701">
                  <c:v>0.85025715275115699</c:v>
                </c:pt>
                <c:pt idx="702">
                  <c:v>0.85003199268087304</c:v>
                </c:pt>
                <c:pt idx="703">
                  <c:v>0.84975980550730201</c:v>
                </c:pt>
                <c:pt idx="704">
                  <c:v>0.84960162343260803</c:v>
                </c:pt>
                <c:pt idx="705">
                  <c:v>0.84967002649193502</c:v>
                </c:pt>
                <c:pt idx="706">
                  <c:v>0.84955459632932095</c:v>
                </c:pt>
                <c:pt idx="707">
                  <c:v>0.84948619326999397</c:v>
                </c:pt>
                <c:pt idx="708">
                  <c:v>0.84932943625903701</c:v>
                </c:pt>
                <c:pt idx="709">
                  <c:v>0.84921543116015896</c:v>
                </c:pt>
                <c:pt idx="710">
                  <c:v>0.84908005010524101</c:v>
                </c:pt>
                <c:pt idx="711">
                  <c:v>0.84892186803054803</c:v>
                </c:pt>
                <c:pt idx="712">
                  <c:v>0.84901164704591403</c:v>
                </c:pt>
                <c:pt idx="713">
                  <c:v>0.84874088493607902</c:v>
                </c:pt>
                <c:pt idx="714">
                  <c:v>0.84858127779765002</c:v>
                </c:pt>
                <c:pt idx="715">
                  <c:v>0.84858127779765002</c:v>
                </c:pt>
                <c:pt idx="716">
                  <c:v>0.848468697762507</c:v>
                </c:pt>
                <c:pt idx="717">
                  <c:v>0.84826491364826295</c:v>
                </c:pt>
                <c:pt idx="718">
                  <c:v>0.848309090624078</c:v>
                </c:pt>
                <c:pt idx="719">
                  <c:v>0.84815090854938502</c:v>
                </c:pt>
                <c:pt idx="720">
                  <c:v>0.84796992545491601</c:v>
                </c:pt>
                <c:pt idx="721">
                  <c:v>0.847788942360447</c:v>
                </c:pt>
                <c:pt idx="722">
                  <c:v>0.84781031831648701</c:v>
                </c:pt>
                <c:pt idx="723">
                  <c:v>0.847629335222018</c:v>
                </c:pt>
                <c:pt idx="724">
                  <c:v>0.84769773828134398</c:v>
                </c:pt>
                <c:pt idx="725">
                  <c:v>0.84747257821106103</c:v>
                </c:pt>
                <c:pt idx="726">
                  <c:v>0.84733577209240696</c:v>
                </c:pt>
                <c:pt idx="727">
                  <c:v>0.84729159511659202</c:v>
                </c:pt>
                <c:pt idx="728">
                  <c:v>0.84720039103748901</c:v>
                </c:pt>
                <c:pt idx="729">
                  <c:v>0.84708638593861096</c:v>
                </c:pt>
                <c:pt idx="730">
                  <c:v>0.84704220896279603</c:v>
                </c:pt>
                <c:pt idx="731">
                  <c:v>0.84695100488369401</c:v>
                </c:pt>
                <c:pt idx="732">
                  <c:v>0.84681419876503905</c:v>
                </c:pt>
                <c:pt idx="733">
                  <c:v>0.84674579570571296</c:v>
                </c:pt>
                <c:pt idx="734">
                  <c:v>0.84661183971453102</c:v>
                </c:pt>
                <c:pt idx="735">
                  <c:v>0.84654343665520504</c:v>
                </c:pt>
                <c:pt idx="736">
                  <c:v>0.84643085662006301</c:v>
                </c:pt>
                <c:pt idx="737">
                  <c:v>0.84633965254096</c:v>
                </c:pt>
                <c:pt idx="738">
                  <c:v>0.84615866944649099</c:v>
                </c:pt>
                <c:pt idx="739">
                  <c:v>0.84602186332783702</c:v>
                </c:pt>
                <c:pt idx="740">
                  <c:v>0.84593065924873501</c:v>
                </c:pt>
                <c:pt idx="741">
                  <c:v>0.84579670325755296</c:v>
                </c:pt>
                <c:pt idx="742">
                  <c:v>0.84570549917845095</c:v>
                </c:pt>
                <c:pt idx="743">
                  <c:v>0.84561572016308495</c:v>
                </c:pt>
                <c:pt idx="744">
                  <c:v>0.84554731710375797</c:v>
                </c:pt>
                <c:pt idx="745">
                  <c:v>0.84559149407957301</c:v>
                </c:pt>
                <c:pt idx="746">
                  <c:v>0.84543188694114402</c:v>
                </c:pt>
                <c:pt idx="747">
                  <c:v>0.84531930690600099</c:v>
                </c:pt>
                <c:pt idx="748">
                  <c:v>0.84518392585108304</c:v>
                </c:pt>
                <c:pt idx="749">
                  <c:v>0.84506992075220499</c:v>
                </c:pt>
                <c:pt idx="750">
                  <c:v>0.84500294275661503</c:v>
                </c:pt>
                <c:pt idx="751">
                  <c:v>0.84493453969728805</c:v>
                </c:pt>
                <c:pt idx="752">
                  <c:v>0.84475355660281903</c:v>
                </c:pt>
                <c:pt idx="753">
                  <c:v>0.84466377758745304</c:v>
                </c:pt>
                <c:pt idx="754">
                  <c:v>0.84459537452812605</c:v>
                </c:pt>
                <c:pt idx="755">
                  <c:v>0.84452697146879896</c:v>
                </c:pt>
                <c:pt idx="756">
                  <c:v>0.84441439143365704</c:v>
                </c:pt>
                <c:pt idx="757">
                  <c:v>0.84430181139851501</c:v>
                </c:pt>
                <c:pt idx="758">
                  <c:v>0.844210607319413</c:v>
                </c:pt>
                <c:pt idx="759">
                  <c:v>0.844120828304046</c:v>
                </c:pt>
                <c:pt idx="760">
                  <c:v>0.84398402218539303</c:v>
                </c:pt>
                <c:pt idx="761">
                  <c:v>0.84389281810629002</c:v>
                </c:pt>
                <c:pt idx="762">
                  <c:v>0.84378023807114799</c:v>
                </c:pt>
                <c:pt idx="763">
                  <c:v>0.84366623297226995</c:v>
                </c:pt>
                <c:pt idx="764">
                  <c:v>0.84357502889316704</c:v>
                </c:pt>
                <c:pt idx="765">
                  <c:v>0.843530851917352</c:v>
                </c:pt>
                <c:pt idx="766">
                  <c:v>0.84343964783824898</c:v>
                </c:pt>
                <c:pt idx="767">
                  <c:v>0.84332706780310795</c:v>
                </c:pt>
                <c:pt idx="768">
                  <c:v>0.84325866474378097</c:v>
                </c:pt>
                <c:pt idx="769">
                  <c:v>0.84310048266908799</c:v>
                </c:pt>
                <c:pt idx="770">
                  <c:v>0.842940875530658</c:v>
                </c:pt>
                <c:pt idx="771">
                  <c:v>0.84273851648014997</c:v>
                </c:pt>
                <c:pt idx="772">
                  <c:v>0.84262451138127203</c:v>
                </c:pt>
                <c:pt idx="773">
                  <c:v>0.84255753338568096</c:v>
                </c:pt>
                <c:pt idx="774">
                  <c:v>0.84257890934171997</c:v>
                </c:pt>
                <c:pt idx="775">
                  <c:v>0.84248913032635397</c:v>
                </c:pt>
                <c:pt idx="776">
                  <c:v>0.84246632930657805</c:v>
                </c:pt>
                <c:pt idx="777">
                  <c:v>0.84235374927143603</c:v>
                </c:pt>
                <c:pt idx="778">
                  <c:v>0.842261120128598</c:v>
                </c:pt>
                <c:pt idx="779">
                  <c:v>0.84221694315278295</c:v>
                </c:pt>
                <c:pt idx="780">
                  <c:v>0.84203596005831405</c:v>
                </c:pt>
                <c:pt idx="781">
                  <c:v>0.84196755699898695</c:v>
                </c:pt>
                <c:pt idx="782">
                  <c:v>0.84192338002317202</c:v>
                </c:pt>
                <c:pt idx="783">
                  <c:v>0.84171817084519096</c:v>
                </c:pt>
                <c:pt idx="784">
                  <c:v>0.84165119284959999</c:v>
                </c:pt>
                <c:pt idx="785">
                  <c:v>0.84158278979027301</c:v>
                </c:pt>
                <c:pt idx="786">
                  <c:v>0.84146878469139497</c:v>
                </c:pt>
                <c:pt idx="787">
                  <c:v>0.84128780159692595</c:v>
                </c:pt>
                <c:pt idx="788">
                  <c:v>0.84115242054200901</c:v>
                </c:pt>
                <c:pt idx="789">
                  <c:v>0.84106121646290599</c:v>
                </c:pt>
                <c:pt idx="790">
                  <c:v>0.84099281340358001</c:v>
                </c:pt>
                <c:pt idx="791">
                  <c:v>0.84094863642776396</c:v>
                </c:pt>
                <c:pt idx="792">
                  <c:v>0.84090303438821301</c:v>
                </c:pt>
                <c:pt idx="793">
                  <c:v>0.840811830309111</c:v>
                </c:pt>
                <c:pt idx="794">
                  <c:v>0.84069925027396897</c:v>
                </c:pt>
                <c:pt idx="795">
                  <c:v>0.84060947125860197</c:v>
                </c:pt>
                <c:pt idx="796">
                  <c:v>0.84051826717949996</c:v>
                </c:pt>
                <c:pt idx="797">
                  <c:v>0.84051826717949996</c:v>
                </c:pt>
                <c:pt idx="798">
                  <c:v>0.84054106819927499</c:v>
                </c:pt>
                <c:pt idx="799">
                  <c:v>0.84026888102570396</c:v>
                </c:pt>
                <c:pt idx="800">
                  <c:v>0.84008789793123495</c:v>
                </c:pt>
                <c:pt idx="801">
                  <c:v>0.83990691483676605</c:v>
                </c:pt>
                <c:pt idx="802">
                  <c:v>0.84008789793123495</c:v>
                </c:pt>
                <c:pt idx="803">
                  <c:v>0.83997531789609303</c:v>
                </c:pt>
                <c:pt idx="804">
                  <c:v>0.83963472766319502</c:v>
                </c:pt>
                <c:pt idx="805">
                  <c:v>0.83947654558850204</c:v>
                </c:pt>
                <c:pt idx="806">
                  <c:v>0.83949792154454095</c:v>
                </c:pt>
                <c:pt idx="807">
                  <c:v>0.83949792154454095</c:v>
                </c:pt>
                <c:pt idx="808">
                  <c:v>0.83933973946984797</c:v>
                </c:pt>
                <c:pt idx="809">
                  <c:v>0.83922715943470605</c:v>
                </c:pt>
                <c:pt idx="810">
                  <c:v>0.83906755229627605</c:v>
                </c:pt>
                <c:pt idx="811">
                  <c:v>0.83899914923694896</c:v>
                </c:pt>
                <c:pt idx="812">
                  <c:v>0.83895497226113502</c:v>
                </c:pt>
                <c:pt idx="813">
                  <c:v>0.83888656920180804</c:v>
                </c:pt>
                <c:pt idx="814">
                  <c:v>0.83875118814688998</c:v>
                </c:pt>
                <c:pt idx="815">
                  <c:v>0.83866140913152398</c:v>
                </c:pt>
                <c:pt idx="816">
                  <c:v>0.83854740403264505</c:v>
                </c:pt>
                <c:pt idx="817">
                  <c:v>0.83845619995354304</c:v>
                </c:pt>
                <c:pt idx="818">
                  <c:v>0.83832081889862498</c:v>
                </c:pt>
                <c:pt idx="819">
                  <c:v>0.83825241583929799</c:v>
                </c:pt>
                <c:pt idx="820">
                  <c:v>0.83818401277997201</c:v>
                </c:pt>
                <c:pt idx="821">
                  <c:v>0.83809423376460501</c:v>
                </c:pt>
                <c:pt idx="822">
                  <c:v>0.838003029685503</c:v>
                </c:pt>
                <c:pt idx="823">
                  <c:v>0.83793462662617602</c:v>
                </c:pt>
                <c:pt idx="824">
                  <c:v>0.83784484761081002</c:v>
                </c:pt>
                <c:pt idx="825">
                  <c:v>0.83777786961521905</c:v>
                </c:pt>
                <c:pt idx="826">
                  <c:v>0.83768666553611604</c:v>
                </c:pt>
                <c:pt idx="827">
                  <c:v>0.83761968754052496</c:v>
                </c:pt>
                <c:pt idx="828">
                  <c:v>0.83752848346142295</c:v>
                </c:pt>
                <c:pt idx="829">
                  <c:v>0.83748288142187199</c:v>
                </c:pt>
                <c:pt idx="830">
                  <c:v>0.83734750036695405</c:v>
                </c:pt>
                <c:pt idx="831">
                  <c:v>0.837233495268076</c:v>
                </c:pt>
                <c:pt idx="832">
                  <c:v>0.83711949016919796</c:v>
                </c:pt>
                <c:pt idx="833">
                  <c:v>0.83700691013405604</c:v>
                </c:pt>
                <c:pt idx="834">
                  <c:v>0.83693850707472905</c:v>
                </c:pt>
                <c:pt idx="835">
                  <c:v>0.83684872805936195</c:v>
                </c:pt>
                <c:pt idx="836">
                  <c:v>0.83678032500003496</c:v>
                </c:pt>
                <c:pt idx="837">
                  <c:v>0.836713347004445</c:v>
                </c:pt>
                <c:pt idx="838">
                  <c:v>0.83657654088579103</c:v>
                </c:pt>
                <c:pt idx="839">
                  <c:v>0.83643973476713696</c:v>
                </c:pt>
                <c:pt idx="840">
                  <c:v>0.836374181835283</c:v>
                </c:pt>
                <c:pt idx="841">
                  <c:v>0.83625875167266805</c:v>
                </c:pt>
                <c:pt idx="842">
                  <c:v>0.83614617163752702</c:v>
                </c:pt>
                <c:pt idx="843">
                  <c:v>0.83607776857820004</c:v>
                </c:pt>
                <c:pt idx="844">
                  <c:v>0.83598798956283304</c:v>
                </c:pt>
                <c:pt idx="845">
                  <c:v>0.83589678548373103</c:v>
                </c:pt>
                <c:pt idx="846">
                  <c:v>0.83582838242440405</c:v>
                </c:pt>
                <c:pt idx="847">
                  <c:v>0.83573860340903805</c:v>
                </c:pt>
                <c:pt idx="848">
                  <c:v>0.83564739932993504</c:v>
                </c:pt>
                <c:pt idx="849">
                  <c:v>0.83555619525083302</c:v>
                </c:pt>
                <c:pt idx="850">
                  <c:v>0.83549064231897796</c:v>
                </c:pt>
                <c:pt idx="851">
                  <c:v>0.83539943823987595</c:v>
                </c:pt>
                <c:pt idx="852">
                  <c:v>0.83533103518054896</c:v>
                </c:pt>
                <c:pt idx="853">
                  <c:v>0.83526263212122198</c:v>
                </c:pt>
                <c:pt idx="854">
                  <c:v>0.83517285310585498</c:v>
                </c:pt>
                <c:pt idx="855">
                  <c:v>0.83508164902675297</c:v>
                </c:pt>
                <c:pt idx="856">
                  <c:v>0.83499187001138597</c:v>
                </c:pt>
                <c:pt idx="857">
                  <c:v>0.83490066593228396</c:v>
                </c:pt>
                <c:pt idx="858">
                  <c:v>0.83480946185318206</c:v>
                </c:pt>
                <c:pt idx="859">
                  <c:v>0.83471968283781495</c:v>
                </c:pt>
                <c:pt idx="860">
                  <c:v>0.83465127977848796</c:v>
                </c:pt>
                <c:pt idx="861">
                  <c:v>0.83453869974334605</c:v>
                </c:pt>
                <c:pt idx="862">
                  <c:v>0.83442611970820402</c:v>
                </c:pt>
                <c:pt idx="863">
                  <c:v>0.83431068954558996</c:v>
                </c:pt>
                <c:pt idx="864">
                  <c:v>0.834245136613736</c:v>
                </c:pt>
                <c:pt idx="865">
                  <c:v>0.83412970645112094</c:v>
                </c:pt>
                <c:pt idx="866">
                  <c:v>0.83399575045993901</c:v>
                </c:pt>
                <c:pt idx="867">
                  <c:v>0.83392734740061303</c:v>
                </c:pt>
                <c:pt idx="868">
                  <c:v>0.83383614332151001</c:v>
                </c:pt>
                <c:pt idx="869">
                  <c:v>0.83374636430614402</c:v>
                </c:pt>
                <c:pt idx="870">
                  <c:v>0.833655160227041</c:v>
                </c:pt>
                <c:pt idx="871">
                  <c:v>0.83363235920726497</c:v>
                </c:pt>
                <c:pt idx="872">
                  <c:v>0.83349697815234802</c:v>
                </c:pt>
                <c:pt idx="873">
                  <c:v>0.83338297305346998</c:v>
                </c:pt>
                <c:pt idx="874">
                  <c:v>0.83329319403810298</c:v>
                </c:pt>
                <c:pt idx="875">
                  <c:v>0.83320198995900097</c:v>
                </c:pt>
                <c:pt idx="876">
                  <c:v>0.83311221094363397</c:v>
                </c:pt>
                <c:pt idx="877">
                  <c:v>0.83304380788430799</c:v>
                </c:pt>
                <c:pt idx="878">
                  <c:v>0.832975404824981</c:v>
                </c:pt>
                <c:pt idx="879">
                  <c:v>0.83293122784916496</c:v>
                </c:pt>
                <c:pt idx="880">
                  <c:v>0.83286282478983797</c:v>
                </c:pt>
                <c:pt idx="881">
                  <c:v>0.83268184169536996</c:v>
                </c:pt>
                <c:pt idx="882">
                  <c:v>0.83256641153275601</c:v>
                </c:pt>
                <c:pt idx="883">
                  <c:v>0.83249943353716505</c:v>
                </c:pt>
                <c:pt idx="884">
                  <c:v>0.83240965452179905</c:v>
                </c:pt>
                <c:pt idx="885">
                  <c:v>0.832295649422921</c:v>
                </c:pt>
                <c:pt idx="886">
                  <c:v>0.83222867142733004</c:v>
                </c:pt>
                <c:pt idx="887">
                  <c:v>0.83213746734822702</c:v>
                </c:pt>
                <c:pt idx="888">
                  <c:v>0.83204768833286102</c:v>
                </c:pt>
                <c:pt idx="889">
                  <c:v>0.83193225817024696</c:v>
                </c:pt>
                <c:pt idx="890">
                  <c:v>0.83184247915487997</c:v>
                </c:pt>
                <c:pt idx="891">
                  <c:v>0.83177407609555398</c:v>
                </c:pt>
                <c:pt idx="892">
                  <c:v>0.83168287201645097</c:v>
                </c:pt>
                <c:pt idx="893">
                  <c:v>0.83163869504063603</c:v>
                </c:pt>
                <c:pt idx="894">
                  <c:v>0.831526115005494</c:v>
                </c:pt>
                <c:pt idx="895">
                  <c:v>0.83143633599012701</c:v>
                </c:pt>
                <c:pt idx="896">
                  <c:v>0.83138930888684004</c:v>
                </c:pt>
                <c:pt idx="897">
                  <c:v>0.83125392783192198</c:v>
                </c:pt>
                <c:pt idx="898">
                  <c:v>0.83120832579237103</c:v>
                </c:pt>
                <c:pt idx="899">
                  <c:v>0.83107294473745297</c:v>
                </c:pt>
                <c:pt idx="900">
                  <c:v>0.83098316572208697</c:v>
                </c:pt>
                <c:pt idx="901">
                  <c:v>0.83089053657924905</c:v>
                </c:pt>
                <c:pt idx="902">
                  <c:v>0.83077795654410602</c:v>
                </c:pt>
                <c:pt idx="903">
                  <c:v>0.83068675246500401</c:v>
                </c:pt>
                <c:pt idx="904">
                  <c:v>0.83061977446941304</c:v>
                </c:pt>
                <c:pt idx="905">
                  <c:v>0.830505769370535</c:v>
                </c:pt>
                <c:pt idx="906">
                  <c:v>0.83043736631120801</c:v>
                </c:pt>
                <c:pt idx="907">
                  <c:v>0.83032478627606598</c:v>
                </c:pt>
                <c:pt idx="908">
                  <c:v>0.830256383216739</c:v>
                </c:pt>
                <c:pt idx="909">
                  <c:v>0.83018940522114804</c:v>
                </c:pt>
                <c:pt idx="910">
                  <c:v>0.83012242722555796</c:v>
                </c:pt>
                <c:pt idx="911">
                  <c:v>0.83003122314645505</c:v>
                </c:pt>
                <c:pt idx="912">
                  <c:v>0.82994001906735304</c:v>
                </c:pt>
                <c:pt idx="913">
                  <c:v>0.82985024005198604</c:v>
                </c:pt>
                <c:pt idx="914">
                  <c:v>0.829736234953108</c:v>
                </c:pt>
                <c:pt idx="915">
                  <c:v>0.82966925695751703</c:v>
                </c:pt>
                <c:pt idx="916">
                  <c:v>0.82964503087400598</c:v>
                </c:pt>
                <c:pt idx="917">
                  <c:v>0.82946404777953697</c:v>
                </c:pt>
                <c:pt idx="918">
                  <c:v>0.82941987080372204</c:v>
                </c:pt>
                <c:pt idx="919">
                  <c:v>0.82935146774439505</c:v>
                </c:pt>
                <c:pt idx="920">
                  <c:v>0.82932866672461902</c:v>
                </c:pt>
                <c:pt idx="921">
                  <c:v>0.82921466162574098</c:v>
                </c:pt>
                <c:pt idx="922">
                  <c:v>0.82917048464992604</c:v>
                </c:pt>
                <c:pt idx="923">
                  <c:v>0.82903367853127197</c:v>
                </c:pt>
                <c:pt idx="924">
                  <c:v>0.82885269543680296</c:v>
                </c:pt>
                <c:pt idx="925">
                  <c:v>0.82874011540166104</c:v>
                </c:pt>
                <c:pt idx="926">
                  <c:v>0.82864891132255902</c:v>
                </c:pt>
                <c:pt idx="927">
                  <c:v>0.82860473434674398</c:v>
                </c:pt>
                <c:pt idx="928">
                  <c:v>0.82851210520390495</c:v>
                </c:pt>
                <c:pt idx="929">
                  <c:v>0.82842232618853895</c:v>
                </c:pt>
                <c:pt idx="930">
                  <c:v>0.82835534819294798</c:v>
                </c:pt>
                <c:pt idx="931">
                  <c:v>0.82826414411384497</c:v>
                </c:pt>
                <c:pt idx="932">
                  <c:v>0.82819574105451899</c:v>
                </c:pt>
                <c:pt idx="933">
                  <c:v>0.82808316101937696</c:v>
                </c:pt>
                <c:pt idx="934">
                  <c:v>0.82796915592049902</c:v>
                </c:pt>
                <c:pt idx="935">
                  <c:v>0.82787795184139601</c:v>
                </c:pt>
                <c:pt idx="936">
                  <c:v>0.82774399585021396</c:v>
                </c:pt>
                <c:pt idx="937">
                  <c:v>0.82762856568760101</c:v>
                </c:pt>
                <c:pt idx="938">
                  <c:v>0.82753878667223402</c:v>
                </c:pt>
                <c:pt idx="939">
                  <c:v>0.82747180867664305</c:v>
                </c:pt>
                <c:pt idx="940">
                  <c:v>0.827447582593131</c:v>
                </c:pt>
                <c:pt idx="941">
                  <c:v>0.82735780357776501</c:v>
                </c:pt>
                <c:pt idx="942">
                  <c:v>0.82726659949866299</c:v>
                </c:pt>
                <c:pt idx="943">
                  <c:v>0.82715401946352096</c:v>
                </c:pt>
                <c:pt idx="944">
                  <c:v>0.82706281538441795</c:v>
                </c:pt>
                <c:pt idx="945">
                  <c:v>0.82701863840860301</c:v>
                </c:pt>
                <c:pt idx="946">
                  <c:v>0.82697303636905195</c:v>
                </c:pt>
                <c:pt idx="947">
                  <c:v>0.82679205327458305</c:v>
                </c:pt>
                <c:pt idx="948">
                  <c:v>0.82672365021525596</c:v>
                </c:pt>
                <c:pt idx="949">
                  <c:v>0.82663244613615305</c:v>
                </c:pt>
                <c:pt idx="950">
                  <c:v>0.82658826916033801</c:v>
                </c:pt>
                <c:pt idx="951">
                  <c:v>0.82649849014497201</c:v>
                </c:pt>
                <c:pt idx="952">
                  <c:v>0.826407286065869</c:v>
                </c:pt>
                <c:pt idx="953">
                  <c:v>0.82636168402631804</c:v>
                </c:pt>
                <c:pt idx="954">
                  <c:v>0.826157899912074</c:v>
                </c:pt>
                <c:pt idx="955">
                  <c:v>0.82608949685274702</c:v>
                </c:pt>
                <c:pt idx="956">
                  <c:v>0.82599971783738002</c:v>
                </c:pt>
                <c:pt idx="957">
                  <c:v>0.82593131477805404</c:v>
                </c:pt>
                <c:pt idx="958">
                  <c:v>0.82586291171872706</c:v>
                </c:pt>
                <c:pt idx="959">
                  <c:v>0.82577170763962404</c:v>
                </c:pt>
                <c:pt idx="960">
                  <c:v>0.82563632658470698</c:v>
                </c:pt>
                <c:pt idx="961">
                  <c:v>0.82556792352538</c:v>
                </c:pt>
                <c:pt idx="962">
                  <c:v>0.82552374654956395</c:v>
                </c:pt>
                <c:pt idx="963">
                  <c:v>0.825478144510013</c:v>
                </c:pt>
                <c:pt idx="964">
                  <c:v>0.82540974145068702</c:v>
                </c:pt>
                <c:pt idx="965">
                  <c:v>0.82525013431225702</c:v>
                </c:pt>
                <c:pt idx="966">
                  <c:v>0.82518458138040196</c:v>
                </c:pt>
                <c:pt idx="967">
                  <c:v>0.82511617832107498</c:v>
                </c:pt>
                <c:pt idx="968">
                  <c:v>0.82495657118264598</c:v>
                </c:pt>
                <c:pt idx="969">
                  <c:v>0.824888168123319</c:v>
                </c:pt>
                <c:pt idx="970">
                  <c:v>0.82473141111236203</c:v>
                </c:pt>
                <c:pt idx="971">
                  <c:v>0.82461740601348399</c:v>
                </c:pt>
                <c:pt idx="972">
                  <c:v>0.82452620193438098</c:v>
                </c:pt>
                <c:pt idx="973">
                  <c:v>0.82450340091460605</c:v>
                </c:pt>
                <c:pt idx="974">
                  <c:v>0.82434521883991296</c:v>
                </c:pt>
                <c:pt idx="975">
                  <c:v>0.82434521883991296</c:v>
                </c:pt>
                <c:pt idx="976">
                  <c:v>0.82432241782013704</c:v>
                </c:pt>
                <c:pt idx="977">
                  <c:v>0.82423263880477105</c:v>
                </c:pt>
                <c:pt idx="978">
                  <c:v>0.824028854690526</c:v>
                </c:pt>
                <c:pt idx="979">
                  <c:v>0.82400462860701496</c:v>
                </c:pt>
                <c:pt idx="980">
                  <c:v>0.82396045163119902</c:v>
                </c:pt>
                <c:pt idx="981">
                  <c:v>0.82384787159605699</c:v>
                </c:pt>
                <c:pt idx="982">
                  <c:v>0.82368968952136401</c:v>
                </c:pt>
                <c:pt idx="983">
                  <c:v>0.82357425935874995</c:v>
                </c:pt>
                <c:pt idx="984">
                  <c:v>0.82348448034338295</c:v>
                </c:pt>
                <c:pt idx="985">
                  <c:v>0.82339327626428105</c:v>
                </c:pt>
                <c:pt idx="986">
                  <c:v>0.82332629826868997</c:v>
                </c:pt>
                <c:pt idx="987">
                  <c:v>0.82325789520936299</c:v>
                </c:pt>
                <c:pt idx="988">
                  <c:v>0.82316811619399699</c:v>
                </c:pt>
                <c:pt idx="989">
                  <c:v>0.82309971313467001</c:v>
                </c:pt>
                <c:pt idx="990">
                  <c:v>0.82298713309952798</c:v>
                </c:pt>
                <c:pt idx="991">
                  <c:v>0.82289592902042596</c:v>
                </c:pt>
                <c:pt idx="992">
                  <c:v>0.82280615000505897</c:v>
                </c:pt>
                <c:pt idx="993">
                  <c:v>0.82269071984244502</c:v>
                </c:pt>
                <c:pt idx="994">
                  <c:v>0.82262516691058996</c:v>
                </c:pt>
                <c:pt idx="995">
                  <c:v>0.82255676385126297</c:v>
                </c:pt>
                <c:pt idx="996">
                  <c:v>0.82246555977216096</c:v>
                </c:pt>
                <c:pt idx="997">
                  <c:v>0.82237578075679396</c:v>
                </c:pt>
                <c:pt idx="998">
                  <c:v>0.82228457667769195</c:v>
                </c:pt>
                <c:pt idx="999">
                  <c:v>0.82219337259859004</c:v>
                </c:pt>
                <c:pt idx="1000">
                  <c:v>0.82210359358322305</c:v>
                </c:pt>
                <c:pt idx="1001">
                  <c:v>0.821989588484345</c:v>
                </c:pt>
                <c:pt idx="1002">
                  <c:v>0.82187558338546696</c:v>
                </c:pt>
                <c:pt idx="1003">
                  <c:v>0.82183140640965202</c:v>
                </c:pt>
                <c:pt idx="1004">
                  <c:v>0.82174162739428602</c:v>
                </c:pt>
                <c:pt idx="1005">
                  <c:v>0.82165042331518301</c:v>
                </c:pt>
                <c:pt idx="1006">
                  <c:v>0.82158202025585603</c:v>
                </c:pt>
                <c:pt idx="1007">
                  <c:v>0.82149224124049003</c:v>
                </c:pt>
                <c:pt idx="1008">
                  <c:v>0.821379661205347</c:v>
                </c:pt>
                <c:pt idx="1009">
                  <c:v>0.82131125814602102</c:v>
                </c:pt>
                <c:pt idx="1010">
                  <c:v>0.821220054066918</c:v>
                </c:pt>
                <c:pt idx="1011">
                  <c:v>0.82113027505155201</c:v>
                </c:pt>
                <c:pt idx="1012">
                  <c:v>0.82101484488893695</c:v>
                </c:pt>
                <c:pt idx="1013">
                  <c:v>0.82094786689334698</c:v>
                </c:pt>
                <c:pt idx="1014">
                  <c:v>0.82087946383402</c:v>
                </c:pt>
                <c:pt idx="1015">
                  <c:v>0.82081248583842903</c:v>
                </c:pt>
                <c:pt idx="1016">
                  <c:v>0.82069848073955098</c:v>
                </c:pt>
                <c:pt idx="1017">
                  <c:v>0.82065287870000003</c:v>
                </c:pt>
                <c:pt idx="1018">
                  <c:v>0.82060870172418499</c:v>
                </c:pt>
                <c:pt idx="1019">
                  <c:v>0.82060870172418499</c:v>
                </c:pt>
                <c:pt idx="1020">
                  <c:v>0.82049612168904196</c:v>
                </c:pt>
                <c:pt idx="1021">
                  <c:v>0.82031228846710202</c:v>
                </c:pt>
                <c:pt idx="1022">
                  <c:v>0.820109929416594</c:v>
                </c:pt>
                <c:pt idx="1023">
                  <c:v>0.81999734938145097</c:v>
                </c:pt>
                <c:pt idx="1024">
                  <c:v>0.81992894632212399</c:v>
                </c:pt>
                <c:pt idx="1025">
                  <c:v>0.81990614530234796</c:v>
                </c:pt>
                <c:pt idx="1026">
                  <c:v>0.82001872533749098</c:v>
                </c:pt>
                <c:pt idx="1027">
                  <c:v>0.819860543262797</c:v>
                </c:pt>
                <c:pt idx="1028">
                  <c:v>0.81970236118810402</c:v>
                </c:pt>
                <c:pt idx="1029">
                  <c:v>0.819519953029899</c:v>
                </c:pt>
                <c:pt idx="1030">
                  <c:v>0.819430174014533</c:v>
                </c:pt>
                <c:pt idx="1031">
                  <c:v>0.81938457197498105</c:v>
                </c:pt>
                <c:pt idx="1032">
                  <c:v>0.81918221292447302</c:v>
                </c:pt>
                <c:pt idx="1033">
                  <c:v>0.81915798684096097</c:v>
                </c:pt>
                <c:pt idx="1034">
                  <c:v>0.81906678276185896</c:v>
                </c:pt>
                <c:pt idx="1035">
                  <c:v>0.81895420272671704</c:v>
                </c:pt>
                <c:pt idx="1036">
                  <c:v>0.81888579966738995</c:v>
                </c:pt>
                <c:pt idx="1037">
                  <c:v>0.81884162269157501</c:v>
                </c:pt>
                <c:pt idx="1038">
                  <c:v>0.81877321963224803</c:v>
                </c:pt>
                <c:pt idx="1039">
                  <c:v>0.818660639597106</c:v>
                </c:pt>
                <c:pt idx="1040">
                  <c:v>0.81854663449822795</c:v>
                </c:pt>
                <c:pt idx="1041">
                  <c:v>0.81850245752241302</c:v>
                </c:pt>
                <c:pt idx="1042">
                  <c:v>0.81838845242353497</c:v>
                </c:pt>
                <c:pt idx="1043">
                  <c:v>0.81832004936420799</c:v>
                </c:pt>
                <c:pt idx="1044">
                  <c:v>0.81823027034884099</c:v>
                </c:pt>
                <c:pt idx="1045">
                  <c:v>0.81809346423018803</c:v>
                </c:pt>
                <c:pt idx="1046">
                  <c:v>0.817980884195045</c:v>
                </c:pt>
                <c:pt idx="1047">
                  <c:v>0.81786830415990297</c:v>
                </c:pt>
                <c:pt idx="1048">
                  <c:v>0.81779990110057699</c:v>
                </c:pt>
                <c:pt idx="1049">
                  <c:v>0.81770869702147397</c:v>
                </c:pt>
                <c:pt idx="1050">
                  <c:v>0.81759611698633206</c:v>
                </c:pt>
                <c:pt idx="1051">
                  <c:v>0.81755051494678099</c:v>
                </c:pt>
                <c:pt idx="1052">
                  <c:v>0.81745931086767798</c:v>
                </c:pt>
                <c:pt idx="1053">
                  <c:v>0.81734673083253595</c:v>
                </c:pt>
                <c:pt idx="1054">
                  <c:v>0.81727832777320997</c:v>
                </c:pt>
                <c:pt idx="1055">
                  <c:v>0.81718854875784297</c:v>
                </c:pt>
                <c:pt idx="1056">
                  <c:v>0.81712014569851599</c:v>
                </c:pt>
                <c:pt idx="1057">
                  <c:v>0.81700614059963805</c:v>
                </c:pt>
                <c:pt idx="1058">
                  <c:v>0.81691636158427205</c:v>
                </c:pt>
                <c:pt idx="1059">
                  <c:v>0.81682515750517004</c:v>
                </c:pt>
                <c:pt idx="1060">
                  <c:v>0.81673537848980304</c:v>
                </c:pt>
                <c:pt idx="1061">
                  <c:v>0.81666697543047595</c:v>
                </c:pt>
                <c:pt idx="1062">
                  <c:v>0.81655439539533403</c:v>
                </c:pt>
                <c:pt idx="1063">
                  <c:v>0.81646319131623102</c:v>
                </c:pt>
                <c:pt idx="1064">
                  <c:v>0.81637341230086502</c:v>
                </c:pt>
                <c:pt idx="1065">
                  <c:v>0.81630500924153804</c:v>
                </c:pt>
                <c:pt idx="1066">
                  <c:v>0.81619242920639601</c:v>
                </c:pt>
                <c:pt idx="1067">
                  <c:v>0.81610122512729399</c:v>
                </c:pt>
                <c:pt idx="1068">
                  <c:v>0.81603282206796701</c:v>
                </c:pt>
                <c:pt idx="1069">
                  <c:v>0.81592024203282498</c:v>
                </c:pt>
                <c:pt idx="1070">
                  <c:v>0.81580623693394705</c:v>
                </c:pt>
                <c:pt idx="1071">
                  <c:v>0.81571503285484503</c:v>
                </c:pt>
                <c:pt idx="1072">
                  <c:v>0.81562525383947804</c:v>
                </c:pt>
                <c:pt idx="1073">
                  <c:v>0.81551124874059999</c:v>
                </c:pt>
                <c:pt idx="1074">
                  <c:v>0.81542146972523299</c:v>
                </c:pt>
                <c:pt idx="1075">
                  <c:v>0.81533026564613098</c:v>
                </c:pt>
                <c:pt idx="1076">
                  <c:v>0.81521768561098895</c:v>
                </c:pt>
                <c:pt idx="1077">
                  <c:v>0.81512790659562295</c:v>
                </c:pt>
                <c:pt idx="1078">
                  <c:v>0.815012476433008</c:v>
                </c:pt>
                <c:pt idx="1079">
                  <c:v>0.81483149333853999</c:v>
                </c:pt>
                <c:pt idx="1080">
                  <c:v>0.81476309027921301</c:v>
                </c:pt>
                <c:pt idx="1081">
                  <c:v>0.81476309027921301</c:v>
                </c:pt>
                <c:pt idx="1082">
                  <c:v>0.81476309027921301</c:v>
                </c:pt>
                <c:pt idx="1083">
                  <c:v>0.81487852044182696</c:v>
                </c:pt>
                <c:pt idx="1084">
                  <c:v>0.81487852044182696</c:v>
                </c:pt>
                <c:pt idx="1085">
                  <c:v>0.81474171432317299</c:v>
                </c:pt>
                <c:pt idx="1086">
                  <c:v>0.81431134507490799</c:v>
                </c:pt>
                <c:pt idx="1087">
                  <c:v>0.81424436707931802</c:v>
                </c:pt>
                <c:pt idx="1088">
                  <c:v>0.81417596401999104</c:v>
                </c:pt>
                <c:pt idx="1089">
                  <c:v>0.81412893691670296</c:v>
                </c:pt>
                <c:pt idx="1090">
                  <c:v>0.81406338398484901</c:v>
                </c:pt>
                <c:pt idx="1091">
                  <c:v>0.81374559477172603</c:v>
                </c:pt>
                <c:pt idx="1092">
                  <c:v>0.81365439069262402</c:v>
                </c:pt>
                <c:pt idx="1093">
                  <c:v>0.81356461167725702</c:v>
                </c:pt>
                <c:pt idx="1094">
                  <c:v>0.81365439069262402</c:v>
                </c:pt>
                <c:pt idx="1095">
                  <c:v>0.813633014736584</c:v>
                </c:pt>
                <c:pt idx="1096">
                  <c:v>0.81351758457397005</c:v>
                </c:pt>
                <c:pt idx="1097">
                  <c:v>0.81340500453882802</c:v>
                </c:pt>
                <c:pt idx="1098">
                  <c:v>0.81322402144435901</c:v>
                </c:pt>
                <c:pt idx="1099">
                  <c:v>0.81302023733011497</c:v>
                </c:pt>
                <c:pt idx="1100">
                  <c:v>0.81297463529056302</c:v>
                </c:pt>
                <c:pt idx="1101">
                  <c:v>0.81295183427078799</c:v>
                </c:pt>
                <c:pt idx="1102">
                  <c:v>0.81286205525542099</c:v>
                </c:pt>
                <c:pt idx="1103">
                  <c:v>0.81274947522027896</c:v>
                </c:pt>
                <c:pt idx="1104">
                  <c:v>0.81256849212581095</c:v>
                </c:pt>
                <c:pt idx="1105">
                  <c:v>0.812453061963196</c:v>
                </c:pt>
                <c:pt idx="1106">
                  <c:v>0.81229487988850302</c:v>
                </c:pt>
                <c:pt idx="1107">
                  <c:v>0.81215949883358496</c:v>
                </c:pt>
                <c:pt idx="1108">
                  <c:v>0.81204691879844404</c:v>
                </c:pt>
                <c:pt idx="1109">
                  <c:v>0.81204691879844404</c:v>
                </c:pt>
                <c:pt idx="1110">
                  <c:v>0.81191011267978996</c:v>
                </c:pt>
                <c:pt idx="1111">
                  <c:v>0.81195571471934103</c:v>
                </c:pt>
                <c:pt idx="1112">
                  <c:v>0.81195571471934103</c:v>
                </c:pt>
                <c:pt idx="1113">
                  <c:v>0.811932913699565</c:v>
                </c:pt>
                <c:pt idx="1114">
                  <c:v>0.81179753264464805</c:v>
                </c:pt>
                <c:pt idx="1115">
                  <c:v>0.81163792550621805</c:v>
                </c:pt>
                <c:pt idx="1116">
                  <c:v>0.81129876033705595</c:v>
                </c:pt>
                <c:pt idx="1117">
                  <c:v>0.81123035727772896</c:v>
                </c:pt>
                <c:pt idx="1118">
                  <c:v>0.811163379282139</c:v>
                </c:pt>
                <c:pt idx="1119">
                  <c:v>0.81113915319862695</c:v>
                </c:pt>
                <c:pt idx="1120">
                  <c:v>0.81100519720744502</c:v>
                </c:pt>
                <c:pt idx="1121">
                  <c:v>0.81089119210856697</c:v>
                </c:pt>
                <c:pt idx="1122">
                  <c:v>0.81084559006901602</c:v>
                </c:pt>
                <c:pt idx="1123">
                  <c:v>0.81075581105365002</c:v>
                </c:pt>
                <c:pt idx="1124">
                  <c:v>0.81059620391522003</c:v>
                </c:pt>
                <c:pt idx="1125">
                  <c:v>0.81041522082075101</c:v>
                </c:pt>
                <c:pt idx="1126">
                  <c:v>0.810234237726282</c:v>
                </c:pt>
                <c:pt idx="1127">
                  <c:v>0.81016583466695602</c:v>
                </c:pt>
                <c:pt idx="1128">
                  <c:v>0.810234237726282</c:v>
                </c:pt>
                <c:pt idx="1129">
                  <c:v>0.81019006075046696</c:v>
                </c:pt>
                <c:pt idx="1130">
                  <c:v>0.81014303364717999</c:v>
                </c:pt>
                <c:pt idx="1131">
                  <c:v>0.80994067459667096</c:v>
                </c:pt>
                <c:pt idx="1132">
                  <c:v>0.80994067459667096</c:v>
                </c:pt>
                <c:pt idx="1133">
                  <c:v>0.80966848742310005</c:v>
                </c:pt>
                <c:pt idx="1134">
                  <c:v>0.80948750432863104</c:v>
                </c:pt>
                <c:pt idx="1135">
                  <c:v>0.80928229515064998</c:v>
                </c:pt>
                <c:pt idx="1136">
                  <c:v>0.809644261339589</c:v>
                </c:pt>
                <c:pt idx="1137">
                  <c:v>0.80944190228907997</c:v>
                </c:pt>
                <c:pt idx="1138">
                  <c:v>0.80916971511550795</c:v>
                </c:pt>
                <c:pt idx="1139">
                  <c:v>0.80914691409573303</c:v>
                </c:pt>
                <c:pt idx="1140">
                  <c:v>0.80882912488261005</c:v>
                </c:pt>
                <c:pt idx="1141">
                  <c:v>0.80880774892657104</c:v>
                </c:pt>
                <c:pt idx="1142">
                  <c:v>0.808784947906795</c:v>
                </c:pt>
                <c:pt idx="1143">
                  <c:v>0.80830897661897905</c:v>
                </c:pt>
                <c:pt idx="1144">
                  <c:v>0.80844578273763301</c:v>
                </c:pt>
                <c:pt idx="1145">
                  <c:v>0.80826337457942798</c:v>
                </c:pt>
                <c:pt idx="1146">
                  <c:v>0.80814936948055005</c:v>
                </c:pt>
                <c:pt idx="1147">
                  <c:v>0.80805959046518305</c:v>
                </c:pt>
                <c:pt idx="1148">
                  <c:v>0.80792420941026599</c:v>
                </c:pt>
                <c:pt idx="1149">
                  <c:v>0.80796838638608104</c:v>
                </c:pt>
                <c:pt idx="1150">
                  <c:v>0.80808239148495897</c:v>
                </c:pt>
                <c:pt idx="1151">
                  <c:v>0.80799261246959297</c:v>
                </c:pt>
                <c:pt idx="1152">
                  <c:v>0.80772042529602095</c:v>
                </c:pt>
                <c:pt idx="1153">
                  <c:v>0.80722165298842996</c:v>
                </c:pt>
                <c:pt idx="1154">
                  <c:v>0.80699506785441</c:v>
                </c:pt>
                <c:pt idx="1155">
                  <c:v>0.80697226683463397</c:v>
                </c:pt>
                <c:pt idx="1156">
                  <c:v>0.80701786887418603</c:v>
                </c:pt>
                <c:pt idx="1157">
                  <c:v>0.80717605094887901</c:v>
                </c:pt>
                <c:pt idx="1158">
                  <c:v>0.80706347091373598</c:v>
                </c:pt>
                <c:pt idx="1159">
                  <c:v>0.80717605094887901</c:v>
                </c:pt>
                <c:pt idx="1160">
                  <c:v>0.80722165298842996</c:v>
                </c:pt>
                <c:pt idx="1161">
                  <c:v>0.80667870370502304</c:v>
                </c:pt>
                <c:pt idx="1162">
                  <c:v>0.80676848272039003</c:v>
                </c:pt>
                <c:pt idx="1163">
                  <c:v>0.80654189758636996</c:v>
                </c:pt>
                <c:pt idx="1164">
                  <c:v>0.80642931755122804</c:v>
                </c:pt>
                <c:pt idx="1165">
                  <c:v>0.80620130735347195</c:v>
                </c:pt>
                <c:pt idx="1166">
                  <c:v>0.80602032425900305</c:v>
                </c:pt>
                <c:pt idx="1167">
                  <c:v>0.80588636826782101</c:v>
                </c:pt>
                <c:pt idx="1168">
                  <c:v>0.80574956214916704</c:v>
                </c:pt>
                <c:pt idx="1169">
                  <c:v>0.80572676112939201</c:v>
                </c:pt>
                <c:pt idx="1170">
                  <c:v>0.80540897191626903</c:v>
                </c:pt>
                <c:pt idx="1171">
                  <c:v>0.80536479494045399</c:v>
                </c:pt>
                <c:pt idx="1172">
                  <c:v>0.80531919290090304</c:v>
                </c:pt>
                <c:pt idx="1173">
                  <c:v>0.80477481855375999</c:v>
                </c:pt>
                <c:pt idx="1174">
                  <c:v>0.80477481855375999</c:v>
                </c:pt>
                <c:pt idx="1175">
                  <c:v>0.80491162467241395</c:v>
                </c:pt>
                <c:pt idx="1176">
                  <c:v>0.80482184565704695</c:v>
                </c:pt>
                <c:pt idx="1177">
                  <c:v>0.804616636479067</c:v>
                </c:pt>
                <c:pt idx="1178">
                  <c:v>0.80459383545929097</c:v>
                </c:pt>
                <c:pt idx="1179">
                  <c:v>0.80482184565704695</c:v>
                </c:pt>
                <c:pt idx="1180">
                  <c:v>0.80420906825057803</c:v>
                </c:pt>
                <c:pt idx="1181">
                  <c:v>0.80409506315169899</c:v>
                </c:pt>
                <c:pt idx="1182">
                  <c:v>0.80389127903745505</c:v>
                </c:pt>
                <c:pt idx="1183">
                  <c:v>0.80391408005722997</c:v>
                </c:pt>
                <c:pt idx="1184">
                  <c:v>0.80423186927035295</c:v>
                </c:pt>
                <c:pt idx="1185">
                  <c:v>0.80395968209678204</c:v>
                </c:pt>
                <c:pt idx="1186">
                  <c:v>0.80375732304627301</c:v>
                </c:pt>
                <c:pt idx="1187">
                  <c:v>0.80346090978919005</c:v>
                </c:pt>
                <c:pt idx="1188">
                  <c:v>0.80321152363539505</c:v>
                </c:pt>
                <c:pt idx="1189">
                  <c:v>0.80321152363539505</c:v>
                </c:pt>
                <c:pt idx="1190">
                  <c:v>0.80314454563980398</c:v>
                </c:pt>
                <c:pt idx="1191">
                  <c:v>0.80294076152555904</c:v>
                </c:pt>
                <c:pt idx="1192">
                  <c:v>0.80275835336735402</c:v>
                </c:pt>
                <c:pt idx="1193">
                  <c:v>0.80275835336735402</c:v>
                </c:pt>
                <c:pt idx="1194">
                  <c:v>0.802577370272886</c:v>
                </c:pt>
                <c:pt idx="1195">
                  <c:v>0.80239638717841699</c:v>
                </c:pt>
                <c:pt idx="1196">
                  <c:v>0.80230660816304999</c:v>
                </c:pt>
                <c:pt idx="1197">
                  <c:v>0.80219402812790797</c:v>
                </c:pt>
                <c:pt idx="1198">
                  <c:v>0.80208002302903003</c:v>
                </c:pt>
                <c:pt idx="1199">
                  <c:v>0.80189903993456102</c:v>
                </c:pt>
                <c:pt idx="1200">
                  <c:v>0.80171663177635599</c:v>
                </c:pt>
                <c:pt idx="1201">
                  <c:v>0.80153564868188698</c:v>
                </c:pt>
                <c:pt idx="1202">
                  <c:v>0.80140026762697003</c:v>
                </c:pt>
                <c:pt idx="1203">
                  <c:v>0.801287687591828</c:v>
                </c:pt>
                <c:pt idx="1204">
                  <c:v>0.80121928453250102</c:v>
                </c:pt>
                <c:pt idx="1205">
                  <c:v>0.801287687591828</c:v>
                </c:pt>
                <c:pt idx="1206">
                  <c:v>0.801287687591828</c:v>
                </c:pt>
                <c:pt idx="1207">
                  <c:v>0.80135466558741797</c:v>
                </c:pt>
                <c:pt idx="1208">
                  <c:v>0.80090149531937804</c:v>
                </c:pt>
                <c:pt idx="1209">
                  <c:v>0.80058513116999197</c:v>
                </c:pt>
                <c:pt idx="1210">
                  <c:v>0.80051672811066399</c:v>
                </c:pt>
                <c:pt idx="1211">
                  <c:v>0.80019893889754201</c:v>
                </c:pt>
                <c:pt idx="1212">
                  <c:v>0.80019893889754201</c:v>
                </c:pt>
                <c:pt idx="1213">
                  <c:v>0.80008635886239998</c:v>
                </c:pt>
                <c:pt idx="1214">
                  <c:v>0.79997377882725795</c:v>
                </c:pt>
                <c:pt idx="1215">
                  <c:v>0.79981559675256497</c:v>
                </c:pt>
                <c:pt idx="1216">
                  <c:v>0.79961181263832104</c:v>
                </c:pt>
                <c:pt idx="1217">
                  <c:v>0.79947500651966696</c:v>
                </c:pt>
                <c:pt idx="1218">
                  <c:v>0.79940660346033898</c:v>
                </c:pt>
                <c:pt idx="1219">
                  <c:v>0.79922562036587097</c:v>
                </c:pt>
                <c:pt idx="1220">
                  <c:v>0.79902183625162704</c:v>
                </c:pt>
                <c:pt idx="1221">
                  <c:v>0.79900046029558702</c:v>
                </c:pt>
                <c:pt idx="1222">
                  <c:v>0.79890925621648401</c:v>
                </c:pt>
                <c:pt idx="1223">
                  <c:v>0.79884085315715703</c:v>
                </c:pt>
                <c:pt idx="1224">
                  <c:v>0.798638494106649</c:v>
                </c:pt>
                <c:pt idx="1225">
                  <c:v>0.79836488186934196</c:v>
                </c:pt>
                <c:pt idx="1226">
                  <c:v>0.79816109775509703</c:v>
                </c:pt>
                <c:pt idx="1227">
                  <c:v>0.79782193258593503</c:v>
                </c:pt>
                <c:pt idx="1228">
                  <c:v>0.797888910581526</c:v>
                </c:pt>
                <c:pt idx="1229">
                  <c:v>0.79763952442773001</c:v>
                </c:pt>
                <c:pt idx="1230">
                  <c:v>0.79750556843654796</c:v>
                </c:pt>
                <c:pt idx="1231">
                  <c:v>0.79768655153101697</c:v>
                </c:pt>
                <c:pt idx="1232">
                  <c:v>0.79752694439258798</c:v>
                </c:pt>
                <c:pt idx="1233">
                  <c:v>0.79730035925856801</c:v>
                </c:pt>
                <c:pt idx="1234">
                  <c:v>0.79700679612895697</c:v>
                </c:pt>
                <c:pt idx="1235">
                  <c:v>0.79691559204985396</c:v>
                </c:pt>
                <c:pt idx="1236">
                  <c:v>0.796689006915834</c:v>
                </c:pt>
                <c:pt idx="1237">
                  <c:v>0.79659780283673098</c:v>
                </c:pt>
                <c:pt idx="1238">
                  <c:v>0.79653082484114102</c:v>
                </c:pt>
                <c:pt idx="1239">
                  <c:v>0.79639401872248705</c:v>
                </c:pt>
                <c:pt idx="1240">
                  <c:v>0.79621303562801904</c:v>
                </c:pt>
                <c:pt idx="1241">
                  <c:v>0.79607622950936396</c:v>
                </c:pt>
                <c:pt idx="1242">
                  <c:v>0.79594227351818303</c:v>
                </c:pt>
                <c:pt idx="1243">
                  <c:v>0.79582826841930498</c:v>
                </c:pt>
                <c:pt idx="1244">
                  <c:v>0.79569288736438804</c:v>
                </c:pt>
                <c:pt idx="1245">
                  <c:v>0.79553328022595804</c:v>
                </c:pt>
                <c:pt idx="1246">
                  <c:v>0.79542070019081601</c:v>
                </c:pt>
                <c:pt idx="1247">
                  <c:v>0.79542070019081601</c:v>
                </c:pt>
                <c:pt idx="1248">
                  <c:v>0.79517131403702002</c:v>
                </c:pt>
                <c:pt idx="1249">
                  <c:v>0.79496752992277597</c:v>
                </c:pt>
                <c:pt idx="1250">
                  <c:v>0.79471814376897998</c:v>
                </c:pt>
                <c:pt idx="1251">
                  <c:v>0.79451578471847095</c:v>
                </c:pt>
                <c:pt idx="1252">
                  <c:v>0.79428777452071497</c:v>
                </c:pt>
                <c:pt idx="1253">
                  <c:v>0.79415239346579802</c:v>
                </c:pt>
                <c:pt idx="1254">
                  <c:v>0.79403838836691998</c:v>
                </c:pt>
                <c:pt idx="1255">
                  <c:v>0.79392580833177795</c:v>
                </c:pt>
                <c:pt idx="1256">
                  <c:v>0.79379042727686</c:v>
                </c:pt>
                <c:pt idx="1257">
                  <c:v>0.79367642217798196</c:v>
                </c:pt>
                <c:pt idx="1258">
                  <c:v>0.79351681503955196</c:v>
                </c:pt>
                <c:pt idx="1259">
                  <c:v>0.79347263806373802</c:v>
                </c:pt>
                <c:pt idx="1260">
                  <c:v>0.79347263806373802</c:v>
                </c:pt>
                <c:pt idx="1261">
                  <c:v>0.79326885394949298</c:v>
                </c:pt>
                <c:pt idx="1262">
                  <c:v>0.79295106473637</c:v>
                </c:pt>
                <c:pt idx="1263">
                  <c:v>0.79265750160675896</c:v>
                </c:pt>
                <c:pt idx="1264">
                  <c:v>0.79249931953206598</c:v>
                </c:pt>
                <c:pt idx="1265">
                  <c:v>0.79233971239363699</c:v>
                </c:pt>
                <c:pt idx="1266">
                  <c:v>0.79211312725961602</c:v>
                </c:pt>
                <c:pt idx="1267">
                  <c:v>0.79193214416514801</c:v>
                </c:pt>
                <c:pt idx="1268">
                  <c:v>0.79181956413000498</c:v>
                </c:pt>
                <c:pt idx="1269">
                  <c:v>0.79168418307508803</c:v>
                </c:pt>
                <c:pt idx="1270">
                  <c:v>0.79154737695643396</c:v>
                </c:pt>
                <c:pt idx="1271">
                  <c:v>0.79132079182241399</c:v>
                </c:pt>
                <c:pt idx="1272">
                  <c:v>0.79118541076749704</c:v>
                </c:pt>
                <c:pt idx="1273">
                  <c:v>0.79111700770816995</c:v>
                </c:pt>
                <c:pt idx="1274">
                  <c:v>0.79082344457855902</c:v>
                </c:pt>
                <c:pt idx="1275">
                  <c:v>0.79064246148409001</c:v>
                </c:pt>
                <c:pt idx="1276">
                  <c:v>0.79050565536543604</c:v>
                </c:pt>
                <c:pt idx="1277">
                  <c:v>0.79034604822700705</c:v>
                </c:pt>
                <c:pt idx="1278">
                  <c:v>0.79025626921164005</c:v>
                </c:pt>
                <c:pt idx="1279">
                  <c:v>0.79012088815672299</c:v>
                </c:pt>
                <c:pt idx="1280">
                  <c:v>0.78989287795896701</c:v>
                </c:pt>
                <c:pt idx="1281">
                  <c:v>0.789711894864498</c:v>
                </c:pt>
                <c:pt idx="1282">
                  <c:v>0.78959931482935497</c:v>
                </c:pt>
                <c:pt idx="1283">
                  <c:v>0.78950953581398897</c:v>
                </c:pt>
                <c:pt idx="1284">
                  <c:v>0.78926014966019298</c:v>
                </c:pt>
                <c:pt idx="1285">
                  <c:v>0.78894378551080702</c:v>
                </c:pt>
                <c:pt idx="1286">
                  <c:v>0.78873857633282696</c:v>
                </c:pt>
                <c:pt idx="1287">
                  <c:v>0.78837661014388905</c:v>
                </c:pt>
                <c:pt idx="1288">
                  <c:v>0.78830820708456195</c:v>
                </c:pt>
                <c:pt idx="1289">
                  <c:v>0.788172826029644</c:v>
                </c:pt>
                <c:pt idx="1290">
                  <c:v>0.78801464395495102</c:v>
                </c:pt>
                <c:pt idx="1291">
                  <c:v>0.78794624089562404</c:v>
                </c:pt>
                <c:pt idx="1292">
                  <c:v>0.78785503681652203</c:v>
                </c:pt>
                <c:pt idx="1293">
                  <c:v>0.78767405372205301</c:v>
                </c:pt>
                <c:pt idx="1294">
                  <c:v>0.78758284964295</c:v>
                </c:pt>
                <c:pt idx="1295">
                  <c:v>0.787493070627584</c:v>
                </c:pt>
                <c:pt idx="1296">
                  <c:v>0.78708407733535901</c:v>
                </c:pt>
                <c:pt idx="1297">
                  <c:v>0.78674633722993303</c:v>
                </c:pt>
                <c:pt idx="1298">
                  <c:v>0.78665513315083002</c:v>
                </c:pt>
                <c:pt idx="1299">
                  <c:v>0.78656535413546302</c:v>
                </c:pt>
                <c:pt idx="1300">
                  <c:v>0.78626894087838095</c:v>
                </c:pt>
                <c:pt idx="1301">
                  <c:v>0.786043780808097</c:v>
                </c:pt>
                <c:pt idx="1302">
                  <c:v>0.78579439465430101</c:v>
                </c:pt>
                <c:pt idx="1303">
                  <c:v>0.78568181461915898</c:v>
                </c:pt>
                <c:pt idx="1304">
                  <c:v>0.78556780952028105</c:v>
                </c:pt>
                <c:pt idx="1305">
                  <c:v>0.78545522948513902</c:v>
                </c:pt>
                <c:pt idx="1306">
                  <c:v>0.78538682642581203</c:v>
                </c:pt>
                <c:pt idx="1307">
                  <c:v>0.78504623619291403</c:v>
                </c:pt>
                <c:pt idx="1308">
                  <c:v>0.78486525309844501</c:v>
                </c:pt>
                <c:pt idx="1309">
                  <c:v>0.78459306592487399</c:v>
                </c:pt>
                <c:pt idx="1310">
                  <c:v>0.78429950279526195</c:v>
                </c:pt>
                <c:pt idx="1311">
                  <c:v>0.78409571868101802</c:v>
                </c:pt>
                <c:pt idx="1312">
                  <c:v>0.78384633252722202</c:v>
                </c:pt>
                <c:pt idx="1313">
                  <c:v>0.78377792946789604</c:v>
                </c:pt>
                <c:pt idx="1314">
                  <c:v>0.78368815045252904</c:v>
                </c:pt>
                <c:pt idx="1315">
                  <c:v>0.78359694637342703</c:v>
                </c:pt>
                <c:pt idx="1316">
                  <c:v>0.783394587322918</c:v>
                </c:pt>
                <c:pt idx="1317">
                  <c:v>0.78312097508561096</c:v>
                </c:pt>
                <c:pt idx="1318">
                  <c:v>0.78305399709001999</c:v>
                </c:pt>
                <c:pt idx="1319">
                  <c:v>0.78284878791203905</c:v>
                </c:pt>
                <c:pt idx="1320">
                  <c:v>0.78257802580220404</c:v>
                </c:pt>
                <c:pt idx="1321">
                  <c:v>0.78235144066818396</c:v>
                </c:pt>
                <c:pt idx="1322">
                  <c:v>0.78219325859349098</c:v>
                </c:pt>
                <c:pt idx="1323">
                  <c:v>0.78210205451438797</c:v>
                </c:pt>
                <c:pt idx="1324">
                  <c:v>0.781965248395734</c:v>
                </c:pt>
                <c:pt idx="1325">
                  <c:v>0.78160328220679698</c:v>
                </c:pt>
                <c:pt idx="1326">
                  <c:v>0.78133109503322495</c:v>
                </c:pt>
                <c:pt idx="1327">
                  <c:v>0.78110593496294101</c:v>
                </c:pt>
                <c:pt idx="1328">
                  <c:v>0.78094775288824803</c:v>
                </c:pt>
                <c:pt idx="1329">
                  <c:v>0.78078814574981903</c:v>
                </c:pt>
                <c:pt idx="1330">
                  <c:v>0.78047035653669605</c:v>
                </c:pt>
                <c:pt idx="1331">
                  <c:v>0.78035777650155402</c:v>
                </c:pt>
                <c:pt idx="1332">
                  <c:v>0.779995810312616</c:v>
                </c:pt>
                <c:pt idx="1333">
                  <c:v>0.77972362313904497</c:v>
                </c:pt>
                <c:pt idx="1334">
                  <c:v>0.77954264004457596</c:v>
                </c:pt>
                <c:pt idx="1335">
                  <c:v>0.77938445796988298</c:v>
                </c:pt>
                <c:pt idx="1336">
                  <c:v>0.77933885593033203</c:v>
                </c:pt>
                <c:pt idx="1337">
                  <c:v>0.77911227079631096</c:v>
                </c:pt>
                <c:pt idx="1338">
                  <c:v>0.77872750358759801</c:v>
                </c:pt>
                <c:pt idx="1339">
                  <c:v>0.77838833841843602</c:v>
                </c:pt>
                <c:pt idx="1340">
                  <c:v>0.77816032822068004</c:v>
                </c:pt>
                <c:pt idx="1341">
                  <c:v>0.77795796917017102</c:v>
                </c:pt>
                <c:pt idx="1342">
                  <c:v>0.77775418505592597</c:v>
                </c:pt>
                <c:pt idx="1343">
                  <c:v>0.77748057281861904</c:v>
                </c:pt>
                <c:pt idx="1344">
                  <c:v>0.77736799278347701</c:v>
                </c:pt>
                <c:pt idx="1345">
                  <c:v>0.777276788704375</c:v>
                </c:pt>
                <c:pt idx="1346">
                  <c:v>0.777027402550579</c:v>
                </c:pt>
                <c:pt idx="1347">
                  <c:v>0.77684641945610999</c:v>
                </c:pt>
                <c:pt idx="1348">
                  <c:v>0.77662125938582605</c:v>
                </c:pt>
                <c:pt idx="1349">
                  <c:v>0.77637187323203005</c:v>
                </c:pt>
                <c:pt idx="1350">
                  <c:v>0.77612248707823395</c:v>
                </c:pt>
                <c:pt idx="1351">
                  <c:v>0.77596287993980495</c:v>
                </c:pt>
                <c:pt idx="1352">
                  <c:v>0.77582892394862302</c:v>
                </c:pt>
                <c:pt idx="1353">
                  <c:v>0.77548833371572501</c:v>
                </c:pt>
                <c:pt idx="1354">
                  <c:v>0.77478577729388898</c:v>
                </c:pt>
                <c:pt idx="1355">
                  <c:v>0.77410602189182898</c:v>
                </c:pt>
                <c:pt idx="1356">
                  <c:v>0.77410602189182898</c:v>
                </c:pt>
                <c:pt idx="1357">
                  <c:v>0.77426562903025797</c:v>
                </c:pt>
                <c:pt idx="1358">
                  <c:v>0.77430980600607402</c:v>
                </c:pt>
                <c:pt idx="1359">
                  <c:v>0.77421860192697101</c:v>
                </c:pt>
                <c:pt idx="1360">
                  <c:v>0.77415162393138004</c:v>
                </c:pt>
                <c:pt idx="1361">
                  <c:v>0.77397064083691103</c:v>
                </c:pt>
                <c:pt idx="1362">
                  <c:v>0.77326950947881101</c:v>
                </c:pt>
                <c:pt idx="1363">
                  <c:v>0.77310990234038202</c:v>
                </c:pt>
                <c:pt idx="1364">
                  <c:v>0.77274793615144399</c:v>
                </c:pt>
                <c:pt idx="1365">
                  <c:v>0.77254272697346404</c:v>
                </c:pt>
                <c:pt idx="1366">
                  <c:v>0.77243014693832102</c:v>
                </c:pt>
                <c:pt idx="1367">
                  <c:v>0.77199977769005701</c:v>
                </c:pt>
                <c:pt idx="1368">
                  <c:v>0.771908573610955</c:v>
                </c:pt>
                <c:pt idx="1369">
                  <c:v>0.77170621456044597</c:v>
                </c:pt>
                <c:pt idx="1370">
                  <c:v>0.77129722126822098</c:v>
                </c:pt>
                <c:pt idx="1371">
                  <c:v>0.77093525507928296</c:v>
                </c:pt>
                <c:pt idx="1372">
                  <c:v>0.77057328889034504</c:v>
                </c:pt>
                <c:pt idx="1373">
                  <c:v>0.77034670375632497</c:v>
                </c:pt>
                <c:pt idx="1374">
                  <c:v>0.76989353348828604</c:v>
                </c:pt>
                <c:pt idx="1375">
                  <c:v>0.76948596525979596</c:v>
                </c:pt>
                <c:pt idx="1376">
                  <c:v>0.76957716933889897</c:v>
                </c:pt>
                <c:pt idx="1377">
                  <c:v>0.76928075608181601</c:v>
                </c:pt>
                <c:pt idx="1378">
                  <c:v>0.76907839703130698</c:v>
                </c:pt>
                <c:pt idx="1379">
                  <c:v>0.76887461291706305</c:v>
                </c:pt>
                <c:pt idx="1380">
                  <c:v>0.76853402268416504</c:v>
                </c:pt>
                <c:pt idx="1381">
                  <c:v>0.76819485751500305</c:v>
                </c:pt>
                <c:pt idx="1382">
                  <c:v>0.76762910721181998</c:v>
                </c:pt>
                <c:pt idx="1383">
                  <c:v>0.76722011391959499</c:v>
                </c:pt>
                <c:pt idx="1384">
                  <c:v>0.76742389803384004</c:v>
                </c:pt>
                <c:pt idx="1385">
                  <c:v>0.76735692003824896</c:v>
                </c:pt>
                <c:pt idx="1386">
                  <c:v>0.766880948750433</c:v>
                </c:pt>
                <c:pt idx="1387">
                  <c:v>0.76633799946702597</c:v>
                </c:pt>
                <c:pt idx="1388">
                  <c:v>0.76626959640769998</c:v>
                </c:pt>
                <c:pt idx="1389">
                  <c:v>0.76604301127367902</c:v>
                </c:pt>
                <c:pt idx="1390">
                  <c:v>0.76595323225831302</c:v>
                </c:pt>
                <c:pt idx="1391">
                  <c:v>0.765431658930946</c:v>
                </c:pt>
                <c:pt idx="1392">
                  <c:v>0.765001289682681</c:v>
                </c:pt>
                <c:pt idx="1393">
                  <c:v>0.76482030658821198</c:v>
                </c:pt>
                <c:pt idx="1394">
                  <c:v>0.76450251737508901</c:v>
                </c:pt>
                <c:pt idx="1395">
                  <c:v>0.76423033020151798</c:v>
                </c:pt>
                <c:pt idx="1396">
                  <c:v>0.76400517013123403</c:v>
                </c:pt>
                <c:pt idx="1397">
                  <c:v>0.76366457989833603</c:v>
                </c:pt>
                <c:pt idx="1398">
                  <c:v>0.76325701166984705</c:v>
                </c:pt>
                <c:pt idx="1399">
                  <c:v>0.76293922245672496</c:v>
                </c:pt>
                <c:pt idx="1400">
                  <c:v>0.76278104038203098</c:v>
                </c:pt>
                <c:pt idx="1401">
                  <c:v>0.76244187521286899</c:v>
                </c:pt>
                <c:pt idx="1402">
                  <c:v>0.76201150596460399</c:v>
                </c:pt>
                <c:pt idx="1403">
                  <c:v>0.76180772185036005</c:v>
                </c:pt>
                <c:pt idx="1404">
                  <c:v>0.76133175056254399</c:v>
                </c:pt>
                <c:pt idx="1405">
                  <c:v>0.76101538641315802</c:v>
                </c:pt>
                <c:pt idx="1406">
                  <c:v>0.76089995625054396</c:v>
                </c:pt>
                <c:pt idx="1407">
                  <c:v>0.76053799006160505</c:v>
                </c:pt>
                <c:pt idx="1408">
                  <c:v>0.76024442693199501</c:v>
                </c:pt>
                <c:pt idx="1409">
                  <c:v>0.76026722795177004</c:v>
                </c:pt>
                <c:pt idx="1410">
                  <c:v>0.75958747254971004</c:v>
                </c:pt>
                <c:pt idx="1411">
                  <c:v>0.75899892122675205</c:v>
                </c:pt>
                <c:pt idx="1412">
                  <c:v>0.75852294993893599</c:v>
                </c:pt>
                <c:pt idx="1413">
                  <c:v>0.75822796174558904</c:v>
                </c:pt>
                <c:pt idx="1414">
                  <c:v>0.75800137661156897</c:v>
                </c:pt>
                <c:pt idx="1415">
                  <c:v>0.75766221144240697</c:v>
                </c:pt>
                <c:pt idx="1416">
                  <c:v>0.75732304627324498</c:v>
                </c:pt>
                <c:pt idx="1417">
                  <c:v>0.75684564992169301</c:v>
                </c:pt>
                <c:pt idx="1418">
                  <c:v>0.75634830267783804</c:v>
                </c:pt>
                <c:pt idx="1419">
                  <c:v>0.75603051346471495</c:v>
                </c:pt>
                <c:pt idx="1420">
                  <c:v>0.75591793342957303</c:v>
                </c:pt>
                <c:pt idx="1421">
                  <c:v>0.75560014421645005</c:v>
                </c:pt>
                <c:pt idx="1422">
                  <c:v>0.75510279697259497</c:v>
                </c:pt>
                <c:pt idx="1423">
                  <c:v>0.75473940571992104</c:v>
                </c:pt>
                <c:pt idx="1424">
                  <c:v>0.754535621605676</c:v>
                </c:pt>
                <c:pt idx="1425">
                  <c:v>0.75426485949584099</c:v>
                </c:pt>
                <c:pt idx="1426">
                  <c:v>0.75365350715310697</c:v>
                </c:pt>
                <c:pt idx="1427">
                  <c:v>0.75322171284110695</c:v>
                </c:pt>
                <c:pt idx="1428">
                  <c:v>0.75274716661702701</c:v>
                </c:pt>
                <c:pt idx="1429">
                  <c:v>0.752406576384129</c:v>
                </c:pt>
                <c:pt idx="1430">
                  <c:v>0.75211301325451796</c:v>
                </c:pt>
                <c:pt idx="1431">
                  <c:v>0.75184225114468295</c:v>
                </c:pt>
                <c:pt idx="1432">
                  <c:v>0.75136485479313098</c:v>
                </c:pt>
                <c:pt idx="1433">
                  <c:v>0.75084328146576396</c:v>
                </c:pt>
                <c:pt idx="1434">
                  <c:v>0.75050411629660196</c:v>
                </c:pt>
                <c:pt idx="1435">
                  <c:v>0.75009797313184801</c:v>
                </c:pt>
                <c:pt idx="1436">
                  <c:v>0.74971178085939905</c:v>
                </c:pt>
                <c:pt idx="1437">
                  <c:v>0.74939541671001297</c:v>
                </c:pt>
                <c:pt idx="1438">
                  <c:v>0.74885104236287003</c:v>
                </c:pt>
                <c:pt idx="1439">
                  <c:v>0.748397872094829</c:v>
                </c:pt>
                <c:pt idx="1440">
                  <c:v>0.74808150794544304</c:v>
                </c:pt>
                <c:pt idx="1441">
                  <c:v>0.74767251465321805</c:v>
                </c:pt>
                <c:pt idx="1442">
                  <c:v>0.74724214540495304</c:v>
                </c:pt>
                <c:pt idx="1443">
                  <c:v>0.74696995823138201</c:v>
                </c:pt>
                <c:pt idx="1444">
                  <c:v>0.74658661608640497</c:v>
                </c:pt>
                <c:pt idx="1445">
                  <c:v>0.74599663969971097</c:v>
                </c:pt>
                <c:pt idx="1446">
                  <c:v>0.74538528735697696</c:v>
                </c:pt>
                <c:pt idx="1447">
                  <c:v>0.74477393501424305</c:v>
                </c:pt>
                <c:pt idx="1448">
                  <c:v>0.74425236168687603</c:v>
                </c:pt>
                <c:pt idx="1449">
                  <c:v>0.74382341750234804</c:v>
                </c:pt>
                <c:pt idx="1450">
                  <c:v>0.74334602115079595</c:v>
                </c:pt>
                <c:pt idx="1451">
                  <c:v>0.74289427594649204</c:v>
                </c:pt>
                <c:pt idx="1452">
                  <c:v>0.74266626574873595</c:v>
                </c:pt>
                <c:pt idx="1453">
                  <c:v>0.74230429955979804</c:v>
                </c:pt>
                <c:pt idx="1454">
                  <c:v>0.74160174313796201</c:v>
                </c:pt>
                <c:pt idx="1455">
                  <c:v>0.74105879385455498</c:v>
                </c:pt>
                <c:pt idx="1456">
                  <c:v>0.74047166759533301</c:v>
                </c:pt>
                <c:pt idx="1457">
                  <c:v>0.73995009426796599</c:v>
                </c:pt>
                <c:pt idx="1458">
                  <c:v>0.73954110097574099</c:v>
                </c:pt>
                <c:pt idx="1459">
                  <c:v>0.73906655475166105</c:v>
                </c:pt>
                <c:pt idx="1460">
                  <c:v>0.73863618550339705</c:v>
                </c:pt>
                <c:pt idx="1461">
                  <c:v>0.73816021421558098</c:v>
                </c:pt>
                <c:pt idx="1462">
                  <c:v>0.73757166289262299</c:v>
                </c:pt>
                <c:pt idx="1463">
                  <c:v>0.737072890585031</c:v>
                </c:pt>
                <c:pt idx="1464">
                  <c:v>0.736393135182971</c:v>
                </c:pt>
                <c:pt idx="1465">
                  <c:v>0.735962765934706</c:v>
                </c:pt>
                <c:pt idx="1466">
                  <c:v>0.73564640178532004</c:v>
                </c:pt>
                <c:pt idx="1467">
                  <c:v>0.735103452501913</c:v>
                </c:pt>
                <c:pt idx="1468">
                  <c:v>0.73444507305589302</c:v>
                </c:pt>
                <c:pt idx="1469">
                  <c:v>0.73387932275270995</c:v>
                </c:pt>
                <c:pt idx="1470">
                  <c:v>0.73335774942534304</c:v>
                </c:pt>
                <c:pt idx="1471">
                  <c:v>0.73270079504305796</c:v>
                </c:pt>
                <c:pt idx="1472">
                  <c:v>0.73213504473987601</c:v>
                </c:pt>
                <c:pt idx="1473">
                  <c:v>0.73168187447183597</c:v>
                </c:pt>
                <c:pt idx="1474">
                  <c:v>0.73120590318402001</c:v>
                </c:pt>
                <c:pt idx="1475">
                  <c:v>0.73070855594016504</c:v>
                </c:pt>
                <c:pt idx="1476">
                  <c:v>0.73000599951832901</c:v>
                </c:pt>
                <c:pt idx="1477">
                  <c:v>0.72950722721073702</c:v>
                </c:pt>
                <c:pt idx="1478">
                  <c:v>0.72900845490314603</c:v>
                </c:pt>
                <c:pt idx="1479">
                  <c:v>0.72862368769443198</c:v>
                </c:pt>
                <c:pt idx="1480">
                  <c:v>0.72783135225722995</c:v>
                </c:pt>
                <c:pt idx="1481">
                  <c:v>0.72717439787494498</c:v>
                </c:pt>
                <c:pt idx="1482">
                  <c:v>0.72647326651684496</c:v>
                </c:pt>
                <c:pt idx="1483">
                  <c:v>0.72583911315433602</c:v>
                </c:pt>
                <c:pt idx="1484">
                  <c:v>0.72529331374345696</c:v>
                </c:pt>
                <c:pt idx="1485">
                  <c:v>0.72481876751937702</c:v>
                </c:pt>
                <c:pt idx="1486">
                  <c:v>0.72413901211731702</c:v>
                </c:pt>
                <c:pt idx="1487">
                  <c:v>0.72348348279876795</c:v>
                </c:pt>
                <c:pt idx="1488">
                  <c:v>0.72287070539229903</c:v>
                </c:pt>
                <c:pt idx="1489">
                  <c:v>0.72212254693091105</c:v>
                </c:pt>
                <c:pt idx="1490">
                  <c:v>0.72128603451789397</c:v>
                </c:pt>
                <c:pt idx="1491">
                  <c:v>0.72062765507187299</c:v>
                </c:pt>
                <c:pt idx="1492">
                  <c:v>0.72013030782801801</c:v>
                </c:pt>
                <c:pt idx="1493">
                  <c:v>0.719359348346855</c:v>
                </c:pt>
                <c:pt idx="1494">
                  <c:v>0.71865821698875498</c:v>
                </c:pt>
                <c:pt idx="1495">
                  <c:v>0.71784308053177703</c:v>
                </c:pt>
                <c:pt idx="1496">
                  <c:v>0.717389910263737</c:v>
                </c:pt>
                <c:pt idx="1497">
                  <c:v>0.71682273489681803</c:v>
                </c:pt>
                <c:pt idx="1498">
                  <c:v>0.71598622248380095</c:v>
                </c:pt>
                <c:pt idx="1499">
                  <c:v>0.71521526300263805</c:v>
                </c:pt>
                <c:pt idx="1500">
                  <c:v>0.71444430352147503</c:v>
                </c:pt>
                <c:pt idx="1501">
                  <c:v>0.71383295117874201</c:v>
                </c:pt>
                <c:pt idx="1502">
                  <c:v>0.71317599679645705</c:v>
                </c:pt>
                <c:pt idx="1503">
                  <c:v>0.71306341676131502</c:v>
                </c:pt>
                <c:pt idx="1504">
                  <c:v>0.71247486543835703</c:v>
                </c:pt>
                <c:pt idx="1505">
                  <c:v>0.71165972898137897</c:v>
                </c:pt>
                <c:pt idx="1506">
                  <c:v>0.710843167460665</c:v>
                </c:pt>
                <c:pt idx="1507">
                  <c:v>0.71002803100368705</c:v>
                </c:pt>
                <c:pt idx="1508">
                  <c:v>0.70961903771146195</c:v>
                </c:pt>
                <c:pt idx="1509">
                  <c:v>0.70873549819515702</c:v>
                </c:pt>
                <c:pt idx="1510">
                  <c:v>0.70787618476236303</c:v>
                </c:pt>
                <c:pt idx="1511">
                  <c:v>0.70726483241963001</c:v>
                </c:pt>
                <c:pt idx="1512">
                  <c:v>0.70629151388795897</c:v>
                </c:pt>
                <c:pt idx="1513">
                  <c:v>0.70554335542657198</c:v>
                </c:pt>
                <c:pt idx="1514">
                  <c:v>0.70477239594540797</c:v>
                </c:pt>
                <c:pt idx="1515">
                  <c:v>0.70393445846865499</c:v>
                </c:pt>
                <c:pt idx="1516">
                  <c:v>0.70318772507100402</c:v>
                </c:pt>
                <c:pt idx="1517">
                  <c:v>0.70243956660961704</c:v>
                </c:pt>
                <c:pt idx="1518">
                  <c:v>0.70162443015263898</c:v>
                </c:pt>
                <c:pt idx="1519">
                  <c:v>0.70083209471543595</c:v>
                </c:pt>
                <c:pt idx="1520">
                  <c:v>0.70006113523427405</c:v>
                </c:pt>
                <c:pt idx="1521">
                  <c:v>0.69920039673774403</c:v>
                </c:pt>
                <c:pt idx="1522">
                  <c:v>0.69838526028076597</c:v>
                </c:pt>
                <c:pt idx="1523">
                  <c:v>0.69754874786774801</c:v>
                </c:pt>
                <c:pt idx="1524">
                  <c:v>0.69670938532725901</c:v>
                </c:pt>
                <c:pt idx="1525">
                  <c:v>0.69591704989005598</c:v>
                </c:pt>
                <c:pt idx="1526">
                  <c:v>0.69523729448799598</c:v>
                </c:pt>
                <c:pt idx="1527">
                  <c:v>0.69421837391677399</c:v>
                </c:pt>
                <c:pt idx="1528">
                  <c:v>0.69324505538510195</c:v>
                </c:pt>
                <c:pt idx="1529">
                  <c:v>0.69242849386438798</c:v>
                </c:pt>
                <c:pt idx="1530">
                  <c:v>0.69154495434808305</c:v>
                </c:pt>
                <c:pt idx="1531">
                  <c:v>0.69057021075267599</c:v>
                </c:pt>
                <c:pt idx="1532">
                  <c:v>0.689710897319883</c:v>
                </c:pt>
                <c:pt idx="1533">
                  <c:v>0.68893993783871998</c:v>
                </c:pt>
                <c:pt idx="1534">
                  <c:v>0.68796661930704806</c:v>
                </c:pt>
                <c:pt idx="1535">
                  <c:v>0.686902096696275</c:v>
                </c:pt>
                <c:pt idx="1536">
                  <c:v>0.68595015412064297</c:v>
                </c:pt>
                <c:pt idx="1537">
                  <c:v>0.68497683558897204</c:v>
                </c:pt>
                <c:pt idx="1538">
                  <c:v>0.68416169913199398</c:v>
                </c:pt>
                <c:pt idx="1539">
                  <c:v>0.68332233659150399</c:v>
                </c:pt>
                <c:pt idx="1540">
                  <c:v>0.68241742111916004</c:v>
                </c:pt>
                <c:pt idx="1541">
                  <c:v>0.68142130156771297</c:v>
                </c:pt>
                <c:pt idx="1542">
                  <c:v>0.68046935899208105</c:v>
                </c:pt>
                <c:pt idx="1543">
                  <c:v>0.67951741641645003</c:v>
                </c:pt>
                <c:pt idx="1544">
                  <c:v>0.67858827486059303</c:v>
                </c:pt>
                <c:pt idx="1545">
                  <c:v>0.67761495632892199</c:v>
                </c:pt>
                <c:pt idx="1546">
                  <c:v>0.676596035757699</c:v>
                </c:pt>
                <c:pt idx="1547">
                  <c:v>0.67557569012274099</c:v>
                </c:pt>
                <c:pt idx="1548">
                  <c:v>0.67460237159106895</c:v>
                </c:pt>
                <c:pt idx="1549">
                  <c:v>0.67360625203962299</c:v>
                </c:pt>
                <c:pt idx="1550">
                  <c:v>0.67263150844421604</c:v>
                </c:pt>
                <c:pt idx="1551">
                  <c:v>0.67163538889276797</c:v>
                </c:pt>
                <c:pt idx="1552">
                  <c:v>0.67059366730176995</c:v>
                </c:pt>
                <c:pt idx="1553">
                  <c:v>0.66955194571077203</c:v>
                </c:pt>
                <c:pt idx="1554">
                  <c:v>0.668508799056037</c:v>
                </c:pt>
                <c:pt idx="1555">
                  <c:v>0.66744427644526405</c:v>
                </c:pt>
                <c:pt idx="1556">
                  <c:v>0.66642535587404195</c:v>
                </c:pt>
                <c:pt idx="1557">
                  <c:v>0.66538505934678005</c:v>
                </c:pt>
                <c:pt idx="1558">
                  <c:v>0.66429631065249395</c:v>
                </c:pt>
                <c:pt idx="1559">
                  <c:v>0.66323178804172001</c:v>
                </c:pt>
                <c:pt idx="1560">
                  <c:v>0.66214446441117103</c:v>
                </c:pt>
                <c:pt idx="1561">
                  <c:v>0.66107994180039698</c:v>
                </c:pt>
                <c:pt idx="1562">
                  <c:v>0.66001541918962303</c:v>
                </c:pt>
                <c:pt idx="1563">
                  <c:v>0.65890529453929803</c:v>
                </c:pt>
                <c:pt idx="1564">
                  <c:v>0.65779516988897302</c:v>
                </c:pt>
                <c:pt idx="1565">
                  <c:v>0.65673064727819996</c:v>
                </c:pt>
                <c:pt idx="1566">
                  <c:v>0.65559914667183505</c:v>
                </c:pt>
                <c:pt idx="1567">
                  <c:v>0.65448902202151005</c:v>
                </c:pt>
                <c:pt idx="1568">
                  <c:v>0.65337889737118504</c:v>
                </c:pt>
                <c:pt idx="1569">
                  <c:v>0.65229157374063595</c:v>
                </c:pt>
                <c:pt idx="1570">
                  <c:v>0.65115864807053503</c:v>
                </c:pt>
                <c:pt idx="1571">
                  <c:v>0.65000434644439498</c:v>
                </c:pt>
                <c:pt idx="1572">
                  <c:v>0.648827243798479</c:v>
                </c:pt>
                <c:pt idx="1573">
                  <c:v>0.64767151710860305</c:v>
                </c:pt>
                <c:pt idx="1574">
                  <c:v>0.64653859143850201</c:v>
                </c:pt>
                <c:pt idx="1575">
                  <c:v>0.64538428981236096</c:v>
                </c:pt>
                <c:pt idx="1576">
                  <c:v>0.64420433703897395</c:v>
                </c:pt>
                <c:pt idx="1577">
                  <c:v>0.64300585843701896</c:v>
                </c:pt>
                <c:pt idx="1578">
                  <c:v>0.64182590566363096</c:v>
                </c:pt>
                <c:pt idx="1579">
                  <c:v>0.64062742706167597</c:v>
                </c:pt>
                <c:pt idx="1580">
                  <c:v>0.63944889935202398</c:v>
                </c:pt>
                <c:pt idx="1581">
                  <c:v>0.63827037164237199</c:v>
                </c:pt>
                <c:pt idx="1582">
                  <c:v>0.63704766695690496</c:v>
                </c:pt>
                <c:pt idx="1583">
                  <c:v>0.63584633822747705</c:v>
                </c:pt>
                <c:pt idx="1584">
                  <c:v>0.63464643456178604</c:v>
                </c:pt>
                <c:pt idx="1585">
                  <c:v>0.63342372987631901</c:v>
                </c:pt>
                <c:pt idx="1586">
                  <c:v>0.63220102519085197</c:v>
                </c:pt>
                <c:pt idx="1587">
                  <c:v>0.63097689544164903</c:v>
                </c:pt>
                <c:pt idx="1588">
                  <c:v>0.62973138973640597</c:v>
                </c:pt>
                <c:pt idx="1589">
                  <c:v>0.62848588403116301</c:v>
                </c:pt>
                <c:pt idx="1590">
                  <c:v>0.62724037832592106</c:v>
                </c:pt>
                <c:pt idx="1591">
                  <c:v>0.62597064653716705</c:v>
                </c:pt>
                <c:pt idx="1592">
                  <c:v>0.62479354389125097</c:v>
                </c:pt>
                <c:pt idx="1593">
                  <c:v>0.62357083920578404</c:v>
                </c:pt>
                <c:pt idx="1594">
                  <c:v>0.62230253248076495</c:v>
                </c:pt>
                <c:pt idx="1595">
                  <c:v>0.62107982779529802</c:v>
                </c:pt>
                <c:pt idx="1596">
                  <c:v>0.61983432209005596</c:v>
                </c:pt>
                <c:pt idx="1597">
                  <c:v>0.61845201026615904</c:v>
                </c:pt>
                <c:pt idx="1598">
                  <c:v>0.61702552146644796</c:v>
                </c:pt>
                <c:pt idx="1599">
                  <c:v>0.61573298865791704</c:v>
                </c:pt>
                <c:pt idx="1600">
                  <c:v>0.61453308499222603</c:v>
                </c:pt>
                <c:pt idx="1601">
                  <c:v>0.61333318132653503</c:v>
                </c:pt>
                <c:pt idx="1602">
                  <c:v>0.61197367052241403</c:v>
                </c:pt>
                <c:pt idx="1603">
                  <c:v>0.61065976175784498</c:v>
                </c:pt>
                <c:pt idx="1604">
                  <c:v>0.60936865401305096</c:v>
                </c:pt>
                <c:pt idx="1605">
                  <c:v>0.60810034728803197</c:v>
                </c:pt>
                <c:pt idx="1606">
                  <c:v>0.60678643852346303</c:v>
                </c:pt>
                <c:pt idx="1607">
                  <c:v>0.60554093281821997</c:v>
                </c:pt>
                <c:pt idx="1608">
                  <c:v>0.60424982507342595</c:v>
                </c:pt>
                <c:pt idx="1609">
                  <c:v>0.60273213219461197</c:v>
                </c:pt>
                <c:pt idx="1610">
                  <c:v>0.60159920652451204</c:v>
                </c:pt>
                <c:pt idx="1611">
                  <c:v>0.600195518744576</c:v>
                </c:pt>
                <c:pt idx="1612">
                  <c:v>0.59903979205470004</c:v>
                </c:pt>
                <c:pt idx="1613">
                  <c:v>0.59777148532968205</c:v>
                </c:pt>
                <c:pt idx="1614">
                  <c:v>0.59654878064421502</c:v>
                </c:pt>
                <c:pt idx="1615">
                  <c:v>0.59507668980495199</c:v>
                </c:pt>
                <c:pt idx="1616">
                  <c:v>0.59349059386681102</c:v>
                </c:pt>
                <c:pt idx="1617">
                  <c:v>0.59203987898358801</c:v>
                </c:pt>
                <c:pt idx="1618">
                  <c:v>0.59081859936185599</c:v>
                </c:pt>
                <c:pt idx="1619">
                  <c:v>0.58950469059728705</c:v>
                </c:pt>
                <c:pt idx="1620">
                  <c:v>0.588190781832718</c:v>
                </c:pt>
                <c:pt idx="1621">
                  <c:v>0.58680847000882097</c:v>
                </c:pt>
                <c:pt idx="1622">
                  <c:v>0.58540478222888503</c:v>
                </c:pt>
                <c:pt idx="1623">
                  <c:v>0.584112249420356</c:v>
                </c:pt>
                <c:pt idx="1624">
                  <c:v>0.58279976571952197</c:v>
                </c:pt>
                <c:pt idx="1625">
                  <c:v>0.581463055935177</c:v>
                </c:pt>
                <c:pt idx="1626">
                  <c:v>0.58008216917501598</c:v>
                </c:pt>
                <c:pt idx="1627">
                  <c:v>0.57874545939067101</c:v>
                </c:pt>
                <c:pt idx="1628">
                  <c:v>0.57749852862169304</c:v>
                </c:pt>
                <c:pt idx="1629">
                  <c:v>0.57614044288130795</c:v>
                </c:pt>
                <c:pt idx="1630">
                  <c:v>0.57471395408159698</c:v>
                </c:pt>
                <c:pt idx="1631">
                  <c:v>0.57335444327747598</c:v>
                </c:pt>
                <c:pt idx="1632">
                  <c:v>0.57201773349313101</c:v>
                </c:pt>
                <c:pt idx="1633">
                  <c:v>0.57068102370878504</c:v>
                </c:pt>
                <c:pt idx="1634">
                  <c:v>0.56936711494421599</c:v>
                </c:pt>
                <c:pt idx="1635">
                  <c:v>0.56805320617964705</c:v>
                </c:pt>
                <c:pt idx="1636">
                  <c:v>0.56658254040412004</c:v>
                </c:pt>
                <c:pt idx="1637">
                  <c:v>0.565359835718652</c:v>
                </c:pt>
                <c:pt idx="1638">
                  <c:v>0.56388631981565296</c:v>
                </c:pt>
                <c:pt idx="1639">
                  <c:v>0.56250400799175804</c:v>
                </c:pt>
                <c:pt idx="1640">
                  <c:v>0.56112312123159702</c:v>
                </c:pt>
                <c:pt idx="1641">
                  <c:v>0.55976361042747602</c:v>
                </c:pt>
                <c:pt idx="1642">
                  <c:v>0.55842690064313105</c:v>
                </c:pt>
                <c:pt idx="1643">
                  <c:v>0.55711441694229802</c:v>
                </c:pt>
                <c:pt idx="1644">
                  <c:v>0.55568650307885004</c:v>
                </c:pt>
                <c:pt idx="1645">
                  <c:v>0.55435121835824097</c:v>
                </c:pt>
                <c:pt idx="1646">
                  <c:v>0.55303730959367203</c:v>
                </c:pt>
                <c:pt idx="1647">
                  <c:v>0.55170059980932595</c:v>
                </c:pt>
                <c:pt idx="1648">
                  <c:v>0.55034108900520495</c:v>
                </c:pt>
                <c:pt idx="1649">
                  <c:v>0.54900437922086098</c:v>
                </c:pt>
                <c:pt idx="1650">
                  <c:v>0.54766909450025203</c:v>
                </c:pt>
                <c:pt idx="1651">
                  <c:v>0.54633238471590595</c:v>
                </c:pt>
                <c:pt idx="1652">
                  <c:v>0.544997099995297</c:v>
                </c:pt>
                <c:pt idx="1653">
                  <c:v>0.54368319123072795</c:v>
                </c:pt>
                <c:pt idx="1654">
                  <c:v>0.54236928246615801</c:v>
                </c:pt>
                <c:pt idx="1655">
                  <c:v>0.54105537370158896</c:v>
                </c:pt>
                <c:pt idx="1656">
                  <c:v>0.53974146493702002</c:v>
                </c:pt>
                <c:pt idx="1657">
                  <c:v>0.53840475515267405</c:v>
                </c:pt>
                <c:pt idx="1658">
                  <c:v>0.53711364740788003</c:v>
                </c:pt>
                <c:pt idx="1659">
                  <c:v>0.53577693762353495</c:v>
                </c:pt>
                <c:pt idx="1660">
                  <c:v>0.53446302885896602</c:v>
                </c:pt>
                <c:pt idx="1661">
                  <c:v>0.53314912009439597</c:v>
                </c:pt>
                <c:pt idx="1662">
                  <c:v>0.53183521132982703</c:v>
                </c:pt>
                <c:pt idx="1663">
                  <c:v>0.53054552864876903</c:v>
                </c:pt>
                <c:pt idx="1664">
                  <c:v>0.52920739380068804</c:v>
                </c:pt>
                <c:pt idx="1665">
                  <c:v>0.52784930806030295</c:v>
                </c:pt>
                <c:pt idx="1666">
                  <c:v>0.52653539929573301</c:v>
                </c:pt>
                <c:pt idx="1667">
                  <c:v>0.52528989359049105</c:v>
                </c:pt>
                <c:pt idx="1668">
                  <c:v>0.52402158686547295</c:v>
                </c:pt>
                <c:pt idx="1669">
                  <c:v>0.52270767810090302</c:v>
                </c:pt>
                <c:pt idx="1670">
                  <c:v>0.521416570356109</c:v>
                </c:pt>
                <c:pt idx="1671">
                  <c:v>0.52021524162668198</c:v>
                </c:pt>
                <c:pt idx="1672">
                  <c:v>0.51901533796098998</c:v>
                </c:pt>
                <c:pt idx="1673">
                  <c:v>0.51790521331066597</c:v>
                </c:pt>
                <c:pt idx="1674">
                  <c:v>0.51654712757027998</c:v>
                </c:pt>
                <c:pt idx="1675">
                  <c:v>0.51523321880571105</c:v>
                </c:pt>
                <c:pt idx="1676">
                  <c:v>0.51396491208069295</c:v>
                </c:pt>
                <c:pt idx="1677">
                  <c:v>0.51276358335126504</c:v>
                </c:pt>
                <c:pt idx="1678">
                  <c:v>0.51151807764602297</c:v>
                </c:pt>
                <c:pt idx="1679">
                  <c:v>0.51036377601988303</c:v>
                </c:pt>
                <c:pt idx="1680">
                  <c:v>0.50911827031463996</c:v>
                </c:pt>
                <c:pt idx="1681">
                  <c:v>0.50784853852588596</c:v>
                </c:pt>
                <c:pt idx="1682">
                  <c:v>0.50660303282064301</c:v>
                </c:pt>
                <c:pt idx="1683">
                  <c:v>0.50544873119450295</c:v>
                </c:pt>
                <c:pt idx="1684">
                  <c:v>0.50427020348485097</c:v>
                </c:pt>
                <c:pt idx="1685">
                  <c:v>0.50311447679497501</c:v>
                </c:pt>
                <c:pt idx="1686">
                  <c:v>0.50193737414905903</c:v>
                </c:pt>
                <c:pt idx="1687">
                  <c:v>0.50071324439985598</c:v>
                </c:pt>
                <c:pt idx="1688">
                  <c:v>0.49951476579790099</c:v>
                </c:pt>
                <c:pt idx="1689">
                  <c:v>0.49835761404428802</c:v>
                </c:pt>
                <c:pt idx="1690">
                  <c:v>0.497226113437924</c:v>
                </c:pt>
                <c:pt idx="1691">
                  <c:v>0.49620576780296499</c:v>
                </c:pt>
                <c:pt idx="1692">
                  <c:v>0.49509564315263999</c:v>
                </c:pt>
                <c:pt idx="1693">
                  <c:v>0.49387436353090902</c:v>
                </c:pt>
                <c:pt idx="1694">
                  <c:v>0.49258183072237899</c:v>
                </c:pt>
                <c:pt idx="1695">
                  <c:v>0.49131494906109702</c:v>
                </c:pt>
                <c:pt idx="1696">
                  <c:v>0.49027180240636298</c:v>
                </c:pt>
                <c:pt idx="1697">
                  <c:v>0.489184478775813</c:v>
                </c:pt>
                <c:pt idx="1698">
                  <c:v>0.48811995616504</c:v>
                </c:pt>
                <c:pt idx="1699">
                  <c:v>0.48694285351912397</c:v>
                </c:pt>
                <c:pt idx="1700">
                  <c:v>0.48578712682924702</c:v>
                </c:pt>
                <c:pt idx="1701">
                  <c:v>0.48474540523824899</c:v>
                </c:pt>
                <c:pt idx="1702">
                  <c:v>0.48363528058792399</c:v>
                </c:pt>
                <c:pt idx="1703">
                  <c:v>0.48254795695737501</c:v>
                </c:pt>
                <c:pt idx="1704">
                  <c:v>0.48148343434660101</c:v>
                </c:pt>
                <c:pt idx="1705">
                  <c:v>0.48044171275560299</c:v>
                </c:pt>
                <c:pt idx="1706">
                  <c:v>0.47939856610086901</c:v>
                </c:pt>
                <c:pt idx="1707">
                  <c:v>0.47838107059338297</c:v>
                </c:pt>
                <c:pt idx="1708">
                  <c:v>0.477383525978199</c:v>
                </c:pt>
                <c:pt idx="1709">
                  <c:v>0.47634180438720097</c:v>
                </c:pt>
                <c:pt idx="1710">
                  <c:v>0.475344259772018</c:v>
                </c:pt>
                <c:pt idx="1711">
                  <c:v>0.47437094124034701</c:v>
                </c:pt>
                <c:pt idx="1712">
                  <c:v>0.47330641862957301</c:v>
                </c:pt>
                <c:pt idx="1713">
                  <c:v>0.47224189601880001</c:v>
                </c:pt>
                <c:pt idx="1714">
                  <c:v>0.47120017442780199</c:v>
                </c:pt>
                <c:pt idx="1715">
                  <c:v>0.470157027773067</c:v>
                </c:pt>
                <c:pt idx="1716">
                  <c:v>0.46907112920625399</c:v>
                </c:pt>
                <c:pt idx="1717">
                  <c:v>0.46802798255151901</c:v>
                </c:pt>
                <c:pt idx="1718">
                  <c:v>0.46705466401984902</c:v>
                </c:pt>
                <c:pt idx="1719">
                  <c:v>0.46617112450354398</c:v>
                </c:pt>
                <c:pt idx="1720">
                  <c:v>0.46517500495209602</c:v>
                </c:pt>
                <c:pt idx="1721">
                  <c:v>0.46424586339624102</c:v>
                </c:pt>
                <c:pt idx="1722">
                  <c:v>0.46340792591948698</c:v>
                </c:pt>
                <c:pt idx="1723">
                  <c:v>0.462569988442733</c:v>
                </c:pt>
                <c:pt idx="1724">
                  <c:v>0.46164227195061303</c:v>
                </c:pt>
                <c:pt idx="1725">
                  <c:v>0.46064615239916601</c:v>
                </c:pt>
                <c:pt idx="1726">
                  <c:v>0.45964860778398298</c:v>
                </c:pt>
                <c:pt idx="1727">
                  <c:v>0.458720891291863</c:v>
                </c:pt>
                <c:pt idx="1728">
                  <c:v>0.45785872773159803</c:v>
                </c:pt>
                <c:pt idx="1729">
                  <c:v>0.456906785155966</c:v>
                </c:pt>
                <c:pt idx="1730">
                  <c:v>0.456001869683622</c:v>
                </c:pt>
                <c:pt idx="1731">
                  <c:v>0.455072728127766</c:v>
                </c:pt>
                <c:pt idx="1732">
                  <c:v>0.45412221061586999</c:v>
                </c:pt>
                <c:pt idx="1733">
                  <c:v>0.453238671099565</c:v>
                </c:pt>
                <c:pt idx="1734">
                  <c:v>0.45237793260303599</c:v>
                </c:pt>
                <c:pt idx="1735">
                  <c:v>0.45138038798785302</c:v>
                </c:pt>
                <c:pt idx="1736">
                  <c:v>0.450384268436406</c:v>
                </c:pt>
                <c:pt idx="1737">
                  <c:v>0.44961330895524299</c:v>
                </c:pt>
                <c:pt idx="1738">
                  <c:v>0.44895777963669398</c:v>
                </c:pt>
                <c:pt idx="1739">
                  <c:v>0.44798303604128697</c:v>
                </c:pt>
                <c:pt idx="1740">
                  <c:v>0.44725910366341098</c:v>
                </c:pt>
                <c:pt idx="1741">
                  <c:v>0.44626155904822901</c:v>
                </c:pt>
                <c:pt idx="1742">
                  <c:v>0.44535521851214799</c:v>
                </c:pt>
                <c:pt idx="1743">
                  <c:v>0.44472249021337501</c:v>
                </c:pt>
                <c:pt idx="1744">
                  <c:v>0.44365796760260101</c:v>
                </c:pt>
                <c:pt idx="1745">
                  <c:v>0.44279580404233598</c:v>
                </c:pt>
                <c:pt idx="1746">
                  <c:v>0.44184528653043997</c:v>
                </c:pt>
                <c:pt idx="1747">
                  <c:v>0.44103015007346202</c:v>
                </c:pt>
                <c:pt idx="1748">
                  <c:v>0.44025919059229901</c:v>
                </c:pt>
                <c:pt idx="1749">
                  <c:v>0.43948965617487201</c:v>
                </c:pt>
                <c:pt idx="1750">
                  <c:v>0.43867309465415799</c:v>
                </c:pt>
                <c:pt idx="1751">
                  <c:v>0.43785795819717999</c:v>
                </c:pt>
                <c:pt idx="1752">
                  <c:v>0.43706562275997801</c:v>
                </c:pt>
                <c:pt idx="1753">
                  <c:v>0.43622911034696099</c:v>
                </c:pt>
                <c:pt idx="1754">
                  <c:v>0.43536694678669502</c:v>
                </c:pt>
                <c:pt idx="1755">
                  <c:v>0.43459741236926902</c:v>
                </c:pt>
                <c:pt idx="1756">
                  <c:v>0.43387205492765701</c:v>
                </c:pt>
                <c:pt idx="1757">
                  <c:v>0.43314812254978102</c:v>
                </c:pt>
                <c:pt idx="1758">
                  <c:v>0.43228738405325201</c:v>
                </c:pt>
                <c:pt idx="1759">
                  <c:v>0.43149362355231402</c:v>
                </c:pt>
                <c:pt idx="1760">
                  <c:v>0.43072408913488702</c:v>
                </c:pt>
                <c:pt idx="1761">
                  <c:v>0.429977355737235</c:v>
                </c:pt>
                <c:pt idx="1762">
                  <c:v>0.42920639625607299</c:v>
                </c:pt>
                <c:pt idx="1763">
                  <c:v>0.428458237794686</c:v>
                </c:pt>
                <c:pt idx="1764">
                  <c:v>0.427643101337708</c:v>
                </c:pt>
                <c:pt idx="1765">
                  <c:v>0.42685076590050502</c:v>
                </c:pt>
                <c:pt idx="1766">
                  <c:v>0.42603562944352702</c:v>
                </c:pt>
                <c:pt idx="1767">
                  <c:v>0.42524186894258897</c:v>
                </c:pt>
                <c:pt idx="1768">
                  <c:v>0.42456211354052797</c:v>
                </c:pt>
                <c:pt idx="1769">
                  <c:v>0.42383818116265298</c:v>
                </c:pt>
                <c:pt idx="1770">
                  <c:v>0.42313562474081701</c:v>
                </c:pt>
                <c:pt idx="1771">
                  <c:v>0.42250147137830701</c:v>
                </c:pt>
                <c:pt idx="1772">
                  <c:v>0.42182171597624701</c:v>
                </c:pt>
                <c:pt idx="1773">
                  <c:v>0.42109778359837102</c:v>
                </c:pt>
                <c:pt idx="1774">
                  <c:v>0.42032682411720901</c:v>
                </c:pt>
                <c:pt idx="1775">
                  <c:v>0.41955586463604599</c:v>
                </c:pt>
                <c:pt idx="1776">
                  <c:v>0.41887753429772101</c:v>
                </c:pt>
                <c:pt idx="1777">
                  <c:v>0.41817640293962199</c:v>
                </c:pt>
                <c:pt idx="1778">
                  <c:v>0.41751802349360101</c:v>
                </c:pt>
                <c:pt idx="1779">
                  <c:v>0.41677129009594999</c:v>
                </c:pt>
                <c:pt idx="1780">
                  <c:v>0.416047357718074</c:v>
                </c:pt>
                <c:pt idx="1781">
                  <c:v>0.41525359721713501</c:v>
                </c:pt>
                <c:pt idx="1782">
                  <c:v>0.41455246585903599</c:v>
                </c:pt>
                <c:pt idx="1783">
                  <c:v>0.41380288233391299</c:v>
                </c:pt>
                <c:pt idx="1784">
                  <c:v>0.41310175097581198</c:v>
                </c:pt>
                <c:pt idx="1785">
                  <c:v>0.412399194553977</c:v>
                </c:pt>
                <c:pt idx="1786">
                  <c:v>0.41169663813214002</c:v>
                </c:pt>
                <c:pt idx="1787">
                  <c:v>0.41110808680918298</c:v>
                </c:pt>
                <c:pt idx="1788">
                  <c:v>0.41040695545108302</c:v>
                </c:pt>
                <c:pt idx="1789">
                  <c:v>0.40970439902924699</c:v>
                </c:pt>
                <c:pt idx="1790">
                  <c:v>0.40902464362718599</c:v>
                </c:pt>
                <c:pt idx="1791">
                  <c:v>0.408390490264677</c:v>
                </c:pt>
                <c:pt idx="1792">
                  <c:v>0.40761953078351398</c:v>
                </c:pt>
                <c:pt idx="1793">
                  <c:v>0.40693977538145398</c:v>
                </c:pt>
                <c:pt idx="1794">
                  <c:v>0.40628424606290497</c:v>
                </c:pt>
                <c:pt idx="1795">
                  <c:v>0.405581689641069</c:v>
                </c:pt>
                <c:pt idx="1796">
                  <c:v>0.40487913321923302</c:v>
                </c:pt>
                <c:pt idx="1797">
                  <c:v>0.40417800186113301</c:v>
                </c:pt>
                <c:pt idx="1798">
                  <c:v>0.40351962241511302</c:v>
                </c:pt>
                <c:pt idx="1799">
                  <c:v>0.40286409309656401</c:v>
                </c:pt>
                <c:pt idx="1800">
                  <c:v>0.40222993973405502</c:v>
                </c:pt>
                <c:pt idx="1801">
                  <c:v>0.40150458229244301</c:v>
                </c:pt>
                <c:pt idx="1802">
                  <c:v>0.400803450934343</c:v>
                </c:pt>
                <c:pt idx="1803">
                  <c:v>0.40030467862675101</c:v>
                </c:pt>
                <c:pt idx="1804">
                  <c:v>0.39962349816095499</c:v>
                </c:pt>
                <c:pt idx="1805">
                  <c:v>0.39894374275889499</c:v>
                </c:pt>
                <c:pt idx="1806">
                  <c:v>0.39826541242057101</c:v>
                </c:pt>
                <c:pt idx="1807">
                  <c:v>0.39760845803828598</c:v>
                </c:pt>
                <c:pt idx="1808">
                  <c:v>0.39690590161645001</c:v>
                </c:pt>
                <c:pt idx="1809">
                  <c:v>0.39627174825394101</c:v>
                </c:pt>
                <c:pt idx="1810">
                  <c:v>0.39563759489143102</c:v>
                </c:pt>
                <c:pt idx="1811">
                  <c:v>0.39500344152892303</c:v>
                </c:pt>
                <c:pt idx="1812">
                  <c:v>0.39430231017082301</c:v>
                </c:pt>
                <c:pt idx="1813">
                  <c:v>0.39375793582368002</c:v>
                </c:pt>
                <c:pt idx="1814">
                  <c:v>0.39310098144139499</c:v>
                </c:pt>
                <c:pt idx="1815">
                  <c:v>0.39239842501955902</c:v>
                </c:pt>
                <c:pt idx="1816">
                  <c:v>0.39183267471637701</c:v>
                </c:pt>
                <c:pt idx="1817">
                  <c:v>0.391312526452746</c:v>
                </c:pt>
                <c:pt idx="1818">
                  <c:v>0.39065414700672502</c:v>
                </c:pt>
                <c:pt idx="1819">
                  <c:v>0.38999861768817601</c:v>
                </c:pt>
                <c:pt idx="1820">
                  <c:v>0.38940864130148201</c:v>
                </c:pt>
                <c:pt idx="1821">
                  <c:v>0.38877448793897301</c:v>
                </c:pt>
                <c:pt idx="1822">
                  <c:v>0.38814033457646402</c:v>
                </c:pt>
                <c:pt idx="1823">
                  <c:v>0.38748338019417999</c:v>
                </c:pt>
                <c:pt idx="1824">
                  <c:v>0.38687345291518199</c:v>
                </c:pt>
                <c:pt idx="1825">
                  <c:v>0.38626067550871201</c:v>
                </c:pt>
                <c:pt idx="1826">
                  <c:v>0.38567212418575397</c:v>
                </c:pt>
                <c:pt idx="1827">
                  <c:v>0.38501374473973399</c:v>
                </c:pt>
                <c:pt idx="1828">
                  <c:v>0.38440239239700003</c:v>
                </c:pt>
                <c:pt idx="1829">
                  <c:v>0.38376823903449098</c:v>
                </c:pt>
                <c:pt idx="1830">
                  <c:v>0.38311270971594202</c:v>
                </c:pt>
                <c:pt idx="1831">
                  <c:v>0.38247855635343297</c:v>
                </c:pt>
                <c:pt idx="1832">
                  <c:v>0.38186720401070001</c:v>
                </c:pt>
                <c:pt idx="1833">
                  <c:v>0.38127722762400601</c:v>
                </c:pt>
                <c:pt idx="1834">
                  <c:v>0.38068867630104802</c:v>
                </c:pt>
                <c:pt idx="1835">
                  <c:v>0.38007589889457799</c:v>
                </c:pt>
                <c:pt idx="1836">
                  <c:v>0.379441745532069</c:v>
                </c:pt>
                <c:pt idx="1837">
                  <c:v>0.37883039318933598</c:v>
                </c:pt>
                <c:pt idx="1838">
                  <c:v>0.37819623982682599</c:v>
                </c:pt>
                <c:pt idx="1839">
                  <c:v>0.377607688503868</c:v>
                </c:pt>
                <c:pt idx="1840">
                  <c:v>0.37701913718091001</c:v>
                </c:pt>
                <c:pt idx="1841">
                  <c:v>0.376407784838177</c:v>
                </c:pt>
                <c:pt idx="1842">
                  <c:v>0.37581780845148299</c:v>
                </c:pt>
                <c:pt idx="1843">
                  <c:v>0.37520645610874997</c:v>
                </c:pt>
                <c:pt idx="1844">
                  <c:v>0.37457230274623998</c:v>
                </c:pt>
                <c:pt idx="1845">
                  <c:v>0.37400797750679399</c:v>
                </c:pt>
                <c:pt idx="1846">
                  <c:v>0.37337239908054898</c:v>
                </c:pt>
                <c:pt idx="1847">
                  <c:v>0.37275962167408</c:v>
                </c:pt>
                <c:pt idx="1848">
                  <c:v>0.37219529643463301</c:v>
                </c:pt>
                <c:pt idx="1849">
                  <c:v>0.37162954613145099</c:v>
                </c:pt>
                <c:pt idx="1850">
                  <c:v>0.37099396770520598</c:v>
                </c:pt>
                <c:pt idx="1851">
                  <c:v>0.37038119029873601</c:v>
                </c:pt>
                <c:pt idx="1852">
                  <c:v>0.36981686505929001</c:v>
                </c:pt>
                <c:pt idx="1853">
                  <c:v>0.36920408765281998</c:v>
                </c:pt>
                <c:pt idx="1854">
                  <c:v>0.36859273531008702</c:v>
                </c:pt>
                <c:pt idx="1855">
                  <c:v>0.36800418398712897</c:v>
                </c:pt>
                <c:pt idx="1856">
                  <c:v>0.36737003062461998</c:v>
                </c:pt>
                <c:pt idx="1857">
                  <c:v>0.36675725321815</c:v>
                </c:pt>
                <c:pt idx="1858">
                  <c:v>0.36614590087541699</c:v>
                </c:pt>
                <c:pt idx="1859">
                  <c:v>0.36560295159201001</c:v>
                </c:pt>
                <c:pt idx="1860">
                  <c:v>0.36496879822950101</c:v>
                </c:pt>
                <c:pt idx="1861">
                  <c:v>0.36442584894609398</c:v>
                </c:pt>
                <c:pt idx="1862">
                  <c:v>0.36385867357917601</c:v>
                </c:pt>
                <c:pt idx="1863">
                  <c:v>0.36327012225621802</c:v>
                </c:pt>
                <c:pt idx="1864">
                  <c:v>0.362568990898118</c:v>
                </c:pt>
                <c:pt idx="1865">
                  <c:v>0.361979014511424</c:v>
                </c:pt>
                <c:pt idx="1866">
                  <c:v>0.36143606522801702</c:v>
                </c:pt>
                <c:pt idx="1867">
                  <c:v>0.36089169088087503</c:v>
                </c:pt>
                <c:pt idx="1868">
                  <c:v>0.36028033853814101</c:v>
                </c:pt>
                <c:pt idx="1869">
                  <c:v>0.35951080412071401</c:v>
                </c:pt>
                <c:pt idx="1870">
                  <c:v>0.35876407072306299</c:v>
                </c:pt>
                <c:pt idx="1871">
                  <c:v>0.35815129331659401</c:v>
                </c:pt>
                <c:pt idx="1872">
                  <c:v>0.357720924068329</c:v>
                </c:pt>
                <c:pt idx="1873">
                  <c:v>0.35708677070582001</c:v>
                </c:pt>
                <c:pt idx="1874">
                  <c:v>0.35656662244218901</c:v>
                </c:pt>
                <c:pt idx="1875">
                  <c:v>0.355931044015943</c:v>
                </c:pt>
                <c:pt idx="1876">
                  <c:v>0.35536529371276099</c:v>
                </c:pt>
                <c:pt idx="1877">
                  <c:v>0.35491212344472101</c:v>
                </c:pt>
                <c:pt idx="1878">
                  <c:v>0.35430077110198699</c:v>
                </c:pt>
                <c:pt idx="1879">
                  <c:v>0.35366661773947899</c:v>
                </c:pt>
                <c:pt idx="1880">
                  <c:v>0.35305526539674498</c:v>
                </c:pt>
                <c:pt idx="1881">
                  <c:v>0.35242111203423598</c:v>
                </c:pt>
                <c:pt idx="1882">
                  <c:v>0.35180975969150202</c:v>
                </c:pt>
                <c:pt idx="1883">
                  <c:v>0.35121978330480802</c:v>
                </c:pt>
                <c:pt idx="1884">
                  <c:v>0.35063123198185098</c:v>
                </c:pt>
                <c:pt idx="1885">
                  <c:v>0.35006548167866802</c:v>
                </c:pt>
                <c:pt idx="1886">
                  <c:v>0.34947550529197502</c:v>
                </c:pt>
                <c:pt idx="1887">
                  <c:v>0.34881997597342601</c:v>
                </c:pt>
                <c:pt idx="1888">
                  <c:v>0.34818582261091602</c:v>
                </c:pt>
                <c:pt idx="1889">
                  <c:v>0.347574470268183</c:v>
                </c:pt>
                <c:pt idx="1890">
                  <c:v>0.346984493881489</c:v>
                </c:pt>
                <c:pt idx="1891">
                  <c:v>0.34644154459808202</c:v>
                </c:pt>
                <c:pt idx="1892">
                  <c:v>0.345830192255349</c:v>
                </c:pt>
                <c:pt idx="1893">
                  <c:v>0.34521741484887902</c:v>
                </c:pt>
                <c:pt idx="1894">
                  <c:v>0.34458468655010599</c:v>
                </c:pt>
                <c:pt idx="1895">
                  <c:v>0.34397190914363701</c:v>
                </c:pt>
                <c:pt idx="1896">
                  <c:v>0.34342895986022998</c:v>
                </c:pt>
                <c:pt idx="1897">
                  <c:v>0.34281760751749701</c:v>
                </c:pt>
                <c:pt idx="1898">
                  <c:v>0.342206255174763</c:v>
                </c:pt>
                <c:pt idx="1899">
                  <c:v>0.341572101812254</c:v>
                </c:pt>
                <c:pt idx="1900">
                  <c:v>0.34091372236623302</c:v>
                </c:pt>
                <c:pt idx="1901">
                  <c:v>0.34032517104327498</c:v>
                </c:pt>
                <c:pt idx="1902">
                  <c:v>0.33969101768076598</c:v>
                </c:pt>
                <c:pt idx="1903">
                  <c:v>0.33910104129407198</c:v>
                </c:pt>
                <c:pt idx="1904">
                  <c:v>0.33846688793156299</c:v>
                </c:pt>
                <c:pt idx="1905">
                  <c:v>0.33787976167234102</c:v>
                </c:pt>
                <c:pt idx="1906">
                  <c:v>0.33724418324609601</c:v>
                </c:pt>
                <c:pt idx="1907">
                  <c:v>0.33665563192313802</c:v>
                </c:pt>
                <c:pt idx="1908">
                  <c:v>0.33606708060017998</c:v>
                </c:pt>
                <c:pt idx="1909">
                  <c:v>0.33543292723767099</c:v>
                </c:pt>
                <c:pt idx="1910">
                  <c:v>0.33479877387516199</c:v>
                </c:pt>
                <c:pt idx="1911">
                  <c:v>0.33416319544891698</c:v>
                </c:pt>
                <c:pt idx="1912">
                  <c:v>0.33352904208640699</c:v>
                </c:pt>
                <c:pt idx="1913">
                  <c:v>0.33289631378763401</c:v>
                </c:pt>
                <c:pt idx="1914">
                  <c:v>0.33228353638116498</c:v>
                </c:pt>
                <c:pt idx="1915">
                  <c:v>0.33167218403843102</c:v>
                </c:pt>
                <c:pt idx="1916">
                  <c:v>0.33108505777920899</c:v>
                </c:pt>
                <c:pt idx="1917">
                  <c:v>0.33044947935296398</c:v>
                </c:pt>
                <c:pt idx="1918">
                  <c:v>0.32981532599045499</c:v>
                </c:pt>
                <c:pt idx="1919">
                  <c:v>0.32920397364772203</c:v>
                </c:pt>
                <c:pt idx="1920">
                  <c:v>0.32859119624125199</c:v>
                </c:pt>
                <c:pt idx="1921">
                  <c:v>0.32789006488315198</c:v>
                </c:pt>
                <c:pt idx="1922">
                  <c:v>0.327277287476683</c:v>
                </c:pt>
                <c:pt idx="1923">
                  <c:v>0.32662175815813399</c:v>
                </c:pt>
                <c:pt idx="1924">
                  <c:v>0.32601040581539997</c:v>
                </c:pt>
                <c:pt idx="1925">
                  <c:v>0.32535202636937999</c:v>
                </c:pt>
                <c:pt idx="1926">
                  <c:v>0.32469649705083098</c:v>
                </c:pt>
                <c:pt idx="1927">
                  <c:v>0.32408514470809702</c:v>
                </c:pt>
                <c:pt idx="1928">
                  <c:v>0.32345099134558802</c:v>
                </c:pt>
                <c:pt idx="1929">
                  <c:v>0.32286101495889402</c:v>
                </c:pt>
                <c:pt idx="1930">
                  <c:v>0.32220548564034501</c:v>
                </c:pt>
                <c:pt idx="1931">
                  <c:v>0.32157133227783602</c:v>
                </c:pt>
                <c:pt idx="1932">
                  <c:v>0.320959979935103</c:v>
                </c:pt>
                <c:pt idx="1933">
                  <c:v>0.32030160048908202</c:v>
                </c:pt>
                <c:pt idx="1934">
                  <c:v>0.31957766811120603</c:v>
                </c:pt>
                <c:pt idx="1935">
                  <c:v>0.318920713728922</c:v>
                </c:pt>
                <c:pt idx="1936">
                  <c:v>0.31826375934663698</c:v>
                </c:pt>
                <c:pt idx="1937">
                  <c:v>0.31762960598412798</c:v>
                </c:pt>
                <c:pt idx="1938">
                  <c:v>0.316971226538107</c:v>
                </c:pt>
                <c:pt idx="1939">
                  <c:v>0.31631569721955799</c:v>
                </c:pt>
                <c:pt idx="1940">
                  <c:v>0.315657317773538</c:v>
                </c:pt>
                <c:pt idx="1941">
                  <c:v>0.31504739049454</c:v>
                </c:pt>
                <c:pt idx="1942">
                  <c:v>0.31434625913643999</c:v>
                </c:pt>
                <c:pt idx="1943">
                  <c:v>0.31366507867064403</c:v>
                </c:pt>
                <c:pt idx="1944">
                  <c:v>0.313008124288359</c:v>
                </c:pt>
                <c:pt idx="1945">
                  <c:v>0.31232979395003502</c:v>
                </c:pt>
                <c:pt idx="1946">
                  <c:v>0.31169564058752602</c:v>
                </c:pt>
                <c:pt idx="1947">
                  <c:v>0.31103726114150498</c:v>
                </c:pt>
                <c:pt idx="1948">
                  <c:v>0.31033612978340502</c:v>
                </c:pt>
                <c:pt idx="1949">
                  <c:v>0.30965637438134402</c:v>
                </c:pt>
                <c:pt idx="1950">
                  <c:v>0.30902222101883497</c:v>
                </c:pt>
                <c:pt idx="1951">
                  <c:v>0.30836526663655101</c:v>
                </c:pt>
                <c:pt idx="1952">
                  <c:v>0.30766271021471397</c:v>
                </c:pt>
                <c:pt idx="1953">
                  <c:v>0.30711976093130799</c:v>
                </c:pt>
                <c:pt idx="1954">
                  <c:v>0.30639440348969599</c:v>
                </c:pt>
                <c:pt idx="1955">
                  <c:v>0.305600642988758</c:v>
                </c:pt>
                <c:pt idx="1956">
                  <c:v>0.30480830755155602</c:v>
                </c:pt>
                <c:pt idx="1957">
                  <c:v>0.30417415418904598</c:v>
                </c:pt>
                <c:pt idx="1958">
                  <c:v>0.30345022181117098</c:v>
                </c:pt>
                <c:pt idx="1959">
                  <c:v>0.30279326742888601</c:v>
                </c:pt>
                <c:pt idx="1960">
                  <c:v>0.30211351202682502</c:v>
                </c:pt>
                <c:pt idx="1961">
                  <c:v>0.30152496070386797</c:v>
                </c:pt>
                <c:pt idx="1962">
                  <c:v>0.30091218329739799</c:v>
                </c:pt>
                <c:pt idx="1963">
                  <c:v>0.30011984786019602</c:v>
                </c:pt>
                <c:pt idx="1964">
                  <c:v>0.29946431854164701</c:v>
                </c:pt>
                <c:pt idx="1965">
                  <c:v>0.29885296619891299</c:v>
                </c:pt>
                <c:pt idx="1966">
                  <c:v>0.29817178573311698</c:v>
                </c:pt>
                <c:pt idx="1967">
                  <c:v>0.29744785335524099</c:v>
                </c:pt>
                <c:pt idx="1968">
                  <c:v>0.29663271689826298</c:v>
                </c:pt>
                <c:pt idx="1969">
                  <c:v>0.29590735945665197</c:v>
                </c:pt>
                <c:pt idx="1970">
                  <c:v>0.29516062605900101</c:v>
                </c:pt>
                <c:pt idx="1971">
                  <c:v>0.29438966657783799</c:v>
                </c:pt>
                <c:pt idx="1972">
                  <c:v>0.29361870709667498</c:v>
                </c:pt>
                <c:pt idx="1973">
                  <c:v>0.292940376758351</c:v>
                </c:pt>
                <c:pt idx="1974">
                  <c:v>0.29216941727718798</c:v>
                </c:pt>
                <c:pt idx="1975">
                  <c:v>0.29151388795863897</c:v>
                </c:pt>
                <c:pt idx="1976">
                  <c:v>0.29087830953239402</c:v>
                </c:pt>
                <c:pt idx="1977">
                  <c:v>0.290356736205027</c:v>
                </c:pt>
                <c:pt idx="1978">
                  <c:v>0.28974538386229298</c:v>
                </c:pt>
                <c:pt idx="1979">
                  <c:v>0.288977274508603</c:v>
                </c:pt>
                <c:pt idx="1980">
                  <c:v>0.28822911604721502</c:v>
                </c:pt>
                <c:pt idx="1981">
                  <c:v>0.28752655962537899</c:v>
                </c:pt>
                <c:pt idx="1982">
                  <c:v>0.28686960524309502</c:v>
                </c:pt>
                <c:pt idx="1983">
                  <c:v>0.28589628671142298</c:v>
                </c:pt>
                <c:pt idx="1984">
                  <c:v>0.285193730289587</c:v>
                </c:pt>
                <c:pt idx="1985">
                  <c:v>0.28460517896662901</c:v>
                </c:pt>
                <c:pt idx="1986">
                  <c:v>0.28399240156015998</c:v>
                </c:pt>
                <c:pt idx="1987">
                  <c:v>0.28324566816250901</c:v>
                </c:pt>
                <c:pt idx="1988">
                  <c:v>0.282544536804409</c:v>
                </c:pt>
                <c:pt idx="1989">
                  <c:v>0.281910383441899</c:v>
                </c:pt>
                <c:pt idx="1990">
                  <c:v>0.28127480501565499</c:v>
                </c:pt>
                <c:pt idx="1991">
                  <c:v>0.28052807161800303</c:v>
                </c:pt>
                <c:pt idx="1992">
                  <c:v>0.27959893006214698</c:v>
                </c:pt>
                <c:pt idx="1993">
                  <c:v>0.27882939564471998</c:v>
                </c:pt>
                <c:pt idx="1994">
                  <c:v>0.27830782231735302</c:v>
                </c:pt>
                <c:pt idx="1995">
                  <c:v>0.27753828789992602</c:v>
                </c:pt>
                <c:pt idx="1996">
                  <c:v>0.27674452739898803</c:v>
                </c:pt>
                <c:pt idx="1997">
                  <c:v>0.27597499298156197</c:v>
                </c:pt>
                <c:pt idx="1998">
                  <c:v>0.27540924267837902</c:v>
                </c:pt>
                <c:pt idx="1999">
                  <c:v>0.27477508931587002</c:v>
                </c:pt>
                <c:pt idx="2000">
                  <c:v>0.27432049398409403</c:v>
                </c:pt>
                <c:pt idx="2001">
                  <c:v>0.27330157341287098</c:v>
                </c:pt>
                <c:pt idx="2002">
                  <c:v>0.27284982820856701</c:v>
                </c:pt>
                <c:pt idx="2003">
                  <c:v>0.27180668155383297</c:v>
                </c:pt>
                <c:pt idx="2004">
                  <c:v>0.27119532921109901</c:v>
                </c:pt>
                <c:pt idx="2005">
                  <c:v>0.27051557380903901</c:v>
                </c:pt>
                <c:pt idx="2006">
                  <c:v>0.26972323837183598</c:v>
                </c:pt>
                <c:pt idx="2007">
                  <c:v>0.26902068195000101</c:v>
                </c:pt>
                <c:pt idx="2008">
                  <c:v>0.26834235161167602</c:v>
                </c:pt>
                <c:pt idx="2009">
                  <c:v>0.26759419315028898</c:v>
                </c:pt>
                <c:pt idx="2010">
                  <c:v>0.26689163672845301</c:v>
                </c:pt>
                <c:pt idx="2011">
                  <c:v>0.26616770435057702</c:v>
                </c:pt>
                <c:pt idx="2012">
                  <c:v>0.265396744869415</c:v>
                </c:pt>
                <c:pt idx="2013">
                  <c:v>0.26474121555086599</c:v>
                </c:pt>
                <c:pt idx="2014">
                  <c:v>0.26406003508506898</c:v>
                </c:pt>
                <c:pt idx="2015">
                  <c:v>0.26338027968300898</c:v>
                </c:pt>
                <c:pt idx="2016">
                  <c:v>0.26270194934468499</c:v>
                </c:pt>
                <c:pt idx="2017">
                  <c:v>0.26193098986352198</c:v>
                </c:pt>
                <c:pt idx="2018">
                  <c:v>0.26127403548123701</c:v>
                </c:pt>
                <c:pt idx="2019">
                  <c:v>0.26063988211872802</c:v>
                </c:pt>
                <c:pt idx="2020">
                  <c:v>0.25993732569689199</c:v>
                </c:pt>
                <c:pt idx="2021">
                  <c:v>0.25923619433879203</c:v>
                </c:pt>
                <c:pt idx="2022">
                  <c:v>0.25853363791695599</c:v>
                </c:pt>
                <c:pt idx="2023">
                  <c:v>0.25785530757863201</c:v>
                </c:pt>
                <c:pt idx="2024">
                  <c:v>0.25719692813261102</c:v>
                </c:pt>
                <c:pt idx="2025">
                  <c:v>0.25649437171077499</c:v>
                </c:pt>
                <c:pt idx="2026">
                  <c:v>0.25583884239222598</c:v>
                </c:pt>
                <c:pt idx="2027">
                  <c:v>0.25513628597039001</c:v>
                </c:pt>
                <c:pt idx="2028">
                  <c:v>0.25441235359251402</c:v>
                </c:pt>
                <c:pt idx="2029">
                  <c:v>0.25373259819045402</c:v>
                </c:pt>
                <c:pt idx="2030">
                  <c:v>0.25300724074884201</c:v>
                </c:pt>
                <c:pt idx="2031">
                  <c:v>0.252371662322598</c:v>
                </c:pt>
                <c:pt idx="2032">
                  <c:v>0.25169333198427302</c:v>
                </c:pt>
                <c:pt idx="2033">
                  <c:v>0.25101357658221302</c:v>
                </c:pt>
                <c:pt idx="2034">
                  <c:v>0.250402224239479</c:v>
                </c:pt>
                <c:pt idx="2035">
                  <c:v>0.24974669492092999</c:v>
                </c:pt>
                <c:pt idx="2036">
                  <c:v>0.24908831547491</c:v>
                </c:pt>
                <c:pt idx="2037">
                  <c:v>0.248432786156361</c:v>
                </c:pt>
                <c:pt idx="2038">
                  <c:v>0.24775160569056501</c:v>
                </c:pt>
                <c:pt idx="2039">
                  <c:v>0.24714025334783099</c:v>
                </c:pt>
                <c:pt idx="2040">
                  <c:v>0.246506099985322</c:v>
                </c:pt>
                <c:pt idx="2041">
                  <c:v>0.24591754866236401</c:v>
                </c:pt>
                <c:pt idx="2042">
                  <c:v>0.24530619631962999</c:v>
                </c:pt>
                <c:pt idx="2043">
                  <c:v>0.24460363989779499</c:v>
                </c:pt>
                <c:pt idx="2044">
                  <c:v>0.24385690650014299</c:v>
                </c:pt>
                <c:pt idx="2045">
                  <c:v>0.24319852705412301</c:v>
                </c:pt>
                <c:pt idx="2046">
                  <c:v>0.24249739569602299</c:v>
                </c:pt>
                <c:pt idx="2047">
                  <c:v>0.241863242333514</c:v>
                </c:pt>
                <c:pt idx="2048">
                  <c:v>0.24122908897100401</c:v>
                </c:pt>
                <c:pt idx="2049">
                  <c:v>0.240663338667822</c:v>
                </c:pt>
                <c:pt idx="2050">
                  <c:v>0.24005198632508801</c:v>
                </c:pt>
                <c:pt idx="2051">
                  <c:v>0.23939360687906799</c:v>
                </c:pt>
                <c:pt idx="2052">
                  <c:v>0.23882785657588601</c:v>
                </c:pt>
                <c:pt idx="2053">
                  <c:v>0.23814810117382501</c:v>
                </c:pt>
                <c:pt idx="2054">
                  <c:v>0.23746834577176501</c:v>
                </c:pt>
                <c:pt idx="2055">
                  <c:v>0.236925396488358</c:v>
                </c:pt>
                <c:pt idx="2056">
                  <c:v>0.236335420101664</c:v>
                </c:pt>
                <c:pt idx="2057">
                  <c:v>0.23570126673915501</c:v>
                </c:pt>
                <c:pt idx="2058">
                  <c:v>0.235022936400831</c:v>
                </c:pt>
                <c:pt idx="2059">
                  <c:v>0.234365982018546</c:v>
                </c:pt>
                <c:pt idx="2060">
                  <c:v>0.23375320461207599</c:v>
                </c:pt>
                <c:pt idx="2061">
                  <c:v>0.233141852269343</c:v>
                </c:pt>
                <c:pt idx="2062">
                  <c:v>0.23257610196615999</c:v>
                </c:pt>
                <c:pt idx="2063">
                  <c:v>0.23200892659924199</c:v>
                </c:pt>
                <c:pt idx="2064">
                  <c:v>0.23142180034002</c:v>
                </c:pt>
                <c:pt idx="2065">
                  <c:v>0.230787646977511</c:v>
                </c:pt>
                <c:pt idx="2066">
                  <c:v>0.23017629463477801</c:v>
                </c:pt>
                <c:pt idx="2067">
                  <c:v>0.229630495223899</c:v>
                </c:pt>
                <c:pt idx="2068">
                  <c:v>0.228997766925126</c:v>
                </c:pt>
                <c:pt idx="2069">
                  <c:v>0.22850041968127099</c:v>
                </c:pt>
                <c:pt idx="2070">
                  <c:v>0.22784204023524901</c:v>
                </c:pt>
                <c:pt idx="2071">
                  <c:v>0.22723068789251599</c:v>
                </c:pt>
                <c:pt idx="2072">
                  <c:v>0.22666493758933401</c:v>
                </c:pt>
                <c:pt idx="2073">
                  <c:v>0.22605358524659999</c:v>
                </c:pt>
                <c:pt idx="2074">
                  <c:v>0.22548640987968199</c:v>
                </c:pt>
                <c:pt idx="2075">
                  <c:v>0.224964836552315</c:v>
                </c:pt>
                <c:pt idx="2076">
                  <c:v>0.224467489308459</c:v>
                </c:pt>
                <c:pt idx="2077">
                  <c:v>0.22385613696572601</c:v>
                </c:pt>
                <c:pt idx="2078">
                  <c:v>0.22335736465813399</c:v>
                </c:pt>
                <c:pt idx="2079">
                  <c:v>0.222723211295626</c:v>
                </c:pt>
                <c:pt idx="2080">
                  <c:v>0.222133234908931</c:v>
                </c:pt>
                <c:pt idx="2081">
                  <c:v>0.22161308664530099</c:v>
                </c:pt>
                <c:pt idx="2082">
                  <c:v>0.22111573940144499</c:v>
                </c:pt>
                <c:pt idx="2083">
                  <c:v>0.220594166074078</c:v>
                </c:pt>
                <c:pt idx="2084">
                  <c:v>0.21998281373134401</c:v>
                </c:pt>
                <c:pt idx="2085">
                  <c:v>0.21937146138861099</c:v>
                </c:pt>
                <c:pt idx="2086">
                  <c:v>0.21880571108542901</c:v>
                </c:pt>
                <c:pt idx="2087">
                  <c:v>0.21825991167455</c:v>
                </c:pt>
                <c:pt idx="2088">
                  <c:v>0.217739763410919</c:v>
                </c:pt>
                <c:pt idx="2089">
                  <c:v>0.21721961514728799</c:v>
                </c:pt>
                <c:pt idx="2090">
                  <c:v>0.216720842839696</c:v>
                </c:pt>
                <c:pt idx="2091">
                  <c:v>0.216153667472778</c:v>
                </c:pt>
                <c:pt idx="2092">
                  <c:v>0.21563494427288299</c:v>
                </c:pt>
                <c:pt idx="2093">
                  <c:v>0.215113370945516</c:v>
                </c:pt>
                <c:pt idx="2094">
                  <c:v>0.214635974593964</c:v>
                </c:pt>
                <c:pt idx="2095">
                  <c:v>0.21414005241384401</c:v>
                </c:pt>
                <c:pt idx="2096">
                  <c:v>0.21357287704692601</c:v>
                </c:pt>
                <c:pt idx="2097">
                  <c:v>0.21307552980307001</c:v>
                </c:pt>
                <c:pt idx="2098">
                  <c:v>0.21255395647570299</c:v>
                </c:pt>
                <c:pt idx="2099">
                  <c:v>0.212032383148336</c:v>
                </c:pt>
                <c:pt idx="2100">
                  <c:v>0.21153361084074501</c:v>
                </c:pt>
                <c:pt idx="2101">
                  <c:v>0.21105906461666499</c:v>
                </c:pt>
                <c:pt idx="2102">
                  <c:v>0.210560292309074</c:v>
                </c:pt>
                <c:pt idx="2103">
                  <c:v>0.21006152000148201</c:v>
                </c:pt>
                <c:pt idx="2104">
                  <c:v>0.20956417275762701</c:v>
                </c:pt>
                <c:pt idx="2105">
                  <c:v>0.20906540045003499</c:v>
                </c:pt>
                <c:pt idx="2106">
                  <c:v>0.20858942916222001</c:v>
                </c:pt>
                <c:pt idx="2107">
                  <c:v>0.20809065685462799</c:v>
                </c:pt>
                <c:pt idx="2108">
                  <c:v>0.207616110630548</c:v>
                </c:pt>
                <c:pt idx="2109">
                  <c:v>0.20713871427899599</c:v>
                </c:pt>
                <c:pt idx="2110">
                  <c:v>0.206664168054916</c:v>
                </c:pt>
                <c:pt idx="2111">
                  <c:v>0.20621099778687599</c:v>
                </c:pt>
                <c:pt idx="2112">
                  <c:v>0.205712225479285</c:v>
                </c:pt>
                <c:pt idx="2113">
                  <c:v>0.20526048027498101</c:v>
                </c:pt>
                <c:pt idx="2114">
                  <c:v>0.20480731000694</c:v>
                </c:pt>
                <c:pt idx="2115">
                  <c:v>0.20437694075867599</c:v>
                </c:pt>
                <c:pt idx="2116">
                  <c:v>0.20394657151041101</c:v>
                </c:pt>
                <c:pt idx="2117">
                  <c:v>0.203447799202819</c:v>
                </c:pt>
                <c:pt idx="2118">
                  <c:v>0.20299462893477899</c:v>
                </c:pt>
                <c:pt idx="2119">
                  <c:v>0.20256425968651401</c:v>
                </c:pt>
                <c:pt idx="2120">
                  <c:v>0.202111089418474</c:v>
                </c:pt>
                <c:pt idx="2121">
                  <c:v>0.201636543194395</c:v>
                </c:pt>
                <c:pt idx="2122">
                  <c:v>0.201159146842843</c:v>
                </c:pt>
                <c:pt idx="2123">
                  <c:v>0.200728777594578</c:v>
                </c:pt>
                <c:pt idx="2124">
                  <c:v>0.20032263442982501</c:v>
                </c:pt>
                <c:pt idx="2125">
                  <c:v>0.19989226518156</c:v>
                </c:pt>
                <c:pt idx="2126">
                  <c:v>0.19941629389374499</c:v>
                </c:pt>
                <c:pt idx="2127">
                  <c:v>0.19898592464548001</c:v>
                </c:pt>
                <c:pt idx="2128">
                  <c:v>0.19857835641699101</c:v>
                </c:pt>
                <c:pt idx="2129">
                  <c:v>0.19812518614895</c:v>
                </c:pt>
                <c:pt idx="2130">
                  <c:v>0.19771619285672601</c:v>
                </c:pt>
                <c:pt idx="2131">
                  <c:v>0.197285823608461</c:v>
                </c:pt>
                <c:pt idx="2132">
                  <c:v>0.19687968044370799</c:v>
                </c:pt>
                <c:pt idx="2133">
                  <c:v>0.19644931119544301</c:v>
                </c:pt>
                <c:pt idx="2134">
                  <c:v>0.196018941947179</c:v>
                </c:pt>
                <c:pt idx="2135">
                  <c:v>0.19563417473846501</c:v>
                </c:pt>
                <c:pt idx="2136">
                  <c:v>0.195203805490201</c:v>
                </c:pt>
                <c:pt idx="2137">
                  <c:v>0.19481761321775101</c:v>
                </c:pt>
                <c:pt idx="2138">
                  <c:v>0.19441004498926201</c:v>
                </c:pt>
                <c:pt idx="2139">
                  <c:v>0.193979675740998</c:v>
                </c:pt>
                <c:pt idx="2140">
                  <c:v>0.19361770955206001</c:v>
                </c:pt>
                <c:pt idx="2141">
                  <c:v>0.19320871625983499</c:v>
                </c:pt>
                <c:pt idx="2142">
                  <c:v>0.19282537411485701</c:v>
                </c:pt>
                <c:pt idx="2143">
                  <c:v>0.19243918184240799</c:v>
                </c:pt>
                <c:pt idx="2144">
                  <c:v>0.19207721565347</c:v>
                </c:pt>
                <c:pt idx="2145">
                  <c:v>0.191692448444757</c:v>
                </c:pt>
                <c:pt idx="2146">
                  <c:v>0.191330482255819</c:v>
                </c:pt>
                <c:pt idx="2147">
                  <c:v>0.19092148896359401</c:v>
                </c:pt>
                <c:pt idx="2148">
                  <c:v>0.19053672175488101</c:v>
                </c:pt>
                <c:pt idx="2149">
                  <c:v>0.19017475556594299</c:v>
                </c:pt>
                <c:pt idx="2150">
                  <c:v>0.18981278937700499</c:v>
                </c:pt>
                <c:pt idx="2151">
                  <c:v>0.18951780118365799</c:v>
                </c:pt>
                <c:pt idx="2152">
                  <c:v>0.18906463091561801</c:v>
                </c:pt>
                <c:pt idx="2153">
                  <c:v>0.188611460647578</c:v>
                </c:pt>
                <c:pt idx="2154">
                  <c:v>0.18827229547841601</c:v>
                </c:pt>
                <c:pt idx="2155">
                  <c:v>0.187908904225741</c:v>
                </c:pt>
                <c:pt idx="2156">
                  <c:v>0.18750133599725299</c:v>
                </c:pt>
                <c:pt idx="2157">
                  <c:v>0.18711656878853899</c:v>
                </c:pt>
                <c:pt idx="2158">
                  <c:v>0.18677597855564099</c:v>
                </c:pt>
                <c:pt idx="2159">
                  <c:v>0.18641401236670299</c:v>
                </c:pt>
                <c:pt idx="2160">
                  <c:v>0.186074847197541</c:v>
                </c:pt>
                <c:pt idx="2161">
                  <c:v>0.18571145594486699</c:v>
                </c:pt>
                <c:pt idx="2162">
                  <c:v>0.185372290775705</c:v>
                </c:pt>
                <c:pt idx="2163">
                  <c:v>0.18503170054280699</c:v>
                </c:pt>
                <c:pt idx="2164">
                  <c:v>0.18469396043738101</c:v>
                </c:pt>
                <c:pt idx="2165">
                  <c:v>0.184330569184707</c:v>
                </c:pt>
                <c:pt idx="2166">
                  <c:v>0.18399140401554401</c:v>
                </c:pt>
                <c:pt idx="2167">
                  <c:v>0.18365223884638199</c:v>
                </c:pt>
                <c:pt idx="2168">
                  <c:v>0.18331164861348501</c:v>
                </c:pt>
                <c:pt idx="2169">
                  <c:v>0.18294968242454701</c:v>
                </c:pt>
                <c:pt idx="2170">
                  <c:v>0.18263189321142401</c:v>
                </c:pt>
                <c:pt idx="2171">
                  <c:v>0.18231552906203699</c:v>
                </c:pt>
                <c:pt idx="2172">
                  <c:v>0.18195213780936401</c:v>
                </c:pt>
                <c:pt idx="2173">
                  <c:v>0.18158874655668999</c:v>
                </c:pt>
                <c:pt idx="2174">
                  <c:v>0.18127380747103899</c:v>
                </c:pt>
                <c:pt idx="2175">
                  <c:v>0.18093321723814099</c:v>
                </c:pt>
                <c:pt idx="2176">
                  <c:v>0.18061542802501901</c:v>
                </c:pt>
                <c:pt idx="2177">
                  <c:v>0.180321864895408</c:v>
                </c:pt>
                <c:pt idx="2178">
                  <c:v>0.17998127466250999</c:v>
                </c:pt>
                <c:pt idx="2179">
                  <c:v>0.179642109493347</c:v>
                </c:pt>
                <c:pt idx="2180">
                  <c:v>0.1793471213</c:v>
                </c:pt>
                <c:pt idx="2181">
                  <c:v>0.179007956130838</c:v>
                </c:pt>
                <c:pt idx="2182">
                  <c:v>0.178690166917716</c:v>
                </c:pt>
                <c:pt idx="2183">
                  <c:v>0.17835100174855401</c:v>
                </c:pt>
                <c:pt idx="2184">
                  <c:v>0.178056013555207</c:v>
                </c:pt>
                <c:pt idx="2185">
                  <c:v>0.17773964940581999</c:v>
                </c:pt>
                <c:pt idx="2186">
                  <c:v>0.17742186019269701</c:v>
                </c:pt>
                <c:pt idx="2187">
                  <c:v>0.17710407097957401</c:v>
                </c:pt>
                <c:pt idx="2188">
                  <c:v>0.17681050784996399</c:v>
                </c:pt>
                <c:pt idx="2189">
                  <c:v>0.17646991761706601</c:v>
                </c:pt>
                <c:pt idx="2190">
                  <c:v>0.17615497853141501</c:v>
                </c:pt>
                <c:pt idx="2191">
                  <c:v>0.175858565274332</c:v>
                </c:pt>
                <c:pt idx="2192">
                  <c:v>0.17556500214472101</c:v>
                </c:pt>
                <c:pt idx="2193">
                  <c:v>0.17524721293159901</c:v>
                </c:pt>
                <c:pt idx="2194">
                  <c:v>0.17493084878221199</c:v>
                </c:pt>
                <c:pt idx="2195">
                  <c:v>0.17465866160864099</c:v>
                </c:pt>
                <c:pt idx="2196">
                  <c:v>0.17434087239551799</c:v>
                </c:pt>
                <c:pt idx="2197">
                  <c:v>0.174047309265907</c:v>
                </c:pt>
                <c:pt idx="2198">
                  <c:v>0.17375232107256</c:v>
                </c:pt>
                <c:pt idx="2199">
                  <c:v>0.17343595692317301</c:v>
                </c:pt>
                <c:pt idx="2200">
                  <c:v>0.17314096872982701</c:v>
                </c:pt>
                <c:pt idx="2201">
                  <c:v>0.17291438359580599</c:v>
                </c:pt>
                <c:pt idx="2202">
                  <c:v>0.17259659438268399</c:v>
                </c:pt>
                <c:pt idx="2203">
                  <c:v>0.17228165529703299</c:v>
                </c:pt>
                <c:pt idx="2204">
                  <c:v>0.17200946812346199</c:v>
                </c:pt>
                <c:pt idx="2205">
                  <c:v>0.17171447993011499</c:v>
                </c:pt>
                <c:pt idx="2206">
                  <c:v>0.171398115780729</c:v>
                </c:pt>
                <c:pt idx="2207">
                  <c:v>0.17108032656760599</c:v>
                </c:pt>
                <c:pt idx="2208">
                  <c:v>0.170808139394035</c:v>
                </c:pt>
                <c:pt idx="2209">
                  <c:v>0.170535952220463</c:v>
                </c:pt>
                <c:pt idx="2210">
                  <c:v>0.17024238909085199</c:v>
                </c:pt>
                <c:pt idx="2211">
                  <c:v>0.16994740089750501</c:v>
                </c:pt>
                <c:pt idx="2212">
                  <c:v>0.169631036748119</c:v>
                </c:pt>
                <c:pt idx="2213">
                  <c:v>0.169381650594323</c:v>
                </c:pt>
                <c:pt idx="2214">
                  <c:v>0.169109463420752</c:v>
                </c:pt>
                <c:pt idx="2215">
                  <c:v>0.168814475227405</c:v>
                </c:pt>
                <c:pt idx="2216">
                  <c:v>0.16854228805383301</c:v>
                </c:pt>
                <c:pt idx="2217">
                  <c:v>0.168271525943998</c:v>
                </c:pt>
                <c:pt idx="2218">
                  <c:v>0.167999338770427</c:v>
                </c:pt>
                <c:pt idx="2219">
                  <c:v>0.167749952616631</c:v>
                </c:pt>
                <c:pt idx="2220">
                  <c:v>0.16747776544306001</c:v>
                </c:pt>
                <c:pt idx="2221">
                  <c:v>0.16718420231344899</c:v>
                </c:pt>
                <c:pt idx="2222">
                  <c:v>0.166912015139877</c:v>
                </c:pt>
                <c:pt idx="2223">
                  <c:v>0.166662628986082</c:v>
                </c:pt>
                <c:pt idx="2224">
                  <c:v>0.166344839772959</c:v>
                </c:pt>
                <c:pt idx="2225">
                  <c:v>0.16609830374663501</c:v>
                </c:pt>
                <c:pt idx="2226">
                  <c:v>0.16584891759284001</c:v>
                </c:pt>
                <c:pt idx="2227">
                  <c:v>0.16557673041926799</c:v>
                </c:pt>
                <c:pt idx="2228">
                  <c:v>0.16525894120614601</c:v>
                </c:pt>
                <c:pt idx="2229">
                  <c:v>0.164965378076535</c:v>
                </c:pt>
                <c:pt idx="2230">
                  <c:v>0.164715991922739</c:v>
                </c:pt>
                <c:pt idx="2231">
                  <c:v>0.164443804749168</c:v>
                </c:pt>
                <c:pt idx="2232">
                  <c:v>0.16417161757559601</c:v>
                </c:pt>
                <c:pt idx="2233">
                  <c:v>0.16394503244157599</c:v>
                </c:pt>
                <c:pt idx="2234">
                  <c:v>0.163651469311965</c:v>
                </c:pt>
                <c:pt idx="2235">
                  <c:v>0.163333680098843</c:v>
                </c:pt>
                <c:pt idx="2236">
                  <c:v>0.163038691905496</c:v>
                </c:pt>
                <c:pt idx="2237">
                  <c:v>0.162743703712149</c:v>
                </c:pt>
                <c:pt idx="2238">
                  <c:v>0.16251854364186499</c:v>
                </c:pt>
                <c:pt idx="2239">
                  <c:v>0.162269157488069</c:v>
                </c:pt>
                <c:pt idx="2240">
                  <c:v>0.16204257235404901</c:v>
                </c:pt>
                <c:pt idx="2241">
                  <c:v>0.16192856725517099</c:v>
                </c:pt>
                <c:pt idx="2242">
                  <c:v>0.161566601066233</c:v>
                </c:pt>
                <c:pt idx="2243">
                  <c:v>0.16118183385752</c:v>
                </c:pt>
                <c:pt idx="2244">
                  <c:v>0.16091107174768399</c:v>
                </c:pt>
                <c:pt idx="2245">
                  <c:v>0.16068306154992801</c:v>
                </c:pt>
                <c:pt idx="2246">
                  <c:v>0.16045790147964401</c:v>
                </c:pt>
                <c:pt idx="2247">
                  <c:v>0.16016148822256099</c:v>
                </c:pt>
                <c:pt idx="2248">
                  <c:v>0.15995912917205199</c:v>
                </c:pt>
                <c:pt idx="2249">
                  <c:v>0.15970974301825699</c:v>
                </c:pt>
                <c:pt idx="2250">
                  <c:v>0.159437555844685</c:v>
                </c:pt>
                <c:pt idx="2251">
                  <c:v>0.159165368671114</c:v>
                </c:pt>
                <c:pt idx="2252">
                  <c:v>0.15887180554150299</c:v>
                </c:pt>
                <c:pt idx="2253">
                  <c:v>0.158645220407483</c:v>
                </c:pt>
                <c:pt idx="2254">
                  <c:v>0.15841721020972699</c:v>
                </c:pt>
                <c:pt idx="2255">
                  <c:v>0.15819205013944199</c:v>
                </c:pt>
                <c:pt idx="2256">
                  <c:v>0.15803386806474901</c:v>
                </c:pt>
                <c:pt idx="2257">
                  <c:v>0.15778448191095401</c:v>
                </c:pt>
                <c:pt idx="2258">
                  <c:v>0.15748949371760701</c:v>
                </c:pt>
                <c:pt idx="2259">
                  <c:v>0.157195930587996</c:v>
                </c:pt>
                <c:pt idx="2260">
                  <c:v>0.15692231835068801</c:v>
                </c:pt>
                <c:pt idx="2261">
                  <c:v>0.156674357260629</c:v>
                </c:pt>
                <c:pt idx="2262">
                  <c:v>0.15640359515079399</c:v>
                </c:pt>
                <c:pt idx="2263">
                  <c:v>0.15610718189371001</c:v>
                </c:pt>
                <c:pt idx="2264">
                  <c:v>0.155836419783875</c:v>
                </c:pt>
                <c:pt idx="2265">
                  <c:v>0.155587033630079</c:v>
                </c:pt>
                <c:pt idx="2266">
                  <c:v>0.155314846456508</c:v>
                </c:pt>
                <c:pt idx="2267">
                  <c:v>0.15502128332689699</c:v>
                </c:pt>
                <c:pt idx="2268">
                  <c:v>0.15472772019728601</c:v>
                </c:pt>
                <c:pt idx="2269">
                  <c:v>0.15454388697534499</c:v>
                </c:pt>
                <c:pt idx="2270">
                  <c:v>0.15431872690506099</c:v>
                </c:pt>
                <c:pt idx="2271">
                  <c:v>0.15406934075126499</c:v>
                </c:pt>
                <c:pt idx="2272">
                  <c:v>0.15386555663702101</c:v>
                </c:pt>
                <c:pt idx="2273">
                  <c:v>0.153594794527185</c:v>
                </c:pt>
                <c:pt idx="2274">
                  <c:v>0.15334540837339</c:v>
                </c:pt>
                <c:pt idx="2275">
                  <c:v>0.153117398175634</c:v>
                </c:pt>
                <c:pt idx="2276">
                  <c:v>0.152868012021838</c:v>
                </c:pt>
                <c:pt idx="2277">
                  <c:v>0.152642851951553</c:v>
                </c:pt>
                <c:pt idx="2278">
                  <c:v>0.152393465797758</c:v>
                </c:pt>
                <c:pt idx="2279">
                  <c:v>0.152075676584635</c:v>
                </c:pt>
                <c:pt idx="2280">
                  <c:v>0.151850516514351</c:v>
                </c:pt>
                <c:pt idx="2281">
                  <c:v>0.15162250631659499</c:v>
                </c:pt>
                <c:pt idx="2282">
                  <c:v>0.15139734624631099</c:v>
                </c:pt>
                <c:pt idx="2283">
                  <c:v>0.15119213706833101</c:v>
                </c:pt>
                <c:pt idx="2284">
                  <c:v>0.15083017087939299</c:v>
                </c:pt>
                <c:pt idx="2285">
                  <c:v>0.15073896680029</c:v>
                </c:pt>
                <c:pt idx="2286">
                  <c:v>0.15044540367067899</c:v>
                </c:pt>
                <c:pt idx="2287">
                  <c:v>0.15008343748174199</c:v>
                </c:pt>
                <c:pt idx="2288">
                  <c:v>0.149923830343312</c:v>
                </c:pt>
                <c:pt idx="2289">
                  <c:v>0.14976564826861899</c:v>
                </c:pt>
                <c:pt idx="2290">
                  <c:v>0.14949346109504799</c:v>
                </c:pt>
                <c:pt idx="2291">
                  <c:v>0.14922269898521201</c:v>
                </c:pt>
                <c:pt idx="2292">
                  <c:v>0.14901891487096799</c:v>
                </c:pt>
                <c:pt idx="2293">
                  <c:v>0.14872392667762099</c:v>
                </c:pt>
                <c:pt idx="2294">
                  <c:v>0.14845173950405</c:v>
                </c:pt>
                <c:pt idx="2295">
                  <c:v>0.14824795538980501</c:v>
                </c:pt>
                <c:pt idx="2296">
                  <c:v>0.14799856923600899</c:v>
                </c:pt>
                <c:pt idx="2297">
                  <c:v>0.14774918308221299</c:v>
                </c:pt>
                <c:pt idx="2298">
                  <c:v>0.14750122199215401</c:v>
                </c:pt>
                <c:pt idx="2299">
                  <c:v>0.14727463685813399</c:v>
                </c:pt>
                <c:pt idx="2300">
                  <c:v>0.147002449684563</c:v>
                </c:pt>
                <c:pt idx="2301">
                  <c:v>0.146753063530767</c:v>
                </c:pt>
                <c:pt idx="2302">
                  <c:v>0.14650367737697101</c:v>
                </c:pt>
                <c:pt idx="2303">
                  <c:v>0.14625429122317499</c:v>
                </c:pt>
                <c:pt idx="2304">
                  <c:v>0.14602913115289101</c:v>
                </c:pt>
                <c:pt idx="2305">
                  <c:v>0.14586952401446199</c:v>
                </c:pt>
                <c:pt idx="2306">
                  <c:v>0.14562013786066599</c:v>
                </c:pt>
                <c:pt idx="2307">
                  <c:v>0.14534937575083101</c:v>
                </c:pt>
                <c:pt idx="2308">
                  <c:v>0.14509998959703499</c:v>
                </c:pt>
                <c:pt idx="2309">
                  <c:v>0.14489620548279</c:v>
                </c:pt>
                <c:pt idx="2310">
                  <c:v>0.14471522238832199</c:v>
                </c:pt>
                <c:pt idx="2311">
                  <c:v>0.144511438274077</c:v>
                </c:pt>
                <c:pt idx="2312">
                  <c:v>0.144193649060955</c:v>
                </c:pt>
                <c:pt idx="2313">
                  <c:v>0.14398986494671001</c:v>
                </c:pt>
                <c:pt idx="2314">
                  <c:v>0.14369487675336301</c:v>
                </c:pt>
                <c:pt idx="2315">
                  <c:v>0.143446915663303</c:v>
                </c:pt>
                <c:pt idx="2316">
                  <c:v>0.14317330342599599</c:v>
                </c:pt>
                <c:pt idx="2317">
                  <c:v>0.142879740296385</c:v>
                </c:pt>
                <c:pt idx="2318">
                  <c:v>0.142654580226101</c:v>
                </c:pt>
                <c:pt idx="2319">
                  <c:v>0.14249497308767101</c:v>
                </c:pt>
                <c:pt idx="2320">
                  <c:v>0.14226838795365199</c:v>
                </c:pt>
                <c:pt idx="2321">
                  <c:v>0.14224558693387601</c:v>
                </c:pt>
                <c:pt idx="2322">
                  <c:v>0.141974824824041</c:v>
                </c:pt>
                <c:pt idx="2323">
                  <c:v>0.14158863255159099</c:v>
                </c:pt>
                <c:pt idx="2324">
                  <c:v>0.141407649457122</c:v>
                </c:pt>
                <c:pt idx="2325">
                  <c:v>0.141272268402204</c:v>
                </c:pt>
                <c:pt idx="2326">
                  <c:v>0.14084189915393999</c:v>
                </c:pt>
                <c:pt idx="2327">
                  <c:v>0.14041152990567499</c:v>
                </c:pt>
                <c:pt idx="2328">
                  <c:v>0.140297524806797</c:v>
                </c:pt>
                <c:pt idx="2329">
                  <c:v>0.139958359637635</c:v>
                </c:pt>
                <c:pt idx="2330">
                  <c:v>0.139845779602493</c:v>
                </c:pt>
                <c:pt idx="2331">
                  <c:v>0.13966479650802399</c:v>
                </c:pt>
                <c:pt idx="2332">
                  <c:v>0.13932420627512601</c:v>
                </c:pt>
                <c:pt idx="2333">
                  <c:v>0.138983616042228</c:v>
                </c:pt>
                <c:pt idx="2334">
                  <c:v>0.13871285393239199</c:v>
                </c:pt>
                <c:pt idx="2335">
                  <c:v>0.13860027389724999</c:v>
                </c:pt>
                <c:pt idx="2336">
                  <c:v>0.13853187083792301</c:v>
                </c:pt>
                <c:pt idx="2337">
                  <c:v>0.13850764475441199</c:v>
                </c:pt>
                <c:pt idx="2338">
                  <c:v>0.13821408162480101</c:v>
                </c:pt>
                <c:pt idx="2339">
                  <c:v>0.137806513396312</c:v>
                </c:pt>
                <c:pt idx="2340">
                  <c:v>0.13764833132161799</c:v>
                </c:pt>
                <c:pt idx="2341">
                  <c:v>0.13742032112386199</c:v>
                </c:pt>
                <c:pt idx="2342">
                  <c:v>0.13719516105357801</c:v>
                </c:pt>
                <c:pt idx="2343">
                  <c:v>0.13678759282508901</c:v>
                </c:pt>
                <c:pt idx="2344">
                  <c:v>0.136696388745987</c:v>
                </c:pt>
                <c:pt idx="2345">
                  <c:v>0.136334422557049</c:v>
                </c:pt>
                <c:pt idx="2346">
                  <c:v>0.136447002592191</c:v>
                </c:pt>
                <c:pt idx="2347">
                  <c:v>0.13592542926482401</c:v>
                </c:pt>
                <c:pt idx="2348">
                  <c:v>0.13590405330878499</c:v>
                </c:pt>
                <c:pt idx="2349">
                  <c:v>0.13579147327364199</c:v>
                </c:pt>
                <c:pt idx="2350">
                  <c:v>0.13522429790672399</c:v>
                </c:pt>
                <c:pt idx="2351">
                  <c:v>0.13515589484739701</c:v>
                </c:pt>
                <c:pt idx="2352">
                  <c:v>0.13490793375733701</c:v>
                </c:pt>
                <c:pt idx="2353">
                  <c:v>0.13443053740578501</c:v>
                </c:pt>
                <c:pt idx="2354">
                  <c:v>0.13404719526080799</c:v>
                </c:pt>
                <c:pt idx="2355">
                  <c:v>0.133910389142155</c:v>
                </c:pt>
                <c:pt idx="2356">
                  <c:v>0.13395599118170601</c:v>
                </c:pt>
                <c:pt idx="2357">
                  <c:v>0.13381918506305199</c:v>
                </c:pt>
                <c:pt idx="2358">
                  <c:v>0.133615400948808</c:v>
                </c:pt>
                <c:pt idx="2359">
                  <c:v>0.133297611735685</c:v>
                </c:pt>
                <c:pt idx="2360">
                  <c:v>0.132982672650034</c:v>
                </c:pt>
                <c:pt idx="2361">
                  <c:v>0.132823065511605</c:v>
                </c:pt>
                <c:pt idx="2362">
                  <c:v>0.13259648037758501</c:v>
                </c:pt>
                <c:pt idx="2363">
                  <c:v>0.132348519287525</c:v>
                </c:pt>
                <c:pt idx="2364">
                  <c:v>0.132076332113954</c:v>
                </c:pt>
                <c:pt idx="2365">
                  <c:v>0.131893923955749</c:v>
                </c:pt>
                <c:pt idx="2366">
                  <c:v>0.131668763885465</c:v>
                </c:pt>
                <c:pt idx="2367">
                  <c:v>0.13148635572726</c:v>
                </c:pt>
                <c:pt idx="2368">
                  <c:v>0.13132817365256699</c:v>
                </c:pt>
                <c:pt idx="2369">
                  <c:v>0.131078787498771</c:v>
                </c:pt>
                <c:pt idx="2370">
                  <c:v>0.130919180360342</c:v>
                </c:pt>
                <c:pt idx="2371">
                  <c:v>0.13078522436916001</c:v>
                </c:pt>
                <c:pt idx="2372">
                  <c:v>0.130399032096711</c:v>
                </c:pt>
                <c:pt idx="2373">
                  <c:v>0.13010546896710001</c:v>
                </c:pt>
                <c:pt idx="2374">
                  <c:v>0.129901684852855</c:v>
                </c:pt>
                <c:pt idx="2375">
                  <c:v>0.129789104817713</c:v>
                </c:pt>
                <c:pt idx="2376">
                  <c:v>0.129606696659508</c:v>
                </c:pt>
                <c:pt idx="2377">
                  <c:v>0.129311708466161</c:v>
                </c:pt>
                <c:pt idx="2378">
                  <c:v>0.129109349415653</c:v>
                </c:pt>
                <c:pt idx="2379">
                  <c:v>0.12890556530140801</c:v>
                </c:pt>
                <c:pt idx="2380">
                  <c:v>0.12865617914761299</c:v>
                </c:pt>
                <c:pt idx="2381">
                  <c:v>0.12840679299381699</c:v>
                </c:pt>
                <c:pt idx="2382">
                  <c:v>0.12820300887957201</c:v>
                </c:pt>
                <c:pt idx="2383">
                  <c:v>0.127997799701592</c:v>
                </c:pt>
                <c:pt idx="2384">
                  <c:v>0.12772703759175599</c:v>
                </c:pt>
                <c:pt idx="2385">
                  <c:v>0.127500452457736</c:v>
                </c:pt>
                <c:pt idx="2386">
                  <c:v>0.12741067344237</c:v>
                </c:pt>
                <c:pt idx="2387">
                  <c:v>0.12702448116992099</c:v>
                </c:pt>
                <c:pt idx="2388">
                  <c:v>0.12666251498098299</c:v>
                </c:pt>
                <c:pt idx="2389">
                  <c:v>0.12661691294143099</c:v>
                </c:pt>
                <c:pt idx="2390">
                  <c:v>0.12657131090188001</c:v>
                </c:pt>
                <c:pt idx="2391">
                  <c:v>0.12634472576785999</c:v>
                </c:pt>
                <c:pt idx="2392">
                  <c:v>0.126005560598698</c:v>
                </c:pt>
                <c:pt idx="2393">
                  <c:v>0.125915781583332</c:v>
                </c:pt>
                <c:pt idx="2394">
                  <c:v>0.12568777138557499</c:v>
                </c:pt>
                <c:pt idx="2395">
                  <c:v>0.125325805196638</c:v>
                </c:pt>
                <c:pt idx="2396">
                  <c:v>0.12514482210216901</c:v>
                </c:pt>
                <c:pt idx="2397">
                  <c:v>0.12491823696814799</c:v>
                </c:pt>
                <c:pt idx="2398">
                  <c:v>0.124782855913231</c:v>
                </c:pt>
                <c:pt idx="2399">
                  <c:v>0.12444226568033299</c:v>
                </c:pt>
                <c:pt idx="2400">
                  <c:v>0.124239906629824</c:v>
                </c:pt>
                <c:pt idx="2401">
                  <c:v>0.124011896432068</c:v>
                </c:pt>
                <c:pt idx="2402">
                  <c:v>0.123899316396926</c:v>
                </c:pt>
                <c:pt idx="2403">
                  <c:v>0.123627129223355</c:v>
                </c:pt>
                <c:pt idx="2404">
                  <c:v>0.123309340010232</c:v>
                </c:pt>
                <c:pt idx="2405">
                  <c:v>0.12335636711351899</c:v>
                </c:pt>
                <c:pt idx="2406">
                  <c:v>0.123151157935539</c:v>
                </c:pt>
                <c:pt idx="2407">
                  <c:v>0.122720788687274</c:v>
                </c:pt>
                <c:pt idx="2408">
                  <c:v>0.122653810691683</c:v>
                </c:pt>
                <c:pt idx="2409">
                  <c:v>0.122448601513703</c:v>
                </c:pt>
                <c:pt idx="2410">
                  <c:v>0.122404424537887</c:v>
                </c:pt>
                <c:pt idx="2411">
                  <c:v>0.121974055289623</c:v>
                </c:pt>
                <c:pt idx="2412">
                  <c:v>0.121861475254481</c:v>
                </c:pt>
                <c:pt idx="2413">
                  <c:v>0.121339901927114</c:v>
                </c:pt>
                <c:pt idx="2414">
                  <c:v>0.12122589682823599</c:v>
                </c:pt>
                <c:pt idx="2415">
                  <c:v>0.12102211271399101</c:v>
                </c:pt>
                <c:pt idx="2416">
                  <c:v>0.12084112961952199</c:v>
                </c:pt>
                <c:pt idx="2417">
                  <c:v>0.12063734550527801</c:v>
                </c:pt>
                <c:pt idx="2418">
                  <c:v>0.120456362410809</c:v>
                </c:pt>
                <c:pt idx="2419">
                  <c:v>0.120456362410809</c:v>
                </c:pt>
                <c:pt idx="2420">
                  <c:v>0.12027537931634</c:v>
                </c:pt>
                <c:pt idx="2421">
                  <c:v>0.119980391122993</c:v>
                </c:pt>
                <c:pt idx="2422">
                  <c:v>0.11975380598897301</c:v>
                </c:pt>
                <c:pt idx="2423">
                  <c:v>0.119367613716524</c:v>
                </c:pt>
                <c:pt idx="2424">
                  <c:v>0.119233657725342</c:v>
                </c:pt>
                <c:pt idx="2425">
                  <c:v>0.11907405058691301</c:v>
                </c:pt>
                <c:pt idx="2426">
                  <c:v>0.11878048745730201</c:v>
                </c:pt>
                <c:pt idx="2427">
                  <c:v>0.118439897224404</c:v>
                </c:pt>
                <c:pt idx="2428">
                  <c:v>0.118350118209037</c:v>
                </c:pt>
                <c:pt idx="2429">
                  <c:v>0.118190511070608</c:v>
                </c:pt>
                <c:pt idx="2430">
                  <c:v>0.11791974896077299</c:v>
                </c:pt>
                <c:pt idx="2431">
                  <c:v>0.117851345901446</c:v>
                </c:pt>
                <c:pt idx="2432">
                  <c:v>0.117534981752059</c:v>
                </c:pt>
                <c:pt idx="2433">
                  <c:v>0.11732977257407901</c:v>
                </c:pt>
                <c:pt idx="2434">
                  <c:v>0.117217192538936</c:v>
                </c:pt>
                <c:pt idx="2435">
                  <c:v>0.11698918234118</c:v>
                </c:pt>
                <c:pt idx="2436">
                  <c:v>0.116786823290672</c:v>
                </c:pt>
                <c:pt idx="2437">
                  <c:v>0.116514636117101</c:v>
                </c:pt>
                <c:pt idx="2438">
                  <c:v>0.11637782999844699</c:v>
                </c:pt>
                <c:pt idx="2439">
                  <c:v>0.11635645404240701</c:v>
                </c:pt>
                <c:pt idx="2440">
                  <c:v>0.116129868908387</c:v>
                </c:pt>
                <c:pt idx="2441">
                  <c:v>0.115766477655713</c:v>
                </c:pt>
                <c:pt idx="2442">
                  <c:v>0.115562693541469</c:v>
                </c:pt>
                <c:pt idx="2443">
                  <c:v>0.115428737550287</c:v>
                </c:pt>
                <c:pt idx="2444">
                  <c:v>0.11520072735253099</c:v>
                </c:pt>
                <c:pt idx="2445">
                  <c:v>0.115019744258062</c:v>
                </c:pt>
                <c:pt idx="2446">
                  <c:v>0.114747557084491</c:v>
                </c:pt>
                <c:pt idx="2447">
                  <c:v>0.114589375009798</c:v>
                </c:pt>
                <c:pt idx="2448">
                  <c:v>0.114364214939513</c:v>
                </c:pt>
                <c:pt idx="2449">
                  <c:v>0.114476794974655</c:v>
                </c:pt>
                <c:pt idx="2450">
                  <c:v>0.11411482878571701</c:v>
                </c:pt>
                <c:pt idx="2451">
                  <c:v>0.113999398623104</c:v>
                </c:pt>
                <c:pt idx="2452">
                  <c:v>0.11377423855282</c:v>
                </c:pt>
                <c:pt idx="2453">
                  <c:v>0.11336667032433</c:v>
                </c:pt>
                <c:pt idx="2454">
                  <c:v>0.113184262166126</c:v>
                </c:pt>
                <c:pt idx="2455">
                  <c:v>0.113003279071657</c:v>
                </c:pt>
                <c:pt idx="2456">
                  <c:v>0.112709715942045</c:v>
                </c:pt>
                <c:pt idx="2457">
                  <c:v>0.11248313080802499</c:v>
                </c:pt>
                <c:pt idx="2458">
                  <c:v>0.112323523669596</c:v>
                </c:pt>
                <c:pt idx="2459">
                  <c:v>0.112098363599312</c:v>
                </c:pt>
                <c:pt idx="2460">
                  <c:v>0.111938756460883</c:v>
                </c:pt>
                <c:pt idx="2461">
                  <c:v>0.111826176425741</c:v>
                </c:pt>
                <c:pt idx="2462">
                  <c:v>0.11171217132686299</c:v>
                </c:pt>
                <c:pt idx="2463">
                  <c:v>0.11148701125657901</c:v>
                </c:pt>
                <c:pt idx="2464">
                  <c:v>0.111350205137925</c:v>
                </c:pt>
                <c:pt idx="2465">
                  <c:v>0.111192023063232</c:v>
                </c:pt>
                <c:pt idx="2466">
                  <c:v>0.110965437929212</c:v>
                </c:pt>
                <c:pt idx="2467">
                  <c:v>0.11071605177541601</c:v>
                </c:pt>
                <c:pt idx="2468">
                  <c:v>0.110671874799601</c:v>
                </c:pt>
                <c:pt idx="2469">
                  <c:v>0.110399687626029</c:v>
                </c:pt>
                <c:pt idx="2470">
                  <c:v>0.11021870453156001</c:v>
                </c:pt>
                <c:pt idx="2471">
                  <c:v>0.110060522456867</c:v>
                </c:pt>
                <c:pt idx="2472">
                  <c:v>0.109674330184418</c:v>
                </c:pt>
                <c:pt idx="2473">
                  <c:v>0.10947054607017299</c:v>
                </c:pt>
                <c:pt idx="2474">
                  <c:v>0.109402143010846</c:v>
                </c:pt>
                <c:pt idx="2475">
                  <c:v>0.10915275685705</c:v>
                </c:pt>
                <c:pt idx="2476">
                  <c:v>0.108927596786766</c:v>
                </c:pt>
                <c:pt idx="2477">
                  <c:v>0.10869958658900999</c:v>
                </c:pt>
                <c:pt idx="2478">
                  <c:v>0.108564205534093</c:v>
                </c:pt>
                <c:pt idx="2479">
                  <c:v>0.10838322243962401</c:v>
                </c:pt>
                <c:pt idx="2480">
                  <c:v>0.10829344342425699</c:v>
                </c:pt>
                <c:pt idx="2481">
                  <c:v>0.108044057270461</c:v>
                </c:pt>
                <c:pt idx="2482">
                  <c:v>0.107863074175993</c:v>
                </c:pt>
                <c:pt idx="2483">
                  <c:v>0.107657864998012</c:v>
                </c:pt>
                <c:pt idx="2484">
                  <c:v>0.107454080883768</c:v>
                </c:pt>
                <c:pt idx="2485">
                  <c:v>0.107364301868401</c:v>
                </c:pt>
                <c:pt idx="2486">
                  <c:v>0.107183318773932</c:v>
                </c:pt>
                <c:pt idx="2487">
                  <c:v>0.107183318773932</c:v>
                </c:pt>
                <c:pt idx="2488">
                  <c:v>0.10695530857617599</c:v>
                </c:pt>
                <c:pt idx="2489">
                  <c:v>0.106593342387239</c:v>
                </c:pt>
                <c:pt idx="2490">
                  <c:v>0.106368182316954</c:v>
                </c:pt>
                <c:pt idx="2491">
                  <c:v>0.106276978237852</c:v>
                </c:pt>
                <c:pt idx="2492">
                  <c:v>0.105981990044505</c:v>
                </c:pt>
                <c:pt idx="2493">
                  <c:v>0.105936388004954</c:v>
                </c:pt>
                <c:pt idx="2494">
                  <c:v>0.10586941000936299</c:v>
                </c:pt>
                <c:pt idx="2495">
                  <c:v>0.105416239741323</c:v>
                </c:pt>
                <c:pt idx="2496">
                  <c:v>0.10532503566222</c:v>
                </c:pt>
                <c:pt idx="2497">
                  <c:v>0.105075649508424</c:v>
                </c:pt>
                <c:pt idx="2498">
                  <c:v>0.10485048943814</c:v>
                </c:pt>
                <c:pt idx="2499">
                  <c:v>0.10485048943814</c:v>
                </c:pt>
                <c:pt idx="2500">
                  <c:v>0.104532700225018</c:v>
                </c:pt>
                <c:pt idx="2501">
                  <c:v>0.104192109992119</c:v>
                </c:pt>
                <c:pt idx="2502">
                  <c:v>0.104102330976753</c:v>
                </c:pt>
                <c:pt idx="2503">
                  <c:v>0.10421491101189501</c:v>
                </c:pt>
                <c:pt idx="2504">
                  <c:v>0.10403392791742599</c:v>
                </c:pt>
                <c:pt idx="2505">
                  <c:v>0.103671961728488</c:v>
                </c:pt>
                <c:pt idx="2506">
                  <c:v>0.103512354590059</c:v>
                </c:pt>
                <c:pt idx="2507">
                  <c:v>0.10344537659446899</c:v>
                </c:pt>
                <c:pt idx="2508">
                  <c:v>0.10315038840112099</c:v>
                </c:pt>
                <c:pt idx="2509">
                  <c:v>0.10285682527151099</c:v>
                </c:pt>
                <c:pt idx="2510">
                  <c:v>0.10296940530665299</c:v>
                </c:pt>
                <c:pt idx="2511">
                  <c:v>0.102720019152857</c:v>
                </c:pt>
                <c:pt idx="2512">
                  <c:v>0.10247205806279699</c:v>
                </c:pt>
                <c:pt idx="2513">
                  <c:v>0.102199870889225</c:v>
                </c:pt>
                <c:pt idx="2514">
                  <c:v>0.10195048473543</c:v>
                </c:pt>
                <c:pt idx="2515">
                  <c:v>0.10195048473543</c:v>
                </c:pt>
                <c:pt idx="2516">
                  <c:v>0.101769501640961</c:v>
                </c:pt>
                <c:pt idx="2517">
                  <c:v>0.10149873953112599</c:v>
                </c:pt>
                <c:pt idx="2518">
                  <c:v>0.10127072933337</c:v>
                </c:pt>
                <c:pt idx="2519">
                  <c:v>0.10111254725867599</c:v>
                </c:pt>
                <c:pt idx="2520">
                  <c:v>0.100977166203759</c:v>
                </c:pt>
                <c:pt idx="2521">
                  <c:v>0.100885962124656</c:v>
                </c:pt>
                <c:pt idx="2522">
                  <c:v>0.100682178010412</c:v>
                </c:pt>
                <c:pt idx="2523">
                  <c:v>0.100590973931309</c:v>
                </c:pt>
                <c:pt idx="2524">
                  <c:v>0.100387189817065</c:v>
                </c:pt>
                <c:pt idx="2525">
                  <c:v>0.100184830766556</c:v>
                </c:pt>
                <c:pt idx="2526">
                  <c:v>0.100002422608351</c:v>
                </c:pt>
                <c:pt idx="2527">
                  <c:v>9.9844240533657896E-2</c:v>
                </c:pt>
                <c:pt idx="2528">
                  <c:v>9.9707434415004403E-2</c:v>
                </c:pt>
                <c:pt idx="2529">
                  <c:v>9.9572053360086801E-2</c:v>
                </c:pt>
                <c:pt idx="2530">
                  <c:v>9.9391070265617498E-2</c:v>
                </c:pt>
                <c:pt idx="2531">
                  <c:v>9.91858610876373E-2</c:v>
                </c:pt>
                <c:pt idx="2532">
                  <c:v>9.9051905096455603E-2</c:v>
                </c:pt>
                <c:pt idx="2533">
                  <c:v>9.8870922001986494E-2</c:v>
                </c:pt>
                <c:pt idx="2534">
                  <c:v>9.8689938907517899E-2</c:v>
                </c:pt>
                <c:pt idx="2535">
                  <c:v>9.8507530749312705E-2</c:v>
                </c:pt>
                <c:pt idx="2536">
                  <c:v>9.82809456152927E-2</c:v>
                </c:pt>
                <c:pt idx="2537">
                  <c:v>9.8122763540599803E-2</c:v>
                </c:pt>
                <c:pt idx="2538">
                  <c:v>9.7987382485681604E-2</c:v>
                </c:pt>
                <c:pt idx="2539">
                  <c:v>9.7850576367028097E-2</c:v>
                </c:pt>
                <c:pt idx="2540">
                  <c:v>9.7669593272559405E-2</c:v>
                </c:pt>
                <c:pt idx="2541">
                  <c:v>9.7557013237417001E-2</c:v>
                </c:pt>
                <c:pt idx="2542">
                  <c:v>9.7353229123172694E-2</c:v>
                </c:pt>
                <c:pt idx="2543">
                  <c:v>9.7148019945192399E-2</c:v>
                </c:pt>
                <c:pt idx="2544">
                  <c:v>9.7058240929825707E-2</c:v>
                </c:pt>
                <c:pt idx="2545">
                  <c:v>9.6967036850723207E-2</c:v>
                </c:pt>
                <c:pt idx="2546">
                  <c:v>9.6831655795805605E-2</c:v>
                </c:pt>
                <c:pt idx="2547">
                  <c:v>9.6513866582682906E-2</c:v>
                </c:pt>
                <c:pt idx="2548">
                  <c:v>9.6332883488214296E-2</c:v>
                </c:pt>
                <c:pt idx="2549">
                  <c:v>9.6174701413520899E-2</c:v>
                </c:pt>
                <c:pt idx="2550">
                  <c:v>9.5993718319051805E-2</c:v>
                </c:pt>
                <c:pt idx="2551">
                  <c:v>9.5858337264134202E-2</c:v>
                </c:pt>
                <c:pt idx="2552">
                  <c:v>9.5698730125704803E-2</c:v>
                </c:pt>
                <c:pt idx="2553">
                  <c:v>9.5584725026827105E-2</c:v>
                </c:pt>
                <c:pt idx="2554">
                  <c:v>9.5427968015869599E-2</c:v>
                </c:pt>
                <c:pt idx="2555">
                  <c:v>9.5268360877440394E-2</c:v>
                </c:pt>
                <c:pt idx="2556">
                  <c:v>9.5066001826931895E-2</c:v>
                </c:pt>
                <c:pt idx="2557">
                  <c:v>9.4906394688502593E-2</c:v>
                </c:pt>
                <c:pt idx="2558">
                  <c:v>9.4725411594033498E-2</c:v>
                </c:pt>
                <c:pt idx="2559">
                  <c:v>9.4565804455604696E-2</c:v>
                </c:pt>
                <c:pt idx="2560">
                  <c:v>9.4384821361135601E-2</c:v>
                </c:pt>
                <c:pt idx="2561">
                  <c:v>9.42480152424819E-2</c:v>
                </c:pt>
                <c:pt idx="2562">
                  <c:v>9.4067032148012902E-2</c:v>
                </c:pt>
                <c:pt idx="2563">
                  <c:v>9.3954452112871095E-2</c:v>
                </c:pt>
                <c:pt idx="2564">
                  <c:v>9.3773469018401903E-2</c:v>
                </c:pt>
                <c:pt idx="2565">
                  <c:v>9.3615286943708395E-2</c:v>
                </c:pt>
                <c:pt idx="2566">
                  <c:v>9.3455679805279704E-2</c:v>
                </c:pt>
                <c:pt idx="2567">
                  <c:v>9.3298922794322198E-2</c:v>
                </c:pt>
                <c:pt idx="2568">
                  <c:v>9.3184917695443903E-2</c:v>
                </c:pt>
                <c:pt idx="2569">
                  <c:v>9.3049536640526301E-2</c:v>
                </c:pt>
                <c:pt idx="2570">
                  <c:v>9.2912730521872697E-2</c:v>
                </c:pt>
                <c:pt idx="2571">
                  <c:v>9.2708946407628404E-2</c:v>
                </c:pt>
                <c:pt idx="2572">
                  <c:v>9.2527963313159295E-2</c:v>
                </c:pt>
                <c:pt idx="2573">
                  <c:v>9.2391157194505705E-2</c:v>
                </c:pt>
                <c:pt idx="2574">
                  <c:v>9.2255776139588103E-2</c:v>
                </c:pt>
                <c:pt idx="2575">
                  <c:v>9.2097594064894706E-2</c:v>
                </c:pt>
                <c:pt idx="2576">
                  <c:v>9.1916610970425597E-2</c:v>
                </c:pt>
                <c:pt idx="2577">
                  <c:v>9.1779804851772007E-2</c:v>
                </c:pt>
                <c:pt idx="2578">
                  <c:v>9.1623047840815097E-2</c:v>
                </c:pt>
                <c:pt idx="2579">
                  <c:v>9.1507617678200898E-2</c:v>
                </c:pt>
                <c:pt idx="2580">
                  <c:v>9.1326634583731706E-2</c:v>
                </c:pt>
                <c:pt idx="2581">
                  <c:v>9.1214054548589898E-2</c:v>
                </c:pt>
                <c:pt idx="2582">
                  <c:v>9.1055872473896501E-2</c:v>
                </c:pt>
                <c:pt idx="2583">
                  <c:v>9.0896265335467297E-2</c:v>
                </c:pt>
                <c:pt idx="2584">
                  <c:v>9.0738083260773802E-2</c:v>
                </c:pt>
                <c:pt idx="2585">
                  <c:v>9.06027022058562E-2</c:v>
                </c:pt>
                <c:pt idx="2586">
                  <c:v>9.0443095067426899E-2</c:v>
                </c:pt>
                <c:pt idx="2587">
                  <c:v>9.0284912992733501E-2</c:v>
                </c:pt>
                <c:pt idx="2588">
                  <c:v>9.0103929898264906E-2</c:v>
                </c:pt>
                <c:pt idx="2589">
                  <c:v>8.9968548843347304E-2</c:v>
                </c:pt>
                <c:pt idx="2590">
                  <c:v>8.9944322759835604E-2</c:v>
                </c:pt>
                <c:pt idx="2591">
                  <c:v>8.9831742724693797E-2</c:v>
                </c:pt>
                <c:pt idx="2592">
                  <c:v>8.9629383674184701E-2</c:v>
                </c:pt>
                <c:pt idx="2593">
                  <c:v>8.9446975515980201E-2</c:v>
                </c:pt>
                <c:pt idx="2594">
                  <c:v>8.9220390381960099E-2</c:v>
                </c:pt>
                <c:pt idx="2595">
                  <c:v>8.9107810346817695E-2</c:v>
                </c:pt>
                <c:pt idx="2596">
                  <c:v>8.8948203208388296E-2</c:v>
                </c:pt>
                <c:pt idx="2597">
                  <c:v>8.88356231732466E-2</c:v>
                </c:pt>
                <c:pt idx="2598">
                  <c:v>8.8698817054592996E-2</c:v>
                </c:pt>
                <c:pt idx="2599">
                  <c:v>8.8517833960123901E-2</c:v>
                </c:pt>
                <c:pt idx="2600">
                  <c:v>8.8382452905206202E-2</c:v>
                </c:pt>
                <c:pt idx="2601">
                  <c:v>8.8268447806328504E-2</c:v>
                </c:pt>
                <c:pt idx="2602">
                  <c:v>8.8087464711859395E-2</c:v>
                </c:pt>
                <c:pt idx="2603">
                  <c:v>8.7883680597615005E-2</c:v>
                </c:pt>
                <c:pt idx="2604">
                  <c:v>8.7658520527330697E-2</c:v>
                </c:pt>
                <c:pt idx="2605">
                  <c:v>8.7658520527330697E-2</c:v>
                </c:pt>
                <c:pt idx="2606">
                  <c:v>8.7500338452637397E-2</c:v>
                </c:pt>
                <c:pt idx="2607">
                  <c:v>8.7272328254881307E-2</c:v>
                </c:pt>
                <c:pt idx="2608">
                  <c:v>8.7159748219739402E-2</c:v>
                </c:pt>
                <c:pt idx="2609">
                  <c:v>8.7047168184596999E-2</c:v>
                </c:pt>
                <c:pt idx="2610">
                  <c:v>8.6797782030801698E-2</c:v>
                </c:pt>
                <c:pt idx="2611">
                  <c:v>8.6729378971474799E-2</c:v>
                </c:pt>
                <c:pt idx="2612">
                  <c:v>8.6706577951699101E-2</c:v>
                </c:pt>
                <c:pt idx="2613">
                  <c:v>8.6616798936332506E-2</c:v>
                </c:pt>
                <c:pt idx="2614">
                  <c:v>8.63887887385765E-2</c:v>
                </c:pt>
                <c:pt idx="2615">
                  <c:v>8.6163628668292205E-2</c:v>
                </c:pt>
                <c:pt idx="2616">
                  <c:v>8.6072424589189594E-2</c:v>
                </c:pt>
                <c:pt idx="2617">
                  <c:v>8.5914242514496794E-2</c:v>
                </c:pt>
                <c:pt idx="2618">
                  <c:v>8.5845839455170006E-2</c:v>
                </c:pt>
                <c:pt idx="2619">
                  <c:v>8.5619254321149904E-2</c:v>
                </c:pt>
                <c:pt idx="2620">
                  <c:v>8.5483873266231705E-2</c:v>
                </c:pt>
                <c:pt idx="2621">
                  <c:v>8.5415470206905E-2</c:v>
                </c:pt>
                <c:pt idx="2622">
                  <c:v>8.5280089151987398E-2</c:v>
                </c:pt>
                <c:pt idx="2623">
                  <c:v>8.5053504017967199E-2</c:v>
                </c:pt>
                <c:pt idx="2624">
                  <c:v>8.4940923982825406E-2</c:v>
                </c:pt>
                <c:pt idx="2625">
                  <c:v>8.4825493820211206E-2</c:v>
                </c:pt>
                <c:pt idx="2626">
                  <c:v>8.4623134769702693E-2</c:v>
                </c:pt>
                <c:pt idx="2627">
                  <c:v>8.4554731710375905E-2</c:v>
                </c:pt>
                <c:pt idx="2628">
                  <c:v>8.4419350655458206E-2</c:v>
                </c:pt>
                <c:pt idx="2629">
                  <c:v>8.4373748615906699E-2</c:v>
                </c:pt>
                <c:pt idx="2630">
                  <c:v>8.4214141477477494E-2</c:v>
                </c:pt>
                <c:pt idx="2631">
                  <c:v>8.4078760422559906E-2</c:v>
                </c:pt>
                <c:pt idx="2632">
                  <c:v>8.3829374268764495E-2</c:v>
                </c:pt>
                <c:pt idx="2633">
                  <c:v>8.3716794233622105E-2</c:v>
                </c:pt>
                <c:pt idx="2634">
                  <c:v>8.3579988114968598E-2</c:v>
                </c:pt>
                <c:pt idx="2635">
                  <c:v>8.3421806040275201E-2</c:v>
                </c:pt>
                <c:pt idx="2636">
                  <c:v>8.3309226005133297E-2</c:v>
                </c:pt>
                <c:pt idx="2637">
                  <c:v>8.3195220906255002E-2</c:v>
                </c:pt>
                <c:pt idx="2638">
                  <c:v>8.30598398513374E-2</c:v>
                </c:pt>
                <c:pt idx="2639">
                  <c:v>8.2924458796419798E-2</c:v>
                </c:pt>
                <c:pt idx="2640">
                  <c:v>8.2811878761277893E-2</c:v>
                </c:pt>
                <c:pt idx="2641">
                  <c:v>8.2720674682175296E-2</c:v>
                </c:pt>
                <c:pt idx="2642">
                  <c:v>8.2606669583297099E-2</c:v>
                </c:pt>
                <c:pt idx="2643">
                  <c:v>8.2494089548155305E-2</c:v>
                </c:pt>
                <c:pt idx="2644">
                  <c:v>8.2447062444867797E-2</c:v>
                </c:pt>
                <c:pt idx="2645">
                  <c:v>8.2381509513012902E-2</c:v>
                </c:pt>
                <c:pt idx="2646">
                  <c:v>8.2153499315256895E-2</c:v>
                </c:pt>
                <c:pt idx="2647">
                  <c:v>8.1949715201012394E-2</c:v>
                </c:pt>
                <c:pt idx="2648">
                  <c:v>8.1835710102134598E-2</c:v>
                </c:pt>
                <c:pt idx="2649">
                  <c:v>8.1700329047216996E-2</c:v>
                </c:pt>
                <c:pt idx="2650">
                  <c:v>8.1587749012074703E-2</c:v>
                </c:pt>
                <c:pt idx="2651">
                  <c:v>8.1429566937381195E-2</c:v>
                </c:pt>
                <c:pt idx="2652">
                  <c:v>8.1292760818727702E-2</c:v>
                </c:pt>
                <c:pt idx="2653">
                  <c:v>8.1136003807770293E-2</c:v>
                </c:pt>
                <c:pt idx="2654">
                  <c:v>8.1136003807770293E-2</c:v>
                </c:pt>
                <c:pt idx="2655">
                  <c:v>8.0952170585829902E-2</c:v>
                </c:pt>
                <c:pt idx="2656">
                  <c:v>8.0818214594648094E-2</c:v>
                </c:pt>
                <c:pt idx="2657">
                  <c:v>8.0749811535320806E-2</c:v>
                </c:pt>
                <c:pt idx="2658">
                  <c:v>8.0590204396892004E-2</c:v>
                </c:pt>
                <c:pt idx="2659">
                  <c:v>8.0386420282647197E-2</c:v>
                </c:pt>
                <c:pt idx="2660">
                  <c:v>8.0296641267281102E-2</c:v>
                </c:pt>
                <c:pt idx="2661">
                  <c:v>8.0205437188178505E-2</c:v>
                </c:pt>
                <c:pt idx="2662">
                  <c:v>8.0003078137670006E-2</c:v>
                </c:pt>
                <c:pt idx="2663">
                  <c:v>7.9843470999240704E-2</c:v>
                </c:pt>
                <c:pt idx="2664">
                  <c:v>7.9685288924547404E-2</c:v>
                </c:pt>
                <c:pt idx="2665">
                  <c:v>7.9549907869629802E-2</c:v>
                </c:pt>
                <c:pt idx="2666">
                  <c:v>7.9413101750975698E-2</c:v>
                </c:pt>
                <c:pt idx="2667">
                  <c:v>7.9321897671873698E-2</c:v>
                </c:pt>
                <c:pt idx="2668">
                  <c:v>7.9209317636731294E-2</c:v>
                </c:pt>
                <c:pt idx="2669">
                  <c:v>7.9140914577404603E-2</c:v>
                </c:pt>
                <c:pt idx="2670">
                  <c:v>7.9005533522487001E-2</c:v>
                </c:pt>
                <c:pt idx="2671">
                  <c:v>7.8847351447793507E-2</c:v>
                </c:pt>
                <c:pt idx="2672">
                  <c:v>7.8778948388466802E-2</c:v>
                </c:pt>
                <c:pt idx="2673">
                  <c:v>7.8597965293998207E-2</c:v>
                </c:pt>
                <c:pt idx="2674">
                  <c:v>7.8483960195119801E-2</c:v>
                </c:pt>
                <c:pt idx="2675">
                  <c:v>7.8371380159977994E-2</c:v>
                </c:pt>
                <c:pt idx="2676">
                  <c:v>7.8302977100650706E-2</c:v>
                </c:pt>
                <c:pt idx="2677">
                  <c:v>7.8211773021548706E-2</c:v>
                </c:pt>
                <c:pt idx="2678">
                  <c:v>7.8076391966631103E-2</c:v>
                </c:pt>
                <c:pt idx="2679">
                  <c:v>7.79638119314887E-2</c:v>
                </c:pt>
                <c:pt idx="2680">
                  <c:v>7.7849806832610904E-2</c:v>
                </c:pt>
                <c:pt idx="2681">
                  <c:v>7.77814037732837E-2</c:v>
                </c:pt>
                <c:pt idx="2682">
                  <c:v>7.7668823738141796E-2</c:v>
                </c:pt>
                <c:pt idx="2683">
                  <c:v>7.7600420678814994E-2</c:v>
                </c:pt>
                <c:pt idx="2684">
                  <c:v>7.74878406436732E-2</c:v>
                </c:pt>
                <c:pt idx="2685">
                  <c:v>7.7352459588755001E-2</c:v>
                </c:pt>
                <c:pt idx="2686">
                  <c:v>7.7215653470101495E-2</c:v>
                </c:pt>
                <c:pt idx="2687">
                  <c:v>7.7080272415183906E-2</c:v>
                </c:pt>
                <c:pt idx="2688">
                  <c:v>7.6966267316306097E-2</c:v>
                </c:pt>
                <c:pt idx="2689">
                  <c:v>7.6830886261387996E-2</c:v>
                </c:pt>
                <c:pt idx="2690">
                  <c:v>7.6695505206470393E-2</c:v>
                </c:pt>
                <c:pt idx="2691">
                  <c:v>7.6581500107592598E-2</c:v>
                </c:pt>
                <c:pt idx="2692">
                  <c:v>7.6491721092226003E-2</c:v>
                </c:pt>
                <c:pt idx="2693">
                  <c:v>7.6379141057084099E-2</c:v>
                </c:pt>
                <c:pt idx="2694">
                  <c:v>7.6242334938429995E-2</c:v>
                </c:pt>
                <c:pt idx="2695">
                  <c:v>7.6129754903288202E-2</c:v>
                </c:pt>
                <c:pt idx="2696">
                  <c:v>7.6014324740674002E-2</c:v>
                </c:pt>
                <c:pt idx="2697">
                  <c:v>7.5924545725307893E-2</c:v>
                </c:pt>
                <c:pt idx="2698">
                  <c:v>7.58119656901656E-2</c:v>
                </c:pt>
                <c:pt idx="2699">
                  <c:v>7.5697960591287805E-2</c:v>
                </c:pt>
                <c:pt idx="2700">
                  <c:v>7.5608181575921196E-2</c:v>
                </c:pt>
                <c:pt idx="2701">
                  <c:v>7.5495601540779306E-2</c:v>
                </c:pt>
                <c:pt idx="2702">
                  <c:v>7.5381596441900997E-2</c:v>
                </c:pt>
                <c:pt idx="2703">
                  <c:v>7.52903923627984E-2</c:v>
                </c:pt>
                <c:pt idx="2704">
                  <c:v>7.5177812327656607E-2</c:v>
                </c:pt>
                <c:pt idx="2705">
                  <c:v>7.50652322925143E-2</c:v>
                </c:pt>
                <c:pt idx="2706">
                  <c:v>7.49498021299006E-2</c:v>
                </c:pt>
                <c:pt idx="2707">
                  <c:v>7.4815846138718806E-2</c:v>
                </c:pt>
                <c:pt idx="2708">
                  <c:v>7.4701841039840594E-2</c:v>
                </c:pt>
                <c:pt idx="2709">
                  <c:v>7.4587835940962702E-2</c:v>
                </c:pt>
                <c:pt idx="2710">
                  <c:v>7.4475255905820395E-2</c:v>
                </c:pt>
                <c:pt idx="2711">
                  <c:v>7.4406852846493607E-2</c:v>
                </c:pt>
                <c:pt idx="2712">
                  <c:v>7.4338449787166902E-2</c:v>
                </c:pt>
                <c:pt idx="2713">
                  <c:v>7.4248670771800293E-2</c:v>
                </c:pt>
                <c:pt idx="2714">
                  <c:v>7.4067687677331601E-2</c:v>
                </c:pt>
                <c:pt idx="2715">
                  <c:v>7.4067687677331601E-2</c:v>
                </c:pt>
                <c:pt idx="2716">
                  <c:v>7.3819726587271706E-2</c:v>
                </c:pt>
                <c:pt idx="2717">
                  <c:v>7.3704296424657895E-2</c:v>
                </c:pt>
                <c:pt idx="2718">
                  <c:v>7.3591716389515602E-2</c:v>
                </c:pt>
                <c:pt idx="2719">
                  <c:v>7.3389357339007102E-2</c:v>
                </c:pt>
                <c:pt idx="2720">
                  <c:v>7.33209542796803E-2</c:v>
                </c:pt>
                <c:pt idx="2721">
                  <c:v>7.3410733295047007E-2</c:v>
                </c:pt>
                <c:pt idx="2722">
                  <c:v>7.33209542796803E-2</c:v>
                </c:pt>
                <c:pt idx="2723">
                  <c:v>7.3252551220353596E-2</c:v>
                </c:pt>
                <c:pt idx="2724">
                  <c:v>7.3206949180802103E-2</c:v>
                </c:pt>
                <c:pt idx="2725">
                  <c:v>7.3025966086333396E-2</c:v>
                </c:pt>
                <c:pt idx="2726">
                  <c:v>7.2753778912762301E-2</c:v>
                </c:pt>
                <c:pt idx="2727">
                  <c:v>7.2753778912762301E-2</c:v>
                </c:pt>
                <c:pt idx="2728">
                  <c:v>7.2730977892986604E-2</c:v>
                </c:pt>
                <c:pt idx="2729">
                  <c:v>7.25499947985173E-2</c:v>
                </c:pt>
                <c:pt idx="2730">
                  <c:v>7.2437414763375493E-2</c:v>
                </c:pt>
                <c:pt idx="2731">
                  <c:v>7.2300608644722E-2</c:v>
                </c:pt>
                <c:pt idx="2732">
                  <c:v>7.2119625550252905E-2</c:v>
                </c:pt>
                <c:pt idx="2733">
                  <c:v>7.1984244495335303E-2</c:v>
                </c:pt>
                <c:pt idx="2734">
                  <c:v>7.17790353173548E-2</c:v>
                </c:pt>
                <c:pt idx="2735">
                  <c:v>7.15538752470707E-2</c:v>
                </c:pt>
                <c:pt idx="2736">
                  <c:v>7.1348666069089794E-2</c:v>
                </c:pt>
                <c:pt idx="2737">
                  <c:v>7.1213285014172206E-2</c:v>
                </c:pt>
                <c:pt idx="2738">
                  <c:v>7.1100704979030399E-2</c:v>
                </c:pt>
                <c:pt idx="2739">
                  <c:v>7.1032301919703597E-2</c:v>
                </c:pt>
                <c:pt idx="2740">
                  <c:v>7.0919721884561193E-2</c:v>
                </c:pt>
                <c:pt idx="2741">
                  <c:v>7.0761539809868296E-2</c:v>
                </c:pt>
                <c:pt idx="2742">
                  <c:v>7.0670335730765907E-2</c:v>
                </c:pt>
                <c:pt idx="2743">
                  <c:v>7.0601932671439105E-2</c:v>
                </c:pt>
                <c:pt idx="2744">
                  <c:v>7.0443750596745694E-2</c:v>
                </c:pt>
                <c:pt idx="2745">
                  <c:v>7.0352546517643097E-2</c:v>
                </c:pt>
                <c:pt idx="2746">
                  <c:v>7.0284143458316406E-2</c:v>
                </c:pt>
                <c:pt idx="2747">
                  <c:v>7.0194364442949797E-2</c:v>
                </c:pt>
                <c:pt idx="2748">
                  <c:v>7.0080359344072002E-2</c:v>
                </c:pt>
                <c:pt idx="2749">
                  <c:v>6.9990580328705407E-2</c:v>
                </c:pt>
                <c:pt idx="2750">
                  <c:v>6.9855199273787805E-2</c:v>
                </c:pt>
                <c:pt idx="2751">
                  <c:v>6.97867962144611E-2</c:v>
                </c:pt>
                <c:pt idx="2752">
                  <c:v>6.9672791115582694E-2</c:v>
                </c:pt>
                <c:pt idx="2753">
                  <c:v>6.9560211080440901E-2</c:v>
                </c:pt>
                <c:pt idx="2754">
                  <c:v>6.9469007001338304E-2</c:v>
                </c:pt>
                <c:pt idx="2755">
                  <c:v>6.9356426966196497E-2</c:v>
                </c:pt>
                <c:pt idx="2756">
                  <c:v>6.9310824926645004E-2</c:v>
                </c:pt>
                <c:pt idx="2757">
                  <c:v>6.9219620847542407E-2</c:v>
                </c:pt>
                <c:pt idx="2758">
                  <c:v>6.9129841832176298E-2</c:v>
                </c:pt>
                <c:pt idx="2759">
                  <c:v>6.9038637753073895E-2</c:v>
                </c:pt>
                <c:pt idx="2760">
                  <c:v>6.8926057717931505E-2</c:v>
                </c:pt>
                <c:pt idx="2761">
                  <c:v>6.8857654658604606E-2</c:v>
                </c:pt>
                <c:pt idx="2762">
                  <c:v>6.8766450579502106E-2</c:v>
                </c:pt>
                <c:pt idx="2763">
                  <c:v>6.8653870544360202E-2</c:v>
                </c:pt>
                <c:pt idx="2764">
                  <c:v>6.8564091528993704E-2</c:v>
                </c:pt>
                <c:pt idx="2765">
                  <c:v>6.8472887449891107E-2</c:v>
                </c:pt>
                <c:pt idx="2766">
                  <c:v>6.8383108434524997E-2</c:v>
                </c:pt>
                <c:pt idx="2767">
                  <c:v>6.8246302315871005E-2</c:v>
                </c:pt>
                <c:pt idx="2768">
                  <c:v>6.8179324320280205E-2</c:v>
                </c:pt>
                <c:pt idx="2769">
                  <c:v>6.8110921260953403E-2</c:v>
                </c:pt>
                <c:pt idx="2770">
                  <c:v>6.8019717181851305E-2</c:v>
                </c:pt>
                <c:pt idx="2771">
                  <c:v>6.7929938166484696E-2</c:v>
                </c:pt>
                <c:pt idx="2772">
                  <c:v>6.7838734087382196E-2</c:v>
                </c:pt>
                <c:pt idx="2773">
                  <c:v>6.7748955072015601E-2</c:v>
                </c:pt>
                <c:pt idx="2774">
                  <c:v>6.7657750992913102E-2</c:v>
                </c:pt>
                <c:pt idx="2775">
                  <c:v>6.7567971977547006E-2</c:v>
                </c:pt>
                <c:pt idx="2776">
                  <c:v>6.7476767898444506E-2</c:v>
                </c:pt>
                <c:pt idx="2777">
                  <c:v>6.73627627995661E-2</c:v>
                </c:pt>
                <c:pt idx="2778">
                  <c:v>6.7250182764424293E-2</c:v>
                </c:pt>
                <c:pt idx="2779">
                  <c:v>6.7158978685321696E-2</c:v>
                </c:pt>
                <c:pt idx="2780">
                  <c:v>6.7046398650179903E-2</c:v>
                </c:pt>
                <c:pt idx="2781">
                  <c:v>6.6955194571077306E-2</c:v>
                </c:pt>
                <c:pt idx="2782">
                  <c:v>6.6865415555710794E-2</c:v>
                </c:pt>
                <c:pt idx="2783">
                  <c:v>6.6797012496384006E-2</c:v>
                </c:pt>
                <c:pt idx="2784">
                  <c:v>6.6728609437057301E-2</c:v>
                </c:pt>
                <c:pt idx="2785">
                  <c:v>6.6660206377730402E-2</c:v>
                </c:pt>
                <c:pt idx="2786">
                  <c:v>6.6570427362363793E-2</c:v>
                </c:pt>
                <c:pt idx="2787">
                  <c:v>6.6479223283261293E-2</c:v>
                </c:pt>
                <c:pt idx="2788">
                  <c:v>6.6388019204159293E-2</c:v>
                </c:pt>
                <c:pt idx="2789">
                  <c:v>6.6321041208568396E-2</c:v>
                </c:pt>
                <c:pt idx="2790">
                  <c:v>6.6254063212977499E-2</c:v>
                </c:pt>
                <c:pt idx="2791">
                  <c:v>6.6207036109690101E-2</c:v>
                </c:pt>
                <c:pt idx="2792">
                  <c:v>6.6138633050363396E-2</c:v>
                </c:pt>
                <c:pt idx="2793">
                  <c:v>6.6026053015221006E-2</c:v>
                </c:pt>
                <c:pt idx="2794">
                  <c:v>6.6117257094323603E-2</c:v>
                </c:pt>
                <c:pt idx="2795">
                  <c:v>6.5957649955894301E-2</c:v>
                </c:pt>
                <c:pt idx="2796">
                  <c:v>6.5755290905385802E-2</c:v>
                </c:pt>
                <c:pt idx="2797">
                  <c:v>6.5618484786732295E-2</c:v>
                </c:pt>
                <c:pt idx="2798">
                  <c:v>6.5505904751590405E-2</c:v>
                </c:pt>
                <c:pt idx="2799">
                  <c:v>6.5414700672487905E-2</c:v>
                </c:pt>
                <c:pt idx="2800">
                  <c:v>6.5370523696672303E-2</c:v>
                </c:pt>
                <c:pt idx="2801">
                  <c:v>6.5324921657121199E-2</c:v>
                </c:pt>
                <c:pt idx="2802">
                  <c:v>6.5210916558243501E-2</c:v>
                </c:pt>
                <c:pt idx="2803">
                  <c:v>6.5074110439589397E-2</c:v>
                </c:pt>
                <c:pt idx="2804">
                  <c:v>6.4984331424223302E-2</c:v>
                </c:pt>
                <c:pt idx="2805">
                  <c:v>6.4961530404447507E-2</c:v>
                </c:pt>
                <c:pt idx="2806">
                  <c:v>6.4871751389080995E-2</c:v>
                </c:pt>
                <c:pt idx="2807">
                  <c:v>6.4759171353939105E-2</c:v>
                </c:pt>
                <c:pt idx="2808">
                  <c:v>6.4734945270427405E-2</c:v>
                </c:pt>
                <c:pt idx="2809">
                  <c:v>6.4643741191324905E-2</c:v>
                </c:pt>
                <c:pt idx="2810">
                  <c:v>6.4578188259469899E-2</c:v>
                </c:pt>
                <c:pt idx="2811">
                  <c:v>6.46223652352855E-2</c:v>
                </c:pt>
                <c:pt idx="2812">
                  <c:v>6.4531161156183098E-2</c:v>
                </c:pt>
                <c:pt idx="2813">
                  <c:v>6.4553962175958296E-2</c:v>
                </c:pt>
                <c:pt idx="2814">
                  <c:v>6.4418581121040694E-2</c:v>
                </c:pt>
                <c:pt idx="2815">
                  <c:v>6.4306001085898803E-2</c:v>
                </c:pt>
                <c:pt idx="2816">
                  <c:v>6.4146393947469502E-2</c:v>
                </c:pt>
                <c:pt idx="2817">
                  <c:v>6.38756318376342E-2</c:v>
                </c:pt>
                <c:pt idx="2818">
                  <c:v>6.3807228778307495E-2</c:v>
                </c:pt>
                <c:pt idx="2819">
                  <c:v>6.3807228778307495E-2</c:v>
                </c:pt>
                <c:pt idx="2820">
                  <c:v>6.3851405754122598E-2</c:v>
                </c:pt>
                <c:pt idx="2821">
                  <c:v>6.3965410853000407E-2</c:v>
                </c:pt>
                <c:pt idx="2822">
                  <c:v>6.3716024699204996E-2</c:v>
                </c:pt>
                <c:pt idx="2823">
                  <c:v>6.3579218580551405E-2</c:v>
                </c:pt>
                <c:pt idx="2824">
                  <c:v>6.3422461569593996E-2</c:v>
                </c:pt>
                <c:pt idx="2825">
                  <c:v>6.3376859530042504E-2</c:v>
                </c:pt>
                <c:pt idx="2826">
                  <c:v>6.3331257490491399E-2</c:v>
                </c:pt>
                <c:pt idx="2827">
                  <c:v>6.3264279494900502E-2</c:v>
                </c:pt>
                <c:pt idx="2828">
                  <c:v>6.3173075415798099E-2</c:v>
                </c:pt>
                <c:pt idx="2829">
                  <c:v>6.31488493322864E-2</c:v>
                </c:pt>
                <c:pt idx="2830">
                  <c:v>6.31488493322864E-2</c:v>
                </c:pt>
                <c:pt idx="2831">
                  <c:v>6.3081871336695503E-2</c:v>
                </c:pt>
                <c:pt idx="2832">
                  <c:v>6.3014893341104702E-2</c:v>
                </c:pt>
                <c:pt idx="2833">
                  <c:v>6.29464902817779E-2</c:v>
                </c:pt>
                <c:pt idx="2834">
                  <c:v>6.2832485182900105E-2</c:v>
                </c:pt>
                <c:pt idx="2835">
                  <c:v>6.2630126132391606E-2</c:v>
                </c:pt>
                <c:pt idx="2836">
                  <c:v>6.2561723073064401E-2</c:v>
                </c:pt>
                <c:pt idx="2837">
                  <c:v>6.2356513895084099E-2</c:v>
                </c:pt>
                <c:pt idx="2838">
                  <c:v>6.2333712875308298E-2</c:v>
                </c:pt>
                <c:pt idx="2839">
                  <c:v>6.2221132840166497E-2</c:v>
                </c:pt>
                <c:pt idx="2840">
                  <c:v>6.2289535899493299E-2</c:v>
                </c:pt>
                <c:pt idx="2841">
                  <c:v>6.21085528050246E-2</c:v>
                </c:pt>
                <c:pt idx="2842">
                  <c:v>6.1994547706146298E-2</c:v>
                </c:pt>
                <c:pt idx="2843">
                  <c:v>6.1927569710555401E-2</c:v>
                </c:pt>
                <c:pt idx="2844">
                  <c:v>6.1836365631452901E-2</c:v>
                </c:pt>
                <c:pt idx="2845">
                  <c:v>6.1836365631452901E-2</c:v>
                </c:pt>
                <c:pt idx="2846">
                  <c:v>6.1746586616086299E-2</c:v>
                </c:pt>
                <c:pt idx="2847">
                  <c:v>6.1678183556759601E-2</c:v>
                </c:pt>
                <c:pt idx="2848">
                  <c:v>6.1609780497432799E-2</c:v>
                </c:pt>
                <c:pt idx="2849">
                  <c:v>6.1586979477657601E-2</c:v>
                </c:pt>
                <c:pt idx="2850">
                  <c:v>6.1541377438106101E-2</c:v>
                </c:pt>
                <c:pt idx="2851">
                  <c:v>6.1451598422739402E-2</c:v>
                </c:pt>
                <c:pt idx="2852">
                  <c:v>6.1360394343637402E-2</c:v>
                </c:pt>
                <c:pt idx="2853">
                  <c:v>6.13162173678218E-2</c:v>
                </c:pt>
                <c:pt idx="2854">
                  <c:v>6.1225013288719203E-2</c:v>
                </c:pt>
                <c:pt idx="2855">
                  <c:v>6.1156610229392498E-2</c:v>
                </c:pt>
                <c:pt idx="2856">
                  <c:v>6.1044030194250601E-2</c:v>
                </c:pt>
                <c:pt idx="2857">
                  <c:v>6.1019804110738901E-2</c:v>
                </c:pt>
                <c:pt idx="2858">
                  <c:v>6.0885848119557197E-2</c:v>
                </c:pt>
                <c:pt idx="2859">
                  <c:v>6.0817445060230499E-2</c:v>
                </c:pt>
                <c:pt idx="2860">
                  <c:v>6.0794644040454801E-2</c:v>
                </c:pt>
                <c:pt idx="2861">
                  <c:v>6.0770417956943101E-2</c:v>
                </c:pt>
                <c:pt idx="2862">
                  <c:v>6.0613660945986102E-2</c:v>
                </c:pt>
                <c:pt idx="2863">
                  <c:v>6.0568058906434602E-2</c:v>
                </c:pt>
                <c:pt idx="2864">
                  <c:v>6.0476854827332602E-2</c:v>
                </c:pt>
                <c:pt idx="2865">
                  <c:v>6.0387075811965903E-2</c:v>
                </c:pt>
                <c:pt idx="2866">
                  <c:v>6.0387075811965903E-2</c:v>
                </c:pt>
                <c:pt idx="2867">
                  <c:v>6.0318672752639101E-2</c:v>
                </c:pt>
                <c:pt idx="2868">
                  <c:v>6.0204667653760903E-2</c:v>
                </c:pt>
                <c:pt idx="2869">
                  <c:v>6.0114888638394301E-2</c:v>
                </c:pt>
                <c:pt idx="2870">
                  <c:v>6.0092087618619103E-2</c:v>
                </c:pt>
                <c:pt idx="2871">
                  <c:v>6.0204667653760903E-2</c:v>
                </c:pt>
                <c:pt idx="2872">
                  <c:v>6.0070711662579102E-2</c:v>
                </c:pt>
                <c:pt idx="2873">
                  <c:v>6.0114888638394301E-2</c:v>
                </c:pt>
                <c:pt idx="2874">
                  <c:v>6.0046485579067499E-2</c:v>
                </c:pt>
                <c:pt idx="2875">
                  <c:v>5.9797099425272102E-2</c:v>
                </c:pt>
                <c:pt idx="2876">
                  <c:v>5.97529224494565E-2</c:v>
                </c:pt>
                <c:pt idx="2877">
                  <c:v>5.9524912251700403E-2</c:v>
                </c:pt>
                <c:pt idx="2878">
                  <c:v>5.9480735275885398E-2</c:v>
                </c:pt>
                <c:pt idx="2879">
                  <c:v>5.94351332363343E-2</c:v>
                </c:pt>
                <c:pt idx="2880">
                  <c:v>5.9322553201192001E-2</c:v>
                </c:pt>
                <c:pt idx="2881">
                  <c:v>5.9322553201192001E-2</c:v>
                </c:pt>
                <c:pt idx="2882">
                  <c:v>5.9322553201192001E-2</c:v>
                </c:pt>
                <c:pt idx="2883">
                  <c:v>5.9254150141865199E-2</c:v>
                </c:pt>
                <c:pt idx="2884">
                  <c:v>5.9254150141865199E-2</c:v>
                </c:pt>
                <c:pt idx="2885">
                  <c:v>5.9208548102314199E-2</c:v>
                </c:pt>
                <c:pt idx="2886">
                  <c:v>5.9073167047396603E-2</c:v>
                </c:pt>
                <c:pt idx="2887">
                  <c:v>5.8937785992478502E-2</c:v>
                </c:pt>
                <c:pt idx="2888">
                  <c:v>5.88693829331517E-2</c:v>
                </c:pt>
                <c:pt idx="2889">
                  <c:v>5.8688399838683E-2</c:v>
                </c:pt>
                <c:pt idx="2890">
                  <c:v>5.8597195759580598E-2</c:v>
                </c:pt>
                <c:pt idx="2891">
                  <c:v>5.85758198035407E-2</c:v>
                </c:pt>
                <c:pt idx="2892">
                  <c:v>5.85758198035407E-2</c:v>
                </c:pt>
                <c:pt idx="2893">
                  <c:v>5.8688399838683E-2</c:v>
                </c:pt>
                <c:pt idx="2894">
                  <c:v>5.8688399838683E-2</c:v>
                </c:pt>
                <c:pt idx="2895">
                  <c:v>5.8709775794722398E-2</c:v>
                </c:pt>
                <c:pt idx="2896">
                  <c:v>5.8439013684887103E-2</c:v>
                </c:pt>
                <c:pt idx="2897">
                  <c:v>5.8235229570642803E-2</c:v>
                </c:pt>
                <c:pt idx="2898">
                  <c:v>5.8326433649745303E-2</c:v>
                </c:pt>
                <c:pt idx="2899">
                  <c:v>5.8416212665111399E-2</c:v>
                </c:pt>
                <c:pt idx="2900">
                  <c:v>5.8145450555276097E-2</c:v>
                </c:pt>
                <c:pt idx="2901">
                  <c:v>5.7985843416846899E-2</c:v>
                </c:pt>
                <c:pt idx="2902">
                  <c:v>5.8145450555276097E-2</c:v>
                </c:pt>
                <c:pt idx="2903">
                  <c:v>5.8054246476173597E-2</c:v>
                </c:pt>
                <c:pt idx="2904">
                  <c:v>5.8008644436622597E-2</c:v>
                </c:pt>
                <c:pt idx="2905">
                  <c:v>5.7873263381704898E-2</c:v>
                </c:pt>
                <c:pt idx="2906">
                  <c:v>5.7736457263051398E-2</c:v>
                </c:pt>
                <c:pt idx="2907">
                  <c:v>5.7599651144397399E-2</c:v>
                </c:pt>
                <c:pt idx="2908">
                  <c:v>5.7532673148806501E-2</c:v>
                </c:pt>
                <c:pt idx="2909">
                  <c:v>5.7442894133440399E-2</c:v>
                </c:pt>
                <c:pt idx="2910">
                  <c:v>5.7418668049928803E-2</c:v>
                </c:pt>
                <c:pt idx="2911">
                  <c:v>5.7464270089479699E-2</c:v>
                </c:pt>
                <c:pt idx="2912">
                  <c:v>5.7442894133440399E-2</c:v>
                </c:pt>
                <c:pt idx="2913">
                  <c:v>5.7237684955459701E-2</c:v>
                </c:pt>
                <c:pt idx="2914">
                  <c:v>5.7237684955459701E-2</c:v>
                </c:pt>
                <c:pt idx="2915">
                  <c:v>5.7306088014786399E-2</c:v>
                </c:pt>
                <c:pt idx="2916">
                  <c:v>5.7056701860991002E-2</c:v>
                </c:pt>
                <c:pt idx="2917">
                  <c:v>5.6965497781888398E-2</c:v>
                </c:pt>
                <c:pt idx="2918">
                  <c:v>5.7080927944502702E-2</c:v>
                </c:pt>
                <c:pt idx="2919">
                  <c:v>5.6944121825848598E-2</c:v>
                </c:pt>
                <c:pt idx="2920">
                  <c:v>5.69213208060734E-2</c:v>
                </c:pt>
                <c:pt idx="2921">
                  <c:v>5.6716111628092501E-2</c:v>
                </c:pt>
                <c:pt idx="2922">
                  <c:v>5.6580730573174899E-2</c:v>
                </c:pt>
                <c:pt idx="2923">
                  <c:v>5.6580730573174899E-2</c:v>
                </c:pt>
                <c:pt idx="2924">
                  <c:v>5.6716111628092501E-2</c:v>
                </c:pt>
                <c:pt idx="2925">
                  <c:v>5.6603531592950701E-2</c:v>
                </c:pt>
                <c:pt idx="2926">
                  <c:v>5.6445349518257297E-2</c:v>
                </c:pt>
                <c:pt idx="2927">
                  <c:v>5.6422548498481599E-2</c:v>
                </c:pt>
                <c:pt idx="2928">
                  <c:v>5.6264366423788702E-2</c:v>
                </c:pt>
                <c:pt idx="2929">
                  <c:v>5.6309968463339702E-2</c:v>
                </c:pt>
                <c:pt idx="2930">
                  <c:v>5.6287167443563997E-2</c:v>
                </c:pt>
                <c:pt idx="2931">
                  <c:v>5.61289853688706E-2</c:v>
                </c:pt>
                <c:pt idx="2932">
                  <c:v>5.5969378230441201E-2</c:v>
                </c:pt>
                <c:pt idx="2933">
                  <c:v>5.5923776190890298E-2</c:v>
                </c:pt>
                <c:pt idx="2934">
                  <c:v>5.5856798195299401E-2</c:v>
                </c:pt>
                <c:pt idx="2935">
                  <c:v>5.5856798195299401E-2</c:v>
                </c:pt>
                <c:pt idx="2936">
                  <c:v>5.5832572111787701E-2</c:v>
                </c:pt>
                <c:pt idx="2937">
                  <c:v>5.5811196155748401E-2</c:v>
                </c:pt>
                <c:pt idx="2938">
                  <c:v>5.5719992076645901E-2</c:v>
                </c:pt>
                <c:pt idx="2939">
                  <c:v>5.5675815100830701E-2</c:v>
                </c:pt>
                <c:pt idx="2940">
                  <c:v>5.5607412041503601E-2</c:v>
                </c:pt>
                <c:pt idx="2941">
                  <c:v>5.5584611021728299E-2</c:v>
                </c:pt>
                <c:pt idx="2942">
                  <c:v>5.5517633026137402E-2</c:v>
                </c:pt>
                <c:pt idx="2943">
                  <c:v>5.5449229966810697E-2</c:v>
                </c:pt>
                <c:pt idx="2944">
                  <c:v>5.5380826907483402E-2</c:v>
                </c:pt>
                <c:pt idx="2945">
                  <c:v>5.5426428947034902E-2</c:v>
                </c:pt>
                <c:pt idx="2946">
                  <c:v>5.5289622828381402E-2</c:v>
                </c:pt>
                <c:pt idx="2947">
                  <c:v>5.5245445852565703E-2</c:v>
                </c:pt>
                <c:pt idx="2948">
                  <c:v>5.5085838714136401E-2</c:v>
                </c:pt>
                <c:pt idx="2949">
                  <c:v>5.5064462758097101E-2</c:v>
                </c:pt>
                <c:pt idx="2950">
                  <c:v>5.4996059698770298E-2</c:v>
                </c:pt>
                <c:pt idx="2951">
                  <c:v>5.4950457659218799E-2</c:v>
                </c:pt>
                <c:pt idx="2952">
                  <c:v>5.4950457659218799E-2</c:v>
                </c:pt>
                <c:pt idx="2953">
                  <c:v>5.5017435654809703E-2</c:v>
                </c:pt>
                <c:pt idx="2954">
                  <c:v>5.5085838714136401E-2</c:v>
                </c:pt>
                <c:pt idx="2955">
                  <c:v>5.4927656639443601E-2</c:v>
                </c:pt>
                <c:pt idx="2956">
                  <c:v>5.4815076604301197E-2</c:v>
                </c:pt>
                <c:pt idx="2957">
                  <c:v>5.4565690450505903E-2</c:v>
                </c:pt>
                <c:pt idx="2958">
                  <c:v>5.4406083312076498E-2</c:v>
                </c:pt>
                <c:pt idx="2959">
                  <c:v>5.43847073560366E-2</c:v>
                </c:pt>
                <c:pt idx="2960">
                  <c:v>5.43847073560366E-2</c:v>
                </c:pt>
                <c:pt idx="2961">
                  <c:v>5.4406083312076498E-2</c:v>
                </c:pt>
                <c:pt idx="2962">
                  <c:v>5.4361906336260903E-2</c:v>
                </c:pt>
                <c:pt idx="2963">
                  <c:v>5.4293503276934198E-2</c:v>
                </c:pt>
                <c:pt idx="2964">
                  <c:v>5.42479012373831E-2</c:v>
                </c:pt>
                <c:pt idx="2965">
                  <c:v>5.4156697158280698E-2</c:v>
                </c:pt>
                <c:pt idx="2966">
                  <c:v>5.4066918142913999E-2</c:v>
                </c:pt>
                <c:pt idx="2967">
                  <c:v>5.4066918142913999E-2</c:v>
                </c:pt>
                <c:pt idx="2968">
                  <c:v>5.4066918142913999E-2</c:v>
                </c:pt>
                <c:pt idx="2969">
                  <c:v>5.4021316103362998E-2</c:v>
                </c:pt>
                <c:pt idx="2970">
                  <c:v>5.3999940147323101E-2</c:v>
                </c:pt>
                <c:pt idx="2971">
                  <c:v>5.3999940147323101E-2</c:v>
                </c:pt>
                <c:pt idx="2972">
                  <c:v>5.3750553993527801E-2</c:v>
                </c:pt>
                <c:pt idx="2973">
                  <c:v>5.3771929949566998E-2</c:v>
                </c:pt>
                <c:pt idx="2974">
                  <c:v>5.38403330088938E-2</c:v>
                </c:pt>
                <c:pt idx="2975">
                  <c:v>5.3590946855098499E-2</c:v>
                </c:pt>
                <c:pt idx="2976">
                  <c:v>5.36379739583853E-2</c:v>
                </c:pt>
                <c:pt idx="2977">
                  <c:v>5.3590946855098499E-2</c:v>
                </c:pt>
                <c:pt idx="2978">
                  <c:v>5.3432764780404998E-2</c:v>
                </c:pt>
                <c:pt idx="2979">
                  <c:v>5.3297383725487403E-2</c:v>
                </c:pt>
                <c:pt idx="2980">
                  <c:v>5.3273157641975703E-2</c:v>
                </c:pt>
                <c:pt idx="2981">
                  <c:v>5.3251781685935903E-2</c:v>
                </c:pt>
                <c:pt idx="2982">
                  <c:v>5.3251781685935903E-2</c:v>
                </c:pt>
                <c:pt idx="2983">
                  <c:v>5.3183378626609101E-2</c:v>
                </c:pt>
                <c:pt idx="2984">
                  <c:v>5.3160577606833397E-2</c:v>
                </c:pt>
                <c:pt idx="2985">
                  <c:v>5.3183378626609101E-2</c:v>
                </c:pt>
                <c:pt idx="2986">
                  <c:v>5.3207604710120898E-2</c:v>
                </c:pt>
                <c:pt idx="2987">
                  <c:v>5.3139201650794103E-2</c:v>
                </c:pt>
                <c:pt idx="2988">
                  <c:v>5.2935417536549602E-2</c:v>
                </c:pt>
                <c:pt idx="2989">
                  <c:v>5.2889815496998102E-2</c:v>
                </c:pt>
                <c:pt idx="2990">
                  <c:v>5.2911191453037999E-2</c:v>
                </c:pt>
                <c:pt idx="2991">
                  <c:v>5.2867014477222397E-2</c:v>
                </c:pt>
                <c:pt idx="2992">
                  <c:v>5.2753009378344602E-2</c:v>
                </c:pt>
                <c:pt idx="2993">
                  <c:v>5.2707407338793699E-2</c:v>
                </c:pt>
                <c:pt idx="2994">
                  <c:v>5.2505048288284603E-2</c:v>
                </c:pt>
                <c:pt idx="2995">
                  <c:v>5.2458021184997698E-2</c:v>
                </c:pt>
                <c:pt idx="2996">
                  <c:v>5.2436645228957898E-2</c:v>
                </c:pt>
                <c:pt idx="2997">
                  <c:v>5.2436645228957898E-2</c:v>
                </c:pt>
                <c:pt idx="2998">
                  <c:v>5.2413844209182603E-2</c:v>
                </c:pt>
                <c:pt idx="2999">
                  <c:v>5.25264242443245E-2</c:v>
                </c:pt>
                <c:pt idx="3000">
                  <c:v>5.25720262838755E-2</c:v>
                </c:pt>
                <c:pt idx="3001">
                  <c:v>5.25264242443245E-2</c:v>
                </c:pt>
                <c:pt idx="3002">
                  <c:v>5.2277038090528499E-2</c:v>
                </c:pt>
                <c:pt idx="3003">
                  <c:v>5.2096054996060001E-2</c:v>
                </c:pt>
                <c:pt idx="3004">
                  <c:v>5.1983474960917597E-2</c:v>
                </c:pt>
                <c:pt idx="3005">
                  <c:v>5.2074679040020097E-2</c:v>
                </c:pt>
                <c:pt idx="3006">
                  <c:v>5.1983474960917597E-2</c:v>
                </c:pt>
                <c:pt idx="3007">
                  <c:v>5.1915071901590802E-2</c:v>
                </c:pt>
                <c:pt idx="3008">
                  <c:v>5.1915071901590802E-2</c:v>
                </c:pt>
                <c:pt idx="3009">
                  <c:v>5.1846668842264097E-2</c:v>
                </c:pt>
                <c:pt idx="3010">
                  <c:v>5.17340888071222E-2</c:v>
                </c:pt>
                <c:pt idx="3011">
                  <c:v>5.1665685747795398E-2</c:v>
                </c:pt>
                <c:pt idx="3012">
                  <c:v>5.1644309791755598E-2</c:v>
                </c:pt>
                <c:pt idx="3013">
                  <c:v>5.1644309791755598E-2</c:v>
                </c:pt>
                <c:pt idx="3014">
                  <c:v>5.1597282688468603E-2</c:v>
                </c:pt>
                <c:pt idx="3015">
                  <c:v>5.1575906732428803E-2</c:v>
                </c:pt>
                <c:pt idx="3016">
                  <c:v>5.1507503673102001E-2</c:v>
                </c:pt>
                <c:pt idx="3017">
                  <c:v>5.1461901633550501E-2</c:v>
                </c:pt>
                <c:pt idx="3018">
                  <c:v>5.1416299593999501E-2</c:v>
                </c:pt>
                <c:pt idx="3019">
                  <c:v>5.1394923637959597E-2</c:v>
                </c:pt>
                <c:pt idx="3020">
                  <c:v>5.1349321598408701E-2</c:v>
                </c:pt>
                <c:pt idx="3021">
                  <c:v>5.1303719558857597E-2</c:v>
                </c:pt>
                <c:pt idx="3022">
                  <c:v>5.1280918539081899E-2</c:v>
                </c:pt>
                <c:pt idx="3023">
                  <c:v>5.1235316499530399E-2</c:v>
                </c:pt>
                <c:pt idx="3024">
                  <c:v>5.1168338503939502E-2</c:v>
                </c:pt>
                <c:pt idx="3025">
                  <c:v>5.0985930345735002E-2</c:v>
                </c:pt>
                <c:pt idx="3026">
                  <c:v>5.0963129325959103E-2</c:v>
                </c:pt>
                <c:pt idx="3027">
                  <c:v>5.09417533699199E-2</c:v>
                </c:pt>
                <c:pt idx="3028">
                  <c:v>5.0829173334777503E-2</c:v>
                </c:pt>
                <c:pt idx="3029">
                  <c:v>5.0829173334777503E-2</c:v>
                </c:pt>
                <c:pt idx="3030">
                  <c:v>5.0804947251265803E-2</c:v>
                </c:pt>
                <c:pt idx="3031">
                  <c:v>5.0737969255675003E-2</c:v>
                </c:pt>
                <c:pt idx="3032">
                  <c:v>5.0669566196348201E-2</c:v>
                </c:pt>
                <c:pt idx="3033">
                  <c:v>5.0623964156797097E-2</c:v>
                </c:pt>
                <c:pt idx="3034">
                  <c:v>5.0579787180981502E-2</c:v>
                </c:pt>
                <c:pt idx="3035">
                  <c:v>5.0532760077694701E-2</c:v>
                </c:pt>
                <c:pt idx="3036">
                  <c:v>5.0488583101879501E-2</c:v>
                </c:pt>
                <c:pt idx="3037">
                  <c:v>5.0397379022777099E-2</c:v>
                </c:pt>
                <c:pt idx="3038">
                  <c:v>5.0351776983225599E-2</c:v>
                </c:pt>
                <c:pt idx="3039">
                  <c:v>5.0397379022777099E-2</c:v>
                </c:pt>
                <c:pt idx="3040">
                  <c:v>5.0397379022777099E-2</c:v>
                </c:pt>
                <c:pt idx="3041">
                  <c:v>5.0397379022777099E-2</c:v>
                </c:pt>
                <c:pt idx="3042">
                  <c:v>5.0330401027186202E-2</c:v>
                </c:pt>
                <c:pt idx="3043">
                  <c:v>5.0216395928307997E-2</c:v>
                </c:pt>
                <c:pt idx="3044">
                  <c:v>5.0102390829430098E-2</c:v>
                </c:pt>
                <c:pt idx="3045">
                  <c:v>5.0035412833839298E-2</c:v>
                </c:pt>
                <c:pt idx="3046">
                  <c:v>4.9945633818472598E-2</c:v>
                </c:pt>
                <c:pt idx="3047">
                  <c:v>4.98772307591459E-2</c:v>
                </c:pt>
                <c:pt idx="3048">
                  <c:v>4.9830203655858503E-2</c:v>
                </c:pt>
                <c:pt idx="3049">
                  <c:v>4.9808827699819098E-2</c:v>
                </c:pt>
                <c:pt idx="3050">
                  <c:v>4.97646507240041E-2</c:v>
                </c:pt>
                <c:pt idx="3051">
                  <c:v>4.9740424640492303E-2</c:v>
                </c:pt>
                <c:pt idx="3052">
                  <c:v>4.9673446644901503E-2</c:v>
                </c:pt>
                <c:pt idx="3053">
                  <c:v>4.9605043585574701E-2</c:v>
                </c:pt>
                <c:pt idx="3054">
                  <c:v>4.9536640526247497E-2</c:v>
                </c:pt>
                <c:pt idx="3055">
                  <c:v>4.9536640526247497E-2</c:v>
                </c:pt>
                <c:pt idx="3056">
                  <c:v>4.9583667629534901E-2</c:v>
                </c:pt>
                <c:pt idx="3057">
                  <c:v>4.9536640526247497E-2</c:v>
                </c:pt>
                <c:pt idx="3058">
                  <c:v>4.9424060491105599E-2</c:v>
                </c:pt>
                <c:pt idx="3059">
                  <c:v>4.9355657431778797E-2</c:v>
                </c:pt>
                <c:pt idx="3060">
                  <c:v>4.9334281475738997E-2</c:v>
                </c:pt>
                <c:pt idx="3061">
                  <c:v>4.92872543724521E-2</c:v>
                </c:pt>
                <c:pt idx="3062">
                  <c:v>4.9218851313125297E-2</c:v>
                </c:pt>
                <c:pt idx="3063">
                  <c:v>4.91974753570854E-2</c:v>
                </c:pt>
                <c:pt idx="3064">
                  <c:v>4.9151873317534497E-2</c:v>
                </c:pt>
                <c:pt idx="3065">
                  <c:v>4.9129072297758598E-2</c:v>
                </c:pt>
                <c:pt idx="3066">
                  <c:v>4.9106271277982998E-2</c:v>
                </c:pt>
                <c:pt idx="3067">
                  <c:v>4.9016492262616902E-2</c:v>
                </c:pt>
                <c:pt idx="3068">
                  <c:v>4.8856885124187503E-2</c:v>
                </c:pt>
                <c:pt idx="3069">
                  <c:v>4.8856885124187503E-2</c:v>
                </c:pt>
                <c:pt idx="3070">
                  <c:v>4.8856885124187503E-2</c:v>
                </c:pt>
                <c:pt idx="3071">
                  <c:v>4.8856885124187503E-2</c:v>
                </c:pt>
                <c:pt idx="3072">
                  <c:v>4.8856885124187503E-2</c:v>
                </c:pt>
                <c:pt idx="3073">
                  <c:v>4.8834084104411798E-2</c:v>
                </c:pt>
                <c:pt idx="3074">
                  <c:v>4.8675902029718401E-2</c:v>
                </c:pt>
                <c:pt idx="3075">
                  <c:v>4.8607498970391599E-2</c:v>
                </c:pt>
                <c:pt idx="3076">
                  <c:v>4.8563321994576601E-2</c:v>
                </c:pt>
                <c:pt idx="3077">
                  <c:v>4.8517719955024997E-2</c:v>
                </c:pt>
                <c:pt idx="3078">
                  <c:v>4.84507419594341E-2</c:v>
                </c:pt>
                <c:pt idx="3079">
                  <c:v>4.8403714856147299E-2</c:v>
                </c:pt>
                <c:pt idx="3080">
                  <c:v>4.8382338900107402E-2</c:v>
                </c:pt>
                <c:pt idx="3081">
                  <c:v>4.8359537880331697E-2</c:v>
                </c:pt>
                <c:pt idx="3082">
                  <c:v>4.8335311796820497E-2</c:v>
                </c:pt>
                <c:pt idx="3083">
                  <c:v>4.8359537880331697E-2</c:v>
                </c:pt>
                <c:pt idx="3084">
                  <c:v>4.8359537880331697E-2</c:v>
                </c:pt>
                <c:pt idx="3085">
                  <c:v>4.8359537880331697E-2</c:v>
                </c:pt>
                <c:pt idx="3086">
                  <c:v>4.8291134821004902E-2</c:v>
                </c:pt>
                <c:pt idx="3087">
                  <c:v>4.8087350706760498E-2</c:v>
                </c:pt>
                <c:pt idx="3088">
                  <c:v>4.8087350706760498E-2</c:v>
                </c:pt>
                <c:pt idx="3089">
                  <c:v>4.8110151726536203E-2</c:v>
                </c:pt>
                <c:pt idx="3090">
                  <c:v>4.8020372711169601E-2</c:v>
                </c:pt>
                <c:pt idx="3091">
                  <c:v>4.7973345607882703E-2</c:v>
                </c:pt>
                <c:pt idx="3092">
                  <c:v>4.7860765572740299E-2</c:v>
                </c:pt>
                <c:pt idx="3093">
                  <c:v>4.7748185537598402E-2</c:v>
                </c:pt>
                <c:pt idx="3094">
                  <c:v>4.7611379418944902E-2</c:v>
                </c:pt>
                <c:pt idx="3095">
                  <c:v>4.7542976359617697E-2</c:v>
                </c:pt>
                <c:pt idx="3096">
                  <c:v>4.7588578399169197E-2</c:v>
                </c:pt>
                <c:pt idx="3097">
                  <c:v>4.76341804387201E-2</c:v>
                </c:pt>
                <c:pt idx="3098">
                  <c:v>4.76341804387201E-2</c:v>
                </c:pt>
                <c:pt idx="3099">
                  <c:v>4.7542976359617697E-2</c:v>
                </c:pt>
                <c:pt idx="3100">
                  <c:v>4.74759983640268E-2</c:v>
                </c:pt>
                <c:pt idx="3101">
                  <c:v>4.7453197344251602E-2</c:v>
                </c:pt>
                <c:pt idx="3102">
                  <c:v>4.7407595304700102E-2</c:v>
                </c:pt>
                <c:pt idx="3103">
                  <c:v>4.74303963244758E-2</c:v>
                </c:pt>
                <c:pt idx="3104">
                  <c:v>4.7407595304700102E-2</c:v>
                </c:pt>
                <c:pt idx="3105">
                  <c:v>4.73391922453733E-2</c:v>
                </c:pt>
                <c:pt idx="3106">
                  <c:v>4.7270789186046401E-2</c:v>
                </c:pt>
                <c:pt idx="3107">
                  <c:v>4.7068430135538103E-2</c:v>
                </c:pt>
                <c:pt idx="3108">
                  <c:v>4.7021403032250601E-2</c:v>
                </c:pt>
                <c:pt idx="3109">
                  <c:v>4.7114032175088999E-2</c:v>
                </c:pt>
                <c:pt idx="3110">
                  <c:v>4.7068430135538103E-2</c:v>
                </c:pt>
                <c:pt idx="3111">
                  <c:v>4.7068430135538103E-2</c:v>
                </c:pt>
                <c:pt idx="3112">
                  <c:v>4.7021403032250601E-2</c:v>
                </c:pt>
                <c:pt idx="3113">
                  <c:v>4.7000027076211197E-2</c:v>
                </c:pt>
                <c:pt idx="3114">
                  <c:v>4.6931624016884402E-2</c:v>
                </c:pt>
                <c:pt idx="3115">
                  <c:v>4.6819043981742102E-2</c:v>
                </c:pt>
                <c:pt idx="3116">
                  <c:v>4.67506409224153E-2</c:v>
                </c:pt>
                <c:pt idx="3117">
                  <c:v>4.6706463946600302E-2</c:v>
                </c:pt>
                <c:pt idx="3118">
                  <c:v>4.66380608872735E-2</c:v>
                </c:pt>
                <c:pt idx="3119">
                  <c:v>4.6524055788395198E-2</c:v>
                </c:pt>
                <c:pt idx="3120">
                  <c:v>4.6478453748844198E-2</c:v>
                </c:pt>
                <c:pt idx="3121">
                  <c:v>4.6457077792804398E-2</c:v>
                </c:pt>
                <c:pt idx="3122">
                  <c:v>4.6478453748844198E-2</c:v>
                </c:pt>
                <c:pt idx="3123">
                  <c:v>4.6434276773028603E-2</c:v>
                </c:pt>
                <c:pt idx="3124">
                  <c:v>4.6434276773028603E-2</c:v>
                </c:pt>
                <c:pt idx="3125">
                  <c:v>4.6343072693926603E-2</c:v>
                </c:pt>
                <c:pt idx="3126">
                  <c:v>4.6274669634599801E-2</c:v>
                </c:pt>
                <c:pt idx="3127">
                  <c:v>4.6207691639009001E-2</c:v>
                </c:pt>
                <c:pt idx="3128">
                  <c:v>4.6229067595048301E-2</c:v>
                </c:pt>
                <c:pt idx="3129">
                  <c:v>4.6184890619233102E-2</c:v>
                </c:pt>
                <c:pt idx="3130">
                  <c:v>4.6139288579681602E-2</c:v>
                </c:pt>
                <c:pt idx="3131">
                  <c:v>4.6162089599457397E-2</c:v>
                </c:pt>
                <c:pt idx="3132">
                  <c:v>4.6207691639009001E-2</c:v>
                </c:pt>
                <c:pt idx="3133">
                  <c:v>4.6025283480803897E-2</c:v>
                </c:pt>
                <c:pt idx="3134">
                  <c:v>4.5981106504988802E-2</c:v>
                </c:pt>
                <c:pt idx="3135">
                  <c:v>4.5956880421477199E-2</c:v>
                </c:pt>
                <c:pt idx="3136">
                  <c:v>4.5935504465437302E-2</c:v>
                </c:pt>
                <c:pt idx="3137">
                  <c:v>4.58671014061105E-2</c:v>
                </c:pt>
                <c:pt idx="3138">
                  <c:v>4.5800123410519603E-2</c:v>
                </c:pt>
                <c:pt idx="3139">
                  <c:v>4.5710344395153098E-2</c:v>
                </c:pt>
                <c:pt idx="3140">
                  <c:v>4.5663317291866103E-2</c:v>
                </c:pt>
                <c:pt idx="3141">
                  <c:v>4.5641941335826303E-2</c:v>
                </c:pt>
                <c:pt idx="3142">
                  <c:v>4.5619140316051097E-2</c:v>
                </c:pt>
                <c:pt idx="3143">
                  <c:v>4.5573538276499501E-2</c:v>
                </c:pt>
                <c:pt idx="3144">
                  <c:v>4.5527936236948501E-2</c:v>
                </c:pt>
                <c:pt idx="3145">
                  <c:v>4.5460958241357603E-2</c:v>
                </c:pt>
                <c:pt idx="3146">
                  <c:v>4.5392555182030898E-2</c:v>
                </c:pt>
                <c:pt idx="3147">
                  <c:v>4.5369754162255103E-2</c:v>
                </c:pt>
                <c:pt idx="3148">
                  <c:v>4.5324152122703597E-2</c:v>
                </c:pt>
                <c:pt idx="3149">
                  <c:v>4.5301351102928301E-2</c:v>
                </c:pt>
                <c:pt idx="3150">
                  <c:v>4.5278550083152597E-2</c:v>
                </c:pt>
                <c:pt idx="3151">
                  <c:v>4.5255749063376802E-2</c:v>
                </c:pt>
                <c:pt idx="3152">
                  <c:v>4.5232948043601597E-2</c:v>
                </c:pt>
                <c:pt idx="3153">
                  <c:v>4.5188771067786002E-2</c:v>
                </c:pt>
                <c:pt idx="3154">
                  <c:v>4.51203680084592E-2</c:v>
                </c:pt>
                <c:pt idx="3155">
                  <c:v>4.5074765968908297E-2</c:v>
                </c:pt>
                <c:pt idx="3156">
                  <c:v>4.50291639293567E-2</c:v>
                </c:pt>
                <c:pt idx="3157">
                  <c:v>4.49835618898057E-2</c:v>
                </c:pt>
                <c:pt idx="3158">
                  <c:v>4.4960760870029898E-2</c:v>
                </c:pt>
                <c:pt idx="3159">
                  <c:v>4.4916583894214802E-2</c:v>
                </c:pt>
                <c:pt idx="3160">
                  <c:v>4.4848180834888098E-2</c:v>
                </c:pt>
                <c:pt idx="3161">
                  <c:v>4.4802578795336598E-2</c:v>
                </c:pt>
                <c:pt idx="3162">
                  <c:v>4.4802578795336598E-2</c:v>
                </c:pt>
                <c:pt idx="3163">
                  <c:v>4.4758401819521398E-2</c:v>
                </c:pt>
                <c:pt idx="3164">
                  <c:v>4.4735600799745701E-2</c:v>
                </c:pt>
                <c:pt idx="3165">
                  <c:v>4.4689998760194603E-2</c:v>
                </c:pt>
                <c:pt idx="3166">
                  <c:v>4.4642971656907803E-2</c:v>
                </c:pt>
                <c:pt idx="3167">
                  <c:v>4.4598794681092201E-2</c:v>
                </c:pt>
                <c:pt idx="3168">
                  <c:v>4.4530391621765399E-2</c:v>
                </c:pt>
                <c:pt idx="3169">
                  <c:v>4.4530391621765399E-2</c:v>
                </c:pt>
                <c:pt idx="3170">
                  <c:v>4.4486214645950303E-2</c:v>
                </c:pt>
                <c:pt idx="3171">
                  <c:v>4.4440612606398797E-2</c:v>
                </c:pt>
                <c:pt idx="3172">
                  <c:v>4.4417811586623501E-2</c:v>
                </c:pt>
                <c:pt idx="3173">
                  <c:v>4.4396435630583701E-2</c:v>
                </c:pt>
                <c:pt idx="3174">
                  <c:v>4.4396435630583701E-2</c:v>
                </c:pt>
                <c:pt idx="3175">
                  <c:v>4.4328032571256899E-2</c:v>
                </c:pt>
                <c:pt idx="3176">
                  <c:v>4.4259629511930201E-2</c:v>
                </c:pt>
                <c:pt idx="3177">
                  <c:v>4.4259629511930201E-2</c:v>
                </c:pt>
                <c:pt idx="3178">
                  <c:v>4.4191226452603399E-2</c:v>
                </c:pt>
                <c:pt idx="3179">
                  <c:v>4.4191226452603399E-2</c:v>
                </c:pt>
                <c:pt idx="3180">
                  <c:v>4.4147049476787797E-2</c:v>
                </c:pt>
                <c:pt idx="3181">
                  <c:v>4.3987442338358898E-2</c:v>
                </c:pt>
                <c:pt idx="3182">
                  <c:v>4.40102433581342E-2</c:v>
                </c:pt>
                <c:pt idx="3183">
                  <c:v>4.3919039279031701E-2</c:v>
                </c:pt>
                <c:pt idx="3184">
                  <c:v>4.3919039279031701E-2</c:v>
                </c:pt>
                <c:pt idx="3185">
                  <c:v>4.3919039279031701E-2</c:v>
                </c:pt>
                <c:pt idx="3186">
                  <c:v>4.3557073090093899E-2</c:v>
                </c:pt>
                <c:pt idx="3187">
                  <c:v>4.3579874109869701E-2</c:v>
                </c:pt>
                <c:pt idx="3188">
                  <c:v>4.3579874109869701E-2</c:v>
                </c:pt>
                <c:pt idx="3189">
                  <c:v>4.3557073090093899E-2</c:v>
                </c:pt>
                <c:pt idx="3190">
                  <c:v>4.3602675129645503E-2</c:v>
                </c:pt>
                <c:pt idx="3191">
                  <c:v>4.3444493054952099E-2</c:v>
                </c:pt>
                <c:pt idx="3192">
                  <c:v>4.3216482857196002E-2</c:v>
                </c:pt>
                <c:pt idx="3193">
                  <c:v>4.3103902822053702E-2</c:v>
                </c:pt>
                <c:pt idx="3194">
                  <c:v>4.31723058813809E-2</c:v>
                </c:pt>
                <c:pt idx="3195">
                  <c:v>4.3240708940707598E-2</c:v>
                </c:pt>
                <c:pt idx="3196">
                  <c:v>4.3397465951664597E-2</c:v>
                </c:pt>
                <c:pt idx="3197">
                  <c:v>4.3421692035176297E-2</c:v>
                </c:pt>
                <c:pt idx="3198">
                  <c:v>4.3421692035176297E-2</c:v>
                </c:pt>
                <c:pt idx="3199">
                  <c:v>4.3216482857196002E-2</c:v>
                </c:pt>
                <c:pt idx="3200">
                  <c:v>4.32635099604829E-2</c:v>
                </c:pt>
                <c:pt idx="3201">
                  <c:v>4.3376089995625401E-2</c:v>
                </c:pt>
                <c:pt idx="3202">
                  <c:v>4.37152551647874E-2</c:v>
                </c:pt>
                <c:pt idx="3203">
                  <c:v>4.3195106901156098E-2</c:v>
                </c:pt>
                <c:pt idx="3204">
                  <c:v>4.2945720747360798E-2</c:v>
                </c:pt>
                <c:pt idx="3205">
                  <c:v>4.2901543771545203E-2</c:v>
                </c:pt>
                <c:pt idx="3206">
                  <c:v>4.2786113608931503E-2</c:v>
                </c:pt>
                <c:pt idx="3207">
                  <c:v>4.2833140712218401E-2</c:v>
                </c:pt>
                <c:pt idx="3208">
                  <c:v>4.2877317688034003E-2</c:v>
                </c:pt>
                <c:pt idx="3209">
                  <c:v>4.2901543771545203E-2</c:v>
                </c:pt>
                <c:pt idx="3210">
                  <c:v>4.2877317688034003E-2</c:v>
                </c:pt>
                <c:pt idx="3211">
                  <c:v>4.2810339692443203E-2</c:v>
                </c:pt>
                <c:pt idx="3212">
                  <c:v>4.2810339692443203E-2</c:v>
                </c:pt>
                <c:pt idx="3213">
                  <c:v>4.2810339692443203E-2</c:v>
                </c:pt>
                <c:pt idx="3214">
                  <c:v>4.2810339692443203E-2</c:v>
                </c:pt>
                <c:pt idx="3215">
                  <c:v>4.2741936633115901E-2</c:v>
                </c:pt>
                <c:pt idx="3216">
                  <c:v>4.2605130514462297E-2</c:v>
                </c:pt>
                <c:pt idx="3217">
                  <c:v>4.2560953538647202E-2</c:v>
                </c:pt>
                <c:pt idx="3218">
                  <c:v>4.2448373503504798E-2</c:v>
                </c:pt>
                <c:pt idx="3219">
                  <c:v>4.2401346400217997E-2</c:v>
                </c:pt>
                <c:pt idx="3220">
                  <c:v>4.2448373503504798E-2</c:v>
                </c:pt>
                <c:pt idx="3221">
                  <c:v>4.2469749459544702E-2</c:v>
                </c:pt>
                <c:pt idx="3222">
                  <c:v>4.2448373503504798E-2</c:v>
                </c:pt>
                <c:pt idx="3223">
                  <c:v>4.24925504793204E-2</c:v>
                </c:pt>
                <c:pt idx="3224">
                  <c:v>4.2424147419993702E-2</c:v>
                </c:pt>
                <c:pt idx="3225">
                  <c:v>4.2311567384851298E-2</c:v>
                </c:pt>
                <c:pt idx="3226">
                  <c:v>4.22673904090363E-2</c:v>
                </c:pt>
                <c:pt idx="3227">
                  <c:v>4.2311567384851298E-2</c:v>
                </c:pt>
                <c:pt idx="3228">
                  <c:v>4.2174761266197798E-2</c:v>
                </c:pt>
                <c:pt idx="3229">
                  <c:v>4.2018004255240403E-2</c:v>
                </c:pt>
                <c:pt idx="3230">
                  <c:v>4.1881198136586903E-2</c:v>
                </c:pt>
                <c:pt idx="3231">
                  <c:v>4.1858397116811101E-2</c:v>
                </c:pt>
                <c:pt idx="3232">
                  <c:v>4.1902574092626703E-2</c:v>
                </c:pt>
                <c:pt idx="3233">
                  <c:v>4.1902574092626703E-2</c:v>
                </c:pt>
                <c:pt idx="3234">
                  <c:v>4.1858397116811101E-2</c:v>
                </c:pt>
                <c:pt idx="3235">
                  <c:v>4.1858397116811101E-2</c:v>
                </c:pt>
                <c:pt idx="3236">
                  <c:v>4.1768618101444902E-2</c:v>
                </c:pt>
                <c:pt idx="3237">
                  <c:v>4.17002150421176E-2</c:v>
                </c:pt>
                <c:pt idx="3238">
                  <c:v>4.16090109630156E-2</c:v>
                </c:pt>
                <c:pt idx="3239">
                  <c:v>4.16090109630156E-2</c:v>
                </c:pt>
                <c:pt idx="3240">
                  <c:v>4.15876350069758E-2</c:v>
                </c:pt>
                <c:pt idx="3241">
                  <c:v>4.15876350069758E-2</c:v>
                </c:pt>
                <c:pt idx="3242">
                  <c:v>4.1540607903688902E-2</c:v>
                </c:pt>
                <c:pt idx="3243">
                  <c:v>4.1677414022342402E-2</c:v>
                </c:pt>
                <c:pt idx="3244">
                  <c:v>4.17002150421176E-2</c:v>
                </c:pt>
                <c:pt idx="3245">
                  <c:v>4.1631811982790902E-2</c:v>
                </c:pt>
                <c:pt idx="3246">
                  <c:v>4.1519231947649102E-2</c:v>
                </c:pt>
                <c:pt idx="3247">
                  <c:v>4.1428027868546498E-2</c:v>
                </c:pt>
                <c:pt idx="3248">
                  <c:v>4.1473629908097998E-2</c:v>
                </c:pt>
                <c:pt idx="3249">
                  <c:v>4.14964309278733E-2</c:v>
                </c:pt>
                <c:pt idx="3250">
                  <c:v>4.1382425828995498E-2</c:v>
                </c:pt>
                <c:pt idx="3251">
                  <c:v>4.1291221749892998E-2</c:v>
                </c:pt>
                <c:pt idx="3252">
                  <c:v>4.1110238655423903E-2</c:v>
                </c:pt>
                <c:pt idx="3253">
                  <c:v>4.1087437635648601E-2</c:v>
                </c:pt>
                <c:pt idx="3254">
                  <c:v>4.1178641714750601E-2</c:v>
                </c:pt>
                <c:pt idx="3255">
                  <c:v>4.1043260659832999E-2</c:v>
                </c:pt>
                <c:pt idx="3256">
                  <c:v>4.09292555609551E-2</c:v>
                </c:pt>
                <c:pt idx="3257">
                  <c:v>4.0997658620281902E-2</c:v>
                </c:pt>
                <c:pt idx="3258">
                  <c:v>4.1043260659832999E-2</c:v>
                </c:pt>
                <c:pt idx="3259">
                  <c:v>4.1043260659832999E-2</c:v>
                </c:pt>
                <c:pt idx="3260">
                  <c:v>4.0974857600506197E-2</c:v>
                </c:pt>
                <c:pt idx="3261">
                  <c:v>4.0862277565364299E-2</c:v>
                </c:pt>
                <c:pt idx="3262">
                  <c:v>4.0838051481852697E-2</c:v>
                </c:pt>
                <c:pt idx="3263">
                  <c:v>4.0793874506037602E-2</c:v>
                </c:pt>
                <c:pt idx="3264">
                  <c:v>4.0657068387383602E-2</c:v>
                </c:pt>
                <c:pt idx="3265">
                  <c:v>4.0431908317099897E-2</c:v>
                </c:pt>
                <c:pt idx="3266">
                  <c:v>4.0544488352241698E-2</c:v>
                </c:pt>
                <c:pt idx="3267">
                  <c:v>4.0588665328056703E-2</c:v>
                </c:pt>
                <c:pt idx="3268">
                  <c:v>4.0657068387383602E-2</c:v>
                </c:pt>
                <c:pt idx="3269">
                  <c:v>4.0772498549997802E-2</c:v>
                </c:pt>
                <c:pt idx="3270">
                  <c:v>4.0612891411568403E-2</c:v>
                </c:pt>
                <c:pt idx="3271">
                  <c:v>4.0681294470895198E-2</c:v>
                </c:pt>
                <c:pt idx="3272">
                  <c:v>4.0612891411568403E-2</c:v>
                </c:pt>
                <c:pt idx="3273">
                  <c:v>4.0454709336875103E-2</c:v>
                </c:pt>
                <c:pt idx="3274">
                  <c:v>4.0273726242406403E-2</c:v>
                </c:pt>
                <c:pt idx="3275">
                  <c:v>4.0226699139118999E-2</c:v>
                </c:pt>
                <c:pt idx="3276">
                  <c:v>4.0250925222630601E-2</c:v>
                </c:pt>
                <c:pt idx="3277">
                  <c:v>4.0250925222630601E-2</c:v>
                </c:pt>
                <c:pt idx="3278">
                  <c:v>4.0114119103977101E-2</c:v>
                </c:pt>
                <c:pt idx="3279">
                  <c:v>4.0069942128162103E-2</c:v>
                </c:pt>
                <c:pt idx="3280">
                  <c:v>4.0045716044650299E-2</c:v>
                </c:pt>
                <c:pt idx="3281">
                  <c:v>4.0136920123752903E-2</c:v>
                </c:pt>
                <c:pt idx="3282">
                  <c:v>4.0136920123752903E-2</c:v>
                </c:pt>
                <c:pt idx="3283">
                  <c:v>3.9978738049059499E-2</c:v>
                </c:pt>
                <c:pt idx="3284">
                  <c:v>3.9933136009508E-2</c:v>
                </c:pt>
                <c:pt idx="3285">
                  <c:v>3.9841931930405999E-2</c:v>
                </c:pt>
                <c:pt idx="3286">
                  <c:v>3.9773528871078601E-2</c:v>
                </c:pt>
                <c:pt idx="3287">
                  <c:v>3.97963298908545E-2</c:v>
                </c:pt>
                <c:pt idx="3288">
                  <c:v>3.9978738049059499E-2</c:v>
                </c:pt>
                <c:pt idx="3289">
                  <c:v>3.9820555974366199E-2</c:v>
                </c:pt>
                <c:pt idx="3290">
                  <c:v>3.9752152915039397E-2</c:v>
                </c:pt>
                <c:pt idx="3291">
                  <c:v>3.9683749855712699E-2</c:v>
                </c:pt>
                <c:pt idx="3292">
                  <c:v>3.9592545776610102E-2</c:v>
                </c:pt>
                <c:pt idx="3293">
                  <c:v>3.9592545776610102E-2</c:v>
                </c:pt>
                <c:pt idx="3294">
                  <c:v>3.96609488359368E-2</c:v>
                </c:pt>
                <c:pt idx="3295">
                  <c:v>3.96153467963858E-2</c:v>
                </c:pt>
                <c:pt idx="3296">
                  <c:v>3.9548368800794903E-2</c:v>
                </c:pt>
                <c:pt idx="3297">
                  <c:v>3.9479965741467699E-2</c:v>
                </c:pt>
                <c:pt idx="3298">
                  <c:v>3.9434363701916698E-2</c:v>
                </c:pt>
                <c:pt idx="3299">
                  <c:v>3.9434363701916698E-2</c:v>
                </c:pt>
                <c:pt idx="3300">
                  <c:v>3.9367385706325801E-2</c:v>
                </c:pt>
                <c:pt idx="3301">
                  <c:v>3.9343159622814199E-2</c:v>
                </c:pt>
                <c:pt idx="3302">
                  <c:v>3.9343159622814199E-2</c:v>
                </c:pt>
                <c:pt idx="3303">
                  <c:v>3.9209203631632501E-2</c:v>
                </c:pt>
                <c:pt idx="3304">
                  <c:v>3.9186402611857199E-2</c:v>
                </c:pt>
                <c:pt idx="3305">
                  <c:v>3.9162176528345499E-2</c:v>
                </c:pt>
                <c:pt idx="3306">
                  <c:v>3.9140800572305699E-2</c:v>
                </c:pt>
                <c:pt idx="3307">
                  <c:v>3.9117999552529897E-2</c:v>
                </c:pt>
                <c:pt idx="3308">
                  <c:v>3.9117999552529897E-2</c:v>
                </c:pt>
                <c:pt idx="3309">
                  <c:v>3.9049596493203199E-2</c:v>
                </c:pt>
                <c:pt idx="3310">
                  <c:v>3.9026795473427897E-2</c:v>
                </c:pt>
                <c:pt idx="3311">
                  <c:v>3.9003994453652199E-2</c:v>
                </c:pt>
                <c:pt idx="3312">
                  <c:v>3.8981193433876397E-2</c:v>
                </c:pt>
                <c:pt idx="3313">
                  <c:v>3.8981193433876397E-2</c:v>
                </c:pt>
                <c:pt idx="3314">
                  <c:v>3.9049596493203199E-2</c:v>
                </c:pt>
                <c:pt idx="3315">
                  <c:v>3.8868613398734597E-2</c:v>
                </c:pt>
                <c:pt idx="3316">
                  <c:v>3.8891414418509698E-2</c:v>
                </c:pt>
                <c:pt idx="3317">
                  <c:v>3.8891414418509698E-2</c:v>
                </c:pt>
                <c:pt idx="3318">
                  <c:v>3.8912790374549602E-2</c:v>
                </c:pt>
                <c:pt idx="3319">
                  <c:v>3.8731807280081E-2</c:v>
                </c:pt>
                <c:pt idx="3320">
                  <c:v>3.87104313240412E-2</c:v>
                </c:pt>
                <c:pt idx="3321">
                  <c:v>3.8528023165836103E-2</c:v>
                </c:pt>
                <c:pt idx="3322">
                  <c:v>3.8438244150470001E-2</c:v>
                </c:pt>
                <c:pt idx="3323">
                  <c:v>3.8438244150470001E-2</c:v>
                </c:pt>
                <c:pt idx="3324">
                  <c:v>3.8483846190021001E-2</c:v>
                </c:pt>
                <c:pt idx="3325">
                  <c:v>3.8506647209796803E-2</c:v>
                </c:pt>
                <c:pt idx="3326">
                  <c:v>3.8506647209796803E-2</c:v>
                </c:pt>
                <c:pt idx="3327">
                  <c:v>3.8483846190021001E-2</c:v>
                </c:pt>
                <c:pt idx="3328">
                  <c:v>3.8415443130694199E-2</c:v>
                </c:pt>
                <c:pt idx="3329">
                  <c:v>3.8369841091142699E-2</c:v>
                </c:pt>
                <c:pt idx="3330">
                  <c:v>3.8325664115327701E-2</c:v>
                </c:pt>
                <c:pt idx="3331">
                  <c:v>3.8302863095551899E-2</c:v>
                </c:pt>
                <c:pt idx="3332">
                  <c:v>3.8257261056000899E-2</c:v>
                </c:pt>
                <c:pt idx="3333">
                  <c:v>3.82130840801857E-2</c:v>
                </c:pt>
                <c:pt idx="3334">
                  <c:v>3.82130840801857E-2</c:v>
                </c:pt>
                <c:pt idx="3335">
                  <c:v>3.8188857996674201E-2</c:v>
                </c:pt>
                <c:pt idx="3336">
                  <c:v>3.8188857996674201E-2</c:v>
                </c:pt>
                <c:pt idx="3337">
                  <c:v>3.8166056976898302E-2</c:v>
                </c:pt>
                <c:pt idx="3338">
                  <c:v>3.8053476941756398E-2</c:v>
                </c:pt>
                <c:pt idx="3339">
                  <c:v>3.8029250858244802E-2</c:v>
                </c:pt>
                <c:pt idx="3340">
                  <c:v>3.79850738824297E-2</c:v>
                </c:pt>
                <c:pt idx="3341">
                  <c:v>3.79636979263899E-2</c:v>
                </c:pt>
                <c:pt idx="3342">
                  <c:v>3.7895294867063098E-2</c:v>
                </c:pt>
                <c:pt idx="3343">
                  <c:v>3.7826891807736303E-2</c:v>
                </c:pt>
                <c:pt idx="3344">
                  <c:v>3.7826891807736303E-2</c:v>
                </c:pt>
                <c:pt idx="3345">
                  <c:v>3.7781289768184803E-2</c:v>
                </c:pt>
                <c:pt idx="3346">
                  <c:v>3.7735687728633803E-2</c:v>
                </c:pt>
                <c:pt idx="3347">
                  <c:v>3.7691510752818701E-2</c:v>
                </c:pt>
                <c:pt idx="3348">
                  <c:v>3.7691510752818701E-2</c:v>
                </c:pt>
                <c:pt idx="3349">
                  <c:v>3.7645908713267201E-2</c:v>
                </c:pt>
                <c:pt idx="3350">
                  <c:v>3.7623107693492003E-2</c:v>
                </c:pt>
                <c:pt idx="3351">
                  <c:v>3.7600306673716201E-2</c:v>
                </c:pt>
                <c:pt idx="3352">
                  <c:v>3.7600306673716201E-2</c:v>
                </c:pt>
                <c:pt idx="3353">
                  <c:v>3.7577505653940503E-2</c:v>
                </c:pt>
                <c:pt idx="3354">
                  <c:v>3.7510527658349599E-2</c:v>
                </c:pt>
                <c:pt idx="3355">
                  <c:v>3.7486301574837899E-2</c:v>
                </c:pt>
                <c:pt idx="3356">
                  <c:v>3.7442124599022797E-2</c:v>
                </c:pt>
                <c:pt idx="3357">
                  <c:v>3.7396522559471797E-2</c:v>
                </c:pt>
                <c:pt idx="3358">
                  <c:v>3.7350920519920297E-2</c:v>
                </c:pt>
                <c:pt idx="3359">
                  <c:v>3.73053184803692E-2</c:v>
                </c:pt>
                <c:pt idx="3360">
                  <c:v>3.7261141504554202E-2</c:v>
                </c:pt>
                <c:pt idx="3361">
                  <c:v>3.7236915421042502E-2</c:v>
                </c:pt>
                <c:pt idx="3362">
                  <c:v>3.71927384452269E-2</c:v>
                </c:pt>
                <c:pt idx="3363">
                  <c:v>3.71471364056759E-2</c:v>
                </c:pt>
                <c:pt idx="3364">
                  <c:v>3.70801584100851E-2</c:v>
                </c:pt>
                <c:pt idx="3365">
                  <c:v>3.7011755350758298E-2</c:v>
                </c:pt>
                <c:pt idx="3366">
                  <c:v>3.6988954330982503E-2</c:v>
                </c:pt>
                <c:pt idx="3367">
                  <c:v>3.6920551271655701E-2</c:v>
                </c:pt>
                <c:pt idx="3368">
                  <c:v>3.6899175315615901E-2</c:v>
                </c:pt>
                <c:pt idx="3369">
                  <c:v>3.6920551271655701E-2</c:v>
                </c:pt>
                <c:pt idx="3370">
                  <c:v>3.6943352291431503E-2</c:v>
                </c:pt>
                <c:pt idx="3371">
                  <c:v>3.6899175315615901E-2</c:v>
                </c:pt>
                <c:pt idx="3372">
                  <c:v>3.6899175315615901E-2</c:v>
                </c:pt>
                <c:pt idx="3373">
                  <c:v>3.6807971236513901E-2</c:v>
                </c:pt>
                <c:pt idx="3374">
                  <c:v>3.6807971236513901E-2</c:v>
                </c:pt>
                <c:pt idx="3375">
                  <c:v>3.6783745153002201E-2</c:v>
                </c:pt>
                <c:pt idx="3376">
                  <c:v>3.6718192221147201E-2</c:v>
                </c:pt>
                <c:pt idx="3377">
                  <c:v>3.6718192221147201E-2</c:v>
                </c:pt>
                <c:pt idx="3378">
                  <c:v>3.6718192221147201E-2</c:v>
                </c:pt>
                <c:pt idx="3379">
                  <c:v>3.6671165117859797E-2</c:v>
                </c:pt>
                <c:pt idx="3380">
                  <c:v>3.6649789161820497E-2</c:v>
                </c:pt>
                <c:pt idx="3381">
                  <c:v>3.6602762058533099E-2</c:v>
                </c:pt>
                <c:pt idx="3382">
                  <c:v>3.6581386102493701E-2</c:v>
                </c:pt>
                <c:pt idx="3383">
                  <c:v>3.6534358999206297E-2</c:v>
                </c:pt>
                <c:pt idx="3384">
                  <c:v>3.6490182023391202E-2</c:v>
                </c:pt>
                <c:pt idx="3385">
                  <c:v>3.6444579983839702E-2</c:v>
                </c:pt>
                <c:pt idx="3386">
                  <c:v>3.64217789640644E-2</c:v>
                </c:pt>
                <c:pt idx="3387">
                  <c:v>3.6353375904737598E-2</c:v>
                </c:pt>
                <c:pt idx="3388">
                  <c:v>3.6309198928922003E-2</c:v>
                </c:pt>
                <c:pt idx="3389">
                  <c:v>3.6309198928922003E-2</c:v>
                </c:pt>
                <c:pt idx="3390">
                  <c:v>3.6309198928922003E-2</c:v>
                </c:pt>
                <c:pt idx="3391">
                  <c:v>3.6353375904737598E-2</c:v>
                </c:pt>
                <c:pt idx="3392">
                  <c:v>3.6353375904737598E-2</c:v>
                </c:pt>
                <c:pt idx="3393">
                  <c:v>3.6240795869595298E-2</c:v>
                </c:pt>
                <c:pt idx="3394">
                  <c:v>3.6105414814677703E-2</c:v>
                </c:pt>
                <c:pt idx="3395">
                  <c:v>3.5991409715799901E-2</c:v>
                </c:pt>
                <c:pt idx="3396">
                  <c:v>3.6015635799311101E-2</c:v>
                </c:pt>
                <c:pt idx="3397">
                  <c:v>3.6037011755350901E-2</c:v>
                </c:pt>
                <c:pt idx="3398">
                  <c:v>3.5991409715799901E-2</c:v>
                </c:pt>
                <c:pt idx="3399">
                  <c:v>3.5968608696024099E-2</c:v>
                </c:pt>
                <c:pt idx="3400">
                  <c:v>3.6015635799311101E-2</c:v>
                </c:pt>
                <c:pt idx="3401">
                  <c:v>3.6128215834453498E-2</c:v>
                </c:pt>
                <c:pt idx="3402">
                  <c:v>3.5900205636697401E-2</c:v>
                </c:pt>
                <c:pt idx="3403">
                  <c:v>3.5878829680657497E-2</c:v>
                </c:pt>
                <c:pt idx="3404">
                  <c:v>3.5968608696024099E-2</c:v>
                </c:pt>
                <c:pt idx="3405">
                  <c:v>3.5787625601554997E-2</c:v>
                </c:pt>
                <c:pt idx="3406">
                  <c:v>3.5675045566413099E-2</c:v>
                </c:pt>
                <c:pt idx="3407">
                  <c:v>3.5650819482901497E-2</c:v>
                </c:pt>
                <c:pt idx="3408">
                  <c:v>3.5742023562003997E-2</c:v>
                </c:pt>
                <c:pt idx="3409">
                  <c:v>3.5742023562003997E-2</c:v>
                </c:pt>
                <c:pt idx="3410">
                  <c:v>3.5787625601554997E-2</c:v>
                </c:pt>
                <c:pt idx="3411">
                  <c:v>3.5766249645515703E-2</c:v>
                </c:pt>
                <c:pt idx="3412">
                  <c:v>3.5719222542228299E-2</c:v>
                </c:pt>
                <c:pt idx="3413">
                  <c:v>3.5697846586188901E-2</c:v>
                </c:pt>
                <c:pt idx="3414">
                  <c:v>3.5494062471943998E-2</c:v>
                </c:pt>
                <c:pt idx="3415">
                  <c:v>3.5313079377475402E-2</c:v>
                </c:pt>
                <c:pt idx="3416">
                  <c:v>3.5448460432392997E-2</c:v>
                </c:pt>
                <c:pt idx="3417">
                  <c:v>3.52446763181486E-2</c:v>
                </c:pt>
                <c:pt idx="3418">
                  <c:v>3.5288853293963703E-2</c:v>
                </c:pt>
                <c:pt idx="3419">
                  <c:v>3.5494062471943998E-2</c:v>
                </c:pt>
                <c:pt idx="3420">
                  <c:v>3.5448460432392997E-2</c:v>
                </c:pt>
                <c:pt idx="3421">
                  <c:v>3.5425659412617203E-2</c:v>
                </c:pt>
                <c:pt idx="3422">
                  <c:v>3.52446763181486E-2</c:v>
                </c:pt>
                <c:pt idx="3423">
                  <c:v>3.5018091184128498E-2</c:v>
                </c:pt>
                <c:pt idx="3424">
                  <c:v>3.4972489144576901E-2</c:v>
                </c:pt>
                <c:pt idx="3425">
                  <c:v>3.4882710129210903E-2</c:v>
                </c:pt>
                <c:pt idx="3426">
                  <c:v>3.4926887105025901E-2</c:v>
                </c:pt>
                <c:pt idx="3427">
                  <c:v>3.4837108089659299E-2</c:v>
                </c:pt>
                <c:pt idx="3428">
                  <c:v>3.4768705030332601E-2</c:v>
                </c:pt>
                <c:pt idx="3429">
                  <c:v>3.4837108089659299E-2</c:v>
                </c:pt>
                <c:pt idx="3430">
                  <c:v>3.4882710129210903E-2</c:v>
                </c:pt>
                <c:pt idx="3431">
                  <c:v>3.4904086085250197E-2</c:v>
                </c:pt>
                <c:pt idx="3432">
                  <c:v>3.4926887105025901E-2</c:v>
                </c:pt>
                <c:pt idx="3433">
                  <c:v>3.4882710129210903E-2</c:v>
                </c:pt>
                <c:pt idx="3434">
                  <c:v>3.47459040105568E-2</c:v>
                </c:pt>
                <c:pt idx="3435">
                  <c:v>3.4701727034741697E-2</c:v>
                </c:pt>
                <c:pt idx="3436">
                  <c:v>3.4701727034741697E-2</c:v>
                </c:pt>
                <c:pt idx="3437">
                  <c:v>3.4677500951229998E-2</c:v>
                </c:pt>
                <c:pt idx="3438">
                  <c:v>3.4633323975414999E-2</c:v>
                </c:pt>
                <c:pt idx="3439">
                  <c:v>3.46105229556391E-2</c:v>
                </c:pt>
                <c:pt idx="3440">
                  <c:v>3.4633323975414999E-2</c:v>
                </c:pt>
                <c:pt idx="3441">
                  <c:v>3.46105229556391E-2</c:v>
                </c:pt>
                <c:pt idx="3442">
                  <c:v>3.4654699931454799E-2</c:v>
                </c:pt>
                <c:pt idx="3443">
                  <c:v>3.4586296872127997E-2</c:v>
                </c:pt>
                <c:pt idx="3444">
                  <c:v>3.44737168369856E-2</c:v>
                </c:pt>
                <c:pt idx="3445">
                  <c:v>3.4496517856761402E-2</c:v>
                </c:pt>
                <c:pt idx="3446">
                  <c:v>3.4202954727150403E-2</c:v>
                </c:pt>
                <c:pt idx="3447">
                  <c:v>3.4271357786477198E-2</c:v>
                </c:pt>
                <c:pt idx="3448">
                  <c:v>3.4383937821618998E-2</c:v>
                </c:pt>
                <c:pt idx="3449">
                  <c:v>3.4315534762292203E-2</c:v>
                </c:pt>
                <c:pt idx="3450">
                  <c:v>3.4271357786477198E-2</c:v>
                </c:pt>
                <c:pt idx="3451">
                  <c:v>3.4180153707374601E-2</c:v>
                </c:pt>
                <c:pt idx="3452">
                  <c:v>3.4111750648047799E-2</c:v>
                </c:pt>
                <c:pt idx="3453">
                  <c:v>3.3999170612905999E-2</c:v>
                </c:pt>
                <c:pt idx="3454">
                  <c:v>3.4021971632681301E-2</c:v>
                </c:pt>
                <c:pt idx="3455">
                  <c:v>3.4248556766701299E-2</c:v>
                </c:pt>
                <c:pt idx="3456">
                  <c:v>3.4292733742516901E-2</c:v>
                </c:pt>
                <c:pt idx="3457">
                  <c:v>3.4292733742516901E-2</c:v>
                </c:pt>
                <c:pt idx="3458">
                  <c:v>3.4315534762292203E-2</c:v>
                </c:pt>
                <c:pt idx="3459">
                  <c:v>3.3953568573354499E-2</c:v>
                </c:pt>
                <c:pt idx="3460">
                  <c:v>3.3749784459110102E-2</c:v>
                </c:pt>
                <c:pt idx="3461">
                  <c:v>3.3749784459110102E-2</c:v>
                </c:pt>
                <c:pt idx="3462">
                  <c:v>3.3818187518436897E-2</c:v>
                </c:pt>
                <c:pt idx="3463">
                  <c:v>3.3818187518436897E-2</c:v>
                </c:pt>
                <c:pt idx="3464">
                  <c:v>3.3793961434925197E-2</c:v>
                </c:pt>
                <c:pt idx="3465">
                  <c:v>3.3749784459110102E-2</c:v>
                </c:pt>
                <c:pt idx="3466">
                  <c:v>3.37725854788858E-2</c:v>
                </c:pt>
                <c:pt idx="3467">
                  <c:v>3.37269834393343E-2</c:v>
                </c:pt>
                <c:pt idx="3468">
                  <c:v>3.3681381399783397E-2</c:v>
                </c:pt>
                <c:pt idx="3469">
                  <c:v>3.3658580380007602E-2</c:v>
                </c:pt>
                <c:pt idx="3470">
                  <c:v>3.3681381399783397E-2</c:v>
                </c:pt>
                <c:pt idx="3471">
                  <c:v>3.3637204423968198E-2</c:v>
                </c:pt>
                <c:pt idx="3472">
                  <c:v>3.37725854788858E-2</c:v>
                </c:pt>
                <c:pt idx="3473">
                  <c:v>3.3749784459110102E-2</c:v>
                </c:pt>
                <c:pt idx="3474">
                  <c:v>3.37725854788858E-2</c:v>
                </c:pt>
                <c:pt idx="3475">
                  <c:v>3.3477597285538903E-2</c:v>
                </c:pt>
                <c:pt idx="3476">
                  <c:v>3.3365017250396499E-2</c:v>
                </c:pt>
                <c:pt idx="3477">
                  <c:v>3.3409194226212101E-2</c:v>
                </c:pt>
                <c:pt idx="3478">
                  <c:v>3.3365017250396499E-2</c:v>
                </c:pt>
                <c:pt idx="3479">
                  <c:v>3.3251012151518801E-2</c:v>
                </c:pt>
                <c:pt idx="3480">
                  <c:v>3.3273813171294103E-2</c:v>
                </c:pt>
                <c:pt idx="3481">
                  <c:v>3.3251012151518801E-2</c:v>
                </c:pt>
                <c:pt idx="3482">
                  <c:v>3.3228211131742999E-2</c:v>
                </c:pt>
                <c:pt idx="3483">
                  <c:v>3.3228211131742999E-2</c:v>
                </c:pt>
                <c:pt idx="3484">
                  <c:v>3.3159808072416301E-2</c:v>
                </c:pt>
                <c:pt idx="3485">
                  <c:v>3.3138432116376501E-2</c:v>
                </c:pt>
                <c:pt idx="3486">
                  <c:v>3.3091405013089499E-2</c:v>
                </c:pt>
                <c:pt idx="3487">
                  <c:v>3.3251012151518801E-2</c:v>
                </c:pt>
                <c:pt idx="3488">
                  <c:v>3.3319415210845603E-2</c:v>
                </c:pt>
                <c:pt idx="3489">
                  <c:v>3.3091405013089499E-2</c:v>
                </c:pt>
                <c:pt idx="3490">
                  <c:v>3.27978418834785E-2</c:v>
                </c:pt>
                <c:pt idx="3491">
                  <c:v>3.28434439230295E-2</c:v>
                </c:pt>
                <c:pt idx="3492">
                  <c:v>3.28434439230295E-2</c:v>
                </c:pt>
                <c:pt idx="3493">
                  <c:v>3.27978418834785E-2</c:v>
                </c:pt>
                <c:pt idx="3494">
                  <c:v>3.2729438824151698E-2</c:v>
                </c:pt>
                <c:pt idx="3495">
                  <c:v>3.2729438824151698E-2</c:v>
                </c:pt>
                <c:pt idx="3496">
                  <c:v>3.2685261848336103E-2</c:v>
                </c:pt>
                <c:pt idx="3497">
                  <c:v>3.2594057769234103E-2</c:v>
                </c:pt>
                <c:pt idx="3498">
                  <c:v>3.2729438824151698E-2</c:v>
                </c:pt>
                <c:pt idx="3499">
                  <c:v>3.2866244942805198E-2</c:v>
                </c:pt>
                <c:pt idx="3500">
                  <c:v>3.2889045962581E-2</c:v>
                </c:pt>
                <c:pt idx="3501">
                  <c:v>3.27978418834785E-2</c:v>
                </c:pt>
                <c:pt idx="3502">
                  <c:v>3.2820642903254302E-2</c:v>
                </c:pt>
                <c:pt idx="3503">
                  <c:v>3.2820642903254302E-2</c:v>
                </c:pt>
                <c:pt idx="3504">
                  <c:v>3.2572681813194303E-2</c:v>
                </c:pt>
                <c:pt idx="3505">
                  <c:v>3.2390273654989303E-2</c:v>
                </c:pt>
                <c:pt idx="3506">
                  <c:v>3.2276268556111397E-2</c:v>
                </c:pt>
                <c:pt idx="3507">
                  <c:v>3.2186489540744899E-2</c:v>
                </c:pt>
                <c:pt idx="3508">
                  <c:v>3.21423125649297E-2</c:v>
                </c:pt>
                <c:pt idx="3509">
                  <c:v>3.2209290560520597E-2</c:v>
                </c:pt>
                <c:pt idx="3510">
                  <c:v>3.2299069575887199E-2</c:v>
                </c:pt>
                <c:pt idx="3511">
                  <c:v>3.2254892600071597E-2</c:v>
                </c:pt>
                <c:pt idx="3512">
                  <c:v>3.2344671615438199E-2</c:v>
                </c:pt>
                <c:pt idx="3513">
                  <c:v>3.2299069575887199E-2</c:v>
                </c:pt>
                <c:pt idx="3514">
                  <c:v>3.2254892600071597E-2</c:v>
                </c:pt>
                <c:pt idx="3515">
                  <c:v>3.2209290560520597E-2</c:v>
                </c:pt>
                <c:pt idx="3516">
                  <c:v>3.2095285461642302E-2</c:v>
                </c:pt>
                <c:pt idx="3517">
                  <c:v>3.1937103386948898E-2</c:v>
                </c:pt>
                <c:pt idx="3518">
                  <c:v>3.2095285461642302E-2</c:v>
                </c:pt>
                <c:pt idx="3519">
                  <c:v>3.2118086481418E-2</c:v>
                </c:pt>
                <c:pt idx="3520">
                  <c:v>3.21423125649297E-2</c:v>
                </c:pt>
                <c:pt idx="3521">
                  <c:v>3.2095285461642302E-2</c:v>
                </c:pt>
                <c:pt idx="3522">
                  <c:v>3.2026882402315597E-2</c:v>
                </c:pt>
                <c:pt idx="3523">
                  <c:v>3.1914302367173603E-2</c:v>
                </c:pt>
                <c:pt idx="3524">
                  <c:v>3.1914302367173603E-2</c:v>
                </c:pt>
                <c:pt idx="3525">
                  <c:v>3.1961329470460598E-2</c:v>
                </c:pt>
                <c:pt idx="3526">
                  <c:v>3.1982705426500398E-2</c:v>
                </c:pt>
                <c:pt idx="3527">
                  <c:v>3.1870125391358001E-2</c:v>
                </c:pt>
                <c:pt idx="3528">
                  <c:v>3.1756120292480303E-2</c:v>
                </c:pt>
                <c:pt idx="3529">
                  <c:v>3.17119433166652E-2</c:v>
                </c:pt>
                <c:pt idx="3530">
                  <c:v>3.1845899307846898E-2</c:v>
                </c:pt>
                <c:pt idx="3531">
                  <c:v>3.1687717233153598E-2</c:v>
                </c:pt>
                <c:pt idx="3532">
                  <c:v>3.1664916213377803E-2</c:v>
                </c:pt>
                <c:pt idx="3533">
                  <c:v>3.1892926411133803E-2</c:v>
                </c:pt>
                <c:pt idx="3534">
                  <c:v>3.1961329470460598E-2</c:v>
                </c:pt>
                <c:pt idx="3535">
                  <c:v>3.1824523351807098E-2</c:v>
                </c:pt>
                <c:pt idx="3536">
                  <c:v>3.1575137198011201E-2</c:v>
                </c:pt>
                <c:pt idx="3537">
                  <c:v>3.1394154103542501E-2</c:v>
                </c:pt>
                <c:pt idx="3538">
                  <c:v>3.1302950024439898E-2</c:v>
                </c:pt>
                <c:pt idx="3539">
                  <c:v>3.1325751044215699E-2</c:v>
                </c:pt>
                <c:pt idx="3540">
                  <c:v>3.1258773048624899E-2</c:v>
                </c:pt>
                <c:pt idx="3541">
                  <c:v>3.1190369989298101E-2</c:v>
                </c:pt>
                <c:pt idx="3542">
                  <c:v>3.1144767949746601E-2</c:v>
                </c:pt>
                <c:pt idx="3543">
                  <c:v>3.1077789954155801E-2</c:v>
                </c:pt>
                <c:pt idx="3544">
                  <c:v>3.09409838355022E-2</c:v>
                </c:pt>
                <c:pt idx="3545">
                  <c:v>3.09409838355022E-2</c:v>
                </c:pt>
                <c:pt idx="3546">
                  <c:v>3.1190369989298101E-2</c:v>
                </c:pt>
                <c:pt idx="3547">
                  <c:v>3.1415530059581899E-2</c:v>
                </c:pt>
                <c:pt idx="3548">
                  <c:v>3.1439756143093599E-2</c:v>
                </c:pt>
                <c:pt idx="3549">
                  <c:v>3.1325751044215699E-2</c:v>
                </c:pt>
                <c:pt idx="3550">
                  <c:v>3.1302950024439898E-2</c:v>
                </c:pt>
                <c:pt idx="3551">
                  <c:v>3.13713530837667E-2</c:v>
                </c:pt>
                <c:pt idx="3552">
                  <c:v>3.1258773048624899E-2</c:v>
                </c:pt>
                <c:pt idx="3553">
                  <c:v>3.1167568969522299E-2</c:v>
                </c:pt>
                <c:pt idx="3554">
                  <c:v>3.1121966929970799E-2</c:v>
                </c:pt>
                <c:pt idx="3555">
                  <c:v>3.0986585875053201E-2</c:v>
                </c:pt>
                <c:pt idx="3556">
                  <c:v>3.1030762850868799E-2</c:v>
                </c:pt>
                <c:pt idx="3557">
                  <c:v>3.09409838355022E-2</c:v>
                </c:pt>
                <c:pt idx="3558">
                  <c:v>3.0781376697072899E-2</c:v>
                </c:pt>
                <c:pt idx="3559">
                  <c:v>3.08041777168487E-2</c:v>
                </c:pt>
                <c:pt idx="3560">
                  <c:v>3.0872580776175499E-2</c:v>
                </c:pt>
                <c:pt idx="3561">
                  <c:v>3.0647420705891201E-2</c:v>
                </c:pt>
                <c:pt idx="3562">
                  <c:v>3.06003936026038E-2</c:v>
                </c:pt>
                <c:pt idx="3563">
                  <c:v>3.05790176465645E-2</c:v>
                </c:pt>
                <c:pt idx="3564">
                  <c:v>3.05790176465645E-2</c:v>
                </c:pt>
                <c:pt idx="3565">
                  <c:v>3.0623194622379502E-2</c:v>
                </c:pt>
                <c:pt idx="3566">
                  <c:v>3.0760000741033099E-2</c:v>
                </c:pt>
                <c:pt idx="3567">
                  <c:v>3.0623194622379502E-2</c:v>
                </c:pt>
                <c:pt idx="3568">
                  <c:v>3.0419410508135101E-2</c:v>
                </c:pt>
                <c:pt idx="3569">
                  <c:v>3.0375233532320099E-2</c:v>
                </c:pt>
                <c:pt idx="3570">
                  <c:v>3.0398034552095301E-2</c:v>
                </c:pt>
                <c:pt idx="3571">
                  <c:v>3.0419410508135101E-2</c:v>
                </c:pt>
                <c:pt idx="3572">
                  <c:v>3.0419410508135101E-2</c:v>
                </c:pt>
                <c:pt idx="3573">
                  <c:v>3.0375233532320099E-2</c:v>
                </c:pt>
                <c:pt idx="3574">
                  <c:v>3.0487813567461899E-2</c:v>
                </c:pt>
                <c:pt idx="3575">
                  <c:v>3.0375233532320099E-2</c:v>
                </c:pt>
                <c:pt idx="3576">
                  <c:v>3.0712973637746201E-2</c:v>
                </c:pt>
                <c:pt idx="3577">
                  <c:v>3.0531990543277002E-2</c:v>
                </c:pt>
                <c:pt idx="3578">
                  <c:v>3.0329631492768599E-2</c:v>
                </c:pt>
                <c:pt idx="3579">
                  <c:v>3.0351007448808399E-2</c:v>
                </c:pt>
                <c:pt idx="3580">
                  <c:v>3.0351007448808399E-2</c:v>
                </c:pt>
                <c:pt idx="3581">
                  <c:v>3.0284029453217499E-2</c:v>
                </c:pt>
                <c:pt idx="3582">
                  <c:v>2.99448642840551E-2</c:v>
                </c:pt>
                <c:pt idx="3583">
                  <c:v>3.0217051457626699E-2</c:v>
                </c:pt>
                <c:pt idx="3584">
                  <c:v>3.0101621295012499E-2</c:v>
                </c:pt>
                <c:pt idx="3585">
                  <c:v>3.0080245338973102E-2</c:v>
                </c:pt>
                <c:pt idx="3586">
                  <c:v>3.01700243543392E-2</c:v>
                </c:pt>
                <c:pt idx="3587">
                  <c:v>2.9989041259870699E-2</c:v>
                </c:pt>
                <c:pt idx="3588">
                  <c:v>2.9739655106074701E-2</c:v>
                </c:pt>
                <c:pt idx="3589">
                  <c:v>2.9967665303830798E-2</c:v>
                </c:pt>
                <c:pt idx="3590">
                  <c:v>2.9739655106074701E-2</c:v>
                </c:pt>
                <c:pt idx="3591">
                  <c:v>2.9649876090708099E-2</c:v>
                </c:pt>
                <c:pt idx="3592">
                  <c:v>2.9649876090708099E-2</c:v>
                </c:pt>
                <c:pt idx="3593">
                  <c:v>2.9739655106074701E-2</c:v>
                </c:pt>
                <c:pt idx="3594">
                  <c:v>2.9830859185177201E-2</c:v>
                </c:pt>
                <c:pt idx="3595">
                  <c:v>2.9695478130259599E-2</c:v>
                </c:pt>
                <c:pt idx="3596">
                  <c:v>2.9627075070932901E-2</c:v>
                </c:pt>
                <c:pt idx="3597">
                  <c:v>2.9785257145626201E-2</c:v>
                </c:pt>
                <c:pt idx="3598">
                  <c:v>2.9739655106074701E-2</c:v>
                </c:pt>
                <c:pt idx="3599">
                  <c:v>2.9446091976463799E-2</c:v>
                </c:pt>
                <c:pt idx="3600">
                  <c:v>2.94232909566879E-2</c:v>
                </c:pt>
                <c:pt idx="3601">
                  <c:v>2.9333511941321801E-2</c:v>
                </c:pt>
                <c:pt idx="3602">
                  <c:v>2.9196705822668301E-2</c:v>
                </c:pt>
                <c:pt idx="3603">
                  <c:v>2.92651088819951E-2</c:v>
                </c:pt>
                <c:pt idx="3604">
                  <c:v>2.9333511941321801E-2</c:v>
                </c:pt>
                <c:pt idx="3605">
                  <c:v>2.94019150006486E-2</c:v>
                </c:pt>
                <c:pt idx="3606">
                  <c:v>2.94019150006486E-2</c:v>
                </c:pt>
                <c:pt idx="3607">
                  <c:v>2.93107109215461E-2</c:v>
                </c:pt>
                <c:pt idx="3608">
                  <c:v>2.9491694016015299E-2</c:v>
                </c:pt>
                <c:pt idx="3609">
                  <c:v>2.92651088819951E-2</c:v>
                </c:pt>
                <c:pt idx="3610">
                  <c:v>2.91739048028926E-2</c:v>
                </c:pt>
                <c:pt idx="3611">
                  <c:v>2.93107109215461E-2</c:v>
                </c:pt>
                <c:pt idx="3612">
                  <c:v>2.9105501743565701E-2</c:v>
                </c:pt>
                <c:pt idx="3613">
                  <c:v>2.91525288468527E-2</c:v>
                </c:pt>
                <c:pt idx="3614">
                  <c:v>2.93107109215461E-2</c:v>
                </c:pt>
                <c:pt idx="3615">
                  <c:v>2.93107109215461E-2</c:v>
                </c:pt>
                <c:pt idx="3616">
                  <c:v>2.9037098684239E-2</c:v>
                </c:pt>
                <c:pt idx="3617">
                  <c:v>2.91739048028926E-2</c:v>
                </c:pt>
                <c:pt idx="3618">
                  <c:v>2.9061324767750099E-2</c:v>
                </c:pt>
                <c:pt idx="3619">
                  <c:v>2.8970120688648099E-2</c:v>
                </c:pt>
                <c:pt idx="3620">
                  <c:v>2.8856115589769901E-2</c:v>
                </c:pt>
                <c:pt idx="3621">
                  <c:v>2.8675132495301299E-2</c:v>
                </c:pt>
                <c:pt idx="3622">
                  <c:v>2.8699358578812499E-2</c:v>
                </c:pt>
                <c:pt idx="3623">
                  <c:v>2.8720734534852198E-2</c:v>
                </c:pt>
                <c:pt idx="3624">
                  <c:v>2.8699358578812499E-2</c:v>
                </c:pt>
                <c:pt idx="3625">
                  <c:v>2.8834739633730101E-2</c:v>
                </c:pt>
                <c:pt idx="3626">
                  <c:v>2.91525288468527E-2</c:v>
                </c:pt>
                <c:pt idx="3627">
                  <c:v>2.8947319668872401E-2</c:v>
                </c:pt>
                <c:pt idx="3628">
                  <c:v>2.8880341673281601E-2</c:v>
                </c:pt>
                <c:pt idx="3629">
                  <c:v>2.8880341673281601E-2</c:v>
                </c:pt>
                <c:pt idx="3630">
                  <c:v>2.8699358578812499E-2</c:v>
                </c:pt>
                <c:pt idx="3631">
                  <c:v>2.8766336574403299E-2</c:v>
                </c:pt>
                <c:pt idx="3632">
                  <c:v>2.8653756539261398E-2</c:v>
                </c:pt>
                <c:pt idx="3633">
                  <c:v>2.8425746341505301E-2</c:v>
                </c:pt>
                <c:pt idx="3634">
                  <c:v>2.8200586271221101E-2</c:v>
                </c:pt>
                <c:pt idx="3635">
                  <c:v>2.8290365286587699E-2</c:v>
                </c:pt>
                <c:pt idx="3636">
                  <c:v>2.8290365286587699E-2</c:v>
                </c:pt>
                <c:pt idx="3637">
                  <c:v>2.8268989330547899E-2</c:v>
                </c:pt>
                <c:pt idx="3638">
                  <c:v>2.8268989330547899E-2</c:v>
                </c:pt>
                <c:pt idx="3639">
                  <c:v>2.8200586271221101E-2</c:v>
                </c:pt>
                <c:pt idx="3640">
                  <c:v>2.82447632470362E-2</c:v>
                </c:pt>
                <c:pt idx="3641">
                  <c:v>2.8177785251445299E-2</c:v>
                </c:pt>
                <c:pt idx="3642">
                  <c:v>2.8109382192118601E-2</c:v>
                </c:pt>
                <c:pt idx="3643">
                  <c:v>2.8132183211894399E-2</c:v>
                </c:pt>
                <c:pt idx="3644">
                  <c:v>2.8177785251445299E-2</c:v>
                </c:pt>
                <c:pt idx="3645">
                  <c:v>2.8200586271221101E-2</c:v>
                </c:pt>
                <c:pt idx="3646">
                  <c:v>2.8109382192118601E-2</c:v>
                </c:pt>
                <c:pt idx="3647">
                  <c:v>2.8063780152567601E-2</c:v>
                </c:pt>
                <c:pt idx="3648">
                  <c:v>2.8040979132791799E-2</c:v>
                </c:pt>
                <c:pt idx="3649">
                  <c:v>2.8040979132791799E-2</c:v>
                </c:pt>
                <c:pt idx="3650">
                  <c:v>2.8040979132791799E-2</c:v>
                </c:pt>
                <c:pt idx="3651">
                  <c:v>2.7996802156976801E-2</c:v>
                </c:pt>
                <c:pt idx="3652">
                  <c:v>2.7996802156976801E-2</c:v>
                </c:pt>
                <c:pt idx="3653">
                  <c:v>2.79512001174252E-2</c:v>
                </c:pt>
                <c:pt idx="3654">
                  <c:v>2.79512001174252E-2</c:v>
                </c:pt>
                <c:pt idx="3655">
                  <c:v>2.7928399097649999E-2</c:v>
                </c:pt>
                <c:pt idx="3656">
                  <c:v>2.7972576073465E-2</c:v>
                </c:pt>
                <c:pt idx="3657">
                  <c:v>2.7907023141610102E-2</c:v>
                </c:pt>
                <c:pt idx="3658">
                  <c:v>2.78386200822833E-2</c:v>
                </c:pt>
                <c:pt idx="3659">
                  <c:v>2.78599960383232E-2</c:v>
                </c:pt>
                <c:pt idx="3660">
                  <c:v>2.77018139636298E-2</c:v>
                </c:pt>
                <c:pt idx="3661">
                  <c:v>2.77018139636298E-2</c:v>
                </c:pt>
                <c:pt idx="3662">
                  <c:v>2.78386200822833E-2</c:v>
                </c:pt>
                <c:pt idx="3663">
                  <c:v>2.7657636987814201E-2</c:v>
                </c:pt>
                <c:pt idx="3664">
                  <c:v>2.7770217022956602E-2</c:v>
                </c:pt>
                <c:pt idx="3665">
                  <c:v>2.7566432908712201E-2</c:v>
                </c:pt>
                <c:pt idx="3666">
                  <c:v>2.7498029849385399E-2</c:v>
                </c:pt>
                <c:pt idx="3667">
                  <c:v>2.7361223730731299E-2</c:v>
                </c:pt>
                <c:pt idx="3668">
                  <c:v>2.7361223730731299E-2</c:v>
                </c:pt>
                <c:pt idx="3669">
                  <c:v>2.7361223730731299E-2</c:v>
                </c:pt>
                <c:pt idx="3670">
                  <c:v>2.7385449814243099E-2</c:v>
                </c:pt>
                <c:pt idx="3671">
                  <c:v>2.7452427809833899E-2</c:v>
                </c:pt>
                <c:pt idx="3672">
                  <c:v>2.7406825770282899E-2</c:v>
                </c:pt>
                <c:pt idx="3673">
                  <c:v>2.7475228829609601E-2</c:v>
                </c:pt>
                <c:pt idx="3674">
                  <c:v>2.7406825770282899E-2</c:v>
                </c:pt>
                <c:pt idx="3675">
                  <c:v>2.7248643695589599E-2</c:v>
                </c:pt>
                <c:pt idx="3676">
                  <c:v>2.7317046754916301E-2</c:v>
                </c:pt>
                <c:pt idx="3677">
                  <c:v>2.7317046754916301E-2</c:v>
                </c:pt>
                <c:pt idx="3678">
                  <c:v>2.72714447153652E-2</c:v>
                </c:pt>
                <c:pt idx="3679">
                  <c:v>2.7180240636262801E-2</c:v>
                </c:pt>
                <c:pt idx="3680">
                  <c:v>2.7180240636262801E-2</c:v>
                </c:pt>
                <c:pt idx="3681">
                  <c:v>2.7157439616486999E-2</c:v>
                </c:pt>
                <c:pt idx="3682">
                  <c:v>2.6932279546202802E-2</c:v>
                </c:pt>
                <c:pt idx="3683">
                  <c:v>2.6795473427549201E-2</c:v>
                </c:pt>
                <c:pt idx="3684">
                  <c:v>2.69764565220184E-2</c:v>
                </c:pt>
                <c:pt idx="3685">
                  <c:v>2.7136063660447199E-2</c:v>
                </c:pt>
                <c:pt idx="3686">
                  <c:v>2.7023483625305302E-2</c:v>
                </c:pt>
                <c:pt idx="3687">
                  <c:v>2.7090461620896102E-2</c:v>
                </c:pt>
                <c:pt idx="3688">
                  <c:v>2.7023483625305302E-2</c:v>
                </c:pt>
                <c:pt idx="3689">
                  <c:v>2.69764565220184E-2</c:v>
                </c:pt>
                <c:pt idx="3690">
                  <c:v>2.7023483625305302E-2</c:v>
                </c:pt>
                <c:pt idx="3691">
                  <c:v>2.7044859581345199E-2</c:v>
                </c:pt>
                <c:pt idx="3692">
                  <c:v>2.6863876486875899E-2</c:v>
                </c:pt>
                <c:pt idx="3693">
                  <c:v>2.69764565220184E-2</c:v>
                </c:pt>
                <c:pt idx="3694">
                  <c:v>2.6863876486875899E-2</c:v>
                </c:pt>
                <c:pt idx="3695">
                  <c:v>2.6795473427549201E-2</c:v>
                </c:pt>
                <c:pt idx="3696">
                  <c:v>2.6749871387998201E-2</c:v>
                </c:pt>
                <c:pt idx="3697">
                  <c:v>2.6410706218835699E-2</c:v>
                </c:pt>
                <c:pt idx="3698">
                  <c:v>2.61841210848155E-2</c:v>
                </c:pt>
                <c:pt idx="3699">
                  <c:v>2.6252524144142399E-2</c:v>
                </c:pt>
                <c:pt idx="3700">
                  <c:v>2.6296701119958001E-2</c:v>
                </c:pt>
                <c:pt idx="3701">
                  <c:v>2.6296701119958001E-2</c:v>
                </c:pt>
                <c:pt idx="3702">
                  <c:v>2.63209272034691E-2</c:v>
                </c:pt>
                <c:pt idx="3703">
                  <c:v>2.6456308258387198E-2</c:v>
                </c:pt>
                <c:pt idx="3704">
                  <c:v>2.63879051990604E-2</c:v>
                </c:pt>
                <c:pt idx="3705">
                  <c:v>2.6365104179284699E-2</c:v>
                </c:pt>
                <c:pt idx="3706">
                  <c:v>2.62297231243671E-2</c:v>
                </c:pt>
                <c:pt idx="3707">
                  <c:v>2.6092917005713E-2</c:v>
                </c:pt>
                <c:pt idx="3708">
                  <c:v>2.62297231243671E-2</c:v>
                </c:pt>
                <c:pt idx="3709">
                  <c:v>2.61841210848155E-2</c:v>
                </c:pt>
                <c:pt idx="3710">
                  <c:v>2.61841210848155E-2</c:v>
                </c:pt>
                <c:pt idx="3711">
                  <c:v>2.6206922104591301E-2</c:v>
                </c:pt>
                <c:pt idx="3712">
                  <c:v>2.6206922104591301E-2</c:v>
                </c:pt>
                <c:pt idx="3713">
                  <c:v>2.6410706218835699E-2</c:v>
                </c:pt>
                <c:pt idx="3714">
                  <c:v>2.6252524144142399E-2</c:v>
                </c:pt>
                <c:pt idx="3715">
                  <c:v>2.6252524144142399E-2</c:v>
                </c:pt>
                <c:pt idx="3716">
                  <c:v>2.60259390101222E-2</c:v>
                </c:pt>
                <c:pt idx="3717">
                  <c:v>2.6092917005713E-2</c:v>
                </c:pt>
                <c:pt idx="3718">
                  <c:v>2.5934734931020199E-2</c:v>
                </c:pt>
                <c:pt idx="3719">
                  <c:v>2.6092917005713E-2</c:v>
                </c:pt>
                <c:pt idx="3720">
                  <c:v>2.5934734931020199E-2</c:v>
                </c:pt>
                <c:pt idx="3721">
                  <c:v>2.5799353876102001E-2</c:v>
                </c:pt>
                <c:pt idx="3722">
                  <c:v>2.6003137990346901E-2</c:v>
                </c:pt>
                <c:pt idx="3723">
                  <c:v>2.5980336970571099E-2</c:v>
                </c:pt>
                <c:pt idx="3724">
                  <c:v>2.5957535950795401E-2</c:v>
                </c:pt>
                <c:pt idx="3725">
                  <c:v>2.5753751836551E-2</c:v>
                </c:pt>
                <c:pt idx="3726">
                  <c:v>2.5594144698121699E-2</c:v>
                </c:pt>
                <c:pt idx="3727">
                  <c:v>2.5799353876102001E-2</c:v>
                </c:pt>
                <c:pt idx="3728">
                  <c:v>2.5709574860735902E-2</c:v>
                </c:pt>
                <c:pt idx="3729">
                  <c:v>2.5685348777224299E-2</c:v>
                </c:pt>
                <c:pt idx="3730">
                  <c:v>2.5753751836551E-2</c:v>
                </c:pt>
                <c:pt idx="3731">
                  <c:v>2.5618370781633398E-2</c:v>
                </c:pt>
                <c:pt idx="3732">
                  <c:v>2.54373876871643E-2</c:v>
                </c:pt>
                <c:pt idx="3733">
                  <c:v>2.5300581568510699E-2</c:v>
                </c:pt>
                <c:pt idx="3734">
                  <c:v>2.5210802553144101E-2</c:v>
                </c:pt>
                <c:pt idx="3735">
                  <c:v>2.5210802553144101E-2</c:v>
                </c:pt>
                <c:pt idx="3736">
                  <c:v>2.5413161603652999E-2</c:v>
                </c:pt>
                <c:pt idx="3737">
                  <c:v>2.5391785647613199E-2</c:v>
                </c:pt>
                <c:pt idx="3738">
                  <c:v>2.5300581568510699E-2</c:v>
                </c:pt>
                <c:pt idx="3739">
                  <c:v>2.5460188706940001E-2</c:v>
                </c:pt>
                <c:pt idx="3740">
                  <c:v>2.5391785647613199E-2</c:v>
                </c:pt>
                <c:pt idx="3741">
                  <c:v>2.5347608671798201E-2</c:v>
                </c:pt>
                <c:pt idx="3742">
                  <c:v>2.5232178509183901E-2</c:v>
                </c:pt>
                <c:pt idx="3743">
                  <c:v>2.5163775449857099E-2</c:v>
                </c:pt>
                <c:pt idx="3744">
                  <c:v>2.5300581568510699E-2</c:v>
                </c:pt>
                <c:pt idx="3745">
                  <c:v>2.5232178509183901E-2</c:v>
                </c:pt>
                <c:pt idx="3746">
                  <c:v>2.5051195414715399E-2</c:v>
                </c:pt>
                <c:pt idx="3747">
                  <c:v>2.4982792355388E-2</c:v>
                </c:pt>
                <c:pt idx="3748">
                  <c:v>2.5051195414715399E-2</c:v>
                </c:pt>
                <c:pt idx="3749">
                  <c:v>2.50070184388997E-2</c:v>
                </c:pt>
                <c:pt idx="3750">
                  <c:v>2.5051195414715399E-2</c:v>
                </c:pt>
                <c:pt idx="3751">
                  <c:v>2.5029819458675402E-2</c:v>
                </c:pt>
                <c:pt idx="3752">
                  <c:v>2.5051195414715399E-2</c:v>
                </c:pt>
                <c:pt idx="3753">
                  <c:v>2.5051195414715399E-2</c:v>
                </c:pt>
                <c:pt idx="3754">
                  <c:v>2.5163775449857099E-2</c:v>
                </c:pt>
                <c:pt idx="3755">
                  <c:v>2.4982792355388E-2</c:v>
                </c:pt>
                <c:pt idx="3756">
                  <c:v>2.4847411300470398E-2</c:v>
                </c:pt>
                <c:pt idx="3757">
                  <c:v>2.4826035344431101E-2</c:v>
                </c:pt>
                <c:pt idx="3758">
                  <c:v>2.48702123202462E-2</c:v>
                </c:pt>
                <c:pt idx="3759">
                  <c:v>2.4982792355388E-2</c:v>
                </c:pt>
                <c:pt idx="3760">
                  <c:v>2.4826035344431101E-2</c:v>
                </c:pt>
                <c:pt idx="3761">
                  <c:v>2.4734831265328602E-2</c:v>
                </c:pt>
                <c:pt idx="3762">
                  <c:v>2.4689229225777001E-2</c:v>
                </c:pt>
                <c:pt idx="3763">
                  <c:v>2.4529622087348199E-2</c:v>
                </c:pt>
                <c:pt idx="3764">
                  <c:v>2.4620826166450199E-2</c:v>
                </c:pt>
                <c:pt idx="3765">
                  <c:v>2.4598025146675001E-2</c:v>
                </c:pt>
                <c:pt idx="3766">
                  <c:v>2.4508246131308399E-2</c:v>
                </c:pt>
                <c:pt idx="3767">
                  <c:v>2.4734831265328602E-2</c:v>
                </c:pt>
                <c:pt idx="3768">
                  <c:v>2.47120302455528E-2</c:v>
                </c:pt>
                <c:pt idx="3769">
                  <c:v>2.4598025146675001E-2</c:v>
                </c:pt>
                <c:pt idx="3770">
                  <c:v>2.4645052249961899E-2</c:v>
                </c:pt>
                <c:pt idx="3771">
                  <c:v>2.4529622087348199E-2</c:v>
                </c:pt>
                <c:pt idx="3772">
                  <c:v>2.4190456918185801E-2</c:v>
                </c:pt>
                <c:pt idx="3773">
                  <c:v>2.4348638992879101E-2</c:v>
                </c:pt>
                <c:pt idx="3774">
                  <c:v>2.4167655898409999E-2</c:v>
                </c:pt>
                <c:pt idx="3775">
                  <c:v>2.4167655898409999E-2</c:v>
                </c:pt>
                <c:pt idx="3776">
                  <c:v>2.42146830016974E-2</c:v>
                </c:pt>
                <c:pt idx="3777">
                  <c:v>2.41234789225949E-2</c:v>
                </c:pt>
                <c:pt idx="3778">
                  <c:v>2.40992528390832E-2</c:v>
                </c:pt>
                <c:pt idx="3779">
                  <c:v>2.4009473823717101E-2</c:v>
                </c:pt>
                <c:pt idx="3780">
                  <c:v>2.4009473823717101E-2</c:v>
                </c:pt>
                <c:pt idx="3781">
                  <c:v>2.4280235933552299E-2</c:v>
                </c:pt>
                <c:pt idx="3782">
                  <c:v>2.40992528390832E-2</c:v>
                </c:pt>
                <c:pt idx="3783">
                  <c:v>2.3942495828126201E-2</c:v>
                </c:pt>
                <c:pt idx="3784">
                  <c:v>2.39866728039414E-2</c:v>
                </c:pt>
                <c:pt idx="3785">
                  <c:v>2.4009473823717101E-2</c:v>
                </c:pt>
                <c:pt idx="3786">
                  <c:v>2.3942495828126201E-2</c:v>
                </c:pt>
                <c:pt idx="3787">
                  <c:v>2.3896893788574701E-2</c:v>
                </c:pt>
                <c:pt idx="3788">
                  <c:v>2.39866728039414E-2</c:v>
                </c:pt>
                <c:pt idx="3789">
                  <c:v>2.39866728039414E-2</c:v>
                </c:pt>
                <c:pt idx="3790">
                  <c:v>2.3805689709472201E-2</c:v>
                </c:pt>
                <c:pt idx="3791">
                  <c:v>2.3761512733657099E-2</c:v>
                </c:pt>
                <c:pt idx="3792">
                  <c:v>2.3851291749023701E-2</c:v>
                </c:pt>
                <c:pt idx="3793">
                  <c:v>2.3715910694106099E-2</c:v>
                </c:pt>
                <c:pt idx="3794">
                  <c:v>2.3782888689696899E-2</c:v>
                </c:pt>
                <c:pt idx="3795">
                  <c:v>2.3737286650145399E-2</c:v>
                </c:pt>
                <c:pt idx="3796">
                  <c:v>2.3737286650145399E-2</c:v>
                </c:pt>
                <c:pt idx="3797">
                  <c:v>2.3670308654554599E-2</c:v>
                </c:pt>
                <c:pt idx="3798">
                  <c:v>2.3579104575452099E-2</c:v>
                </c:pt>
                <c:pt idx="3799">
                  <c:v>2.35563035556768E-2</c:v>
                </c:pt>
                <c:pt idx="3800">
                  <c:v>2.3443723520534501E-2</c:v>
                </c:pt>
                <c:pt idx="3801">
                  <c:v>2.33981214809834E-2</c:v>
                </c:pt>
                <c:pt idx="3802">
                  <c:v>2.3466524540310198E-2</c:v>
                </c:pt>
                <c:pt idx="3803">
                  <c:v>2.3512126579861198E-2</c:v>
                </c:pt>
                <c:pt idx="3804">
                  <c:v>2.3420922500759202E-2</c:v>
                </c:pt>
                <c:pt idx="3805">
                  <c:v>2.3533502535900998E-2</c:v>
                </c:pt>
                <c:pt idx="3806">
                  <c:v>2.3466524540310198E-2</c:v>
                </c:pt>
                <c:pt idx="3807">
                  <c:v>2.3306917401881001E-2</c:v>
                </c:pt>
                <c:pt idx="3808">
                  <c:v>2.3284116382105199E-2</c:v>
                </c:pt>
                <c:pt idx="3809">
                  <c:v>2.32399394062901E-2</c:v>
                </c:pt>
                <c:pt idx="3810">
                  <c:v>2.32399394062901E-2</c:v>
                </c:pt>
                <c:pt idx="3811">
                  <c:v>2.3262740426065801E-2</c:v>
                </c:pt>
                <c:pt idx="3812">
                  <c:v>2.3150160390923401E-2</c:v>
                </c:pt>
                <c:pt idx="3813">
                  <c:v>2.3150160390923401E-2</c:v>
                </c:pt>
                <c:pt idx="3814">
                  <c:v>2.3150160390923401E-2</c:v>
                </c:pt>
                <c:pt idx="3815">
                  <c:v>2.3125934307412301E-2</c:v>
                </c:pt>
                <c:pt idx="3816">
                  <c:v>2.3194337366738999E-2</c:v>
                </c:pt>
                <c:pt idx="3817">
                  <c:v>2.3150160390923401E-2</c:v>
                </c:pt>
                <c:pt idx="3818">
                  <c:v>2.3081757331596699E-2</c:v>
                </c:pt>
                <c:pt idx="3819">
                  <c:v>2.3058956311821401E-2</c:v>
                </c:pt>
                <c:pt idx="3820">
                  <c:v>2.3034730228309701E-2</c:v>
                </c:pt>
                <c:pt idx="3821">
                  <c:v>2.2900774237128E-2</c:v>
                </c:pt>
                <c:pt idx="3822">
                  <c:v>2.2900774237128E-2</c:v>
                </c:pt>
                <c:pt idx="3823">
                  <c:v>2.2969177296454899E-2</c:v>
                </c:pt>
                <c:pt idx="3824">
                  <c:v>2.2900774237128E-2</c:v>
                </c:pt>
                <c:pt idx="3825">
                  <c:v>2.2832371177801201E-2</c:v>
                </c:pt>
                <c:pt idx="3826">
                  <c:v>2.27853440745138E-2</c:v>
                </c:pt>
                <c:pt idx="3827">
                  <c:v>2.27853440745138E-2</c:v>
                </c:pt>
                <c:pt idx="3828">
                  <c:v>2.27639681184745E-2</c:v>
                </c:pt>
                <c:pt idx="3829">
                  <c:v>2.2741167098698799E-2</c:v>
                </c:pt>
                <c:pt idx="3830">
                  <c:v>2.2672764039372E-2</c:v>
                </c:pt>
                <c:pt idx="3831">
                  <c:v>2.2604360980045299E-2</c:v>
                </c:pt>
                <c:pt idx="3832">
                  <c:v>2.2628587063556398E-2</c:v>
                </c:pt>
                <c:pt idx="3833">
                  <c:v>2.2537382984454402E-2</c:v>
                </c:pt>
                <c:pt idx="3834">
                  <c:v>2.2537382984454402E-2</c:v>
                </c:pt>
                <c:pt idx="3835">
                  <c:v>2.25145819646786E-2</c:v>
                </c:pt>
                <c:pt idx="3836">
                  <c:v>2.2470404988863601E-2</c:v>
                </c:pt>
                <c:pt idx="3837">
                  <c:v>2.2470404988863601E-2</c:v>
                </c:pt>
                <c:pt idx="3838">
                  <c:v>2.2447603969087699E-2</c:v>
                </c:pt>
                <c:pt idx="3839">
                  <c:v>2.2402001929536199E-2</c:v>
                </c:pt>
                <c:pt idx="3840">
                  <c:v>2.2356399889985199E-2</c:v>
                </c:pt>
                <c:pt idx="3841">
                  <c:v>2.2333598870209501E-2</c:v>
                </c:pt>
                <c:pt idx="3842">
                  <c:v>2.2287996830658401E-2</c:v>
                </c:pt>
                <c:pt idx="3843">
                  <c:v>2.2333598870209501E-2</c:v>
                </c:pt>
                <c:pt idx="3844">
                  <c:v>2.2310797850434199E-2</c:v>
                </c:pt>
                <c:pt idx="3845">
                  <c:v>2.2287996830658401E-2</c:v>
                </c:pt>
                <c:pt idx="3846">
                  <c:v>2.2266620874618601E-2</c:v>
                </c:pt>
                <c:pt idx="3847">
                  <c:v>2.2266620874618601E-2</c:v>
                </c:pt>
                <c:pt idx="3848">
                  <c:v>2.2266620874618601E-2</c:v>
                </c:pt>
                <c:pt idx="3849">
                  <c:v>2.2152615775740798E-2</c:v>
                </c:pt>
                <c:pt idx="3850">
                  <c:v>2.2152615775740798E-2</c:v>
                </c:pt>
                <c:pt idx="3851">
                  <c:v>2.2152615775740798E-2</c:v>
                </c:pt>
                <c:pt idx="3852">
                  <c:v>2.1993008637311601E-2</c:v>
                </c:pt>
                <c:pt idx="3853">
                  <c:v>2.20172347208232E-2</c:v>
                </c:pt>
                <c:pt idx="3854">
                  <c:v>2.19260306417207E-2</c:v>
                </c:pt>
                <c:pt idx="3855">
                  <c:v>2.1948831661496401E-2</c:v>
                </c:pt>
                <c:pt idx="3856">
                  <c:v>2.18804286021692E-2</c:v>
                </c:pt>
                <c:pt idx="3857">
                  <c:v>2.1857627582393999E-2</c:v>
                </c:pt>
                <c:pt idx="3858">
                  <c:v>2.1903229621944902E-2</c:v>
                </c:pt>
                <c:pt idx="3859">
                  <c:v>2.1903229621944902E-2</c:v>
                </c:pt>
                <c:pt idx="3860">
                  <c:v>2.18804286021692E-2</c:v>
                </c:pt>
                <c:pt idx="3861">
                  <c:v>2.1857627582393999E-2</c:v>
                </c:pt>
                <c:pt idx="3862">
                  <c:v>2.1970207617535799E-2</c:v>
                </c:pt>
                <c:pt idx="3863">
                  <c:v>2.19260306417207E-2</c:v>
                </c:pt>
                <c:pt idx="3864">
                  <c:v>2.1812025542842398E-2</c:v>
                </c:pt>
                <c:pt idx="3865">
                  <c:v>2.1720821463740301E-2</c:v>
                </c:pt>
                <c:pt idx="3866">
                  <c:v>2.1608241428598001E-2</c:v>
                </c:pt>
                <c:pt idx="3867">
                  <c:v>2.16310424483738E-2</c:v>
                </c:pt>
                <c:pt idx="3868">
                  <c:v>2.1608241428598001E-2</c:v>
                </c:pt>
                <c:pt idx="3869">
                  <c:v>2.1564064452782899E-2</c:v>
                </c:pt>
                <c:pt idx="3870">
                  <c:v>2.13830813583138E-2</c:v>
                </c:pt>
                <c:pt idx="3871">
                  <c:v>2.13374793187627E-2</c:v>
                </c:pt>
                <c:pt idx="3872">
                  <c:v>2.1358855274802101E-2</c:v>
                </c:pt>
                <c:pt idx="3873">
                  <c:v>2.1405882378089498E-2</c:v>
                </c:pt>
                <c:pt idx="3874">
                  <c:v>2.1405882378089498E-2</c:v>
                </c:pt>
                <c:pt idx="3875">
                  <c:v>2.1405882378089498E-2</c:v>
                </c:pt>
                <c:pt idx="3876">
                  <c:v>2.1358855274802101E-2</c:v>
                </c:pt>
                <c:pt idx="3877">
                  <c:v>2.1358855274802101E-2</c:v>
                </c:pt>
                <c:pt idx="3878">
                  <c:v>2.12918772792112E-2</c:v>
                </c:pt>
                <c:pt idx="3879">
                  <c:v>2.12006732001092E-2</c:v>
                </c:pt>
                <c:pt idx="3880">
                  <c:v>2.1156496224293601E-2</c:v>
                </c:pt>
                <c:pt idx="3881">
                  <c:v>2.12006732001092E-2</c:v>
                </c:pt>
                <c:pt idx="3882">
                  <c:v>2.12006732001092E-2</c:v>
                </c:pt>
                <c:pt idx="3883">
                  <c:v>2.1156496224293601E-2</c:v>
                </c:pt>
                <c:pt idx="3884">
                  <c:v>2.11336952045184E-2</c:v>
                </c:pt>
                <c:pt idx="3885">
                  <c:v>2.11336952045184E-2</c:v>
                </c:pt>
                <c:pt idx="3886">
                  <c:v>2.11336952045184E-2</c:v>
                </c:pt>
                <c:pt idx="3887">
                  <c:v>2.1065292145191601E-2</c:v>
                </c:pt>
                <c:pt idx="3888">
                  <c:v>2.10424911254159E-2</c:v>
                </c:pt>
                <c:pt idx="3889">
                  <c:v>2.1019690105640101E-2</c:v>
                </c:pt>
                <c:pt idx="3890">
                  <c:v>2.0928486026537501E-2</c:v>
                </c:pt>
                <c:pt idx="3891">
                  <c:v>2.0928486026537501E-2</c:v>
                </c:pt>
                <c:pt idx="3892">
                  <c:v>2.0907110070498301E-2</c:v>
                </c:pt>
                <c:pt idx="3893">
                  <c:v>2.0884309050722499E-2</c:v>
                </c:pt>
                <c:pt idx="3894">
                  <c:v>2.0861508030946701E-2</c:v>
                </c:pt>
                <c:pt idx="3895">
                  <c:v>2.0815905991395701E-2</c:v>
                </c:pt>
                <c:pt idx="3896">
                  <c:v>2.0771729015580699E-2</c:v>
                </c:pt>
                <c:pt idx="3897">
                  <c:v>2.0771729015580699E-2</c:v>
                </c:pt>
                <c:pt idx="3898">
                  <c:v>2.0703325956253401E-2</c:v>
                </c:pt>
                <c:pt idx="3899">
                  <c:v>2.0680524936478099E-2</c:v>
                </c:pt>
                <c:pt idx="3900">
                  <c:v>2.0680524936478099E-2</c:v>
                </c:pt>
                <c:pt idx="3901">
                  <c:v>2.0634922896926599E-2</c:v>
                </c:pt>
                <c:pt idx="3902">
                  <c:v>2.05665198375998E-2</c:v>
                </c:pt>
                <c:pt idx="3903">
                  <c:v>2.05665198375998E-2</c:v>
                </c:pt>
                <c:pt idx="3904">
                  <c:v>2.0522342861784702E-2</c:v>
                </c:pt>
                <c:pt idx="3905">
                  <c:v>2.0475315758497301E-2</c:v>
                </c:pt>
                <c:pt idx="3906">
                  <c:v>2.0431138782682198E-2</c:v>
                </c:pt>
                <c:pt idx="3907">
                  <c:v>2.04539398024579E-2</c:v>
                </c:pt>
                <c:pt idx="3908">
                  <c:v>2.04539398024579E-2</c:v>
                </c:pt>
                <c:pt idx="3909">
                  <c:v>2.0431138782682198E-2</c:v>
                </c:pt>
                <c:pt idx="3910">
                  <c:v>2.0406912699170499E-2</c:v>
                </c:pt>
                <c:pt idx="3911">
                  <c:v>2.0385536743131101E-2</c:v>
                </c:pt>
                <c:pt idx="3912">
                  <c:v>2.03627357233554E-2</c:v>
                </c:pt>
                <c:pt idx="3913">
                  <c:v>2.03171336838044E-2</c:v>
                </c:pt>
                <c:pt idx="3914">
                  <c:v>2.0272956707988801E-2</c:v>
                </c:pt>
                <c:pt idx="3915">
                  <c:v>2.0250155688213499E-2</c:v>
                </c:pt>
                <c:pt idx="3916">
                  <c:v>2.0225929604701799E-2</c:v>
                </c:pt>
                <c:pt idx="3917">
                  <c:v>2.0181752628886201E-2</c:v>
                </c:pt>
                <c:pt idx="3918">
                  <c:v>2.0113349569559499E-2</c:v>
                </c:pt>
                <c:pt idx="3919">
                  <c:v>2.0091973613520199E-2</c:v>
                </c:pt>
                <c:pt idx="3920">
                  <c:v>2.0069172593744401E-2</c:v>
                </c:pt>
                <c:pt idx="3921">
                  <c:v>2.0069172593744401E-2</c:v>
                </c:pt>
                <c:pt idx="3922">
                  <c:v>2.0069172593744401E-2</c:v>
                </c:pt>
                <c:pt idx="3923">
                  <c:v>2.0091973613520199E-2</c:v>
                </c:pt>
                <c:pt idx="3924">
                  <c:v>2.0113349569559499E-2</c:v>
                </c:pt>
                <c:pt idx="3925">
                  <c:v>2.0044946510232701E-2</c:v>
                </c:pt>
                <c:pt idx="3926">
                  <c:v>1.9888189499275299E-2</c:v>
                </c:pt>
                <c:pt idx="3927">
                  <c:v>1.97285823608465E-2</c:v>
                </c:pt>
                <c:pt idx="3928">
                  <c:v>1.97741844003975E-2</c:v>
                </c:pt>
                <c:pt idx="3929">
                  <c:v>1.9707206404806599E-2</c:v>
                </c:pt>
                <c:pt idx="3930">
                  <c:v>1.97285823608465E-2</c:v>
                </c:pt>
                <c:pt idx="3931">
                  <c:v>1.97285823608465E-2</c:v>
                </c:pt>
                <c:pt idx="3932">
                  <c:v>1.97285823608465E-2</c:v>
                </c:pt>
                <c:pt idx="3933">
                  <c:v>1.9707206404806599E-2</c:v>
                </c:pt>
                <c:pt idx="3934">
                  <c:v>1.97285823608465E-2</c:v>
                </c:pt>
                <c:pt idx="3935">
                  <c:v>1.9682980321295E-2</c:v>
                </c:pt>
                <c:pt idx="3936">
                  <c:v>1.9638803345479801E-2</c:v>
                </c:pt>
                <c:pt idx="3937">
                  <c:v>1.9638803345479801E-2</c:v>
                </c:pt>
                <c:pt idx="3938">
                  <c:v>1.9547599266377402E-2</c:v>
                </c:pt>
                <c:pt idx="3939">
                  <c:v>1.9501997226826301E-2</c:v>
                </c:pt>
                <c:pt idx="3940">
                  <c:v>1.9570400286153099E-2</c:v>
                </c:pt>
                <c:pt idx="3941">
                  <c:v>1.9593201305928301E-2</c:v>
                </c:pt>
                <c:pt idx="3942">
                  <c:v>1.9410793147723801E-2</c:v>
                </c:pt>
                <c:pt idx="3943">
                  <c:v>1.95247982466016E-2</c:v>
                </c:pt>
                <c:pt idx="3944">
                  <c:v>1.95247982466016E-2</c:v>
                </c:pt>
                <c:pt idx="3945">
                  <c:v>1.9298213112581401E-2</c:v>
                </c:pt>
                <c:pt idx="3946">
                  <c:v>1.9389417191684001E-2</c:v>
                </c:pt>
                <c:pt idx="3947">
                  <c:v>1.9276837156542201E-2</c:v>
                </c:pt>
                <c:pt idx="3948">
                  <c:v>1.9229810053254599E-2</c:v>
                </c:pt>
                <c:pt idx="3949">
                  <c:v>1.9321014132357199E-2</c:v>
                </c:pt>
                <c:pt idx="3950">
                  <c:v>1.9410793147723801E-2</c:v>
                </c:pt>
                <c:pt idx="3951">
                  <c:v>1.9410793147723801E-2</c:v>
                </c:pt>
                <c:pt idx="3952">
                  <c:v>1.91400310378885E-2</c:v>
                </c:pt>
                <c:pt idx="3953">
                  <c:v>1.9071627978561299E-2</c:v>
                </c:pt>
                <c:pt idx="3954">
                  <c:v>1.90274510027462E-2</c:v>
                </c:pt>
                <c:pt idx="3955">
                  <c:v>1.89362469236437E-2</c:v>
                </c:pt>
                <c:pt idx="3956">
                  <c:v>1.90488269587861E-2</c:v>
                </c:pt>
                <c:pt idx="3957">
                  <c:v>1.9004649982970499E-2</c:v>
                </c:pt>
                <c:pt idx="3958">
                  <c:v>1.90488269587861E-2</c:v>
                </c:pt>
                <c:pt idx="3959">
                  <c:v>1.87994408049902E-2</c:v>
                </c:pt>
                <c:pt idx="3960">
                  <c:v>1.8709661789623501E-2</c:v>
                </c:pt>
                <c:pt idx="3961">
                  <c:v>1.8731037745663301E-2</c:v>
                </c:pt>
                <c:pt idx="3962">
                  <c:v>1.8867843864316901E-2</c:v>
                </c:pt>
                <c:pt idx="3963">
                  <c:v>1.8664059750072501E-2</c:v>
                </c:pt>
                <c:pt idx="3964">
                  <c:v>1.8618457710521501E-2</c:v>
                </c:pt>
                <c:pt idx="3965">
                  <c:v>1.8755263829175001E-2</c:v>
                </c:pt>
                <c:pt idx="3966">
                  <c:v>1.8755263829175001E-2</c:v>
                </c:pt>
                <c:pt idx="3967">
                  <c:v>1.8823666888501799E-2</c:v>
                </c:pt>
                <c:pt idx="3968">
                  <c:v>1.8867843864316901E-2</c:v>
                </c:pt>
                <c:pt idx="3969">
                  <c:v>1.8618457710521501E-2</c:v>
                </c:pt>
                <c:pt idx="3970">
                  <c:v>1.8528678695154802E-2</c:v>
                </c:pt>
                <c:pt idx="3971">
                  <c:v>1.8483076655603298E-2</c:v>
                </c:pt>
                <c:pt idx="3972">
                  <c:v>1.84146735962766E-2</c:v>
                </c:pt>
                <c:pt idx="3973">
                  <c:v>1.8437474616052399E-2</c:v>
                </c:pt>
                <c:pt idx="3974">
                  <c:v>1.8437474616052399E-2</c:v>
                </c:pt>
                <c:pt idx="3975">
                  <c:v>1.8393297640237199E-2</c:v>
                </c:pt>
                <c:pt idx="3976">
                  <c:v>1.83690715567256E-2</c:v>
                </c:pt>
                <c:pt idx="3977">
                  <c:v>1.8256491521583301E-2</c:v>
                </c:pt>
                <c:pt idx="3978">
                  <c:v>1.8346270536949798E-2</c:v>
                </c:pt>
                <c:pt idx="3979">
                  <c:v>1.83020935611348E-2</c:v>
                </c:pt>
                <c:pt idx="3980">
                  <c:v>1.8256491521583301E-2</c:v>
                </c:pt>
                <c:pt idx="3981">
                  <c:v>1.8256491521583301E-2</c:v>
                </c:pt>
                <c:pt idx="3982">
                  <c:v>1.8279292541358998E-2</c:v>
                </c:pt>
                <c:pt idx="3983">
                  <c:v>1.8256491521583301E-2</c:v>
                </c:pt>
                <c:pt idx="3984">
                  <c:v>1.8279292541358998E-2</c:v>
                </c:pt>
                <c:pt idx="3985">
                  <c:v>1.8324894580910502E-2</c:v>
                </c:pt>
                <c:pt idx="3986">
                  <c:v>1.8437474616052399E-2</c:v>
                </c:pt>
                <c:pt idx="3987">
                  <c:v>1.84602756358281E-2</c:v>
                </c:pt>
                <c:pt idx="3988">
                  <c:v>1.8393297640237199E-2</c:v>
                </c:pt>
                <c:pt idx="3989">
                  <c:v>1.8324894580910502E-2</c:v>
                </c:pt>
                <c:pt idx="3990">
                  <c:v>1.83020935611348E-2</c:v>
                </c:pt>
                <c:pt idx="3991">
                  <c:v>1.8143911486441299E-2</c:v>
                </c:pt>
                <c:pt idx="3992">
                  <c:v>1.7984304348012001E-2</c:v>
                </c:pt>
                <c:pt idx="3993">
                  <c:v>1.7826122273318701E-2</c:v>
                </c:pt>
                <c:pt idx="3994">
                  <c:v>1.7599537139298502E-2</c:v>
                </c:pt>
                <c:pt idx="3995">
                  <c:v>1.7509758123932399E-2</c:v>
                </c:pt>
                <c:pt idx="3996">
                  <c:v>1.7666515134889399E-2</c:v>
                </c:pt>
                <c:pt idx="3997">
                  <c:v>1.7781945297503699E-2</c:v>
                </c:pt>
                <c:pt idx="3998">
                  <c:v>1.7871724312870201E-2</c:v>
                </c:pt>
                <c:pt idx="3999">
                  <c:v>1.7826122273318701E-2</c:v>
                </c:pt>
                <c:pt idx="4000">
                  <c:v>1.7757719213991899E-2</c:v>
                </c:pt>
                <c:pt idx="4001">
                  <c:v>1.7532559143707702E-2</c:v>
                </c:pt>
                <c:pt idx="4002">
                  <c:v>1.74855320404208E-2</c:v>
                </c:pt>
                <c:pt idx="4003">
                  <c:v>1.75767361195233E-2</c:v>
                </c:pt>
                <c:pt idx="4004">
                  <c:v>1.7666515134889399E-2</c:v>
                </c:pt>
                <c:pt idx="4005">
                  <c:v>1.7645139178850001E-2</c:v>
                </c:pt>
                <c:pt idx="4006">
                  <c:v>1.77135422381768E-2</c:v>
                </c:pt>
                <c:pt idx="4007">
                  <c:v>1.77135422381768E-2</c:v>
                </c:pt>
                <c:pt idx="4008">
                  <c:v>1.7690741218401099E-2</c:v>
                </c:pt>
                <c:pt idx="4009">
                  <c:v>1.7599537139298502E-2</c:v>
                </c:pt>
                <c:pt idx="4010">
                  <c:v>1.7553935099747599E-2</c:v>
                </c:pt>
                <c:pt idx="4011">
                  <c:v>1.7395753025054101E-2</c:v>
                </c:pt>
                <c:pt idx="4012">
                  <c:v>1.7146366871258301E-2</c:v>
                </c:pt>
                <c:pt idx="4013">
                  <c:v>1.69881847965654E-2</c:v>
                </c:pt>
                <c:pt idx="4014">
                  <c:v>1.7010985816340599E-2</c:v>
                </c:pt>
                <c:pt idx="4015">
                  <c:v>1.7079388875667401E-2</c:v>
                </c:pt>
                <c:pt idx="4016">
                  <c:v>1.7260371970136499E-2</c:v>
                </c:pt>
                <c:pt idx="4017">
                  <c:v>1.7191968910809801E-2</c:v>
                </c:pt>
                <c:pt idx="4018">
                  <c:v>1.7350150985503202E-2</c:v>
                </c:pt>
                <c:pt idx="4019">
                  <c:v>1.7304548945951601E-2</c:v>
                </c:pt>
                <c:pt idx="4020">
                  <c:v>1.7214769930585599E-2</c:v>
                </c:pt>
                <c:pt idx="4021">
                  <c:v>1.7146366871258301E-2</c:v>
                </c:pt>
                <c:pt idx="4022">
                  <c:v>1.7032361772380399E-2</c:v>
                </c:pt>
                <c:pt idx="4023">
                  <c:v>1.6942582757013901E-2</c:v>
                </c:pt>
                <c:pt idx="4024">
                  <c:v>1.6919781737238598E-2</c:v>
                </c:pt>
                <c:pt idx="4025">
                  <c:v>1.6898405781198701E-2</c:v>
                </c:pt>
                <c:pt idx="4026">
                  <c:v>1.6919781737238598E-2</c:v>
                </c:pt>
                <c:pt idx="4027">
                  <c:v>1.70551627921562E-2</c:v>
                </c:pt>
                <c:pt idx="4028">
                  <c:v>1.6919781737238598E-2</c:v>
                </c:pt>
                <c:pt idx="4029">
                  <c:v>1.6830002721872E-2</c:v>
                </c:pt>
                <c:pt idx="4030">
                  <c:v>1.6830002721872E-2</c:v>
                </c:pt>
                <c:pt idx="4031">
                  <c:v>1.6782975618584599E-2</c:v>
                </c:pt>
                <c:pt idx="4032">
                  <c:v>1.6830002721872E-2</c:v>
                </c:pt>
                <c:pt idx="4033">
                  <c:v>1.6874179697687099E-2</c:v>
                </c:pt>
                <c:pt idx="4034">
                  <c:v>1.6693196603218399E-2</c:v>
                </c:pt>
                <c:pt idx="4035">
                  <c:v>1.6601992524116E-2</c:v>
                </c:pt>
                <c:pt idx="4036">
                  <c:v>1.6601992524116E-2</c:v>
                </c:pt>
                <c:pt idx="4037">
                  <c:v>1.6601992524116E-2</c:v>
                </c:pt>
                <c:pt idx="4038">
                  <c:v>1.6649019627402801E-2</c:v>
                </c:pt>
                <c:pt idx="4039">
                  <c:v>1.6670395583442701E-2</c:v>
                </c:pt>
                <c:pt idx="4040">
                  <c:v>1.6693196603218399E-2</c:v>
                </c:pt>
                <c:pt idx="4041">
                  <c:v>1.6670395583442701E-2</c:v>
                </c:pt>
                <c:pt idx="4042">
                  <c:v>1.6626218607627599E-2</c:v>
                </c:pt>
                <c:pt idx="4043">
                  <c:v>1.6536439592261001E-2</c:v>
                </c:pt>
                <c:pt idx="4044">
                  <c:v>1.6512213508749301E-2</c:v>
                </c:pt>
                <c:pt idx="4045">
                  <c:v>1.6536439592261001E-2</c:v>
                </c:pt>
                <c:pt idx="4046">
                  <c:v>1.6536439592261001E-2</c:v>
                </c:pt>
                <c:pt idx="4047">
                  <c:v>1.6557815548300402E-2</c:v>
                </c:pt>
                <c:pt idx="4048">
                  <c:v>1.6468036532934299E-2</c:v>
                </c:pt>
                <c:pt idx="4049">
                  <c:v>1.6014866264893901E-2</c:v>
                </c:pt>
                <c:pt idx="4050">
                  <c:v>1.61502473198115E-2</c:v>
                </c:pt>
                <c:pt idx="4051">
                  <c:v>1.6557815548300402E-2</c:v>
                </c:pt>
                <c:pt idx="4052">
                  <c:v>1.6693196603218399E-2</c:v>
                </c:pt>
                <c:pt idx="4053">
                  <c:v>1.6331230414280602E-2</c:v>
                </c:pt>
                <c:pt idx="4054">
                  <c:v>1.6262827354953401E-2</c:v>
                </c:pt>
                <c:pt idx="4055">
                  <c:v>1.5969264225342401E-2</c:v>
                </c:pt>
                <c:pt idx="4056">
                  <c:v>1.5719878071547101E-2</c:v>
                </c:pt>
                <c:pt idx="4057">
                  <c:v>1.5697077051771299E-2</c:v>
                </c:pt>
                <c:pt idx="4058">
                  <c:v>1.5946463205567099E-2</c:v>
                </c:pt>
                <c:pt idx="4059">
                  <c:v>1.61502473198115E-2</c:v>
                </c:pt>
                <c:pt idx="4060">
                  <c:v>1.6081844260484798E-2</c:v>
                </c:pt>
                <c:pt idx="4061">
                  <c:v>1.6127446300035798E-2</c:v>
                </c:pt>
                <c:pt idx="4062">
                  <c:v>1.5833883170424799E-2</c:v>
                </c:pt>
                <c:pt idx="4063">
                  <c:v>1.5900861166015599E-2</c:v>
                </c:pt>
                <c:pt idx="4064">
                  <c:v>1.5765480111098001E-2</c:v>
                </c:pt>
                <c:pt idx="4065">
                  <c:v>1.55160939573026E-2</c:v>
                </c:pt>
                <c:pt idx="4066">
                  <c:v>1.55616959968536E-2</c:v>
                </c:pt>
                <c:pt idx="4067">
                  <c:v>1.56742760319954E-2</c:v>
                </c:pt>
                <c:pt idx="4068">
                  <c:v>1.5697077051771299E-2</c:v>
                </c:pt>
                <c:pt idx="4069">
                  <c:v>1.5697077051771299E-2</c:v>
                </c:pt>
                <c:pt idx="4070">
                  <c:v>1.5628673992444501E-2</c:v>
                </c:pt>
                <c:pt idx="4071">
                  <c:v>1.55160939573026E-2</c:v>
                </c:pt>
                <c:pt idx="4072">
                  <c:v>1.55616959968536E-2</c:v>
                </c:pt>
                <c:pt idx="4073">
                  <c:v>1.54932929375269E-2</c:v>
                </c:pt>
                <c:pt idx="4074">
                  <c:v>1.5469066854015201E-2</c:v>
                </c:pt>
                <c:pt idx="4075">
                  <c:v>1.54248898782001E-2</c:v>
                </c:pt>
                <c:pt idx="4076">
                  <c:v>1.53351108628335E-2</c:v>
                </c:pt>
                <c:pt idx="4077">
                  <c:v>1.53123098430578E-2</c:v>
                </c:pt>
                <c:pt idx="4078">
                  <c:v>1.53123098430578E-2</c:v>
                </c:pt>
                <c:pt idx="4079">
                  <c:v>1.5243906783731E-2</c:v>
                </c:pt>
                <c:pt idx="4080">
                  <c:v>1.52667078035067E-2</c:v>
                </c:pt>
                <c:pt idx="4081">
                  <c:v>1.5243906783731E-2</c:v>
                </c:pt>
                <c:pt idx="4082">
                  <c:v>1.5222530827691601E-2</c:v>
                </c:pt>
                <c:pt idx="4083">
                  <c:v>1.51755037244042E-2</c:v>
                </c:pt>
                <c:pt idx="4084">
                  <c:v>1.5131326748589099E-2</c:v>
                </c:pt>
                <c:pt idx="4085">
                  <c:v>1.5131326748589099E-2</c:v>
                </c:pt>
                <c:pt idx="4086">
                  <c:v>1.5131326748589099E-2</c:v>
                </c:pt>
                <c:pt idx="4087">
                  <c:v>1.51071006650775E-2</c:v>
                </c:pt>
                <c:pt idx="4088">
                  <c:v>1.5085724709037599E-2</c:v>
                </c:pt>
                <c:pt idx="4089">
                  <c:v>1.5085724709037599E-2</c:v>
                </c:pt>
                <c:pt idx="4090">
                  <c:v>1.5040122669486599E-2</c:v>
                </c:pt>
                <c:pt idx="4091">
                  <c:v>1.5040122669486599E-2</c:v>
                </c:pt>
                <c:pt idx="4092">
                  <c:v>1.5040122669486599E-2</c:v>
                </c:pt>
                <c:pt idx="4093">
                  <c:v>1.5040122669486599E-2</c:v>
                </c:pt>
                <c:pt idx="4094">
                  <c:v>1.5017321649710799E-2</c:v>
                </c:pt>
                <c:pt idx="4095">
                  <c:v>1.4994520629935599E-2</c:v>
                </c:pt>
                <c:pt idx="4096">
                  <c:v>1.4881940594793201E-2</c:v>
                </c:pt>
                <c:pt idx="4097">
                  <c:v>1.4881940594793201E-2</c:v>
                </c:pt>
                <c:pt idx="4098">
                  <c:v>1.47907365156906E-2</c:v>
                </c:pt>
                <c:pt idx="4099">
                  <c:v>1.47237585200998E-2</c:v>
                </c:pt>
                <c:pt idx="4100">
                  <c:v>1.4700957500324499E-2</c:v>
                </c:pt>
                <c:pt idx="4101">
                  <c:v>1.4700957500324499E-2</c:v>
                </c:pt>
                <c:pt idx="4102">
                  <c:v>1.4655355460773E-2</c:v>
                </c:pt>
                <c:pt idx="4103">
                  <c:v>1.46097534212221E-2</c:v>
                </c:pt>
                <c:pt idx="4104">
                  <c:v>1.4564151381670601E-2</c:v>
                </c:pt>
                <c:pt idx="4105">
                  <c:v>1.45413503618953E-2</c:v>
                </c:pt>
                <c:pt idx="4106">
                  <c:v>1.4519974405855399E-2</c:v>
                </c:pt>
                <c:pt idx="4107">
                  <c:v>1.4519974405855399E-2</c:v>
                </c:pt>
                <c:pt idx="4108">
                  <c:v>1.45413503618953E-2</c:v>
                </c:pt>
                <c:pt idx="4109">
                  <c:v>1.44957483223438E-2</c:v>
                </c:pt>
                <c:pt idx="4110">
                  <c:v>1.4451571346528601E-2</c:v>
                </c:pt>
                <c:pt idx="4111">
                  <c:v>1.44287703267529E-2</c:v>
                </c:pt>
                <c:pt idx="4112">
                  <c:v>1.4383168287201899E-2</c:v>
                </c:pt>
                <c:pt idx="4113">
                  <c:v>1.43603672674262E-2</c:v>
                </c:pt>
                <c:pt idx="4114">
                  <c:v>1.44287703267529E-2</c:v>
                </c:pt>
                <c:pt idx="4115">
                  <c:v>1.44287703267529E-2</c:v>
                </c:pt>
                <c:pt idx="4116">
                  <c:v>1.4586952401446199E-2</c:v>
                </c:pt>
                <c:pt idx="4117">
                  <c:v>1.4338991311386801E-2</c:v>
                </c:pt>
                <c:pt idx="4118">
                  <c:v>1.4270588252059501E-2</c:v>
                </c:pt>
                <c:pt idx="4119">
                  <c:v>1.4338991311386801E-2</c:v>
                </c:pt>
                <c:pt idx="4120">
                  <c:v>1.4110981113630201E-2</c:v>
                </c:pt>
                <c:pt idx="4121">
                  <c:v>1.40212020982641E-2</c:v>
                </c:pt>
                <c:pt idx="4122">
                  <c:v>1.40212020982641E-2</c:v>
                </c:pt>
                <c:pt idx="4123">
                  <c:v>1.4158008216917701E-2</c:v>
                </c:pt>
                <c:pt idx="4124">
                  <c:v>1.4110981113630201E-2</c:v>
                </c:pt>
                <c:pt idx="4125">
                  <c:v>1.40668041378151E-2</c:v>
                </c:pt>
                <c:pt idx="4126">
                  <c:v>1.39086220631217E-2</c:v>
                </c:pt>
                <c:pt idx="4127">
                  <c:v>1.37718159444682E-2</c:v>
                </c:pt>
                <c:pt idx="4128">
                  <c:v>1.39086220631217E-2</c:v>
                </c:pt>
                <c:pt idx="4129">
                  <c:v>1.4110981113630201E-2</c:v>
                </c:pt>
                <c:pt idx="4130">
                  <c:v>1.39770251224486E-2</c:v>
                </c:pt>
                <c:pt idx="4131">
                  <c:v>1.3703412885141399E-2</c:v>
                </c:pt>
                <c:pt idx="4132">
                  <c:v>1.36806118653657E-2</c:v>
                </c:pt>
                <c:pt idx="4133">
                  <c:v>1.37931919005081E-2</c:v>
                </c:pt>
                <c:pt idx="4134">
                  <c:v>1.38615949598349E-2</c:v>
                </c:pt>
                <c:pt idx="4135">
                  <c:v>1.3703412885141399E-2</c:v>
                </c:pt>
                <c:pt idx="4136">
                  <c:v>1.3659235909326399E-2</c:v>
                </c:pt>
                <c:pt idx="4137">
                  <c:v>1.36806118653657E-2</c:v>
                </c:pt>
                <c:pt idx="4138">
                  <c:v>1.3590832849999601E-2</c:v>
                </c:pt>
                <c:pt idx="4139">
                  <c:v>1.3612208806039E-2</c:v>
                </c:pt>
                <c:pt idx="4140">
                  <c:v>1.3409849755530501E-2</c:v>
                </c:pt>
                <c:pt idx="4141">
                  <c:v>1.3409849755530501E-2</c:v>
                </c:pt>
                <c:pt idx="4142">
                  <c:v>1.3431225711570301E-2</c:v>
                </c:pt>
                <c:pt idx="4143">
                  <c:v>1.3431225711570301E-2</c:v>
                </c:pt>
                <c:pt idx="4144">
                  <c:v>1.33414466962036E-2</c:v>
                </c:pt>
                <c:pt idx="4145">
                  <c:v>1.33642477159794E-2</c:v>
                </c:pt>
                <c:pt idx="4146">
                  <c:v>1.33186456764279E-2</c:v>
                </c:pt>
                <c:pt idx="4147">
                  <c:v>1.32958446566527E-2</c:v>
                </c:pt>
                <c:pt idx="4148">
                  <c:v>1.32744687006129E-2</c:v>
                </c:pt>
                <c:pt idx="4149">
                  <c:v>1.32274415973254E-2</c:v>
                </c:pt>
                <c:pt idx="4150">
                  <c:v>1.31832646215103E-2</c:v>
                </c:pt>
                <c:pt idx="4151">
                  <c:v>1.31832646215103E-2</c:v>
                </c:pt>
                <c:pt idx="4152">
                  <c:v>1.3590832849999601E-2</c:v>
                </c:pt>
                <c:pt idx="4153">
                  <c:v>1.3590832849999601E-2</c:v>
                </c:pt>
                <c:pt idx="4154">
                  <c:v>1.33414466962036E-2</c:v>
                </c:pt>
                <c:pt idx="4155">
                  <c:v>1.30692595226325E-2</c:v>
                </c:pt>
                <c:pt idx="4156">
                  <c:v>1.3137662581959199E-2</c:v>
                </c:pt>
                <c:pt idx="4157">
                  <c:v>1.3137662581959199E-2</c:v>
                </c:pt>
                <c:pt idx="4158">
                  <c:v>1.24351061601231E-2</c:v>
                </c:pt>
                <c:pt idx="4159">
                  <c:v>1.2663116357879201E-2</c:v>
                </c:pt>
                <c:pt idx="4160">
                  <c:v>1.2819873368836599E-2</c:v>
                </c:pt>
                <c:pt idx="4161">
                  <c:v>1.2844099452348301E-2</c:v>
                </c:pt>
                <c:pt idx="4162">
                  <c:v>1.2707293333694801E-2</c:v>
                </c:pt>
                <c:pt idx="4163">
                  <c:v>1.2684492313919001E-2</c:v>
                </c:pt>
                <c:pt idx="4164">
                  <c:v>1.2684492313919001E-2</c:v>
                </c:pt>
                <c:pt idx="4165">
                  <c:v>1.30464585028568E-2</c:v>
                </c:pt>
                <c:pt idx="4166">
                  <c:v>1.30008564633053E-2</c:v>
                </c:pt>
                <c:pt idx="4167">
                  <c:v>1.297805544353E-2</c:v>
                </c:pt>
                <c:pt idx="4168">
                  <c:v>1.2956679487490101E-2</c:v>
                </c:pt>
                <c:pt idx="4169">
                  <c:v>1.2819873368836599E-2</c:v>
                </c:pt>
                <c:pt idx="4170">
                  <c:v>1.2844099452348301E-2</c:v>
                </c:pt>
                <c:pt idx="4171">
                  <c:v>1.2797072349060801E-2</c:v>
                </c:pt>
                <c:pt idx="4172">
                  <c:v>1.2707293333694801E-2</c:v>
                </c:pt>
                <c:pt idx="4173">
                  <c:v>1.2547686195265501E-2</c:v>
                </c:pt>
                <c:pt idx="4174">
                  <c:v>1.25263102392256E-2</c:v>
                </c:pt>
                <c:pt idx="4175">
                  <c:v>1.2390929184308E-2</c:v>
                </c:pt>
                <c:pt idx="4176">
                  <c:v>1.24351061601231E-2</c:v>
                </c:pt>
                <c:pt idx="4177">
                  <c:v>1.23667031007963E-2</c:v>
                </c:pt>
                <c:pt idx="4178">
                  <c:v>1.2185720006327699E-2</c:v>
                </c:pt>
                <c:pt idx="4179">
                  <c:v>1.2185720006327699E-2</c:v>
                </c:pt>
                <c:pt idx="4180">
                  <c:v>1.2638890274367501E-2</c:v>
                </c:pt>
                <c:pt idx="4181">
                  <c:v>1.2775696393021599E-2</c:v>
                </c:pt>
                <c:pt idx="4182">
                  <c:v>1.25719122787766E-2</c:v>
                </c:pt>
                <c:pt idx="4183">
                  <c:v>1.2254123065654401E-2</c:v>
                </c:pt>
                <c:pt idx="4184">
                  <c:v>1.2027537931634399E-2</c:v>
                </c:pt>
                <c:pt idx="4185">
                  <c:v>1.18009527976142E-2</c:v>
                </c:pt>
                <c:pt idx="4186">
                  <c:v>1.19819358920827E-2</c:v>
                </c:pt>
                <c:pt idx="4187">
                  <c:v>1.21173169470005E-2</c:v>
                </c:pt>
                <c:pt idx="4188">
                  <c:v>1.2208521026102899E-2</c:v>
                </c:pt>
                <c:pt idx="4189">
                  <c:v>1.2073139971185301E-2</c:v>
                </c:pt>
                <c:pt idx="4190">
                  <c:v>1.22983000414696E-2</c:v>
                </c:pt>
                <c:pt idx="4191">
                  <c:v>1.24579071798988E-2</c:v>
                </c:pt>
                <c:pt idx="4192">
                  <c:v>1.25035092194499E-2</c:v>
                </c:pt>
                <c:pt idx="4193">
                  <c:v>1.2254123065654401E-2</c:v>
                </c:pt>
                <c:pt idx="4194">
                  <c:v>1.18921568767167E-2</c:v>
                </c:pt>
                <c:pt idx="4195">
                  <c:v>1.16427707229208E-2</c:v>
                </c:pt>
                <c:pt idx="4196">
                  <c:v>1.18237538173894E-2</c:v>
                </c:pt>
                <c:pt idx="4197">
                  <c:v>1.1913532832756001E-2</c:v>
                </c:pt>
                <c:pt idx="4198">
                  <c:v>1.17795768415744E-2</c:v>
                </c:pt>
                <c:pt idx="4199">
                  <c:v>1.17795768415744E-2</c:v>
                </c:pt>
                <c:pt idx="4200">
                  <c:v>1.1913532832756001E-2</c:v>
                </c:pt>
                <c:pt idx="4201">
                  <c:v>1.17325497382874E-2</c:v>
                </c:pt>
                <c:pt idx="4202">
                  <c:v>1.17795768415744E-2</c:v>
                </c:pt>
                <c:pt idx="4203">
                  <c:v>1.16883727624718E-2</c:v>
                </c:pt>
                <c:pt idx="4204">
                  <c:v>1.1598593747105699E-2</c:v>
                </c:pt>
                <c:pt idx="4205">
                  <c:v>1.1598593747105699E-2</c:v>
                </c:pt>
                <c:pt idx="4206">
                  <c:v>1.15515666438183E-2</c:v>
                </c:pt>
                <c:pt idx="4207">
                  <c:v>1.14831635844915E-2</c:v>
                </c:pt>
                <c:pt idx="4208">
                  <c:v>1.14147605251648E-2</c:v>
                </c:pt>
                <c:pt idx="4209">
                  <c:v>1.1280804533983099E-2</c:v>
                </c:pt>
                <c:pt idx="4210">
                  <c:v>1.1280804533983099E-2</c:v>
                </c:pt>
                <c:pt idx="4211">
                  <c:v>1.1370583549349601E-2</c:v>
                </c:pt>
                <c:pt idx="4212">
                  <c:v>1.17325497382874E-2</c:v>
                </c:pt>
                <c:pt idx="4213">
                  <c:v>1.16883727624718E-2</c:v>
                </c:pt>
                <c:pt idx="4214">
                  <c:v>1.1461787628451601E-2</c:v>
                </c:pt>
                <c:pt idx="4215">
                  <c:v>1.1189600454880501E-2</c:v>
                </c:pt>
                <c:pt idx="4216">
                  <c:v>1.14147605251648E-2</c:v>
                </c:pt>
                <c:pt idx="4217">
                  <c:v>1.1349207593309801E-2</c:v>
                </c:pt>
                <c:pt idx="4218">
                  <c:v>1.12580035142072E-2</c:v>
                </c:pt>
                <c:pt idx="4219">
                  <c:v>1.1189600454880501E-2</c:v>
                </c:pt>
                <c:pt idx="4220">
                  <c:v>1.1324981509798099E-2</c:v>
                </c:pt>
                <c:pt idx="4221">
                  <c:v>1.1212401474656301E-2</c:v>
                </c:pt>
                <c:pt idx="4222">
                  <c:v>1.10998214395139E-2</c:v>
                </c:pt>
                <c:pt idx="4223">
                  <c:v>1.10770204197387E-2</c:v>
                </c:pt>
                <c:pt idx="4224">
                  <c:v>1.10998214395139E-2</c:v>
                </c:pt>
                <c:pt idx="4225">
                  <c:v>1.0896037325269401E-2</c:v>
                </c:pt>
                <c:pt idx="4226">
                  <c:v>1.0804833246167E-2</c:v>
                </c:pt>
                <c:pt idx="4227">
                  <c:v>1.0782032226391699E-2</c:v>
                </c:pt>
                <c:pt idx="4228">
                  <c:v>1.0622425087962401E-2</c:v>
                </c:pt>
                <c:pt idx="4229">
                  <c:v>1.0646651171473599E-2</c:v>
                </c:pt>
                <c:pt idx="4230">
                  <c:v>1.0622425087962401E-2</c:v>
                </c:pt>
                <c:pt idx="4231">
                  <c:v>1.0646651171473599E-2</c:v>
                </c:pt>
                <c:pt idx="4232">
                  <c:v>1.0759231206615901E-2</c:v>
                </c:pt>
                <c:pt idx="4233">
                  <c:v>1.0759231206615901E-2</c:v>
                </c:pt>
                <c:pt idx="4234">
                  <c:v>1.0646651171473599E-2</c:v>
                </c:pt>
                <c:pt idx="4235">
                  <c:v>1.05996240681867E-2</c:v>
                </c:pt>
                <c:pt idx="4236">
                  <c:v>1.0622425087962401E-2</c:v>
                </c:pt>
                <c:pt idx="4237">
                  <c:v>1.06680271275135E-2</c:v>
                </c:pt>
                <c:pt idx="4238">
                  <c:v>1.0578248112146801E-2</c:v>
                </c:pt>
                <c:pt idx="4239">
                  <c:v>1.0441441993493301E-2</c:v>
                </c:pt>
                <c:pt idx="4240">
                  <c:v>1.0418640973717501E-2</c:v>
                </c:pt>
                <c:pt idx="4241">
                  <c:v>1.0715054230800901E-2</c:v>
                </c:pt>
                <c:pt idx="4242">
                  <c:v>1.0804833246167E-2</c:v>
                </c:pt>
                <c:pt idx="4243">
                  <c:v>1.0578248112146801E-2</c:v>
                </c:pt>
                <c:pt idx="4244">
                  <c:v>1.0690828147289199E-2</c:v>
                </c:pt>
                <c:pt idx="4245">
                  <c:v>1.050984505282E-2</c:v>
                </c:pt>
                <c:pt idx="4246">
                  <c:v>1.03060609385757E-2</c:v>
                </c:pt>
                <c:pt idx="4247">
                  <c:v>1.00794758045555E-2</c:v>
                </c:pt>
                <c:pt idx="4248">
                  <c:v>1.0216281923208999E-2</c:v>
                </c:pt>
                <c:pt idx="4249">
                  <c:v>1.02846849825359E-2</c:v>
                </c:pt>
                <c:pt idx="4250">
                  <c:v>1.03502379143907E-2</c:v>
                </c:pt>
                <c:pt idx="4251">
                  <c:v>1.02846849825359E-2</c:v>
                </c:pt>
                <c:pt idx="4252">
                  <c:v>1.0216281923208999E-2</c:v>
                </c:pt>
                <c:pt idx="4253">
                  <c:v>1.0147878863882199E-2</c:v>
                </c:pt>
                <c:pt idx="4254">
                  <c:v>1.0147878863882199E-2</c:v>
                </c:pt>
                <c:pt idx="4255">
                  <c:v>1.0103701888067199E-2</c:v>
                </c:pt>
                <c:pt idx="4256">
                  <c:v>1.00566747847798E-2</c:v>
                </c:pt>
                <c:pt idx="4257">
                  <c:v>1.0193480903433701E-2</c:v>
                </c:pt>
                <c:pt idx="4258">
                  <c:v>1.0193480903433701E-2</c:v>
                </c:pt>
                <c:pt idx="4259">
                  <c:v>9.7859126749445507E-3</c:v>
                </c:pt>
                <c:pt idx="4260">
                  <c:v>9.6491065562909206E-3</c:v>
                </c:pt>
                <c:pt idx="4261">
                  <c:v>9.5821285607001708E-3</c:v>
                </c:pt>
                <c:pt idx="4262">
                  <c:v>9.6263055365152193E-3</c:v>
                </c:pt>
                <c:pt idx="4263">
                  <c:v>9.6947085958419797E-3</c:v>
                </c:pt>
                <c:pt idx="4264">
                  <c:v>9.6947085958419797E-3</c:v>
                </c:pt>
                <c:pt idx="4265">
                  <c:v>9.6719075760667295E-3</c:v>
                </c:pt>
                <c:pt idx="4266">
                  <c:v>9.7388855716575799E-3</c:v>
                </c:pt>
                <c:pt idx="4267">
                  <c:v>9.7859126749445507E-3</c:v>
                </c:pt>
                <c:pt idx="4268">
                  <c:v>9.6263055365152193E-3</c:v>
                </c:pt>
                <c:pt idx="4269">
                  <c:v>9.5579024771884607E-3</c:v>
                </c:pt>
                <c:pt idx="4270">
                  <c:v>9.3769193827193398E-3</c:v>
                </c:pt>
                <c:pt idx="4271">
                  <c:v>9.4225214222708395E-3</c:v>
                </c:pt>
                <c:pt idx="4272">
                  <c:v>9.5579024771884607E-3</c:v>
                </c:pt>
                <c:pt idx="4273">
                  <c:v>9.6263055365152193E-3</c:v>
                </c:pt>
                <c:pt idx="4274">
                  <c:v>9.5821285607001708E-3</c:v>
                </c:pt>
                <c:pt idx="4275">
                  <c:v>9.6035045167394192E-3</c:v>
                </c:pt>
                <c:pt idx="4276">
                  <c:v>9.5137255013732994E-3</c:v>
                </c:pt>
                <c:pt idx="4277">
                  <c:v>9.4909244815975999E-3</c:v>
                </c:pt>
                <c:pt idx="4278">
                  <c:v>9.5365265211485601E-3</c:v>
                </c:pt>
                <c:pt idx="4279">
                  <c:v>9.5137255013732994E-3</c:v>
                </c:pt>
                <c:pt idx="4280">
                  <c:v>9.4453224420465408E-3</c:v>
                </c:pt>
                <c:pt idx="4281">
                  <c:v>9.3099413871284807E-3</c:v>
                </c:pt>
                <c:pt idx="4282">
                  <c:v>9.2643393475774199E-3</c:v>
                </c:pt>
                <c:pt idx="4283">
                  <c:v>9.2643393475774199E-3</c:v>
                </c:pt>
                <c:pt idx="4284">
                  <c:v>9.1959362882506595E-3</c:v>
                </c:pt>
                <c:pt idx="4285">
                  <c:v>9.1731352684749599E-3</c:v>
                </c:pt>
                <c:pt idx="4286">
                  <c:v>9.0833562531088506E-3</c:v>
                </c:pt>
                <c:pt idx="4287">
                  <c:v>9.0363291498213299E-3</c:v>
                </c:pt>
                <c:pt idx="4288">
                  <c:v>9.0363291498213299E-3</c:v>
                </c:pt>
                <c:pt idx="4289">
                  <c:v>9.0149531937815403E-3</c:v>
                </c:pt>
                <c:pt idx="4290">
                  <c:v>9.1959362882506595E-3</c:v>
                </c:pt>
                <c:pt idx="4291">
                  <c:v>8.9465501344547799E-3</c:v>
                </c:pt>
                <c:pt idx="4292">
                  <c:v>8.7427660202104001E-3</c:v>
                </c:pt>
                <c:pt idx="4293">
                  <c:v>8.6985890443952493E-3</c:v>
                </c:pt>
                <c:pt idx="4294">
                  <c:v>8.7427660202104001E-3</c:v>
                </c:pt>
                <c:pt idx="4295">
                  <c:v>8.7427660202104001E-3</c:v>
                </c:pt>
                <c:pt idx="4296">
                  <c:v>8.7427660202104001E-3</c:v>
                </c:pt>
                <c:pt idx="4297">
                  <c:v>8.8111690795371605E-3</c:v>
                </c:pt>
                <c:pt idx="4298">
                  <c:v>8.7427660202104001E-3</c:v>
                </c:pt>
                <c:pt idx="4299">
                  <c:v>8.6985890443952493E-3</c:v>
                </c:pt>
                <c:pt idx="4300">
                  <c:v>8.6301859850684802E-3</c:v>
                </c:pt>
                <c:pt idx="4301">
                  <c:v>8.6073849652927893E-3</c:v>
                </c:pt>
                <c:pt idx="4302">
                  <c:v>8.5617829257417198E-3</c:v>
                </c:pt>
                <c:pt idx="4303">
                  <c:v>8.5404069697019303E-3</c:v>
                </c:pt>
                <c:pt idx="4304">
                  <c:v>8.5176059499261197E-3</c:v>
                </c:pt>
                <c:pt idx="4305">
                  <c:v>8.4720039103751699E-3</c:v>
                </c:pt>
                <c:pt idx="4306">
                  <c:v>8.4264018708236701E-3</c:v>
                </c:pt>
                <c:pt idx="4307">
                  <c:v>8.3807998312726006E-3</c:v>
                </c:pt>
                <c:pt idx="4308">
                  <c:v>8.3579988114968994E-3</c:v>
                </c:pt>
                <c:pt idx="4309">
                  <c:v>8.3579988114968994E-3</c:v>
                </c:pt>
                <c:pt idx="4310">
                  <c:v>8.3579988114968994E-3</c:v>
                </c:pt>
                <c:pt idx="4311">
                  <c:v>8.2895957521700297E-3</c:v>
                </c:pt>
                <c:pt idx="4312">
                  <c:v>8.2439937126190799E-3</c:v>
                </c:pt>
                <c:pt idx="4313">
                  <c:v>8.3366228554575608E-3</c:v>
                </c:pt>
                <c:pt idx="4314">
                  <c:v>8.4264018708236701E-3</c:v>
                </c:pt>
                <c:pt idx="4315">
                  <c:v>8.5845839455169805E-3</c:v>
                </c:pt>
                <c:pt idx="4316">
                  <c:v>8.4492028905993593E-3</c:v>
                </c:pt>
                <c:pt idx="4317">
                  <c:v>8.1998167368034797E-3</c:v>
                </c:pt>
                <c:pt idx="4318">
                  <c:v>7.9960326225590999E-3</c:v>
                </c:pt>
                <c:pt idx="4319">
                  <c:v>8.0630106181499607E-3</c:v>
                </c:pt>
                <c:pt idx="4320">
                  <c:v>8.1086126577014708E-3</c:v>
                </c:pt>
                <c:pt idx="4321">
                  <c:v>7.9960326225590999E-3</c:v>
                </c:pt>
                <c:pt idx="4322">
                  <c:v>8.0188336423347994E-3</c:v>
                </c:pt>
                <c:pt idx="4323">
                  <c:v>8.0872367016616709E-3</c:v>
                </c:pt>
                <c:pt idx="4324">
                  <c:v>7.9504305830080408E-3</c:v>
                </c:pt>
                <c:pt idx="4325">
                  <c:v>8.0402095983747E-3</c:v>
                </c:pt>
                <c:pt idx="4326">
                  <c:v>8.1770157170282208E-3</c:v>
                </c:pt>
                <c:pt idx="4327">
                  <c:v>7.9718065390473897E-3</c:v>
                </c:pt>
                <c:pt idx="4328">
                  <c:v>7.9276295632323395E-3</c:v>
                </c:pt>
                <c:pt idx="4329">
                  <c:v>8.0188336423347994E-3</c:v>
                </c:pt>
                <c:pt idx="4330">
                  <c:v>8.0630106181499607E-3</c:v>
                </c:pt>
                <c:pt idx="4331">
                  <c:v>7.7466464687636601E-3</c:v>
                </c:pt>
                <c:pt idx="4332">
                  <c:v>7.6340664336212996E-3</c:v>
                </c:pt>
                <c:pt idx="4333">
                  <c:v>7.7010444292121604E-3</c:v>
                </c:pt>
                <c:pt idx="4334">
                  <c:v>7.5656633742945401E-3</c:v>
                </c:pt>
                <c:pt idx="4335">
                  <c:v>7.3162772204986596E-3</c:v>
                </c:pt>
                <c:pt idx="4336">
                  <c:v>7.3846802798259699E-3</c:v>
                </c:pt>
                <c:pt idx="4337">
                  <c:v>7.1794711018451397E-3</c:v>
                </c:pt>
                <c:pt idx="4338">
                  <c:v>7.4758843589279901E-3</c:v>
                </c:pt>
                <c:pt idx="4339">
                  <c:v>7.7252705127238697E-3</c:v>
                </c:pt>
                <c:pt idx="4340">
                  <c:v>7.7010444292121604E-3</c:v>
                </c:pt>
                <c:pt idx="4341">
                  <c:v>7.6098403501095903E-3</c:v>
                </c:pt>
                <c:pt idx="4342">
                  <c:v>7.6098403501095903E-3</c:v>
                </c:pt>
                <c:pt idx="4343">
                  <c:v>7.1124931062542798E-3</c:v>
                </c:pt>
                <c:pt idx="4344">
                  <c:v>6.8859079722340998E-3</c:v>
                </c:pt>
                <c:pt idx="4345">
                  <c:v>6.9087089920099E-3</c:v>
                </c:pt>
                <c:pt idx="4346">
                  <c:v>6.9756869876007599E-3</c:v>
                </c:pt>
                <c:pt idx="4347">
                  <c:v>7.1794711018451397E-3</c:v>
                </c:pt>
                <c:pt idx="4348">
                  <c:v>7.3162772204986596E-3</c:v>
                </c:pt>
                <c:pt idx="4349">
                  <c:v>7.0896920864784701E-3</c:v>
                </c:pt>
                <c:pt idx="4350">
                  <c:v>6.68212385798972E-3</c:v>
                </c:pt>
                <c:pt idx="4351">
                  <c:v>6.8417309964190504E-3</c:v>
                </c:pt>
                <c:pt idx="4352">
                  <c:v>6.9087089920099E-3</c:v>
                </c:pt>
                <c:pt idx="4353">
                  <c:v>7.1124931062542798E-3</c:v>
                </c:pt>
                <c:pt idx="4354">
                  <c:v>7.2478741611719001E-3</c:v>
                </c:pt>
                <c:pt idx="4355">
                  <c:v>7.5200613347435902E-3</c:v>
                </c:pt>
                <c:pt idx="4356">
                  <c:v>7.5884643940703498E-3</c:v>
                </c:pt>
                <c:pt idx="4357">
                  <c:v>7.3604541963142598E-3</c:v>
                </c:pt>
                <c:pt idx="4358">
                  <c:v>7.2478741611719001E-3</c:v>
                </c:pt>
                <c:pt idx="4359">
                  <c:v>6.9087089920099E-3</c:v>
                </c:pt>
                <c:pt idx="4360">
                  <c:v>6.7947038931315297E-3</c:v>
                </c:pt>
                <c:pt idx="4361">
                  <c:v>6.9087089920099E-3</c:v>
                </c:pt>
                <c:pt idx="4362">
                  <c:v>6.77332793709229E-3</c:v>
                </c:pt>
                <c:pt idx="4363">
                  <c:v>6.77332793709229E-3</c:v>
                </c:pt>
                <c:pt idx="4364">
                  <c:v>6.9315100117856004E-3</c:v>
                </c:pt>
                <c:pt idx="4365">
                  <c:v>6.4769146800094397E-3</c:v>
                </c:pt>
                <c:pt idx="4366">
                  <c:v>6.4327377041938404E-3</c:v>
                </c:pt>
                <c:pt idx="4367">
                  <c:v>6.2303786536853697E-3</c:v>
                </c:pt>
                <c:pt idx="4368">
                  <c:v>6.2745556295009698E-3</c:v>
                </c:pt>
                <c:pt idx="4369">
                  <c:v>5.97956743615347E-3</c:v>
                </c:pt>
                <c:pt idx="4370">
                  <c:v>6.2517546097251601E-3</c:v>
                </c:pt>
                <c:pt idx="4371">
                  <c:v>6.5681187591114503E-3</c:v>
                </c:pt>
                <c:pt idx="4372">
                  <c:v>6.4327377041938404E-3</c:v>
                </c:pt>
                <c:pt idx="4373">
                  <c:v>6.3643346448670696E-3</c:v>
                </c:pt>
                <c:pt idx="4374">
                  <c:v>6.2517546097251601E-3</c:v>
                </c:pt>
                <c:pt idx="4375">
                  <c:v>6.2745556295009698E-3</c:v>
                </c:pt>
                <c:pt idx="4376">
                  <c:v>6.2959315855403196E-3</c:v>
                </c:pt>
                <c:pt idx="4377">
                  <c:v>6.2959315855403196E-3</c:v>
                </c:pt>
                <c:pt idx="4378">
                  <c:v>6.2303786536853697E-3</c:v>
                </c:pt>
                <c:pt idx="4379">
                  <c:v>6.38713566464277E-3</c:v>
                </c:pt>
                <c:pt idx="4380">
                  <c:v>6.20615257017365E-3</c:v>
                </c:pt>
                <c:pt idx="4381">
                  <c:v>6.0479704954807803E-3</c:v>
                </c:pt>
                <c:pt idx="4382">
                  <c:v>6.0935725350318402E-3</c:v>
                </c:pt>
                <c:pt idx="4383">
                  <c:v>5.97956743615347E-3</c:v>
                </c:pt>
                <c:pt idx="4384">
                  <c:v>5.97956743615347E-3</c:v>
                </c:pt>
                <c:pt idx="4385">
                  <c:v>5.97956743615347E-3</c:v>
                </c:pt>
                <c:pt idx="4386">
                  <c:v>5.97956743615347E-3</c:v>
                </c:pt>
                <c:pt idx="4387">
                  <c:v>6.1619755943585998E-3</c:v>
                </c:pt>
                <c:pt idx="4388">
                  <c:v>6.0023684559292797E-3</c:v>
                </c:pt>
                <c:pt idx="4389">
                  <c:v>5.9581914801142303E-3</c:v>
                </c:pt>
                <c:pt idx="4390">
                  <c:v>5.97956743615347E-3</c:v>
                </c:pt>
                <c:pt idx="4391">
                  <c:v>5.9581914801142303E-3</c:v>
                </c:pt>
                <c:pt idx="4392">
                  <c:v>6.0935725350318402E-3</c:v>
                </c:pt>
                <c:pt idx="4393">
                  <c:v>5.9339653966025202E-3</c:v>
                </c:pt>
                <c:pt idx="4394">
                  <c:v>5.5035961483379499E-3</c:v>
                </c:pt>
                <c:pt idx="4395">
                  <c:v>5.5491981878890203E-3</c:v>
                </c:pt>
                <c:pt idx="4396">
                  <c:v>5.34683913738054E-3</c:v>
                </c:pt>
                <c:pt idx="4397">
                  <c:v>5.2784360780537797E-3</c:v>
                </c:pt>
                <c:pt idx="4398">
                  <c:v>5.5278222318496696E-3</c:v>
                </c:pt>
                <c:pt idx="4399">
                  <c:v>5.5491981878890203E-3</c:v>
                </c:pt>
                <c:pt idx="4400">
                  <c:v>5.97956743615347E-3</c:v>
                </c:pt>
                <c:pt idx="4401">
                  <c:v>5.8441863812358497E-3</c:v>
                </c:pt>
                <c:pt idx="4402">
                  <c:v>5.4807951285622599E-3</c:v>
                </c:pt>
                <c:pt idx="4403">
                  <c:v>5.2100330187270201E-3</c:v>
                </c:pt>
                <c:pt idx="4404">
                  <c:v>5.6404022669914698E-3</c:v>
                </c:pt>
                <c:pt idx="4405">
                  <c:v>5.6176012472157798E-3</c:v>
                </c:pt>
                <c:pt idx="4406">
                  <c:v>5.5035961483379499E-3</c:v>
                </c:pt>
                <c:pt idx="4407">
                  <c:v>5.5491981878890203E-3</c:v>
                </c:pt>
                <c:pt idx="4408">
                  <c:v>5.6176012472157798E-3</c:v>
                </c:pt>
                <c:pt idx="4409">
                  <c:v>5.5035961483379499E-3</c:v>
                </c:pt>
                <c:pt idx="4410">
                  <c:v>5.2998120340935796E-3</c:v>
                </c:pt>
                <c:pt idx="4411">
                  <c:v>5.1872319989512104E-3</c:v>
                </c:pt>
                <c:pt idx="4412">
                  <c:v>4.9378458451557698E-3</c:v>
                </c:pt>
                <c:pt idx="4413">
                  <c:v>5.0062489044825397E-3</c:v>
                </c:pt>
                <c:pt idx="4414">
                  <c:v>5.0062489044825397E-3</c:v>
                </c:pt>
                <c:pt idx="4415">
                  <c:v>5.0504258802976897E-3</c:v>
                </c:pt>
                <c:pt idx="4416">
                  <c:v>4.9820228209709301E-3</c:v>
                </c:pt>
                <c:pt idx="4417">
                  <c:v>5.0746519638094102E-3</c:v>
                </c:pt>
                <c:pt idx="4418">
                  <c:v>4.8010397265018101E-3</c:v>
                </c:pt>
                <c:pt idx="4419">
                  <c:v>4.8252658100134101E-3</c:v>
                </c:pt>
                <c:pt idx="4420">
                  <c:v>4.7112607111356999E-3</c:v>
                </c:pt>
                <c:pt idx="4421">
                  <c:v>4.5530786364422803E-3</c:v>
                </c:pt>
                <c:pt idx="4422">
                  <c:v>4.5530786364422803E-3</c:v>
                </c:pt>
                <c:pt idx="4423">
                  <c:v>4.7340617309109597E-3</c:v>
                </c:pt>
                <c:pt idx="4424">
                  <c:v>4.8252658100134101E-3</c:v>
                </c:pt>
                <c:pt idx="4425">
                  <c:v>4.7568627506866497E-3</c:v>
                </c:pt>
                <c:pt idx="4426">
                  <c:v>4.8480668297892198E-3</c:v>
                </c:pt>
                <c:pt idx="4427">
                  <c:v>4.89224380560427E-3</c:v>
                </c:pt>
                <c:pt idx="4428">
                  <c:v>4.9606468649310304E-3</c:v>
                </c:pt>
                <c:pt idx="4429">
                  <c:v>4.6442827155448504E-3</c:v>
                </c:pt>
                <c:pt idx="4430">
                  <c:v>4.3264935024220899E-3</c:v>
                </c:pt>
                <c:pt idx="4431">
                  <c:v>4.41627251778875E-3</c:v>
                </c:pt>
                <c:pt idx="4432">
                  <c:v>4.4390735375640098E-3</c:v>
                </c:pt>
                <c:pt idx="4433">
                  <c:v>4.6884596913598902E-3</c:v>
                </c:pt>
                <c:pt idx="4434">
                  <c:v>4.6884596913598902E-3</c:v>
                </c:pt>
                <c:pt idx="4435">
                  <c:v>4.4846755771155104E-3</c:v>
                </c:pt>
                <c:pt idx="4436">
                  <c:v>4.3264935024220899E-3</c:v>
                </c:pt>
                <c:pt idx="4437">
                  <c:v>4.2823165266070396E-3</c:v>
                </c:pt>
                <c:pt idx="4438">
                  <c:v>4.09848330466611E-3</c:v>
                </c:pt>
                <c:pt idx="4439">
                  <c:v>4.0329303728111601E-3</c:v>
                </c:pt>
                <c:pt idx="4440">
                  <c:v>4.09848330466611E-3</c:v>
                </c:pt>
                <c:pt idx="4441">
                  <c:v>4.12270938817771E-3</c:v>
                </c:pt>
                <c:pt idx="4442">
                  <c:v>4.1455104079529698E-3</c:v>
                </c:pt>
                <c:pt idx="4443">
                  <c:v>4.2139134672797302E-3</c:v>
                </c:pt>
                <c:pt idx="4444">
                  <c:v>4.2139134672797302E-3</c:v>
                </c:pt>
                <c:pt idx="4445">
                  <c:v>4.09848330466611E-3</c:v>
                </c:pt>
                <c:pt idx="4446">
                  <c:v>4.0087042892994499E-3</c:v>
                </c:pt>
                <c:pt idx="4447">
                  <c:v>4.0329303728111601E-3</c:v>
                </c:pt>
                <c:pt idx="4448">
                  <c:v>4.0771073486262103E-3</c:v>
                </c:pt>
                <c:pt idx="4449">
                  <c:v>4.0771073486262103E-3</c:v>
                </c:pt>
                <c:pt idx="4450">
                  <c:v>3.94172629370859E-3</c:v>
                </c:pt>
                <c:pt idx="4451">
                  <c:v>3.91750021019699E-3</c:v>
                </c:pt>
                <c:pt idx="4452">
                  <c:v>3.8049201750550701E-3</c:v>
                </c:pt>
                <c:pt idx="4453">
                  <c:v>3.7835442190152801E-3</c:v>
                </c:pt>
                <c:pt idx="4454">
                  <c:v>3.7365171157283101E-3</c:v>
                </c:pt>
                <c:pt idx="4455">
                  <c:v>3.7835442190152801E-3</c:v>
                </c:pt>
                <c:pt idx="4456">
                  <c:v>3.7607431992400199E-3</c:v>
                </c:pt>
                <c:pt idx="4457">
                  <c:v>3.8049201750550701E-3</c:v>
                </c:pt>
                <c:pt idx="4458">
                  <c:v>3.7151411596885201E-3</c:v>
                </c:pt>
                <c:pt idx="4459">
                  <c:v>3.6025611245465998E-3</c:v>
                </c:pt>
                <c:pt idx="4460">
                  <c:v>3.6025611245465998E-3</c:v>
                </c:pt>
                <c:pt idx="4461">
                  <c:v>3.6025611245465998E-3</c:v>
                </c:pt>
                <c:pt idx="4462">
                  <c:v>3.7607431992400199E-3</c:v>
                </c:pt>
                <c:pt idx="4463">
                  <c:v>3.6239370805859501E-3</c:v>
                </c:pt>
                <c:pt idx="4464">
                  <c:v>3.4885560256683302E-3</c:v>
                </c:pt>
                <c:pt idx="4465">
                  <c:v>3.4429539861172702E-3</c:v>
                </c:pt>
                <c:pt idx="4466">
                  <c:v>3.3745509267905098E-3</c:v>
                </c:pt>
                <c:pt idx="4467">
                  <c:v>3.2163688520971999E-3</c:v>
                </c:pt>
                <c:pt idx="4468">
                  <c:v>3.2391698718728899E-3</c:v>
                </c:pt>
                <c:pt idx="4469">
                  <c:v>3.2163688520971999E-3</c:v>
                </c:pt>
                <c:pt idx="4470">
                  <c:v>3.2163688520971999E-3</c:v>
                </c:pt>
                <c:pt idx="4471">
                  <c:v>3.14939085650634E-3</c:v>
                </c:pt>
                <c:pt idx="4472">
                  <c:v>3.1707668125456898E-3</c:v>
                </c:pt>
                <c:pt idx="4473">
                  <c:v>3.1251647729946298E-3</c:v>
                </c:pt>
                <c:pt idx="4474">
                  <c:v>3.3061478674637499E-3</c:v>
                </c:pt>
                <c:pt idx="4475">
                  <c:v>3.1935678323213902E-3</c:v>
                </c:pt>
                <c:pt idx="4476">
                  <c:v>3.1251647729946298E-3</c:v>
                </c:pt>
                <c:pt idx="4477">
                  <c:v>2.9897837180770099E-3</c:v>
                </c:pt>
                <c:pt idx="4478">
                  <c:v>2.9684077620372199E-3</c:v>
                </c:pt>
                <c:pt idx="4479">
                  <c:v>2.90000470271046E-3</c:v>
                </c:pt>
                <c:pt idx="4480">
                  <c:v>2.9441816785254998E-3</c:v>
                </c:pt>
                <c:pt idx="4481">
                  <c:v>2.9897837180770099E-3</c:v>
                </c:pt>
                <c:pt idx="4482">
                  <c:v>3.0353857576280699E-3</c:v>
                </c:pt>
                <c:pt idx="4483">
                  <c:v>2.9897837180770099E-3</c:v>
                </c:pt>
                <c:pt idx="4484">
                  <c:v>3.1935678323213902E-3</c:v>
                </c:pt>
                <c:pt idx="4485">
                  <c:v>2.9897837180770099E-3</c:v>
                </c:pt>
                <c:pt idx="4486">
                  <c:v>2.7631985840568299E-3</c:v>
                </c:pt>
                <c:pt idx="4487">
                  <c:v>2.69622058846597E-3</c:v>
                </c:pt>
                <c:pt idx="4488">
                  <c:v>2.7190216082417801E-3</c:v>
                </c:pt>
                <c:pt idx="4489">
                  <c:v>2.7631985840568299E-3</c:v>
                </c:pt>
                <c:pt idx="4490">
                  <c:v>2.69622058846597E-3</c:v>
                </c:pt>
                <c:pt idx="4491">
                  <c:v>2.7874246675685401E-3</c:v>
                </c:pt>
                <c:pt idx="4492">
                  <c:v>2.74039756428113E-3</c:v>
                </c:pt>
                <c:pt idx="4493">
                  <c:v>2.6278175291392101E-3</c:v>
                </c:pt>
                <c:pt idx="4494">
                  <c:v>2.4696354544458902E-3</c:v>
                </c:pt>
                <c:pt idx="4495">
                  <c:v>2.51381243026094E-3</c:v>
                </c:pt>
                <c:pt idx="4496">
                  <c:v>2.5380385137726601E-3</c:v>
                </c:pt>
                <c:pt idx="4497">
                  <c:v>2.67199450495437E-3</c:v>
                </c:pt>
                <c:pt idx="4498">
                  <c:v>2.6278175291392101E-3</c:v>
                </c:pt>
                <c:pt idx="4499">
                  <c:v>2.67199450495437E-3</c:v>
                </c:pt>
                <c:pt idx="4500">
                  <c:v>2.5380385137726601E-3</c:v>
                </c:pt>
                <c:pt idx="4501">
                  <c:v>2.4696354544458902E-3</c:v>
                </c:pt>
                <c:pt idx="4502">
                  <c:v>2.2658513402015199E-3</c:v>
                </c:pt>
                <c:pt idx="4503">
                  <c:v>2.1974482808747599E-3</c:v>
                </c:pt>
                <c:pt idx="4504">
                  <c:v>2.2416252566898102E-3</c:v>
                </c:pt>
                <c:pt idx="4505">
                  <c:v>2.2416252566898102E-3</c:v>
                </c:pt>
                <c:pt idx="4506">
                  <c:v>2.1746472610989498E-3</c:v>
                </c:pt>
                <c:pt idx="4507">
                  <c:v>2.2202493006500102E-3</c:v>
                </c:pt>
                <c:pt idx="4508">
                  <c:v>2.1746472610989498E-3</c:v>
                </c:pt>
                <c:pt idx="4509">
                  <c:v>2.1974482808747599E-3</c:v>
                </c:pt>
                <c:pt idx="4510">
                  <c:v>2.1290452215478898E-3</c:v>
                </c:pt>
                <c:pt idx="4511">
                  <c:v>1.8796590677520001E-3</c:v>
                </c:pt>
                <c:pt idx="4512">
                  <c:v>1.94806212707876E-3</c:v>
                </c:pt>
                <c:pt idx="4513">
                  <c:v>2.0392662061813299E-3</c:v>
                </c:pt>
                <c:pt idx="4514">
                  <c:v>2.1518462413231401E-3</c:v>
                </c:pt>
                <c:pt idx="4515">
                  <c:v>2.1062442017721898E-3</c:v>
                </c:pt>
                <c:pt idx="4516">
                  <c:v>2.0392662061813299E-3</c:v>
                </c:pt>
                <c:pt idx="4517">
                  <c:v>2.0606421622206801E-3</c:v>
                </c:pt>
                <c:pt idx="4518">
                  <c:v>1.9936641666298302E-3</c:v>
                </c:pt>
                <c:pt idx="4519">
                  <c:v>1.9936641666298302E-3</c:v>
                </c:pt>
                <c:pt idx="4520">
                  <c:v>1.4735159029991599E-3</c:v>
                </c:pt>
                <c:pt idx="4521">
                  <c:v>1.40511284367195E-3</c:v>
                </c:pt>
                <c:pt idx="4522">
                  <c:v>1.3580857403849801E-3</c:v>
                </c:pt>
                <c:pt idx="4523">
                  <c:v>1.69867597328288E-3</c:v>
                </c:pt>
                <c:pt idx="4524">
                  <c:v>1.7884549886495499E-3</c:v>
                </c:pt>
                <c:pt idx="4525">
                  <c:v>1.8126810721611499E-3</c:v>
                </c:pt>
                <c:pt idx="4526">
                  <c:v>1.94806212707876E-3</c:v>
                </c:pt>
                <c:pt idx="4527">
                  <c:v>1.5176928788143099E-3</c:v>
                </c:pt>
                <c:pt idx="4528">
                  <c:v>1.60747189418087E-3</c:v>
                </c:pt>
                <c:pt idx="4529">
                  <c:v>1.53906883485355E-3</c:v>
                </c:pt>
                <c:pt idx="4530">
                  <c:v>1.6302729139561201E-3</c:v>
                </c:pt>
                <c:pt idx="4531">
                  <c:v>1.5176928788143099E-3</c:v>
                </c:pt>
                <c:pt idx="4532">
                  <c:v>1.60747189418087E-3</c:v>
                </c:pt>
                <c:pt idx="4533">
                  <c:v>1.26830672501832E-3</c:v>
                </c:pt>
                <c:pt idx="4534">
                  <c:v>1.22412974920327E-3</c:v>
                </c:pt>
                <c:pt idx="4535">
                  <c:v>1.49489185903851E-3</c:v>
                </c:pt>
                <c:pt idx="4536">
                  <c:v>1.44928981948744E-3</c:v>
                </c:pt>
                <c:pt idx="4537">
                  <c:v>1.44928981948744E-3</c:v>
                </c:pt>
                <c:pt idx="4538">
                  <c:v>1.22412974920327E-3</c:v>
                </c:pt>
                <c:pt idx="4539">
                  <c:v>1.17710264591586E-3</c:v>
                </c:pt>
                <c:pt idx="4540">
                  <c:v>1.44928981948744E-3</c:v>
                </c:pt>
                <c:pt idx="4541">
                  <c:v>1.3367097843450799E-3</c:v>
                </c:pt>
                <c:pt idx="4542">
                  <c:v>1.5860959381410701E-3</c:v>
                </c:pt>
                <c:pt idx="4543">
                  <c:v>9.5194257563213603E-4</c:v>
                </c:pt>
                <c:pt idx="4544">
                  <c:v>7.0255642183625301E-4</c:v>
                </c:pt>
                <c:pt idx="4545">
                  <c:v>9.0634053608063003E-4</c:v>
                </c:pt>
                <c:pt idx="4546">
                  <c:v>3.8476720871349901E-4</c:v>
                </c:pt>
                <c:pt idx="4547">
                  <c:v>4.5317026804025901E-4</c:v>
                </c:pt>
                <c:pt idx="4548">
                  <c:v>5.8997638669389097E-4</c:v>
                </c:pt>
                <c:pt idx="4549">
                  <c:v>7.0255642183625301E-4</c:v>
                </c:pt>
                <c:pt idx="4550">
                  <c:v>6.5695438228463598E-4</c:v>
                </c:pt>
                <c:pt idx="4551">
                  <c:v>6.7975540206044504E-4</c:v>
                </c:pt>
                <c:pt idx="4552">
                  <c:v>9.9611955144718301E-4</c:v>
                </c:pt>
                <c:pt idx="4553">
                  <c:v>7.4673339765129998E-4</c:v>
                </c:pt>
                <c:pt idx="4554">
                  <c:v>5.2157332736702E-4</c:v>
                </c:pt>
                <c:pt idx="4555">
                  <c:v>5.4294928340692405E-4</c:v>
                </c:pt>
                <c:pt idx="4556">
                  <c:v>4.7597128781606802E-4</c:v>
                </c:pt>
                <c:pt idx="4557">
                  <c:v>7.0255642183625301E-4</c:v>
                </c:pt>
                <c:pt idx="4558">
                  <c:v>4.0899329222521301E-4</c:v>
                </c:pt>
                <c:pt idx="4559">
                  <c:v>3.1778921312264298E-4</c:v>
                </c:pt>
                <c:pt idx="4560">
                  <c:v>2.9356312961104102E-4</c:v>
                </c:pt>
                <c:pt idx="4561">
                  <c:v>3.6196618893780098E-4</c:v>
                </c:pt>
                <c:pt idx="4562">
                  <c:v>6.3415336250938203E-4</c:v>
                </c:pt>
                <c:pt idx="4563">
                  <c:v>2.4938615379588303E-4</c:v>
                </c:pt>
                <c:pt idx="4564">
                  <c:v>0</c:v>
                </c:pt>
              </c:numCache>
            </c:numRef>
          </c:yVal>
          <c:smooth val="1"/>
          <c:extLst xmlns:c16r2="http://schemas.microsoft.com/office/drawing/2015/06/chart">
            <c:ext xmlns:c16="http://schemas.microsoft.com/office/drawing/2014/chart" uri="{C3380CC4-5D6E-409C-BE32-E72D297353CC}">
              <c16:uniqueId val="{00000000-4F30-8A47-8651-3B2C7A716D65}"/>
            </c:ext>
          </c:extLst>
        </c:ser>
        <c:ser>
          <c:idx val="2"/>
          <c:order val="1"/>
          <c:tx>
            <c:v>50dpm</c:v>
          </c:tx>
          <c:spPr>
            <a:ln w="19050" cap="rnd">
              <a:solidFill>
                <a:schemeClr val="accent2"/>
              </a:solidFill>
              <a:prstDash val="solid"/>
              <a:round/>
            </a:ln>
            <a:effectLst/>
          </c:spPr>
          <c:marker>
            <c:symbol val="none"/>
          </c:marker>
          <c:xVal>
            <c:numRef>
              <c:f>BSG20TGA!$K$6:$K$923</c:f>
              <c:numCache>
                <c:formatCode>General</c:formatCode>
                <c:ptCount val="918"/>
                <c:pt idx="0">
                  <c:v>297.03999999999979</c:v>
                </c:pt>
                <c:pt idx="1">
                  <c:v>297.69599999999991</c:v>
                </c:pt>
                <c:pt idx="2">
                  <c:v>298.39999999999992</c:v>
                </c:pt>
                <c:pt idx="3">
                  <c:v>299.13399999999979</c:v>
                </c:pt>
                <c:pt idx="4">
                  <c:v>299.887</c:v>
                </c:pt>
                <c:pt idx="5">
                  <c:v>300.64100000000002</c:v>
                </c:pt>
                <c:pt idx="6">
                  <c:v>301.39699999999982</c:v>
                </c:pt>
                <c:pt idx="7">
                  <c:v>302.15800000000002</c:v>
                </c:pt>
                <c:pt idx="8">
                  <c:v>302.92699999999979</c:v>
                </c:pt>
                <c:pt idx="9">
                  <c:v>303.69799999999992</c:v>
                </c:pt>
                <c:pt idx="10">
                  <c:v>304.46699999999981</c:v>
                </c:pt>
                <c:pt idx="11">
                  <c:v>305.2319999999998</c:v>
                </c:pt>
                <c:pt idx="12">
                  <c:v>305.99499999999978</c:v>
                </c:pt>
                <c:pt idx="13">
                  <c:v>306.75899999999979</c:v>
                </c:pt>
                <c:pt idx="14">
                  <c:v>307.52</c:v>
                </c:pt>
                <c:pt idx="15">
                  <c:v>308.27699999999982</c:v>
                </c:pt>
                <c:pt idx="16">
                  <c:v>309.03599999999977</c:v>
                </c:pt>
                <c:pt idx="17">
                  <c:v>309.79799999999977</c:v>
                </c:pt>
                <c:pt idx="18">
                  <c:v>310.55399999999992</c:v>
                </c:pt>
                <c:pt idx="19">
                  <c:v>311.31299999999999</c:v>
                </c:pt>
                <c:pt idx="20">
                  <c:v>312.08</c:v>
                </c:pt>
                <c:pt idx="21">
                  <c:v>312.84300000000002</c:v>
                </c:pt>
                <c:pt idx="22">
                  <c:v>313.60799999999989</c:v>
                </c:pt>
                <c:pt idx="23">
                  <c:v>314.37199999999979</c:v>
                </c:pt>
                <c:pt idx="24">
                  <c:v>315.13</c:v>
                </c:pt>
                <c:pt idx="25">
                  <c:v>315.89099999999979</c:v>
                </c:pt>
                <c:pt idx="26">
                  <c:v>316.66000000000003</c:v>
                </c:pt>
                <c:pt idx="27">
                  <c:v>317.43699999999973</c:v>
                </c:pt>
                <c:pt idx="28">
                  <c:v>318.21600000000001</c:v>
                </c:pt>
                <c:pt idx="29">
                  <c:v>318.99799999999982</c:v>
                </c:pt>
                <c:pt idx="30">
                  <c:v>319.78099999999978</c:v>
                </c:pt>
                <c:pt idx="31">
                  <c:v>320.56399999999991</c:v>
                </c:pt>
                <c:pt idx="32">
                  <c:v>321.34800000000001</c:v>
                </c:pt>
                <c:pt idx="33">
                  <c:v>322.13399999999979</c:v>
                </c:pt>
                <c:pt idx="34">
                  <c:v>322.92399999999981</c:v>
                </c:pt>
                <c:pt idx="35">
                  <c:v>323.70599999999979</c:v>
                </c:pt>
                <c:pt idx="36">
                  <c:v>324.4939999999998</c:v>
                </c:pt>
                <c:pt idx="37">
                  <c:v>325.28699999999981</c:v>
                </c:pt>
                <c:pt idx="38">
                  <c:v>326.08099999999979</c:v>
                </c:pt>
                <c:pt idx="39">
                  <c:v>326.875</c:v>
                </c:pt>
                <c:pt idx="40">
                  <c:v>327.66399999999999</c:v>
                </c:pt>
                <c:pt idx="41">
                  <c:v>328.45899999999978</c:v>
                </c:pt>
                <c:pt idx="42">
                  <c:v>329.262</c:v>
                </c:pt>
                <c:pt idx="43">
                  <c:v>330.072</c:v>
                </c:pt>
                <c:pt idx="44">
                  <c:v>330.88</c:v>
                </c:pt>
                <c:pt idx="45">
                  <c:v>331.68499999999989</c:v>
                </c:pt>
                <c:pt idx="46">
                  <c:v>332.4989999999998</c:v>
                </c:pt>
                <c:pt idx="47">
                  <c:v>333.315</c:v>
                </c:pt>
                <c:pt idx="48">
                  <c:v>334.12799999999999</c:v>
                </c:pt>
                <c:pt idx="49">
                  <c:v>334.94399999999979</c:v>
                </c:pt>
                <c:pt idx="50">
                  <c:v>335.76399999999978</c:v>
                </c:pt>
                <c:pt idx="51">
                  <c:v>336.58499999999992</c:v>
                </c:pt>
                <c:pt idx="52">
                  <c:v>337.40899999999982</c:v>
                </c:pt>
                <c:pt idx="53">
                  <c:v>338.22999999999979</c:v>
                </c:pt>
                <c:pt idx="54">
                  <c:v>339.04899999999992</c:v>
                </c:pt>
                <c:pt idx="55">
                  <c:v>339.86399999999992</c:v>
                </c:pt>
                <c:pt idx="56">
                  <c:v>340.67999999999989</c:v>
                </c:pt>
                <c:pt idx="57">
                  <c:v>341.50099999999992</c:v>
                </c:pt>
                <c:pt idx="58">
                  <c:v>342.32599999999991</c:v>
                </c:pt>
                <c:pt idx="59">
                  <c:v>343.14100000000002</c:v>
                </c:pt>
                <c:pt idx="60">
                  <c:v>343.95299999999992</c:v>
                </c:pt>
                <c:pt idx="61">
                  <c:v>344.76400000000001</c:v>
                </c:pt>
                <c:pt idx="62">
                  <c:v>345.577</c:v>
                </c:pt>
                <c:pt idx="63">
                  <c:v>346.38599999999991</c:v>
                </c:pt>
                <c:pt idx="64">
                  <c:v>347.19899999999978</c:v>
                </c:pt>
                <c:pt idx="65">
                  <c:v>348.02699999999982</c:v>
                </c:pt>
                <c:pt idx="66">
                  <c:v>348.84899999999999</c:v>
                </c:pt>
                <c:pt idx="67">
                  <c:v>349.67</c:v>
                </c:pt>
                <c:pt idx="68">
                  <c:v>350.49099999999981</c:v>
                </c:pt>
                <c:pt idx="69">
                  <c:v>351.31299999999999</c:v>
                </c:pt>
                <c:pt idx="70">
                  <c:v>352.13699999999977</c:v>
                </c:pt>
                <c:pt idx="71">
                  <c:v>352.95799999999991</c:v>
                </c:pt>
                <c:pt idx="72">
                  <c:v>353.78699999999981</c:v>
                </c:pt>
                <c:pt idx="73">
                  <c:v>354.61500000000001</c:v>
                </c:pt>
                <c:pt idx="74">
                  <c:v>355.43899999999979</c:v>
                </c:pt>
                <c:pt idx="75">
                  <c:v>356.26599999999979</c:v>
                </c:pt>
                <c:pt idx="76">
                  <c:v>357.09199999999981</c:v>
                </c:pt>
                <c:pt idx="77">
                  <c:v>357.91499999999979</c:v>
                </c:pt>
                <c:pt idx="78">
                  <c:v>358.73899999999981</c:v>
                </c:pt>
                <c:pt idx="79">
                  <c:v>359.565</c:v>
                </c:pt>
                <c:pt idx="80">
                  <c:v>360.39799999999991</c:v>
                </c:pt>
                <c:pt idx="81">
                  <c:v>361.22299999999979</c:v>
                </c:pt>
                <c:pt idx="82">
                  <c:v>362.04300000000001</c:v>
                </c:pt>
                <c:pt idx="83">
                  <c:v>362.851</c:v>
                </c:pt>
                <c:pt idx="84">
                  <c:v>363.65899999999999</c:v>
                </c:pt>
                <c:pt idx="85">
                  <c:v>364.46799999999979</c:v>
                </c:pt>
                <c:pt idx="86">
                  <c:v>365.27799999999979</c:v>
                </c:pt>
                <c:pt idx="87">
                  <c:v>366.08</c:v>
                </c:pt>
                <c:pt idx="88">
                  <c:v>366.88199999999978</c:v>
                </c:pt>
                <c:pt idx="89">
                  <c:v>367.67899999999992</c:v>
                </c:pt>
                <c:pt idx="90">
                  <c:v>368.47199999999981</c:v>
                </c:pt>
                <c:pt idx="91">
                  <c:v>369.26900000000001</c:v>
                </c:pt>
                <c:pt idx="92">
                  <c:v>370.06899999999979</c:v>
                </c:pt>
                <c:pt idx="93">
                  <c:v>370.87399999999991</c:v>
                </c:pt>
                <c:pt idx="94">
                  <c:v>371.67399999999992</c:v>
                </c:pt>
                <c:pt idx="95">
                  <c:v>372.47199999999981</c:v>
                </c:pt>
                <c:pt idx="96">
                  <c:v>373.267</c:v>
                </c:pt>
                <c:pt idx="97">
                  <c:v>374.06299999999999</c:v>
                </c:pt>
                <c:pt idx="98">
                  <c:v>374.86199999999991</c:v>
                </c:pt>
                <c:pt idx="99">
                  <c:v>375.66399999999999</c:v>
                </c:pt>
                <c:pt idx="100">
                  <c:v>376.46699999999981</c:v>
                </c:pt>
                <c:pt idx="101">
                  <c:v>377.26499999999999</c:v>
                </c:pt>
                <c:pt idx="102">
                  <c:v>378.05499999999989</c:v>
                </c:pt>
                <c:pt idx="103">
                  <c:v>378.846</c:v>
                </c:pt>
                <c:pt idx="104">
                  <c:v>379.63699999999977</c:v>
                </c:pt>
                <c:pt idx="105">
                  <c:v>380.43599999999981</c:v>
                </c:pt>
                <c:pt idx="106">
                  <c:v>381.2369999999998</c:v>
                </c:pt>
                <c:pt idx="107">
                  <c:v>382.03299999999979</c:v>
                </c:pt>
                <c:pt idx="108">
                  <c:v>382.82899999999978</c:v>
                </c:pt>
                <c:pt idx="109">
                  <c:v>383.62599999999992</c:v>
                </c:pt>
                <c:pt idx="110">
                  <c:v>384.41899999999981</c:v>
                </c:pt>
                <c:pt idx="111">
                  <c:v>385.21</c:v>
                </c:pt>
                <c:pt idx="112">
                  <c:v>385.9939999999998</c:v>
                </c:pt>
                <c:pt idx="113">
                  <c:v>386.77499999999992</c:v>
                </c:pt>
                <c:pt idx="114">
                  <c:v>387.565</c:v>
                </c:pt>
                <c:pt idx="115">
                  <c:v>388.36399999999992</c:v>
                </c:pt>
                <c:pt idx="116">
                  <c:v>389.16</c:v>
                </c:pt>
                <c:pt idx="117">
                  <c:v>389.96</c:v>
                </c:pt>
                <c:pt idx="118">
                  <c:v>390.76099999999991</c:v>
                </c:pt>
                <c:pt idx="119">
                  <c:v>391.55599999999993</c:v>
                </c:pt>
                <c:pt idx="120">
                  <c:v>392.34800000000001</c:v>
                </c:pt>
                <c:pt idx="121">
                  <c:v>393.14100000000002</c:v>
                </c:pt>
                <c:pt idx="122">
                  <c:v>393.94099999999992</c:v>
                </c:pt>
                <c:pt idx="123">
                  <c:v>394.74199999999979</c:v>
                </c:pt>
                <c:pt idx="124">
                  <c:v>395.57799999999992</c:v>
                </c:pt>
                <c:pt idx="125">
                  <c:v>396.43799999999982</c:v>
                </c:pt>
                <c:pt idx="126">
                  <c:v>397.30199999999991</c:v>
                </c:pt>
                <c:pt idx="127">
                  <c:v>398.17199999999991</c:v>
                </c:pt>
                <c:pt idx="128">
                  <c:v>399.04599999999999</c:v>
                </c:pt>
                <c:pt idx="129">
                  <c:v>399.91599999999983</c:v>
                </c:pt>
                <c:pt idx="130">
                  <c:v>400.78599999999977</c:v>
                </c:pt>
                <c:pt idx="131">
                  <c:v>401.65499999999997</c:v>
                </c:pt>
                <c:pt idx="132">
                  <c:v>402.524</c:v>
                </c:pt>
                <c:pt idx="133">
                  <c:v>403.39099999999979</c:v>
                </c:pt>
                <c:pt idx="134">
                  <c:v>404.25799999999992</c:v>
                </c:pt>
                <c:pt idx="135">
                  <c:v>405.12199999999979</c:v>
                </c:pt>
                <c:pt idx="136">
                  <c:v>405.99099999999981</c:v>
                </c:pt>
                <c:pt idx="137">
                  <c:v>406.85500000000002</c:v>
                </c:pt>
                <c:pt idx="138">
                  <c:v>407.72299999999979</c:v>
                </c:pt>
                <c:pt idx="139">
                  <c:v>408.601</c:v>
                </c:pt>
                <c:pt idx="140">
                  <c:v>409.47599999999977</c:v>
                </c:pt>
                <c:pt idx="141">
                  <c:v>410.35</c:v>
                </c:pt>
                <c:pt idx="142">
                  <c:v>411.22299999999979</c:v>
                </c:pt>
                <c:pt idx="143">
                  <c:v>412.09799999999979</c:v>
                </c:pt>
                <c:pt idx="144">
                  <c:v>412.96899999999982</c:v>
                </c:pt>
                <c:pt idx="145">
                  <c:v>413.84300000000002</c:v>
                </c:pt>
                <c:pt idx="146">
                  <c:v>414.71499999999992</c:v>
                </c:pt>
                <c:pt idx="147">
                  <c:v>415.577</c:v>
                </c:pt>
                <c:pt idx="148">
                  <c:v>416.43999999999983</c:v>
                </c:pt>
                <c:pt idx="149">
                  <c:v>417.30499999999989</c:v>
                </c:pt>
                <c:pt idx="150">
                  <c:v>418.16899999999993</c:v>
                </c:pt>
                <c:pt idx="151">
                  <c:v>419.02799999999979</c:v>
                </c:pt>
                <c:pt idx="152">
                  <c:v>419.88299999999992</c:v>
                </c:pt>
                <c:pt idx="153">
                  <c:v>420.74599999999992</c:v>
                </c:pt>
                <c:pt idx="154">
                  <c:v>421.61500000000001</c:v>
                </c:pt>
                <c:pt idx="155">
                  <c:v>422.48299999999978</c:v>
                </c:pt>
                <c:pt idx="156">
                  <c:v>423.351</c:v>
                </c:pt>
                <c:pt idx="157">
                  <c:v>424.21199999999982</c:v>
                </c:pt>
                <c:pt idx="158">
                  <c:v>425.077</c:v>
                </c:pt>
                <c:pt idx="159">
                  <c:v>425.94799999999992</c:v>
                </c:pt>
                <c:pt idx="160">
                  <c:v>426.82399999999978</c:v>
                </c:pt>
                <c:pt idx="161">
                  <c:v>427.70099999999991</c:v>
                </c:pt>
                <c:pt idx="162">
                  <c:v>428.56799999999993</c:v>
                </c:pt>
                <c:pt idx="163">
                  <c:v>429.43099999999981</c:v>
                </c:pt>
                <c:pt idx="164">
                  <c:v>430.2969999999998</c:v>
                </c:pt>
                <c:pt idx="165">
                  <c:v>431.15199999999999</c:v>
                </c:pt>
                <c:pt idx="166">
                  <c:v>432.00400000000002</c:v>
                </c:pt>
                <c:pt idx="167">
                  <c:v>432.86099999999999</c:v>
                </c:pt>
                <c:pt idx="168">
                  <c:v>433.71100000000001</c:v>
                </c:pt>
                <c:pt idx="169">
                  <c:v>434.56099999999992</c:v>
                </c:pt>
                <c:pt idx="170">
                  <c:v>435.41199999999981</c:v>
                </c:pt>
                <c:pt idx="171">
                  <c:v>436.26299999999992</c:v>
                </c:pt>
                <c:pt idx="172">
                  <c:v>437.12199999999979</c:v>
                </c:pt>
                <c:pt idx="173">
                  <c:v>437.98099999999982</c:v>
                </c:pt>
                <c:pt idx="174">
                  <c:v>438.83600000000001</c:v>
                </c:pt>
                <c:pt idx="175">
                  <c:v>439.68999999999988</c:v>
                </c:pt>
                <c:pt idx="176">
                  <c:v>440.548</c:v>
                </c:pt>
                <c:pt idx="177">
                  <c:v>441.40499999999992</c:v>
                </c:pt>
                <c:pt idx="178">
                  <c:v>442.26499999999999</c:v>
                </c:pt>
                <c:pt idx="179">
                  <c:v>443.13299999999992</c:v>
                </c:pt>
                <c:pt idx="180">
                  <c:v>444.00199999999978</c:v>
                </c:pt>
                <c:pt idx="181">
                  <c:v>444.86500000000001</c:v>
                </c:pt>
                <c:pt idx="182">
                  <c:v>445.72499999999991</c:v>
                </c:pt>
                <c:pt idx="183">
                  <c:v>446.59</c:v>
                </c:pt>
                <c:pt idx="184">
                  <c:v>447.45499999999993</c:v>
                </c:pt>
                <c:pt idx="185">
                  <c:v>448.32299999999992</c:v>
                </c:pt>
                <c:pt idx="186">
                  <c:v>449.19499999999988</c:v>
                </c:pt>
                <c:pt idx="187">
                  <c:v>450.072</c:v>
                </c:pt>
                <c:pt idx="188">
                  <c:v>450.94799999999992</c:v>
                </c:pt>
                <c:pt idx="189">
                  <c:v>451.82099999999991</c:v>
                </c:pt>
                <c:pt idx="190">
                  <c:v>452.68499999999989</c:v>
                </c:pt>
                <c:pt idx="191">
                  <c:v>453.553</c:v>
                </c:pt>
                <c:pt idx="192">
                  <c:v>454.42299999999977</c:v>
                </c:pt>
                <c:pt idx="193">
                  <c:v>455.2969999999998</c:v>
                </c:pt>
                <c:pt idx="194">
                  <c:v>456.16399999999999</c:v>
                </c:pt>
                <c:pt idx="195">
                  <c:v>457.02699999999982</c:v>
                </c:pt>
                <c:pt idx="196">
                  <c:v>457.88199999999978</c:v>
                </c:pt>
                <c:pt idx="197">
                  <c:v>458.72899999999981</c:v>
                </c:pt>
                <c:pt idx="198">
                  <c:v>459.577</c:v>
                </c:pt>
                <c:pt idx="199">
                  <c:v>460.42999999999978</c:v>
                </c:pt>
                <c:pt idx="200">
                  <c:v>461.27799999999979</c:v>
                </c:pt>
                <c:pt idx="201">
                  <c:v>462.12199999999979</c:v>
                </c:pt>
                <c:pt idx="202">
                  <c:v>462.97199999999981</c:v>
                </c:pt>
                <c:pt idx="203">
                  <c:v>463.81799999999993</c:v>
                </c:pt>
                <c:pt idx="204">
                  <c:v>464.65800000000002</c:v>
                </c:pt>
                <c:pt idx="205">
                  <c:v>465.50299999999999</c:v>
                </c:pt>
                <c:pt idx="206">
                  <c:v>466.34699999999992</c:v>
                </c:pt>
                <c:pt idx="207">
                  <c:v>467.197</c:v>
                </c:pt>
                <c:pt idx="208">
                  <c:v>468.048</c:v>
                </c:pt>
                <c:pt idx="209">
                  <c:v>468.90099999999978</c:v>
                </c:pt>
                <c:pt idx="210">
                  <c:v>469.75099999999992</c:v>
                </c:pt>
                <c:pt idx="211">
                  <c:v>470.60199999999992</c:v>
                </c:pt>
                <c:pt idx="212">
                  <c:v>471.44499999999988</c:v>
                </c:pt>
                <c:pt idx="213">
                  <c:v>472.29799999999977</c:v>
                </c:pt>
                <c:pt idx="214">
                  <c:v>473.16199999999992</c:v>
                </c:pt>
                <c:pt idx="215">
                  <c:v>474.01900000000001</c:v>
                </c:pt>
                <c:pt idx="216">
                  <c:v>474.875</c:v>
                </c:pt>
                <c:pt idx="217">
                  <c:v>475.72299999999979</c:v>
                </c:pt>
                <c:pt idx="218">
                  <c:v>476.56999999999988</c:v>
                </c:pt>
                <c:pt idx="219">
                  <c:v>477.41599999999983</c:v>
                </c:pt>
                <c:pt idx="220">
                  <c:v>478.26099999999991</c:v>
                </c:pt>
                <c:pt idx="221">
                  <c:v>479.10500000000002</c:v>
                </c:pt>
                <c:pt idx="222">
                  <c:v>479.95</c:v>
                </c:pt>
                <c:pt idx="223">
                  <c:v>480.79099999999983</c:v>
                </c:pt>
                <c:pt idx="224">
                  <c:v>481.63099999999991</c:v>
                </c:pt>
                <c:pt idx="225">
                  <c:v>482.47399999999982</c:v>
                </c:pt>
                <c:pt idx="226">
                  <c:v>483.31599999999992</c:v>
                </c:pt>
                <c:pt idx="227">
                  <c:v>484.16500000000002</c:v>
                </c:pt>
                <c:pt idx="228">
                  <c:v>485.01400000000001</c:v>
                </c:pt>
                <c:pt idx="229">
                  <c:v>485.85500000000002</c:v>
                </c:pt>
                <c:pt idx="230">
                  <c:v>486.697</c:v>
                </c:pt>
                <c:pt idx="231">
                  <c:v>487.54099999999988</c:v>
                </c:pt>
                <c:pt idx="232">
                  <c:v>488.38299999999992</c:v>
                </c:pt>
                <c:pt idx="233">
                  <c:v>489.23</c:v>
                </c:pt>
                <c:pt idx="234">
                  <c:v>490.08</c:v>
                </c:pt>
                <c:pt idx="235">
                  <c:v>490.92799999999983</c:v>
                </c:pt>
                <c:pt idx="236">
                  <c:v>491.77799999999979</c:v>
                </c:pt>
                <c:pt idx="237">
                  <c:v>492.63099999999991</c:v>
                </c:pt>
                <c:pt idx="238">
                  <c:v>493.49099999999981</c:v>
                </c:pt>
                <c:pt idx="239">
                  <c:v>494.35399999999993</c:v>
                </c:pt>
                <c:pt idx="240">
                  <c:v>495.21699999999981</c:v>
                </c:pt>
                <c:pt idx="241">
                  <c:v>496.077</c:v>
                </c:pt>
                <c:pt idx="242">
                  <c:v>496.92699999999979</c:v>
                </c:pt>
                <c:pt idx="243">
                  <c:v>497.76900000000001</c:v>
                </c:pt>
                <c:pt idx="244">
                  <c:v>498.60500000000002</c:v>
                </c:pt>
                <c:pt idx="245">
                  <c:v>499.44399999999979</c:v>
                </c:pt>
                <c:pt idx="246">
                  <c:v>500.28199999999981</c:v>
                </c:pt>
                <c:pt idx="247">
                  <c:v>501.11500000000001</c:v>
                </c:pt>
                <c:pt idx="248">
                  <c:v>501.94799999999992</c:v>
                </c:pt>
                <c:pt idx="249">
                  <c:v>502.78599999999977</c:v>
                </c:pt>
                <c:pt idx="250">
                  <c:v>503.62299999999999</c:v>
                </c:pt>
                <c:pt idx="251">
                  <c:v>504.46100000000001</c:v>
                </c:pt>
                <c:pt idx="252">
                  <c:v>505.29599999999982</c:v>
                </c:pt>
                <c:pt idx="253">
                  <c:v>506.12399999999991</c:v>
                </c:pt>
                <c:pt idx="254">
                  <c:v>506.95</c:v>
                </c:pt>
                <c:pt idx="255">
                  <c:v>507.78</c:v>
                </c:pt>
                <c:pt idx="256">
                  <c:v>508.60799999999989</c:v>
                </c:pt>
                <c:pt idx="257">
                  <c:v>509.43899999999979</c:v>
                </c:pt>
                <c:pt idx="258">
                  <c:v>510.27199999999982</c:v>
                </c:pt>
                <c:pt idx="259">
                  <c:v>511.10799999999989</c:v>
                </c:pt>
                <c:pt idx="260">
                  <c:v>511.947</c:v>
                </c:pt>
                <c:pt idx="261">
                  <c:v>512.78599999999994</c:v>
                </c:pt>
                <c:pt idx="262">
                  <c:v>513.62900000000002</c:v>
                </c:pt>
                <c:pt idx="263">
                  <c:v>514.476</c:v>
                </c:pt>
                <c:pt idx="264">
                  <c:v>515.32499999999982</c:v>
                </c:pt>
                <c:pt idx="265">
                  <c:v>516.16599999999971</c:v>
                </c:pt>
                <c:pt idx="266">
                  <c:v>517.01</c:v>
                </c:pt>
                <c:pt idx="267">
                  <c:v>517.85599999999977</c:v>
                </c:pt>
                <c:pt idx="268">
                  <c:v>518.70000000000005</c:v>
                </c:pt>
                <c:pt idx="269">
                  <c:v>519.54599999999971</c:v>
                </c:pt>
                <c:pt idx="270">
                  <c:v>520.38699999999972</c:v>
                </c:pt>
                <c:pt idx="271">
                  <c:v>521.22900000000004</c:v>
                </c:pt>
                <c:pt idx="272">
                  <c:v>522.07799999999997</c:v>
                </c:pt>
                <c:pt idx="273">
                  <c:v>522.93099999999981</c:v>
                </c:pt>
                <c:pt idx="274">
                  <c:v>523.77700000000004</c:v>
                </c:pt>
                <c:pt idx="275">
                  <c:v>524.62400000000002</c:v>
                </c:pt>
                <c:pt idx="276">
                  <c:v>525.47500000000002</c:v>
                </c:pt>
                <c:pt idx="277">
                  <c:v>526.32099999999969</c:v>
                </c:pt>
                <c:pt idx="278">
                  <c:v>527.16300000000001</c:v>
                </c:pt>
                <c:pt idx="279">
                  <c:v>528.00400000000002</c:v>
                </c:pt>
                <c:pt idx="280">
                  <c:v>528.85399999999981</c:v>
                </c:pt>
                <c:pt idx="281">
                  <c:v>529.69899999999996</c:v>
                </c:pt>
                <c:pt idx="282">
                  <c:v>530.54199999999969</c:v>
                </c:pt>
                <c:pt idx="283">
                  <c:v>531.39</c:v>
                </c:pt>
                <c:pt idx="284">
                  <c:v>532.24199999999996</c:v>
                </c:pt>
                <c:pt idx="285">
                  <c:v>533.09199999999998</c:v>
                </c:pt>
                <c:pt idx="286">
                  <c:v>533.94499999999971</c:v>
                </c:pt>
                <c:pt idx="287">
                  <c:v>534.803</c:v>
                </c:pt>
                <c:pt idx="288">
                  <c:v>535.66100000000006</c:v>
                </c:pt>
                <c:pt idx="289">
                  <c:v>536.5139999999999</c:v>
                </c:pt>
                <c:pt idx="290">
                  <c:v>537.36899999999969</c:v>
                </c:pt>
                <c:pt idx="291">
                  <c:v>538.221</c:v>
                </c:pt>
                <c:pt idx="292">
                  <c:v>539.077</c:v>
                </c:pt>
                <c:pt idx="293">
                  <c:v>539.93699999999967</c:v>
                </c:pt>
                <c:pt idx="294">
                  <c:v>540.79700000000003</c:v>
                </c:pt>
                <c:pt idx="295">
                  <c:v>541.65199999999982</c:v>
                </c:pt>
                <c:pt idx="296">
                  <c:v>542.50800000000004</c:v>
                </c:pt>
                <c:pt idx="297">
                  <c:v>543.36199999999974</c:v>
                </c:pt>
                <c:pt idx="298">
                  <c:v>544.21799999999996</c:v>
                </c:pt>
                <c:pt idx="299">
                  <c:v>545.07100000000003</c:v>
                </c:pt>
                <c:pt idx="300">
                  <c:v>545.92699999999968</c:v>
                </c:pt>
                <c:pt idx="301">
                  <c:v>546.78600000000006</c:v>
                </c:pt>
                <c:pt idx="302">
                  <c:v>547.63499999999999</c:v>
                </c:pt>
                <c:pt idx="303">
                  <c:v>548.4849999999999</c:v>
                </c:pt>
                <c:pt idx="304">
                  <c:v>549.33899999999971</c:v>
                </c:pt>
                <c:pt idx="305">
                  <c:v>550.18899999999996</c:v>
                </c:pt>
                <c:pt idx="306">
                  <c:v>551.03600000000006</c:v>
                </c:pt>
                <c:pt idx="307">
                  <c:v>551.88300000000004</c:v>
                </c:pt>
                <c:pt idx="308">
                  <c:v>552.72699999999998</c:v>
                </c:pt>
                <c:pt idx="309">
                  <c:v>553.57399999999996</c:v>
                </c:pt>
                <c:pt idx="310">
                  <c:v>554.41699999999969</c:v>
                </c:pt>
                <c:pt idx="311">
                  <c:v>555.26499999999999</c:v>
                </c:pt>
                <c:pt idx="312">
                  <c:v>556.12</c:v>
                </c:pt>
                <c:pt idx="313">
                  <c:v>556.97199999999998</c:v>
                </c:pt>
                <c:pt idx="314">
                  <c:v>557.81999999999971</c:v>
                </c:pt>
                <c:pt idx="315">
                  <c:v>558.66300000000001</c:v>
                </c:pt>
                <c:pt idx="316">
                  <c:v>559.50099999999998</c:v>
                </c:pt>
                <c:pt idx="317">
                  <c:v>560.33400000000006</c:v>
                </c:pt>
                <c:pt idx="318">
                  <c:v>561.16999999999996</c:v>
                </c:pt>
                <c:pt idx="319">
                  <c:v>562.01099999999997</c:v>
                </c:pt>
                <c:pt idx="320">
                  <c:v>562.85199999999975</c:v>
                </c:pt>
                <c:pt idx="321">
                  <c:v>563.68799999999999</c:v>
                </c:pt>
                <c:pt idx="322">
                  <c:v>564.51599999999996</c:v>
                </c:pt>
                <c:pt idx="323">
                  <c:v>565.34199999999976</c:v>
                </c:pt>
                <c:pt idx="324">
                  <c:v>566.16999999999996</c:v>
                </c:pt>
                <c:pt idx="325">
                  <c:v>566.99699999999996</c:v>
                </c:pt>
                <c:pt idx="326">
                  <c:v>567.83400000000006</c:v>
                </c:pt>
                <c:pt idx="327">
                  <c:v>568.673</c:v>
                </c:pt>
                <c:pt idx="328">
                  <c:v>569.51</c:v>
                </c:pt>
                <c:pt idx="329">
                  <c:v>570.34799999999962</c:v>
                </c:pt>
                <c:pt idx="330">
                  <c:v>571.18899999999996</c:v>
                </c:pt>
                <c:pt idx="331">
                  <c:v>572.02699999999982</c:v>
                </c:pt>
                <c:pt idx="332">
                  <c:v>572.86899999999969</c:v>
                </c:pt>
                <c:pt idx="333">
                  <c:v>573.71400000000006</c:v>
                </c:pt>
                <c:pt idx="334">
                  <c:v>574.55799999999977</c:v>
                </c:pt>
                <c:pt idx="335">
                  <c:v>575.40099999999973</c:v>
                </c:pt>
                <c:pt idx="336">
                  <c:v>576.24199999999996</c:v>
                </c:pt>
                <c:pt idx="337">
                  <c:v>577.08900000000006</c:v>
                </c:pt>
                <c:pt idx="338">
                  <c:v>577.92999999999972</c:v>
                </c:pt>
                <c:pt idx="339">
                  <c:v>578.77</c:v>
                </c:pt>
                <c:pt idx="340">
                  <c:v>579.60900000000004</c:v>
                </c:pt>
                <c:pt idx="341">
                  <c:v>580.45599999999968</c:v>
                </c:pt>
                <c:pt idx="342">
                  <c:v>581.30599999999981</c:v>
                </c:pt>
                <c:pt idx="343">
                  <c:v>582.15899999999999</c:v>
                </c:pt>
                <c:pt idx="344">
                  <c:v>583.0139999999999</c:v>
                </c:pt>
                <c:pt idx="345">
                  <c:v>583.86699999999962</c:v>
                </c:pt>
                <c:pt idx="346">
                  <c:v>584.71799999999996</c:v>
                </c:pt>
                <c:pt idx="347">
                  <c:v>585.56699999999978</c:v>
                </c:pt>
                <c:pt idx="348">
                  <c:v>586.41599999999971</c:v>
                </c:pt>
                <c:pt idx="349">
                  <c:v>587.26699999999983</c:v>
                </c:pt>
                <c:pt idx="350">
                  <c:v>588.11699999999996</c:v>
                </c:pt>
                <c:pt idx="351">
                  <c:v>588.97</c:v>
                </c:pt>
                <c:pt idx="352">
                  <c:v>589.82199999999978</c:v>
                </c:pt>
                <c:pt idx="353">
                  <c:v>590.67399999999998</c:v>
                </c:pt>
                <c:pt idx="354">
                  <c:v>591.529</c:v>
                </c:pt>
                <c:pt idx="355">
                  <c:v>592.3889999999999</c:v>
                </c:pt>
                <c:pt idx="356">
                  <c:v>593.24900000000002</c:v>
                </c:pt>
                <c:pt idx="357">
                  <c:v>594.11199999999997</c:v>
                </c:pt>
                <c:pt idx="358">
                  <c:v>594.97500000000002</c:v>
                </c:pt>
                <c:pt idx="359">
                  <c:v>595.83799999999974</c:v>
                </c:pt>
                <c:pt idx="360">
                  <c:v>596.69899999999996</c:v>
                </c:pt>
                <c:pt idx="361">
                  <c:v>597.55899999999997</c:v>
                </c:pt>
                <c:pt idx="362">
                  <c:v>598.41199999999981</c:v>
                </c:pt>
                <c:pt idx="363">
                  <c:v>599.26499999999999</c:v>
                </c:pt>
                <c:pt idx="364">
                  <c:v>600.11799999999971</c:v>
                </c:pt>
                <c:pt idx="365">
                  <c:v>600.96599999999967</c:v>
                </c:pt>
                <c:pt idx="366">
                  <c:v>601.81099999999969</c:v>
                </c:pt>
                <c:pt idx="367">
                  <c:v>602.65899999999999</c:v>
                </c:pt>
                <c:pt idx="368">
                  <c:v>603.5139999999999</c:v>
                </c:pt>
                <c:pt idx="369">
                  <c:v>604.36799999999948</c:v>
                </c:pt>
                <c:pt idx="370">
                  <c:v>605.221</c:v>
                </c:pt>
                <c:pt idx="371">
                  <c:v>606.072</c:v>
                </c:pt>
                <c:pt idx="372">
                  <c:v>606.92499999999973</c:v>
                </c:pt>
                <c:pt idx="373">
                  <c:v>607.77599999999995</c:v>
                </c:pt>
                <c:pt idx="374">
                  <c:v>608.63099999999997</c:v>
                </c:pt>
                <c:pt idx="375">
                  <c:v>609.48400000000004</c:v>
                </c:pt>
                <c:pt idx="376">
                  <c:v>610.33699999999976</c:v>
                </c:pt>
                <c:pt idx="377">
                  <c:v>611.18399999999997</c:v>
                </c:pt>
                <c:pt idx="378">
                  <c:v>612.02800000000002</c:v>
                </c:pt>
                <c:pt idx="379">
                  <c:v>612.87699999999973</c:v>
                </c:pt>
                <c:pt idx="380">
                  <c:v>613.72400000000005</c:v>
                </c:pt>
                <c:pt idx="381">
                  <c:v>614.56999999999971</c:v>
                </c:pt>
                <c:pt idx="382">
                  <c:v>615.41899999999998</c:v>
                </c:pt>
                <c:pt idx="383">
                  <c:v>616.27099999999996</c:v>
                </c:pt>
                <c:pt idx="384">
                  <c:v>617.12900000000002</c:v>
                </c:pt>
                <c:pt idx="385">
                  <c:v>617.995</c:v>
                </c:pt>
                <c:pt idx="386">
                  <c:v>618.85699999999974</c:v>
                </c:pt>
                <c:pt idx="387">
                  <c:v>619.71199999999999</c:v>
                </c:pt>
                <c:pt idx="388">
                  <c:v>620.56199999999967</c:v>
                </c:pt>
                <c:pt idx="389">
                  <c:v>621.41100000000006</c:v>
                </c:pt>
                <c:pt idx="390">
                  <c:v>622.25800000000004</c:v>
                </c:pt>
                <c:pt idx="391">
                  <c:v>623.10199999999998</c:v>
                </c:pt>
                <c:pt idx="392">
                  <c:v>623.95399999999972</c:v>
                </c:pt>
                <c:pt idx="393">
                  <c:v>624.81099999999969</c:v>
                </c:pt>
                <c:pt idx="394">
                  <c:v>625.67399999999998</c:v>
                </c:pt>
                <c:pt idx="395">
                  <c:v>626.53399999999999</c:v>
                </c:pt>
                <c:pt idx="396">
                  <c:v>627.39300000000003</c:v>
                </c:pt>
                <c:pt idx="397">
                  <c:v>628.24699999999996</c:v>
                </c:pt>
                <c:pt idx="398">
                  <c:v>629.1</c:v>
                </c:pt>
                <c:pt idx="399">
                  <c:v>629.95599999999968</c:v>
                </c:pt>
                <c:pt idx="400">
                  <c:v>630.81999999999971</c:v>
                </c:pt>
                <c:pt idx="401">
                  <c:v>631.68499999999995</c:v>
                </c:pt>
                <c:pt idx="402">
                  <c:v>632.548</c:v>
                </c:pt>
                <c:pt idx="403">
                  <c:v>633.41499999999996</c:v>
                </c:pt>
                <c:pt idx="404">
                  <c:v>634.27700000000004</c:v>
                </c:pt>
                <c:pt idx="405">
                  <c:v>635.1389999999999</c:v>
                </c:pt>
                <c:pt idx="406">
                  <c:v>636.00599999999997</c:v>
                </c:pt>
                <c:pt idx="407">
                  <c:v>636.87099999999998</c:v>
                </c:pt>
                <c:pt idx="408">
                  <c:v>637.7349999999999</c:v>
                </c:pt>
                <c:pt idx="409">
                  <c:v>638.59400000000005</c:v>
                </c:pt>
                <c:pt idx="410">
                  <c:v>639.45699999999977</c:v>
                </c:pt>
                <c:pt idx="411">
                  <c:v>640.31899999999996</c:v>
                </c:pt>
                <c:pt idx="412">
                  <c:v>641.17999999999995</c:v>
                </c:pt>
                <c:pt idx="413">
                  <c:v>642.03800000000001</c:v>
                </c:pt>
                <c:pt idx="414">
                  <c:v>642.89799999999968</c:v>
                </c:pt>
                <c:pt idx="415">
                  <c:v>643.75800000000004</c:v>
                </c:pt>
                <c:pt idx="416">
                  <c:v>644.61300000000006</c:v>
                </c:pt>
                <c:pt idx="417">
                  <c:v>645.46299999999974</c:v>
                </c:pt>
                <c:pt idx="418">
                  <c:v>646.31399999999996</c:v>
                </c:pt>
                <c:pt idx="419">
                  <c:v>647.16899999999998</c:v>
                </c:pt>
                <c:pt idx="420">
                  <c:v>648.02800000000002</c:v>
                </c:pt>
                <c:pt idx="421">
                  <c:v>648.88499999999999</c:v>
                </c:pt>
                <c:pt idx="422">
                  <c:v>649.74</c:v>
                </c:pt>
                <c:pt idx="423">
                  <c:v>650.59299999999996</c:v>
                </c:pt>
                <c:pt idx="424">
                  <c:v>651.44199999999978</c:v>
                </c:pt>
                <c:pt idx="425">
                  <c:v>652.29100000000005</c:v>
                </c:pt>
                <c:pt idx="426">
                  <c:v>653.1389999999999</c:v>
                </c:pt>
                <c:pt idx="427">
                  <c:v>653.98699999999997</c:v>
                </c:pt>
                <c:pt idx="428">
                  <c:v>654.83400000000006</c:v>
                </c:pt>
                <c:pt idx="429">
                  <c:v>655.6869999999999</c:v>
                </c:pt>
                <c:pt idx="430">
                  <c:v>656.54599999999982</c:v>
                </c:pt>
                <c:pt idx="431">
                  <c:v>657.40099999999973</c:v>
                </c:pt>
                <c:pt idx="432">
                  <c:v>658.255</c:v>
                </c:pt>
                <c:pt idx="433">
                  <c:v>659.1099999999999</c:v>
                </c:pt>
                <c:pt idx="434">
                  <c:v>659.96199999999976</c:v>
                </c:pt>
                <c:pt idx="435">
                  <c:v>660.81099999999969</c:v>
                </c:pt>
                <c:pt idx="436">
                  <c:v>661.66100000000006</c:v>
                </c:pt>
                <c:pt idx="437">
                  <c:v>662.5139999999999</c:v>
                </c:pt>
                <c:pt idx="438">
                  <c:v>663.37</c:v>
                </c:pt>
                <c:pt idx="439">
                  <c:v>664.22699999999998</c:v>
                </c:pt>
                <c:pt idx="440">
                  <c:v>665.09</c:v>
                </c:pt>
                <c:pt idx="441">
                  <c:v>665.95599999999968</c:v>
                </c:pt>
                <c:pt idx="442">
                  <c:v>666.8159999999998</c:v>
                </c:pt>
                <c:pt idx="443">
                  <c:v>667.66799999999967</c:v>
                </c:pt>
                <c:pt idx="444">
                  <c:v>668.51599999999996</c:v>
                </c:pt>
                <c:pt idx="445">
                  <c:v>669.36099999999976</c:v>
                </c:pt>
                <c:pt idx="446">
                  <c:v>670.21299999999997</c:v>
                </c:pt>
                <c:pt idx="447">
                  <c:v>671.072</c:v>
                </c:pt>
                <c:pt idx="448">
                  <c:v>671.93599999999969</c:v>
                </c:pt>
                <c:pt idx="449">
                  <c:v>672.8009999999997</c:v>
                </c:pt>
                <c:pt idx="450">
                  <c:v>673.66599999999971</c:v>
                </c:pt>
                <c:pt idx="451">
                  <c:v>674.52800000000002</c:v>
                </c:pt>
                <c:pt idx="452">
                  <c:v>675.3889999999999</c:v>
                </c:pt>
                <c:pt idx="453">
                  <c:v>676.25199999999973</c:v>
                </c:pt>
                <c:pt idx="454">
                  <c:v>677.12400000000002</c:v>
                </c:pt>
                <c:pt idx="455">
                  <c:v>677.99299999999971</c:v>
                </c:pt>
                <c:pt idx="456">
                  <c:v>678.85099999999977</c:v>
                </c:pt>
                <c:pt idx="457">
                  <c:v>679.70299999999997</c:v>
                </c:pt>
                <c:pt idx="458">
                  <c:v>680.553</c:v>
                </c:pt>
                <c:pt idx="459">
                  <c:v>681.40199999999982</c:v>
                </c:pt>
                <c:pt idx="460">
                  <c:v>682.25199999999973</c:v>
                </c:pt>
                <c:pt idx="461">
                  <c:v>683.1099999999999</c:v>
                </c:pt>
                <c:pt idx="462">
                  <c:v>683.97299999999996</c:v>
                </c:pt>
                <c:pt idx="463">
                  <c:v>684.83299999999974</c:v>
                </c:pt>
                <c:pt idx="464">
                  <c:v>685.69</c:v>
                </c:pt>
                <c:pt idx="465">
                  <c:v>686.54599999999982</c:v>
                </c:pt>
                <c:pt idx="466">
                  <c:v>687.40099999999973</c:v>
                </c:pt>
                <c:pt idx="467">
                  <c:v>688.25199999999973</c:v>
                </c:pt>
                <c:pt idx="468">
                  <c:v>689.10699999999997</c:v>
                </c:pt>
                <c:pt idx="469">
                  <c:v>689.96699999999976</c:v>
                </c:pt>
                <c:pt idx="470">
                  <c:v>690.82899999999972</c:v>
                </c:pt>
                <c:pt idx="471">
                  <c:v>691.68399999999997</c:v>
                </c:pt>
                <c:pt idx="472">
                  <c:v>692.53399999999999</c:v>
                </c:pt>
                <c:pt idx="473">
                  <c:v>693.38799999999969</c:v>
                </c:pt>
                <c:pt idx="474">
                  <c:v>694.25199999999973</c:v>
                </c:pt>
                <c:pt idx="475">
                  <c:v>695.125</c:v>
                </c:pt>
                <c:pt idx="476">
                  <c:v>695.99299999999971</c:v>
                </c:pt>
                <c:pt idx="477">
                  <c:v>696.8529999999995</c:v>
                </c:pt>
                <c:pt idx="478">
                  <c:v>697.71400000000006</c:v>
                </c:pt>
                <c:pt idx="479">
                  <c:v>698.57299999999998</c:v>
                </c:pt>
                <c:pt idx="480">
                  <c:v>699.42699999999968</c:v>
                </c:pt>
                <c:pt idx="481">
                  <c:v>700.27800000000002</c:v>
                </c:pt>
                <c:pt idx="482">
                  <c:v>701.12599999999998</c:v>
                </c:pt>
                <c:pt idx="483">
                  <c:v>701.97299999999996</c:v>
                </c:pt>
                <c:pt idx="484">
                  <c:v>702.82399999999996</c:v>
                </c:pt>
                <c:pt idx="485">
                  <c:v>703.678</c:v>
                </c:pt>
                <c:pt idx="486">
                  <c:v>704.53600000000006</c:v>
                </c:pt>
                <c:pt idx="487">
                  <c:v>705.39300000000003</c:v>
                </c:pt>
                <c:pt idx="488">
                  <c:v>706.245</c:v>
                </c:pt>
                <c:pt idx="489">
                  <c:v>707.101</c:v>
                </c:pt>
                <c:pt idx="490">
                  <c:v>707.95299999999975</c:v>
                </c:pt>
                <c:pt idx="491">
                  <c:v>708.80599999999981</c:v>
                </c:pt>
                <c:pt idx="492">
                  <c:v>709.6569999999997</c:v>
                </c:pt>
                <c:pt idx="493">
                  <c:v>710.50700000000006</c:v>
                </c:pt>
                <c:pt idx="494">
                  <c:v>711.36099999999976</c:v>
                </c:pt>
                <c:pt idx="495">
                  <c:v>712.21500000000003</c:v>
                </c:pt>
                <c:pt idx="496">
                  <c:v>713.07500000000005</c:v>
                </c:pt>
                <c:pt idx="497">
                  <c:v>713.92899999999997</c:v>
                </c:pt>
                <c:pt idx="498">
                  <c:v>714.78899999999999</c:v>
                </c:pt>
                <c:pt idx="499">
                  <c:v>715.64799999999968</c:v>
                </c:pt>
                <c:pt idx="500">
                  <c:v>716.50199999999973</c:v>
                </c:pt>
                <c:pt idx="501">
                  <c:v>717.36300000000006</c:v>
                </c:pt>
                <c:pt idx="502">
                  <c:v>718.22400000000005</c:v>
                </c:pt>
                <c:pt idx="503">
                  <c:v>719.08500000000004</c:v>
                </c:pt>
                <c:pt idx="504">
                  <c:v>719.94399999999996</c:v>
                </c:pt>
                <c:pt idx="505">
                  <c:v>720.80499999999972</c:v>
                </c:pt>
                <c:pt idx="506">
                  <c:v>721.66399999999999</c:v>
                </c:pt>
                <c:pt idx="507">
                  <c:v>722.52199999999971</c:v>
                </c:pt>
                <c:pt idx="508">
                  <c:v>723.38099999999997</c:v>
                </c:pt>
                <c:pt idx="509">
                  <c:v>724.24199999999996</c:v>
                </c:pt>
                <c:pt idx="510">
                  <c:v>725.101</c:v>
                </c:pt>
                <c:pt idx="511">
                  <c:v>725.95599999999968</c:v>
                </c:pt>
                <c:pt idx="512">
                  <c:v>726.81199999999967</c:v>
                </c:pt>
                <c:pt idx="513">
                  <c:v>727.66899999999998</c:v>
                </c:pt>
                <c:pt idx="514">
                  <c:v>728.53</c:v>
                </c:pt>
                <c:pt idx="515">
                  <c:v>729.39099999999996</c:v>
                </c:pt>
                <c:pt idx="516">
                  <c:v>730.24800000000005</c:v>
                </c:pt>
                <c:pt idx="517">
                  <c:v>731.10599999999999</c:v>
                </c:pt>
                <c:pt idx="518">
                  <c:v>731.96799999999962</c:v>
                </c:pt>
                <c:pt idx="519">
                  <c:v>732.8299999999997</c:v>
                </c:pt>
                <c:pt idx="520">
                  <c:v>733.69100000000003</c:v>
                </c:pt>
                <c:pt idx="521">
                  <c:v>734.5509999999997</c:v>
                </c:pt>
                <c:pt idx="522">
                  <c:v>735.41699999999969</c:v>
                </c:pt>
                <c:pt idx="523">
                  <c:v>736.28099999999995</c:v>
                </c:pt>
                <c:pt idx="524">
                  <c:v>737.14300000000003</c:v>
                </c:pt>
                <c:pt idx="525">
                  <c:v>738.00599999999997</c:v>
                </c:pt>
                <c:pt idx="526">
                  <c:v>738.86799999999948</c:v>
                </c:pt>
                <c:pt idx="527">
                  <c:v>739.73400000000004</c:v>
                </c:pt>
                <c:pt idx="528">
                  <c:v>740.601</c:v>
                </c:pt>
                <c:pt idx="529">
                  <c:v>741.46799999999962</c:v>
                </c:pt>
                <c:pt idx="530">
                  <c:v>742.33799999999974</c:v>
                </c:pt>
                <c:pt idx="531">
                  <c:v>743.20699999999999</c:v>
                </c:pt>
                <c:pt idx="532">
                  <c:v>744.07399999999996</c:v>
                </c:pt>
                <c:pt idx="533">
                  <c:v>744.93699999999967</c:v>
                </c:pt>
                <c:pt idx="534">
                  <c:v>745.8009999999997</c:v>
                </c:pt>
                <c:pt idx="535">
                  <c:v>746.66199999999981</c:v>
                </c:pt>
                <c:pt idx="536">
                  <c:v>747.52499999999998</c:v>
                </c:pt>
                <c:pt idx="537">
                  <c:v>748.39099999999996</c:v>
                </c:pt>
                <c:pt idx="538">
                  <c:v>749.26099999999997</c:v>
                </c:pt>
                <c:pt idx="539">
                  <c:v>750.13499999999999</c:v>
                </c:pt>
                <c:pt idx="540">
                  <c:v>751.005</c:v>
                </c:pt>
                <c:pt idx="541">
                  <c:v>751.87199999999996</c:v>
                </c:pt>
                <c:pt idx="542">
                  <c:v>752.73900000000003</c:v>
                </c:pt>
                <c:pt idx="543">
                  <c:v>753.60599999999999</c:v>
                </c:pt>
                <c:pt idx="544">
                  <c:v>754.46499999999969</c:v>
                </c:pt>
                <c:pt idx="545">
                  <c:v>755.32499999999982</c:v>
                </c:pt>
                <c:pt idx="546">
                  <c:v>756.18</c:v>
                </c:pt>
                <c:pt idx="547">
                  <c:v>757.03299999999967</c:v>
                </c:pt>
                <c:pt idx="548">
                  <c:v>757.88799999999969</c:v>
                </c:pt>
                <c:pt idx="549">
                  <c:v>758.75400000000002</c:v>
                </c:pt>
                <c:pt idx="550">
                  <c:v>759.625</c:v>
                </c:pt>
                <c:pt idx="551">
                  <c:v>760.49400000000003</c:v>
                </c:pt>
                <c:pt idx="552">
                  <c:v>761.35999999999967</c:v>
                </c:pt>
                <c:pt idx="553">
                  <c:v>762.22299999999996</c:v>
                </c:pt>
                <c:pt idx="554">
                  <c:v>763.08699999999999</c:v>
                </c:pt>
                <c:pt idx="555">
                  <c:v>763.94599999999969</c:v>
                </c:pt>
                <c:pt idx="556">
                  <c:v>764.8</c:v>
                </c:pt>
                <c:pt idx="557">
                  <c:v>765.65599999999972</c:v>
                </c:pt>
                <c:pt idx="558">
                  <c:v>766.52</c:v>
                </c:pt>
                <c:pt idx="559">
                  <c:v>767.39300000000003</c:v>
                </c:pt>
                <c:pt idx="560">
                  <c:v>768.26599999999996</c:v>
                </c:pt>
                <c:pt idx="561">
                  <c:v>769.13799999999969</c:v>
                </c:pt>
                <c:pt idx="562">
                  <c:v>770.00700000000006</c:v>
                </c:pt>
                <c:pt idx="563">
                  <c:v>770.87699999999973</c:v>
                </c:pt>
                <c:pt idx="564">
                  <c:v>771.745</c:v>
                </c:pt>
                <c:pt idx="565">
                  <c:v>772.61199999999997</c:v>
                </c:pt>
                <c:pt idx="566">
                  <c:v>773.47900000000004</c:v>
                </c:pt>
                <c:pt idx="567">
                  <c:v>774.34599999999978</c:v>
                </c:pt>
                <c:pt idx="568">
                  <c:v>775.21599999999989</c:v>
                </c:pt>
                <c:pt idx="569">
                  <c:v>776.08799999999997</c:v>
                </c:pt>
                <c:pt idx="570">
                  <c:v>776.96199999999976</c:v>
                </c:pt>
                <c:pt idx="571">
                  <c:v>777.83899999999971</c:v>
                </c:pt>
                <c:pt idx="572">
                  <c:v>778.71900000000005</c:v>
                </c:pt>
                <c:pt idx="573">
                  <c:v>779.601</c:v>
                </c:pt>
                <c:pt idx="574">
                  <c:v>780.48599999999999</c:v>
                </c:pt>
                <c:pt idx="575">
                  <c:v>781.38300000000004</c:v>
                </c:pt>
                <c:pt idx="576">
                  <c:v>782.28200000000004</c:v>
                </c:pt>
                <c:pt idx="577">
                  <c:v>783.18</c:v>
                </c:pt>
                <c:pt idx="578">
                  <c:v>784.07500000000005</c:v>
                </c:pt>
                <c:pt idx="579">
                  <c:v>784.96399999999971</c:v>
                </c:pt>
                <c:pt idx="580">
                  <c:v>785.85199999999975</c:v>
                </c:pt>
                <c:pt idx="581">
                  <c:v>786.73500000000001</c:v>
                </c:pt>
                <c:pt idx="582">
                  <c:v>787.61900000000003</c:v>
                </c:pt>
                <c:pt idx="583">
                  <c:v>788.49799999999971</c:v>
                </c:pt>
                <c:pt idx="584">
                  <c:v>789.37400000000002</c:v>
                </c:pt>
                <c:pt idx="585">
                  <c:v>790.24900000000002</c:v>
                </c:pt>
                <c:pt idx="586">
                  <c:v>791.12</c:v>
                </c:pt>
                <c:pt idx="587">
                  <c:v>791.99299999999971</c:v>
                </c:pt>
                <c:pt idx="588">
                  <c:v>792.86799999999948</c:v>
                </c:pt>
                <c:pt idx="589">
                  <c:v>793.74799999999971</c:v>
                </c:pt>
                <c:pt idx="590">
                  <c:v>794.6279999999997</c:v>
                </c:pt>
                <c:pt idx="591">
                  <c:v>795.50900000000001</c:v>
                </c:pt>
                <c:pt idx="592">
                  <c:v>796.38699999999972</c:v>
                </c:pt>
                <c:pt idx="593">
                  <c:v>797.2579999999997</c:v>
                </c:pt>
                <c:pt idx="594">
                  <c:v>798.12599999999998</c:v>
                </c:pt>
                <c:pt idx="595">
                  <c:v>798.99199999999996</c:v>
                </c:pt>
                <c:pt idx="596">
                  <c:v>799.86099999999976</c:v>
                </c:pt>
                <c:pt idx="597">
                  <c:v>800.72699999999998</c:v>
                </c:pt>
                <c:pt idx="598">
                  <c:v>801.59799999999996</c:v>
                </c:pt>
                <c:pt idx="599">
                  <c:v>802.46899999999971</c:v>
                </c:pt>
                <c:pt idx="600">
                  <c:v>803.34099999999978</c:v>
                </c:pt>
                <c:pt idx="601">
                  <c:v>804.20899999999995</c:v>
                </c:pt>
                <c:pt idx="602">
                  <c:v>805.077</c:v>
                </c:pt>
                <c:pt idx="603">
                  <c:v>805.9459999999998</c:v>
                </c:pt>
                <c:pt idx="604">
                  <c:v>806.81999999999971</c:v>
                </c:pt>
                <c:pt idx="605">
                  <c:v>807.69600000000003</c:v>
                </c:pt>
                <c:pt idx="606">
                  <c:v>808.56799999999976</c:v>
                </c:pt>
                <c:pt idx="607">
                  <c:v>809.4409999999998</c:v>
                </c:pt>
                <c:pt idx="608">
                  <c:v>810.31999999999971</c:v>
                </c:pt>
                <c:pt idx="609">
                  <c:v>811.202</c:v>
                </c:pt>
                <c:pt idx="610">
                  <c:v>812.08299999999997</c:v>
                </c:pt>
                <c:pt idx="611">
                  <c:v>812.97</c:v>
                </c:pt>
                <c:pt idx="612">
                  <c:v>813.8529999999995</c:v>
                </c:pt>
                <c:pt idx="613">
                  <c:v>814.73099999999999</c:v>
                </c:pt>
                <c:pt idx="614">
                  <c:v>815.61299999999972</c:v>
                </c:pt>
                <c:pt idx="615">
                  <c:v>816.48799999999972</c:v>
                </c:pt>
                <c:pt idx="616">
                  <c:v>817.36099999999976</c:v>
                </c:pt>
                <c:pt idx="617">
                  <c:v>818.23799999999972</c:v>
                </c:pt>
                <c:pt idx="618">
                  <c:v>819.11799999999971</c:v>
                </c:pt>
                <c:pt idx="619">
                  <c:v>820.0029999999997</c:v>
                </c:pt>
                <c:pt idx="620">
                  <c:v>820.88900000000001</c:v>
                </c:pt>
                <c:pt idx="621">
                  <c:v>821.77200000000005</c:v>
                </c:pt>
                <c:pt idx="622">
                  <c:v>822.6519999999997</c:v>
                </c:pt>
                <c:pt idx="623">
                  <c:v>823.53300000000002</c:v>
                </c:pt>
                <c:pt idx="624">
                  <c:v>824.41499999999996</c:v>
                </c:pt>
                <c:pt idx="625">
                  <c:v>825.29399999999998</c:v>
                </c:pt>
                <c:pt idx="626">
                  <c:v>826.17600000000004</c:v>
                </c:pt>
                <c:pt idx="627">
                  <c:v>827.05699999999979</c:v>
                </c:pt>
                <c:pt idx="628">
                  <c:v>827.93899999999996</c:v>
                </c:pt>
                <c:pt idx="629">
                  <c:v>828.81999999999971</c:v>
                </c:pt>
                <c:pt idx="630">
                  <c:v>829.70100000000002</c:v>
                </c:pt>
                <c:pt idx="631">
                  <c:v>830.58199999999999</c:v>
                </c:pt>
                <c:pt idx="632">
                  <c:v>831.4599999999997</c:v>
                </c:pt>
                <c:pt idx="633">
                  <c:v>832.34199999999976</c:v>
                </c:pt>
                <c:pt idx="634">
                  <c:v>833.226</c:v>
                </c:pt>
                <c:pt idx="635">
                  <c:v>834.10500000000002</c:v>
                </c:pt>
                <c:pt idx="636">
                  <c:v>834.98199999999997</c:v>
                </c:pt>
                <c:pt idx="637">
                  <c:v>835.8589999999997</c:v>
                </c:pt>
                <c:pt idx="638">
                  <c:v>836.73500000000001</c:v>
                </c:pt>
                <c:pt idx="639">
                  <c:v>837.61599999999999</c:v>
                </c:pt>
                <c:pt idx="640">
                  <c:v>838.5</c:v>
                </c:pt>
                <c:pt idx="641">
                  <c:v>839.38800000000003</c:v>
                </c:pt>
                <c:pt idx="642">
                  <c:v>840.27300000000002</c:v>
                </c:pt>
                <c:pt idx="643">
                  <c:v>841.15899999999999</c:v>
                </c:pt>
                <c:pt idx="644">
                  <c:v>842.04</c:v>
                </c:pt>
                <c:pt idx="645">
                  <c:v>842.923</c:v>
                </c:pt>
                <c:pt idx="646">
                  <c:v>843.8059999999997</c:v>
                </c:pt>
                <c:pt idx="647">
                  <c:v>844.69100000000003</c:v>
                </c:pt>
                <c:pt idx="648">
                  <c:v>845.57600000000002</c:v>
                </c:pt>
                <c:pt idx="649">
                  <c:v>846.45899999999972</c:v>
                </c:pt>
                <c:pt idx="650">
                  <c:v>847.33899999999971</c:v>
                </c:pt>
                <c:pt idx="651">
                  <c:v>848.21900000000005</c:v>
                </c:pt>
                <c:pt idx="652">
                  <c:v>849.09799999999996</c:v>
                </c:pt>
                <c:pt idx="653">
                  <c:v>849.98299999999972</c:v>
                </c:pt>
                <c:pt idx="654">
                  <c:v>850.86599999999976</c:v>
                </c:pt>
                <c:pt idx="655">
                  <c:v>851.74900000000002</c:v>
                </c:pt>
                <c:pt idx="656">
                  <c:v>852.64</c:v>
                </c:pt>
                <c:pt idx="657">
                  <c:v>853.53599999999972</c:v>
                </c:pt>
                <c:pt idx="658">
                  <c:v>854.42999999999984</c:v>
                </c:pt>
                <c:pt idx="659">
                  <c:v>855.31999999999971</c:v>
                </c:pt>
                <c:pt idx="660">
                  <c:v>856.21</c:v>
                </c:pt>
                <c:pt idx="661">
                  <c:v>857.09699999999998</c:v>
                </c:pt>
                <c:pt idx="662">
                  <c:v>857.98400000000004</c:v>
                </c:pt>
                <c:pt idx="663">
                  <c:v>858.8779999999997</c:v>
                </c:pt>
                <c:pt idx="664">
                  <c:v>859.78</c:v>
                </c:pt>
                <c:pt idx="665">
                  <c:v>860.68100000000004</c:v>
                </c:pt>
                <c:pt idx="666">
                  <c:v>861.57500000000005</c:v>
                </c:pt>
                <c:pt idx="667">
                  <c:v>862.46299999999974</c:v>
                </c:pt>
                <c:pt idx="668">
                  <c:v>863.3499999999998</c:v>
                </c:pt>
                <c:pt idx="669">
                  <c:v>864.23299999999972</c:v>
                </c:pt>
                <c:pt idx="670">
                  <c:v>865.11599999999999</c:v>
                </c:pt>
                <c:pt idx="671">
                  <c:v>866.00099999999998</c:v>
                </c:pt>
                <c:pt idx="672">
                  <c:v>866.88400000000001</c:v>
                </c:pt>
                <c:pt idx="673">
                  <c:v>867.76800000000003</c:v>
                </c:pt>
                <c:pt idx="674">
                  <c:v>868.65</c:v>
                </c:pt>
                <c:pt idx="675">
                  <c:v>869.529</c:v>
                </c:pt>
                <c:pt idx="676">
                  <c:v>870.41099999999972</c:v>
                </c:pt>
                <c:pt idx="677">
                  <c:v>871.29600000000005</c:v>
                </c:pt>
                <c:pt idx="678">
                  <c:v>872.18399999999997</c:v>
                </c:pt>
                <c:pt idx="679">
                  <c:v>873.07600000000002</c:v>
                </c:pt>
                <c:pt idx="680">
                  <c:v>873.96299999999974</c:v>
                </c:pt>
                <c:pt idx="681">
                  <c:v>874.85199999999975</c:v>
                </c:pt>
                <c:pt idx="682">
                  <c:v>875.745</c:v>
                </c:pt>
                <c:pt idx="683">
                  <c:v>876.64099999999996</c:v>
                </c:pt>
                <c:pt idx="684">
                  <c:v>877.53300000000002</c:v>
                </c:pt>
                <c:pt idx="685">
                  <c:v>878.42499999999973</c:v>
                </c:pt>
                <c:pt idx="686">
                  <c:v>879.32399999999996</c:v>
                </c:pt>
                <c:pt idx="687">
                  <c:v>880.22</c:v>
                </c:pt>
                <c:pt idx="688">
                  <c:v>881.11400000000003</c:v>
                </c:pt>
                <c:pt idx="689">
                  <c:v>882.00900000000001</c:v>
                </c:pt>
                <c:pt idx="690">
                  <c:v>882.90599999999972</c:v>
                </c:pt>
                <c:pt idx="691">
                  <c:v>883.803</c:v>
                </c:pt>
                <c:pt idx="692">
                  <c:v>884.70600000000002</c:v>
                </c:pt>
                <c:pt idx="693">
                  <c:v>885.61</c:v>
                </c:pt>
                <c:pt idx="694">
                  <c:v>886.52</c:v>
                </c:pt>
                <c:pt idx="695">
                  <c:v>887.43299999999977</c:v>
                </c:pt>
                <c:pt idx="696">
                  <c:v>888.35199999999975</c:v>
                </c:pt>
                <c:pt idx="697">
                  <c:v>889.27499999999998</c:v>
                </c:pt>
                <c:pt idx="698">
                  <c:v>890.2</c:v>
                </c:pt>
                <c:pt idx="699">
                  <c:v>891.12599999999998</c:v>
                </c:pt>
                <c:pt idx="700">
                  <c:v>892.05699999999979</c:v>
                </c:pt>
                <c:pt idx="701">
                  <c:v>892.99099999999999</c:v>
                </c:pt>
                <c:pt idx="702">
                  <c:v>893.92699999999979</c:v>
                </c:pt>
                <c:pt idx="703">
                  <c:v>894.86299999999949</c:v>
                </c:pt>
                <c:pt idx="704">
                  <c:v>895.79399999999998</c:v>
                </c:pt>
                <c:pt idx="705">
                  <c:v>896.72299999999996</c:v>
                </c:pt>
                <c:pt idx="706">
                  <c:v>897.64699999999971</c:v>
                </c:pt>
                <c:pt idx="707">
                  <c:v>898.57399999999996</c:v>
                </c:pt>
                <c:pt idx="708">
                  <c:v>899.50099999999998</c:v>
                </c:pt>
                <c:pt idx="709">
                  <c:v>900.42499999999973</c:v>
                </c:pt>
                <c:pt idx="710">
                  <c:v>901.34899999999971</c:v>
                </c:pt>
                <c:pt idx="711">
                  <c:v>902.27</c:v>
                </c:pt>
                <c:pt idx="712">
                  <c:v>903.19200000000001</c:v>
                </c:pt>
                <c:pt idx="713">
                  <c:v>904.11599999999999</c:v>
                </c:pt>
                <c:pt idx="714">
                  <c:v>905.04300000000001</c:v>
                </c:pt>
                <c:pt idx="715">
                  <c:v>905.97699999999998</c:v>
                </c:pt>
                <c:pt idx="716">
                  <c:v>906.91399999999999</c:v>
                </c:pt>
                <c:pt idx="717">
                  <c:v>907.8449999999998</c:v>
                </c:pt>
                <c:pt idx="718">
                  <c:v>908.77700000000004</c:v>
                </c:pt>
                <c:pt idx="719">
                  <c:v>909.70899999999995</c:v>
                </c:pt>
                <c:pt idx="720">
                  <c:v>910.63800000000003</c:v>
                </c:pt>
                <c:pt idx="721">
                  <c:v>911.56299999999976</c:v>
                </c:pt>
                <c:pt idx="722">
                  <c:v>912.48199999999997</c:v>
                </c:pt>
                <c:pt idx="723">
                  <c:v>913.40599999999972</c:v>
                </c:pt>
                <c:pt idx="724">
                  <c:v>914.33599999999979</c:v>
                </c:pt>
                <c:pt idx="725">
                  <c:v>915.26699999999971</c:v>
                </c:pt>
                <c:pt idx="726">
                  <c:v>916.197</c:v>
                </c:pt>
                <c:pt idx="727">
                  <c:v>917.1279999999997</c:v>
                </c:pt>
                <c:pt idx="728">
                  <c:v>918.05699999999979</c:v>
                </c:pt>
                <c:pt idx="729">
                  <c:v>918.98400000000004</c:v>
                </c:pt>
                <c:pt idx="730">
                  <c:v>919.91399999999999</c:v>
                </c:pt>
                <c:pt idx="731">
                  <c:v>920.84199999999976</c:v>
                </c:pt>
                <c:pt idx="732">
                  <c:v>921.77200000000005</c:v>
                </c:pt>
                <c:pt idx="733">
                  <c:v>922.70299999999997</c:v>
                </c:pt>
                <c:pt idx="734">
                  <c:v>923.62900000000002</c:v>
                </c:pt>
                <c:pt idx="735">
                  <c:v>924.5559999999997</c:v>
                </c:pt>
                <c:pt idx="736">
                  <c:v>925.48500000000001</c:v>
                </c:pt>
                <c:pt idx="737">
                  <c:v>926.41300000000001</c:v>
                </c:pt>
                <c:pt idx="738">
                  <c:v>927.3449999999998</c:v>
                </c:pt>
                <c:pt idx="739">
                  <c:v>928.28</c:v>
                </c:pt>
                <c:pt idx="740">
                  <c:v>929.21199999999999</c:v>
                </c:pt>
                <c:pt idx="741">
                  <c:v>930.14300000000003</c:v>
                </c:pt>
                <c:pt idx="742">
                  <c:v>931.07299999999998</c:v>
                </c:pt>
                <c:pt idx="743">
                  <c:v>932.00199999999973</c:v>
                </c:pt>
                <c:pt idx="744">
                  <c:v>932.928</c:v>
                </c:pt>
                <c:pt idx="745">
                  <c:v>933.8589999999997</c:v>
                </c:pt>
                <c:pt idx="746">
                  <c:v>934.78899999999999</c:v>
                </c:pt>
                <c:pt idx="747">
                  <c:v>935.71600000000001</c:v>
                </c:pt>
                <c:pt idx="748">
                  <c:v>936.64599999999996</c:v>
                </c:pt>
                <c:pt idx="749">
                  <c:v>937.57600000000002</c:v>
                </c:pt>
                <c:pt idx="750">
                  <c:v>938.51199999999972</c:v>
                </c:pt>
                <c:pt idx="751">
                  <c:v>939.44399999999996</c:v>
                </c:pt>
                <c:pt idx="752">
                  <c:v>940.37400000000002</c:v>
                </c:pt>
                <c:pt idx="753">
                  <c:v>941.3</c:v>
                </c:pt>
                <c:pt idx="754">
                  <c:v>942.22900000000004</c:v>
                </c:pt>
                <c:pt idx="755">
                  <c:v>943.16499999999996</c:v>
                </c:pt>
                <c:pt idx="756">
                  <c:v>944.101</c:v>
                </c:pt>
                <c:pt idx="757">
                  <c:v>945.03699999999969</c:v>
                </c:pt>
                <c:pt idx="758">
                  <c:v>945.97400000000005</c:v>
                </c:pt>
                <c:pt idx="759">
                  <c:v>946.91099999999972</c:v>
                </c:pt>
                <c:pt idx="760">
                  <c:v>947.8299999999997</c:v>
                </c:pt>
                <c:pt idx="761">
                  <c:v>948.73</c:v>
                </c:pt>
                <c:pt idx="762">
                  <c:v>949.62599999999998</c:v>
                </c:pt>
                <c:pt idx="763">
                  <c:v>950.51599999999996</c:v>
                </c:pt>
                <c:pt idx="764">
                  <c:v>951.41300000000001</c:v>
                </c:pt>
                <c:pt idx="765">
                  <c:v>952.30999999999983</c:v>
                </c:pt>
                <c:pt idx="766">
                  <c:v>953.20799999999997</c:v>
                </c:pt>
                <c:pt idx="767">
                  <c:v>954.10599999999999</c:v>
                </c:pt>
                <c:pt idx="768">
                  <c:v>955.005</c:v>
                </c:pt>
                <c:pt idx="769">
                  <c:v>955.9</c:v>
                </c:pt>
                <c:pt idx="770">
                  <c:v>956.79700000000003</c:v>
                </c:pt>
                <c:pt idx="771">
                  <c:v>957.69500000000005</c:v>
                </c:pt>
                <c:pt idx="772">
                  <c:v>958.59400000000005</c:v>
                </c:pt>
                <c:pt idx="773">
                  <c:v>959.49099999999999</c:v>
                </c:pt>
                <c:pt idx="774">
                  <c:v>960.39</c:v>
                </c:pt>
                <c:pt idx="775">
                  <c:v>961.28899999999999</c:v>
                </c:pt>
                <c:pt idx="776">
                  <c:v>962.19299999999998</c:v>
                </c:pt>
                <c:pt idx="777">
                  <c:v>963.09900000000005</c:v>
                </c:pt>
                <c:pt idx="778">
                  <c:v>964.00699999999972</c:v>
                </c:pt>
                <c:pt idx="779">
                  <c:v>964.92</c:v>
                </c:pt>
                <c:pt idx="780">
                  <c:v>965.8299999999997</c:v>
                </c:pt>
                <c:pt idx="781">
                  <c:v>966.73299999999972</c:v>
                </c:pt>
                <c:pt idx="782">
                  <c:v>967.6329999999997</c:v>
                </c:pt>
                <c:pt idx="783">
                  <c:v>968.5319999999997</c:v>
                </c:pt>
                <c:pt idx="784">
                  <c:v>969.43599999999969</c:v>
                </c:pt>
                <c:pt idx="785">
                  <c:v>970.33899999999971</c:v>
                </c:pt>
                <c:pt idx="786">
                  <c:v>971.245</c:v>
                </c:pt>
                <c:pt idx="787">
                  <c:v>972.15599999999972</c:v>
                </c:pt>
                <c:pt idx="788">
                  <c:v>973.06699999999978</c:v>
                </c:pt>
                <c:pt idx="789">
                  <c:v>973.976</c:v>
                </c:pt>
                <c:pt idx="790">
                  <c:v>974.8829999999997</c:v>
                </c:pt>
                <c:pt idx="791">
                  <c:v>975.78700000000003</c:v>
                </c:pt>
                <c:pt idx="792">
                  <c:v>976.68600000000004</c:v>
                </c:pt>
                <c:pt idx="793">
                  <c:v>977.58799999999997</c:v>
                </c:pt>
                <c:pt idx="794">
                  <c:v>978.49</c:v>
                </c:pt>
                <c:pt idx="795">
                  <c:v>979.38900000000001</c:v>
                </c:pt>
                <c:pt idx="796">
                  <c:v>980.28800000000001</c:v>
                </c:pt>
                <c:pt idx="797">
                  <c:v>981.18700000000001</c:v>
                </c:pt>
                <c:pt idx="798">
                  <c:v>982.08299999999997</c:v>
                </c:pt>
                <c:pt idx="799">
                  <c:v>982.97500000000002</c:v>
                </c:pt>
                <c:pt idx="800">
                  <c:v>983.87</c:v>
                </c:pt>
                <c:pt idx="801">
                  <c:v>984.76400000000001</c:v>
                </c:pt>
                <c:pt idx="802">
                  <c:v>985.66199999999969</c:v>
                </c:pt>
                <c:pt idx="803">
                  <c:v>986.56399999999996</c:v>
                </c:pt>
                <c:pt idx="804">
                  <c:v>987.45799999999974</c:v>
                </c:pt>
                <c:pt idx="805">
                  <c:v>988.3539999999997</c:v>
                </c:pt>
                <c:pt idx="806">
                  <c:v>989.255</c:v>
                </c:pt>
                <c:pt idx="807">
                  <c:v>990.1569999999997</c:v>
                </c:pt>
                <c:pt idx="808">
                  <c:v>991.06099999999969</c:v>
                </c:pt>
                <c:pt idx="809">
                  <c:v>991.96199999999976</c:v>
                </c:pt>
                <c:pt idx="810">
                  <c:v>992.85999999999979</c:v>
                </c:pt>
                <c:pt idx="811">
                  <c:v>993.76199999999972</c:v>
                </c:pt>
                <c:pt idx="812">
                  <c:v>994.70399999999995</c:v>
                </c:pt>
                <c:pt idx="813">
                  <c:v>995.66899999999998</c:v>
                </c:pt>
                <c:pt idx="814">
                  <c:v>996.64800000000002</c:v>
                </c:pt>
                <c:pt idx="815">
                  <c:v>997.63199999999972</c:v>
                </c:pt>
                <c:pt idx="816">
                  <c:v>998.61799999999971</c:v>
                </c:pt>
                <c:pt idx="817">
                  <c:v>999.60799999999972</c:v>
                </c:pt>
                <c:pt idx="818">
                  <c:v>1000.6</c:v>
                </c:pt>
                <c:pt idx="819">
                  <c:v>1001.59</c:v>
                </c:pt>
                <c:pt idx="820">
                  <c:v>1002.582</c:v>
                </c:pt>
                <c:pt idx="821">
                  <c:v>1003.569</c:v>
                </c:pt>
                <c:pt idx="822">
                  <c:v>1004.553</c:v>
                </c:pt>
                <c:pt idx="823">
                  <c:v>1005.54</c:v>
                </c:pt>
                <c:pt idx="824">
                  <c:v>1006.525</c:v>
                </c:pt>
                <c:pt idx="825">
                  <c:v>1007.508</c:v>
                </c:pt>
                <c:pt idx="826">
                  <c:v>1008.492</c:v>
                </c:pt>
                <c:pt idx="827">
                  <c:v>1009.476</c:v>
                </c:pt>
                <c:pt idx="828">
                  <c:v>1010.456</c:v>
                </c:pt>
                <c:pt idx="829">
                  <c:v>1011.433</c:v>
                </c:pt>
                <c:pt idx="830">
                  <c:v>1012.413</c:v>
                </c:pt>
                <c:pt idx="831">
                  <c:v>1013.39</c:v>
                </c:pt>
                <c:pt idx="832">
                  <c:v>1014.3680000000001</c:v>
                </c:pt>
                <c:pt idx="833">
                  <c:v>1015.347</c:v>
                </c:pt>
                <c:pt idx="834">
                  <c:v>1016.319</c:v>
                </c:pt>
                <c:pt idx="835">
                  <c:v>1017.29</c:v>
                </c:pt>
                <c:pt idx="836">
                  <c:v>1018.2619999999999</c:v>
                </c:pt>
                <c:pt idx="837">
                  <c:v>1019.24</c:v>
                </c:pt>
                <c:pt idx="838">
                  <c:v>1020.213</c:v>
                </c:pt>
                <c:pt idx="839">
                  <c:v>1021.188</c:v>
                </c:pt>
                <c:pt idx="840">
                  <c:v>1022.1609999999999</c:v>
                </c:pt>
                <c:pt idx="841">
                  <c:v>1023.13</c:v>
                </c:pt>
                <c:pt idx="842">
                  <c:v>1024.0930000000001</c:v>
                </c:pt>
                <c:pt idx="843">
                  <c:v>1025.0550000000001</c:v>
                </c:pt>
                <c:pt idx="844">
                  <c:v>1026.0150000000001</c:v>
                </c:pt>
                <c:pt idx="845">
                  <c:v>1026.979</c:v>
                </c:pt>
                <c:pt idx="846">
                  <c:v>1027.941</c:v>
                </c:pt>
                <c:pt idx="847">
                  <c:v>1028.9010000000001</c:v>
                </c:pt>
                <c:pt idx="848">
                  <c:v>1029.865</c:v>
                </c:pt>
                <c:pt idx="849">
                  <c:v>1030.828</c:v>
                </c:pt>
                <c:pt idx="850">
                  <c:v>1031.7919999999999</c:v>
                </c:pt>
                <c:pt idx="851">
                  <c:v>1032.7560000000001</c:v>
                </c:pt>
                <c:pt idx="852">
                  <c:v>1033.7190000000001</c:v>
                </c:pt>
                <c:pt idx="853">
                  <c:v>1034.68</c:v>
                </c:pt>
                <c:pt idx="854">
                  <c:v>1035.644</c:v>
                </c:pt>
                <c:pt idx="855">
                  <c:v>1036.6120000000001</c:v>
                </c:pt>
                <c:pt idx="856">
                  <c:v>1037.578</c:v>
                </c:pt>
                <c:pt idx="857">
                  <c:v>1038.5409999999999</c:v>
                </c:pt>
                <c:pt idx="858">
                  <c:v>1039.5050000000001</c:v>
                </c:pt>
                <c:pt idx="859">
                  <c:v>1040.4659999999999</c:v>
                </c:pt>
                <c:pt idx="860">
                  <c:v>1041.4280000000001</c:v>
                </c:pt>
                <c:pt idx="861">
                  <c:v>1042.394</c:v>
                </c:pt>
                <c:pt idx="862">
                  <c:v>1043.357</c:v>
                </c:pt>
                <c:pt idx="863">
                  <c:v>1044.3209999999999</c:v>
                </c:pt>
                <c:pt idx="864">
                  <c:v>1045.2840000000001</c:v>
                </c:pt>
                <c:pt idx="865">
                  <c:v>1046.2460000000001</c:v>
                </c:pt>
                <c:pt idx="866">
                  <c:v>1047.201</c:v>
                </c:pt>
                <c:pt idx="867">
                  <c:v>1048.134</c:v>
                </c:pt>
                <c:pt idx="868">
                  <c:v>1049.047</c:v>
                </c:pt>
                <c:pt idx="869">
                  <c:v>1049.954</c:v>
                </c:pt>
                <c:pt idx="870">
                  <c:v>1050.864</c:v>
                </c:pt>
                <c:pt idx="871">
                  <c:v>1051.7729999999999</c:v>
                </c:pt>
                <c:pt idx="872">
                  <c:v>1052.68</c:v>
                </c:pt>
                <c:pt idx="873">
                  <c:v>1053.586</c:v>
                </c:pt>
                <c:pt idx="874">
                  <c:v>1054.4939999999999</c:v>
                </c:pt>
                <c:pt idx="875">
                  <c:v>1055.4079999999999</c:v>
                </c:pt>
                <c:pt idx="876">
                  <c:v>1056.3240000000001</c:v>
                </c:pt>
                <c:pt idx="877">
                  <c:v>1057.241</c:v>
                </c:pt>
                <c:pt idx="878">
                  <c:v>1058.1569999999999</c:v>
                </c:pt>
                <c:pt idx="879">
                  <c:v>1059.0719999999999</c:v>
                </c:pt>
                <c:pt idx="880">
                  <c:v>1059.9839999999999</c:v>
                </c:pt>
                <c:pt idx="881">
                  <c:v>1060.893</c:v>
                </c:pt>
                <c:pt idx="882">
                  <c:v>1061.8009999999999</c:v>
                </c:pt>
                <c:pt idx="883">
                  <c:v>1062.7090000000001</c:v>
                </c:pt>
                <c:pt idx="884">
                  <c:v>1063.614</c:v>
                </c:pt>
                <c:pt idx="885">
                  <c:v>1064.5229999999999</c:v>
                </c:pt>
                <c:pt idx="886">
                  <c:v>1065.43</c:v>
                </c:pt>
                <c:pt idx="887">
                  <c:v>1066.335</c:v>
                </c:pt>
                <c:pt idx="888">
                  <c:v>1067.2349999999999</c:v>
                </c:pt>
                <c:pt idx="889">
                  <c:v>1068.135</c:v>
                </c:pt>
                <c:pt idx="890">
                  <c:v>1069.038</c:v>
                </c:pt>
                <c:pt idx="891">
                  <c:v>1069.941</c:v>
                </c:pt>
                <c:pt idx="892">
                  <c:v>1070.8430000000001</c:v>
                </c:pt>
                <c:pt idx="893">
                  <c:v>1071.7439999999999</c:v>
                </c:pt>
                <c:pt idx="894">
                  <c:v>1072.6420000000001</c:v>
                </c:pt>
                <c:pt idx="895">
                  <c:v>1073.5440000000001</c:v>
                </c:pt>
                <c:pt idx="896">
                  <c:v>1074.4480000000001</c:v>
                </c:pt>
                <c:pt idx="897">
                  <c:v>1075.357</c:v>
                </c:pt>
                <c:pt idx="898">
                  <c:v>1076.2760000000001</c:v>
                </c:pt>
                <c:pt idx="899">
                  <c:v>1077.194</c:v>
                </c:pt>
                <c:pt idx="900">
                  <c:v>1078.1120000000001</c:v>
                </c:pt>
                <c:pt idx="901">
                  <c:v>1079.03</c:v>
                </c:pt>
                <c:pt idx="902">
                  <c:v>1079.951</c:v>
                </c:pt>
                <c:pt idx="903">
                  <c:v>1080.877</c:v>
                </c:pt>
                <c:pt idx="904">
                  <c:v>1081.8030000000001</c:v>
                </c:pt>
                <c:pt idx="905">
                  <c:v>1082.7270000000001</c:v>
                </c:pt>
                <c:pt idx="906">
                  <c:v>1083.644</c:v>
                </c:pt>
                <c:pt idx="907">
                  <c:v>1084.5609999999999</c:v>
                </c:pt>
                <c:pt idx="908">
                  <c:v>1085.4770000000001</c:v>
                </c:pt>
                <c:pt idx="909">
                  <c:v>1086.393</c:v>
                </c:pt>
                <c:pt idx="910">
                  <c:v>1087.316</c:v>
                </c:pt>
                <c:pt idx="911">
                  <c:v>1088.24</c:v>
                </c:pt>
                <c:pt idx="912">
                  <c:v>1089.1669999999999</c:v>
                </c:pt>
                <c:pt idx="913">
                  <c:v>1090.0909999999999</c:v>
                </c:pt>
                <c:pt idx="914">
                  <c:v>1091.0160000000001</c:v>
                </c:pt>
                <c:pt idx="915">
                  <c:v>1091.9449999999999</c:v>
                </c:pt>
                <c:pt idx="916">
                  <c:v>1092.875</c:v>
                </c:pt>
                <c:pt idx="917">
                  <c:v>1093.8009999999999</c:v>
                </c:pt>
              </c:numCache>
            </c:numRef>
          </c:xVal>
          <c:yVal>
            <c:numRef>
              <c:f>BSG20TGA!$N$6:$N$923</c:f>
              <c:numCache>
                <c:formatCode>General</c:formatCode>
                <c:ptCount val="918"/>
                <c:pt idx="0">
                  <c:v>1</c:v>
                </c:pt>
                <c:pt idx="1">
                  <c:v>0.99995627761738404</c:v>
                </c:pt>
                <c:pt idx="2">
                  <c:v>0.99993371122635599</c:v>
                </c:pt>
                <c:pt idx="3">
                  <c:v>0.99977715688860203</c:v>
                </c:pt>
                <c:pt idx="4">
                  <c:v>0.99968689132449196</c:v>
                </c:pt>
                <c:pt idx="5">
                  <c:v>0.99957546976879297</c:v>
                </c:pt>
                <c:pt idx="6">
                  <c:v>0.99935121625795598</c:v>
                </c:pt>
                <c:pt idx="7">
                  <c:v>0.99926095069384602</c:v>
                </c:pt>
                <c:pt idx="8">
                  <c:v>0.99905926357403696</c:v>
                </c:pt>
                <c:pt idx="9">
                  <c:v>0.99888014284525495</c:v>
                </c:pt>
                <c:pt idx="10">
                  <c:v>0.99870102211647405</c:v>
                </c:pt>
                <c:pt idx="11">
                  <c:v>0.99847676860563706</c:v>
                </c:pt>
                <c:pt idx="12">
                  <c:v>0.99831880386844296</c:v>
                </c:pt>
                <c:pt idx="13">
                  <c:v>0.99807198396657903</c:v>
                </c:pt>
                <c:pt idx="14">
                  <c:v>0.99784914085518095</c:v>
                </c:pt>
                <c:pt idx="15">
                  <c:v>0.99764604333593299</c:v>
                </c:pt>
                <c:pt idx="16">
                  <c:v>0.99740063383350797</c:v>
                </c:pt>
                <c:pt idx="17">
                  <c:v>0.99715381393164304</c:v>
                </c:pt>
                <c:pt idx="18">
                  <c:v>0.996906994029779</c:v>
                </c:pt>
                <c:pt idx="19">
                  <c:v>0.996616451745299</c:v>
                </c:pt>
                <c:pt idx="20">
                  <c:v>0.99634706545240703</c:v>
                </c:pt>
                <c:pt idx="21">
                  <c:v>0.99607626876007505</c:v>
                </c:pt>
                <c:pt idx="22">
                  <c:v>0.99576457048400702</c:v>
                </c:pt>
                <c:pt idx="23">
                  <c:v>0.99547120740064798</c:v>
                </c:pt>
                <c:pt idx="24">
                  <c:v>0.99515809872514005</c:v>
                </c:pt>
                <c:pt idx="25">
                  <c:v>0.994778701275988</c:v>
                </c:pt>
                <c:pt idx="26">
                  <c:v>0.994441615810014</c:v>
                </c:pt>
                <c:pt idx="27">
                  <c:v>0.99408337435244998</c:v>
                </c:pt>
                <c:pt idx="28">
                  <c:v>0.99367858971339196</c:v>
                </c:pt>
                <c:pt idx="29">
                  <c:v>0.99332034825582904</c:v>
                </c:pt>
                <c:pt idx="30">
                  <c:v>0.99289440762518399</c:v>
                </c:pt>
                <c:pt idx="31">
                  <c:v>0.99246846699453695</c:v>
                </c:pt>
                <c:pt idx="32">
                  <c:v>0.99201995997286396</c:v>
                </c:pt>
                <c:pt idx="33">
                  <c:v>0.99157145295118998</c:v>
                </c:pt>
                <c:pt idx="34">
                  <c:v>0.99110037953848895</c:v>
                </c:pt>
                <c:pt idx="35">
                  <c:v>0.99065187251681597</c:v>
                </c:pt>
                <c:pt idx="36">
                  <c:v>0.99011451033047104</c:v>
                </c:pt>
                <c:pt idx="37">
                  <c:v>0.98962087052674197</c:v>
                </c:pt>
                <c:pt idx="38">
                  <c:v>0.98910607473142498</c:v>
                </c:pt>
                <c:pt idx="39">
                  <c:v>0.98852357976302396</c:v>
                </c:pt>
                <c:pt idx="40">
                  <c:v>0.98798480717724102</c:v>
                </c:pt>
                <c:pt idx="41">
                  <c:v>0.987402312208841</c:v>
                </c:pt>
                <c:pt idx="42">
                  <c:v>0.98681840684100097</c:v>
                </c:pt>
                <c:pt idx="43">
                  <c:v>0.98621334548157402</c:v>
                </c:pt>
                <c:pt idx="44">
                  <c:v>0.98556315134009098</c:v>
                </c:pt>
                <c:pt idx="45">
                  <c:v>0.98491295719860805</c:v>
                </c:pt>
                <c:pt idx="46">
                  <c:v>0.98421763027507003</c:v>
                </c:pt>
                <c:pt idx="47">
                  <c:v>0.98354628014199896</c:v>
                </c:pt>
                <c:pt idx="48">
                  <c:v>0.98285095321846105</c:v>
                </c:pt>
                <c:pt idx="49">
                  <c:v>0.98211049351286706</c:v>
                </c:pt>
                <c:pt idx="50">
                  <c:v>0.98132631142465798</c:v>
                </c:pt>
                <c:pt idx="51">
                  <c:v>0.98054212933644902</c:v>
                </c:pt>
                <c:pt idx="52">
                  <c:v>0.97975653684880104</c:v>
                </c:pt>
                <c:pt idx="53">
                  <c:v>0.97894978836956403</c:v>
                </c:pt>
                <c:pt idx="54">
                  <c:v>0.97814445028976704</c:v>
                </c:pt>
                <c:pt idx="55">
                  <c:v>0.97724743624641897</c:v>
                </c:pt>
                <c:pt idx="56">
                  <c:v>0.97637298859410004</c:v>
                </c:pt>
                <c:pt idx="57">
                  <c:v>0.97549854094178001</c:v>
                </c:pt>
                <c:pt idx="58">
                  <c:v>0.974578960507405</c:v>
                </c:pt>
                <c:pt idx="59">
                  <c:v>0.97365938007303099</c:v>
                </c:pt>
                <c:pt idx="60">
                  <c:v>0.97271864364706695</c:v>
                </c:pt>
                <c:pt idx="61">
                  <c:v>0.97175534083007598</c:v>
                </c:pt>
                <c:pt idx="62">
                  <c:v>0.97076806122261805</c:v>
                </c:pt>
                <c:pt idx="63">
                  <c:v>0.96975962562357299</c:v>
                </c:pt>
                <c:pt idx="64">
                  <c:v>0.96870605724247105</c:v>
                </c:pt>
                <c:pt idx="65">
                  <c:v>0.96765248886137001</c:v>
                </c:pt>
                <c:pt idx="66">
                  <c:v>0.96659751008082995</c:v>
                </c:pt>
                <c:pt idx="67">
                  <c:v>0.96550021931711305</c:v>
                </c:pt>
                <c:pt idx="68">
                  <c:v>0.96440151815395603</c:v>
                </c:pt>
                <c:pt idx="69">
                  <c:v>0.96325768420874502</c:v>
                </c:pt>
                <c:pt idx="70">
                  <c:v>0.96213641665456096</c:v>
                </c:pt>
                <c:pt idx="71">
                  <c:v>0.96097142671776103</c:v>
                </c:pt>
                <c:pt idx="72">
                  <c:v>0.95976130399890602</c:v>
                </c:pt>
                <c:pt idx="73">
                  <c:v>0.95861747005369402</c:v>
                </c:pt>
                <c:pt idx="74">
                  <c:v>0.95740734733483901</c:v>
                </c:pt>
                <c:pt idx="75">
                  <c:v>0.95619581421654398</c:v>
                </c:pt>
                <c:pt idx="76">
                  <c:v>0.95500966828815603</c:v>
                </c:pt>
                <c:pt idx="77">
                  <c:v>0.95377556877883396</c:v>
                </c:pt>
                <c:pt idx="78">
                  <c:v>0.95252031327792297</c:v>
                </c:pt>
                <c:pt idx="79">
                  <c:v>0.95128762416804002</c:v>
                </c:pt>
                <c:pt idx="80">
                  <c:v>0.95000839187666297</c:v>
                </c:pt>
                <c:pt idx="81">
                  <c:v>0.94873198038416395</c:v>
                </c:pt>
                <c:pt idx="82">
                  <c:v>0.94745415849222703</c:v>
                </c:pt>
                <c:pt idx="83">
                  <c:v>0.94615377020926095</c:v>
                </c:pt>
                <c:pt idx="84">
                  <c:v>0.94487453791788401</c:v>
                </c:pt>
                <c:pt idx="85">
                  <c:v>0.94357697043379696</c:v>
                </c:pt>
                <c:pt idx="86">
                  <c:v>0.94227658215083099</c:v>
                </c:pt>
                <c:pt idx="87">
                  <c:v>0.94097619386786502</c:v>
                </c:pt>
                <c:pt idx="88">
                  <c:v>0.939653239193872</c:v>
                </c:pt>
                <c:pt idx="89">
                  <c:v>0.93835285091090603</c:v>
                </c:pt>
                <c:pt idx="90">
                  <c:v>0.93700732984588597</c:v>
                </c:pt>
                <c:pt idx="91">
                  <c:v>0.93570694156292</c:v>
                </c:pt>
                <c:pt idx="92">
                  <c:v>0.93438398688892599</c:v>
                </c:pt>
                <c:pt idx="93">
                  <c:v>0.93306244261437299</c:v>
                </c:pt>
                <c:pt idx="94">
                  <c:v>0.93173948794037997</c:v>
                </c:pt>
                <c:pt idx="95">
                  <c:v>0.93041653326638596</c:v>
                </c:pt>
                <c:pt idx="96">
                  <c:v>0.92909498899183196</c:v>
                </c:pt>
                <c:pt idx="97">
                  <c:v>0.92779460070886699</c:v>
                </c:pt>
                <c:pt idx="98">
                  <c:v>0.92647023563543396</c:v>
                </c:pt>
                <c:pt idx="99">
                  <c:v>0.92514869136088096</c:v>
                </c:pt>
                <c:pt idx="100">
                  <c:v>0.92384830307791399</c:v>
                </c:pt>
                <c:pt idx="101">
                  <c:v>0.922593047577004</c:v>
                </c:pt>
                <c:pt idx="102">
                  <c:v>0.92124893691142296</c:v>
                </c:pt>
                <c:pt idx="103">
                  <c:v>0.91999227101107295</c:v>
                </c:pt>
                <c:pt idx="104">
                  <c:v>0.91871585951857504</c:v>
                </c:pt>
                <c:pt idx="105">
                  <c:v>0.91741547123560796</c:v>
                </c:pt>
                <c:pt idx="106">
                  <c:v>0.91613623894423102</c:v>
                </c:pt>
                <c:pt idx="107">
                  <c:v>0.91488239384276004</c:v>
                </c:pt>
                <c:pt idx="108">
                  <c:v>0.91362572794241104</c:v>
                </c:pt>
                <c:pt idx="109">
                  <c:v>0.91237047244150005</c:v>
                </c:pt>
                <c:pt idx="110">
                  <c:v>0.91113778333161699</c:v>
                </c:pt>
                <c:pt idx="111">
                  <c:v>0.90992766061276198</c:v>
                </c:pt>
                <c:pt idx="112">
                  <c:v>0.90864842832138504</c:v>
                </c:pt>
                <c:pt idx="113">
                  <c:v>0.90743830560252903</c:v>
                </c:pt>
                <c:pt idx="114">
                  <c:v>0.90622818288367402</c:v>
                </c:pt>
                <c:pt idx="115">
                  <c:v>0.90501664976537999</c:v>
                </c:pt>
                <c:pt idx="116">
                  <c:v>0.90382909343755302</c:v>
                </c:pt>
                <c:pt idx="117">
                  <c:v>0.90264153710972495</c:v>
                </c:pt>
                <c:pt idx="118">
                  <c:v>0.90147513677348601</c:v>
                </c:pt>
                <c:pt idx="119">
                  <c:v>0.90031014683668498</c:v>
                </c:pt>
                <c:pt idx="120">
                  <c:v>0.89914374650044704</c:v>
                </c:pt>
                <c:pt idx="121">
                  <c:v>0.89800132295467405</c:v>
                </c:pt>
                <c:pt idx="122">
                  <c:v>0.89683633301787402</c:v>
                </c:pt>
                <c:pt idx="123">
                  <c:v>0.89569249907266202</c:v>
                </c:pt>
                <c:pt idx="124">
                  <c:v>0.89459379790950599</c:v>
                </c:pt>
                <c:pt idx="125">
                  <c:v>0.89347253035532204</c:v>
                </c:pt>
                <c:pt idx="126">
                  <c:v>0.89237523959160503</c:v>
                </c:pt>
                <c:pt idx="127">
                  <c:v>0.89127512802900899</c:v>
                </c:pt>
                <c:pt idx="128">
                  <c:v>0.89017642686585197</c:v>
                </c:pt>
                <c:pt idx="129">
                  <c:v>0.889101702493163</c:v>
                </c:pt>
                <c:pt idx="130">
                  <c:v>0.88802556772103403</c:v>
                </c:pt>
                <c:pt idx="131">
                  <c:v>0.88697199933993298</c:v>
                </c:pt>
                <c:pt idx="132">
                  <c:v>0.88591843095883205</c:v>
                </c:pt>
                <c:pt idx="133">
                  <c:v>0.88486345217829199</c:v>
                </c:pt>
                <c:pt idx="134">
                  <c:v>0.88380988379719005</c:v>
                </c:pt>
                <c:pt idx="135">
                  <c:v>0.88280285859758301</c:v>
                </c:pt>
                <c:pt idx="136">
                  <c:v>0.88177044620807099</c:v>
                </c:pt>
                <c:pt idx="137">
                  <c:v>0.88076060020958602</c:v>
                </c:pt>
                <c:pt idx="138">
                  <c:v>0.87975357500997897</c:v>
                </c:pt>
                <c:pt idx="139">
                  <c:v>0.87876770580195995</c:v>
                </c:pt>
                <c:pt idx="140">
                  <c:v>0.87778042619450303</c:v>
                </c:pt>
                <c:pt idx="141">
                  <c:v>0.87681571297807304</c:v>
                </c:pt>
                <c:pt idx="142">
                  <c:v>0.87585241016108195</c:v>
                </c:pt>
                <c:pt idx="143">
                  <c:v>0.87488769694465196</c:v>
                </c:pt>
                <c:pt idx="144">
                  <c:v>0.87392439412765999</c:v>
                </c:pt>
                <c:pt idx="145">
                  <c:v>0.87300622409272499</c:v>
                </c:pt>
                <c:pt idx="146">
                  <c:v>0.87206407726732305</c:v>
                </c:pt>
                <c:pt idx="147">
                  <c:v>0.87116706322397597</c:v>
                </c:pt>
                <c:pt idx="148">
                  <c:v>0.87024889318903997</c:v>
                </c:pt>
                <c:pt idx="149">
                  <c:v>0.86932790235522595</c:v>
                </c:pt>
                <c:pt idx="150">
                  <c:v>0.868432298711317</c:v>
                </c:pt>
                <c:pt idx="151">
                  <c:v>0.86755785105899796</c:v>
                </c:pt>
                <c:pt idx="152">
                  <c:v>0.86668340340667904</c:v>
                </c:pt>
                <c:pt idx="153">
                  <c:v>0.86580895575435901</c:v>
                </c:pt>
                <c:pt idx="154">
                  <c:v>0.86493450810203898</c:v>
                </c:pt>
                <c:pt idx="155">
                  <c:v>0.86406147084915896</c:v>
                </c:pt>
                <c:pt idx="156">
                  <c:v>0.86323074557945501</c:v>
                </c:pt>
                <c:pt idx="157">
                  <c:v>0.86238027471760303</c:v>
                </c:pt>
                <c:pt idx="158">
                  <c:v>0.86154954944789897</c:v>
                </c:pt>
                <c:pt idx="159">
                  <c:v>0.86072164497707404</c:v>
                </c:pt>
                <c:pt idx="160">
                  <c:v>0.85989091970736997</c:v>
                </c:pt>
                <c:pt idx="161">
                  <c:v>0.85906160483710603</c:v>
                </c:pt>
                <c:pt idx="162">
                  <c:v>0.85827742274889696</c:v>
                </c:pt>
                <c:pt idx="163">
                  <c:v>0.85746926387022004</c:v>
                </c:pt>
                <c:pt idx="164">
                  <c:v>0.85666251539098404</c:v>
                </c:pt>
                <c:pt idx="165">
                  <c:v>0.85587833330277496</c:v>
                </c:pt>
                <c:pt idx="166">
                  <c:v>0.85511530720615403</c:v>
                </c:pt>
                <c:pt idx="167">
                  <c:v>0.85433112511794396</c:v>
                </c:pt>
                <c:pt idx="168">
                  <c:v>0.85354694302973499</c:v>
                </c:pt>
                <c:pt idx="169">
                  <c:v>0.85278532733255397</c:v>
                </c:pt>
                <c:pt idx="170">
                  <c:v>0.85202230123593303</c:v>
                </c:pt>
                <c:pt idx="171">
                  <c:v>0.85126068553875101</c:v>
                </c:pt>
                <c:pt idx="172">
                  <c:v>0.85049765944212996</c:v>
                </c:pt>
                <c:pt idx="173">
                  <c:v>0.84975861013597698</c:v>
                </c:pt>
                <c:pt idx="174">
                  <c:v>0.84897442804776702</c:v>
                </c:pt>
                <c:pt idx="175">
                  <c:v>0.84825653473320095</c:v>
                </c:pt>
                <c:pt idx="176">
                  <c:v>0.84754005181807501</c:v>
                </c:pt>
                <c:pt idx="177">
                  <c:v>0.84679959211248201</c:v>
                </c:pt>
                <c:pt idx="178">
                  <c:v>0.84608169879791595</c:v>
                </c:pt>
                <c:pt idx="179">
                  <c:v>0.84534123909232295</c:v>
                </c:pt>
                <c:pt idx="180">
                  <c:v>0.84464732256822395</c:v>
                </c:pt>
                <c:pt idx="181">
                  <c:v>0.84392942925365899</c:v>
                </c:pt>
                <c:pt idx="182">
                  <c:v>0.84323410233012097</c:v>
                </c:pt>
                <c:pt idx="183">
                  <c:v>0.84254018580602197</c:v>
                </c:pt>
                <c:pt idx="184">
                  <c:v>0.84184485888248395</c:v>
                </c:pt>
                <c:pt idx="185">
                  <c:v>0.84114953195894604</c:v>
                </c:pt>
                <c:pt idx="186">
                  <c:v>0.84045420503540802</c:v>
                </c:pt>
                <c:pt idx="187">
                  <c:v>0.83978285490233695</c:v>
                </c:pt>
                <c:pt idx="188">
                  <c:v>0.83908893837823795</c:v>
                </c:pt>
                <c:pt idx="189">
                  <c:v>0.83841476744628796</c:v>
                </c:pt>
                <c:pt idx="190">
                  <c:v>0.83774200691377798</c:v>
                </c:pt>
                <c:pt idx="191">
                  <c:v>0.83707065678070702</c:v>
                </c:pt>
                <c:pt idx="192">
                  <c:v>0.83642046263922398</c:v>
                </c:pt>
                <c:pt idx="193">
                  <c:v>0.83572513571568596</c:v>
                </c:pt>
                <c:pt idx="194">
                  <c:v>0.83507494157420303</c:v>
                </c:pt>
                <c:pt idx="195">
                  <c:v>0.83440218104169195</c:v>
                </c:pt>
                <c:pt idx="196">
                  <c:v>0.83375198690021002</c:v>
                </c:pt>
                <c:pt idx="197">
                  <c:v>0.83308063676713895</c:v>
                </c:pt>
                <c:pt idx="198">
                  <c:v>0.832429032226217</c:v>
                </c:pt>
                <c:pt idx="199">
                  <c:v>0.83178024848417298</c:v>
                </c:pt>
                <c:pt idx="200">
                  <c:v>0.83112864394325103</c:v>
                </c:pt>
                <c:pt idx="201">
                  <c:v>0.83050101619279604</c:v>
                </c:pt>
                <c:pt idx="202">
                  <c:v>0.82985223245075301</c:v>
                </c:pt>
                <c:pt idx="203">
                  <c:v>0.82920062790982996</c:v>
                </c:pt>
                <c:pt idx="204">
                  <c:v>0.82855184416778704</c:v>
                </c:pt>
                <c:pt idx="205">
                  <c:v>0.82790023962686499</c:v>
                </c:pt>
                <c:pt idx="206">
                  <c:v>0.82725145588482096</c:v>
                </c:pt>
                <c:pt idx="207">
                  <c:v>0.82662382813436597</c:v>
                </c:pt>
                <c:pt idx="208">
                  <c:v>0.82601876677493802</c:v>
                </c:pt>
                <c:pt idx="209">
                  <c:v>0.82536716223401596</c:v>
                </c:pt>
                <c:pt idx="210">
                  <c:v>0.82474094488299998</c:v>
                </c:pt>
                <c:pt idx="211">
                  <c:v>0.82409075074151705</c:v>
                </c:pt>
                <c:pt idx="212">
                  <c:v>0.82346312299106195</c:v>
                </c:pt>
                <c:pt idx="213">
                  <c:v>0.822858061631635</c:v>
                </c:pt>
                <c:pt idx="214">
                  <c:v>0.82222902348173998</c:v>
                </c:pt>
                <c:pt idx="215">
                  <c:v>0.82160139573128499</c:v>
                </c:pt>
                <c:pt idx="216">
                  <c:v>0.82099633437185804</c:v>
                </c:pt>
                <c:pt idx="217">
                  <c:v>0.82036870662140204</c:v>
                </c:pt>
                <c:pt idx="218">
                  <c:v>0.81971992287935902</c:v>
                </c:pt>
                <c:pt idx="219">
                  <c:v>0.81911486151993096</c:v>
                </c:pt>
                <c:pt idx="220">
                  <c:v>0.81848582337003695</c:v>
                </c:pt>
                <c:pt idx="221">
                  <c:v>0.81788217241004801</c:v>
                </c:pt>
                <c:pt idx="222">
                  <c:v>0.817253134260154</c:v>
                </c:pt>
                <c:pt idx="223">
                  <c:v>0.81662550650969901</c:v>
                </c:pt>
                <c:pt idx="224">
                  <c:v>0.81602044515027095</c:v>
                </c:pt>
                <c:pt idx="225">
                  <c:v>0.81541397339140398</c:v>
                </c:pt>
                <c:pt idx="226">
                  <c:v>0.81478634564094898</c:v>
                </c:pt>
                <c:pt idx="227">
                  <c:v>0.814160128289933</c:v>
                </c:pt>
                <c:pt idx="228">
                  <c:v>0.81355365653106604</c:v>
                </c:pt>
                <c:pt idx="229">
                  <c:v>0.81294859517163798</c:v>
                </c:pt>
                <c:pt idx="230">
                  <c:v>0.81234353381221103</c:v>
                </c:pt>
                <c:pt idx="231">
                  <c:v>0.81173847245278297</c:v>
                </c:pt>
                <c:pt idx="232">
                  <c:v>0.81113341109335602</c:v>
                </c:pt>
                <c:pt idx="233">
                  <c:v>0.81050578334290002</c:v>
                </c:pt>
                <c:pt idx="234">
                  <c:v>0.80990072198347296</c:v>
                </c:pt>
                <c:pt idx="235">
                  <c:v>0.80927309423301796</c:v>
                </c:pt>
                <c:pt idx="236">
                  <c:v>0.808666622474151</c:v>
                </c:pt>
                <c:pt idx="237">
                  <c:v>0.80806156111472305</c:v>
                </c:pt>
                <c:pt idx="238">
                  <c:v>0.80743393336426805</c:v>
                </c:pt>
                <c:pt idx="239">
                  <c:v>0.80682887200484099</c:v>
                </c:pt>
                <c:pt idx="240">
                  <c:v>0.80622381064541304</c:v>
                </c:pt>
                <c:pt idx="241">
                  <c:v>0.80561874928598498</c:v>
                </c:pt>
                <c:pt idx="242">
                  <c:v>0.80501368792655803</c:v>
                </c:pt>
                <c:pt idx="243">
                  <c:v>0.80440721616769095</c:v>
                </c:pt>
                <c:pt idx="244">
                  <c:v>0.803802154808263</c:v>
                </c:pt>
                <c:pt idx="245">
                  <c:v>0.80317452705780801</c:v>
                </c:pt>
                <c:pt idx="246">
                  <c:v>0.80259203208940799</c:v>
                </c:pt>
                <c:pt idx="247">
                  <c:v>0.801964404338953</c:v>
                </c:pt>
                <c:pt idx="248">
                  <c:v>0.80135934297952505</c:v>
                </c:pt>
                <c:pt idx="249">
                  <c:v>0.80073171522907005</c:v>
                </c:pt>
                <c:pt idx="250">
                  <c:v>0.80012665386964199</c:v>
                </c:pt>
                <c:pt idx="251">
                  <c:v>0.79952018211077602</c:v>
                </c:pt>
                <c:pt idx="252">
                  <c:v>0.79889396475976004</c:v>
                </c:pt>
                <c:pt idx="253">
                  <c:v>0.79828749300089297</c:v>
                </c:pt>
                <c:pt idx="254">
                  <c:v>0.79770499803249295</c:v>
                </c:pt>
                <c:pt idx="255">
                  <c:v>0.79707737028203696</c:v>
                </c:pt>
                <c:pt idx="256">
                  <c:v>0.79647230892261001</c:v>
                </c:pt>
                <c:pt idx="257">
                  <c:v>0.79584468117215501</c:v>
                </c:pt>
                <c:pt idx="258">
                  <c:v>0.79523961981272695</c:v>
                </c:pt>
                <c:pt idx="259">
                  <c:v>0.79463314805385998</c:v>
                </c:pt>
                <c:pt idx="260">
                  <c:v>0.79398436431181696</c:v>
                </c:pt>
                <c:pt idx="261">
                  <c:v>0.79335532616192195</c:v>
                </c:pt>
                <c:pt idx="262">
                  <c:v>0.792750264802494</c:v>
                </c:pt>
                <c:pt idx="263">
                  <c:v>0.792122637052039</c:v>
                </c:pt>
                <c:pt idx="264">
                  <c:v>0.79149500930158401</c:v>
                </c:pt>
                <c:pt idx="265">
                  <c:v>0.79088994794215595</c:v>
                </c:pt>
                <c:pt idx="266">
                  <c:v>0.79026232019170095</c:v>
                </c:pt>
                <c:pt idx="267">
                  <c:v>0.78963469244124596</c:v>
                </c:pt>
                <c:pt idx="268">
                  <c:v>0.78898449829976303</c:v>
                </c:pt>
                <c:pt idx="269">
                  <c:v>0.78833430415827999</c:v>
                </c:pt>
                <c:pt idx="270">
                  <c:v>0.78770808680726401</c:v>
                </c:pt>
                <c:pt idx="271">
                  <c:v>0.78705648226634195</c:v>
                </c:pt>
                <c:pt idx="272">
                  <c:v>0.78640769852429904</c:v>
                </c:pt>
                <c:pt idx="273">
                  <c:v>0.78575609398337698</c:v>
                </c:pt>
                <c:pt idx="274">
                  <c:v>0.78508474385030502</c:v>
                </c:pt>
                <c:pt idx="275">
                  <c:v>0.78443313930938297</c:v>
                </c:pt>
                <c:pt idx="276">
                  <c:v>0.78376037877687299</c:v>
                </c:pt>
                <c:pt idx="277">
                  <c:v>0.78308902864380303</c:v>
                </c:pt>
                <c:pt idx="278">
                  <c:v>0.78241626811129195</c:v>
                </c:pt>
                <c:pt idx="279">
                  <c:v>0.78172094118775404</c:v>
                </c:pt>
                <c:pt idx="280">
                  <c:v>0.78102702466365503</c:v>
                </c:pt>
                <c:pt idx="281">
                  <c:v>0.78033169774011701</c:v>
                </c:pt>
                <c:pt idx="282">
                  <c:v>0.77963637081657899</c:v>
                </c:pt>
                <c:pt idx="283">
                  <c:v>0.77891988790145295</c:v>
                </c:pt>
                <c:pt idx="284">
                  <c:v>0.77820199458688699</c:v>
                </c:pt>
                <c:pt idx="285">
                  <c:v>0.77748410127232104</c:v>
                </c:pt>
                <c:pt idx="286">
                  <c:v>0.77676620795775497</c:v>
                </c:pt>
                <c:pt idx="287">
                  <c:v>0.77602715865160199</c:v>
                </c:pt>
                <c:pt idx="288">
                  <c:v>0.77528669894600799</c:v>
                </c:pt>
                <c:pt idx="289">
                  <c:v>0.77452649364826598</c:v>
                </c:pt>
                <c:pt idx="290">
                  <c:v>0.77380718993426101</c:v>
                </c:pt>
                <c:pt idx="291">
                  <c:v>0.773046984636519</c:v>
                </c:pt>
                <c:pt idx="292">
                  <c:v>0.77226139214887002</c:v>
                </c:pt>
                <c:pt idx="293">
                  <c:v>0.77147721006066095</c:v>
                </c:pt>
                <c:pt idx="294">
                  <c:v>0.77069302797245198</c:v>
                </c:pt>
                <c:pt idx="295">
                  <c:v>0.76988486909377596</c:v>
                </c:pt>
                <c:pt idx="296">
                  <c:v>0.76909927660612798</c:v>
                </c:pt>
                <c:pt idx="297">
                  <c:v>0.76829252812689097</c:v>
                </c:pt>
                <c:pt idx="298">
                  <c:v>0.76748719004709298</c:v>
                </c:pt>
                <c:pt idx="299">
                  <c:v>0.76663389838636198</c:v>
                </c:pt>
                <c:pt idx="300">
                  <c:v>0.76580599391553705</c:v>
                </c:pt>
                <c:pt idx="301">
                  <c:v>0.76495411265424496</c:v>
                </c:pt>
                <c:pt idx="302">
                  <c:v>0.76414736417500795</c:v>
                </c:pt>
                <c:pt idx="303">
                  <c:v>0.76324893973222196</c:v>
                </c:pt>
                <c:pt idx="304">
                  <c:v>0.76237449207990204</c:v>
                </c:pt>
                <c:pt idx="305">
                  <c:v>0.76150004442758201</c:v>
                </c:pt>
                <c:pt idx="306">
                  <c:v>0.76062559677526198</c:v>
                </c:pt>
                <c:pt idx="307">
                  <c:v>0.75970742674032699</c:v>
                </c:pt>
                <c:pt idx="308">
                  <c:v>0.75881041269698002</c:v>
                </c:pt>
                <c:pt idx="309">
                  <c:v>0.75789224266204402</c:v>
                </c:pt>
                <c:pt idx="310">
                  <c:v>0.75695009583664197</c:v>
                </c:pt>
                <c:pt idx="311">
                  <c:v>0.75598679301965099</c:v>
                </c:pt>
                <c:pt idx="312">
                  <c:v>0.75504464619424905</c:v>
                </c:pt>
                <c:pt idx="313">
                  <c:v>0.75407993297781895</c:v>
                </c:pt>
                <c:pt idx="314">
                  <c:v>0.75307290777821201</c:v>
                </c:pt>
                <c:pt idx="315">
                  <c:v>0.75206306177972604</c:v>
                </c:pt>
                <c:pt idx="316">
                  <c:v>0.75105321578124096</c:v>
                </c:pt>
                <c:pt idx="317">
                  <c:v>0.74997849140855199</c:v>
                </c:pt>
                <c:pt idx="318">
                  <c:v>0.74892492302744995</c:v>
                </c:pt>
                <c:pt idx="319">
                  <c:v>0.74784878825532197</c:v>
                </c:pt>
                <c:pt idx="320">
                  <c:v>0.74672752070113702</c:v>
                </c:pt>
                <c:pt idx="321">
                  <c:v>0.74562881953798099</c:v>
                </c:pt>
                <c:pt idx="322">
                  <c:v>0.74446382960118096</c:v>
                </c:pt>
                <c:pt idx="323">
                  <c:v>0.74327486287391398</c:v>
                </c:pt>
                <c:pt idx="324">
                  <c:v>0.74208730654608701</c:v>
                </c:pt>
                <c:pt idx="325">
                  <c:v>0.74083205104517702</c:v>
                </c:pt>
                <c:pt idx="326">
                  <c:v>0.73959936193529396</c:v>
                </c:pt>
                <c:pt idx="327">
                  <c:v>0.73832012964391602</c:v>
                </c:pt>
                <c:pt idx="328">
                  <c:v>0.73695345258730705</c:v>
                </c:pt>
                <c:pt idx="329">
                  <c:v>0.73558536513125805</c:v>
                </c:pt>
                <c:pt idx="330">
                  <c:v>0.73417355529259398</c:v>
                </c:pt>
                <c:pt idx="331">
                  <c:v>0.732694046280847</c:v>
                </c:pt>
                <c:pt idx="332">
                  <c:v>0.73119338127751199</c:v>
                </c:pt>
                <c:pt idx="333">
                  <c:v>0.72966732908426901</c:v>
                </c:pt>
                <c:pt idx="334">
                  <c:v>0.72807639851682404</c:v>
                </c:pt>
                <c:pt idx="335">
                  <c:v>0.72641776877629505</c:v>
                </c:pt>
                <c:pt idx="336">
                  <c:v>0.72469143986268303</c:v>
                </c:pt>
                <c:pt idx="337">
                  <c:v>0.72291997816701703</c:v>
                </c:pt>
                <c:pt idx="338">
                  <c:v>0.72110479408873396</c:v>
                </c:pt>
                <c:pt idx="339">
                  <c:v>0.71917677805531299</c:v>
                </c:pt>
                <c:pt idx="340">
                  <c:v>0.717181062848809</c:v>
                </c:pt>
                <c:pt idx="341">
                  <c:v>0.71514162525969005</c:v>
                </c:pt>
                <c:pt idx="342">
                  <c:v>0.71298935571543198</c:v>
                </c:pt>
                <c:pt idx="343">
                  <c:v>0.71079195338911905</c:v>
                </c:pt>
                <c:pt idx="344">
                  <c:v>0.70848312950710701</c:v>
                </c:pt>
                <c:pt idx="345">
                  <c:v>0.70608545046042503</c:v>
                </c:pt>
                <c:pt idx="346">
                  <c:v>0.70357352905916504</c:v>
                </c:pt>
                <c:pt idx="347">
                  <c:v>0.70099672928370005</c:v>
                </c:pt>
                <c:pt idx="348">
                  <c:v>0.69828312076263099</c:v>
                </c:pt>
                <c:pt idx="349">
                  <c:v>0.69550463386735695</c:v>
                </c:pt>
                <c:pt idx="350">
                  <c:v>0.69256677183545101</c:v>
                </c:pt>
                <c:pt idx="351">
                  <c:v>0.68951889864728599</c:v>
                </c:pt>
                <c:pt idx="352">
                  <c:v>0.686379349495571</c:v>
                </c:pt>
                <c:pt idx="353">
                  <c:v>0.68308465640554095</c:v>
                </c:pt>
                <c:pt idx="354">
                  <c:v>0.67974483053345602</c:v>
                </c:pt>
                <c:pt idx="355">
                  <c:v>0.67624703992417701</c:v>
                </c:pt>
                <c:pt idx="356">
                  <c:v>0.67261526136817196</c:v>
                </c:pt>
                <c:pt idx="357">
                  <c:v>0.66887065085702901</c:v>
                </c:pt>
                <c:pt idx="358">
                  <c:v>0.66499346279859906</c:v>
                </c:pt>
                <c:pt idx="359">
                  <c:v>0.66100344278503098</c:v>
                </c:pt>
                <c:pt idx="360">
                  <c:v>0.65683289164324199</c:v>
                </c:pt>
                <c:pt idx="361">
                  <c:v>0.65257348533678206</c:v>
                </c:pt>
                <c:pt idx="362">
                  <c:v>0.64820265747462302</c:v>
                </c:pt>
                <c:pt idx="363">
                  <c:v>0.64367386487527101</c:v>
                </c:pt>
                <c:pt idx="364">
                  <c:v>0.63901108432919296</c:v>
                </c:pt>
                <c:pt idx="365">
                  <c:v>0.63421431583638799</c:v>
                </c:pt>
                <c:pt idx="366">
                  <c:v>0.62932728177947295</c:v>
                </c:pt>
                <c:pt idx="367">
                  <c:v>0.62430484937639197</c:v>
                </c:pt>
                <c:pt idx="368">
                  <c:v>0.61912727303499604</c:v>
                </c:pt>
                <c:pt idx="369">
                  <c:v>0.61385943112949104</c:v>
                </c:pt>
                <c:pt idx="370">
                  <c:v>0.60847875726884604</c:v>
                </c:pt>
                <c:pt idx="371">
                  <c:v>0.60298666185250305</c:v>
                </c:pt>
                <c:pt idx="372">
                  <c:v>0.59738314488046096</c:v>
                </c:pt>
                <c:pt idx="373">
                  <c:v>0.59168795194487001</c:v>
                </c:pt>
                <c:pt idx="374">
                  <c:v>0.58592647023563504</c:v>
                </c:pt>
                <c:pt idx="375">
                  <c:v>0.58003100057967405</c:v>
                </c:pt>
                <c:pt idx="376">
                  <c:v>0.57411296453268501</c:v>
                </c:pt>
                <c:pt idx="377">
                  <c:v>0.56810466292158601</c:v>
                </c:pt>
                <c:pt idx="378">
                  <c:v>0.56202866213740399</c:v>
                </c:pt>
                <c:pt idx="379">
                  <c:v>0.555908938970606</c:v>
                </c:pt>
                <c:pt idx="380">
                  <c:v>0.54974549342119206</c:v>
                </c:pt>
                <c:pt idx="381">
                  <c:v>0.54355807108131104</c:v>
                </c:pt>
                <c:pt idx="382">
                  <c:v>0.53737064874143003</c:v>
                </c:pt>
                <c:pt idx="383">
                  <c:v>0.531162070409961</c:v>
                </c:pt>
                <c:pt idx="384">
                  <c:v>0.52495067127961303</c:v>
                </c:pt>
                <c:pt idx="385">
                  <c:v>0.51876324893973202</c:v>
                </c:pt>
                <c:pt idx="386">
                  <c:v>0.51259980339031797</c:v>
                </c:pt>
                <c:pt idx="387">
                  <c:v>0.50645610343305303</c:v>
                </c:pt>
                <c:pt idx="388">
                  <c:v>0.50038292344774904</c:v>
                </c:pt>
                <c:pt idx="389">
                  <c:v>0.494352055445623</c:v>
                </c:pt>
                <c:pt idx="390">
                  <c:v>0.48838747621713902</c:v>
                </c:pt>
                <c:pt idx="391">
                  <c:v>0.48249341696061798</c:v>
                </c:pt>
                <c:pt idx="392">
                  <c:v>0.4766642360783</c:v>
                </c:pt>
                <c:pt idx="393">
                  <c:v>0.47099301993317499</c:v>
                </c:pt>
                <c:pt idx="394">
                  <c:v>0.46541065895272199</c:v>
                </c:pt>
                <c:pt idx="395">
                  <c:v>0.45994112992740699</c:v>
                </c:pt>
                <c:pt idx="396">
                  <c:v>0.45458302245778998</c:v>
                </c:pt>
                <c:pt idx="397">
                  <c:v>0.44931377015284502</c:v>
                </c:pt>
                <c:pt idx="398">
                  <c:v>0.44422645937555899</c:v>
                </c:pt>
                <c:pt idx="399">
                  <c:v>0.43920402697247901</c:v>
                </c:pt>
                <c:pt idx="400">
                  <c:v>0.43431699291556403</c:v>
                </c:pt>
                <c:pt idx="401">
                  <c:v>0.42958651319640201</c:v>
                </c:pt>
                <c:pt idx="402">
                  <c:v>0.42496886543237899</c:v>
                </c:pt>
                <c:pt idx="403">
                  <c:v>0.42046263922405502</c:v>
                </c:pt>
                <c:pt idx="404">
                  <c:v>0.416069244970868</c:v>
                </c:pt>
                <c:pt idx="405">
                  <c:v>0.41180983866440801</c:v>
                </c:pt>
                <c:pt idx="406">
                  <c:v>0.40763928752261902</c:v>
                </c:pt>
                <c:pt idx="407">
                  <c:v>0.40356041234438</c:v>
                </c:pt>
                <c:pt idx="408">
                  <c:v>0.399614114713428</c:v>
                </c:pt>
                <c:pt idx="409">
                  <c:v>0.39575949304602598</c:v>
                </c:pt>
                <c:pt idx="410">
                  <c:v>0.39197116015226602</c:v>
                </c:pt>
                <c:pt idx="411">
                  <c:v>0.38824911603215101</c:v>
                </c:pt>
                <c:pt idx="412">
                  <c:v>0.38466247025820199</c:v>
                </c:pt>
                <c:pt idx="413">
                  <c:v>0.381119546866868</c:v>
                </c:pt>
                <c:pt idx="414">
                  <c:v>0.37766829943908398</c:v>
                </c:pt>
                <c:pt idx="415">
                  <c:v>0.37426077439391597</c:v>
                </c:pt>
                <c:pt idx="416">
                  <c:v>0.37091953812239198</c:v>
                </c:pt>
                <c:pt idx="417">
                  <c:v>0.36764741142338903</c:v>
                </c:pt>
                <c:pt idx="418">
                  <c:v>0.36441900710700298</c:v>
                </c:pt>
                <c:pt idx="419">
                  <c:v>0.36125971236313797</c:v>
                </c:pt>
                <c:pt idx="420">
                  <c:v>0.35812016321142298</c:v>
                </c:pt>
                <c:pt idx="421">
                  <c:v>0.355004590850174</c:v>
                </c:pt>
                <c:pt idx="422">
                  <c:v>0.35195530726257002</c:v>
                </c:pt>
                <c:pt idx="423">
                  <c:v>0.34892859006599197</c:v>
                </c:pt>
                <c:pt idx="424">
                  <c:v>0.34594700565147002</c:v>
                </c:pt>
                <c:pt idx="425">
                  <c:v>0.34296542123694901</c:v>
                </c:pt>
                <c:pt idx="426">
                  <c:v>0.34000640321345399</c:v>
                </c:pt>
                <c:pt idx="427">
                  <c:v>0.33706995158098702</c:v>
                </c:pt>
                <c:pt idx="428">
                  <c:v>0.334110933557493</c:v>
                </c:pt>
                <c:pt idx="429">
                  <c:v>0.33119704831605401</c:v>
                </c:pt>
                <c:pt idx="430">
                  <c:v>0.32828316307461503</c:v>
                </c:pt>
                <c:pt idx="431">
                  <c:v>0.32536786743373602</c:v>
                </c:pt>
                <c:pt idx="432">
                  <c:v>0.32245398219229598</c:v>
                </c:pt>
                <c:pt idx="433">
                  <c:v>0.31956266334188499</c:v>
                </c:pt>
                <c:pt idx="434">
                  <c:v>0.31658107892736298</c:v>
                </c:pt>
                <c:pt idx="435">
                  <c:v>0.31362206090386902</c:v>
                </c:pt>
                <c:pt idx="436">
                  <c:v>0.31068560927140199</c:v>
                </c:pt>
                <c:pt idx="437">
                  <c:v>0.30770402485687998</c:v>
                </c:pt>
                <c:pt idx="438">
                  <c:v>0.30474500683338501</c:v>
                </c:pt>
                <c:pt idx="439">
                  <c:v>0.30178457841045098</c:v>
                </c:pt>
                <c:pt idx="440">
                  <c:v>0.29878042760490198</c:v>
                </c:pt>
                <c:pt idx="441">
                  <c:v>0.29577768719879199</c:v>
                </c:pt>
                <c:pt idx="442">
                  <c:v>0.292773536393242</c:v>
                </c:pt>
                <c:pt idx="443">
                  <c:v>0.28974681919666501</c:v>
                </c:pt>
                <c:pt idx="444">
                  <c:v>0.28665240282700399</c:v>
                </c:pt>
                <c:pt idx="445">
                  <c:v>0.28353824086519502</c:v>
                </c:pt>
                <c:pt idx="446">
                  <c:v>0.28048895727759099</c:v>
                </c:pt>
                <c:pt idx="447">
                  <c:v>0.27737197451690299</c:v>
                </c:pt>
                <c:pt idx="448">
                  <c:v>0.27430153493770998</c:v>
                </c:pt>
                <c:pt idx="449">
                  <c:v>0.27120711856804902</c:v>
                </c:pt>
                <c:pt idx="450">
                  <c:v>0.26811411259782902</c:v>
                </c:pt>
                <c:pt idx="451">
                  <c:v>0.26499712983714102</c:v>
                </c:pt>
                <c:pt idx="452">
                  <c:v>0.26192669025794801</c:v>
                </c:pt>
                <c:pt idx="453">
                  <c:v>0.25885625067875401</c:v>
                </c:pt>
                <c:pt idx="454">
                  <c:v>0.25580696709114997</c:v>
                </c:pt>
                <c:pt idx="455">
                  <c:v>0.25271255072149001</c:v>
                </c:pt>
                <c:pt idx="456">
                  <c:v>0.24968724392435099</c:v>
                </c:pt>
                <c:pt idx="457">
                  <c:v>0.24668309311880199</c:v>
                </c:pt>
                <c:pt idx="458">
                  <c:v>0.24361124314016899</c:v>
                </c:pt>
                <c:pt idx="459">
                  <c:v>0.240652225116675</c:v>
                </c:pt>
                <c:pt idx="460">
                  <c:v>0.23769320709318101</c:v>
                </c:pt>
                <c:pt idx="461">
                  <c:v>0.234779321851741</c:v>
                </c:pt>
                <c:pt idx="462">
                  <c:v>0.23191056939235699</c:v>
                </c:pt>
                <c:pt idx="463">
                  <c:v>0.229040406533534</c:v>
                </c:pt>
                <c:pt idx="464">
                  <c:v>0.226216786856205</c:v>
                </c:pt>
                <c:pt idx="465">
                  <c:v>0.22341291277102601</c:v>
                </c:pt>
                <c:pt idx="466">
                  <c:v>0.220700714649396</c:v>
                </c:pt>
                <c:pt idx="467">
                  <c:v>0.21798851652776599</c:v>
                </c:pt>
                <c:pt idx="468">
                  <c:v>0.215344017579219</c:v>
                </c:pt>
                <c:pt idx="469">
                  <c:v>0.21272067462225899</c:v>
                </c:pt>
                <c:pt idx="470">
                  <c:v>0.21014246444735599</c:v>
                </c:pt>
                <c:pt idx="471">
                  <c:v>0.207654519836563</c:v>
                </c:pt>
                <c:pt idx="472">
                  <c:v>0.20516516482633099</c:v>
                </c:pt>
                <c:pt idx="473">
                  <c:v>0.202743508989181</c:v>
                </c:pt>
                <c:pt idx="474">
                  <c:v>0.20036839633352499</c:v>
                </c:pt>
                <c:pt idx="475">
                  <c:v>0.19799187327843101</c:v>
                </c:pt>
                <c:pt idx="476">
                  <c:v>0.19566048300539199</c:v>
                </c:pt>
                <c:pt idx="477">
                  <c:v>0.193441924687491</c:v>
                </c:pt>
                <c:pt idx="478">
                  <c:v>0.191244522361178</c:v>
                </c:pt>
                <c:pt idx="479">
                  <c:v>0.18909225281691999</c:v>
                </c:pt>
                <c:pt idx="480">
                  <c:v>0.18693998327266301</c:v>
                </c:pt>
                <c:pt idx="481">
                  <c:v>0.18487797929251501</c:v>
                </c:pt>
                <c:pt idx="482">
                  <c:v>0.182859697694984</c:v>
                </c:pt>
                <c:pt idx="483">
                  <c:v>0.18086539288792</c:v>
                </c:pt>
                <c:pt idx="484">
                  <c:v>0.17893737685449901</c:v>
                </c:pt>
                <c:pt idx="485">
                  <c:v>0.177054493603133</c:v>
                </c:pt>
                <c:pt idx="486">
                  <c:v>0.17517019995232799</c:v>
                </c:pt>
                <c:pt idx="487">
                  <c:v>0.17333244948301799</c:v>
                </c:pt>
                <c:pt idx="488">
                  <c:v>0.17156239818679</c:v>
                </c:pt>
                <c:pt idx="489">
                  <c:v>0.169813502882151</c:v>
                </c:pt>
                <c:pt idx="490">
                  <c:v>0.16810832996012801</c:v>
                </c:pt>
                <c:pt idx="491">
                  <c:v>0.16640597783698299</c:v>
                </c:pt>
                <c:pt idx="492">
                  <c:v>0.164768504088042</c:v>
                </c:pt>
                <c:pt idx="493">
                  <c:v>0.163156417529008</c:v>
                </c:pt>
                <c:pt idx="494">
                  <c:v>0.161562666162684</c:v>
                </c:pt>
                <c:pt idx="495">
                  <c:v>0.16001686837729301</c:v>
                </c:pt>
                <c:pt idx="496">
                  <c:v>0.15851479297451801</c:v>
                </c:pt>
                <c:pt idx="497">
                  <c:v>0.15699015118071599</c:v>
                </c:pt>
                <c:pt idx="498">
                  <c:v>0.15551064216896801</c:v>
                </c:pt>
                <c:pt idx="499">
                  <c:v>0.15407626593927701</c:v>
                </c:pt>
                <c:pt idx="500">
                  <c:v>0.15266304570117301</c:v>
                </c:pt>
                <c:pt idx="501">
                  <c:v>0.15125123586250799</c:v>
                </c:pt>
                <c:pt idx="502">
                  <c:v>0.14988314840646</c:v>
                </c:pt>
                <c:pt idx="503">
                  <c:v>0.14853903774087801</c:v>
                </c:pt>
                <c:pt idx="504">
                  <c:v>0.14719492707529699</c:v>
                </c:pt>
                <c:pt idx="505">
                  <c:v>0.14587056200186499</c:v>
                </c:pt>
                <c:pt idx="506">
                  <c:v>0.14457158411833801</c:v>
                </c:pt>
                <c:pt idx="507">
                  <c:v>0.14327119583537201</c:v>
                </c:pt>
                <c:pt idx="508">
                  <c:v>0.141993373943434</c:v>
                </c:pt>
                <c:pt idx="509">
                  <c:v>0.14073811844252401</c:v>
                </c:pt>
                <c:pt idx="510">
                  <c:v>0.13948145254217401</c:v>
                </c:pt>
                <c:pt idx="511">
                  <c:v>0.138227607440703</c:v>
                </c:pt>
                <c:pt idx="512">
                  <c:v>0.137016074322409</c:v>
                </c:pt>
                <c:pt idx="513">
                  <c:v>0.135783385212526</c:v>
                </c:pt>
                <c:pt idx="514">
                  <c:v>0.13457326249367099</c:v>
                </c:pt>
                <c:pt idx="515">
                  <c:v>0.13338429576640401</c:v>
                </c:pt>
                <c:pt idx="516">
                  <c:v>0.13219673943857599</c:v>
                </c:pt>
                <c:pt idx="517">
                  <c:v>0.13100777271131001</c:v>
                </c:pt>
                <c:pt idx="518">
                  <c:v>0.12982021638348201</c:v>
                </c:pt>
                <c:pt idx="519">
                  <c:v>0.12863266005565399</c:v>
                </c:pt>
                <c:pt idx="520">
                  <c:v>0.127466259719415</c:v>
                </c:pt>
                <c:pt idx="521">
                  <c:v>0.12630126978261499</c:v>
                </c:pt>
                <c:pt idx="522">
                  <c:v>0.12515743583740299</c:v>
                </c:pt>
                <c:pt idx="523">
                  <c:v>0.12396846911013699</c:v>
                </c:pt>
                <c:pt idx="524">
                  <c:v>0.12282604556436399</c:v>
                </c:pt>
                <c:pt idx="525">
                  <c:v>0.12170477801018</c:v>
                </c:pt>
                <c:pt idx="526">
                  <c:v>0.12056094406496801</c:v>
                </c:pt>
                <c:pt idx="527">
                  <c:v>0.11941852051919601</c:v>
                </c:pt>
                <c:pt idx="528">
                  <c:v>0.118321229755479</c:v>
                </c:pt>
                <c:pt idx="529">
                  <c:v>0.117199962201295</c:v>
                </c:pt>
                <c:pt idx="530">
                  <c:v>0.116101261038139</c:v>
                </c:pt>
                <c:pt idx="531">
                  <c:v>0.114979993483955</c:v>
                </c:pt>
                <c:pt idx="532">
                  <c:v>0.113903858711826</c:v>
                </c:pt>
                <c:pt idx="533">
                  <c:v>0.11282913433913599</c:v>
                </c:pt>
                <c:pt idx="534">
                  <c:v>0.111751589167568</c:v>
                </c:pt>
                <c:pt idx="535">
                  <c:v>0.110698020786467</c:v>
                </c:pt>
                <c:pt idx="536">
                  <c:v>0.109621886014338</c:v>
                </c:pt>
                <c:pt idx="537">
                  <c:v>0.10859088402426401</c:v>
                </c:pt>
                <c:pt idx="538">
                  <c:v>0.107537315643163</c:v>
                </c:pt>
                <c:pt idx="539">
                  <c:v>0.10650631365309</c:v>
                </c:pt>
                <c:pt idx="540">
                  <c:v>0.105497878054043</c:v>
                </c:pt>
                <c:pt idx="541">
                  <c:v>0.10446687606397</c:v>
                </c:pt>
                <c:pt idx="542">
                  <c:v>0.103479596456512</c:v>
                </c:pt>
                <c:pt idx="543">
                  <c:v>0.10247116085746601</c:v>
                </c:pt>
                <c:pt idx="544">
                  <c:v>0.101485291649448</c:v>
                </c:pt>
                <c:pt idx="545">
                  <c:v>0.100475445650963</c:v>
                </c:pt>
                <c:pt idx="546">
                  <c:v>9.9533298825560404E-2</c:v>
                </c:pt>
                <c:pt idx="547">
                  <c:v>9.8569996008569402E-2</c:v>
                </c:pt>
                <c:pt idx="548">
                  <c:v>9.7606693191578595E-2</c:v>
                </c:pt>
                <c:pt idx="549">
                  <c:v>9.6641979975148506E-2</c:v>
                </c:pt>
                <c:pt idx="550">
                  <c:v>9.5723809940212998E-2</c:v>
                </c:pt>
                <c:pt idx="551">
                  <c:v>9.4826795896865698E-2</c:v>
                </c:pt>
                <c:pt idx="552">
                  <c:v>9.3929781853518399E-2</c:v>
                </c:pt>
                <c:pt idx="553">
                  <c:v>9.3055334201198797E-2</c:v>
                </c:pt>
                <c:pt idx="554">
                  <c:v>9.2159730557291195E-2</c:v>
                </c:pt>
                <c:pt idx="555">
                  <c:v>9.1285282904971607E-2</c:v>
                </c:pt>
                <c:pt idx="556">
                  <c:v>9.0410835252652005E-2</c:v>
                </c:pt>
                <c:pt idx="557">
                  <c:v>8.9558953991359699E-2</c:v>
                </c:pt>
                <c:pt idx="558">
                  <c:v>8.8707072730067907E-2</c:v>
                </c:pt>
                <c:pt idx="559">
                  <c:v>8.7877757859803202E-2</c:v>
                </c:pt>
                <c:pt idx="560">
                  <c:v>8.7069598981127205E-2</c:v>
                </c:pt>
                <c:pt idx="561">
                  <c:v>8.6241694510302405E-2</c:v>
                </c:pt>
                <c:pt idx="562">
                  <c:v>8.5434946031065495E-2</c:v>
                </c:pt>
                <c:pt idx="563">
                  <c:v>8.4649353543416794E-2</c:v>
                </c:pt>
                <c:pt idx="564">
                  <c:v>8.3865171455207693E-2</c:v>
                </c:pt>
                <c:pt idx="565">
                  <c:v>8.3080989366998606E-2</c:v>
                </c:pt>
                <c:pt idx="566">
                  <c:v>8.2295396879349794E-2</c:v>
                </c:pt>
                <c:pt idx="567">
                  <c:v>8.15549371737566E-2</c:v>
                </c:pt>
                <c:pt idx="568">
                  <c:v>8.0815887867603103E-2</c:v>
                </c:pt>
                <c:pt idx="569">
                  <c:v>8.0075428162009799E-2</c:v>
                </c:pt>
                <c:pt idx="570">
                  <c:v>7.93589452468835E-2</c:v>
                </c:pt>
                <c:pt idx="571">
                  <c:v>7.8618485541290306E-2</c:v>
                </c:pt>
                <c:pt idx="572">
                  <c:v>7.7923158617751995E-2</c:v>
                </c:pt>
                <c:pt idx="573">
                  <c:v>7.7206675702625599E-2</c:v>
                </c:pt>
                <c:pt idx="574">
                  <c:v>7.6535325569554294E-2</c:v>
                </c:pt>
                <c:pt idx="575">
                  <c:v>7.5883721028632403E-2</c:v>
                </c:pt>
                <c:pt idx="576">
                  <c:v>7.5188394105094203E-2</c:v>
                </c:pt>
                <c:pt idx="577">
                  <c:v>7.45156335725842E-2</c:v>
                </c:pt>
                <c:pt idx="578">
                  <c:v>7.3844283439512895E-2</c:v>
                </c:pt>
                <c:pt idx="579">
                  <c:v>7.3192678898590893E-2</c:v>
                </c:pt>
                <c:pt idx="580">
                  <c:v>7.2543895156547397E-2</c:v>
                </c:pt>
                <c:pt idx="581">
                  <c:v>7.1916267406091805E-2</c:v>
                </c:pt>
                <c:pt idx="582">
                  <c:v>7.1311206046664605E-2</c:v>
                </c:pt>
                <c:pt idx="583">
                  <c:v>7.0682167896769899E-2</c:v>
                </c:pt>
                <c:pt idx="584">
                  <c:v>7.0078516936781396E-2</c:v>
                </c:pt>
                <c:pt idx="585">
                  <c:v>6.9473455577354098E-2</c:v>
                </c:pt>
                <c:pt idx="586">
                  <c:v>6.8889550209514899E-2</c:v>
                </c:pt>
                <c:pt idx="587">
                  <c:v>6.8284488850087199E-2</c:v>
                </c:pt>
                <c:pt idx="588">
                  <c:v>6.7724560272714895E-2</c:v>
                </c:pt>
                <c:pt idx="589">
                  <c:v>6.7140654904875294E-2</c:v>
                </c:pt>
                <c:pt idx="590">
                  <c:v>6.6579315928063904E-2</c:v>
                </c:pt>
                <c:pt idx="591">
                  <c:v>6.6041953741718798E-2</c:v>
                </c:pt>
                <c:pt idx="592">
                  <c:v>6.5525747546962401E-2</c:v>
                </c:pt>
                <c:pt idx="593">
                  <c:v>6.4967229369029295E-2</c:v>
                </c:pt>
                <c:pt idx="594">
                  <c:v>6.44284567832452E-2</c:v>
                </c:pt>
                <c:pt idx="595">
                  <c:v>6.3934816979516501E-2</c:v>
                </c:pt>
                <c:pt idx="596">
                  <c:v>6.3397454793172006E-2</c:v>
                </c:pt>
                <c:pt idx="597">
                  <c:v>6.2903814989442905E-2</c:v>
                </c:pt>
                <c:pt idx="598">
                  <c:v>6.2387608794686397E-2</c:v>
                </c:pt>
                <c:pt idx="599">
                  <c:v>6.1917945781424698E-2</c:v>
                </c:pt>
                <c:pt idx="600">
                  <c:v>6.1424305977696103E-2</c:v>
                </c:pt>
                <c:pt idx="601">
                  <c:v>6.0932076573406102E-2</c:v>
                </c:pt>
                <c:pt idx="602">
                  <c:v>6.0459592761266001E-2</c:v>
                </c:pt>
                <c:pt idx="603">
                  <c:v>6.0033652130619501E-2</c:v>
                </c:pt>
                <c:pt idx="604">
                  <c:v>5.9563989117357802E-2</c:v>
                </c:pt>
                <c:pt idx="605">
                  <c:v>5.9094326104095603E-2</c:v>
                </c:pt>
                <c:pt idx="606">
                  <c:v>5.86444086829827E-2</c:v>
                </c:pt>
                <c:pt idx="607">
                  <c:v>5.8195901661309599E-2</c:v>
                </c:pt>
                <c:pt idx="608">
                  <c:v>5.77473946396359E-2</c:v>
                </c:pt>
                <c:pt idx="609">
                  <c:v>5.73454307994564E-2</c:v>
                </c:pt>
                <c:pt idx="610">
                  <c:v>5.6919490168810503E-2</c:v>
                </c:pt>
                <c:pt idx="611">
                  <c:v>5.6493549538164503E-2</c:v>
                </c:pt>
                <c:pt idx="612">
                  <c:v>5.6088764899106802E-2</c:v>
                </c:pt>
                <c:pt idx="613">
                  <c:v>5.5686801058927801E-2</c:v>
                </c:pt>
                <c:pt idx="614">
                  <c:v>5.5282016419870003E-2</c:v>
                </c:pt>
                <c:pt idx="615">
                  <c:v>5.4878642180251701E-2</c:v>
                </c:pt>
                <c:pt idx="616">
                  <c:v>5.4497834331660798E-2</c:v>
                </c:pt>
                <c:pt idx="617">
                  <c:v>5.4117026483069902E-2</c:v>
                </c:pt>
                <c:pt idx="618">
                  <c:v>5.3691085852423999E-2</c:v>
                </c:pt>
                <c:pt idx="619">
                  <c:v>5.3308867604393899E-2</c:v>
                </c:pt>
                <c:pt idx="620">
                  <c:v>5.2950626146830798E-2</c:v>
                </c:pt>
                <c:pt idx="621">
                  <c:v>5.2613540680856198E-2</c:v>
                </c:pt>
                <c:pt idx="622">
                  <c:v>5.2255299223293E-2</c:v>
                </c:pt>
                <c:pt idx="623">
                  <c:v>5.1874491374702097E-2</c:v>
                </c:pt>
                <c:pt idx="624">
                  <c:v>5.1538816308166702E-2</c:v>
                </c:pt>
                <c:pt idx="625">
                  <c:v>5.1180574850603601E-2</c:v>
                </c:pt>
                <c:pt idx="626">
                  <c:v>5.0820922993600602E-2</c:v>
                </c:pt>
                <c:pt idx="627">
                  <c:v>5.0485247927065199E-2</c:v>
                </c:pt>
                <c:pt idx="628">
                  <c:v>5.0148162461090599E-2</c:v>
                </c:pt>
                <c:pt idx="629">
                  <c:v>4.9833643386143399E-2</c:v>
                </c:pt>
                <c:pt idx="630">
                  <c:v>4.9475401928580097E-2</c:v>
                </c:pt>
                <c:pt idx="631">
                  <c:v>4.9138316462605101E-2</c:v>
                </c:pt>
                <c:pt idx="632">
                  <c:v>4.8826618186536698E-2</c:v>
                </c:pt>
                <c:pt idx="633">
                  <c:v>4.8534665502617001E-2</c:v>
                </c:pt>
                <c:pt idx="634">
                  <c:v>4.8220146427669697E-2</c:v>
                </c:pt>
                <c:pt idx="635">
                  <c:v>4.7929604143189301E-2</c:v>
                </c:pt>
                <c:pt idx="636">
                  <c:v>4.7615085068241997E-2</c:v>
                </c:pt>
                <c:pt idx="637">
                  <c:v>4.7279410001706497E-2</c:v>
                </c:pt>
                <c:pt idx="638">
                  <c:v>4.6987457317787001E-2</c:v>
                </c:pt>
                <c:pt idx="639">
                  <c:v>4.6695504633867402E-2</c:v>
                </c:pt>
                <c:pt idx="640">
                  <c:v>4.6404962349386999E-2</c:v>
                </c:pt>
                <c:pt idx="641">
                  <c:v>4.61144200649065E-2</c:v>
                </c:pt>
                <c:pt idx="642">
                  <c:v>4.58210569815478E-2</c:v>
                </c:pt>
                <c:pt idx="643">
                  <c:v>4.5530514697067398E-2</c:v>
                </c:pt>
                <c:pt idx="644">
                  <c:v>4.5239972412586898E-2</c:v>
                </c:pt>
                <c:pt idx="645">
                  <c:v>4.4970586119694601E-2</c:v>
                </c:pt>
                <c:pt idx="646">
                  <c:v>4.4701199826802797E-2</c:v>
                </c:pt>
                <c:pt idx="647">
                  <c:v>4.4433223933350197E-2</c:v>
                </c:pt>
                <c:pt idx="648">
                  <c:v>4.4162427241018598E-2</c:v>
                </c:pt>
                <c:pt idx="649">
                  <c:v>4.38718849565383E-2</c:v>
                </c:pt>
                <c:pt idx="650">
                  <c:v>4.3602498663646398E-2</c:v>
                </c:pt>
                <c:pt idx="651">
                  <c:v>4.3378245152809497E-2</c:v>
                </c:pt>
                <c:pt idx="652">
                  <c:v>4.3086292468889897E-2</c:v>
                </c:pt>
                <c:pt idx="653">
                  <c:v>4.2839472567025402E-2</c:v>
                </c:pt>
                <c:pt idx="654">
                  <c:v>4.2548930282544903E-2</c:v>
                </c:pt>
                <c:pt idx="655">
                  <c:v>4.2324676771708203E-2</c:v>
                </c:pt>
                <c:pt idx="656">
                  <c:v>4.2055290478816301E-2</c:v>
                </c:pt>
                <c:pt idx="657">
                  <c:v>4.1808470576951702E-2</c:v>
                </c:pt>
                <c:pt idx="658">
                  <c:v>4.15630610745268E-2</c:v>
                </c:pt>
                <c:pt idx="659">
                  <c:v>4.1316241172662201E-2</c:v>
                </c:pt>
                <c:pt idx="660">
                  <c:v>4.1069421270798198E-2</c:v>
                </c:pt>
                <c:pt idx="661">
                  <c:v>4.0822601368933599E-2</c:v>
                </c:pt>
                <c:pt idx="662">
                  <c:v>4.0599758257535902E-2</c:v>
                </c:pt>
                <c:pt idx="663">
                  <c:v>4.0352938355671802E-2</c:v>
                </c:pt>
                <c:pt idx="664">
                  <c:v>4.0106118453807203E-2</c:v>
                </c:pt>
                <c:pt idx="665">
                  <c:v>3.9859298551942701E-2</c:v>
                </c:pt>
                <c:pt idx="666">
                  <c:v>3.96350450411058E-2</c:v>
                </c:pt>
                <c:pt idx="667">
                  <c:v>3.9410791530268899E-2</c:v>
                </c:pt>
                <c:pt idx="668">
                  <c:v>3.9163971628404903E-2</c:v>
                </c:pt>
                <c:pt idx="669">
                  <c:v>3.8941128517007297E-2</c:v>
                </c:pt>
                <c:pt idx="670">
                  <c:v>3.8715464606731198E-2</c:v>
                </c:pt>
                <c:pt idx="671">
                  <c:v>3.8491211095894401E-2</c:v>
                </c:pt>
                <c:pt idx="672">
                  <c:v>3.8245801593468999E-2</c:v>
                </c:pt>
                <c:pt idx="673">
                  <c:v>3.8042704074220703E-2</c:v>
                </c:pt>
                <c:pt idx="674">
                  <c:v>3.7819860962823103E-2</c:v>
                </c:pt>
                <c:pt idx="675">
                  <c:v>3.7616763443574799E-2</c:v>
                </c:pt>
                <c:pt idx="676">
                  <c:v>3.7393920332177102E-2</c:v>
                </c:pt>
                <c:pt idx="677">
                  <c:v>3.7168256421901101E-2</c:v>
                </c:pt>
                <c:pt idx="678">
                  <c:v>3.6966569302092099E-2</c:v>
                </c:pt>
                <c:pt idx="679">
                  <c:v>3.6742315791255198E-2</c:v>
                </c:pt>
                <c:pt idx="680">
                  <c:v>3.6519472679857598E-2</c:v>
                </c:pt>
                <c:pt idx="681">
                  <c:v>3.6316375160609399E-2</c:v>
                </c:pt>
                <c:pt idx="682">
                  <c:v>3.61146880407998E-2</c:v>
                </c:pt>
                <c:pt idx="683">
                  <c:v>3.5891844929402103E-2</c:v>
                </c:pt>
                <c:pt idx="684">
                  <c:v>3.56887474101538E-2</c:v>
                </c:pt>
                <c:pt idx="685">
                  <c:v>3.5487060290344798E-2</c:v>
                </c:pt>
                <c:pt idx="686">
                  <c:v>3.5262806779507903E-2</c:v>
                </c:pt>
                <c:pt idx="687">
                  <c:v>3.50836860507261E-2</c:v>
                </c:pt>
                <c:pt idx="688">
                  <c:v>3.4881998930917001E-2</c:v>
                </c:pt>
                <c:pt idx="689">
                  <c:v>3.4680311811107999E-2</c:v>
                </c:pt>
                <c:pt idx="690">
                  <c:v>3.4478624691298802E-2</c:v>
                </c:pt>
                <c:pt idx="691">
                  <c:v>3.4276937571489301E-2</c:v>
                </c:pt>
                <c:pt idx="692">
                  <c:v>3.4075250451680097E-2</c:v>
                </c:pt>
                <c:pt idx="693">
                  <c:v>3.38961297228988E-2</c:v>
                </c:pt>
                <c:pt idx="694">
                  <c:v>3.3717008994116997E-2</c:v>
                </c:pt>
                <c:pt idx="695">
                  <c:v>3.35139114748687E-2</c:v>
                </c:pt>
                <c:pt idx="696">
                  <c:v>3.3334790746086897E-2</c:v>
                </c:pt>
                <c:pt idx="697">
                  <c:v>3.3133103626277902E-2</c:v>
                </c:pt>
                <c:pt idx="698">
                  <c:v>3.2932826905907903E-2</c:v>
                </c:pt>
                <c:pt idx="699">
                  <c:v>3.2753706177126099E-2</c:v>
                </c:pt>
                <c:pt idx="700">
                  <c:v>3.2550608657877803E-2</c:v>
                </c:pt>
                <c:pt idx="701">
                  <c:v>3.2348921538068801E-2</c:v>
                </c:pt>
                <c:pt idx="702">
                  <c:v>3.21698008092869E-2</c:v>
                </c:pt>
                <c:pt idx="703">
                  <c:v>3.1968113689477801E-2</c:v>
                </c:pt>
                <c:pt idx="704">
                  <c:v>3.1811559351723799E-2</c:v>
                </c:pt>
                <c:pt idx="705">
                  <c:v>3.1632438622942398E-2</c:v>
                </c:pt>
                <c:pt idx="706">
                  <c:v>3.1429341103693699E-2</c:v>
                </c:pt>
                <c:pt idx="707">
                  <c:v>3.12276539838846E-2</c:v>
                </c:pt>
                <c:pt idx="708">
                  <c:v>3.1048533255103299E-2</c:v>
                </c:pt>
                <c:pt idx="709">
                  <c:v>3.08468461352936E-2</c:v>
                </c:pt>
                <c:pt idx="710">
                  <c:v>3.0690291797539598E-2</c:v>
                </c:pt>
                <c:pt idx="711">
                  <c:v>3.0532327060346798E-2</c:v>
                </c:pt>
                <c:pt idx="712">
                  <c:v>3.03320503399764E-2</c:v>
                </c:pt>
                <c:pt idx="713">
                  <c:v>3.01529296111951E-2</c:v>
                </c:pt>
                <c:pt idx="714">
                  <c:v>2.99738088824133E-2</c:v>
                </c:pt>
                <c:pt idx="715">
                  <c:v>2.9793277754192798E-2</c:v>
                </c:pt>
                <c:pt idx="716">
                  <c:v>2.9614157025410901E-2</c:v>
                </c:pt>
                <c:pt idx="717">
                  <c:v>2.94576026876569E-2</c:v>
                </c:pt>
                <c:pt idx="718">
                  <c:v>2.9278481958875498E-2</c:v>
                </c:pt>
                <c:pt idx="719">
                  <c:v>2.9099361230093702E-2</c:v>
                </c:pt>
                <c:pt idx="720">
                  <c:v>2.8920240501312401E-2</c:v>
                </c:pt>
                <c:pt idx="721">
                  <c:v>2.8762275764119199E-2</c:v>
                </c:pt>
                <c:pt idx="722">
                  <c:v>2.8583155035337302E-2</c:v>
                </c:pt>
                <c:pt idx="723">
                  <c:v>2.84040343065559E-2</c:v>
                </c:pt>
                <c:pt idx="724">
                  <c:v>2.82249135777741E-2</c:v>
                </c:pt>
                <c:pt idx="725">
                  <c:v>2.80457928489928E-2</c:v>
                </c:pt>
                <c:pt idx="726">
                  <c:v>2.7887828111799601E-2</c:v>
                </c:pt>
                <c:pt idx="727">
                  <c:v>2.7731273774045499E-2</c:v>
                </c:pt>
                <c:pt idx="728">
                  <c:v>2.7573309036852199E-2</c:v>
                </c:pt>
                <c:pt idx="729">
                  <c:v>2.7394188308070399E-2</c:v>
                </c:pt>
                <c:pt idx="730">
                  <c:v>2.72376339703168E-2</c:v>
                </c:pt>
                <c:pt idx="731">
                  <c:v>2.7058513241535E-2</c:v>
                </c:pt>
                <c:pt idx="732">
                  <c:v>2.6901958903780901E-2</c:v>
                </c:pt>
                <c:pt idx="733">
                  <c:v>2.67214277755604E-2</c:v>
                </c:pt>
                <c:pt idx="734">
                  <c:v>2.6566283837245502E-2</c:v>
                </c:pt>
                <c:pt idx="735">
                  <c:v>2.6387163108463701E-2</c:v>
                </c:pt>
                <c:pt idx="736">
                  <c:v>2.6229198371270399E-2</c:v>
                </c:pt>
                <c:pt idx="737">
                  <c:v>2.6093800025104901E-2</c:v>
                </c:pt>
                <c:pt idx="738">
                  <c:v>2.59146792963235E-2</c:v>
                </c:pt>
                <c:pt idx="739">
                  <c:v>2.57806913495973E-2</c:v>
                </c:pt>
                <c:pt idx="740">
                  <c:v>2.56015706208154E-2</c:v>
                </c:pt>
                <c:pt idx="741">
                  <c:v>2.54224498920336E-2</c:v>
                </c:pt>
                <c:pt idx="742">
                  <c:v>2.5287051545868099E-2</c:v>
                </c:pt>
                <c:pt idx="743">
                  <c:v>2.5130497208114E-2</c:v>
                </c:pt>
                <c:pt idx="744">
                  <c:v>2.49725324709207E-2</c:v>
                </c:pt>
                <c:pt idx="745">
                  <c:v>2.4817388532606299E-2</c:v>
                </c:pt>
                <c:pt idx="746">
                  <c:v>2.4638267803824498E-2</c:v>
                </c:pt>
                <c:pt idx="747">
                  <c:v>2.4502869457659001E-2</c:v>
                </c:pt>
                <c:pt idx="748">
                  <c:v>2.4346315119904899E-2</c:v>
                </c:pt>
                <c:pt idx="749">
                  <c:v>2.4188350382711599E-2</c:v>
                </c:pt>
                <c:pt idx="750">
                  <c:v>2.4033206444397201E-2</c:v>
                </c:pt>
                <c:pt idx="751">
                  <c:v>2.3854085715615401E-2</c:v>
                </c:pt>
                <c:pt idx="752">
                  <c:v>2.37186873694499E-2</c:v>
                </c:pt>
                <c:pt idx="753">
                  <c:v>2.35607226322566E-2</c:v>
                </c:pt>
                <c:pt idx="754">
                  <c:v>2.3404168294502498E-2</c:v>
                </c:pt>
                <c:pt idx="755">
                  <c:v>2.32476139567485E-2</c:v>
                </c:pt>
                <c:pt idx="756">
                  <c:v>2.3091059618994401E-2</c:v>
                </c:pt>
                <c:pt idx="757">
                  <c:v>2.2933094881801199E-2</c:v>
                </c:pt>
                <c:pt idx="758">
                  <c:v>2.2800517334513899E-2</c:v>
                </c:pt>
                <c:pt idx="759">
                  <c:v>2.26425525973207E-2</c:v>
                </c:pt>
                <c:pt idx="760">
                  <c:v>2.2485998259567101E-2</c:v>
                </c:pt>
                <c:pt idx="761">
                  <c:v>2.2350599913401201E-2</c:v>
                </c:pt>
                <c:pt idx="762">
                  <c:v>2.2194045575647501E-2</c:v>
                </c:pt>
                <c:pt idx="763">
                  <c:v>2.2037491237893399E-2</c:v>
                </c:pt>
                <c:pt idx="764">
                  <c:v>2.18795265007002E-2</c:v>
                </c:pt>
                <c:pt idx="765">
                  <c:v>2.17455385539739E-2</c:v>
                </c:pt>
                <c:pt idx="766">
                  <c:v>2.16115506072476E-2</c:v>
                </c:pt>
                <c:pt idx="767">
                  <c:v>2.1476152261081599E-2</c:v>
                </c:pt>
                <c:pt idx="768">
                  <c:v>2.1297031532300201E-2</c:v>
                </c:pt>
                <c:pt idx="769">
                  <c:v>2.11856099766011E-2</c:v>
                </c:pt>
                <c:pt idx="770">
                  <c:v>2.1027645239407901E-2</c:v>
                </c:pt>
                <c:pt idx="771">
                  <c:v>2.0893657292681601E-2</c:v>
                </c:pt>
                <c:pt idx="772">
                  <c:v>2.0737102954927498E-2</c:v>
                </c:pt>
                <c:pt idx="773">
                  <c:v>2.0579138217734699E-2</c:v>
                </c:pt>
                <c:pt idx="774">
                  <c:v>2.04225838799806E-2</c:v>
                </c:pt>
                <c:pt idx="775">
                  <c:v>2.02885959332543E-2</c:v>
                </c:pt>
                <c:pt idx="776">
                  <c:v>2.0132041595500201E-2</c:v>
                </c:pt>
                <c:pt idx="777">
                  <c:v>2.00206200398012E-2</c:v>
                </c:pt>
                <c:pt idx="778">
                  <c:v>1.9840088911580601E-2</c:v>
                </c:pt>
                <c:pt idx="779">
                  <c:v>1.9683534573826499E-2</c:v>
                </c:pt>
                <c:pt idx="780">
                  <c:v>1.95255698366333E-2</c:v>
                </c:pt>
                <c:pt idx="781">
                  <c:v>1.9391581889907E-2</c:v>
                </c:pt>
                <c:pt idx="782">
                  <c:v>1.9235027552152902E-2</c:v>
                </c:pt>
                <c:pt idx="783">
                  <c:v>1.9055906823371101E-2</c:v>
                </c:pt>
                <c:pt idx="784">
                  <c:v>1.8943074868233298E-2</c:v>
                </c:pt>
                <c:pt idx="785">
                  <c:v>1.8809086921506998E-2</c:v>
                </c:pt>
                <c:pt idx="786">
                  <c:v>1.8673688575341501E-2</c:v>
                </c:pt>
                <c:pt idx="787">
                  <c:v>1.8517134237587399E-2</c:v>
                </c:pt>
                <c:pt idx="788">
                  <c:v>1.8383146290861099E-2</c:v>
                </c:pt>
                <c:pt idx="789">
                  <c:v>1.8226591953107101E-2</c:v>
                </c:pt>
                <c:pt idx="790">
                  <c:v>1.80926040063807E-2</c:v>
                </c:pt>
                <c:pt idx="791">
                  <c:v>1.79346392691874E-2</c:v>
                </c:pt>
                <c:pt idx="792">
                  <c:v>1.7799240923021899E-2</c:v>
                </c:pt>
                <c:pt idx="793">
                  <c:v>1.7666663375734699E-2</c:v>
                </c:pt>
                <c:pt idx="794">
                  <c:v>1.7531265029568699E-2</c:v>
                </c:pt>
                <c:pt idx="795">
                  <c:v>1.73733002923755E-2</c:v>
                </c:pt>
                <c:pt idx="796">
                  <c:v>1.7218156354061102E-2</c:v>
                </c:pt>
                <c:pt idx="797">
                  <c:v>1.71053243989229E-2</c:v>
                </c:pt>
                <c:pt idx="798">
                  <c:v>1.6971336452196499E-2</c:v>
                </c:pt>
                <c:pt idx="799">
                  <c:v>1.6835938106031002E-2</c:v>
                </c:pt>
                <c:pt idx="800">
                  <c:v>1.6677973368837799E-2</c:v>
                </c:pt>
                <c:pt idx="801">
                  <c:v>1.6545395821550599E-2</c:v>
                </c:pt>
                <c:pt idx="802">
                  <c:v>1.6409997475385098E-2</c:v>
                </c:pt>
                <c:pt idx="803">
                  <c:v>1.62520327381919E-2</c:v>
                </c:pt>
                <c:pt idx="804">
                  <c:v>1.6119455190904599E-2</c:v>
                </c:pt>
                <c:pt idx="805">
                  <c:v>1.5984056844738699E-2</c:v>
                </c:pt>
                <c:pt idx="806">
                  <c:v>1.5850068898012298E-2</c:v>
                </c:pt>
                <c:pt idx="807">
                  <c:v>1.5692104160819099E-2</c:v>
                </c:pt>
                <c:pt idx="808">
                  <c:v>1.5535549823065001E-2</c:v>
                </c:pt>
                <c:pt idx="809">
                  <c:v>1.54241282673664E-2</c:v>
                </c:pt>
                <c:pt idx="810">
                  <c:v>1.52661635301732E-2</c:v>
                </c:pt>
                <c:pt idx="811">
                  <c:v>1.51335859828861E-2</c:v>
                </c:pt>
                <c:pt idx="812">
                  <c:v>1.49756212456927E-2</c:v>
                </c:pt>
                <c:pt idx="813">
                  <c:v>1.4840222899527199E-2</c:v>
                </c:pt>
                <c:pt idx="814">
                  <c:v>1.4706234952800899E-2</c:v>
                </c:pt>
                <c:pt idx="815">
                  <c:v>1.4549680615046801E-2</c:v>
                </c:pt>
                <c:pt idx="816">
                  <c:v>1.43931262772927E-2</c:v>
                </c:pt>
                <c:pt idx="817">
                  <c:v>1.42802943221551E-2</c:v>
                </c:pt>
                <c:pt idx="818">
                  <c:v>1.4144895975989001E-2</c:v>
                </c:pt>
                <c:pt idx="819">
                  <c:v>1.3989752037674601E-2</c:v>
                </c:pt>
                <c:pt idx="820">
                  <c:v>1.38543536915086E-2</c:v>
                </c:pt>
                <c:pt idx="821">
                  <c:v>1.3718955345343099E-2</c:v>
                </c:pt>
                <c:pt idx="822">
                  <c:v>1.3607533789644501E-2</c:v>
                </c:pt>
                <c:pt idx="823">
                  <c:v>1.34509794518904E-2</c:v>
                </c:pt>
                <c:pt idx="824">
                  <c:v>1.33395578961919E-2</c:v>
                </c:pt>
                <c:pt idx="825">
                  <c:v>1.3181593158998599E-2</c:v>
                </c:pt>
                <c:pt idx="826">
                  <c:v>1.30250388212445E-2</c:v>
                </c:pt>
                <c:pt idx="827">
                  <c:v>1.28684844834904E-2</c:v>
                </c:pt>
                <c:pt idx="828">
                  <c:v>1.27556525283522E-2</c:v>
                </c:pt>
                <c:pt idx="829">
                  <c:v>1.2621664581625801E-2</c:v>
                </c:pt>
                <c:pt idx="830">
                  <c:v>1.24862662354603E-2</c:v>
                </c:pt>
                <c:pt idx="831">
                  <c:v>1.23748446797618E-2</c:v>
                </c:pt>
                <c:pt idx="832">
                  <c:v>1.2195723950979899E-2</c:v>
                </c:pt>
                <c:pt idx="833">
                  <c:v>1.20603256048144E-2</c:v>
                </c:pt>
                <c:pt idx="834">
                  <c:v>1.1926337658088201E-2</c:v>
                </c:pt>
                <c:pt idx="835">
                  <c:v>1.17697833203341E-2</c:v>
                </c:pt>
                <c:pt idx="836">
                  <c:v>1.1635795373607699E-2</c:v>
                </c:pt>
                <c:pt idx="837">
                  <c:v>1.15003970274422E-2</c:v>
                </c:pt>
                <c:pt idx="838">
                  <c:v>1.13649986812762E-2</c:v>
                </c:pt>
                <c:pt idx="839">
                  <c:v>1.12098547429618E-2</c:v>
                </c:pt>
                <c:pt idx="840">
                  <c:v>1.1074456396795799E-2</c:v>
                </c:pt>
                <c:pt idx="841">
                  <c:v>1.09179020590422E-2</c:v>
                </c:pt>
                <c:pt idx="842">
                  <c:v>1.07839141123154E-2</c:v>
                </c:pt>
                <c:pt idx="843">
                  <c:v>1.0648515766149899E-2</c:v>
                </c:pt>
                <c:pt idx="844">
                  <c:v>1.0491961428395801E-2</c:v>
                </c:pt>
                <c:pt idx="845">
                  <c:v>1.03579734816694E-2</c:v>
                </c:pt>
                <c:pt idx="846">
                  <c:v>1.0222575135504E-2</c:v>
                </c:pt>
                <c:pt idx="847">
                  <c:v>1.0067431197188999E-2</c:v>
                </c:pt>
                <c:pt idx="848">
                  <c:v>9.9320328510235107E-3</c:v>
                </c:pt>
                <c:pt idx="849">
                  <c:v>9.7966345048580202E-3</c:v>
                </c:pt>
                <c:pt idx="850">
                  <c:v>9.6400801671039406E-3</c:v>
                </c:pt>
                <c:pt idx="851">
                  <c:v>9.5060922203775693E-3</c:v>
                </c:pt>
                <c:pt idx="852">
                  <c:v>9.3721042736513195E-3</c:v>
                </c:pt>
                <c:pt idx="853">
                  <c:v>9.2141395364579992E-3</c:v>
                </c:pt>
                <c:pt idx="854">
                  <c:v>9.0787411902925001E-3</c:v>
                </c:pt>
                <c:pt idx="855">
                  <c:v>8.9221868525384308E-3</c:v>
                </c:pt>
                <c:pt idx="856">
                  <c:v>8.7881989058121706E-3</c:v>
                </c:pt>
                <c:pt idx="857">
                  <c:v>8.6528005596461302E-3</c:v>
                </c:pt>
                <c:pt idx="858">
                  <c:v>8.4976566213317301E-3</c:v>
                </c:pt>
                <c:pt idx="859">
                  <c:v>8.3622582751662396E-3</c:v>
                </c:pt>
                <c:pt idx="860">
                  <c:v>8.2268599290001906E-3</c:v>
                </c:pt>
                <c:pt idx="861">
                  <c:v>8.0717159906857905E-3</c:v>
                </c:pt>
                <c:pt idx="862">
                  <c:v>7.9363176445198507E-3</c:v>
                </c:pt>
                <c:pt idx="863">
                  <c:v>7.8023296977934899E-3</c:v>
                </c:pt>
                <c:pt idx="864">
                  <c:v>7.6669313516279898E-3</c:v>
                </c:pt>
                <c:pt idx="865">
                  <c:v>7.5103770138739197E-3</c:v>
                </c:pt>
                <c:pt idx="866">
                  <c:v>7.3763890671475502E-3</c:v>
                </c:pt>
                <c:pt idx="867">
                  <c:v>7.2409907209820597E-3</c:v>
                </c:pt>
                <c:pt idx="868">
                  <c:v>7.0844363832279801E-3</c:v>
                </c:pt>
                <c:pt idx="869">
                  <c:v>6.9278820454738996E-3</c:v>
                </c:pt>
                <c:pt idx="870">
                  <c:v>6.7924836993083996E-3</c:v>
                </c:pt>
                <c:pt idx="871">
                  <c:v>6.6584957525820396E-3</c:v>
                </c:pt>
                <c:pt idx="872">
                  <c:v>6.5245078058556701E-3</c:v>
                </c:pt>
                <c:pt idx="873">
                  <c:v>6.3665430686624704E-3</c:v>
                </c:pt>
                <c:pt idx="874">
                  <c:v>6.2339655213753398E-3</c:v>
                </c:pt>
                <c:pt idx="875">
                  <c:v>6.0985671752092898E-3</c:v>
                </c:pt>
                <c:pt idx="876">
                  <c:v>5.9645792284829299E-3</c:v>
                </c:pt>
                <c:pt idx="877">
                  <c:v>5.8291808823174298E-3</c:v>
                </c:pt>
                <c:pt idx="878">
                  <c:v>5.6937825361519402E-3</c:v>
                </c:pt>
                <c:pt idx="879">
                  <c:v>5.5386385978371004E-3</c:v>
                </c:pt>
                <c:pt idx="880">
                  <c:v>5.3806738606437801E-3</c:v>
                </c:pt>
                <c:pt idx="881">
                  <c:v>5.2452755144782896E-3</c:v>
                </c:pt>
                <c:pt idx="882">
                  <c:v>5.1126979671911599E-3</c:v>
                </c:pt>
                <c:pt idx="883">
                  <c:v>4.9547332299978396E-3</c:v>
                </c:pt>
                <c:pt idx="884">
                  <c:v>4.8433116742992999E-3</c:v>
                </c:pt>
                <c:pt idx="885">
                  <c:v>4.7079133281333601E-3</c:v>
                </c:pt>
                <c:pt idx="886">
                  <c:v>4.5513589903797298E-3</c:v>
                </c:pt>
                <c:pt idx="887">
                  <c:v>4.3948046526256501E-3</c:v>
                </c:pt>
                <c:pt idx="888">
                  <c:v>4.2382503148715696E-3</c:v>
                </c:pt>
                <c:pt idx="889">
                  <c:v>4.10285196870608E-3</c:v>
                </c:pt>
                <c:pt idx="890">
                  <c:v>3.9688640219797096E-3</c:v>
                </c:pt>
                <c:pt idx="891">
                  <c:v>3.81230968422563E-3</c:v>
                </c:pt>
                <c:pt idx="892">
                  <c:v>3.6769113380601399E-3</c:v>
                </c:pt>
                <c:pt idx="893">
                  <c:v>3.4977906092783502E-3</c:v>
                </c:pt>
                <c:pt idx="894">
                  <c:v>3.3638026625519798E-3</c:v>
                </c:pt>
                <c:pt idx="895">
                  <c:v>3.2284043163864902E-3</c:v>
                </c:pt>
                <c:pt idx="896">
                  <c:v>3.1169827606873902E-3</c:v>
                </c:pt>
                <c:pt idx="897">
                  <c:v>2.9815844145219001E-3</c:v>
                </c:pt>
                <c:pt idx="898">
                  <c:v>2.8024636857401099E-3</c:v>
                </c:pt>
                <c:pt idx="899">
                  <c:v>2.66847573901374E-3</c:v>
                </c:pt>
                <c:pt idx="900">
                  <c:v>2.5330773928482499E-3</c:v>
                </c:pt>
                <c:pt idx="901">
                  <c:v>2.3765230550941699E-3</c:v>
                </c:pt>
                <c:pt idx="902">
                  <c:v>2.2425351083677999E-3</c:v>
                </c:pt>
                <c:pt idx="903">
                  <c:v>2.0859807706137298E-3</c:v>
                </c:pt>
                <c:pt idx="904">
                  <c:v>1.9280160334205201E-3</c:v>
                </c:pt>
                <c:pt idx="905">
                  <c:v>1.7940280866941499E-3</c:v>
                </c:pt>
                <c:pt idx="906">
                  <c:v>1.6374737489400801E-3</c:v>
                </c:pt>
                <c:pt idx="907">
                  <c:v>1.4795090117473201E-3</c:v>
                </c:pt>
                <c:pt idx="908">
                  <c:v>1.34693146445963E-3</c:v>
                </c:pt>
                <c:pt idx="909">
                  <c:v>1.21153311829414E-3</c:v>
                </c:pt>
                <c:pt idx="910">
                  <c:v>1.0761347721286499E-3</c:v>
                </c:pt>
                <c:pt idx="911">
                  <c:v>9.1958043437456705E-4</c:v>
                </c:pt>
                <c:pt idx="912">
                  <c:v>7.85592487648201E-4</c:v>
                </c:pt>
                <c:pt idx="913">
                  <c:v>6.2762775045499596E-4</c:v>
                </c:pt>
                <c:pt idx="914">
                  <c:v>4.7248381214004499E-4</c:v>
                </c:pt>
                <c:pt idx="915">
                  <c:v>3.1451907494684E-4</c:v>
                </c:pt>
                <c:pt idx="916">
                  <c:v>1.57964737193206E-4</c:v>
                </c:pt>
                <c:pt idx="917">
                  <c:v>0</c:v>
                </c:pt>
              </c:numCache>
            </c:numRef>
          </c:yVal>
          <c:smooth val="1"/>
          <c:extLst xmlns:c16r2="http://schemas.microsoft.com/office/drawing/2015/06/chart">
            <c:ext xmlns:c16="http://schemas.microsoft.com/office/drawing/2014/chart" uri="{C3380CC4-5D6E-409C-BE32-E72D297353CC}">
              <c16:uniqueId val="{00000001-4F30-8A47-8651-3B2C7A716D65}"/>
            </c:ext>
          </c:extLst>
        </c:ser>
        <c:ser>
          <c:idx val="0"/>
          <c:order val="2"/>
          <c:tx>
            <c:v>100dpm</c:v>
          </c:tx>
          <c:spPr>
            <a:ln w="19050" cap="rnd">
              <a:solidFill>
                <a:schemeClr val="accent3"/>
              </a:solidFill>
              <a:prstDash val="solid"/>
              <a:round/>
            </a:ln>
            <a:effectLst/>
          </c:spPr>
          <c:marker>
            <c:symbol val="none"/>
          </c:marker>
          <c:xVal>
            <c:numRef>
              <c:f>BSG20TGA!$S$6:$S$469</c:f>
              <c:numCache>
                <c:formatCode>General</c:formatCode>
                <c:ptCount val="464"/>
                <c:pt idx="0">
                  <c:v>297.13599999999991</c:v>
                </c:pt>
                <c:pt idx="1">
                  <c:v>297.77199999999982</c:v>
                </c:pt>
                <c:pt idx="2">
                  <c:v>298.46599999999978</c:v>
                </c:pt>
                <c:pt idx="3">
                  <c:v>299.2269999999998</c:v>
                </c:pt>
                <c:pt idx="4">
                  <c:v>300.04899999999992</c:v>
                </c:pt>
                <c:pt idx="5">
                  <c:v>300.93799999999982</c:v>
                </c:pt>
                <c:pt idx="6">
                  <c:v>301.89</c:v>
                </c:pt>
                <c:pt idx="7">
                  <c:v>302.89499999999992</c:v>
                </c:pt>
                <c:pt idx="8">
                  <c:v>303.947</c:v>
                </c:pt>
                <c:pt idx="9">
                  <c:v>305.03999999999979</c:v>
                </c:pt>
                <c:pt idx="10">
                  <c:v>306.17199999999991</c:v>
                </c:pt>
                <c:pt idx="11">
                  <c:v>307.33699999999982</c:v>
                </c:pt>
                <c:pt idx="12">
                  <c:v>308.52599999999978</c:v>
                </c:pt>
                <c:pt idx="13">
                  <c:v>309.74199999999979</c:v>
                </c:pt>
                <c:pt idx="14">
                  <c:v>310.98799999999977</c:v>
                </c:pt>
                <c:pt idx="15">
                  <c:v>312.26399999999978</c:v>
                </c:pt>
                <c:pt idx="16">
                  <c:v>313.56399999999991</c:v>
                </c:pt>
                <c:pt idx="17">
                  <c:v>314.88499999999999</c:v>
                </c:pt>
                <c:pt idx="18">
                  <c:v>316.23499999999979</c:v>
                </c:pt>
                <c:pt idx="19">
                  <c:v>317.60199999999992</c:v>
                </c:pt>
                <c:pt idx="20">
                  <c:v>318.97799999999978</c:v>
                </c:pt>
                <c:pt idx="21">
                  <c:v>320.36799999999999</c:v>
                </c:pt>
                <c:pt idx="22">
                  <c:v>321.78499999999991</c:v>
                </c:pt>
                <c:pt idx="23">
                  <c:v>323.22599999999977</c:v>
                </c:pt>
                <c:pt idx="24">
                  <c:v>324.66899999999993</c:v>
                </c:pt>
                <c:pt idx="25">
                  <c:v>326.11199999999991</c:v>
                </c:pt>
                <c:pt idx="26">
                  <c:v>327.57099999999991</c:v>
                </c:pt>
                <c:pt idx="27">
                  <c:v>329.041</c:v>
                </c:pt>
                <c:pt idx="28">
                  <c:v>330.52199999999982</c:v>
                </c:pt>
                <c:pt idx="29">
                  <c:v>332.01</c:v>
                </c:pt>
                <c:pt idx="30">
                  <c:v>333.51099999999991</c:v>
                </c:pt>
                <c:pt idx="31">
                  <c:v>335.01799999999992</c:v>
                </c:pt>
                <c:pt idx="32">
                  <c:v>336.53499999999991</c:v>
                </c:pt>
                <c:pt idx="33">
                  <c:v>338.06099999999992</c:v>
                </c:pt>
                <c:pt idx="34">
                  <c:v>339.59</c:v>
                </c:pt>
                <c:pt idx="35">
                  <c:v>341.13099999999991</c:v>
                </c:pt>
                <c:pt idx="36">
                  <c:v>342.68299999999999</c:v>
                </c:pt>
                <c:pt idx="37">
                  <c:v>344.24199999999979</c:v>
                </c:pt>
                <c:pt idx="38">
                  <c:v>345.80199999999991</c:v>
                </c:pt>
                <c:pt idx="39">
                  <c:v>347.36699999999979</c:v>
                </c:pt>
                <c:pt idx="40">
                  <c:v>348.9289999999998</c:v>
                </c:pt>
                <c:pt idx="41">
                  <c:v>350.48899999999981</c:v>
                </c:pt>
                <c:pt idx="42">
                  <c:v>352.05599999999993</c:v>
                </c:pt>
                <c:pt idx="43">
                  <c:v>353.62299999999999</c:v>
                </c:pt>
                <c:pt idx="44">
                  <c:v>355.19099999999992</c:v>
                </c:pt>
                <c:pt idx="45">
                  <c:v>356.75599999999991</c:v>
                </c:pt>
                <c:pt idx="46">
                  <c:v>358.32899999999978</c:v>
                </c:pt>
                <c:pt idx="47">
                  <c:v>359.89299999999992</c:v>
                </c:pt>
                <c:pt idx="48">
                  <c:v>361.45499999999993</c:v>
                </c:pt>
                <c:pt idx="49">
                  <c:v>363.02099999999979</c:v>
                </c:pt>
                <c:pt idx="50">
                  <c:v>364.58799999999991</c:v>
                </c:pt>
                <c:pt idx="51">
                  <c:v>366.15</c:v>
                </c:pt>
                <c:pt idx="52">
                  <c:v>367.702</c:v>
                </c:pt>
                <c:pt idx="53">
                  <c:v>369.24799999999999</c:v>
                </c:pt>
                <c:pt idx="54">
                  <c:v>370.7919999999998</c:v>
                </c:pt>
                <c:pt idx="55">
                  <c:v>372.33499999999992</c:v>
                </c:pt>
                <c:pt idx="56">
                  <c:v>373.87799999999999</c:v>
                </c:pt>
                <c:pt idx="57">
                  <c:v>375.41999999999979</c:v>
                </c:pt>
                <c:pt idx="58">
                  <c:v>376.97299999999979</c:v>
                </c:pt>
                <c:pt idx="59">
                  <c:v>378.52499999999992</c:v>
                </c:pt>
                <c:pt idx="60">
                  <c:v>380.07599999999991</c:v>
                </c:pt>
                <c:pt idx="61">
                  <c:v>381.62799999999999</c:v>
                </c:pt>
                <c:pt idx="62">
                  <c:v>383.17399999999992</c:v>
                </c:pt>
                <c:pt idx="63">
                  <c:v>384.71699999999981</c:v>
                </c:pt>
                <c:pt idx="64">
                  <c:v>386.26799999999992</c:v>
                </c:pt>
                <c:pt idx="65">
                  <c:v>387.82</c:v>
                </c:pt>
                <c:pt idx="66">
                  <c:v>389.37299999999999</c:v>
                </c:pt>
                <c:pt idx="67">
                  <c:v>390.93299999999982</c:v>
                </c:pt>
                <c:pt idx="68">
                  <c:v>392.49799999999982</c:v>
                </c:pt>
                <c:pt idx="69">
                  <c:v>394.08199999999982</c:v>
                </c:pt>
                <c:pt idx="70">
                  <c:v>395.72499999999991</c:v>
                </c:pt>
                <c:pt idx="71">
                  <c:v>397.40899999999982</c:v>
                </c:pt>
                <c:pt idx="72">
                  <c:v>399.11799999999999</c:v>
                </c:pt>
                <c:pt idx="73">
                  <c:v>400.83399999999978</c:v>
                </c:pt>
                <c:pt idx="74">
                  <c:v>402.55499999999989</c:v>
                </c:pt>
                <c:pt idx="75">
                  <c:v>404.28099999999978</c:v>
                </c:pt>
                <c:pt idx="76">
                  <c:v>406.00199999999978</c:v>
                </c:pt>
                <c:pt idx="77">
                  <c:v>407.72199999999981</c:v>
                </c:pt>
                <c:pt idx="78">
                  <c:v>409.43999999999983</c:v>
                </c:pt>
                <c:pt idx="79">
                  <c:v>411.15300000000002</c:v>
                </c:pt>
                <c:pt idx="80">
                  <c:v>412.85899999999992</c:v>
                </c:pt>
                <c:pt idx="81">
                  <c:v>414.56200000000001</c:v>
                </c:pt>
                <c:pt idx="82">
                  <c:v>416.27099999999979</c:v>
                </c:pt>
                <c:pt idx="83">
                  <c:v>417.9769999999998</c:v>
                </c:pt>
                <c:pt idx="84">
                  <c:v>419.68099999999993</c:v>
                </c:pt>
                <c:pt idx="85">
                  <c:v>421.38400000000001</c:v>
                </c:pt>
                <c:pt idx="86">
                  <c:v>423.08799999999991</c:v>
                </c:pt>
                <c:pt idx="87">
                  <c:v>424.7919999999998</c:v>
                </c:pt>
                <c:pt idx="88">
                  <c:v>426.49499999999978</c:v>
                </c:pt>
                <c:pt idx="89">
                  <c:v>428.2</c:v>
                </c:pt>
                <c:pt idx="90">
                  <c:v>429.91099999999977</c:v>
                </c:pt>
                <c:pt idx="91">
                  <c:v>431.62699999999978</c:v>
                </c:pt>
                <c:pt idx="92">
                  <c:v>433.33600000000001</c:v>
                </c:pt>
                <c:pt idx="93">
                  <c:v>435.03499999999991</c:v>
                </c:pt>
                <c:pt idx="94">
                  <c:v>436.7369999999998</c:v>
                </c:pt>
                <c:pt idx="95">
                  <c:v>438.44299999999993</c:v>
                </c:pt>
                <c:pt idx="96">
                  <c:v>440.15499999999997</c:v>
                </c:pt>
                <c:pt idx="97">
                  <c:v>441.87199999999979</c:v>
                </c:pt>
                <c:pt idx="98">
                  <c:v>443.58699999999982</c:v>
                </c:pt>
                <c:pt idx="99">
                  <c:v>445.30099999999999</c:v>
                </c:pt>
                <c:pt idx="100">
                  <c:v>447.02</c:v>
                </c:pt>
                <c:pt idx="101">
                  <c:v>448.74199999999979</c:v>
                </c:pt>
                <c:pt idx="102">
                  <c:v>450.45799999999991</c:v>
                </c:pt>
                <c:pt idx="103">
                  <c:v>452.17099999999988</c:v>
                </c:pt>
                <c:pt idx="104">
                  <c:v>453.87799999999999</c:v>
                </c:pt>
                <c:pt idx="105">
                  <c:v>455.57899999999978</c:v>
                </c:pt>
                <c:pt idx="106">
                  <c:v>457.279</c:v>
                </c:pt>
                <c:pt idx="107">
                  <c:v>458.97299999999979</c:v>
                </c:pt>
                <c:pt idx="108">
                  <c:v>460.66199999999992</c:v>
                </c:pt>
                <c:pt idx="109">
                  <c:v>462.35599999999999</c:v>
                </c:pt>
                <c:pt idx="110">
                  <c:v>464.05199999999991</c:v>
                </c:pt>
                <c:pt idx="111">
                  <c:v>465.74599999999992</c:v>
                </c:pt>
                <c:pt idx="112">
                  <c:v>467.43999999999983</c:v>
                </c:pt>
                <c:pt idx="113">
                  <c:v>469.13199999999978</c:v>
                </c:pt>
                <c:pt idx="114">
                  <c:v>470.82299999999992</c:v>
                </c:pt>
                <c:pt idx="115">
                  <c:v>472.52099999999979</c:v>
                </c:pt>
                <c:pt idx="116">
                  <c:v>474.21899999999982</c:v>
                </c:pt>
                <c:pt idx="117">
                  <c:v>475.91499999999979</c:v>
                </c:pt>
                <c:pt idx="118">
                  <c:v>477.61599999999999</c:v>
                </c:pt>
                <c:pt idx="119">
                  <c:v>479.31899999999979</c:v>
                </c:pt>
                <c:pt idx="120">
                  <c:v>481.02</c:v>
                </c:pt>
                <c:pt idx="121">
                  <c:v>482.71799999999979</c:v>
                </c:pt>
                <c:pt idx="122">
                  <c:v>484.4169999999998</c:v>
                </c:pt>
                <c:pt idx="123">
                  <c:v>486.11199999999991</c:v>
                </c:pt>
                <c:pt idx="124">
                  <c:v>487.81299999999999</c:v>
                </c:pt>
                <c:pt idx="125">
                  <c:v>489.51499999999999</c:v>
                </c:pt>
                <c:pt idx="126">
                  <c:v>491.22899999999981</c:v>
                </c:pt>
                <c:pt idx="127">
                  <c:v>492.93999999999983</c:v>
                </c:pt>
                <c:pt idx="128">
                  <c:v>494.65699999999993</c:v>
                </c:pt>
                <c:pt idx="129">
                  <c:v>496.37299999999999</c:v>
                </c:pt>
                <c:pt idx="130">
                  <c:v>498.07399999999978</c:v>
                </c:pt>
                <c:pt idx="131">
                  <c:v>499.76299999999992</c:v>
                </c:pt>
                <c:pt idx="132">
                  <c:v>501.447</c:v>
                </c:pt>
                <c:pt idx="133">
                  <c:v>503.13599999999991</c:v>
                </c:pt>
                <c:pt idx="134">
                  <c:v>504.82599999999991</c:v>
                </c:pt>
                <c:pt idx="135">
                  <c:v>506.52299999999991</c:v>
                </c:pt>
                <c:pt idx="136">
                  <c:v>508.21600000000001</c:v>
                </c:pt>
                <c:pt idx="137">
                  <c:v>509.904</c:v>
                </c:pt>
                <c:pt idx="138">
                  <c:v>511.58799999999991</c:v>
                </c:pt>
                <c:pt idx="139">
                  <c:v>513.279</c:v>
                </c:pt>
                <c:pt idx="140">
                  <c:v>514.96899999999971</c:v>
                </c:pt>
                <c:pt idx="141">
                  <c:v>516.67399999999998</c:v>
                </c:pt>
                <c:pt idx="142">
                  <c:v>518.38</c:v>
                </c:pt>
                <c:pt idx="143">
                  <c:v>520.08399999999995</c:v>
                </c:pt>
                <c:pt idx="144">
                  <c:v>521.78700000000003</c:v>
                </c:pt>
                <c:pt idx="145">
                  <c:v>523.48599999999999</c:v>
                </c:pt>
                <c:pt idx="146">
                  <c:v>525.19100000000003</c:v>
                </c:pt>
                <c:pt idx="147">
                  <c:v>526.89699999999971</c:v>
                </c:pt>
                <c:pt idx="148">
                  <c:v>528.60299999999972</c:v>
                </c:pt>
                <c:pt idx="149">
                  <c:v>530.31399999999996</c:v>
                </c:pt>
                <c:pt idx="150">
                  <c:v>532.02599999999973</c:v>
                </c:pt>
                <c:pt idx="151">
                  <c:v>533.74299999999971</c:v>
                </c:pt>
                <c:pt idx="152">
                  <c:v>535.47199999999998</c:v>
                </c:pt>
                <c:pt idx="153">
                  <c:v>537.20399999999995</c:v>
                </c:pt>
                <c:pt idx="154">
                  <c:v>538.93199999999979</c:v>
                </c:pt>
                <c:pt idx="155">
                  <c:v>540.65899999999999</c:v>
                </c:pt>
                <c:pt idx="156">
                  <c:v>542.38699999999972</c:v>
                </c:pt>
                <c:pt idx="157">
                  <c:v>544.12199999999996</c:v>
                </c:pt>
                <c:pt idx="158">
                  <c:v>545.86199999999974</c:v>
                </c:pt>
                <c:pt idx="159">
                  <c:v>547.59099999999989</c:v>
                </c:pt>
                <c:pt idx="160">
                  <c:v>549.30599999999981</c:v>
                </c:pt>
                <c:pt idx="161">
                  <c:v>551.00800000000004</c:v>
                </c:pt>
                <c:pt idx="162">
                  <c:v>552.702</c:v>
                </c:pt>
                <c:pt idx="163">
                  <c:v>554.38699999999972</c:v>
                </c:pt>
                <c:pt idx="164">
                  <c:v>556.06499999999983</c:v>
                </c:pt>
                <c:pt idx="165">
                  <c:v>557.74900000000002</c:v>
                </c:pt>
                <c:pt idx="166">
                  <c:v>559.43999999999983</c:v>
                </c:pt>
                <c:pt idx="167">
                  <c:v>561.13400000000001</c:v>
                </c:pt>
                <c:pt idx="168">
                  <c:v>562.8299999999997</c:v>
                </c:pt>
                <c:pt idx="169">
                  <c:v>564.524</c:v>
                </c:pt>
                <c:pt idx="170">
                  <c:v>566.21299999999997</c:v>
                </c:pt>
                <c:pt idx="171">
                  <c:v>567.90499999999997</c:v>
                </c:pt>
                <c:pt idx="172">
                  <c:v>569.60500000000002</c:v>
                </c:pt>
                <c:pt idx="173">
                  <c:v>571.30599999999981</c:v>
                </c:pt>
                <c:pt idx="174">
                  <c:v>573.00800000000004</c:v>
                </c:pt>
                <c:pt idx="175">
                  <c:v>574.71799999999996</c:v>
                </c:pt>
                <c:pt idx="176">
                  <c:v>576.42399999999998</c:v>
                </c:pt>
                <c:pt idx="177">
                  <c:v>578.13200000000006</c:v>
                </c:pt>
                <c:pt idx="178">
                  <c:v>579.84899999999971</c:v>
                </c:pt>
                <c:pt idx="179">
                  <c:v>581.56199999999967</c:v>
                </c:pt>
                <c:pt idx="180">
                  <c:v>583.27700000000004</c:v>
                </c:pt>
                <c:pt idx="181">
                  <c:v>584.99199999999996</c:v>
                </c:pt>
                <c:pt idx="182">
                  <c:v>586.70600000000002</c:v>
                </c:pt>
                <c:pt idx="183">
                  <c:v>588.4259999999997</c:v>
                </c:pt>
                <c:pt idx="184">
                  <c:v>590.15099999999973</c:v>
                </c:pt>
                <c:pt idx="185">
                  <c:v>591.86899999999969</c:v>
                </c:pt>
                <c:pt idx="186">
                  <c:v>593.59199999999998</c:v>
                </c:pt>
                <c:pt idx="187">
                  <c:v>595.32199999999978</c:v>
                </c:pt>
                <c:pt idx="188">
                  <c:v>597.04999999999973</c:v>
                </c:pt>
                <c:pt idx="189">
                  <c:v>598.77800000000002</c:v>
                </c:pt>
                <c:pt idx="190">
                  <c:v>600.49900000000002</c:v>
                </c:pt>
                <c:pt idx="191">
                  <c:v>602.21900000000005</c:v>
                </c:pt>
                <c:pt idx="192">
                  <c:v>603.94199999999978</c:v>
                </c:pt>
                <c:pt idx="193">
                  <c:v>605.6569999999997</c:v>
                </c:pt>
                <c:pt idx="194">
                  <c:v>607.37599999999998</c:v>
                </c:pt>
                <c:pt idx="195">
                  <c:v>609.096</c:v>
                </c:pt>
                <c:pt idx="196">
                  <c:v>610.81699999999978</c:v>
                </c:pt>
                <c:pt idx="197">
                  <c:v>612.54399999999998</c:v>
                </c:pt>
                <c:pt idx="198">
                  <c:v>614.28300000000002</c:v>
                </c:pt>
                <c:pt idx="199">
                  <c:v>616.024</c:v>
                </c:pt>
                <c:pt idx="200">
                  <c:v>617.76699999999983</c:v>
                </c:pt>
                <c:pt idx="201">
                  <c:v>619.50700000000006</c:v>
                </c:pt>
                <c:pt idx="202">
                  <c:v>621.24800000000005</c:v>
                </c:pt>
                <c:pt idx="203">
                  <c:v>622.98299999999972</c:v>
                </c:pt>
                <c:pt idx="204">
                  <c:v>624.72199999999998</c:v>
                </c:pt>
                <c:pt idx="205">
                  <c:v>626.46399999999971</c:v>
                </c:pt>
                <c:pt idx="206">
                  <c:v>628.21</c:v>
                </c:pt>
                <c:pt idx="207">
                  <c:v>629.95900000000006</c:v>
                </c:pt>
                <c:pt idx="208">
                  <c:v>631.70699999999999</c:v>
                </c:pt>
                <c:pt idx="209">
                  <c:v>633.45599999999968</c:v>
                </c:pt>
                <c:pt idx="210">
                  <c:v>635.19600000000003</c:v>
                </c:pt>
                <c:pt idx="211">
                  <c:v>636.93999999999983</c:v>
                </c:pt>
                <c:pt idx="212">
                  <c:v>638.68600000000004</c:v>
                </c:pt>
                <c:pt idx="213">
                  <c:v>640.44599999999969</c:v>
                </c:pt>
                <c:pt idx="214">
                  <c:v>642.20600000000002</c:v>
                </c:pt>
                <c:pt idx="215">
                  <c:v>643.95299999999975</c:v>
                </c:pt>
                <c:pt idx="216">
                  <c:v>645.69899999999996</c:v>
                </c:pt>
                <c:pt idx="217">
                  <c:v>647.44899999999996</c:v>
                </c:pt>
                <c:pt idx="218">
                  <c:v>649.19899999999996</c:v>
                </c:pt>
                <c:pt idx="219">
                  <c:v>650.93999999999983</c:v>
                </c:pt>
                <c:pt idx="220">
                  <c:v>652.66799999999967</c:v>
                </c:pt>
                <c:pt idx="221">
                  <c:v>654.39199999999983</c:v>
                </c:pt>
                <c:pt idx="222">
                  <c:v>656.11199999999997</c:v>
                </c:pt>
                <c:pt idx="223">
                  <c:v>657.83400000000006</c:v>
                </c:pt>
                <c:pt idx="224">
                  <c:v>659.56699999999978</c:v>
                </c:pt>
                <c:pt idx="225">
                  <c:v>661.303</c:v>
                </c:pt>
                <c:pt idx="226">
                  <c:v>663.03800000000001</c:v>
                </c:pt>
                <c:pt idx="227">
                  <c:v>664.76900000000001</c:v>
                </c:pt>
                <c:pt idx="228">
                  <c:v>666.495</c:v>
                </c:pt>
                <c:pt idx="229">
                  <c:v>668.22</c:v>
                </c:pt>
                <c:pt idx="230">
                  <c:v>669.94299999999976</c:v>
                </c:pt>
                <c:pt idx="231">
                  <c:v>671.66100000000006</c:v>
                </c:pt>
                <c:pt idx="232">
                  <c:v>673.37900000000002</c:v>
                </c:pt>
                <c:pt idx="233">
                  <c:v>675.10799999999972</c:v>
                </c:pt>
                <c:pt idx="234">
                  <c:v>676.84399999999982</c:v>
                </c:pt>
                <c:pt idx="235">
                  <c:v>678.59199999999998</c:v>
                </c:pt>
                <c:pt idx="236">
                  <c:v>680.33499999999981</c:v>
                </c:pt>
                <c:pt idx="237">
                  <c:v>682.06899999999996</c:v>
                </c:pt>
                <c:pt idx="238">
                  <c:v>683.79700000000003</c:v>
                </c:pt>
                <c:pt idx="239">
                  <c:v>685.51699999999983</c:v>
                </c:pt>
                <c:pt idx="240">
                  <c:v>687.23599999999999</c:v>
                </c:pt>
                <c:pt idx="241">
                  <c:v>688.96199999999976</c:v>
                </c:pt>
                <c:pt idx="242">
                  <c:v>690.68600000000004</c:v>
                </c:pt>
                <c:pt idx="243">
                  <c:v>692.41199999999981</c:v>
                </c:pt>
                <c:pt idx="244">
                  <c:v>694.14400000000001</c:v>
                </c:pt>
                <c:pt idx="245">
                  <c:v>695.87099999999998</c:v>
                </c:pt>
                <c:pt idx="246">
                  <c:v>697.59900000000005</c:v>
                </c:pt>
                <c:pt idx="247">
                  <c:v>699.32599999999979</c:v>
                </c:pt>
                <c:pt idx="248">
                  <c:v>701.05199999999968</c:v>
                </c:pt>
                <c:pt idx="249">
                  <c:v>702.77499999999998</c:v>
                </c:pt>
                <c:pt idx="250">
                  <c:v>704.49400000000003</c:v>
                </c:pt>
                <c:pt idx="251">
                  <c:v>706.21500000000003</c:v>
                </c:pt>
                <c:pt idx="252">
                  <c:v>707.94299999999976</c:v>
                </c:pt>
                <c:pt idx="253">
                  <c:v>709.67700000000002</c:v>
                </c:pt>
                <c:pt idx="254">
                  <c:v>711.40799999999967</c:v>
                </c:pt>
                <c:pt idx="255">
                  <c:v>713.13599999999997</c:v>
                </c:pt>
                <c:pt idx="256">
                  <c:v>714.86300000000006</c:v>
                </c:pt>
                <c:pt idx="257">
                  <c:v>716.59500000000003</c:v>
                </c:pt>
                <c:pt idx="258">
                  <c:v>718.32699999999977</c:v>
                </c:pt>
                <c:pt idx="259">
                  <c:v>720.05699999999979</c:v>
                </c:pt>
                <c:pt idx="260">
                  <c:v>721.78800000000001</c:v>
                </c:pt>
                <c:pt idx="261">
                  <c:v>723.52299999999968</c:v>
                </c:pt>
                <c:pt idx="262">
                  <c:v>725.26099999999997</c:v>
                </c:pt>
                <c:pt idx="263">
                  <c:v>726.99699999999996</c:v>
                </c:pt>
                <c:pt idx="264">
                  <c:v>728.73</c:v>
                </c:pt>
                <c:pt idx="265">
                  <c:v>730.47799999999972</c:v>
                </c:pt>
                <c:pt idx="266">
                  <c:v>732.22</c:v>
                </c:pt>
                <c:pt idx="267">
                  <c:v>733.95900000000006</c:v>
                </c:pt>
                <c:pt idx="268">
                  <c:v>735.70100000000002</c:v>
                </c:pt>
                <c:pt idx="269">
                  <c:v>737.4409999999998</c:v>
                </c:pt>
                <c:pt idx="270">
                  <c:v>739.18399999999997</c:v>
                </c:pt>
                <c:pt idx="271">
                  <c:v>740.93099999999981</c:v>
                </c:pt>
                <c:pt idx="272">
                  <c:v>742.66799999999967</c:v>
                </c:pt>
                <c:pt idx="273">
                  <c:v>744.4</c:v>
                </c:pt>
                <c:pt idx="274">
                  <c:v>746.13300000000004</c:v>
                </c:pt>
                <c:pt idx="275">
                  <c:v>747.86199999999974</c:v>
                </c:pt>
                <c:pt idx="276">
                  <c:v>749.58600000000001</c:v>
                </c:pt>
                <c:pt idx="277">
                  <c:v>751.30999999999983</c:v>
                </c:pt>
                <c:pt idx="278">
                  <c:v>753.03899999999999</c:v>
                </c:pt>
                <c:pt idx="279">
                  <c:v>754.77</c:v>
                </c:pt>
                <c:pt idx="280">
                  <c:v>756.50099999999998</c:v>
                </c:pt>
                <c:pt idx="281">
                  <c:v>758.2349999999999</c:v>
                </c:pt>
                <c:pt idx="282">
                  <c:v>759.97500000000002</c:v>
                </c:pt>
                <c:pt idx="283">
                  <c:v>761.71400000000006</c:v>
                </c:pt>
                <c:pt idx="284">
                  <c:v>763.45099999999979</c:v>
                </c:pt>
                <c:pt idx="285">
                  <c:v>765.18600000000004</c:v>
                </c:pt>
                <c:pt idx="286">
                  <c:v>766.92699999999968</c:v>
                </c:pt>
                <c:pt idx="287">
                  <c:v>768.67899999999997</c:v>
                </c:pt>
                <c:pt idx="288">
                  <c:v>770.44199999999978</c:v>
                </c:pt>
                <c:pt idx="289">
                  <c:v>772.21500000000003</c:v>
                </c:pt>
                <c:pt idx="290">
                  <c:v>773.99099999999999</c:v>
                </c:pt>
                <c:pt idx="291">
                  <c:v>775.76900000000001</c:v>
                </c:pt>
                <c:pt idx="292">
                  <c:v>777.55599999999981</c:v>
                </c:pt>
                <c:pt idx="293">
                  <c:v>779.34199999999976</c:v>
                </c:pt>
                <c:pt idx="294">
                  <c:v>781.125</c:v>
                </c:pt>
                <c:pt idx="295">
                  <c:v>782.89699999999971</c:v>
                </c:pt>
                <c:pt idx="296">
                  <c:v>784.66599999999971</c:v>
                </c:pt>
                <c:pt idx="297">
                  <c:v>786.42899999999997</c:v>
                </c:pt>
                <c:pt idx="298">
                  <c:v>788.19100000000003</c:v>
                </c:pt>
                <c:pt idx="299">
                  <c:v>789.95099999999979</c:v>
                </c:pt>
                <c:pt idx="300">
                  <c:v>791.70799999999997</c:v>
                </c:pt>
                <c:pt idx="301">
                  <c:v>793.46899999999971</c:v>
                </c:pt>
                <c:pt idx="302">
                  <c:v>795.22900000000004</c:v>
                </c:pt>
                <c:pt idx="303">
                  <c:v>796.98900000000003</c:v>
                </c:pt>
                <c:pt idx="304">
                  <c:v>798.7579999999997</c:v>
                </c:pt>
                <c:pt idx="305">
                  <c:v>800.529</c:v>
                </c:pt>
                <c:pt idx="306">
                  <c:v>802.29700000000003</c:v>
                </c:pt>
                <c:pt idx="307">
                  <c:v>804.06299999999976</c:v>
                </c:pt>
                <c:pt idx="308">
                  <c:v>805.82899999999972</c:v>
                </c:pt>
                <c:pt idx="309">
                  <c:v>807.601</c:v>
                </c:pt>
                <c:pt idx="310">
                  <c:v>809.3779999999997</c:v>
                </c:pt>
                <c:pt idx="311">
                  <c:v>811.15899999999999</c:v>
                </c:pt>
                <c:pt idx="312">
                  <c:v>812.9409999999998</c:v>
                </c:pt>
                <c:pt idx="313">
                  <c:v>814.72299999999996</c:v>
                </c:pt>
                <c:pt idx="314">
                  <c:v>816.50599999999997</c:v>
                </c:pt>
                <c:pt idx="315">
                  <c:v>818.29200000000003</c:v>
                </c:pt>
                <c:pt idx="316">
                  <c:v>820.08100000000002</c:v>
                </c:pt>
                <c:pt idx="317">
                  <c:v>821.87599999999998</c:v>
                </c:pt>
                <c:pt idx="318">
                  <c:v>823.66300000000001</c:v>
                </c:pt>
                <c:pt idx="319">
                  <c:v>825.44899999999996</c:v>
                </c:pt>
                <c:pt idx="320">
                  <c:v>827.23500000000001</c:v>
                </c:pt>
                <c:pt idx="321">
                  <c:v>829.01400000000001</c:v>
                </c:pt>
                <c:pt idx="322">
                  <c:v>830.79600000000005</c:v>
                </c:pt>
                <c:pt idx="323">
                  <c:v>832.58</c:v>
                </c:pt>
                <c:pt idx="324">
                  <c:v>834.36799999999948</c:v>
                </c:pt>
                <c:pt idx="325">
                  <c:v>836.1569999999997</c:v>
                </c:pt>
                <c:pt idx="326">
                  <c:v>837.95199999999977</c:v>
                </c:pt>
                <c:pt idx="327">
                  <c:v>839.74400000000003</c:v>
                </c:pt>
                <c:pt idx="328">
                  <c:v>841.5319999999997</c:v>
                </c:pt>
                <c:pt idx="329">
                  <c:v>843.3209999999998</c:v>
                </c:pt>
                <c:pt idx="330">
                  <c:v>845.11199999999997</c:v>
                </c:pt>
                <c:pt idx="331">
                  <c:v>846.90499999999997</c:v>
                </c:pt>
                <c:pt idx="332">
                  <c:v>848.69799999999998</c:v>
                </c:pt>
                <c:pt idx="333">
                  <c:v>850.49</c:v>
                </c:pt>
                <c:pt idx="334">
                  <c:v>852.28499999999997</c:v>
                </c:pt>
                <c:pt idx="335">
                  <c:v>854.08</c:v>
                </c:pt>
                <c:pt idx="336">
                  <c:v>855.87900000000002</c:v>
                </c:pt>
                <c:pt idx="337">
                  <c:v>857.67899999999997</c:v>
                </c:pt>
                <c:pt idx="338">
                  <c:v>859.47500000000002</c:v>
                </c:pt>
                <c:pt idx="339">
                  <c:v>861.26699999999971</c:v>
                </c:pt>
                <c:pt idx="340">
                  <c:v>863.05899999999997</c:v>
                </c:pt>
                <c:pt idx="341">
                  <c:v>864.85999999999979</c:v>
                </c:pt>
                <c:pt idx="342">
                  <c:v>866.65499999999997</c:v>
                </c:pt>
                <c:pt idx="343">
                  <c:v>868.44899999999996</c:v>
                </c:pt>
                <c:pt idx="344">
                  <c:v>870.24799999999971</c:v>
                </c:pt>
                <c:pt idx="345">
                  <c:v>872.06099999999969</c:v>
                </c:pt>
                <c:pt idx="346">
                  <c:v>873.87699999999973</c:v>
                </c:pt>
                <c:pt idx="347">
                  <c:v>875.69299999999998</c:v>
                </c:pt>
                <c:pt idx="348">
                  <c:v>877.51900000000001</c:v>
                </c:pt>
                <c:pt idx="349">
                  <c:v>879.3539999999997</c:v>
                </c:pt>
                <c:pt idx="350">
                  <c:v>881.19500000000005</c:v>
                </c:pt>
                <c:pt idx="351">
                  <c:v>883.03699999999969</c:v>
                </c:pt>
                <c:pt idx="352">
                  <c:v>884.87900000000002</c:v>
                </c:pt>
                <c:pt idx="353">
                  <c:v>886.72699999999998</c:v>
                </c:pt>
                <c:pt idx="354">
                  <c:v>888.58500000000004</c:v>
                </c:pt>
                <c:pt idx="355">
                  <c:v>890.4499999999997</c:v>
                </c:pt>
                <c:pt idx="356">
                  <c:v>892.32599999999979</c:v>
                </c:pt>
                <c:pt idx="357">
                  <c:v>894.2</c:v>
                </c:pt>
                <c:pt idx="358">
                  <c:v>896.06199999999978</c:v>
                </c:pt>
                <c:pt idx="359">
                  <c:v>897.91599999999971</c:v>
                </c:pt>
                <c:pt idx="360">
                  <c:v>899.77200000000005</c:v>
                </c:pt>
                <c:pt idx="361">
                  <c:v>901.64</c:v>
                </c:pt>
                <c:pt idx="362">
                  <c:v>903.5079999999997</c:v>
                </c:pt>
                <c:pt idx="363">
                  <c:v>905.38</c:v>
                </c:pt>
                <c:pt idx="364">
                  <c:v>907.26</c:v>
                </c:pt>
                <c:pt idx="365">
                  <c:v>909.154</c:v>
                </c:pt>
                <c:pt idx="366">
                  <c:v>911.05399999999997</c:v>
                </c:pt>
                <c:pt idx="367">
                  <c:v>912.94499999999971</c:v>
                </c:pt>
                <c:pt idx="368">
                  <c:v>914.82599999999979</c:v>
                </c:pt>
                <c:pt idx="369">
                  <c:v>916.702</c:v>
                </c:pt>
                <c:pt idx="370">
                  <c:v>918.577</c:v>
                </c:pt>
                <c:pt idx="371">
                  <c:v>920.46399999999971</c:v>
                </c:pt>
                <c:pt idx="372">
                  <c:v>922.33899999999971</c:v>
                </c:pt>
                <c:pt idx="373">
                  <c:v>924.21600000000001</c:v>
                </c:pt>
                <c:pt idx="374">
                  <c:v>926.10799999999972</c:v>
                </c:pt>
                <c:pt idx="375">
                  <c:v>928.00900000000001</c:v>
                </c:pt>
                <c:pt idx="376">
                  <c:v>929.90499999999997</c:v>
                </c:pt>
                <c:pt idx="377">
                  <c:v>931.79200000000003</c:v>
                </c:pt>
                <c:pt idx="378">
                  <c:v>933.67600000000004</c:v>
                </c:pt>
                <c:pt idx="379">
                  <c:v>935.55999999999983</c:v>
                </c:pt>
                <c:pt idx="380">
                  <c:v>937.44899999999996</c:v>
                </c:pt>
                <c:pt idx="381">
                  <c:v>939.33699999999976</c:v>
                </c:pt>
                <c:pt idx="382">
                  <c:v>941.22500000000002</c:v>
                </c:pt>
                <c:pt idx="383">
                  <c:v>943.10900000000004</c:v>
                </c:pt>
                <c:pt idx="384">
                  <c:v>944.99699999999996</c:v>
                </c:pt>
                <c:pt idx="385">
                  <c:v>946.86299999999949</c:v>
                </c:pt>
                <c:pt idx="386">
                  <c:v>948.68899999999996</c:v>
                </c:pt>
                <c:pt idx="387">
                  <c:v>950.49599999999998</c:v>
                </c:pt>
                <c:pt idx="388">
                  <c:v>952.28899999999999</c:v>
                </c:pt>
                <c:pt idx="389">
                  <c:v>954.07500000000005</c:v>
                </c:pt>
                <c:pt idx="390">
                  <c:v>955.8689999999998</c:v>
                </c:pt>
                <c:pt idx="391">
                  <c:v>957.66</c:v>
                </c:pt>
                <c:pt idx="392">
                  <c:v>959.44299999999976</c:v>
                </c:pt>
                <c:pt idx="393">
                  <c:v>961.21900000000005</c:v>
                </c:pt>
                <c:pt idx="394">
                  <c:v>963</c:v>
                </c:pt>
                <c:pt idx="395">
                  <c:v>964.78899999999999</c:v>
                </c:pt>
                <c:pt idx="396">
                  <c:v>966.58</c:v>
                </c:pt>
                <c:pt idx="397">
                  <c:v>968.37199999999996</c:v>
                </c:pt>
                <c:pt idx="398">
                  <c:v>970.16599999999971</c:v>
                </c:pt>
                <c:pt idx="399">
                  <c:v>971.95699999999977</c:v>
                </c:pt>
                <c:pt idx="400">
                  <c:v>973.75400000000002</c:v>
                </c:pt>
                <c:pt idx="401">
                  <c:v>975.5559999999997</c:v>
                </c:pt>
                <c:pt idx="402">
                  <c:v>977.35799999999949</c:v>
                </c:pt>
                <c:pt idx="403">
                  <c:v>979.1669999999998</c:v>
                </c:pt>
                <c:pt idx="404">
                  <c:v>980.98199999999997</c:v>
                </c:pt>
                <c:pt idx="405">
                  <c:v>982.79700000000003</c:v>
                </c:pt>
                <c:pt idx="406">
                  <c:v>984.60799999999972</c:v>
                </c:pt>
                <c:pt idx="407">
                  <c:v>986.41399999999999</c:v>
                </c:pt>
                <c:pt idx="408">
                  <c:v>988.20299999999997</c:v>
                </c:pt>
                <c:pt idx="409">
                  <c:v>989.97400000000005</c:v>
                </c:pt>
                <c:pt idx="410">
                  <c:v>991.73400000000004</c:v>
                </c:pt>
                <c:pt idx="411">
                  <c:v>993.53899999999999</c:v>
                </c:pt>
                <c:pt idx="412">
                  <c:v>995.43999999999971</c:v>
                </c:pt>
                <c:pt idx="413">
                  <c:v>997.3779999999997</c:v>
                </c:pt>
                <c:pt idx="414">
                  <c:v>999.3299999999997</c:v>
                </c:pt>
                <c:pt idx="415">
                  <c:v>1001.29</c:v>
                </c:pt>
                <c:pt idx="416">
                  <c:v>1003.254</c:v>
                </c:pt>
                <c:pt idx="417">
                  <c:v>1005.22</c:v>
                </c:pt>
                <c:pt idx="418">
                  <c:v>1007.192</c:v>
                </c:pt>
                <c:pt idx="419">
                  <c:v>1009.1559999999999</c:v>
                </c:pt>
                <c:pt idx="420">
                  <c:v>1011.116</c:v>
                </c:pt>
                <c:pt idx="421">
                  <c:v>1013.07</c:v>
                </c:pt>
                <c:pt idx="422">
                  <c:v>1015.027</c:v>
                </c:pt>
                <c:pt idx="423">
                  <c:v>1016.99</c:v>
                </c:pt>
                <c:pt idx="424">
                  <c:v>1018.957</c:v>
                </c:pt>
                <c:pt idx="425">
                  <c:v>1020.921</c:v>
                </c:pt>
                <c:pt idx="426">
                  <c:v>1022.891</c:v>
                </c:pt>
                <c:pt idx="427">
                  <c:v>1024.856</c:v>
                </c:pt>
                <c:pt idx="428">
                  <c:v>1026.825</c:v>
                </c:pt>
                <c:pt idx="429">
                  <c:v>1028.796</c:v>
                </c:pt>
                <c:pt idx="430">
                  <c:v>1030.7570000000001</c:v>
                </c:pt>
                <c:pt idx="431">
                  <c:v>1032.7080000000001</c:v>
                </c:pt>
                <c:pt idx="432">
                  <c:v>1034.662</c:v>
                </c:pt>
                <c:pt idx="433">
                  <c:v>1036.6199999999999</c:v>
                </c:pt>
                <c:pt idx="434">
                  <c:v>1038.587</c:v>
                </c:pt>
                <c:pt idx="435">
                  <c:v>1040.5540000000001</c:v>
                </c:pt>
                <c:pt idx="436">
                  <c:v>1042.5239999999999</c:v>
                </c:pt>
                <c:pt idx="437">
                  <c:v>1044.4939999999999</c:v>
                </c:pt>
                <c:pt idx="438">
                  <c:v>1046.45</c:v>
                </c:pt>
                <c:pt idx="439">
                  <c:v>1048.3679999999999</c:v>
                </c:pt>
                <c:pt idx="440">
                  <c:v>1050.269</c:v>
                </c:pt>
                <c:pt idx="441">
                  <c:v>1052.171</c:v>
                </c:pt>
                <c:pt idx="442">
                  <c:v>1054.076</c:v>
                </c:pt>
                <c:pt idx="443">
                  <c:v>1055.98</c:v>
                </c:pt>
                <c:pt idx="444">
                  <c:v>1057.884</c:v>
                </c:pt>
                <c:pt idx="445">
                  <c:v>1059.7739999999999</c:v>
                </c:pt>
                <c:pt idx="446">
                  <c:v>1061.6559999999999</c:v>
                </c:pt>
                <c:pt idx="447">
                  <c:v>1063.5340000000001</c:v>
                </c:pt>
                <c:pt idx="448">
                  <c:v>1065.412</c:v>
                </c:pt>
                <c:pt idx="449">
                  <c:v>1067.3</c:v>
                </c:pt>
                <c:pt idx="450">
                  <c:v>1069.1980000000001</c:v>
                </c:pt>
                <c:pt idx="451">
                  <c:v>1071.096</c:v>
                </c:pt>
                <c:pt idx="452">
                  <c:v>1072.99</c:v>
                </c:pt>
                <c:pt idx="453">
                  <c:v>1074.8789999999999</c:v>
                </c:pt>
                <c:pt idx="454">
                  <c:v>1076.768</c:v>
                </c:pt>
                <c:pt idx="455">
                  <c:v>1078.6569999999999</c:v>
                </c:pt>
                <c:pt idx="456">
                  <c:v>1080.54</c:v>
                </c:pt>
                <c:pt idx="457">
                  <c:v>1082.422</c:v>
                </c:pt>
                <c:pt idx="458">
                  <c:v>1084.3040000000001</c:v>
                </c:pt>
                <c:pt idx="459">
                  <c:v>1086.1849999999999</c:v>
                </c:pt>
                <c:pt idx="460">
                  <c:v>1088.06</c:v>
                </c:pt>
                <c:pt idx="461">
                  <c:v>1089.9259999999999</c:v>
                </c:pt>
                <c:pt idx="462">
                  <c:v>1091.7819999999999</c:v>
                </c:pt>
                <c:pt idx="463">
                  <c:v>1093.633</c:v>
                </c:pt>
              </c:numCache>
            </c:numRef>
          </c:xVal>
          <c:yVal>
            <c:numRef>
              <c:f>BSG20TGA!$V$6:$V$469</c:f>
              <c:numCache>
                <c:formatCode>General</c:formatCode>
                <c:ptCount val="464"/>
                <c:pt idx="0">
                  <c:v>1</c:v>
                </c:pt>
                <c:pt idx="1">
                  <c:v>0.99995624033934905</c:v>
                </c:pt>
                <c:pt idx="2">
                  <c:v>0.99986589781413504</c:v>
                </c:pt>
                <c:pt idx="3">
                  <c:v>0.99977696689087603</c:v>
                </c:pt>
                <c:pt idx="4">
                  <c:v>0.99964145310305397</c:v>
                </c:pt>
                <c:pt idx="5">
                  <c:v>0.99950735091718801</c:v>
                </c:pt>
                <c:pt idx="6">
                  <c:v>0.99921514931219702</c:v>
                </c:pt>
                <c:pt idx="7">
                  <c:v>0.99912480678698201</c:v>
                </c:pt>
                <c:pt idx="8">
                  <c:v>0.999035875863724</c:v>
                </c:pt>
                <c:pt idx="9">
                  <c:v>0.99892294770720502</c:v>
                </c:pt>
                <c:pt idx="10">
                  <c:v>0.99872250022938602</c:v>
                </c:pt>
                <c:pt idx="11">
                  <c:v>0.99858698644156296</c:v>
                </c:pt>
                <c:pt idx="12">
                  <c:v>0.998452884255697</c:v>
                </c:pt>
                <c:pt idx="13">
                  <c:v>0.99822843954461704</c:v>
                </c:pt>
                <c:pt idx="14">
                  <c:v>0.99809433735875197</c:v>
                </c:pt>
                <c:pt idx="15">
                  <c:v>0.99786848104571502</c:v>
                </c:pt>
                <c:pt idx="16">
                  <c:v>0.99753251978007196</c:v>
                </c:pt>
                <c:pt idx="17">
                  <c:v>0.99730948667094799</c:v>
                </c:pt>
                <c:pt idx="18">
                  <c:v>0.997015873464001</c:v>
                </c:pt>
                <c:pt idx="19">
                  <c:v>0.99667991219835805</c:v>
                </c:pt>
                <c:pt idx="20">
                  <c:v>0.99643288185597401</c:v>
                </c:pt>
                <c:pt idx="21">
                  <c:v>0.99607292335707198</c:v>
                </c:pt>
                <c:pt idx="22">
                  <c:v>0.99569320243077897</c:v>
                </c:pt>
                <c:pt idx="23">
                  <c:v>0.995378415194484</c:v>
                </c:pt>
                <c:pt idx="24">
                  <c:v>0.99497469703493002</c:v>
                </c:pt>
                <c:pt idx="25">
                  <c:v>0.99448063635016204</c:v>
                </c:pt>
                <c:pt idx="26">
                  <c:v>0.994031746928002</c:v>
                </c:pt>
                <c:pt idx="27">
                  <c:v>0.99347275255323497</c:v>
                </c:pt>
                <c:pt idx="28">
                  <c:v>0.99291093497455596</c:v>
                </c:pt>
                <c:pt idx="29">
                  <c:v>0.99237170302718003</c:v>
                </c:pt>
                <c:pt idx="30">
                  <c:v>0.99176612578784995</c:v>
                </c:pt>
                <c:pt idx="31">
                  <c:v>0.99116054854851998</c:v>
                </c:pt>
                <c:pt idx="32">
                  <c:v>0.99046462878397501</c:v>
                </c:pt>
                <c:pt idx="33">
                  <c:v>0.98972494935877997</c:v>
                </c:pt>
                <c:pt idx="34">
                  <c:v>0.98900644396293103</c:v>
                </c:pt>
                <c:pt idx="35">
                  <c:v>0.98822018167317205</c:v>
                </c:pt>
                <c:pt idx="36">
                  <c:v>0.987391571324718</c:v>
                </c:pt>
                <c:pt idx="37">
                  <c:v>0.98647120684909295</c:v>
                </c:pt>
                <c:pt idx="38">
                  <c:v>0.98555084237346702</c:v>
                </c:pt>
                <c:pt idx="39">
                  <c:v>0.98458671823719202</c:v>
                </c:pt>
                <c:pt idx="40">
                  <c:v>0.98355483720700498</c:v>
                </c:pt>
                <c:pt idx="41">
                  <c:v>0.98245378768095004</c:v>
                </c:pt>
                <c:pt idx="42">
                  <c:v>0.98131039009620002</c:v>
                </c:pt>
                <c:pt idx="43">
                  <c:v>0.98012182124884495</c:v>
                </c:pt>
                <c:pt idx="44">
                  <c:v>0.97888808113888004</c:v>
                </c:pt>
                <c:pt idx="45">
                  <c:v>0.97756258690174502</c:v>
                </c:pt>
                <c:pt idx="46">
                  <c:v>0.97619615620787303</c:v>
                </c:pt>
                <c:pt idx="47">
                  <c:v>0.97473655978487195</c:v>
                </c:pt>
                <c:pt idx="48">
                  <c:v>0.97325578933252399</c:v>
                </c:pt>
                <c:pt idx="49">
                  <c:v>0.971707261986265</c:v>
                </c:pt>
                <c:pt idx="50">
                  <c:v>0.97013614900870204</c:v>
                </c:pt>
                <c:pt idx="51">
                  <c:v>0.96859044486635704</c:v>
                </c:pt>
                <c:pt idx="52">
                  <c:v>0.96688381810097201</c:v>
                </c:pt>
                <c:pt idx="53">
                  <c:v>0.96511225764558894</c:v>
                </c:pt>
                <c:pt idx="54">
                  <c:v>0.963337873986294</c:v>
                </c:pt>
                <c:pt idx="55">
                  <c:v>0.96147597100569604</c:v>
                </c:pt>
                <c:pt idx="56">
                  <c:v>0.95954772273314404</c:v>
                </c:pt>
                <c:pt idx="57">
                  <c:v>0.95763923688798203</c:v>
                </c:pt>
                <c:pt idx="58">
                  <c:v>0.95566581735282297</c:v>
                </c:pt>
                <c:pt idx="59">
                  <c:v>0.95364581495309997</c:v>
                </c:pt>
                <c:pt idx="60">
                  <c:v>0.95160463852402899</c:v>
                </c:pt>
                <c:pt idx="61">
                  <c:v>0.94960722175560897</c:v>
                </c:pt>
                <c:pt idx="62">
                  <c:v>0.94756604532653899</c:v>
                </c:pt>
                <c:pt idx="63">
                  <c:v>0.94541194074095003</c:v>
                </c:pt>
                <c:pt idx="64">
                  <c:v>0.94330300741796802</c:v>
                </c:pt>
                <c:pt idx="65">
                  <c:v>0.94117290006563903</c:v>
                </c:pt>
                <c:pt idx="66">
                  <c:v>0.93901738387809397</c:v>
                </c:pt>
                <c:pt idx="67">
                  <c:v>0.93684210526315803</c:v>
                </c:pt>
                <c:pt idx="68">
                  <c:v>0.93464282941496202</c:v>
                </c:pt>
                <c:pt idx="69">
                  <c:v>0.93251131046067604</c:v>
                </c:pt>
                <c:pt idx="70">
                  <c:v>0.93035720587508697</c:v>
                </c:pt>
                <c:pt idx="71">
                  <c:v>0.92820310128949801</c:v>
                </c:pt>
                <c:pt idx="72">
                  <c:v>0.92611675359782097</c:v>
                </c:pt>
                <c:pt idx="73">
                  <c:v>0.92398523464353599</c:v>
                </c:pt>
                <c:pt idx="74">
                  <c:v>0.92171961350338505</c:v>
                </c:pt>
                <c:pt idx="75">
                  <c:v>0.91952174925714503</c:v>
                </c:pt>
                <c:pt idx="76">
                  <c:v>0.91734505904025199</c:v>
                </c:pt>
                <c:pt idx="77">
                  <c:v>0.91525729974661696</c:v>
                </c:pt>
                <c:pt idx="78">
                  <c:v>0.91312578079233198</c:v>
                </c:pt>
                <c:pt idx="79">
                  <c:v>0.91110577839260898</c:v>
                </c:pt>
                <c:pt idx="80">
                  <c:v>0.90910977322614595</c:v>
                </c:pt>
                <c:pt idx="81">
                  <c:v>0.90704601116577199</c:v>
                </c:pt>
                <c:pt idx="82">
                  <c:v>0.90500342313474502</c:v>
                </c:pt>
                <c:pt idx="83">
                  <c:v>0.903006006366325</c:v>
                </c:pt>
                <c:pt idx="84">
                  <c:v>0.90098741556855799</c:v>
                </c:pt>
                <c:pt idx="85">
                  <c:v>0.899057755694049</c:v>
                </c:pt>
                <c:pt idx="86">
                  <c:v>0.89706033892562898</c:v>
                </c:pt>
                <c:pt idx="87">
                  <c:v>0.89513209065307797</c:v>
                </c:pt>
                <c:pt idx="88">
                  <c:v>0.89327018767248001</c:v>
                </c:pt>
                <c:pt idx="89">
                  <c:v>0.89138428745862297</c:v>
                </c:pt>
                <c:pt idx="90">
                  <c:v>0.88950121044867803</c:v>
                </c:pt>
                <c:pt idx="91">
                  <c:v>0.88768306712873102</c:v>
                </c:pt>
                <c:pt idx="92">
                  <c:v>0.88591150667334895</c:v>
                </c:pt>
                <c:pt idx="93">
                  <c:v>0.88415970864535598</c:v>
                </c:pt>
                <c:pt idx="94">
                  <c:v>0.88234297692736596</c:v>
                </c:pt>
                <c:pt idx="95">
                  <c:v>0.88059400210328698</c:v>
                </c:pt>
                <c:pt idx="96">
                  <c:v>0.87888737533790195</c:v>
                </c:pt>
                <c:pt idx="97">
                  <c:v>0.87715957454317095</c:v>
                </c:pt>
                <c:pt idx="98">
                  <c:v>0.87552352787561005</c:v>
                </c:pt>
                <c:pt idx="99">
                  <c:v>0.87388465800413595</c:v>
                </c:pt>
                <c:pt idx="100">
                  <c:v>0.87226837376396604</c:v>
                </c:pt>
                <c:pt idx="101">
                  <c:v>0.87062950389249305</c:v>
                </c:pt>
                <c:pt idx="102">
                  <c:v>0.869037216885583</c:v>
                </c:pt>
                <c:pt idx="103">
                  <c:v>0.86744492987867305</c:v>
                </c:pt>
                <c:pt idx="104">
                  <c:v>0.865852642871763</c:v>
                </c:pt>
                <c:pt idx="105">
                  <c:v>0.86430411552550501</c:v>
                </c:pt>
                <c:pt idx="106">
                  <c:v>0.86280075944185297</c:v>
                </c:pt>
                <c:pt idx="107">
                  <c:v>0.86136374865015597</c:v>
                </c:pt>
                <c:pt idx="108">
                  <c:v>0.85988297819780801</c:v>
                </c:pt>
                <c:pt idx="109">
                  <c:v>0.85846996463937097</c:v>
                </c:pt>
                <c:pt idx="110">
                  <c:v>0.85705695108093405</c:v>
                </c:pt>
                <c:pt idx="111">
                  <c:v>0.85566511155184399</c:v>
                </c:pt>
                <c:pt idx="112">
                  <c:v>0.85425209799340796</c:v>
                </c:pt>
                <c:pt idx="113">
                  <c:v>0.85290542972692496</c:v>
                </c:pt>
                <c:pt idx="114">
                  <c:v>0.85149241616848903</c:v>
                </c:pt>
                <c:pt idx="115">
                  <c:v>0.85010057663939897</c:v>
                </c:pt>
                <c:pt idx="116">
                  <c:v>0.84875531997487397</c:v>
                </c:pt>
                <c:pt idx="117">
                  <c:v>0.84743123733969505</c:v>
                </c:pt>
                <c:pt idx="118">
                  <c:v>0.84615232596712298</c:v>
                </c:pt>
                <c:pt idx="119">
                  <c:v>0.84485082896324903</c:v>
                </c:pt>
                <c:pt idx="120">
                  <c:v>0.84357332919263395</c:v>
                </c:pt>
                <c:pt idx="121">
                  <c:v>0.84229300621810699</c:v>
                </c:pt>
                <c:pt idx="122">
                  <c:v>0.84092516392227701</c:v>
                </c:pt>
                <c:pt idx="123">
                  <c:v>0.83962366691840296</c:v>
                </c:pt>
                <c:pt idx="124">
                  <c:v>0.83836734117713496</c:v>
                </c:pt>
                <c:pt idx="125">
                  <c:v>0.83715477509651803</c:v>
                </c:pt>
                <c:pt idx="126">
                  <c:v>0.83589986095720703</c:v>
                </c:pt>
                <c:pt idx="127">
                  <c:v>0.83464212361398304</c:v>
                </c:pt>
                <c:pt idx="128">
                  <c:v>0.833430969135323</c:v>
                </c:pt>
                <c:pt idx="129">
                  <c:v>0.83215205776275203</c:v>
                </c:pt>
                <c:pt idx="130">
                  <c:v>0.83085056075887698</c:v>
                </c:pt>
                <c:pt idx="131">
                  <c:v>0.82954906375500304</c:v>
                </c:pt>
                <c:pt idx="132">
                  <c:v>0.82827015238243096</c:v>
                </c:pt>
                <c:pt idx="133">
                  <c:v>0.82708158353507499</c:v>
                </c:pt>
                <c:pt idx="134">
                  <c:v>0.82584784342511097</c:v>
                </c:pt>
                <c:pt idx="135">
                  <c:v>0.82468044860710199</c:v>
                </c:pt>
                <c:pt idx="136">
                  <c:v>0.82344670849713797</c:v>
                </c:pt>
                <c:pt idx="137">
                  <c:v>0.82228072528108498</c:v>
                </c:pt>
                <c:pt idx="138">
                  <c:v>0.82097922827721104</c:v>
                </c:pt>
                <c:pt idx="139">
                  <c:v>0.819766662196594</c:v>
                </c:pt>
                <c:pt idx="140">
                  <c:v>0.81844399116337196</c:v>
                </c:pt>
                <c:pt idx="141">
                  <c:v>0.81727659634536298</c:v>
                </c:pt>
                <c:pt idx="142">
                  <c:v>0.81604285623539896</c:v>
                </c:pt>
                <c:pt idx="143">
                  <c:v>0.81471877360022005</c:v>
                </c:pt>
                <c:pt idx="144">
                  <c:v>0.81339469096504202</c:v>
                </c:pt>
                <c:pt idx="145">
                  <c:v>0.81207201993181999</c:v>
                </c:pt>
                <c:pt idx="146">
                  <c:v>0.81088203948250703</c:v>
                </c:pt>
                <c:pt idx="147">
                  <c:v>0.80969205903319397</c:v>
                </c:pt>
                <c:pt idx="148">
                  <c:v>0.80845831892322995</c:v>
                </c:pt>
                <c:pt idx="149">
                  <c:v>0.80713564789000802</c:v>
                </c:pt>
                <c:pt idx="150">
                  <c:v>0.80592308180939198</c:v>
                </c:pt>
                <c:pt idx="151">
                  <c:v>0.80468934169942796</c:v>
                </c:pt>
                <c:pt idx="152">
                  <c:v>0.80334408503490196</c:v>
                </c:pt>
                <c:pt idx="153">
                  <c:v>0.80202000239972404</c:v>
                </c:pt>
                <c:pt idx="154">
                  <c:v>0.80069591976454502</c:v>
                </c:pt>
                <c:pt idx="155">
                  <c:v>0.79934925149806302</c:v>
                </c:pt>
                <c:pt idx="156">
                  <c:v>0.79800399483353701</c:v>
                </c:pt>
                <c:pt idx="157">
                  <c:v>0.79661356690640395</c:v>
                </c:pt>
                <c:pt idx="158">
                  <c:v>0.795221727377314</c:v>
                </c:pt>
                <c:pt idx="159">
                  <c:v>0.793875059110832</c:v>
                </c:pt>
                <c:pt idx="160">
                  <c:v>0.79248321958174195</c:v>
                </c:pt>
                <c:pt idx="161">
                  <c:v>0.79093610383743995</c:v>
                </c:pt>
                <c:pt idx="162">
                  <c:v>0.789455333385092</c:v>
                </c:pt>
                <c:pt idx="163">
                  <c:v>0.78795056569948396</c:v>
                </c:pt>
                <c:pt idx="164">
                  <c:v>0.78646979524713601</c:v>
                </c:pt>
                <c:pt idx="165">
                  <c:v>0.78487750824022595</c:v>
                </c:pt>
                <c:pt idx="166">
                  <c:v>0.78324004997070895</c:v>
                </c:pt>
                <c:pt idx="167">
                  <c:v>0.78166893699314699</c:v>
                </c:pt>
                <c:pt idx="168">
                  <c:v>0.78003289032558598</c:v>
                </c:pt>
                <c:pt idx="169">
                  <c:v>0.77843778011476294</c:v>
                </c:pt>
                <c:pt idx="170">
                  <c:v>0.77673397655329202</c:v>
                </c:pt>
                <c:pt idx="171">
                  <c:v>0.77487207357269405</c:v>
                </c:pt>
                <c:pt idx="172">
                  <c:v>0.77291841646492498</c:v>
                </c:pt>
                <c:pt idx="173">
                  <c:v>0.77110168474693497</c:v>
                </c:pt>
                <c:pt idx="174">
                  <c:v>0.76937529555415995</c:v>
                </c:pt>
                <c:pt idx="175">
                  <c:v>0.76746822131095505</c:v>
                </c:pt>
                <c:pt idx="176">
                  <c:v>0.76542563327992796</c:v>
                </c:pt>
                <c:pt idx="177">
                  <c:v>0.76329411432564298</c:v>
                </c:pt>
                <c:pt idx="178">
                  <c:v>0.76114000974005402</c:v>
                </c:pt>
                <c:pt idx="179">
                  <c:v>0.75907624767967896</c:v>
                </c:pt>
                <c:pt idx="180">
                  <c:v>0.756831800568876</c:v>
                </c:pt>
                <c:pt idx="181">
                  <c:v>0.75445466287416296</c:v>
                </c:pt>
                <c:pt idx="182">
                  <c:v>0.75203094231488599</c:v>
                </c:pt>
                <c:pt idx="183">
                  <c:v>0.74945053393843997</c:v>
                </c:pt>
                <c:pt idx="184">
                  <c:v>0.74680236866808403</c:v>
                </c:pt>
                <c:pt idx="185">
                  <c:v>0.74399892718251304</c:v>
                </c:pt>
                <c:pt idx="186">
                  <c:v>0.74099221501520995</c:v>
                </c:pt>
                <c:pt idx="187">
                  <c:v>0.73780622939943397</c:v>
                </c:pt>
                <c:pt idx="188">
                  <c:v>0.73441838470388099</c:v>
                </c:pt>
                <c:pt idx="189">
                  <c:v>0.73076092403464099</c:v>
                </c:pt>
                <c:pt idx="190">
                  <c:v>0.72705970370474904</c:v>
                </c:pt>
                <c:pt idx="191">
                  <c:v>0.722863011088133</c:v>
                </c:pt>
                <c:pt idx="192">
                  <c:v>0.71826401191391998</c:v>
                </c:pt>
                <c:pt idx="193">
                  <c:v>0.71335022550341298</c:v>
                </c:pt>
                <c:pt idx="194">
                  <c:v>0.708144237487913</c:v>
                </c:pt>
                <c:pt idx="195">
                  <c:v>0.70235666946634401</c:v>
                </c:pt>
                <c:pt idx="196">
                  <c:v>0.69614138605196096</c:v>
                </c:pt>
                <c:pt idx="197">
                  <c:v>0.68945462758411402</c:v>
                </c:pt>
                <c:pt idx="198">
                  <c:v>0.68225404600410799</c:v>
                </c:pt>
                <c:pt idx="199">
                  <c:v>0.67455799213737699</c:v>
                </c:pt>
                <c:pt idx="200">
                  <c:v>0.66630012069196698</c:v>
                </c:pt>
                <c:pt idx="201">
                  <c:v>0.65739291234657704</c:v>
                </c:pt>
                <c:pt idx="202">
                  <c:v>0.64792529802446297</c:v>
                </c:pt>
                <c:pt idx="203">
                  <c:v>0.63787328049236702</c:v>
                </c:pt>
                <c:pt idx="204">
                  <c:v>0.62730461664419901</c:v>
                </c:pt>
                <c:pt idx="205">
                  <c:v>0.61608802749800595</c:v>
                </c:pt>
                <c:pt idx="206">
                  <c:v>0.60441972572573999</c:v>
                </c:pt>
                <c:pt idx="207">
                  <c:v>0.592281360501966</c:v>
                </c:pt>
                <c:pt idx="208">
                  <c:v>0.57973927711863804</c:v>
                </c:pt>
                <c:pt idx="209">
                  <c:v>0.56672571868184596</c:v>
                </c:pt>
                <c:pt idx="210">
                  <c:v>0.55351171276723399</c:v>
                </c:pt>
                <c:pt idx="211">
                  <c:v>0.54005067651023797</c:v>
                </c:pt>
                <c:pt idx="212">
                  <c:v>0.52649929772802695</c:v>
                </c:pt>
                <c:pt idx="213">
                  <c:v>0.51294509574190295</c:v>
                </c:pt>
                <c:pt idx="214">
                  <c:v>0.49952923074751399</c:v>
                </c:pt>
                <c:pt idx="215">
                  <c:v>0.48620229667638298</c:v>
                </c:pt>
                <c:pt idx="216">
                  <c:v>0.47327908076480601</c:v>
                </c:pt>
                <c:pt idx="217">
                  <c:v>0.46055631233104899</c:v>
                </c:pt>
                <c:pt idx="218">
                  <c:v>0.44839677307792802</c:v>
                </c:pt>
                <c:pt idx="219">
                  <c:v>0.43688657072478698</c:v>
                </c:pt>
                <c:pt idx="220">
                  <c:v>0.42595935997967299</c:v>
                </c:pt>
                <c:pt idx="221">
                  <c:v>0.41554879555063101</c:v>
                </c:pt>
                <c:pt idx="222">
                  <c:v>0.40581156525482998</c:v>
                </c:pt>
                <c:pt idx="223">
                  <c:v>0.39661215530444699</c:v>
                </c:pt>
                <c:pt idx="224">
                  <c:v>0.38792939167013701</c:v>
                </c:pt>
                <c:pt idx="225">
                  <c:v>0.379716691487335</c:v>
                </c:pt>
                <c:pt idx="226">
                  <c:v>0.37197828956190998</c:v>
                </c:pt>
                <c:pt idx="227">
                  <c:v>0.36461678535886499</c:v>
                </c:pt>
                <c:pt idx="228">
                  <c:v>0.35752772033342101</c:v>
                </c:pt>
                <c:pt idx="229">
                  <c:v>0.35063910278579702</c:v>
                </c:pt>
                <c:pt idx="230">
                  <c:v>0.34404409844512102</c:v>
                </c:pt>
                <c:pt idx="231">
                  <c:v>0.33767212721356898</c:v>
                </c:pt>
                <c:pt idx="232">
                  <c:v>0.33143425816788202</c:v>
                </c:pt>
                <c:pt idx="233">
                  <c:v>0.32526414601610598</c:v>
                </c:pt>
                <c:pt idx="234">
                  <c:v>0.31911661949563502</c:v>
                </c:pt>
                <c:pt idx="235">
                  <c:v>0.313080609529725</c:v>
                </c:pt>
                <c:pt idx="236">
                  <c:v>0.30702342553446799</c:v>
                </c:pt>
                <c:pt idx="237">
                  <c:v>0.30098882717051501</c:v>
                </c:pt>
                <c:pt idx="238">
                  <c:v>0.29495140560264799</c:v>
                </c:pt>
                <c:pt idx="239">
                  <c:v>0.28893939286999898</c:v>
                </c:pt>
                <c:pt idx="240">
                  <c:v>0.28292738013734903</c:v>
                </c:pt>
                <c:pt idx="241">
                  <c:v>0.27691395580274297</c:v>
                </c:pt>
                <c:pt idx="242">
                  <c:v>0.270877945836833</c:v>
                </c:pt>
                <c:pt idx="243">
                  <c:v>0.264909692764834</c:v>
                </c:pt>
                <c:pt idx="244">
                  <c:v>0.25892026566348803</c:v>
                </c:pt>
                <c:pt idx="245">
                  <c:v>0.252974598222793</c:v>
                </c:pt>
                <c:pt idx="246">
                  <c:v>0.24709527607405299</c:v>
                </c:pt>
                <c:pt idx="247">
                  <c:v>0.24128371081922401</c:v>
                </c:pt>
                <c:pt idx="248">
                  <c:v>0.23551872842895799</c:v>
                </c:pt>
                <c:pt idx="249">
                  <c:v>0.229863850991298</c:v>
                </c:pt>
                <c:pt idx="250">
                  <c:v>0.22429931607885201</c:v>
                </c:pt>
                <c:pt idx="251">
                  <c:v>0.218891468983576</c:v>
                </c:pt>
                <c:pt idx="252">
                  <c:v>0.213597961646775</c:v>
                </c:pt>
                <c:pt idx="253">
                  <c:v>0.20848231615648999</c:v>
                </c:pt>
                <c:pt idx="254">
                  <c:v>0.20347818722076799</c:v>
                </c:pt>
                <c:pt idx="255">
                  <c:v>0.19865333173351801</c:v>
                </c:pt>
                <c:pt idx="256">
                  <c:v>0.193965401636047</c:v>
                </c:pt>
                <c:pt idx="257">
                  <c:v>0.18947791901639599</c:v>
                </c:pt>
                <c:pt idx="258">
                  <c:v>0.18516970984521799</c:v>
                </c:pt>
                <c:pt idx="259">
                  <c:v>0.18104218572447001</c:v>
                </c:pt>
                <c:pt idx="260">
                  <c:v>0.17704735218763101</c:v>
                </c:pt>
                <c:pt idx="261">
                  <c:v>0.173165446807309</c:v>
                </c:pt>
                <c:pt idx="262">
                  <c:v>0.16944164084611399</c:v>
                </c:pt>
                <c:pt idx="263">
                  <c:v>0.16591828236273901</c:v>
                </c:pt>
                <c:pt idx="264">
                  <c:v>0.162507852035883</c:v>
                </c:pt>
                <c:pt idx="265">
                  <c:v>0.159255521128152</c:v>
                </c:pt>
                <c:pt idx="266">
                  <c:v>0.156135880804331</c:v>
                </c:pt>
                <c:pt idx="267">
                  <c:v>0.15315316587028799</c:v>
                </c:pt>
                <c:pt idx="268">
                  <c:v>0.150257970257547</c:v>
                </c:pt>
                <c:pt idx="269">
                  <c:v>0.14745452877197701</c:v>
                </c:pt>
                <c:pt idx="270">
                  <c:v>0.14476119223901299</c:v>
                </c:pt>
                <c:pt idx="271">
                  <c:v>0.14204668167670101</c:v>
                </c:pt>
                <c:pt idx="272">
                  <c:v>0.13942251363960401</c:v>
                </c:pt>
                <c:pt idx="273">
                  <c:v>0.13695362181772</c:v>
                </c:pt>
                <c:pt idx="274">
                  <c:v>0.13448472999583599</c:v>
                </c:pt>
                <c:pt idx="275">
                  <c:v>0.13203983540721201</c:v>
                </c:pt>
                <c:pt idx="276">
                  <c:v>0.12972904300445401</c:v>
                </c:pt>
                <c:pt idx="277">
                  <c:v>0.127351905309741</c:v>
                </c:pt>
                <c:pt idx="278">
                  <c:v>0.124995941644375</c:v>
                </c:pt>
                <c:pt idx="279">
                  <c:v>0.12270632327096399</c:v>
                </c:pt>
                <c:pt idx="280">
                  <c:v>0.12035035960559901</c:v>
                </c:pt>
                <c:pt idx="281">
                  <c:v>0.118129909728055</c:v>
                </c:pt>
                <c:pt idx="282">
                  <c:v>0.115953219511163</c:v>
                </c:pt>
                <c:pt idx="283">
                  <c:v>0.113708772400359</c:v>
                </c:pt>
                <c:pt idx="284">
                  <c:v>0.111556079416726</c:v>
                </c:pt>
                <c:pt idx="285">
                  <c:v>0.109379389199833</c:v>
                </c:pt>
                <c:pt idx="286">
                  <c:v>0.10727045587685199</c:v>
                </c:pt>
                <c:pt idx="287">
                  <c:v>0.10509376565996</c:v>
                </c:pt>
                <c:pt idx="288">
                  <c:v>0.103051177628933</c:v>
                </c:pt>
                <c:pt idx="289">
                  <c:v>0.10098882717051499</c:v>
                </c:pt>
                <c:pt idx="290">
                  <c:v>9.8991410402094901E-2</c:v>
                </c:pt>
                <c:pt idx="291">
                  <c:v>9.7061750527586102E-2</c:v>
                </c:pt>
                <c:pt idx="292">
                  <c:v>9.5175850313728605E-2</c:v>
                </c:pt>
                <c:pt idx="293">
                  <c:v>9.33153589350878E-2</c:v>
                </c:pt>
                <c:pt idx="294">
                  <c:v>9.1497215615140806E-2</c:v>
                </c:pt>
                <c:pt idx="295">
                  <c:v>8.9635312634543607E-2</c:v>
                </c:pt>
                <c:pt idx="296">
                  <c:v>8.7862340577204198E-2</c:v>
                </c:pt>
                <c:pt idx="297">
                  <c:v>8.6157125413775806E-2</c:v>
                </c:pt>
                <c:pt idx="298">
                  <c:v>8.4451910250347997E-2</c:v>
                </c:pt>
                <c:pt idx="299">
                  <c:v>8.2791866349526899E-2</c:v>
                </c:pt>
                <c:pt idx="300">
                  <c:v>8.1176993711313206E-2</c:v>
                </c:pt>
                <c:pt idx="301">
                  <c:v>7.9605880733750994E-2</c:v>
                </c:pt>
                <c:pt idx="302">
                  <c:v>7.8101113048142795E-2</c:v>
                </c:pt>
                <c:pt idx="303">
                  <c:v>7.6621754197751801E-2</c:v>
                </c:pt>
                <c:pt idx="304">
                  <c:v>7.5186155008010999E-2</c:v>
                </c:pt>
                <c:pt idx="305">
                  <c:v>7.3771729847617595E-2</c:v>
                </c:pt>
                <c:pt idx="306">
                  <c:v>7.2402475949831901E-2</c:v>
                </c:pt>
                <c:pt idx="307">
                  <c:v>7.1057219285306006E-2</c:v>
                </c:pt>
                <c:pt idx="308">
                  <c:v>6.9734548252084194E-2</c:v>
                </c:pt>
                <c:pt idx="309">
                  <c:v>6.8476810908860306E-2</c:v>
                </c:pt>
                <c:pt idx="310">
                  <c:v>6.7243070798896604E-2</c:v>
                </c:pt>
                <c:pt idx="311">
                  <c:v>6.6053090349583607E-2</c:v>
                </c:pt>
                <c:pt idx="312">
                  <c:v>6.4864521502227004E-2</c:v>
                </c:pt>
                <c:pt idx="313">
                  <c:v>6.3721123917478098E-2</c:v>
                </c:pt>
                <c:pt idx="314">
                  <c:v>6.2621485993379994E-2</c:v>
                </c:pt>
                <c:pt idx="315">
                  <c:v>6.15218480692818E-2</c:v>
                </c:pt>
                <c:pt idx="316">
                  <c:v>6.0489967039094698E-2</c:v>
                </c:pt>
                <c:pt idx="317">
                  <c:v>5.9435500377603701E-2</c:v>
                </c:pt>
                <c:pt idx="318">
                  <c:v>5.84473790080677E-2</c:v>
                </c:pt>
                <c:pt idx="319">
                  <c:v>5.7505840503094902E-2</c:v>
                </c:pt>
                <c:pt idx="320">
                  <c:v>5.6562890396166098E-2</c:v>
                </c:pt>
                <c:pt idx="321">
                  <c:v>5.5642525920541197E-2</c:v>
                </c:pt>
                <c:pt idx="322">
                  <c:v>5.4723573046872302E-2</c:v>
                </c:pt>
                <c:pt idx="323">
                  <c:v>5.3848379833854501E-2</c:v>
                </c:pt>
                <c:pt idx="324">
                  <c:v>5.2995772252140597E-2</c:v>
                </c:pt>
                <c:pt idx="325">
                  <c:v>5.2164338699773501E-2</c:v>
                </c:pt>
                <c:pt idx="326">
                  <c:v>5.1335728351319797E-2</c:v>
                </c:pt>
                <c:pt idx="327">
                  <c:v>5.0528292032213103E-2</c:v>
                </c:pt>
                <c:pt idx="328">
                  <c:v>4.9787201005061003E-2</c:v>
                </c:pt>
                <c:pt idx="329">
                  <c:v>4.9023524346604903E-2</c:v>
                </c:pt>
                <c:pt idx="330">
                  <c:v>4.8306430552712998E-2</c:v>
                </c:pt>
                <c:pt idx="331">
                  <c:v>4.7566751127517203E-2</c:v>
                </c:pt>
                <c:pt idx="332">
                  <c:v>4.6893416994276002E-2</c:v>
                </c:pt>
                <c:pt idx="333">
                  <c:v>4.6197497229731398E-2</c:v>
                </c:pt>
                <c:pt idx="334">
                  <c:v>4.5501577465186502E-2</c:v>
                </c:pt>
                <c:pt idx="335">
                  <c:v>4.4873414594552803E-2</c:v>
                </c:pt>
                <c:pt idx="336">
                  <c:v>4.4246663325875797E-2</c:v>
                </c:pt>
                <c:pt idx="337">
                  <c:v>4.3639674484589101E-2</c:v>
                </c:pt>
                <c:pt idx="338">
                  <c:v>4.30566828765628E-2</c:v>
                </c:pt>
                <c:pt idx="339">
                  <c:v>4.2472279666580098E-2</c:v>
                </c:pt>
                <c:pt idx="340">
                  <c:v>4.1911873689856903E-2</c:v>
                </c:pt>
                <c:pt idx="341">
                  <c:v>4.1351467713134499E-2</c:v>
                </c:pt>
                <c:pt idx="342">
                  <c:v>4.0812235765758903E-2</c:v>
                </c:pt>
                <c:pt idx="343">
                  <c:v>4.0251829789036297E-2</c:v>
                </c:pt>
                <c:pt idx="344">
                  <c:v>3.9714009443617103E-2</c:v>
                </c:pt>
                <c:pt idx="345">
                  <c:v>3.9219948758849203E-2</c:v>
                </c:pt>
                <c:pt idx="346">
                  <c:v>3.8703302442777303E-2</c:v>
                </c:pt>
                <c:pt idx="347">
                  <c:v>3.8210653359965797E-2</c:v>
                </c:pt>
                <c:pt idx="348">
                  <c:v>3.7716592675197898E-2</c:v>
                </c:pt>
                <c:pt idx="349">
                  <c:v>3.7245117621733201E-2</c:v>
                </c:pt>
                <c:pt idx="350">
                  <c:v>3.6752468538921702E-2</c:v>
                </c:pt>
                <c:pt idx="351">
                  <c:v>3.6303579116760902E-2</c:v>
                </c:pt>
                <c:pt idx="352">
                  <c:v>3.5854689694600102E-2</c:v>
                </c:pt>
                <c:pt idx="353">
                  <c:v>3.5383214641135502E-2</c:v>
                </c:pt>
                <c:pt idx="354">
                  <c:v>3.4934325218975201E-2</c:v>
                </c:pt>
                <c:pt idx="355">
                  <c:v>3.4485435796814401E-2</c:v>
                </c:pt>
                <c:pt idx="356">
                  <c:v>3.4013960743349697E-2</c:v>
                </c:pt>
                <c:pt idx="357">
                  <c:v>3.3589068554449202E-2</c:v>
                </c:pt>
                <c:pt idx="358">
                  <c:v>3.3116181899028201E-2</c:v>
                </c:pt>
                <c:pt idx="359">
                  <c:v>3.27138753414314E-2</c:v>
                </c:pt>
                <c:pt idx="360">
                  <c:v>3.2287571550574497E-2</c:v>
                </c:pt>
                <c:pt idx="361">
                  <c:v>3.1861267759717503E-2</c:v>
                </c:pt>
                <c:pt idx="362">
                  <c:v>3.1456137998207498E-2</c:v>
                </c:pt>
                <c:pt idx="363">
                  <c:v>3.1029834207350501E-2</c:v>
                </c:pt>
                <c:pt idx="364">
                  <c:v>3.06035304164936E-2</c:v>
                </c:pt>
                <c:pt idx="365">
                  <c:v>3.0244983519547599E-2</c:v>
                </c:pt>
                <c:pt idx="366">
                  <c:v>2.9796094097386799E-2</c:v>
                </c:pt>
                <c:pt idx="367">
                  <c:v>2.9414961569137001E-2</c:v>
                </c:pt>
                <c:pt idx="368">
                  <c:v>2.9032417438930699E-2</c:v>
                </c:pt>
                <c:pt idx="369">
                  <c:v>2.8673870541984801E-2</c:v>
                </c:pt>
                <c:pt idx="370">
                  <c:v>2.8336497674386299E-2</c:v>
                </c:pt>
                <c:pt idx="371">
                  <c:v>2.8024533642003899E-2</c:v>
                </c:pt>
                <c:pt idx="372">
                  <c:v>2.75516469865827E-2</c:v>
                </c:pt>
                <c:pt idx="373">
                  <c:v>2.7149340428986101E-2</c:v>
                </c:pt>
                <c:pt idx="374">
                  <c:v>2.6744210667475999E-2</c:v>
                </c:pt>
                <c:pt idx="375">
                  <c:v>2.6453420664441101E-2</c:v>
                </c:pt>
                <c:pt idx="376">
                  <c:v>2.6116047796842502E-2</c:v>
                </c:pt>
                <c:pt idx="377">
                  <c:v>2.5736326870549199E-2</c:v>
                </c:pt>
                <c:pt idx="378">
                  <c:v>2.5510470557512301E-2</c:v>
                </c:pt>
                <c:pt idx="379">
                  <c:v>2.5219680554477299E-2</c:v>
                </c:pt>
                <c:pt idx="380">
                  <c:v>2.48371364242711E-2</c:v>
                </c:pt>
                <c:pt idx="381">
                  <c:v>2.4344487341459501E-2</c:v>
                </c:pt>
                <c:pt idx="382">
                  <c:v>2.3918183550602601E-2</c:v>
                </c:pt>
                <c:pt idx="383">
                  <c:v>2.3671153208218401E-2</c:v>
                </c:pt>
                <c:pt idx="384">
                  <c:v>2.3446708497138001E-2</c:v>
                </c:pt>
                <c:pt idx="385">
                  <c:v>2.31107472314959E-2</c:v>
                </c:pt>
                <c:pt idx="386">
                  <c:v>2.2639272178031199E-2</c:v>
                </c:pt>
                <c:pt idx="387">
                  <c:v>2.23018993104327E-2</c:v>
                </c:pt>
                <c:pt idx="388">
                  <c:v>2.18995927528359E-2</c:v>
                </c:pt>
                <c:pt idx="389">
                  <c:v>2.1584805516540701E-2</c:v>
                </c:pt>
                <c:pt idx="390">
                  <c:v>2.1135916094379901E-2</c:v>
                </c:pt>
                <c:pt idx="391">
                  <c:v>2.0866300120692301E-2</c:v>
                </c:pt>
                <c:pt idx="392">
                  <c:v>2.05980957489608E-2</c:v>
                </c:pt>
                <c:pt idx="393">
                  <c:v>2.02381372500583E-2</c:v>
                </c:pt>
                <c:pt idx="394">
                  <c:v>1.98344190905052E-2</c:v>
                </c:pt>
                <c:pt idx="395">
                  <c:v>1.9655145642031999E-2</c:v>
                </c:pt>
                <c:pt idx="396">
                  <c:v>1.93403584057368E-2</c:v>
                </c:pt>
                <c:pt idx="397">
                  <c:v>1.9117325296613301E-2</c:v>
                </c:pt>
                <c:pt idx="398">
                  <c:v>1.88237120896649E-2</c:v>
                </c:pt>
                <c:pt idx="399">
                  <c:v>1.8532922086629999E-2</c:v>
                </c:pt>
                <c:pt idx="400">
                  <c:v>1.8151789558380701E-2</c:v>
                </c:pt>
                <c:pt idx="401">
                  <c:v>1.78158282927381E-2</c:v>
                </c:pt>
                <c:pt idx="402">
                  <c:v>1.75236266877467E-2</c:v>
                </c:pt>
                <c:pt idx="403">
                  <c:v>1.7255422316015501E-2</c:v>
                </c:pt>
                <c:pt idx="404">
                  <c:v>1.69843947403715E-2</c:v>
                </c:pt>
                <c:pt idx="405">
                  <c:v>1.6582088182774301E-2</c:v>
                </c:pt>
                <c:pt idx="406">
                  <c:v>1.6335057840390601E-2</c:v>
                </c:pt>
                <c:pt idx="407">
                  <c:v>1.6020270604095398E-2</c:v>
                </c:pt>
                <c:pt idx="408">
                  <c:v>1.5616552444541699E-2</c:v>
                </c:pt>
                <c:pt idx="409">
                  <c:v>1.5392107733461301E-2</c:v>
                </c:pt>
                <c:pt idx="410">
                  <c:v>1.5145077391077601E-2</c:v>
                </c:pt>
                <c:pt idx="411">
                  <c:v>1.48317017567389E-2</c:v>
                </c:pt>
                <c:pt idx="412">
                  <c:v>1.45846714143546E-2</c:v>
                </c:pt>
                <c:pt idx="413">
                  <c:v>1.4247298546756E-2</c:v>
                </c:pt>
                <c:pt idx="414">
                  <c:v>1.3888751649810099E-2</c:v>
                </c:pt>
                <c:pt idx="415">
                  <c:v>1.3597961646775099E-2</c:v>
                </c:pt>
                <c:pt idx="416">
                  <c:v>1.33509313043909E-2</c:v>
                </c:pt>
                <c:pt idx="417">
                  <c:v>1.31250749913541E-2</c:v>
                </c:pt>
                <c:pt idx="418">
                  <c:v>1.2902041882230099E-2</c:v>
                </c:pt>
                <c:pt idx="419">
                  <c:v>1.2655011539846399E-2</c:v>
                </c:pt>
                <c:pt idx="420">
                  <c:v>1.2407981197462101E-2</c:v>
                </c:pt>
                <c:pt idx="421">
                  <c:v>1.2138365223774501E-2</c:v>
                </c:pt>
                <c:pt idx="422">
                  <c:v>1.1870160852043E-2</c:v>
                </c:pt>
                <c:pt idx="423">
                  <c:v>1.14650310905333E-2</c:v>
                </c:pt>
                <c:pt idx="424">
                  <c:v>1.1106484193587399E-2</c:v>
                </c:pt>
                <c:pt idx="425">
                  <c:v>1.0815694190552399E-2</c:v>
                </c:pt>
                <c:pt idx="426">
                  <c:v>1.03893903996954E-2</c:v>
                </c:pt>
                <c:pt idx="427">
                  <c:v>1.02312909805696E-2</c:v>
                </c:pt>
                <c:pt idx="428">
                  <c:v>1.00746031634003E-2</c:v>
                </c:pt>
                <c:pt idx="429">
                  <c:v>9.8275728210159806E-3</c:v>
                </c:pt>
                <c:pt idx="430">
                  <c:v>9.4464402927666499E-3</c:v>
                </c:pt>
                <c:pt idx="431">
                  <c:v>9.0413105312566692E-3</c:v>
                </c:pt>
                <c:pt idx="432">
                  <c:v>8.8182774221326997E-3</c:v>
                </c:pt>
                <c:pt idx="433">
                  <c:v>8.3468023686685804E-3</c:v>
                </c:pt>
                <c:pt idx="434">
                  <c:v>8.0771863949804495E-3</c:v>
                </c:pt>
                <c:pt idx="435">
                  <c:v>8.1011836282407507E-3</c:v>
                </c:pt>
                <c:pt idx="436">
                  <c:v>7.7638107606421399E-3</c:v>
                </c:pt>
                <c:pt idx="437">
                  <c:v>7.4264378930430901E-3</c:v>
                </c:pt>
                <c:pt idx="438">
                  <c:v>7.1116506567478997E-3</c:v>
                </c:pt>
                <c:pt idx="439">
                  <c:v>6.8434462850167598E-3</c:v>
                </c:pt>
                <c:pt idx="440">
                  <c:v>6.6204131758927903E-3</c:v>
                </c:pt>
                <c:pt idx="441">
                  <c:v>6.3056259395975998E-3</c:v>
                </c:pt>
                <c:pt idx="442">
                  <c:v>6.0134243346061699E-3</c:v>
                </c:pt>
                <c:pt idx="443">
                  <c:v>5.7212227296147304E-3</c:v>
                </c:pt>
                <c:pt idx="444">
                  <c:v>5.4516067559271502E-3</c:v>
                </c:pt>
                <c:pt idx="445">
                  <c:v>5.1834023841960102E-3</c:v>
                </c:pt>
                <c:pt idx="446">
                  <c:v>4.9137864105079903E-3</c:v>
                </c:pt>
                <c:pt idx="447">
                  <c:v>4.6229964074729901E-3</c:v>
                </c:pt>
                <c:pt idx="448">
                  <c:v>4.3533804337854099E-3</c:v>
                </c:pt>
                <c:pt idx="449">
                  <c:v>4.0611788287940901E-3</c:v>
                </c:pt>
                <c:pt idx="450">
                  <c:v>3.77038882575908E-3</c:v>
                </c:pt>
                <c:pt idx="451">
                  <c:v>3.4781872207677602E-3</c:v>
                </c:pt>
                <c:pt idx="452">
                  <c:v>3.1859856157763198E-3</c:v>
                </c:pt>
                <c:pt idx="453">
                  <c:v>2.8951956127413201E-3</c:v>
                </c:pt>
                <c:pt idx="454">
                  <c:v>2.6029940077499899E-3</c:v>
                </c:pt>
                <c:pt idx="455">
                  <c:v>2.3347896360188499E-3</c:v>
                </c:pt>
                <c:pt idx="456">
                  <c:v>2.0411764290709801E-3</c:v>
                </c:pt>
                <c:pt idx="457">
                  <c:v>1.7292123966886599E-3</c:v>
                </c:pt>
                <c:pt idx="458">
                  <c:v>1.45959642300109E-3</c:v>
                </c:pt>
                <c:pt idx="459">
                  <c:v>1.16739481800965E-3</c:v>
                </c:pt>
                <c:pt idx="460">
                  <c:v>8.7519321301776599E-4</c:v>
                </c:pt>
                <c:pt idx="461">
                  <c:v>6.0698884128662699E-4</c:v>
                </c:pt>
                <c:pt idx="462">
                  <c:v>2.9220160499143799E-4</c:v>
                </c:pt>
                <c:pt idx="463">
                  <c:v>0</c:v>
                </c:pt>
              </c:numCache>
            </c:numRef>
          </c:yVal>
          <c:smooth val="1"/>
          <c:extLst xmlns:c16r2="http://schemas.microsoft.com/office/drawing/2015/06/chart">
            <c:ext xmlns:c16="http://schemas.microsoft.com/office/drawing/2014/chart" uri="{C3380CC4-5D6E-409C-BE32-E72D297353CC}">
              <c16:uniqueId val="{00000002-4F30-8A47-8651-3B2C7A716D65}"/>
            </c:ext>
          </c:extLst>
        </c:ser>
        <c:dLbls>
          <c:showLegendKey val="0"/>
          <c:showVal val="0"/>
          <c:showCatName val="0"/>
          <c:showSerName val="0"/>
          <c:showPercent val="0"/>
          <c:showBubbleSize val="0"/>
        </c:dLbls>
        <c:axId val="237330432"/>
        <c:axId val="237332352"/>
      </c:scatterChart>
      <c:valAx>
        <c:axId val="237330432"/>
        <c:scaling>
          <c:orientation val="minMax"/>
          <c:max val="900"/>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mperature (k)</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7332352"/>
        <c:crosses val="autoZero"/>
        <c:crossBetween val="midCat"/>
      </c:valAx>
      <c:valAx>
        <c:axId val="237332352"/>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version</a:t>
                </a:r>
                <a:r>
                  <a:rPr lang="en-GB" baseline="0"/>
                  <a:t> Rate</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7330432"/>
        <c:crosses val="autoZero"/>
        <c:crossBetween val="midCat"/>
      </c:valAx>
      <c:spPr>
        <a:noFill/>
        <a:ln>
          <a:noFill/>
        </a:ln>
        <a:effectLst/>
      </c:spPr>
    </c:plotArea>
    <c:legend>
      <c:legendPos val="r"/>
      <c:layout>
        <c:manualLayout>
          <c:xMode val="edge"/>
          <c:yMode val="edge"/>
          <c:x val="0.75227777777777805"/>
          <c:y val="0.40153834937299498"/>
          <c:w val="0.228277777777778"/>
          <c:h val="0.234376640419947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lgn="just">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5OH</a:t>
            </a:r>
          </a:p>
        </c:rich>
      </c:tx>
      <c:overlay val="1"/>
    </c:title>
    <c:autoTitleDeleted val="0"/>
    <c:plotArea>
      <c:layout/>
      <c:scatterChart>
        <c:scatterStyle val="smoothMarker"/>
        <c:varyColors val="0"/>
        <c:ser>
          <c:idx val="0"/>
          <c:order val="0"/>
          <c:tx>
            <c:v>10dpm</c:v>
          </c:tx>
          <c:marker>
            <c:symbol val="none"/>
          </c:marker>
          <c:xVal>
            <c:numRef>
              <c:f>'5OH'!$F$6:$F$4595</c:f>
              <c:numCache>
                <c:formatCode>General</c:formatCode>
                <c:ptCount val="4590"/>
                <c:pt idx="0">
                  <c:v>296.85000000000002</c:v>
                </c:pt>
                <c:pt idx="1">
                  <c:v>297.27699999999982</c:v>
                </c:pt>
                <c:pt idx="2">
                  <c:v>297.76499999999999</c:v>
                </c:pt>
                <c:pt idx="3">
                  <c:v>298.27800000000002</c:v>
                </c:pt>
                <c:pt idx="4">
                  <c:v>298.78500000000003</c:v>
                </c:pt>
                <c:pt idx="5">
                  <c:v>299.28399999999982</c:v>
                </c:pt>
                <c:pt idx="6">
                  <c:v>299.76799999999997</c:v>
                </c:pt>
                <c:pt idx="7">
                  <c:v>300.23700000000002</c:v>
                </c:pt>
                <c:pt idx="8">
                  <c:v>300.68200000000002</c:v>
                </c:pt>
                <c:pt idx="9">
                  <c:v>301.10199999999992</c:v>
                </c:pt>
                <c:pt idx="10">
                  <c:v>301.50599999999991</c:v>
                </c:pt>
                <c:pt idx="11">
                  <c:v>301.89</c:v>
                </c:pt>
                <c:pt idx="12">
                  <c:v>302.24599999999992</c:v>
                </c:pt>
                <c:pt idx="13">
                  <c:v>302.58499999999992</c:v>
                </c:pt>
                <c:pt idx="14">
                  <c:v>302.90800000000002</c:v>
                </c:pt>
                <c:pt idx="15">
                  <c:v>303.20699999999982</c:v>
                </c:pt>
                <c:pt idx="16">
                  <c:v>303.49200000000002</c:v>
                </c:pt>
                <c:pt idx="17">
                  <c:v>303.76400000000001</c:v>
                </c:pt>
                <c:pt idx="18">
                  <c:v>304.029</c:v>
                </c:pt>
                <c:pt idx="19">
                  <c:v>304.29099999999983</c:v>
                </c:pt>
                <c:pt idx="20">
                  <c:v>304.55700000000002</c:v>
                </c:pt>
                <c:pt idx="21">
                  <c:v>304.81299999999999</c:v>
                </c:pt>
                <c:pt idx="22">
                  <c:v>305.05500000000001</c:v>
                </c:pt>
                <c:pt idx="23">
                  <c:v>305.29199999999997</c:v>
                </c:pt>
                <c:pt idx="24">
                  <c:v>305.52300000000002</c:v>
                </c:pt>
                <c:pt idx="25">
                  <c:v>305.74799999999999</c:v>
                </c:pt>
                <c:pt idx="26">
                  <c:v>305.96899999999982</c:v>
                </c:pt>
                <c:pt idx="27">
                  <c:v>306.18799999999999</c:v>
                </c:pt>
                <c:pt idx="28">
                  <c:v>306.39999999999992</c:v>
                </c:pt>
                <c:pt idx="29">
                  <c:v>306.608</c:v>
                </c:pt>
                <c:pt idx="30">
                  <c:v>306.80700000000002</c:v>
                </c:pt>
                <c:pt idx="31">
                  <c:v>307.00299999999999</c:v>
                </c:pt>
                <c:pt idx="32">
                  <c:v>307.20400000000001</c:v>
                </c:pt>
                <c:pt idx="33">
                  <c:v>307.40199999999982</c:v>
                </c:pt>
                <c:pt idx="34">
                  <c:v>307.59300000000002</c:v>
                </c:pt>
                <c:pt idx="35">
                  <c:v>307.78399999999982</c:v>
                </c:pt>
                <c:pt idx="36">
                  <c:v>307.97599999999977</c:v>
                </c:pt>
                <c:pt idx="37">
                  <c:v>308.17</c:v>
                </c:pt>
                <c:pt idx="38">
                  <c:v>308.36599999999999</c:v>
                </c:pt>
                <c:pt idx="39">
                  <c:v>308.55899999999991</c:v>
                </c:pt>
                <c:pt idx="40">
                  <c:v>308.75700000000001</c:v>
                </c:pt>
                <c:pt idx="41">
                  <c:v>308.952</c:v>
                </c:pt>
                <c:pt idx="42">
                  <c:v>309.13799999999992</c:v>
                </c:pt>
                <c:pt idx="43">
                  <c:v>309.322</c:v>
                </c:pt>
                <c:pt idx="44">
                  <c:v>309.50400000000002</c:v>
                </c:pt>
                <c:pt idx="45">
                  <c:v>309.68099999999993</c:v>
                </c:pt>
                <c:pt idx="46">
                  <c:v>309.85699999999991</c:v>
                </c:pt>
                <c:pt idx="47">
                  <c:v>310.02800000000002</c:v>
                </c:pt>
                <c:pt idx="48">
                  <c:v>310.20299999999992</c:v>
                </c:pt>
                <c:pt idx="49">
                  <c:v>310.37900000000002</c:v>
                </c:pt>
                <c:pt idx="50">
                  <c:v>310.55700000000002</c:v>
                </c:pt>
                <c:pt idx="51">
                  <c:v>310.73700000000002</c:v>
                </c:pt>
                <c:pt idx="52">
                  <c:v>310.90999999999991</c:v>
                </c:pt>
                <c:pt idx="53">
                  <c:v>311.08</c:v>
                </c:pt>
                <c:pt idx="54">
                  <c:v>311.24700000000001</c:v>
                </c:pt>
                <c:pt idx="55">
                  <c:v>311.41399999999982</c:v>
                </c:pt>
                <c:pt idx="56">
                  <c:v>311.58199999999982</c:v>
                </c:pt>
                <c:pt idx="57">
                  <c:v>311.75900000000001</c:v>
                </c:pt>
                <c:pt idx="58">
                  <c:v>311.93599999999981</c:v>
                </c:pt>
                <c:pt idx="59">
                  <c:v>312.10399999999993</c:v>
                </c:pt>
                <c:pt idx="60">
                  <c:v>312.27100000000002</c:v>
                </c:pt>
                <c:pt idx="61">
                  <c:v>312.44299999999993</c:v>
                </c:pt>
                <c:pt idx="62">
                  <c:v>312.62099999999992</c:v>
                </c:pt>
                <c:pt idx="63">
                  <c:v>312.79799999999977</c:v>
                </c:pt>
                <c:pt idx="64">
                  <c:v>312.97199999999981</c:v>
                </c:pt>
                <c:pt idx="65">
                  <c:v>313.14100000000002</c:v>
                </c:pt>
                <c:pt idx="66">
                  <c:v>313.30700000000002</c:v>
                </c:pt>
                <c:pt idx="67">
                  <c:v>313.4819999999998</c:v>
                </c:pt>
                <c:pt idx="68">
                  <c:v>313.649</c:v>
                </c:pt>
                <c:pt idx="69">
                  <c:v>313.80799999999999</c:v>
                </c:pt>
                <c:pt idx="70">
                  <c:v>313.97000000000003</c:v>
                </c:pt>
                <c:pt idx="71">
                  <c:v>314.137</c:v>
                </c:pt>
                <c:pt idx="72">
                  <c:v>314.30799999999999</c:v>
                </c:pt>
                <c:pt idx="73">
                  <c:v>314.4819999999998</c:v>
                </c:pt>
                <c:pt idx="74">
                  <c:v>314.65800000000002</c:v>
                </c:pt>
                <c:pt idx="75">
                  <c:v>314.839</c:v>
                </c:pt>
                <c:pt idx="76">
                  <c:v>315.01600000000002</c:v>
                </c:pt>
                <c:pt idx="77">
                  <c:v>315.19099999999997</c:v>
                </c:pt>
                <c:pt idx="78">
                  <c:v>315.36399999999992</c:v>
                </c:pt>
                <c:pt idx="79">
                  <c:v>315.53599999999977</c:v>
                </c:pt>
                <c:pt idx="80">
                  <c:v>315.70499999999993</c:v>
                </c:pt>
                <c:pt idx="81">
                  <c:v>315.86900000000009</c:v>
                </c:pt>
                <c:pt idx="82">
                  <c:v>316.03399999999982</c:v>
                </c:pt>
                <c:pt idx="83">
                  <c:v>316.19499999999999</c:v>
                </c:pt>
                <c:pt idx="84">
                  <c:v>316.36200000000002</c:v>
                </c:pt>
                <c:pt idx="85">
                  <c:v>316.53199999999981</c:v>
                </c:pt>
                <c:pt idx="86">
                  <c:v>316.70100000000002</c:v>
                </c:pt>
                <c:pt idx="87">
                  <c:v>316.87099999999992</c:v>
                </c:pt>
                <c:pt idx="88">
                  <c:v>317.041</c:v>
                </c:pt>
                <c:pt idx="89">
                  <c:v>317.20799999999991</c:v>
                </c:pt>
                <c:pt idx="90">
                  <c:v>317.375</c:v>
                </c:pt>
                <c:pt idx="91">
                  <c:v>317.54300000000001</c:v>
                </c:pt>
                <c:pt idx="92">
                  <c:v>317.70799999999991</c:v>
                </c:pt>
                <c:pt idx="93">
                  <c:v>317.87200000000001</c:v>
                </c:pt>
                <c:pt idx="94">
                  <c:v>318.04500000000002</c:v>
                </c:pt>
                <c:pt idx="95">
                  <c:v>318.22099999999978</c:v>
                </c:pt>
                <c:pt idx="96">
                  <c:v>318.392</c:v>
                </c:pt>
                <c:pt idx="97">
                  <c:v>318.55700000000002</c:v>
                </c:pt>
                <c:pt idx="98">
                  <c:v>318.71899999999982</c:v>
                </c:pt>
                <c:pt idx="99">
                  <c:v>318.88299999999992</c:v>
                </c:pt>
                <c:pt idx="100">
                  <c:v>319.04899999999992</c:v>
                </c:pt>
                <c:pt idx="101">
                  <c:v>319.21300000000002</c:v>
                </c:pt>
                <c:pt idx="102">
                  <c:v>319.37400000000002</c:v>
                </c:pt>
                <c:pt idx="103">
                  <c:v>319.53300000000002</c:v>
                </c:pt>
                <c:pt idx="104">
                  <c:v>319.69400000000002</c:v>
                </c:pt>
                <c:pt idx="105">
                  <c:v>319.86</c:v>
                </c:pt>
                <c:pt idx="106">
                  <c:v>320.02699999999982</c:v>
                </c:pt>
                <c:pt idx="107">
                  <c:v>320.19299999999993</c:v>
                </c:pt>
                <c:pt idx="108">
                  <c:v>320.36</c:v>
                </c:pt>
                <c:pt idx="109">
                  <c:v>320.52699999999982</c:v>
                </c:pt>
                <c:pt idx="110">
                  <c:v>320.697</c:v>
                </c:pt>
                <c:pt idx="111">
                  <c:v>320.86500000000001</c:v>
                </c:pt>
                <c:pt idx="112">
                  <c:v>321.02499999999992</c:v>
                </c:pt>
                <c:pt idx="113">
                  <c:v>321.18599999999992</c:v>
                </c:pt>
                <c:pt idx="114">
                  <c:v>321.35199999999992</c:v>
                </c:pt>
                <c:pt idx="115">
                  <c:v>321.51900000000001</c:v>
                </c:pt>
                <c:pt idx="116">
                  <c:v>321.68</c:v>
                </c:pt>
                <c:pt idx="117">
                  <c:v>321.84199999999993</c:v>
                </c:pt>
                <c:pt idx="118">
                  <c:v>322.00599999999991</c:v>
                </c:pt>
                <c:pt idx="119">
                  <c:v>322.17599999999999</c:v>
                </c:pt>
                <c:pt idx="120">
                  <c:v>322.34399999999999</c:v>
                </c:pt>
                <c:pt idx="121">
                  <c:v>322.50799999999992</c:v>
                </c:pt>
                <c:pt idx="122">
                  <c:v>322.66800000000001</c:v>
                </c:pt>
                <c:pt idx="123">
                  <c:v>322.82900000000001</c:v>
                </c:pt>
                <c:pt idx="124">
                  <c:v>322.99</c:v>
                </c:pt>
                <c:pt idx="125">
                  <c:v>323.16000000000003</c:v>
                </c:pt>
                <c:pt idx="126">
                  <c:v>323.32799999999992</c:v>
                </c:pt>
                <c:pt idx="127">
                  <c:v>323.49200000000002</c:v>
                </c:pt>
                <c:pt idx="128">
                  <c:v>323.65300000000002</c:v>
                </c:pt>
                <c:pt idx="129">
                  <c:v>323.81099999999992</c:v>
                </c:pt>
                <c:pt idx="130">
                  <c:v>323.97500000000002</c:v>
                </c:pt>
                <c:pt idx="131">
                  <c:v>324.13900000000001</c:v>
                </c:pt>
                <c:pt idx="132">
                  <c:v>324.30599999999993</c:v>
                </c:pt>
                <c:pt idx="133">
                  <c:v>324.47500000000002</c:v>
                </c:pt>
                <c:pt idx="134">
                  <c:v>324.64300000000009</c:v>
                </c:pt>
                <c:pt idx="135">
                  <c:v>324.815</c:v>
                </c:pt>
                <c:pt idx="136">
                  <c:v>324.98099999999982</c:v>
                </c:pt>
                <c:pt idx="137">
                  <c:v>325.14600000000002</c:v>
                </c:pt>
                <c:pt idx="138">
                  <c:v>325.30700000000002</c:v>
                </c:pt>
                <c:pt idx="139">
                  <c:v>325.46699999999981</c:v>
                </c:pt>
                <c:pt idx="140">
                  <c:v>325.63</c:v>
                </c:pt>
                <c:pt idx="141">
                  <c:v>325.79299999999978</c:v>
                </c:pt>
                <c:pt idx="142">
                  <c:v>325.959</c:v>
                </c:pt>
                <c:pt idx="143">
                  <c:v>326.12900000000002</c:v>
                </c:pt>
                <c:pt idx="144">
                  <c:v>326.29399999999981</c:v>
                </c:pt>
                <c:pt idx="145">
                  <c:v>326.47000000000003</c:v>
                </c:pt>
                <c:pt idx="146">
                  <c:v>326.64300000000009</c:v>
                </c:pt>
                <c:pt idx="147">
                  <c:v>326.81</c:v>
                </c:pt>
                <c:pt idx="148">
                  <c:v>326.97399999999982</c:v>
                </c:pt>
                <c:pt idx="149">
                  <c:v>327.142</c:v>
                </c:pt>
                <c:pt idx="150">
                  <c:v>327.315</c:v>
                </c:pt>
                <c:pt idx="151">
                  <c:v>327.48799999999977</c:v>
                </c:pt>
                <c:pt idx="152">
                  <c:v>327.65899999999999</c:v>
                </c:pt>
                <c:pt idx="153">
                  <c:v>327.82499999999999</c:v>
                </c:pt>
                <c:pt idx="154">
                  <c:v>327.99099999999981</c:v>
                </c:pt>
                <c:pt idx="155">
                  <c:v>328.15300000000002</c:v>
                </c:pt>
                <c:pt idx="156">
                  <c:v>328.315</c:v>
                </c:pt>
                <c:pt idx="157">
                  <c:v>328.47500000000002</c:v>
                </c:pt>
                <c:pt idx="158">
                  <c:v>328.642</c:v>
                </c:pt>
                <c:pt idx="159">
                  <c:v>328.81099999999992</c:v>
                </c:pt>
                <c:pt idx="160">
                  <c:v>328.9769999999998</c:v>
                </c:pt>
                <c:pt idx="161">
                  <c:v>329.14</c:v>
                </c:pt>
                <c:pt idx="162">
                  <c:v>329.30599999999993</c:v>
                </c:pt>
                <c:pt idx="163">
                  <c:v>329.46699999999981</c:v>
                </c:pt>
                <c:pt idx="164">
                  <c:v>329.63</c:v>
                </c:pt>
                <c:pt idx="165">
                  <c:v>329.79799999999977</c:v>
                </c:pt>
                <c:pt idx="166">
                  <c:v>329.96499999999997</c:v>
                </c:pt>
                <c:pt idx="167">
                  <c:v>330.12599999999992</c:v>
                </c:pt>
                <c:pt idx="168">
                  <c:v>330.28599999999977</c:v>
                </c:pt>
                <c:pt idx="169">
                  <c:v>330.45</c:v>
                </c:pt>
                <c:pt idx="170">
                  <c:v>330.61399999999992</c:v>
                </c:pt>
                <c:pt idx="171">
                  <c:v>330.77199999999982</c:v>
                </c:pt>
                <c:pt idx="172">
                  <c:v>330.9289999999998</c:v>
                </c:pt>
                <c:pt idx="173">
                  <c:v>331.08800000000002</c:v>
                </c:pt>
                <c:pt idx="174">
                  <c:v>331.25099999999992</c:v>
                </c:pt>
                <c:pt idx="175">
                  <c:v>331.42</c:v>
                </c:pt>
                <c:pt idx="176">
                  <c:v>331.59</c:v>
                </c:pt>
                <c:pt idx="177">
                  <c:v>331.75299999999999</c:v>
                </c:pt>
                <c:pt idx="178">
                  <c:v>331.91399999999982</c:v>
                </c:pt>
                <c:pt idx="179">
                  <c:v>332.07600000000002</c:v>
                </c:pt>
                <c:pt idx="180">
                  <c:v>332.23799999999977</c:v>
                </c:pt>
                <c:pt idx="181">
                  <c:v>332.40100000000001</c:v>
                </c:pt>
                <c:pt idx="182">
                  <c:v>332.56599999999997</c:v>
                </c:pt>
                <c:pt idx="183">
                  <c:v>332.73099999999982</c:v>
                </c:pt>
                <c:pt idx="184">
                  <c:v>332.89499999999992</c:v>
                </c:pt>
                <c:pt idx="185">
                  <c:v>333.06099999999992</c:v>
                </c:pt>
                <c:pt idx="186">
                  <c:v>333.22599999999977</c:v>
                </c:pt>
                <c:pt idx="187">
                  <c:v>333.39400000000001</c:v>
                </c:pt>
                <c:pt idx="188">
                  <c:v>333.56200000000001</c:v>
                </c:pt>
                <c:pt idx="189">
                  <c:v>333.72899999999981</c:v>
                </c:pt>
                <c:pt idx="190">
                  <c:v>333.89499999999992</c:v>
                </c:pt>
                <c:pt idx="191">
                  <c:v>334.05899999999991</c:v>
                </c:pt>
                <c:pt idx="192">
                  <c:v>334.22199999999981</c:v>
                </c:pt>
                <c:pt idx="193">
                  <c:v>334.38600000000002</c:v>
                </c:pt>
                <c:pt idx="194">
                  <c:v>334.55200000000002</c:v>
                </c:pt>
                <c:pt idx="195">
                  <c:v>334.72</c:v>
                </c:pt>
                <c:pt idx="196">
                  <c:v>334.887</c:v>
                </c:pt>
                <c:pt idx="197">
                  <c:v>335.05399999999992</c:v>
                </c:pt>
                <c:pt idx="198">
                  <c:v>335.21699999999981</c:v>
                </c:pt>
                <c:pt idx="199">
                  <c:v>335.38</c:v>
                </c:pt>
                <c:pt idx="200">
                  <c:v>335.54399999999993</c:v>
                </c:pt>
                <c:pt idx="201">
                  <c:v>335.70799999999991</c:v>
                </c:pt>
                <c:pt idx="202">
                  <c:v>335.87299999999999</c:v>
                </c:pt>
                <c:pt idx="203">
                  <c:v>336.03899999999982</c:v>
                </c:pt>
                <c:pt idx="204">
                  <c:v>336.21100000000001</c:v>
                </c:pt>
                <c:pt idx="205">
                  <c:v>336.38</c:v>
                </c:pt>
                <c:pt idx="206">
                  <c:v>336.54300000000001</c:v>
                </c:pt>
                <c:pt idx="207">
                  <c:v>336.70699999999982</c:v>
                </c:pt>
                <c:pt idx="208">
                  <c:v>336.87</c:v>
                </c:pt>
                <c:pt idx="209">
                  <c:v>337.03199999999981</c:v>
                </c:pt>
                <c:pt idx="210">
                  <c:v>337.19099999999997</c:v>
                </c:pt>
                <c:pt idx="211">
                  <c:v>337.34899999999999</c:v>
                </c:pt>
                <c:pt idx="212">
                  <c:v>337.51099999999991</c:v>
                </c:pt>
                <c:pt idx="213">
                  <c:v>337.67899999999992</c:v>
                </c:pt>
                <c:pt idx="214">
                  <c:v>337.84899999999999</c:v>
                </c:pt>
                <c:pt idx="215">
                  <c:v>338.01400000000001</c:v>
                </c:pt>
                <c:pt idx="216">
                  <c:v>338.17599999999999</c:v>
                </c:pt>
                <c:pt idx="217">
                  <c:v>338.339</c:v>
                </c:pt>
                <c:pt idx="218">
                  <c:v>338.5</c:v>
                </c:pt>
                <c:pt idx="219">
                  <c:v>338.661</c:v>
                </c:pt>
                <c:pt idx="220">
                  <c:v>338.822</c:v>
                </c:pt>
                <c:pt idx="221">
                  <c:v>338.98799999999977</c:v>
                </c:pt>
                <c:pt idx="222">
                  <c:v>339.16</c:v>
                </c:pt>
                <c:pt idx="223">
                  <c:v>339.32799999999992</c:v>
                </c:pt>
                <c:pt idx="224">
                  <c:v>339.49400000000003</c:v>
                </c:pt>
                <c:pt idx="225">
                  <c:v>339.66300000000001</c:v>
                </c:pt>
                <c:pt idx="226">
                  <c:v>339.83299999999991</c:v>
                </c:pt>
                <c:pt idx="227">
                  <c:v>340.00299999999999</c:v>
                </c:pt>
                <c:pt idx="228">
                  <c:v>340.17399999999992</c:v>
                </c:pt>
                <c:pt idx="229">
                  <c:v>340.34800000000001</c:v>
                </c:pt>
                <c:pt idx="230">
                  <c:v>340.51499999999999</c:v>
                </c:pt>
                <c:pt idx="231">
                  <c:v>340.68099999999993</c:v>
                </c:pt>
                <c:pt idx="232">
                  <c:v>340.84899999999999</c:v>
                </c:pt>
                <c:pt idx="233">
                  <c:v>341.01799999999997</c:v>
                </c:pt>
                <c:pt idx="234">
                  <c:v>341.19400000000002</c:v>
                </c:pt>
                <c:pt idx="235">
                  <c:v>341.36599999999999</c:v>
                </c:pt>
                <c:pt idx="236">
                  <c:v>341.53599999999977</c:v>
                </c:pt>
                <c:pt idx="237">
                  <c:v>341.71100000000001</c:v>
                </c:pt>
                <c:pt idx="238">
                  <c:v>341.88499999999999</c:v>
                </c:pt>
                <c:pt idx="239">
                  <c:v>342.05899999999991</c:v>
                </c:pt>
                <c:pt idx="240">
                  <c:v>342.23</c:v>
                </c:pt>
                <c:pt idx="241">
                  <c:v>342.39800000000002</c:v>
                </c:pt>
                <c:pt idx="242">
                  <c:v>342.56099999999998</c:v>
                </c:pt>
                <c:pt idx="243">
                  <c:v>342.72</c:v>
                </c:pt>
                <c:pt idx="244">
                  <c:v>342.87799999999999</c:v>
                </c:pt>
                <c:pt idx="245">
                  <c:v>343.03599999999977</c:v>
                </c:pt>
                <c:pt idx="246">
                  <c:v>343.2</c:v>
                </c:pt>
                <c:pt idx="247">
                  <c:v>343.36599999999999</c:v>
                </c:pt>
                <c:pt idx="248">
                  <c:v>343.529</c:v>
                </c:pt>
                <c:pt idx="249">
                  <c:v>343.69200000000001</c:v>
                </c:pt>
                <c:pt idx="250">
                  <c:v>343.85500000000002</c:v>
                </c:pt>
                <c:pt idx="251">
                  <c:v>344.01900000000001</c:v>
                </c:pt>
                <c:pt idx="252">
                  <c:v>344.18200000000002</c:v>
                </c:pt>
                <c:pt idx="253">
                  <c:v>344.34500000000008</c:v>
                </c:pt>
                <c:pt idx="254">
                  <c:v>344.50700000000001</c:v>
                </c:pt>
                <c:pt idx="255">
                  <c:v>344.66800000000001</c:v>
                </c:pt>
                <c:pt idx="256">
                  <c:v>344.83</c:v>
                </c:pt>
                <c:pt idx="257">
                  <c:v>344.99200000000002</c:v>
                </c:pt>
                <c:pt idx="258">
                  <c:v>345.15699999999993</c:v>
                </c:pt>
                <c:pt idx="259">
                  <c:v>345.32</c:v>
                </c:pt>
                <c:pt idx="260">
                  <c:v>345.48399999999981</c:v>
                </c:pt>
                <c:pt idx="261">
                  <c:v>345.65699999999993</c:v>
                </c:pt>
                <c:pt idx="262">
                  <c:v>345.82799999999992</c:v>
                </c:pt>
                <c:pt idx="263">
                  <c:v>345.99499999999978</c:v>
                </c:pt>
                <c:pt idx="264">
                  <c:v>346.16399999999999</c:v>
                </c:pt>
                <c:pt idx="265">
                  <c:v>346.33600000000001</c:v>
                </c:pt>
                <c:pt idx="266">
                  <c:v>346.50599999999991</c:v>
                </c:pt>
                <c:pt idx="267">
                  <c:v>346.67200000000008</c:v>
                </c:pt>
                <c:pt idx="268">
                  <c:v>346.83699999999982</c:v>
                </c:pt>
                <c:pt idx="269">
                  <c:v>347.00400000000002</c:v>
                </c:pt>
                <c:pt idx="270">
                  <c:v>347.17</c:v>
                </c:pt>
                <c:pt idx="271">
                  <c:v>347.33100000000002</c:v>
                </c:pt>
                <c:pt idx="272">
                  <c:v>347.49499999999978</c:v>
                </c:pt>
                <c:pt idx="273">
                  <c:v>347.66300000000001</c:v>
                </c:pt>
                <c:pt idx="274">
                  <c:v>347.83199999999982</c:v>
                </c:pt>
                <c:pt idx="275">
                  <c:v>347.99799999999982</c:v>
                </c:pt>
                <c:pt idx="276">
                  <c:v>348.16200000000009</c:v>
                </c:pt>
                <c:pt idx="277">
                  <c:v>348.327</c:v>
                </c:pt>
                <c:pt idx="278">
                  <c:v>348.49200000000002</c:v>
                </c:pt>
                <c:pt idx="279">
                  <c:v>348.65600000000001</c:v>
                </c:pt>
                <c:pt idx="280">
                  <c:v>348.81799999999993</c:v>
                </c:pt>
                <c:pt idx="281">
                  <c:v>348.9769999999998</c:v>
                </c:pt>
                <c:pt idx="282">
                  <c:v>349.137</c:v>
                </c:pt>
                <c:pt idx="283">
                  <c:v>349.29599999999982</c:v>
                </c:pt>
                <c:pt idx="284">
                  <c:v>349.45499999999993</c:v>
                </c:pt>
                <c:pt idx="285">
                  <c:v>349.61700000000002</c:v>
                </c:pt>
                <c:pt idx="286">
                  <c:v>349.78599999999977</c:v>
                </c:pt>
                <c:pt idx="287">
                  <c:v>349.95400000000001</c:v>
                </c:pt>
                <c:pt idx="288">
                  <c:v>350.12200000000001</c:v>
                </c:pt>
                <c:pt idx="289">
                  <c:v>350.28800000000001</c:v>
                </c:pt>
                <c:pt idx="290">
                  <c:v>350.44799999999992</c:v>
                </c:pt>
                <c:pt idx="291">
                  <c:v>350.61199999999991</c:v>
                </c:pt>
                <c:pt idx="292">
                  <c:v>350.77600000000001</c:v>
                </c:pt>
                <c:pt idx="293">
                  <c:v>350.94</c:v>
                </c:pt>
                <c:pt idx="294">
                  <c:v>351.10500000000002</c:v>
                </c:pt>
                <c:pt idx="295">
                  <c:v>351.267</c:v>
                </c:pt>
                <c:pt idx="296">
                  <c:v>351.42799999999983</c:v>
                </c:pt>
                <c:pt idx="297">
                  <c:v>351.59500000000003</c:v>
                </c:pt>
                <c:pt idx="298">
                  <c:v>351.76</c:v>
                </c:pt>
                <c:pt idx="299">
                  <c:v>351.92700000000002</c:v>
                </c:pt>
                <c:pt idx="300">
                  <c:v>352.09100000000001</c:v>
                </c:pt>
                <c:pt idx="301">
                  <c:v>352.25900000000001</c:v>
                </c:pt>
                <c:pt idx="302">
                  <c:v>352.42999999999978</c:v>
                </c:pt>
                <c:pt idx="303">
                  <c:v>352.59800000000001</c:v>
                </c:pt>
                <c:pt idx="304">
                  <c:v>352.76499999999999</c:v>
                </c:pt>
                <c:pt idx="305">
                  <c:v>352.92599999999982</c:v>
                </c:pt>
                <c:pt idx="306">
                  <c:v>353.08699999999982</c:v>
                </c:pt>
                <c:pt idx="307">
                  <c:v>353.25299999999999</c:v>
                </c:pt>
                <c:pt idx="308">
                  <c:v>353.41500000000002</c:v>
                </c:pt>
                <c:pt idx="309">
                  <c:v>353.57600000000002</c:v>
                </c:pt>
                <c:pt idx="310">
                  <c:v>353.7369999999998</c:v>
                </c:pt>
                <c:pt idx="311">
                  <c:v>353.90100000000001</c:v>
                </c:pt>
                <c:pt idx="312">
                  <c:v>354.06399999999991</c:v>
                </c:pt>
                <c:pt idx="313">
                  <c:v>354.23299999999978</c:v>
                </c:pt>
                <c:pt idx="314">
                  <c:v>354.40300000000002</c:v>
                </c:pt>
                <c:pt idx="315">
                  <c:v>354.57</c:v>
                </c:pt>
                <c:pt idx="316">
                  <c:v>354.73500000000001</c:v>
                </c:pt>
                <c:pt idx="317">
                  <c:v>354.899</c:v>
                </c:pt>
                <c:pt idx="318">
                  <c:v>355.06700000000001</c:v>
                </c:pt>
                <c:pt idx="319">
                  <c:v>355.2319999999998</c:v>
                </c:pt>
                <c:pt idx="320">
                  <c:v>355.39100000000002</c:v>
                </c:pt>
                <c:pt idx="321">
                  <c:v>355.54899999999992</c:v>
                </c:pt>
                <c:pt idx="322">
                  <c:v>355.71299999999991</c:v>
                </c:pt>
                <c:pt idx="323">
                  <c:v>355.88</c:v>
                </c:pt>
                <c:pt idx="324">
                  <c:v>356.04300000000001</c:v>
                </c:pt>
                <c:pt idx="325">
                  <c:v>356.20600000000002</c:v>
                </c:pt>
                <c:pt idx="326">
                  <c:v>356.37099999999992</c:v>
                </c:pt>
                <c:pt idx="327">
                  <c:v>356.53399999999982</c:v>
                </c:pt>
                <c:pt idx="328">
                  <c:v>356.7</c:v>
                </c:pt>
                <c:pt idx="329">
                  <c:v>356.87</c:v>
                </c:pt>
                <c:pt idx="330">
                  <c:v>357.03800000000001</c:v>
                </c:pt>
                <c:pt idx="331">
                  <c:v>357.20499999999993</c:v>
                </c:pt>
                <c:pt idx="332">
                  <c:v>357.375</c:v>
                </c:pt>
                <c:pt idx="333">
                  <c:v>357.54300000000001</c:v>
                </c:pt>
                <c:pt idx="334">
                  <c:v>357.71299999999991</c:v>
                </c:pt>
                <c:pt idx="335">
                  <c:v>357.88</c:v>
                </c:pt>
                <c:pt idx="336">
                  <c:v>358.04899999999992</c:v>
                </c:pt>
                <c:pt idx="337">
                  <c:v>358.22099999999978</c:v>
                </c:pt>
                <c:pt idx="338">
                  <c:v>358.39100000000002</c:v>
                </c:pt>
                <c:pt idx="339">
                  <c:v>358.56200000000001</c:v>
                </c:pt>
                <c:pt idx="340">
                  <c:v>358.7319999999998</c:v>
                </c:pt>
                <c:pt idx="341">
                  <c:v>358.89800000000002</c:v>
                </c:pt>
                <c:pt idx="342">
                  <c:v>359.06099999999998</c:v>
                </c:pt>
                <c:pt idx="343">
                  <c:v>359.22099999999978</c:v>
                </c:pt>
                <c:pt idx="344">
                  <c:v>359.38400000000001</c:v>
                </c:pt>
                <c:pt idx="345">
                  <c:v>359.54700000000008</c:v>
                </c:pt>
                <c:pt idx="346">
                  <c:v>359.71299999999991</c:v>
                </c:pt>
                <c:pt idx="347">
                  <c:v>359.88200000000001</c:v>
                </c:pt>
                <c:pt idx="348">
                  <c:v>360.053</c:v>
                </c:pt>
                <c:pt idx="349">
                  <c:v>360.22300000000001</c:v>
                </c:pt>
                <c:pt idx="350">
                  <c:v>360.38900000000001</c:v>
                </c:pt>
                <c:pt idx="351">
                  <c:v>360.55</c:v>
                </c:pt>
                <c:pt idx="352">
                  <c:v>360.71100000000001</c:v>
                </c:pt>
                <c:pt idx="353">
                  <c:v>360.87299999999999</c:v>
                </c:pt>
                <c:pt idx="354">
                  <c:v>361.03199999999981</c:v>
                </c:pt>
                <c:pt idx="355">
                  <c:v>361.197</c:v>
                </c:pt>
                <c:pt idx="356">
                  <c:v>361.363</c:v>
                </c:pt>
                <c:pt idx="357">
                  <c:v>361.53</c:v>
                </c:pt>
                <c:pt idx="358">
                  <c:v>361.69499999999999</c:v>
                </c:pt>
                <c:pt idx="359">
                  <c:v>361.85899999999992</c:v>
                </c:pt>
                <c:pt idx="360">
                  <c:v>362.01799999999997</c:v>
                </c:pt>
                <c:pt idx="361">
                  <c:v>362.17700000000002</c:v>
                </c:pt>
                <c:pt idx="362">
                  <c:v>362.339</c:v>
                </c:pt>
                <c:pt idx="363">
                  <c:v>362.50400000000002</c:v>
                </c:pt>
                <c:pt idx="364">
                  <c:v>362.67399999999992</c:v>
                </c:pt>
                <c:pt idx="365">
                  <c:v>362.839</c:v>
                </c:pt>
                <c:pt idx="366">
                  <c:v>363.00900000000001</c:v>
                </c:pt>
                <c:pt idx="367">
                  <c:v>363.17599999999999</c:v>
                </c:pt>
                <c:pt idx="368">
                  <c:v>363.33799999999991</c:v>
                </c:pt>
                <c:pt idx="369">
                  <c:v>363.49900000000002</c:v>
                </c:pt>
                <c:pt idx="370">
                  <c:v>363.66500000000002</c:v>
                </c:pt>
                <c:pt idx="371">
                  <c:v>363.83199999999982</c:v>
                </c:pt>
                <c:pt idx="372">
                  <c:v>363.99299999999982</c:v>
                </c:pt>
                <c:pt idx="373">
                  <c:v>364.15199999999999</c:v>
                </c:pt>
                <c:pt idx="374">
                  <c:v>364.30599999999993</c:v>
                </c:pt>
                <c:pt idx="375">
                  <c:v>364.46499999999997</c:v>
                </c:pt>
                <c:pt idx="376">
                  <c:v>364.62700000000001</c:v>
                </c:pt>
                <c:pt idx="377">
                  <c:v>364.79299999999978</c:v>
                </c:pt>
                <c:pt idx="378">
                  <c:v>364.96199999999982</c:v>
                </c:pt>
                <c:pt idx="379">
                  <c:v>365.12900000000002</c:v>
                </c:pt>
                <c:pt idx="380">
                  <c:v>365.29599999999982</c:v>
                </c:pt>
                <c:pt idx="381">
                  <c:v>365.46299999999991</c:v>
                </c:pt>
                <c:pt idx="382">
                  <c:v>365.63499999999999</c:v>
                </c:pt>
                <c:pt idx="383">
                  <c:v>365.80899999999991</c:v>
                </c:pt>
                <c:pt idx="384">
                  <c:v>365.97599999999977</c:v>
                </c:pt>
                <c:pt idx="385">
                  <c:v>366.13799999999998</c:v>
                </c:pt>
                <c:pt idx="386">
                  <c:v>366.29500000000002</c:v>
                </c:pt>
                <c:pt idx="387">
                  <c:v>366.45</c:v>
                </c:pt>
                <c:pt idx="388">
                  <c:v>366.60500000000002</c:v>
                </c:pt>
                <c:pt idx="389">
                  <c:v>366.75599999999991</c:v>
                </c:pt>
                <c:pt idx="390">
                  <c:v>366.90899999999982</c:v>
                </c:pt>
                <c:pt idx="391">
                  <c:v>367.06700000000001</c:v>
                </c:pt>
                <c:pt idx="392">
                  <c:v>367.22300000000001</c:v>
                </c:pt>
                <c:pt idx="393">
                  <c:v>367.37799999999999</c:v>
                </c:pt>
                <c:pt idx="394">
                  <c:v>367.53199999999981</c:v>
                </c:pt>
                <c:pt idx="395">
                  <c:v>367.685</c:v>
                </c:pt>
                <c:pt idx="396">
                  <c:v>367.84100000000001</c:v>
                </c:pt>
                <c:pt idx="397">
                  <c:v>368.00099999999992</c:v>
                </c:pt>
                <c:pt idx="398">
                  <c:v>368.16700000000009</c:v>
                </c:pt>
                <c:pt idx="399">
                  <c:v>368.33600000000001</c:v>
                </c:pt>
                <c:pt idx="400">
                  <c:v>368.505</c:v>
                </c:pt>
                <c:pt idx="401">
                  <c:v>368.67200000000008</c:v>
                </c:pt>
                <c:pt idx="402">
                  <c:v>368.83699999999982</c:v>
                </c:pt>
                <c:pt idx="403">
                  <c:v>369.00200000000001</c:v>
                </c:pt>
                <c:pt idx="404">
                  <c:v>369.16200000000009</c:v>
                </c:pt>
                <c:pt idx="405">
                  <c:v>369.31799999999993</c:v>
                </c:pt>
                <c:pt idx="406">
                  <c:v>369.47500000000002</c:v>
                </c:pt>
                <c:pt idx="407">
                  <c:v>369.63400000000001</c:v>
                </c:pt>
                <c:pt idx="408">
                  <c:v>369.79399999999981</c:v>
                </c:pt>
                <c:pt idx="409">
                  <c:v>369.952</c:v>
                </c:pt>
                <c:pt idx="410">
                  <c:v>370.108</c:v>
                </c:pt>
                <c:pt idx="411">
                  <c:v>370.262</c:v>
                </c:pt>
                <c:pt idx="412">
                  <c:v>370.41799999999978</c:v>
                </c:pt>
                <c:pt idx="413">
                  <c:v>370.57499999999999</c:v>
                </c:pt>
                <c:pt idx="414">
                  <c:v>370.73599999999982</c:v>
                </c:pt>
                <c:pt idx="415">
                  <c:v>370.89499999999992</c:v>
                </c:pt>
                <c:pt idx="416">
                  <c:v>371.05</c:v>
                </c:pt>
                <c:pt idx="417">
                  <c:v>371.21</c:v>
                </c:pt>
                <c:pt idx="418">
                  <c:v>371.37299999999999</c:v>
                </c:pt>
                <c:pt idx="419">
                  <c:v>371.53399999999982</c:v>
                </c:pt>
                <c:pt idx="420">
                  <c:v>371.69499999999999</c:v>
                </c:pt>
                <c:pt idx="421">
                  <c:v>371.85300000000001</c:v>
                </c:pt>
                <c:pt idx="422">
                  <c:v>372.01299999999998</c:v>
                </c:pt>
                <c:pt idx="423">
                  <c:v>372.16899999999993</c:v>
                </c:pt>
                <c:pt idx="424">
                  <c:v>372.32400000000001</c:v>
                </c:pt>
                <c:pt idx="425">
                  <c:v>372.48099999999982</c:v>
                </c:pt>
                <c:pt idx="426">
                  <c:v>372.63900000000001</c:v>
                </c:pt>
                <c:pt idx="427">
                  <c:v>372.79700000000003</c:v>
                </c:pt>
                <c:pt idx="428">
                  <c:v>372.95299999999992</c:v>
                </c:pt>
                <c:pt idx="429">
                  <c:v>373.11099999999999</c:v>
                </c:pt>
                <c:pt idx="430">
                  <c:v>373.267</c:v>
                </c:pt>
                <c:pt idx="431">
                  <c:v>373.41899999999981</c:v>
                </c:pt>
                <c:pt idx="432">
                  <c:v>373.57299999999992</c:v>
                </c:pt>
                <c:pt idx="433">
                  <c:v>373.72899999999981</c:v>
                </c:pt>
                <c:pt idx="434">
                  <c:v>373.88799999999998</c:v>
                </c:pt>
                <c:pt idx="435">
                  <c:v>374.05</c:v>
                </c:pt>
                <c:pt idx="436">
                  <c:v>374.20699999999982</c:v>
                </c:pt>
                <c:pt idx="437">
                  <c:v>374.35699999999991</c:v>
                </c:pt>
                <c:pt idx="438">
                  <c:v>374.50700000000001</c:v>
                </c:pt>
                <c:pt idx="439">
                  <c:v>374.65600000000001</c:v>
                </c:pt>
                <c:pt idx="440">
                  <c:v>374.80700000000002</c:v>
                </c:pt>
                <c:pt idx="441">
                  <c:v>374.96299999999991</c:v>
                </c:pt>
                <c:pt idx="442">
                  <c:v>375.12299999999999</c:v>
                </c:pt>
                <c:pt idx="443">
                  <c:v>375.28199999999981</c:v>
                </c:pt>
                <c:pt idx="444">
                  <c:v>375.43899999999979</c:v>
                </c:pt>
                <c:pt idx="445">
                  <c:v>375.6</c:v>
                </c:pt>
                <c:pt idx="446">
                  <c:v>375.76099999999991</c:v>
                </c:pt>
                <c:pt idx="447">
                  <c:v>375.92</c:v>
                </c:pt>
                <c:pt idx="448">
                  <c:v>376.07600000000002</c:v>
                </c:pt>
                <c:pt idx="449">
                  <c:v>376.23500000000001</c:v>
                </c:pt>
                <c:pt idx="450">
                  <c:v>376.39400000000001</c:v>
                </c:pt>
                <c:pt idx="451">
                  <c:v>376.55099999999999</c:v>
                </c:pt>
                <c:pt idx="452">
                  <c:v>376.709</c:v>
                </c:pt>
                <c:pt idx="453">
                  <c:v>376.863</c:v>
                </c:pt>
                <c:pt idx="454">
                  <c:v>377.017</c:v>
                </c:pt>
                <c:pt idx="455">
                  <c:v>377.16700000000009</c:v>
                </c:pt>
                <c:pt idx="456">
                  <c:v>377.31700000000001</c:v>
                </c:pt>
                <c:pt idx="457">
                  <c:v>377.47</c:v>
                </c:pt>
                <c:pt idx="458">
                  <c:v>377.62700000000001</c:v>
                </c:pt>
                <c:pt idx="459">
                  <c:v>377.78</c:v>
                </c:pt>
                <c:pt idx="460">
                  <c:v>377.93799999999982</c:v>
                </c:pt>
                <c:pt idx="461">
                  <c:v>378.09599999999978</c:v>
                </c:pt>
                <c:pt idx="462">
                  <c:v>378.25299999999999</c:v>
                </c:pt>
                <c:pt idx="463">
                  <c:v>378.40599999999978</c:v>
                </c:pt>
                <c:pt idx="464">
                  <c:v>378.56099999999998</c:v>
                </c:pt>
                <c:pt idx="465">
                  <c:v>378.71699999999981</c:v>
                </c:pt>
                <c:pt idx="466">
                  <c:v>378.87400000000002</c:v>
                </c:pt>
                <c:pt idx="467">
                  <c:v>379.03499999999991</c:v>
                </c:pt>
                <c:pt idx="468">
                  <c:v>379.19400000000002</c:v>
                </c:pt>
                <c:pt idx="469">
                  <c:v>379.34800000000001</c:v>
                </c:pt>
                <c:pt idx="470">
                  <c:v>379.50200000000001</c:v>
                </c:pt>
                <c:pt idx="471">
                  <c:v>379.65600000000001</c:v>
                </c:pt>
                <c:pt idx="472">
                  <c:v>379.81</c:v>
                </c:pt>
                <c:pt idx="473">
                  <c:v>379.96499999999997</c:v>
                </c:pt>
                <c:pt idx="474">
                  <c:v>380.12</c:v>
                </c:pt>
                <c:pt idx="475">
                  <c:v>380.274</c:v>
                </c:pt>
                <c:pt idx="476">
                  <c:v>380.42399999999981</c:v>
                </c:pt>
                <c:pt idx="477">
                  <c:v>380.57299999999992</c:v>
                </c:pt>
                <c:pt idx="478">
                  <c:v>380.7269999999998</c:v>
                </c:pt>
                <c:pt idx="479">
                  <c:v>380.88299999999992</c:v>
                </c:pt>
                <c:pt idx="480">
                  <c:v>381.03699999999998</c:v>
                </c:pt>
                <c:pt idx="481">
                  <c:v>381.19299999999993</c:v>
                </c:pt>
                <c:pt idx="482">
                  <c:v>381.35199999999992</c:v>
                </c:pt>
                <c:pt idx="483">
                  <c:v>381.51299999999998</c:v>
                </c:pt>
                <c:pt idx="484">
                  <c:v>381.67099999999999</c:v>
                </c:pt>
                <c:pt idx="485">
                  <c:v>381.82799999999992</c:v>
                </c:pt>
                <c:pt idx="486">
                  <c:v>381.98299999999978</c:v>
                </c:pt>
                <c:pt idx="487">
                  <c:v>382.13900000000001</c:v>
                </c:pt>
                <c:pt idx="488">
                  <c:v>382.29299999999978</c:v>
                </c:pt>
                <c:pt idx="489">
                  <c:v>382.45299999999992</c:v>
                </c:pt>
                <c:pt idx="490">
                  <c:v>382.613</c:v>
                </c:pt>
                <c:pt idx="491">
                  <c:v>382.77199999999982</c:v>
                </c:pt>
                <c:pt idx="492">
                  <c:v>382.9339999999998</c:v>
                </c:pt>
                <c:pt idx="493">
                  <c:v>383.09199999999981</c:v>
                </c:pt>
                <c:pt idx="494">
                  <c:v>383.24900000000002</c:v>
                </c:pt>
                <c:pt idx="495">
                  <c:v>383.40300000000002</c:v>
                </c:pt>
                <c:pt idx="496">
                  <c:v>383.55599999999993</c:v>
                </c:pt>
                <c:pt idx="497">
                  <c:v>383.71299999999991</c:v>
                </c:pt>
                <c:pt idx="498">
                  <c:v>383.87200000000001</c:v>
                </c:pt>
                <c:pt idx="499">
                  <c:v>384.03099999999978</c:v>
                </c:pt>
                <c:pt idx="500">
                  <c:v>384.18799999999999</c:v>
                </c:pt>
                <c:pt idx="501">
                  <c:v>384.34399999999999</c:v>
                </c:pt>
                <c:pt idx="502">
                  <c:v>384.50200000000001</c:v>
                </c:pt>
                <c:pt idx="503">
                  <c:v>384.66300000000001</c:v>
                </c:pt>
                <c:pt idx="504">
                  <c:v>384.82299999999992</c:v>
                </c:pt>
                <c:pt idx="505">
                  <c:v>384.98099999999982</c:v>
                </c:pt>
                <c:pt idx="506">
                  <c:v>385.13799999999998</c:v>
                </c:pt>
                <c:pt idx="507">
                  <c:v>385.29199999999997</c:v>
                </c:pt>
                <c:pt idx="508">
                  <c:v>385.44600000000003</c:v>
                </c:pt>
                <c:pt idx="509">
                  <c:v>385.6</c:v>
                </c:pt>
                <c:pt idx="510">
                  <c:v>385.755</c:v>
                </c:pt>
                <c:pt idx="511">
                  <c:v>385.91199999999998</c:v>
                </c:pt>
                <c:pt idx="512">
                  <c:v>386.06799999999993</c:v>
                </c:pt>
                <c:pt idx="513">
                  <c:v>386.22399999999982</c:v>
                </c:pt>
                <c:pt idx="514">
                  <c:v>386.38099999999991</c:v>
                </c:pt>
                <c:pt idx="515">
                  <c:v>386.54</c:v>
                </c:pt>
                <c:pt idx="516">
                  <c:v>386.70299999999992</c:v>
                </c:pt>
                <c:pt idx="517">
                  <c:v>386.86400000000009</c:v>
                </c:pt>
                <c:pt idx="518">
                  <c:v>387.024</c:v>
                </c:pt>
                <c:pt idx="519">
                  <c:v>387.185</c:v>
                </c:pt>
                <c:pt idx="520">
                  <c:v>387.34300000000002</c:v>
                </c:pt>
                <c:pt idx="521">
                  <c:v>387.49900000000002</c:v>
                </c:pt>
                <c:pt idx="522">
                  <c:v>387.64800000000002</c:v>
                </c:pt>
                <c:pt idx="523">
                  <c:v>387.80099999999999</c:v>
                </c:pt>
                <c:pt idx="524">
                  <c:v>387.95699999999982</c:v>
                </c:pt>
                <c:pt idx="525">
                  <c:v>388.113</c:v>
                </c:pt>
                <c:pt idx="526">
                  <c:v>388.27</c:v>
                </c:pt>
                <c:pt idx="527">
                  <c:v>388.43099999999981</c:v>
                </c:pt>
                <c:pt idx="528">
                  <c:v>388.59199999999981</c:v>
                </c:pt>
                <c:pt idx="529">
                  <c:v>388.75299999999999</c:v>
                </c:pt>
                <c:pt idx="530">
                  <c:v>388.90800000000002</c:v>
                </c:pt>
                <c:pt idx="531">
                  <c:v>389.06099999999998</c:v>
                </c:pt>
                <c:pt idx="532">
                  <c:v>389.21299999999991</c:v>
                </c:pt>
                <c:pt idx="533">
                  <c:v>389.36900000000009</c:v>
                </c:pt>
                <c:pt idx="534">
                  <c:v>389.524</c:v>
                </c:pt>
                <c:pt idx="535">
                  <c:v>389.67200000000008</c:v>
                </c:pt>
                <c:pt idx="536">
                  <c:v>389.81599999999997</c:v>
                </c:pt>
                <c:pt idx="537">
                  <c:v>389.964</c:v>
                </c:pt>
                <c:pt idx="538">
                  <c:v>390.11799999999999</c:v>
                </c:pt>
                <c:pt idx="539">
                  <c:v>390.27300000000002</c:v>
                </c:pt>
                <c:pt idx="540">
                  <c:v>390.4289999999998</c:v>
                </c:pt>
                <c:pt idx="541">
                  <c:v>390.58699999999982</c:v>
                </c:pt>
                <c:pt idx="542">
                  <c:v>390.74400000000009</c:v>
                </c:pt>
                <c:pt idx="543">
                  <c:v>390.899</c:v>
                </c:pt>
                <c:pt idx="544">
                  <c:v>391.05</c:v>
                </c:pt>
                <c:pt idx="545">
                  <c:v>391.19900000000001</c:v>
                </c:pt>
                <c:pt idx="546">
                  <c:v>391.346</c:v>
                </c:pt>
                <c:pt idx="547">
                  <c:v>391.49799999999982</c:v>
                </c:pt>
                <c:pt idx="548">
                  <c:v>391.654</c:v>
                </c:pt>
                <c:pt idx="549">
                  <c:v>391.80799999999999</c:v>
                </c:pt>
                <c:pt idx="550">
                  <c:v>391.96</c:v>
                </c:pt>
                <c:pt idx="551">
                  <c:v>392.113</c:v>
                </c:pt>
                <c:pt idx="552">
                  <c:v>392.26499999999999</c:v>
                </c:pt>
                <c:pt idx="553">
                  <c:v>392.42299999999977</c:v>
                </c:pt>
                <c:pt idx="554">
                  <c:v>392.58199999999982</c:v>
                </c:pt>
                <c:pt idx="555">
                  <c:v>392.74400000000009</c:v>
                </c:pt>
                <c:pt idx="556">
                  <c:v>392.90199999999982</c:v>
                </c:pt>
                <c:pt idx="557">
                  <c:v>393.05599999999993</c:v>
                </c:pt>
                <c:pt idx="558">
                  <c:v>393.21100000000001</c:v>
                </c:pt>
                <c:pt idx="559">
                  <c:v>393.36500000000001</c:v>
                </c:pt>
                <c:pt idx="560">
                  <c:v>393.51799999999997</c:v>
                </c:pt>
                <c:pt idx="561">
                  <c:v>393.673</c:v>
                </c:pt>
                <c:pt idx="562">
                  <c:v>393.83499999999992</c:v>
                </c:pt>
                <c:pt idx="563">
                  <c:v>394.00299999999999</c:v>
                </c:pt>
                <c:pt idx="564">
                  <c:v>394.178</c:v>
                </c:pt>
                <c:pt idx="565">
                  <c:v>394.351</c:v>
                </c:pt>
                <c:pt idx="566">
                  <c:v>394.52199999999982</c:v>
                </c:pt>
                <c:pt idx="567">
                  <c:v>394.69600000000003</c:v>
                </c:pt>
                <c:pt idx="568">
                  <c:v>394.87400000000002</c:v>
                </c:pt>
                <c:pt idx="569">
                  <c:v>395.05</c:v>
                </c:pt>
                <c:pt idx="570">
                  <c:v>395.22399999999982</c:v>
                </c:pt>
                <c:pt idx="571">
                  <c:v>395.39699999999982</c:v>
                </c:pt>
                <c:pt idx="572">
                  <c:v>395.56900000000002</c:v>
                </c:pt>
                <c:pt idx="573">
                  <c:v>395.73899999999998</c:v>
                </c:pt>
                <c:pt idx="574">
                  <c:v>395.91099999999977</c:v>
                </c:pt>
                <c:pt idx="575">
                  <c:v>396.08600000000001</c:v>
                </c:pt>
                <c:pt idx="576">
                  <c:v>396.25700000000001</c:v>
                </c:pt>
                <c:pt idx="577">
                  <c:v>396.42700000000002</c:v>
                </c:pt>
                <c:pt idx="578">
                  <c:v>396.59899999999982</c:v>
                </c:pt>
                <c:pt idx="579">
                  <c:v>396.77300000000002</c:v>
                </c:pt>
                <c:pt idx="580">
                  <c:v>396.94799999999992</c:v>
                </c:pt>
                <c:pt idx="581">
                  <c:v>397.12299999999999</c:v>
                </c:pt>
                <c:pt idx="582">
                  <c:v>397.30399999999992</c:v>
                </c:pt>
                <c:pt idx="583">
                  <c:v>397.48399999999981</c:v>
                </c:pt>
                <c:pt idx="584">
                  <c:v>397.66300000000001</c:v>
                </c:pt>
                <c:pt idx="585">
                  <c:v>397.83799999999991</c:v>
                </c:pt>
                <c:pt idx="586">
                  <c:v>398.00799999999992</c:v>
                </c:pt>
                <c:pt idx="587">
                  <c:v>398.17899999999992</c:v>
                </c:pt>
                <c:pt idx="588">
                  <c:v>398.34899999999999</c:v>
                </c:pt>
                <c:pt idx="589">
                  <c:v>398.52300000000002</c:v>
                </c:pt>
                <c:pt idx="590">
                  <c:v>398.697</c:v>
                </c:pt>
                <c:pt idx="591">
                  <c:v>398.875</c:v>
                </c:pt>
                <c:pt idx="592">
                  <c:v>399.05599999999993</c:v>
                </c:pt>
                <c:pt idx="593">
                  <c:v>399.23599999999982</c:v>
                </c:pt>
                <c:pt idx="594">
                  <c:v>399.41500000000002</c:v>
                </c:pt>
                <c:pt idx="595">
                  <c:v>399.59300000000002</c:v>
                </c:pt>
                <c:pt idx="596">
                  <c:v>399.767</c:v>
                </c:pt>
                <c:pt idx="597">
                  <c:v>399.94</c:v>
                </c:pt>
                <c:pt idx="598">
                  <c:v>400.11</c:v>
                </c:pt>
                <c:pt idx="599">
                  <c:v>400.28699999999998</c:v>
                </c:pt>
                <c:pt idx="600">
                  <c:v>400.46800000000002</c:v>
                </c:pt>
                <c:pt idx="601">
                  <c:v>400.64600000000002</c:v>
                </c:pt>
                <c:pt idx="602">
                  <c:v>400.82100000000003</c:v>
                </c:pt>
                <c:pt idx="603">
                  <c:v>400.99200000000002</c:v>
                </c:pt>
                <c:pt idx="604">
                  <c:v>401.161</c:v>
                </c:pt>
                <c:pt idx="605">
                  <c:v>401.327</c:v>
                </c:pt>
                <c:pt idx="606">
                  <c:v>401.49499999999978</c:v>
                </c:pt>
                <c:pt idx="607">
                  <c:v>401.66700000000009</c:v>
                </c:pt>
                <c:pt idx="608">
                  <c:v>401.83799999999991</c:v>
                </c:pt>
                <c:pt idx="609">
                  <c:v>402.00799999999998</c:v>
                </c:pt>
                <c:pt idx="610">
                  <c:v>402.18099999999998</c:v>
                </c:pt>
                <c:pt idx="611">
                  <c:v>402.35599999999999</c:v>
                </c:pt>
                <c:pt idx="612">
                  <c:v>402.53300000000002</c:v>
                </c:pt>
                <c:pt idx="613">
                  <c:v>402.71</c:v>
                </c:pt>
                <c:pt idx="614">
                  <c:v>402.887</c:v>
                </c:pt>
                <c:pt idx="615">
                  <c:v>403.06200000000001</c:v>
                </c:pt>
                <c:pt idx="616">
                  <c:v>403.23599999999982</c:v>
                </c:pt>
                <c:pt idx="617">
                  <c:v>403.40899999999982</c:v>
                </c:pt>
                <c:pt idx="618">
                  <c:v>403.57799999999992</c:v>
                </c:pt>
                <c:pt idx="619">
                  <c:v>403.745</c:v>
                </c:pt>
                <c:pt idx="620">
                  <c:v>403.91300000000001</c:v>
                </c:pt>
                <c:pt idx="621">
                  <c:v>404.08</c:v>
                </c:pt>
                <c:pt idx="622">
                  <c:v>404.25099999999992</c:v>
                </c:pt>
                <c:pt idx="623">
                  <c:v>404.41999999999979</c:v>
                </c:pt>
                <c:pt idx="624">
                  <c:v>404.58799999999991</c:v>
                </c:pt>
                <c:pt idx="625">
                  <c:v>404.75700000000001</c:v>
                </c:pt>
                <c:pt idx="626">
                  <c:v>404.92700000000002</c:v>
                </c:pt>
                <c:pt idx="627">
                  <c:v>405.10199999999992</c:v>
                </c:pt>
                <c:pt idx="628">
                  <c:v>405.28099999999978</c:v>
                </c:pt>
                <c:pt idx="629">
                  <c:v>405.459</c:v>
                </c:pt>
                <c:pt idx="630">
                  <c:v>405.63599999999991</c:v>
                </c:pt>
                <c:pt idx="631">
                  <c:v>405.81</c:v>
                </c:pt>
                <c:pt idx="632">
                  <c:v>405.98399999999998</c:v>
                </c:pt>
                <c:pt idx="633">
                  <c:v>406.16</c:v>
                </c:pt>
                <c:pt idx="634">
                  <c:v>406.34000000000009</c:v>
                </c:pt>
                <c:pt idx="635">
                  <c:v>406.52</c:v>
                </c:pt>
                <c:pt idx="636">
                  <c:v>406.69499999999999</c:v>
                </c:pt>
                <c:pt idx="637">
                  <c:v>406.86799999999999</c:v>
                </c:pt>
                <c:pt idx="638">
                  <c:v>407.03599999999977</c:v>
                </c:pt>
                <c:pt idx="639">
                  <c:v>407.20499999999998</c:v>
                </c:pt>
                <c:pt idx="640">
                  <c:v>407.37700000000001</c:v>
                </c:pt>
                <c:pt idx="641">
                  <c:v>407.54700000000008</c:v>
                </c:pt>
                <c:pt idx="642">
                  <c:v>407.71600000000001</c:v>
                </c:pt>
                <c:pt idx="643">
                  <c:v>407.887</c:v>
                </c:pt>
                <c:pt idx="644">
                  <c:v>408.05700000000002</c:v>
                </c:pt>
                <c:pt idx="645">
                  <c:v>408.22899999999998</c:v>
                </c:pt>
                <c:pt idx="646">
                  <c:v>408.40199999999982</c:v>
                </c:pt>
                <c:pt idx="647">
                  <c:v>408.57299999999992</c:v>
                </c:pt>
                <c:pt idx="648">
                  <c:v>408.745</c:v>
                </c:pt>
                <c:pt idx="649">
                  <c:v>408.91599999999983</c:v>
                </c:pt>
                <c:pt idx="650">
                  <c:v>409.089</c:v>
                </c:pt>
                <c:pt idx="651">
                  <c:v>409.26799999999997</c:v>
                </c:pt>
                <c:pt idx="652">
                  <c:v>409.44499999999999</c:v>
                </c:pt>
                <c:pt idx="653">
                  <c:v>409.61900000000009</c:v>
                </c:pt>
                <c:pt idx="654">
                  <c:v>409.79099999999983</c:v>
                </c:pt>
                <c:pt idx="655">
                  <c:v>409.96</c:v>
                </c:pt>
                <c:pt idx="656">
                  <c:v>410.12299999999999</c:v>
                </c:pt>
                <c:pt idx="657">
                  <c:v>410.28399999999982</c:v>
                </c:pt>
                <c:pt idx="658">
                  <c:v>410.44499999999999</c:v>
                </c:pt>
                <c:pt idx="659">
                  <c:v>410.60900000000009</c:v>
                </c:pt>
                <c:pt idx="660">
                  <c:v>410.77600000000001</c:v>
                </c:pt>
                <c:pt idx="661">
                  <c:v>410.947</c:v>
                </c:pt>
                <c:pt idx="662">
                  <c:v>411.12099999999992</c:v>
                </c:pt>
                <c:pt idx="663">
                  <c:v>411.29700000000003</c:v>
                </c:pt>
                <c:pt idx="664">
                  <c:v>411.47300000000001</c:v>
                </c:pt>
                <c:pt idx="665">
                  <c:v>411.64400000000001</c:v>
                </c:pt>
                <c:pt idx="666">
                  <c:v>411.81399999999991</c:v>
                </c:pt>
                <c:pt idx="667">
                  <c:v>411.9819999999998</c:v>
                </c:pt>
                <c:pt idx="668">
                  <c:v>412.149</c:v>
                </c:pt>
                <c:pt idx="669">
                  <c:v>412.32499999999999</c:v>
                </c:pt>
                <c:pt idx="670">
                  <c:v>412.50599999999991</c:v>
                </c:pt>
                <c:pt idx="671">
                  <c:v>412.68299999999999</c:v>
                </c:pt>
                <c:pt idx="672">
                  <c:v>412.86599999999999</c:v>
                </c:pt>
                <c:pt idx="673">
                  <c:v>413.05099999999999</c:v>
                </c:pt>
                <c:pt idx="674">
                  <c:v>413.23099999999982</c:v>
                </c:pt>
                <c:pt idx="675">
                  <c:v>413.40499999999992</c:v>
                </c:pt>
                <c:pt idx="676">
                  <c:v>413.57400000000001</c:v>
                </c:pt>
                <c:pt idx="677">
                  <c:v>413.74099999999999</c:v>
                </c:pt>
                <c:pt idx="678">
                  <c:v>413.90999999999991</c:v>
                </c:pt>
                <c:pt idx="679">
                  <c:v>414.08</c:v>
                </c:pt>
                <c:pt idx="680">
                  <c:v>414.25400000000002</c:v>
                </c:pt>
                <c:pt idx="681">
                  <c:v>414.4289999999998</c:v>
                </c:pt>
                <c:pt idx="682">
                  <c:v>414.60199999999992</c:v>
                </c:pt>
                <c:pt idx="683">
                  <c:v>414.77499999999992</c:v>
                </c:pt>
                <c:pt idx="684">
                  <c:v>414.95</c:v>
                </c:pt>
                <c:pt idx="685">
                  <c:v>415.125</c:v>
                </c:pt>
                <c:pt idx="686">
                  <c:v>415.29599999999982</c:v>
                </c:pt>
                <c:pt idx="687">
                  <c:v>415.46899999999982</c:v>
                </c:pt>
                <c:pt idx="688">
                  <c:v>415.64300000000009</c:v>
                </c:pt>
                <c:pt idx="689">
                  <c:v>415.81200000000001</c:v>
                </c:pt>
                <c:pt idx="690">
                  <c:v>415.98500000000001</c:v>
                </c:pt>
                <c:pt idx="691">
                  <c:v>416.15800000000002</c:v>
                </c:pt>
                <c:pt idx="692">
                  <c:v>416.33199999999982</c:v>
                </c:pt>
                <c:pt idx="693">
                  <c:v>416.505</c:v>
                </c:pt>
                <c:pt idx="694">
                  <c:v>416.67399999999992</c:v>
                </c:pt>
                <c:pt idx="695">
                  <c:v>416.839</c:v>
                </c:pt>
                <c:pt idx="696">
                  <c:v>417.00299999999999</c:v>
                </c:pt>
                <c:pt idx="697">
                  <c:v>417.16300000000001</c:v>
                </c:pt>
                <c:pt idx="698">
                  <c:v>417.32299999999992</c:v>
                </c:pt>
                <c:pt idx="699">
                  <c:v>417.48500000000001</c:v>
                </c:pt>
                <c:pt idx="700">
                  <c:v>417.65499999999997</c:v>
                </c:pt>
                <c:pt idx="701">
                  <c:v>417.82799999999992</c:v>
                </c:pt>
                <c:pt idx="702">
                  <c:v>418</c:v>
                </c:pt>
                <c:pt idx="703">
                  <c:v>418.17200000000008</c:v>
                </c:pt>
                <c:pt idx="704">
                  <c:v>418.34199999999993</c:v>
                </c:pt>
                <c:pt idx="705">
                  <c:v>418.512</c:v>
                </c:pt>
                <c:pt idx="706">
                  <c:v>418.68299999999999</c:v>
                </c:pt>
                <c:pt idx="707">
                  <c:v>418.858</c:v>
                </c:pt>
                <c:pt idx="708">
                  <c:v>419.03300000000002</c:v>
                </c:pt>
                <c:pt idx="709">
                  <c:v>419.20499999999998</c:v>
                </c:pt>
                <c:pt idx="710">
                  <c:v>419.37599999999992</c:v>
                </c:pt>
                <c:pt idx="711">
                  <c:v>419.55099999999999</c:v>
                </c:pt>
                <c:pt idx="712">
                  <c:v>419.72199999999981</c:v>
                </c:pt>
                <c:pt idx="713">
                  <c:v>419.88799999999998</c:v>
                </c:pt>
                <c:pt idx="714">
                  <c:v>420.05700000000002</c:v>
                </c:pt>
                <c:pt idx="715">
                  <c:v>420.23</c:v>
                </c:pt>
                <c:pt idx="716">
                  <c:v>420.404</c:v>
                </c:pt>
                <c:pt idx="717">
                  <c:v>420.577</c:v>
                </c:pt>
                <c:pt idx="718">
                  <c:v>420.74599999999992</c:v>
                </c:pt>
                <c:pt idx="719">
                  <c:v>420.90999999999991</c:v>
                </c:pt>
                <c:pt idx="720">
                  <c:v>421.07400000000001</c:v>
                </c:pt>
                <c:pt idx="721">
                  <c:v>421.24</c:v>
                </c:pt>
                <c:pt idx="722">
                  <c:v>421.40699999999998</c:v>
                </c:pt>
                <c:pt idx="723">
                  <c:v>421.572</c:v>
                </c:pt>
                <c:pt idx="724">
                  <c:v>421.73799999999977</c:v>
                </c:pt>
                <c:pt idx="725">
                  <c:v>421.90800000000002</c:v>
                </c:pt>
                <c:pt idx="726">
                  <c:v>422.08</c:v>
                </c:pt>
                <c:pt idx="727">
                  <c:v>422.25400000000002</c:v>
                </c:pt>
                <c:pt idx="728">
                  <c:v>422.42599999999982</c:v>
                </c:pt>
                <c:pt idx="729">
                  <c:v>422.59800000000001</c:v>
                </c:pt>
                <c:pt idx="730">
                  <c:v>422.77</c:v>
                </c:pt>
                <c:pt idx="731">
                  <c:v>422.94</c:v>
                </c:pt>
                <c:pt idx="732">
                  <c:v>423.10599999999999</c:v>
                </c:pt>
                <c:pt idx="733">
                  <c:v>423.27300000000002</c:v>
                </c:pt>
                <c:pt idx="734">
                  <c:v>423.44</c:v>
                </c:pt>
                <c:pt idx="735">
                  <c:v>423.608</c:v>
                </c:pt>
                <c:pt idx="736">
                  <c:v>423.77499999999992</c:v>
                </c:pt>
                <c:pt idx="737">
                  <c:v>423.94499999999999</c:v>
                </c:pt>
                <c:pt idx="738">
                  <c:v>424.11400000000009</c:v>
                </c:pt>
                <c:pt idx="739">
                  <c:v>424.28</c:v>
                </c:pt>
                <c:pt idx="740">
                  <c:v>424.45100000000002</c:v>
                </c:pt>
                <c:pt idx="741">
                  <c:v>424.62099999999992</c:v>
                </c:pt>
                <c:pt idx="742">
                  <c:v>424.79599999999982</c:v>
                </c:pt>
                <c:pt idx="743">
                  <c:v>424.97500000000002</c:v>
                </c:pt>
                <c:pt idx="744">
                  <c:v>425.15300000000002</c:v>
                </c:pt>
                <c:pt idx="745">
                  <c:v>425.33100000000002</c:v>
                </c:pt>
                <c:pt idx="746">
                  <c:v>425.50700000000001</c:v>
                </c:pt>
                <c:pt idx="747">
                  <c:v>425.68099999999998</c:v>
                </c:pt>
                <c:pt idx="748">
                  <c:v>425.85599999999999</c:v>
                </c:pt>
                <c:pt idx="749">
                  <c:v>426.02699999999982</c:v>
                </c:pt>
                <c:pt idx="750">
                  <c:v>426.19900000000001</c:v>
                </c:pt>
                <c:pt idx="751">
                  <c:v>426.37400000000002</c:v>
                </c:pt>
                <c:pt idx="752">
                  <c:v>426.54700000000008</c:v>
                </c:pt>
                <c:pt idx="753">
                  <c:v>426.72300000000001</c:v>
                </c:pt>
                <c:pt idx="754">
                  <c:v>426.90100000000001</c:v>
                </c:pt>
                <c:pt idx="755">
                  <c:v>427.07499999999999</c:v>
                </c:pt>
                <c:pt idx="756">
                  <c:v>427.24199999999979</c:v>
                </c:pt>
                <c:pt idx="757">
                  <c:v>427.40699999999998</c:v>
                </c:pt>
                <c:pt idx="758">
                  <c:v>427.57100000000003</c:v>
                </c:pt>
                <c:pt idx="759">
                  <c:v>427.73899999999998</c:v>
                </c:pt>
                <c:pt idx="760">
                  <c:v>427.90699999999998</c:v>
                </c:pt>
                <c:pt idx="761">
                  <c:v>428.07400000000001</c:v>
                </c:pt>
                <c:pt idx="762">
                  <c:v>428.23899999999998</c:v>
                </c:pt>
                <c:pt idx="763">
                  <c:v>428.40300000000002</c:v>
                </c:pt>
                <c:pt idx="764">
                  <c:v>428.57</c:v>
                </c:pt>
                <c:pt idx="765">
                  <c:v>428.74</c:v>
                </c:pt>
                <c:pt idx="766">
                  <c:v>428.90699999999998</c:v>
                </c:pt>
                <c:pt idx="767">
                  <c:v>429.07299999999992</c:v>
                </c:pt>
                <c:pt idx="768">
                  <c:v>429.24</c:v>
                </c:pt>
                <c:pt idx="769">
                  <c:v>429.40599999999978</c:v>
                </c:pt>
                <c:pt idx="770">
                  <c:v>429.56799999999993</c:v>
                </c:pt>
                <c:pt idx="771">
                  <c:v>429.7319999999998</c:v>
                </c:pt>
                <c:pt idx="772">
                  <c:v>429.89699999999982</c:v>
                </c:pt>
                <c:pt idx="773">
                  <c:v>430.06200000000001</c:v>
                </c:pt>
                <c:pt idx="774">
                  <c:v>430.2269999999998</c:v>
                </c:pt>
                <c:pt idx="775">
                  <c:v>430.39699999999982</c:v>
                </c:pt>
                <c:pt idx="776">
                  <c:v>430.57100000000003</c:v>
                </c:pt>
                <c:pt idx="777">
                  <c:v>430.745</c:v>
                </c:pt>
                <c:pt idx="778">
                  <c:v>430.91599999999983</c:v>
                </c:pt>
                <c:pt idx="779">
                  <c:v>431.084</c:v>
                </c:pt>
                <c:pt idx="780">
                  <c:v>431.24599999999992</c:v>
                </c:pt>
                <c:pt idx="781">
                  <c:v>431.40899999999982</c:v>
                </c:pt>
                <c:pt idx="782">
                  <c:v>431.577</c:v>
                </c:pt>
                <c:pt idx="783">
                  <c:v>431.74799999999999</c:v>
                </c:pt>
                <c:pt idx="784">
                  <c:v>431.91899999999981</c:v>
                </c:pt>
                <c:pt idx="785">
                  <c:v>432.09</c:v>
                </c:pt>
                <c:pt idx="786">
                  <c:v>432.26</c:v>
                </c:pt>
                <c:pt idx="787">
                  <c:v>432.43499999999977</c:v>
                </c:pt>
                <c:pt idx="788">
                  <c:v>432.60900000000009</c:v>
                </c:pt>
                <c:pt idx="789">
                  <c:v>432.779</c:v>
                </c:pt>
                <c:pt idx="790">
                  <c:v>432.94499999999999</c:v>
                </c:pt>
                <c:pt idx="791">
                  <c:v>433.11</c:v>
                </c:pt>
                <c:pt idx="792">
                  <c:v>433.28099999999978</c:v>
                </c:pt>
                <c:pt idx="793">
                  <c:v>433.45400000000001</c:v>
                </c:pt>
                <c:pt idx="794">
                  <c:v>433.62700000000001</c:v>
                </c:pt>
                <c:pt idx="795">
                  <c:v>433.80099999999999</c:v>
                </c:pt>
                <c:pt idx="796">
                  <c:v>433.97199999999981</c:v>
                </c:pt>
                <c:pt idx="797">
                  <c:v>434.14100000000002</c:v>
                </c:pt>
                <c:pt idx="798">
                  <c:v>434.31299999999999</c:v>
                </c:pt>
                <c:pt idx="799">
                  <c:v>434.48799999999977</c:v>
                </c:pt>
                <c:pt idx="800">
                  <c:v>434.661</c:v>
                </c:pt>
                <c:pt idx="801">
                  <c:v>434.83100000000002</c:v>
                </c:pt>
                <c:pt idx="802">
                  <c:v>434.99799999999982</c:v>
                </c:pt>
                <c:pt idx="803">
                  <c:v>435.16700000000009</c:v>
                </c:pt>
                <c:pt idx="804">
                  <c:v>435.33600000000001</c:v>
                </c:pt>
                <c:pt idx="805">
                  <c:v>435.505</c:v>
                </c:pt>
                <c:pt idx="806">
                  <c:v>435.67</c:v>
                </c:pt>
                <c:pt idx="807">
                  <c:v>435.83499999999998</c:v>
                </c:pt>
                <c:pt idx="808">
                  <c:v>436.00099999999992</c:v>
                </c:pt>
                <c:pt idx="809">
                  <c:v>436.16899999999993</c:v>
                </c:pt>
                <c:pt idx="810">
                  <c:v>436.34100000000001</c:v>
                </c:pt>
                <c:pt idx="811">
                  <c:v>436.512</c:v>
                </c:pt>
                <c:pt idx="812">
                  <c:v>436.685</c:v>
                </c:pt>
                <c:pt idx="813">
                  <c:v>436.858</c:v>
                </c:pt>
                <c:pt idx="814">
                  <c:v>437.03</c:v>
                </c:pt>
                <c:pt idx="815">
                  <c:v>437.20299999999992</c:v>
                </c:pt>
                <c:pt idx="816">
                  <c:v>437.37799999999999</c:v>
                </c:pt>
                <c:pt idx="817">
                  <c:v>437.55599999999998</c:v>
                </c:pt>
                <c:pt idx="818">
                  <c:v>437.73500000000001</c:v>
                </c:pt>
                <c:pt idx="819">
                  <c:v>437.91399999999982</c:v>
                </c:pt>
                <c:pt idx="820">
                  <c:v>438.09500000000003</c:v>
                </c:pt>
                <c:pt idx="821">
                  <c:v>438.274</c:v>
                </c:pt>
                <c:pt idx="822">
                  <c:v>438.44799999999992</c:v>
                </c:pt>
                <c:pt idx="823">
                  <c:v>438.625</c:v>
                </c:pt>
                <c:pt idx="824">
                  <c:v>438.80700000000002</c:v>
                </c:pt>
                <c:pt idx="825">
                  <c:v>438.9869999999998</c:v>
                </c:pt>
                <c:pt idx="826">
                  <c:v>439.16300000000001</c:v>
                </c:pt>
                <c:pt idx="827">
                  <c:v>439.34100000000001</c:v>
                </c:pt>
                <c:pt idx="828">
                  <c:v>439.524</c:v>
                </c:pt>
                <c:pt idx="829">
                  <c:v>439.70600000000002</c:v>
                </c:pt>
                <c:pt idx="830">
                  <c:v>439.88499999999999</c:v>
                </c:pt>
                <c:pt idx="831">
                  <c:v>440.06099999999998</c:v>
                </c:pt>
                <c:pt idx="832">
                  <c:v>440.23299999999978</c:v>
                </c:pt>
                <c:pt idx="833">
                  <c:v>440.399</c:v>
                </c:pt>
                <c:pt idx="834">
                  <c:v>440.56299999999999</c:v>
                </c:pt>
                <c:pt idx="835">
                  <c:v>440.72500000000002</c:v>
                </c:pt>
                <c:pt idx="836">
                  <c:v>440.89</c:v>
                </c:pt>
                <c:pt idx="837">
                  <c:v>441.05700000000002</c:v>
                </c:pt>
                <c:pt idx="838">
                  <c:v>441.22500000000002</c:v>
                </c:pt>
                <c:pt idx="839">
                  <c:v>441.39299999999997</c:v>
                </c:pt>
                <c:pt idx="840">
                  <c:v>441.56599999999997</c:v>
                </c:pt>
                <c:pt idx="841">
                  <c:v>441.73399999999998</c:v>
                </c:pt>
                <c:pt idx="842">
                  <c:v>441.90100000000001</c:v>
                </c:pt>
                <c:pt idx="843">
                  <c:v>442.06700000000001</c:v>
                </c:pt>
                <c:pt idx="844">
                  <c:v>442.23500000000001</c:v>
                </c:pt>
                <c:pt idx="845">
                  <c:v>442.40499999999992</c:v>
                </c:pt>
                <c:pt idx="846">
                  <c:v>442.57299999999992</c:v>
                </c:pt>
                <c:pt idx="847">
                  <c:v>442.74599999999992</c:v>
                </c:pt>
                <c:pt idx="848">
                  <c:v>442.91799999999978</c:v>
                </c:pt>
                <c:pt idx="849">
                  <c:v>443.09100000000001</c:v>
                </c:pt>
                <c:pt idx="850">
                  <c:v>443.26299999999998</c:v>
                </c:pt>
                <c:pt idx="851">
                  <c:v>443.43599999999992</c:v>
                </c:pt>
                <c:pt idx="852">
                  <c:v>443.60900000000009</c:v>
                </c:pt>
                <c:pt idx="853">
                  <c:v>443.77800000000002</c:v>
                </c:pt>
                <c:pt idx="854">
                  <c:v>443.94299999999993</c:v>
                </c:pt>
                <c:pt idx="855">
                  <c:v>444.10699999999991</c:v>
                </c:pt>
                <c:pt idx="856">
                  <c:v>444.27499999999992</c:v>
                </c:pt>
                <c:pt idx="857">
                  <c:v>444.44600000000003</c:v>
                </c:pt>
                <c:pt idx="858">
                  <c:v>444.61900000000009</c:v>
                </c:pt>
                <c:pt idx="859">
                  <c:v>444.79499999999979</c:v>
                </c:pt>
                <c:pt idx="860">
                  <c:v>444.96899999999982</c:v>
                </c:pt>
                <c:pt idx="861">
                  <c:v>445.14100000000002</c:v>
                </c:pt>
                <c:pt idx="862">
                  <c:v>445.30799999999999</c:v>
                </c:pt>
                <c:pt idx="863">
                  <c:v>445.47800000000001</c:v>
                </c:pt>
                <c:pt idx="864">
                  <c:v>445.65199999999999</c:v>
                </c:pt>
                <c:pt idx="865">
                  <c:v>445.82299999999992</c:v>
                </c:pt>
                <c:pt idx="866">
                  <c:v>445.99299999999982</c:v>
                </c:pt>
                <c:pt idx="867">
                  <c:v>446.15800000000002</c:v>
                </c:pt>
                <c:pt idx="868">
                  <c:v>446.32799999999992</c:v>
                </c:pt>
                <c:pt idx="869">
                  <c:v>446.49799999999982</c:v>
                </c:pt>
                <c:pt idx="870">
                  <c:v>446.67700000000002</c:v>
                </c:pt>
                <c:pt idx="871">
                  <c:v>446.85699999999991</c:v>
                </c:pt>
                <c:pt idx="872">
                  <c:v>447.03499999999991</c:v>
                </c:pt>
                <c:pt idx="873">
                  <c:v>447.21199999999982</c:v>
                </c:pt>
                <c:pt idx="874">
                  <c:v>447.39</c:v>
                </c:pt>
                <c:pt idx="875">
                  <c:v>447.57</c:v>
                </c:pt>
                <c:pt idx="876">
                  <c:v>447.74900000000002</c:v>
                </c:pt>
                <c:pt idx="877">
                  <c:v>447.92200000000003</c:v>
                </c:pt>
                <c:pt idx="878">
                  <c:v>448.09</c:v>
                </c:pt>
                <c:pt idx="879">
                  <c:v>448.25599999999991</c:v>
                </c:pt>
                <c:pt idx="880">
                  <c:v>448.42799999999983</c:v>
                </c:pt>
                <c:pt idx="881">
                  <c:v>448.60199999999992</c:v>
                </c:pt>
                <c:pt idx="882">
                  <c:v>448.779</c:v>
                </c:pt>
                <c:pt idx="883">
                  <c:v>448.95499999999998</c:v>
                </c:pt>
                <c:pt idx="884">
                  <c:v>449.12900000000002</c:v>
                </c:pt>
                <c:pt idx="885">
                  <c:v>449.30200000000002</c:v>
                </c:pt>
                <c:pt idx="886">
                  <c:v>449.47399999999982</c:v>
                </c:pt>
                <c:pt idx="887">
                  <c:v>449.64600000000002</c:v>
                </c:pt>
                <c:pt idx="888">
                  <c:v>449.81599999999997</c:v>
                </c:pt>
                <c:pt idx="889">
                  <c:v>449.99</c:v>
                </c:pt>
                <c:pt idx="890">
                  <c:v>450.166</c:v>
                </c:pt>
                <c:pt idx="891">
                  <c:v>450.34399999999999</c:v>
                </c:pt>
                <c:pt idx="892">
                  <c:v>450.52199999999982</c:v>
                </c:pt>
                <c:pt idx="893">
                  <c:v>450.697</c:v>
                </c:pt>
                <c:pt idx="894">
                  <c:v>450.86799999999999</c:v>
                </c:pt>
                <c:pt idx="895">
                  <c:v>451.03899999999982</c:v>
                </c:pt>
                <c:pt idx="896">
                  <c:v>451.20799999999991</c:v>
                </c:pt>
                <c:pt idx="897">
                  <c:v>451.37799999999999</c:v>
                </c:pt>
                <c:pt idx="898">
                  <c:v>451.548</c:v>
                </c:pt>
                <c:pt idx="899">
                  <c:v>451.71499999999997</c:v>
                </c:pt>
                <c:pt idx="900">
                  <c:v>451.88200000000001</c:v>
                </c:pt>
                <c:pt idx="901">
                  <c:v>452.05399999999992</c:v>
                </c:pt>
                <c:pt idx="902">
                  <c:v>452.22599999999977</c:v>
                </c:pt>
                <c:pt idx="903">
                  <c:v>452.40100000000001</c:v>
                </c:pt>
                <c:pt idx="904">
                  <c:v>452.57499999999999</c:v>
                </c:pt>
                <c:pt idx="905">
                  <c:v>452.745</c:v>
                </c:pt>
                <c:pt idx="906">
                  <c:v>452.91499999999979</c:v>
                </c:pt>
                <c:pt idx="907">
                  <c:v>453.08799999999991</c:v>
                </c:pt>
                <c:pt idx="908">
                  <c:v>453.25599999999991</c:v>
                </c:pt>
                <c:pt idx="909">
                  <c:v>453.42399999999981</c:v>
                </c:pt>
                <c:pt idx="910">
                  <c:v>453.59399999999982</c:v>
                </c:pt>
                <c:pt idx="911">
                  <c:v>453.76499999999999</c:v>
                </c:pt>
                <c:pt idx="912">
                  <c:v>453.93700000000001</c:v>
                </c:pt>
                <c:pt idx="913">
                  <c:v>454.11099999999999</c:v>
                </c:pt>
                <c:pt idx="914">
                  <c:v>454.28300000000002</c:v>
                </c:pt>
                <c:pt idx="915">
                  <c:v>454.45299999999992</c:v>
                </c:pt>
                <c:pt idx="916">
                  <c:v>454.62200000000001</c:v>
                </c:pt>
                <c:pt idx="917">
                  <c:v>454.78800000000001</c:v>
                </c:pt>
                <c:pt idx="918">
                  <c:v>454.95100000000002</c:v>
                </c:pt>
                <c:pt idx="919">
                  <c:v>455.113</c:v>
                </c:pt>
                <c:pt idx="920">
                  <c:v>455.28</c:v>
                </c:pt>
                <c:pt idx="921">
                  <c:v>455.447</c:v>
                </c:pt>
                <c:pt idx="922">
                  <c:v>455.61500000000001</c:v>
                </c:pt>
                <c:pt idx="923">
                  <c:v>455.78899999999982</c:v>
                </c:pt>
                <c:pt idx="924">
                  <c:v>455.96299999999991</c:v>
                </c:pt>
                <c:pt idx="925">
                  <c:v>456.13499999999999</c:v>
                </c:pt>
                <c:pt idx="926">
                  <c:v>456.31</c:v>
                </c:pt>
                <c:pt idx="927">
                  <c:v>456.48500000000001</c:v>
                </c:pt>
                <c:pt idx="928">
                  <c:v>456.66399999999999</c:v>
                </c:pt>
                <c:pt idx="929">
                  <c:v>456.84399999999999</c:v>
                </c:pt>
                <c:pt idx="930">
                  <c:v>457.02600000000001</c:v>
                </c:pt>
                <c:pt idx="931">
                  <c:v>457.21100000000001</c:v>
                </c:pt>
                <c:pt idx="932">
                  <c:v>457.39699999999982</c:v>
                </c:pt>
                <c:pt idx="933">
                  <c:v>457.58</c:v>
                </c:pt>
                <c:pt idx="934">
                  <c:v>457.76299999999998</c:v>
                </c:pt>
                <c:pt idx="935">
                  <c:v>457.94399999999979</c:v>
                </c:pt>
                <c:pt idx="936">
                  <c:v>458.12299999999999</c:v>
                </c:pt>
                <c:pt idx="937">
                  <c:v>458.29700000000003</c:v>
                </c:pt>
                <c:pt idx="938">
                  <c:v>458.46699999999981</c:v>
                </c:pt>
                <c:pt idx="939">
                  <c:v>458.63599999999991</c:v>
                </c:pt>
                <c:pt idx="940">
                  <c:v>458.80700000000002</c:v>
                </c:pt>
                <c:pt idx="941">
                  <c:v>458.97599999999977</c:v>
                </c:pt>
                <c:pt idx="942">
                  <c:v>459.14400000000001</c:v>
                </c:pt>
                <c:pt idx="943">
                  <c:v>459.31</c:v>
                </c:pt>
                <c:pt idx="944">
                  <c:v>459.47899999999998</c:v>
                </c:pt>
                <c:pt idx="945">
                  <c:v>459.65</c:v>
                </c:pt>
                <c:pt idx="946">
                  <c:v>459.82100000000003</c:v>
                </c:pt>
                <c:pt idx="947">
                  <c:v>459.99400000000003</c:v>
                </c:pt>
                <c:pt idx="948">
                  <c:v>460.16700000000009</c:v>
                </c:pt>
                <c:pt idx="949">
                  <c:v>460.33699999999982</c:v>
                </c:pt>
                <c:pt idx="950">
                  <c:v>460.505</c:v>
                </c:pt>
                <c:pt idx="951">
                  <c:v>460.673</c:v>
                </c:pt>
                <c:pt idx="952">
                  <c:v>460.83799999999991</c:v>
                </c:pt>
                <c:pt idx="953">
                  <c:v>461.00700000000001</c:v>
                </c:pt>
                <c:pt idx="954">
                  <c:v>461.178</c:v>
                </c:pt>
                <c:pt idx="955">
                  <c:v>461.34500000000008</c:v>
                </c:pt>
                <c:pt idx="956">
                  <c:v>461.512</c:v>
                </c:pt>
                <c:pt idx="957">
                  <c:v>461.67500000000001</c:v>
                </c:pt>
                <c:pt idx="958">
                  <c:v>461.83799999999991</c:v>
                </c:pt>
                <c:pt idx="959">
                  <c:v>462.01099999999991</c:v>
                </c:pt>
                <c:pt idx="960">
                  <c:v>462.18700000000001</c:v>
                </c:pt>
                <c:pt idx="961">
                  <c:v>462.35500000000002</c:v>
                </c:pt>
                <c:pt idx="962">
                  <c:v>462.51900000000001</c:v>
                </c:pt>
                <c:pt idx="963">
                  <c:v>462.68099999999998</c:v>
                </c:pt>
                <c:pt idx="964">
                  <c:v>462.84699999999992</c:v>
                </c:pt>
                <c:pt idx="965">
                  <c:v>463.01599999999979</c:v>
                </c:pt>
                <c:pt idx="966">
                  <c:v>463.18700000000001</c:v>
                </c:pt>
                <c:pt idx="967">
                  <c:v>463.35599999999999</c:v>
                </c:pt>
                <c:pt idx="968">
                  <c:v>463.52800000000002</c:v>
                </c:pt>
                <c:pt idx="969">
                  <c:v>463.697</c:v>
                </c:pt>
                <c:pt idx="970">
                  <c:v>463.85900000000009</c:v>
                </c:pt>
                <c:pt idx="971">
                  <c:v>464.01900000000001</c:v>
                </c:pt>
                <c:pt idx="972">
                  <c:v>464.18099999999998</c:v>
                </c:pt>
                <c:pt idx="973">
                  <c:v>464.34000000000009</c:v>
                </c:pt>
                <c:pt idx="974">
                  <c:v>464.50599999999991</c:v>
                </c:pt>
                <c:pt idx="975">
                  <c:v>464.68200000000002</c:v>
                </c:pt>
                <c:pt idx="976">
                  <c:v>464.85500000000002</c:v>
                </c:pt>
                <c:pt idx="977">
                  <c:v>465.02499999999992</c:v>
                </c:pt>
                <c:pt idx="978">
                  <c:v>465.19499999999999</c:v>
                </c:pt>
                <c:pt idx="979">
                  <c:v>465.36799999999999</c:v>
                </c:pt>
                <c:pt idx="980">
                  <c:v>465.53999999999979</c:v>
                </c:pt>
                <c:pt idx="981">
                  <c:v>465.709</c:v>
                </c:pt>
                <c:pt idx="982">
                  <c:v>465.87599999999992</c:v>
                </c:pt>
                <c:pt idx="983">
                  <c:v>466.041</c:v>
                </c:pt>
                <c:pt idx="984">
                  <c:v>466.20699999999982</c:v>
                </c:pt>
                <c:pt idx="985">
                  <c:v>466.37900000000002</c:v>
                </c:pt>
                <c:pt idx="986">
                  <c:v>466.55</c:v>
                </c:pt>
                <c:pt idx="987">
                  <c:v>466.71799999999979</c:v>
                </c:pt>
                <c:pt idx="988">
                  <c:v>466.88400000000001</c:v>
                </c:pt>
                <c:pt idx="989">
                  <c:v>467.04899999999992</c:v>
                </c:pt>
                <c:pt idx="990">
                  <c:v>467.21100000000001</c:v>
                </c:pt>
                <c:pt idx="991">
                  <c:v>467.37599999999992</c:v>
                </c:pt>
                <c:pt idx="992">
                  <c:v>467.54200000000009</c:v>
                </c:pt>
                <c:pt idx="993">
                  <c:v>467.70799999999991</c:v>
                </c:pt>
                <c:pt idx="994">
                  <c:v>467.87599999999992</c:v>
                </c:pt>
                <c:pt idx="995">
                  <c:v>468.04599999999999</c:v>
                </c:pt>
                <c:pt idx="996">
                  <c:v>468.21299999999991</c:v>
                </c:pt>
                <c:pt idx="997">
                  <c:v>468.37900000000002</c:v>
                </c:pt>
                <c:pt idx="998">
                  <c:v>468.54399999999993</c:v>
                </c:pt>
                <c:pt idx="999">
                  <c:v>468.71199999999982</c:v>
                </c:pt>
                <c:pt idx="1000">
                  <c:v>468.87900000000002</c:v>
                </c:pt>
                <c:pt idx="1001">
                  <c:v>469.04399999999993</c:v>
                </c:pt>
                <c:pt idx="1002">
                  <c:v>469.21299999999991</c:v>
                </c:pt>
                <c:pt idx="1003">
                  <c:v>469.38200000000001</c:v>
                </c:pt>
                <c:pt idx="1004">
                  <c:v>469.55</c:v>
                </c:pt>
                <c:pt idx="1005">
                  <c:v>469.71499999999997</c:v>
                </c:pt>
                <c:pt idx="1006">
                  <c:v>469.87700000000001</c:v>
                </c:pt>
                <c:pt idx="1007">
                  <c:v>470.041</c:v>
                </c:pt>
                <c:pt idx="1008">
                  <c:v>470.20600000000002</c:v>
                </c:pt>
                <c:pt idx="1009">
                  <c:v>470.37200000000001</c:v>
                </c:pt>
                <c:pt idx="1010">
                  <c:v>470.53399999999982</c:v>
                </c:pt>
                <c:pt idx="1011">
                  <c:v>470.69499999999999</c:v>
                </c:pt>
                <c:pt idx="1012">
                  <c:v>470.85599999999999</c:v>
                </c:pt>
                <c:pt idx="1013">
                  <c:v>471.01599999999979</c:v>
                </c:pt>
                <c:pt idx="1014">
                  <c:v>471.17899999999992</c:v>
                </c:pt>
                <c:pt idx="1015">
                  <c:v>471.34300000000002</c:v>
                </c:pt>
                <c:pt idx="1016">
                  <c:v>471.50900000000001</c:v>
                </c:pt>
                <c:pt idx="1017">
                  <c:v>471.66899999999993</c:v>
                </c:pt>
                <c:pt idx="1018">
                  <c:v>471.83100000000002</c:v>
                </c:pt>
                <c:pt idx="1019">
                  <c:v>471.99900000000002</c:v>
                </c:pt>
                <c:pt idx="1020">
                  <c:v>472.16500000000002</c:v>
                </c:pt>
                <c:pt idx="1021">
                  <c:v>472.33600000000001</c:v>
                </c:pt>
                <c:pt idx="1022">
                  <c:v>472.50299999999999</c:v>
                </c:pt>
                <c:pt idx="1023">
                  <c:v>472.66800000000001</c:v>
                </c:pt>
                <c:pt idx="1024">
                  <c:v>472.83199999999982</c:v>
                </c:pt>
                <c:pt idx="1025">
                  <c:v>472.99199999999968</c:v>
                </c:pt>
                <c:pt idx="1026">
                  <c:v>473.149</c:v>
                </c:pt>
                <c:pt idx="1027">
                  <c:v>473.31099999999998</c:v>
                </c:pt>
                <c:pt idx="1028">
                  <c:v>473.47899999999998</c:v>
                </c:pt>
                <c:pt idx="1029">
                  <c:v>473.64800000000002</c:v>
                </c:pt>
                <c:pt idx="1030">
                  <c:v>473.81700000000001</c:v>
                </c:pt>
                <c:pt idx="1031">
                  <c:v>473.98599999999982</c:v>
                </c:pt>
                <c:pt idx="1032">
                  <c:v>474.1570000000001</c:v>
                </c:pt>
                <c:pt idx="1033">
                  <c:v>474.334</c:v>
                </c:pt>
                <c:pt idx="1034">
                  <c:v>474.51099999999991</c:v>
                </c:pt>
                <c:pt idx="1035">
                  <c:v>474.68399999999991</c:v>
                </c:pt>
                <c:pt idx="1036">
                  <c:v>474.8540000000001</c:v>
                </c:pt>
                <c:pt idx="1037">
                  <c:v>475.02600000000001</c:v>
                </c:pt>
                <c:pt idx="1038">
                  <c:v>475.19799999999992</c:v>
                </c:pt>
                <c:pt idx="1039">
                  <c:v>475.36500000000001</c:v>
                </c:pt>
                <c:pt idx="1040">
                  <c:v>475.52699999999982</c:v>
                </c:pt>
                <c:pt idx="1041">
                  <c:v>475.69099999999997</c:v>
                </c:pt>
                <c:pt idx="1042">
                  <c:v>475.85599999999999</c:v>
                </c:pt>
                <c:pt idx="1043">
                  <c:v>476.02099999999979</c:v>
                </c:pt>
                <c:pt idx="1044">
                  <c:v>476.18799999999999</c:v>
                </c:pt>
                <c:pt idx="1045">
                  <c:v>476.3540000000001</c:v>
                </c:pt>
                <c:pt idx="1046">
                  <c:v>476.517</c:v>
                </c:pt>
                <c:pt idx="1047">
                  <c:v>476.68299999999999</c:v>
                </c:pt>
                <c:pt idx="1048">
                  <c:v>476.851</c:v>
                </c:pt>
                <c:pt idx="1049">
                  <c:v>477.01799999999997</c:v>
                </c:pt>
                <c:pt idx="1050">
                  <c:v>477.18099999999998</c:v>
                </c:pt>
                <c:pt idx="1051">
                  <c:v>477.34500000000008</c:v>
                </c:pt>
                <c:pt idx="1052">
                  <c:v>477.50799999999998</c:v>
                </c:pt>
                <c:pt idx="1053">
                  <c:v>477.67099999999999</c:v>
                </c:pt>
                <c:pt idx="1054">
                  <c:v>477.839</c:v>
                </c:pt>
                <c:pt idx="1055">
                  <c:v>478.005</c:v>
                </c:pt>
                <c:pt idx="1056">
                  <c:v>478.16899999999993</c:v>
                </c:pt>
                <c:pt idx="1057">
                  <c:v>478.33499999999998</c:v>
                </c:pt>
                <c:pt idx="1058">
                  <c:v>478.49900000000002</c:v>
                </c:pt>
                <c:pt idx="1059">
                  <c:v>478.66200000000009</c:v>
                </c:pt>
                <c:pt idx="1060">
                  <c:v>478.82900000000001</c:v>
                </c:pt>
                <c:pt idx="1061">
                  <c:v>478.99499999999978</c:v>
                </c:pt>
                <c:pt idx="1062">
                  <c:v>479.15800000000002</c:v>
                </c:pt>
                <c:pt idx="1063">
                  <c:v>479.32</c:v>
                </c:pt>
                <c:pt idx="1064">
                  <c:v>479.48099999999982</c:v>
                </c:pt>
                <c:pt idx="1065">
                  <c:v>479.64499999999998</c:v>
                </c:pt>
                <c:pt idx="1066">
                  <c:v>479.81200000000001</c:v>
                </c:pt>
                <c:pt idx="1067">
                  <c:v>479.98</c:v>
                </c:pt>
                <c:pt idx="1068">
                  <c:v>480.14300000000009</c:v>
                </c:pt>
                <c:pt idx="1069">
                  <c:v>480.30099999999999</c:v>
                </c:pt>
                <c:pt idx="1070">
                  <c:v>480.45600000000002</c:v>
                </c:pt>
                <c:pt idx="1071">
                  <c:v>480.61099999999999</c:v>
                </c:pt>
                <c:pt idx="1072">
                  <c:v>480.77</c:v>
                </c:pt>
                <c:pt idx="1073">
                  <c:v>480.92799999999983</c:v>
                </c:pt>
                <c:pt idx="1074">
                  <c:v>481.089</c:v>
                </c:pt>
                <c:pt idx="1075">
                  <c:v>481.24799999999999</c:v>
                </c:pt>
                <c:pt idx="1076">
                  <c:v>481.40599999999978</c:v>
                </c:pt>
                <c:pt idx="1077">
                  <c:v>481.565</c:v>
                </c:pt>
                <c:pt idx="1078">
                  <c:v>481.72599999999977</c:v>
                </c:pt>
                <c:pt idx="1079">
                  <c:v>481.88599999999991</c:v>
                </c:pt>
                <c:pt idx="1080">
                  <c:v>482.05200000000002</c:v>
                </c:pt>
                <c:pt idx="1081">
                  <c:v>482.22</c:v>
                </c:pt>
                <c:pt idx="1082">
                  <c:v>482.39</c:v>
                </c:pt>
                <c:pt idx="1083">
                  <c:v>482.55899999999991</c:v>
                </c:pt>
                <c:pt idx="1084">
                  <c:v>482.72599999999977</c:v>
                </c:pt>
                <c:pt idx="1085">
                  <c:v>482.88799999999998</c:v>
                </c:pt>
                <c:pt idx="1086">
                  <c:v>483.04599999999999</c:v>
                </c:pt>
                <c:pt idx="1087">
                  <c:v>483.20600000000002</c:v>
                </c:pt>
                <c:pt idx="1088">
                  <c:v>483.36699999999979</c:v>
                </c:pt>
                <c:pt idx="1089">
                  <c:v>483.529</c:v>
                </c:pt>
                <c:pt idx="1090">
                  <c:v>483.69499999999999</c:v>
                </c:pt>
                <c:pt idx="1091">
                  <c:v>483.86099999999999</c:v>
                </c:pt>
                <c:pt idx="1092">
                  <c:v>484.03199999999998</c:v>
                </c:pt>
                <c:pt idx="1093">
                  <c:v>484.202</c:v>
                </c:pt>
                <c:pt idx="1094">
                  <c:v>484.37299999999999</c:v>
                </c:pt>
                <c:pt idx="1095">
                  <c:v>484.541</c:v>
                </c:pt>
                <c:pt idx="1096">
                  <c:v>484.70799999999991</c:v>
                </c:pt>
                <c:pt idx="1097">
                  <c:v>484.87299999999999</c:v>
                </c:pt>
                <c:pt idx="1098">
                  <c:v>485.03499999999991</c:v>
                </c:pt>
                <c:pt idx="1099">
                  <c:v>485.19499999999999</c:v>
                </c:pt>
                <c:pt idx="1100">
                  <c:v>485.358</c:v>
                </c:pt>
                <c:pt idx="1101">
                  <c:v>485.524</c:v>
                </c:pt>
                <c:pt idx="1102">
                  <c:v>485.69099999999997</c:v>
                </c:pt>
                <c:pt idx="1103">
                  <c:v>485.85900000000009</c:v>
                </c:pt>
                <c:pt idx="1104">
                  <c:v>486.02699999999982</c:v>
                </c:pt>
                <c:pt idx="1105">
                  <c:v>486.19200000000001</c:v>
                </c:pt>
                <c:pt idx="1106">
                  <c:v>486.35599999999999</c:v>
                </c:pt>
                <c:pt idx="1107">
                  <c:v>486.52199999999982</c:v>
                </c:pt>
                <c:pt idx="1108">
                  <c:v>486.68399999999991</c:v>
                </c:pt>
                <c:pt idx="1109">
                  <c:v>486.84800000000001</c:v>
                </c:pt>
                <c:pt idx="1110">
                  <c:v>487.01299999999998</c:v>
                </c:pt>
                <c:pt idx="1111">
                  <c:v>487.17899999999992</c:v>
                </c:pt>
                <c:pt idx="1112">
                  <c:v>487.34199999999993</c:v>
                </c:pt>
                <c:pt idx="1113">
                  <c:v>487.50599999999991</c:v>
                </c:pt>
                <c:pt idx="1114">
                  <c:v>487.66399999999999</c:v>
                </c:pt>
                <c:pt idx="1115">
                  <c:v>487.82100000000003</c:v>
                </c:pt>
                <c:pt idx="1116">
                  <c:v>487.98</c:v>
                </c:pt>
                <c:pt idx="1117">
                  <c:v>488.14300000000009</c:v>
                </c:pt>
                <c:pt idx="1118">
                  <c:v>488.31</c:v>
                </c:pt>
                <c:pt idx="1119">
                  <c:v>488.47399999999982</c:v>
                </c:pt>
                <c:pt idx="1120">
                  <c:v>488.63499999999999</c:v>
                </c:pt>
                <c:pt idx="1121">
                  <c:v>488.8</c:v>
                </c:pt>
                <c:pt idx="1122">
                  <c:v>488.96799999999979</c:v>
                </c:pt>
                <c:pt idx="1123">
                  <c:v>489.13799999999998</c:v>
                </c:pt>
                <c:pt idx="1124">
                  <c:v>489.3</c:v>
                </c:pt>
                <c:pt idx="1125">
                  <c:v>489.46100000000001</c:v>
                </c:pt>
                <c:pt idx="1126">
                  <c:v>489.62799999999999</c:v>
                </c:pt>
                <c:pt idx="1127">
                  <c:v>489.79599999999982</c:v>
                </c:pt>
                <c:pt idx="1128">
                  <c:v>489.96199999999982</c:v>
                </c:pt>
                <c:pt idx="1129">
                  <c:v>490.13</c:v>
                </c:pt>
                <c:pt idx="1130">
                  <c:v>490.29899999999981</c:v>
                </c:pt>
                <c:pt idx="1131">
                  <c:v>490.46799999999979</c:v>
                </c:pt>
                <c:pt idx="1132">
                  <c:v>490.63599999999991</c:v>
                </c:pt>
                <c:pt idx="1133">
                  <c:v>490.80700000000002</c:v>
                </c:pt>
                <c:pt idx="1134">
                  <c:v>490.97899999999998</c:v>
                </c:pt>
                <c:pt idx="1135">
                  <c:v>491.14300000000009</c:v>
                </c:pt>
                <c:pt idx="1136">
                  <c:v>491.30500000000001</c:v>
                </c:pt>
                <c:pt idx="1137">
                  <c:v>491.47099999999978</c:v>
                </c:pt>
                <c:pt idx="1138">
                  <c:v>491.63799999999998</c:v>
                </c:pt>
                <c:pt idx="1139">
                  <c:v>491.80399999999992</c:v>
                </c:pt>
                <c:pt idx="1140">
                  <c:v>491.97300000000001</c:v>
                </c:pt>
                <c:pt idx="1141">
                  <c:v>492.142</c:v>
                </c:pt>
                <c:pt idx="1142">
                  <c:v>492.30700000000002</c:v>
                </c:pt>
                <c:pt idx="1143">
                  <c:v>492.46899999999982</c:v>
                </c:pt>
                <c:pt idx="1144">
                  <c:v>492.62799999999999</c:v>
                </c:pt>
                <c:pt idx="1145">
                  <c:v>492.78499999999991</c:v>
                </c:pt>
                <c:pt idx="1146">
                  <c:v>492.94799999999992</c:v>
                </c:pt>
                <c:pt idx="1147">
                  <c:v>493.11</c:v>
                </c:pt>
                <c:pt idx="1148">
                  <c:v>493.274</c:v>
                </c:pt>
                <c:pt idx="1149">
                  <c:v>493.43799999999982</c:v>
                </c:pt>
                <c:pt idx="1150">
                  <c:v>493.60300000000001</c:v>
                </c:pt>
                <c:pt idx="1151">
                  <c:v>493.77099999999979</c:v>
                </c:pt>
                <c:pt idx="1152">
                  <c:v>493.94299999999993</c:v>
                </c:pt>
                <c:pt idx="1153">
                  <c:v>494.11</c:v>
                </c:pt>
                <c:pt idx="1154">
                  <c:v>494.274</c:v>
                </c:pt>
                <c:pt idx="1155">
                  <c:v>494.43899999999979</c:v>
                </c:pt>
                <c:pt idx="1156">
                  <c:v>494.60699999999991</c:v>
                </c:pt>
                <c:pt idx="1157">
                  <c:v>494.77499999999992</c:v>
                </c:pt>
                <c:pt idx="1158">
                  <c:v>494.93799999999982</c:v>
                </c:pt>
                <c:pt idx="1159">
                  <c:v>495.101</c:v>
                </c:pt>
                <c:pt idx="1160">
                  <c:v>495.26400000000001</c:v>
                </c:pt>
                <c:pt idx="1161">
                  <c:v>495.42700000000002</c:v>
                </c:pt>
                <c:pt idx="1162">
                  <c:v>495.59399999999982</c:v>
                </c:pt>
                <c:pt idx="1163">
                  <c:v>495.76499999999999</c:v>
                </c:pt>
                <c:pt idx="1164">
                  <c:v>495.9339999999998</c:v>
                </c:pt>
                <c:pt idx="1165">
                  <c:v>496.10699999999991</c:v>
                </c:pt>
                <c:pt idx="1166">
                  <c:v>496.27800000000002</c:v>
                </c:pt>
                <c:pt idx="1167">
                  <c:v>496.44600000000003</c:v>
                </c:pt>
                <c:pt idx="1168">
                  <c:v>496.613</c:v>
                </c:pt>
                <c:pt idx="1169">
                  <c:v>496.78099999999978</c:v>
                </c:pt>
                <c:pt idx="1170">
                  <c:v>496.94600000000003</c:v>
                </c:pt>
                <c:pt idx="1171">
                  <c:v>497.11199999999991</c:v>
                </c:pt>
                <c:pt idx="1172">
                  <c:v>497.279</c:v>
                </c:pt>
                <c:pt idx="1173">
                  <c:v>497.44499999999999</c:v>
                </c:pt>
                <c:pt idx="1174">
                  <c:v>497.608</c:v>
                </c:pt>
                <c:pt idx="1175">
                  <c:v>497.774</c:v>
                </c:pt>
                <c:pt idx="1176">
                  <c:v>497.93899999999979</c:v>
                </c:pt>
                <c:pt idx="1177">
                  <c:v>498.09899999999982</c:v>
                </c:pt>
                <c:pt idx="1178">
                  <c:v>498.262</c:v>
                </c:pt>
                <c:pt idx="1179">
                  <c:v>498.42599999999982</c:v>
                </c:pt>
                <c:pt idx="1180">
                  <c:v>498.59299999999979</c:v>
                </c:pt>
                <c:pt idx="1181">
                  <c:v>498.76299999999998</c:v>
                </c:pt>
                <c:pt idx="1182">
                  <c:v>498.92799999999983</c:v>
                </c:pt>
                <c:pt idx="1183">
                  <c:v>499.08600000000001</c:v>
                </c:pt>
                <c:pt idx="1184">
                  <c:v>499.24299999999999</c:v>
                </c:pt>
                <c:pt idx="1185">
                  <c:v>499.399</c:v>
                </c:pt>
                <c:pt idx="1186">
                  <c:v>499.55599999999998</c:v>
                </c:pt>
                <c:pt idx="1187">
                  <c:v>499.71100000000001</c:v>
                </c:pt>
                <c:pt idx="1188">
                  <c:v>499.87</c:v>
                </c:pt>
                <c:pt idx="1189">
                  <c:v>500.029</c:v>
                </c:pt>
                <c:pt idx="1190">
                  <c:v>500.19200000000001</c:v>
                </c:pt>
                <c:pt idx="1191">
                  <c:v>500.35900000000009</c:v>
                </c:pt>
                <c:pt idx="1192">
                  <c:v>500.52199999999982</c:v>
                </c:pt>
                <c:pt idx="1193">
                  <c:v>500.68399999999991</c:v>
                </c:pt>
                <c:pt idx="1194">
                  <c:v>500.84399999999999</c:v>
                </c:pt>
                <c:pt idx="1195">
                  <c:v>501.00400000000002</c:v>
                </c:pt>
                <c:pt idx="1196">
                  <c:v>501.16399999999999</c:v>
                </c:pt>
                <c:pt idx="1197">
                  <c:v>501.32400000000001</c:v>
                </c:pt>
                <c:pt idx="1198">
                  <c:v>501.48500000000001</c:v>
                </c:pt>
                <c:pt idx="1199">
                  <c:v>501.65199999999999</c:v>
                </c:pt>
                <c:pt idx="1200">
                  <c:v>501.81899999999979</c:v>
                </c:pt>
                <c:pt idx="1201">
                  <c:v>501.9869999999998</c:v>
                </c:pt>
                <c:pt idx="1202">
                  <c:v>502.15499999999997</c:v>
                </c:pt>
                <c:pt idx="1203">
                  <c:v>502.32</c:v>
                </c:pt>
                <c:pt idx="1204">
                  <c:v>502.48</c:v>
                </c:pt>
                <c:pt idx="1205">
                  <c:v>502.63900000000001</c:v>
                </c:pt>
                <c:pt idx="1206">
                  <c:v>502.79599999999982</c:v>
                </c:pt>
                <c:pt idx="1207">
                  <c:v>502.95400000000001</c:v>
                </c:pt>
                <c:pt idx="1208">
                  <c:v>503.113</c:v>
                </c:pt>
                <c:pt idx="1209">
                  <c:v>503.27099999999979</c:v>
                </c:pt>
                <c:pt idx="1210">
                  <c:v>503.43499999999977</c:v>
                </c:pt>
                <c:pt idx="1211">
                  <c:v>503.60199999999992</c:v>
                </c:pt>
                <c:pt idx="1212">
                  <c:v>503.77099999999979</c:v>
                </c:pt>
                <c:pt idx="1213">
                  <c:v>503.93499999999977</c:v>
                </c:pt>
                <c:pt idx="1214">
                  <c:v>504.09800000000001</c:v>
                </c:pt>
                <c:pt idx="1215">
                  <c:v>504.267</c:v>
                </c:pt>
                <c:pt idx="1216">
                  <c:v>504.43499999999977</c:v>
                </c:pt>
                <c:pt idx="1217">
                  <c:v>504.59599999999978</c:v>
                </c:pt>
                <c:pt idx="1218">
                  <c:v>504.755</c:v>
                </c:pt>
                <c:pt idx="1219">
                  <c:v>504.91699999999997</c:v>
                </c:pt>
                <c:pt idx="1220">
                  <c:v>505.077</c:v>
                </c:pt>
                <c:pt idx="1221">
                  <c:v>505.23599999999982</c:v>
                </c:pt>
                <c:pt idx="1222">
                  <c:v>505.39599999999979</c:v>
                </c:pt>
                <c:pt idx="1223">
                  <c:v>505.55799999999999</c:v>
                </c:pt>
                <c:pt idx="1224">
                  <c:v>505.72300000000001</c:v>
                </c:pt>
                <c:pt idx="1225">
                  <c:v>505.88799999999998</c:v>
                </c:pt>
                <c:pt idx="1226">
                  <c:v>506.053</c:v>
                </c:pt>
                <c:pt idx="1227">
                  <c:v>506.21499999999997</c:v>
                </c:pt>
                <c:pt idx="1228">
                  <c:v>506.37400000000002</c:v>
                </c:pt>
                <c:pt idx="1229">
                  <c:v>506.53300000000002</c:v>
                </c:pt>
                <c:pt idx="1230">
                  <c:v>506.69099999999997</c:v>
                </c:pt>
                <c:pt idx="1231">
                  <c:v>506.8540000000001</c:v>
                </c:pt>
                <c:pt idx="1232">
                  <c:v>507.02099999999979</c:v>
                </c:pt>
                <c:pt idx="1233">
                  <c:v>507.18899999999991</c:v>
                </c:pt>
                <c:pt idx="1234">
                  <c:v>507.35599999999999</c:v>
                </c:pt>
                <c:pt idx="1235">
                  <c:v>507.52</c:v>
                </c:pt>
                <c:pt idx="1236">
                  <c:v>507.685</c:v>
                </c:pt>
                <c:pt idx="1237">
                  <c:v>507.858</c:v>
                </c:pt>
                <c:pt idx="1238">
                  <c:v>508.03300000000002</c:v>
                </c:pt>
                <c:pt idx="1239">
                  <c:v>508.209</c:v>
                </c:pt>
                <c:pt idx="1240">
                  <c:v>508.38</c:v>
                </c:pt>
                <c:pt idx="1241">
                  <c:v>508.548</c:v>
                </c:pt>
                <c:pt idx="1242">
                  <c:v>508.71699999999981</c:v>
                </c:pt>
                <c:pt idx="1243">
                  <c:v>508.88499999999999</c:v>
                </c:pt>
                <c:pt idx="1244">
                  <c:v>509.04899999999992</c:v>
                </c:pt>
                <c:pt idx="1245">
                  <c:v>509.21</c:v>
                </c:pt>
                <c:pt idx="1246">
                  <c:v>509.36799999999999</c:v>
                </c:pt>
                <c:pt idx="1247">
                  <c:v>509.53</c:v>
                </c:pt>
                <c:pt idx="1248">
                  <c:v>509.69399999999979</c:v>
                </c:pt>
                <c:pt idx="1249">
                  <c:v>509.85599999999999</c:v>
                </c:pt>
                <c:pt idx="1250">
                  <c:v>510.01900000000001</c:v>
                </c:pt>
                <c:pt idx="1251">
                  <c:v>510.18200000000002</c:v>
                </c:pt>
                <c:pt idx="1252">
                  <c:v>510.34199999999993</c:v>
                </c:pt>
                <c:pt idx="1253">
                  <c:v>510.50099999999992</c:v>
                </c:pt>
                <c:pt idx="1254">
                  <c:v>510.661</c:v>
                </c:pt>
                <c:pt idx="1255">
                  <c:v>510.81799999999993</c:v>
                </c:pt>
                <c:pt idx="1256">
                  <c:v>510.97599999999977</c:v>
                </c:pt>
                <c:pt idx="1257">
                  <c:v>511.13499999999999</c:v>
                </c:pt>
                <c:pt idx="1258">
                  <c:v>511.29399999999981</c:v>
                </c:pt>
                <c:pt idx="1259">
                  <c:v>511.45600000000002</c:v>
                </c:pt>
                <c:pt idx="1260">
                  <c:v>511.61599999999999</c:v>
                </c:pt>
                <c:pt idx="1261">
                  <c:v>511.77800000000002</c:v>
                </c:pt>
                <c:pt idx="1262">
                  <c:v>511.94200000000001</c:v>
                </c:pt>
                <c:pt idx="1263">
                  <c:v>512.101</c:v>
                </c:pt>
                <c:pt idx="1264">
                  <c:v>512.26</c:v>
                </c:pt>
                <c:pt idx="1265">
                  <c:v>512.423</c:v>
                </c:pt>
                <c:pt idx="1266">
                  <c:v>512.58600000000001</c:v>
                </c:pt>
                <c:pt idx="1267">
                  <c:v>512.75099999999998</c:v>
                </c:pt>
                <c:pt idx="1268">
                  <c:v>512.91800000000001</c:v>
                </c:pt>
                <c:pt idx="1269">
                  <c:v>513.08500000000004</c:v>
                </c:pt>
                <c:pt idx="1270">
                  <c:v>513.2529999999997</c:v>
                </c:pt>
                <c:pt idx="1271">
                  <c:v>513.41999999999996</c:v>
                </c:pt>
                <c:pt idx="1272">
                  <c:v>513.58699999999999</c:v>
                </c:pt>
                <c:pt idx="1273">
                  <c:v>513.7529999999997</c:v>
                </c:pt>
                <c:pt idx="1274">
                  <c:v>513.92099999999982</c:v>
                </c:pt>
                <c:pt idx="1275">
                  <c:v>514.09</c:v>
                </c:pt>
                <c:pt idx="1276">
                  <c:v>514.255</c:v>
                </c:pt>
                <c:pt idx="1277">
                  <c:v>514.41800000000001</c:v>
                </c:pt>
                <c:pt idx="1278">
                  <c:v>514.58799999999997</c:v>
                </c:pt>
                <c:pt idx="1279">
                  <c:v>514.76499999999999</c:v>
                </c:pt>
                <c:pt idx="1280">
                  <c:v>514.93699999999978</c:v>
                </c:pt>
                <c:pt idx="1281">
                  <c:v>515.10599999999999</c:v>
                </c:pt>
                <c:pt idx="1282">
                  <c:v>515.27700000000004</c:v>
                </c:pt>
                <c:pt idx="1283">
                  <c:v>515.44900000000007</c:v>
                </c:pt>
                <c:pt idx="1284">
                  <c:v>515.61599999999999</c:v>
                </c:pt>
                <c:pt idx="1285">
                  <c:v>515.78600000000006</c:v>
                </c:pt>
                <c:pt idx="1286">
                  <c:v>515.95699999999977</c:v>
                </c:pt>
                <c:pt idx="1287">
                  <c:v>516.12300000000005</c:v>
                </c:pt>
                <c:pt idx="1288">
                  <c:v>516.29100000000005</c:v>
                </c:pt>
                <c:pt idx="1289">
                  <c:v>516.46199999999976</c:v>
                </c:pt>
                <c:pt idx="1290">
                  <c:v>516.62900000000002</c:v>
                </c:pt>
                <c:pt idx="1291">
                  <c:v>516.79399999999998</c:v>
                </c:pt>
                <c:pt idx="1292">
                  <c:v>516.95900000000006</c:v>
                </c:pt>
                <c:pt idx="1293">
                  <c:v>517.12200000000007</c:v>
                </c:pt>
                <c:pt idx="1294">
                  <c:v>517.28300000000002</c:v>
                </c:pt>
                <c:pt idx="1295">
                  <c:v>517.44799999999975</c:v>
                </c:pt>
                <c:pt idx="1296">
                  <c:v>517.61400000000003</c:v>
                </c:pt>
                <c:pt idx="1297">
                  <c:v>517.78099999999995</c:v>
                </c:pt>
                <c:pt idx="1298">
                  <c:v>517.94900000000007</c:v>
                </c:pt>
                <c:pt idx="1299">
                  <c:v>518.11799999999971</c:v>
                </c:pt>
                <c:pt idx="1300">
                  <c:v>518.28300000000002</c:v>
                </c:pt>
                <c:pt idx="1301">
                  <c:v>518.45199999999977</c:v>
                </c:pt>
                <c:pt idx="1302">
                  <c:v>518.62200000000007</c:v>
                </c:pt>
                <c:pt idx="1303">
                  <c:v>518.79</c:v>
                </c:pt>
                <c:pt idx="1304">
                  <c:v>518.95599999999979</c:v>
                </c:pt>
                <c:pt idx="1305">
                  <c:v>519.12</c:v>
                </c:pt>
                <c:pt idx="1306">
                  <c:v>519.28499999999997</c:v>
                </c:pt>
                <c:pt idx="1307">
                  <c:v>519.45199999999977</c:v>
                </c:pt>
                <c:pt idx="1308">
                  <c:v>519.61900000000003</c:v>
                </c:pt>
                <c:pt idx="1309">
                  <c:v>519.78399999999999</c:v>
                </c:pt>
                <c:pt idx="1310">
                  <c:v>519.94699999999978</c:v>
                </c:pt>
                <c:pt idx="1311">
                  <c:v>520.11199999999997</c:v>
                </c:pt>
                <c:pt idx="1312">
                  <c:v>520.279</c:v>
                </c:pt>
                <c:pt idx="1313">
                  <c:v>520.44699999999978</c:v>
                </c:pt>
                <c:pt idx="1314">
                  <c:v>520.61099999999999</c:v>
                </c:pt>
                <c:pt idx="1315">
                  <c:v>520.77499999999998</c:v>
                </c:pt>
                <c:pt idx="1316">
                  <c:v>520.93699999999978</c:v>
                </c:pt>
                <c:pt idx="1317">
                  <c:v>521.09799999999996</c:v>
                </c:pt>
                <c:pt idx="1318">
                  <c:v>521.25800000000004</c:v>
                </c:pt>
                <c:pt idx="1319">
                  <c:v>521.41899999999998</c:v>
                </c:pt>
                <c:pt idx="1320">
                  <c:v>521.58500000000004</c:v>
                </c:pt>
                <c:pt idx="1321">
                  <c:v>521.75400000000002</c:v>
                </c:pt>
                <c:pt idx="1322">
                  <c:v>521.9219999999998</c:v>
                </c:pt>
                <c:pt idx="1323">
                  <c:v>522.08900000000006</c:v>
                </c:pt>
                <c:pt idx="1324">
                  <c:v>522.25400000000002</c:v>
                </c:pt>
                <c:pt idx="1325">
                  <c:v>522.4169999999998</c:v>
                </c:pt>
                <c:pt idx="1326">
                  <c:v>522.58199999999999</c:v>
                </c:pt>
                <c:pt idx="1327">
                  <c:v>522.74900000000002</c:v>
                </c:pt>
                <c:pt idx="1328">
                  <c:v>522.91300000000001</c:v>
                </c:pt>
                <c:pt idx="1329">
                  <c:v>523.07600000000002</c:v>
                </c:pt>
                <c:pt idx="1330">
                  <c:v>523.23800000000006</c:v>
                </c:pt>
                <c:pt idx="1331">
                  <c:v>523.40100000000007</c:v>
                </c:pt>
                <c:pt idx="1332">
                  <c:v>523.56199999999978</c:v>
                </c:pt>
                <c:pt idx="1333">
                  <c:v>523.72299999999996</c:v>
                </c:pt>
                <c:pt idx="1334">
                  <c:v>523.88300000000004</c:v>
                </c:pt>
                <c:pt idx="1335">
                  <c:v>524.04300000000001</c:v>
                </c:pt>
                <c:pt idx="1336">
                  <c:v>524.20500000000004</c:v>
                </c:pt>
                <c:pt idx="1337">
                  <c:v>524.37099999999998</c:v>
                </c:pt>
                <c:pt idx="1338">
                  <c:v>524.5419999999998</c:v>
                </c:pt>
                <c:pt idx="1339">
                  <c:v>524.71</c:v>
                </c:pt>
                <c:pt idx="1340">
                  <c:v>524.87300000000005</c:v>
                </c:pt>
                <c:pt idx="1341">
                  <c:v>525.03600000000006</c:v>
                </c:pt>
                <c:pt idx="1342">
                  <c:v>525.20100000000002</c:v>
                </c:pt>
                <c:pt idx="1343">
                  <c:v>525.36300000000006</c:v>
                </c:pt>
                <c:pt idx="1344">
                  <c:v>525.53</c:v>
                </c:pt>
                <c:pt idx="1345">
                  <c:v>525.69600000000003</c:v>
                </c:pt>
                <c:pt idx="1346">
                  <c:v>525.85999999999979</c:v>
                </c:pt>
                <c:pt idx="1347">
                  <c:v>526.02</c:v>
                </c:pt>
                <c:pt idx="1348">
                  <c:v>526.18499999999995</c:v>
                </c:pt>
                <c:pt idx="1349">
                  <c:v>526.34899999999971</c:v>
                </c:pt>
                <c:pt idx="1350">
                  <c:v>526.50900000000001</c:v>
                </c:pt>
                <c:pt idx="1351">
                  <c:v>526.66899999999998</c:v>
                </c:pt>
                <c:pt idx="1352">
                  <c:v>526.83199999999977</c:v>
                </c:pt>
                <c:pt idx="1353">
                  <c:v>526.99900000000002</c:v>
                </c:pt>
                <c:pt idx="1354">
                  <c:v>527.16599999999971</c:v>
                </c:pt>
                <c:pt idx="1355">
                  <c:v>527.33199999999977</c:v>
                </c:pt>
                <c:pt idx="1356">
                  <c:v>527.5</c:v>
                </c:pt>
                <c:pt idx="1357">
                  <c:v>527.6669999999998</c:v>
                </c:pt>
                <c:pt idx="1358">
                  <c:v>527.83499999999981</c:v>
                </c:pt>
                <c:pt idx="1359">
                  <c:v>528.00199999999973</c:v>
                </c:pt>
                <c:pt idx="1360">
                  <c:v>528.1669999999998</c:v>
                </c:pt>
                <c:pt idx="1361">
                  <c:v>528.33199999999977</c:v>
                </c:pt>
                <c:pt idx="1362">
                  <c:v>528.49099999999999</c:v>
                </c:pt>
                <c:pt idx="1363">
                  <c:v>528.64699999999971</c:v>
                </c:pt>
                <c:pt idx="1364">
                  <c:v>528.80500000000006</c:v>
                </c:pt>
                <c:pt idx="1365">
                  <c:v>528.96299999999974</c:v>
                </c:pt>
                <c:pt idx="1366">
                  <c:v>529.1279999999997</c:v>
                </c:pt>
                <c:pt idx="1367">
                  <c:v>529.29700000000003</c:v>
                </c:pt>
                <c:pt idx="1368">
                  <c:v>529.46899999999982</c:v>
                </c:pt>
                <c:pt idx="1369">
                  <c:v>529.64199999999983</c:v>
                </c:pt>
                <c:pt idx="1370">
                  <c:v>529.81099999999969</c:v>
                </c:pt>
                <c:pt idx="1371">
                  <c:v>529.976</c:v>
                </c:pt>
                <c:pt idx="1372">
                  <c:v>530.14100000000008</c:v>
                </c:pt>
                <c:pt idx="1373">
                  <c:v>530.31099999999969</c:v>
                </c:pt>
                <c:pt idx="1374">
                  <c:v>530.48</c:v>
                </c:pt>
                <c:pt idx="1375">
                  <c:v>530.64599999999996</c:v>
                </c:pt>
                <c:pt idx="1376">
                  <c:v>530.81099999999969</c:v>
                </c:pt>
                <c:pt idx="1377">
                  <c:v>530.97800000000007</c:v>
                </c:pt>
                <c:pt idx="1378">
                  <c:v>531.14300000000003</c:v>
                </c:pt>
                <c:pt idx="1379">
                  <c:v>531.30999999999972</c:v>
                </c:pt>
                <c:pt idx="1380">
                  <c:v>531.47199999999998</c:v>
                </c:pt>
                <c:pt idx="1381">
                  <c:v>531.63599999999997</c:v>
                </c:pt>
                <c:pt idx="1382">
                  <c:v>531.79899999999998</c:v>
                </c:pt>
                <c:pt idx="1383">
                  <c:v>531.95999999999981</c:v>
                </c:pt>
                <c:pt idx="1384">
                  <c:v>532.12099999999998</c:v>
                </c:pt>
                <c:pt idx="1385">
                  <c:v>532.28500000000008</c:v>
                </c:pt>
                <c:pt idx="1386">
                  <c:v>532.4549999999997</c:v>
                </c:pt>
                <c:pt idx="1387">
                  <c:v>532.62</c:v>
                </c:pt>
                <c:pt idx="1388">
                  <c:v>532.78500000000008</c:v>
                </c:pt>
                <c:pt idx="1389">
                  <c:v>532.94499999999971</c:v>
                </c:pt>
                <c:pt idx="1390">
                  <c:v>533.10599999999999</c:v>
                </c:pt>
                <c:pt idx="1391">
                  <c:v>533.27</c:v>
                </c:pt>
                <c:pt idx="1392">
                  <c:v>533.43399999999997</c:v>
                </c:pt>
                <c:pt idx="1393">
                  <c:v>533.596</c:v>
                </c:pt>
                <c:pt idx="1394">
                  <c:v>533.76099999999997</c:v>
                </c:pt>
                <c:pt idx="1395">
                  <c:v>533.928</c:v>
                </c:pt>
                <c:pt idx="1396">
                  <c:v>534.09100000000001</c:v>
                </c:pt>
                <c:pt idx="1397">
                  <c:v>534.25400000000002</c:v>
                </c:pt>
                <c:pt idx="1398">
                  <c:v>534.42099999999982</c:v>
                </c:pt>
                <c:pt idx="1399">
                  <c:v>534.58799999999997</c:v>
                </c:pt>
                <c:pt idx="1400">
                  <c:v>534.75800000000004</c:v>
                </c:pt>
                <c:pt idx="1401">
                  <c:v>534.9259999999997</c:v>
                </c:pt>
                <c:pt idx="1402">
                  <c:v>535.09400000000005</c:v>
                </c:pt>
                <c:pt idx="1403">
                  <c:v>535.26</c:v>
                </c:pt>
                <c:pt idx="1404">
                  <c:v>535.4259999999997</c:v>
                </c:pt>
                <c:pt idx="1405">
                  <c:v>535.59500000000003</c:v>
                </c:pt>
                <c:pt idx="1406">
                  <c:v>535.76499999999999</c:v>
                </c:pt>
                <c:pt idx="1407">
                  <c:v>535.93699999999978</c:v>
                </c:pt>
                <c:pt idx="1408">
                  <c:v>536.10799999999972</c:v>
                </c:pt>
                <c:pt idx="1409">
                  <c:v>536.28099999999995</c:v>
                </c:pt>
                <c:pt idx="1410">
                  <c:v>536.45199999999977</c:v>
                </c:pt>
                <c:pt idx="1411">
                  <c:v>536.61900000000003</c:v>
                </c:pt>
                <c:pt idx="1412">
                  <c:v>536.78600000000006</c:v>
                </c:pt>
                <c:pt idx="1413">
                  <c:v>536.95199999999977</c:v>
                </c:pt>
                <c:pt idx="1414">
                  <c:v>537.11799999999971</c:v>
                </c:pt>
                <c:pt idx="1415">
                  <c:v>537.28600000000006</c:v>
                </c:pt>
                <c:pt idx="1416">
                  <c:v>537.44999999999982</c:v>
                </c:pt>
                <c:pt idx="1417">
                  <c:v>537.61400000000003</c:v>
                </c:pt>
                <c:pt idx="1418">
                  <c:v>537.77800000000002</c:v>
                </c:pt>
                <c:pt idx="1419">
                  <c:v>537.94199999999978</c:v>
                </c:pt>
                <c:pt idx="1420">
                  <c:v>538.10799999999972</c:v>
                </c:pt>
                <c:pt idx="1421">
                  <c:v>538.27600000000007</c:v>
                </c:pt>
                <c:pt idx="1422">
                  <c:v>538.4459999999998</c:v>
                </c:pt>
                <c:pt idx="1423">
                  <c:v>538.61799999999971</c:v>
                </c:pt>
                <c:pt idx="1424">
                  <c:v>538.79100000000005</c:v>
                </c:pt>
                <c:pt idx="1425">
                  <c:v>538.95999999999981</c:v>
                </c:pt>
                <c:pt idx="1426">
                  <c:v>539.13099999999997</c:v>
                </c:pt>
                <c:pt idx="1427">
                  <c:v>539.29999999999995</c:v>
                </c:pt>
                <c:pt idx="1428">
                  <c:v>539.47</c:v>
                </c:pt>
                <c:pt idx="1429">
                  <c:v>539.64100000000008</c:v>
                </c:pt>
                <c:pt idx="1430">
                  <c:v>539.80999999999972</c:v>
                </c:pt>
                <c:pt idx="1431">
                  <c:v>539.97800000000007</c:v>
                </c:pt>
                <c:pt idx="1432">
                  <c:v>540.14599999999996</c:v>
                </c:pt>
                <c:pt idx="1433">
                  <c:v>540.30899999999997</c:v>
                </c:pt>
                <c:pt idx="1434">
                  <c:v>540.47199999999998</c:v>
                </c:pt>
                <c:pt idx="1435">
                  <c:v>540.63599999999997</c:v>
                </c:pt>
                <c:pt idx="1436">
                  <c:v>540.798</c:v>
                </c:pt>
                <c:pt idx="1437">
                  <c:v>540.96199999999976</c:v>
                </c:pt>
                <c:pt idx="1438">
                  <c:v>541.1279999999997</c:v>
                </c:pt>
                <c:pt idx="1439">
                  <c:v>541.29500000000007</c:v>
                </c:pt>
                <c:pt idx="1440">
                  <c:v>541.45599999999979</c:v>
                </c:pt>
                <c:pt idx="1441">
                  <c:v>541.61500000000001</c:v>
                </c:pt>
                <c:pt idx="1442">
                  <c:v>541.77099999999996</c:v>
                </c:pt>
                <c:pt idx="1443">
                  <c:v>541.93099999999981</c:v>
                </c:pt>
                <c:pt idx="1444">
                  <c:v>542.096</c:v>
                </c:pt>
                <c:pt idx="1445">
                  <c:v>542.26199999999972</c:v>
                </c:pt>
                <c:pt idx="1446">
                  <c:v>542.43000000000006</c:v>
                </c:pt>
                <c:pt idx="1447">
                  <c:v>542.596</c:v>
                </c:pt>
                <c:pt idx="1448">
                  <c:v>542.75900000000001</c:v>
                </c:pt>
                <c:pt idx="1449">
                  <c:v>542.92099999999982</c:v>
                </c:pt>
                <c:pt idx="1450">
                  <c:v>543.08699999999999</c:v>
                </c:pt>
                <c:pt idx="1451">
                  <c:v>543.255</c:v>
                </c:pt>
                <c:pt idx="1452">
                  <c:v>543.42000000000007</c:v>
                </c:pt>
                <c:pt idx="1453">
                  <c:v>543.58100000000002</c:v>
                </c:pt>
                <c:pt idx="1454">
                  <c:v>543.74599999999998</c:v>
                </c:pt>
                <c:pt idx="1455">
                  <c:v>543.90899999999999</c:v>
                </c:pt>
                <c:pt idx="1456">
                  <c:v>544.07100000000003</c:v>
                </c:pt>
                <c:pt idx="1457">
                  <c:v>544.23500000000001</c:v>
                </c:pt>
                <c:pt idx="1458">
                  <c:v>544.40499999999997</c:v>
                </c:pt>
                <c:pt idx="1459">
                  <c:v>544.58600000000001</c:v>
                </c:pt>
                <c:pt idx="1460">
                  <c:v>544.76900000000001</c:v>
                </c:pt>
                <c:pt idx="1461">
                  <c:v>544.95199999999977</c:v>
                </c:pt>
                <c:pt idx="1462">
                  <c:v>545.13400000000001</c:v>
                </c:pt>
                <c:pt idx="1463">
                  <c:v>545.31199999999978</c:v>
                </c:pt>
                <c:pt idx="1464">
                  <c:v>545.48900000000003</c:v>
                </c:pt>
                <c:pt idx="1465">
                  <c:v>545.66000000000008</c:v>
                </c:pt>
                <c:pt idx="1466">
                  <c:v>545.82499999999982</c:v>
                </c:pt>
                <c:pt idx="1467">
                  <c:v>545.99400000000003</c:v>
                </c:pt>
                <c:pt idx="1468">
                  <c:v>546.16199999999981</c:v>
                </c:pt>
                <c:pt idx="1469">
                  <c:v>546.32499999999982</c:v>
                </c:pt>
                <c:pt idx="1470">
                  <c:v>546.48900000000003</c:v>
                </c:pt>
                <c:pt idx="1471">
                  <c:v>546.654</c:v>
                </c:pt>
                <c:pt idx="1472">
                  <c:v>546.81799999999976</c:v>
                </c:pt>
                <c:pt idx="1473">
                  <c:v>546.98299999999972</c:v>
                </c:pt>
                <c:pt idx="1474">
                  <c:v>547.149</c:v>
                </c:pt>
                <c:pt idx="1475">
                  <c:v>547.31400000000008</c:v>
                </c:pt>
                <c:pt idx="1476">
                  <c:v>547.48099999999999</c:v>
                </c:pt>
                <c:pt idx="1477">
                  <c:v>547.64800000000002</c:v>
                </c:pt>
                <c:pt idx="1478">
                  <c:v>547.81400000000008</c:v>
                </c:pt>
                <c:pt idx="1479">
                  <c:v>547.97800000000007</c:v>
                </c:pt>
                <c:pt idx="1480">
                  <c:v>548.13799999999969</c:v>
                </c:pt>
                <c:pt idx="1481">
                  <c:v>548.298</c:v>
                </c:pt>
                <c:pt idx="1482">
                  <c:v>548.45199999999977</c:v>
                </c:pt>
                <c:pt idx="1483">
                  <c:v>548.61</c:v>
                </c:pt>
                <c:pt idx="1484">
                  <c:v>548.77</c:v>
                </c:pt>
                <c:pt idx="1485">
                  <c:v>548.93599999999969</c:v>
                </c:pt>
                <c:pt idx="1486">
                  <c:v>549.10500000000002</c:v>
                </c:pt>
                <c:pt idx="1487">
                  <c:v>549.27200000000005</c:v>
                </c:pt>
                <c:pt idx="1488">
                  <c:v>549.43199999999979</c:v>
                </c:pt>
                <c:pt idx="1489">
                  <c:v>549.59300000000007</c:v>
                </c:pt>
                <c:pt idx="1490">
                  <c:v>549.755</c:v>
                </c:pt>
                <c:pt idx="1491">
                  <c:v>549.91899999999998</c:v>
                </c:pt>
                <c:pt idx="1492">
                  <c:v>550.08400000000006</c:v>
                </c:pt>
                <c:pt idx="1493">
                  <c:v>550.25</c:v>
                </c:pt>
                <c:pt idx="1494">
                  <c:v>550.41199999999981</c:v>
                </c:pt>
                <c:pt idx="1495">
                  <c:v>550.57299999999998</c:v>
                </c:pt>
                <c:pt idx="1496">
                  <c:v>550.73700000000008</c:v>
                </c:pt>
                <c:pt idx="1497">
                  <c:v>550.90300000000002</c:v>
                </c:pt>
                <c:pt idx="1498">
                  <c:v>551.07100000000003</c:v>
                </c:pt>
                <c:pt idx="1499">
                  <c:v>551.23900000000003</c:v>
                </c:pt>
                <c:pt idx="1500">
                  <c:v>551.40300000000002</c:v>
                </c:pt>
                <c:pt idx="1501">
                  <c:v>551.56699999999978</c:v>
                </c:pt>
                <c:pt idx="1502">
                  <c:v>551.73</c:v>
                </c:pt>
                <c:pt idx="1503">
                  <c:v>551.89499999999998</c:v>
                </c:pt>
                <c:pt idx="1504">
                  <c:v>552.05500000000006</c:v>
                </c:pt>
                <c:pt idx="1505">
                  <c:v>552.21299999999997</c:v>
                </c:pt>
                <c:pt idx="1506">
                  <c:v>552.37300000000005</c:v>
                </c:pt>
                <c:pt idx="1507">
                  <c:v>552.53099999999972</c:v>
                </c:pt>
                <c:pt idx="1508">
                  <c:v>552.69299999999998</c:v>
                </c:pt>
                <c:pt idx="1509">
                  <c:v>552.85599999999977</c:v>
                </c:pt>
                <c:pt idx="1510">
                  <c:v>553.02499999999998</c:v>
                </c:pt>
                <c:pt idx="1511">
                  <c:v>553.19299999999998</c:v>
                </c:pt>
                <c:pt idx="1512">
                  <c:v>553.35599999999977</c:v>
                </c:pt>
                <c:pt idx="1513">
                  <c:v>553.51699999999983</c:v>
                </c:pt>
                <c:pt idx="1514">
                  <c:v>553.68000000000006</c:v>
                </c:pt>
                <c:pt idx="1515">
                  <c:v>553.84199999999976</c:v>
                </c:pt>
                <c:pt idx="1516">
                  <c:v>554.00700000000006</c:v>
                </c:pt>
                <c:pt idx="1517">
                  <c:v>554.17200000000003</c:v>
                </c:pt>
                <c:pt idx="1518">
                  <c:v>554.33799999999974</c:v>
                </c:pt>
                <c:pt idx="1519">
                  <c:v>554.505</c:v>
                </c:pt>
                <c:pt idx="1520">
                  <c:v>554.673</c:v>
                </c:pt>
                <c:pt idx="1521">
                  <c:v>554.84300000000007</c:v>
                </c:pt>
                <c:pt idx="1522">
                  <c:v>555.01199999999972</c:v>
                </c:pt>
                <c:pt idx="1523">
                  <c:v>555.18399999999997</c:v>
                </c:pt>
                <c:pt idx="1524">
                  <c:v>555.34899999999971</c:v>
                </c:pt>
                <c:pt idx="1525">
                  <c:v>555.51299999999969</c:v>
                </c:pt>
                <c:pt idx="1526">
                  <c:v>555.67700000000002</c:v>
                </c:pt>
                <c:pt idx="1527">
                  <c:v>555.84399999999982</c:v>
                </c:pt>
                <c:pt idx="1528">
                  <c:v>556.01</c:v>
                </c:pt>
                <c:pt idx="1529">
                  <c:v>556.17200000000003</c:v>
                </c:pt>
                <c:pt idx="1530">
                  <c:v>556.33599999999979</c:v>
                </c:pt>
                <c:pt idx="1531">
                  <c:v>556.50199999999973</c:v>
                </c:pt>
                <c:pt idx="1532">
                  <c:v>556.66699999999969</c:v>
                </c:pt>
                <c:pt idx="1533">
                  <c:v>556.83199999999977</c:v>
                </c:pt>
                <c:pt idx="1534">
                  <c:v>556.99400000000003</c:v>
                </c:pt>
                <c:pt idx="1535">
                  <c:v>557.15800000000002</c:v>
                </c:pt>
                <c:pt idx="1536">
                  <c:v>557.32299999999975</c:v>
                </c:pt>
                <c:pt idx="1537">
                  <c:v>557.48599999999999</c:v>
                </c:pt>
                <c:pt idx="1538">
                  <c:v>557.649</c:v>
                </c:pt>
                <c:pt idx="1539">
                  <c:v>557.81299999999976</c:v>
                </c:pt>
                <c:pt idx="1540">
                  <c:v>557.97699999999998</c:v>
                </c:pt>
                <c:pt idx="1541">
                  <c:v>558.14400000000001</c:v>
                </c:pt>
                <c:pt idx="1542">
                  <c:v>558.31199999999978</c:v>
                </c:pt>
                <c:pt idx="1543">
                  <c:v>558.48</c:v>
                </c:pt>
                <c:pt idx="1544">
                  <c:v>558.64499999999998</c:v>
                </c:pt>
                <c:pt idx="1545">
                  <c:v>558.81499999999983</c:v>
                </c:pt>
                <c:pt idx="1546">
                  <c:v>558.98299999999972</c:v>
                </c:pt>
                <c:pt idx="1547">
                  <c:v>559.14599999999996</c:v>
                </c:pt>
                <c:pt idx="1548">
                  <c:v>559.30199999999979</c:v>
                </c:pt>
                <c:pt idx="1549">
                  <c:v>559.46399999999971</c:v>
                </c:pt>
                <c:pt idx="1550">
                  <c:v>559.6279999999997</c:v>
                </c:pt>
                <c:pt idx="1551">
                  <c:v>559.79700000000003</c:v>
                </c:pt>
                <c:pt idx="1552">
                  <c:v>559.95999999999981</c:v>
                </c:pt>
                <c:pt idx="1553">
                  <c:v>560.12200000000007</c:v>
                </c:pt>
                <c:pt idx="1554">
                  <c:v>560.28399999999999</c:v>
                </c:pt>
                <c:pt idx="1555">
                  <c:v>560.44499999999971</c:v>
                </c:pt>
                <c:pt idx="1556">
                  <c:v>560.60199999999998</c:v>
                </c:pt>
                <c:pt idx="1557">
                  <c:v>560.75599999999997</c:v>
                </c:pt>
                <c:pt idx="1558">
                  <c:v>560.91100000000006</c:v>
                </c:pt>
                <c:pt idx="1559">
                  <c:v>561.06699999999978</c:v>
                </c:pt>
                <c:pt idx="1560">
                  <c:v>561.226</c:v>
                </c:pt>
                <c:pt idx="1561">
                  <c:v>561.38400000000001</c:v>
                </c:pt>
                <c:pt idx="1562">
                  <c:v>561.53600000000006</c:v>
                </c:pt>
                <c:pt idx="1563">
                  <c:v>561.69100000000003</c:v>
                </c:pt>
                <c:pt idx="1564">
                  <c:v>561.84799999999962</c:v>
                </c:pt>
                <c:pt idx="1565">
                  <c:v>562.00700000000006</c:v>
                </c:pt>
                <c:pt idx="1566">
                  <c:v>562.15899999999999</c:v>
                </c:pt>
                <c:pt idx="1567">
                  <c:v>562.31099999999969</c:v>
                </c:pt>
                <c:pt idx="1568">
                  <c:v>562.46299999999974</c:v>
                </c:pt>
                <c:pt idx="1569">
                  <c:v>562.62099999999998</c:v>
                </c:pt>
                <c:pt idx="1570">
                  <c:v>562.779</c:v>
                </c:pt>
                <c:pt idx="1571">
                  <c:v>562.93599999999969</c:v>
                </c:pt>
                <c:pt idx="1572">
                  <c:v>563.09100000000001</c:v>
                </c:pt>
                <c:pt idx="1573">
                  <c:v>563.24700000000007</c:v>
                </c:pt>
                <c:pt idx="1574">
                  <c:v>563.40499999999997</c:v>
                </c:pt>
                <c:pt idx="1575">
                  <c:v>563.5659999999998</c:v>
                </c:pt>
                <c:pt idx="1576">
                  <c:v>563.73</c:v>
                </c:pt>
                <c:pt idx="1577">
                  <c:v>563.89699999999971</c:v>
                </c:pt>
                <c:pt idx="1578">
                  <c:v>564.05999999999972</c:v>
                </c:pt>
                <c:pt idx="1579">
                  <c:v>564.21900000000005</c:v>
                </c:pt>
                <c:pt idx="1580">
                  <c:v>564.37900000000002</c:v>
                </c:pt>
                <c:pt idx="1581">
                  <c:v>564.54399999999998</c:v>
                </c:pt>
                <c:pt idx="1582">
                  <c:v>564.71100000000001</c:v>
                </c:pt>
                <c:pt idx="1583">
                  <c:v>564.87699999999973</c:v>
                </c:pt>
                <c:pt idx="1584">
                  <c:v>565.03500000000008</c:v>
                </c:pt>
                <c:pt idx="1585">
                  <c:v>565.19100000000003</c:v>
                </c:pt>
                <c:pt idx="1586">
                  <c:v>565.3449999999998</c:v>
                </c:pt>
                <c:pt idx="1587">
                  <c:v>565.50099999999998</c:v>
                </c:pt>
                <c:pt idx="1588">
                  <c:v>565.65800000000002</c:v>
                </c:pt>
                <c:pt idx="1589">
                  <c:v>565.8159999999998</c:v>
                </c:pt>
                <c:pt idx="1590">
                  <c:v>565.97400000000005</c:v>
                </c:pt>
                <c:pt idx="1591">
                  <c:v>566.13</c:v>
                </c:pt>
                <c:pt idx="1592">
                  <c:v>566.28899999999999</c:v>
                </c:pt>
                <c:pt idx="1593">
                  <c:v>566.44900000000007</c:v>
                </c:pt>
                <c:pt idx="1594">
                  <c:v>566.61200000000008</c:v>
                </c:pt>
                <c:pt idx="1595">
                  <c:v>566.77499999999998</c:v>
                </c:pt>
                <c:pt idx="1596">
                  <c:v>566.93499999999972</c:v>
                </c:pt>
                <c:pt idx="1597">
                  <c:v>567.09500000000003</c:v>
                </c:pt>
                <c:pt idx="1598">
                  <c:v>567.26099999999997</c:v>
                </c:pt>
                <c:pt idx="1599">
                  <c:v>567.43099999999981</c:v>
                </c:pt>
                <c:pt idx="1600">
                  <c:v>567.596</c:v>
                </c:pt>
                <c:pt idx="1601">
                  <c:v>567.75599999999997</c:v>
                </c:pt>
                <c:pt idx="1602">
                  <c:v>567.91499999999996</c:v>
                </c:pt>
                <c:pt idx="1603">
                  <c:v>568.07299999999998</c:v>
                </c:pt>
                <c:pt idx="1604">
                  <c:v>568.23400000000004</c:v>
                </c:pt>
                <c:pt idx="1605">
                  <c:v>568.39400000000001</c:v>
                </c:pt>
                <c:pt idx="1606">
                  <c:v>568.5509999999997</c:v>
                </c:pt>
                <c:pt idx="1607">
                  <c:v>568.70900000000006</c:v>
                </c:pt>
                <c:pt idx="1608">
                  <c:v>568.8689999999998</c:v>
                </c:pt>
                <c:pt idx="1609">
                  <c:v>569.02800000000002</c:v>
                </c:pt>
                <c:pt idx="1610">
                  <c:v>569.18200000000002</c:v>
                </c:pt>
                <c:pt idx="1611">
                  <c:v>569.34199999999976</c:v>
                </c:pt>
                <c:pt idx="1612">
                  <c:v>569.50099999999998</c:v>
                </c:pt>
                <c:pt idx="1613">
                  <c:v>569.6569999999997</c:v>
                </c:pt>
                <c:pt idx="1614">
                  <c:v>569.8159999999998</c:v>
                </c:pt>
                <c:pt idx="1615">
                  <c:v>569.98</c:v>
                </c:pt>
                <c:pt idx="1616">
                  <c:v>570.14100000000008</c:v>
                </c:pt>
                <c:pt idx="1617">
                  <c:v>570.303</c:v>
                </c:pt>
                <c:pt idx="1618">
                  <c:v>570.46699999999976</c:v>
                </c:pt>
                <c:pt idx="1619">
                  <c:v>570.63</c:v>
                </c:pt>
                <c:pt idx="1620">
                  <c:v>570.79100000000005</c:v>
                </c:pt>
                <c:pt idx="1621">
                  <c:v>570.94799999999975</c:v>
                </c:pt>
                <c:pt idx="1622">
                  <c:v>571.10900000000004</c:v>
                </c:pt>
                <c:pt idx="1623">
                  <c:v>571.27099999999996</c:v>
                </c:pt>
                <c:pt idx="1624">
                  <c:v>571.43499999999972</c:v>
                </c:pt>
                <c:pt idx="1625">
                  <c:v>571.59699999999998</c:v>
                </c:pt>
                <c:pt idx="1626">
                  <c:v>571.75599999999997</c:v>
                </c:pt>
                <c:pt idx="1627">
                  <c:v>571.91300000000001</c:v>
                </c:pt>
                <c:pt idx="1628">
                  <c:v>572.07500000000005</c:v>
                </c:pt>
                <c:pt idx="1629">
                  <c:v>572.23199999999997</c:v>
                </c:pt>
                <c:pt idx="1630">
                  <c:v>572.39</c:v>
                </c:pt>
                <c:pt idx="1631">
                  <c:v>572.54599999999982</c:v>
                </c:pt>
                <c:pt idx="1632">
                  <c:v>572.70399999999995</c:v>
                </c:pt>
                <c:pt idx="1633">
                  <c:v>572.86399999999981</c:v>
                </c:pt>
                <c:pt idx="1634">
                  <c:v>573.02300000000002</c:v>
                </c:pt>
                <c:pt idx="1635">
                  <c:v>573.17899999999997</c:v>
                </c:pt>
                <c:pt idx="1636">
                  <c:v>573.33899999999971</c:v>
                </c:pt>
                <c:pt idx="1637">
                  <c:v>573.49800000000005</c:v>
                </c:pt>
                <c:pt idx="1638">
                  <c:v>573.65800000000002</c:v>
                </c:pt>
                <c:pt idx="1639">
                  <c:v>573.81499999999983</c:v>
                </c:pt>
                <c:pt idx="1640">
                  <c:v>573.97400000000005</c:v>
                </c:pt>
                <c:pt idx="1641">
                  <c:v>574.13699999999972</c:v>
                </c:pt>
                <c:pt idx="1642">
                  <c:v>574.303</c:v>
                </c:pt>
                <c:pt idx="1643">
                  <c:v>574.46299999999974</c:v>
                </c:pt>
                <c:pt idx="1644">
                  <c:v>574.62</c:v>
                </c:pt>
                <c:pt idx="1645">
                  <c:v>574.78200000000004</c:v>
                </c:pt>
                <c:pt idx="1646">
                  <c:v>574.9459999999998</c:v>
                </c:pt>
                <c:pt idx="1647">
                  <c:v>575.11099999999999</c:v>
                </c:pt>
                <c:pt idx="1648">
                  <c:v>575.274</c:v>
                </c:pt>
                <c:pt idx="1649">
                  <c:v>575.43900000000008</c:v>
                </c:pt>
                <c:pt idx="1650">
                  <c:v>575.60400000000004</c:v>
                </c:pt>
                <c:pt idx="1651">
                  <c:v>575.76800000000003</c:v>
                </c:pt>
                <c:pt idx="1652">
                  <c:v>575.93099999999981</c:v>
                </c:pt>
                <c:pt idx="1653">
                  <c:v>576.09100000000001</c:v>
                </c:pt>
                <c:pt idx="1654">
                  <c:v>576.25400000000002</c:v>
                </c:pt>
                <c:pt idx="1655">
                  <c:v>576.42000000000007</c:v>
                </c:pt>
                <c:pt idx="1656">
                  <c:v>576.58699999999999</c:v>
                </c:pt>
                <c:pt idx="1657">
                  <c:v>576.75700000000006</c:v>
                </c:pt>
                <c:pt idx="1658">
                  <c:v>576.923</c:v>
                </c:pt>
                <c:pt idx="1659">
                  <c:v>577.08699999999999</c:v>
                </c:pt>
                <c:pt idx="1660">
                  <c:v>577.24800000000005</c:v>
                </c:pt>
                <c:pt idx="1661">
                  <c:v>577.40499999999997</c:v>
                </c:pt>
                <c:pt idx="1662">
                  <c:v>577.55899999999997</c:v>
                </c:pt>
                <c:pt idx="1663">
                  <c:v>577.71100000000001</c:v>
                </c:pt>
                <c:pt idx="1664">
                  <c:v>577.8689999999998</c:v>
                </c:pt>
                <c:pt idx="1665">
                  <c:v>578.03300000000002</c:v>
                </c:pt>
                <c:pt idx="1666">
                  <c:v>578.20000000000005</c:v>
                </c:pt>
                <c:pt idx="1667">
                  <c:v>578.36399999999981</c:v>
                </c:pt>
                <c:pt idx="1668">
                  <c:v>578.52699999999982</c:v>
                </c:pt>
                <c:pt idx="1669">
                  <c:v>578.68799999999999</c:v>
                </c:pt>
                <c:pt idx="1670">
                  <c:v>578.84899999999971</c:v>
                </c:pt>
                <c:pt idx="1671">
                  <c:v>579.01</c:v>
                </c:pt>
                <c:pt idx="1672">
                  <c:v>579.173</c:v>
                </c:pt>
                <c:pt idx="1673">
                  <c:v>579.33499999999981</c:v>
                </c:pt>
                <c:pt idx="1674">
                  <c:v>579.49599999999998</c:v>
                </c:pt>
                <c:pt idx="1675">
                  <c:v>579.65800000000002</c:v>
                </c:pt>
                <c:pt idx="1676">
                  <c:v>579.81899999999996</c:v>
                </c:pt>
                <c:pt idx="1677">
                  <c:v>579.99</c:v>
                </c:pt>
                <c:pt idx="1678">
                  <c:v>580.1569999999997</c:v>
                </c:pt>
                <c:pt idx="1679">
                  <c:v>580.3209999999998</c:v>
                </c:pt>
                <c:pt idx="1680">
                  <c:v>580.49099999999999</c:v>
                </c:pt>
                <c:pt idx="1681">
                  <c:v>580.66199999999981</c:v>
                </c:pt>
                <c:pt idx="1682">
                  <c:v>580.83599999999979</c:v>
                </c:pt>
                <c:pt idx="1683">
                  <c:v>581.01800000000003</c:v>
                </c:pt>
                <c:pt idx="1684">
                  <c:v>581.197</c:v>
                </c:pt>
                <c:pt idx="1685">
                  <c:v>581.37</c:v>
                </c:pt>
                <c:pt idx="1686">
                  <c:v>581.53899999999999</c:v>
                </c:pt>
                <c:pt idx="1687">
                  <c:v>581.70100000000002</c:v>
                </c:pt>
                <c:pt idx="1688">
                  <c:v>581.86199999999985</c:v>
                </c:pt>
                <c:pt idx="1689">
                  <c:v>582.024</c:v>
                </c:pt>
                <c:pt idx="1690">
                  <c:v>582.18499999999995</c:v>
                </c:pt>
                <c:pt idx="1691">
                  <c:v>582.34399999999982</c:v>
                </c:pt>
                <c:pt idx="1692">
                  <c:v>582.49900000000002</c:v>
                </c:pt>
                <c:pt idx="1693">
                  <c:v>582.65800000000002</c:v>
                </c:pt>
                <c:pt idx="1694">
                  <c:v>582.8209999999998</c:v>
                </c:pt>
                <c:pt idx="1695">
                  <c:v>582.98500000000001</c:v>
                </c:pt>
                <c:pt idx="1696">
                  <c:v>583.15</c:v>
                </c:pt>
                <c:pt idx="1697">
                  <c:v>583.31099999999969</c:v>
                </c:pt>
                <c:pt idx="1698">
                  <c:v>583.46800000000007</c:v>
                </c:pt>
                <c:pt idx="1699">
                  <c:v>583.62300000000005</c:v>
                </c:pt>
                <c:pt idx="1700">
                  <c:v>583.77700000000004</c:v>
                </c:pt>
                <c:pt idx="1701">
                  <c:v>583.93199999999979</c:v>
                </c:pt>
                <c:pt idx="1702">
                  <c:v>584.09100000000001</c:v>
                </c:pt>
                <c:pt idx="1703">
                  <c:v>584.25199999999973</c:v>
                </c:pt>
                <c:pt idx="1704">
                  <c:v>584.40800000000002</c:v>
                </c:pt>
                <c:pt idx="1705">
                  <c:v>584.56400000000008</c:v>
                </c:pt>
                <c:pt idx="1706">
                  <c:v>584.72400000000005</c:v>
                </c:pt>
                <c:pt idx="1707">
                  <c:v>584.88799999999969</c:v>
                </c:pt>
                <c:pt idx="1708">
                  <c:v>585.0469999999998</c:v>
                </c:pt>
                <c:pt idx="1709">
                  <c:v>585.20699999999999</c:v>
                </c:pt>
                <c:pt idx="1710">
                  <c:v>585.36399999999981</c:v>
                </c:pt>
                <c:pt idx="1711">
                  <c:v>585.52300000000002</c:v>
                </c:pt>
                <c:pt idx="1712">
                  <c:v>585.68299999999999</c:v>
                </c:pt>
                <c:pt idx="1713">
                  <c:v>585.8449999999998</c:v>
                </c:pt>
                <c:pt idx="1714">
                  <c:v>586.01</c:v>
                </c:pt>
                <c:pt idx="1715">
                  <c:v>586.178</c:v>
                </c:pt>
                <c:pt idx="1716">
                  <c:v>586.34399999999982</c:v>
                </c:pt>
                <c:pt idx="1717">
                  <c:v>586.505</c:v>
                </c:pt>
                <c:pt idx="1718">
                  <c:v>586.66399999999999</c:v>
                </c:pt>
                <c:pt idx="1719">
                  <c:v>586.8209999999998</c:v>
                </c:pt>
                <c:pt idx="1720">
                  <c:v>586.98199999999997</c:v>
                </c:pt>
                <c:pt idx="1721">
                  <c:v>587.14699999999971</c:v>
                </c:pt>
                <c:pt idx="1722">
                  <c:v>587.31199999999978</c:v>
                </c:pt>
                <c:pt idx="1723">
                  <c:v>587.47800000000007</c:v>
                </c:pt>
                <c:pt idx="1724">
                  <c:v>587.64599999999996</c:v>
                </c:pt>
                <c:pt idx="1725">
                  <c:v>587.81400000000008</c:v>
                </c:pt>
                <c:pt idx="1726">
                  <c:v>587.98199999999997</c:v>
                </c:pt>
                <c:pt idx="1727">
                  <c:v>588.14800000000002</c:v>
                </c:pt>
                <c:pt idx="1728">
                  <c:v>588.31699999999978</c:v>
                </c:pt>
                <c:pt idx="1729">
                  <c:v>588.49400000000003</c:v>
                </c:pt>
                <c:pt idx="1730">
                  <c:v>588.67399999999998</c:v>
                </c:pt>
                <c:pt idx="1731">
                  <c:v>588.85399999999981</c:v>
                </c:pt>
                <c:pt idx="1732">
                  <c:v>589.03300000000002</c:v>
                </c:pt>
                <c:pt idx="1733">
                  <c:v>589.20800000000008</c:v>
                </c:pt>
                <c:pt idx="1734">
                  <c:v>589.37599999999998</c:v>
                </c:pt>
                <c:pt idx="1735">
                  <c:v>589.53899999999999</c:v>
                </c:pt>
                <c:pt idx="1736">
                  <c:v>589.69500000000005</c:v>
                </c:pt>
                <c:pt idx="1737">
                  <c:v>589.85099999999977</c:v>
                </c:pt>
                <c:pt idx="1738">
                  <c:v>590.00800000000004</c:v>
                </c:pt>
                <c:pt idx="1739">
                  <c:v>590.16199999999981</c:v>
                </c:pt>
                <c:pt idx="1740">
                  <c:v>590.3159999999998</c:v>
                </c:pt>
                <c:pt idx="1741">
                  <c:v>590.46499999999969</c:v>
                </c:pt>
                <c:pt idx="1742">
                  <c:v>590.61900000000003</c:v>
                </c:pt>
                <c:pt idx="1743">
                  <c:v>590.77499999999998</c:v>
                </c:pt>
                <c:pt idx="1744">
                  <c:v>590.93599999999969</c:v>
                </c:pt>
                <c:pt idx="1745">
                  <c:v>591.10199999999998</c:v>
                </c:pt>
                <c:pt idx="1746">
                  <c:v>591.26800000000003</c:v>
                </c:pt>
                <c:pt idx="1747">
                  <c:v>591.43199999999979</c:v>
                </c:pt>
                <c:pt idx="1748">
                  <c:v>591.59400000000005</c:v>
                </c:pt>
                <c:pt idx="1749">
                  <c:v>591.75599999999997</c:v>
                </c:pt>
                <c:pt idx="1750">
                  <c:v>591.9219999999998</c:v>
                </c:pt>
                <c:pt idx="1751">
                  <c:v>592.09100000000001</c:v>
                </c:pt>
                <c:pt idx="1752">
                  <c:v>592.26099999999997</c:v>
                </c:pt>
                <c:pt idx="1753">
                  <c:v>592.428</c:v>
                </c:pt>
                <c:pt idx="1754">
                  <c:v>592.596</c:v>
                </c:pt>
                <c:pt idx="1755">
                  <c:v>592.76400000000001</c:v>
                </c:pt>
                <c:pt idx="1756">
                  <c:v>592.93099999999981</c:v>
                </c:pt>
                <c:pt idx="1757">
                  <c:v>593.09900000000005</c:v>
                </c:pt>
                <c:pt idx="1758">
                  <c:v>593.26199999999972</c:v>
                </c:pt>
                <c:pt idx="1759">
                  <c:v>593.42899999999997</c:v>
                </c:pt>
                <c:pt idx="1760">
                  <c:v>593.59400000000005</c:v>
                </c:pt>
                <c:pt idx="1761">
                  <c:v>593.75700000000006</c:v>
                </c:pt>
                <c:pt idx="1762">
                  <c:v>593.92000000000007</c:v>
                </c:pt>
                <c:pt idx="1763">
                  <c:v>594.08100000000002</c:v>
                </c:pt>
                <c:pt idx="1764">
                  <c:v>594.24299999999971</c:v>
                </c:pt>
                <c:pt idx="1765">
                  <c:v>594.40499999999997</c:v>
                </c:pt>
                <c:pt idx="1766">
                  <c:v>594.5659999999998</c:v>
                </c:pt>
                <c:pt idx="1767">
                  <c:v>594.72400000000005</c:v>
                </c:pt>
                <c:pt idx="1768">
                  <c:v>594.88499999999999</c:v>
                </c:pt>
                <c:pt idx="1769">
                  <c:v>595.0469999999998</c:v>
                </c:pt>
                <c:pt idx="1770">
                  <c:v>595.21</c:v>
                </c:pt>
                <c:pt idx="1771">
                  <c:v>595.37699999999973</c:v>
                </c:pt>
                <c:pt idx="1772">
                  <c:v>595.54599999999982</c:v>
                </c:pt>
                <c:pt idx="1773">
                  <c:v>595.71800000000007</c:v>
                </c:pt>
                <c:pt idx="1774">
                  <c:v>595.89</c:v>
                </c:pt>
                <c:pt idx="1775">
                  <c:v>596.06299999999976</c:v>
                </c:pt>
                <c:pt idx="1776">
                  <c:v>596.23199999999997</c:v>
                </c:pt>
                <c:pt idx="1777">
                  <c:v>596.40199999999982</c:v>
                </c:pt>
                <c:pt idx="1778">
                  <c:v>596.56899999999996</c:v>
                </c:pt>
                <c:pt idx="1779">
                  <c:v>596.73700000000008</c:v>
                </c:pt>
                <c:pt idx="1780">
                  <c:v>596.904</c:v>
                </c:pt>
                <c:pt idx="1781">
                  <c:v>597.07400000000007</c:v>
                </c:pt>
                <c:pt idx="1782">
                  <c:v>597.24299999999971</c:v>
                </c:pt>
                <c:pt idx="1783">
                  <c:v>597.40800000000002</c:v>
                </c:pt>
                <c:pt idx="1784">
                  <c:v>597.57299999999998</c:v>
                </c:pt>
                <c:pt idx="1785">
                  <c:v>597.73400000000004</c:v>
                </c:pt>
                <c:pt idx="1786">
                  <c:v>597.89300000000003</c:v>
                </c:pt>
                <c:pt idx="1787">
                  <c:v>598.05599999999981</c:v>
                </c:pt>
                <c:pt idx="1788">
                  <c:v>598.22199999999998</c:v>
                </c:pt>
                <c:pt idx="1789">
                  <c:v>598.38900000000001</c:v>
                </c:pt>
                <c:pt idx="1790">
                  <c:v>598.55699999999979</c:v>
                </c:pt>
                <c:pt idx="1791">
                  <c:v>598.72</c:v>
                </c:pt>
                <c:pt idx="1792">
                  <c:v>598.88</c:v>
                </c:pt>
                <c:pt idx="1793">
                  <c:v>599.04</c:v>
                </c:pt>
                <c:pt idx="1794">
                  <c:v>599.197</c:v>
                </c:pt>
                <c:pt idx="1795">
                  <c:v>599.35399999999981</c:v>
                </c:pt>
                <c:pt idx="1796">
                  <c:v>599.51199999999972</c:v>
                </c:pt>
                <c:pt idx="1797">
                  <c:v>599.67000000000007</c:v>
                </c:pt>
                <c:pt idx="1798">
                  <c:v>599.8299999999997</c:v>
                </c:pt>
                <c:pt idx="1799">
                  <c:v>599.98900000000003</c:v>
                </c:pt>
                <c:pt idx="1800">
                  <c:v>600.14499999999998</c:v>
                </c:pt>
                <c:pt idx="1801">
                  <c:v>600.303</c:v>
                </c:pt>
                <c:pt idx="1802">
                  <c:v>600.46399999999971</c:v>
                </c:pt>
                <c:pt idx="1803">
                  <c:v>600.62400000000002</c:v>
                </c:pt>
                <c:pt idx="1804">
                  <c:v>600.779</c:v>
                </c:pt>
                <c:pt idx="1805">
                  <c:v>600.93599999999969</c:v>
                </c:pt>
                <c:pt idx="1806">
                  <c:v>601.096</c:v>
                </c:pt>
                <c:pt idx="1807">
                  <c:v>601.25599999999997</c:v>
                </c:pt>
                <c:pt idx="1808">
                  <c:v>601.41499999999996</c:v>
                </c:pt>
                <c:pt idx="1809">
                  <c:v>601.57500000000005</c:v>
                </c:pt>
                <c:pt idx="1810">
                  <c:v>601.73099999999999</c:v>
                </c:pt>
                <c:pt idx="1811">
                  <c:v>601.89100000000008</c:v>
                </c:pt>
                <c:pt idx="1812">
                  <c:v>602.05199999999979</c:v>
                </c:pt>
                <c:pt idx="1813">
                  <c:v>602.21199999999999</c:v>
                </c:pt>
                <c:pt idx="1814">
                  <c:v>602.37400000000002</c:v>
                </c:pt>
                <c:pt idx="1815">
                  <c:v>602.53399999999999</c:v>
                </c:pt>
                <c:pt idx="1816">
                  <c:v>602.697</c:v>
                </c:pt>
                <c:pt idx="1817">
                  <c:v>602.8589999999997</c:v>
                </c:pt>
                <c:pt idx="1818">
                  <c:v>603.01900000000001</c:v>
                </c:pt>
                <c:pt idx="1819">
                  <c:v>603.178</c:v>
                </c:pt>
                <c:pt idx="1820">
                  <c:v>603.33699999999976</c:v>
                </c:pt>
                <c:pt idx="1821">
                  <c:v>603.49700000000007</c:v>
                </c:pt>
                <c:pt idx="1822">
                  <c:v>603.65599999999972</c:v>
                </c:pt>
                <c:pt idx="1823">
                  <c:v>603.81099999999969</c:v>
                </c:pt>
                <c:pt idx="1824">
                  <c:v>603.96499999999969</c:v>
                </c:pt>
                <c:pt idx="1825">
                  <c:v>604.12099999999998</c:v>
                </c:pt>
                <c:pt idx="1826">
                  <c:v>604.279</c:v>
                </c:pt>
                <c:pt idx="1827">
                  <c:v>604.43999999999983</c:v>
                </c:pt>
                <c:pt idx="1828">
                  <c:v>604.601</c:v>
                </c:pt>
                <c:pt idx="1829">
                  <c:v>604.76299999999969</c:v>
                </c:pt>
                <c:pt idx="1830">
                  <c:v>604.9219999999998</c:v>
                </c:pt>
                <c:pt idx="1831">
                  <c:v>605.08500000000004</c:v>
                </c:pt>
                <c:pt idx="1832">
                  <c:v>605.24400000000003</c:v>
                </c:pt>
                <c:pt idx="1833">
                  <c:v>605.40599999999972</c:v>
                </c:pt>
                <c:pt idx="1834">
                  <c:v>605.5659999999998</c:v>
                </c:pt>
                <c:pt idx="1835">
                  <c:v>605.72299999999996</c:v>
                </c:pt>
                <c:pt idx="1836">
                  <c:v>605.87900000000002</c:v>
                </c:pt>
                <c:pt idx="1837">
                  <c:v>606.03600000000006</c:v>
                </c:pt>
                <c:pt idx="1838">
                  <c:v>606.19600000000003</c:v>
                </c:pt>
                <c:pt idx="1839">
                  <c:v>606.35699999999974</c:v>
                </c:pt>
                <c:pt idx="1840">
                  <c:v>606.52</c:v>
                </c:pt>
                <c:pt idx="1841">
                  <c:v>606.68000000000006</c:v>
                </c:pt>
                <c:pt idx="1842">
                  <c:v>606.83999999999969</c:v>
                </c:pt>
                <c:pt idx="1843">
                  <c:v>606.995</c:v>
                </c:pt>
                <c:pt idx="1844">
                  <c:v>607.15100000000007</c:v>
                </c:pt>
                <c:pt idx="1845">
                  <c:v>607.30399999999997</c:v>
                </c:pt>
                <c:pt idx="1846">
                  <c:v>607.45699999999977</c:v>
                </c:pt>
                <c:pt idx="1847">
                  <c:v>607.61400000000003</c:v>
                </c:pt>
                <c:pt idx="1848">
                  <c:v>607.774</c:v>
                </c:pt>
                <c:pt idx="1849">
                  <c:v>607.93699999999978</c:v>
                </c:pt>
                <c:pt idx="1850">
                  <c:v>608.10300000000007</c:v>
                </c:pt>
                <c:pt idx="1851">
                  <c:v>608.26600000000008</c:v>
                </c:pt>
                <c:pt idx="1852">
                  <c:v>608.42399999999998</c:v>
                </c:pt>
                <c:pt idx="1853">
                  <c:v>608.58300000000008</c:v>
                </c:pt>
                <c:pt idx="1854">
                  <c:v>608.74400000000003</c:v>
                </c:pt>
                <c:pt idx="1855">
                  <c:v>608.90199999999982</c:v>
                </c:pt>
                <c:pt idx="1856">
                  <c:v>609.05599999999981</c:v>
                </c:pt>
                <c:pt idx="1857">
                  <c:v>609.21</c:v>
                </c:pt>
                <c:pt idx="1858">
                  <c:v>609.36599999999976</c:v>
                </c:pt>
                <c:pt idx="1859">
                  <c:v>609.52</c:v>
                </c:pt>
                <c:pt idx="1860">
                  <c:v>609.66899999999998</c:v>
                </c:pt>
                <c:pt idx="1861">
                  <c:v>609.81499999999983</c:v>
                </c:pt>
                <c:pt idx="1862">
                  <c:v>609.96499999999969</c:v>
                </c:pt>
                <c:pt idx="1863">
                  <c:v>610.11599999999999</c:v>
                </c:pt>
                <c:pt idx="1864">
                  <c:v>610.26900000000001</c:v>
                </c:pt>
                <c:pt idx="1865">
                  <c:v>610.428</c:v>
                </c:pt>
                <c:pt idx="1866">
                  <c:v>610.58300000000008</c:v>
                </c:pt>
                <c:pt idx="1867">
                  <c:v>610.73599999999999</c:v>
                </c:pt>
                <c:pt idx="1868">
                  <c:v>610.89300000000003</c:v>
                </c:pt>
                <c:pt idx="1869">
                  <c:v>611.04999999999973</c:v>
                </c:pt>
                <c:pt idx="1870">
                  <c:v>611.20500000000004</c:v>
                </c:pt>
                <c:pt idx="1871">
                  <c:v>611.35599999999977</c:v>
                </c:pt>
                <c:pt idx="1872">
                  <c:v>611.50700000000006</c:v>
                </c:pt>
                <c:pt idx="1873">
                  <c:v>611.66000000000008</c:v>
                </c:pt>
                <c:pt idx="1874">
                  <c:v>611.81499999999983</c:v>
                </c:pt>
                <c:pt idx="1875">
                  <c:v>611.97</c:v>
                </c:pt>
                <c:pt idx="1876">
                  <c:v>612.13099999999997</c:v>
                </c:pt>
                <c:pt idx="1877">
                  <c:v>612.29300000000001</c:v>
                </c:pt>
                <c:pt idx="1878">
                  <c:v>612.4549999999997</c:v>
                </c:pt>
                <c:pt idx="1879">
                  <c:v>612.61799999999971</c:v>
                </c:pt>
                <c:pt idx="1880">
                  <c:v>612.77700000000004</c:v>
                </c:pt>
                <c:pt idx="1881">
                  <c:v>612.93099999999981</c:v>
                </c:pt>
                <c:pt idx="1882">
                  <c:v>613.08799999999997</c:v>
                </c:pt>
                <c:pt idx="1883">
                  <c:v>613.24700000000007</c:v>
                </c:pt>
                <c:pt idx="1884">
                  <c:v>613.40599999999972</c:v>
                </c:pt>
                <c:pt idx="1885">
                  <c:v>613.56999999999971</c:v>
                </c:pt>
                <c:pt idx="1886">
                  <c:v>613.73900000000003</c:v>
                </c:pt>
                <c:pt idx="1887">
                  <c:v>613.91100000000006</c:v>
                </c:pt>
                <c:pt idx="1888">
                  <c:v>614.08699999999999</c:v>
                </c:pt>
                <c:pt idx="1889">
                  <c:v>614.26699999999983</c:v>
                </c:pt>
                <c:pt idx="1890">
                  <c:v>614.44499999999971</c:v>
                </c:pt>
                <c:pt idx="1891">
                  <c:v>614.61799999999971</c:v>
                </c:pt>
                <c:pt idx="1892">
                  <c:v>614.78600000000006</c:v>
                </c:pt>
                <c:pt idx="1893">
                  <c:v>614.95099999999979</c:v>
                </c:pt>
                <c:pt idx="1894">
                  <c:v>615.11400000000003</c:v>
                </c:pt>
                <c:pt idx="1895">
                  <c:v>615.27600000000007</c:v>
                </c:pt>
                <c:pt idx="1896">
                  <c:v>615.43900000000008</c:v>
                </c:pt>
                <c:pt idx="1897">
                  <c:v>615.601</c:v>
                </c:pt>
                <c:pt idx="1898">
                  <c:v>615.76299999999969</c:v>
                </c:pt>
                <c:pt idx="1899">
                  <c:v>615.92000000000007</c:v>
                </c:pt>
                <c:pt idx="1900">
                  <c:v>616.07500000000005</c:v>
                </c:pt>
                <c:pt idx="1901">
                  <c:v>616.23400000000004</c:v>
                </c:pt>
                <c:pt idx="1902">
                  <c:v>616.39699999999971</c:v>
                </c:pt>
                <c:pt idx="1903">
                  <c:v>616.55899999999997</c:v>
                </c:pt>
                <c:pt idx="1904">
                  <c:v>616.71699999999998</c:v>
                </c:pt>
                <c:pt idx="1905">
                  <c:v>616.875</c:v>
                </c:pt>
                <c:pt idx="1906">
                  <c:v>617.03099999999972</c:v>
                </c:pt>
                <c:pt idx="1907">
                  <c:v>617.19200000000001</c:v>
                </c:pt>
                <c:pt idx="1908">
                  <c:v>617.35599999999977</c:v>
                </c:pt>
                <c:pt idx="1909">
                  <c:v>617.524</c:v>
                </c:pt>
                <c:pt idx="1910">
                  <c:v>617.69000000000005</c:v>
                </c:pt>
                <c:pt idx="1911">
                  <c:v>617.8499999999998</c:v>
                </c:pt>
                <c:pt idx="1912">
                  <c:v>618.00700000000006</c:v>
                </c:pt>
                <c:pt idx="1913">
                  <c:v>618.16000000000008</c:v>
                </c:pt>
                <c:pt idx="1914">
                  <c:v>618.31299999999976</c:v>
                </c:pt>
                <c:pt idx="1915">
                  <c:v>618.47400000000005</c:v>
                </c:pt>
                <c:pt idx="1916">
                  <c:v>618.63799999999969</c:v>
                </c:pt>
                <c:pt idx="1917">
                  <c:v>618.81099999999969</c:v>
                </c:pt>
                <c:pt idx="1918">
                  <c:v>618.99299999999971</c:v>
                </c:pt>
                <c:pt idx="1919">
                  <c:v>619.18299999999999</c:v>
                </c:pt>
                <c:pt idx="1920">
                  <c:v>619.38</c:v>
                </c:pt>
                <c:pt idx="1921">
                  <c:v>619.57400000000007</c:v>
                </c:pt>
                <c:pt idx="1922">
                  <c:v>619.75900000000001</c:v>
                </c:pt>
                <c:pt idx="1923">
                  <c:v>619.93299999999977</c:v>
                </c:pt>
                <c:pt idx="1924">
                  <c:v>620.09199999999998</c:v>
                </c:pt>
                <c:pt idx="1925">
                  <c:v>620.24</c:v>
                </c:pt>
                <c:pt idx="1926">
                  <c:v>620.38499999999999</c:v>
                </c:pt>
                <c:pt idx="1927">
                  <c:v>620.53300000000002</c:v>
                </c:pt>
                <c:pt idx="1928">
                  <c:v>620.68100000000004</c:v>
                </c:pt>
                <c:pt idx="1929">
                  <c:v>620.8299999999997</c:v>
                </c:pt>
                <c:pt idx="1930">
                  <c:v>620.98800000000006</c:v>
                </c:pt>
                <c:pt idx="1931">
                  <c:v>621.15</c:v>
                </c:pt>
                <c:pt idx="1932">
                  <c:v>621.30799999999977</c:v>
                </c:pt>
                <c:pt idx="1933">
                  <c:v>621.46599999999978</c:v>
                </c:pt>
                <c:pt idx="1934">
                  <c:v>621.62900000000002</c:v>
                </c:pt>
                <c:pt idx="1935">
                  <c:v>621.79600000000005</c:v>
                </c:pt>
                <c:pt idx="1936">
                  <c:v>621.96499999999969</c:v>
                </c:pt>
                <c:pt idx="1937">
                  <c:v>622.13</c:v>
                </c:pt>
                <c:pt idx="1938">
                  <c:v>622.28700000000003</c:v>
                </c:pt>
                <c:pt idx="1939">
                  <c:v>622.44399999999996</c:v>
                </c:pt>
                <c:pt idx="1940">
                  <c:v>622.59300000000007</c:v>
                </c:pt>
                <c:pt idx="1941">
                  <c:v>622.73900000000003</c:v>
                </c:pt>
                <c:pt idx="1942">
                  <c:v>622.89</c:v>
                </c:pt>
                <c:pt idx="1943">
                  <c:v>623.04500000000007</c:v>
                </c:pt>
                <c:pt idx="1944">
                  <c:v>623.19500000000005</c:v>
                </c:pt>
                <c:pt idx="1945">
                  <c:v>623.3449999999998</c:v>
                </c:pt>
                <c:pt idx="1946">
                  <c:v>623.49299999999971</c:v>
                </c:pt>
                <c:pt idx="1947">
                  <c:v>623.64300000000003</c:v>
                </c:pt>
                <c:pt idx="1948">
                  <c:v>623.8009999999997</c:v>
                </c:pt>
                <c:pt idx="1949">
                  <c:v>623.96199999999976</c:v>
                </c:pt>
                <c:pt idx="1950">
                  <c:v>624.12300000000005</c:v>
                </c:pt>
                <c:pt idx="1951">
                  <c:v>624.28099999999995</c:v>
                </c:pt>
                <c:pt idx="1952">
                  <c:v>624.43399999999997</c:v>
                </c:pt>
                <c:pt idx="1953">
                  <c:v>624.58699999999999</c:v>
                </c:pt>
                <c:pt idx="1954">
                  <c:v>624.73299999999972</c:v>
                </c:pt>
                <c:pt idx="1955">
                  <c:v>624.875</c:v>
                </c:pt>
                <c:pt idx="1956">
                  <c:v>625.01900000000001</c:v>
                </c:pt>
                <c:pt idx="1957">
                  <c:v>625.16699999999969</c:v>
                </c:pt>
                <c:pt idx="1958">
                  <c:v>625.31799999999976</c:v>
                </c:pt>
                <c:pt idx="1959">
                  <c:v>625.46800000000007</c:v>
                </c:pt>
                <c:pt idx="1960">
                  <c:v>625.61599999999999</c:v>
                </c:pt>
                <c:pt idx="1961">
                  <c:v>625.76099999999997</c:v>
                </c:pt>
                <c:pt idx="1962">
                  <c:v>625.90800000000002</c:v>
                </c:pt>
                <c:pt idx="1963">
                  <c:v>626.053</c:v>
                </c:pt>
                <c:pt idx="1964">
                  <c:v>626.20299999999997</c:v>
                </c:pt>
                <c:pt idx="1965">
                  <c:v>626.35099999999977</c:v>
                </c:pt>
                <c:pt idx="1966">
                  <c:v>626.5029999999997</c:v>
                </c:pt>
                <c:pt idx="1967">
                  <c:v>626.65</c:v>
                </c:pt>
                <c:pt idx="1968">
                  <c:v>626.80199999999979</c:v>
                </c:pt>
                <c:pt idx="1969">
                  <c:v>626.96399999999971</c:v>
                </c:pt>
                <c:pt idx="1970">
                  <c:v>627.13200000000006</c:v>
                </c:pt>
                <c:pt idx="1971">
                  <c:v>627.3009999999997</c:v>
                </c:pt>
                <c:pt idx="1972">
                  <c:v>627.47299999999996</c:v>
                </c:pt>
                <c:pt idx="1973">
                  <c:v>627.64300000000003</c:v>
                </c:pt>
                <c:pt idx="1974">
                  <c:v>627.80399999999997</c:v>
                </c:pt>
                <c:pt idx="1975">
                  <c:v>627.95099999999979</c:v>
                </c:pt>
                <c:pt idx="1976">
                  <c:v>628.08699999999999</c:v>
                </c:pt>
                <c:pt idx="1977">
                  <c:v>628.221</c:v>
                </c:pt>
                <c:pt idx="1978">
                  <c:v>628.35799999999949</c:v>
                </c:pt>
                <c:pt idx="1979">
                  <c:v>628.50700000000006</c:v>
                </c:pt>
                <c:pt idx="1980">
                  <c:v>628.66100000000006</c:v>
                </c:pt>
                <c:pt idx="1981">
                  <c:v>628.81099999999969</c:v>
                </c:pt>
                <c:pt idx="1982">
                  <c:v>628.95800000000008</c:v>
                </c:pt>
                <c:pt idx="1983">
                  <c:v>629.10300000000007</c:v>
                </c:pt>
                <c:pt idx="1984">
                  <c:v>629.24800000000005</c:v>
                </c:pt>
                <c:pt idx="1985">
                  <c:v>629.39400000000001</c:v>
                </c:pt>
                <c:pt idx="1986">
                  <c:v>629.54399999999998</c:v>
                </c:pt>
                <c:pt idx="1987">
                  <c:v>629.70299999999997</c:v>
                </c:pt>
                <c:pt idx="1988">
                  <c:v>629.86699999999962</c:v>
                </c:pt>
                <c:pt idx="1989">
                  <c:v>630.0319999999997</c:v>
                </c:pt>
                <c:pt idx="1990">
                  <c:v>630.19600000000003</c:v>
                </c:pt>
                <c:pt idx="1991">
                  <c:v>630.35999999999979</c:v>
                </c:pt>
                <c:pt idx="1992">
                  <c:v>630.52199999999971</c:v>
                </c:pt>
                <c:pt idx="1993">
                  <c:v>630.68299999999999</c:v>
                </c:pt>
                <c:pt idx="1994">
                  <c:v>630.83799999999974</c:v>
                </c:pt>
                <c:pt idx="1995">
                  <c:v>630.98599999999999</c:v>
                </c:pt>
                <c:pt idx="1996">
                  <c:v>631.12900000000002</c:v>
                </c:pt>
                <c:pt idx="1997">
                  <c:v>631.27</c:v>
                </c:pt>
                <c:pt idx="1998">
                  <c:v>631.41599999999971</c:v>
                </c:pt>
                <c:pt idx="1999">
                  <c:v>631.5659999999998</c:v>
                </c:pt>
                <c:pt idx="2000">
                  <c:v>631.72800000000007</c:v>
                </c:pt>
                <c:pt idx="2001">
                  <c:v>631.89499999999998</c:v>
                </c:pt>
                <c:pt idx="2002">
                  <c:v>632.05899999999997</c:v>
                </c:pt>
                <c:pt idx="2003">
                  <c:v>632.21400000000006</c:v>
                </c:pt>
                <c:pt idx="2004">
                  <c:v>632.36699999999962</c:v>
                </c:pt>
                <c:pt idx="2005">
                  <c:v>632.51699999999983</c:v>
                </c:pt>
                <c:pt idx="2006">
                  <c:v>632.66599999999971</c:v>
                </c:pt>
                <c:pt idx="2007">
                  <c:v>632.81699999999978</c:v>
                </c:pt>
                <c:pt idx="2008">
                  <c:v>632.96800000000007</c:v>
                </c:pt>
                <c:pt idx="2009">
                  <c:v>633.12400000000002</c:v>
                </c:pt>
                <c:pt idx="2010">
                  <c:v>633.28600000000006</c:v>
                </c:pt>
                <c:pt idx="2011">
                  <c:v>633.4549999999997</c:v>
                </c:pt>
                <c:pt idx="2012">
                  <c:v>633.62699999999973</c:v>
                </c:pt>
                <c:pt idx="2013">
                  <c:v>633.80199999999979</c:v>
                </c:pt>
                <c:pt idx="2014">
                  <c:v>633.97800000000007</c:v>
                </c:pt>
                <c:pt idx="2015">
                  <c:v>634.15300000000002</c:v>
                </c:pt>
                <c:pt idx="2016">
                  <c:v>634.32400000000007</c:v>
                </c:pt>
                <c:pt idx="2017">
                  <c:v>634.49900000000002</c:v>
                </c:pt>
                <c:pt idx="2018">
                  <c:v>634.67499999999995</c:v>
                </c:pt>
                <c:pt idx="2019">
                  <c:v>634.85399999999981</c:v>
                </c:pt>
                <c:pt idx="2020">
                  <c:v>635.03699999999981</c:v>
                </c:pt>
                <c:pt idx="2021">
                  <c:v>635.221</c:v>
                </c:pt>
                <c:pt idx="2022">
                  <c:v>635.39800000000002</c:v>
                </c:pt>
                <c:pt idx="2023">
                  <c:v>635.56499999999983</c:v>
                </c:pt>
                <c:pt idx="2024">
                  <c:v>635.72699999999998</c:v>
                </c:pt>
                <c:pt idx="2025">
                  <c:v>635.88900000000001</c:v>
                </c:pt>
                <c:pt idx="2026">
                  <c:v>636.0509999999997</c:v>
                </c:pt>
                <c:pt idx="2027">
                  <c:v>636.21100000000001</c:v>
                </c:pt>
                <c:pt idx="2028">
                  <c:v>636.37099999999998</c:v>
                </c:pt>
                <c:pt idx="2029">
                  <c:v>636.524</c:v>
                </c:pt>
                <c:pt idx="2030">
                  <c:v>636.66699999999969</c:v>
                </c:pt>
                <c:pt idx="2031">
                  <c:v>636.80899999999997</c:v>
                </c:pt>
                <c:pt idx="2032">
                  <c:v>636.94799999999975</c:v>
                </c:pt>
                <c:pt idx="2033">
                  <c:v>637.08600000000001</c:v>
                </c:pt>
                <c:pt idx="2034">
                  <c:v>637.22699999999998</c:v>
                </c:pt>
                <c:pt idx="2035">
                  <c:v>637.38</c:v>
                </c:pt>
                <c:pt idx="2036">
                  <c:v>637.53800000000001</c:v>
                </c:pt>
                <c:pt idx="2037">
                  <c:v>637.70000000000005</c:v>
                </c:pt>
                <c:pt idx="2038">
                  <c:v>637.86799999999948</c:v>
                </c:pt>
                <c:pt idx="2039">
                  <c:v>638.03500000000008</c:v>
                </c:pt>
                <c:pt idx="2040">
                  <c:v>638.19799999999998</c:v>
                </c:pt>
                <c:pt idx="2041">
                  <c:v>638.35799999999949</c:v>
                </c:pt>
                <c:pt idx="2042">
                  <c:v>638.51099999999997</c:v>
                </c:pt>
                <c:pt idx="2043">
                  <c:v>638.66100000000006</c:v>
                </c:pt>
                <c:pt idx="2044">
                  <c:v>638.8159999999998</c:v>
                </c:pt>
                <c:pt idx="2045">
                  <c:v>638.97199999999998</c:v>
                </c:pt>
                <c:pt idx="2046">
                  <c:v>639.13599999999997</c:v>
                </c:pt>
                <c:pt idx="2047">
                  <c:v>639.3009999999997</c:v>
                </c:pt>
                <c:pt idx="2048">
                  <c:v>639.46599999999978</c:v>
                </c:pt>
                <c:pt idx="2049">
                  <c:v>639.63499999999999</c:v>
                </c:pt>
                <c:pt idx="2050">
                  <c:v>639.79999999999995</c:v>
                </c:pt>
                <c:pt idx="2051">
                  <c:v>639.96099999999979</c:v>
                </c:pt>
                <c:pt idx="2052">
                  <c:v>640.11599999999999</c:v>
                </c:pt>
                <c:pt idx="2053">
                  <c:v>640.26600000000008</c:v>
                </c:pt>
                <c:pt idx="2054">
                  <c:v>640.40800000000002</c:v>
                </c:pt>
                <c:pt idx="2055">
                  <c:v>640.54500000000007</c:v>
                </c:pt>
                <c:pt idx="2056">
                  <c:v>640.68499999999995</c:v>
                </c:pt>
                <c:pt idx="2057">
                  <c:v>640.82899999999972</c:v>
                </c:pt>
                <c:pt idx="2058">
                  <c:v>640.97699999999998</c:v>
                </c:pt>
                <c:pt idx="2059">
                  <c:v>641.12699999999973</c:v>
                </c:pt>
                <c:pt idx="2060">
                  <c:v>641.27800000000002</c:v>
                </c:pt>
                <c:pt idx="2061">
                  <c:v>641.43399999999997</c:v>
                </c:pt>
                <c:pt idx="2062">
                  <c:v>641.601</c:v>
                </c:pt>
                <c:pt idx="2063">
                  <c:v>641.77499999999998</c:v>
                </c:pt>
                <c:pt idx="2064">
                  <c:v>641.96299999999974</c:v>
                </c:pt>
                <c:pt idx="2065">
                  <c:v>642.15800000000002</c:v>
                </c:pt>
                <c:pt idx="2066">
                  <c:v>642.3449999999998</c:v>
                </c:pt>
                <c:pt idx="2067">
                  <c:v>642.53</c:v>
                </c:pt>
                <c:pt idx="2068">
                  <c:v>642.71100000000001</c:v>
                </c:pt>
                <c:pt idx="2069">
                  <c:v>642.88200000000006</c:v>
                </c:pt>
                <c:pt idx="2070">
                  <c:v>643.04099999999971</c:v>
                </c:pt>
                <c:pt idx="2071">
                  <c:v>643.19500000000005</c:v>
                </c:pt>
                <c:pt idx="2072">
                  <c:v>643.34300000000007</c:v>
                </c:pt>
                <c:pt idx="2073">
                  <c:v>643.49</c:v>
                </c:pt>
                <c:pt idx="2074">
                  <c:v>643.64300000000003</c:v>
                </c:pt>
                <c:pt idx="2075">
                  <c:v>643.80399999999997</c:v>
                </c:pt>
                <c:pt idx="2076">
                  <c:v>643.96199999999976</c:v>
                </c:pt>
                <c:pt idx="2077">
                  <c:v>644.1279999999997</c:v>
                </c:pt>
                <c:pt idx="2078">
                  <c:v>644.30599999999981</c:v>
                </c:pt>
                <c:pt idx="2079">
                  <c:v>644.49299999999971</c:v>
                </c:pt>
                <c:pt idx="2080">
                  <c:v>644.68900000000008</c:v>
                </c:pt>
                <c:pt idx="2081">
                  <c:v>644.88900000000001</c:v>
                </c:pt>
                <c:pt idx="2082">
                  <c:v>645.08600000000001</c:v>
                </c:pt>
                <c:pt idx="2083">
                  <c:v>645.27600000000007</c:v>
                </c:pt>
                <c:pt idx="2084">
                  <c:v>645.46699999999976</c:v>
                </c:pt>
                <c:pt idx="2085">
                  <c:v>645.65300000000002</c:v>
                </c:pt>
                <c:pt idx="2086">
                  <c:v>645.83699999999976</c:v>
                </c:pt>
                <c:pt idx="2087">
                  <c:v>646.02099999999996</c:v>
                </c:pt>
                <c:pt idx="2088">
                  <c:v>646.20500000000004</c:v>
                </c:pt>
                <c:pt idx="2089">
                  <c:v>646.39</c:v>
                </c:pt>
                <c:pt idx="2090">
                  <c:v>646.56999999999971</c:v>
                </c:pt>
                <c:pt idx="2091">
                  <c:v>646.74299999999971</c:v>
                </c:pt>
                <c:pt idx="2092">
                  <c:v>646.91000000000008</c:v>
                </c:pt>
                <c:pt idx="2093">
                  <c:v>647.072</c:v>
                </c:pt>
                <c:pt idx="2094">
                  <c:v>647.23599999999999</c:v>
                </c:pt>
                <c:pt idx="2095">
                  <c:v>647.40199999999982</c:v>
                </c:pt>
                <c:pt idx="2096">
                  <c:v>647.56699999999978</c:v>
                </c:pt>
                <c:pt idx="2097">
                  <c:v>647.72400000000005</c:v>
                </c:pt>
                <c:pt idx="2098">
                  <c:v>647.87699999999973</c:v>
                </c:pt>
                <c:pt idx="2099">
                  <c:v>648.03</c:v>
                </c:pt>
                <c:pt idx="2100">
                  <c:v>648.178</c:v>
                </c:pt>
                <c:pt idx="2101">
                  <c:v>648.31699999999978</c:v>
                </c:pt>
                <c:pt idx="2102">
                  <c:v>648.45699999999977</c:v>
                </c:pt>
                <c:pt idx="2103">
                  <c:v>648.596</c:v>
                </c:pt>
                <c:pt idx="2104">
                  <c:v>648.73700000000008</c:v>
                </c:pt>
                <c:pt idx="2105">
                  <c:v>648.88499999999999</c:v>
                </c:pt>
                <c:pt idx="2106">
                  <c:v>649.04300000000001</c:v>
                </c:pt>
                <c:pt idx="2107">
                  <c:v>649.21100000000001</c:v>
                </c:pt>
                <c:pt idx="2108">
                  <c:v>649.38499999999999</c:v>
                </c:pt>
                <c:pt idx="2109">
                  <c:v>649.55399999999997</c:v>
                </c:pt>
                <c:pt idx="2110">
                  <c:v>649.72400000000005</c:v>
                </c:pt>
                <c:pt idx="2111">
                  <c:v>649.89800000000002</c:v>
                </c:pt>
                <c:pt idx="2112">
                  <c:v>650.07500000000005</c:v>
                </c:pt>
                <c:pt idx="2113">
                  <c:v>650.24900000000002</c:v>
                </c:pt>
                <c:pt idx="2114">
                  <c:v>650.42399999999998</c:v>
                </c:pt>
                <c:pt idx="2115">
                  <c:v>650.59500000000003</c:v>
                </c:pt>
                <c:pt idx="2116">
                  <c:v>650.76699999999983</c:v>
                </c:pt>
                <c:pt idx="2117">
                  <c:v>650.93299999999977</c:v>
                </c:pt>
                <c:pt idx="2118">
                  <c:v>651.08799999999997</c:v>
                </c:pt>
                <c:pt idx="2119">
                  <c:v>651.23299999999972</c:v>
                </c:pt>
                <c:pt idx="2120">
                  <c:v>651.37300000000005</c:v>
                </c:pt>
                <c:pt idx="2121">
                  <c:v>651.51299999999969</c:v>
                </c:pt>
                <c:pt idx="2122">
                  <c:v>651.654</c:v>
                </c:pt>
                <c:pt idx="2123">
                  <c:v>651.80399999999997</c:v>
                </c:pt>
                <c:pt idx="2124">
                  <c:v>651.95599999999979</c:v>
                </c:pt>
                <c:pt idx="2125">
                  <c:v>652.11099999999999</c:v>
                </c:pt>
                <c:pt idx="2126">
                  <c:v>652.26800000000003</c:v>
                </c:pt>
                <c:pt idx="2127">
                  <c:v>652.42499999999973</c:v>
                </c:pt>
                <c:pt idx="2128">
                  <c:v>652.59199999999998</c:v>
                </c:pt>
                <c:pt idx="2129">
                  <c:v>652.76499999999999</c:v>
                </c:pt>
                <c:pt idx="2130">
                  <c:v>652.95399999999972</c:v>
                </c:pt>
                <c:pt idx="2131">
                  <c:v>653.14400000000001</c:v>
                </c:pt>
                <c:pt idx="2132">
                  <c:v>653.32599999999979</c:v>
                </c:pt>
                <c:pt idx="2133">
                  <c:v>653.50800000000004</c:v>
                </c:pt>
                <c:pt idx="2134">
                  <c:v>653.68799999999999</c:v>
                </c:pt>
                <c:pt idx="2135">
                  <c:v>653.86399999999981</c:v>
                </c:pt>
                <c:pt idx="2136">
                  <c:v>654.03699999999981</c:v>
                </c:pt>
                <c:pt idx="2137">
                  <c:v>654.21400000000006</c:v>
                </c:pt>
                <c:pt idx="2138">
                  <c:v>654.39199999999983</c:v>
                </c:pt>
                <c:pt idx="2139">
                  <c:v>654.56699999999978</c:v>
                </c:pt>
                <c:pt idx="2140">
                  <c:v>654.74299999999971</c:v>
                </c:pt>
                <c:pt idx="2141">
                  <c:v>654.92099999999982</c:v>
                </c:pt>
                <c:pt idx="2142">
                  <c:v>655.09699999999998</c:v>
                </c:pt>
                <c:pt idx="2143">
                  <c:v>655.27499999999998</c:v>
                </c:pt>
                <c:pt idx="2144">
                  <c:v>655.44999999999982</c:v>
                </c:pt>
                <c:pt idx="2145">
                  <c:v>655.61799999999971</c:v>
                </c:pt>
                <c:pt idx="2146">
                  <c:v>655.79</c:v>
                </c:pt>
                <c:pt idx="2147">
                  <c:v>655.96399999999971</c:v>
                </c:pt>
                <c:pt idx="2148">
                  <c:v>656.14499999999998</c:v>
                </c:pt>
                <c:pt idx="2149">
                  <c:v>656.32599999999979</c:v>
                </c:pt>
                <c:pt idx="2150">
                  <c:v>656.50599999999997</c:v>
                </c:pt>
                <c:pt idx="2151">
                  <c:v>656.68000000000006</c:v>
                </c:pt>
                <c:pt idx="2152">
                  <c:v>656.85199999999975</c:v>
                </c:pt>
                <c:pt idx="2153">
                  <c:v>657.01699999999983</c:v>
                </c:pt>
                <c:pt idx="2154">
                  <c:v>657.17600000000004</c:v>
                </c:pt>
                <c:pt idx="2155">
                  <c:v>657.32699999999977</c:v>
                </c:pt>
                <c:pt idx="2156">
                  <c:v>657.47500000000002</c:v>
                </c:pt>
                <c:pt idx="2157">
                  <c:v>657.62300000000005</c:v>
                </c:pt>
                <c:pt idx="2158">
                  <c:v>657.76699999999983</c:v>
                </c:pt>
                <c:pt idx="2159">
                  <c:v>657.91000000000008</c:v>
                </c:pt>
                <c:pt idx="2160">
                  <c:v>658.053</c:v>
                </c:pt>
                <c:pt idx="2161">
                  <c:v>658.19900000000007</c:v>
                </c:pt>
                <c:pt idx="2162">
                  <c:v>658.35199999999975</c:v>
                </c:pt>
                <c:pt idx="2163">
                  <c:v>658.50700000000006</c:v>
                </c:pt>
                <c:pt idx="2164">
                  <c:v>658.66300000000001</c:v>
                </c:pt>
                <c:pt idx="2165">
                  <c:v>658.81999999999971</c:v>
                </c:pt>
                <c:pt idx="2166">
                  <c:v>658.98700000000008</c:v>
                </c:pt>
                <c:pt idx="2167">
                  <c:v>659.16000000000008</c:v>
                </c:pt>
                <c:pt idx="2168">
                  <c:v>659.33400000000006</c:v>
                </c:pt>
                <c:pt idx="2169">
                  <c:v>659.5029999999997</c:v>
                </c:pt>
                <c:pt idx="2170">
                  <c:v>659.66399999999999</c:v>
                </c:pt>
                <c:pt idx="2171">
                  <c:v>659.81899999999996</c:v>
                </c:pt>
                <c:pt idx="2172">
                  <c:v>659.97400000000005</c:v>
                </c:pt>
                <c:pt idx="2173">
                  <c:v>660.13099999999997</c:v>
                </c:pt>
                <c:pt idx="2174">
                  <c:v>660.28700000000003</c:v>
                </c:pt>
                <c:pt idx="2175">
                  <c:v>660.44499999999971</c:v>
                </c:pt>
                <c:pt idx="2176">
                  <c:v>660.601</c:v>
                </c:pt>
                <c:pt idx="2177">
                  <c:v>660.76</c:v>
                </c:pt>
                <c:pt idx="2178">
                  <c:v>660.92899999999997</c:v>
                </c:pt>
                <c:pt idx="2179">
                  <c:v>661.10699999999997</c:v>
                </c:pt>
                <c:pt idx="2180">
                  <c:v>661.28600000000006</c:v>
                </c:pt>
                <c:pt idx="2181">
                  <c:v>661.46699999999976</c:v>
                </c:pt>
                <c:pt idx="2182">
                  <c:v>661.64599999999996</c:v>
                </c:pt>
                <c:pt idx="2183">
                  <c:v>661.82299999999975</c:v>
                </c:pt>
                <c:pt idx="2184">
                  <c:v>661.99400000000003</c:v>
                </c:pt>
                <c:pt idx="2185">
                  <c:v>662.15899999999999</c:v>
                </c:pt>
                <c:pt idx="2186">
                  <c:v>662.32599999999979</c:v>
                </c:pt>
                <c:pt idx="2187">
                  <c:v>662.49900000000002</c:v>
                </c:pt>
                <c:pt idx="2188">
                  <c:v>662.67600000000004</c:v>
                </c:pt>
                <c:pt idx="2189">
                  <c:v>662.85199999999975</c:v>
                </c:pt>
                <c:pt idx="2190">
                  <c:v>663.02800000000002</c:v>
                </c:pt>
                <c:pt idx="2191">
                  <c:v>663.20399999999995</c:v>
                </c:pt>
                <c:pt idx="2192">
                  <c:v>663.37400000000002</c:v>
                </c:pt>
                <c:pt idx="2193">
                  <c:v>663.52800000000002</c:v>
                </c:pt>
                <c:pt idx="2194">
                  <c:v>663.678</c:v>
                </c:pt>
                <c:pt idx="2195">
                  <c:v>663.82799999999975</c:v>
                </c:pt>
                <c:pt idx="2196">
                  <c:v>663.98199999999997</c:v>
                </c:pt>
                <c:pt idx="2197">
                  <c:v>664.14499999999998</c:v>
                </c:pt>
                <c:pt idx="2198">
                  <c:v>664.31799999999976</c:v>
                </c:pt>
                <c:pt idx="2199">
                  <c:v>664.495</c:v>
                </c:pt>
                <c:pt idx="2200">
                  <c:v>664.67399999999998</c:v>
                </c:pt>
                <c:pt idx="2201">
                  <c:v>664.84599999999978</c:v>
                </c:pt>
                <c:pt idx="2202">
                  <c:v>665.01299999999969</c:v>
                </c:pt>
                <c:pt idx="2203">
                  <c:v>665.173</c:v>
                </c:pt>
                <c:pt idx="2204">
                  <c:v>665.32599999999979</c:v>
                </c:pt>
                <c:pt idx="2205">
                  <c:v>665.476</c:v>
                </c:pt>
                <c:pt idx="2206">
                  <c:v>665.62900000000002</c:v>
                </c:pt>
                <c:pt idx="2207">
                  <c:v>665.779</c:v>
                </c:pt>
                <c:pt idx="2208">
                  <c:v>665.93900000000008</c:v>
                </c:pt>
                <c:pt idx="2209">
                  <c:v>666.1</c:v>
                </c:pt>
                <c:pt idx="2210">
                  <c:v>666.26099999999997</c:v>
                </c:pt>
                <c:pt idx="2211">
                  <c:v>666.43000000000006</c:v>
                </c:pt>
                <c:pt idx="2212">
                  <c:v>666.59900000000005</c:v>
                </c:pt>
                <c:pt idx="2213">
                  <c:v>666.76</c:v>
                </c:pt>
                <c:pt idx="2214">
                  <c:v>666.9219999999998</c:v>
                </c:pt>
                <c:pt idx="2215">
                  <c:v>667.08</c:v>
                </c:pt>
                <c:pt idx="2216">
                  <c:v>667.24099999999999</c:v>
                </c:pt>
                <c:pt idx="2217">
                  <c:v>667.40100000000007</c:v>
                </c:pt>
                <c:pt idx="2218">
                  <c:v>667.55899999999997</c:v>
                </c:pt>
                <c:pt idx="2219">
                  <c:v>667.72</c:v>
                </c:pt>
                <c:pt idx="2220">
                  <c:v>667.88300000000004</c:v>
                </c:pt>
                <c:pt idx="2221">
                  <c:v>668.0509999999997</c:v>
                </c:pt>
                <c:pt idx="2222">
                  <c:v>668.22299999999996</c:v>
                </c:pt>
                <c:pt idx="2223">
                  <c:v>668.39499999999998</c:v>
                </c:pt>
                <c:pt idx="2224">
                  <c:v>668.57400000000007</c:v>
                </c:pt>
                <c:pt idx="2225">
                  <c:v>668.7529999999997</c:v>
                </c:pt>
                <c:pt idx="2226">
                  <c:v>668.91399999999999</c:v>
                </c:pt>
                <c:pt idx="2227">
                  <c:v>669.06400000000008</c:v>
                </c:pt>
                <c:pt idx="2228">
                  <c:v>669.20900000000006</c:v>
                </c:pt>
                <c:pt idx="2229">
                  <c:v>669.3499999999998</c:v>
                </c:pt>
                <c:pt idx="2230">
                  <c:v>669.49400000000003</c:v>
                </c:pt>
                <c:pt idx="2231">
                  <c:v>669.654</c:v>
                </c:pt>
                <c:pt idx="2232">
                  <c:v>669.83300000000008</c:v>
                </c:pt>
                <c:pt idx="2233">
                  <c:v>670.02300000000002</c:v>
                </c:pt>
                <c:pt idx="2234">
                  <c:v>670.21400000000006</c:v>
                </c:pt>
                <c:pt idx="2235">
                  <c:v>670.40100000000007</c:v>
                </c:pt>
                <c:pt idx="2236">
                  <c:v>670.57899999999995</c:v>
                </c:pt>
                <c:pt idx="2237">
                  <c:v>670.74599999999998</c:v>
                </c:pt>
                <c:pt idx="2238">
                  <c:v>670.91300000000001</c:v>
                </c:pt>
                <c:pt idx="2239">
                  <c:v>671.07799999999997</c:v>
                </c:pt>
                <c:pt idx="2240">
                  <c:v>671.23500000000001</c:v>
                </c:pt>
                <c:pt idx="2241">
                  <c:v>671.39300000000003</c:v>
                </c:pt>
                <c:pt idx="2242">
                  <c:v>671.5509999999997</c:v>
                </c:pt>
                <c:pt idx="2243">
                  <c:v>671.71900000000005</c:v>
                </c:pt>
                <c:pt idx="2244">
                  <c:v>671.904</c:v>
                </c:pt>
                <c:pt idx="2245">
                  <c:v>672.1</c:v>
                </c:pt>
                <c:pt idx="2246">
                  <c:v>672.29500000000007</c:v>
                </c:pt>
                <c:pt idx="2247">
                  <c:v>672.48700000000008</c:v>
                </c:pt>
                <c:pt idx="2248">
                  <c:v>672.66800000000001</c:v>
                </c:pt>
                <c:pt idx="2249">
                  <c:v>672.8449999999998</c:v>
                </c:pt>
                <c:pt idx="2250">
                  <c:v>673.02199999999971</c:v>
                </c:pt>
                <c:pt idx="2251">
                  <c:v>673.197</c:v>
                </c:pt>
                <c:pt idx="2252">
                  <c:v>673.36399999999981</c:v>
                </c:pt>
                <c:pt idx="2253">
                  <c:v>673.51900000000001</c:v>
                </c:pt>
                <c:pt idx="2254">
                  <c:v>673.66499999999996</c:v>
                </c:pt>
                <c:pt idx="2255">
                  <c:v>673.81099999999969</c:v>
                </c:pt>
                <c:pt idx="2256">
                  <c:v>673.95699999999977</c:v>
                </c:pt>
                <c:pt idx="2257">
                  <c:v>674.10599999999999</c:v>
                </c:pt>
                <c:pt idx="2258">
                  <c:v>674.26099999999997</c:v>
                </c:pt>
                <c:pt idx="2259">
                  <c:v>674.42399999999998</c:v>
                </c:pt>
                <c:pt idx="2260">
                  <c:v>674.59500000000003</c:v>
                </c:pt>
                <c:pt idx="2261">
                  <c:v>674.75800000000004</c:v>
                </c:pt>
                <c:pt idx="2262">
                  <c:v>674.91000000000008</c:v>
                </c:pt>
                <c:pt idx="2263">
                  <c:v>675.05999999999983</c:v>
                </c:pt>
                <c:pt idx="2264">
                  <c:v>675.21500000000003</c:v>
                </c:pt>
                <c:pt idx="2265">
                  <c:v>675.375</c:v>
                </c:pt>
                <c:pt idx="2266">
                  <c:v>675.53699999999981</c:v>
                </c:pt>
                <c:pt idx="2267">
                  <c:v>675.7</c:v>
                </c:pt>
                <c:pt idx="2268">
                  <c:v>675.85799999999949</c:v>
                </c:pt>
                <c:pt idx="2269">
                  <c:v>676.01199999999972</c:v>
                </c:pt>
                <c:pt idx="2270">
                  <c:v>676.16599999999971</c:v>
                </c:pt>
                <c:pt idx="2271">
                  <c:v>676.3209999999998</c:v>
                </c:pt>
                <c:pt idx="2272">
                  <c:v>676.46899999999982</c:v>
                </c:pt>
                <c:pt idx="2273">
                  <c:v>676.61599999999999</c:v>
                </c:pt>
                <c:pt idx="2274">
                  <c:v>676.75900000000001</c:v>
                </c:pt>
                <c:pt idx="2275">
                  <c:v>676.90300000000002</c:v>
                </c:pt>
                <c:pt idx="2276">
                  <c:v>677.05699999999979</c:v>
                </c:pt>
                <c:pt idx="2277">
                  <c:v>677.21900000000005</c:v>
                </c:pt>
                <c:pt idx="2278">
                  <c:v>677.38499999999999</c:v>
                </c:pt>
                <c:pt idx="2279">
                  <c:v>677.553</c:v>
                </c:pt>
                <c:pt idx="2280">
                  <c:v>677.72199999999998</c:v>
                </c:pt>
                <c:pt idx="2281">
                  <c:v>677.89400000000001</c:v>
                </c:pt>
                <c:pt idx="2282">
                  <c:v>678.06099999999969</c:v>
                </c:pt>
                <c:pt idx="2283">
                  <c:v>678.22400000000005</c:v>
                </c:pt>
                <c:pt idx="2284">
                  <c:v>678.375</c:v>
                </c:pt>
                <c:pt idx="2285">
                  <c:v>678.51499999999999</c:v>
                </c:pt>
                <c:pt idx="2286">
                  <c:v>678.649</c:v>
                </c:pt>
                <c:pt idx="2287">
                  <c:v>678.79</c:v>
                </c:pt>
                <c:pt idx="2288">
                  <c:v>678.93499999999972</c:v>
                </c:pt>
                <c:pt idx="2289">
                  <c:v>679.08400000000006</c:v>
                </c:pt>
                <c:pt idx="2290">
                  <c:v>679.24</c:v>
                </c:pt>
                <c:pt idx="2291">
                  <c:v>679.40599999999972</c:v>
                </c:pt>
                <c:pt idx="2292">
                  <c:v>679.57400000000007</c:v>
                </c:pt>
                <c:pt idx="2293">
                  <c:v>679.73299999999972</c:v>
                </c:pt>
                <c:pt idx="2294">
                  <c:v>679.88300000000004</c:v>
                </c:pt>
                <c:pt idx="2295">
                  <c:v>680.02099999999996</c:v>
                </c:pt>
                <c:pt idx="2296">
                  <c:v>680.16800000000001</c:v>
                </c:pt>
                <c:pt idx="2297">
                  <c:v>680.3209999999998</c:v>
                </c:pt>
                <c:pt idx="2298">
                  <c:v>680.46899999999982</c:v>
                </c:pt>
                <c:pt idx="2299">
                  <c:v>680.61799999999971</c:v>
                </c:pt>
                <c:pt idx="2300">
                  <c:v>680.77</c:v>
                </c:pt>
                <c:pt idx="2301">
                  <c:v>680.92099999999982</c:v>
                </c:pt>
                <c:pt idx="2302">
                  <c:v>681.08100000000002</c:v>
                </c:pt>
                <c:pt idx="2303">
                  <c:v>681.24700000000007</c:v>
                </c:pt>
                <c:pt idx="2304">
                  <c:v>681.42699999999979</c:v>
                </c:pt>
                <c:pt idx="2305">
                  <c:v>681.62200000000007</c:v>
                </c:pt>
                <c:pt idx="2306">
                  <c:v>681.83499999999981</c:v>
                </c:pt>
                <c:pt idx="2307">
                  <c:v>682.05799999999977</c:v>
                </c:pt>
                <c:pt idx="2308">
                  <c:v>682.26299999999969</c:v>
                </c:pt>
                <c:pt idx="2309">
                  <c:v>682.4459999999998</c:v>
                </c:pt>
                <c:pt idx="2310">
                  <c:v>682.62300000000005</c:v>
                </c:pt>
                <c:pt idx="2311">
                  <c:v>682.80599999999981</c:v>
                </c:pt>
                <c:pt idx="2312">
                  <c:v>682.99199999999996</c:v>
                </c:pt>
                <c:pt idx="2313">
                  <c:v>683.18299999999999</c:v>
                </c:pt>
                <c:pt idx="2314">
                  <c:v>683.375</c:v>
                </c:pt>
                <c:pt idx="2315">
                  <c:v>683.5659999999998</c:v>
                </c:pt>
                <c:pt idx="2316">
                  <c:v>683.74299999999971</c:v>
                </c:pt>
                <c:pt idx="2317">
                  <c:v>683.89499999999998</c:v>
                </c:pt>
                <c:pt idx="2318">
                  <c:v>684.0319999999997</c:v>
                </c:pt>
                <c:pt idx="2319">
                  <c:v>684.18100000000004</c:v>
                </c:pt>
                <c:pt idx="2320">
                  <c:v>684.34399999999982</c:v>
                </c:pt>
                <c:pt idx="2321">
                  <c:v>684.51600000000008</c:v>
                </c:pt>
                <c:pt idx="2322">
                  <c:v>684.68499999999995</c:v>
                </c:pt>
                <c:pt idx="2323">
                  <c:v>684.84399999999982</c:v>
                </c:pt>
                <c:pt idx="2324">
                  <c:v>684.98400000000004</c:v>
                </c:pt>
                <c:pt idx="2325">
                  <c:v>685.10799999999972</c:v>
                </c:pt>
                <c:pt idx="2326">
                  <c:v>685.22699999999998</c:v>
                </c:pt>
                <c:pt idx="2327">
                  <c:v>685.34099999999978</c:v>
                </c:pt>
                <c:pt idx="2328">
                  <c:v>685.4459999999998</c:v>
                </c:pt>
                <c:pt idx="2329">
                  <c:v>685.53099999999972</c:v>
                </c:pt>
                <c:pt idx="2330">
                  <c:v>685.60400000000004</c:v>
                </c:pt>
                <c:pt idx="2331">
                  <c:v>685.68700000000001</c:v>
                </c:pt>
                <c:pt idx="2332">
                  <c:v>685.78300000000002</c:v>
                </c:pt>
                <c:pt idx="2333">
                  <c:v>685.88499999999999</c:v>
                </c:pt>
                <c:pt idx="2334">
                  <c:v>685.98599999999999</c:v>
                </c:pt>
                <c:pt idx="2335">
                  <c:v>686.09199999999998</c:v>
                </c:pt>
                <c:pt idx="2336">
                  <c:v>686.20299999999997</c:v>
                </c:pt>
                <c:pt idx="2337">
                  <c:v>686.32199999999978</c:v>
                </c:pt>
                <c:pt idx="2338">
                  <c:v>686.4459999999998</c:v>
                </c:pt>
                <c:pt idx="2339">
                  <c:v>686.55999999999983</c:v>
                </c:pt>
                <c:pt idx="2340">
                  <c:v>686.68799999999999</c:v>
                </c:pt>
                <c:pt idx="2341">
                  <c:v>686.84699999999975</c:v>
                </c:pt>
                <c:pt idx="2342">
                  <c:v>687.053</c:v>
                </c:pt>
                <c:pt idx="2343">
                  <c:v>687.29399999999998</c:v>
                </c:pt>
                <c:pt idx="2344">
                  <c:v>687.53899999999999</c:v>
                </c:pt>
                <c:pt idx="2345">
                  <c:v>687.75800000000004</c:v>
                </c:pt>
                <c:pt idx="2346">
                  <c:v>687.94799999999975</c:v>
                </c:pt>
                <c:pt idx="2347">
                  <c:v>688.11599999999999</c:v>
                </c:pt>
                <c:pt idx="2348">
                  <c:v>688.27600000000007</c:v>
                </c:pt>
                <c:pt idx="2349">
                  <c:v>688.44199999999978</c:v>
                </c:pt>
                <c:pt idx="2350">
                  <c:v>688.61200000000008</c:v>
                </c:pt>
                <c:pt idx="2351">
                  <c:v>688.79100000000005</c:v>
                </c:pt>
                <c:pt idx="2352">
                  <c:v>688.97699999999998</c:v>
                </c:pt>
                <c:pt idx="2353">
                  <c:v>689.16699999999969</c:v>
                </c:pt>
                <c:pt idx="2354">
                  <c:v>689.35399999999981</c:v>
                </c:pt>
                <c:pt idx="2355">
                  <c:v>689.52600000000007</c:v>
                </c:pt>
                <c:pt idx="2356">
                  <c:v>689.67499999999995</c:v>
                </c:pt>
                <c:pt idx="2357">
                  <c:v>689.803</c:v>
                </c:pt>
                <c:pt idx="2358">
                  <c:v>689.928</c:v>
                </c:pt>
                <c:pt idx="2359">
                  <c:v>690.06099999999969</c:v>
                </c:pt>
                <c:pt idx="2360">
                  <c:v>690.197</c:v>
                </c:pt>
                <c:pt idx="2361">
                  <c:v>690.32699999999977</c:v>
                </c:pt>
                <c:pt idx="2362">
                  <c:v>690.45999999999981</c:v>
                </c:pt>
                <c:pt idx="2363">
                  <c:v>690.6</c:v>
                </c:pt>
                <c:pt idx="2364">
                  <c:v>690.7529999999997</c:v>
                </c:pt>
                <c:pt idx="2365">
                  <c:v>690.91599999999971</c:v>
                </c:pt>
                <c:pt idx="2366">
                  <c:v>691.09199999999998</c:v>
                </c:pt>
                <c:pt idx="2367">
                  <c:v>691.26800000000003</c:v>
                </c:pt>
                <c:pt idx="2368">
                  <c:v>691.4459999999998</c:v>
                </c:pt>
                <c:pt idx="2369">
                  <c:v>691.63799999999969</c:v>
                </c:pt>
                <c:pt idx="2370">
                  <c:v>691.83300000000008</c:v>
                </c:pt>
                <c:pt idx="2371">
                  <c:v>692.02499999999998</c:v>
                </c:pt>
                <c:pt idx="2372">
                  <c:v>692.21</c:v>
                </c:pt>
                <c:pt idx="2373">
                  <c:v>692.39400000000001</c:v>
                </c:pt>
                <c:pt idx="2374">
                  <c:v>692.58799999999997</c:v>
                </c:pt>
                <c:pt idx="2375">
                  <c:v>692.79</c:v>
                </c:pt>
                <c:pt idx="2376">
                  <c:v>692.99400000000003</c:v>
                </c:pt>
                <c:pt idx="2377">
                  <c:v>693.19299999999998</c:v>
                </c:pt>
                <c:pt idx="2378">
                  <c:v>693.38699999999972</c:v>
                </c:pt>
                <c:pt idx="2379">
                  <c:v>693.58</c:v>
                </c:pt>
                <c:pt idx="2380">
                  <c:v>693.76400000000001</c:v>
                </c:pt>
                <c:pt idx="2381">
                  <c:v>693.93699999999978</c:v>
                </c:pt>
                <c:pt idx="2382">
                  <c:v>694.10699999999997</c:v>
                </c:pt>
                <c:pt idx="2383">
                  <c:v>694.28500000000008</c:v>
                </c:pt>
                <c:pt idx="2384">
                  <c:v>694.46199999999976</c:v>
                </c:pt>
                <c:pt idx="2385">
                  <c:v>694.64300000000003</c:v>
                </c:pt>
                <c:pt idx="2386">
                  <c:v>694.81999999999971</c:v>
                </c:pt>
                <c:pt idx="2387">
                  <c:v>694.995</c:v>
                </c:pt>
                <c:pt idx="2388">
                  <c:v>695.15800000000002</c:v>
                </c:pt>
                <c:pt idx="2389">
                  <c:v>695.31099999999969</c:v>
                </c:pt>
                <c:pt idx="2390">
                  <c:v>695.46299999999974</c:v>
                </c:pt>
                <c:pt idx="2391">
                  <c:v>695.61599999999999</c:v>
                </c:pt>
                <c:pt idx="2392">
                  <c:v>695.76299999999969</c:v>
                </c:pt>
                <c:pt idx="2393">
                  <c:v>695.9069999999997</c:v>
                </c:pt>
                <c:pt idx="2394">
                  <c:v>696.06699999999978</c:v>
                </c:pt>
                <c:pt idx="2395">
                  <c:v>696.24299999999971</c:v>
                </c:pt>
                <c:pt idx="2396">
                  <c:v>696.41800000000001</c:v>
                </c:pt>
                <c:pt idx="2397">
                  <c:v>696.59100000000001</c:v>
                </c:pt>
                <c:pt idx="2398">
                  <c:v>696.76299999999969</c:v>
                </c:pt>
                <c:pt idx="2399">
                  <c:v>696.93799999999976</c:v>
                </c:pt>
                <c:pt idx="2400">
                  <c:v>697.11799999999971</c:v>
                </c:pt>
                <c:pt idx="2401">
                  <c:v>697.31299999999976</c:v>
                </c:pt>
                <c:pt idx="2402">
                  <c:v>697.51600000000008</c:v>
                </c:pt>
                <c:pt idx="2403">
                  <c:v>697.71400000000006</c:v>
                </c:pt>
                <c:pt idx="2404">
                  <c:v>697.9</c:v>
                </c:pt>
                <c:pt idx="2405">
                  <c:v>698.06999999999971</c:v>
                </c:pt>
                <c:pt idx="2406">
                  <c:v>698.22299999999996</c:v>
                </c:pt>
                <c:pt idx="2407">
                  <c:v>698.36599999999976</c:v>
                </c:pt>
                <c:pt idx="2408">
                  <c:v>698.50599999999997</c:v>
                </c:pt>
                <c:pt idx="2409">
                  <c:v>698.65199999999982</c:v>
                </c:pt>
                <c:pt idx="2410">
                  <c:v>698.8009999999997</c:v>
                </c:pt>
                <c:pt idx="2411">
                  <c:v>698.94900000000007</c:v>
                </c:pt>
                <c:pt idx="2412">
                  <c:v>699.1</c:v>
                </c:pt>
                <c:pt idx="2413">
                  <c:v>699.25199999999973</c:v>
                </c:pt>
                <c:pt idx="2414">
                  <c:v>699.40599999999972</c:v>
                </c:pt>
                <c:pt idx="2415">
                  <c:v>699.56899999999996</c:v>
                </c:pt>
                <c:pt idx="2416">
                  <c:v>699.73900000000003</c:v>
                </c:pt>
                <c:pt idx="2417">
                  <c:v>699.91199999999981</c:v>
                </c:pt>
                <c:pt idx="2418">
                  <c:v>700.08300000000008</c:v>
                </c:pt>
                <c:pt idx="2419">
                  <c:v>700.26099999999997</c:v>
                </c:pt>
                <c:pt idx="2420">
                  <c:v>700.44499999999971</c:v>
                </c:pt>
                <c:pt idx="2421">
                  <c:v>700.63499999999999</c:v>
                </c:pt>
                <c:pt idx="2422">
                  <c:v>700.83099999999979</c:v>
                </c:pt>
                <c:pt idx="2423">
                  <c:v>701.02199999999971</c:v>
                </c:pt>
                <c:pt idx="2424">
                  <c:v>701.20800000000008</c:v>
                </c:pt>
                <c:pt idx="2425">
                  <c:v>701.39199999999983</c:v>
                </c:pt>
                <c:pt idx="2426">
                  <c:v>701.57799999999997</c:v>
                </c:pt>
                <c:pt idx="2427">
                  <c:v>701.76600000000008</c:v>
                </c:pt>
                <c:pt idx="2428">
                  <c:v>701.95299999999975</c:v>
                </c:pt>
                <c:pt idx="2429">
                  <c:v>702.13900000000001</c:v>
                </c:pt>
                <c:pt idx="2430">
                  <c:v>702.3209999999998</c:v>
                </c:pt>
                <c:pt idx="2431">
                  <c:v>702.49900000000002</c:v>
                </c:pt>
                <c:pt idx="2432">
                  <c:v>702.66800000000001</c:v>
                </c:pt>
                <c:pt idx="2433">
                  <c:v>702.83400000000006</c:v>
                </c:pt>
                <c:pt idx="2434">
                  <c:v>703</c:v>
                </c:pt>
                <c:pt idx="2435">
                  <c:v>703.17200000000003</c:v>
                </c:pt>
                <c:pt idx="2436">
                  <c:v>703.35099999999977</c:v>
                </c:pt>
                <c:pt idx="2437">
                  <c:v>703.53</c:v>
                </c:pt>
                <c:pt idx="2438">
                  <c:v>703.702</c:v>
                </c:pt>
                <c:pt idx="2439">
                  <c:v>703.86699999999962</c:v>
                </c:pt>
                <c:pt idx="2440">
                  <c:v>704.02199999999971</c:v>
                </c:pt>
                <c:pt idx="2441">
                  <c:v>704.16599999999971</c:v>
                </c:pt>
                <c:pt idx="2442">
                  <c:v>704.30599999999981</c:v>
                </c:pt>
                <c:pt idx="2443">
                  <c:v>704.44299999999976</c:v>
                </c:pt>
                <c:pt idx="2444">
                  <c:v>704.58300000000008</c:v>
                </c:pt>
                <c:pt idx="2445">
                  <c:v>704.72</c:v>
                </c:pt>
                <c:pt idx="2446">
                  <c:v>704.85199999999975</c:v>
                </c:pt>
                <c:pt idx="2447">
                  <c:v>704.99099999999999</c:v>
                </c:pt>
                <c:pt idx="2448">
                  <c:v>705.13099999999997</c:v>
                </c:pt>
                <c:pt idx="2449">
                  <c:v>705.28</c:v>
                </c:pt>
                <c:pt idx="2450">
                  <c:v>705.43900000000008</c:v>
                </c:pt>
                <c:pt idx="2451">
                  <c:v>705.61300000000006</c:v>
                </c:pt>
                <c:pt idx="2452">
                  <c:v>705.78800000000001</c:v>
                </c:pt>
                <c:pt idx="2453">
                  <c:v>705.95199999999977</c:v>
                </c:pt>
                <c:pt idx="2454">
                  <c:v>706.11300000000006</c:v>
                </c:pt>
                <c:pt idx="2455">
                  <c:v>706.27600000000007</c:v>
                </c:pt>
                <c:pt idx="2456">
                  <c:v>706.43299999999977</c:v>
                </c:pt>
                <c:pt idx="2457">
                  <c:v>706.58500000000004</c:v>
                </c:pt>
                <c:pt idx="2458">
                  <c:v>706.745</c:v>
                </c:pt>
                <c:pt idx="2459">
                  <c:v>706.91499999999996</c:v>
                </c:pt>
                <c:pt idx="2460">
                  <c:v>707.09</c:v>
                </c:pt>
                <c:pt idx="2461">
                  <c:v>707.27300000000002</c:v>
                </c:pt>
                <c:pt idx="2462">
                  <c:v>707.45299999999975</c:v>
                </c:pt>
                <c:pt idx="2463">
                  <c:v>707.63699999999972</c:v>
                </c:pt>
                <c:pt idx="2464">
                  <c:v>707.82199999999978</c:v>
                </c:pt>
                <c:pt idx="2465">
                  <c:v>708.01400000000001</c:v>
                </c:pt>
                <c:pt idx="2466">
                  <c:v>708.21600000000001</c:v>
                </c:pt>
                <c:pt idx="2467">
                  <c:v>708.42000000000007</c:v>
                </c:pt>
                <c:pt idx="2468">
                  <c:v>708.61799999999971</c:v>
                </c:pt>
                <c:pt idx="2469">
                  <c:v>708.80199999999979</c:v>
                </c:pt>
                <c:pt idx="2470">
                  <c:v>708.98099999999999</c:v>
                </c:pt>
                <c:pt idx="2471">
                  <c:v>709.15499999999997</c:v>
                </c:pt>
                <c:pt idx="2472">
                  <c:v>709.32199999999978</c:v>
                </c:pt>
                <c:pt idx="2473">
                  <c:v>709.48099999999999</c:v>
                </c:pt>
                <c:pt idx="2474">
                  <c:v>709.63400000000001</c:v>
                </c:pt>
                <c:pt idx="2475">
                  <c:v>709.78899999999999</c:v>
                </c:pt>
                <c:pt idx="2476">
                  <c:v>709.95099999999979</c:v>
                </c:pt>
                <c:pt idx="2477">
                  <c:v>710.10900000000004</c:v>
                </c:pt>
                <c:pt idx="2478">
                  <c:v>710.27300000000002</c:v>
                </c:pt>
                <c:pt idx="2479">
                  <c:v>710.43999999999983</c:v>
                </c:pt>
                <c:pt idx="2480">
                  <c:v>710.61799999999971</c:v>
                </c:pt>
                <c:pt idx="2481">
                  <c:v>710.81199999999978</c:v>
                </c:pt>
                <c:pt idx="2482">
                  <c:v>711.01400000000001</c:v>
                </c:pt>
                <c:pt idx="2483">
                  <c:v>711.21299999999997</c:v>
                </c:pt>
                <c:pt idx="2484">
                  <c:v>711.4</c:v>
                </c:pt>
                <c:pt idx="2485">
                  <c:v>711.58500000000004</c:v>
                </c:pt>
                <c:pt idx="2486">
                  <c:v>711.77</c:v>
                </c:pt>
                <c:pt idx="2487">
                  <c:v>711.94799999999975</c:v>
                </c:pt>
                <c:pt idx="2488">
                  <c:v>712.11900000000003</c:v>
                </c:pt>
                <c:pt idx="2489">
                  <c:v>712.28099999999995</c:v>
                </c:pt>
                <c:pt idx="2490">
                  <c:v>712.43299999999977</c:v>
                </c:pt>
                <c:pt idx="2491">
                  <c:v>712.58600000000001</c:v>
                </c:pt>
                <c:pt idx="2492">
                  <c:v>712.73199999999997</c:v>
                </c:pt>
                <c:pt idx="2493">
                  <c:v>712.87599999999998</c:v>
                </c:pt>
                <c:pt idx="2494">
                  <c:v>713.01699999999983</c:v>
                </c:pt>
                <c:pt idx="2495">
                  <c:v>713.16000000000008</c:v>
                </c:pt>
                <c:pt idx="2496">
                  <c:v>713.31899999999996</c:v>
                </c:pt>
                <c:pt idx="2497">
                  <c:v>713.49299999999971</c:v>
                </c:pt>
                <c:pt idx="2498">
                  <c:v>713.65899999999999</c:v>
                </c:pt>
                <c:pt idx="2499">
                  <c:v>713.80500000000006</c:v>
                </c:pt>
                <c:pt idx="2500">
                  <c:v>713.93499999999972</c:v>
                </c:pt>
                <c:pt idx="2501">
                  <c:v>714.05699999999979</c:v>
                </c:pt>
                <c:pt idx="2502">
                  <c:v>714.18299999999999</c:v>
                </c:pt>
                <c:pt idx="2503">
                  <c:v>714.31799999999976</c:v>
                </c:pt>
                <c:pt idx="2504">
                  <c:v>714.46199999999976</c:v>
                </c:pt>
                <c:pt idx="2505">
                  <c:v>714.60500000000002</c:v>
                </c:pt>
                <c:pt idx="2506">
                  <c:v>714.75</c:v>
                </c:pt>
                <c:pt idx="2507">
                  <c:v>714.89499999999998</c:v>
                </c:pt>
                <c:pt idx="2508">
                  <c:v>715.04399999999998</c:v>
                </c:pt>
                <c:pt idx="2509">
                  <c:v>715.19100000000003</c:v>
                </c:pt>
                <c:pt idx="2510">
                  <c:v>715.33199999999977</c:v>
                </c:pt>
                <c:pt idx="2511">
                  <c:v>715.46800000000007</c:v>
                </c:pt>
                <c:pt idx="2512">
                  <c:v>715.61</c:v>
                </c:pt>
                <c:pt idx="2513">
                  <c:v>715.76699999999983</c:v>
                </c:pt>
                <c:pt idx="2514">
                  <c:v>715.93399999999997</c:v>
                </c:pt>
                <c:pt idx="2515">
                  <c:v>716.10300000000007</c:v>
                </c:pt>
                <c:pt idx="2516">
                  <c:v>716.27700000000004</c:v>
                </c:pt>
                <c:pt idx="2517">
                  <c:v>716.45299999999975</c:v>
                </c:pt>
                <c:pt idx="2518">
                  <c:v>716.63799999999969</c:v>
                </c:pt>
                <c:pt idx="2519">
                  <c:v>716.85999999999979</c:v>
                </c:pt>
                <c:pt idx="2520">
                  <c:v>717.10500000000002</c:v>
                </c:pt>
                <c:pt idx="2521">
                  <c:v>717.3589999999997</c:v>
                </c:pt>
                <c:pt idx="2522">
                  <c:v>717.60500000000002</c:v>
                </c:pt>
                <c:pt idx="2523">
                  <c:v>717.83699999999976</c:v>
                </c:pt>
                <c:pt idx="2524">
                  <c:v>718.0509999999997</c:v>
                </c:pt>
                <c:pt idx="2525">
                  <c:v>718.25700000000006</c:v>
                </c:pt>
                <c:pt idx="2526">
                  <c:v>718.45599999999979</c:v>
                </c:pt>
                <c:pt idx="2527">
                  <c:v>718.64800000000002</c:v>
                </c:pt>
                <c:pt idx="2528">
                  <c:v>718.83499999999981</c:v>
                </c:pt>
                <c:pt idx="2529">
                  <c:v>719.01299999999969</c:v>
                </c:pt>
                <c:pt idx="2530">
                  <c:v>719.18299999999999</c:v>
                </c:pt>
                <c:pt idx="2531">
                  <c:v>719.35199999999975</c:v>
                </c:pt>
                <c:pt idx="2532">
                  <c:v>719.53</c:v>
                </c:pt>
                <c:pt idx="2533">
                  <c:v>719.72</c:v>
                </c:pt>
                <c:pt idx="2534">
                  <c:v>719.91899999999998</c:v>
                </c:pt>
                <c:pt idx="2535">
                  <c:v>720.12</c:v>
                </c:pt>
                <c:pt idx="2536">
                  <c:v>720.30799999999977</c:v>
                </c:pt>
                <c:pt idx="2537">
                  <c:v>720.49</c:v>
                </c:pt>
                <c:pt idx="2538">
                  <c:v>720.66599999999971</c:v>
                </c:pt>
                <c:pt idx="2539">
                  <c:v>720.83799999999974</c:v>
                </c:pt>
                <c:pt idx="2540">
                  <c:v>720.99800000000005</c:v>
                </c:pt>
                <c:pt idx="2541">
                  <c:v>721.14699999999971</c:v>
                </c:pt>
                <c:pt idx="2542">
                  <c:v>721.30199999999979</c:v>
                </c:pt>
                <c:pt idx="2543">
                  <c:v>721.471</c:v>
                </c:pt>
                <c:pt idx="2544">
                  <c:v>721.65599999999972</c:v>
                </c:pt>
                <c:pt idx="2545">
                  <c:v>721.8499999999998</c:v>
                </c:pt>
                <c:pt idx="2546">
                  <c:v>722.05199999999979</c:v>
                </c:pt>
                <c:pt idx="2547">
                  <c:v>722.25199999999973</c:v>
                </c:pt>
                <c:pt idx="2548">
                  <c:v>722.44199999999978</c:v>
                </c:pt>
                <c:pt idx="2549">
                  <c:v>722.62400000000002</c:v>
                </c:pt>
                <c:pt idx="2550">
                  <c:v>722.798</c:v>
                </c:pt>
                <c:pt idx="2551">
                  <c:v>722.96399999999971</c:v>
                </c:pt>
                <c:pt idx="2552">
                  <c:v>723.12699999999973</c:v>
                </c:pt>
                <c:pt idx="2553">
                  <c:v>723.279</c:v>
                </c:pt>
                <c:pt idx="2554">
                  <c:v>723.41499999999996</c:v>
                </c:pt>
                <c:pt idx="2555">
                  <c:v>723.53699999999981</c:v>
                </c:pt>
                <c:pt idx="2556">
                  <c:v>723.67000000000007</c:v>
                </c:pt>
                <c:pt idx="2557">
                  <c:v>723.8299999999997</c:v>
                </c:pt>
                <c:pt idx="2558">
                  <c:v>723.99900000000002</c:v>
                </c:pt>
                <c:pt idx="2559">
                  <c:v>724.15800000000002</c:v>
                </c:pt>
                <c:pt idx="2560">
                  <c:v>724.30999999999983</c:v>
                </c:pt>
                <c:pt idx="2561">
                  <c:v>724.46199999999976</c:v>
                </c:pt>
                <c:pt idx="2562">
                  <c:v>724.62099999999998</c:v>
                </c:pt>
                <c:pt idx="2563">
                  <c:v>724.78600000000006</c:v>
                </c:pt>
                <c:pt idx="2564">
                  <c:v>724.95399999999972</c:v>
                </c:pt>
                <c:pt idx="2565">
                  <c:v>725.12599999999998</c:v>
                </c:pt>
                <c:pt idx="2566">
                  <c:v>725.298</c:v>
                </c:pt>
                <c:pt idx="2567">
                  <c:v>725.46399999999971</c:v>
                </c:pt>
                <c:pt idx="2568">
                  <c:v>725.62099999999998</c:v>
                </c:pt>
                <c:pt idx="2569">
                  <c:v>725.774</c:v>
                </c:pt>
                <c:pt idx="2570">
                  <c:v>725.923</c:v>
                </c:pt>
                <c:pt idx="2571">
                  <c:v>726.072</c:v>
                </c:pt>
                <c:pt idx="2572">
                  <c:v>726.23599999999999</c:v>
                </c:pt>
                <c:pt idx="2573">
                  <c:v>726.41899999999998</c:v>
                </c:pt>
                <c:pt idx="2574">
                  <c:v>726.60199999999998</c:v>
                </c:pt>
                <c:pt idx="2575">
                  <c:v>726.77600000000007</c:v>
                </c:pt>
                <c:pt idx="2576">
                  <c:v>726.93299999999977</c:v>
                </c:pt>
                <c:pt idx="2577">
                  <c:v>727.077</c:v>
                </c:pt>
                <c:pt idx="2578">
                  <c:v>727.21699999999998</c:v>
                </c:pt>
                <c:pt idx="2579">
                  <c:v>727.36399999999981</c:v>
                </c:pt>
                <c:pt idx="2580">
                  <c:v>727.51600000000008</c:v>
                </c:pt>
                <c:pt idx="2581">
                  <c:v>727.66899999999998</c:v>
                </c:pt>
                <c:pt idx="2582">
                  <c:v>727.81499999999983</c:v>
                </c:pt>
                <c:pt idx="2583">
                  <c:v>727.95599999999979</c:v>
                </c:pt>
                <c:pt idx="2584">
                  <c:v>728.09300000000007</c:v>
                </c:pt>
                <c:pt idx="2585">
                  <c:v>728.23099999999999</c:v>
                </c:pt>
                <c:pt idx="2586">
                  <c:v>728.36399999999981</c:v>
                </c:pt>
                <c:pt idx="2587">
                  <c:v>728.49</c:v>
                </c:pt>
                <c:pt idx="2588">
                  <c:v>728.61599999999999</c:v>
                </c:pt>
                <c:pt idx="2589">
                  <c:v>728.74299999999971</c:v>
                </c:pt>
                <c:pt idx="2590">
                  <c:v>728.87</c:v>
                </c:pt>
                <c:pt idx="2591">
                  <c:v>729.005</c:v>
                </c:pt>
                <c:pt idx="2592">
                  <c:v>729.15</c:v>
                </c:pt>
                <c:pt idx="2593">
                  <c:v>729.30599999999981</c:v>
                </c:pt>
                <c:pt idx="2594">
                  <c:v>729.46800000000007</c:v>
                </c:pt>
                <c:pt idx="2595">
                  <c:v>729.61900000000003</c:v>
                </c:pt>
                <c:pt idx="2596">
                  <c:v>729.74599999999998</c:v>
                </c:pt>
                <c:pt idx="2597">
                  <c:v>729.86199999999985</c:v>
                </c:pt>
                <c:pt idx="2598">
                  <c:v>729.98299999999972</c:v>
                </c:pt>
                <c:pt idx="2599">
                  <c:v>730.12</c:v>
                </c:pt>
                <c:pt idx="2600">
                  <c:v>730.26</c:v>
                </c:pt>
                <c:pt idx="2601">
                  <c:v>730.40599999999972</c:v>
                </c:pt>
                <c:pt idx="2602">
                  <c:v>730.55799999999977</c:v>
                </c:pt>
                <c:pt idx="2603">
                  <c:v>730.71</c:v>
                </c:pt>
                <c:pt idx="2604">
                  <c:v>730.85999999999979</c:v>
                </c:pt>
                <c:pt idx="2605">
                  <c:v>731.01099999999997</c:v>
                </c:pt>
                <c:pt idx="2606">
                  <c:v>731.16899999999998</c:v>
                </c:pt>
                <c:pt idx="2607">
                  <c:v>731.32799999999975</c:v>
                </c:pt>
                <c:pt idx="2608">
                  <c:v>731.49</c:v>
                </c:pt>
                <c:pt idx="2609">
                  <c:v>731.65199999999982</c:v>
                </c:pt>
                <c:pt idx="2610">
                  <c:v>731.81199999999978</c:v>
                </c:pt>
                <c:pt idx="2611">
                  <c:v>731.97199999999998</c:v>
                </c:pt>
                <c:pt idx="2612">
                  <c:v>732.14300000000003</c:v>
                </c:pt>
                <c:pt idx="2613">
                  <c:v>732.31799999999976</c:v>
                </c:pt>
                <c:pt idx="2614">
                  <c:v>732.48500000000001</c:v>
                </c:pt>
                <c:pt idx="2615">
                  <c:v>732.65</c:v>
                </c:pt>
                <c:pt idx="2616">
                  <c:v>732.82400000000007</c:v>
                </c:pt>
                <c:pt idx="2617">
                  <c:v>732.99900000000002</c:v>
                </c:pt>
                <c:pt idx="2618">
                  <c:v>733.16800000000001</c:v>
                </c:pt>
                <c:pt idx="2619">
                  <c:v>733.34099999999978</c:v>
                </c:pt>
                <c:pt idx="2620">
                  <c:v>733.524</c:v>
                </c:pt>
                <c:pt idx="2621">
                  <c:v>733.71</c:v>
                </c:pt>
                <c:pt idx="2622">
                  <c:v>733.89100000000008</c:v>
                </c:pt>
                <c:pt idx="2623">
                  <c:v>734.05899999999997</c:v>
                </c:pt>
                <c:pt idx="2624">
                  <c:v>734.21699999999998</c:v>
                </c:pt>
                <c:pt idx="2625">
                  <c:v>734.38099999999997</c:v>
                </c:pt>
                <c:pt idx="2626">
                  <c:v>734.54899999999998</c:v>
                </c:pt>
                <c:pt idx="2627">
                  <c:v>734.72500000000002</c:v>
                </c:pt>
                <c:pt idx="2628">
                  <c:v>734.91899999999998</c:v>
                </c:pt>
                <c:pt idx="2629">
                  <c:v>735.11400000000003</c:v>
                </c:pt>
                <c:pt idx="2630">
                  <c:v>735.29200000000003</c:v>
                </c:pt>
                <c:pt idx="2631">
                  <c:v>735.44999999999982</c:v>
                </c:pt>
                <c:pt idx="2632">
                  <c:v>735.6</c:v>
                </c:pt>
                <c:pt idx="2633">
                  <c:v>735.74800000000005</c:v>
                </c:pt>
                <c:pt idx="2634">
                  <c:v>735.89100000000008</c:v>
                </c:pt>
                <c:pt idx="2635">
                  <c:v>736.04</c:v>
                </c:pt>
                <c:pt idx="2636">
                  <c:v>736.18700000000001</c:v>
                </c:pt>
                <c:pt idx="2637">
                  <c:v>736.32499999999982</c:v>
                </c:pt>
                <c:pt idx="2638">
                  <c:v>736.46399999999971</c:v>
                </c:pt>
                <c:pt idx="2639">
                  <c:v>736.60799999999972</c:v>
                </c:pt>
                <c:pt idx="2640">
                  <c:v>736.76400000000001</c:v>
                </c:pt>
                <c:pt idx="2641">
                  <c:v>736.92499999999973</c:v>
                </c:pt>
                <c:pt idx="2642">
                  <c:v>737.08699999999999</c:v>
                </c:pt>
                <c:pt idx="2643">
                  <c:v>737.23900000000003</c:v>
                </c:pt>
                <c:pt idx="2644">
                  <c:v>737.38300000000004</c:v>
                </c:pt>
                <c:pt idx="2645">
                  <c:v>737.51900000000001</c:v>
                </c:pt>
                <c:pt idx="2646">
                  <c:v>737.6569999999997</c:v>
                </c:pt>
                <c:pt idx="2647">
                  <c:v>737.80699999999979</c:v>
                </c:pt>
                <c:pt idx="2648">
                  <c:v>737.96800000000007</c:v>
                </c:pt>
                <c:pt idx="2649">
                  <c:v>738.13699999999972</c:v>
                </c:pt>
                <c:pt idx="2650">
                  <c:v>738.30599999999981</c:v>
                </c:pt>
                <c:pt idx="2651">
                  <c:v>738.47199999999998</c:v>
                </c:pt>
                <c:pt idx="2652">
                  <c:v>738.64</c:v>
                </c:pt>
                <c:pt idx="2653">
                  <c:v>738.83300000000008</c:v>
                </c:pt>
                <c:pt idx="2654">
                  <c:v>739.05699999999979</c:v>
                </c:pt>
                <c:pt idx="2655">
                  <c:v>739.28300000000002</c:v>
                </c:pt>
                <c:pt idx="2656">
                  <c:v>739.48800000000006</c:v>
                </c:pt>
                <c:pt idx="2657">
                  <c:v>739.69200000000001</c:v>
                </c:pt>
                <c:pt idx="2658">
                  <c:v>739.90499999999997</c:v>
                </c:pt>
                <c:pt idx="2659">
                  <c:v>740.11799999999971</c:v>
                </c:pt>
                <c:pt idx="2660">
                  <c:v>740.34599999999978</c:v>
                </c:pt>
                <c:pt idx="2661">
                  <c:v>740.59500000000003</c:v>
                </c:pt>
                <c:pt idx="2662">
                  <c:v>740.8449999999998</c:v>
                </c:pt>
                <c:pt idx="2663">
                  <c:v>741.077</c:v>
                </c:pt>
                <c:pt idx="2664">
                  <c:v>741.28700000000003</c:v>
                </c:pt>
                <c:pt idx="2665">
                  <c:v>741.48800000000006</c:v>
                </c:pt>
                <c:pt idx="2666">
                  <c:v>741.67700000000002</c:v>
                </c:pt>
                <c:pt idx="2667">
                  <c:v>741.8689999999998</c:v>
                </c:pt>
                <c:pt idx="2668">
                  <c:v>742.06299999999976</c:v>
                </c:pt>
                <c:pt idx="2669">
                  <c:v>742.24299999999971</c:v>
                </c:pt>
                <c:pt idx="2670">
                  <c:v>742.404</c:v>
                </c:pt>
                <c:pt idx="2671">
                  <c:v>742.55199999999979</c:v>
                </c:pt>
                <c:pt idx="2672">
                  <c:v>742.71100000000001</c:v>
                </c:pt>
                <c:pt idx="2673">
                  <c:v>742.89499999999998</c:v>
                </c:pt>
                <c:pt idx="2674">
                  <c:v>743.09500000000003</c:v>
                </c:pt>
                <c:pt idx="2675">
                  <c:v>743.30599999999981</c:v>
                </c:pt>
                <c:pt idx="2676">
                  <c:v>743.52600000000007</c:v>
                </c:pt>
                <c:pt idx="2677">
                  <c:v>743.75700000000006</c:v>
                </c:pt>
                <c:pt idx="2678">
                  <c:v>743.98800000000006</c:v>
                </c:pt>
                <c:pt idx="2679">
                  <c:v>744.2</c:v>
                </c:pt>
                <c:pt idx="2680">
                  <c:v>744.39199999999983</c:v>
                </c:pt>
                <c:pt idx="2681">
                  <c:v>744.56699999999978</c:v>
                </c:pt>
                <c:pt idx="2682">
                  <c:v>744.72900000000004</c:v>
                </c:pt>
                <c:pt idx="2683">
                  <c:v>744.88300000000004</c:v>
                </c:pt>
                <c:pt idx="2684">
                  <c:v>745.03500000000008</c:v>
                </c:pt>
                <c:pt idx="2685">
                  <c:v>745.18499999999995</c:v>
                </c:pt>
                <c:pt idx="2686">
                  <c:v>745.34199999999976</c:v>
                </c:pt>
                <c:pt idx="2687">
                  <c:v>745.49400000000003</c:v>
                </c:pt>
                <c:pt idx="2688">
                  <c:v>745.63799999999969</c:v>
                </c:pt>
                <c:pt idx="2689">
                  <c:v>745.77499999999998</c:v>
                </c:pt>
                <c:pt idx="2690">
                  <c:v>745.91000000000008</c:v>
                </c:pt>
                <c:pt idx="2691">
                  <c:v>746.04199999999969</c:v>
                </c:pt>
                <c:pt idx="2692">
                  <c:v>746.16699999999969</c:v>
                </c:pt>
                <c:pt idx="2693">
                  <c:v>746.28399999999999</c:v>
                </c:pt>
                <c:pt idx="2694">
                  <c:v>746.40300000000002</c:v>
                </c:pt>
                <c:pt idx="2695">
                  <c:v>746.53</c:v>
                </c:pt>
                <c:pt idx="2696">
                  <c:v>746.68000000000006</c:v>
                </c:pt>
                <c:pt idx="2697">
                  <c:v>746.84199999999976</c:v>
                </c:pt>
                <c:pt idx="2698">
                  <c:v>747.00599999999997</c:v>
                </c:pt>
                <c:pt idx="2699">
                  <c:v>747.178</c:v>
                </c:pt>
                <c:pt idx="2700">
                  <c:v>747.36099999999976</c:v>
                </c:pt>
                <c:pt idx="2701">
                  <c:v>747.55799999999977</c:v>
                </c:pt>
                <c:pt idx="2702">
                  <c:v>747.76400000000001</c:v>
                </c:pt>
                <c:pt idx="2703">
                  <c:v>747.97900000000004</c:v>
                </c:pt>
                <c:pt idx="2704">
                  <c:v>748.202</c:v>
                </c:pt>
                <c:pt idx="2705">
                  <c:v>748.423</c:v>
                </c:pt>
                <c:pt idx="2706">
                  <c:v>748.63699999999972</c:v>
                </c:pt>
                <c:pt idx="2707">
                  <c:v>748.85199999999975</c:v>
                </c:pt>
                <c:pt idx="2708">
                  <c:v>749.0659999999998</c:v>
                </c:pt>
                <c:pt idx="2709">
                  <c:v>749.27700000000004</c:v>
                </c:pt>
                <c:pt idx="2710">
                  <c:v>749.48299999999972</c:v>
                </c:pt>
                <c:pt idx="2711">
                  <c:v>749.68100000000004</c:v>
                </c:pt>
                <c:pt idx="2712">
                  <c:v>749.875</c:v>
                </c:pt>
                <c:pt idx="2713">
                  <c:v>750.0659999999998</c:v>
                </c:pt>
                <c:pt idx="2714">
                  <c:v>750.26</c:v>
                </c:pt>
                <c:pt idx="2715">
                  <c:v>750.45199999999977</c:v>
                </c:pt>
                <c:pt idx="2716">
                  <c:v>750.63699999999972</c:v>
                </c:pt>
                <c:pt idx="2717">
                  <c:v>750.81400000000008</c:v>
                </c:pt>
                <c:pt idx="2718">
                  <c:v>750.98500000000001</c:v>
                </c:pt>
                <c:pt idx="2719">
                  <c:v>751.15300000000002</c:v>
                </c:pt>
                <c:pt idx="2720">
                  <c:v>751.32199999999978</c:v>
                </c:pt>
                <c:pt idx="2721">
                  <c:v>751.48700000000008</c:v>
                </c:pt>
                <c:pt idx="2722">
                  <c:v>751.64499999999998</c:v>
                </c:pt>
                <c:pt idx="2723">
                  <c:v>751.798</c:v>
                </c:pt>
                <c:pt idx="2724">
                  <c:v>751.95199999999977</c:v>
                </c:pt>
                <c:pt idx="2725">
                  <c:v>752.11</c:v>
                </c:pt>
                <c:pt idx="2726">
                  <c:v>752.26499999999999</c:v>
                </c:pt>
                <c:pt idx="2727">
                  <c:v>752.41599999999971</c:v>
                </c:pt>
                <c:pt idx="2728">
                  <c:v>752.56999999999971</c:v>
                </c:pt>
                <c:pt idx="2729">
                  <c:v>752.726</c:v>
                </c:pt>
                <c:pt idx="2730">
                  <c:v>752.87099999999998</c:v>
                </c:pt>
                <c:pt idx="2731">
                  <c:v>753.01400000000001</c:v>
                </c:pt>
                <c:pt idx="2732">
                  <c:v>753.17100000000005</c:v>
                </c:pt>
                <c:pt idx="2733">
                  <c:v>753.33099999999979</c:v>
                </c:pt>
                <c:pt idx="2734">
                  <c:v>753.50700000000006</c:v>
                </c:pt>
                <c:pt idx="2735">
                  <c:v>753.68499999999995</c:v>
                </c:pt>
                <c:pt idx="2736">
                  <c:v>753.85099999999977</c:v>
                </c:pt>
                <c:pt idx="2737">
                  <c:v>754.00700000000006</c:v>
                </c:pt>
                <c:pt idx="2738">
                  <c:v>754.16199999999981</c:v>
                </c:pt>
                <c:pt idx="2739">
                  <c:v>754.33799999999974</c:v>
                </c:pt>
                <c:pt idx="2740">
                  <c:v>754.52699999999982</c:v>
                </c:pt>
                <c:pt idx="2741">
                  <c:v>754.71500000000003</c:v>
                </c:pt>
                <c:pt idx="2742">
                  <c:v>754.88200000000006</c:v>
                </c:pt>
                <c:pt idx="2743">
                  <c:v>755.03399999999999</c:v>
                </c:pt>
                <c:pt idx="2744">
                  <c:v>755.17600000000004</c:v>
                </c:pt>
                <c:pt idx="2745">
                  <c:v>755.32400000000007</c:v>
                </c:pt>
                <c:pt idx="2746">
                  <c:v>755.48</c:v>
                </c:pt>
                <c:pt idx="2747">
                  <c:v>755.63599999999997</c:v>
                </c:pt>
                <c:pt idx="2748">
                  <c:v>755.79600000000005</c:v>
                </c:pt>
                <c:pt idx="2749">
                  <c:v>755.96199999999976</c:v>
                </c:pt>
                <c:pt idx="2750">
                  <c:v>756.12699999999973</c:v>
                </c:pt>
                <c:pt idx="2751">
                  <c:v>756.28700000000003</c:v>
                </c:pt>
                <c:pt idx="2752">
                  <c:v>756.45800000000008</c:v>
                </c:pt>
                <c:pt idx="2753">
                  <c:v>756.63900000000001</c:v>
                </c:pt>
                <c:pt idx="2754">
                  <c:v>756.81799999999976</c:v>
                </c:pt>
                <c:pt idx="2755">
                  <c:v>756.99599999999998</c:v>
                </c:pt>
                <c:pt idx="2756">
                  <c:v>757.17200000000003</c:v>
                </c:pt>
                <c:pt idx="2757">
                  <c:v>757.33300000000008</c:v>
                </c:pt>
                <c:pt idx="2758">
                  <c:v>757.471</c:v>
                </c:pt>
                <c:pt idx="2759">
                  <c:v>757.596</c:v>
                </c:pt>
                <c:pt idx="2760">
                  <c:v>757.726</c:v>
                </c:pt>
                <c:pt idx="2761">
                  <c:v>757.86300000000006</c:v>
                </c:pt>
                <c:pt idx="2762">
                  <c:v>758.01299999999969</c:v>
                </c:pt>
                <c:pt idx="2763">
                  <c:v>758.17499999999995</c:v>
                </c:pt>
                <c:pt idx="2764">
                  <c:v>758.34399999999982</c:v>
                </c:pt>
                <c:pt idx="2765">
                  <c:v>758.52</c:v>
                </c:pt>
                <c:pt idx="2766">
                  <c:v>758.69399999999996</c:v>
                </c:pt>
                <c:pt idx="2767">
                  <c:v>758.86300000000006</c:v>
                </c:pt>
                <c:pt idx="2768">
                  <c:v>759.0319999999997</c:v>
                </c:pt>
                <c:pt idx="2769">
                  <c:v>759.21500000000003</c:v>
                </c:pt>
                <c:pt idx="2770">
                  <c:v>759.40599999999972</c:v>
                </c:pt>
                <c:pt idx="2771">
                  <c:v>759.61</c:v>
                </c:pt>
                <c:pt idx="2772">
                  <c:v>759.81400000000008</c:v>
                </c:pt>
                <c:pt idx="2773">
                  <c:v>760.00900000000001</c:v>
                </c:pt>
                <c:pt idx="2774">
                  <c:v>760.20900000000006</c:v>
                </c:pt>
                <c:pt idx="2775">
                  <c:v>760.40499999999997</c:v>
                </c:pt>
                <c:pt idx="2776">
                  <c:v>760.59699999999998</c:v>
                </c:pt>
                <c:pt idx="2777">
                  <c:v>760.78700000000003</c:v>
                </c:pt>
                <c:pt idx="2778">
                  <c:v>760.98</c:v>
                </c:pt>
                <c:pt idx="2779">
                  <c:v>761.17399999999998</c:v>
                </c:pt>
                <c:pt idx="2780">
                  <c:v>761.3589999999997</c:v>
                </c:pt>
                <c:pt idx="2781">
                  <c:v>761.54599999999982</c:v>
                </c:pt>
                <c:pt idx="2782">
                  <c:v>761.721</c:v>
                </c:pt>
                <c:pt idx="2783">
                  <c:v>761.86599999999976</c:v>
                </c:pt>
                <c:pt idx="2784">
                  <c:v>761.98099999999999</c:v>
                </c:pt>
                <c:pt idx="2785">
                  <c:v>762.08900000000006</c:v>
                </c:pt>
                <c:pt idx="2786">
                  <c:v>762.21299999999997</c:v>
                </c:pt>
                <c:pt idx="2787">
                  <c:v>762.36799999999948</c:v>
                </c:pt>
                <c:pt idx="2788">
                  <c:v>762.54300000000001</c:v>
                </c:pt>
                <c:pt idx="2789">
                  <c:v>762.71199999999999</c:v>
                </c:pt>
                <c:pt idx="2790">
                  <c:v>762.86499999999978</c:v>
                </c:pt>
                <c:pt idx="2791">
                  <c:v>763.005</c:v>
                </c:pt>
                <c:pt idx="2792">
                  <c:v>763.14499999999998</c:v>
                </c:pt>
                <c:pt idx="2793">
                  <c:v>763.28399999999999</c:v>
                </c:pt>
                <c:pt idx="2794">
                  <c:v>763.42499999999973</c:v>
                </c:pt>
                <c:pt idx="2795">
                  <c:v>763.58</c:v>
                </c:pt>
                <c:pt idx="2796">
                  <c:v>763.76099999999997</c:v>
                </c:pt>
                <c:pt idx="2797">
                  <c:v>763.97299999999996</c:v>
                </c:pt>
                <c:pt idx="2798">
                  <c:v>764.19500000000005</c:v>
                </c:pt>
                <c:pt idx="2799">
                  <c:v>764.428</c:v>
                </c:pt>
                <c:pt idx="2800">
                  <c:v>764.65599999999972</c:v>
                </c:pt>
                <c:pt idx="2801">
                  <c:v>764.88900000000001</c:v>
                </c:pt>
                <c:pt idx="2802">
                  <c:v>765.11699999999996</c:v>
                </c:pt>
                <c:pt idx="2803">
                  <c:v>765.31400000000008</c:v>
                </c:pt>
                <c:pt idx="2804">
                  <c:v>765.49299999999971</c:v>
                </c:pt>
                <c:pt idx="2805">
                  <c:v>765.65599999999972</c:v>
                </c:pt>
                <c:pt idx="2806">
                  <c:v>765.80699999999979</c:v>
                </c:pt>
                <c:pt idx="2807">
                  <c:v>765.93499999999972</c:v>
                </c:pt>
                <c:pt idx="2808">
                  <c:v>766.04500000000007</c:v>
                </c:pt>
                <c:pt idx="2809">
                  <c:v>766.154</c:v>
                </c:pt>
                <c:pt idx="2810">
                  <c:v>766.26600000000008</c:v>
                </c:pt>
                <c:pt idx="2811">
                  <c:v>766.39</c:v>
                </c:pt>
                <c:pt idx="2812">
                  <c:v>766.53</c:v>
                </c:pt>
                <c:pt idx="2813">
                  <c:v>766.67499999999995</c:v>
                </c:pt>
                <c:pt idx="2814">
                  <c:v>766.82799999999975</c:v>
                </c:pt>
                <c:pt idx="2815">
                  <c:v>766.99599999999998</c:v>
                </c:pt>
                <c:pt idx="2816">
                  <c:v>767.16100000000006</c:v>
                </c:pt>
                <c:pt idx="2817">
                  <c:v>767.32299999999975</c:v>
                </c:pt>
                <c:pt idx="2818">
                  <c:v>767.48199999999997</c:v>
                </c:pt>
                <c:pt idx="2819">
                  <c:v>767.649</c:v>
                </c:pt>
                <c:pt idx="2820">
                  <c:v>767.81899999999996</c:v>
                </c:pt>
                <c:pt idx="2821">
                  <c:v>767.99099999999999</c:v>
                </c:pt>
                <c:pt idx="2822">
                  <c:v>768.16499999999996</c:v>
                </c:pt>
                <c:pt idx="2823">
                  <c:v>768.33099999999979</c:v>
                </c:pt>
                <c:pt idx="2824">
                  <c:v>768.46599999999978</c:v>
                </c:pt>
                <c:pt idx="2825">
                  <c:v>768.56699999999978</c:v>
                </c:pt>
                <c:pt idx="2826">
                  <c:v>768.64800000000002</c:v>
                </c:pt>
                <c:pt idx="2827">
                  <c:v>768.72400000000005</c:v>
                </c:pt>
                <c:pt idx="2828">
                  <c:v>768.80899999999997</c:v>
                </c:pt>
                <c:pt idx="2829">
                  <c:v>768.93699999999978</c:v>
                </c:pt>
                <c:pt idx="2830">
                  <c:v>769.101</c:v>
                </c:pt>
                <c:pt idx="2831">
                  <c:v>769.27099999999996</c:v>
                </c:pt>
                <c:pt idx="2832">
                  <c:v>769.43299999999977</c:v>
                </c:pt>
                <c:pt idx="2833">
                  <c:v>769.60699999999997</c:v>
                </c:pt>
                <c:pt idx="2834">
                  <c:v>769.81099999999969</c:v>
                </c:pt>
                <c:pt idx="2835">
                  <c:v>770.03</c:v>
                </c:pt>
                <c:pt idx="2836">
                  <c:v>770.2529999999997</c:v>
                </c:pt>
                <c:pt idx="2837">
                  <c:v>770.45900000000006</c:v>
                </c:pt>
                <c:pt idx="2838">
                  <c:v>770.64499999999998</c:v>
                </c:pt>
                <c:pt idx="2839">
                  <c:v>770.83199999999977</c:v>
                </c:pt>
                <c:pt idx="2840">
                  <c:v>771.02300000000002</c:v>
                </c:pt>
                <c:pt idx="2841">
                  <c:v>771.21299999999997</c:v>
                </c:pt>
                <c:pt idx="2842">
                  <c:v>771.38900000000001</c:v>
                </c:pt>
                <c:pt idx="2843">
                  <c:v>771.55199999999979</c:v>
                </c:pt>
                <c:pt idx="2844">
                  <c:v>771.72400000000005</c:v>
                </c:pt>
                <c:pt idx="2845">
                  <c:v>771.91399999999999</c:v>
                </c:pt>
                <c:pt idx="2846">
                  <c:v>772.10500000000002</c:v>
                </c:pt>
                <c:pt idx="2847">
                  <c:v>772.28500000000008</c:v>
                </c:pt>
                <c:pt idx="2848">
                  <c:v>772.45999999999981</c:v>
                </c:pt>
                <c:pt idx="2849">
                  <c:v>772.62599999999998</c:v>
                </c:pt>
                <c:pt idx="2850">
                  <c:v>772.77700000000004</c:v>
                </c:pt>
                <c:pt idx="2851">
                  <c:v>772.91199999999981</c:v>
                </c:pt>
                <c:pt idx="2852">
                  <c:v>773.03500000000008</c:v>
                </c:pt>
                <c:pt idx="2853">
                  <c:v>773.16499999999996</c:v>
                </c:pt>
                <c:pt idx="2854">
                  <c:v>773.30199999999979</c:v>
                </c:pt>
                <c:pt idx="2855">
                  <c:v>773.43299999999977</c:v>
                </c:pt>
                <c:pt idx="2856">
                  <c:v>773.5659999999998</c:v>
                </c:pt>
                <c:pt idx="2857">
                  <c:v>773.70600000000002</c:v>
                </c:pt>
                <c:pt idx="2858">
                  <c:v>773.85399999999981</c:v>
                </c:pt>
                <c:pt idx="2859">
                  <c:v>774</c:v>
                </c:pt>
                <c:pt idx="2860">
                  <c:v>774.14100000000008</c:v>
                </c:pt>
                <c:pt idx="2861">
                  <c:v>774.27600000000007</c:v>
                </c:pt>
                <c:pt idx="2862">
                  <c:v>774.41300000000001</c:v>
                </c:pt>
                <c:pt idx="2863">
                  <c:v>774.56499999999983</c:v>
                </c:pt>
                <c:pt idx="2864">
                  <c:v>774.73199999999997</c:v>
                </c:pt>
                <c:pt idx="2865">
                  <c:v>774.91100000000006</c:v>
                </c:pt>
                <c:pt idx="2866">
                  <c:v>775.10199999999998</c:v>
                </c:pt>
                <c:pt idx="2867">
                  <c:v>775.29300000000001</c:v>
                </c:pt>
                <c:pt idx="2868">
                  <c:v>775.47699999999998</c:v>
                </c:pt>
                <c:pt idx="2869">
                  <c:v>775.63599999999997</c:v>
                </c:pt>
                <c:pt idx="2870">
                  <c:v>775.78500000000008</c:v>
                </c:pt>
                <c:pt idx="2871">
                  <c:v>775.93699999999978</c:v>
                </c:pt>
                <c:pt idx="2872">
                  <c:v>776.09300000000007</c:v>
                </c:pt>
                <c:pt idx="2873">
                  <c:v>776.2529999999997</c:v>
                </c:pt>
                <c:pt idx="2874">
                  <c:v>776.4259999999997</c:v>
                </c:pt>
                <c:pt idx="2875">
                  <c:v>776.61099999999999</c:v>
                </c:pt>
                <c:pt idx="2876">
                  <c:v>776.81299999999976</c:v>
                </c:pt>
                <c:pt idx="2877">
                  <c:v>777.029</c:v>
                </c:pt>
                <c:pt idx="2878">
                  <c:v>777.226</c:v>
                </c:pt>
                <c:pt idx="2879">
                  <c:v>777.40800000000002</c:v>
                </c:pt>
                <c:pt idx="2880">
                  <c:v>777.58500000000004</c:v>
                </c:pt>
                <c:pt idx="2881">
                  <c:v>777.75900000000001</c:v>
                </c:pt>
                <c:pt idx="2882">
                  <c:v>777.928</c:v>
                </c:pt>
                <c:pt idx="2883">
                  <c:v>778.10199999999998</c:v>
                </c:pt>
                <c:pt idx="2884">
                  <c:v>778.28600000000006</c:v>
                </c:pt>
                <c:pt idx="2885">
                  <c:v>778.476</c:v>
                </c:pt>
                <c:pt idx="2886">
                  <c:v>778.66399999999999</c:v>
                </c:pt>
                <c:pt idx="2887">
                  <c:v>778.84300000000007</c:v>
                </c:pt>
                <c:pt idx="2888">
                  <c:v>779.01699999999983</c:v>
                </c:pt>
                <c:pt idx="2889">
                  <c:v>779.18799999999999</c:v>
                </c:pt>
                <c:pt idx="2890">
                  <c:v>779.35199999999975</c:v>
                </c:pt>
                <c:pt idx="2891">
                  <c:v>779.50900000000001</c:v>
                </c:pt>
                <c:pt idx="2892">
                  <c:v>779.649</c:v>
                </c:pt>
                <c:pt idx="2893">
                  <c:v>779.77600000000007</c:v>
                </c:pt>
                <c:pt idx="2894">
                  <c:v>779.90300000000002</c:v>
                </c:pt>
                <c:pt idx="2895">
                  <c:v>780.03899999999999</c:v>
                </c:pt>
                <c:pt idx="2896">
                  <c:v>780.21900000000005</c:v>
                </c:pt>
                <c:pt idx="2897">
                  <c:v>780.423</c:v>
                </c:pt>
                <c:pt idx="2898">
                  <c:v>780.61200000000008</c:v>
                </c:pt>
                <c:pt idx="2899">
                  <c:v>780.78200000000004</c:v>
                </c:pt>
                <c:pt idx="2900">
                  <c:v>780.93799999999976</c:v>
                </c:pt>
                <c:pt idx="2901">
                  <c:v>781.09500000000003</c:v>
                </c:pt>
                <c:pt idx="2902">
                  <c:v>781.26600000000008</c:v>
                </c:pt>
                <c:pt idx="2903">
                  <c:v>781.44799999999975</c:v>
                </c:pt>
                <c:pt idx="2904">
                  <c:v>781.6279999999997</c:v>
                </c:pt>
                <c:pt idx="2905">
                  <c:v>781.8</c:v>
                </c:pt>
                <c:pt idx="2906">
                  <c:v>781.96499999999969</c:v>
                </c:pt>
                <c:pt idx="2907">
                  <c:v>782.1279999999997</c:v>
                </c:pt>
                <c:pt idx="2908">
                  <c:v>782.28800000000001</c:v>
                </c:pt>
                <c:pt idx="2909">
                  <c:v>782.42499999999973</c:v>
                </c:pt>
                <c:pt idx="2910">
                  <c:v>782.55</c:v>
                </c:pt>
                <c:pt idx="2911">
                  <c:v>782.67100000000005</c:v>
                </c:pt>
                <c:pt idx="2912">
                  <c:v>782.78899999999999</c:v>
                </c:pt>
                <c:pt idx="2913">
                  <c:v>782.90899999999999</c:v>
                </c:pt>
                <c:pt idx="2914">
                  <c:v>783.03399999999999</c:v>
                </c:pt>
                <c:pt idx="2915">
                  <c:v>783.1569999999997</c:v>
                </c:pt>
                <c:pt idx="2916">
                  <c:v>783.27700000000004</c:v>
                </c:pt>
                <c:pt idx="2917">
                  <c:v>783.41100000000006</c:v>
                </c:pt>
                <c:pt idx="2918">
                  <c:v>783.57899999999995</c:v>
                </c:pt>
                <c:pt idx="2919">
                  <c:v>783.77300000000002</c:v>
                </c:pt>
                <c:pt idx="2920">
                  <c:v>783.98099999999999</c:v>
                </c:pt>
                <c:pt idx="2921">
                  <c:v>784.20500000000004</c:v>
                </c:pt>
                <c:pt idx="2922">
                  <c:v>784.43199999999979</c:v>
                </c:pt>
                <c:pt idx="2923">
                  <c:v>784.66399999999999</c:v>
                </c:pt>
                <c:pt idx="2924">
                  <c:v>784.89499999999998</c:v>
                </c:pt>
                <c:pt idx="2925">
                  <c:v>785.12</c:v>
                </c:pt>
                <c:pt idx="2926">
                  <c:v>785.3399999999998</c:v>
                </c:pt>
                <c:pt idx="2927">
                  <c:v>785.56399999999996</c:v>
                </c:pt>
                <c:pt idx="2928">
                  <c:v>785.798</c:v>
                </c:pt>
                <c:pt idx="2929">
                  <c:v>786.04599999999982</c:v>
                </c:pt>
                <c:pt idx="2930">
                  <c:v>786.29</c:v>
                </c:pt>
                <c:pt idx="2931">
                  <c:v>786.53099999999972</c:v>
                </c:pt>
                <c:pt idx="2932">
                  <c:v>786.76199999999972</c:v>
                </c:pt>
                <c:pt idx="2933">
                  <c:v>786.97799999999972</c:v>
                </c:pt>
                <c:pt idx="2934">
                  <c:v>787.17600000000004</c:v>
                </c:pt>
                <c:pt idx="2935">
                  <c:v>787.35999999999979</c:v>
                </c:pt>
                <c:pt idx="2936">
                  <c:v>787.53800000000001</c:v>
                </c:pt>
                <c:pt idx="2937">
                  <c:v>787.70600000000002</c:v>
                </c:pt>
                <c:pt idx="2938">
                  <c:v>787.86499999999978</c:v>
                </c:pt>
                <c:pt idx="2939">
                  <c:v>788.02</c:v>
                </c:pt>
                <c:pt idx="2940">
                  <c:v>788.178</c:v>
                </c:pt>
                <c:pt idx="2941">
                  <c:v>788.3399999999998</c:v>
                </c:pt>
                <c:pt idx="2942">
                  <c:v>788.51</c:v>
                </c:pt>
                <c:pt idx="2943">
                  <c:v>788.68899999999996</c:v>
                </c:pt>
                <c:pt idx="2944">
                  <c:v>788.86399999999981</c:v>
                </c:pt>
                <c:pt idx="2945">
                  <c:v>789.02699999999982</c:v>
                </c:pt>
                <c:pt idx="2946">
                  <c:v>789.17899999999997</c:v>
                </c:pt>
                <c:pt idx="2947">
                  <c:v>789.32999999999981</c:v>
                </c:pt>
                <c:pt idx="2948">
                  <c:v>789.48900000000003</c:v>
                </c:pt>
                <c:pt idx="2949">
                  <c:v>789.65300000000002</c:v>
                </c:pt>
                <c:pt idx="2950">
                  <c:v>789.82899999999972</c:v>
                </c:pt>
                <c:pt idx="2951">
                  <c:v>790.02699999999982</c:v>
                </c:pt>
                <c:pt idx="2952">
                  <c:v>790.23199999999997</c:v>
                </c:pt>
                <c:pt idx="2953">
                  <c:v>790.43099999999981</c:v>
                </c:pt>
                <c:pt idx="2954">
                  <c:v>790.62199999999996</c:v>
                </c:pt>
                <c:pt idx="2955">
                  <c:v>790.8</c:v>
                </c:pt>
                <c:pt idx="2956">
                  <c:v>790.95899999999972</c:v>
                </c:pt>
                <c:pt idx="2957">
                  <c:v>791.11599999999999</c:v>
                </c:pt>
                <c:pt idx="2958">
                  <c:v>791.27200000000005</c:v>
                </c:pt>
                <c:pt idx="2959">
                  <c:v>791.42699999999979</c:v>
                </c:pt>
                <c:pt idx="2960">
                  <c:v>791.58699999999999</c:v>
                </c:pt>
                <c:pt idx="2961">
                  <c:v>791.74900000000002</c:v>
                </c:pt>
                <c:pt idx="2962">
                  <c:v>791.90699999999981</c:v>
                </c:pt>
                <c:pt idx="2963">
                  <c:v>792.06399999999996</c:v>
                </c:pt>
                <c:pt idx="2964">
                  <c:v>792.21400000000006</c:v>
                </c:pt>
                <c:pt idx="2965">
                  <c:v>792.3529999999995</c:v>
                </c:pt>
                <c:pt idx="2966">
                  <c:v>792.49099999999999</c:v>
                </c:pt>
                <c:pt idx="2967">
                  <c:v>792.63800000000003</c:v>
                </c:pt>
                <c:pt idx="2968">
                  <c:v>792.79399999999998</c:v>
                </c:pt>
                <c:pt idx="2969">
                  <c:v>792.976</c:v>
                </c:pt>
                <c:pt idx="2970">
                  <c:v>793.17600000000004</c:v>
                </c:pt>
                <c:pt idx="2971">
                  <c:v>793.375</c:v>
                </c:pt>
                <c:pt idx="2972">
                  <c:v>793.56699999999978</c:v>
                </c:pt>
                <c:pt idx="2973">
                  <c:v>793.75400000000002</c:v>
                </c:pt>
                <c:pt idx="2974">
                  <c:v>793.93999999999983</c:v>
                </c:pt>
                <c:pt idx="2975">
                  <c:v>794.12199999999996</c:v>
                </c:pt>
                <c:pt idx="2976">
                  <c:v>794.29700000000003</c:v>
                </c:pt>
                <c:pt idx="2977">
                  <c:v>794.471</c:v>
                </c:pt>
                <c:pt idx="2978">
                  <c:v>794.64699999999982</c:v>
                </c:pt>
                <c:pt idx="2979">
                  <c:v>794.83199999999977</c:v>
                </c:pt>
                <c:pt idx="2980">
                  <c:v>795.01499999999999</c:v>
                </c:pt>
                <c:pt idx="2981">
                  <c:v>795.19299999999998</c:v>
                </c:pt>
                <c:pt idx="2982">
                  <c:v>795.37199999999996</c:v>
                </c:pt>
                <c:pt idx="2983">
                  <c:v>795.55399999999997</c:v>
                </c:pt>
                <c:pt idx="2984">
                  <c:v>795.73199999999997</c:v>
                </c:pt>
                <c:pt idx="2985">
                  <c:v>795.90599999999972</c:v>
                </c:pt>
                <c:pt idx="2986">
                  <c:v>796.077</c:v>
                </c:pt>
                <c:pt idx="2987">
                  <c:v>796.24400000000003</c:v>
                </c:pt>
                <c:pt idx="2988">
                  <c:v>796.39400000000001</c:v>
                </c:pt>
                <c:pt idx="2989">
                  <c:v>796.54899999999998</c:v>
                </c:pt>
                <c:pt idx="2990">
                  <c:v>796.74</c:v>
                </c:pt>
                <c:pt idx="2991">
                  <c:v>796.95299999999975</c:v>
                </c:pt>
                <c:pt idx="2992">
                  <c:v>797.16</c:v>
                </c:pt>
                <c:pt idx="2993">
                  <c:v>797.34699999999975</c:v>
                </c:pt>
                <c:pt idx="2994">
                  <c:v>797.50599999999997</c:v>
                </c:pt>
                <c:pt idx="2995">
                  <c:v>797.64400000000001</c:v>
                </c:pt>
                <c:pt idx="2996">
                  <c:v>797.78</c:v>
                </c:pt>
                <c:pt idx="2997">
                  <c:v>797.92599999999982</c:v>
                </c:pt>
                <c:pt idx="2998">
                  <c:v>798.08399999999995</c:v>
                </c:pt>
                <c:pt idx="2999">
                  <c:v>798.25400000000002</c:v>
                </c:pt>
                <c:pt idx="3000">
                  <c:v>798.44699999999978</c:v>
                </c:pt>
                <c:pt idx="3001">
                  <c:v>798.65599999999972</c:v>
                </c:pt>
                <c:pt idx="3002">
                  <c:v>798.86699999999962</c:v>
                </c:pt>
                <c:pt idx="3003">
                  <c:v>799.07600000000002</c:v>
                </c:pt>
                <c:pt idx="3004">
                  <c:v>799.27800000000002</c:v>
                </c:pt>
                <c:pt idx="3005">
                  <c:v>799.48199999999997</c:v>
                </c:pt>
                <c:pt idx="3006">
                  <c:v>799.678</c:v>
                </c:pt>
                <c:pt idx="3007">
                  <c:v>799.84799999999962</c:v>
                </c:pt>
                <c:pt idx="3008">
                  <c:v>799.98900000000003</c:v>
                </c:pt>
                <c:pt idx="3009">
                  <c:v>800.11199999999997</c:v>
                </c:pt>
                <c:pt idx="3010">
                  <c:v>800.23900000000003</c:v>
                </c:pt>
                <c:pt idx="3011">
                  <c:v>800.37699999999973</c:v>
                </c:pt>
                <c:pt idx="3012">
                  <c:v>800.51199999999972</c:v>
                </c:pt>
                <c:pt idx="3013">
                  <c:v>800.67399999999998</c:v>
                </c:pt>
                <c:pt idx="3014">
                  <c:v>800.85999999999979</c:v>
                </c:pt>
                <c:pt idx="3015">
                  <c:v>801.05899999999997</c:v>
                </c:pt>
                <c:pt idx="3016">
                  <c:v>801.26400000000001</c:v>
                </c:pt>
                <c:pt idx="3017">
                  <c:v>801.48299999999972</c:v>
                </c:pt>
                <c:pt idx="3018">
                  <c:v>801.71500000000003</c:v>
                </c:pt>
                <c:pt idx="3019">
                  <c:v>801.94399999999996</c:v>
                </c:pt>
                <c:pt idx="3020">
                  <c:v>802.18200000000002</c:v>
                </c:pt>
                <c:pt idx="3021">
                  <c:v>802.43099999999981</c:v>
                </c:pt>
                <c:pt idx="3022">
                  <c:v>802.67200000000003</c:v>
                </c:pt>
                <c:pt idx="3023">
                  <c:v>802.88499999999999</c:v>
                </c:pt>
                <c:pt idx="3024">
                  <c:v>803.0659999999998</c:v>
                </c:pt>
                <c:pt idx="3025">
                  <c:v>803.22299999999996</c:v>
                </c:pt>
                <c:pt idx="3026">
                  <c:v>803.39300000000003</c:v>
                </c:pt>
                <c:pt idx="3027">
                  <c:v>803.56899999999996</c:v>
                </c:pt>
                <c:pt idx="3028">
                  <c:v>803.74699999999996</c:v>
                </c:pt>
                <c:pt idx="3029">
                  <c:v>803.93599999999981</c:v>
                </c:pt>
                <c:pt idx="3030">
                  <c:v>804.13499999999999</c:v>
                </c:pt>
                <c:pt idx="3031">
                  <c:v>804.33699999999976</c:v>
                </c:pt>
                <c:pt idx="3032">
                  <c:v>804.53699999999981</c:v>
                </c:pt>
                <c:pt idx="3033">
                  <c:v>804.73599999999999</c:v>
                </c:pt>
                <c:pt idx="3034">
                  <c:v>804.93699999999978</c:v>
                </c:pt>
                <c:pt idx="3035">
                  <c:v>805.14800000000002</c:v>
                </c:pt>
                <c:pt idx="3036">
                  <c:v>805.36099999999976</c:v>
                </c:pt>
                <c:pt idx="3037">
                  <c:v>805.57600000000002</c:v>
                </c:pt>
                <c:pt idx="3038">
                  <c:v>805.79399999999998</c:v>
                </c:pt>
                <c:pt idx="3039">
                  <c:v>806.00300000000004</c:v>
                </c:pt>
                <c:pt idx="3040">
                  <c:v>806.19</c:v>
                </c:pt>
                <c:pt idx="3041">
                  <c:v>806.35899999999981</c:v>
                </c:pt>
                <c:pt idx="3042">
                  <c:v>806.51699999999983</c:v>
                </c:pt>
                <c:pt idx="3043">
                  <c:v>806.66499999999996</c:v>
                </c:pt>
                <c:pt idx="3044">
                  <c:v>806.79</c:v>
                </c:pt>
                <c:pt idx="3045">
                  <c:v>806.875</c:v>
                </c:pt>
                <c:pt idx="3046">
                  <c:v>806.92899999999997</c:v>
                </c:pt>
                <c:pt idx="3047">
                  <c:v>806.99699999999996</c:v>
                </c:pt>
                <c:pt idx="3048">
                  <c:v>807.11900000000003</c:v>
                </c:pt>
                <c:pt idx="3049">
                  <c:v>807.27700000000004</c:v>
                </c:pt>
                <c:pt idx="3050">
                  <c:v>807.45799999999974</c:v>
                </c:pt>
                <c:pt idx="3051">
                  <c:v>807.65300000000002</c:v>
                </c:pt>
                <c:pt idx="3052">
                  <c:v>807.85999999999979</c:v>
                </c:pt>
                <c:pt idx="3053">
                  <c:v>808.08699999999999</c:v>
                </c:pt>
                <c:pt idx="3054">
                  <c:v>808.32499999999982</c:v>
                </c:pt>
                <c:pt idx="3055">
                  <c:v>808.56699999999978</c:v>
                </c:pt>
                <c:pt idx="3056">
                  <c:v>808.803</c:v>
                </c:pt>
                <c:pt idx="3057">
                  <c:v>809.02800000000002</c:v>
                </c:pt>
                <c:pt idx="3058">
                  <c:v>809.25599999999997</c:v>
                </c:pt>
                <c:pt idx="3059">
                  <c:v>809.47</c:v>
                </c:pt>
                <c:pt idx="3060">
                  <c:v>809.65499999999997</c:v>
                </c:pt>
                <c:pt idx="3061">
                  <c:v>809.8159999999998</c:v>
                </c:pt>
                <c:pt idx="3062">
                  <c:v>809.98199999999997</c:v>
                </c:pt>
                <c:pt idx="3063">
                  <c:v>810.16</c:v>
                </c:pt>
                <c:pt idx="3064">
                  <c:v>810.34399999999982</c:v>
                </c:pt>
                <c:pt idx="3065">
                  <c:v>810.53300000000002</c:v>
                </c:pt>
                <c:pt idx="3066">
                  <c:v>810.73299999999972</c:v>
                </c:pt>
                <c:pt idx="3067">
                  <c:v>810.9409999999998</c:v>
                </c:pt>
                <c:pt idx="3068">
                  <c:v>811.15499999999997</c:v>
                </c:pt>
                <c:pt idx="3069">
                  <c:v>811.35999999999979</c:v>
                </c:pt>
                <c:pt idx="3070">
                  <c:v>811.553</c:v>
                </c:pt>
                <c:pt idx="3071">
                  <c:v>811.73099999999999</c:v>
                </c:pt>
                <c:pt idx="3072">
                  <c:v>811.899</c:v>
                </c:pt>
                <c:pt idx="3073">
                  <c:v>812.05399999999997</c:v>
                </c:pt>
                <c:pt idx="3074">
                  <c:v>812.18700000000001</c:v>
                </c:pt>
                <c:pt idx="3075">
                  <c:v>812.32199999999978</c:v>
                </c:pt>
                <c:pt idx="3076">
                  <c:v>812.47799999999972</c:v>
                </c:pt>
                <c:pt idx="3077">
                  <c:v>812.66199999999981</c:v>
                </c:pt>
                <c:pt idx="3078">
                  <c:v>812.87800000000004</c:v>
                </c:pt>
                <c:pt idx="3079">
                  <c:v>813.11</c:v>
                </c:pt>
                <c:pt idx="3080">
                  <c:v>813.33900000000006</c:v>
                </c:pt>
                <c:pt idx="3081">
                  <c:v>813.55</c:v>
                </c:pt>
                <c:pt idx="3082">
                  <c:v>813.73299999999972</c:v>
                </c:pt>
                <c:pt idx="3083">
                  <c:v>813.88300000000004</c:v>
                </c:pt>
                <c:pt idx="3084">
                  <c:v>814.01099999999997</c:v>
                </c:pt>
                <c:pt idx="3085">
                  <c:v>814.1</c:v>
                </c:pt>
                <c:pt idx="3086">
                  <c:v>814.19399999999996</c:v>
                </c:pt>
                <c:pt idx="3087">
                  <c:v>814.32199999999978</c:v>
                </c:pt>
                <c:pt idx="3088">
                  <c:v>814.46599999999978</c:v>
                </c:pt>
                <c:pt idx="3089">
                  <c:v>814.61699999999996</c:v>
                </c:pt>
                <c:pt idx="3090">
                  <c:v>814.76300000000003</c:v>
                </c:pt>
                <c:pt idx="3091">
                  <c:v>814.90699999999981</c:v>
                </c:pt>
                <c:pt idx="3092">
                  <c:v>815.05199999999979</c:v>
                </c:pt>
                <c:pt idx="3093">
                  <c:v>815.2</c:v>
                </c:pt>
                <c:pt idx="3094">
                  <c:v>815.36300000000006</c:v>
                </c:pt>
                <c:pt idx="3095">
                  <c:v>815.54599999999982</c:v>
                </c:pt>
                <c:pt idx="3096">
                  <c:v>815.72699999999998</c:v>
                </c:pt>
                <c:pt idx="3097">
                  <c:v>815.904</c:v>
                </c:pt>
                <c:pt idx="3098">
                  <c:v>816.07100000000003</c:v>
                </c:pt>
                <c:pt idx="3099">
                  <c:v>816.226</c:v>
                </c:pt>
                <c:pt idx="3100">
                  <c:v>816.38300000000004</c:v>
                </c:pt>
                <c:pt idx="3101">
                  <c:v>816.54899999999998</c:v>
                </c:pt>
                <c:pt idx="3102">
                  <c:v>816.73099999999999</c:v>
                </c:pt>
                <c:pt idx="3103">
                  <c:v>816.91599999999983</c:v>
                </c:pt>
                <c:pt idx="3104">
                  <c:v>817.096</c:v>
                </c:pt>
                <c:pt idx="3105">
                  <c:v>817.27099999999996</c:v>
                </c:pt>
                <c:pt idx="3106">
                  <c:v>817.44799999999975</c:v>
                </c:pt>
                <c:pt idx="3107">
                  <c:v>817.63199999999972</c:v>
                </c:pt>
                <c:pt idx="3108">
                  <c:v>817.82699999999977</c:v>
                </c:pt>
                <c:pt idx="3109">
                  <c:v>818.029</c:v>
                </c:pt>
                <c:pt idx="3110">
                  <c:v>818.24199999999996</c:v>
                </c:pt>
                <c:pt idx="3111">
                  <c:v>818.46599999999978</c:v>
                </c:pt>
                <c:pt idx="3112">
                  <c:v>818.69899999999996</c:v>
                </c:pt>
                <c:pt idx="3113">
                  <c:v>818.928</c:v>
                </c:pt>
                <c:pt idx="3114">
                  <c:v>819.13900000000001</c:v>
                </c:pt>
                <c:pt idx="3115">
                  <c:v>819.32299999999975</c:v>
                </c:pt>
                <c:pt idx="3116">
                  <c:v>819.49599999999998</c:v>
                </c:pt>
                <c:pt idx="3117">
                  <c:v>819.66</c:v>
                </c:pt>
                <c:pt idx="3118">
                  <c:v>819.803</c:v>
                </c:pt>
                <c:pt idx="3119">
                  <c:v>819.93099999999981</c:v>
                </c:pt>
                <c:pt idx="3120">
                  <c:v>820.04599999999982</c:v>
                </c:pt>
                <c:pt idx="3121">
                  <c:v>820.18299999999999</c:v>
                </c:pt>
                <c:pt idx="3122">
                  <c:v>820.33299999999974</c:v>
                </c:pt>
                <c:pt idx="3123">
                  <c:v>820.48699999999997</c:v>
                </c:pt>
                <c:pt idx="3124">
                  <c:v>820.65599999999972</c:v>
                </c:pt>
                <c:pt idx="3125">
                  <c:v>820.83599999999979</c:v>
                </c:pt>
                <c:pt idx="3126">
                  <c:v>821.02699999999982</c:v>
                </c:pt>
                <c:pt idx="3127">
                  <c:v>821.22400000000005</c:v>
                </c:pt>
                <c:pt idx="3128">
                  <c:v>821.42499999999973</c:v>
                </c:pt>
                <c:pt idx="3129">
                  <c:v>821.62400000000002</c:v>
                </c:pt>
                <c:pt idx="3130">
                  <c:v>821.81399999999996</c:v>
                </c:pt>
                <c:pt idx="3131">
                  <c:v>821.99300000000005</c:v>
                </c:pt>
                <c:pt idx="3132">
                  <c:v>822.15699999999981</c:v>
                </c:pt>
                <c:pt idx="3133">
                  <c:v>822.298</c:v>
                </c:pt>
                <c:pt idx="3134">
                  <c:v>822.44299999999976</c:v>
                </c:pt>
                <c:pt idx="3135">
                  <c:v>822.59799999999996</c:v>
                </c:pt>
                <c:pt idx="3136">
                  <c:v>822.74800000000005</c:v>
                </c:pt>
                <c:pt idx="3137">
                  <c:v>822.88800000000003</c:v>
                </c:pt>
                <c:pt idx="3138">
                  <c:v>823.03</c:v>
                </c:pt>
                <c:pt idx="3139">
                  <c:v>823.18</c:v>
                </c:pt>
                <c:pt idx="3140">
                  <c:v>823.33599999999979</c:v>
                </c:pt>
                <c:pt idx="3141">
                  <c:v>823.505</c:v>
                </c:pt>
                <c:pt idx="3142">
                  <c:v>823.69500000000005</c:v>
                </c:pt>
                <c:pt idx="3143">
                  <c:v>823.88900000000001</c:v>
                </c:pt>
                <c:pt idx="3144">
                  <c:v>824.07799999999997</c:v>
                </c:pt>
                <c:pt idx="3145">
                  <c:v>824.26699999999983</c:v>
                </c:pt>
                <c:pt idx="3146">
                  <c:v>824.45199999999977</c:v>
                </c:pt>
                <c:pt idx="3147">
                  <c:v>824.63099999999997</c:v>
                </c:pt>
                <c:pt idx="3148">
                  <c:v>824.80599999999981</c:v>
                </c:pt>
                <c:pt idx="3149">
                  <c:v>824.99</c:v>
                </c:pt>
                <c:pt idx="3150">
                  <c:v>825.18899999999996</c:v>
                </c:pt>
                <c:pt idx="3151">
                  <c:v>825.39199999999983</c:v>
                </c:pt>
                <c:pt idx="3152">
                  <c:v>825.59900000000005</c:v>
                </c:pt>
                <c:pt idx="3153">
                  <c:v>825.81199999999978</c:v>
                </c:pt>
                <c:pt idx="3154">
                  <c:v>826.02699999999982</c:v>
                </c:pt>
                <c:pt idx="3155">
                  <c:v>826.23699999999997</c:v>
                </c:pt>
                <c:pt idx="3156">
                  <c:v>826.43599999999981</c:v>
                </c:pt>
                <c:pt idx="3157">
                  <c:v>826.62300000000005</c:v>
                </c:pt>
                <c:pt idx="3158">
                  <c:v>826.79499999999996</c:v>
                </c:pt>
                <c:pt idx="3159">
                  <c:v>826.96400000000006</c:v>
                </c:pt>
                <c:pt idx="3160">
                  <c:v>827.15300000000002</c:v>
                </c:pt>
                <c:pt idx="3161">
                  <c:v>827.36300000000006</c:v>
                </c:pt>
                <c:pt idx="3162">
                  <c:v>827.59</c:v>
                </c:pt>
                <c:pt idx="3163">
                  <c:v>827.82899999999972</c:v>
                </c:pt>
                <c:pt idx="3164">
                  <c:v>828.06199999999978</c:v>
                </c:pt>
                <c:pt idx="3165">
                  <c:v>828.27700000000004</c:v>
                </c:pt>
                <c:pt idx="3166">
                  <c:v>828.48</c:v>
                </c:pt>
                <c:pt idx="3167">
                  <c:v>828.678</c:v>
                </c:pt>
                <c:pt idx="3168">
                  <c:v>828.86799999999971</c:v>
                </c:pt>
                <c:pt idx="3169">
                  <c:v>829.0469999999998</c:v>
                </c:pt>
                <c:pt idx="3170">
                  <c:v>829.22299999999996</c:v>
                </c:pt>
                <c:pt idx="3171">
                  <c:v>829.41099999999972</c:v>
                </c:pt>
                <c:pt idx="3172">
                  <c:v>829.60799999999972</c:v>
                </c:pt>
                <c:pt idx="3173">
                  <c:v>829.79700000000003</c:v>
                </c:pt>
                <c:pt idx="3174">
                  <c:v>829.97500000000002</c:v>
                </c:pt>
                <c:pt idx="3175">
                  <c:v>830.13300000000004</c:v>
                </c:pt>
                <c:pt idx="3176">
                  <c:v>830.27700000000004</c:v>
                </c:pt>
                <c:pt idx="3177">
                  <c:v>830.41499999999996</c:v>
                </c:pt>
                <c:pt idx="3178">
                  <c:v>830.55899999999997</c:v>
                </c:pt>
                <c:pt idx="3179">
                  <c:v>830.71299999999997</c:v>
                </c:pt>
                <c:pt idx="3180">
                  <c:v>830.87199999999996</c:v>
                </c:pt>
                <c:pt idx="3181">
                  <c:v>831.02800000000002</c:v>
                </c:pt>
                <c:pt idx="3182">
                  <c:v>831.17700000000002</c:v>
                </c:pt>
                <c:pt idx="3183">
                  <c:v>831.31699999999978</c:v>
                </c:pt>
                <c:pt idx="3184">
                  <c:v>831.45599999999979</c:v>
                </c:pt>
                <c:pt idx="3185">
                  <c:v>831.60699999999997</c:v>
                </c:pt>
                <c:pt idx="3186">
                  <c:v>831.774</c:v>
                </c:pt>
                <c:pt idx="3187">
                  <c:v>831.95799999999974</c:v>
                </c:pt>
                <c:pt idx="3188">
                  <c:v>832.16399999999999</c:v>
                </c:pt>
                <c:pt idx="3189">
                  <c:v>832.38499999999999</c:v>
                </c:pt>
                <c:pt idx="3190">
                  <c:v>832.60599999999999</c:v>
                </c:pt>
                <c:pt idx="3191">
                  <c:v>832.80799999999977</c:v>
                </c:pt>
                <c:pt idx="3192">
                  <c:v>832.98400000000004</c:v>
                </c:pt>
                <c:pt idx="3193">
                  <c:v>833.14400000000001</c:v>
                </c:pt>
                <c:pt idx="3194">
                  <c:v>833.29499999999996</c:v>
                </c:pt>
                <c:pt idx="3195">
                  <c:v>833.43799999999976</c:v>
                </c:pt>
                <c:pt idx="3196">
                  <c:v>833.57799999999997</c:v>
                </c:pt>
                <c:pt idx="3197">
                  <c:v>833.73</c:v>
                </c:pt>
                <c:pt idx="3198">
                  <c:v>833.89</c:v>
                </c:pt>
                <c:pt idx="3199">
                  <c:v>834.05</c:v>
                </c:pt>
                <c:pt idx="3200">
                  <c:v>834.22199999999998</c:v>
                </c:pt>
                <c:pt idx="3201">
                  <c:v>834.39400000000001</c:v>
                </c:pt>
                <c:pt idx="3202">
                  <c:v>834.56799999999976</c:v>
                </c:pt>
                <c:pt idx="3203">
                  <c:v>834.73800000000006</c:v>
                </c:pt>
                <c:pt idx="3204">
                  <c:v>834.91199999999981</c:v>
                </c:pt>
                <c:pt idx="3205">
                  <c:v>835.09299999999996</c:v>
                </c:pt>
                <c:pt idx="3206">
                  <c:v>835.26699999999983</c:v>
                </c:pt>
                <c:pt idx="3207">
                  <c:v>835.44399999999996</c:v>
                </c:pt>
                <c:pt idx="3208">
                  <c:v>835.63099999999997</c:v>
                </c:pt>
                <c:pt idx="3209">
                  <c:v>835.82799999999975</c:v>
                </c:pt>
                <c:pt idx="3210">
                  <c:v>836.02300000000002</c:v>
                </c:pt>
                <c:pt idx="3211">
                  <c:v>836.20899999999995</c:v>
                </c:pt>
                <c:pt idx="3212">
                  <c:v>836.38099999999997</c:v>
                </c:pt>
                <c:pt idx="3213">
                  <c:v>836.54300000000001</c:v>
                </c:pt>
                <c:pt idx="3214">
                  <c:v>836.70899999999995</c:v>
                </c:pt>
                <c:pt idx="3215">
                  <c:v>836.87</c:v>
                </c:pt>
                <c:pt idx="3216">
                  <c:v>837.05399999999997</c:v>
                </c:pt>
                <c:pt idx="3217">
                  <c:v>837.25800000000004</c:v>
                </c:pt>
                <c:pt idx="3218">
                  <c:v>837.45499999999981</c:v>
                </c:pt>
                <c:pt idx="3219">
                  <c:v>837.63</c:v>
                </c:pt>
                <c:pt idx="3220">
                  <c:v>837.79300000000001</c:v>
                </c:pt>
                <c:pt idx="3221">
                  <c:v>837.96799999999962</c:v>
                </c:pt>
                <c:pt idx="3222">
                  <c:v>838.15</c:v>
                </c:pt>
                <c:pt idx="3223">
                  <c:v>838.34099999999978</c:v>
                </c:pt>
                <c:pt idx="3224">
                  <c:v>838.53399999999999</c:v>
                </c:pt>
                <c:pt idx="3225">
                  <c:v>838.71100000000001</c:v>
                </c:pt>
                <c:pt idx="3226">
                  <c:v>838.87099999999998</c:v>
                </c:pt>
                <c:pt idx="3227">
                  <c:v>839.02800000000002</c:v>
                </c:pt>
                <c:pt idx="3228">
                  <c:v>839.19600000000003</c:v>
                </c:pt>
                <c:pt idx="3229">
                  <c:v>839.37800000000004</c:v>
                </c:pt>
                <c:pt idx="3230">
                  <c:v>839.55999999999983</c:v>
                </c:pt>
                <c:pt idx="3231">
                  <c:v>839.74199999999996</c:v>
                </c:pt>
                <c:pt idx="3232">
                  <c:v>839.92499999999973</c:v>
                </c:pt>
                <c:pt idx="3233">
                  <c:v>840.10299999999972</c:v>
                </c:pt>
                <c:pt idx="3234">
                  <c:v>840.28200000000004</c:v>
                </c:pt>
                <c:pt idx="3235">
                  <c:v>840.45699999999977</c:v>
                </c:pt>
                <c:pt idx="3236">
                  <c:v>840.62599999999998</c:v>
                </c:pt>
                <c:pt idx="3237">
                  <c:v>840.79899999999998</c:v>
                </c:pt>
                <c:pt idx="3238">
                  <c:v>840.98500000000001</c:v>
                </c:pt>
                <c:pt idx="3239">
                  <c:v>841.178</c:v>
                </c:pt>
                <c:pt idx="3240">
                  <c:v>841.37</c:v>
                </c:pt>
                <c:pt idx="3241">
                  <c:v>841.55599999999981</c:v>
                </c:pt>
                <c:pt idx="3242">
                  <c:v>841.73699999999997</c:v>
                </c:pt>
                <c:pt idx="3243">
                  <c:v>841.91599999999983</c:v>
                </c:pt>
                <c:pt idx="3244">
                  <c:v>842.09199999999998</c:v>
                </c:pt>
                <c:pt idx="3245">
                  <c:v>842.26300000000003</c:v>
                </c:pt>
                <c:pt idx="3246">
                  <c:v>842.43699999999978</c:v>
                </c:pt>
                <c:pt idx="3247">
                  <c:v>842.61099999999999</c:v>
                </c:pt>
                <c:pt idx="3248">
                  <c:v>842.78300000000002</c:v>
                </c:pt>
                <c:pt idx="3249">
                  <c:v>842.96099999999979</c:v>
                </c:pt>
                <c:pt idx="3250">
                  <c:v>843.14199999999983</c:v>
                </c:pt>
                <c:pt idx="3251">
                  <c:v>843.32799999999975</c:v>
                </c:pt>
                <c:pt idx="3252">
                  <c:v>843.51199999999972</c:v>
                </c:pt>
                <c:pt idx="3253">
                  <c:v>843.69299999999998</c:v>
                </c:pt>
                <c:pt idx="3254">
                  <c:v>843.87400000000002</c:v>
                </c:pt>
                <c:pt idx="3255">
                  <c:v>844.05</c:v>
                </c:pt>
                <c:pt idx="3256">
                  <c:v>844.22400000000005</c:v>
                </c:pt>
                <c:pt idx="3257">
                  <c:v>844.41</c:v>
                </c:pt>
                <c:pt idx="3258">
                  <c:v>844.60799999999972</c:v>
                </c:pt>
                <c:pt idx="3259">
                  <c:v>844.803</c:v>
                </c:pt>
                <c:pt idx="3260">
                  <c:v>844.99599999999998</c:v>
                </c:pt>
                <c:pt idx="3261">
                  <c:v>845.18100000000004</c:v>
                </c:pt>
                <c:pt idx="3262">
                  <c:v>845.3689999999998</c:v>
                </c:pt>
                <c:pt idx="3263">
                  <c:v>845.56099999999981</c:v>
                </c:pt>
                <c:pt idx="3264">
                  <c:v>845.75699999999972</c:v>
                </c:pt>
                <c:pt idx="3265">
                  <c:v>845.95699999999977</c:v>
                </c:pt>
                <c:pt idx="3266">
                  <c:v>846.15899999999999</c:v>
                </c:pt>
                <c:pt idx="3267">
                  <c:v>846.35099999999977</c:v>
                </c:pt>
                <c:pt idx="3268">
                  <c:v>846.54300000000001</c:v>
                </c:pt>
                <c:pt idx="3269">
                  <c:v>846.73</c:v>
                </c:pt>
                <c:pt idx="3270">
                  <c:v>846.9169999999998</c:v>
                </c:pt>
                <c:pt idx="3271">
                  <c:v>847.096</c:v>
                </c:pt>
                <c:pt idx="3272">
                  <c:v>847.27300000000002</c:v>
                </c:pt>
                <c:pt idx="3273">
                  <c:v>847.45499999999981</c:v>
                </c:pt>
                <c:pt idx="3274">
                  <c:v>847.63900000000001</c:v>
                </c:pt>
                <c:pt idx="3275">
                  <c:v>847.81499999999983</c:v>
                </c:pt>
                <c:pt idx="3276">
                  <c:v>847.98800000000006</c:v>
                </c:pt>
                <c:pt idx="3277">
                  <c:v>848.1669999999998</c:v>
                </c:pt>
                <c:pt idx="3278">
                  <c:v>848.35499999999979</c:v>
                </c:pt>
                <c:pt idx="3279">
                  <c:v>848.54</c:v>
                </c:pt>
                <c:pt idx="3280">
                  <c:v>848.71699999999998</c:v>
                </c:pt>
                <c:pt idx="3281">
                  <c:v>848.89</c:v>
                </c:pt>
                <c:pt idx="3282">
                  <c:v>849.06499999999983</c:v>
                </c:pt>
                <c:pt idx="3283">
                  <c:v>849.24800000000005</c:v>
                </c:pt>
                <c:pt idx="3284">
                  <c:v>849.4409999999998</c:v>
                </c:pt>
                <c:pt idx="3285">
                  <c:v>849.63699999999972</c:v>
                </c:pt>
                <c:pt idx="3286">
                  <c:v>849.82799999999975</c:v>
                </c:pt>
                <c:pt idx="3287">
                  <c:v>850.00400000000002</c:v>
                </c:pt>
                <c:pt idx="3288">
                  <c:v>850.16599999999983</c:v>
                </c:pt>
                <c:pt idx="3289">
                  <c:v>850.32299999999975</c:v>
                </c:pt>
                <c:pt idx="3290">
                  <c:v>850.46799999999962</c:v>
                </c:pt>
                <c:pt idx="3291">
                  <c:v>850.60500000000002</c:v>
                </c:pt>
                <c:pt idx="3292">
                  <c:v>850.74199999999996</c:v>
                </c:pt>
                <c:pt idx="3293">
                  <c:v>850.89599999999996</c:v>
                </c:pt>
                <c:pt idx="3294">
                  <c:v>851.07500000000005</c:v>
                </c:pt>
                <c:pt idx="3295">
                  <c:v>851.28399999999999</c:v>
                </c:pt>
                <c:pt idx="3296">
                  <c:v>851.49800000000005</c:v>
                </c:pt>
                <c:pt idx="3297">
                  <c:v>851.702</c:v>
                </c:pt>
                <c:pt idx="3298">
                  <c:v>851.87199999999996</c:v>
                </c:pt>
                <c:pt idx="3299">
                  <c:v>852.00699999999972</c:v>
                </c:pt>
                <c:pt idx="3300">
                  <c:v>852.11599999999999</c:v>
                </c:pt>
                <c:pt idx="3301">
                  <c:v>852.21799999999996</c:v>
                </c:pt>
                <c:pt idx="3302">
                  <c:v>852.3209999999998</c:v>
                </c:pt>
                <c:pt idx="3303">
                  <c:v>852.43599999999981</c:v>
                </c:pt>
                <c:pt idx="3304">
                  <c:v>852.56499999999983</c:v>
                </c:pt>
                <c:pt idx="3305">
                  <c:v>852.70899999999995</c:v>
                </c:pt>
                <c:pt idx="3306">
                  <c:v>852.86799999999971</c:v>
                </c:pt>
                <c:pt idx="3307">
                  <c:v>853.03</c:v>
                </c:pt>
                <c:pt idx="3308">
                  <c:v>853.19600000000003</c:v>
                </c:pt>
                <c:pt idx="3309">
                  <c:v>853.36799999999971</c:v>
                </c:pt>
                <c:pt idx="3310">
                  <c:v>853.54899999999998</c:v>
                </c:pt>
                <c:pt idx="3311">
                  <c:v>853.74099999999999</c:v>
                </c:pt>
                <c:pt idx="3312">
                  <c:v>853.94199999999978</c:v>
                </c:pt>
                <c:pt idx="3313">
                  <c:v>854.14599999999996</c:v>
                </c:pt>
                <c:pt idx="3314">
                  <c:v>854.34199999999976</c:v>
                </c:pt>
                <c:pt idx="3315">
                  <c:v>854.53300000000002</c:v>
                </c:pt>
                <c:pt idx="3316">
                  <c:v>854.726</c:v>
                </c:pt>
                <c:pt idx="3317">
                  <c:v>854.93299999999977</c:v>
                </c:pt>
                <c:pt idx="3318">
                  <c:v>855.15699999999981</c:v>
                </c:pt>
                <c:pt idx="3319">
                  <c:v>855.38900000000001</c:v>
                </c:pt>
                <c:pt idx="3320">
                  <c:v>855.60900000000004</c:v>
                </c:pt>
                <c:pt idx="3321">
                  <c:v>855.8159999999998</c:v>
                </c:pt>
                <c:pt idx="3322">
                  <c:v>856.01800000000003</c:v>
                </c:pt>
                <c:pt idx="3323">
                  <c:v>856.21299999999997</c:v>
                </c:pt>
                <c:pt idx="3324">
                  <c:v>856.40199999999982</c:v>
                </c:pt>
                <c:pt idx="3325">
                  <c:v>856.58100000000002</c:v>
                </c:pt>
                <c:pt idx="3326">
                  <c:v>856.74699999999996</c:v>
                </c:pt>
                <c:pt idx="3327">
                  <c:v>856.89499999999998</c:v>
                </c:pt>
                <c:pt idx="3328">
                  <c:v>857.03399999999999</c:v>
                </c:pt>
                <c:pt idx="3329">
                  <c:v>857.17200000000003</c:v>
                </c:pt>
                <c:pt idx="3330">
                  <c:v>857.30699999999979</c:v>
                </c:pt>
                <c:pt idx="3331">
                  <c:v>857.44999999999982</c:v>
                </c:pt>
                <c:pt idx="3332">
                  <c:v>857.62599999999998</c:v>
                </c:pt>
                <c:pt idx="3333">
                  <c:v>857.83599999999979</c:v>
                </c:pt>
                <c:pt idx="3334">
                  <c:v>858.04399999999998</c:v>
                </c:pt>
                <c:pt idx="3335">
                  <c:v>858.24599999999998</c:v>
                </c:pt>
                <c:pt idx="3336">
                  <c:v>858.47699999999998</c:v>
                </c:pt>
                <c:pt idx="3337">
                  <c:v>858.73500000000001</c:v>
                </c:pt>
                <c:pt idx="3338">
                  <c:v>858.99699999999996</c:v>
                </c:pt>
                <c:pt idx="3339">
                  <c:v>859.24400000000003</c:v>
                </c:pt>
                <c:pt idx="3340">
                  <c:v>859.47199999999998</c:v>
                </c:pt>
                <c:pt idx="3341">
                  <c:v>859.67700000000002</c:v>
                </c:pt>
                <c:pt idx="3342">
                  <c:v>859.86199999999974</c:v>
                </c:pt>
                <c:pt idx="3343">
                  <c:v>860.024</c:v>
                </c:pt>
                <c:pt idx="3344">
                  <c:v>860.16800000000001</c:v>
                </c:pt>
                <c:pt idx="3345">
                  <c:v>860.298</c:v>
                </c:pt>
                <c:pt idx="3346">
                  <c:v>860.41899999999998</c:v>
                </c:pt>
                <c:pt idx="3347">
                  <c:v>860.53499999999997</c:v>
                </c:pt>
                <c:pt idx="3348">
                  <c:v>860.65</c:v>
                </c:pt>
                <c:pt idx="3349">
                  <c:v>860.76099999999997</c:v>
                </c:pt>
                <c:pt idx="3350">
                  <c:v>860.86199999999974</c:v>
                </c:pt>
                <c:pt idx="3351">
                  <c:v>860.93199999999979</c:v>
                </c:pt>
                <c:pt idx="3352">
                  <c:v>860.976</c:v>
                </c:pt>
                <c:pt idx="3353">
                  <c:v>861.03499999999997</c:v>
                </c:pt>
                <c:pt idx="3354">
                  <c:v>861.17899999999997</c:v>
                </c:pt>
                <c:pt idx="3355">
                  <c:v>861.4459999999998</c:v>
                </c:pt>
                <c:pt idx="3356">
                  <c:v>861.75800000000004</c:v>
                </c:pt>
                <c:pt idx="3357">
                  <c:v>862.07</c:v>
                </c:pt>
                <c:pt idx="3358">
                  <c:v>862.36599999999976</c:v>
                </c:pt>
                <c:pt idx="3359">
                  <c:v>862.64300000000003</c:v>
                </c:pt>
                <c:pt idx="3360">
                  <c:v>862.90499999999997</c:v>
                </c:pt>
                <c:pt idx="3361">
                  <c:v>863.125</c:v>
                </c:pt>
                <c:pt idx="3362">
                  <c:v>863.25</c:v>
                </c:pt>
                <c:pt idx="3363">
                  <c:v>863.26</c:v>
                </c:pt>
                <c:pt idx="3364">
                  <c:v>863.22299999999996</c:v>
                </c:pt>
                <c:pt idx="3365">
                  <c:v>863.17399999999998</c:v>
                </c:pt>
                <c:pt idx="3366">
                  <c:v>863.14099999999996</c:v>
                </c:pt>
                <c:pt idx="3367">
                  <c:v>863.14099999999996</c:v>
                </c:pt>
                <c:pt idx="3368">
                  <c:v>863.18600000000004</c:v>
                </c:pt>
                <c:pt idx="3369">
                  <c:v>863.279</c:v>
                </c:pt>
                <c:pt idx="3370">
                  <c:v>863.41499999999996</c:v>
                </c:pt>
                <c:pt idx="3371">
                  <c:v>863.58399999999995</c:v>
                </c:pt>
                <c:pt idx="3372">
                  <c:v>863.76300000000003</c:v>
                </c:pt>
                <c:pt idx="3373">
                  <c:v>863.95399999999972</c:v>
                </c:pt>
                <c:pt idx="3374">
                  <c:v>864.16800000000001</c:v>
                </c:pt>
                <c:pt idx="3375">
                  <c:v>864.39400000000001</c:v>
                </c:pt>
                <c:pt idx="3376">
                  <c:v>864.601</c:v>
                </c:pt>
                <c:pt idx="3377">
                  <c:v>864.78</c:v>
                </c:pt>
                <c:pt idx="3378">
                  <c:v>864.94399999999996</c:v>
                </c:pt>
                <c:pt idx="3379">
                  <c:v>865.11099999999999</c:v>
                </c:pt>
                <c:pt idx="3380">
                  <c:v>865.29</c:v>
                </c:pt>
                <c:pt idx="3381">
                  <c:v>865.47900000000004</c:v>
                </c:pt>
                <c:pt idx="3382">
                  <c:v>865.6669999999998</c:v>
                </c:pt>
                <c:pt idx="3383">
                  <c:v>865.84599999999978</c:v>
                </c:pt>
                <c:pt idx="3384">
                  <c:v>866.01499999999999</c:v>
                </c:pt>
                <c:pt idx="3385">
                  <c:v>866.18100000000004</c:v>
                </c:pt>
                <c:pt idx="3386">
                  <c:v>866.35799999999949</c:v>
                </c:pt>
                <c:pt idx="3387">
                  <c:v>866.54399999999998</c:v>
                </c:pt>
                <c:pt idx="3388">
                  <c:v>866.73699999999997</c:v>
                </c:pt>
                <c:pt idx="3389">
                  <c:v>866.92599999999982</c:v>
                </c:pt>
                <c:pt idx="3390">
                  <c:v>867.10699999999997</c:v>
                </c:pt>
                <c:pt idx="3391">
                  <c:v>867.28200000000004</c:v>
                </c:pt>
                <c:pt idx="3392">
                  <c:v>867.47</c:v>
                </c:pt>
                <c:pt idx="3393">
                  <c:v>867.66800000000001</c:v>
                </c:pt>
                <c:pt idx="3394">
                  <c:v>867.88</c:v>
                </c:pt>
                <c:pt idx="3395">
                  <c:v>868.09100000000001</c:v>
                </c:pt>
                <c:pt idx="3396">
                  <c:v>868.29200000000003</c:v>
                </c:pt>
                <c:pt idx="3397">
                  <c:v>868.49300000000005</c:v>
                </c:pt>
                <c:pt idx="3398">
                  <c:v>868.69299999999998</c:v>
                </c:pt>
                <c:pt idx="3399">
                  <c:v>868.88699999999972</c:v>
                </c:pt>
                <c:pt idx="3400">
                  <c:v>869.07299999999998</c:v>
                </c:pt>
                <c:pt idx="3401">
                  <c:v>869.24900000000002</c:v>
                </c:pt>
                <c:pt idx="3402">
                  <c:v>869.42099999999982</c:v>
                </c:pt>
                <c:pt idx="3403">
                  <c:v>869.58299999999997</c:v>
                </c:pt>
                <c:pt idx="3404">
                  <c:v>869.74300000000005</c:v>
                </c:pt>
                <c:pt idx="3405">
                  <c:v>869.91399999999999</c:v>
                </c:pt>
                <c:pt idx="3406">
                  <c:v>870.08900000000006</c:v>
                </c:pt>
                <c:pt idx="3407">
                  <c:v>870.27200000000005</c:v>
                </c:pt>
                <c:pt idx="3408">
                  <c:v>870.45599999999979</c:v>
                </c:pt>
                <c:pt idx="3409">
                  <c:v>870.62900000000002</c:v>
                </c:pt>
                <c:pt idx="3410">
                  <c:v>870.79499999999996</c:v>
                </c:pt>
                <c:pt idx="3411">
                  <c:v>870.95599999999979</c:v>
                </c:pt>
                <c:pt idx="3412">
                  <c:v>871.10500000000002</c:v>
                </c:pt>
                <c:pt idx="3413">
                  <c:v>871.26300000000003</c:v>
                </c:pt>
                <c:pt idx="3414">
                  <c:v>871.43099999999981</c:v>
                </c:pt>
                <c:pt idx="3415">
                  <c:v>871.61199999999997</c:v>
                </c:pt>
                <c:pt idx="3416">
                  <c:v>871.80699999999979</c:v>
                </c:pt>
                <c:pt idx="3417">
                  <c:v>872.00699999999972</c:v>
                </c:pt>
                <c:pt idx="3418">
                  <c:v>872.20600000000002</c:v>
                </c:pt>
                <c:pt idx="3419">
                  <c:v>872.41300000000001</c:v>
                </c:pt>
                <c:pt idx="3420">
                  <c:v>872.63199999999972</c:v>
                </c:pt>
                <c:pt idx="3421">
                  <c:v>872.85399999999981</c:v>
                </c:pt>
                <c:pt idx="3422">
                  <c:v>873.0659999999998</c:v>
                </c:pt>
                <c:pt idx="3423">
                  <c:v>873.26199999999972</c:v>
                </c:pt>
                <c:pt idx="3424">
                  <c:v>873.4409999999998</c:v>
                </c:pt>
                <c:pt idx="3425">
                  <c:v>873.60699999999997</c:v>
                </c:pt>
                <c:pt idx="3426">
                  <c:v>873.77700000000004</c:v>
                </c:pt>
                <c:pt idx="3427">
                  <c:v>873.95499999999981</c:v>
                </c:pt>
                <c:pt idx="3428">
                  <c:v>874.15099999999973</c:v>
                </c:pt>
                <c:pt idx="3429">
                  <c:v>874.35899999999981</c:v>
                </c:pt>
                <c:pt idx="3430">
                  <c:v>874.56899999999996</c:v>
                </c:pt>
                <c:pt idx="3431">
                  <c:v>874.76599999999996</c:v>
                </c:pt>
                <c:pt idx="3432">
                  <c:v>874.95799999999974</c:v>
                </c:pt>
                <c:pt idx="3433">
                  <c:v>875.13300000000004</c:v>
                </c:pt>
                <c:pt idx="3434">
                  <c:v>875.30699999999979</c:v>
                </c:pt>
                <c:pt idx="3435">
                  <c:v>875.49</c:v>
                </c:pt>
                <c:pt idx="3436">
                  <c:v>875.67700000000002</c:v>
                </c:pt>
                <c:pt idx="3437">
                  <c:v>875.85499999999979</c:v>
                </c:pt>
                <c:pt idx="3438">
                  <c:v>876.02599999999973</c:v>
                </c:pt>
                <c:pt idx="3439">
                  <c:v>876.2</c:v>
                </c:pt>
                <c:pt idx="3440">
                  <c:v>876.37900000000002</c:v>
                </c:pt>
                <c:pt idx="3441">
                  <c:v>876.55499999999972</c:v>
                </c:pt>
                <c:pt idx="3442">
                  <c:v>876.73699999999997</c:v>
                </c:pt>
                <c:pt idx="3443">
                  <c:v>876.92</c:v>
                </c:pt>
                <c:pt idx="3444">
                  <c:v>877.11800000000005</c:v>
                </c:pt>
                <c:pt idx="3445">
                  <c:v>877.31499999999983</c:v>
                </c:pt>
                <c:pt idx="3446">
                  <c:v>877.49699999999996</c:v>
                </c:pt>
                <c:pt idx="3447">
                  <c:v>877.67499999999995</c:v>
                </c:pt>
                <c:pt idx="3448">
                  <c:v>877.8529999999995</c:v>
                </c:pt>
                <c:pt idx="3449">
                  <c:v>878.029</c:v>
                </c:pt>
                <c:pt idx="3450">
                  <c:v>878.20299999999997</c:v>
                </c:pt>
                <c:pt idx="3451">
                  <c:v>878.38699999999972</c:v>
                </c:pt>
                <c:pt idx="3452">
                  <c:v>878.57799999999997</c:v>
                </c:pt>
                <c:pt idx="3453">
                  <c:v>878.77300000000002</c:v>
                </c:pt>
                <c:pt idx="3454">
                  <c:v>878.97</c:v>
                </c:pt>
                <c:pt idx="3455">
                  <c:v>879.16499999999996</c:v>
                </c:pt>
                <c:pt idx="3456">
                  <c:v>879.36199999999974</c:v>
                </c:pt>
                <c:pt idx="3457">
                  <c:v>879.56299999999976</c:v>
                </c:pt>
                <c:pt idx="3458">
                  <c:v>879.76499999999999</c:v>
                </c:pt>
                <c:pt idx="3459">
                  <c:v>879.971</c:v>
                </c:pt>
                <c:pt idx="3460">
                  <c:v>880.18399999999997</c:v>
                </c:pt>
                <c:pt idx="3461">
                  <c:v>880.39300000000003</c:v>
                </c:pt>
                <c:pt idx="3462">
                  <c:v>880.59500000000003</c:v>
                </c:pt>
                <c:pt idx="3463">
                  <c:v>880.78499999999997</c:v>
                </c:pt>
                <c:pt idx="3464">
                  <c:v>880.96400000000006</c:v>
                </c:pt>
                <c:pt idx="3465">
                  <c:v>881.12800000000004</c:v>
                </c:pt>
                <c:pt idx="3466">
                  <c:v>881.29</c:v>
                </c:pt>
                <c:pt idx="3467">
                  <c:v>881.45599999999979</c:v>
                </c:pt>
                <c:pt idx="3468">
                  <c:v>881.63400000000001</c:v>
                </c:pt>
                <c:pt idx="3469">
                  <c:v>881.81299999999976</c:v>
                </c:pt>
                <c:pt idx="3470">
                  <c:v>881.99300000000005</c:v>
                </c:pt>
                <c:pt idx="3471">
                  <c:v>882.17</c:v>
                </c:pt>
                <c:pt idx="3472">
                  <c:v>882.36599999999976</c:v>
                </c:pt>
                <c:pt idx="3473">
                  <c:v>882.57899999999995</c:v>
                </c:pt>
                <c:pt idx="3474">
                  <c:v>882.803</c:v>
                </c:pt>
                <c:pt idx="3475">
                  <c:v>883.01599999999996</c:v>
                </c:pt>
                <c:pt idx="3476">
                  <c:v>883.22</c:v>
                </c:pt>
                <c:pt idx="3477">
                  <c:v>883.41899999999998</c:v>
                </c:pt>
                <c:pt idx="3478">
                  <c:v>883.61800000000005</c:v>
                </c:pt>
                <c:pt idx="3479">
                  <c:v>883.8159999999998</c:v>
                </c:pt>
                <c:pt idx="3480">
                  <c:v>884.01699999999983</c:v>
                </c:pt>
                <c:pt idx="3481">
                  <c:v>884.21900000000005</c:v>
                </c:pt>
                <c:pt idx="3482">
                  <c:v>884.42899999999997</c:v>
                </c:pt>
                <c:pt idx="3483">
                  <c:v>884.64</c:v>
                </c:pt>
                <c:pt idx="3484">
                  <c:v>884.82899999999972</c:v>
                </c:pt>
                <c:pt idx="3485">
                  <c:v>884.99400000000003</c:v>
                </c:pt>
                <c:pt idx="3486">
                  <c:v>885.14599999999996</c:v>
                </c:pt>
                <c:pt idx="3487">
                  <c:v>885.3</c:v>
                </c:pt>
                <c:pt idx="3488">
                  <c:v>885.471</c:v>
                </c:pt>
                <c:pt idx="3489">
                  <c:v>885.65499999999997</c:v>
                </c:pt>
                <c:pt idx="3490">
                  <c:v>885.83900000000006</c:v>
                </c:pt>
                <c:pt idx="3491">
                  <c:v>886.03899999999999</c:v>
                </c:pt>
                <c:pt idx="3492">
                  <c:v>886.23800000000006</c:v>
                </c:pt>
                <c:pt idx="3493">
                  <c:v>886.43099999999981</c:v>
                </c:pt>
                <c:pt idx="3494">
                  <c:v>886.62900000000002</c:v>
                </c:pt>
                <c:pt idx="3495">
                  <c:v>886.82399999999996</c:v>
                </c:pt>
                <c:pt idx="3496">
                  <c:v>887.01800000000003</c:v>
                </c:pt>
                <c:pt idx="3497">
                  <c:v>887.20799999999997</c:v>
                </c:pt>
                <c:pt idx="3498">
                  <c:v>887.39699999999982</c:v>
                </c:pt>
                <c:pt idx="3499">
                  <c:v>887.58100000000002</c:v>
                </c:pt>
                <c:pt idx="3500">
                  <c:v>887.76499999999999</c:v>
                </c:pt>
                <c:pt idx="3501">
                  <c:v>887.9459999999998</c:v>
                </c:pt>
                <c:pt idx="3502">
                  <c:v>888.125</c:v>
                </c:pt>
                <c:pt idx="3503">
                  <c:v>888.30899999999997</c:v>
                </c:pt>
                <c:pt idx="3504">
                  <c:v>888.48199999999997</c:v>
                </c:pt>
                <c:pt idx="3505">
                  <c:v>888.64300000000003</c:v>
                </c:pt>
                <c:pt idx="3506">
                  <c:v>888.80799999999977</c:v>
                </c:pt>
                <c:pt idx="3507">
                  <c:v>888.97900000000004</c:v>
                </c:pt>
                <c:pt idx="3508">
                  <c:v>889.15899999999999</c:v>
                </c:pt>
                <c:pt idx="3509">
                  <c:v>889.34699999999975</c:v>
                </c:pt>
                <c:pt idx="3510">
                  <c:v>889.53899999999999</c:v>
                </c:pt>
                <c:pt idx="3511">
                  <c:v>889.726</c:v>
                </c:pt>
                <c:pt idx="3512">
                  <c:v>889.90599999999972</c:v>
                </c:pt>
                <c:pt idx="3513">
                  <c:v>890.09</c:v>
                </c:pt>
                <c:pt idx="3514">
                  <c:v>890.27</c:v>
                </c:pt>
                <c:pt idx="3515">
                  <c:v>890.44799999999975</c:v>
                </c:pt>
                <c:pt idx="3516">
                  <c:v>890.625</c:v>
                </c:pt>
                <c:pt idx="3517">
                  <c:v>890.80799999999977</c:v>
                </c:pt>
                <c:pt idx="3518">
                  <c:v>890.98699999999997</c:v>
                </c:pt>
                <c:pt idx="3519">
                  <c:v>891.17</c:v>
                </c:pt>
                <c:pt idx="3520">
                  <c:v>891.35799999999949</c:v>
                </c:pt>
                <c:pt idx="3521">
                  <c:v>891.553</c:v>
                </c:pt>
                <c:pt idx="3522">
                  <c:v>891.76699999999983</c:v>
                </c:pt>
                <c:pt idx="3523">
                  <c:v>891.98</c:v>
                </c:pt>
                <c:pt idx="3524">
                  <c:v>892.18299999999999</c:v>
                </c:pt>
                <c:pt idx="3525">
                  <c:v>892.38900000000001</c:v>
                </c:pt>
                <c:pt idx="3526">
                  <c:v>892.596</c:v>
                </c:pt>
                <c:pt idx="3527">
                  <c:v>892.80199999999979</c:v>
                </c:pt>
                <c:pt idx="3528">
                  <c:v>893.00199999999973</c:v>
                </c:pt>
                <c:pt idx="3529">
                  <c:v>893.18899999999996</c:v>
                </c:pt>
                <c:pt idx="3530">
                  <c:v>893.36399999999981</c:v>
                </c:pt>
                <c:pt idx="3531">
                  <c:v>893.53300000000002</c:v>
                </c:pt>
                <c:pt idx="3532">
                  <c:v>893.70399999999995</c:v>
                </c:pt>
                <c:pt idx="3533">
                  <c:v>893.88099999999997</c:v>
                </c:pt>
                <c:pt idx="3534">
                  <c:v>894.06099999999981</c:v>
                </c:pt>
                <c:pt idx="3535">
                  <c:v>894.24900000000002</c:v>
                </c:pt>
                <c:pt idx="3536">
                  <c:v>894.45499999999981</c:v>
                </c:pt>
                <c:pt idx="3537">
                  <c:v>894.65800000000002</c:v>
                </c:pt>
                <c:pt idx="3538">
                  <c:v>894.84799999999962</c:v>
                </c:pt>
                <c:pt idx="3539">
                  <c:v>895.029</c:v>
                </c:pt>
                <c:pt idx="3540">
                  <c:v>895.20600000000002</c:v>
                </c:pt>
                <c:pt idx="3541">
                  <c:v>895.38400000000001</c:v>
                </c:pt>
                <c:pt idx="3542">
                  <c:v>895.56199999999978</c:v>
                </c:pt>
                <c:pt idx="3543">
                  <c:v>895.74300000000005</c:v>
                </c:pt>
                <c:pt idx="3544">
                  <c:v>895.94499999999982</c:v>
                </c:pt>
                <c:pt idx="3545">
                  <c:v>896.16199999999981</c:v>
                </c:pt>
                <c:pt idx="3546">
                  <c:v>896.37199999999996</c:v>
                </c:pt>
                <c:pt idx="3547">
                  <c:v>896.56399999999996</c:v>
                </c:pt>
                <c:pt idx="3548">
                  <c:v>896.73800000000006</c:v>
                </c:pt>
                <c:pt idx="3549">
                  <c:v>896.91199999999981</c:v>
                </c:pt>
                <c:pt idx="3550">
                  <c:v>897.07899999999995</c:v>
                </c:pt>
                <c:pt idx="3551">
                  <c:v>897.24400000000003</c:v>
                </c:pt>
                <c:pt idx="3552">
                  <c:v>897.41599999999983</c:v>
                </c:pt>
                <c:pt idx="3553">
                  <c:v>897.60900000000004</c:v>
                </c:pt>
                <c:pt idx="3554">
                  <c:v>897.803</c:v>
                </c:pt>
                <c:pt idx="3555">
                  <c:v>897.99300000000005</c:v>
                </c:pt>
                <c:pt idx="3556">
                  <c:v>898.17700000000002</c:v>
                </c:pt>
                <c:pt idx="3557">
                  <c:v>898.36599999999976</c:v>
                </c:pt>
                <c:pt idx="3558">
                  <c:v>898.56199999999978</c:v>
                </c:pt>
                <c:pt idx="3559">
                  <c:v>898.76</c:v>
                </c:pt>
                <c:pt idx="3560">
                  <c:v>898.95799999999974</c:v>
                </c:pt>
                <c:pt idx="3561">
                  <c:v>899.15</c:v>
                </c:pt>
                <c:pt idx="3562">
                  <c:v>899.34599999999978</c:v>
                </c:pt>
                <c:pt idx="3563">
                  <c:v>899.54399999999998</c:v>
                </c:pt>
                <c:pt idx="3564">
                  <c:v>899.74599999999998</c:v>
                </c:pt>
                <c:pt idx="3565">
                  <c:v>899.94399999999996</c:v>
                </c:pt>
                <c:pt idx="3566">
                  <c:v>900.14400000000001</c:v>
                </c:pt>
                <c:pt idx="3567">
                  <c:v>900.3399999999998</c:v>
                </c:pt>
                <c:pt idx="3568">
                  <c:v>900.53699999999981</c:v>
                </c:pt>
                <c:pt idx="3569">
                  <c:v>900.73099999999999</c:v>
                </c:pt>
                <c:pt idx="3570">
                  <c:v>900.91899999999998</c:v>
                </c:pt>
                <c:pt idx="3571">
                  <c:v>901.09799999999996</c:v>
                </c:pt>
                <c:pt idx="3572">
                  <c:v>901.274</c:v>
                </c:pt>
                <c:pt idx="3573">
                  <c:v>901.45699999999977</c:v>
                </c:pt>
                <c:pt idx="3574">
                  <c:v>901.65699999999981</c:v>
                </c:pt>
                <c:pt idx="3575">
                  <c:v>901.86300000000006</c:v>
                </c:pt>
                <c:pt idx="3576">
                  <c:v>902.05999999999983</c:v>
                </c:pt>
                <c:pt idx="3577">
                  <c:v>902.24300000000005</c:v>
                </c:pt>
                <c:pt idx="3578">
                  <c:v>902.42</c:v>
                </c:pt>
                <c:pt idx="3579">
                  <c:v>902.60500000000002</c:v>
                </c:pt>
                <c:pt idx="3580">
                  <c:v>902.79300000000001</c:v>
                </c:pt>
                <c:pt idx="3581">
                  <c:v>902.97299999999996</c:v>
                </c:pt>
                <c:pt idx="3582">
                  <c:v>903.14699999999982</c:v>
                </c:pt>
                <c:pt idx="3583">
                  <c:v>903.32599999999979</c:v>
                </c:pt>
                <c:pt idx="3584">
                  <c:v>903.49800000000005</c:v>
                </c:pt>
                <c:pt idx="3585">
                  <c:v>903.66499999999996</c:v>
                </c:pt>
                <c:pt idx="3586">
                  <c:v>903.83499999999981</c:v>
                </c:pt>
                <c:pt idx="3587">
                  <c:v>904.02099999999996</c:v>
                </c:pt>
                <c:pt idx="3588">
                  <c:v>904.21799999999996</c:v>
                </c:pt>
                <c:pt idx="3589">
                  <c:v>904.43499999999972</c:v>
                </c:pt>
                <c:pt idx="3590">
                  <c:v>904.65599999999972</c:v>
                </c:pt>
                <c:pt idx="3591">
                  <c:v>904.86799999999971</c:v>
                </c:pt>
                <c:pt idx="3592">
                  <c:v>905.07399999999996</c:v>
                </c:pt>
                <c:pt idx="3593">
                  <c:v>905.279</c:v>
                </c:pt>
                <c:pt idx="3594">
                  <c:v>905.47</c:v>
                </c:pt>
                <c:pt idx="3595">
                  <c:v>905.65599999999972</c:v>
                </c:pt>
                <c:pt idx="3596">
                  <c:v>905.83499999999981</c:v>
                </c:pt>
                <c:pt idx="3597">
                  <c:v>906.00699999999972</c:v>
                </c:pt>
                <c:pt idx="3598">
                  <c:v>906.17899999999997</c:v>
                </c:pt>
                <c:pt idx="3599">
                  <c:v>906.35999999999979</c:v>
                </c:pt>
                <c:pt idx="3600">
                  <c:v>906.54399999999998</c:v>
                </c:pt>
                <c:pt idx="3601">
                  <c:v>906.726</c:v>
                </c:pt>
                <c:pt idx="3602">
                  <c:v>906.899</c:v>
                </c:pt>
                <c:pt idx="3603">
                  <c:v>907.07399999999996</c:v>
                </c:pt>
                <c:pt idx="3604">
                  <c:v>907.25099999999998</c:v>
                </c:pt>
                <c:pt idx="3605">
                  <c:v>907.43399999999997</c:v>
                </c:pt>
                <c:pt idx="3606">
                  <c:v>907.61699999999996</c:v>
                </c:pt>
                <c:pt idx="3607">
                  <c:v>907.79899999999998</c:v>
                </c:pt>
                <c:pt idx="3608">
                  <c:v>907.98699999999997</c:v>
                </c:pt>
                <c:pt idx="3609">
                  <c:v>908.17200000000003</c:v>
                </c:pt>
                <c:pt idx="3610">
                  <c:v>908.35399999999981</c:v>
                </c:pt>
                <c:pt idx="3611">
                  <c:v>908.524</c:v>
                </c:pt>
                <c:pt idx="3612">
                  <c:v>908.69399999999996</c:v>
                </c:pt>
                <c:pt idx="3613">
                  <c:v>908.87599999999998</c:v>
                </c:pt>
                <c:pt idx="3614">
                  <c:v>909.05999999999983</c:v>
                </c:pt>
                <c:pt idx="3615">
                  <c:v>909.23699999999997</c:v>
                </c:pt>
                <c:pt idx="3616">
                  <c:v>909.4169999999998</c:v>
                </c:pt>
                <c:pt idx="3617">
                  <c:v>909.596</c:v>
                </c:pt>
                <c:pt idx="3618">
                  <c:v>909.78300000000002</c:v>
                </c:pt>
                <c:pt idx="3619">
                  <c:v>909.96699999999976</c:v>
                </c:pt>
                <c:pt idx="3620">
                  <c:v>910.15499999999997</c:v>
                </c:pt>
                <c:pt idx="3621">
                  <c:v>910.34799999999962</c:v>
                </c:pt>
                <c:pt idx="3622">
                  <c:v>910.55799999999977</c:v>
                </c:pt>
                <c:pt idx="3623">
                  <c:v>910.79200000000003</c:v>
                </c:pt>
                <c:pt idx="3624">
                  <c:v>911.048</c:v>
                </c:pt>
                <c:pt idx="3625">
                  <c:v>911.31399999999996</c:v>
                </c:pt>
                <c:pt idx="3626">
                  <c:v>911.58100000000002</c:v>
                </c:pt>
                <c:pt idx="3627">
                  <c:v>911.85099999999977</c:v>
                </c:pt>
                <c:pt idx="3628">
                  <c:v>912.10900000000004</c:v>
                </c:pt>
                <c:pt idx="3629">
                  <c:v>912.35899999999981</c:v>
                </c:pt>
                <c:pt idx="3630">
                  <c:v>912.577</c:v>
                </c:pt>
                <c:pt idx="3631">
                  <c:v>912.77800000000002</c:v>
                </c:pt>
                <c:pt idx="3632">
                  <c:v>912.95899999999972</c:v>
                </c:pt>
                <c:pt idx="3633">
                  <c:v>913.10400000000004</c:v>
                </c:pt>
                <c:pt idx="3634">
                  <c:v>913.24800000000005</c:v>
                </c:pt>
                <c:pt idx="3635">
                  <c:v>913.39199999999983</c:v>
                </c:pt>
                <c:pt idx="3636">
                  <c:v>913.53699999999981</c:v>
                </c:pt>
                <c:pt idx="3637">
                  <c:v>913.69500000000005</c:v>
                </c:pt>
                <c:pt idx="3638">
                  <c:v>913.87099999999998</c:v>
                </c:pt>
                <c:pt idx="3639">
                  <c:v>914.05199999999979</c:v>
                </c:pt>
                <c:pt idx="3640">
                  <c:v>914.21400000000006</c:v>
                </c:pt>
                <c:pt idx="3641">
                  <c:v>914.3529999999995</c:v>
                </c:pt>
                <c:pt idx="3642">
                  <c:v>914.48199999999997</c:v>
                </c:pt>
                <c:pt idx="3643">
                  <c:v>914.63599999999997</c:v>
                </c:pt>
                <c:pt idx="3644">
                  <c:v>914.82499999999982</c:v>
                </c:pt>
                <c:pt idx="3645">
                  <c:v>915.03199999999981</c:v>
                </c:pt>
                <c:pt idx="3646">
                  <c:v>915.22699999999998</c:v>
                </c:pt>
                <c:pt idx="3647">
                  <c:v>915.4</c:v>
                </c:pt>
                <c:pt idx="3648">
                  <c:v>915.54899999999998</c:v>
                </c:pt>
                <c:pt idx="3649">
                  <c:v>915.678</c:v>
                </c:pt>
                <c:pt idx="3650">
                  <c:v>915.80199999999979</c:v>
                </c:pt>
                <c:pt idx="3651">
                  <c:v>915.92399999999998</c:v>
                </c:pt>
                <c:pt idx="3652">
                  <c:v>916.05399999999997</c:v>
                </c:pt>
                <c:pt idx="3653">
                  <c:v>916.19100000000003</c:v>
                </c:pt>
                <c:pt idx="3654">
                  <c:v>916.34099999999978</c:v>
                </c:pt>
                <c:pt idx="3655">
                  <c:v>916.52499999999998</c:v>
                </c:pt>
                <c:pt idx="3656">
                  <c:v>916.75599999999997</c:v>
                </c:pt>
                <c:pt idx="3657">
                  <c:v>917.01199999999972</c:v>
                </c:pt>
                <c:pt idx="3658">
                  <c:v>917.27200000000005</c:v>
                </c:pt>
                <c:pt idx="3659">
                  <c:v>917.52</c:v>
                </c:pt>
                <c:pt idx="3660">
                  <c:v>917.75</c:v>
                </c:pt>
                <c:pt idx="3661">
                  <c:v>917.97699999999998</c:v>
                </c:pt>
                <c:pt idx="3662">
                  <c:v>918.20399999999995</c:v>
                </c:pt>
                <c:pt idx="3663">
                  <c:v>918.44299999999976</c:v>
                </c:pt>
                <c:pt idx="3664">
                  <c:v>918.67100000000005</c:v>
                </c:pt>
                <c:pt idx="3665">
                  <c:v>918.899</c:v>
                </c:pt>
                <c:pt idx="3666">
                  <c:v>919.12300000000005</c:v>
                </c:pt>
                <c:pt idx="3667">
                  <c:v>919.32799999999975</c:v>
                </c:pt>
                <c:pt idx="3668">
                  <c:v>919.50099999999998</c:v>
                </c:pt>
                <c:pt idx="3669">
                  <c:v>919.65599999999972</c:v>
                </c:pt>
                <c:pt idx="3670">
                  <c:v>919.80399999999997</c:v>
                </c:pt>
                <c:pt idx="3671">
                  <c:v>919.96299999999974</c:v>
                </c:pt>
                <c:pt idx="3672">
                  <c:v>920.154</c:v>
                </c:pt>
                <c:pt idx="3673">
                  <c:v>920.36499999999978</c:v>
                </c:pt>
                <c:pt idx="3674">
                  <c:v>920.57799999999997</c:v>
                </c:pt>
                <c:pt idx="3675">
                  <c:v>920.76099999999997</c:v>
                </c:pt>
                <c:pt idx="3676">
                  <c:v>920.92499999999973</c:v>
                </c:pt>
                <c:pt idx="3677">
                  <c:v>921.07399999999996</c:v>
                </c:pt>
                <c:pt idx="3678">
                  <c:v>921.21299999999997</c:v>
                </c:pt>
                <c:pt idx="3679">
                  <c:v>921.37599999999998</c:v>
                </c:pt>
                <c:pt idx="3680">
                  <c:v>921.53800000000001</c:v>
                </c:pt>
                <c:pt idx="3681">
                  <c:v>921.72</c:v>
                </c:pt>
                <c:pt idx="3682">
                  <c:v>921.91899999999998</c:v>
                </c:pt>
                <c:pt idx="3683">
                  <c:v>922.13900000000001</c:v>
                </c:pt>
                <c:pt idx="3684">
                  <c:v>922.38400000000001</c:v>
                </c:pt>
                <c:pt idx="3685">
                  <c:v>922.63199999999972</c:v>
                </c:pt>
                <c:pt idx="3686">
                  <c:v>922.87199999999996</c:v>
                </c:pt>
                <c:pt idx="3687">
                  <c:v>923.10199999999998</c:v>
                </c:pt>
                <c:pt idx="3688">
                  <c:v>923.32399999999996</c:v>
                </c:pt>
                <c:pt idx="3689">
                  <c:v>923.548</c:v>
                </c:pt>
                <c:pt idx="3690">
                  <c:v>923.78399999999999</c:v>
                </c:pt>
                <c:pt idx="3691">
                  <c:v>924.03399999999999</c:v>
                </c:pt>
                <c:pt idx="3692">
                  <c:v>924.28099999999995</c:v>
                </c:pt>
                <c:pt idx="3693">
                  <c:v>924.52199999999982</c:v>
                </c:pt>
                <c:pt idx="3694">
                  <c:v>924.75699999999972</c:v>
                </c:pt>
                <c:pt idx="3695">
                  <c:v>924.99099999999999</c:v>
                </c:pt>
                <c:pt idx="3696">
                  <c:v>925.22400000000005</c:v>
                </c:pt>
                <c:pt idx="3697">
                  <c:v>925.44999999999982</c:v>
                </c:pt>
                <c:pt idx="3698">
                  <c:v>925.66</c:v>
                </c:pt>
                <c:pt idx="3699">
                  <c:v>925.84699999999975</c:v>
                </c:pt>
                <c:pt idx="3700">
                  <c:v>926.00599999999997</c:v>
                </c:pt>
                <c:pt idx="3701">
                  <c:v>926.149</c:v>
                </c:pt>
                <c:pt idx="3702">
                  <c:v>926.279</c:v>
                </c:pt>
                <c:pt idx="3703">
                  <c:v>926.42499999999973</c:v>
                </c:pt>
                <c:pt idx="3704">
                  <c:v>926.577</c:v>
                </c:pt>
                <c:pt idx="3705">
                  <c:v>926.74900000000002</c:v>
                </c:pt>
                <c:pt idx="3706">
                  <c:v>926.93699999999978</c:v>
                </c:pt>
                <c:pt idx="3707">
                  <c:v>927.12599999999998</c:v>
                </c:pt>
                <c:pt idx="3708">
                  <c:v>927.31399999999996</c:v>
                </c:pt>
                <c:pt idx="3709">
                  <c:v>927.50699999999972</c:v>
                </c:pt>
                <c:pt idx="3710">
                  <c:v>927.702</c:v>
                </c:pt>
                <c:pt idx="3711">
                  <c:v>927.91199999999981</c:v>
                </c:pt>
                <c:pt idx="3712">
                  <c:v>928.125</c:v>
                </c:pt>
                <c:pt idx="3713">
                  <c:v>928.31099999999981</c:v>
                </c:pt>
                <c:pt idx="3714">
                  <c:v>928.45599999999979</c:v>
                </c:pt>
                <c:pt idx="3715">
                  <c:v>928.57500000000005</c:v>
                </c:pt>
                <c:pt idx="3716">
                  <c:v>928.70500000000004</c:v>
                </c:pt>
                <c:pt idx="3717">
                  <c:v>928.84599999999978</c:v>
                </c:pt>
                <c:pt idx="3718">
                  <c:v>928.99300000000005</c:v>
                </c:pt>
                <c:pt idx="3719">
                  <c:v>929.13300000000004</c:v>
                </c:pt>
                <c:pt idx="3720">
                  <c:v>929.26499999999999</c:v>
                </c:pt>
                <c:pt idx="3721">
                  <c:v>929.40800000000002</c:v>
                </c:pt>
                <c:pt idx="3722">
                  <c:v>929.58299999999997</c:v>
                </c:pt>
                <c:pt idx="3723">
                  <c:v>929.81199999999978</c:v>
                </c:pt>
                <c:pt idx="3724">
                  <c:v>930.07500000000005</c:v>
                </c:pt>
                <c:pt idx="3725">
                  <c:v>930.32199999999978</c:v>
                </c:pt>
                <c:pt idx="3726">
                  <c:v>930.52499999999998</c:v>
                </c:pt>
                <c:pt idx="3727">
                  <c:v>930.69</c:v>
                </c:pt>
                <c:pt idx="3728">
                  <c:v>930.82499999999982</c:v>
                </c:pt>
                <c:pt idx="3729">
                  <c:v>930.96699999999976</c:v>
                </c:pt>
                <c:pt idx="3730">
                  <c:v>931.16</c:v>
                </c:pt>
                <c:pt idx="3731">
                  <c:v>931.35199999999975</c:v>
                </c:pt>
                <c:pt idx="3732">
                  <c:v>931.53499999999997</c:v>
                </c:pt>
                <c:pt idx="3733">
                  <c:v>931.72699999999998</c:v>
                </c:pt>
                <c:pt idx="3734">
                  <c:v>931.91599999999983</c:v>
                </c:pt>
                <c:pt idx="3735">
                  <c:v>932.11400000000003</c:v>
                </c:pt>
                <c:pt idx="3736">
                  <c:v>932.30599999999981</c:v>
                </c:pt>
                <c:pt idx="3737">
                  <c:v>932.48199999999997</c:v>
                </c:pt>
                <c:pt idx="3738">
                  <c:v>932.64699999999982</c:v>
                </c:pt>
                <c:pt idx="3739">
                  <c:v>932.80599999999981</c:v>
                </c:pt>
                <c:pt idx="3740">
                  <c:v>932.93799999999976</c:v>
                </c:pt>
                <c:pt idx="3741">
                  <c:v>933.04599999999982</c:v>
                </c:pt>
                <c:pt idx="3742">
                  <c:v>933.14800000000002</c:v>
                </c:pt>
                <c:pt idx="3743">
                  <c:v>933.20399999999995</c:v>
                </c:pt>
                <c:pt idx="3744">
                  <c:v>933.30199999999979</c:v>
                </c:pt>
                <c:pt idx="3745">
                  <c:v>933.45899999999972</c:v>
                </c:pt>
                <c:pt idx="3746">
                  <c:v>933.71299999999997</c:v>
                </c:pt>
                <c:pt idx="3747">
                  <c:v>934.02199999999982</c:v>
                </c:pt>
                <c:pt idx="3748">
                  <c:v>934.31199999999978</c:v>
                </c:pt>
                <c:pt idx="3749">
                  <c:v>934.59</c:v>
                </c:pt>
                <c:pt idx="3750">
                  <c:v>934.80799999999977</c:v>
                </c:pt>
                <c:pt idx="3751">
                  <c:v>935.01099999999997</c:v>
                </c:pt>
                <c:pt idx="3752">
                  <c:v>935.18700000000001</c:v>
                </c:pt>
                <c:pt idx="3753">
                  <c:v>935.34799999999962</c:v>
                </c:pt>
                <c:pt idx="3754">
                  <c:v>935.51800000000003</c:v>
                </c:pt>
                <c:pt idx="3755">
                  <c:v>935.697</c:v>
                </c:pt>
                <c:pt idx="3756">
                  <c:v>935.88099999999997</c:v>
                </c:pt>
                <c:pt idx="3757">
                  <c:v>936.06499999999983</c:v>
                </c:pt>
                <c:pt idx="3758">
                  <c:v>936.25099999999998</c:v>
                </c:pt>
                <c:pt idx="3759">
                  <c:v>936.43599999999981</c:v>
                </c:pt>
                <c:pt idx="3760">
                  <c:v>936.62599999999998</c:v>
                </c:pt>
                <c:pt idx="3761">
                  <c:v>936.80499999999972</c:v>
                </c:pt>
                <c:pt idx="3762">
                  <c:v>936.99599999999998</c:v>
                </c:pt>
                <c:pt idx="3763">
                  <c:v>937.18600000000004</c:v>
                </c:pt>
                <c:pt idx="3764">
                  <c:v>937.35799999999949</c:v>
                </c:pt>
                <c:pt idx="3765">
                  <c:v>937.52</c:v>
                </c:pt>
                <c:pt idx="3766">
                  <c:v>937.68200000000002</c:v>
                </c:pt>
                <c:pt idx="3767">
                  <c:v>937.85099999999977</c:v>
                </c:pt>
                <c:pt idx="3768">
                  <c:v>938.04300000000001</c:v>
                </c:pt>
                <c:pt idx="3769">
                  <c:v>938.24800000000005</c:v>
                </c:pt>
                <c:pt idx="3770">
                  <c:v>938.46299999999974</c:v>
                </c:pt>
                <c:pt idx="3771">
                  <c:v>938.68799999999999</c:v>
                </c:pt>
                <c:pt idx="3772">
                  <c:v>938.923</c:v>
                </c:pt>
                <c:pt idx="3773">
                  <c:v>939.14300000000003</c:v>
                </c:pt>
                <c:pt idx="3774">
                  <c:v>939.35399999999981</c:v>
                </c:pt>
                <c:pt idx="3775">
                  <c:v>939.548</c:v>
                </c:pt>
                <c:pt idx="3776">
                  <c:v>939.75199999999973</c:v>
                </c:pt>
                <c:pt idx="3777">
                  <c:v>939.95399999999972</c:v>
                </c:pt>
                <c:pt idx="3778">
                  <c:v>940.16899999999998</c:v>
                </c:pt>
                <c:pt idx="3779">
                  <c:v>940.399</c:v>
                </c:pt>
                <c:pt idx="3780">
                  <c:v>940.65199999999982</c:v>
                </c:pt>
                <c:pt idx="3781">
                  <c:v>940.90499999999997</c:v>
                </c:pt>
                <c:pt idx="3782">
                  <c:v>941.14699999999982</c:v>
                </c:pt>
                <c:pt idx="3783">
                  <c:v>941.37599999999998</c:v>
                </c:pt>
                <c:pt idx="3784">
                  <c:v>941.60699999999997</c:v>
                </c:pt>
                <c:pt idx="3785">
                  <c:v>941.84299999999962</c:v>
                </c:pt>
                <c:pt idx="3786">
                  <c:v>942.07500000000005</c:v>
                </c:pt>
                <c:pt idx="3787">
                  <c:v>942.29300000000001</c:v>
                </c:pt>
                <c:pt idx="3788">
                  <c:v>942.49900000000002</c:v>
                </c:pt>
                <c:pt idx="3789">
                  <c:v>942.69399999999996</c:v>
                </c:pt>
                <c:pt idx="3790">
                  <c:v>942.88199999999972</c:v>
                </c:pt>
                <c:pt idx="3791">
                  <c:v>943.04099999999983</c:v>
                </c:pt>
                <c:pt idx="3792">
                  <c:v>943.16800000000001</c:v>
                </c:pt>
                <c:pt idx="3793">
                  <c:v>943.26</c:v>
                </c:pt>
                <c:pt idx="3794">
                  <c:v>943.3399999999998</c:v>
                </c:pt>
                <c:pt idx="3795">
                  <c:v>943.43699999999978</c:v>
                </c:pt>
                <c:pt idx="3796">
                  <c:v>943.58299999999997</c:v>
                </c:pt>
                <c:pt idx="3797">
                  <c:v>943.77800000000002</c:v>
                </c:pt>
                <c:pt idx="3798">
                  <c:v>944.00400000000002</c:v>
                </c:pt>
                <c:pt idx="3799">
                  <c:v>944.25099999999998</c:v>
                </c:pt>
                <c:pt idx="3800">
                  <c:v>944.48599999999999</c:v>
                </c:pt>
                <c:pt idx="3801">
                  <c:v>944.71799999999996</c:v>
                </c:pt>
                <c:pt idx="3802">
                  <c:v>944.96799999999962</c:v>
                </c:pt>
                <c:pt idx="3803">
                  <c:v>945.22400000000005</c:v>
                </c:pt>
                <c:pt idx="3804">
                  <c:v>945.4649999999998</c:v>
                </c:pt>
                <c:pt idx="3805">
                  <c:v>945.69</c:v>
                </c:pt>
                <c:pt idx="3806">
                  <c:v>945.88699999999972</c:v>
                </c:pt>
                <c:pt idx="3807">
                  <c:v>946.02199999999982</c:v>
                </c:pt>
                <c:pt idx="3808">
                  <c:v>946.13300000000004</c:v>
                </c:pt>
                <c:pt idx="3809">
                  <c:v>946.25699999999972</c:v>
                </c:pt>
                <c:pt idx="3810">
                  <c:v>946.41099999999972</c:v>
                </c:pt>
                <c:pt idx="3811">
                  <c:v>946.596</c:v>
                </c:pt>
                <c:pt idx="3812">
                  <c:v>946.79300000000001</c:v>
                </c:pt>
                <c:pt idx="3813">
                  <c:v>946.99599999999998</c:v>
                </c:pt>
                <c:pt idx="3814">
                  <c:v>947.19299999999998</c:v>
                </c:pt>
                <c:pt idx="3815">
                  <c:v>947.39599999999996</c:v>
                </c:pt>
                <c:pt idx="3816">
                  <c:v>947.60799999999972</c:v>
                </c:pt>
                <c:pt idx="3817">
                  <c:v>947.80499999999972</c:v>
                </c:pt>
                <c:pt idx="3818">
                  <c:v>947.99099999999999</c:v>
                </c:pt>
                <c:pt idx="3819">
                  <c:v>948.19</c:v>
                </c:pt>
                <c:pt idx="3820">
                  <c:v>948.4</c:v>
                </c:pt>
                <c:pt idx="3821">
                  <c:v>948.59400000000005</c:v>
                </c:pt>
                <c:pt idx="3822">
                  <c:v>948.78499999999997</c:v>
                </c:pt>
                <c:pt idx="3823">
                  <c:v>948.98500000000001</c:v>
                </c:pt>
                <c:pt idx="3824">
                  <c:v>949.21799999999996</c:v>
                </c:pt>
                <c:pt idx="3825">
                  <c:v>949.47500000000002</c:v>
                </c:pt>
                <c:pt idx="3826">
                  <c:v>949.72199999999998</c:v>
                </c:pt>
                <c:pt idx="3827">
                  <c:v>949.93899999999996</c:v>
                </c:pt>
                <c:pt idx="3828">
                  <c:v>950.13300000000004</c:v>
                </c:pt>
                <c:pt idx="3829">
                  <c:v>950.30999999999983</c:v>
                </c:pt>
                <c:pt idx="3830">
                  <c:v>950.47299999999996</c:v>
                </c:pt>
                <c:pt idx="3831">
                  <c:v>950.63499999999999</c:v>
                </c:pt>
                <c:pt idx="3832">
                  <c:v>950.81899999999996</c:v>
                </c:pt>
                <c:pt idx="3833">
                  <c:v>950.995</c:v>
                </c:pt>
                <c:pt idx="3834">
                  <c:v>951.17499999999995</c:v>
                </c:pt>
                <c:pt idx="3835">
                  <c:v>951.33799999999974</c:v>
                </c:pt>
                <c:pt idx="3836">
                  <c:v>951.50900000000001</c:v>
                </c:pt>
                <c:pt idx="3837">
                  <c:v>951.68899999999996</c:v>
                </c:pt>
                <c:pt idx="3838">
                  <c:v>951.86699999999962</c:v>
                </c:pt>
                <c:pt idx="3839">
                  <c:v>952.06699999999978</c:v>
                </c:pt>
                <c:pt idx="3840">
                  <c:v>952.255</c:v>
                </c:pt>
                <c:pt idx="3841">
                  <c:v>952.4409999999998</c:v>
                </c:pt>
                <c:pt idx="3842">
                  <c:v>952.62199999999996</c:v>
                </c:pt>
                <c:pt idx="3843">
                  <c:v>952.798</c:v>
                </c:pt>
                <c:pt idx="3844">
                  <c:v>952.98800000000006</c:v>
                </c:pt>
                <c:pt idx="3845">
                  <c:v>953.22199999999998</c:v>
                </c:pt>
                <c:pt idx="3846">
                  <c:v>953.48199999999997</c:v>
                </c:pt>
                <c:pt idx="3847">
                  <c:v>953.75</c:v>
                </c:pt>
                <c:pt idx="3848">
                  <c:v>953.98900000000003</c:v>
                </c:pt>
                <c:pt idx="3849">
                  <c:v>954.2</c:v>
                </c:pt>
                <c:pt idx="3850">
                  <c:v>954.38800000000003</c:v>
                </c:pt>
                <c:pt idx="3851">
                  <c:v>954.553</c:v>
                </c:pt>
                <c:pt idx="3852">
                  <c:v>954.71900000000005</c:v>
                </c:pt>
                <c:pt idx="3853">
                  <c:v>954.84799999999962</c:v>
                </c:pt>
                <c:pt idx="3854">
                  <c:v>954.971</c:v>
                </c:pt>
                <c:pt idx="3855">
                  <c:v>955.07600000000002</c:v>
                </c:pt>
                <c:pt idx="3856">
                  <c:v>955.197</c:v>
                </c:pt>
                <c:pt idx="3857">
                  <c:v>955.33499999999981</c:v>
                </c:pt>
                <c:pt idx="3858">
                  <c:v>955.51</c:v>
                </c:pt>
                <c:pt idx="3859">
                  <c:v>955.70799999999997</c:v>
                </c:pt>
                <c:pt idx="3860">
                  <c:v>955.93399999999997</c:v>
                </c:pt>
                <c:pt idx="3861">
                  <c:v>956.18600000000004</c:v>
                </c:pt>
                <c:pt idx="3862">
                  <c:v>956.44999999999982</c:v>
                </c:pt>
                <c:pt idx="3863">
                  <c:v>956.7</c:v>
                </c:pt>
                <c:pt idx="3864">
                  <c:v>956.92399999999998</c:v>
                </c:pt>
                <c:pt idx="3865">
                  <c:v>957.13800000000003</c:v>
                </c:pt>
                <c:pt idx="3866">
                  <c:v>957.33599999999979</c:v>
                </c:pt>
                <c:pt idx="3867">
                  <c:v>957.51400000000001</c:v>
                </c:pt>
                <c:pt idx="3868">
                  <c:v>957.67399999999998</c:v>
                </c:pt>
                <c:pt idx="3869">
                  <c:v>957.83699999999976</c:v>
                </c:pt>
                <c:pt idx="3870">
                  <c:v>958.00800000000004</c:v>
                </c:pt>
                <c:pt idx="3871">
                  <c:v>958.18499999999995</c:v>
                </c:pt>
                <c:pt idx="3872">
                  <c:v>958.36699999999962</c:v>
                </c:pt>
                <c:pt idx="3873">
                  <c:v>958.5659999999998</c:v>
                </c:pt>
                <c:pt idx="3874">
                  <c:v>958.77599999999995</c:v>
                </c:pt>
                <c:pt idx="3875">
                  <c:v>958.976</c:v>
                </c:pt>
                <c:pt idx="3876">
                  <c:v>959.15699999999981</c:v>
                </c:pt>
                <c:pt idx="3877">
                  <c:v>959.32399999999996</c:v>
                </c:pt>
                <c:pt idx="3878">
                  <c:v>959.48299999999972</c:v>
                </c:pt>
                <c:pt idx="3879">
                  <c:v>959.63499999999999</c:v>
                </c:pt>
                <c:pt idx="3880">
                  <c:v>959.77800000000002</c:v>
                </c:pt>
                <c:pt idx="3881">
                  <c:v>959.95599999999979</c:v>
                </c:pt>
                <c:pt idx="3882">
                  <c:v>960.13900000000001</c:v>
                </c:pt>
                <c:pt idx="3883">
                  <c:v>960.33199999999977</c:v>
                </c:pt>
                <c:pt idx="3884">
                  <c:v>960.55199999999979</c:v>
                </c:pt>
                <c:pt idx="3885">
                  <c:v>960.77</c:v>
                </c:pt>
                <c:pt idx="3886">
                  <c:v>960.95499999999981</c:v>
                </c:pt>
                <c:pt idx="3887">
                  <c:v>961.10699999999997</c:v>
                </c:pt>
                <c:pt idx="3888">
                  <c:v>961.23699999999997</c:v>
                </c:pt>
                <c:pt idx="3889">
                  <c:v>961.37099999999998</c:v>
                </c:pt>
                <c:pt idx="3890">
                  <c:v>961.53199999999981</c:v>
                </c:pt>
                <c:pt idx="3891">
                  <c:v>961.72500000000002</c:v>
                </c:pt>
                <c:pt idx="3892">
                  <c:v>961.93399999999997</c:v>
                </c:pt>
                <c:pt idx="3893">
                  <c:v>962.14800000000002</c:v>
                </c:pt>
                <c:pt idx="3894">
                  <c:v>962.35399999999981</c:v>
                </c:pt>
                <c:pt idx="3895">
                  <c:v>962.53699999999981</c:v>
                </c:pt>
                <c:pt idx="3896">
                  <c:v>962.69600000000003</c:v>
                </c:pt>
                <c:pt idx="3897">
                  <c:v>962.82899999999972</c:v>
                </c:pt>
                <c:pt idx="3898">
                  <c:v>962.97299999999996</c:v>
                </c:pt>
                <c:pt idx="3899">
                  <c:v>963.14</c:v>
                </c:pt>
                <c:pt idx="3900">
                  <c:v>963.29300000000001</c:v>
                </c:pt>
                <c:pt idx="3901">
                  <c:v>963.4409999999998</c:v>
                </c:pt>
                <c:pt idx="3902">
                  <c:v>963.596</c:v>
                </c:pt>
                <c:pt idx="3903">
                  <c:v>963.73</c:v>
                </c:pt>
                <c:pt idx="3904">
                  <c:v>963.83699999999976</c:v>
                </c:pt>
                <c:pt idx="3905">
                  <c:v>963.93099999999981</c:v>
                </c:pt>
                <c:pt idx="3906">
                  <c:v>964.00900000000001</c:v>
                </c:pt>
                <c:pt idx="3907">
                  <c:v>964.10299999999972</c:v>
                </c:pt>
                <c:pt idx="3908">
                  <c:v>964.20799999999997</c:v>
                </c:pt>
                <c:pt idx="3909">
                  <c:v>964.3399999999998</c:v>
                </c:pt>
                <c:pt idx="3910">
                  <c:v>964.50099999999998</c:v>
                </c:pt>
                <c:pt idx="3911">
                  <c:v>964.68200000000002</c:v>
                </c:pt>
                <c:pt idx="3912">
                  <c:v>964.87699999999973</c:v>
                </c:pt>
                <c:pt idx="3913">
                  <c:v>965.09299999999996</c:v>
                </c:pt>
                <c:pt idx="3914">
                  <c:v>965.3159999999998</c:v>
                </c:pt>
                <c:pt idx="3915">
                  <c:v>965.55999999999983</c:v>
                </c:pt>
                <c:pt idx="3916">
                  <c:v>965.81799999999976</c:v>
                </c:pt>
                <c:pt idx="3917">
                  <c:v>966.08299999999997</c:v>
                </c:pt>
                <c:pt idx="3918">
                  <c:v>966.35699999999974</c:v>
                </c:pt>
                <c:pt idx="3919">
                  <c:v>966.63</c:v>
                </c:pt>
                <c:pt idx="3920">
                  <c:v>966.88</c:v>
                </c:pt>
                <c:pt idx="3921">
                  <c:v>967.10799999999972</c:v>
                </c:pt>
                <c:pt idx="3922">
                  <c:v>967.32799999999975</c:v>
                </c:pt>
                <c:pt idx="3923">
                  <c:v>967.51800000000003</c:v>
                </c:pt>
                <c:pt idx="3924">
                  <c:v>967.68299999999999</c:v>
                </c:pt>
                <c:pt idx="3925">
                  <c:v>967.83399999999972</c:v>
                </c:pt>
                <c:pt idx="3926">
                  <c:v>967.98699999999997</c:v>
                </c:pt>
                <c:pt idx="3927">
                  <c:v>968.12</c:v>
                </c:pt>
                <c:pt idx="3928">
                  <c:v>968.24400000000003</c:v>
                </c:pt>
                <c:pt idx="3929">
                  <c:v>968.38499999999999</c:v>
                </c:pt>
                <c:pt idx="3930">
                  <c:v>968.51800000000003</c:v>
                </c:pt>
                <c:pt idx="3931">
                  <c:v>968.67100000000005</c:v>
                </c:pt>
                <c:pt idx="3932">
                  <c:v>968.80599999999981</c:v>
                </c:pt>
                <c:pt idx="3933">
                  <c:v>968.93099999999981</c:v>
                </c:pt>
                <c:pt idx="3934">
                  <c:v>969.06799999999976</c:v>
                </c:pt>
                <c:pt idx="3935">
                  <c:v>969.21100000000001</c:v>
                </c:pt>
                <c:pt idx="3936">
                  <c:v>969.37199999999996</c:v>
                </c:pt>
                <c:pt idx="3937">
                  <c:v>969.55699999999979</c:v>
                </c:pt>
                <c:pt idx="3938">
                  <c:v>969.74</c:v>
                </c:pt>
                <c:pt idx="3939">
                  <c:v>969.89800000000002</c:v>
                </c:pt>
                <c:pt idx="3940">
                  <c:v>970.02599999999973</c:v>
                </c:pt>
                <c:pt idx="3941">
                  <c:v>970.13499999999999</c:v>
                </c:pt>
                <c:pt idx="3942">
                  <c:v>970.24800000000005</c:v>
                </c:pt>
                <c:pt idx="3943">
                  <c:v>970.4</c:v>
                </c:pt>
                <c:pt idx="3944">
                  <c:v>970.601</c:v>
                </c:pt>
                <c:pt idx="3945">
                  <c:v>970.81999999999982</c:v>
                </c:pt>
                <c:pt idx="3946">
                  <c:v>971.06099999999981</c:v>
                </c:pt>
                <c:pt idx="3947">
                  <c:v>971.30499999999972</c:v>
                </c:pt>
                <c:pt idx="3948">
                  <c:v>971.56399999999996</c:v>
                </c:pt>
                <c:pt idx="3949">
                  <c:v>971.82699999999977</c:v>
                </c:pt>
                <c:pt idx="3950">
                  <c:v>972.08199999999999</c:v>
                </c:pt>
                <c:pt idx="3951">
                  <c:v>972.32299999999975</c:v>
                </c:pt>
                <c:pt idx="3952">
                  <c:v>972.53199999999981</c:v>
                </c:pt>
                <c:pt idx="3953">
                  <c:v>972.72</c:v>
                </c:pt>
                <c:pt idx="3954">
                  <c:v>972.88499999999999</c:v>
                </c:pt>
                <c:pt idx="3955">
                  <c:v>973.03</c:v>
                </c:pt>
                <c:pt idx="3956">
                  <c:v>973.16300000000001</c:v>
                </c:pt>
                <c:pt idx="3957">
                  <c:v>973.29899999999998</c:v>
                </c:pt>
                <c:pt idx="3958">
                  <c:v>973.44399999999996</c:v>
                </c:pt>
                <c:pt idx="3959">
                  <c:v>973.58900000000006</c:v>
                </c:pt>
                <c:pt idx="3960">
                  <c:v>973.74199999999996</c:v>
                </c:pt>
                <c:pt idx="3961">
                  <c:v>973.88800000000003</c:v>
                </c:pt>
                <c:pt idx="3962">
                  <c:v>974.01499999999999</c:v>
                </c:pt>
                <c:pt idx="3963">
                  <c:v>974.13300000000004</c:v>
                </c:pt>
                <c:pt idx="3964">
                  <c:v>974.25900000000001</c:v>
                </c:pt>
                <c:pt idx="3965">
                  <c:v>974.38699999999972</c:v>
                </c:pt>
                <c:pt idx="3966">
                  <c:v>974.51300000000003</c:v>
                </c:pt>
                <c:pt idx="3967">
                  <c:v>974.65</c:v>
                </c:pt>
                <c:pt idx="3968">
                  <c:v>974.78099999999995</c:v>
                </c:pt>
                <c:pt idx="3969">
                  <c:v>974.9169999999998</c:v>
                </c:pt>
                <c:pt idx="3970">
                  <c:v>975.072</c:v>
                </c:pt>
                <c:pt idx="3971">
                  <c:v>975.22299999999996</c:v>
                </c:pt>
                <c:pt idx="3972">
                  <c:v>975.36599999999976</c:v>
                </c:pt>
                <c:pt idx="3973">
                  <c:v>975.51800000000003</c:v>
                </c:pt>
                <c:pt idx="3974">
                  <c:v>975.697</c:v>
                </c:pt>
                <c:pt idx="3975">
                  <c:v>975.91499999999996</c:v>
                </c:pt>
                <c:pt idx="3976">
                  <c:v>976.18200000000002</c:v>
                </c:pt>
                <c:pt idx="3977">
                  <c:v>976.45299999999975</c:v>
                </c:pt>
                <c:pt idx="3978">
                  <c:v>976.71100000000001</c:v>
                </c:pt>
                <c:pt idx="3979">
                  <c:v>976.95099999999979</c:v>
                </c:pt>
                <c:pt idx="3980">
                  <c:v>977.178</c:v>
                </c:pt>
                <c:pt idx="3981">
                  <c:v>977.38199999999972</c:v>
                </c:pt>
                <c:pt idx="3982">
                  <c:v>977.58</c:v>
                </c:pt>
                <c:pt idx="3983">
                  <c:v>977.75900000000001</c:v>
                </c:pt>
                <c:pt idx="3984">
                  <c:v>977.93599999999981</c:v>
                </c:pt>
                <c:pt idx="3985">
                  <c:v>978.13599999999997</c:v>
                </c:pt>
                <c:pt idx="3986">
                  <c:v>978.37300000000005</c:v>
                </c:pt>
                <c:pt idx="3987">
                  <c:v>978.64499999999998</c:v>
                </c:pt>
                <c:pt idx="3988">
                  <c:v>978.92099999999982</c:v>
                </c:pt>
                <c:pt idx="3989">
                  <c:v>979.18100000000004</c:v>
                </c:pt>
                <c:pt idx="3990">
                  <c:v>979.42599999999982</c:v>
                </c:pt>
                <c:pt idx="3991">
                  <c:v>979.65</c:v>
                </c:pt>
                <c:pt idx="3992">
                  <c:v>979.8499999999998</c:v>
                </c:pt>
                <c:pt idx="3993">
                  <c:v>980.03099999999972</c:v>
                </c:pt>
                <c:pt idx="3994">
                  <c:v>980.19</c:v>
                </c:pt>
                <c:pt idx="3995">
                  <c:v>980.3399999999998</c:v>
                </c:pt>
                <c:pt idx="3996">
                  <c:v>980.48199999999997</c:v>
                </c:pt>
                <c:pt idx="3997">
                  <c:v>980.63599999999997</c:v>
                </c:pt>
                <c:pt idx="3998">
                  <c:v>980.78599999999994</c:v>
                </c:pt>
                <c:pt idx="3999">
                  <c:v>980.94799999999975</c:v>
                </c:pt>
                <c:pt idx="4000">
                  <c:v>981.11699999999996</c:v>
                </c:pt>
                <c:pt idx="4001">
                  <c:v>981.3</c:v>
                </c:pt>
                <c:pt idx="4002">
                  <c:v>981.48400000000004</c:v>
                </c:pt>
                <c:pt idx="4003">
                  <c:v>981.673</c:v>
                </c:pt>
                <c:pt idx="4004">
                  <c:v>981.84099999999978</c:v>
                </c:pt>
                <c:pt idx="4005">
                  <c:v>982.005</c:v>
                </c:pt>
                <c:pt idx="4006">
                  <c:v>982.17600000000004</c:v>
                </c:pt>
                <c:pt idx="4007">
                  <c:v>982.35399999999981</c:v>
                </c:pt>
                <c:pt idx="4008">
                  <c:v>982.55</c:v>
                </c:pt>
                <c:pt idx="4009">
                  <c:v>982.74199999999996</c:v>
                </c:pt>
                <c:pt idx="4010">
                  <c:v>982.92899999999997</c:v>
                </c:pt>
                <c:pt idx="4011">
                  <c:v>983.12599999999998</c:v>
                </c:pt>
                <c:pt idx="4012">
                  <c:v>983.32799999999975</c:v>
                </c:pt>
                <c:pt idx="4013">
                  <c:v>983.5419999999998</c:v>
                </c:pt>
                <c:pt idx="4014">
                  <c:v>983.75599999999997</c:v>
                </c:pt>
                <c:pt idx="4015">
                  <c:v>983.97</c:v>
                </c:pt>
                <c:pt idx="4016">
                  <c:v>984.17899999999997</c:v>
                </c:pt>
                <c:pt idx="4017">
                  <c:v>984.399</c:v>
                </c:pt>
                <c:pt idx="4018">
                  <c:v>984.61900000000003</c:v>
                </c:pt>
                <c:pt idx="4019">
                  <c:v>984.83699999999976</c:v>
                </c:pt>
                <c:pt idx="4020">
                  <c:v>985.05199999999979</c:v>
                </c:pt>
                <c:pt idx="4021">
                  <c:v>985.255</c:v>
                </c:pt>
                <c:pt idx="4022">
                  <c:v>985.45499999999981</c:v>
                </c:pt>
                <c:pt idx="4023">
                  <c:v>985.65699999999981</c:v>
                </c:pt>
                <c:pt idx="4024">
                  <c:v>985.84199999999976</c:v>
                </c:pt>
                <c:pt idx="4025">
                  <c:v>986.01400000000001</c:v>
                </c:pt>
                <c:pt idx="4026">
                  <c:v>986.18799999999999</c:v>
                </c:pt>
                <c:pt idx="4027">
                  <c:v>986.36399999999981</c:v>
                </c:pt>
                <c:pt idx="4028">
                  <c:v>986.53599999999972</c:v>
                </c:pt>
                <c:pt idx="4029">
                  <c:v>986.721</c:v>
                </c:pt>
                <c:pt idx="4030">
                  <c:v>986.90199999999982</c:v>
                </c:pt>
                <c:pt idx="4031">
                  <c:v>987.08900000000006</c:v>
                </c:pt>
                <c:pt idx="4032">
                  <c:v>987.25699999999972</c:v>
                </c:pt>
                <c:pt idx="4033">
                  <c:v>987.42899999999997</c:v>
                </c:pt>
                <c:pt idx="4034">
                  <c:v>987.60199999999998</c:v>
                </c:pt>
                <c:pt idx="4035">
                  <c:v>987.77300000000002</c:v>
                </c:pt>
                <c:pt idx="4036">
                  <c:v>987.94499999999982</c:v>
                </c:pt>
                <c:pt idx="4037">
                  <c:v>988.12099999999998</c:v>
                </c:pt>
                <c:pt idx="4038">
                  <c:v>988.298</c:v>
                </c:pt>
                <c:pt idx="4039">
                  <c:v>988.48599999999999</c:v>
                </c:pt>
                <c:pt idx="4040">
                  <c:v>988.67600000000004</c:v>
                </c:pt>
                <c:pt idx="4041">
                  <c:v>988.85799999999949</c:v>
                </c:pt>
                <c:pt idx="4042">
                  <c:v>989.0469999999998</c:v>
                </c:pt>
                <c:pt idx="4043">
                  <c:v>989.22699999999998</c:v>
                </c:pt>
                <c:pt idx="4044">
                  <c:v>989.41800000000001</c:v>
                </c:pt>
                <c:pt idx="4045">
                  <c:v>989.62400000000002</c:v>
                </c:pt>
                <c:pt idx="4046">
                  <c:v>989.82899999999972</c:v>
                </c:pt>
                <c:pt idx="4047">
                  <c:v>990.03899999999999</c:v>
                </c:pt>
                <c:pt idx="4048">
                  <c:v>990.24300000000005</c:v>
                </c:pt>
                <c:pt idx="4049">
                  <c:v>990.44499999999982</c:v>
                </c:pt>
                <c:pt idx="4050">
                  <c:v>990.64499999999998</c:v>
                </c:pt>
                <c:pt idx="4051">
                  <c:v>990.83499999999981</c:v>
                </c:pt>
                <c:pt idx="4052">
                  <c:v>991.02300000000002</c:v>
                </c:pt>
                <c:pt idx="4053">
                  <c:v>991.22</c:v>
                </c:pt>
                <c:pt idx="4054">
                  <c:v>991.43199999999979</c:v>
                </c:pt>
                <c:pt idx="4055">
                  <c:v>991.64800000000002</c:v>
                </c:pt>
                <c:pt idx="4056">
                  <c:v>991.86699999999962</c:v>
                </c:pt>
                <c:pt idx="4057">
                  <c:v>992.08699999999999</c:v>
                </c:pt>
                <c:pt idx="4058">
                  <c:v>992.32599999999979</c:v>
                </c:pt>
                <c:pt idx="4059">
                  <c:v>992.55799999999977</c:v>
                </c:pt>
                <c:pt idx="4060">
                  <c:v>992.78800000000001</c:v>
                </c:pt>
                <c:pt idx="4061">
                  <c:v>993.01</c:v>
                </c:pt>
                <c:pt idx="4062">
                  <c:v>993.23099999999999</c:v>
                </c:pt>
                <c:pt idx="4063">
                  <c:v>993.43799999999976</c:v>
                </c:pt>
                <c:pt idx="4064">
                  <c:v>993.63099999999997</c:v>
                </c:pt>
                <c:pt idx="4065">
                  <c:v>993.83199999999977</c:v>
                </c:pt>
                <c:pt idx="4066">
                  <c:v>994.04099999999983</c:v>
                </c:pt>
                <c:pt idx="4067">
                  <c:v>994.26800000000003</c:v>
                </c:pt>
                <c:pt idx="4068">
                  <c:v>994.505</c:v>
                </c:pt>
                <c:pt idx="4069">
                  <c:v>994.73699999999997</c:v>
                </c:pt>
                <c:pt idx="4070">
                  <c:v>994.96400000000006</c:v>
                </c:pt>
                <c:pt idx="4071">
                  <c:v>995.18200000000002</c:v>
                </c:pt>
                <c:pt idx="4072">
                  <c:v>995.4</c:v>
                </c:pt>
                <c:pt idx="4073">
                  <c:v>995.62699999999973</c:v>
                </c:pt>
                <c:pt idx="4074">
                  <c:v>995.84299999999962</c:v>
                </c:pt>
                <c:pt idx="4075">
                  <c:v>996.05399999999997</c:v>
                </c:pt>
                <c:pt idx="4076">
                  <c:v>996.26400000000001</c:v>
                </c:pt>
                <c:pt idx="4077">
                  <c:v>996.48400000000004</c:v>
                </c:pt>
                <c:pt idx="4078">
                  <c:v>996.71100000000001</c:v>
                </c:pt>
                <c:pt idx="4079">
                  <c:v>996.95099999999979</c:v>
                </c:pt>
                <c:pt idx="4080">
                  <c:v>997.17700000000002</c:v>
                </c:pt>
                <c:pt idx="4081">
                  <c:v>997.38800000000003</c:v>
                </c:pt>
                <c:pt idx="4082">
                  <c:v>997.60500000000002</c:v>
                </c:pt>
                <c:pt idx="4083">
                  <c:v>997.82399999999996</c:v>
                </c:pt>
                <c:pt idx="4084">
                  <c:v>998.03699999999981</c:v>
                </c:pt>
                <c:pt idx="4085">
                  <c:v>998.24599999999998</c:v>
                </c:pt>
                <c:pt idx="4086">
                  <c:v>998.46400000000006</c:v>
                </c:pt>
                <c:pt idx="4087">
                  <c:v>998.68700000000001</c:v>
                </c:pt>
                <c:pt idx="4088">
                  <c:v>998.89699999999982</c:v>
                </c:pt>
                <c:pt idx="4089">
                  <c:v>999.09900000000005</c:v>
                </c:pt>
                <c:pt idx="4090">
                  <c:v>999.32299999999975</c:v>
                </c:pt>
                <c:pt idx="4091">
                  <c:v>999.53099999999972</c:v>
                </c:pt>
                <c:pt idx="4092">
                  <c:v>999.74599999999998</c:v>
                </c:pt>
                <c:pt idx="4093">
                  <c:v>999.94699999999978</c:v>
                </c:pt>
                <c:pt idx="4094">
                  <c:v>1000.15</c:v>
                </c:pt>
                <c:pt idx="4095">
                  <c:v>1000.364</c:v>
                </c:pt>
                <c:pt idx="4096">
                  <c:v>1000.553</c:v>
                </c:pt>
                <c:pt idx="4097">
                  <c:v>1000.77</c:v>
                </c:pt>
                <c:pt idx="4098">
                  <c:v>1000.985</c:v>
                </c:pt>
                <c:pt idx="4099">
                  <c:v>1001.181</c:v>
                </c:pt>
                <c:pt idx="4100">
                  <c:v>1001.391</c:v>
                </c:pt>
                <c:pt idx="4101">
                  <c:v>1001.59</c:v>
                </c:pt>
                <c:pt idx="4102">
                  <c:v>1001.796</c:v>
                </c:pt>
                <c:pt idx="4103">
                  <c:v>1002.005</c:v>
                </c:pt>
                <c:pt idx="4104">
                  <c:v>1002.215</c:v>
                </c:pt>
                <c:pt idx="4105">
                  <c:v>1002.407</c:v>
                </c:pt>
                <c:pt idx="4106">
                  <c:v>1002.592</c:v>
                </c:pt>
                <c:pt idx="4107">
                  <c:v>1002.774</c:v>
                </c:pt>
                <c:pt idx="4108">
                  <c:v>1002.965</c:v>
                </c:pt>
                <c:pt idx="4109">
                  <c:v>1003.157</c:v>
                </c:pt>
                <c:pt idx="4110">
                  <c:v>1003.341</c:v>
                </c:pt>
                <c:pt idx="4111">
                  <c:v>1003.529</c:v>
                </c:pt>
                <c:pt idx="4112">
                  <c:v>1003.731</c:v>
                </c:pt>
                <c:pt idx="4113">
                  <c:v>1003.926</c:v>
                </c:pt>
                <c:pt idx="4114">
                  <c:v>1004.126</c:v>
                </c:pt>
                <c:pt idx="4115">
                  <c:v>1004.322</c:v>
                </c:pt>
                <c:pt idx="4116">
                  <c:v>1004.524</c:v>
                </c:pt>
                <c:pt idx="4117">
                  <c:v>1004.737</c:v>
                </c:pt>
                <c:pt idx="4118">
                  <c:v>1004.951</c:v>
                </c:pt>
                <c:pt idx="4119">
                  <c:v>1005.17</c:v>
                </c:pt>
                <c:pt idx="4120">
                  <c:v>1005.3869999999999</c:v>
                </c:pt>
                <c:pt idx="4121">
                  <c:v>1005.598</c:v>
                </c:pt>
                <c:pt idx="4122">
                  <c:v>1005.8</c:v>
                </c:pt>
                <c:pt idx="4123">
                  <c:v>1006.005</c:v>
                </c:pt>
                <c:pt idx="4124">
                  <c:v>1006.212</c:v>
                </c:pt>
                <c:pt idx="4125">
                  <c:v>1006.413</c:v>
                </c:pt>
                <c:pt idx="4126">
                  <c:v>1006.619</c:v>
                </c:pt>
                <c:pt idx="4127">
                  <c:v>1006.84</c:v>
                </c:pt>
                <c:pt idx="4128">
                  <c:v>1007.09</c:v>
                </c:pt>
                <c:pt idx="4129">
                  <c:v>1007.355</c:v>
                </c:pt>
                <c:pt idx="4130">
                  <c:v>1007.644</c:v>
                </c:pt>
                <c:pt idx="4131">
                  <c:v>1007.924</c:v>
                </c:pt>
                <c:pt idx="4132">
                  <c:v>1008.169</c:v>
                </c:pt>
                <c:pt idx="4133">
                  <c:v>1008.4059999999999</c:v>
                </c:pt>
                <c:pt idx="4134">
                  <c:v>1008.636</c:v>
                </c:pt>
                <c:pt idx="4135">
                  <c:v>1008.855</c:v>
                </c:pt>
                <c:pt idx="4136">
                  <c:v>1009.064</c:v>
                </c:pt>
                <c:pt idx="4137">
                  <c:v>1009.269</c:v>
                </c:pt>
                <c:pt idx="4138">
                  <c:v>1009.477</c:v>
                </c:pt>
                <c:pt idx="4139">
                  <c:v>1009.679</c:v>
                </c:pt>
                <c:pt idx="4140">
                  <c:v>1009.881</c:v>
                </c:pt>
                <c:pt idx="4141">
                  <c:v>1010.085</c:v>
                </c:pt>
                <c:pt idx="4142">
                  <c:v>1010.282</c:v>
                </c:pt>
                <c:pt idx="4143">
                  <c:v>1010.47</c:v>
                </c:pt>
                <c:pt idx="4144">
                  <c:v>1010.669</c:v>
                </c:pt>
                <c:pt idx="4145">
                  <c:v>1010.846</c:v>
                </c:pt>
                <c:pt idx="4146">
                  <c:v>1011.027</c:v>
                </c:pt>
                <c:pt idx="4147">
                  <c:v>1011.237</c:v>
                </c:pt>
                <c:pt idx="4148">
                  <c:v>1011.458</c:v>
                </c:pt>
                <c:pt idx="4149">
                  <c:v>1011.66</c:v>
                </c:pt>
                <c:pt idx="4150">
                  <c:v>1011.845</c:v>
                </c:pt>
                <c:pt idx="4151">
                  <c:v>1012.051</c:v>
                </c:pt>
                <c:pt idx="4152">
                  <c:v>1012.258</c:v>
                </c:pt>
                <c:pt idx="4153">
                  <c:v>1012.456</c:v>
                </c:pt>
                <c:pt idx="4154">
                  <c:v>1012.633</c:v>
                </c:pt>
                <c:pt idx="4155">
                  <c:v>1012.836</c:v>
                </c:pt>
                <c:pt idx="4156">
                  <c:v>1013.0549999999999</c:v>
                </c:pt>
                <c:pt idx="4157">
                  <c:v>1013.285</c:v>
                </c:pt>
                <c:pt idx="4158">
                  <c:v>1013.5170000000001</c:v>
                </c:pt>
                <c:pt idx="4159">
                  <c:v>1013.726</c:v>
                </c:pt>
                <c:pt idx="4160">
                  <c:v>1013.939</c:v>
                </c:pt>
                <c:pt idx="4161">
                  <c:v>1014.136</c:v>
                </c:pt>
                <c:pt idx="4162">
                  <c:v>1014.347</c:v>
                </c:pt>
                <c:pt idx="4163">
                  <c:v>1014.571</c:v>
                </c:pt>
                <c:pt idx="4164">
                  <c:v>1014.797</c:v>
                </c:pt>
                <c:pt idx="4165">
                  <c:v>1015.011</c:v>
                </c:pt>
                <c:pt idx="4166">
                  <c:v>1015.216</c:v>
                </c:pt>
                <c:pt idx="4167">
                  <c:v>1015.407</c:v>
                </c:pt>
                <c:pt idx="4168">
                  <c:v>1015.61</c:v>
                </c:pt>
                <c:pt idx="4169">
                  <c:v>1015.816</c:v>
                </c:pt>
                <c:pt idx="4170">
                  <c:v>1016.029</c:v>
                </c:pt>
                <c:pt idx="4171">
                  <c:v>1016.2329999999999</c:v>
                </c:pt>
                <c:pt idx="4172">
                  <c:v>1016.44</c:v>
                </c:pt>
                <c:pt idx="4173">
                  <c:v>1016.643</c:v>
                </c:pt>
                <c:pt idx="4174">
                  <c:v>1016.8339999999999</c:v>
                </c:pt>
                <c:pt idx="4175">
                  <c:v>1017.0410000000001</c:v>
                </c:pt>
                <c:pt idx="4176">
                  <c:v>1017.235</c:v>
                </c:pt>
                <c:pt idx="4177">
                  <c:v>1017.455</c:v>
                </c:pt>
                <c:pt idx="4178">
                  <c:v>1017.6609999999999</c:v>
                </c:pt>
                <c:pt idx="4179">
                  <c:v>1017.871</c:v>
                </c:pt>
                <c:pt idx="4180">
                  <c:v>1018.088</c:v>
                </c:pt>
                <c:pt idx="4181">
                  <c:v>1018.293</c:v>
                </c:pt>
                <c:pt idx="4182">
                  <c:v>1018.489</c:v>
                </c:pt>
                <c:pt idx="4183">
                  <c:v>1018.679</c:v>
                </c:pt>
                <c:pt idx="4184">
                  <c:v>1018.851</c:v>
                </c:pt>
                <c:pt idx="4185">
                  <c:v>1019.038</c:v>
                </c:pt>
                <c:pt idx="4186">
                  <c:v>1019.2380000000001</c:v>
                </c:pt>
                <c:pt idx="4187">
                  <c:v>1019.4450000000001</c:v>
                </c:pt>
                <c:pt idx="4188">
                  <c:v>1019.665</c:v>
                </c:pt>
                <c:pt idx="4189">
                  <c:v>1019.879</c:v>
                </c:pt>
                <c:pt idx="4190">
                  <c:v>1020.09</c:v>
                </c:pt>
                <c:pt idx="4191">
                  <c:v>1020.303</c:v>
                </c:pt>
                <c:pt idx="4192">
                  <c:v>1020.505</c:v>
                </c:pt>
                <c:pt idx="4193">
                  <c:v>1020.701</c:v>
                </c:pt>
                <c:pt idx="4194">
                  <c:v>1020.915</c:v>
                </c:pt>
                <c:pt idx="4195">
                  <c:v>1021.1369999999999</c:v>
                </c:pt>
                <c:pt idx="4196">
                  <c:v>1021.3579999999999</c:v>
                </c:pt>
                <c:pt idx="4197">
                  <c:v>1021.592</c:v>
                </c:pt>
                <c:pt idx="4198">
                  <c:v>1021.835</c:v>
                </c:pt>
                <c:pt idx="4199">
                  <c:v>1022.095</c:v>
                </c:pt>
                <c:pt idx="4200">
                  <c:v>1022.357</c:v>
                </c:pt>
                <c:pt idx="4201">
                  <c:v>1022.61</c:v>
                </c:pt>
                <c:pt idx="4202">
                  <c:v>1022.861</c:v>
                </c:pt>
                <c:pt idx="4203">
                  <c:v>1023.105</c:v>
                </c:pt>
                <c:pt idx="4204">
                  <c:v>1023.3440000000001</c:v>
                </c:pt>
                <c:pt idx="4205">
                  <c:v>1023.567</c:v>
                </c:pt>
                <c:pt idx="4206">
                  <c:v>1023.79</c:v>
                </c:pt>
                <c:pt idx="4207">
                  <c:v>1024.0419999999999</c:v>
                </c:pt>
                <c:pt idx="4208">
                  <c:v>1024.326</c:v>
                </c:pt>
                <c:pt idx="4209">
                  <c:v>1024.604</c:v>
                </c:pt>
                <c:pt idx="4210">
                  <c:v>1024.877</c:v>
                </c:pt>
                <c:pt idx="4211">
                  <c:v>1025.1500000000001</c:v>
                </c:pt>
                <c:pt idx="4212">
                  <c:v>1025.4110000000001</c:v>
                </c:pt>
                <c:pt idx="4213">
                  <c:v>1025.663</c:v>
                </c:pt>
                <c:pt idx="4214">
                  <c:v>1025.9069999999999</c:v>
                </c:pt>
                <c:pt idx="4215">
                  <c:v>1026.1400000000001</c:v>
                </c:pt>
                <c:pt idx="4216">
                  <c:v>1026.375</c:v>
                </c:pt>
                <c:pt idx="4217">
                  <c:v>1026.6099999999999</c:v>
                </c:pt>
                <c:pt idx="4218">
                  <c:v>1026.835</c:v>
                </c:pt>
                <c:pt idx="4219">
                  <c:v>1027.0550000000001</c:v>
                </c:pt>
                <c:pt idx="4220">
                  <c:v>1027.2719999999999</c:v>
                </c:pt>
                <c:pt idx="4221">
                  <c:v>1027.489</c:v>
                </c:pt>
                <c:pt idx="4222">
                  <c:v>1027.7059999999999</c:v>
                </c:pt>
                <c:pt idx="4223">
                  <c:v>1027.925</c:v>
                </c:pt>
                <c:pt idx="4224">
                  <c:v>1028.144</c:v>
                </c:pt>
                <c:pt idx="4225">
                  <c:v>1028.3530000000001</c:v>
                </c:pt>
                <c:pt idx="4226">
                  <c:v>1028.5640000000001</c:v>
                </c:pt>
                <c:pt idx="4227">
                  <c:v>1028.778</c:v>
                </c:pt>
                <c:pt idx="4228">
                  <c:v>1028.991</c:v>
                </c:pt>
                <c:pt idx="4229">
                  <c:v>1029.2</c:v>
                </c:pt>
                <c:pt idx="4230">
                  <c:v>1029.395</c:v>
                </c:pt>
                <c:pt idx="4231">
                  <c:v>1029.5840000000001</c:v>
                </c:pt>
                <c:pt idx="4232">
                  <c:v>1029.777</c:v>
                </c:pt>
                <c:pt idx="4233">
                  <c:v>1029.971</c:v>
                </c:pt>
                <c:pt idx="4234">
                  <c:v>1030.1600000000001</c:v>
                </c:pt>
                <c:pt idx="4235">
                  <c:v>1030.357</c:v>
                </c:pt>
                <c:pt idx="4236">
                  <c:v>1030.558</c:v>
                </c:pt>
                <c:pt idx="4237">
                  <c:v>1030.7639999999999</c:v>
                </c:pt>
                <c:pt idx="4238">
                  <c:v>1030.981</c:v>
                </c:pt>
                <c:pt idx="4239">
                  <c:v>1031.2090000000001</c:v>
                </c:pt>
                <c:pt idx="4240">
                  <c:v>1031.434</c:v>
                </c:pt>
                <c:pt idx="4241">
                  <c:v>1031.6600000000001</c:v>
                </c:pt>
                <c:pt idx="4242">
                  <c:v>1031.856</c:v>
                </c:pt>
                <c:pt idx="4243">
                  <c:v>1032.0540000000001</c:v>
                </c:pt>
                <c:pt idx="4244">
                  <c:v>1032.2670000000001</c:v>
                </c:pt>
                <c:pt idx="4245">
                  <c:v>1032.4829999999999</c:v>
                </c:pt>
                <c:pt idx="4246">
                  <c:v>1032.6949999999999</c:v>
                </c:pt>
                <c:pt idx="4247">
                  <c:v>1032.8979999999999</c:v>
                </c:pt>
                <c:pt idx="4248">
                  <c:v>1033.098</c:v>
                </c:pt>
                <c:pt idx="4249">
                  <c:v>1033.298</c:v>
                </c:pt>
                <c:pt idx="4250">
                  <c:v>1033.501</c:v>
                </c:pt>
                <c:pt idx="4251">
                  <c:v>1033.701</c:v>
                </c:pt>
                <c:pt idx="4252">
                  <c:v>1033.9110000000001</c:v>
                </c:pt>
                <c:pt idx="4253">
                  <c:v>1034.134</c:v>
                </c:pt>
                <c:pt idx="4254">
                  <c:v>1034.3599999999999</c:v>
                </c:pt>
                <c:pt idx="4255">
                  <c:v>1034.5920000000001</c:v>
                </c:pt>
                <c:pt idx="4256">
                  <c:v>1034.827</c:v>
                </c:pt>
                <c:pt idx="4257">
                  <c:v>1035.0630000000001</c:v>
                </c:pt>
                <c:pt idx="4258">
                  <c:v>1035.3050000000001</c:v>
                </c:pt>
                <c:pt idx="4259">
                  <c:v>1035.538</c:v>
                </c:pt>
                <c:pt idx="4260">
                  <c:v>1035.769</c:v>
                </c:pt>
                <c:pt idx="4261">
                  <c:v>1035.9870000000001</c:v>
                </c:pt>
                <c:pt idx="4262">
                  <c:v>1036.1980000000001</c:v>
                </c:pt>
                <c:pt idx="4263">
                  <c:v>1036.404</c:v>
                </c:pt>
                <c:pt idx="4264">
                  <c:v>1036.616</c:v>
                </c:pt>
                <c:pt idx="4265">
                  <c:v>1036.836</c:v>
                </c:pt>
                <c:pt idx="4266">
                  <c:v>1037.057</c:v>
                </c:pt>
                <c:pt idx="4267">
                  <c:v>1037.287</c:v>
                </c:pt>
                <c:pt idx="4268">
                  <c:v>1037.5219999999999</c:v>
                </c:pt>
                <c:pt idx="4269">
                  <c:v>1037.7560000000001</c:v>
                </c:pt>
                <c:pt idx="4270">
                  <c:v>1037.992</c:v>
                </c:pt>
                <c:pt idx="4271">
                  <c:v>1038.23</c:v>
                </c:pt>
                <c:pt idx="4272">
                  <c:v>1038.4690000000001</c:v>
                </c:pt>
                <c:pt idx="4273">
                  <c:v>1038.703</c:v>
                </c:pt>
                <c:pt idx="4274">
                  <c:v>1038.932</c:v>
                </c:pt>
                <c:pt idx="4275">
                  <c:v>1039.1559999999999</c:v>
                </c:pt>
                <c:pt idx="4276">
                  <c:v>1039.3889999999999</c:v>
                </c:pt>
                <c:pt idx="4277">
                  <c:v>1039.6199999999999</c:v>
                </c:pt>
                <c:pt idx="4278">
                  <c:v>1039.847</c:v>
                </c:pt>
                <c:pt idx="4279">
                  <c:v>1040.066</c:v>
                </c:pt>
                <c:pt idx="4280">
                  <c:v>1040.2809999999999</c:v>
                </c:pt>
                <c:pt idx="4281">
                  <c:v>1040.4929999999999</c:v>
                </c:pt>
                <c:pt idx="4282">
                  <c:v>1040.703</c:v>
                </c:pt>
                <c:pt idx="4283">
                  <c:v>1040.912</c:v>
                </c:pt>
                <c:pt idx="4284">
                  <c:v>1041.117</c:v>
                </c:pt>
                <c:pt idx="4285">
                  <c:v>1041.328</c:v>
                </c:pt>
                <c:pt idx="4286">
                  <c:v>1041.5350000000001</c:v>
                </c:pt>
                <c:pt idx="4287">
                  <c:v>1041.7360000000001</c:v>
                </c:pt>
                <c:pt idx="4288">
                  <c:v>1041.9369999999999</c:v>
                </c:pt>
                <c:pt idx="4289">
                  <c:v>1042.133</c:v>
                </c:pt>
                <c:pt idx="4290">
                  <c:v>1042.327</c:v>
                </c:pt>
                <c:pt idx="4291">
                  <c:v>1042.529</c:v>
                </c:pt>
                <c:pt idx="4292">
                  <c:v>1042.731</c:v>
                </c:pt>
                <c:pt idx="4293">
                  <c:v>1042.933</c:v>
                </c:pt>
                <c:pt idx="4294">
                  <c:v>1043.1379999999999</c:v>
                </c:pt>
                <c:pt idx="4295">
                  <c:v>1043.3440000000001</c:v>
                </c:pt>
                <c:pt idx="4296">
                  <c:v>1043.549</c:v>
                </c:pt>
                <c:pt idx="4297">
                  <c:v>1043.7560000000001</c:v>
                </c:pt>
                <c:pt idx="4298">
                  <c:v>1043.9659999999999</c:v>
                </c:pt>
                <c:pt idx="4299">
                  <c:v>1044.1790000000001</c:v>
                </c:pt>
                <c:pt idx="4300">
                  <c:v>1044.3969999999999</c:v>
                </c:pt>
                <c:pt idx="4301">
                  <c:v>1044.6079999999999</c:v>
                </c:pt>
                <c:pt idx="4302">
                  <c:v>1044.818</c:v>
                </c:pt>
                <c:pt idx="4303">
                  <c:v>1045.0219999999999</c:v>
                </c:pt>
                <c:pt idx="4304">
                  <c:v>1045.221</c:v>
                </c:pt>
                <c:pt idx="4305">
                  <c:v>1045.4179999999999</c:v>
                </c:pt>
                <c:pt idx="4306">
                  <c:v>1045.615</c:v>
                </c:pt>
                <c:pt idx="4307">
                  <c:v>1045.8119999999999</c:v>
                </c:pt>
                <c:pt idx="4308">
                  <c:v>1046.01</c:v>
                </c:pt>
                <c:pt idx="4309">
                  <c:v>1046.2059999999999</c:v>
                </c:pt>
                <c:pt idx="4310">
                  <c:v>1046.4000000000001</c:v>
                </c:pt>
                <c:pt idx="4311">
                  <c:v>1046.5909999999999</c:v>
                </c:pt>
                <c:pt idx="4312">
                  <c:v>1046.78</c:v>
                </c:pt>
                <c:pt idx="4313">
                  <c:v>1046.9760000000001</c:v>
                </c:pt>
                <c:pt idx="4314">
                  <c:v>1047.181</c:v>
                </c:pt>
                <c:pt idx="4315">
                  <c:v>1047.3920000000001</c:v>
                </c:pt>
                <c:pt idx="4316">
                  <c:v>1047.597</c:v>
                </c:pt>
                <c:pt idx="4317">
                  <c:v>1047.796</c:v>
                </c:pt>
                <c:pt idx="4318">
                  <c:v>1047.989</c:v>
                </c:pt>
                <c:pt idx="4319">
                  <c:v>1048.1780000000001</c:v>
                </c:pt>
                <c:pt idx="4320">
                  <c:v>1048.3710000000001</c:v>
                </c:pt>
                <c:pt idx="4321">
                  <c:v>1048.5630000000001</c:v>
                </c:pt>
                <c:pt idx="4322">
                  <c:v>1048.7629999999999</c:v>
                </c:pt>
                <c:pt idx="4323">
                  <c:v>1048.96</c:v>
                </c:pt>
                <c:pt idx="4324">
                  <c:v>1049.152</c:v>
                </c:pt>
                <c:pt idx="4325">
                  <c:v>1049.3420000000001</c:v>
                </c:pt>
                <c:pt idx="4326">
                  <c:v>1049.53</c:v>
                </c:pt>
                <c:pt idx="4327">
                  <c:v>1049.72</c:v>
                </c:pt>
                <c:pt idx="4328">
                  <c:v>1049.9159999999999</c:v>
                </c:pt>
                <c:pt idx="4329">
                  <c:v>1050.115</c:v>
                </c:pt>
                <c:pt idx="4330">
                  <c:v>1050.3140000000001</c:v>
                </c:pt>
                <c:pt idx="4331">
                  <c:v>1050.5139999999999</c:v>
                </c:pt>
                <c:pt idx="4332">
                  <c:v>1050.7139999999999</c:v>
                </c:pt>
                <c:pt idx="4333">
                  <c:v>1050.9179999999999</c:v>
                </c:pt>
                <c:pt idx="4334">
                  <c:v>1051.124</c:v>
                </c:pt>
                <c:pt idx="4335">
                  <c:v>1051.326</c:v>
                </c:pt>
                <c:pt idx="4336">
                  <c:v>1051.5239999999999</c:v>
                </c:pt>
                <c:pt idx="4337">
                  <c:v>1051.7239999999999</c:v>
                </c:pt>
                <c:pt idx="4338">
                  <c:v>1051.9259999999999</c:v>
                </c:pt>
                <c:pt idx="4339">
                  <c:v>1052.125</c:v>
                </c:pt>
                <c:pt idx="4340">
                  <c:v>1052.327</c:v>
                </c:pt>
                <c:pt idx="4341">
                  <c:v>1052.5260000000001</c:v>
                </c:pt>
                <c:pt idx="4342">
                  <c:v>1052.7270000000001</c:v>
                </c:pt>
                <c:pt idx="4343">
                  <c:v>1052.93</c:v>
                </c:pt>
                <c:pt idx="4344">
                  <c:v>1053.1300000000001</c:v>
                </c:pt>
                <c:pt idx="4345">
                  <c:v>1053.33</c:v>
                </c:pt>
                <c:pt idx="4346">
                  <c:v>1053.53</c:v>
                </c:pt>
                <c:pt idx="4347">
                  <c:v>1053.7280000000001</c:v>
                </c:pt>
                <c:pt idx="4348">
                  <c:v>1053.923</c:v>
                </c:pt>
                <c:pt idx="4349">
                  <c:v>1054.117</c:v>
                </c:pt>
                <c:pt idx="4350">
                  <c:v>1054.3109999999999</c:v>
                </c:pt>
                <c:pt idx="4351">
                  <c:v>1054.5050000000001</c:v>
                </c:pt>
                <c:pt idx="4352">
                  <c:v>1054.702</c:v>
                </c:pt>
                <c:pt idx="4353">
                  <c:v>1054.8979999999999</c:v>
                </c:pt>
                <c:pt idx="4354">
                  <c:v>1055.097</c:v>
                </c:pt>
                <c:pt idx="4355">
                  <c:v>1055.3</c:v>
                </c:pt>
                <c:pt idx="4356">
                  <c:v>1055.501</c:v>
                </c:pt>
                <c:pt idx="4357">
                  <c:v>1055.702</c:v>
                </c:pt>
                <c:pt idx="4358">
                  <c:v>1055.8979999999999</c:v>
                </c:pt>
                <c:pt idx="4359">
                  <c:v>1056.0920000000001</c:v>
                </c:pt>
                <c:pt idx="4360">
                  <c:v>1056.279</c:v>
                </c:pt>
                <c:pt idx="4361">
                  <c:v>1056.47</c:v>
                </c:pt>
                <c:pt idx="4362">
                  <c:v>1056.665</c:v>
                </c:pt>
                <c:pt idx="4363">
                  <c:v>1056.865</c:v>
                </c:pt>
                <c:pt idx="4364">
                  <c:v>1057.0609999999999</c:v>
                </c:pt>
                <c:pt idx="4365">
                  <c:v>1057.248</c:v>
                </c:pt>
                <c:pt idx="4366">
                  <c:v>1057.4369999999999</c:v>
                </c:pt>
                <c:pt idx="4367">
                  <c:v>1057.627</c:v>
                </c:pt>
                <c:pt idx="4368">
                  <c:v>1057.819</c:v>
                </c:pt>
                <c:pt idx="4369">
                  <c:v>1058.011</c:v>
                </c:pt>
                <c:pt idx="4370">
                  <c:v>1058.2049999999999</c:v>
                </c:pt>
                <c:pt idx="4371">
                  <c:v>1058.3969999999999</c:v>
                </c:pt>
                <c:pt idx="4372">
                  <c:v>1058.5940000000001</c:v>
                </c:pt>
                <c:pt idx="4373">
                  <c:v>1058.788</c:v>
                </c:pt>
                <c:pt idx="4374">
                  <c:v>1058.979</c:v>
                </c:pt>
                <c:pt idx="4375">
                  <c:v>1059.1690000000001</c:v>
                </c:pt>
                <c:pt idx="4376">
                  <c:v>1059.366</c:v>
                </c:pt>
                <c:pt idx="4377">
                  <c:v>1059.5640000000001</c:v>
                </c:pt>
                <c:pt idx="4378">
                  <c:v>1059.7619999999999</c:v>
                </c:pt>
                <c:pt idx="4379">
                  <c:v>1059.954</c:v>
                </c:pt>
                <c:pt idx="4380">
                  <c:v>1060.145</c:v>
                </c:pt>
                <c:pt idx="4381">
                  <c:v>1060.3399999999999</c:v>
                </c:pt>
                <c:pt idx="4382">
                  <c:v>1060.537</c:v>
                </c:pt>
                <c:pt idx="4383">
                  <c:v>1060.731</c:v>
                </c:pt>
                <c:pt idx="4384">
                  <c:v>1060.9190000000001</c:v>
                </c:pt>
                <c:pt idx="4385">
                  <c:v>1061.107</c:v>
                </c:pt>
                <c:pt idx="4386">
                  <c:v>1061.2929999999999</c:v>
                </c:pt>
                <c:pt idx="4387">
                  <c:v>1061.48</c:v>
                </c:pt>
                <c:pt idx="4388">
                  <c:v>1061.67</c:v>
                </c:pt>
                <c:pt idx="4389">
                  <c:v>1061.8610000000001</c:v>
                </c:pt>
                <c:pt idx="4390">
                  <c:v>1062.0540000000001</c:v>
                </c:pt>
                <c:pt idx="4391">
                  <c:v>1062.2380000000001</c:v>
                </c:pt>
                <c:pt idx="4392">
                  <c:v>1062.431</c:v>
                </c:pt>
                <c:pt idx="4393">
                  <c:v>1062.6220000000001</c:v>
                </c:pt>
                <c:pt idx="4394">
                  <c:v>1062.816</c:v>
                </c:pt>
                <c:pt idx="4395">
                  <c:v>1063.0050000000001</c:v>
                </c:pt>
                <c:pt idx="4396">
                  <c:v>1063.194</c:v>
                </c:pt>
                <c:pt idx="4397">
                  <c:v>1063.3820000000001</c:v>
                </c:pt>
                <c:pt idx="4398">
                  <c:v>1063.5740000000001</c:v>
                </c:pt>
                <c:pt idx="4399">
                  <c:v>1063.768</c:v>
                </c:pt>
                <c:pt idx="4400">
                  <c:v>1063.96</c:v>
                </c:pt>
                <c:pt idx="4401">
                  <c:v>1064.1479999999999</c:v>
                </c:pt>
                <c:pt idx="4402">
                  <c:v>1064.3309999999999</c:v>
                </c:pt>
                <c:pt idx="4403">
                  <c:v>1064.5119999999999</c:v>
                </c:pt>
                <c:pt idx="4404">
                  <c:v>1064.6949999999999</c:v>
                </c:pt>
                <c:pt idx="4405">
                  <c:v>1064.875</c:v>
                </c:pt>
                <c:pt idx="4406">
                  <c:v>1065.058</c:v>
                </c:pt>
                <c:pt idx="4407">
                  <c:v>1065.242</c:v>
                </c:pt>
                <c:pt idx="4408">
                  <c:v>1065.433</c:v>
                </c:pt>
                <c:pt idx="4409">
                  <c:v>1065.626</c:v>
                </c:pt>
                <c:pt idx="4410">
                  <c:v>1065.818</c:v>
                </c:pt>
                <c:pt idx="4411">
                  <c:v>1066.0070000000001</c:v>
                </c:pt>
                <c:pt idx="4412">
                  <c:v>1066.1959999999999</c:v>
                </c:pt>
                <c:pt idx="4413">
                  <c:v>1066.3900000000001</c:v>
                </c:pt>
                <c:pt idx="4414">
                  <c:v>1066.5889999999999</c:v>
                </c:pt>
                <c:pt idx="4415">
                  <c:v>1066.7909999999999</c:v>
                </c:pt>
                <c:pt idx="4416">
                  <c:v>1066.9880000000001</c:v>
                </c:pt>
                <c:pt idx="4417">
                  <c:v>1067.183</c:v>
                </c:pt>
                <c:pt idx="4418">
                  <c:v>1067.373</c:v>
                </c:pt>
                <c:pt idx="4419">
                  <c:v>1067.5609999999999</c:v>
                </c:pt>
                <c:pt idx="4420">
                  <c:v>1067.7470000000001</c:v>
                </c:pt>
                <c:pt idx="4421">
                  <c:v>1067.93</c:v>
                </c:pt>
                <c:pt idx="4422">
                  <c:v>1068.1199999999999</c:v>
                </c:pt>
                <c:pt idx="4423">
                  <c:v>1068.3040000000001</c:v>
                </c:pt>
                <c:pt idx="4424">
                  <c:v>1068.489</c:v>
                </c:pt>
                <c:pt idx="4425">
                  <c:v>1068.672</c:v>
                </c:pt>
                <c:pt idx="4426">
                  <c:v>1068.854</c:v>
                </c:pt>
                <c:pt idx="4427">
                  <c:v>1069.0319999999999</c:v>
                </c:pt>
                <c:pt idx="4428">
                  <c:v>1069.2159999999999</c:v>
                </c:pt>
                <c:pt idx="4429">
                  <c:v>1069.4000000000001</c:v>
                </c:pt>
                <c:pt idx="4430">
                  <c:v>1069.578</c:v>
                </c:pt>
                <c:pt idx="4431">
                  <c:v>1069.751</c:v>
                </c:pt>
                <c:pt idx="4432">
                  <c:v>1069.925</c:v>
                </c:pt>
                <c:pt idx="4433">
                  <c:v>1070.104</c:v>
                </c:pt>
                <c:pt idx="4434">
                  <c:v>1070.29</c:v>
                </c:pt>
                <c:pt idx="4435">
                  <c:v>1070.4760000000001</c:v>
                </c:pt>
                <c:pt idx="4436">
                  <c:v>1070.6559999999999</c:v>
                </c:pt>
                <c:pt idx="4437">
                  <c:v>1070.835</c:v>
                </c:pt>
                <c:pt idx="4438">
                  <c:v>1071.0139999999999</c:v>
                </c:pt>
                <c:pt idx="4439">
                  <c:v>1071.194</c:v>
                </c:pt>
                <c:pt idx="4440">
                  <c:v>1071.377</c:v>
                </c:pt>
                <c:pt idx="4441">
                  <c:v>1071.5650000000001</c:v>
                </c:pt>
                <c:pt idx="4442">
                  <c:v>1071.7539999999999</c:v>
                </c:pt>
                <c:pt idx="4443">
                  <c:v>1071.942</c:v>
                </c:pt>
                <c:pt idx="4444">
                  <c:v>1072.1289999999999</c:v>
                </c:pt>
                <c:pt idx="4445">
                  <c:v>1072.318</c:v>
                </c:pt>
                <c:pt idx="4446">
                  <c:v>1072.509</c:v>
                </c:pt>
                <c:pt idx="4447">
                  <c:v>1072.7</c:v>
                </c:pt>
                <c:pt idx="4448">
                  <c:v>1072.886</c:v>
                </c:pt>
                <c:pt idx="4449">
                  <c:v>1073.077</c:v>
                </c:pt>
                <c:pt idx="4450">
                  <c:v>1073.2739999999999</c:v>
                </c:pt>
                <c:pt idx="4451">
                  <c:v>1073.47</c:v>
                </c:pt>
                <c:pt idx="4452">
                  <c:v>1073.6600000000001</c:v>
                </c:pt>
                <c:pt idx="4453">
                  <c:v>1073.8530000000001</c:v>
                </c:pt>
                <c:pt idx="4454">
                  <c:v>1074.0450000000001</c:v>
                </c:pt>
                <c:pt idx="4455">
                  <c:v>1074.232</c:v>
                </c:pt>
                <c:pt idx="4456">
                  <c:v>1074.424</c:v>
                </c:pt>
                <c:pt idx="4457">
                  <c:v>1074.6199999999999</c:v>
                </c:pt>
                <c:pt idx="4458">
                  <c:v>1074.8130000000001</c:v>
                </c:pt>
                <c:pt idx="4459">
                  <c:v>1075.001</c:v>
                </c:pt>
                <c:pt idx="4460">
                  <c:v>1075.1890000000001</c:v>
                </c:pt>
                <c:pt idx="4461">
                  <c:v>1075.3710000000001</c:v>
                </c:pt>
                <c:pt idx="4462">
                  <c:v>1075.5540000000001</c:v>
                </c:pt>
                <c:pt idx="4463">
                  <c:v>1075.7339999999999</c:v>
                </c:pt>
                <c:pt idx="4464">
                  <c:v>1075.92</c:v>
                </c:pt>
                <c:pt idx="4465">
                  <c:v>1076.1020000000001</c:v>
                </c:pt>
                <c:pt idx="4466">
                  <c:v>1076.2819999999999</c:v>
                </c:pt>
                <c:pt idx="4467">
                  <c:v>1076.4670000000001</c:v>
                </c:pt>
                <c:pt idx="4468">
                  <c:v>1076.6489999999999</c:v>
                </c:pt>
                <c:pt idx="4469">
                  <c:v>1076.8389999999999</c:v>
                </c:pt>
                <c:pt idx="4470">
                  <c:v>1077.0340000000001</c:v>
                </c:pt>
                <c:pt idx="4471">
                  <c:v>1077.2270000000001</c:v>
                </c:pt>
                <c:pt idx="4472">
                  <c:v>1077.404</c:v>
                </c:pt>
                <c:pt idx="4473">
                  <c:v>1077.58</c:v>
                </c:pt>
                <c:pt idx="4474">
                  <c:v>1077.749</c:v>
                </c:pt>
                <c:pt idx="4475">
                  <c:v>1077.9169999999999</c:v>
                </c:pt>
                <c:pt idx="4476">
                  <c:v>1078.095</c:v>
                </c:pt>
                <c:pt idx="4477">
                  <c:v>1078.2719999999999</c:v>
                </c:pt>
                <c:pt idx="4478">
                  <c:v>1078.4480000000001</c:v>
                </c:pt>
                <c:pt idx="4479">
                  <c:v>1078.624</c:v>
                </c:pt>
                <c:pt idx="4480">
                  <c:v>1078.8009999999999</c:v>
                </c:pt>
                <c:pt idx="4481">
                  <c:v>1078.98</c:v>
                </c:pt>
                <c:pt idx="4482">
                  <c:v>1079.1569999999999</c:v>
                </c:pt>
                <c:pt idx="4483">
                  <c:v>1079.335</c:v>
                </c:pt>
                <c:pt idx="4484">
                  <c:v>1079.518</c:v>
                </c:pt>
                <c:pt idx="4485">
                  <c:v>1079.6980000000001</c:v>
                </c:pt>
                <c:pt idx="4486">
                  <c:v>1079.8820000000001</c:v>
                </c:pt>
                <c:pt idx="4487">
                  <c:v>1080.07</c:v>
                </c:pt>
                <c:pt idx="4488">
                  <c:v>1080.261</c:v>
                </c:pt>
                <c:pt idx="4489">
                  <c:v>1080.4469999999999</c:v>
                </c:pt>
                <c:pt idx="4490">
                  <c:v>1080.634</c:v>
                </c:pt>
                <c:pt idx="4491">
                  <c:v>1080.818</c:v>
                </c:pt>
                <c:pt idx="4492">
                  <c:v>1081.0029999999999</c:v>
                </c:pt>
                <c:pt idx="4493">
                  <c:v>1081.183</c:v>
                </c:pt>
                <c:pt idx="4494">
                  <c:v>1081.3620000000001</c:v>
                </c:pt>
                <c:pt idx="4495">
                  <c:v>1081.54</c:v>
                </c:pt>
                <c:pt idx="4496">
                  <c:v>1081.722</c:v>
                </c:pt>
                <c:pt idx="4497">
                  <c:v>1081.9079999999999</c:v>
                </c:pt>
                <c:pt idx="4498">
                  <c:v>1082.096</c:v>
                </c:pt>
                <c:pt idx="4499">
                  <c:v>1082.2809999999999</c:v>
                </c:pt>
                <c:pt idx="4500">
                  <c:v>1082.4659999999999</c:v>
                </c:pt>
                <c:pt idx="4501">
                  <c:v>1082.6500000000001</c:v>
                </c:pt>
                <c:pt idx="4502">
                  <c:v>1082.837</c:v>
                </c:pt>
                <c:pt idx="4503">
                  <c:v>1083.021</c:v>
                </c:pt>
                <c:pt idx="4504">
                  <c:v>1083.1990000000001</c:v>
                </c:pt>
                <c:pt idx="4505">
                  <c:v>1083.377</c:v>
                </c:pt>
                <c:pt idx="4506">
                  <c:v>1083.5619999999999</c:v>
                </c:pt>
                <c:pt idx="4507">
                  <c:v>1083.742</c:v>
                </c:pt>
                <c:pt idx="4508">
                  <c:v>1083.9159999999999</c:v>
                </c:pt>
                <c:pt idx="4509">
                  <c:v>1084.0999999999999</c:v>
                </c:pt>
                <c:pt idx="4510">
                  <c:v>1084.2860000000001</c:v>
                </c:pt>
                <c:pt idx="4511">
                  <c:v>1084.471</c:v>
                </c:pt>
                <c:pt idx="4512">
                  <c:v>1084.654</c:v>
                </c:pt>
                <c:pt idx="4513">
                  <c:v>1084.835</c:v>
                </c:pt>
                <c:pt idx="4514">
                  <c:v>1085.01</c:v>
                </c:pt>
                <c:pt idx="4515">
                  <c:v>1085.1790000000001</c:v>
                </c:pt>
                <c:pt idx="4516">
                  <c:v>1085.355</c:v>
                </c:pt>
                <c:pt idx="4517">
                  <c:v>1085.5309999999999</c:v>
                </c:pt>
                <c:pt idx="4518">
                  <c:v>1085.7239999999999</c:v>
                </c:pt>
                <c:pt idx="4519">
                  <c:v>1085.934</c:v>
                </c:pt>
                <c:pt idx="4520">
                  <c:v>1086.127</c:v>
                </c:pt>
                <c:pt idx="4521">
                  <c:v>1086.317</c:v>
                </c:pt>
                <c:pt idx="4522">
                  <c:v>1086.5039999999999</c:v>
                </c:pt>
                <c:pt idx="4523">
                  <c:v>1086.6880000000001</c:v>
                </c:pt>
                <c:pt idx="4524">
                  <c:v>1086.8820000000001</c:v>
                </c:pt>
                <c:pt idx="4525">
                  <c:v>1087.0719999999999</c:v>
                </c:pt>
                <c:pt idx="4526">
                  <c:v>1087.252</c:v>
                </c:pt>
                <c:pt idx="4527">
                  <c:v>1087.4449999999999</c:v>
                </c:pt>
                <c:pt idx="4528">
                  <c:v>1087.6379999999999</c:v>
                </c:pt>
                <c:pt idx="4529">
                  <c:v>1087.828</c:v>
                </c:pt>
                <c:pt idx="4530">
                  <c:v>1088.011</c:v>
                </c:pt>
                <c:pt idx="4531">
                  <c:v>1088.1890000000001</c:v>
                </c:pt>
                <c:pt idx="4532">
                  <c:v>1088.373</c:v>
                </c:pt>
                <c:pt idx="4533">
                  <c:v>1088.558</c:v>
                </c:pt>
                <c:pt idx="4534">
                  <c:v>1088.741</c:v>
                </c:pt>
                <c:pt idx="4535">
                  <c:v>1088.92</c:v>
                </c:pt>
                <c:pt idx="4536">
                  <c:v>1089.098</c:v>
                </c:pt>
                <c:pt idx="4537">
                  <c:v>1089.269</c:v>
                </c:pt>
                <c:pt idx="4538">
                  <c:v>1089.44</c:v>
                </c:pt>
                <c:pt idx="4539">
                  <c:v>1089.615</c:v>
                </c:pt>
                <c:pt idx="4540">
                  <c:v>1089.789</c:v>
                </c:pt>
                <c:pt idx="4541">
                  <c:v>1089.973</c:v>
                </c:pt>
                <c:pt idx="4542">
                  <c:v>1090.1600000000001</c:v>
                </c:pt>
                <c:pt idx="4543">
                  <c:v>1090.336</c:v>
                </c:pt>
                <c:pt idx="4544">
                  <c:v>1090.52</c:v>
                </c:pt>
                <c:pt idx="4545">
                  <c:v>1090.7080000000001</c:v>
                </c:pt>
                <c:pt idx="4546">
                  <c:v>1090.8889999999999</c:v>
                </c:pt>
                <c:pt idx="4547">
                  <c:v>1091.0609999999999</c:v>
                </c:pt>
                <c:pt idx="4548">
                  <c:v>1091.2239999999999</c:v>
                </c:pt>
                <c:pt idx="4549">
                  <c:v>1091.3710000000001</c:v>
                </c:pt>
                <c:pt idx="4550">
                  <c:v>1091.5319999999999</c:v>
                </c:pt>
                <c:pt idx="4551">
                  <c:v>1091.702</c:v>
                </c:pt>
                <c:pt idx="4552">
                  <c:v>1091.8789999999999</c:v>
                </c:pt>
                <c:pt idx="4553">
                  <c:v>1092.0540000000001</c:v>
                </c:pt>
                <c:pt idx="4554">
                  <c:v>1092.241</c:v>
                </c:pt>
                <c:pt idx="4555">
                  <c:v>1092.423</c:v>
                </c:pt>
                <c:pt idx="4556">
                  <c:v>1092.617</c:v>
                </c:pt>
                <c:pt idx="4557">
                  <c:v>1092.8320000000001</c:v>
                </c:pt>
                <c:pt idx="4558">
                  <c:v>1092.998</c:v>
                </c:pt>
                <c:pt idx="4559">
                  <c:v>1093.1659999999999</c:v>
                </c:pt>
                <c:pt idx="4560">
                  <c:v>1093.329</c:v>
                </c:pt>
                <c:pt idx="4561">
                  <c:v>1093.4780000000001</c:v>
                </c:pt>
                <c:pt idx="4562">
                  <c:v>1093.673</c:v>
                </c:pt>
                <c:pt idx="4563">
                  <c:v>1093.8810000000001</c:v>
                </c:pt>
                <c:pt idx="4564">
                  <c:v>1094.087</c:v>
                </c:pt>
                <c:pt idx="4565">
                  <c:v>1094.2929999999999</c:v>
                </c:pt>
                <c:pt idx="4566">
                  <c:v>1094.4839999999999</c:v>
                </c:pt>
                <c:pt idx="4567">
                  <c:v>1094.665</c:v>
                </c:pt>
                <c:pt idx="4568">
                  <c:v>1094.8430000000001</c:v>
                </c:pt>
                <c:pt idx="4569">
                  <c:v>1095.0229999999999</c:v>
                </c:pt>
                <c:pt idx="4570">
                  <c:v>1095.2080000000001</c:v>
                </c:pt>
                <c:pt idx="4571">
                  <c:v>1095.3989999999999</c:v>
                </c:pt>
                <c:pt idx="4572">
                  <c:v>1095.597</c:v>
                </c:pt>
                <c:pt idx="4573">
                  <c:v>1095.789</c:v>
                </c:pt>
                <c:pt idx="4574">
                  <c:v>1095.9780000000001</c:v>
                </c:pt>
                <c:pt idx="4575">
                  <c:v>1096.1569999999999</c:v>
                </c:pt>
                <c:pt idx="4576">
                  <c:v>1096.3320000000001</c:v>
                </c:pt>
                <c:pt idx="4577">
                  <c:v>1096.5139999999999</c:v>
                </c:pt>
                <c:pt idx="4578">
                  <c:v>1096.7</c:v>
                </c:pt>
                <c:pt idx="4579">
                  <c:v>1096.9079999999999</c:v>
                </c:pt>
                <c:pt idx="4580">
                  <c:v>1097.1130000000001</c:v>
                </c:pt>
                <c:pt idx="4581">
                  <c:v>1097.3109999999999</c:v>
                </c:pt>
                <c:pt idx="4582">
                  <c:v>1097.511</c:v>
                </c:pt>
                <c:pt idx="4583">
                  <c:v>1097.7049999999999</c:v>
                </c:pt>
                <c:pt idx="4584">
                  <c:v>1097.8979999999999</c:v>
                </c:pt>
                <c:pt idx="4585">
                  <c:v>1098.0920000000001</c:v>
                </c:pt>
                <c:pt idx="4586">
                  <c:v>1098.2819999999999</c:v>
                </c:pt>
                <c:pt idx="4587">
                  <c:v>1098.4670000000001</c:v>
                </c:pt>
                <c:pt idx="4588">
                  <c:v>1098.6569999999999</c:v>
                </c:pt>
                <c:pt idx="4589">
                  <c:v>1098.8430000000001</c:v>
                </c:pt>
              </c:numCache>
            </c:numRef>
          </c:xVal>
          <c:yVal>
            <c:numRef>
              <c:f>'5OH'!$E$6:$E$4595</c:f>
              <c:numCache>
                <c:formatCode>General</c:formatCode>
                <c:ptCount val="4590"/>
                <c:pt idx="0">
                  <c:v>1</c:v>
                </c:pt>
                <c:pt idx="1">
                  <c:v>0.99811811364394198</c:v>
                </c:pt>
                <c:pt idx="2">
                  <c:v>0.997039709398435</c:v>
                </c:pt>
                <c:pt idx="3">
                  <c:v>0.99663176042398305</c:v>
                </c:pt>
                <c:pt idx="4">
                  <c:v>0.99406877664971005</c:v>
                </c:pt>
                <c:pt idx="5">
                  <c:v>0.99271545026924601</c:v>
                </c:pt>
                <c:pt idx="6">
                  <c:v>0.98853486012671299</c:v>
                </c:pt>
                <c:pt idx="7">
                  <c:v>0.98017013245925799</c:v>
                </c:pt>
                <c:pt idx="8">
                  <c:v>0.97491113807121599</c:v>
                </c:pt>
                <c:pt idx="9">
                  <c:v>0.97248827590121101</c:v>
                </c:pt>
                <c:pt idx="10">
                  <c:v>0.97289622487566396</c:v>
                </c:pt>
                <c:pt idx="11">
                  <c:v>0.97343542699841701</c:v>
                </c:pt>
                <c:pt idx="12">
                  <c:v>0.97397462912117105</c:v>
                </c:pt>
                <c:pt idx="13">
                  <c:v>0.97383273382570901</c:v>
                </c:pt>
                <c:pt idx="14">
                  <c:v>0.97356668014671999</c:v>
                </c:pt>
                <c:pt idx="15">
                  <c:v>0.97302747802396705</c:v>
                </c:pt>
                <c:pt idx="16">
                  <c:v>0.97248827590121101</c:v>
                </c:pt>
                <c:pt idx="17">
                  <c:v>0.97167592533469604</c:v>
                </c:pt>
                <c:pt idx="18">
                  <c:v>0.97046449424969194</c:v>
                </c:pt>
                <c:pt idx="19">
                  <c:v>0.969792265287444</c:v>
                </c:pt>
                <c:pt idx="20">
                  <c:v>0.96925306316469095</c:v>
                </c:pt>
                <c:pt idx="21">
                  <c:v>0.96857196574647597</c:v>
                </c:pt>
                <c:pt idx="22">
                  <c:v>0.96749356150096699</c:v>
                </c:pt>
                <c:pt idx="23">
                  <c:v>0.96641515725546101</c:v>
                </c:pt>
                <c:pt idx="24">
                  <c:v>0.96574292829321295</c:v>
                </c:pt>
                <c:pt idx="25">
                  <c:v>0.96507247302215604</c:v>
                </c:pt>
                <c:pt idx="26">
                  <c:v>0.96438960191274803</c:v>
                </c:pt>
                <c:pt idx="27">
                  <c:v>0.96331119766724105</c:v>
                </c:pt>
                <c:pt idx="28">
                  <c:v>0.96250771555669001</c:v>
                </c:pt>
                <c:pt idx="29">
                  <c:v>0.96182661813847503</c:v>
                </c:pt>
                <c:pt idx="30">
                  <c:v>0.961023136027924</c:v>
                </c:pt>
                <c:pt idx="31">
                  <c:v>0.960209011770215</c:v>
                </c:pt>
                <c:pt idx="32">
                  <c:v>0.95940552965966397</c:v>
                </c:pt>
                <c:pt idx="33">
                  <c:v>0.95873330069741602</c:v>
                </c:pt>
                <c:pt idx="34">
                  <c:v>0.95791917643970503</c:v>
                </c:pt>
                <c:pt idx="35">
                  <c:v>0.95697379903369195</c:v>
                </c:pt>
                <c:pt idx="36">
                  <c:v>0.95630157007144501</c:v>
                </c:pt>
                <c:pt idx="37">
                  <c:v>0.95548744581373302</c:v>
                </c:pt>
                <c:pt idx="38">
                  <c:v>0.95468396370318498</c:v>
                </c:pt>
                <c:pt idx="39">
                  <c:v>0.95386983944547299</c:v>
                </c:pt>
                <c:pt idx="40">
                  <c:v>0.95333063732272005</c:v>
                </c:pt>
                <c:pt idx="41">
                  <c:v>0.952658408360472</c:v>
                </c:pt>
                <c:pt idx="42">
                  <c:v>0.95211920623771595</c:v>
                </c:pt>
                <c:pt idx="43">
                  <c:v>0.95117382883170598</c:v>
                </c:pt>
                <c:pt idx="44">
                  <c:v>0.94955622246344296</c:v>
                </c:pt>
                <c:pt idx="45">
                  <c:v>0.94807164293467805</c:v>
                </c:pt>
                <c:pt idx="46">
                  <c:v>0.94726638713293498</c:v>
                </c:pt>
                <c:pt idx="47">
                  <c:v>0.94686021184967695</c:v>
                </c:pt>
                <c:pt idx="48">
                  <c:v>0.94645226287522399</c:v>
                </c:pt>
                <c:pt idx="49">
                  <c:v>0.94591306075246995</c:v>
                </c:pt>
                <c:pt idx="50">
                  <c:v>0.94550688546921202</c:v>
                </c:pt>
                <c:pt idx="51">
                  <c:v>0.94496768334645798</c:v>
                </c:pt>
                <c:pt idx="52">
                  <c:v>0.94457037651916598</c:v>
                </c:pt>
                <c:pt idx="53">
                  <c:v>0.943889279100951</c:v>
                </c:pt>
                <c:pt idx="54">
                  <c:v>0.94321705013870405</c:v>
                </c:pt>
                <c:pt idx="55">
                  <c:v>0.94254659486764703</c:v>
                </c:pt>
                <c:pt idx="56">
                  <c:v>0.94146641693094602</c:v>
                </c:pt>
                <c:pt idx="57">
                  <c:v>0.94065406636442905</c:v>
                </c:pt>
                <c:pt idx="58">
                  <c:v>0.939981837402181</c:v>
                </c:pt>
                <c:pt idx="59">
                  <c:v>0.93957566211892196</c:v>
                </c:pt>
                <c:pt idx="60">
                  <c:v>0.93890343315667402</c:v>
                </c:pt>
                <c:pt idx="61">
                  <c:v>0.93849725787341498</c:v>
                </c:pt>
                <c:pt idx="62">
                  <c:v>0.93808930889896303</c:v>
                </c:pt>
                <c:pt idx="63">
                  <c:v>0.93755010677620898</c:v>
                </c:pt>
                <c:pt idx="64">
                  <c:v>0.93701090465345604</c:v>
                </c:pt>
                <c:pt idx="65">
                  <c:v>0.93606552724744296</c:v>
                </c:pt>
                <c:pt idx="66">
                  <c:v>0.93444792087918405</c:v>
                </c:pt>
                <c:pt idx="67">
                  <c:v>0.93377569191693299</c:v>
                </c:pt>
                <c:pt idx="68">
                  <c:v>0.93310346295468505</c:v>
                </c:pt>
                <c:pt idx="69">
                  <c:v>0.93269728767142601</c:v>
                </c:pt>
                <c:pt idx="70">
                  <c:v>0.93229111238816798</c:v>
                </c:pt>
                <c:pt idx="71">
                  <c:v>0.93175191026541404</c:v>
                </c:pt>
                <c:pt idx="72">
                  <c:v>0.93134396129096397</c:v>
                </c:pt>
                <c:pt idx="73">
                  <c:v>0.93107968130316598</c:v>
                </c:pt>
                <c:pt idx="74">
                  <c:v>0.93040745234091804</c:v>
                </c:pt>
                <c:pt idx="75">
                  <c:v>0.92784446856664404</c:v>
                </c:pt>
                <c:pt idx="76">
                  <c:v>0.92554576478016903</c:v>
                </c:pt>
                <c:pt idx="77">
                  <c:v>0.92392638472071498</c:v>
                </c:pt>
                <c:pt idx="78">
                  <c:v>0.92338718259796104</c:v>
                </c:pt>
                <c:pt idx="79">
                  <c:v>0.92325592944965795</c:v>
                </c:pt>
                <c:pt idx="80">
                  <c:v>0.92312290261016405</c:v>
                </c:pt>
                <c:pt idx="81">
                  <c:v>0.922847980475208</c:v>
                </c:pt>
                <c:pt idx="82">
                  <c:v>0.92258370048741001</c:v>
                </c:pt>
                <c:pt idx="83">
                  <c:v>0.92244180519194896</c:v>
                </c:pt>
                <c:pt idx="84">
                  <c:v>0.92217752520415197</c:v>
                </c:pt>
                <c:pt idx="85">
                  <c:v>0.92190260306919602</c:v>
                </c:pt>
                <c:pt idx="86">
                  <c:v>0.92176957622969902</c:v>
                </c:pt>
                <c:pt idx="87">
                  <c:v>0.92136340094644198</c:v>
                </c:pt>
                <c:pt idx="88">
                  <c:v>0.92082419882368705</c:v>
                </c:pt>
                <c:pt idx="89">
                  <c:v>0.92055991883589205</c:v>
                </c:pt>
                <c:pt idx="90">
                  <c:v>0.92015196986143899</c:v>
                </c:pt>
                <c:pt idx="91">
                  <c:v>0.92002071671313801</c:v>
                </c:pt>
                <c:pt idx="92">
                  <c:v>0.91961276773868506</c:v>
                </c:pt>
                <c:pt idx="93">
                  <c:v>0.91948151459038496</c:v>
                </c:pt>
                <c:pt idx="94">
                  <c:v>0.91907356561593201</c:v>
                </c:pt>
                <c:pt idx="95">
                  <c:v>0.91758898608716599</c:v>
                </c:pt>
                <c:pt idx="96">
                  <c:v>0.91651058184165901</c:v>
                </c:pt>
                <c:pt idx="97">
                  <c:v>0.91597137971890596</c:v>
                </c:pt>
                <c:pt idx="98">
                  <c:v>0.91570532603991495</c:v>
                </c:pt>
                <c:pt idx="99">
                  <c:v>0.91529915075665602</c:v>
                </c:pt>
                <c:pt idx="100">
                  <c:v>0.91502422862169996</c:v>
                </c:pt>
                <c:pt idx="101">
                  <c:v>0.91502422862169996</c:v>
                </c:pt>
                <c:pt idx="102">
                  <c:v>0.91475994863390298</c:v>
                </c:pt>
                <c:pt idx="103">
                  <c:v>0.91448502649894703</c:v>
                </c:pt>
                <c:pt idx="104">
                  <c:v>0.91422074651114904</c:v>
                </c:pt>
                <c:pt idx="105">
                  <c:v>0.91394582437619398</c:v>
                </c:pt>
                <c:pt idx="106">
                  <c:v>0.91368154438839599</c:v>
                </c:pt>
                <c:pt idx="107">
                  <c:v>0.91340662225344005</c:v>
                </c:pt>
                <c:pt idx="108">
                  <c:v>0.91314234226564195</c:v>
                </c:pt>
                <c:pt idx="109">
                  <c:v>0.91300044697018101</c:v>
                </c:pt>
                <c:pt idx="110">
                  <c:v>0.91165598904568301</c:v>
                </c:pt>
                <c:pt idx="111">
                  <c:v>0.910171409516917</c:v>
                </c:pt>
                <c:pt idx="112">
                  <c:v>0.90949918055466905</c:v>
                </c:pt>
                <c:pt idx="113">
                  <c:v>0.90922603211090502</c:v>
                </c:pt>
                <c:pt idx="114">
                  <c:v>0.908959978431916</c:v>
                </c:pt>
                <c:pt idx="115">
                  <c:v>0.90881808313645196</c:v>
                </c:pt>
                <c:pt idx="116">
                  <c:v>0.90855380314865697</c:v>
                </c:pt>
                <c:pt idx="117">
                  <c:v>0.90827888101369902</c:v>
                </c:pt>
                <c:pt idx="118">
                  <c:v>0.907608425742645</c:v>
                </c:pt>
                <c:pt idx="119">
                  <c:v>0.90491064143768196</c:v>
                </c:pt>
                <c:pt idx="120">
                  <c:v>0.90342606190891594</c:v>
                </c:pt>
                <c:pt idx="121">
                  <c:v>0.90194148238015104</c:v>
                </c:pt>
                <c:pt idx="122">
                  <c:v>0.90032210232069698</c:v>
                </c:pt>
                <c:pt idx="123">
                  <c:v>0.89991592703743795</c:v>
                </c:pt>
                <c:pt idx="124">
                  <c:v>0.89965164704964296</c:v>
                </c:pt>
                <c:pt idx="125">
                  <c:v>0.89951862021014595</c:v>
                </c:pt>
                <c:pt idx="126">
                  <c:v>0.89951862021014595</c:v>
                </c:pt>
                <c:pt idx="127">
                  <c:v>0.89965164704964296</c:v>
                </c:pt>
                <c:pt idx="128">
                  <c:v>0.89951862021014595</c:v>
                </c:pt>
                <c:pt idx="129">
                  <c:v>0.89951862021014595</c:v>
                </c:pt>
                <c:pt idx="130">
                  <c:v>0.89937672491468401</c:v>
                </c:pt>
                <c:pt idx="131">
                  <c:v>0.89924369807519</c:v>
                </c:pt>
                <c:pt idx="132">
                  <c:v>0.89924369807519</c:v>
                </c:pt>
                <c:pt idx="133">
                  <c:v>0.89911244492688902</c:v>
                </c:pt>
                <c:pt idx="134">
                  <c:v>0.89897941808739201</c:v>
                </c:pt>
                <c:pt idx="135">
                  <c:v>0.89883752279193097</c:v>
                </c:pt>
                <c:pt idx="136">
                  <c:v>0.89870449595243695</c:v>
                </c:pt>
                <c:pt idx="137">
                  <c:v>0.89857324280413597</c:v>
                </c:pt>
                <c:pt idx="138">
                  <c:v>0.89844021596463897</c:v>
                </c:pt>
                <c:pt idx="139">
                  <c:v>0.89844021596463897</c:v>
                </c:pt>
                <c:pt idx="140">
                  <c:v>0.89829832066917803</c:v>
                </c:pt>
                <c:pt idx="141">
                  <c:v>0.89803404068138004</c:v>
                </c:pt>
                <c:pt idx="142">
                  <c:v>0.89790101384188603</c:v>
                </c:pt>
                <c:pt idx="143">
                  <c:v>0.89775911854642398</c:v>
                </c:pt>
                <c:pt idx="144">
                  <c:v>0.89749483855862699</c:v>
                </c:pt>
                <c:pt idx="145">
                  <c:v>0.89736181171913199</c:v>
                </c:pt>
                <c:pt idx="146">
                  <c:v>0.89708688958417704</c:v>
                </c:pt>
                <c:pt idx="147">
                  <c:v>0.89708688958417704</c:v>
                </c:pt>
                <c:pt idx="148">
                  <c:v>0.89695563643587395</c:v>
                </c:pt>
                <c:pt idx="149">
                  <c:v>0.896680714300918</c:v>
                </c:pt>
                <c:pt idx="150">
                  <c:v>0.89641643431312001</c:v>
                </c:pt>
                <c:pt idx="151">
                  <c:v>0.89654768746142299</c:v>
                </c:pt>
                <c:pt idx="152">
                  <c:v>0.896283407473625</c:v>
                </c:pt>
                <c:pt idx="153">
                  <c:v>0.89614151217816496</c:v>
                </c:pt>
                <c:pt idx="154">
                  <c:v>0.89600848533866695</c:v>
                </c:pt>
                <c:pt idx="155">
                  <c:v>0.89574420535087196</c:v>
                </c:pt>
                <c:pt idx="156">
                  <c:v>0.89560231005541102</c:v>
                </c:pt>
                <c:pt idx="157">
                  <c:v>0.89546928321591401</c:v>
                </c:pt>
                <c:pt idx="158">
                  <c:v>0.89519436108095796</c:v>
                </c:pt>
                <c:pt idx="159">
                  <c:v>0.89519436108095796</c:v>
                </c:pt>
                <c:pt idx="160">
                  <c:v>0.89493008109315997</c:v>
                </c:pt>
                <c:pt idx="161">
                  <c:v>0.89465515895820502</c:v>
                </c:pt>
                <c:pt idx="162">
                  <c:v>0.89331247472490005</c:v>
                </c:pt>
                <c:pt idx="163">
                  <c:v>0.89088074409892903</c:v>
                </c:pt>
                <c:pt idx="164">
                  <c:v>0.88980233985342205</c:v>
                </c:pt>
                <c:pt idx="165">
                  <c:v>0.88926313773066801</c:v>
                </c:pt>
                <c:pt idx="166">
                  <c:v>0.88926313773066801</c:v>
                </c:pt>
                <c:pt idx="167">
                  <c:v>0.88926313773066801</c:v>
                </c:pt>
                <c:pt idx="168">
                  <c:v>0.889130110891174</c:v>
                </c:pt>
                <c:pt idx="169">
                  <c:v>0.889130110891174</c:v>
                </c:pt>
                <c:pt idx="170">
                  <c:v>0.88885696244740997</c:v>
                </c:pt>
                <c:pt idx="171">
                  <c:v>0.88885696244740997</c:v>
                </c:pt>
                <c:pt idx="172">
                  <c:v>0.88859090876842095</c:v>
                </c:pt>
                <c:pt idx="173">
                  <c:v>0.88859090876842095</c:v>
                </c:pt>
                <c:pt idx="174">
                  <c:v>0.88845965562011797</c:v>
                </c:pt>
                <c:pt idx="175">
                  <c:v>0.88831776032465604</c:v>
                </c:pt>
                <c:pt idx="176">
                  <c:v>0.88818473348516203</c:v>
                </c:pt>
                <c:pt idx="177">
                  <c:v>0.88805170664566502</c:v>
                </c:pt>
                <c:pt idx="178">
                  <c:v>0.88792045349736404</c:v>
                </c:pt>
                <c:pt idx="179">
                  <c:v>0.88792045349736404</c:v>
                </c:pt>
                <c:pt idx="180">
                  <c:v>0.88777855820190299</c:v>
                </c:pt>
                <c:pt idx="181">
                  <c:v>0.88777855820190299</c:v>
                </c:pt>
                <c:pt idx="182">
                  <c:v>0.88764553136240898</c:v>
                </c:pt>
                <c:pt idx="183">
                  <c:v>0.88738125137461099</c:v>
                </c:pt>
                <c:pt idx="184">
                  <c:v>0.88710632923965504</c:v>
                </c:pt>
                <c:pt idx="185">
                  <c:v>0.88710632923965504</c:v>
                </c:pt>
                <c:pt idx="186">
                  <c:v>0.88684204925185695</c:v>
                </c:pt>
                <c:pt idx="187">
                  <c:v>0.88643410027740499</c:v>
                </c:pt>
                <c:pt idx="188">
                  <c:v>0.88562174971088703</c:v>
                </c:pt>
                <c:pt idx="189">
                  <c:v>0.88535569603189801</c:v>
                </c:pt>
                <c:pt idx="190">
                  <c:v>0.88508254758813398</c:v>
                </c:pt>
                <c:pt idx="191">
                  <c:v>0.88494952074863897</c:v>
                </c:pt>
                <c:pt idx="192">
                  <c:v>0.88494952074863897</c:v>
                </c:pt>
                <c:pt idx="193">
                  <c:v>0.88481649390914496</c:v>
                </c:pt>
                <c:pt idx="194">
                  <c:v>0.88481649390914496</c:v>
                </c:pt>
                <c:pt idx="195">
                  <c:v>0.88467459861368403</c:v>
                </c:pt>
                <c:pt idx="196">
                  <c:v>0.88454334546538005</c:v>
                </c:pt>
                <c:pt idx="197">
                  <c:v>0.88441031862588604</c:v>
                </c:pt>
                <c:pt idx="198">
                  <c:v>0.88413539649092998</c:v>
                </c:pt>
                <c:pt idx="199">
                  <c:v>0.884004143342627</c:v>
                </c:pt>
                <c:pt idx="200">
                  <c:v>0.884004143342627</c:v>
                </c:pt>
                <c:pt idx="201">
                  <c:v>0.884004143342627</c:v>
                </c:pt>
                <c:pt idx="202">
                  <c:v>0.88373808966363798</c:v>
                </c:pt>
                <c:pt idx="203">
                  <c:v>0.88373808966363798</c:v>
                </c:pt>
                <c:pt idx="204">
                  <c:v>0.88373808966363798</c:v>
                </c:pt>
                <c:pt idx="205">
                  <c:v>0.88346316752868004</c:v>
                </c:pt>
                <c:pt idx="206">
                  <c:v>0.88346316752868004</c:v>
                </c:pt>
                <c:pt idx="207">
                  <c:v>0.88346316752868004</c:v>
                </c:pt>
                <c:pt idx="208">
                  <c:v>0.88319888754088505</c:v>
                </c:pt>
                <c:pt idx="209">
                  <c:v>0.883056992245421</c:v>
                </c:pt>
                <c:pt idx="210">
                  <c:v>0.88292396540592599</c:v>
                </c:pt>
                <c:pt idx="211">
                  <c:v>0.882659685418129</c:v>
                </c:pt>
                <c:pt idx="212">
                  <c:v>0.88251779012266696</c:v>
                </c:pt>
                <c:pt idx="213">
                  <c:v>0.88251779012266696</c:v>
                </c:pt>
                <c:pt idx="214">
                  <c:v>0.88212048329537496</c:v>
                </c:pt>
                <c:pt idx="215">
                  <c:v>0.88212048329537496</c:v>
                </c:pt>
                <c:pt idx="216">
                  <c:v>0.88197858799991402</c:v>
                </c:pt>
                <c:pt idx="217">
                  <c:v>0.88171430801211903</c:v>
                </c:pt>
                <c:pt idx="218">
                  <c:v>0.88143938587715998</c:v>
                </c:pt>
                <c:pt idx="219">
                  <c:v>0.88143938587715998</c:v>
                </c:pt>
                <c:pt idx="220">
                  <c:v>0.88143938587715998</c:v>
                </c:pt>
                <c:pt idx="221">
                  <c:v>0.88130635903766597</c:v>
                </c:pt>
                <c:pt idx="222">
                  <c:v>0.88130635903766597</c:v>
                </c:pt>
                <c:pt idx="223">
                  <c:v>0.88117510588936299</c:v>
                </c:pt>
                <c:pt idx="224">
                  <c:v>0.88090018375440704</c:v>
                </c:pt>
                <c:pt idx="225">
                  <c:v>0.88090018375440704</c:v>
                </c:pt>
                <c:pt idx="226">
                  <c:v>0.88063590376661005</c:v>
                </c:pt>
                <c:pt idx="227">
                  <c:v>0.880494008471148</c:v>
                </c:pt>
                <c:pt idx="228">
                  <c:v>0.88036098163165399</c:v>
                </c:pt>
                <c:pt idx="229">
                  <c:v>0.88022795479215898</c:v>
                </c:pt>
                <c:pt idx="230">
                  <c:v>0.88009670164385601</c:v>
                </c:pt>
                <c:pt idx="231">
                  <c:v>0.88009670164385601</c:v>
                </c:pt>
                <c:pt idx="232">
                  <c:v>0.87982177950890095</c:v>
                </c:pt>
                <c:pt idx="233">
                  <c:v>0.87982177950890095</c:v>
                </c:pt>
                <c:pt idx="234">
                  <c:v>0.87968875266940605</c:v>
                </c:pt>
                <c:pt idx="235">
                  <c:v>0.87968875266940605</c:v>
                </c:pt>
                <c:pt idx="236">
                  <c:v>0.87941560422564202</c:v>
                </c:pt>
                <c:pt idx="237">
                  <c:v>0.87928257738614701</c:v>
                </c:pt>
                <c:pt idx="238">
                  <c:v>0.879149550546653</c:v>
                </c:pt>
                <c:pt idx="239">
                  <c:v>0.87901829739835002</c:v>
                </c:pt>
                <c:pt idx="240">
                  <c:v>0.87887640210288798</c:v>
                </c:pt>
                <c:pt idx="241">
                  <c:v>0.87874337526339397</c:v>
                </c:pt>
                <c:pt idx="242">
                  <c:v>0.87861034842389696</c:v>
                </c:pt>
                <c:pt idx="243">
                  <c:v>0.87861034842389696</c:v>
                </c:pt>
                <c:pt idx="244">
                  <c:v>0.87833719998013504</c:v>
                </c:pt>
                <c:pt idx="245">
                  <c:v>0.87833719998013504</c:v>
                </c:pt>
                <c:pt idx="246">
                  <c:v>0.87820417314064103</c:v>
                </c:pt>
                <c:pt idx="247">
                  <c:v>0.87807114630114402</c:v>
                </c:pt>
                <c:pt idx="248">
                  <c:v>0.87793989315284304</c:v>
                </c:pt>
                <c:pt idx="249">
                  <c:v>0.87766497101788499</c:v>
                </c:pt>
                <c:pt idx="250">
                  <c:v>0.87753194417838998</c:v>
                </c:pt>
                <c:pt idx="251">
                  <c:v>0.87753194417838998</c:v>
                </c:pt>
                <c:pt idx="252">
                  <c:v>0.87739891733889597</c:v>
                </c:pt>
                <c:pt idx="253">
                  <c:v>0.87523324039191497</c:v>
                </c:pt>
                <c:pt idx="254">
                  <c:v>0.87456101142966503</c:v>
                </c:pt>
                <c:pt idx="255">
                  <c:v>0.87982177950890095</c:v>
                </c:pt>
                <c:pt idx="256">
                  <c:v>0.883056992245421</c:v>
                </c:pt>
                <c:pt idx="257">
                  <c:v>0.88427729178639103</c:v>
                </c:pt>
                <c:pt idx="258">
                  <c:v>0.88548872287139302</c:v>
                </c:pt>
                <c:pt idx="259">
                  <c:v>0.88562174971088703</c:v>
                </c:pt>
                <c:pt idx="260">
                  <c:v>0.88616095183364296</c:v>
                </c:pt>
                <c:pt idx="261">
                  <c:v>0.886567127116899</c:v>
                </c:pt>
                <c:pt idx="262">
                  <c:v>0.88630284712910401</c:v>
                </c:pt>
                <c:pt idx="263">
                  <c:v>0.88562174971088703</c:v>
                </c:pt>
                <c:pt idx="264">
                  <c:v>0.88575300285919001</c:v>
                </c:pt>
                <c:pt idx="265">
                  <c:v>0.88535569603189801</c:v>
                </c:pt>
                <c:pt idx="266">
                  <c:v>0.88508254758813398</c:v>
                </c:pt>
                <c:pt idx="267">
                  <c:v>0.88481649390914496</c:v>
                </c:pt>
                <c:pt idx="268">
                  <c:v>0.88427729178639103</c:v>
                </c:pt>
                <c:pt idx="269">
                  <c:v>0.884004143342627</c:v>
                </c:pt>
                <c:pt idx="270">
                  <c:v>0.884004143342627</c:v>
                </c:pt>
                <c:pt idx="271">
                  <c:v>0.88413539649092998</c:v>
                </c:pt>
                <c:pt idx="272">
                  <c:v>0.884004143342627</c:v>
                </c:pt>
                <c:pt idx="273">
                  <c:v>0.88346316752868004</c:v>
                </c:pt>
                <c:pt idx="274">
                  <c:v>0.88251779012266696</c:v>
                </c:pt>
                <c:pt idx="275">
                  <c:v>0.88251779012266696</c:v>
                </c:pt>
                <c:pt idx="276">
                  <c:v>0.88535569603189801</c:v>
                </c:pt>
                <c:pt idx="277">
                  <c:v>0.88670015395639601</c:v>
                </c:pt>
                <c:pt idx="278">
                  <c:v>0.88723935607915005</c:v>
                </c:pt>
                <c:pt idx="279">
                  <c:v>0.88710632923965504</c:v>
                </c:pt>
                <c:pt idx="280">
                  <c:v>0.88710632923965504</c:v>
                </c:pt>
                <c:pt idx="281">
                  <c:v>0.88710632923965504</c:v>
                </c:pt>
                <c:pt idx="282">
                  <c:v>0.88697330240015804</c:v>
                </c:pt>
                <c:pt idx="283">
                  <c:v>0.88684204925185695</c:v>
                </c:pt>
                <c:pt idx="284">
                  <c:v>0.88670015395639601</c:v>
                </c:pt>
                <c:pt idx="285">
                  <c:v>0.886567127116899</c:v>
                </c:pt>
                <c:pt idx="286">
                  <c:v>0.88643410027740499</c:v>
                </c:pt>
                <c:pt idx="287">
                  <c:v>0.88630284712910401</c:v>
                </c:pt>
                <c:pt idx="288">
                  <c:v>0.88630284712910401</c:v>
                </c:pt>
                <c:pt idx="289">
                  <c:v>0.88616095183364296</c:v>
                </c:pt>
                <c:pt idx="290">
                  <c:v>0.88602792499414595</c:v>
                </c:pt>
                <c:pt idx="291">
                  <c:v>0.88589489815465094</c:v>
                </c:pt>
                <c:pt idx="292">
                  <c:v>0.88575300285919001</c:v>
                </c:pt>
                <c:pt idx="293">
                  <c:v>0.88562174971088703</c:v>
                </c:pt>
                <c:pt idx="294">
                  <c:v>0.88548872287139302</c:v>
                </c:pt>
                <c:pt idx="295">
                  <c:v>0.88535569603189801</c:v>
                </c:pt>
                <c:pt idx="296">
                  <c:v>0.88521380073643696</c:v>
                </c:pt>
                <c:pt idx="297">
                  <c:v>0.88508254758813398</c:v>
                </c:pt>
                <c:pt idx="298">
                  <c:v>0.88467459861368403</c:v>
                </c:pt>
                <c:pt idx="299">
                  <c:v>0.88454334546538005</c:v>
                </c:pt>
                <c:pt idx="300">
                  <c:v>0.88454334546538005</c:v>
                </c:pt>
                <c:pt idx="301">
                  <c:v>0.88441031862588604</c:v>
                </c:pt>
                <c:pt idx="302">
                  <c:v>0.88427729178639103</c:v>
                </c:pt>
                <c:pt idx="303">
                  <c:v>0.88427729178639103</c:v>
                </c:pt>
                <c:pt idx="304">
                  <c:v>0.884004143342627</c:v>
                </c:pt>
                <c:pt idx="305">
                  <c:v>0.88387111650313299</c:v>
                </c:pt>
                <c:pt idx="306">
                  <c:v>0.88373808966363798</c:v>
                </c:pt>
                <c:pt idx="307">
                  <c:v>0.88373808966363798</c:v>
                </c:pt>
                <c:pt idx="308">
                  <c:v>0.88359619436817705</c:v>
                </c:pt>
                <c:pt idx="309">
                  <c:v>0.88346316752868004</c:v>
                </c:pt>
                <c:pt idx="310">
                  <c:v>0.88333191438037895</c:v>
                </c:pt>
                <c:pt idx="311">
                  <c:v>0.88333191438037895</c:v>
                </c:pt>
                <c:pt idx="312">
                  <c:v>0.883056992245421</c:v>
                </c:pt>
                <c:pt idx="313">
                  <c:v>0.883056992245421</c:v>
                </c:pt>
                <c:pt idx="314">
                  <c:v>0.88279271225762601</c:v>
                </c:pt>
                <c:pt idx="315">
                  <c:v>0.882659685418129</c:v>
                </c:pt>
                <c:pt idx="316">
                  <c:v>0.88251779012266696</c:v>
                </c:pt>
                <c:pt idx="317">
                  <c:v>0.88238476328317295</c:v>
                </c:pt>
                <c:pt idx="318">
                  <c:v>0.88238476328317295</c:v>
                </c:pt>
                <c:pt idx="319">
                  <c:v>0.88238476328317295</c:v>
                </c:pt>
                <c:pt idx="320">
                  <c:v>0.88225351013487197</c:v>
                </c:pt>
                <c:pt idx="321">
                  <c:v>0.88212048329537496</c:v>
                </c:pt>
                <c:pt idx="322">
                  <c:v>0.88212048329537496</c:v>
                </c:pt>
                <c:pt idx="323">
                  <c:v>0.88197858799991402</c:v>
                </c:pt>
                <c:pt idx="324">
                  <c:v>0.88184556116042001</c:v>
                </c:pt>
                <c:pt idx="325">
                  <c:v>0.88158128117262202</c:v>
                </c:pt>
                <c:pt idx="326">
                  <c:v>0.88143938587715998</c:v>
                </c:pt>
                <c:pt idx="327">
                  <c:v>0.88143938587715998</c:v>
                </c:pt>
                <c:pt idx="328">
                  <c:v>0.88130635903766597</c:v>
                </c:pt>
                <c:pt idx="329">
                  <c:v>0.88117510588936299</c:v>
                </c:pt>
                <c:pt idx="330">
                  <c:v>0.88103321059390205</c:v>
                </c:pt>
                <c:pt idx="331">
                  <c:v>0.88103321059390205</c:v>
                </c:pt>
                <c:pt idx="332">
                  <c:v>0.88090018375440704</c:v>
                </c:pt>
                <c:pt idx="333">
                  <c:v>0.88076715691491303</c:v>
                </c:pt>
                <c:pt idx="334">
                  <c:v>0.880494008471148</c:v>
                </c:pt>
                <c:pt idx="335">
                  <c:v>0.88036098163165399</c:v>
                </c:pt>
                <c:pt idx="336">
                  <c:v>0.88036098163165399</c:v>
                </c:pt>
                <c:pt idx="337">
                  <c:v>0.88022795479215898</c:v>
                </c:pt>
                <c:pt idx="338">
                  <c:v>0.88009670164385601</c:v>
                </c:pt>
                <c:pt idx="339">
                  <c:v>0.87995480634839496</c:v>
                </c:pt>
                <c:pt idx="340">
                  <c:v>0.87982177950890095</c:v>
                </c:pt>
                <c:pt idx="341">
                  <c:v>0.87995480634839496</c:v>
                </c:pt>
                <c:pt idx="342">
                  <c:v>0.87982177950890095</c:v>
                </c:pt>
                <c:pt idx="343">
                  <c:v>0.87968875266940605</c:v>
                </c:pt>
                <c:pt idx="344">
                  <c:v>0.87941560422564202</c:v>
                </c:pt>
                <c:pt idx="345">
                  <c:v>0.87928257738614701</c:v>
                </c:pt>
                <c:pt idx="346">
                  <c:v>0.879149550546653</c:v>
                </c:pt>
                <c:pt idx="347">
                  <c:v>0.87901829739835002</c:v>
                </c:pt>
                <c:pt idx="348">
                  <c:v>0.87901829739835002</c:v>
                </c:pt>
                <c:pt idx="349">
                  <c:v>0.87887640210288798</c:v>
                </c:pt>
                <c:pt idx="350">
                  <c:v>0.87874337526339397</c:v>
                </c:pt>
                <c:pt idx="351">
                  <c:v>0.87861034842389696</c:v>
                </c:pt>
                <c:pt idx="352">
                  <c:v>0.87833719998013504</c:v>
                </c:pt>
                <c:pt idx="353">
                  <c:v>0.87820417314064103</c:v>
                </c:pt>
                <c:pt idx="354">
                  <c:v>0.87807114630114402</c:v>
                </c:pt>
                <c:pt idx="355">
                  <c:v>0.87807114630114402</c:v>
                </c:pt>
                <c:pt idx="356">
                  <c:v>0.87793989315284304</c:v>
                </c:pt>
                <c:pt idx="357">
                  <c:v>0.87793989315284304</c:v>
                </c:pt>
                <c:pt idx="358">
                  <c:v>0.87779622416618797</c:v>
                </c:pt>
                <c:pt idx="359">
                  <c:v>0.87766497101788499</c:v>
                </c:pt>
                <c:pt idx="360">
                  <c:v>0.87753194417838998</c:v>
                </c:pt>
                <c:pt idx="361">
                  <c:v>0.87739891733889597</c:v>
                </c:pt>
                <c:pt idx="362">
                  <c:v>0.87725702204343503</c:v>
                </c:pt>
                <c:pt idx="363">
                  <c:v>0.87712576889513105</c:v>
                </c:pt>
                <c:pt idx="364">
                  <c:v>0.87712576889513105</c:v>
                </c:pt>
                <c:pt idx="365">
                  <c:v>0.87699274205563704</c:v>
                </c:pt>
                <c:pt idx="366">
                  <c:v>0.87685971521614203</c:v>
                </c:pt>
                <c:pt idx="367">
                  <c:v>0.87671781992068099</c:v>
                </c:pt>
                <c:pt idx="368">
                  <c:v>0.87671781992068099</c:v>
                </c:pt>
                <c:pt idx="369">
                  <c:v>0.87658656677237801</c:v>
                </c:pt>
                <c:pt idx="370">
                  <c:v>0.876453539932883</c:v>
                </c:pt>
                <c:pt idx="371">
                  <c:v>0.87631164463742195</c:v>
                </c:pt>
                <c:pt idx="372">
                  <c:v>0.87631164463742195</c:v>
                </c:pt>
                <c:pt idx="373">
                  <c:v>0.87617861779792805</c:v>
                </c:pt>
                <c:pt idx="374">
                  <c:v>0.87604736464962496</c:v>
                </c:pt>
                <c:pt idx="375">
                  <c:v>0.87604736464962496</c:v>
                </c:pt>
                <c:pt idx="376">
                  <c:v>0.87591433781012995</c:v>
                </c:pt>
                <c:pt idx="377">
                  <c:v>0.87577244251466901</c:v>
                </c:pt>
                <c:pt idx="378">
                  <c:v>0.875639415675175</c:v>
                </c:pt>
                <c:pt idx="379">
                  <c:v>0.875639415675175</c:v>
                </c:pt>
                <c:pt idx="380">
                  <c:v>0.87550816252687103</c:v>
                </c:pt>
                <c:pt idx="381">
                  <c:v>0.87523324039191497</c:v>
                </c:pt>
                <c:pt idx="382">
                  <c:v>0.87510021355241896</c:v>
                </c:pt>
                <c:pt idx="383">
                  <c:v>0.87510021355241896</c:v>
                </c:pt>
                <c:pt idx="384">
                  <c:v>0.87510021355241896</c:v>
                </c:pt>
                <c:pt idx="385">
                  <c:v>0.87496896040411798</c:v>
                </c:pt>
                <c:pt idx="386">
                  <c:v>0.87483593356462297</c:v>
                </c:pt>
                <c:pt idx="387">
                  <c:v>0.87483593356462297</c:v>
                </c:pt>
                <c:pt idx="388">
                  <c:v>0.87456101142966503</c:v>
                </c:pt>
                <c:pt idx="389">
                  <c:v>0.87442975828136404</c:v>
                </c:pt>
                <c:pt idx="390">
                  <c:v>0.87456101142966503</c:v>
                </c:pt>
                <c:pt idx="391">
                  <c:v>0.87429673144187003</c:v>
                </c:pt>
                <c:pt idx="392">
                  <c:v>0.87429673144187003</c:v>
                </c:pt>
                <c:pt idx="393">
                  <c:v>0.87429673144187003</c:v>
                </c:pt>
                <c:pt idx="394">
                  <c:v>0.87402180930691198</c:v>
                </c:pt>
                <c:pt idx="395">
                  <c:v>0.87402180930691198</c:v>
                </c:pt>
                <c:pt idx="396">
                  <c:v>0.873890556158611</c:v>
                </c:pt>
                <c:pt idx="397">
                  <c:v>0.873890556158611</c:v>
                </c:pt>
                <c:pt idx="398">
                  <c:v>0.87375752931911599</c:v>
                </c:pt>
                <c:pt idx="399">
                  <c:v>0.87361563402365305</c:v>
                </c:pt>
                <c:pt idx="400">
                  <c:v>0.87348260718415804</c:v>
                </c:pt>
                <c:pt idx="401">
                  <c:v>0.87348260718415804</c:v>
                </c:pt>
                <c:pt idx="402">
                  <c:v>0.87335135403585795</c:v>
                </c:pt>
                <c:pt idx="403">
                  <c:v>0.87307643190090001</c:v>
                </c:pt>
                <c:pt idx="404">
                  <c:v>0.87321832719635994</c:v>
                </c:pt>
                <c:pt idx="405">
                  <c:v>0.87321832719635994</c:v>
                </c:pt>
                <c:pt idx="406">
                  <c:v>0.87307643190090001</c:v>
                </c:pt>
                <c:pt idx="407">
                  <c:v>0.872943405061405</c:v>
                </c:pt>
                <c:pt idx="408">
                  <c:v>0.872943405061405</c:v>
                </c:pt>
                <c:pt idx="409">
                  <c:v>0.87281215191310402</c:v>
                </c:pt>
                <c:pt idx="410">
                  <c:v>0.872943405061405</c:v>
                </c:pt>
                <c:pt idx="411">
                  <c:v>0.87267912507360701</c:v>
                </c:pt>
                <c:pt idx="412">
                  <c:v>0.87267912507360701</c:v>
                </c:pt>
                <c:pt idx="413">
                  <c:v>0.87253722977814596</c:v>
                </c:pt>
                <c:pt idx="414">
                  <c:v>0.87240420293865195</c:v>
                </c:pt>
                <c:pt idx="415">
                  <c:v>0.87227294979034797</c:v>
                </c:pt>
                <c:pt idx="416">
                  <c:v>0.87213992295085396</c:v>
                </c:pt>
                <c:pt idx="417">
                  <c:v>0.87213992295085396</c:v>
                </c:pt>
                <c:pt idx="418">
                  <c:v>0.87199802765539303</c:v>
                </c:pt>
                <c:pt idx="419">
                  <c:v>0.87186500081589802</c:v>
                </c:pt>
                <c:pt idx="420">
                  <c:v>0.87173197397640401</c:v>
                </c:pt>
                <c:pt idx="421">
                  <c:v>0.87160072082810103</c:v>
                </c:pt>
                <c:pt idx="422">
                  <c:v>0.87160072082810103</c:v>
                </c:pt>
                <c:pt idx="423">
                  <c:v>0.87145882553263898</c:v>
                </c:pt>
                <c:pt idx="424">
                  <c:v>0.87132579869314497</c:v>
                </c:pt>
                <c:pt idx="425">
                  <c:v>0.87119277185364996</c:v>
                </c:pt>
                <c:pt idx="426">
                  <c:v>0.87119277185364996</c:v>
                </c:pt>
                <c:pt idx="427">
                  <c:v>0.87105087655818703</c:v>
                </c:pt>
                <c:pt idx="428">
                  <c:v>0.87091962340988605</c:v>
                </c:pt>
                <c:pt idx="429">
                  <c:v>0.87078659657039204</c:v>
                </c:pt>
                <c:pt idx="430">
                  <c:v>0.87078659657039204</c:v>
                </c:pt>
                <c:pt idx="431">
                  <c:v>0.87078659657039204</c:v>
                </c:pt>
                <c:pt idx="432">
                  <c:v>0.87065356973089403</c:v>
                </c:pt>
                <c:pt idx="433">
                  <c:v>0.87065356973089403</c:v>
                </c:pt>
                <c:pt idx="434">
                  <c:v>0.87051167443543298</c:v>
                </c:pt>
                <c:pt idx="435">
                  <c:v>0.870380421287133</c:v>
                </c:pt>
                <c:pt idx="436">
                  <c:v>0.870380421287133</c:v>
                </c:pt>
                <c:pt idx="437">
                  <c:v>0.87024739444763799</c:v>
                </c:pt>
                <c:pt idx="438">
                  <c:v>0.87011436760814098</c:v>
                </c:pt>
                <c:pt idx="439">
                  <c:v>0.86997247231268005</c:v>
                </c:pt>
                <c:pt idx="440">
                  <c:v>0.86997247231268005</c:v>
                </c:pt>
                <c:pt idx="441">
                  <c:v>0.86984121916437895</c:v>
                </c:pt>
                <c:pt idx="442">
                  <c:v>0.86957516548538805</c:v>
                </c:pt>
                <c:pt idx="443">
                  <c:v>0.86957516548538805</c:v>
                </c:pt>
                <c:pt idx="444">
                  <c:v>0.869433270189926</c:v>
                </c:pt>
                <c:pt idx="445">
                  <c:v>0.869433270189926</c:v>
                </c:pt>
                <c:pt idx="446">
                  <c:v>0.86930201704162602</c:v>
                </c:pt>
                <c:pt idx="447">
                  <c:v>0.86930201704162602</c:v>
                </c:pt>
                <c:pt idx="448">
                  <c:v>0.86916899020212901</c:v>
                </c:pt>
                <c:pt idx="449">
                  <c:v>0.869035963362634</c:v>
                </c:pt>
                <c:pt idx="450">
                  <c:v>0.86876281491887297</c:v>
                </c:pt>
                <c:pt idx="451">
                  <c:v>0.86862978807937596</c:v>
                </c:pt>
                <c:pt idx="452">
                  <c:v>0.86862978807937596</c:v>
                </c:pt>
                <c:pt idx="453">
                  <c:v>0.86849676123988095</c:v>
                </c:pt>
                <c:pt idx="454">
                  <c:v>0.86849676123988095</c:v>
                </c:pt>
                <c:pt idx="455">
                  <c:v>0.86822361279611704</c:v>
                </c:pt>
                <c:pt idx="456">
                  <c:v>0.86822361279611704</c:v>
                </c:pt>
                <c:pt idx="457">
                  <c:v>0.86809058595662203</c:v>
                </c:pt>
                <c:pt idx="458">
                  <c:v>0.86795755911712802</c:v>
                </c:pt>
                <c:pt idx="459">
                  <c:v>0.86781566382166597</c:v>
                </c:pt>
                <c:pt idx="460">
                  <c:v>0.86768441067336299</c:v>
                </c:pt>
                <c:pt idx="461">
                  <c:v>0.86755138383386798</c:v>
                </c:pt>
                <c:pt idx="462">
                  <c:v>0.86741835699437397</c:v>
                </c:pt>
                <c:pt idx="463">
                  <c:v>0.86727646169891304</c:v>
                </c:pt>
                <c:pt idx="464">
                  <c:v>0.86714520855060995</c:v>
                </c:pt>
                <c:pt idx="465">
                  <c:v>0.86701218171111505</c:v>
                </c:pt>
                <c:pt idx="466">
                  <c:v>0.86701218171111505</c:v>
                </c:pt>
                <c:pt idx="467">
                  <c:v>0.86673725957615999</c:v>
                </c:pt>
                <c:pt idx="468">
                  <c:v>0.86673725957615999</c:v>
                </c:pt>
                <c:pt idx="469">
                  <c:v>0.86660600642785701</c:v>
                </c:pt>
                <c:pt idx="470">
                  <c:v>0.866472979588362</c:v>
                </c:pt>
                <c:pt idx="471">
                  <c:v>0.86633108429290095</c:v>
                </c:pt>
                <c:pt idx="472">
                  <c:v>0.86619805745340706</c:v>
                </c:pt>
                <c:pt idx="473">
                  <c:v>0.86606503061390905</c:v>
                </c:pt>
                <c:pt idx="474">
                  <c:v>0.86593377746560896</c:v>
                </c:pt>
                <c:pt idx="475">
                  <c:v>0.86565885533065001</c:v>
                </c:pt>
                <c:pt idx="476">
                  <c:v>0.86565885533065001</c:v>
                </c:pt>
                <c:pt idx="477">
                  <c:v>0.865525828491156</c:v>
                </c:pt>
                <c:pt idx="478">
                  <c:v>0.86525268004739397</c:v>
                </c:pt>
                <c:pt idx="479">
                  <c:v>0.86511965320789697</c:v>
                </c:pt>
                <c:pt idx="480">
                  <c:v>0.86498662636840296</c:v>
                </c:pt>
                <c:pt idx="481">
                  <c:v>0.86485537322010198</c:v>
                </c:pt>
                <c:pt idx="482">
                  <c:v>0.86471347792463804</c:v>
                </c:pt>
                <c:pt idx="483">
                  <c:v>0.86458045108514403</c:v>
                </c:pt>
                <c:pt idx="484">
                  <c:v>0.86431617109734604</c:v>
                </c:pt>
                <c:pt idx="485">
                  <c:v>0.86404124896238998</c:v>
                </c:pt>
                <c:pt idx="486">
                  <c:v>0.86390822212289597</c:v>
                </c:pt>
                <c:pt idx="487">
                  <c:v>0.863776968974593</c:v>
                </c:pt>
                <c:pt idx="488">
                  <c:v>0.86363507367913195</c:v>
                </c:pt>
                <c:pt idx="489">
                  <c:v>0.86350204683963705</c:v>
                </c:pt>
                <c:pt idx="490">
                  <c:v>0.86336902000014204</c:v>
                </c:pt>
                <c:pt idx="491">
                  <c:v>0.86309587155637801</c:v>
                </c:pt>
                <c:pt idx="492">
                  <c:v>0.86309587155637801</c:v>
                </c:pt>
                <c:pt idx="493">
                  <c:v>0.862962844716884</c:v>
                </c:pt>
                <c:pt idx="494">
                  <c:v>0.86269856472908601</c:v>
                </c:pt>
                <c:pt idx="495">
                  <c:v>0.86242364259412996</c:v>
                </c:pt>
                <c:pt idx="496">
                  <c:v>0.86229061575463595</c:v>
                </c:pt>
                <c:pt idx="497">
                  <c:v>0.86215936260633197</c:v>
                </c:pt>
                <c:pt idx="498">
                  <c:v>0.86201746731087203</c:v>
                </c:pt>
                <c:pt idx="499">
                  <c:v>0.86188444047137702</c:v>
                </c:pt>
                <c:pt idx="500">
                  <c:v>0.86160951833641897</c:v>
                </c:pt>
                <c:pt idx="501">
                  <c:v>0.86147826518811799</c:v>
                </c:pt>
                <c:pt idx="502">
                  <c:v>0.86134523834862398</c:v>
                </c:pt>
                <c:pt idx="503">
                  <c:v>0.86121221150912597</c:v>
                </c:pt>
                <c:pt idx="504">
                  <c:v>0.86093906306536505</c:v>
                </c:pt>
                <c:pt idx="505">
                  <c:v>0.86093906306536505</c:v>
                </c:pt>
                <c:pt idx="506">
                  <c:v>0.86067300938637303</c:v>
                </c:pt>
                <c:pt idx="507">
                  <c:v>0.86053111409091199</c:v>
                </c:pt>
                <c:pt idx="508">
                  <c:v>0.86039808725141698</c:v>
                </c:pt>
                <c:pt idx="509">
                  <c:v>0.860266834103114</c:v>
                </c:pt>
                <c:pt idx="510">
                  <c:v>0.86013380726361999</c:v>
                </c:pt>
                <c:pt idx="511">
                  <c:v>0.85985888512866404</c:v>
                </c:pt>
                <c:pt idx="512">
                  <c:v>0.85972763198036095</c:v>
                </c:pt>
                <c:pt idx="513">
                  <c:v>0.85959460514086605</c:v>
                </c:pt>
                <c:pt idx="514">
                  <c:v>0.85945270984540501</c:v>
                </c:pt>
                <c:pt idx="515">
                  <c:v>0.85918842985760702</c:v>
                </c:pt>
                <c:pt idx="516">
                  <c:v>0.85905540301811301</c:v>
                </c:pt>
                <c:pt idx="517">
                  <c:v>0.85891350772265096</c:v>
                </c:pt>
                <c:pt idx="518">
                  <c:v>0.85864922773485397</c:v>
                </c:pt>
                <c:pt idx="519">
                  <c:v>0.85851620089535896</c:v>
                </c:pt>
                <c:pt idx="520">
                  <c:v>0.85837430559989902</c:v>
                </c:pt>
                <c:pt idx="521">
                  <c:v>0.85824127876040102</c:v>
                </c:pt>
                <c:pt idx="522">
                  <c:v>0.85811002561210104</c:v>
                </c:pt>
                <c:pt idx="523">
                  <c:v>0.85797699877260603</c:v>
                </c:pt>
                <c:pt idx="524">
                  <c:v>0.85783510347714498</c:v>
                </c:pt>
                <c:pt idx="525">
                  <c:v>0.85783510347714498</c:v>
                </c:pt>
                <c:pt idx="526">
                  <c:v>0.85757082348934699</c:v>
                </c:pt>
                <c:pt idx="527">
                  <c:v>0.85743779664985298</c:v>
                </c:pt>
                <c:pt idx="528">
                  <c:v>0.85729590135439204</c:v>
                </c:pt>
                <c:pt idx="529">
                  <c:v>0.85716287451489503</c:v>
                </c:pt>
                <c:pt idx="530">
                  <c:v>0.85703162136659405</c:v>
                </c:pt>
                <c:pt idx="531">
                  <c:v>0.85688972607113301</c:v>
                </c:pt>
                <c:pt idx="532">
                  <c:v>0.85662367239214099</c:v>
                </c:pt>
                <c:pt idx="533">
                  <c:v>0.85649241924384101</c:v>
                </c:pt>
                <c:pt idx="534">
                  <c:v>0.85635052394837896</c:v>
                </c:pt>
                <c:pt idx="535">
                  <c:v>0.85621749710888295</c:v>
                </c:pt>
                <c:pt idx="536">
                  <c:v>0.85608447026938805</c:v>
                </c:pt>
                <c:pt idx="537">
                  <c:v>0.85595321712108696</c:v>
                </c:pt>
                <c:pt idx="538">
                  <c:v>0.85567829498612902</c:v>
                </c:pt>
                <c:pt idx="539">
                  <c:v>0.85554526814663401</c:v>
                </c:pt>
                <c:pt idx="540">
                  <c:v>0.85541401499833403</c:v>
                </c:pt>
                <c:pt idx="541">
                  <c:v>0.85541401499833403</c:v>
                </c:pt>
                <c:pt idx="542">
                  <c:v>0.85513909286337597</c:v>
                </c:pt>
                <c:pt idx="543">
                  <c:v>0.85500606602388096</c:v>
                </c:pt>
                <c:pt idx="544">
                  <c:v>0.85473291758011705</c:v>
                </c:pt>
                <c:pt idx="545">
                  <c:v>0.85459989074062204</c:v>
                </c:pt>
                <c:pt idx="546">
                  <c:v>0.85446686390112803</c:v>
                </c:pt>
                <c:pt idx="547">
                  <c:v>0.85446686390112803</c:v>
                </c:pt>
                <c:pt idx="548">
                  <c:v>0.85419194176616897</c:v>
                </c:pt>
                <c:pt idx="549">
                  <c:v>0.85406068861786899</c:v>
                </c:pt>
                <c:pt idx="550">
                  <c:v>0.85392766177837398</c:v>
                </c:pt>
                <c:pt idx="551">
                  <c:v>0.85379463493887797</c:v>
                </c:pt>
                <c:pt idx="552">
                  <c:v>0.85365273964341604</c:v>
                </c:pt>
                <c:pt idx="553">
                  <c:v>0.85352148649511606</c:v>
                </c:pt>
                <c:pt idx="554">
                  <c:v>0.85338845965562105</c:v>
                </c:pt>
                <c:pt idx="555">
                  <c:v>0.85325543281612404</c:v>
                </c:pt>
                <c:pt idx="556">
                  <c:v>0.85311353752066299</c:v>
                </c:pt>
                <c:pt idx="557">
                  <c:v>0.852849257532868</c:v>
                </c:pt>
                <c:pt idx="558">
                  <c:v>0.852849257532868</c:v>
                </c:pt>
                <c:pt idx="559">
                  <c:v>0.85271623069337099</c:v>
                </c:pt>
                <c:pt idx="560">
                  <c:v>0.85257433539790894</c:v>
                </c:pt>
                <c:pt idx="561">
                  <c:v>0.85231005541011196</c:v>
                </c:pt>
                <c:pt idx="562">
                  <c:v>0.85231005541011196</c:v>
                </c:pt>
                <c:pt idx="563">
                  <c:v>0.85216816011465102</c:v>
                </c:pt>
                <c:pt idx="564">
                  <c:v>0.85203513327515601</c:v>
                </c:pt>
                <c:pt idx="565">
                  <c:v>0.85177085328735802</c:v>
                </c:pt>
                <c:pt idx="566">
                  <c:v>0.85162895799189697</c:v>
                </c:pt>
                <c:pt idx="567">
                  <c:v>0.85149593115240296</c:v>
                </c:pt>
                <c:pt idx="568">
                  <c:v>0.85149593115240296</c:v>
                </c:pt>
                <c:pt idx="569">
                  <c:v>0.85123165116460497</c:v>
                </c:pt>
                <c:pt idx="570">
                  <c:v>0.85108975586914404</c:v>
                </c:pt>
                <c:pt idx="571">
                  <c:v>0.85095672902964903</c:v>
                </c:pt>
                <c:pt idx="572">
                  <c:v>0.85095672902964903</c:v>
                </c:pt>
                <c:pt idx="573">
                  <c:v>0.85082547588134605</c:v>
                </c:pt>
                <c:pt idx="574">
                  <c:v>0.85069244904185204</c:v>
                </c:pt>
                <c:pt idx="575">
                  <c:v>0.85055055374638999</c:v>
                </c:pt>
                <c:pt idx="576">
                  <c:v>0.850286273758593</c:v>
                </c:pt>
                <c:pt idx="577">
                  <c:v>0.85015324691909799</c:v>
                </c:pt>
                <c:pt idx="578">
                  <c:v>0.85015324691909799</c:v>
                </c:pt>
                <c:pt idx="579">
                  <c:v>0.85001135162363695</c:v>
                </c:pt>
                <c:pt idx="580">
                  <c:v>0.84987832478414305</c:v>
                </c:pt>
                <c:pt idx="581">
                  <c:v>0.84974707163583996</c:v>
                </c:pt>
                <c:pt idx="582">
                  <c:v>0.84961404479634495</c:v>
                </c:pt>
                <c:pt idx="583">
                  <c:v>0.84961404479634495</c:v>
                </c:pt>
                <c:pt idx="584">
                  <c:v>0.849339122661389</c:v>
                </c:pt>
                <c:pt idx="585">
                  <c:v>0.84920786951308602</c:v>
                </c:pt>
                <c:pt idx="586">
                  <c:v>0.84907484267359201</c:v>
                </c:pt>
                <c:pt idx="587">
                  <c:v>0.84879992053863396</c:v>
                </c:pt>
                <c:pt idx="588">
                  <c:v>0.84879992053863396</c:v>
                </c:pt>
                <c:pt idx="589">
                  <c:v>0.84866689369913895</c:v>
                </c:pt>
                <c:pt idx="590">
                  <c:v>0.84853564055083797</c:v>
                </c:pt>
                <c:pt idx="591">
                  <c:v>0.84826071841588002</c:v>
                </c:pt>
                <c:pt idx="592">
                  <c:v>0.84812769157638601</c:v>
                </c:pt>
                <c:pt idx="593">
                  <c:v>0.84812769157638601</c:v>
                </c:pt>
                <c:pt idx="594">
                  <c:v>0.84799643842808503</c:v>
                </c:pt>
                <c:pt idx="595">
                  <c:v>0.84785454313262099</c:v>
                </c:pt>
                <c:pt idx="596">
                  <c:v>0.84772151629312698</c:v>
                </c:pt>
                <c:pt idx="597">
                  <c:v>0.84772151629312698</c:v>
                </c:pt>
                <c:pt idx="598">
                  <c:v>0.84745723630533099</c:v>
                </c:pt>
                <c:pt idx="599">
                  <c:v>0.84758848945363197</c:v>
                </c:pt>
                <c:pt idx="600">
                  <c:v>0.84745723630533099</c:v>
                </c:pt>
                <c:pt idx="601">
                  <c:v>0.84718231417037304</c:v>
                </c:pt>
                <c:pt idx="602">
                  <c:v>0.84718231417037304</c:v>
                </c:pt>
                <c:pt idx="603">
                  <c:v>0.84704928733087903</c:v>
                </c:pt>
                <c:pt idx="604">
                  <c:v>0.84704928733087903</c:v>
                </c:pt>
                <c:pt idx="605">
                  <c:v>0.84690739203541798</c:v>
                </c:pt>
                <c:pt idx="606">
                  <c:v>0.846776138887114</c:v>
                </c:pt>
                <c:pt idx="607">
                  <c:v>0.84664311204761999</c:v>
                </c:pt>
                <c:pt idx="608">
                  <c:v>0.84651008520812498</c:v>
                </c:pt>
                <c:pt idx="609">
                  <c:v>0.84636818991266405</c:v>
                </c:pt>
                <c:pt idx="610">
                  <c:v>0.84636818991266405</c:v>
                </c:pt>
                <c:pt idx="611">
                  <c:v>0.84623693676436096</c:v>
                </c:pt>
                <c:pt idx="612">
                  <c:v>0.84610390992486595</c:v>
                </c:pt>
                <c:pt idx="613">
                  <c:v>0.845828987789911</c:v>
                </c:pt>
                <c:pt idx="614">
                  <c:v>0.845828987789911</c:v>
                </c:pt>
                <c:pt idx="615">
                  <c:v>0.84569773464160802</c:v>
                </c:pt>
                <c:pt idx="616">
                  <c:v>0.84556470780211301</c:v>
                </c:pt>
                <c:pt idx="617">
                  <c:v>0.84556470780211301</c:v>
                </c:pt>
                <c:pt idx="618">
                  <c:v>0.845431680962619</c:v>
                </c:pt>
                <c:pt idx="619">
                  <c:v>0.84528978566715496</c:v>
                </c:pt>
                <c:pt idx="620">
                  <c:v>0.84515853251885398</c:v>
                </c:pt>
                <c:pt idx="621">
                  <c:v>0.84502550567935997</c:v>
                </c:pt>
                <c:pt idx="622">
                  <c:v>0.84489247883986496</c:v>
                </c:pt>
                <c:pt idx="623">
                  <c:v>0.84475058354440202</c:v>
                </c:pt>
                <c:pt idx="624">
                  <c:v>0.84475058354440202</c:v>
                </c:pt>
                <c:pt idx="625">
                  <c:v>0.84461933039610104</c:v>
                </c:pt>
                <c:pt idx="626">
                  <c:v>0.84461933039610104</c:v>
                </c:pt>
                <c:pt idx="627">
                  <c:v>0.84448630355660603</c:v>
                </c:pt>
                <c:pt idx="628">
                  <c:v>0.84435327671710902</c:v>
                </c:pt>
                <c:pt idx="629">
                  <c:v>0.84421138142164798</c:v>
                </c:pt>
                <c:pt idx="630">
                  <c:v>0.844080128273347</c:v>
                </c:pt>
                <c:pt idx="631">
                  <c:v>0.844080128273347</c:v>
                </c:pt>
                <c:pt idx="632">
                  <c:v>0.844080128273347</c:v>
                </c:pt>
                <c:pt idx="633">
                  <c:v>0.84394710143385299</c:v>
                </c:pt>
                <c:pt idx="634">
                  <c:v>0.84381407459435598</c:v>
                </c:pt>
                <c:pt idx="635">
                  <c:v>0.84381407459435598</c:v>
                </c:pt>
                <c:pt idx="636">
                  <c:v>0.84367217929889504</c:v>
                </c:pt>
                <c:pt idx="637">
                  <c:v>0.84354092615059395</c:v>
                </c:pt>
                <c:pt idx="638">
                  <c:v>0.84340789931109705</c:v>
                </c:pt>
                <c:pt idx="639">
                  <c:v>0.84340789931109705</c:v>
                </c:pt>
                <c:pt idx="640">
                  <c:v>0.84340789931109705</c:v>
                </c:pt>
                <c:pt idx="641">
                  <c:v>0.84327487247160304</c:v>
                </c:pt>
                <c:pt idx="642">
                  <c:v>0.843132977176141</c:v>
                </c:pt>
                <c:pt idx="643">
                  <c:v>0.84299995033664699</c:v>
                </c:pt>
                <c:pt idx="644">
                  <c:v>0.84299995033664699</c:v>
                </c:pt>
                <c:pt idx="645">
                  <c:v>0.84286869718834401</c:v>
                </c:pt>
                <c:pt idx="646">
                  <c:v>0.84286869718834401</c:v>
                </c:pt>
                <c:pt idx="647">
                  <c:v>0.842735670348849</c:v>
                </c:pt>
                <c:pt idx="648">
                  <c:v>0.84259377505338795</c:v>
                </c:pt>
                <c:pt idx="649">
                  <c:v>0.84246074821389405</c:v>
                </c:pt>
                <c:pt idx="650">
                  <c:v>0.84246074821389405</c:v>
                </c:pt>
                <c:pt idx="651">
                  <c:v>0.84232949506559096</c:v>
                </c:pt>
                <c:pt idx="652">
                  <c:v>0.84205457293063501</c:v>
                </c:pt>
                <c:pt idx="653">
                  <c:v>0.84218759977012903</c:v>
                </c:pt>
                <c:pt idx="654">
                  <c:v>0.84205457293063501</c:v>
                </c:pt>
                <c:pt idx="655">
                  <c:v>0.84205457293063501</c:v>
                </c:pt>
                <c:pt idx="656">
                  <c:v>0.84192154609114001</c:v>
                </c:pt>
                <c:pt idx="657">
                  <c:v>0.84179029294283703</c:v>
                </c:pt>
                <c:pt idx="658">
                  <c:v>0.84164839764737598</c:v>
                </c:pt>
                <c:pt idx="659">
                  <c:v>0.84164839764737598</c:v>
                </c:pt>
                <c:pt idx="660">
                  <c:v>0.84151537080788097</c:v>
                </c:pt>
                <c:pt idx="661">
                  <c:v>0.84138234396838696</c:v>
                </c:pt>
                <c:pt idx="662">
                  <c:v>0.84138234396838696</c:v>
                </c:pt>
                <c:pt idx="663">
                  <c:v>0.84138234396838696</c:v>
                </c:pt>
                <c:pt idx="664">
                  <c:v>0.84125109082008398</c:v>
                </c:pt>
                <c:pt idx="665">
                  <c:v>0.84110919552462304</c:v>
                </c:pt>
                <c:pt idx="666">
                  <c:v>0.84110919552462304</c:v>
                </c:pt>
                <c:pt idx="667">
                  <c:v>0.84097616868512803</c:v>
                </c:pt>
                <c:pt idx="668">
                  <c:v>0.84097616868512803</c:v>
                </c:pt>
                <c:pt idx="669">
                  <c:v>0.84084314184563103</c:v>
                </c:pt>
                <c:pt idx="670">
                  <c:v>0.84071188869733005</c:v>
                </c:pt>
                <c:pt idx="671">
                  <c:v>0.84071188869733005</c:v>
                </c:pt>
                <c:pt idx="672">
                  <c:v>0.840569993401869</c:v>
                </c:pt>
                <c:pt idx="673">
                  <c:v>0.84043696656237399</c:v>
                </c:pt>
                <c:pt idx="674">
                  <c:v>0.840569993401869</c:v>
                </c:pt>
                <c:pt idx="675">
                  <c:v>0.84043696656237399</c:v>
                </c:pt>
                <c:pt idx="676">
                  <c:v>0.84030393972287698</c:v>
                </c:pt>
                <c:pt idx="677">
                  <c:v>0.84030393972287698</c:v>
                </c:pt>
                <c:pt idx="678">
                  <c:v>0.840172686574577</c:v>
                </c:pt>
                <c:pt idx="679">
                  <c:v>0.840172686574577</c:v>
                </c:pt>
                <c:pt idx="680">
                  <c:v>0.840172686574577</c:v>
                </c:pt>
                <c:pt idx="681">
                  <c:v>0.83989776443961905</c:v>
                </c:pt>
                <c:pt idx="682">
                  <c:v>0.83989776443961905</c:v>
                </c:pt>
                <c:pt idx="683">
                  <c:v>0.83989776443961905</c:v>
                </c:pt>
                <c:pt idx="684">
                  <c:v>0.83976473760012404</c:v>
                </c:pt>
                <c:pt idx="685">
                  <c:v>0.83976473760012404</c:v>
                </c:pt>
                <c:pt idx="686">
                  <c:v>0.83963348445182395</c:v>
                </c:pt>
                <c:pt idx="687">
                  <c:v>0.83963348445182395</c:v>
                </c:pt>
                <c:pt idx="688">
                  <c:v>0.83949158915636202</c:v>
                </c:pt>
                <c:pt idx="689">
                  <c:v>0.83935856231686501</c:v>
                </c:pt>
                <c:pt idx="690">
                  <c:v>0.83935856231686501</c:v>
                </c:pt>
                <c:pt idx="691">
                  <c:v>0.839225535477371</c:v>
                </c:pt>
                <c:pt idx="692">
                  <c:v>0.839225535477371</c:v>
                </c:pt>
                <c:pt idx="693">
                  <c:v>0.83909428232907002</c:v>
                </c:pt>
                <c:pt idx="694">
                  <c:v>0.83909428232907002</c:v>
                </c:pt>
                <c:pt idx="695">
                  <c:v>0.83895238703360897</c:v>
                </c:pt>
                <c:pt idx="696">
                  <c:v>0.83895238703360897</c:v>
                </c:pt>
                <c:pt idx="697">
                  <c:v>0.83881936019411196</c:v>
                </c:pt>
                <c:pt idx="698">
                  <c:v>0.83881936019411196</c:v>
                </c:pt>
                <c:pt idx="699">
                  <c:v>0.83881936019411196</c:v>
                </c:pt>
                <c:pt idx="700">
                  <c:v>0.83868633335461795</c:v>
                </c:pt>
                <c:pt idx="701">
                  <c:v>0.83868633335461795</c:v>
                </c:pt>
                <c:pt idx="702">
                  <c:v>0.83855508020631697</c:v>
                </c:pt>
                <c:pt idx="703">
                  <c:v>0.83841318491085304</c:v>
                </c:pt>
                <c:pt idx="704">
                  <c:v>0.83828015807135903</c:v>
                </c:pt>
                <c:pt idx="705">
                  <c:v>0.83828015807135903</c:v>
                </c:pt>
                <c:pt idx="706">
                  <c:v>0.83814713123186402</c:v>
                </c:pt>
                <c:pt idx="707">
                  <c:v>0.83814713123186402</c:v>
                </c:pt>
                <c:pt idx="708">
                  <c:v>0.83814713123186402</c:v>
                </c:pt>
                <c:pt idx="709">
                  <c:v>0.83801587808356104</c:v>
                </c:pt>
                <c:pt idx="710">
                  <c:v>0.83787398278809999</c:v>
                </c:pt>
                <c:pt idx="711">
                  <c:v>0.83787398278809999</c:v>
                </c:pt>
                <c:pt idx="712">
                  <c:v>0.83774095594860498</c:v>
                </c:pt>
                <c:pt idx="713">
                  <c:v>0.83774095594860498</c:v>
                </c:pt>
                <c:pt idx="714">
                  <c:v>0.83760792910911097</c:v>
                </c:pt>
                <c:pt idx="715">
                  <c:v>0.83760792910911097</c:v>
                </c:pt>
                <c:pt idx="716">
                  <c:v>0.83746603381365003</c:v>
                </c:pt>
                <c:pt idx="717">
                  <c:v>0.83733478066534595</c:v>
                </c:pt>
                <c:pt idx="718">
                  <c:v>0.83733478066534595</c:v>
                </c:pt>
                <c:pt idx="719">
                  <c:v>0.83733478066534595</c:v>
                </c:pt>
                <c:pt idx="720">
                  <c:v>0.83720175382585205</c:v>
                </c:pt>
                <c:pt idx="721">
                  <c:v>0.83706872698635704</c:v>
                </c:pt>
                <c:pt idx="722">
                  <c:v>0.83706872698635704</c:v>
                </c:pt>
                <c:pt idx="723">
                  <c:v>0.83692683169089599</c:v>
                </c:pt>
                <c:pt idx="724">
                  <c:v>0.83679380485139898</c:v>
                </c:pt>
                <c:pt idx="725">
                  <c:v>0.83679380485139898</c:v>
                </c:pt>
                <c:pt idx="726">
                  <c:v>0.836662551703098</c:v>
                </c:pt>
                <c:pt idx="727">
                  <c:v>0.836662551703098</c:v>
                </c:pt>
                <c:pt idx="728">
                  <c:v>0.836662551703098</c:v>
                </c:pt>
                <c:pt idx="729">
                  <c:v>0.83652952486360399</c:v>
                </c:pt>
                <c:pt idx="730">
                  <c:v>0.83652952486360399</c:v>
                </c:pt>
                <c:pt idx="731">
                  <c:v>0.83638762956814305</c:v>
                </c:pt>
                <c:pt idx="732">
                  <c:v>0.83638762956814305</c:v>
                </c:pt>
                <c:pt idx="733">
                  <c:v>0.83638762956814305</c:v>
                </c:pt>
                <c:pt idx="734">
                  <c:v>0.83625460272864605</c:v>
                </c:pt>
                <c:pt idx="735">
                  <c:v>0.83612334958034495</c:v>
                </c:pt>
                <c:pt idx="736">
                  <c:v>0.83599032274085106</c:v>
                </c:pt>
                <c:pt idx="737">
                  <c:v>0.83599032274085106</c:v>
                </c:pt>
                <c:pt idx="738">
                  <c:v>0.83599032274085106</c:v>
                </c:pt>
                <c:pt idx="739">
                  <c:v>0.83584842744538701</c:v>
                </c:pt>
                <c:pt idx="740">
                  <c:v>0.83558414745759202</c:v>
                </c:pt>
                <c:pt idx="741">
                  <c:v>0.83558414745759202</c:v>
                </c:pt>
                <c:pt idx="742">
                  <c:v>0.83558414745759202</c:v>
                </c:pt>
                <c:pt idx="743">
                  <c:v>0.83558414745759202</c:v>
                </c:pt>
                <c:pt idx="744">
                  <c:v>0.83558414745759202</c:v>
                </c:pt>
                <c:pt idx="745">
                  <c:v>0.83545112061809501</c:v>
                </c:pt>
                <c:pt idx="746">
                  <c:v>0.83530922532263296</c:v>
                </c:pt>
                <c:pt idx="747">
                  <c:v>0.83517619848313895</c:v>
                </c:pt>
                <c:pt idx="748">
                  <c:v>0.83517619848313895</c:v>
                </c:pt>
                <c:pt idx="749">
                  <c:v>0.83517619848313895</c:v>
                </c:pt>
                <c:pt idx="750">
                  <c:v>0.83504494533483797</c:v>
                </c:pt>
                <c:pt idx="751">
                  <c:v>0.83491191849534097</c:v>
                </c:pt>
                <c:pt idx="752">
                  <c:v>0.83477002319988003</c:v>
                </c:pt>
                <c:pt idx="753">
                  <c:v>0.83491191849534097</c:v>
                </c:pt>
                <c:pt idx="754">
                  <c:v>0.83477002319988003</c:v>
                </c:pt>
                <c:pt idx="755">
                  <c:v>0.83463699636038602</c:v>
                </c:pt>
                <c:pt idx="756">
                  <c:v>0.83463699636038602</c:v>
                </c:pt>
                <c:pt idx="757">
                  <c:v>0.83450574321208304</c:v>
                </c:pt>
                <c:pt idx="758">
                  <c:v>0.83450574321208304</c:v>
                </c:pt>
                <c:pt idx="759">
                  <c:v>0.83437271637258803</c:v>
                </c:pt>
                <c:pt idx="760">
                  <c:v>0.83423082107712698</c:v>
                </c:pt>
                <c:pt idx="761">
                  <c:v>0.83423082107712698</c:v>
                </c:pt>
                <c:pt idx="762">
                  <c:v>0.83409779423763197</c:v>
                </c:pt>
                <c:pt idx="763">
                  <c:v>0.83409779423763197</c:v>
                </c:pt>
                <c:pt idx="764">
                  <c:v>0.83396654108932899</c:v>
                </c:pt>
                <c:pt idx="765">
                  <c:v>0.83396654108932899</c:v>
                </c:pt>
                <c:pt idx="766">
                  <c:v>0.83383351424983498</c:v>
                </c:pt>
                <c:pt idx="767">
                  <c:v>0.83383351424983498</c:v>
                </c:pt>
                <c:pt idx="768">
                  <c:v>0.83369161895437405</c:v>
                </c:pt>
                <c:pt idx="769">
                  <c:v>0.83355859211487904</c:v>
                </c:pt>
                <c:pt idx="770">
                  <c:v>0.83342733896657595</c:v>
                </c:pt>
                <c:pt idx="771">
                  <c:v>0.83342733896657595</c:v>
                </c:pt>
                <c:pt idx="772">
                  <c:v>0.83329431212708105</c:v>
                </c:pt>
                <c:pt idx="773">
                  <c:v>0.83329431212708105</c:v>
                </c:pt>
                <c:pt idx="774">
                  <c:v>0.83301938999212499</c:v>
                </c:pt>
                <c:pt idx="775">
                  <c:v>0.83301938999212499</c:v>
                </c:pt>
                <c:pt idx="776">
                  <c:v>0.83301938999212499</c:v>
                </c:pt>
                <c:pt idx="777">
                  <c:v>0.83288813684382201</c:v>
                </c:pt>
                <c:pt idx="778">
                  <c:v>0.83288813684382201</c:v>
                </c:pt>
                <c:pt idx="779">
                  <c:v>0.83274624154836097</c:v>
                </c:pt>
                <c:pt idx="780">
                  <c:v>0.83274624154836097</c:v>
                </c:pt>
                <c:pt idx="781">
                  <c:v>0.83261321470886696</c:v>
                </c:pt>
                <c:pt idx="782">
                  <c:v>0.83261321470886696</c:v>
                </c:pt>
                <c:pt idx="783">
                  <c:v>0.83248018786937195</c:v>
                </c:pt>
                <c:pt idx="784">
                  <c:v>0.83248018786937195</c:v>
                </c:pt>
                <c:pt idx="785">
                  <c:v>0.83234893472106897</c:v>
                </c:pt>
                <c:pt idx="786">
                  <c:v>0.83220703942560803</c:v>
                </c:pt>
                <c:pt idx="787">
                  <c:v>0.83220703942560803</c:v>
                </c:pt>
                <c:pt idx="788">
                  <c:v>0.83207401258611402</c:v>
                </c:pt>
                <c:pt idx="789">
                  <c:v>0.83207401258611402</c:v>
                </c:pt>
                <c:pt idx="790">
                  <c:v>0.83207401258611402</c:v>
                </c:pt>
                <c:pt idx="791">
                  <c:v>0.83194098574661601</c:v>
                </c:pt>
                <c:pt idx="792">
                  <c:v>0.83180973259831603</c:v>
                </c:pt>
                <c:pt idx="793">
                  <c:v>0.83180973259831603</c:v>
                </c:pt>
                <c:pt idx="794">
                  <c:v>0.83166783730285498</c:v>
                </c:pt>
                <c:pt idx="795">
                  <c:v>0.83166783730285498</c:v>
                </c:pt>
                <c:pt idx="796">
                  <c:v>0.83166783730285498</c:v>
                </c:pt>
                <c:pt idx="797">
                  <c:v>0.83153481046335997</c:v>
                </c:pt>
                <c:pt idx="798">
                  <c:v>0.83140178362386297</c:v>
                </c:pt>
                <c:pt idx="799">
                  <c:v>0.83140178362386297</c:v>
                </c:pt>
                <c:pt idx="800">
                  <c:v>0.83126875678436796</c:v>
                </c:pt>
                <c:pt idx="801">
                  <c:v>0.83112686148890702</c:v>
                </c:pt>
                <c:pt idx="802">
                  <c:v>0.83099560834060704</c:v>
                </c:pt>
                <c:pt idx="803">
                  <c:v>0.83086258150111003</c:v>
                </c:pt>
                <c:pt idx="804">
                  <c:v>0.83086258150111003</c:v>
                </c:pt>
                <c:pt idx="805">
                  <c:v>0.83072955466161502</c:v>
                </c:pt>
                <c:pt idx="806">
                  <c:v>0.83072955466161502</c:v>
                </c:pt>
                <c:pt idx="807">
                  <c:v>0.83072955466161502</c:v>
                </c:pt>
                <c:pt idx="808">
                  <c:v>0.83058765936615397</c:v>
                </c:pt>
                <c:pt idx="809">
                  <c:v>0.83058765936615397</c:v>
                </c:pt>
                <c:pt idx="810">
                  <c:v>0.830456406217851</c:v>
                </c:pt>
                <c:pt idx="811">
                  <c:v>0.830456406217851</c:v>
                </c:pt>
                <c:pt idx="812">
                  <c:v>0.830456406217851</c:v>
                </c:pt>
                <c:pt idx="813">
                  <c:v>0.83032337937835599</c:v>
                </c:pt>
                <c:pt idx="814">
                  <c:v>0.83019035253886198</c:v>
                </c:pt>
                <c:pt idx="815">
                  <c:v>0.83019035253886198</c:v>
                </c:pt>
                <c:pt idx="816">
                  <c:v>0.83004845724340104</c:v>
                </c:pt>
                <c:pt idx="817">
                  <c:v>0.83004845724340104</c:v>
                </c:pt>
                <c:pt idx="818">
                  <c:v>0.82978417725560305</c:v>
                </c:pt>
                <c:pt idx="819">
                  <c:v>0.82965115041610904</c:v>
                </c:pt>
                <c:pt idx="820">
                  <c:v>0.82950925512064699</c:v>
                </c:pt>
                <c:pt idx="821">
                  <c:v>0.82950925512064699</c:v>
                </c:pt>
                <c:pt idx="822">
                  <c:v>0.82950925512064699</c:v>
                </c:pt>
                <c:pt idx="823">
                  <c:v>0.82950925512064699</c:v>
                </c:pt>
                <c:pt idx="824">
                  <c:v>0.82937800197234401</c:v>
                </c:pt>
                <c:pt idx="825">
                  <c:v>0.829244975132849</c:v>
                </c:pt>
                <c:pt idx="826">
                  <c:v>0.829244975132849</c:v>
                </c:pt>
                <c:pt idx="827">
                  <c:v>0.829244975132849</c:v>
                </c:pt>
                <c:pt idx="828">
                  <c:v>0.82911194829335499</c:v>
                </c:pt>
                <c:pt idx="829">
                  <c:v>0.82897005299789395</c:v>
                </c:pt>
                <c:pt idx="830">
                  <c:v>0.82883879984959097</c:v>
                </c:pt>
                <c:pt idx="831">
                  <c:v>0.82883879984959097</c:v>
                </c:pt>
                <c:pt idx="832">
                  <c:v>0.82870577301009596</c:v>
                </c:pt>
                <c:pt idx="833">
                  <c:v>0.82870577301009596</c:v>
                </c:pt>
                <c:pt idx="834">
                  <c:v>0.82857274617060095</c:v>
                </c:pt>
                <c:pt idx="835">
                  <c:v>0.82843085087514101</c:v>
                </c:pt>
                <c:pt idx="836">
                  <c:v>0.82843085087514101</c:v>
                </c:pt>
                <c:pt idx="837">
                  <c:v>0.82829959772683703</c:v>
                </c:pt>
                <c:pt idx="838">
                  <c:v>0.82816657088734202</c:v>
                </c:pt>
                <c:pt idx="839">
                  <c:v>0.82802467559188198</c:v>
                </c:pt>
                <c:pt idx="840">
                  <c:v>0.82802467559188198</c:v>
                </c:pt>
                <c:pt idx="841">
                  <c:v>0.82789164875238497</c:v>
                </c:pt>
                <c:pt idx="842">
                  <c:v>0.82789164875238497</c:v>
                </c:pt>
                <c:pt idx="843">
                  <c:v>0.82776039560408399</c:v>
                </c:pt>
                <c:pt idx="844">
                  <c:v>0.82748547346912804</c:v>
                </c:pt>
                <c:pt idx="845">
                  <c:v>0.82748547346912804</c:v>
                </c:pt>
                <c:pt idx="846">
                  <c:v>0.82748547346912804</c:v>
                </c:pt>
                <c:pt idx="847">
                  <c:v>0.82748547346912804</c:v>
                </c:pt>
                <c:pt idx="848">
                  <c:v>0.82735244662963103</c:v>
                </c:pt>
                <c:pt idx="849">
                  <c:v>0.82735244662963103</c:v>
                </c:pt>
                <c:pt idx="850">
                  <c:v>0.82722119348133105</c:v>
                </c:pt>
                <c:pt idx="851">
                  <c:v>0.82708816664183604</c:v>
                </c:pt>
                <c:pt idx="852">
                  <c:v>0.82708816664183604</c:v>
                </c:pt>
                <c:pt idx="853">
                  <c:v>0.826946271346372</c:v>
                </c:pt>
                <c:pt idx="854">
                  <c:v>0.826946271346372</c:v>
                </c:pt>
                <c:pt idx="855">
                  <c:v>0.82668199135857701</c:v>
                </c:pt>
                <c:pt idx="856">
                  <c:v>0.82668199135857701</c:v>
                </c:pt>
                <c:pt idx="857">
                  <c:v>0.82668199135857701</c:v>
                </c:pt>
                <c:pt idx="858">
                  <c:v>0.82668199135857701</c:v>
                </c:pt>
                <c:pt idx="859">
                  <c:v>0.82654896451908</c:v>
                </c:pt>
                <c:pt idx="860">
                  <c:v>0.82640706922361895</c:v>
                </c:pt>
                <c:pt idx="861">
                  <c:v>0.82627404238412505</c:v>
                </c:pt>
                <c:pt idx="862">
                  <c:v>0.82627404238412505</c:v>
                </c:pt>
                <c:pt idx="863">
                  <c:v>0.82614278923582396</c:v>
                </c:pt>
                <c:pt idx="864">
                  <c:v>0.82614278923582396</c:v>
                </c:pt>
                <c:pt idx="865">
                  <c:v>0.82600976239632695</c:v>
                </c:pt>
                <c:pt idx="866">
                  <c:v>0.82586786710086602</c:v>
                </c:pt>
                <c:pt idx="867">
                  <c:v>0.82586786710086602</c:v>
                </c:pt>
                <c:pt idx="868">
                  <c:v>0.82573484026137101</c:v>
                </c:pt>
                <c:pt idx="869">
                  <c:v>0.82573484026137101</c:v>
                </c:pt>
                <c:pt idx="870">
                  <c:v>0.825601813421877</c:v>
                </c:pt>
                <c:pt idx="871">
                  <c:v>0.825601813421877</c:v>
                </c:pt>
                <c:pt idx="872">
                  <c:v>0.825601813421877</c:v>
                </c:pt>
                <c:pt idx="873">
                  <c:v>0.82547056027357302</c:v>
                </c:pt>
                <c:pt idx="874">
                  <c:v>0.82532866497811197</c:v>
                </c:pt>
                <c:pt idx="875">
                  <c:v>0.82532866497811197</c:v>
                </c:pt>
                <c:pt idx="876">
                  <c:v>0.82519563813861796</c:v>
                </c:pt>
                <c:pt idx="877">
                  <c:v>0.82519563813861796</c:v>
                </c:pt>
                <c:pt idx="878">
                  <c:v>0.82519563813861796</c:v>
                </c:pt>
                <c:pt idx="879">
                  <c:v>0.82493135815081997</c:v>
                </c:pt>
                <c:pt idx="880">
                  <c:v>0.82506261129912295</c:v>
                </c:pt>
                <c:pt idx="881">
                  <c:v>0.82478946285535903</c:v>
                </c:pt>
                <c:pt idx="882">
                  <c:v>0.82465643601586502</c:v>
                </c:pt>
                <c:pt idx="883">
                  <c:v>0.82452340917637001</c:v>
                </c:pt>
                <c:pt idx="884">
                  <c:v>0.82452340917637001</c:v>
                </c:pt>
                <c:pt idx="885">
                  <c:v>0.82452340917637001</c:v>
                </c:pt>
                <c:pt idx="886">
                  <c:v>0.82439215602806704</c:v>
                </c:pt>
                <c:pt idx="887">
                  <c:v>0.82425026073260499</c:v>
                </c:pt>
                <c:pt idx="888">
                  <c:v>0.82425026073260499</c:v>
                </c:pt>
                <c:pt idx="889">
                  <c:v>0.82411723389311098</c:v>
                </c:pt>
                <c:pt idx="890">
                  <c:v>0.82411723389311098</c:v>
                </c:pt>
                <c:pt idx="891">
                  <c:v>0.82398420705361397</c:v>
                </c:pt>
                <c:pt idx="892">
                  <c:v>0.82398420705361397</c:v>
                </c:pt>
                <c:pt idx="893">
                  <c:v>0.82385295390531299</c:v>
                </c:pt>
                <c:pt idx="894">
                  <c:v>0.82385295390531299</c:v>
                </c:pt>
                <c:pt idx="895">
                  <c:v>0.82371105860985205</c:v>
                </c:pt>
                <c:pt idx="896">
                  <c:v>0.82371105860985205</c:v>
                </c:pt>
                <c:pt idx="897">
                  <c:v>0.82357803177035704</c:v>
                </c:pt>
                <c:pt idx="898">
                  <c:v>0.82344500493086104</c:v>
                </c:pt>
                <c:pt idx="899">
                  <c:v>0.82330310963539899</c:v>
                </c:pt>
                <c:pt idx="900">
                  <c:v>0.82330310963539899</c:v>
                </c:pt>
                <c:pt idx="901">
                  <c:v>0.82317185648709901</c:v>
                </c:pt>
                <c:pt idx="902">
                  <c:v>0.823038829647604</c:v>
                </c:pt>
                <c:pt idx="903">
                  <c:v>0.823038829647604</c:v>
                </c:pt>
                <c:pt idx="904">
                  <c:v>0.823038829647604</c:v>
                </c:pt>
                <c:pt idx="905">
                  <c:v>0.82290580280810699</c:v>
                </c:pt>
                <c:pt idx="906">
                  <c:v>0.82290580280810699</c:v>
                </c:pt>
                <c:pt idx="907">
                  <c:v>0.82290580280810699</c:v>
                </c:pt>
                <c:pt idx="908">
                  <c:v>0.82276390751264605</c:v>
                </c:pt>
                <c:pt idx="909">
                  <c:v>0.82263265436434496</c:v>
                </c:pt>
                <c:pt idx="910">
                  <c:v>0.82249962752484795</c:v>
                </c:pt>
                <c:pt idx="911">
                  <c:v>0.82236660068535405</c:v>
                </c:pt>
                <c:pt idx="912">
                  <c:v>0.82236660068535405</c:v>
                </c:pt>
                <c:pt idx="913">
                  <c:v>0.82236660068535405</c:v>
                </c:pt>
                <c:pt idx="914">
                  <c:v>0.82222470538989301</c:v>
                </c:pt>
                <c:pt idx="915">
                  <c:v>0.82209345224159203</c:v>
                </c:pt>
                <c:pt idx="916">
                  <c:v>0.82196042540209502</c:v>
                </c:pt>
                <c:pt idx="917">
                  <c:v>0.82196042540209502</c:v>
                </c:pt>
                <c:pt idx="918">
                  <c:v>0.82182739856260001</c:v>
                </c:pt>
                <c:pt idx="919">
                  <c:v>0.82182739856260001</c:v>
                </c:pt>
                <c:pt idx="920">
                  <c:v>0.82168550326713896</c:v>
                </c:pt>
                <c:pt idx="921">
                  <c:v>0.82155425011883598</c:v>
                </c:pt>
                <c:pt idx="922">
                  <c:v>0.82142122327934197</c:v>
                </c:pt>
                <c:pt idx="923">
                  <c:v>0.82142122327934197</c:v>
                </c:pt>
                <c:pt idx="924">
                  <c:v>0.82128819643984696</c:v>
                </c:pt>
                <c:pt idx="925">
                  <c:v>0.82114630114438603</c:v>
                </c:pt>
                <c:pt idx="926">
                  <c:v>0.82101504799608305</c:v>
                </c:pt>
                <c:pt idx="927">
                  <c:v>0.82088202115658804</c:v>
                </c:pt>
                <c:pt idx="928">
                  <c:v>0.82101504799608305</c:v>
                </c:pt>
                <c:pt idx="929">
                  <c:v>0.82088202115658804</c:v>
                </c:pt>
                <c:pt idx="930">
                  <c:v>0.82074899431709403</c:v>
                </c:pt>
                <c:pt idx="931">
                  <c:v>0.82074899431709403</c:v>
                </c:pt>
                <c:pt idx="932">
                  <c:v>0.82060709902163198</c:v>
                </c:pt>
                <c:pt idx="933">
                  <c:v>0.820475845873329</c:v>
                </c:pt>
                <c:pt idx="934">
                  <c:v>0.820475845873329</c:v>
                </c:pt>
                <c:pt idx="935">
                  <c:v>0.82034281903383499</c:v>
                </c:pt>
                <c:pt idx="936">
                  <c:v>0.82034281903383499</c:v>
                </c:pt>
                <c:pt idx="937">
                  <c:v>0.82020979219433998</c:v>
                </c:pt>
                <c:pt idx="938">
                  <c:v>0.82006789689887905</c:v>
                </c:pt>
                <c:pt idx="939">
                  <c:v>0.82006789689887905</c:v>
                </c:pt>
                <c:pt idx="940">
                  <c:v>0.81980361691108194</c:v>
                </c:pt>
                <c:pt idx="941">
                  <c:v>0.81993664375057596</c:v>
                </c:pt>
                <c:pt idx="942">
                  <c:v>0.81980361691108194</c:v>
                </c:pt>
                <c:pt idx="943">
                  <c:v>0.81967059007158705</c:v>
                </c:pt>
                <c:pt idx="944">
                  <c:v>0.81967059007158705</c:v>
                </c:pt>
                <c:pt idx="945">
                  <c:v>0.819528694776126</c:v>
                </c:pt>
                <c:pt idx="946">
                  <c:v>0.81926441478832801</c:v>
                </c:pt>
                <c:pt idx="947">
                  <c:v>0.81926441478832801</c:v>
                </c:pt>
                <c:pt idx="948">
                  <c:v>0.819131387948834</c:v>
                </c:pt>
                <c:pt idx="949">
                  <c:v>0.81898949265336995</c:v>
                </c:pt>
                <c:pt idx="950">
                  <c:v>0.81898949265336995</c:v>
                </c:pt>
                <c:pt idx="951">
                  <c:v>0.81885646581387495</c:v>
                </c:pt>
                <c:pt idx="952">
                  <c:v>0.81885646581387495</c:v>
                </c:pt>
                <c:pt idx="953">
                  <c:v>0.81872521266557496</c:v>
                </c:pt>
                <c:pt idx="954">
                  <c:v>0.81872521266557496</c:v>
                </c:pt>
                <c:pt idx="955">
                  <c:v>0.81859218582607696</c:v>
                </c:pt>
                <c:pt idx="956">
                  <c:v>0.81845029053061702</c:v>
                </c:pt>
                <c:pt idx="957">
                  <c:v>0.81831726369112201</c:v>
                </c:pt>
                <c:pt idx="958">
                  <c:v>0.81831726369112201</c:v>
                </c:pt>
                <c:pt idx="959">
                  <c:v>0.81831726369112201</c:v>
                </c:pt>
                <c:pt idx="960">
                  <c:v>0.81804411524735998</c:v>
                </c:pt>
                <c:pt idx="961">
                  <c:v>0.81804411524735998</c:v>
                </c:pt>
                <c:pt idx="962">
                  <c:v>0.81791108840786297</c:v>
                </c:pt>
                <c:pt idx="963">
                  <c:v>0.81791108840786297</c:v>
                </c:pt>
                <c:pt idx="964">
                  <c:v>0.81777806156836896</c:v>
                </c:pt>
                <c:pt idx="965">
                  <c:v>0.81777806156836896</c:v>
                </c:pt>
                <c:pt idx="966">
                  <c:v>0.81764680842006798</c:v>
                </c:pt>
                <c:pt idx="967">
                  <c:v>0.81750491312460405</c:v>
                </c:pt>
                <c:pt idx="968">
                  <c:v>0.81750491312460405</c:v>
                </c:pt>
                <c:pt idx="969">
                  <c:v>0.81737188628511004</c:v>
                </c:pt>
                <c:pt idx="970">
                  <c:v>0.81723885944561503</c:v>
                </c:pt>
                <c:pt idx="971">
                  <c:v>0.81723885944561503</c:v>
                </c:pt>
                <c:pt idx="972">
                  <c:v>0.816965711001851</c:v>
                </c:pt>
                <c:pt idx="973">
                  <c:v>0.816965711001851</c:v>
                </c:pt>
                <c:pt idx="974">
                  <c:v>0.81683268416235599</c:v>
                </c:pt>
                <c:pt idx="975">
                  <c:v>0.81669965732286198</c:v>
                </c:pt>
                <c:pt idx="976">
                  <c:v>0.81669965732286198</c:v>
                </c:pt>
                <c:pt idx="977">
                  <c:v>0.816568404174559</c:v>
                </c:pt>
                <c:pt idx="978">
                  <c:v>0.816568404174559</c:v>
                </c:pt>
                <c:pt idx="979">
                  <c:v>0.81642650887909696</c:v>
                </c:pt>
                <c:pt idx="980">
                  <c:v>0.81629348203960295</c:v>
                </c:pt>
                <c:pt idx="981">
                  <c:v>0.81629348203960295</c:v>
                </c:pt>
                <c:pt idx="982">
                  <c:v>0.81616045520010905</c:v>
                </c:pt>
                <c:pt idx="983">
                  <c:v>0.81616045520010905</c:v>
                </c:pt>
                <c:pt idx="984">
                  <c:v>0.81602920205180496</c:v>
                </c:pt>
                <c:pt idx="985">
                  <c:v>0.81588730675634402</c:v>
                </c:pt>
                <c:pt idx="986">
                  <c:v>0.81588730675634402</c:v>
                </c:pt>
                <c:pt idx="987">
                  <c:v>0.815621253077355</c:v>
                </c:pt>
                <c:pt idx="988">
                  <c:v>0.815621253077355</c:v>
                </c:pt>
                <c:pt idx="989">
                  <c:v>0.815621253077355</c:v>
                </c:pt>
                <c:pt idx="990">
                  <c:v>0.81548999992905202</c:v>
                </c:pt>
                <c:pt idx="991">
                  <c:v>0.81534810463359098</c:v>
                </c:pt>
                <c:pt idx="992">
                  <c:v>0.81521507779409597</c:v>
                </c:pt>
                <c:pt idx="993">
                  <c:v>0.81508205095460196</c:v>
                </c:pt>
                <c:pt idx="994">
                  <c:v>0.81495079780629798</c:v>
                </c:pt>
                <c:pt idx="995">
                  <c:v>0.81495079780629798</c:v>
                </c:pt>
                <c:pt idx="996">
                  <c:v>0.81480890251083804</c:v>
                </c:pt>
                <c:pt idx="997">
                  <c:v>0.81467587567134303</c:v>
                </c:pt>
                <c:pt idx="998">
                  <c:v>0.81467587567134303</c:v>
                </c:pt>
                <c:pt idx="999">
                  <c:v>0.81454284883184602</c:v>
                </c:pt>
                <c:pt idx="1000">
                  <c:v>0.81454284883184602</c:v>
                </c:pt>
                <c:pt idx="1001">
                  <c:v>0.81441159568354504</c:v>
                </c:pt>
                <c:pt idx="1002">
                  <c:v>0.81441159568354504</c:v>
                </c:pt>
                <c:pt idx="1003">
                  <c:v>0.81426970038808399</c:v>
                </c:pt>
                <c:pt idx="1004">
                  <c:v>0.81426970038808399</c:v>
                </c:pt>
                <c:pt idx="1005">
                  <c:v>0.81413667354858998</c:v>
                </c:pt>
                <c:pt idx="1006">
                  <c:v>0.81400364670909298</c:v>
                </c:pt>
                <c:pt idx="1007">
                  <c:v>0.81400364670909298</c:v>
                </c:pt>
                <c:pt idx="1008">
                  <c:v>0.81387061986959797</c:v>
                </c:pt>
                <c:pt idx="1009">
                  <c:v>0.81359747142583405</c:v>
                </c:pt>
                <c:pt idx="1010">
                  <c:v>0.81359747142583405</c:v>
                </c:pt>
                <c:pt idx="1011">
                  <c:v>0.81346444458633904</c:v>
                </c:pt>
                <c:pt idx="1012">
                  <c:v>0.81346444458633904</c:v>
                </c:pt>
                <c:pt idx="1013">
                  <c:v>0.81332254929087799</c:v>
                </c:pt>
                <c:pt idx="1014">
                  <c:v>0.81332254929087799</c:v>
                </c:pt>
                <c:pt idx="1015">
                  <c:v>0.81318952245138298</c:v>
                </c:pt>
                <c:pt idx="1016">
                  <c:v>0.81318952245138298</c:v>
                </c:pt>
                <c:pt idx="1017">
                  <c:v>0.81305826930308001</c:v>
                </c:pt>
                <c:pt idx="1018">
                  <c:v>0.812925242463586</c:v>
                </c:pt>
                <c:pt idx="1019">
                  <c:v>0.81278334716812495</c:v>
                </c:pt>
                <c:pt idx="1020">
                  <c:v>0.81278334716812495</c:v>
                </c:pt>
                <c:pt idx="1021">
                  <c:v>0.81265032032863005</c:v>
                </c:pt>
                <c:pt idx="1022">
                  <c:v>0.81251906718032696</c:v>
                </c:pt>
                <c:pt idx="1023">
                  <c:v>0.81238604034083195</c:v>
                </c:pt>
                <c:pt idx="1024">
                  <c:v>0.81224414504537101</c:v>
                </c:pt>
                <c:pt idx="1025">
                  <c:v>0.81224414504537101</c:v>
                </c:pt>
                <c:pt idx="1026">
                  <c:v>0.812111118205877</c:v>
                </c:pt>
                <c:pt idx="1027">
                  <c:v>0.812111118205877</c:v>
                </c:pt>
                <c:pt idx="1028">
                  <c:v>0.81197986505757402</c:v>
                </c:pt>
                <c:pt idx="1029">
                  <c:v>0.81197986505757402</c:v>
                </c:pt>
                <c:pt idx="1030">
                  <c:v>0.81184683821807901</c:v>
                </c:pt>
                <c:pt idx="1031">
                  <c:v>0.81184683821807901</c:v>
                </c:pt>
                <c:pt idx="1032">
                  <c:v>0.81170494292261797</c:v>
                </c:pt>
                <c:pt idx="1033">
                  <c:v>0.81157191608312396</c:v>
                </c:pt>
                <c:pt idx="1034">
                  <c:v>0.81144066293481998</c:v>
                </c:pt>
                <c:pt idx="1035">
                  <c:v>0.81130763609532597</c:v>
                </c:pt>
                <c:pt idx="1036">
                  <c:v>0.81130763609532597</c:v>
                </c:pt>
                <c:pt idx="1037">
                  <c:v>0.81116574079986403</c:v>
                </c:pt>
                <c:pt idx="1038">
                  <c:v>0.81103271396036702</c:v>
                </c:pt>
                <c:pt idx="1039">
                  <c:v>0.81103271396036702</c:v>
                </c:pt>
                <c:pt idx="1040">
                  <c:v>0.81090146081206704</c:v>
                </c:pt>
                <c:pt idx="1041">
                  <c:v>0.81090146081206704</c:v>
                </c:pt>
                <c:pt idx="1042">
                  <c:v>0.81076843397257203</c:v>
                </c:pt>
                <c:pt idx="1043">
                  <c:v>0.81062653867711099</c:v>
                </c:pt>
                <c:pt idx="1044">
                  <c:v>0.81049351183761398</c:v>
                </c:pt>
                <c:pt idx="1045">
                  <c:v>0.810362258689313</c:v>
                </c:pt>
                <c:pt idx="1046">
                  <c:v>0.810362258689313</c:v>
                </c:pt>
                <c:pt idx="1047">
                  <c:v>0.81022923184981899</c:v>
                </c:pt>
                <c:pt idx="1048">
                  <c:v>0.81008733655435505</c:v>
                </c:pt>
                <c:pt idx="1049">
                  <c:v>0.80995430971486104</c:v>
                </c:pt>
                <c:pt idx="1050">
                  <c:v>0.80982305656655995</c:v>
                </c:pt>
                <c:pt idx="1051">
                  <c:v>0.80982305656655995</c:v>
                </c:pt>
                <c:pt idx="1052">
                  <c:v>0.80982305656655995</c:v>
                </c:pt>
                <c:pt idx="1053">
                  <c:v>0.80954813443160201</c:v>
                </c:pt>
                <c:pt idx="1054">
                  <c:v>0.80954813443160201</c:v>
                </c:pt>
                <c:pt idx="1055">
                  <c:v>0.809415107592107</c:v>
                </c:pt>
                <c:pt idx="1056">
                  <c:v>0.80928385444380702</c:v>
                </c:pt>
                <c:pt idx="1057">
                  <c:v>0.80928385444380702</c:v>
                </c:pt>
                <c:pt idx="1058">
                  <c:v>0.80915082760431001</c:v>
                </c:pt>
                <c:pt idx="1059">
                  <c:v>0.80915082760431001</c:v>
                </c:pt>
                <c:pt idx="1060">
                  <c:v>0.80900893230884896</c:v>
                </c:pt>
                <c:pt idx="1061">
                  <c:v>0.80887590546935395</c:v>
                </c:pt>
                <c:pt idx="1062">
                  <c:v>0.80887590546935395</c:v>
                </c:pt>
                <c:pt idx="1063">
                  <c:v>0.80874465232105297</c:v>
                </c:pt>
                <c:pt idx="1064">
                  <c:v>0.80860275702559004</c:v>
                </c:pt>
                <c:pt idx="1065">
                  <c:v>0.80860275702559004</c:v>
                </c:pt>
                <c:pt idx="1066">
                  <c:v>0.80833670334660102</c:v>
                </c:pt>
                <c:pt idx="1067">
                  <c:v>0.80833670334660102</c:v>
                </c:pt>
                <c:pt idx="1068">
                  <c:v>0.80820367650710601</c:v>
                </c:pt>
                <c:pt idx="1069">
                  <c:v>0.80806178121164496</c:v>
                </c:pt>
                <c:pt idx="1070">
                  <c:v>0.80793052806334198</c:v>
                </c:pt>
                <c:pt idx="1071">
                  <c:v>0.80793052806334198</c:v>
                </c:pt>
                <c:pt idx="1072">
                  <c:v>0.80779750122384697</c:v>
                </c:pt>
                <c:pt idx="1073">
                  <c:v>0.80766447438435296</c:v>
                </c:pt>
                <c:pt idx="1074">
                  <c:v>0.80752257908888903</c:v>
                </c:pt>
                <c:pt idx="1075">
                  <c:v>0.80752257908888903</c:v>
                </c:pt>
                <c:pt idx="1076">
                  <c:v>0.80739132594058804</c:v>
                </c:pt>
                <c:pt idx="1077">
                  <c:v>0.80739132594058804</c:v>
                </c:pt>
                <c:pt idx="1078">
                  <c:v>0.80712527226160002</c:v>
                </c:pt>
                <c:pt idx="1079">
                  <c:v>0.80712527226160002</c:v>
                </c:pt>
                <c:pt idx="1080">
                  <c:v>0.80698337696613498</c:v>
                </c:pt>
                <c:pt idx="1081">
                  <c:v>0.80698337696613498</c:v>
                </c:pt>
                <c:pt idx="1082">
                  <c:v>0.806852123817835</c:v>
                </c:pt>
                <c:pt idx="1083">
                  <c:v>0.80671909697834099</c:v>
                </c:pt>
                <c:pt idx="1084">
                  <c:v>0.80658607013884298</c:v>
                </c:pt>
                <c:pt idx="1085">
                  <c:v>0.80658607013884298</c:v>
                </c:pt>
                <c:pt idx="1086">
                  <c:v>0.80644417484338204</c:v>
                </c:pt>
                <c:pt idx="1087">
                  <c:v>0.80631292169508095</c:v>
                </c:pt>
                <c:pt idx="1088">
                  <c:v>0.80631292169508095</c:v>
                </c:pt>
                <c:pt idx="1089">
                  <c:v>0.80604686801609005</c:v>
                </c:pt>
                <c:pt idx="1090">
                  <c:v>0.80604686801609005</c:v>
                </c:pt>
                <c:pt idx="1091">
                  <c:v>0.805904972720629</c:v>
                </c:pt>
                <c:pt idx="1092">
                  <c:v>0.805904972720629</c:v>
                </c:pt>
                <c:pt idx="1093">
                  <c:v>0.805904972720629</c:v>
                </c:pt>
                <c:pt idx="1094">
                  <c:v>0.80577371957232802</c:v>
                </c:pt>
                <c:pt idx="1095">
                  <c:v>0.805507665893337</c:v>
                </c:pt>
                <c:pt idx="1096">
                  <c:v>0.80536577059787595</c:v>
                </c:pt>
                <c:pt idx="1097">
                  <c:v>0.80536577059787595</c:v>
                </c:pt>
                <c:pt idx="1098">
                  <c:v>0.80523451744957497</c:v>
                </c:pt>
                <c:pt idx="1099">
                  <c:v>0.80510149061007796</c:v>
                </c:pt>
                <c:pt idx="1100">
                  <c:v>0.80510149061007796</c:v>
                </c:pt>
                <c:pt idx="1101">
                  <c:v>0.80496846377058295</c:v>
                </c:pt>
                <c:pt idx="1102">
                  <c:v>0.80469531532682204</c:v>
                </c:pt>
                <c:pt idx="1103">
                  <c:v>0.80469531532682204</c:v>
                </c:pt>
                <c:pt idx="1104">
                  <c:v>0.80469531532682204</c:v>
                </c:pt>
                <c:pt idx="1105">
                  <c:v>0.80456228848732403</c:v>
                </c:pt>
                <c:pt idx="1106">
                  <c:v>0.80456228848732403</c:v>
                </c:pt>
                <c:pt idx="1107">
                  <c:v>0.80442926164783002</c:v>
                </c:pt>
                <c:pt idx="1108">
                  <c:v>0.80428736635236897</c:v>
                </c:pt>
                <c:pt idx="1109">
                  <c:v>0.80428736635236897</c:v>
                </c:pt>
                <c:pt idx="1110">
                  <c:v>0.80415611320406599</c:v>
                </c:pt>
                <c:pt idx="1111">
                  <c:v>0.80402308636457098</c:v>
                </c:pt>
                <c:pt idx="1112">
                  <c:v>0.80388119106911005</c:v>
                </c:pt>
                <c:pt idx="1113">
                  <c:v>0.80374816422961604</c:v>
                </c:pt>
                <c:pt idx="1114">
                  <c:v>0.80361691108131195</c:v>
                </c:pt>
                <c:pt idx="1115">
                  <c:v>0.80348388424181805</c:v>
                </c:pt>
                <c:pt idx="1116">
                  <c:v>0.803341988946357</c:v>
                </c:pt>
                <c:pt idx="1117">
                  <c:v>0.803341988946357</c:v>
                </c:pt>
                <c:pt idx="1118">
                  <c:v>0.80307770895855901</c:v>
                </c:pt>
                <c:pt idx="1119">
                  <c:v>0.80307770895855901</c:v>
                </c:pt>
                <c:pt idx="1120">
                  <c:v>0.802944682119065</c:v>
                </c:pt>
                <c:pt idx="1121">
                  <c:v>0.80280278682360295</c:v>
                </c:pt>
                <c:pt idx="1122">
                  <c:v>0.80266975998410905</c:v>
                </c:pt>
                <c:pt idx="1123">
                  <c:v>0.80253850683580497</c:v>
                </c:pt>
                <c:pt idx="1124">
                  <c:v>0.80253850683580497</c:v>
                </c:pt>
                <c:pt idx="1125">
                  <c:v>0.80240547999631096</c:v>
                </c:pt>
                <c:pt idx="1126">
                  <c:v>0.80226358470085002</c:v>
                </c:pt>
                <c:pt idx="1127">
                  <c:v>0.80213055786135301</c:v>
                </c:pt>
                <c:pt idx="1128">
                  <c:v>0.80213055786135301</c:v>
                </c:pt>
                <c:pt idx="1129">
                  <c:v>0.80213055786135301</c:v>
                </c:pt>
                <c:pt idx="1130">
                  <c:v>0.80186627787355802</c:v>
                </c:pt>
                <c:pt idx="1131">
                  <c:v>0.80186627787355802</c:v>
                </c:pt>
                <c:pt idx="1132">
                  <c:v>0.80172438257809697</c:v>
                </c:pt>
                <c:pt idx="1133">
                  <c:v>0.80172438257809697</c:v>
                </c:pt>
                <c:pt idx="1134">
                  <c:v>0.80145832889910495</c:v>
                </c:pt>
                <c:pt idx="1135">
                  <c:v>0.80145832889910495</c:v>
                </c:pt>
                <c:pt idx="1136">
                  <c:v>0.80145832889910495</c:v>
                </c:pt>
                <c:pt idx="1137">
                  <c:v>0.80132707575080397</c:v>
                </c:pt>
                <c:pt idx="1138">
                  <c:v>0.80132707575080397</c:v>
                </c:pt>
                <c:pt idx="1139">
                  <c:v>0.80105215361584603</c:v>
                </c:pt>
                <c:pt idx="1140">
                  <c:v>0.80091912677635202</c:v>
                </c:pt>
                <c:pt idx="1141">
                  <c:v>0.80078787362805104</c:v>
                </c:pt>
                <c:pt idx="1142">
                  <c:v>0.80078787362805104</c:v>
                </c:pt>
                <c:pt idx="1143">
                  <c:v>0.80064597833258699</c:v>
                </c:pt>
                <c:pt idx="1144">
                  <c:v>0.80051295149309298</c:v>
                </c:pt>
                <c:pt idx="1145">
                  <c:v>0.80037992465359797</c:v>
                </c:pt>
                <c:pt idx="1146">
                  <c:v>0.800248671505295</c:v>
                </c:pt>
                <c:pt idx="1147">
                  <c:v>0.800248671505295</c:v>
                </c:pt>
                <c:pt idx="1148">
                  <c:v>0.80010677620983395</c:v>
                </c:pt>
                <c:pt idx="1149">
                  <c:v>0.79997374937033905</c:v>
                </c:pt>
                <c:pt idx="1150">
                  <c:v>0.79984072253084504</c:v>
                </c:pt>
                <c:pt idx="1151">
                  <c:v>0.79970946938254195</c:v>
                </c:pt>
                <c:pt idx="1152">
                  <c:v>0.79970946938254195</c:v>
                </c:pt>
                <c:pt idx="1153">
                  <c:v>0.799434547247586</c:v>
                </c:pt>
                <c:pt idx="1154">
                  <c:v>0.799434547247586</c:v>
                </c:pt>
                <c:pt idx="1155">
                  <c:v>0.79930152040809099</c:v>
                </c:pt>
                <c:pt idx="1156">
                  <c:v>0.79915962511262995</c:v>
                </c:pt>
                <c:pt idx="1157">
                  <c:v>0.79902837196432697</c:v>
                </c:pt>
                <c:pt idx="1158">
                  <c:v>0.79889534512483296</c:v>
                </c:pt>
                <c:pt idx="1159">
                  <c:v>0.79889534512483296</c:v>
                </c:pt>
                <c:pt idx="1160">
                  <c:v>0.79862042298987701</c:v>
                </c:pt>
                <c:pt idx="1161">
                  <c:v>0.79848916984157303</c:v>
                </c:pt>
                <c:pt idx="1162">
                  <c:v>0.79835614300207902</c:v>
                </c:pt>
                <c:pt idx="1163">
                  <c:v>0.79835614300207902</c:v>
                </c:pt>
                <c:pt idx="1164">
                  <c:v>0.79835614300207902</c:v>
                </c:pt>
                <c:pt idx="1165">
                  <c:v>0.79822311616258501</c:v>
                </c:pt>
                <c:pt idx="1166">
                  <c:v>0.79808122086712097</c:v>
                </c:pt>
                <c:pt idx="1167">
                  <c:v>0.79794996771881999</c:v>
                </c:pt>
                <c:pt idx="1168">
                  <c:v>0.79781694087932598</c:v>
                </c:pt>
                <c:pt idx="1169">
                  <c:v>0.79768391403982897</c:v>
                </c:pt>
                <c:pt idx="1170">
                  <c:v>0.79768391403982897</c:v>
                </c:pt>
                <c:pt idx="1171">
                  <c:v>0.79741076559606705</c:v>
                </c:pt>
                <c:pt idx="1172">
                  <c:v>0.79727773875657304</c:v>
                </c:pt>
                <c:pt idx="1173">
                  <c:v>0.79727773875657304</c:v>
                </c:pt>
                <c:pt idx="1174">
                  <c:v>0.79700281662161399</c:v>
                </c:pt>
                <c:pt idx="1175">
                  <c:v>0.79700281662161399</c:v>
                </c:pt>
                <c:pt idx="1176">
                  <c:v>0.796871563473314</c:v>
                </c:pt>
                <c:pt idx="1177">
                  <c:v>0.79673853663381899</c:v>
                </c:pt>
                <c:pt idx="1178">
                  <c:v>0.79660550979432199</c:v>
                </c:pt>
                <c:pt idx="1179">
                  <c:v>0.79660550979432199</c:v>
                </c:pt>
                <c:pt idx="1180">
                  <c:v>0.79633058765936604</c:v>
                </c:pt>
                <c:pt idx="1181">
                  <c:v>0.79619933451106295</c:v>
                </c:pt>
                <c:pt idx="1182">
                  <c:v>0.79619933451106295</c:v>
                </c:pt>
                <c:pt idx="1183">
                  <c:v>0.79606630767156905</c:v>
                </c:pt>
                <c:pt idx="1184">
                  <c:v>0.795924412376108</c:v>
                </c:pt>
                <c:pt idx="1185">
                  <c:v>0.795924412376108</c:v>
                </c:pt>
                <c:pt idx="1186">
                  <c:v>0.79579138553661299</c:v>
                </c:pt>
                <c:pt idx="1187">
                  <c:v>0.79579138553661299</c:v>
                </c:pt>
                <c:pt idx="1188">
                  <c:v>0.79552710554881501</c:v>
                </c:pt>
                <c:pt idx="1189">
                  <c:v>0.79538521025335396</c:v>
                </c:pt>
                <c:pt idx="1190">
                  <c:v>0.79525218341385995</c:v>
                </c:pt>
                <c:pt idx="1191">
                  <c:v>0.79512093026555697</c:v>
                </c:pt>
                <c:pt idx="1192">
                  <c:v>0.79498790342606196</c:v>
                </c:pt>
                <c:pt idx="1193">
                  <c:v>0.79498790342606196</c:v>
                </c:pt>
                <c:pt idx="1194">
                  <c:v>0.79484600813060102</c:v>
                </c:pt>
                <c:pt idx="1195">
                  <c:v>0.79484600813060102</c:v>
                </c:pt>
                <c:pt idx="1196">
                  <c:v>0.79471298129110601</c:v>
                </c:pt>
                <c:pt idx="1197">
                  <c:v>0.79444870130330902</c:v>
                </c:pt>
                <c:pt idx="1198">
                  <c:v>0.79430680600784698</c:v>
                </c:pt>
                <c:pt idx="1199">
                  <c:v>0.79417377916834997</c:v>
                </c:pt>
                <c:pt idx="1200">
                  <c:v>0.79404252602004999</c:v>
                </c:pt>
                <c:pt idx="1201">
                  <c:v>0.79404252602004999</c:v>
                </c:pt>
                <c:pt idx="1202">
                  <c:v>0.79376760388509404</c:v>
                </c:pt>
                <c:pt idx="1203">
                  <c:v>0.79363457704559703</c:v>
                </c:pt>
                <c:pt idx="1204">
                  <c:v>0.79350332389729605</c:v>
                </c:pt>
                <c:pt idx="1205">
                  <c:v>0.79350332389729605</c:v>
                </c:pt>
                <c:pt idx="1206">
                  <c:v>0.79336142860183501</c:v>
                </c:pt>
                <c:pt idx="1207">
                  <c:v>0.79336142860183501</c:v>
                </c:pt>
                <c:pt idx="1208">
                  <c:v>0.793228401762341</c:v>
                </c:pt>
                <c:pt idx="1209">
                  <c:v>0.79309537492284299</c:v>
                </c:pt>
                <c:pt idx="1210">
                  <c:v>0.79296412177454301</c:v>
                </c:pt>
                <c:pt idx="1211">
                  <c:v>0.79282222647908196</c:v>
                </c:pt>
                <c:pt idx="1212">
                  <c:v>0.79268919963958495</c:v>
                </c:pt>
                <c:pt idx="1213">
                  <c:v>0.79255617280009005</c:v>
                </c:pt>
                <c:pt idx="1214">
                  <c:v>0.79242491965178996</c:v>
                </c:pt>
                <c:pt idx="1215">
                  <c:v>0.79242491965178996</c:v>
                </c:pt>
                <c:pt idx="1216">
                  <c:v>0.79214999751683202</c:v>
                </c:pt>
                <c:pt idx="1217">
                  <c:v>0.79201697067733701</c:v>
                </c:pt>
                <c:pt idx="1218">
                  <c:v>0.79188571752903603</c:v>
                </c:pt>
                <c:pt idx="1219">
                  <c:v>0.79174382223357298</c:v>
                </c:pt>
                <c:pt idx="1220">
                  <c:v>0.79174382223357298</c:v>
                </c:pt>
                <c:pt idx="1221">
                  <c:v>0.79161079539407797</c:v>
                </c:pt>
                <c:pt idx="1222">
                  <c:v>0.79161079539407797</c:v>
                </c:pt>
                <c:pt idx="1223">
                  <c:v>0.79134651540628298</c:v>
                </c:pt>
                <c:pt idx="1224">
                  <c:v>0.79120462011081905</c:v>
                </c:pt>
                <c:pt idx="1225">
                  <c:v>0.79107159327132504</c:v>
                </c:pt>
                <c:pt idx="1226">
                  <c:v>0.79093856643183003</c:v>
                </c:pt>
                <c:pt idx="1227">
                  <c:v>0.79080553959233602</c:v>
                </c:pt>
                <c:pt idx="1228">
                  <c:v>0.79066364429687497</c:v>
                </c:pt>
                <c:pt idx="1229">
                  <c:v>0.79053239114857099</c:v>
                </c:pt>
                <c:pt idx="1230">
                  <c:v>0.79039936430907698</c:v>
                </c:pt>
                <c:pt idx="1231">
                  <c:v>0.79039936430907698</c:v>
                </c:pt>
                <c:pt idx="1232">
                  <c:v>0.79026633746958197</c:v>
                </c:pt>
                <c:pt idx="1233">
                  <c:v>0.78999318902581805</c:v>
                </c:pt>
                <c:pt idx="1234">
                  <c:v>0.78999318902581805</c:v>
                </c:pt>
                <c:pt idx="1235">
                  <c:v>0.78986016218632304</c:v>
                </c:pt>
                <c:pt idx="1236">
                  <c:v>0.78972713534682704</c:v>
                </c:pt>
                <c:pt idx="1237">
                  <c:v>0.78958524005136499</c:v>
                </c:pt>
                <c:pt idx="1238">
                  <c:v>0.78945398690306401</c:v>
                </c:pt>
                <c:pt idx="1239">
                  <c:v>0.78932096006357</c:v>
                </c:pt>
                <c:pt idx="1240">
                  <c:v>0.78917906476810595</c:v>
                </c:pt>
                <c:pt idx="1241">
                  <c:v>0.78904603792861205</c:v>
                </c:pt>
                <c:pt idx="1242">
                  <c:v>0.78904603792861205</c:v>
                </c:pt>
                <c:pt idx="1243">
                  <c:v>0.78878175794081395</c:v>
                </c:pt>
                <c:pt idx="1244">
                  <c:v>0.78878175794081395</c:v>
                </c:pt>
                <c:pt idx="1245">
                  <c:v>0.78863986264535302</c:v>
                </c:pt>
                <c:pt idx="1246">
                  <c:v>0.78850683580585801</c:v>
                </c:pt>
                <c:pt idx="1247">
                  <c:v>0.78824255581806102</c:v>
                </c:pt>
                <c:pt idx="1248">
                  <c:v>0.78810066052259997</c:v>
                </c:pt>
                <c:pt idx="1249">
                  <c:v>0.78796763368310496</c:v>
                </c:pt>
                <c:pt idx="1250">
                  <c:v>0.78783638053480398</c:v>
                </c:pt>
                <c:pt idx="1251">
                  <c:v>0.78783638053480398</c:v>
                </c:pt>
                <c:pt idx="1252">
                  <c:v>0.78756145839984604</c:v>
                </c:pt>
                <c:pt idx="1253">
                  <c:v>0.78742843156035203</c:v>
                </c:pt>
                <c:pt idx="1254">
                  <c:v>0.78729717841204805</c:v>
                </c:pt>
                <c:pt idx="1255">
                  <c:v>0.78702225627709299</c:v>
                </c:pt>
                <c:pt idx="1256">
                  <c:v>0.78702225627709299</c:v>
                </c:pt>
                <c:pt idx="1257">
                  <c:v>0.78688922943759798</c:v>
                </c:pt>
                <c:pt idx="1258">
                  <c:v>0.786757976289295</c:v>
                </c:pt>
                <c:pt idx="1259">
                  <c:v>0.78662494944980099</c:v>
                </c:pt>
                <c:pt idx="1260">
                  <c:v>0.78648305415433895</c:v>
                </c:pt>
                <c:pt idx="1261">
                  <c:v>0.78635002731484505</c:v>
                </c:pt>
                <c:pt idx="1262">
                  <c:v>0.78621877416654196</c:v>
                </c:pt>
                <c:pt idx="1263">
                  <c:v>0.78608574732704695</c:v>
                </c:pt>
                <c:pt idx="1264">
                  <c:v>0.78594385203158601</c:v>
                </c:pt>
                <c:pt idx="1265">
                  <c:v>0.78567957204378902</c:v>
                </c:pt>
                <c:pt idx="1266">
                  <c:v>0.78567957204378902</c:v>
                </c:pt>
                <c:pt idx="1267">
                  <c:v>0.78540464990883296</c:v>
                </c:pt>
                <c:pt idx="1268">
                  <c:v>0.78527162306933795</c:v>
                </c:pt>
                <c:pt idx="1269">
                  <c:v>0.78514036992103498</c:v>
                </c:pt>
                <c:pt idx="1270">
                  <c:v>0.78500734308153997</c:v>
                </c:pt>
                <c:pt idx="1271">
                  <c:v>0.78486544778608003</c:v>
                </c:pt>
                <c:pt idx="1272">
                  <c:v>0.78473242094658202</c:v>
                </c:pt>
                <c:pt idx="1273">
                  <c:v>0.78459939410708801</c:v>
                </c:pt>
                <c:pt idx="1274">
                  <c:v>0.78432624566332598</c:v>
                </c:pt>
                <c:pt idx="1275">
                  <c:v>0.78419321882382897</c:v>
                </c:pt>
                <c:pt idx="1276">
                  <c:v>0.78406019198433397</c:v>
                </c:pt>
                <c:pt idx="1277">
                  <c:v>0.78391829668887403</c:v>
                </c:pt>
                <c:pt idx="1278">
                  <c:v>0.78391829668887403</c:v>
                </c:pt>
                <c:pt idx="1279">
                  <c:v>0.78391829668887403</c:v>
                </c:pt>
                <c:pt idx="1280">
                  <c:v>0.78378704354057005</c:v>
                </c:pt>
                <c:pt idx="1281">
                  <c:v>0.78352098986158103</c:v>
                </c:pt>
                <c:pt idx="1282">
                  <c:v>0.78337909456611998</c:v>
                </c:pt>
                <c:pt idx="1283">
                  <c:v>0.783247841417817</c:v>
                </c:pt>
                <c:pt idx="1284">
                  <c:v>0.783247841417817</c:v>
                </c:pt>
                <c:pt idx="1285">
                  <c:v>0.78298178773882798</c:v>
                </c:pt>
                <c:pt idx="1286">
                  <c:v>0.78283989244336705</c:v>
                </c:pt>
                <c:pt idx="1287">
                  <c:v>0.78270863929506396</c:v>
                </c:pt>
                <c:pt idx="1288">
                  <c:v>0.78244258561607405</c:v>
                </c:pt>
                <c:pt idx="1289">
                  <c:v>0.782300690320613</c:v>
                </c:pt>
                <c:pt idx="1290">
                  <c:v>0.782300690320613</c:v>
                </c:pt>
                <c:pt idx="1291">
                  <c:v>0.78203641033281601</c:v>
                </c:pt>
                <c:pt idx="1292">
                  <c:v>0.781903383493321</c:v>
                </c:pt>
                <c:pt idx="1293">
                  <c:v>0.78176148819785996</c:v>
                </c:pt>
                <c:pt idx="1294">
                  <c:v>0.78163023504955698</c:v>
                </c:pt>
                <c:pt idx="1295">
                  <c:v>0.78136418137056696</c:v>
                </c:pt>
                <c:pt idx="1296">
                  <c:v>0.78136418137056696</c:v>
                </c:pt>
                <c:pt idx="1297">
                  <c:v>0.78109103292680404</c:v>
                </c:pt>
                <c:pt idx="1298">
                  <c:v>0.78095800608730903</c:v>
                </c:pt>
                <c:pt idx="1299">
                  <c:v>0.78082497924781202</c:v>
                </c:pt>
                <c:pt idx="1300">
                  <c:v>0.78055183080405</c:v>
                </c:pt>
                <c:pt idx="1301">
                  <c:v>0.78041880396455499</c:v>
                </c:pt>
                <c:pt idx="1302">
                  <c:v>0.78028577712505798</c:v>
                </c:pt>
                <c:pt idx="1303">
                  <c:v>0.78014388182959704</c:v>
                </c:pt>
                <c:pt idx="1304">
                  <c:v>0.78001262868129595</c:v>
                </c:pt>
                <c:pt idx="1305">
                  <c:v>0.77987960184180205</c:v>
                </c:pt>
                <c:pt idx="1306">
                  <c:v>0.77960467970684399</c:v>
                </c:pt>
                <c:pt idx="1307">
                  <c:v>0.77947342655854301</c:v>
                </c:pt>
                <c:pt idx="1308">
                  <c:v>0.77947342655854301</c:v>
                </c:pt>
                <c:pt idx="1309">
                  <c:v>0.77919850442358496</c:v>
                </c:pt>
                <c:pt idx="1310">
                  <c:v>0.77906547758409095</c:v>
                </c:pt>
                <c:pt idx="1311">
                  <c:v>0.77893245074459605</c:v>
                </c:pt>
                <c:pt idx="1312">
                  <c:v>0.77880119759629296</c:v>
                </c:pt>
                <c:pt idx="1313">
                  <c:v>0.77852627546133701</c:v>
                </c:pt>
                <c:pt idx="1314">
                  <c:v>0.778393248621843</c:v>
                </c:pt>
                <c:pt idx="1315">
                  <c:v>0.778393248621843</c:v>
                </c:pt>
                <c:pt idx="1316">
                  <c:v>0.77812010017807798</c:v>
                </c:pt>
                <c:pt idx="1317">
                  <c:v>0.77798707333858397</c:v>
                </c:pt>
                <c:pt idx="1318">
                  <c:v>0.77785404649908896</c:v>
                </c:pt>
                <c:pt idx="1319">
                  <c:v>0.77758089805532504</c:v>
                </c:pt>
                <c:pt idx="1320">
                  <c:v>0.77744787121583003</c:v>
                </c:pt>
                <c:pt idx="1321">
                  <c:v>0.77731484437633602</c:v>
                </c:pt>
                <c:pt idx="1322">
                  <c:v>0.77718359122803304</c:v>
                </c:pt>
                <c:pt idx="1323">
                  <c:v>0.777041695932572</c:v>
                </c:pt>
                <c:pt idx="1324">
                  <c:v>0.77677564225357998</c:v>
                </c:pt>
                <c:pt idx="1325">
                  <c:v>0.776644389105279</c:v>
                </c:pt>
                <c:pt idx="1326">
                  <c:v>0.77650249380981795</c:v>
                </c:pt>
                <c:pt idx="1327">
                  <c:v>0.77636946697032405</c:v>
                </c:pt>
                <c:pt idx="1328">
                  <c:v>0.77623644013082604</c:v>
                </c:pt>
                <c:pt idx="1329">
                  <c:v>0.77596329168706502</c:v>
                </c:pt>
                <c:pt idx="1330">
                  <c:v>0.775697238008073</c:v>
                </c:pt>
                <c:pt idx="1331">
                  <c:v>0.77556598485977202</c:v>
                </c:pt>
                <c:pt idx="1332">
                  <c:v>0.77542408956431097</c:v>
                </c:pt>
                <c:pt idx="1333">
                  <c:v>0.77529106272481396</c:v>
                </c:pt>
                <c:pt idx="1334">
                  <c:v>0.77515803588531995</c:v>
                </c:pt>
                <c:pt idx="1335">
                  <c:v>0.77488488744155803</c:v>
                </c:pt>
                <c:pt idx="1336">
                  <c:v>0.77475186060206103</c:v>
                </c:pt>
                <c:pt idx="1337">
                  <c:v>0.77475186060206103</c:v>
                </c:pt>
                <c:pt idx="1338">
                  <c:v>0.77447693846710497</c:v>
                </c:pt>
                <c:pt idx="1339">
                  <c:v>0.77434568531880199</c:v>
                </c:pt>
                <c:pt idx="1340">
                  <c:v>0.77421265847930698</c:v>
                </c:pt>
                <c:pt idx="1341">
                  <c:v>0.77407963163981297</c:v>
                </c:pt>
                <c:pt idx="1342">
                  <c:v>0.77393773634435203</c:v>
                </c:pt>
                <c:pt idx="1343">
                  <c:v>0.77367345635655405</c:v>
                </c:pt>
                <c:pt idx="1344">
                  <c:v>0.77354042951706004</c:v>
                </c:pt>
                <c:pt idx="1345">
                  <c:v>0.77339853422159899</c:v>
                </c:pt>
                <c:pt idx="1346">
                  <c:v>0.773134254233801</c:v>
                </c:pt>
                <c:pt idx="1347">
                  <c:v>0.77285933209884505</c:v>
                </c:pt>
                <c:pt idx="1348">
                  <c:v>0.77285933209884505</c:v>
                </c:pt>
                <c:pt idx="1349">
                  <c:v>0.77259505211104795</c:v>
                </c:pt>
                <c:pt idx="1350">
                  <c:v>0.77246202527155305</c:v>
                </c:pt>
                <c:pt idx="1351">
                  <c:v>0.772187103136595</c:v>
                </c:pt>
                <c:pt idx="1352">
                  <c:v>0.772187103136595</c:v>
                </c:pt>
                <c:pt idx="1353">
                  <c:v>0.77192282314880001</c:v>
                </c:pt>
                <c:pt idx="1354">
                  <c:v>0.77178092785333596</c:v>
                </c:pt>
                <c:pt idx="1355">
                  <c:v>0.77164790101384195</c:v>
                </c:pt>
                <c:pt idx="1356">
                  <c:v>0.77124172573058303</c:v>
                </c:pt>
                <c:pt idx="1357">
                  <c:v>0.77110869889108802</c:v>
                </c:pt>
                <c:pt idx="1358">
                  <c:v>0.77097744574278704</c:v>
                </c:pt>
                <c:pt idx="1359">
                  <c:v>0.77084441890329103</c:v>
                </c:pt>
                <c:pt idx="1360">
                  <c:v>0.77070252360782898</c:v>
                </c:pt>
                <c:pt idx="1361">
                  <c:v>0.77056949676833497</c:v>
                </c:pt>
                <c:pt idx="1362">
                  <c:v>0.77029634832456995</c:v>
                </c:pt>
                <c:pt idx="1363">
                  <c:v>0.77016332148507605</c:v>
                </c:pt>
                <c:pt idx="1364">
                  <c:v>0.77003029464558204</c:v>
                </c:pt>
                <c:pt idx="1365">
                  <c:v>0.76975714620181701</c:v>
                </c:pt>
                <c:pt idx="1366">
                  <c:v>0.76975714620181701</c:v>
                </c:pt>
                <c:pt idx="1367">
                  <c:v>0.76949109252282799</c:v>
                </c:pt>
                <c:pt idx="1368">
                  <c:v>0.76921794407906297</c:v>
                </c:pt>
                <c:pt idx="1369">
                  <c:v>0.76908491723956895</c:v>
                </c:pt>
                <c:pt idx="1370">
                  <c:v>0.76882063725177197</c:v>
                </c:pt>
                <c:pt idx="1371">
                  <c:v>0.76867874195631003</c:v>
                </c:pt>
                <c:pt idx="1372">
                  <c:v>0.76841268827732101</c:v>
                </c:pt>
                <c:pt idx="1373">
                  <c:v>0.76813953983355698</c:v>
                </c:pt>
                <c:pt idx="1374">
                  <c:v>0.76813953983355698</c:v>
                </c:pt>
                <c:pt idx="1375">
                  <c:v>0.76787348615456597</c:v>
                </c:pt>
                <c:pt idx="1376">
                  <c:v>0.76759856401961002</c:v>
                </c:pt>
                <c:pt idx="1377">
                  <c:v>0.76733428403181203</c:v>
                </c:pt>
                <c:pt idx="1378">
                  <c:v>0.76720125719231802</c:v>
                </c:pt>
                <c:pt idx="1379">
                  <c:v>0.76705936189685597</c:v>
                </c:pt>
                <c:pt idx="1380">
                  <c:v>0.76679508190905898</c:v>
                </c:pt>
                <c:pt idx="1381">
                  <c:v>0.76652015977410304</c:v>
                </c:pt>
                <c:pt idx="1382">
                  <c:v>0.76638890662579995</c:v>
                </c:pt>
                <c:pt idx="1383">
                  <c:v>0.76612285294681104</c:v>
                </c:pt>
                <c:pt idx="1384">
                  <c:v>0.76612285294681104</c:v>
                </c:pt>
                <c:pt idx="1385">
                  <c:v>0.76584970450304601</c:v>
                </c:pt>
                <c:pt idx="1386">
                  <c:v>0.765716677663552</c:v>
                </c:pt>
                <c:pt idx="1387">
                  <c:v>0.76544175552859695</c:v>
                </c:pt>
                <c:pt idx="1388">
                  <c:v>0.76531050238029297</c:v>
                </c:pt>
                <c:pt idx="1389">
                  <c:v>0.76503558024533702</c:v>
                </c:pt>
                <c:pt idx="1390">
                  <c:v>0.76490255340584301</c:v>
                </c:pt>
                <c:pt idx="1391">
                  <c:v>0.76463827341804502</c:v>
                </c:pt>
                <c:pt idx="1392">
                  <c:v>0.76449637812258397</c:v>
                </c:pt>
                <c:pt idx="1393">
                  <c:v>0.76436335128308697</c:v>
                </c:pt>
                <c:pt idx="1394">
                  <c:v>0.76409907129529198</c:v>
                </c:pt>
                <c:pt idx="1395">
                  <c:v>0.76382414916033403</c:v>
                </c:pt>
                <c:pt idx="1396">
                  <c:v>0.76369289601203305</c:v>
                </c:pt>
                <c:pt idx="1397">
                  <c:v>0.76341797387707699</c:v>
                </c:pt>
                <c:pt idx="1398">
                  <c:v>0.76315369388928</c:v>
                </c:pt>
                <c:pt idx="1399">
                  <c:v>0.76315369388928</c:v>
                </c:pt>
                <c:pt idx="1400">
                  <c:v>0.76287877175432095</c:v>
                </c:pt>
                <c:pt idx="1401">
                  <c:v>0.76248146492702895</c:v>
                </c:pt>
                <c:pt idx="1402">
                  <c:v>0.76248146492702895</c:v>
                </c:pt>
                <c:pt idx="1403">
                  <c:v>0.76220654279207301</c:v>
                </c:pt>
                <c:pt idx="1404">
                  <c:v>0.76194226280427602</c:v>
                </c:pt>
                <c:pt idx="1405">
                  <c:v>0.76180036750881497</c:v>
                </c:pt>
                <c:pt idx="1406">
                  <c:v>0.76153431382982595</c:v>
                </c:pt>
                <c:pt idx="1407">
                  <c:v>0.76140306068152197</c:v>
                </c:pt>
                <c:pt idx="1408">
                  <c:v>0.76126116538606103</c:v>
                </c:pt>
                <c:pt idx="1409">
                  <c:v>0.76099511170707201</c:v>
                </c:pt>
                <c:pt idx="1410">
                  <c:v>0.76086385855876904</c:v>
                </c:pt>
                <c:pt idx="1411">
                  <c:v>0.76058893642381398</c:v>
                </c:pt>
                <c:pt idx="1412">
                  <c:v>0.76031401428885503</c:v>
                </c:pt>
                <c:pt idx="1413">
                  <c:v>0.76018276114055405</c:v>
                </c:pt>
                <c:pt idx="1414">
                  <c:v>0.75991670746156303</c:v>
                </c:pt>
                <c:pt idx="1415">
                  <c:v>0.75977481216610199</c:v>
                </c:pt>
                <c:pt idx="1416">
                  <c:v>0.75964355901780101</c:v>
                </c:pt>
                <c:pt idx="1417">
                  <c:v>0.75937750533880999</c:v>
                </c:pt>
                <c:pt idx="1418">
                  <c:v>0.75910435689504796</c:v>
                </c:pt>
                <c:pt idx="1419">
                  <c:v>0.75883830321605605</c:v>
                </c:pt>
                <c:pt idx="1420">
                  <c:v>0.75869640792059501</c:v>
                </c:pt>
                <c:pt idx="1421">
                  <c:v>0.75843212793279702</c:v>
                </c:pt>
                <c:pt idx="1422">
                  <c:v>0.75829910109330301</c:v>
                </c:pt>
                <c:pt idx="1423">
                  <c:v>0.75802595264954098</c:v>
                </c:pt>
                <c:pt idx="1424">
                  <c:v>0.75789292581004397</c:v>
                </c:pt>
                <c:pt idx="1425">
                  <c:v>0.75748675052678505</c:v>
                </c:pt>
                <c:pt idx="1426">
                  <c:v>0.75735372368729104</c:v>
                </c:pt>
                <c:pt idx="1427">
                  <c:v>0.75722069684779603</c:v>
                </c:pt>
                <c:pt idx="1428">
                  <c:v>0.756947548404032</c:v>
                </c:pt>
                <c:pt idx="1429">
                  <c:v>0.75681452156453699</c:v>
                </c:pt>
                <c:pt idx="1430">
                  <c:v>0.75653959942958204</c:v>
                </c:pt>
                <c:pt idx="1431">
                  <c:v>0.75627531944178406</c:v>
                </c:pt>
                <c:pt idx="1432">
                  <c:v>0.756000397306828</c:v>
                </c:pt>
                <c:pt idx="1433">
                  <c:v>0.75573611731903101</c:v>
                </c:pt>
                <c:pt idx="1434">
                  <c:v>0.75546119518407495</c:v>
                </c:pt>
                <c:pt idx="1435">
                  <c:v>0.75532816834457805</c:v>
                </c:pt>
                <c:pt idx="1436">
                  <c:v>0.75505501990081603</c:v>
                </c:pt>
                <c:pt idx="1437">
                  <c:v>0.75492199306131902</c:v>
                </c:pt>
                <c:pt idx="1438">
                  <c:v>0.75465771307352403</c:v>
                </c:pt>
                <c:pt idx="1439">
                  <c:v>0.75438279093856497</c:v>
                </c:pt>
                <c:pt idx="1440">
                  <c:v>0.75411851095076998</c:v>
                </c:pt>
                <c:pt idx="1441">
                  <c:v>0.75397661565530705</c:v>
                </c:pt>
                <c:pt idx="1442">
                  <c:v>0.75384358881581204</c:v>
                </c:pt>
                <c:pt idx="1443">
                  <c:v>0.753437413532553</c:v>
                </c:pt>
                <c:pt idx="1444">
                  <c:v>0.75330438669305899</c:v>
                </c:pt>
                <c:pt idx="1445">
                  <c:v>0.753040106705261</c:v>
                </c:pt>
                <c:pt idx="1446">
                  <c:v>0.75276518457030595</c:v>
                </c:pt>
                <c:pt idx="1447">
                  <c:v>0.75250090458250796</c:v>
                </c:pt>
                <c:pt idx="1448">
                  <c:v>0.75235900928704702</c:v>
                </c:pt>
                <c:pt idx="1449">
                  <c:v>0.75196170245975502</c:v>
                </c:pt>
                <c:pt idx="1450">
                  <c:v>0.75168678032479896</c:v>
                </c:pt>
                <c:pt idx="1451">
                  <c:v>0.75155375348530395</c:v>
                </c:pt>
                <c:pt idx="1452">
                  <c:v>0.75128060504154004</c:v>
                </c:pt>
                <c:pt idx="1453">
                  <c:v>0.75114757820204503</c:v>
                </c:pt>
                <c:pt idx="1454">
                  <c:v>0.75074140291878699</c:v>
                </c:pt>
                <c:pt idx="1455">
                  <c:v>0.75060837607929198</c:v>
                </c:pt>
                <c:pt idx="1456">
                  <c:v>0.75033345394433404</c:v>
                </c:pt>
                <c:pt idx="1457">
                  <c:v>0.75020042710483903</c:v>
                </c:pt>
                <c:pt idx="1458">
                  <c:v>0.74979425182158099</c:v>
                </c:pt>
                <c:pt idx="1459">
                  <c:v>0.74966122498208598</c:v>
                </c:pt>
                <c:pt idx="1460">
                  <c:v>0.74925504969882695</c:v>
                </c:pt>
                <c:pt idx="1461">
                  <c:v>0.74899076971102896</c:v>
                </c:pt>
                <c:pt idx="1462">
                  <c:v>0.74871584757607401</c:v>
                </c:pt>
                <c:pt idx="1463">
                  <c:v>0.74845156758827602</c:v>
                </c:pt>
                <c:pt idx="1464">
                  <c:v>0.74831854074878201</c:v>
                </c:pt>
                <c:pt idx="1465">
                  <c:v>0.74791236546552198</c:v>
                </c:pt>
                <c:pt idx="1466">
                  <c:v>0.74763744333056703</c:v>
                </c:pt>
                <c:pt idx="1467">
                  <c:v>0.74737316334276904</c:v>
                </c:pt>
                <c:pt idx="1468">
                  <c:v>0.74709824120781398</c:v>
                </c:pt>
                <c:pt idx="1469">
                  <c:v>0.746833961220016</c:v>
                </c:pt>
                <c:pt idx="1470">
                  <c:v>0.74670093438052099</c:v>
                </c:pt>
                <c:pt idx="1471">
                  <c:v>0.74629475909726195</c:v>
                </c:pt>
                <c:pt idx="1472">
                  <c:v>0.74601983696230401</c:v>
                </c:pt>
                <c:pt idx="1473">
                  <c:v>0.74575555697450902</c:v>
                </c:pt>
                <c:pt idx="1474">
                  <c:v>0.74548063483955096</c:v>
                </c:pt>
                <c:pt idx="1475">
                  <c:v>0.74521635485175497</c:v>
                </c:pt>
                <c:pt idx="1476">
                  <c:v>0.74494143271679802</c:v>
                </c:pt>
                <c:pt idx="1477">
                  <c:v>0.74467715272900303</c:v>
                </c:pt>
                <c:pt idx="1478">
                  <c:v>0.74440223059404398</c:v>
                </c:pt>
                <c:pt idx="1479">
                  <c:v>0.74399428161959402</c:v>
                </c:pt>
                <c:pt idx="1480">
                  <c:v>0.74373000163179703</c:v>
                </c:pt>
                <c:pt idx="1481">
                  <c:v>0.74345507949683798</c:v>
                </c:pt>
                <c:pt idx="1482">
                  <c:v>0.74319079950904299</c:v>
                </c:pt>
                <c:pt idx="1483">
                  <c:v>0.74305777266954598</c:v>
                </c:pt>
                <c:pt idx="1484">
                  <c:v>0.74265159738629005</c:v>
                </c:pt>
                <c:pt idx="1485">
                  <c:v>0.742376675251331</c:v>
                </c:pt>
                <c:pt idx="1486">
                  <c:v>0.74211239526353601</c:v>
                </c:pt>
                <c:pt idx="1487">
                  <c:v>0.74183747312857795</c:v>
                </c:pt>
                <c:pt idx="1488">
                  <c:v>0.74157319314077996</c:v>
                </c:pt>
                <c:pt idx="1489">
                  <c:v>0.74116701785752404</c:v>
                </c:pt>
                <c:pt idx="1490">
                  <c:v>0.74103399101802703</c:v>
                </c:pt>
                <c:pt idx="1491">
                  <c:v>0.74062781573476799</c:v>
                </c:pt>
                <c:pt idx="1492">
                  <c:v>0.74021986676031803</c:v>
                </c:pt>
                <c:pt idx="1493">
                  <c:v>0.74008861361201494</c:v>
                </c:pt>
                <c:pt idx="1494">
                  <c:v>0.73968066463756499</c:v>
                </c:pt>
                <c:pt idx="1495">
                  <c:v>0.73927448935430595</c:v>
                </c:pt>
                <c:pt idx="1496">
                  <c:v>0.73901020936650796</c:v>
                </c:pt>
                <c:pt idx="1497">
                  <c:v>0.73860226039205801</c:v>
                </c:pt>
                <c:pt idx="1498">
                  <c:v>0.73833798040426002</c:v>
                </c:pt>
                <c:pt idx="1499">
                  <c:v>0.73793003142980795</c:v>
                </c:pt>
                <c:pt idx="1500">
                  <c:v>0.73779877828150697</c:v>
                </c:pt>
                <c:pt idx="1501">
                  <c:v>0.73752385614654903</c:v>
                </c:pt>
                <c:pt idx="1502">
                  <c:v>0.73711768086329199</c:v>
                </c:pt>
                <c:pt idx="1503">
                  <c:v>0.73685162718430097</c:v>
                </c:pt>
                <c:pt idx="1504">
                  <c:v>0.73657847874053595</c:v>
                </c:pt>
                <c:pt idx="1505">
                  <c:v>0.73617052976608599</c:v>
                </c:pt>
                <c:pt idx="1506">
                  <c:v>0.73577322293879399</c:v>
                </c:pt>
                <c:pt idx="1507">
                  <c:v>0.73550007449502997</c:v>
                </c:pt>
                <c:pt idx="1508">
                  <c:v>0.73523402081603995</c:v>
                </c:pt>
                <c:pt idx="1509">
                  <c:v>0.73482784553278202</c:v>
                </c:pt>
                <c:pt idx="1510">
                  <c:v>0.73455292339782596</c:v>
                </c:pt>
                <c:pt idx="1511">
                  <c:v>0.73415561657053396</c:v>
                </c:pt>
                <c:pt idx="1512">
                  <c:v>0.73388246812676905</c:v>
                </c:pt>
                <c:pt idx="1513">
                  <c:v>0.73361641444777803</c:v>
                </c:pt>
                <c:pt idx="1514">
                  <c:v>0.733343266004016</c:v>
                </c:pt>
                <c:pt idx="1515">
                  <c:v>0.73293531702956405</c:v>
                </c:pt>
                <c:pt idx="1516">
                  <c:v>0.73267103704176595</c:v>
                </c:pt>
                <c:pt idx="1517">
                  <c:v>0.73239611490681</c:v>
                </c:pt>
                <c:pt idx="1518">
                  <c:v>0.73185691278405696</c:v>
                </c:pt>
                <c:pt idx="1519">
                  <c:v>0.73159263279625897</c:v>
                </c:pt>
                <c:pt idx="1520">
                  <c:v>0.73131771066130302</c:v>
                </c:pt>
                <c:pt idx="1521">
                  <c:v>0.73105343067350603</c:v>
                </c:pt>
                <c:pt idx="1522">
                  <c:v>0.73051422855075199</c:v>
                </c:pt>
                <c:pt idx="1523">
                  <c:v>0.73010627957630003</c:v>
                </c:pt>
                <c:pt idx="1524">
                  <c:v>0.729833131132538</c:v>
                </c:pt>
                <c:pt idx="1525">
                  <c:v>0.72943582430524501</c:v>
                </c:pt>
                <c:pt idx="1526">
                  <c:v>0.72902787533079305</c:v>
                </c:pt>
                <c:pt idx="1527">
                  <c:v>0.72862170004753402</c:v>
                </c:pt>
                <c:pt idx="1528">
                  <c:v>0.72835742005973902</c:v>
                </c:pt>
                <c:pt idx="1529">
                  <c:v>0.72794947108528596</c:v>
                </c:pt>
                <c:pt idx="1530">
                  <c:v>0.72754329580202703</c:v>
                </c:pt>
                <c:pt idx="1531">
                  <c:v>0.72727901581423204</c:v>
                </c:pt>
                <c:pt idx="1532">
                  <c:v>0.72687106683977898</c:v>
                </c:pt>
                <c:pt idx="1533">
                  <c:v>0.72646489155652005</c:v>
                </c:pt>
                <c:pt idx="1534">
                  <c:v>0.72605694258206799</c:v>
                </c:pt>
                <c:pt idx="1535">
                  <c:v>0.72565076729881195</c:v>
                </c:pt>
                <c:pt idx="1536">
                  <c:v>0.72525346047151895</c:v>
                </c:pt>
                <c:pt idx="1537">
                  <c:v>0.72497853833656101</c:v>
                </c:pt>
                <c:pt idx="1538">
                  <c:v>0.72457236305330197</c:v>
                </c:pt>
                <c:pt idx="1539">
                  <c:v>0.72417505622600997</c:v>
                </c:pt>
                <c:pt idx="1540">
                  <c:v>0.72376888094275305</c:v>
                </c:pt>
                <c:pt idx="1541">
                  <c:v>0.72349395880779499</c:v>
                </c:pt>
                <c:pt idx="1542">
                  <c:v>0.72295475668504205</c:v>
                </c:pt>
                <c:pt idx="1543">
                  <c:v>0.72255744985774994</c:v>
                </c:pt>
                <c:pt idx="1544">
                  <c:v>0.72215127457449102</c:v>
                </c:pt>
                <c:pt idx="1545">
                  <c:v>0.72174332560004095</c:v>
                </c:pt>
                <c:pt idx="1546">
                  <c:v>0.72133715031678203</c:v>
                </c:pt>
                <c:pt idx="1547">
                  <c:v>0.72079794819402898</c:v>
                </c:pt>
                <c:pt idx="1548">
                  <c:v>0.72038999921957603</c:v>
                </c:pt>
                <c:pt idx="1549">
                  <c:v>0.71985079709682198</c:v>
                </c:pt>
                <c:pt idx="1550">
                  <c:v>0.71945349026952998</c:v>
                </c:pt>
                <c:pt idx="1551">
                  <c:v>0.71918034182576596</c:v>
                </c:pt>
                <c:pt idx="1552">
                  <c:v>0.71864113970301302</c:v>
                </c:pt>
                <c:pt idx="1553">
                  <c:v>0.71823319072856195</c:v>
                </c:pt>
                <c:pt idx="1554">
                  <c:v>0.71783588390126996</c:v>
                </c:pt>
                <c:pt idx="1555">
                  <c:v>0.71742970861801103</c:v>
                </c:pt>
                <c:pt idx="1556">
                  <c:v>0.71689050649525798</c:v>
                </c:pt>
                <c:pt idx="1557">
                  <c:v>0.71648433121199895</c:v>
                </c:pt>
                <c:pt idx="1558">
                  <c:v>0.71594512908924601</c:v>
                </c:pt>
                <c:pt idx="1559">
                  <c:v>0.71553718011479295</c:v>
                </c:pt>
                <c:pt idx="1560">
                  <c:v>0.71499797799204001</c:v>
                </c:pt>
                <c:pt idx="1561">
                  <c:v>0.71459180270878098</c:v>
                </c:pt>
                <c:pt idx="1562">
                  <c:v>0.71419449588148898</c:v>
                </c:pt>
                <c:pt idx="1563">
                  <c:v>0.71365529375873504</c:v>
                </c:pt>
                <c:pt idx="1564">
                  <c:v>0.713116091635982</c:v>
                </c:pt>
                <c:pt idx="1565">
                  <c:v>0.71270814266152904</c:v>
                </c:pt>
                <c:pt idx="1566">
                  <c:v>0.712168940538776</c:v>
                </c:pt>
                <c:pt idx="1567">
                  <c:v>0.71162973841602295</c:v>
                </c:pt>
                <c:pt idx="1568">
                  <c:v>0.71109053629326902</c:v>
                </c:pt>
                <c:pt idx="1569">
                  <c:v>0.71055133417051597</c:v>
                </c:pt>
                <c:pt idx="1570">
                  <c:v>0.71014515888725704</c:v>
                </c:pt>
                <c:pt idx="1571">
                  <c:v>0.709605956764504</c:v>
                </c:pt>
                <c:pt idx="1572">
                  <c:v>0.70919800779005104</c:v>
                </c:pt>
                <c:pt idx="1573">
                  <c:v>0.708658805667297</c:v>
                </c:pt>
                <c:pt idx="1574">
                  <c:v>0.70811960354454395</c:v>
                </c:pt>
                <c:pt idx="1575">
                  <c:v>0.70758040142179102</c:v>
                </c:pt>
                <c:pt idx="1576">
                  <c:v>0.70704119929903697</c:v>
                </c:pt>
                <c:pt idx="1577">
                  <c:v>0.70650199717628404</c:v>
                </c:pt>
                <c:pt idx="1578">
                  <c:v>0.706095821893025</c:v>
                </c:pt>
                <c:pt idx="1579">
                  <c:v>0.70555661977027095</c:v>
                </c:pt>
                <c:pt idx="1580">
                  <c:v>0.70501741764751802</c:v>
                </c:pt>
                <c:pt idx="1581">
                  <c:v>0.70447821552476497</c:v>
                </c:pt>
                <c:pt idx="1582">
                  <c:v>0.70393901340201204</c:v>
                </c:pt>
                <c:pt idx="1583">
                  <c:v>0.70339981127925799</c:v>
                </c:pt>
                <c:pt idx="1584">
                  <c:v>0.70286060915650495</c:v>
                </c:pt>
                <c:pt idx="1585">
                  <c:v>0.70245266018205199</c:v>
                </c:pt>
                <c:pt idx="1586">
                  <c:v>0.70178220491099497</c:v>
                </c:pt>
                <c:pt idx="1587">
                  <c:v>0.70110997594874802</c:v>
                </c:pt>
                <c:pt idx="1588">
                  <c:v>0.70057077382599398</c:v>
                </c:pt>
                <c:pt idx="1589">
                  <c:v>0.70003157170324104</c:v>
                </c:pt>
                <c:pt idx="1590">
                  <c:v>0.69949236958048799</c:v>
                </c:pt>
                <c:pt idx="1591">
                  <c:v>0.69895316745773395</c:v>
                </c:pt>
                <c:pt idx="1592">
                  <c:v>0.69841396533497802</c:v>
                </c:pt>
                <c:pt idx="1593">
                  <c:v>0.69773286791676403</c:v>
                </c:pt>
                <c:pt idx="1594">
                  <c:v>0.69706063895451598</c:v>
                </c:pt>
                <c:pt idx="1595">
                  <c:v>0.69652143683176304</c:v>
                </c:pt>
                <c:pt idx="1596">
                  <c:v>0.695982234709009</c:v>
                </c:pt>
                <c:pt idx="1597">
                  <c:v>0.69531000574675805</c:v>
                </c:pt>
                <c:pt idx="1598">
                  <c:v>0.69490383046350002</c:v>
                </c:pt>
                <c:pt idx="1599">
                  <c:v>0.69408970620579102</c:v>
                </c:pt>
                <c:pt idx="1600">
                  <c:v>0.693419250934734</c:v>
                </c:pt>
                <c:pt idx="1601">
                  <c:v>0.69301130196028404</c:v>
                </c:pt>
                <c:pt idx="1602">
                  <c:v>0.69220781984973301</c:v>
                </c:pt>
                <c:pt idx="1603">
                  <c:v>0.69166861772697996</c:v>
                </c:pt>
                <c:pt idx="1604">
                  <c:v>0.69098752030876498</c:v>
                </c:pt>
                <c:pt idx="1605">
                  <c:v>0.69031529134651504</c:v>
                </c:pt>
                <c:pt idx="1606">
                  <c:v>0.68977608922376099</c:v>
                </c:pt>
                <c:pt idx="1607">
                  <c:v>0.68910386026151305</c:v>
                </c:pt>
                <c:pt idx="1608">
                  <c:v>0.68856465813876</c:v>
                </c:pt>
                <c:pt idx="1609">
                  <c:v>0.68788356072054602</c:v>
                </c:pt>
                <c:pt idx="1610">
                  <c:v>0.68708007860999498</c:v>
                </c:pt>
                <c:pt idx="1611">
                  <c:v>0.68654087648724105</c:v>
                </c:pt>
                <c:pt idx="1612">
                  <c:v>0.686001674364488</c:v>
                </c:pt>
                <c:pt idx="1613">
                  <c:v>0.68532944540223695</c:v>
                </c:pt>
                <c:pt idx="1614">
                  <c:v>0.68464834798402296</c:v>
                </c:pt>
                <c:pt idx="1615">
                  <c:v>0.68397611902177502</c:v>
                </c:pt>
                <c:pt idx="1616">
                  <c:v>0.68343691689902197</c:v>
                </c:pt>
                <c:pt idx="1617">
                  <c:v>0.68262456633250401</c:v>
                </c:pt>
                <c:pt idx="1618">
                  <c:v>0.68208536420974997</c:v>
                </c:pt>
                <c:pt idx="1619">
                  <c:v>0.68141313524750002</c:v>
                </c:pt>
                <c:pt idx="1620">
                  <c:v>0.68074090628525197</c:v>
                </c:pt>
                <c:pt idx="1621">
                  <c:v>0.68006867732300402</c:v>
                </c:pt>
                <c:pt idx="1622">
                  <c:v>0.67925632675648695</c:v>
                </c:pt>
                <c:pt idx="1623">
                  <c:v>0.67858409779423901</c:v>
                </c:pt>
                <c:pt idx="1624">
                  <c:v>0.67776997353652702</c:v>
                </c:pt>
                <c:pt idx="1625">
                  <c:v>0.67709951826547299</c:v>
                </c:pt>
                <c:pt idx="1626">
                  <c:v>0.67656031614271706</c:v>
                </c:pt>
                <c:pt idx="1627">
                  <c:v>0.67574619188500795</c:v>
                </c:pt>
                <c:pt idx="1628">
                  <c:v>0.67507396292276001</c:v>
                </c:pt>
                <c:pt idx="1629">
                  <c:v>0.67427048081220897</c:v>
                </c:pt>
                <c:pt idx="1630">
                  <c:v>0.67358938339399499</c:v>
                </c:pt>
                <c:pt idx="1631">
                  <c:v>0.67278412759225004</c:v>
                </c:pt>
                <c:pt idx="1632">
                  <c:v>0.67210303017403505</c:v>
                </c:pt>
                <c:pt idx="1633">
                  <c:v>0.67143257490297803</c:v>
                </c:pt>
                <c:pt idx="1634">
                  <c:v>0.67062731910123596</c:v>
                </c:pt>
                <c:pt idx="1635">
                  <c:v>0.66994622168301898</c:v>
                </c:pt>
                <c:pt idx="1636">
                  <c:v>0.66927576641196496</c:v>
                </c:pt>
                <c:pt idx="1637">
                  <c:v>0.66860353744971501</c:v>
                </c:pt>
                <c:pt idx="1638">
                  <c:v>0.66792244003150003</c:v>
                </c:pt>
                <c:pt idx="1639">
                  <c:v>0.66711718422975796</c:v>
                </c:pt>
                <c:pt idx="1640">
                  <c:v>0.66630483366324</c:v>
                </c:pt>
                <c:pt idx="1641">
                  <c:v>0.66549957786149505</c:v>
                </c:pt>
                <c:pt idx="1642">
                  <c:v>0.66482912259044102</c:v>
                </c:pt>
                <c:pt idx="1643">
                  <c:v>0.66414802517222704</c:v>
                </c:pt>
                <c:pt idx="1644">
                  <c:v>0.66334276937048198</c:v>
                </c:pt>
                <c:pt idx="1645">
                  <c:v>0.66280356724772804</c:v>
                </c:pt>
                <c:pt idx="1646">
                  <c:v>0.66185818984171596</c:v>
                </c:pt>
                <c:pt idx="1647">
                  <c:v>0.66118596087946802</c:v>
                </c:pt>
                <c:pt idx="1648">
                  <c:v>0.66050486346125103</c:v>
                </c:pt>
                <c:pt idx="1649">
                  <c:v>0.659701381350703</c:v>
                </c:pt>
                <c:pt idx="1650">
                  <c:v>0.65902028393248602</c:v>
                </c:pt>
                <c:pt idx="1651">
                  <c:v>0.65821502813074295</c:v>
                </c:pt>
                <c:pt idx="1652">
                  <c:v>0.65754457285968704</c:v>
                </c:pt>
                <c:pt idx="1653">
                  <c:v>0.65659742176248104</c:v>
                </c:pt>
                <c:pt idx="1654">
                  <c:v>0.65592519280023298</c:v>
                </c:pt>
                <c:pt idx="1655">
                  <c:v>0.655244095382018</c:v>
                </c:pt>
                <c:pt idx="1656">
                  <c:v>0.65444061327146696</c:v>
                </c:pt>
                <c:pt idx="1657">
                  <c:v>0.65375951585325298</c:v>
                </c:pt>
                <c:pt idx="1658">
                  <c:v>0.65295603374270195</c:v>
                </c:pt>
                <c:pt idx="1659">
                  <c:v>0.652283804780454</c:v>
                </c:pt>
                <c:pt idx="1660">
                  <c:v>0.65146968052274201</c:v>
                </c:pt>
                <c:pt idx="1661">
                  <c:v>0.65066619841219098</c:v>
                </c:pt>
                <c:pt idx="1662">
                  <c:v>0.64998510099397699</c:v>
                </c:pt>
                <c:pt idx="1663">
                  <c:v>0.64931287203172905</c:v>
                </c:pt>
                <c:pt idx="1664">
                  <c:v>0.64849874777401695</c:v>
                </c:pt>
                <c:pt idx="1665">
                  <c:v>0.64769526566346602</c:v>
                </c:pt>
                <c:pt idx="1666">
                  <c:v>0.64688114140575703</c:v>
                </c:pt>
                <c:pt idx="1667">
                  <c:v>0.646077659295206</c:v>
                </c:pt>
                <c:pt idx="1668">
                  <c:v>0.64540543033295805</c:v>
                </c:pt>
                <c:pt idx="1669">
                  <c:v>0.64459130607524595</c:v>
                </c:pt>
                <c:pt idx="1670">
                  <c:v>0.64377895550873099</c:v>
                </c:pt>
                <c:pt idx="1671">
                  <c:v>0.64297369970698603</c:v>
                </c:pt>
                <c:pt idx="1672">
                  <c:v>0.64230324443593001</c:v>
                </c:pt>
                <c:pt idx="1673">
                  <c:v>0.64135609333872601</c:v>
                </c:pt>
                <c:pt idx="1674">
                  <c:v>0.64068563806766998</c:v>
                </c:pt>
                <c:pt idx="1675">
                  <c:v>0.63987151380996099</c:v>
                </c:pt>
                <c:pt idx="1676">
                  <c:v>0.63919928484771005</c:v>
                </c:pt>
                <c:pt idx="1677">
                  <c:v>0.63838516059000106</c:v>
                </c:pt>
                <c:pt idx="1678">
                  <c:v>0.63758167847945002</c:v>
                </c:pt>
                <c:pt idx="1679">
                  <c:v>0.63690058106123504</c:v>
                </c:pt>
                <c:pt idx="1680">
                  <c:v>0.636097098950684</c:v>
                </c:pt>
                <c:pt idx="1681">
                  <c:v>0.63541600153247002</c:v>
                </c:pt>
                <c:pt idx="1682">
                  <c:v>0.63461074573072496</c:v>
                </c:pt>
                <c:pt idx="1683">
                  <c:v>0.63379662147301596</c:v>
                </c:pt>
                <c:pt idx="1684">
                  <c:v>0.63299313936246504</c:v>
                </c:pt>
                <c:pt idx="1685">
                  <c:v>0.63232091040021698</c:v>
                </c:pt>
                <c:pt idx="1686">
                  <c:v>0.631639812982</c:v>
                </c:pt>
                <c:pt idx="1687">
                  <c:v>0.63083633087144897</c:v>
                </c:pt>
                <c:pt idx="1688">
                  <c:v>0.63015523345323399</c:v>
                </c:pt>
                <c:pt idx="1689">
                  <c:v>0.62921872450318905</c:v>
                </c:pt>
                <c:pt idx="1690">
                  <c:v>0.62853762708497396</c:v>
                </c:pt>
                <c:pt idx="1691">
                  <c:v>0.62786539812272602</c:v>
                </c:pt>
                <c:pt idx="1692">
                  <c:v>0.62719316916047596</c:v>
                </c:pt>
                <c:pt idx="1693">
                  <c:v>0.626380818593961</c:v>
                </c:pt>
                <c:pt idx="1694">
                  <c:v>0.62557556279221604</c:v>
                </c:pt>
                <c:pt idx="1695">
                  <c:v>0.62489446537400195</c:v>
                </c:pt>
                <c:pt idx="1696">
                  <c:v>0.62409098326345003</c:v>
                </c:pt>
                <c:pt idx="1697">
                  <c:v>0.62341875430120197</c:v>
                </c:pt>
                <c:pt idx="1698">
                  <c:v>0.62260640373468501</c:v>
                </c:pt>
                <c:pt idx="1699">
                  <c:v>0.62180114793293995</c:v>
                </c:pt>
                <c:pt idx="1700">
                  <c:v>0.62098702367523095</c:v>
                </c:pt>
                <c:pt idx="1701">
                  <c:v>0.62031656840417404</c:v>
                </c:pt>
                <c:pt idx="1702">
                  <c:v>0.61950244414646505</c:v>
                </c:pt>
                <c:pt idx="1703">
                  <c:v>0.61869896203591401</c:v>
                </c:pt>
                <c:pt idx="1704">
                  <c:v>0.61801786461769903</c:v>
                </c:pt>
                <c:pt idx="1705">
                  <c:v>0.61721260881595397</c:v>
                </c:pt>
                <c:pt idx="1706">
                  <c:v>0.61654037985370702</c:v>
                </c:pt>
                <c:pt idx="1707">
                  <c:v>0.61585928243549304</c:v>
                </c:pt>
                <c:pt idx="1708">
                  <c:v>0.615055800324941</c:v>
                </c:pt>
                <c:pt idx="1709">
                  <c:v>0.61437470290672402</c:v>
                </c:pt>
                <c:pt idx="1710">
                  <c:v>0.61370247394447597</c:v>
                </c:pt>
                <c:pt idx="1711">
                  <c:v>0.61303201867342205</c:v>
                </c:pt>
                <c:pt idx="1712">
                  <c:v>0.61221789441571095</c:v>
                </c:pt>
                <c:pt idx="1713">
                  <c:v>0.61141441230516003</c:v>
                </c:pt>
                <c:pt idx="1714">
                  <c:v>0.61073154119575102</c:v>
                </c:pt>
                <c:pt idx="1715">
                  <c:v>0.60992805908519998</c:v>
                </c:pt>
                <c:pt idx="1716">
                  <c:v>0.60925583012295204</c:v>
                </c:pt>
                <c:pt idx="1717">
                  <c:v>0.60857473270473805</c:v>
                </c:pt>
                <c:pt idx="1718">
                  <c:v>0.60790427743368103</c:v>
                </c:pt>
                <c:pt idx="1719">
                  <c:v>0.60723204847143297</c:v>
                </c:pt>
                <c:pt idx="1720">
                  <c:v>0.60655095105321899</c:v>
                </c:pt>
                <c:pt idx="1721">
                  <c:v>0.60587872209096805</c:v>
                </c:pt>
                <c:pt idx="1722">
                  <c:v>0.60507523998042001</c:v>
                </c:pt>
                <c:pt idx="1723">
                  <c:v>0.60439414256220303</c:v>
                </c:pt>
                <c:pt idx="1724">
                  <c:v>0.60358888676045996</c:v>
                </c:pt>
                <c:pt idx="1725">
                  <c:v>0.60291843148940405</c:v>
                </c:pt>
                <c:pt idx="1726">
                  <c:v>0.60223733407118896</c:v>
                </c:pt>
                <c:pt idx="1727">
                  <c:v>0.601432078269444</c:v>
                </c:pt>
                <c:pt idx="1728">
                  <c:v>0.60075098085123002</c:v>
                </c:pt>
                <c:pt idx="1729">
                  <c:v>0.59994749874067899</c:v>
                </c:pt>
                <c:pt idx="1730">
                  <c:v>0.59927526977843104</c:v>
                </c:pt>
                <c:pt idx="1731">
                  <c:v>0.59873606765567799</c:v>
                </c:pt>
                <c:pt idx="1732">
                  <c:v>0.597921943397966</c:v>
                </c:pt>
                <c:pt idx="1733">
                  <c:v>0.59738274127521196</c:v>
                </c:pt>
                <c:pt idx="1734">
                  <c:v>0.596570390708697</c:v>
                </c:pt>
                <c:pt idx="1735">
                  <c:v>0.59589816174644705</c:v>
                </c:pt>
                <c:pt idx="1736">
                  <c:v>0.59535895962369401</c:v>
                </c:pt>
                <c:pt idx="1737">
                  <c:v>0.59441358221768104</c:v>
                </c:pt>
                <c:pt idx="1738">
                  <c:v>0.59387438009492799</c:v>
                </c:pt>
                <c:pt idx="1739">
                  <c:v>0.59306912429318304</c:v>
                </c:pt>
                <c:pt idx="1740">
                  <c:v>0.59239689533093498</c:v>
                </c:pt>
                <c:pt idx="1741">
                  <c:v>0.59184882475221501</c:v>
                </c:pt>
                <c:pt idx="1742">
                  <c:v>0.59104534264166397</c:v>
                </c:pt>
                <c:pt idx="1743">
                  <c:v>0.59037311367941603</c:v>
                </c:pt>
                <c:pt idx="1744">
                  <c:v>0.58969201626120205</c:v>
                </c:pt>
                <c:pt idx="1745">
                  <c:v>0.58901978729895099</c:v>
                </c:pt>
                <c:pt idx="1746">
                  <c:v>0.58834933202789697</c:v>
                </c:pt>
                <c:pt idx="1747">
                  <c:v>0.58781012990514403</c:v>
                </c:pt>
                <c:pt idx="1748">
                  <c:v>0.58712725879573602</c:v>
                </c:pt>
                <c:pt idx="1749">
                  <c:v>0.58591760140192495</c:v>
                </c:pt>
                <c:pt idx="1750">
                  <c:v>0.58497045030471995</c:v>
                </c:pt>
                <c:pt idx="1751">
                  <c:v>0.58403394135467401</c:v>
                </c:pt>
                <c:pt idx="1752">
                  <c:v>0.58335284393645903</c:v>
                </c:pt>
                <c:pt idx="1753">
                  <c:v>0.58268238866540301</c:v>
                </c:pt>
                <c:pt idx="1754">
                  <c:v>0.58201015970315495</c:v>
                </c:pt>
                <c:pt idx="1755">
                  <c:v>0.58132906228494097</c:v>
                </c:pt>
                <c:pt idx="1756">
                  <c:v>0.58052380648319601</c:v>
                </c:pt>
                <c:pt idx="1757">
                  <c:v>0.57985335121214099</c:v>
                </c:pt>
                <c:pt idx="1758">
                  <c:v>0.57917225379392701</c:v>
                </c:pt>
                <c:pt idx="1759">
                  <c:v>0.57850002483167595</c:v>
                </c:pt>
                <c:pt idx="1760">
                  <c:v>0.57796082270892302</c:v>
                </c:pt>
                <c:pt idx="1761">
                  <c:v>0.57728859374667496</c:v>
                </c:pt>
                <c:pt idx="1762">
                  <c:v>0.57674939162392203</c:v>
                </c:pt>
                <c:pt idx="1763">
                  <c:v>0.57593526736621004</c:v>
                </c:pt>
                <c:pt idx="1764">
                  <c:v>0.57526481209515601</c:v>
                </c:pt>
                <c:pt idx="1765">
                  <c:v>0.57459258313290595</c:v>
                </c:pt>
                <c:pt idx="1766">
                  <c:v>0.57405338101015202</c:v>
                </c:pt>
                <c:pt idx="1767">
                  <c:v>0.57337228359193804</c:v>
                </c:pt>
                <c:pt idx="1768">
                  <c:v>0.57270005462968998</c:v>
                </c:pt>
                <c:pt idx="1769">
                  <c:v>0.57202959935863396</c:v>
                </c:pt>
                <c:pt idx="1770">
                  <c:v>0.57149039723588002</c:v>
                </c:pt>
                <c:pt idx="1771">
                  <c:v>0.57080929981766604</c:v>
                </c:pt>
                <c:pt idx="1772">
                  <c:v>0.57013707085541498</c:v>
                </c:pt>
                <c:pt idx="1773">
                  <c:v>0.56946484189316704</c:v>
                </c:pt>
                <c:pt idx="1774">
                  <c:v>0.56892563977041399</c:v>
                </c:pt>
                <c:pt idx="1775">
                  <c:v>0.56825341080816605</c:v>
                </c:pt>
                <c:pt idx="1776">
                  <c:v>0.56757231338994896</c:v>
                </c:pt>
                <c:pt idx="1777">
                  <c:v>0.56690185811889504</c:v>
                </c:pt>
                <c:pt idx="1778">
                  <c:v>0.56636265599614199</c:v>
                </c:pt>
                <c:pt idx="1779">
                  <c:v>0.56554853173843</c:v>
                </c:pt>
                <c:pt idx="1780">
                  <c:v>0.56515122491113801</c:v>
                </c:pt>
                <c:pt idx="1781">
                  <c:v>0.56461202278838496</c:v>
                </c:pt>
                <c:pt idx="1782">
                  <c:v>0.56379789853067597</c:v>
                </c:pt>
                <c:pt idx="1783">
                  <c:v>0.56325869640792003</c:v>
                </c:pt>
                <c:pt idx="1784">
                  <c:v>0.56258646744567198</c:v>
                </c:pt>
                <c:pt idx="1785">
                  <c:v>0.561905370027457</c:v>
                </c:pt>
                <c:pt idx="1786">
                  <c:v>0.56136616790470395</c:v>
                </c:pt>
                <c:pt idx="1787">
                  <c:v>0.56069571263364804</c:v>
                </c:pt>
                <c:pt idx="1788">
                  <c:v>0.56002348367139898</c:v>
                </c:pt>
                <c:pt idx="1789">
                  <c:v>0.55935125470915203</c:v>
                </c:pt>
                <c:pt idx="1790">
                  <c:v>0.55881205258639599</c:v>
                </c:pt>
                <c:pt idx="1791">
                  <c:v>0.557997928328687</c:v>
                </c:pt>
                <c:pt idx="1792">
                  <c:v>0.55745872620593295</c:v>
                </c:pt>
                <c:pt idx="1793">
                  <c:v>0.55678827093487704</c:v>
                </c:pt>
                <c:pt idx="1794">
                  <c:v>0.55610717351666195</c:v>
                </c:pt>
                <c:pt idx="1795">
                  <c:v>0.55556797139390901</c:v>
                </c:pt>
                <c:pt idx="1796">
                  <c:v>0.55502876927115496</c:v>
                </c:pt>
                <c:pt idx="1797">
                  <c:v>0.55448956714840203</c:v>
                </c:pt>
                <c:pt idx="1798">
                  <c:v>0.55395036502564798</c:v>
                </c:pt>
                <c:pt idx="1799">
                  <c:v>0.55327813606339804</c:v>
                </c:pt>
                <c:pt idx="1800">
                  <c:v>0.55260590710114998</c:v>
                </c:pt>
                <c:pt idx="1801">
                  <c:v>0.55206670497839705</c:v>
                </c:pt>
                <c:pt idx="1802">
                  <c:v>0.55138560756018296</c:v>
                </c:pt>
                <c:pt idx="1803">
                  <c:v>0.55084640543742902</c:v>
                </c:pt>
                <c:pt idx="1804">
                  <c:v>0.55017417647517897</c:v>
                </c:pt>
                <c:pt idx="1805">
                  <c:v>0.54963497435242503</c:v>
                </c:pt>
                <c:pt idx="1806">
                  <c:v>0.54909577222967199</c:v>
                </c:pt>
                <c:pt idx="1807">
                  <c:v>0.54842531695861496</c:v>
                </c:pt>
                <c:pt idx="1808">
                  <c:v>0.54774421954040098</c:v>
                </c:pt>
                <c:pt idx="1809">
                  <c:v>0.54720501741764804</c:v>
                </c:pt>
                <c:pt idx="1810">
                  <c:v>0.54653278845539899</c:v>
                </c:pt>
                <c:pt idx="1811">
                  <c:v>0.54599358633264605</c:v>
                </c:pt>
                <c:pt idx="1812">
                  <c:v>0.54545438420989301</c:v>
                </c:pt>
                <c:pt idx="1813">
                  <c:v>0.54478215524764195</c:v>
                </c:pt>
                <c:pt idx="1814">
                  <c:v>0.54396803098993296</c:v>
                </c:pt>
                <c:pt idx="1815">
                  <c:v>0.54342882886718002</c:v>
                </c:pt>
                <c:pt idx="1816">
                  <c:v>0.54288962674442698</c:v>
                </c:pt>
                <c:pt idx="1817">
                  <c:v>0.54221917147336995</c:v>
                </c:pt>
                <c:pt idx="1818">
                  <c:v>0.54167996935061702</c:v>
                </c:pt>
                <c:pt idx="1819">
                  <c:v>0.54113899353666906</c:v>
                </c:pt>
                <c:pt idx="1820">
                  <c:v>0.54046853826561303</c:v>
                </c:pt>
                <c:pt idx="1821">
                  <c:v>0.53992933614285998</c:v>
                </c:pt>
                <c:pt idx="1822">
                  <c:v>0.539248238724645</c:v>
                </c:pt>
                <c:pt idx="1823">
                  <c:v>0.53870903660189196</c:v>
                </c:pt>
                <c:pt idx="1824">
                  <c:v>0.53816983447913802</c:v>
                </c:pt>
                <c:pt idx="1825">
                  <c:v>0.53749760551689096</c:v>
                </c:pt>
                <c:pt idx="1826">
                  <c:v>0.53682537655464002</c:v>
                </c:pt>
                <c:pt idx="1827">
                  <c:v>0.53628617443188698</c:v>
                </c:pt>
                <c:pt idx="1828">
                  <c:v>0.53560507701367199</c:v>
                </c:pt>
                <c:pt idx="1829">
                  <c:v>0.53506587489091895</c:v>
                </c:pt>
                <c:pt idx="1830">
                  <c:v>0.53452667276816601</c:v>
                </c:pt>
                <c:pt idx="1831">
                  <c:v>0.53398747064541197</c:v>
                </c:pt>
                <c:pt idx="1832">
                  <c:v>0.53331524168316202</c:v>
                </c:pt>
                <c:pt idx="1833">
                  <c:v>0.532644786412108</c:v>
                </c:pt>
                <c:pt idx="1834">
                  <c:v>0.53210558428935395</c:v>
                </c:pt>
                <c:pt idx="1835">
                  <c:v>0.53156638216659802</c:v>
                </c:pt>
                <c:pt idx="1836">
                  <c:v>0.53102718004384497</c:v>
                </c:pt>
                <c:pt idx="1837">
                  <c:v>0.53034608262562999</c:v>
                </c:pt>
                <c:pt idx="1838">
                  <c:v>0.52967385366338304</c:v>
                </c:pt>
                <c:pt idx="1839">
                  <c:v>0.529134651540629</c:v>
                </c:pt>
                <c:pt idx="1840">
                  <c:v>0.52859544941787595</c:v>
                </c:pt>
                <c:pt idx="1841">
                  <c:v>0.52805624729512302</c:v>
                </c:pt>
                <c:pt idx="1842">
                  <c:v>0.52724212303741103</c:v>
                </c:pt>
                <c:pt idx="1843">
                  <c:v>0.52670292091465698</c:v>
                </c:pt>
                <c:pt idx="1844">
                  <c:v>0.52616371879190404</c:v>
                </c:pt>
                <c:pt idx="1845">
                  <c:v>0.52549148982965599</c:v>
                </c:pt>
                <c:pt idx="1846">
                  <c:v>0.52495228770689994</c:v>
                </c:pt>
                <c:pt idx="1847">
                  <c:v>0.52428183243584603</c:v>
                </c:pt>
                <c:pt idx="1848">
                  <c:v>0.52374085662189895</c:v>
                </c:pt>
                <c:pt idx="1849">
                  <c:v>0.52320165449914602</c:v>
                </c:pt>
                <c:pt idx="1850">
                  <c:v>0.52252055708093104</c:v>
                </c:pt>
                <c:pt idx="1851">
                  <c:v>0.52198135495817799</c:v>
                </c:pt>
                <c:pt idx="1852">
                  <c:v>0.52131089968712097</c:v>
                </c:pt>
                <c:pt idx="1853">
                  <c:v>0.52077169756436803</c:v>
                </c:pt>
                <c:pt idx="1854">
                  <c:v>0.52023249544161398</c:v>
                </c:pt>
                <c:pt idx="1855">
                  <c:v>0.51956026647936404</c:v>
                </c:pt>
                <c:pt idx="1856">
                  <c:v>0.51887916906114895</c:v>
                </c:pt>
                <c:pt idx="1857">
                  <c:v>0.51833996693839601</c:v>
                </c:pt>
                <c:pt idx="1858">
                  <c:v>0.51780076481564297</c:v>
                </c:pt>
                <c:pt idx="1859">
                  <c:v>0.51712853585339502</c:v>
                </c:pt>
                <c:pt idx="1860">
                  <c:v>0.51658933373064098</c:v>
                </c:pt>
                <c:pt idx="1861">
                  <c:v>0.51591710476839103</c:v>
                </c:pt>
                <c:pt idx="1862">
                  <c:v>0.51524664949733701</c:v>
                </c:pt>
                <c:pt idx="1863">
                  <c:v>0.51483870052288505</c:v>
                </c:pt>
                <c:pt idx="1864">
                  <c:v>0.51415760310466996</c:v>
                </c:pt>
                <c:pt idx="1865">
                  <c:v>0.51348714783361304</c:v>
                </c:pt>
                <c:pt idx="1866">
                  <c:v>0.51294794571086</c:v>
                </c:pt>
                <c:pt idx="1867">
                  <c:v>0.51227571674861205</c:v>
                </c:pt>
                <c:pt idx="1868">
                  <c:v>0.51173651462585901</c:v>
                </c:pt>
                <c:pt idx="1869">
                  <c:v>0.51294794571086</c:v>
                </c:pt>
                <c:pt idx="1870">
                  <c:v>0.50634271970712796</c:v>
                </c:pt>
                <c:pt idx="1871">
                  <c:v>0.50270133168734699</c:v>
                </c:pt>
                <c:pt idx="1872">
                  <c:v>0.50094183002362602</c:v>
                </c:pt>
                <c:pt idx="1873">
                  <c:v>0.49959737209912802</c:v>
                </c:pt>
                <c:pt idx="1874">
                  <c:v>0.49878502153261201</c:v>
                </c:pt>
                <c:pt idx="1875">
                  <c:v>0.49811279257036201</c:v>
                </c:pt>
                <c:pt idx="1876">
                  <c:v>0.49744056360811401</c:v>
                </c:pt>
                <c:pt idx="1877">
                  <c:v>0.49690136148536102</c:v>
                </c:pt>
                <c:pt idx="1878">
                  <c:v>0.49622026406714598</c:v>
                </c:pt>
                <c:pt idx="1879">
                  <c:v>0.49554980879609001</c:v>
                </c:pt>
                <c:pt idx="1880">
                  <c:v>0.49487757983384201</c:v>
                </c:pt>
                <c:pt idx="1881">
                  <c:v>0.49419648241562503</c:v>
                </c:pt>
                <c:pt idx="1882">
                  <c:v>0.49365728029287098</c:v>
                </c:pt>
                <c:pt idx="1883">
                  <c:v>0.49298505133062298</c:v>
                </c:pt>
                <c:pt idx="1884">
                  <c:v>0.49244584920786999</c:v>
                </c:pt>
                <c:pt idx="1885">
                  <c:v>0.49164236709731901</c:v>
                </c:pt>
                <c:pt idx="1886">
                  <c:v>0.491234418122866</c:v>
                </c:pt>
                <c:pt idx="1887">
                  <c:v>0.49042206755635098</c:v>
                </c:pt>
                <c:pt idx="1888">
                  <c:v>0.49001411858189797</c:v>
                </c:pt>
                <c:pt idx="1889">
                  <c:v>0.489343663310844</c:v>
                </c:pt>
                <c:pt idx="1890">
                  <c:v>0.488671434348594</c:v>
                </c:pt>
                <c:pt idx="1891">
                  <c:v>0.487999205386346</c:v>
                </c:pt>
                <c:pt idx="1892">
                  <c:v>0.48731810796813202</c:v>
                </c:pt>
                <c:pt idx="1893">
                  <c:v>0.48677890584537797</c:v>
                </c:pt>
                <c:pt idx="1894">
                  <c:v>0.48610667688312797</c:v>
                </c:pt>
                <c:pt idx="1895">
                  <c:v>0.48556747476037398</c:v>
                </c:pt>
                <c:pt idx="1896">
                  <c:v>0.48475512419385702</c:v>
                </c:pt>
                <c:pt idx="1897">
                  <c:v>0.48421592207110298</c:v>
                </c:pt>
                <c:pt idx="1898">
                  <c:v>0.48354369310885498</c:v>
                </c:pt>
                <c:pt idx="1899">
                  <c:v>0.48287146414660798</c:v>
                </c:pt>
                <c:pt idx="1900">
                  <c:v>0.48233226202385399</c:v>
                </c:pt>
                <c:pt idx="1901">
                  <c:v>0.48166003306160399</c:v>
                </c:pt>
                <c:pt idx="1902">
                  <c:v>0.48097893564338901</c:v>
                </c:pt>
                <c:pt idx="1903">
                  <c:v>0.48030848037233298</c:v>
                </c:pt>
                <c:pt idx="1904">
                  <c:v>0.47976927824957899</c:v>
                </c:pt>
                <c:pt idx="1905">
                  <c:v>0.47909704928733099</c:v>
                </c:pt>
                <c:pt idx="1906">
                  <c:v>0.47841595186911701</c:v>
                </c:pt>
                <c:pt idx="1907">
                  <c:v>0.47761246975856603</c:v>
                </c:pt>
                <c:pt idx="1908">
                  <c:v>0.47694024079631803</c:v>
                </c:pt>
                <c:pt idx="1909">
                  <c:v>0.47625914337810099</c:v>
                </c:pt>
                <c:pt idx="1910">
                  <c:v>0.47545388757635898</c:v>
                </c:pt>
                <c:pt idx="1911">
                  <c:v>0.474772790158141</c:v>
                </c:pt>
                <c:pt idx="1912">
                  <c:v>0.47423358803538801</c:v>
                </c:pt>
                <c:pt idx="1913">
                  <c:v>0.47356313276433398</c:v>
                </c:pt>
                <c:pt idx="1914">
                  <c:v>0.47289090380208398</c:v>
                </c:pt>
                <c:pt idx="1915">
                  <c:v>0.47221867483983598</c:v>
                </c:pt>
                <c:pt idx="1916">
                  <c:v>0.47140455058212699</c:v>
                </c:pt>
                <c:pt idx="1917">
                  <c:v>0.470865348459373</c:v>
                </c:pt>
                <c:pt idx="1918">
                  <c:v>0.47019489318831698</c:v>
                </c:pt>
                <c:pt idx="1919">
                  <c:v>0.46951379577010199</c:v>
                </c:pt>
                <c:pt idx="1920">
                  <c:v>0.46870853996835699</c:v>
                </c:pt>
                <c:pt idx="1921">
                  <c:v>0.46816933784560399</c:v>
                </c:pt>
                <c:pt idx="1922">
                  <c:v>0.46735698727908598</c:v>
                </c:pt>
                <c:pt idx="1923">
                  <c:v>0.46655173147734402</c:v>
                </c:pt>
                <c:pt idx="1924">
                  <c:v>0.46601252935458998</c:v>
                </c:pt>
                <c:pt idx="1925">
                  <c:v>0.465331431936373</c:v>
                </c:pt>
                <c:pt idx="1926">
                  <c:v>0.46452794982582502</c:v>
                </c:pt>
                <c:pt idx="1927">
                  <c:v>0.46398874770307202</c:v>
                </c:pt>
                <c:pt idx="1928">
                  <c:v>0.46304159660586502</c:v>
                </c:pt>
                <c:pt idx="1929">
                  <c:v>0.462371141334809</c:v>
                </c:pt>
                <c:pt idx="1930">
                  <c:v>0.46169004391659402</c:v>
                </c:pt>
                <c:pt idx="1931">
                  <c:v>0.46101781495434602</c:v>
                </c:pt>
                <c:pt idx="1932">
                  <c:v>0.46021433284379498</c:v>
                </c:pt>
                <c:pt idx="1933">
                  <c:v>0.45940020858608399</c:v>
                </c:pt>
                <c:pt idx="1934">
                  <c:v>0.45886100646333</c:v>
                </c:pt>
                <c:pt idx="1935">
                  <c:v>0.45805575066158799</c:v>
                </c:pt>
                <c:pt idx="1936">
                  <c:v>0.45737465324337101</c:v>
                </c:pt>
                <c:pt idx="1937">
                  <c:v>0.45657117113282297</c:v>
                </c:pt>
                <c:pt idx="1938">
                  <c:v>0.45589007371460599</c:v>
                </c:pt>
                <c:pt idx="1939">
                  <c:v>0.45521784475235799</c:v>
                </c:pt>
                <c:pt idx="1940">
                  <c:v>0.45441436264180601</c:v>
                </c:pt>
                <c:pt idx="1941">
                  <c:v>0.45373326522359197</c:v>
                </c:pt>
                <c:pt idx="1942">
                  <c:v>0.45306103626134397</c:v>
                </c:pt>
                <c:pt idx="1943">
                  <c:v>0.45224691200363298</c:v>
                </c:pt>
                <c:pt idx="1944">
                  <c:v>0.45144342989308101</c:v>
                </c:pt>
                <c:pt idx="1945">
                  <c:v>0.45062930563537201</c:v>
                </c:pt>
                <c:pt idx="1946">
                  <c:v>0.44982582352482098</c:v>
                </c:pt>
                <c:pt idx="1947">
                  <c:v>0.44915359456257298</c:v>
                </c:pt>
                <c:pt idx="1948">
                  <c:v>0.44833947030486199</c:v>
                </c:pt>
                <c:pt idx="1949">
                  <c:v>0.44766901503380802</c:v>
                </c:pt>
                <c:pt idx="1950">
                  <c:v>0.44685489077609603</c:v>
                </c:pt>
                <c:pt idx="1951">
                  <c:v>0.44605140866554499</c:v>
                </c:pt>
                <c:pt idx="1952">
                  <c:v>0.445237284407836</c:v>
                </c:pt>
                <c:pt idx="1953">
                  <c:v>0.44443380229728502</c:v>
                </c:pt>
                <c:pt idx="1954">
                  <c:v>0.44375270487907098</c:v>
                </c:pt>
                <c:pt idx="1955">
                  <c:v>0.44294744907732603</c:v>
                </c:pt>
                <c:pt idx="1956">
                  <c:v>0.44213332481961698</c:v>
                </c:pt>
                <c:pt idx="1957">
                  <c:v>0.441329842709066</c:v>
                </c:pt>
                <c:pt idx="1958">
                  <c:v>0.44064874529085102</c:v>
                </c:pt>
                <c:pt idx="1959">
                  <c:v>0.43984526318029998</c:v>
                </c:pt>
                <c:pt idx="1960">
                  <c:v>0.43903113892258799</c:v>
                </c:pt>
                <c:pt idx="1961">
                  <c:v>0.43822765681204001</c:v>
                </c:pt>
                <c:pt idx="1962">
                  <c:v>0.43741353255432802</c:v>
                </c:pt>
                <c:pt idx="1963">
                  <c:v>0.43674130359208002</c:v>
                </c:pt>
                <c:pt idx="1964">
                  <c:v>0.43579592618606799</c:v>
                </c:pt>
                <c:pt idx="1965">
                  <c:v>0.435123697223818</c:v>
                </c:pt>
                <c:pt idx="1966">
                  <c:v>0.43417831981780802</c:v>
                </c:pt>
                <c:pt idx="1967">
                  <c:v>0.43337306401606301</c:v>
                </c:pt>
                <c:pt idx="1968">
                  <c:v>0.43269196659784898</c:v>
                </c:pt>
                <c:pt idx="1969">
                  <c:v>0.43174658919183601</c:v>
                </c:pt>
                <c:pt idx="1970">
                  <c:v>0.43107436022958601</c:v>
                </c:pt>
                <c:pt idx="1971">
                  <c:v>0.43027087811903703</c:v>
                </c:pt>
                <c:pt idx="1972">
                  <c:v>0.42945675386132598</c:v>
                </c:pt>
                <c:pt idx="1973">
                  <c:v>0.428653271750775</c:v>
                </c:pt>
                <c:pt idx="1974">
                  <c:v>0.42783914749306601</c:v>
                </c:pt>
                <c:pt idx="1975">
                  <c:v>0.42702502323535402</c:v>
                </c:pt>
                <c:pt idx="1976">
                  <c:v>0.42608851428530897</c:v>
                </c:pt>
                <c:pt idx="1977">
                  <c:v>0.425143136879296</c:v>
                </c:pt>
                <c:pt idx="1978">
                  <c:v>0.42432901262158701</c:v>
                </c:pt>
                <c:pt idx="1979">
                  <c:v>0.42352553051103597</c:v>
                </c:pt>
                <c:pt idx="1980">
                  <c:v>0.42257837941382997</c:v>
                </c:pt>
                <c:pt idx="1981">
                  <c:v>0.421907924142776</c:v>
                </c:pt>
                <c:pt idx="1982">
                  <c:v>0.42096077304557</c:v>
                </c:pt>
                <c:pt idx="1983">
                  <c:v>0.42014842247905199</c:v>
                </c:pt>
                <c:pt idx="1984">
                  <c:v>0.41934316667730998</c:v>
                </c:pt>
                <c:pt idx="1985">
                  <c:v>0.41852904241959799</c:v>
                </c:pt>
                <c:pt idx="1986">
                  <c:v>0.41758366501358601</c:v>
                </c:pt>
                <c:pt idx="1987">
                  <c:v>0.41678018290303498</c:v>
                </c:pt>
                <c:pt idx="1988">
                  <c:v>0.41596605864532599</c:v>
                </c:pt>
                <c:pt idx="1989">
                  <c:v>0.41516257653477501</c:v>
                </c:pt>
                <c:pt idx="1990">
                  <c:v>0.41421542543756901</c:v>
                </c:pt>
                <c:pt idx="1991">
                  <c:v>0.41327004803155698</c:v>
                </c:pt>
                <c:pt idx="1992">
                  <c:v>0.41246479222981403</c:v>
                </c:pt>
                <c:pt idx="1993">
                  <c:v>0.41165244166329701</c:v>
                </c:pt>
                <c:pt idx="1994">
                  <c:v>0.410847185861554</c:v>
                </c:pt>
                <c:pt idx="1995">
                  <c:v>0.40990180845554203</c:v>
                </c:pt>
                <c:pt idx="1996">
                  <c:v>0.40895643104953</c:v>
                </c:pt>
                <c:pt idx="1997">
                  <c:v>0.40814230679181801</c:v>
                </c:pt>
                <c:pt idx="1998">
                  <c:v>0.40720579784177302</c:v>
                </c:pt>
                <c:pt idx="1999">
                  <c:v>0.40639167358406397</c:v>
                </c:pt>
                <c:pt idx="2000">
                  <c:v>0.405446296178051</c:v>
                </c:pt>
                <c:pt idx="2001">
                  <c:v>0.40464104037630599</c:v>
                </c:pt>
                <c:pt idx="2002">
                  <c:v>0.40382868980978898</c:v>
                </c:pt>
                <c:pt idx="2003">
                  <c:v>0.40302343400804602</c:v>
                </c:pt>
                <c:pt idx="2004">
                  <c:v>0.402078056602034</c:v>
                </c:pt>
                <c:pt idx="2005">
                  <c:v>0.40113090550482799</c:v>
                </c:pt>
                <c:pt idx="2006">
                  <c:v>0.40018552809881602</c:v>
                </c:pt>
                <c:pt idx="2007">
                  <c:v>0.39938204598826499</c:v>
                </c:pt>
                <c:pt idx="2008">
                  <c:v>0.398567921730556</c:v>
                </c:pt>
                <c:pt idx="2009">
                  <c:v>0.39762254432454402</c:v>
                </c:pt>
                <c:pt idx="2010">
                  <c:v>0.39668603537449798</c:v>
                </c:pt>
                <c:pt idx="2011">
                  <c:v>0.39587191111678599</c:v>
                </c:pt>
                <c:pt idx="2012">
                  <c:v>0.39506665531504398</c:v>
                </c:pt>
                <c:pt idx="2013">
                  <c:v>0.39425430474852602</c:v>
                </c:pt>
                <c:pt idx="2014">
                  <c:v>0.39330715365132002</c:v>
                </c:pt>
                <c:pt idx="2015">
                  <c:v>0.39236177624530799</c:v>
                </c:pt>
                <c:pt idx="2016">
                  <c:v>0.391425267295262</c:v>
                </c:pt>
                <c:pt idx="2017">
                  <c:v>0.39047988988924998</c:v>
                </c:pt>
                <c:pt idx="2018">
                  <c:v>0.38953273879204697</c:v>
                </c:pt>
                <c:pt idx="2019">
                  <c:v>0.388587361386034</c:v>
                </c:pt>
                <c:pt idx="2020">
                  <c:v>0.38778210558428899</c:v>
                </c:pt>
                <c:pt idx="2021">
                  <c:v>0.38683672817827702</c:v>
                </c:pt>
                <c:pt idx="2022">
                  <c:v>0.385891350772265</c:v>
                </c:pt>
                <c:pt idx="2023">
                  <c:v>0.38494419967506099</c:v>
                </c:pt>
                <c:pt idx="2024">
                  <c:v>0.38414071756451001</c:v>
                </c:pt>
                <c:pt idx="2025">
                  <c:v>0.38319356646730401</c:v>
                </c:pt>
                <c:pt idx="2026">
                  <c:v>0.382381215900787</c:v>
                </c:pt>
                <c:pt idx="2027">
                  <c:v>0.38130281165528002</c:v>
                </c:pt>
                <c:pt idx="2028">
                  <c:v>0.38036630270523403</c:v>
                </c:pt>
                <c:pt idx="2029">
                  <c:v>0.37941915160802803</c:v>
                </c:pt>
                <c:pt idx="2030">
                  <c:v>0.37860502735031898</c:v>
                </c:pt>
                <c:pt idx="2031">
                  <c:v>0.37765964994430701</c:v>
                </c:pt>
                <c:pt idx="2032">
                  <c:v>0.37685616783375597</c:v>
                </c:pt>
                <c:pt idx="2033">
                  <c:v>0.37590901673654997</c:v>
                </c:pt>
                <c:pt idx="2034">
                  <c:v>0.374963639330537</c:v>
                </c:pt>
                <c:pt idx="2035">
                  <c:v>0.37416015721998902</c:v>
                </c:pt>
                <c:pt idx="2036">
                  <c:v>0.37321300612278302</c:v>
                </c:pt>
                <c:pt idx="2037">
                  <c:v>0.37239888186507097</c:v>
                </c:pt>
                <c:pt idx="2038">
                  <c:v>0.37159539975452299</c:v>
                </c:pt>
                <c:pt idx="2039">
                  <c:v>0.37065002234851002</c:v>
                </c:pt>
                <c:pt idx="2040">
                  <c:v>0.36983589809079898</c:v>
                </c:pt>
                <c:pt idx="2041">
                  <c:v>0.369032415980248</c:v>
                </c:pt>
                <c:pt idx="2042">
                  <c:v>0.36795401173474102</c:v>
                </c:pt>
                <c:pt idx="2043">
                  <c:v>0.36713988747703202</c:v>
                </c:pt>
                <c:pt idx="2044">
                  <c:v>0.36606148323152299</c:v>
                </c:pt>
                <c:pt idx="2045">
                  <c:v>0.36525622742977998</c:v>
                </c:pt>
                <c:pt idx="2046">
                  <c:v>0.36444387686326302</c:v>
                </c:pt>
                <c:pt idx="2047">
                  <c:v>0.36349672576605702</c:v>
                </c:pt>
                <c:pt idx="2048">
                  <c:v>0.36256021681601103</c:v>
                </c:pt>
                <c:pt idx="2049">
                  <c:v>0.36187911939779699</c:v>
                </c:pt>
                <c:pt idx="2050">
                  <c:v>0.360942610447751</c:v>
                </c:pt>
                <c:pt idx="2051">
                  <c:v>0.36012848619004201</c:v>
                </c:pt>
                <c:pt idx="2052">
                  <c:v>0.35931613562352399</c:v>
                </c:pt>
                <c:pt idx="2053">
                  <c:v>0.358379626673479</c:v>
                </c:pt>
                <c:pt idx="2054">
                  <c:v>0.357432475576273</c:v>
                </c:pt>
                <c:pt idx="2055">
                  <c:v>0.35676202030521897</c:v>
                </c:pt>
                <c:pt idx="2056">
                  <c:v>0.35581486920801197</c:v>
                </c:pt>
                <c:pt idx="2057">
                  <c:v>0.35500074495030098</c:v>
                </c:pt>
                <c:pt idx="2058">
                  <c:v>0.35419726283975</c:v>
                </c:pt>
                <c:pt idx="2059">
                  <c:v>0.35338313858204101</c:v>
                </c:pt>
                <c:pt idx="2060">
                  <c:v>0.35257965647148998</c:v>
                </c:pt>
                <c:pt idx="2061">
                  <c:v>0.35176553221378098</c:v>
                </c:pt>
                <c:pt idx="2062">
                  <c:v>0.35095318164726302</c:v>
                </c:pt>
                <c:pt idx="2063">
                  <c:v>0.35014792584551802</c:v>
                </c:pt>
                <c:pt idx="2064">
                  <c:v>0.34933380158780902</c:v>
                </c:pt>
                <c:pt idx="2065">
                  <c:v>0.34853031947725799</c:v>
                </c:pt>
                <c:pt idx="2066">
                  <c:v>0.347716195219549</c:v>
                </c:pt>
                <c:pt idx="2067">
                  <c:v>0.34677968626950301</c:v>
                </c:pt>
                <c:pt idx="2068">
                  <c:v>0.34596733570298599</c:v>
                </c:pt>
                <c:pt idx="2069">
                  <c:v>0.345153211445274</c:v>
                </c:pt>
                <c:pt idx="2070">
                  <c:v>0.344480982483026</c:v>
                </c:pt>
                <c:pt idx="2071">
                  <c:v>0.34367750037247502</c:v>
                </c:pt>
                <c:pt idx="2072">
                  <c:v>0.34273034927527202</c:v>
                </c:pt>
                <c:pt idx="2073">
                  <c:v>0.34205989400421499</c:v>
                </c:pt>
                <c:pt idx="2074">
                  <c:v>0.341245769746503</c:v>
                </c:pt>
                <c:pt idx="2075">
                  <c:v>0.340573540784256</c:v>
                </c:pt>
                <c:pt idx="2076">
                  <c:v>0.33976119021773799</c:v>
                </c:pt>
                <c:pt idx="2077">
                  <c:v>0.33895593441599497</c:v>
                </c:pt>
                <c:pt idx="2078">
                  <c:v>0.33827483699778099</c:v>
                </c:pt>
                <c:pt idx="2079">
                  <c:v>0.33760260803552999</c:v>
                </c:pt>
                <c:pt idx="2080">
                  <c:v>0.33679025746901498</c:v>
                </c:pt>
                <c:pt idx="2081">
                  <c:v>0.33611802850676498</c:v>
                </c:pt>
                <c:pt idx="2082">
                  <c:v>0.33544579954451698</c:v>
                </c:pt>
                <c:pt idx="2083">
                  <c:v>0.33463344897799902</c:v>
                </c:pt>
                <c:pt idx="2084">
                  <c:v>0.33396122001575101</c:v>
                </c:pt>
                <c:pt idx="2085">
                  <c:v>0.33315773790519998</c:v>
                </c:pt>
                <c:pt idx="2086">
                  <c:v>0.332476640486986</c:v>
                </c:pt>
                <c:pt idx="2087">
                  <c:v>0.331804411524735</c:v>
                </c:pt>
                <c:pt idx="2088">
                  <c:v>0.331132182562488</c:v>
                </c:pt>
                <c:pt idx="2089">
                  <c:v>0.33045108514427302</c:v>
                </c:pt>
                <c:pt idx="2090">
                  <c:v>0.32964760303372198</c:v>
                </c:pt>
                <c:pt idx="2091">
                  <c:v>0.32870045193651598</c:v>
                </c:pt>
                <c:pt idx="2092">
                  <c:v>0.32816124981376199</c:v>
                </c:pt>
                <c:pt idx="2093">
                  <c:v>0.32749079454270802</c:v>
                </c:pt>
                <c:pt idx="2094">
                  <c:v>0.32680969712449098</c:v>
                </c:pt>
                <c:pt idx="2095">
                  <c:v>0.32613746816224398</c:v>
                </c:pt>
                <c:pt idx="2096">
                  <c:v>0.32546523919999598</c:v>
                </c:pt>
                <c:pt idx="2097">
                  <c:v>0.32492603707724199</c:v>
                </c:pt>
                <c:pt idx="2098">
                  <c:v>0.32425380811499199</c:v>
                </c:pt>
                <c:pt idx="2099">
                  <c:v>0.323714605992239</c:v>
                </c:pt>
                <c:pt idx="2100">
                  <c:v>0.32317540386948501</c:v>
                </c:pt>
                <c:pt idx="2101">
                  <c:v>0.32249430645127097</c:v>
                </c:pt>
                <c:pt idx="2102">
                  <c:v>0.32195510432851698</c:v>
                </c:pt>
                <c:pt idx="2103">
                  <c:v>0.32141590220576399</c:v>
                </c:pt>
                <c:pt idx="2104">
                  <c:v>0.32074544693470702</c:v>
                </c:pt>
                <c:pt idx="2105">
                  <c:v>0.32007321797245902</c:v>
                </c:pt>
                <c:pt idx="2106">
                  <c:v>0.31953401584970598</c:v>
                </c:pt>
                <c:pt idx="2107">
                  <c:v>0.31899481372695299</c:v>
                </c:pt>
                <c:pt idx="2108">
                  <c:v>0.31831371630873601</c:v>
                </c:pt>
                <c:pt idx="2109">
                  <c:v>0.31791640948144301</c:v>
                </c:pt>
                <c:pt idx="2110">
                  <c:v>0.317366565211532</c:v>
                </c:pt>
                <c:pt idx="2111">
                  <c:v>0.31696925838424</c:v>
                </c:pt>
                <c:pt idx="2112">
                  <c:v>0.31628816096602302</c:v>
                </c:pt>
                <c:pt idx="2113">
                  <c:v>0.31589085413873103</c:v>
                </c:pt>
                <c:pt idx="2114">
                  <c:v>0.31535165201597698</c:v>
                </c:pt>
                <c:pt idx="2115">
                  <c:v>0.31481244989322399</c:v>
                </c:pt>
                <c:pt idx="2116">
                  <c:v>0.314273247770471</c:v>
                </c:pt>
                <c:pt idx="2117">
                  <c:v>0.31359215035225602</c:v>
                </c:pt>
                <c:pt idx="2118">
                  <c:v>0.31305294822950303</c:v>
                </c:pt>
                <c:pt idx="2119">
                  <c:v>0.31278866824170498</c:v>
                </c:pt>
                <c:pt idx="2120">
                  <c:v>0.31224946611895099</c:v>
                </c:pt>
                <c:pt idx="2121">
                  <c:v>0.311710263996198</c:v>
                </c:pt>
                <c:pt idx="2122">
                  <c:v>0.31130231502174499</c:v>
                </c:pt>
                <c:pt idx="2123">
                  <c:v>0.31089613973848701</c:v>
                </c:pt>
                <c:pt idx="2124">
                  <c:v>0.31048996445523003</c:v>
                </c:pt>
                <c:pt idx="2125">
                  <c:v>0.31009265762793797</c:v>
                </c:pt>
                <c:pt idx="2126">
                  <c:v>0.30941156020972099</c:v>
                </c:pt>
                <c:pt idx="2127">
                  <c:v>0.30901247969123702</c:v>
                </c:pt>
                <c:pt idx="2128">
                  <c:v>0.30873933124747299</c:v>
                </c:pt>
                <c:pt idx="2129">
                  <c:v>0.30820012912472</c:v>
                </c:pt>
                <c:pt idx="2130">
                  <c:v>0.30779218015026699</c:v>
                </c:pt>
                <c:pt idx="2131">
                  <c:v>0.30738600486700801</c:v>
                </c:pt>
                <c:pt idx="2132">
                  <c:v>0.30698869803971601</c:v>
                </c:pt>
                <c:pt idx="2133">
                  <c:v>0.30644949591696302</c:v>
                </c:pt>
                <c:pt idx="2134">
                  <c:v>0.30604332063370399</c:v>
                </c:pt>
                <c:pt idx="2135">
                  <c:v>0.30576839849874798</c:v>
                </c:pt>
                <c:pt idx="2136">
                  <c:v>0.30537109167145599</c:v>
                </c:pt>
                <c:pt idx="2137">
                  <c:v>0.30509616953649998</c:v>
                </c:pt>
                <c:pt idx="2138">
                  <c:v>0.304831889548702</c:v>
                </c:pt>
                <c:pt idx="2139">
                  <c:v>0.304292687425949</c:v>
                </c:pt>
                <c:pt idx="2140">
                  <c:v>0.30388651214269002</c:v>
                </c:pt>
                <c:pt idx="2141">
                  <c:v>0.30361159000773402</c:v>
                </c:pt>
                <c:pt idx="2142">
                  <c:v>0.30307238788498098</c:v>
                </c:pt>
                <c:pt idx="2143">
                  <c:v>0.30280633420599001</c:v>
                </c:pt>
                <c:pt idx="2144">
                  <c:v>0.30240015892273098</c:v>
                </c:pt>
                <c:pt idx="2145">
                  <c:v>0.301993983639472</c:v>
                </c:pt>
                <c:pt idx="2146">
                  <c:v>0.30172792996048298</c:v>
                </c:pt>
                <c:pt idx="2147">
                  <c:v>0.301321754677224</c:v>
                </c:pt>
                <c:pt idx="2148">
                  <c:v>0.30104683254226799</c:v>
                </c:pt>
                <c:pt idx="2149">
                  <c:v>0.300649525714976</c:v>
                </c:pt>
                <c:pt idx="2150">
                  <c:v>0.30011032359222301</c:v>
                </c:pt>
                <c:pt idx="2151">
                  <c:v>0.29983717514845798</c:v>
                </c:pt>
                <c:pt idx="2152">
                  <c:v>0.29942922617400602</c:v>
                </c:pt>
                <c:pt idx="2153">
                  <c:v>0.29916494618621098</c:v>
                </c:pt>
                <c:pt idx="2154">
                  <c:v>0.29889002405125198</c:v>
                </c:pt>
                <c:pt idx="2155">
                  <c:v>0.29862574406345699</c:v>
                </c:pt>
                <c:pt idx="2156">
                  <c:v>0.29821956878019801</c:v>
                </c:pt>
                <c:pt idx="2157">
                  <c:v>0.29794464664524001</c:v>
                </c:pt>
                <c:pt idx="2158">
                  <c:v>0.29768036665744502</c:v>
                </c:pt>
                <c:pt idx="2159">
                  <c:v>0.29727241768299201</c:v>
                </c:pt>
                <c:pt idx="2160">
                  <c:v>0.29700813769519402</c:v>
                </c:pt>
                <c:pt idx="2161">
                  <c:v>0.29673321556023902</c:v>
                </c:pt>
                <c:pt idx="2162">
                  <c:v>0.29646893557244097</c:v>
                </c:pt>
                <c:pt idx="2163">
                  <c:v>0.29619401343748603</c:v>
                </c:pt>
                <c:pt idx="2164">
                  <c:v>0.29578783815422699</c:v>
                </c:pt>
                <c:pt idx="2165">
                  <c:v>0.29552178447523503</c:v>
                </c:pt>
                <c:pt idx="2166">
                  <c:v>0.295248636031473</c:v>
                </c:pt>
                <c:pt idx="2167">
                  <c:v>0.29498258235248198</c:v>
                </c:pt>
                <c:pt idx="2168">
                  <c:v>0.29470943390872001</c:v>
                </c:pt>
                <c:pt idx="2169">
                  <c:v>0.29431212708142801</c:v>
                </c:pt>
                <c:pt idx="2170">
                  <c:v>0.293904178106975</c:v>
                </c:pt>
                <c:pt idx="2171">
                  <c:v>0.29363102966321297</c:v>
                </c:pt>
                <c:pt idx="2172">
                  <c:v>0.29336497598422201</c:v>
                </c:pt>
                <c:pt idx="2173">
                  <c:v>0.29309182754045698</c:v>
                </c:pt>
                <c:pt idx="2174">
                  <c:v>0.29282577386146802</c:v>
                </c:pt>
                <c:pt idx="2175">
                  <c:v>0.29241959857820898</c:v>
                </c:pt>
                <c:pt idx="2176">
                  <c:v>0.29214467644325398</c:v>
                </c:pt>
                <c:pt idx="2177">
                  <c:v>0.292013423294951</c:v>
                </c:pt>
                <c:pt idx="2178">
                  <c:v>0.29188039645545599</c:v>
                </c:pt>
                <c:pt idx="2179">
                  <c:v>0.29160547432049999</c:v>
                </c:pt>
                <c:pt idx="2180">
                  <c:v>0.29120816749320799</c:v>
                </c:pt>
                <c:pt idx="2181">
                  <c:v>0.29093324535824999</c:v>
                </c:pt>
                <c:pt idx="2182">
                  <c:v>0.29080199220994901</c:v>
                </c:pt>
                <c:pt idx="2183">
                  <c:v>0.290394043235497</c:v>
                </c:pt>
                <c:pt idx="2184">
                  <c:v>0.29026279008719602</c:v>
                </c:pt>
                <c:pt idx="2185">
                  <c:v>0.28985484111274301</c:v>
                </c:pt>
                <c:pt idx="2186">
                  <c:v>0.28959056112494602</c:v>
                </c:pt>
                <c:pt idx="2187">
                  <c:v>0.28931563898999002</c:v>
                </c:pt>
                <c:pt idx="2188">
                  <c:v>0.28905135900219198</c:v>
                </c:pt>
                <c:pt idx="2189">
                  <c:v>0.28877643686723697</c:v>
                </c:pt>
                <c:pt idx="2190">
                  <c:v>0.288503288423472</c:v>
                </c:pt>
                <c:pt idx="2191">
                  <c:v>0.28823723474448298</c:v>
                </c:pt>
                <c:pt idx="2192">
                  <c:v>0.28796408630071901</c:v>
                </c:pt>
                <c:pt idx="2193">
                  <c:v>0.28769803262172999</c:v>
                </c:pt>
                <c:pt idx="2194">
                  <c:v>0.28756677947342701</c:v>
                </c:pt>
                <c:pt idx="2195">
                  <c:v>0.28729185733847101</c:v>
                </c:pt>
                <c:pt idx="2196">
                  <c:v>0.28702757735067302</c:v>
                </c:pt>
                <c:pt idx="2197">
                  <c:v>0.28688568205521198</c:v>
                </c:pt>
                <c:pt idx="2198">
                  <c:v>0.28661962837622301</c:v>
                </c:pt>
                <c:pt idx="2199">
                  <c:v>0.28634647993245899</c:v>
                </c:pt>
                <c:pt idx="2200">
                  <c:v>0.28608042625346702</c:v>
                </c:pt>
                <c:pt idx="2201">
                  <c:v>0.28580550411851102</c:v>
                </c:pt>
                <c:pt idx="2202">
                  <c:v>0.28554122413071398</c:v>
                </c:pt>
                <c:pt idx="2203">
                  <c:v>0.28540819729121902</c:v>
                </c:pt>
                <c:pt idx="2204">
                  <c:v>0.285135048847455</c:v>
                </c:pt>
                <c:pt idx="2205">
                  <c:v>0.28472709987300499</c:v>
                </c:pt>
                <c:pt idx="2206">
                  <c:v>0.284462819885207</c:v>
                </c:pt>
                <c:pt idx="2207">
                  <c:v>0.284187897750251</c:v>
                </c:pt>
                <c:pt idx="2208">
                  <c:v>0.28405664460194802</c:v>
                </c:pt>
                <c:pt idx="2209">
                  <c:v>0.28378172246699201</c:v>
                </c:pt>
                <c:pt idx="2210">
                  <c:v>0.28338441563970002</c:v>
                </c:pt>
                <c:pt idx="2211">
                  <c:v>0.28310949350474501</c:v>
                </c:pt>
                <c:pt idx="2212">
                  <c:v>0.28297824035644098</c:v>
                </c:pt>
                <c:pt idx="2213">
                  <c:v>0.28270331822148598</c:v>
                </c:pt>
                <c:pt idx="2214">
                  <c:v>0.28257029138198902</c:v>
                </c:pt>
                <c:pt idx="2215">
                  <c:v>0.28230601139419398</c:v>
                </c:pt>
                <c:pt idx="2216">
                  <c:v>0.28203108925923498</c:v>
                </c:pt>
                <c:pt idx="2217">
                  <c:v>0.28176680927143999</c:v>
                </c:pt>
                <c:pt idx="2218">
                  <c:v>0.281624913975977</c:v>
                </c:pt>
                <c:pt idx="2219">
                  <c:v>0.28136063398818101</c:v>
                </c:pt>
                <c:pt idx="2220">
                  <c:v>0.28108571185322301</c:v>
                </c:pt>
                <c:pt idx="2221">
                  <c:v>0.280952685013729</c:v>
                </c:pt>
                <c:pt idx="2222">
                  <c:v>0.28068840502593101</c:v>
                </c:pt>
                <c:pt idx="2223">
                  <c:v>0.28041348289097501</c:v>
                </c:pt>
                <c:pt idx="2224">
                  <c:v>0.28014920290317702</c:v>
                </c:pt>
                <c:pt idx="2225">
                  <c:v>0.27987428076822202</c:v>
                </c:pt>
                <c:pt idx="2226">
                  <c:v>0.27961000078042397</c:v>
                </c:pt>
                <c:pt idx="2227">
                  <c:v>0.27933507864546803</c:v>
                </c:pt>
                <c:pt idx="2228">
                  <c:v>0.27907079865767098</c:v>
                </c:pt>
                <c:pt idx="2229">
                  <c:v>0.27892890336220999</c:v>
                </c:pt>
                <c:pt idx="2230">
                  <c:v>0.27866284968322103</c:v>
                </c:pt>
                <c:pt idx="2231">
                  <c:v>0.27852095438775698</c:v>
                </c:pt>
                <c:pt idx="2232">
                  <c:v>0.27825667439996199</c:v>
                </c:pt>
                <c:pt idx="2233">
                  <c:v>0.27798175226500399</c:v>
                </c:pt>
                <c:pt idx="2234">
                  <c:v>0.277717472277208</c:v>
                </c:pt>
                <c:pt idx="2235">
                  <c:v>0.27717827015445301</c:v>
                </c:pt>
                <c:pt idx="2236">
                  <c:v>0.27623289274844298</c:v>
                </c:pt>
                <c:pt idx="2237">
                  <c:v>0.27582494377398997</c:v>
                </c:pt>
                <c:pt idx="2238">
                  <c:v>0.27528574165123698</c:v>
                </c:pt>
                <c:pt idx="2239">
                  <c:v>0.27502146166343899</c:v>
                </c:pt>
                <c:pt idx="2240">
                  <c:v>0.27488843482394498</c:v>
                </c:pt>
                <c:pt idx="2241">
                  <c:v>0.27461528638018001</c:v>
                </c:pt>
                <c:pt idx="2242">
                  <c:v>0.274482259540686</c:v>
                </c:pt>
                <c:pt idx="2243">
                  <c:v>0.27420733740573</c:v>
                </c:pt>
                <c:pt idx="2244">
                  <c:v>0.27380116212247102</c:v>
                </c:pt>
                <c:pt idx="2245">
                  <c:v>0.27366813528297401</c:v>
                </c:pt>
                <c:pt idx="2246">
                  <c:v>0.27353510844348</c:v>
                </c:pt>
                <c:pt idx="2247">
                  <c:v>0.27312893316022102</c:v>
                </c:pt>
                <c:pt idx="2248">
                  <c:v>0.27299590632072601</c:v>
                </c:pt>
                <c:pt idx="2249">
                  <c:v>0.27286465317242597</c:v>
                </c:pt>
                <c:pt idx="2250">
                  <c:v>0.27272275787696398</c:v>
                </c:pt>
                <c:pt idx="2251">
                  <c:v>0.27245670419797302</c:v>
                </c:pt>
                <c:pt idx="2252">
                  <c:v>0.27218355575420899</c:v>
                </c:pt>
                <c:pt idx="2253">
                  <c:v>0.271786248926916</c:v>
                </c:pt>
                <c:pt idx="2254">
                  <c:v>0.27151132679196099</c:v>
                </c:pt>
                <c:pt idx="2255">
                  <c:v>0.27137829995246598</c:v>
                </c:pt>
                <c:pt idx="2256">
                  <c:v>0.27110515150870201</c:v>
                </c:pt>
                <c:pt idx="2257">
                  <c:v>0.27083909782971299</c:v>
                </c:pt>
                <c:pt idx="2258">
                  <c:v>0.27070784468140902</c:v>
                </c:pt>
                <c:pt idx="2259">
                  <c:v>0.27043292254645401</c:v>
                </c:pt>
                <c:pt idx="2260">
                  <c:v>0.27016864255865602</c:v>
                </c:pt>
                <c:pt idx="2261">
                  <c:v>0.26989372042370002</c:v>
                </c:pt>
                <c:pt idx="2262">
                  <c:v>0.26976069358420601</c:v>
                </c:pt>
                <c:pt idx="2263">
                  <c:v>0.26948754514044199</c:v>
                </c:pt>
                <c:pt idx="2264">
                  <c:v>0.26922149146145002</c:v>
                </c:pt>
                <c:pt idx="2265">
                  <c:v>0.26907959616598898</c:v>
                </c:pt>
                <c:pt idx="2266">
                  <c:v>0.26881531617819399</c:v>
                </c:pt>
                <c:pt idx="2267">
                  <c:v>0.26868228933869698</c:v>
                </c:pt>
                <c:pt idx="2268">
                  <c:v>0.268276114055438</c:v>
                </c:pt>
                <c:pt idx="2269">
                  <c:v>0.26814308721594299</c:v>
                </c:pt>
                <c:pt idx="2270">
                  <c:v>0.268001191920482</c:v>
                </c:pt>
                <c:pt idx="2271">
                  <c:v>0.26773691193268401</c:v>
                </c:pt>
                <c:pt idx="2272">
                  <c:v>0.26746198979772901</c:v>
                </c:pt>
                <c:pt idx="2273">
                  <c:v>0.267328962958234</c:v>
                </c:pt>
                <c:pt idx="2274">
                  <c:v>0.26706468297043701</c:v>
                </c:pt>
                <c:pt idx="2275">
                  <c:v>0.26692278767497601</c:v>
                </c:pt>
                <c:pt idx="2276">
                  <c:v>0.26652548084768302</c:v>
                </c:pt>
                <c:pt idx="2277">
                  <c:v>0.26625055871272701</c:v>
                </c:pt>
                <c:pt idx="2278">
                  <c:v>0.26611930556442398</c:v>
                </c:pt>
                <c:pt idx="2279">
                  <c:v>0.26584438342946898</c:v>
                </c:pt>
                <c:pt idx="2280">
                  <c:v>0.26558010344167099</c:v>
                </c:pt>
                <c:pt idx="2281">
                  <c:v>0.26544707660217598</c:v>
                </c:pt>
                <c:pt idx="2282">
                  <c:v>0.26517215446721798</c:v>
                </c:pt>
                <c:pt idx="2283">
                  <c:v>0.265040901318918</c:v>
                </c:pt>
                <c:pt idx="2284">
                  <c:v>0.264765979183962</c:v>
                </c:pt>
                <c:pt idx="2285">
                  <c:v>0.26450169919616401</c:v>
                </c:pt>
                <c:pt idx="2286">
                  <c:v>0.26435980390070302</c:v>
                </c:pt>
                <c:pt idx="2287">
                  <c:v>0.264093750221711</c:v>
                </c:pt>
                <c:pt idx="2288">
                  <c:v>0.264093750221711</c:v>
                </c:pt>
                <c:pt idx="2289">
                  <c:v>0.26382060177795003</c:v>
                </c:pt>
                <c:pt idx="2290">
                  <c:v>0.26355454809895801</c:v>
                </c:pt>
                <c:pt idx="2291">
                  <c:v>0.26314837281569903</c:v>
                </c:pt>
                <c:pt idx="2292">
                  <c:v>0.26301534597620502</c:v>
                </c:pt>
                <c:pt idx="2293">
                  <c:v>0.26288409282790398</c:v>
                </c:pt>
                <c:pt idx="2294">
                  <c:v>0.26260917069294598</c:v>
                </c:pt>
                <c:pt idx="2295">
                  <c:v>0.26234311701395702</c:v>
                </c:pt>
                <c:pt idx="2296">
                  <c:v>0.26220122171849602</c:v>
                </c:pt>
                <c:pt idx="2297">
                  <c:v>0.26206996857019299</c:v>
                </c:pt>
                <c:pt idx="2298">
                  <c:v>0.26180391489120403</c:v>
                </c:pt>
                <c:pt idx="2299">
                  <c:v>0.261530766447439</c:v>
                </c:pt>
                <c:pt idx="2300">
                  <c:v>0.26126471276844798</c:v>
                </c:pt>
                <c:pt idx="2301">
                  <c:v>0.26112281747298699</c:v>
                </c:pt>
                <c:pt idx="2302">
                  <c:v>0.260858537485191</c:v>
                </c:pt>
                <c:pt idx="2303">
                  <c:v>0.260583615350233</c:v>
                </c:pt>
                <c:pt idx="2304">
                  <c:v>0.26031933536243501</c:v>
                </c:pt>
                <c:pt idx="2305">
                  <c:v>0.26004441322748001</c:v>
                </c:pt>
                <c:pt idx="2306">
                  <c:v>0.25991316007917897</c:v>
                </c:pt>
                <c:pt idx="2307">
                  <c:v>0.25978013323968202</c:v>
                </c:pt>
                <c:pt idx="2308">
                  <c:v>0.25937395795642598</c:v>
                </c:pt>
                <c:pt idx="2309">
                  <c:v>0.25909903582146798</c:v>
                </c:pt>
                <c:pt idx="2310">
                  <c:v>0.25896600898197297</c:v>
                </c:pt>
                <c:pt idx="2311">
                  <c:v>0.25883475583366999</c:v>
                </c:pt>
                <c:pt idx="2312">
                  <c:v>0.25870172899417498</c:v>
                </c:pt>
                <c:pt idx="2313">
                  <c:v>0.25842680685921998</c:v>
                </c:pt>
                <c:pt idx="2314">
                  <c:v>0.258295553710916</c:v>
                </c:pt>
                <c:pt idx="2315">
                  <c:v>0.258020631575961</c:v>
                </c:pt>
                <c:pt idx="2316">
                  <c:v>0.257623324748669</c:v>
                </c:pt>
                <c:pt idx="2317">
                  <c:v>0.25748142945320701</c:v>
                </c:pt>
                <c:pt idx="2318">
                  <c:v>0.257348402613713</c:v>
                </c:pt>
                <c:pt idx="2319">
                  <c:v>0.25708412262591501</c:v>
                </c:pt>
                <c:pt idx="2320">
                  <c:v>0.25680920049096001</c:v>
                </c:pt>
                <c:pt idx="2321">
                  <c:v>0.25654492050316202</c:v>
                </c:pt>
                <c:pt idx="2322">
                  <c:v>0.25640302520770097</c:v>
                </c:pt>
                <c:pt idx="2323">
                  <c:v>0.25613697152870901</c:v>
                </c:pt>
                <c:pt idx="2324">
                  <c:v>0.25600571838040798</c:v>
                </c:pt>
                <c:pt idx="2325">
                  <c:v>0.25586382308494698</c:v>
                </c:pt>
                <c:pt idx="2326">
                  <c:v>0.25559776940595602</c:v>
                </c:pt>
                <c:pt idx="2327">
                  <c:v>0.25519159412269699</c:v>
                </c:pt>
                <c:pt idx="2328">
                  <c:v>0.25519159412269699</c:v>
                </c:pt>
                <c:pt idx="2329">
                  <c:v>0.25505856728320198</c:v>
                </c:pt>
                <c:pt idx="2330">
                  <c:v>0.25465239199994399</c:v>
                </c:pt>
                <c:pt idx="2331">
                  <c:v>0.25437746986498799</c:v>
                </c:pt>
                <c:pt idx="2332">
                  <c:v>0.25424621671668501</c:v>
                </c:pt>
                <c:pt idx="2333">
                  <c:v>0.25398016303769599</c:v>
                </c:pt>
                <c:pt idx="2334">
                  <c:v>0.25370701459393102</c:v>
                </c:pt>
                <c:pt idx="2335">
                  <c:v>0.25357398775443701</c:v>
                </c:pt>
                <c:pt idx="2336">
                  <c:v>0.25329906561948101</c:v>
                </c:pt>
                <c:pt idx="2337">
                  <c:v>0.25316781247117798</c:v>
                </c:pt>
                <c:pt idx="2338">
                  <c:v>0.25290175879218901</c:v>
                </c:pt>
                <c:pt idx="2339">
                  <c:v>0.25262861034842499</c:v>
                </c:pt>
                <c:pt idx="2340">
                  <c:v>0.25249558350892998</c:v>
                </c:pt>
                <c:pt idx="2341">
                  <c:v>0.25222066137397198</c:v>
                </c:pt>
                <c:pt idx="2342">
                  <c:v>0.252089408225671</c:v>
                </c:pt>
                <c:pt idx="2343">
                  <c:v>0.25195638138617699</c:v>
                </c:pt>
                <c:pt idx="2344">
                  <c:v>0.25168145925121899</c:v>
                </c:pt>
                <c:pt idx="2345">
                  <c:v>0.251417179263423</c:v>
                </c:pt>
                <c:pt idx="2346">
                  <c:v>0.25128415242392599</c:v>
                </c:pt>
                <c:pt idx="2347">
                  <c:v>0.251142257128465</c:v>
                </c:pt>
                <c:pt idx="2348">
                  <c:v>0.25100923028897099</c:v>
                </c:pt>
                <c:pt idx="2349">
                  <c:v>0.250744950301173</c:v>
                </c:pt>
                <c:pt idx="2350">
                  <c:v>0.250470028166217</c:v>
                </c:pt>
                <c:pt idx="2351">
                  <c:v>0.25033877501791402</c:v>
                </c:pt>
                <c:pt idx="2352">
                  <c:v>0.25006385288295802</c:v>
                </c:pt>
                <c:pt idx="2353">
                  <c:v>0.249930826043464</c:v>
                </c:pt>
                <c:pt idx="2354">
                  <c:v>0.24965767759970001</c:v>
                </c:pt>
                <c:pt idx="2355">
                  <c:v>0.249524650760205</c:v>
                </c:pt>
                <c:pt idx="2356">
                  <c:v>0.24926037077240701</c:v>
                </c:pt>
                <c:pt idx="2357">
                  <c:v>0.24898544863745201</c:v>
                </c:pt>
                <c:pt idx="2358">
                  <c:v>0.248852421797957</c:v>
                </c:pt>
                <c:pt idx="2359">
                  <c:v>0.248579273354193</c:v>
                </c:pt>
                <c:pt idx="2360">
                  <c:v>0.24844624651469799</c:v>
                </c:pt>
                <c:pt idx="2361">
                  <c:v>0.248181966526901</c:v>
                </c:pt>
                <c:pt idx="2362">
                  <c:v>0.24804007123143901</c:v>
                </c:pt>
                <c:pt idx="2363">
                  <c:v>0.24777401755244799</c:v>
                </c:pt>
                <c:pt idx="2364">
                  <c:v>0.24764276440414701</c:v>
                </c:pt>
                <c:pt idx="2365">
                  <c:v>0.247234815429695</c:v>
                </c:pt>
                <c:pt idx="2366">
                  <c:v>0.24710356228139399</c:v>
                </c:pt>
                <c:pt idx="2367">
                  <c:v>0.246961666985933</c:v>
                </c:pt>
                <c:pt idx="2368">
                  <c:v>0.24682864014643599</c:v>
                </c:pt>
                <c:pt idx="2369">
                  <c:v>0.24656436015864</c:v>
                </c:pt>
                <c:pt idx="2370">
                  <c:v>0.24642246486317901</c:v>
                </c:pt>
                <c:pt idx="2371">
                  <c:v>0.24615641118418799</c:v>
                </c:pt>
                <c:pt idx="2372">
                  <c:v>0.24602515803588701</c:v>
                </c:pt>
                <c:pt idx="2373">
                  <c:v>0.24575023590092901</c:v>
                </c:pt>
                <c:pt idx="2374">
                  <c:v>0.24548595591313099</c:v>
                </c:pt>
                <c:pt idx="2375">
                  <c:v>0.24534406061767</c:v>
                </c:pt>
                <c:pt idx="2376">
                  <c:v>0.24507800693868101</c:v>
                </c:pt>
                <c:pt idx="2377">
                  <c:v>0.24480308480372301</c:v>
                </c:pt>
                <c:pt idx="2378">
                  <c:v>0.244671831655422</c:v>
                </c:pt>
                <c:pt idx="2379">
                  <c:v>0.24453880481592799</c:v>
                </c:pt>
                <c:pt idx="2380">
                  <c:v>0.24426388268096899</c:v>
                </c:pt>
                <c:pt idx="2381">
                  <c:v>0.24413262953266901</c:v>
                </c:pt>
                <c:pt idx="2382">
                  <c:v>0.24385770739771101</c:v>
                </c:pt>
                <c:pt idx="2383">
                  <c:v>0.24359342740991499</c:v>
                </c:pt>
                <c:pt idx="2384">
                  <c:v>0.24331850527495699</c:v>
                </c:pt>
                <c:pt idx="2385">
                  <c:v>0.24331850527495699</c:v>
                </c:pt>
                <c:pt idx="2386">
                  <c:v>0.24318547843546301</c:v>
                </c:pt>
                <c:pt idx="2387">
                  <c:v>0.24292119844766499</c:v>
                </c:pt>
                <c:pt idx="2388">
                  <c:v>0.24264627631270899</c:v>
                </c:pt>
                <c:pt idx="2389">
                  <c:v>0.242381996324912</c:v>
                </c:pt>
                <c:pt idx="2390">
                  <c:v>0.242381996324912</c:v>
                </c:pt>
                <c:pt idx="2391">
                  <c:v>0.242107074189956</c:v>
                </c:pt>
                <c:pt idx="2392">
                  <c:v>0.24184279420215801</c:v>
                </c:pt>
                <c:pt idx="2393">
                  <c:v>0.24156787206720301</c:v>
                </c:pt>
                <c:pt idx="2394">
                  <c:v>0.24130359207940499</c:v>
                </c:pt>
                <c:pt idx="2395">
                  <c:v>0.24102866994444899</c:v>
                </c:pt>
                <c:pt idx="2396">
                  <c:v>0.24089741679614601</c:v>
                </c:pt>
                <c:pt idx="2397">
                  <c:v>0.24062249466119001</c:v>
                </c:pt>
                <c:pt idx="2398">
                  <c:v>0.240489467821696</c:v>
                </c:pt>
                <c:pt idx="2399">
                  <c:v>0.24035821467339299</c:v>
                </c:pt>
                <c:pt idx="2400">
                  <c:v>0.24008329253843699</c:v>
                </c:pt>
                <c:pt idx="2401">
                  <c:v>0.239819012550639</c:v>
                </c:pt>
                <c:pt idx="2402">
                  <c:v>0.23967711725517801</c:v>
                </c:pt>
                <c:pt idx="2403">
                  <c:v>0.239544090415684</c:v>
                </c:pt>
                <c:pt idx="2404">
                  <c:v>0.23941106357618699</c:v>
                </c:pt>
                <c:pt idx="2405">
                  <c:v>0.23913614144123099</c:v>
                </c:pt>
                <c:pt idx="2406">
                  <c:v>0.238871861453433</c:v>
                </c:pt>
                <c:pt idx="2407">
                  <c:v>0.238596939318478</c:v>
                </c:pt>
                <c:pt idx="2408">
                  <c:v>0.23846568617017699</c:v>
                </c:pt>
                <c:pt idx="2409">
                  <c:v>0.238199632491185</c:v>
                </c:pt>
                <c:pt idx="2410">
                  <c:v>0.23792648404742101</c:v>
                </c:pt>
                <c:pt idx="2411">
                  <c:v>0.23766043036843201</c:v>
                </c:pt>
                <c:pt idx="2412">
                  <c:v>0.23751853507297099</c:v>
                </c:pt>
                <c:pt idx="2413">
                  <c:v>0.23738728192466799</c:v>
                </c:pt>
                <c:pt idx="2414">
                  <c:v>0.237254255085173</c:v>
                </c:pt>
                <c:pt idx="2415">
                  <c:v>0.23712122824567899</c:v>
                </c:pt>
                <c:pt idx="2416">
                  <c:v>0.23671505296241999</c:v>
                </c:pt>
                <c:pt idx="2417">
                  <c:v>0.236848079801914</c:v>
                </c:pt>
                <c:pt idx="2418">
                  <c:v>0.23644013082746401</c:v>
                </c:pt>
                <c:pt idx="2419">
                  <c:v>0.236175850839666</c:v>
                </c:pt>
                <c:pt idx="2420">
                  <c:v>0.235900928704708</c:v>
                </c:pt>
                <c:pt idx="2421">
                  <c:v>0.23576967555640699</c:v>
                </c:pt>
                <c:pt idx="2422">
                  <c:v>0.23563664871691301</c:v>
                </c:pt>
                <c:pt idx="2423">
                  <c:v>0.23536172658195501</c:v>
                </c:pt>
                <c:pt idx="2424">
                  <c:v>0.235230473433654</c:v>
                </c:pt>
                <c:pt idx="2425">
                  <c:v>0.23509744659415999</c:v>
                </c:pt>
                <c:pt idx="2426">
                  <c:v>0.23482252445920099</c:v>
                </c:pt>
                <c:pt idx="2427">
                  <c:v>0.234558244471406</c:v>
                </c:pt>
                <c:pt idx="2428">
                  <c:v>0.23441634917594301</c:v>
                </c:pt>
                <c:pt idx="2429">
                  <c:v>0.23415206918814699</c:v>
                </c:pt>
                <c:pt idx="2430">
                  <c:v>0.23387714705318899</c:v>
                </c:pt>
                <c:pt idx="2431">
                  <c:v>0.23374412021369501</c:v>
                </c:pt>
                <c:pt idx="2432">
                  <c:v>0.23347984022589699</c:v>
                </c:pt>
                <c:pt idx="2433">
                  <c:v>0.233337944930436</c:v>
                </c:pt>
                <c:pt idx="2434">
                  <c:v>0.23307189125144701</c:v>
                </c:pt>
                <c:pt idx="2435">
                  <c:v>0.232940638103144</c:v>
                </c:pt>
                <c:pt idx="2436">
                  <c:v>0.232665715968188</c:v>
                </c:pt>
                <c:pt idx="2437">
                  <c:v>0.23240143598039001</c:v>
                </c:pt>
                <c:pt idx="2438">
                  <c:v>0.23225954068492899</c:v>
                </c:pt>
                <c:pt idx="2439">
                  <c:v>0.23212651384543501</c:v>
                </c:pt>
                <c:pt idx="2440">
                  <c:v>0.23186223385763699</c:v>
                </c:pt>
                <c:pt idx="2441">
                  <c:v>0.23158731172268099</c:v>
                </c:pt>
                <c:pt idx="2442">
                  <c:v>0.231323031734884</c:v>
                </c:pt>
                <c:pt idx="2443">
                  <c:v>0.23118113643942201</c:v>
                </c:pt>
                <c:pt idx="2444">
                  <c:v>0.23091508276043099</c:v>
                </c:pt>
                <c:pt idx="2445">
                  <c:v>0.23077318746497</c:v>
                </c:pt>
                <c:pt idx="2446">
                  <c:v>0.23050890747717401</c:v>
                </c:pt>
                <c:pt idx="2447">
                  <c:v>0.230375880637677</c:v>
                </c:pt>
                <c:pt idx="2448">
                  <c:v>0.23023398534221601</c:v>
                </c:pt>
                <c:pt idx="2449">
                  <c:v>0.22996970535441899</c:v>
                </c:pt>
                <c:pt idx="2450">
                  <c:v>0.22969478321946299</c:v>
                </c:pt>
                <c:pt idx="2451">
                  <c:v>0.22956353007116201</c:v>
                </c:pt>
                <c:pt idx="2452">
                  <c:v>0.229430503231665</c:v>
                </c:pt>
                <c:pt idx="2453">
                  <c:v>0.22915558109671</c:v>
                </c:pt>
                <c:pt idx="2454">
                  <c:v>0.22889130110891201</c:v>
                </c:pt>
                <c:pt idx="2455">
                  <c:v>0.228758274269417</c:v>
                </c:pt>
                <c:pt idx="2456">
                  <c:v>0.22861637897395601</c:v>
                </c:pt>
                <c:pt idx="2457">
                  <c:v>0.22835209898615799</c:v>
                </c:pt>
                <c:pt idx="2458">
                  <c:v>0.22821907214666401</c:v>
                </c:pt>
                <c:pt idx="2459">
                  <c:v>0.22794592370290001</c:v>
                </c:pt>
                <c:pt idx="2460">
                  <c:v>0.227812896863405</c:v>
                </c:pt>
                <c:pt idx="2461">
                  <c:v>0.22767987002391099</c:v>
                </c:pt>
                <c:pt idx="2462">
                  <c:v>0.22753797472845</c:v>
                </c:pt>
                <c:pt idx="2463">
                  <c:v>0.22740494788895199</c:v>
                </c:pt>
                <c:pt idx="2464">
                  <c:v>0.227140667901157</c:v>
                </c:pt>
                <c:pt idx="2465">
                  <c:v>0.22699877260569601</c:v>
                </c:pt>
                <c:pt idx="2466">
                  <c:v>0.226865745766199</c:v>
                </c:pt>
                <c:pt idx="2467">
                  <c:v>0.22660146577840401</c:v>
                </c:pt>
                <c:pt idx="2468">
                  <c:v>0.22645957048293999</c:v>
                </c:pt>
                <c:pt idx="2469">
                  <c:v>0.226195290495145</c:v>
                </c:pt>
                <c:pt idx="2470">
                  <c:v>0.22606226365564799</c:v>
                </c:pt>
                <c:pt idx="2471">
                  <c:v>0.22578734152069199</c:v>
                </c:pt>
                <c:pt idx="2472">
                  <c:v>0.22551419307692799</c:v>
                </c:pt>
                <c:pt idx="2473">
                  <c:v>0.22538116623743301</c:v>
                </c:pt>
                <c:pt idx="2474">
                  <c:v>0.22511688624963799</c:v>
                </c:pt>
                <c:pt idx="2475">
                  <c:v>0.22484196411467999</c:v>
                </c:pt>
                <c:pt idx="2476">
                  <c:v>0.22470893727518601</c:v>
                </c:pt>
                <c:pt idx="2477">
                  <c:v>0.224577684126882</c:v>
                </c:pt>
                <c:pt idx="2478">
                  <c:v>0.224302761991927</c:v>
                </c:pt>
                <c:pt idx="2479">
                  <c:v>0.22416973515243199</c:v>
                </c:pt>
                <c:pt idx="2480">
                  <c:v>0.22389658670866799</c:v>
                </c:pt>
                <c:pt idx="2481">
                  <c:v>0.22376355986917301</c:v>
                </c:pt>
                <c:pt idx="2482">
                  <c:v>0.223630533029679</c:v>
                </c:pt>
                <c:pt idx="2483">
                  <c:v>0.223499279881376</c:v>
                </c:pt>
                <c:pt idx="2484">
                  <c:v>0.22322435774641999</c:v>
                </c:pt>
                <c:pt idx="2485">
                  <c:v>0.22296007775862201</c:v>
                </c:pt>
                <c:pt idx="2486">
                  <c:v>0.22281818246316101</c:v>
                </c:pt>
                <c:pt idx="2487">
                  <c:v>0.22255212878416999</c:v>
                </c:pt>
                <c:pt idx="2488">
                  <c:v>0.22227898034040799</c:v>
                </c:pt>
                <c:pt idx="2489">
                  <c:v>0.22214595350091301</c:v>
                </c:pt>
                <c:pt idx="2490">
                  <c:v>0.22187989982192199</c:v>
                </c:pt>
                <c:pt idx="2491">
                  <c:v>0.221738004526461</c:v>
                </c:pt>
                <c:pt idx="2492">
                  <c:v>0.22147372453866301</c:v>
                </c:pt>
                <c:pt idx="2493">
                  <c:v>0.221340697699168</c:v>
                </c:pt>
                <c:pt idx="2494">
                  <c:v>0.22119880240370701</c:v>
                </c:pt>
                <c:pt idx="2495">
                  <c:v>0.22093452241591</c:v>
                </c:pt>
                <c:pt idx="2496">
                  <c:v>0.22065960028095399</c:v>
                </c:pt>
                <c:pt idx="2497">
                  <c:v>0.22052834713265099</c:v>
                </c:pt>
                <c:pt idx="2498">
                  <c:v>0.22039532029315601</c:v>
                </c:pt>
                <c:pt idx="2499">
                  <c:v>0.2201203981582</c:v>
                </c:pt>
                <c:pt idx="2500">
                  <c:v>0.219989145009897</c:v>
                </c:pt>
                <c:pt idx="2501">
                  <c:v>0.21971422287494199</c:v>
                </c:pt>
                <c:pt idx="2502">
                  <c:v>0.21958119603544701</c:v>
                </c:pt>
                <c:pt idx="2503">
                  <c:v>0.21944994288714401</c:v>
                </c:pt>
                <c:pt idx="2504">
                  <c:v>0.219175020752188</c:v>
                </c:pt>
                <c:pt idx="2505">
                  <c:v>0.21891074076438999</c:v>
                </c:pt>
                <c:pt idx="2506">
                  <c:v>0.21877771392489601</c:v>
                </c:pt>
                <c:pt idx="2507">
                  <c:v>0.21850279178993801</c:v>
                </c:pt>
                <c:pt idx="2508">
                  <c:v>0.218371538641637</c:v>
                </c:pt>
                <c:pt idx="2509">
                  <c:v>0.21823851180214299</c:v>
                </c:pt>
                <c:pt idx="2510">
                  <c:v>0.21796358966718399</c:v>
                </c:pt>
                <c:pt idx="2511">
                  <c:v>0.21783233651888401</c:v>
                </c:pt>
                <c:pt idx="2512">
                  <c:v>0.217699309679389</c:v>
                </c:pt>
                <c:pt idx="2513">
                  <c:v>0.217424387544431</c:v>
                </c:pt>
                <c:pt idx="2514">
                  <c:v>0.21729313439612999</c:v>
                </c:pt>
                <c:pt idx="2515">
                  <c:v>0.21716010755663601</c:v>
                </c:pt>
                <c:pt idx="2516">
                  <c:v>0.21688518542167801</c:v>
                </c:pt>
                <c:pt idx="2517">
                  <c:v>0.216753932273377</c:v>
                </c:pt>
                <c:pt idx="2518">
                  <c:v>0.216479010138419</c:v>
                </c:pt>
                <c:pt idx="2519">
                  <c:v>0.21634598329892399</c:v>
                </c:pt>
                <c:pt idx="2520">
                  <c:v>0.21621295645943001</c:v>
                </c:pt>
                <c:pt idx="2521">
                  <c:v>0.21607106116396901</c:v>
                </c:pt>
                <c:pt idx="2522">
                  <c:v>0.21593980801566501</c:v>
                </c:pt>
                <c:pt idx="2523">
                  <c:v>0.21567375433667599</c:v>
                </c:pt>
                <c:pt idx="2524">
                  <c:v>0.21540060589291199</c:v>
                </c:pt>
                <c:pt idx="2525">
                  <c:v>0.215134552213923</c:v>
                </c:pt>
                <c:pt idx="2526">
                  <c:v>0.21499265691845901</c:v>
                </c:pt>
                <c:pt idx="2527">
                  <c:v>0.214861403770159</c:v>
                </c:pt>
                <c:pt idx="2528">
                  <c:v>0.21459535009116701</c:v>
                </c:pt>
                <c:pt idx="2529">
                  <c:v>0.21445345479570599</c:v>
                </c:pt>
                <c:pt idx="2530">
                  <c:v>0.214189174807911</c:v>
                </c:pt>
                <c:pt idx="2531">
                  <c:v>0.21405614796841399</c:v>
                </c:pt>
                <c:pt idx="2532">
                  <c:v>0.21378299952465199</c:v>
                </c:pt>
                <c:pt idx="2533">
                  <c:v>0.21351694584566</c:v>
                </c:pt>
                <c:pt idx="2534">
                  <c:v>0.21351694584566</c:v>
                </c:pt>
                <c:pt idx="2535">
                  <c:v>0.213243797401899</c:v>
                </c:pt>
                <c:pt idx="2536">
                  <c:v>0.21311077056240199</c:v>
                </c:pt>
                <c:pt idx="2537">
                  <c:v>0.21297774372290701</c:v>
                </c:pt>
                <c:pt idx="2538">
                  <c:v>0.21283584842744599</c:v>
                </c:pt>
                <c:pt idx="2539">
                  <c:v>0.212571568439648</c:v>
                </c:pt>
                <c:pt idx="2540">
                  <c:v>0.21243854160015399</c:v>
                </c:pt>
                <c:pt idx="2541">
                  <c:v>0.21216539315638899</c:v>
                </c:pt>
                <c:pt idx="2542">
                  <c:v>0.21203236631689501</c:v>
                </c:pt>
                <c:pt idx="2543">
                  <c:v>0.21175744418193901</c:v>
                </c:pt>
                <c:pt idx="2544">
                  <c:v>0.211626191033636</c:v>
                </c:pt>
                <c:pt idx="2545">
                  <c:v>0.21135126889868</c:v>
                </c:pt>
                <c:pt idx="2546">
                  <c:v>0.21108698891088301</c:v>
                </c:pt>
                <c:pt idx="2547">
                  <c:v>0.210953962071388</c:v>
                </c:pt>
                <c:pt idx="2548">
                  <c:v>0.210953962071388</c:v>
                </c:pt>
                <c:pt idx="2549">
                  <c:v>0.210679039936432</c:v>
                </c:pt>
                <c:pt idx="2550">
                  <c:v>0.21041475994863501</c:v>
                </c:pt>
                <c:pt idx="2551">
                  <c:v>0.21013983781367901</c:v>
                </c:pt>
                <c:pt idx="2552">
                  <c:v>0.210006810974182</c:v>
                </c:pt>
                <c:pt idx="2553">
                  <c:v>0.20973366253042</c:v>
                </c:pt>
                <c:pt idx="2554">
                  <c:v>0.20960063569092299</c:v>
                </c:pt>
                <c:pt idx="2555">
                  <c:v>0.20946760885142901</c:v>
                </c:pt>
                <c:pt idx="2556">
                  <c:v>0.209336355703128</c:v>
                </c:pt>
                <c:pt idx="2557">
                  <c:v>0.20906143356817</c:v>
                </c:pt>
                <c:pt idx="2558">
                  <c:v>0.20892840672867499</c:v>
                </c:pt>
                <c:pt idx="2559">
                  <c:v>0.20865525828491299</c:v>
                </c:pt>
                <c:pt idx="2560">
                  <c:v>0.20852223144541601</c:v>
                </c:pt>
                <c:pt idx="2561">
                  <c:v>0.20825795145762099</c:v>
                </c:pt>
                <c:pt idx="2562">
                  <c:v>0.20798302932266299</c:v>
                </c:pt>
                <c:pt idx="2563">
                  <c:v>0.20785000248316901</c:v>
                </c:pt>
                <c:pt idx="2564">
                  <c:v>0.207718749334865</c:v>
                </c:pt>
                <c:pt idx="2565">
                  <c:v>0.20757685403940401</c:v>
                </c:pt>
                <c:pt idx="2566">
                  <c:v>0.20744382719991</c:v>
                </c:pt>
                <c:pt idx="2567">
                  <c:v>0.20731080036041499</c:v>
                </c:pt>
                <c:pt idx="2568">
                  <c:v>0.20690462507715601</c:v>
                </c:pt>
                <c:pt idx="2569">
                  <c:v>0.20690462507715601</c:v>
                </c:pt>
                <c:pt idx="2570">
                  <c:v>0.20662970294220101</c:v>
                </c:pt>
                <c:pt idx="2571">
                  <c:v>0.206498449793897</c:v>
                </c:pt>
                <c:pt idx="2572">
                  <c:v>0.20636542295440299</c:v>
                </c:pt>
                <c:pt idx="2573">
                  <c:v>0.20609050081944699</c:v>
                </c:pt>
                <c:pt idx="2574">
                  <c:v>0.20609050081944699</c:v>
                </c:pt>
                <c:pt idx="2575">
                  <c:v>0.20582622083165</c:v>
                </c:pt>
                <c:pt idx="2576">
                  <c:v>0.20569319399215499</c:v>
                </c:pt>
                <c:pt idx="2577">
                  <c:v>0.20542004554839099</c:v>
                </c:pt>
                <c:pt idx="2578">
                  <c:v>0.205153991869399</c:v>
                </c:pt>
                <c:pt idx="2579">
                  <c:v>0.205153991869399</c:v>
                </c:pt>
                <c:pt idx="2580">
                  <c:v>0.20501209657393801</c:v>
                </c:pt>
                <c:pt idx="2581">
                  <c:v>0.20474781658614299</c:v>
                </c:pt>
                <c:pt idx="2582">
                  <c:v>0.20447289445118499</c:v>
                </c:pt>
                <c:pt idx="2583">
                  <c:v>0.20433986761169001</c:v>
                </c:pt>
                <c:pt idx="2584">
                  <c:v>0.204075587623892</c:v>
                </c:pt>
                <c:pt idx="2585">
                  <c:v>0.203933692328431</c:v>
                </c:pt>
                <c:pt idx="2586">
                  <c:v>0.20380066548893699</c:v>
                </c:pt>
                <c:pt idx="2587">
                  <c:v>0.20366941234063399</c:v>
                </c:pt>
                <c:pt idx="2588">
                  <c:v>0.20339449020567801</c:v>
                </c:pt>
                <c:pt idx="2589">
                  <c:v>0.203261463366183</c:v>
                </c:pt>
                <c:pt idx="2590">
                  <c:v>0.20313021021788</c:v>
                </c:pt>
                <c:pt idx="2591">
                  <c:v>0.20285528808292499</c:v>
                </c:pt>
                <c:pt idx="2592">
                  <c:v>0.20259100809512701</c:v>
                </c:pt>
                <c:pt idx="2593">
                  <c:v>0.202457981255632</c:v>
                </c:pt>
                <c:pt idx="2594">
                  <c:v>0.20218305912067699</c:v>
                </c:pt>
                <c:pt idx="2595">
                  <c:v>0.20205180597237299</c:v>
                </c:pt>
                <c:pt idx="2596">
                  <c:v>0.20205180597237299</c:v>
                </c:pt>
                <c:pt idx="2597">
                  <c:v>0.20177688383741799</c:v>
                </c:pt>
                <c:pt idx="2598">
                  <c:v>0.20151260384962</c:v>
                </c:pt>
                <c:pt idx="2599">
                  <c:v>0.20137070855415901</c:v>
                </c:pt>
                <c:pt idx="2600">
                  <c:v>0.201237681714664</c:v>
                </c:pt>
                <c:pt idx="2601">
                  <c:v>0.20110465487516699</c:v>
                </c:pt>
                <c:pt idx="2602">
                  <c:v>0.20083150643140599</c:v>
                </c:pt>
                <c:pt idx="2603">
                  <c:v>0.200565452752414</c:v>
                </c:pt>
                <c:pt idx="2604">
                  <c:v>0.20043419960411299</c:v>
                </c:pt>
                <c:pt idx="2605">
                  <c:v>0.20015927746915499</c:v>
                </c:pt>
                <c:pt idx="2606">
                  <c:v>0.20002625062966101</c:v>
                </c:pt>
                <c:pt idx="2607">
                  <c:v>0.19975310218589901</c:v>
                </c:pt>
                <c:pt idx="2608">
                  <c:v>0.199620075346402</c:v>
                </c:pt>
                <c:pt idx="2609">
                  <c:v>0.19948704850690699</c:v>
                </c:pt>
                <c:pt idx="2610">
                  <c:v>0.19935579535860701</c:v>
                </c:pt>
                <c:pt idx="2611">
                  <c:v>0.19908087322364801</c:v>
                </c:pt>
                <c:pt idx="2612">
                  <c:v>0.19908087322364801</c:v>
                </c:pt>
                <c:pt idx="2613">
                  <c:v>0.198947846384154</c:v>
                </c:pt>
                <c:pt idx="2614">
                  <c:v>0.19854167110089499</c:v>
                </c:pt>
                <c:pt idx="2615">
                  <c:v>0.19840864426140101</c:v>
                </c:pt>
                <c:pt idx="2616">
                  <c:v>0.198275617421906</c:v>
                </c:pt>
                <c:pt idx="2617">
                  <c:v>0.19813372212644201</c:v>
                </c:pt>
                <c:pt idx="2618">
                  <c:v>0.19786944213864699</c:v>
                </c:pt>
                <c:pt idx="2619">
                  <c:v>0.19773641529915301</c:v>
                </c:pt>
                <c:pt idx="2620">
                  <c:v>0.19746326685538801</c:v>
                </c:pt>
                <c:pt idx="2621">
                  <c:v>0.19746326685538801</c:v>
                </c:pt>
                <c:pt idx="2622">
                  <c:v>0.197330240015894</c:v>
                </c:pt>
                <c:pt idx="2623">
                  <c:v>0.197055317880936</c:v>
                </c:pt>
                <c:pt idx="2624">
                  <c:v>0.19679103789314001</c:v>
                </c:pt>
                <c:pt idx="2625">
                  <c:v>0.19664914259767699</c:v>
                </c:pt>
                <c:pt idx="2626">
                  <c:v>0.19651611575818201</c:v>
                </c:pt>
                <c:pt idx="2627">
                  <c:v>0.196384862609881</c:v>
                </c:pt>
                <c:pt idx="2628">
                  <c:v>0.196109940474923</c:v>
                </c:pt>
                <c:pt idx="2629">
                  <c:v>0.19597691363542899</c:v>
                </c:pt>
                <c:pt idx="2630">
                  <c:v>0.195712633647631</c:v>
                </c:pt>
                <c:pt idx="2631">
                  <c:v>0.195712633647631</c:v>
                </c:pt>
                <c:pt idx="2632">
                  <c:v>0.195437711512676</c:v>
                </c:pt>
                <c:pt idx="2633">
                  <c:v>0.19530645836437499</c:v>
                </c:pt>
                <c:pt idx="2634">
                  <c:v>0.19503153622941699</c:v>
                </c:pt>
                <c:pt idx="2635">
                  <c:v>0.19503153622941699</c:v>
                </c:pt>
                <c:pt idx="2636">
                  <c:v>0.194767256241619</c:v>
                </c:pt>
                <c:pt idx="2637">
                  <c:v>0.194492334106663</c:v>
                </c:pt>
                <c:pt idx="2638">
                  <c:v>0.194492334106663</c:v>
                </c:pt>
                <c:pt idx="2639">
                  <c:v>0.19422805411886601</c:v>
                </c:pt>
                <c:pt idx="2640">
                  <c:v>0.194095027279371</c:v>
                </c:pt>
                <c:pt idx="2641">
                  <c:v>0.193820105144415</c:v>
                </c:pt>
                <c:pt idx="2642">
                  <c:v>0.19368885199611199</c:v>
                </c:pt>
                <c:pt idx="2643">
                  <c:v>0.19355582515661801</c:v>
                </c:pt>
                <c:pt idx="2644">
                  <c:v>0.19341392986115599</c:v>
                </c:pt>
                <c:pt idx="2645">
                  <c:v>0.19328090302166201</c:v>
                </c:pt>
                <c:pt idx="2646">
                  <c:v>0.19301662303386399</c:v>
                </c:pt>
                <c:pt idx="2647">
                  <c:v>0.192874727738403</c:v>
                </c:pt>
                <c:pt idx="2648">
                  <c:v>0.19274170089890899</c:v>
                </c:pt>
                <c:pt idx="2649">
                  <c:v>0.19260867405941201</c:v>
                </c:pt>
                <c:pt idx="2650">
                  <c:v>0.192477420911111</c:v>
                </c:pt>
                <c:pt idx="2651">
                  <c:v>0.19233552561565001</c:v>
                </c:pt>
                <c:pt idx="2652">
                  <c:v>0.192202498776153</c:v>
                </c:pt>
                <c:pt idx="2653">
                  <c:v>0.19206947193665799</c:v>
                </c:pt>
                <c:pt idx="2654">
                  <c:v>0.191927576641197</c:v>
                </c:pt>
                <c:pt idx="2655">
                  <c:v>0.19166329665339901</c:v>
                </c:pt>
                <c:pt idx="2656">
                  <c:v>0.191530269813905</c:v>
                </c:pt>
                <c:pt idx="2657">
                  <c:v>0.191257121370141</c:v>
                </c:pt>
                <c:pt idx="2658">
                  <c:v>0.191257121370141</c:v>
                </c:pt>
                <c:pt idx="2659">
                  <c:v>0.19112409453064599</c:v>
                </c:pt>
                <c:pt idx="2660">
                  <c:v>0.19099106769115101</c:v>
                </c:pt>
                <c:pt idx="2661">
                  <c:v>0.19084917239568999</c:v>
                </c:pt>
                <c:pt idx="2662">
                  <c:v>0.19071791924738701</c:v>
                </c:pt>
                <c:pt idx="2663">
                  <c:v>0.190584892407893</c:v>
                </c:pt>
                <c:pt idx="2664">
                  <c:v>0.190309970272937</c:v>
                </c:pt>
                <c:pt idx="2665">
                  <c:v>0.19017871712463399</c:v>
                </c:pt>
                <c:pt idx="2666">
                  <c:v>0.189912663445645</c:v>
                </c:pt>
                <c:pt idx="2667">
                  <c:v>0.18977076815018401</c:v>
                </c:pt>
                <c:pt idx="2668">
                  <c:v>0.18963951500188</c:v>
                </c:pt>
                <c:pt idx="2669">
                  <c:v>0.18937346132289101</c:v>
                </c:pt>
                <c:pt idx="2670">
                  <c:v>0.18923156602742999</c:v>
                </c:pt>
                <c:pt idx="2671">
                  <c:v>0.18910031287912701</c:v>
                </c:pt>
                <c:pt idx="2672">
                  <c:v>0.18883425920013799</c:v>
                </c:pt>
                <c:pt idx="2673">
                  <c:v>0.18883425920013799</c:v>
                </c:pt>
                <c:pt idx="2674">
                  <c:v>0.188692363904674</c:v>
                </c:pt>
                <c:pt idx="2675">
                  <c:v>0.188561110756374</c:v>
                </c:pt>
                <c:pt idx="2676">
                  <c:v>0.18829505707738201</c:v>
                </c:pt>
                <c:pt idx="2677">
                  <c:v>0.18815316178192101</c:v>
                </c:pt>
                <c:pt idx="2678">
                  <c:v>0.18815316178192101</c:v>
                </c:pt>
                <c:pt idx="2679">
                  <c:v>0.18802190863362001</c:v>
                </c:pt>
                <c:pt idx="2680">
                  <c:v>0.18775585495462899</c:v>
                </c:pt>
                <c:pt idx="2681">
                  <c:v>0.18775585495462899</c:v>
                </c:pt>
                <c:pt idx="2682">
                  <c:v>0.18761395965916799</c:v>
                </c:pt>
                <c:pt idx="2683">
                  <c:v>0.187349679671372</c:v>
                </c:pt>
                <c:pt idx="2684">
                  <c:v>0.18720778437590899</c:v>
                </c:pt>
                <c:pt idx="2685">
                  <c:v>0.18694173069691999</c:v>
                </c:pt>
                <c:pt idx="2686">
                  <c:v>0.186668582253155</c:v>
                </c:pt>
                <c:pt idx="2687">
                  <c:v>0.18653555541366099</c:v>
                </c:pt>
                <c:pt idx="2688">
                  <c:v>0.186402528574166</c:v>
                </c:pt>
                <c:pt idx="2689">
                  <c:v>0.186402528574166</c:v>
                </c:pt>
                <c:pt idx="2690">
                  <c:v>0.186271275425863</c:v>
                </c:pt>
                <c:pt idx="2691">
                  <c:v>0.185996353290908</c:v>
                </c:pt>
                <c:pt idx="2692">
                  <c:v>0.18586332645141301</c:v>
                </c:pt>
                <c:pt idx="2693">
                  <c:v>0.18573207330311001</c:v>
                </c:pt>
                <c:pt idx="2694">
                  <c:v>0.18545715116815401</c:v>
                </c:pt>
                <c:pt idx="2695">
                  <c:v>0.18519287118035599</c:v>
                </c:pt>
                <c:pt idx="2696">
                  <c:v>0.185050975884895</c:v>
                </c:pt>
                <c:pt idx="2697">
                  <c:v>0.18491794904540099</c:v>
                </c:pt>
                <c:pt idx="2698">
                  <c:v>0.18424572008314999</c:v>
                </c:pt>
                <c:pt idx="2699">
                  <c:v>0.18411446693485001</c:v>
                </c:pt>
                <c:pt idx="2700">
                  <c:v>0.18424572008314999</c:v>
                </c:pt>
                <c:pt idx="2701">
                  <c:v>0.18424572008314999</c:v>
                </c:pt>
                <c:pt idx="2702">
                  <c:v>0.18424572008314999</c:v>
                </c:pt>
                <c:pt idx="2703">
                  <c:v>0.18397257163938799</c:v>
                </c:pt>
                <c:pt idx="2704">
                  <c:v>0.18397257163938799</c:v>
                </c:pt>
                <c:pt idx="2705">
                  <c:v>0.18397257163938799</c:v>
                </c:pt>
                <c:pt idx="2706">
                  <c:v>0.183706517960397</c:v>
                </c:pt>
                <c:pt idx="2707">
                  <c:v>0.18357526481209599</c:v>
                </c:pt>
                <c:pt idx="2708">
                  <c:v>0.183433369516635</c:v>
                </c:pt>
                <c:pt idx="2709">
                  <c:v>0.18330034267713799</c:v>
                </c:pt>
                <c:pt idx="2710">
                  <c:v>0.183036062689343</c:v>
                </c:pt>
                <c:pt idx="2711">
                  <c:v>0.183036062689343</c:v>
                </c:pt>
                <c:pt idx="2712">
                  <c:v>0.182761140554385</c:v>
                </c:pt>
                <c:pt idx="2713">
                  <c:v>0.182486218419429</c:v>
                </c:pt>
                <c:pt idx="2714">
                  <c:v>0.182486218419429</c:v>
                </c:pt>
                <c:pt idx="2715">
                  <c:v>0.182486218419429</c:v>
                </c:pt>
                <c:pt idx="2716">
                  <c:v>0.18222193843163101</c:v>
                </c:pt>
                <c:pt idx="2717">
                  <c:v>0.18222193843163101</c:v>
                </c:pt>
                <c:pt idx="2718">
                  <c:v>0.18194701629667601</c:v>
                </c:pt>
                <c:pt idx="2719">
                  <c:v>0.181815763148373</c:v>
                </c:pt>
                <c:pt idx="2720">
                  <c:v>0.18168273630887799</c:v>
                </c:pt>
                <c:pt idx="2721">
                  <c:v>0.18154970946938401</c:v>
                </c:pt>
                <c:pt idx="2722">
                  <c:v>0.18127478733442801</c:v>
                </c:pt>
                <c:pt idx="2723">
                  <c:v>0.18127478733442801</c:v>
                </c:pt>
                <c:pt idx="2724">
                  <c:v>0.181143534186125</c:v>
                </c:pt>
                <c:pt idx="2725">
                  <c:v>0.180868612051169</c:v>
                </c:pt>
                <c:pt idx="2726">
                  <c:v>0.180868612051169</c:v>
                </c:pt>
                <c:pt idx="2727">
                  <c:v>0.18073558521167199</c:v>
                </c:pt>
                <c:pt idx="2728">
                  <c:v>0.18060433206337101</c:v>
                </c:pt>
                <c:pt idx="2729">
                  <c:v>0.18032940992841601</c:v>
                </c:pt>
                <c:pt idx="2730">
                  <c:v>0.180196383088919</c:v>
                </c:pt>
                <c:pt idx="2731">
                  <c:v>0.17993210310112301</c:v>
                </c:pt>
                <c:pt idx="2732">
                  <c:v>0.17979020780565999</c:v>
                </c:pt>
                <c:pt idx="2733">
                  <c:v>0.179525927817864</c:v>
                </c:pt>
                <c:pt idx="2734">
                  <c:v>0.179525927817864</c:v>
                </c:pt>
                <c:pt idx="2735">
                  <c:v>0.17911797884341199</c:v>
                </c:pt>
                <c:pt idx="2736">
                  <c:v>0.17898672569511101</c:v>
                </c:pt>
                <c:pt idx="2737">
                  <c:v>0.178853698855614</c:v>
                </c:pt>
                <c:pt idx="2738">
                  <c:v>0.178853698855614</c:v>
                </c:pt>
                <c:pt idx="2739">
                  <c:v>0.178853698855614</c:v>
                </c:pt>
                <c:pt idx="2740">
                  <c:v>0.178578776720658</c:v>
                </c:pt>
                <c:pt idx="2741">
                  <c:v>0.178578776720658</c:v>
                </c:pt>
                <c:pt idx="2742">
                  <c:v>0.17831449673286101</c:v>
                </c:pt>
                <c:pt idx="2743">
                  <c:v>0.17831449673286101</c:v>
                </c:pt>
                <c:pt idx="2744">
                  <c:v>0.17803957459790501</c:v>
                </c:pt>
                <c:pt idx="2745">
                  <c:v>0.177908321449602</c:v>
                </c:pt>
                <c:pt idx="2746">
                  <c:v>0.177908321449602</c:v>
                </c:pt>
                <c:pt idx="2747">
                  <c:v>0.17776642615414101</c:v>
                </c:pt>
                <c:pt idx="2748">
                  <c:v>0.17776642615414101</c:v>
                </c:pt>
                <c:pt idx="2749">
                  <c:v>0.17750037247515199</c:v>
                </c:pt>
                <c:pt idx="2750">
                  <c:v>0.17736911932684801</c:v>
                </c:pt>
                <c:pt idx="2751">
                  <c:v>0.176961170352398</c:v>
                </c:pt>
                <c:pt idx="2752">
                  <c:v>0.176961170352398</c:v>
                </c:pt>
                <c:pt idx="2753">
                  <c:v>0.176688021908634</c:v>
                </c:pt>
                <c:pt idx="2754">
                  <c:v>0.17655499506913999</c:v>
                </c:pt>
                <c:pt idx="2755">
                  <c:v>0.17642196822964501</c:v>
                </c:pt>
                <c:pt idx="2756">
                  <c:v>0.17642196822964501</c:v>
                </c:pt>
                <c:pt idx="2757">
                  <c:v>0.17614881978588101</c:v>
                </c:pt>
                <c:pt idx="2758">
                  <c:v>0.17614881978588101</c:v>
                </c:pt>
                <c:pt idx="2759">
                  <c:v>0.176015792946386</c:v>
                </c:pt>
                <c:pt idx="2760">
                  <c:v>0.17588276610689199</c:v>
                </c:pt>
                <c:pt idx="2761">
                  <c:v>0.17560784397193299</c:v>
                </c:pt>
                <c:pt idx="2762">
                  <c:v>0.17547659082363301</c:v>
                </c:pt>
                <c:pt idx="2763">
                  <c:v>0.17547659082363301</c:v>
                </c:pt>
                <c:pt idx="2764">
                  <c:v>0.17506864184918</c:v>
                </c:pt>
                <c:pt idx="2765">
                  <c:v>0.17506864184918</c:v>
                </c:pt>
                <c:pt idx="2766">
                  <c:v>0.17493738870087899</c:v>
                </c:pt>
                <c:pt idx="2767">
                  <c:v>0.17493738870087899</c:v>
                </c:pt>
                <c:pt idx="2768">
                  <c:v>0.174671335021888</c:v>
                </c:pt>
                <c:pt idx="2769">
                  <c:v>0.174671335021888</c:v>
                </c:pt>
                <c:pt idx="2770">
                  <c:v>0.17452943972642701</c:v>
                </c:pt>
                <c:pt idx="2771">
                  <c:v>0.174398186578123</c:v>
                </c:pt>
                <c:pt idx="2772">
                  <c:v>0.17413213289913401</c:v>
                </c:pt>
                <c:pt idx="2773">
                  <c:v>0.17413213289913401</c:v>
                </c:pt>
                <c:pt idx="2774">
                  <c:v>0.17385898445537001</c:v>
                </c:pt>
                <c:pt idx="2775">
                  <c:v>0.173725957615876</c:v>
                </c:pt>
                <c:pt idx="2776">
                  <c:v>0.17359293077638099</c:v>
                </c:pt>
                <c:pt idx="2777">
                  <c:v>0.17359293077638099</c:v>
                </c:pt>
                <c:pt idx="2778">
                  <c:v>0.17345103548092</c:v>
                </c:pt>
                <c:pt idx="2779">
                  <c:v>0.173319782332617</c:v>
                </c:pt>
                <c:pt idx="2780">
                  <c:v>0.17318675549312201</c:v>
                </c:pt>
                <c:pt idx="2781">
                  <c:v>0.173053728653628</c:v>
                </c:pt>
                <c:pt idx="2782">
                  <c:v>0.17291183335816701</c:v>
                </c:pt>
                <c:pt idx="2783">
                  <c:v>0.17278058020986301</c:v>
                </c:pt>
                <c:pt idx="2784">
                  <c:v>0.17264755337036899</c:v>
                </c:pt>
                <c:pt idx="2785">
                  <c:v>0.172505658074908</c:v>
                </c:pt>
                <c:pt idx="2786">
                  <c:v>0.17237263123541299</c:v>
                </c:pt>
                <c:pt idx="2787">
                  <c:v>0.172108351247615</c:v>
                </c:pt>
                <c:pt idx="2788">
                  <c:v>0.172108351247615</c:v>
                </c:pt>
                <c:pt idx="2789">
                  <c:v>0.171833429112657</c:v>
                </c:pt>
                <c:pt idx="2790">
                  <c:v>0.171702175964357</c:v>
                </c:pt>
                <c:pt idx="2791">
                  <c:v>0.17156914912486201</c:v>
                </c:pt>
                <c:pt idx="2792">
                  <c:v>0.17142725382940099</c:v>
                </c:pt>
                <c:pt idx="2793">
                  <c:v>0.17129422698990401</c:v>
                </c:pt>
                <c:pt idx="2794">
                  <c:v>0.17129422698990401</c:v>
                </c:pt>
                <c:pt idx="2795">
                  <c:v>0.17116297384160301</c:v>
                </c:pt>
                <c:pt idx="2796">
                  <c:v>0.171029947002109</c:v>
                </c:pt>
                <c:pt idx="2797">
                  <c:v>0.170888051706648</c:v>
                </c:pt>
                <c:pt idx="2798">
                  <c:v>0.170888051706648</c:v>
                </c:pt>
                <c:pt idx="2799">
                  <c:v>0.170755024867151</c:v>
                </c:pt>
                <c:pt idx="2800">
                  <c:v>0.17062377171884999</c:v>
                </c:pt>
                <c:pt idx="2801">
                  <c:v>0.17049074487935501</c:v>
                </c:pt>
                <c:pt idx="2802">
                  <c:v>0.17021582274439701</c:v>
                </c:pt>
                <c:pt idx="2803">
                  <c:v>0.170084569596097</c:v>
                </c:pt>
                <c:pt idx="2804">
                  <c:v>0.16995154275659999</c:v>
                </c:pt>
                <c:pt idx="2805">
                  <c:v>0.16995154275659999</c:v>
                </c:pt>
                <c:pt idx="2806">
                  <c:v>0.169809647461138</c:v>
                </c:pt>
                <c:pt idx="2807">
                  <c:v>0.16967662062164399</c:v>
                </c:pt>
                <c:pt idx="2808">
                  <c:v>0.169412340633846</c:v>
                </c:pt>
                <c:pt idx="2809">
                  <c:v>0.16927044533838501</c:v>
                </c:pt>
                <c:pt idx="2810">
                  <c:v>0.16927044533838501</c:v>
                </c:pt>
                <c:pt idx="2811">
                  <c:v>0.16913741849889</c:v>
                </c:pt>
                <c:pt idx="2812">
                  <c:v>0.16900439165939601</c:v>
                </c:pt>
                <c:pt idx="2813">
                  <c:v>0.16873124321563199</c:v>
                </c:pt>
                <c:pt idx="2814">
                  <c:v>0.16859821637613701</c:v>
                </c:pt>
                <c:pt idx="2815">
                  <c:v>0.168465189536643</c:v>
                </c:pt>
                <c:pt idx="2816">
                  <c:v>0.168465189536643</c:v>
                </c:pt>
                <c:pt idx="2817">
                  <c:v>0.168192041092878</c:v>
                </c:pt>
                <c:pt idx="2818">
                  <c:v>0.168192041092878</c:v>
                </c:pt>
                <c:pt idx="2819">
                  <c:v>0.16805901425338399</c:v>
                </c:pt>
                <c:pt idx="2820">
                  <c:v>0.16805901425338399</c:v>
                </c:pt>
                <c:pt idx="2821">
                  <c:v>0.16792598741388901</c:v>
                </c:pt>
                <c:pt idx="2822">
                  <c:v>0.16778409211842599</c:v>
                </c:pt>
                <c:pt idx="2823">
                  <c:v>0.16765283897012501</c:v>
                </c:pt>
                <c:pt idx="2824">
                  <c:v>0.16765283897012501</c:v>
                </c:pt>
                <c:pt idx="2825">
                  <c:v>0.16738678529113299</c:v>
                </c:pt>
                <c:pt idx="2826">
                  <c:v>0.167244889995672</c:v>
                </c:pt>
                <c:pt idx="2827">
                  <c:v>0.167244889995672</c:v>
                </c:pt>
                <c:pt idx="2828">
                  <c:v>0.16698061000787701</c:v>
                </c:pt>
                <c:pt idx="2829">
                  <c:v>0.16684758316838</c:v>
                </c:pt>
                <c:pt idx="2830">
                  <c:v>0.16670568787291901</c:v>
                </c:pt>
                <c:pt idx="2831">
                  <c:v>0.166574434724618</c:v>
                </c:pt>
                <c:pt idx="2832">
                  <c:v>0.166574434724618</c:v>
                </c:pt>
                <c:pt idx="2833">
                  <c:v>0.166574434724618</c:v>
                </c:pt>
                <c:pt idx="2834">
                  <c:v>0.16644140788512099</c:v>
                </c:pt>
                <c:pt idx="2835">
                  <c:v>0.16630838104562701</c:v>
                </c:pt>
                <c:pt idx="2836">
                  <c:v>0.16616648575016499</c:v>
                </c:pt>
                <c:pt idx="2837">
                  <c:v>0.16616648575016499</c:v>
                </c:pt>
                <c:pt idx="2838">
                  <c:v>0.16576917892287299</c:v>
                </c:pt>
                <c:pt idx="2839">
                  <c:v>0.165627283627412</c:v>
                </c:pt>
                <c:pt idx="2840">
                  <c:v>0.165627283627412</c:v>
                </c:pt>
                <c:pt idx="2841">
                  <c:v>0.165627283627412</c:v>
                </c:pt>
                <c:pt idx="2842">
                  <c:v>0.16549603047911099</c:v>
                </c:pt>
                <c:pt idx="2843">
                  <c:v>0.16536300363961401</c:v>
                </c:pt>
                <c:pt idx="2844">
                  <c:v>0.16536300363961401</c:v>
                </c:pt>
                <c:pt idx="2845">
                  <c:v>0.16522997680012</c:v>
                </c:pt>
                <c:pt idx="2846">
                  <c:v>0.16522997680012</c:v>
                </c:pt>
                <c:pt idx="2847">
                  <c:v>0.16482380151686099</c:v>
                </c:pt>
                <c:pt idx="2848">
                  <c:v>0.16469077467736601</c:v>
                </c:pt>
                <c:pt idx="2849">
                  <c:v>0.16454887938190499</c:v>
                </c:pt>
                <c:pt idx="2850">
                  <c:v>0.16441762623360201</c:v>
                </c:pt>
                <c:pt idx="2851">
                  <c:v>0.16441762623360201</c:v>
                </c:pt>
                <c:pt idx="2852">
                  <c:v>0.16415157255461299</c:v>
                </c:pt>
                <c:pt idx="2853">
                  <c:v>0.164009677259152</c:v>
                </c:pt>
                <c:pt idx="2854">
                  <c:v>0.164009677259152</c:v>
                </c:pt>
                <c:pt idx="2855">
                  <c:v>0.16387665041965499</c:v>
                </c:pt>
                <c:pt idx="2856">
                  <c:v>0.16374539727135401</c:v>
                </c:pt>
                <c:pt idx="2857">
                  <c:v>0.16361237043186</c:v>
                </c:pt>
                <c:pt idx="2858">
                  <c:v>0.16347047513639901</c:v>
                </c:pt>
                <c:pt idx="2859">
                  <c:v>0.163337448296902</c:v>
                </c:pt>
                <c:pt idx="2860">
                  <c:v>0.163337448296902</c:v>
                </c:pt>
                <c:pt idx="2861">
                  <c:v>0.16306429985314</c:v>
                </c:pt>
                <c:pt idx="2862">
                  <c:v>0.16306429985314</c:v>
                </c:pt>
                <c:pt idx="2863">
                  <c:v>0.16293127301364499</c:v>
                </c:pt>
                <c:pt idx="2864">
                  <c:v>0.16279824617414801</c:v>
                </c:pt>
                <c:pt idx="2865">
                  <c:v>0.16279824617414801</c:v>
                </c:pt>
                <c:pt idx="2866">
                  <c:v>0.162666993025847</c:v>
                </c:pt>
                <c:pt idx="2867">
                  <c:v>0.162666993025847</c:v>
                </c:pt>
                <c:pt idx="2868">
                  <c:v>0.162666993025847</c:v>
                </c:pt>
                <c:pt idx="2869">
                  <c:v>0.16252509773038601</c:v>
                </c:pt>
                <c:pt idx="2870">
                  <c:v>0.16225904405139499</c:v>
                </c:pt>
                <c:pt idx="2871">
                  <c:v>0.16225904405139499</c:v>
                </c:pt>
                <c:pt idx="2872">
                  <c:v>0.16225904405139499</c:v>
                </c:pt>
                <c:pt idx="2873">
                  <c:v>0.16198589560763299</c:v>
                </c:pt>
                <c:pt idx="2874">
                  <c:v>0.16185286876813601</c:v>
                </c:pt>
                <c:pt idx="2875">
                  <c:v>0.16185286876813601</c:v>
                </c:pt>
                <c:pt idx="2876">
                  <c:v>0.161719841928641</c:v>
                </c:pt>
                <c:pt idx="2877">
                  <c:v>0.16158858878034099</c:v>
                </c:pt>
                <c:pt idx="2878">
                  <c:v>0.16158858878034099</c:v>
                </c:pt>
                <c:pt idx="2879">
                  <c:v>0.16131366664538199</c:v>
                </c:pt>
                <c:pt idx="2880">
                  <c:v>0.16118063980588801</c:v>
                </c:pt>
                <c:pt idx="2881">
                  <c:v>0.161049386657587</c:v>
                </c:pt>
                <c:pt idx="2882">
                  <c:v>0.161049386657587</c:v>
                </c:pt>
                <c:pt idx="2883">
                  <c:v>0.16090749136212401</c:v>
                </c:pt>
                <c:pt idx="2884">
                  <c:v>0.16064143768313499</c:v>
                </c:pt>
                <c:pt idx="2885">
                  <c:v>0.16064143768313499</c:v>
                </c:pt>
                <c:pt idx="2886">
                  <c:v>0.16051018453483101</c:v>
                </c:pt>
                <c:pt idx="2887">
                  <c:v>0.16023526239987601</c:v>
                </c:pt>
                <c:pt idx="2888">
                  <c:v>0.16036828923936999</c:v>
                </c:pt>
                <c:pt idx="2889">
                  <c:v>0.16023526239987601</c:v>
                </c:pt>
                <c:pt idx="2890">
                  <c:v>0.16023526239987601</c:v>
                </c:pt>
                <c:pt idx="2891">
                  <c:v>0.16023526239987601</c:v>
                </c:pt>
                <c:pt idx="2892">
                  <c:v>0.160102235560381</c:v>
                </c:pt>
                <c:pt idx="2893">
                  <c:v>0.159829087116617</c:v>
                </c:pt>
                <c:pt idx="2894">
                  <c:v>0.159829087116617</c:v>
                </c:pt>
                <c:pt idx="2895">
                  <c:v>0.15956303343762801</c:v>
                </c:pt>
                <c:pt idx="2896">
                  <c:v>0.15956303343762801</c:v>
                </c:pt>
                <c:pt idx="2897">
                  <c:v>0.159431780289325</c:v>
                </c:pt>
                <c:pt idx="2898">
                  <c:v>0.15928988499386401</c:v>
                </c:pt>
                <c:pt idx="2899">
                  <c:v>0.15928988499386401</c:v>
                </c:pt>
                <c:pt idx="2900">
                  <c:v>0.159156858154369</c:v>
                </c:pt>
                <c:pt idx="2901">
                  <c:v>0.15902383131487499</c:v>
                </c:pt>
                <c:pt idx="2902">
                  <c:v>0.15875068287110999</c:v>
                </c:pt>
                <c:pt idx="2903">
                  <c:v>0.15889257816657101</c:v>
                </c:pt>
                <c:pt idx="2904">
                  <c:v>0.15875068287110999</c:v>
                </c:pt>
                <c:pt idx="2905">
                  <c:v>0.15861765603161601</c:v>
                </c:pt>
                <c:pt idx="2906">
                  <c:v>0.158209707057163</c:v>
                </c:pt>
                <c:pt idx="2907">
                  <c:v>0.158209707057163</c:v>
                </c:pt>
                <c:pt idx="2908">
                  <c:v>0.15834273389665801</c:v>
                </c:pt>
                <c:pt idx="2909">
                  <c:v>0.158209707057163</c:v>
                </c:pt>
                <c:pt idx="2910">
                  <c:v>0.158209707057163</c:v>
                </c:pt>
                <c:pt idx="2911">
                  <c:v>0.15807845390886199</c:v>
                </c:pt>
                <c:pt idx="2912">
                  <c:v>0.15794542706936501</c:v>
                </c:pt>
                <c:pt idx="2913">
                  <c:v>0.15767050493441001</c:v>
                </c:pt>
                <c:pt idx="2914">
                  <c:v>0.15767050493441001</c:v>
                </c:pt>
                <c:pt idx="2915">
                  <c:v>0.157539251786109</c:v>
                </c:pt>
                <c:pt idx="2916">
                  <c:v>0.15740622494661199</c:v>
                </c:pt>
                <c:pt idx="2917">
                  <c:v>0.157264329651151</c:v>
                </c:pt>
                <c:pt idx="2918">
                  <c:v>0.157264329651151</c:v>
                </c:pt>
                <c:pt idx="2919">
                  <c:v>0.15713130281165599</c:v>
                </c:pt>
                <c:pt idx="2920">
                  <c:v>0.15713130281165599</c:v>
                </c:pt>
                <c:pt idx="2921">
                  <c:v>0.15713130281165599</c:v>
                </c:pt>
                <c:pt idx="2922">
                  <c:v>0.15700004966335299</c:v>
                </c:pt>
                <c:pt idx="2923">
                  <c:v>0.15700004966335299</c:v>
                </c:pt>
                <c:pt idx="2924">
                  <c:v>0.156867022823859</c:v>
                </c:pt>
                <c:pt idx="2925">
                  <c:v>0.15672512752839701</c:v>
                </c:pt>
                <c:pt idx="2926">
                  <c:v>0.156592100688903</c:v>
                </c:pt>
                <c:pt idx="2927">
                  <c:v>0.1564608475406</c:v>
                </c:pt>
                <c:pt idx="2928">
                  <c:v>0.15632782070110501</c:v>
                </c:pt>
                <c:pt idx="2929">
                  <c:v>0.15632782070110501</c:v>
                </c:pt>
                <c:pt idx="2930">
                  <c:v>0.15605289856615001</c:v>
                </c:pt>
                <c:pt idx="2931">
                  <c:v>0.15605289856615001</c:v>
                </c:pt>
                <c:pt idx="2932">
                  <c:v>0.155788618578352</c:v>
                </c:pt>
                <c:pt idx="2933">
                  <c:v>0.155646723282891</c:v>
                </c:pt>
                <c:pt idx="2934">
                  <c:v>0.155249416455598</c:v>
                </c:pt>
                <c:pt idx="2935">
                  <c:v>0.15551369644339599</c:v>
                </c:pt>
                <c:pt idx="2936">
                  <c:v>0.155249416455598</c:v>
                </c:pt>
                <c:pt idx="2937">
                  <c:v>0.155249416455598</c:v>
                </c:pt>
                <c:pt idx="2938">
                  <c:v>0.155249416455598</c:v>
                </c:pt>
                <c:pt idx="2939">
                  <c:v>0.155249416455598</c:v>
                </c:pt>
                <c:pt idx="2940">
                  <c:v>0.15484324117234</c:v>
                </c:pt>
                <c:pt idx="2941">
                  <c:v>0.15484324117234</c:v>
                </c:pt>
                <c:pt idx="2942">
                  <c:v>0.15484324117234</c:v>
                </c:pt>
                <c:pt idx="2943">
                  <c:v>0.15484324117234</c:v>
                </c:pt>
                <c:pt idx="2944">
                  <c:v>0.15471021433284499</c:v>
                </c:pt>
                <c:pt idx="2945">
                  <c:v>0.15456831903738399</c:v>
                </c:pt>
                <c:pt idx="2946">
                  <c:v>0.15456831903738399</c:v>
                </c:pt>
                <c:pt idx="2947">
                  <c:v>0.15443529219788699</c:v>
                </c:pt>
                <c:pt idx="2948">
                  <c:v>0.15430403904958601</c:v>
                </c:pt>
                <c:pt idx="2949">
                  <c:v>0.154171012210092</c:v>
                </c:pt>
                <c:pt idx="2950">
                  <c:v>0.15402911691463</c:v>
                </c:pt>
                <c:pt idx="2951">
                  <c:v>0.153896090075134</c:v>
                </c:pt>
                <c:pt idx="2952">
                  <c:v>0.15376483692683299</c:v>
                </c:pt>
                <c:pt idx="2953">
                  <c:v>0.153622941631372</c:v>
                </c:pt>
                <c:pt idx="2954">
                  <c:v>0.153622941631372</c:v>
                </c:pt>
                <c:pt idx="2955">
                  <c:v>0.15348991479187499</c:v>
                </c:pt>
                <c:pt idx="2956">
                  <c:v>0.15348991479187499</c:v>
                </c:pt>
                <c:pt idx="2957">
                  <c:v>0.15335688795238001</c:v>
                </c:pt>
                <c:pt idx="2958">
                  <c:v>0.15335688795238001</c:v>
                </c:pt>
                <c:pt idx="2959">
                  <c:v>0.153225634804079</c:v>
                </c:pt>
                <c:pt idx="2960">
                  <c:v>0.152950712669121</c:v>
                </c:pt>
                <c:pt idx="2961">
                  <c:v>0.152950712669121</c:v>
                </c:pt>
                <c:pt idx="2962">
                  <c:v>0.152950712669121</c:v>
                </c:pt>
                <c:pt idx="2963">
                  <c:v>0.15268643268132601</c:v>
                </c:pt>
                <c:pt idx="2964">
                  <c:v>0.15268643268132601</c:v>
                </c:pt>
                <c:pt idx="2965">
                  <c:v>0.15254453738586499</c:v>
                </c:pt>
                <c:pt idx="2966">
                  <c:v>0.15254453738586499</c:v>
                </c:pt>
                <c:pt idx="2967">
                  <c:v>0.152278483706873</c:v>
                </c:pt>
                <c:pt idx="2968">
                  <c:v>0.152278483706873</c:v>
                </c:pt>
                <c:pt idx="2969">
                  <c:v>0.15214545686737899</c:v>
                </c:pt>
                <c:pt idx="2970">
                  <c:v>0.15214545686737899</c:v>
                </c:pt>
                <c:pt idx="2971">
                  <c:v>0.15200356157191799</c:v>
                </c:pt>
                <c:pt idx="2972">
                  <c:v>0.15187230842361499</c:v>
                </c:pt>
                <c:pt idx="2973">
                  <c:v>0.151606254744626</c:v>
                </c:pt>
                <c:pt idx="2974">
                  <c:v>0.151606254744626</c:v>
                </c:pt>
                <c:pt idx="2975">
                  <c:v>0.151464359449164</c:v>
                </c:pt>
                <c:pt idx="2976">
                  <c:v>0.151464359449164</c:v>
                </c:pt>
                <c:pt idx="2977">
                  <c:v>0.151464359449164</c:v>
                </c:pt>
                <c:pt idx="2978">
                  <c:v>0.151333106300861</c:v>
                </c:pt>
                <c:pt idx="2979">
                  <c:v>0.15120007946136699</c:v>
                </c:pt>
                <c:pt idx="2980">
                  <c:v>0.15120007946136699</c:v>
                </c:pt>
                <c:pt idx="2981">
                  <c:v>0.15106705262187201</c:v>
                </c:pt>
                <c:pt idx="2982">
                  <c:v>0.15092515732640799</c:v>
                </c:pt>
                <c:pt idx="2983">
                  <c:v>0.15079390417810801</c:v>
                </c:pt>
                <c:pt idx="2984">
                  <c:v>0.150660877338613</c:v>
                </c:pt>
                <c:pt idx="2985">
                  <c:v>0.15052785049911599</c:v>
                </c:pt>
                <c:pt idx="2986">
                  <c:v>0.150385955203655</c:v>
                </c:pt>
                <c:pt idx="2987">
                  <c:v>0.150660877338613</c:v>
                </c:pt>
                <c:pt idx="2988">
                  <c:v>0.15052785049911599</c:v>
                </c:pt>
                <c:pt idx="2989">
                  <c:v>0.15025470205535399</c:v>
                </c:pt>
                <c:pt idx="2990">
                  <c:v>0.15012167521586001</c:v>
                </c:pt>
                <c:pt idx="2991">
                  <c:v>0.15025470205535399</c:v>
                </c:pt>
                <c:pt idx="2992">
                  <c:v>0.15025470205535399</c:v>
                </c:pt>
                <c:pt idx="2993">
                  <c:v>0.150385955203655</c:v>
                </c:pt>
                <c:pt idx="2994">
                  <c:v>0.15012167521586001</c:v>
                </c:pt>
                <c:pt idx="2995">
                  <c:v>0.149715499932601</c:v>
                </c:pt>
                <c:pt idx="2996">
                  <c:v>0.14984675308090201</c:v>
                </c:pt>
                <c:pt idx="2997">
                  <c:v>0.149988648376363</c:v>
                </c:pt>
                <c:pt idx="2998">
                  <c:v>0.14984675308090201</c:v>
                </c:pt>
                <c:pt idx="2999">
                  <c:v>0.14944944625361001</c:v>
                </c:pt>
                <c:pt idx="3000">
                  <c:v>0.14930755095814799</c:v>
                </c:pt>
                <c:pt idx="3001">
                  <c:v>0.14930755095814799</c:v>
                </c:pt>
                <c:pt idx="3002">
                  <c:v>0.149043270970351</c:v>
                </c:pt>
                <c:pt idx="3003">
                  <c:v>0.149043270970351</c:v>
                </c:pt>
                <c:pt idx="3004">
                  <c:v>0.148768348835395</c:v>
                </c:pt>
                <c:pt idx="3005">
                  <c:v>0.14863709568709399</c:v>
                </c:pt>
                <c:pt idx="3006">
                  <c:v>0.14850406884759701</c:v>
                </c:pt>
                <c:pt idx="3007">
                  <c:v>0.14836217355213599</c:v>
                </c:pt>
                <c:pt idx="3008">
                  <c:v>0.14822914671264201</c:v>
                </c:pt>
                <c:pt idx="3009">
                  <c:v>0.14822914671264201</c:v>
                </c:pt>
                <c:pt idx="3010">
                  <c:v>0.148097893564338</c:v>
                </c:pt>
                <c:pt idx="3011">
                  <c:v>0.147822971429383</c:v>
                </c:pt>
                <c:pt idx="3012">
                  <c:v>0.14796486672484399</c:v>
                </c:pt>
                <c:pt idx="3013">
                  <c:v>0.147822971429383</c:v>
                </c:pt>
                <c:pt idx="3014">
                  <c:v>0.14768994458988799</c:v>
                </c:pt>
                <c:pt idx="3015">
                  <c:v>0.14768994458988799</c:v>
                </c:pt>
                <c:pt idx="3016">
                  <c:v>0.14755869144158501</c:v>
                </c:pt>
                <c:pt idx="3017">
                  <c:v>0.14755869144158501</c:v>
                </c:pt>
                <c:pt idx="3018">
                  <c:v>0.14768994458988799</c:v>
                </c:pt>
                <c:pt idx="3019">
                  <c:v>0.14755869144158501</c:v>
                </c:pt>
                <c:pt idx="3020">
                  <c:v>0.14728376930662901</c:v>
                </c:pt>
                <c:pt idx="3021">
                  <c:v>0.14728376930662901</c:v>
                </c:pt>
                <c:pt idx="3022">
                  <c:v>0.14728376930662901</c:v>
                </c:pt>
                <c:pt idx="3023">
                  <c:v>0.14728376930662901</c:v>
                </c:pt>
                <c:pt idx="3024">
                  <c:v>0.147150742467135</c:v>
                </c:pt>
                <c:pt idx="3025">
                  <c:v>0.14701948931883199</c:v>
                </c:pt>
                <c:pt idx="3026">
                  <c:v>0.14688646247933701</c:v>
                </c:pt>
                <c:pt idx="3027">
                  <c:v>0.14688646247933701</c:v>
                </c:pt>
                <c:pt idx="3028">
                  <c:v>0.14661154034438101</c:v>
                </c:pt>
                <c:pt idx="3029">
                  <c:v>0.146478513504884</c:v>
                </c:pt>
                <c:pt idx="3030">
                  <c:v>0.146478513504884</c:v>
                </c:pt>
                <c:pt idx="3031">
                  <c:v>0.146478513504884</c:v>
                </c:pt>
                <c:pt idx="3032">
                  <c:v>0.14634726035658399</c:v>
                </c:pt>
                <c:pt idx="3033">
                  <c:v>0.14634726035658399</c:v>
                </c:pt>
                <c:pt idx="3034">
                  <c:v>0.146205365061123</c:v>
                </c:pt>
                <c:pt idx="3035">
                  <c:v>0.146205365061123</c:v>
                </c:pt>
                <c:pt idx="3036">
                  <c:v>0.14607233822162799</c:v>
                </c:pt>
                <c:pt idx="3037">
                  <c:v>0.14607233822162799</c:v>
                </c:pt>
                <c:pt idx="3038">
                  <c:v>0.14593931138213101</c:v>
                </c:pt>
                <c:pt idx="3039">
                  <c:v>0.14580805823383</c:v>
                </c:pt>
                <c:pt idx="3040">
                  <c:v>0.14580805823383</c:v>
                </c:pt>
                <c:pt idx="3041">
                  <c:v>0.14566616293836901</c:v>
                </c:pt>
                <c:pt idx="3042">
                  <c:v>0.14566616293836901</c:v>
                </c:pt>
                <c:pt idx="3043">
                  <c:v>0.14540010925937799</c:v>
                </c:pt>
                <c:pt idx="3044">
                  <c:v>0.14540010925937799</c:v>
                </c:pt>
                <c:pt idx="3045">
                  <c:v>0.14540010925937799</c:v>
                </c:pt>
                <c:pt idx="3046">
                  <c:v>0.14526885611107701</c:v>
                </c:pt>
                <c:pt idx="3047">
                  <c:v>0.14512696081561599</c:v>
                </c:pt>
                <c:pt idx="3048">
                  <c:v>0.14499393397611901</c:v>
                </c:pt>
                <c:pt idx="3049">
                  <c:v>0.14472965398832399</c:v>
                </c:pt>
                <c:pt idx="3050">
                  <c:v>0.14472965398832399</c:v>
                </c:pt>
                <c:pt idx="3051">
                  <c:v>0.14472965398832399</c:v>
                </c:pt>
                <c:pt idx="3052">
                  <c:v>0.144587758692863</c:v>
                </c:pt>
                <c:pt idx="3053">
                  <c:v>0.14445473185336599</c:v>
                </c:pt>
                <c:pt idx="3054">
                  <c:v>0.14432170501387101</c:v>
                </c:pt>
                <c:pt idx="3055">
                  <c:v>0.14432170501387101</c:v>
                </c:pt>
                <c:pt idx="3056">
                  <c:v>0.14432170501387101</c:v>
                </c:pt>
                <c:pt idx="3057">
                  <c:v>0.14404855657010701</c:v>
                </c:pt>
                <c:pt idx="3058">
                  <c:v>0.14404855657010701</c:v>
                </c:pt>
                <c:pt idx="3059">
                  <c:v>0.143915529730612</c:v>
                </c:pt>
                <c:pt idx="3060">
                  <c:v>0.143915529730612</c:v>
                </c:pt>
                <c:pt idx="3061">
                  <c:v>0.14378250289111799</c:v>
                </c:pt>
                <c:pt idx="3062">
                  <c:v>0.143640607595656</c:v>
                </c:pt>
                <c:pt idx="3063">
                  <c:v>0.14337632760785901</c:v>
                </c:pt>
                <c:pt idx="3064">
                  <c:v>0.143243300768364</c:v>
                </c:pt>
                <c:pt idx="3065">
                  <c:v>0.143243300768364</c:v>
                </c:pt>
                <c:pt idx="3066">
                  <c:v>0.143243300768364</c:v>
                </c:pt>
                <c:pt idx="3067">
                  <c:v>0.14310140547290301</c:v>
                </c:pt>
                <c:pt idx="3068">
                  <c:v>0.1429701523246</c:v>
                </c:pt>
                <c:pt idx="3069">
                  <c:v>0.1429701523246</c:v>
                </c:pt>
                <c:pt idx="3070">
                  <c:v>0.14283712548510499</c:v>
                </c:pt>
                <c:pt idx="3071">
                  <c:v>0.14270409864561101</c:v>
                </c:pt>
                <c:pt idx="3072">
                  <c:v>0.14256220335014999</c:v>
                </c:pt>
                <c:pt idx="3073">
                  <c:v>0.14243095020184601</c:v>
                </c:pt>
                <c:pt idx="3074">
                  <c:v>0.142297923362352</c:v>
                </c:pt>
                <c:pt idx="3075">
                  <c:v>0.14216489652285699</c:v>
                </c:pt>
                <c:pt idx="3076">
                  <c:v>0.14216489652285699</c:v>
                </c:pt>
                <c:pt idx="3077">
                  <c:v>0.142023001227394</c:v>
                </c:pt>
                <c:pt idx="3078">
                  <c:v>0.14189174807909299</c:v>
                </c:pt>
                <c:pt idx="3079">
                  <c:v>0.14175872123959901</c:v>
                </c:pt>
                <c:pt idx="3080">
                  <c:v>0.14175872123959901</c:v>
                </c:pt>
                <c:pt idx="3081">
                  <c:v>0.141625694400104</c:v>
                </c:pt>
                <c:pt idx="3082">
                  <c:v>0.14148379910464001</c:v>
                </c:pt>
                <c:pt idx="3083">
                  <c:v>0.14148379910464001</c:v>
                </c:pt>
                <c:pt idx="3084">
                  <c:v>0.14148379910464001</c:v>
                </c:pt>
                <c:pt idx="3085">
                  <c:v>0.14148379910464001</c:v>
                </c:pt>
                <c:pt idx="3086">
                  <c:v>0.14135254595634</c:v>
                </c:pt>
                <c:pt idx="3087">
                  <c:v>0.14135254595634</c:v>
                </c:pt>
                <c:pt idx="3088">
                  <c:v>0.14121951911684499</c:v>
                </c:pt>
                <c:pt idx="3089">
                  <c:v>0.14121951911684499</c:v>
                </c:pt>
                <c:pt idx="3090">
                  <c:v>0.14108649227734801</c:v>
                </c:pt>
                <c:pt idx="3091">
                  <c:v>0.14108649227734801</c:v>
                </c:pt>
                <c:pt idx="3092">
                  <c:v>0.14081334383358601</c:v>
                </c:pt>
                <c:pt idx="3093">
                  <c:v>0.14081334383358601</c:v>
                </c:pt>
                <c:pt idx="3094">
                  <c:v>0.140680316994092</c:v>
                </c:pt>
                <c:pt idx="3095">
                  <c:v>0.14054729015459499</c:v>
                </c:pt>
                <c:pt idx="3096">
                  <c:v>0.140405394859134</c:v>
                </c:pt>
                <c:pt idx="3097">
                  <c:v>0.140405394859134</c:v>
                </c:pt>
                <c:pt idx="3098">
                  <c:v>0.14027236801963899</c:v>
                </c:pt>
                <c:pt idx="3099">
                  <c:v>0.14027236801963899</c:v>
                </c:pt>
                <c:pt idx="3100">
                  <c:v>0.140008088031842</c:v>
                </c:pt>
                <c:pt idx="3101">
                  <c:v>0.13986619273638001</c:v>
                </c:pt>
                <c:pt idx="3102">
                  <c:v>0.13986619273638001</c:v>
                </c:pt>
                <c:pt idx="3103">
                  <c:v>0.139733165896886</c:v>
                </c:pt>
                <c:pt idx="3104">
                  <c:v>0.139733165896886</c:v>
                </c:pt>
                <c:pt idx="3105">
                  <c:v>0.139733165896886</c:v>
                </c:pt>
                <c:pt idx="3106">
                  <c:v>0.139601912748583</c:v>
                </c:pt>
                <c:pt idx="3107">
                  <c:v>0.13946888590908799</c:v>
                </c:pt>
                <c:pt idx="3108">
                  <c:v>0.13932699061362699</c:v>
                </c:pt>
                <c:pt idx="3109">
                  <c:v>0.13932699061362699</c:v>
                </c:pt>
                <c:pt idx="3110">
                  <c:v>0.13919396377413201</c:v>
                </c:pt>
                <c:pt idx="3111">
                  <c:v>0.13919396377413201</c:v>
                </c:pt>
                <c:pt idx="3112">
                  <c:v>0.13906271062582901</c:v>
                </c:pt>
                <c:pt idx="3113">
                  <c:v>0.13892081533036801</c:v>
                </c:pt>
                <c:pt idx="3114">
                  <c:v>0.13892081533036801</c:v>
                </c:pt>
                <c:pt idx="3115">
                  <c:v>0.138787788490874</c:v>
                </c:pt>
                <c:pt idx="3116">
                  <c:v>0.13865476165137899</c:v>
                </c:pt>
                <c:pt idx="3117">
                  <c:v>0.13865476165137899</c:v>
                </c:pt>
                <c:pt idx="3118">
                  <c:v>0.13852350850307599</c:v>
                </c:pt>
                <c:pt idx="3119">
                  <c:v>0.13852350850307599</c:v>
                </c:pt>
                <c:pt idx="3120">
                  <c:v>0.138381613207615</c:v>
                </c:pt>
                <c:pt idx="3121">
                  <c:v>0.13824858636812001</c:v>
                </c:pt>
                <c:pt idx="3122">
                  <c:v>0.138115559528626</c:v>
                </c:pt>
                <c:pt idx="3123">
                  <c:v>0.138115559528626</c:v>
                </c:pt>
                <c:pt idx="3124">
                  <c:v>0.137984306380323</c:v>
                </c:pt>
                <c:pt idx="3125">
                  <c:v>0.13784241108486101</c:v>
                </c:pt>
                <c:pt idx="3126">
                  <c:v>0.13770938424536699</c:v>
                </c:pt>
                <c:pt idx="3127">
                  <c:v>0.13757635740586999</c:v>
                </c:pt>
                <c:pt idx="3128">
                  <c:v>0.13757635740586999</c:v>
                </c:pt>
                <c:pt idx="3129">
                  <c:v>0.13757635740586999</c:v>
                </c:pt>
                <c:pt idx="3130">
                  <c:v>0.13757635740586999</c:v>
                </c:pt>
                <c:pt idx="3131">
                  <c:v>0.13744510425756901</c:v>
                </c:pt>
                <c:pt idx="3132">
                  <c:v>0.13730320896210799</c:v>
                </c:pt>
                <c:pt idx="3133">
                  <c:v>0.13730320896210799</c:v>
                </c:pt>
                <c:pt idx="3134">
                  <c:v>0.137170182122613</c:v>
                </c:pt>
                <c:pt idx="3135">
                  <c:v>0.137037155283116</c:v>
                </c:pt>
                <c:pt idx="3136">
                  <c:v>0.137170182122613</c:v>
                </c:pt>
                <c:pt idx="3137">
                  <c:v>0.13690590213481599</c:v>
                </c:pt>
                <c:pt idx="3138">
                  <c:v>0.13690590213481599</c:v>
                </c:pt>
                <c:pt idx="3139">
                  <c:v>0.13690590213481599</c:v>
                </c:pt>
                <c:pt idx="3140">
                  <c:v>0.136764006839355</c:v>
                </c:pt>
                <c:pt idx="3141">
                  <c:v>0.13663097999986001</c:v>
                </c:pt>
                <c:pt idx="3142">
                  <c:v>0.13649795316036301</c:v>
                </c:pt>
                <c:pt idx="3143">
                  <c:v>0.136366700012062</c:v>
                </c:pt>
                <c:pt idx="3144">
                  <c:v>0.13622480471660101</c:v>
                </c:pt>
                <c:pt idx="3145">
                  <c:v>0.13622480471660101</c:v>
                </c:pt>
                <c:pt idx="3146">
                  <c:v>0.136091777877104</c:v>
                </c:pt>
                <c:pt idx="3147">
                  <c:v>0.13595875103760999</c:v>
                </c:pt>
                <c:pt idx="3148">
                  <c:v>0.13582749788930901</c:v>
                </c:pt>
                <c:pt idx="3149">
                  <c:v>0.13582749788930901</c:v>
                </c:pt>
                <c:pt idx="3150">
                  <c:v>0.13568560259384799</c:v>
                </c:pt>
                <c:pt idx="3151">
                  <c:v>0.13555257575435101</c:v>
                </c:pt>
                <c:pt idx="3152">
                  <c:v>0.13555257575435101</c:v>
                </c:pt>
                <c:pt idx="3153">
                  <c:v>0.135419548914856</c:v>
                </c:pt>
                <c:pt idx="3154">
                  <c:v>0.13528829576655599</c:v>
                </c:pt>
                <c:pt idx="3155">
                  <c:v>0.135146400471092</c:v>
                </c:pt>
                <c:pt idx="3156">
                  <c:v>0.13501337363159699</c:v>
                </c:pt>
                <c:pt idx="3157">
                  <c:v>0.13501337363159699</c:v>
                </c:pt>
                <c:pt idx="3158">
                  <c:v>0.13488034679210301</c:v>
                </c:pt>
                <c:pt idx="3159">
                  <c:v>0.13488034679210301</c:v>
                </c:pt>
                <c:pt idx="3160">
                  <c:v>0.134747319952608</c:v>
                </c:pt>
                <c:pt idx="3161">
                  <c:v>0.134605424657147</c:v>
                </c:pt>
                <c:pt idx="3162">
                  <c:v>0.134605424657147</c:v>
                </c:pt>
                <c:pt idx="3163">
                  <c:v>0.134605424657147</c:v>
                </c:pt>
                <c:pt idx="3164">
                  <c:v>0.134605424657147</c:v>
                </c:pt>
                <c:pt idx="3165">
                  <c:v>0.134605424657147</c:v>
                </c:pt>
                <c:pt idx="3166">
                  <c:v>0.134605424657147</c:v>
                </c:pt>
                <c:pt idx="3167">
                  <c:v>0.13434114466934999</c:v>
                </c:pt>
                <c:pt idx="3168">
                  <c:v>0.134199249373888</c:v>
                </c:pt>
                <c:pt idx="3169">
                  <c:v>0.13406622253439099</c:v>
                </c:pt>
                <c:pt idx="3170">
                  <c:v>0.13406622253439099</c:v>
                </c:pt>
                <c:pt idx="3171">
                  <c:v>0.13406622253439099</c:v>
                </c:pt>
                <c:pt idx="3172">
                  <c:v>0.13393496938609101</c:v>
                </c:pt>
                <c:pt idx="3173">
                  <c:v>0.133801942546596</c:v>
                </c:pt>
                <c:pt idx="3174">
                  <c:v>0.133801942546596</c:v>
                </c:pt>
                <c:pt idx="3175">
                  <c:v>0.133527020411638</c:v>
                </c:pt>
                <c:pt idx="3176">
                  <c:v>0.133527020411638</c:v>
                </c:pt>
                <c:pt idx="3177">
                  <c:v>0.13339576726333699</c:v>
                </c:pt>
                <c:pt idx="3178">
                  <c:v>0.13326274042384301</c:v>
                </c:pt>
                <c:pt idx="3179">
                  <c:v>0.13298781828888501</c:v>
                </c:pt>
                <c:pt idx="3180">
                  <c:v>0.13312084512838199</c:v>
                </c:pt>
                <c:pt idx="3181">
                  <c:v>0.13312084512838199</c:v>
                </c:pt>
                <c:pt idx="3182">
                  <c:v>0.132856565140584</c:v>
                </c:pt>
                <c:pt idx="3183">
                  <c:v>0.132856565140584</c:v>
                </c:pt>
                <c:pt idx="3184">
                  <c:v>0.132581643005626</c:v>
                </c:pt>
                <c:pt idx="3185">
                  <c:v>0.132581643005626</c:v>
                </c:pt>
                <c:pt idx="3186">
                  <c:v>0.132581643005626</c:v>
                </c:pt>
                <c:pt idx="3187">
                  <c:v>0.13231736301783101</c:v>
                </c:pt>
                <c:pt idx="3188">
                  <c:v>0.132184336178334</c:v>
                </c:pt>
                <c:pt idx="3189">
                  <c:v>0.13204244088287201</c:v>
                </c:pt>
                <c:pt idx="3190">
                  <c:v>0.132184336178334</c:v>
                </c:pt>
                <c:pt idx="3191">
                  <c:v>0.13204244088287201</c:v>
                </c:pt>
                <c:pt idx="3192">
                  <c:v>0.13204244088287201</c:v>
                </c:pt>
                <c:pt idx="3193">
                  <c:v>0.131909414043378</c:v>
                </c:pt>
                <c:pt idx="3194">
                  <c:v>0.13177816089507699</c:v>
                </c:pt>
                <c:pt idx="3195">
                  <c:v>0.13177816089507699</c:v>
                </c:pt>
                <c:pt idx="3196">
                  <c:v>0.13164513405558001</c:v>
                </c:pt>
                <c:pt idx="3197">
                  <c:v>0.13150323876011899</c:v>
                </c:pt>
                <c:pt idx="3198">
                  <c:v>0.13137021192062501</c:v>
                </c:pt>
                <c:pt idx="3199">
                  <c:v>0.13110593193282699</c:v>
                </c:pt>
                <c:pt idx="3200">
                  <c:v>0.131238958772324</c:v>
                </c:pt>
                <c:pt idx="3201">
                  <c:v>0.131238958772324</c:v>
                </c:pt>
                <c:pt idx="3202">
                  <c:v>0.13110593193282699</c:v>
                </c:pt>
                <c:pt idx="3203">
                  <c:v>0.13083100979787099</c:v>
                </c:pt>
                <c:pt idx="3204">
                  <c:v>0.13069975664956801</c:v>
                </c:pt>
                <c:pt idx="3205">
                  <c:v>0.13083100979787099</c:v>
                </c:pt>
                <c:pt idx="3206">
                  <c:v>0.13069975664956801</c:v>
                </c:pt>
                <c:pt idx="3207">
                  <c:v>0.13083100979787099</c:v>
                </c:pt>
                <c:pt idx="3208">
                  <c:v>0.13083100979787099</c:v>
                </c:pt>
                <c:pt idx="3209">
                  <c:v>0.130566729810073</c:v>
                </c:pt>
                <c:pt idx="3210">
                  <c:v>0.130566729810073</c:v>
                </c:pt>
                <c:pt idx="3211">
                  <c:v>0.130291807675118</c:v>
                </c:pt>
                <c:pt idx="3212">
                  <c:v>0.130291807675118</c:v>
                </c:pt>
                <c:pt idx="3213">
                  <c:v>0.13016055452681499</c:v>
                </c:pt>
                <c:pt idx="3214">
                  <c:v>0.13002752768732001</c:v>
                </c:pt>
                <c:pt idx="3215">
                  <c:v>0.13002752768732001</c:v>
                </c:pt>
                <c:pt idx="3216">
                  <c:v>0.12975260555236401</c:v>
                </c:pt>
                <c:pt idx="3217">
                  <c:v>0.129621352404061</c:v>
                </c:pt>
                <c:pt idx="3218">
                  <c:v>0.129621352404061</c:v>
                </c:pt>
                <c:pt idx="3219">
                  <c:v>0.129621352404061</c:v>
                </c:pt>
                <c:pt idx="3220">
                  <c:v>0.12947945710860001</c:v>
                </c:pt>
                <c:pt idx="3221">
                  <c:v>0.129346430269106</c:v>
                </c:pt>
                <c:pt idx="3222">
                  <c:v>0.12921340342961099</c:v>
                </c:pt>
                <c:pt idx="3223">
                  <c:v>0.12921340342961099</c:v>
                </c:pt>
                <c:pt idx="3224">
                  <c:v>0.12908037659011401</c:v>
                </c:pt>
                <c:pt idx="3225">
                  <c:v>0.12893848129465299</c:v>
                </c:pt>
                <c:pt idx="3226">
                  <c:v>0.12880722814635201</c:v>
                </c:pt>
                <c:pt idx="3227">
                  <c:v>0.128674201306855</c:v>
                </c:pt>
                <c:pt idx="3228">
                  <c:v>0.128674201306855</c:v>
                </c:pt>
                <c:pt idx="3229">
                  <c:v>0.12880722814635201</c:v>
                </c:pt>
                <c:pt idx="3230">
                  <c:v>0.128674201306855</c:v>
                </c:pt>
                <c:pt idx="3231">
                  <c:v>0.12854117446736099</c:v>
                </c:pt>
                <c:pt idx="3232">
                  <c:v>0.1283992791719</c:v>
                </c:pt>
                <c:pt idx="3233">
                  <c:v>0.1283992791719</c:v>
                </c:pt>
                <c:pt idx="3234">
                  <c:v>0.12826802602359899</c:v>
                </c:pt>
                <c:pt idx="3235">
                  <c:v>0.12813499918410201</c:v>
                </c:pt>
                <c:pt idx="3236">
                  <c:v>0.12826802602359899</c:v>
                </c:pt>
                <c:pt idx="3237">
                  <c:v>0.128001972344607</c:v>
                </c:pt>
                <c:pt idx="3238">
                  <c:v>0.12786007704914601</c:v>
                </c:pt>
                <c:pt idx="3239">
                  <c:v>0.127728823900845</c:v>
                </c:pt>
                <c:pt idx="3240">
                  <c:v>0.12786007704914601</c:v>
                </c:pt>
                <c:pt idx="3241">
                  <c:v>0.12759579706134799</c:v>
                </c:pt>
                <c:pt idx="3242">
                  <c:v>0.12746277022185401</c:v>
                </c:pt>
                <c:pt idx="3243">
                  <c:v>0.12746277022185401</c:v>
                </c:pt>
                <c:pt idx="3244">
                  <c:v>0.12732087492639299</c:v>
                </c:pt>
                <c:pt idx="3245">
                  <c:v>0.12732087492639299</c:v>
                </c:pt>
                <c:pt idx="3246">
                  <c:v>0.12746277022185401</c:v>
                </c:pt>
                <c:pt idx="3247">
                  <c:v>0.12718962177809001</c:v>
                </c:pt>
                <c:pt idx="3248">
                  <c:v>0.127056594938595</c:v>
                </c:pt>
                <c:pt idx="3249">
                  <c:v>0.12692356809910099</c:v>
                </c:pt>
                <c:pt idx="3250">
                  <c:v>0.12692356809910099</c:v>
                </c:pt>
                <c:pt idx="3251">
                  <c:v>0.12665041965533599</c:v>
                </c:pt>
                <c:pt idx="3252">
                  <c:v>0.126781672803639</c:v>
                </c:pt>
                <c:pt idx="3253">
                  <c:v>0.12665041965533599</c:v>
                </c:pt>
                <c:pt idx="3254">
                  <c:v>0.12665041965533599</c:v>
                </c:pt>
                <c:pt idx="3255">
                  <c:v>0.12651739281584201</c:v>
                </c:pt>
                <c:pt idx="3256">
                  <c:v>0.12624247068088601</c:v>
                </c:pt>
                <c:pt idx="3257">
                  <c:v>0.12624247068088601</c:v>
                </c:pt>
                <c:pt idx="3258">
                  <c:v>0.126111217532583</c:v>
                </c:pt>
                <c:pt idx="3259">
                  <c:v>0.126111217532583</c:v>
                </c:pt>
                <c:pt idx="3260">
                  <c:v>0.126111217532583</c:v>
                </c:pt>
                <c:pt idx="3261">
                  <c:v>0.12584516385359401</c:v>
                </c:pt>
                <c:pt idx="3262">
                  <c:v>0.12584516385359401</c:v>
                </c:pt>
                <c:pt idx="3263">
                  <c:v>0.12570326855813299</c:v>
                </c:pt>
                <c:pt idx="3264">
                  <c:v>0.12570326855813299</c:v>
                </c:pt>
                <c:pt idx="3265">
                  <c:v>0.12570326855813299</c:v>
                </c:pt>
                <c:pt idx="3266">
                  <c:v>0.12557201540983001</c:v>
                </c:pt>
                <c:pt idx="3267">
                  <c:v>0.125438988570335</c:v>
                </c:pt>
                <c:pt idx="3268">
                  <c:v>0.12530596173083999</c:v>
                </c:pt>
                <c:pt idx="3269">
                  <c:v>0.125164066435379</c:v>
                </c:pt>
                <c:pt idx="3270">
                  <c:v>0.125164066435379</c:v>
                </c:pt>
                <c:pt idx="3271">
                  <c:v>0.12503281328707599</c:v>
                </c:pt>
                <c:pt idx="3272">
                  <c:v>0.124899786447582</c:v>
                </c:pt>
                <c:pt idx="3273">
                  <c:v>0.12503281328707599</c:v>
                </c:pt>
                <c:pt idx="3274">
                  <c:v>0.12503281328707599</c:v>
                </c:pt>
                <c:pt idx="3275">
                  <c:v>0.124899786447582</c:v>
                </c:pt>
                <c:pt idx="3276">
                  <c:v>0.12475789115212001</c:v>
                </c:pt>
                <c:pt idx="3277">
                  <c:v>0.124624864312623</c:v>
                </c:pt>
                <c:pt idx="3278">
                  <c:v>0.124493611164323</c:v>
                </c:pt>
                <c:pt idx="3279">
                  <c:v>0.124493611164323</c:v>
                </c:pt>
                <c:pt idx="3280">
                  <c:v>0.12436058432482799</c:v>
                </c:pt>
                <c:pt idx="3281">
                  <c:v>0.124218689029367</c:v>
                </c:pt>
                <c:pt idx="3282">
                  <c:v>0.12408566218986999</c:v>
                </c:pt>
                <c:pt idx="3283">
                  <c:v>0.12408566218986999</c:v>
                </c:pt>
                <c:pt idx="3284">
                  <c:v>0.12408566218986999</c:v>
                </c:pt>
                <c:pt idx="3285">
                  <c:v>0.12408566218986999</c:v>
                </c:pt>
                <c:pt idx="3286">
                  <c:v>0.123954409041569</c:v>
                </c:pt>
                <c:pt idx="3287">
                  <c:v>0.123821382202075</c:v>
                </c:pt>
                <c:pt idx="3288">
                  <c:v>0.123679486906611</c:v>
                </c:pt>
                <c:pt idx="3289">
                  <c:v>0.123679486906611</c:v>
                </c:pt>
                <c:pt idx="3290">
                  <c:v>0.123415206918816</c:v>
                </c:pt>
                <c:pt idx="3291">
                  <c:v>0.123282180079321</c:v>
                </c:pt>
                <c:pt idx="3292">
                  <c:v>0.123282180079321</c:v>
                </c:pt>
                <c:pt idx="3293">
                  <c:v>0.123140284783858</c:v>
                </c:pt>
                <c:pt idx="3294">
                  <c:v>0.123007257944363</c:v>
                </c:pt>
                <c:pt idx="3295">
                  <c:v>0.123007257944363</c:v>
                </c:pt>
                <c:pt idx="3296">
                  <c:v>0.122874231104869</c:v>
                </c:pt>
                <c:pt idx="3297">
                  <c:v>0.122874231104869</c:v>
                </c:pt>
                <c:pt idx="3298">
                  <c:v>0.122874231104869</c:v>
                </c:pt>
                <c:pt idx="3299">
                  <c:v>0.122742977956566</c:v>
                </c:pt>
                <c:pt idx="3300">
                  <c:v>0.122742977956566</c:v>
                </c:pt>
                <c:pt idx="3301">
                  <c:v>0.122742977956566</c:v>
                </c:pt>
                <c:pt idx="3302">
                  <c:v>0.12246805582160999</c:v>
                </c:pt>
                <c:pt idx="3303">
                  <c:v>0.12246805582160999</c:v>
                </c:pt>
                <c:pt idx="3304">
                  <c:v>0.122335028982115</c:v>
                </c:pt>
                <c:pt idx="3305">
                  <c:v>0.122061880538351</c:v>
                </c:pt>
                <c:pt idx="3306">
                  <c:v>0.12220377583381201</c:v>
                </c:pt>
                <c:pt idx="3307">
                  <c:v>0.122061880538351</c:v>
                </c:pt>
                <c:pt idx="3308">
                  <c:v>0.122061880538351</c:v>
                </c:pt>
                <c:pt idx="3309">
                  <c:v>0.121928853698857</c:v>
                </c:pt>
                <c:pt idx="3310">
                  <c:v>0.121928853698857</c:v>
                </c:pt>
                <c:pt idx="3311">
                  <c:v>0.12179582685936199</c:v>
                </c:pt>
                <c:pt idx="3312">
                  <c:v>0.121664573711059</c:v>
                </c:pt>
                <c:pt idx="3313">
                  <c:v>0.121664573711059</c:v>
                </c:pt>
                <c:pt idx="3314">
                  <c:v>0.121522678415598</c:v>
                </c:pt>
                <c:pt idx="3315">
                  <c:v>0.121389651576103</c:v>
                </c:pt>
                <c:pt idx="3316">
                  <c:v>0.121389651576103</c:v>
                </c:pt>
                <c:pt idx="3317">
                  <c:v>0.121256624736609</c:v>
                </c:pt>
                <c:pt idx="3318">
                  <c:v>0.121256624736609</c:v>
                </c:pt>
                <c:pt idx="3319">
                  <c:v>0.121256624736609</c:v>
                </c:pt>
                <c:pt idx="3320">
                  <c:v>0.12098347629284401</c:v>
                </c:pt>
                <c:pt idx="3321">
                  <c:v>0.12098347629284401</c:v>
                </c:pt>
                <c:pt idx="3322">
                  <c:v>0.120717422613853</c:v>
                </c:pt>
                <c:pt idx="3323">
                  <c:v>0.120717422613853</c:v>
                </c:pt>
                <c:pt idx="3324">
                  <c:v>0.12058616946555201</c:v>
                </c:pt>
                <c:pt idx="3325">
                  <c:v>0.12058616946555201</c:v>
                </c:pt>
                <c:pt idx="3326">
                  <c:v>0.12058616946555201</c:v>
                </c:pt>
                <c:pt idx="3327">
                  <c:v>0.120444274170091</c:v>
                </c:pt>
                <c:pt idx="3328">
                  <c:v>0.12031124733059601</c:v>
                </c:pt>
                <c:pt idx="3329">
                  <c:v>0.120178220491099</c:v>
                </c:pt>
                <c:pt idx="3330">
                  <c:v>0.120046967342799</c:v>
                </c:pt>
                <c:pt idx="3331">
                  <c:v>0.119905072047338</c:v>
                </c:pt>
                <c:pt idx="3332">
                  <c:v>0.119905072047338</c:v>
                </c:pt>
                <c:pt idx="3333">
                  <c:v>0.119772045207843</c:v>
                </c:pt>
                <c:pt idx="3334">
                  <c:v>0.119772045207843</c:v>
                </c:pt>
                <c:pt idx="3335">
                  <c:v>0.119772045207843</c:v>
                </c:pt>
                <c:pt idx="3336">
                  <c:v>0.11963901836834601</c:v>
                </c:pt>
                <c:pt idx="3337">
                  <c:v>0.119497123072885</c:v>
                </c:pt>
                <c:pt idx="3338">
                  <c:v>0.119497123072885</c:v>
                </c:pt>
                <c:pt idx="3339">
                  <c:v>0.11936586992458401</c:v>
                </c:pt>
                <c:pt idx="3340">
                  <c:v>0.11936586992458401</c:v>
                </c:pt>
                <c:pt idx="3341">
                  <c:v>0.119232843085087</c:v>
                </c:pt>
                <c:pt idx="3342">
                  <c:v>0.119232843085087</c:v>
                </c:pt>
                <c:pt idx="3343">
                  <c:v>0.118957920950132</c:v>
                </c:pt>
                <c:pt idx="3344">
                  <c:v>0.118826667801831</c:v>
                </c:pt>
                <c:pt idx="3345">
                  <c:v>0.118826667801831</c:v>
                </c:pt>
                <c:pt idx="3346">
                  <c:v>0.118826667801831</c:v>
                </c:pt>
                <c:pt idx="3347">
                  <c:v>0.11869364096233399</c:v>
                </c:pt>
                <c:pt idx="3348">
                  <c:v>0.11869364096233399</c:v>
                </c:pt>
                <c:pt idx="3349">
                  <c:v>0.118560614122839</c:v>
                </c:pt>
                <c:pt idx="3350">
                  <c:v>0.11841871882737801</c:v>
                </c:pt>
                <c:pt idx="3351">
                  <c:v>0.11841871882737801</c:v>
                </c:pt>
                <c:pt idx="3352">
                  <c:v>0.118287465679075</c:v>
                </c:pt>
                <c:pt idx="3353">
                  <c:v>0.118287465679075</c:v>
                </c:pt>
                <c:pt idx="3354">
                  <c:v>0.11815443883958</c:v>
                </c:pt>
                <c:pt idx="3355">
                  <c:v>0.11802141200008601</c:v>
                </c:pt>
                <c:pt idx="3356">
                  <c:v>0.11802141200008601</c:v>
                </c:pt>
                <c:pt idx="3357">
                  <c:v>0.117879516704625</c:v>
                </c:pt>
                <c:pt idx="3358">
                  <c:v>0.117879516704625</c:v>
                </c:pt>
                <c:pt idx="3359">
                  <c:v>0.11774826355632199</c:v>
                </c:pt>
                <c:pt idx="3360">
                  <c:v>0.117615236716827</c:v>
                </c:pt>
                <c:pt idx="3361">
                  <c:v>0.117615236716827</c:v>
                </c:pt>
                <c:pt idx="3362">
                  <c:v>0.117615236716827</c:v>
                </c:pt>
                <c:pt idx="3363">
                  <c:v>0.117340314581871</c:v>
                </c:pt>
                <c:pt idx="3364">
                  <c:v>0.117340314581871</c:v>
                </c:pt>
                <c:pt idx="3365">
                  <c:v>0.117340314581871</c:v>
                </c:pt>
                <c:pt idx="3366">
                  <c:v>0.11707603459407399</c:v>
                </c:pt>
                <c:pt idx="3367">
                  <c:v>0.116943007754579</c:v>
                </c:pt>
                <c:pt idx="3368">
                  <c:v>0.116943007754579</c:v>
                </c:pt>
                <c:pt idx="3369">
                  <c:v>0.116943007754579</c:v>
                </c:pt>
                <c:pt idx="3370">
                  <c:v>0.11680111245911801</c:v>
                </c:pt>
                <c:pt idx="3371">
                  <c:v>0.11680111245911801</c:v>
                </c:pt>
                <c:pt idx="3372">
                  <c:v>0.11653683247132</c:v>
                </c:pt>
                <c:pt idx="3373">
                  <c:v>0.11653683247132</c:v>
                </c:pt>
                <c:pt idx="3374">
                  <c:v>0.11653683247132</c:v>
                </c:pt>
                <c:pt idx="3375">
                  <c:v>0.11653683247132</c:v>
                </c:pt>
                <c:pt idx="3376">
                  <c:v>0.11640380563182599</c:v>
                </c:pt>
                <c:pt idx="3377">
                  <c:v>0.11640380563182599</c:v>
                </c:pt>
                <c:pt idx="3378">
                  <c:v>0.116261910336365</c:v>
                </c:pt>
                <c:pt idx="3379">
                  <c:v>0.11612888349686799</c:v>
                </c:pt>
                <c:pt idx="3380">
                  <c:v>0.11612888349686799</c:v>
                </c:pt>
                <c:pt idx="3381">
                  <c:v>0.115997630348567</c:v>
                </c:pt>
                <c:pt idx="3382">
                  <c:v>0.115864603509072</c:v>
                </c:pt>
                <c:pt idx="3383">
                  <c:v>0.115864603509072</c:v>
                </c:pt>
                <c:pt idx="3384">
                  <c:v>0.115722708213609</c:v>
                </c:pt>
                <c:pt idx="3385">
                  <c:v>0.115589681374114</c:v>
                </c:pt>
                <c:pt idx="3386">
                  <c:v>0.115589681374114</c:v>
                </c:pt>
                <c:pt idx="3387">
                  <c:v>0.115589681374114</c:v>
                </c:pt>
                <c:pt idx="3388">
                  <c:v>0.115589681374114</c:v>
                </c:pt>
                <c:pt idx="3389">
                  <c:v>0.11545842822581399</c:v>
                </c:pt>
                <c:pt idx="3390">
                  <c:v>0.11545842822581399</c:v>
                </c:pt>
                <c:pt idx="3391">
                  <c:v>0.115325401386319</c:v>
                </c:pt>
                <c:pt idx="3392">
                  <c:v>0.115183506090855</c:v>
                </c:pt>
                <c:pt idx="3393">
                  <c:v>0.115183506090855</c:v>
                </c:pt>
                <c:pt idx="3394">
                  <c:v>0.11491922610306</c:v>
                </c:pt>
                <c:pt idx="3395">
                  <c:v>0.11491922610306</c:v>
                </c:pt>
                <c:pt idx="3396">
                  <c:v>0.11491922610306</c:v>
                </c:pt>
                <c:pt idx="3397">
                  <c:v>0.11491922610306</c:v>
                </c:pt>
                <c:pt idx="3398">
                  <c:v>0.114777330807599</c:v>
                </c:pt>
                <c:pt idx="3399">
                  <c:v>0.114644303968102</c:v>
                </c:pt>
                <c:pt idx="3400">
                  <c:v>0.114644303968102</c:v>
                </c:pt>
                <c:pt idx="3401">
                  <c:v>0.11451127712860799</c:v>
                </c:pt>
                <c:pt idx="3402">
                  <c:v>0.114380023980307</c:v>
                </c:pt>
                <c:pt idx="3403">
                  <c:v>0.114380023980307</c:v>
                </c:pt>
                <c:pt idx="3404">
                  <c:v>0.114380023980307</c:v>
                </c:pt>
                <c:pt idx="3405">
                  <c:v>0.114105101845349</c:v>
                </c:pt>
                <c:pt idx="3406">
                  <c:v>0.113972075005854</c:v>
                </c:pt>
                <c:pt idx="3407">
                  <c:v>0.113840821857551</c:v>
                </c:pt>
                <c:pt idx="3408">
                  <c:v>0.11369892656209001</c:v>
                </c:pt>
                <c:pt idx="3409">
                  <c:v>0.11369892656209001</c:v>
                </c:pt>
                <c:pt idx="3410">
                  <c:v>0.113565899722595</c:v>
                </c:pt>
                <c:pt idx="3411">
                  <c:v>0.113432872883101</c:v>
                </c:pt>
                <c:pt idx="3412">
                  <c:v>0.113565899722595</c:v>
                </c:pt>
                <c:pt idx="3413">
                  <c:v>0.113432872883101</c:v>
                </c:pt>
                <c:pt idx="3414">
                  <c:v>0.11330161973479801</c:v>
                </c:pt>
                <c:pt idx="3415">
                  <c:v>0.11330161973479801</c:v>
                </c:pt>
                <c:pt idx="3416">
                  <c:v>0.113026697599842</c:v>
                </c:pt>
                <c:pt idx="3417">
                  <c:v>0.113026697599842</c:v>
                </c:pt>
                <c:pt idx="3418">
                  <c:v>0.112893670760347</c:v>
                </c:pt>
                <c:pt idx="3419">
                  <c:v>0.112893670760347</c:v>
                </c:pt>
                <c:pt idx="3420">
                  <c:v>0.112893670760347</c:v>
                </c:pt>
                <c:pt idx="3421">
                  <c:v>0.112762417612044</c:v>
                </c:pt>
                <c:pt idx="3422">
                  <c:v>0.112487495477089</c:v>
                </c:pt>
                <c:pt idx="3423">
                  <c:v>0.112487495477089</c:v>
                </c:pt>
                <c:pt idx="3424">
                  <c:v>0.112487495477089</c:v>
                </c:pt>
                <c:pt idx="3425">
                  <c:v>0.112354468637594</c:v>
                </c:pt>
                <c:pt idx="3426">
                  <c:v>0.112223215489291</c:v>
                </c:pt>
                <c:pt idx="3427">
                  <c:v>0.112223215489291</c:v>
                </c:pt>
                <c:pt idx="3428">
                  <c:v>0.112223215489291</c:v>
                </c:pt>
                <c:pt idx="3429">
                  <c:v>0.11208132019383001</c:v>
                </c:pt>
                <c:pt idx="3430">
                  <c:v>0.11208132019383001</c:v>
                </c:pt>
                <c:pt idx="3431">
                  <c:v>0.111948293354335</c:v>
                </c:pt>
                <c:pt idx="3432">
                  <c:v>0.111815266514841</c:v>
                </c:pt>
                <c:pt idx="3433">
                  <c:v>0.111815266514841</c:v>
                </c:pt>
                <c:pt idx="3434">
                  <c:v>0.11168223967534401</c:v>
                </c:pt>
                <c:pt idx="3435">
                  <c:v>0.111540344379882</c:v>
                </c:pt>
                <c:pt idx="3436">
                  <c:v>0.11140909123158201</c:v>
                </c:pt>
                <c:pt idx="3437">
                  <c:v>0.11140909123158201</c:v>
                </c:pt>
                <c:pt idx="3438">
                  <c:v>0.111276064392085</c:v>
                </c:pt>
                <c:pt idx="3439">
                  <c:v>0.11114303755259</c:v>
                </c:pt>
                <c:pt idx="3440">
                  <c:v>0.11114303755259</c:v>
                </c:pt>
                <c:pt idx="3441">
                  <c:v>0.111001142257129</c:v>
                </c:pt>
                <c:pt idx="3442">
                  <c:v>0.111001142257129</c:v>
                </c:pt>
                <c:pt idx="3443">
                  <c:v>0.111001142257129</c:v>
                </c:pt>
                <c:pt idx="3444">
                  <c:v>0.11073686226933099</c:v>
                </c:pt>
                <c:pt idx="3445">
                  <c:v>0.11073686226933099</c:v>
                </c:pt>
                <c:pt idx="3446">
                  <c:v>0.110603835429837</c:v>
                </c:pt>
                <c:pt idx="3447">
                  <c:v>0.110603835429837</c:v>
                </c:pt>
                <c:pt idx="3448">
                  <c:v>0.110461940134376</c:v>
                </c:pt>
                <c:pt idx="3449">
                  <c:v>0.110461940134376</c:v>
                </c:pt>
                <c:pt idx="3450">
                  <c:v>0.110330686986073</c:v>
                </c:pt>
                <c:pt idx="3451">
                  <c:v>0.110330686986073</c:v>
                </c:pt>
                <c:pt idx="3452">
                  <c:v>0.110197660146578</c:v>
                </c:pt>
                <c:pt idx="3453">
                  <c:v>0.110055764851117</c:v>
                </c:pt>
                <c:pt idx="3454">
                  <c:v>0.110055764851117</c:v>
                </c:pt>
                <c:pt idx="3455">
                  <c:v>0.109922738011622</c:v>
                </c:pt>
                <c:pt idx="3456">
                  <c:v>0.10979148486331899</c:v>
                </c:pt>
                <c:pt idx="3457">
                  <c:v>0.10979148486331899</c:v>
                </c:pt>
                <c:pt idx="3458">
                  <c:v>0.109658458023825</c:v>
                </c:pt>
                <c:pt idx="3459">
                  <c:v>0.109658458023825</c:v>
                </c:pt>
                <c:pt idx="3460">
                  <c:v>0.109383535888869</c:v>
                </c:pt>
                <c:pt idx="3461">
                  <c:v>0.109383535888869</c:v>
                </c:pt>
                <c:pt idx="3462">
                  <c:v>0.109252282740566</c:v>
                </c:pt>
                <c:pt idx="3463">
                  <c:v>0.10911925590107099</c:v>
                </c:pt>
                <c:pt idx="3464">
                  <c:v>0.10897736060561</c:v>
                </c:pt>
                <c:pt idx="3465">
                  <c:v>0.10897736060561</c:v>
                </c:pt>
                <c:pt idx="3466">
                  <c:v>0.10884433376611601</c:v>
                </c:pt>
                <c:pt idx="3467">
                  <c:v>0.10884433376611601</c:v>
                </c:pt>
                <c:pt idx="3468">
                  <c:v>0.108713080617812</c:v>
                </c:pt>
                <c:pt idx="3469">
                  <c:v>0.108713080617812</c:v>
                </c:pt>
                <c:pt idx="3470">
                  <c:v>0.108580053778318</c:v>
                </c:pt>
                <c:pt idx="3471">
                  <c:v>0.108438158482857</c:v>
                </c:pt>
                <c:pt idx="3472">
                  <c:v>0.108438158482857</c:v>
                </c:pt>
                <c:pt idx="3473">
                  <c:v>0.108438158482857</c:v>
                </c:pt>
                <c:pt idx="3474">
                  <c:v>0.108305131643362</c:v>
                </c:pt>
                <c:pt idx="3475">
                  <c:v>0.108040851655565</c:v>
                </c:pt>
                <c:pt idx="3476">
                  <c:v>0.108040851655565</c:v>
                </c:pt>
                <c:pt idx="3477">
                  <c:v>0.10789895636010299</c:v>
                </c:pt>
                <c:pt idx="3478">
                  <c:v>0.107765929520606</c:v>
                </c:pt>
                <c:pt idx="3479">
                  <c:v>0.107634676372306</c:v>
                </c:pt>
                <c:pt idx="3480">
                  <c:v>0.107634676372306</c:v>
                </c:pt>
                <c:pt idx="3481">
                  <c:v>0.10750164953281099</c:v>
                </c:pt>
                <c:pt idx="3482">
                  <c:v>0.10750164953281099</c:v>
                </c:pt>
                <c:pt idx="3483">
                  <c:v>0.10750164953281099</c:v>
                </c:pt>
                <c:pt idx="3484">
                  <c:v>0.10735975423735</c:v>
                </c:pt>
                <c:pt idx="3485">
                  <c:v>0.10735975423735</c:v>
                </c:pt>
                <c:pt idx="3486">
                  <c:v>0.10722672739785299</c:v>
                </c:pt>
                <c:pt idx="3487">
                  <c:v>0.10722672739785299</c:v>
                </c:pt>
                <c:pt idx="3488">
                  <c:v>0.10722672739785299</c:v>
                </c:pt>
                <c:pt idx="3489">
                  <c:v>0.106962447410058</c:v>
                </c:pt>
                <c:pt idx="3490">
                  <c:v>0.106820552114597</c:v>
                </c:pt>
                <c:pt idx="3491">
                  <c:v>0.1066875252751</c:v>
                </c:pt>
                <c:pt idx="3492">
                  <c:v>0.106820552114597</c:v>
                </c:pt>
                <c:pt idx="3493">
                  <c:v>0.106820552114597</c:v>
                </c:pt>
                <c:pt idx="3494">
                  <c:v>0.1066875252751</c:v>
                </c:pt>
                <c:pt idx="3495">
                  <c:v>0.106556272126799</c:v>
                </c:pt>
                <c:pt idx="3496">
                  <c:v>0.106423245287304</c:v>
                </c:pt>
                <c:pt idx="3497">
                  <c:v>0.106423245287304</c:v>
                </c:pt>
                <c:pt idx="3498">
                  <c:v>0.106148323152346</c:v>
                </c:pt>
                <c:pt idx="3499">
                  <c:v>0.106148323152346</c:v>
                </c:pt>
                <c:pt idx="3500">
                  <c:v>0.106148323152346</c:v>
                </c:pt>
                <c:pt idx="3501">
                  <c:v>0.105884043164549</c:v>
                </c:pt>
                <c:pt idx="3502">
                  <c:v>0.105884043164549</c:v>
                </c:pt>
                <c:pt idx="3503">
                  <c:v>0.10574214786908701</c:v>
                </c:pt>
                <c:pt idx="3504">
                  <c:v>0.105476094190098</c:v>
                </c:pt>
                <c:pt idx="3505">
                  <c:v>0.10533419889463699</c:v>
                </c:pt>
                <c:pt idx="3506">
                  <c:v>0.10533419889463699</c:v>
                </c:pt>
                <c:pt idx="3507">
                  <c:v>0.10533419889463699</c:v>
                </c:pt>
                <c:pt idx="3508">
                  <c:v>0.10533419889463699</c:v>
                </c:pt>
                <c:pt idx="3509">
                  <c:v>0.105202945746334</c:v>
                </c:pt>
                <c:pt idx="3510">
                  <c:v>0.105069918906839</c:v>
                </c:pt>
                <c:pt idx="3511">
                  <c:v>0.104794996771884</c:v>
                </c:pt>
                <c:pt idx="3512">
                  <c:v>0.104794996771884</c:v>
                </c:pt>
                <c:pt idx="3513">
                  <c:v>0.104663743623581</c:v>
                </c:pt>
                <c:pt idx="3514">
                  <c:v>0.104663743623581</c:v>
                </c:pt>
                <c:pt idx="3515">
                  <c:v>0.104530716784086</c:v>
                </c:pt>
                <c:pt idx="3516">
                  <c:v>0.104397689944592</c:v>
                </c:pt>
                <c:pt idx="3517">
                  <c:v>0.104397689944592</c:v>
                </c:pt>
                <c:pt idx="3518">
                  <c:v>0.104397689944592</c:v>
                </c:pt>
                <c:pt idx="3519">
                  <c:v>0.104255794649128</c:v>
                </c:pt>
                <c:pt idx="3520">
                  <c:v>0.104255794649128</c:v>
                </c:pt>
                <c:pt idx="3521">
                  <c:v>0.10412454150082701</c:v>
                </c:pt>
                <c:pt idx="3522">
                  <c:v>0.103991514661333</c:v>
                </c:pt>
                <c:pt idx="3523">
                  <c:v>0.103991514661333</c:v>
                </c:pt>
                <c:pt idx="3524">
                  <c:v>0.103991514661333</c:v>
                </c:pt>
                <c:pt idx="3525">
                  <c:v>0.103858487821838</c:v>
                </c:pt>
                <c:pt idx="3526">
                  <c:v>0.103716592526375</c:v>
                </c:pt>
                <c:pt idx="3527">
                  <c:v>0.103716592526375</c:v>
                </c:pt>
                <c:pt idx="3528">
                  <c:v>0.10345231253857901</c:v>
                </c:pt>
                <c:pt idx="3529">
                  <c:v>0.10345231253857901</c:v>
                </c:pt>
                <c:pt idx="3530">
                  <c:v>0.103319285699082</c:v>
                </c:pt>
                <c:pt idx="3531">
                  <c:v>0.103319285699082</c:v>
                </c:pt>
                <c:pt idx="3532">
                  <c:v>0.10317739040362101</c:v>
                </c:pt>
                <c:pt idx="3533">
                  <c:v>0.10317739040362101</c:v>
                </c:pt>
                <c:pt idx="3534">
                  <c:v>0.103046137255321</c:v>
                </c:pt>
                <c:pt idx="3535">
                  <c:v>0.102913110415826</c:v>
                </c:pt>
                <c:pt idx="3536">
                  <c:v>0.103046137255321</c:v>
                </c:pt>
                <c:pt idx="3537">
                  <c:v>0.102913110415826</c:v>
                </c:pt>
                <c:pt idx="3538">
                  <c:v>0.102638188280868</c:v>
                </c:pt>
                <c:pt idx="3539">
                  <c:v>0.102638188280868</c:v>
                </c:pt>
                <c:pt idx="3540">
                  <c:v>0.10250693513256701</c:v>
                </c:pt>
                <c:pt idx="3541">
                  <c:v>0.10250693513256701</c:v>
                </c:pt>
                <c:pt idx="3542">
                  <c:v>0.10250693513256701</c:v>
                </c:pt>
                <c:pt idx="3543">
                  <c:v>0.10237390829307</c:v>
                </c:pt>
                <c:pt idx="3544">
                  <c:v>0.102240881453576</c:v>
                </c:pt>
                <c:pt idx="3545">
                  <c:v>0.102240881453576</c:v>
                </c:pt>
                <c:pt idx="3546">
                  <c:v>0.102098986158115</c:v>
                </c:pt>
                <c:pt idx="3547">
                  <c:v>0.101967733009814</c:v>
                </c:pt>
                <c:pt idx="3548">
                  <c:v>0.10183470617031699</c:v>
                </c:pt>
                <c:pt idx="3549">
                  <c:v>0.101701679330822</c:v>
                </c:pt>
                <c:pt idx="3550">
                  <c:v>0.10155978403536101</c:v>
                </c:pt>
                <c:pt idx="3551">
                  <c:v>0.10142853088706</c:v>
                </c:pt>
                <c:pt idx="3552">
                  <c:v>0.10142853088706</c:v>
                </c:pt>
                <c:pt idx="3553">
                  <c:v>0.101295504047563</c:v>
                </c:pt>
                <c:pt idx="3554">
                  <c:v>0.101295504047563</c:v>
                </c:pt>
                <c:pt idx="3555">
                  <c:v>0.10116247720806899</c:v>
                </c:pt>
                <c:pt idx="3556">
                  <c:v>0.10116247720806899</c:v>
                </c:pt>
                <c:pt idx="3557">
                  <c:v>0.10116247720806899</c:v>
                </c:pt>
                <c:pt idx="3558">
                  <c:v>0.10088932876430499</c:v>
                </c:pt>
                <c:pt idx="3559">
                  <c:v>0.10088932876430499</c:v>
                </c:pt>
                <c:pt idx="3560">
                  <c:v>0.10088932876430499</c:v>
                </c:pt>
                <c:pt idx="3561">
                  <c:v>0.10075630192481</c:v>
                </c:pt>
                <c:pt idx="3562">
                  <c:v>0.10061440662934901</c:v>
                </c:pt>
                <c:pt idx="3563">
                  <c:v>0.10061440662934901</c:v>
                </c:pt>
                <c:pt idx="3564">
                  <c:v>0.100481379789854</c:v>
                </c:pt>
                <c:pt idx="3565">
                  <c:v>0.100481379789854</c:v>
                </c:pt>
                <c:pt idx="3566">
                  <c:v>0.100350126641551</c:v>
                </c:pt>
                <c:pt idx="3567">
                  <c:v>0.10021709980205699</c:v>
                </c:pt>
                <c:pt idx="3568">
                  <c:v>0.10021709980205699</c:v>
                </c:pt>
                <c:pt idx="3569">
                  <c:v>0.100075204506596</c:v>
                </c:pt>
                <c:pt idx="3570">
                  <c:v>9.9942177667101006E-2</c:v>
                </c:pt>
                <c:pt idx="3571">
                  <c:v>9.9809150827603998E-2</c:v>
                </c:pt>
                <c:pt idx="3572">
                  <c:v>9.9677897679303198E-2</c:v>
                </c:pt>
                <c:pt idx="3573">
                  <c:v>9.9536002383842206E-2</c:v>
                </c:pt>
                <c:pt idx="3574">
                  <c:v>9.9402975544347599E-2</c:v>
                </c:pt>
                <c:pt idx="3575">
                  <c:v>9.9402975544347599E-2</c:v>
                </c:pt>
                <c:pt idx="3576">
                  <c:v>9.9402975544347599E-2</c:v>
                </c:pt>
                <c:pt idx="3577">
                  <c:v>9.9402975544347599E-2</c:v>
                </c:pt>
                <c:pt idx="3578">
                  <c:v>9.9269948704850605E-2</c:v>
                </c:pt>
                <c:pt idx="3579">
                  <c:v>9.9269948704850605E-2</c:v>
                </c:pt>
                <c:pt idx="3580">
                  <c:v>9.9402975544347599E-2</c:v>
                </c:pt>
                <c:pt idx="3581">
                  <c:v>9.9269948704850605E-2</c:v>
                </c:pt>
                <c:pt idx="3582">
                  <c:v>9.9269948704850605E-2</c:v>
                </c:pt>
                <c:pt idx="3583">
                  <c:v>9.8863773421594206E-2</c:v>
                </c:pt>
                <c:pt idx="3584">
                  <c:v>9.8730746582097295E-2</c:v>
                </c:pt>
                <c:pt idx="3585">
                  <c:v>9.8599493433796606E-2</c:v>
                </c:pt>
                <c:pt idx="3586">
                  <c:v>9.8599493433796606E-2</c:v>
                </c:pt>
                <c:pt idx="3587">
                  <c:v>9.8599493433796606E-2</c:v>
                </c:pt>
                <c:pt idx="3588">
                  <c:v>9.8599493433796606E-2</c:v>
                </c:pt>
                <c:pt idx="3589">
                  <c:v>9.8457598138335406E-2</c:v>
                </c:pt>
                <c:pt idx="3590">
                  <c:v>9.8457598138335406E-2</c:v>
                </c:pt>
                <c:pt idx="3591">
                  <c:v>9.8191544459343805E-2</c:v>
                </c:pt>
                <c:pt idx="3592">
                  <c:v>9.8191544459343805E-2</c:v>
                </c:pt>
                <c:pt idx="3593">
                  <c:v>9.8060291311043199E-2</c:v>
                </c:pt>
                <c:pt idx="3594">
                  <c:v>9.7918396015581999E-2</c:v>
                </c:pt>
                <c:pt idx="3595">
                  <c:v>9.7785369176085005E-2</c:v>
                </c:pt>
                <c:pt idx="3596">
                  <c:v>9.7652342336590495E-2</c:v>
                </c:pt>
                <c:pt idx="3597">
                  <c:v>9.7652342336590495E-2</c:v>
                </c:pt>
                <c:pt idx="3598">
                  <c:v>9.7379193892826094E-2</c:v>
                </c:pt>
                <c:pt idx="3599">
                  <c:v>9.7379193892826094E-2</c:v>
                </c:pt>
                <c:pt idx="3600">
                  <c:v>9.7246167053331597E-2</c:v>
                </c:pt>
                <c:pt idx="3601">
                  <c:v>9.7113140213837101E-2</c:v>
                </c:pt>
                <c:pt idx="3602">
                  <c:v>9.69818870655339E-2</c:v>
                </c:pt>
                <c:pt idx="3603">
                  <c:v>9.69818870655339E-2</c:v>
                </c:pt>
                <c:pt idx="3604">
                  <c:v>9.68399917700727E-2</c:v>
                </c:pt>
                <c:pt idx="3605">
                  <c:v>9.6706964930578301E-2</c:v>
                </c:pt>
                <c:pt idx="3606">
                  <c:v>9.6706964930578301E-2</c:v>
                </c:pt>
                <c:pt idx="3607">
                  <c:v>9.6706964930578301E-2</c:v>
                </c:pt>
                <c:pt idx="3608">
                  <c:v>9.6442684942780493E-2</c:v>
                </c:pt>
                <c:pt idx="3609">
                  <c:v>9.6300789647319293E-2</c:v>
                </c:pt>
                <c:pt idx="3610">
                  <c:v>9.6167762807824894E-2</c:v>
                </c:pt>
                <c:pt idx="3611">
                  <c:v>9.6167762807824894E-2</c:v>
                </c:pt>
                <c:pt idx="3612">
                  <c:v>9.6167762807824894E-2</c:v>
                </c:pt>
                <c:pt idx="3613">
                  <c:v>9.6034735968330301E-2</c:v>
                </c:pt>
                <c:pt idx="3614">
                  <c:v>9.6034735968330301E-2</c:v>
                </c:pt>
                <c:pt idx="3615">
                  <c:v>9.5761587524565997E-2</c:v>
                </c:pt>
                <c:pt idx="3616">
                  <c:v>9.5761587524565997E-2</c:v>
                </c:pt>
                <c:pt idx="3617">
                  <c:v>9.5761587524565997E-2</c:v>
                </c:pt>
                <c:pt idx="3618">
                  <c:v>9.5628560685071501E-2</c:v>
                </c:pt>
                <c:pt idx="3619">
                  <c:v>9.5628560685071501E-2</c:v>
                </c:pt>
                <c:pt idx="3620">
                  <c:v>9.5761587524565997E-2</c:v>
                </c:pt>
                <c:pt idx="3621">
                  <c:v>9.5628560685071501E-2</c:v>
                </c:pt>
                <c:pt idx="3622">
                  <c:v>9.5495533845577005E-2</c:v>
                </c:pt>
                <c:pt idx="3623">
                  <c:v>9.5353638550115805E-2</c:v>
                </c:pt>
                <c:pt idx="3624">
                  <c:v>9.5222385401812604E-2</c:v>
                </c:pt>
                <c:pt idx="3625">
                  <c:v>9.5353638550115805E-2</c:v>
                </c:pt>
                <c:pt idx="3626">
                  <c:v>9.5222385401812604E-2</c:v>
                </c:pt>
                <c:pt idx="3627">
                  <c:v>9.5089358562318205E-2</c:v>
                </c:pt>
                <c:pt idx="3628">
                  <c:v>9.4814436427359997E-2</c:v>
                </c:pt>
                <c:pt idx="3629">
                  <c:v>9.4683183279059294E-2</c:v>
                </c:pt>
                <c:pt idx="3630">
                  <c:v>9.4550156439564798E-2</c:v>
                </c:pt>
                <c:pt idx="3631">
                  <c:v>9.4550156439564798E-2</c:v>
                </c:pt>
                <c:pt idx="3632">
                  <c:v>9.4417129600067706E-2</c:v>
                </c:pt>
                <c:pt idx="3633">
                  <c:v>9.4275234304606603E-2</c:v>
                </c:pt>
                <c:pt idx="3634">
                  <c:v>9.4275234304606603E-2</c:v>
                </c:pt>
                <c:pt idx="3635">
                  <c:v>9.4142207465111996E-2</c:v>
                </c:pt>
                <c:pt idx="3636">
                  <c:v>9.4010954316811404E-2</c:v>
                </c:pt>
                <c:pt idx="3637">
                  <c:v>9.3877927477314396E-2</c:v>
                </c:pt>
                <c:pt idx="3638">
                  <c:v>9.3877927477314396E-2</c:v>
                </c:pt>
                <c:pt idx="3639">
                  <c:v>9.3877927477314396E-2</c:v>
                </c:pt>
                <c:pt idx="3640">
                  <c:v>9.3736032181853196E-2</c:v>
                </c:pt>
                <c:pt idx="3641">
                  <c:v>9.36030053423587E-2</c:v>
                </c:pt>
                <c:pt idx="3642">
                  <c:v>9.3471752194057997E-2</c:v>
                </c:pt>
                <c:pt idx="3643">
                  <c:v>9.3471752194057997E-2</c:v>
                </c:pt>
                <c:pt idx="3644">
                  <c:v>9.31968300590999E-2</c:v>
                </c:pt>
                <c:pt idx="3645">
                  <c:v>9.31968300590999E-2</c:v>
                </c:pt>
                <c:pt idx="3646">
                  <c:v>9.31968300590999E-2</c:v>
                </c:pt>
                <c:pt idx="3647">
                  <c:v>9.3063803219605404E-2</c:v>
                </c:pt>
                <c:pt idx="3648">
                  <c:v>9.2932550071302203E-2</c:v>
                </c:pt>
                <c:pt idx="3649">
                  <c:v>9.2799523231807596E-2</c:v>
                </c:pt>
                <c:pt idx="3650">
                  <c:v>9.2657627936346507E-2</c:v>
                </c:pt>
                <c:pt idx="3651">
                  <c:v>9.2657627936346507E-2</c:v>
                </c:pt>
                <c:pt idx="3652">
                  <c:v>9.2524601096851997E-2</c:v>
                </c:pt>
                <c:pt idx="3653">
                  <c:v>9.2393347948548796E-2</c:v>
                </c:pt>
                <c:pt idx="3654">
                  <c:v>9.2118425813593099E-2</c:v>
                </c:pt>
                <c:pt idx="3655">
                  <c:v>9.2118425813593099E-2</c:v>
                </c:pt>
                <c:pt idx="3656">
                  <c:v>9.1985398974098603E-2</c:v>
                </c:pt>
                <c:pt idx="3657">
                  <c:v>9.1985398974098603E-2</c:v>
                </c:pt>
                <c:pt idx="3658">
                  <c:v>9.2118425813593099E-2</c:v>
                </c:pt>
                <c:pt idx="3659">
                  <c:v>9.2118425813593099E-2</c:v>
                </c:pt>
                <c:pt idx="3660">
                  <c:v>9.1854145825795402E-2</c:v>
                </c:pt>
                <c:pt idx="3661">
                  <c:v>9.1721118986300795E-2</c:v>
                </c:pt>
                <c:pt idx="3662">
                  <c:v>9.1579223690839706E-2</c:v>
                </c:pt>
                <c:pt idx="3663">
                  <c:v>9.1446196851345196E-2</c:v>
                </c:pt>
                <c:pt idx="3664">
                  <c:v>9.1446196851345196E-2</c:v>
                </c:pt>
                <c:pt idx="3665">
                  <c:v>9.1314943703042106E-2</c:v>
                </c:pt>
                <c:pt idx="3666">
                  <c:v>9.1314943703042106E-2</c:v>
                </c:pt>
                <c:pt idx="3667">
                  <c:v>9.1314943703042106E-2</c:v>
                </c:pt>
                <c:pt idx="3668">
                  <c:v>9.1181916863547499E-2</c:v>
                </c:pt>
                <c:pt idx="3669">
                  <c:v>9.1181916863547499E-2</c:v>
                </c:pt>
                <c:pt idx="3670">
                  <c:v>9.1181916863547499E-2</c:v>
                </c:pt>
                <c:pt idx="3671">
                  <c:v>9.1181916863547499E-2</c:v>
                </c:pt>
                <c:pt idx="3672">
                  <c:v>9.0906994728589305E-2</c:v>
                </c:pt>
                <c:pt idx="3673">
                  <c:v>9.0633846284827499E-2</c:v>
                </c:pt>
                <c:pt idx="3674">
                  <c:v>9.0236539457535306E-2</c:v>
                </c:pt>
                <c:pt idx="3675">
                  <c:v>9.0094644162074203E-2</c:v>
                </c:pt>
                <c:pt idx="3676">
                  <c:v>9.0094644162074203E-2</c:v>
                </c:pt>
                <c:pt idx="3677">
                  <c:v>9.0236539457535306E-2</c:v>
                </c:pt>
                <c:pt idx="3678">
                  <c:v>9.0094644162074203E-2</c:v>
                </c:pt>
                <c:pt idx="3679">
                  <c:v>8.9828590483082602E-2</c:v>
                </c:pt>
                <c:pt idx="3680">
                  <c:v>9.0094644162074203E-2</c:v>
                </c:pt>
                <c:pt idx="3681">
                  <c:v>8.9828590483082602E-2</c:v>
                </c:pt>
                <c:pt idx="3682">
                  <c:v>8.9555442039320796E-2</c:v>
                </c:pt>
                <c:pt idx="3683">
                  <c:v>8.9289388360329194E-2</c:v>
                </c:pt>
                <c:pt idx="3684">
                  <c:v>8.9422415199823704E-2</c:v>
                </c:pt>
                <c:pt idx="3685">
                  <c:v>8.9289388360329194E-2</c:v>
                </c:pt>
                <c:pt idx="3686">
                  <c:v>8.9289388360329194E-2</c:v>
                </c:pt>
                <c:pt idx="3687">
                  <c:v>8.9289388360329194E-2</c:v>
                </c:pt>
                <c:pt idx="3688">
                  <c:v>8.9289388360329194E-2</c:v>
                </c:pt>
                <c:pt idx="3689">
                  <c:v>8.8750186237575801E-2</c:v>
                </c:pt>
                <c:pt idx="3690">
                  <c:v>8.8883213077070297E-2</c:v>
                </c:pt>
                <c:pt idx="3691">
                  <c:v>8.8883213077070297E-2</c:v>
                </c:pt>
                <c:pt idx="3692">
                  <c:v>8.8750186237575801E-2</c:v>
                </c:pt>
                <c:pt idx="3693">
                  <c:v>8.8750186237575801E-2</c:v>
                </c:pt>
                <c:pt idx="3694">
                  <c:v>8.8750186237575801E-2</c:v>
                </c:pt>
                <c:pt idx="3695">
                  <c:v>8.8618933089275195E-2</c:v>
                </c:pt>
                <c:pt idx="3696">
                  <c:v>8.8475264102620202E-2</c:v>
                </c:pt>
                <c:pt idx="3697">
                  <c:v>8.8344010954317001E-2</c:v>
                </c:pt>
                <c:pt idx="3698">
                  <c:v>8.8210984114822505E-2</c:v>
                </c:pt>
                <c:pt idx="3699">
                  <c:v>8.8210984114822505E-2</c:v>
                </c:pt>
                <c:pt idx="3700">
                  <c:v>8.8210984114822505E-2</c:v>
                </c:pt>
                <c:pt idx="3701">
                  <c:v>8.7936061979866795E-2</c:v>
                </c:pt>
                <c:pt idx="3702">
                  <c:v>8.7936061979866795E-2</c:v>
                </c:pt>
                <c:pt idx="3703">
                  <c:v>8.7804808831563594E-2</c:v>
                </c:pt>
                <c:pt idx="3704">
                  <c:v>8.7671781992069098E-2</c:v>
                </c:pt>
                <c:pt idx="3705">
                  <c:v>8.7804808831563594E-2</c:v>
                </c:pt>
                <c:pt idx="3706">
                  <c:v>8.7538755152574602E-2</c:v>
                </c:pt>
                <c:pt idx="3707">
                  <c:v>8.7265606708810201E-2</c:v>
                </c:pt>
                <c:pt idx="3708">
                  <c:v>8.7132579869315704E-2</c:v>
                </c:pt>
                <c:pt idx="3709">
                  <c:v>8.7265606708810201E-2</c:v>
                </c:pt>
                <c:pt idx="3710">
                  <c:v>8.7265606708810201E-2</c:v>
                </c:pt>
                <c:pt idx="3711">
                  <c:v>8.7538755152574602E-2</c:v>
                </c:pt>
                <c:pt idx="3712">
                  <c:v>8.6999553029821194E-2</c:v>
                </c:pt>
                <c:pt idx="3713">
                  <c:v>8.7132579869315704E-2</c:v>
                </c:pt>
                <c:pt idx="3714">
                  <c:v>8.7396859857113401E-2</c:v>
                </c:pt>
                <c:pt idx="3715">
                  <c:v>8.7671781992069098E-2</c:v>
                </c:pt>
                <c:pt idx="3716">
                  <c:v>8.6857657734357593E-2</c:v>
                </c:pt>
                <c:pt idx="3717">
                  <c:v>8.6593377746562394E-2</c:v>
                </c:pt>
                <c:pt idx="3718">
                  <c:v>8.7132579869315704E-2</c:v>
                </c:pt>
                <c:pt idx="3719">
                  <c:v>8.6857657734357593E-2</c:v>
                </c:pt>
                <c:pt idx="3720">
                  <c:v>8.4975771378299703E-2</c:v>
                </c:pt>
                <c:pt idx="3721">
                  <c:v>8.4975771378299703E-2</c:v>
                </c:pt>
                <c:pt idx="3722">
                  <c:v>8.4833876082838502E-2</c:v>
                </c:pt>
                <c:pt idx="3723">
                  <c:v>8.5373078205591896E-2</c:v>
                </c:pt>
                <c:pt idx="3724">
                  <c:v>8.5108798217796794E-2</c:v>
                </c:pt>
                <c:pt idx="3725">
                  <c:v>8.4436569255546295E-2</c:v>
                </c:pt>
                <c:pt idx="3726">
                  <c:v>8.4294673960085206E-2</c:v>
                </c:pt>
                <c:pt idx="3727">
                  <c:v>8.4436569255546295E-2</c:v>
                </c:pt>
                <c:pt idx="3728">
                  <c:v>8.4975771378299703E-2</c:v>
                </c:pt>
                <c:pt idx="3729">
                  <c:v>8.5108798217796794E-2</c:v>
                </c:pt>
                <c:pt idx="3730">
                  <c:v>8.4975771378299703E-2</c:v>
                </c:pt>
                <c:pt idx="3731">
                  <c:v>8.4700849243344103E-2</c:v>
                </c:pt>
                <c:pt idx="3732">
                  <c:v>8.4294673960085206E-2</c:v>
                </c:pt>
                <c:pt idx="3733">
                  <c:v>8.4294673960085206E-2</c:v>
                </c:pt>
                <c:pt idx="3734">
                  <c:v>8.4700849243344103E-2</c:v>
                </c:pt>
                <c:pt idx="3735">
                  <c:v>8.4569596095043498E-2</c:v>
                </c:pt>
                <c:pt idx="3736">
                  <c:v>8.4294673960085206E-2</c:v>
                </c:pt>
                <c:pt idx="3737">
                  <c:v>8.4294673960085206E-2</c:v>
                </c:pt>
                <c:pt idx="3738">
                  <c:v>8.4030393972287495E-2</c:v>
                </c:pt>
                <c:pt idx="3739">
                  <c:v>8.3897367132792999E-2</c:v>
                </c:pt>
                <c:pt idx="3740">
                  <c:v>8.3491191849534102E-2</c:v>
                </c:pt>
                <c:pt idx="3741">
                  <c:v>8.3491191849534102E-2</c:v>
                </c:pt>
                <c:pt idx="3742">
                  <c:v>8.36224449978374E-2</c:v>
                </c:pt>
                <c:pt idx="3743">
                  <c:v>8.3755471837331896E-2</c:v>
                </c:pt>
                <c:pt idx="3744">
                  <c:v>8.3491191849534102E-2</c:v>
                </c:pt>
                <c:pt idx="3745">
                  <c:v>8.3216269714578503E-2</c:v>
                </c:pt>
                <c:pt idx="3746">
                  <c:v>8.3083242875084007E-2</c:v>
                </c:pt>
                <c:pt idx="3747">
                  <c:v>8.2951989726780695E-2</c:v>
                </c:pt>
                <c:pt idx="3748">
                  <c:v>8.2818962887286296E-2</c:v>
                </c:pt>
                <c:pt idx="3749">
                  <c:v>8.2677067591825096E-2</c:v>
                </c:pt>
                <c:pt idx="3750">
                  <c:v>8.25440407523306E-2</c:v>
                </c:pt>
                <c:pt idx="3751">
                  <c:v>8.25440407523306E-2</c:v>
                </c:pt>
                <c:pt idx="3752">
                  <c:v>8.2411013912833495E-2</c:v>
                </c:pt>
                <c:pt idx="3753">
                  <c:v>8.2279760764532903E-2</c:v>
                </c:pt>
                <c:pt idx="3754">
                  <c:v>8.2279760764532903E-2</c:v>
                </c:pt>
                <c:pt idx="3755">
                  <c:v>8.21378654690718E-2</c:v>
                </c:pt>
                <c:pt idx="3756">
                  <c:v>8.2004838629577206E-2</c:v>
                </c:pt>
                <c:pt idx="3757">
                  <c:v>8.1871811790080198E-2</c:v>
                </c:pt>
                <c:pt idx="3758">
                  <c:v>8.1598663346318406E-2</c:v>
                </c:pt>
                <c:pt idx="3759">
                  <c:v>8.1740558641779495E-2</c:v>
                </c:pt>
                <c:pt idx="3760">
                  <c:v>8.1332609667326805E-2</c:v>
                </c:pt>
                <c:pt idx="3761">
                  <c:v>8.1332609667326805E-2</c:v>
                </c:pt>
                <c:pt idx="3762">
                  <c:v>8.1465636506821398E-2</c:v>
                </c:pt>
                <c:pt idx="3763">
                  <c:v>8.1190714371865605E-2</c:v>
                </c:pt>
                <c:pt idx="3764">
                  <c:v>8.0926434384068005E-2</c:v>
                </c:pt>
                <c:pt idx="3765">
                  <c:v>8.0793407544573398E-2</c:v>
                </c:pt>
                <c:pt idx="3766">
                  <c:v>8.0651512249112295E-2</c:v>
                </c:pt>
                <c:pt idx="3767">
                  <c:v>8.0520259100809094E-2</c:v>
                </c:pt>
                <c:pt idx="3768">
                  <c:v>8.0520259100809094E-2</c:v>
                </c:pt>
                <c:pt idx="3769">
                  <c:v>8.0254205421820005E-2</c:v>
                </c:pt>
                <c:pt idx="3770">
                  <c:v>8.0112310126358902E-2</c:v>
                </c:pt>
                <c:pt idx="3771">
                  <c:v>8.0112310126358902E-2</c:v>
                </c:pt>
                <c:pt idx="3772">
                  <c:v>8.0112310126358902E-2</c:v>
                </c:pt>
                <c:pt idx="3773">
                  <c:v>7.9981056978055701E-2</c:v>
                </c:pt>
                <c:pt idx="3774">
                  <c:v>7.9715003299066695E-2</c:v>
                </c:pt>
                <c:pt idx="3775">
                  <c:v>7.9715003299066695E-2</c:v>
                </c:pt>
                <c:pt idx="3776">
                  <c:v>7.9441854855302294E-2</c:v>
                </c:pt>
                <c:pt idx="3777">
                  <c:v>7.9308828015807895E-2</c:v>
                </c:pt>
                <c:pt idx="3778">
                  <c:v>7.9308828015807895E-2</c:v>
                </c:pt>
                <c:pt idx="3779">
                  <c:v>7.9308828015807895E-2</c:v>
                </c:pt>
                <c:pt idx="3780">
                  <c:v>7.9033905880852295E-2</c:v>
                </c:pt>
                <c:pt idx="3781">
                  <c:v>7.9033905880852295E-2</c:v>
                </c:pt>
                <c:pt idx="3782">
                  <c:v>7.8902652732548997E-2</c:v>
                </c:pt>
                <c:pt idx="3783">
                  <c:v>7.8769625893054501E-2</c:v>
                </c:pt>
                <c:pt idx="3784">
                  <c:v>7.8636599053559894E-2</c:v>
                </c:pt>
                <c:pt idx="3785">
                  <c:v>7.8494703758098902E-2</c:v>
                </c:pt>
                <c:pt idx="3786">
                  <c:v>7.8230423770301094E-2</c:v>
                </c:pt>
                <c:pt idx="3787">
                  <c:v>7.8097396930806695E-2</c:v>
                </c:pt>
                <c:pt idx="3788">
                  <c:v>7.79555016353429E-2</c:v>
                </c:pt>
                <c:pt idx="3789">
                  <c:v>7.7824248487042294E-2</c:v>
                </c:pt>
                <c:pt idx="3790">
                  <c:v>7.7824248487042294E-2</c:v>
                </c:pt>
                <c:pt idx="3791">
                  <c:v>7.7824248487042294E-2</c:v>
                </c:pt>
                <c:pt idx="3792">
                  <c:v>7.7824248487042294E-2</c:v>
                </c:pt>
                <c:pt idx="3793">
                  <c:v>7.7691221647547701E-2</c:v>
                </c:pt>
                <c:pt idx="3794">
                  <c:v>7.7285046364288901E-2</c:v>
                </c:pt>
                <c:pt idx="3795">
                  <c:v>7.7018992685297299E-2</c:v>
                </c:pt>
                <c:pt idx="3796">
                  <c:v>7.6877097389836196E-2</c:v>
                </c:pt>
                <c:pt idx="3797">
                  <c:v>7.67440705503417E-2</c:v>
                </c:pt>
                <c:pt idx="3798">
                  <c:v>7.6470922106577396E-2</c:v>
                </c:pt>
                <c:pt idx="3799">
                  <c:v>7.6337895267082803E-2</c:v>
                </c:pt>
                <c:pt idx="3800">
                  <c:v>7.6337895267082803E-2</c:v>
                </c:pt>
                <c:pt idx="3801">
                  <c:v>7.6337895267082803E-2</c:v>
                </c:pt>
                <c:pt idx="3802">
                  <c:v>7.6073615279285106E-2</c:v>
                </c:pt>
                <c:pt idx="3803">
                  <c:v>7.6204868427588293E-2</c:v>
                </c:pt>
                <c:pt idx="3804">
                  <c:v>7.6073615279285106E-2</c:v>
                </c:pt>
                <c:pt idx="3805">
                  <c:v>7.5931719983824003E-2</c:v>
                </c:pt>
                <c:pt idx="3806">
                  <c:v>7.5665666304834997E-2</c:v>
                </c:pt>
                <c:pt idx="3807">
                  <c:v>7.5665666304834997E-2</c:v>
                </c:pt>
                <c:pt idx="3808">
                  <c:v>7.5392517861070596E-2</c:v>
                </c:pt>
                <c:pt idx="3809">
                  <c:v>7.5392517861070596E-2</c:v>
                </c:pt>
                <c:pt idx="3810">
                  <c:v>7.5259491021576003E-2</c:v>
                </c:pt>
                <c:pt idx="3811">
                  <c:v>7.5126464182081604E-2</c:v>
                </c:pt>
                <c:pt idx="3812">
                  <c:v>7.4995211033778403E-2</c:v>
                </c:pt>
                <c:pt idx="3813">
                  <c:v>7.4995211033778403E-2</c:v>
                </c:pt>
                <c:pt idx="3814">
                  <c:v>7.4995211033778403E-2</c:v>
                </c:pt>
                <c:pt idx="3815">
                  <c:v>7.4853315738317203E-2</c:v>
                </c:pt>
                <c:pt idx="3816">
                  <c:v>7.4720288898822707E-2</c:v>
                </c:pt>
                <c:pt idx="3817">
                  <c:v>7.4720288898822707E-2</c:v>
                </c:pt>
                <c:pt idx="3818">
                  <c:v>7.4587262059328197E-2</c:v>
                </c:pt>
                <c:pt idx="3819">
                  <c:v>7.4456008911024996E-2</c:v>
                </c:pt>
                <c:pt idx="3820">
                  <c:v>7.4181086776069299E-2</c:v>
                </c:pt>
                <c:pt idx="3821">
                  <c:v>7.4048059936574803E-2</c:v>
                </c:pt>
                <c:pt idx="3822">
                  <c:v>7.3916806788271602E-2</c:v>
                </c:pt>
                <c:pt idx="3823">
                  <c:v>7.3641884653316003E-2</c:v>
                </c:pt>
                <c:pt idx="3824">
                  <c:v>7.3508857813818898E-2</c:v>
                </c:pt>
                <c:pt idx="3825">
                  <c:v>7.3377604665518195E-2</c:v>
                </c:pt>
                <c:pt idx="3826">
                  <c:v>7.3235709370057106E-2</c:v>
                </c:pt>
                <c:pt idx="3827">
                  <c:v>7.3102682530562596E-2</c:v>
                </c:pt>
                <c:pt idx="3828">
                  <c:v>7.2969655691065505E-2</c:v>
                </c:pt>
                <c:pt idx="3829">
                  <c:v>7.2838402542764899E-2</c:v>
                </c:pt>
                <c:pt idx="3830">
                  <c:v>7.2838402542764899E-2</c:v>
                </c:pt>
                <c:pt idx="3831">
                  <c:v>7.2838402542764899E-2</c:v>
                </c:pt>
                <c:pt idx="3832">
                  <c:v>7.2563480407806705E-2</c:v>
                </c:pt>
                <c:pt idx="3833">
                  <c:v>7.2430453568312195E-2</c:v>
                </c:pt>
                <c:pt idx="3834">
                  <c:v>7.2299200420011506E-2</c:v>
                </c:pt>
                <c:pt idx="3835">
                  <c:v>7.2157305124550306E-2</c:v>
                </c:pt>
                <c:pt idx="3836">
                  <c:v>7.2024278285053298E-2</c:v>
                </c:pt>
                <c:pt idx="3837">
                  <c:v>7.1749356150097698E-2</c:v>
                </c:pt>
                <c:pt idx="3838">
                  <c:v>7.1618103001796898E-2</c:v>
                </c:pt>
                <c:pt idx="3839">
                  <c:v>7.1749356150097698E-2</c:v>
                </c:pt>
                <c:pt idx="3840">
                  <c:v>7.1485076162299904E-2</c:v>
                </c:pt>
                <c:pt idx="3841">
                  <c:v>7.1485076162299904E-2</c:v>
                </c:pt>
                <c:pt idx="3842">
                  <c:v>7.1352049322805505E-2</c:v>
                </c:pt>
                <c:pt idx="3843">
                  <c:v>7.1210154027344305E-2</c:v>
                </c:pt>
                <c:pt idx="3844">
                  <c:v>7.1077127187849795E-2</c:v>
                </c:pt>
                <c:pt idx="3845">
                  <c:v>7.1077127187849795E-2</c:v>
                </c:pt>
                <c:pt idx="3846">
                  <c:v>7.0812847200052098E-2</c:v>
                </c:pt>
                <c:pt idx="3847">
                  <c:v>7.0670951904590898E-2</c:v>
                </c:pt>
                <c:pt idx="3848">
                  <c:v>7.0406671916793201E-2</c:v>
                </c:pt>
                <c:pt idx="3849">
                  <c:v>7.0406671916793201E-2</c:v>
                </c:pt>
                <c:pt idx="3850">
                  <c:v>7.0406671916793201E-2</c:v>
                </c:pt>
                <c:pt idx="3851">
                  <c:v>7.0273645077298705E-2</c:v>
                </c:pt>
                <c:pt idx="3852">
                  <c:v>7.0131749781837602E-2</c:v>
                </c:pt>
                <c:pt idx="3853">
                  <c:v>6.9998722942340594E-2</c:v>
                </c:pt>
                <c:pt idx="3854">
                  <c:v>6.9867469794039794E-2</c:v>
                </c:pt>
                <c:pt idx="3855">
                  <c:v>6.9734442954545395E-2</c:v>
                </c:pt>
                <c:pt idx="3856">
                  <c:v>6.9592547659084195E-2</c:v>
                </c:pt>
                <c:pt idx="3857">
                  <c:v>6.9592547659084195E-2</c:v>
                </c:pt>
                <c:pt idx="3858">
                  <c:v>6.93282676712864E-2</c:v>
                </c:pt>
                <c:pt idx="3859">
                  <c:v>6.93282676712864E-2</c:v>
                </c:pt>
                <c:pt idx="3860">
                  <c:v>6.9195240831792001E-2</c:v>
                </c:pt>
                <c:pt idx="3861">
                  <c:v>6.9053345536330801E-2</c:v>
                </c:pt>
                <c:pt idx="3862">
                  <c:v>6.9053345536330801E-2</c:v>
                </c:pt>
                <c:pt idx="3863">
                  <c:v>6.8920318696833793E-2</c:v>
                </c:pt>
                <c:pt idx="3864">
                  <c:v>6.8789065548533104E-2</c:v>
                </c:pt>
                <c:pt idx="3865">
                  <c:v>6.8514143413574896E-2</c:v>
                </c:pt>
                <c:pt idx="3866">
                  <c:v>6.8514143413574896E-2</c:v>
                </c:pt>
                <c:pt idx="3867">
                  <c:v>6.8514143413574896E-2</c:v>
                </c:pt>
                <c:pt idx="3868">
                  <c:v>6.8249863425779794E-2</c:v>
                </c:pt>
                <c:pt idx="3869">
                  <c:v>6.8116836586282606E-2</c:v>
                </c:pt>
                <c:pt idx="3870">
                  <c:v>6.7974941290821503E-2</c:v>
                </c:pt>
                <c:pt idx="3871">
                  <c:v>6.7974941290821503E-2</c:v>
                </c:pt>
                <c:pt idx="3872">
                  <c:v>6.7841914451327007E-2</c:v>
                </c:pt>
                <c:pt idx="3873">
                  <c:v>6.7577634463529296E-2</c:v>
                </c:pt>
                <c:pt idx="3874">
                  <c:v>6.7577634463529296E-2</c:v>
                </c:pt>
                <c:pt idx="3875">
                  <c:v>6.7577634463529296E-2</c:v>
                </c:pt>
                <c:pt idx="3876">
                  <c:v>6.7435739168068207E-2</c:v>
                </c:pt>
                <c:pt idx="3877">
                  <c:v>6.7171459180272994E-2</c:v>
                </c:pt>
                <c:pt idx="3878">
                  <c:v>6.7171459180272994E-2</c:v>
                </c:pt>
                <c:pt idx="3879">
                  <c:v>6.7029563884809296E-2</c:v>
                </c:pt>
                <c:pt idx="3880">
                  <c:v>6.6896537045314897E-2</c:v>
                </c:pt>
                <c:pt idx="3881">
                  <c:v>6.6763510205820303E-2</c:v>
                </c:pt>
                <c:pt idx="3882">
                  <c:v>6.6632257057517102E-2</c:v>
                </c:pt>
                <c:pt idx="3883">
                  <c:v>6.6763510205820303E-2</c:v>
                </c:pt>
                <c:pt idx="3884">
                  <c:v>6.6490361762055902E-2</c:v>
                </c:pt>
                <c:pt idx="3885">
                  <c:v>6.6490361762055902E-2</c:v>
                </c:pt>
                <c:pt idx="3886">
                  <c:v>6.6357334922561503E-2</c:v>
                </c:pt>
                <c:pt idx="3887">
                  <c:v>6.6357334922561503E-2</c:v>
                </c:pt>
                <c:pt idx="3888">
                  <c:v>6.6224308083066896E-2</c:v>
                </c:pt>
                <c:pt idx="3889">
                  <c:v>6.6093054934763695E-2</c:v>
                </c:pt>
                <c:pt idx="3890">
                  <c:v>6.5951159639302495E-2</c:v>
                </c:pt>
                <c:pt idx="3891">
                  <c:v>6.5818132799808096E-2</c:v>
                </c:pt>
                <c:pt idx="3892">
                  <c:v>6.5685105960313503E-2</c:v>
                </c:pt>
                <c:pt idx="3893">
                  <c:v>6.5685105960313503E-2</c:v>
                </c:pt>
                <c:pt idx="3894">
                  <c:v>6.5685105960313503E-2</c:v>
                </c:pt>
                <c:pt idx="3895">
                  <c:v>6.5553852812010302E-2</c:v>
                </c:pt>
                <c:pt idx="3896">
                  <c:v>6.5278930677054703E-2</c:v>
                </c:pt>
                <c:pt idx="3897">
                  <c:v>6.5145903837560096E-2</c:v>
                </c:pt>
                <c:pt idx="3898">
                  <c:v>6.5145903837560096E-2</c:v>
                </c:pt>
                <c:pt idx="3899">
                  <c:v>6.4870981702601999E-2</c:v>
                </c:pt>
                <c:pt idx="3900">
                  <c:v>6.5012876998063102E-2</c:v>
                </c:pt>
                <c:pt idx="3901">
                  <c:v>6.4870981702601999E-2</c:v>
                </c:pt>
                <c:pt idx="3902">
                  <c:v>6.4739728554301296E-2</c:v>
                </c:pt>
                <c:pt idx="3903">
                  <c:v>6.4606701714804302E-2</c:v>
                </c:pt>
                <c:pt idx="3904">
                  <c:v>6.4606701714804302E-2</c:v>
                </c:pt>
                <c:pt idx="3905">
                  <c:v>6.4331779579848605E-2</c:v>
                </c:pt>
                <c:pt idx="3906">
                  <c:v>6.4331779579848605E-2</c:v>
                </c:pt>
                <c:pt idx="3907">
                  <c:v>6.4200526431547902E-2</c:v>
                </c:pt>
                <c:pt idx="3908">
                  <c:v>6.3934472752556398E-2</c:v>
                </c:pt>
                <c:pt idx="3909">
                  <c:v>6.3934472752556398E-2</c:v>
                </c:pt>
                <c:pt idx="3910">
                  <c:v>6.3792577457095198E-2</c:v>
                </c:pt>
                <c:pt idx="3911">
                  <c:v>6.3661324308794606E-2</c:v>
                </c:pt>
                <c:pt idx="3912">
                  <c:v>6.3661324308794606E-2</c:v>
                </c:pt>
                <c:pt idx="3913">
                  <c:v>6.3395270629803005E-2</c:v>
                </c:pt>
                <c:pt idx="3914">
                  <c:v>6.3253375334341805E-2</c:v>
                </c:pt>
                <c:pt idx="3915">
                  <c:v>6.3253375334341805E-2</c:v>
                </c:pt>
                <c:pt idx="3916">
                  <c:v>6.3253375334341805E-2</c:v>
                </c:pt>
                <c:pt idx="3917">
                  <c:v>6.3253375334341805E-2</c:v>
                </c:pt>
                <c:pt idx="3918">
                  <c:v>6.2856068507049598E-2</c:v>
                </c:pt>
                <c:pt idx="3919">
                  <c:v>6.3122122186038604E-2</c:v>
                </c:pt>
                <c:pt idx="3920">
                  <c:v>6.2989095346544205E-2</c:v>
                </c:pt>
                <c:pt idx="3921">
                  <c:v>6.2856068507049598E-2</c:v>
                </c:pt>
                <c:pt idx="3922">
                  <c:v>6.2856068507049598E-2</c:v>
                </c:pt>
                <c:pt idx="3923">
                  <c:v>6.2714173211588606E-2</c:v>
                </c:pt>
                <c:pt idx="3924">
                  <c:v>6.2714173211588606E-2</c:v>
                </c:pt>
                <c:pt idx="3925">
                  <c:v>6.2582920063285405E-2</c:v>
                </c:pt>
                <c:pt idx="3926">
                  <c:v>6.2316866384296399E-2</c:v>
                </c:pt>
                <c:pt idx="3927">
                  <c:v>6.2316866384296399E-2</c:v>
                </c:pt>
                <c:pt idx="3928">
                  <c:v>6.2174971088835199E-2</c:v>
                </c:pt>
                <c:pt idx="3929">
                  <c:v>6.2043717940531998E-2</c:v>
                </c:pt>
                <c:pt idx="3930">
                  <c:v>6.2043717940531998E-2</c:v>
                </c:pt>
                <c:pt idx="3931">
                  <c:v>6.2043717940531998E-2</c:v>
                </c:pt>
                <c:pt idx="3932">
                  <c:v>6.2043717940531998E-2</c:v>
                </c:pt>
                <c:pt idx="3933">
                  <c:v>6.2043717940531998E-2</c:v>
                </c:pt>
                <c:pt idx="3934">
                  <c:v>6.2174971088835199E-2</c:v>
                </c:pt>
                <c:pt idx="3935">
                  <c:v>6.1504515817778597E-2</c:v>
                </c:pt>
                <c:pt idx="3936">
                  <c:v>6.1371488978283997E-2</c:v>
                </c:pt>
                <c:pt idx="3937">
                  <c:v>6.0832286855530701E-2</c:v>
                </c:pt>
                <c:pt idx="3938">
                  <c:v>6.0965313695025197E-2</c:v>
                </c:pt>
                <c:pt idx="3939">
                  <c:v>6.0965313695025197E-2</c:v>
                </c:pt>
                <c:pt idx="3940">
                  <c:v>6.0690391560069501E-2</c:v>
                </c:pt>
                <c:pt idx="3941">
                  <c:v>6.0690391560069501E-2</c:v>
                </c:pt>
                <c:pt idx="3942">
                  <c:v>6.0690391560069501E-2</c:v>
                </c:pt>
                <c:pt idx="3943">
                  <c:v>6.05573647205725E-2</c:v>
                </c:pt>
                <c:pt idx="3944">
                  <c:v>6.0426111572271797E-2</c:v>
                </c:pt>
                <c:pt idx="3945">
                  <c:v>6.0426111572271797E-2</c:v>
                </c:pt>
                <c:pt idx="3946">
                  <c:v>6.0293084732777301E-2</c:v>
                </c:pt>
                <c:pt idx="3947">
                  <c:v>6.0151189437316101E-2</c:v>
                </c:pt>
                <c:pt idx="3948">
                  <c:v>6.00181625978191E-2</c:v>
                </c:pt>
                <c:pt idx="3949">
                  <c:v>6.00181625978191E-2</c:v>
                </c:pt>
                <c:pt idx="3950">
                  <c:v>5.9886909449518501E-2</c:v>
                </c:pt>
                <c:pt idx="3951">
                  <c:v>6.00181625978191E-2</c:v>
                </c:pt>
                <c:pt idx="3952">
                  <c:v>6.00181625978191E-2</c:v>
                </c:pt>
                <c:pt idx="3953">
                  <c:v>5.9886909449518501E-2</c:v>
                </c:pt>
                <c:pt idx="3954">
                  <c:v>5.9753882610023901E-2</c:v>
                </c:pt>
                <c:pt idx="3955">
                  <c:v>5.96119873145603E-2</c:v>
                </c:pt>
                <c:pt idx="3956">
                  <c:v>5.96119873145603E-2</c:v>
                </c:pt>
                <c:pt idx="3957">
                  <c:v>5.9478960475065699E-2</c:v>
                </c:pt>
                <c:pt idx="3958">
                  <c:v>5.93459336355713E-2</c:v>
                </c:pt>
                <c:pt idx="3959">
                  <c:v>5.93459336355713E-2</c:v>
                </c:pt>
                <c:pt idx="3960">
                  <c:v>5.9072785191806899E-2</c:v>
                </c:pt>
                <c:pt idx="3961">
                  <c:v>5.8939758352312403E-2</c:v>
                </c:pt>
                <c:pt idx="3962">
                  <c:v>5.8939758352312403E-2</c:v>
                </c:pt>
                <c:pt idx="3963">
                  <c:v>5.8939758352312403E-2</c:v>
                </c:pt>
                <c:pt idx="3964">
                  <c:v>5.8939758352312403E-2</c:v>
                </c:pt>
                <c:pt idx="3965">
                  <c:v>5.8675478364514699E-2</c:v>
                </c:pt>
                <c:pt idx="3966">
                  <c:v>5.8675478364514699E-2</c:v>
                </c:pt>
                <c:pt idx="3967">
                  <c:v>5.8533583069053499E-2</c:v>
                </c:pt>
                <c:pt idx="3968">
                  <c:v>5.8400556229559003E-2</c:v>
                </c:pt>
                <c:pt idx="3969">
                  <c:v>5.8400556229559003E-2</c:v>
                </c:pt>
                <c:pt idx="3970">
                  <c:v>5.82675293900645E-2</c:v>
                </c:pt>
                <c:pt idx="3971">
                  <c:v>5.82675293900645E-2</c:v>
                </c:pt>
                <c:pt idx="3972">
                  <c:v>5.7994380946300203E-2</c:v>
                </c:pt>
                <c:pt idx="3973">
                  <c:v>5.7994380946300203E-2</c:v>
                </c:pt>
                <c:pt idx="3974">
                  <c:v>5.7994380946300203E-2</c:v>
                </c:pt>
                <c:pt idx="3975">
                  <c:v>5.78613541068057E-2</c:v>
                </c:pt>
                <c:pt idx="3976">
                  <c:v>5.77283272673111E-2</c:v>
                </c:pt>
                <c:pt idx="3977">
                  <c:v>5.77283272673111E-2</c:v>
                </c:pt>
                <c:pt idx="3978">
                  <c:v>5.77283272673111E-2</c:v>
                </c:pt>
                <c:pt idx="3979">
                  <c:v>5.77283272673111E-2</c:v>
                </c:pt>
                <c:pt idx="3980">
                  <c:v>5.7455178823546803E-2</c:v>
                </c:pt>
                <c:pt idx="3981">
                  <c:v>5.7455178823546803E-2</c:v>
                </c:pt>
                <c:pt idx="3982">
                  <c:v>5.7189125144557797E-2</c:v>
                </c:pt>
                <c:pt idx="3983">
                  <c:v>5.7047229849094098E-2</c:v>
                </c:pt>
                <c:pt idx="3984">
                  <c:v>5.6915976700793403E-2</c:v>
                </c:pt>
                <c:pt idx="3985">
                  <c:v>5.6782949861298997E-2</c:v>
                </c:pt>
                <c:pt idx="3986">
                  <c:v>5.6649923021801801E-2</c:v>
                </c:pt>
                <c:pt idx="3987">
                  <c:v>5.6508027726340802E-2</c:v>
                </c:pt>
                <c:pt idx="3988">
                  <c:v>5.6508027726340802E-2</c:v>
                </c:pt>
                <c:pt idx="3989">
                  <c:v>5.6376774578040002E-2</c:v>
                </c:pt>
                <c:pt idx="3990">
                  <c:v>5.6243747738545603E-2</c:v>
                </c:pt>
                <c:pt idx="3991">
                  <c:v>5.6243747738545603E-2</c:v>
                </c:pt>
                <c:pt idx="3992">
                  <c:v>5.6110720899048602E-2</c:v>
                </c:pt>
                <c:pt idx="3993">
                  <c:v>5.6110720899048602E-2</c:v>
                </c:pt>
                <c:pt idx="3994">
                  <c:v>5.5837572455286699E-2</c:v>
                </c:pt>
                <c:pt idx="3995">
                  <c:v>5.5837572455286699E-2</c:v>
                </c:pt>
                <c:pt idx="3996">
                  <c:v>5.5704545615792203E-2</c:v>
                </c:pt>
                <c:pt idx="3997">
                  <c:v>5.5837572455286699E-2</c:v>
                </c:pt>
                <c:pt idx="3998">
                  <c:v>5.5704545615792203E-2</c:v>
                </c:pt>
                <c:pt idx="3999">
                  <c:v>5.5704545615792203E-2</c:v>
                </c:pt>
                <c:pt idx="4000">
                  <c:v>5.5571518776295202E-2</c:v>
                </c:pt>
                <c:pt idx="4001">
                  <c:v>5.5429623480834002E-2</c:v>
                </c:pt>
                <c:pt idx="4002">
                  <c:v>5.5429623480834002E-2</c:v>
                </c:pt>
                <c:pt idx="4003">
                  <c:v>5.5165343493036298E-2</c:v>
                </c:pt>
                <c:pt idx="4004">
                  <c:v>5.5032316653541802E-2</c:v>
                </c:pt>
                <c:pt idx="4005">
                  <c:v>5.5032316653541802E-2</c:v>
                </c:pt>
                <c:pt idx="4006">
                  <c:v>5.5165343493036298E-2</c:v>
                </c:pt>
                <c:pt idx="4007">
                  <c:v>5.5165343493036298E-2</c:v>
                </c:pt>
                <c:pt idx="4008">
                  <c:v>5.4890421358080699E-2</c:v>
                </c:pt>
                <c:pt idx="4009">
                  <c:v>5.5032316653541802E-2</c:v>
                </c:pt>
                <c:pt idx="4010">
                  <c:v>5.5165343493036298E-2</c:v>
                </c:pt>
                <c:pt idx="4011">
                  <c:v>5.5165343493036298E-2</c:v>
                </c:pt>
                <c:pt idx="4012">
                  <c:v>5.4759168209779899E-2</c:v>
                </c:pt>
                <c:pt idx="4013">
                  <c:v>5.4890421358080699E-2</c:v>
                </c:pt>
                <c:pt idx="4014">
                  <c:v>5.4351219235327299E-2</c:v>
                </c:pt>
                <c:pt idx="4015">
                  <c:v>5.4351219235327299E-2</c:v>
                </c:pt>
                <c:pt idx="4016">
                  <c:v>5.3953912408035001E-2</c:v>
                </c:pt>
                <c:pt idx="4017">
                  <c:v>5.3812017112573898E-2</c:v>
                </c:pt>
                <c:pt idx="4018">
                  <c:v>5.3812017112573898E-2</c:v>
                </c:pt>
                <c:pt idx="4019">
                  <c:v>5.3678990273079298E-2</c:v>
                </c:pt>
                <c:pt idx="4020">
                  <c:v>5.3812017112573898E-2</c:v>
                </c:pt>
                <c:pt idx="4021">
                  <c:v>5.3812017112573898E-2</c:v>
                </c:pt>
                <c:pt idx="4022">
                  <c:v>5.3678990273079298E-2</c:v>
                </c:pt>
                <c:pt idx="4023">
                  <c:v>5.3414710285281698E-2</c:v>
                </c:pt>
                <c:pt idx="4024">
                  <c:v>5.3414710285281698E-2</c:v>
                </c:pt>
                <c:pt idx="4025">
                  <c:v>5.3139788150325898E-2</c:v>
                </c:pt>
                <c:pt idx="4026">
                  <c:v>5.2733612867067098E-2</c:v>
                </c:pt>
                <c:pt idx="4027">
                  <c:v>5.2600586027570097E-2</c:v>
                </c:pt>
                <c:pt idx="4028">
                  <c:v>5.2733612867067098E-2</c:v>
                </c:pt>
                <c:pt idx="4029">
                  <c:v>5.2600586027570097E-2</c:v>
                </c:pt>
                <c:pt idx="4030">
                  <c:v>5.2600586027570097E-2</c:v>
                </c:pt>
                <c:pt idx="4031">
                  <c:v>5.2600586027570097E-2</c:v>
                </c:pt>
                <c:pt idx="4032">
                  <c:v>5.2327437583808298E-2</c:v>
                </c:pt>
                <c:pt idx="4033">
                  <c:v>5.2469332879269498E-2</c:v>
                </c:pt>
                <c:pt idx="4034">
                  <c:v>5.2194410744313802E-2</c:v>
                </c:pt>
                <c:pt idx="4035">
                  <c:v>5.2061383904816697E-2</c:v>
                </c:pt>
                <c:pt idx="4036">
                  <c:v>5.1930130756516098E-2</c:v>
                </c:pt>
                <c:pt idx="4037">
                  <c:v>5.1788235461054898E-2</c:v>
                </c:pt>
                <c:pt idx="4038">
                  <c:v>5.1788235461054898E-2</c:v>
                </c:pt>
                <c:pt idx="4039">
                  <c:v>5.1930130756516098E-2</c:v>
                </c:pt>
                <c:pt idx="4040">
                  <c:v>5.1655208621557903E-2</c:v>
                </c:pt>
                <c:pt idx="4041">
                  <c:v>5.1788235461054898E-2</c:v>
                </c:pt>
                <c:pt idx="4042">
                  <c:v>5.1655208621557903E-2</c:v>
                </c:pt>
                <c:pt idx="4043">
                  <c:v>5.1655208621557903E-2</c:v>
                </c:pt>
                <c:pt idx="4044">
                  <c:v>5.1390928633762697E-2</c:v>
                </c:pt>
                <c:pt idx="4045">
                  <c:v>5.1390928633762697E-2</c:v>
                </c:pt>
                <c:pt idx="4046">
                  <c:v>5.1116006498804503E-2</c:v>
                </c:pt>
                <c:pt idx="4047">
                  <c:v>5.1116006498804503E-2</c:v>
                </c:pt>
                <c:pt idx="4048">
                  <c:v>5.098297965931E-2</c:v>
                </c:pt>
                <c:pt idx="4049">
                  <c:v>5.0851726511009297E-2</c:v>
                </c:pt>
                <c:pt idx="4050">
                  <c:v>5.0851726511009297E-2</c:v>
                </c:pt>
                <c:pt idx="4051">
                  <c:v>5.0709831215548201E-2</c:v>
                </c:pt>
                <c:pt idx="4052">
                  <c:v>5.05768043760512E-2</c:v>
                </c:pt>
                <c:pt idx="4053">
                  <c:v>5.05768043760512E-2</c:v>
                </c:pt>
                <c:pt idx="4054">
                  <c:v>5.04437775365566E-2</c:v>
                </c:pt>
                <c:pt idx="4055">
                  <c:v>5.0312524388256001E-2</c:v>
                </c:pt>
                <c:pt idx="4056">
                  <c:v>5.0312524388256001E-2</c:v>
                </c:pt>
                <c:pt idx="4057">
                  <c:v>5.0312524388256001E-2</c:v>
                </c:pt>
                <c:pt idx="4058">
                  <c:v>5.04437775365566E-2</c:v>
                </c:pt>
                <c:pt idx="4059">
                  <c:v>5.00376022532978E-2</c:v>
                </c:pt>
                <c:pt idx="4060">
                  <c:v>4.9773322265499999E-2</c:v>
                </c:pt>
                <c:pt idx="4061">
                  <c:v>4.99045754138032E-2</c:v>
                </c:pt>
                <c:pt idx="4062">
                  <c:v>4.9631426970038903E-2</c:v>
                </c:pt>
                <c:pt idx="4063">
                  <c:v>4.9631426970038903E-2</c:v>
                </c:pt>
                <c:pt idx="4064">
                  <c:v>4.94984001305444E-2</c:v>
                </c:pt>
                <c:pt idx="4065">
                  <c:v>4.94984001305444E-2</c:v>
                </c:pt>
                <c:pt idx="4066">
                  <c:v>4.9365373291049799E-2</c:v>
                </c:pt>
                <c:pt idx="4067">
                  <c:v>4.9234120142746703E-2</c:v>
                </c:pt>
                <c:pt idx="4068">
                  <c:v>4.9234120142746703E-2</c:v>
                </c:pt>
                <c:pt idx="4069">
                  <c:v>4.9365373291049799E-2</c:v>
                </c:pt>
                <c:pt idx="4070">
                  <c:v>4.9092224847285502E-2</c:v>
                </c:pt>
                <c:pt idx="4071">
                  <c:v>4.9092224847285502E-2</c:v>
                </c:pt>
                <c:pt idx="4072">
                  <c:v>4.8959198007790999E-2</c:v>
                </c:pt>
                <c:pt idx="4073">
                  <c:v>4.8826171168296503E-2</c:v>
                </c:pt>
                <c:pt idx="4074">
                  <c:v>4.8694918019993302E-2</c:v>
                </c:pt>
                <c:pt idx="4075">
                  <c:v>4.8694918019993302E-2</c:v>
                </c:pt>
                <c:pt idx="4076">
                  <c:v>4.8419995885037703E-2</c:v>
                </c:pt>
                <c:pt idx="4077">
                  <c:v>4.8155715897239902E-2</c:v>
                </c:pt>
                <c:pt idx="4078">
                  <c:v>4.8013820601778799E-2</c:v>
                </c:pt>
                <c:pt idx="4079">
                  <c:v>4.7880793762284303E-2</c:v>
                </c:pt>
                <c:pt idx="4080">
                  <c:v>4.7880793762284303E-2</c:v>
                </c:pt>
                <c:pt idx="4081">
                  <c:v>4.77477669227898E-2</c:v>
                </c:pt>
                <c:pt idx="4082">
                  <c:v>4.7605871627326102E-2</c:v>
                </c:pt>
                <c:pt idx="4083">
                  <c:v>4.7605871627326102E-2</c:v>
                </c:pt>
                <c:pt idx="4084">
                  <c:v>4.7472844787831502E-2</c:v>
                </c:pt>
                <c:pt idx="4085">
                  <c:v>4.7341591639530903E-2</c:v>
                </c:pt>
                <c:pt idx="4086">
                  <c:v>4.7208564800033902E-2</c:v>
                </c:pt>
                <c:pt idx="4087">
                  <c:v>4.7208564800033902E-2</c:v>
                </c:pt>
                <c:pt idx="4088">
                  <c:v>4.7066669504572702E-2</c:v>
                </c:pt>
                <c:pt idx="4089">
                  <c:v>4.6933642665078303E-2</c:v>
                </c:pt>
                <c:pt idx="4090">
                  <c:v>4.6933642665078303E-2</c:v>
                </c:pt>
                <c:pt idx="4091">
                  <c:v>4.6933642665078303E-2</c:v>
                </c:pt>
                <c:pt idx="4092">
                  <c:v>4.6802389516777503E-2</c:v>
                </c:pt>
                <c:pt idx="4093">
                  <c:v>4.6527467381819301E-2</c:v>
                </c:pt>
                <c:pt idx="4094">
                  <c:v>4.6669362677280501E-2</c:v>
                </c:pt>
                <c:pt idx="4095">
                  <c:v>4.6394440542324902E-2</c:v>
                </c:pt>
                <c:pt idx="4096">
                  <c:v>4.6394440542324902E-2</c:v>
                </c:pt>
                <c:pt idx="4097">
                  <c:v>4.6394440542324902E-2</c:v>
                </c:pt>
                <c:pt idx="4098">
                  <c:v>4.6263187394021701E-2</c:v>
                </c:pt>
                <c:pt idx="4099">
                  <c:v>4.5988265259065998E-2</c:v>
                </c:pt>
                <c:pt idx="4100">
                  <c:v>4.5988265259065998E-2</c:v>
                </c:pt>
                <c:pt idx="4101">
                  <c:v>4.5723985271268301E-2</c:v>
                </c:pt>
                <c:pt idx="4102">
                  <c:v>4.5723985271268301E-2</c:v>
                </c:pt>
                <c:pt idx="4103">
                  <c:v>4.5449063136312598E-2</c:v>
                </c:pt>
                <c:pt idx="4104">
                  <c:v>4.5590958431773701E-2</c:v>
                </c:pt>
                <c:pt idx="4105">
                  <c:v>4.5449063136312598E-2</c:v>
                </c:pt>
                <c:pt idx="4106">
                  <c:v>4.5449063136312598E-2</c:v>
                </c:pt>
                <c:pt idx="4107">
                  <c:v>4.5316036296818102E-2</c:v>
                </c:pt>
                <c:pt idx="4108">
                  <c:v>4.5184783148514901E-2</c:v>
                </c:pt>
                <c:pt idx="4109">
                  <c:v>4.5184783148514901E-2</c:v>
                </c:pt>
                <c:pt idx="4110">
                  <c:v>4.5184783148514901E-2</c:v>
                </c:pt>
                <c:pt idx="4111">
                  <c:v>4.4909861013559198E-2</c:v>
                </c:pt>
                <c:pt idx="4112">
                  <c:v>4.4776834174064799E-2</c:v>
                </c:pt>
                <c:pt idx="4113">
                  <c:v>4.4776834174064799E-2</c:v>
                </c:pt>
                <c:pt idx="4114">
                  <c:v>4.4645581025761501E-2</c:v>
                </c:pt>
                <c:pt idx="4115">
                  <c:v>4.4512554186266998E-2</c:v>
                </c:pt>
                <c:pt idx="4116">
                  <c:v>4.4512554186266998E-2</c:v>
                </c:pt>
                <c:pt idx="4117">
                  <c:v>4.4370658890805798E-2</c:v>
                </c:pt>
                <c:pt idx="4118">
                  <c:v>4.4106378903008198E-2</c:v>
                </c:pt>
                <c:pt idx="4119">
                  <c:v>4.3973352063513597E-2</c:v>
                </c:pt>
                <c:pt idx="4120">
                  <c:v>4.3973352063513597E-2</c:v>
                </c:pt>
                <c:pt idx="4121">
                  <c:v>4.3698429928555403E-2</c:v>
                </c:pt>
                <c:pt idx="4122">
                  <c:v>4.3698429928555403E-2</c:v>
                </c:pt>
                <c:pt idx="4123">
                  <c:v>4.3567176780254797E-2</c:v>
                </c:pt>
                <c:pt idx="4124">
                  <c:v>4.3434149940760197E-2</c:v>
                </c:pt>
                <c:pt idx="4125">
                  <c:v>4.3434149940760197E-2</c:v>
                </c:pt>
                <c:pt idx="4126">
                  <c:v>4.3434149940760197E-2</c:v>
                </c:pt>
                <c:pt idx="4127">
                  <c:v>4.3292254645299198E-2</c:v>
                </c:pt>
                <c:pt idx="4128">
                  <c:v>4.31592278058021E-2</c:v>
                </c:pt>
                <c:pt idx="4129">
                  <c:v>4.3027974657501397E-2</c:v>
                </c:pt>
                <c:pt idx="4130">
                  <c:v>4.3027974657501397E-2</c:v>
                </c:pt>
                <c:pt idx="4131">
                  <c:v>4.2886079362040301E-2</c:v>
                </c:pt>
                <c:pt idx="4132">
                  <c:v>4.27530525225433E-2</c:v>
                </c:pt>
                <c:pt idx="4133">
                  <c:v>4.27530525225433E-2</c:v>
                </c:pt>
                <c:pt idx="4134">
                  <c:v>4.26200256830487E-2</c:v>
                </c:pt>
                <c:pt idx="4135">
                  <c:v>4.2488772534747997E-2</c:v>
                </c:pt>
                <c:pt idx="4136">
                  <c:v>4.2346877239286901E-2</c:v>
                </c:pt>
                <c:pt idx="4137">
                  <c:v>4.22138503997899E-2</c:v>
                </c:pt>
                <c:pt idx="4138">
                  <c:v>4.1947796720800803E-2</c:v>
                </c:pt>
                <c:pt idx="4139">
                  <c:v>4.1947796720800803E-2</c:v>
                </c:pt>
                <c:pt idx="4140">
                  <c:v>4.1947796720800803E-2</c:v>
                </c:pt>
                <c:pt idx="4141">
                  <c:v>4.18059014253397E-2</c:v>
                </c:pt>
                <c:pt idx="4142">
                  <c:v>4.16746482770365E-2</c:v>
                </c:pt>
                <c:pt idx="4143">
                  <c:v>4.16746482770365E-2</c:v>
                </c:pt>
                <c:pt idx="4144">
                  <c:v>4.14085945980475E-2</c:v>
                </c:pt>
                <c:pt idx="4145">
                  <c:v>4.14085945980475E-2</c:v>
                </c:pt>
                <c:pt idx="4146">
                  <c:v>4.12666993025863E-2</c:v>
                </c:pt>
                <c:pt idx="4147">
                  <c:v>4.12666993025863E-2</c:v>
                </c:pt>
                <c:pt idx="4148">
                  <c:v>4.1135446154283099E-2</c:v>
                </c:pt>
                <c:pt idx="4149">
                  <c:v>4.10024193147887E-2</c:v>
                </c:pt>
                <c:pt idx="4150">
                  <c:v>4.08693924752941E-2</c:v>
                </c:pt>
                <c:pt idx="4151">
                  <c:v>4.08693924752941E-2</c:v>
                </c:pt>
                <c:pt idx="4152">
                  <c:v>4.0596244031529699E-2</c:v>
                </c:pt>
                <c:pt idx="4153">
                  <c:v>4.04632171920353E-2</c:v>
                </c:pt>
                <c:pt idx="4154">
                  <c:v>4.04632171920353E-2</c:v>
                </c:pt>
                <c:pt idx="4155">
                  <c:v>4.04632171920353E-2</c:v>
                </c:pt>
                <c:pt idx="4156">
                  <c:v>4.03301903525407E-2</c:v>
                </c:pt>
                <c:pt idx="4157">
                  <c:v>4.0188295057077099E-2</c:v>
                </c:pt>
                <c:pt idx="4158">
                  <c:v>4.0057041908776403E-2</c:v>
                </c:pt>
                <c:pt idx="4159">
                  <c:v>3.99240150692819E-2</c:v>
                </c:pt>
                <c:pt idx="4160">
                  <c:v>3.97909882297873E-2</c:v>
                </c:pt>
                <c:pt idx="4161">
                  <c:v>3.99240150692819E-2</c:v>
                </c:pt>
                <c:pt idx="4162">
                  <c:v>3.97909882297873E-2</c:v>
                </c:pt>
                <c:pt idx="4163">
                  <c:v>3.9649092934323699E-2</c:v>
                </c:pt>
                <c:pt idx="4164">
                  <c:v>3.9649092934323699E-2</c:v>
                </c:pt>
                <c:pt idx="4165">
                  <c:v>3.9517839786023003E-2</c:v>
                </c:pt>
                <c:pt idx="4166">
                  <c:v>3.9517839786023003E-2</c:v>
                </c:pt>
                <c:pt idx="4167">
                  <c:v>3.9251786107031499E-2</c:v>
                </c:pt>
                <c:pt idx="4168">
                  <c:v>3.9251786107031499E-2</c:v>
                </c:pt>
                <c:pt idx="4169">
                  <c:v>3.8978637663269602E-2</c:v>
                </c:pt>
                <c:pt idx="4170">
                  <c:v>3.8978637663269602E-2</c:v>
                </c:pt>
                <c:pt idx="4171">
                  <c:v>3.8845610823775099E-2</c:v>
                </c:pt>
                <c:pt idx="4172">
                  <c:v>3.8845610823775099E-2</c:v>
                </c:pt>
                <c:pt idx="4173">
                  <c:v>3.8712583984278098E-2</c:v>
                </c:pt>
                <c:pt idx="4174">
                  <c:v>3.8570688688817002E-2</c:v>
                </c:pt>
                <c:pt idx="4175">
                  <c:v>3.8439435540516299E-2</c:v>
                </c:pt>
                <c:pt idx="4176">
                  <c:v>3.8306408701019201E-2</c:v>
                </c:pt>
                <c:pt idx="4177">
                  <c:v>3.8306408701019201E-2</c:v>
                </c:pt>
                <c:pt idx="4178">
                  <c:v>3.8173381861524802E-2</c:v>
                </c:pt>
                <c:pt idx="4179">
                  <c:v>3.8031486566063602E-2</c:v>
                </c:pt>
                <c:pt idx="4180">
                  <c:v>3.8031486566063602E-2</c:v>
                </c:pt>
                <c:pt idx="4181">
                  <c:v>3.7900233417762899E-2</c:v>
                </c:pt>
                <c:pt idx="4182">
                  <c:v>3.7767206578265801E-2</c:v>
                </c:pt>
                <c:pt idx="4183">
                  <c:v>3.7767206578265801E-2</c:v>
                </c:pt>
                <c:pt idx="4184">
                  <c:v>3.7492284443310202E-2</c:v>
                </c:pt>
                <c:pt idx="4185">
                  <c:v>3.7492284443310202E-2</c:v>
                </c:pt>
                <c:pt idx="4186">
                  <c:v>3.7361031295009603E-2</c:v>
                </c:pt>
                <c:pt idx="4187">
                  <c:v>3.7228004455512401E-2</c:v>
                </c:pt>
                <c:pt idx="4188">
                  <c:v>3.7228004455512401E-2</c:v>
                </c:pt>
                <c:pt idx="4189">
                  <c:v>3.7086109160051402E-2</c:v>
                </c:pt>
                <c:pt idx="4190">
                  <c:v>3.6953082320556802E-2</c:v>
                </c:pt>
                <c:pt idx="4191">
                  <c:v>3.6953082320556802E-2</c:v>
                </c:pt>
                <c:pt idx="4192">
                  <c:v>3.6821829172253601E-2</c:v>
                </c:pt>
                <c:pt idx="4193">
                  <c:v>3.6821829172253601E-2</c:v>
                </c:pt>
                <c:pt idx="4194">
                  <c:v>3.6821829172253601E-2</c:v>
                </c:pt>
                <c:pt idx="4195">
                  <c:v>3.6546907037298001E-2</c:v>
                </c:pt>
                <c:pt idx="4196">
                  <c:v>3.6413880197803401E-2</c:v>
                </c:pt>
                <c:pt idx="4197">
                  <c:v>3.6413880197803401E-2</c:v>
                </c:pt>
                <c:pt idx="4198">
                  <c:v>3.6280853358309002E-2</c:v>
                </c:pt>
                <c:pt idx="4199">
                  <c:v>3.6149600210005801E-2</c:v>
                </c:pt>
                <c:pt idx="4200">
                  <c:v>3.6007704914544601E-2</c:v>
                </c:pt>
                <c:pt idx="4201">
                  <c:v>3.6007704914544601E-2</c:v>
                </c:pt>
                <c:pt idx="4202">
                  <c:v>3.6007704914544601E-2</c:v>
                </c:pt>
                <c:pt idx="4203">
                  <c:v>3.5874678075050098E-2</c:v>
                </c:pt>
                <c:pt idx="4204">
                  <c:v>3.5610398087252401E-2</c:v>
                </c:pt>
                <c:pt idx="4205">
                  <c:v>3.5468502791791201E-2</c:v>
                </c:pt>
                <c:pt idx="4206">
                  <c:v>3.5468502791791201E-2</c:v>
                </c:pt>
                <c:pt idx="4207">
                  <c:v>3.5335475952296698E-2</c:v>
                </c:pt>
                <c:pt idx="4208">
                  <c:v>3.5202449112799697E-2</c:v>
                </c:pt>
                <c:pt idx="4209">
                  <c:v>3.5202449112799697E-2</c:v>
                </c:pt>
                <c:pt idx="4210">
                  <c:v>3.5202449112799697E-2</c:v>
                </c:pt>
                <c:pt idx="4211">
                  <c:v>3.4929300669037898E-2</c:v>
                </c:pt>
                <c:pt idx="4212">
                  <c:v>3.4796273829540897E-2</c:v>
                </c:pt>
                <c:pt idx="4213">
                  <c:v>3.4663246990046297E-2</c:v>
                </c:pt>
                <c:pt idx="4214">
                  <c:v>3.4531993841745601E-2</c:v>
                </c:pt>
                <c:pt idx="4215">
                  <c:v>3.4531993841745601E-2</c:v>
                </c:pt>
                <c:pt idx="4216">
                  <c:v>3.4390098546284498E-2</c:v>
                </c:pt>
                <c:pt idx="4217">
                  <c:v>3.4390098546284498E-2</c:v>
                </c:pt>
                <c:pt idx="4218">
                  <c:v>3.4257071706787497E-2</c:v>
                </c:pt>
                <c:pt idx="4219">
                  <c:v>3.3992791718992298E-2</c:v>
                </c:pt>
                <c:pt idx="4220">
                  <c:v>3.3992791718992298E-2</c:v>
                </c:pt>
                <c:pt idx="4221">
                  <c:v>3.3992791718992298E-2</c:v>
                </c:pt>
                <c:pt idx="4222">
                  <c:v>3.3717869584034103E-2</c:v>
                </c:pt>
                <c:pt idx="4223">
                  <c:v>3.3717869584034103E-2</c:v>
                </c:pt>
                <c:pt idx="4224">
                  <c:v>3.3717869584034103E-2</c:v>
                </c:pt>
                <c:pt idx="4225">
                  <c:v>3.3717869584034103E-2</c:v>
                </c:pt>
                <c:pt idx="4226">
                  <c:v>3.3453589596238897E-2</c:v>
                </c:pt>
                <c:pt idx="4227">
                  <c:v>3.3453589596238897E-2</c:v>
                </c:pt>
                <c:pt idx="4228">
                  <c:v>3.3311694300775199E-2</c:v>
                </c:pt>
                <c:pt idx="4229">
                  <c:v>3.3311694300775199E-2</c:v>
                </c:pt>
                <c:pt idx="4230">
                  <c:v>3.30456406217862E-2</c:v>
                </c:pt>
                <c:pt idx="4231">
                  <c:v>3.2903745326325E-2</c:v>
                </c:pt>
                <c:pt idx="4232">
                  <c:v>3.2903745326325E-2</c:v>
                </c:pt>
                <c:pt idx="4233">
                  <c:v>3.2903745326325E-2</c:v>
                </c:pt>
                <c:pt idx="4234">
                  <c:v>3.2772492178021799E-2</c:v>
                </c:pt>
                <c:pt idx="4235">
                  <c:v>3.25064384990328E-2</c:v>
                </c:pt>
                <c:pt idx="4236">
                  <c:v>3.25064384990328E-2</c:v>
                </c:pt>
                <c:pt idx="4237">
                  <c:v>3.25064384990328E-2</c:v>
                </c:pt>
                <c:pt idx="4238">
                  <c:v>3.2364543203571697E-2</c:v>
                </c:pt>
                <c:pt idx="4239">
                  <c:v>3.2233290055268503E-2</c:v>
                </c:pt>
                <c:pt idx="4240">
                  <c:v>3.2233290055268503E-2</c:v>
                </c:pt>
                <c:pt idx="4241">
                  <c:v>3.2100263215774E-2</c:v>
                </c:pt>
                <c:pt idx="4242">
                  <c:v>3.1825341080818401E-2</c:v>
                </c:pt>
                <c:pt idx="4243">
                  <c:v>3.1967236376279497E-2</c:v>
                </c:pt>
                <c:pt idx="4244">
                  <c:v>3.1825341080818401E-2</c:v>
                </c:pt>
                <c:pt idx="4245">
                  <c:v>3.16940879325152E-2</c:v>
                </c:pt>
                <c:pt idx="4246">
                  <c:v>3.15610610930206E-2</c:v>
                </c:pt>
                <c:pt idx="4247">
                  <c:v>3.1428034253526103E-2</c:v>
                </c:pt>
                <c:pt idx="4248">
                  <c:v>3.1428034253526103E-2</c:v>
                </c:pt>
                <c:pt idx="4249">
                  <c:v>3.1154885809761799E-2</c:v>
                </c:pt>
                <c:pt idx="4250">
                  <c:v>3.1154885809761799E-2</c:v>
                </c:pt>
                <c:pt idx="4251">
                  <c:v>3.1021858970267199E-2</c:v>
                </c:pt>
                <c:pt idx="4252">
                  <c:v>3.08888321307728E-2</c:v>
                </c:pt>
                <c:pt idx="4253">
                  <c:v>3.0746936835309002E-2</c:v>
                </c:pt>
                <c:pt idx="4254">
                  <c:v>3.0746936835309002E-2</c:v>
                </c:pt>
                <c:pt idx="4255">
                  <c:v>3.0615683687008399E-2</c:v>
                </c:pt>
                <c:pt idx="4256">
                  <c:v>3.0615683687008399E-2</c:v>
                </c:pt>
                <c:pt idx="4257">
                  <c:v>3.0482656847513799E-2</c:v>
                </c:pt>
                <c:pt idx="4258">
                  <c:v>3.0482656847513799E-2</c:v>
                </c:pt>
                <c:pt idx="4259">
                  <c:v>3.0482656847513799E-2</c:v>
                </c:pt>
                <c:pt idx="4260">
                  <c:v>3.0207734712555698E-2</c:v>
                </c:pt>
                <c:pt idx="4261">
                  <c:v>3.0207734712555698E-2</c:v>
                </c:pt>
                <c:pt idx="4262">
                  <c:v>2.9943454724760399E-2</c:v>
                </c:pt>
                <c:pt idx="4263">
                  <c:v>2.9810427885263401E-2</c:v>
                </c:pt>
                <c:pt idx="4264">
                  <c:v>2.9668532589802302E-2</c:v>
                </c:pt>
                <c:pt idx="4265">
                  <c:v>2.9668532589802302E-2</c:v>
                </c:pt>
                <c:pt idx="4266">
                  <c:v>2.9535505750307799E-2</c:v>
                </c:pt>
                <c:pt idx="4267">
                  <c:v>2.9404252602007099E-2</c:v>
                </c:pt>
                <c:pt idx="4268">
                  <c:v>2.9404252602007099E-2</c:v>
                </c:pt>
                <c:pt idx="4269">
                  <c:v>2.9271225762510102E-2</c:v>
                </c:pt>
                <c:pt idx="4270">
                  <c:v>2.9271225762510102E-2</c:v>
                </c:pt>
                <c:pt idx="4271">
                  <c:v>2.9271225762510102E-2</c:v>
                </c:pt>
                <c:pt idx="4272">
                  <c:v>2.8996303627554499E-2</c:v>
                </c:pt>
                <c:pt idx="4273">
                  <c:v>2.8865050479251302E-2</c:v>
                </c:pt>
                <c:pt idx="4274">
                  <c:v>2.8732023639756701E-2</c:v>
                </c:pt>
                <c:pt idx="4275">
                  <c:v>2.8457101504801099E-2</c:v>
                </c:pt>
                <c:pt idx="4276">
                  <c:v>2.8457101504801099E-2</c:v>
                </c:pt>
                <c:pt idx="4277">
                  <c:v>2.8457101504801099E-2</c:v>
                </c:pt>
                <c:pt idx="4278">
                  <c:v>2.8457101504801099E-2</c:v>
                </c:pt>
                <c:pt idx="4279">
                  <c:v>2.8457101504801099E-2</c:v>
                </c:pt>
                <c:pt idx="4280">
                  <c:v>2.8457101504801099E-2</c:v>
                </c:pt>
                <c:pt idx="4281">
                  <c:v>2.8457101504801099E-2</c:v>
                </c:pt>
                <c:pt idx="4282">
                  <c:v>2.8325848356497901E-2</c:v>
                </c:pt>
                <c:pt idx="4283">
                  <c:v>2.7786646233744501E-2</c:v>
                </c:pt>
                <c:pt idx="4284">
                  <c:v>2.7917899382047699E-2</c:v>
                </c:pt>
                <c:pt idx="4285">
                  <c:v>2.7917899382047699E-2</c:v>
                </c:pt>
                <c:pt idx="4286">
                  <c:v>2.7644750938283301E-2</c:v>
                </c:pt>
                <c:pt idx="4287">
                  <c:v>2.7644750938283301E-2</c:v>
                </c:pt>
                <c:pt idx="4288">
                  <c:v>2.7644750938283301E-2</c:v>
                </c:pt>
                <c:pt idx="4289">
                  <c:v>2.7511724098788801E-2</c:v>
                </c:pt>
                <c:pt idx="4290">
                  <c:v>2.7378697259294298E-2</c:v>
                </c:pt>
                <c:pt idx="4291">
                  <c:v>2.7105548815530001E-2</c:v>
                </c:pt>
                <c:pt idx="4292">
                  <c:v>2.68394951365384E-2</c:v>
                </c:pt>
                <c:pt idx="4293">
                  <c:v>2.6566346692776601E-2</c:v>
                </c:pt>
                <c:pt idx="4294">
                  <c:v>2.6566346692776601E-2</c:v>
                </c:pt>
                <c:pt idx="4295">
                  <c:v>2.6708241988237701E-2</c:v>
                </c:pt>
                <c:pt idx="4296">
                  <c:v>2.6566346692776601E-2</c:v>
                </c:pt>
                <c:pt idx="4297">
                  <c:v>2.6433319853282101E-2</c:v>
                </c:pt>
                <c:pt idx="4298">
                  <c:v>2.6300293013785E-2</c:v>
                </c:pt>
                <c:pt idx="4299">
                  <c:v>2.6169039865484401E-2</c:v>
                </c:pt>
                <c:pt idx="4300">
                  <c:v>2.6169039865484401E-2</c:v>
                </c:pt>
                <c:pt idx="4301">
                  <c:v>2.6027144570023201E-2</c:v>
                </c:pt>
                <c:pt idx="4302">
                  <c:v>2.6169039865484401E-2</c:v>
                </c:pt>
                <c:pt idx="4303">
                  <c:v>2.5894117730528701E-2</c:v>
                </c:pt>
                <c:pt idx="4304">
                  <c:v>2.5629837742731001E-2</c:v>
                </c:pt>
                <c:pt idx="4305">
                  <c:v>2.5629837742731001E-2</c:v>
                </c:pt>
                <c:pt idx="4306">
                  <c:v>2.5487942447269801E-2</c:v>
                </c:pt>
                <c:pt idx="4307">
                  <c:v>2.5487942447269801E-2</c:v>
                </c:pt>
                <c:pt idx="4308">
                  <c:v>2.5487942447269801E-2</c:v>
                </c:pt>
                <c:pt idx="4309">
                  <c:v>2.53549156077728E-2</c:v>
                </c:pt>
                <c:pt idx="4310">
                  <c:v>2.5221888768278401E-2</c:v>
                </c:pt>
                <c:pt idx="4311">
                  <c:v>2.5221888768278401E-2</c:v>
                </c:pt>
                <c:pt idx="4312">
                  <c:v>2.5090635619977601E-2</c:v>
                </c:pt>
                <c:pt idx="4313">
                  <c:v>2.5090635619977601E-2</c:v>
                </c:pt>
                <c:pt idx="4314">
                  <c:v>2.4815713485019399E-2</c:v>
                </c:pt>
                <c:pt idx="4315">
                  <c:v>2.4815713485019399E-2</c:v>
                </c:pt>
                <c:pt idx="4316">
                  <c:v>2.4815713485019399E-2</c:v>
                </c:pt>
                <c:pt idx="4317">
                  <c:v>2.4815713485019399E-2</c:v>
                </c:pt>
                <c:pt idx="4318">
                  <c:v>2.4682686645525E-2</c:v>
                </c:pt>
                <c:pt idx="4319">
                  <c:v>2.45496598060304E-2</c:v>
                </c:pt>
                <c:pt idx="4320">
                  <c:v>2.4276511362265999E-2</c:v>
                </c:pt>
                <c:pt idx="4321">
                  <c:v>2.4276511362265999E-2</c:v>
                </c:pt>
                <c:pt idx="4322">
                  <c:v>2.41434845227716E-2</c:v>
                </c:pt>
                <c:pt idx="4323">
                  <c:v>2.41434845227716E-2</c:v>
                </c:pt>
                <c:pt idx="4324">
                  <c:v>2.4010457683277E-2</c:v>
                </c:pt>
                <c:pt idx="4325">
                  <c:v>2.3737309239512699E-2</c:v>
                </c:pt>
                <c:pt idx="4326">
                  <c:v>2.36042824000182E-2</c:v>
                </c:pt>
                <c:pt idx="4327">
                  <c:v>2.36042824000182E-2</c:v>
                </c:pt>
                <c:pt idx="4328">
                  <c:v>2.34623871045571E-2</c:v>
                </c:pt>
                <c:pt idx="4329">
                  <c:v>2.33293602650625E-2</c:v>
                </c:pt>
                <c:pt idx="4330">
                  <c:v>2.33293602650625E-2</c:v>
                </c:pt>
                <c:pt idx="4331">
                  <c:v>2.3198107116759299E-2</c:v>
                </c:pt>
                <c:pt idx="4332">
                  <c:v>2.33293602650625E-2</c:v>
                </c:pt>
                <c:pt idx="4333">
                  <c:v>2.3198107116759299E-2</c:v>
                </c:pt>
                <c:pt idx="4334">
                  <c:v>2.30650802772648E-2</c:v>
                </c:pt>
                <c:pt idx="4335">
                  <c:v>2.29231849818037E-2</c:v>
                </c:pt>
                <c:pt idx="4336">
                  <c:v>2.2790158142306699E-2</c:v>
                </c:pt>
                <c:pt idx="4337">
                  <c:v>2.2658904994005899E-2</c:v>
                </c:pt>
                <c:pt idx="4338">
                  <c:v>2.2658904994005899E-2</c:v>
                </c:pt>
                <c:pt idx="4339">
                  <c:v>2.2658904994005899E-2</c:v>
                </c:pt>
                <c:pt idx="4340">
                  <c:v>2.25258781545115E-2</c:v>
                </c:pt>
                <c:pt idx="4341">
                  <c:v>2.25258781545115E-2</c:v>
                </c:pt>
                <c:pt idx="4342">
                  <c:v>2.2250956019553299E-2</c:v>
                </c:pt>
                <c:pt idx="4343">
                  <c:v>2.23839828590503E-2</c:v>
                </c:pt>
                <c:pt idx="4344">
                  <c:v>2.2250956019553299E-2</c:v>
                </c:pt>
                <c:pt idx="4345">
                  <c:v>2.19866760317581E-2</c:v>
                </c:pt>
                <c:pt idx="4346">
                  <c:v>2.1844780736294402E-2</c:v>
                </c:pt>
                <c:pt idx="4347">
                  <c:v>2.1711753896799899E-2</c:v>
                </c:pt>
                <c:pt idx="4348">
                  <c:v>2.15805007484993E-2</c:v>
                </c:pt>
                <c:pt idx="4349">
                  <c:v>2.1711753896799899E-2</c:v>
                </c:pt>
                <c:pt idx="4350">
                  <c:v>2.1447473909002101E-2</c:v>
                </c:pt>
                <c:pt idx="4351">
                  <c:v>2.1305578613541098E-2</c:v>
                </c:pt>
                <c:pt idx="4352">
                  <c:v>2.1172551774046498E-2</c:v>
                </c:pt>
                <c:pt idx="4353">
                  <c:v>2.1041298625745899E-2</c:v>
                </c:pt>
                <c:pt idx="4354">
                  <c:v>2.1041298625745899E-2</c:v>
                </c:pt>
                <c:pt idx="4355">
                  <c:v>2.0908271786248801E-2</c:v>
                </c:pt>
                <c:pt idx="4356">
                  <c:v>2.0633349651293199E-2</c:v>
                </c:pt>
                <c:pt idx="4357">
                  <c:v>2.0502096502992499E-2</c:v>
                </c:pt>
                <c:pt idx="4358">
                  <c:v>2.0502096502992499E-2</c:v>
                </c:pt>
                <c:pt idx="4359">
                  <c:v>2.0502096502992499E-2</c:v>
                </c:pt>
                <c:pt idx="4360">
                  <c:v>2.0369069663495502E-2</c:v>
                </c:pt>
                <c:pt idx="4361">
                  <c:v>2.0227174368034301E-2</c:v>
                </c:pt>
                <c:pt idx="4362">
                  <c:v>2.0094147528539798E-2</c:v>
                </c:pt>
                <c:pt idx="4363">
                  <c:v>2.0094147528539798E-2</c:v>
                </c:pt>
                <c:pt idx="4364">
                  <c:v>2.0094147528539798E-2</c:v>
                </c:pt>
                <c:pt idx="4365">
                  <c:v>1.9962894380236601E-2</c:v>
                </c:pt>
                <c:pt idx="4366">
                  <c:v>1.9829867540742101E-2</c:v>
                </c:pt>
                <c:pt idx="4367">
                  <c:v>1.9829867540742101E-2</c:v>
                </c:pt>
                <c:pt idx="4368">
                  <c:v>1.9829867540742101E-2</c:v>
                </c:pt>
                <c:pt idx="4369">
                  <c:v>1.9687972245280998E-2</c:v>
                </c:pt>
                <c:pt idx="4370">
                  <c:v>1.9554945405786402E-2</c:v>
                </c:pt>
                <c:pt idx="4371">
                  <c:v>1.9290665417988701E-2</c:v>
                </c:pt>
                <c:pt idx="4372">
                  <c:v>1.9148770122527602E-2</c:v>
                </c:pt>
                <c:pt idx="4373">
                  <c:v>1.9290665417988701E-2</c:v>
                </c:pt>
                <c:pt idx="4374">
                  <c:v>1.9015743283033001E-2</c:v>
                </c:pt>
                <c:pt idx="4375">
                  <c:v>1.9015743283033001E-2</c:v>
                </c:pt>
                <c:pt idx="4376">
                  <c:v>1.9015743283033001E-2</c:v>
                </c:pt>
                <c:pt idx="4377">
                  <c:v>1.8740821148074901E-2</c:v>
                </c:pt>
                <c:pt idx="4378">
                  <c:v>1.8740821148074901E-2</c:v>
                </c:pt>
                <c:pt idx="4379">
                  <c:v>1.8609567999774201E-2</c:v>
                </c:pt>
                <c:pt idx="4380">
                  <c:v>1.8476541160279601E-2</c:v>
                </c:pt>
                <c:pt idx="4381">
                  <c:v>1.8476541160279601E-2</c:v>
                </c:pt>
                <c:pt idx="4382">
                  <c:v>1.83435143207826E-2</c:v>
                </c:pt>
                <c:pt idx="4383">
                  <c:v>1.8201619025321501E-2</c:v>
                </c:pt>
                <c:pt idx="4384">
                  <c:v>1.8201619025321501E-2</c:v>
                </c:pt>
                <c:pt idx="4385">
                  <c:v>1.8201619025321501E-2</c:v>
                </c:pt>
                <c:pt idx="4386">
                  <c:v>1.7937339037526302E-2</c:v>
                </c:pt>
                <c:pt idx="4387">
                  <c:v>1.76624169025681E-2</c:v>
                </c:pt>
                <c:pt idx="4388">
                  <c:v>1.7531163754267401E-2</c:v>
                </c:pt>
                <c:pt idx="4389">
                  <c:v>1.7531163754267401E-2</c:v>
                </c:pt>
                <c:pt idx="4390">
                  <c:v>1.73981369147704E-2</c:v>
                </c:pt>
                <c:pt idx="4391">
                  <c:v>1.72651100752759E-2</c:v>
                </c:pt>
                <c:pt idx="4392">
                  <c:v>1.72651100752759E-2</c:v>
                </c:pt>
                <c:pt idx="4393">
                  <c:v>1.6991961631514101E-2</c:v>
                </c:pt>
                <c:pt idx="4394">
                  <c:v>1.68589347920171E-2</c:v>
                </c:pt>
                <c:pt idx="4395">
                  <c:v>1.72651100752759E-2</c:v>
                </c:pt>
                <c:pt idx="4396">
                  <c:v>1.6991961631514101E-2</c:v>
                </c:pt>
                <c:pt idx="4397">
                  <c:v>1.6991961631514101E-2</c:v>
                </c:pt>
                <c:pt idx="4398">
                  <c:v>1.67259079525225E-2</c:v>
                </c:pt>
                <c:pt idx="4399">
                  <c:v>1.67259079525225E-2</c:v>
                </c:pt>
                <c:pt idx="4400">
                  <c:v>1.67259079525225E-2</c:v>
                </c:pt>
                <c:pt idx="4401">
                  <c:v>1.67259079525225E-2</c:v>
                </c:pt>
                <c:pt idx="4402">
                  <c:v>1.65840126570613E-2</c:v>
                </c:pt>
                <c:pt idx="4403">
                  <c:v>1.63197326692637E-2</c:v>
                </c:pt>
                <c:pt idx="4404">
                  <c:v>1.63197326692637E-2</c:v>
                </c:pt>
                <c:pt idx="4405">
                  <c:v>1.61867058297691E-2</c:v>
                </c:pt>
                <c:pt idx="4406">
                  <c:v>1.61867058297691E-2</c:v>
                </c:pt>
                <c:pt idx="4407">
                  <c:v>1.61867058297691E-2</c:v>
                </c:pt>
                <c:pt idx="4408">
                  <c:v>1.59135573860049E-2</c:v>
                </c:pt>
                <c:pt idx="4409">
                  <c:v>1.56475037070158E-2</c:v>
                </c:pt>
                <c:pt idx="4410">
                  <c:v>1.57805305465103E-2</c:v>
                </c:pt>
                <c:pt idx="4411">
                  <c:v>1.5505608411554701E-2</c:v>
                </c:pt>
                <c:pt idx="4412">
                  <c:v>1.52413284237569E-2</c:v>
                </c:pt>
                <c:pt idx="4413">
                  <c:v>1.53743552632515E-2</c:v>
                </c:pt>
                <c:pt idx="4414">
                  <c:v>1.53743552632515E-2</c:v>
                </c:pt>
                <c:pt idx="4415">
                  <c:v>1.49664062888013E-2</c:v>
                </c:pt>
                <c:pt idx="4416">
                  <c:v>1.5108301584262501E-2</c:v>
                </c:pt>
                <c:pt idx="4417">
                  <c:v>1.5108301584262501E-2</c:v>
                </c:pt>
                <c:pt idx="4418">
                  <c:v>1.4835153140498099E-2</c:v>
                </c:pt>
                <c:pt idx="4419">
                  <c:v>1.4702126301003499E-2</c:v>
                </c:pt>
                <c:pt idx="4420">
                  <c:v>1.4835153140498099E-2</c:v>
                </c:pt>
                <c:pt idx="4421">
                  <c:v>1.4702126301003499E-2</c:v>
                </c:pt>
                <c:pt idx="4422">
                  <c:v>1.44272041660479E-2</c:v>
                </c:pt>
                <c:pt idx="4423">
                  <c:v>1.45690994615091E-2</c:v>
                </c:pt>
                <c:pt idx="4424">
                  <c:v>1.45690994615091E-2</c:v>
                </c:pt>
                <c:pt idx="4425">
                  <c:v>1.44272041660479E-2</c:v>
                </c:pt>
                <c:pt idx="4426">
                  <c:v>1.44272041660479E-2</c:v>
                </c:pt>
                <c:pt idx="4427">
                  <c:v>1.4295951017744699E-2</c:v>
                </c:pt>
                <c:pt idx="4428">
                  <c:v>1.41629241782502E-2</c:v>
                </c:pt>
                <c:pt idx="4429">
                  <c:v>1.4021028882789E-2</c:v>
                </c:pt>
                <c:pt idx="4430">
                  <c:v>1.3888002043292E-2</c:v>
                </c:pt>
                <c:pt idx="4431">
                  <c:v>1.3888002043292E-2</c:v>
                </c:pt>
                <c:pt idx="4432">
                  <c:v>1.3888002043292E-2</c:v>
                </c:pt>
                <c:pt idx="4433">
                  <c:v>1.3623722055496799E-2</c:v>
                </c:pt>
                <c:pt idx="4434">
                  <c:v>1.3481826760035599E-2</c:v>
                </c:pt>
                <c:pt idx="4435">
                  <c:v>1.3217546772237999E-2</c:v>
                </c:pt>
                <c:pt idx="4436">
                  <c:v>1.3217546772237999E-2</c:v>
                </c:pt>
                <c:pt idx="4437">
                  <c:v>1.3217546772237999E-2</c:v>
                </c:pt>
                <c:pt idx="4438">
                  <c:v>1.3084519932743399E-2</c:v>
                </c:pt>
                <c:pt idx="4439">
                  <c:v>1.3084519932743399E-2</c:v>
                </c:pt>
                <c:pt idx="4440">
                  <c:v>1.3084519932743399E-2</c:v>
                </c:pt>
                <c:pt idx="4441">
                  <c:v>1.29426246372824E-2</c:v>
                </c:pt>
                <c:pt idx="4442">
                  <c:v>1.28095977977852E-2</c:v>
                </c:pt>
                <c:pt idx="4443">
                  <c:v>1.28095977977852E-2</c:v>
                </c:pt>
                <c:pt idx="4444">
                  <c:v>1.2676570958290801E-2</c:v>
                </c:pt>
                <c:pt idx="4445">
                  <c:v>1.2545317809990001E-2</c:v>
                </c:pt>
                <c:pt idx="4446">
                  <c:v>1.24034225145264E-2</c:v>
                </c:pt>
                <c:pt idx="4447">
                  <c:v>1.24034225145264E-2</c:v>
                </c:pt>
                <c:pt idx="4448">
                  <c:v>1.22703956750319E-2</c:v>
                </c:pt>
                <c:pt idx="4449">
                  <c:v>1.22703956750319E-2</c:v>
                </c:pt>
                <c:pt idx="4450">
                  <c:v>1.21373688355374E-2</c:v>
                </c:pt>
                <c:pt idx="4451">
                  <c:v>1.20061156872342E-2</c:v>
                </c:pt>
                <c:pt idx="4452">
                  <c:v>1.1864220391772999E-2</c:v>
                </c:pt>
                <c:pt idx="4453">
                  <c:v>1.1864220391772999E-2</c:v>
                </c:pt>
                <c:pt idx="4454">
                  <c:v>1.17311935522785E-2</c:v>
                </c:pt>
                <c:pt idx="4455">
                  <c:v>1.1598166712784E-2</c:v>
                </c:pt>
                <c:pt idx="4456">
                  <c:v>1.1598166712784E-2</c:v>
                </c:pt>
                <c:pt idx="4457">
                  <c:v>1.1598166712784E-2</c:v>
                </c:pt>
                <c:pt idx="4458">
                  <c:v>1.1598166712784E-2</c:v>
                </c:pt>
                <c:pt idx="4459">
                  <c:v>1.1466913564480799E-2</c:v>
                </c:pt>
                <c:pt idx="4460">
                  <c:v>1.13250182690197E-2</c:v>
                </c:pt>
                <c:pt idx="4461">
                  <c:v>1.11919914295252E-2</c:v>
                </c:pt>
                <c:pt idx="4462">
                  <c:v>1.11919914295252E-2</c:v>
                </c:pt>
                <c:pt idx="4463">
                  <c:v>1.0927711441727401E-2</c:v>
                </c:pt>
                <c:pt idx="4464">
                  <c:v>1.0927711441727401E-2</c:v>
                </c:pt>
                <c:pt idx="4465">
                  <c:v>1.07858161462663E-2</c:v>
                </c:pt>
                <c:pt idx="4466">
                  <c:v>1.06527893067718E-2</c:v>
                </c:pt>
                <c:pt idx="4467">
                  <c:v>1.07858161462663E-2</c:v>
                </c:pt>
                <c:pt idx="4468">
                  <c:v>1.07858161462663E-2</c:v>
                </c:pt>
                <c:pt idx="4469">
                  <c:v>1.06527893067718E-2</c:v>
                </c:pt>
                <c:pt idx="4470">
                  <c:v>1.05197624672773E-2</c:v>
                </c:pt>
                <c:pt idx="4471">
                  <c:v>1.05197624672773E-2</c:v>
                </c:pt>
                <c:pt idx="4472">
                  <c:v>1.03885093189741E-2</c:v>
                </c:pt>
                <c:pt idx="4473">
                  <c:v>1.01135871840184E-2</c:v>
                </c:pt>
                <c:pt idx="4474">
                  <c:v>1.01135871840184E-2</c:v>
                </c:pt>
                <c:pt idx="4475">
                  <c:v>9.9805603445238793E-3</c:v>
                </c:pt>
                <c:pt idx="4476">
                  <c:v>9.9805603445238793E-3</c:v>
                </c:pt>
                <c:pt idx="4477">
                  <c:v>9.8493071962206802E-3</c:v>
                </c:pt>
                <c:pt idx="4478">
                  <c:v>9.8493071962206802E-3</c:v>
                </c:pt>
                <c:pt idx="4479">
                  <c:v>9.7074119007595199E-3</c:v>
                </c:pt>
                <c:pt idx="4480">
                  <c:v>9.7074119007595199E-3</c:v>
                </c:pt>
                <c:pt idx="4481">
                  <c:v>9.5743850612650706E-3</c:v>
                </c:pt>
                <c:pt idx="4482">
                  <c:v>9.4413582217680592E-3</c:v>
                </c:pt>
                <c:pt idx="4483">
                  <c:v>9.3101050734673008E-3</c:v>
                </c:pt>
                <c:pt idx="4484">
                  <c:v>9.3101050734673008E-3</c:v>
                </c:pt>
                <c:pt idx="4485">
                  <c:v>9.1682097780061405E-3</c:v>
                </c:pt>
                <c:pt idx="4486">
                  <c:v>9.0351829385116895E-3</c:v>
                </c:pt>
                <c:pt idx="4487">
                  <c:v>9.0351829385116895E-3</c:v>
                </c:pt>
                <c:pt idx="4488">
                  <c:v>8.9021560990146797E-3</c:v>
                </c:pt>
                <c:pt idx="4489">
                  <c:v>8.7602608035535195E-3</c:v>
                </c:pt>
                <c:pt idx="4490">
                  <c:v>8.7602608035535195E-3</c:v>
                </c:pt>
                <c:pt idx="4491">
                  <c:v>8.6290076552527593E-3</c:v>
                </c:pt>
                <c:pt idx="4492">
                  <c:v>8.49598081575576E-3</c:v>
                </c:pt>
                <c:pt idx="4493">
                  <c:v>8.49598081575576E-3</c:v>
                </c:pt>
                <c:pt idx="4494">
                  <c:v>8.49598081575576E-3</c:v>
                </c:pt>
                <c:pt idx="4495">
                  <c:v>8.3629539762613003E-3</c:v>
                </c:pt>
                <c:pt idx="4496">
                  <c:v>8.2210586808001401E-3</c:v>
                </c:pt>
                <c:pt idx="4497">
                  <c:v>8.0898055324993799E-3</c:v>
                </c:pt>
                <c:pt idx="4498">
                  <c:v>8.0898055324993799E-3</c:v>
                </c:pt>
                <c:pt idx="4499">
                  <c:v>7.9567786930023806E-3</c:v>
                </c:pt>
                <c:pt idx="4500">
                  <c:v>7.8237518535079192E-3</c:v>
                </c:pt>
                <c:pt idx="4501">
                  <c:v>7.6818565580467598E-3</c:v>
                </c:pt>
                <c:pt idx="4502">
                  <c:v>7.6818565580467598E-3</c:v>
                </c:pt>
                <c:pt idx="4503">
                  <c:v>7.5506034097461202E-3</c:v>
                </c:pt>
                <c:pt idx="4504">
                  <c:v>7.4175765702489899E-3</c:v>
                </c:pt>
                <c:pt idx="4505">
                  <c:v>7.2845497307545398E-3</c:v>
                </c:pt>
                <c:pt idx="4506">
                  <c:v>7.2845497307545398E-3</c:v>
                </c:pt>
                <c:pt idx="4507">
                  <c:v>7.1426544352933804E-3</c:v>
                </c:pt>
                <c:pt idx="4508">
                  <c:v>7.00962759579882E-3</c:v>
                </c:pt>
                <c:pt idx="4509">
                  <c:v>6.87837444749562E-3</c:v>
                </c:pt>
                <c:pt idx="4510">
                  <c:v>6.87837444749562E-3</c:v>
                </c:pt>
                <c:pt idx="4511">
                  <c:v>6.7453476080011603E-3</c:v>
                </c:pt>
                <c:pt idx="4512">
                  <c:v>6.7453476080011603E-3</c:v>
                </c:pt>
                <c:pt idx="4513">
                  <c:v>6.7453476080011603E-3</c:v>
                </c:pt>
                <c:pt idx="4514">
                  <c:v>6.6034523125400001E-3</c:v>
                </c:pt>
                <c:pt idx="4515">
                  <c:v>6.6034523125400001E-3</c:v>
                </c:pt>
                <c:pt idx="4516">
                  <c:v>6.3391723247423499E-3</c:v>
                </c:pt>
                <c:pt idx="4517">
                  <c:v>6.4704254730454398E-3</c:v>
                </c:pt>
                <c:pt idx="4518">
                  <c:v>6.3391723247423499E-3</c:v>
                </c:pt>
                <c:pt idx="4519">
                  <c:v>6.3391723247423499E-3</c:v>
                </c:pt>
                <c:pt idx="4520">
                  <c:v>6.3391723247423499E-3</c:v>
                </c:pt>
                <c:pt idx="4521">
                  <c:v>6.20614548524778E-3</c:v>
                </c:pt>
                <c:pt idx="4522">
                  <c:v>6.20614548524778E-3</c:v>
                </c:pt>
                <c:pt idx="4523">
                  <c:v>6.0642501897866198E-3</c:v>
                </c:pt>
                <c:pt idx="4524">
                  <c:v>5.9312233502896196E-3</c:v>
                </c:pt>
                <c:pt idx="4525">
                  <c:v>5.7999702019889696E-3</c:v>
                </c:pt>
                <c:pt idx="4526">
                  <c:v>5.7999702019889696E-3</c:v>
                </c:pt>
                <c:pt idx="4527">
                  <c:v>5.7999702019889696E-3</c:v>
                </c:pt>
                <c:pt idx="4528">
                  <c:v>5.6669433624943998E-3</c:v>
                </c:pt>
                <c:pt idx="4529">
                  <c:v>5.5250480670332499E-3</c:v>
                </c:pt>
                <c:pt idx="4530">
                  <c:v>5.3920212275362402E-3</c:v>
                </c:pt>
                <c:pt idx="4531">
                  <c:v>5.2607680792355902E-3</c:v>
                </c:pt>
                <c:pt idx="4532">
                  <c:v>5.2607680792355902E-3</c:v>
                </c:pt>
                <c:pt idx="4533">
                  <c:v>5.1277412397410203E-3</c:v>
                </c:pt>
                <c:pt idx="4534">
                  <c:v>4.8528191047828599E-3</c:v>
                </c:pt>
                <c:pt idx="4535">
                  <c:v>4.8528191047828599E-3</c:v>
                </c:pt>
                <c:pt idx="4536">
                  <c:v>4.8528191047828599E-3</c:v>
                </c:pt>
                <c:pt idx="4537">
                  <c:v>4.4466438215240399E-3</c:v>
                </c:pt>
                <c:pt idx="4538">
                  <c:v>4.4466438215240399E-3</c:v>
                </c:pt>
                <c:pt idx="4539">
                  <c:v>4.3136169820294796E-3</c:v>
                </c:pt>
                <c:pt idx="4540">
                  <c:v>4.3136169820294796E-3</c:v>
                </c:pt>
                <c:pt idx="4541">
                  <c:v>4.3136169820294796E-3</c:v>
                </c:pt>
                <c:pt idx="4542">
                  <c:v>4.1823638337288296E-3</c:v>
                </c:pt>
                <c:pt idx="4543">
                  <c:v>4.1823638337288296E-3</c:v>
                </c:pt>
                <c:pt idx="4544">
                  <c:v>4.1823638337288296E-3</c:v>
                </c:pt>
                <c:pt idx="4545">
                  <c:v>4.0404685382676702E-3</c:v>
                </c:pt>
                <c:pt idx="4546">
                  <c:v>3.9074416987706596E-3</c:v>
                </c:pt>
                <c:pt idx="4547">
                  <c:v>3.7744148592761002E-3</c:v>
                </c:pt>
                <c:pt idx="4548">
                  <c:v>3.6431617109754502E-3</c:v>
                </c:pt>
                <c:pt idx="4549">
                  <c:v>3.5012664155117399E-3</c:v>
                </c:pt>
                <c:pt idx="4550">
                  <c:v>3.5012664155117399E-3</c:v>
                </c:pt>
                <c:pt idx="4551">
                  <c:v>3.3682395760172802E-3</c:v>
                </c:pt>
                <c:pt idx="4552">
                  <c:v>3.2352127365227199E-3</c:v>
                </c:pt>
                <c:pt idx="4553">
                  <c:v>3.1039595882195199E-3</c:v>
                </c:pt>
                <c:pt idx="4554">
                  <c:v>3.1039595882195199E-3</c:v>
                </c:pt>
                <c:pt idx="4555">
                  <c:v>2.96206429275836E-3</c:v>
                </c:pt>
                <c:pt idx="4556">
                  <c:v>2.8290374532638999E-3</c:v>
                </c:pt>
                <c:pt idx="4557">
                  <c:v>2.8290374532638999E-3</c:v>
                </c:pt>
                <c:pt idx="4558">
                  <c:v>2.56475746546614E-3</c:v>
                </c:pt>
                <c:pt idx="4559">
                  <c:v>2.56475746546614E-3</c:v>
                </c:pt>
                <c:pt idx="4560">
                  <c:v>2.69601061376934E-3</c:v>
                </c:pt>
                <c:pt idx="4561">
                  <c:v>2.56475746546614E-3</c:v>
                </c:pt>
                <c:pt idx="4562">
                  <c:v>2.56475746546614E-3</c:v>
                </c:pt>
                <c:pt idx="4563">
                  <c:v>2.56475746546614E-3</c:v>
                </c:pt>
                <c:pt idx="4564">
                  <c:v>2.4228621700049802E-3</c:v>
                </c:pt>
                <c:pt idx="4565">
                  <c:v>2.4228621700049802E-3</c:v>
                </c:pt>
                <c:pt idx="4566">
                  <c:v>2.1568084910159602E-3</c:v>
                </c:pt>
                <c:pt idx="4567">
                  <c:v>2.1568084910159602E-3</c:v>
                </c:pt>
                <c:pt idx="4568">
                  <c:v>2.0255553427127601E-3</c:v>
                </c:pt>
                <c:pt idx="4569">
                  <c:v>1.8836600472516001E-3</c:v>
                </c:pt>
                <c:pt idx="4570">
                  <c:v>1.6176063682625801E-3</c:v>
                </c:pt>
                <c:pt idx="4571">
                  <c:v>1.6176063682625801E-3</c:v>
                </c:pt>
                <c:pt idx="4572">
                  <c:v>1.4845795287655699E-3</c:v>
                </c:pt>
                <c:pt idx="4573">
                  <c:v>1.3426842333044101E-3</c:v>
                </c:pt>
                <c:pt idx="4574">
                  <c:v>1.2114310850037701E-3</c:v>
                </c:pt>
                <c:pt idx="4575">
                  <c:v>1.07840424550931E-3</c:v>
                </c:pt>
                <c:pt idx="4576">
                  <c:v>1.07840424550931E-3</c:v>
                </c:pt>
                <c:pt idx="4577">
                  <c:v>1.07840424550931E-3</c:v>
                </c:pt>
                <c:pt idx="4578">
                  <c:v>9.4537740601219301E-4</c:v>
                </c:pt>
                <c:pt idx="4579">
                  <c:v>8.0348211055103502E-4</c:v>
                </c:pt>
                <c:pt idx="4580">
                  <c:v>8.0348211055103502E-4</c:v>
                </c:pt>
                <c:pt idx="4581">
                  <c:v>6.7222896225038796E-4</c:v>
                </c:pt>
                <c:pt idx="4582">
                  <c:v>8.0348211055103502E-4</c:v>
                </c:pt>
                <c:pt idx="4583">
                  <c:v>6.7222896225038796E-4</c:v>
                </c:pt>
                <c:pt idx="4584">
                  <c:v>5.3920212275337899E-4</c:v>
                </c:pt>
                <c:pt idx="4585">
                  <c:v>5.3920212275337899E-4</c:v>
                </c:pt>
                <c:pt idx="4586">
                  <c:v>4.0617528325881402E-4</c:v>
                </c:pt>
                <c:pt idx="4587">
                  <c:v>1.33026839497008E-4</c:v>
                </c:pt>
                <c:pt idx="4588">
                  <c:v>1.33026839497008E-4</c:v>
                </c:pt>
                <c:pt idx="4589">
                  <c:v>0</c:v>
                </c:pt>
              </c:numCache>
            </c:numRef>
          </c:yVal>
          <c:smooth val="1"/>
          <c:extLst xmlns:c16r2="http://schemas.microsoft.com/office/drawing/2015/06/chart">
            <c:ext xmlns:c16="http://schemas.microsoft.com/office/drawing/2014/chart" uri="{C3380CC4-5D6E-409C-BE32-E72D297353CC}">
              <c16:uniqueId val="{00000000-1CF9-2441-923F-3C6E968AE0F9}"/>
            </c:ext>
          </c:extLst>
        </c:ser>
        <c:ser>
          <c:idx val="1"/>
          <c:order val="1"/>
          <c:tx>
            <c:v>50dpm</c:v>
          </c:tx>
          <c:marker>
            <c:symbol val="none"/>
          </c:marker>
          <c:xVal>
            <c:numRef>
              <c:f>'5OH'!$P$6:$P$924</c:f>
              <c:numCache>
                <c:formatCode>General</c:formatCode>
                <c:ptCount val="919"/>
                <c:pt idx="0">
                  <c:v>298.14100000000002</c:v>
                </c:pt>
                <c:pt idx="1">
                  <c:v>298.61900000000009</c:v>
                </c:pt>
                <c:pt idx="2">
                  <c:v>299.14999999999998</c:v>
                </c:pt>
                <c:pt idx="3">
                  <c:v>299.72099999999978</c:v>
                </c:pt>
                <c:pt idx="4">
                  <c:v>300.31599999999992</c:v>
                </c:pt>
                <c:pt idx="5">
                  <c:v>300.92999999999978</c:v>
                </c:pt>
                <c:pt idx="6">
                  <c:v>301.56400000000002</c:v>
                </c:pt>
                <c:pt idx="7">
                  <c:v>302.20999999999992</c:v>
                </c:pt>
                <c:pt idx="8">
                  <c:v>302.87099999999992</c:v>
                </c:pt>
                <c:pt idx="9">
                  <c:v>303.54000000000002</c:v>
                </c:pt>
                <c:pt idx="10">
                  <c:v>304.21600000000001</c:v>
                </c:pt>
                <c:pt idx="11">
                  <c:v>304.88900000000001</c:v>
                </c:pt>
                <c:pt idx="12">
                  <c:v>305.56599999999997</c:v>
                </c:pt>
                <c:pt idx="13">
                  <c:v>306.24700000000001</c:v>
                </c:pt>
                <c:pt idx="14">
                  <c:v>306.9339999999998</c:v>
                </c:pt>
                <c:pt idx="15">
                  <c:v>307.62900000000002</c:v>
                </c:pt>
                <c:pt idx="16">
                  <c:v>308.33699999999982</c:v>
                </c:pt>
                <c:pt idx="17">
                  <c:v>309.05</c:v>
                </c:pt>
                <c:pt idx="18">
                  <c:v>309.77</c:v>
                </c:pt>
                <c:pt idx="19">
                  <c:v>310.49200000000002</c:v>
                </c:pt>
                <c:pt idx="20">
                  <c:v>311.21699999999981</c:v>
                </c:pt>
                <c:pt idx="21">
                  <c:v>311.94499999999999</c:v>
                </c:pt>
                <c:pt idx="22">
                  <c:v>312.68</c:v>
                </c:pt>
                <c:pt idx="23">
                  <c:v>313.42099999999982</c:v>
                </c:pt>
                <c:pt idx="24">
                  <c:v>314.16700000000009</c:v>
                </c:pt>
                <c:pt idx="25">
                  <c:v>314.91599999999983</c:v>
                </c:pt>
                <c:pt idx="26">
                  <c:v>315.66700000000009</c:v>
                </c:pt>
                <c:pt idx="27">
                  <c:v>316.42500000000001</c:v>
                </c:pt>
                <c:pt idx="28">
                  <c:v>317.18200000000002</c:v>
                </c:pt>
                <c:pt idx="29">
                  <c:v>317.94299999999993</c:v>
                </c:pt>
                <c:pt idx="30">
                  <c:v>318.70100000000002</c:v>
                </c:pt>
                <c:pt idx="31">
                  <c:v>319.45699999999982</c:v>
                </c:pt>
                <c:pt idx="32">
                  <c:v>320.22000000000003</c:v>
                </c:pt>
                <c:pt idx="33">
                  <c:v>320.98899999999981</c:v>
                </c:pt>
                <c:pt idx="34">
                  <c:v>321.76100000000002</c:v>
                </c:pt>
                <c:pt idx="35">
                  <c:v>322.53199999999981</c:v>
                </c:pt>
                <c:pt idx="36">
                  <c:v>323.3</c:v>
                </c:pt>
                <c:pt idx="37">
                  <c:v>324.06900000000002</c:v>
                </c:pt>
                <c:pt idx="38">
                  <c:v>324.84800000000001</c:v>
                </c:pt>
                <c:pt idx="39">
                  <c:v>325.63400000000001</c:v>
                </c:pt>
                <c:pt idx="40">
                  <c:v>326.42299999999977</c:v>
                </c:pt>
                <c:pt idx="41">
                  <c:v>327.20699999999982</c:v>
                </c:pt>
                <c:pt idx="42">
                  <c:v>327.98500000000001</c:v>
                </c:pt>
                <c:pt idx="43">
                  <c:v>328.76499999999999</c:v>
                </c:pt>
                <c:pt idx="44">
                  <c:v>329.55399999999992</c:v>
                </c:pt>
                <c:pt idx="45">
                  <c:v>330.35199999999992</c:v>
                </c:pt>
                <c:pt idx="46">
                  <c:v>331.14800000000002</c:v>
                </c:pt>
                <c:pt idx="47">
                  <c:v>331.947</c:v>
                </c:pt>
                <c:pt idx="48">
                  <c:v>332.74599999999992</c:v>
                </c:pt>
                <c:pt idx="49">
                  <c:v>333.54899999999992</c:v>
                </c:pt>
                <c:pt idx="50">
                  <c:v>334.35199999999992</c:v>
                </c:pt>
                <c:pt idx="51">
                  <c:v>335.15300000000002</c:v>
                </c:pt>
                <c:pt idx="52">
                  <c:v>335.95</c:v>
                </c:pt>
                <c:pt idx="53">
                  <c:v>336.74900000000002</c:v>
                </c:pt>
                <c:pt idx="54">
                  <c:v>337.55500000000001</c:v>
                </c:pt>
                <c:pt idx="55">
                  <c:v>338.36400000000009</c:v>
                </c:pt>
                <c:pt idx="56">
                  <c:v>339.16399999999999</c:v>
                </c:pt>
                <c:pt idx="57">
                  <c:v>339.96299999999991</c:v>
                </c:pt>
                <c:pt idx="58">
                  <c:v>340.76299999999998</c:v>
                </c:pt>
                <c:pt idx="59">
                  <c:v>341.57799999999992</c:v>
                </c:pt>
                <c:pt idx="60">
                  <c:v>342.392</c:v>
                </c:pt>
                <c:pt idx="61">
                  <c:v>343.20400000000001</c:v>
                </c:pt>
                <c:pt idx="62">
                  <c:v>344.017</c:v>
                </c:pt>
                <c:pt idx="63">
                  <c:v>344.84199999999993</c:v>
                </c:pt>
                <c:pt idx="64">
                  <c:v>345.67200000000008</c:v>
                </c:pt>
                <c:pt idx="65">
                  <c:v>346.50099999999992</c:v>
                </c:pt>
                <c:pt idx="66">
                  <c:v>347.32600000000002</c:v>
                </c:pt>
                <c:pt idx="67">
                  <c:v>348.14800000000002</c:v>
                </c:pt>
                <c:pt idx="68">
                  <c:v>348.97399999999982</c:v>
                </c:pt>
                <c:pt idx="69">
                  <c:v>349.79399999999981</c:v>
                </c:pt>
                <c:pt idx="70">
                  <c:v>350.61700000000002</c:v>
                </c:pt>
                <c:pt idx="71">
                  <c:v>351.44499999999999</c:v>
                </c:pt>
                <c:pt idx="72">
                  <c:v>352.27100000000002</c:v>
                </c:pt>
                <c:pt idx="73">
                  <c:v>353.089</c:v>
                </c:pt>
                <c:pt idx="74">
                  <c:v>353.90300000000002</c:v>
                </c:pt>
                <c:pt idx="75">
                  <c:v>354.71899999999982</c:v>
                </c:pt>
                <c:pt idx="76">
                  <c:v>355.53699999999998</c:v>
                </c:pt>
                <c:pt idx="77">
                  <c:v>356.35300000000001</c:v>
                </c:pt>
                <c:pt idx="78">
                  <c:v>357.173</c:v>
                </c:pt>
                <c:pt idx="79">
                  <c:v>357.99</c:v>
                </c:pt>
                <c:pt idx="80">
                  <c:v>358.80399999999992</c:v>
                </c:pt>
                <c:pt idx="81">
                  <c:v>359.62299999999999</c:v>
                </c:pt>
                <c:pt idx="82">
                  <c:v>360.44</c:v>
                </c:pt>
                <c:pt idx="83">
                  <c:v>361.25700000000001</c:v>
                </c:pt>
                <c:pt idx="84">
                  <c:v>362.06900000000002</c:v>
                </c:pt>
                <c:pt idx="85">
                  <c:v>362.87799999999999</c:v>
                </c:pt>
                <c:pt idx="86">
                  <c:v>363.685</c:v>
                </c:pt>
                <c:pt idx="87">
                  <c:v>364.4869999999998</c:v>
                </c:pt>
                <c:pt idx="88">
                  <c:v>365.28699999999998</c:v>
                </c:pt>
                <c:pt idx="89">
                  <c:v>366.089</c:v>
                </c:pt>
                <c:pt idx="90">
                  <c:v>366.88900000000001</c:v>
                </c:pt>
                <c:pt idx="91">
                  <c:v>367.69099999999997</c:v>
                </c:pt>
                <c:pt idx="92">
                  <c:v>368.48500000000001</c:v>
                </c:pt>
                <c:pt idx="93">
                  <c:v>369.28499999999991</c:v>
                </c:pt>
                <c:pt idx="94">
                  <c:v>370.08</c:v>
                </c:pt>
                <c:pt idx="95">
                  <c:v>370.87299999999999</c:v>
                </c:pt>
                <c:pt idx="96">
                  <c:v>371.66800000000001</c:v>
                </c:pt>
                <c:pt idx="97">
                  <c:v>372.464</c:v>
                </c:pt>
                <c:pt idx="98">
                  <c:v>373.26600000000002</c:v>
                </c:pt>
                <c:pt idx="99">
                  <c:v>374.06900000000002</c:v>
                </c:pt>
                <c:pt idx="100">
                  <c:v>374.87299999999999</c:v>
                </c:pt>
                <c:pt idx="101">
                  <c:v>375.67599999999999</c:v>
                </c:pt>
                <c:pt idx="102">
                  <c:v>376.47199999999981</c:v>
                </c:pt>
                <c:pt idx="103">
                  <c:v>377.25900000000001</c:v>
                </c:pt>
                <c:pt idx="104">
                  <c:v>378.04300000000001</c:v>
                </c:pt>
                <c:pt idx="105">
                  <c:v>378.822</c:v>
                </c:pt>
                <c:pt idx="106">
                  <c:v>379.60199999999992</c:v>
                </c:pt>
                <c:pt idx="107">
                  <c:v>380.38499999999999</c:v>
                </c:pt>
                <c:pt idx="108">
                  <c:v>381.16399999999999</c:v>
                </c:pt>
                <c:pt idx="109">
                  <c:v>381.94499999999999</c:v>
                </c:pt>
                <c:pt idx="110">
                  <c:v>382.7269999999998</c:v>
                </c:pt>
                <c:pt idx="111">
                  <c:v>383.512</c:v>
                </c:pt>
                <c:pt idx="112">
                  <c:v>384.29899999999981</c:v>
                </c:pt>
                <c:pt idx="113">
                  <c:v>385.09100000000001</c:v>
                </c:pt>
                <c:pt idx="114">
                  <c:v>385.87900000000002</c:v>
                </c:pt>
                <c:pt idx="115">
                  <c:v>386.66700000000009</c:v>
                </c:pt>
                <c:pt idx="116">
                  <c:v>387.459</c:v>
                </c:pt>
                <c:pt idx="117">
                  <c:v>388.25099999999992</c:v>
                </c:pt>
                <c:pt idx="118">
                  <c:v>389.04</c:v>
                </c:pt>
                <c:pt idx="119">
                  <c:v>389.82799999999992</c:v>
                </c:pt>
                <c:pt idx="120">
                  <c:v>390.62099999999992</c:v>
                </c:pt>
                <c:pt idx="121">
                  <c:v>391.41099999999977</c:v>
                </c:pt>
                <c:pt idx="122">
                  <c:v>392.20699999999982</c:v>
                </c:pt>
                <c:pt idx="123">
                  <c:v>393.01499999999999</c:v>
                </c:pt>
                <c:pt idx="124">
                  <c:v>393.85599999999999</c:v>
                </c:pt>
                <c:pt idx="125">
                  <c:v>394.71600000000001</c:v>
                </c:pt>
                <c:pt idx="126">
                  <c:v>395.58600000000001</c:v>
                </c:pt>
                <c:pt idx="127">
                  <c:v>396.464</c:v>
                </c:pt>
                <c:pt idx="128">
                  <c:v>397.34500000000008</c:v>
                </c:pt>
                <c:pt idx="129">
                  <c:v>398.22899999999981</c:v>
                </c:pt>
                <c:pt idx="130">
                  <c:v>399.11900000000009</c:v>
                </c:pt>
                <c:pt idx="131">
                  <c:v>400.00900000000001</c:v>
                </c:pt>
                <c:pt idx="132">
                  <c:v>400.89699999999982</c:v>
                </c:pt>
                <c:pt idx="133">
                  <c:v>401.78</c:v>
                </c:pt>
                <c:pt idx="134">
                  <c:v>402.66800000000001</c:v>
                </c:pt>
                <c:pt idx="135">
                  <c:v>403.55899999999991</c:v>
                </c:pt>
                <c:pt idx="136">
                  <c:v>404.447</c:v>
                </c:pt>
                <c:pt idx="137">
                  <c:v>405.334</c:v>
                </c:pt>
                <c:pt idx="138">
                  <c:v>406.21100000000001</c:v>
                </c:pt>
                <c:pt idx="139">
                  <c:v>407.08299999999991</c:v>
                </c:pt>
                <c:pt idx="140">
                  <c:v>407.96100000000001</c:v>
                </c:pt>
                <c:pt idx="141">
                  <c:v>408.84399999999999</c:v>
                </c:pt>
                <c:pt idx="142">
                  <c:v>409.73</c:v>
                </c:pt>
                <c:pt idx="143">
                  <c:v>410.61199999999991</c:v>
                </c:pt>
                <c:pt idx="144">
                  <c:v>411.49400000000003</c:v>
                </c:pt>
                <c:pt idx="145">
                  <c:v>412.37799999999999</c:v>
                </c:pt>
                <c:pt idx="146">
                  <c:v>413.26</c:v>
                </c:pt>
                <c:pt idx="147">
                  <c:v>414.14</c:v>
                </c:pt>
                <c:pt idx="148">
                  <c:v>415.01599999999979</c:v>
                </c:pt>
                <c:pt idx="149">
                  <c:v>415.89</c:v>
                </c:pt>
                <c:pt idx="150">
                  <c:v>416.77300000000002</c:v>
                </c:pt>
                <c:pt idx="151">
                  <c:v>417.65800000000002</c:v>
                </c:pt>
                <c:pt idx="152">
                  <c:v>418.53899999999982</c:v>
                </c:pt>
                <c:pt idx="153">
                  <c:v>419.42099999999982</c:v>
                </c:pt>
                <c:pt idx="154">
                  <c:v>420.30700000000002</c:v>
                </c:pt>
                <c:pt idx="155">
                  <c:v>421.18599999999998</c:v>
                </c:pt>
                <c:pt idx="156">
                  <c:v>422.05599999999998</c:v>
                </c:pt>
                <c:pt idx="157">
                  <c:v>422.92299999999977</c:v>
                </c:pt>
                <c:pt idx="158">
                  <c:v>423.78699999999998</c:v>
                </c:pt>
                <c:pt idx="159">
                  <c:v>424.65300000000002</c:v>
                </c:pt>
                <c:pt idx="160">
                  <c:v>425.52</c:v>
                </c:pt>
                <c:pt idx="161">
                  <c:v>426.38900000000001</c:v>
                </c:pt>
                <c:pt idx="162">
                  <c:v>427.25400000000002</c:v>
                </c:pt>
                <c:pt idx="163">
                  <c:v>428.125</c:v>
                </c:pt>
                <c:pt idx="164">
                  <c:v>428.99400000000003</c:v>
                </c:pt>
                <c:pt idx="165">
                  <c:v>429.863</c:v>
                </c:pt>
                <c:pt idx="166">
                  <c:v>430.7269999999998</c:v>
                </c:pt>
                <c:pt idx="167">
                  <c:v>431.59299999999979</c:v>
                </c:pt>
                <c:pt idx="168">
                  <c:v>432.459</c:v>
                </c:pt>
                <c:pt idx="169">
                  <c:v>433.32600000000002</c:v>
                </c:pt>
                <c:pt idx="170">
                  <c:v>434.197</c:v>
                </c:pt>
                <c:pt idx="171">
                  <c:v>435.07</c:v>
                </c:pt>
                <c:pt idx="172">
                  <c:v>435.94600000000003</c:v>
                </c:pt>
                <c:pt idx="173">
                  <c:v>436.82100000000003</c:v>
                </c:pt>
                <c:pt idx="174">
                  <c:v>437.69</c:v>
                </c:pt>
                <c:pt idx="175">
                  <c:v>438.56099999999998</c:v>
                </c:pt>
                <c:pt idx="176">
                  <c:v>439.4289999999998</c:v>
                </c:pt>
                <c:pt idx="177">
                  <c:v>440.3</c:v>
                </c:pt>
                <c:pt idx="178">
                  <c:v>441.17200000000008</c:v>
                </c:pt>
                <c:pt idx="179">
                  <c:v>442.04500000000002</c:v>
                </c:pt>
                <c:pt idx="180">
                  <c:v>442.91399999999982</c:v>
                </c:pt>
                <c:pt idx="181">
                  <c:v>443.78800000000001</c:v>
                </c:pt>
                <c:pt idx="182">
                  <c:v>444.66399999999999</c:v>
                </c:pt>
                <c:pt idx="183">
                  <c:v>445.53499999999991</c:v>
                </c:pt>
                <c:pt idx="184">
                  <c:v>446.40800000000002</c:v>
                </c:pt>
                <c:pt idx="185">
                  <c:v>447.28099999999978</c:v>
                </c:pt>
                <c:pt idx="186">
                  <c:v>448.15199999999999</c:v>
                </c:pt>
                <c:pt idx="187">
                  <c:v>449.02699999999982</c:v>
                </c:pt>
                <c:pt idx="188">
                  <c:v>449.90300000000002</c:v>
                </c:pt>
                <c:pt idx="189">
                  <c:v>450.779</c:v>
                </c:pt>
                <c:pt idx="190">
                  <c:v>451.654</c:v>
                </c:pt>
                <c:pt idx="191">
                  <c:v>452.52</c:v>
                </c:pt>
                <c:pt idx="192">
                  <c:v>453.39</c:v>
                </c:pt>
                <c:pt idx="193">
                  <c:v>454.26099999999991</c:v>
                </c:pt>
                <c:pt idx="194">
                  <c:v>455.12599999999992</c:v>
                </c:pt>
                <c:pt idx="195">
                  <c:v>455.98899999999998</c:v>
                </c:pt>
                <c:pt idx="196">
                  <c:v>456.846</c:v>
                </c:pt>
                <c:pt idx="197">
                  <c:v>457.709</c:v>
                </c:pt>
                <c:pt idx="198">
                  <c:v>458.572</c:v>
                </c:pt>
                <c:pt idx="199">
                  <c:v>459.42599999999982</c:v>
                </c:pt>
                <c:pt idx="200">
                  <c:v>460.27800000000002</c:v>
                </c:pt>
                <c:pt idx="201">
                  <c:v>461.12299999999999</c:v>
                </c:pt>
                <c:pt idx="202">
                  <c:v>461.97300000000001</c:v>
                </c:pt>
                <c:pt idx="203">
                  <c:v>462.82499999999999</c:v>
                </c:pt>
                <c:pt idx="204">
                  <c:v>463.673</c:v>
                </c:pt>
                <c:pt idx="205">
                  <c:v>464.51900000000001</c:v>
                </c:pt>
                <c:pt idx="206">
                  <c:v>465.358</c:v>
                </c:pt>
                <c:pt idx="207">
                  <c:v>466.20100000000002</c:v>
                </c:pt>
                <c:pt idx="208">
                  <c:v>467.041</c:v>
                </c:pt>
                <c:pt idx="209">
                  <c:v>467.88400000000001</c:v>
                </c:pt>
                <c:pt idx="210">
                  <c:v>468.72099999999978</c:v>
                </c:pt>
                <c:pt idx="211">
                  <c:v>469.56399999999991</c:v>
                </c:pt>
                <c:pt idx="212">
                  <c:v>470.41099999999977</c:v>
                </c:pt>
                <c:pt idx="213">
                  <c:v>471.25400000000002</c:v>
                </c:pt>
                <c:pt idx="214">
                  <c:v>472.09699999999981</c:v>
                </c:pt>
                <c:pt idx="215">
                  <c:v>472.93499999999977</c:v>
                </c:pt>
                <c:pt idx="216">
                  <c:v>473.77300000000002</c:v>
                </c:pt>
                <c:pt idx="217">
                  <c:v>474.60699999999991</c:v>
                </c:pt>
                <c:pt idx="218">
                  <c:v>475.43899999999979</c:v>
                </c:pt>
                <c:pt idx="219">
                  <c:v>476.26900000000001</c:v>
                </c:pt>
                <c:pt idx="220">
                  <c:v>477.101</c:v>
                </c:pt>
                <c:pt idx="221">
                  <c:v>477.9339999999998</c:v>
                </c:pt>
                <c:pt idx="222">
                  <c:v>478.76599999999979</c:v>
                </c:pt>
                <c:pt idx="223">
                  <c:v>479.608</c:v>
                </c:pt>
                <c:pt idx="224">
                  <c:v>480.452</c:v>
                </c:pt>
                <c:pt idx="225">
                  <c:v>481.29399999999981</c:v>
                </c:pt>
                <c:pt idx="226">
                  <c:v>482.13</c:v>
                </c:pt>
                <c:pt idx="227">
                  <c:v>482.964</c:v>
                </c:pt>
                <c:pt idx="228">
                  <c:v>483.79599999999982</c:v>
                </c:pt>
                <c:pt idx="229">
                  <c:v>484.62599999999992</c:v>
                </c:pt>
                <c:pt idx="230">
                  <c:v>485.46600000000001</c:v>
                </c:pt>
                <c:pt idx="231">
                  <c:v>486.31</c:v>
                </c:pt>
                <c:pt idx="232">
                  <c:v>487.15100000000001</c:v>
                </c:pt>
                <c:pt idx="233">
                  <c:v>487.99099999999981</c:v>
                </c:pt>
                <c:pt idx="234">
                  <c:v>488.83799999999991</c:v>
                </c:pt>
                <c:pt idx="235">
                  <c:v>489.67399999999992</c:v>
                </c:pt>
                <c:pt idx="236">
                  <c:v>490.51099999999991</c:v>
                </c:pt>
                <c:pt idx="237">
                  <c:v>491.35</c:v>
                </c:pt>
                <c:pt idx="238">
                  <c:v>492.19</c:v>
                </c:pt>
                <c:pt idx="239">
                  <c:v>493.029</c:v>
                </c:pt>
                <c:pt idx="240">
                  <c:v>493.87200000000001</c:v>
                </c:pt>
                <c:pt idx="241">
                  <c:v>494.72599999999977</c:v>
                </c:pt>
                <c:pt idx="242">
                  <c:v>495.58600000000001</c:v>
                </c:pt>
                <c:pt idx="243">
                  <c:v>496.43899999999979</c:v>
                </c:pt>
                <c:pt idx="244">
                  <c:v>497.28300000000002</c:v>
                </c:pt>
                <c:pt idx="245">
                  <c:v>498.13</c:v>
                </c:pt>
                <c:pt idx="246">
                  <c:v>498.97800000000001</c:v>
                </c:pt>
                <c:pt idx="247">
                  <c:v>499.81899999999979</c:v>
                </c:pt>
                <c:pt idx="248">
                  <c:v>500.6570000000001</c:v>
                </c:pt>
                <c:pt idx="249">
                  <c:v>501.49700000000001</c:v>
                </c:pt>
                <c:pt idx="250">
                  <c:v>502.33600000000001</c:v>
                </c:pt>
                <c:pt idx="251">
                  <c:v>503.17500000000001</c:v>
                </c:pt>
                <c:pt idx="252">
                  <c:v>504.01</c:v>
                </c:pt>
                <c:pt idx="253">
                  <c:v>504.84199999999993</c:v>
                </c:pt>
                <c:pt idx="254">
                  <c:v>505.68200000000002</c:v>
                </c:pt>
                <c:pt idx="255">
                  <c:v>506.52600000000001</c:v>
                </c:pt>
                <c:pt idx="256">
                  <c:v>507.37599999999992</c:v>
                </c:pt>
                <c:pt idx="257">
                  <c:v>508.23</c:v>
                </c:pt>
                <c:pt idx="258">
                  <c:v>509.084</c:v>
                </c:pt>
                <c:pt idx="259">
                  <c:v>509.93700000000001</c:v>
                </c:pt>
                <c:pt idx="260">
                  <c:v>510.78199999999998</c:v>
                </c:pt>
                <c:pt idx="261">
                  <c:v>511.62599999999992</c:v>
                </c:pt>
                <c:pt idx="262">
                  <c:v>512.46899999999982</c:v>
                </c:pt>
                <c:pt idx="263">
                  <c:v>513.31099999999981</c:v>
                </c:pt>
                <c:pt idx="264">
                  <c:v>514.154</c:v>
                </c:pt>
                <c:pt idx="265">
                  <c:v>514.99800000000005</c:v>
                </c:pt>
                <c:pt idx="266">
                  <c:v>515.83599999999979</c:v>
                </c:pt>
                <c:pt idx="267">
                  <c:v>516.66999999999996</c:v>
                </c:pt>
                <c:pt idx="268">
                  <c:v>517.50900000000001</c:v>
                </c:pt>
                <c:pt idx="269">
                  <c:v>518.3499999999998</c:v>
                </c:pt>
                <c:pt idx="270">
                  <c:v>519.19100000000003</c:v>
                </c:pt>
                <c:pt idx="271">
                  <c:v>520.04099999999971</c:v>
                </c:pt>
                <c:pt idx="272">
                  <c:v>520.88900000000001</c:v>
                </c:pt>
                <c:pt idx="273">
                  <c:v>521.73500000000001</c:v>
                </c:pt>
                <c:pt idx="274">
                  <c:v>522.58000000000004</c:v>
                </c:pt>
                <c:pt idx="275">
                  <c:v>523.42399999999998</c:v>
                </c:pt>
                <c:pt idx="276">
                  <c:v>524.27200000000005</c:v>
                </c:pt>
                <c:pt idx="277">
                  <c:v>525.11799999999971</c:v>
                </c:pt>
                <c:pt idx="278">
                  <c:v>525.96399999999971</c:v>
                </c:pt>
                <c:pt idx="279">
                  <c:v>526.80799999999977</c:v>
                </c:pt>
                <c:pt idx="280">
                  <c:v>527.65100000000007</c:v>
                </c:pt>
                <c:pt idx="281">
                  <c:v>528.49400000000003</c:v>
                </c:pt>
                <c:pt idx="282">
                  <c:v>529.34300000000007</c:v>
                </c:pt>
                <c:pt idx="283">
                  <c:v>530.19399999999996</c:v>
                </c:pt>
                <c:pt idx="284">
                  <c:v>531.0469999999998</c:v>
                </c:pt>
                <c:pt idx="285">
                  <c:v>531.89800000000002</c:v>
                </c:pt>
                <c:pt idx="286">
                  <c:v>532.745</c:v>
                </c:pt>
                <c:pt idx="287">
                  <c:v>533.59199999999998</c:v>
                </c:pt>
                <c:pt idx="288">
                  <c:v>534.4409999999998</c:v>
                </c:pt>
                <c:pt idx="289">
                  <c:v>535.29700000000003</c:v>
                </c:pt>
                <c:pt idx="290">
                  <c:v>536.154</c:v>
                </c:pt>
                <c:pt idx="291">
                  <c:v>537.01199999999972</c:v>
                </c:pt>
                <c:pt idx="292">
                  <c:v>537.86599999999976</c:v>
                </c:pt>
                <c:pt idx="293">
                  <c:v>538.71699999999998</c:v>
                </c:pt>
                <c:pt idx="294">
                  <c:v>539.56899999999996</c:v>
                </c:pt>
                <c:pt idx="295">
                  <c:v>540.4219999999998</c:v>
                </c:pt>
                <c:pt idx="296">
                  <c:v>541.27</c:v>
                </c:pt>
                <c:pt idx="297">
                  <c:v>542.11900000000003</c:v>
                </c:pt>
                <c:pt idx="298">
                  <c:v>542.976</c:v>
                </c:pt>
                <c:pt idx="299">
                  <c:v>543.8299999999997</c:v>
                </c:pt>
                <c:pt idx="300">
                  <c:v>544.68000000000006</c:v>
                </c:pt>
                <c:pt idx="301">
                  <c:v>545.53</c:v>
                </c:pt>
                <c:pt idx="302">
                  <c:v>546.38099999999997</c:v>
                </c:pt>
                <c:pt idx="303">
                  <c:v>547.23599999999999</c:v>
                </c:pt>
                <c:pt idx="304">
                  <c:v>548.07899999999995</c:v>
                </c:pt>
                <c:pt idx="305">
                  <c:v>548.91800000000001</c:v>
                </c:pt>
                <c:pt idx="306">
                  <c:v>549.755</c:v>
                </c:pt>
                <c:pt idx="307">
                  <c:v>550.596</c:v>
                </c:pt>
                <c:pt idx="308">
                  <c:v>551.43799999999976</c:v>
                </c:pt>
                <c:pt idx="309">
                  <c:v>552.27800000000002</c:v>
                </c:pt>
                <c:pt idx="310">
                  <c:v>553.11200000000008</c:v>
                </c:pt>
                <c:pt idx="311">
                  <c:v>553.9459999999998</c:v>
                </c:pt>
                <c:pt idx="312">
                  <c:v>554.774</c:v>
                </c:pt>
                <c:pt idx="313">
                  <c:v>555.596</c:v>
                </c:pt>
                <c:pt idx="314">
                  <c:v>556.41599999999971</c:v>
                </c:pt>
                <c:pt idx="315">
                  <c:v>557.23400000000004</c:v>
                </c:pt>
                <c:pt idx="316">
                  <c:v>558.04999999999973</c:v>
                </c:pt>
                <c:pt idx="317">
                  <c:v>558.87200000000007</c:v>
                </c:pt>
                <c:pt idx="318">
                  <c:v>559.69900000000007</c:v>
                </c:pt>
                <c:pt idx="319">
                  <c:v>560.524</c:v>
                </c:pt>
                <c:pt idx="320">
                  <c:v>561.34599999999978</c:v>
                </c:pt>
                <c:pt idx="321">
                  <c:v>562.16800000000001</c:v>
                </c:pt>
                <c:pt idx="322">
                  <c:v>562.98900000000003</c:v>
                </c:pt>
                <c:pt idx="323">
                  <c:v>563.81099999999969</c:v>
                </c:pt>
                <c:pt idx="324">
                  <c:v>564.64100000000008</c:v>
                </c:pt>
                <c:pt idx="325">
                  <c:v>565.47</c:v>
                </c:pt>
                <c:pt idx="326">
                  <c:v>566.30599999999981</c:v>
                </c:pt>
                <c:pt idx="327">
                  <c:v>567.14699999999971</c:v>
                </c:pt>
                <c:pt idx="328">
                  <c:v>567.98500000000001</c:v>
                </c:pt>
                <c:pt idx="329">
                  <c:v>568.81999999999971</c:v>
                </c:pt>
                <c:pt idx="330">
                  <c:v>569.65</c:v>
                </c:pt>
                <c:pt idx="331">
                  <c:v>570.48099999999999</c:v>
                </c:pt>
                <c:pt idx="332">
                  <c:v>571.30999999999972</c:v>
                </c:pt>
                <c:pt idx="333">
                  <c:v>572.14400000000001</c:v>
                </c:pt>
                <c:pt idx="334">
                  <c:v>572.97900000000004</c:v>
                </c:pt>
                <c:pt idx="335">
                  <c:v>573.81799999999976</c:v>
                </c:pt>
                <c:pt idx="336">
                  <c:v>574.65899999999999</c:v>
                </c:pt>
                <c:pt idx="337">
                  <c:v>575.49800000000005</c:v>
                </c:pt>
                <c:pt idx="338">
                  <c:v>576.3449999999998</c:v>
                </c:pt>
                <c:pt idx="339">
                  <c:v>577.18799999999999</c:v>
                </c:pt>
                <c:pt idx="340">
                  <c:v>578.03399999999999</c:v>
                </c:pt>
                <c:pt idx="341">
                  <c:v>578.87599999999998</c:v>
                </c:pt>
                <c:pt idx="342">
                  <c:v>579.72</c:v>
                </c:pt>
                <c:pt idx="343">
                  <c:v>580.56400000000008</c:v>
                </c:pt>
                <c:pt idx="344">
                  <c:v>581.4069999999997</c:v>
                </c:pt>
                <c:pt idx="345">
                  <c:v>582.25</c:v>
                </c:pt>
                <c:pt idx="346">
                  <c:v>583.09500000000003</c:v>
                </c:pt>
                <c:pt idx="347">
                  <c:v>583.94299999999976</c:v>
                </c:pt>
                <c:pt idx="348">
                  <c:v>584.79</c:v>
                </c:pt>
                <c:pt idx="349">
                  <c:v>585.63599999999997</c:v>
                </c:pt>
                <c:pt idx="350">
                  <c:v>586.48199999999997</c:v>
                </c:pt>
                <c:pt idx="351">
                  <c:v>587.32499999999982</c:v>
                </c:pt>
                <c:pt idx="352">
                  <c:v>588.17399999999998</c:v>
                </c:pt>
                <c:pt idx="353">
                  <c:v>589.02699999999982</c:v>
                </c:pt>
                <c:pt idx="354">
                  <c:v>589.88300000000004</c:v>
                </c:pt>
                <c:pt idx="355">
                  <c:v>590.73900000000003</c:v>
                </c:pt>
                <c:pt idx="356">
                  <c:v>591.59199999999998</c:v>
                </c:pt>
                <c:pt idx="357">
                  <c:v>592.44399999999996</c:v>
                </c:pt>
                <c:pt idx="358">
                  <c:v>593.29500000000007</c:v>
                </c:pt>
                <c:pt idx="359">
                  <c:v>594.14800000000002</c:v>
                </c:pt>
                <c:pt idx="360">
                  <c:v>595</c:v>
                </c:pt>
                <c:pt idx="361">
                  <c:v>595.84699999999975</c:v>
                </c:pt>
                <c:pt idx="362">
                  <c:v>596.69799999999998</c:v>
                </c:pt>
                <c:pt idx="363">
                  <c:v>597.54999999999973</c:v>
                </c:pt>
                <c:pt idx="364">
                  <c:v>598.39699999999971</c:v>
                </c:pt>
                <c:pt idx="365">
                  <c:v>599.24099999999999</c:v>
                </c:pt>
                <c:pt idx="366">
                  <c:v>600.08000000000004</c:v>
                </c:pt>
                <c:pt idx="367">
                  <c:v>600.92000000000007</c:v>
                </c:pt>
                <c:pt idx="368">
                  <c:v>601.76099999999997</c:v>
                </c:pt>
                <c:pt idx="369">
                  <c:v>602.60199999999998</c:v>
                </c:pt>
                <c:pt idx="370">
                  <c:v>603.44999999999982</c:v>
                </c:pt>
                <c:pt idx="371">
                  <c:v>604.29700000000003</c:v>
                </c:pt>
                <c:pt idx="372">
                  <c:v>605.14100000000008</c:v>
                </c:pt>
                <c:pt idx="373">
                  <c:v>605.97699999999998</c:v>
                </c:pt>
                <c:pt idx="374">
                  <c:v>606.81099999999969</c:v>
                </c:pt>
                <c:pt idx="375">
                  <c:v>607.65</c:v>
                </c:pt>
                <c:pt idx="376">
                  <c:v>608.49299999999971</c:v>
                </c:pt>
                <c:pt idx="377">
                  <c:v>609.33799999999974</c:v>
                </c:pt>
                <c:pt idx="378">
                  <c:v>610.18100000000004</c:v>
                </c:pt>
                <c:pt idx="379">
                  <c:v>611.02300000000002</c:v>
                </c:pt>
                <c:pt idx="380">
                  <c:v>611.8689999999998</c:v>
                </c:pt>
                <c:pt idx="381">
                  <c:v>612.71500000000003</c:v>
                </c:pt>
                <c:pt idx="382">
                  <c:v>613.55799999999977</c:v>
                </c:pt>
                <c:pt idx="383">
                  <c:v>614.4</c:v>
                </c:pt>
                <c:pt idx="384">
                  <c:v>615.24599999999998</c:v>
                </c:pt>
                <c:pt idx="385">
                  <c:v>616.096</c:v>
                </c:pt>
                <c:pt idx="386">
                  <c:v>616.9459999999998</c:v>
                </c:pt>
                <c:pt idx="387">
                  <c:v>617.78700000000003</c:v>
                </c:pt>
                <c:pt idx="388">
                  <c:v>618.625</c:v>
                </c:pt>
                <c:pt idx="389">
                  <c:v>619.46499999999969</c:v>
                </c:pt>
                <c:pt idx="390">
                  <c:v>620.31099999999969</c:v>
                </c:pt>
                <c:pt idx="391">
                  <c:v>621.16100000000006</c:v>
                </c:pt>
                <c:pt idx="392">
                  <c:v>622.00599999999997</c:v>
                </c:pt>
                <c:pt idx="393">
                  <c:v>622.84899999999971</c:v>
                </c:pt>
                <c:pt idx="394">
                  <c:v>623.69200000000001</c:v>
                </c:pt>
                <c:pt idx="395">
                  <c:v>624.53800000000001</c:v>
                </c:pt>
                <c:pt idx="396">
                  <c:v>625.38799999999969</c:v>
                </c:pt>
                <c:pt idx="397">
                  <c:v>626.23500000000001</c:v>
                </c:pt>
                <c:pt idx="398">
                  <c:v>627.07799999999997</c:v>
                </c:pt>
                <c:pt idx="399">
                  <c:v>627.91899999999998</c:v>
                </c:pt>
                <c:pt idx="400">
                  <c:v>628.76199999999972</c:v>
                </c:pt>
                <c:pt idx="401">
                  <c:v>629.60500000000002</c:v>
                </c:pt>
                <c:pt idx="402">
                  <c:v>630.44699999999978</c:v>
                </c:pt>
                <c:pt idx="403">
                  <c:v>631.28800000000001</c:v>
                </c:pt>
                <c:pt idx="404">
                  <c:v>632.13799999999969</c:v>
                </c:pt>
                <c:pt idx="405">
                  <c:v>632.99</c:v>
                </c:pt>
                <c:pt idx="406">
                  <c:v>633.84199999999976</c:v>
                </c:pt>
                <c:pt idx="407">
                  <c:v>634.69100000000003</c:v>
                </c:pt>
                <c:pt idx="408">
                  <c:v>635.53800000000001</c:v>
                </c:pt>
                <c:pt idx="409">
                  <c:v>636.38</c:v>
                </c:pt>
                <c:pt idx="410">
                  <c:v>637.22199999999998</c:v>
                </c:pt>
                <c:pt idx="411">
                  <c:v>638.06299999999976</c:v>
                </c:pt>
                <c:pt idx="412">
                  <c:v>638.89699999999971</c:v>
                </c:pt>
                <c:pt idx="413">
                  <c:v>639.73</c:v>
                </c:pt>
                <c:pt idx="414">
                  <c:v>640.56199999999978</c:v>
                </c:pt>
                <c:pt idx="415">
                  <c:v>641.4</c:v>
                </c:pt>
                <c:pt idx="416">
                  <c:v>642.23800000000006</c:v>
                </c:pt>
                <c:pt idx="417">
                  <c:v>643.08000000000004</c:v>
                </c:pt>
                <c:pt idx="418">
                  <c:v>643.91599999999971</c:v>
                </c:pt>
                <c:pt idx="419">
                  <c:v>644.75400000000002</c:v>
                </c:pt>
                <c:pt idx="420">
                  <c:v>645.59400000000005</c:v>
                </c:pt>
                <c:pt idx="421">
                  <c:v>646.43499999999972</c:v>
                </c:pt>
                <c:pt idx="422">
                  <c:v>647.27700000000004</c:v>
                </c:pt>
                <c:pt idx="423">
                  <c:v>648.12099999999998</c:v>
                </c:pt>
                <c:pt idx="424">
                  <c:v>648.96499999999969</c:v>
                </c:pt>
                <c:pt idx="425">
                  <c:v>649.80500000000006</c:v>
                </c:pt>
                <c:pt idx="426">
                  <c:v>650.64300000000003</c:v>
                </c:pt>
                <c:pt idx="427">
                  <c:v>651.48400000000004</c:v>
                </c:pt>
                <c:pt idx="428">
                  <c:v>652.32499999999982</c:v>
                </c:pt>
                <c:pt idx="429">
                  <c:v>653.16199999999981</c:v>
                </c:pt>
                <c:pt idx="430">
                  <c:v>653.99800000000005</c:v>
                </c:pt>
                <c:pt idx="431">
                  <c:v>654.82799999999975</c:v>
                </c:pt>
                <c:pt idx="432">
                  <c:v>655.65499999999997</c:v>
                </c:pt>
                <c:pt idx="433">
                  <c:v>656.48199999999997</c:v>
                </c:pt>
                <c:pt idx="434">
                  <c:v>657.30999999999983</c:v>
                </c:pt>
                <c:pt idx="435">
                  <c:v>658.14400000000001</c:v>
                </c:pt>
                <c:pt idx="436">
                  <c:v>658.98400000000004</c:v>
                </c:pt>
                <c:pt idx="437">
                  <c:v>659.8209999999998</c:v>
                </c:pt>
                <c:pt idx="438">
                  <c:v>660.6569999999997</c:v>
                </c:pt>
                <c:pt idx="439">
                  <c:v>661.48900000000003</c:v>
                </c:pt>
                <c:pt idx="440">
                  <c:v>662.32499999999982</c:v>
                </c:pt>
                <c:pt idx="441">
                  <c:v>663.16499999999996</c:v>
                </c:pt>
                <c:pt idx="442">
                  <c:v>664.005</c:v>
                </c:pt>
                <c:pt idx="443">
                  <c:v>664.84899999999971</c:v>
                </c:pt>
                <c:pt idx="444">
                  <c:v>665.69200000000001</c:v>
                </c:pt>
                <c:pt idx="445">
                  <c:v>666.53300000000002</c:v>
                </c:pt>
                <c:pt idx="446">
                  <c:v>667.375</c:v>
                </c:pt>
                <c:pt idx="447">
                  <c:v>668.22199999999998</c:v>
                </c:pt>
                <c:pt idx="448">
                  <c:v>669.06400000000008</c:v>
                </c:pt>
                <c:pt idx="449">
                  <c:v>669.9069999999997</c:v>
                </c:pt>
                <c:pt idx="450">
                  <c:v>670.74700000000007</c:v>
                </c:pt>
                <c:pt idx="451">
                  <c:v>671.58100000000002</c:v>
                </c:pt>
                <c:pt idx="452">
                  <c:v>672.41599999999971</c:v>
                </c:pt>
                <c:pt idx="453">
                  <c:v>673.255</c:v>
                </c:pt>
                <c:pt idx="454">
                  <c:v>674.09400000000005</c:v>
                </c:pt>
                <c:pt idx="455">
                  <c:v>674.93000000000006</c:v>
                </c:pt>
                <c:pt idx="456">
                  <c:v>675.76900000000001</c:v>
                </c:pt>
                <c:pt idx="457">
                  <c:v>676.60699999999997</c:v>
                </c:pt>
                <c:pt idx="458">
                  <c:v>677.44299999999976</c:v>
                </c:pt>
                <c:pt idx="459">
                  <c:v>678.279</c:v>
                </c:pt>
                <c:pt idx="460">
                  <c:v>679.11799999999971</c:v>
                </c:pt>
                <c:pt idx="461">
                  <c:v>679.96199999999976</c:v>
                </c:pt>
                <c:pt idx="462">
                  <c:v>680.8</c:v>
                </c:pt>
                <c:pt idx="463">
                  <c:v>681.63099999999997</c:v>
                </c:pt>
                <c:pt idx="464">
                  <c:v>682.46599999999978</c:v>
                </c:pt>
                <c:pt idx="465">
                  <c:v>683.30399999999997</c:v>
                </c:pt>
                <c:pt idx="466">
                  <c:v>684.15100000000007</c:v>
                </c:pt>
                <c:pt idx="467">
                  <c:v>685</c:v>
                </c:pt>
                <c:pt idx="468">
                  <c:v>685.84699999999975</c:v>
                </c:pt>
                <c:pt idx="469">
                  <c:v>686.69799999999998</c:v>
                </c:pt>
                <c:pt idx="470">
                  <c:v>687.5469999999998</c:v>
                </c:pt>
                <c:pt idx="471">
                  <c:v>688.38599999999997</c:v>
                </c:pt>
                <c:pt idx="472">
                  <c:v>689.22400000000005</c:v>
                </c:pt>
                <c:pt idx="473">
                  <c:v>690.06899999999996</c:v>
                </c:pt>
                <c:pt idx="474">
                  <c:v>690.91499999999996</c:v>
                </c:pt>
                <c:pt idx="475">
                  <c:v>691.75599999999997</c:v>
                </c:pt>
                <c:pt idx="476">
                  <c:v>692.59799999999996</c:v>
                </c:pt>
                <c:pt idx="477">
                  <c:v>693.43999999999983</c:v>
                </c:pt>
                <c:pt idx="478">
                  <c:v>694.28300000000002</c:v>
                </c:pt>
                <c:pt idx="479">
                  <c:v>695.12300000000005</c:v>
                </c:pt>
                <c:pt idx="480">
                  <c:v>695.96299999999974</c:v>
                </c:pt>
                <c:pt idx="481">
                  <c:v>696.80699999999979</c:v>
                </c:pt>
                <c:pt idx="482">
                  <c:v>697.65499999999997</c:v>
                </c:pt>
                <c:pt idx="483">
                  <c:v>698.50400000000002</c:v>
                </c:pt>
                <c:pt idx="484">
                  <c:v>699.34699999999975</c:v>
                </c:pt>
                <c:pt idx="485">
                  <c:v>700.18600000000004</c:v>
                </c:pt>
                <c:pt idx="486">
                  <c:v>701.02800000000002</c:v>
                </c:pt>
                <c:pt idx="487">
                  <c:v>701.87</c:v>
                </c:pt>
                <c:pt idx="488">
                  <c:v>702.71199999999999</c:v>
                </c:pt>
                <c:pt idx="489">
                  <c:v>703.54399999999998</c:v>
                </c:pt>
                <c:pt idx="490">
                  <c:v>704.37900000000002</c:v>
                </c:pt>
                <c:pt idx="491">
                  <c:v>705.21800000000007</c:v>
                </c:pt>
                <c:pt idx="492">
                  <c:v>706.05699999999979</c:v>
                </c:pt>
                <c:pt idx="493">
                  <c:v>706.89800000000002</c:v>
                </c:pt>
                <c:pt idx="494">
                  <c:v>707.73599999999999</c:v>
                </c:pt>
                <c:pt idx="495">
                  <c:v>708.58</c:v>
                </c:pt>
                <c:pt idx="496">
                  <c:v>709.41899999999998</c:v>
                </c:pt>
                <c:pt idx="497">
                  <c:v>710.2529999999997</c:v>
                </c:pt>
                <c:pt idx="498">
                  <c:v>711.08600000000001</c:v>
                </c:pt>
                <c:pt idx="499">
                  <c:v>711.92099999999982</c:v>
                </c:pt>
                <c:pt idx="500">
                  <c:v>712.75400000000002</c:v>
                </c:pt>
                <c:pt idx="501">
                  <c:v>713.58500000000004</c:v>
                </c:pt>
                <c:pt idx="502">
                  <c:v>714.4219999999998</c:v>
                </c:pt>
                <c:pt idx="503">
                  <c:v>715.26099999999997</c:v>
                </c:pt>
                <c:pt idx="504">
                  <c:v>716.1</c:v>
                </c:pt>
                <c:pt idx="505">
                  <c:v>716.93999999999983</c:v>
                </c:pt>
                <c:pt idx="506">
                  <c:v>717.78300000000002</c:v>
                </c:pt>
                <c:pt idx="507">
                  <c:v>718.62900000000002</c:v>
                </c:pt>
                <c:pt idx="508">
                  <c:v>719.47500000000002</c:v>
                </c:pt>
                <c:pt idx="509">
                  <c:v>720.3209999999998</c:v>
                </c:pt>
                <c:pt idx="510">
                  <c:v>721.16100000000006</c:v>
                </c:pt>
                <c:pt idx="511">
                  <c:v>722.00099999999998</c:v>
                </c:pt>
                <c:pt idx="512">
                  <c:v>722.8449999999998</c:v>
                </c:pt>
                <c:pt idx="513">
                  <c:v>723.69100000000003</c:v>
                </c:pt>
                <c:pt idx="514">
                  <c:v>724.53600000000006</c:v>
                </c:pt>
                <c:pt idx="515">
                  <c:v>725.37900000000002</c:v>
                </c:pt>
                <c:pt idx="516">
                  <c:v>726.22500000000002</c:v>
                </c:pt>
                <c:pt idx="517">
                  <c:v>727.072</c:v>
                </c:pt>
                <c:pt idx="518">
                  <c:v>727.91899999999998</c:v>
                </c:pt>
                <c:pt idx="519">
                  <c:v>728.75900000000001</c:v>
                </c:pt>
                <c:pt idx="520">
                  <c:v>729.59300000000007</c:v>
                </c:pt>
                <c:pt idx="521">
                  <c:v>730.43299999999977</c:v>
                </c:pt>
                <c:pt idx="522">
                  <c:v>731.28099999999995</c:v>
                </c:pt>
                <c:pt idx="523">
                  <c:v>732.13300000000004</c:v>
                </c:pt>
                <c:pt idx="524">
                  <c:v>732.98299999999972</c:v>
                </c:pt>
                <c:pt idx="525">
                  <c:v>733.83300000000008</c:v>
                </c:pt>
                <c:pt idx="526">
                  <c:v>734.68399999999997</c:v>
                </c:pt>
                <c:pt idx="527">
                  <c:v>735.53800000000001</c:v>
                </c:pt>
                <c:pt idx="528">
                  <c:v>736.39199999999983</c:v>
                </c:pt>
                <c:pt idx="529">
                  <c:v>737.23500000000001</c:v>
                </c:pt>
                <c:pt idx="530">
                  <c:v>738.07600000000002</c:v>
                </c:pt>
                <c:pt idx="531">
                  <c:v>738.923</c:v>
                </c:pt>
                <c:pt idx="532">
                  <c:v>739.76900000000001</c:v>
                </c:pt>
                <c:pt idx="533">
                  <c:v>740.61599999999999</c:v>
                </c:pt>
                <c:pt idx="534">
                  <c:v>741.46199999999976</c:v>
                </c:pt>
                <c:pt idx="535">
                  <c:v>742.31099999999969</c:v>
                </c:pt>
                <c:pt idx="536">
                  <c:v>743.16399999999999</c:v>
                </c:pt>
                <c:pt idx="537">
                  <c:v>744.01800000000003</c:v>
                </c:pt>
                <c:pt idx="538">
                  <c:v>744.87</c:v>
                </c:pt>
                <c:pt idx="539">
                  <c:v>745.72199999999998</c:v>
                </c:pt>
                <c:pt idx="540">
                  <c:v>746.57500000000005</c:v>
                </c:pt>
                <c:pt idx="541">
                  <c:v>747.42399999999998</c:v>
                </c:pt>
                <c:pt idx="542">
                  <c:v>748.26900000000001</c:v>
                </c:pt>
                <c:pt idx="543">
                  <c:v>749.11200000000008</c:v>
                </c:pt>
                <c:pt idx="544">
                  <c:v>749.95099999999979</c:v>
                </c:pt>
                <c:pt idx="545">
                  <c:v>750.79200000000003</c:v>
                </c:pt>
                <c:pt idx="546">
                  <c:v>751.63799999999969</c:v>
                </c:pt>
                <c:pt idx="547">
                  <c:v>752.49</c:v>
                </c:pt>
                <c:pt idx="548">
                  <c:v>753.34199999999976</c:v>
                </c:pt>
                <c:pt idx="549">
                  <c:v>754.19500000000005</c:v>
                </c:pt>
                <c:pt idx="550">
                  <c:v>755.04599999999982</c:v>
                </c:pt>
                <c:pt idx="551">
                  <c:v>755.899</c:v>
                </c:pt>
                <c:pt idx="552">
                  <c:v>756.75</c:v>
                </c:pt>
                <c:pt idx="553">
                  <c:v>757.60500000000002</c:v>
                </c:pt>
                <c:pt idx="554">
                  <c:v>758.46299999999974</c:v>
                </c:pt>
                <c:pt idx="555">
                  <c:v>759.31899999999996</c:v>
                </c:pt>
                <c:pt idx="556">
                  <c:v>760.17600000000004</c:v>
                </c:pt>
                <c:pt idx="557">
                  <c:v>761.03099999999972</c:v>
                </c:pt>
                <c:pt idx="558">
                  <c:v>761.88799999999969</c:v>
                </c:pt>
                <c:pt idx="559">
                  <c:v>762.74299999999971</c:v>
                </c:pt>
                <c:pt idx="560">
                  <c:v>763.59199999999998</c:v>
                </c:pt>
                <c:pt idx="561">
                  <c:v>764.44399999999996</c:v>
                </c:pt>
                <c:pt idx="562">
                  <c:v>765.29700000000003</c:v>
                </c:pt>
                <c:pt idx="563">
                  <c:v>766.15599999999972</c:v>
                </c:pt>
                <c:pt idx="564">
                  <c:v>767.02</c:v>
                </c:pt>
                <c:pt idx="565">
                  <c:v>767.89</c:v>
                </c:pt>
                <c:pt idx="566">
                  <c:v>768.76400000000001</c:v>
                </c:pt>
                <c:pt idx="567">
                  <c:v>769.63499999999999</c:v>
                </c:pt>
                <c:pt idx="568">
                  <c:v>770.5</c:v>
                </c:pt>
                <c:pt idx="569">
                  <c:v>771.36499999999978</c:v>
                </c:pt>
                <c:pt idx="570">
                  <c:v>772.23700000000008</c:v>
                </c:pt>
                <c:pt idx="571">
                  <c:v>773.11599999999999</c:v>
                </c:pt>
                <c:pt idx="572">
                  <c:v>773.99700000000007</c:v>
                </c:pt>
                <c:pt idx="573">
                  <c:v>774.8779999999997</c:v>
                </c:pt>
                <c:pt idx="574">
                  <c:v>775.75900000000001</c:v>
                </c:pt>
                <c:pt idx="575">
                  <c:v>776.63699999999972</c:v>
                </c:pt>
                <c:pt idx="576">
                  <c:v>777.51499999999999</c:v>
                </c:pt>
                <c:pt idx="577">
                  <c:v>778.39199999999983</c:v>
                </c:pt>
                <c:pt idx="578">
                  <c:v>779.26299999999969</c:v>
                </c:pt>
                <c:pt idx="579">
                  <c:v>780.12099999999998</c:v>
                </c:pt>
                <c:pt idx="580">
                  <c:v>780.96599999999978</c:v>
                </c:pt>
                <c:pt idx="581">
                  <c:v>781.80599999999981</c:v>
                </c:pt>
                <c:pt idx="582">
                  <c:v>782.63799999999969</c:v>
                </c:pt>
                <c:pt idx="583">
                  <c:v>783.45900000000006</c:v>
                </c:pt>
                <c:pt idx="584">
                  <c:v>784.26900000000001</c:v>
                </c:pt>
                <c:pt idx="585">
                  <c:v>785.07799999999997</c:v>
                </c:pt>
                <c:pt idx="586">
                  <c:v>785.92099999999982</c:v>
                </c:pt>
                <c:pt idx="587">
                  <c:v>786.81199999999978</c:v>
                </c:pt>
                <c:pt idx="588">
                  <c:v>787.73099999999999</c:v>
                </c:pt>
                <c:pt idx="589">
                  <c:v>788.65300000000002</c:v>
                </c:pt>
                <c:pt idx="590">
                  <c:v>789.56099999999981</c:v>
                </c:pt>
                <c:pt idx="591">
                  <c:v>790.45099999999979</c:v>
                </c:pt>
                <c:pt idx="592">
                  <c:v>791.33199999999977</c:v>
                </c:pt>
                <c:pt idx="593">
                  <c:v>792.20699999999999</c:v>
                </c:pt>
                <c:pt idx="594">
                  <c:v>793.08399999999995</c:v>
                </c:pt>
                <c:pt idx="595">
                  <c:v>793.95899999999972</c:v>
                </c:pt>
                <c:pt idx="596">
                  <c:v>794.82999999999981</c:v>
                </c:pt>
                <c:pt idx="597">
                  <c:v>795.69899999999996</c:v>
                </c:pt>
                <c:pt idx="598">
                  <c:v>796.5659999999998</c:v>
                </c:pt>
                <c:pt idx="599">
                  <c:v>797.43399999999997</c:v>
                </c:pt>
                <c:pt idx="600">
                  <c:v>798.30799999999977</c:v>
                </c:pt>
                <c:pt idx="601">
                  <c:v>799.18299999999999</c:v>
                </c:pt>
                <c:pt idx="602">
                  <c:v>800.05499999999972</c:v>
                </c:pt>
                <c:pt idx="603">
                  <c:v>800.92899999999997</c:v>
                </c:pt>
                <c:pt idx="604">
                  <c:v>801.80699999999979</c:v>
                </c:pt>
                <c:pt idx="605">
                  <c:v>802.68600000000004</c:v>
                </c:pt>
                <c:pt idx="606">
                  <c:v>803.56299999999976</c:v>
                </c:pt>
                <c:pt idx="607">
                  <c:v>804.43599999999981</c:v>
                </c:pt>
                <c:pt idx="608">
                  <c:v>805.30999999999983</c:v>
                </c:pt>
                <c:pt idx="609">
                  <c:v>806.18700000000001</c:v>
                </c:pt>
                <c:pt idx="610">
                  <c:v>807.06299999999976</c:v>
                </c:pt>
                <c:pt idx="611">
                  <c:v>807.93599999999981</c:v>
                </c:pt>
                <c:pt idx="612">
                  <c:v>808.80999999999983</c:v>
                </c:pt>
                <c:pt idx="613">
                  <c:v>809.69399999999996</c:v>
                </c:pt>
                <c:pt idx="614">
                  <c:v>810.57899999999995</c:v>
                </c:pt>
                <c:pt idx="615">
                  <c:v>811.46599999999978</c:v>
                </c:pt>
                <c:pt idx="616">
                  <c:v>812.3529999999995</c:v>
                </c:pt>
                <c:pt idx="617">
                  <c:v>813.24300000000005</c:v>
                </c:pt>
                <c:pt idx="618">
                  <c:v>814.13699999999972</c:v>
                </c:pt>
                <c:pt idx="619">
                  <c:v>815.02300000000002</c:v>
                </c:pt>
                <c:pt idx="620">
                  <c:v>815.90099999999973</c:v>
                </c:pt>
                <c:pt idx="621">
                  <c:v>816.77599999999995</c:v>
                </c:pt>
                <c:pt idx="622">
                  <c:v>817.65599999999972</c:v>
                </c:pt>
                <c:pt idx="623">
                  <c:v>818.53699999999981</c:v>
                </c:pt>
                <c:pt idx="624">
                  <c:v>819.41899999999998</c:v>
                </c:pt>
                <c:pt idx="625">
                  <c:v>820.30699999999979</c:v>
                </c:pt>
                <c:pt idx="626">
                  <c:v>821.197</c:v>
                </c:pt>
                <c:pt idx="627">
                  <c:v>822.08100000000002</c:v>
                </c:pt>
                <c:pt idx="628">
                  <c:v>822.96299999999974</c:v>
                </c:pt>
                <c:pt idx="629">
                  <c:v>823.8449999999998</c:v>
                </c:pt>
                <c:pt idx="630">
                  <c:v>824.72400000000005</c:v>
                </c:pt>
                <c:pt idx="631">
                  <c:v>825.601</c:v>
                </c:pt>
                <c:pt idx="632">
                  <c:v>826.48099999999999</c:v>
                </c:pt>
                <c:pt idx="633">
                  <c:v>827.36199999999974</c:v>
                </c:pt>
                <c:pt idx="634">
                  <c:v>828.245</c:v>
                </c:pt>
                <c:pt idx="635">
                  <c:v>829.13800000000003</c:v>
                </c:pt>
                <c:pt idx="636">
                  <c:v>830.03099999999972</c:v>
                </c:pt>
                <c:pt idx="637">
                  <c:v>830.91599999999983</c:v>
                </c:pt>
                <c:pt idx="638">
                  <c:v>831.80199999999979</c:v>
                </c:pt>
                <c:pt idx="639">
                  <c:v>832.69</c:v>
                </c:pt>
                <c:pt idx="640">
                  <c:v>833.57899999999995</c:v>
                </c:pt>
                <c:pt idx="641">
                  <c:v>834.4649999999998</c:v>
                </c:pt>
                <c:pt idx="642">
                  <c:v>835.35199999999975</c:v>
                </c:pt>
                <c:pt idx="643">
                  <c:v>836.23599999999999</c:v>
                </c:pt>
                <c:pt idx="644">
                  <c:v>837.12099999999998</c:v>
                </c:pt>
                <c:pt idx="645">
                  <c:v>838.00300000000004</c:v>
                </c:pt>
                <c:pt idx="646">
                  <c:v>838.89</c:v>
                </c:pt>
                <c:pt idx="647">
                  <c:v>839.78</c:v>
                </c:pt>
                <c:pt idx="648">
                  <c:v>840.67600000000004</c:v>
                </c:pt>
                <c:pt idx="649">
                  <c:v>841.57899999999995</c:v>
                </c:pt>
                <c:pt idx="650">
                  <c:v>842.47900000000004</c:v>
                </c:pt>
                <c:pt idx="651">
                  <c:v>843.37599999999998</c:v>
                </c:pt>
                <c:pt idx="652">
                  <c:v>844.26699999999983</c:v>
                </c:pt>
                <c:pt idx="653">
                  <c:v>845.16199999999981</c:v>
                </c:pt>
                <c:pt idx="654">
                  <c:v>846.05499999999972</c:v>
                </c:pt>
                <c:pt idx="655">
                  <c:v>846.94199999999978</c:v>
                </c:pt>
                <c:pt idx="656">
                  <c:v>847.83199999999977</c:v>
                </c:pt>
                <c:pt idx="657">
                  <c:v>848.72400000000005</c:v>
                </c:pt>
                <c:pt idx="658">
                  <c:v>849.61500000000001</c:v>
                </c:pt>
                <c:pt idx="659">
                  <c:v>850.51199999999972</c:v>
                </c:pt>
                <c:pt idx="660">
                  <c:v>851.4169999999998</c:v>
                </c:pt>
                <c:pt idx="661">
                  <c:v>852.31799999999976</c:v>
                </c:pt>
                <c:pt idx="662">
                  <c:v>853.20799999999997</c:v>
                </c:pt>
                <c:pt idx="663">
                  <c:v>854.09299999999996</c:v>
                </c:pt>
                <c:pt idx="664">
                  <c:v>854.98599999999999</c:v>
                </c:pt>
                <c:pt idx="665">
                  <c:v>855.88199999999972</c:v>
                </c:pt>
                <c:pt idx="666">
                  <c:v>856.77099999999996</c:v>
                </c:pt>
                <c:pt idx="667">
                  <c:v>857.65899999999999</c:v>
                </c:pt>
                <c:pt idx="668">
                  <c:v>858.55099999999982</c:v>
                </c:pt>
                <c:pt idx="669">
                  <c:v>859.43799999999976</c:v>
                </c:pt>
                <c:pt idx="670">
                  <c:v>860.32399999999996</c:v>
                </c:pt>
                <c:pt idx="671">
                  <c:v>861.20899999999995</c:v>
                </c:pt>
                <c:pt idx="672">
                  <c:v>862.08900000000006</c:v>
                </c:pt>
                <c:pt idx="673">
                  <c:v>862.976</c:v>
                </c:pt>
                <c:pt idx="674">
                  <c:v>863.86300000000006</c:v>
                </c:pt>
                <c:pt idx="675">
                  <c:v>864.75300000000004</c:v>
                </c:pt>
                <c:pt idx="676">
                  <c:v>865.64699999999982</c:v>
                </c:pt>
                <c:pt idx="677">
                  <c:v>866.54300000000001</c:v>
                </c:pt>
                <c:pt idx="678">
                  <c:v>867.43999999999983</c:v>
                </c:pt>
                <c:pt idx="679">
                  <c:v>868.33099999999979</c:v>
                </c:pt>
                <c:pt idx="680">
                  <c:v>869.22</c:v>
                </c:pt>
                <c:pt idx="681">
                  <c:v>870.10900000000004</c:v>
                </c:pt>
                <c:pt idx="682">
                  <c:v>871.00199999999973</c:v>
                </c:pt>
                <c:pt idx="683">
                  <c:v>871.9</c:v>
                </c:pt>
                <c:pt idx="684">
                  <c:v>872.79700000000003</c:v>
                </c:pt>
                <c:pt idx="685">
                  <c:v>873.69399999999996</c:v>
                </c:pt>
                <c:pt idx="686">
                  <c:v>874.596</c:v>
                </c:pt>
                <c:pt idx="687">
                  <c:v>875.50099999999998</c:v>
                </c:pt>
                <c:pt idx="688">
                  <c:v>876.404</c:v>
                </c:pt>
                <c:pt idx="689">
                  <c:v>877.31099999999981</c:v>
                </c:pt>
                <c:pt idx="690">
                  <c:v>878.22500000000002</c:v>
                </c:pt>
                <c:pt idx="691">
                  <c:v>879.15199999999982</c:v>
                </c:pt>
                <c:pt idx="692">
                  <c:v>880.08799999999997</c:v>
                </c:pt>
                <c:pt idx="693">
                  <c:v>881.03599999999972</c:v>
                </c:pt>
                <c:pt idx="694">
                  <c:v>881.98900000000003</c:v>
                </c:pt>
                <c:pt idx="695">
                  <c:v>882.94199999999978</c:v>
                </c:pt>
                <c:pt idx="696">
                  <c:v>883.89099999999996</c:v>
                </c:pt>
                <c:pt idx="697">
                  <c:v>884.8399999999998</c:v>
                </c:pt>
                <c:pt idx="698">
                  <c:v>885.79</c:v>
                </c:pt>
                <c:pt idx="699">
                  <c:v>886.73599999999999</c:v>
                </c:pt>
                <c:pt idx="700">
                  <c:v>887.68</c:v>
                </c:pt>
                <c:pt idx="701">
                  <c:v>888.62900000000002</c:v>
                </c:pt>
                <c:pt idx="702">
                  <c:v>889.57600000000002</c:v>
                </c:pt>
                <c:pt idx="703">
                  <c:v>890.52</c:v>
                </c:pt>
                <c:pt idx="704">
                  <c:v>891.45399999999972</c:v>
                </c:pt>
                <c:pt idx="705">
                  <c:v>892.38699999999972</c:v>
                </c:pt>
                <c:pt idx="706">
                  <c:v>893.31999999999982</c:v>
                </c:pt>
                <c:pt idx="707">
                  <c:v>894.25599999999997</c:v>
                </c:pt>
                <c:pt idx="708">
                  <c:v>895.18899999999996</c:v>
                </c:pt>
                <c:pt idx="709">
                  <c:v>896.12300000000005</c:v>
                </c:pt>
                <c:pt idx="710">
                  <c:v>897.05599999999981</c:v>
                </c:pt>
                <c:pt idx="711">
                  <c:v>897.98599999999999</c:v>
                </c:pt>
                <c:pt idx="712">
                  <c:v>898.91599999999983</c:v>
                </c:pt>
                <c:pt idx="713">
                  <c:v>899.84899999999982</c:v>
                </c:pt>
                <c:pt idx="714">
                  <c:v>900.78399999999999</c:v>
                </c:pt>
                <c:pt idx="715">
                  <c:v>901.71799999999996</c:v>
                </c:pt>
                <c:pt idx="716">
                  <c:v>902.65800000000002</c:v>
                </c:pt>
                <c:pt idx="717">
                  <c:v>903.6</c:v>
                </c:pt>
                <c:pt idx="718">
                  <c:v>904.54099999999983</c:v>
                </c:pt>
                <c:pt idx="719">
                  <c:v>905.48</c:v>
                </c:pt>
                <c:pt idx="720">
                  <c:v>906.41800000000001</c:v>
                </c:pt>
                <c:pt idx="721">
                  <c:v>907.35699999999974</c:v>
                </c:pt>
                <c:pt idx="722">
                  <c:v>908.29399999999998</c:v>
                </c:pt>
                <c:pt idx="723">
                  <c:v>909.22799999999972</c:v>
                </c:pt>
                <c:pt idx="724">
                  <c:v>910.16399999999999</c:v>
                </c:pt>
                <c:pt idx="725">
                  <c:v>911.10299999999972</c:v>
                </c:pt>
                <c:pt idx="726">
                  <c:v>912.04499999999996</c:v>
                </c:pt>
                <c:pt idx="727">
                  <c:v>912.99099999999999</c:v>
                </c:pt>
                <c:pt idx="728">
                  <c:v>913.93999999999983</c:v>
                </c:pt>
                <c:pt idx="729">
                  <c:v>914.88499999999999</c:v>
                </c:pt>
                <c:pt idx="730">
                  <c:v>915.82899999999972</c:v>
                </c:pt>
                <c:pt idx="731">
                  <c:v>916.76900000000001</c:v>
                </c:pt>
                <c:pt idx="732">
                  <c:v>917.71</c:v>
                </c:pt>
                <c:pt idx="733">
                  <c:v>918.65699999999981</c:v>
                </c:pt>
                <c:pt idx="734">
                  <c:v>919.61300000000006</c:v>
                </c:pt>
                <c:pt idx="735">
                  <c:v>920.56499999999983</c:v>
                </c:pt>
                <c:pt idx="736">
                  <c:v>921.51900000000001</c:v>
                </c:pt>
                <c:pt idx="737">
                  <c:v>922.471</c:v>
                </c:pt>
                <c:pt idx="738">
                  <c:v>923.4219999999998</c:v>
                </c:pt>
                <c:pt idx="739">
                  <c:v>924.37</c:v>
                </c:pt>
                <c:pt idx="740">
                  <c:v>925.31499999999983</c:v>
                </c:pt>
                <c:pt idx="741">
                  <c:v>926.25699999999972</c:v>
                </c:pt>
                <c:pt idx="742">
                  <c:v>927.19899999999996</c:v>
                </c:pt>
                <c:pt idx="743">
                  <c:v>928.14300000000003</c:v>
                </c:pt>
                <c:pt idx="744">
                  <c:v>929.09</c:v>
                </c:pt>
                <c:pt idx="745">
                  <c:v>930.03800000000001</c:v>
                </c:pt>
                <c:pt idx="746">
                  <c:v>930.99400000000003</c:v>
                </c:pt>
                <c:pt idx="747">
                  <c:v>931.94899999999996</c:v>
                </c:pt>
                <c:pt idx="748">
                  <c:v>932.90300000000002</c:v>
                </c:pt>
                <c:pt idx="749">
                  <c:v>933.85099999999977</c:v>
                </c:pt>
                <c:pt idx="750">
                  <c:v>934.798</c:v>
                </c:pt>
                <c:pt idx="751">
                  <c:v>935.74099999999999</c:v>
                </c:pt>
                <c:pt idx="752">
                  <c:v>936.68399999999997</c:v>
                </c:pt>
                <c:pt idx="753">
                  <c:v>937.62699999999973</c:v>
                </c:pt>
                <c:pt idx="754">
                  <c:v>938.57399999999996</c:v>
                </c:pt>
                <c:pt idx="755">
                  <c:v>939.52499999999998</c:v>
                </c:pt>
                <c:pt idx="756">
                  <c:v>940.47400000000005</c:v>
                </c:pt>
                <c:pt idx="757">
                  <c:v>941.42499999999973</c:v>
                </c:pt>
                <c:pt idx="758">
                  <c:v>942.37400000000002</c:v>
                </c:pt>
                <c:pt idx="759">
                  <c:v>943.32399999999996</c:v>
                </c:pt>
                <c:pt idx="760">
                  <c:v>944.25699999999972</c:v>
                </c:pt>
                <c:pt idx="761">
                  <c:v>945.17</c:v>
                </c:pt>
                <c:pt idx="762">
                  <c:v>946.07500000000005</c:v>
                </c:pt>
                <c:pt idx="763">
                  <c:v>946.97900000000004</c:v>
                </c:pt>
                <c:pt idx="764">
                  <c:v>947.88099999999997</c:v>
                </c:pt>
                <c:pt idx="765">
                  <c:v>948.78300000000002</c:v>
                </c:pt>
                <c:pt idx="766">
                  <c:v>949.68100000000004</c:v>
                </c:pt>
                <c:pt idx="767">
                  <c:v>950.57899999999995</c:v>
                </c:pt>
                <c:pt idx="768">
                  <c:v>951.47699999999998</c:v>
                </c:pt>
                <c:pt idx="769">
                  <c:v>952.37599999999998</c:v>
                </c:pt>
                <c:pt idx="770">
                  <c:v>953.27300000000002</c:v>
                </c:pt>
                <c:pt idx="771">
                  <c:v>954.17399999999998</c:v>
                </c:pt>
                <c:pt idx="772">
                  <c:v>955.072</c:v>
                </c:pt>
                <c:pt idx="773">
                  <c:v>955.96799999999962</c:v>
                </c:pt>
                <c:pt idx="774">
                  <c:v>956.86499999999978</c:v>
                </c:pt>
                <c:pt idx="775">
                  <c:v>957.76900000000001</c:v>
                </c:pt>
                <c:pt idx="776">
                  <c:v>958.67399999999998</c:v>
                </c:pt>
                <c:pt idx="777">
                  <c:v>959.57899999999995</c:v>
                </c:pt>
                <c:pt idx="778">
                  <c:v>960.48500000000001</c:v>
                </c:pt>
                <c:pt idx="779">
                  <c:v>961.38900000000001</c:v>
                </c:pt>
                <c:pt idx="780">
                  <c:v>962.29</c:v>
                </c:pt>
                <c:pt idx="781">
                  <c:v>963.18799999999999</c:v>
                </c:pt>
                <c:pt idx="782">
                  <c:v>964.08699999999999</c:v>
                </c:pt>
                <c:pt idx="783">
                  <c:v>964.98800000000006</c:v>
                </c:pt>
                <c:pt idx="784">
                  <c:v>965.89400000000001</c:v>
                </c:pt>
                <c:pt idx="785">
                  <c:v>966.79600000000005</c:v>
                </c:pt>
                <c:pt idx="786">
                  <c:v>967.69600000000003</c:v>
                </c:pt>
                <c:pt idx="787">
                  <c:v>968.601</c:v>
                </c:pt>
                <c:pt idx="788">
                  <c:v>969.50900000000001</c:v>
                </c:pt>
                <c:pt idx="789">
                  <c:v>970.41</c:v>
                </c:pt>
                <c:pt idx="790">
                  <c:v>971.30599999999981</c:v>
                </c:pt>
                <c:pt idx="791">
                  <c:v>972.20299999999997</c:v>
                </c:pt>
                <c:pt idx="792">
                  <c:v>973.1</c:v>
                </c:pt>
                <c:pt idx="793">
                  <c:v>973.99800000000005</c:v>
                </c:pt>
                <c:pt idx="794">
                  <c:v>974.89800000000002</c:v>
                </c:pt>
                <c:pt idx="795">
                  <c:v>975.798</c:v>
                </c:pt>
                <c:pt idx="796">
                  <c:v>976.702</c:v>
                </c:pt>
                <c:pt idx="797">
                  <c:v>977.60699999999997</c:v>
                </c:pt>
                <c:pt idx="798">
                  <c:v>978.51199999999972</c:v>
                </c:pt>
                <c:pt idx="799">
                  <c:v>979.41</c:v>
                </c:pt>
                <c:pt idx="800">
                  <c:v>980.303</c:v>
                </c:pt>
                <c:pt idx="801">
                  <c:v>981.18799999999999</c:v>
                </c:pt>
                <c:pt idx="802">
                  <c:v>982.06499999999983</c:v>
                </c:pt>
                <c:pt idx="803">
                  <c:v>982.93399999999997</c:v>
                </c:pt>
                <c:pt idx="804">
                  <c:v>983.79100000000005</c:v>
                </c:pt>
                <c:pt idx="805">
                  <c:v>984.64499999999998</c:v>
                </c:pt>
                <c:pt idx="806">
                  <c:v>985.49800000000005</c:v>
                </c:pt>
                <c:pt idx="807">
                  <c:v>986.34699999999975</c:v>
                </c:pt>
                <c:pt idx="808">
                  <c:v>987.19399999999996</c:v>
                </c:pt>
                <c:pt idx="809">
                  <c:v>988.03300000000002</c:v>
                </c:pt>
                <c:pt idx="810">
                  <c:v>988.87300000000005</c:v>
                </c:pt>
                <c:pt idx="811">
                  <c:v>989.71799999999996</c:v>
                </c:pt>
                <c:pt idx="812">
                  <c:v>990.57600000000002</c:v>
                </c:pt>
                <c:pt idx="813">
                  <c:v>991.48199999999997</c:v>
                </c:pt>
                <c:pt idx="814">
                  <c:v>992.41599999999983</c:v>
                </c:pt>
                <c:pt idx="815">
                  <c:v>993.36599999999976</c:v>
                </c:pt>
                <c:pt idx="816">
                  <c:v>994.32199999999978</c:v>
                </c:pt>
                <c:pt idx="817">
                  <c:v>995.28200000000004</c:v>
                </c:pt>
                <c:pt idx="818">
                  <c:v>996.24400000000003</c:v>
                </c:pt>
                <c:pt idx="819">
                  <c:v>997.20699999999999</c:v>
                </c:pt>
                <c:pt idx="820">
                  <c:v>998.16800000000001</c:v>
                </c:pt>
                <c:pt idx="821">
                  <c:v>999.13</c:v>
                </c:pt>
                <c:pt idx="822">
                  <c:v>1000.0890000000001</c:v>
                </c:pt>
                <c:pt idx="823">
                  <c:v>1001.042</c:v>
                </c:pt>
                <c:pt idx="824">
                  <c:v>1001.999</c:v>
                </c:pt>
                <c:pt idx="825">
                  <c:v>1002.96</c:v>
                </c:pt>
                <c:pt idx="826">
                  <c:v>1003.922</c:v>
                </c:pt>
                <c:pt idx="827">
                  <c:v>1004.885</c:v>
                </c:pt>
                <c:pt idx="828">
                  <c:v>1005.846</c:v>
                </c:pt>
                <c:pt idx="829">
                  <c:v>1006.809</c:v>
                </c:pt>
                <c:pt idx="830">
                  <c:v>1007.771</c:v>
                </c:pt>
                <c:pt idx="831">
                  <c:v>1008.732</c:v>
                </c:pt>
                <c:pt idx="832">
                  <c:v>1009.689</c:v>
                </c:pt>
                <c:pt idx="833">
                  <c:v>1010.643</c:v>
                </c:pt>
                <c:pt idx="834">
                  <c:v>1011.601</c:v>
                </c:pt>
                <c:pt idx="835">
                  <c:v>1012.5549999999999</c:v>
                </c:pt>
                <c:pt idx="836">
                  <c:v>1013.509</c:v>
                </c:pt>
                <c:pt idx="837">
                  <c:v>1014.4589999999999</c:v>
                </c:pt>
                <c:pt idx="838">
                  <c:v>1015.41</c:v>
                </c:pt>
                <c:pt idx="839">
                  <c:v>1016.364</c:v>
                </c:pt>
                <c:pt idx="840">
                  <c:v>1017.321</c:v>
                </c:pt>
                <c:pt idx="841">
                  <c:v>1018.271</c:v>
                </c:pt>
                <c:pt idx="842">
                  <c:v>1019.221</c:v>
                </c:pt>
                <c:pt idx="843">
                  <c:v>1020.176</c:v>
                </c:pt>
                <c:pt idx="844">
                  <c:v>1021.131</c:v>
                </c:pt>
                <c:pt idx="845">
                  <c:v>1022.088</c:v>
                </c:pt>
                <c:pt idx="846">
                  <c:v>1023.0549999999999</c:v>
                </c:pt>
                <c:pt idx="847">
                  <c:v>1024.02</c:v>
                </c:pt>
                <c:pt idx="848">
                  <c:v>1024.9780000000001</c:v>
                </c:pt>
                <c:pt idx="849">
                  <c:v>1025.9259999999999</c:v>
                </c:pt>
                <c:pt idx="850">
                  <c:v>1026.876</c:v>
                </c:pt>
                <c:pt idx="851">
                  <c:v>1027.8240000000001</c:v>
                </c:pt>
                <c:pt idx="852">
                  <c:v>1028.771</c:v>
                </c:pt>
                <c:pt idx="853">
                  <c:v>1029.7190000000001</c:v>
                </c:pt>
                <c:pt idx="854">
                  <c:v>1030.672</c:v>
                </c:pt>
                <c:pt idx="855">
                  <c:v>1031.617</c:v>
                </c:pt>
                <c:pt idx="856">
                  <c:v>1032.567</c:v>
                </c:pt>
                <c:pt idx="857">
                  <c:v>1033.5219999999999</c:v>
                </c:pt>
                <c:pt idx="858">
                  <c:v>1034.4749999999999</c:v>
                </c:pt>
                <c:pt idx="859">
                  <c:v>1035.431</c:v>
                </c:pt>
                <c:pt idx="860">
                  <c:v>1036.3810000000001</c:v>
                </c:pt>
                <c:pt idx="861">
                  <c:v>1037.3330000000001</c:v>
                </c:pt>
                <c:pt idx="862">
                  <c:v>1038.277</c:v>
                </c:pt>
                <c:pt idx="863">
                  <c:v>1039.223</c:v>
                </c:pt>
                <c:pt idx="864">
                  <c:v>1040.171</c:v>
                </c:pt>
                <c:pt idx="865">
                  <c:v>1041.116</c:v>
                </c:pt>
                <c:pt idx="866">
                  <c:v>1042.07</c:v>
                </c:pt>
                <c:pt idx="867">
                  <c:v>1043.0239999999999</c:v>
                </c:pt>
                <c:pt idx="868">
                  <c:v>1043.9749999999999</c:v>
                </c:pt>
                <c:pt idx="869">
                  <c:v>1044.8989999999999</c:v>
                </c:pt>
                <c:pt idx="870">
                  <c:v>1045.82</c:v>
                </c:pt>
                <c:pt idx="871">
                  <c:v>1046.732</c:v>
                </c:pt>
                <c:pt idx="872">
                  <c:v>1047.6320000000001</c:v>
                </c:pt>
                <c:pt idx="873">
                  <c:v>1048.529</c:v>
                </c:pt>
                <c:pt idx="874">
                  <c:v>1049.422</c:v>
                </c:pt>
                <c:pt idx="875">
                  <c:v>1050.3150000000001</c:v>
                </c:pt>
                <c:pt idx="876">
                  <c:v>1051.2180000000001</c:v>
                </c:pt>
                <c:pt idx="877">
                  <c:v>1052.117</c:v>
                </c:pt>
                <c:pt idx="878">
                  <c:v>1053.0150000000001</c:v>
                </c:pt>
                <c:pt idx="879">
                  <c:v>1053.914</c:v>
                </c:pt>
                <c:pt idx="880">
                  <c:v>1054.8309999999999</c:v>
                </c:pt>
                <c:pt idx="881">
                  <c:v>1055.742</c:v>
                </c:pt>
                <c:pt idx="882">
                  <c:v>1056.6590000000001</c:v>
                </c:pt>
                <c:pt idx="883">
                  <c:v>1057.566</c:v>
                </c:pt>
                <c:pt idx="884">
                  <c:v>1058.481</c:v>
                </c:pt>
                <c:pt idx="885">
                  <c:v>1059.3869999999999</c:v>
                </c:pt>
                <c:pt idx="886">
                  <c:v>1060.297</c:v>
                </c:pt>
                <c:pt idx="887">
                  <c:v>1061.181</c:v>
                </c:pt>
                <c:pt idx="888">
                  <c:v>1062.085</c:v>
                </c:pt>
                <c:pt idx="889">
                  <c:v>1062.9949999999999</c:v>
                </c:pt>
                <c:pt idx="890">
                  <c:v>1063.9069999999999</c:v>
                </c:pt>
                <c:pt idx="891">
                  <c:v>1064.8050000000001</c:v>
                </c:pt>
                <c:pt idx="892">
                  <c:v>1065.7059999999999</c:v>
                </c:pt>
                <c:pt idx="893">
                  <c:v>1066.6179999999999</c:v>
                </c:pt>
                <c:pt idx="894">
                  <c:v>1067.527</c:v>
                </c:pt>
                <c:pt idx="895">
                  <c:v>1068.43</c:v>
                </c:pt>
                <c:pt idx="896">
                  <c:v>1069.347</c:v>
                </c:pt>
                <c:pt idx="897">
                  <c:v>1070.271</c:v>
                </c:pt>
                <c:pt idx="898">
                  <c:v>1071.1389999999999</c:v>
                </c:pt>
                <c:pt idx="899">
                  <c:v>1072.0150000000001</c:v>
                </c:pt>
                <c:pt idx="900">
                  <c:v>1072.9010000000001</c:v>
                </c:pt>
                <c:pt idx="901">
                  <c:v>1073.797</c:v>
                </c:pt>
                <c:pt idx="902">
                  <c:v>1074.6990000000001</c:v>
                </c:pt>
                <c:pt idx="903">
                  <c:v>1075.597</c:v>
                </c:pt>
                <c:pt idx="904">
                  <c:v>1076.4960000000001</c:v>
                </c:pt>
                <c:pt idx="905">
                  <c:v>1077.3820000000001</c:v>
                </c:pt>
                <c:pt idx="906">
                  <c:v>1078.2660000000001</c:v>
                </c:pt>
                <c:pt idx="907">
                  <c:v>1079.1389999999999</c:v>
                </c:pt>
                <c:pt idx="908">
                  <c:v>1080.0239999999999</c:v>
                </c:pt>
                <c:pt idx="909">
                  <c:v>1080.9169999999999</c:v>
                </c:pt>
                <c:pt idx="910">
                  <c:v>1081.7950000000001</c:v>
                </c:pt>
                <c:pt idx="911">
                  <c:v>1082.7</c:v>
                </c:pt>
                <c:pt idx="912">
                  <c:v>1083.5709999999999</c:v>
                </c:pt>
                <c:pt idx="913">
                  <c:v>1084.45</c:v>
                </c:pt>
                <c:pt idx="914">
                  <c:v>1085.316</c:v>
                </c:pt>
                <c:pt idx="915">
                  <c:v>1086.1859999999999</c:v>
                </c:pt>
                <c:pt idx="916">
                  <c:v>1087.0540000000001</c:v>
                </c:pt>
                <c:pt idx="917">
                  <c:v>1087.9259999999999</c:v>
                </c:pt>
                <c:pt idx="918">
                  <c:v>1088.809</c:v>
                </c:pt>
              </c:numCache>
            </c:numRef>
          </c:xVal>
          <c:yVal>
            <c:numRef>
              <c:f>'5OH'!$O$6:$O$924</c:f>
              <c:numCache>
                <c:formatCode>General</c:formatCode>
                <c:ptCount val="919"/>
                <c:pt idx="0">
                  <c:v>1</c:v>
                </c:pt>
                <c:pt idx="1">
                  <c:v>0.99883213178376795</c:v>
                </c:pt>
                <c:pt idx="2">
                  <c:v>0.99775358427241101</c:v>
                </c:pt>
                <c:pt idx="3">
                  <c:v>0.99649081280724905</c:v>
                </c:pt>
                <c:pt idx="4">
                  <c:v>0.99513983714602605</c:v>
                </c:pt>
                <c:pt idx="5">
                  <c:v>0.99379556053766704</c:v>
                </c:pt>
                <c:pt idx="6">
                  <c:v>0.99253390558131604</c:v>
                </c:pt>
                <c:pt idx="7">
                  <c:v>0.99109472572402901</c:v>
                </c:pt>
                <c:pt idx="8">
                  <c:v>0.98965554586674098</c:v>
                </c:pt>
                <c:pt idx="9">
                  <c:v>0.98839277440157902</c:v>
                </c:pt>
                <c:pt idx="10">
                  <c:v>0.98695359454429099</c:v>
                </c:pt>
                <c:pt idx="11">
                  <c:v>0.98542621049094103</c:v>
                </c:pt>
                <c:pt idx="12">
                  <c:v>0.98380503969747102</c:v>
                </c:pt>
                <c:pt idx="13">
                  <c:v>0.98227765564412095</c:v>
                </c:pt>
                <c:pt idx="14">
                  <c:v>0.98056716414577605</c:v>
                </c:pt>
                <c:pt idx="15">
                  <c:v>0.97912798428848902</c:v>
                </c:pt>
                <c:pt idx="16">
                  <c:v>0.977417492790145</c:v>
                </c:pt>
                <c:pt idx="17">
                  <c:v>0.97561879709573796</c:v>
                </c:pt>
                <c:pt idx="18">
                  <c:v>0.97390830559739405</c:v>
                </c:pt>
                <c:pt idx="19">
                  <c:v>0.972109609902987</c:v>
                </c:pt>
                <c:pt idx="20">
                  <c:v>0.97030421515571397</c:v>
                </c:pt>
                <c:pt idx="21">
                  <c:v>0.96850551946130803</c:v>
                </c:pt>
                <c:pt idx="22">
                  <c:v>0.96652929886596195</c:v>
                </c:pt>
                <c:pt idx="23">
                  <c:v>0.96463569992262599</c:v>
                </c:pt>
                <c:pt idx="24">
                  <c:v>0.96266059583609198</c:v>
                </c:pt>
                <c:pt idx="25">
                  <c:v>0.96067879269669398</c:v>
                </c:pt>
                <c:pt idx="26">
                  <c:v>0.95879189280622201</c:v>
                </c:pt>
                <c:pt idx="27">
                  <c:v>0.95672188547075898</c:v>
                </c:pt>
                <c:pt idx="28">
                  <c:v>0.95465076162648699</c:v>
                </c:pt>
                <c:pt idx="29">
                  <c:v>0.95249255009495903</c:v>
                </c:pt>
                <c:pt idx="30">
                  <c:v>0.95051074695556004</c:v>
                </c:pt>
                <c:pt idx="31">
                  <c:v>0.94844073962009701</c:v>
                </c:pt>
                <c:pt idx="32">
                  <c:v>0.94609942064357799</c:v>
                </c:pt>
                <c:pt idx="33">
                  <c:v>0.94385188840717804</c:v>
                </c:pt>
                <c:pt idx="34">
                  <c:v>0.94160547267958805</c:v>
                </c:pt>
                <c:pt idx="35">
                  <c:v>0.93953546534412502</c:v>
                </c:pt>
                <c:pt idx="36">
                  <c:v>0.93719302985879605</c:v>
                </c:pt>
                <c:pt idx="37">
                  <c:v>0.93512302252333301</c:v>
                </c:pt>
                <c:pt idx="38">
                  <c:v>0.93269349935074997</c:v>
                </c:pt>
                <c:pt idx="39">
                  <c:v>0.93062237550647597</c:v>
                </c:pt>
                <c:pt idx="40">
                  <c:v>0.92846416397495002</c:v>
                </c:pt>
                <c:pt idx="41">
                  <c:v>0.92621774824736103</c:v>
                </c:pt>
                <c:pt idx="42">
                  <c:v>0.92396463346690505</c:v>
                </c:pt>
                <c:pt idx="43">
                  <c:v>0.92171710123050499</c:v>
                </c:pt>
                <c:pt idx="44">
                  <c:v>0.91955888969897903</c:v>
                </c:pt>
                <c:pt idx="45">
                  <c:v>0.91739397911458698</c:v>
                </c:pt>
                <c:pt idx="46">
                  <c:v>0.91523465107424895</c:v>
                </c:pt>
                <c:pt idx="47">
                  <c:v>0.91307643954272399</c:v>
                </c:pt>
                <c:pt idx="48">
                  <c:v>0.91091822801119604</c:v>
                </c:pt>
                <c:pt idx="49">
                  <c:v>0.90875889997085901</c:v>
                </c:pt>
                <c:pt idx="50">
                  <c:v>0.90668889263539598</c:v>
                </c:pt>
                <c:pt idx="51">
                  <c:v>0.90461888529993395</c:v>
                </c:pt>
                <c:pt idx="52">
                  <c:v>0.90254887796447203</c:v>
                </c:pt>
                <c:pt idx="53">
                  <c:v>0.900478870629008</c:v>
                </c:pt>
                <c:pt idx="54">
                  <c:v>0.89831954258867097</c:v>
                </c:pt>
                <c:pt idx="55">
                  <c:v>0.8964326426982</c:v>
                </c:pt>
                <c:pt idx="56">
                  <c:v>0.89453904375486404</c:v>
                </c:pt>
                <c:pt idx="57">
                  <c:v>0.89265214386439495</c:v>
                </c:pt>
                <c:pt idx="58">
                  <c:v>0.89075854492105699</c:v>
                </c:pt>
                <c:pt idx="59">
                  <c:v>0.88887164503058802</c:v>
                </c:pt>
                <c:pt idx="60">
                  <c:v>0.88707294933618097</c:v>
                </c:pt>
                <c:pt idx="61">
                  <c:v>0.88527425364177303</c:v>
                </c:pt>
                <c:pt idx="62">
                  <c:v>0.88356376214343002</c:v>
                </c:pt>
                <c:pt idx="63">
                  <c:v>0.88176506644902197</c:v>
                </c:pt>
                <c:pt idx="64">
                  <c:v>0.88005457495067896</c:v>
                </c:pt>
                <c:pt idx="65">
                  <c:v>0.87843228764839798</c:v>
                </c:pt>
                <c:pt idx="66">
                  <c:v>0.876810000346119</c:v>
                </c:pt>
                <c:pt idx="67">
                  <c:v>0.87519441209670401</c:v>
                </c:pt>
                <c:pt idx="68">
                  <c:v>0.87366032899048696</c:v>
                </c:pt>
                <c:pt idx="69">
                  <c:v>0.87204474074107197</c:v>
                </c:pt>
                <c:pt idx="70">
                  <c:v>0.87060556088378405</c:v>
                </c:pt>
                <c:pt idx="71">
                  <c:v>0.86916638102649602</c:v>
                </c:pt>
                <c:pt idx="72">
                  <c:v>0.86772720116920898</c:v>
                </c:pt>
                <c:pt idx="73">
                  <c:v>0.86628243876786604</c:v>
                </c:pt>
                <c:pt idx="74">
                  <c:v>0.864843258910579</c:v>
                </c:pt>
                <c:pt idx="75">
                  <c:v>0.86358718649828303</c:v>
                </c:pt>
                <c:pt idx="76">
                  <c:v>0.86232441503312196</c:v>
                </c:pt>
                <c:pt idx="77">
                  <c:v>0.86097455588070904</c:v>
                </c:pt>
                <c:pt idx="78">
                  <c:v>0.85971848346841295</c:v>
                </c:pt>
                <c:pt idx="79">
                  <c:v>0.85845571200325199</c:v>
                </c:pt>
                <c:pt idx="80">
                  <c:v>0.85728784378701905</c:v>
                </c:pt>
                <c:pt idx="81">
                  <c:v>0.85611439302673298</c:v>
                </c:pt>
                <c:pt idx="82">
                  <c:v>0.85494652481050204</c:v>
                </c:pt>
                <c:pt idx="83">
                  <c:v>0.85377865659426899</c:v>
                </c:pt>
                <c:pt idx="84">
                  <c:v>0.85270010908291105</c:v>
                </c:pt>
                <c:pt idx="85">
                  <c:v>0.85152554181381401</c:v>
                </c:pt>
                <c:pt idx="86">
                  <c:v>0.850535198498519</c:v>
                </c:pt>
                <c:pt idx="87">
                  <c:v>0.84945553447835098</c:v>
                </c:pt>
                <c:pt idx="88">
                  <c:v>0.84847077370711099</c:v>
                </c:pt>
                <c:pt idx="89">
                  <c:v>0.84738552714288795</c:v>
                </c:pt>
                <c:pt idx="90">
                  <c:v>0.84640076637164796</c:v>
                </c:pt>
                <c:pt idx="91">
                  <c:v>0.84540930654754398</c:v>
                </c:pt>
                <c:pt idx="92">
                  <c:v>0.844507167428312</c:v>
                </c:pt>
                <c:pt idx="93">
                  <c:v>0.84361061085313505</c:v>
                </c:pt>
                <c:pt idx="94">
                  <c:v>0.84262026753784103</c:v>
                </c:pt>
                <c:pt idx="95">
                  <c:v>0.84171701190979997</c:v>
                </c:pt>
                <c:pt idx="96">
                  <c:v>0.84090977603949901</c:v>
                </c:pt>
                <c:pt idx="97">
                  <c:v>0.84000652041145496</c:v>
                </c:pt>
                <c:pt idx="98">
                  <c:v>0.839199284541155</c:v>
                </c:pt>
                <c:pt idx="99">
                  <c:v>0.83829602891311294</c:v>
                </c:pt>
                <c:pt idx="100">
                  <c:v>0.83767190048780305</c:v>
                </c:pt>
                <c:pt idx="101">
                  <c:v>0.83685796556463499</c:v>
                </c:pt>
                <c:pt idx="102">
                  <c:v>0.83604961318552296</c:v>
                </c:pt>
                <c:pt idx="103">
                  <c:v>0.83524126080641103</c:v>
                </c:pt>
                <c:pt idx="104">
                  <c:v>0.834522229132172</c:v>
                </c:pt>
                <c:pt idx="105">
                  <c:v>0.83380319745793197</c:v>
                </c:pt>
                <c:pt idx="106">
                  <c:v>0.83281173763382799</c:v>
                </c:pt>
                <c:pt idx="107">
                  <c:v>0.83199780271066104</c:v>
                </c:pt>
                <c:pt idx="108">
                  <c:v>0.83146076197260299</c:v>
                </c:pt>
                <c:pt idx="109">
                  <c:v>0.83082993449442799</c:v>
                </c:pt>
                <c:pt idx="110">
                  <c:v>0.83011090282018996</c:v>
                </c:pt>
                <c:pt idx="111">
                  <c:v>0.82930255044107803</c:v>
                </c:pt>
                <c:pt idx="112">
                  <c:v>0.82858240225802804</c:v>
                </c:pt>
                <c:pt idx="113">
                  <c:v>0.82803977897591496</c:v>
                </c:pt>
                <c:pt idx="114">
                  <c:v>0.82740895149774196</c:v>
                </c:pt>
                <c:pt idx="115">
                  <c:v>0.82678370656362099</c:v>
                </c:pt>
                <c:pt idx="116">
                  <c:v>0.82615287908544599</c:v>
                </c:pt>
                <c:pt idx="117">
                  <c:v>0.82561025580333303</c:v>
                </c:pt>
                <c:pt idx="118">
                  <c:v>0.82489010762028403</c:v>
                </c:pt>
                <c:pt idx="119">
                  <c:v>0.82435418339103905</c:v>
                </c:pt>
                <c:pt idx="120">
                  <c:v>0.82399466755392003</c:v>
                </c:pt>
                <c:pt idx="121">
                  <c:v>0.82345204427180696</c:v>
                </c:pt>
                <c:pt idx="122">
                  <c:v>0.82273189608875796</c:v>
                </c:pt>
                <c:pt idx="123">
                  <c:v>0.82228417605557602</c:v>
                </c:pt>
                <c:pt idx="124">
                  <c:v>0.82182975696952798</c:v>
                </c:pt>
                <c:pt idx="125">
                  <c:v>0.82138092042753297</c:v>
                </c:pt>
                <c:pt idx="126">
                  <c:v>0.82084499619828799</c:v>
                </c:pt>
                <c:pt idx="127">
                  <c:v>0.82030237291617603</c:v>
                </c:pt>
                <c:pt idx="128">
                  <c:v>0.81967042892919095</c:v>
                </c:pt>
                <c:pt idx="129">
                  <c:v>0.81931091309207205</c:v>
                </c:pt>
                <c:pt idx="130">
                  <c:v>0.81886319305888799</c:v>
                </c:pt>
                <c:pt idx="131">
                  <c:v>0.81841547302570605</c:v>
                </c:pt>
                <c:pt idx="132">
                  <c:v>0.81795993743084705</c:v>
                </c:pt>
                <c:pt idx="133">
                  <c:v>0.817512217397663</c:v>
                </c:pt>
                <c:pt idx="134">
                  <c:v>0.81715270156054398</c:v>
                </c:pt>
                <c:pt idx="135">
                  <c:v>0.81670498152736204</c:v>
                </c:pt>
                <c:pt idx="136">
                  <c:v>0.81625614498536903</c:v>
                </c:pt>
                <c:pt idx="137">
                  <c:v>0.81580172589932098</c:v>
                </c:pt>
                <c:pt idx="138">
                  <c:v>0.81544221006220197</c:v>
                </c:pt>
                <c:pt idx="139">
                  <c:v>0.81499449002901803</c:v>
                </c:pt>
                <c:pt idx="140">
                  <c:v>0.81454565348702501</c:v>
                </c:pt>
                <c:pt idx="141">
                  <c:v>0.81418613764990599</c:v>
                </c:pt>
                <c:pt idx="142">
                  <c:v>0.81373171856385795</c:v>
                </c:pt>
                <c:pt idx="143">
                  <c:v>0.81328399853067401</c:v>
                </c:pt>
                <c:pt idx="144">
                  <c:v>0.812835161988681</c:v>
                </c:pt>
                <c:pt idx="145">
                  <c:v>0.81256385034762502</c:v>
                </c:pt>
                <c:pt idx="146">
                  <c:v>0.812204334510506</c:v>
                </c:pt>
                <c:pt idx="147">
                  <c:v>0.81175661447732395</c:v>
                </c:pt>
                <c:pt idx="148">
                  <c:v>0.81139598213139297</c:v>
                </c:pt>
                <c:pt idx="149">
                  <c:v>0.81103646629427395</c:v>
                </c:pt>
                <c:pt idx="150">
                  <c:v>0.81067695045715504</c:v>
                </c:pt>
                <c:pt idx="151">
                  <c:v>0.81013432717504197</c:v>
                </c:pt>
                <c:pt idx="152">
                  <c:v>0.80968549063304895</c:v>
                </c:pt>
                <c:pt idx="153">
                  <c:v>0.80923107154700102</c:v>
                </c:pt>
                <c:pt idx="154">
                  <c:v>0.80878335151381897</c:v>
                </c:pt>
                <c:pt idx="155">
                  <c:v>0.80824742728457299</c:v>
                </c:pt>
                <c:pt idx="156">
                  <c:v>0.80788679493864302</c:v>
                </c:pt>
                <c:pt idx="157">
                  <c:v>0.80743237585259398</c:v>
                </c:pt>
                <c:pt idx="158">
                  <c:v>0.80707286001547496</c:v>
                </c:pt>
                <c:pt idx="159">
                  <c:v>0.80653693578622898</c:v>
                </c:pt>
                <c:pt idx="160">
                  <c:v>0.806176303440299</c:v>
                </c:pt>
                <c:pt idx="161">
                  <c:v>0.80581678760317899</c:v>
                </c:pt>
                <c:pt idx="162">
                  <c:v>0.80536236851713106</c:v>
                </c:pt>
                <c:pt idx="163">
                  <c:v>0.80482644428788497</c:v>
                </c:pt>
                <c:pt idx="164">
                  <c:v>0.80437760774589195</c:v>
                </c:pt>
                <c:pt idx="165">
                  <c:v>0.80410629610483597</c:v>
                </c:pt>
                <c:pt idx="166">
                  <c:v>0.80365857607165403</c:v>
                </c:pt>
                <c:pt idx="167">
                  <c:v>0.80338726443059705</c:v>
                </c:pt>
                <c:pt idx="168">
                  <c:v>0.80302774859347803</c:v>
                </c:pt>
                <c:pt idx="169">
                  <c:v>0.80266711624754805</c:v>
                </c:pt>
                <c:pt idx="170">
                  <c:v>0.80248400880255599</c:v>
                </c:pt>
                <c:pt idx="171">
                  <c:v>0.80230760041042903</c:v>
                </c:pt>
                <c:pt idx="172">
                  <c:v>0.80176497712831796</c:v>
                </c:pt>
                <c:pt idx="173">
                  <c:v>0.80131725709513402</c:v>
                </c:pt>
                <c:pt idx="174">
                  <c:v>0.80095662474920404</c:v>
                </c:pt>
                <c:pt idx="175">
                  <c:v>0.80068531310814905</c:v>
                </c:pt>
                <c:pt idx="176">
                  <c:v>0.80050890471602199</c:v>
                </c:pt>
                <c:pt idx="177">
                  <c:v>0.800237593074966</c:v>
                </c:pt>
                <c:pt idx="178">
                  <c:v>0.79978317398891696</c:v>
                </c:pt>
                <c:pt idx="179">
                  <c:v>0.79951744489191601</c:v>
                </c:pt>
                <c:pt idx="180">
                  <c:v>0.79933545395573602</c:v>
                </c:pt>
                <c:pt idx="181">
                  <c:v>0.79906302580586797</c:v>
                </c:pt>
                <c:pt idx="182">
                  <c:v>0.79870350996874895</c:v>
                </c:pt>
                <c:pt idx="183">
                  <c:v>0.79834399413163004</c:v>
                </c:pt>
                <c:pt idx="184">
                  <c:v>0.79816758573950197</c:v>
                </c:pt>
                <c:pt idx="185">
                  <c:v>0.79789627409844799</c:v>
                </c:pt>
                <c:pt idx="186">
                  <c:v>0.79762496245739201</c:v>
                </c:pt>
                <c:pt idx="187">
                  <c:v>0.79735923336039005</c:v>
                </c:pt>
                <c:pt idx="188">
                  <c:v>0.79708792171933396</c:v>
                </c:pt>
                <c:pt idx="189">
                  <c:v>0.79690481427434201</c:v>
                </c:pt>
                <c:pt idx="190">
                  <c:v>0.79663350263328603</c:v>
                </c:pt>
                <c:pt idx="191">
                  <c:v>0.79627398679616701</c:v>
                </c:pt>
                <c:pt idx="192">
                  <c:v>0.79609757840404005</c:v>
                </c:pt>
                <c:pt idx="193">
                  <c:v>0.79591447095904799</c:v>
                </c:pt>
                <c:pt idx="194">
                  <c:v>0.79555383861311701</c:v>
                </c:pt>
                <c:pt idx="195">
                  <c:v>0.79528922602492702</c:v>
                </c:pt>
                <c:pt idx="196">
                  <c:v>0.79510611857993496</c:v>
                </c:pt>
                <c:pt idx="197">
                  <c:v>0.79483480693887898</c:v>
                </c:pt>
                <c:pt idx="198">
                  <c:v>0.79465839854675202</c:v>
                </c:pt>
                <c:pt idx="199">
                  <c:v>0.79438708690569704</c:v>
                </c:pt>
                <c:pt idx="200">
                  <c:v>0.79411465875582898</c:v>
                </c:pt>
                <c:pt idx="201">
                  <c:v>0.79393825036370202</c:v>
                </c:pt>
                <c:pt idx="202">
                  <c:v>0.79375514291871097</c:v>
                </c:pt>
                <c:pt idx="203">
                  <c:v>0.79357873452658301</c:v>
                </c:pt>
                <c:pt idx="204">
                  <c:v>0.79339562708159195</c:v>
                </c:pt>
                <c:pt idx="205">
                  <c:v>0.79312431544053497</c:v>
                </c:pt>
                <c:pt idx="206">
                  <c:v>0.79294790704840901</c:v>
                </c:pt>
                <c:pt idx="207">
                  <c:v>0.79267659540735302</c:v>
                </c:pt>
                <c:pt idx="208">
                  <c:v>0.79249907050641499</c:v>
                </c:pt>
                <c:pt idx="209">
                  <c:v>0.79231596306142305</c:v>
                </c:pt>
                <c:pt idx="210">
                  <c:v>0.79195644722430403</c:v>
                </c:pt>
                <c:pt idx="211">
                  <c:v>0.79178003883217596</c:v>
                </c:pt>
                <c:pt idx="212">
                  <c:v>0.79150872719111998</c:v>
                </c:pt>
                <c:pt idx="213">
                  <c:v>0.79123741555006499</c:v>
                </c:pt>
                <c:pt idx="214">
                  <c:v>0.79096610390900901</c:v>
                </c:pt>
                <c:pt idx="215">
                  <c:v>0.79096610390900901</c:v>
                </c:pt>
                <c:pt idx="216">
                  <c:v>0.79078857900807198</c:v>
                </c:pt>
                <c:pt idx="217">
                  <c:v>0.79060547156307903</c:v>
                </c:pt>
                <c:pt idx="218">
                  <c:v>0.790517267367016</c:v>
                </c:pt>
                <c:pt idx="219">
                  <c:v>0.79024595572596001</c:v>
                </c:pt>
                <c:pt idx="220">
                  <c:v>0.79006954733383195</c:v>
                </c:pt>
                <c:pt idx="221">
                  <c:v>0.789886439888841</c:v>
                </c:pt>
                <c:pt idx="222">
                  <c:v>0.78952692405172098</c:v>
                </c:pt>
                <c:pt idx="223">
                  <c:v>0.78934939915078295</c:v>
                </c:pt>
                <c:pt idx="224">
                  <c:v>0.78907808750972797</c:v>
                </c:pt>
                <c:pt idx="225">
                  <c:v>0.78889498006473502</c:v>
                </c:pt>
                <c:pt idx="226">
                  <c:v>0.78863036747654502</c:v>
                </c:pt>
                <c:pt idx="227">
                  <c:v>0.78835905583549004</c:v>
                </c:pt>
                <c:pt idx="228">
                  <c:v>0.78808774419443395</c:v>
                </c:pt>
                <c:pt idx="229">
                  <c:v>0.78791133580230599</c:v>
                </c:pt>
                <c:pt idx="230">
                  <c:v>0.78755070345637601</c:v>
                </c:pt>
                <c:pt idx="231">
                  <c:v>0.78736759601138395</c:v>
                </c:pt>
                <c:pt idx="232">
                  <c:v>0.78719118761925699</c:v>
                </c:pt>
                <c:pt idx="233">
                  <c:v>0.78691987597820101</c:v>
                </c:pt>
                <c:pt idx="234">
                  <c:v>0.78664856433714603</c:v>
                </c:pt>
                <c:pt idx="235">
                  <c:v>0.78646545689215297</c:v>
                </c:pt>
                <c:pt idx="236">
                  <c:v>0.78620084430396198</c:v>
                </c:pt>
                <c:pt idx="237">
                  <c:v>0.785840211958032</c:v>
                </c:pt>
                <c:pt idx="238">
                  <c:v>0.78565710451304005</c:v>
                </c:pt>
                <c:pt idx="239">
                  <c:v>0.78548069612091298</c:v>
                </c:pt>
                <c:pt idx="240">
                  <c:v>0.785209384479858</c:v>
                </c:pt>
                <c:pt idx="241">
                  <c:v>0.78502627703486505</c:v>
                </c:pt>
                <c:pt idx="242">
                  <c:v>0.78484986864273898</c:v>
                </c:pt>
                <c:pt idx="243">
                  <c:v>0.78466676119774603</c:v>
                </c:pt>
                <c:pt idx="244">
                  <c:v>0.78440214860955604</c:v>
                </c:pt>
                <c:pt idx="245">
                  <c:v>0.78412972045968998</c:v>
                </c:pt>
                <c:pt idx="246">
                  <c:v>0.78377020462257097</c:v>
                </c:pt>
                <c:pt idx="247">
                  <c:v>0.78358709717757702</c:v>
                </c:pt>
                <c:pt idx="248">
                  <c:v>0.78349889298151398</c:v>
                </c:pt>
                <c:pt idx="249">
                  <c:v>0.78313937714439497</c:v>
                </c:pt>
                <c:pt idx="250">
                  <c:v>0.78286806550333898</c:v>
                </c:pt>
                <c:pt idx="251">
                  <c:v>0.782596753862283</c:v>
                </c:pt>
                <c:pt idx="252">
                  <c:v>0.78241922896134597</c:v>
                </c:pt>
                <c:pt idx="253">
                  <c:v>0.78223723802516398</c:v>
                </c:pt>
                <c:pt idx="254">
                  <c:v>0.78187660567923301</c:v>
                </c:pt>
                <c:pt idx="255">
                  <c:v>0.78142888564605095</c:v>
                </c:pt>
                <c:pt idx="256">
                  <c:v>0.78115757400499497</c:v>
                </c:pt>
                <c:pt idx="257">
                  <c:v>0.78106936980893205</c:v>
                </c:pt>
                <c:pt idx="258">
                  <c:v>0.78089184490799401</c:v>
                </c:pt>
                <c:pt idx="259">
                  <c:v>0.78070985397181303</c:v>
                </c:pt>
                <c:pt idx="260">
                  <c:v>0.78034922162588305</c:v>
                </c:pt>
                <c:pt idx="261">
                  <c:v>0.78007790998482596</c:v>
                </c:pt>
                <c:pt idx="262">
                  <c:v>0.77971839414770705</c:v>
                </c:pt>
                <c:pt idx="263">
                  <c:v>0.77935887831058803</c:v>
                </c:pt>
                <c:pt idx="264">
                  <c:v>0.77908756666953205</c:v>
                </c:pt>
                <c:pt idx="265">
                  <c:v>0.77891004176859502</c:v>
                </c:pt>
                <c:pt idx="266">
                  <c:v>0.77872693432360196</c:v>
                </c:pt>
                <c:pt idx="267">
                  <c:v>0.77836741848648305</c:v>
                </c:pt>
                <c:pt idx="268">
                  <c:v>0.77810280589829195</c:v>
                </c:pt>
                <c:pt idx="269">
                  <c:v>0.77774329006117404</c:v>
                </c:pt>
                <c:pt idx="270">
                  <c:v>0.77747197842011895</c:v>
                </c:pt>
                <c:pt idx="271">
                  <c:v>0.77719955027025101</c:v>
                </c:pt>
                <c:pt idx="272">
                  <c:v>0.77684003443313199</c:v>
                </c:pt>
                <c:pt idx="273">
                  <c:v>0.776568722792076</c:v>
                </c:pt>
                <c:pt idx="274">
                  <c:v>0.77639231439995005</c:v>
                </c:pt>
                <c:pt idx="275">
                  <c:v>0.77603279856282903</c:v>
                </c:pt>
                <c:pt idx="276">
                  <c:v>0.77576148692177505</c:v>
                </c:pt>
                <c:pt idx="277">
                  <c:v>0.77540085457584396</c:v>
                </c:pt>
                <c:pt idx="278">
                  <c:v>0.77512954293478797</c:v>
                </c:pt>
                <c:pt idx="279">
                  <c:v>0.77468182290160603</c:v>
                </c:pt>
                <c:pt idx="280">
                  <c:v>0.77432230706448701</c:v>
                </c:pt>
                <c:pt idx="281">
                  <c:v>0.77405099542343103</c:v>
                </c:pt>
                <c:pt idx="282">
                  <c:v>0.77369036307750005</c:v>
                </c:pt>
                <c:pt idx="283">
                  <c:v>0.773242643044318</c:v>
                </c:pt>
                <c:pt idx="284">
                  <c:v>0.77297133140326202</c:v>
                </c:pt>
                <c:pt idx="285">
                  <c:v>0.772611815566143</c:v>
                </c:pt>
                <c:pt idx="286">
                  <c:v>0.77216297902414999</c:v>
                </c:pt>
                <c:pt idx="287">
                  <c:v>0.77170855993810195</c:v>
                </c:pt>
                <c:pt idx="288">
                  <c:v>0.77144394734990995</c:v>
                </c:pt>
                <c:pt idx="289">
                  <c:v>0.77107773245992595</c:v>
                </c:pt>
                <c:pt idx="290">
                  <c:v>0.77054180823067997</c:v>
                </c:pt>
                <c:pt idx="291">
                  <c:v>0.76999806843975804</c:v>
                </c:pt>
                <c:pt idx="292">
                  <c:v>0.76955034840657399</c:v>
                </c:pt>
                <c:pt idx="293">
                  <c:v>0.76910262837339205</c:v>
                </c:pt>
                <c:pt idx="294">
                  <c:v>0.76865379183139904</c:v>
                </c:pt>
                <c:pt idx="295">
                  <c:v>0.76829427599428002</c:v>
                </c:pt>
                <c:pt idx="296">
                  <c:v>0.76775165271216805</c:v>
                </c:pt>
                <c:pt idx="297">
                  <c:v>0.767303932678986</c:v>
                </c:pt>
                <c:pt idx="298">
                  <c:v>0.76684951359293796</c:v>
                </c:pt>
                <c:pt idx="299">
                  <c:v>0.76648888124700698</c:v>
                </c:pt>
                <c:pt idx="300">
                  <c:v>0.76612936540988796</c:v>
                </c:pt>
                <c:pt idx="301">
                  <c:v>0.76576984957276895</c:v>
                </c:pt>
                <c:pt idx="302">
                  <c:v>0.76523280883471101</c:v>
                </c:pt>
                <c:pt idx="303">
                  <c:v>0.76478508880152896</c:v>
                </c:pt>
                <c:pt idx="304">
                  <c:v>0.76424246551941699</c:v>
                </c:pt>
                <c:pt idx="305">
                  <c:v>0.76369984223730603</c:v>
                </c:pt>
                <c:pt idx="306">
                  <c:v>0.76325100569531101</c:v>
                </c:pt>
                <c:pt idx="307">
                  <c:v>0.76280328566212896</c:v>
                </c:pt>
                <c:pt idx="308">
                  <c:v>0.76226066238001799</c:v>
                </c:pt>
                <c:pt idx="309">
                  <c:v>0.76172362164195995</c:v>
                </c:pt>
                <c:pt idx="310">
                  <c:v>0.76126920255591202</c:v>
                </c:pt>
                <c:pt idx="311">
                  <c:v>0.76082148252272996</c:v>
                </c:pt>
                <c:pt idx="312">
                  <c:v>0.76028444178467303</c:v>
                </c:pt>
                <c:pt idx="313">
                  <c:v>0.75974181850256195</c:v>
                </c:pt>
                <c:pt idx="314">
                  <c:v>0.75920589427331497</c:v>
                </c:pt>
                <c:pt idx="315">
                  <c:v>0.75866327099120301</c:v>
                </c:pt>
                <c:pt idx="316">
                  <c:v>0.75803132700421805</c:v>
                </c:pt>
                <c:pt idx="317">
                  <c:v>0.75749540277497196</c:v>
                </c:pt>
                <c:pt idx="318">
                  <c:v>0.756863458787985</c:v>
                </c:pt>
                <c:pt idx="319">
                  <c:v>0.75632083550587403</c:v>
                </c:pt>
                <c:pt idx="320">
                  <c:v>0.75569670708056502</c:v>
                </c:pt>
                <c:pt idx="321">
                  <c:v>0.75506476309357795</c:v>
                </c:pt>
                <c:pt idx="322">
                  <c:v>0.75443393561540295</c:v>
                </c:pt>
                <c:pt idx="323">
                  <c:v>0.75380310813722895</c:v>
                </c:pt>
                <c:pt idx="324">
                  <c:v>0.75326606739917101</c:v>
                </c:pt>
                <c:pt idx="325">
                  <c:v>0.75254703572493298</c:v>
                </c:pt>
                <c:pt idx="326">
                  <c:v>0.75182688754188398</c:v>
                </c:pt>
                <c:pt idx="327">
                  <c:v>0.75128426425977102</c:v>
                </c:pt>
                <c:pt idx="328">
                  <c:v>0.75047702838946995</c:v>
                </c:pt>
                <c:pt idx="329">
                  <c:v>0.74975688020641995</c:v>
                </c:pt>
                <c:pt idx="330">
                  <c:v>0.74903784853218203</c:v>
                </c:pt>
                <c:pt idx="331">
                  <c:v>0.748312117805078</c:v>
                </c:pt>
                <c:pt idx="332">
                  <c:v>0.74759196962202801</c:v>
                </c:pt>
                <c:pt idx="333">
                  <c:v>0.74678473375172705</c:v>
                </c:pt>
                <c:pt idx="334">
                  <c:v>0.74606458556867805</c:v>
                </c:pt>
                <c:pt idx="335">
                  <c:v>0.74516244644944596</c:v>
                </c:pt>
                <c:pt idx="336">
                  <c:v>0.74435409407033404</c:v>
                </c:pt>
                <c:pt idx="337">
                  <c:v>0.74336375075503902</c:v>
                </c:pt>
                <c:pt idx="338">
                  <c:v>0.74246719417986196</c:v>
                </c:pt>
                <c:pt idx="339">
                  <c:v>0.74147573435575798</c:v>
                </c:pt>
                <c:pt idx="340">
                  <c:v>0.74066849848545602</c:v>
                </c:pt>
                <c:pt idx="341">
                  <c:v>0.73976635936622603</c:v>
                </c:pt>
                <c:pt idx="342">
                  <c:v>0.73886310373818298</c:v>
                </c:pt>
                <c:pt idx="343">
                  <c:v>0.73778343971801397</c:v>
                </c:pt>
                <c:pt idx="344">
                  <c:v>0.73679979545558605</c:v>
                </c:pt>
                <c:pt idx="345">
                  <c:v>0.73580833563147996</c:v>
                </c:pt>
                <c:pt idx="346">
                  <c:v>0.73490619651224998</c:v>
                </c:pt>
                <c:pt idx="347">
                  <c:v>0.73382653249208196</c:v>
                </c:pt>
                <c:pt idx="348">
                  <c:v>0.73274686847191295</c:v>
                </c:pt>
                <c:pt idx="349">
                  <c:v>0.73166832096055601</c:v>
                </c:pt>
                <c:pt idx="350">
                  <c:v>0.73050045274432296</c:v>
                </c:pt>
                <c:pt idx="351">
                  <c:v>0.72932588547522503</c:v>
                </c:pt>
                <c:pt idx="352">
                  <c:v>0.72807092957174002</c:v>
                </c:pt>
                <c:pt idx="353">
                  <c:v>0.72680815810657995</c:v>
                </c:pt>
                <c:pt idx="354">
                  <c:v>0.72554538664141999</c:v>
                </c:pt>
                <c:pt idx="355">
                  <c:v>0.72428931422912401</c:v>
                </c:pt>
                <c:pt idx="356">
                  <c:v>0.72293945507670998</c:v>
                </c:pt>
                <c:pt idx="357">
                  <c:v>0.72158847941548498</c:v>
                </c:pt>
                <c:pt idx="358">
                  <c:v>0.72014929955819795</c:v>
                </c:pt>
                <c:pt idx="359">
                  <c:v>0.718621915504847</c:v>
                </c:pt>
                <c:pt idx="360">
                  <c:v>0.71708783239863005</c:v>
                </c:pt>
                <c:pt idx="361">
                  <c:v>0.71556044834527799</c:v>
                </c:pt>
                <c:pt idx="362">
                  <c:v>0.71384995684693398</c:v>
                </c:pt>
                <c:pt idx="363">
                  <c:v>0.71205126115252704</c:v>
                </c:pt>
                <c:pt idx="364">
                  <c:v>0.71016436126205695</c:v>
                </c:pt>
                <c:pt idx="365">
                  <c:v>0.70827076231871999</c:v>
                </c:pt>
                <c:pt idx="366">
                  <c:v>0.70638386242825102</c:v>
                </c:pt>
                <c:pt idx="367">
                  <c:v>0.70431385509278799</c:v>
                </c:pt>
                <c:pt idx="368">
                  <c:v>0.70215452705244996</c:v>
                </c:pt>
                <c:pt idx="369">
                  <c:v>0.69981320807593095</c:v>
                </c:pt>
                <c:pt idx="370">
                  <c:v>0.69738368490334901</c:v>
                </c:pt>
                <c:pt idx="371">
                  <c:v>0.694953045221957</c:v>
                </c:pt>
                <c:pt idx="372">
                  <c:v>0.69243531785331103</c:v>
                </c:pt>
                <c:pt idx="373">
                  <c:v>0.68982157072692496</c:v>
                </c:pt>
                <c:pt idx="374">
                  <c:v>0.687032531717224</c:v>
                </c:pt>
                <c:pt idx="375">
                  <c:v>0.68424237619871098</c:v>
                </c:pt>
                <c:pt idx="376">
                  <c:v>0.68136401648413603</c:v>
                </c:pt>
                <c:pt idx="377">
                  <c:v>0.67821546163731605</c:v>
                </c:pt>
                <c:pt idx="378">
                  <c:v>0.67488826538074698</c:v>
                </c:pt>
                <c:pt idx="379">
                  <c:v>0.67165038982905101</c:v>
                </c:pt>
                <c:pt idx="380">
                  <c:v>0.66813562009224703</c:v>
                </c:pt>
                <c:pt idx="381">
                  <c:v>0.66462643289949597</c:v>
                </c:pt>
                <c:pt idx="382">
                  <c:v>0.66075661336081504</c:v>
                </c:pt>
                <c:pt idx="383">
                  <c:v>0.65688791033094496</c:v>
                </c:pt>
                <c:pt idx="384">
                  <c:v>0.65293100310501095</c:v>
                </c:pt>
                <c:pt idx="385">
                  <c:v>0.64870166772921001</c:v>
                </c:pt>
                <c:pt idx="386">
                  <c:v>0.64447344886222102</c:v>
                </c:pt>
                <c:pt idx="387">
                  <c:v>0.63997280184536598</c:v>
                </c:pt>
                <c:pt idx="388">
                  <c:v>0.63547215482851005</c:v>
                </c:pt>
                <c:pt idx="389">
                  <c:v>0.63097262432046497</c:v>
                </c:pt>
                <c:pt idx="390">
                  <c:v>0.62629556891148297</c:v>
                </c:pt>
                <c:pt idx="391">
                  <c:v>0.62161851350249897</c:v>
                </c:pt>
                <c:pt idx="392">
                  <c:v>0.61666456390840496</c:v>
                </c:pt>
                <c:pt idx="393">
                  <c:v>0.61171619685836698</c:v>
                </c:pt>
                <c:pt idx="394">
                  <c:v>0.60659030490739096</c:v>
                </c:pt>
                <c:pt idx="395">
                  <c:v>0.60154815111723403</c:v>
                </c:pt>
                <c:pt idx="396">
                  <c:v>0.59642225916625802</c:v>
                </c:pt>
                <c:pt idx="397">
                  <c:v>0.59129078467122798</c:v>
                </c:pt>
                <c:pt idx="398">
                  <c:v>0.58625421342512496</c:v>
                </c:pt>
                <c:pt idx="399">
                  <c:v>0.58121205963496902</c:v>
                </c:pt>
                <c:pt idx="400">
                  <c:v>0.57608616768399201</c:v>
                </c:pt>
                <c:pt idx="401">
                  <c:v>0.57095580969777304</c:v>
                </c:pt>
                <c:pt idx="402">
                  <c:v>0.56591812194285795</c:v>
                </c:pt>
                <c:pt idx="403">
                  <c:v>0.56105907559769397</c:v>
                </c:pt>
                <c:pt idx="404">
                  <c:v>0.55628711693978306</c:v>
                </c:pt>
                <c:pt idx="405">
                  <c:v>0.55161006153080105</c:v>
                </c:pt>
                <c:pt idx="406">
                  <c:v>0.54692742357776203</c:v>
                </c:pt>
                <c:pt idx="407">
                  <c:v>0.54233857236484295</c:v>
                </c:pt>
                <c:pt idx="408">
                  <c:v>0.53783792534798802</c:v>
                </c:pt>
                <c:pt idx="409">
                  <c:v>0.53343218158006001</c:v>
                </c:pt>
                <c:pt idx="410">
                  <c:v>0.52920396271307202</c:v>
                </c:pt>
                <c:pt idx="411">
                  <c:v>0.52506394804214496</c:v>
                </c:pt>
                <c:pt idx="412">
                  <c:v>0.52101102105847297</c:v>
                </c:pt>
                <c:pt idx="413">
                  <c:v>0.51705411383253996</c:v>
                </c:pt>
                <c:pt idx="414">
                  <c:v>0.51318541080266999</c:v>
                </c:pt>
                <c:pt idx="415">
                  <c:v>0.50931559126398895</c:v>
                </c:pt>
                <c:pt idx="416">
                  <c:v>0.50571819987517297</c:v>
                </c:pt>
                <c:pt idx="417">
                  <c:v>0.50193770104136803</c:v>
                </c:pt>
                <c:pt idx="418">
                  <c:v>0.49834030965255299</c:v>
                </c:pt>
                <c:pt idx="419">
                  <c:v>0.49483112245980199</c:v>
                </c:pt>
                <c:pt idx="420">
                  <c:v>0.49131523621418699</c:v>
                </c:pt>
                <c:pt idx="421">
                  <c:v>0.48790095227036501</c:v>
                </c:pt>
                <c:pt idx="422">
                  <c:v>0.48447996927367698</c:v>
                </c:pt>
                <c:pt idx="423">
                  <c:v>0.48114719047305399</c:v>
                </c:pt>
                <c:pt idx="424">
                  <c:v>0.47790931492135902</c:v>
                </c:pt>
                <c:pt idx="425">
                  <c:v>0.474671439369663</c:v>
                </c:pt>
                <c:pt idx="426">
                  <c:v>0.471338660569039</c:v>
                </c:pt>
                <c:pt idx="427">
                  <c:v>0.468012580821282</c:v>
                </c:pt>
                <c:pt idx="428">
                  <c:v>0.46467980202065701</c:v>
                </c:pt>
                <c:pt idx="429">
                  <c:v>0.46153124717383698</c:v>
                </c:pt>
                <c:pt idx="430">
                  <c:v>0.45838157581820499</c:v>
                </c:pt>
                <c:pt idx="431">
                  <c:v>0.455231904462573</c:v>
                </c:pt>
                <c:pt idx="432">
                  <c:v>0.45217713635587098</c:v>
                </c:pt>
                <c:pt idx="433">
                  <c:v>0.44893256175131202</c:v>
                </c:pt>
                <c:pt idx="434">
                  <c:v>0.44578289039567998</c:v>
                </c:pt>
                <c:pt idx="435">
                  <c:v>0.44263321904004799</c:v>
                </c:pt>
                <c:pt idx="436">
                  <c:v>0.43957845093334502</c:v>
                </c:pt>
                <c:pt idx="437">
                  <c:v>0.43633499283759603</c:v>
                </c:pt>
                <c:pt idx="438">
                  <c:v>0.43210565746179602</c:v>
                </c:pt>
                <c:pt idx="439">
                  <c:v>0.42734039785674899</c:v>
                </c:pt>
                <c:pt idx="440">
                  <c:v>0.42337679157795</c:v>
                </c:pt>
                <c:pt idx="441">
                  <c:v>0.41996250763412901</c:v>
                </c:pt>
                <c:pt idx="442">
                  <c:v>0.41645332044137801</c:v>
                </c:pt>
                <c:pt idx="443">
                  <c:v>0.41284922999969798</c:v>
                </c:pt>
                <c:pt idx="444">
                  <c:v>0.40925183861088499</c:v>
                </c:pt>
                <c:pt idx="445">
                  <c:v>0.40574265141813398</c:v>
                </c:pt>
                <c:pt idx="446">
                  <c:v>0.40259298006250199</c:v>
                </c:pt>
                <c:pt idx="447">
                  <c:v>0.39908379286975099</c:v>
                </c:pt>
                <c:pt idx="448">
                  <c:v>0.395397080776062</c:v>
                </c:pt>
                <c:pt idx="449">
                  <c:v>0.39179410684319299</c:v>
                </c:pt>
                <c:pt idx="450">
                  <c:v>0.38819559894556899</c:v>
                </c:pt>
                <c:pt idx="451">
                  <c:v>0.384415100111762</c:v>
                </c:pt>
                <c:pt idx="452">
                  <c:v>0.38072950452688498</c:v>
                </c:pt>
                <c:pt idx="453">
                  <c:v>0.37694900569307799</c:v>
                </c:pt>
                <c:pt idx="454">
                  <c:v>0.37299098195833402</c:v>
                </c:pt>
                <c:pt idx="455">
                  <c:v>0.36902737567953497</c:v>
                </c:pt>
                <c:pt idx="456">
                  <c:v>0.36507046845360103</c:v>
                </c:pt>
                <c:pt idx="457">
                  <c:v>0.36147307706478699</c:v>
                </c:pt>
                <c:pt idx="458">
                  <c:v>0.35733194588505002</c:v>
                </c:pt>
                <c:pt idx="459">
                  <c:v>0.35319193121412501</c:v>
                </c:pt>
                <c:pt idx="460">
                  <c:v>0.34914012073926198</c:v>
                </c:pt>
                <c:pt idx="461">
                  <c:v>0.345005688612391</c:v>
                </c:pt>
                <c:pt idx="462">
                  <c:v>0.34095387813752898</c:v>
                </c:pt>
                <c:pt idx="463">
                  <c:v>0.33672454276172897</c:v>
                </c:pt>
                <c:pt idx="464">
                  <c:v>0.332672732286867</c:v>
                </c:pt>
                <c:pt idx="465">
                  <c:v>0.328443396911067</c:v>
                </c:pt>
                <c:pt idx="466">
                  <c:v>0.32412697384801398</c:v>
                </c:pt>
                <c:pt idx="467">
                  <c:v>0.31980943427615</c:v>
                </c:pt>
                <c:pt idx="468">
                  <c:v>0.31558121540916101</c:v>
                </c:pt>
                <c:pt idx="469">
                  <c:v>0.311168772588369</c:v>
                </c:pt>
                <c:pt idx="470">
                  <c:v>0.30738827375456201</c:v>
                </c:pt>
                <c:pt idx="471">
                  <c:v>0.30307073418269898</c:v>
                </c:pt>
                <c:pt idx="472">
                  <c:v>0.29865940787071699</c:v>
                </c:pt>
                <c:pt idx="473">
                  <c:v>0.29443007249491598</c:v>
                </c:pt>
                <c:pt idx="474">
                  <c:v>0.29011364943186502</c:v>
                </c:pt>
                <c:pt idx="475">
                  <c:v>0.28606183895700099</c:v>
                </c:pt>
                <c:pt idx="476">
                  <c:v>0.28201561102619499</c:v>
                </c:pt>
                <c:pt idx="477">
                  <c:v>0.277787392159206</c:v>
                </c:pt>
                <c:pt idx="478">
                  <c:v>0.273822669371595</c:v>
                </c:pt>
                <c:pt idx="479">
                  <c:v>0.26995396634172603</c:v>
                </c:pt>
                <c:pt idx="480">
                  <c:v>0.26599705911579102</c:v>
                </c:pt>
                <c:pt idx="481">
                  <c:v>0.26221656028198598</c:v>
                </c:pt>
                <c:pt idx="482">
                  <c:v>0.25069753887962798</c:v>
                </c:pt>
                <c:pt idx="483">
                  <c:v>0.23387063459011201</c:v>
                </c:pt>
                <c:pt idx="484">
                  <c:v>0.224245212131091</c:v>
                </c:pt>
                <c:pt idx="485">
                  <c:v>0.218123394320765</c:v>
                </c:pt>
                <c:pt idx="486">
                  <c:v>0.21380585474890201</c:v>
                </c:pt>
                <c:pt idx="487">
                  <c:v>0.20966584007797601</c:v>
                </c:pt>
                <c:pt idx="488">
                  <c:v>0.20624485708128901</c:v>
                </c:pt>
                <c:pt idx="489">
                  <c:v>0.202830573137468</c:v>
                </c:pt>
                <c:pt idx="490">
                  <c:v>0.19985731017396299</c:v>
                </c:pt>
                <c:pt idx="491">
                  <c:v>0.19679584301439501</c:v>
                </c:pt>
                <c:pt idx="492">
                  <c:v>0.193917483299819</c:v>
                </c:pt>
                <c:pt idx="493">
                  <c:v>0.19131155173511</c:v>
                </c:pt>
                <c:pt idx="494">
                  <c:v>0.18869780460872401</c:v>
                </c:pt>
                <c:pt idx="495">
                  <c:v>0.18618007724007901</c:v>
                </c:pt>
                <c:pt idx="496">
                  <c:v>0.18375055406749699</c:v>
                </c:pt>
                <c:pt idx="497">
                  <c:v>0.18150302183109601</c:v>
                </c:pt>
                <c:pt idx="498">
                  <c:v>0.17933811124670501</c:v>
                </c:pt>
                <c:pt idx="499">
                  <c:v>0.177274802964107</c:v>
                </c:pt>
                <c:pt idx="500">
                  <c:v>0.17538120402077101</c:v>
                </c:pt>
                <c:pt idx="501">
                  <c:v>0.173670712522427</c:v>
                </c:pt>
                <c:pt idx="502">
                  <c:v>0.17187201682802</c:v>
                </c:pt>
                <c:pt idx="503">
                  <c:v>0.17016152532967599</c:v>
                </c:pt>
                <c:pt idx="504">
                  <c:v>0.16863414127632601</c:v>
                </c:pt>
                <c:pt idx="505">
                  <c:v>0.167106757222973</c:v>
                </c:pt>
                <c:pt idx="506">
                  <c:v>0.16575578156175</c:v>
                </c:pt>
                <c:pt idx="507">
                  <c:v>0.164404805900525</c:v>
                </c:pt>
                <c:pt idx="508">
                  <c:v>0.16314203443536501</c:v>
                </c:pt>
                <c:pt idx="509">
                  <c:v>0.16206348692400599</c:v>
                </c:pt>
                <c:pt idx="510">
                  <c:v>0.16080741451171199</c:v>
                </c:pt>
                <c:pt idx="511">
                  <c:v>0.159722167947488</c:v>
                </c:pt>
                <c:pt idx="512">
                  <c:v>0.15873740717624901</c:v>
                </c:pt>
                <c:pt idx="513">
                  <c:v>0.15765774315608</c:v>
                </c:pt>
                <c:pt idx="514">
                  <c:v>0.157026915677905</c:v>
                </c:pt>
                <c:pt idx="515">
                  <c:v>0.15603545585379899</c:v>
                </c:pt>
                <c:pt idx="516">
                  <c:v>0.15513331673456901</c:v>
                </c:pt>
                <c:pt idx="517">
                  <c:v>0.154236760159392</c:v>
                </c:pt>
                <c:pt idx="518">
                  <c:v>0.15333462104016199</c:v>
                </c:pt>
                <c:pt idx="519">
                  <c:v>0.15243806446498501</c:v>
                </c:pt>
                <c:pt idx="520">
                  <c:v>0.151719032790747</c:v>
                </c:pt>
                <c:pt idx="521">
                  <c:v>0.150998884607698</c:v>
                </c:pt>
                <c:pt idx="522">
                  <c:v>0.15009674548846599</c:v>
                </c:pt>
                <c:pt idx="523">
                  <c:v>0.14919348986042499</c:v>
                </c:pt>
                <c:pt idx="524">
                  <c:v>0.14838625399012401</c:v>
                </c:pt>
                <c:pt idx="525">
                  <c:v>0.14766610580707401</c:v>
                </c:pt>
                <c:pt idx="526">
                  <c:v>0.146947074132834</c:v>
                </c:pt>
                <c:pt idx="527">
                  <c:v>0.14622692594978501</c:v>
                </c:pt>
                <c:pt idx="528">
                  <c:v>0.145507894275547</c:v>
                </c:pt>
                <c:pt idx="529">
                  <c:v>0.144877066797373</c:v>
                </c:pt>
                <c:pt idx="530">
                  <c:v>0.144068714418259</c:v>
                </c:pt>
                <c:pt idx="531">
                  <c:v>0.14325477949509199</c:v>
                </c:pt>
                <c:pt idx="532">
                  <c:v>0.142534631312042</c:v>
                </c:pt>
                <c:pt idx="533">
                  <c:v>0.14191050288673299</c:v>
                </c:pt>
                <c:pt idx="534">
                  <c:v>0.14109656796356601</c:v>
                </c:pt>
                <c:pt idx="535">
                  <c:v>0.14028821558445301</c:v>
                </c:pt>
                <c:pt idx="536">
                  <c:v>0.13947986320533901</c:v>
                </c:pt>
                <c:pt idx="537">
                  <c:v>0.138665928282172</c:v>
                </c:pt>
                <c:pt idx="538">
                  <c:v>0.13776937170699599</c:v>
                </c:pt>
                <c:pt idx="539">
                  <c:v>0.13705034003275701</c:v>
                </c:pt>
                <c:pt idx="540">
                  <c:v>0.136331308358519</c:v>
                </c:pt>
                <c:pt idx="541">
                  <c:v>0.13561116017547001</c:v>
                </c:pt>
                <c:pt idx="542">
                  <c:v>0.13479722525230201</c:v>
                </c:pt>
                <c:pt idx="543">
                  <c:v>0.13407707706925301</c:v>
                </c:pt>
                <c:pt idx="544">
                  <c:v>0.133358045395015</c:v>
                </c:pt>
                <c:pt idx="545">
                  <c:v>0.13263901372077599</c:v>
                </c:pt>
                <c:pt idx="546">
                  <c:v>0.131918865537727</c:v>
                </c:pt>
                <c:pt idx="547">
                  <c:v>0.13111162966742401</c:v>
                </c:pt>
                <c:pt idx="548">
                  <c:v>0.13039148148437499</c:v>
                </c:pt>
                <c:pt idx="549">
                  <c:v>0.12957754656120801</c:v>
                </c:pt>
                <c:pt idx="550">
                  <c:v>0.12885739837815799</c:v>
                </c:pt>
                <c:pt idx="551">
                  <c:v>0.12813836670392001</c:v>
                </c:pt>
                <c:pt idx="552">
                  <c:v>0.12733001432480801</c:v>
                </c:pt>
                <c:pt idx="553">
                  <c:v>0.12652277845450499</c:v>
                </c:pt>
                <c:pt idx="554">
                  <c:v>0.12570884353133799</c:v>
                </c:pt>
                <c:pt idx="555">
                  <c:v>0.12498869534828801</c:v>
                </c:pt>
                <c:pt idx="556">
                  <c:v>0.12418145947798701</c:v>
                </c:pt>
                <c:pt idx="557">
                  <c:v>0.123373107098873</c:v>
                </c:pt>
                <c:pt idx="558">
                  <c:v>0.122654075424635</c:v>
                </c:pt>
                <c:pt idx="559">
                  <c:v>0.121933927241586</c:v>
                </c:pt>
                <c:pt idx="560">
                  <c:v>0.121208196514483</c:v>
                </c:pt>
                <c:pt idx="561">
                  <c:v>0.120489164840243</c:v>
                </c:pt>
                <c:pt idx="562">
                  <c:v>0.119769016657194</c:v>
                </c:pt>
                <c:pt idx="563">
                  <c:v>0.11904998498295501</c:v>
                </c:pt>
                <c:pt idx="564">
                  <c:v>0.118329836799906</c:v>
                </c:pt>
                <c:pt idx="565">
                  <c:v>0.117433280224731</c:v>
                </c:pt>
                <c:pt idx="566">
                  <c:v>0.116714248550493</c:v>
                </c:pt>
                <c:pt idx="567">
                  <c:v>0.115812109431261</c:v>
                </c:pt>
                <c:pt idx="568">
                  <c:v>0.115091961248211</c:v>
                </c:pt>
                <c:pt idx="569">
                  <c:v>0.11428472537791</c:v>
                </c:pt>
                <c:pt idx="570">
                  <c:v>0.113564577194861</c:v>
                </c:pt>
                <c:pt idx="571">
                  <c:v>0.11266243807562901</c:v>
                </c:pt>
                <c:pt idx="572">
                  <c:v>0.111854085696517</c:v>
                </c:pt>
                <c:pt idx="573">
                  <c:v>0.11104015077335</c:v>
                </c:pt>
                <c:pt idx="574">
                  <c:v>0.110231798394236</c:v>
                </c:pt>
                <c:pt idx="575">
                  <c:v>0.109600970916062</c:v>
                </c:pt>
                <c:pt idx="576">
                  <c:v>0.108881939241822</c:v>
                </c:pt>
                <c:pt idx="577">
                  <c:v>0.10807358686271</c:v>
                </c:pt>
                <c:pt idx="578">
                  <c:v>0.107266350992409</c:v>
                </c:pt>
                <c:pt idx="579">
                  <c:v>0.10645129956042999</c:v>
                </c:pt>
                <c:pt idx="580">
                  <c:v>0.10582047208225499</c:v>
                </c:pt>
                <c:pt idx="581">
                  <c:v>0.10519522714813399</c:v>
                </c:pt>
                <c:pt idx="582">
                  <c:v>0.104476195473896</c:v>
                </c:pt>
                <c:pt idx="583">
                  <c:v>0.103756047290847</c:v>
                </c:pt>
                <c:pt idx="584">
                  <c:v>0.103037015616608</c:v>
                </c:pt>
                <c:pt idx="585">
                  <c:v>0.102311284889504</c:v>
                </c:pt>
                <c:pt idx="586">
                  <c:v>0.101502932510392</c:v>
                </c:pt>
                <c:pt idx="587">
                  <c:v>0.100783900836152</c:v>
                </c:pt>
                <c:pt idx="588">
                  <c:v>0.100246860098096</c:v>
                </c:pt>
                <c:pt idx="589">
                  <c:v>9.9344720978864404E-2</c:v>
                </c:pt>
                <c:pt idx="590">
                  <c:v>9.8536368599752094E-2</c:v>
                </c:pt>
                <c:pt idx="591">
                  <c:v>9.7817336925513698E-2</c:v>
                </c:pt>
                <c:pt idx="592">
                  <c:v>9.7186509447338407E-2</c:v>
                </c:pt>
                <c:pt idx="593">
                  <c:v>9.6643886165227497E-2</c:v>
                </c:pt>
                <c:pt idx="594">
                  <c:v>9.5923737982178001E-2</c:v>
                </c:pt>
                <c:pt idx="595">
                  <c:v>9.5115385603064095E-2</c:v>
                </c:pt>
                <c:pt idx="596">
                  <c:v>9.4308149732762997E-2</c:v>
                </c:pt>
                <c:pt idx="597">
                  <c:v>9.3588001549713598E-2</c:v>
                </c:pt>
                <c:pt idx="598">
                  <c:v>9.28622708226092E-2</c:v>
                </c:pt>
                <c:pt idx="599">
                  <c:v>9.2238142397299994E-2</c:v>
                </c:pt>
                <c:pt idx="600">
                  <c:v>9.1695519115189E-2</c:v>
                </c:pt>
                <c:pt idx="601">
                  <c:v>9.1063575128202401E-2</c:v>
                </c:pt>
                <c:pt idx="602">
                  <c:v>9.0439446702893195E-2</c:v>
                </c:pt>
                <c:pt idx="603">
                  <c:v>8.9807502715906498E-2</c:v>
                </c:pt>
                <c:pt idx="604">
                  <c:v>8.9176675237732803E-2</c:v>
                </c:pt>
                <c:pt idx="605">
                  <c:v>8.8634051955620297E-2</c:v>
                </c:pt>
                <c:pt idx="606">
                  <c:v>8.8008807021499699E-2</c:v>
                </c:pt>
                <c:pt idx="607">
                  <c:v>8.7194872098332599E-2</c:v>
                </c:pt>
                <c:pt idx="608">
                  <c:v>8.6569627164212001E-2</c:v>
                </c:pt>
                <c:pt idx="609">
                  <c:v>8.5843896437107603E-2</c:v>
                </c:pt>
                <c:pt idx="610">
                  <c:v>8.5396176403925703E-2</c:v>
                </c:pt>
                <c:pt idx="611">
                  <c:v>8.4765348925750397E-2</c:v>
                </c:pt>
                <c:pt idx="612">
                  <c:v>8.4140103991629897E-2</c:v>
                </c:pt>
                <c:pt idx="613">
                  <c:v>8.3685684905581703E-2</c:v>
                </c:pt>
                <c:pt idx="614">
                  <c:v>8.3054857427406398E-2</c:v>
                </c:pt>
                <c:pt idx="615">
                  <c:v>8.24296124932858E-2</c:v>
                </c:pt>
                <c:pt idx="616">
                  <c:v>8.1886989211175001E-2</c:v>
                </c:pt>
                <c:pt idx="617">
                  <c:v>8.1256161732999502E-2</c:v>
                </c:pt>
                <c:pt idx="618">
                  <c:v>8.0630916798879002E-2</c:v>
                </c:pt>
                <c:pt idx="619">
                  <c:v>8.0088293516768105E-2</c:v>
                </c:pt>
                <c:pt idx="620">
                  <c:v>7.9639456974773301E-2</c:v>
                </c:pt>
                <c:pt idx="621">
                  <c:v>7.9096833692662405E-2</c:v>
                </c:pt>
                <c:pt idx="622">
                  <c:v>7.8560909463415998E-2</c:v>
                </c:pt>
                <c:pt idx="623">
                  <c:v>7.8200277117485603E-2</c:v>
                </c:pt>
                <c:pt idx="624">
                  <c:v>7.7745858031437506E-2</c:v>
                </c:pt>
                <c:pt idx="625">
                  <c:v>7.7298137998255606E-2</c:v>
                </c:pt>
                <c:pt idx="626">
                  <c:v>7.6850417965072096E-2</c:v>
                </c:pt>
                <c:pt idx="627">
                  <c:v>7.6395998879023902E-2</c:v>
                </c:pt>
                <c:pt idx="628">
                  <c:v>7.5858958140967894E-2</c:v>
                </c:pt>
                <c:pt idx="629">
                  <c:v>7.5316334858855402E-2</c:v>
                </c:pt>
                <c:pt idx="630">
                  <c:v>7.4691089924734805E-2</c:v>
                </c:pt>
                <c:pt idx="631">
                  <c:v>7.4236670838686805E-2</c:v>
                </c:pt>
                <c:pt idx="632">
                  <c:v>7.3700746609441897E-2</c:v>
                </c:pt>
                <c:pt idx="633">
                  <c:v>7.3158123327329405E-2</c:v>
                </c:pt>
                <c:pt idx="634">
                  <c:v>7.2709286785336197E-2</c:v>
                </c:pt>
                <c:pt idx="635">
                  <c:v>7.2437975144280006E-2</c:v>
                </c:pt>
                <c:pt idx="636">
                  <c:v>7.2166663503223705E-2</c:v>
                </c:pt>
                <c:pt idx="637">
                  <c:v>7.1718943470041693E-2</c:v>
                </c:pt>
                <c:pt idx="638">
                  <c:v>7.1181902731984104E-2</c:v>
                </c:pt>
                <c:pt idx="639">
                  <c:v>7.0822386894865003E-2</c:v>
                </c:pt>
                <c:pt idx="640">
                  <c:v>7.0367967808817003E-2</c:v>
                </c:pt>
                <c:pt idx="641">
                  <c:v>7.0008451971697805E-2</c:v>
                </c:pt>
                <c:pt idx="642">
                  <c:v>6.9737140330641503E-2</c:v>
                </c:pt>
                <c:pt idx="643">
                  <c:v>6.9200099592585398E-2</c:v>
                </c:pt>
                <c:pt idx="644">
                  <c:v>6.8569272114410093E-2</c:v>
                </c:pt>
                <c:pt idx="645">
                  <c:v>6.8121552081228207E-2</c:v>
                </c:pt>
                <c:pt idx="646">
                  <c:v>6.7760919735297798E-2</c:v>
                </c:pt>
                <c:pt idx="647">
                  <c:v>6.74014038981786E-2</c:v>
                </c:pt>
                <c:pt idx="648">
                  <c:v>6.7130092257122395E-2</c:v>
                </c:pt>
                <c:pt idx="649">
                  <c:v>6.6770576420003294E-2</c:v>
                </c:pt>
                <c:pt idx="650">
                  <c:v>6.6322856386819701E-2</c:v>
                </c:pt>
                <c:pt idx="651">
                  <c:v>6.6050428236953701E-2</c:v>
                </c:pt>
                <c:pt idx="652">
                  <c:v>6.5690912399834697E-2</c:v>
                </c:pt>
                <c:pt idx="653">
                  <c:v>6.5243192366651104E-2</c:v>
                </c:pt>
                <c:pt idx="654">
                  <c:v>6.4788773280603104E-2</c:v>
                </c:pt>
                <c:pt idx="655">
                  <c:v>6.4429257443483906E-2</c:v>
                </c:pt>
                <c:pt idx="656">
                  <c:v>6.4068625097553497E-2</c:v>
                </c:pt>
                <c:pt idx="657">
                  <c:v>6.3709109260434493E-2</c:v>
                </c:pt>
                <c:pt idx="658">
                  <c:v>6.3437797619379802E-2</c:v>
                </c:pt>
                <c:pt idx="659">
                  <c:v>6.2990077586196305E-2</c:v>
                </c:pt>
                <c:pt idx="660">
                  <c:v>6.2630561749077093E-2</c:v>
                </c:pt>
                <c:pt idx="661">
                  <c:v>6.2269929403146802E-2</c:v>
                </c:pt>
                <c:pt idx="662">
                  <c:v>6.1822209369964701E-2</c:v>
                </c:pt>
                <c:pt idx="663">
                  <c:v>6.1550897728908503E-2</c:v>
                </c:pt>
                <c:pt idx="664">
                  <c:v>6.1103177695726603E-2</c:v>
                </c:pt>
                <c:pt idx="665">
                  <c:v>6.0742545349796201E-2</c:v>
                </c:pt>
                <c:pt idx="666">
                  <c:v>6.0471233708740003E-2</c:v>
                </c:pt>
                <c:pt idx="667">
                  <c:v>6.0199922067683702E-2</c:v>
                </c:pt>
                <c:pt idx="668">
                  <c:v>5.9928610426629003E-2</c:v>
                </c:pt>
                <c:pt idx="669">
                  <c:v>5.9569094589509902E-2</c:v>
                </c:pt>
                <c:pt idx="670">
                  <c:v>5.9392686197382603E-2</c:v>
                </c:pt>
                <c:pt idx="671">
                  <c:v>5.9032053851452299E-2</c:v>
                </c:pt>
                <c:pt idx="672">
                  <c:v>5.8401226373276799E-2</c:v>
                </c:pt>
                <c:pt idx="673">
                  <c:v>5.8041710536157802E-2</c:v>
                </c:pt>
                <c:pt idx="674">
                  <c:v>5.77703988951015E-2</c:v>
                </c:pt>
                <c:pt idx="675">
                  <c:v>5.7592873994164601E-2</c:v>
                </c:pt>
                <c:pt idx="676">
                  <c:v>5.8041710536157802E-2</c:v>
                </c:pt>
                <c:pt idx="677">
                  <c:v>5.6243014841751003E-2</c:v>
                </c:pt>
                <c:pt idx="678">
                  <c:v>5.4980243376590597E-2</c:v>
                </c:pt>
                <c:pt idx="679">
                  <c:v>5.4349415898415097E-2</c:v>
                </c:pt>
                <c:pt idx="680">
                  <c:v>5.3989900061296101E-2</c:v>
                </c:pt>
                <c:pt idx="681">
                  <c:v>5.3724170964294597E-2</c:v>
                </c:pt>
                <c:pt idx="682">
                  <c:v>5.3269751878246598E-2</c:v>
                </c:pt>
                <c:pt idx="683">
                  <c:v>5.3005139290056499E-2</c:v>
                </c:pt>
                <c:pt idx="684">
                  <c:v>5.2644506944126E-2</c:v>
                </c:pt>
                <c:pt idx="685">
                  <c:v>5.2284991107006899E-2</c:v>
                </c:pt>
                <c:pt idx="686">
                  <c:v>5.2013679465950702E-2</c:v>
                </c:pt>
                <c:pt idx="687">
                  <c:v>5.18305720209589E-2</c:v>
                </c:pt>
                <c:pt idx="688">
                  <c:v>5.1565959432768801E-2</c:v>
                </c:pt>
                <c:pt idx="689">
                  <c:v>5.1199744542783497E-2</c:v>
                </c:pt>
                <c:pt idx="690">
                  <c:v>5.0752024509600001E-2</c:v>
                </c:pt>
                <c:pt idx="691">
                  <c:v>5.0480712868545302E-2</c:v>
                </c:pt>
                <c:pt idx="692">
                  <c:v>5.0214983771543903E-2</c:v>
                </c:pt>
                <c:pt idx="693">
                  <c:v>4.9855467934424802E-2</c:v>
                </c:pt>
                <c:pt idx="694">
                  <c:v>4.9672360489431397E-2</c:v>
                </c:pt>
                <c:pt idx="695">
                  <c:v>4.9672360489431397E-2</c:v>
                </c:pt>
                <c:pt idx="696">
                  <c:v>4.9312844652312199E-2</c:v>
                </c:pt>
                <c:pt idx="697">
                  <c:v>4.8864008110318997E-2</c:v>
                </c:pt>
                <c:pt idx="698">
                  <c:v>4.85926964692628E-2</c:v>
                </c:pt>
                <c:pt idx="699">
                  <c:v>4.8233180632143699E-2</c:v>
                </c:pt>
                <c:pt idx="700">
                  <c:v>4.8416288077137097E-2</c:v>
                </c:pt>
                <c:pt idx="701">
                  <c:v>4.8056772240018003E-2</c:v>
                </c:pt>
                <c:pt idx="702">
                  <c:v>4.7514148957905497E-2</c:v>
                </c:pt>
                <c:pt idx="703">
                  <c:v>4.7242837316849202E-2</c:v>
                </c:pt>
                <c:pt idx="704">
                  <c:v>4.6882204970920403E-2</c:v>
                </c:pt>
                <c:pt idx="705">
                  <c:v>4.6705796578793098E-2</c:v>
                </c:pt>
                <c:pt idx="706">
                  <c:v>4.6251377492745098E-2</c:v>
                </c:pt>
                <c:pt idx="707">
                  <c:v>4.6074969100617799E-2</c:v>
                </c:pt>
                <c:pt idx="708">
                  <c:v>4.5891861655625997E-2</c:v>
                </c:pt>
                <c:pt idx="709">
                  <c:v>4.5714336754687397E-2</c:v>
                </c:pt>
                <c:pt idx="710">
                  <c:v>4.5443025113632698E-2</c:v>
                </c:pt>
                <c:pt idx="711">
                  <c:v>4.5171713472576397E-2</c:v>
                </c:pt>
                <c:pt idx="712">
                  <c:v>4.4812197635457303E-2</c:v>
                </c:pt>
                <c:pt idx="713">
                  <c:v>4.4635789243329997E-2</c:v>
                </c:pt>
                <c:pt idx="714">
                  <c:v>4.4452681798338299E-2</c:v>
                </c:pt>
                <c:pt idx="715">
                  <c:v>4.4181370157281998E-2</c:v>
                </c:pt>
                <c:pt idx="716">
                  <c:v>4.3915641060280598E-2</c:v>
                </c:pt>
                <c:pt idx="717">
                  <c:v>4.3644329419224401E-2</c:v>
                </c:pt>
                <c:pt idx="718">
                  <c:v>4.3373017778169598E-2</c:v>
                </c:pt>
                <c:pt idx="719">
                  <c:v>4.3101706137113401E-2</c:v>
                </c:pt>
                <c:pt idx="720">
                  <c:v>4.2925297744986102E-2</c:v>
                </c:pt>
                <c:pt idx="721">
                  <c:v>4.2653986103929897E-2</c:v>
                </c:pt>
                <c:pt idx="722">
                  <c:v>4.2565781907867001E-2</c:v>
                </c:pt>
                <c:pt idx="723">
                  <c:v>4.27421902999943E-2</c:v>
                </c:pt>
                <c:pt idx="724">
                  <c:v>4.2382674462875101E-2</c:v>
                </c:pt>
                <c:pt idx="725">
                  <c:v>4.1845633724817498E-2</c:v>
                </c:pt>
                <c:pt idx="726">
                  <c:v>4.1303010442706602E-2</c:v>
                </c:pt>
                <c:pt idx="727">
                  <c:v>4.1126602050579303E-2</c:v>
                </c:pt>
                <c:pt idx="728">
                  <c:v>4.0943494605587397E-2</c:v>
                </c:pt>
                <c:pt idx="729">
                  <c:v>4.0767086213460202E-2</c:v>
                </c:pt>
                <c:pt idx="730">
                  <c:v>4.0494658063592703E-2</c:v>
                </c:pt>
                <c:pt idx="731">
                  <c:v>4.0223346422537998E-2</c:v>
                </c:pt>
                <c:pt idx="732">
                  <c:v>4.0135142226473498E-2</c:v>
                </c:pt>
                <c:pt idx="733">
                  <c:v>3.9863830585418897E-2</c:v>
                </c:pt>
                <c:pt idx="734">
                  <c:v>3.9592518944362699E-2</c:v>
                </c:pt>
                <c:pt idx="735">
                  <c:v>3.94161105522354E-2</c:v>
                </c:pt>
                <c:pt idx="736">
                  <c:v>3.9144798911179099E-2</c:v>
                </c:pt>
                <c:pt idx="737">
                  <c:v>3.86959623691858E-2</c:v>
                </c:pt>
                <c:pt idx="738">
                  <c:v>3.8607758173123001E-2</c:v>
                </c:pt>
                <c:pt idx="739">
                  <c:v>3.8336446532066699E-2</c:v>
                </c:pt>
                <c:pt idx="740">
                  <c:v>3.8065134891010502E-2</c:v>
                </c:pt>
                <c:pt idx="741">
                  <c:v>3.78820274460187E-2</c:v>
                </c:pt>
                <c:pt idx="742">
                  <c:v>3.7522511608899502E-2</c:v>
                </c:pt>
                <c:pt idx="743">
                  <c:v>3.7434307412836702E-2</c:v>
                </c:pt>
                <c:pt idx="744">
                  <c:v>3.7162995771780401E-2</c:v>
                </c:pt>
                <c:pt idx="745">
                  <c:v>3.6985470870841898E-2</c:v>
                </c:pt>
                <c:pt idx="746">
                  <c:v>3.6802363425850103E-2</c:v>
                </c:pt>
                <c:pt idx="747">
                  <c:v>3.6442847588731002E-2</c:v>
                </c:pt>
                <c:pt idx="748">
                  <c:v>3.6266439196603703E-2</c:v>
                </c:pt>
                <c:pt idx="749">
                  <c:v>3.5995127555548997E-2</c:v>
                </c:pt>
                <c:pt idx="750">
                  <c:v>3.5818719163421699E-2</c:v>
                </c:pt>
                <c:pt idx="751">
                  <c:v>3.5458086817491297E-2</c:v>
                </c:pt>
                <c:pt idx="752">
                  <c:v>3.5364300077373699E-2</c:v>
                </c:pt>
                <c:pt idx="753">
                  <c:v>3.5186775176435099E-2</c:v>
                </c:pt>
                <c:pt idx="754">
                  <c:v>3.45559476982613E-2</c:v>
                </c:pt>
                <c:pt idx="755">
                  <c:v>3.44677435021968E-2</c:v>
                </c:pt>
                <c:pt idx="756">
                  <c:v>3.44677435021968E-2</c:v>
                </c:pt>
                <c:pt idx="757">
                  <c:v>3.4196431861140603E-2</c:v>
                </c:pt>
                <c:pt idx="758">
                  <c:v>3.4108227665077699E-2</c:v>
                </c:pt>
                <c:pt idx="759">
                  <c:v>3.3836916024021502E-2</c:v>
                </c:pt>
                <c:pt idx="760">
                  <c:v>3.36538085790297E-2</c:v>
                </c:pt>
                <c:pt idx="761">
                  <c:v>3.33880794820283E-2</c:v>
                </c:pt>
                <c:pt idx="762">
                  <c:v>3.3204972037036401E-2</c:v>
                </c:pt>
                <c:pt idx="763">
                  <c:v>3.2933660395980197E-2</c:v>
                </c:pt>
                <c:pt idx="764">
                  <c:v>3.2669047807790001E-2</c:v>
                </c:pt>
                <c:pt idx="765">
                  <c:v>3.2485940362798303E-2</c:v>
                </c:pt>
                <c:pt idx="766">
                  <c:v>3.2214628721742002E-2</c:v>
                </c:pt>
                <c:pt idx="767">
                  <c:v>3.1948899624740602E-2</c:v>
                </c:pt>
                <c:pt idx="768">
                  <c:v>3.1677587983684301E-2</c:v>
                </c:pt>
                <c:pt idx="769">
                  <c:v>3.1494480538692499E-2</c:v>
                </c:pt>
                <c:pt idx="770">
                  <c:v>3.13180721465652E-2</c:v>
                </c:pt>
                <c:pt idx="771">
                  <c:v>3.1046760505510501E-2</c:v>
                </c:pt>
                <c:pt idx="772">
                  <c:v>3.07754488644543E-2</c:v>
                </c:pt>
                <c:pt idx="773">
                  <c:v>3.0599040472327001E-2</c:v>
                </c:pt>
                <c:pt idx="774">
                  <c:v>3.0415933027335099E-2</c:v>
                </c:pt>
                <c:pt idx="775">
                  <c:v>3.0326612322461002E-2</c:v>
                </c:pt>
                <c:pt idx="776">
                  <c:v>3.0055300681404801E-2</c:v>
                </c:pt>
                <c:pt idx="777">
                  <c:v>2.96957848442857E-2</c:v>
                </c:pt>
                <c:pt idx="778">
                  <c:v>2.9336269007166599E-2</c:v>
                </c:pt>
                <c:pt idx="779">
                  <c:v>2.9336269007166599E-2</c:v>
                </c:pt>
                <c:pt idx="780">
                  <c:v>2.9064957366110401E-2</c:v>
                </c:pt>
                <c:pt idx="781">
                  <c:v>2.86172373329283E-2</c:v>
                </c:pt>
                <c:pt idx="782">
                  <c:v>2.8434129887934902E-2</c:v>
                </c:pt>
                <c:pt idx="783">
                  <c:v>2.8168400790933499E-2</c:v>
                </c:pt>
                <c:pt idx="784">
                  <c:v>2.79852933459417E-2</c:v>
                </c:pt>
                <c:pt idx="785">
                  <c:v>2.7713981704885499E-2</c:v>
                </c:pt>
                <c:pt idx="786">
                  <c:v>2.7625777508822599E-2</c:v>
                </c:pt>
                <c:pt idx="787">
                  <c:v>2.7354465867766398E-2</c:v>
                </c:pt>
                <c:pt idx="788">
                  <c:v>2.71780574756391E-2</c:v>
                </c:pt>
                <c:pt idx="789">
                  <c:v>2.69949500306472E-2</c:v>
                </c:pt>
                <c:pt idx="790">
                  <c:v>2.6729220933645801E-2</c:v>
                </c:pt>
                <c:pt idx="791">
                  <c:v>2.6457909292591199E-2</c:v>
                </c:pt>
                <c:pt idx="792">
                  <c:v>2.6186597651534901E-2</c:v>
                </c:pt>
                <c:pt idx="793">
                  <c:v>2.58270818144158E-2</c:v>
                </c:pt>
                <c:pt idx="794">
                  <c:v>2.5650673422288502E-2</c:v>
                </c:pt>
                <c:pt idx="795">
                  <c:v>2.5467565977296699E-2</c:v>
                </c:pt>
                <c:pt idx="796">
                  <c:v>2.5106933631366301E-2</c:v>
                </c:pt>
                <c:pt idx="797">
                  <c:v>2.48356219903101E-2</c:v>
                </c:pt>
                <c:pt idx="798">
                  <c:v>2.4564310349253798E-2</c:v>
                </c:pt>
                <c:pt idx="799">
                  <c:v>2.42996977610637E-2</c:v>
                </c:pt>
                <c:pt idx="800">
                  <c:v>2.4028386120009002E-2</c:v>
                </c:pt>
                <c:pt idx="801">
                  <c:v>2.3940181923944499E-2</c:v>
                </c:pt>
                <c:pt idx="802">
                  <c:v>2.35795495780141E-2</c:v>
                </c:pt>
                <c:pt idx="803">
                  <c:v>2.32200337408951E-2</c:v>
                </c:pt>
                <c:pt idx="804">
                  <c:v>2.2860517903775999E-2</c:v>
                </c:pt>
                <c:pt idx="805">
                  <c:v>2.26774104587841E-2</c:v>
                </c:pt>
                <c:pt idx="806">
                  <c:v>2.2406098817727899E-2</c:v>
                </c:pt>
                <c:pt idx="807">
                  <c:v>2.2046582980608801E-2</c:v>
                </c:pt>
                <c:pt idx="808">
                  <c:v>2.17752713395525E-2</c:v>
                </c:pt>
                <c:pt idx="809">
                  <c:v>2.15095422425511E-2</c:v>
                </c:pt>
                <c:pt idx="810">
                  <c:v>2.1150026405431999E-2</c:v>
                </c:pt>
                <c:pt idx="811">
                  <c:v>2.0878714764377301E-2</c:v>
                </c:pt>
                <c:pt idx="812">
                  <c:v>2.0695607319383899E-2</c:v>
                </c:pt>
                <c:pt idx="813">
                  <c:v>2.0336091482264802E-2</c:v>
                </c:pt>
                <c:pt idx="814">
                  <c:v>1.9976575645145701E-2</c:v>
                </c:pt>
                <c:pt idx="815">
                  <c:v>1.97990507442087E-2</c:v>
                </c:pt>
                <c:pt idx="816">
                  <c:v>1.9527739103152399E-2</c:v>
                </c:pt>
                <c:pt idx="817">
                  <c:v>1.9168223266033398E-2</c:v>
                </c:pt>
                <c:pt idx="818">
                  <c:v>1.898511582104E-2</c:v>
                </c:pt>
                <c:pt idx="819">
                  <c:v>1.8720503232849801E-2</c:v>
                </c:pt>
                <c:pt idx="820">
                  <c:v>1.8449191591795099E-2</c:v>
                </c:pt>
                <c:pt idx="821">
                  <c:v>1.8176763441927601E-2</c:v>
                </c:pt>
                <c:pt idx="822">
                  <c:v>1.8000355049800399E-2</c:v>
                </c:pt>
                <c:pt idx="823">
                  <c:v>1.7545935963752202E-2</c:v>
                </c:pt>
                <c:pt idx="824">
                  <c:v>1.72813233755621E-2</c:v>
                </c:pt>
                <c:pt idx="825">
                  <c:v>1.7186420126633201E-2</c:v>
                </c:pt>
                <c:pt idx="826">
                  <c:v>1.6921807538442999E-2</c:v>
                </c:pt>
                <c:pt idx="827">
                  <c:v>1.67387000934512E-2</c:v>
                </c:pt>
                <c:pt idx="828">
                  <c:v>1.6561175192512701E-2</c:v>
                </c:pt>
                <c:pt idx="829">
                  <c:v>1.6378067747520798E-2</c:v>
                </c:pt>
                <c:pt idx="830">
                  <c:v>1.6289863551457999E-2</c:v>
                </c:pt>
                <c:pt idx="831">
                  <c:v>1.6018551910401701E-2</c:v>
                </c:pt>
                <c:pt idx="832">
                  <c:v>1.57472402693455E-2</c:v>
                </c:pt>
                <c:pt idx="833">
                  <c:v>1.5387724432226401E-2</c:v>
                </c:pt>
                <c:pt idx="834">
                  <c:v>1.5475928628290701E-2</c:v>
                </c:pt>
                <c:pt idx="835">
                  <c:v>1.49388878902331E-2</c:v>
                </c:pt>
                <c:pt idx="836">
                  <c:v>1.4579372053113999E-2</c:v>
                </c:pt>
                <c:pt idx="837">
                  <c:v>1.43962646081206E-2</c:v>
                </c:pt>
                <c:pt idx="838">
                  <c:v>1.42198562159949E-2</c:v>
                </c:pt>
                <c:pt idx="839">
                  <c:v>1.40367487710015E-2</c:v>
                </c:pt>
                <c:pt idx="840">
                  <c:v>1.3677232933882301E-2</c:v>
                </c:pt>
                <c:pt idx="841">
                  <c:v>1.34115038368809E-2</c:v>
                </c:pt>
                <c:pt idx="842">
                  <c:v>1.32295129007004E-2</c:v>
                </c:pt>
                <c:pt idx="843">
                  <c:v>1.30519879997618E-2</c:v>
                </c:pt>
                <c:pt idx="844">
                  <c:v>1.2780676358707201E-2</c:v>
                </c:pt>
                <c:pt idx="845">
                  <c:v>1.2421160521588001E-2</c:v>
                </c:pt>
                <c:pt idx="846">
                  <c:v>1.23262572726591E-2</c:v>
                </c:pt>
                <c:pt idx="847">
                  <c:v>1.21498488805318E-2</c:v>
                </c:pt>
                <c:pt idx="848">
                  <c:v>1.1966741435539999E-2</c:v>
                </c:pt>
                <c:pt idx="849">
                  <c:v>1.17021288473483E-2</c:v>
                </c:pt>
                <c:pt idx="850">
                  <c:v>1.15190214023565E-2</c:v>
                </c:pt>
                <c:pt idx="851">
                  <c:v>1.14297006974823E-2</c:v>
                </c:pt>
                <c:pt idx="852">
                  <c:v>1.1246593252490601E-2</c:v>
                </c:pt>
                <c:pt idx="853">
                  <c:v>1.0981980664300299E-2</c:v>
                </c:pt>
                <c:pt idx="854">
                  <c:v>1.07106690232441E-2</c:v>
                </c:pt>
                <c:pt idx="855">
                  <c:v>1.06224648271797E-2</c:v>
                </c:pt>
                <c:pt idx="856">
                  <c:v>1.04393573821878E-2</c:v>
                </c:pt>
                <c:pt idx="857">
                  <c:v>1.0168045741131599E-2</c:v>
                </c:pt>
                <c:pt idx="858">
                  <c:v>9.9916373490058791E-3</c:v>
                </c:pt>
                <c:pt idx="859">
                  <c:v>9.90231664413177E-3</c:v>
                </c:pt>
                <c:pt idx="860">
                  <c:v>9.7192091991383806E-3</c:v>
                </c:pt>
                <c:pt idx="861">
                  <c:v>9.4478975580821693E-3</c:v>
                </c:pt>
                <c:pt idx="862">
                  <c:v>9.3596933620192502E-3</c:v>
                </c:pt>
                <c:pt idx="863">
                  <c:v>9.1765859170274203E-3</c:v>
                </c:pt>
                <c:pt idx="864">
                  <c:v>8.9119733288373099E-3</c:v>
                </c:pt>
                <c:pt idx="865">
                  <c:v>8.7288658838439205E-3</c:v>
                </c:pt>
                <c:pt idx="866">
                  <c:v>8.5524574917181795E-3</c:v>
                </c:pt>
                <c:pt idx="867">
                  <c:v>8.3693500467247901E-3</c:v>
                </c:pt>
                <c:pt idx="868">
                  <c:v>8.0980384056685804E-3</c:v>
                </c:pt>
                <c:pt idx="869">
                  <c:v>7.9205135047315505E-3</c:v>
                </c:pt>
                <c:pt idx="870">
                  <c:v>7.8323093086687407E-3</c:v>
                </c:pt>
                <c:pt idx="871">
                  <c:v>7.5609976676124201E-3</c:v>
                </c:pt>
                <c:pt idx="872">
                  <c:v>7.3778902226207003E-3</c:v>
                </c:pt>
                <c:pt idx="873">
                  <c:v>7.28968602655622E-3</c:v>
                </c:pt>
                <c:pt idx="874">
                  <c:v>7.1132776344289298E-3</c:v>
                </c:pt>
                <c:pt idx="875">
                  <c:v>6.8419659933742797E-3</c:v>
                </c:pt>
                <c:pt idx="876">
                  <c:v>6.48133364744385E-3</c:v>
                </c:pt>
                <c:pt idx="877">
                  <c:v>6.2993427112617599E-3</c:v>
                </c:pt>
                <c:pt idx="878">
                  <c:v>6.2100220063876499E-3</c:v>
                </c:pt>
                <c:pt idx="879">
                  <c:v>6.1218178103247299E-3</c:v>
                </c:pt>
                <c:pt idx="880">
                  <c:v>5.9387103653313397E-3</c:v>
                </c:pt>
                <c:pt idx="881">
                  <c:v>5.8505061692685203E-3</c:v>
                </c:pt>
                <c:pt idx="882">
                  <c:v>5.66739872427668E-3</c:v>
                </c:pt>
                <c:pt idx="883">
                  <c:v>5.5791945282122101E-3</c:v>
                </c:pt>
                <c:pt idx="884">
                  <c:v>5.4027861360865801E-3</c:v>
                </c:pt>
                <c:pt idx="885">
                  <c:v>5.3078828871575504E-3</c:v>
                </c:pt>
                <c:pt idx="886">
                  <c:v>5.1314744950302603E-3</c:v>
                </c:pt>
                <c:pt idx="887">
                  <c:v>4.8601628539740602E-3</c:v>
                </c:pt>
                <c:pt idx="888">
                  <c:v>4.7719586579111403E-3</c:v>
                </c:pt>
                <c:pt idx="889">
                  <c:v>4.5888512129177404E-3</c:v>
                </c:pt>
                <c:pt idx="890">
                  <c:v>4.3231221159178998E-3</c:v>
                </c:pt>
                <c:pt idx="891">
                  <c:v>4.0518104748616997E-3</c:v>
                </c:pt>
                <c:pt idx="892">
                  <c:v>3.9636062787988804E-3</c:v>
                </c:pt>
                <c:pt idx="893">
                  <c:v>3.7804988338054901E-3</c:v>
                </c:pt>
                <c:pt idx="894">
                  <c:v>3.6040904416782E-3</c:v>
                </c:pt>
                <c:pt idx="895">
                  <c:v>3.4209829966863601E-3</c:v>
                </c:pt>
                <c:pt idx="896">
                  <c:v>3.3327788006234402E-3</c:v>
                </c:pt>
                <c:pt idx="897">
                  <c:v>3.0614671595672301E-3</c:v>
                </c:pt>
                <c:pt idx="898">
                  <c:v>2.9721464546931201E-3</c:v>
                </c:pt>
                <c:pt idx="899">
                  <c:v>2.9721464546931201E-3</c:v>
                </c:pt>
                <c:pt idx="900">
                  <c:v>2.7890390097012898E-3</c:v>
                </c:pt>
                <c:pt idx="901">
                  <c:v>2.6126306175740001E-3</c:v>
                </c:pt>
                <c:pt idx="902">
                  <c:v>2.6126306175740001E-3</c:v>
                </c:pt>
                <c:pt idx="903">
                  <c:v>2.3413189765176799E-3</c:v>
                </c:pt>
                <c:pt idx="904">
                  <c:v>2.1582115315259601E-3</c:v>
                </c:pt>
                <c:pt idx="905">
                  <c:v>1.98180313939866E-3</c:v>
                </c:pt>
                <c:pt idx="906">
                  <c:v>1.7986956944068299E-3</c:v>
                </c:pt>
                <c:pt idx="907">
                  <c:v>1.62228730227954E-3</c:v>
                </c:pt>
                <c:pt idx="908">
                  <c:v>1.4391798572877001E-3</c:v>
                </c:pt>
                <c:pt idx="909">
                  <c:v>1.26165495634911E-3</c:v>
                </c:pt>
                <c:pt idx="910">
                  <c:v>1.1734507602863E-3</c:v>
                </c:pt>
                <c:pt idx="911">
                  <c:v>8.1393492316716998E-4</c:v>
                </c:pt>
                <c:pt idx="912">
                  <c:v>7.1903167423825699E-4</c:v>
                </c:pt>
                <c:pt idx="913">
                  <c:v>5.4262328211096599E-4</c:v>
                </c:pt>
                <c:pt idx="914">
                  <c:v>4.5441908604804099E-4</c:v>
                </c:pt>
                <c:pt idx="915">
                  <c:v>1.8310744499183701E-4</c:v>
                </c:pt>
                <c:pt idx="916">
                  <c:v>0</c:v>
                </c:pt>
                <c:pt idx="917">
                  <c:v>-1.7640839212718101E-4</c:v>
                </c:pt>
                <c:pt idx="918">
                  <c:v>0</c:v>
                </c:pt>
              </c:numCache>
            </c:numRef>
          </c:yVal>
          <c:smooth val="1"/>
          <c:extLst xmlns:c16r2="http://schemas.microsoft.com/office/drawing/2015/06/chart">
            <c:ext xmlns:c16="http://schemas.microsoft.com/office/drawing/2014/chart" uri="{C3380CC4-5D6E-409C-BE32-E72D297353CC}">
              <c16:uniqueId val="{00000001-1CF9-2441-923F-3C6E968AE0F9}"/>
            </c:ext>
          </c:extLst>
        </c:ser>
        <c:ser>
          <c:idx val="2"/>
          <c:order val="2"/>
          <c:tx>
            <c:v>100dpm</c:v>
          </c:tx>
          <c:marker>
            <c:symbol val="none"/>
          </c:marker>
          <c:xVal>
            <c:numRef>
              <c:f>'5OH'!$Z$6:$Z$464</c:f>
              <c:numCache>
                <c:formatCode>General</c:formatCode>
                <c:ptCount val="459"/>
                <c:pt idx="0">
                  <c:v>296.55099999999999</c:v>
                </c:pt>
                <c:pt idx="1">
                  <c:v>297.12799999999999</c:v>
                </c:pt>
                <c:pt idx="2">
                  <c:v>297.76900000000001</c:v>
                </c:pt>
                <c:pt idx="3">
                  <c:v>298.46800000000002</c:v>
                </c:pt>
                <c:pt idx="4">
                  <c:v>299.22399999999982</c:v>
                </c:pt>
                <c:pt idx="5">
                  <c:v>300.03800000000001</c:v>
                </c:pt>
                <c:pt idx="6">
                  <c:v>300.90899999999982</c:v>
                </c:pt>
                <c:pt idx="7">
                  <c:v>301.83</c:v>
                </c:pt>
                <c:pt idx="8">
                  <c:v>302.80099999999999</c:v>
                </c:pt>
                <c:pt idx="9">
                  <c:v>303.82100000000003</c:v>
                </c:pt>
                <c:pt idx="10">
                  <c:v>304.87900000000002</c:v>
                </c:pt>
                <c:pt idx="11">
                  <c:v>305.9769999999998</c:v>
                </c:pt>
                <c:pt idx="12">
                  <c:v>307.10699999999991</c:v>
                </c:pt>
                <c:pt idx="13">
                  <c:v>308.27199999999982</c:v>
                </c:pt>
                <c:pt idx="14">
                  <c:v>309.46899999999982</c:v>
                </c:pt>
                <c:pt idx="15">
                  <c:v>310.702</c:v>
                </c:pt>
                <c:pt idx="16">
                  <c:v>311.96199999999982</c:v>
                </c:pt>
                <c:pt idx="17">
                  <c:v>313.24400000000009</c:v>
                </c:pt>
                <c:pt idx="18">
                  <c:v>314.55099999999999</c:v>
                </c:pt>
                <c:pt idx="19">
                  <c:v>315.87700000000001</c:v>
                </c:pt>
                <c:pt idx="20">
                  <c:v>317.21300000000002</c:v>
                </c:pt>
                <c:pt idx="21">
                  <c:v>318.56599999999997</c:v>
                </c:pt>
                <c:pt idx="22">
                  <c:v>319.93900000000002</c:v>
                </c:pt>
                <c:pt idx="23">
                  <c:v>321.32799999999992</c:v>
                </c:pt>
                <c:pt idx="24">
                  <c:v>322.73599999999982</c:v>
                </c:pt>
                <c:pt idx="25">
                  <c:v>324.15600000000001</c:v>
                </c:pt>
                <c:pt idx="26">
                  <c:v>325.59199999999981</c:v>
                </c:pt>
                <c:pt idx="27">
                  <c:v>327.03800000000001</c:v>
                </c:pt>
                <c:pt idx="28">
                  <c:v>328.49400000000003</c:v>
                </c:pt>
                <c:pt idx="29">
                  <c:v>329.96</c:v>
                </c:pt>
                <c:pt idx="30">
                  <c:v>331.4339999999998</c:v>
                </c:pt>
                <c:pt idx="31">
                  <c:v>332.92</c:v>
                </c:pt>
                <c:pt idx="32">
                  <c:v>334.41799999999978</c:v>
                </c:pt>
                <c:pt idx="33">
                  <c:v>335.92500000000001</c:v>
                </c:pt>
                <c:pt idx="34">
                  <c:v>337.43599999999992</c:v>
                </c:pt>
                <c:pt idx="35">
                  <c:v>338.95400000000001</c:v>
                </c:pt>
                <c:pt idx="36">
                  <c:v>340.48399999999981</c:v>
                </c:pt>
                <c:pt idx="37">
                  <c:v>342.02199999999982</c:v>
                </c:pt>
                <c:pt idx="38">
                  <c:v>343.57100000000003</c:v>
                </c:pt>
                <c:pt idx="39">
                  <c:v>345.12200000000001</c:v>
                </c:pt>
                <c:pt idx="40">
                  <c:v>346.67399999999992</c:v>
                </c:pt>
                <c:pt idx="41">
                  <c:v>348.23</c:v>
                </c:pt>
                <c:pt idx="42">
                  <c:v>349.78199999999981</c:v>
                </c:pt>
                <c:pt idx="43">
                  <c:v>351.33499999999992</c:v>
                </c:pt>
                <c:pt idx="44">
                  <c:v>352.89100000000002</c:v>
                </c:pt>
                <c:pt idx="45">
                  <c:v>354.452</c:v>
                </c:pt>
                <c:pt idx="46">
                  <c:v>356.012</c:v>
                </c:pt>
                <c:pt idx="47">
                  <c:v>357.56200000000001</c:v>
                </c:pt>
                <c:pt idx="48">
                  <c:v>359.11400000000009</c:v>
                </c:pt>
                <c:pt idx="49">
                  <c:v>360.67200000000008</c:v>
                </c:pt>
                <c:pt idx="50">
                  <c:v>362.23099999999982</c:v>
                </c:pt>
                <c:pt idx="51">
                  <c:v>363.78199999999981</c:v>
                </c:pt>
                <c:pt idx="52">
                  <c:v>365.34199999999993</c:v>
                </c:pt>
                <c:pt idx="53">
                  <c:v>366.90599999999978</c:v>
                </c:pt>
                <c:pt idx="54">
                  <c:v>368.46299999999991</c:v>
                </c:pt>
                <c:pt idx="55">
                  <c:v>370.017</c:v>
                </c:pt>
                <c:pt idx="56">
                  <c:v>371.56599999999997</c:v>
                </c:pt>
                <c:pt idx="57">
                  <c:v>373.11599999999999</c:v>
                </c:pt>
                <c:pt idx="58">
                  <c:v>374.66500000000002</c:v>
                </c:pt>
                <c:pt idx="59">
                  <c:v>376.209</c:v>
                </c:pt>
                <c:pt idx="60">
                  <c:v>377.75799999999992</c:v>
                </c:pt>
                <c:pt idx="61">
                  <c:v>379.31099999999998</c:v>
                </c:pt>
                <c:pt idx="62">
                  <c:v>380.87299999999999</c:v>
                </c:pt>
                <c:pt idx="63">
                  <c:v>382.43099999999981</c:v>
                </c:pt>
                <c:pt idx="64">
                  <c:v>383.98799999999977</c:v>
                </c:pt>
                <c:pt idx="65">
                  <c:v>385.54899999999992</c:v>
                </c:pt>
                <c:pt idx="66">
                  <c:v>387.10899999999992</c:v>
                </c:pt>
                <c:pt idx="67">
                  <c:v>388.66899999999993</c:v>
                </c:pt>
                <c:pt idx="68">
                  <c:v>390.23399999999981</c:v>
                </c:pt>
                <c:pt idx="69">
                  <c:v>391.815</c:v>
                </c:pt>
                <c:pt idx="70">
                  <c:v>393.46699999999981</c:v>
                </c:pt>
                <c:pt idx="71">
                  <c:v>395.17099999999999</c:v>
                </c:pt>
                <c:pt idx="72">
                  <c:v>396.90800000000002</c:v>
                </c:pt>
                <c:pt idx="73">
                  <c:v>398.65899999999999</c:v>
                </c:pt>
                <c:pt idx="74">
                  <c:v>400.41500000000002</c:v>
                </c:pt>
                <c:pt idx="75">
                  <c:v>402.16800000000001</c:v>
                </c:pt>
                <c:pt idx="76">
                  <c:v>403.91999999999979</c:v>
                </c:pt>
                <c:pt idx="77">
                  <c:v>405.67399999999992</c:v>
                </c:pt>
                <c:pt idx="78">
                  <c:v>407.43299999999982</c:v>
                </c:pt>
                <c:pt idx="79">
                  <c:v>409.19399999999979</c:v>
                </c:pt>
                <c:pt idx="80">
                  <c:v>410.95400000000001</c:v>
                </c:pt>
                <c:pt idx="81">
                  <c:v>412.71299999999991</c:v>
                </c:pt>
                <c:pt idx="82">
                  <c:v>414.47</c:v>
                </c:pt>
                <c:pt idx="83">
                  <c:v>416.22800000000001</c:v>
                </c:pt>
                <c:pt idx="84">
                  <c:v>417.98099999999982</c:v>
                </c:pt>
                <c:pt idx="85">
                  <c:v>419.73500000000001</c:v>
                </c:pt>
                <c:pt idx="86">
                  <c:v>421.48500000000001</c:v>
                </c:pt>
                <c:pt idx="87">
                  <c:v>423.23799999999977</c:v>
                </c:pt>
                <c:pt idx="88">
                  <c:v>424.99499999999978</c:v>
                </c:pt>
                <c:pt idx="89">
                  <c:v>426.74900000000002</c:v>
                </c:pt>
                <c:pt idx="90">
                  <c:v>428.49599999999981</c:v>
                </c:pt>
                <c:pt idx="91">
                  <c:v>430.24599999999992</c:v>
                </c:pt>
                <c:pt idx="92">
                  <c:v>431.99499999999978</c:v>
                </c:pt>
                <c:pt idx="93">
                  <c:v>433.73899999999998</c:v>
                </c:pt>
                <c:pt idx="94">
                  <c:v>435.48299999999978</c:v>
                </c:pt>
                <c:pt idx="95">
                  <c:v>437.22199999999981</c:v>
                </c:pt>
                <c:pt idx="96">
                  <c:v>438.95299999999992</c:v>
                </c:pt>
                <c:pt idx="97">
                  <c:v>440.68599999999998</c:v>
                </c:pt>
                <c:pt idx="98">
                  <c:v>442.41599999999983</c:v>
                </c:pt>
                <c:pt idx="99">
                  <c:v>444.14800000000002</c:v>
                </c:pt>
                <c:pt idx="100">
                  <c:v>445.87799999999999</c:v>
                </c:pt>
                <c:pt idx="101">
                  <c:v>447.60699999999991</c:v>
                </c:pt>
                <c:pt idx="102">
                  <c:v>449.33799999999991</c:v>
                </c:pt>
                <c:pt idx="103">
                  <c:v>451.06200000000001</c:v>
                </c:pt>
                <c:pt idx="104">
                  <c:v>452.77600000000001</c:v>
                </c:pt>
                <c:pt idx="105">
                  <c:v>454.47899999999998</c:v>
                </c:pt>
                <c:pt idx="106">
                  <c:v>456.18</c:v>
                </c:pt>
                <c:pt idx="107">
                  <c:v>457.875</c:v>
                </c:pt>
                <c:pt idx="108">
                  <c:v>459.57</c:v>
                </c:pt>
                <c:pt idx="109">
                  <c:v>461.262</c:v>
                </c:pt>
                <c:pt idx="110">
                  <c:v>462.952</c:v>
                </c:pt>
                <c:pt idx="111">
                  <c:v>464.64</c:v>
                </c:pt>
                <c:pt idx="112">
                  <c:v>466.33100000000002</c:v>
                </c:pt>
                <c:pt idx="113">
                  <c:v>468.024</c:v>
                </c:pt>
                <c:pt idx="114">
                  <c:v>469.71</c:v>
                </c:pt>
                <c:pt idx="115">
                  <c:v>471.39400000000001</c:v>
                </c:pt>
                <c:pt idx="116">
                  <c:v>473.08</c:v>
                </c:pt>
                <c:pt idx="117">
                  <c:v>474.77099999999979</c:v>
                </c:pt>
                <c:pt idx="118">
                  <c:v>476.45699999999982</c:v>
                </c:pt>
                <c:pt idx="119">
                  <c:v>478.137</c:v>
                </c:pt>
                <c:pt idx="120">
                  <c:v>479.81200000000001</c:v>
                </c:pt>
                <c:pt idx="121">
                  <c:v>481.49099999999981</c:v>
                </c:pt>
                <c:pt idx="122">
                  <c:v>483.173</c:v>
                </c:pt>
                <c:pt idx="123">
                  <c:v>484.85300000000001</c:v>
                </c:pt>
                <c:pt idx="124">
                  <c:v>486.53300000000002</c:v>
                </c:pt>
                <c:pt idx="125">
                  <c:v>488.214</c:v>
                </c:pt>
                <c:pt idx="126">
                  <c:v>489.9</c:v>
                </c:pt>
                <c:pt idx="127">
                  <c:v>491.59100000000001</c:v>
                </c:pt>
                <c:pt idx="128">
                  <c:v>493.28599999999977</c:v>
                </c:pt>
                <c:pt idx="129">
                  <c:v>494.98099999999982</c:v>
                </c:pt>
                <c:pt idx="130">
                  <c:v>496.67500000000001</c:v>
                </c:pt>
                <c:pt idx="131">
                  <c:v>498.37299999999999</c:v>
                </c:pt>
                <c:pt idx="132">
                  <c:v>500.06899999999979</c:v>
                </c:pt>
                <c:pt idx="133">
                  <c:v>501.77099999999979</c:v>
                </c:pt>
                <c:pt idx="134">
                  <c:v>503.47500000000002</c:v>
                </c:pt>
                <c:pt idx="135">
                  <c:v>505.178</c:v>
                </c:pt>
                <c:pt idx="136">
                  <c:v>506.88200000000001</c:v>
                </c:pt>
                <c:pt idx="137">
                  <c:v>508.59100000000001</c:v>
                </c:pt>
                <c:pt idx="138">
                  <c:v>510.29399999999981</c:v>
                </c:pt>
                <c:pt idx="139">
                  <c:v>511.99900000000002</c:v>
                </c:pt>
                <c:pt idx="140">
                  <c:v>513.69799999999998</c:v>
                </c:pt>
                <c:pt idx="141">
                  <c:v>515.39599999999996</c:v>
                </c:pt>
                <c:pt idx="142">
                  <c:v>517.09500000000003</c:v>
                </c:pt>
                <c:pt idx="143">
                  <c:v>518.79499999999996</c:v>
                </c:pt>
                <c:pt idx="144">
                  <c:v>520.495</c:v>
                </c:pt>
                <c:pt idx="145">
                  <c:v>522.19200000000001</c:v>
                </c:pt>
                <c:pt idx="146">
                  <c:v>523.88800000000003</c:v>
                </c:pt>
                <c:pt idx="147">
                  <c:v>525.59400000000005</c:v>
                </c:pt>
                <c:pt idx="148">
                  <c:v>527.29999999999995</c:v>
                </c:pt>
                <c:pt idx="149">
                  <c:v>529.00599999999997</c:v>
                </c:pt>
                <c:pt idx="150">
                  <c:v>530.71800000000007</c:v>
                </c:pt>
                <c:pt idx="151">
                  <c:v>532.43399999999997</c:v>
                </c:pt>
                <c:pt idx="152">
                  <c:v>534.14699999999971</c:v>
                </c:pt>
                <c:pt idx="153">
                  <c:v>535.86300000000006</c:v>
                </c:pt>
                <c:pt idx="154">
                  <c:v>537.58500000000004</c:v>
                </c:pt>
                <c:pt idx="155">
                  <c:v>539.31099999999969</c:v>
                </c:pt>
                <c:pt idx="156">
                  <c:v>541.03800000000001</c:v>
                </c:pt>
                <c:pt idx="157">
                  <c:v>542.76</c:v>
                </c:pt>
                <c:pt idx="158">
                  <c:v>544.46899999999982</c:v>
                </c:pt>
                <c:pt idx="159">
                  <c:v>546.16899999999998</c:v>
                </c:pt>
                <c:pt idx="160">
                  <c:v>547.86099999999976</c:v>
                </c:pt>
                <c:pt idx="161">
                  <c:v>549.54399999999998</c:v>
                </c:pt>
                <c:pt idx="162">
                  <c:v>551.21500000000003</c:v>
                </c:pt>
                <c:pt idx="163">
                  <c:v>552.88</c:v>
                </c:pt>
                <c:pt idx="164">
                  <c:v>554.54</c:v>
                </c:pt>
                <c:pt idx="165">
                  <c:v>556.20500000000004</c:v>
                </c:pt>
                <c:pt idx="166">
                  <c:v>557.87300000000005</c:v>
                </c:pt>
                <c:pt idx="167">
                  <c:v>559.54399999999998</c:v>
                </c:pt>
                <c:pt idx="168">
                  <c:v>561.22400000000005</c:v>
                </c:pt>
                <c:pt idx="169">
                  <c:v>562.90800000000002</c:v>
                </c:pt>
                <c:pt idx="170">
                  <c:v>564.59500000000003</c:v>
                </c:pt>
                <c:pt idx="171">
                  <c:v>566.28600000000006</c:v>
                </c:pt>
                <c:pt idx="172">
                  <c:v>567.97199999999998</c:v>
                </c:pt>
                <c:pt idx="173">
                  <c:v>569.654</c:v>
                </c:pt>
                <c:pt idx="174">
                  <c:v>571.34099999999978</c:v>
                </c:pt>
                <c:pt idx="175">
                  <c:v>573.03</c:v>
                </c:pt>
                <c:pt idx="176">
                  <c:v>574.72500000000002</c:v>
                </c:pt>
                <c:pt idx="177">
                  <c:v>576.42499999999973</c:v>
                </c:pt>
                <c:pt idx="178">
                  <c:v>578.12200000000007</c:v>
                </c:pt>
                <c:pt idx="179">
                  <c:v>579.8209999999998</c:v>
                </c:pt>
                <c:pt idx="180">
                  <c:v>581.52099999999996</c:v>
                </c:pt>
                <c:pt idx="181">
                  <c:v>583.21500000000003</c:v>
                </c:pt>
                <c:pt idx="182">
                  <c:v>584.91000000000008</c:v>
                </c:pt>
                <c:pt idx="183">
                  <c:v>586.60900000000004</c:v>
                </c:pt>
                <c:pt idx="184">
                  <c:v>588.31499999999983</c:v>
                </c:pt>
                <c:pt idx="185">
                  <c:v>590.024</c:v>
                </c:pt>
                <c:pt idx="186">
                  <c:v>591.73099999999999</c:v>
                </c:pt>
                <c:pt idx="187">
                  <c:v>593.43699999999978</c:v>
                </c:pt>
                <c:pt idx="188">
                  <c:v>595.14400000000001</c:v>
                </c:pt>
                <c:pt idx="189">
                  <c:v>596.84599999999978</c:v>
                </c:pt>
                <c:pt idx="190">
                  <c:v>598.54399999999998</c:v>
                </c:pt>
                <c:pt idx="191">
                  <c:v>600.24099999999999</c:v>
                </c:pt>
                <c:pt idx="192">
                  <c:v>601.93399999999997</c:v>
                </c:pt>
                <c:pt idx="193">
                  <c:v>603.6279999999997</c:v>
                </c:pt>
                <c:pt idx="194">
                  <c:v>605.32799999999975</c:v>
                </c:pt>
                <c:pt idx="195">
                  <c:v>607.02800000000002</c:v>
                </c:pt>
                <c:pt idx="196">
                  <c:v>608.72500000000002</c:v>
                </c:pt>
                <c:pt idx="197">
                  <c:v>610.41599999999971</c:v>
                </c:pt>
                <c:pt idx="198">
                  <c:v>612.11300000000006</c:v>
                </c:pt>
                <c:pt idx="199">
                  <c:v>613.81699999999978</c:v>
                </c:pt>
                <c:pt idx="200">
                  <c:v>615.52499999999998</c:v>
                </c:pt>
                <c:pt idx="201">
                  <c:v>617.23800000000006</c:v>
                </c:pt>
                <c:pt idx="202">
                  <c:v>618.9549999999997</c:v>
                </c:pt>
                <c:pt idx="203">
                  <c:v>620.68000000000006</c:v>
                </c:pt>
                <c:pt idx="204">
                  <c:v>622.40599999999972</c:v>
                </c:pt>
                <c:pt idx="205">
                  <c:v>624.1279999999997</c:v>
                </c:pt>
                <c:pt idx="206">
                  <c:v>625.85099999999977</c:v>
                </c:pt>
                <c:pt idx="207">
                  <c:v>627.572</c:v>
                </c:pt>
                <c:pt idx="208">
                  <c:v>629.29600000000005</c:v>
                </c:pt>
                <c:pt idx="209">
                  <c:v>631.01900000000001</c:v>
                </c:pt>
                <c:pt idx="210">
                  <c:v>632.73299999999972</c:v>
                </c:pt>
                <c:pt idx="211">
                  <c:v>634.4549999999997</c:v>
                </c:pt>
                <c:pt idx="212">
                  <c:v>636.18600000000004</c:v>
                </c:pt>
                <c:pt idx="213">
                  <c:v>637.91599999999971</c:v>
                </c:pt>
                <c:pt idx="214">
                  <c:v>639.64400000000001</c:v>
                </c:pt>
                <c:pt idx="215">
                  <c:v>641.37200000000007</c:v>
                </c:pt>
                <c:pt idx="216">
                  <c:v>643.09300000000007</c:v>
                </c:pt>
                <c:pt idx="217">
                  <c:v>644.81299999999976</c:v>
                </c:pt>
                <c:pt idx="218">
                  <c:v>646.52699999999982</c:v>
                </c:pt>
                <c:pt idx="219">
                  <c:v>648.23800000000006</c:v>
                </c:pt>
                <c:pt idx="220">
                  <c:v>649.94399999999996</c:v>
                </c:pt>
                <c:pt idx="221">
                  <c:v>651.64599999999996</c:v>
                </c:pt>
                <c:pt idx="222">
                  <c:v>653.34399999999982</c:v>
                </c:pt>
                <c:pt idx="223">
                  <c:v>655.04199999999969</c:v>
                </c:pt>
                <c:pt idx="224">
                  <c:v>656.73700000000008</c:v>
                </c:pt>
                <c:pt idx="225">
                  <c:v>658.43399999999997</c:v>
                </c:pt>
                <c:pt idx="226">
                  <c:v>660.12599999999998</c:v>
                </c:pt>
                <c:pt idx="227">
                  <c:v>661.81299999999976</c:v>
                </c:pt>
                <c:pt idx="228">
                  <c:v>663.49900000000002</c:v>
                </c:pt>
                <c:pt idx="229">
                  <c:v>665.18299999999999</c:v>
                </c:pt>
                <c:pt idx="230">
                  <c:v>666.87099999999998</c:v>
                </c:pt>
                <c:pt idx="231">
                  <c:v>668.5509999999997</c:v>
                </c:pt>
                <c:pt idx="232">
                  <c:v>670.23</c:v>
                </c:pt>
                <c:pt idx="233">
                  <c:v>671.90499999999997</c:v>
                </c:pt>
                <c:pt idx="234">
                  <c:v>673.57299999999998</c:v>
                </c:pt>
                <c:pt idx="235">
                  <c:v>675.24</c:v>
                </c:pt>
                <c:pt idx="236">
                  <c:v>676.91800000000001</c:v>
                </c:pt>
                <c:pt idx="237">
                  <c:v>678.59799999999996</c:v>
                </c:pt>
                <c:pt idx="238">
                  <c:v>680.28300000000002</c:v>
                </c:pt>
                <c:pt idx="239">
                  <c:v>681.97</c:v>
                </c:pt>
                <c:pt idx="240">
                  <c:v>683.66399999999999</c:v>
                </c:pt>
                <c:pt idx="241">
                  <c:v>685.35199999999975</c:v>
                </c:pt>
                <c:pt idx="242">
                  <c:v>687.04</c:v>
                </c:pt>
                <c:pt idx="243">
                  <c:v>688.73599999999999</c:v>
                </c:pt>
                <c:pt idx="244">
                  <c:v>690.43599999999969</c:v>
                </c:pt>
                <c:pt idx="245">
                  <c:v>692.14400000000001</c:v>
                </c:pt>
                <c:pt idx="246">
                  <c:v>693.85399999999981</c:v>
                </c:pt>
                <c:pt idx="247">
                  <c:v>695.56199999999978</c:v>
                </c:pt>
                <c:pt idx="248">
                  <c:v>697.26800000000003</c:v>
                </c:pt>
                <c:pt idx="249">
                  <c:v>698.97199999999998</c:v>
                </c:pt>
                <c:pt idx="250">
                  <c:v>700.67200000000003</c:v>
                </c:pt>
                <c:pt idx="251">
                  <c:v>702.3689999999998</c:v>
                </c:pt>
                <c:pt idx="252">
                  <c:v>704.06699999999978</c:v>
                </c:pt>
                <c:pt idx="253">
                  <c:v>705.77300000000002</c:v>
                </c:pt>
                <c:pt idx="254">
                  <c:v>707.47900000000004</c:v>
                </c:pt>
                <c:pt idx="255">
                  <c:v>709.17899999999997</c:v>
                </c:pt>
                <c:pt idx="256">
                  <c:v>710.88</c:v>
                </c:pt>
                <c:pt idx="257">
                  <c:v>712.57899999999995</c:v>
                </c:pt>
                <c:pt idx="258">
                  <c:v>714.27499999999998</c:v>
                </c:pt>
                <c:pt idx="259">
                  <c:v>715.97199999999998</c:v>
                </c:pt>
                <c:pt idx="260">
                  <c:v>717.67499999999995</c:v>
                </c:pt>
                <c:pt idx="261">
                  <c:v>719.38200000000006</c:v>
                </c:pt>
                <c:pt idx="262">
                  <c:v>721.08900000000006</c:v>
                </c:pt>
                <c:pt idx="263">
                  <c:v>722.8009999999997</c:v>
                </c:pt>
                <c:pt idx="264">
                  <c:v>724.50900000000001</c:v>
                </c:pt>
                <c:pt idx="265">
                  <c:v>726.21400000000006</c:v>
                </c:pt>
                <c:pt idx="266">
                  <c:v>727.92099999999982</c:v>
                </c:pt>
                <c:pt idx="267">
                  <c:v>729.63599999999997</c:v>
                </c:pt>
                <c:pt idx="268">
                  <c:v>731.34799999999962</c:v>
                </c:pt>
                <c:pt idx="269">
                  <c:v>733.05399999999997</c:v>
                </c:pt>
                <c:pt idx="270">
                  <c:v>734.76299999999969</c:v>
                </c:pt>
                <c:pt idx="271">
                  <c:v>736.47299999999996</c:v>
                </c:pt>
                <c:pt idx="272">
                  <c:v>738.18299999999999</c:v>
                </c:pt>
                <c:pt idx="273">
                  <c:v>739.89100000000008</c:v>
                </c:pt>
                <c:pt idx="274">
                  <c:v>741.59900000000005</c:v>
                </c:pt>
                <c:pt idx="275">
                  <c:v>743.30799999999977</c:v>
                </c:pt>
                <c:pt idx="276">
                  <c:v>745.01499999999999</c:v>
                </c:pt>
                <c:pt idx="277">
                  <c:v>746.71699999999998</c:v>
                </c:pt>
                <c:pt idx="278">
                  <c:v>748.42000000000007</c:v>
                </c:pt>
                <c:pt idx="279">
                  <c:v>750.12</c:v>
                </c:pt>
                <c:pt idx="280">
                  <c:v>751.82199999999978</c:v>
                </c:pt>
                <c:pt idx="281">
                  <c:v>753.53</c:v>
                </c:pt>
                <c:pt idx="282">
                  <c:v>755.24</c:v>
                </c:pt>
                <c:pt idx="283">
                  <c:v>756.96299999999974</c:v>
                </c:pt>
                <c:pt idx="284">
                  <c:v>758.69900000000007</c:v>
                </c:pt>
                <c:pt idx="285">
                  <c:v>760.43799999999976</c:v>
                </c:pt>
                <c:pt idx="286">
                  <c:v>762.17700000000002</c:v>
                </c:pt>
                <c:pt idx="287">
                  <c:v>763.91599999999971</c:v>
                </c:pt>
                <c:pt idx="288">
                  <c:v>765.65800000000002</c:v>
                </c:pt>
                <c:pt idx="289">
                  <c:v>767.40199999999982</c:v>
                </c:pt>
                <c:pt idx="290">
                  <c:v>769.14599999999996</c:v>
                </c:pt>
                <c:pt idx="291">
                  <c:v>770.89</c:v>
                </c:pt>
                <c:pt idx="292">
                  <c:v>772.63400000000001</c:v>
                </c:pt>
                <c:pt idx="293">
                  <c:v>774.37699999999973</c:v>
                </c:pt>
                <c:pt idx="294">
                  <c:v>776.11900000000003</c:v>
                </c:pt>
                <c:pt idx="295">
                  <c:v>777.84199999999976</c:v>
                </c:pt>
                <c:pt idx="296">
                  <c:v>779.52800000000002</c:v>
                </c:pt>
                <c:pt idx="297">
                  <c:v>781.17200000000003</c:v>
                </c:pt>
                <c:pt idx="298">
                  <c:v>782.80899999999997</c:v>
                </c:pt>
                <c:pt idx="299">
                  <c:v>784.51600000000008</c:v>
                </c:pt>
                <c:pt idx="300">
                  <c:v>786.29200000000003</c:v>
                </c:pt>
                <c:pt idx="301">
                  <c:v>788.09500000000003</c:v>
                </c:pt>
                <c:pt idx="302">
                  <c:v>789.899</c:v>
                </c:pt>
                <c:pt idx="303">
                  <c:v>791.69899999999996</c:v>
                </c:pt>
                <c:pt idx="304">
                  <c:v>793.48</c:v>
                </c:pt>
                <c:pt idx="305">
                  <c:v>795.25</c:v>
                </c:pt>
                <c:pt idx="306">
                  <c:v>797.01499999999999</c:v>
                </c:pt>
                <c:pt idx="307">
                  <c:v>798.77200000000005</c:v>
                </c:pt>
                <c:pt idx="308">
                  <c:v>800.52099999999996</c:v>
                </c:pt>
                <c:pt idx="309">
                  <c:v>802.27599999999995</c:v>
                </c:pt>
                <c:pt idx="310">
                  <c:v>804.03599999999972</c:v>
                </c:pt>
                <c:pt idx="311">
                  <c:v>805.80099999999982</c:v>
                </c:pt>
                <c:pt idx="312">
                  <c:v>807.57</c:v>
                </c:pt>
                <c:pt idx="313">
                  <c:v>809.34599999999978</c:v>
                </c:pt>
                <c:pt idx="314">
                  <c:v>811.11800000000005</c:v>
                </c:pt>
                <c:pt idx="315">
                  <c:v>812.89</c:v>
                </c:pt>
                <c:pt idx="316">
                  <c:v>814.66</c:v>
                </c:pt>
                <c:pt idx="317">
                  <c:v>816.42599999999982</c:v>
                </c:pt>
                <c:pt idx="318">
                  <c:v>818.19299999999998</c:v>
                </c:pt>
                <c:pt idx="319">
                  <c:v>819.96599999999978</c:v>
                </c:pt>
                <c:pt idx="320">
                  <c:v>821.74599999999998</c:v>
                </c:pt>
                <c:pt idx="321">
                  <c:v>823.53199999999981</c:v>
                </c:pt>
                <c:pt idx="322">
                  <c:v>825.31699999999978</c:v>
                </c:pt>
                <c:pt idx="323">
                  <c:v>827.1</c:v>
                </c:pt>
                <c:pt idx="324">
                  <c:v>828.88699999999972</c:v>
                </c:pt>
                <c:pt idx="325">
                  <c:v>830.673</c:v>
                </c:pt>
                <c:pt idx="326">
                  <c:v>832.46799999999962</c:v>
                </c:pt>
                <c:pt idx="327">
                  <c:v>834.26099999999997</c:v>
                </c:pt>
                <c:pt idx="328">
                  <c:v>836.05099999999982</c:v>
                </c:pt>
                <c:pt idx="329">
                  <c:v>837.84599999999978</c:v>
                </c:pt>
                <c:pt idx="330">
                  <c:v>839.64</c:v>
                </c:pt>
                <c:pt idx="331">
                  <c:v>841.43699999999978</c:v>
                </c:pt>
                <c:pt idx="332">
                  <c:v>843.23199999999997</c:v>
                </c:pt>
                <c:pt idx="333">
                  <c:v>845.02499999999998</c:v>
                </c:pt>
                <c:pt idx="334">
                  <c:v>846.81799999999976</c:v>
                </c:pt>
                <c:pt idx="335">
                  <c:v>848.60799999999972</c:v>
                </c:pt>
                <c:pt idx="336">
                  <c:v>850.4</c:v>
                </c:pt>
                <c:pt idx="337">
                  <c:v>852.19799999999998</c:v>
                </c:pt>
                <c:pt idx="338">
                  <c:v>853.99800000000005</c:v>
                </c:pt>
                <c:pt idx="339">
                  <c:v>855.79600000000005</c:v>
                </c:pt>
                <c:pt idx="340">
                  <c:v>857.58399999999995</c:v>
                </c:pt>
                <c:pt idx="341">
                  <c:v>859.37300000000005</c:v>
                </c:pt>
                <c:pt idx="342">
                  <c:v>861.17200000000003</c:v>
                </c:pt>
                <c:pt idx="343">
                  <c:v>862.97199999999998</c:v>
                </c:pt>
                <c:pt idx="344">
                  <c:v>864.77599999999995</c:v>
                </c:pt>
                <c:pt idx="345">
                  <c:v>866.6</c:v>
                </c:pt>
                <c:pt idx="346">
                  <c:v>868.43999999999983</c:v>
                </c:pt>
                <c:pt idx="347">
                  <c:v>870.29499999999996</c:v>
                </c:pt>
                <c:pt idx="348">
                  <c:v>872.15899999999999</c:v>
                </c:pt>
                <c:pt idx="349">
                  <c:v>874.03099999999972</c:v>
                </c:pt>
                <c:pt idx="350">
                  <c:v>875.91800000000001</c:v>
                </c:pt>
                <c:pt idx="351">
                  <c:v>877.81899999999996</c:v>
                </c:pt>
                <c:pt idx="352">
                  <c:v>879.70600000000002</c:v>
                </c:pt>
                <c:pt idx="353">
                  <c:v>881.58900000000006</c:v>
                </c:pt>
                <c:pt idx="354">
                  <c:v>883.47199999999998</c:v>
                </c:pt>
                <c:pt idx="355">
                  <c:v>885.3499999999998</c:v>
                </c:pt>
                <c:pt idx="356">
                  <c:v>887.22199999999998</c:v>
                </c:pt>
                <c:pt idx="357">
                  <c:v>889.09699999999998</c:v>
                </c:pt>
                <c:pt idx="358">
                  <c:v>890.98699999999997</c:v>
                </c:pt>
                <c:pt idx="359">
                  <c:v>892.87900000000002</c:v>
                </c:pt>
                <c:pt idx="360">
                  <c:v>894.77800000000002</c:v>
                </c:pt>
                <c:pt idx="361">
                  <c:v>896.68200000000002</c:v>
                </c:pt>
                <c:pt idx="362">
                  <c:v>898.58600000000001</c:v>
                </c:pt>
                <c:pt idx="363">
                  <c:v>900.48099999999999</c:v>
                </c:pt>
                <c:pt idx="364">
                  <c:v>902.37599999999998</c:v>
                </c:pt>
                <c:pt idx="365">
                  <c:v>904.27</c:v>
                </c:pt>
                <c:pt idx="366">
                  <c:v>906.17</c:v>
                </c:pt>
                <c:pt idx="367">
                  <c:v>908.08</c:v>
                </c:pt>
                <c:pt idx="368">
                  <c:v>909.995</c:v>
                </c:pt>
                <c:pt idx="369">
                  <c:v>911.91800000000001</c:v>
                </c:pt>
                <c:pt idx="370">
                  <c:v>913.83799999999974</c:v>
                </c:pt>
                <c:pt idx="371">
                  <c:v>915.75300000000004</c:v>
                </c:pt>
                <c:pt idx="372">
                  <c:v>917.66199999999981</c:v>
                </c:pt>
                <c:pt idx="373">
                  <c:v>919.57100000000003</c:v>
                </c:pt>
                <c:pt idx="374">
                  <c:v>921.48</c:v>
                </c:pt>
                <c:pt idx="375">
                  <c:v>923.399</c:v>
                </c:pt>
                <c:pt idx="376">
                  <c:v>925.32199999999978</c:v>
                </c:pt>
                <c:pt idx="377">
                  <c:v>927.25199999999973</c:v>
                </c:pt>
                <c:pt idx="378">
                  <c:v>929.18200000000002</c:v>
                </c:pt>
                <c:pt idx="379">
                  <c:v>931.10799999999972</c:v>
                </c:pt>
                <c:pt idx="380">
                  <c:v>933.03499999999997</c:v>
                </c:pt>
                <c:pt idx="381">
                  <c:v>934.97</c:v>
                </c:pt>
                <c:pt idx="382">
                  <c:v>936.91199999999981</c:v>
                </c:pt>
                <c:pt idx="383">
                  <c:v>938.85799999999949</c:v>
                </c:pt>
                <c:pt idx="384">
                  <c:v>940.8</c:v>
                </c:pt>
                <c:pt idx="385">
                  <c:v>942.74099999999999</c:v>
                </c:pt>
                <c:pt idx="386">
                  <c:v>944.63199999999972</c:v>
                </c:pt>
                <c:pt idx="387">
                  <c:v>946.49</c:v>
                </c:pt>
                <c:pt idx="388">
                  <c:v>948.32899999999972</c:v>
                </c:pt>
                <c:pt idx="389">
                  <c:v>950.16</c:v>
                </c:pt>
                <c:pt idx="390">
                  <c:v>951.98199999999997</c:v>
                </c:pt>
                <c:pt idx="391">
                  <c:v>953.80199999999979</c:v>
                </c:pt>
                <c:pt idx="392">
                  <c:v>955.62699999999973</c:v>
                </c:pt>
                <c:pt idx="393">
                  <c:v>957.46699999999976</c:v>
                </c:pt>
                <c:pt idx="394">
                  <c:v>959.30599999999981</c:v>
                </c:pt>
                <c:pt idx="395">
                  <c:v>961.149</c:v>
                </c:pt>
                <c:pt idx="396">
                  <c:v>962.98299999999972</c:v>
                </c:pt>
                <c:pt idx="397">
                  <c:v>964.81899999999996</c:v>
                </c:pt>
                <c:pt idx="398">
                  <c:v>966.65699999999981</c:v>
                </c:pt>
                <c:pt idx="399">
                  <c:v>968.49800000000005</c:v>
                </c:pt>
                <c:pt idx="400">
                  <c:v>970.33599999999979</c:v>
                </c:pt>
                <c:pt idx="401">
                  <c:v>972.16800000000001</c:v>
                </c:pt>
                <c:pt idx="402">
                  <c:v>973.98</c:v>
                </c:pt>
                <c:pt idx="403">
                  <c:v>975.77700000000004</c:v>
                </c:pt>
                <c:pt idx="404">
                  <c:v>977.56799999999976</c:v>
                </c:pt>
                <c:pt idx="405">
                  <c:v>979.34799999999962</c:v>
                </c:pt>
                <c:pt idx="406">
                  <c:v>981.11599999999999</c:v>
                </c:pt>
                <c:pt idx="407">
                  <c:v>982.875</c:v>
                </c:pt>
                <c:pt idx="408">
                  <c:v>984.62400000000002</c:v>
                </c:pt>
                <c:pt idx="409">
                  <c:v>986.36799999999971</c:v>
                </c:pt>
                <c:pt idx="410">
                  <c:v>988.10599999999999</c:v>
                </c:pt>
                <c:pt idx="411">
                  <c:v>989.87599999999998</c:v>
                </c:pt>
                <c:pt idx="412">
                  <c:v>991.74599999999998</c:v>
                </c:pt>
                <c:pt idx="413">
                  <c:v>993.673</c:v>
                </c:pt>
                <c:pt idx="414">
                  <c:v>995.62099999999998</c:v>
                </c:pt>
                <c:pt idx="415">
                  <c:v>997.59100000000001</c:v>
                </c:pt>
                <c:pt idx="416">
                  <c:v>999.56899999999996</c:v>
                </c:pt>
                <c:pt idx="417">
                  <c:v>1001.548</c:v>
                </c:pt>
                <c:pt idx="418">
                  <c:v>1003.529</c:v>
                </c:pt>
                <c:pt idx="419">
                  <c:v>1005.513</c:v>
                </c:pt>
                <c:pt idx="420">
                  <c:v>1007.489</c:v>
                </c:pt>
                <c:pt idx="421">
                  <c:v>1009.468</c:v>
                </c:pt>
                <c:pt idx="422">
                  <c:v>1011.439</c:v>
                </c:pt>
                <c:pt idx="423">
                  <c:v>1013.434</c:v>
                </c:pt>
                <c:pt idx="424">
                  <c:v>1015.39</c:v>
                </c:pt>
                <c:pt idx="425">
                  <c:v>1017.404</c:v>
                </c:pt>
                <c:pt idx="426">
                  <c:v>1019.347</c:v>
                </c:pt>
                <c:pt idx="427">
                  <c:v>1021.296</c:v>
                </c:pt>
                <c:pt idx="428">
                  <c:v>1023.258</c:v>
                </c:pt>
                <c:pt idx="429">
                  <c:v>1025.229</c:v>
                </c:pt>
                <c:pt idx="430">
                  <c:v>1027.1959999999999</c:v>
                </c:pt>
                <c:pt idx="431">
                  <c:v>1029.17</c:v>
                </c:pt>
                <c:pt idx="432">
                  <c:v>1031.144</c:v>
                </c:pt>
                <c:pt idx="433">
                  <c:v>1033.212</c:v>
                </c:pt>
                <c:pt idx="434">
                  <c:v>1035.1089999999999</c:v>
                </c:pt>
                <c:pt idx="435">
                  <c:v>1037.0709999999999</c:v>
                </c:pt>
                <c:pt idx="436">
                  <c:v>1039.049</c:v>
                </c:pt>
                <c:pt idx="437">
                  <c:v>1041.0160000000001</c:v>
                </c:pt>
                <c:pt idx="438">
                  <c:v>1042.9649999999999</c:v>
                </c:pt>
                <c:pt idx="439">
                  <c:v>1044.8579999999999</c:v>
                </c:pt>
                <c:pt idx="440">
                  <c:v>1046.729</c:v>
                </c:pt>
                <c:pt idx="441">
                  <c:v>1048.6469999999999</c:v>
                </c:pt>
                <c:pt idx="442">
                  <c:v>1050.587</c:v>
                </c:pt>
                <c:pt idx="443">
                  <c:v>1052.482</c:v>
                </c:pt>
                <c:pt idx="444">
                  <c:v>1054.3119999999999</c:v>
                </c:pt>
                <c:pt idx="445">
                  <c:v>1056.1690000000001</c:v>
                </c:pt>
                <c:pt idx="446">
                  <c:v>1058.0329999999999</c:v>
                </c:pt>
                <c:pt idx="447">
                  <c:v>1059.9090000000001</c:v>
                </c:pt>
                <c:pt idx="448">
                  <c:v>1061.7850000000001</c:v>
                </c:pt>
                <c:pt idx="449">
                  <c:v>1063.598</c:v>
                </c:pt>
                <c:pt idx="450">
                  <c:v>1065.489</c:v>
                </c:pt>
                <c:pt idx="451">
                  <c:v>1067.3240000000001</c:v>
                </c:pt>
                <c:pt idx="452">
                  <c:v>1069.23</c:v>
                </c:pt>
                <c:pt idx="453">
                  <c:v>1071.0509999999999</c:v>
                </c:pt>
                <c:pt idx="454">
                  <c:v>1072.883</c:v>
                </c:pt>
                <c:pt idx="455">
                  <c:v>1074.8050000000001</c:v>
                </c:pt>
                <c:pt idx="456">
                  <c:v>1076.703</c:v>
                </c:pt>
                <c:pt idx="457">
                  <c:v>1078.566</c:v>
                </c:pt>
                <c:pt idx="458">
                  <c:v>1080.385</c:v>
                </c:pt>
              </c:numCache>
            </c:numRef>
          </c:xVal>
          <c:yVal>
            <c:numRef>
              <c:f>'5OH'!$Y$6:$Y$464</c:f>
              <c:numCache>
                <c:formatCode>General</c:formatCode>
                <c:ptCount val="459"/>
                <c:pt idx="0">
                  <c:v>1</c:v>
                </c:pt>
                <c:pt idx="1">
                  <c:v>0.99969757294328299</c:v>
                </c:pt>
                <c:pt idx="2">
                  <c:v>0.999321926704414</c:v>
                </c:pt>
                <c:pt idx="3">
                  <c:v>0.99871707259098297</c:v>
                </c:pt>
                <c:pt idx="4">
                  <c:v>0.998261840284558</c:v>
                </c:pt>
                <c:pt idx="5">
                  <c:v>0.99773657223868095</c:v>
                </c:pt>
                <c:pt idx="6">
                  <c:v>0.99728133993225598</c:v>
                </c:pt>
                <c:pt idx="7">
                  <c:v>0.99660326663667198</c:v>
                </c:pt>
                <c:pt idx="8">
                  <c:v>0.995845607273529</c:v>
                </c:pt>
                <c:pt idx="9">
                  <c:v>0.99524075316009597</c:v>
                </c:pt>
                <c:pt idx="10">
                  <c:v>0.99448839953479296</c:v>
                </c:pt>
                <c:pt idx="11">
                  <c:v>0.99365645984193096</c:v>
                </c:pt>
                <c:pt idx="12">
                  <c:v>0.99275023981934996</c:v>
                </c:pt>
                <c:pt idx="13">
                  <c:v>0.99184401979676795</c:v>
                </c:pt>
                <c:pt idx="14">
                  <c:v>0.99078393337691095</c:v>
                </c:pt>
                <c:pt idx="15">
                  <c:v>0.98972490810461899</c:v>
                </c:pt>
                <c:pt idx="16">
                  <c:v>0.98859054135504199</c:v>
                </c:pt>
                <c:pt idx="17">
                  <c:v>0.98746148034330194</c:v>
                </c:pt>
                <c:pt idx="18">
                  <c:v>0.98625389441157196</c:v>
                </c:pt>
                <c:pt idx="19">
                  <c:v>0.98503994159443797</c:v>
                </c:pt>
                <c:pt idx="20">
                  <c:v>0.98383129451513995</c:v>
                </c:pt>
                <c:pt idx="21">
                  <c:v>0.98254942825368996</c:v>
                </c:pt>
                <c:pt idx="22">
                  <c:v>0.98103941526524396</c:v>
                </c:pt>
                <c:pt idx="23">
                  <c:v>0.97930125554980196</c:v>
                </c:pt>
                <c:pt idx="24">
                  <c:v>0.97763737616407898</c:v>
                </c:pt>
                <c:pt idx="25">
                  <c:v>0.97620058235778395</c:v>
                </c:pt>
                <c:pt idx="26">
                  <c:v>0.97446242264234095</c:v>
                </c:pt>
                <c:pt idx="27">
                  <c:v>0.97227433635831095</c:v>
                </c:pt>
                <c:pt idx="28">
                  <c:v>0.97008518892671203</c:v>
                </c:pt>
                <c:pt idx="29">
                  <c:v>0.96849558987070905</c:v>
                </c:pt>
                <c:pt idx="30">
                  <c:v>0.96652928342827105</c:v>
                </c:pt>
                <c:pt idx="31">
                  <c:v>0.96448975780367796</c:v>
                </c:pt>
                <c:pt idx="32">
                  <c:v>0.96237489070180005</c:v>
                </c:pt>
                <c:pt idx="33">
                  <c:v>0.96033430392964103</c:v>
                </c:pt>
                <c:pt idx="34">
                  <c:v>0.95807193731589102</c:v>
                </c:pt>
                <c:pt idx="35">
                  <c:v>0.95580426496430204</c:v>
                </c:pt>
                <c:pt idx="36">
                  <c:v>0.95360981179486703</c:v>
                </c:pt>
                <c:pt idx="37">
                  <c:v>0.95119357878384003</c:v>
                </c:pt>
                <c:pt idx="38">
                  <c:v>0.94870306544309202</c:v>
                </c:pt>
                <c:pt idx="39">
                  <c:v>0.946434331943937</c:v>
                </c:pt>
                <c:pt idx="40">
                  <c:v>0.94371673302376102</c:v>
                </c:pt>
                <c:pt idx="41">
                  <c:v>0.94114557246788999</c:v>
                </c:pt>
                <c:pt idx="42">
                  <c:v>0.93872933945686099</c:v>
                </c:pt>
                <c:pt idx="43">
                  <c:v>0.93631310644583399</c:v>
                </c:pt>
                <c:pt idx="44">
                  <c:v>0.93366872670781098</c:v>
                </c:pt>
                <c:pt idx="45">
                  <c:v>0.93102434696978598</c:v>
                </c:pt>
                <c:pt idx="46">
                  <c:v>0.92837996723176297</c:v>
                </c:pt>
                <c:pt idx="47">
                  <c:v>0.92588414815317799</c:v>
                </c:pt>
                <c:pt idx="48">
                  <c:v>0.92354219547187</c:v>
                </c:pt>
                <c:pt idx="49">
                  <c:v>0.92112490131327596</c:v>
                </c:pt>
                <c:pt idx="50">
                  <c:v>0.91878294863196797</c:v>
                </c:pt>
                <c:pt idx="51">
                  <c:v>0.91621284922366397</c:v>
                </c:pt>
                <c:pt idx="52">
                  <c:v>0.91364805555319795</c:v>
                </c:pt>
                <c:pt idx="53">
                  <c:v>0.91100367581517205</c:v>
                </c:pt>
                <c:pt idx="54">
                  <c:v>0.90866172313386495</c:v>
                </c:pt>
                <c:pt idx="55">
                  <c:v>0.90639298963471004</c:v>
                </c:pt>
                <c:pt idx="56">
                  <c:v>0.90405103695340305</c:v>
                </c:pt>
                <c:pt idx="57">
                  <c:v>0.90178336460181396</c:v>
                </c:pt>
                <c:pt idx="58">
                  <c:v>0.89951463110265895</c:v>
                </c:pt>
                <c:pt idx="59">
                  <c:v>0.89725226448890905</c:v>
                </c:pt>
                <c:pt idx="60">
                  <c:v>0.89491031180760106</c:v>
                </c:pt>
                <c:pt idx="61">
                  <c:v>0.89286972503544104</c:v>
                </c:pt>
                <c:pt idx="62">
                  <c:v>0.89082913826328303</c:v>
                </c:pt>
                <c:pt idx="63">
                  <c:v>0.88878961263869205</c:v>
                </c:pt>
                <c:pt idx="64">
                  <c:v>0.88674902586653304</c:v>
                </c:pt>
                <c:pt idx="65">
                  <c:v>0.88478271942409403</c:v>
                </c:pt>
                <c:pt idx="66">
                  <c:v>0.88274319379950195</c:v>
                </c:pt>
                <c:pt idx="67">
                  <c:v>0.88093075375433905</c:v>
                </c:pt>
                <c:pt idx="68">
                  <c:v>0.87919259403889705</c:v>
                </c:pt>
                <c:pt idx="69">
                  <c:v>0.877607239573164</c:v>
                </c:pt>
                <c:pt idx="70">
                  <c:v>0.87579586067556803</c:v>
                </c:pt>
                <c:pt idx="71">
                  <c:v>0.87420520047199801</c:v>
                </c:pt>
                <c:pt idx="72">
                  <c:v>0.87284905388082901</c:v>
                </c:pt>
                <c:pt idx="73">
                  <c:v>0.870882747438389</c:v>
                </c:pt>
                <c:pt idx="74">
                  <c:v>0.869298454120223</c:v>
                </c:pt>
                <c:pt idx="75">
                  <c:v>0.867788441131777</c:v>
                </c:pt>
                <c:pt idx="76">
                  <c:v>0.866500207984923</c:v>
                </c:pt>
                <c:pt idx="77">
                  <c:v>0.86521834172347301</c:v>
                </c:pt>
                <c:pt idx="78">
                  <c:v>0.86370726758745997</c:v>
                </c:pt>
                <c:pt idx="79">
                  <c:v>0.86211766853145499</c:v>
                </c:pt>
                <c:pt idx="80">
                  <c:v>0.86068193587273001</c:v>
                </c:pt>
                <c:pt idx="81">
                  <c:v>0.85924620321400402</c:v>
                </c:pt>
                <c:pt idx="82">
                  <c:v>0.85788899547526498</c:v>
                </c:pt>
                <c:pt idx="83">
                  <c:v>0.85675462872568797</c:v>
                </c:pt>
                <c:pt idx="84">
                  <c:v>0.85547276246423898</c:v>
                </c:pt>
                <c:pt idx="85">
                  <c:v>0.85418452931738398</c:v>
                </c:pt>
                <c:pt idx="86">
                  <c:v>0.85320402896508396</c:v>
                </c:pt>
                <c:pt idx="87">
                  <c:v>0.85169401597663696</c:v>
                </c:pt>
                <c:pt idx="88">
                  <c:v>0.85033256364762999</c:v>
                </c:pt>
                <c:pt idx="89">
                  <c:v>0.849500623954769</c:v>
                </c:pt>
                <c:pt idx="90">
                  <c:v>0.84867398999974397</c:v>
                </c:pt>
                <c:pt idx="91">
                  <c:v>0.84753962325016696</c:v>
                </c:pt>
                <c:pt idx="92">
                  <c:v>0.84647953683030897</c:v>
                </c:pt>
                <c:pt idx="93">
                  <c:v>0.84496952384186297</c:v>
                </c:pt>
                <c:pt idx="94">
                  <c:v>0.84360807151285599</c:v>
                </c:pt>
                <c:pt idx="95">
                  <c:v>0.84262757116055598</c:v>
                </c:pt>
                <c:pt idx="96">
                  <c:v>0.84156748474069698</c:v>
                </c:pt>
                <c:pt idx="97">
                  <c:v>0.84043842372895705</c:v>
                </c:pt>
                <c:pt idx="98">
                  <c:v>0.83975504469553397</c:v>
                </c:pt>
                <c:pt idx="99">
                  <c:v>0.83884882467295396</c:v>
                </c:pt>
                <c:pt idx="100">
                  <c:v>0.83779404399093305</c:v>
                </c:pt>
                <c:pt idx="101">
                  <c:v>0.83673395757107505</c:v>
                </c:pt>
                <c:pt idx="102">
                  <c:v>0.83575451836634196</c:v>
                </c:pt>
                <c:pt idx="103">
                  <c:v>0.83454056554920697</c:v>
                </c:pt>
                <c:pt idx="104">
                  <c:v>0.83363434552662596</c:v>
                </c:pt>
                <c:pt idx="105">
                  <c:v>0.83242569844732806</c:v>
                </c:pt>
                <c:pt idx="106">
                  <c:v>0.83137197891287495</c:v>
                </c:pt>
                <c:pt idx="107">
                  <c:v>0.83038617282273697</c:v>
                </c:pt>
                <c:pt idx="108">
                  <c:v>0.82940567247043595</c:v>
                </c:pt>
                <c:pt idx="109">
                  <c:v>0.82842517211813504</c:v>
                </c:pt>
                <c:pt idx="110">
                  <c:v>0.82743936602799695</c:v>
                </c:pt>
                <c:pt idx="111">
                  <c:v>0.82668701240269205</c:v>
                </c:pt>
                <c:pt idx="112">
                  <c:v>0.82592935303955095</c:v>
                </c:pt>
                <c:pt idx="113">
                  <c:v>0.82532556007368596</c:v>
                </c:pt>
                <c:pt idx="114">
                  <c:v>0.82457214530081302</c:v>
                </c:pt>
                <c:pt idx="115">
                  <c:v>0.82366061954039504</c:v>
                </c:pt>
                <c:pt idx="116">
                  <c:v>0.82290826591509203</c:v>
                </c:pt>
                <c:pt idx="117">
                  <c:v>0.82215060655194905</c:v>
                </c:pt>
                <c:pt idx="118">
                  <c:v>0.82139825292664403</c:v>
                </c:pt>
                <c:pt idx="119">
                  <c:v>0.82056631323378404</c:v>
                </c:pt>
                <c:pt idx="120">
                  <c:v>0.81988823993819804</c:v>
                </c:pt>
                <c:pt idx="121">
                  <c:v>0.81905630024533604</c:v>
                </c:pt>
                <c:pt idx="122">
                  <c:v>0.81822436055247505</c:v>
                </c:pt>
                <c:pt idx="123">
                  <c:v>0.81746670118933396</c:v>
                </c:pt>
                <c:pt idx="124">
                  <c:v>0.81671328641646301</c:v>
                </c:pt>
                <c:pt idx="125">
                  <c:v>0.81602990738303904</c:v>
                </c:pt>
                <c:pt idx="126">
                  <c:v>0.81527755375773603</c:v>
                </c:pt>
                <c:pt idx="127">
                  <c:v>0.81437133373515302</c:v>
                </c:pt>
                <c:pt idx="128">
                  <c:v>0.81346511371257302</c:v>
                </c:pt>
                <c:pt idx="129">
                  <c:v>0.81270745434943203</c:v>
                </c:pt>
                <c:pt idx="130">
                  <c:v>0.81210366138356704</c:v>
                </c:pt>
                <c:pt idx="131">
                  <c:v>0.81149880727013401</c:v>
                </c:pt>
                <c:pt idx="132">
                  <c:v>0.81066686757727202</c:v>
                </c:pt>
                <c:pt idx="133">
                  <c:v>0.80983492788441003</c:v>
                </c:pt>
                <c:pt idx="134">
                  <c:v>0.80915685458882602</c:v>
                </c:pt>
                <c:pt idx="135">
                  <c:v>0.80832491489596403</c:v>
                </c:pt>
                <c:pt idx="136">
                  <c:v>0.80764684160038003</c:v>
                </c:pt>
                <c:pt idx="137">
                  <c:v>0.80704304863451504</c:v>
                </c:pt>
                <c:pt idx="138">
                  <c:v>0.806363914191363</c:v>
                </c:pt>
                <c:pt idx="139">
                  <c:v>0.805531974498501</c:v>
                </c:pt>
                <c:pt idx="140">
                  <c:v>0.80477431513536002</c:v>
                </c:pt>
                <c:pt idx="141">
                  <c:v>0.80402196151005501</c:v>
                </c:pt>
                <c:pt idx="142">
                  <c:v>0.80341816854419001</c:v>
                </c:pt>
                <c:pt idx="143">
                  <c:v>0.80266050918104803</c:v>
                </c:pt>
                <c:pt idx="144">
                  <c:v>0.80182750834062</c:v>
                </c:pt>
                <c:pt idx="145">
                  <c:v>0.80099556864775801</c:v>
                </c:pt>
                <c:pt idx="146">
                  <c:v>0.800317495352174</c:v>
                </c:pt>
                <c:pt idx="147">
                  <c:v>0.79948555565931201</c:v>
                </c:pt>
                <c:pt idx="148">
                  <c:v>0.79873320203400699</c:v>
                </c:pt>
                <c:pt idx="149">
                  <c:v>0.79797554267086601</c:v>
                </c:pt>
                <c:pt idx="150">
                  <c:v>0.79706932264828401</c:v>
                </c:pt>
                <c:pt idx="151">
                  <c:v>0.79623738295542201</c:v>
                </c:pt>
                <c:pt idx="152">
                  <c:v>0.795485029330118</c:v>
                </c:pt>
                <c:pt idx="153">
                  <c:v>0.794196796183264</c:v>
                </c:pt>
                <c:pt idx="154">
                  <c:v>0.79321629583096198</c:v>
                </c:pt>
                <c:pt idx="155">
                  <c:v>0.79231007580838098</c:v>
                </c:pt>
                <c:pt idx="156">
                  <c:v>0.79147813611551998</c:v>
                </c:pt>
                <c:pt idx="157">
                  <c:v>0.79019626985406999</c:v>
                </c:pt>
                <c:pt idx="158">
                  <c:v>0.78943861049093</c:v>
                </c:pt>
                <c:pt idx="159">
                  <c:v>0.78830424374135</c:v>
                </c:pt>
                <c:pt idx="160">
                  <c:v>0.78739802371876999</c:v>
                </c:pt>
                <c:pt idx="161">
                  <c:v>0.78618937663947197</c:v>
                </c:pt>
                <c:pt idx="162">
                  <c:v>0.78498179070774299</c:v>
                </c:pt>
                <c:pt idx="163">
                  <c:v>0.78384742395816398</c:v>
                </c:pt>
                <c:pt idx="164">
                  <c:v>0.78286692360586396</c:v>
                </c:pt>
                <c:pt idx="165">
                  <c:v>0.78165933767413398</c:v>
                </c:pt>
                <c:pt idx="166">
                  <c:v>0.78037110452727898</c:v>
                </c:pt>
                <c:pt idx="167">
                  <c:v>0.77939060417497896</c:v>
                </c:pt>
                <c:pt idx="168">
                  <c:v>0.77841010382267695</c:v>
                </c:pt>
                <c:pt idx="169">
                  <c:v>0.77712293182339098</c:v>
                </c:pt>
                <c:pt idx="170">
                  <c:v>0.77576572408465405</c:v>
                </c:pt>
                <c:pt idx="171">
                  <c:v>0.77447855208536598</c:v>
                </c:pt>
                <c:pt idx="172">
                  <c:v>0.77319562467634995</c:v>
                </c:pt>
                <c:pt idx="173">
                  <c:v>0.77190845267706198</c:v>
                </c:pt>
                <c:pt idx="174">
                  <c:v>0.77039843968861599</c:v>
                </c:pt>
                <c:pt idx="175">
                  <c:v>0.76896164588232296</c:v>
                </c:pt>
                <c:pt idx="176">
                  <c:v>0.76752591322359598</c:v>
                </c:pt>
                <c:pt idx="177">
                  <c:v>0.76579305924599095</c:v>
                </c:pt>
                <c:pt idx="178">
                  <c:v>0.76427774051970798</c:v>
                </c:pt>
                <c:pt idx="179">
                  <c:v>0.76292053278097005</c:v>
                </c:pt>
                <c:pt idx="180">
                  <c:v>0.76102850666825195</c:v>
                </c:pt>
                <c:pt idx="181">
                  <c:v>0.75936993302036604</c:v>
                </c:pt>
                <c:pt idx="182">
                  <c:v>0.75770605363464205</c:v>
                </c:pt>
                <c:pt idx="183">
                  <c:v>0.75581933325976003</c:v>
                </c:pt>
                <c:pt idx="184">
                  <c:v>0.75355166090817205</c:v>
                </c:pt>
                <c:pt idx="185">
                  <c:v>0.75158535446573305</c:v>
                </c:pt>
                <c:pt idx="186">
                  <c:v>0.74954582884114196</c:v>
                </c:pt>
                <c:pt idx="187">
                  <c:v>0.74743096173926304</c:v>
                </c:pt>
                <c:pt idx="188">
                  <c:v>0.74516328938767495</c:v>
                </c:pt>
                <c:pt idx="189">
                  <c:v>0.74297414195607703</c:v>
                </c:pt>
                <c:pt idx="190">
                  <c:v>0.74055790894504803</c:v>
                </c:pt>
                <c:pt idx="191">
                  <c:v>0.73798780953674403</c:v>
                </c:pt>
                <c:pt idx="192">
                  <c:v>0.73541771012844004</c:v>
                </c:pt>
                <c:pt idx="193">
                  <c:v>0.73277333039041703</c:v>
                </c:pt>
                <c:pt idx="194">
                  <c:v>0.73005467032267302</c:v>
                </c:pt>
                <c:pt idx="195">
                  <c:v>0.727107863527934</c:v>
                </c:pt>
                <c:pt idx="196">
                  <c:v>0.72393397115376501</c:v>
                </c:pt>
                <c:pt idx="197">
                  <c:v>0.72068579844987501</c:v>
                </c:pt>
                <c:pt idx="198">
                  <c:v>0.71720947901899001</c:v>
                </c:pt>
                <c:pt idx="199">
                  <c:v>0.713430732531388</c:v>
                </c:pt>
                <c:pt idx="200">
                  <c:v>0.70943020620219399</c:v>
                </c:pt>
                <c:pt idx="201">
                  <c:v>0.705121947078448</c:v>
                </c:pt>
                <c:pt idx="202">
                  <c:v>0.70051656663582196</c:v>
                </c:pt>
                <c:pt idx="203">
                  <c:v>0.69553023421648996</c:v>
                </c:pt>
                <c:pt idx="204">
                  <c:v>0.69008760834316696</c:v>
                </c:pt>
                <c:pt idx="205">
                  <c:v>0.68426933623097397</c:v>
                </c:pt>
                <c:pt idx="206">
                  <c:v>0.67792579607290504</c:v>
                </c:pt>
                <c:pt idx="207">
                  <c:v>0.67127452312028302</c:v>
                </c:pt>
                <c:pt idx="208">
                  <c:v>0.66410010441692002</c:v>
                </c:pt>
                <c:pt idx="209">
                  <c:v>0.65624124553256802</c:v>
                </c:pt>
                <c:pt idx="210">
                  <c:v>0.64815423992121901</c:v>
                </c:pt>
                <c:pt idx="211">
                  <c:v>0.63931488068456699</c:v>
                </c:pt>
                <c:pt idx="212">
                  <c:v>0.63002559487932497</c:v>
                </c:pt>
                <c:pt idx="213">
                  <c:v>0.62050285660925197</c:v>
                </c:pt>
                <c:pt idx="214">
                  <c:v>0.61052913062302105</c:v>
                </c:pt>
                <c:pt idx="215">
                  <c:v>0.59987733134120502</c:v>
                </c:pt>
                <c:pt idx="216">
                  <c:v>0.58945367878638599</c:v>
                </c:pt>
                <c:pt idx="217">
                  <c:v>0.57910430656128797</c:v>
                </c:pt>
                <c:pt idx="218">
                  <c:v>0.56867534826863197</c:v>
                </c:pt>
                <c:pt idx="219">
                  <c:v>0.55825169571381295</c:v>
                </c:pt>
                <c:pt idx="220">
                  <c:v>0.54789701775087596</c:v>
                </c:pt>
                <c:pt idx="221">
                  <c:v>0.53770151192305304</c:v>
                </c:pt>
                <c:pt idx="222">
                  <c:v>0.52757498068711395</c:v>
                </c:pt>
                <c:pt idx="223">
                  <c:v>0.51775512109816002</c:v>
                </c:pt>
                <c:pt idx="224">
                  <c:v>0.50838624922536202</c:v>
                </c:pt>
                <c:pt idx="225">
                  <c:v>0.49939302359143201</c:v>
                </c:pt>
                <c:pt idx="226">
                  <c:v>0.49070753075205598</c:v>
                </c:pt>
                <c:pt idx="227">
                  <c:v>0.482471964481269</c:v>
                </c:pt>
                <c:pt idx="228">
                  <c:v>0.47408359296077102</c:v>
                </c:pt>
                <c:pt idx="229">
                  <c:v>0.46600189308725898</c:v>
                </c:pt>
                <c:pt idx="230">
                  <c:v>0.45821731453262798</c:v>
                </c:pt>
                <c:pt idx="231">
                  <c:v>0.45043804171583202</c:v>
                </c:pt>
                <c:pt idx="232">
                  <c:v>0.44303547628547402</c:v>
                </c:pt>
                <c:pt idx="233">
                  <c:v>0.43547798331026999</c:v>
                </c:pt>
                <c:pt idx="234">
                  <c:v>0.42800113755019198</c:v>
                </c:pt>
                <c:pt idx="235">
                  <c:v>0.420290839325279</c:v>
                </c:pt>
                <c:pt idx="236">
                  <c:v>0.41288721274735402</c:v>
                </c:pt>
                <c:pt idx="237">
                  <c:v>0.40541036698727401</c:v>
                </c:pt>
                <c:pt idx="238">
                  <c:v>0.39777965482992</c:v>
                </c:pt>
                <c:pt idx="239">
                  <c:v>0.38999507627528701</c:v>
                </c:pt>
                <c:pt idx="240">
                  <c:v>0.38214152312877198</c:v>
                </c:pt>
                <c:pt idx="241">
                  <c:v>0.37412879784714398</c:v>
                </c:pt>
                <c:pt idx="242">
                  <c:v>0.365893231576355</c:v>
                </c:pt>
                <c:pt idx="243">
                  <c:v>0.357584446123415</c:v>
                </c:pt>
                <c:pt idx="244">
                  <c:v>0.34897323361375898</c:v>
                </c:pt>
                <c:pt idx="245">
                  <c:v>0.34013387437710602</c:v>
                </c:pt>
                <c:pt idx="246">
                  <c:v>0.33106636841345699</c:v>
                </c:pt>
                <c:pt idx="247">
                  <c:v>0.321771776870378</c:v>
                </c:pt>
                <c:pt idx="248">
                  <c:v>0.31232862466785999</c:v>
                </c:pt>
                <c:pt idx="249">
                  <c:v>0.30288547246534298</c:v>
                </c:pt>
                <c:pt idx="250">
                  <c:v>0.29344232026282402</c:v>
                </c:pt>
                <c:pt idx="251">
                  <c:v>0.284220947901898</c:v>
                </c:pt>
                <c:pt idx="252">
                  <c:v>0.27485738176693703</c:v>
                </c:pt>
                <c:pt idx="253">
                  <c:v>0.26563600940601101</c:v>
                </c:pt>
                <c:pt idx="254">
                  <c:v>0.25672343098720601</c:v>
                </c:pt>
                <c:pt idx="255">
                  <c:v>0.24811221847755</c:v>
                </c:pt>
                <c:pt idx="256">
                  <c:v>0.239950932536482</c:v>
                </c:pt>
                <c:pt idx="257">
                  <c:v>0.23194351299269</c:v>
                </c:pt>
                <c:pt idx="258">
                  <c:v>0.224312800835334</c:v>
                </c:pt>
                <c:pt idx="259">
                  <c:v>0.21721160131412501</c:v>
                </c:pt>
                <c:pt idx="260">
                  <c:v>0.21056138950907</c:v>
                </c:pt>
                <c:pt idx="261">
                  <c:v>0.20436641001044201</c:v>
                </c:pt>
                <c:pt idx="262">
                  <c:v>0.19847385756852801</c:v>
                </c:pt>
                <c:pt idx="263">
                  <c:v>0.19295695136548399</c:v>
                </c:pt>
                <c:pt idx="264">
                  <c:v>0.187822058286713</c:v>
                </c:pt>
                <c:pt idx="265">
                  <c:v>0.18313709177653001</c:v>
                </c:pt>
                <c:pt idx="266">
                  <c:v>0.178754552323064</c:v>
                </c:pt>
                <c:pt idx="267">
                  <c:v>0.17467443992631401</c:v>
                </c:pt>
                <c:pt idx="268">
                  <c:v>0.17096997376843101</c:v>
                </c:pt>
                <c:pt idx="269">
                  <c:v>0.16757324040510299</c:v>
                </c:pt>
                <c:pt idx="270">
                  <c:v>0.16447362836065399</c:v>
                </c:pt>
                <c:pt idx="271">
                  <c:v>0.16160110189563401</c:v>
                </c:pt>
                <c:pt idx="272">
                  <c:v>0.15873388116845</c:v>
                </c:pt>
                <c:pt idx="273">
                  <c:v>0.156163781760146</c:v>
                </c:pt>
                <c:pt idx="274">
                  <c:v>0.15366796268156099</c:v>
                </c:pt>
                <c:pt idx="275">
                  <c:v>0.15125172967053499</c:v>
                </c:pt>
                <c:pt idx="276">
                  <c:v>0.148681630262231</c:v>
                </c:pt>
                <c:pt idx="277">
                  <c:v>0.14649248283063199</c:v>
                </c:pt>
                <c:pt idx="278">
                  <c:v>0.14460576245574999</c:v>
                </c:pt>
                <c:pt idx="279">
                  <c:v>0.14286760274030799</c:v>
                </c:pt>
                <c:pt idx="280">
                  <c:v>0.14082807711571599</c:v>
                </c:pt>
                <c:pt idx="281">
                  <c:v>0.139015637070554</c:v>
                </c:pt>
                <c:pt idx="282">
                  <c:v>0.13712361095783401</c:v>
                </c:pt>
                <c:pt idx="283">
                  <c:v>0.135459731572111</c:v>
                </c:pt>
                <c:pt idx="284">
                  <c:v>0.13372687759450599</c:v>
                </c:pt>
                <c:pt idx="285">
                  <c:v>0.132211558868223</c:v>
                </c:pt>
                <c:pt idx="286">
                  <c:v>0.13055298522033701</c:v>
                </c:pt>
                <c:pt idx="287">
                  <c:v>0.12888910583461299</c:v>
                </c:pt>
                <c:pt idx="288">
                  <c:v>0.127452312028319</c:v>
                </c:pt>
                <c:pt idx="289">
                  <c:v>0.12609616543714999</c:v>
                </c:pt>
                <c:pt idx="290">
                  <c:v>0.124659371630856</c:v>
                </c:pt>
                <c:pt idx="291">
                  <c:v>0.12314935864241</c:v>
                </c:pt>
                <c:pt idx="292">
                  <c:v>0.121559759586407</c:v>
                </c:pt>
                <c:pt idx="293">
                  <c:v>0.12012402692768</c:v>
                </c:pt>
                <c:pt idx="294">
                  <c:v>0.118687233121386</c:v>
                </c:pt>
                <c:pt idx="295">
                  <c:v>0.11740536685993599</c:v>
                </c:pt>
                <c:pt idx="296">
                  <c:v>0.115821073541771</c:v>
                </c:pt>
                <c:pt idx="297">
                  <c:v>0.114384279735477</c:v>
                </c:pt>
                <c:pt idx="298">
                  <c:v>0.113022827406471</c:v>
                </c:pt>
                <c:pt idx="299">
                  <c:v>0.111739899997453</c:v>
                </c:pt>
                <c:pt idx="300">
                  <c:v>0.110304167338726</c:v>
                </c:pt>
                <c:pt idx="301">
                  <c:v>0.109015934191872</c:v>
                </c:pt>
                <c:pt idx="302">
                  <c:v>0.10773406793042201</c:v>
                </c:pt>
                <c:pt idx="303">
                  <c:v>0.106149774612256</c:v>
                </c:pt>
                <c:pt idx="304">
                  <c:v>0.104559114408685</c:v>
                </c:pt>
                <c:pt idx="305">
                  <c:v>0.10320296781751701</c:v>
                </c:pt>
                <c:pt idx="306">
                  <c:v>0.102068601067938</c:v>
                </c:pt>
                <c:pt idx="307">
                  <c:v>0.100861015136209</c:v>
                </c:pt>
                <c:pt idx="308">
                  <c:v>9.9652368056910995E-2</c:v>
                </c:pt>
                <c:pt idx="309">
                  <c:v>9.8216635398184204E-2</c:v>
                </c:pt>
                <c:pt idx="310">
                  <c:v>9.7007988318887794E-2</c:v>
                </c:pt>
                <c:pt idx="311">
                  <c:v>9.5873621569308898E-2</c:v>
                </c:pt>
                <c:pt idx="312">
                  <c:v>9.4814596297018605E-2</c:v>
                </c:pt>
                <c:pt idx="313">
                  <c:v>9.3605949217722098E-2</c:v>
                </c:pt>
                <c:pt idx="314">
                  <c:v>9.2545862797864004E-2</c:v>
                </c:pt>
                <c:pt idx="315">
                  <c:v>9.1338276866133702E-2</c:v>
                </c:pt>
                <c:pt idx="316">
                  <c:v>9.0129629786835599E-2</c:v>
                </c:pt>
                <c:pt idx="317">
                  <c:v>8.8995263037258299E-2</c:v>
                </c:pt>
                <c:pt idx="318">
                  <c:v>8.7787677105527998E-2</c:v>
                </c:pt>
                <c:pt idx="319">
                  <c:v>8.6653310355950697E-2</c:v>
                </c:pt>
                <c:pt idx="320">
                  <c:v>8.5672810003650707E-2</c:v>
                </c:pt>
                <c:pt idx="321">
                  <c:v>8.4692309651349107E-2</c:v>
                </c:pt>
                <c:pt idx="322">
                  <c:v>8.3633284379058703E-2</c:v>
                </c:pt>
                <c:pt idx="323">
                  <c:v>8.2652784026757103E-2</c:v>
                </c:pt>
                <c:pt idx="324">
                  <c:v>8.1518417277179803E-2</c:v>
                </c:pt>
                <c:pt idx="325">
                  <c:v>8.0458330857321694E-2</c:v>
                </c:pt>
                <c:pt idx="326">
                  <c:v>7.9323964107744505E-2</c:v>
                </c:pt>
                <c:pt idx="327">
                  <c:v>7.8344524903010596E-2</c:v>
                </c:pt>
                <c:pt idx="328">
                  <c:v>7.7364024550708996E-2</c:v>
                </c:pt>
                <c:pt idx="329">
                  <c:v>7.6457804528128198E-2</c:v>
                </c:pt>
                <c:pt idx="330">
                  <c:v>7.5551584505547303E-2</c:v>
                </c:pt>
                <c:pt idx="331">
                  <c:v>7.4793925142404905E-2</c:v>
                </c:pt>
                <c:pt idx="332">
                  <c:v>7.3733838722548406E-2</c:v>
                </c:pt>
                <c:pt idx="333">
                  <c:v>7.2753338370246806E-2</c:v>
                </c:pt>
                <c:pt idx="334">
                  <c:v>7.1847118347665995E-2</c:v>
                </c:pt>
                <c:pt idx="335">
                  <c:v>7.0866617995364395E-2</c:v>
                </c:pt>
                <c:pt idx="336">
                  <c:v>6.99603979727835E-2</c:v>
                </c:pt>
                <c:pt idx="337">
                  <c:v>6.9128458279921895E-2</c:v>
                </c:pt>
                <c:pt idx="338">
                  <c:v>6.8222238257341097E-2</c:v>
                </c:pt>
                <c:pt idx="339">
                  <c:v>6.7162151837483003E-2</c:v>
                </c:pt>
                <c:pt idx="340">
                  <c:v>6.6409798212177795E-2</c:v>
                </c:pt>
                <c:pt idx="341">
                  <c:v>6.5577858519316301E-2</c:v>
                </c:pt>
                <c:pt idx="342">
                  <c:v>6.4820199156175304E-2</c:v>
                </c:pt>
                <c:pt idx="343">
                  <c:v>6.4067845530870304E-2</c:v>
                </c:pt>
                <c:pt idx="344">
                  <c:v>6.3310186167729404E-2</c:v>
                </c:pt>
                <c:pt idx="345">
                  <c:v>6.2552526804587005E-2</c:v>
                </c:pt>
                <c:pt idx="346">
                  <c:v>6.1725892849562598E-2</c:v>
                </c:pt>
                <c:pt idx="347">
                  <c:v>6.10414526685732E-2</c:v>
                </c:pt>
                <c:pt idx="348">
                  <c:v>6.0289099043269602E-2</c:v>
                </c:pt>
                <c:pt idx="349">
                  <c:v>5.9531439680127203E-2</c:v>
                </c:pt>
                <c:pt idx="350">
                  <c:v>5.9001927043982903E-2</c:v>
                </c:pt>
                <c:pt idx="351">
                  <c:v>5.8175293088958503E-2</c:v>
                </c:pt>
                <c:pt idx="352">
                  <c:v>5.7417633725816097E-2</c:v>
                </c:pt>
                <c:pt idx="353">
                  <c:v>5.6738499282663897E-2</c:v>
                </c:pt>
                <c:pt idx="354">
                  <c:v>5.60551202492423E-2</c:v>
                </c:pt>
                <c:pt idx="355">
                  <c:v>5.5377046953657999E-2</c:v>
                </c:pt>
                <c:pt idx="356">
                  <c:v>5.4698973658072102E-2</c:v>
                </c:pt>
                <c:pt idx="357">
                  <c:v>5.3941314294931202E-2</c:v>
                </c:pt>
                <c:pt idx="358">
                  <c:v>5.3262179851779098E-2</c:v>
                </c:pt>
                <c:pt idx="359">
                  <c:v>5.2584106556193201E-2</c:v>
                </c:pt>
                <c:pt idx="360">
                  <c:v>5.1975007852492199E-2</c:v>
                </c:pt>
                <c:pt idx="361">
                  <c:v>5.1450800954183702E-2</c:v>
                </c:pt>
                <c:pt idx="362">
                  <c:v>5.07663607731942E-2</c:v>
                </c:pt>
                <c:pt idx="363">
                  <c:v>5.0014007147889103E-2</c:v>
                </c:pt>
                <c:pt idx="364">
                  <c:v>4.9410214182024001E-2</c:v>
                </c:pt>
                <c:pt idx="365">
                  <c:v>4.8879640398311802E-2</c:v>
                </c:pt>
                <c:pt idx="366">
                  <c:v>4.8275847432446603E-2</c:v>
                </c:pt>
                <c:pt idx="367">
                  <c:v>4.7597774136862302E-2</c:v>
                </c:pt>
                <c:pt idx="368">
                  <c:v>4.6988675433159897E-2</c:v>
                </c:pt>
                <c:pt idx="369">
                  <c:v>4.6309540990007697E-2</c:v>
                </c:pt>
                <c:pt idx="370">
                  <c:v>4.5859614421419802E-2</c:v>
                </c:pt>
                <c:pt idx="371">
                  <c:v>4.5255821455554603E-2</c:v>
                </c:pt>
                <c:pt idx="372">
                  <c:v>4.4725247671842501E-2</c:v>
                </c:pt>
                <c:pt idx="373">
                  <c:v>4.4195735035696598E-2</c:v>
                </c:pt>
                <c:pt idx="374">
                  <c:v>4.3591942069831399E-2</c:v>
                </c:pt>
                <c:pt idx="375">
                  <c:v>4.3061368286119298E-2</c:v>
                </c:pt>
                <c:pt idx="376">
                  <c:v>4.2457575320254098E-2</c:v>
                </c:pt>
                <c:pt idx="377">
                  <c:v>4.19270015365419E-2</c:v>
                </c:pt>
                <c:pt idx="378">
                  <c:v>4.1477074967952499E-2</c:v>
                </c:pt>
                <c:pt idx="379">
                  <c:v>4.0873282002087397E-2</c:v>
                </c:pt>
                <c:pt idx="380">
                  <c:v>4.0041342309227297E-2</c:v>
                </c:pt>
                <c:pt idx="381">
                  <c:v>3.95107685255136E-2</c:v>
                </c:pt>
                <c:pt idx="382">
                  <c:v>3.9135122286645001E-2</c:v>
                </c:pt>
                <c:pt idx="383">
                  <c:v>3.8678828832651897E-2</c:v>
                </c:pt>
                <c:pt idx="384">
                  <c:v>3.81493161965075E-2</c:v>
                </c:pt>
                <c:pt idx="385">
                  <c:v>3.7624048150631098E-2</c:v>
                </c:pt>
                <c:pt idx="386">
                  <c:v>3.7020255184766003E-2</c:v>
                </c:pt>
                <c:pt idx="387">
                  <c:v>3.64164622189024E-2</c:v>
                </c:pt>
                <c:pt idx="388">
                  <c:v>3.5960168764909498E-2</c:v>
                </c:pt>
                <c:pt idx="389">
                  <c:v>3.5504936458482697E-2</c:v>
                </c:pt>
                <c:pt idx="390">
                  <c:v>3.4979668412607898E-2</c:v>
                </c:pt>
                <c:pt idx="391">
                  <c:v>3.4375875446742699E-2</c:v>
                </c:pt>
                <c:pt idx="392">
                  <c:v>3.3920643140317501E-2</c:v>
                </c:pt>
                <c:pt idx="393">
                  <c:v>3.3464349686324599E-2</c:v>
                </c:pt>
                <c:pt idx="394">
                  <c:v>3.2786276390740297E-2</c:v>
                </c:pt>
                <c:pt idx="395">
                  <c:v>3.2256763754594298E-2</c:v>
                </c:pt>
                <c:pt idx="396">
                  <c:v>3.1731495708719498E-2</c:v>
                </c:pt>
                <c:pt idx="397">
                  <c:v>3.13505437320135E-2</c:v>
                </c:pt>
                <c:pt idx="398">
                  <c:v>3.0819969948301301E-2</c:v>
                </c:pt>
                <c:pt idx="399">
                  <c:v>3.0444323709432598E-2</c:v>
                </c:pt>
                <c:pt idx="400">
                  <c:v>2.9913749925718901E-2</c:v>
                </c:pt>
                <c:pt idx="401">
                  <c:v>2.9463823357130998E-2</c:v>
                </c:pt>
                <c:pt idx="402">
                  <c:v>2.89332495734189E-2</c:v>
                </c:pt>
                <c:pt idx="403">
                  <c:v>2.8557603334550302E-2</c:v>
                </c:pt>
                <c:pt idx="404">
                  <c:v>2.7952749221117301E-2</c:v>
                </c:pt>
                <c:pt idx="405">
                  <c:v>2.72693701876956E-2</c:v>
                </c:pt>
                <c:pt idx="406">
                  <c:v>2.6819443619107701E-2</c:v>
                </c:pt>
                <c:pt idx="407">
                  <c:v>2.6061784255965399E-2</c:v>
                </c:pt>
                <c:pt idx="408">
                  <c:v>2.5456930142532499E-2</c:v>
                </c:pt>
                <c:pt idx="409">
                  <c:v>2.52298445631037E-2</c:v>
                </c:pt>
                <c:pt idx="410">
                  <c:v>2.48531371766673E-2</c:v>
                </c:pt>
                <c:pt idx="411">
                  <c:v>2.4403210608079401E-2</c:v>
                </c:pt>
                <c:pt idx="412">
                  <c:v>2.37983564946464E-2</c:v>
                </c:pt>
                <c:pt idx="413">
                  <c:v>2.3194563528782901E-2</c:v>
                </c:pt>
                <c:pt idx="414">
                  <c:v>2.2738270074789901E-2</c:v>
                </c:pt>
                <c:pt idx="415">
                  <c:v>2.2362623835921198E-2</c:v>
                </c:pt>
                <c:pt idx="416">
                  <c:v>2.18331111997754E-2</c:v>
                </c:pt>
                <c:pt idx="417">
                  <c:v>2.13768177457824E-2</c:v>
                </c:pt>
                <c:pt idx="418">
                  <c:v>2.1000110359345899E-2</c:v>
                </c:pt>
                <c:pt idx="419">
                  <c:v>2.0322037063761601E-2</c:v>
                </c:pt>
                <c:pt idx="420">
                  <c:v>1.97925244276171E-2</c:v>
                </c:pt>
                <c:pt idx="421">
                  <c:v>1.9336230973624201E-2</c:v>
                </c:pt>
                <c:pt idx="422">
                  <c:v>1.8658157678038401E-2</c:v>
                </c:pt>
                <c:pt idx="423">
                  <c:v>1.81286450418939E-2</c:v>
                </c:pt>
                <c:pt idx="424">
                  <c:v>1.76776573257382E-2</c:v>
                </c:pt>
                <c:pt idx="425">
                  <c:v>1.7296705349032299E-2</c:v>
                </c:pt>
                <c:pt idx="426">
                  <c:v>1.6771437303157399E-2</c:v>
                </c:pt>
                <c:pt idx="427">
                  <c:v>1.6241924667011499E-2</c:v>
                </c:pt>
                <c:pt idx="428">
                  <c:v>1.5563851371427099E-2</c:v>
                </c:pt>
                <c:pt idx="429">
                  <c:v>1.51075579174342E-2</c:v>
                </c:pt>
                <c:pt idx="430">
                  <c:v>1.4578045281288299E-2</c:v>
                </c:pt>
                <c:pt idx="431">
                  <c:v>1.3974252315423199E-2</c:v>
                </c:pt>
                <c:pt idx="432">
                  <c:v>1.35975449289882E-2</c:v>
                </c:pt>
                <c:pt idx="433">
                  <c:v>1.3068032292842299E-2</c:v>
                </c:pt>
                <c:pt idx="434">
                  <c:v>1.24631781794093E-2</c:v>
                </c:pt>
                <c:pt idx="435">
                  <c:v>1.1859385213545799E-2</c:v>
                </c:pt>
                <c:pt idx="436">
                  <c:v>1.1329872577399799E-2</c:v>
                </c:pt>
                <c:pt idx="437">
                  <c:v>1.0799298793687699E-2</c:v>
                </c:pt>
                <c:pt idx="438">
                  <c:v>1.0275091895379E-2</c:v>
                </c:pt>
                <c:pt idx="439">
                  <c:v>9.7445181116668708E-3</c:v>
                </c:pt>
                <c:pt idx="440">
                  <c:v>9.2150054755209005E-3</c:v>
                </c:pt>
                <c:pt idx="441">
                  <c:v>8.7597731690957099E-3</c:v>
                </c:pt>
                <c:pt idx="442">
                  <c:v>8.1549190556627904E-3</c:v>
                </c:pt>
                <c:pt idx="443">
                  <c:v>7.6307121573556697E-3</c:v>
                </c:pt>
                <c:pt idx="444">
                  <c:v>7.3282851006385404E-3</c:v>
                </c:pt>
                <c:pt idx="445">
                  <c:v>6.72449213477333E-3</c:v>
                </c:pt>
                <c:pt idx="446">
                  <c:v>6.0411131013516899E-3</c:v>
                </c:pt>
                <c:pt idx="447">
                  <c:v>5.5105393176395597E-3</c:v>
                </c:pt>
                <c:pt idx="448">
                  <c:v>4.9863324193308899E-3</c:v>
                </c:pt>
                <c:pt idx="449">
                  <c:v>4.4557586356187596E-3</c:v>
                </c:pt>
                <c:pt idx="450">
                  <c:v>4.0801123967501001E-3</c:v>
                </c:pt>
                <c:pt idx="451">
                  <c:v>3.3967333633283499E-3</c:v>
                </c:pt>
                <c:pt idx="452">
                  <c:v>2.8661595796146701E-3</c:v>
                </c:pt>
                <c:pt idx="453">
                  <c:v>2.2623666137511198E-3</c:v>
                </c:pt>
                <c:pt idx="454">
                  <c:v>1.9599395570338799E-3</c:v>
                </c:pt>
                <c:pt idx="455">
                  <c:v>1.3561465911687801E-3</c:v>
                </c:pt>
                <c:pt idx="456">
                  <c:v>7.5235362530356998E-4</c:v>
                </c:pt>
                <c:pt idx="457">
                  <c:v>3.7564623886865401E-4</c:v>
                </c:pt>
                <c:pt idx="458">
                  <c:v>0</c:v>
                </c:pt>
              </c:numCache>
            </c:numRef>
          </c:yVal>
          <c:smooth val="1"/>
          <c:extLst xmlns:c16r2="http://schemas.microsoft.com/office/drawing/2015/06/chart">
            <c:ext xmlns:c16="http://schemas.microsoft.com/office/drawing/2014/chart" uri="{C3380CC4-5D6E-409C-BE32-E72D297353CC}">
              <c16:uniqueId val="{00000002-1CF9-2441-923F-3C6E968AE0F9}"/>
            </c:ext>
          </c:extLst>
        </c:ser>
        <c:dLbls>
          <c:showLegendKey val="0"/>
          <c:showVal val="0"/>
          <c:showCatName val="0"/>
          <c:showSerName val="0"/>
          <c:showPercent val="0"/>
          <c:showBubbleSize val="0"/>
        </c:dLbls>
        <c:axId val="237311104"/>
        <c:axId val="237313024"/>
      </c:scatterChart>
      <c:valAx>
        <c:axId val="237311104"/>
        <c:scaling>
          <c:orientation val="minMax"/>
          <c:max val="900"/>
          <c:min val="273"/>
        </c:scaling>
        <c:delete val="0"/>
        <c:axPos val="b"/>
        <c:title>
          <c:tx>
            <c:rich>
              <a:bodyPr/>
              <a:lstStyle/>
              <a:p>
                <a:pPr>
                  <a:defRPr/>
                </a:pPr>
                <a:r>
                  <a:rPr lang="en-GB"/>
                  <a:t>Temperature (K)</a:t>
                </a:r>
              </a:p>
            </c:rich>
          </c:tx>
          <c:overlay val="0"/>
        </c:title>
        <c:numFmt formatCode="General" sourceLinked="1"/>
        <c:majorTickMark val="out"/>
        <c:minorTickMark val="none"/>
        <c:tickLblPos val="nextTo"/>
        <c:crossAx val="237313024"/>
        <c:crosses val="autoZero"/>
        <c:crossBetween val="midCat"/>
        <c:majorUnit val="100"/>
      </c:valAx>
      <c:valAx>
        <c:axId val="237313024"/>
        <c:scaling>
          <c:orientation val="minMax"/>
          <c:max val="1"/>
          <c:min val="0"/>
        </c:scaling>
        <c:delete val="0"/>
        <c:axPos val="l"/>
        <c:title>
          <c:tx>
            <c:rich>
              <a:bodyPr/>
              <a:lstStyle/>
              <a:p>
                <a:pPr>
                  <a:defRPr/>
                </a:pPr>
                <a:r>
                  <a:rPr lang="en-GB" sz="1000" b="0" i="0" baseline="0">
                    <a:effectLst/>
                  </a:rPr>
                  <a:t>1-V/V*</a:t>
                </a:r>
                <a:endParaRPr lang="en-GB" sz="1000">
                  <a:effectLst/>
                </a:endParaRPr>
              </a:p>
            </c:rich>
          </c:tx>
          <c:overlay val="0"/>
        </c:title>
        <c:numFmt formatCode="General" sourceLinked="1"/>
        <c:majorTickMark val="out"/>
        <c:minorTickMark val="none"/>
        <c:tickLblPos val="nextTo"/>
        <c:crossAx val="237311104"/>
        <c:crosses val="autoZero"/>
        <c:crossBetween val="midCat"/>
      </c:valAx>
    </c:plotArea>
    <c:legend>
      <c:legendPos val="r"/>
      <c:overlay val="0"/>
    </c:legend>
    <c:plotVisOnly val="1"/>
    <c:dispBlanksAs val="gap"/>
    <c:showDLblsOverMax val="0"/>
  </c:chart>
  <c:spPr>
    <a:ln>
      <a:solidFill>
        <a:schemeClr val="bg1">
          <a:lumMod val="85000"/>
        </a:schemeClr>
      </a:solid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15OH</a:t>
            </a:r>
          </a:p>
        </c:rich>
      </c:tx>
      <c:overlay val="1"/>
      <c:spPr>
        <a:noFill/>
        <a:ln>
          <a:noFill/>
        </a:ln>
        <a:effectLst/>
      </c:spPr>
    </c:title>
    <c:autoTitleDeleted val="0"/>
    <c:plotArea>
      <c:layout/>
      <c:scatterChart>
        <c:scatterStyle val="smoothMarker"/>
        <c:varyColors val="0"/>
        <c:ser>
          <c:idx val="0"/>
          <c:order val="0"/>
          <c:tx>
            <c:v>10dpm</c:v>
          </c:tx>
          <c:spPr>
            <a:ln w="19050" cap="rnd">
              <a:solidFill>
                <a:schemeClr val="accent1"/>
              </a:solidFill>
              <a:round/>
            </a:ln>
            <a:effectLst/>
          </c:spPr>
          <c:marker>
            <c:symbol val="none"/>
          </c:marker>
          <c:xVal>
            <c:numRef>
              <c:f>'15OH'!$F$6:$F$4595</c:f>
              <c:numCache>
                <c:formatCode>General</c:formatCode>
                <c:ptCount val="4590"/>
                <c:pt idx="0">
                  <c:v>294.91199999999981</c:v>
                </c:pt>
                <c:pt idx="1">
                  <c:v>295.4769999999998</c:v>
                </c:pt>
                <c:pt idx="2">
                  <c:v>296.08999999999992</c:v>
                </c:pt>
                <c:pt idx="3">
                  <c:v>296.71600000000001</c:v>
                </c:pt>
                <c:pt idx="4">
                  <c:v>297.33600000000001</c:v>
                </c:pt>
                <c:pt idx="5">
                  <c:v>297.93599999999981</c:v>
                </c:pt>
                <c:pt idx="6">
                  <c:v>298.512</c:v>
                </c:pt>
                <c:pt idx="7">
                  <c:v>299.06</c:v>
                </c:pt>
                <c:pt idx="8">
                  <c:v>299.57799999999992</c:v>
                </c:pt>
                <c:pt idx="9">
                  <c:v>300.06700000000001</c:v>
                </c:pt>
                <c:pt idx="10">
                  <c:v>300.52699999999982</c:v>
                </c:pt>
                <c:pt idx="11">
                  <c:v>300.96300000000002</c:v>
                </c:pt>
                <c:pt idx="12">
                  <c:v>301.37599999999992</c:v>
                </c:pt>
                <c:pt idx="13">
                  <c:v>301.76299999999992</c:v>
                </c:pt>
                <c:pt idx="14">
                  <c:v>302.13400000000001</c:v>
                </c:pt>
                <c:pt idx="15">
                  <c:v>302.48700000000002</c:v>
                </c:pt>
                <c:pt idx="16">
                  <c:v>302.82100000000003</c:v>
                </c:pt>
                <c:pt idx="17">
                  <c:v>303.142</c:v>
                </c:pt>
                <c:pt idx="18">
                  <c:v>303.45600000000002</c:v>
                </c:pt>
                <c:pt idx="19">
                  <c:v>303.75799999999992</c:v>
                </c:pt>
                <c:pt idx="20">
                  <c:v>304.041</c:v>
                </c:pt>
                <c:pt idx="21">
                  <c:v>304.31</c:v>
                </c:pt>
                <c:pt idx="22">
                  <c:v>304.57499999999999</c:v>
                </c:pt>
                <c:pt idx="23">
                  <c:v>304.83600000000001</c:v>
                </c:pt>
                <c:pt idx="24">
                  <c:v>305.08999999999997</c:v>
                </c:pt>
                <c:pt idx="25">
                  <c:v>305.34399999999999</c:v>
                </c:pt>
                <c:pt idx="26">
                  <c:v>305.59100000000001</c:v>
                </c:pt>
                <c:pt idx="27">
                  <c:v>305.827</c:v>
                </c:pt>
                <c:pt idx="28">
                  <c:v>306.05500000000001</c:v>
                </c:pt>
                <c:pt idx="29">
                  <c:v>306.27499999999992</c:v>
                </c:pt>
                <c:pt idx="30">
                  <c:v>306.49200000000002</c:v>
                </c:pt>
                <c:pt idx="31">
                  <c:v>306.70999999999992</c:v>
                </c:pt>
                <c:pt idx="32">
                  <c:v>306.92799999999983</c:v>
                </c:pt>
                <c:pt idx="33">
                  <c:v>307.142</c:v>
                </c:pt>
                <c:pt idx="34">
                  <c:v>307.35599999999999</c:v>
                </c:pt>
                <c:pt idx="35">
                  <c:v>307.56299999999999</c:v>
                </c:pt>
                <c:pt idx="36">
                  <c:v>307.762</c:v>
                </c:pt>
                <c:pt idx="37">
                  <c:v>307.95600000000002</c:v>
                </c:pt>
                <c:pt idx="38">
                  <c:v>308.14400000000001</c:v>
                </c:pt>
                <c:pt idx="39">
                  <c:v>308.33199999999982</c:v>
                </c:pt>
                <c:pt idx="40">
                  <c:v>308.52</c:v>
                </c:pt>
                <c:pt idx="41">
                  <c:v>308.70699999999982</c:v>
                </c:pt>
                <c:pt idx="42">
                  <c:v>308.89400000000001</c:v>
                </c:pt>
                <c:pt idx="43">
                  <c:v>309.07799999999992</c:v>
                </c:pt>
                <c:pt idx="44">
                  <c:v>309.26400000000001</c:v>
                </c:pt>
                <c:pt idx="45">
                  <c:v>309.45400000000001</c:v>
                </c:pt>
                <c:pt idx="46">
                  <c:v>309.64400000000001</c:v>
                </c:pt>
                <c:pt idx="47">
                  <c:v>309.83299999999991</c:v>
                </c:pt>
                <c:pt idx="48">
                  <c:v>310.01799999999997</c:v>
                </c:pt>
                <c:pt idx="49">
                  <c:v>310.19799999999992</c:v>
                </c:pt>
                <c:pt idx="50">
                  <c:v>310.37599999999992</c:v>
                </c:pt>
                <c:pt idx="51">
                  <c:v>310.55799999999999</c:v>
                </c:pt>
                <c:pt idx="52">
                  <c:v>310.74200000000002</c:v>
                </c:pt>
                <c:pt idx="53">
                  <c:v>310.93299999999982</c:v>
                </c:pt>
                <c:pt idx="54">
                  <c:v>311.12099999999992</c:v>
                </c:pt>
                <c:pt idx="55">
                  <c:v>311.30099999999999</c:v>
                </c:pt>
                <c:pt idx="56">
                  <c:v>311.4769999999998</c:v>
                </c:pt>
                <c:pt idx="57">
                  <c:v>311.65499999999997</c:v>
                </c:pt>
                <c:pt idx="58">
                  <c:v>311.84199999999993</c:v>
                </c:pt>
                <c:pt idx="59">
                  <c:v>312.02300000000002</c:v>
                </c:pt>
                <c:pt idx="60">
                  <c:v>312.20299999999992</c:v>
                </c:pt>
                <c:pt idx="61">
                  <c:v>312.37799999999999</c:v>
                </c:pt>
                <c:pt idx="62">
                  <c:v>312.55</c:v>
                </c:pt>
                <c:pt idx="63">
                  <c:v>312.71600000000001</c:v>
                </c:pt>
                <c:pt idx="64">
                  <c:v>312.87400000000002</c:v>
                </c:pt>
                <c:pt idx="65">
                  <c:v>313.03499999999991</c:v>
                </c:pt>
                <c:pt idx="66">
                  <c:v>313.19799999999992</c:v>
                </c:pt>
                <c:pt idx="67">
                  <c:v>313.36900000000009</c:v>
                </c:pt>
                <c:pt idx="68">
                  <c:v>313.55200000000002</c:v>
                </c:pt>
                <c:pt idx="69">
                  <c:v>313.72800000000001</c:v>
                </c:pt>
                <c:pt idx="70">
                  <c:v>313.89699999999982</c:v>
                </c:pt>
                <c:pt idx="71">
                  <c:v>314.06900000000002</c:v>
                </c:pt>
                <c:pt idx="72">
                  <c:v>314.23700000000002</c:v>
                </c:pt>
                <c:pt idx="73">
                  <c:v>314.39999999999992</c:v>
                </c:pt>
                <c:pt idx="74">
                  <c:v>314.565</c:v>
                </c:pt>
                <c:pt idx="75">
                  <c:v>314.73</c:v>
                </c:pt>
                <c:pt idx="76">
                  <c:v>314.90300000000002</c:v>
                </c:pt>
                <c:pt idx="77">
                  <c:v>315.07100000000003</c:v>
                </c:pt>
                <c:pt idx="78">
                  <c:v>315.23099999999982</c:v>
                </c:pt>
                <c:pt idx="79">
                  <c:v>315.39400000000001</c:v>
                </c:pt>
                <c:pt idx="80">
                  <c:v>315.55500000000001</c:v>
                </c:pt>
                <c:pt idx="81">
                  <c:v>315.71699999999981</c:v>
                </c:pt>
                <c:pt idx="82">
                  <c:v>315.88499999999999</c:v>
                </c:pt>
                <c:pt idx="83">
                  <c:v>316.05399999999992</c:v>
                </c:pt>
                <c:pt idx="84">
                  <c:v>316.22099999999978</c:v>
                </c:pt>
                <c:pt idx="85">
                  <c:v>316.38400000000001</c:v>
                </c:pt>
                <c:pt idx="86">
                  <c:v>316.548</c:v>
                </c:pt>
                <c:pt idx="87">
                  <c:v>316.70999999999992</c:v>
                </c:pt>
                <c:pt idx="88">
                  <c:v>316.87799999999999</c:v>
                </c:pt>
                <c:pt idx="89">
                  <c:v>317.053</c:v>
                </c:pt>
                <c:pt idx="90">
                  <c:v>317.22599999999977</c:v>
                </c:pt>
                <c:pt idx="91">
                  <c:v>317.39600000000002</c:v>
                </c:pt>
                <c:pt idx="92">
                  <c:v>317.56700000000001</c:v>
                </c:pt>
                <c:pt idx="93">
                  <c:v>317.73899999999981</c:v>
                </c:pt>
                <c:pt idx="94">
                  <c:v>317.91099999999977</c:v>
                </c:pt>
                <c:pt idx="95">
                  <c:v>318.07600000000002</c:v>
                </c:pt>
                <c:pt idx="96">
                  <c:v>318.23599999999982</c:v>
                </c:pt>
                <c:pt idx="97">
                  <c:v>318.39999999999992</c:v>
                </c:pt>
                <c:pt idx="98">
                  <c:v>318.57</c:v>
                </c:pt>
                <c:pt idx="99">
                  <c:v>318.74</c:v>
                </c:pt>
                <c:pt idx="100">
                  <c:v>318.91399999999982</c:v>
                </c:pt>
                <c:pt idx="101">
                  <c:v>319.08600000000001</c:v>
                </c:pt>
                <c:pt idx="102">
                  <c:v>319.25700000000001</c:v>
                </c:pt>
                <c:pt idx="103">
                  <c:v>319.42399999999981</c:v>
                </c:pt>
                <c:pt idx="104">
                  <c:v>319.59399999999982</c:v>
                </c:pt>
                <c:pt idx="105">
                  <c:v>319.762</c:v>
                </c:pt>
                <c:pt idx="106">
                  <c:v>319.9289999999998</c:v>
                </c:pt>
                <c:pt idx="107">
                  <c:v>320.09599999999978</c:v>
                </c:pt>
                <c:pt idx="108">
                  <c:v>320.262</c:v>
                </c:pt>
                <c:pt idx="109">
                  <c:v>320.42599999999982</c:v>
                </c:pt>
                <c:pt idx="110">
                  <c:v>320.58999999999997</c:v>
                </c:pt>
                <c:pt idx="111">
                  <c:v>320.75099999999992</c:v>
                </c:pt>
                <c:pt idx="112">
                  <c:v>320.91500000000002</c:v>
                </c:pt>
                <c:pt idx="113">
                  <c:v>321.08</c:v>
                </c:pt>
                <c:pt idx="114">
                  <c:v>321.24099999999999</c:v>
                </c:pt>
                <c:pt idx="115">
                  <c:v>321.40100000000001</c:v>
                </c:pt>
                <c:pt idx="116">
                  <c:v>321.56799999999993</c:v>
                </c:pt>
                <c:pt idx="117">
                  <c:v>321.73599999999982</c:v>
                </c:pt>
                <c:pt idx="118">
                  <c:v>321.90800000000002</c:v>
                </c:pt>
                <c:pt idx="119">
                  <c:v>322.07900000000001</c:v>
                </c:pt>
                <c:pt idx="120">
                  <c:v>322.245</c:v>
                </c:pt>
                <c:pt idx="121">
                  <c:v>322.41199999999981</c:v>
                </c:pt>
                <c:pt idx="122">
                  <c:v>322.57600000000002</c:v>
                </c:pt>
                <c:pt idx="123">
                  <c:v>322.745</c:v>
                </c:pt>
                <c:pt idx="124">
                  <c:v>322.90999999999991</c:v>
                </c:pt>
                <c:pt idx="125">
                  <c:v>323.07400000000001</c:v>
                </c:pt>
                <c:pt idx="126">
                  <c:v>323.245</c:v>
                </c:pt>
                <c:pt idx="127">
                  <c:v>323.41500000000002</c:v>
                </c:pt>
                <c:pt idx="128">
                  <c:v>323.58299999999991</c:v>
                </c:pt>
                <c:pt idx="129">
                  <c:v>323.75599999999991</c:v>
                </c:pt>
                <c:pt idx="130">
                  <c:v>323.93200000000002</c:v>
                </c:pt>
                <c:pt idx="131">
                  <c:v>324.10199999999992</c:v>
                </c:pt>
                <c:pt idx="132">
                  <c:v>324.27100000000002</c:v>
                </c:pt>
                <c:pt idx="133">
                  <c:v>324.43799999999982</c:v>
                </c:pt>
                <c:pt idx="134">
                  <c:v>324.60300000000001</c:v>
                </c:pt>
                <c:pt idx="135">
                  <c:v>324.77100000000002</c:v>
                </c:pt>
                <c:pt idx="136">
                  <c:v>324.93499999999977</c:v>
                </c:pt>
                <c:pt idx="137">
                  <c:v>325.09800000000001</c:v>
                </c:pt>
                <c:pt idx="138">
                  <c:v>325.26</c:v>
                </c:pt>
                <c:pt idx="139">
                  <c:v>325.42299999999977</c:v>
                </c:pt>
                <c:pt idx="140">
                  <c:v>325.59599999999978</c:v>
                </c:pt>
                <c:pt idx="141">
                  <c:v>325.77100000000002</c:v>
                </c:pt>
                <c:pt idx="142">
                  <c:v>325.94400000000002</c:v>
                </c:pt>
                <c:pt idx="143">
                  <c:v>326.11500000000001</c:v>
                </c:pt>
                <c:pt idx="144">
                  <c:v>326.28199999999981</c:v>
                </c:pt>
                <c:pt idx="145">
                  <c:v>326.45</c:v>
                </c:pt>
                <c:pt idx="146">
                  <c:v>326.61700000000002</c:v>
                </c:pt>
                <c:pt idx="147">
                  <c:v>326.78099999999978</c:v>
                </c:pt>
                <c:pt idx="148">
                  <c:v>326.94799999999992</c:v>
                </c:pt>
                <c:pt idx="149">
                  <c:v>327.11599999999999</c:v>
                </c:pt>
                <c:pt idx="150">
                  <c:v>327.28499999999991</c:v>
                </c:pt>
                <c:pt idx="151">
                  <c:v>327.45100000000002</c:v>
                </c:pt>
                <c:pt idx="152">
                  <c:v>327.62200000000001</c:v>
                </c:pt>
                <c:pt idx="153">
                  <c:v>327.79500000000002</c:v>
                </c:pt>
                <c:pt idx="154">
                  <c:v>327.96699999999981</c:v>
                </c:pt>
                <c:pt idx="155">
                  <c:v>328.13900000000001</c:v>
                </c:pt>
                <c:pt idx="156">
                  <c:v>328.31599999999997</c:v>
                </c:pt>
                <c:pt idx="157">
                  <c:v>328.48700000000002</c:v>
                </c:pt>
                <c:pt idx="158">
                  <c:v>328.654</c:v>
                </c:pt>
                <c:pt idx="159">
                  <c:v>328.81700000000001</c:v>
                </c:pt>
                <c:pt idx="160">
                  <c:v>328.97899999999981</c:v>
                </c:pt>
                <c:pt idx="161">
                  <c:v>329.14100000000002</c:v>
                </c:pt>
                <c:pt idx="162">
                  <c:v>329.30200000000002</c:v>
                </c:pt>
                <c:pt idx="163">
                  <c:v>329.46699999999981</c:v>
                </c:pt>
                <c:pt idx="164">
                  <c:v>329.63400000000001</c:v>
                </c:pt>
                <c:pt idx="165">
                  <c:v>329.79899999999981</c:v>
                </c:pt>
                <c:pt idx="166">
                  <c:v>329.96899999999982</c:v>
                </c:pt>
                <c:pt idx="167">
                  <c:v>330.14</c:v>
                </c:pt>
                <c:pt idx="168">
                  <c:v>330.31</c:v>
                </c:pt>
                <c:pt idx="169">
                  <c:v>330.47899999999981</c:v>
                </c:pt>
                <c:pt idx="170">
                  <c:v>330.64600000000002</c:v>
                </c:pt>
                <c:pt idx="171">
                  <c:v>330.81599999999997</c:v>
                </c:pt>
                <c:pt idx="172">
                  <c:v>330.98099999999982</c:v>
                </c:pt>
                <c:pt idx="173">
                  <c:v>331.14300000000009</c:v>
                </c:pt>
                <c:pt idx="174">
                  <c:v>331.30599999999993</c:v>
                </c:pt>
                <c:pt idx="175">
                  <c:v>331.47599999999977</c:v>
                </c:pt>
                <c:pt idx="176">
                  <c:v>331.64600000000002</c:v>
                </c:pt>
                <c:pt idx="177">
                  <c:v>331.81299999999999</c:v>
                </c:pt>
                <c:pt idx="178">
                  <c:v>331.98299999999978</c:v>
                </c:pt>
                <c:pt idx="179">
                  <c:v>332.15499999999997</c:v>
                </c:pt>
                <c:pt idx="180">
                  <c:v>332.32499999999999</c:v>
                </c:pt>
                <c:pt idx="181">
                  <c:v>332.49799999999982</c:v>
                </c:pt>
                <c:pt idx="182">
                  <c:v>332.66800000000001</c:v>
                </c:pt>
                <c:pt idx="183">
                  <c:v>332.83800000000002</c:v>
                </c:pt>
                <c:pt idx="184">
                  <c:v>333.01100000000002</c:v>
                </c:pt>
                <c:pt idx="185">
                  <c:v>333.185</c:v>
                </c:pt>
                <c:pt idx="186">
                  <c:v>333.35300000000001</c:v>
                </c:pt>
                <c:pt idx="187">
                  <c:v>333.51499999999999</c:v>
                </c:pt>
                <c:pt idx="188">
                  <c:v>333.68399999999991</c:v>
                </c:pt>
                <c:pt idx="189">
                  <c:v>333.85300000000001</c:v>
                </c:pt>
                <c:pt idx="190">
                  <c:v>334.02499999999992</c:v>
                </c:pt>
                <c:pt idx="191">
                  <c:v>334.19900000000001</c:v>
                </c:pt>
                <c:pt idx="192">
                  <c:v>334.38</c:v>
                </c:pt>
                <c:pt idx="193">
                  <c:v>334.55399999999992</c:v>
                </c:pt>
                <c:pt idx="194">
                  <c:v>334.72</c:v>
                </c:pt>
                <c:pt idx="195">
                  <c:v>334.88200000000001</c:v>
                </c:pt>
                <c:pt idx="196">
                  <c:v>335.04700000000008</c:v>
                </c:pt>
                <c:pt idx="197">
                  <c:v>335.21300000000002</c:v>
                </c:pt>
                <c:pt idx="198">
                  <c:v>335.38400000000001</c:v>
                </c:pt>
                <c:pt idx="199">
                  <c:v>335.55899999999991</c:v>
                </c:pt>
                <c:pt idx="200">
                  <c:v>335.74</c:v>
                </c:pt>
                <c:pt idx="201">
                  <c:v>335.91599999999983</c:v>
                </c:pt>
                <c:pt idx="202">
                  <c:v>336.08600000000001</c:v>
                </c:pt>
                <c:pt idx="203">
                  <c:v>336.25299999999999</c:v>
                </c:pt>
                <c:pt idx="204">
                  <c:v>336.42</c:v>
                </c:pt>
                <c:pt idx="205">
                  <c:v>336.584</c:v>
                </c:pt>
                <c:pt idx="206">
                  <c:v>336.74799999999999</c:v>
                </c:pt>
                <c:pt idx="207">
                  <c:v>336.91699999999997</c:v>
                </c:pt>
                <c:pt idx="208">
                  <c:v>337.09</c:v>
                </c:pt>
                <c:pt idx="209">
                  <c:v>337.26</c:v>
                </c:pt>
                <c:pt idx="210">
                  <c:v>337.42799999999983</c:v>
                </c:pt>
                <c:pt idx="211">
                  <c:v>337.59399999999982</c:v>
                </c:pt>
                <c:pt idx="212">
                  <c:v>337.762</c:v>
                </c:pt>
                <c:pt idx="213">
                  <c:v>337.93599999999992</c:v>
                </c:pt>
                <c:pt idx="214">
                  <c:v>338.11199999999991</c:v>
                </c:pt>
                <c:pt idx="215">
                  <c:v>338.28699999999998</c:v>
                </c:pt>
                <c:pt idx="216">
                  <c:v>338.459</c:v>
                </c:pt>
                <c:pt idx="217">
                  <c:v>338.62700000000001</c:v>
                </c:pt>
                <c:pt idx="218">
                  <c:v>338.79299999999978</c:v>
                </c:pt>
                <c:pt idx="219">
                  <c:v>338.96</c:v>
                </c:pt>
                <c:pt idx="220">
                  <c:v>339.12599999999992</c:v>
                </c:pt>
                <c:pt idx="221">
                  <c:v>339.29599999999982</c:v>
                </c:pt>
                <c:pt idx="222">
                  <c:v>339.46699999999981</c:v>
                </c:pt>
                <c:pt idx="223">
                  <c:v>339.63400000000001</c:v>
                </c:pt>
                <c:pt idx="224">
                  <c:v>339.79799999999977</c:v>
                </c:pt>
                <c:pt idx="225">
                  <c:v>339.964</c:v>
                </c:pt>
                <c:pt idx="226">
                  <c:v>340.12900000000002</c:v>
                </c:pt>
                <c:pt idx="227">
                  <c:v>340.29500000000002</c:v>
                </c:pt>
                <c:pt idx="228">
                  <c:v>340.46899999999982</c:v>
                </c:pt>
                <c:pt idx="229">
                  <c:v>340.64699999999999</c:v>
                </c:pt>
                <c:pt idx="230">
                  <c:v>340.82499999999999</c:v>
                </c:pt>
                <c:pt idx="231">
                  <c:v>340.99599999999981</c:v>
                </c:pt>
                <c:pt idx="232">
                  <c:v>341.166</c:v>
                </c:pt>
                <c:pt idx="233">
                  <c:v>341.33199999999982</c:v>
                </c:pt>
                <c:pt idx="234">
                  <c:v>341.49799999999982</c:v>
                </c:pt>
                <c:pt idx="235">
                  <c:v>341.66899999999993</c:v>
                </c:pt>
                <c:pt idx="236">
                  <c:v>341.83699999999982</c:v>
                </c:pt>
                <c:pt idx="237">
                  <c:v>342.005</c:v>
                </c:pt>
                <c:pt idx="238">
                  <c:v>342.17</c:v>
                </c:pt>
                <c:pt idx="239">
                  <c:v>342.33799999999991</c:v>
                </c:pt>
                <c:pt idx="240">
                  <c:v>342.50700000000001</c:v>
                </c:pt>
                <c:pt idx="241">
                  <c:v>342.66899999999993</c:v>
                </c:pt>
                <c:pt idx="242">
                  <c:v>342.83199999999982</c:v>
                </c:pt>
                <c:pt idx="243">
                  <c:v>342.99900000000002</c:v>
                </c:pt>
                <c:pt idx="244">
                  <c:v>343.16500000000002</c:v>
                </c:pt>
                <c:pt idx="245">
                  <c:v>343.33499999999992</c:v>
                </c:pt>
                <c:pt idx="246">
                  <c:v>343.50599999999991</c:v>
                </c:pt>
                <c:pt idx="247">
                  <c:v>343.67599999999999</c:v>
                </c:pt>
                <c:pt idx="248">
                  <c:v>343.84300000000002</c:v>
                </c:pt>
                <c:pt idx="249">
                  <c:v>344.00799999999992</c:v>
                </c:pt>
                <c:pt idx="250">
                  <c:v>344.18099999999993</c:v>
                </c:pt>
                <c:pt idx="251">
                  <c:v>344.35300000000001</c:v>
                </c:pt>
                <c:pt idx="252">
                  <c:v>344.52</c:v>
                </c:pt>
                <c:pt idx="253">
                  <c:v>344.68700000000001</c:v>
                </c:pt>
                <c:pt idx="254">
                  <c:v>344.85599999999999</c:v>
                </c:pt>
                <c:pt idx="255">
                  <c:v>345.03099999999978</c:v>
                </c:pt>
                <c:pt idx="256">
                  <c:v>345.20499999999993</c:v>
                </c:pt>
                <c:pt idx="257">
                  <c:v>345.375</c:v>
                </c:pt>
                <c:pt idx="258">
                  <c:v>345.54300000000001</c:v>
                </c:pt>
                <c:pt idx="259">
                  <c:v>345.709</c:v>
                </c:pt>
                <c:pt idx="260">
                  <c:v>345.87200000000001</c:v>
                </c:pt>
                <c:pt idx="261">
                  <c:v>346.03599999999977</c:v>
                </c:pt>
                <c:pt idx="262">
                  <c:v>346.19900000000001</c:v>
                </c:pt>
                <c:pt idx="263">
                  <c:v>346.36799999999999</c:v>
                </c:pt>
                <c:pt idx="264">
                  <c:v>346.53899999999982</c:v>
                </c:pt>
                <c:pt idx="265">
                  <c:v>346.70600000000002</c:v>
                </c:pt>
                <c:pt idx="266">
                  <c:v>346.87400000000002</c:v>
                </c:pt>
                <c:pt idx="267">
                  <c:v>347.041</c:v>
                </c:pt>
                <c:pt idx="268">
                  <c:v>347.21</c:v>
                </c:pt>
                <c:pt idx="269">
                  <c:v>347.38099999999991</c:v>
                </c:pt>
                <c:pt idx="270">
                  <c:v>347.55099999999999</c:v>
                </c:pt>
                <c:pt idx="271">
                  <c:v>347.72300000000001</c:v>
                </c:pt>
                <c:pt idx="272">
                  <c:v>347.89299999999997</c:v>
                </c:pt>
                <c:pt idx="273">
                  <c:v>348.06</c:v>
                </c:pt>
                <c:pt idx="274">
                  <c:v>348.22300000000001</c:v>
                </c:pt>
                <c:pt idx="275">
                  <c:v>348.38599999999991</c:v>
                </c:pt>
                <c:pt idx="276">
                  <c:v>348.55</c:v>
                </c:pt>
                <c:pt idx="277">
                  <c:v>348.71299999999991</c:v>
                </c:pt>
                <c:pt idx="278">
                  <c:v>348.87900000000002</c:v>
                </c:pt>
                <c:pt idx="279">
                  <c:v>349.04300000000001</c:v>
                </c:pt>
                <c:pt idx="280">
                  <c:v>349.209</c:v>
                </c:pt>
                <c:pt idx="281">
                  <c:v>349.37400000000002</c:v>
                </c:pt>
                <c:pt idx="282">
                  <c:v>349.54200000000009</c:v>
                </c:pt>
                <c:pt idx="283">
                  <c:v>349.70799999999991</c:v>
                </c:pt>
                <c:pt idx="284">
                  <c:v>349.87</c:v>
                </c:pt>
                <c:pt idx="285">
                  <c:v>350.03399999999982</c:v>
                </c:pt>
                <c:pt idx="286">
                  <c:v>350.197</c:v>
                </c:pt>
                <c:pt idx="287">
                  <c:v>350.363</c:v>
                </c:pt>
                <c:pt idx="288">
                  <c:v>350.529</c:v>
                </c:pt>
                <c:pt idx="289">
                  <c:v>350.69299999999993</c:v>
                </c:pt>
                <c:pt idx="290">
                  <c:v>350.85500000000002</c:v>
                </c:pt>
                <c:pt idx="291">
                  <c:v>351.02100000000002</c:v>
                </c:pt>
                <c:pt idx="292">
                  <c:v>351.19</c:v>
                </c:pt>
                <c:pt idx="293">
                  <c:v>351.36199999999991</c:v>
                </c:pt>
                <c:pt idx="294">
                  <c:v>351.53199999999981</c:v>
                </c:pt>
                <c:pt idx="295">
                  <c:v>351.69299999999993</c:v>
                </c:pt>
                <c:pt idx="296">
                  <c:v>351.851</c:v>
                </c:pt>
                <c:pt idx="297">
                  <c:v>352.00799999999992</c:v>
                </c:pt>
                <c:pt idx="298">
                  <c:v>352.16300000000001</c:v>
                </c:pt>
                <c:pt idx="299">
                  <c:v>352.32</c:v>
                </c:pt>
                <c:pt idx="300">
                  <c:v>352.48</c:v>
                </c:pt>
                <c:pt idx="301">
                  <c:v>352.64</c:v>
                </c:pt>
                <c:pt idx="302">
                  <c:v>352.80099999999999</c:v>
                </c:pt>
                <c:pt idx="303">
                  <c:v>352.96100000000001</c:v>
                </c:pt>
                <c:pt idx="304">
                  <c:v>353.12400000000002</c:v>
                </c:pt>
                <c:pt idx="305">
                  <c:v>353.29</c:v>
                </c:pt>
                <c:pt idx="306">
                  <c:v>353.45600000000002</c:v>
                </c:pt>
                <c:pt idx="307">
                  <c:v>353.62200000000001</c:v>
                </c:pt>
                <c:pt idx="308">
                  <c:v>353.79099999999983</c:v>
                </c:pt>
                <c:pt idx="309">
                  <c:v>353.964</c:v>
                </c:pt>
                <c:pt idx="310">
                  <c:v>354.13900000000001</c:v>
                </c:pt>
                <c:pt idx="311">
                  <c:v>354.30700000000002</c:v>
                </c:pt>
                <c:pt idx="312">
                  <c:v>354.47399999999982</c:v>
                </c:pt>
                <c:pt idx="313">
                  <c:v>354.64</c:v>
                </c:pt>
                <c:pt idx="314">
                  <c:v>354.80399999999992</c:v>
                </c:pt>
                <c:pt idx="315">
                  <c:v>354.96899999999982</c:v>
                </c:pt>
                <c:pt idx="316">
                  <c:v>355.13299999999992</c:v>
                </c:pt>
                <c:pt idx="317">
                  <c:v>355.29199999999997</c:v>
                </c:pt>
                <c:pt idx="318">
                  <c:v>355.45499999999993</c:v>
                </c:pt>
                <c:pt idx="319">
                  <c:v>355.62</c:v>
                </c:pt>
                <c:pt idx="320">
                  <c:v>355.78699999999998</c:v>
                </c:pt>
                <c:pt idx="321">
                  <c:v>355.95100000000002</c:v>
                </c:pt>
                <c:pt idx="322">
                  <c:v>356.11400000000009</c:v>
                </c:pt>
                <c:pt idx="323">
                  <c:v>356.28099999999978</c:v>
                </c:pt>
                <c:pt idx="324">
                  <c:v>356.447</c:v>
                </c:pt>
                <c:pt idx="325">
                  <c:v>356.61199999999991</c:v>
                </c:pt>
                <c:pt idx="326">
                  <c:v>356.779</c:v>
                </c:pt>
                <c:pt idx="327">
                  <c:v>356.94799999999992</c:v>
                </c:pt>
                <c:pt idx="328">
                  <c:v>357.11799999999999</c:v>
                </c:pt>
                <c:pt idx="329">
                  <c:v>357.28899999999982</c:v>
                </c:pt>
                <c:pt idx="330">
                  <c:v>357.46299999999991</c:v>
                </c:pt>
                <c:pt idx="331">
                  <c:v>357.637</c:v>
                </c:pt>
                <c:pt idx="332">
                  <c:v>357.80899999999991</c:v>
                </c:pt>
                <c:pt idx="333">
                  <c:v>357.98099999999982</c:v>
                </c:pt>
                <c:pt idx="334">
                  <c:v>358.14800000000002</c:v>
                </c:pt>
                <c:pt idx="335">
                  <c:v>358.31099999999998</c:v>
                </c:pt>
                <c:pt idx="336">
                  <c:v>358.4769999999998</c:v>
                </c:pt>
                <c:pt idx="337">
                  <c:v>358.63799999999998</c:v>
                </c:pt>
                <c:pt idx="338">
                  <c:v>358.803</c:v>
                </c:pt>
                <c:pt idx="339">
                  <c:v>358.96899999999982</c:v>
                </c:pt>
                <c:pt idx="340">
                  <c:v>359.13599999999991</c:v>
                </c:pt>
                <c:pt idx="341">
                  <c:v>359.30200000000002</c:v>
                </c:pt>
                <c:pt idx="342">
                  <c:v>359.46899999999982</c:v>
                </c:pt>
                <c:pt idx="343">
                  <c:v>359.63599999999991</c:v>
                </c:pt>
                <c:pt idx="344">
                  <c:v>359.79799999999977</c:v>
                </c:pt>
                <c:pt idx="345">
                  <c:v>359.959</c:v>
                </c:pt>
                <c:pt idx="346">
                  <c:v>360.12299999999999</c:v>
                </c:pt>
                <c:pt idx="347">
                  <c:v>360.29299999999978</c:v>
                </c:pt>
                <c:pt idx="348">
                  <c:v>360.46</c:v>
                </c:pt>
                <c:pt idx="349">
                  <c:v>360.63200000000001</c:v>
                </c:pt>
                <c:pt idx="350">
                  <c:v>360.80500000000001</c:v>
                </c:pt>
                <c:pt idx="351">
                  <c:v>360.97500000000002</c:v>
                </c:pt>
                <c:pt idx="352">
                  <c:v>361.14400000000001</c:v>
                </c:pt>
                <c:pt idx="353">
                  <c:v>361.31</c:v>
                </c:pt>
                <c:pt idx="354">
                  <c:v>361.47399999999982</c:v>
                </c:pt>
                <c:pt idx="355">
                  <c:v>361.63599999999991</c:v>
                </c:pt>
                <c:pt idx="356">
                  <c:v>361.79700000000003</c:v>
                </c:pt>
                <c:pt idx="357">
                  <c:v>361.96100000000001</c:v>
                </c:pt>
                <c:pt idx="358">
                  <c:v>362.12400000000002</c:v>
                </c:pt>
                <c:pt idx="359">
                  <c:v>362.29099999999983</c:v>
                </c:pt>
                <c:pt idx="360">
                  <c:v>362.459</c:v>
                </c:pt>
                <c:pt idx="361">
                  <c:v>362.62700000000001</c:v>
                </c:pt>
                <c:pt idx="362">
                  <c:v>362.79399999999981</c:v>
                </c:pt>
                <c:pt idx="363">
                  <c:v>362.96</c:v>
                </c:pt>
                <c:pt idx="364">
                  <c:v>363.125</c:v>
                </c:pt>
                <c:pt idx="365">
                  <c:v>363.29299999999978</c:v>
                </c:pt>
                <c:pt idx="366">
                  <c:v>363.45799999999991</c:v>
                </c:pt>
                <c:pt idx="367">
                  <c:v>363.62400000000002</c:v>
                </c:pt>
                <c:pt idx="368">
                  <c:v>363.79500000000002</c:v>
                </c:pt>
                <c:pt idx="369">
                  <c:v>363.964</c:v>
                </c:pt>
                <c:pt idx="370">
                  <c:v>364.13099999999991</c:v>
                </c:pt>
                <c:pt idx="371">
                  <c:v>364.29299999999978</c:v>
                </c:pt>
                <c:pt idx="372">
                  <c:v>364.45799999999991</c:v>
                </c:pt>
                <c:pt idx="373">
                  <c:v>364.62900000000002</c:v>
                </c:pt>
                <c:pt idx="374">
                  <c:v>364.79500000000002</c:v>
                </c:pt>
                <c:pt idx="375">
                  <c:v>364.95799999999991</c:v>
                </c:pt>
                <c:pt idx="376">
                  <c:v>365.12</c:v>
                </c:pt>
                <c:pt idx="377">
                  <c:v>365.28099999999978</c:v>
                </c:pt>
                <c:pt idx="378">
                  <c:v>365.44099999999997</c:v>
                </c:pt>
                <c:pt idx="379">
                  <c:v>365.60500000000002</c:v>
                </c:pt>
                <c:pt idx="380">
                  <c:v>365.77800000000002</c:v>
                </c:pt>
                <c:pt idx="381">
                  <c:v>365.95100000000002</c:v>
                </c:pt>
                <c:pt idx="382">
                  <c:v>366.12099999999992</c:v>
                </c:pt>
                <c:pt idx="383">
                  <c:v>366.28800000000001</c:v>
                </c:pt>
                <c:pt idx="384">
                  <c:v>366.45100000000002</c:v>
                </c:pt>
                <c:pt idx="385">
                  <c:v>366.61199999999991</c:v>
                </c:pt>
                <c:pt idx="386">
                  <c:v>366.77199999999982</c:v>
                </c:pt>
                <c:pt idx="387">
                  <c:v>366.93099999999981</c:v>
                </c:pt>
                <c:pt idx="388">
                  <c:v>367.09399999999982</c:v>
                </c:pt>
                <c:pt idx="389">
                  <c:v>367.25599999999991</c:v>
                </c:pt>
                <c:pt idx="390">
                  <c:v>367.41699999999997</c:v>
                </c:pt>
                <c:pt idx="391">
                  <c:v>367.58100000000002</c:v>
                </c:pt>
                <c:pt idx="392">
                  <c:v>367.745</c:v>
                </c:pt>
                <c:pt idx="393">
                  <c:v>367.904</c:v>
                </c:pt>
                <c:pt idx="394">
                  <c:v>368.06299999999999</c:v>
                </c:pt>
                <c:pt idx="395">
                  <c:v>368.22099999999978</c:v>
                </c:pt>
                <c:pt idx="396">
                  <c:v>368.37799999999999</c:v>
                </c:pt>
                <c:pt idx="397">
                  <c:v>368.541</c:v>
                </c:pt>
                <c:pt idx="398">
                  <c:v>368.70600000000002</c:v>
                </c:pt>
                <c:pt idx="399">
                  <c:v>368.86599999999999</c:v>
                </c:pt>
                <c:pt idx="400">
                  <c:v>369.02600000000001</c:v>
                </c:pt>
                <c:pt idx="401">
                  <c:v>369.18700000000001</c:v>
                </c:pt>
                <c:pt idx="402">
                  <c:v>369.35300000000001</c:v>
                </c:pt>
                <c:pt idx="403">
                  <c:v>369.51900000000001</c:v>
                </c:pt>
                <c:pt idx="404">
                  <c:v>369.68200000000002</c:v>
                </c:pt>
                <c:pt idx="405">
                  <c:v>369.84800000000001</c:v>
                </c:pt>
                <c:pt idx="406">
                  <c:v>370.012</c:v>
                </c:pt>
                <c:pt idx="407">
                  <c:v>370.173</c:v>
                </c:pt>
                <c:pt idx="408">
                  <c:v>370.33799999999991</c:v>
                </c:pt>
                <c:pt idx="409">
                  <c:v>370.50200000000001</c:v>
                </c:pt>
                <c:pt idx="410">
                  <c:v>370.66399999999999</c:v>
                </c:pt>
                <c:pt idx="411">
                  <c:v>370.82799999999992</c:v>
                </c:pt>
                <c:pt idx="412">
                  <c:v>370.99200000000002</c:v>
                </c:pt>
                <c:pt idx="413">
                  <c:v>371.15300000000002</c:v>
                </c:pt>
                <c:pt idx="414">
                  <c:v>371.32100000000003</c:v>
                </c:pt>
                <c:pt idx="415">
                  <c:v>371.49</c:v>
                </c:pt>
                <c:pt idx="416">
                  <c:v>371.65300000000002</c:v>
                </c:pt>
                <c:pt idx="417">
                  <c:v>371.81</c:v>
                </c:pt>
                <c:pt idx="418">
                  <c:v>371.96800000000002</c:v>
                </c:pt>
                <c:pt idx="419">
                  <c:v>372.12700000000001</c:v>
                </c:pt>
                <c:pt idx="420">
                  <c:v>372.28199999999981</c:v>
                </c:pt>
                <c:pt idx="421">
                  <c:v>372.43700000000001</c:v>
                </c:pt>
                <c:pt idx="422">
                  <c:v>372.58799999999991</c:v>
                </c:pt>
                <c:pt idx="423">
                  <c:v>372.74099999999999</c:v>
                </c:pt>
                <c:pt idx="424">
                  <c:v>372.89600000000002</c:v>
                </c:pt>
                <c:pt idx="425">
                  <c:v>373.05</c:v>
                </c:pt>
                <c:pt idx="426">
                  <c:v>373.20400000000001</c:v>
                </c:pt>
                <c:pt idx="427">
                  <c:v>373.35899999999992</c:v>
                </c:pt>
                <c:pt idx="428">
                  <c:v>373.51299999999998</c:v>
                </c:pt>
                <c:pt idx="429">
                  <c:v>373.66399999999999</c:v>
                </c:pt>
                <c:pt idx="430">
                  <c:v>373.81700000000001</c:v>
                </c:pt>
                <c:pt idx="431">
                  <c:v>373.97300000000001</c:v>
                </c:pt>
                <c:pt idx="432">
                  <c:v>374.13099999999991</c:v>
                </c:pt>
                <c:pt idx="433">
                  <c:v>374.28599999999977</c:v>
                </c:pt>
                <c:pt idx="434">
                  <c:v>374.43799999999982</c:v>
                </c:pt>
                <c:pt idx="435">
                  <c:v>374.58799999999991</c:v>
                </c:pt>
                <c:pt idx="436">
                  <c:v>374.74099999999999</c:v>
                </c:pt>
                <c:pt idx="437">
                  <c:v>374.90300000000002</c:v>
                </c:pt>
                <c:pt idx="438">
                  <c:v>375.06599999999997</c:v>
                </c:pt>
                <c:pt idx="439">
                  <c:v>375.22800000000001</c:v>
                </c:pt>
                <c:pt idx="440">
                  <c:v>375.39</c:v>
                </c:pt>
                <c:pt idx="441">
                  <c:v>375.55099999999999</c:v>
                </c:pt>
                <c:pt idx="442">
                  <c:v>375.714</c:v>
                </c:pt>
                <c:pt idx="443">
                  <c:v>375.87200000000001</c:v>
                </c:pt>
                <c:pt idx="444">
                  <c:v>376.02699999999982</c:v>
                </c:pt>
                <c:pt idx="445">
                  <c:v>376.18299999999999</c:v>
                </c:pt>
                <c:pt idx="446">
                  <c:v>376.34199999999993</c:v>
                </c:pt>
                <c:pt idx="447">
                  <c:v>376.50299999999999</c:v>
                </c:pt>
                <c:pt idx="448">
                  <c:v>376.65899999999999</c:v>
                </c:pt>
                <c:pt idx="449">
                  <c:v>376.82100000000003</c:v>
                </c:pt>
                <c:pt idx="450">
                  <c:v>376.98500000000001</c:v>
                </c:pt>
                <c:pt idx="451">
                  <c:v>377.14699999999999</c:v>
                </c:pt>
                <c:pt idx="452">
                  <c:v>377.30899999999991</c:v>
                </c:pt>
                <c:pt idx="453">
                  <c:v>377.47</c:v>
                </c:pt>
                <c:pt idx="454">
                  <c:v>377.63099999999991</c:v>
                </c:pt>
                <c:pt idx="455">
                  <c:v>377.79</c:v>
                </c:pt>
                <c:pt idx="456">
                  <c:v>377.94400000000002</c:v>
                </c:pt>
                <c:pt idx="457">
                  <c:v>378.09699999999981</c:v>
                </c:pt>
                <c:pt idx="458">
                  <c:v>378.25400000000002</c:v>
                </c:pt>
                <c:pt idx="459">
                  <c:v>378.41199999999998</c:v>
                </c:pt>
                <c:pt idx="460">
                  <c:v>378.572</c:v>
                </c:pt>
                <c:pt idx="461">
                  <c:v>378.73099999999982</c:v>
                </c:pt>
                <c:pt idx="462">
                  <c:v>378.88900000000001</c:v>
                </c:pt>
                <c:pt idx="463">
                  <c:v>379.05</c:v>
                </c:pt>
                <c:pt idx="464">
                  <c:v>379.21</c:v>
                </c:pt>
                <c:pt idx="465">
                  <c:v>379.36900000000009</c:v>
                </c:pt>
                <c:pt idx="466">
                  <c:v>379.52600000000001</c:v>
                </c:pt>
                <c:pt idx="467">
                  <c:v>379.685</c:v>
                </c:pt>
                <c:pt idx="468">
                  <c:v>379.84399999999999</c:v>
                </c:pt>
                <c:pt idx="469">
                  <c:v>380.00400000000002</c:v>
                </c:pt>
                <c:pt idx="470">
                  <c:v>380.16399999999999</c:v>
                </c:pt>
                <c:pt idx="471">
                  <c:v>380.32100000000003</c:v>
                </c:pt>
                <c:pt idx="472">
                  <c:v>380.47899999999981</c:v>
                </c:pt>
                <c:pt idx="473">
                  <c:v>380.63900000000001</c:v>
                </c:pt>
                <c:pt idx="474">
                  <c:v>380.79899999999981</c:v>
                </c:pt>
                <c:pt idx="475">
                  <c:v>380.95699999999982</c:v>
                </c:pt>
                <c:pt idx="476">
                  <c:v>381.11500000000001</c:v>
                </c:pt>
                <c:pt idx="477">
                  <c:v>381.274</c:v>
                </c:pt>
                <c:pt idx="478">
                  <c:v>381.43099999999981</c:v>
                </c:pt>
                <c:pt idx="479">
                  <c:v>381.59300000000002</c:v>
                </c:pt>
                <c:pt idx="480">
                  <c:v>381.75400000000002</c:v>
                </c:pt>
                <c:pt idx="481">
                  <c:v>381.91199999999998</c:v>
                </c:pt>
                <c:pt idx="482">
                  <c:v>382.07299999999992</c:v>
                </c:pt>
                <c:pt idx="483">
                  <c:v>382.23</c:v>
                </c:pt>
                <c:pt idx="484">
                  <c:v>382.38499999999999</c:v>
                </c:pt>
                <c:pt idx="485">
                  <c:v>382.54200000000009</c:v>
                </c:pt>
                <c:pt idx="486">
                  <c:v>382.69900000000001</c:v>
                </c:pt>
                <c:pt idx="487">
                  <c:v>382.85899999999992</c:v>
                </c:pt>
                <c:pt idx="488">
                  <c:v>383.017</c:v>
                </c:pt>
                <c:pt idx="489">
                  <c:v>383.17</c:v>
                </c:pt>
                <c:pt idx="490">
                  <c:v>383.32400000000001</c:v>
                </c:pt>
                <c:pt idx="491">
                  <c:v>383.47899999999981</c:v>
                </c:pt>
                <c:pt idx="492">
                  <c:v>383.63499999999999</c:v>
                </c:pt>
                <c:pt idx="493">
                  <c:v>383.79099999999983</c:v>
                </c:pt>
                <c:pt idx="494">
                  <c:v>383.94499999999999</c:v>
                </c:pt>
                <c:pt idx="495">
                  <c:v>384.10300000000001</c:v>
                </c:pt>
                <c:pt idx="496">
                  <c:v>384.26600000000002</c:v>
                </c:pt>
                <c:pt idx="497">
                  <c:v>384.42700000000002</c:v>
                </c:pt>
                <c:pt idx="498">
                  <c:v>384.59</c:v>
                </c:pt>
                <c:pt idx="499">
                  <c:v>384.755</c:v>
                </c:pt>
                <c:pt idx="500">
                  <c:v>384.91799999999978</c:v>
                </c:pt>
                <c:pt idx="501">
                  <c:v>385.077</c:v>
                </c:pt>
                <c:pt idx="502">
                  <c:v>385.23799999999977</c:v>
                </c:pt>
                <c:pt idx="503">
                  <c:v>385.39499999999992</c:v>
                </c:pt>
                <c:pt idx="504">
                  <c:v>385.553</c:v>
                </c:pt>
                <c:pt idx="505">
                  <c:v>385.70699999999982</c:v>
                </c:pt>
                <c:pt idx="506">
                  <c:v>385.85899999999992</c:v>
                </c:pt>
                <c:pt idx="507">
                  <c:v>386.01400000000001</c:v>
                </c:pt>
                <c:pt idx="508">
                  <c:v>386.17099999999999</c:v>
                </c:pt>
                <c:pt idx="509">
                  <c:v>386.32799999999992</c:v>
                </c:pt>
                <c:pt idx="510">
                  <c:v>386.4819999999998</c:v>
                </c:pt>
                <c:pt idx="511">
                  <c:v>386.63499999999999</c:v>
                </c:pt>
                <c:pt idx="512">
                  <c:v>386.79099999999983</c:v>
                </c:pt>
                <c:pt idx="513">
                  <c:v>386.94799999999992</c:v>
                </c:pt>
                <c:pt idx="514">
                  <c:v>387.10699999999991</c:v>
                </c:pt>
                <c:pt idx="515">
                  <c:v>387.26499999999999</c:v>
                </c:pt>
                <c:pt idx="516">
                  <c:v>387.42500000000001</c:v>
                </c:pt>
                <c:pt idx="517">
                  <c:v>387.58299999999991</c:v>
                </c:pt>
                <c:pt idx="518">
                  <c:v>387.74099999999999</c:v>
                </c:pt>
                <c:pt idx="519">
                  <c:v>387.899</c:v>
                </c:pt>
                <c:pt idx="520">
                  <c:v>388.05399999999992</c:v>
                </c:pt>
                <c:pt idx="521">
                  <c:v>388.21</c:v>
                </c:pt>
                <c:pt idx="522">
                  <c:v>388.363</c:v>
                </c:pt>
                <c:pt idx="523">
                  <c:v>388.524</c:v>
                </c:pt>
                <c:pt idx="524">
                  <c:v>388.68099999999993</c:v>
                </c:pt>
                <c:pt idx="525">
                  <c:v>388.84000000000009</c:v>
                </c:pt>
                <c:pt idx="526">
                  <c:v>389.00400000000002</c:v>
                </c:pt>
                <c:pt idx="527">
                  <c:v>389.16399999999999</c:v>
                </c:pt>
                <c:pt idx="528">
                  <c:v>389.32400000000001</c:v>
                </c:pt>
                <c:pt idx="529">
                  <c:v>389.48399999999981</c:v>
                </c:pt>
                <c:pt idx="530">
                  <c:v>389.64100000000002</c:v>
                </c:pt>
                <c:pt idx="531">
                  <c:v>389.79700000000003</c:v>
                </c:pt>
                <c:pt idx="532">
                  <c:v>389.947</c:v>
                </c:pt>
                <c:pt idx="533">
                  <c:v>390.09899999999982</c:v>
                </c:pt>
                <c:pt idx="534">
                  <c:v>390.25200000000001</c:v>
                </c:pt>
                <c:pt idx="535">
                  <c:v>390.40199999999982</c:v>
                </c:pt>
                <c:pt idx="536">
                  <c:v>390.553</c:v>
                </c:pt>
                <c:pt idx="537">
                  <c:v>390.70699999999982</c:v>
                </c:pt>
                <c:pt idx="538">
                  <c:v>390.86400000000009</c:v>
                </c:pt>
                <c:pt idx="539">
                  <c:v>391.02600000000001</c:v>
                </c:pt>
                <c:pt idx="540">
                  <c:v>391.18399999999991</c:v>
                </c:pt>
                <c:pt idx="541">
                  <c:v>391.33799999999991</c:v>
                </c:pt>
                <c:pt idx="542">
                  <c:v>391.4869999999998</c:v>
                </c:pt>
                <c:pt idx="543">
                  <c:v>391.63900000000001</c:v>
                </c:pt>
                <c:pt idx="544">
                  <c:v>391.79199999999997</c:v>
                </c:pt>
                <c:pt idx="545">
                  <c:v>391.947</c:v>
                </c:pt>
                <c:pt idx="546">
                  <c:v>392.101</c:v>
                </c:pt>
                <c:pt idx="547">
                  <c:v>392.25299999999999</c:v>
                </c:pt>
                <c:pt idx="548">
                  <c:v>392.40800000000002</c:v>
                </c:pt>
                <c:pt idx="549">
                  <c:v>392.56200000000001</c:v>
                </c:pt>
                <c:pt idx="550">
                  <c:v>392.71899999999982</c:v>
                </c:pt>
                <c:pt idx="551">
                  <c:v>392.87700000000001</c:v>
                </c:pt>
                <c:pt idx="552">
                  <c:v>393.03499999999991</c:v>
                </c:pt>
                <c:pt idx="553">
                  <c:v>393.19400000000002</c:v>
                </c:pt>
                <c:pt idx="554">
                  <c:v>393.358</c:v>
                </c:pt>
                <c:pt idx="555">
                  <c:v>393.52499999999992</c:v>
                </c:pt>
                <c:pt idx="556">
                  <c:v>393.68799999999999</c:v>
                </c:pt>
                <c:pt idx="557">
                  <c:v>393.86</c:v>
                </c:pt>
                <c:pt idx="558">
                  <c:v>394.03199999999981</c:v>
                </c:pt>
                <c:pt idx="559">
                  <c:v>394.20600000000002</c:v>
                </c:pt>
                <c:pt idx="560">
                  <c:v>394.38099999999991</c:v>
                </c:pt>
                <c:pt idx="561">
                  <c:v>394.55700000000002</c:v>
                </c:pt>
                <c:pt idx="562">
                  <c:v>394.73099999999982</c:v>
                </c:pt>
                <c:pt idx="563">
                  <c:v>394.90199999999982</c:v>
                </c:pt>
                <c:pt idx="564">
                  <c:v>395.07299999999992</c:v>
                </c:pt>
                <c:pt idx="565">
                  <c:v>395.24900000000002</c:v>
                </c:pt>
                <c:pt idx="566">
                  <c:v>395.43200000000002</c:v>
                </c:pt>
                <c:pt idx="567">
                  <c:v>395.62400000000002</c:v>
                </c:pt>
                <c:pt idx="568">
                  <c:v>395.80899999999991</c:v>
                </c:pt>
                <c:pt idx="569">
                  <c:v>395.9869999999998</c:v>
                </c:pt>
                <c:pt idx="570">
                  <c:v>396.16399999999999</c:v>
                </c:pt>
                <c:pt idx="571">
                  <c:v>396.339</c:v>
                </c:pt>
                <c:pt idx="572">
                  <c:v>396.51299999999998</c:v>
                </c:pt>
                <c:pt idx="573">
                  <c:v>396.68799999999999</c:v>
                </c:pt>
                <c:pt idx="574">
                  <c:v>396.863</c:v>
                </c:pt>
                <c:pt idx="575">
                  <c:v>397.03599999999977</c:v>
                </c:pt>
                <c:pt idx="576">
                  <c:v>397.20799999999991</c:v>
                </c:pt>
                <c:pt idx="577">
                  <c:v>397.37799999999999</c:v>
                </c:pt>
                <c:pt idx="578">
                  <c:v>397.54300000000001</c:v>
                </c:pt>
                <c:pt idx="579">
                  <c:v>397.71</c:v>
                </c:pt>
                <c:pt idx="580">
                  <c:v>397.87700000000001</c:v>
                </c:pt>
                <c:pt idx="581">
                  <c:v>398.04300000000001</c:v>
                </c:pt>
                <c:pt idx="582">
                  <c:v>398.21199999999982</c:v>
                </c:pt>
                <c:pt idx="583">
                  <c:v>398.38400000000001</c:v>
                </c:pt>
                <c:pt idx="584">
                  <c:v>398.55899999999991</c:v>
                </c:pt>
                <c:pt idx="585">
                  <c:v>398.7319999999998</c:v>
                </c:pt>
                <c:pt idx="586">
                  <c:v>398.90599999999978</c:v>
                </c:pt>
                <c:pt idx="587">
                  <c:v>399.07600000000002</c:v>
                </c:pt>
                <c:pt idx="588">
                  <c:v>399.24900000000002</c:v>
                </c:pt>
                <c:pt idx="589">
                  <c:v>399.42399999999981</c:v>
                </c:pt>
                <c:pt idx="590">
                  <c:v>399.601</c:v>
                </c:pt>
                <c:pt idx="591">
                  <c:v>399.77499999999992</c:v>
                </c:pt>
                <c:pt idx="592">
                  <c:v>399.94799999999992</c:v>
                </c:pt>
                <c:pt idx="593">
                  <c:v>400.12099999999992</c:v>
                </c:pt>
                <c:pt idx="594">
                  <c:v>400.29299999999978</c:v>
                </c:pt>
                <c:pt idx="595">
                  <c:v>400.46299999999991</c:v>
                </c:pt>
                <c:pt idx="596">
                  <c:v>400.63799999999998</c:v>
                </c:pt>
                <c:pt idx="597">
                  <c:v>400.81599999999997</c:v>
                </c:pt>
                <c:pt idx="598">
                  <c:v>400.99200000000002</c:v>
                </c:pt>
                <c:pt idx="599">
                  <c:v>401.16399999999999</c:v>
                </c:pt>
                <c:pt idx="600">
                  <c:v>401.339</c:v>
                </c:pt>
                <c:pt idx="601">
                  <c:v>401.51400000000001</c:v>
                </c:pt>
                <c:pt idx="602">
                  <c:v>401.68700000000001</c:v>
                </c:pt>
                <c:pt idx="603">
                  <c:v>401.858</c:v>
                </c:pt>
                <c:pt idx="604">
                  <c:v>402.03099999999978</c:v>
                </c:pt>
                <c:pt idx="605">
                  <c:v>402.209</c:v>
                </c:pt>
                <c:pt idx="606">
                  <c:v>402.38099999999991</c:v>
                </c:pt>
                <c:pt idx="607">
                  <c:v>402.55099999999999</c:v>
                </c:pt>
                <c:pt idx="608">
                  <c:v>402.72300000000001</c:v>
                </c:pt>
                <c:pt idx="609">
                  <c:v>402.89599999999979</c:v>
                </c:pt>
                <c:pt idx="610">
                  <c:v>403.06599999999997</c:v>
                </c:pt>
                <c:pt idx="611">
                  <c:v>403.23799999999977</c:v>
                </c:pt>
                <c:pt idx="612">
                  <c:v>403.40899999999982</c:v>
                </c:pt>
                <c:pt idx="613">
                  <c:v>403.58</c:v>
                </c:pt>
                <c:pt idx="614">
                  <c:v>403.75200000000001</c:v>
                </c:pt>
                <c:pt idx="615">
                  <c:v>403.92500000000001</c:v>
                </c:pt>
                <c:pt idx="616">
                  <c:v>404.1040000000001</c:v>
                </c:pt>
                <c:pt idx="617">
                  <c:v>404.28</c:v>
                </c:pt>
                <c:pt idx="618">
                  <c:v>404.459</c:v>
                </c:pt>
                <c:pt idx="619">
                  <c:v>404.63400000000001</c:v>
                </c:pt>
                <c:pt idx="620">
                  <c:v>404.80599999999998</c:v>
                </c:pt>
                <c:pt idx="621">
                  <c:v>404.98399999999998</c:v>
                </c:pt>
                <c:pt idx="622">
                  <c:v>405.16500000000002</c:v>
                </c:pt>
                <c:pt idx="623">
                  <c:v>405.346</c:v>
                </c:pt>
                <c:pt idx="624">
                  <c:v>405.53199999999998</c:v>
                </c:pt>
                <c:pt idx="625">
                  <c:v>405.71499999999997</c:v>
                </c:pt>
                <c:pt idx="626">
                  <c:v>405.89400000000001</c:v>
                </c:pt>
                <c:pt idx="627">
                  <c:v>406.06599999999997</c:v>
                </c:pt>
                <c:pt idx="628">
                  <c:v>406.23500000000001</c:v>
                </c:pt>
                <c:pt idx="629">
                  <c:v>406.40599999999978</c:v>
                </c:pt>
                <c:pt idx="630">
                  <c:v>406.57900000000001</c:v>
                </c:pt>
                <c:pt idx="631">
                  <c:v>406.75599999999991</c:v>
                </c:pt>
                <c:pt idx="632">
                  <c:v>406.93599999999992</c:v>
                </c:pt>
                <c:pt idx="633">
                  <c:v>407.11599999999999</c:v>
                </c:pt>
                <c:pt idx="634">
                  <c:v>407.29199999999997</c:v>
                </c:pt>
                <c:pt idx="635">
                  <c:v>407.46499999999997</c:v>
                </c:pt>
                <c:pt idx="636">
                  <c:v>407.63400000000001</c:v>
                </c:pt>
                <c:pt idx="637">
                  <c:v>407.80500000000001</c:v>
                </c:pt>
                <c:pt idx="638">
                  <c:v>407.97800000000001</c:v>
                </c:pt>
                <c:pt idx="639">
                  <c:v>408.15600000000001</c:v>
                </c:pt>
                <c:pt idx="640">
                  <c:v>408.33499999999998</c:v>
                </c:pt>
                <c:pt idx="641">
                  <c:v>408.50900000000001</c:v>
                </c:pt>
                <c:pt idx="642">
                  <c:v>408.68099999999998</c:v>
                </c:pt>
                <c:pt idx="643">
                  <c:v>408.85500000000002</c:v>
                </c:pt>
                <c:pt idx="644">
                  <c:v>409.029</c:v>
                </c:pt>
                <c:pt idx="645">
                  <c:v>409.2</c:v>
                </c:pt>
                <c:pt idx="646">
                  <c:v>409.37200000000001</c:v>
                </c:pt>
                <c:pt idx="647">
                  <c:v>409.541</c:v>
                </c:pt>
                <c:pt idx="648">
                  <c:v>409.714</c:v>
                </c:pt>
                <c:pt idx="649">
                  <c:v>409.88900000000001</c:v>
                </c:pt>
                <c:pt idx="650">
                  <c:v>410.06</c:v>
                </c:pt>
                <c:pt idx="651">
                  <c:v>410.23</c:v>
                </c:pt>
                <c:pt idx="652">
                  <c:v>410.404</c:v>
                </c:pt>
                <c:pt idx="653">
                  <c:v>410.57400000000001</c:v>
                </c:pt>
                <c:pt idx="654">
                  <c:v>410.74599999999992</c:v>
                </c:pt>
                <c:pt idx="655">
                  <c:v>410.92399999999981</c:v>
                </c:pt>
                <c:pt idx="656">
                  <c:v>411.09699999999981</c:v>
                </c:pt>
                <c:pt idx="657">
                  <c:v>411.274</c:v>
                </c:pt>
                <c:pt idx="658">
                  <c:v>411.44600000000003</c:v>
                </c:pt>
                <c:pt idx="659">
                  <c:v>411.61199999999991</c:v>
                </c:pt>
                <c:pt idx="660">
                  <c:v>411.78599999999977</c:v>
                </c:pt>
                <c:pt idx="661">
                  <c:v>411.96199999999982</c:v>
                </c:pt>
                <c:pt idx="662">
                  <c:v>412.14</c:v>
                </c:pt>
                <c:pt idx="663">
                  <c:v>412.322</c:v>
                </c:pt>
                <c:pt idx="664">
                  <c:v>412.5</c:v>
                </c:pt>
                <c:pt idx="665">
                  <c:v>412.67200000000008</c:v>
                </c:pt>
                <c:pt idx="666">
                  <c:v>412.84100000000001</c:v>
                </c:pt>
                <c:pt idx="667">
                  <c:v>413.01099999999991</c:v>
                </c:pt>
                <c:pt idx="668">
                  <c:v>413.18099999999998</c:v>
                </c:pt>
                <c:pt idx="669">
                  <c:v>413.351</c:v>
                </c:pt>
                <c:pt idx="670">
                  <c:v>413.52300000000002</c:v>
                </c:pt>
                <c:pt idx="671">
                  <c:v>413.69600000000003</c:v>
                </c:pt>
                <c:pt idx="672">
                  <c:v>413.87400000000002</c:v>
                </c:pt>
                <c:pt idx="673">
                  <c:v>414.04599999999999</c:v>
                </c:pt>
                <c:pt idx="674">
                  <c:v>414.21799999999979</c:v>
                </c:pt>
                <c:pt idx="675">
                  <c:v>414.38799999999998</c:v>
                </c:pt>
                <c:pt idx="676">
                  <c:v>414.55599999999998</c:v>
                </c:pt>
                <c:pt idx="677">
                  <c:v>414.72199999999981</c:v>
                </c:pt>
                <c:pt idx="678">
                  <c:v>414.88799999999998</c:v>
                </c:pt>
                <c:pt idx="679">
                  <c:v>415.05599999999998</c:v>
                </c:pt>
                <c:pt idx="680">
                  <c:v>415.22599999999977</c:v>
                </c:pt>
                <c:pt idx="681">
                  <c:v>415.399</c:v>
                </c:pt>
                <c:pt idx="682">
                  <c:v>415.56700000000001</c:v>
                </c:pt>
                <c:pt idx="683">
                  <c:v>415.7369999999998</c:v>
                </c:pt>
                <c:pt idx="684">
                  <c:v>415.90800000000002</c:v>
                </c:pt>
                <c:pt idx="685">
                  <c:v>416.077</c:v>
                </c:pt>
                <c:pt idx="686">
                  <c:v>416.24700000000001</c:v>
                </c:pt>
                <c:pt idx="687">
                  <c:v>416.41199999999998</c:v>
                </c:pt>
                <c:pt idx="688">
                  <c:v>416.58299999999991</c:v>
                </c:pt>
                <c:pt idx="689">
                  <c:v>416.75599999999991</c:v>
                </c:pt>
                <c:pt idx="690">
                  <c:v>416.92799999999983</c:v>
                </c:pt>
                <c:pt idx="691">
                  <c:v>417.1</c:v>
                </c:pt>
                <c:pt idx="692">
                  <c:v>417.27</c:v>
                </c:pt>
                <c:pt idx="693">
                  <c:v>417.43700000000001</c:v>
                </c:pt>
                <c:pt idx="694">
                  <c:v>417.60699999999991</c:v>
                </c:pt>
                <c:pt idx="695">
                  <c:v>417.77600000000001</c:v>
                </c:pt>
                <c:pt idx="696">
                  <c:v>417.94799999999992</c:v>
                </c:pt>
                <c:pt idx="697">
                  <c:v>418.12700000000001</c:v>
                </c:pt>
                <c:pt idx="698">
                  <c:v>418.30399999999992</c:v>
                </c:pt>
                <c:pt idx="699">
                  <c:v>418.47899999999998</c:v>
                </c:pt>
                <c:pt idx="700">
                  <c:v>418.6570000000001</c:v>
                </c:pt>
                <c:pt idx="701">
                  <c:v>418.83199999999982</c:v>
                </c:pt>
                <c:pt idx="702">
                  <c:v>419.00299999999999</c:v>
                </c:pt>
                <c:pt idx="703">
                  <c:v>419.16899999999993</c:v>
                </c:pt>
                <c:pt idx="704">
                  <c:v>419.334</c:v>
                </c:pt>
                <c:pt idx="705">
                  <c:v>419.50299999999999</c:v>
                </c:pt>
                <c:pt idx="706">
                  <c:v>419.67399999999992</c:v>
                </c:pt>
                <c:pt idx="707">
                  <c:v>419.84399999999999</c:v>
                </c:pt>
                <c:pt idx="708">
                  <c:v>420.02099999999979</c:v>
                </c:pt>
                <c:pt idx="709">
                  <c:v>420.19099999999997</c:v>
                </c:pt>
                <c:pt idx="710">
                  <c:v>420.36</c:v>
                </c:pt>
                <c:pt idx="711">
                  <c:v>420.53399999999982</c:v>
                </c:pt>
                <c:pt idx="712">
                  <c:v>420.70600000000002</c:v>
                </c:pt>
                <c:pt idx="713">
                  <c:v>420.88200000000001</c:v>
                </c:pt>
                <c:pt idx="714">
                  <c:v>421.05399999999992</c:v>
                </c:pt>
                <c:pt idx="715">
                  <c:v>421.22500000000002</c:v>
                </c:pt>
                <c:pt idx="716">
                  <c:v>421.39599999999979</c:v>
                </c:pt>
                <c:pt idx="717">
                  <c:v>421.56799999999993</c:v>
                </c:pt>
                <c:pt idx="718">
                  <c:v>421.74</c:v>
                </c:pt>
                <c:pt idx="719">
                  <c:v>421.91300000000001</c:v>
                </c:pt>
                <c:pt idx="720">
                  <c:v>422.08499999999998</c:v>
                </c:pt>
                <c:pt idx="721">
                  <c:v>422.26</c:v>
                </c:pt>
                <c:pt idx="722">
                  <c:v>422.43200000000002</c:v>
                </c:pt>
                <c:pt idx="723">
                  <c:v>422.60300000000001</c:v>
                </c:pt>
                <c:pt idx="724">
                  <c:v>422.77600000000001</c:v>
                </c:pt>
                <c:pt idx="725">
                  <c:v>422.952</c:v>
                </c:pt>
                <c:pt idx="726">
                  <c:v>423.12799999999999</c:v>
                </c:pt>
                <c:pt idx="727">
                  <c:v>423.30099999999999</c:v>
                </c:pt>
                <c:pt idx="728">
                  <c:v>423.47199999999981</c:v>
                </c:pt>
                <c:pt idx="729">
                  <c:v>423.64600000000002</c:v>
                </c:pt>
                <c:pt idx="730">
                  <c:v>423.82100000000003</c:v>
                </c:pt>
                <c:pt idx="731">
                  <c:v>423.99499999999978</c:v>
                </c:pt>
                <c:pt idx="732">
                  <c:v>424.16700000000009</c:v>
                </c:pt>
                <c:pt idx="733">
                  <c:v>424.33699999999982</c:v>
                </c:pt>
                <c:pt idx="734">
                  <c:v>424.50900000000001</c:v>
                </c:pt>
                <c:pt idx="735">
                  <c:v>424.68</c:v>
                </c:pt>
                <c:pt idx="736">
                  <c:v>424.85</c:v>
                </c:pt>
                <c:pt idx="737">
                  <c:v>425.02199999999982</c:v>
                </c:pt>
                <c:pt idx="738">
                  <c:v>425.19600000000003</c:v>
                </c:pt>
                <c:pt idx="739">
                  <c:v>425.36799999999999</c:v>
                </c:pt>
                <c:pt idx="740">
                  <c:v>425.53999999999979</c:v>
                </c:pt>
                <c:pt idx="741">
                  <c:v>425.71100000000001</c:v>
                </c:pt>
                <c:pt idx="742">
                  <c:v>425.88400000000001</c:v>
                </c:pt>
                <c:pt idx="743">
                  <c:v>426.05700000000002</c:v>
                </c:pt>
                <c:pt idx="744">
                  <c:v>426.23099999999982</c:v>
                </c:pt>
                <c:pt idx="745">
                  <c:v>426.40599999999978</c:v>
                </c:pt>
                <c:pt idx="746">
                  <c:v>426.58</c:v>
                </c:pt>
                <c:pt idx="747">
                  <c:v>426.75099999999992</c:v>
                </c:pt>
                <c:pt idx="748">
                  <c:v>426.92099999999982</c:v>
                </c:pt>
                <c:pt idx="749">
                  <c:v>427.08799999999991</c:v>
                </c:pt>
                <c:pt idx="750">
                  <c:v>427.26099999999991</c:v>
                </c:pt>
                <c:pt idx="751">
                  <c:v>427.4289999999998</c:v>
                </c:pt>
                <c:pt idx="752">
                  <c:v>427.59800000000001</c:v>
                </c:pt>
                <c:pt idx="753">
                  <c:v>427.76799999999997</c:v>
                </c:pt>
                <c:pt idx="754">
                  <c:v>427.93700000000001</c:v>
                </c:pt>
                <c:pt idx="755">
                  <c:v>428.10699999999991</c:v>
                </c:pt>
                <c:pt idx="756">
                  <c:v>428.27300000000002</c:v>
                </c:pt>
                <c:pt idx="757">
                  <c:v>428.44</c:v>
                </c:pt>
                <c:pt idx="758">
                  <c:v>428.61199999999991</c:v>
                </c:pt>
                <c:pt idx="759">
                  <c:v>428.78999999999979</c:v>
                </c:pt>
                <c:pt idx="760">
                  <c:v>428.96699999999981</c:v>
                </c:pt>
                <c:pt idx="761">
                  <c:v>429.14499999999998</c:v>
                </c:pt>
                <c:pt idx="762">
                  <c:v>429.32299999999992</c:v>
                </c:pt>
                <c:pt idx="763">
                  <c:v>429.49799999999982</c:v>
                </c:pt>
                <c:pt idx="764">
                  <c:v>429.67200000000008</c:v>
                </c:pt>
                <c:pt idx="765">
                  <c:v>429.846</c:v>
                </c:pt>
                <c:pt idx="766">
                  <c:v>430.02</c:v>
                </c:pt>
                <c:pt idx="767">
                  <c:v>430.19399999999979</c:v>
                </c:pt>
                <c:pt idx="768">
                  <c:v>430.363</c:v>
                </c:pt>
                <c:pt idx="769">
                  <c:v>430.53999999999979</c:v>
                </c:pt>
                <c:pt idx="770">
                  <c:v>430.71799999999979</c:v>
                </c:pt>
                <c:pt idx="771">
                  <c:v>430.892</c:v>
                </c:pt>
                <c:pt idx="772">
                  <c:v>431.06299999999999</c:v>
                </c:pt>
                <c:pt idx="773">
                  <c:v>431.2319999999998</c:v>
                </c:pt>
                <c:pt idx="774">
                  <c:v>431.39599999999979</c:v>
                </c:pt>
                <c:pt idx="775">
                  <c:v>431.56700000000001</c:v>
                </c:pt>
                <c:pt idx="776">
                  <c:v>431.73899999999998</c:v>
                </c:pt>
                <c:pt idx="777">
                  <c:v>431.90699999999998</c:v>
                </c:pt>
                <c:pt idx="778">
                  <c:v>432.06899999999979</c:v>
                </c:pt>
                <c:pt idx="779">
                  <c:v>432.23299999999978</c:v>
                </c:pt>
                <c:pt idx="780">
                  <c:v>432.399</c:v>
                </c:pt>
                <c:pt idx="781">
                  <c:v>432.56599999999997</c:v>
                </c:pt>
                <c:pt idx="782">
                  <c:v>432.7369999999998</c:v>
                </c:pt>
                <c:pt idx="783">
                  <c:v>432.90899999999982</c:v>
                </c:pt>
                <c:pt idx="784">
                  <c:v>433.08</c:v>
                </c:pt>
                <c:pt idx="785">
                  <c:v>433.25700000000001</c:v>
                </c:pt>
                <c:pt idx="786">
                  <c:v>433.4289999999998</c:v>
                </c:pt>
                <c:pt idx="787">
                  <c:v>433.60599999999999</c:v>
                </c:pt>
                <c:pt idx="788">
                  <c:v>433.78300000000002</c:v>
                </c:pt>
                <c:pt idx="789">
                  <c:v>433.959</c:v>
                </c:pt>
                <c:pt idx="790">
                  <c:v>434.13200000000001</c:v>
                </c:pt>
                <c:pt idx="791">
                  <c:v>434.3</c:v>
                </c:pt>
                <c:pt idx="792">
                  <c:v>434.46699999999981</c:v>
                </c:pt>
                <c:pt idx="793">
                  <c:v>434.63200000000001</c:v>
                </c:pt>
                <c:pt idx="794">
                  <c:v>434.8</c:v>
                </c:pt>
                <c:pt idx="795">
                  <c:v>434.97199999999981</c:v>
                </c:pt>
                <c:pt idx="796">
                  <c:v>435.14400000000001</c:v>
                </c:pt>
                <c:pt idx="797">
                  <c:v>435.31899999999979</c:v>
                </c:pt>
                <c:pt idx="798">
                  <c:v>435.49700000000001</c:v>
                </c:pt>
                <c:pt idx="799">
                  <c:v>435.673</c:v>
                </c:pt>
                <c:pt idx="800">
                  <c:v>435.84699999999992</c:v>
                </c:pt>
                <c:pt idx="801">
                  <c:v>436.01900000000001</c:v>
                </c:pt>
                <c:pt idx="802">
                  <c:v>436.19399999999979</c:v>
                </c:pt>
                <c:pt idx="803">
                  <c:v>436.36799999999999</c:v>
                </c:pt>
                <c:pt idx="804">
                  <c:v>436.54399999999993</c:v>
                </c:pt>
                <c:pt idx="805">
                  <c:v>436.72</c:v>
                </c:pt>
                <c:pt idx="806">
                  <c:v>436.89400000000001</c:v>
                </c:pt>
                <c:pt idx="807">
                  <c:v>437.06599999999997</c:v>
                </c:pt>
                <c:pt idx="808">
                  <c:v>437.24099999999999</c:v>
                </c:pt>
                <c:pt idx="809">
                  <c:v>437.41099999999977</c:v>
                </c:pt>
                <c:pt idx="810">
                  <c:v>437.58299999999991</c:v>
                </c:pt>
                <c:pt idx="811">
                  <c:v>437.75700000000001</c:v>
                </c:pt>
                <c:pt idx="812">
                  <c:v>437.93299999999982</c:v>
                </c:pt>
                <c:pt idx="813">
                  <c:v>438.10599999999999</c:v>
                </c:pt>
                <c:pt idx="814">
                  <c:v>438.27199999999982</c:v>
                </c:pt>
                <c:pt idx="815">
                  <c:v>438.43899999999979</c:v>
                </c:pt>
                <c:pt idx="816">
                  <c:v>438.608</c:v>
                </c:pt>
                <c:pt idx="817">
                  <c:v>438.779</c:v>
                </c:pt>
                <c:pt idx="818">
                  <c:v>438.95400000000001</c:v>
                </c:pt>
                <c:pt idx="819">
                  <c:v>439.12900000000002</c:v>
                </c:pt>
                <c:pt idx="820">
                  <c:v>439.30500000000001</c:v>
                </c:pt>
                <c:pt idx="821">
                  <c:v>439.47800000000001</c:v>
                </c:pt>
                <c:pt idx="822">
                  <c:v>439.64800000000002</c:v>
                </c:pt>
                <c:pt idx="823">
                  <c:v>439.82299999999992</c:v>
                </c:pt>
                <c:pt idx="824">
                  <c:v>440.00099999999992</c:v>
                </c:pt>
                <c:pt idx="825">
                  <c:v>440.17700000000002</c:v>
                </c:pt>
                <c:pt idx="826">
                  <c:v>440.34800000000001</c:v>
                </c:pt>
                <c:pt idx="827">
                  <c:v>440.51400000000001</c:v>
                </c:pt>
                <c:pt idx="828">
                  <c:v>440.67899999999992</c:v>
                </c:pt>
                <c:pt idx="829">
                  <c:v>440.84300000000002</c:v>
                </c:pt>
                <c:pt idx="830">
                  <c:v>441.00700000000001</c:v>
                </c:pt>
                <c:pt idx="831">
                  <c:v>441.17200000000008</c:v>
                </c:pt>
                <c:pt idx="832">
                  <c:v>441.34000000000009</c:v>
                </c:pt>
                <c:pt idx="833">
                  <c:v>441.51400000000001</c:v>
                </c:pt>
                <c:pt idx="834">
                  <c:v>441.68899999999991</c:v>
                </c:pt>
                <c:pt idx="835">
                  <c:v>441.86099999999999</c:v>
                </c:pt>
                <c:pt idx="836">
                  <c:v>442.03499999999991</c:v>
                </c:pt>
                <c:pt idx="837">
                  <c:v>442.209</c:v>
                </c:pt>
                <c:pt idx="838">
                  <c:v>442.38099999999991</c:v>
                </c:pt>
                <c:pt idx="839">
                  <c:v>442.553</c:v>
                </c:pt>
                <c:pt idx="840">
                  <c:v>442.72199999999981</c:v>
                </c:pt>
                <c:pt idx="841">
                  <c:v>442.88799999999998</c:v>
                </c:pt>
                <c:pt idx="842">
                  <c:v>443.05099999999999</c:v>
                </c:pt>
                <c:pt idx="843">
                  <c:v>443.22399999999982</c:v>
                </c:pt>
                <c:pt idx="844">
                  <c:v>443.40300000000002</c:v>
                </c:pt>
                <c:pt idx="845">
                  <c:v>443.58600000000001</c:v>
                </c:pt>
                <c:pt idx="846">
                  <c:v>443.767</c:v>
                </c:pt>
                <c:pt idx="847">
                  <c:v>443.947</c:v>
                </c:pt>
                <c:pt idx="848">
                  <c:v>444.12200000000001</c:v>
                </c:pt>
                <c:pt idx="849">
                  <c:v>444.29599999999982</c:v>
                </c:pt>
                <c:pt idx="850">
                  <c:v>444.46600000000001</c:v>
                </c:pt>
                <c:pt idx="851">
                  <c:v>444.63599999999991</c:v>
                </c:pt>
                <c:pt idx="852">
                  <c:v>444.80099999999999</c:v>
                </c:pt>
                <c:pt idx="853">
                  <c:v>444.96899999999982</c:v>
                </c:pt>
                <c:pt idx="854">
                  <c:v>445.14</c:v>
                </c:pt>
                <c:pt idx="855">
                  <c:v>445.31099999999998</c:v>
                </c:pt>
                <c:pt idx="856">
                  <c:v>445.48299999999978</c:v>
                </c:pt>
                <c:pt idx="857">
                  <c:v>445.65600000000001</c:v>
                </c:pt>
                <c:pt idx="858">
                  <c:v>445.82799999999992</c:v>
                </c:pt>
                <c:pt idx="859">
                  <c:v>446.00299999999999</c:v>
                </c:pt>
                <c:pt idx="860">
                  <c:v>446.178</c:v>
                </c:pt>
                <c:pt idx="861">
                  <c:v>446.351</c:v>
                </c:pt>
                <c:pt idx="862">
                  <c:v>446.52699999999982</c:v>
                </c:pt>
                <c:pt idx="863">
                  <c:v>446.70400000000001</c:v>
                </c:pt>
                <c:pt idx="864">
                  <c:v>446.87299999999999</c:v>
                </c:pt>
                <c:pt idx="865">
                  <c:v>447.041</c:v>
                </c:pt>
                <c:pt idx="866">
                  <c:v>447.20699999999982</c:v>
                </c:pt>
                <c:pt idx="867">
                  <c:v>447.37700000000001</c:v>
                </c:pt>
                <c:pt idx="868">
                  <c:v>447.54500000000002</c:v>
                </c:pt>
                <c:pt idx="869">
                  <c:v>447.71499999999997</c:v>
                </c:pt>
                <c:pt idx="870">
                  <c:v>447.89099999999979</c:v>
                </c:pt>
                <c:pt idx="871">
                  <c:v>448.065</c:v>
                </c:pt>
                <c:pt idx="872">
                  <c:v>448.24099999999999</c:v>
                </c:pt>
                <c:pt idx="873">
                  <c:v>448.41499999999979</c:v>
                </c:pt>
                <c:pt idx="874">
                  <c:v>448.59</c:v>
                </c:pt>
                <c:pt idx="875">
                  <c:v>448.76599999999979</c:v>
                </c:pt>
                <c:pt idx="876">
                  <c:v>448.93799999999982</c:v>
                </c:pt>
                <c:pt idx="877">
                  <c:v>449.108</c:v>
                </c:pt>
                <c:pt idx="878">
                  <c:v>449.27800000000002</c:v>
                </c:pt>
                <c:pt idx="879">
                  <c:v>449.45299999999992</c:v>
                </c:pt>
                <c:pt idx="880">
                  <c:v>449.625</c:v>
                </c:pt>
                <c:pt idx="881">
                  <c:v>449.79899999999981</c:v>
                </c:pt>
                <c:pt idx="882">
                  <c:v>449.97199999999981</c:v>
                </c:pt>
                <c:pt idx="883">
                  <c:v>450.14600000000002</c:v>
                </c:pt>
                <c:pt idx="884">
                  <c:v>450.32299999999992</c:v>
                </c:pt>
                <c:pt idx="885">
                  <c:v>450.50299999999999</c:v>
                </c:pt>
                <c:pt idx="886">
                  <c:v>450.68099999999998</c:v>
                </c:pt>
                <c:pt idx="887">
                  <c:v>450.85900000000009</c:v>
                </c:pt>
                <c:pt idx="888">
                  <c:v>451.03399999999982</c:v>
                </c:pt>
                <c:pt idx="889">
                  <c:v>451.20699999999982</c:v>
                </c:pt>
                <c:pt idx="890">
                  <c:v>451.38200000000001</c:v>
                </c:pt>
                <c:pt idx="891">
                  <c:v>451.55399999999992</c:v>
                </c:pt>
                <c:pt idx="892">
                  <c:v>451.72500000000002</c:v>
                </c:pt>
                <c:pt idx="893">
                  <c:v>451.89299999999997</c:v>
                </c:pt>
                <c:pt idx="894">
                  <c:v>452.06599999999997</c:v>
                </c:pt>
                <c:pt idx="895">
                  <c:v>452.23899999999998</c:v>
                </c:pt>
                <c:pt idx="896">
                  <c:v>452.41300000000001</c:v>
                </c:pt>
                <c:pt idx="897">
                  <c:v>452.58499999999998</c:v>
                </c:pt>
                <c:pt idx="898">
                  <c:v>452.75799999999998</c:v>
                </c:pt>
                <c:pt idx="899">
                  <c:v>452.93299999999982</c:v>
                </c:pt>
                <c:pt idx="900">
                  <c:v>453.10300000000001</c:v>
                </c:pt>
                <c:pt idx="901">
                  <c:v>453.274</c:v>
                </c:pt>
                <c:pt idx="902">
                  <c:v>453.44600000000003</c:v>
                </c:pt>
                <c:pt idx="903">
                  <c:v>453.61599999999999</c:v>
                </c:pt>
                <c:pt idx="904">
                  <c:v>453.78499999999991</c:v>
                </c:pt>
                <c:pt idx="905">
                  <c:v>453.95499999999998</c:v>
                </c:pt>
                <c:pt idx="906">
                  <c:v>454.12599999999992</c:v>
                </c:pt>
                <c:pt idx="907">
                  <c:v>454.29299999999978</c:v>
                </c:pt>
                <c:pt idx="908">
                  <c:v>454.464</c:v>
                </c:pt>
                <c:pt idx="909">
                  <c:v>454.642</c:v>
                </c:pt>
                <c:pt idx="910">
                  <c:v>454.81899999999979</c:v>
                </c:pt>
                <c:pt idx="911">
                  <c:v>454.99799999999982</c:v>
                </c:pt>
                <c:pt idx="912">
                  <c:v>455.17399999999992</c:v>
                </c:pt>
                <c:pt idx="913">
                  <c:v>455.35</c:v>
                </c:pt>
                <c:pt idx="914">
                  <c:v>455.52199999999982</c:v>
                </c:pt>
                <c:pt idx="915">
                  <c:v>455.69399999999979</c:v>
                </c:pt>
                <c:pt idx="916">
                  <c:v>455.86599999999999</c:v>
                </c:pt>
                <c:pt idx="917">
                  <c:v>456.03899999999982</c:v>
                </c:pt>
                <c:pt idx="918">
                  <c:v>456.22</c:v>
                </c:pt>
                <c:pt idx="919">
                  <c:v>456.399</c:v>
                </c:pt>
                <c:pt idx="920">
                  <c:v>456.57</c:v>
                </c:pt>
                <c:pt idx="921">
                  <c:v>456.74099999999999</c:v>
                </c:pt>
                <c:pt idx="922">
                  <c:v>456.91499999999979</c:v>
                </c:pt>
                <c:pt idx="923">
                  <c:v>457.089</c:v>
                </c:pt>
                <c:pt idx="924">
                  <c:v>457.26</c:v>
                </c:pt>
                <c:pt idx="925">
                  <c:v>457.42700000000002</c:v>
                </c:pt>
                <c:pt idx="926">
                  <c:v>457.59800000000001</c:v>
                </c:pt>
                <c:pt idx="927">
                  <c:v>457.76799999999997</c:v>
                </c:pt>
                <c:pt idx="928">
                  <c:v>457.93700000000001</c:v>
                </c:pt>
                <c:pt idx="929">
                  <c:v>458.10699999999991</c:v>
                </c:pt>
                <c:pt idx="930">
                  <c:v>458.27800000000002</c:v>
                </c:pt>
                <c:pt idx="931">
                  <c:v>458.45600000000002</c:v>
                </c:pt>
                <c:pt idx="932">
                  <c:v>458.63200000000001</c:v>
                </c:pt>
                <c:pt idx="933">
                  <c:v>458.80599999999998</c:v>
                </c:pt>
                <c:pt idx="934">
                  <c:v>458.9819999999998</c:v>
                </c:pt>
                <c:pt idx="935">
                  <c:v>459.154</c:v>
                </c:pt>
                <c:pt idx="936">
                  <c:v>459.32299999999992</c:v>
                </c:pt>
                <c:pt idx="937">
                  <c:v>459.49499999999978</c:v>
                </c:pt>
                <c:pt idx="938">
                  <c:v>459.67099999999999</c:v>
                </c:pt>
                <c:pt idx="939">
                  <c:v>459.84699999999992</c:v>
                </c:pt>
                <c:pt idx="940">
                  <c:v>460.02300000000002</c:v>
                </c:pt>
                <c:pt idx="941">
                  <c:v>460.19799999999992</c:v>
                </c:pt>
                <c:pt idx="942">
                  <c:v>460.36799999999999</c:v>
                </c:pt>
                <c:pt idx="943">
                  <c:v>460.53999999999979</c:v>
                </c:pt>
                <c:pt idx="944">
                  <c:v>460.71100000000001</c:v>
                </c:pt>
                <c:pt idx="945">
                  <c:v>460.88200000000001</c:v>
                </c:pt>
                <c:pt idx="946">
                  <c:v>461.05599999999998</c:v>
                </c:pt>
                <c:pt idx="947">
                  <c:v>461.22800000000001</c:v>
                </c:pt>
                <c:pt idx="948">
                  <c:v>461.39599999999979</c:v>
                </c:pt>
                <c:pt idx="949">
                  <c:v>461.56</c:v>
                </c:pt>
                <c:pt idx="950">
                  <c:v>461.7269999999998</c:v>
                </c:pt>
                <c:pt idx="951">
                  <c:v>461.89299999999997</c:v>
                </c:pt>
                <c:pt idx="952">
                  <c:v>462.06200000000001</c:v>
                </c:pt>
                <c:pt idx="953">
                  <c:v>462.2319999999998</c:v>
                </c:pt>
                <c:pt idx="954">
                  <c:v>462.40599999999978</c:v>
                </c:pt>
                <c:pt idx="955">
                  <c:v>462.57799999999992</c:v>
                </c:pt>
                <c:pt idx="956">
                  <c:v>462.74900000000002</c:v>
                </c:pt>
                <c:pt idx="957">
                  <c:v>462.91799999999978</c:v>
                </c:pt>
                <c:pt idx="958">
                  <c:v>463.08799999999991</c:v>
                </c:pt>
                <c:pt idx="959">
                  <c:v>463.26</c:v>
                </c:pt>
                <c:pt idx="960">
                  <c:v>463.42999999999978</c:v>
                </c:pt>
                <c:pt idx="961">
                  <c:v>463.59699999999981</c:v>
                </c:pt>
                <c:pt idx="962">
                  <c:v>463.762</c:v>
                </c:pt>
                <c:pt idx="963">
                  <c:v>463.92799999999983</c:v>
                </c:pt>
                <c:pt idx="964">
                  <c:v>464.09500000000003</c:v>
                </c:pt>
                <c:pt idx="965">
                  <c:v>464.26400000000001</c:v>
                </c:pt>
                <c:pt idx="966">
                  <c:v>464.42999999999978</c:v>
                </c:pt>
                <c:pt idx="967">
                  <c:v>464.59500000000003</c:v>
                </c:pt>
                <c:pt idx="968">
                  <c:v>464.76099999999991</c:v>
                </c:pt>
                <c:pt idx="969">
                  <c:v>464.92399999999981</c:v>
                </c:pt>
                <c:pt idx="970">
                  <c:v>465.09100000000001</c:v>
                </c:pt>
                <c:pt idx="971">
                  <c:v>465.25599999999991</c:v>
                </c:pt>
                <c:pt idx="972">
                  <c:v>465.42099999999982</c:v>
                </c:pt>
                <c:pt idx="973">
                  <c:v>465.584</c:v>
                </c:pt>
                <c:pt idx="974">
                  <c:v>465.74700000000001</c:v>
                </c:pt>
                <c:pt idx="975">
                  <c:v>465.91199999999998</c:v>
                </c:pt>
                <c:pt idx="976">
                  <c:v>466.08199999999982</c:v>
                </c:pt>
                <c:pt idx="977">
                  <c:v>466.24900000000002</c:v>
                </c:pt>
                <c:pt idx="978">
                  <c:v>466.41699999999997</c:v>
                </c:pt>
                <c:pt idx="979">
                  <c:v>466.59100000000001</c:v>
                </c:pt>
                <c:pt idx="980">
                  <c:v>466.76400000000001</c:v>
                </c:pt>
                <c:pt idx="981">
                  <c:v>466.93499999999977</c:v>
                </c:pt>
                <c:pt idx="982">
                  <c:v>467.10500000000002</c:v>
                </c:pt>
                <c:pt idx="983">
                  <c:v>467.27600000000001</c:v>
                </c:pt>
                <c:pt idx="984">
                  <c:v>467.44399999999979</c:v>
                </c:pt>
                <c:pt idx="985">
                  <c:v>467.60900000000009</c:v>
                </c:pt>
                <c:pt idx="986">
                  <c:v>467.77699999999982</c:v>
                </c:pt>
                <c:pt idx="987">
                  <c:v>467.94399999999979</c:v>
                </c:pt>
                <c:pt idx="988">
                  <c:v>468.11</c:v>
                </c:pt>
                <c:pt idx="989">
                  <c:v>468.27699999999982</c:v>
                </c:pt>
                <c:pt idx="990">
                  <c:v>468.44799999999992</c:v>
                </c:pt>
                <c:pt idx="991">
                  <c:v>468.61799999999999</c:v>
                </c:pt>
                <c:pt idx="992">
                  <c:v>468.79199999999997</c:v>
                </c:pt>
                <c:pt idx="993">
                  <c:v>468.96299999999991</c:v>
                </c:pt>
                <c:pt idx="994">
                  <c:v>469.13200000000001</c:v>
                </c:pt>
                <c:pt idx="995">
                  <c:v>469.29799999999977</c:v>
                </c:pt>
                <c:pt idx="996">
                  <c:v>469.46499999999997</c:v>
                </c:pt>
                <c:pt idx="997">
                  <c:v>469.63599999999991</c:v>
                </c:pt>
                <c:pt idx="998">
                  <c:v>469.81</c:v>
                </c:pt>
                <c:pt idx="999">
                  <c:v>469.98299999999978</c:v>
                </c:pt>
                <c:pt idx="1000">
                  <c:v>470.15600000000001</c:v>
                </c:pt>
                <c:pt idx="1001">
                  <c:v>470.32799999999992</c:v>
                </c:pt>
                <c:pt idx="1002">
                  <c:v>470.49599999999981</c:v>
                </c:pt>
                <c:pt idx="1003">
                  <c:v>470.66200000000009</c:v>
                </c:pt>
                <c:pt idx="1004">
                  <c:v>470.82299999999992</c:v>
                </c:pt>
                <c:pt idx="1005">
                  <c:v>470.98599999999982</c:v>
                </c:pt>
                <c:pt idx="1006">
                  <c:v>471.15300000000002</c:v>
                </c:pt>
                <c:pt idx="1007">
                  <c:v>471.322</c:v>
                </c:pt>
                <c:pt idx="1008">
                  <c:v>471.49</c:v>
                </c:pt>
                <c:pt idx="1009">
                  <c:v>471.6570000000001</c:v>
                </c:pt>
                <c:pt idx="1010">
                  <c:v>471.82</c:v>
                </c:pt>
                <c:pt idx="1011">
                  <c:v>471.9769999999998</c:v>
                </c:pt>
                <c:pt idx="1012">
                  <c:v>472.13799999999998</c:v>
                </c:pt>
                <c:pt idx="1013">
                  <c:v>472.30099999999999</c:v>
                </c:pt>
                <c:pt idx="1014">
                  <c:v>472.464</c:v>
                </c:pt>
                <c:pt idx="1015">
                  <c:v>472.62799999999999</c:v>
                </c:pt>
                <c:pt idx="1016">
                  <c:v>472.79299999999978</c:v>
                </c:pt>
                <c:pt idx="1017">
                  <c:v>472.95400000000001</c:v>
                </c:pt>
                <c:pt idx="1018">
                  <c:v>473.11199999999991</c:v>
                </c:pt>
                <c:pt idx="1019">
                  <c:v>473.27099999999979</c:v>
                </c:pt>
                <c:pt idx="1020">
                  <c:v>473.43200000000002</c:v>
                </c:pt>
                <c:pt idx="1021">
                  <c:v>473.59800000000001</c:v>
                </c:pt>
                <c:pt idx="1022">
                  <c:v>473.76299999999998</c:v>
                </c:pt>
                <c:pt idx="1023">
                  <c:v>473.92799999999983</c:v>
                </c:pt>
                <c:pt idx="1024">
                  <c:v>474.09100000000001</c:v>
                </c:pt>
                <c:pt idx="1025">
                  <c:v>474.25200000000001</c:v>
                </c:pt>
                <c:pt idx="1026">
                  <c:v>474.41899999999981</c:v>
                </c:pt>
                <c:pt idx="1027">
                  <c:v>474.58600000000001</c:v>
                </c:pt>
                <c:pt idx="1028">
                  <c:v>474.75099999999992</c:v>
                </c:pt>
                <c:pt idx="1029">
                  <c:v>474.91300000000001</c:v>
                </c:pt>
                <c:pt idx="1030">
                  <c:v>475.07499999999999</c:v>
                </c:pt>
                <c:pt idx="1031">
                  <c:v>475.23799999999977</c:v>
                </c:pt>
                <c:pt idx="1032">
                  <c:v>475.40199999999982</c:v>
                </c:pt>
                <c:pt idx="1033">
                  <c:v>475.56599999999997</c:v>
                </c:pt>
                <c:pt idx="1034">
                  <c:v>475.72800000000001</c:v>
                </c:pt>
                <c:pt idx="1035">
                  <c:v>475.89400000000001</c:v>
                </c:pt>
                <c:pt idx="1036">
                  <c:v>476.06299999999999</c:v>
                </c:pt>
                <c:pt idx="1037">
                  <c:v>476.2369999999998</c:v>
                </c:pt>
                <c:pt idx="1038">
                  <c:v>476.41099999999977</c:v>
                </c:pt>
                <c:pt idx="1039">
                  <c:v>476.58100000000002</c:v>
                </c:pt>
                <c:pt idx="1040">
                  <c:v>476.74900000000002</c:v>
                </c:pt>
                <c:pt idx="1041">
                  <c:v>476.91899999999981</c:v>
                </c:pt>
                <c:pt idx="1042">
                  <c:v>477.09100000000001</c:v>
                </c:pt>
                <c:pt idx="1043">
                  <c:v>477.26099999999991</c:v>
                </c:pt>
                <c:pt idx="1044">
                  <c:v>477.42500000000001</c:v>
                </c:pt>
                <c:pt idx="1045">
                  <c:v>477.589</c:v>
                </c:pt>
                <c:pt idx="1046">
                  <c:v>477.75400000000002</c:v>
                </c:pt>
                <c:pt idx="1047">
                  <c:v>477.92099999999982</c:v>
                </c:pt>
                <c:pt idx="1048">
                  <c:v>478.08499999999998</c:v>
                </c:pt>
                <c:pt idx="1049">
                  <c:v>478.24599999999992</c:v>
                </c:pt>
                <c:pt idx="1050">
                  <c:v>478.40999999999991</c:v>
                </c:pt>
                <c:pt idx="1051">
                  <c:v>478.57400000000001</c:v>
                </c:pt>
                <c:pt idx="1052">
                  <c:v>478.73799999999977</c:v>
                </c:pt>
                <c:pt idx="1053">
                  <c:v>478.90199999999982</c:v>
                </c:pt>
                <c:pt idx="1054">
                  <c:v>479.065</c:v>
                </c:pt>
                <c:pt idx="1055">
                  <c:v>479.22800000000001</c:v>
                </c:pt>
                <c:pt idx="1056">
                  <c:v>479.392</c:v>
                </c:pt>
                <c:pt idx="1057">
                  <c:v>479.55599999999998</c:v>
                </c:pt>
                <c:pt idx="1058">
                  <c:v>479.72300000000001</c:v>
                </c:pt>
                <c:pt idx="1059">
                  <c:v>479.892</c:v>
                </c:pt>
                <c:pt idx="1060">
                  <c:v>480.05799999999999</c:v>
                </c:pt>
                <c:pt idx="1061">
                  <c:v>480.22300000000001</c:v>
                </c:pt>
                <c:pt idx="1062">
                  <c:v>480.38900000000001</c:v>
                </c:pt>
                <c:pt idx="1063">
                  <c:v>480.55500000000001</c:v>
                </c:pt>
                <c:pt idx="1064">
                  <c:v>480.72099999999978</c:v>
                </c:pt>
                <c:pt idx="1065">
                  <c:v>480.88400000000001</c:v>
                </c:pt>
                <c:pt idx="1066">
                  <c:v>481.04700000000008</c:v>
                </c:pt>
                <c:pt idx="1067">
                  <c:v>481.20699999999982</c:v>
                </c:pt>
                <c:pt idx="1068">
                  <c:v>481.37</c:v>
                </c:pt>
                <c:pt idx="1069">
                  <c:v>481.53199999999998</c:v>
                </c:pt>
                <c:pt idx="1070">
                  <c:v>481.69799999999992</c:v>
                </c:pt>
                <c:pt idx="1071">
                  <c:v>481.86199999999991</c:v>
                </c:pt>
                <c:pt idx="1072">
                  <c:v>482.02800000000002</c:v>
                </c:pt>
                <c:pt idx="1073">
                  <c:v>482.19399999999979</c:v>
                </c:pt>
                <c:pt idx="1074">
                  <c:v>482.36199999999991</c:v>
                </c:pt>
                <c:pt idx="1075">
                  <c:v>482.53399999999982</c:v>
                </c:pt>
                <c:pt idx="1076">
                  <c:v>482.70499999999998</c:v>
                </c:pt>
                <c:pt idx="1077">
                  <c:v>482.875</c:v>
                </c:pt>
                <c:pt idx="1078">
                  <c:v>483.03999999999979</c:v>
                </c:pt>
                <c:pt idx="1079">
                  <c:v>483.20299999999992</c:v>
                </c:pt>
                <c:pt idx="1080">
                  <c:v>483.36400000000009</c:v>
                </c:pt>
                <c:pt idx="1081">
                  <c:v>483.53199999999998</c:v>
                </c:pt>
                <c:pt idx="1082">
                  <c:v>483.69600000000003</c:v>
                </c:pt>
                <c:pt idx="1083">
                  <c:v>483.85699999999991</c:v>
                </c:pt>
                <c:pt idx="1084">
                  <c:v>484.01799999999997</c:v>
                </c:pt>
                <c:pt idx="1085">
                  <c:v>484.17700000000002</c:v>
                </c:pt>
                <c:pt idx="1086">
                  <c:v>484.34000000000009</c:v>
                </c:pt>
                <c:pt idx="1087">
                  <c:v>484.51299999999998</c:v>
                </c:pt>
                <c:pt idx="1088">
                  <c:v>484.68700000000001</c:v>
                </c:pt>
                <c:pt idx="1089">
                  <c:v>484.85699999999991</c:v>
                </c:pt>
                <c:pt idx="1090">
                  <c:v>485.024</c:v>
                </c:pt>
                <c:pt idx="1091">
                  <c:v>485.19299999999993</c:v>
                </c:pt>
                <c:pt idx="1092">
                  <c:v>485.35900000000009</c:v>
                </c:pt>
                <c:pt idx="1093">
                  <c:v>485.52600000000001</c:v>
                </c:pt>
                <c:pt idx="1094">
                  <c:v>485.69600000000003</c:v>
                </c:pt>
                <c:pt idx="1095">
                  <c:v>485.87</c:v>
                </c:pt>
                <c:pt idx="1096">
                  <c:v>486.04200000000009</c:v>
                </c:pt>
                <c:pt idx="1097">
                  <c:v>486.21600000000001</c:v>
                </c:pt>
                <c:pt idx="1098">
                  <c:v>486.387</c:v>
                </c:pt>
                <c:pt idx="1099">
                  <c:v>486.55700000000002</c:v>
                </c:pt>
                <c:pt idx="1100">
                  <c:v>486.72199999999981</c:v>
                </c:pt>
                <c:pt idx="1101">
                  <c:v>486.88900000000001</c:v>
                </c:pt>
                <c:pt idx="1102">
                  <c:v>487.05399999999992</c:v>
                </c:pt>
                <c:pt idx="1103">
                  <c:v>487.21699999999981</c:v>
                </c:pt>
                <c:pt idx="1104">
                  <c:v>487.38299999999998</c:v>
                </c:pt>
                <c:pt idx="1105">
                  <c:v>487.54599999999999</c:v>
                </c:pt>
                <c:pt idx="1106">
                  <c:v>487.70799999999991</c:v>
                </c:pt>
                <c:pt idx="1107">
                  <c:v>487.87099999999992</c:v>
                </c:pt>
                <c:pt idx="1108">
                  <c:v>488.03300000000002</c:v>
                </c:pt>
                <c:pt idx="1109">
                  <c:v>488.19799999999992</c:v>
                </c:pt>
                <c:pt idx="1110">
                  <c:v>488.36199999999991</c:v>
                </c:pt>
                <c:pt idx="1111">
                  <c:v>488.52499999999992</c:v>
                </c:pt>
                <c:pt idx="1112">
                  <c:v>488.68700000000001</c:v>
                </c:pt>
                <c:pt idx="1113">
                  <c:v>488.851</c:v>
                </c:pt>
                <c:pt idx="1114">
                  <c:v>489.01299999999998</c:v>
                </c:pt>
                <c:pt idx="1115">
                  <c:v>489.18</c:v>
                </c:pt>
                <c:pt idx="1116">
                  <c:v>489.34699999999992</c:v>
                </c:pt>
                <c:pt idx="1117">
                  <c:v>489.51400000000001</c:v>
                </c:pt>
                <c:pt idx="1118">
                  <c:v>489.68099999999998</c:v>
                </c:pt>
                <c:pt idx="1119">
                  <c:v>489.85</c:v>
                </c:pt>
                <c:pt idx="1120">
                  <c:v>490.01900000000001</c:v>
                </c:pt>
                <c:pt idx="1121">
                  <c:v>490.18700000000001</c:v>
                </c:pt>
                <c:pt idx="1122">
                  <c:v>490.351</c:v>
                </c:pt>
                <c:pt idx="1123">
                  <c:v>490.51599999999979</c:v>
                </c:pt>
                <c:pt idx="1124">
                  <c:v>490.67899999999992</c:v>
                </c:pt>
                <c:pt idx="1125">
                  <c:v>490.84100000000001</c:v>
                </c:pt>
                <c:pt idx="1126">
                  <c:v>491.00099999999992</c:v>
                </c:pt>
                <c:pt idx="1127">
                  <c:v>491.1570000000001</c:v>
                </c:pt>
                <c:pt idx="1128">
                  <c:v>491.31599999999997</c:v>
                </c:pt>
                <c:pt idx="1129">
                  <c:v>491.4769999999998</c:v>
                </c:pt>
                <c:pt idx="1130">
                  <c:v>491.64499999999998</c:v>
                </c:pt>
                <c:pt idx="1131">
                  <c:v>491.81299999999999</c:v>
                </c:pt>
                <c:pt idx="1132">
                  <c:v>491.98</c:v>
                </c:pt>
                <c:pt idx="1133">
                  <c:v>492.14600000000002</c:v>
                </c:pt>
                <c:pt idx="1134">
                  <c:v>492.31099999999998</c:v>
                </c:pt>
                <c:pt idx="1135">
                  <c:v>492.47199999999981</c:v>
                </c:pt>
                <c:pt idx="1136">
                  <c:v>492.63799999999998</c:v>
                </c:pt>
                <c:pt idx="1137">
                  <c:v>492.80899999999991</c:v>
                </c:pt>
                <c:pt idx="1138">
                  <c:v>492.9819999999998</c:v>
                </c:pt>
                <c:pt idx="1139">
                  <c:v>493.15600000000001</c:v>
                </c:pt>
                <c:pt idx="1140">
                  <c:v>493.32799999999992</c:v>
                </c:pt>
                <c:pt idx="1141">
                  <c:v>493.49799999999982</c:v>
                </c:pt>
                <c:pt idx="1142">
                  <c:v>493.666</c:v>
                </c:pt>
                <c:pt idx="1143">
                  <c:v>493.83299999999991</c:v>
                </c:pt>
                <c:pt idx="1144">
                  <c:v>494.00099999999992</c:v>
                </c:pt>
                <c:pt idx="1145">
                  <c:v>494.16700000000009</c:v>
                </c:pt>
                <c:pt idx="1146">
                  <c:v>494.334</c:v>
                </c:pt>
                <c:pt idx="1147">
                  <c:v>494.49700000000001</c:v>
                </c:pt>
                <c:pt idx="1148">
                  <c:v>494.65899999999999</c:v>
                </c:pt>
                <c:pt idx="1149">
                  <c:v>494.82</c:v>
                </c:pt>
                <c:pt idx="1150">
                  <c:v>494.97899999999998</c:v>
                </c:pt>
                <c:pt idx="1151">
                  <c:v>495.142</c:v>
                </c:pt>
                <c:pt idx="1152">
                  <c:v>495.31200000000001</c:v>
                </c:pt>
                <c:pt idx="1153">
                  <c:v>495.4819999999998</c:v>
                </c:pt>
                <c:pt idx="1154">
                  <c:v>495.64600000000002</c:v>
                </c:pt>
                <c:pt idx="1155">
                  <c:v>495.81099999999998</c:v>
                </c:pt>
                <c:pt idx="1156">
                  <c:v>495.9769999999998</c:v>
                </c:pt>
                <c:pt idx="1157">
                  <c:v>496.14100000000002</c:v>
                </c:pt>
                <c:pt idx="1158">
                  <c:v>496.30799999999999</c:v>
                </c:pt>
                <c:pt idx="1159">
                  <c:v>496.47500000000002</c:v>
                </c:pt>
                <c:pt idx="1160">
                  <c:v>496.642</c:v>
                </c:pt>
                <c:pt idx="1161">
                  <c:v>496.80700000000002</c:v>
                </c:pt>
                <c:pt idx="1162">
                  <c:v>496.97099999999978</c:v>
                </c:pt>
                <c:pt idx="1163">
                  <c:v>497.13299999999998</c:v>
                </c:pt>
                <c:pt idx="1164">
                  <c:v>497.29499999999979</c:v>
                </c:pt>
                <c:pt idx="1165">
                  <c:v>497.46100000000001</c:v>
                </c:pt>
                <c:pt idx="1166">
                  <c:v>497.62700000000001</c:v>
                </c:pt>
                <c:pt idx="1167">
                  <c:v>497.79199999999997</c:v>
                </c:pt>
                <c:pt idx="1168">
                  <c:v>497.95600000000002</c:v>
                </c:pt>
                <c:pt idx="1169">
                  <c:v>498.12299999999999</c:v>
                </c:pt>
                <c:pt idx="1170">
                  <c:v>498.28599999999977</c:v>
                </c:pt>
                <c:pt idx="1171">
                  <c:v>498.44499999999999</c:v>
                </c:pt>
                <c:pt idx="1172">
                  <c:v>498.61</c:v>
                </c:pt>
                <c:pt idx="1173">
                  <c:v>498.77499999999992</c:v>
                </c:pt>
                <c:pt idx="1174">
                  <c:v>498.94399999999979</c:v>
                </c:pt>
                <c:pt idx="1175">
                  <c:v>499.11099999999999</c:v>
                </c:pt>
                <c:pt idx="1176">
                  <c:v>499.27699999999982</c:v>
                </c:pt>
                <c:pt idx="1177">
                  <c:v>499.44099999999997</c:v>
                </c:pt>
                <c:pt idx="1178">
                  <c:v>499.6040000000001</c:v>
                </c:pt>
                <c:pt idx="1179">
                  <c:v>499.767</c:v>
                </c:pt>
                <c:pt idx="1180">
                  <c:v>499.92700000000002</c:v>
                </c:pt>
                <c:pt idx="1181">
                  <c:v>500.08499999999998</c:v>
                </c:pt>
                <c:pt idx="1182">
                  <c:v>500.25200000000001</c:v>
                </c:pt>
                <c:pt idx="1183">
                  <c:v>500.42099999999982</c:v>
                </c:pt>
                <c:pt idx="1184">
                  <c:v>500.59</c:v>
                </c:pt>
                <c:pt idx="1185">
                  <c:v>500.75900000000001</c:v>
                </c:pt>
                <c:pt idx="1186">
                  <c:v>500.92500000000001</c:v>
                </c:pt>
                <c:pt idx="1187">
                  <c:v>501.09599999999978</c:v>
                </c:pt>
                <c:pt idx="1188">
                  <c:v>501.26499999999999</c:v>
                </c:pt>
                <c:pt idx="1189">
                  <c:v>501.42999999999978</c:v>
                </c:pt>
                <c:pt idx="1190">
                  <c:v>501.59299999999979</c:v>
                </c:pt>
                <c:pt idx="1191">
                  <c:v>501.75299999999999</c:v>
                </c:pt>
                <c:pt idx="1192">
                  <c:v>501.91199999999998</c:v>
                </c:pt>
                <c:pt idx="1193">
                  <c:v>502.07400000000001</c:v>
                </c:pt>
                <c:pt idx="1194">
                  <c:v>502.24</c:v>
                </c:pt>
                <c:pt idx="1195">
                  <c:v>502.4</c:v>
                </c:pt>
                <c:pt idx="1196">
                  <c:v>502.55899999999991</c:v>
                </c:pt>
                <c:pt idx="1197">
                  <c:v>502.72199999999981</c:v>
                </c:pt>
                <c:pt idx="1198">
                  <c:v>502.88900000000001</c:v>
                </c:pt>
                <c:pt idx="1199">
                  <c:v>503.06099999999998</c:v>
                </c:pt>
                <c:pt idx="1200">
                  <c:v>503.23099999999982</c:v>
                </c:pt>
                <c:pt idx="1201">
                  <c:v>503.39699999999982</c:v>
                </c:pt>
                <c:pt idx="1202">
                  <c:v>503.55899999999991</c:v>
                </c:pt>
                <c:pt idx="1203">
                  <c:v>503.71799999999979</c:v>
                </c:pt>
                <c:pt idx="1204">
                  <c:v>503.87799999999999</c:v>
                </c:pt>
                <c:pt idx="1205">
                  <c:v>504.03999999999979</c:v>
                </c:pt>
                <c:pt idx="1206">
                  <c:v>504.20299999999992</c:v>
                </c:pt>
                <c:pt idx="1207">
                  <c:v>504.36900000000009</c:v>
                </c:pt>
                <c:pt idx="1208">
                  <c:v>504.53800000000001</c:v>
                </c:pt>
                <c:pt idx="1209">
                  <c:v>504.709</c:v>
                </c:pt>
                <c:pt idx="1210">
                  <c:v>504.88099999999991</c:v>
                </c:pt>
                <c:pt idx="1211">
                  <c:v>505.04899999999992</c:v>
                </c:pt>
                <c:pt idx="1212">
                  <c:v>505.21600000000001</c:v>
                </c:pt>
                <c:pt idx="1213">
                  <c:v>505.38099999999991</c:v>
                </c:pt>
                <c:pt idx="1214">
                  <c:v>505.54399999999993</c:v>
                </c:pt>
                <c:pt idx="1215">
                  <c:v>505.714</c:v>
                </c:pt>
                <c:pt idx="1216">
                  <c:v>505.88799999999998</c:v>
                </c:pt>
                <c:pt idx="1217">
                  <c:v>506.06099999999998</c:v>
                </c:pt>
                <c:pt idx="1218">
                  <c:v>506.23299999999978</c:v>
                </c:pt>
                <c:pt idx="1219">
                  <c:v>506.40300000000002</c:v>
                </c:pt>
                <c:pt idx="1220">
                  <c:v>506.56899999999979</c:v>
                </c:pt>
                <c:pt idx="1221">
                  <c:v>506.73299999999978</c:v>
                </c:pt>
                <c:pt idx="1222">
                  <c:v>506.90300000000002</c:v>
                </c:pt>
                <c:pt idx="1223">
                  <c:v>507.07400000000001</c:v>
                </c:pt>
                <c:pt idx="1224">
                  <c:v>507.24199999999979</c:v>
                </c:pt>
                <c:pt idx="1225">
                  <c:v>507.40800000000002</c:v>
                </c:pt>
                <c:pt idx="1226">
                  <c:v>507.56899999999979</c:v>
                </c:pt>
                <c:pt idx="1227">
                  <c:v>507.72899999999998</c:v>
                </c:pt>
                <c:pt idx="1228">
                  <c:v>507.892</c:v>
                </c:pt>
                <c:pt idx="1229">
                  <c:v>508.05399999999992</c:v>
                </c:pt>
                <c:pt idx="1230">
                  <c:v>508.22099999999978</c:v>
                </c:pt>
                <c:pt idx="1231">
                  <c:v>508.38</c:v>
                </c:pt>
                <c:pt idx="1232">
                  <c:v>508.54200000000009</c:v>
                </c:pt>
                <c:pt idx="1233">
                  <c:v>508.70600000000002</c:v>
                </c:pt>
                <c:pt idx="1234">
                  <c:v>508.87200000000001</c:v>
                </c:pt>
                <c:pt idx="1235">
                  <c:v>509.03599999999977</c:v>
                </c:pt>
                <c:pt idx="1236">
                  <c:v>509.2</c:v>
                </c:pt>
                <c:pt idx="1237">
                  <c:v>509.36599999999999</c:v>
                </c:pt>
                <c:pt idx="1238">
                  <c:v>509.53499999999991</c:v>
                </c:pt>
                <c:pt idx="1239">
                  <c:v>509.7</c:v>
                </c:pt>
                <c:pt idx="1240">
                  <c:v>509.86500000000001</c:v>
                </c:pt>
                <c:pt idx="1241">
                  <c:v>510.02800000000002</c:v>
                </c:pt>
                <c:pt idx="1242">
                  <c:v>510.18899999999991</c:v>
                </c:pt>
                <c:pt idx="1243">
                  <c:v>510.3540000000001</c:v>
                </c:pt>
                <c:pt idx="1244">
                  <c:v>510.52099999999979</c:v>
                </c:pt>
                <c:pt idx="1245">
                  <c:v>510.68799999999999</c:v>
                </c:pt>
                <c:pt idx="1246">
                  <c:v>510.85500000000002</c:v>
                </c:pt>
                <c:pt idx="1247">
                  <c:v>511.02</c:v>
                </c:pt>
                <c:pt idx="1248">
                  <c:v>511.18799999999999</c:v>
                </c:pt>
                <c:pt idx="1249">
                  <c:v>511.3540000000001</c:v>
                </c:pt>
                <c:pt idx="1250">
                  <c:v>511.51400000000001</c:v>
                </c:pt>
                <c:pt idx="1251">
                  <c:v>511.678</c:v>
                </c:pt>
                <c:pt idx="1252">
                  <c:v>511.84000000000009</c:v>
                </c:pt>
                <c:pt idx="1253">
                  <c:v>512</c:v>
                </c:pt>
                <c:pt idx="1254">
                  <c:v>512.16399999999999</c:v>
                </c:pt>
                <c:pt idx="1255">
                  <c:v>512.32699999999977</c:v>
                </c:pt>
                <c:pt idx="1256">
                  <c:v>512.49400000000003</c:v>
                </c:pt>
                <c:pt idx="1257">
                  <c:v>512.66300000000001</c:v>
                </c:pt>
                <c:pt idx="1258">
                  <c:v>512.83400000000006</c:v>
                </c:pt>
                <c:pt idx="1259">
                  <c:v>513.00400000000002</c:v>
                </c:pt>
                <c:pt idx="1260">
                  <c:v>513.16899999999998</c:v>
                </c:pt>
                <c:pt idx="1261">
                  <c:v>513.33299999999974</c:v>
                </c:pt>
                <c:pt idx="1262">
                  <c:v>513.495</c:v>
                </c:pt>
                <c:pt idx="1263">
                  <c:v>513.66</c:v>
                </c:pt>
                <c:pt idx="1264">
                  <c:v>513.82400000000007</c:v>
                </c:pt>
                <c:pt idx="1265">
                  <c:v>513.99299999999971</c:v>
                </c:pt>
                <c:pt idx="1266">
                  <c:v>514.16100000000006</c:v>
                </c:pt>
                <c:pt idx="1267">
                  <c:v>514.32400000000007</c:v>
                </c:pt>
                <c:pt idx="1268">
                  <c:v>514.49099999999999</c:v>
                </c:pt>
                <c:pt idx="1269">
                  <c:v>514.65499999999997</c:v>
                </c:pt>
                <c:pt idx="1270">
                  <c:v>514.8159999999998</c:v>
                </c:pt>
                <c:pt idx="1271">
                  <c:v>514.97299999999996</c:v>
                </c:pt>
                <c:pt idx="1272">
                  <c:v>515.13400000000001</c:v>
                </c:pt>
                <c:pt idx="1273">
                  <c:v>515.29300000000001</c:v>
                </c:pt>
                <c:pt idx="1274">
                  <c:v>515.45499999999981</c:v>
                </c:pt>
                <c:pt idx="1275">
                  <c:v>515.61799999999971</c:v>
                </c:pt>
                <c:pt idx="1276">
                  <c:v>515.78499999999997</c:v>
                </c:pt>
                <c:pt idx="1277">
                  <c:v>515.95199999999977</c:v>
                </c:pt>
                <c:pt idx="1278">
                  <c:v>516.11500000000001</c:v>
                </c:pt>
                <c:pt idx="1279">
                  <c:v>516.28</c:v>
                </c:pt>
                <c:pt idx="1280">
                  <c:v>516.44900000000007</c:v>
                </c:pt>
                <c:pt idx="1281">
                  <c:v>516.61699999999996</c:v>
                </c:pt>
                <c:pt idx="1282">
                  <c:v>516.78300000000002</c:v>
                </c:pt>
                <c:pt idx="1283">
                  <c:v>516.94900000000007</c:v>
                </c:pt>
                <c:pt idx="1284">
                  <c:v>517.11199999999997</c:v>
                </c:pt>
                <c:pt idx="1285">
                  <c:v>517.27499999999998</c:v>
                </c:pt>
                <c:pt idx="1286">
                  <c:v>517.43899999999996</c:v>
                </c:pt>
                <c:pt idx="1287">
                  <c:v>517.60199999999998</c:v>
                </c:pt>
                <c:pt idx="1288">
                  <c:v>517.77</c:v>
                </c:pt>
                <c:pt idx="1289">
                  <c:v>517.93999999999983</c:v>
                </c:pt>
                <c:pt idx="1290">
                  <c:v>518.10799999999972</c:v>
                </c:pt>
                <c:pt idx="1291">
                  <c:v>518.27300000000002</c:v>
                </c:pt>
                <c:pt idx="1292">
                  <c:v>518.43199999999979</c:v>
                </c:pt>
                <c:pt idx="1293">
                  <c:v>518.59400000000005</c:v>
                </c:pt>
                <c:pt idx="1294">
                  <c:v>518.755</c:v>
                </c:pt>
                <c:pt idx="1295">
                  <c:v>518.91499999999996</c:v>
                </c:pt>
                <c:pt idx="1296">
                  <c:v>519.07500000000005</c:v>
                </c:pt>
                <c:pt idx="1297">
                  <c:v>519.23800000000006</c:v>
                </c:pt>
                <c:pt idx="1298">
                  <c:v>519.40300000000002</c:v>
                </c:pt>
                <c:pt idx="1299">
                  <c:v>519.56799999999976</c:v>
                </c:pt>
                <c:pt idx="1300">
                  <c:v>519.73599999999999</c:v>
                </c:pt>
                <c:pt idx="1301">
                  <c:v>519.90499999999997</c:v>
                </c:pt>
                <c:pt idx="1302">
                  <c:v>520.07500000000005</c:v>
                </c:pt>
                <c:pt idx="1303">
                  <c:v>520.24599999999998</c:v>
                </c:pt>
                <c:pt idx="1304">
                  <c:v>520.41599999999971</c:v>
                </c:pt>
                <c:pt idx="1305">
                  <c:v>520.58699999999999</c:v>
                </c:pt>
                <c:pt idx="1306">
                  <c:v>520.76</c:v>
                </c:pt>
                <c:pt idx="1307">
                  <c:v>520.93199999999979</c:v>
                </c:pt>
                <c:pt idx="1308">
                  <c:v>521.101</c:v>
                </c:pt>
                <c:pt idx="1309">
                  <c:v>521.26800000000003</c:v>
                </c:pt>
                <c:pt idx="1310">
                  <c:v>521.43599999999981</c:v>
                </c:pt>
                <c:pt idx="1311">
                  <c:v>521.60799999999972</c:v>
                </c:pt>
                <c:pt idx="1312">
                  <c:v>521.77700000000004</c:v>
                </c:pt>
                <c:pt idx="1313">
                  <c:v>521.94199999999978</c:v>
                </c:pt>
                <c:pt idx="1314">
                  <c:v>522.10900000000004</c:v>
                </c:pt>
                <c:pt idx="1315">
                  <c:v>522.27200000000005</c:v>
                </c:pt>
                <c:pt idx="1316">
                  <c:v>522.43699999999978</c:v>
                </c:pt>
                <c:pt idx="1317">
                  <c:v>522.60599999999999</c:v>
                </c:pt>
                <c:pt idx="1318">
                  <c:v>522.774</c:v>
                </c:pt>
                <c:pt idx="1319">
                  <c:v>522.9409999999998</c:v>
                </c:pt>
                <c:pt idx="1320">
                  <c:v>523.11400000000003</c:v>
                </c:pt>
                <c:pt idx="1321">
                  <c:v>523.28499999999997</c:v>
                </c:pt>
                <c:pt idx="1322">
                  <c:v>523.44999999999982</c:v>
                </c:pt>
                <c:pt idx="1323">
                  <c:v>523.61699999999996</c:v>
                </c:pt>
                <c:pt idx="1324">
                  <c:v>523.78099999999995</c:v>
                </c:pt>
                <c:pt idx="1325">
                  <c:v>523.94499999999971</c:v>
                </c:pt>
                <c:pt idx="1326">
                  <c:v>524.11199999999997</c:v>
                </c:pt>
                <c:pt idx="1327">
                  <c:v>524.279</c:v>
                </c:pt>
                <c:pt idx="1328">
                  <c:v>524.44199999999978</c:v>
                </c:pt>
                <c:pt idx="1329">
                  <c:v>524.60500000000002</c:v>
                </c:pt>
                <c:pt idx="1330">
                  <c:v>524.77200000000005</c:v>
                </c:pt>
                <c:pt idx="1331">
                  <c:v>524.94199999999978</c:v>
                </c:pt>
                <c:pt idx="1332">
                  <c:v>525.11099999999999</c:v>
                </c:pt>
                <c:pt idx="1333">
                  <c:v>525.279</c:v>
                </c:pt>
                <c:pt idx="1334">
                  <c:v>525.44199999999978</c:v>
                </c:pt>
                <c:pt idx="1335">
                  <c:v>525.60300000000007</c:v>
                </c:pt>
                <c:pt idx="1336">
                  <c:v>525.76499999999999</c:v>
                </c:pt>
                <c:pt idx="1337">
                  <c:v>525.93099999999981</c:v>
                </c:pt>
                <c:pt idx="1338">
                  <c:v>526.09500000000003</c:v>
                </c:pt>
                <c:pt idx="1339">
                  <c:v>526.26300000000003</c:v>
                </c:pt>
                <c:pt idx="1340">
                  <c:v>526.42899999999997</c:v>
                </c:pt>
                <c:pt idx="1341">
                  <c:v>526.59500000000003</c:v>
                </c:pt>
                <c:pt idx="1342">
                  <c:v>526.76199999999972</c:v>
                </c:pt>
                <c:pt idx="1343">
                  <c:v>526.93399999999997</c:v>
                </c:pt>
                <c:pt idx="1344">
                  <c:v>527.10699999999997</c:v>
                </c:pt>
                <c:pt idx="1345">
                  <c:v>527.27600000000007</c:v>
                </c:pt>
                <c:pt idx="1346">
                  <c:v>527.44199999999978</c:v>
                </c:pt>
                <c:pt idx="1347">
                  <c:v>527.60300000000007</c:v>
                </c:pt>
                <c:pt idx="1348">
                  <c:v>527.76199999999972</c:v>
                </c:pt>
                <c:pt idx="1349">
                  <c:v>527.92499999999973</c:v>
                </c:pt>
                <c:pt idx="1350">
                  <c:v>528.08799999999997</c:v>
                </c:pt>
                <c:pt idx="1351">
                  <c:v>528.24900000000002</c:v>
                </c:pt>
                <c:pt idx="1352">
                  <c:v>528.41399999999999</c:v>
                </c:pt>
                <c:pt idx="1353">
                  <c:v>528.57899999999995</c:v>
                </c:pt>
                <c:pt idx="1354">
                  <c:v>528.74700000000007</c:v>
                </c:pt>
                <c:pt idx="1355">
                  <c:v>528.9169999999998</c:v>
                </c:pt>
                <c:pt idx="1356">
                  <c:v>529.09</c:v>
                </c:pt>
                <c:pt idx="1357">
                  <c:v>529.26</c:v>
                </c:pt>
                <c:pt idx="1358">
                  <c:v>529.428</c:v>
                </c:pt>
                <c:pt idx="1359">
                  <c:v>529.59500000000003</c:v>
                </c:pt>
                <c:pt idx="1360">
                  <c:v>529.76</c:v>
                </c:pt>
                <c:pt idx="1361">
                  <c:v>529.923</c:v>
                </c:pt>
                <c:pt idx="1362">
                  <c:v>530.09100000000001</c:v>
                </c:pt>
                <c:pt idx="1363">
                  <c:v>530.25900000000001</c:v>
                </c:pt>
                <c:pt idx="1364">
                  <c:v>530.423</c:v>
                </c:pt>
                <c:pt idx="1365">
                  <c:v>530.58799999999997</c:v>
                </c:pt>
                <c:pt idx="1366">
                  <c:v>530.755</c:v>
                </c:pt>
                <c:pt idx="1367">
                  <c:v>530.92099999999982</c:v>
                </c:pt>
                <c:pt idx="1368">
                  <c:v>531.08100000000002</c:v>
                </c:pt>
                <c:pt idx="1369">
                  <c:v>531.23900000000003</c:v>
                </c:pt>
                <c:pt idx="1370">
                  <c:v>531.39800000000002</c:v>
                </c:pt>
                <c:pt idx="1371">
                  <c:v>531.56099999999969</c:v>
                </c:pt>
                <c:pt idx="1372">
                  <c:v>531.72400000000005</c:v>
                </c:pt>
                <c:pt idx="1373">
                  <c:v>531.88699999999972</c:v>
                </c:pt>
                <c:pt idx="1374">
                  <c:v>532.04899999999998</c:v>
                </c:pt>
                <c:pt idx="1375">
                  <c:v>532.20900000000006</c:v>
                </c:pt>
                <c:pt idx="1376">
                  <c:v>532.3689999999998</c:v>
                </c:pt>
                <c:pt idx="1377">
                  <c:v>532.53399999999999</c:v>
                </c:pt>
                <c:pt idx="1378">
                  <c:v>532.69600000000003</c:v>
                </c:pt>
                <c:pt idx="1379">
                  <c:v>532.86099999999976</c:v>
                </c:pt>
                <c:pt idx="1380">
                  <c:v>533.03300000000002</c:v>
                </c:pt>
                <c:pt idx="1381">
                  <c:v>533.20500000000004</c:v>
                </c:pt>
                <c:pt idx="1382">
                  <c:v>533.37900000000002</c:v>
                </c:pt>
                <c:pt idx="1383">
                  <c:v>533.55199999999979</c:v>
                </c:pt>
                <c:pt idx="1384">
                  <c:v>533.72500000000002</c:v>
                </c:pt>
                <c:pt idx="1385">
                  <c:v>533.89599999999996</c:v>
                </c:pt>
                <c:pt idx="1386">
                  <c:v>534.06499999999983</c:v>
                </c:pt>
                <c:pt idx="1387">
                  <c:v>534.23299999999972</c:v>
                </c:pt>
                <c:pt idx="1388">
                  <c:v>534.40300000000002</c:v>
                </c:pt>
                <c:pt idx="1389">
                  <c:v>534.577</c:v>
                </c:pt>
                <c:pt idx="1390">
                  <c:v>534.74900000000002</c:v>
                </c:pt>
                <c:pt idx="1391">
                  <c:v>534.91699999999969</c:v>
                </c:pt>
                <c:pt idx="1392">
                  <c:v>535.08400000000006</c:v>
                </c:pt>
                <c:pt idx="1393">
                  <c:v>535.24900000000002</c:v>
                </c:pt>
                <c:pt idx="1394">
                  <c:v>535.41399999999999</c:v>
                </c:pt>
                <c:pt idx="1395">
                  <c:v>535.57600000000002</c:v>
                </c:pt>
                <c:pt idx="1396">
                  <c:v>535.74400000000003</c:v>
                </c:pt>
                <c:pt idx="1397">
                  <c:v>535.91300000000001</c:v>
                </c:pt>
                <c:pt idx="1398">
                  <c:v>536.08100000000002</c:v>
                </c:pt>
                <c:pt idx="1399">
                  <c:v>536.24900000000002</c:v>
                </c:pt>
                <c:pt idx="1400">
                  <c:v>536.41499999999996</c:v>
                </c:pt>
                <c:pt idx="1401">
                  <c:v>536.58000000000004</c:v>
                </c:pt>
                <c:pt idx="1402">
                  <c:v>536.74700000000007</c:v>
                </c:pt>
                <c:pt idx="1403">
                  <c:v>536.91499999999996</c:v>
                </c:pt>
                <c:pt idx="1404">
                  <c:v>537.08000000000004</c:v>
                </c:pt>
                <c:pt idx="1405">
                  <c:v>537.24700000000007</c:v>
                </c:pt>
                <c:pt idx="1406">
                  <c:v>537.41599999999971</c:v>
                </c:pt>
                <c:pt idx="1407">
                  <c:v>537.58000000000004</c:v>
                </c:pt>
                <c:pt idx="1408">
                  <c:v>537.75099999999998</c:v>
                </c:pt>
                <c:pt idx="1409">
                  <c:v>537.92399999999998</c:v>
                </c:pt>
                <c:pt idx="1410">
                  <c:v>538.09400000000005</c:v>
                </c:pt>
                <c:pt idx="1411">
                  <c:v>538.25800000000004</c:v>
                </c:pt>
                <c:pt idx="1412">
                  <c:v>538.42099999999982</c:v>
                </c:pt>
                <c:pt idx="1413">
                  <c:v>538.58500000000004</c:v>
                </c:pt>
                <c:pt idx="1414">
                  <c:v>538.74900000000002</c:v>
                </c:pt>
                <c:pt idx="1415">
                  <c:v>538.91300000000001</c:v>
                </c:pt>
                <c:pt idx="1416">
                  <c:v>539.08600000000001</c:v>
                </c:pt>
                <c:pt idx="1417">
                  <c:v>539.26299999999969</c:v>
                </c:pt>
                <c:pt idx="1418">
                  <c:v>539.4409999999998</c:v>
                </c:pt>
                <c:pt idx="1419">
                  <c:v>539.61400000000003</c:v>
                </c:pt>
                <c:pt idx="1420">
                  <c:v>539.78099999999995</c:v>
                </c:pt>
                <c:pt idx="1421">
                  <c:v>539.95199999999977</c:v>
                </c:pt>
                <c:pt idx="1422">
                  <c:v>540.12699999999973</c:v>
                </c:pt>
                <c:pt idx="1423">
                  <c:v>540.3009999999997</c:v>
                </c:pt>
                <c:pt idx="1424">
                  <c:v>540.47</c:v>
                </c:pt>
                <c:pt idx="1425">
                  <c:v>540.63</c:v>
                </c:pt>
                <c:pt idx="1426">
                  <c:v>540.79100000000005</c:v>
                </c:pt>
                <c:pt idx="1427">
                  <c:v>540.9549999999997</c:v>
                </c:pt>
                <c:pt idx="1428">
                  <c:v>541.11799999999971</c:v>
                </c:pt>
                <c:pt idx="1429">
                  <c:v>541.279</c:v>
                </c:pt>
                <c:pt idx="1430">
                  <c:v>541.44299999999976</c:v>
                </c:pt>
                <c:pt idx="1431">
                  <c:v>541.60799999999972</c:v>
                </c:pt>
                <c:pt idx="1432">
                  <c:v>541.77600000000007</c:v>
                </c:pt>
                <c:pt idx="1433">
                  <c:v>541.94399999999996</c:v>
                </c:pt>
                <c:pt idx="1434">
                  <c:v>542.11099999999999</c:v>
                </c:pt>
                <c:pt idx="1435">
                  <c:v>542.27499999999998</c:v>
                </c:pt>
                <c:pt idx="1436">
                  <c:v>542.43599999999969</c:v>
                </c:pt>
                <c:pt idx="1437">
                  <c:v>542.59699999999998</c:v>
                </c:pt>
                <c:pt idx="1438">
                  <c:v>542.76400000000001</c:v>
                </c:pt>
                <c:pt idx="1439">
                  <c:v>542.93399999999997</c:v>
                </c:pt>
                <c:pt idx="1440">
                  <c:v>543.10500000000002</c:v>
                </c:pt>
                <c:pt idx="1441">
                  <c:v>543.27300000000002</c:v>
                </c:pt>
                <c:pt idx="1442">
                  <c:v>543.43999999999983</c:v>
                </c:pt>
                <c:pt idx="1443">
                  <c:v>543.60699999999997</c:v>
                </c:pt>
                <c:pt idx="1444">
                  <c:v>543.77499999999998</c:v>
                </c:pt>
                <c:pt idx="1445">
                  <c:v>543.94299999999976</c:v>
                </c:pt>
                <c:pt idx="1446">
                  <c:v>544.11400000000003</c:v>
                </c:pt>
                <c:pt idx="1447">
                  <c:v>544.28600000000006</c:v>
                </c:pt>
                <c:pt idx="1448">
                  <c:v>544.4549999999997</c:v>
                </c:pt>
                <c:pt idx="1449">
                  <c:v>544.61900000000003</c:v>
                </c:pt>
                <c:pt idx="1450">
                  <c:v>544.779</c:v>
                </c:pt>
                <c:pt idx="1451">
                  <c:v>544.93999999999983</c:v>
                </c:pt>
                <c:pt idx="1452">
                  <c:v>545.10300000000007</c:v>
                </c:pt>
                <c:pt idx="1453">
                  <c:v>545.26699999999983</c:v>
                </c:pt>
                <c:pt idx="1454">
                  <c:v>545.42899999999997</c:v>
                </c:pt>
                <c:pt idx="1455">
                  <c:v>545.59300000000007</c:v>
                </c:pt>
                <c:pt idx="1456">
                  <c:v>545.76</c:v>
                </c:pt>
                <c:pt idx="1457">
                  <c:v>545.92699999999979</c:v>
                </c:pt>
                <c:pt idx="1458">
                  <c:v>546.09300000000007</c:v>
                </c:pt>
                <c:pt idx="1459">
                  <c:v>546.26499999999999</c:v>
                </c:pt>
                <c:pt idx="1460">
                  <c:v>546.43900000000008</c:v>
                </c:pt>
                <c:pt idx="1461">
                  <c:v>546.60900000000004</c:v>
                </c:pt>
                <c:pt idx="1462">
                  <c:v>546.779</c:v>
                </c:pt>
                <c:pt idx="1463">
                  <c:v>546.95399999999972</c:v>
                </c:pt>
                <c:pt idx="1464">
                  <c:v>547.12400000000002</c:v>
                </c:pt>
                <c:pt idx="1465">
                  <c:v>547.29399999999998</c:v>
                </c:pt>
                <c:pt idx="1466">
                  <c:v>547.46499999999969</c:v>
                </c:pt>
                <c:pt idx="1467">
                  <c:v>547.63599999999997</c:v>
                </c:pt>
                <c:pt idx="1468">
                  <c:v>547.80599999999981</c:v>
                </c:pt>
                <c:pt idx="1469">
                  <c:v>547.97299999999996</c:v>
                </c:pt>
                <c:pt idx="1470">
                  <c:v>548.13900000000001</c:v>
                </c:pt>
                <c:pt idx="1471">
                  <c:v>548.30599999999981</c:v>
                </c:pt>
                <c:pt idx="1472">
                  <c:v>548.471</c:v>
                </c:pt>
                <c:pt idx="1473">
                  <c:v>548.63799999999969</c:v>
                </c:pt>
                <c:pt idx="1474">
                  <c:v>548.80199999999979</c:v>
                </c:pt>
                <c:pt idx="1475">
                  <c:v>548.96299999999974</c:v>
                </c:pt>
                <c:pt idx="1476">
                  <c:v>549.12599999999998</c:v>
                </c:pt>
                <c:pt idx="1477">
                  <c:v>549.28800000000001</c:v>
                </c:pt>
                <c:pt idx="1478">
                  <c:v>549.44999999999982</c:v>
                </c:pt>
                <c:pt idx="1479">
                  <c:v>549.61200000000008</c:v>
                </c:pt>
                <c:pt idx="1480">
                  <c:v>549.77300000000002</c:v>
                </c:pt>
                <c:pt idx="1481">
                  <c:v>549.93699999999978</c:v>
                </c:pt>
                <c:pt idx="1482">
                  <c:v>550.096</c:v>
                </c:pt>
                <c:pt idx="1483">
                  <c:v>550.25400000000002</c:v>
                </c:pt>
                <c:pt idx="1484">
                  <c:v>550.41899999999998</c:v>
                </c:pt>
                <c:pt idx="1485">
                  <c:v>550.59100000000001</c:v>
                </c:pt>
                <c:pt idx="1486">
                  <c:v>550.76099999999997</c:v>
                </c:pt>
                <c:pt idx="1487">
                  <c:v>550.928</c:v>
                </c:pt>
                <c:pt idx="1488">
                  <c:v>551.09199999999998</c:v>
                </c:pt>
                <c:pt idx="1489">
                  <c:v>551.25599999999997</c:v>
                </c:pt>
                <c:pt idx="1490">
                  <c:v>551.42099999999982</c:v>
                </c:pt>
                <c:pt idx="1491">
                  <c:v>551.59100000000001</c:v>
                </c:pt>
                <c:pt idx="1492">
                  <c:v>551.76299999999969</c:v>
                </c:pt>
                <c:pt idx="1493">
                  <c:v>551.93299999999977</c:v>
                </c:pt>
                <c:pt idx="1494">
                  <c:v>552.10300000000007</c:v>
                </c:pt>
                <c:pt idx="1495">
                  <c:v>552.27300000000002</c:v>
                </c:pt>
                <c:pt idx="1496">
                  <c:v>552.4459999999998</c:v>
                </c:pt>
                <c:pt idx="1497">
                  <c:v>552.61699999999996</c:v>
                </c:pt>
                <c:pt idx="1498">
                  <c:v>552.78899999999999</c:v>
                </c:pt>
                <c:pt idx="1499">
                  <c:v>552.96599999999978</c:v>
                </c:pt>
                <c:pt idx="1500">
                  <c:v>553.13799999999969</c:v>
                </c:pt>
                <c:pt idx="1501">
                  <c:v>553.30599999999981</c:v>
                </c:pt>
                <c:pt idx="1502">
                  <c:v>553.471</c:v>
                </c:pt>
                <c:pt idx="1503">
                  <c:v>553.63599999999997</c:v>
                </c:pt>
                <c:pt idx="1504">
                  <c:v>553.80899999999997</c:v>
                </c:pt>
                <c:pt idx="1505">
                  <c:v>553.98</c:v>
                </c:pt>
                <c:pt idx="1506">
                  <c:v>554.149</c:v>
                </c:pt>
                <c:pt idx="1507">
                  <c:v>554.31699999999978</c:v>
                </c:pt>
                <c:pt idx="1508">
                  <c:v>554.48800000000006</c:v>
                </c:pt>
                <c:pt idx="1509">
                  <c:v>554.66399999999999</c:v>
                </c:pt>
                <c:pt idx="1510">
                  <c:v>554.84599999999978</c:v>
                </c:pt>
                <c:pt idx="1511">
                  <c:v>555.02600000000007</c:v>
                </c:pt>
                <c:pt idx="1512">
                  <c:v>555.20000000000005</c:v>
                </c:pt>
                <c:pt idx="1513">
                  <c:v>555.3689999999998</c:v>
                </c:pt>
                <c:pt idx="1514">
                  <c:v>555.53600000000006</c:v>
                </c:pt>
                <c:pt idx="1515">
                  <c:v>555.70500000000004</c:v>
                </c:pt>
                <c:pt idx="1516">
                  <c:v>555.87200000000007</c:v>
                </c:pt>
                <c:pt idx="1517">
                  <c:v>556.03600000000006</c:v>
                </c:pt>
                <c:pt idx="1518">
                  <c:v>556.19299999999998</c:v>
                </c:pt>
                <c:pt idx="1519">
                  <c:v>556.35099999999977</c:v>
                </c:pt>
                <c:pt idx="1520">
                  <c:v>556.51299999999969</c:v>
                </c:pt>
                <c:pt idx="1521">
                  <c:v>556.67700000000002</c:v>
                </c:pt>
                <c:pt idx="1522">
                  <c:v>556.8449999999998</c:v>
                </c:pt>
                <c:pt idx="1523">
                  <c:v>557.01</c:v>
                </c:pt>
                <c:pt idx="1524">
                  <c:v>557.17700000000002</c:v>
                </c:pt>
                <c:pt idx="1525">
                  <c:v>557.34599999999978</c:v>
                </c:pt>
                <c:pt idx="1526">
                  <c:v>557.50900000000001</c:v>
                </c:pt>
                <c:pt idx="1527">
                  <c:v>557.673</c:v>
                </c:pt>
                <c:pt idx="1528">
                  <c:v>557.83899999999971</c:v>
                </c:pt>
                <c:pt idx="1529">
                  <c:v>558.0029999999997</c:v>
                </c:pt>
                <c:pt idx="1530">
                  <c:v>558.16399999999999</c:v>
                </c:pt>
                <c:pt idx="1531">
                  <c:v>558.33099999999979</c:v>
                </c:pt>
                <c:pt idx="1532">
                  <c:v>558.49900000000002</c:v>
                </c:pt>
                <c:pt idx="1533">
                  <c:v>558.66499999999996</c:v>
                </c:pt>
                <c:pt idx="1534">
                  <c:v>558.8299999999997</c:v>
                </c:pt>
                <c:pt idx="1535">
                  <c:v>558.99900000000002</c:v>
                </c:pt>
                <c:pt idx="1536">
                  <c:v>559.17000000000007</c:v>
                </c:pt>
                <c:pt idx="1537">
                  <c:v>559.34699999999975</c:v>
                </c:pt>
                <c:pt idx="1538">
                  <c:v>559.52</c:v>
                </c:pt>
                <c:pt idx="1539">
                  <c:v>559.68900000000008</c:v>
                </c:pt>
                <c:pt idx="1540">
                  <c:v>559.85699999999974</c:v>
                </c:pt>
                <c:pt idx="1541">
                  <c:v>560.02499999999998</c:v>
                </c:pt>
                <c:pt idx="1542">
                  <c:v>560.19200000000001</c:v>
                </c:pt>
                <c:pt idx="1543">
                  <c:v>560.35199999999975</c:v>
                </c:pt>
                <c:pt idx="1544">
                  <c:v>560.51699999999983</c:v>
                </c:pt>
                <c:pt idx="1545">
                  <c:v>560.68100000000004</c:v>
                </c:pt>
                <c:pt idx="1546">
                  <c:v>560.8449999999998</c:v>
                </c:pt>
                <c:pt idx="1547">
                  <c:v>561.01400000000001</c:v>
                </c:pt>
                <c:pt idx="1548">
                  <c:v>561.18100000000004</c:v>
                </c:pt>
                <c:pt idx="1549">
                  <c:v>561.34399999999982</c:v>
                </c:pt>
                <c:pt idx="1550">
                  <c:v>561.50900000000001</c:v>
                </c:pt>
                <c:pt idx="1551">
                  <c:v>561.66899999999998</c:v>
                </c:pt>
                <c:pt idx="1552">
                  <c:v>561.82799999999975</c:v>
                </c:pt>
                <c:pt idx="1553">
                  <c:v>561.99</c:v>
                </c:pt>
                <c:pt idx="1554">
                  <c:v>562.15100000000007</c:v>
                </c:pt>
                <c:pt idx="1555">
                  <c:v>562.30999999999972</c:v>
                </c:pt>
                <c:pt idx="1556">
                  <c:v>562.47</c:v>
                </c:pt>
                <c:pt idx="1557">
                  <c:v>562.63499999999999</c:v>
                </c:pt>
                <c:pt idx="1558">
                  <c:v>562.79899999999998</c:v>
                </c:pt>
                <c:pt idx="1559">
                  <c:v>562.96499999999969</c:v>
                </c:pt>
                <c:pt idx="1560">
                  <c:v>563.13200000000006</c:v>
                </c:pt>
                <c:pt idx="1561">
                  <c:v>563.29500000000007</c:v>
                </c:pt>
                <c:pt idx="1562">
                  <c:v>563.45800000000008</c:v>
                </c:pt>
                <c:pt idx="1563">
                  <c:v>563.62400000000002</c:v>
                </c:pt>
                <c:pt idx="1564">
                  <c:v>563.78800000000001</c:v>
                </c:pt>
                <c:pt idx="1565">
                  <c:v>563.9459999999998</c:v>
                </c:pt>
                <c:pt idx="1566">
                  <c:v>564.10500000000002</c:v>
                </c:pt>
                <c:pt idx="1567">
                  <c:v>564.26</c:v>
                </c:pt>
                <c:pt idx="1568">
                  <c:v>564.41399999999999</c:v>
                </c:pt>
                <c:pt idx="1569">
                  <c:v>564.57299999999998</c:v>
                </c:pt>
                <c:pt idx="1570">
                  <c:v>564.73400000000004</c:v>
                </c:pt>
                <c:pt idx="1571">
                  <c:v>564.89699999999971</c:v>
                </c:pt>
                <c:pt idx="1572">
                  <c:v>565.05799999999977</c:v>
                </c:pt>
                <c:pt idx="1573">
                  <c:v>565.21699999999998</c:v>
                </c:pt>
                <c:pt idx="1574">
                  <c:v>565.37599999999998</c:v>
                </c:pt>
                <c:pt idx="1575">
                  <c:v>565.53500000000008</c:v>
                </c:pt>
                <c:pt idx="1576">
                  <c:v>565.69600000000003</c:v>
                </c:pt>
                <c:pt idx="1577">
                  <c:v>565.85300000000007</c:v>
                </c:pt>
                <c:pt idx="1578">
                  <c:v>566.01</c:v>
                </c:pt>
                <c:pt idx="1579">
                  <c:v>566.16599999999971</c:v>
                </c:pt>
                <c:pt idx="1580">
                  <c:v>566.32400000000007</c:v>
                </c:pt>
                <c:pt idx="1581">
                  <c:v>566.48199999999997</c:v>
                </c:pt>
                <c:pt idx="1582">
                  <c:v>566.63499999999999</c:v>
                </c:pt>
                <c:pt idx="1583">
                  <c:v>566.79200000000003</c:v>
                </c:pt>
                <c:pt idx="1584">
                  <c:v>566.95399999999972</c:v>
                </c:pt>
                <c:pt idx="1585">
                  <c:v>567.11400000000003</c:v>
                </c:pt>
                <c:pt idx="1586">
                  <c:v>567.27200000000005</c:v>
                </c:pt>
                <c:pt idx="1587">
                  <c:v>567.42699999999979</c:v>
                </c:pt>
                <c:pt idx="1588">
                  <c:v>567.58400000000006</c:v>
                </c:pt>
                <c:pt idx="1589">
                  <c:v>567.73900000000003</c:v>
                </c:pt>
                <c:pt idx="1590">
                  <c:v>567.89400000000001</c:v>
                </c:pt>
                <c:pt idx="1591">
                  <c:v>568.05699999999979</c:v>
                </c:pt>
                <c:pt idx="1592">
                  <c:v>568.21900000000005</c:v>
                </c:pt>
                <c:pt idx="1593">
                  <c:v>568.37699999999973</c:v>
                </c:pt>
                <c:pt idx="1594">
                  <c:v>568.53500000000008</c:v>
                </c:pt>
                <c:pt idx="1595">
                  <c:v>568.69399999999996</c:v>
                </c:pt>
                <c:pt idx="1596">
                  <c:v>568.8499999999998</c:v>
                </c:pt>
                <c:pt idx="1597">
                  <c:v>569.01</c:v>
                </c:pt>
                <c:pt idx="1598">
                  <c:v>569.16800000000001</c:v>
                </c:pt>
                <c:pt idx="1599">
                  <c:v>569.3299999999997</c:v>
                </c:pt>
                <c:pt idx="1600">
                  <c:v>569.49599999999998</c:v>
                </c:pt>
                <c:pt idx="1601">
                  <c:v>569.65899999999999</c:v>
                </c:pt>
                <c:pt idx="1602">
                  <c:v>569.82299999999975</c:v>
                </c:pt>
                <c:pt idx="1603">
                  <c:v>569.98700000000008</c:v>
                </c:pt>
                <c:pt idx="1604">
                  <c:v>570.149</c:v>
                </c:pt>
                <c:pt idx="1605">
                  <c:v>570.31499999999983</c:v>
                </c:pt>
                <c:pt idx="1606">
                  <c:v>570.48700000000008</c:v>
                </c:pt>
                <c:pt idx="1607">
                  <c:v>570.65599999999972</c:v>
                </c:pt>
                <c:pt idx="1608">
                  <c:v>570.82299999999975</c:v>
                </c:pt>
                <c:pt idx="1609">
                  <c:v>570.99099999999999</c:v>
                </c:pt>
                <c:pt idx="1610">
                  <c:v>571.1569999999997</c:v>
                </c:pt>
                <c:pt idx="1611">
                  <c:v>571.32299999999975</c:v>
                </c:pt>
                <c:pt idx="1612">
                  <c:v>571.48500000000001</c:v>
                </c:pt>
                <c:pt idx="1613">
                  <c:v>571.64800000000002</c:v>
                </c:pt>
                <c:pt idx="1614">
                  <c:v>571.81299999999976</c:v>
                </c:pt>
                <c:pt idx="1615">
                  <c:v>571.97500000000002</c:v>
                </c:pt>
                <c:pt idx="1616">
                  <c:v>572.13699999999972</c:v>
                </c:pt>
                <c:pt idx="1617">
                  <c:v>572.303</c:v>
                </c:pt>
                <c:pt idx="1618">
                  <c:v>572.46299999999974</c:v>
                </c:pt>
                <c:pt idx="1619">
                  <c:v>572.61900000000003</c:v>
                </c:pt>
                <c:pt idx="1620">
                  <c:v>572.77200000000005</c:v>
                </c:pt>
                <c:pt idx="1621">
                  <c:v>572.928</c:v>
                </c:pt>
                <c:pt idx="1622">
                  <c:v>573.08799999999997</c:v>
                </c:pt>
                <c:pt idx="1623">
                  <c:v>573.24900000000002</c:v>
                </c:pt>
                <c:pt idx="1624">
                  <c:v>573.41199999999981</c:v>
                </c:pt>
                <c:pt idx="1625">
                  <c:v>573.58199999999999</c:v>
                </c:pt>
                <c:pt idx="1626">
                  <c:v>573.75599999999997</c:v>
                </c:pt>
                <c:pt idx="1627">
                  <c:v>573.92699999999979</c:v>
                </c:pt>
                <c:pt idx="1628">
                  <c:v>574.09300000000007</c:v>
                </c:pt>
                <c:pt idx="1629">
                  <c:v>574.26</c:v>
                </c:pt>
                <c:pt idx="1630">
                  <c:v>574.42899999999997</c:v>
                </c:pt>
                <c:pt idx="1631">
                  <c:v>574.59699999999998</c:v>
                </c:pt>
                <c:pt idx="1632">
                  <c:v>574.76400000000001</c:v>
                </c:pt>
                <c:pt idx="1633">
                  <c:v>574.9259999999997</c:v>
                </c:pt>
                <c:pt idx="1634">
                  <c:v>575.09500000000003</c:v>
                </c:pt>
                <c:pt idx="1635">
                  <c:v>575.26299999999969</c:v>
                </c:pt>
                <c:pt idx="1636">
                  <c:v>575.43000000000006</c:v>
                </c:pt>
                <c:pt idx="1637">
                  <c:v>575.59699999999998</c:v>
                </c:pt>
                <c:pt idx="1638">
                  <c:v>575.76499999999999</c:v>
                </c:pt>
                <c:pt idx="1639">
                  <c:v>575.93399999999997</c:v>
                </c:pt>
                <c:pt idx="1640">
                  <c:v>576.10199999999998</c:v>
                </c:pt>
                <c:pt idx="1641">
                  <c:v>576.26600000000008</c:v>
                </c:pt>
                <c:pt idx="1642">
                  <c:v>576.42499999999973</c:v>
                </c:pt>
                <c:pt idx="1643">
                  <c:v>576.58300000000008</c:v>
                </c:pt>
                <c:pt idx="1644">
                  <c:v>576.73700000000008</c:v>
                </c:pt>
                <c:pt idx="1645">
                  <c:v>576.89</c:v>
                </c:pt>
                <c:pt idx="1646">
                  <c:v>577.04199999999969</c:v>
                </c:pt>
                <c:pt idx="1647">
                  <c:v>577.19799999999998</c:v>
                </c:pt>
                <c:pt idx="1648">
                  <c:v>577.36199999999985</c:v>
                </c:pt>
                <c:pt idx="1649">
                  <c:v>577.52800000000002</c:v>
                </c:pt>
                <c:pt idx="1650">
                  <c:v>577.69600000000003</c:v>
                </c:pt>
                <c:pt idx="1651">
                  <c:v>577.86199999999985</c:v>
                </c:pt>
                <c:pt idx="1652">
                  <c:v>578.02499999999998</c:v>
                </c:pt>
                <c:pt idx="1653">
                  <c:v>578.18900000000008</c:v>
                </c:pt>
                <c:pt idx="1654">
                  <c:v>578.35499999999979</c:v>
                </c:pt>
                <c:pt idx="1655">
                  <c:v>578.52</c:v>
                </c:pt>
                <c:pt idx="1656">
                  <c:v>578.68600000000004</c:v>
                </c:pt>
                <c:pt idx="1657">
                  <c:v>578.85499999999979</c:v>
                </c:pt>
                <c:pt idx="1658">
                  <c:v>579.024</c:v>
                </c:pt>
                <c:pt idx="1659">
                  <c:v>579.18900000000008</c:v>
                </c:pt>
                <c:pt idx="1660">
                  <c:v>579.34899999999971</c:v>
                </c:pt>
                <c:pt idx="1661">
                  <c:v>579.51299999999969</c:v>
                </c:pt>
                <c:pt idx="1662">
                  <c:v>579.67499999999995</c:v>
                </c:pt>
                <c:pt idx="1663">
                  <c:v>579.83799999999974</c:v>
                </c:pt>
                <c:pt idx="1664">
                  <c:v>580.00599999999997</c:v>
                </c:pt>
                <c:pt idx="1665">
                  <c:v>580.173</c:v>
                </c:pt>
                <c:pt idx="1666">
                  <c:v>580.33899999999971</c:v>
                </c:pt>
                <c:pt idx="1667">
                  <c:v>580.50599999999997</c:v>
                </c:pt>
                <c:pt idx="1668">
                  <c:v>580.67000000000007</c:v>
                </c:pt>
                <c:pt idx="1669">
                  <c:v>580.83499999999981</c:v>
                </c:pt>
                <c:pt idx="1670">
                  <c:v>580.99800000000005</c:v>
                </c:pt>
                <c:pt idx="1671">
                  <c:v>581.15899999999999</c:v>
                </c:pt>
                <c:pt idx="1672">
                  <c:v>581.31799999999976</c:v>
                </c:pt>
                <c:pt idx="1673">
                  <c:v>581.47800000000007</c:v>
                </c:pt>
                <c:pt idx="1674">
                  <c:v>581.63799999999969</c:v>
                </c:pt>
                <c:pt idx="1675">
                  <c:v>581.803</c:v>
                </c:pt>
                <c:pt idx="1676">
                  <c:v>581.96800000000007</c:v>
                </c:pt>
                <c:pt idx="1677">
                  <c:v>582.13400000000001</c:v>
                </c:pt>
                <c:pt idx="1678">
                  <c:v>582.29600000000005</c:v>
                </c:pt>
                <c:pt idx="1679">
                  <c:v>582.45800000000008</c:v>
                </c:pt>
                <c:pt idx="1680">
                  <c:v>582.62400000000002</c:v>
                </c:pt>
                <c:pt idx="1681">
                  <c:v>582.79600000000005</c:v>
                </c:pt>
                <c:pt idx="1682">
                  <c:v>582.971</c:v>
                </c:pt>
                <c:pt idx="1683">
                  <c:v>583.14199999999983</c:v>
                </c:pt>
                <c:pt idx="1684">
                  <c:v>583.31299999999976</c:v>
                </c:pt>
                <c:pt idx="1685">
                  <c:v>583.49099999999999</c:v>
                </c:pt>
                <c:pt idx="1686">
                  <c:v>583.66499999999996</c:v>
                </c:pt>
                <c:pt idx="1687">
                  <c:v>583.83799999999974</c:v>
                </c:pt>
                <c:pt idx="1688">
                  <c:v>584.01</c:v>
                </c:pt>
                <c:pt idx="1689">
                  <c:v>584.18100000000004</c:v>
                </c:pt>
                <c:pt idx="1690">
                  <c:v>584.34699999999975</c:v>
                </c:pt>
                <c:pt idx="1691">
                  <c:v>584.50900000000001</c:v>
                </c:pt>
                <c:pt idx="1692">
                  <c:v>584.67499999999995</c:v>
                </c:pt>
                <c:pt idx="1693">
                  <c:v>584.84099999999978</c:v>
                </c:pt>
                <c:pt idx="1694">
                  <c:v>585.00599999999997</c:v>
                </c:pt>
                <c:pt idx="1695">
                  <c:v>585.173</c:v>
                </c:pt>
                <c:pt idx="1696">
                  <c:v>585.33699999999976</c:v>
                </c:pt>
                <c:pt idx="1697">
                  <c:v>585.50099999999998</c:v>
                </c:pt>
                <c:pt idx="1698">
                  <c:v>585.65800000000002</c:v>
                </c:pt>
                <c:pt idx="1699">
                  <c:v>585.81299999999976</c:v>
                </c:pt>
                <c:pt idx="1700">
                  <c:v>585.97</c:v>
                </c:pt>
                <c:pt idx="1701">
                  <c:v>586.13099999999997</c:v>
                </c:pt>
                <c:pt idx="1702">
                  <c:v>586.29600000000005</c:v>
                </c:pt>
                <c:pt idx="1703">
                  <c:v>586.45800000000008</c:v>
                </c:pt>
                <c:pt idx="1704">
                  <c:v>586.62</c:v>
                </c:pt>
                <c:pt idx="1705">
                  <c:v>586.78399999999999</c:v>
                </c:pt>
                <c:pt idx="1706">
                  <c:v>586.95099999999979</c:v>
                </c:pt>
                <c:pt idx="1707">
                  <c:v>587.12300000000005</c:v>
                </c:pt>
                <c:pt idx="1708">
                  <c:v>587.29399999999998</c:v>
                </c:pt>
                <c:pt idx="1709">
                  <c:v>587.46099999999979</c:v>
                </c:pt>
                <c:pt idx="1710">
                  <c:v>587.62699999999973</c:v>
                </c:pt>
                <c:pt idx="1711">
                  <c:v>587.79300000000001</c:v>
                </c:pt>
                <c:pt idx="1712">
                  <c:v>587.96299999999974</c:v>
                </c:pt>
                <c:pt idx="1713">
                  <c:v>588.13400000000001</c:v>
                </c:pt>
                <c:pt idx="1714">
                  <c:v>588.29999999999995</c:v>
                </c:pt>
                <c:pt idx="1715">
                  <c:v>588.46599999999978</c:v>
                </c:pt>
                <c:pt idx="1716">
                  <c:v>588.63300000000004</c:v>
                </c:pt>
                <c:pt idx="1717">
                  <c:v>588.79899999999998</c:v>
                </c:pt>
                <c:pt idx="1718">
                  <c:v>588.96800000000007</c:v>
                </c:pt>
                <c:pt idx="1719">
                  <c:v>589.13699999999972</c:v>
                </c:pt>
                <c:pt idx="1720">
                  <c:v>589.303</c:v>
                </c:pt>
                <c:pt idx="1721">
                  <c:v>589.46699999999976</c:v>
                </c:pt>
                <c:pt idx="1722">
                  <c:v>589.63499999999999</c:v>
                </c:pt>
                <c:pt idx="1723">
                  <c:v>589.80699999999979</c:v>
                </c:pt>
                <c:pt idx="1724">
                  <c:v>589.97800000000007</c:v>
                </c:pt>
                <c:pt idx="1725">
                  <c:v>590.14400000000001</c:v>
                </c:pt>
                <c:pt idx="1726">
                  <c:v>590.30899999999997</c:v>
                </c:pt>
                <c:pt idx="1727">
                  <c:v>590.47299999999996</c:v>
                </c:pt>
                <c:pt idx="1728">
                  <c:v>590.64499999999998</c:v>
                </c:pt>
                <c:pt idx="1729">
                  <c:v>590.81899999999996</c:v>
                </c:pt>
                <c:pt idx="1730">
                  <c:v>590.98800000000006</c:v>
                </c:pt>
                <c:pt idx="1731">
                  <c:v>591.15499999999997</c:v>
                </c:pt>
                <c:pt idx="1732">
                  <c:v>591.31799999999976</c:v>
                </c:pt>
                <c:pt idx="1733">
                  <c:v>591.48099999999999</c:v>
                </c:pt>
                <c:pt idx="1734">
                  <c:v>591.64400000000001</c:v>
                </c:pt>
                <c:pt idx="1735">
                  <c:v>591.81099999999969</c:v>
                </c:pt>
                <c:pt idx="1736">
                  <c:v>591.98299999999972</c:v>
                </c:pt>
                <c:pt idx="1737">
                  <c:v>592.15300000000002</c:v>
                </c:pt>
                <c:pt idx="1738">
                  <c:v>592.31400000000008</c:v>
                </c:pt>
                <c:pt idx="1739">
                  <c:v>592.47299999999996</c:v>
                </c:pt>
                <c:pt idx="1740">
                  <c:v>592.63200000000006</c:v>
                </c:pt>
                <c:pt idx="1741">
                  <c:v>592.79399999999998</c:v>
                </c:pt>
                <c:pt idx="1742">
                  <c:v>592.95999999999981</c:v>
                </c:pt>
                <c:pt idx="1743">
                  <c:v>593.13499999999999</c:v>
                </c:pt>
                <c:pt idx="1744">
                  <c:v>593.30599999999981</c:v>
                </c:pt>
                <c:pt idx="1745">
                  <c:v>593.47699999999998</c:v>
                </c:pt>
                <c:pt idx="1746">
                  <c:v>593.64599999999996</c:v>
                </c:pt>
                <c:pt idx="1747">
                  <c:v>593.81099999999969</c:v>
                </c:pt>
                <c:pt idx="1748">
                  <c:v>593.976</c:v>
                </c:pt>
                <c:pt idx="1749">
                  <c:v>594.13900000000001</c:v>
                </c:pt>
                <c:pt idx="1750">
                  <c:v>594.30399999999997</c:v>
                </c:pt>
                <c:pt idx="1751">
                  <c:v>594.47299999999996</c:v>
                </c:pt>
                <c:pt idx="1752">
                  <c:v>594.64</c:v>
                </c:pt>
                <c:pt idx="1753">
                  <c:v>594.80500000000006</c:v>
                </c:pt>
                <c:pt idx="1754">
                  <c:v>594.97</c:v>
                </c:pt>
                <c:pt idx="1755">
                  <c:v>595.13699999999972</c:v>
                </c:pt>
                <c:pt idx="1756">
                  <c:v>595.30500000000006</c:v>
                </c:pt>
                <c:pt idx="1757">
                  <c:v>595.471</c:v>
                </c:pt>
                <c:pt idx="1758">
                  <c:v>595.63200000000006</c:v>
                </c:pt>
                <c:pt idx="1759">
                  <c:v>595.79700000000003</c:v>
                </c:pt>
                <c:pt idx="1760">
                  <c:v>595.96199999999976</c:v>
                </c:pt>
                <c:pt idx="1761">
                  <c:v>596.12699999999973</c:v>
                </c:pt>
                <c:pt idx="1762">
                  <c:v>596.28700000000003</c:v>
                </c:pt>
                <c:pt idx="1763">
                  <c:v>596.44799999999975</c:v>
                </c:pt>
                <c:pt idx="1764">
                  <c:v>596.61200000000008</c:v>
                </c:pt>
                <c:pt idx="1765">
                  <c:v>596.779</c:v>
                </c:pt>
                <c:pt idx="1766">
                  <c:v>596.9459999999998</c:v>
                </c:pt>
                <c:pt idx="1767">
                  <c:v>597.11400000000003</c:v>
                </c:pt>
                <c:pt idx="1768">
                  <c:v>597.28500000000008</c:v>
                </c:pt>
                <c:pt idx="1769">
                  <c:v>597.45800000000008</c:v>
                </c:pt>
                <c:pt idx="1770">
                  <c:v>597.63599999999997</c:v>
                </c:pt>
                <c:pt idx="1771">
                  <c:v>597.80999999999972</c:v>
                </c:pt>
                <c:pt idx="1772">
                  <c:v>597.98</c:v>
                </c:pt>
                <c:pt idx="1773">
                  <c:v>598.14800000000002</c:v>
                </c:pt>
                <c:pt idx="1774">
                  <c:v>598.31400000000008</c:v>
                </c:pt>
                <c:pt idx="1775">
                  <c:v>598.47400000000005</c:v>
                </c:pt>
                <c:pt idx="1776">
                  <c:v>598.63200000000006</c:v>
                </c:pt>
                <c:pt idx="1777">
                  <c:v>598.79300000000001</c:v>
                </c:pt>
                <c:pt idx="1778">
                  <c:v>598.95699999999977</c:v>
                </c:pt>
                <c:pt idx="1779">
                  <c:v>599.11699999999996</c:v>
                </c:pt>
                <c:pt idx="1780">
                  <c:v>599.274</c:v>
                </c:pt>
                <c:pt idx="1781">
                  <c:v>599.43299999999977</c:v>
                </c:pt>
                <c:pt idx="1782">
                  <c:v>599.596</c:v>
                </c:pt>
                <c:pt idx="1783">
                  <c:v>599.76299999999969</c:v>
                </c:pt>
                <c:pt idx="1784">
                  <c:v>599.9259999999997</c:v>
                </c:pt>
                <c:pt idx="1785">
                  <c:v>600.09100000000001</c:v>
                </c:pt>
                <c:pt idx="1786">
                  <c:v>600.25400000000002</c:v>
                </c:pt>
                <c:pt idx="1787">
                  <c:v>600.41899999999998</c:v>
                </c:pt>
                <c:pt idx="1788">
                  <c:v>600.58699999999999</c:v>
                </c:pt>
                <c:pt idx="1789">
                  <c:v>600.75099999999998</c:v>
                </c:pt>
                <c:pt idx="1790">
                  <c:v>600.90899999999999</c:v>
                </c:pt>
                <c:pt idx="1791">
                  <c:v>601.06499999999983</c:v>
                </c:pt>
                <c:pt idx="1792">
                  <c:v>601.22400000000005</c:v>
                </c:pt>
                <c:pt idx="1793">
                  <c:v>601.39</c:v>
                </c:pt>
                <c:pt idx="1794">
                  <c:v>601.56099999999969</c:v>
                </c:pt>
                <c:pt idx="1795">
                  <c:v>601.73599999999999</c:v>
                </c:pt>
                <c:pt idx="1796">
                  <c:v>601.90800000000002</c:v>
                </c:pt>
                <c:pt idx="1797">
                  <c:v>602.08100000000002</c:v>
                </c:pt>
                <c:pt idx="1798">
                  <c:v>602.24900000000002</c:v>
                </c:pt>
                <c:pt idx="1799">
                  <c:v>602.42000000000007</c:v>
                </c:pt>
                <c:pt idx="1800">
                  <c:v>602.59</c:v>
                </c:pt>
                <c:pt idx="1801">
                  <c:v>602.755</c:v>
                </c:pt>
                <c:pt idx="1802">
                  <c:v>602.92099999999982</c:v>
                </c:pt>
                <c:pt idx="1803">
                  <c:v>603.08600000000001</c:v>
                </c:pt>
                <c:pt idx="1804">
                  <c:v>603.25</c:v>
                </c:pt>
                <c:pt idx="1805">
                  <c:v>603.41199999999981</c:v>
                </c:pt>
                <c:pt idx="1806">
                  <c:v>603.57500000000005</c:v>
                </c:pt>
                <c:pt idx="1807">
                  <c:v>603.73599999999999</c:v>
                </c:pt>
                <c:pt idx="1808">
                  <c:v>603.90100000000007</c:v>
                </c:pt>
                <c:pt idx="1809">
                  <c:v>604.06199999999978</c:v>
                </c:pt>
                <c:pt idx="1810">
                  <c:v>604.22199999999998</c:v>
                </c:pt>
                <c:pt idx="1811">
                  <c:v>604.38300000000004</c:v>
                </c:pt>
                <c:pt idx="1812">
                  <c:v>604.54099999999971</c:v>
                </c:pt>
                <c:pt idx="1813">
                  <c:v>604.702</c:v>
                </c:pt>
                <c:pt idx="1814">
                  <c:v>604.86399999999981</c:v>
                </c:pt>
                <c:pt idx="1815">
                  <c:v>605.03099999999972</c:v>
                </c:pt>
                <c:pt idx="1816">
                  <c:v>605.19799999999998</c:v>
                </c:pt>
                <c:pt idx="1817">
                  <c:v>605.36699999999962</c:v>
                </c:pt>
                <c:pt idx="1818">
                  <c:v>605.53300000000002</c:v>
                </c:pt>
                <c:pt idx="1819">
                  <c:v>605.69799999999998</c:v>
                </c:pt>
                <c:pt idx="1820">
                  <c:v>605.86199999999985</c:v>
                </c:pt>
                <c:pt idx="1821">
                  <c:v>606.02699999999982</c:v>
                </c:pt>
                <c:pt idx="1822">
                  <c:v>606.18900000000008</c:v>
                </c:pt>
                <c:pt idx="1823">
                  <c:v>606.35499999999979</c:v>
                </c:pt>
                <c:pt idx="1824">
                  <c:v>606.524</c:v>
                </c:pt>
                <c:pt idx="1825">
                  <c:v>606.69299999999998</c:v>
                </c:pt>
                <c:pt idx="1826">
                  <c:v>606.86300000000006</c:v>
                </c:pt>
                <c:pt idx="1827">
                  <c:v>607.0319999999997</c:v>
                </c:pt>
                <c:pt idx="1828">
                  <c:v>607.19900000000007</c:v>
                </c:pt>
                <c:pt idx="1829">
                  <c:v>607.36599999999976</c:v>
                </c:pt>
                <c:pt idx="1830">
                  <c:v>607.53300000000002</c:v>
                </c:pt>
                <c:pt idx="1831">
                  <c:v>607.697</c:v>
                </c:pt>
                <c:pt idx="1832">
                  <c:v>607.8589999999997</c:v>
                </c:pt>
                <c:pt idx="1833">
                  <c:v>608.02499999999998</c:v>
                </c:pt>
                <c:pt idx="1834">
                  <c:v>608.19399999999996</c:v>
                </c:pt>
                <c:pt idx="1835">
                  <c:v>608.36199999999985</c:v>
                </c:pt>
                <c:pt idx="1836">
                  <c:v>608.52499999999998</c:v>
                </c:pt>
                <c:pt idx="1837">
                  <c:v>608.69000000000005</c:v>
                </c:pt>
                <c:pt idx="1838">
                  <c:v>608.8589999999997</c:v>
                </c:pt>
                <c:pt idx="1839">
                  <c:v>609.029</c:v>
                </c:pt>
                <c:pt idx="1840">
                  <c:v>609.202</c:v>
                </c:pt>
                <c:pt idx="1841">
                  <c:v>609.37</c:v>
                </c:pt>
                <c:pt idx="1842">
                  <c:v>609.53500000000008</c:v>
                </c:pt>
                <c:pt idx="1843">
                  <c:v>609.69799999999998</c:v>
                </c:pt>
                <c:pt idx="1844">
                  <c:v>609.86199999999985</c:v>
                </c:pt>
                <c:pt idx="1845">
                  <c:v>610.024</c:v>
                </c:pt>
                <c:pt idx="1846">
                  <c:v>610.19200000000001</c:v>
                </c:pt>
                <c:pt idx="1847">
                  <c:v>610.35799999999949</c:v>
                </c:pt>
                <c:pt idx="1848">
                  <c:v>610.52199999999971</c:v>
                </c:pt>
                <c:pt idx="1849">
                  <c:v>610.68900000000008</c:v>
                </c:pt>
                <c:pt idx="1850">
                  <c:v>610.85199999999975</c:v>
                </c:pt>
                <c:pt idx="1851">
                  <c:v>611.02199999999971</c:v>
                </c:pt>
                <c:pt idx="1852">
                  <c:v>611.19600000000003</c:v>
                </c:pt>
                <c:pt idx="1853">
                  <c:v>611.36399999999981</c:v>
                </c:pt>
                <c:pt idx="1854">
                  <c:v>611.53</c:v>
                </c:pt>
                <c:pt idx="1855">
                  <c:v>611.69500000000005</c:v>
                </c:pt>
                <c:pt idx="1856">
                  <c:v>611.8589999999997</c:v>
                </c:pt>
                <c:pt idx="1857">
                  <c:v>612.02099999999996</c:v>
                </c:pt>
                <c:pt idx="1858">
                  <c:v>612.17600000000004</c:v>
                </c:pt>
                <c:pt idx="1859">
                  <c:v>612.3299999999997</c:v>
                </c:pt>
                <c:pt idx="1860">
                  <c:v>612.48599999999999</c:v>
                </c:pt>
                <c:pt idx="1861">
                  <c:v>612.64499999999998</c:v>
                </c:pt>
                <c:pt idx="1862">
                  <c:v>612.81099999999969</c:v>
                </c:pt>
                <c:pt idx="1863">
                  <c:v>612.97699999999998</c:v>
                </c:pt>
                <c:pt idx="1864">
                  <c:v>613.14400000000001</c:v>
                </c:pt>
                <c:pt idx="1865">
                  <c:v>613.31299999999976</c:v>
                </c:pt>
                <c:pt idx="1866">
                  <c:v>613.48299999999972</c:v>
                </c:pt>
                <c:pt idx="1867">
                  <c:v>613.65199999999982</c:v>
                </c:pt>
                <c:pt idx="1868">
                  <c:v>613.81999999999971</c:v>
                </c:pt>
                <c:pt idx="1869">
                  <c:v>613.98500000000001</c:v>
                </c:pt>
                <c:pt idx="1870">
                  <c:v>614.15100000000007</c:v>
                </c:pt>
                <c:pt idx="1871">
                  <c:v>614.31400000000008</c:v>
                </c:pt>
                <c:pt idx="1872">
                  <c:v>614.47800000000007</c:v>
                </c:pt>
                <c:pt idx="1873">
                  <c:v>614.64499999999998</c:v>
                </c:pt>
                <c:pt idx="1874">
                  <c:v>614.81799999999976</c:v>
                </c:pt>
                <c:pt idx="1875">
                  <c:v>614.99</c:v>
                </c:pt>
                <c:pt idx="1876">
                  <c:v>615.16300000000001</c:v>
                </c:pt>
                <c:pt idx="1877">
                  <c:v>615.3299999999997</c:v>
                </c:pt>
                <c:pt idx="1878">
                  <c:v>615.49199999999996</c:v>
                </c:pt>
                <c:pt idx="1879">
                  <c:v>615.65199999999982</c:v>
                </c:pt>
                <c:pt idx="1880">
                  <c:v>615.81199999999978</c:v>
                </c:pt>
                <c:pt idx="1881">
                  <c:v>615.97299999999996</c:v>
                </c:pt>
                <c:pt idx="1882">
                  <c:v>616.13200000000006</c:v>
                </c:pt>
                <c:pt idx="1883">
                  <c:v>616.29100000000005</c:v>
                </c:pt>
                <c:pt idx="1884">
                  <c:v>616.45099999999979</c:v>
                </c:pt>
                <c:pt idx="1885">
                  <c:v>616.61699999999996</c:v>
                </c:pt>
                <c:pt idx="1886">
                  <c:v>616.78500000000008</c:v>
                </c:pt>
                <c:pt idx="1887">
                  <c:v>616.95099999999979</c:v>
                </c:pt>
                <c:pt idx="1888">
                  <c:v>617.11900000000003</c:v>
                </c:pt>
                <c:pt idx="1889">
                  <c:v>617.28600000000006</c:v>
                </c:pt>
                <c:pt idx="1890">
                  <c:v>617.45099999999979</c:v>
                </c:pt>
                <c:pt idx="1891">
                  <c:v>617.61300000000006</c:v>
                </c:pt>
                <c:pt idx="1892">
                  <c:v>617.78</c:v>
                </c:pt>
                <c:pt idx="1893">
                  <c:v>617.94699999999978</c:v>
                </c:pt>
                <c:pt idx="1894">
                  <c:v>618.11799999999971</c:v>
                </c:pt>
                <c:pt idx="1895">
                  <c:v>618.28500000000008</c:v>
                </c:pt>
                <c:pt idx="1896">
                  <c:v>618.45699999999977</c:v>
                </c:pt>
                <c:pt idx="1897">
                  <c:v>618.625</c:v>
                </c:pt>
                <c:pt idx="1898">
                  <c:v>618.79</c:v>
                </c:pt>
                <c:pt idx="1899">
                  <c:v>618.95399999999972</c:v>
                </c:pt>
                <c:pt idx="1900">
                  <c:v>619.11400000000003</c:v>
                </c:pt>
                <c:pt idx="1901">
                  <c:v>619.27099999999996</c:v>
                </c:pt>
                <c:pt idx="1902">
                  <c:v>619.43000000000006</c:v>
                </c:pt>
                <c:pt idx="1903">
                  <c:v>619.59400000000005</c:v>
                </c:pt>
                <c:pt idx="1904">
                  <c:v>619.75900000000001</c:v>
                </c:pt>
                <c:pt idx="1905">
                  <c:v>619.92099999999982</c:v>
                </c:pt>
                <c:pt idx="1906">
                  <c:v>620.08300000000008</c:v>
                </c:pt>
                <c:pt idx="1907">
                  <c:v>620.25</c:v>
                </c:pt>
                <c:pt idx="1908">
                  <c:v>620.43000000000006</c:v>
                </c:pt>
                <c:pt idx="1909">
                  <c:v>620.60400000000004</c:v>
                </c:pt>
                <c:pt idx="1910">
                  <c:v>620.77600000000007</c:v>
                </c:pt>
                <c:pt idx="1911">
                  <c:v>620.94499999999971</c:v>
                </c:pt>
                <c:pt idx="1912">
                  <c:v>621.11099999999999</c:v>
                </c:pt>
                <c:pt idx="1913">
                  <c:v>621.27600000000007</c:v>
                </c:pt>
                <c:pt idx="1914">
                  <c:v>621.43499999999972</c:v>
                </c:pt>
                <c:pt idx="1915">
                  <c:v>621.58799999999997</c:v>
                </c:pt>
                <c:pt idx="1916">
                  <c:v>621.73900000000003</c:v>
                </c:pt>
                <c:pt idx="1917">
                  <c:v>621.89699999999971</c:v>
                </c:pt>
                <c:pt idx="1918">
                  <c:v>622.06099999999969</c:v>
                </c:pt>
                <c:pt idx="1919">
                  <c:v>622.22900000000004</c:v>
                </c:pt>
                <c:pt idx="1920">
                  <c:v>622.39699999999971</c:v>
                </c:pt>
                <c:pt idx="1921">
                  <c:v>622.56099999999969</c:v>
                </c:pt>
                <c:pt idx="1922">
                  <c:v>622.721</c:v>
                </c:pt>
                <c:pt idx="1923">
                  <c:v>622.8779999999997</c:v>
                </c:pt>
                <c:pt idx="1924">
                  <c:v>623.04</c:v>
                </c:pt>
                <c:pt idx="1925">
                  <c:v>623.20699999999999</c:v>
                </c:pt>
                <c:pt idx="1926">
                  <c:v>623.37900000000002</c:v>
                </c:pt>
                <c:pt idx="1927">
                  <c:v>623.54399999999998</c:v>
                </c:pt>
                <c:pt idx="1928">
                  <c:v>623.70699999999999</c:v>
                </c:pt>
                <c:pt idx="1929">
                  <c:v>623.87400000000002</c:v>
                </c:pt>
                <c:pt idx="1930">
                  <c:v>624.04099999999971</c:v>
                </c:pt>
                <c:pt idx="1931">
                  <c:v>624.20500000000004</c:v>
                </c:pt>
                <c:pt idx="1932">
                  <c:v>624.3689999999998</c:v>
                </c:pt>
                <c:pt idx="1933">
                  <c:v>624.53300000000002</c:v>
                </c:pt>
                <c:pt idx="1934">
                  <c:v>624.70000000000005</c:v>
                </c:pt>
                <c:pt idx="1935">
                  <c:v>624.86599999999976</c:v>
                </c:pt>
                <c:pt idx="1936">
                  <c:v>625.03</c:v>
                </c:pt>
                <c:pt idx="1937">
                  <c:v>625.19299999999998</c:v>
                </c:pt>
                <c:pt idx="1938">
                  <c:v>625.3589999999997</c:v>
                </c:pt>
                <c:pt idx="1939">
                  <c:v>625.52499999999998</c:v>
                </c:pt>
                <c:pt idx="1940">
                  <c:v>625.69500000000005</c:v>
                </c:pt>
                <c:pt idx="1941">
                  <c:v>625.8589999999997</c:v>
                </c:pt>
                <c:pt idx="1942">
                  <c:v>626.01699999999983</c:v>
                </c:pt>
                <c:pt idx="1943">
                  <c:v>626.17200000000003</c:v>
                </c:pt>
                <c:pt idx="1944">
                  <c:v>626.32299999999975</c:v>
                </c:pt>
                <c:pt idx="1945">
                  <c:v>626.47800000000007</c:v>
                </c:pt>
                <c:pt idx="1946">
                  <c:v>626.64199999999983</c:v>
                </c:pt>
                <c:pt idx="1947">
                  <c:v>626.80999999999972</c:v>
                </c:pt>
                <c:pt idx="1948">
                  <c:v>626.97699999999998</c:v>
                </c:pt>
                <c:pt idx="1949">
                  <c:v>627.14800000000002</c:v>
                </c:pt>
                <c:pt idx="1950">
                  <c:v>627.31799999999976</c:v>
                </c:pt>
                <c:pt idx="1951">
                  <c:v>627.48199999999997</c:v>
                </c:pt>
                <c:pt idx="1952">
                  <c:v>627.64400000000001</c:v>
                </c:pt>
                <c:pt idx="1953">
                  <c:v>627.80599999999981</c:v>
                </c:pt>
                <c:pt idx="1954">
                  <c:v>627.97400000000005</c:v>
                </c:pt>
                <c:pt idx="1955">
                  <c:v>628.14499999999998</c:v>
                </c:pt>
                <c:pt idx="1956">
                  <c:v>628.31299999999976</c:v>
                </c:pt>
                <c:pt idx="1957">
                  <c:v>628.48199999999997</c:v>
                </c:pt>
                <c:pt idx="1958">
                  <c:v>628.649</c:v>
                </c:pt>
                <c:pt idx="1959">
                  <c:v>628.81899999999996</c:v>
                </c:pt>
                <c:pt idx="1960">
                  <c:v>628.98800000000006</c:v>
                </c:pt>
                <c:pt idx="1961">
                  <c:v>629.15599999999972</c:v>
                </c:pt>
                <c:pt idx="1962">
                  <c:v>629.31999999999971</c:v>
                </c:pt>
                <c:pt idx="1963">
                  <c:v>629.48299999999972</c:v>
                </c:pt>
                <c:pt idx="1964">
                  <c:v>629.64699999999971</c:v>
                </c:pt>
                <c:pt idx="1965">
                  <c:v>629.81199999999978</c:v>
                </c:pt>
                <c:pt idx="1966">
                  <c:v>629.97299999999996</c:v>
                </c:pt>
                <c:pt idx="1967">
                  <c:v>630.13200000000006</c:v>
                </c:pt>
                <c:pt idx="1968">
                  <c:v>630.29</c:v>
                </c:pt>
                <c:pt idx="1969">
                  <c:v>630.44900000000007</c:v>
                </c:pt>
                <c:pt idx="1970">
                  <c:v>630.60900000000004</c:v>
                </c:pt>
                <c:pt idx="1971">
                  <c:v>630.77300000000002</c:v>
                </c:pt>
                <c:pt idx="1972">
                  <c:v>630.93999999999983</c:v>
                </c:pt>
                <c:pt idx="1973">
                  <c:v>631.10599999999999</c:v>
                </c:pt>
                <c:pt idx="1974">
                  <c:v>631.26499999999999</c:v>
                </c:pt>
                <c:pt idx="1975">
                  <c:v>631.423</c:v>
                </c:pt>
                <c:pt idx="1976">
                  <c:v>631.58600000000001</c:v>
                </c:pt>
                <c:pt idx="1977">
                  <c:v>631.74700000000007</c:v>
                </c:pt>
                <c:pt idx="1978">
                  <c:v>631.90599999999972</c:v>
                </c:pt>
                <c:pt idx="1979">
                  <c:v>632.06999999999971</c:v>
                </c:pt>
                <c:pt idx="1980">
                  <c:v>632.23800000000006</c:v>
                </c:pt>
                <c:pt idx="1981">
                  <c:v>632.40800000000002</c:v>
                </c:pt>
                <c:pt idx="1982">
                  <c:v>632.572</c:v>
                </c:pt>
                <c:pt idx="1983">
                  <c:v>632.73299999999972</c:v>
                </c:pt>
                <c:pt idx="1984">
                  <c:v>632.89699999999971</c:v>
                </c:pt>
                <c:pt idx="1985">
                  <c:v>633.06699999999978</c:v>
                </c:pt>
                <c:pt idx="1986">
                  <c:v>633.23599999999999</c:v>
                </c:pt>
                <c:pt idx="1987">
                  <c:v>633.404</c:v>
                </c:pt>
                <c:pt idx="1988">
                  <c:v>633.56999999999971</c:v>
                </c:pt>
                <c:pt idx="1989">
                  <c:v>633.73199999999997</c:v>
                </c:pt>
                <c:pt idx="1990">
                  <c:v>633.88900000000001</c:v>
                </c:pt>
                <c:pt idx="1991">
                  <c:v>634.04599999999982</c:v>
                </c:pt>
                <c:pt idx="1992">
                  <c:v>634.20600000000002</c:v>
                </c:pt>
                <c:pt idx="1993">
                  <c:v>634.37099999999998</c:v>
                </c:pt>
                <c:pt idx="1994">
                  <c:v>634.54199999999969</c:v>
                </c:pt>
                <c:pt idx="1995">
                  <c:v>634.70800000000008</c:v>
                </c:pt>
                <c:pt idx="1996">
                  <c:v>634.87099999999998</c:v>
                </c:pt>
                <c:pt idx="1997">
                  <c:v>635.03899999999999</c:v>
                </c:pt>
                <c:pt idx="1998">
                  <c:v>635.20900000000006</c:v>
                </c:pt>
                <c:pt idx="1999">
                  <c:v>635.37599999999998</c:v>
                </c:pt>
                <c:pt idx="2000">
                  <c:v>635.53800000000001</c:v>
                </c:pt>
                <c:pt idx="2001">
                  <c:v>635.69600000000003</c:v>
                </c:pt>
                <c:pt idx="2002">
                  <c:v>635.85699999999974</c:v>
                </c:pt>
                <c:pt idx="2003">
                  <c:v>636.02</c:v>
                </c:pt>
                <c:pt idx="2004">
                  <c:v>636.18100000000004</c:v>
                </c:pt>
                <c:pt idx="2005">
                  <c:v>636.33999999999969</c:v>
                </c:pt>
                <c:pt idx="2006">
                  <c:v>636.50199999999973</c:v>
                </c:pt>
                <c:pt idx="2007">
                  <c:v>636.66499999999996</c:v>
                </c:pt>
                <c:pt idx="2008">
                  <c:v>636.8299999999997</c:v>
                </c:pt>
                <c:pt idx="2009">
                  <c:v>636.99800000000005</c:v>
                </c:pt>
                <c:pt idx="2010">
                  <c:v>637.17000000000007</c:v>
                </c:pt>
                <c:pt idx="2011">
                  <c:v>637.34300000000007</c:v>
                </c:pt>
                <c:pt idx="2012">
                  <c:v>637.51199999999972</c:v>
                </c:pt>
                <c:pt idx="2013">
                  <c:v>637.67600000000004</c:v>
                </c:pt>
                <c:pt idx="2014">
                  <c:v>637.83799999999974</c:v>
                </c:pt>
                <c:pt idx="2015">
                  <c:v>638.00599999999997</c:v>
                </c:pt>
                <c:pt idx="2016">
                  <c:v>638.17399999999998</c:v>
                </c:pt>
                <c:pt idx="2017">
                  <c:v>638.34099999999978</c:v>
                </c:pt>
                <c:pt idx="2018">
                  <c:v>638.5029999999997</c:v>
                </c:pt>
                <c:pt idx="2019">
                  <c:v>638.66599999999971</c:v>
                </c:pt>
                <c:pt idx="2020">
                  <c:v>638.83099999999979</c:v>
                </c:pt>
                <c:pt idx="2021">
                  <c:v>638.99199999999996</c:v>
                </c:pt>
                <c:pt idx="2022">
                  <c:v>639.154</c:v>
                </c:pt>
                <c:pt idx="2023">
                  <c:v>639.31799999999976</c:v>
                </c:pt>
                <c:pt idx="2024">
                  <c:v>639.48900000000003</c:v>
                </c:pt>
                <c:pt idx="2025">
                  <c:v>639.66300000000001</c:v>
                </c:pt>
                <c:pt idx="2026">
                  <c:v>639.83699999999976</c:v>
                </c:pt>
                <c:pt idx="2027">
                  <c:v>640.00700000000006</c:v>
                </c:pt>
                <c:pt idx="2028">
                  <c:v>640.17399999999998</c:v>
                </c:pt>
                <c:pt idx="2029">
                  <c:v>640.34300000000007</c:v>
                </c:pt>
                <c:pt idx="2030">
                  <c:v>640.51499999999999</c:v>
                </c:pt>
                <c:pt idx="2031">
                  <c:v>640.68499999999995</c:v>
                </c:pt>
                <c:pt idx="2032">
                  <c:v>640.84699999999975</c:v>
                </c:pt>
                <c:pt idx="2033">
                  <c:v>641.00800000000004</c:v>
                </c:pt>
                <c:pt idx="2034">
                  <c:v>641.17100000000005</c:v>
                </c:pt>
                <c:pt idx="2035">
                  <c:v>641.33300000000008</c:v>
                </c:pt>
                <c:pt idx="2036">
                  <c:v>641.49800000000005</c:v>
                </c:pt>
                <c:pt idx="2037">
                  <c:v>641.66399999999999</c:v>
                </c:pt>
                <c:pt idx="2038">
                  <c:v>641.83400000000006</c:v>
                </c:pt>
                <c:pt idx="2039">
                  <c:v>642.00400000000002</c:v>
                </c:pt>
                <c:pt idx="2040">
                  <c:v>642.16699999999969</c:v>
                </c:pt>
                <c:pt idx="2041">
                  <c:v>642.3299999999997</c:v>
                </c:pt>
                <c:pt idx="2042">
                  <c:v>642.49599999999998</c:v>
                </c:pt>
                <c:pt idx="2043">
                  <c:v>642.66399999999999</c:v>
                </c:pt>
                <c:pt idx="2044">
                  <c:v>642.83199999999977</c:v>
                </c:pt>
                <c:pt idx="2045">
                  <c:v>643.00099999999998</c:v>
                </c:pt>
                <c:pt idx="2046">
                  <c:v>643.17100000000005</c:v>
                </c:pt>
                <c:pt idx="2047">
                  <c:v>643.33899999999971</c:v>
                </c:pt>
                <c:pt idx="2048">
                  <c:v>643.50400000000002</c:v>
                </c:pt>
                <c:pt idx="2049">
                  <c:v>643.66899999999998</c:v>
                </c:pt>
                <c:pt idx="2050">
                  <c:v>643.83300000000008</c:v>
                </c:pt>
                <c:pt idx="2051">
                  <c:v>643.995</c:v>
                </c:pt>
                <c:pt idx="2052">
                  <c:v>644.15599999999972</c:v>
                </c:pt>
                <c:pt idx="2053">
                  <c:v>644.3159999999998</c:v>
                </c:pt>
                <c:pt idx="2054">
                  <c:v>644.47800000000007</c:v>
                </c:pt>
                <c:pt idx="2055">
                  <c:v>644.64199999999983</c:v>
                </c:pt>
                <c:pt idx="2056">
                  <c:v>644.80599999999981</c:v>
                </c:pt>
                <c:pt idx="2057">
                  <c:v>644.96800000000007</c:v>
                </c:pt>
                <c:pt idx="2058">
                  <c:v>645.12900000000002</c:v>
                </c:pt>
                <c:pt idx="2059">
                  <c:v>645.28899999999999</c:v>
                </c:pt>
                <c:pt idx="2060">
                  <c:v>645.45099999999979</c:v>
                </c:pt>
                <c:pt idx="2061">
                  <c:v>645.61799999999971</c:v>
                </c:pt>
                <c:pt idx="2062">
                  <c:v>645.78399999999999</c:v>
                </c:pt>
                <c:pt idx="2063">
                  <c:v>645.94699999999978</c:v>
                </c:pt>
                <c:pt idx="2064">
                  <c:v>646.11200000000008</c:v>
                </c:pt>
                <c:pt idx="2065">
                  <c:v>646.27600000000007</c:v>
                </c:pt>
                <c:pt idx="2066">
                  <c:v>646.44199999999978</c:v>
                </c:pt>
                <c:pt idx="2067">
                  <c:v>646.60799999999972</c:v>
                </c:pt>
                <c:pt idx="2068">
                  <c:v>646.77099999999996</c:v>
                </c:pt>
                <c:pt idx="2069">
                  <c:v>646.93599999999969</c:v>
                </c:pt>
                <c:pt idx="2070">
                  <c:v>647.10300000000007</c:v>
                </c:pt>
                <c:pt idx="2071">
                  <c:v>647.27499999999998</c:v>
                </c:pt>
                <c:pt idx="2072">
                  <c:v>647.44499999999971</c:v>
                </c:pt>
                <c:pt idx="2073">
                  <c:v>647.60900000000004</c:v>
                </c:pt>
                <c:pt idx="2074">
                  <c:v>647.77499999999998</c:v>
                </c:pt>
                <c:pt idx="2075">
                  <c:v>647.93799999999976</c:v>
                </c:pt>
                <c:pt idx="2076">
                  <c:v>648.101</c:v>
                </c:pt>
                <c:pt idx="2077">
                  <c:v>648.26600000000008</c:v>
                </c:pt>
                <c:pt idx="2078">
                  <c:v>648.43299999999977</c:v>
                </c:pt>
                <c:pt idx="2079">
                  <c:v>648.59799999999996</c:v>
                </c:pt>
                <c:pt idx="2080">
                  <c:v>648.76199999999972</c:v>
                </c:pt>
                <c:pt idx="2081">
                  <c:v>648.9259999999997</c:v>
                </c:pt>
                <c:pt idx="2082">
                  <c:v>649.08799999999997</c:v>
                </c:pt>
                <c:pt idx="2083">
                  <c:v>649.24700000000007</c:v>
                </c:pt>
                <c:pt idx="2084">
                  <c:v>649.40800000000002</c:v>
                </c:pt>
                <c:pt idx="2085">
                  <c:v>649.57100000000003</c:v>
                </c:pt>
                <c:pt idx="2086">
                  <c:v>649.73299999999972</c:v>
                </c:pt>
                <c:pt idx="2087">
                  <c:v>649.89499999999998</c:v>
                </c:pt>
                <c:pt idx="2088">
                  <c:v>650.05799999999977</c:v>
                </c:pt>
                <c:pt idx="2089">
                  <c:v>650.22500000000002</c:v>
                </c:pt>
                <c:pt idx="2090">
                  <c:v>650.39</c:v>
                </c:pt>
                <c:pt idx="2091">
                  <c:v>650.55399999999997</c:v>
                </c:pt>
                <c:pt idx="2092">
                  <c:v>650.71800000000007</c:v>
                </c:pt>
                <c:pt idx="2093">
                  <c:v>650.88</c:v>
                </c:pt>
                <c:pt idx="2094">
                  <c:v>651.04199999999969</c:v>
                </c:pt>
                <c:pt idx="2095">
                  <c:v>651.20500000000004</c:v>
                </c:pt>
                <c:pt idx="2096">
                  <c:v>651.37</c:v>
                </c:pt>
                <c:pt idx="2097">
                  <c:v>651.53899999999999</c:v>
                </c:pt>
                <c:pt idx="2098">
                  <c:v>651.71</c:v>
                </c:pt>
                <c:pt idx="2099">
                  <c:v>651.87699999999973</c:v>
                </c:pt>
                <c:pt idx="2100">
                  <c:v>652.04199999999969</c:v>
                </c:pt>
                <c:pt idx="2101">
                  <c:v>652.21</c:v>
                </c:pt>
                <c:pt idx="2102">
                  <c:v>652.375</c:v>
                </c:pt>
                <c:pt idx="2103">
                  <c:v>652.53899999999999</c:v>
                </c:pt>
                <c:pt idx="2104">
                  <c:v>652.70399999999995</c:v>
                </c:pt>
                <c:pt idx="2105">
                  <c:v>652.86799999999948</c:v>
                </c:pt>
                <c:pt idx="2106">
                  <c:v>653.0319999999997</c:v>
                </c:pt>
                <c:pt idx="2107">
                  <c:v>653.19600000000003</c:v>
                </c:pt>
                <c:pt idx="2108">
                  <c:v>653.35999999999979</c:v>
                </c:pt>
                <c:pt idx="2109">
                  <c:v>653.52300000000002</c:v>
                </c:pt>
                <c:pt idx="2110">
                  <c:v>653.68100000000004</c:v>
                </c:pt>
                <c:pt idx="2111">
                  <c:v>653.8449999999998</c:v>
                </c:pt>
                <c:pt idx="2112">
                  <c:v>654.01299999999969</c:v>
                </c:pt>
                <c:pt idx="2113">
                  <c:v>654.18200000000002</c:v>
                </c:pt>
                <c:pt idx="2114">
                  <c:v>654.34699999999975</c:v>
                </c:pt>
                <c:pt idx="2115">
                  <c:v>654.51099999999997</c:v>
                </c:pt>
                <c:pt idx="2116">
                  <c:v>654.678</c:v>
                </c:pt>
                <c:pt idx="2117">
                  <c:v>654.84199999999976</c:v>
                </c:pt>
                <c:pt idx="2118">
                  <c:v>655.00800000000004</c:v>
                </c:pt>
                <c:pt idx="2119">
                  <c:v>655.173</c:v>
                </c:pt>
                <c:pt idx="2120">
                  <c:v>655.33799999999974</c:v>
                </c:pt>
                <c:pt idx="2121">
                  <c:v>655.50099999999998</c:v>
                </c:pt>
                <c:pt idx="2122">
                  <c:v>655.66199999999981</c:v>
                </c:pt>
                <c:pt idx="2123">
                  <c:v>655.8209999999998</c:v>
                </c:pt>
                <c:pt idx="2124">
                  <c:v>655.97699999999998</c:v>
                </c:pt>
                <c:pt idx="2125">
                  <c:v>656.13699999999972</c:v>
                </c:pt>
                <c:pt idx="2126">
                  <c:v>656.29899999999998</c:v>
                </c:pt>
                <c:pt idx="2127">
                  <c:v>656.45999999999981</c:v>
                </c:pt>
                <c:pt idx="2128">
                  <c:v>656.62300000000005</c:v>
                </c:pt>
                <c:pt idx="2129">
                  <c:v>656.78700000000003</c:v>
                </c:pt>
                <c:pt idx="2130">
                  <c:v>656.95199999999977</c:v>
                </c:pt>
                <c:pt idx="2131">
                  <c:v>657.11900000000003</c:v>
                </c:pt>
                <c:pt idx="2132">
                  <c:v>657.28500000000008</c:v>
                </c:pt>
                <c:pt idx="2133">
                  <c:v>657.44999999999982</c:v>
                </c:pt>
                <c:pt idx="2134">
                  <c:v>657.61699999999996</c:v>
                </c:pt>
                <c:pt idx="2135">
                  <c:v>657.78600000000006</c:v>
                </c:pt>
                <c:pt idx="2136">
                  <c:v>657.95699999999977</c:v>
                </c:pt>
                <c:pt idx="2137">
                  <c:v>658.1279999999997</c:v>
                </c:pt>
                <c:pt idx="2138">
                  <c:v>658.29300000000001</c:v>
                </c:pt>
                <c:pt idx="2139">
                  <c:v>658.45699999999977</c:v>
                </c:pt>
                <c:pt idx="2140">
                  <c:v>658.61799999999971</c:v>
                </c:pt>
                <c:pt idx="2141">
                  <c:v>658.78200000000004</c:v>
                </c:pt>
                <c:pt idx="2142">
                  <c:v>658.94299999999976</c:v>
                </c:pt>
                <c:pt idx="2143">
                  <c:v>659.10199999999998</c:v>
                </c:pt>
                <c:pt idx="2144">
                  <c:v>659.26400000000001</c:v>
                </c:pt>
                <c:pt idx="2145">
                  <c:v>659.43099999999981</c:v>
                </c:pt>
                <c:pt idx="2146">
                  <c:v>659.59900000000005</c:v>
                </c:pt>
                <c:pt idx="2147">
                  <c:v>659.77099999999996</c:v>
                </c:pt>
                <c:pt idx="2148">
                  <c:v>659.93900000000008</c:v>
                </c:pt>
                <c:pt idx="2149">
                  <c:v>660.10300000000007</c:v>
                </c:pt>
                <c:pt idx="2150">
                  <c:v>660.26499999999999</c:v>
                </c:pt>
                <c:pt idx="2151">
                  <c:v>660.4219999999998</c:v>
                </c:pt>
                <c:pt idx="2152">
                  <c:v>660.58600000000001</c:v>
                </c:pt>
                <c:pt idx="2153">
                  <c:v>660.75</c:v>
                </c:pt>
                <c:pt idx="2154">
                  <c:v>660.91499999999996</c:v>
                </c:pt>
                <c:pt idx="2155">
                  <c:v>661.08400000000006</c:v>
                </c:pt>
                <c:pt idx="2156">
                  <c:v>661.25</c:v>
                </c:pt>
                <c:pt idx="2157">
                  <c:v>661.41300000000001</c:v>
                </c:pt>
                <c:pt idx="2158">
                  <c:v>661.57500000000005</c:v>
                </c:pt>
                <c:pt idx="2159">
                  <c:v>661.74</c:v>
                </c:pt>
                <c:pt idx="2160">
                  <c:v>661.90499999999997</c:v>
                </c:pt>
                <c:pt idx="2161">
                  <c:v>662.06899999999996</c:v>
                </c:pt>
                <c:pt idx="2162">
                  <c:v>662.23099999999999</c:v>
                </c:pt>
                <c:pt idx="2163">
                  <c:v>662.39599999999996</c:v>
                </c:pt>
                <c:pt idx="2164">
                  <c:v>662.56099999999969</c:v>
                </c:pt>
                <c:pt idx="2165">
                  <c:v>662.726</c:v>
                </c:pt>
                <c:pt idx="2166">
                  <c:v>662.89300000000003</c:v>
                </c:pt>
                <c:pt idx="2167">
                  <c:v>663.05899999999997</c:v>
                </c:pt>
                <c:pt idx="2168">
                  <c:v>663.22199999999998</c:v>
                </c:pt>
                <c:pt idx="2169">
                  <c:v>663.38300000000004</c:v>
                </c:pt>
                <c:pt idx="2170">
                  <c:v>663.54500000000007</c:v>
                </c:pt>
                <c:pt idx="2171">
                  <c:v>663.70800000000008</c:v>
                </c:pt>
                <c:pt idx="2172">
                  <c:v>663.87</c:v>
                </c:pt>
                <c:pt idx="2173">
                  <c:v>664.03500000000008</c:v>
                </c:pt>
                <c:pt idx="2174">
                  <c:v>664.19600000000003</c:v>
                </c:pt>
                <c:pt idx="2175">
                  <c:v>664.35999999999979</c:v>
                </c:pt>
                <c:pt idx="2176">
                  <c:v>664.52600000000007</c:v>
                </c:pt>
                <c:pt idx="2177">
                  <c:v>664.69100000000003</c:v>
                </c:pt>
                <c:pt idx="2178">
                  <c:v>664.85599999999977</c:v>
                </c:pt>
                <c:pt idx="2179">
                  <c:v>665.01699999999983</c:v>
                </c:pt>
                <c:pt idx="2180">
                  <c:v>665.18100000000004</c:v>
                </c:pt>
                <c:pt idx="2181">
                  <c:v>665.34599999999978</c:v>
                </c:pt>
                <c:pt idx="2182">
                  <c:v>665.51299999999969</c:v>
                </c:pt>
                <c:pt idx="2183">
                  <c:v>665.68000000000006</c:v>
                </c:pt>
                <c:pt idx="2184">
                  <c:v>665.85099999999977</c:v>
                </c:pt>
                <c:pt idx="2185">
                  <c:v>666.02199999999971</c:v>
                </c:pt>
                <c:pt idx="2186">
                  <c:v>666.19399999999996</c:v>
                </c:pt>
                <c:pt idx="2187">
                  <c:v>666.36300000000006</c:v>
                </c:pt>
                <c:pt idx="2188">
                  <c:v>666.5319999999997</c:v>
                </c:pt>
                <c:pt idx="2189">
                  <c:v>666.702</c:v>
                </c:pt>
                <c:pt idx="2190">
                  <c:v>666.87099999999998</c:v>
                </c:pt>
                <c:pt idx="2191">
                  <c:v>667.03600000000006</c:v>
                </c:pt>
                <c:pt idx="2192">
                  <c:v>667.202</c:v>
                </c:pt>
                <c:pt idx="2193">
                  <c:v>667.36699999999962</c:v>
                </c:pt>
                <c:pt idx="2194">
                  <c:v>667.53099999999972</c:v>
                </c:pt>
                <c:pt idx="2195">
                  <c:v>667.69200000000001</c:v>
                </c:pt>
                <c:pt idx="2196">
                  <c:v>667.85499999999979</c:v>
                </c:pt>
                <c:pt idx="2197">
                  <c:v>668.02499999999998</c:v>
                </c:pt>
                <c:pt idx="2198">
                  <c:v>668.197</c:v>
                </c:pt>
                <c:pt idx="2199">
                  <c:v>668.37300000000005</c:v>
                </c:pt>
                <c:pt idx="2200">
                  <c:v>668.54399999999998</c:v>
                </c:pt>
                <c:pt idx="2201">
                  <c:v>668.71500000000003</c:v>
                </c:pt>
                <c:pt idx="2202">
                  <c:v>668.88599999999997</c:v>
                </c:pt>
                <c:pt idx="2203">
                  <c:v>669.053</c:v>
                </c:pt>
                <c:pt idx="2204">
                  <c:v>669.22199999999998</c:v>
                </c:pt>
                <c:pt idx="2205">
                  <c:v>669.39</c:v>
                </c:pt>
                <c:pt idx="2206">
                  <c:v>669.55699999999979</c:v>
                </c:pt>
                <c:pt idx="2207">
                  <c:v>669.72400000000005</c:v>
                </c:pt>
                <c:pt idx="2208">
                  <c:v>669.89100000000008</c:v>
                </c:pt>
                <c:pt idx="2209">
                  <c:v>670.05399999999997</c:v>
                </c:pt>
                <c:pt idx="2210">
                  <c:v>670.21900000000005</c:v>
                </c:pt>
                <c:pt idx="2211">
                  <c:v>670.38</c:v>
                </c:pt>
                <c:pt idx="2212">
                  <c:v>670.54099999999971</c:v>
                </c:pt>
                <c:pt idx="2213">
                  <c:v>670.70100000000002</c:v>
                </c:pt>
                <c:pt idx="2214">
                  <c:v>670.86499999999978</c:v>
                </c:pt>
                <c:pt idx="2215">
                  <c:v>671.0319999999997</c:v>
                </c:pt>
                <c:pt idx="2216">
                  <c:v>671.20100000000002</c:v>
                </c:pt>
                <c:pt idx="2217">
                  <c:v>671.36599999999976</c:v>
                </c:pt>
                <c:pt idx="2218">
                  <c:v>671.53399999999999</c:v>
                </c:pt>
                <c:pt idx="2219">
                  <c:v>671.69900000000007</c:v>
                </c:pt>
                <c:pt idx="2220">
                  <c:v>671.86099999999976</c:v>
                </c:pt>
                <c:pt idx="2221">
                  <c:v>672.02199999999971</c:v>
                </c:pt>
                <c:pt idx="2222">
                  <c:v>672.18499999999995</c:v>
                </c:pt>
                <c:pt idx="2223">
                  <c:v>672.3449999999998</c:v>
                </c:pt>
                <c:pt idx="2224">
                  <c:v>672.50900000000001</c:v>
                </c:pt>
                <c:pt idx="2225">
                  <c:v>672.68100000000004</c:v>
                </c:pt>
                <c:pt idx="2226">
                  <c:v>672.85300000000007</c:v>
                </c:pt>
                <c:pt idx="2227">
                  <c:v>673.01800000000003</c:v>
                </c:pt>
                <c:pt idx="2228">
                  <c:v>673.18499999999995</c:v>
                </c:pt>
                <c:pt idx="2229">
                  <c:v>673.3589999999997</c:v>
                </c:pt>
                <c:pt idx="2230">
                  <c:v>673.53899999999999</c:v>
                </c:pt>
                <c:pt idx="2231">
                  <c:v>673.71600000000001</c:v>
                </c:pt>
                <c:pt idx="2232">
                  <c:v>673.88599999999997</c:v>
                </c:pt>
                <c:pt idx="2233">
                  <c:v>674.0509999999997</c:v>
                </c:pt>
                <c:pt idx="2234">
                  <c:v>674.21400000000006</c:v>
                </c:pt>
                <c:pt idx="2235">
                  <c:v>674.38</c:v>
                </c:pt>
                <c:pt idx="2236">
                  <c:v>674.54899999999998</c:v>
                </c:pt>
                <c:pt idx="2237">
                  <c:v>674.71400000000006</c:v>
                </c:pt>
                <c:pt idx="2238">
                  <c:v>674.87699999999973</c:v>
                </c:pt>
                <c:pt idx="2239">
                  <c:v>675.03899999999999</c:v>
                </c:pt>
                <c:pt idx="2240">
                  <c:v>675.20100000000002</c:v>
                </c:pt>
                <c:pt idx="2241">
                  <c:v>675.36199999999985</c:v>
                </c:pt>
                <c:pt idx="2242">
                  <c:v>675.52099999999996</c:v>
                </c:pt>
                <c:pt idx="2243">
                  <c:v>675.68299999999999</c:v>
                </c:pt>
                <c:pt idx="2244">
                  <c:v>675.84799999999962</c:v>
                </c:pt>
                <c:pt idx="2245">
                  <c:v>676.01499999999999</c:v>
                </c:pt>
                <c:pt idx="2246">
                  <c:v>676.17899999999997</c:v>
                </c:pt>
                <c:pt idx="2247">
                  <c:v>676.33999999999969</c:v>
                </c:pt>
                <c:pt idx="2248">
                  <c:v>676.50199999999973</c:v>
                </c:pt>
                <c:pt idx="2249">
                  <c:v>676.66100000000006</c:v>
                </c:pt>
                <c:pt idx="2250">
                  <c:v>676.82400000000007</c:v>
                </c:pt>
                <c:pt idx="2251">
                  <c:v>676.98900000000003</c:v>
                </c:pt>
                <c:pt idx="2252">
                  <c:v>677.149</c:v>
                </c:pt>
                <c:pt idx="2253">
                  <c:v>677.30999999999983</c:v>
                </c:pt>
                <c:pt idx="2254">
                  <c:v>677.46800000000007</c:v>
                </c:pt>
                <c:pt idx="2255">
                  <c:v>677.6279999999997</c:v>
                </c:pt>
                <c:pt idx="2256">
                  <c:v>677.78700000000003</c:v>
                </c:pt>
                <c:pt idx="2257">
                  <c:v>677.95299999999975</c:v>
                </c:pt>
                <c:pt idx="2258">
                  <c:v>678.11699999999996</c:v>
                </c:pt>
                <c:pt idx="2259">
                  <c:v>678.28</c:v>
                </c:pt>
                <c:pt idx="2260">
                  <c:v>678.44399999999996</c:v>
                </c:pt>
                <c:pt idx="2261">
                  <c:v>678.60699999999997</c:v>
                </c:pt>
                <c:pt idx="2262">
                  <c:v>678.774</c:v>
                </c:pt>
                <c:pt idx="2263">
                  <c:v>678.93999999999983</c:v>
                </c:pt>
                <c:pt idx="2264">
                  <c:v>679.10500000000002</c:v>
                </c:pt>
                <c:pt idx="2265">
                  <c:v>679.26800000000003</c:v>
                </c:pt>
                <c:pt idx="2266">
                  <c:v>679.42899999999997</c:v>
                </c:pt>
                <c:pt idx="2267">
                  <c:v>679.59100000000001</c:v>
                </c:pt>
                <c:pt idx="2268">
                  <c:v>679.75400000000002</c:v>
                </c:pt>
                <c:pt idx="2269">
                  <c:v>679.91800000000001</c:v>
                </c:pt>
                <c:pt idx="2270">
                  <c:v>680.08400000000006</c:v>
                </c:pt>
                <c:pt idx="2271">
                  <c:v>680.24900000000002</c:v>
                </c:pt>
                <c:pt idx="2272">
                  <c:v>680.41300000000001</c:v>
                </c:pt>
                <c:pt idx="2273">
                  <c:v>680.57299999999998</c:v>
                </c:pt>
                <c:pt idx="2274">
                  <c:v>680.73199999999997</c:v>
                </c:pt>
                <c:pt idx="2275">
                  <c:v>680.88699999999972</c:v>
                </c:pt>
                <c:pt idx="2276">
                  <c:v>681.04899999999998</c:v>
                </c:pt>
                <c:pt idx="2277">
                  <c:v>681.21500000000003</c:v>
                </c:pt>
                <c:pt idx="2278">
                  <c:v>681.38</c:v>
                </c:pt>
                <c:pt idx="2279">
                  <c:v>681.54099999999971</c:v>
                </c:pt>
                <c:pt idx="2280">
                  <c:v>681.70600000000002</c:v>
                </c:pt>
                <c:pt idx="2281">
                  <c:v>681.87099999999998</c:v>
                </c:pt>
                <c:pt idx="2282">
                  <c:v>682.0319999999997</c:v>
                </c:pt>
                <c:pt idx="2283">
                  <c:v>682.19299999999998</c:v>
                </c:pt>
                <c:pt idx="2284">
                  <c:v>682.35699999999974</c:v>
                </c:pt>
                <c:pt idx="2285">
                  <c:v>682.52300000000002</c:v>
                </c:pt>
                <c:pt idx="2286">
                  <c:v>682.68799999999999</c:v>
                </c:pt>
                <c:pt idx="2287">
                  <c:v>682.85999999999979</c:v>
                </c:pt>
                <c:pt idx="2288">
                  <c:v>683.03099999999972</c:v>
                </c:pt>
                <c:pt idx="2289">
                  <c:v>683.19799999999998</c:v>
                </c:pt>
                <c:pt idx="2290">
                  <c:v>683.36099999999976</c:v>
                </c:pt>
                <c:pt idx="2291">
                  <c:v>683.52099999999996</c:v>
                </c:pt>
                <c:pt idx="2292">
                  <c:v>683.678</c:v>
                </c:pt>
                <c:pt idx="2293">
                  <c:v>683.83899999999971</c:v>
                </c:pt>
                <c:pt idx="2294">
                  <c:v>683.99900000000002</c:v>
                </c:pt>
                <c:pt idx="2295">
                  <c:v>684.16100000000006</c:v>
                </c:pt>
                <c:pt idx="2296">
                  <c:v>684.32799999999975</c:v>
                </c:pt>
                <c:pt idx="2297">
                  <c:v>684.49900000000002</c:v>
                </c:pt>
                <c:pt idx="2298">
                  <c:v>684.66699999999969</c:v>
                </c:pt>
                <c:pt idx="2299">
                  <c:v>684.83199999999977</c:v>
                </c:pt>
                <c:pt idx="2300">
                  <c:v>685</c:v>
                </c:pt>
                <c:pt idx="2301">
                  <c:v>685.16699999999969</c:v>
                </c:pt>
                <c:pt idx="2302">
                  <c:v>685.33099999999979</c:v>
                </c:pt>
                <c:pt idx="2303">
                  <c:v>685.49599999999998</c:v>
                </c:pt>
                <c:pt idx="2304">
                  <c:v>685.65899999999999</c:v>
                </c:pt>
                <c:pt idx="2305">
                  <c:v>685.81899999999996</c:v>
                </c:pt>
                <c:pt idx="2306">
                  <c:v>685.97500000000002</c:v>
                </c:pt>
                <c:pt idx="2307">
                  <c:v>686.14100000000008</c:v>
                </c:pt>
                <c:pt idx="2308">
                  <c:v>686.31099999999969</c:v>
                </c:pt>
                <c:pt idx="2309">
                  <c:v>686.47900000000004</c:v>
                </c:pt>
                <c:pt idx="2310">
                  <c:v>686.64599999999996</c:v>
                </c:pt>
                <c:pt idx="2311">
                  <c:v>686.81099999999969</c:v>
                </c:pt>
                <c:pt idx="2312">
                  <c:v>686.971</c:v>
                </c:pt>
                <c:pt idx="2313">
                  <c:v>687.13499999999999</c:v>
                </c:pt>
                <c:pt idx="2314">
                  <c:v>687.30199999999979</c:v>
                </c:pt>
                <c:pt idx="2315">
                  <c:v>687.47</c:v>
                </c:pt>
                <c:pt idx="2316">
                  <c:v>687.63699999999972</c:v>
                </c:pt>
                <c:pt idx="2317">
                  <c:v>687.80199999999979</c:v>
                </c:pt>
                <c:pt idx="2318">
                  <c:v>687.96800000000007</c:v>
                </c:pt>
                <c:pt idx="2319">
                  <c:v>688.13499999999999</c:v>
                </c:pt>
                <c:pt idx="2320">
                  <c:v>688.3009999999997</c:v>
                </c:pt>
                <c:pt idx="2321">
                  <c:v>688.46199999999976</c:v>
                </c:pt>
                <c:pt idx="2322">
                  <c:v>688.62400000000002</c:v>
                </c:pt>
                <c:pt idx="2323">
                  <c:v>688.78600000000006</c:v>
                </c:pt>
                <c:pt idx="2324">
                  <c:v>688.95399999999972</c:v>
                </c:pt>
                <c:pt idx="2325">
                  <c:v>689.125</c:v>
                </c:pt>
                <c:pt idx="2326">
                  <c:v>689.29300000000001</c:v>
                </c:pt>
                <c:pt idx="2327">
                  <c:v>689.46099999999979</c:v>
                </c:pt>
                <c:pt idx="2328">
                  <c:v>689.6279999999997</c:v>
                </c:pt>
                <c:pt idx="2329">
                  <c:v>689.79399999999998</c:v>
                </c:pt>
                <c:pt idx="2330">
                  <c:v>689.96099999999979</c:v>
                </c:pt>
                <c:pt idx="2331">
                  <c:v>690.13</c:v>
                </c:pt>
                <c:pt idx="2332">
                  <c:v>690.30199999999979</c:v>
                </c:pt>
                <c:pt idx="2333">
                  <c:v>690.47400000000005</c:v>
                </c:pt>
                <c:pt idx="2334">
                  <c:v>690.64100000000008</c:v>
                </c:pt>
                <c:pt idx="2335">
                  <c:v>690.80699999999979</c:v>
                </c:pt>
                <c:pt idx="2336">
                  <c:v>690.96899999999982</c:v>
                </c:pt>
                <c:pt idx="2337">
                  <c:v>691.12900000000002</c:v>
                </c:pt>
                <c:pt idx="2338">
                  <c:v>691.29100000000005</c:v>
                </c:pt>
                <c:pt idx="2339">
                  <c:v>691.45699999999977</c:v>
                </c:pt>
                <c:pt idx="2340">
                  <c:v>691.625</c:v>
                </c:pt>
                <c:pt idx="2341">
                  <c:v>691.79399999999998</c:v>
                </c:pt>
                <c:pt idx="2342">
                  <c:v>691.95999999999981</c:v>
                </c:pt>
                <c:pt idx="2343">
                  <c:v>692.1279999999997</c:v>
                </c:pt>
                <c:pt idx="2344">
                  <c:v>692.29600000000005</c:v>
                </c:pt>
                <c:pt idx="2345">
                  <c:v>692.46199999999976</c:v>
                </c:pt>
                <c:pt idx="2346">
                  <c:v>692.6279999999997</c:v>
                </c:pt>
                <c:pt idx="2347">
                  <c:v>692.79399999999998</c:v>
                </c:pt>
                <c:pt idx="2348">
                  <c:v>692.95800000000008</c:v>
                </c:pt>
                <c:pt idx="2349">
                  <c:v>693.12400000000002</c:v>
                </c:pt>
                <c:pt idx="2350">
                  <c:v>693.28899999999999</c:v>
                </c:pt>
                <c:pt idx="2351">
                  <c:v>693.44699999999978</c:v>
                </c:pt>
                <c:pt idx="2352">
                  <c:v>693.60900000000004</c:v>
                </c:pt>
                <c:pt idx="2353">
                  <c:v>693.76900000000001</c:v>
                </c:pt>
                <c:pt idx="2354">
                  <c:v>693.93000000000006</c:v>
                </c:pt>
                <c:pt idx="2355">
                  <c:v>694.09199999999998</c:v>
                </c:pt>
                <c:pt idx="2356">
                  <c:v>694.255</c:v>
                </c:pt>
                <c:pt idx="2357">
                  <c:v>694.42099999999982</c:v>
                </c:pt>
                <c:pt idx="2358">
                  <c:v>694.58900000000006</c:v>
                </c:pt>
                <c:pt idx="2359">
                  <c:v>694.75400000000002</c:v>
                </c:pt>
                <c:pt idx="2360">
                  <c:v>694.91699999999969</c:v>
                </c:pt>
                <c:pt idx="2361">
                  <c:v>695.08100000000002</c:v>
                </c:pt>
                <c:pt idx="2362">
                  <c:v>695.24199999999996</c:v>
                </c:pt>
                <c:pt idx="2363">
                  <c:v>695.4069999999997</c:v>
                </c:pt>
                <c:pt idx="2364">
                  <c:v>695.57500000000005</c:v>
                </c:pt>
                <c:pt idx="2365">
                  <c:v>695.74400000000003</c:v>
                </c:pt>
                <c:pt idx="2366">
                  <c:v>695.91599999999971</c:v>
                </c:pt>
                <c:pt idx="2367">
                  <c:v>696.08900000000006</c:v>
                </c:pt>
                <c:pt idx="2368">
                  <c:v>696.26400000000001</c:v>
                </c:pt>
                <c:pt idx="2369">
                  <c:v>696.43699999999978</c:v>
                </c:pt>
                <c:pt idx="2370">
                  <c:v>696.60599999999999</c:v>
                </c:pt>
                <c:pt idx="2371">
                  <c:v>696.77499999999998</c:v>
                </c:pt>
                <c:pt idx="2372">
                  <c:v>696.9459999999998</c:v>
                </c:pt>
                <c:pt idx="2373">
                  <c:v>697.11200000000008</c:v>
                </c:pt>
                <c:pt idx="2374">
                  <c:v>697.27600000000007</c:v>
                </c:pt>
                <c:pt idx="2375">
                  <c:v>697.44199999999978</c:v>
                </c:pt>
                <c:pt idx="2376">
                  <c:v>697.60799999999972</c:v>
                </c:pt>
                <c:pt idx="2377">
                  <c:v>697.77200000000005</c:v>
                </c:pt>
                <c:pt idx="2378">
                  <c:v>697.93599999999969</c:v>
                </c:pt>
                <c:pt idx="2379">
                  <c:v>698.101</c:v>
                </c:pt>
                <c:pt idx="2380">
                  <c:v>698.26400000000001</c:v>
                </c:pt>
                <c:pt idx="2381">
                  <c:v>698.428</c:v>
                </c:pt>
                <c:pt idx="2382">
                  <c:v>698.58900000000006</c:v>
                </c:pt>
                <c:pt idx="2383">
                  <c:v>698.75099999999998</c:v>
                </c:pt>
                <c:pt idx="2384">
                  <c:v>698.91199999999981</c:v>
                </c:pt>
                <c:pt idx="2385">
                  <c:v>699.07400000000007</c:v>
                </c:pt>
                <c:pt idx="2386">
                  <c:v>699.23900000000003</c:v>
                </c:pt>
                <c:pt idx="2387">
                  <c:v>699.40499999999997</c:v>
                </c:pt>
                <c:pt idx="2388">
                  <c:v>699.56799999999976</c:v>
                </c:pt>
                <c:pt idx="2389">
                  <c:v>699.72900000000004</c:v>
                </c:pt>
                <c:pt idx="2390">
                  <c:v>699.89199999999983</c:v>
                </c:pt>
                <c:pt idx="2391">
                  <c:v>700.05799999999977</c:v>
                </c:pt>
                <c:pt idx="2392">
                  <c:v>700.22500000000002</c:v>
                </c:pt>
                <c:pt idx="2393">
                  <c:v>700.39199999999983</c:v>
                </c:pt>
                <c:pt idx="2394">
                  <c:v>700.55899999999997</c:v>
                </c:pt>
                <c:pt idx="2395">
                  <c:v>700.72400000000005</c:v>
                </c:pt>
                <c:pt idx="2396">
                  <c:v>700.89300000000003</c:v>
                </c:pt>
                <c:pt idx="2397">
                  <c:v>701.06400000000008</c:v>
                </c:pt>
                <c:pt idx="2398">
                  <c:v>701.23</c:v>
                </c:pt>
                <c:pt idx="2399">
                  <c:v>701.39499999999998</c:v>
                </c:pt>
                <c:pt idx="2400">
                  <c:v>701.55599999999981</c:v>
                </c:pt>
                <c:pt idx="2401">
                  <c:v>701.72</c:v>
                </c:pt>
                <c:pt idx="2402">
                  <c:v>701.89199999999983</c:v>
                </c:pt>
                <c:pt idx="2403">
                  <c:v>702.05899999999997</c:v>
                </c:pt>
                <c:pt idx="2404">
                  <c:v>702.22400000000005</c:v>
                </c:pt>
                <c:pt idx="2405">
                  <c:v>702.38799999999969</c:v>
                </c:pt>
                <c:pt idx="2406">
                  <c:v>702.55899999999997</c:v>
                </c:pt>
                <c:pt idx="2407">
                  <c:v>702.73199999999997</c:v>
                </c:pt>
                <c:pt idx="2408">
                  <c:v>702.904</c:v>
                </c:pt>
                <c:pt idx="2409">
                  <c:v>703.07400000000007</c:v>
                </c:pt>
                <c:pt idx="2410">
                  <c:v>703.24099999999999</c:v>
                </c:pt>
                <c:pt idx="2411">
                  <c:v>703.40800000000002</c:v>
                </c:pt>
                <c:pt idx="2412">
                  <c:v>703.57600000000002</c:v>
                </c:pt>
                <c:pt idx="2413">
                  <c:v>703.745</c:v>
                </c:pt>
                <c:pt idx="2414">
                  <c:v>703.91399999999999</c:v>
                </c:pt>
                <c:pt idx="2415">
                  <c:v>704.08400000000006</c:v>
                </c:pt>
                <c:pt idx="2416">
                  <c:v>704.25400000000002</c:v>
                </c:pt>
                <c:pt idx="2417">
                  <c:v>704.4219999999998</c:v>
                </c:pt>
                <c:pt idx="2418">
                  <c:v>704.59</c:v>
                </c:pt>
                <c:pt idx="2419">
                  <c:v>704.75400000000002</c:v>
                </c:pt>
                <c:pt idx="2420">
                  <c:v>704.91800000000001</c:v>
                </c:pt>
                <c:pt idx="2421">
                  <c:v>705.08300000000008</c:v>
                </c:pt>
                <c:pt idx="2422">
                  <c:v>705.24599999999998</c:v>
                </c:pt>
                <c:pt idx="2423">
                  <c:v>705.41000000000008</c:v>
                </c:pt>
                <c:pt idx="2424">
                  <c:v>705.57600000000002</c:v>
                </c:pt>
                <c:pt idx="2425">
                  <c:v>705.74</c:v>
                </c:pt>
                <c:pt idx="2426">
                  <c:v>705.90300000000002</c:v>
                </c:pt>
                <c:pt idx="2427">
                  <c:v>706.06999999999971</c:v>
                </c:pt>
                <c:pt idx="2428">
                  <c:v>706.23800000000006</c:v>
                </c:pt>
                <c:pt idx="2429">
                  <c:v>706.40499999999997</c:v>
                </c:pt>
                <c:pt idx="2430">
                  <c:v>706.56999999999971</c:v>
                </c:pt>
                <c:pt idx="2431">
                  <c:v>706.73299999999972</c:v>
                </c:pt>
                <c:pt idx="2432">
                  <c:v>706.89499999999998</c:v>
                </c:pt>
                <c:pt idx="2433">
                  <c:v>707.05899999999997</c:v>
                </c:pt>
                <c:pt idx="2434">
                  <c:v>707.22</c:v>
                </c:pt>
                <c:pt idx="2435">
                  <c:v>707.38200000000006</c:v>
                </c:pt>
                <c:pt idx="2436">
                  <c:v>707.54500000000007</c:v>
                </c:pt>
                <c:pt idx="2437">
                  <c:v>707.70800000000008</c:v>
                </c:pt>
                <c:pt idx="2438">
                  <c:v>707.87099999999998</c:v>
                </c:pt>
                <c:pt idx="2439">
                  <c:v>708.03699999999981</c:v>
                </c:pt>
                <c:pt idx="2440">
                  <c:v>708.20299999999997</c:v>
                </c:pt>
                <c:pt idx="2441">
                  <c:v>708.37200000000007</c:v>
                </c:pt>
                <c:pt idx="2442">
                  <c:v>708.54099999999971</c:v>
                </c:pt>
                <c:pt idx="2443">
                  <c:v>708.70699999999999</c:v>
                </c:pt>
                <c:pt idx="2444">
                  <c:v>708.87300000000005</c:v>
                </c:pt>
                <c:pt idx="2445">
                  <c:v>709.04099999999971</c:v>
                </c:pt>
                <c:pt idx="2446">
                  <c:v>709.20500000000004</c:v>
                </c:pt>
                <c:pt idx="2447">
                  <c:v>709.37</c:v>
                </c:pt>
                <c:pt idx="2448">
                  <c:v>709.53399999999999</c:v>
                </c:pt>
                <c:pt idx="2449">
                  <c:v>709.69799999999998</c:v>
                </c:pt>
                <c:pt idx="2450">
                  <c:v>709.86799999999948</c:v>
                </c:pt>
                <c:pt idx="2451">
                  <c:v>710.04099999999971</c:v>
                </c:pt>
                <c:pt idx="2452">
                  <c:v>710.202</c:v>
                </c:pt>
                <c:pt idx="2453">
                  <c:v>710.36499999999978</c:v>
                </c:pt>
                <c:pt idx="2454">
                  <c:v>710.53099999999972</c:v>
                </c:pt>
                <c:pt idx="2455">
                  <c:v>710.697</c:v>
                </c:pt>
                <c:pt idx="2456">
                  <c:v>710.86199999999985</c:v>
                </c:pt>
                <c:pt idx="2457">
                  <c:v>711.029</c:v>
                </c:pt>
                <c:pt idx="2458">
                  <c:v>711.19500000000005</c:v>
                </c:pt>
                <c:pt idx="2459">
                  <c:v>711.35999999999979</c:v>
                </c:pt>
                <c:pt idx="2460">
                  <c:v>711.52600000000007</c:v>
                </c:pt>
                <c:pt idx="2461">
                  <c:v>711.69299999999998</c:v>
                </c:pt>
                <c:pt idx="2462">
                  <c:v>711.86199999999985</c:v>
                </c:pt>
                <c:pt idx="2463">
                  <c:v>712.03099999999972</c:v>
                </c:pt>
                <c:pt idx="2464">
                  <c:v>712.19799999999998</c:v>
                </c:pt>
                <c:pt idx="2465">
                  <c:v>712.3689999999998</c:v>
                </c:pt>
                <c:pt idx="2466">
                  <c:v>712.54</c:v>
                </c:pt>
                <c:pt idx="2467">
                  <c:v>712.71</c:v>
                </c:pt>
                <c:pt idx="2468">
                  <c:v>712.87599999999998</c:v>
                </c:pt>
                <c:pt idx="2469">
                  <c:v>713.04399999999998</c:v>
                </c:pt>
                <c:pt idx="2470">
                  <c:v>713.20900000000006</c:v>
                </c:pt>
                <c:pt idx="2471">
                  <c:v>713.37300000000005</c:v>
                </c:pt>
                <c:pt idx="2472">
                  <c:v>713.53500000000008</c:v>
                </c:pt>
                <c:pt idx="2473">
                  <c:v>713.69399999999996</c:v>
                </c:pt>
                <c:pt idx="2474">
                  <c:v>713.85199999999975</c:v>
                </c:pt>
                <c:pt idx="2475">
                  <c:v>714.00599999999997</c:v>
                </c:pt>
                <c:pt idx="2476">
                  <c:v>714.16399999999999</c:v>
                </c:pt>
                <c:pt idx="2477">
                  <c:v>714.3209999999998</c:v>
                </c:pt>
                <c:pt idx="2478">
                  <c:v>714.47900000000004</c:v>
                </c:pt>
                <c:pt idx="2479">
                  <c:v>714.64100000000008</c:v>
                </c:pt>
                <c:pt idx="2480">
                  <c:v>714.803</c:v>
                </c:pt>
                <c:pt idx="2481">
                  <c:v>714.96399999999971</c:v>
                </c:pt>
                <c:pt idx="2482">
                  <c:v>715.1279999999997</c:v>
                </c:pt>
                <c:pt idx="2483">
                  <c:v>715.29100000000005</c:v>
                </c:pt>
                <c:pt idx="2484">
                  <c:v>715.45399999999972</c:v>
                </c:pt>
                <c:pt idx="2485">
                  <c:v>715.61799999999971</c:v>
                </c:pt>
                <c:pt idx="2486">
                  <c:v>715.78600000000006</c:v>
                </c:pt>
                <c:pt idx="2487">
                  <c:v>715.94999999999982</c:v>
                </c:pt>
                <c:pt idx="2488">
                  <c:v>716.11200000000008</c:v>
                </c:pt>
                <c:pt idx="2489">
                  <c:v>716.27300000000002</c:v>
                </c:pt>
                <c:pt idx="2490">
                  <c:v>716.43900000000008</c:v>
                </c:pt>
                <c:pt idx="2491">
                  <c:v>716.61</c:v>
                </c:pt>
                <c:pt idx="2492">
                  <c:v>716.78099999999995</c:v>
                </c:pt>
                <c:pt idx="2493">
                  <c:v>716.94999999999982</c:v>
                </c:pt>
                <c:pt idx="2494">
                  <c:v>717.11599999999999</c:v>
                </c:pt>
                <c:pt idx="2495">
                  <c:v>717.28600000000006</c:v>
                </c:pt>
                <c:pt idx="2496">
                  <c:v>717.45399999999972</c:v>
                </c:pt>
                <c:pt idx="2497">
                  <c:v>717.62099999999998</c:v>
                </c:pt>
                <c:pt idx="2498">
                  <c:v>717.78800000000001</c:v>
                </c:pt>
                <c:pt idx="2499">
                  <c:v>717.95900000000006</c:v>
                </c:pt>
                <c:pt idx="2500">
                  <c:v>718.13</c:v>
                </c:pt>
                <c:pt idx="2501">
                  <c:v>718.30199999999979</c:v>
                </c:pt>
                <c:pt idx="2502">
                  <c:v>718.47699999999998</c:v>
                </c:pt>
                <c:pt idx="2503">
                  <c:v>718.64800000000002</c:v>
                </c:pt>
                <c:pt idx="2504">
                  <c:v>718.81499999999983</c:v>
                </c:pt>
                <c:pt idx="2505">
                  <c:v>718.98400000000004</c:v>
                </c:pt>
                <c:pt idx="2506">
                  <c:v>719.14699999999971</c:v>
                </c:pt>
                <c:pt idx="2507">
                  <c:v>719.30699999999979</c:v>
                </c:pt>
                <c:pt idx="2508">
                  <c:v>719.47</c:v>
                </c:pt>
                <c:pt idx="2509">
                  <c:v>719.63200000000006</c:v>
                </c:pt>
                <c:pt idx="2510">
                  <c:v>719.79600000000005</c:v>
                </c:pt>
                <c:pt idx="2511">
                  <c:v>719.96599999999978</c:v>
                </c:pt>
                <c:pt idx="2512">
                  <c:v>720.13400000000001</c:v>
                </c:pt>
                <c:pt idx="2513">
                  <c:v>720.29600000000005</c:v>
                </c:pt>
                <c:pt idx="2514">
                  <c:v>720.45800000000008</c:v>
                </c:pt>
                <c:pt idx="2515">
                  <c:v>720.62400000000002</c:v>
                </c:pt>
                <c:pt idx="2516">
                  <c:v>720.79399999999998</c:v>
                </c:pt>
                <c:pt idx="2517">
                  <c:v>720.96299999999974</c:v>
                </c:pt>
                <c:pt idx="2518">
                  <c:v>721.12699999999973</c:v>
                </c:pt>
                <c:pt idx="2519">
                  <c:v>721.29</c:v>
                </c:pt>
                <c:pt idx="2520">
                  <c:v>721.45599999999979</c:v>
                </c:pt>
                <c:pt idx="2521">
                  <c:v>721.62300000000005</c:v>
                </c:pt>
                <c:pt idx="2522">
                  <c:v>721.78800000000001</c:v>
                </c:pt>
                <c:pt idx="2523">
                  <c:v>721.95399999999972</c:v>
                </c:pt>
                <c:pt idx="2524">
                  <c:v>722.11699999999996</c:v>
                </c:pt>
                <c:pt idx="2525">
                  <c:v>722.27700000000004</c:v>
                </c:pt>
                <c:pt idx="2526">
                  <c:v>722.4409999999998</c:v>
                </c:pt>
                <c:pt idx="2527">
                  <c:v>722.60500000000002</c:v>
                </c:pt>
                <c:pt idx="2528">
                  <c:v>722.77200000000005</c:v>
                </c:pt>
                <c:pt idx="2529">
                  <c:v>722.93599999999969</c:v>
                </c:pt>
                <c:pt idx="2530">
                  <c:v>723.1</c:v>
                </c:pt>
                <c:pt idx="2531">
                  <c:v>723.26299999999969</c:v>
                </c:pt>
                <c:pt idx="2532">
                  <c:v>723.428</c:v>
                </c:pt>
                <c:pt idx="2533">
                  <c:v>723.59300000000007</c:v>
                </c:pt>
                <c:pt idx="2534">
                  <c:v>723.75900000000001</c:v>
                </c:pt>
                <c:pt idx="2535">
                  <c:v>723.9259999999997</c:v>
                </c:pt>
                <c:pt idx="2536">
                  <c:v>724.09100000000001</c:v>
                </c:pt>
                <c:pt idx="2537">
                  <c:v>724.25700000000006</c:v>
                </c:pt>
                <c:pt idx="2538">
                  <c:v>724.423</c:v>
                </c:pt>
                <c:pt idx="2539">
                  <c:v>724.58600000000001</c:v>
                </c:pt>
                <c:pt idx="2540">
                  <c:v>724.745</c:v>
                </c:pt>
                <c:pt idx="2541">
                  <c:v>724.90300000000002</c:v>
                </c:pt>
                <c:pt idx="2542">
                  <c:v>725.06099999999969</c:v>
                </c:pt>
                <c:pt idx="2543">
                  <c:v>725.221</c:v>
                </c:pt>
                <c:pt idx="2544">
                  <c:v>725.38300000000004</c:v>
                </c:pt>
                <c:pt idx="2545">
                  <c:v>725.54599999999982</c:v>
                </c:pt>
                <c:pt idx="2546">
                  <c:v>725.70699999999999</c:v>
                </c:pt>
                <c:pt idx="2547">
                  <c:v>725.8689999999998</c:v>
                </c:pt>
                <c:pt idx="2548">
                  <c:v>726.03099999999972</c:v>
                </c:pt>
                <c:pt idx="2549">
                  <c:v>726.19100000000003</c:v>
                </c:pt>
                <c:pt idx="2550">
                  <c:v>726.35300000000007</c:v>
                </c:pt>
                <c:pt idx="2551">
                  <c:v>726.52099999999996</c:v>
                </c:pt>
                <c:pt idx="2552">
                  <c:v>726.68799999999999</c:v>
                </c:pt>
                <c:pt idx="2553">
                  <c:v>726.85099999999977</c:v>
                </c:pt>
                <c:pt idx="2554">
                  <c:v>727.01800000000003</c:v>
                </c:pt>
                <c:pt idx="2555">
                  <c:v>727.18600000000004</c:v>
                </c:pt>
                <c:pt idx="2556">
                  <c:v>727.35199999999975</c:v>
                </c:pt>
                <c:pt idx="2557">
                  <c:v>727.52099999999996</c:v>
                </c:pt>
                <c:pt idx="2558">
                  <c:v>727.69</c:v>
                </c:pt>
                <c:pt idx="2559">
                  <c:v>727.85399999999981</c:v>
                </c:pt>
                <c:pt idx="2560">
                  <c:v>728.02</c:v>
                </c:pt>
                <c:pt idx="2561">
                  <c:v>728.18100000000004</c:v>
                </c:pt>
                <c:pt idx="2562">
                  <c:v>728.33599999999979</c:v>
                </c:pt>
                <c:pt idx="2563">
                  <c:v>728.48700000000008</c:v>
                </c:pt>
                <c:pt idx="2564">
                  <c:v>728.64199999999983</c:v>
                </c:pt>
                <c:pt idx="2565">
                  <c:v>728.80699999999979</c:v>
                </c:pt>
                <c:pt idx="2566">
                  <c:v>728.98099999999999</c:v>
                </c:pt>
                <c:pt idx="2567">
                  <c:v>729.1569999999997</c:v>
                </c:pt>
                <c:pt idx="2568">
                  <c:v>729.33699999999976</c:v>
                </c:pt>
                <c:pt idx="2569">
                  <c:v>729.51299999999969</c:v>
                </c:pt>
                <c:pt idx="2570">
                  <c:v>729.68399999999997</c:v>
                </c:pt>
                <c:pt idx="2571">
                  <c:v>729.85999999999979</c:v>
                </c:pt>
                <c:pt idx="2572">
                  <c:v>730.03500000000008</c:v>
                </c:pt>
                <c:pt idx="2573">
                  <c:v>730.20500000000004</c:v>
                </c:pt>
                <c:pt idx="2574">
                  <c:v>730.38</c:v>
                </c:pt>
                <c:pt idx="2575">
                  <c:v>730.55899999999997</c:v>
                </c:pt>
                <c:pt idx="2576">
                  <c:v>730.73299999999972</c:v>
                </c:pt>
                <c:pt idx="2577">
                  <c:v>730.90499999999997</c:v>
                </c:pt>
                <c:pt idx="2578">
                  <c:v>731.07500000000005</c:v>
                </c:pt>
                <c:pt idx="2579">
                  <c:v>731.24099999999999</c:v>
                </c:pt>
                <c:pt idx="2580">
                  <c:v>731.399</c:v>
                </c:pt>
                <c:pt idx="2581">
                  <c:v>731.553</c:v>
                </c:pt>
                <c:pt idx="2582">
                  <c:v>731.71</c:v>
                </c:pt>
                <c:pt idx="2583">
                  <c:v>731.86699999999962</c:v>
                </c:pt>
                <c:pt idx="2584">
                  <c:v>732.024</c:v>
                </c:pt>
                <c:pt idx="2585">
                  <c:v>732.19100000000003</c:v>
                </c:pt>
                <c:pt idx="2586">
                  <c:v>732.36699999999962</c:v>
                </c:pt>
                <c:pt idx="2587">
                  <c:v>732.54500000000007</c:v>
                </c:pt>
                <c:pt idx="2588">
                  <c:v>732.721</c:v>
                </c:pt>
                <c:pt idx="2589">
                  <c:v>732.89300000000003</c:v>
                </c:pt>
                <c:pt idx="2590">
                  <c:v>733.06499999999983</c:v>
                </c:pt>
                <c:pt idx="2591">
                  <c:v>733.23099999999999</c:v>
                </c:pt>
                <c:pt idx="2592">
                  <c:v>733.39800000000002</c:v>
                </c:pt>
                <c:pt idx="2593">
                  <c:v>733.55799999999977</c:v>
                </c:pt>
                <c:pt idx="2594">
                  <c:v>733.71500000000003</c:v>
                </c:pt>
                <c:pt idx="2595">
                  <c:v>733.86699999999962</c:v>
                </c:pt>
                <c:pt idx="2596">
                  <c:v>734.02499999999998</c:v>
                </c:pt>
                <c:pt idx="2597">
                  <c:v>734.18799999999999</c:v>
                </c:pt>
                <c:pt idx="2598">
                  <c:v>734.34799999999962</c:v>
                </c:pt>
                <c:pt idx="2599">
                  <c:v>734.505</c:v>
                </c:pt>
                <c:pt idx="2600">
                  <c:v>734.66300000000001</c:v>
                </c:pt>
                <c:pt idx="2601">
                  <c:v>734.81799999999976</c:v>
                </c:pt>
                <c:pt idx="2602">
                  <c:v>734.976</c:v>
                </c:pt>
                <c:pt idx="2603">
                  <c:v>735.13799999999969</c:v>
                </c:pt>
                <c:pt idx="2604">
                  <c:v>735.3009999999997</c:v>
                </c:pt>
                <c:pt idx="2605">
                  <c:v>735.46699999999976</c:v>
                </c:pt>
                <c:pt idx="2606">
                  <c:v>735.62699999999973</c:v>
                </c:pt>
                <c:pt idx="2607">
                  <c:v>735.78300000000002</c:v>
                </c:pt>
                <c:pt idx="2608">
                  <c:v>735.94199999999978</c:v>
                </c:pt>
                <c:pt idx="2609">
                  <c:v>736.10799999999972</c:v>
                </c:pt>
                <c:pt idx="2610">
                  <c:v>736.27300000000002</c:v>
                </c:pt>
                <c:pt idx="2611">
                  <c:v>736.44199999999978</c:v>
                </c:pt>
                <c:pt idx="2612">
                  <c:v>736.60699999999997</c:v>
                </c:pt>
                <c:pt idx="2613">
                  <c:v>736.77</c:v>
                </c:pt>
                <c:pt idx="2614">
                  <c:v>736.93399999999997</c:v>
                </c:pt>
                <c:pt idx="2615">
                  <c:v>737.1</c:v>
                </c:pt>
                <c:pt idx="2616">
                  <c:v>737.26499999999999</c:v>
                </c:pt>
                <c:pt idx="2617">
                  <c:v>737.43599999999969</c:v>
                </c:pt>
                <c:pt idx="2618">
                  <c:v>737.60900000000004</c:v>
                </c:pt>
                <c:pt idx="2619">
                  <c:v>737.78500000000008</c:v>
                </c:pt>
                <c:pt idx="2620">
                  <c:v>737.95800000000008</c:v>
                </c:pt>
                <c:pt idx="2621">
                  <c:v>738.1279999999997</c:v>
                </c:pt>
                <c:pt idx="2622">
                  <c:v>738.28899999999999</c:v>
                </c:pt>
                <c:pt idx="2623">
                  <c:v>738.45399999999972</c:v>
                </c:pt>
                <c:pt idx="2624">
                  <c:v>738.62</c:v>
                </c:pt>
                <c:pt idx="2625">
                  <c:v>738.79</c:v>
                </c:pt>
                <c:pt idx="2626">
                  <c:v>738.95099999999979</c:v>
                </c:pt>
                <c:pt idx="2627">
                  <c:v>739.11599999999999</c:v>
                </c:pt>
                <c:pt idx="2628">
                  <c:v>739.28200000000004</c:v>
                </c:pt>
                <c:pt idx="2629">
                  <c:v>739.45399999999972</c:v>
                </c:pt>
                <c:pt idx="2630">
                  <c:v>739.62300000000005</c:v>
                </c:pt>
                <c:pt idx="2631">
                  <c:v>739.79100000000005</c:v>
                </c:pt>
                <c:pt idx="2632">
                  <c:v>739.96599999999978</c:v>
                </c:pt>
                <c:pt idx="2633">
                  <c:v>740.13799999999969</c:v>
                </c:pt>
                <c:pt idx="2634">
                  <c:v>740.30799999999977</c:v>
                </c:pt>
                <c:pt idx="2635">
                  <c:v>740.47800000000007</c:v>
                </c:pt>
                <c:pt idx="2636">
                  <c:v>740.64800000000002</c:v>
                </c:pt>
                <c:pt idx="2637">
                  <c:v>740.81799999999976</c:v>
                </c:pt>
                <c:pt idx="2638">
                  <c:v>740.98700000000008</c:v>
                </c:pt>
                <c:pt idx="2639">
                  <c:v>741.15300000000002</c:v>
                </c:pt>
                <c:pt idx="2640">
                  <c:v>741.3159999999998</c:v>
                </c:pt>
                <c:pt idx="2641">
                  <c:v>741.48299999999972</c:v>
                </c:pt>
                <c:pt idx="2642">
                  <c:v>741.65800000000002</c:v>
                </c:pt>
                <c:pt idx="2643">
                  <c:v>741.84199999999976</c:v>
                </c:pt>
                <c:pt idx="2644">
                  <c:v>742.03099999999972</c:v>
                </c:pt>
                <c:pt idx="2645">
                  <c:v>742.21400000000006</c:v>
                </c:pt>
                <c:pt idx="2646">
                  <c:v>742.39300000000003</c:v>
                </c:pt>
                <c:pt idx="2647">
                  <c:v>742.57500000000005</c:v>
                </c:pt>
                <c:pt idx="2648">
                  <c:v>742.74</c:v>
                </c:pt>
                <c:pt idx="2649">
                  <c:v>742.90199999999982</c:v>
                </c:pt>
                <c:pt idx="2650">
                  <c:v>743.06400000000008</c:v>
                </c:pt>
                <c:pt idx="2651">
                  <c:v>743.226</c:v>
                </c:pt>
                <c:pt idx="2652">
                  <c:v>743.38200000000006</c:v>
                </c:pt>
                <c:pt idx="2653">
                  <c:v>743.54199999999969</c:v>
                </c:pt>
                <c:pt idx="2654">
                  <c:v>743.70399999999995</c:v>
                </c:pt>
                <c:pt idx="2655">
                  <c:v>743.87</c:v>
                </c:pt>
                <c:pt idx="2656">
                  <c:v>744.03300000000002</c:v>
                </c:pt>
                <c:pt idx="2657">
                  <c:v>744.19500000000005</c:v>
                </c:pt>
                <c:pt idx="2658">
                  <c:v>744.35699999999974</c:v>
                </c:pt>
                <c:pt idx="2659">
                  <c:v>744.51900000000001</c:v>
                </c:pt>
                <c:pt idx="2660">
                  <c:v>744.68799999999999</c:v>
                </c:pt>
                <c:pt idx="2661">
                  <c:v>744.86099999999976</c:v>
                </c:pt>
                <c:pt idx="2662">
                  <c:v>745.03399999999999</c:v>
                </c:pt>
                <c:pt idx="2663">
                  <c:v>745.20100000000002</c:v>
                </c:pt>
                <c:pt idx="2664">
                  <c:v>745.3689999999998</c:v>
                </c:pt>
                <c:pt idx="2665">
                  <c:v>745.54199999999969</c:v>
                </c:pt>
                <c:pt idx="2666">
                  <c:v>745.72</c:v>
                </c:pt>
                <c:pt idx="2667">
                  <c:v>745.89699999999971</c:v>
                </c:pt>
                <c:pt idx="2668">
                  <c:v>746.06899999999996</c:v>
                </c:pt>
                <c:pt idx="2669">
                  <c:v>746.24199999999996</c:v>
                </c:pt>
                <c:pt idx="2670">
                  <c:v>746.41300000000001</c:v>
                </c:pt>
                <c:pt idx="2671">
                  <c:v>746.58600000000001</c:v>
                </c:pt>
                <c:pt idx="2672">
                  <c:v>746.75900000000001</c:v>
                </c:pt>
                <c:pt idx="2673">
                  <c:v>746.93199999999979</c:v>
                </c:pt>
                <c:pt idx="2674">
                  <c:v>747.10500000000002</c:v>
                </c:pt>
                <c:pt idx="2675">
                  <c:v>747.27</c:v>
                </c:pt>
                <c:pt idx="2676">
                  <c:v>747.43299999999977</c:v>
                </c:pt>
                <c:pt idx="2677">
                  <c:v>747.60199999999998</c:v>
                </c:pt>
                <c:pt idx="2678">
                  <c:v>747.77200000000005</c:v>
                </c:pt>
                <c:pt idx="2679">
                  <c:v>747.94299999999976</c:v>
                </c:pt>
                <c:pt idx="2680">
                  <c:v>748.11799999999971</c:v>
                </c:pt>
                <c:pt idx="2681">
                  <c:v>748.29100000000005</c:v>
                </c:pt>
                <c:pt idx="2682">
                  <c:v>748.46099999999979</c:v>
                </c:pt>
                <c:pt idx="2683">
                  <c:v>748.62699999999973</c:v>
                </c:pt>
                <c:pt idx="2684">
                  <c:v>748.79100000000005</c:v>
                </c:pt>
                <c:pt idx="2685">
                  <c:v>748.95800000000008</c:v>
                </c:pt>
                <c:pt idx="2686">
                  <c:v>749.125</c:v>
                </c:pt>
                <c:pt idx="2687">
                  <c:v>749.29</c:v>
                </c:pt>
                <c:pt idx="2688">
                  <c:v>749.45099999999979</c:v>
                </c:pt>
                <c:pt idx="2689">
                  <c:v>749.61</c:v>
                </c:pt>
                <c:pt idx="2690">
                  <c:v>749.77099999999996</c:v>
                </c:pt>
                <c:pt idx="2691">
                  <c:v>749.93399999999997</c:v>
                </c:pt>
                <c:pt idx="2692">
                  <c:v>750.09699999999998</c:v>
                </c:pt>
                <c:pt idx="2693">
                  <c:v>750.25900000000001</c:v>
                </c:pt>
                <c:pt idx="2694">
                  <c:v>750.4219999999998</c:v>
                </c:pt>
                <c:pt idx="2695">
                  <c:v>750.58100000000002</c:v>
                </c:pt>
                <c:pt idx="2696">
                  <c:v>750.73800000000006</c:v>
                </c:pt>
                <c:pt idx="2697">
                  <c:v>750.89800000000002</c:v>
                </c:pt>
                <c:pt idx="2698">
                  <c:v>751.0659999999998</c:v>
                </c:pt>
                <c:pt idx="2699">
                  <c:v>751.23199999999997</c:v>
                </c:pt>
                <c:pt idx="2700">
                  <c:v>751.399</c:v>
                </c:pt>
                <c:pt idx="2701">
                  <c:v>751.56299999999976</c:v>
                </c:pt>
                <c:pt idx="2702">
                  <c:v>751.72900000000004</c:v>
                </c:pt>
                <c:pt idx="2703">
                  <c:v>751.89400000000001</c:v>
                </c:pt>
                <c:pt idx="2704">
                  <c:v>752.05599999999981</c:v>
                </c:pt>
                <c:pt idx="2705">
                  <c:v>752.22199999999998</c:v>
                </c:pt>
                <c:pt idx="2706">
                  <c:v>752.38599999999997</c:v>
                </c:pt>
                <c:pt idx="2707">
                  <c:v>752.54899999999998</c:v>
                </c:pt>
                <c:pt idx="2708">
                  <c:v>752.71600000000001</c:v>
                </c:pt>
                <c:pt idx="2709">
                  <c:v>752.88300000000004</c:v>
                </c:pt>
                <c:pt idx="2710">
                  <c:v>753.05699999999979</c:v>
                </c:pt>
                <c:pt idx="2711">
                  <c:v>753.23700000000008</c:v>
                </c:pt>
                <c:pt idx="2712">
                  <c:v>753.41000000000008</c:v>
                </c:pt>
                <c:pt idx="2713">
                  <c:v>753.58199999999999</c:v>
                </c:pt>
                <c:pt idx="2714">
                  <c:v>753.7529999999997</c:v>
                </c:pt>
                <c:pt idx="2715">
                  <c:v>753.92499999999973</c:v>
                </c:pt>
                <c:pt idx="2716">
                  <c:v>754.09900000000005</c:v>
                </c:pt>
                <c:pt idx="2717">
                  <c:v>754.274</c:v>
                </c:pt>
                <c:pt idx="2718">
                  <c:v>754.44699999999978</c:v>
                </c:pt>
                <c:pt idx="2719">
                  <c:v>754.61699999999996</c:v>
                </c:pt>
                <c:pt idx="2720">
                  <c:v>754.78399999999999</c:v>
                </c:pt>
                <c:pt idx="2721">
                  <c:v>754.94999999999982</c:v>
                </c:pt>
                <c:pt idx="2722">
                  <c:v>755.11500000000001</c:v>
                </c:pt>
                <c:pt idx="2723">
                  <c:v>755.279</c:v>
                </c:pt>
                <c:pt idx="2724">
                  <c:v>755.44799999999975</c:v>
                </c:pt>
                <c:pt idx="2725">
                  <c:v>755.62300000000005</c:v>
                </c:pt>
                <c:pt idx="2726">
                  <c:v>755.79700000000003</c:v>
                </c:pt>
                <c:pt idx="2727">
                  <c:v>755.971</c:v>
                </c:pt>
                <c:pt idx="2728">
                  <c:v>756.14499999999998</c:v>
                </c:pt>
                <c:pt idx="2729">
                  <c:v>756.31799999999976</c:v>
                </c:pt>
                <c:pt idx="2730">
                  <c:v>756.49</c:v>
                </c:pt>
                <c:pt idx="2731">
                  <c:v>756.66199999999981</c:v>
                </c:pt>
                <c:pt idx="2732">
                  <c:v>756.83300000000008</c:v>
                </c:pt>
                <c:pt idx="2733">
                  <c:v>757.00099999999998</c:v>
                </c:pt>
                <c:pt idx="2734">
                  <c:v>757.17100000000005</c:v>
                </c:pt>
                <c:pt idx="2735">
                  <c:v>757.34699999999975</c:v>
                </c:pt>
                <c:pt idx="2736">
                  <c:v>757.51499999999999</c:v>
                </c:pt>
                <c:pt idx="2737">
                  <c:v>757.67600000000004</c:v>
                </c:pt>
                <c:pt idx="2738">
                  <c:v>757.83799999999974</c:v>
                </c:pt>
                <c:pt idx="2739">
                  <c:v>758.0029999999997</c:v>
                </c:pt>
                <c:pt idx="2740">
                  <c:v>758.173</c:v>
                </c:pt>
                <c:pt idx="2741">
                  <c:v>758.33899999999971</c:v>
                </c:pt>
                <c:pt idx="2742">
                  <c:v>758.50400000000002</c:v>
                </c:pt>
                <c:pt idx="2743">
                  <c:v>758.67100000000005</c:v>
                </c:pt>
                <c:pt idx="2744">
                  <c:v>758.83699999999976</c:v>
                </c:pt>
                <c:pt idx="2745">
                  <c:v>759.00199999999973</c:v>
                </c:pt>
                <c:pt idx="2746">
                  <c:v>759.16899999999998</c:v>
                </c:pt>
                <c:pt idx="2747">
                  <c:v>759.33499999999981</c:v>
                </c:pt>
                <c:pt idx="2748">
                  <c:v>759.49900000000002</c:v>
                </c:pt>
                <c:pt idx="2749">
                  <c:v>759.66399999999999</c:v>
                </c:pt>
                <c:pt idx="2750">
                  <c:v>759.83099999999979</c:v>
                </c:pt>
                <c:pt idx="2751">
                  <c:v>759.99400000000003</c:v>
                </c:pt>
                <c:pt idx="2752">
                  <c:v>760.1569999999997</c:v>
                </c:pt>
                <c:pt idx="2753">
                  <c:v>760.3209999999998</c:v>
                </c:pt>
                <c:pt idx="2754">
                  <c:v>760.48700000000008</c:v>
                </c:pt>
                <c:pt idx="2755">
                  <c:v>760.65499999999997</c:v>
                </c:pt>
                <c:pt idx="2756">
                  <c:v>760.82299999999975</c:v>
                </c:pt>
                <c:pt idx="2757">
                  <c:v>760.98900000000003</c:v>
                </c:pt>
                <c:pt idx="2758">
                  <c:v>761.15300000000002</c:v>
                </c:pt>
                <c:pt idx="2759">
                  <c:v>761.3159999999998</c:v>
                </c:pt>
                <c:pt idx="2760">
                  <c:v>761.48199999999997</c:v>
                </c:pt>
                <c:pt idx="2761">
                  <c:v>761.65</c:v>
                </c:pt>
                <c:pt idx="2762">
                  <c:v>761.81799999999976</c:v>
                </c:pt>
                <c:pt idx="2763">
                  <c:v>761.98400000000004</c:v>
                </c:pt>
                <c:pt idx="2764">
                  <c:v>762.14800000000002</c:v>
                </c:pt>
                <c:pt idx="2765">
                  <c:v>762.31199999999978</c:v>
                </c:pt>
                <c:pt idx="2766">
                  <c:v>762.47800000000007</c:v>
                </c:pt>
                <c:pt idx="2767">
                  <c:v>762.64699999999971</c:v>
                </c:pt>
                <c:pt idx="2768">
                  <c:v>762.8159999999998</c:v>
                </c:pt>
                <c:pt idx="2769">
                  <c:v>762.98599999999999</c:v>
                </c:pt>
                <c:pt idx="2770">
                  <c:v>763.15800000000002</c:v>
                </c:pt>
                <c:pt idx="2771">
                  <c:v>763.33099999999979</c:v>
                </c:pt>
                <c:pt idx="2772">
                  <c:v>763.50099999999998</c:v>
                </c:pt>
                <c:pt idx="2773">
                  <c:v>763.66800000000001</c:v>
                </c:pt>
                <c:pt idx="2774">
                  <c:v>763.83699999999976</c:v>
                </c:pt>
                <c:pt idx="2775">
                  <c:v>764.01099999999997</c:v>
                </c:pt>
                <c:pt idx="2776">
                  <c:v>764.18200000000002</c:v>
                </c:pt>
                <c:pt idx="2777">
                  <c:v>764.34899999999971</c:v>
                </c:pt>
                <c:pt idx="2778">
                  <c:v>764.51600000000008</c:v>
                </c:pt>
                <c:pt idx="2779">
                  <c:v>764.68299999999999</c:v>
                </c:pt>
                <c:pt idx="2780">
                  <c:v>764.85300000000007</c:v>
                </c:pt>
                <c:pt idx="2781">
                  <c:v>765.024</c:v>
                </c:pt>
                <c:pt idx="2782">
                  <c:v>765.19799999999998</c:v>
                </c:pt>
                <c:pt idx="2783">
                  <c:v>765.37300000000005</c:v>
                </c:pt>
                <c:pt idx="2784">
                  <c:v>765.54099999999971</c:v>
                </c:pt>
                <c:pt idx="2785">
                  <c:v>765.70800000000008</c:v>
                </c:pt>
                <c:pt idx="2786">
                  <c:v>765.8779999999997</c:v>
                </c:pt>
                <c:pt idx="2787">
                  <c:v>766.048</c:v>
                </c:pt>
                <c:pt idx="2788">
                  <c:v>766.221</c:v>
                </c:pt>
                <c:pt idx="2789">
                  <c:v>766.39499999999998</c:v>
                </c:pt>
                <c:pt idx="2790">
                  <c:v>766.56499999999983</c:v>
                </c:pt>
                <c:pt idx="2791">
                  <c:v>766.73</c:v>
                </c:pt>
                <c:pt idx="2792">
                  <c:v>766.89100000000008</c:v>
                </c:pt>
                <c:pt idx="2793">
                  <c:v>767.05</c:v>
                </c:pt>
                <c:pt idx="2794">
                  <c:v>767.21</c:v>
                </c:pt>
                <c:pt idx="2795">
                  <c:v>767.37</c:v>
                </c:pt>
                <c:pt idx="2796">
                  <c:v>767.53099999999972</c:v>
                </c:pt>
                <c:pt idx="2797">
                  <c:v>767.69799999999998</c:v>
                </c:pt>
                <c:pt idx="2798">
                  <c:v>767.86300000000006</c:v>
                </c:pt>
                <c:pt idx="2799">
                  <c:v>768.029</c:v>
                </c:pt>
                <c:pt idx="2800">
                  <c:v>768.19399999999996</c:v>
                </c:pt>
                <c:pt idx="2801">
                  <c:v>768.35999999999979</c:v>
                </c:pt>
                <c:pt idx="2802">
                  <c:v>768.524</c:v>
                </c:pt>
                <c:pt idx="2803">
                  <c:v>768.68799999999999</c:v>
                </c:pt>
                <c:pt idx="2804">
                  <c:v>768.8499999999998</c:v>
                </c:pt>
                <c:pt idx="2805">
                  <c:v>769.01199999999972</c:v>
                </c:pt>
                <c:pt idx="2806">
                  <c:v>769.17700000000002</c:v>
                </c:pt>
                <c:pt idx="2807">
                  <c:v>769.35099999999977</c:v>
                </c:pt>
                <c:pt idx="2808">
                  <c:v>769.524</c:v>
                </c:pt>
                <c:pt idx="2809">
                  <c:v>769.69399999999996</c:v>
                </c:pt>
                <c:pt idx="2810">
                  <c:v>769.86399999999981</c:v>
                </c:pt>
                <c:pt idx="2811">
                  <c:v>770.03500000000008</c:v>
                </c:pt>
                <c:pt idx="2812">
                  <c:v>770.20900000000006</c:v>
                </c:pt>
                <c:pt idx="2813">
                  <c:v>770.38200000000006</c:v>
                </c:pt>
                <c:pt idx="2814">
                  <c:v>770.55599999999981</c:v>
                </c:pt>
                <c:pt idx="2815">
                  <c:v>770.73199999999997</c:v>
                </c:pt>
                <c:pt idx="2816">
                  <c:v>770.91000000000008</c:v>
                </c:pt>
                <c:pt idx="2817">
                  <c:v>771.08600000000001</c:v>
                </c:pt>
                <c:pt idx="2818">
                  <c:v>771.25800000000004</c:v>
                </c:pt>
                <c:pt idx="2819">
                  <c:v>771.42899999999997</c:v>
                </c:pt>
                <c:pt idx="2820">
                  <c:v>771.60300000000007</c:v>
                </c:pt>
                <c:pt idx="2821">
                  <c:v>771.77800000000002</c:v>
                </c:pt>
                <c:pt idx="2822">
                  <c:v>771.95399999999972</c:v>
                </c:pt>
                <c:pt idx="2823">
                  <c:v>772.1279999999997</c:v>
                </c:pt>
                <c:pt idx="2824">
                  <c:v>772.29500000000007</c:v>
                </c:pt>
                <c:pt idx="2825">
                  <c:v>772.46699999999976</c:v>
                </c:pt>
                <c:pt idx="2826">
                  <c:v>772.64400000000001</c:v>
                </c:pt>
                <c:pt idx="2827">
                  <c:v>772.8299999999997</c:v>
                </c:pt>
                <c:pt idx="2828">
                  <c:v>773.01400000000001</c:v>
                </c:pt>
                <c:pt idx="2829">
                  <c:v>773.19900000000007</c:v>
                </c:pt>
                <c:pt idx="2830">
                  <c:v>773.38</c:v>
                </c:pt>
                <c:pt idx="2831">
                  <c:v>773.55799999999977</c:v>
                </c:pt>
                <c:pt idx="2832">
                  <c:v>773.72900000000004</c:v>
                </c:pt>
                <c:pt idx="2833">
                  <c:v>773.899</c:v>
                </c:pt>
                <c:pt idx="2834">
                  <c:v>774.07400000000007</c:v>
                </c:pt>
                <c:pt idx="2835">
                  <c:v>774.24099999999999</c:v>
                </c:pt>
                <c:pt idx="2836">
                  <c:v>774.41100000000006</c:v>
                </c:pt>
                <c:pt idx="2837">
                  <c:v>774.57600000000002</c:v>
                </c:pt>
                <c:pt idx="2838">
                  <c:v>774.73900000000003</c:v>
                </c:pt>
                <c:pt idx="2839">
                  <c:v>774.90599999999972</c:v>
                </c:pt>
                <c:pt idx="2840">
                  <c:v>775.08100000000002</c:v>
                </c:pt>
                <c:pt idx="2841">
                  <c:v>775.25599999999997</c:v>
                </c:pt>
                <c:pt idx="2842">
                  <c:v>775.428</c:v>
                </c:pt>
                <c:pt idx="2843">
                  <c:v>775.60199999999998</c:v>
                </c:pt>
                <c:pt idx="2844">
                  <c:v>775.77800000000002</c:v>
                </c:pt>
                <c:pt idx="2845">
                  <c:v>775.95599999999979</c:v>
                </c:pt>
                <c:pt idx="2846">
                  <c:v>776.13200000000006</c:v>
                </c:pt>
                <c:pt idx="2847">
                  <c:v>776.30799999999977</c:v>
                </c:pt>
                <c:pt idx="2848">
                  <c:v>776.48500000000001</c:v>
                </c:pt>
                <c:pt idx="2849">
                  <c:v>776.66000000000008</c:v>
                </c:pt>
                <c:pt idx="2850">
                  <c:v>776.83599999999979</c:v>
                </c:pt>
                <c:pt idx="2851">
                  <c:v>777.01099999999997</c:v>
                </c:pt>
                <c:pt idx="2852">
                  <c:v>777.18600000000004</c:v>
                </c:pt>
                <c:pt idx="2853">
                  <c:v>777.36300000000006</c:v>
                </c:pt>
                <c:pt idx="2854">
                  <c:v>777.53899999999999</c:v>
                </c:pt>
                <c:pt idx="2855">
                  <c:v>777.71299999999997</c:v>
                </c:pt>
                <c:pt idx="2856">
                  <c:v>777.88699999999972</c:v>
                </c:pt>
                <c:pt idx="2857">
                  <c:v>778.05799999999977</c:v>
                </c:pt>
                <c:pt idx="2858">
                  <c:v>778.23199999999997</c:v>
                </c:pt>
                <c:pt idx="2859">
                  <c:v>778.4069999999997</c:v>
                </c:pt>
                <c:pt idx="2860">
                  <c:v>778.58100000000002</c:v>
                </c:pt>
                <c:pt idx="2861">
                  <c:v>778.74700000000007</c:v>
                </c:pt>
                <c:pt idx="2862">
                  <c:v>778.90899999999999</c:v>
                </c:pt>
                <c:pt idx="2863">
                  <c:v>779.07400000000007</c:v>
                </c:pt>
                <c:pt idx="2864">
                  <c:v>779.24199999999996</c:v>
                </c:pt>
                <c:pt idx="2865">
                  <c:v>779.40899999999999</c:v>
                </c:pt>
                <c:pt idx="2866">
                  <c:v>779.577</c:v>
                </c:pt>
                <c:pt idx="2867">
                  <c:v>779.74299999999971</c:v>
                </c:pt>
                <c:pt idx="2868">
                  <c:v>779.9069999999997</c:v>
                </c:pt>
                <c:pt idx="2869">
                  <c:v>780.06799999999976</c:v>
                </c:pt>
                <c:pt idx="2870">
                  <c:v>780.226</c:v>
                </c:pt>
                <c:pt idx="2871">
                  <c:v>780.38499999999999</c:v>
                </c:pt>
                <c:pt idx="2872">
                  <c:v>780.54199999999969</c:v>
                </c:pt>
                <c:pt idx="2873">
                  <c:v>780.702</c:v>
                </c:pt>
                <c:pt idx="2874">
                  <c:v>780.86300000000006</c:v>
                </c:pt>
                <c:pt idx="2875">
                  <c:v>781.01900000000001</c:v>
                </c:pt>
                <c:pt idx="2876">
                  <c:v>781.173</c:v>
                </c:pt>
                <c:pt idx="2877">
                  <c:v>781.32499999999982</c:v>
                </c:pt>
                <c:pt idx="2878">
                  <c:v>781.48</c:v>
                </c:pt>
                <c:pt idx="2879">
                  <c:v>781.64</c:v>
                </c:pt>
                <c:pt idx="2880">
                  <c:v>781.8009999999997</c:v>
                </c:pt>
                <c:pt idx="2881">
                  <c:v>781.95800000000008</c:v>
                </c:pt>
                <c:pt idx="2882">
                  <c:v>782.12300000000005</c:v>
                </c:pt>
                <c:pt idx="2883">
                  <c:v>782.298</c:v>
                </c:pt>
                <c:pt idx="2884">
                  <c:v>782.476</c:v>
                </c:pt>
                <c:pt idx="2885">
                  <c:v>782.65599999999972</c:v>
                </c:pt>
                <c:pt idx="2886">
                  <c:v>782.83499999999981</c:v>
                </c:pt>
                <c:pt idx="2887">
                  <c:v>783.01600000000008</c:v>
                </c:pt>
                <c:pt idx="2888">
                  <c:v>783.19299999999998</c:v>
                </c:pt>
                <c:pt idx="2889">
                  <c:v>783.375</c:v>
                </c:pt>
                <c:pt idx="2890">
                  <c:v>783.56199999999978</c:v>
                </c:pt>
                <c:pt idx="2891">
                  <c:v>783.74700000000007</c:v>
                </c:pt>
                <c:pt idx="2892">
                  <c:v>783.93099999999981</c:v>
                </c:pt>
                <c:pt idx="2893">
                  <c:v>784.11500000000001</c:v>
                </c:pt>
                <c:pt idx="2894">
                  <c:v>784.298</c:v>
                </c:pt>
                <c:pt idx="2895">
                  <c:v>784.47699999999998</c:v>
                </c:pt>
                <c:pt idx="2896">
                  <c:v>784.65499999999997</c:v>
                </c:pt>
                <c:pt idx="2897">
                  <c:v>784.83699999999976</c:v>
                </c:pt>
                <c:pt idx="2898">
                  <c:v>785.02</c:v>
                </c:pt>
                <c:pt idx="2899">
                  <c:v>785.20399999999995</c:v>
                </c:pt>
                <c:pt idx="2900">
                  <c:v>785.38900000000001</c:v>
                </c:pt>
                <c:pt idx="2901">
                  <c:v>785.57</c:v>
                </c:pt>
                <c:pt idx="2902">
                  <c:v>785.75</c:v>
                </c:pt>
                <c:pt idx="2903">
                  <c:v>785.928</c:v>
                </c:pt>
                <c:pt idx="2904">
                  <c:v>786.10599999999999</c:v>
                </c:pt>
                <c:pt idx="2905">
                  <c:v>786.28099999999995</c:v>
                </c:pt>
                <c:pt idx="2906">
                  <c:v>786.45199999999977</c:v>
                </c:pt>
                <c:pt idx="2907">
                  <c:v>786.62900000000002</c:v>
                </c:pt>
                <c:pt idx="2908">
                  <c:v>786.80699999999979</c:v>
                </c:pt>
                <c:pt idx="2909">
                  <c:v>786.98400000000004</c:v>
                </c:pt>
                <c:pt idx="2910">
                  <c:v>787.16</c:v>
                </c:pt>
                <c:pt idx="2911">
                  <c:v>787.33499999999981</c:v>
                </c:pt>
                <c:pt idx="2912">
                  <c:v>787.51300000000003</c:v>
                </c:pt>
                <c:pt idx="2913">
                  <c:v>787.69100000000003</c:v>
                </c:pt>
                <c:pt idx="2914">
                  <c:v>787.86499999999978</c:v>
                </c:pt>
                <c:pt idx="2915">
                  <c:v>788.03499999999997</c:v>
                </c:pt>
                <c:pt idx="2916">
                  <c:v>788.20399999999995</c:v>
                </c:pt>
                <c:pt idx="2917">
                  <c:v>788.375</c:v>
                </c:pt>
                <c:pt idx="2918">
                  <c:v>788.54300000000001</c:v>
                </c:pt>
                <c:pt idx="2919">
                  <c:v>788.70899999999995</c:v>
                </c:pt>
                <c:pt idx="2920">
                  <c:v>788.87400000000002</c:v>
                </c:pt>
                <c:pt idx="2921">
                  <c:v>789.03899999999999</c:v>
                </c:pt>
                <c:pt idx="2922">
                  <c:v>789.20299999999997</c:v>
                </c:pt>
                <c:pt idx="2923">
                  <c:v>789.36699999999962</c:v>
                </c:pt>
                <c:pt idx="2924">
                  <c:v>789.53199999999981</c:v>
                </c:pt>
                <c:pt idx="2925">
                  <c:v>789.70100000000002</c:v>
                </c:pt>
                <c:pt idx="2926">
                  <c:v>789.87400000000002</c:v>
                </c:pt>
                <c:pt idx="2927">
                  <c:v>790.048</c:v>
                </c:pt>
                <c:pt idx="2928">
                  <c:v>790.21500000000003</c:v>
                </c:pt>
                <c:pt idx="2929">
                  <c:v>790.38499999999999</c:v>
                </c:pt>
                <c:pt idx="2930">
                  <c:v>790.55999999999983</c:v>
                </c:pt>
                <c:pt idx="2931">
                  <c:v>790.73800000000006</c:v>
                </c:pt>
                <c:pt idx="2932">
                  <c:v>790.91199999999981</c:v>
                </c:pt>
                <c:pt idx="2933">
                  <c:v>791.08500000000004</c:v>
                </c:pt>
                <c:pt idx="2934">
                  <c:v>791.26099999999997</c:v>
                </c:pt>
                <c:pt idx="2935">
                  <c:v>791.44299999999976</c:v>
                </c:pt>
                <c:pt idx="2936">
                  <c:v>791.62400000000002</c:v>
                </c:pt>
                <c:pt idx="2937">
                  <c:v>791.803</c:v>
                </c:pt>
                <c:pt idx="2938">
                  <c:v>791.97500000000002</c:v>
                </c:pt>
                <c:pt idx="2939">
                  <c:v>792.14400000000001</c:v>
                </c:pt>
                <c:pt idx="2940">
                  <c:v>792.30999999999983</c:v>
                </c:pt>
                <c:pt idx="2941">
                  <c:v>792.47900000000004</c:v>
                </c:pt>
                <c:pt idx="2942">
                  <c:v>792.64699999999982</c:v>
                </c:pt>
                <c:pt idx="2943">
                  <c:v>792.8159999999998</c:v>
                </c:pt>
                <c:pt idx="2944">
                  <c:v>792.99300000000005</c:v>
                </c:pt>
                <c:pt idx="2945">
                  <c:v>793.17600000000004</c:v>
                </c:pt>
                <c:pt idx="2946">
                  <c:v>793.36099999999976</c:v>
                </c:pt>
                <c:pt idx="2947">
                  <c:v>793.54499999999996</c:v>
                </c:pt>
                <c:pt idx="2948">
                  <c:v>793.726</c:v>
                </c:pt>
                <c:pt idx="2949">
                  <c:v>793.899</c:v>
                </c:pt>
                <c:pt idx="2950">
                  <c:v>794.06499999999983</c:v>
                </c:pt>
                <c:pt idx="2951">
                  <c:v>794.23099999999999</c:v>
                </c:pt>
                <c:pt idx="2952">
                  <c:v>794.40199999999982</c:v>
                </c:pt>
                <c:pt idx="2953">
                  <c:v>794.57600000000002</c:v>
                </c:pt>
                <c:pt idx="2954">
                  <c:v>794.74699999999996</c:v>
                </c:pt>
                <c:pt idx="2955">
                  <c:v>794.91499999999996</c:v>
                </c:pt>
                <c:pt idx="2956">
                  <c:v>795.08199999999999</c:v>
                </c:pt>
                <c:pt idx="2957">
                  <c:v>795.24800000000005</c:v>
                </c:pt>
                <c:pt idx="2958">
                  <c:v>795.41499999999996</c:v>
                </c:pt>
                <c:pt idx="2959">
                  <c:v>795.58199999999999</c:v>
                </c:pt>
                <c:pt idx="2960">
                  <c:v>795.75099999999998</c:v>
                </c:pt>
                <c:pt idx="2961">
                  <c:v>795.923</c:v>
                </c:pt>
                <c:pt idx="2962">
                  <c:v>796.09900000000005</c:v>
                </c:pt>
                <c:pt idx="2963">
                  <c:v>796.27800000000002</c:v>
                </c:pt>
                <c:pt idx="2964">
                  <c:v>796.44999999999982</c:v>
                </c:pt>
                <c:pt idx="2965">
                  <c:v>796.62199999999996</c:v>
                </c:pt>
                <c:pt idx="2966">
                  <c:v>796.79200000000003</c:v>
                </c:pt>
                <c:pt idx="2967">
                  <c:v>796.95999999999981</c:v>
                </c:pt>
                <c:pt idx="2968">
                  <c:v>797.125</c:v>
                </c:pt>
                <c:pt idx="2969">
                  <c:v>797.28899999999999</c:v>
                </c:pt>
                <c:pt idx="2970">
                  <c:v>797.45899999999972</c:v>
                </c:pt>
                <c:pt idx="2971">
                  <c:v>797.63400000000001</c:v>
                </c:pt>
                <c:pt idx="2972">
                  <c:v>797.80899999999997</c:v>
                </c:pt>
                <c:pt idx="2973">
                  <c:v>797.98500000000001</c:v>
                </c:pt>
                <c:pt idx="2974">
                  <c:v>798.16199999999981</c:v>
                </c:pt>
                <c:pt idx="2975">
                  <c:v>798.33099999999979</c:v>
                </c:pt>
                <c:pt idx="2976">
                  <c:v>798.49599999999998</c:v>
                </c:pt>
                <c:pt idx="2977">
                  <c:v>798.66300000000001</c:v>
                </c:pt>
                <c:pt idx="2978">
                  <c:v>798.83199999999977</c:v>
                </c:pt>
                <c:pt idx="2979">
                  <c:v>799.00300000000004</c:v>
                </c:pt>
                <c:pt idx="2980">
                  <c:v>799.17899999999997</c:v>
                </c:pt>
                <c:pt idx="2981">
                  <c:v>799.35599999999977</c:v>
                </c:pt>
                <c:pt idx="2982">
                  <c:v>799.529</c:v>
                </c:pt>
                <c:pt idx="2983">
                  <c:v>799.70299999999997</c:v>
                </c:pt>
                <c:pt idx="2984">
                  <c:v>799.88</c:v>
                </c:pt>
                <c:pt idx="2985">
                  <c:v>800.06099999999981</c:v>
                </c:pt>
                <c:pt idx="2986">
                  <c:v>800.24099999999999</c:v>
                </c:pt>
                <c:pt idx="2987">
                  <c:v>800.41499999999996</c:v>
                </c:pt>
                <c:pt idx="2988">
                  <c:v>800.58699999999999</c:v>
                </c:pt>
                <c:pt idx="2989">
                  <c:v>800.75800000000004</c:v>
                </c:pt>
                <c:pt idx="2990">
                  <c:v>800.92499999999973</c:v>
                </c:pt>
                <c:pt idx="2991">
                  <c:v>801.09</c:v>
                </c:pt>
                <c:pt idx="2992">
                  <c:v>801.25699999999972</c:v>
                </c:pt>
                <c:pt idx="2993">
                  <c:v>801.423</c:v>
                </c:pt>
                <c:pt idx="2994">
                  <c:v>801.59199999999998</c:v>
                </c:pt>
                <c:pt idx="2995">
                  <c:v>801.75900000000001</c:v>
                </c:pt>
                <c:pt idx="2996">
                  <c:v>801.92899999999997</c:v>
                </c:pt>
                <c:pt idx="2997">
                  <c:v>802.096</c:v>
                </c:pt>
                <c:pt idx="2998">
                  <c:v>802.26099999999997</c:v>
                </c:pt>
                <c:pt idx="2999">
                  <c:v>802.42599999999982</c:v>
                </c:pt>
                <c:pt idx="3000">
                  <c:v>802.59100000000001</c:v>
                </c:pt>
                <c:pt idx="3001">
                  <c:v>802.76300000000003</c:v>
                </c:pt>
                <c:pt idx="3002">
                  <c:v>802.93999999999983</c:v>
                </c:pt>
                <c:pt idx="3003">
                  <c:v>803.11500000000001</c:v>
                </c:pt>
                <c:pt idx="3004">
                  <c:v>803.28800000000001</c:v>
                </c:pt>
                <c:pt idx="3005">
                  <c:v>803.46199999999976</c:v>
                </c:pt>
                <c:pt idx="3006">
                  <c:v>803.63499999999999</c:v>
                </c:pt>
                <c:pt idx="3007">
                  <c:v>803.80999999999983</c:v>
                </c:pt>
                <c:pt idx="3008">
                  <c:v>803.98699999999997</c:v>
                </c:pt>
                <c:pt idx="3009">
                  <c:v>804.15899999999999</c:v>
                </c:pt>
                <c:pt idx="3010">
                  <c:v>804.32899999999972</c:v>
                </c:pt>
                <c:pt idx="3011">
                  <c:v>804.50099999999998</c:v>
                </c:pt>
                <c:pt idx="3012">
                  <c:v>804.67399999999998</c:v>
                </c:pt>
                <c:pt idx="3013">
                  <c:v>804.85599999999977</c:v>
                </c:pt>
                <c:pt idx="3014">
                  <c:v>805.03599999999972</c:v>
                </c:pt>
                <c:pt idx="3015">
                  <c:v>805.21199999999999</c:v>
                </c:pt>
                <c:pt idx="3016">
                  <c:v>805.38800000000003</c:v>
                </c:pt>
                <c:pt idx="3017">
                  <c:v>805.56299999999976</c:v>
                </c:pt>
                <c:pt idx="3018">
                  <c:v>805.73500000000001</c:v>
                </c:pt>
                <c:pt idx="3019">
                  <c:v>805.90599999999972</c:v>
                </c:pt>
                <c:pt idx="3020">
                  <c:v>806.077</c:v>
                </c:pt>
                <c:pt idx="3021">
                  <c:v>806.24699999999996</c:v>
                </c:pt>
                <c:pt idx="3022">
                  <c:v>806.41399999999999</c:v>
                </c:pt>
                <c:pt idx="3023">
                  <c:v>806.58100000000002</c:v>
                </c:pt>
                <c:pt idx="3024">
                  <c:v>806.75099999999998</c:v>
                </c:pt>
                <c:pt idx="3025">
                  <c:v>806.92099999999982</c:v>
                </c:pt>
                <c:pt idx="3026">
                  <c:v>807.08699999999999</c:v>
                </c:pt>
                <c:pt idx="3027">
                  <c:v>807.25099999999998</c:v>
                </c:pt>
                <c:pt idx="3028">
                  <c:v>807.41800000000001</c:v>
                </c:pt>
                <c:pt idx="3029">
                  <c:v>807.58799999999997</c:v>
                </c:pt>
                <c:pt idx="3030">
                  <c:v>807.76099999999997</c:v>
                </c:pt>
                <c:pt idx="3031">
                  <c:v>807.93699999999978</c:v>
                </c:pt>
                <c:pt idx="3032">
                  <c:v>808.11500000000001</c:v>
                </c:pt>
                <c:pt idx="3033">
                  <c:v>808.29100000000005</c:v>
                </c:pt>
                <c:pt idx="3034">
                  <c:v>808.46299999999974</c:v>
                </c:pt>
                <c:pt idx="3035">
                  <c:v>808.63</c:v>
                </c:pt>
                <c:pt idx="3036">
                  <c:v>808.79499999999996</c:v>
                </c:pt>
                <c:pt idx="3037">
                  <c:v>808.9649999999998</c:v>
                </c:pt>
                <c:pt idx="3038">
                  <c:v>809.13300000000004</c:v>
                </c:pt>
                <c:pt idx="3039">
                  <c:v>809.3</c:v>
                </c:pt>
                <c:pt idx="3040">
                  <c:v>809.4649999999998</c:v>
                </c:pt>
                <c:pt idx="3041">
                  <c:v>809.63300000000004</c:v>
                </c:pt>
                <c:pt idx="3042">
                  <c:v>809.80599999999981</c:v>
                </c:pt>
                <c:pt idx="3043">
                  <c:v>809.98299999999972</c:v>
                </c:pt>
                <c:pt idx="3044">
                  <c:v>810.16300000000001</c:v>
                </c:pt>
                <c:pt idx="3045">
                  <c:v>810.34099999999978</c:v>
                </c:pt>
                <c:pt idx="3046">
                  <c:v>810.52</c:v>
                </c:pt>
                <c:pt idx="3047">
                  <c:v>810.69399999999996</c:v>
                </c:pt>
                <c:pt idx="3048">
                  <c:v>810.87099999999998</c:v>
                </c:pt>
                <c:pt idx="3049">
                  <c:v>811.04499999999996</c:v>
                </c:pt>
                <c:pt idx="3050">
                  <c:v>811.21799999999996</c:v>
                </c:pt>
                <c:pt idx="3051">
                  <c:v>811.39</c:v>
                </c:pt>
                <c:pt idx="3052">
                  <c:v>811.56699999999978</c:v>
                </c:pt>
                <c:pt idx="3053">
                  <c:v>811.74400000000003</c:v>
                </c:pt>
                <c:pt idx="3054">
                  <c:v>811.91800000000001</c:v>
                </c:pt>
                <c:pt idx="3055">
                  <c:v>812.08699999999999</c:v>
                </c:pt>
                <c:pt idx="3056">
                  <c:v>812.26</c:v>
                </c:pt>
                <c:pt idx="3057">
                  <c:v>812.43299999999977</c:v>
                </c:pt>
                <c:pt idx="3058">
                  <c:v>812.60299999999972</c:v>
                </c:pt>
                <c:pt idx="3059">
                  <c:v>812.77599999999995</c:v>
                </c:pt>
                <c:pt idx="3060">
                  <c:v>812.95199999999977</c:v>
                </c:pt>
                <c:pt idx="3061">
                  <c:v>813.12900000000002</c:v>
                </c:pt>
                <c:pt idx="3062">
                  <c:v>813.3</c:v>
                </c:pt>
                <c:pt idx="3063">
                  <c:v>813.46699999999976</c:v>
                </c:pt>
                <c:pt idx="3064">
                  <c:v>813.63699999999972</c:v>
                </c:pt>
                <c:pt idx="3065">
                  <c:v>813.80799999999977</c:v>
                </c:pt>
                <c:pt idx="3066">
                  <c:v>813.97900000000004</c:v>
                </c:pt>
                <c:pt idx="3067">
                  <c:v>814.15099999999973</c:v>
                </c:pt>
                <c:pt idx="3068">
                  <c:v>814.32499999999982</c:v>
                </c:pt>
                <c:pt idx="3069">
                  <c:v>814.49699999999996</c:v>
                </c:pt>
                <c:pt idx="3070">
                  <c:v>814.66899999999998</c:v>
                </c:pt>
                <c:pt idx="3071">
                  <c:v>814.84399999999982</c:v>
                </c:pt>
                <c:pt idx="3072">
                  <c:v>815.01400000000001</c:v>
                </c:pt>
                <c:pt idx="3073">
                  <c:v>815.18499999999995</c:v>
                </c:pt>
                <c:pt idx="3074">
                  <c:v>815.3499999999998</c:v>
                </c:pt>
                <c:pt idx="3075">
                  <c:v>815.51599999999996</c:v>
                </c:pt>
                <c:pt idx="3076">
                  <c:v>815.68399999999997</c:v>
                </c:pt>
                <c:pt idx="3077">
                  <c:v>815.85399999999981</c:v>
                </c:pt>
                <c:pt idx="3078">
                  <c:v>816.02199999999982</c:v>
                </c:pt>
                <c:pt idx="3079">
                  <c:v>816.18899999999996</c:v>
                </c:pt>
                <c:pt idx="3080">
                  <c:v>816.35599999999977</c:v>
                </c:pt>
                <c:pt idx="3081">
                  <c:v>816.52599999999973</c:v>
                </c:pt>
                <c:pt idx="3082">
                  <c:v>816.69500000000005</c:v>
                </c:pt>
                <c:pt idx="3083">
                  <c:v>816.86300000000006</c:v>
                </c:pt>
                <c:pt idx="3084">
                  <c:v>817.03399999999999</c:v>
                </c:pt>
                <c:pt idx="3085">
                  <c:v>817.20600000000002</c:v>
                </c:pt>
                <c:pt idx="3086">
                  <c:v>817.38099999999997</c:v>
                </c:pt>
                <c:pt idx="3087">
                  <c:v>817.55899999999997</c:v>
                </c:pt>
                <c:pt idx="3088">
                  <c:v>817.73400000000004</c:v>
                </c:pt>
                <c:pt idx="3089">
                  <c:v>817.90099999999973</c:v>
                </c:pt>
                <c:pt idx="3090">
                  <c:v>818.072</c:v>
                </c:pt>
                <c:pt idx="3091">
                  <c:v>818.24300000000005</c:v>
                </c:pt>
                <c:pt idx="3092">
                  <c:v>818.41499999999996</c:v>
                </c:pt>
                <c:pt idx="3093">
                  <c:v>818.58799999999997</c:v>
                </c:pt>
                <c:pt idx="3094">
                  <c:v>818.76800000000003</c:v>
                </c:pt>
                <c:pt idx="3095">
                  <c:v>818.9459999999998</c:v>
                </c:pt>
                <c:pt idx="3096">
                  <c:v>819.12400000000002</c:v>
                </c:pt>
                <c:pt idx="3097">
                  <c:v>819.30199999999979</c:v>
                </c:pt>
                <c:pt idx="3098">
                  <c:v>819.48</c:v>
                </c:pt>
                <c:pt idx="3099">
                  <c:v>819.65699999999981</c:v>
                </c:pt>
                <c:pt idx="3100">
                  <c:v>819.83099999999979</c:v>
                </c:pt>
                <c:pt idx="3101">
                  <c:v>820.00900000000001</c:v>
                </c:pt>
                <c:pt idx="3102">
                  <c:v>820.19</c:v>
                </c:pt>
                <c:pt idx="3103">
                  <c:v>820.37400000000002</c:v>
                </c:pt>
                <c:pt idx="3104">
                  <c:v>820.55499999999972</c:v>
                </c:pt>
                <c:pt idx="3105">
                  <c:v>820.74</c:v>
                </c:pt>
                <c:pt idx="3106">
                  <c:v>820.92399999999998</c:v>
                </c:pt>
                <c:pt idx="3107">
                  <c:v>821.09900000000005</c:v>
                </c:pt>
                <c:pt idx="3108">
                  <c:v>821.27300000000002</c:v>
                </c:pt>
                <c:pt idx="3109">
                  <c:v>821.45099999999979</c:v>
                </c:pt>
                <c:pt idx="3110">
                  <c:v>821.62800000000004</c:v>
                </c:pt>
                <c:pt idx="3111">
                  <c:v>821.80499999999972</c:v>
                </c:pt>
                <c:pt idx="3112">
                  <c:v>821.97900000000004</c:v>
                </c:pt>
                <c:pt idx="3113">
                  <c:v>822.15</c:v>
                </c:pt>
                <c:pt idx="3114">
                  <c:v>822.32199999999978</c:v>
                </c:pt>
                <c:pt idx="3115">
                  <c:v>822.49099999999999</c:v>
                </c:pt>
                <c:pt idx="3116">
                  <c:v>822.66300000000001</c:v>
                </c:pt>
                <c:pt idx="3117">
                  <c:v>822.83499999999981</c:v>
                </c:pt>
                <c:pt idx="3118">
                  <c:v>823.00699999999972</c:v>
                </c:pt>
                <c:pt idx="3119">
                  <c:v>823.17899999999997</c:v>
                </c:pt>
                <c:pt idx="3120">
                  <c:v>823.3499999999998</c:v>
                </c:pt>
                <c:pt idx="3121">
                  <c:v>823.52499999999998</c:v>
                </c:pt>
                <c:pt idx="3122">
                  <c:v>823.69799999999998</c:v>
                </c:pt>
                <c:pt idx="3123">
                  <c:v>823.87300000000005</c:v>
                </c:pt>
                <c:pt idx="3124">
                  <c:v>824.04899999999998</c:v>
                </c:pt>
                <c:pt idx="3125">
                  <c:v>824.221</c:v>
                </c:pt>
                <c:pt idx="3126">
                  <c:v>824.39</c:v>
                </c:pt>
                <c:pt idx="3127">
                  <c:v>824.56199999999978</c:v>
                </c:pt>
                <c:pt idx="3128">
                  <c:v>824.74199999999996</c:v>
                </c:pt>
                <c:pt idx="3129">
                  <c:v>824.92399999999998</c:v>
                </c:pt>
                <c:pt idx="3130">
                  <c:v>825.1</c:v>
                </c:pt>
                <c:pt idx="3131">
                  <c:v>825.27599999999995</c:v>
                </c:pt>
                <c:pt idx="3132">
                  <c:v>825.45199999999977</c:v>
                </c:pt>
                <c:pt idx="3133">
                  <c:v>825.62599999999998</c:v>
                </c:pt>
                <c:pt idx="3134">
                  <c:v>825.8</c:v>
                </c:pt>
                <c:pt idx="3135">
                  <c:v>825.97199999999998</c:v>
                </c:pt>
                <c:pt idx="3136">
                  <c:v>826.14400000000001</c:v>
                </c:pt>
                <c:pt idx="3137">
                  <c:v>826.31199999999978</c:v>
                </c:pt>
                <c:pt idx="3138">
                  <c:v>826.48400000000004</c:v>
                </c:pt>
                <c:pt idx="3139">
                  <c:v>826.66</c:v>
                </c:pt>
                <c:pt idx="3140">
                  <c:v>826.83199999999977</c:v>
                </c:pt>
                <c:pt idx="3141">
                  <c:v>827.00199999999973</c:v>
                </c:pt>
                <c:pt idx="3142">
                  <c:v>827.17499999999995</c:v>
                </c:pt>
                <c:pt idx="3143">
                  <c:v>827.35099999999977</c:v>
                </c:pt>
                <c:pt idx="3144">
                  <c:v>827.53</c:v>
                </c:pt>
                <c:pt idx="3145">
                  <c:v>827.70899999999995</c:v>
                </c:pt>
                <c:pt idx="3146">
                  <c:v>827.88300000000004</c:v>
                </c:pt>
                <c:pt idx="3147">
                  <c:v>828.053</c:v>
                </c:pt>
                <c:pt idx="3148">
                  <c:v>828.22299999999996</c:v>
                </c:pt>
                <c:pt idx="3149">
                  <c:v>828.39300000000003</c:v>
                </c:pt>
                <c:pt idx="3150">
                  <c:v>828.56199999999978</c:v>
                </c:pt>
                <c:pt idx="3151">
                  <c:v>828.73400000000004</c:v>
                </c:pt>
                <c:pt idx="3152">
                  <c:v>828.90300000000002</c:v>
                </c:pt>
                <c:pt idx="3153">
                  <c:v>829.07100000000003</c:v>
                </c:pt>
                <c:pt idx="3154">
                  <c:v>829.23800000000006</c:v>
                </c:pt>
                <c:pt idx="3155">
                  <c:v>829.40599999999972</c:v>
                </c:pt>
                <c:pt idx="3156">
                  <c:v>829.577</c:v>
                </c:pt>
                <c:pt idx="3157">
                  <c:v>829.74699999999996</c:v>
                </c:pt>
                <c:pt idx="3158">
                  <c:v>829.91800000000001</c:v>
                </c:pt>
                <c:pt idx="3159">
                  <c:v>830.09400000000005</c:v>
                </c:pt>
                <c:pt idx="3160">
                  <c:v>830.26699999999983</c:v>
                </c:pt>
                <c:pt idx="3161">
                  <c:v>830.43899999999996</c:v>
                </c:pt>
                <c:pt idx="3162">
                  <c:v>830.61</c:v>
                </c:pt>
                <c:pt idx="3163">
                  <c:v>830.779</c:v>
                </c:pt>
                <c:pt idx="3164">
                  <c:v>830.94499999999982</c:v>
                </c:pt>
                <c:pt idx="3165">
                  <c:v>831.11099999999999</c:v>
                </c:pt>
                <c:pt idx="3166">
                  <c:v>831.28200000000004</c:v>
                </c:pt>
                <c:pt idx="3167">
                  <c:v>831.45299999999975</c:v>
                </c:pt>
                <c:pt idx="3168">
                  <c:v>831.62599999999998</c:v>
                </c:pt>
                <c:pt idx="3169">
                  <c:v>831.80099999999982</c:v>
                </c:pt>
                <c:pt idx="3170">
                  <c:v>831.976</c:v>
                </c:pt>
                <c:pt idx="3171">
                  <c:v>832.15499999999997</c:v>
                </c:pt>
                <c:pt idx="3172">
                  <c:v>832.33699999999976</c:v>
                </c:pt>
                <c:pt idx="3173">
                  <c:v>832.51699999999983</c:v>
                </c:pt>
                <c:pt idx="3174">
                  <c:v>832.69600000000003</c:v>
                </c:pt>
                <c:pt idx="3175">
                  <c:v>832.88</c:v>
                </c:pt>
                <c:pt idx="3176">
                  <c:v>833.06199999999978</c:v>
                </c:pt>
                <c:pt idx="3177">
                  <c:v>833.23699999999997</c:v>
                </c:pt>
                <c:pt idx="3178">
                  <c:v>833.40699999999981</c:v>
                </c:pt>
                <c:pt idx="3179">
                  <c:v>833.57500000000005</c:v>
                </c:pt>
                <c:pt idx="3180">
                  <c:v>833.74599999999998</c:v>
                </c:pt>
                <c:pt idx="3181">
                  <c:v>833.91800000000001</c:v>
                </c:pt>
                <c:pt idx="3182">
                  <c:v>834.08900000000006</c:v>
                </c:pt>
                <c:pt idx="3183">
                  <c:v>834.25699999999972</c:v>
                </c:pt>
                <c:pt idx="3184">
                  <c:v>834.42599999999982</c:v>
                </c:pt>
                <c:pt idx="3185">
                  <c:v>834.59799999999996</c:v>
                </c:pt>
                <c:pt idx="3186">
                  <c:v>834.76699999999983</c:v>
                </c:pt>
                <c:pt idx="3187">
                  <c:v>834.93699999999978</c:v>
                </c:pt>
                <c:pt idx="3188">
                  <c:v>835.10500000000002</c:v>
                </c:pt>
                <c:pt idx="3189">
                  <c:v>835.27300000000002</c:v>
                </c:pt>
                <c:pt idx="3190">
                  <c:v>835.43999999999983</c:v>
                </c:pt>
                <c:pt idx="3191">
                  <c:v>835.60799999999972</c:v>
                </c:pt>
                <c:pt idx="3192">
                  <c:v>835.77599999999995</c:v>
                </c:pt>
                <c:pt idx="3193">
                  <c:v>835.94499999999982</c:v>
                </c:pt>
                <c:pt idx="3194">
                  <c:v>836.11199999999997</c:v>
                </c:pt>
                <c:pt idx="3195">
                  <c:v>836.28399999999999</c:v>
                </c:pt>
                <c:pt idx="3196">
                  <c:v>836.45399999999972</c:v>
                </c:pt>
                <c:pt idx="3197">
                  <c:v>836.625</c:v>
                </c:pt>
                <c:pt idx="3198">
                  <c:v>836.803</c:v>
                </c:pt>
                <c:pt idx="3199">
                  <c:v>836.98199999999997</c:v>
                </c:pt>
                <c:pt idx="3200">
                  <c:v>837.16599999999983</c:v>
                </c:pt>
                <c:pt idx="3201">
                  <c:v>837.3449999999998</c:v>
                </c:pt>
                <c:pt idx="3202">
                  <c:v>837.51800000000003</c:v>
                </c:pt>
                <c:pt idx="3203">
                  <c:v>837.68799999999999</c:v>
                </c:pt>
                <c:pt idx="3204">
                  <c:v>837.86199999999974</c:v>
                </c:pt>
                <c:pt idx="3205">
                  <c:v>838.03499999999997</c:v>
                </c:pt>
                <c:pt idx="3206">
                  <c:v>838.20600000000002</c:v>
                </c:pt>
                <c:pt idx="3207">
                  <c:v>838.37400000000002</c:v>
                </c:pt>
                <c:pt idx="3208">
                  <c:v>838.54099999999983</c:v>
                </c:pt>
                <c:pt idx="3209">
                  <c:v>838.70799999999997</c:v>
                </c:pt>
                <c:pt idx="3210">
                  <c:v>838.87599999999998</c:v>
                </c:pt>
                <c:pt idx="3211">
                  <c:v>839.0469999999998</c:v>
                </c:pt>
                <c:pt idx="3212">
                  <c:v>839.22299999999996</c:v>
                </c:pt>
                <c:pt idx="3213">
                  <c:v>839.399</c:v>
                </c:pt>
                <c:pt idx="3214">
                  <c:v>839.57100000000003</c:v>
                </c:pt>
                <c:pt idx="3215">
                  <c:v>839.74400000000003</c:v>
                </c:pt>
                <c:pt idx="3216">
                  <c:v>839.91399999999999</c:v>
                </c:pt>
                <c:pt idx="3217">
                  <c:v>840.08600000000001</c:v>
                </c:pt>
                <c:pt idx="3218">
                  <c:v>840.26400000000001</c:v>
                </c:pt>
                <c:pt idx="3219">
                  <c:v>840.44499999999982</c:v>
                </c:pt>
                <c:pt idx="3220">
                  <c:v>840.62199999999996</c:v>
                </c:pt>
                <c:pt idx="3221">
                  <c:v>840.79700000000003</c:v>
                </c:pt>
                <c:pt idx="3222">
                  <c:v>840.96899999999982</c:v>
                </c:pt>
                <c:pt idx="3223">
                  <c:v>841.14</c:v>
                </c:pt>
                <c:pt idx="3224">
                  <c:v>841.31099999999981</c:v>
                </c:pt>
                <c:pt idx="3225">
                  <c:v>841.48400000000004</c:v>
                </c:pt>
                <c:pt idx="3226">
                  <c:v>841.654</c:v>
                </c:pt>
                <c:pt idx="3227">
                  <c:v>841.82499999999982</c:v>
                </c:pt>
                <c:pt idx="3228">
                  <c:v>841.99099999999999</c:v>
                </c:pt>
                <c:pt idx="3229">
                  <c:v>842.16199999999981</c:v>
                </c:pt>
                <c:pt idx="3230">
                  <c:v>842.33900000000006</c:v>
                </c:pt>
                <c:pt idx="3231">
                  <c:v>842.51800000000003</c:v>
                </c:pt>
                <c:pt idx="3232">
                  <c:v>842.69200000000001</c:v>
                </c:pt>
                <c:pt idx="3233">
                  <c:v>842.86799999999971</c:v>
                </c:pt>
                <c:pt idx="3234">
                  <c:v>843.0469999999998</c:v>
                </c:pt>
                <c:pt idx="3235">
                  <c:v>843.22699999999998</c:v>
                </c:pt>
                <c:pt idx="3236">
                  <c:v>843.40699999999981</c:v>
                </c:pt>
                <c:pt idx="3237">
                  <c:v>843.58799999999997</c:v>
                </c:pt>
                <c:pt idx="3238">
                  <c:v>843.76499999999999</c:v>
                </c:pt>
                <c:pt idx="3239">
                  <c:v>843.94199999999978</c:v>
                </c:pt>
                <c:pt idx="3240">
                  <c:v>844.12</c:v>
                </c:pt>
                <c:pt idx="3241">
                  <c:v>844.29200000000003</c:v>
                </c:pt>
                <c:pt idx="3242">
                  <c:v>844.45899999999972</c:v>
                </c:pt>
                <c:pt idx="3243">
                  <c:v>844.62699999999973</c:v>
                </c:pt>
                <c:pt idx="3244">
                  <c:v>844.8</c:v>
                </c:pt>
                <c:pt idx="3245">
                  <c:v>844.97400000000005</c:v>
                </c:pt>
                <c:pt idx="3246">
                  <c:v>845.14499999999998</c:v>
                </c:pt>
                <c:pt idx="3247">
                  <c:v>845.31899999999996</c:v>
                </c:pt>
                <c:pt idx="3248">
                  <c:v>845.49699999999996</c:v>
                </c:pt>
                <c:pt idx="3249">
                  <c:v>845.673</c:v>
                </c:pt>
                <c:pt idx="3250">
                  <c:v>845.84299999999962</c:v>
                </c:pt>
                <c:pt idx="3251">
                  <c:v>846.01599999999996</c:v>
                </c:pt>
                <c:pt idx="3252">
                  <c:v>846.19100000000003</c:v>
                </c:pt>
                <c:pt idx="3253">
                  <c:v>846.36300000000006</c:v>
                </c:pt>
                <c:pt idx="3254">
                  <c:v>846.53499999999997</c:v>
                </c:pt>
                <c:pt idx="3255">
                  <c:v>846.70699999999999</c:v>
                </c:pt>
                <c:pt idx="3256">
                  <c:v>846.87800000000004</c:v>
                </c:pt>
                <c:pt idx="3257">
                  <c:v>847.048</c:v>
                </c:pt>
                <c:pt idx="3258">
                  <c:v>847.21900000000005</c:v>
                </c:pt>
                <c:pt idx="3259">
                  <c:v>847.39300000000003</c:v>
                </c:pt>
                <c:pt idx="3260">
                  <c:v>847.56199999999978</c:v>
                </c:pt>
                <c:pt idx="3261">
                  <c:v>847.73299999999972</c:v>
                </c:pt>
                <c:pt idx="3262">
                  <c:v>847.90800000000002</c:v>
                </c:pt>
                <c:pt idx="3263">
                  <c:v>848.08500000000004</c:v>
                </c:pt>
                <c:pt idx="3264">
                  <c:v>848.26300000000003</c:v>
                </c:pt>
                <c:pt idx="3265">
                  <c:v>848.44399999999996</c:v>
                </c:pt>
                <c:pt idx="3266">
                  <c:v>848.62900000000002</c:v>
                </c:pt>
                <c:pt idx="3267">
                  <c:v>848.80999999999983</c:v>
                </c:pt>
                <c:pt idx="3268">
                  <c:v>848.98900000000003</c:v>
                </c:pt>
                <c:pt idx="3269">
                  <c:v>849.16899999999998</c:v>
                </c:pt>
                <c:pt idx="3270">
                  <c:v>849.34799999999962</c:v>
                </c:pt>
                <c:pt idx="3271">
                  <c:v>849.52699999999982</c:v>
                </c:pt>
                <c:pt idx="3272">
                  <c:v>849.69500000000005</c:v>
                </c:pt>
                <c:pt idx="3273">
                  <c:v>849.86300000000006</c:v>
                </c:pt>
                <c:pt idx="3274">
                  <c:v>850.03300000000002</c:v>
                </c:pt>
                <c:pt idx="3275">
                  <c:v>850.20399999999995</c:v>
                </c:pt>
                <c:pt idx="3276">
                  <c:v>850.37400000000002</c:v>
                </c:pt>
                <c:pt idx="3277">
                  <c:v>850.5469999999998</c:v>
                </c:pt>
                <c:pt idx="3278">
                  <c:v>850.72199999999998</c:v>
                </c:pt>
                <c:pt idx="3279">
                  <c:v>850.89599999999996</c:v>
                </c:pt>
                <c:pt idx="3280">
                  <c:v>851.06799999999976</c:v>
                </c:pt>
                <c:pt idx="3281">
                  <c:v>851.24400000000003</c:v>
                </c:pt>
                <c:pt idx="3282">
                  <c:v>851.41499999999996</c:v>
                </c:pt>
                <c:pt idx="3283">
                  <c:v>851.58100000000002</c:v>
                </c:pt>
                <c:pt idx="3284">
                  <c:v>851.75300000000004</c:v>
                </c:pt>
                <c:pt idx="3285">
                  <c:v>851.928</c:v>
                </c:pt>
                <c:pt idx="3286">
                  <c:v>852.10199999999998</c:v>
                </c:pt>
                <c:pt idx="3287">
                  <c:v>852.27300000000002</c:v>
                </c:pt>
                <c:pt idx="3288">
                  <c:v>852.44499999999982</c:v>
                </c:pt>
                <c:pt idx="3289">
                  <c:v>852.62</c:v>
                </c:pt>
                <c:pt idx="3290">
                  <c:v>852.79600000000005</c:v>
                </c:pt>
                <c:pt idx="3291">
                  <c:v>852.96899999999982</c:v>
                </c:pt>
                <c:pt idx="3292">
                  <c:v>853.13800000000003</c:v>
                </c:pt>
                <c:pt idx="3293">
                  <c:v>853.30999999999983</c:v>
                </c:pt>
                <c:pt idx="3294">
                  <c:v>853.48500000000001</c:v>
                </c:pt>
                <c:pt idx="3295">
                  <c:v>853.66099999999972</c:v>
                </c:pt>
                <c:pt idx="3296">
                  <c:v>853.83499999999981</c:v>
                </c:pt>
                <c:pt idx="3297">
                  <c:v>854.00199999999973</c:v>
                </c:pt>
                <c:pt idx="3298">
                  <c:v>854.17100000000005</c:v>
                </c:pt>
                <c:pt idx="3299">
                  <c:v>854.34699999999975</c:v>
                </c:pt>
                <c:pt idx="3300">
                  <c:v>854.52199999999982</c:v>
                </c:pt>
                <c:pt idx="3301">
                  <c:v>854.69500000000005</c:v>
                </c:pt>
                <c:pt idx="3302">
                  <c:v>854.86799999999971</c:v>
                </c:pt>
                <c:pt idx="3303">
                  <c:v>855.04099999999983</c:v>
                </c:pt>
                <c:pt idx="3304">
                  <c:v>855.21199999999999</c:v>
                </c:pt>
                <c:pt idx="3305">
                  <c:v>855.38699999999972</c:v>
                </c:pt>
                <c:pt idx="3306">
                  <c:v>855.56399999999996</c:v>
                </c:pt>
                <c:pt idx="3307">
                  <c:v>855.74400000000003</c:v>
                </c:pt>
                <c:pt idx="3308">
                  <c:v>855.91899999999998</c:v>
                </c:pt>
                <c:pt idx="3309">
                  <c:v>856.09199999999998</c:v>
                </c:pt>
                <c:pt idx="3310">
                  <c:v>856.27</c:v>
                </c:pt>
                <c:pt idx="3311">
                  <c:v>856.44799999999975</c:v>
                </c:pt>
                <c:pt idx="3312">
                  <c:v>856.61500000000001</c:v>
                </c:pt>
                <c:pt idx="3313">
                  <c:v>856.78200000000004</c:v>
                </c:pt>
                <c:pt idx="3314">
                  <c:v>856.94799999999975</c:v>
                </c:pt>
                <c:pt idx="3315">
                  <c:v>857.11599999999999</c:v>
                </c:pt>
                <c:pt idx="3316">
                  <c:v>857.28800000000001</c:v>
                </c:pt>
                <c:pt idx="3317">
                  <c:v>857.45899999999972</c:v>
                </c:pt>
                <c:pt idx="3318">
                  <c:v>857.63599999999997</c:v>
                </c:pt>
                <c:pt idx="3319">
                  <c:v>857.81799999999976</c:v>
                </c:pt>
                <c:pt idx="3320">
                  <c:v>857.995</c:v>
                </c:pt>
                <c:pt idx="3321">
                  <c:v>858.16899999999998</c:v>
                </c:pt>
                <c:pt idx="3322">
                  <c:v>858.34699999999975</c:v>
                </c:pt>
                <c:pt idx="3323">
                  <c:v>858.524</c:v>
                </c:pt>
                <c:pt idx="3324">
                  <c:v>858.697</c:v>
                </c:pt>
                <c:pt idx="3325">
                  <c:v>858.86799999999971</c:v>
                </c:pt>
                <c:pt idx="3326">
                  <c:v>859.04300000000001</c:v>
                </c:pt>
                <c:pt idx="3327">
                  <c:v>859.21199999999999</c:v>
                </c:pt>
                <c:pt idx="3328">
                  <c:v>859.38400000000001</c:v>
                </c:pt>
                <c:pt idx="3329">
                  <c:v>859.55499999999972</c:v>
                </c:pt>
                <c:pt idx="3330">
                  <c:v>859.726</c:v>
                </c:pt>
                <c:pt idx="3331">
                  <c:v>859.89499999999998</c:v>
                </c:pt>
                <c:pt idx="3332">
                  <c:v>860.06199999999978</c:v>
                </c:pt>
                <c:pt idx="3333">
                  <c:v>860.23099999999999</c:v>
                </c:pt>
                <c:pt idx="3334">
                  <c:v>860.40099999999973</c:v>
                </c:pt>
                <c:pt idx="3335">
                  <c:v>860.57100000000003</c:v>
                </c:pt>
                <c:pt idx="3336">
                  <c:v>860.75</c:v>
                </c:pt>
                <c:pt idx="3337">
                  <c:v>860.93399999999997</c:v>
                </c:pt>
                <c:pt idx="3338">
                  <c:v>861.12300000000005</c:v>
                </c:pt>
                <c:pt idx="3339">
                  <c:v>861.30699999999979</c:v>
                </c:pt>
                <c:pt idx="3340">
                  <c:v>861.48500000000001</c:v>
                </c:pt>
                <c:pt idx="3341">
                  <c:v>861.65199999999982</c:v>
                </c:pt>
                <c:pt idx="3342">
                  <c:v>861.81899999999996</c:v>
                </c:pt>
                <c:pt idx="3343">
                  <c:v>861.99099999999999</c:v>
                </c:pt>
                <c:pt idx="3344">
                  <c:v>862.16499999999996</c:v>
                </c:pt>
                <c:pt idx="3345">
                  <c:v>862.34199999999976</c:v>
                </c:pt>
                <c:pt idx="3346">
                  <c:v>862.51499999999999</c:v>
                </c:pt>
                <c:pt idx="3347">
                  <c:v>862.69299999999998</c:v>
                </c:pt>
                <c:pt idx="3348">
                  <c:v>862.87400000000002</c:v>
                </c:pt>
                <c:pt idx="3349">
                  <c:v>863.05599999999981</c:v>
                </c:pt>
                <c:pt idx="3350">
                  <c:v>863.23699999999997</c:v>
                </c:pt>
                <c:pt idx="3351">
                  <c:v>863.41800000000001</c:v>
                </c:pt>
                <c:pt idx="3352">
                  <c:v>863.59900000000005</c:v>
                </c:pt>
                <c:pt idx="3353">
                  <c:v>863.77099999999996</c:v>
                </c:pt>
                <c:pt idx="3354">
                  <c:v>863.94499999999982</c:v>
                </c:pt>
                <c:pt idx="3355">
                  <c:v>864.11699999999996</c:v>
                </c:pt>
                <c:pt idx="3356">
                  <c:v>864.29399999999998</c:v>
                </c:pt>
                <c:pt idx="3357">
                  <c:v>864.47199999999998</c:v>
                </c:pt>
                <c:pt idx="3358">
                  <c:v>864.65300000000002</c:v>
                </c:pt>
                <c:pt idx="3359">
                  <c:v>864.83199999999977</c:v>
                </c:pt>
                <c:pt idx="3360">
                  <c:v>865.01199999999972</c:v>
                </c:pt>
                <c:pt idx="3361">
                  <c:v>865.19399999999996</c:v>
                </c:pt>
                <c:pt idx="3362">
                  <c:v>865.375</c:v>
                </c:pt>
                <c:pt idx="3363">
                  <c:v>865.54899999999998</c:v>
                </c:pt>
                <c:pt idx="3364">
                  <c:v>865.72500000000002</c:v>
                </c:pt>
                <c:pt idx="3365">
                  <c:v>865.899</c:v>
                </c:pt>
                <c:pt idx="3366">
                  <c:v>866.07100000000003</c:v>
                </c:pt>
                <c:pt idx="3367">
                  <c:v>866.23800000000006</c:v>
                </c:pt>
                <c:pt idx="3368">
                  <c:v>866.4</c:v>
                </c:pt>
                <c:pt idx="3369">
                  <c:v>866.55999999999983</c:v>
                </c:pt>
                <c:pt idx="3370">
                  <c:v>866.72699999999998</c:v>
                </c:pt>
                <c:pt idx="3371">
                  <c:v>866.90499999999997</c:v>
                </c:pt>
                <c:pt idx="3372">
                  <c:v>867.08799999999997</c:v>
                </c:pt>
                <c:pt idx="3373">
                  <c:v>867.26400000000001</c:v>
                </c:pt>
                <c:pt idx="3374">
                  <c:v>867.43499999999972</c:v>
                </c:pt>
                <c:pt idx="3375">
                  <c:v>867.61</c:v>
                </c:pt>
                <c:pt idx="3376">
                  <c:v>867.78499999999997</c:v>
                </c:pt>
                <c:pt idx="3377">
                  <c:v>867.95799999999974</c:v>
                </c:pt>
                <c:pt idx="3378">
                  <c:v>868.12800000000004</c:v>
                </c:pt>
                <c:pt idx="3379">
                  <c:v>868.298</c:v>
                </c:pt>
                <c:pt idx="3380">
                  <c:v>868.46899999999982</c:v>
                </c:pt>
                <c:pt idx="3381">
                  <c:v>868.63699999999972</c:v>
                </c:pt>
                <c:pt idx="3382">
                  <c:v>868.80599999999981</c:v>
                </c:pt>
                <c:pt idx="3383">
                  <c:v>868.97799999999972</c:v>
                </c:pt>
                <c:pt idx="3384">
                  <c:v>869.15199999999982</c:v>
                </c:pt>
                <c:pt idx="3385">
                  <c:v>869.32999999999981</c:v>
                </c:pt>
                <c:pt idx="3386">
                  <c:v>869.51099999999997</c:v>
                </c:pt>
                <c:pt idx="3387">
                  <c:v>869.68799999999999</c:v>
                </c:pt>
                <c:pt idx="3388">
                  <c:v>869.86599999999976</c:v>
                </c:pt>
                <c:pt idx="3389">
                  <c:v>870.04300000000001</c:v>
                </c:pt>
                <c:pt idx="3390">
                  <c:v>870.22</c:v>
                </c:pt>
                <c:pt idx="3391">
                  <c:v>870.4</c:v>
                </c:pt>
                <c:pt idx="3392">
                  <c:v>870.57799999999997</c:v>
                </c:pt>
                <c:pt idx="3393">
                  <c:v>870.76</c:v>
                </c:pt>
                <c:pt idx="3394">
                  <c:v>870.93999999999983</c:v>
                </c:pt>
                <c:pt idx="3395">
                  <c:v>871.11300000000006</c:v>
                </c:pt>
                <c:pt idx="3396">
                  <c:v>871.28099999999995</c:v>
                </c:pt>
                <c:pt idx="3397">
                  <c:v>871.45099999999979</c:v>
                </c:pt>
                <c:pt idx="3398">
                  <c:v>871.62400000000002</c:v>
                </c:pt>
                <c:pt idx="3399">
                  <c:v>871.803</c:v>
                </c:pt>
                <c:pt idx="3400">
                  <c:v>871.98099999999999</c:v>
                </c:pt>
                <c:pt idx="3401">
                  <c:v>872.16099999999972</c:v>
                </c:pt>
                <c:pt idx="3402">
                  <c:v>872.34199999999976</c:v>
                </c:pt>
                <c:pt idx="3403">
                  <c:v>872.524</c:v>
                </c:pt>
                <c:pt idx="3404">
                  <c:v>872.70100000000002</c:v>
                </c:pt>
                <c:pt idx="3405">
                  <c:v>872.87</c:v>
                </c:pt>
                <c:pt idx="3406">
                  <c:v>873.04099999999983</c:v>
                </c:pt>
                <c:pt idx="3407">
                  <c:v>873.21400000000006</c:v>
                </c:pt>
                <c:pt idx="3408">
                  <c:v>873.39199999999983</c:v>
                </c:pt>
                <c:pt idx="3409">
                  <c:v>873.572</c:v>
                </c:pt>
                <c:pt idx="3410">
                  <c:v>873.74699999999996</c:v>
                </c:pt>
                <c:pt idx="3411">
                  <c:v>873.92</c:v>
                </c:pt>
                <c:pt idx="3412">
                  <c:v>874.096</c:v>
                </c:pt>
                <c:pt idx="3413">
                  <c:v>874.274</c:v>
                </c:pt>
                <c:pt idx="3414">
                  <c:v>874.45299999999975</c:v>
                </c:pt>
                <c:pt idx="3415">
                  <c:v>874.63400000000001</c:v>
                </c:pt>
                <c:pt idx="3416">
                  <c:v>874.8159999999998</c:v>
                </c:pt>
                <c:pt idx="3417">
                  <c:v>874.99900000000002</c:v>
                </c:pt>
                <c:pt idx="3418">
                  <c:v>875.18100000000004</c:v>
                </c:pt>
                <c:pt idx="3419">
                  <c:v>875.36199999999974</c:v>
                </c:pt>
                <c:pt idx="3420">
                  <c:v>875.54</c:v>
                </c:pt>
                <c:pt idx="3421">
                  <c:v>875.71799999999996</c:v>
                </c:pt>
                <c:pt idx="3422">
                  <c:v>875.899</c:v>
                </c:pt>
                <c:pt idx="3423">
                  <c:v>876.08299999999997</c:v>
                </c:pt>
                <c:pt idx="3424">
                  <c:v>876.27099999999996</c:v>
                </c:pt>
                <c:pt idx="3425">
                  <c:v>876.45899999999972</c:v>
                </c:pt>
                <c:pt idx="3426">
                  <c:v>876.64400000000001</c:v>
                </c:pt>
                <c:pt idx="3427">
                  <c:v>876.82599999999979</c:v>
                </c:pt>
                <c:pt idx="3428">
                  <c:v>876.99800000000005</c:v>
                </c:pt>
                <c:pt idx="3429">
                  <c:v>877.17499999999995</c:v>
                </c:pt>
                <c:pt idx="3430">
                  <c:v>877.36099999999976</c:v>
                </c:pt>
                <c:pt idx="3431">
                  <c:v>877.55099999999982</c:v>
                </c:pt>
                <c:pt idx="3432">
                  <c:v>877.73900000000003</c:v>
                </c:pt>
                <c:pt idx="3433">
                  <c:v>877.923</c:v>
                </c:pt>
                <c:pt idx="3434">
                  <c:v>878.10299999999972</c:v>
                </c:pt>
                <c:pt idx="3435">
                  <c:v>878.28099999999995</c:v>
                </c:pt>
                <c:pt idx="3436">
                  <c:v>878.46099999999979</c:v>
                </c:pt>
                <c:pt idx="3437">
                  <c:v>878.64300000000003</c:v>
                </c:pt>
                <c:pt idx="3438">
                  <c:v>878.8209999999998</c:v>
                </c:pt>
                <c:pt idx="3439">
                  <c:v>879.00099999999998</c:v>
                </c:pt>
                <c:pt idx="3440">
                  <c:v>879.18399999999997</c:v>
                </c:pt>
                <c:pt idx="3441">
                  <c:v>879.36599999999976</c:v>
                </c:pt>
                <c:pt idx="3442">
                  <c:v>879.548</c:v>
                </c:pt>
                <c:pt idx="3443">
                  <c:v>879.73400000000004</c:v>
                </c:pt>
                <c:pt idx="3444">
                  <c:v>879.91800000000001</c:v>
                </c:pt>
                <c:pt idx="3445">
                  <c:v>880.10199999999998</c:v>
                </c:pt>
                <c:pt idx="3446">
                  <c:v>880.28700000000003</c:v>
                </c:pt>
                <c:pt idx="3447">
                  <c:v>880.47500000000002</c:v>
                </c:pt>
                <c:pt idx="3448">
                  <c:v>880.66399999999999</c:v>
                </c:pt>
                <c:pt idx="3449">
                  <c:v>880.85099999999977</c:v>
                </c:pt>
                <c:pt idx="3450">
                  <c:v>881.03499999999997</c:v>
                </c:pt>
                <c:pt idx="3451">
                  <c:v>881.21799999999996</c:v>
                </c:pt>
                <c:pt idx="3452">
                  <c:v>881.404</c:v>
                </c:pt>
                <c:pt idx="3453">
                  <c:v>881.59</c:v>
                </c:pt>
                <c:pt idx="3454">
                  <c:v>881.77700000000004</c:v>
                </c:pt>
                <c:pt idx="3455">
                  <c:v>881.96199999999976</c:v>
                </c:pt>
                <c:pt idx="3456">
                  <c:v>882.14800000000002</c:v>
                </c:pt>
                <c:pt idx="3457">
                  <c:v>882.33399999999972</c:v>
                </c:pt>
                <c:pt idx="3458">
                  <c:v>882.52</c:v>
                </c:pt>
                <c:pt idx="3459">
                  <c:v>882.71100000000001</c:v>
                </c:pt>
                <c:pt idx="3460">
                  <c:v>882.89699999999982</c:v>
                </c:pt>
                <c:pt idx="3461">
                  <c:v>883.08100000000002</c:v>
                </c:pt>
                <c:pt idx="3462">
                  <c:v>883.26300000000003</c:v>
                </c:pt>
                <c:pt idx="3463">
                  <c:v>883.44199999999978</c:v>
                </c:pt>
                <c:pt idx="3464">
                  <c:v>883.61900000000003</c:v>
                </c:pt>
                <c:pt idx="3465">
                  <c:v>883.80099999999982</c:v>
                </c:pt>
                <c:pt idx="3466">
                  <c:v>883.98400000000004</c:v>
                </c:pt>
                <c:pt idx="3467">
                  <c:v>884.16599999999983</c:v>
                </c:pt>
                <c:pt idx="3468">
                  <c:v>884.34399999999982</c:v>
                </c:pt>
                <c:pt idx="3469">
                  <c:v>884.51699999999983</c:v>
                </c:pt>
                <c:pt idx="3470">
                  <c:v>884.69</c:v>
                </c:pt>
                <c:pt idx="3471">
                  <c:v>884.86699999999962</c:v>
                </c:pt>
                <c:pt idx="3472">
                  <c:v>885.0469999999998</c:v>
                </c:pt>
                <c:pt idx="3473">
                  <c:v>885.22400000000005</c:v>
                </c:pt>
                <c:pt idx="3474">
                  <c:v>885.40599999999972</c:v>
                </c:pt>
                <c:pt idx="3475">
                  <c:v>885.59</c:v>
                </c:pt>
                <c:pt idx="3476">
                  <c:v>885.76900000000001</c:v>
                </c:pt>
                <c:pt idx="3477">
                  <c:v>885.94699999999978</c:v>
                </c:pt>
                <c:pt idx="3478">
                  <c:v>886.12300000000005</c:v>
                </c:pt>
                <c:pt idx="3479">
                  <c:v>886.29899999999998</c:v>
                </c:pt>
                <c:pt idx="3480">
                  <c:v>886.47500000000002</c:v>
                </c:pt>
                <c:pt idx="3481">
                  <c:v>886.649</c:v>
                </c:pt>
                <c:pt idx="3482">
                  <c:v>886.82999999999981</c:v>
                </c:pt>
                <c:pt idx="3483">
                  <c:v>887.01499999999999</c:v>
                </c:pt>
                <c:pt idx="3484">
                  <c:v>887.20500000000004</c:v>
                </c:pt>
                <c:pt idx="3485">
                  <c:v>887.38900000000001</c:v>
                </c:pt>
                <c:pt idx="3486">
                  <c:v>887.57</c:v>
                </c:pt>
                <c:pt idx="3487">
                  <c:v>887.75199999999973</c:v>
                </c:pt>
                <c:pt idx="3488">
                  <c:v>887.93999999999983</c:v>
                </c:pt>
                <c:pt idx="3489">
                  <c:v>888.12599999999998</c:v>
                </c:pt>
                <c:pt idx="3490">
                  <c:v>888.30899999999997</c:v>
                </c:pt>
                <c:pt idx="3491">
                  <c:v>888.48900000000003</c:v>
                </c:pt>
                <c:pt idx="3492">
                  <c:v>888.67399999999998</c:v>
                </c:pt>
                <c:pt idx="3493">
                  <c:v>888.85899999999981</c:v>
                </c:pt>
                <c:pt idx="3494">
                  <c:v>889.03800000000001</c:v>
                </c:pt>
                <c:pt idx="3495">
                  <c:v>889.21500000000003</c:v>
                </c:pt>
                <c:pt idx="3496">
                  <c:v>889.39099999999996</c:v>
                </c:pt>
                <c:pt idx="3497">
                  <c:v>889.57100000000003</c:v>
                </c:pt>
                <c:pt idx="3498">
                  <c:v>889.75</c:v>
                </c:pt>
                <c:pt idx="3499">
                  <c:v>889.93299999999977</c:v>
                </c:pt>
                <c:pt idx="3500">
                  <c:v>890.11599999999999</c:v>
                </c:pt>
                <c:pt idx="3501">
                  <c:v>890.29600000000005</c:v>
                </c:pt>
                <c:pt idx="3502">
                  <c:v>890.47400000000005</c:v>
                </c:pt>
                <c:pt idx="3503">
                  <c:v>890.65699999999981</c:v>
                </c:pt>
                <c:pt idx="3504">
                  <c:v>890.84699999999975</c:v>
                </c:pt>
                <c:pt idx="3505">
                  <c:v>891.03199999999981</c:v>
                </c:pt>
                <c:pt idx="3506">
                  <c:v>891.21699999999998</c:v>
                </c:pt>
                <c:pt idx="3507">
                  <c:v>891.40300000000002</c:v>
                </c:pt>
                <c:pt idx="3508">
                  <c:v>891.58699999999999</c:v>
                </c:pt>
                <c:pt idx="3509">
                  <c:v>891.76900000000001</c:v>
                </c:pt>
                <c:pt idx="3510">
                  <c:v>891.94899999999996</c:v>
                </c:pt>
                <c:pt idx="3511">
                  <c:v>892.125</c:v>
                </c:pt>
                <c:pt idx="3512">
                  <c:v>892.3</c:v>
                </c:pt>
                <c:pt idx="3513">
                  <c:v>892.47799999999972</c:v>
                </c:pt>
                <c:pt idx="3514">
                  <c:v>892.65599999999972</c:v>
                </c:pt>
                <c:pt idx="3515">
                  <c:v>892.83399999999972</c:v>
                </c:pt>
                <c:pt idx="3516">
                  <c:v>893.01400000000001</c:v>
                </c:pt>
                <c:pt idx="3517">
                  <c:v>893.19299999999998</c:v>
                </c:pt>
                <c:pt idx="3518">
                  <c:v>893.37099999999998</c:v>
                </c:pt>
                <c:pt idx="3519">
                  <c:v>893.55099999999982</c:v>
                </c:pt>
                <c:pt idx="3520">
                  <c:v>893.72900000000004</c:v>
                </c:pt>
                <c:pt idx="3521">
                  <c:v>893.90699999999981</c:v>
                </c:pt>
                <c:pt idx="3522">
                  <c:v>894.08399999999995</c:v>
                </c:pt>
                <c:pt idx="3523">
                  <c:v>894.25599999999997</c:v>
                </c:pt>
                <c:pt idx="3524">
                  <c:v>894.42899999999997</c:v>
                </c:pt>
                <c:pt idx="3525">
                  <c:v>894.60299999999972</c:v>
                </c:pt>
                <c:pt idx="3526">
                  <c:v>894.78099999999995</c:v>
                </c:pt>
                <c:pt idx="3527">
                  <c:v>894.96299999999974</c:v>
                </c:pt>
                <c:pt idx="3528">
                  <c:v>895.149</c:v>
                </c:pt>
                <c:pt idx="3529">
                  <c:v>895.33199999999977</c:v>
                </c:pt>
                <c:pt idx="3530">
                  <c:v>895.51800000000003</c:v>
                </c:pt>
                <c:pt idx="3531">
                  <c:v>895.70500000000004</c:v>
                </c:pt>
                <c:pt idx="3532">
                  <c:v>895.89</c:v>
                </c:pt>
                <c:pt idx="3533">
                  <c:v>896.07500000000005</c:v>
                </c:pt>
                <c:pt idx="3534">
                  <c:v>896.26</c:v>
                </c:pt>
                <c:pt idx="3535">
                  <c:v>896.45099999999979</c:v>
                </c:pt>
                <c:pt idx="3536">
                  <c:v>896.64199999999983</c:v>
                </c:pt>
                <c:pt idx="3537">
                  <c:v>896.82499999999982</c:v>
                </c:pt>
                <c:pt idx="3538">
                  <c:v>897.00900000000001</c:v>
                </c:pt>
                <c:pt idx="3539">
                  <c:v>897.19200000000001</c:v>
                </c:pt>
                <c:pt idx="3540">
                  <c:v>897.37300000000005</c:v>
                </c:pt>
                <c:pt idx="3541">
                  <c:v>897.553</c:v>
                </c:pt>
                <c:pt idx="3542">
                  <c:v>897.73299999999972</c:v>
                </c:pt>
                <c:pt idx="3543">
                  <c:v>897.90899999999999</c:v>
                </c:pt>
                <c:pt idx="3544">
                  <c:v>898.08600000000001</c:v>
                </c:pt>
                <c:pt idx="3545">
                  <c:v>898.26400000000001</c:v>
                </c:pt>
                <c:pt idx="3546">
                  <c:v>898.43699999999978</c:v>
                </c:pt>
                <c:pt idx="3547">
                  <c:v>898.61</c:v>
                </c:pt>
                <c:pt idx="3548">
                  <c:v>898.78499999999997</c:v>
                </c:pt>
                <c:pt idx="3549">
                  <c:v>898.95999999999981</c:v>
                </c:pt>
                <c:pt idx="3550">
                  <c:v>899.13499999999999</c:v>
                </c:pt>
                <c:pt idx="3551">
                  <c:v>899.30899999999997</c:v>
                </c:pt>
                <c:pt idx="3552">
                  <c:v>899.48299999999972</c:v>
                </c:pt>
                <c:pt idx="3553">
                  <c:v>899.65800000000002</c:v>
                </c:pt>
                <c:pt idx="3554">
                  <c:v>899.83299999999974</c:v>
                </c:pt>
                <c:pt idx="3555">
                  <c:v>900.01</c:v>
                </c:pt>
                <c:pt idx="3556">
                  <c:v>900.18799999999999</c:v>
                </c:pt>
                <c:pt idx="3557">
                  <c:v>900.36799999999971</c:v>
                </c:pt>
                <c:pt idx="3558">
                  <c:v>900.55199999999979</c:v>
                </c:pt>
                <c:pt idx="3559">
                  <c:v>900.73400000000004</c:v>
                </c:pt>
                <c:pt idx="3560">
                  <c:v>900.91800000000001</c:v>
                </c:pt>
                <c:pt idx="3561">
                  <c:v>901.09900000000005</c:v>
                </c:pt>
                <c:pt idx="3562">
                  <c:v>901.27800000000002</c:v>
                </c:pt>
                <c:pt idx="3563">
                  <c:v>901.45799999999974</c:v>
                </c:pt>
                <c:pt idx="3564">
                  <c:v>901.63300000000004</c:v>
                </c:pt>
                <c:pt idx="3565">
                  <c:v>901.80799999999977</c:v>
                </c:pt>
                <c:pt idx="3566">
                  <c:v>901.98400000000004</c:v>
                </c:pt>
                <c:pt idx="3567">
                  <c:v>902.15800000000002</c:v>
                </c:pt>
                <c:pt idx="3568">
                  <c:v>902.33599999999979</c:v>
                </c:pt>
                <c:pt idx="3569">
                  <c:v>902.51699999999983</c:v>
                </c:pt>
                <c:pt idx="3570">
                  <c:v>902.70299999999997</c:v>
                </c:pt>
                <c:pt idx="3571">
                  <c:v>902.88800000000003</c:v>
                </c:pt>
                <c:pt idx="3572">
                  <c:v>903.06799999999976</c:v>
                </c:pt>
                <c:pt idx="3573">
                  <c:v>903.24599999999998</c:v>
                </c:pt>
                <c:pt idx="3574">
                  <c:v>903.42399999999998</c:v>
                </c:pt>
                <c:pt idx="3575">
                  <c:v>903.59799999999996</c:v>
                </c:pt>
                <c:pt idx="3576">
                  <c:v>903.77200000000005</c:v>
                </c:pt>
                <c:pt idx="3577">
                  <c:v>903.94799999999975</c:v>
                </c:pt>
                <c:pt idx="3578">
                  <c:v>904.12300000000005</c:v>
                </c:pt>
                <c:pt idx="3579">
                  <c:v>904.29700000000003</c:v>
                </c:pt>
                <c:pt idx="3580">
                  <c:v>904.47199999999998</c:v>
                </c:pt>
                <c:pt idx="3581">
                  <c:v>904.64800000000002</c:v>
                </c:pt>
                <c:pt idx="3582">
                  <c:v>904.82299999999975</c:v>
                </c:pt>
                <c:pt idx="3583">
                  <c:v>904.99800000000005</c:v>
                </c:pt>
                <c:pt idx="3584">
                  <c:v>905.173</c:v>
                </c:pt>
                <c:pt idx="3585">
                  <c:v>905.35099999999977</c:v>
                </c:pt>
                <c:pt idx="3586">
                  <c:v>905.529</c:v>
                </c:pt>
                <c:pt idx="3587">
                  <c:v>905.70799999999997</c:v>
                </c:pt>
                <c:pt idx="3588">
                  <c:v>905.88699999999972</c:v>
                </c:pt>
                <c:pt idx="3589">
                  <c:v>906.07</c:v>
                </c:pt>
                <c:pt idx="3590">
                  <c:v>906.24900000000002</c:v>
                </c:pt>
                <c:pt idx="3591">
                  <c:v>906.43199999999979</c:v>
                </c:pt>
                <c:pt idx="3592">
                  <c:v>906.61</c:v>
                </c:pt>
                <c:pt idx="3593">
                  <c:v>906.78899999999999</c:v>
                </c:pt>
                <c:pt idx="3594">
                  <c:v>906.96699999999976</c:v>
                </c:pt>
                <c:pt idx="3595">
                  <c:v>907.14499999999998</c:v>
                </c:pt>
                <c:pt idx="3596">
                  <c:v>907.32599999999979</c:v>
                </c:pt>
                <c:pt idx="3597">
                  <c:v>907.50900000000001</c:v>
                </c:pt>
                <c:pt idx="3598">
                  <c:v>907.69</c:v>
                </c:pt>
                <c:pt idx="3599">
                  <c:v>907.86799999999971</c:v>
                </c:pt>
                <c:pt idx="3600">
                  <c:v>908.04499999999996</c:v>
                </c:pt>
                <c:pt idx="3601">
                  <c:v>908.226</c:v>
                </c:pt>
                <c:pt idx="3602">
                  <c:v>908.40800000000002</c:v>
                </c:pt>
                <c:pt idx="3603">
                  <c:v>908.59199999999998</c:v>
                </c:pt>
                <c:pt idx="3604">
                  <c:v>908.77599999999995</c:v>
                </c:pt>
                <c:pt idx="3605">
                  <c:v>908.95699999999977</c:v>
                </c:pt>
                <c:pt idx="3606">
                  <c:v>909.14099999999996</c:v>
                </c:pt>
                <c:pt idx="3607">
                  <c:v>909.32499999999982</c:v>
                </c:pt>
                <c:pt idx="3608">
                  <c:v>909.51</c:v>
                </c:pt>
                <c:pt idx="3609">
                  <c:v>909.69600000000003</c:v>
                </c:pt>
                <c:pt idx="3610">
                  <c:v>909.88099999999997</c:v>
                </c:pt>
                <c:pt idx="3611">
                  <c:v>910.0659999999998</c:v>
                </c:pt>
                <c:pt idx="3612">
                  <c:v>910.25099999999998</c:v>
                </c:pt>
                <c:pt idx="3613">
                  <c:v>910.43199999999979</c:v>
                </c:pt>
                <c:pt idx="3614">
                  <c:v>910.61</c:v>
                </c:pt>
                <c:pt idx="3615">
                  <c:v>910.78899999999999</c:v>
                </c:pt>
                <c:pt idx="3616">
                  <c:v>910.97199999999998</c:v>
                </c:pt>
                <c:pt idx="3617">
                  <c:v>911.15699999999981</c:v>
                </c:pt>
                <c:pt idx="3618">
                  <c:v>911.3399999999998</c:v>
                </c:pt>
                <c:pt idx="3619">
                  <c:v>911.524</c:v>
                </c:pt>
                <c:pt idx="3620">
                  <c:v>911.70500000000004</c:v>
                </c:pt>
                <c:pt idx="3621">
                  <c:v>911.88400000000001</c:v>
                </c:pt>
                <c:pt idx="3622">
                  <c:v>912.06199999999978</c:v>
                </c:pt>
                <c:pt idx="3623">
                  <c:v>912.24199999999996</c:v>
                </c:pt>
                <c:pt idx="3624">
                  <c:v>912.42499999999973</c:v>
                </c:pt>
                <c:pt idx="3625">
                  <c:v>912.60400000000004</c:v>
                </c:pt>
                <c:pt idx="3626">
                  <c:v>912.78599999999994</c:v>
                </c:pt>
                <c:pt idx="3627">
                  <c:v>912.96899999999982</c:v>
                </c:pt>
                <c:pt idx="3628">
                  <c:v>913.15300000000002</c:v>
                </c:pt>
                <c:pt idx="3629">
                  <c:v>913.33799999999974</c:v>
                </c:pt>
                <c:pt idx="3630">
                  <c:v>913.51800000000003</c:v>
                </c:pt>
                <c:pt idx="3631">
                  <c:v>913.70100000000002</c:v>
                </c:pt>
                <c:pt idx="3632">
                  <c:v>913.88599999999997</c:v>
                </c:pt>
                <c:pt idx="3633">
                  <c:v>914.06699999999978</c:v>
                </c:pt>
                <c:pt idx="3634">
                  <c:v>914.245</c:v>
                </c:pt>
                <c:pt idx="3635">
                  <c:v>914.423</c:v>
                </c:pt>
                <c:pt idx="3636">
                  <c:v>914.60199999999998</c:v>
                </c:pt>
                <c:pt idx="3637">
                  <c:v>914.78300000000002</c:v>
                </c:pt>
                <c:pt idx="3638">
                  <c:v>914.9649999999998</c:v>
                </c:pt>
                <c:pt idx="3639">
                  <c:v>915.14300000000003</c:v>
                </c:pt>
                <c:pt idx="3640">
                  <c:v>915.32199999999978</c:v>
                </c:pt>
                <c:pt idx="3641">
                  <c:v>915.50400000000002</c:v>
                </c:pt>
                <c:pt idx="3642">
                  <c:v>915.68</c:v>
                </c:pt>
                <c:pt idx="3643">
                  <c:v>915.85499999999979</c:v>
                </c:pt>
                <c:pt idx="3644">
                  <c:v>916.03399999999999</c:v>
                </c:pt>
                <c:pt idx="3645">
                  <c:v>916.21400000000006</c:v>
                </c:pt>
                <c:pt idx="3646">
                  <c:v>916.39699999999982</c:v>
                </c:pt>
                <c:pt idx="3647">
                  <c:v>916.58</c:v>
                </c:pt>
                <c:pt idx="3648">
                  <c:v>916.76499999999999</c:v>
                </c:pt>
                <c:pt idx="3649">
                  <c:v>916.95299999999975</c:v>
                </c:pt>
                <c:pt idx="3650">
                  <c:v>917.13099999999997</c:v>
                </c:pt>
                <c:pt idx="3651">
                  <c:v>917.30799999999977</c:v>
                </c:pt>
                <c:pt idx="3652">
                  <c:v>917.48199999999997</c:v>
                </c:pt>
                <c:pt idx="3653">
                  <c:v>917.65099999999973</c:v>
                </c:pt>
                <c:pt idx="3654">
                  <c:v>917.82299999999975</c:v>
                </c:pt>
                <c:pt idx="3655">
                  <c:v>918.00199999999973</c:v>
                </c:pt>
                <c:pt idx="3656">
                  <c:v>918.18600000000004</c:v>
                </c:pt>
                <c:pt idx="3657">
                  <c:v>918.3689999999998</c:v>
                </c:pt>
                <c:pt idx="3658">
                  <c:v>918.55199999999979</c:v>
                </c:pt>
                <c:pt idx="3659">
                  <c:v>918.73500000000001</c:v>
                </c:pt>
                <c:pt idx="3660">
                  <c:v>918.91599999999983</c:v>
                </c:pt>
                <c:pt idx="3661">
                  <c:v>919.101</c:v>
                </c:pt>
                <c:pt idx="3662">
                  <c:v>919.28</c:v>
                </c:pt>
                <c:pt idx="3663">
                  <c:v>919.46099999999979</c:v>
                </c:pt>
                <c:pt idx="3664">
                  <c:v>919.64199999999983</c:v>
                </c:pt>
                <c:pt idx="3665">
                  <c:v>919.82499999999982</c:v>
                </c:pt>
                <c:pt idx="3666">
                  <c:v>920.00699999999972</c:v>
                </c:pt>
                <c:pt idx="3667">
                  <c:v>920.18499999999995</c:v>
                </c:pt>
                <c:pt idx="3668">
                  <c:v>920.36399999999981</c:v>
                </c:pt>
                <c:pt idx="3669">
                  <c:v>920.54599999999982</c:v>
                </c:pt>
                <c:pt idx="3670">
                  <c:v>920.72199999999998</c:v>
                </c:pt>
                <c:pt idx="3671">
                  <c:v>920.89699999999982</c:v>
                </c:pt>
                <c:pt idx="3672">
                  <c:v>921.07100000000003</c:v>
                </c:pt>
                <c:pt idx="3673">
                  <c:v>921.245</c:v>
                </c:pt>
                <c:pt idx="3674">
                  <c:v>921.42399999999998</c:v>
                </c:pt>
                <c:pt idx="3675">
                  <c:v>921.60699999999997</c:v>
                </c:pt>
                <c:pt idx="3676">
                  <c:v>921.79</c:v>
                </c:pt>
                <c:pt idx="3677">
                  <c:v>921.97199999999998</c:v>
                </c:pt>
                <c:pt idx="3678">
                  <c:v>922.15499999999997</c:v>
                </c:pt>
                <c:pt idx="3679">
                  <c:v>922.33199999999977</c:v>
                </c:pt>
                <c:pt idx="3680">
                  <c:v>922.51</c:v>
                </c:pt>
                <c:pt idx="3681">
                  <c:v>922.69200000000001</c:v>
                </c:pt>
                <c:pt idx="3682">
                  <c:v>922.87300000000005</c:v>
                </c:pt>
                <c:pt idx="3683">
                  <c:v>923.05099999999982</c:v>
                </c:pt>
                <c:pt idx="3684">
                  <c:v>923.226</c:v>
                </c:pt>
                <c:pt idx="3685">
                  <c:v>923.404</c:v>
                </c:pt>
                <c:pt idx="3686">
                  <c:v>923.58199999999999</c:v>
                </c:pt>
                <c:pt idx="3687">
                  <c:v>923.76300000000003</c:v>
                </c:pt>
                <c:pt idx="3688">
                  <c:v>923.94899999999996</c:v>
                </c:pt>
                <c:pt idx="3689">
                  <c:v>924.13300000000004</c:v>
                </c:pt>
                <c:pt idx="3690">
                  <c:v>924.31499999999983</c:v>
                </c:pt>
                <c:pt idx="3691">
                  <c:v>924.49900000000002</c:v>
                </c:pt>
                <c:pt idx="3692">
                  <c:v>924.68200000000002</c:v>
                </c:pt>
                <c:pt idx="3693">
                  <c:v>924.86399999999981</c:v>
                </c:pt>
                <c:pt idx="3694">
                  <c:v>925.05099999999982</c:v>
                </c:pt>
                <c:pt idx="3695">
                  <c:v>925.23400000000004</c:v>
                </c:pt>
                <c:pt idx="3696">
                  <c:v>925.4169999999998</c:v>
                </c:pt>
                <c:pt idx="3697">
                  <c:v>925.6</c:v>
                </c:pt>
                <c:pt idx="3698">
                  <c:v>925.779</c:v>
                </c:pt>
                <c:pt idx="3699">
                  <c:v>925.95899999999972</c:v>
                </c:pt>
                <c:pt idx="3700">
                  <c:v>926.13900000000001</c:v>
                </c:pt>
                <c:pt idx="3701">
                  <c:v>926.31899999999996</c:v>
                </c:pt>
                <c:pt idx="3702">
                  <c:v>926.49800000000005</c:v>
                </c:pt>
                <c:pt idx="3703">
                  <c:v>926.673</c:v>
                </c:pt>
                <c:pt idx="3704">
                  <c:v>926.85199999999975</c:v>
                </c:pt>
                <c:pt idx="3705">
                  <c:v>927.029</c:v>
                </c:pt>
                <c:pt idx="3706">
                  <c:v>927.20799999999997</c:v>
                </c:pt>
                <c:pt idx="3707">
                  <c:v>927.39300000000003</c:v>
                </c:pt>
                <c:pt idx="3708">
                  <c:v>927.57600000000002</c:v>
                </c:pt>
                <c:pt idx="3709">
                  <c:v>927.75800000000004</c:v>
                </c:pt>
                <c:pt idx="3710">
                  <c:v>927.94299999999976</c:v>
                </c:pt>
                <c:pt idx="3711">
                  <c:v>928.125</c:v>
                </c:pt>
                <c:pt idx="3712">
                  <c:v>928.30399999999997</c:v>
                </c:pt>
                <c:pt idx="3713">
                  <c:v>928.48199999999997</c:v>
                </c:pt>
                <c:pt idx="3714">
                  <c:v>928.66199999999981</c:v>
                </c:pt>
                <c:pt idx="3715">
                  <c:v>928.8399999999998</c:v>
                </c:pt>
                <c:pt idx="3716">
                  <c:v>929.02</c:v>
                </c:pt>
                <c:pt idx="3717">
                  <c:v>929.20100000000002</c:v>
                </c:pt>
                <c:pt idx="3718">
                  <c:v>929.38199999999972</c:v>
                </c:pt>
                <c:pt idx="3719">
                  <c:v>929.56099999999981</c:v>
                </c:pt>
                <c:pt idx="3720">
                  <c:v>929.73900000000003</c:v>
                </c:pt>
                <c:pt idx="3721">
                  <c:v>929.91599999999983</c:v>
                </c:pt>
                <c:pt idx="3722">
                  <c:v>930.09199999999998</c:v>
                </c:pt>
                <c:pt idx="3723">
                  <c:v>930.27200000000005</c:v>
                </c:pt>
                <c:pt idx="3724">
                  <c:v>930.45799999999974</c:v>
                </c:pt>
                <c:pt idx="3725">
                  <c:v>930.64499999999998</c:v>
                </c:pt>
                <c:pt idx="3726">
                  <c:v>930.82999999999981</c:v>
                </c:pt>
                <c:pt idx="3727">
                  <c:v>931.01599999999996</c:v>
                </c:pt>
                <c:pt idx="3728">
                  <c:v>931.19899999999996</c:v>
                </c:pt>
                <c:pt idx="3729">
                  <c:v>931.37800000000004</c:v>
                </c:pt>
                <c:pt idx="3730">
                  <c:v>931.56399999999996</c:v>
                </c:pt>
                <c:pt idx="3731">
                  <c:v>931.75199999999973</c:v>
                </c:pt>
                <c:pt idx="3732">
                  <c:v>931.93299999999977</c:v>
                </c:pt>
                <c:pt idx="3733">
                  <c:v>932.11</c:v>
                </c:pt>
                <c:pt idx="3734">
                  <c:v>932.28700000000003</c:v>
                </c:pt>
                <c:pt idx="3735">
                  <c:v>932.46599999999978</c:v>
                </c:pt>
                <c:pt idx="3736">
                  <c:v>932.64099999999996</c:v>
                </c:pt>
                <c:pt idx="3737">
                  <c:v>932.81499999999983</c:v>
                </c:pt>
                <c:pt idx="3738">
                  <c:v>932.99099999999999</c:v>
                </c:pt>
                <c:pt idx="3739">
                  <c:v>933.17</c:v>
                </c:pt>
                <c:pt idx="3740">
                  <c:v>933.34899999999982</c:v>
                </c:pt>
                <c:pt idx="3741">
                  <c:v>933.53099999999972</c:v>
                </c:pt>
                <c:pt idx="3742">
                  <c:v>933.71600000000001</c:v>
                </c:pt>
                <c:pt idx="3743">
                  <c:v>933.9</c:v>
                </c:pt>
                <c:pt idx="3744">
                  <c:v>934.08299999999997</c:v>
                </c:pt>
                <c:pt idx="3745">
                  <c:v>934.26199999999972</c:v>
                </c:pt>
                <c:pt idx="3746">
                  <c:v>934.4409999999998</c:v>
                </c:pt>
                <c:pt idx="3747">
                  <c:v>934.62300000000005</c:v>
                </c:pt>
                <c:pt idx="3748">
                  <c:v>934.81199999999978</c:v>
                </c:pt>
                <c:pt idx="3749">
                  <c:v>934.995</c:v>
                </c:pt>
                <c:pt idx="3750">
                  <c:v>935.173</c:v>
                </c:pt>
                <c:pt idx="3751">
                  <c:v>935.34799999999962</c:v>
                </c:pt>
                <c:pt idx="3752">
                  <c:v>935.52699999999982</c:v>
                </c:pt>
                <c:pt idx="3753">
                  <c:v>935.70500000000004</c:v>
                </c:pt>
                <c:pt idx="3754">
                  <c:v>935.88699999999972</c:v>
                </c:pt>
                <c:pt idx="3755">
                  <c:v>936.06799999999976</c:v>
                </c:pt>
                <c:pt idx="3756">
                  <c:v>936.24699999999996</c:v>
                </c:pt>
                <c:pt idx="3757">
                  <c:v>936.42899999999997</c:v>
                </c:pt>
                <c:pt idx="3758">
                  <c:v>936.61199999999997</c:v>
                </c:pt>
                <c:pt idx="3759">
                  <c:v>936.79</c:v>
                </c:pt>
                <c:pt idx="3760">
                  <c:v>936.9649999999998</c:v>
                </c:pt>
                <c:pt idx="3761">
                  <c:v>937.14099999999996</c:v>
                </c:pt>
                <c:pt idx="3762">
                  <c:v>937.31199999999978</c:v>
                </c:pt>
                <c:pt idx="3763">
                  <c:v>937.49199999999996</c:v>
                </c:pt>
                <c:pt idx="3764">
                  <c:v>937.67899999999997</c:v>
                </c:pt>
                <c:pt idx="3765">
                  <c:v>937.86199999999974</c:v>
                </c:pt>
                <c:pt idx="3766">
                  <c:v>938.0419999999998</c:v>
                </c:pt>
                <c:pt idx="3767">
                  <c:v>938.22299999999996</c:v>
                </c:pt>
                <c:pt idx="3768">
                  <c:v>938.40300000000002</c:v>
                </c:pt>
                <c:pt idx="3769">
                  <c:v>938.58600000000001</c:v>
                </c:pt>
                <c:pt idx="3770">
                  <c:v>938.76499999999999</c:v>
                </c:pt>
                <c:pt idx="3771">
                  <c:v>938.94399999999996</c:v>
                </c:pt>
                <c:pt idx="3772">
                  <c:v>939.12099999999998</c:v>
                </c:pt>
                <c:pt idx="3773">
                  <c:v>939.29399999999998</c:v>
                </c:pt>
                <c:pt idx="3774">
                  <c:v>939.46400000000006</c:v>
                </c:pt>
                <c:pt idx="3775">
                  <c:v>939.64</c:v>
                </c:pt>
                <c:pt idx="3776">
                  <c:v>939.81999999999982</c:v>
                </c:pt>
                <c:pt idx="3777">
                  <c:v>940.00199999999973</c:v>
                </c:pt>
                <c:pt idx="3778">
                  <c:v>940.18200000000002</c:v>
                </c:pt>
                <c:pt idx="3779">
                  <c:v>940.35999999999979</c:v>
                </c:pt>
                <c:pt idx="3780">
                  <c:v>940.53699999999981</c:v>
                </c:pt>
                <c:pt idx="3781">
                  <c:v>940.71199999999999</c:v>
                </c:pt>
                <c:pt idx="3782">
                  <c:v>940.88499999999999</c:v>
                </c:pt>
                <c:pt idx="3783">
                  <c:v>941.05799999999977</c:v>
                </c:pt>
                <c:pt idx="3784">
                  <c:v>941.23</c:v>
                </c:pt>
                <c:pt idx="3785">
                  <c:v>941.4</c:v>
                </c:pt>
                <c:pt idx="3786">
                  <c:v>941.57500000000005</c:v>
                </c:pt>
                <c:pt idx="3787">
                  <c:v>941.75599999999997</c:v>
                </c:pt>
                <c:pt idx="3788">
                  <c:v>941.93499999999972</c:v>
                </c:pt>
                <c:pt idx="3789">
                  <c:v>942.10699999999997</c:v>
                </c:pt>
                <c:pt idx="3790">
                  <c:v>942.28599999999994</c:v>
                </c:pt>
                <c:pt idx="3791">
                  <c:v>942.46299999999974</c:v>
                </c:pt>
                <c:pt idx="3792">
                  <c:v>942.64</c:v>
                </c:pt>
                <c:pt idx="3793">
                  <c:v>942.81899999999996</c:v>
                </c:pt>
                <c:pt idx="3794">
                  <c:v>943.00300000000004</c:v>
                </c:pt>
                <c:pt idx="3795">
                  <c:v>943.18799999999999</c:v>
                </c:pt>
                <c:pt idx="3796">
                  <c:v>943.375</c:v>
                </c:pt>
                <c:pt idx="3797">
                  <c:v>943.56299999999976</c:v>
                </c:pt>
                <c:pt idx="3798">
                  <c:v>943.745</c:v>
                </c:pt>
                <c:pt idx="3799">
                  <c:v>943.9169999999998</c:v>
                </c:pt>
                <c:pt idx="3800">
                  <c:v>944.08900000000006</c:v>
                </c:pt>
                <c:pt idx="3801">
                  <c:v>944.26499999999999</c:v>
                </c:pt>
                <c:pt idx="3802">
                  <c:v>944.44999999999982</c:v>
                </c:pt>
                <c:pt idx="3803">
                  <c:v>944.62800000000004</c:v>
                </c:pt>
                <c:pt idx="3804">
                  <c:v>944.79899999999998</c:v>
                </c:pt>
                <c:pt idx="3805">
                  <c:v>944.96299999999974</c:v>
                </c:pt>
                <c:pt idx="3806">
                  <c:v>945.12800000000004</c:v>
                </c:pt>
                <c:pt idx="3807">
                  <c:v>945.29899999999998</c:v>
                </c:pt>
                <c:pt idx="3808">
                  <c:v>945.47</c:v>
                </c:pt>
                <c:pt idx="3809">
                  <c:v>945.63599999999997</c:v>
                </c:pt>
                <c:pt idx="3810">
                  <c:v>945.79899999999998</c:v>
                </c:pt>
                <c:pt idx="3811">
                  <c:v>945.96299999999974</c:v>
                </c:pt>
                <c:pt idx="3812">
                  <c:v>946.13199999999972</c:v>
                </c:pt>
                <c:pt idx="3813">
                  <c:v>946.30399999999997</c:v>
                </c:pt>
                <c:pt idx="3814">
                  <c:v>946.47199999999998</c:v>
                </c:pt>
                <c:pt idx="3815">
                  <c:v>946.63400000000001</c:v>
                </c:pt>
                <c:pt idx="3816">
                  <c:v>946.798</c:v>
                </c:pt>
                <c:pt idx="3817">
                  <c:v>946.96099999999979</c:v>
                </c:pt>
                <c:pt idx="3818">
                  <c:v>947.12199999999996</c:v>
                </c:pt>
                <c:pt idx="3819">
                  <c:v>947.28200000000004</c:v>
                </c:pt>
                <c:pt idx="3820">
                  <c:v>947.44299999999976</c:v>
                </c:pt>
                <c:pt idx="3821">
                  <c:v>947.60199999999998</c:v>
                </c:pt>
                <c:pt idx="3822">
                  <c:v>947.76300000000003</c:v>
                </c:pt>
                <c:pt idx="3823">
                  <c:v>947.92499999999973</c:v>
                </c:pt>
                <c:pt idx="3824">
                  <c:v>948.09100000000001</c:v>
                </c:pt>
                <c:pt idx="3825">
                  <c:v>948.26199999999972</c:v>
                </c:pt>
                <c:pt idx="3826">
                  <c:v>948.43799999999976</c:v>
                </c:pt>
                <c:pt idx="3827">
                  <c:v>948.61</c:v>
                </c:pt>
                <c:pt idx="3828">
                  <c:v>948.77499999999998</c:v>
                </c:pt>
                <c:pt idx="3829">
                  <c:v>948.94199999999978</c:v>
                </c:pt>
                <c:pt idx="3830">
                  <c:v>949.11199999999997</c:v>
                </c:pt>
                <c:pt idx="3831">
                  <c:v>949.27800000000002</c:v>
                </c:pt>
                <c:pt idx="3832">
                  <c:v>949.44299999999976</c:v>
                </c:pt>
                <c:pt idx="3833">
                  <c:v>949.60799999999972</c:v>
                </c:pt>
                <c:pt idx="3834">
                  <c:v>949.77599999999995</c:v>
                </c:pt>
                <c:pt idx="3835">
                  <c:v>949.94199999999978</c:v>
                </c:pt>
                <c:pt idx="3836">
                  <c:v>950.11099999999999</c:v>
                </c:pt>
                <c:pt idx="3837">
                  <c:v>950.28099999999995</c:v>
                </c:pt>
                <c:pt idx="3838">
                  <c:v>950.44799999999975</c:v>
                </c:pt>
                <c:pt idx="3839">
                  <c:v>950.61699999999996</c:v>
                </c:pt>
                <c:pt idx="3840">
                  <c:v>950.79100000000005</c:v>
                </c:pt>
                <c:pt idx="3841">
                  <c:v>950.96599999999978</c:v>
                </c:pt>
                <c:pt idx="3842">
                  <c:v>951.13800000000003</c:v>
                </c:pt>
                <c:pt idx="3843">
                  <c:v>951.30799999999977</c:v>
                </c:pt>
                <c:pt idx="3844">
                  <c:v>951.47900000000004</c:v>
                </c:pt>
                <c:pt idx="3845">
                  <c:v>951.65300000000002</c:v>
                </c:pt>
                <c:pt idx="3846">
                  <c:v>951.82899999999972</c:v>
                </c:pt>
                <c:pt idx="3847">
                  <c:v>952.00900000000001</c:v>
                </c:pt>
                <c:pt idx="3848">
                  <c:v>952.17600000000004</c:v>
                </c:pt>
                <c:pt idx="3849">
                  <c:v>952.34199999999976</c:v>
                </c:pt>
                <c:pt idx="3850">
                  <c:v>952.50699999999972</c:v>
                </c:pt>
                <c:pt idx="3851">
                  <c:v>952.673</c:v>
                </c:pt>
                <c:pt idx="3852">
                  <c:v>952.83799999999974</c:v>
                </c:pt>
                <c:pt idx="3853">
                  <c:v>953.00699999999972</c:v>
                </c:pt>
                <c:pt idx="3854">
                  <c:v>953.17499999999995</c:v>
                </c:pt>
                <c:pt idx="3855">
                  <c:v>953.35199999999975</c:v>
                </c:pt>
                <c:pt idx="3856">
                  <c:v>953.52599999999973</c:v>
                </c:pt>
                <c:pt idx="3857">
                  <c:v>953.69500000000005</c:v>
                </c:pt>
                <c:pt idx="3858">
                  <c:v>953.86099999999976</c:v>
                </c:pt>
                <c:pt idx="3859">
                  <c:v>954.024</c:v>
                </c:pt>
                <c:pt idx="3860">
                  <c:v>954.19200000000001</c:v>
                </c:pt>
                <c:pt idx="3861">
                  <c:v>954.36099999999976</c:v>
                </c:pt>
                <c:pt idx="3862">
                  <c:v>954.53</c:v>
                </c:pt>
                <c:pt idx="3863">
                  <c:v>954.69799999999998</c:v>
                </c:pt>
                <c:pt idx="3864">
                  <c:v>954.86300000000006</c:v>
                </c:pt>
                <c:pt idx="3865">
                  <c:v>955.02699999999982</c:v>
                </c:pt>
                <c:pt idx="3866">
                  <c:v>955.19600000000003</c:v>
                </c:pt>
                <c:pt idx="3867">
                  <c:v>955.36699999999962</c:v>
                </c:pt>
                <c:pt idx="3868">
                  <c:v>955.53899999999999</c:v>
                </c:pt>
                <c:pt idx="3869">
                  <c:v>955.70799999999997</c:v>
                </c:pt>
                <c:pt idx="3870">
                  <c:v>955.87599999999998</c:v>
                </c:pt>
                <c:pt idx="3871">
                  <c:v>956.04899999999998</c:v>
                </c:pt>
                <c:pt idx="3872">
                  <c:v>956.22500000000002</c:v>
                </c:pt>
                <c:pt idx="3873">
                  <c:v>956.4</c:v>
                </c:pt>
                <c:pt idx="3874">
                  <c:v>956.56899999999996</c:v>
                </c:pt>
                <c:pt idx="3875">
                  <c:v>956.73500000000001</c:v>
                </c:pt>
                <c:pt idx="3876">
                  <c:v>956.904</c:v>
                </c:pt>
                <c:pt idx="3877">
                  <c:v>957.07799999999997</c:v>
                </c:pt>
                <c:pt idx="3878">
                  <c:v>957.24800000000005</c:v>
                </c:pt>
                <c:pt idx="3879">
                  <c:v>957.41199999999981</c:v>
                </c:pt>
                <c:pt idx="3880">
                  <c:v>957.57399999999996</c:v>
                </c:pt>
                <c:pt idx="3881">
                  <c:v>957.74099999999999</c:v>
                </c:pt>
                <c:pt idx="3882">
                  <c:v>957.91099999999972</c:v>
                </c:pt>
                <c:pt idx="3883">
                  <c:v>958.08100000000002</c:v>
                </c:pt>
                <c:pt idx="3884">
                  <c:v>958.24599999999998</c:v>
                </c:pt>
                <c:pt idx="3885">
                  <c:v>958.41</c:v>
                </c:pt>
                <c:pt idx="3886">
                  <c:v>958.57500000000005</c:v>
                </c:pt>
                <c:pt idx="3887">
                  <c:v>958.74</c:v>
                </c:pt>
                <c:pt idx="3888">
                  <c:v>958.90599999999972</c:v>
                </c:pt>
                <c:pt idx="3889">
                  <c:v>959.07600000000002</c:v>
                </c:pt>
                <c:pt idx="3890">
                  <c:v>959.24400000000003</c:v>
                </c:pt>
                <c:pt idx="3891">
                  <c:v>959.41099999999972</c:v>
                </c:pt>
                <c:pt idx="3892">
                  <c:v>959.577</c:v>
                </c:pt>
                <c:pt idx="3893">
                  <c:v>959.74</c:v>
                </c:pt>
                <c:pt idx="3894">
                  <c:v>959.904</c:v>
                </c:pt>
                <c:pt idx="3895">
                  <c:v>960.07600000000002</c:v>
                </c:pt>
                <c:pt idx="3896">
                  <c:v>960.245</c:v>
                </c:pt>
                <c:pt idx="3897">
                  <c:v>960.41399999999999</c:v>
                </c:pt>
                <c:pt idx="3898">
                  <c:v>960.58600000000001</c:v>
                </c:pt>
                <c:pt idx="3899">
                  <c:v>960.75800000000004</c:v>
                </c:pt>
                <c:pt idx="3900">
                  <c:v>960.93099999999981</c:v>
                </c:pt>
                <c:pt idx="3901">
                  <c:v>961.10500000000002</c:v>
                </c:pt>
                <c:pt idx="3902">
                  <c:v>961.28</c:v>
                </c:pt>
                <c:pt idx="3903">
                  <c:v>961.45199999999977</c:v>
                </c:pt>
                <c:pt idx="3904">
                  <c:v>961.62300000000005</c:v>
                </c:pt>
                <c:pt idx="3905">
                  <c:v>961.79</c:v>
                </c:pt>
                <c:pt idx="3906">
                  <c:v>961.95899999999972</c:v>
                </c:pt>
                <c:pt idx="3907">
                  <c:v>962.13</c:v>
                </c:pt>
                <c:pt idx="3908">
                  <c:v>962.30199999999979</c:v>
                </c:pt>
                <c:pt idx="3909">
                  <c:v>962.476</c:v>
                </c:pt>
                <c:pt idx="3910">
                  <c:v>962.64300000000003</c:v>
                </c:pt>
                <c:pt idx="3911">
                  <c:v>962.80499999999972</c:v>
                </c:pt>
                <c:pt idx="3912">
                  <c:v>962.96400000000006</c:v>
                </c:pt>
                <c:pt idx="3913">
                  <c:v>963.12300000000005</c:v>
                </c:pt>
                <c:pt idx="3914">
                  <c:v>963.28099999999995</c:v>
                </c:pt>
                <c:pt idx="3915">
                  <c:v>963.43799999999976</c:v>
                </c:pt>
                <c:pt idx="3916">
                  <c:v>963.59699999999998</c:v>
                </c:pt>
                <c:pt idx="3917">
                  <c:v>963.76099999999997</c:v>
                </c:pt>
                <c:pt idx="3918">
                  <c:v>963.93399999999997</c:v>
                </c:pt>
                <c:pt idx="3919">
                  <c:v>964.10799999999972</c:v>
                </c:pt>
                <c:pt idx="3920">
                  <c:v>964.28</c:v>
                </c:pt>
                <c:pt idx="3921">
                  <c:v>964.45199999999977</c:v>
                </c:pt>
                <c:pt idx="3922">
                  <c:v>964.625</c:v>
                </c:pt>
                <c:pt idx="3923">
                  <c:v>964.79499999999996</c:v>
                </c:pt>
                <c:pt idx="3924">
                  <c:v>964.9649999999998</c:v>
                </c:pt>
                <c:pt idx="3925">
                  <c:v>965.13300000000004</c:v>
                </c:pt>
                <c:pt idx="3926">
                  <c:v>965.3</c:v>
                </c:pt>
                <c:pt idx="3927">
                  <c:v>965.4649999999998</c:v>
                </c:pt>
                <c:pt idx="3928">
                  <c:v>965.62900000000002</c:v>
                </c:pt>
                <c:pt idx="3929">
                  <c:v>965.79</c:v>
                </c:pt>
                <c:pt idx="3930">
                  <c:v>965.95499999999981</c:v>
                </c:pt>
                <c:pt idx="3931">
                  <c:v>966.12599999999998</c:v>
                </c:pt>
                <c:pt idx="3932">
                  <c:v>966.29899999999998</c:v>
                </c:pt>
                <c:pt idx="3933">
                  <c:v>966.471</c:v>
                </c:pt>
                <c:pt idx="3934">
                  <c:v>966.64099999999996</c:v>
                </c:pt>
                <c:pt idx="3935">
                  <c:v>966.80599999999981</c:v>
                </c:pt>
                <c:pt idx="3936">
                  <c:v>966.96899999999982</c:v>
                </c:pt>
                <c:pt idx="3937">
                  <c:v>967.13300000000004</c:v>
                </c:pt>
                <c:pt idx="3938">
                  <c:v>967.298</c:v>
                </c:pt>
                <c:pt idx="3939">
                  <c:v>967.4649999999998</c:v>
                </c:pt>
                <c:pt idx="3940">
                  <c:v>967.62699999999973</c:v>
                </c:pt>
                <c:pt idx="3941">
                  <c:v>967.79200000000003</c:v>
                </c:pt>
                <c:pt idx="3942">
                  <c:v>967.95399999999972</c:v>
                </c:pt>
                <c:pt idx="3943">
                  <c:v>968.12099999999998</c:v>
                </c:pt>
                <c:pt idx="3944">
                  <c:v>968.28599999999994</c:v>
                </c:pt>
                <c:pt idx="3945">
                  <c:v>968.45199999999977</c:v>
                </c:pt>
                <c:pt idx="3946">
                  <c:v>968.62199999999996</c:v>
                </c:pt>
                <c:pt idx="3947">
                  <c:v>968.78899999999999</c:v>
                </c:pt>
                <c:pt idx="3948">
                  <c:v>968.95399999999972</c:v>
                </c:pt>
                <c:pt idx="3949">
                  <c:v>969.12</c:v>
                </c:pt>
                <c:pt idx="3950">
                  <c:v>969.28899999999999</c:v>
                </c:pt>
                <c:pt idx="3951">
                  <c:v>969.46199999999976</c:v>
                </c:pt>
                <c:pt idx="3952">
                  <c:v>969.63400000000001</c:v>
                </c:pt>
                <c:pt idx="3953">
                  <c:v>969.80699999999979</c:v>
                </c:pt>
                <c:pt idx="3954">
                  <c:v>969.98099999999999</c:v>
                </c:pt>
                <c:pt idx="3955">
                  <c:v>970.15499999999997</c:v>
                </c:pt>
                <c:pt idx="3956">
                  <c:v>970.32899999999972</c:v>
                </c:pt>
                <c:pt idx="3957">
                  <c:v>970.50300000000004</c:v>
                </c:pt>
                <c:pt idx="3958">
                  <c:v>970.673</c:v>
                </c:pt>
                <c:pt idx="3959">
                  <c:v>970.8449999999998</c:v>
                </c:pt>
                <c:pt idx="3960">
                  <c:v>971.02</c:v>
                </c:pt>
                <c:pt idx="3961">
                  <c:v>971.19299999999998</c:v>
                </c:pt>
                <c:pt idx="3962">
                  <c:v>971.36699999999962</c:v>
                </c:pt>
                <c:pt idx="3963">
                  <c:v>971.53699999999981</c:v>
                </c:pt>
                <c:pt idx="3964">
                  <c:v>971.70600000000002</c:v>
                </c:pt>
                <c:pt idx="3965">
                  <c:v>971.875</c:v>
                </c:pt>
                <c:pt idx="3966">
                  <c:v>972.04099999999983</c:v>
                </c:pt>
                <c:pt idx="3967">
                  <c:v>972.20299999999997</c:v>
                </c:pt>
                <c:pt idx="3968">
                  <c:v>972.36799999999971</c:v>
                </c:pt>
                <c:pt idx="3969">
                  <c:v>972.53399999999999</c:v>
                </c:pt>
                <c:pt idx="3970">
                  <c:v>972.70299999999997</c:v>
                </c:pt>
                <c:pt idx="3971">
                  <c:v>972.875</c:v>
                </c:pt>
                <c:pt idx="3972">
                  <c:v>973.04300000000001</c:v>
                </c:pt>
                <c:pt idx="3973">
                  <c:v>973.20899999999995</c:v>
                </c:pt>
                <c:pt idx="3974">
                  <c:v>973.37699999999973</c:v>
                </c:pt>
                <c:pt idx="3975">
                  <c:v>973.54399999999998</c:v>
                </c:pt>
                <c:pt idx="3976">
                  <c:v>973.70899999999995</c:v>
                </c:pt>
                <c:pt idx="3977">
                  <c:v>973.875</c:v>
                </c:pt>
                <c:pt idx="3978">
                  <c:v>974.04599999999982</c:v>
                </c:pt>
                <c:pt idx="3979">
                  <c:v>974.21799999999996</c:v>
                </c:pt>
                <c:pt idx="3980">
                  <c:v>974.39300000000003</c:v>
                </c:pt>
                <c:pt idx="3981">
                  <c:v>974.56699999999978</c:v>
                </c:pt>
                <c:pt idx="3982">
                  <c:v>974.74099999999999</c:v>
                </c:pt>
                <c:pt idx="3983">
                  <c:v>974.9169999999998</c:v>
                </c:pt>
                <c:pt idx="3984">
                  <c:v>975.09400000000005</c:v>
                </c:pt>
                <c:pt idx="3985">
                  <c:v>975.27</c:v>
                </c:pt>
                <c:pt idx="3986">
                  <c:v>975.44199999999978</c:v>
                </c:pt>
                <c:pt idx="3987">
                  <c:v>975.61300000000006</c:v>
                </c:pt>
                <c:pt idx="3988">
                  <c:v>975.78099999999995</c:v>
                </c:pt>
                <c:pt idx="3989">
                  <c:v>975.94799999999975</c:v>
                </c:pt>
                <c:pt idx="3990">
                  <c:v>976.11400000000003</c:v>
                </c:pt>
                <c:pt idx="3991">
                  <c:v>976.27700000000004</c:v>
                </c:pt>
                <c:pt idx="3992">
                  <c:v>976.4409999999998</c:v>
                </c:pt>
                <c:pt idx="3993">
                  <c:v>976.60500000000002</c:v>
                </c:pt>
                <c:pt idx="3994">
                  <c:v>976.76900000000001</c:v>
                </c:pt>
                <c:pt idx="3995">
                  <c:v>976.92899999999997</c:v>
                </c:pt>
                <c:pt idx="3996">
                  <c:v>977.08799999999997</c:v>
                </c:pt>
                <c:pt idx="3997">
                  <c:v>977.24400000000003</c:v>
                </c:pt>
                <c:pt idx="3998">
                  <c:v>977.399</c:v>
                </c:pt>
                <c:pt idx="3999">
                  <c:v>977.55199999999979</c:v>
                </c:pt>
                <c:pt idx="4000">
                  <c:v>977.70500000000004</c:v>
                </c:pt>
                <c:pt idx="4001">
                  <c:v>977.86399999999981</c:v>
                </c:pt>
                <c:pt idx="4002">
                  <c:v>978.02099999999996</c:v>
                </c:pt>
                <c:pt idx="4003">
                  <c:v>978.17600000000004</c:v>
                </c:pt>
                <c:pt idx="4004">
                  <c:v>978.33299999999974</c:v>
                </c:pt>
                <c:pt idx="4005">
                  <c:v>978.495</c:v>
                </c:pt>
                <c:pt idx="4006">
                  <c:v>978.65699999999981</c:v>
                </c:pt>
                <c:pt idx="4007">
                  <c:v>978.81699999999978</c:v>
                </c:pt>
                <c:pt idx="4008">
                  <c:v>978.97299999999996</c:v>
                </c:pt>
                <c:pt idx="4009">
                  <c:v>979.13</c:v>
                </c:pt>
                <c:pt idx="4010">
                  <c:v>979.28899999999999</c:v>
                </c:pt>
                <c:pt idx="4011">
                  <c:v>979.44899999999996</c:v>
                </c:pt>
                <c:pt idx="4012">
                  <c:v>979.60400000000004</c:v>
                </c:pt>
                <c:pt idx="4013">
                  <c:v>979.75599999999997</c:v>
                </c:pt>
                <c:pt idx="4014">
                  <c:v>979.90499999999997</c:v>
                </c:pt>
                <c:pt idx="4015">
                  <c:v>980.05899999999997</c:v>
                </c:pt>
                <c:pt idx="4016">
                  <c:v>980.21600000000001</c:v>
                </c:pt>
                <c:pt idx="4017">
                  <c:v>980.38</c:v>
                </c:pt>
                <c:pt idx="4018">
                  <c:v>980.54599999999982</c:v>
                </c:pt>
                <c:pt idx="4019">
                  <c:v>980.71199999999999</c:v>
                </c:pt>
                <c:pt idx="4020">
                  <c:v>980.875</c:v>
                </c:pt>
                <c:pt idx="4021">
                  <c:v>981.03499999999997</c:v>
                </c:pt>
                <c:pt idx="4022">
                  <c:v>981.18200000000002</c:v>
                </c:pt>
                <c:pt idx="4023">
                  <c:v>981.32999999999981</c:v>
                </c:pt>
                <c:pt idx="4024">
                  <c:v>981.48</c:v>
                </c:pt>
                <c:pt idx="4025">
                  <c:v>981.63199999999972</c:v>
                </c:pt>
                <c:pt idx="4026">
                  <c:v>981.78499999999997</c:v>
                </c:pt>
                <c:pt idx="4027">
                  <c:v>981.93999999999983</c:v>
                </c:pt>
                <c:pt idx="4028">
                  <c:v>982.09500000000003</c:v>
                </c:pt>
                <c:pt idx="4029">
                  <c:v>982.24900000000002</c:v>
                </c:pt>
                <c:pt idx="4030">
                  <c:v>982.404</c:v>
                </c:pt>
                <c:pt idx="4031">
                  <c:v>982.55899999999997</c:v>
                </c:pt>
                <c:pt idx="4032">
                  <c:v>982.71299999999997</c:v>
                </c:pt>
                <c:pt idx="4033">
                  <c:v>982.8689999999998</c:v>
                </c:pt>
                <c:pt idx="4034">
                  <c:v>983.02800000000002</c:v>
                </c:pt>
                <c:pt idx="4035">
                  <c:v>983.18399999999997</c:v>
                </c:pt>
                <c:pt idx="4036">
                  <c:v>983.33900000000006</c:v>
                </c:pt>
                <c:pt idx="4037">
                  <c:v>983.49300000000005</c:v>
                </c:pt>
                <c:pt idx="4038">
                  <c:v>983.64599999999996</c:v>
                </c:pt>
                <c:pt idx="4039">
                  <c:v>983.79899999999998</c:v>
                </c:pt>
                <c:pt idx="4040">
                  <c:v>983.95099999999979</c:v>
                </c:pt>
                <c:pt idx="4041">
                  <c:v>984.10699999999997</c:v>
                </c:pt>
                <c:pt idx="4042">
                  <c:v>984.26499999999999</c:v>
                </c:pt>
                <c:pt idx="4043">
                  <c:v>984.42499999999973</c:v>
                </c:pt>
                <c:pt idx="4044">
                  <c:v>984.58299999999997</c:v>
                </c:pt>
                <c:pt idx="4045">
                  <c:v>984.73800000000006</c:v>
                </c:pt>
                <c:pt idx="4046">
                  <c:v>984.89099999999996</c:v>
                </c:pt>
                <c:pt idx="4047">
                  <c:v>985.04300000000001</c:v>
                </c:pt>
                <c:pt idx="4048">
                  <c:v>985.19799999999998</c:v>
                </c:pt>
                <c:pt idx="4049">
                  <c:v>985.35399999999981</c:v>
                </c:pt>
                <c:pt idx="4050">
                  <c:v>985.50900000000001</c:v>
                </c:pt>
                <c:pt idx="4051">
                  <c:v>985.66399999999999</c:v>
                </c:pt>
                <c:pt idx="4052">
                  <c:v>985.81699999999978</c:v>
                </c:pt>
                <c:pt idx="4053">
                  <c:v>985.97</c:v>
                </c:pt>
                <c:pt idx="4054">
                  <c:v>986.12300000000005</c:v>
                </c:pt>
                <c:pt idx="4055">
                  <c:v>986.28099999999995</c:v>
                </c:pt>
                <c:pt idx="4056">
                  <c:v>986.4409999999998</c:v>
                </c:pt>
                <c:pt idx="4057">
                  <c:v>986.601</c:v>
                </c:pt>
                <c:pt idx="4058">
                  <c:v>986.76</c:v>
                </c:pt>
                <c:pt idx="4059">
                  <c:v>986.91800000000001</c:v>
                </c:pt>
                <c:pt idx="4060">
                  <c:v>987.08100000000002</c:v>
                </c:pt>
                <c:pt idx="4061">
                  <c:v>987.24400000000003</c:v>
                </c:pt>
                <c:pt idx="4062">
                  <c:v>987.40699999999981</c:v>
                </c:pt>
                <c:pt idx="4063">
                  <c:v>987.56499999999983</c:v>
                </c:pt>
                <c:pt idx="4064">
                  <c:v>987.721</c:v>
                </c:pt>
                <c:pt idx="4065">
                  <c:v>987.87699999999973</c:v>
                </c:pt>
                <c:pt idx="4066">
                  <c:v>988.03800000000001</c:v>
                </c:pt>
                <c:pt idx="4067">
                  <c:v>988.20299999999997</c:v>
                </c:pt>
                <c:pt idx="4068">
                  <c:v>988.36799999999971</c:v>
                </c:pt>
                <c:pt idx="4069">
                  <c:v>988.52800000000002</c:v>
                </c:pt>
                <c:pt idx="4070">
                  <c:v>988.68799999999999</c:v>
                </c:pt>
                <c:pt idx="4071">
                  <c:v>988.85099999999977</c:v>
                </c:pt>
                <c:pt idx="4072">
                  <c:v>989.01400000000001</c:v>
                </c:pt>
                <c:pt idx="4073">
                  <c:v>989.17499999999995</c:v>
                </c:pt>
                <c:pt idx="4074">
                  <c:v>989.33399999999972</c:v>
                </c:pt>
                <c:pt idx="4075">
                  <c:v>989.49099999999999</c:v>
                </c:pt>
                <c:pt idx="4076">
                  <c:v>989.649</c:v>
                </c:pt>
                <c:pt idx="4077">
                  <c:v>989.80799999999977</c:v>
                </c:pt>
                <c:pt idx="4078">
                  <c:v>989.96699999999976</c:v>
                </c:pt>
                <c:pt idx="4079">
                  <c:v>990.12699999999973</c:v>
                </c:pt>
                <c:pt idx="4080">
                  <c:v>990.28399999999999</c:v>
                </c:pt>
                <c:pt idx="4081">
                  <c:v>990.44199999999978</c:v>
                </c:pt>
                <c:pt idx="4082">
                  <c:v>990.601</c:v>
                </c:pt>
                <c:pt idx="4083">
                  <c:v>990.75699999999972</c:v>
                </c:pt>
                <c:pt idx="4084">
                  <c:v>990.91</c:v>
                </c:pt>
                <c:pt idx="4085">
                  <c:v>991.0659999999998</c:v>
                </c:pt>
                <c:pt idx="4086">
                  <c:v>991.22299999999996</c:v>
                </c:pt>
                <c:pt idx="4087">
                  <c:v>991.38800000000003</c:v>
                </c:pt>
                <c:pt idx="4088">
                  <c:v>991.55499999999972</c:v>
                </c:pt>
                <c:pt idx="4089">
                  <c:v>991.726</c:v>
                </c:pt>
                <c:pt idx="4090">
                  <c:v>991.9</c:v>
                </c:pt>
                <c:pt idx="4091">
                  <c:v>992.07399999999996</c:v>
                </c:pt>
                <c:pt idx="4092">
                  <c:v>992.25</c:v>
                </c:pt>
                <c:pt idx="4093">
                  <c:v>992.42599999999982</c:v>
                </c:pt>
                <c:pt idx="4094">
                  <c:v>992.60699999999997</c:v>
                </c:pt>
                <c:pt idx="4095">
                  <c:v>992.78499999999997</c:v>
                </c:pt>
                <c:pt idx="4096">
                  <c:v>992.9649999999998</c:v>
                </c:pt>
                <c:pt idx="4097">
                  <c:v>993.14199999999983</c:v>
                </c:pt>
                <c:pt idx="4098">
                  <c:v>993.31699999999978</c:v>
                </c:pt>
                <c:pt idx="4099">
                  <c:v>993.49199999999996</c:v>
                </c:pt>
                <c:pt idx="4100">
                  <c:v>993.66800000000001</c:v>
                </c:pt>
                <c:pt idx="4101">
                  <c:v>993.84099999999978</c:v>
                </c:pt>
                <c:pt idx="4102">
                  <c:v>994.01599999999996</c:v>
                </c:pt>
                <c:pt idx="4103">
                  <c:v>994.19500000000005</c:v>
                </c:pt>
                <c:pt idx="4104">
                  <c:v>994.37800000000004</c:v>
                </c:pt>
                <c:pt idx="4105">
                  <c:v>994.55999999999983</c:v>
                </c:pt>
                <c:pt idx="4106">
                  <c:v>994.74199999999996</c:v>
                </c:pt>
                <c:pt idx="4107">
                  <c:v>994.92</c:v>
                </c:pt>
                <c:pt idx="4108">
                  <c:v>995.101</c:v>
                </c:pt>
                <c:pt idx="4109">
                  <c:v>995.279</c:v>
                </c:pt>
                <c:pt idx="4110">
                  <c:v>995.45399999999972</c:v>
                </c:pt>
                <c:pt idx="4111">
                  <c:v>995.62699999999973</c:v>
                </c:pt>
                <c:pt idx="4112">
                  <c:v>995.798</c:v>
                </c:pt>
                <c:pt idx="4113">
                  <c:v>995.971</c:v>
                </c:pt>
                <c:pt idx="4114">
                  <c:v>996.14800000000002</c:v>
                </c:pt>
                <c:pt idx="4115">
                  <c:v>996.32199999999978</c:v>
                </c:pt>
                <c:pt idx="4116">
                  <c:v>996.50300000000004</c:v>
                </c:pt>
                <c:pt idx="4117">
                  <c:v>996.68499999999995</c:v>
                </c:pt>
                <c:pt idx="4118">
                  <c:v>996.86599999999976</c:v>
                </c:pt>
                <c:pt idx="4119">
                  <c:v>997.05</c:v>
                </c:pt>
                <c:pt idx="4120">
                  <c:v>997.23099999999999</c:v>
                </c:pt>
                <c:pt idx="4121">
                  <c:v>997.41599999999983</c:v>
                </c:pt>
                <c:pt idx="4122">
                  <c:v>997.59799999999996</c:v>
                </c:pt>
                <c:pt idx="4123">
                  <c:v>997.78300000000002</c:v>
                </c:pt>
                <c:pt idx="4124">
                  <c:v>997.96699999999976</c:v>
                </c:pt>
                <c:pt idx="4125">
                  <c:v>998.14499999999998</c:v>
                </c:pt>
                <c:pt idx="4126">
                  <c:v>998.32199999999978</c:v>
                </c:pt>
                <c:pt idx="4127">
                  <c:v>998.50099999999998</c:v>
                </c:pt>
                <c:pt idx="4128">
                  <c:v>998.68</c:v>
                </c:pt>
                <c:pt idx="4129">
                  <c:v>998.86499999999978</c:v>
                </c:pt>
                <c:pt idx="4130">
                  <c:v>999.05</c:v>
                </c:pt>
                <c:pt idx="4131">
                  <c:v>999.23400000000004</c:v>
                </c:pt>
                <c:pt idx="4132">
                  <c:v>999.41599999999983</c:v>
                </c:pt>
                <c:pt idx="4133">
                  <c:v>999.59199999999998</c:v>
                </c:pt>
                <c:pt idx="4134">
                  <c:v>999.76900000000001</c:v>
                </c:pt>
                <c:pt idx="4135">
                  <c:v>999.94799999999975</c:v>
                </c:pt>
                <c:pt idx="4136">
                  <c:v>1000.127</c:v>
                </c:pt>
                <c:pt idx="4137">
                  <c:v>1000.3049999999999</c:v>
                </c:pt>
                <c:pt idx="4138">
                  <c:v>1000.48</c:v>
                </c:pt>
                <c:pt idx="4139">
                  <c:v>1000.659</c:v>
                </c:pt>
                <c:pt idx="4140">
                  <c:v>1000.837</c:v>
                </c:pt>
                <c:pt idx="4141">
                  <c:v>1001.018</c:v>
                </c:pt>
                <c:pt idx="4142">
                  <c:v>1001.202</c:v>
                </c:pt>
                <c:pt idx="4143">
                  <c:v>1001.385</c:v>
                </c:pt>
                <c:pt idx="4144">
                  <c:v>1001.562</c:v>
                </c:pt>
                <c:pt idx="4145">
                  <c:v>1001.741</c:v>
                </c:pt>
                <c:pt idx="4146">
                  <c:v>1001.921</c:v>
                </c:pt>
                <c:pt idx="4147">
                  <c:v>1002.102</c:v>
                </c:pt>
                <c:pt idx="4148">
                  <c:v>1002.283</c:v>
                </c:pt>
                <c:pt idx="4149">
                  <c:v>1002.465</c:v>
                </c:pt>
                <c:pt idx="4150">
                  <c:v>1002.646</c:v>
                </c:pt>
                <c:pt idx="4151">
                  <c:v>1002.826</c:v>
                </c:pt>
                <c:pt idx="4152">
                  <c:v>1003.001</c:v>
                </c:pt>
                <c:pt idx="4153">
                  <c:v>1003.175</c:v>
                </c:pt>
                <c:pt idx="4154">
                  <c:v>1003.347</c:v>
                </c:pt>
                <c:pt idx="4155">
                  <c:v>1003.5170000000001</c:v>
                </c:pt>
                <c:pt idx="4156">
                  <c:v>1003.689</c:v>
                </c:pt>
                <c:pt idx="4157">
                  <c:v>1003.86</c:v>
                </c:pt>
                <c:pt idx="4158">
                  <c:v>1004.034</c:v>
                </c:pt>
                <c:pt idx="4159">
                  <c:v>1004.211</c:v>
                </c:pt>
                <c:pt idx="4160">
                  <c:v>1004.384</c:v>
                </c:pt>
                <c:pt idx="4161">
                  <c:v>1004.558</c:v>
                </c:pt>
                <c:pt idx="4162">
                  <c:v>1004.732</c:v>
                </c:pt>
                <c:pt idx="4163">
                  <c:v>1004.909</c:v>
                </c:pt>
                <c:pt idx="4164">
                  <c:v>1005.087</c:v>
                </c:pt>
                <c:pt idx="4165">
                  <c:v>1005.263</c:v>
                </c:pt>
                <c:pt idx="4166">
                  <c:v>1005.44</c:v>
                </c:pt>
                <c:pt idx="4167">
                  <c:v>1005.619</c:v>
                </c:pt>
                <c:pt idx="4168">
                  <c:v>1005.795</c:v>
                </c:pt>
                <c:pt idx="4169">
                  <c:v>1005.9829999999999</c:v>
                </c:pt>
                <c:pt idx="4170">
                  <c:v>1006.202</c:v>
                </c:pt>
                <c:pt idx="4171">
                  <c:v>1006.422</c:v>
                </c:pt>
                <c:pt idx="4172">
                  <c:v>1006.6319999999999</c:v>
                </c:pt>
                <c:pt idx="4173">
                  <c:v>1006.835</c:v>
                </c:pt>
                <c:pt idx="4174">
                  <c:v>1007.033</c:v>
                </c:pt>
                <c:pt idx="4175">
                  <c:v>1007.229</c:v>
                </c:pt>
                <c:pt idx="4176">
                  <c:v>1007.425</c:v>
                </c:pt>
                <c:pt idx="4177">
                  <c:v>1007.617</c:v>
                </c:pt>
                <c:pt idx="4178">
                  <c:v>1007.803</c:v>
                </c:pt>
                <c:pt idx="4179">
                  <c:v>1007.987</c:v>
                </c:pt>
                <c:pt idx="4180">
                  <c:v>1008.174</c:v>
                </c:pt>
                <c:pt idx="4181">
                  <c:v>1008.361</c:v>
                </c:pt>
                <c:pt idx="4182">
                  <c:v>1008.55</c:v>
                </c:pt>
                <c:pt idx="4183">
                  <c:v>1008.7380000000001</c:v>
                </c:pt>
                <c:pt idx="4184">
                  <c:v>1008.924</c:v>
                </c:pt>
                <c:pt idx="4185">
                  <c:v>1009.109</c:v>
                </c:pt>
                <c:pt idx="4186">
                  <c:v>1009.294</c:v>
                </c:pt>
                <c:pt idx="4187">
                  <c:v>1009.477</c:v>
                </c:pt>
                <c:pt idx="4188">
                  <c:v>1009.658</c:v>
                </c:pt>
                <c:pt idx="4189">
                  <c:v>1009.842</c:v>
                </c:pt>
                <c:pt idx="4190">
                  <c:v>1010.028</c:v>
                </c:pt>
                <c:pt idx="4191">
                  <c:v>1010.213</c:v>
                </c:pt>
                <c:pt idx="4192">
                  <c:v>1010.396</c:v>
                </c:pt>
                <c:pt idx="4193">
                  <c:v>1010.582</c:v>
                </c:pt>
                <c:pt idx="4194">
                  <c:v>1010.771</c:v>
                </c:pt>
                <c:pt idx="4195">
                  <c:v>1010.96</c:v>
                </c:pt>
                <c:pt idx="4196">
                  <c:v>1011.158</c:v>
                </c:pt>
                <c:pt idx="4197">
                  <c:v>1011.355</c:v>
                </c:pt>
                <c:pt idx="4198">
                  <c:v>1011.549</c:v>
                </c:pt>
                <c:pt idx="4199">
                  <c:v>1011.739</c:v>
                </c:pt>
                <c:pt idx="4200">
                  <c:v>1011.923</c:v>
                </c:pt>
                <c:pt idx="4201">
                  <c:v>1012.106</c:v>
                </c:pt>
                <c:pt idx="4202">
                  <c:v>1012.288</c:v>
                </c:pt>
                <c:pt idx="4203">
                  <c:v>1012.468</c:v>
                </c:pt>
                <c:pt idx="4204">
                  <c:v>1012.649</c:v>
                </c:pt>
                <c:pt idx="4205">
                  <c:v>1012.836</c:v>
                </c:pt>
                <c:pt idx="4206">
                  <c:v>1013.025</c:v>
                </c:pt>
                <c:pt idx="4207">
                  <c:v>1013.217</c:v>
                </c:pt>
                <c:pt idx="4208">
                  <c:v>1013.408</c:v>
                </c:pt>
                <c:pt idx="4209">
                  <c:v>1013.598</c:v>
                </c:pt>
                <c:pt idx="4210">
                  <c:v>1013.79</c:v>
                </c:pt>
                <c:pt idx="4211">
                  <c:v>1013.987</c:v>
                </c:pt>
                <c:pt idx="4212">
                  <c:v>1014.183</c:v>
                </c:pt>
                <c:pt idx="4213">
                  <c:v>1014.377</c:v>
                </c:pt>
                <c:pt idx="4214">
                  <c:v>1014.574</c:v>
                </c:pt>
                <c:pt idx="4215">
                  <c:v>1014.771</c:v>
                </c:pt>
                <c:pt idx="4216">
                  <c:v>1014.9640000000001</c:v>
                </c:pt>
                <c:pt idx="4217">
                  <c:v>1015.153</c:v>
                </c:pt>
                <c:pt idx="4218">
                  <c:v>1015.342</c:v>
                </c:pt>
                <c:pt idx="4219">
                  <c:v>1015.532</c:v>
                </c:pt>
                <c:pt idx="4220">
                  <c:v>1015.721</c:v>
                </c:pt>
                <c:pt idx="4221">
                  <c:v>1015.9059999999999</c:v>
                </c:pt>
                <c:pt idx="4222">
                  <c:v>1016.09</c:v>
                </c:pt>
                <c:pt idx="4223">
                  <c:v>1016.276</c:v>
                </c:pt>
                <c:pt idx="4224">
                  <c:v>1016.648</c:v>
                </c:pt>
                <c:pt idx="4225">
                  <c:v>1017.21</c:v>
                </c:pt>
                <c:pt idx="4226">
                  <c:v>1017.652</c:v>
                </c:pt>
                <c:pt idx="4227">
                  <c:v>1017.99</c:v>
                </c:pt>
                <c:pt idx="4228">
                  <c:v>1018.273</c:v>
                </c:pt>
                <c:pt idx="4229">
                  <c:v>1018.524</c:v>
                </c:pt>
                <c:pt idx="4230">
                  <c:v>1018.752</c:v>
                </c:pt>
                <c:pt idx="4231">
                  <c:v>1018.966</c:v>
                </c:pt>
                <c:pt idx="4232">
                  <c:v>1019.17</c:v>
                </c:pt>
                <c:pt idx="4233">
                  <c:v>1019.3680000000001</c:v>
                </c:pt>
                <c:pt idx="4234">
                  <c:v>1019.612</c:v>
                </c:pt>
                <c:pt idx="4235">
                  <c:v>1019.849</c:v>
                </c:pt>
                <c:pt idx="4236">
                  <c:v>1020.0839999999999</c:v>
                </c:pt>
                <c:pt idx="4237">
                  <c:v>1020.316</c:v>
                </c:pt>
                <c:pt idx="4238">
                  <c:v>1020.535</c:v>
                </c:pt>
                <c:pt idx="4239">
                  <c:v>1020.749</c:v>
                </c:pt>
                <c:pt idx="4240">
                  <c:v>1020.953</c:v>
                </c:pt>
                <c:pt idx="4241">
                  <c:v>1021.0650000000001</c:v>
                </c:pt>
                <c:pt idx="4242">
                  <c:v>1020.833</c:v>
                </c:pt>
                <c:pt idx="4243">
                  <c:v>1020.6559999999999</c:v>
                </c:pt>
                <c:pt idx="4244">
                  <c:v>1020.5839999999999</c:v>
                </c:pt>
                <c:pt idx="4245">
                  <c:v>1020.587</c:v>
                </c:pt>
                <c:pt idx="4246">
                  <c:v>1020.64</c:v>
                </c:pt>
                <c:pt idx="4247">
                  <c:v>1020.725</c:v>
                </c:pt>
                <c:pt idx="4248">
                  <c:v>1020.831</c:v>
                </c:pt>
                <c:pt idx="4249">
                  <c:v>1020.947</c:v>
                </c:pt>
                <c:pt idx="4250">
                  <c:v>1021.077</c:v>
                </c:pt>
                <c:pt idx="4251">
                  <c:v>1021.217</c:v>
                </c:pt>
                <c:pt idx="4252">
                  <c:v>1021.366</c:v>
                </c:pt>
                <c:pt idx="4253">
                  <c:v>1021.52</c:v>
                </c:pt>
                <c:pt idx="4254">
                  <c:v>1021.676</c:v>
                </c:pt>
                <c:pt idx="4255">
                  <c:v>1021.833</c:v>
                </c:pt>
                <c:pt idx="4256">
                  <c:v>1021.994</c:v>
                </c:pt>
                <c:pt idx="4257">
                  <c:v>1022.155</c:v>
                </c:pt>
                <c:pt idx="4258">
                  <c:v>1022.322</c:v>
                </c:pt>
                <c:pt idx="4259">
                  <c:v>1022.496</c:v>
                </c:pt>
                <c:pt idx="4260">
                  <c:v>1022.669</c:v>
                </c:pt>
                <c:pt idx="4261">
                  <c:v>1022.843</c:v>
                </c:pt>
                <c:pt idx="4262">
                  <c:v>1023.015</c:v>
                </c:pt>
                <c:pt idx="4263">
                  <c:v>1023.186</c:v>
                </c:pt>
                <c:pt idx="4264">
                  <c:v>1023.354</c:v>
                </c:pt>
                <c:pt idx="4265">
                  <c:v>1023.524</c:v>
                </c:pt>
                <c:pt idx="4266">
                  <c:v>1023.697</c:v>
                </c:pt>
                <c:pt idx="4267">
                  <c:v>1023.8680000000001</c:v>
                </c:pt>
                <c:pt idx="4268">
                  <c:v>1024.0419999999999</c:v>
                </c:pt>
                <c:pt idx="4269">
                  <c:v>1024.2190000000001</c:v>
                </c:pt>
                <c:pt idx="4270">
                  <c:v>1024.4000000000001</c:v>
                </c:pt>
                <c:pt idx="4271">
                  <c:v>1024.58</c:v>
                </c:pt>
                <c:pt idx="4272">
                  <c:v>1024.751</c:v>
                </c:pt>
                <c:pt idx="4273">
                  <c:v>1024.922</c:v>
                </c:pt>
                <c:pt idx="4274">
                  <c:v>1025.096</c:v>
                </c:pt>
                <c:pt idx="4275">
                  <c:v>1025.2729999999999</c:v>
                </c:pt>
                <c:pt idx="4276">
                  <c:v>1025.453</c:v>
                </c:pt>
                <c:pt idx="4277">
                  <c:v>1025.6320000000001</c:v>
                </c:pt>
                <c:pt idx="4278">
                  <c:v>1025.808</c:v>
                </c:pt>
                <c:pt idx="4279">
                  <c:v>1025.979</c:v>
                </c:pt>
                <c:pt idx="4280">
                  <c:v>1026.1500000000001</c:v>
                </c:pt>
                <c:pt idx="4281">
                  <c:v>1026.3219999999999</c:v>
                </c:pt>
                <c:pt idx="4282">
                  <c:v>1026.4939999999999</c:v>
                </c:pt>
                <c:pt idx="4283">
                  <c:v>1026.6659999999999</c:v>
                </c:pt>
                <c:pt idx="4284">
                  <c:v>1026.835</c:v>
                </c:pt>
                <c:pt idx="4285">
                  <c:v>1027.009</c:v>
                </c:pt>
                <c:pt idx="4286">
                  <c:v>1027.1849999999999</c:v>
                </c:pt>
                <c:pt idx="4287">
                  <c:v>1027.364</c:v>
                </c:pt>
                <c:pt idx="4288">
                  <c:v>1027.547</c:v>
                </c:pt>
                <c:pt idx="4289">
                  <c:v>1027.731</c:v>
                </c:pt>
                <c:pt idx="4290">
                  <c:v>1027.9179999999999</c:v>
                </c:pt>
                <c:pt idx="4291">
                  <c:v>1028.1010000000001</c:v>
                </c:pt>
                <c:pt idx="4292">
                  <c:v>1028.2819999999999</c:v>
                </c:pt>
                <c:pt idx="4293">
                  <c:v>1028.461</c:v>
                </c:pt>
                <c:pt idx="4294">
                  <c:v>1028.6379999999999</c:v>
                </c:pt>
                <c:pt idx="4295">
                  <c:v>1028.816</c:v>
                </c:pt>
                <c:pt idx="4296">
                  <c:v>1028.9939999999999</c:v>
                </c:pt>
                <c:pt idx="4297">
                  <c:v>1029.171</c:v>
                </c:pt>
                <c:pt idx="4298">
                  <c:v>1029.346</c:v>
                </c:pt>
                <c:pt idx="4299">
                  <c:v>1029.5229999999999</c:v>
                </c:pt>
                <c:pt idx="4300">
                  <c:v>1029.702</c:v>
                </c:pt>
                <c:pt idx="4301">
                  <c:v>1029.8800000000001</c:v>
                </c:pt>
                <c:pt idx="4302">
                  <c:v>1030.0550000000001</c:v>
                </c:pt>
                <c:pt idx="4303">
                  <c:v>1030.229</c:v>
                </c:pt>
                <c:pt idx="4304">
                  <c:v>1030.4010000000001</c:v>
                </c:pt>
                <c:pt idx="4305">
                  <c:v>1030.579</c:v>
                </c:pt>
                <c:pt idx="4306">
                  <c:v>1030.7639999999999</c:v>
                </c:pt>
                <c:pt idx="4307">
                  <c:v>1030.953</c:v>
                </c:pt>
                <c:pt idx="4308">
                  <c:v>1031.1389999999999</c:v>
                </c:pt>
                <c:pt idx="4309">
                  <c:v>1031.3209999999999</c:v>
                </c:pt>
                <c:pt idx="4310">
                  <c:v>1031.5029999999999</c:v>
                </c:pt>
                <c:pt idx="4311">
                  <c:v>1031.682</c:v>
                </c:pt>
                <c:pt idx="4312">
                  <c:v>1031.8579999999999</c:v>
                </c:pt>
                <c:pt idx="4313">
                  <c:v>1032.0340000000001</c:v>
                </c:pt>
                <c:pt idx="4314">
                  <c:v>1032.2059999999999</c:v>
                </c:pt>
                <c:pt idx="4315">
                  <c:v>1032.3810000000001</c:v>
                </c:pt>
                <c:pt idx="4316">
                  <c:v>1032.558</c:v>
                </c:pt>
                <c:pt idx="4317">
                  <c:v>1032.7349999999999</c:v>
                </c:pt>
                <c:pt idx="4318">
                  <c:v>1032.9169999999999</c:v>
                </c:pt>
                <c:pt idx="4319">
                  <c:v>1033.1079999999999</c:v>
                </c:pt>
                <c:pt idx="4320">
                  <c:v>1033.3</c:v>
                </c:pt>
                <c:pt idx="4321">
                  <c:v>1033.49</c:v>
                </c:pt>
                <c:pt idx="4322">
                  <c:v>1033.68</c:v>
                </c:pt>
                <c:pt idx="4323">
                  <c:v>1033.864</c:v>
                </c:pt>
                <c:pt idx="4324">
                  <c:v>1034.047</c:v>
                </c:pt>
                <c:pt idx="4325">
                  <c:v>1034.23</c:v>
                </c:pt>
                <c:pt idx="4326">
                  <c:v>1034.4169999999999</c:v>
                </c:pt>
                <c:pt idx="4327">
                  <c:v>1034.6010000000001</c:v>
                </c:pt>
                <c:pt idx="4328">
                  <c:v>1034.7850000000001</c:v>
                </c:pt>
                <c:pt idx="4329">
                  <c:v>1034.9739999999999</c:v>
                </c:pt>
                <c:pt idx="4330">
                  <c:v>1035.162</c:v>
                </c:pt>
                <c:pt idx="4331">
                  <c:v>1035.3499999999999</c:v>
                </c:pt>
                <c:pt idx="4332">
                  <c:v>1035.5329999999999</c:v>
                </c:pt>
                <c:pt idx="4333">
                  <c:v>1035.7180000000001</c:v>
                </c:pt>
                <c:pt idx="4334">
                  <c:v>1035.902</c:v>
                </c:pt>
                <c:pt idx="4335">
                  <c:v>1036.0909999999999</c:v>
                </c:pt>
                <c:pt idx="4336">
                  <c:v>1036.277</c:v>
                </c:pt>
                <c:pt idx="4337">
                  <c:v>1036.463</c:v>
                </c:pt>
                <c:pt idx="4338">
                  <c:v>1036.6469999999999</c:v>
                </c:pt>
                <c:pt idx="4339">
                  <c:v>1036.825</c:v>
                </c:pt>
                <c:pt idx="4340">
                  <c:v>1036.998</c:v>
                </c:pt>
                <c:pt idx="4341">
                  <c:v>1037.172</c:v>
                </c:pt>
                <c:pt idx="4342">
                  <c:v>1037.346</c:v>
                </c:pt>
                <c:pt idx="4343">
                  <c:v>1037.537</c:v>
                </c:pt>
                <c:pt idx="4344">
                  <c:v>1037.752</c:v>
                </c:pt>
                <c:pt idx="4345">
                  <c:v>1037.9449999999999</c:v>
                </c:pt>
                <c:pt idx="4346">
                  <c:v>1038.1379999999999</c:v>
                </c:pt>
                <c:pt idx="4347">
                  <c:v>1038.3520000000001</c:v>
                </c:pt>
                <c:pt idx="4348">
                  <c:v>1038.5519999999999</c:v>
                </c:pt>
                <c:pt idx="4349">
                  <c:v>1038.74</c:v>
                </c:pt>
                <c:pt idx="4350">
                  <c:v>1038.9269999999999</c:v>
                </c:pt>
                <c:pt idx="4351">
                  <c:v>1039.1489999999999</c:v>
                </c:pt>
                <c:pt idx="4352">
                  <c:v>1039.386</c:v>
                </c:pt>
                <c:pt idx="4353">
                  <c:v>1039.703</c:v>
                </c:pt>
                <c:pt idx="4354">
                  <c:v>1040.07</c:v>
                </c:pt>
                <c:pt idx="4355">
                  <c:v>1040.4490000000001</c:v>
                </c:pt>
                <c:pt idx="4356">
                  <c:v>1041.749</c:v>
                </c:pt>
                <c:pt idx="4357">
                  <c:v>1043.1210000000001</c:v>
                </c:pt>
                <c:pt idx="4358">
                  <c:v>1043.903</c:v>
                </c:pt>
                <c:pt idx="4359">
                  <c:v>1044.386</c:v>
                </c:pt>
                <c:pt idx="4360">
                  <c:v>1044.712</c:v>
                </c:pt>
                <c:pt idx="4361">
                  <c:v>1044.953</c:v>
                </c:pt>
                <c:pt idx="4362">
                  <c:v>1045.1489999999999</c:v>
                </c:pt>
                <c:pt idx="4363">
                  <c:v>1045.318</c:v>
                </c:pt>
                <c:pt idx="4364">
                  <c:v>1045.4739999999999</c:v>
                </c:pt>
                <c:pt idx="4365">
                  <c:v>1045.626</c:v>
                </c:pt>
                <c:pt idx="4366">
                  <c:v>1045.7719999999999</c:v>
                </c:pt>
                <c:pt idx="4367">
                  <c:v>1045.92</c:v>
                </c:pt>
                <c:pt idx="4368">
                  <c:v>1046.0719999999999</c:v>
                </c:pt>
                <c:pt idx="4369">
                  <c:v>1046.223</c:v>
                </c:pt>
                <c:pt idx="4370">
                  <c:v>1046.376</c:v>
                </c:pt>
                <c:pt idx="4371">
                  <c:v>1046.5319999999999</c:v>
                </c:pt>
                <c:pt idx="4372">
                  <c:v>1046.6859999999999</c:v>
                </c:pt>
                <c:pt idx="4373">
                  <c:v>1046.8389999999999</c:v>
                </c:pt>
                <c:pt idx="4374">
                  <c:v>1046.9949999999999</c:v>
                </c:pt>
                <c:pt idx="4375">
                  <c:v>1047.154</c:v>
                </c:pt>
                <c:pt idx="4376">
                  <c:v>1047.3150000000001</c:v>
                </c:pt>
                <c:pt idx="4377">
                  <c:v>1047.4780000000001</c:v>
                </c:pt>
                <c:pt idx="4378">
                  <c:v>1047.6410000000001</c:v>
                </c:pt>
                <c:pt idx="4379">
                  <c:v>1047.8030000000001</c:v>
                </c:pt>
                <c:pt idx="4380">
                  <c:v>1047.963</c:v>
                </c:pt>
                <c:pt idx="4381">
                  <c:v>1048.125</c:v>
                </c:pt>
                <c:pt idx="4382">
                  <c:v>1048.2809999999999</c:v>
                </c:pt>
                <c:pt idx="4383">
                  <c:v>1047.9079999999999</c:v>
                </c:pt>
                <c:pt idx="4384">
                  <c:v>1047.491</c:v>
                </c:pt>
                <c:pt idx="4385">
                  <c:v>1047.2339999999999</c:v>
                </c:pt>
                <c:pt idx="4386">
                  <c:v>1047.106</c:v>
                </c:pt>
                <c:pt idx="4387">
                  <c:v>1047.07</c:v>
                </c:pt>
                <c:pt idx="4388">
                  <c:v>1047.085</c:v>
                </c:pt>
                <c:pt idx="4389">
                  <c:v>1047.1389999999999</c:v>
                </c:pt>
                <c:pt idx="4390">
                  <c:v>1047.213</c:v>
                </c:pt>
                <c:pt idx="4391">
                  <c:v>1047.3030000000001</c:v>
                </c:pt>
                <c:pt idx="4392">
                  <c:v>1047.405</c:v>
                </c:pt>
                <c:pt idx="4393">
                  <c:v>1047.521</c:v>
                </c:pt>
                <c:pt idx="4394">
                  <c:v>1047.644</c:v>
                </c:pt>
                <c:pt idx="4395">
                  <c:v>1047.7729999999999</c:v>
                </c:pt>
                <c:pt idx="4396">
                  <c:v>1047.9079999999999</c:v>
                </c:pt>
                <c:pt idx="4397">
                  <c:v>1048.046</c:v>
                </c:pt>
                <c:pt idx="4398">
                  <c:v>1048.184</c:v>
                </c:pt>
                <c:pt idx="4399">
                  <c:v>1048.328</c:v>
                </c:pt>
                <c:pt idx="4400">
                  <c:v>1048.4749999999999</c:v>
                </c:pt>
                <c:pt idx="4401">
                  <c:v>1048.624</c:v>
                </c:pt>
                <c:pt idx="4402">
                  <c:v>1048.7719999999999</c:v>
                </c:pt>
                <c:pt idx="4403">
                  <c:v>1048.924</c:v>
                </c:pt>
                <c:pt idx="4404">
                  <c:v>1049.0820000000001</c:v>
                </c:pt>
                <c:pt idx="4405">
                  <c:v>1049.2360000000001</c:v>
                </c:pt>
                <c:pt idx="4406">
                  <c:v>1049.3869999999999</c:v>
                </c:pt>
                <c:pt idx="4407">
                  <c:v>1049.538</c:v>
                </c:pt>
                <c:pt idx="4408">
                  <c:v>1049.691</c:v>
                </c:pt>
                <c:pt idx="4409">
                  <c:v>1049.8510000000001</c:v>
                </c:pt>
                <c:pt idx="4410">
                  <c:v>1050.011</c:v>
                </c:pt>
                <c:pt idx="4411">
                  <c:v>1050.171</c:v>
                </c:pt>
                <c:pt idx="4412">
                  <c:v>1050.3330000000001</c:v>
                </c:pt>
                <c:pt idx="4413">
                  <c:v>1050.4960000000001</c:v>
                </c:pt>
                <c:pt idx="4414">
                  <c:v>1050.6659999999999</c:v>
                </c:pt>
                <c:pt idx="4415">
                  <c:v>1050.8399999999999</c:v>
                </c:pt>
                <c:pt idx="4416">
                  <c:v>1051.011</c:v>
                </c:pt>
                <c:pt idx="4417">
                  <c:v>1051.1769999999999</c:v>
                </c:pt>
                <c:pt idx="4418">
                  <c:v>1051.338</c:v>
                </c:pt>
                <c:pt idx="4419">
                  <c:v>1051.499</c:v>
                </c:pt>
                <c:pt idx="4420">
                  <c:v>1051.664</c:v>
                </c:pt>
                <c:pt idx="4421">
                  <c:v>1051.8340000000001</c:v>
                </c:pt>
                <c:pt idx="4422">
                  <c:v>1052.0060000000001</c:v>
                </c:pt>
                <c:pt idx="4423">
                  <c:v>1052.174</c:v>
                </c:pt>
                <c:pt idx="4424">
                  <c:v>1052.3389999999999</c:v>
                </c:pt>
                <c:pt idx="4425">
                  <c:v>1052.5060000000001</c:v>
                </c:pt>
                <c:pt idx="4426">
                  <c:v>1052.672</c:v>
                </c:pt>
                <c:pt idx="4427">
                  <c:v>1052.845</c:v>
                </c:pt>
                <c:pt idx="4428">
                  <c:v>1053.0219999999999</c:v>
                </c:pt>
                <c:pt idx="4429">
                  <c:v>1053.2</c:v>
                </c:pt>
                <c:pt idx="4430">
                  <c:v>1053.3800000000001</c:v>
                </c:pt>
                <c:pt idx="4431">
                  <c:v>1053.559</c:v>
                </c:pt>
                <c:pt idx="4432">
                  <c:v>1053.731</c:v>
                </c:pt>
                <c:pt idx="4433">
                  <c:v>1053.9000000000001</c:v>
                </c:pt>
                <c:pt idx="4434">
                  <c:v>1054.0640000000001</c:v>
                </c:pt>
                <c:pt idx="4435">
                  <c:v>1054.23</c:v>
                </c:pt>
                <c:pt idx="4436">
                  <c:v>1054.394</c:v>
                </c:pt>
                <c:pt idx="4437">
                  <c:v>1054.5630000000001</c:v>
                </c:pt>
                <c:pt idx="4438">
                  <c:v>1054.7360000000001</c:v>
                </c:pt>
                <c:pt idx="4439">
                  <c:v>1054.913</c:v>
                </c:pt>
                <c:pt idx="4440">
                  <c:v>1055.0920000000001</c:v>
                </c:pt>
                <c:pt idx="4441">
                  <c:v>1055.278</c:v>
                </c:pt>
                <c:pt idx="4442">
                  <c:v>1055.4670000000001</c:v>
                </c:pt>
                <c:pt idx="4443">
                  <c:v>1055.6479999999999</c:v>
                </c:pt>
                <c:pt idx="4444">
                  <c:v>1055.83</c:v>
                </c:pt>
                <c:pt idx="4445">
                  <c:v>1056.0139999999999</c:v>
                </c:pt>
                <c:pt idx="4446">
                  <c:v>1056.1969999999999</c:v>
                </c:pt>
                <c:pt idx="4447">
                  <c:v>1056.375</c:v>
                </c:pt>
                <c:pt idx="4448">
                  <c:v>1056.547</c:v>
                </c:pt>
                <c:pt idx="4449">
                  <c:v>1056.723</c:v>
                </c:pt>
                <c:pt idx="4450">
                  <c:v>1056.895</c:v>
                </c:pt>
                <c:pt idx="4451">
                  <c:v>1057.0709999999999</c:v>
                </c:pt>
                <c:pt idx="4452">
                  <c:v>1057.2439999999999</c:v>
                </c:pt>
                <c:pt idx="4453">
                  <c:v>1057.4159999999999</c:v>
                </c:pt>
                <c:pt idx="4454">
                  <c:v>1057.597</c:v>
                </c:pt>
                <c:pt idx="4455">
                  <c:v>1057.7809999999999</c:v>
                </c:pt>
                <c:pt idx="4456">
                  <c:v>1057.9680000000001</c:v>
                </c:pt>
                <c:pt idx="4457">
                  <c:v>1058.328</c:v>
                </c:pt>
                <c:pt idx="4458">
                  <c:v>1059.5540000000001</c:v>
                </c:pt>
                <c:pt idx="4459">
                  <c:v>1059.5609999999999</c:v>
                </c:pt>
                <c:pt idx="4460">
                  <c:v>1059.4490000000001</c:v>
                </c:pt>
                <c:pt idx="4461">
                  <c:v>1060.203</c:v>
                </c:pt>
                <c:pt idx="4462">
                  <c:v>1061.2819999999999</c:v>
                </c:pt>
                <c:pt idx="4463">
                  <c:v>1061.962</c:v>
                </c:pt>
                <c:pt idx="4464">
                  <c:v>1062.403</c:v>
                </c:pt>
                <c:pt idx="4465">
                  <c:v>1062.71</c:v>
                </c:pt>
                <c:pt idx="4466">
                  <c:v>1062.9469999999999</c:v>
                </c:pt>
                <c:pt idx="4467">
                  <c:v>1063.146</c:v>
                </c:pt>
                <c:pt idx="4468">
                  <c:v>1063.3219999999999</c:v>
                </c:pt>
                <c:pt idx="4469">
                  <c:v>1063.49</c:v>
                </c:pt>
                <c:pt idx="4470">
                  <c:v>1063.655</c:v>
                </c:pt>
                <c:pt idx="4471">
                  <c:v>1063.819</c:v>
                </c:pt>
                <c:pt idx="4472">
                  <c:v>1063.98</c:v>
                </c:pt>
                <c:pt idx="4473">
                  <c:v>1064.1420000000001</c:v>
                </c:pt>
                <c:pt idx="4474">
                  <c:v>1064.3050000000001</c:v>
                </c:pt>
                <c:pt idx="4475">
                  <c:v>1064.4659999999999</c:v>
                </c:pt>
                <c:pt idx="4476">
                  <c:v>1064.6279999999999</c:v>
                </c:pt>
                <c:pt idx="4477">
                  <c:v>1064.7929999999999</c:v>
                </c:pt>
                <c:pt idx="4478">
                  <c:v>1064.9549999999999</c:v>
                </c:pt>
                <c:pt idx="4479">
                  <c:v>1065.1120000000001</c:v>
                </c:pt>
                <c:pt idx="4480">
                  <c:v>1065.268</c:v>
                </c:pt>
                <c:pt idx="4481">
                  <c:v>1065.4259999999999</c:v>
                </c:pt>
                <c:pt idx="4482">
                  <c:v>1065.5840000000001</c:v>
                </c:pt>
                <c:pt idx="4483">
                  <c:v>1065.748</c:v>
                </c:pt>
                <c:pt idx="4484">
                  <c:v>1065.914</c:v>
                </c:pt>
                <c:pt idx="4485">
                  <c:v>1066.086</c:v>
                </c:pt>
                <c:pt idx="4486">
                  <c:v>1066.251</c:v>
                </c:pt>
                <c:pt idx="4487">
                  <c:v>1066.415</c:v>
                </c:pt>
                <c:pt idx="4488">
                  <c:v>1066.579</c:v>
                </c:pt>
                <c:pt idx="4489">
                  <c:v>1066.742</c:v>
                </c:pt>
                <c:pt idx="4490">
                  <c:v>1066.905</c:v>
                </c:pt>
                <c:pt idx="4491">
                  <c:v>1067.077</c:v>
                </c:pt>
                <c:pt idx="4492">
                  <c:v>1067.252</c:v>
                </c:pt>
                <c:pt idx="4493">
                  <c:v>1067.4259999999999</c:v>
                </c:pt>
                <c:pt idx="4494">
                  <c:v>1067.596</c:v>
                </c:pt>
                <c:pt idx="4495">
                  <c:v>1067.7660000000001</c:v>
                </c:pt>
                <c:pt idx="4496">
                  <c:v>1067.9369999999999</c:v>
                </c:pt>
                <c:pt idx="4497">
                  <c:v>1068.1110000000001</c:v>
                </c:pt>
                <c:pt idx="4498">
                  <c:v>1068.2829999999999</c:v>
                </c:pt>
                <c:pt idx="4499">
                  <c:v>1068.4549999999999</c:v>
                </c:pt>
                <c:pt idx="4500">
                  <c:v>1068.6289999999999</c:v>
                </c:pt>
                <c:pt idx="4501">
                  <c:v>1068.798</c:v>
                </c:pt>
                <c:pt idx="4502">
                  <c:v>1068.963</c:v>
                </c:pt>
                <c:pt idx="4503">
                  <c:v>1069.126</c:v>
                </c:pt>
                <c:pt idx="4504">
                  <c:v>1069.2919999999999</c:v>
                </c:pt>
                <c:pt idx="4505">
                  <c:v>1069.463</c:v>
                </c:pt>
                <c:pt idx="4506">
                  <c:v>1069.6320000000001</c:v>
                </c:pt>
                <c:pt idx="4507">
                  <c:v>1069.799</c:v>
                </c:pt>
                <c:pt idx="4508">
                  <c:v>1069.9649999999999</c:v>
                </c:pt>
                <c:pt idx="4509">
                  <c:v>1070.135</c:v>
                </c:pt>
                <c:pt idx="4510">
                  <c:v>1070.309</c:v>
                </c:pt>
                <c:pt idx="4511">
                  <c:v>1070.4849999999999</c:v>
                </c:pt>
                <c:pt idx="4512">
                  <c:v>1070.6590000000001</c:v>
                </c:pt>
                <c:pt idx="4513">
                  <c:v>1070.828</c:v>
                </c:pt>
                <c:pt idx="4514">
                  <c:v>1071.002</c:v>
                </c:pt>
                <c:pt idx="4515">
                  <c:v>1071.18</c:v>
                </c:pt>
                <c:pt idx="4516">
                  <c:v>1071.3589999999999</c:v>
                </c:pt>
                <c:pt idx="4517">
                  <c:v>1071.5350000000001</c:v>
                </c:pt>
                <c:pt idx="4518">
                  <c:v>1071.7070000000001</c:v>
                </c:pt>
                <c:pt idx="4519">
                  <c:v>1071.876</c:v>
                </c:pt>
                <c:pt idx="4520">
                  <c:v>1072.0450000000001</c:v>
                </c:pt>
                <c:pt idx="4521">
                  <c:v>1072.2170000000001</c:v>
                </c:pt>
                <c:pt idx="4522">
                  <c:v>1072.3920000000001</c:v>
                </c:pt>
                <c:pt idx="4523">
                  <c:v>1072.5640000000001</c:v>
                </c:pt>
                <c:pt idx="4524">
                  <c:v>1072.7329999999999</c:v>
                </c:pt>
                <c:pt idx="4525">
                  <c:v>1072.902</c:v>
                </c:pt>
                <c:pt idx="4526">
                  <c:v>1073.069</c:v>
                </c:pt>
                <c:pt idx="4527">
                  <c:v>1073.2380000000001</c:v>
                </c:pt>
                <c:pt idx="4528">
                  <c:v>1073.4100000000001</c:v>
                </c:pt>
                <c:pt idx="4529">
                  <c:v>1073.58</c:v>
                </c:pt>
                <c:pt idx="4530">
                  <c:v>1073.752</c:v>
                </c:pt>
                <c:pt idx="4531">
                  <c:v>1073.922</c:v>
                </c:pt>
                <c:pt idx="4532">
                  <c:v>1074.0930000000001</c:v>
                </c:pt>
                <c:pt idx="4533">
                  <c:v>1074.2639999999999</c:v>
                </c:pt>
                <c:pt idx="4534">
                  <c:v>1074.433</c:v>
                </c:pt>
                <c:pt idx="4535">
                  <c:v>1074.5989999999999</c:v>
                </c:pt>
                <c:pt idx="4536">
                  <c:v>1074.796</c:v>
                </c:pt>
                <c:pt idx="4537">
                  <c:v>1074.8420000000001</c:v>
                </c:pt>
                <c:pt idx="4538">
                  <c:v>1075.079</c:v>
                </c:pt>
                <c:pt idx="4539">
                  <c:v>1075.3</c:v>
                </c:pt>
                <c:pt idx="4540">
                  <c:v>1075.5039999999999</c:v>
                </c:pt>
                <c:pt idx="4541">
                  <c:v>1075.701</c:v>
                </c:pt>
                <c:pt idx="4542">
                  <c:v>1075.8979999999999</c:v>
                </c:pt>
                <c:pt idx="4543">
                  <c:v>1076.0909999999999</c:v>
                </c:pt>
                <c:pt idx="4544">
                  <c:v>1076.2739999999999</c:v>
                </c:pt>
                <c:pt idx="4545">
                  <c:v>1076.4580000000001</c:v>
                </c:pt>
                <c:pt idx="4546">
                  <c:v>1076.6400000000001</c:v>
                </c:pt>
                <c:pt idx="4547">
                  <c:v>1076.817</c:v>
                </c:pt>
                <c:pt idx="4548">
                  <c:v>1076.9939999999999</c:v>
                </c:pt>
                <c:pt idx="4549">
                  <c:v>1077.1690000000001</c:v>
                </c:pt>
                <c:pt idx="4550">
                  <c:v>1077.3389999999999</c:v>
                </c:pt>
                <c:pt idx="4551">
                  <c:v>1077.519</c:v>
                </c:pt>
                <c:pt idx="4552">
                  <c:v>1077.6959999999999</c:v>
                </c:pt>
                <c:pt idx="4553">
                  <c:v>1077.8679999999999</c:v>
                </c:pt>
                <c:pt idx="4554">
                  <c:v>1078.038</c:v>
                </c:pt>
                <c:pt idx="4555">
                  <c:v>1078.204</c:v>
                </c:pt>
                <c:pt idx="4556">
                  <c:v>1078.366</c:v>
                </c:pt>
                <c:pt idx="4557">
                  <c:v>1078.5250000000001</c:v>
                </c:pt>
                <c:pt idx="4558">
                  <c:v>1078.6869999999999</c:v>
                </c:pt>
                <c:pt idx="4559">
                  <c:v>1078.846</c:v>
                </c:pt>
                <c:pt idx="4560">
                  <c:v>1079.0050000000001</c:v>
                </c:pt>
                <c:pt idx="4561">
                  <c:v>1079.1669999999999</c:v>
                </c:pt>
                <c:pt idx="4562">
                  <c:v>1079.336</c:v>
                </c:pt>
                <c:pt idx="4563">
                  <c:v>1079.508</c:v>
                </c:pt>
                <c:pt idx="4564">
                  <c:v>1079.6759999999999</c:v>
                </c:pt>
                <c:pt idx="4565">
                  <c:v>1079.8440000000001</c:v>
                </c:pt>
                <c:pt idx="4566">
                  <c:v>1080.0119999999999</c:v>
                </c:pt>
                <c:pt idx="4567">
                  <c:v>1080.1790000000001</c:v>
                </c:pt>
                <c:pt idx="4568">
                  <c:v>1080.345</c:v>
                </c:pt>
                <c:pt idx="4569">
                  <c:v>1080.5119999999999</c:v>
                </c:pt>
                <c:pt idx="4570">
                  <c:v>1080.6769999999999</c:v>
                </c:pt>
                <c:pt idx="4571">
                  <c:v>1080.8440000000001</c:v>
                </c:pt>
                <c:pt idx="4572">
                  <c:v>1081.0129999999999</c:v>
                </c:pt>
                <c:pt idx="4573">
                  <c:v>1081.1769999999999</c:v>
                </c:pt>
                <c:pt idx="4574">
                  <c:v>1081.3399999999999</c:v>
                </c:pt>
                <c:pt idx="4575">
                  <c:v>1081.499</c:v>
                </c:pt>
                <c:pt idx="4576">
                  <c:v>1081.6590000000001</c:v>
                </c:pt>
                <c:pt idx="4577">
                  <c:v>1081.8230000000001</c:v>
                </c:pt>
                <c:pt idx="4578">
                  <c:v>1081.9829999999999</c:v>
                </c:pt>
                <c:pt idx="4579">
                  <c:v>1082.1469999999999</c:v>
                </c:pt>
                <c:pt idx="4580">
                  <c:v>1082.3119999999999</c:v>
                </c:pt>
                <c:pt idx="4581">
                  <c:v>1082.4760000000001</c:v>
                </c:pt>
                <c:pt idx="4582">
                  <c:v>1082.645</c:v>
                </c:pt>
                <c:pt idx="4583">
                  <c:v>1082.8119999999999</c:v>
                </c:pt>
                <c:pt idx="4584">
                  <c:v>1082.98</c:v>
                </c:pt>
                <c:pt idx="4585">
                  <c:v>1083.1479999999999</c:v>
                </c:pt>
                <c:pt idx="4586">
                  <c:v>1083.316</c:v>
                </c:pt>
                <c:pt idx="4587">
                  <c:v>1083.4839999999999</c:v>
                </c:pt>
                <c:pt idx="4588">
                  <c:v>1083.6559999999999</c:v>
                </c:pt>
                <c:pt idx="4589">
                  <c:v>1083.829</c:v>
                </c:pt>
              </c:numCache>
            </c:numRef>
          </c:xVal>
          <c:yVal>
            <c:numRef>
              <c:f>'15OH'!$E$6:$E$4595</c:f>
              <c:numCache>
                <c:formatCode>General</c:formatCode>
                <c:ptCount val="4590"/>
                <c:pt idx="0">
                  <c:v>1</c:v>
                </c:pt>
                <c:pt idx="1">
                  <c:v>0.99931013323339002</c:v>
                </c:pt>
                <c:pt idx="2">
                  <c:v>0.99846134908911899</c:v>
                </c:pt>
                <c:pt idx="3">
                  <c:v>0.99773152332870396</c:v>
                </c:pt>
                <c:pt idx="4">
                  <c:v>0.99676056570912097</c:v>
                </c:pt>
                <c:pt idx="5">
                  <c:v>0.99578960808953798</c:v>
                </c:pt>
                <c:pt idx="6">
                  <c:v>0.99485815016498103</c:v>
                </c:pt>
                <c:pt idx="7">
                  <c:v>0.99380497806389101</c:v>
                </c:pt>
                <c:pt idx="8">
                  <c:v>0.99271184696899595</c:v>
                </c:pt>
                <c:pt idx="9">
                  <c:v>0.99170138965438703</c:v>
                </c:pt>
                <c:pt idx="10">
                  <c:v>0.990528799870661</c:v>
                </c:pt>
                <c:pt idx="11">
                  <c:v>0.98947516847079298</c:v>
                </c:pt>
                <c:pt idx="12">
                  <c:v>0.98838249667467704</c:v>
                </c:pt>
                <c:pt idx="13">
                  <c:v>0.98716719210447101</c:v>
                </c:pt>
                <c:pt idx="14">
                  <c:v>0.98607406100957595</c:v>
                </c:pt>
                <c:pt idx="15">
                  <c:v>0.98490147122585003</c:v>
                </c:pt>
                <c:pt idx="16">
                  <c:v>0.98364666696061798</c:v>
                </c:pt>
                <c:pt idx="17">
                  <c:v>0.982471321384217</c:v>
                </c:pt>
                <c:pt idx="18">
                  <c:v>0.98125877260668604</c:v>
                </c:pt>
                <c:pt idx="19">
                  <c:v>0.98004392733525902</c:v>
                </c:pt>
                <c:pt idx="20">
                  <c:v>0.97878866377124696</c:v>
                </c:pt>
                <c:pt idx="21">
                  <c:v>0.97749435981098898</c:v>
                </c:pt>
                <c:pt idx="22">
                  <c:v>0.97619959655195299</c:v>
                </c:pt>
                <c:pt idx="23">
                  <c:v>0.97490207750023905</c:v>
                </c:pt>
                <c:pt idx="24">
                  <c:v>0.97360731424120195</c:v>
                </c:pt>
                <c:pt idx="25">
                  <c:v>0.97231301028094397</c:v>
                </c:pt>
                <c:pt idx="26">
                  <c:v>0.97097553223542599</c:v>
                </c:pt>
                <c:pt idx="27">
                  <c:v>0.96964126928136296</c:v>
                </c:pt>
                <c:pt idx="28">
                  <c:v>0.96822433254701401</c:v>
                </c:pt>
                <c:pt idx="29">
                  <c:v>0.96684735480646999</c:v>
                </c:pt>
                <c:pt idx="30">
                  <c:v>0.96551309185240697</c:v>
                </c:pt>
                <c:pt idx="31">
                  <c:v>0.96405389963035704</c:v>
                </c:pt>
                <c:pt idx="32">
                  <c:v>0.96263696289600698</c:v>
                </c:pt>
                <c:pt idx="33">
                  <c:v>0.96118052646663299</c:v>
                </c:pt>
                <c:pt idx="34">
                  <c:v>0.95976404903106305</c:v>
                </c:pt>
                <c:pt idx="35">
                  <c:v>0.95830715330291005</c:v>
                </c:pt>
                <c:pt idx="36">
                  <c:v>0.95689067586734</c:v>
                </c:pt>
                <c:pt idx="37">
                  <c:v>0.95535202495645899</c:v>
                </c:pt>
                <c:pt idx="38">
                  <c:v>0.95385562953327996</c:v>
                </c:pt>
                <c:pt idx="39">
                  <c:v>0.95235647831742398</c:v>
                </c:pt>
                <c:pt idx="40">
                  <c:v>0.95081782740654197</c:v>
                </c:pt>
                <c:pt idx="41">
                  <c:v>0.94928193228833702</c:v>
                </c:pt>
                <c:pt idx="42">
                  <c:v>0.94774282207867599</c:v>
                </c:pt>
                <c:pt idx="43">
                  <c:v>0.94620417116779498</c:v>
                </c:pt>
                <c:pt idx="44">
                  <c:v>0.94462556126310904</c:v>
                </c:pt>
                <c:pt idx="45">
                  <c:v>0.94304695135842198</c:v>
                </c:pt>
                <c:pt idx="46">
                  <c:v>0.94146834145373604</c:v>
                </c:pt>
                <c:pt idx="47">
                  <c:v>0.93985023185402405</c:v>
                </c:pt>
                <c:pt idx="48">
                  <c:v>0.93822890716285601</c:v>
                </c:pt>
                <c:pt idx="49">
                  <c:v>0.93661079756314503</c:v>
                </c:pt>
                <c:pt idx="50">
                  <c:v>0.934952728969628</c:v>
                </c:pt>
                <c:pt idx="51">
                  <c:v>0.93329190458343503</c:v>
                </c:pt>
                <c:pt idx="52">
                  <c:v>0.93167333568494304</c:v>
                </c:pt>
                <c:pt idx="53">
                  <c:v>0.92997255230494502</c:v>
                </c:pt>
                <c:pt idx="54">
                  <c:v>0.92827222822372701</c:v>
                </c:pt>
                <c:pt idx="55">
                  <c:v>0.92661415963020899</c:v>
                </c:pt>
                <c:pt idx="56">
                  <c:v>0.92491337625021197</c:v>
                </c:pt>
                <c:pt idx="57">
                  <c:v>0.92317309317518803</c:v>
                </c:pt>
                <c:pt idx="58">
                  <c:v>0.92147230979519001</c:v>
                </c:pt>
                <c:pt idx="59">
                  <c:v>0.91973202672016596</c:v>
                </c:pt>
                <c:pt idx="60">
                  <c:v>0.91799174364514302</c:v>
                </c:pt>
                <c:pt idx="61">
                  <c:v>0.91621150157631304</c:v>
                </c:pt>
                <c:pt idx="62">
                  <c:v>0.91447121850128998</c:v>
                </c:pt>
                <c:pt idx="63">
                  <c:v>0.91268822063978505</c:v>
                </c:pt>
                <c:pt idx="64">
                  <c:v>0.91090797857095596</c:v>
                </c:pt>
                <c:pt idx="65">
                  <c:v>0.90916769549593301</c:v>
                </c:pt>
                <c:pt idx="66">
                  <c:v>0.90734473864062304</c:v>
                </c:pt>
                <c:pt idx="67">
                  <c:v>0.90556495587057295</c:v>
                </c:pt>
                <c:pt idx="68">
                  <c:v>0.90374475480794003</c:v>
                </c:pt>
                <c:pt idx="69">
                  <c:v>0.90192225725140895</c:v>
                </c:pt>
                <c:pt idx="70">
                  <c:v>0.90014201518258097</c:v>
                </c:pt>
                <c:pt idx="71">
                  <c:v>0.89831905832727099</c:v>
                </c:pt>
                <c:pt idx="72">
                  <c:v>0.89649931656341597</c:v>
                </c:pt>
                <c:pt idx="73">
                  <c:v>0.894676819006886</c:v>
                </c:pt>
                <c:pt idx="74">
                  <c:v>0.89285386215157603</c:v>
                </c:pt>
                <c:pt idx="75">
                  <c:v>0.89099416139391696</c:v>
                </c:pt>
                <c:pt idx="76">
                  <c:v>0.88917166383738599</c:v>
                </c:pt>
                <c:pt idx="77">
                  <c:v>0.88734870698207602</c:v>
                </c:pt>
                <c:pt idx="78">
                  <c:v>0.88548900622441795</c:v>
                </c:pt>
                <c:pt idx="79">
                  <c:v>0.88362654967408205</c:v>
                </c:pt>
                <c:pt idx="80">
                  <c:v>0.88176409312374604</c:v>
                </c:pt>
                <c:pt idx="81">
                  <c:v>0.87994159556721596</c:v>
                </c:pt>
                <c:pt idx="82">
                  <c:v>0.87803918002307602</c:v>
                </c:pt>
                <c:pt idx="83">
                  <c:v>0.87617672347274</c:v>
                </c:pt>
                <c:pt idx="84">
                  <c:v>0.87435698170888498</c:v>
                </c:pt>
                <c:pt idx="85">
                  <c:v>0.87249452515854997</c:v>
                </c:pt>
                <c:pt idx="86">
                  <c:v>0.87063206860821496</c:v>
                </c:pt>
                <c:pt idx="87">
                  <c:v>0.86876961205787995</c:v>
                </c:pt>
                <c:pt idx="88">
                  <c:v>0.86694987029402604</c:v>
                </c:pt>
                <c:pt idx="89">
                  <c:v>0.86508741374368903</c:v>
                </c:pt>
                <c:pt idx="90">
                  <c:v>0.863224497894575</c:v>
                </c:pt>
                <c:pt idx="91">
                  <c:v>0.86144471512452603</c:v>
                </c:pt>
                <c:pt idx="92">
                  <c:v>0.85954229958038497</c:v>
                </c:pt>
                <c:pt idx="93">
                  <c:v>0.85776205751155599</c:v>
                </c:pt>
                <c:pt idx="94">
                  <c:v>0.85593955995502602</c:v>
                </c:pt>
                <c:pt idx="95">
                  <c:v>0.85411660309971604</c:v>
                </c:pt>
                <c:pt idx="96">
                  <c:v>0.85229686133586102</c:v>
                </c:pt>
                <c:pt idx="97">
                  <c:v>0.85051661926703304</c:v>
                </c:pt>
                <c:pt idx="98">
                  <c:v>0.84873362140552799</c:v>
                </c:pt>
                <c:pt idx="99">
                  <c:v>0.84699333833050505</c:v>
                </c:pt>
                <c:pt idx="100">
                  <c:v>0.84517359656665003</c:v>
                </c:pt>
                <c:pt idx="101">
                  <c:v>0.84343331349162598</c:v>
                </c:pt>
                <c:pt idx="102">
                  <c:v>0.84169257111782303</c:v>
                </c:pt>
                <c:pt idx="103">
                  <c:v>0.83990957325631799</c:v>
                </c:pt>
                <c:pt idx="104">
                  <c:v>0.83820924917509898</c:v>
                </c:pt>
                <c:pt idx="105">
                  <c:v>0.83646850680129703</c:v>
                </c:pt>
                <c:pt idx="106">
                  <c:v>0.83477093851275397</c:v>
                </c:pt>
                <c:pt idx="107">
                  <c:v>0.83307015513275595</c:v>
                </c:pt>
                <c:pt idx="108">
                  <c:v>0.83136983105153694</c:v>
                </c:pt>
                <c:pt idx="109">
                  <c:v>0.82970854736656496</c:v>
                </c:pt>
                <c:pt idx="110">
                  <c:v>0.82809043776685298</c:v>
                </c:pt>
                <c:pt idx="111">
                  <c:v>0.82643236917333596</c:v>
                </c:pt>
                <c:pt idx="112">
                  <c:v>0.82481104448216902</c:v>
                </c:pt>
                <c:pt idx="113">
                  <c:v>0.82319293488245604</c:v>
                </c:pt>
                <c:pt idx="114">
                  <c:v>0.82161432497776998</c:v>
                </c:pt>
                <c:pt idx="115">
                  <c:v>0.82007567406688897</c:v>
                </c:pt>
                <c:pt idx="116">
                  <c:v>0.81849706416220203</c:v>
                </c:pt>
                <c:pt idx="117">
                  <c:v>0.81696116904399696</c:v>
                </c:pt>
                <c:pt idx="118">
                  <c:v>0.81542205883433705</c:v>
                </c:pt>
                <c:pt idx="119">
                  <c:v>0.81388340792345504</c:v>
                </c:pt>
                <c:pt idx="120">
                  <c:v>0.81238425670759995</c:v>
                </c:pt>
                <c:pt idx="121">
                  <c:v>0.81088832058320004</c:v>
                </c:pt>
                <c:pt idx="122">
                  <c:v>0.80943142485504505</c:v>
                </c:pt>
                <c:pt idx="123">
                  <c:v>0.807972232632995</c:v>
                </c:pt>
                <c:pt idx="124">
                  <c:v>0.80659801068512704</c:v>
                </c:pt>
                <c:pt idx="125">
                  <c:v>0.805138818463077</c:v>
                </c:pt>
                <c:pt idx="126">
                  <c:v>0.80372234102750695</c:v>
                </c:pt>
                <c:pt idx="127">
                  <c:v>0.80234811907963899</c:v>
                </c:pt>
                <c:pt idx="128">
                  <c:v>0.80097114133909497</c:v>
                </c:pt>
                <c:pt idx="129">
                  <c:v>0.79963641908625305</c:v>
                </c:pt>
                <c:pt idx="130">
                  <c:v>0.79829940033951396</c:v>
                </c:pt>
                <c:pt idx="131">
                  <c:v>0.79700463708047697</c:v>
                </c:pt>
                <c:pt idx="132">
                  <c:v>0.79570987382143998</c:v>
                </c:pt>
                <c:pt idx="133">
                  <c:v>0.79445506955620704</c:v>
                </c:pt>
                <c:pt idx="134">
                  <c:v>0.79320026529097498</c:v>
                </c:pt>
                <c:pt idx="135">
                  <c:v>0.79190274623926105</c:v>
                </c:pt>
                <c:pt idx="136">
                  <c:v>0.79069065676051098</c:v>
                </c:pt>
                <c:pt idx="137">
                  <c:v>0.78947535219030396</c:v>
                </c:pt>
                <c:pt idx="138">
                  <c:v>0.78830276240657904</c:v>
                </c:pt>
                <c:pt idx="139">
                  <c:v>0.78712741683017795</c:v>
                </c:pt>
                <c:pt idx="140">
                  <c:v>0.78595482704645203</c:v>
                </c:pt>
                <c:pt idx="141">
                  <c:v>0.78481898116507498</c:v>
                </c:pt>
                <c:pt idx="142">
                  <c:v>0.78368635037515499</c:v>
                </c:pt>
                <c:pt idx="143">
                  <c:v>0.78255371958523501</c:v>
                </c:pt>
                <c:pt idx="144">
                  <c:v>0.78146058849033995</c:v>
                </c:pt>
                <c:pt idx="145">
                  <c:v>0.780367457395445</c:v>
                </c:pt>
                <c:pt idx="146">
                  <c:v>0.77931428529435498</c:v>
                </c:pt>
                <c:pt idx="147">
                  <c:v>0.77826340968716201</c:v>
                </c:pt>
                <c:pt idx="148">
                  <c:v>0.77721023758607299</c:v>
                </c:pt>
                <c:pt idx="149">
                  <c:v>0.77619978027146397</c:v>
                </c:pt>
                <c:pt idx="150">
                  <c:v>0.77518610786539999</c:v>
                </c:pt>
                <c:pt idx="151">
                  <c:v>0.77417519125201195</c:v>
                </c:pt>
                <c:pt idx="152">
                  <c:v>0.77324419262623401</c:v>
                </c:pt>
                <c:pt idx="153">
                  <c:v>0.77223327601284597</c:v>
                </c:pt>
                <c:pt idx="154">
                  <c:v>0.77130227738706802</c:v>
                </c:pt>
                <c:pt idx="155">
                  <c:v>0.77037081946251096</c:v>
                </c:pt>
                <c:pt idx="156">
                  <c:v>0.76947932053175805</c:v>
                </c:pt>
                <c:pt idx="157">
                  <c:v>0.76854786260719998</c:v>
                </c:pt>
                <c:pt idx="158">
                  <c:v>0.76765682297522697</c:v>
                </c:pt>
                <c:pt idx="159">
                  <c:v>0.76680757953217704</c:v>
                </c:pt>
                <c:pt idx="160">
                  <c:v>0.76591608060142402</c:v>
                </c:pt>
                <c:pt idx="161">
                  <c:v>0.76506729645715299</c:v>
                </c:pt>
                <c:pt idx="162">
                  <c:v>0.76421851231288196</c:v>
                </c:pt>
                <c:pt idx="163">
                  <c:v>0.76336651307715497</c:v>
                </c:pt>
                <c:pt idx="164">
                  <c:v>0.76255768792668799</c:v>
                </c:pt>
                <c:pt idx="165">
                  <c:v>0.76174840347744299</c:v>
                </c:pt>
                <c:pt idx="166">
                  <c:v>0.76097907802200304</c:v>
                </c:pt>
                <c:pt idx="167">
                  <c:v>0.76016979357275705</c:v>
                </c:pt>
                <c:pt idx="168">
                  <c:v>0.75940046811731599</c:v>
                </c:pt>
                <c:pt idx="169">
                  <c:v>0.75863114266187603</c:v>
                </c:pt>
                <c:pt idx="170">
                  <c:v>0.75786135790765496</c:v>
                </c:pt>
                <c:pt idx="171">
                  <c:v>0.757134747238696</c:v>
                </c:pt>
                <c:pt idx="172">
                  <c:v>0.75644488047208602</c:v>
                </c:pt>
                <c:pt idx="173">
                  <c:v>0.75575776949815199</c:v>
                </c:pt>
                <c:pt idx="174">
                  <c:v>0.75502794373773696</c:v>
                </c:pt>
                <c:pt idx="175">
                  <c:v>0.75438079175760797</c:v>
                </c:pt>
                <c:pt idx="176">
                  <c:v>0.75369368078367405</c:v>
                </c:pt>
                <c:pt idx="177">
                  <c:v>0.75304652880354594</c:v>
                </c:pt>
                <c:pt idx="178">
                  <c:v>0.75235666203693496</c:v>
                </c:pt>
                <c:pt idx="179">
                  <c:v>0.75170905075802696</c:v>
                </c:pt>
                <c:pt idx="180">
                  <c:v>0.75110139847292301</c:v>
                </c:pt>
                <c:pt idx="181">
                  <c:v>0.75045424649279502</c:v>
                </c:pt>
                <c:pt idx="182">
                  <c:v>0.74988930899417305</c:v>
                </c:pt>
                <c:pt idx="183">
                  <c:v>0.74924215701404395</c:v>
                </c:pt>
                <c:pt idx="184">
                  <c:v>0.74867400442396603</c:v>
                </c:pt>
                <c:pt idx="185">
                  <c:v>0.74810631113266801</c:v>
                </c:pt>
                <c:pt idx="186">
                  <c:v>0.74754137363404605</c:v>
                </c:pt>
                <c:pt idx="187">
                  <c:v>0.74693372134894198</c:v>
                </c:pt>
                <c:pt idx="188">
                  <c:v>0.74640874284412595</c:v>
                </c:pt>
                <c:pt idx="189">
                  <c:v>0.74588054924785196</c:v>
                </c:pt>
                <c:pt idx="190">
                  <c:v>0.74531561174923</c:v>
                </c:pt>
                <c:pt idx="191">
                  <c:v>0.74478741815295801</c:v>
                </c:pt>
                <c:pt idx="192">
                  <c:v>0.74426198034936097</c:v>
                </c:pt>
                <c:pt idx="193">
                  <c:v>0.74373700184454405</c:v>
                </c:pt>
                <c:pt idx="194">
                  <c:v>0.74325152303475295</c:v>
                </c:pt>
                <c:pt idx="195">
                  <c:v>0.74276328843228501</c:v>
                </c:pt>
                <c:pt idx="196">
                  <c:v>0.74223785062868897</c:v>
                </c:pt>
                <c:pt idx="197">
                  <c:v>0.74179187151392301</c:v>
                </c:pt>
                <c:pt idx="198">
                  <c:v>0.74130639270413101</c:v>
                </c:pt>
                <c:pt idx="199">
                  <c:v>0.74086087288814395</c:v>
                </c:pt>
                <c:pt idx="200">
                  <c:v>0.74037539407835296</c:v>
                </c:pt>
                <c:pt idx="201">
                  <c:v>0.739929414963587</c:v>
                </c:pt>
                <c:pt idx="202">
                  <c:v>0.73952660993408104</c:v>
                </c:pt>
                <c:pt idx="203">
                  <c:v>0.73904113112429004</c:v>
                </c:pt>
                <c:pt idx="204">
                  <c:v>0.73859515200952397</c:v>
                </c:pt>
                <c:pt idx="205">
                  <c:v>0.73818913188856305</c:v>
                </c:pt>
                <c:pt idx="206">
                  <c:v>0.73774636786525305</c:v>
                </c:pt>
                <c:pt idx="207">
                  <c:v>0.73734034774429202</c:v>
                </c:pt>
                <c:pt idx="208">
                  <c:v>0.736934327623331</c:v>
                </c:pt>
                <c:pt idx="209">
                  <c:v>0.73653106329504603</c:v>
                </c:pt>
                <c:pt idx="210">
                  <c:v>0.736125043174086</c:v>
                </c:pt>
                <c:pt idx="211">
                  <c:v>0.73576173783960597</c:v>
                </c:pt>
                <c:pt idx="212">
                  <c:v>0.73535571771864505</c:v>
                </c:pt>
                <c:pt idx="213">
                  <c:v>0.73495245339035997</c:v>
                </c:pt>
                <c:pt idx="214">
                  <c:v>0.73458914805588005</c:v>
                </c:pt>
                <c:pt idx="215">
                  <c:v>0.73422308692872396</c:v>
                </c:pt>
                <c:pt idx="216">
                  <c:v>0.73381982260043999</c:v>
                </c:pt>
                <c:pt idx="217">
                  <c:v>0.73349601696098499</c:v>
                </c:pt>
                <c:pt idx="218">
                  <c:v>0.73312995583383</c:v>
                </c:pt>
                <c:pt idx="219">
                  <c:v>0.73276665049934997</c:v>
                </c:pt>
                <c:pt idx="220">
                  <c:v>0.73244284485989597</c:v>
                </c:pt>
                <c:pt idx="221">
                  <c:v>0.73207953952541605</c:v>
                </c:pt>
                <c:pt idx="222">
                  <c:v>0.73171301909948105</c:v>
                </c:pt>
                <c:pt idx="223">
                  <c:v>0.73138967275880595</c:v>
                </c:pt>
                <c:pt idx="224">
                  <c:v>0.73106586711935195</c:v>
                </c:pt>
                <c:pt idx="225">
                  <c:v>0.73074206147989795</c:v>
                </c:pt>
                <c:pt idx="226">
                  <c:v>0.73037875614541803</c:v>
                </c:pt>
                <c:pt idx="227">
                  <c:v>0.73009490949976896</c:v>
                </c:pt>
                <c:pt idx="228">
                  <c:v>0.72977110386031496</c:v>
                </c:pt>
                <c:pt idx="229">
                  <c:v>0.72944729822085996</c:v>
                </c:pt>
                <c:pt idx="230">
                  <c:v>0.72916345157521101</c:v>
                </c:pt>
                <c:pt idx="231">
                  <c:v>0.72887960492956205</c:v>
                </c:pt>
                <c:pt idx="232">
                  <c:v>0.72855625858888695</c:v>
                </c:pt>
                <c:pt idx="233">
                  <c:v>0.72827195264445899</c:v>
                </c:pt>
                <c:pt idx="234">
                  <c:v>0.72803082078529102</c:v>
                </c:pt>
                <c:pt idx="235">
                  <c:v>0.72770701514583702</c:v>
                </c:pt>
                <c:pt idx="236">
                  <c:v>0.72738366880516203</c:v>
                </c:pt>
                <c:pt idx="237">
                  <c:v>0.727139321854538</c:v>
                </c:pt>
                <c:pt idx="238">
                  <c:v>0.72685547520888905</c:v>
                </c:pt>
                <c:pt idx="239">
                  <c:v>0.72657438435591604</c:v>
                </c:pt>
                <c:pt idx="240">
                  <c:v>0.72633003740529301</c:v>
                </c:pt>
                <c:pt idx="241">
                  <c:v>0.72604619075964305</c:v>
                </c:pt>
                <c:pt idx="242">
                  <c:v>0.72576234411399398</c:v>
                </c:pt>
                <c:pt idx="243">
                  <c:v>0.72552121225482702</c:v>
                </c:pt>
                <c:pt idx="244">
                  <c:v>0.72527686530420299</c:v>
                </c:pt>
                <c:pt idx="245">
                  <c:v>0.72507523314006095</c:v>
                </c:pt>
                <c:pt idx="246">
                  <c:v>0.72479138649441099</c:v>
                </c:pt>
                <c:pt idx="247">
                  <c:v>0.72454979533646402</c:v>
                </c:pt>
                <c:pt idx="248">
                  <c:v>0.72434540737964603</c:v>
                </c:pt>
                <c:pt idx="249">
                  <c:v>0.72406431652667302</c:v>
                </c:pt>
                <c:pt idx="250">
                  <c:v>0.72385992856985404</c:v>
                </c:pt>
                <c:pt idx="251">
                  <c:v>0.72361879671068596</c:v>
                </c:pt>
                <c:pt idx="252">
                  <c:v>0.72337444976006204</c:v>
                </c:pt>
                <c:pt idx="253">
                  <c:v>0.72313331790089497</c:v>
                </c:pt>
                <c:pt idx="254">
                  <c:v>0.72288897095027105</c:v>
                </c:pt>
                <c:pt idx="255">
                  <c:v>0.72268733878612801</c:v>
                </c:pt>
                <c:pt idx="256">
                  <c:v>0.72244345113428499</c:v>
                </c:pt>
                <c:pt idx="257">
                  <c:v>0.72224181897014195</c:v>
                </c:pt>
                <c:pt idx="258">
                  <c:v>0.72200068711097398</c:v>
                </c:pt>
                <c:pt idx="259">
                  <c:v>0.72179583985537599</c:v>
                </c:pt>
                <c:pt idx="260">
                  <c:v>0.72159466699001296</c:v>
                </c:pt>
                <c:pt idx="261">
                  <c:v>0.72135032003939004</c:v>
                </c:pt>
                <c:pt idx="262">
                  <c:v>0.721148687875247</c:v>
                </c:pt>
                <c:pt idx="263">
                  <c:v>0.72090755601608003</c:v>
                </c:pt>
                <c:pt idx="264">
                  <c:v>0.72070316805926005</c:v>
                </c:pt>
                <c:pt idx="265">
                  <c:v>0.72050153589511801</c:v>
                </c:pt>
                <c:pt idx="266">
                  <c:v>0.720339403426002</c:v>
                </c:pt>
                <c:pt idx="267">
                  <c:v>0.72013777126185896</c:v>
                </c:pt>
                <c:pt idx="268">
                  <c:v>0.71993338330504097</c:v>
                </c:pt>
                <c:pt idx="269">
                  <c:v>0.71973221043967806</c:v>
                </c:pt>
                <c:pt idx="270">
                  <c:v>0.71957007797056105</c:v>
                </c:pt>
                <c:pt idx="271">
                  <c:v>0.71936844580641801</c:v>
                </c:pt>
                <c:pt idx="272">
                  <c:v>0.71908459916076894</c:v>
                </c:pt>
                <c:pt idx="273">
                  <c:v>0.71892292599043195</c:v>
                </c:pt>
                <c:pt idx="274">
                  <c:v>0.71876079352131494</c:v>
                </c:pt>
                <c:pt idx="275">
                  <c:v>0.71859912035097795</c:v>
                </c:pt>
                <c:pt idx="276">
                  <c:v>0.71839748818683602</c:v>
                </c:pt>
                <c:pt idx="277">
                  <c:v>0.71823581501649802</c:v>
                </c:pt>
                <c:pt idx="278">
                  <c:v>0.71803142705968004</c:v>
                </c:pt>
                <c:pt idx="279">
                  <c:v>0.71786975388934204</c:v>
                </c:pt>
                <c:pt idx="280">
                  <c:v>0.7176681217252</c:v>
                </c:pt>
                <c:pt idx="281">
                  <c:v>0.71754594824988804</c:v>
                </c:pt>
                <c:pt idx="282">
                  <c:v>0.71738381578077204</c:v>
                </c:pt>
                <c:pt idx="283">
                  <c:v>0.71722214261043404</c:v>
                </c:pt>
                <c:pt idx="284">
                  <c:v>0.717020510446291</c:v>
                </c:pt>
                <c:pt idx="285">
                  <c:v>0.71685883727595401</c:v>
                </c:pt>
                <c:pt idx="286">
                  <c:v>0.71669716410561701</c:v>
                </c:pt>
                <c:pt idx="287">
                  <c:v>0.71653503163650001</c:v>
                </c:pt>
                <c:pt idx="288">
                  <c:v>0.71633339947235697</c:v>
                </c:pt>
                <c:pt idx="289">
                  <c:v>0.71617172630201997</c:v>
                </c:pt>
                <c:pt idx="290">
                  <c:v>0.71604955282670801</c:v>
                </c:pt>
                <c:pt idx="291">
                  <c:v>0.71588787965637102</c:v>
                </c:pt>
                <c:pt idx="292">
                  <c:v>0.71572620648603402</c:v>
                </c:pt>
                <c:pt idx="293">
                  <c:v>0.71552135923043603</c:v>
                </c:pt>
                <c:pt idx="294">
                  <c:v>0.71540240084658002</c:v>
                </c:pt>
                <c:pt idx="295">
                  <c:v>0.71524026837746302</c:v>
                </c:pt>
                <c:pt idx="296">
                  <c:v>0.71511855420092996</c:v>
                </c:pt>
                <c:pt idx="297">
                  <c:v>0.71495642173181395</c:v>
                </c:pt>
                <c:pt idx="298">
                  <c:v>0.71479474856147696</c:v>
                </c:pt>
                <c:pt idx="299">
                  <c:v>0.714672575086165</c:v>
                </c:pt>
                <c:pt idx="300">
                  <c:v>0.714510901915827</c:v>
                </c:pt>
                <c:pt idx="301">
                  <c:v>0.71438872844051604</c:v>
                </c:pt>
                <c:pt idx="302">
                  <c:v>0.71422705527017905</c:v>
                </c:pt>
                <c:pt idx="303">
                  <c:v>0.71406492280106104</c:v>
                </c:pt>
                <c:pt idx="304">
                  <c:v>0.71394320862452898</c:v>
                </c:pt>
                <c:pt idx="305">
                  <c:v>0.71378107615541297</c:v>
                </c:pt>
                <c:pt idx="306">
                  <c:v>0.71361940298507498</c:v>
                </c:pt>
                <c:pt idx="307">
                  <c:v>0.71349998530243897</c:v>
                </c:pt>
                <c:pt idx="308">
                  <c:v>0.71329559734562098</c:v>
                </c:pt>
                <c:pt idx="309">
                  <c:v>0.71321613865679001</c:v>
                </c:pt>
                <c:pt idx="310">
                  <c:v>0.71309396518147905</c:v>
                </c:pt>
                <c:pt idx="311">
                  <c:v>0.71297225100494599</c:v>
                </c:pt>
                <c:pt idx="312">
                  <c:v>0.71281011853582898</c:v>
                </c:pt>
                <c:pt idx="313">
                  <c:v>0.71268794506051703</c:v>
                </c:pt>
                <c:pt idx="314">
                  <c:v>0.71256898667666102</c:v>
                </c:pt>
                <c:pt idx="315">
                  <c:v>0.71240685420754502</c:v>
                </c:pt>
                <c:pt idx="316">
                  <c:v>0.71232463972603799</c:v>
                </c:pt>
                <c:pt idx="317">
                  <c:v>0.71216296655569999</c:v>
                </c:pt>
                <c:pt idx="318">
                  <c:v>0.71204079308038903</c:v>
                </c:pt>
                <c:pt idx="319">
                  <c:v>0.71187911991005104</c:v>
                </c:pt>
                <c:pt idx="320">
                  <c:v>0.71179966122122096</c:v>
                </c:pt>
                <c:pt idx="321">
                  <c:v>0.711677487745909</c:v>
                </c:pt>
                <c:pt idx="322">
                  <c:v>0.71151535527679199</c:v>
                </c:pt>
                <c:pt idx="323">
                  <c:v>0.71139364110026004</c:v>
                </c:pt>
                <c:pt idx="324">
                  <c:v>0.71127146762494797</c:v>
                </c:pt>
                <c:pt idx="325">
                  <c:v>0.711192008936117</c:v>
                </c:pt>
                <c:pt idx="326">
                  <c:v>0.711029876467</c:v>
                </c:pt>
                <c:pt idx="327">
                  <c:v>0.71094766198549297</c:v>
                </c:pt>
                <c:pt idx="328">
                  <c:v>0.71082870360163697</c:v>
                </c:pt>
                <c:pt idx="329">
                  <c:v>0.71074602982135204</c:v>
                </c:pt>
                <c:pt idx="330">
                  <c:v>0.71058435665101405</c:v>
                </c:pt>
                <c:pt idx="331">
                  <c:v>0.71050489796218397</c:v>
                </c:pt>
                <c:pt idx="332">
                  <c:v>0.71038272448687101</c:v>
                </c:pt>
                <c:pt idx="333">
                  <c:v>0.71030051000536498</c:v>
                </c:pt>
                <c:pt idx="334">
                  <c:v>0.71018109232272897</c:v>
                </c:pt>
                <c:pt idx="335">
                  <c:v>0.71005891884741801</c:v>
                </c:pt>
                <c:pt idx="336">
                  <c:v>0.70997670436591098</c:v>
                </c:pt>
                <c:pt idx="337">
                  <c:v>0.70981503119557299</c:v>
                </c:pt>
                <c:pt idx="338">
                  <c:v>0.70973557250674302</c:v>
                </c:pt>
                <c:pt idx="339">
                  <c:v>0.70961339903143095</c:v>
                </c:pt>
                <c:pt idx="340">
                  <c:v>0.70949122555611899</c:v>
                </c:pt>
                <c:pt idx="341">
                  <c:v>0.70936905208080803</c:v>
                </c:pt>
                <c:pt idx="342">
                  <c:v>0.70925009369695102</c:v>
                </c:pt>
                <c:pt idx="343">
                  <c:v>0.70916741991666499</c:v>
                </c:pt>
                <c:pt idx="344">
                  <c:v>0.70908796122783402</c:v>
                </c:pt>
                <c:pt idx="345">
                  <c:v>0.70896578775252195</c:v>
                </c:pt>
                <c:pt idx="346">
                  <c:v>0.70884407357599</c:v>
                </c:pt>
                <c:pt idx="347">
                  <c:v>0.70876461488716003</c:v>
                </c:pt>
                <c:pt idx="348">
                  <c:v>0.70864244141184796</c:v>
                </c:pt>
                <c:pt idx="349">
                  <c:v>0.70856022693034104</c:v>
                </c:pt>
                <c:pt idx="350">
                  <c:v>0.70843805345502897</c:v>
                </c:pt>
                <c:pt idx="351">
                  <c:v>0.70831863577239396</c:v>
                </c:pt>
                <c:pt idx="352">
                  <c:v>0.70823642129088704</c:v>
                </c:pt>
                <c:pt idx="353">
                  <c:v>0.70811424781557497</c:v>
                </c:pt>
                <c:pt idx="354">
                  <c:v>0.708034789126744</c:v>
                </c:pt>
                <c:pt idx="355">
                  <c:v>0.70795257464523798</c:v>
                </c:pt>
                <c:pt idx="356">
                  <c:v>0.70783315696260196</c:v>
                </c:pt>
                <c:pt idx="357">
                  <c:v>0.70775094248109605</c:v>
                </c:pt>
                <c:pt idx="358">
                  <c:v>0.70767148379226497</c:v>
                </c:pt>
                <c:pt idx="359">
                  <c:v>0.70758881001197904</c:v>
                </c:pt>
                <c:pt idx="360">
                  <c:v>0.70746709583544598</c:v>
                </c:pt>
                <c:pt idx="361">
                  <c:v>0.70738763714661601</c:v>
                </c:pt>
                <c:pt idx="362">
                  <c:v>0.70726546367130405</c:v>
                </c:pt>
                <c:pt idx="363">
                  <c:v>0.70718600498247297</c:v>
                </c:pt>
                <c:pt idx="364">
                  <c:v>0.70710333120218705</c:v>
                </c:pt>
                <c:pt idx="365">
                  <c:v>0.70702111672068002</c:v>
                </c:pt>
                <c:pt idx="366">
                  <c:v>0.70690215833682402</c:v>
                </c:pt>
                <c:pt idx="367">
                  <c:v>0.70681948455653798</c:v>
                </c:pt>
                <c:pt idx="368">
                  <c:v>0.70674002586770801</c:v>
                </c:pt>
                <c:pt idx="369">
                  <c:v>0.70665781138620098</c:v>
                </c:pt>
                <c:pt idx="370">
                  <c:v>0.70657835269737002</c:v>
                </c:pt>
                <c:pt idx="371">
                  <c:v>0.70649613821586299</c:v>
                </c:pt>
                <c:pt idx="372">
                  <c:v>0.70637396474055203</c:v>
                </c:pt>
                <c:pt idx="373">
                  <c:v>0.70629450605172095</c:v>
                </c:pt>
                <c:pt idx="374">
                  <c:v>0.70621183227143502</c:v>
                </c:pt>
                <c:pt idx="375">
                  <c:v>0.70613237358260394</c:v>
                </c:pt>
                <c:pt idx="376">
                  <c:v>0.70601065940607199</c:v>
                </c:pt>
                <c:pt idx="377">
                  <c:v>0.70588848593076003</c:v>
                </c:pt>
                <c:pt idx="378">
                  <c:v>0.70580902724192895</c:v>
                </c:pt>
                <c:pt idx="379">
                  <c:v>0.70572635346164403</c:v>
                </c:pt>
                <c:pt idx="380">
                  <c:v>0.70572635346164403</c:v>
                </c:pt>
                <c:pt idx="381">
                  <c:v>0.70560463928511097</c:v>
                </c:pt>
                <c:pt idx="382">
                  <c:v>0.70552518059628</c:v>
                </c:pt>
                <c:pt idx="383">
                  <c:v>0.70540300712096804</c:v>
                </c:pt>
                <c:pt idx="384">
                  <c:v>0.70536304812716299</c:v>
                </c:pt>
                <c:pt idx="385">
                  <c:v>0.70528083364565697</c:v>
                </c:pt>
                <c:pt idx="386">
                  <c:v>0.70516141596302095</c:v>
                </c:pt>
                <c:pt idx="387">
                  <c:v>0.70511916047531897</c:v>
                </c:pt>
                <c:pt idx="388">
                  <c:v>0.705039701786489</c:v>
                </c:pt>
                <c:pt idx="389">
                  <c:v>0.70491752831117704</c:v>
                </c:pt>
                <c:pt idx="390">
                  <c:v>0.704877569317372</c:v>
                </c:pt>
                <c:pt idx="391">
                  <c:v>0.70475539584206004</c:v>
                </c:pt>
                <c:pt idx="392">
                  <c:v>0.704715896147035</c:v>
                </c:pt>
                <c:pt idx="393">
                  <c:v>0.70463368166552798</c:v>
                </c:pt>
                <c:pt idx="394">
                  <c:v>0.704553763677918</c:v>
                </c:pt>
                <c:pt idx="395">
                  <c:v>0.70447154919641097</c:v>
                </c:pt>
                <c:pt idx="396">
                  <c:v>0.70439209050758</c:v>
                </c:pt>
                <c:pt idx="397">
                  <c:v>0.70435259081255497</c:v>
                </c:pt>
                <c:pt idx="398">
                  <c:v>0.70423041733724301</c:v>
                </c:pt>
                <c:pt idx="399">
                  <c:v>0.70414820285573598</c:v>
                </c:pt>
                <c:pt idx="400">
                  <c:v>0.70410824386193105</c:v>
                </c:pt>
                <c:pt idx="401">
                  <c:v>0.70402602938042502</c:v>
                </c:pt>
                <c:pt idx="402">
                  <c:v>0.70394657069159405</c:v>
                </c:pt>
                <c:pt idx="403">
                  <c:v>0.70386389691130802</c:v>
                </c:pt>
                <c:pt idx="404">
                  <c:v>0.70378443822247705</c:v>
                </c:pt>
                <c:pt idx="405">
                  <c:v>0.70370222374097102</c:v>
                </c:pt>
                <c:pt idx="406">
                  <c:v>0.70362276505214005</c:v>
                </c:pt>
                <c:pt idx="407">
                  <c:v>0.70358280605833501</c:v>
                </c:pt>
                <c:pt idx="408">
                  <c:v>0.70350059157682798</c:v>
                </c:pt>
                <c:pt idx="409">
                  <c:v>0.70346109188180195</c:v>
                </c:pt>
                <c:pt idx="410">
                  <c:v>0.70337841810151602</c:v>
                </c:pt>
                <c:pt idx="411">
                  <c:v>0.70333891840649099</c:v>
                </c:pt>
                <c:pt idx="412">
                  <c:v>0.70325945971766002</c:v>
                </c:pt>
                <c:pt idx="413">
                  <c:v>0.70317678593737398</c:v>
                </c:pt>
                <c:pt idx="414">
                  <c:v>0.70309732724854301</c:v>
                </c:pt>
                <c:pt idx="415">
                  <c:v>0.70301511276703599</c:v>
                </c:pt>
                <c:pt idx="416">
                  <c:v>0.70297561307201095</c:v>
                </c:pt>
                <c:pt idx="417">
                  <c:v>0.70293565407820602</c:v>
                </c:pt>
                <c:pt idx="418">
                  <c:v>0.70285343959669899</c:v>
                </c:pt>
                <c:pt idx="419">
                  <c:v>0.70277398090786802</c:v>
                </c:pt>
                <c:pt idx="420">
                  <c:v>0.70269130712758299</c:v>
                </c:pt>
                <c:pt idx="421">
                  <c:v>0.70260909264607596</c:v>
                </c:pt>
                <c:pt idx="422">
                  <c:v>0.70256959295105004</c:v>
                </c:pt>
                <c:pt idx="423">
                  <c:v>0.70249013426221896</c:v>
                </c:pt>
                <c:pt idx="424">
                  <c:v>0.70240746048193303</c:v>
                </c:pt>
                <c:pt idx="425">
                  <c:v>0.702367960786907</c:v>
                </c:pt>
                <c:pt idx="426">
                  <c:v>0.70228574630540097</c:v>
                </c:pt>
                <c:pt idx="427">
                  <c:v>0.70220582831779099</c:v>
                </c:pt>
                <c:pt idx="428">
                  <c:v>0.70212361383628397</c:v>
                </c:pt>
                <c:pt idx="429">
                  <c:v>0.70208411414125804</c:v>
                </c:pt>
                <c:pt idx="430">
                  <c:v>0.702044155147453</c:v>
                </c:pt>
                <c:pt idx="431">
                  <c:v>0.70196194066594597</c:v>
                </c:pt>
                <c:pt idx="432">
                  <c:v>0.701882481977116</c:v>
                </c:pt>
                <c:pt idx="433">
                  <c:v>0.70184252298331096</c:v>
                </c:pt>
                <c:pt idx="434">
                  <c:v>0.70176030850180404</c:v>
                </c:pt>
                <c:pt idx="435">
                  <c:v>0.701720349507999</c:v>
                </c:pt>
                <c:pt idx="436">
                  <c:v>0.70163813502649297</c:v>
                </c:pt>
                <c:pt idx="437">
                  <c:v>0.70159863533146705</c:v>
                </c:pt>
                <c:pt idx="438">
                  <c:v>0.701558676337662</c:v>
                </c:pt>
                <c:pt idx="439">
                  <c:v>0.70147646185615498</c:v>
                </c:pt>
                <c:pt idx="440">
                  <c:v>0.70143650286235004</c:v>
                </c:pt>
                <c:pt idx="441">
                  <c:v>0.70135704417351896</c:v>
                </c:pt>
                <c:pt idx="442">
                  <c:v>0.70131432938703797</c:v>
                </c:pt>
                <c:pt idx="443">
                  <c:v>0.701234870698208</c:v>
                </c:pt>
                <c:pt idx="444">
                  <c:v>0.70115265621670098</c:v>
                </c:pt>
                <c:pt idx="445">
                  <c:v>0.70111315652167505</c:v>
                </c:pt>
                <c:pt idx="446">
                  <c:v>0.70107319752787001</c:v>
                </c:pt>
                <c:pt idx="447">
                  <c:v>0.70103048274138902</c:v>
                </c:pt>
                <c:pt idx="448">
                  <c:v>0.70095102405255905</c:v>
                </c:pt>
                <c:pt idx="449">
                  <c:v>0.70091152435753301</c:v>
                </c:pt>
                <c:pt idx="450">
                  <c:v>0.70086880957105202</c:v>
                </c:pt>
                <c:pt idx="451">
                  <c:v>0.70078935088222105</c:v>
                </c:pt>
                <c:pt idx="452">
                  <c:v>0.70074939188841601</c:v>
                </c:pt>
                <c:pt idx="453">
                  <c:v>0.70070713640071502</c:v>
                </c:pt>
                <c:pt idx="454">
                  <c:v>0.70062767771188394</c:v>
                </c:pt>
                <c:pt idx="455">
                  <c:v>0.70054500393159802</c:v>
                </c:pt>
                <c:pt idx="456">
                  <c:v>0.70050550423657199</c:v>
                </c:pt>
                <c:pt idx="457">
                  <c:v>0.70046554524276705</c:v>
                </c:pt>
                <c:pt idx="458">
                  <c:v>0.70038333076126003</c:v>
                </c:pt>
                <c:pt idx="459">
                  <c:v>0.70034337176745498</c:v>
                </c:pt>
                <c:pt idx="460">
                  <c:v>0.70026391307862501</c:v>
                </c:pt>
                <c:pt idx="461">
                  <c:v>0.70018169859711799</c:v>
                </c:pt>
                <c:pt idx="462">
                  <c:v>0.70018169859711799</c:v>
                </c:pt>
                <c:pt idx="463">
                  <c:v>0.70010223990828802</c:v>
                </c:pt>
                <c:pt idx="464">
                  <c:v>0.70002002542678099</c:v>
                </c:pt>
                <c:pt idx="465">
                  <c:v>0.69998006643297594</c:v>
                </c:pt>
                <c:pt idx="466">
                  <c:v>0.69989785195146903</c:v>
                </c:pt>
                <c:pt idx="467">
                  <c:v>0.69985789295766399</c:v>
                </c:pt>
                <c:pt idx="468">
                  <c:v>0.69981839326263795</c:v>
                </c:pt>
                <c:pt idx="469">
                  <c:v>0.69977567847615696</c:v>
                </c:pt>
                <c:pt idx="470">
                  <c:v>0.69969621978732599</c:v>
                </c:pt>
                <c:pt idx="471">
                  <c:v>0.69965626079352194</c:v>
                </c:pt>
                <c:pt idx="472">
                  <c:v>0.69957404631201503</c:v>
                </c:pt>
                <c:pt idx="473">
                  <c:v>0.69953454661698899</c:v>
                </c:pt>
                <c:pt idx="474">
                  <c:v>0.69949458762318395</c:v>
                </c:pt>
                <c:pt idx="475">
                  <c:v>0.69941237314167704</c:v>
                </c:pt>
                <c:pt idx="476">
                  <c:v>0.69933291445284695</c:v>
                </c:pt>
                <c:pt idx="477">
                  <c:v>0.69929019966636596</c:v>
                </c:pt>
                <c:pt idx="478">
                  <c:v>0.69921074097753499</c:v>
                </c:pt>
                <c:pt idx="479">
                  <c:v>0.69917078198372995</c:v>
                </c:pt>
                <c:pt idx="480">
                  <c:v>0.69908856750222303</c:v>
                </c:pt>
                <c:pt idx="481">
                  <c:v>0.699049067807198</c:v>
                </c:pt>
                <c:pt idx="482">
                  <c:v>0.69900910881339295</c:v>
                </c:pt>
                <c:pt idx="483">
                  <c:v>0.69892689433188604</c:v>
                </c:pt>
                <c:pt idx="484">
                  <c:v>0.69888693533808099</c:v>
                </c:pt>
                <c:pt idx="485">
                  <c:v>0.69880472085657397</c:v>
                </c:pt>
                <c:pt idx="486">
                  <c:v>0.69876476186276903</c:v>
                </c:pt>
                <c:pt idx="487">
                  <c:v>0.698725262167743</c:v>
                </c:pt>
                <c:pt idx="488">
                  <c:v>0.69868530317393895</c:v>
                </c:pt>
                <c:pt idx="489">
                  <c:v>0.69864304768623697</c:v>
                </c:pt>
                <c:pt idx="490">
                  <c:v>0.69860308869243204</c:v>
                </c:pt>
                <c:pt idx="491">
                  <c:v>0.69848091521711997</c:v>
                </c:pt>
                <c:pt idx="492">
                  <c:v>0.69844141552209404</c:v>
                </c:pt>
                <c:pt idx="493">
                  <c:v>0.69840145652829</c:v>
                </c:pt>
                <c:pt idx="494">
                  <c:v>0.69831924204678297</c:v>
                </c:pt>
                <c:pt idx="495">
                  <c:v>0.69827928305297704</c:v>
                </c:pt>
                <c:pt idx="496">
                  <c:v>0.69819706857147101</c:v>
                </c:pt>
                <c:pt idx="497">
                  <c:v>0.69811760988264004</c:v>
                </c:pt>
                <c:pt idx="498">
                  <c:v>0.69807811018761501</c:v>
                </c:pt>
                <c:pt idx="499">
                  <c:v>0.69803539540113402</c:v>
                </c:pt>
                <c:pt idx="500">
                  <c:v>0.69795593671230305</c:v>
                </c:pt>
                <c:pt idx="501">
                  <c:v>0.69787372223079602</c:v>
                </c:pt>
                <c:pt idx="502">
                  <c:v>0.69779380424318604</c:v>
                </c:pt>
                <c:pt idx="503">
                  <c:v>0.69775430454816001</c:v>
                </c:pt>
                <c:pt idx="504">
                  <c:v>0.69767209006665298</c:v>
                </c:pt>
                <c:pt idx="505">
                  <c:v>0.69763213107284905</c:v>
                </c:pt>
                <c:pt idx="506">
                  <c:v>0.69754991659134202</c:v>
                </c:pt>
                <c:pt idx="507">
                  <c:v>0.69747045790251205</c:v>
                </c:pt>
                <c:pt idx="508">
                  <c:v>0.69743049890870601</c:v>
                </c:pt>
                <c:pt idx="509">
                  <c:v>0.69734828442719998</c:v>
                </c:pt>
                <c:pt idx="510">
                  <c:v>0.69726882573836901</c:v>
                </c:pt>
                <c:pt idx="511">
                  <c:v>0.69718661125686199</c:v>
                </c:pt>
                <c:pt idx="512">
                  <c:v>0.69710715256803202</c:v>
                </c:pt>
                <c:pt idx="513">
                  <c:v>0.69706443778155003</c:v>
                </c:pt>
                <c:pt idx="514">
                  <c:v>0.69694502009891501</c:v>
                </c:pt>
                <c:pt idx="515">
                  <c:v>0.69686280561740799</c:v>
                </c:pt>
                <c:pt idx="516">
                  <c:v>0.69674063214209603</c:v>
                </c:pt>
                <c:pt idx="517">
                  <c:v>0.69670113244707099</c:v>
                </c:pt>
                <c:pt idx="518">
                  <c:v>0.69661845866678496</c:v>
                </c:pt>
                <c:pt idx="519">
                  <c:v>0.69653899997795299</c:v>
                </c:pt>
                <c:pt idx="520">
                  <c:v>0.69645678549644696</c:v>
                </c:pt>
                <c:pt idx="521">
                  <c:v>0.69637732680761599</c:v>
                </c:pt>
                <c:pt idx="522">
                  <c:v>0.69629511232610997</c:v>
                </c:pt>
                <c:pt idx="523">
                  <c:v>0.696215653637279</c:v>
                </c:pt>
                <c:pt idx="524">
                  <c:v>0.69617569464347395</c:v>
                </c:pt>
                <c:pt idx="525">
                  <c:v>0.69605352116816299</c:v>
                </c:pt>
                <c:pt idx="526">
                  <c:v>0.69593134769285103</c:v>
                </c:pt>
                <c:pt idx="527">
                  <c:v>0.695891847997825</c:v>
                </c:pt>
                <c:pt idx="528">
                  <c:v>0.69576967452251404</c:v>
                </c:pt>
                <c:pt idx="529">
                  <c:v>0.69569021583368296</c:v>
                </c:pt>
                <c:pt idx="530">
                  <c:v>0.69560800135217604</c:v>
                </c:pt>
                <c:pt idx="531">
                  <c:v>0.69552854266334496</c:v>
                </c:pt>
                <c:pt idx="532">
                  <c:v>0.69544586888305904</c:v>
                </c:pt>
                <c:pt idx="533">
                  <c:v>0.69532415470652698</c:v>
                </c:pt>
                <c:pt idx="534">
                  <c:v>0.695244236718917</c:v>
                </c:pt>
                <c:pt idx="535">
                  <c:v>0.69512252254238405</c:v>
                </c:pt>
                <c:pt idx="536">
                  <c:v>0.69500034906707298</c:v>
                </c:pt>
                <c:pt idx="537">
                  <c:v>0.69496039007326704</c:v>
                </c:pt>
                <c:pt idx="538">
                  <c:v>0.69483867589673498</c:v>
                </c:pt>
                <c:pt idx="539">
                  <c:v>0.694758757909125</c:v>
                </c:pt>
                <c:pt idx="540">
                  <c:v>0.69467654342761798</c:v>
                </c:pt>
                <c:pt idx="541">
                  <c:v>0.69455436995230702</c:v>
                </c:pt>
                <c:pt idx="542">
                  <c:v>0.69451487025728098</c:v>
                </c:pt>
                <c:pt idx="543">
                  <c:v>0.69439269678196902</c:v>
                </c:pt>
                <c:pt idx="544">
                  <c:v>0.69427327909933301</c:v>
                </c:pt>
                <c:pt idx="545">
                  <c:v>0.69419106461782698</c:v>
                </c:pt>
                <c:pt idx="546">
                  <c:v>0.69411160592899601</c:v>
                </c:pt>
                <c:pt idx="547">
                  <c:v>0.69402939144748999</c:v>
                </c:pt>
                <c:pt idx="548">
                  <c:v>0.69394717696598296</c:v>
                </c:pt>
                <c:pt idx="549">
                  <c:v>0.69382775928334695</c:v>
                </c:pt>
                <c:pt idx="550">
                  <c:v>0.69374554480184003</c:v>
                </c:pt>
                <c:pt idx="551">
                  <c:v>0.69362337132652796</c:v>
                </c:pt>
                <c:pt idx="552">
                  <c:v>0.69358341233272403</c:v>
                </c:pt>
                <c:pt idx="553">
                  <c:v>0.69346169815619096</c:v>
                </c:pt>
                <c:pt idx="554">
                  <c:v>0.69338178016858099</c:v>
                </c:pt>
                <c:pt idx="555">
                  <c:v>0.69329956568707496</c:v>
                </c:pt>
                <c:pt idx="556">
                  <c:v>0.69322010699824399</c:v>
                </c:pt>
                <c:pt idx="557">
                  <c:v>0.69313789251673696</c:v>
                </c:pt>
                <c:pt idx="558">
                  <c:v>0.69301847483410195</c:v>
                </c:pt>
                <c:pt idx="559">
                  <c:v>0.69297621934639997</c:v>
                </c:pt>
                <c:pt idx="560">
                  <c:v>0.69285680166376395</c:v>
                </c:pt>
                <c:pt idx="561">
                  <c:v>0.69277458718225704</c:v>
                </c:pt>
                <c:pt idx="562">
                  <c:v>0.69269512849342696</c:v>
                </c:pt>
                <c:pt idx="563">
                  <c:v>0.69261245471314103</c:v>
                </c:pt>
                <c:pt idx="564">
                  <c:v>0.69253024023163401</c:v>
                </c:pt>
                <c:pt idx="565">
                  <c:v>0.69249028123782896</c:v>
                </c:pt>
                <c:pt idx="566">
                  <c:v>0.69236856706129701</c:v>
                </c:pt>
                <c:pt idx="567">
                  <c:v>0.69232860806749097</c:v>
                </c:pt>
                <c:pt idx="568">
                  <c:v>0.69220643459217901</c:v>
                </c:pt>
                <c:pt idx="569">
                  <c:v>0.69212697590334904</c:v>
                </c:pt>
                <c:pt idx="570">
                  <c:v>0.69204476142184201</c:v>
                </c:pt>
                <c:pt idx="571">
                  <c:v>0.69200480242803797</c:v>
                </c:pt>
                <c:pt idx="572">
                  <c:v>0.691925343739207</c:v>
                </c:pt>
                <c:pt idx="573">
                  <c:v>0.69180362956267405</c:v>
                </c:pt>
                <c:pt idx="574">
                  <c:v>0.69172095578238901</c:v>
                </c:pt>
                <c:pt idx="575">
                  <c:v>0.69164149709355804</c:v>
                </c:pt>
                <c:pt idx="576">
                  <c:v>0.69155928261205102</c:v>
                </c:pt>
                <c:pt idx="577">
                  <c:v>0.69147982392322005</c:v>
                </c:pt>
                <c:pt idx="578">
                  <c:v>0.69139760944171402</c:v>
                </c:pt>
                <c:pt idx="579">
                  <c:v>0.69131815075288205</c:v>
                </c:pt>
                <c:pt idx="580">
                  <c:v>0.69127819175907801</c:v>
                </c:pt>
                <c:pt idx="581">
                  <c:v>0.69119597727757098</c:v>
                </c:pt>
                <c:pt idx="582">
                  <c:v>0.69111330349728495</c:v>
                </c:pt>
                <c:pt idx="583">
                  <c:v>0.69107380380225902</c:v>
                </c:pt>
                <c:pt idx="584">
                  <c:v>0.69099434511342905</c:v>
                </c:pt>
                <c:pt idx="585">
                  <c:v>0.69091213063192203</c:v>
                </c:pt>
                <c:pt idx="586">
                  <c:v>0.69083267194309195</c:v>
                </c:pt>
                <c:pt idx="587">
                  <c:v>0.69078995715660996</c:v>
                </c:pt>
                <c:pt idx="588">
                  <c:v>0.69071049846777999</c:v>
                </c:pt>
                <c:pt idx="589">
                  <c:v>0.69062782468749395</c:v>
                </c:pt>
                <c:pt idx="590">
                  <c:v>0.69054836599866298</c:v>
                </c:pt>
                <c:pt idx="591">
                  <c:v>0.69046615151715596</c:v>
                </c:pt>
                <c:pt idx="592">
                  <c:v>0.69042665182213003</c:v>
                </c:pt>
                <c:pt idx="593">
                  <c:v>0.69034673383452005</c:v>
                </c:pt>
                <c:pt idx="594">
                  <c:v>0.69030447834681796</c:v>
                </c:pt>
                <c:pt idx="595">
                  <c:v>0.69022501965798799</c:v>
                </c:pt>
                <c:pt idx="596">
                  <c:v>0.69014234587770096</c:v>
                </c:pt>
                <c:pt idx="597">
                  <c:v>0.69006288718887099</c:v>
                </c:pt>
                <c:pt idx="598">
                  <c:v>0.68998067270736496</c:v>
                </c:pt>
                <c:pt idx="599">
                  <c:v>0.68998067270736496</c:v>
                </c:pt>
                <c:pt idx="600">
                  <c:v>0.68990121401853399</c:v>
                </c:pt>
                <c:pt idx="601">
                  <c:v>0.68986125502472895</c:v>
                </c:pt>
                <c:pt idx="602">
                  <c:v>0.68977904054322203</c:v>
                </c:pt>
                <c:pt idx="603">
                  <c:v>0.689739540848196</c:v>
                </c:pt>
                <c:pt idx="604">
                  <c:v>0.68965686706790996</c:v>
                </c:pt>
                <c:pt idx="605">
                  <c:v>0.68957740837907999</c:v>
                </c:pt>
                <c:pt idx="606">
                  <c:v>0.68953515289137801</c:v>
                </c:pt>
                <c:pt idx="607">
                  <c:v>0.68945569420254704</c:v>
                </c:pt>
                <c:pt idx="608">
                  <c:v>0.689415735208743</c:v>
                </c:pt>
                <c:pt idx="609">
                  <c:v>0.68933352072723497</c:v>
                </c:pt>
                <c:pt idx="610">
                  <c:v>0.68929356173343104</c:v>
                </c:pt>
                <c:pt idx="611">
                  <c:v>0.68921134725192401</c:v>
                </c:pt>
                <c:pt idx="612">
                  <c:v>0.68917138825811897</c:v>
                </c:pt>
                <c:pt idx="613">
                  <c:v>0.689091929569288</c:v>
                </c:pt>
                <c:pt idx="614">
                  <c:v>0.68904967408158702</c:v>
                </c:pt>
                <c:pt idx="615">
                  <c:v>0.68900971508778197</c:v>
                </c:pt>
                <c:pt idx="616">
                  <c:v>0.688930256398951</c:v>
                </c:pt>
                <c:pt idx="617">
                  <c:v>0.68888754161246901</c:v>
                </c:pt>
                <c:pt idx="618">
                  <c:v>0.68880808292363904</c:v>
                </c:pt>
                <c:pt idx="619">
                  <c:v>0.68876858322861301</c:v>
                </c:pt>
                <c:pt idx="620">
                  <c:v>0.68876858322861301</c:v>
                </c:pt>
                <c:pt idx="621">
                  <c:v>0.68864640975330205</c:v>
                </c:pt>
                <c:pt idx="622">
                  <c:v>0.688606450759497</c:v>
                </c:pt>
                <c:pt idx="623">
                  <c:v>0.68856419527179502</c:v>
                </c:pt>
                <c:pt idx="624">
                  <c:v>0.68852423627798998</c:v>
                </c:pt>
                <c:pt idx="625">
                  <c:v>0.68844477758915901</c:v>
                </c:pt>
                <c:pt idx="626">
                  <c:v>0.68840206280267802</c:v>
                </c:pt>
                <c:pt idx="627">
                  <c:v>0.68836256310765198</c:v>
                </c:pt>
                <c:pt idx="628">
                  <c:v>0.68832260411384705</c:v>
                </c:pt>
                <c:pt idx="629">
                  <c:v>0.68828310441882201</c:v>
                </c:pt>
                <c:pt idx="630">
                  <c:v>0.68824038963234102</c:v>
                </c:pt>
                <c:pt idx="631">
                  <c:v>0.68816093094351005</c:v>
                </c:pt>
                <c:pt idx="632">
                  <c:v>0.68816093094351005</c:v>
                </c:pt>
                <c:pt idx="633">
                  <c:v>0.68807825716322402</c:v>
                </c:pt>
                <c:pt idx="634">
                  <c:v>0.68803875746819798</c:v>
                </c:pt>
                <c:pt idx="635">
                  <c:v>0.68799879847439405</c:v>
                </c:pt>
                <c:pt idx="636">
                  <c:v>0.68795654298669096</c:v>
                </c:pt>
                <c:pt idx="637">
                  <c:v>0.68787708429786099</c:v>
                </c:pt>
                <c:pt idx="638">
                  <c:v>0.68783712530405605</c:v>
                </c:pt>
                <c:pt idx="639">
                  <c:v>0.68779441051757495</c:v>
                </c:pt>
                <c:pt idx="640">
                  <c:v>0.68771495182874398</c:v>
                </c:pt>
                <c:pt idx="641">
                  <c:v>0.68771495182874398</c:v>
                </c:pt>
                <c:pt idx="642">
                  <c:v>0.68767545213371895</c:v>
                </c:pt>
                <c:pt idx="643">
                  <c:v>0.68759277835343202</c:v>
                </c:pt>
                <c:pt idx="644">
                  <c:v>0.68755327865840699</c:v>
                </c:pt>
                <c:pt idx="645">
                  <c:v>0.68747106417689996</c:v>
                </c:pt>
                <c:pt idx="646">
                  <c:v>0.68743110518309503</c:v>
                </c:pt>
                <c:pt idx="647">
                  <c:v>0.68735164649426395</c:v>
                </c:pt>
                <c:pt idx="648">
                  <c:v>0.68735164649426395</c:v>
                </c:pt>
                <c:pt idx="649">
                  <c:v>0.68726943201275803</c:v>
                </c:pt>
                <c:pt idx="650">
                  <c:v>0.68722947301895299</c:v>
                </c:pt>
                <c:pt idx="651">
                  <c:v>0.68718997332392695</c:v>
                </c:pt>
                <c:pt idx="652">
                  <c:v>0.68714725853744596</c:v>
                </c:pt>
                <c:pt idx="653">
                  <c:v>0.68710729954364103</c:v>
                </c:pt>
                <c:pt idx="654">
                  <c:v>0.68702784085481095</c:v>
                </c:pt>
                <c:pt idx="655">
                  <c:v>0.68698558536710796</c:v>
                </c:pt>
                <c:pt idx="656">
                  <c:v>0.68694562637330403</c:v>
                </c:pt>
                <c:pt idx="657">
                  <c:v>0.68694562637330403</c:v>
                </c:pt>
                <c:pt idx="658">
                  <c:v>0.686906126678278</c:v>
                </c:pt>
                <c:pt idx="659">
                  <c:v>0.68686616768447295</c:v>
                </c:pt>
                <c:pt idx="660">
                  <c:v>0.68682345289799196</c:v>
                </c:pt>
                <c:pt idx="661">
                  <c:v>0.68674399420916099</c:v>
                </c:pt>
                <c:pt idx="662">
                  <c:v>0.68674399420916099</c:v>
                </c:pt>
                <c:pt idx="663">
                  <c:v>0.68670127942268</c:v>
                </c:pt>
                <c:pt idx="664">
                  <c:v>0.68662182073384903</c:v>
                </c:pt>
                <c:pt idx="665">
                  <c:v>0.686582321038823</c:v>
                </c:pt>
                <c:pt idx="666">
                  <c:v>0.68653960625234201</c:v>
                </c:pt>
                <c:pt idx="667">
                  <c:v>0.68650010655731697</c:v>
                </c:pt>
                <c:pt idx="668">
                  <c:v>0.686420647868486</c:v>
                </c:pt>
                <c:pt idx="669">
                  <c:v>0.686420647868486</c:v>
                </c:pt>
                <c:pt idx="670">
                  <c:v>0.68633797408819996</c:v>
                </c:pt>
                <c:pt idx="671">
                  <c:v>0.68629847439317504</c:v>
                </c:pt>
                <c:pt idx="672">
                  <c:v>0.68629847439317504</c:v>
                </c:pt>
                <c:pt idx="673">
                  <c:v>0.68625851539936999</c:v>
                </c:pt>
                <c:pt idx="674">
                  <c:v>0.686215800612889</c:v>
                </c:pt>
                <c:pt idx="675">
                  <c:v>0.68617630091786297</c:v>
                </c:pt>
                <c:pt idx="676">
                  <c:v>0.686096842229033</c:v>
                </c:pt>
                <c:pt idx="677">
                  <c:v>0.686096842229033</c:v>
                </c:pt>
                <c:pt idx="678">
                  <c:v>0.686096842229033</c:v>
                </c:pt>
                <c:pt idx="679">
                  <c:v>0.68601462774752597</c:v>
                </c:pt>
                <c:pt idx="680">
                  <c:v>0.68597466875372104</c:v>
                </c:pt>
                <c:pt idx="681">
                  <c:v>0.685935169058695</c:v>
                </c:pt>
                <c:pt idx="682">
                  <c:v>0.685935169058695</c:v>
                </c:pt>
                <c:pt idx="683">
                  <c:v>0.68585249527840897</c:v>
                </c:pt>
                <c:pt idx="684">
                  <c:v>0.68581299558338304</c:v>
                </c:pt>
                <c:pt idx="685">
                  <c:v>0.685773036589578</c:v>
                </c:pt>
                <c:pt idx="686">
                  <c:v>0.68573032180309701</c:v>
                </c:pt>
                <c:pt idx="687">
                  <c:v>0.68569082210807197</c:v>
                </c:pt>
                <c:pt idx="688">
                  <c:v>0.68565086311426604</c:v>
                </c:pt>
                <c:pt idx="689">
                  <c:v>0.68565086311426604</c:v>
                </c:pt>
                <c:pt idx="690">
                  <c:v>0.68556864863275901</c:v>
                </c:pt>
                <c:pt idx="691">
                  <c:v>0.68556864863275901</c:v>
                </c:pt>
                <c:pt idx="692">
                  <c:v>0.68548918994392904</c:v>
                </c:pt>
                <c:pt idx="693">
                  <c:v>0.68548918994392904</c:v>
                </c:pt>
                <c:pt idx="694">
                  <c:v>0.685449230950124</c:v>
                </c:pt>
                <c:pt idx="695">
                  <c:v>0.68540697546242202</c:v>
                </c:pt>
                <c:pt idx="696">
                  <c:v>0.68536701646861797</c:v>
                </c:pt>
                <c:pt idx="697">
                  <c:v>0.68532751677359205</c:v>
                </c:pt>
                <c:pt idx="698">
                  <c:v>0.68524484299330601</c:v>
                </c:pt>
                <c:pt idx="699">
                  <c:v>0.68520534329827998</c:v>
                </c:pt>
                <c:pt idx="700">
                  <c:v>0.68516538430447504</c:v>
                </c:pt>
                <c:pt idx="701">
                  <c:v>0.68512312881677295</c:v>
                </c:pt>
                <c:pt idx="702">
                  <c:v>0.68508316982296802</c:v>
                </c:pt>
                <c:pt idx="703">
                  <c:v>0.68508316982296802</c:v>
                </c:pt>
                <c:pt idx="704">
                  <c:v>0.68504367012794298</c:v>
                </c:pt>
                <c:pt idx="705">
                  <c:v>0.68504367012794298</c:v>
                </c:pt>
                <c:pt idx="706">
                  <c:v>0.68496099634765595</c:v>
                </c:pt>
                <c:pt idx="707">
                  <c:v>0.68492149665263102</c:v>
                </c:pt>
                <c:pt idx="708">
                  <c:v>0.68488153765882598</c:v>
                </c:pt>
                <c:pt idx="709">
                  <c:v>0.68484203796380105</c:v>
                </c:pt>
                <c:pt idx="710">
                  <c:v>0.68479932317731895</c:v>
                </c:pt>
                <c:pt idx="711">
                  <c:v>0.68475936418351402</c:v>
                </c:pt>
                <c:pt idx="712">
                  <c:v>0.68471986448848798</c:v>
                </c:pt>
                <c:pt idx="713">
                  <c:v>0.68471986448848798</c:v>
                </c:pt>
                <c:pt idx="714">
                  <c:v>0.68467990549468405</c:v>
                </c:pt>
                <c:pt idx="715">
                  <c:v>0.68463765000698196</c:v>
                </c:pt>
                <c:pt idx="716">
                  <c:v>0.68459769101317702</c:v>
                </c:pt>
                <c:pt idx="717">
                  <c:v>0.68455773201937198</c:v>
                </c:pt>
                <c:pt idx="718">
                  <c:v>0.68455773201937198</c:v>
                </c:pt>
                <c:pt idx="719">
                  <c:v>0.68447551753786495</c:v>
                </c:pt>
                <c:pt idx="720">
                  <c:v>0.68447551753786495</c:v>
                </c:pt>
                <c:pt idx="721">
                  <c:v>0.68439605884903398</c:v>
                </c:pt>
                <c:pt idx="722">
                  <c:v>0.68435655915400895</c:v>
                </c:pt>
                <c:pt idx="723">
                  <c:v>0.68435655915400895</c:v>
                </c:pt>
                <c:pt idx="724">
                  <c:v>0.68431384436752796</c:v>
                </c:pt>
                <c:pt idx="725">
                  <c:v>0.68427388537372202</c:v>
                </c:pt>
                <c:pt idx="726">
                  <c:v>0.68427388537372202</c:v>
                </c:pt>
                <c:pt idx="727">
                  <c:v>0.68419442668489205</c:v>
                </c:pt>
                <c:pt idx="728">
                  <c:v>0.68415217119718996</c:v>
                </c:pt>
                <c:pt idx="729">
                  <c:v>0.68415217119718996</c:v>
                </c:pt>
                <c:pt idx="730">
                  <c:v>0.68411221220338503</c:v>
                </c:pt>
                <c:pt idx="731">
                  <c:v>0.68407225320957998</c:v>
                </c:pt>
                <c:pt idx="732">
                  <c:v>0.68399003872807296</c:v>
                </c:pt>
                <c:pt idx="733">
                  <c:v>0.68399003872807296</c:v>
                </c:pt>
                <c:pt idx="734">
                  <c:v>0.68395053903304703</c:v>
                </c:pt>
                <c:pt idx="735">
                  <c:v>0.68391058003924299</c:v>
                </c:pt>
                <c:pt idx="736">
                  <c:v>0.68382836555773596</c:v>
                </c:pt>
                <c:pt idx="737">
                  <c:v>0.68378840656393103</c:v>
                </c:pt>
                <c:pt idx="738">
                  <c:v>0.68378840656393103</c:v>
                </c:pt>
                <c:pt idx="739">
                  <c:v>0.68374890686890499</c:v>
                </c:pt>
                <c:pt idx="740">
                  <c:v>0.683706192082424</c:v>
                </c:pt>
                <c:pt idx="741">
                  <c:v>0.683706192082424</c:v>
                </c:pt>
                <c:pt idx="742">
                  <c:v>0.68362673339359403</c:v>
                </c:pt>
                <c:pt idx="743">
                  <c:v>0.68358677439978799</c:v>
                </c:pt>
                <c:pt idx="744">
                  <c:v>0.68354451891208701</c:v>
                </c:pt>
                <c:pt idx="745">
                  <c:v>0.68350455991828196</c:v>
                </c:pt>
                <c:pt idx="746">
                  <c:v>0.68346506022325604</c:v>
                </c:pt>
                <c:pt idx="747">
                  <c:v>0.68346506022325604</c:v>
                </c:pt>
                <c:pt idx="748">
                  <c:v>0.68342510122945099</c:v>
                </c:pt>
                <c:pt idx="749">
                  <c:v>0.68338238644297</c:v>
                </c:pt>
                <c:pt idx="750">
                  <c:v>0.68334288674794397</c:v>
                </c:pt>
                <c:pt idx="751">
                  <c:v>0.68330292775413903</c:v>
                </c:pt>
                <c:pt idx="752">
                  <c:v>0.683263428059113</c:v>
                </c:pt>
                <c:pt idx="753">
                  <c:v>0.68322071327263201</c:v>
                </c:pt>
                <c:pt idx="754">
                  <c:v>0.68314125458380204</c:v>
                </c:pt>
                <c:pt idx="755">
                  <c:v>0.68314125458380204</c:v>
                </c:pt>
                <c:pt idx="756">
                  <c:v>0.68301908110848997</c:v>
                </c:pt>
                <c:pt idx="757">
                  <c:v>0.68297958141346504</c:v>
                </c:pt>
                <c:pt idx="758">
                  <c:v>0.68293962241966</c:v>
                </c:pt>
                <c:pt idx="759">
                  <c:v>0.68285740793815297</c:v>
                </c:pt>
                <c:pt idx="760">
                  <c:v>0.68281744894434804</c:v>
                </c:pt>
                <c:pt idx="761">
                  <c:v>0.682777949249322</c:v>
                </c:pt>
                <c:pt idx="762">
                  <c:v>0.68273523446284101</c:v>
                </c:pt>
                <c:pt idx="763">
                  <c:v>0.68269527546903697</c:v>
                </c:pt>
                <c:pt idx="764">
                  <c:v>0.68265577577401104</c:v>
                </c:pt>
                <c:pt idx="765">
                  <c:v>0.682615816780205</c:v>
                </c:pt>
                <c:pt idx="766">
                  <c:v>0.68257356129250402</c:v>
                </c:pt>
                <c:pt idx="767">
                  <c:v>0.68253360229869897</c:v>
                </c:pt>
                <c:pt idx="768">
                  <c:v>0.68249410260367305</c:v>
                </c:pt>
                <c:pt idx="769">
                  <c:v>0.68245138781719195</c:v>
                </c:pt>
                <c:pt idx="770">
                  <c:v>0.68241142882338701</c:v>
                </c:pt>
                <c:pt idx="771">
                  <c:v>0.68241142882338701</c:v>
                </c:pt>
                <c:pt idx="772">
                  <c:v>0.68237192912836098</c:v>
                </c:pt>
                <c:pt idx="773">
                  <c:v>0.68233197013455604</c:v>
                </c:pt>
                <c:pt idx="774">
                  <c:v>0.68228971464685495</c:v>
                </c:pt>
                <c:pt idx="775">
                  <c:v>0.68228971464685495</c:v>
                </c:pt>
                <c:pt idx="776">
                  <c:v>0.68220979665924497</c:v>
                </c:pt>
                <c:pt idx="777">
                  <c:v>0.68220979665924497</c:v>
                </c:pt>
                <c:pt idx="778">
                  <c:v>0.68217029696421905</c:v>
                </c:pt>
                <c:pt idx="779">
                  <c:v>0.68212758217773795</c:v>
                </c:pt>
                <c:pt idx="780">
                  <c:v>0.68204812348890798</c:v>
                </c:pt>
                <c:pt idx="781">
                  <c:v>0.68200862379388205</c:v>
                </c:pt>
                <c:pt idx="782">
                  <c:v>0.68196590900739995</c:v>
                </c:pt>
                <c:pt idx="783">
                  <c:v>0.68192595001359602</c:v>
                </c:pt>
                <c:pt idx="784">
                  <c:v>0.68192595001359602</c:v>
                </c:pt>
                <c:pt idx="785">
                  <c:v>0.68188645031856998</c:v>
                </c:pt>
                <c:pt idx="786">
                  <c:v>0.68184649132476505</c:v>
                </c:pt>
                <c:pt idx="787">
                  <c:v>0.68180377653828395</c:v>
                </c:pt>
                <c:pt idx="788">
                  <c:v>0.68172431784945298</c:v>
                </c:pt>
                <c:pt idx="789">
                  <c:v>0.68172431784945298</c:v>
                </c:pt>
                <c:pt idx="790">
                  <c:v>0.68168481815442805</c:v>
                </c:pt>
                <c:pt idx="791">
                  <c:v>0.68164210336794595</c:v>
                </c:pt>
                <c:pt idx="792">
                  <c:v>0.68160260367292103</c:v>
                </c:pt>
                <c:pt idx="793">
                  <c:v>0.68156264467911598</c:v>
                </c:pt>
                <c:pt idx="794">
                  <c:v>0.68152314498408995</c:v>
                </c:pt>
                <c:pt idx="795">
                  <c:v>0.68148043019760896</c:v>
                </c:pt>
                <c:pt idx="796">
                  <c:v>0.68148043019760896</c:v>
                </c:pt>
                <c:pt idx="797">
                  <c:v>0.68144047120380402</c:v>
                </c:pt>
                <c:pt idx="798">
                  <c:v>0.68144047120380402</c:v>
                </c:pt>
                <c:pt idx="799">
                  <c:v>0.68136101251497405</c:v>
                </c:pt>
                <c:pt idx="800">
                  <c:v>0.68131829772849195</c:v>
                </c:pt>
                <c:pt idx="801">
                  <c:v>0.68131829772849195</c:v>
                </c:pt>
                <c:pt idx="802">
                  <c:v>0.68123883903966198</c:v>
                </c:pt>
                <c:pt idx="803">
                  <c:v>0.68123883903966198</c:v>
                </c:pt>
                <c:pt idx="804">
                  <c:v>0.68119933934463595</c:v>
                </c:pt>
                <c:pt idx="805">
                  <c:v>0.68115662455815496</c:v>
                </c:pt>
                <c:pt idx="806">
                  <c:v>0.68111712486312903</c:v>
                </c:pt>
                <c:pt idx="807">
                  <c:v>0.68107716586932399</c:v>
                </c:pt>
                <c:pt idx="808">
                  <c:v>0.68103720687551905</c:v>
                </c:pt>
                <c:pt idx="809">
                  <c:v>0.68099495138781796</c:v>
                </c:pt>
                <c:pt idx="810">
                  <c:v>0.68095499239401303</c:v>
                </c:pt>
                <c:pt idx="811">
                  <c:v>0.68091549269898699</c:v>
                </c:pt>
                <c:pt idx="812">
                  <c:v>0.680872777912506</c:v>
                </c:pt>
                <c:pt idx="813">
                  <c:v>0.68083281891870095</c:v>
                </c:pt>
                <c:pt idx="814">
                  <c:v>0.68079331922367503</c:v>
                </c:pt>
                <c:pt idx="815">
                  <c:v>0.68075336022986999</c:v>
                </c:pt>
                <c:pt idx="816">
                  <c:v>0.68071110474216801</c:v>
                </c:pt>
                <c:pt idx="817">
                  <c:v>0.68071110474216801</c:v>
                </c:pt>
                <c:pt idx="818">
                  <c:v>0.68067114574836296</c:v>
                </c:pt>
                <c:pt idx="819">
                  <c:v>0.68063164605333804</c:v>
                </c:pt>
                <c:pt idx="820">
                  <c:v>0.68059168705953299</c:v>
                </c:pt>
                <c:pt idx="821">
                  <c:v>0.680548972273052</c:v>
                </c:pt>
                <c:pt idx="822">
                  <c:v>0.68050947257802596</c:v>
                </c:pt>
                <c:pt idx="823">
                  <c:v>0.68050947257802596</c:v>
                </c:pt>
                <c:pt idx="824">
                  <c:v>0.68046951358422103</c:v>
                </c:pt>
                <c:pt idx="825">
                  <c:v>0.680430013889195</c:v>
                </c:pt>
                <c:pt idx="826">
                  <c:v>0.680387299102714</c:v>
                </c:pt>
                <c:pt idx="827">
                  <c:v>0.680387299102714</c:v>
                </c:pt>
                <c:pt idx="828">
                  <c:v>0.68034734010890896</c:v>
                </c:pt>
                <c:pt idx="829">
                  <c:v>0.68030784041388404</c:v>
                </c:pt>
                <c:pt idx="830">
                  <c:v>0.68026788142007799</c:v>
                </c:pt>
                <c:pt idx="831">
                  <c:v>0.68022562593237701</c:v>
                </c:pt>
                <c:pt idx="832">
                  <c:v>0.68018566693857196</c:v>
                </c:pt>
                <c:pt idx="833">
                  <c:v>0.68014616724354604</c:v>
                </c:pt>
                <c:pt idx="834">
                  <c:v>0.680106208249741</c:v>
                </c:pt>
                <c:pt idx="835">
                  <c:v>0.68006349346326</c:v>
                </c:pt>
                <c:pt idx="836">
                  <c:v>0.68002399376823397</c:v>
                </c:pt>
                <c:pt idx="837">
                  <c:v>0.67998403477442904</c:v>
                </c:pt>
                <c:pt idx="838">
                  <c:v>0.679944535079404</c:v>
                </c:pt>
                <c:pt idx="839">
                  <c:v>0.67990182029292201</c:v>
                </c:pt>
                <c:pt idx="840">
                  <c:v>0.67986186129911796</c:v>
                </c:pt>
                <c:pt idx="841">
                  <c:v>0.67986186129911796</c:v>
                </c:pt>
                <c:pt idx="842">
                  <c:v>0.679782402610287</c:v>
                </c:pt>
                <c:pt idx="843">
                  <c:v>0.679782402610287</c:v>
                </c:pt>
                <c:pt idx="844">
                  <c:v>0.67974014712258501</c:v>
                </c:pt>
                <c:pt idx="845">
                  <c:v>0.67970018812877997</c:v>
                </c:pt>
                <c:pt idx="846">
                  <c:v>0.67966022913497504</c:v>
                </c:pt>
                <c:pt idx="847">
                  <c:v>0.67962072943995</c:v>
                </c:pt>
                <c:pt idx="848">
                  <c:v>0.67957801465346901</c:v>
                </c:pt>
                <c:pt idx="849">
                  <c:v>0.67953851495844297</c:v>
                </c:pt>
                <c:pt idx="850">
                  <c:v>0.67953851495844297</c:v>
                </c:pt>
                <c:pt idx="851">
                  <c:v>0.67949855596463704</c:v>
                </c:pt>
                <c:pt idx="852">
                  <c:v>0.67941634148313101</c:v>
                </c:pt>
                <c:pt idx="853">
                  <c:v>0.67937638248932597</c:v>
                </c:pt>
                <c:pt idx="854">
                  <c:v>0.67933688279430104</c:v>
                </c:pt>
                <c:pt idx="855">
                  <c:v>0.67929416800782005</c:v>
                </c:pt>
                <c:pt idx="856">
                  <c:v>0.67925466831279402</c:v>
                </c:pt>
                <c:pt idx="857">
                  <c:v>0.67921470931898797</c:v>
                </c:pt>
                <c:pt idx="858">
                  <c:v>0.67917475032518404</c:v>
                </c:pt>
                <c:pt idx="859">
                  <c:v>0.67917475032518404</c:v>
                </c:pt>
                <c:pt idx="860">
                  <c:v>0.67913249483748195</c:v>
                </c:pt>
                <c:pt idx="861">
                  <c:v>0.67909253584367701</c:v>
                </c:pt>
                <c:pt idx="862">
                  <c:v>0.67909253584367701</c:v>
                </c:pt>
                <c:pt idx="863">
                  <c:v>0.67905303614865098</c:v>
                </c:pt>
                <c:pt idx="864">
                  <c:v>0.67901307715484605</c:v>
                </c:pt>
                <c:pt idx="865">
                  <c:v>0.67897036236836505</c:v>
                </c:pt>
                <c:pt idx="866">
                  <c:v>0.67893086267333902</c:v>
                </c:pt>
                <c:pt idx="867">
                  <c:v>0.67889090367953497</c:v>
                </c:pt>
                <c:pt idx="868">
                  <c:v>0.67885140398450905</c:v>
                </c:pt>
                <c:pt idx="869">
                  <c:v>0.67880868919802795</c:v>
                </c:pt>
                <c:pt idx="870">
                  <c:v>0.67876918950300202</c:v>
                </c:pt>
                <c:pt idx="871">
                  <c:v>0.67872923050919798</c:v>
                </c:pt>
                <c:pt idx="872">
                  <c:v>0.67872923050919798</c:v>
                </c:pt>
                <c:pt idx="873">
                  <c:v>0.67868927151539304</c:v>
                </c:pt>
                <c:pt idx="874">
                  <c:v>0.67860705703388602</c:v>
                </c:pt>
                <c:pt idx="875">
                  <c:v>0.67856755733885998</c:v>
                </c:pt>
                <c:pt idx="876">
                  <c:v>0.67852759834505505</c:v>
                </c:pt>
                <c:pt idx="877">
                  <c:v>0.67848488355857395</c:v>
                </c:pt>
                <c:pt idx="878">
                  <c:v>0.67844538386354802</c:v>
                </c:pt>
                <c:pt idx="879">
                  <c:v>0.67840542486974298</c:v>
                </c:pt>
                <c:pt idx="880">
                  <c:v>0.67840542486974298</c:v>
                </c:pt>
                <c:pt idx="881">
                  <c:v>0.67836592517471705</c:v>
                </c:pt>
                <c:pt idx="882">
                  <c:v>0.67836592517471705</c:v>
                </c:pt>
                <c:pt idx="883">
                  <c:v>0.67832321038823595</c:v>
                </c:pt>
                <c:pt idx="884">
                  <c:v>0.67824375169940598</c:v>
                </c:pt>
                <c:pt idx="885">
                  <c:v>0.67820379270560105</c:v>
                </c:pt>
                <c:pt idx="886">
                  <c:v>0.67816153721789896</c:v>
                </c:pt>
                <c:pt idx="887">
                  <c:v>0.67816153721789896</c:v>
                </c:pt>
                <c:pt idx="888">
                  <c:v>0.67808207852906799</c:v>
                </c:pt>
                <c:pt idx="889">
                  <c:v>0.67808207852906799</c:v>
                </c:pt>
                <c:pt idx="890">
                  <c:v>0.678039363742587</c:v>
                </c:pt>
                <c:pt idx="891">
                  <c:v>0.67795990505375703</c:v>
                </c:pt>
                <c:pt idx="892">
                  <c:v>0.67791994605995098</c:v>
                </c:pt>
                <c:pt idx="893">
                  <c:v>0.67787769057225</c:v>
                </c:pt>
                <c:pt idx="894">
                  <c:v>0.67783773157844496</c:v>
                </c:pt>
                <c:pt idx="895">
                  <c:v>0.67783773157844496</c:v>
                </c:pt>
                <c:pt idx="896">
                  <c:v>0.67779777258464002</c:v>
                </c:pt>
                <c:pt idx="897">
                  <c:v>0.67775827288961399</c:v>
                </c:pt>
                <c:pt idx="898">
                  <c:v>0.677715558103133</c:v>
                </c:pt>
                <c:pt idx="899">
                  <c:v>0.67767605840810796</c:v>
                </c:pt>
                <c:pt idx="900">
                  <c:v>0.67763609941430203</c:v>
                </c:pt>
                <c:pt idx="901">
                  <c:v>0.67759659971927599</c:v>
                </c:pt>
                <c:pt idx="902">
                  <c:v>0.677553884932796</c:v>
                </c:pt>
                <c:pt idx="903">
                  <c:v>0.67751392593899096</c:v>
                </c:pt>
                <c:pt idx="904">
                  <c:v>0.67747442624396503</c:v>
                </c:pt>
                <c:pt idx="905">
                  <c:v>0.67743446725015999</c:v>
                </c:pt>
                <c:pt idx="906">
                  <c:v>0.67739221176245801</c:v>
                </c:pt>
                <c:pt idx="907">
                  <c:v>0.67739221176245801</c:v>
                </c:pt>
                <c:pt idx="908">
                  <c:v>0.67731229377484903</c:v>
                </c:pt>
                <c:pt idx="909">
                  <c:v>0.67727279407982299</c:v>
                </c:pt>
                <c:pt idx="910">
                  <c:v>0.677230079293342</c:v>
                </c:pt>
                <c:pt idx="911">
                  <c:v>0.67719057959831597</c:v>
                </c:pt>
                <c:pt idx="912">
                  <c:v>0.677111120909485</c:v>
                </c:pt>
                <c:pt idx="913">
                  <c:v>0.67706840612300401</c:v>
                </c:pt>
                <c:pt idx="914">
                  <c:v>0.67702844712919996</c:v>
                </c:pt>
                <c:pt idx="915">
                  <c:v>0.67702844712919996</c:v>
                </c:pt>
                <c:pt idx="916">
                  <c:v>0.67694898844036799</c:v>
                </c:pt>
                <c:pt idx="917">
                  <c:v>0.676906273653888</c:v>
                </c:pt>
                <c:pt idx="918">
                  <c:v>0.676906273653888</c:v>
                </c:pt>
                <c:pt idx="919">
                  <c:v>0.67686677395886197</c:v>
                </c:pt>
                <c:pt idx="920">
                  <c:v>0.67686677395886197</c:v>
                </c:pt>
                <c:pt idx="921">
                  <c:v>0.67686677395886197</c:v>
                </c:pt>
                <c:pt idx="922">
                  <c:v>0.67682681496505703</c:v>
                </c:pt>
                <c:pt idx="923">
                  <c:v>0.67674460048355001</c:v>
                </c:pt>
                <c:pt idx="924">
                  <c:v>0.67666514179471904</c:v>
                </c:pt>
                <c:pt idx="925">
                  <c:v>0.67666514179471904</c:v>
                </c:pt>
                <c:pt idx="926">
                  <c:v>0.67662242700823805</c:v>
                </c:pt>
                <c:pt idx="927">
                  <c:v>0.67658292731321201</c:v>
                </c:pt>
                <c:pt idx="928">
                  <c:v>0.67650346862438204</c:v>
                </c:pt>
                <c:pt idx="929">
                  <c:v>0.67650346862438204</c:v>
                </c:pt>
                <c:pt idx="930">
                  <c:v>0.67646075383790105</c:v>
                </c:pt>
                <c:pt idx="931">
                  <c:v>0.67642079484409601</c:v>
                </c:pt>
                <c:pt idx="932">
                  <c:v>0.67638129514906997</c:v>
                </c:pt>
                <c:pt idx="933">
                  <c:v>0.67629908066756295</c:v>
                </c:pt>
                <c:pt idx="934">
                  <c:v>0.67625912167375901</c:v>
                </c:pt>
                <c:pt idx="935">
                  <c:v>0.67621962197873298</c:v>
                </c:pt>
                <c:pt idx="936">
                  <c:v>0.67617966298492804</c:v>
                </c:pt>
                <c:pt idx="937">
                  <c:v>0.67613694819844705</c:v>
                </c:pt>
                <c:pt idx="938">
                  <c:v>0.67613694819844705</c:v>
                </c:pt>
                <c:pt idx="939">
                  <c:v>0.67605748950961597</c:v>
                </c:pt>
                <c:pt idx="940">
                  <c:v>0.67601798981459005</c:v>
                </c:pt>
                <c:pt idx="941">
                  <c:v>0.67597527502810995</c:v>
                </c:pt>
                <c:pt idx="942">
                  <c:v>0.67589581633927898</c:v>
                </c:pt>
                <c:pt idx="943">
                  <c:v>0.67589581633927898</c:v>
                </c:pt>
                <c:pt idx="944">
                  <c:v>0.67581360185777195</c:v>
                </c:pt>
                <c:pt idx="945">
                  <c:v>0.67577364286396702</c:v>
                </c:pt>
                <c:pt idx="946">
                  <c:v>0.67573414316894098</c:v>
                </c:pt>
                <c:pt idx="947">
                  <c:v>0.67573414316894098</c:v>
                </c:pt>
                <c:pt idx="948">
                  <c:v>0.67569418417513605</c:v>
                </c:pt>
                <c:pt idx="949">
                  <c:v>0.67565146938865495</c:v>
                </c:pt>
                <c:pt idx="950">
                  <c:v>0.67561196969362902</c:v>
                </c:pt>
                <c:pt idx="951">
                  <c:v>0.67557201069982498</c:v>
                </c:pt>
                <c:pt idx="952">
                  <c:v>0.67557201069982498</c:v>
                </c:pt>
                <c:pt idx="953">
                  <c:v>0.67553251100479905</c:v>
                </c:pt>
                <c:pt idx="954">
                  <c:v>0.67544983722451302</c:v>
                </c:pt>
                <c:pt idx="955">
                  <c:v>0.67541033752948798</c:v>
                </c:pt>
                <c:pt idx="956">
                  <c:v>0.67541033752948798</c:v>
                </c:pt>
                <c:pt idx="957">
                  <c:v>0.67532812304797996</c:v>
                </c:pt>
                <c:pt idx="958">
                  <c:v>0.67524866435914999</c:v>
                </c:pt>
                <c:pt idx="959">
                  <c:v>0.67524866435914999</c:v>
                </c:pt>
                <c:pt idx="960">
                  <c:v>0.675205949572669</c:v>
                </c:pt>
                <c:pt idx="961">
                  <c:v>0.67516599057886395</c:v>
                </c:pt>
                <c:pt idx="962">
                  <c:v>0.67512649088383803</c:v>
                </c:pt>
                <c:pt idx="963">
                  <c:v>0.67508653189003298</c:v>
                </c:pt>
                <c:pt idx="964">
                  <c:v>0.67504381710355199</c:v>
                </c:pt>
                <c:pt idx="965">
                  <c:v>0.67500431740852695</c:v>
                </c:pt>
                <c:pt idx="966">
                  <c:v>0.67496435841472102</c:v>
                </c:pt>
                <c:pt idx="967">
                  <c:v>0.67496435841472102</c:v>
                </c:pt>
                <c:pt idx="968">
                  <c:v>0.674882143933214</c:v>
                </c:pt>
                <c:pt idx="969">
                  <c:v>0.67484264423818896</c:v>
                </c:pt>
                <c:pt idx="970">
                  <c:v>0.67476272625057898</c:v>
                </c:pt>
                <c:pt idx="971">
                  <c:v>0.674720470762877</c:v>
                </c:pt>
                <c:pt idx="972">
                  <c:v>0.67468051176907196</c:v>
                </c:pt>
                <c:pt idx="973">
                  <c:v>0.67464101207404703</c:v>
                </c:pt>
                <c:pt idx="974">
                  <c:v>0.67460105308024199</c:v>
                </c:pt>
                <c:pt idx="975">
                  <c:v>0.67455833829376</c:v>
                </c:pt>
                <c:pt idx="976">
                  <c:v>0.67451883859873496</c:v>
                </c:pt>
                <c:pt idx="977">
                  <c:v>0.67447887960493003</c:v>
                </c:pt>
                <c:pt idx="978">
                  <c:v>0.67447887960493003</c:v>
                </c:pt>
                <c:pt idx="979">
                  <c:v>0.674396665123423</c:v>
                </c:pt>
                <c:pt idx="980">
                  <c:v>0.67435716542839796</c:v>
                </c:pt>
                <c:pt idx="981">
                  <c:v>0.67427724744078799</c:v>
                </c:pt>
                <c:pt idx="982">
                  <c:v>0.67423499195308501</c:v>
                </c:pt>
                <c:pt idx="983">
                  <c:v>0.67419503295928096</c:v>
                </c:pt>
                <c:pt idx="984">
                  <c:v>0.67415553326425504</c:v>
                </c:pt>
                <c:pt idx="985">
                  <c:v>0.67411557427044999</c:v>
                </c:pt>
                <c:pt idx="986">
                  <c:v>0.674072859483969</c:v>
                </c:pt>
                <c:pt idx="987">
                  <c:v>0.67403335978894297</c:v>
                </c:pt>
                <c:pt idx="988">
                  <c:v>0.673953901100113</c:v>
                </c:pt>
                <c:pt idx="989">
                  <c:v>0.673953901100113</c:v>
                </c:pt>
                <c:pt idx="990">
                  <c:v>0.673911186313632</c:v>
                </c:pt>
                <c:pt idx="991">
                  <c:v>0.67387122731982696</c:v>
                </c:pt>
                <c:pt idx="992">
                  <c:v>0.67383172762480104</c:v>
                </c:pt>
                <c:pt idx="993">
                  <c:v>0.67370955414948996</c:v>
                </c:pt>
                <c:pt idx="994">
                  <c:v>0.67370955414948996</c:v>
                </c:pt>
                <c:pt idx="995">
                  <c:v>0.67367005445446404</c:v>
                </c:pt>
                <c:pt idx="996">
                  <c:v>0.67362733966798305</c:v>
                </c:pt>
                <c:pt idx="997">
                  <c:v>0.67354788097915197</c:v>
                </c:pt>
                <c:pt idx="998">
                  <c:v>0.67350792198534704</c:v>
                </c:pt>
                <c:pt idx="999">
                  <c:v>0.67346566649764505</c:v>
                </c:pt>
                <c:pt idx="1000">
                  <c:v>0.67338574851003496</c:v>
                </c:pt>
                <c:pt idx="1001">
                  <c:v>0.67334624881500904</c:v>
                </c:pt>
                <c:pt idx="1002">
                  <c:v>0.67330353402852805</c:v>
                </c:pt>
                <c:pt idx="1003">
                  <c:v>0.67326403433350201</c:v>
                </c:pt>
                <c:pt idx="1004">
                  <c:v>0.67322407533969797</c:v>
                </c:pt>
                <c:pt idx="1005">
                  <c:v>0.67314186085819105</c:v>
                </c:pt>
                <c:pt idx="1006">
                  <c:v>0.67306240216935997</c:v>
                </c:pt>
                <c:pt idx="1007">
                  <c:v>0.67306240216935997</c:v>
                </c:pt>
                <c:pt idx="1008">
                  <c:v>0.67302244317555504</c:v>
                </c:pt>
                <c:pt idx="1009">
                  <c:v>0.67298018768785295</c:v>
                </c:pt>
                <c:pt idx="1010">
                  <c:v>0.67298018768785295</c:v>
                </c:pt>
                <c:pt idx="1011">
                  <c:v>0.67290026970024297</c:v>
                </c:pt>
                <c:pt idx="1012">
                  <c:v>0.67281805521873705</c:v>
                </c:pt>
                <c:pt idx="1013">
                  <c:v>0.67277855552371102</c:v>
                </c:pt>
                <c:pt idx="1014">
                  <c:v>0.67273859652990597</c:v>
                </c:pt>
                <c:pt idx="1015">
                  <c:v>0.67269909683488105</c:v>
                </c:pt>
                <c:pt idx="1016">
                  <c:v>0.67265638204839995</c:v>
                </c:pt>
                <c:pt idx="1017">
                  <c:v>0.67261642305459401</c:v>
                </c:pt>
                <c:pt idx="1018">
                  <c:v>0.67257692335956798</c:v>
                </c:pt>
                <c:pt idx="1019">
                  <c:v>0.67253696436576405</c:v>
                </c:pt>
                <c:pt idx="1020">
                  <c:v>0.67249424957928305</c:v>
                </c:pt>
                <c:pt idx="1021">
                  <c:v>0.67241479089045197</c:v>
                </c:pt>
                <c:pt idx="1022">
                  <c:v>0.67237529119542605</c:v>
                </c:pt>
                <c:pt idx="1023">
                  <c:v>0.67233257640894495</c:v>
                </c:pt>
                <c:pt idx="1024">
                  <c:v>0.67229307671391902</c:v>
                </c:pt>
                <c:pt idx="1025">
                  <c:v>0.67221040293363399</c:v>
                </c:pt>
                <c:pt idx="1026">
                  <c:v>0.67217090323860795</c:v>
                </c:pt>
                <c:pt idx="1027">
                  <c:v>0.67213094424480302</c:v>
                </c:pt>
                <c:pt idx="1028">
                  <c:v>0.67200877076949095</c:v>
                </c:pt>
                <c:pt idx="1029">
                  <c:v>0.67200877076949095</c:v>
                </c:pt>
                <c:pt idx="1030">
                  <c:v>0.67192931208065998</c:v>
                </c:pt>
                <c:pt idx="1031">
                  <c:v>0.67192931208065998</c:v>
                </c:pt>
                <c:pt idx="1032">
                  <c:v>0.67184709759915395</c:v>
                </c:pt>
                <c:pt idx="1033">
                  <c:v>0.67176763891032298</c:v>
                </c:pt>
                <c:pt idx="1034">
                  <c:v>0.67172492412384199</c:v>
                </c:pt>
                <c:pt idx="1035">
                  <c:v>0.67168542442881596</c:v>
                </c:pt>
                <c:pt idx="1036">
                  <c:v>0.67164546543501102</c:v>
                </c:pt>
                <c:pt idx="1037">
                  <c:v>0.67164546543501102</c:v>
                </c:pt>
                <c:pt idx="1038">
                  <c:v>0.671563250953504</c:v>
                </c:pt>
                <c:pt idx="1039">
                  <c:v>0.67152329195969995</c:v>
                </c:pt>
                <c:pt idx="1040">
                  <c:v>0.67148379226467403</c:v>
                </c:pt>
                <c:pt idx="1041">
                  <c:v>0.671401577783167</c:v>
                </c:pt>
                <c:pt idx="1042">
                  <c:v>0.671401577783167</c:v>
                </c:pt>
                <c:pt idx="1043">
                  <c:v>0.67132211909433703</c:v>
                </c:pt>
                <c:pt idx="1044">
                  <c:v>0.67123944531405</c:v>
                </c:pt>
                <c:pt idx="1045">
                  <c:v>0.67119994561902496</c:v>
                </c:pt>
                <c:pt idx="1046">
                  <c:v>0.67115998662521903</c:v>
                </c:pt>
                <c:pt idx="1047">
                  <c:v>0.67112048693019399</c:v>
                </c:pt>
                <c:pt idx="1048">
                  <c:v>0.671077772143713</c:v>
                </c:pt>
                <c:pt idx="1049">
                  <c:v>0.67099831345488303</c:v>
                </c:pt>
                <c:pt idx="1050">
                  <c:v>0.67095835446107799</c:v>
                </c:pt>
                <c:pt idx="1051">
                  <c:v>0.67091609897337601</c:v>
                </c:pt>
                <c:pt idx="1052">
                  <c:v>0.67083664028454504</c:v>
                </c:pt>
                <c:pt idx="1053">
                  <c:v>0.67079392549806405</c:v>
                </c:pt>
                <c:pt idx="1054">
                  <c:v>0.670753966504259</c:v>
                </c:pt>
                <c:pt idx="1055">
                  <c:v>0.67071446680923297</c:v>
                </c:pt>
                <c:pt idx="1056">
                  <c:v>0.67067450781542903</c:v>
                </c:pt>
                <c:pt idx="1057">
                  <c:v>0.67059229333392201</c:v>
                </c:pt>
                <c:pt idx="1058">
                  <c:v>0.67055233434011696</c:v>
                </c:pt>
                <c:pt idx="1059">
                  <c:v>0.67047011985861005</c:v>
                </c:pt>
                <c:pt idx="1060">
                  <c:v>0.67043062016358401</c:v>
                </c:pt>
                <c:pt idx="1061">
                  <c:v>0.67039066116977897</c:v>
                </c:pt>
                <c:pt idx="1062">
                  <c:v>0.67030844668827305</c:v>
                </c:pt>
                <c:pt idx="1063">
                  <c:v>0.67030844668827305</c:v>
                </c:pt>
                <c:pt idx="1064">
                  <c:v>0.67022898799944197</c:v>
                </c:pt>
                <c:pt idx="1065">
                  <c:v>0.67014631421915505</c:v>
                </c:pt>
                <c:pt idx="1066">
                  <c:v>0.67010681452413001</c:v>
                </c:pt>
                <c:pt idx="1067">
                  <c:v>0.67002735583529904</c:v>
                </c:pt>
                <c:pt idx="1068">
                  <c:v>0.67002735583529904</c:v>
                </c:pt>
                <c:pt idx="1069">
                  <c:v>0.66994514135379202</c:v>
                </c:pt>
                <c:pt idx="1070">
                  <c:v>0.66990518235998797</c:v>
                </c:pt>
                <c:pt idx="1071">
                  <c:v>0.66986522336618304</c:v>
                </c:pt>
                <c:pt idx="1072">
                  <c:v>0.66978300888467601</c:v>
                </c:pt>
                <c:pt idx="1073">
                  <c:v>0.66974350918964998</c:v>
                </c:pt>
                <c:pt idx="1074">
                  <c:v>0.66970355019584504</c:v>
                </c:pt>
                <c:pt idx="1075">
                  <c:v>0.66958137672053297</c:v>
                </c:pt>
                <c:pt idx="1076">
                  <c:v>0.66954187702550805</c:v>
                </c:pt>
                <c:pt idx="1077">
                  <c:v>0.66949916223902695</c:v>
                </c:pt>
                <c:pt idx="1078">
                  <c:v>0.66941970355019598</c:v>
                </c:pt>
                <c:pt idx="1079">
                  <c:v>0.66937698876371499</c:v>
                </c:pt>
                <c:pt idx="1080">
                  <c:v>0.66933748906868895</c:v>
                </c:pt>
                <c:pt idx="1081">
                  <c:v>0.66929753007488402</c:v>
                </c:pt>
                <c:pt idx="1082">
                  <c:v>0.66921531559337699</c:v>
                </c:pt>
                <c:pt idx="1083">
                  <c:v>0.66917535659957295</c:v>
                </c:pt>
                <c:pt idx="1084">
                  <c:v>0.66909589791074198</c:v>
                </c:pt>
                <c:pt idx="1085">
                  <c:v>0.66905364242304</c:v>
                </c:pt>
                <c:pt idx="1086">
                  <c:v>0.66901368342923495</c:v>
                </c:pt>
                <c:pt idx="1087">
                  <c:v>0.66893422474040498</c:v>
                </c:pt>
                <c:pt idx="1088">
                  <c:v>0.66889150995392399</c:v>
                </c:pt>
                <c:pt idx="1089">
                  <c:v>0.66885201025889796</c:v>
                </c:pt>
                <c:pt idx="1090">
                  <c:v>0.66877255157006699</c:v>
                </c:pt>
                <c:pt idx="1091">
                  <c:v>0.668729836783586</c:v>
                </c:pt>
                <c:pt idx="1092">
                  <c:v>0.66865037809475603</c:v>
                </c:pt>
                <c:pt idx="1093">
                  <c:v>0.66861041910094998</c:v>
                </c:pt>
                <c:pt idx="1094">
                  <c:v>0.66852820461944396</c:v>
                </c:pt>
                <c:pt idx="1095">
                  <c:v>0.66848824562563902</c:v>
                </c:pt>
                <c:pt idx="1096">
                  <c:v>0.66844874593061299</c:v>
                </c:pt>
                <c:pt idx="1097">
                  <c:v>0.66836653144910596</c:v>
                </c:pt>
                <c:pt idx="1098">
                  <c:v>0.66832657245530103</c:v>
                </c:pt>
                <c:pt idx="1099">
                  <c:v>0.668244357973794</c:v>
                </c:pt>
                <c:pt idx="1100">
                  <c:v>0.66816489928496403</c:v>
                </c:pt>
                <c:pt idx="1101">
                  <c:v>0.66812494029115899</c:v>
                </c:pt>
                <c:pt idx="1102">
                  <c:v>0.66800276681584703</c:v>
                </c:pt>
                <c:pt idx="1103">
                  <c:v>0.66796051132814505</c:v>
                </c:pt>
                <c:pt idx="1104">
                  <c:v>0.66792055233434</c:v>
                </c:pt>
                <c:pt idx="1105">
                  <c:v>0.66784109364551003</c:v>
                </c:pt>
                <c:pt idx="1106">
                  <c:v>0.66779837885902804</c:v>
                </c:pt>
                <c:pt idx="1107">
                  <c:v>0.66775887916400301</c:v>
                </c:pt>
                <c:pt idx="1108">
                  <c:v>0.66771892017019796</c:v>
                </c:pt>
                <c:pt idx="1109">
                  <c:v>0.66763670568869105</c:v>
                </c:pt>
                <c:pt idx="1110">
                  <c:v>0.66755724699986096</c:v>
                </c:pt>
                <c:pt idx="1111">
                  <c:v>0.66755724699986096</c:v>
                </c:pt>
                <c:pt idx="1112">
                  <c:v>0.66743507352454901</c:v>
                </c:pt>
                <c:pt idx="1113">
                  <c:v>0.66743507352454901</c:v>
                </c:pt>
                <c:pt idx="1114">
                  <c:v>0.66731290004923705</c:v>
                </c:pt>
                <c:pt idx="1115">
                  <c:v>0.66727340035421201</c:v>
                </c:pt>
                <c:pt idx="1116">
                  <c:v>0.66723344136040597</c:v>
                </c:pt>
                <c:pt idx="1117">
                  <c:v>0.66715122687890005</c:v>
                </c:pt>
                <c:pt idx="1118">
                  <c:v>0.66707176819006897</c:v>
                </c:pt>
                <c:pt idx="1119">
                  <c:v>0.66698955370856305</c:v>
                </c:pt>
                <c:pt idx="1120">
                  <c:v>0.66694959471475701</c:v>
                </c:pt>
                <c:pt idx="1121">
                  <c:v>0.66687013602592704</c:v>
                </c:pt>
                <c:pt idx="1122">
                  <c:v>0.66682742123944505</c:v>
                </c:pt>
                <c:pt idx="1123">
                  <c:v>0.66674796255061497</c:v>
                </c:pt>
                <c:pt idx="1124">
                  <c:v>0.66670846285558905</c:v>
                </c:pt>
                <c:pt idx="1125">
                  <c:v>0.66662578907530301</c:v>
                </c:pt>
                <c:pt idx="1126">
                  <c:v>0.66658628938027698</c:v>
                </c:pt>
                <c:pt idx="1127">
                  <c:v>0.66650407489877095</c:v>
                </c:pt>
                <c:pt idx="1128">
                  <c:v>0.66642461620993998</c:v>
                </c:pt>
                <c:pt idx="1129">
                  <c:v>0.66638190142345899</c:v>
                </c:pt>
                <c:pt idx="1130">
                  <c:v>0.66630244273462802</c:v>
                </c:pt>
                <c:pt idx="1131">
                  <c:v>0.66626248374082297</c:v>
                </c:pt>
                <c:pt idx="1132">
                  <c:v>0.66618026925931695</c:v>
                </c:pt>
                <c:pt idx="1133">
                  <c:v>0.66614031026551201</c:v>
                </c:pt>
                <c:pt idx="1134">
                  <c:v>0.66601859608897895</c:v>
                </c:pt>
                <c:pt idx="1135">
                  <c:v>0.66597863709517402</c:v>
                </c:pt>
                <c:pt idx="1136">
                  <c:v>0.66593913740014898</c:v>
                </c:pt>
                <c:pt idx="1137">
                  <c:v>0.66585646361986295</c:v>
                </c:pt>
                <c:pt idx="1138">
                  <c:v>0.66573429014455099</c:v>
                </c:pt>
                <c:pt idx="1139">
                  <c:v>0.66573429014455099</c:v>
                </c:pt>
                <c:pt idx="1140">
                  <c:v>0.66561533176069498</c:v>
                </c:pt>
                <c:pt idx="1141">
                  <c:v>0.66557261697421399</c:v>
                </c:pt>
                <c:pt idx="1142">
                  <c:v>0.66553311727918796</c:v>
                </c:pt>
                <c:pt idx="1143">
                  <c:v>0.66549315828538302</c:v>
                </c:pt>
                <c:pt idx="1144">
                  <c:v>0.665410943803876</c:v>
                </c:pt>
                <c:pt idx="1145">
                  <c:v>0.66537098481007095</c:v>
                </c:pt>
                <c:pt idx="1146">
                  <c:v>0.66524881133475899</c:v>
                </c:pt>
                <c:pt idx="1147">
                  <c:v>0.66516935264592902</c:v>
                </c:pt>
                <c:pt idx="1148">
                  <c:v>0.66512709715822704</c:v>
                </c:pt>
                <c:pt idx="1149">
                  <c:v>0.66500767947559103</c:v>
                </c:pt>
                <c:pt idx="1150">
                  <c:v>0.664925464994084</c:v>
                </c:pt>
                <c:pt idx="1151">
                  <c:v>0.66484600630525403</c:v>
                </c:pt>
                <c:pt idx="1152">
                  <c:v>0.664763332524968</c:v>
                </c:pt>
                <c:pt idx="1153">
                  <c:v>0.66472383282994196</c:v>
                </c:pt>
                <c:pt idx="1154">
                  <c:v>0.66468387383613703</c:v>
                </c:pt>
                <c:pt idx="1155">
                  <c:v>0.664601659354631</c:v>
                </c:pt>
                <c:pt idx="1156">
                  <c:v>0.66456215965960397</c:v>
                </c:pt>
                <c:pt idx="1157">
                  <c:v>0.66447948587931804</c:v>
                </c:pt>
                <c:pt idx="1158">
                  <c:v>0.66443998618429301</c:v>
                </c:pt>
                <c:pt idx="1159">
                  <c:v>0.66431781270898105</c:v>
                </c:pt>
                <c:pt idx="1160">
                  <c:v>0.664277853715176</c:v>
                </c:pt>
                <c:pt idx="1161">
                  <c:v>0.66415613953864405</c:v>
                </c:pt>
                <c:pt idx="1162">
                  <c:v>0.66411618054483901</c:v>
                </c:pt>
                <c:pt idx="1163">
                  <c:v>0.66403672185600804</c:v>
                </c:pt>
                <c:pt idx="1164">
                  <c:v>0.66395450737450201</c:v>
                </c:pt>
                <c:pt idx="1165">
                  <c:v>0.66383233389919005</c:v>
                </c:pt>
                <c:pt idx="1166">
                  <c:v>0.66379237490538401</c:v>
                </c:pt>
                <c:pt idx="1167">
                  <c:v>0.66375287521035897</c:v>
                </c:pt>
                <c:pt idx="1168">
                  <c:v>0.66367066072885295</c:v>
                </c:pt>
                <c:pt idx="1169">
                  <c:v>0.66359074274124197</c:v>
                </c:pt>
                <c:pt idx="1170">
                  <c:v>0.66350852825973505</c:v>
                </c:pt>
                <c:pt idx="1171">
                  <c:v>0.66342906957090497</c:v>
                </c:pt>
                <c:pt idx="1172">
                  <c:v>0.66330689609559301</c:v>
                </c:pt>
                <c:pt idx="1173">
                  <c:v>0.66318472262028205</c:v>
                </c:pt>
                <c:pt idx="1174">
                  <c:v>0.66310526393145097</c:v>
                </c:pt>
                <c:pt idx="1175">
                  <c:v>0.66298354975491802</c:v>
                </c:pt>
                <c:pt idx="1176">
                  <c:v>0.66286137627960695</c:v>
                </c:pt>
                <c:pt idx="1177">
                  <c:v>0.66278191759077598</c:v>
                </c:pt>
                <c:pt idx="1178">
                  <c:v>0.66269924381048995</c:v>
                </c:pt>
                <c:pt idx="1179">
                  <c:v>0.66261978512165898</c:v>
                </c:pt>
                <c:pt idx="1180">
                  <c:v>0.66253757064015295</c:v>
                </c:pt>
                <c:pt idx="1181">
                  <c:v>0.66241539716484099</c:v>
                </c:pt>
                <c:pt idx="1182">
                  <c:v>0.66237589746981496</c:v>
                </c:pt>
                <c:pt idx="1183">
                  <c:v>0.662253723994503</c:v>
                </c:pt>
                <c:pt idx="1184">
                  <c:v>0.66217426530567303</c:v>
                </c:pt>
                <c:pt idx="1185">
                  <c:v>0.662092050824166</c:v>
                </c:pt>
                <c:pt idx="1186">
                  <c:v>0.66201259213533503</c:v>
                </c:pt>
                <c:pt idx="1187">
                  <c:v>0.661929918355049</c:v>
                </c:pt>
                <c:pt idx="1188">
                  <c:v>0.66189041866002396</c:v>
                </c:pt>
                <c:pt idx="1189">
                  <c:v>0.661768245184712</c:v>
                </c:pt>
                <c:pt idx="1190">
                  <c:v>0.66172828619090696</c:v>
                </c:pt>
                <c:pt idx="1191">
                  <c:v>0.66164607170940004</c:v>
                </c:pt>
                <c:pt idx="1192">
                  <c:v>0.66156661302056996</c:v>
                </c:pt>
                <c:pt idx="1193">
                  <c:v>0.66148439853906305</c:v>
                </c:pt>
                <c:pt idx="1194">
                  <c:v>0.66136498085642703</c:v>
                </c:pt>
                <c:pt idx="1195">
                  <c:v>0.66132226606994604</c:v>
                </c:pt>
                <c:pt idx="1196">
                  <c:v>0.66124280738111496</c:v>
                </c:pt>
                <c:pt idx="1197">
                  <c:v>0.66116059289960805</c:v>
                </c:pt>
                <c:pt idx="1198">
                  <c:v>0.66108113421077797</c:v>
                </c:pt>
                <c:pt idx="1199">
                  <c:v>0.66104117521697303</c:v>
                </c:pt>
                <c:pt idx="1200">
                  <c:v>0.66095896073546601</c:v>
                </c:pt>
                <c:pt idx="1201">
                  <c:v>0.66091946104044097</c:v>
                </c:pt>
                <c:pt idx="1202">
                  <c:v>0.66075732857132397</c:v>
                </c:pt>
                <c:pt idx="1203">
                  <c:v>0.66067511408981705</c:v>
                </c:pt>
                <c:pt idx="1204">
                  <c:v>0.66059565540098697</c:v>
                </c:pt>
                <c:pt idx="1205">
                  <c:v>0.66051344091948005</c:v>
                </c:pt>
                <c:pt idx="1206">
                  <c:v>0.66043398223064897</c:v>
                </c:pt>
                <c:pt idx="1207">
                  <c:v>0.66039126744416798</c:v>
                </c:pt>
                <c:pt idx="1208">
                  <c:v>0.66031180875533702</c:v>
                </c:pt>
                <c:pt idx="1209">
                  <c:v>0.66022959427383099</c:v>
                </c:pt>
                <c:pt idx="1210">
                  <c:v>0.66018963528002494</c:v>
                </c:pt>
                <c:pt idx="1211">
                  <c:v>0.66006746180471398</c:v>
                </c:pt>
                <c:pt idx="1212">
                  <c:v>0.65998800311588302</c:v>
                </c:pt>
                <c:pt idx="1213">
                  <c:v>0.65990578863437599</c:v>
                </c:pt>
                <c:pt idx="1214">
                  <c:v>0.65982632994554602</c:v>
                </c:pt>
                <c:pt idx="1215">
                  <c:v>0.65974411546403899</c:v>
                </c:pt>
                <c:pt idx="1216">
                  <c:v>0.65966419747642902</c:v>
                </c:pt>
                <c:pt idx="1217">
                  <c:v>0.65958198299492199</c:v>
                </c:pt>
                <c:pt idx="1218">
                  <c:v>0.65946302461106598</c:v>
                </c:pt>
                <c:pt idx="1219">
                  <c:v>0.65942030982458499</c:v>
                </c:pt>
                <c:pt idx="1220">
                  <c:v>0.65929813634927303</c:v>
                </c:pt>
                <c:pt idx="1221">
                  <c:v>0.65921867766044295</c:v>
                </c:pt>
                <c:pt idx="1222">
                  <c:v>0.65913646317893604</c:v>
                </c:pt>
                <c:pt idx="1223">
                  <c:v>0.65909650418513099</c:v>
                </c:pt>
                <c:pt idx="1224">
                  <c:v>0.65901704549630002</c:v>
                </c:pt>
                <c:pt idx="1225">
                  <c:v>0.65905700449010496</c:v>
                </c:pt>
                <c:pt idx="1226">
                  <c:v>0.658611025375339</c:v>
                </c:pt>
                <c:pt idx="1227">
                  <c:v>0.658287219735885</c:v>
                </c:pt>
                <c:pt idx="1228">
                  <c:v>0.658125546565548</c:v>
                </c:pt>
                <c:pt idx="1229">
                  <c:v>0.65796387339521001</c:v>
                </c:pt>
                <c:pt idx="1230">
                  <c:v>0.65784169991989905</c:v>
                </c:pt>
                <c:pt idx="1231">
                  <c:v>0.65771952644458698</c:v>
                </c:pt>
                <c:pt idx="1232">
                  <c:v>0.65760056806073097</c:v>
                </c:pt>
                <c:pt idx="1233">
                  <c:v>0.65751789428044505</c:v>
                </c:pt>
                <c:pt idx="1234">
                  <c:v>0.65739618010391199</c:v>
                </c:pt>
                <c:pt idx="1235">
                  <c:v>0.65731626211630201</c:v>
                </c:pt>
                <c:pt idx="1236">
                  <c:v>0.65727676242127597</c:v>
                </c:pt>
                <c:pt idx="1237">
                  <c:v>0.65715458894596401</c:v>
                </c:pt>
                <c:pt idx="1238">
                  <c:v>0.65707237446445799</c:v>
                </c:pt>
                <c:pt idx="1239">
                  <c:v>0.65695295678182197</c:v>
                </c:pt>
                <c:pt idx="1240">
                  <c:v>0.65687074230031495</c:v>
                </c:pt>
                <c:pt idx="1241">
                  <c:v>0.65679128361148498</c:v>
                </c:pt>
                <c:pt idx="1242">
                  <c:v>0.65670906912997795</c:v>
                </c:pt>
                <c:pt idx="1243">
                  <c:v>0.65658689565466599</c:v>
                </c:pt>
                <c:pt idx="1244">
                  <c:v>0.65650743696583602</c:v>
                </c:pt>
                <c:pt idx="1245">
                  <c:v>0.65638526349052395</c:v>
                </c:pt>
                <c:pt idx="1246">
                  <c:v>0.65634530449671902</c:v>
                </c:pt>
                <c:pt idx="1247">
                  <c:v>0.65622359032018696</c:v>
                </c:pt>
                <c:pt idx="1248">
                  <c:v>0.65614091653990003</c:v>
                </c:pt>
                <c:pt idx="1249">
                  <c:v>0.656101416844875</c:v>
                </c:pt>
                <c:pt idx="1250">
                  <c:v>0.65597924336956304</c:v>
                </c:pt>
                <c:pt idx="1251">
                  <c:v>0.65585982568692802</c:v>
                </c:pt>
                <c:pt idx="1252">
                  <c:v>0.655777611205421</c:v>
                </c:pt>
                <c:pt idx="1253">
                  <c:v>0.65565543773010904</c:v>
                </c:pt>
                <c:pt idx="1254">
                  <c:v>0.65557597904127796</c:v>
                </c:pt>
                <c:pt idx="1255">
                  <c:v>0.65549376455977104</c:v>
                </c:pt>
                <c:pt idx="1256">
                  <c:v>0.655453805565966</c:v>
                </c:pt>
                <c:pt idx="1257">
                  <c:v>0.655292132395629</c:v>
                </c:pt>
                <c:pt idx="1258">
                  <c:v>0.65521267370679903</c:v>
                </c:pt>
                <c:pt idx="1259">
                  <c:v>0.65513045922529201</c:v>
                </c:pt>
                <c:pt idx="1260">
                  <c:v>0.65500828574998005</c:v>
                </c:pt>
                <c:pt idx="1261">
                  <c:v>0.65488611227466897</c:v>
                </c:pt>
                <c:pt idx="1262">
                  <c:v>0.65480665358583801</c:v>
                </c:pt>
                <c:pt idx="1263">
                  <c:v>0.65472443910433098</c:v>
                </c:pt>
                <c:pt idx="1264">
                  <c:v>0.65464498041550001</c:v>
                </c:pt>
                <c:pt idx="1265">
                  <c:v>0.65452280694018805</c:v>
                </c:pt>
                <c:pt idx="1266">
                  <c:v>0.65444334825135797</c:v>
                </c:pt>
                <c:pt idx="1267">
                  <c:v>0.65432117477604601</c:v>
                </c:pt>
                <c:pt idx="1268">
                  <c:v>0.65423896029453898</c:v>
                </c:pt>
                <c:pt idx="1269">
                  <c:v>0.65415950160570902</c:v>
                </c:pt>
                <c:pt idx="1270">
                  <c:v>0.65407682782542298</c:v>
                </c:pt>
                <c:pt idx="1271">
                  <c:v>0.65395786944156598</c:v>
                </c:pt>
                <c:pt idx="1272">
                  <c:v>0.65383569596625402</c:v>
                </c:pt>
                <c:pt idx="1273">
                  <c:v>0.65375348148474799</c:v>
                </c:pt>
                <c:pt idx="1274">
                  <c:v>0.65367402279591702</c:v>
                </c:pt>
                <c:pt idx="1275">
                  <c:v>0.65355184932060495</c:v>
                </c:pt>
                <c:pt idx="1276">
                  <c:v>0.65338971685148906</c:v>
                </c:pt>
                <c:pt idx="1277">
                  <c:v>0.65330750236998203</c:v>
                </c:pt>
                <c:pt idx="1278">
                  <c:v>0.65322804368115095</c:v>
                </c:pt>
                <c:pt idx="1279">
                  <c:v>0.65310587020583899</c:v>
                </c:pt>
                <c:pt idx="1280">
                  <c:v>0.65298415602930804</c:v>
                </c:pt>
                <c:pt idx="1281">
                  <c:v>0.65286473834667202</c:v>
                </c:pt>
                <c:pt idx="1282">
                  <c:v>0.652782523865165</c:v>
                </c:pt>
                <c:pt idx="1283">
                  <c:v>0.65266035038985304</c:v>
                </c:pt>
                <c:pt idx="1284">
                  <c:v>0.65254093270721703</c:v>
                </c:pt>
                <c:pt idx="1285">
                  <c:v>0.65249867721951604</c:v>
                </c:pt>
                <c:pt idx="1286">
                  <c:v>0.65233654475039804</c:v>
                </c:pt>
                <c:pt idx="1287">
                  <c:v>0.65221758636654203</c:v>
                </c:pt>
                <c:pt idx="1288">
                  <c:v>0.652134912586256</c:v>
                </c:pt>
                <c:pt idx="1289">
                  <c:v>0.65201273911094404</c:v>
                </c:pt>
                <c:pt idx="1290">
                  <c:v>0.65189102493441198</c:v>
                </c:pt>
                <c:pt idx="1291">
                  <c:v>0.65177160725177696</c:v>
                </c:pt>
                <c:pt idx="1292">
                  <c:v>0.65168939277027005</c:v>
                </c:pt>
                <c:pt idx="1293">
                  <c:v>0.65156721929495798</c:v>
                </c:pt>
                <c:pt idx="1294">
                  <c:v>0.65144780161232296</c:v>
                </c:pt>
                <c:pt idx="1295">
                  <c:v>0.65136558713081605</c:v>
                </c:pt>
                <c:pt idx="1296">
                  <c:v>0.65124341365550398</c:v>
                </c:pt>
                <c:pt idx="1297">
                  <c:v>0.65112445527164797</c:v>
                </c:pt>
                <c:pt idx="1298">
                  <c:v>0.65104178149136205</c:v>
                </c:pt>
                <c:pt idx="1299">
                  <c:v>0.65092006731482899</c:v>
                </c:pt>
                <c:pt idx="1300">
                  <c:v>0.65084060862599902</c:v>
                </c:pt>
                <c:pt idx="1301">
                  <c:v>0.65071843515068695</c:v>
                </c:pt>
                <c:pt idx="1302">
                  <c:v>0.65059626167537499</c:v>
                </c:pt>
                <c:pt idx="1303">
                  <c:v>0.65047408820006303</c:v>
                </c:pt>
                <c:pt idx="1304">
                  <c:v>0.65043458850503699</c:v>
                </c:pt>
                <c:pt idx="1305">
                  <c:v>0.65031241502972603</c:v>
                </c:pt>
                <c:pt idx="1306">
                  <c:v>0.65019299734709102</c:v>
                </c:pt>
                <c:pt idx="1307">
                  <c:v>0.65003132417675302</c:v>
                </c:pt>
                <c:pt idx="1308">
                  <c:v>0.64990915070144095</c:v>
                </c:pt>
                <c:pt idx="1309">
                  <c:v>0.64982693621993504</c:v>
                </c:pt>
                <c:pt idx="1310">
                  <c:v>0.64970751853729902</c:v>
                </c:pt>
                <c:pt idx="1311">
                  <c:v>0.64958534506198695</c:v>
                </c:pt>
                <c:pt idx="1312">
                  <c:v>0.64942367189164996</c:v>
                </c:pt>
                <c:pt idx="1313">
                  <c:v>0.64934145741014304</c:v>
                </c:pt>
                <c:pt idx="1314">
                  <c:v>0.64921928393483097</c:v>
                </c:pt>
                <c:pt idx="1315">
                  <c:v>0.64909986625219596</c:v>
                </c:pt>
                <c:pt idx="1316">
                  <c:v>0.648977692776884</c:v>
                </c:pt>
                <c:pt idx="1317">
                  <c:v>0.64885597860035205</c:v>
                </c:pt>
                <c:pt idx="1318">
                  <c:v>0.64869384613123504</c:v>
                </c:pt>
                <c:pt idx="1319">
                  <c:v>0.64857213195470198</c:v>
                </c:pt>
                <c:pt idx="1320">
                  <c:v>0.64845271427206597</c:v>
                </c:pt>
                <c:pt idx="1321">
                  <c:v>0.64833054079675501</c:v>
                </c:pt>
                <c:pt idx="1322">
                  <c:v>0.64816886762641801</c:v>
                </c:pt>
                <c:pt idx="1323">
                  <c:v>0.64808665314491098</c:v>
                </c:pt>
                <c:pt idx="1324">
                  <c:v>0.64792452067579398</c:v>
                </c:pt>
                <c:pt idx="1325">
                  <c:v>0.64780556229193798</c:v>
                </c:pt>
                <c:pt idx="1326">
                  <c:v>0.64768338881662602</c:v>
                </c:pt>
                <c:pt idx="1327">
                  <c:v>0.64756121534131394</c:v>
                </c:pt>
                <c:pt idx="1328">
                  <c:v>0.64743904186600199</c:v>
                </c:pt>
                <c:pt idx="1329">
                  <c:v>0.64727736869566499</c:v>
                </c:pt>
                <c:pt idx="1330">
                  <c:v>0.64715519522035303</c:v>
                </c:pt>
                <c:pt idx="1331">
                  <c:v>0.64707573653152295</c:v>
                </c:pt>
                <c:pt idx="1332">
                  <c:v>0.64695356305621099</c:v>
                </c:pt>
                <c:pt idx="1333">
                  <c:v>0.64679188988587399</c:v>
                </c:pt>
                <c:pt idx="1334">
                  <c:v>0.64666971641056203</c:v>
                </c:pt>
                <c:pt idx="1335">
                  <c:v>0.64650804324022504</c:v>
                </c:pt>
                <c:pt idx="1336">
                  <c:v>0.64638862555758902</c:v>
                </c:pt>
                <c:pt idx="1337">
                  <c:v>0.64626645208227695</c:v>
                </c:pt>
                <c:pt idx="1338">
                  <c:v>0.64610477891193996</c:v>
                </c:pt>
                <c:pt idx="1339">
                  <c:v>0.645982605436628</c:v>
                </c:pt>
                <c:pt idx="1340">
                  <c:v>0.64586043196131604</c:v>
                </c:pt>
                <c:pt idx="1341">
                  <c:v>0.64573825848600397</c:v>
                </c:pt>
                <c:pt idx="1342">
                  <c:v>0.64557658531566697</c:v>
                </c:pt>
                <c:pt idx="1343">
                  <c:v>0.64545716763303196</c:v>
                </c:pt>
                <c:pt idx="1344">
                  <c:v>0.64529549446269496</c:v>
                </c:pt>
                <c:pt idx="1345">
                  <c:v>0.64521327998118805</c:v>
                </c:pt>
                <c:pt idx="1346">
                  <c:v>0.64505160681085005</c:v>
                </c:pt>
                <c:pt idx="1347">
                  <c:v>0.64492943333553898</c:v>
                </c:pt>
                <c:pt idx="1348">
                  <c:v>0.64476730086642098</c:v>
                </c:pt>
                <c:pt idx="1349">
                  <c:v>0.64464558668988903</c:v>
                </c:pt>
                <c:pt idx="1350">
                  <c:v>0.64448345422077202</c:v>
                </c:pt>
                <c:pt idx="1351">
                  <c:v>0.64436449583691602</c:v>
                </c:pt>
                <c:pt idx="1352">
                  <c:v>0.64420236336779901</c:v>
                </c:pt>
                <c:pt idx="1353">
                  <c:v>0.64408018989248805</c:v>
                </c:pt>
                <c:pt idx="1354">
                  <c:v>0.64391851672214995</c:v>
                </c:pt>
                <c:pt idx="1355">
                  <c:v>0.64375684355181295</c:v>
                </c:pt>
                <c:pt idx="1356">
                  <c:v>0.64363467007650099</c:v>
                </c:pt>
                <c:pt idx="1357">
                  <c:v>0.64343303791235795</c:v>
                </c:pt>
                <c:pt idx="1358">
                  <c:v>0.64331086443704699</c:v>
                </c:pt>
                <c:pt idx="1359">
                  <c:v>0.643149191266709</c:v>
                </c:pt>
                <c:pt idx="1360">
                  <c:v>0.64302701779139804</c:v>
                </c:pt>
                <c:pt idx="1361">
                  <c:v>0.64286534462106004</c:v>
                </c:pt>
                <c:pt idx="1362">
                  <c:v>0.64270321215194304</c:v>
                </c:pt>
                <c:pt idx="1363">
                  <c:v>0.64254153898160604</c:v>
                </c:pt>
                <c:pt idx="1364">
                  <c:v>0.64241936550629397</c:v>
                </c:pt>
                <c:pt idx="1365">
                  <c:v>0.64225769233595698</c:v>
                </c:pt>
                <c:pt idx="1366">
                  <c:v>0.64213827465332196</c:v>
                </c:pt>
                <c:pt idx="1367">
                  <c:v>0.64197384569030802</c:v>
                </c:pt>
                <c:pt idx="1368">
                  <c:v>0.64181217251997102</c:v>
                </c:pt>
                <c:pt idx="1369">
                  <c:v>0.64165004005085402</c:v>
                </c:pt>
                <c:pt idx="1370">
                  <c:v>0.64153108166699702</c:v>
                </c:pt>
                <c:pt idx="1371">
                  <c:v>0.64136894919788101</c:v>
                </c:pt>
                <c:pt idx="1372">
                  <c:v>0.64120727602754402</c:v>
                </c:pt>
                <c:pt idx="1373">
                  <c:v>0.64100288807072503</c:v>
                </c:pt>
                <c:pt idx="1374">
                  <c:v>0.64088347038808902</c:v>
                </c:pt>
                <c:pt idx="1375">
                  <c:v>0.64067908243127103</c:v>
                </c:pt>
                <c:pt idx="1376">
                  <c:v>0.64055966474863502</c:v>
                </c:pt>
                <c:pt idx="1377">
                  <c:v>0.64039523578562196</c:v>
                </c:pt>
                <c:pt idx="1378">
                  <c:v>0.64023356261528397</c:v>
                </c:pt>
                <c:pt idx="1379">
                  <c:v>0.64011414493264795</c:v>
                </c:pt>
                <c:pt idx="1380">
                  <c:v>0.63995247176231096</c:v>
                </c:pt>
                <c:pt idx="1381">
                  <c:v>0.63974808380549297</c:v>
                </c:pt>
                <c:pt idx="1382">
                  <c:v>0.63958595133637597</c:v>
                </c:pt>
                <c:pt idx="1383">
                  <c:v>0.63942427816603897</c:v>
                </c:pt>
                <c:pt idx="1384">
                  <c:v>0.63930486048340296</c:v>
                </c:pt>
                <c:pt idx="1385">
                  <c:v>0.63906097283155905</c:v>
                </c:pt>
                <c:pt idx="1386">
                  <c:v>0.63889884036244204</c:v>
                </c:pt>
                <c:pt idx="1387">
                  <c:v>0.63873716719210505</c:v>
                </c:pt>
                <c:pt idx="1388">
                  <c:v>0.63857549402176805</c:v>
                </c:pt>
                <c:pt idx="1389">
                  <c:v>0.63845332054645498</c:v>
                </c:pt>
                <c:pt idx="1390">
                  <c:v>0.63825168838231305</c:v>
                </c:pt>
                <c:pt idx="1391">
                  <c:v>0.63809001521197595</c:v>
                </c:pt>
                <c:pt idx="1392">
                  <c:v>0.63788838304783402</c:v>
                </c:pt>
                <c:pt idx="1393">
                  <c:v>0.63772625057871701</c:v>
                </c:pt>
                <c:pt idx="1394">
                  <c:v>0.63756182161570296</c:v>
                </c:pt>
                <c:pt idx="1395">
                  <c:v>0.63736018945156103</c:v>
                </c:pt>
                <c:pt idx="1396">
                  <c:v>0.63715855728741899</c:v>
                </c:pt>
                <c:pt idx="1397">
                  <c:v>0.636996884117081</c:v>
                </c:pt>
                <c:pt idx="1398">
                  <c:v>0.63683475164796399</c:v>
                </c:pt>
                <c:pt idx="1399">
                  <c:v>0.63663357878260096</c:v>
                </c:pt>
                <c:pt idx="1400">
                  <c:v>0.63647144631348496</c:v>
                </c:pt>
                <c:pt idx="1401">
                  <c:v>0.63622755866164005</c:v>
                </c:pt>
                <c:pt idx="1402">
                  <c:v>0.63610538518632798</c:v>
                </c:pt>
                <c:pt idx="1403">
                  <c:v>0.63590375302218605</c:v>
                </c:pt>
                <c:pt idx="1404">
                  <c:v>0.63570212085804401</c:v>
                </c:pt>
                <c:pt idx="1405">
                  <c:v>0.63554044768770601</c:v>
                </c:pt>
                <c:pt idx="1406">
                  <c:v>0.63533605973088803</c:v>
                </c:pt>
                <c:pt idx="1407">
                  <c:v>0.63513442756674499</c:v>
                </c:pt>
                <c:pt idx="1408">
                  <c:v>0.63497229509762898</c:v>
                </c:pt>
                <c:pt idx="1409">
                  <c:v>0.63481062192729099</c:v>
                </c:pt>
                <c:pt idx="1410">
                  <c:v>0.63460898976314895</c:v>
                </c:pt>
                <c:pt idx="1411">
                  <c:v>0.63440460180632996</c:v>
                </c:pt>
                <c:pt idx="1412">
                  <c:v>0.63420296964218803</c:v>
                </c:pt>
                <c:pt idx="1413">
                  <c:v>0.63400133747804599</c:v>
                </c:pt>
                <c:pt idx="1414">
                  <c:v>0.63379970531390295</c:v>
                </c:pt>
                <c:pt idx="1415">
                  <c:v>0.63363803214356595</c:v>
                </c:pt>
                <c:pt idx="1416">
                  <c:v>0.63343364418674697</c:v>
                </c:pt>
                <c:pt idx="1417">
                  <c:v>0.63323201202260504</c:v>
                </c:pt>
                <c:pt idx="1418">
                  <c:v>0.633030379858463</c:v>
                </c:pt>
                <c:pt idx="1419">
                  <c:v>0.63282599190164401</c:v>
                </c:pt>
                <c:pt idx="1420">
                  <c:v>0.63266431873130702</c:v>
                </c:pt>
                <c:pt idx="1421">
                  <c:v>0.63246268656716398</c:v>
                </c:pt>
                <c:pt idx="1422">
                  <c:v>0.63226105440302205</c:v>
                </c:pt>
                <c:pt idx="1423">
                  <c:v>0.63201670745239802</c:v>
                </c:pt>
                <c:pt idx="1424">
                  <c:v>0.63185503428206102</c:v>
                </c:pt>
                <c:pt idx="1425">
                  <c:v>0.63161390242289295</c:v>
                </c:pt>
                <c:pt idx="1426">
                  <c:v>0.63140951446607396</c:v>
                </c:pt>
                <c:pt idx="1427">
                  <c:v>0.63116792330812699</c:v>
                </c:pt>
                <c:pt idx="1428">
                  <c:v>0.63096629114398495</c:v>
                </c:pt>
                <c:pt idx="1429">
                  <c:v>0.63076190318716596</c:v>
                </c:pt>
                <c:pt idx="1430">
                  <c:v>0.63056027102302403</c:v>
                </c:pt>
                <c:pt idx="1431">
                  <c:v>0.630359098157661</c:v>
                </c:pt>
                <c:pt idx="1432">
                  <c:v>0.63011475120703697</c:v>
                </c:pt>
                <c:pt idx="1433">
                  <c:v>0.62991311904289504</c:v>
                </c:pt>
                <c:pt idx="1434">
                  <c:v>0.629711486878753</c:v>
                </c:pt>
                <c:pt idx="1435">
                  <c:v>0.62946759922690798</c:v>
                </c:pt>
                <c:pt idx="1436">
                  <c:v>0.62926596706276605</c:v>
                </c:pt>
                <c:pt idx="1437">
                  <c:v>0.62902162011214302</c:v>
                </c:pt>
                <c:pt idx="1438">
                  <c:v>0.62881998794799998</c:v>
                </c:pt>
                <c:pt idx="1439">
                  <c:v>0.62857610029615596</c:v>
                </c:pt>
                <c:pt idx="1440">
                  <c:v>0.62833450913820899</c:v>
                </c:pt>
                <c:pt idx="1441">
                  <c:v>0.62813287697406595</c:v>
                </c:pt>
                <c:pt idx="1442">
                  <c:v>0.62784903032841699</c:v>
                </c:pt>
                <c:pt idx="1443">
                  <c:v>0.62764739816427495</c:v>
                </c:pt>
                <c:pt idx="1444">
                  <c:v>0.62740351051243104</c:v>
                </c:pt>
                <c:pt idx="1445">
                  <c:v>0.62715916356180701</c:v>
                </c:pt>
                <c:pt idx="1446">
                  <c:v>0.62691803170263904</c:v>
                </c:pt>
                <c:pt idx="1447">
                  <c:v>0.62667368475201501</c:v>
                </c:pt>
                <c:pt idx="1448">
                  <c:v>0.62647205258787397</c:v>
                </c:pt>
                <c:pt idx="1449">
                  <c:v>0.62623092072870501</c:v>
                </c:pt>
                <c:pt idx="1450">
                  <c:v>0.62598657377808198</c:v>
                </c:pt>
                <c:pt idx="1451">
                  <c:v>0.62574222682745795</c:v>
                </c:pt>
                <c:pt idx="1452">
                  <c:v>0.62546159527326395</c:v>
                </c:pt>
                <c:pt idx="1453">
                  <c:v>0.62525674801766695</c:v>
                </c:pt>
                <c:pt idx="1454">
                  <c:v>0.62497565716469405</c:v>
                </c:pt>
                <c:pt idx="1455">
                  <c:v>0.62477126920787496</c:v>
                </c:pt>
                <c:pt idx="1456">
                  <c:v>0.62453013734870699</c:v>
                </c:pt>
                <c:pt idx="1457">
                  <c:v>0.62424629070305804</c:v>
                </c:pt>
                <c:pt idx="1458">
                  <c:v>0.62400194375243501</c:v>
                </c:pt>
                <c:pt idx="1459">
                  <c:v>0.62376081189326704</c:v>
                </c:pt>
                <c:pt idx="1460">
                  <c:v>0.62351646494264301</c:v>
                </c:pt>
                <c:pt idx="1461">
                  <c:v>0.62323537408967</c:v>
                </c:pt>
                <c:pt idx="1462">
                  <c:v>0.62299148643782598</c:v>
                </c:pt>
                <c:pt idx="1463">
                  <c:v>0.62274713948720195</c:v>
                </c:pt>
                <c:pt idx="1464">
                  <c:v>0.62246604863422905</c:v>
                </c:pt>
                <c:pt idx="1465">
                  <c:v>0.62218220198857999</c:v>
                </c:pt>
                <c:pt idx="1466">
                  <c:v>0.62193785503795695</c:v>
                </c:pt>
                <c:pt idx="1467">
                  <c:v>0.621654008392308</c:v>
                </c:pt>
                <c:pt idx="1468">
                  <c:v>0.62137291753933399</c:v>
                </c:pt>
                <c:pt idx="1469">
                  <c:v>0.62108907089368504</c:v>
                </c:pt>
                <c:pt idx="1470">
                  <c:v>0.62080522424803597</c:v>
                </c:pt>
                <c:pt idx="1471">
                  <c:v>0.620563633090089</c:v>
                </c:pt>
                <c:pt idx="1472">
                  <c:v>0.62027978644444004</c:v>
                </c:pt>
                <c:pt idx="1473">
                  <c:v>0.62003589879259502</c:v>
                </c:pt>
                <c:pt idx="1474">
                  <c:v>0.61975205214694595</c:v>
                </c:pt>
                <c:pt idx="1475">
                  <c:v>0.61942824650749195</c:v>
                </c:pt>
                <c:pt idx="1476">
                  <c:v>0.61914715565452005</c:v>
                </c:pt>
                <c:pt idx="1477">
                  <c:v>0.61886330900886999</c:v>
                </c:pt>
                <c:pt idx="1478">
                  <c:v>0.61857946236322103</c:v>
                </c:pt>
                <c:pt idx="1479">
                  <c:v>0.61829561571757197</c:v>
                </c:pt>
                <c:pt idx="1480">
                  <c:v>0.61797181007811797</c:v>
                </c:pt>
                <c:pt idx="1481">
                  <c:v>0.61768796343246801</c:v>
                </c:pt>
                <c:pt idx="1482">
                  <c:v>0.61740411678681895</c:v>
                </c:pt>
                <c:pt idx="1483">
                  <c:v>0.61712302593384705</c:v>
                </c:pt>
                <c:pt idx="1484">
                  <c:v>0.61679922029439205</c:v>
                </c:pt>
                <c:pt idx="1485">
                  <c:v>0.61647541465493805</c:v>
                </c:pt>
                <c:pt idx="1486">
                  <c:v>0.61615206831426295</c:v>
                </c:pt>
                <c:pt idx="1487">
                  <c:v>0.615825506882133</c:v>
                </c:pt>
                <c:pt idx="1488">
                  <c:v>0.615501701242679</c:v>
                </c:pt>
                <c:pt idx="1489">
                  <c:v>0.61522061038970599</c:v>
                </c:pt>
                <c:pt idx="1490">
                  <c:v>0.61489680475025199</c:v>
                </c:pt>
                <c:pt idx="1491">
                  <c:v>0.614573458409577</c:v>
                </c:pt>
                <c:pt idx="1492">
                  <c:v>0.61428915246514904</c:v>
                </c:pt>
                <c:pt idx="1493">
                  <c:v>0.61392309133799305</c:v>
                </c:pt>
                <c:pt idx="1494">
                  <c:v>0.61364200048502004</c:v>
                </c:pt>
                <c:pt idx="1495">
                  <c:v>0.61327593935786395</c:v>
                </c:pt>
                <c:pt idx="1496">
                  <c:v>0.61295213371840895</c:v>
                </c:pt>
                <c:pt idx="1497">
                  <c:v>0.61258882838393003</c:v>
                </c:pt>
                <c:pt idx="1498">
                  <c:v>0.61226502274447603</c:v>
                </c:pt>
                <c:pt idx="1499">
                  <c:v>0.61198117609882696</c:v>
                </c:pt>
                <c:pt idx="1500">
                  <c:v>0.61161787076434704</c:v>
                </c:pt>
                <c:pt idx="1501">
                  <c:v>0.61125135033841105</c:v>
                </c:pt>
                <c:pt idx="1502">
                  <c:v>0.61092800399773695</c:v>
                </c:pt>
                <c:pt idx="1503">
                  <c:v>0.61052473966945198</c:v>
                </c:pt>
                <c:pt idx="1504">
                  <c:v>0.61020093402999798</c:v>
                </c:pt>
                <c:pt idx="1505">
                  <c:v>0.60987712839054398</c:v>
                </c:pt>
                <c:pt idx="1506">
                  <c:v>0.609511067263388</c:v>
                </c:pt>
                <c:pt idx="1507">
                  <c:v>0.60910780293510303</c:v>
                </c:pt>
                <c:pt idx="1508">
                  <c:v>0.60874174180794705</c:v>
                </c:pt>
                <c:pt idx="1509">
                  <c:v>0.60837843647346801</c:v>
                </c:pt>
                <c:pt idx="1510">
                  <c:v>0.60805463083401301</c:v>
                </c:pt>
                <c:pt idx="1511">
                  <c:v>0.60769132549953397</c:v>
                </c:pt>
                <c:pt idx="1512">
                  <c:v>0.60728530537857295</c:v>
                </c:pt>
                <c:pt idx="1513">
                  <c:v>0.60688204105028798</c:v>
                </c:pt>
                <c:pt idx="1514">
                  <c:v>0.60647602092932695</c:v>
                </c:pt>
                <c:pt idx="1515">
                  <c:v>0.60611271559484703</c:v>
                </c:pt>
                <c:pt idx="1516">
                  <c:v>0.605706695473886</c:v>
                </c:pt>
                <c:pt idx="1517">
                  <c:v>0.60534339013940697</c:v>
                </c:pt>
                <c:pt idx="1518">
                  <c:v>0.60493737001844605</c:v>
                </c:pt>
                <c:pt idx="1519">
                  <c:v>0.60453410569016097</c:v>
                </c:pt>
                <c:pt idx="1520">
                  <c:v>0.60412808556919995</c:v>
                </c:pt>
                <c:pt idx="1521">
                  <c:v>0.60372482124091498</c:v>
                </c:pt>
                <c:pt idx="1522">
                  <c:v>0.60331880111995395</c:v>
                </c:pt>
                <c:pt idx="1523">
                  <c:v>0.60291278099899404</c:v>
                </c:pt>
                <c:pt idx="1524">
                  <c:v>0.60247001697568303</c:v>
                </c:pt>
                <c:pt idx="1525">
                  <c:v>0.60206399685472201</c:v>
                </c:pt>
                <c:pt idx="1526">
                  <c:v>0.60161847703873605</c:v>
                </c:pt>
                <c:pt idx="1527">
                  <c:v>0.60121521271045097</c:v>
                </c:pt>
                <c:pt idx="1528">
                  <c:v>0.60076923359568501</c:v>
                </c:pt>
                <c:pt idx="1529">
                  <c:v>0.60032371377969895</c:v>
                </c:pt>
                <c:pt idx="1530">
                  <c:v>0.59987773466493299</c:v>
                </c:pt>
                <c:pt idx="1531">
                  <c:v>0.59943221484894604</c:v>
                </c:pt>
                <c:pt idx="1532">
                  <c:v>0.59898945082563504</c:v>
                </c:pt>
                <c:pt idx="1533">
                  <c:v>0.59854347171086897</c:v>
                </c:pt>
                <c:pt idx="1534">
                  <c:v>0.59809795189488302</c:v>
                </c:pt>
                <c:pt idx="1535">
                  <c:v>0.59761247308509202</c:v>
                </c:pt>
                <c:pt idx="1536">
                  <c:v>0.59716649397032595</c:v>
                </c:pt>
                <c:pt idx="1537">
                  <c:v>0.59664151546550903</c:v>
                </c:pt>
                <c:pt idx="1538">
                  <c:v>0.59619553635074296</c:v>
                </c:pt>
                <c:pt idx="1539">
                  <c:v>0.59575001653475701</c:v>
                </c:pt>
                <c:pt idx="1540">
                  <c:v>0.59522457873115897</c:v>
                </c:pt>
                <c:pt idx="1541">
                  <c:v>0.59473909992136798</c:v>
                </c:pt>
                <c:pt idx="1542">
                  <c:v>0.59429312080660202</c:v>
                </c:pt>
                <c:pt idx="1543">
                  <c:v>0.59380764199681102</c:v>
                </c:pt>
                <c:pt idx="1544">
                  <c:v>0.59327990769931804</c:v>
                </c:pt>
                <c:pt idx="1545">
                  <c:v>0.59279442888952605</c:v>
                </c:pt>
                <c:pt idx="1546">
                  <c:v>0.59230895007973405</c:v>
                </c:pt>
                <c:pt idx="1547">
                  <c:v>0.59178351227613801</c:v>
                </c:pt>
                <c:pt idx="1548">
                  <c:v>0.59129803346634702</c:v>
                </c:pt>
                <c:pt idx="1549">
                  <c:v>0.59076983987007403</c:v>
                </c:pt>
                <c:pt idx="1550">
                  <c:v>0.590244861365257</c:v>
                </c:pt>
                <c:pt idx="1551">
                  <c:v>0.58971942356165996</c:v>
                </c:pt>
                <c:pt idx="1552">
                  <c:v>0.58919122996538698</c:v>
                </c:pt>
                <c:pt idx="1553">
                  <c:v>0.58870575115559598</c:v>
                </c:pt>
                <c:pt idx="1554">
                  <c:v>0.58809855816927203</c:v>
                </c:pt>
                <c:pt idx="1555">
                  <c:v>0.58757312036567499</c:v>
                </c:pt>
                <c:pt idx="1556">
                  <c:v>0.58700542707437697</c:v>
                </c:pt>
                <c:pt idx="1557">
                  <c:v>0.58644048957575501</c:v>
                </c:pt>
                <c:pt idx="1558">
                  <c:v>0.58591505177215897</c:v>
                </c:pt>
                <c:pt idx="1559">
                  <c:v>0.58534735848085995</c:v>
                </c:pt>
                <c:pt idx="1560">
                  <c:v>0.58473970619575699</c:v>
                </c:pt>
                <c:pt idx="1561">
                  <c:v>0.58417201290445897</c:v>
                </c:pt>
                <c:pt idx="1562">
                  <c:v>0.583606616107057</c:v>
                </c:pt>
                <c:pt idx="1563">
                  <c:v>0.58303892281575898</c:v>
                </c:pt>
                <c:pt idx="1564">
                  <c:v>0.58243127053065602</c:v>
                </c:pt>
                <c:pt idx="1565">
                  <c:v>0.58182683333700802</c:v>
                </c:pt>
                <c:pt idx="1566">
                  <c:v>0.58125868074692999</c:v>
                </c:pt>
                <c:pt idx="1567">
                  <c:v>0.580611528766801</c:v>
                </c:pt>
                <c:pt idx="1568">
                  <c:v>0.58008609096320396</c:v>
                </c:pt>
                <c:pt idx="1569">
                  <c:v>0.57943618319039902</c:v>
                </c:pt>
                <c:pt idx="1570">
                  <c:v>0.57878903121027103</c:v>
                </c:pt>
                <c:pt idx="1571">
                  <c:v>0.57822363441286895</c:v>
                </c:pt>
                <c:pt idx="1572">
                  <c:v>0.57757648243274096</c:v>
                </c:pt>
                <c:pt idx="1573">
                  <c:v>0.576968830147637</c:v>
                </c:pt>
                <c:pt idx="1574">
                  <c:v>0.57632167816750801</c:v>
                </c:pt>
                <c:pt idx="1575">
                  <c:v>0.57567406688860001</c:v>
                </c:pt>
                <c:pt idx="1576">
                  <c:v>0.57502415911579496</c:v>
                </c:pt>
                <c:pt idx="1577">
                  <c:v>0.57441926262336795</c:v>
                </c:pt>
                <c:pt idx="1578">
                  <c:v>0.57376935485056302</c:v>
                </c:pt>
                <c:pt idx="1579">
                  <c:v>0.57312174357165402</c:v>
                </c:pt>
                <c:pt idx="1580">
                  <c:v>0.57247459159152603</c:v>
                </c:pt>
                <c:pt idx="1581">
                  <c:v>0.57178748061759199</c:v>
                </c:pt>
                <c:pt idx="1582">
                  <c:v>0.571140328637463</c:v>
                </c:pt>
                <c:pt idx="1583">
                  <c:v>0.57045046187085302</c:v>
                </c:pt>
                <c:pt idx="1584">
                  <c:v>0.56980285059194402</c:v>
                </c:pt>
                <c:pt idx="1585">
                  <c:v>0.56911573961801099</c:v>
                </c:pt>
                <c:pt idx="1586">
                  <c:v>0.56846858763788199</c:v>
                </c:pt>
                <c:pt idx="1587">
                  <c:v>0.56773876187746597</c:v>
                </c:pt>
                <c:pt idx="1588">
                  <c:v>0.56705165090353304</c:v>
                </c:pt>
                <c:pt idx="1589">
                  <c:v>0.56640449892340405</c:v>
                </c:pt>
                <c:pt idx="1590">
                  <c:v>0.56567467316298903</c:v>
                </c:pt>
                <c:pt idx="1591">
                  <c:v>0.56494530670135301</c:v>
                </c:pt>
                <c:pt idx="1592">
                  <c:v>0.56425819572741898</c:v>
                </c:pt>
                <c:pt idx="1593">
                  <c:v>0.56357108475348605</c:v>
                </c:pt>
                <c:pt idx="1594">
                  <c:v>0.56288121798687496</c:v>
                </c:pt>
                <c:pt idx="1595">
                  <c:v>0.56215414801913699</c:v>
                </c:pt>
                <c:pt idx="1596">
                  <c:v>0.56142478155749997</c:v>
                </c:pt>
                <c:pt idx="1597">
                  <c:v>0.56073767058356705</c:v>
                </c:pt>
                <c:pt idx="1598">
                  <c:v>0.56000784482315102</c:v>
                </c:pt>
                <c:pt idx="1599">
                  <c:v>0.55927847836151601</c:v>
                </c:pt>
                <c:pt idx="1600">
                  <c:v>0.55855140839377804</c:v>
                </c:pt>
                <c:pt idx="1601">
                  <c:v>0.55778208293833698</c:v>
                </c:pt>
                <c:pt idx="1602">
                  <c:v>0.55705225717792095</c:v>
                </c:pt>
                <c:pt idx="1603">
                  <c:v>0.556282931722481</c:v>
                </c:pt>
                <c:pt idx="1604">
                  <c:v>0.55555632105352104</c:v>
                </c:pt>
                <c:pt idx="1605">
                  <c:v>0.55482649529310601</c:v>
                </c:pt>
                <c:pt idx="1606">
                  <c:v>0.55405716983766495</c:v>
                </c:pt>
                <c:pt idx="1607">
                  <c:v>0.553287844382225</c:v>
                </c:pt>
                <c:pt idx="1608">
                  <c:v>0.55252127471946</c:v>
                </c:pt>
                <c:pt idx="1609">
                  <c:v>0.55175194926402005</c:v>
                </c:pt>
                <c:pt idx="1610">
                  <c:v>0.55094266481477405</c:v>
                </c:pt>
                <c:pt idx="1611">
                  <c:v>0.55021283905435903</c:v>
                </c:pt>
                <c:pt idx="1612">
                  <c:v>0.54940355460511303</c:v>
                </c:pt>
                <c:pt idx="1613">
                  <c:v>0.54867418814347801</c:v>
                </c:pt>
                <c:pt idx="1614">
                  <c:v>0.54786490369423202</c:v>
                </c:pt>
                <c:pt idx="1615">
                  <c:v>0.54709557823879196</c:v>
                </c:pt>
                <c:pt idx="1616">
                  <c:v>0.54632625278335101</c:v>
                </c:pt>
                <c:pt idx="1617">
                  <c:v>0.54551696833410501</c:v>
                </c:pt>
                <c:pt idx="1618">
                  <c:v>0.54474764287866495</c:v>
                </c:pt>
                <c:pt idx="1619">
                  <c:v>0.54393835842941896</c:v>
                </c:pt>
                <c:pt idx="1620">
                  <c:v>0.54312907398017396</c:v>
                </c:pt>
                <c:pt idx="1621">
                  <c:v>0.54232024882970697</c:v>
                </c:pt>
                <c:pt idx="1622">
                  <c:v>0.54151096438046098</c:v>
                </c:pt>
                <c:pt idx="1623">
                  <c:v>0.54069892413854004</c:v>
                </c:pt>
                <c:pt idx="1624">
                  <c:v>0.53993235447577503</c:v>
                </c:pt>
                <c:pt idx="1625">
                  <c:v>0.53908081453882695</c:v>
                </c:pt>
                <c:pt idx="1626">
                  <c:v>0.53827153008958195</c:v>
                </c:pt>
                <c:pt idx="1627">
                  <c:v>0.53742274594531003</c:v>
                </c:pt>
                <c:pt idx="1628">
                  <c:v>0.53661346149606504</c:v>
                </c:pt>
                <c:pt idx="1629">
                  <c:v>0.53576192155911695</c:v>
                </c:pt>
                <c:pt idx="1630">
                  <c:v>0.53495263710987195</c:v>
                </c:pt>
                <c:pt idx="1631">
                  <c:v>0.53414335266062696</c:v>
                </c:pt>
                <c:pt idx="1632">
                  <c:v>0.53329181272367898</c:v>
                </c:pt>
                <c:pt idx="1633">
                  <c:v>0.53248252827443299</c:v>
                </c:pt>
                <c:pt idx="1634">
                  <c:v>0.53163374413016196</c:v>
                </c:pt>
                <c:pt idx="1635">
                  <c:v>0.53078495998589104</c:v>
                </c:pt>
                <c:pt idx="1636">
                  <c:v>0.52997291974396898</c:v>
                </c:pt>
                <c:pt idx="1637">
                  <c:v>0.52912367630091806</c:v>
                </c:pt>
                <c:pt idx="1638">
                  <c:v>0.52831485115045196</c:v>
                </c:pt>
                <c:pt idx="1639">
                  <c:v>0.52742335221970005</c:v>
                </c:pt>
                <c:pt idx="1640">
                  <c:v>0.52661406777045305</c:v>
                </c:pt>
                <c:pt idx="1641">
                  <c:v>0.52576528362618302</c:v>
                </c:pt>
                <c:pt idx="1642">
                  <c:v>0.52491328439045504</c:v>
                </c:pt>
                <c:pt idx="1643">
                  <c:v>0.52406450024618401</c:v>
                </c:pt>
                <c:pt idx="1644">
                  <c:v>0.52321296030923703</c:v>
                </c:pt>
                <c:pt idx="1645">
                  <c:v>0.52232421717116095</c:v>
                </c:pt>
                <c:pt idx="1646">
                  <c:v>0.52151493272191496</c:v>
                </c:pt>
                <c:pt idx="1647">
                  <c:v>0.52062343379116205</c:v>
                </c:pt>
                <c:pt idx="1648">
                  <c:v>0.51981414934191705</c:v>
                </c:pt>
                <c:pt idx="1649">
                  <c:v>0.51896260940496897</c:v>
                </c:pt>
                <c:pt idx="1650">
                  <c:v>0.518073866266893</c:v>
                </c:pt>
                <c:pt idx="1651">
                  <c:v>0.51722232632994503</c:v>
                </c:pt>
                <c:pt idx="1652">
                  <c:v>0.51637308288689499</c:v>
                </c:pt>
                <c:pt idx="1653">
                  <c:v>0.51548158395614196</c:v>
                </c:pt>
                <c:pt idx="1654">
                  <c:v>0.51463279981187104</c:v>
                </c:pt>
                <c:pt idx="1655">
                  <c:v>0.51378401566760001</c:v>
                </c:pt>
                <c:pt idx="1656">
                  <c:v>0.51293247573065304</c:v>
                </c:pt>
                <c:pt idx="1657">
                  <c:v>0.512083232287602</c:v>
                </c:pt>
                <c:pt idx="1658">
                  <c:v>0.51115223366182405</c:v>
                </c:pt>
                <c:pt idx="1659">
                  <c:v>0.51026073473107203</c:v>
                </c:pt>
                <c:pt idx="1660">
                  <c:v>0.5094119505868</c:v>
                </c:pt>
                <c:pt idx="1661">
                  <c:v>0.50855995135107401</c:v>
                </c:pt>
                <c:pt idx="1662">
                  <c:v>0.50771116720680198</c:v>
                </c:pt>
                <c:pt idx="1663">
                  <c:v>0.50677970928224503</c:v>
                </c:pt>
                <c:pt idx="1664">
                  <c:v>0.505930925137973</c:v>
                </c:pt>
                <c:pt idx="1665">
                  <c:v>0.50475557956157202</c:v>
                </c:pt>
                <c:pt idx="1666">
                  <c:v>0.50378462194198903</c:v>
                </c:pt>
                <c:pt idx="1667">
                  <c:v>0.503097510968055</c:v>
                </c:pt>
                <c:pt idx="1668">
                  <c:v>0.50232818551261404</c:v>
                </c:pt>
                <c:pt idx="1669">
                  <c:v>0.50147618627688795</c:v>
                </c:pt>
                <c:pt idx="1670">
                  <c:v>0.50058790243759099</c:v>
                </c:pt>
                <c:pt idx="1671">
                  <c:v>0.499778617988345</c:v>
                </c:pt>
                <c:pt idx="1672">
                  <c:v>0.49888711905759298</c:v>
                </c:pt>
                <c:pt idx="1673">
                  <c:v>0.49799562012684001</c:v>
                </c:pt>
                <c:pt idx="1674">
                  <c:v>0.49714683598256898</c:v>
                </c:pt>
                <c:pt idx="1675">
                  <c:v>0.49625533705181701</c:v>
                </c:pt>
                <c:pt idx="1676">
                  <c:v>0.49540609360876597</c:v>
                </c:pt>
                <c:pt idx="1677">
                  <c:v>0.494557309464495</c:v>
                </c:pt>
                <c:pt idx="1678">
                  <c:v>0.49366581053374198</c:v>
                </c:pt>
                <c:pt idx="1679">
                  <c:v>0.49285652608449698</c:v>
                </c:pt>
                <c:pt idx="1680">
                  <c:v>0.49192552745871798</c:v>
                </c:pt>
                <c:pt idx="1681">
                  <c:v>0.49103402852796602</c:v>
                </c:pt>
                <c:pt idx="1682">
                  <c:v>0.49018524438369498</c:v>
                </c:pt>
                <c:pt idx="1683">
                  <c:v>0.48925378645913697</c:v>
                </c:pt>
                <c:pt idx="1684">
                  <c:v>0.48840224652219</c:v>
                </c:pt>
                <c:pt idx="1685">
                  <c:v>0.48755300307913901</c:v>
                </c:pt>
                <c:pt idx="1686">
                  <c:v>0.486661963447166</c:v>
                </c:pt>
                <c:pt idx="1687">
                  <c:v>0.48577322030908998</c:v>
                </c:pt>
                <c:pt idx="1688">
                  <c:v>0.484921221073363</c:v>
                </c:pt>
                <c:pt idx="1689">
                  <c:v>0.48403247793528698</c:v>
                </c:pt>
                <c:pt idx="1690">
                  <c:v>0.48314143830331302</c:v>
                </c:pt>
                <c:pt idx="1691">
                  <c:v>0.48229219486026298</c:v>
                </c:pt>
                <c:pt idx="1692">
                  <c:v>0.48140069592951101</c:v>
                </c:pt>
                <c:pt idx="1693">
                  <c:v>0.48055191178523898</c:v>
                </c:pt>
                <c:pt idx="1694">
                  <c:v>0.47970037184829201</c:v>
                </c:pt>
                <c:pt idx="1695">
                  <c:v>0.47881162871021599</c:v>
                </c:pt>
                <c:pt idx="1696">
                  <c:v>0.47792012977946302</c:v>
                </c:pt>
                <c:pt idx="1697">
                  <c:v>0.47706813054373698</c:v>
                </c:pt>
                <c:pt idx="1698">
                  <c:v>0.47617984670444002</c:v>
                </c:pt>
                <c:pt idx="1699">
                  <c:v>0.47532784746871298</c:v>
                </c:pt>
                <c:pt idx="1700">
                  <c:v>0.47443910433063602</c:v>
                </c:pt>
                <c:pt idx="1701">
                  <c:v>0.47358756439368899</c:v>
                </c:pt>
                <c:pt idx="1702">
                  <c:v>0.47273878024941801</c:v>
                </c:pt>
                <c:pt idx="1703">
                  <c:v>0.47188953680636703</c:v>
                </c:pt>
                <c:pt idx="1704">
                  <c:v>0.47103799686941999</c:v>
                </c:pt>
                <c:pt idx="1705">
                  <c:v>0.47018921272514802</c:v>
                </c:pt>
                <c:pt idx="1706">
                  <c:v>0.469297713794396</c:v>
                </c:pt>
                <c:pt idx="1707">
                  <c:v>0.46844847035134501</c:v>
                </c:pt>
                <c:pt idx="1708">
                  <c:v>0.46755697142059299</c:v>
                </c:pt>
                <c:pt idx="1709">
                  <c:v>0.46670818727632202</c:v>
                </c:pt>
                <c:pt idx="1710">
                  <c:v>0.465816688345569</c:v>
                </c:pt>
                <c:pt idx="1711">
                  <c:v>0.46496790420129802</c:v>
                </c:pt>
                <c:pt idx="1712">
                  <c:v>0.46411636426434999</c:v>
                </c:pt>
                <c:pt idx="1713">
                  <c:v>0.4632671208213</c:v>
                </c:pt>
                <c:pt idx="1714">
                  <c:v>0.46241558088435197</c:v>
                </c:pt>
                <c:pt idx="1715">
                  <c:v>0.461566796740081</c:v>
                </c:pt>
                <c:pt idx="1716">
                  <c:v>0.46071755329703001</c:v>
                </c:pt>
                <c:pt idx="1717">
                  <c:v>0.45986601336008298</c:v>
                </c:pt>
                <c:pt idx="1718">
                  <c:v>0.45905672891083799</c:v>
                </c:pt>
                <c:pt idx="1719">
                  <c:v>0.45816522998008502</c:v>
                </c:pt>
                <c:pt idx="1720">
                  <c:v>0.45735640482961898</c:v>
                </c:pt>
                <c:pt idx="1721">
                  <c:v>0.45646766169154301</c:v>
                </c:pt>
                <c:pt idx="1722">
                  <c:v>0.45561566245581597</c:v>
                </c:pt>
                <c:pt idx="1723">
                  <c:v>0.45480683730534899</c:v>
                </c:pt>
                <c:pt idx="1724">
                  <c:v>0.453957593862298</c:v>
                </c:pt>
                <c:pt idx="1725">
                  <c:v>0.45310605392535203</c:v>
                </c:pt>
                <c:pt idx="1726">
                  <c:v>0.45221731078727501</c:v>
                </c:pt>
                <c:pt idx="1727">
                  <c:v>0.45140802633802901</c:v>
                </c:pt>
                <c:pt idx="1728">
                  <c:v>0.45059598609610702</c:v>
                </c:pt>
                <c:pt idx="1729">
                  <c:v>0.44974720195183598</c:v>
                </c:pt>
                <c:pt idx="1730">
                  <c:v>0.44889841780756501</c:v>
                </c:pt>
                <c:pt idx="1731">
                  <c:v>0.44808637756564301</c:v>
                </c:pt>
                <c:pt idx="1732">
                  <c:v>0.44723759342137198</c:v>
                </c:pt>
                <c:pt idx="1733">
                  <c:v>0.44642830897212599</c:v>
                </c:pt>
                <c:pt idx="1734">
                  <c:v>0.44557952482785501</c:v>
                </c:pt>
                <c:pt idx="1735">
                  <c:v>0.44472752559212803</c:v>
                </c:pt>
                <c:pt idx="1736">
                  <c:v>0.44391870044166198</c:v>
                </c:pt>
                <c:pt idx="1737">
                  <c:v>0.44310941599241599</c:v>
                </c:pt>
                <c:pt idx="1738">
                  <c:v>0.44225787605546901</c:v>
                </c:pt>
                <c:pt idx="1739">
                  <c:v>0.44149130639270401</c:v>
                </c:pt>
                <c:pt idx="1740">
                  <c:v>0.44063930715697702</c:v>
                </c:pt>
                <c:pt idx="1741">
                  <c:v>0.43983002270773203</c:v>
                </c:pt>
                <c:pt idx="1742">
                  <c:v>0.43902119755726599</c:v>
                </c:pt>
                <c:pt idx="1743">
                  <c:v>0.438171954114215</c:v>
                </c:pt>
                <c:pt idx="1744">
                  <c:v>0.437402628658774</c:v>
                </c:pt>
                <c:pt idx="1745">
                  <c:v>0.436590588416852</c:v>
                </c:pt>
                <c:pt idx="1746">
                  <c:v>0.43574180427258102</c:v>
                </c:pt>
                <c:pt idx="1747">
                  <c:v>0.43497247881714002</c:v>
                </c:pt>
                <c:pt idx="1748">
                  <c:v>0.43416319436789502</c:v>
                </c:pt>
                <c:pt idx="1749">
                  <c:v>0.43335436921742898</c:v>
                </c:pt>
                <c:pt idx="1750">
                  <c:v>0.43258458446320802</c:v>
                </c:pt>
                <c:pt idx="1751">
                  <c:v>0.43177575931274298</c:v>
                </c:pt>
                <c:pt idx="1752">
                  <c:v>0.43092376007701499</c:v>
                </c:pt>
                <c:pt idx="1753">
                  <c:v>0.43015719041425099</c:v>
                </c:pt>
                <c:pt idx="1754">
                  <c:v>0.42934515017232899</c:v>
                </c:pt>
                <c:pt idx="1755">
                  <c:v>0.42853632502186301</c:v>
                </c:pt>
                <c:pt idx="1756">
                  <c:v>0.42776654026764299</c:v>
                </c:pt>
                <c:pt idx="1757">
                  <c:v>0.42695771511717701</c:v>
                </c:pt>
                <c:pt idx="1758">
                  <c:v>0.42614843066793101</c:v>
                </c:pt>
                <c:pt idx="1759">
                  <c:v>0.42537910521249001</c:v>
                </c:pt>
                <c:pt idx="1760">
                  <c:v>0.42456982076324501</c:v>
                </c:pt>
                <c:pt idx="1761">
                  <c:v>0.423800495307804</c:v>
                </c:pt>
                <c:pt idx="1762">
                  <c:v>0.423031169852363</c:v>
                </c:pt>
                <c:pt idx="1763">
                  <c:v>0.422221885403118</c:v>
                </c:pt>
                <c:pt idx="1764">
                  <c:v>0.421452559947677</c:v>
                </c:pt>
                <c:pt idx="1765">
                  <c:v>0.42068323449223599</c:v>
                </c:pt>
                <c:pt idx="1766">
                  <c:v>0.419873950042991</c:v>
                </c:pt>
                <c:pt idx="1767">
                  <c:v>0.41910462458754999</c:v>
                </c:pt>
                <c:pt idx="1768">
                  <c:v>0.41833805492478499</c:v>
                </c:pt>
                <c:pt idx="1769">
                  <c:v>0.41756872946934498</c:v>
                </c:pt>
                <c:pt idx="1770">
                  <c:v>0.41675944502009898</c:v>
                </c:pt>
                <c:pt idx="1771">
                  <c:v>0.41599011956465798</c:v>
                </c:pt>
                <c:pt idx="1772">
                  <c:v>0.41526029380424301</c:v>
                </c:pt>
                <c:pt idx="1773">
                  <c:v>0.414490968348802</c:v>
                </c:pt>
                <c:pt idx="1774">
                  <c:v>0.41368168389955701</c:v>
                </c:pt>
                <c:pt idx="1775">
                  <c:v>0.41295231743792199</c:v>
                </c:pt>
                <c:pt idx="1776">
                  <c:v>0.41218574777515699</c:v>
                </c:pt>
                <c:pt idx="1777">
                  <c:v>0.41141596302093703</c:v>
                </c:pt>
                <c:pt idx="1778">
                  <c:v>0.41064663756549602</c:v>
                </c:pt>
                <c:pt idx="1779">
                  <c:v>0.40987731211005601</c:v>
                </c:pt>
                <c:pt idx="1780">
                  <c:v>0.40910798665461501</c:v>
                </c:pt>
                <c:pt idx="1781">
                  <c:v>0.40837816089419998</c:v>
                </c:pt>
                <c:pt idx="1782">
                  <c:v>0.40760883543875898</c:v>
                </c:pt>
                <c:pt idx="1783">
                  <c:v>0.40688222476979902</c:v>
                </c:pt>
                <c:pt idx="1784">
                  <c:v>0.40611244001558</c:v>
                </c:pt>
                <c:pt idx="1785">
                  <c:v>0.40538307355394398</c:v>
                </c:pt>
                <c:pt idx="1786">
                  <c:v>0.40465600358620502</c:v>
                </c:pt>
                <c:pt idx="1787">
                  <c:v>0.40384717843573797</c:v>
                </c:pt>
                <c:pt idx="1788">
                  <c:v>0.40307739368151901</c:v>
                </c:pt>
                <c:pt idx="1789">
                  <c:v>0.402348027219883</c:v>
                </c:pt>
                <c:pt idx="1790">
                  <c:v>0.40157870176444299</c:v>
                </c:pt>
                <c:pt idx="1791">
                  <c:v>0.40085163179670302</c:v>
                </c:pt>
                <c:pt idx="1792">
                  <c:v>0.40012226533506801</c:v>
                </c:pt>
                <c:pt idx="1793">
                  <c:v>0.39935248058084799</c:v>
                </c:pt>
                <c:pt idx="1794">
                  <c:v>0.39862311411921197</c:v>
                </c:pt>
                <c:pt idx="1795">
                  <c:v>0.39789604415147301</c:v>
                </c:pt>
                <c:pt idx="1796">
                  <c:v>0.397126718696033</c:v>
                </c:pt>
                <c:pt idx="1797">
                  <c:v>0.39635739324059199</c:v>
                </c:pt>
                <c:pt idx="1798">
                  <c:v>0.39562756748017702</c:v>
                </c:pt>
                <c:pt idx="1799">
                  <c:v>0.39490095681121701</c:v>
                </c:pt>
                <c:pt idx="1800">
                  <c:v>0.39417113105080198</c:v>
                </c:pt>
                <c:pt idx="1801">
                  <c:v>0.39344452038184302</c:v>
                </c:pt>
                <c:pt idx="1802">
                  <c:v>0.39267519492640202</c:v>
                </c:pt>
                <c:pt idx="1803">
                  <c:v>0.39194536916598699</c:v>
                </c:pt>
                <c:pt idx="1804">
                  <c:v>0.39121554340557202</c:v>
                </c:pt>
                <c:pt idx="1805">
                  <c:v>0.39044621795013101</c:v>
                </c:pt>
                <c:pt idx="1806">
                  <c:v>0.38975910697619798</c:v>
                </c:pt>
                <c:pt idx="1807">
                  <c:v>0.38898978152075703</c:v>
                </c:pt>
                <c:pt idx="1808">
                  <c:v>0.38826317085179701</c:v>
                </c:pt>
                <c:pt idx="1809">
                  <c:v>0.38753334509138199</c:v>
                </c:pt>
                <c:pt idx="1810">
                  <c:v>0.38680351933096702</c:v>
                </c:pt>
                <c:pt idx="1811">
                  <c:v>0.38603419387552601</c:v>
                </c:pt>
                <c:pt idx="1812">
                  <c:v>0.38522490942628101</c:v>
                </c:pt>
                <c:pt idx="1813">
                  <c:v>0.38441608427581497</c:v>
                </c:pt>
                <c:pt idx="1814">
                  <c:v>0.38364675882037402</c:v>
                </c:pt>
                <c:pt idx="1815">
                  <c:v>0.38287697406615401</c:v>
                </c:pt>
                <c:pt idx="1816">
                  <c:v>0.38215036339719499</c:v>
                </c:pt>
                <c:pt idx="1817">
                  <c:v>0.38142053763678002</c:v>
                </c:pt>
                <c:pt idx="1818">
                  <c:v>0.38069392696782001</c:v>
                </c:pt>
                <c:pt idx="1819">
                  <c:v>0.379924601512379</c:v>
                </c:pt>
                <c:pt idx="1820">
                  <c:v>0.37923473474576902</c:v>
                </c:pt>
                <c:pt idx="1821">
                  <c:v>0.37850766477803</c:v>
                </c:pt>
                <c:pt idx="1822">
                  <c:v>0.37781779801142001</c:v>
                </c:pt>
                <c:pt idx="1823">
                  <c:v>0.37704847255598001</c:v>
                </c:pt>
                <c:pt idx="1824">
                  <c:v>0.37632140258823998</c:v>
                </c:pt>
                <c:pt idx="1825">
                  <c:v>0.37559203612660502</c:v>
                </c:pt>
                <c:pt idx="1826">
                  <c:v>0.374864966158866</c:v>
                </c:pt>
                <c:pt idx="1827">
                  <c:v>0.37413559969722998</c:v>
                </c:pt>
                <c:pt idx="1828">
                  <c:v>0.37340577393681501</c:v>
                </c:pt>
                <c:pt idx="1829">
                  <c:v>0.37263644848137401</c:v>
                </c:pt>
                <c:pt idx="1830">
                  <c:v>0.37194933750744102</c:v>
                </c:pt>
                <c:pt idx="1831">
                  <c:v>0.371219511747025</c:v>
                </c:pt>
                <c:pt idx="1832">
                  <c:v>0.37049290107806598</c:v>
                </c:pt>
                <c:pt idx="1833">
                  <c:v>0.36976307531765101</c:v>
                </c:pt>
                <c:pt idx="1834">
                  <c:v>0.36907596434371698</c:v>
                </c:pt>
                <c:pt idx="1835">
                  <c:v>0.36834659788208202</c:v>
                </c:pt>
                <c:pt idx="1836">
                  <c:v>0.36761952791434299</c:v>
                </c:pt>
                <c:pt idx="1837">
                  <c:v>0.36692966114773301</c:v>
                </c:pt>
                <c:pt idx="1838">
                  <c:v>0.366160335692292</c:v>
                </c:pt>
                <c:pt idx="1839">
                  <c:v>0.36547322471835803</c:v>
                </c:pt>
                <c:pt idx="1840">
                  <c:v>0.364743398957943</c:v>
                </c:pt>
                <c:pt idx="1841">
                  <c:v>0.36401678828898298</c:v>
                </c:pt>
                <c:pt idx="1842">
                  <c:v>0.36328696252856801</c:v>
                </c:pt>
                <c:pt idx="1843">
                  <c:v>0.362557596066933</c:v>
                </c:pt>
                <c:pt idx="1844">
                  <c:v>0.36183052609919403</c:v>
                </c:pt>
                <c:pt idx="1845">
                  <c:v>0.36110115963755801</c:v>
                </c:pt>
                <c:pt idx="1846">
                  <c:v>0.36041404866362398</c:v>
                </c:pt>
                <c:pt idx="1847">
                  <c:v>0.35968422290320901</c:v>
                </c:pt>
                <c:pt idx="1848">
                  <c:v>0.35895761223424999</c:v>
                </c:pt>
                <c:pt idx="1849">
                  <c:v>0.35822778647383402</c:v>
                </c:pt>
                <c:pt idx="1850">
                  <c:v>0.35745846101839401</c:v>
                </c:pt>
                <c:pt idx="1851">
                  <c:v>0.35677135004445998</c:v>
                </c:pt>
                <c:pt idx="1852">
                  <c:v>0.35600202458902003</c:v>
                </c:pt>
                <c:pt idx="1853">
                  <c:v>0.355272198828605</c:v>
                </c:pt>
                <c:pt idx="1854">
                  <c:v>0.35454558815964499</c:v>
                </c:pt>
                <c:pt idx="1855">
                  <c:v>0.35385572139303501</c:v>
                </c:pt>
                <c:pt idx="1856">
                  <c:v>0.35312865142529598</c:v>
                </c:pt>
                <c:pt idx="1857">
                  <c:v>0.35235932596985498</c:v>
                </c:pt>
                <c:pt idx="1858">
                  <c:v>0.35162950020944</c:v>
                </c:pt>
                <c:pt idx="1859">
                  <c:v>0.35094238923550602</c:v>
                </c:pt>
                <c:pt idx="1860">
                  <c:v>0.35017306378006602</c:v>
                </c:pt>
                <c:pt idx="1861">
                  <c:v>0.34944369731843</c:v>
                </c:pt>
                <c:pt idx="1862">
                  <c:v>0.34875658634449602</c:v>
                </c:pt>
                <c:pt idx="1863">
                  <c:v>0.34798726088905502</c:v>
                </c:pt>
                <c:pt idx="1864">
                  <c:v>0.34725743512863999</c:v>
                </c:pt>
                <c:pt idx="1865">
                  <c:v>0.34653036516090202</c:v>
                </c:pt>
                <c:pt idx="1866">
                  <c:v>0.345800998699266</c:v>
                </c:pt>
                <c:pt idx="1867">
                  <c:v>0.34507117293885098</c:v>
                </c:pt>
                <c:pt idx="1868">
                  <c:v>0.34434456226989202</c:v>
                </c:pt>
                <c:pt idx="1869">
                  <c:v>0.34361473650947599</c:v>
                </c:pt>
                <c:pt idx="1870">
                  <c:v>0.34288812584051698</c:v>
                </c:pt>
                <c:pt idx="1871">
                  <c:v>0.34211834108629702</c:v>
                </c:pt>
                <c:pt idx="1872">
                  <c:v>0.34134901563085601</c:v>
                </c:pt>
                <c:pt idx="1873">
                  <c:v>0.34061964916922</c:v>
                </c:pt>
                <c:pt idx="1874">
                  <c:v>0.33989257920148203</c:v>
                </c:pt>
                <c:pt idx="1875">
                  <c:v>0.33912325374604102</c:v>
                </c:pt>
                <c:pt idx="1876">
                  <c:v>0.33839342798562599</c:v>
                </c:pt>
                <c:pt idx="1877">
                  <c:v>0.33762410253018499</c:v>
                </c:pt>
                <c:pt idx="1878">
                  <c:v>0.33685477707474398</c:v>
                </c:pt>
                <c:pt idx="1879">
                  <c:v>0.33612816640578502</c:v>
                </c:pt>
                <c:pt idx="1880">
                  <c:v>0.33539834064537</c:v>
                </c:pt>
                <c:pt idx="1881">
                  <c:v>0.33466851488495503</c:v>
                </c:pt>
                <c:pt idx="1882">
                  <c:v>0.33394190421599601</c:v>
                </c:pt>
                <c:pt idx="1883">
                  <c:v>0.333172578760555</c:v>
                </c:pt>
                <c:pt idx="1884">
                  <c:v>0.33240279400633499</c:v>
                </c:pt>
                <c:pt idx="1885">
                  <c:v>0.33163346855089398</c:v>
                </c:pt>
                <c:pt idx="1886">
                  <c:v>0.33090410208925802</c:v>
                </c:pt>
                <c:pt idx="1887">
                  <c:v>0.33017703212152</c:v>
                </c:pt>
                <c:pt idx="1888">
                  <c:v>0.32940770666607899</c:v>
                </c:pt>
                <c:pt idx="1889">
                  <c:v>0.32863838121063799</c:v>
                </c:pt>
                <c:pt idx="1890">
                  <c:v>0.32786905575519698</c:v>
                </c:pt>
                <c:pt idx="1891">
                  <c:v>0.32714198578745901</c:v>
                </c:pt>
                <c:pt idx="1892">
                  <c:v>0.32637266033201801</c:v>
                </c:pt>
                <c:pt idx="1893">
                  <c:v>0.325603334876577</c:v>
                </c:pt>
                <c:pt idx="1894">
                  <c:v>0.32487350911616197</c:v>
                </c:pt>
                <c:pt idx="1895">
                  <c:v>0.32406468396569599</c:v>
                </c:pt>
                <c:pt idx="1896">
                  <c:v>0.32333485820528102</c:v>
                </c:pt>
                <c:pt idx="1897">
                  <c:v>0.32256828854251701</c:v>
                </c:pt>
                <c:pt idx="1898">
                  <c:v>0.32179896308707601</c:v>
                </c:pt>
                <c:pt idx="1899">
                  <c:v>0.321029637631635</c:v>
                </c:pt>
                <c:pt idx="1900">
                  <c:v>0.32029981187121997</c:v>
                </c:pt>
                <c:pt idx="1901">
                  <c:v>0.31953048641577902</c:v>
                </c:pt>
                <c:pt idx="1902">
                  <c:v>0.31872120196653397</c:v>
                </c:pt>
                <c:pt idx="1903">
                  <c:v>0.31791191751728798</c:v>
                </c:pt>
                <c:pt idx="1904">
                  <c:v>0.31718255105565202</c:v>
                </c:pt>
                <c:pt idx="1905">
                  <c:v>0.31641322560021201</c:v>
                </c:pt>
                <c:pt idx="1906">
                  <c:v>0.31564665593744701</c:v>
                </c:pt>
                <c:pt idx="1907">
                  <c:v>0.31483461569552601</c:v>
                </c:pt>
                <c:pt idx="1908">
                  <c:v>0.31406804603276101</c:v>
                </c:pt>
                <c:pt idx="1909">
                  <c:v>0.31329826127854099</c:v>
                </c:pt>
                <c:pt idx="1910">
                  <c:v>0.31252893582309998</c:v>
                </c:pt>
                <c:pt idx="1911">
                  <c:v>0.311720110672634</c:v>
                </c:pt>
                <c:pt idx="1912">
                  <c:v>0.310908070430712</c:v>
                </c:pt>
                <c:pt idx="1913">
                  <c:v>0.310141500767948</c:v>
                </c:pt>
                <c:pt idx="1914">
                  <c:v>0.309329460526026</c:v>
                </c:pt>
                <c:pt idx="1915">
                  <c:v>0.30860239055828698</c:v>
                </c:pt>
                <c:pt idx="1916">
                  <c:v>0.30779356540782099</c:v>
                </c:pt>
                <c:pt idx="1917">
                  <c:v>0.306941566172094</c:v>
                </c:pt>
                <c:pt idx="1918">
                  <c:v>0.306172240716653</c:v>
                </c:pt>
                <c:pt idx="1919">
                  <c:v>0.305362956267408</c:v>
                </c:pt>
                <c:pt idx="1920">
                  <c:v>0.30455413111694102</c:v>
                </c:pt>
                <c:pt idx="1921">
                  <c:v>0.30374484666769602</c:v>
                </c:pt>
                <c:pt idx="1922">
                  <c:v>0.30297552121225502</c:v>
                </c:pt>
                <c:pt idx="1923">
                  <c:v>0.30220619575681401</c:v>
                </c:pt>
                <c:pt idx="1924">
                  <c:v>0.30135695231376403</c:v>
                </c:pt>
                <c:pt idx="1925">
                  <c:v>0.30054812716329699</c:v>
                </c:pt>
                <c:pt idx="1926">
                  <c:v>0.29977834240907703</c:v>
                </c:pt>
                <c:pt idx="1927">
                  <c:v>0.29896951725861098</c:v>
                </c:pt>
                <c:pt idx="1928">
                  <c:v>0.298117518022884</c:v>
                </c:pt>
                <c:pt idx="1929">
                  <c:v>0.29730869287241801</c:v>
                </c:pt>
                <c:pt idx="1930">
                  <c:v>0.29649940842317202</c:v>
                </c:pt>
                <c:pt idx="1931">
                  <c:v>0.29573008296773101</c:v>
                </c:pt>
                <c:pt idx="1932">
                  <c:v>0.29488083952468103</c:v>
                </c:pt>
                <c:pt idx="1933">
                  <c:v>0.29407201437421499</c:v>
                </c:pt>
                <c:pt idx="1934">
                  <c:v>0.29325997413229299</c:v>
                </c:pt>
                <c:pt idx="1935">
                  <c:v>0.29245068968304699</c:v>
                </c:pt>
                <c:pt idx="1936">
                  <c:v>0.29160190553877602</c:v>
                </c:pt>
                <c:pt idx="1937">
                  <c:v>0.29075312139450499</c:v>
                </c:pt>
                <c:pt idx="1938">
                  <c:v>0.289901122158778</c:v>
                </c:pt>
                <c:pt idx="1939">
                  <c:v>0.28905233801450703</c:v>
                </c:pt>
                <c:pt idx="1940">
                  <c:v>0.28824305356526098</c:v>
                </c:pt>
                <c:pt idx="1941">
                  <c:v>0.287391513628314</c:v>
                </c:pt>
                <c:pt idx="1942">
                  <c:v>0.28654227018526301</c:v>
                </c:pt>
                <c:pt idx="1943">
                  <c:v>0.28569073024831598</c:v>
                </c:pt>
                <c:pt idx="1944">
                  <c:v>0.28488144579906999</c:v>
                </c:pt>
                <c:pt idx="1945">
                  <c:v>0.28403266165479801</c:v>
                </c:pt>
                <c:pt idx="1946">
                  <c:v>0.28318112171785098</c:v>
                </c:pt>
                <c:pt idx="1947">
                  <c:v>0.2823318782748</c:v>
                </c:pt>
                <c:pt idx="1948">
                  <c:v>0.28148309413052902</c:v>
                </c:pt>
                <c:pt idx="1949">
                  <c:v>0.28063155419358199</c:v>
                </c:pt>
                <c:pt idx="1950">
                  <c:v>0.27974281105550503</c:v>
                </c:pt>
                <c:pt idx="1951">
                  <c:v>0.27889081181977898</c:v>
                </c:pt>
                <c:pt idx="1952">
                  <c:v>0.27804202767550701</c:v>
                </c:pt>
                <c:pt idx="1953">
                  <c:v>0.27715052874475499</c:v>
                </c:pt>
                <c:pt idx="1954">
                  <c:v>0.27630174460048401</c:v>
                </c:pt>
                <c:pt idx="1955">
                  <c:v>0.27544974536475703</c:v>
                </c:pt>
                <c:pt idx="1956">
                  <c:v>0.274600961220486</c:v>
                </c:pt>
                <c:pt idx="1957">
                  <c:v>0.27366996259470699</c:v>
                </c:pt>
                <c:pt idx="1958">
                  <c:v>0.27282071915165701</c:v>
                </c:pt>
                <c:pt idx="1959">
                  <c:v>0.27192922022090399</c:v>
                </c:pt>
                <c:pt idx="1960">
                  <c:v>0.27108043607663301</c:v>
                </c:pt>
                <c:pt idx="1961">
                  <c:v>0.27014943745085501</c:v>
                </c:pt>
                <c:pt idx="1962">
                  <c:v>0.26929743821512803</c:v>
                </c:pt>
                <c:pt idx="1963">
                  <c:v>0.268448654070857</c:v>
                </c:pt>
                <c:pt idx="1964">
                  <c:v>0.26755715514010397</c:v>
                </c:pt>
                <c:pt idx="1965">
                  <c:v>0.26666841200202801</c:v>
                </c:pt>
                <c:pt idx="1966">
                  <c:v>0.26577691307127599</c:v>
                </c:pt>
                <c:pt idx="1967">
                  <c:v>0.26492812892700501</c:v>
                </c:pt>
                <c:pt idx="1968">
                  <c:v>0.26395441551474502</c:v>
                </c:pt>
                <c:pt idx="1969">
                  <c:v>0.263065672376669</c:v>
                </c:pt>
                <c:pt idx="1970">
                  <c:v>0.26213421445211099</c:v>
                </c:pt>
                <c:pt idx="1971">
                  <c:v>0.26124271552135903</c:v>
                </c:pt>
                <c:pt idx="1972">
                  <c:v>0.26031171689558102</c:v>
                </c:pt>
                <c:pt idx="1973">
                  <c:v>0.259422973757505</c:v>
                </c:pt>
                <c:pt idx="1974">
                  <c:v>0.25853147482675198</c:v>
                </c:pt>
                <c:pt idx="1975">
                  <c:v>0.25763997589600002</c:v>
                </c:pt>
                <c:pt idx="1976">
                  <c:v>0.256751232757924</c:v>
                </c:pt>
                <c:pt idx="1977">
                  <c:v>0.25585973382717198</c:v>
                </c:pt>
                <c:pt idx="1978">
                  <c:v>0.2550109496829</c:v>
                </c:pt>
                <c:pt idx="1979">
                  <c:v>0.254079951057122</c:v>
                </c:pt>
                <c:pt idx="1980">
                  <c:v>0.25314849313256499</c:v>
                </c:pt>
                <c:pt idx="1981">
                  <c:v>0.25221749450678699</c:v>
                </c:pt>
                <c:pt idx="1982">
                  <c:v>0.25132599557603402</c:v>
                </c:pt>
                <c:pt idx="1983">
                  <c:v>0.250437252437958</c:v>
                </c:pt>
                <c:pt idx="1984">
                  <c:v>0.24954575350720501</c:v>
                </c:pt>
                <c:pt idx="1985">
                  <c:v>0.248614295582648</c:v>
                </c:pt>
                <c:pt idx="1986">
                  <c:v>0.24768329695687</c:v>
                </c:pt>
                <c:pt idx="1987">
                  <c:v>0.24675183903231299</c:v>
                </c:pt>
                <c:pt idx="1988">
                  <c:v>0.24586034010155999</c:v>
                </c:pt>
                <c:pt idx="1989">
                  <c:v>0.24493209726845799</c:v>
                </c:pt>
                <c:pt idx="1990">
                  <c:v>0.24400109864267999</c:v>
                </c:pt>
                <c:pt idx="1991">
                  <c:v>0.243109599711928</c:v>
                </c:pt>
                <c:pt idx="1992">
                  <c:v>0.24189429514172101</c:v>
                </c:pt>
                <c:pt idx="1993">
                  <c:v>0.24027572624322999</c:v>
                </c:pt>
                <c:pt idx="1994">
                  <c:v>0.239060880971803</c:v>
                </c:pt>
                <c:pt idx="1995">
                  <c:v>0.23801046466338899</c:v>
                </c:pt>
                <c:pt idx="1996">
                  <c:v>0.23703629195235101</c:v>
                </c:pt>
                <c:pt idx="1997">
                  <c:v>0.236065334332768</c:v>
                </c:pt>
                <c:pt idx="1998">
                  <c:v>0.23517705049347101</c:v>
                </c:pt>
                <c:pt idx="1999">
                  <c:v>0.234245592568913</c:v>
                </c:pt>
                <c:pt idx="2000">
                  <c:v>0.23327463494933001</c:v>
                </c:pt>
                <c:pt idx="2001">
                  <c:v>0.23238313601857799</c:v>
                </c:pt>
                <c:pt idx="2002">
                  <c:v>0.231412178398995</c:v>
                </c:pt>
                <c:pt idx="2003">
                  <c:v>0.23052067946824201</c:v>
                </c:pt>
                <c:pt idx="2004">
                  <c:v>0.229589221543685</c:v>
                </c:pt>
                <c:pt idx="2005">
                  <c:v>0.22865822291790699</c:v>
                </c:pt>
                <c:pt idx="2006">
                  <c:v>0.227687265298324</c:v>
                </c:pt>
                <c:pt idx="2007">
                  <c:v>0.22679576636757201</c:v>
                </c:pt>
                <c:pt idx="2008">
                  <c:v>0.22586752353446901</c:v>
                </c:pt>
                <c:pt idx="2009">
                  <c:v>0.224936065609912</c:v>
                </c:pt>
                <c:pt idx="2010">
                  <c:v>0.224005066984134</c:v>
                </c:pt>
                <c:pt idx="2011">
                  <c:v>0.223033650065771</c:v>
                </c:pt>
                <c:pt idx="2012">
                  <c:v>0.222102651439994</c:v>
                </c:pt>
                <c:pt idx="2013">
                  <c:v>0.22117119351543599</c:v>
                </c:pt>
                <c:pt idx="2014">
                  <c:v>0.220200235895853</c:v>
                </c:pt>
                <c:pt idx="2015">
                  <c:v>0.219269237270075</c:v>
                </c:pt>
                <c:pt idx="2016">
                  <c:v>0.21833777934551801</c:v>
                </c:pt>
                <c:pt idx="2017">
                  <c:v>0.21736682172593499</c:v>
                </c:pt>
                <c:pt idx="2018">
                  <c:v>0.21643582310015699</c:v>
                </c:pt>
                <c:pt idx="2019">
                  <c:v>0.21550436517559901</c:v>
                </c:pt>
                <c:pt idx="2020">
                  <c:v>0.21457336654982101</c:v>
                </c:pt>
                <c:pt idx="2021">
                  <c:v>0.213641908625264</c:v>
                </c:pt>
                <c:pt idx="2022">
                  <c:v>0.212710909999486</c:v>
                </c:pt>
                <c:pt idx="2023">
                  <c:v>0.21177945207492799</c:v>
                </c:pt>
                <c:pt idx="2024">
                  <c:v>0.210808494455345</c:v>
                </c:pt>
                <c:pt idx="2025">
                  <c:v>0.209916995524593</c:v>
                </c:pt>
                <c:pt idx="2026">
                  <c:v>0.208985996898815</c:v>
                </c:pt>
                <c:pt idx="2027">
                  <c:v>0.20805453897425799</c:v>
                </c:pt>
                <c:pt idx="2028">
                  <c:v>0.207165795836181</c:v>
                </c:pt>
                <c:pt idx="2029">
                  <c:v>0.206234797210403</c:v>
                </c:pt>
                <c:pt idx="2030">
                  <c:v>0.20530333928584599</c:v>
                </c:pt>
                <c:pt idx="2031">
                  <c:v>0.20441184035509299</c:v>
                </c:pt>
                <c:pt idx="2032">
                  <c:v>0.20348084172931499</c:v>
                </c:pt>
                <c:pt idx="2033">
                  <c:v>0.202592098591239</c:v>
                </c:pt>
                <c:pt idx="2034">
                  <c:v>0.20162114097165601</c:v>
                </c:pt>
                <c:pt idx="2035">
                  <c:v>0.20072964204090299</c:v>
                </c:pt>
                <c:pt idx="2036">
                  <c:v>0.199838143110151</c:v>
                </c:pt>
                <c:pt idx="2037">
                  <c:v>0.19890668518559301</c:v>
                </c:pt>
                <c:pt idx="2038">
                  <c:v>0.198018401346296</c:v>
                </c:pt>
                <c:pt idx="2039">
                  <c:v>0.19716640211056999</c:v>
                </c:pt>
                <c:pt idx="2040">
                  <c:v>0.19623540348479199</c:v>
                </c:pt>
                <c:pt idx="2041">
                  <c:v>0.19534666034671599</c:v>
                </c:pt>
                <c:pt idx="2042">
                  <c:v>0.194455161415963</c:v>
                </c:pt>
                <c:pt idx="2043">
                  <c:v>0.19352370349140599</c:v>
                </c:pt>
                <c:pt idx="2044">
                  <c:v>0.19267491934713399</c:v>
                </c:pt>
                <c:pt idx="2045">
                  <c:v>0.19178342041638199</c:v>
                </c:pt>
                <c:pt idx="2046">
                  <c:v>0.19093463627210999</c:v>
                </c:pt>
                <c:pt idx="2047">
                  <c:v>0.190043137341358</c:v>
                </c:pt>
                <c:pt idx="2048">
                  <c:v>0.189151638410606</c:v>
                </c:pt>
                <c:pt idx="2049">
                  <c:v>0.188302854266335</c:v>
                </c:pt>
                <c:pt idx="2050">
                  <c:v>0.18741135533558201</c:v>
                </c:pt>
                <c:pt idx="2051">
                  <c:v>0.18652261219750599</c:v>
                </c:pt>
                <c:pt idx="2052">
                  <c:v>0.18567107226055801</c:v>
                </c:pt>
                <c:pt idx="2053">
                  <c:v>0.184821828817508</c:v>
                </c:pt>
                <c:pt idx="2054">
                  <c:v>0.183973044673237</c:v>
                </c:pt>
                <c:pt idx="2055">
                  <c:v>0.18312150473628899</c:v>
                </c:pt>
                <c:pt idx="2056">
                  <c:v>0.18227226129323901</c:v>
                </c:pt>
                <c:pt idx="2057">
                  <c:v>0.181420721356291</c:v>
                </c:pt>
                <c:pt idx="2058">
                  <c:v>0.18061143690704501</c:v>
                </c:pt>
                <c:pt idx="2059">
                  <c:v>0.17976265276277401</c:v>
                </c:pt>
                <c:pt idx="2060">
                  <c:v>0.17895336831352901</c:v>
                </c:pt>
                <c:pt idx="2061">
                  <c:v>0.17814408386428299</c:v>
                </c:pt>
                <c:pt idx="2062">
                  <c:v>0.17733250292114</c:v>
                </c:pt>
                <c:pt idx="2063">
                  <c:v>0.176523218471895</c:v>
                </c:pt>
                <c:pt idx="2064">
                  <c:v>0.175674434327623</c:v>
                </c:pt>
                <c:pt idx="2065">
                  <c:v>0.17490464957340399</c:v>
                </c:pt>
                <c:pt idx="2066">
                  <c:v>0.174095824422937</c:v>
                </c:pt>
                <c:pt idx="2067">
                  <c:v>0.17328653997369201</c:v>
                </c:pt>
                <c:pt idx="2068">
                  <c:v>0.17247725552444601</c:v>
                </c:pt>
                <c:pt idx="2069">
                  <c:v>0.171707930069005</c:v>
                </c:pt>
                <c:pt idx="2070">
                  <c:v>0.17089864561975901</c:v>
                </c:pt>
                <c:pt idx="2071">
                  <c:v>0.17016927915812399</c:v>
                </c:pt>
                <c:pt idx="2072">
                  <c:v>0.16939995370268299</c:v>
                </c:pt>
                <c:pt idx="2073">
                  <c:v>0.168630168948463</c:v>
                </c:pt>
                <c:pt idx="2074">
                  <c:v>0.16786084349302199</c:v>
                </c:pt>
                <c:pt idx="2075">
                  <c:v>0.16713423282406301</c:v>
                </c:pt>
                <c:pt idx="2076">
                  <c:v>0.166364907368622</c:v>
                </c:pt>
                <c:pt idx="2077">
                  <c:v>0.16567504060201199</c:v>
                </c:pt>
                <c:pt idx="2078">
                  <c:v>0.16494797063427399</c:v>
                </c:pt>
                <c:pt idx="2079">
                  <c:v>0.16425810386766301</c:v>
                </c:pt>
                <c:pt idx="2080">
                  <c:v>0.163531493198704</c:v>
                </c:pt>
                <c:pt idx="2081">
                  <c:v>0.16284116713331401</c:v>
                </c:pt>
                <c:pt idx="2082">
                  <c:v>0.16215451545816001</c:v>
                </c:pt>
                <c:pt idx="2083">
                  <c:v>0.16142468969774501</c:v>
                </c:pt>
                <c:pt idx="2084">
                  <c:v>0.160737578723811</c:v>
                </c:pt>
                <c:pt idx="2085">
                  <c:v>0.160007752963396</c:v>
                </c:pt>
                <c:pt idx="2086">
                  <c:v>0.159320641989462</c:v>
                </c:pt>
                <c:pt idx="2087">
                  <c:v>0.158633990314307</c:v>
                </c:pt>
                <c:pt idx="2088">
                  <c:v>0.157986379035399</c:v>
                </c:pt>
                <c:pt idx="2089">
                  <c:v>0.15733647126259401</c:v>
                </c:pt>
                <c:pt idx="2090">
                  <c:v>0.15668885998368601</c:v>
                </c:pt>
                <c:pt idx="2091">
                  <c:v>0.15604170800355699</c:v>
                </c:pt>
                <c:pt idx="2092">
                  <c:v>0.15543405571845301</c:v>
                </c:pt>
                <c:pt idx="2093">
                  <c:v>0.15478690373832499</c:v>
                </c:pt>
                <c:pt idx="2094">
                  <c:v>0.15413929245941599</c:v>
                </c:pt>
                <c:pt idx="2095">
                  <c:v>0.15353164017431301</c:v>
                </c:pt>
                <c:pt idx="2096">
                  <c:v>0.152924447187989</c:v>
                </c:pt>
                <c:pt idx="2097">
                  <c:v>0.15235950968936701</c:v>
                </c:pt>
                <c:pt idx="2098">
                  <c:v>0.151751857404264</c:v>
                </c:pt>
                <c:pt idx="2099">
                  <c:v>0.151183704814186</c:v>
                </c:pt>
                <c:pt idx="2100">
                  <c:v>0.150579267620538</c:v>
                </c:pt>
                <c:pt idx="2101">
                  <c:v>0.150011115030461</c:v>
                </c:pt>
                <c:pt idx="2102">
                  <c:v>0.14940392204413699</c:v>
                </c:pt>
                <c:pt idx="2103">
                  <c:v>0.14887848424054001</c:v>
                </c:pt>
                <c:pt idx="2104">
                  <c:v>0.14831079094924199</c:v>
                </c:pt>
                <c:pt idx="2105">
                  <c:v>0.147785353145646</c:v>
                </c:pt>
                <c:pt idx="2106">
                  <c:v>0.14717770086054199</c:v>
                </c:pt>
                <c:pt idx="2107">
                  <c:v>0.14665272235572499</c:v>
                </c:pt>
                <c:pt idx="2108">
                  <c:v>0.146124528759453</c:v>
                </c:pt>
                <c:pt idx="2109">
                  <c:v>0.14559909095585599</c:v>
                </c:pt>
                <c:pt idx="2110">
                  <c:v>0.14507411245103799</c:v>
                </c:pt>
                <c:pt idx="2111">
                  <c:v>0.144545918854766</c:v>
                </c:pt>
                <c:pt idx="2112">
                  <c:v>0.14406044004497401</c:v>
                </c:pt>
                <c:pt idx="2113">
                  <c:v>0.143535461540158</c:v>
                </c:pt>
                <c:pt idx="2114">
                  <c:v>0.14308948242539199</c:v>
                </c:pt>
                <c:pt idx="2115">
                  <c:v>0.14260400361559999</c:v>
                </c:pt>
                <c:pt idx="2116">
                  <c:v>0.14207856581200301</c:v>
                </c:pt>
                <c:pt idx="2117">
                  <c:v>0.141633045996017</c:v>
                </c:pt>
                <c:pt idx="2118">
                  <c:v>0.14114756718622501</c:v>
                </c:pt>
                <c:pt idx="2119">
                  <c:v>0.14066208837643401</c:v>
                </c:pt>
                <c:pt idx="2120">
                  <c:v>0.140216109261668</c:v>
                </c:pt>
                <c:pt idx="2121">
                  <c:v>0.13977058944568199</c:v>
                </c:pt>
                <c:pt idx="2122">
                  <c:v>0.13928511063589</c:v>
                </c:pt>
                <c:pt idx="2123">
                  <c:v>0.13883913152112401</c:v>
                </c:pt>
                <c:pt idx="2124">
                  <c:v>0.13843311140016301</c:v>
                </c:pt>
                <c:pt idx="2125">
                  <c:v>0.13799034737685301</c:v>
                </c:pt>
                <c:pt idx="2126">
                  <c:v>0.137544827560866</c:v>
                </c:pt>
                <c:pt idx="2127">
                  <c:v>0.137138807439905</c:v>
                </c:pt>
                <c:pt idx="2128">
                  <c:v>0.13673554311162101</c:v>
                </c:pt>
                <c:pt idx="2129">
                  <c:v>0.13632952299066001</c:v>
                </c:pt>
                <c:pt idx="2130">
                  <c:v>0.13592350286969801</c:v>
                </c:pt>
                <c:pt idx="2131">
                  <c:v>0.13552023854141401</c:v>
                </c:pt>
                <c:pt idx="2132">
                  <c:v>0.13511421842045299</c:v>
                </c:pt>
                <c:pt idx="2133">
                  <c:v>0.13475091308597401</c:v>
                </c:pt>
                <c:pt idx="2134">
                  <c:v>0.134387607751493</c:v>
                </c:pt>
                <c:pt idx="2135">
                  <c:v>0.133981587630533</c:v>
                </c:pt>
                <c:pt idx="2136">
                  <c:v>0.13361828229605299</c:v>
                </c:pt>
                <c:pt idx="2137">
                  <c:v>0.13321226217509199</c:v>
                </c:pt>
                <c:pt idx="2138">
                  <c:v>0.13284895684061299</c:v>
                </c:pt>
                <c:pt idx="2139">
                  <c:v>0.132485192207354</c:v>
                </c:pt>
                <c:pt idx="2140">
                  <c:v>0.13216184586667901</c:v>
                </c:pt>
                <c:pt idx="2141">
                  <c:v>0.13179532544074299</c:v>
                </c:pt>
                <c:pt idx="2142">
                  <c:v>0.131471979100068</c:v>
                </c:pt>
                <c:pt idx="2143">
                  <c:v>0.13110821446680901</c:v>
                </c:pt>
                <c:pt idx="2144">
                  <c:v>0.13074490913233</c:v>
                </c:pt>
                <c:pt idx="2145">
                  <c:v>0.130421103492875</c:v>
                </c:pt>
                <c:pt idx="2146">
                  <c:v>0.13009500135952401</c:v>
                </c:pt>
                <c:pt idx="2147">
                  <c:v>0.12977119572007001</c:v>
                </c:pt>
                <c:pt idx="2148">
                  <c:v>0.12944739008061601</c:v>
                </c:pt>
                <c:pt idx="2149">
                  <c:v>0.12912358444116201</c:v>
                </c:pt>
                <c:pt idx="2150">
                  <c:v>0.12884295288696901</c:v>
                </c:pt>
                <c:pt idx="2151">
                  <c:v>0.12851639145483801</c:v>
                </c:pt>
                <c:pt idx="2152">
                  <c:v>0.128235300601865</c:v>
                </c:pt>
                <c:pt idx="2153">
                  <c:v>0.12795145395621599</c:v>
                </c:pt>
                <c:pt idx="2154">
                  <c:v>0.12762764831676199</c:v>
                </c:pt>
                <c:pt idx="2155">
                  <c:v>0.127343801671113</c:v>
                </c:pt>
                <c:pt idx="2156">
                  <c:v>0.12701999603165801</c:v>
                </c:pt>
                <c:pt idx="2157">
                  <c:v>0.126775649081035</c:v>
                </c:pt>
                <c:pt idx="2158">
                  <c:v>0.12649455822806199</c:v>
                </c:pt>
                <c:pt idx="2159">
                  <c:v>0.12621071158241301</c:v>
                </c:pt>
                <c:pt idx="2160">
                  <c:v>0.125926864936764</c:v>
                </c:pt>
                <c:pt idx="2161">
                  <c:v>0.125603059297309</c:v>
                </c:pt>
                <c:pt idx="2162">
                  <c:v>0.125401886431947</c:v>
                </c:pt>
                <c:pt idx="2163">
                  <c:v>0.125078080792493</c:v>
                </c:pt>
                <c:pt idx="2164">
                  <c:v>0.12483373384186899</c:v>
                </c:pt>
                <c:pt idx="2165">
                  <c:v>0.12454988719622</c:v>
                </c:pt>
                <c:pt idx="2166">
                  <c:v>0.124308755337052</c:v>
                </c:pt>
                <c:pt idx="2167">
                  <c:v>0.12402490869140299</c:v>
                </c:pt>
                <c:pt idx="2168">
                  <c:v>0.123780561740779</c:v>
                </c:pt>
                <c:pt idx="2169">
                  <c:v>0.123539429881611</c:v>
                </c:pt>
                <c:pt idx="2170">
                  <c:v>0.123337797717469</c:v>
                </c:pt>
                <c:pt idx="2171">
                  <c:v>0.123093450766845</c:v>
                </c:pt>
                <c:pt idx="2172">
                  <c:v>0.12284910381622199</c:v>
                </c:pt>
                <c:pt idx="2173">
                  <c:v>0.122607971957054</c:v>
                </c:pt>
                <c:pt idx="2174">
                  <c:v>0.122324125311405</c:v>
                </c:pt>
                <c:pt idx="2175">
                  <c:v>0.122162452141067</c:v>
                </c:pt>
                <c:pt idx="2176">
                  <c:v>0.121878146196639</c:v>
                </c:pt>
                <c:pt idx="2177">
                  <c:v>0.121637014337471</c:v>
                </c:pt>
                <c:pt idx="2178">
                  <c:v>0.121432626380652</c:v>
                </c:pt>
                <c:pt idx="2179">
                  <c:v>0.121191035222705</c:v>
                </c:pt>
                <c:pt idx="2180">
                  <c:v>0.12098986235734201</c:v>
                </c:pt>
                <c:pt idx="2181">
                  <c:v>0.120745515406719</c:v>
                </c:pt>
                <c:pt idx="2182">
                  <c:v>0.12054388324257601</c:v>
                </c:pt>
                <c:pt idx="2183">
                  <c:v>0.12034225107843401</c:v>
                </c:pt>
                <c:pt idx="2184">
                  <c:v>0.12013786312161499</c:v>
                </c:pt>
                <c:pt idx="2185">
                  <c:v>0.11993623095747299</c:v>
                </c:pt>
                <c:pt idx="2186">
                  <c:v>0.11973459879333</c:v>
                </c:pt>
                <c:pt idx="2187">
                  <c:v>0.119490711141486</c:v>
                </c:pt>
                <c:pt idx="2188">
                  <c:v>0.11932857867237</c:v>
                </c:pt>
                <c:pt idx="2189">
                  <c:v>0.119166905502032</c:v>
                </c:pt>
                <c:pt idx="2190">
                  <c:v>0.118925773642864</c:v>
                </c:pt>
                <c:pt idx="2191">
                  <c:v>0.11868142669223999</c:v>
                </c:pt>
                <c:pt idx="2192">
                  <c:v>0.11855925321692901</c:v>
                </c:pt>
                <c:pt idx="2193">
                  <c:v>0.118318121357761</c:v>
                </c:pt>
                <c:pt idx="2194">
                  <c:v>0.118113733400942</c:v>
                </c:pt>
                <c:pt idx="2195">
                  <c:v>0.1179121012368</c:v>
                </c:pt>
                <c:pt idx="2196">
                  <c:v>0.11775042806646201</c:v>
                </c:pt>
                <c:pt idx="2197">
                  <c:v>0.117588295597346</c:v>
                </c:pt>
                <c:pt idx="2198">
                  <c:v>0.117386663433203</c:v>
                </c:pt>
                <c:pt idx="2199">
                  <c:v>0.11722499026286599</c:v>
                </c:pt>
                <c:pt idx="2200">
                  <c:v>0.11702060230604699</c:v>
                </c:pt>
                <c:pt idx="2201">
                  <c:v>0.116818970141905</c:v>
                </c:pt>
                <c:pt idx="2202">
                  <c:v>0.116657296971568</c:v>
                </c:pt>
                <c:pt idx="2203">
                  <c:v>0.116495164502451</c:v>
                </c:pt>
                <c:pt idx="2204">
                  <c:v>0.116333491332113</c:v>
                </c:pt>
                <c:pt idx="2205">
                  <c:v>0.11617181816177601</c:v>
                </c:pt>
                <c:pt idx="2206">
                  <c:v>0.11597018599763401</c:v>
                </c:pt>
                <c:pt idx="2207">
                  <c:v>0.115808053528517</c:v>
                </c:pt>
                <c:pt idx="2208">
                  <c:v>0.11564638035817899</c:v>
                </c:pt>
                <c:pt idx="2209">
                  <c:v>0.115484707187842</c:v>
                </c:pt>
                <c:pt idx="2210">
                  <c:v>0.11532257471872601</c:v>
                </c:pt>
                <c:pt idx="2211">
                  <c:v>0.115160901548388</c:v>
                </c:pt>
                <c:pt idx="2212">
                  <c:v>0.114999228378051</c:v>
                </c:pt>
                <c:pt idx="2213">
                  <c:v>0.114837095908934</c:v>
                </c:pt>
                <c:pt idx="2214">
                  <c:v>0.114675422738597</c:v>
                </c:pt>
                <c:pt idx="2215">
                  <c:v>0.114471034781778</c:v>
                </c:pt>
                <c:pt idx="2216">
                  <c:v>0.114351617099142</c:v>
                </c:pt>
                <c:pt idx="2217">
                  <c:v>0.114147229142324</c:v>
                </c:pt>
                <c:pt idx="2218">
                  <c:v>0.114025055667012</c:v>
                </c:pt>
                <c:pt idx="2219">
                  <c:v>0.11386338249667401</c:v>
                </c:pt>
                <c:pt idx="2220">
                  <c:v>0.113744424112818</c:v>
                </c:pt>
                <c:pt idx="2221">
                  <c:v>0.11353957685722101</c:v>
                </c:pt>
                <c:pt idx="2222">
                  <c:v>0.113420618473364</c:v>
                </c:pt>
                <c:pt idx="2223">
                  <c:v>0.113258486004248</c:v>
                </c:pt>
                <c:pt idx="2224">
                  <c:v>0.11309681283391</c:v>
                </c:pt>
                <c:pt idx="2225">
                  <c:v>0.11293513966357301</c:v>
                </c:pt>
                <c:pt idx="2226">
                  <c:v>0.11277025140178</c:v>
                </c:pt>
                <c:pt idx="2227">
                  <c:v>0.112608578231443</c:v>
                </c:pt>
                <c:pt idx="2228">
                  <c:v>0.112489160548807</c:v>
                </c:pt>
                <c:pt idx="2229">
                  <c:v>0.112367446372275</c:v>
                </c:pt>
                <c:pt idx="2230">
                  <c:v>0.11220531390315799</c:v>
                </c:pt>
                <c:pt idx="2231">
                  <c:v>0.11204364073282</c:v>
                </c:pt>
                <c:pt idx="2232">
                  <c:v>0.11188150826370299</c:v>
                </c:pt>
                <c:pt idx="2233">
                  <c:v>0.111719835093366</c:v>
                </c:pt>
                <c:pt idx="2234">
                  <c:v>0.111558161923029</c:v>
                </c:pt>
                <c:pt idx="2235">
                  <c:v>0.11147594744152201</c:v>
                </c:pt>
                <c:pt idx="2236">
                  <c:v>0.111313814972405</c:v>
                </c:pt>
                <c:pt idx="2237">
                  <c:v>0.111191641497094</c:v>
                </c:pt>
                <c:pt idx="2238">
                  <c:v>0.111029968326756</c:v>
                </c:pt>
                <c:pt idx="2239">
                  <c:v>0.11086829515641899</c:v>
                </c:pt>
                <c:pt idx="2240">
                  <c:v>0.11074887747378299</c:v>
                </c:pt>
                <c:pt idx="2241">
                  <c:v>0.11062670399847099</c:v>
                </c:pt>
                <c:pt idx="2242">
                  <c:v>0.110465030828134</c:v>
                </c:pt>
                <c:pt idx="2243">
                  <c:v>0.110303357657797</c:v>
                </c:pt>
                <c:pt idx="2244">
                  <c:v>0.11014122518868</c:v>
                </c:pt>
                <c:pt idx="2245">
                  <c:v>0.110019051713368</c:v>
                </c:pt>
                <c:pt idx="2246">
                  <c:v>0.109897337536836</c:v>
                </c:pt>
                <c:pt idx="2247">
                  <c:v>0.109735205067719</c:v>
                </c:pt>
                <c:pt idx="2248">
                  <c:v>0.10961349089118599</c:v>
                </c:pt>
                <c:pt idx="2249">
                  <c:v>0.10945135842207</c:v>
                </c:pt>
                <c:pt idx="2250">
                  <c:v>0.10928968525173299</c:v>
                </c:pt>
                <c:pt idx="2251">
                  <c:v>0.10917026756909699</c:v>
                </c:pt>
                <c:pt idx="2252">
                  <c:v>0.10904809409378501</c:v>
                </c:pt>
                <c:pt idx="2253">
                  <c:v>0.108886420923448</c:v>
                </c:pt>
                <c:pt idx="2254">
                  <c:v>0.10876424744813599</c:v>
                </c:pt>
                <c:pt idx="2255">
                  <c:v>0.108602574277799</c:v>
                </c:pt>
                <c:pt idx="2256">
                  <c:v>0.108480400802487</c:v>
                </c:pt>
                <c:pt idx="2257">
                  <c:v>0.10831872763215</c:v>
                </c:pt>
                <c:pt idx="2258">
                  <c:v>0.108196554156838</c:v>
                </c:pt>
                <c:pt idx="2259">
                  <c:v>0.108077136474202</c:v>
                </c:pt>
                <c:pt idx="2260">
                  <c:v>0.10791546330386501</c:v>
                </c:pt>
                <c:pt idx="2261">
                  <c:v>0.107793289828553</c:v>
                </c:pt>
                <c:pt idx="2262">
                  <c:v>0.10771107534704601</c:v>
                </c:pt>
                <c:pt idx="2263">
                  <c:v>0.107549402176709</c:v>
                </c:pt>
                <c:pt idx="2264">
                  <c:v>0.107429984494073</c:v>
                </c:pt>
                <c:pt idx="2265">
                  <c:v>0.107268311323736</c:v>
                </c:pt>
                <c:pt idx="2266">
                  <c:v>0.107146137848424</c:v>
                </c:pt>
                <c:pt idx="2267">
                  <c:v>0.107023964373113</c:v>
                </c:pt>
                <c:pt idx="2268">
                  <c:v>0.106901790897801</c:v>
                </c:pt>
                <c:pt idx="2269">
                  <c:v>0.106740117727463</c:v>
                </c:pt>
                <c:pt idx="2270">
                  <c:v>0.106617944252151</c:v>
                </c:pt>
                <c:pt idx="2271">
                  <c:v>0.106498526569516</c:v>
                </c:pt>
                <c:pt idx="2272">
                  <c:v>0.10637681239298299</c:v>
                </c:pt>
                <c:pt idx="2273">
                  <c:v>0.10625463891767201</c:v>
                </c:pt>
                <c:pt idx="2274">
                  <c:v>0.10613246544236001</c:v>
                </c:pt>
                <c:pt idx="2275">
                  <c:v>0.10601304775972401</c:v>
                </c:pt>
                <c:pt idx="2276">
                  <c:v>0.105851374589387</c:v>
                </c:pt>
                <c:pt idx="2277">
                  <c:v>0.10576916010788</c:v>
                </c:pt>
                <c:pt idx="2278">
                  <c:v>0.10560702763876401</c:v>
                </c:pt>
                <c:pt idx="2279">
                  <c:v>0.105485313462231</c:v>
                </c:pt>
                <c:pt idx="2280">
                  <c:v>0.105323180993114</c:v>
                </c:pt>
                <c:pt idx="2281">
                  <c:v>0.105201466816582</c:v>
                </c:pt>
                <c:pt idx="2282">
                  <c:v>0.105082049133946</c:v>
                </c:pt>
                <c:pt idx="2283">
                  <c:v>0.10492037596360899</c:v>
                </c:pt>
                <c:pt idx="2284">
                  <c:v>0.10479820248829699</c:v>
                </c:pt>
                <c:pt idx="2285">
                  <c:v>0.104715528708011</c:v>
                </c:pt>
                <c:pt idx="2286">
                  <c:v>0.10459657032415499</c:v>
                </c:pt>
                <c:pt idx="2287">
                  <c:v>0.104434897153818</c:v>
                </c:pt>
                <c:pt idx="2288">
                  <c:v>0.104312723678506</c:v>
                </c:pt>
                <c:pt idx="2289">
                  <c:v>0.104190550203194</c:v>
                </c:pt>
                <c:pt idx="2290">
                  <c:v>0.10406837672788199</c:v>
                </c:pt>
                <c:pt idx="2291">
                  <c:v>0.10394620325256999</c:v>
                </c:pt>
                <c:pt idx="2292">
                  <c:v>0.10386674456374</c:v>
                </c:pt>
                <c:pt idx="2293">
                  <c:v>0.103705071393403</c:v>
                </c:pt>
                <c:pt idx="2294">
                  <c:v>0.10358289791809</c:v>
                </c:pt>
                <c:pt idx="2295">
                  <c:v>0.103421224747753</c:v>
                </c:pt>
                <c:pt idx="2296">
                  <c:v>0.10321959258361101</c:v>
                </c:pt>
                <c:pt idx="2297">
                  <c:v>0.103057919413273</c:v>
                </c:pt>
                <c:pt idx="2298">
                  <c:v>0.10289578694415701</c:v>
                </c:pt>
                <c:pt idx="2299">
                  <c:v>0.10281357246264999</c:v>
                </c:pt>
                <c:pt idx="2300">
                  <c:v>0.10269139898733801</c:v>
                </c:pt>
                <c:pt idx="2301">
                  <c:v>0.10257198130470301</c:v>
                </c:pt>
                <c:pt idx="2302">
                  <c:v>0.102410308134365</c:v>
                </c:pt>
                <c:pt idx="2303">
                  <c:v>0.10228813465905399</c:v>
                </c:pt>
                <c:pt idx="2304">
                  <c:v>0.102166420482521</c:v>
                </c:pt>
                <c:pt idx="2305">
                  <c:v>0.102086502494911</c:v>
                </c:pt>
                <c:pt idx="2306">
                  <c:v>0.101964788318379</c:v>
                </c:pt>
                <c:pt idx="2307">
                  <c:v>0.101842614843067</c:v>
                </c:pt>
                <c:pt idx="2308">
                  <c:v>0.101720441367755</c:v>
                </c:pt>
                <c:pt idx="2309">
                  <c:v>0.10155876819741699</c:v>
                </c:pt>
                <c:pt idx="2310">
                  <c:v>0.10143935051478201</c:v>
                </c:pt>
                <c:pt idx="2311">
                  <c:v>0.10135713603327499</c:v>
                </c:pt>
                <c:pt idx="2312">
                  <c:v>0.10123496255796401</c:v>
                </c:pt>
                <c:pt idx="2313">
                  <c:v>0.101073289387626</c:v>
                </c:pt>
                <c:pt idx="2314">
                  <c:v>0.100951115912315</c:v>
                </c:pt>
                <c:pt idx="2315">
                  <c:v>0.100831698229679</c:v>
                </c:pt>
                <c:pt idx="2316">
                  <c:v>0.100670025059341</c:v>
                </c:pt>
                <c:pt idx="2317">
                  <c:v>0.10054785158403</c:v>
                </c:pt>
                <c:pt idx="2318">
                  <c:v>0.100465637102523</c:v>
                </c:pt>
                <c:pt idx="2319">
                  <c:v>0.100346219419887</c:v>
                </c:pt>
                <c:pt idx="2320">
                  <c:v>0.100224045944575</c:v>
                </c:pt>
                <c:pt idx="2321">
                  <c:v>0.100141831463069</c:v>
                </c:pt>
                <c:pt idx="2322">
                  <c:v>9.9980158292731297E-2</c:v>
                </c:pt>
                <c:pt idx="2323">
                  <c:v>9.9900699603900994E-2</c:v>
                </c:pt>
                <c:pt idx="2324">
                  <c:v>9.9738567134783698E-2</c:v>
                </c:pt>
                <c:pt idx="2325">
                  <c:v>9.9656352653276895E-2</c:v>
                </c:pt>
                <c:pt idx="2326">
                  <c:v>9.9576893964446606E-2</c:v>
                </c:pt>
                <c:pt idx="2327">
                  <c:v>9.9415220794109499E-2</c:v>
                </c:pt>
                <c:pt idx="2328">
                  <c:v>9.9293047318797401E-2</c:v>
                </c:pt>
                <c:pt idx="2329">
                  <c:v>9.9210832837290597E-2</c:v>
                </c:pt>
                <c:pt idx="2330">
                  <c:v>9.9091415154654999E-2</c:v>
                </c:pt>
                <c:pt idx="2331">
                  <c:v>9.8969241679343595E-2</c:v>
                </c:pt>
                <c:pt idx="2332">
                  <c:v>9.8807568509005905E-2</c:v>
                </c:pt>
                <c:pt idx="2333">
                  <c:v>9.8685395033694501E-2</c:v>
                </c:pt>
                <c:pt idx="2334">
                  <c:v>9.8605936344863407E-2</c:v>
                </c:pt>
                <c:pt idx="2335">
                  <c:v>9.8483762869552099E-2</c:v>
                </c:pt>
                <c:pt idx="2336">
                  <c:v>9.8361589394240001E-2</c:v>
                </c:pt>
                <c:pt idx="2337">
                  <c:v>9.8239875217707495E-2</c:v>
                </c:pt>
                <c:pt idx="2338">
                  <c:v>9.8117701742396105E-2</c:v>
                </c:pt>
                <c:pt idx="2339">
                  <c:v>9.7998284059760396E-2</c:v>
                </c:pt>
                <c:pt idx="2340">
                  <c:v>9.7916069578253703E-2</c:v>
                </c:pt>
                <c:pt idx="2341">
                  <c:v>9.7793896102941605E-2</c:v>
                </c:pt>
                <c:pt idx="2342">
                  <c:v>9.7674478420305896E-2</c:v>
                </c:pt>
                <c:pt idx="2343">
                  <c:v>9.7552764243773404E-2</c:v>
                </c:pt>
                <c:pt idx="2344">
                  <c:v>9.7430590768462097E-2</c:v>
                </c:pt>
                <c:pt idx="2345">
                  <c:v>9.7308417293150096E-2</c:v>
                </c:pt>
                <c:pt idx="2346">
                  <c:v>9.7228958604319696E-2</c:v>
                </c:pt>
                <c:pt idx="2347">
                  <c:v>9.7067285433982506E-2</c:v>
                </c:pt>
                <c:pt idx="2348">
                  <c:v>9.6945111958670505E-2</c:v>
                </c:pt>
                <c:pt idx="2349">
                  <c:v>9.6862897477163701E-2</c:v>
                </c:pt>
                <c:pt idx="2350">
                  <c:v>9.6743479794528103E-2</c:v>
                </c:pt>
                <c:pt idx="2351">
                  <c:v>9.6581806624190997E-2</c:v>
                </c:pt>
                <c:pt idx="2352">
                  <c:v>9.64991328439046E-2</c:v>
                </c:pt>
                <c:pt idx="2353">
                  <c:v>9.6377418667372206E-2</c:v>
                </c:pt>
                <c:pt idx="2354">
                  <c:v>9.6258000984736594E-2</c:v>
                </c:pt>
                <c:pt idx="2355">
                  <c:v>9.6135827509424496E-2</c:v>
                </c:pt>
                <c:pt idx="2356">
                  <c:v>9.6053613027917706E-2</c:v>
                </c:pt>
                <c:pt idx="2357">
                  <c:v>9.5934195345282802E-2</c:v>
                </c:pt>
                <c:pt idx="2358">
                  <c:v>9.5772522174944905E-2</c:v>
                </c:pt>
                <c:pt idx="2359">
                  <c:v>9.5690307693438198E-2</c:v>
                </c:pt>
                <c:pt idx="2360">
                  <c:v>9.5568134218126793E-2</c:v>
                </c:pt>
                <c:pt idx="2361">
                  <c:v>9.5445960742814806E-2</c:v>
                </c:pt>
                <c:pt idx="2362">
                  <c:v>9.5366502053984406E-2</c:v>
                </c:pt>
                <c:pt idx="2363">
                  <c:v>9.5204828883646606E-2</c:v>
                </c:pt>
                <c:pt idx="2364">
                  <c:v>9.5122155103360306E-2</c:v>
                </c:pt>
                <c:pt idx="2365">
                  <c:v>9.5003196719504204E-2</c:v>
                </c:pt>
                <c:pt idx="2366">
                  <c:v>9.48810232441928E-2</c:v>
                </c:pt>
                <c:pt idx="2367">
                  <c:v>9.4798808762686093E-2</c:v>
                </c:pt>
                <c:pt idx="2368">
                  <c:v>9.4679391080050398E-2</c:v>
                </c:pt>
                <c:pt idx="2369">
                  <c:v>9.45572176047383E-2</c:v>
                </c:pt>
                <c:pt idx="2370">
                  <c:v>9.4435044129427007E-2</c:v>
                </c:pt>
                <c:pt idx="2371">
                  <c:v>9.4313329952894404E-2</c:v>
                </c:pt>
                <c:pt idx="2372">
                  <c:v>9.4233871264063504E-2</c:v>
                </c:pt>
                <c:pt idx="2373">
                  <c:v>9.4111697788752002E-2</c:v>
                </c:pt>
                <c:pt idx="2374">
                  <c:v>9.39495653196354E-2</c:v>
                </c:pt>
                <c:pt idx="2375">
                  <c:v>9.3867350838128694E-2</c:v>
                </c:pt>
                <c:pt idx="2376">
                  <c:v>9.3748392454272605E-2</c:v>
                </c:pt>
                <c:pt idx="2377">
                  <c:v>9.3626218978960493E-2</c:v>
                </c:pt>
                <c:pt idx="2378">
                  <c:v>9.3504045503648506E-2</c:v>
                </c:pt>
                <c:pt idx="2379">
                  <c:v>9.3424586814818106E-2</c:v>
                </c:pt>
                <c:pt idx="2380">
                  <c:v>9.3302413339505993E-2</c:v>
                </c:pt>
                <c:pt idx="2381">
                  <c:v>9.3180239864194603E-2</c:v>
                </c:pt>
                <c:pt idx="2382">
                  <c:v>9.3100781175363703E-2</c:v>
                </c:pt>
                <c:pt idx="2383">
                  <c:v>9.2939108005026499E-2</c:v>
                </c:pt>
                <c:pt idx="2384">
                  <c:v>9.2816934529714498E-2</c:v>
                </c:pt>
                <c:pt idx="2385">
                  <c:v>9.2776975535909897E-2</c:v>
                </c:pt>
                <c:pt idx="2386">
                  <c:v>9.2612546572896304E-2</c:v>
                </c:pt>
                <c:pt idx="2387">
                  <c:v>9.2533087884066001E-2</c:v>
                </c:pt>
                <c:pt idx="2388">
                  <c:v>9.2450873402559197E-2</c:v>
                </c:pt>
                <c:pt idx="2389">
                  <c:v>9.2331455719923503E-2</c:v>
                </c:pt>
                <c:pt idx="2390">
                  <c:v>9.2209282244611501E-2</c:v>
                </c:pt>
                <c:pt idx="2391">
                  <c:v>9.2127067763104697E-2</c:v>
                </c:pt>
                <c:pt idx="2392">
                  <c:v>9.1925435598962393E-2</c:v>
                </c:pt>
                <c:pt idx="2393">
                  <c:v>9.1763762428625203E-2</c:v>
                </c:pt>
                <c:pt idx="2394">
                  <c:v>9.1684303739794207E-2</c:v>
                </c:pt>
                <c:pt idx="2395">
                  <c:v>9.1522171270677494E-2</c:v>
                </c:pt>
                <c:pt idx="2396">
                  <c:v>9.1399997795366103E-2</c:v>
                </c:pt>
                <c:pt idx="2397">
                  <c:v>9.1317783313859396E-2</c:v>
                </c:pt>
                <c:pt idx="2398">
                  <c:v>9.1195609838547298E-2</c:v>
                </c:pt>
                <c:pt idx="2399">
                  <c:v>9.1076651454691196E-2</c:v>
                </c:pt>
                <c:pt idx="2400">
                  <c:v>9.0954477979379195E-2</c:v>
                </c:pt>
                <c:pt idx="2401">
                  <c:v>9.0832304504067804E-2</c:v>
                </c:pt>
                <c:pt idx="2402">
                  <c:v>9.0710131028755803E-2</c:v>
                </c:pt>
                <c:pt idx="2403">
                  <c:v>9.0630672339925403E-2</c:v>
                </c:pt>
                <c:pt idx="2404">
                  <c:v>9.0548457858418599E-2</c:v>
                </c:pt>
                <c:pt idx="2405">
                  <c:v>9.0429040175783001E-2</c:v>
                </c:pt>
                <c:pt idx="2406">
                  <c:v>9.0346825694276198E-2</c:v>
                </c:pt>
                <c:pt idx="2407">
                  <c:v>9.0224652218964099E-2</c:v>
                </c:pt>
                <c:pt idx="2408">
                  <c:v>9.0145193530133796E-2</c:v>
                </c:pt>
                <c:pt idx="2409">
                  <c:v>9.0023020054821698E-2</c:v>
                </c:pt>
                <c:pt idx="2410">
                  <c:v>8.9901305878289303E-2</c:v>
                </c:pt>
                <c:pt idx="2411">
                  <c:v>8.9821847189459E-2</c:v>
                </c:pt>
                <c:pt idx="2412">
                  <c:v>8.9659714720342301E-2</c:v>
                </c:pt>
                <c:pt idx="2413">
                  <c:v>8.9577500238835497E-2</c:v>
                </c:pt>
                <c:pt idx="2414">
                  <c:v>8.9498041550004501E-2</c:v>
                </c:pt>
                <c:pt idx="2415">
                  <c:v>8.9375868074693193E-2</c:v>
                </c:pt>
                <c:pt idx="2416">
                  <c:v>8.9253694599380998E-2</c:v>
                </c:pt>
                <c:pt idx="2417">
                  <c:v>8.9174235910550598E-2</c:v>
                </c:pt>
                <c:pt idx="2418">
                  <c:v>8.9052062435238694E-2</c:v>
                </c:pt>
                <c:pt idx="2419">
                  <c:v>8.8969847953731904E-2</c:v>
                </c:pt>
                <c:pt idx="2420">
                  <c:v>8.8808174783394797E-2</c:v>
                </c:pt>
                <c:pt idx="2421">
                  <c:v>8.87287160945643E-2</c:v>
                </c:pt>
                <c:pt idx="2422">
                  <c:v>8.8606542619252299E-2</c:v>
                </c:pt>
                <c:pt idx="2423">
                  <c:v>8.8527083930421996E-2</c:v>
                </c:pt>
                <c:pt idx="2424">
                  <c:v>8.8404910455109897E-2</c:v>
                </c:pt>
                <c:pt idx="2425">
                  <c:v>8.8322695973603094E-2</c:v>
                </c:pt>
                <c:pt idx="2426">
                  <c:v>8.8200522498291203E-2</c:v>
                </c:pt>
                <c:pt idx="2427">
                  <c:v>8.8081104815656106E-2</c:v>
                </c:pt>
                <c:pt idx="2428">
                  <c:v>8.7919431645318305E-2</c:v>
                </c:pt>
                <c:pt idx="2429">
                  <c:v>8.7837217163811501E-2</c:v>
                </c:pt>
                <c:pt idx="2430">
                  <c:v>8.7715043688500097E-2</c:v>
                </c:pt>
                <c:pt idx="2431">
                  <c:v>8.7595626005864596E-2</c:v>
                </c:pt>
                <c:pt idx="2432">
                  <c:v>8.7473911829331993E-2</c:v>
                </c:pt>
                <c:pt idx="2433">
                  <c:v>8.7391238049045694E-2</c:v>
                </c:pt>
                <c:pt idx="2434">
                  <c:v>8.7272279665189703E-2</c:v>
                </c:pt>
                <c:pt idx="2435">
                  <c:v>8.7229564878708601E-2</c:v>
                </c:pt>
                <c:pt idx="2436">
                  <c:v>8.7110147196073004E-2</c:v>
                </c:pt>
                <c:pt idx="2437">
                  <c:v>8.6987973720760906E-2</c:v>
                </c:pt>
                <c:pt idx="2438">
                  <c:v>8.6905759239254102E-2</c:v>
                </c:pt>
                <c:pt idx="2439">
                  <c:v>8.6783585763942697E-2</c:v>
                </c:pt>
                <c:pt idx="2440">
                  <c:v>8.6704127075111798E-2</c:v>
                </c:pt>
                <c:pt idx="2441">
                  <c:v>8.6621912593604994E-2</c:v>
                </c:pt>
                <c:pt idx="2442">
                  <c:v>8.6502494910969396E-2</c:v>
                </c:pt>
                <c:pt idx="2443">
                  <c:v>8.6380780734436904E-2</c:v>
                </c:pt>
                <c:pt idx="2444">
                  <c:v>8.62586072591255E-2</c:v>
                </c:pt>
                <c:pt idx="2445">
                  <c:v>8.6179148570294406E-2</c:v>
                </c:pt>
                <c:pt idx="2446">
                  <c:v>8.6056975094983196E-2</c:v>
                </c:pt>
                <c:pt idx="2447">
                  <c:v>8.5934801619671E-2</c:v>
                </c:pt>
                <c:pt idx="2448">
                  <c:v>8.5812628144359596E-2</c:v>
                </c:pt>
                <c:pt idx="2449">
                  <c:v>8.5693669760503494E-2</c:v>
                </c:pt>
                <c:pt idx="2450">
                  <c:v>8.5610995980217305E-2</c:v>
                </c:pt>
                <c:pt idx="2451">
                  <c:v>8.5489281803684605E-2</c:v>
                </c:pt>
                <c:pt idx="2452">
                  <c:v>8.5409823114854302E-2</c:v>
                </c:pt>
                <c:pt idx="2453">
                  <c:v>8.5287649639542301E-2</c:v>
                </c:pt>
                <c:pt idx="2454">
                  <c:v>8.5205435158035497E-2</c:v>
                </c:pt>
                <c:pt idx="2455">
                  <c:v>8.50860174753999E-2</c:v>
                </c:pt>
                <c:pt idx="2456">
                  <c:v>8.4963844000087801E-2</c:v>
                </c:pt>
                <c:pt idx="2457">
                  <c:v>8.4881629518581095E-2</c:v>
                </c:pt>
                <c:pt idx="2458">
                  <c:v>8.4762211835946094E-2</c:v>
                </c:pt>
                <c:pt idx="2459">
                  <c:v>8.4679997354439304E-2</c:v>
                </c:pt>
                <c:pt idx="2460">
                  <c:v>8.4557823879127303E-2</c:v>
                </c:pt>
                <c:pt idx="2461">
                  <c:v>8.4518324184101504E-2</c:v>
                </c:pt>
                <c:pt idx="2462">
                  <c:v>8.4396150708790196E-2</c:v>
                </c:pt>
                <c:pt idx="2463">
                  <c:v>8.4276733026154599E-2</c:v>
                </c:pt>
                <c:pt idx="2464">
                  <c:v>8.41545595508425E-2</c:v>
                </c:pt>
                <c:pt idx="2465">
                  <c:v>8.4072345069335697E-2</c:v>
                </c:pt>
                <c:pt idx="2466">
                  <c:v>8.3950171594023695E-2</c:v>
                </c:pt>
                <c:pt idx="2467">
                  <c:v>8.3831213210167593E-2</c:v>
                </c:pt>
                <c:pt idx="2468">
                  <c:v>8.3748539429881905E-2</c:v>
                </c:pt>
                <c:pt idx="2469">
                  <c:v>8.3669080741051005E-2</c:v>
                </c:pt>
                <c:pt idx="2470">
                  <c:v>8.3547366564518499E-2</c:v>
                </c:pt>
                <c:pt idx="2471">
                  <c:v>8.3464692784232797E-2</c:v>
                </c:pt>
                <c:pt idx="2472">
                  <c:v>8.3345734400375904E-2</c:v>
                </c:pt>
                <c:pt idx="2473">
                  <c:v>8.3223560925064693E-2</c:v>
                </c:pt>
                <c:pt idx="2474">
                  <c:v>8.3101387449752595E-2</c:v>
                </c:pt>
                <c:pt idx="2475">
                  <c:v>8.3021928760922195E-2</c:v>
                </c:pt>
                <c:pt idx="2476">
                  <c:v>8.2939714279415502E-2</c:v>
                </c:pt>
                <c:pt idx="2477">
                  <c:v>8.2817540804103404E-2</c:v>
                </c:pt>
                <c:pt idx="2478">
                  <c:v>8.2698123121467695E-2</c:v>
                </c:pt>
                <c:pt idx="2479">
                  <c:v>8.2576408944935897E-2</c:v>
                </c:pt>
                <c:pt idx="2480">
                  <c:v>8.2454235469623799E-2</c:v>
                </c:pt>
                <c:pt idx="2481">
                  <c:v>8.2371561689337597E-2</c:v>
                </c:pt>
                <c:pt idx="2482">
                  <c:v>8.2292103000507197E-2</c:v>
                </c:pt>
                <c:pt idx="2483">
                  <c:v>8.2170388823974594E-2</c:v>
                </c:pt>
                <c:pt idx="2484">
                  <c:v>8.2090470836364796E-2</c:v>
                </c:pt>
                <c:pt idx="2485">
                  <c:v>8.2008256354858103E-2</c:v>
                </c:pt>
                <c:pt idx="2486">
                  <c:v>8.1886082879546004E-2</c:v>
                </c:pt>
                <c:pt idx="2487">
                  <c:v>8.1767124495689902E-2</c:v>
                </c:pt>
                <c:pt idx="2488">
                  <c:v>8.1644951020377804E-2</c:v>
                </c:pt>
                <c:pt idx="2489">
                  <c:v>8.1562736538871E-2</c:v>
                </c:pt>
                <c:pt idx="2490">
                  <c:v>8.1400604069754398E-2</c:v>
                </c:pt>
                <c:pt idx="2491">
                  <c:v>8.1321145380924095E-2</c:v>
                </c:pt>
                <c:pt idx="2492">
                  <c:v>8.1199431204391506E-2</c:v>
                </c:pt>
                <c:pt idx="2493">
                  <c:v>8.1119513216781694E-2</c:v>
                </c:pt>
                <c:pt idx="2494">
                  <c:v>8.1037298735274904E-2</c:v>
                </c:pt>
                <c:pt idx="2495">
                  <c:v>8.09550842537681E-2</c:v>
                </c:pt>
                <c:pt idx="2496">
                  <c:v>8.0875625564937798E-2</c:v>
                </c:pt>
                <c:pt idx="2497">
                  <c:v>8.0753452089625699E-2</c:v>
                </c:pt>
                <c:pt idx="2498">
                  <c:v>8.0631278614313601E-2</c:v>
                </c:pt>
                <c:pt idx="2499">
                  <c:v>8.0512320230457499E-2</c:v>
                </c:pt>
                <c:pt idx="2500">
                  <c:v>8.0429646450171893E-2</c:v>
                </c:pt>
                <c:pt idx="2501">
                  <c:v>8.0350187761340994E-2</c:v>
                </c:pt>
                <c:pt idx="2502">
                  <c:v>8.0228014286029506E-2</c:v>
                </c:pt>
                <c:pt idx="2503">
                  <c:v>8.0106300109497097E-2</c:v>
                </c:pt>
                <c:pt idx="2504">
                  <c:v>7.9984126634184999E-2</c:v>
                </c:pt>
                <c:pt idx="2505">
                  <c:v>7.9864708951549304E-2</c:v>
                </c:pt>
                <c:pt idx="2506">
                  <c:v>7.9782494470042598E-2</c:v>
                </c:pt>
                <c:pt idx="2507">
                  <c:v>7.9660320994731207E-2</c:v>
                </c:pt>
                <c:pt idx="2508">
                  <c:v>7.9620821299705394E-2</c:v>
                </c:pt>
                <c:pt idx="2509">
                  <c:v>7.9538147519419095E-2</c:v>
                </c:pt>
                <c:pt idx="2510">
                  <c:v>7.9419189135563006E-2</c:v>
                </c:pt>
                <c:pt idx="2511">
                  <c:v>7.9297015660250894E-2</c:v>
                </c:pt>
                <c:pt idx="2512">
                  <c:v>7.9174842184939601E-2</c:v>
                </c:pt>
                <c:pt idx="2513">
                  <c:v>7.9095383496108604E-2</c:v>
                </c:pt>
                <c:pt idx="2514">
                  <c:v>7.8973210020797199E-2</c:v>
                </c:pt>
                <c:pt idx="2515">
                  <c:v>7.8851036545485198E-2</c:v>
                </c:pt>
                <c:pt idx="2516">
                  <c:v>7.8771577856654798E-2</c:v>
                </c:pt>
                <c:pt idx="2517">
                  <c:v>7.8689363375147994E-2</c:v>
                </c:pt>
                <c:pt idx="2518">
                  <c:v>7.8609904686316998E-2</c:v>
                </c:pt>
                <c:pt idx="2519">
                  <c:v>7.8487731211005607E-2</c:v>
                </c:pt>
                <c:pt idx="2520">
                  <c:v>7.8405516729498803E-2</c:v>
                </c:pt>
                <c:pt idx="2521">
                  <c:v>7.8286099046863206E-2</c:v>
                </c:pt>
                <c:pt idx="2522">
                  <c:v>7.8243843559161003E-2</c:v>
                </c:pt>
                <c:pt idx="2523">
                  <c:v>7.8121670083849598E-2</c:v>
                </c:pt>
                <c:pt idx="2524">
                  <c:v>7.8042211395019295E-2</c:v>
                </c:pt>
                <c:pt idx="2525">
                  <c:v>7.7920037919707294E-2</c:v>
                </c:pt>
                <c:pt idx="2526">
                  <c:v>7.7797864444395196E-2</c:v>
                </c:pt>
                <c:pt idx="2527">
                  <c:v>7.7718405755564907E-2</c:v>
                </c:pt>
                <c:pt idx="2528">
                  <c:v>7.7596232280252794E-2</c:v>
                </c:pt>
                <c:pt idx="2529">
                  <c:v>7.75567325852278E-2</c:v>
                </c:pt>
                <c:pt idx="2530">
                  <c:v>7.7474058804941404E-2</c:v>
                </c:pt>
                <c:pt idx="2531">
                  <c:v>7.7355100421085302E-2</c:v>
                </c:pt>
                <c:pt idx="2532">
                  <c:v>7.7272885939578595E-2</c:v>
                </c:pt>
                <c:pt idx="2533">
                  <c:v>7.7150712464266497E-2</c:v>
                </c:pt>
                <c:pt idx="2534">
                  <c:v>7.7071253775436097E-2</c:v>
                </c:pt>
                <c:pt idx="2535">
                  <c:v>7.6988579995149894E-2</c:v>
                </c:pt>
                <c:pt idx="2536">
                  <c:v>7.6869621611293695E-2</c:v>
                </c:pt>
                <c:pt idx="2537">
                  <c:v>7.6747448135981694E-2</c:v>
                </c:pt>
                <c:pt idx="2538">
                  <c:v>7.6704733349500703E-2</c:v>
                </c:pt>
                <c:pt idx="2539">
                  <c:v>7.6585774965644601E-2</c:v>
                </c:pt>
                <c:pt idx="2540">
                  <c:v>7.6503101185358302E-2</c:v>
                </c:pt>
                <c:pt idx="2541">
                  <c:v>7.6423642496527902E-2</c:v>
                </c:pt>
                <c:pt idx="2542">
                  <c:v>7.6341428015021195E-2</c:v>
                </c:pt>
                <c:pt idx="2543">
                  <c:v>7.6219254539709097E-2</c:v>
                </c:pt>
                <c:pt idx="2544">
                  <c:v>7.6139795850878697E-2</c:v>
                </c:pt>
                <c:pt idx="2545">
                  <c:v>7.6057581369372004E-2</c:v>
                </c:pt>
                <c:pt idx="2546">
                  <c:v>7.5938163686736296E-2</c:v>
                </c:pt>
                <c:pt idx="2547">
                  <c:v>7.5855949205229506E-2</c:v>
                </c:pt>
                <c:pt idx="2548">
                  <c:v>7.5694276034891803E-2</c:v>
                </c:pt>
                <c:pt idx="2549">
                  <c:v>7.56148173460615E-2</c:v>
                </c:pt>
                <c:pt idx="2550">
                  <c:v>7.5532143565775103E-2</c:v>
                </c:pt>
                <c:pt idx="2551">
                  <c:v>7.5410429389242598E-2</c:v>
                </c:pt>
                <c:pt idx="2552">
                  <c:v>7.5330511401632702E-2</c:v>
                </c:pt>
                <c:pt idx="2553">
                  <c:v>7.5248296920125898E-2</c:v>
                </c:pt>
                <c:pt idx="2554">
                  <c:v>7.5168838231295595E-2</c:v>
                </c:pt>
                <c:pt idx="2555">
                  <c:v>7.5046664755983497E-2</c:v>
                </c:pt>
                <c:pt idx="2556">
                  <c:v>7.4964450274476693E-2</c:v>
                </c:pt>
                <c:pt idx="2557">
                  <c:v>7.4845032591841207E-2</c:v>
                </c:pt>
                <c:pt idx="2558">
                  <c:v>7.4802777104139601E-2</c:v>
                </c:pt>
                <c:pt idx="2559">
                  <c:v>7.46833594215041E-2</c:v>
                </c:pt>
                <c:pt idx="2560">
                  <c:v>7.4601144939997296E-2</c:v>
                </c:pt>
                <c:pt idx="2561">
                  <c:v>7.4521686251166896E-2</c:v>
                </c:pt>
                <c:pt idx="2562">
                  <c:v>7.4399512775854895E-2</c:v>
                </c:pt>
                <c:pt idx="2563">
                  <c:v>7.4317298294348105E-2</c:v>
                </c:pt>
                <c:pt idx="2564">
                  <c:v>7.4197880611712494E-2</c:v>
                </c:pt>
                <c:pt idx="2565">
                  <c:v>7.4115666130205704E-2</c:v>
                </c:pt>
                <c:pt idx="2566">
                  <c:v>7.4036207441375304E-2</c:v>
                </c:pt>
                <c:pt idx="2567">
                  <c:v>7.3914033966063206E-2</c:v>
                </c:pt>
                <c:pt idx="2568">
                  <c:v>7.3831819484556499E-2</c:v>
                </c:pt>
                <c:pt idx="2569">
                  <c:v>7.3752360795726099E-2</c:v>
                </c:pt>
                <c:pt idx="2570">
                  <c:v>7.3630187320414001E-2</c:v>
                </c:pt>
                <c:pt idx="2571">
                  <c:v>7.3547513540127799E-2</c:v>
                </c:pt>
                <c:pt idx="2572">
                  <c:v>7.3468054851297496E-2</c:v>
                </c:pt>
                <c:pt idx="2573">
                  <c:v>7.3346340674764907E-2</c:v>
                </c:pt>
                <c:pt idx="2574">
                  <c:v>7.3266881985934604E-2</c:v>
                </c:pt>
                <c:pt idx="2575">
                  <c:v>7.3144708510622505E-2</c:v>
                </c:pt>
                <c:pt idx="2576">
                  <c:v>7.3104749516817905E-2</c:v>
                </c:pt>
                <c:pt idx="2577">
                  <c:v>7.3022535035311101E-2</c:v>
                </c:pt>
                <c:pt idx="2578">
                  <c:v>7.29003615599991E-2</c:v>
                </c:pt>
                <c:pt idx="2579">
                  <c:v>7.2780943877363502E-2</c:v>
                </c:pt>
                <c:pt idx="2580">
                  <c:v>7.2659229700830899E-2</c:v>
                </c:pt>
                <c:pt idx="2581">
                  <c:v>7.2619270707026395E-2</c:v>
                </c:pt>
                <c:pt idx="2582">
                  <c:v>7.2537056225519495E-2</c:v>
                </c:pt>
                <c:pt idx="2583">
                  <c:v>7.2414882750207493E-2</c:v>
                </c:pt>
                <c:pt idx="2584">
                  <c:v>7.22927092748962E-2</c:v>
                </c:pt>
                <c:pt idx="2585">
                  <c:v>7.22532095798704E-2</c:v>
                </c:pt>
                <c:pt idx="2586">
                  <c:v>7.2131036104558302E-2</c:v>
                </c:pt>
                <c:pt idx="2587">
                  <c:v>7.2051577415727999E-2</c:v>
                </c:pt>
                <c:pt idx="2588">
                  <c:v>7.1969362934221195E-2</c:v>
                </c:pt>
                <c:pt idx="2589">
                  <c:v>7.1849945251585598E-2</c:v>
                </c:pt>
                <c:pt idx="2590">
                  <c:v>7.17277717762735E-2</c:v>
                </c:pt>
                <c:pt idx="2591">
                  <c:v>7.1688272081247797E-2</c:v>
                </c:pt>
                <c:pt idx="2592">
                  <c:v>7.1566098605936407E-2</c:v>
                </c:pt>
                <c:pt idx="2593">
                  <c:v>7.1483884124429603E-2</c:v>
                </c:pt>
                <c:pt idx="2594">
                  <c:v>7.1403966136819805E-2</c:v>
                </c:pt>
                <c:pt idx="2595">
                  <c:v>7.1321751655313001E-2</c:v>
                </c:pt>
                <c:pt idx="2596">
                  <c:v>7.1202793271456899E-2</c:v>
                </c:pt>
                <c:pt idx="2597">
                  <c:v>7.11201194911706E-2</c:v>
                </c:pt>
                <c:pt idx="2598">
                  <c:v>7.1040660802339603E-2</c:v>
                </c:pt>
                <c:pt idx="2599">
                  <c:v>7.0918487327028198E-2</c:v>
                </c:pt>
                <c:pt idx="2600">
                  <c:v>7.0876231839325995E-2</c:v>
                </c:pt>
                <c:pt idx="2601">
                  <c:v>7.0796773150495707E-2</c:v>
                </c:pt>
                <c:pt idx="2602">
                  <c:v>7.0674599675183594E-2</c:v>
                </c:pt>
                <c:pt idx="2603">
                  <c:v>7.0552426199872204E-2</c:v>
                </c:pt>
                <c:pt idx="2604">
                  <c:v>7.0512926504846599E-2</c:v>
                </c:pt>
                <c:pt idx="2605">
                  <c:v>7.0433008517236703E-2</c:v>
                </c:pt>
                <c:pt idx="2606">
                  <c:v>7.03907530295345E-2</c:v>
                </c:pt>
                <c:pt idx="2607">
                  <c:v>7.0228620560417801E-2</c:v>
                </c:pt>
                <c:pt idx="2608">
                  <c:v>7.0149161871587401E-2</c:v>
                </c:pt>
                <c:pt idx="2609">
                  <c:v>7.0066947390080694E-2</c:v>
                </c:pt>
                <c:pt idx="2610">
                  <c:v>6.9987488701250294E-2</c:v>
                </c:pt>
                <c:pt idx="2611">
                  <c:v>6.9865315225938196E-2</c:v>
                </c:pt>
                <c:pt idx="2612">
                  <c:v>6.9743141750626195E-2</c:v>
                </c:pt>
                <c:pt idx="2613">
                  <c:v>6.9663683061795795E-2</c:v>
                </c:pt>
                <c:pt idx="2614">
                  <c:v>6.9581468580289005E-2</c:v>
                </c:pt>
                <c:pt idx="2615">
                  <c:v>6.9541509586483793E-2</c:v>
                </c:pt>
                <c:pt idx="2616">
                  <c:v>6.9459295104977101E-2</c:v>
                </c:pt>
                <c:pt idx="2617">
                  <c:v>6.9379836416146701E-2</c:v>
                </c:pt>
                <c:pt idx="2618">
                  <c:v>6.9297621934639897E-2</c:v>
                </c:pt>
                <c:pt idx="2619">
                  <c:v>6.9178204252004299E-2</c:v>
                </c:pt>
                <c:pt idx="2620">
                  <c:v>6.9095989770497496E-2</c:v>
                </c:pt>
                <c:pt idx="2621">
                  <c:v>6.9016531081667207E-2</c:v>
                </c:pt>
                <c:pt idx="2622">
                  <c:v>6.8894357606355094E-2</c:v>
                </c:pt>
                <c:pt idx="2623">
                  <c:v>6.8812143124848305E-2</c:v>
                </c:pt>
                <c:pt idx="2624">
                  <c:v>6.8732684436018002E-2</c:v>
                </c:pt>
                <c:pt idx="2625">
                  <c:v>6.8650010655731605E-2</c:v>
                </c:pt>
                <c:pt idx="2626">
                  <c:v>6.8570551966901302E-2</c:v>
                </c:pt>
                <c:pt idx="2627">
                  <c:v>6.8408878796563502E-2</c:v>
                </c:pt>
                <c:pt idx="2628">
                  <c:v>6.8369379101537703E-2</c:v>
                </c:pt>
                <c:pt idx="2629">
                  <c:v>6.8286705321252097E-2</c:v>
                </c:pt>
                <c:pt idx="2630">
                  <c:v>6.8207246632421198E-2</c:v>
                </c:pt>
                <c:pt idx="2631">
                  <c:v>6.8125032150914394E-2</c:v>
                </c:pt>
                <c:pt idx="2632">
                  <c:v>6.8042817669407493E-2</c:v>
                </c:pt>
                <c:pt idx="2633">
                  <c:v>6.8002858675602906E-2</c:v>
                </c:pt>
                <c:pt idx="2634">
                  <c:v>6.7880685200290905E-2</c:v>
                </c:pt>
                <c:pt idx="2635">
                  <c:v>6.7801226511460602E-2</c:v>
                </c:pt>
                <c:pt idx="2636">
                  <c:v>6.7761726816434803E-2</c:v>
                </c:pt>
                <c:pt idx="2637">
                  <c:v>6.7639553341122802E-2</c:v>
                </c:pt>
                <c:pt idx="2638">
                  <c:v>6.7557338859615998E-2</c:v>
                </c:pt>
                <c:pt idx="2639">
                  <c:v>6.7477880170785598E-2</c:v>
                </c:pt>
                <c:pt idx="2640">
                  <c:v>6.7395206390499299E-2</c:v>
                </c:pt>
                <c:pt idx="2641">
                  <c:v>6.7315747701668996E-2</c:v>
                </c:pt>
                <c:pt idx="2642">
                  <c:v>6.7233533220162206E-2</c:v>
                </c:pt>
                <c:pt idx="2643">
                  <c:v>6.7193574226356995E-2</c:v>
                </c:pt>
                <c:pt idx="2644">
                  <c:v>6.7071860049824503E-2</c:v>
                </c:pt>
                <c:pt idx="2645">
                  <c:v>6.6992401360994006E-2</c:v>
                </c:pt>
                <c:pt idx="2646">
                  <c:v>6.6952442367189405E-2</c:v>
                </c:pt>
                <c:pt idx="2647">
                  <c:v>6.6830268891877403E-2</c:v>
                </c:pt>
                <c:pt idx="2648">
                  <c:v>6.6748054410370697E-2</c:v>
                </c:pt>
                <c:pt idx="2649">
                  <c:v>6.6625880935058598E-2</c:v>
                </c:pt>
                <c:pt idx="2650">
                  <c:v>6.6546422246228198E-2</c:v>
                </c:pt>
                <c:pt idx="2651">
                  <c:v>6.6506463252422904E-2</c:v>
                </c:pt>
                <c:pt idx="2652">
                  <c:v>6.6384749075891106E-2</c:v>
                </c:pt>
                <c:pt idx="2653">
                  <c:v>6.6302075295604807E-2</c:v>
                </c:pt>
                <c:pt idx="2654">
                  <c:v>6.6222616606773796E-2</c:v>
                </c:pt>
                <c:pt idx="2655">
                  <c:v>6.6140402125267006E-2</c:v>
                </c:pt>
                <c:pt idx="2656">
                  <c:v>6.6060943436436703E-2</c:v>
                </c:pt>
                <c:pt idx="2657">
                  <c:v>6.6020984442632102E-2</c:v>
                </c:pt>
                <c:pt idx="2658">
                  <c:v>6.5899270266099499E-2</c:v>
                </c:pt>
                <c:pt idx="2659">
                  <c:v>6.5859311272294302E-2</c:v>
                </c:pt>
                <c:pt idx="2660">
                  <c:v>6.5737137796982897E-2</c:v>
                </c:pt>
                <c:pt idx="2661">
                  <c:v>6.5654923315476094E-2</c:v>
                </c:pt>
                <c:pt idx="2662">
                  <c:v>6.5575464626645097E-2</c:v>
                </c:pt>
                <c:pt idx="2663">
                  <c:v>6.5535505632840496E-2</c:v>
                </c:pt>
                <c:pt idx="2664">
                  <c:v>6.5373832462502696E-2</c:v>
                </c:pt>
                <c:pt idx="2665">
                  <c:v>6.5331117676021594E-2</c:v>
                </c:pt>
                <c:pt idx="2666">
                  <c:v>6.5251658987191305E-2</c:v>
                </c:pt>
                <c:pt idx="2667">
                  <c:v>6.5169444505684501E-2</c:v>
                </c:pt>
                <c:pt idx="2668">
                  <c:v>6.5089985816853504E-2</c:v>
                </c:pt>
                <c:pt idx="2669">
                  <c:v>6.49678123415421E-2</c:v>
                </c:pt>
                <c:pt idx="2670">
                  <c:v>6.4885597860035393E-2</c:v>
                </c:pt>
                <c:pt idx="2671">
                  <c:v>6.4806139171204397E-2</c:v>
                </c:pt>
                <c:pt idx="2672">
                  <c:v>6.4723924689697607E-2</c:v>
                </c:pt>
                <c:pt idx="2673">
                  <c:v>6.4644006702087697E-2</c:v>
                </c:pt>
                <c:pt idx="2674">
                  <c:v>6.4604507007061898E-2</c:v>
                </c:pt>
                <c:pt idx="2675">
                  <c:v>6.4522292525555205E-2</c:v>
                </c:pt>
                <c:pt idx="2676">
                  <c:v>6.4400119050243801E-2</c:v>
                </c:pt>
                <c:pt idx="2677">
                  <c:v>6.4320660361412693E-2</c:v>
                </c:pt>
                <c:pt idx="2678">
                  <c:v>6.4237986581127102E-2</c:v>
                </c:pt>
                <c:pt idx="2679">
                  <c:v>6.4158527892296202E-2</c:v>
                </c:pt>
                <c:pt idx="2680">
                  <c:v>6.4036813715763502E-2</c:v>
                </c:pt>
                <c:pt idx="2681">
                  <c:v>6.3957355026933199E-2</c:v>
                </c:pt>
                <c:pt idx="2682">
                  <c:v>6.3874681246646997E-2</c:v>
                </c:pt>
                <c:pt idx="2683">
                  <c:v>6.3795222557816597E-2</c:v>
                </c:pt>
                <c:pt idx="2684">
                  <c:v>6.3752507771335606E-2</c:v>
                </c:pt>
                <c:pt idx="2685">
                  <c:v>6.3673049082504499E-2</c:v>
                </c:pt>
                <c:pt idx="2686">
                  <c:v>6.3551334905972701E-2</c:v>
                </c:pt>
                <c:pt idx="2687">
                  <c:v>6.3511375912167406E-2</c:v>
                </c:pt>
                <c:pt idx="2688">
                  <c:v>6.3389202436855294E-2</c:v>
                </c:pt>
                <c:pt idx="2689">
                  <c:v>6.3349702741830299E-2</c:v>
                </c:pt>
                <c:pt idx="2690">
                  <c:v>6.3267028961544E-2</c:v>
                </c:pt>
                <c:pt idx="2691">
                  <c:v>6.3187570272712906E-2</c:v>
                </c:pt>
                <c:pt idx="2692">
                  <c:v>6.3105355791206103E-2</c:v>
                </c:pt>
                <c:pt idx="2693">
                  <c:v>6.30258971023758E-2</c:v>
                </c:pt>
                <c:pt idx="2694">
                  <c:v>6.2983182315894795E-2</c:v>
                </c:pt>
                <c:pt idx="2695">
                  <c:v>6.2864223932038693E-2</c:v>
                </c:pt>
                <c:pt idx="2696">
                  <c:v>6.2781550151752394E-2</c:v>
                </c:pt>
                <c:pt idx="2697">
                  <c:v>6.2742050456726706E-2</c:v>
                </c:pt>
                <c:pt idx="2698">
                  <c:v>6.2619876981415301E-2</c:v>
                </c:pt>
                <c:pt idx="2699">
                  <c:v>6.2540418292584304E-2</c:v>
                </c:pt>
                <c:pt idx="2700">
                  <c:v>6.2458203811077501E-2</c:v>
                </c:pt>
                <c:pt idx="2701">
                  <c:v>6.24182448172729E-2</c:v>
                </c:pt>
                <c:pt idx="2702">
                  <c:v>6.2336030335766103E-2</c:v>
                </c:pt>
                <c:pt idx="2703">
                  <c:v>6.2256571646935099E-2</c:v>
                </c:pt>
                <c:pt idx="2704">
                  <c:v>6.2174357165428303E-2</c:v>
                </c:pt>
                <c:pt idx="2705">
                  <c:v>6.20944391778184E-2</c:v>
                </c:pt>
                <c:pt idx="2706">
                  <c:v>6.2012224696311603E-2</c:v>
                </c:pt>
                <c:pt idx="2707">
                  <c:v>6.1932766007481301E-2</c:v>
                </c:pt>
                <c:pt idx="2708">
                  <c:v>6.1850551525974497E-2</c:v>
                </c:pt>
                <c:pt idx="2709">
                  <c:v>6.1771092837143403E-2</c:v>
                </c:pt>
                <c:pt idx="2710">
                  <c:v>6.1688878355636703E-2</c:v>
                </c:pt>
                <c:pt idx="2711">
                  <c:v>6.1608960368026898E-2</c:v>
                </c:pt>
                <c:pt idx="2712">
                  <c:v>6.1526745886520101E-2</c:v>
                </c:pt>
                <c:pt idx="2713">
                  <c:v>6.1404572411208697E-2</c:v>
                </c:pt>
                <c:pt idx="2714">
                  <c:v>6.1404572411208697E-2</c:v>
                </c:pt>
                <c:pt idx="2715">
                  <c:v>6.1285614027351901E-2</c:v>
                </c:pt>
                <c:pt idx="2716">
                  <c:v>6.1242899240870903E-2</c:v>
                </c:pt>
                <c:pt idx="2717">
                  <c:v>6.1163440552040503E-2</c:v>
                </c:pt>
                <c:pt idx="2718">
                  <c:v>6.1081226070533803E-2</c:v>
                </c:pt>
                <c:pt idx="2719">
                  <c:v>6.1001767381702703E-2</c:v>
                </c:pt>
                <c:pt idx="2720">
                  <c:v>6.0961808387898102E-2</c:v>
                </c:pt>
                <c:pt idx="2721">
                  <c:v>6.0879593906391298E-2</c:v>
                </c:pt>
                <c:pt idx="2722">
                  <c:v>6.0797379424884598E-2</c:v>
                </c:pt>
                <c:pt idx="2723">
                  <c:v>6.07174614372748E-2</c:v>
                </c:pt>
                <c:pt idx="2724">
                  <c:v>6.0635246955767899E-2</c:v>
                </c:pt>
                <c:pt idx="2725">
                  <c:v>6.0516288571911797E-2</c:v>
                </c:pt>
                <c:pt idx="2726">
                  <c:v>6.0473573785430203E-2</c:v>
                </c:pt>
                <c:pt idx="2727">
                  <c:v>6.0394115096599699E-2</c:v>
                </c:pt>
                <c:pt idx="2728">
                  <c:v>6.0311900615092999E-2</c:v>
                </c:pt>
                <c:pt idx="2729">
                  <c:v>6.0231982627483097E-2</c:v>
                </c:pt>
                <c:pt idx="2730">
                  <c:v>6.0149768145976397E-2</c:v>
                </c:pt>
                <c:pt idx="2731">
                  <c:v>6.0070309457145303E-2</c:v>
                </c:pt>
                <c:pt idx="2732">
                  <c:v>5.9988094975638499E-2</c:v>
                </c:pt>
                <c:pt idx="2733">
                  <c:v>5.9948135981833899E-2</c:v>
                </c:pt>
                <c:pt idx="2734">
                  <c:v>5.9868677293002902E-2</c:v>
                </c:pt>
                <c:pt idx="2735">
                  <c:v>5.9786462811496098E-2</c:v>
                </c:pt>
                <c:pt idx="2736">
                  <c:v>5.9707004122665802E-2</c:v>
                </c:pt>
                <c:pt idx="2737">
                  <c:v>5.9584830647353801E-2</c:v>
                </c:pt>
                <c:pt idx="2738">
                  <c:v>5.9545330952328598E-2</c:v>
                </c:pt>
                <c:pt idx="2739">
                  <c:v>5.9502616165846997E-2</c:v>
                </c:pt>
                <c:pt idx="2740">
                  <c:v>5.9423157477016701E-2</c:v>
                </c:pt>
                <c:pt idx="2741">
                  <c:v>5.9340483696730298E-2</c:v>
                </c:pt>
                <c:pt idx="2742">
                  <c:v>5.9300984001705297E-2</c:v>
                </c:pt>
                <c:pt idx="2743">
                  <c:v>5.9218769520197799E-2</c:v>
                </c:pt>
                <c:pt idx="2744">
                  <c:v>5.9178810526393198E-2</c:v>
                </c:pt>
                <c:pt idx="2745">
                  <c:v>5.90566370510811E-2</c:v>
                </c:pt>
                <c:pt idx="2746">
                  <c:v>5.8977178362250797E-2</c:v>
                </c:pt>
                <c:pt idx="2747">
                  <c:v>5.8894963880744E-2</c:v>
                </c:pt>
                <c:pt idx="2748">
                  <c:v>5.8855004886938699E-2</c:v>
                </c:pt>
                <c:pt idx="2749">
                  <c:v>5.8775546198108403E-2</c:v>
                </c:pt>
                <c:pt idx="2750">
                  <c:v>5.8693331716601599E-2</c:v>
                </c:pt>
                <c:pt idx="2751">
                  <c:v>5.86538320215758E-2</c:v>
                </c:pt>
                <c:pt idx="2752">
                  <c:v>5.8531658546264499E-2</c:v>
                </c:pt>
                <c:pt idx="2753">
                  <c:v>5.8491699552459302E-2</c:v>
                </c:pt>
                <c:pt idx="2754">
                  <c:v>5.8409485070952401E-2</c:v>
                </c:pt>
                <c:pt idx="2755">
                  <c:v>5.8290067388316803E-2</c:v>
                </c:pt>
                <c:pt idx="2756">
                  <c:v>5.8247811900615301E-2</c:v>
                </c:pt>
                <c:pt idx="2757">
                  <c:v>5.8207852906810097E-2</c:v>
                </c:pt>
                <c:pt idx="2758">
                  <c:v>5.8128394217979697E-2</c:v>
                </c:pt>
                <c:pt idx="2759">
                  <c:v>5.8006220742667598E-2</c:v>
                </c:pt>
                <c:pt idx="2760">
                  <c:v>5.7963505956186601E-2</c:v>
                </c:pt>
                <c:pt idx="2761">
                  <c:v>5.7884047267356298E-2</c:v>
                </c:pt>
                <c:pt idx="2762">
                  <c:v>5.7844547572330499E-2</c:v>
                </c:pt>
                <c:pt idx="2763">
                  <c:v>5.7801832785849501E-2</c:v>
                </c:pt>
                <c:pt idx="2764">
                  <c:v>5.77223740970184E-2</c:v>
                </c:pt>
                <c:pt idx="2765">
                  <c:v>5.76401596155117E-2</c:v>
                </c:pt>
                <c:pt idx="2766">
                  <c:v>5.7560700926681301E-2</c:v>
                </c:pt>
                <c:pt idx="2767">
                  <c:v>5.7478027146395098E-2</c:v>
                </c:pt>
                <c:pt idx="2768">
                  <c:v>5.7398568457564601E-2</c:v>
                </c:pt>
                <c:pt idx="2769">
                  <c:v>5.7316353976057902E-2</c:v>
                </c:pt>
                <c:pt idx="2770">
                  <c:v>5.7276854281032102E-2</c:v>
                </c:pt>
                <c:pt idx="2771">
                  <c:v>5.7196936293422297E-2</c:v>
                </c:pt>
                <c:pt idx="2772">
                  <c:v>5.7154680805720101E-2</c:v>
                </c:pt>
                <c:pt idx="2773">
                  <c:v>5.7075222116889798E-2</c:v>
                </c:pt>
                <c:pt idx="2774">
                  <c:v>5.7035263123084497E-2</c:v>
                </c:pt>
                <c:pt idx="2775">
                  <c:v>5.69530486415777E-2</c:v>
                </c:pt>
                <c:pt idx="2776">
                  <c:v>5.6873589952747397E-2</c:v>
                </c:pt>
                <c:pt idx="2777">
                  <c:v>5.67913754712406E-2</c:v>
                </c:pt>
                <c:pt idx="2778">
                  <c:v>5.6751416477435299E-2</c:v>
                </c:pt>
                <c:pt idx="2779">
                  <c:v>5.6669201995928502E-2</c:v>
                </c:pt>
                <c:pt idx="2780">
                  <c:v>5.6629243002123901E-2</c:v>
                </c:pt>
                <c:pt idx="2781">
                  <c:v>5.6507069526811803E-2</c:v>
                </c:pt>
                <c:pt idx="2782">
                  <c:v>5.64276108379815E-2</c:v>
                </c:pt>
                <c:pt idx="2783">
                  <c:v>5.6385355350279297E-2</c:v>
                </c:pt>
                <c:pt idx="2784">
                  <c:v>5.6305896661449001E-2</c:v>
                </c:pt>
                <c:pt idx="2785">
                  <c:v>5.6223222881162702E-2</c:v>
                </c:pt>
                <c:pt idx="2786">
                  <c:v>5.6183723186137E-2</c:v>
                </c:pt>
                <c:pt idx="2787">
                  <c:v>5.6104264497306697E-2</c:v>
                </c:pt>
                <c:pt idx="2788">
                  <c:v>5.60215907170203E-2</c:v>
                </c:pt>
                <c:pt idx="2789">
                  <c:v>5.5982091021995299E-2</c:v>
                </c:pt>
                <c:pt idx="2790">
                  <c:v>5.5899876540487801E-2</c:v>
                </c:pt>
                <c:pt idx="2791">
                  <c:v>5.5859917546683201E-2</c:v>
                </c:pt>
                <c:pt idx="2792">
                  <c:v>5.5780458857852801E-2</c:v>
                </c:pt>
                <c:pt idx="2793">
                  <c:v>5.5698244376346101E-2</c:v>
                </c:pt>
                <c:pt idx="2794">
                  <c:v>5.5576070901034003E-2</c:v>
                </c:pt>
                <c:pt idx="2795">
                  <c:v>5.5536111907228701E-2</c:v>
                </c:pt>
                <c:pt idx="2796">
                  <c:v>5.5456653218398398E-2</c:v>
                </c:pt>
                <c:pt idx="2797">
                  <c:v>5.5374438736891601E-2</c:v>
                </c:pt>
                <c:pt idx="2798">
                  <c:v>5.5334479743086397E-2</c:v>
                </c:pt>
                <c:pt idx="2799">
                  <c:v>5.5252265261579503E-2</c:v>
                </c:pt>
                <c:pt idx="2800">
                  <c:v>5.5172806572749297E-2</c:v>
                </c:pt>
                <c:pt idx="2801">
                  <c:v>5.5133306877723401E-2</c:v>
                </c:pt>
                <c:pt idx="2802">
                  <c:v>5.5050633097437199E-2</c:v>
                </c:pt>
                <c:pt idx="2803">
                  <c:v>5.4968418615930402E-2</c:v>
                </c:pt>
                <c:pt idx="2804">
                  <c:v>5.4928459622125801E-2</c:v>
                </c:pt>
                <c:pt idx="2805">
                  <c:v>5.4849000933295401E-2</c:v>
                </c:pt>
                <c:pt idx="2806">
                  <c:v>5.4806745445593302E-2</c:v>
                </c:pt>
                <c:pt idx="2807">
                  <c:v>5.4727286756762902E-2</c:v>
                </c:pt>
                <c:pt idx="2808">
                  <c:v>5.4687327762957601E-2</c:v>
                </c:pt>
                <c:pt idx="2809">
                  <c:v>5.4605113281450797E-2</c:v>
                </c:pt>
                <c:pt idx="2810">
                  <c:v>5.4525654592620501E-2</c:v>
                </c:pt>
                <c:pt idx="2811">
                  <c:v>5.4482939806139503E-2</c:v>
                </c:pt>
                <c:pt idx="2812">
                  <c:v>5.4363522123503802E-2</c:v>
                </c:pt>
                <c:pt idx="2813">
                  <c:v>5.4321266635801599E-2</c:v>
                </c:pt>
                <c:pt idx="2814">
                  <c:v>5.4241807946971303E-2</c:v>
                </c:pt>
                <c:pt idx="2815">
                  <c:v>5.4159134166684997E-2</c:v>
                </c:pt>
                <c:pt idx="2816">
                  <c:v>5.4119634471659198E-2</c:v>
                </c:pt>
                <c:pt idx="2817">
                  <c:v>5.4079675477854597E-2</c:v>
                </c:pt>
                <c:pt idx="2818">
                  <c:v>5.3957502002542602E-2</c:v>
                </c:pt>
                <c:pt idx="2819">
                  <c:v>5.38780433137123E-2</c:v>
                </c:pt>
                <c:pt idx="2820">
                  <c:v>5.3835787826010097E-2</c:v>
                </c:pt>
                <c:pt idx="2821">
                  <c:v>5.3756329137179801E-2</c:v>
                </c:pt>
                <c:pt idx="2822">
                  <c:v>5.3716370143374499E-2</c:v>
                </c:pt>
                <c:pt idx="2823">
                  <c:v>5.3634155661867702E-2</c:v>
                </c:pt>
                <c:pt idx="2824">
                  <c:v>5.3551481881582097E-2</c:v>
                </c:pt>
                <c:pt idx="2825">
                  <c:v>5.3511982186556298E-2</c:v>
                </c:pt>
                <c:pt idx="2826">
                  <c:v>5.3472023192751003E-2</c:v>
                </c:pt>
                <c:pt idx="2827">
                  <c:v>5.3389808711244199E-2</c:v>
                </c:pt>
                <c:pt idx="2828">
                  <c:v>5.3310350022413897E-2</c:v>
                </c:pt>
                <c:pt idx="2829">
                  <c:v>5.3270850327388201E-2</c:v>
                </c:pt>
                <c:pt idx="2830">
                  <c:v>5.3188176547101798E-2</c:v>
                </c:pt>
                <c:pt idx="2831">
                  <c:v>5.3108717858271502E-2</c:v>
                </c:pt>
                <c:pt idx="2832">
                  <c:v>5.3026503376764698E-2</c:v>
                </c:pt>
                <c:pt idx="2833">
                  <c:v>5.3026503376764698E-2</c:v>
                </c:pt>
                <c:pt idx="2834">
                  <c:v>5.2947044687933799E-2</c:v>
                </c:pt>
                <c:pt idx="2835">
                  <c:v>5.2824871212622401E-2</c:v>
                </c:pt>
                <c:pt idx="2836">
                  <c:v>5.2742656731115597E-2</c:v>
                </c:pt>
                <c:pt idx="2837">
                  <c:v>5.2702697737310303E-2</c:v>
                </c:pt>
                <c:pt idx="2838">
                  <c:v>5.262323904848E-2</c:v>
                </c:pt>
                <c:pt idx="2839">
                  <c:v>5.2580524261998898E-2</c:v>
                </c:pt>
                <c:pt idx="2840">
                  <c:v>5.2541024566973203E-2</c:v>
                </c:pt>
                <c:pt idx="2841">
                  <c:v>5.2461565878142803E-2</c:v>
                </c:pt>
                <c:pt idx="2842">
                  <c:v>5.2418851091661098E-2</c:v>
                </c:pt>
                <c:pt idx="2843">
                  <c:v>5.2339392402830802E-2</c:v>
                </c:pt>
                <c:pt idx="2844">
                  <c:v>5.22994334090255E-2</c:v>
                </c:pt>
                <c:pt idx="2845">
                  <c:v>5.2217218927518697E-2</c:v>
                </c:pt>
                <c:pt idx="2846">
                  <c:v>5.2177719232493598E-2</c:v>
                </c:pt>
                <c:pt idx="2847">
                  <c:v>5.2055545757181597E-2</c:v>
                </c:pt>
                <c:pt idx="2848">
                  <c:v>5.2015586763376399E-2</c:v>
                </c:pt>
                <c:pt idx="2849">
                  <c:v>5.1933372281869498E-2</c:v>
                </c:pt>
                <c:pt idx="2850">
                  <c:v>5.18938725868444E-2</c:v>
                </c:pt>
                <c:pt idx="2851">
                  <c:v>5.1811198806558198E-2</c:v>
                </c:pt>
                <c:pt idx="2852">
                  <c:v>5.1731740117727201E-2</c:v>
                </c:pt>
                <c:pt idx="2853">
                  <c:v>5.1692240422701999E-2</c:v>
                </c:pt>
                <c:pt idx="2854">
                  <c:v>5.1649525636220397E-2</c:v>
                </c:pt>
                <c:pt idx="2855">
                  <c:v>5.1530107953585397E-2</c:v>
                </c:pt>
                <c:pt idx="2856">
                  <c:v>5.1487852465883298E-2</c:v>
                </c:pt>
                <c:pt idx="2857">
                  <c:v>5.1407934478273402E-2</c:v>
                </c:pt>
                <c:pt idx="2858">
                  <c:v>5.1325719996766599E-2</c:v>
                </c:pt>
                <c:pt idx="2859">
                  <c:v>5.1325719996766599E-2</c:v>
                </c:pt>
                <c:pt idx="2860">
                  <c:v>5.1246261307936199E-2</c:v>
                </c:pt>
                <c:pt idx="2861">
                  <c:v>5.1206761612910497E-2</c:v>
                </c:pt>
                <c:pt idx="2862">
                  <c:v>5.1124087832624197E-2</c:v>
                </c:pt>
                <c:pt idx="2863">
                  <c:v>5.1044629143793797E-2</c:v>
                </c:pt>
                <c:pt idx="2864">
                  <c:v>5.0962414662287001E-2</c:v>
                </c:pt>
                <c:pt idx="2865">
                  <c:v>5.0922455668481699E-2</c:v>
                </c:pt>
                <c:pt idx="2866">
                  <c:v>5.0882955973456101E-2</c:v>
                </c:pt>
                <c:pt idx="2867">
                  <c:v>5.08007414919492E-2</c:v>
                </c:pt>
                <c:pt idx="2868">
                  <c:v>5.0760782498144703E-2</c:v>
                </c:pt>
                <c:pt idx="2869">
                  <c:v>5.0678568016637802E-2</c:v>
                </c:pt>
                <c:pt idx="2870">
                  <c:v>5.0638609022832598E-2</c:v>
                </c:pt>
                <c:pt idx="2871">
                  <c:v>5.0556394541325801E-2</c:v>
                </c:pt>
                <c:pt idx="2872">
                  <c:v>5.0516894846300099E-2</c:v>
                </c:pt>
                <c:pt idx="2873">
                  <c:v>5.0476935852495498E-2</c:v>
                </c:pt>
                <c:pt idx="2874">
                  <c:v>5.0394721370988702E-2</c:v>
                </c:pt>
                <c:pt idx="2875">
                  <c:v>5.0315262682157698E-2</c:v>
                </c:pt>
                <c:pt idx="2876">
                  <c:v>5.0275303688353097E-2</c:v>
                </c:pt>
                <c:pt idx="2877">
                  <c:v>5.01930892068463E-2</c:v>
                </c:pt>
                <c:pt idx="2878">
                  <c:v>5.0153130213040999E-2</c:v>
                </c:pt>
                <c:pt idx="2879">
                  <c:v>5.0113630518015297E-2</c:v>
                </c:pt>
                <c:pt idx="2880">
                  <c:v>5.0070915731534202E-2</c:v>
                </c:pt>
                <c:pt idx="2881">
                  <c:v>4.9991457042703899E-2</c:v>
                </c:pt>
                <c:pt idx="2882">
                  <c:v>4.9909242561197102E-2</c:v>
                </c:pt>
                <c:pt idx="2883">
                  <c:v>4.9869283567391801E-2</c:v>
                </c:pt>
                <c:pt idx="2884">
                  <c:v>4.9789824878561498E-2</c:v>
                </c:pt>
                <c:pt idx="2885">
                  <c:v>4.9747110092080403E-2</c:v>
                </c:pt>
                <c:pt idx="2886">
                  <c:v>4.9707610397054701E-2</c:v>
                </c:pt>
                <c:pt idx="2887">
                  <c:v>4.95854369217427E-2</c:v>
                </c:pt>
                <c:pt idx="2888">
                  <c:v>4.9545477927938099E-2</c:v>
                </c:pt>
                <c:pt idx="2889">
                  <c:v>4.9466019239107102E-2</c:v>
                </c:pt>
                <c:pt idx="2890">
                  <c:v>4.94237637514056E-2</c:v>
                </c:pt>
                <c:pt idx="2891">
                  <c:v>4.9344305062575103E-2</c:v>
                </c:pt>
                <c:pt idx="2892">
                  <c:v>4.9304346068769898E-2</c:v>
                </c:pt>
                <c:pt idx="2893">
                  <c:v>4.9222131587263199E-2</c:v>
                </c:pt>
                <c:pt idx="2894">
                  <c:v>4.9182172593457897E-2</c:v>
                </c:pt>
                <c:pt idx="2895">
                  <c:v>4.9139917105756402E-2</c:v>
                </c:pt>
                <c:pt idx="2896">
                  <c:v>4.9059999118146499E-2</c:v>
                </c:pt>
                <c:pt idx="2897">
                  <c:v>4.8977784636639703E-2</c:v>
                </c:pt>
                <c:pt idx="2898">
                  <c:v>4.8938284941614001E-2</c:v>
                </c:pt>
                <c:pt idx="2899">
                  <c:v>4.8898325947808803E-2</c:v>
                </c:pt>
                <c:pt idx="2900">
                  <c:v>4.8858826252783601E-2</c:v>
                </c:pt>
                <c:pt idx="2901">
                  <c:v>4.8816111466301902E-2</c:v>
                </c:pt>
                <c:pt idx="2902">
                  <c:v>4.8736652777471502E-2</c:v>
                </c:pt>
                <c:pt idx="2903">
                  <c:v>4.86539789971853E-2</c:v>
                </c:pt>
                <c:pt idx="2904">
                  <c:v>4.8614479302159501E-2</c:v>
                </c:pt>
                <c:pt idx="2905">
                  <c:v>4.8535020613329101E-2</c:v>
                </c:pt>
                <c:pt idx="2906">
                  <c:v>4.8452806131822401E-2</c:v>
                </c:pt>
                <c:pt idx="2907">
                  <c:v>4.84128471380171E-2</c:v>
                </c:pt>
                <c:pt idx="2908">
                  <c:v>4.8373347442992001E-2</c:v>
                </c:pt>
                <c:pt idx="2909">
                  <c:v>4.8290673662705799E-2</c:v>
                </c:pt>
                <c:pt idx="2910">
                  <c:v>4.8251173967679903E-2</c:v>
                </c:pt>
                <c:pt idx="2911">
                  <c:v>4.8211214973875399E-2</c:v>
                </c:pt>
                <c:pt idx="2912">
                  <c:v>4.8129000492368602E-2</c:v>
                </c:pt>
                <c:pt idx="2913">
                  <c:v>4.8049541803537599E-2</c:v>
                </c:pt>
                <c:pt idx="2914">
                  <c:v>4.8049541803537599E-2</c:v>
                </c:pt>
                <c:pt idx="2915">
                  <c:v>4.7967327322030802E-2</c:v>
                </c:pt>
                <c:pt idx="2916">
                  <c:v>4.78874093344209E-2</c:v>
                </c:pt>
                <c:pt idx="2917">
                  <c:v>4.7845153846719397E-2</c:v>
                </c:pt>
                <c:pt idx="2918">
                  <c:v>4.7765695157888401E-2</c:v>
                </c:pt>
                <c:pt idx="2919">
                  <c:v>4.7722980371407403E-2</c:v>
                </c:pt>
                <c:pt idx="2920">
                  <c:v>4.7683021377602199E-2</c:v>
                </c:pt>
                <c:pt idx="2921">
                  <c:v>4.7643521682577003E-2</c:v>
                </c:pt>
                <c:pt idx="2922">
                  <c:v>4.7561307201070199E-2</c:v>
                </c:pt>
                <c:pt idx="2923">
                  <c:v>4.7481848512239203E-2</c:v>
                </c:pt>
                <c:pt idx="2924">
                  <c:v>4.7441889518434602E-2</c:v>
                </c:pt>
                <c:pt idx="2925">
                  <c:v>4.7399174731953E-2</c:v>
                </c:pt>
                <c:pt idx="2926">
                  <c:v>4.73197160431226E-2</c:v>
                </c:pt>
                <c:pt idx="2927">
                  <c:v>4.7280216348096898E-2</c:v>
                </c:pt>
                <c:pt idx="2928">
                  <c:v>4.7237501561615797E-2</c:v>
                </c:pt>
                <c:pt idx="2929">
                  <c:v>4.7197542567810502E-2</c:v>
                </c:pt>
                <c:pt idx="2930">
                  <c:v>4.7158042872785501E-2</c:v>
                </c:pt>
                <c:pt idx="2931">
                  <c:v>4.7075828391278697E-2</c:v>
                </c:pt>
                <c:pt idx="2932">
                  <c:v>4.7075828391278697E-2</c:v>
                </c:pt>
                <c:pt idx="2933">
                  <c:v>4.69963697024477E-2</c:v>
                </c:pt>
                <c:pt idx="2934">
                  <c:v>4.69564107086431E-2</c:v>
                </c:pt>
                <c:pt idx="2935">
                  <c:v>4.6913695922161998E-2</c:v>
                </c:pt>
                <c:pt idx="2936">
                  <c:v>4.6834237233331001E-2</c:v>
                </c:pt>
                <c:pt idx="2937">
                  <c:v>4.6794737538305202E-2</c:v>
                </c:pt>
                <c:pt idx="2938">
                  <c:v>4.6712063758019597E-2</c:v>
                </c:pt>
                <c:pt idx="2939">
                  <c:v>4.6632605069188697E-2</c:v>
                </c:pt>
                <c:pt idx="2940">
                  <c:v>4.6590349581487098E-2</c:v>
                </c:pt>
                <c:pt idx="2941">
                  <c:v>4.6550390587681803E-2</c:v>
                </c:pt>
                <c:pt idx="2942">
                  <c:v>4.6510431593877202E-2</c:v>
                </c:pt>
                <c:pt idx="2943">
                  <c:v>4.6428217112370399E-2</c:v>
                </c:pt>
                <c:pt idx="2944">
                  <c:v>4.6388717417344703E-2</c:v>
                </c:pt>
                <c:pt idx="2945">
                  <c:v>4.6306043637058397E-2</c:v>
                </c:pt>
                <c:pt idx="2946">
                  <c:v>4.6306043637058397E-2</c:v>
                </c:pt>
                <c:pt idx="2947">
                  <c:v>4.6226584948228101E-2</c:v>
                </c:pt>
                <c:pt idx="2948">
                  <c:v>4.6187085253202302E-2</c:v>
                </c:pt>
                <c:pt idx="2949">
                  <c:v>4.6104870771695498E-2</c:v>
                </c:pt>
                <c:pt idx="2950">
                  <c:v>4.6064911777890301E-2</c:v>
                </c:pt>
                <c:pt idx="2951">
                  <c:v>4.60249527840857E-2</c:v>
                </c:pt>
                <c:pt idx="2952">
                  <c:v>4.5982697296383497E-2</c:v>
                </c:pt>
                <c:pt idx="2953">
                  <c:v>4.5903238607553097E-2</c:v>
                </c:pt>
                <c:pt idx="2954">
                  <c:v>4.5820564827266798E-2</c:v>
                </c:pt>
                <c:pt idx="2955">
                  <c:v>4.5820564827266798E-2</c:v>
                </c:pt>
                <c:pt idx="2956">
                  <c:v>4.5741106138436502E-2</c:v>
                </c:pt>
                <c:pt idx="2957">
                  <c:v>4.5658891656929698E-2</c:v>
                </c:pt>
                <c:pt idx="2958">
                  <c:v>4.5619391961903899E-2</c:v>
                </c:pt>
                <c:pt idx="2959">
                  <c:v>4.5539473974293997E-2</c:v>
                </c:pt>
                <c:pt idx="2960">
                  <c:v>4.5539473974293997E-2</c:v>
                </c:pt>
                <c:pt idx="2961">
                  <c:v>4.5457259492787297E-2</c:v>
                </c:pt>
                <c:pt idx="2962">
                  <c:v>4.5417759797761498E-2</c:v>
                </c:pt>
                <c:pt idx="2963">
                  <c:v>4.53778008039563E-2</c:v>
                </c:pt>
                <c:pt idx="2964">
                  <c:v>4.5295586322449503E-2</c:v>
                </c:pt>
                <c:pt idx="2965">
                  <c:v>4.5295586322449503E-2</c:v>
                </c:pt>
                <c:pt idx="2966">
                  <c:v>4.5216127633619201E-2</c:v>
                </c:pt>
                <c:pt idx="2967">
                  <c:v>4.5133453853332901E-2</c:v>
                </c:pt>
                <c:pt idx="2968">
                  <c:v>4.5093954158307102E-2</c:v>
                </c:pt>
                <c:pt idx="2969">
                  <c:v>4.5053995164502501E-2</c:v>
                </c:pt>
                <c:pt idx="2970">
                  <c:v>4.4971780682995698E-2</c:v>
                </c:pt>
                <c:pt idx="2971">
                  <c:v>4.4932280987970002E-2</c:v>
                </c:pt>
                <c:pt idx="2972">
                  <c:v>4.4889566201488998E-2</c:v>
                </c:pt>
                <c:pt idx="2973">
                  <c:v>4.4849607207683703E-2</c:v>
                </c:pt>
                <c:pt idx="2974">
                  <c:v>4.4810107512658598E-2</c:v>
                </c:pt>
                <c:pt idx="2975">
                  <c:v>4.4770148518853303E-2</c:v>
                </c:pt>
                <c:pt idx="2976">
                  <c:v>4.4727893031151801E-2</c:v>
                </c:pt>
                <c:pt idx="2977">
                  <c:v>4.4647975043541198E-2</c:v>
                </c:pt>
                <c:pt idx="2978">
                  <c:v>4.4565760562034498E-2</c:v>
                </c:pt>
                <c:pt idx="2979">
                  <c:v>4.45262608670094E-2</c:v>
                </c:pt>
                <c:pt idx="2980">
                  <c:v>4.45262608670094E-2</c:v>
                </c:pt>
                <c:pt idx="2981">
                  <c:v>4.4446802178178403E-2</c:v>
                </c:pt>
                <c:pt idx="2982">
                  <c:v>4.4404087391697301E-2</c:v>
                </c:pt>
                <c:pt idx="2983">
                  <c:v>4.4324628702866999E-2</c:v>
                </c:pt>
                <c:pt idx="2984">
                  <c:v>4.4284669709061801E-2</c:v>
                </c:pt>
                <c:pt idx="2985">
                  <c:v>4.4241954922580803E-2</c:v>
                </c:pt>
                <c:pt idx="2986">
                  <c:v>4.42024552275549E-2</c:v>
                </c:pt>
                <c:pt idx="2987">
                  <c:v>4.4162496233749703E-2</c:v>
                </c:pt>
                <c:pt idx="2988">
                  <c:v>4.4080281752242899E-2</c:v>
                </c:pt>
                <c:pt idx="2989">
                  <c:v>4.40407820572178E-2</c:v>
                </c:pt>
                <c:pt idx="2990">
                  <c:v>4.4000823063412603E-2</c:v>
                </c:pt>
                <c:pt idx="2991">
                  <c:v>4.3961323368386901E-2</c:v>
                </c:pt>
                <c:pt idx="2992">
                  <c:v>4.3918608581905799E-2</c:v>
                </c:pt>
                <c:pt idx="2993">
                  <c:v>4.3878649588100498E-2</c:v>
                </c:pt>
                <c:pt idx="2994">
                  <c:v>4.3839149893075503E-2</c:v>
                </c:pt>
                <c:pt idx="2995">
                  <c:v>4.37564761127891E-2</c:v>
                </c:pt>
                <c:pt idx="2996">
                  <c:v>4.3716976417763398E-2</c:v>
                </c:pt>
                <c:pt idx="2997">
                  <c:v>4.3677017423958797E-2</c:v>
                </c:pt>
                <c:pt idx="2998">
                  <c:v>4.3594802942452E-2</c:v>
                </c:pt>
                <c:pt idx="2999">
                  <c:v>4.3555303247426298E-2</c:v>
                </c:pt>
                <c:pt idx="3000">
                  <c:v>4.3472629467139902E-2</c:v>
                </c:pt>
                <c:pt idx="3001">
                  <c:v>4.3472629467139902E-2</c:v>
                </c:pt>
                <c:pt idx="3002">
                  <c:v>4.34331297721142E-2</c:v>
                </c:pt>
                <c:pt idx="3003">
                  <c:v>4.3393170778309599E-2</c:v>
                </c:pt>
                <c:pt idx="3004">
                  <c:v>4.3310956296802802E-2</c:v>
                </c:pt>
                <c:pt idx="3005">
                  <c:v>4.3270997302997501E-2</c:v>
                </c:pt>
                <c:pt idx="3006">
                  <c:v>4.3231497607971903E-2</c:v>
                </c:pt>
                <c:pt idx="3007">
                  <c:v>4.3191538614167198E-2</c:v>
                </c:pt>
                <c:pt idx="3008">
                  <c:v>4.3149283126465002E-2</c:v>
                </c:pt>
                <c:pt idx="3009">
                  <c:v>4.3069824437634602E-2</c:v>
                </c:pt>
                <c:pt idx="3010">
                  <c:v>4.3069824437634602E-2</c:v>
                </c:pt>
                <c:pt idx="3011">
                  <c:v>4.2947650962322698E-2</c:v>
                </c:pt>
                <c:pt idx="3012">
                  <c:v>4.2947650962322698E-2</c:v>
                </c:pt>
                <c:pt idx="3013">
                  <c:v>4.2868192273492298E-2</c:v>
                </c:pt>
                <c:pt idx="3014">
                  <c:v>4.28254774870113E-2</c:v>
                </c:pt>
                <c:pt idx="3015">
                  <c:v>4.2785518493205998E-2</c:v>
                </c:pt>
                <c:pt idx="3016">
                  <c:v>4.2706059804375598E-2</c:v>
                </c:pt>
                <c:pt idx="3017">
                  <c:v>4.2706059804375598E-2</c:v>
                </c:pt>
                <c:pt idx="3018">
                  <c:v>4.26638043166735E-2</c:v>
                </c:pt>
                <c:pt idx="3019">
                  <c:v>4.25843456278431E-2</c:v>
                </c:pt>
                <c:pt idx="3020">
                  <c:v>4.2544386634037798E-2</c:v>
                </c:pt>
                <c:pt idx="3021">
                  <c:v>4.25016718475568E-2</c:v>
                </c:pt>
                <c:pt idx="3022">
                  <c:v>4.2462172152531001E-2</c:v>
                </c:pt>
                <c:pt idx="3023">
                  <c:v>4.2382713463700698E-2</c:v>
                </c:pt>
                <c:pt idx="3024">
                  <c:v>4.2339998677219701E-2</c:v>
                </c:pt>
                <c:pt idx="3025">
                  <c:v>4.2300039683414503E-2</c:v>
                </c:pt>
                <c:pt idx="3026">
                  <c:v>4.22605399883886E-2</c:v>
                </c:pt>
                <c:pt idx="3027">
                  <c:v>4.2220580994583999E-2</c:v>
                </c:pt>
                <c:pt idx="3028">
                  <c:v>4.2178325506881803E-2</c:v>
                </c:pt>
                <c:pt idx="3029">
                  <c:v>4.2098407519271998E-2</c:v>
                </c:pt>
                <c:pt idx="3030">
                  <c:v>4.2056152031570503E-2</c:v>
                </c:pt>
                <c:pt idx="3031">
                  <c:v>4.2016193037765298E-2</c:v>
                </c:pt>
                <c:pt idx="3032">
                  <c:v>4.1976693342739499E-2</c:v>
                </c:pt>
                <c:pt idx="3033">
                  <c:v>4.1936734348934898E-2</c:v>
                </c:pt>
                <c:pt idx="3034">
                  <c:v>4.1854519867428101E-2</c:v>
                </c:pt>
                <c:pt idx="3035">
                  <c:v>4.18145608736228E-2</c:v>
                </c:pt>
                <c:pt idx="3036">
                  <c:v>4.1775061178597098E-2</c:v>
                </c:pt>
                <c:pt idx="3037">
                  <c:v>4.17323463921161E-2</c:v>
                </c:pt>
                <c:pt idx="3038">
                  <c:v>4.1692846697090301E-2</c:v>
                </c:pt>
                <c:pt idx="3039">
                  <c:v>4.16528877032857E-2</c:v>
                </c:pt>
                <c:pt idx="3040">
                  <c:v>4.1570673221778903E-2</c:v>
                </c:pt>
                <c:pt idx="3041">
                  <c:v>4.1530714227973602E-2</c:v>
                </c:pt>
                <c:pt idx="3042">
                  <c:v>4.14912145329486E-2</c:v>
                </c:pt>
                <c:pt idx="3043">
                  <c:v>4.1451255539143299E-2</c:v>
                </c:pt>
                <c:pt idx="3044">
                  <c:v>4.1408540752662301E-2</c:v>
                </c:pt>
                <c:pt idx="3045">
                  <c:v>4.13290820638312E-2</c:v>
                </c:pt>
                <c:pt idx="3046">
                  <c:v>4.13290820638312E-2</c:v>
                </c:pt>
                <c:pt idx="3047">
                  <c:v>4.1289582368806199E-2</c:v>
                </c:pt>
                <c:pt idx="3048">
                  <c:v>4.1207367887299402E-2</c:v>
                </c:pt>
                <c:pt idx="3049">
                  <c:v>4.1207367887299402E-2</c:v>
                </c:pt>
                <c:pt idx="3050">
                  <c:v>4.1167408893494101E-2</c:v>
                </c:pt>
                <c:pt idx="3051">
                  <c:v>4.1127449899688903E-2</c:v>
                </c:pt>
                <c:pt idx="3052">
                  <c:v>4.1045235418182002E-2</c:v>
                </c:pt>
                <c:pt idx="3053">
                  <c:v>4.1045235418182002E-2</c:v>
                </c:pt>
                <c:pt idx="3054">
                  <c:v>4.0965776729351797E-2</c:v>
                </c:pt>
                <c:pt idx="3055">
                  <c:v>4.0965776729351797E-2</c:v>
                </c:pt>
                <c:pt idx="3056">
                  <c:v>4.0883562247845E-2</c:v>
                </c:pt>
                <c:pt idx="3057">
                  <c:v>4.0843603254039698E-2</c:v>
                </c:pt>
                <c:pt idx="3058">
                  <c:v>4.0804103559014503E-2</c:v>
                </c:pt>
                <c:pt idx="3059">
                  <c:v>4.0721429778728301E-2</c:v>
                </c:pt>
                <c:pt idx="3060">
                  <c:v>4.0681930083702598E-2</c:v>
                </c:pt>
                <c:pt idx="3061">
                  <c:v>4.0641971089897998E-2</c:v>
                </c:pt>
                <c:pt idx="3062">
                  <c:v>4.0599715602195802E-2</c:v>
                </c:pt>
                <c:pt idx="3063">
                  <c:v>4.05597566083905E-2</c:v>
                </c:pt>
                <c:pt idx="3064">
                  <c:v>4.0520256913365402E-2</c:v>
                </c:pt>
                <c:pt idx="3065">
                  <c:v>4.0520256913365402E-2</c:v>
                </c:pt>
                <c:pt idx="3066">
                  <c:v>4.0437583133079102E-2</c:v>
                </c:pt>
                <c:pt idx="3067">
                  <c:v>4.03581244442488E-2</c:v>
                </c:pt>
                <c:pt idx="3068">
                  <c:v>4.03581244442488E-2</c:v>
                </c:pt>
                <c:pt idx="3069">
                  <c:v>4.0275909962742003E-2</c:v>
                </c:pt>
                <c:pt idx="3070">
                  <c:v>4.0275909962742003E-2</c:v>
                </c:pt>
                <c:pt idx="3071">
                  <c:v>4.0196451273910999E-2</c:v>
                </c:pt>
                <c:pt idx="3072">
                  <c:v>4.0153736487429897E-2</c:v>
                </c:pt>
                <c:pt idx="3073">
                  <c:v>4.0153736487429897E-2</c:v>
                </c:pt>
                <c:pt idx="3074">
                  <c:v>4.0074277798599602E-2</c:v>
                </c:pt>
                <c:pt idx="3075">
                  <c:v>4.0034778103573802E-2</c:v>
                </c:pt>
                <c:pt idx="3076">
                  <c:v>3.9992063317092798E-2</c:v>
                </c:pt>
                <c:pt idx="3077">
                  <c:v>3.9952104323287503E-2</c:v>
                </c:pt>
                <c:pt idx="3078">
                  <c:v>3.9912604628261801E-2</c:v>
                </c:pt>
                <c:pt idx="3079">
                  <c:v>3.9872645634457103E-2</c:v>
                </c:pt>
                <c:pt idx="3080">
                  <c:v>3.9830390146754997E-2</c:v>
                </c:pt>
                <c:pt idx="3081">
                  <c:v>3.9790431152950403E-2</c:v>
                </c:pt>
                <c:pt idx="3082">
                  <c:v>3.9750472159145199E-2</c:v>
                </c:pt>
                <c:pt idx="3083">
                  <c:v>3.97109724641194E-2</c:v>
                </c:pt>
                <c:pt idx="3084">
                  <c:v>3.9668257677638402E-2</c:v>
                </c:pt>
                <c:pt idx="3085">
                  <c:v>3.9588798988808002E-2</c:v>
                </c:pt>
                <c:pt idx="3086">
                  <c:v>3.9588798988808002E-2</c:v>
                </c:pt>
                <c:pt idx="3087">
                  <c:v>3.9506584507301303E-2</c:v>
                </c:pt>
                <c:pt idx="3088">
                  <c:v>3.9506584507301303E-2</c:v>
                </c:pt>
                <c:pt idx="3089">
                  <c:v>3.9427125818470202E-2</c:v>
                </c:pt>
                <c:pt idx="3090">
                  <c:v>3.9427125818470202E-2</c:v>
                </c:pt>
                <c:pt idx="3091">
                  <c:v>3.9344452038184603E-2</c:v>
                </c:pt>
                <c:pt idx="3092">
                  <c:v>3.9344452038184603E-2</c:v>
                </c:pt>
                <c:pt idx="3093">
                  <c:v>3.9264993349353502E-2</c:v>
                </c:pt>
                <c:pt idx="3094">
                  <c:v>3.92254936543278E-2</c:v>
                </c:pt>
                <c:pt idx="3095">
                  <c:v>3.9182778867846803E-2</c:v>
                </c:pt>
                <c:pt idx="3096">
                  <c:v>3.9143279172820997E-2</c:v>
                </c:pt>
                <c:pt idx="3097">
                  <c:v>3.9103320179016403E-2</c:v>
                </c:pt>
                <c:pt idx="3098">
                  <c:v>3.9060605392535398E-2</c:v>
                </c:pt>
                <c:pt idx="3099">
                  <c:v>3.9021105697509599E-2</c:v>
                </c:pt>
                <c:pt idx="3100">
                  <c:v>3.8941647008678602E-2</c:v>
                </c:pt>
                <c:pt idx="3101">
                  <c:v>3.8941647008678602E-2</c:v>
                </c:pt>
                <c:pt idx="3102">
                  <c:v>3.8898932222197598E-2</c:v>
                </c:pt>
                <c:pt idx="3103">
                  <c:v>3.8858973228392997E-2</c:v>
                </c:pt>
                <c:pt idx="3104">
                  <c:v>3.8819473533367198E-2</c:v>
                </c:pt>
                <c:pt idx="3105">
                  <c:v>3.8819473533367198E-2</c:v>
                </c:pt>
                <c:pt idx="3106">
                  <c:v>3.8737259051860401E-2</c:v>
                </c:pt>
                <c:pt idx="3107">
                  <c:v>3.8657800363029501E-2</c:v>
                </c:pt>
                <c:pt idx="3108">
                  <c:v>3.8617841369224901E-2</c:v>
                </c:pt>
                <c:pt idx="3109">
                  <c:v>3.8575126582743903E-2</c:v>
                </c:pt>
                <c:pt idx="3110">
                  <c:v>3.8575126582743903E-2</c:v>
                </c:pt>
                <c:pt idx="3111">
                  <c:v>3.8495667893912802E-2</c:v>
                </c:pt>
                <c:pt idx="3112">
                  <c:v>3.8495667893912802E-2</c:v>
                </c:pt>
                <c:pt idx="3113">
                  <c:v>3.8413453412405998E-2</c:v>
                </c:pt>
                <c:pt idx="3114">
                  <c:v>3.8373494418601398E-2</c:v>
                </c:pt>
                <c:pt idx="3115">
                  <c:v>3.8333994723575703E-2</c:v>
                </c:pt>
                <c:pt idx="3116">
                  <c:v>3.8294035729770401E-2</c:v>
                </c:pt>
                <c:pt idx="3117">
                  <c:v>3.8251780242068899E-2</c:v>
                </c:pt>
                <c:pt idx="3118">
                  <c:v>3.8251780242068899E-2</c:v>
                </c:pt>
                <c:pt idx="3119">
                  <c:v>3.8172321553238603E-2</c:v>
                </c:pt>
                <c:pt idx="3120">
                  <c:v>3.8132362559433301E-2</c:v>
                </c:pt>
                <c:pt idx="3121">
                  <c:v>3.80896477729522E-2</c:v>
                </c:pt>
                <c:pt idx="3122">
                  <c:v>3.8050148077926498E-2</c:v>
                </c:pt>
                <c:pt idx="3123">
                  <c:v>3.8010189084121203E-2</c:v>
                </c:pt>
                <c:pt idx="3124">
                  <c:v>3.8010189084121203E-2</c:v>
                </c:pt>
                <c:pt idx="3125">
                  <c:v>3.7970689389096202E-2</c:v>
                </c:pt>
                <c:pt idx="3126">
                  <c:v>3.7927974602614399E-2</c:v>
                </c:pt>
                <c:pt idx="3127">
                  <c:v>3.7888015608809798E-2</c:v>
                </c:pt>
                <c:pt idx="3128">
                  <c:v>3.7848515913784103E-2</c:v>
                </c:pt>
                <c:pt idx="3129">
                  <c:v>3.7808556919978899E-2</c:v>
                </c:pt>
                <c:pt idx="3130">
                  <c:v>3.7726342438472102E-2</c:v>
                </c:pt>
                <c:pt idx="3131">
                  <c:v>3.7726342438472102E-2</c:v>
                </c:pt>
                <c:pt idx="3132">
                  <c:v>3.7644127956965298E-2</c:v>
                </c:pt>
                <c:pt idx="3133">
                  <c:v>3.7604168963160697E-2</c:v>
                </c:pt>
                <c:pt idx="3134">
                  <c:v>3.7604168963160697E-2</c:v>
                </c:pt>
                <c:pt idx="3135">
                  <c:v>3.7564669268134898E-2</c:v>
                </c:pt>
                <c:pt idx="3136">
                  <c:v>3.7524710274329701E-2</c:v>
                </c:pt>
                <c:pt idx="3137">
                  <c:v>3.7481995487848599E-2</c:v>
                </c:pt>
                <c:pt idx="3138">
                  <c:v>3.7442495792822897E-2</c:v>
                </c:pt>
                <c:pt idx="3139">
                  <c:v>3.7402536799018303E-2</c:v>
                </c:pt>
                <c:pt idx="3140">
                  <c:v>3.7363037103992601E-2</c:v>
                </c:pt>
                <c:pt idx="3141">
                  <c:v>3.7320322317511499E-2</c:v>
                </c:pt>
                <c:pt idx="3142">
                  <c:v>3.7280822622485797E-2</c:v>
                </c:pt>
                <c:pt idx="3143">
                  <c:v>3.7240863628680503E-2</c:v>
                </c:pt>
                <c:pt idx="3144">
                  <c:v>3.7200904634875902E-2</c:v>
                </c:pt>
                <c:pt idx="3145">
                  <c:v>3.7158649147173699E-2</c:v>
                </c:pt>
                <c:pt idx="3146">
                  <c:v>3.7118690153369098E-2</c:v>
                </c:pt>
                <c:pt idx="3147">
                  <c:v>3.7079190458343403E-2</c:v>
                </c:pt>
                <c:pt idx="3148">
                  <c:v>3.7039231464538698E-2</c:v>
                </c:pt>
                <c:pt idx="3149">
                  <c:v>3.6957016983031998E-2</c:v>
                </c:pt>
                <c:pt idx="3150">
                  <c:v>3.6917057989226697E-2</c:v>
                </c:pt>
                <c:pt idx="3151">
                  <c:v>3.6877558294200898E-2</c:v>
                </c:pt>
                <c:pt idx="3152">
                  <c:v>3.68348435077199E-2</c:v>
                </c:pt>
                <c:pt idx="3153">
                  <c:v>3.68348435077199E-2</c:v>
                </c:pt>
                <c:pt idx="3154">
                  <c:v>3.67553848188895E-2</c:v>
                </c:pt>
                <c:pt idx="3155">
                  <c:v>3.67154258250844E-2</c:v>
                </c:pt>
                <c:pt idx="3156">
                  <c:v>3.67154258250844E-2</c:v>
                </c:pt>
                <c:pt idx="3157">
                  <c:v>3.66731703373828E-2</c:v>
                </c:pt>
                <c:pt idx="3158">
                  <c:v>3.6633211343577603E-2</c:v>
                </c:pt>
                <c:pt idx="3159">
                  <c:v>3.6593711648551699E-2</c:v>
                </c:pt>
                <c:pt idx="3160">
                  <c:v>3.6593711648551699E-2</c:v>
                </c:pt>
                <c:pt idx="3161">
                  <c:v>3.6553752654747099E-2</c:v>
                </c:pt>
                <c:pt idx="3162">
                  <c:v>3.6511037868265497E-2</c:v>
                </c:pt>
                <c:pt idx="3163">
                  <c:v>3.6471538173240302E-2</c:v>
                </c:pt>
                <c:pt idx="3164">
                  <c:v>3.6431579179435201E-2</c:v>
                </c:pt>
                <c:pt idx="3165">
                  <c:v>3.6392079484409402E-2</c:v>
                </c:pt>
                <c:pt idx="3166">
                  <c:v>3.6349364697928398E-2</c:v>
                </c:pt>
                <c:pt idx="3167">
                  <c:v>3.6309865002902598E-2</c:v>
                </c:pt>
                <c:pt idx="3168">
                  <c:v>3.6269906009097998E-2</c:v>
                </c:pt>
                <c:pt idx="3169">
                  <c:v>3.6227191222616299E-2</c:v>
                </c:pt>
                <c:pt idx="3170">
                  <c:v>3.6147732533786003E-2</c:v>
                </c:pt>
                <c:pt idx="3171">
                  <c:v>3.6108232838760197E-2</c:v>
                </c:pt>
                <c:pt idx="3172">
                  <c:v>3.60655180522792E-2</c:v>
                </c:pt>
                <c:pt idx="3173">
                  <c:v>3.6025559058474599E-2</c:v>
                </c:pt>
                <c:pt idx="3174">
                  <c:v>3.59860593634488E-2</c:v>
                </c:pt>
                <c:pt idx="3175">
                  <c:v>3.59860593634488E-2</c:v>
                </c:pt>
                <c:pt idx="3176">
                  <c:v>3.5946100369643498E-2</c:v>
                </c:pt>
                <c:pt idx="3177">
                  <c:v>3.5863885888136798E-2</c:v>
                </c:pt>
                <c:pt idx="3178">
                  <c:v>3.5863885888136798E-2</c:v>
                </c:pt>
                <c:pt idx="3179">
                  <c:v>3.5784427199306398E-2</c:v>
                </c:pt>
                <c:pt idx="3180">
                  <c:v>3.5741712412825401E-2</c:v>
                </c:pt>
                <c:pt idx="3181">
                  <c:v>3.5741712412825401E-2</c:v>
                </c:pt>
                <c:pt idx="3182">
                  <c:v>3.5702212717799602E-2</c:v>
                </c:pt>
                <c:pt idx="3183">
                  <c:v>3.56622537239943E-2</c:v>
                </c:pt>
                <c:pt idx="3184">
                  <c:v>3.5622754028968598E-2</c:v>
                </c:pt>
                <c:pt idx="3185">
                  <c:v>3.5580039242487503E-2</c:v>
                </c:pt>
                <c:pt idx="3186">
                  <c:v>3.5540080248682902E-2</c:v>
                </c:pt>
                <c:pt idx="3187">
                  <c:v>3.5540080248682902E-2</c:v>
                </c:pt>
                <c:pt idx="3188">
                  <c:v>3.5460621559852003E-2</c:v>
                </c:pt>
                <c:pt idx="3189">
                  <c:v>3.5418366072150403E-2</c:v>
                </c:pt>
                <c:pt idx="3190">
                  <c:v>3.5378407078345199E-2</c:v>
                </c:pt>
                <c:pt idx="3191">
                  <c:v>3.5338448084540598E-2</c:v>
                </c:pt>
                <c:pt idx="3192">
                  <c:v>3.5298948389514903E-2</c:v>
                </c:pt>
                <c:pt idx="3193">
                  <c:v>3.5298948389514903E-2</c:v>
                </c:pt>
                <c:pt idx="3194">
                  <c:v>3.5216733908008099E-2</c:v>
                </c:pt>
                <c:pt idx="3195">
                  <c:v>3.5216733908008099E-2</c:v>
                </c:pt>
                <c:pt idx="3196">
                  <c:v>3.5176774914202798E-2</c:v>
                </c:pt>
                <c:pt idx="3197">
                  <c:v>3.5137275219177103E-2</c:v>
                </c:pt>
                <c:pt idx="3198">
                  <c:v>3.5094560432696001E-2</c:v>
                </c:pt>
                <c:pt idx="3199">
                  <c:v>3.50546014388914E-2</c:v>
                </c:pt>
                <c:pt idx="3200">
                  <c:v>3.5015101743865698E-2</c:v>
                </c:pt>
                <c:pt idx="3201">
                  <c:v>3.4975142750060403E-2</c:v>
                </c:pt>
                <c:pt idx="3202">
                  <c:v>3.4932887262358901E-2</c:v>
                </c:pt>
                <c:pt idx="3203">
                  <c:v>3.48929282685536E-2</c:v>
                </c:pt>
                <c:pt idx="3204">
                  <c:v>3.48929282685536E-2</c:v>
                </c:pt>
                <c:pt idx="3205">
                  <c:v>3.4810713787046803E-2</c:v>
                </c:pt>
                <c:pt idx="3206">
                  <c:v>3.4810713787046803E-2</c:v>
                </c:pt>
                <c:pt idx="3207">
                  <c:v>3.4770754793242202E-2</c:v>
                </c:pt>
                <c:pt idx="3208">
                  <c:v>3.47312550982165E-2</c:v>
                </c:pt>
                <c:pt idx="3209">
                  <c:v>3.47312550982165E-2</c:v>
                </c:pt>
                <c:pt idx="3210">
                  <c:v>3.4648581317930097E-2</c:v>
                </c:pt>
                <c:pt idx="3211">
                  <c:v>3.4609081622904402E-2</c:v>
                </c:pt>
                <c:pt idx="3212">
                  <c:v>3.4609081622904402E-2</c:v>
                </c:pt>
                <c:pt idx="3213">
                  <c:v>3.4569122629099801E-2</c:v>
                </c:pt>
                <c:pt idx="3214">
                  <c:v>3.4486908147592997E-2</c:v>
                </c:pt>
                <c:pt idx="3215">
                  <c:v>3.4486908147592997E-2</c:v>
                </c:pt>
                <c:pt idx="3216">
                  <c:v>3.4446949153787799E-2</c:v>
                </c:pt>
                <c:pt idx="3217">
                  <c:v>3.4407449458762097E-2</c:v>
                </c:pt>
                <c:pt idx="3218">
                  <c:v>3.4367490464957497E-2</c:v>
                </c:pt>
                <c:pt idx="3219">
                  <c:v>3.4325234977255301E-2</c:v>
                </c:pt>
                <c:pt idx="3220">
                  <c:v>3.42852759834507E-2</c:v>
                </c:pt>
                <c:pt idx="3221">
                  <c:v>3.4205817294619703E-2</c:v>
                </c:pt>
                <c:pt idx="3222">
                  <c:v>3.4205817294619703E-2</c:v>
                </c:pt>
                <c:pt idx="3223">
                  <c:v>3.4123602813112899E-2</c:v>
                </c:pt>
                <c:pt idx="3224">
                  <c:v>3.4123602813112899E-2</c:v>
                </c:pt>
                <c:pt idx="3225">
                  <c:v>3.4083643819308299E-2</c:v>
                </c:pt>
                <c:pt idx="3226">
                  <c:v>3.4044144124282499E-2</c:v>
                </c:pt>
                <c:pt idx="3227">
                  <c:v>3.4044144124282499E-2</c:v>
                </c:pt>
                <c:pt idx="3228">
                  <c:v>3.4001429337801502E-2</c:v>
                </c:pt>
                <c:pt idx="3229">
                  <c:v>3.39614703439962E-2</c:v>
                </c:pt>
                <c:pt idx="3230">
                  <c:v>3.39614703439962E-2</c:v>
                </c:pt>
                <c:pt idx="3231">
                  <c:v>3.3921970648970498E-2</c:v>
                </c:pt>
                <c:pt idx="3232">
                  <c:v>3.3882011655165897E-2</c:v>
                </c:pt>
                <c:pt idx="3233">
                  <c:v>3.3839756167463701E-2</c:v>
                </c:pt>
                <c:pt idx="3234">
                  <c:v>3.37997971736591E-2</c:v>
                </c:pt>
                <c:pt idx="3235">
                  <c:v>3.3760297478633301E-2</c:v>
                </c:pt>
                <c:pt idx="3236">
                  <c:v>3.37203384848287E-2</c:v>
                </c:pt>
                <c:pt idx="3237">
                  <c:v>3.3677623698347002E-2</c:v>
                </c:pt>
                <c:pt idx="3238">
                  <c:v>3.3677623698347002E-2</c:v>
                </c:pt>
                <c:pt idx="3239">
                  <c:v>3.3638124003322001E-2</c:v>
                </c:pt>
                <c:pt idx="3240">
                  <c:v>3.3598165009516699E-2</c:v>
                </c:pt>
                <c:pt idx="3241">
                  <c:v>3.3515950528009902E-2</c:v>
                </c:pt>
                <c:pt idx="3242">
                  <c:v>3.3515950528009902E-2</c:v>
                </c:pt>
                <c:pt idx="3243">
                  <c:v>3.3515950528009902E-2</c:v>
                </c:pt>
                <c:pt idx="3244">
                  <c:v>3.3475991534204698E-2</c:v>
                </c:pt>
                <c:pt idx="3245">
                  <c:v>3.3436491839179502E-2</c:v>
                </c:pt>
                <c:pt idx="3246">
                  <c:v>3.3396532845374201E-2</c:v>
                </c:pt>
                <c:pt idx="3247">
                  <c:v>3.3354277357672699E-2</c:v>
                </c:pt>
                <c:pt idx="3248">
                  <c:v>3.3314318363867598E-2</c:v>
                </c:pt>
                <c:pt idx="3249">
                  <c:v>3.3274818668841799E-2</c:v>
                </c:pt>
                <c:pt idx="3250">
                  <c:v>3.3232103882360801E-2</c:v>
                </c:pt>
                <c:pt idx="3251">
                  <c:v>3.31921448885555E-2</c:v>
                </c:pt>
                <c:pt idx="3252">
                  <c:v>3.31126861997251E-2</c:v>
                </c:pt>
                <c:pt idx="3253">
                  <c:v>3.31126861997251E-2</c:v>
                </c:pt>
                <c:pt idx="3254">
                  <c:v>3.3069971413244102E-2</c:v>
                </c:pt>
                <c:pt idx="3255">
                  <c:v>3.30304717182184E-2</c:v>
                </c:pt>
                <c:pt idx="3256">
                  <c:v>3.2990512724413099E-2</c:v>
                </c:pt>
                <c:pt idx="3257">
                  <c:v>3.2951013029388E-2</c:v>
                </c:pt>
                <c:pt idx="3258">
                  <c:v>3.2951013029388E-2</c:v>
                </c:pt>
                <c:pt idx="3259">
                  <c:v>3.2908298242906302E-2</c:v>
                </c:pt>
                <c:pt idx="3260">
                  <c:v>3.2868798547881203E-2</c:v>
                </c:pt>
                <c:pt idx="3261">
                  <c:v>3.2828839554075902E-2</c:v>
                </c:pt>
                <c:pt idx="3262">
                  <c:v>3.27893398590502E-2</c:v>
                </c:pt>
                <c:pt idx="3263">
                  <c:v>3.2746625072569202E-2</c:v>
                </c:pt>
                <c:pt idx="3264">
                  <c:v>3.2706666078764497E-2</c:v>
                </c:pt>
                <c:pt idx="3265">
                  <c:v>3.2667166383738802E-2</c:v>
                </c:pt>
                <c:pt idx="3266">
                  <c:v>3.2667166383738802E-2</c:v>
                </c:pt>
                <c:pt idx="3267">
                  <c:v>3.2627207389933501E-2</c:v>
                </c:pt>
                <c:pt idx="3268">
                  <c:v>3.2584492603452503E-2</c:v>
                </c:pt>
                <c:pt idx="3269">
                  <c:v>3.2544992908426697E-2</c:v>
                </c:pt>
                <c:pt idx="3270">
                  <c:v>3.2505033914622103E-2</c:v>
                </c:pt>
                <c:pt idx="3271">
                  <c:v>3.2465534219596401E-2</c:v>
                </c:pt>
                <c:pt idx="3272">
                  <c:v>3.2422819433115299E-2</c:v>
                </c:pt>
                <c:pt idx="3273">
                  <c:v>3.2383319738089597E-2</c:v>
                </c:pt>
                <c:pt idx="3274">
                  <c:v>3.23433607442844E-2</c:v>
                </c:pt>
                <c:pt idx="3275">
                  <c:v>3.23433607442844E-2</c:v>
                </c:pt>
                <c:pt idx="3276">
                  <c:v>3.2303401750479799E-2</c:v>
                </c:pt>
                <c:pt idx="3277">
                  <c:v>3.2261146262777499E-2</c:v>
                </c:pt>
                <c:pt idx="3278">
                  <c:v>3.2181687573947203E-2</c:v>
                </c:pt>
                <c:pt idx="3279">
                  <c:v>3.2181687573947203E-2</c:v>
                </c:pt>
                <c:pt idx="3280">
                  <c:v>3.2141728580141998E-2</c:v>
                </c:pt>
                <c:pt idx="3281">
                  <c:v>3.2099013793661001E-2</c:v>
                </c:pt>
                <c:pt idx="3282">
                  <c:v>3.2059514098635201E-2</c:v>
                </c:pt>
                <c:pt idx="3283">
                  <c:v>3.2019555104830601E-2</c:v>
                </c:pt>
                <c:pt idx="3284">
                  <c:v>3.1980055409804899E-2</c:v>
                </c:pt>
                <c:pt idx="3285">
                  <c:v>3.1980055409804899E-2</c:v>
                </c:pt>
                <c:pt idx="3286">
                  <c:v>3.1897840928298102E-2</c:v>
                </c:pt>
                <c:pt idx="3287">
                  <c:v>3.1897840928298102E-2</c:v>
                </c:pt>
                <c:pt idx="3288">
                  <c:v>3.18578819344928E-2</c:v>
                </c:pt>
                <c:pt idx="3289">
                  <c:v>3.1815167148011803E-2</c:v>
                </c:pt>
                <c:pt idx="3290">
                  <c:v>3.1815167148011803E-2</c:v>
                </c:pt>
                <c:pt idx="3291">
                  <c:v>3.1775667452986003E-2</c:v>
                </c:pt>
                <c:pt idx="3292">
                  <c:v>3.1735708459181403E-2</c:v>
                </c:pt>
                <c:pt idx="3293">
                  <c:v>3.1696208764155701E-2</c:v>
                </c:pt>
                <c:pt idx="3294">
                  <c:v>3.1696208764155701E-2</c:v>
                </c:pt>
                <c:pt idx="3295">
                  <c:v>3.1653493977674599E-2</c:v>
                </c:pt>
                <c:pt idx="3296">
                  <c:v>3.1613534983869297E-2</c:v>
                </c:pt>
                <c:pt idx="3297">
                  <c:v>3.1574035288843602E-2</c:v>
                </c:pt>
                <c:pt idx="3298">
                  <c:v>3.1574035288843602E-2</c:v>
                </c:pt>
                <c:pt idx="3299">
                  <c:v>3.1534076295039001E-2</c:v>
                </c:pt>
                <c:pt idx="3300">
                  <c:v>3.1491820807336798E-2</c:v>
                </c:pt>
                <c:pt idx="3301">
                  <c:v>3.1451861813532198E-2</c:v>
                </c:pt>
                <c:pt idx="3302">
                  <c:v>3.1412362118506502E-2</c:v>
                </c:pt>
                <c:pt idx="3303">
                  <c:v>3.1372403124701201E-2</c:v>
                </c:pt>
                <c:pt idx="3304">
                  <c:v>3.1372403124701201E-2</c:v>
                </c:pt>
                <c:pt idx="3305">
                  <c:v>3.1329688338220099E-2</c:v>
                </c:pt>
                <c:pt idx="3306">
                  <c:v>3.1290188643194397E-2</c:v>
                </c:pt>
                <c:pt idx="3307">
                  <c:v>3.1250229649389803E-2</c:v>
                </c:pt>
                <c:pt idx="3308">
                  <c:v>3.1250229649389803E-2</c:v>
                </c:pt>
                <c:pt idx="3309">
                  <c:v>3.1210729954364001E-2</c:v>
                </c:pt>
                <c:pt idx="3310">
                  <c:v>3.1168015167882999E-2</c:v>
                </c:pt>
                <c:pt idx="3311">
                  <c:v>3.1128056174077798E-2</c:v>
                </c:pt>
                <c:pt idx="3312">
                  <c:v>3.10885564790521E-2</c:v>
                </c:pt>
                <c:pt idx="3313">
                  <c:v>3.10885564790521E-2</c:v>
                </c:pt>
                <c:pt idx="3314">
                  <c:v>3.1048597485247499E-2</c:v>
                </c:pt>
                <c:pt idx="3315">
                  <c:v>3.10063419975453E-2</c:v>
                </c:pt>
                <c:pt idx="3316">
                  <c:v>3.0966383003740699E-2</c:v>
                </c:pt>
                <c:pt idx="3317">
                  <c:v>3.0926424009935401E-2</c:v>
                </c:pt>
                <c:pt idx="3318">
                  <c:v>3.0886924314909601E-2</c:v>
                </c:pt>
                <c:pt idx="3319">
                  <c:v>3.08442095284286E-2</c:v>
                </c:pt>
                <c:pt idx="3320">
                  <c:v>3.0804709833402898E-2</c:v>
                </c:pt>
                <c:pt idx="3321">
                  <c:v>3.0764750839598301E-2</c:v>
                </c:pt>
                <c:pt idx="3322">
                  <c:v>3.0725251144572498E-2</c:v>
                </c:pt>
                <c:pt idx="3323">
                  <c:v>3.0682536358091501E-2</c:v>
                </c:pt>
                <c:pt idx="3324">
                  <c:v>3.0642577364286199E-2</c:v>
                </c:pt>
                <c:pt idx="3325">
                  <c:v>3.0642577364286199E-2</c:v>
                </c:pt>
                <c:pt idx="3326">
                  <c:v>3.06030776692604E-2</c:v>
                </c:pt>
                <c:pt idx="3327">
                  <c:v>3.0563118675455799E-2</c:v>
                </c:pt>
                <c:pt idx="3328">
                  <c:v>3.0563118675455799E-2</c:v>
                </c:pt>
                <c:pt idx="3329">
                  <c:v>3.05208631877537E-2</c:v>
                </c:pt>
                <c:pt idx="3330">
                  <c:v>3.0480904193949099E-2</c:v>
                </c:pt>
                <c:pt idx="3331">
                  <c:v>3.0398689712442299E-2</c:v>
                </c:pt>
                <c:pt idx="3332">
                  <c:v>3.0358730718637001E-2</c:v>
                </c:pt>
                <c:pt idx="3333">
                  <c:v>3.0358730718637001E-2</c:v>
                </c:pt>
                <c:pt idx="3334">
                  <c:v>3.0319231023611899E-2</c:v>
                </c:pt>
                <c:pt idx="3335">
                  <c:v>3.0279272029806601E-2</c:v>
                </c:pt>
                <c:pt idx="3336">
                  <c:v>3.0279272029806601E-2</c:v>
                </c:pt>
                <c:pt idx="3337">
                  <c:v>3.0197057548299901E-2</c:v>
                </c:pt>
                <c:pt idx="3338">
                  <c:v>3.0197057548299901E-2</c:v>
                </c:pt>
                <c:pt idx="3339">
                  <c:v>3.01570985544947E-2</c:v>
                </c:pt>
                <c:pt idx="3340">
                  <c:v>3.01570985544947E-2</c:v>
                </c:pt>
                <c:pt idx="3341">
                  <c:v>3.0117598859469501E-2</c:v>
                </c:pt>
                <c:pt idx="3342">
                  <c:v>3.00748840729879E-2</c:v>
                </c:pt>
                <c:pt idx="3343">
                  <c:v>3.00748840729879E-2</c:v>
                </c:pt>
                <c:pt idx="3344">
                  <c:v>3.0034925079183299E-2</c:v>
                </c:pt>
                <c:pt idx="3345">
                  <c:v>2.99954253841574E-2</c:v>
                </c:pt>
                <c:pt idx="3346">
                  <c:v>2.9955466390352199E-2</c:v>
                </c:pt>
                <c:pt idx="3347">
                  <c:v>2.99132109026508E-2</c:v>
                </c:pt>
                <c:pt idx="3348">
                  <c:v>2.9873251908845499E-2</c:v>
                </c:pt>
                <c:pt idx="3349">
                  <c:v>2.98337522138203E-2</c:v>
                </c:pt>
                <c:pt idx="3350">
                  <c:v>2.98337522138203E-2</c:v>
                </c:pt>
                <c:pt idx="3351">
                  <c:v>2.9793793220015099E-2</c:v>
                </c:pt>
                <c:pt idx="3352">
                  <c:v>2.9711578738508299E-2</c:v>
                </c:pt>
                <c:pt idx="3353">
                  <c:v>2.9711578738508299E-2</c:v>
                </c:pt>
                <c:pt idx="3354">
                  <c:v>2.9671619744703E-2</c:v>
                </c:pt>
                <c:pt idx="3355">
                  <c:v>2.9671619744703E-2</c:v>
                </c:pt>
                <c:pt idx="3356">
                  <c:v>2.9632120049677999E-2</c:v>
                </c:pt>
                <c:pt idx="3357">
                  <c:v>2.9589405263196301E-2</c:v>
                </c:pt>
                <c:pt idx="3358">
                  <c:v>2.95494462693917E-2</c:v>
                </c:pt>
                <c:pt idx="3359">
                  <c:v>2.9509946574365901E-2</c:v>
                </c:pt>
                <c:pt idx="3360">
                  <c:v>2.94699875805613E-2</c:v>
                </c:pt>
                <c:pt idx="3361">
                  <c:v>2.94277320928591E-2</c:v>
                </c:pt>
                <c:pt idx="3362">
                  <c:v>2.94277320928591E-2</c:v>
                </c:pt>
                <c:pt idx="3363">
                  <c:v>2.93877730990545E-2</c:v>
                </c:pt>
                <c:pt idx="3364">
                  <c:v>2.93877730990545E-2</c:v>
                </c:pt>
                <c:pt idx="3365">
                  <c:v>2.9348273404028801E-2</c:v>
                </c:pt>
                <c:pt idx="3366">
                  <c:v>2.93083144102235E-2</c:v>
                </c:pt>
                <c:pt idx="3367">
                  <c:v>2.93083144102235E-2</c:v>
                </c:pt>
                <c:pt idx="3368">
                  <c:v>2.9265599623742498E-2</c:v>
                </c:pt>
                <c:pt idx="3369">
                  <c:v>2.9226099928716699E-2</c:v>
                </c:pt>
                <c:pt idx="3370">
                  <c:v>2.9186140934912098E-2</c:v>
                </c:pt>
                <c:pt idx="3371">
                  <c:v>2.91466412398864E-2</c:v>
                </c:pt>
                <c:pt idx="3372">
                  <c:v>2.9103926453405302E-2</c:v>
                </c:pt>
                <c:pt idx="3373">
                  <c:v>2.9063967459600101E-2</c:v>
                </c:pt>
                <c:pt idx="3374">
                  <c:v>2.9063967459600101E-2</c:v>
                </c:pt>
                <c:pt idx="3375">
                  <c:v>2.9024467764574399E-2</c:v>
                </c:pt>
                <c:pt idx="3376">
                  <c:v>2.8981752978093401E-2</c:v>
                </c:pt>
                <c:pt idx="3377">
                  <c:v>2.8942253283067501E-2</c:v>
                </c:pt>
                <c:pt idx="3378">
                  <c:v>2.8942253283067501E-2</c:v>
                </c:pt>
                <c:pt idx="3379">
                  <c:v>2.89022942892629E-2</c:v>
                </c:pt>
                <c:pt idx="3380">
                  <c:v>2.8862794594237198E-2</c:v>
                </c:pt>
                <c:pt idx="3381">
                  <c:v>2.88200798077561E-2</c:v>
                </c:pt>
                <c:pt idx="3382">
                  <c:v>2.8780120813950899E-2</c:v>
                </c:pt>
                <c:pt idx="3383">
                  <c:v>2.87406211189252E-2</c:v>
                </c:pt>
                <c:pt idx="3384">
                  <c:v>2.87406211189252E-2</c:v>
                </c:pt>
                <c:pt idx="3385">
                  <c:v>2.87006621251206E-2</c:v>
                </c:pt>
                <c:pt idx="3386">
                  <c:v>2.8657947338638901E-2</c:v>
                </c:pt>
                <c:pt idx="3387">
                  <c:v>2.8618447643613799E-2</c:v>
                </c:pt>
                <c:pt idx="3388">
                  <c:v>2.8618447643613799E-2</c:v>
                </c:pt>
                <c:pt idx="3389">
                  <c:v>2.8578488649808501E-2</c:v>
                </c:pt>
                <c:pt idx="3390">
                  <c:v>2.8538988954782799E-2</c:v>
                </c:pt>
                <c:pt idx="3391">
                  <c:v>2.8496274168301701E-2</c:v>
                </c:pt>
                <c:pt idx="3392">
                  <c:v>2.8496274168301701E-2</c:v>
                </c:pt>
                <c:pt idx="3393">
                  <c:v>2.8456774473275999E-2</c:v>
                </c:pt>
                <c:pt idx="3394">
                  <c:v>2.8416815479471402E-2</c:v>
                </c:pt>
                <c:pt idx="3395">
                  <c:v>2.8377315784445599E-2</c:v>
                </c:pt>
                <c:pt idx="3396">
                  <c:v>2.8377315784445599E-2</c:v>
                </c:pt>
                <c:pt idx="3397">
                  <c:v>2.8377315784445599E-2</c:v>
                </c:pt>
                <c:pt idx="3398">
                  <c:v>2.82946420041593E-2</c:v>
                </c:pt>
                <c:pt idx="3399">
                  <c:v>2.82946420041593E-2</c:v>
                </c:pt>
                <c:pt idx="3400">
                  <c:v>2.8255142309133601E-2</c:v>
                </c:pt>
                <c:pt idx="3401">
                  <c:v>2.8255142309133601E-2</c:v>
                </c:pt>
                <c:pt idx="3402">
                  <c:v>2.8215183315329E-2</c:v>
                </c:pt>
                <c:pt idx="3403">
                  <c:v>2.8172468528847899E-2</c:v>
                </c:pt>
                <c:pt idx="3404">
                  <c:v>2.81329688338222E-2</c:v>
                </c:pt>
                <c:pt idx="3405">
                  <c:v>2.8093009840016898E-2</c:v>
                </c:pt>
                <c:pt idx="3406">
                  <c:v>2.80535101449912E-2</c:v>
                </c:pt>
                <c:pt idx="3407">
                  <c:v>2.80535101449912E-2</c:v>
                </c:pt>
                <c:pt idx="3408">
                  <c:v>2.8010795358510102E-2</c:v>
                </c:pt>
                <c:pt idx="3409">
                  <c:v>2.79712956634844E-2</c:v>
                </c:pt>
                <c:pt idx="3410">
                  <c:v>2.79712956634844E-2</c:v>
                </c:pt>
                <c:pt idx="3411">
                  <c:v>2.7931336669679799E-2</c:v>
                </c:pt>
                <c:pt idx="3412">
                  <c:v>2.7891377675874601E-2</c:v>
                </c:pt>
                <c:pt idx="3413">
                  <c:v>2.7849122188172998E-2</c:v>
                </c:pt>
                <c:pt idx="3414">
                  <c:v>2.7809163194367801E-2</c:v>
                </c:pt>
                <c:pt idx="3415">
                  <c:v>2.7809163194367801E-2</c:v>
                </c:pt>
                <c:pt idx="3416">
                  <c:v>2.7769663499341998E-2</c:v>
                </c:pt>
                <c:pt idx="3417">
                  <c:v>2.77297045055373E-2</c:v>
                </c:pt>
                <c:pt idx="3418">
                  <c:v>2.76869897190564E-2</c:v>
                </c:pt>
                <c:pt idx="3419">
                  <c:v>2.76869897190564E-2</c:v>
                </c:pt>
                <c:pt idx="3420">
                  <c:v>2.7647490024030701E-2</c:v>
                </c:pt>
                <c:pt idx="3421">
                  <c:v>2.76075310302254E-2</c:v>
                </c:pt>
                <c:pt idx="3422">
                  <c:v>2.7565275542523901E-2</c:v>
                </c:pt>
                <c:pt idx="3423">
                  <c:v>2.7565275542523901E-2</c:v>
                </c:pt>
                <c:pt idx="3424">
                  <c:v>2.7565275542523901E-2</c:v>
                </c:pt>
                <c:pt idx="3425">
                  <c:v>2.7525316548718599E-2</c:v>
                </c:pt>
                <c:pt idx="3426">
                  <c:v>2.74858168536928E-2</c:v>
                </c:pt>
                <c:pt idx="3427">
                  <c:v>2.7445857859888199E-2</c:v>
                </c:pt>
                <c:pt idx="3428">
                  <c:v>2.7403143073407198E-2</c:v>
                </c:pt>
                <c:pt idx="3429">
                  <c:v>2.73636433783815E-2</c:v>
                </c:pt>
                <c:pt idx="3430">
                  <c:v>2.7323684384576202E-2</c:v>
                </c:pt>
                <c:pt idx="3431">
                  <c:v>2.73636433783815E-2</c:v>
                </c:pt>
                <c:pt idx="3432">
                  <c:v>2.7284184689550399E-2</c:v>
                </c:pt>
                <c:pt idx="3433">
                  <c:v>2.7241469903069401E-2</c:v>
                </c:pt>
                <c:pt idx="3434">
                  <c:v>2.7201510909264801E-2</c:v>
                </c:pt>
                <c:pt idx="3435">
                  <c:v>2.7201510909264801E-2</c:v>
                </c:pt>
                <c:pt idx="3436">
                  <c:v>2.7162011214239001E-2</c:v>
                </c:pt>
                <c:pt idx="3437">
                  <c:v>2.71220522204337E-2</c:v>
                </c:pt>
                <c:pt idx="3438">
                  <c:v>2.7079796732732302E-2</c:v>
                </c:pt>
                <c:pt idx="3439">
                  <c:v>2.7039837738927E-2</c:v>
                </c:pt>
                <c:pt idx="3440">
                  <c:v>2.7039837738927E-2</c:v>
                </c:pt>
                <c:pt idx="3441">
                  <c:v>2.7039837738927E-2</c:v>
                </c:pt>
                <c:pt idx="3442">
                  <c:v>2.7000338043901902E-2</c:v>
                </c:pt>
                <c:pt idx="3443">
                  <c:v>2.69603790500966E-2</c:v>
                </c:pt>
                <c:pt idx="3444">
                  <c:v>2.6917664263615599E-2</c:v>
                </c:pt>
                <c:pt idx="3445">
                  <c:v>2.68781645685898E-2</c:v>
                </c:pt>
                <c:pt idx="3446">
                  <c:v>2.68781645685898E-2</c:v>
                </c:pt>
                <c:pt idx="3447">
                  <c:v>2.6838205574784599E-2</c:v>
                </c:pt>
                <c:pt idx="3448">
                  <c:v>2.67987058797595E-2</c:v>
                </c:pt>
                <c:pt idx="3449">
                  <c:v>2.67987058797595E-2</c:v>
                </c:pt>
                <c:pt idx="3450">
                  <c:v>2.6755991093277899E-2</c:v>
                </c:pt>
                <c:pt idx="3451">
                  <c:v>2.6755991093277899E-2</c:v>
                </c:pt>
                <c:pt idx="3452">
                  <c:v>2.6716032099473298E-2</c:v>
                </c:pt>
                <c:pt idx="3453">
                  <c:v>2.6676532404447399E-2</c:v>
                </c:pt>
                <c:pt idx="3454">
                  <c:v>2.6636573410642201E-2</c:v>
                </c:pt>
                <c:pt idx="3455">
                  <c:v>2.6594317922940699E-2</c:v>
                </c:pt>
                <c:pt idx="3456">
                  <c:v>2.6554358929135401E-2</c:v>
                </c:pt>
                <c:pt idx="3457">
                  <c:v>2.6554358929135401E-2</c:v>
                </c:pt>
                <c:pt idx="3458">
                  <c:v>2.65143999353308E-2</c:v>
                </c:pt>
                <c:pt idx="3459">
                  <c:v>2.6474900240305101E-2</c:v>
                </c:pt>
                <c:pt idx="3460">
                  <c:v>2.64321854538241E-2</c:v>
                </c:pt>
                <c:pt idx="3461">
                  <c:v>2.6392685758798301E-2</c:v>
                </c:pt>
                <c:pt idx="3462">
                  <c:v>2.64321854538241E-2</c:v>
                </c:pt>
                <c:pt idx="3463">
                  <c:v>2.6352726764992999E-2</c:v>
                </c:pt>
                <c:pt idx="3464">
                  <c:v>2.6313227069968002E-2</c:v>
                </c:pt>
                <c:pt idx="3465">
                  <c:v>2.6270512283486199E-2</c:v>
                </c:pt>
                <c:pt idx="3466">
                  <c:v>2.6270512283486199E-2</c:v>
                </c:pt>
                <c:pt idx="3467">
                  <c:v>2.6230553289681598E-2</c:v>
                </c:pt>
                <c:pt idx="3468">
                  <c:v>2.61910535946559E-2</c:v>
                </c:pt>
                <c:pt idx="3469">
                  <c:v>2.61910535946559E-2</c:v>
                </c:pt>
                <c:pt idx="3470">
                  <c:v>2.6148338808174899E-2</c:v>
                </c:pt>
                <c:pt idx="3471">
                  <c:v>2.6108839113149099E-2</c:v>
                </c:pt>
                <c:pt idx="3472">
                  <c:v>2.6068880119344499E-2</c:v>
                </c:pt>
                <c:pt idx="3473">
                  <c:v>2.6068880119344499E-2</c:v>
                </c:pt>
                <c:pt idx="3474">
                  <c:v>2.6028921125539201E-2</c:v>
                </c:pt>
                <c:pt idx="3475">
                  <c:v>2.5986665637837001E-2</c:v>
                </c:pt>
                <c:pt idx="3476">
                  <c:v>2.59467066440324E-2</c:v>
                </c:pt>
                <c:pt idx="3477">
                  <c:v>2.59467066440324E-2</c:v>
                </c:pt>
                <c:pt idx="3478">
                  <c:v>2.5907206949006702E-2</c:v>
                </c:pt>
                <c:pt idx="3479">
                  <c:v>2.5867247955202101E-2</c:v>
                </c:pt>
                <c:pt idx="3480">
                  <c:v>2.58245331687205E-2</c:v>
                </c:pt>
                <c:pt idx="3481">
                  <c:v>2.58245331687205E-2</c:v>
                </c:pt>
                <c:pt idx="3482">
                  <c:v>2.5785033473695301E-2</c:v>
                </c:pt>
                <c:pt idx="3483">
                  <c:v>2.5745074479889999E-2</c:v>
                </c:pt>
                <c:pt idx="3484">
                  <c:v>2.5745074479889999E-2</c:v>
                </c:pt>
                <c:pt idx="3485">
                  <c:v>2.5705574784864401E-2</c:v>
                </c:pt>
                <c:pt idx="3486">
                  <c:v>2.5662859998383199E-2</c:v>
                </c:pt>
                <c:pt idx="3487">
                  <c:v>2.56233603033575E-2</c:v>
                </c:pt>
                <c:pt idx="3488">
                  <c:v>2.56233603033575E-2</c:v>
                </c:pt>
                <c:pt idx="3489">
                  <c:v>2.5583401309552899E-2</c:v>
                </c:pt>
                <c:pt idx="3490">
                  <c:v>2.5583401309552899E-2</c:v>
                </c:pt>
                <c:pt idx="3491">
                  <c:v>2.5543442315747698E-2</c:v>
                </c:pt>
                <c:pt idx="3492">
                  <c:v>2.5501186828046099E-2</c:v>
                </c:pt>
                <c:pt idx="3493">
                  <c:v>2.5461227834240902E-2</c:v>
                </c:pt>
                <c:pt idx="3494">
                  <c:v>2.5421728139215199E-2</c:v>
                </c:pt>
                <c:pt idx="3495">
                  <c:v>2.5421728139215199E-2</c:v>
                </c:pt>
                <c:pt idx="3496">
                  <c:v>2.5381769145410599E-2</c:v>
                </c:pt>
                <c:pt idx="3497">
                  <c:v>2.53390543589288E-2</c:v>
                </c:pt>
                <c:pt idx="3498">
                  <c:v>2.53390543589288E-2</c:v>
                </c:pt>
                <c:pt idx="3499">
                  <c:v>2.53390543589288E-2</c:v>
                </c:pt>
                <c:pt idx="3500">
                  <c:v>2.5299554663903798E-2</c:v>
                </c:pt>
                <c:pt idx="3501">
                  <c:v>2.52595956700985E-2</c:v>
                </c:pt>
                <c:pt idx="3502">
                  <c:v>2.5220095975072802E-2</c:v>
                </c:pt>
                <c:pt idx="3503">
                  <c:v>2.51773811885917E-2</c:v>
                </c:pt>
                <c:pt idx="3504">
                  <c:v>2.5137422194786398E-2</c:v>
                </c:pt>
                <c:pt idx="3505">
                  <c:v>2.51773811885917E-2</c:v>
                </c:pt>
                <c:pt idx="3506">
                  <c:v>2.5097922499761401E-2</c:v>
                </c:pt>
                <c:pt idx="3507">
                  <c:v>2.5097922499761401E-2</c:v>
                </c:pt>
                <c:pt idx="3508">
                  <c:v>2.5057963505956099E-2</c:v>
                </c:pt>
                <c:pt idx="3509">
                  <c:v>2.5057963505956099E-2</c:v>
                </c:pt>
                <c:pt idx="3510">
                  <c:v>2.50157080182546E-2</c:v>
                </c:pt>
                <c:pt idx="3511">
                  <c:v>2.4975749024449299E-2</c:v>
                </c:pt>
                <c:pt idx="3512">
                  <c:v>2.49362493294236E-2</c:v>
                </c:pt>
                <c:pt idx="3513">
                  <c:v>2.4896290335618899E-2</c:v>
                </c:pt>
                <c:pt idx="3514">
                  <c:v>2.4853575549137901E-2</c:v>
                </c:pt>
                <c:pt idx="3515">
                  <c:v>2.4853575549137901E-2</c:v>
                </c:pt>
                <c:pt idx="3516">
                  <c:v>2.4814075854112199E-2</c:v>
                </c:pt>
                <c:pt idx="3517">
                  <c:v>2.4774116860306901E-2</c:v>
                </c:pt>
                <c:pt idx="3518">
                  <c:v>2.4774116860306901E-2</c:v>
                </c:pt>
                <c:pt idx="3519">
                  <c:v>2.4734617165281102E-2</c:v>
                </c:pt>
                <c:pt idx="3520">
                  <c:v>2.4734617165281102E-2</c:v>
                </c:pt>
                <c:pt idx="3521">
                  <c:v>2.4691902378800201E-2</c:v>
                </c:pt>
                <c:pt idx="3522">
                  <c:v>2.4691902378800201E-2</c:v>
                </c:pt>
                <c:pt idx="3523">
                  <c:v>2.4612443689969701E-2</c:v>
                </c:pt>
                <c:pt idx="3524">
                  <c:v>2.45697289034887E-2</c:v>
                </c:pt>
                <c:pt idx="3525">
                  <c:v>2.45697289034887E-2</c:v>
                </c:pt>
                <c:pt idx="3526">
                  <c:v>2.44902702146578E-2</c:v>
                </c:pt>
                <c:pt idx="3527">
                  <c:v>2.4450770519632001E-2</c:v>
                </c:pt>
                <c:pt idx="3528">
                  <c:v>2.4408055733151E-2</c:v>
                </c:pt>
                <c:pt idx="3529">
                  <c:v>2.4328597044320499E-2</c:v>
                </c:pt>
                <c:pt idx="3530">
                  <c:v>2.4288638050515399E-2</c:v>
                </c:pt>
                <c:pt idx="3531">
                  <c:v>2.4288638050515399E-2</c:v>
                </c:pt>
                <c:pt idx="3532">
                  <c:v>2.4288638050515399E-2</c:v>
                </c:pt>
                <c:pt idx="3533">
                  <c:v>2.42463825628139E-2</c:v>
                </c:pt>
                <c:pt idx="3534">
                  <c:v>2.42463825628139E-2</c:v>
                </c:pt>
                <c:pt idx="3535">
                  <c:v>2.4206423569008598E-2</c:v>
                </c:pt>
                <c:pt idx="3536">
                  <c:v>2.4166464575204001E-2</c:v>
                </c:pt>
                <c:pt idx="3537">
                  <c:v>2.4166464575204001E-2</c:v>
                </c:pt>
                <c:pt idx="3538">
                  <c:v>2.4126964880178198E-2</c:v>
                </c:pt>
                <c:pt idx="3539">
                  <c:v>2.4044750398671402E-2</c:v>
                </c:pt>
                <c:pt idx="3540">
                  <c:v>2.40047914048661E-2</c:v>
                </c:pt>
                <c:pt idx="3541">
                  <c:v>2.40047914048661E-2</c:v>
                </c:pt>
                <c:pt idx="3542">
                  <c:v>2.40047914048661E-2</c:v>
                </c:pt>
                <c:pt idx="3543">
                  <c:v>2.39225769233594E-2</c:v>
                </c:pt>
                <c:pt idx="3544">
                  <c:v>2.38826179295548E-2</c:v>
                </c:pt>
                <c:pt idx="3545">
                  <c:v>2.38826179295548E-2</c:v>
                </c:pt>
                <c:pt idx="3546">
                  <c:v>2.38826179295548E-2</c:v>
                </c:pt>
                <c:pt idx="3547">
                  <c:v>2.3843118234529E-2</c:v>
                </c:pt>
                <c:pt idx="3548">
                  <c:v>2.3843118234529E-2</c:v>
                </c:pt>
                <c:pt idx="3549">
                  <c:v>2.3843118234529E-2</c:v>
                </c:pt>
                <c:pt idx="3550">
                  <c:v>2.3760444454242701E-2</c:v>
                </c:pt>
                <c:pt idx="3551">
                  <c:v>2.3760444454242701E-2</c:v>
                </c:pt>
                <c:pt idx="3552">
                  <c:v>2.3720944759216898E-2</c:v>
                </c:pt>
                <c:pt idx="3553">
                  <c:v>2.3680985765412301E-2</c:v>
                </c:pt>
                <c:pt idx="3554">
                  <c:v>2.3680985765412301E-2</c:v>
                </c:pt>
                <c:pt idx="3555">
                  <c:v>2.3598771283905601E-2</c:v>
                </c:pt>
                <c:pt idx="3556">
                  <c:v>2.3598771283905601E-2</c:v>
                </c:pt>
                <c:pt idx="3557">
                  <c:v>2.3559271588879799E-2</c:v>
                </c:pt>
                <c:pt idx="3558">
                  <c:v>2.3559271588879799E-2</c:v>
                </c:pt>
                <c:pt idx="3559">
                  <c:v>2.3559271588879799E-2</c:v>
                </c:pt>
                <c:pt idx="3560">
                  <c:v>2.3519312595074601E-2</c:v>
                </c:pt>
                <c:pt idx="3561">
                  <c:v>2.3479812900049499E-2</c:v>
                </c:pt>
                <c:pt idx="3562">
                  <c:v>2.3437098113567801E-2</c:v>
                </c:pt>
                <c:pt idx="3563">
                  <c:v>2.3437098113567801E-2</c:v>
                </c:pt>
                <c:pt idx="3564">
                  <c:v>2.33971391197632E-2</c:v>
                </c:pt>
                <c:pt idx="3565">
                  <c:v>2.3357639424737401E-2</c:v>
                </c:pt>
                <c:pt idx="3566">
                  <c:v>2.33176804309322E-2</c:v>
                </c:pt>
                <c:pt idx="3567">
                  <c:v>2.3274965644451199E-2</c:v>
                </c:pt>
                <c:pt idx="3568">
                  <c:v>2.32354659494254E-2</c:v>
                </c:pt>
                <c:pt idx="3569">
                  <c:v>2.32354659494254E-2</c:v>
                </c:pt>
                <c:pt idx="3570">
                  <c:v>2.32354659494254E-2</c:v>
                </c:pt>
                <c:pt idx="3571">
                  <c:v>2.3195506955620799E-2</c:v>
                </c:pt>
                <c:pt idx="3572">
                  <c:v>2.3153251467918599E-2</c:v>
                </c:pt>
                <c:pt idx="3573">
                  <c:v>2.3113292474113999E-2</c:v>
                </c:pt>
                <c:pt idx="3574">
                  <c:v>2.3113292474113999E-2</c:v>
                </c:pt>
                <c:pt idx="3575">
                  <c:v>2.30737927790883E-2</c:v>
                </c:pt>
                <c:pt idx="3576">
                  <c:v>2.3033833785282998E-2</c:v>
                </c:pt>
                <c:pt idx="3577">
                  <c:v>2.3033833785282998E-2</c:v>
                </c:pt>
                <c:pt idx="3578">
                  <c:v>2.2991118998802001E-2</c:v>
                </c:pt>
                <c:pt idx="3579">
                  <c:v>2.2951619303776202E-2</c:v>
                </c:pt>
                <c:pt idx="3580">
                  <c:v>2.2911660309971601E-2</c:v>
                </c:pt>
                <c:pt idx="3581">
                  <c:v>2.2872160614945899E-2</c:v>
                </c:pt>
                <c:pt idx="3582">
                  <c:v>2.2872160614945899E-2</c:v>
                </c:pt>
                <c:pt idx="3583">
                  <c:v>2.2829445828464801E-2</c:v>
                </c:pt>
                <c:pt idx="3584">
                  <c:v>2.2872160614945899E-2</c:v>
                </c:pt>
                <c:pt idx="3585">
                  <c:v>2.2829445828464801E-2</c:v>
                </c:pt>
                <c:pt idx="3586">
                  <c:v>2.2789486834659499E-2</c:v>
                </c:pt>
                <c:pt idx="3587">
                  <c:v>2.2749987139634501E-2</c:v>
                </c:pt>
                <c:pt idx="3588">
                  <c:v>2.27100281458292E-2</c:v>
                </c:pt>
                <c:pt idx="3589">
                  <c:v>2.27100281458292E-2</c:v>
                </c:pt>
                <c:pt idx="3590">
                  <c:v>2.2667772658127E-2</c:v>
                </c:pt>
                <c:pt idx="3591">
                  <c:v>2.2627813664322399E-2</c:v>
                </c:pt>
                <c:pt idx="3592">
                  <c:v>2.2627813664322399E-2</c:v>
                </c:pt>
                <c:pt idx="3593">
                  <c:v>2.2588313969296701E-2</c:v>
                </c:pt>
                <c:pt idx="3594">
                  <c:v>2.25483549754921E-2</c:v>
                </c:pt>
                <c:pt idx="3595">
                  <c:v>2.2505640189010401E-2</c:v>
                </c:pt>
                <c:pt idx="3596">
                  <c:v>2.24661404939853E-2</c:v>
                </c:pt>
                <c:pt idx="3597">
                  <c:v>2.24661404939853E-2</c:v>
                </c:pt>
                <c:pt idx="3598">
                  <c:v>2.2426181500180001E-2</c:v>
                </c:pt>
                <c:pt idx="3599">
                  <c:v>2.2386681805154299E-2</c:v>
                </c:pt>
                <c:pt idx="3600">
                  <c:v>2.2343967018673298E-2</c:v>
                </c:pt>
                <c:pt idx="3601">
                  <c:v>2.2304008024868E-2</c:v>
                </c:pt>
                <c:pt idx="3602">
                  <c:v>2.2304008024868E-2</c:v>
                </c:pt>
                <c:pt idx="3603">
                  <c:v>2.2304008024868E-2</c:v>
                </c:pt>
                <c:pt idx="3604">
                  <c:v>2.2264508329842898E-2</c:v>
                </c:pt>
                <c:pt idx="3605">
                  <c:v>2.2224549336037701E-2</c:v>
                </c:pt>
                <c:pt idx="3606">
                  <c:v>2.2182293848336102E-2</c:v>
                </c:pt>
                <c:pt idx="3607">
                  <c:v>2.2182293848336102E-2</c:v>
                </c:pt>
                <c:pt idx="3608">
                  <c:v>2.2142334854530901E-2</c:v>
                </c:pt>
                <c:pt idx="3609">
                  <c:v>2.2142334854530901E-2</c:v>
                </c:pt>
                <c:pt idx="3610">
                  <c:v>2.2102835159505198E-2</c:v>
                </c:pt>
                <c:pt idx="3611">
                  <c:v>2.2020161379218799E-2</c:v>
                </c:pt>
                <c:pt idx="3612">
                  <c:v>2.2020161379218799E-2</c:v>
                </c:pt>
                <c:pt idx="3613">
                  <c:v>2.1980661684193801E-2</c:v>
                </c:pt>
                <c:pt idx="3614">
                  <c:v>2.1940702690388499E-2</c:v>
                </c:pt>
                <c:pt idx="3615">
                  <c:v>2.19012029953627E-2</c:v>
                </c:pt>
                <c:pt idx="3616">
                  <c:v>2.19012029953627E-2</c:v>
                </c:pt>
                <c:pt idx="3617">
                  <c:v>2.19012029953627E-2</c:v>
                </c:pt>
                <c:pt idx="3618">
                  <c:v>2.19012029953627E-2</c:v>
                </c:pt>
                <c:pt idx="3619">
                  <c:v>2.1818529215076401E-2</c:v>
                </c:pt>
                <c:pt idx="3620">
                  <c:v>2.1779029520051299E-2</c:v>
                </c:pt>
                <c:pt idx="3621">
                  <c:v>2.1779029520051299E-2</c:v>
                </c:pt>
                <c:pt idx="3622">
                  <c:v>2.1736314733569601E-2</c:v>
                </c:pt>
                <c:pt idx="3623">
                  <c:v>2.1736314733569601E-2</c:v>
                </c:pt>
                <c:pt idx="3624">
                  <c:v>2.1696815038544599E-2</c:v>
                </c:pt>
                <c:pt idx="3625">
                  <c:v>2.1656856044739301E-2</c:v>
                </c:pt>
                <c:pt idx="3626">
                  <c:v>2.16168970509347E-2</c:v>
                </c:pt>
                <c:pt idx="3627">
                  <c:v>2.16168970509347E-2</c:v>
                </c:pt>
                <c:pt idx="3628">
                  <c:v>2.1574641563232501E-2</c:v>
                </c:pt>
                <c:pt idx="3629">
                  <c:v>2.15346825694279E-2</c:v>
                </c:pt>
                <c:pt idx="3630">
                  <c:v>2.15346825694279E-2</c:v>
                </c:pt>
                <c:pt idx="3631">
                  <c:v>2.1495182874402101E-2</c:v>
                </c:pt>
                <c:pt idx="3632">
                  <c:v>2.1455223880597001E-2</c:v>
                </c:pt>
                <c:pt idx="3633">
                  <c:v>2.1412509094115802E-2</c:v>
                </c:pt>
                <c:pt idx="3634">
                  <c:v>2.1412509094115802E-2</c:v>
                </c:pt>
                <c:pt idx="3635">
                  <c:v>2.13730093990901E-2</c:v>
                </c:pt>
                <c:pt idx="3636">
                  <c:v>2.1333050405285599E-2</c:v>
                </c:pt>
                <c:pt idx="3637">
                  <c:v>2.1333050405285599E-2</c:v>
                </c:pt>
                <c:pt idx="3638">
                  <c:v>2.1333050405285599E-2</c:v>
                </c:pt>
                <c:pt idx="3639">
                  <c:v>2.12935507102597E-2</c:v>
                </c:pt>
                <c:pt idx="3640">
                  <c:v>2.1250835923778699E-2</c:v>
                </c:pt>
                <c:pt idx="3641">
                  <c:v>2.1211336228752899E-2</c:v>
                </c:pt>
                <c:pt idx="3642">
                  <c:v>2.1131418241143101E-2</c:v>
                </c:pt>
                <c:pt idx="3643">
                  <c:v>2.1131418241143101E-2</c:v>
                </c:pt>
                <c:pt idx="3644">
                  <c:v>2.1089162753440999E-2</c:v>
                </c:pt>
                <c:pt idx="3645">
                  <c:v>2.1089162753440999E-2</c:v>
                </c:pt>
                <c:pt idx="3646">
                  <c:v>2.1049203759636401E-2</c:v>
                </c:pt>
                <c:pt idx="3647">
                  <c:v>2.1009704064610599E-2</c:v>
                </c:pt>
                <c:pt idx="3648">
                  <c:v>2.1009704064610599E-2</c:v>
                </c:pt>
                <c:pt idx="3649">
                  <c:v>2.0969745070805301E-2</c:v>
                </c:pt>
                <c:pt idx="3650">
                  <c:v>2.0927030284324299E-2</c:v>
                </c:pt>
                <c:pt idx="3651">
                  <c:v>2.0887530589298601E-2</c:v>
                </c:pt>
                <c:pt idx="3652">
                  <c:v>2.0887530589298601E-2</c:v>
                </c:pt>
                <c:pt idx="3653">
                  <c:v>2.0847571595493899E-2</c:v>
                </c:pt>
                <c:pt idx="3654">
                  <c:v>2.0847571595493899E-2</c:v>
                </c:pt>
                <c:pt idx="3655">
                  <c:v>2.0847571595493899E-2</c:v>
                </c:pt>
                <c:pt idx="3656">
                  <c:v>2.0808071900468201E-2</c:v>
                </c:pt>
                <c:pt idx="3657">
                  <c:v>2.07653571139872E-2</c:v>
                </c:pt>
                <c:pt idx="3658">
                  <c:v>2.0725857418961401E-2</c:v>
                </c:pt>
                <c:pt idx="3659">
                  <c:v>2.0725857418961401E-2</c:v>
                </c:pt>
                <c:pt idx="3660">
                  <c:v>2.0685898425156099E-2</c:v>
                </c:pt>
                <c:pt idx="3661">
                  <c:v>2.0645939431351502E-2</c:v>
                </c:pt>
                <c:pt idx="3662">
                  <c:v>2.0603683943649399E-2</c:v>
                </c:pt>
                <c:pt idx="3663">
                  <c:v>2.0603683943649399E-2</c:v>
                </c:pt>
                <c:pt idx="3664">
                  <c:v>2.0563724949844701E-2</c:v>
                </c:pt>
                <c:pt idx="3665">
                  <c:v>2.0563724949844701E-2</c:v>
                </c:pt>
                <c:pt idx="3666">
                  <c:v>2.0563724949844701E-2</c:v>
                </c:pt>
                <c:pt idx="3667">
                  <c:v>2.0524225254818999E-2</c:v>
                </c:pt>
                <c:pt idx="3668">
                  <c:v>2.0484266261013701E-2</c:v>
                </c:pt>
                <c:pt idx="3669">
                  <c:v>2.04415514745327E-2</c:v>
                </c:pt>
                <c:pt idx="3670">
                  <c:v>2.04415514745327E-2</c:v>
                </c:pt>
                <c:pt idx="3671">
                  <c:v>2.0402051779506901E-2</c:v>
                </c:pt>
                <c:pt idx="3672">
                  <c:v>2.03620927857023E-2</c:v>
                </c:pt>
                <c:pt idx="3673">
                  <c:v>2.0319837298000201E-2</c:v>
                </c:pt>
                <c:pt idx="3674">
                  <c:v>2.02798783041955E-2</c:v>
                </c:pt>
                <c:pt idx="3675">
                  <c:v>2.02798783041955E-2</c:v>
                </c:pt>
                <c:pt idx="3676">
                  <c:v>2.0239919310390299E-2</c:v>
                </c:pt>
                <c:pt idx="3677">
                  <c:v>2.02004196153646E-2</c:v>
                </c:pt>
                <c:pt idx="3678">
                  <c:v>2.02004196153646E-2</c:v>
                </c:pt>
                <c:pt idx="3679">
                  <c:v>2.0157704828883599E-2</c:v>
                </c:pt>
                <c:pt idx="3680">
                  <c:v>2.01182051338578E-2</c:v>
                </c:pt>
                <c:pt idx="3681">
                  <c:v>2.0078246140053199E-2</c:v>
                </c:pt>
                <c:pt idx="3682">
                  <c:v>2.0078246140053199E-2</c:v>
                </c:pt>
                <c:pt idx="3683">
                  <c:v>2.0038746445027501E-2</c:v>
                </c:pt>
                <c:pt idx="3684">
                  <c:v>1.9996031658546399E-2</c:v>
                </c:pt>
                <c:pt idx="3685">
                  <c:v>1.9996031658546399E-2</c:v>
                </c:pt>
                <c:pt idx="3686">
                  <c:v>1.9956072664741101E-2</c:v>
                </c:pt>
                <c:pt idx="3687">
                  <c:v>1.9956072664741101E-2</c:v>
                </c:pt>
                <c:pt idx="3688">
                  <c:v>1.9916572969715399E-2</c:v>
                </c:pt>
                <c:pt idx="3689">
                  <c:v>1.9876613975910801E-2</c:v>
                </c:pt>
                <c:pt idx="3690">
                  <c:v>1.9834358488208598E-2</c:v>
                </c:pt>
                <c:pt idx="3691">
                  <c:v>1.9754440500598699E-2</c:v>
                </c:pt>
                <c:pt idx="3692">
                  <c:v>1.9794399494404001E-2</c:v>
                </c:pt>
                <c:pt idx="3693">
                  <c:v>1.9754440500598699E-2</c:v>
                </c:pt>
                <c:pt idx="3694">
                  <c:v>1.9714940805573001E-2</c:v>
                </c:pt>
                <c:pt idx="3695">
                  <c:v>1.9714940805573001E-2</c:v>
                </c:pt>
                <c:pt idx="3696">
                  <c:v>1.9714940805573001E-2</c:v>
                </c:pt>
                <c:pt idx="3697">
                  <c:v>1.9714940805573001E-2</c:v>
                </c:pt>
                <c:pt idx="3698">
                  <c:v>1.9632726324066201E-2</c:v>
                </c:pt>
                <c:pt idx="3699">
                  <c:v>1.9632726324066201E-2</c:v>
                </c:pt>
                <c:pt idx="3700">
                  <c:v>1.95927673302616E-2</c:v>
                </c:pt>
                <c:pt idx="3701">
                  <c:v>1.9553267635235901E-2</c:v>
                </c:pt>
                <c:pt idx="3702">
                  <c:v>1.95105528487548E-2</c:v>
                </c:pt>
                <c:pt idx="3703">
                  <c:v>1.95105528487548E-2</c:v>
                </c:pt>
                <c:pt idx="3704">
                  <c:v>1.95105528487548E-2</c:v>
                </c:pt>
                <c:pt idx="3705">
                  <c:v>1.9470593854949501E-2</c:v>
                </c:pt>
                <c:pt idx="3706">
                  <c:v>1.94310941599245E-2</c:v>
                </c:pt>
                <c:pt idx="3707">
                  <c:v>1.94310941599245E-2</c:v>
                </c:pt>
                <c:pt idx="3708">
                  <c:v>1.9391135166119199E-2</c:v>
                </c:pt>
                <c:pt idx="3709">
                  <c:v>1.93484203796381E-2</c:v>
                </c:pt>
                <c:pt idx="3710">
                  <c:v>1.9308920684612398E-2</c:v>
                </c:pt>
                <c:pt idx="3711">
                  <c:v>1.9308920684612398E-2</c:v>
                </c:pt>
                <c:pt idx="3712">
                  <c:v>1.9268961690807201E-2</c:v>
                </c:pt>
                <c:pt idx="3713">
                  <c:v>1.9268961690807201E-2</c:v>
                </c:pt>
                <c:pt idx="3714">
                  <c:v>1.91867472093004E-2</c:v>
                </c:pt>
                <c:pt idx="3715">
                  <c:v>1.91867472093004E-2</c:v>
                </c:pt>
                <c:pt idx="3716">
                  <c:v>1.91867472093004E-2</c:v>
                </c:pt>
                <c:pt idx="3717">
                  <c:v>1.9107288520470101E-2</c:v>
                </c:pt>
                <c:pt idx="3718">
                  <c:v>1.9147247514275299E-2</c:v>
                </c:pt>
                <c:pt idx="3719">
                  <c:v>1.9107288520470101E-2</c:v>
                </c:pt>
                <c:pt idx="3720">
                  <c:v>1.9025074038963301E-2</c:v>
                </c:pt>
                <c:pt idx="3721">
                  <c:v>1.9025074038963301E-2</c:v>
                </c:pt>
                <c:pt idx="3722">
                  <c:v>1.9025074038963301E-2</c:v>
                </c:pt>
                <c:pt idx="3723">
                  <c:v>1.8985115045157999E-2</c:v>
                </c:pt>
                <c:pt idx="3724">
                  <c:v>1.8945615350132901E-2</c:v>
                </c:pt>
                <c:pt idx="3725">
                  <c:v>1.8902900563651199E-2</c:v>
                </c:pt>
                <c:pt idx="3726">
                  <c:v>1.8902900563651199E-2</c:v>
                </c:pt>
                <c:pt idx="3727">
                  <c:v>1.8862941569846602E-2</c:v>
                </c:pt>
                <c:pt idx="3728">
                  <c:v>1.88234418748209E-2</c:v>
                </c:pt>
                <c:pt idx="3729">
                  <c:v>1.88234418748209E-2</c:v>
                </c:pt>
                <c:pt idx="3730">
                  <c:v>1.8741227393314099E-2</c:v>
                </c:pt>
                <c:pt idx="3731">
                  <c:v>1.8783482881015601E-2</c:v>
                </c:pt>
                <c:pt idx="3732">
                  <c:v>1.8741227393314099E-2</c:v>
                </c:pt>
                <c:pt idx="3733">
                  <c:v>1.8741227393314099E-2</c:v>
                </c:pt>
                <c:pt idx="3734">
                  <c:v>1.8701268399508801E-2</c:v>
                </c:pt>
                <c:pt idx="3735">
                  <c:v>1.86617687044838E-2</c:v>
                </c:pt>
                <c:pt idx="3736">
                  <c:v>1.8621809710678498E-2</c:v>
                </c:pt>
                <c:pt idx="3737">
                  <c:v>1.85790949241974E-2</c:v>
                </c:pt>
                <c:pt idx="3738">
                  <c:v>1.85790949241974E-2</c:v>
                </c:pt>
                <c:pt idx="3739">
                  <c:v>1.8539595229171701E-2</c:v>
                </c:pt>
                <c:pt idx="3740">
                  <c:v>1.84996362353664E-2</c:v>
                </c:pt>
                <c:pt idx="3741">
                  <c:v>1.84996362353664E-2</c:v>
                </c:pt>
                <c:pt idx="3742">
                  <c:v>1.8460136540341301E-2</c:v>
                </c:pt>
                <c:pt idx="3743">
                  <c:v>1.84174217538596E-2</c:v>
                </c:pt>
                <c:pt idx="3744">
                  <c:v>1.8377462760054999E-2</c:v>
                </c:pt>
                <c:pt idx="3745">
                  <c:v>1.8377462760054999E-2</c:v>
                </c:pt>
                <c:pt idx="3746">
                  <c:v>1.8377462760054999E-2</c:v>
                </c:pt>
                <c:pt idx="3747">
                  <c:v>1.83379630650293E-2</c:v>
                </c:pt>
                <c:pt idx="3748">
                  <c:v>1.83379630650293E-2</c:v>
                </c:pt>
                <c:pt idx="3749">
                  <c:v>1.8298004071224699E-2</c:v>
                </c:pt>
                <c:pt idx="3750">
                  <c:v>1.82557485835225E-2</c:v>
                </c:pt>
                <c:pt idx="3751">
                  <c:v>1.8215789589717899E-2</c:v>
                </c:pt>
                <c:pt idx="3752">
                  <c:v>1.8215789589717899E-2</c:v>
                </c:pt>
                <c:pt idx="3753">
                  <c:v>1.8215789589717899E-2</c:v>
                </c:pt>
                <c:pt idx="3754">
                  <c:v>1.81762898946921E-2</c:v>
                </c:pt>
                <c:pt idx="3755">
                  <c:v>1.8136330900886798E-2</c:v>
                </c:pt>
                <c:pt idx="3756">
                  <c:v>1.8054116419380199E-2</c:v>
                </c:pt>
                <c:pt idx="3757">
                  <c:v>1.8054116419380199E-2</c:v>
                </c:pt>
                <c:pt idx="3758">
                  <c:v>1.8054116419380199E-2</c:v>
                </c:pt>
                <c:pt idx="3759">
                  <c:v>1.8014157425575401E-2</c:v>
                </c:pt>
                <c:pt idx="3760">
                  <c:v>1.8014157425575401E-2</c:v>
                </c:pt>
                <c:pt idx="3761">
                  <c:v>1.7974657730549699E-2</c:v>
                </c:pt>
                <c:pt idx="3762">
                  <c:v>1.7931942944068701E-2</c:v>
                </c:pt>
                <c:pt idx="3763">
                  <c:v>1.7931942944068701E-2</c:v>
                </c:pt>
                <c:pt idx="3764">
                  <c:v>1.78919839502635E-2</c:v>
                </c:pt>
                <c:pt idx="3765">
                  <c:v>1.7852484255237701E-2</c:v>
                </c:pt>
                <c:pt idx="3766">
                  <c:v>1.7852484255237701E-2</c:v>
                </c:pt>
                <c:pt idx="3767">
                  <c:v>1.78125252614331E-2</c:v>
                </c:pt>
                <c:pt idx="3768">
                  <c:v>1.7770269773731001E-2</c:v>
                </c:pt>
                <c:pt idx="3769">
                  <c:v>1.77303107799263E-2</c:v>
                </c:pt>
                <c:pt idx="3770">
                  <c:v>1.7690811084900601E-2</c:v>
                </c:pt>
                <c:pt idx="3771">
                  <c:v>1.7690811084900601E-2</c:v>
                </c:pt>
                <c:pt idx="3772">
                  <c:v>1.7690811084900601E-2</c:v>
                </c:pt>
                <c:pt idx="3773">
                  <c:v>1.76508520910953E-2</c:v>
                </c:pt>
                <c:pt idx="3774">
                  <c:v>1.76508520910953E-2</c:v>
                </c:pt>
                <c:pt idx="3775">
                  <c:v>1.7608137304614298E-2</c:v>
                </c:pt>
                <c:pt idx="3776">
                  <c:v>1.7568637609588499E-2</c:v>
                </c:pt>
                <c:pt idx="3777">
                  <c:v>1.7528678615783898E-2</c:v>
                </c:pt>
                <c:pt idx="3778">
                  <c:v>1.7528678615783898E-2</c:v>
                </c:pt>
                <c:pt idx="3779">
                  <c:v>1.7446464134277102E-2</c:v>
                </c:pt>
                <c:pt idx="3780">
                  <c:v>1.7446464134277102E-2</c:v>
                </c:pt>
                <c:pt idx="3781">
                  <c:v>1.7406505140471901E-2</c:v>
                </c:pt>
                <c:pt idx="3782">
                  <c:v>1.7367005445446101E-2</c:v>
                </c:pt>
                <c:pt idx="3783">
                  <c:v>1.73242906589651E-2</c:v>
                </c:pt>
                <c:pt idx="3784">
                  <c:v>1.73242906589651E-2</c:v>
                </c:pt>
                <c:pt idx="3785">
                  <c:v>1.7284790963939301E-2</c:v>
                </c:pt>
                <c:pt idx="3786">
                  <c:v>1.72448319701347E-2</c:v>
                </c:pt>
                <c:pt idx="3787">
                  <c:v>1.72448319701347E-2</c:v>
                </c:pt>
                <c:pt idx="3788">
                  <c:v>1.7204872976329399E-2</c:v>
                </c:pt>
                <c:pt idx="3789">
                  <c:v>1.72448319701347E-2</c:v>
                </c:pt>
                <c:pt idx="3790">
                  <c:v>1.71626174886279E-2</c:v>
                </c:pt>
                <c:pt idx="3791">
                  <c:v>1.71626174886279E-2</c:v>
                </c:pt>
                <c:pt idx="3792">
                  <c:v>1.70831587997969E-2</c:v>
                </c:pt>
                <c:pt idx="3793">
                  <c:v>1.70831587997969E-2</c:v>
                </c:pt>
                <c:pt idx="3794">
                  <c:v>1.70831587997969E-2</c:v>
                </c:pt>
                <c:pt idx="3795">
                  <c:v>1.7043199805992299E-2</c:v>
                </c:pt>
                <c:pt idx="3796">
                  <c:v>1.7043199805992299E-2</c:v>
                </c:pt>
                <c:pt idx="3797">
                  <c:v>1.7000485019511302E-2</c:v>
                </c:pt>
                <c:pt idx="3798">
                  <c:v>1.6960985324485499E-2</c:v>
                </c:pt>
                <c:pt idx="3799">
                  <c:v>1.6921026330680301E-2</c:v>
                </c:pt>
                <c:pt idx="3800">
                  <c:v>1.6921026330680301E-2</c:v>
                </c:pt>
                <c:pt idx="3801">
                  <c:v>1.6881526635654599E-2</c:v>
                </c:pt>
                <c:pt idx="3802">
                  <c:v>1.6838811849173602E-2</c:v>
                </c:pt>
                <c:pt idx="3803">
                  <c:v>1.6799312154147799E-2</c:v>
                </c:pt>
                <c:pt idx="3804">
                  <c:v>1.6799312154147799E-2</c:v>
                </c:pt>
                <c:pt idx="3805">
                  <c:v>1.67193941665379E-2</c:v>
                </c:pt>
                <c:pt idx="3806">
                  <c:v>1.67193941665379E-2</c:v>
                </c:pt>
                <c:pt idx="3807">
                  <c:v>1.6677138678836401E-2</c:v>
                </c:pt>
                <c:pt idx="3808">
                  <c:v>1.66371796850311E-2</c:v>
                </c:pt>
                <c:pt idx="3809">
                  <c:v>1.66371796850311E-2</c:v>
                </c:pt>
                <c:pt idx="3810">
                  <c:v>1.6597679990005401E-2</c:v>
                </c:pt>
                <c:pt idx="3811">
                  <c:v>1.6597679990005401E-2</c:v>
                </c:pt>
                <c:pt idx="3812">
                  <c:v>1.65577209962008E-2</c:v>
                </c:pt>
                <c:pt idx="3813">
                  <c:v>1.65577209962008E-2</c:v>
                </c:pt>
                <c:pt idx="3814">
                  <c:v>1.65577209962008E-2</c:v>
                </c:pt>
                <c:pt idx="3815">
                  <c:v>1.6515006209719699E-2</c:v>
                </c:pt>
                <c:pt idx="3816">
                  <c:v>1.6475506514694E-2</c:v>
                </c:pt>
                <c:pt idx="3817">
                  <c:v>1.6435547520888698E-2</c:v>
                </c:pt>
                <c:pt idx="3818">
                  <c:v>1.6435547520888698E-2</c:v>
                </c:pt>
                <c:pt idx="3819">
                  <c:v>1.6353333039381902E-2</c:v>
                </c:pt>
                <c:pt idx="3820">
                  <c:v>1.6396047825863E-2</c:v>
                </c:pt>
                <c:pt idx="3821">
                  <c:v>1.6396047825863E-2</c:v>
                </c:pt>
                <c:pt idx="3822">
                  <c:v>1.6353333039381902E-2</c:v>
                </c:pt>
                <c:pt idx="3823">
                  <c:v>1.63138333443562E-2</c:v>
                </c:pt>
                <c:pt idx="3824">
                  <c:v>1.63138333443562E-2</c:v>
                </c:pt>
                <c:pt idx="3825">
                  <c:v>1.63138333443562E-2</c:v>
                </c:pt>
                <c:pt idx="3826">
                  <c:v>1.6233915356746301E-2</c:v>
                </c:pt>
                <c:pt idx="3827">
                  <c:v>1.6191659869044799E-2</c:v>
                </c:pt>
                <c:pt idx="3828">
                  <c:v>1.6191659869044799E-2</c:v>
                </c:pt>
                <c:pt idx="3829">
                  <c:v>1.6191659869044799E-2</c:v>
                </c:pt>
                <c:pt idx="3830">
                  <c:v>1.61517008752395E-2</c:v>
                </c:pt>
                <c:pt idx="3831">
                  <c:v>1.61517008752395E-2</c:v>
                </c:pt>
                <c:pt idx="3832">
                  <c:v>1.6112201180214499E-2</c:v>
                </c:pt>
                <c:pt idx="3833">
                  <c:v>1.6072242186409201E-2</c:v>
                </c:pt>
                <c:pt idx="3834">
                  <c:v>1.6072242186409201E-2</c:v>
                </c:pt>
                <c:pt idx="3835">
                  <c:v>1.6029527399928099E-2</c:v>
                </c:pt>
                <c:pt idx="3836">
                  <c:v>1.5990027704902401E-2</c:v>
                </c:pt>
                <c:pt idx="3837">
                  <c:v>1.5990027704902401E-2</c:v>
                </c:pt>
                <c:pt idx="3838">
                  <c:v>1.59500687110972E-2</c:v>
                </c:pt>
                <c:pt idx="3839">
                  <c:v>1.59078132233956E-2</c:v>
                </c:pt>
                <c:pt idx="3840">
                  <c:v>1.5867854229590399E-2</c:v>
                </c:pt>
                <c:pt idx="3841">
                  <c:v>1.5867854229590399E-2</c:v>
                </c:pt>
                <c:pt idx="3842">
                  <c:v>1.5827895235785799E-2</c:v>
                </c:pt>
                <c:pt idx="3843">
                  <c:v>1.57883955407601E-2</c:v>
                </c:pt>
                <c:pt idx="3844">
                  <c:v>1.57883955407601E-2</c:v>
                </c:pt>
                <c:pt idx="3845">
                  <c:v>1.5745680754278998E-2</c:v>
                </c:pt>
                <c:pt idx="3846">
                  <c:v>1.57061810592533E-2</c:v>
                </c:pt>
                <c:pt idx="3847">
                  <c:v>1.57061810592533E-2</c:v>
                </c:pt>
                <c:pt idx="3848">
                  <c:v>1.5666222065448002E-2</c:v>
                </c:pt>
                <c:pt idx="3849">
                  <c:v>1.5666222065448002E-2</c:v>
                </c:pt>
                <c:pt idx="3850">
                  <c:v>1.5626722370422799E-2</c:v>
                </c:pt>
                <c:pt idx="3851">
                  <c:v>1.55840075839412E-2</c:v>
                </c:pt>
                <c:pt idx="3852">
                  <c:v>1.55840075839412E-2</c:v>
                </c:pt>
                <c:pt idx="3853">
                  <c:v>1.5544048590136601E-2</c:v>
                </c:pt>
                <c:pt idx="3854">
                  <c:v>1.5544048590136601E-2</c:v>
                </c:pt>
                <c:pt idx="3855">
                  <c:v>1.5544048590136601E-2</c:v>
                </c:pt>
                <c:pt idx="3856">
                  <c:v>1.55045488951109E-2</c:v>
                </c:pt>
                <c:pt idx="3857">
                  <c:v>1.54645899013056E-2</c:v>
                </c:pt>
                <c:pt idx="3858">
                  <c:v>1.54645899013056E-2</c:v>
                </c:pt>
                <c:pt idx="3859">
                  <c:v>1.54223344136041E-2</c:v>
                </c:pt>
                <c:pt idx="3860">
                  <c:v>1.53823754197988E-2</c:v>
                </c:pt>
                <c:pt idx="3861">
                  <c:v>1.53823754197988E-2</c:v>
                </c:pt>
                <c:pt idx="3862">
                  <c:v>1.5342416425994199E-2</c:v>
                </c:pt>
                <c:pt idx="3863">
                  <c:v>1.5260201944487401E-2</c:v>
                </c:pt>
                <c:pt idx="3864">
                  <c:v>1.5260201944487401E-2</c:v>
                </c:pt>
                <c:pt idx="3865">
                  <c:v>1.5260201944487401E-2</c:v>
                </c:pt>
                <c:pt idx="3866">
                  <c:v>1.52207022494617E-2</c:v>
                </c:pt>
                <c:pt idx="3867">
                  <c:v>1.5180743255656401E-2</c:v>
                </c:pt>
                <c:pt idx="3868">
                  <c:v>1.5180743255656401E-2</c:v>
                </c:pt>
                <c:pt idx="3869">
                  <c:v>1.5180743255656401E-2</c:v>
                </c:pt>
                <c:pt idx="3870">
                  <c:v>1.51412435606313E-2</c:v>
                </c:pt>
                <c:pt idx="3871">
                  <c:v>1.51412435606313E-2</c:v>
                </c:pt>
                <c:pt idx="3872">
                  <c:v>1.50985287741496E-2</c:v>
                </c:pt>
                <c:pt idx="3873">
                  <c:v>1.50985287741496E-2</c:v>
                </c:pt>
                <c:pt idx="3874">
                  <c:v>1.5058569780345E-2</c:v>
                </c:pt>
                <c:pt idx="3875">
                  <c:v>1.49791110915146E-2</c:v>
                </c:pt>
                <c:pt idx="3876">
                  <c:v>1.49791110915146E-2</c:v>
                </c:pt>
                <c:pt idx="3877">
                  <c:v>1.48968966100079E-2</c:v>
                </c:pt>
                <c:pt idx="3878">
                  <c:v>1.48968966100079E-2</c:v>
                </c:pt>
                <c:pt idx="3879">
                  <c:v>1.4856937616202701E-2</c:v>
                </c:pt>
                <c:pt idx="3880">
                  <c:v>1.4817437921176801E-2</c:v>
                </c:pt>
                <c:pt idx="3881">
                  <c:v>1.4817437921176801E-2</c:v>
                </c:pt>
                <c:pt idx="3882">
                  <c:v>1.4817437921176801E-2</c:v>
                </c:pt>
                <c:pt idx="3883">
                  <c:v>1.4817437921176801E-2</c:v>
                </c:pt>
                <c:pt idx="3884">
                  <c:v>1.47747231346959E-2</c:v>
                </c:pt>
                <c:pt idx="3885">
                  <c:v>1.47747231346959E-2</c:v>
                </c:pt>
                <c:pt idx="3886">
                  <c:v>1.473522343967E-2</c:v>
                </c:pt>
                <c:pt idx="3887">
                  <c:v>1.46952644458654E-2</c:v>
                </c:pt>
                <c:pt idx="3888">
                  <c:v>1.4655764750839699E-2</c:v>
                </c:pt>
                <c:pt idx="3889">
                  <c:v>1.4655764750839699E-2</c:v>
                </c:pt>
                <c:pt idx="3890">
                  <c:v>1.46130499643587E-2</c:v>
                </c:pt>
                <c:pt idx="3891">
                  <c:v>1.46130499643587E-2</c:v>
                </c:pt>
                <c:pt idx="3892">
                  <c:v>1.4573090970553501E-2</c:v>
                </c:pt>
                <c:pt idx="3893">
                  <c:v>1.45335912755277E-2</c:v>
                </c:pt>
                <c:pt idx="3894">
                  <c:v>1.44908764890467E-2</c:v>
                </c:pt>
                <c:pt idx="3895">
                  <c:v>1.4450917495241401E-2</c:v>
                </c:pt>
                <c:pt idx="3896">
                  <c:v>1.44114178002163E-2</c:v>
                </c:pt>
                <c:pt idx="3897">
                  <c:v>1.44114178002163E-2</c:v>
                </c:pt>
                <c:pt idx="3898">
                  <c:v>1.4371458806411001E-2</c:v>
                </c:pt>
                <c:pt idx="3899">
                  <c:v>1.4371458806411001E-2</c:v>
                </c:pt>
                <c:pt idx="3900">
                  <c:v>1.4329203318709601E-2</c:v>
                </c:pt>
                <c:pt idx="3901">
                  <c:v>1.4329203318709601E-2</c:v>
                </c:pt>
                <c:pt idx="3902">
                  <c:v>1.4289244324904299E-2</c:v>
                </c:pt>
                <c:pt idx="3903">
                  <c:v>1.4289244324904299E-2</c:v>
                </c:pt>
                <c:pt idx="3904">
                  <c:v>1.42497446298785E-2</c:v>
                </c:pt>
                <c:pt idx="3905">
                  <c:v>1.42497446298785E-2</c:v>
                </c:pt>
                <c:pt idx="3906">
                  <c:v>1.4209785636073899E-2</c:v>
                </c:pt>
                <c:pt idx="3907">
                  <c:v>1.4167070849592201E-2</c:v>
                </c:pt>
                <c:pt idx="3908">
                  <c:v>1.4127571154567101E-2</c:v>
                </c:pt>
                <c:pt idx="3909">
                  <c:v>1.4127571154567101E-2</c:v>
                </c:pt>
                <c:pt idx="3910">
                  <c:v>1.4087612160761801E-2</c:v>
                </c:pt>
                <c:pt idx="3911">
                  <c:v>1.4087612160761801E-2</c:v>
                </c:pt>
                <c:pt idx="3912">
                  <c:v>1.40481124657361E-2</c:v>
                </c:pt>
                <c:pt idx="3913">
                  <c:v>1.40481124657361E-2</c:v>
                </c:pt>
                <c:pt idx="3914">
                  <c:v>1.4005397679255099E-2</c:v>
                </c:pt>
                <c:pt idx="3915">
                  <c:v>1.4005397679255099E-2</c:v>
                </c:pt>
                <c:pt idx="3916">
                  <c:v>1.39654386854499E-2</c:v>
                </c:pt>
                <c:pt idx="3917">
                  <c:v>1.3925938990424699E-2</c:v>
                </c:pt>
                <c:pt idx="3918">
                  <c:v>1.38859799966194E-2</c:v>
                </c:pt>
                <c:pt idx="3919">
                  <c:v>1.3843724508917901E-2</c:v>
                </c:pt>
                <c:pt idx="3920">
                  <c:v>1.3803765515112599E-2</c:v>
                </c:pt>
                <c:pt idx="3921">
                  <c:v>1.3803765515112599E-2</c:v>
                </c:pt>
                <c:pt idx="3922">
                  <c:v>1.3764265820086901E-2</c:v>
                </c:pt>
                <c:pt idx="3923">
                  <c:v>1.37243068262823E-2</c:v>
                </c:pt>
                <c:pt idx="3924">
                  <c:v>1.36815920398012E-2</c:v>
                </c:pt>
                <c:pt idx="3925">
                  <c:v>1.36815920398012E-2</c:v>
                </c:pt>
                <c:pt idx="3926">
                  <c:v>1.36815920398012E-2</c:v>
                </c:pt>
                <c:pt idx="3927">
                  <c:v>1.36420923447755E-2</c:v>
                </c:pt>
                <c:pt idx="3928">
                  <c:v>1.36420923447755E-2</c:v>
                </c:pt>
                <c:pt idx="3929">
                  <c:v>1.36021333509703E-2</c:v>
                </c:pt>
                <c:pt idx="3930">
                  <c:v>1.36021333509703E-2</c:v>
                </c:pt>
                <c:pt idx="3931">
                  <c:v>1.35626336559446E-2</c:v>
                </c:pt>
                <c:pt idx="3932">
                  <c:v>1.35199188694635E-2</c:v>
                </c:pt>
                <c:pt idx="3933">
                  <c:v>1.35199188694635E-2</c:v>
                </c:pt>
                <c:pt idx="3934">
                  <c:v>1.3479959875658899E-2</c:v>
                </c:pt>
                <c:pt idx="3935">
                  <c:v>1.3440460180633201E-2</c:v>
                </c:pt>
                <c:pt idx="3936">
                  <c:v>1.3440460180633201E-2</c:v>
                </c:pt>
                <c:pt idx="3937">
                  <c:v>1.3440460180633201E-2</c:v>
                </c:pt>
                <c:pt idx="3938">
                  <c:v>1.33582456991264E-2</c:v>
                </c:pt>
                <c:pt idx="3939">
                  <c:v>1.33582456991264E-2</c:v>
                </c:pt>
                <c:pt idx="3940">
                  <c:v>1.32787870102954E-2</c:v>
                </c:pt>
                <c:pt idx="3941">
                  <c:v>1.32787870102954E-2</c:v>
                </c:pt>
                <c:pt idx="3942">
                  <c:v>1.3196113230009699E-2</c:v>
                </c:pt>
                <c:pt idx="3943">
                  <c:v>1.3196113230009699E-2</c:v>
                </c:pt>
                <c:pt idx="3944">
                  <c:v>1.3156613534984001E-2</c:v>
                </c:pt>
                <c:pt idx="3945">
                  <c:v>1.3196113230009699E-2</c:v>
                </c:pt>
                <c:pt idx="3946">
                  <c:v>1.3156613534984001E-2</c:v>
                </c:pt>
                <c:pt idx="3947">
                  <c:v>1.3116654541178699E-2</c:v>
                </c:pt>
                <c:pt idx="3948">
                  <c:v>1.3116654541178699E-2</c:v>
                </c:pt>
                <c:pt idx="3949">
                  <c:v>1.30739397546977E-2</c:v>
                </c:pt>
                <c:pt idx="3950">
                  <c:v>1.3116654541178699E-2</c:v>
                </c:pt>
                <c:pt idx="3951">
                  <c:v>1.30739397546977E-2</c:v>
                </c:pt>
                <c:pt idx="3952">
                  <c:v>1.3034440059671901E-2</c:v>
                </c:pt>
                <c:pt idx="3953">
                  <c:v>1.3034440059671901E-2</c:v>
                </c:pt>
                <c:pt idx="3954">
                  <c:v>1.3034440059671901E-2</c:v>
                </c:pt>
                <c:pt idx="3955">
                  <c:v>1.29549813708416E-2</c:v>
                </c:pt>
                <c:pt idx="3956">
                  <c:v>1.29122665843605E-2</c:v>
                </c:pt>
                <c:pt idx="3957">
                  <c:v>1.29122665843605E-2</c:v>
                </c:pt>
                <c:pt idx="3958">
                  <c:v>1.2872766889334799E-2</c:v>
                </c:pt>
                <c:pt idx="3959">
                  <c:v>1.2832807895529499E-2</c:v>
                </c:pt>
                <c:pt idx="3960">
                  <c:v>1.2793308200504399E-2</c:v>
                </c:pt>
                <c:pt idx="3961">
                  <c:v>1.2832807895529499E-2</c:v>
                </c:pt>
                <c:pt idx="3962">
                  <c:v>1.2750593414022701E-2</c:v>
                </c:pt>
                <c:pt idx="3963">
                  <c:v>1.2750593414022701E-2</c:v>
                </c:pt>
                <c:pt idx="3964">
                  <c:v>1.27106344202181E-2</c:v>
                </c:pt>
                <c:pt idx="3965">
                  <c:v>1.26711347251924E-2</c:v>
                </c:pt>
                <c:pt idx="3966">
                  <c:v>1.26711347251924E-2</c:v>
                </c:pt>
                <c:pt idx="3967">
                  <c:v>1.26311757313872E-2</c:v>
                </c:pt>
                <c:pt idx="3968">
                  <c:v>1.2588460944906101E-2</c:v>
                </c:pt>
                <c:pt idx="3969">
                  <c:v>1.2588460944906101E-2</c:v>
                </c:pt>
                <c:pt idx="3970">
                  <c:v>1.25489612498804E-2</c:v>
                </c:pt>
                <c:pt idx="3971">
                  <c:v>1.25489612498804E-2</c:v>
                </c:pt>
                <c:pt idx="3972">
                  <c:v>1.2509002256075799E-2</c:v>
                </c:pt>
                <c:pt idx="3973">
                  <c:v>1.24695025610499E-2</c:v>
                </c:pt>
                <c:pt idx="3974">
                  <c:v>1.2426787774569001E-2</c:v>
                </c:pt>
                <c:pt idx="3975">
                  <c:v>1.2426787774569001E-2</c:v>
                </c:pt>
                <c:pt idx="3976">
                  <c:v>1.2426787774569001E-2</c:v>
                </c:pt>
                <c:pt idx="3977">
                  <c:v>1.2387288079543301E-2</c:v>
                </c:pt>
                <c:pt idx="3978">
                  <c:v>1.2347329085738001E-2</c:v>
                </c:pt>
                <c:pt idx="3979">
                  <c:v>1.2347329085738001E-2</c:v>
                </c:pt>
                <c:pt idx="3980">
                  <c:v>1.23073700919334E-2</c:v>
                </c:pt>
                <c:pt idx="3981">
                  <c:v>1.22651146042312E-2</c:v>
                </c:pt>
                <c:pt idx="3982">
                  <c:v>1.22651146042312E-2</c:v>
                </c:pt>
                <c:pt idx="3983">
                  <c:v>1.22251556104266E-2</c:v>
                </c:pt>
                <c:pt idx="3984">
                  <c:v>1.21856559154008E-2</c:v>
                </c:pt>
                <c:pt idx="3985">
                  <c:v>1.21856559154008E-2</c:v>
                </c:pt>
                <c:pt idx="3986">
                  <c:v>1.2102982135114499E-2</c:v>
                </c:pt>
                <c:pt idx="3987">
                  <c:v>1.2102982135114499E-2</c:v>
                </c:pt>
                <c:pt idx="3988">
                  <c:v>1.2063482440088801E-2</c:v>
                </c:pt>
                <c:pt idx="3989">
                  <c:v>1.20235234462842E-2</c:v>
                </c:pt>
                <c:pt idx="3990">
                  <c:v>1.20235234462842E-2</c:v>
                </c:pt>
                <c:pt idx="3991">
                  <c:v>1.20235234462842E-2</c:v>
                </c:pt>
                <c:pt idx="3992">
                  <c:v>1.20235234462842E-2</c:v>
                </c:pt>
                <c:pt idx="3993">
                  <c:v>1.19413089647774E-2</c:v>
                </c:pt>
                <c:pt idx="3994">
                  <c:v>1.19413089647774E-2</c:v>
                </c:pt>
                <c:pt idx="3995">
                  <c:v>1.19413089647774E-2</c:v>
                </c:pt>
                <c:pt idx="3996">
                  <c:v>1.1901809269751601E-2</c:v>
                </c:pt>
                <c:pt idx="3997">
                  <c:v>1.18218912821417E-2</c:v>
                </c:pt>
                <c:pt idx="3998">
                  <c:v>1.18218912821417E-2</c:v>
                </c:pt>
                <c:pt idx="3999">
                  <c:v>1.1779635794439599E-2</c:v>
                </c:pt>
                <c:pt idx="4000">
                  <c:v>1.1779635794439599E-2</c:v>
                </c:pt>
                <c:pt idx="4001">
                  <c:v>1.1739676800635E-2</c:v>
                </c:pt>
                <c:pt idx="4002">
                  <c:v>1.1700177105609199E-2</c:v>
                </c:pt>
                <c:pt idx="4003">
                  <c:v>1.1700177105609199E-2</c:v>
                </c:pt>
                <c:pt idx="4004">
                  <c:v>1.16574623191282E-2</c:v>
                </c:pt>
                <c:pt idx="4005">
                  <c:v>1.1617503325323001E-2</c:v>
                </c:pt>
                <c:pt idx="4006">
                  <c:v>1.1617503325323001E-2</c:v>
                </c:pt>
                <c:pt idx="4007">
                  <c:v>1.15780036302978E-2</c:v>
                </c:pt>
                <c:pt idx="4008">
                  <c:v>1.15780036302978E-2</c:v>
                </c:pt>
                <c:pt idx="4009">
                  <c:v>1.15380446364925E-2</c:v>
                </c:pt>
                <c:pt idx="4010">
                  <c:v>1.14957891487905E-2</c:v>
                </c:pt>
                <c:pt idx="4011">
                  <c:v>1.1455830154985899E-2</c:v>
                </c:pt>
                <c:pt idx="4012">
                  <c:v>1.1455830154985899E-2</c:v>
                </c:pt>
                <c:pt idx="4013">
                  <c:v>1.1455830154985899E-2</c:v>
                </c:pt>
                <c:pt idx="4014">
                  <c:v>1.1416330459959999E-2</c:v>
                </c:pt>
                <c:pt idx="4015">
                  <c:v>1.1416330459959999E-2</c:v>
                </c:pt>
                <c:pt idx="4016">
                  <c:v>1.13763714661554E-2</c:v>
                </c:pt>
                <c:pt idx="4017">
                  <c:v>1.1333656679673801E-2</c:v>
                </c:pt>
                <c:pt idx="4018">
                  <c:v>1.1333656679673801E-2</c:v>
                </c:pt>
                <c:pt idx="4019">
                  <c:v>1.1333656679673801E-2</c:v>
                </c:pt>
                <c:pt idx="4020">
                  <c:v>1.12941569846486E-2</c:v>
                </c:pt>
                <c:pt idx="4021">
                  <c:v>1.12941569846486E-2</c:v>
                </c:pt>
                <c:pt idx="4022">
                  <c:v>1.12941569846486E-2</c:v>
                </c:pt>
                <c:pt idx="4023">
                  <c:v>1.1214698295817701E-2</c:v>
                </c:pt>
                <c:pt idx="4024">
                  <c:v>1.1214698295817701E-2</c:v>
                </c:pt>
                <c:pt idx="4025">
                  <c:v>1.1171983509336699E-2</c:v>
                </c:pt>
                <c:pt idx="4026">
                  <c:v>1.1171983509336699E-2</c:v>
                </c:pt>
                <c:pt idx="4027">
                  <c:v>1.11320245155314E-2</c:v>
                </c:pt>
                <c:pt idx="4028">
                  <c:v>1.1092524820506299E-2</c:v>
                </c:pt>
                <c:pt idx="4029">
                  <c:v>1.11320245155314E-2</c:v>
                </c:pt>
                <c:pt idx="4030">
                  <c:v>1.1052565826701E-2</c:v>
                </c:pt>
                <c:pt idx="4031">
                  <c:v>1.1010310338999499E-2</c:v>
                </c:pt>
                <c:pt idx="4032">
                  <c:v>1.0970351345194199E-2</c:v>
                </c:pt>
                <c:pt idx="4033">
                  <c:v>1.0970351345194199E-2</c:v>
                </c:pt>
                <c:pt idx="4034">
                  <c:v>1.0930392351388899E-2</c:v>
                </c:pt>
                <c:pt idx="4035">
                  <c:v>1.08908926563639E-2</c:v>
                </c:pt>
                <c:pt idx="4036">
                  <c:v>1.08481778698822E-2</c:v>
                </c:pt>
                <c:pt idx="4037">
                  <c:v>1.08481778698822E-2</c:v>
                </c:pt>
                <c:pt idx="4038">
                  <c:v>1.08086781748571E-2</c:v>
                </c:pt>
                <c:pt idx="4039">
                  <c:v>1.08086781748571E-2</c:v>
                </c:pt>
                <c:pt idx="4040">
                  <c:v>1.07687191810518E-2</c:v>
                </c:pt>
                <c:pt idx="4041">
                  <c:v>1.0729219486026099E-2</c:v>
                </c:pt>
                <c:pt idx="4042">
                  <c:v>1.07687191810518E-2</c:v>
                </c:pt>
                <c:pt idx="4043">
                  <c:v>1.0686504699544999E-2</c:v>
                </c:pt>
                <c:pt idx="4044">
                  <c:v>1.0686504699544999E-2</c:v>
                </c:pt>
                <c:pt idx="4045">
                  <c:v>1.06465457057398E-2</c:v>
                </c:pt>
                <c:pt idx="4046">
                  <c:v>1.06070460107147E-2</c:v>
                </c:pt>
                <c:pt idx="4047">
                  <c:v>1.06070460107147E-2</c:v>
                </c:pt>
                <c:pt idx="4048">
                  <c:v>1.06070460107147E-2</c:v>
                </c:pt>
                <c:pt idx="4049">
                  <c:v>1.06070460107147E-2</c:v>
                </c:pt>
                <c:pt idx="4050">
                  <c:v>1.05670870169094E-2</c:v>
                </c:pt>
                <c:pt idx="4051">
                  <c:v>1.05670870169094E-2</c:v>
                </c:pt>
                <c:pt idx="4052">
                  <c:v>1.05248315292079E-2</c:v>
                </c:pt>
                <c:pt idx="4053">
                  <c:v>1.04848725354026E-2</c:v>
                </c:pt>
                <c:pt idx="4054">
                  <c:v>1.0444913541597999E-2</c:v>
                </c:pt>
                <c:pt idx="4055">
                  <c:v>1.0444913541597999E-2</c:v>
                </c:pt>
                <c:pt idx="4056">
                  <c:v>1.0405413846572301E-2</c:v>
                </c:pt>
                <c:pt idx="4057">
                  <c:v>1.0362699060091201E-2</c:v>
                </c:pt>
                <c:pt idx="4058">
                  <c:v>1.03231993650655E-2</c:v>
                </c:pt>
                <c:pt idx="4059">
                  <c:v>1.03231993650655E-2</c:v>
                </c:pt>
                <c:pt idx="4060">
                  <c:v>1.0283240371260299E-2</c:v>
                </c:pt>
                <c:pt idx="4061">
                  <c:v>1.0283240371260299E-2</c:v>
                </c:pt>
                <c:pt idx="4062">
                  <c:v>1.02405255847793E-2</c:v>
                </c:pt>
                <c:pt idx="4063">
                  <c:v>1.02405255847793E-2</c:v>
                </c:pt>
                <c:pt idx="4064">
                  <c:v>1.0201025889753501E-2</c:v>
                </c:pt>
                <c:pt idx="4065">
                  <c:v>1.0201025889753501E-2</c:v>
                </c:pt>
                <c:pt idx="4066">
                  <c:v>1.01610668959489E-2</c:v>
                </c:pt>
                <c:pt idx="4067">
                  <c:v>1.01215672009232E-2</c:v>
                </c:pt>
                <c:pt idx="4068">
                  <c:v>1.00788524144421E-2</c:v>
                </c:pt>
                <c:pt idx="4069">
                  <c:v>1.00788524144421E-2</c:v>
                </c:pt>
                <c:pt idx="4070">
                  <c:v>1.00788524144421E-2</c:v>
                </c:pt>
                <c:pt idx="4071">
                  <c:v>1.0039352719416399E-2</c:v>
                </c:pt>
                <c:pt idx="4072">
                  <c:v>9.9993937256110908E-3</c:v>
                </c:pt>
                <c:pt idx="4073">
                  <c:v>9.9993937256110908E-3</c:v>
                </c:pt>
                <c:pt idx="4074">
                  <c:v>9.9594347318065005E-3</c:v>
                </c:pt>
                <c:pt idx="4075">
                  <c:v>9.9171792441042905E-3</c:v>
                </c:pt>
                <c:pt idx="4076">
                  <c:v>9.8772202502996898E-3</c:v>
                </c:pt>
                <c:pt idx="4077">
                  <c:v>9.8772202502996898E-3</c:v>
                </c:pt>
                <c:pt idx="4078">
                  <c:v>9.8377205552739894E-3</c:v>
                </c:pt>
                <c:pt idx="4079">
                  <c:v>9.7977615614687208E-3</c:v>
                </c:pt>
                <c:pt idx="4080">
                  <c:v>9.7550467749876208E-3</c:v>
                </c:pt>
                <c:pt idx="4081">
                  <c:v>9.7550467749876208E-3</c:v>
                </c:pt>
                <c:pt idx="4082">
                  <c:v>9.7155470799619205E-3</c:v>
                </c:pt>
                <c:pt idx="4083">
                  <c:v>9.7155470799619205E-3</c:v>
                </c:pt>
                <c:pt idx="4084">
                  <c:v>9.6755880861573197E-3</c:v>
                </c:pt>
                <c:pt idx="4085">
                  <c:v>9.6360883911314997E-3</c:v>
                </c:pt>
                <c:pt idx="4086">
                  <c:v>9.6360883911314997E-3</c:v>
                </c:pt>
                <c:pt idx="4087">
                  <c:v>9.6360883911314997E-3</c:v>
                </c:pt>
                <c:pt idx="4088">
                  <c:v>9.5933736046505107E-3</c:v>
                </c:pt>
                <c:pt idx="4089">
                  <c:v>9.5933736046505107E-3</c:v>
                </c:pt>
                <c:pt idx="4090">
                  <c:v>9.5534146108452508E-3</c:v>
                </c:pt>
                <c:pt idx="4091">
                  <c:v>9.51391491581954E-3</c:v>
                </c:pt>
                <c:pt idx="4092">
                  <c:v>9.5534146108452508E-3</c:v>
                </c:pt>
                <c:pt idx="4093">
                  <c:v>9.51391491581954E-3</c:v>
                </c:pt>
                <c:pt idx="4094">
                  <c:v>9.51391491581954E-3</c:v>
                </c:pt>
                <c:pt idx="4095">
                  <c:v>9.51391491581954E-3</c:v>
                </c:pt>
                <c:pt idx="4096">
                  <c:v>9.4739559220149393E-3</c:v>
                </c:pt>
                <c:pt idx="4097">
                  <c:v>9.4739559220149393E-3</c:v>
                </c:pt>
                <c:pt idx="4098">
                  <c:v>9.4317004343127397E-3</c:v>
                </c:pt>
                <c:pt idx="4099">
                  <c:v>9.3917414405081407E-3</c:v>
                </c:pt>
                <c:pt idx="4100">
                  <c:v>9.3522417454823294E-3</c:v>
                </c:pt>
                <c:pt idx="4101">
                  <c:v>9.3522417454823294E-3</c:v>
                </c:pt>
                <c:pt idx="4102">
                  <c:v>9.31228275167717E-3</c:v>
                </c:pt>
                <c:pt idx="4103">
                  <c:v>9.26956796519607E-3</c:v>
                </c:pt>
                <c:pt idx="4104">
                  <c:v>9.26956796519607E-3</c:v>
                </c:pt>
                <c:pt idx="4105">
                  <c:v>9.2300682701703593E-3</c:v>
                </c:pt>
                <c:pt idx="4106">
                  <c:v>9.2300682701703593E-3</c:v>
                </c:pt>
                <c:pt idx="4107">
                  <c:v>9.1901092763657707E-3</c:v>
                </c:pt>
                <c:pt idx="4108">
                  <c:v>9.10789479485896E-3</c:v>
                </c:pt>
                <c:pt idx="4109">
                  <c:v>9.10789479485896E-3</c:v>
                </c:pt>
                <c:pt idx="4110">
                  <c:v>9.1506095813399507E-3</c:v>
                </c:pt>
                <c:pt idx="4111">
                  <c:v>9.10789479485896E-3</c:v>
                </c:pt>
                <c:pt idx="4112">
                  <c:v>9.10789479485896E-3</c:v>
                </c:pt>
                <c:pt idx="4113">
                  <c:v>9.0679358010536896E-3</c:v>
                </c:pt>
                <c:pt idx="4114">
                  <c:v>9.0679358010536896E-3</c:v>
                </c:pt>
                <c:pt idx="4115">
                  <c:v>9.0284361060279893E-3</c:v>
                </c:pt>
                <c:pt idx="4116">
                  <c:v>9.0284361060279893E-3</c:v>
                </c:pt>
                <c:pt idx="4117">
                  <c:v>8.9884771122232792E-3</c:v>
                </c:pt>
                <c:pt idx="4118">
                  <c:v>8.9884771122232792E-3</c:v>
                </c:pt>
                <c:pt idx="4119">
                  <c:v>8.9462216245211907E-3</c:v>
                </c:pt>
                <c:pt idx="4120">
                  <c:v>8.9462216245211907E-3</c:v>
                </c:pt>
                <c:pt idx="4121">
                  <c:v>8.9062626307165899E-3</c:v>
                </c:pt>
                <c:pt idx="4122">
                  <c:v>8.9062626307165899E-3</c:v>
                </c:pt>
                <c:pt idx="4123">
                  <c:v>8.8667629356907803E-3</c:v>
                </c:pt>
                <c:pt idx="4124">
                  <c:v>8.8667629356907803E-3</c:v>
                </c:pt>
                <c:pt idx="4125">
                  <c:v>8.8268039418855099E-3</c:v>
                </c:pt>
                <c:pt idx="4126">
                  <c:v>8.7840891554045192E-3</c:v>
                </c:pt>
                <c:pt idx="4127">
                  <c:v>8.7445894603786992E-3</c:v>
                </c:pt>
                <c:pt idx="4128">
                  <c:v>8.7445894603786992E-3</c:v>
                </c:pt>
                <c:pt idx="4129">
                  <c:v>8.7046304665741002E-3</c:v>
                </c:pt>
                <c:pt idx="4130">
                  <c:v>8.7046304665741002E-3</c:v>
                </c:pt>
                <c:pt idx="4131">
                  <c:v>8.6224159850674092E-3</c:v>
                </c:pt>
                <c:pt idx="4132">
                  <c:v>8.6224159850674092E-3</c:v>
                </c:pt>
                <c:pt idx="4133">
                  <c:v>8.6619156800931095E-3</c:v>
                </c:pt>
                <c:pt idx="4134">
                  <c:v>8.6224159850674092E-3</c:v>
                </c:pt>
                <c:pt idx="4135">
                  <c:v>8.5824569912621492E-3</c:v>
                </c:pt>
                <c:pt idx="4136">
                  <c:v>8.5429572962363292E-3</c:v>
                </c:pt>
                <c:pt idx="4137">
                  <c:v>8.5429572962363292E-3</c:v>
                </c:pt>
                <c:pt idx="4138">
                  <c:v>8.5002425097553402E-3</c:v>
                </c:pt>
                <c:pt idx="4139">
                  <c:v>8.5002425097553402E-3</c:v>
                </c:pt>
                <c:pt idx="4140">
                  <c:v>8.4207838209249299E-3</c:v>
                </c:pt>
                <c:pt idx="4141">
                  <c:v>8.4207838209249299E-3</c:v>
                </c:pt>
                <c:pt idx="4142">
                  <c:v>8.4207838209249299E-3</c:v>
                </c:pt>
                <c:pt idx="4143">
                  <c:v>8.4207838209249299E-3</c:v>
                </c:pt>
                <c:pt idx="4144">
                  <c:v>8.3385693394182406E-3</c:v>
                </c:pt>
                <c:pt idx="4145">
                  <c:v>8.3385693394182406E-3</c:v>
                </c:pt>
                <c:pt idx="4146">
                  <c:v>8.3385693394182406E-3</c:v>
                </c:pt>
                <c:pt idx="4147">
                  <c:v>8.2986103456129598E-3</c:v>
                </c:pt>
                <c:pt idx="4148">
                  <c:v>8.2591106505878198E-3</c:v>
                </c:pt>
                <c:pt idx="4149">
                  <c:v>8.2591106505878198E-3</c:v>
                </c:pt>
                <c:pt idx="4150">
                  <c:v>8.2191516567825494E-3</c:v>
                </c:pt>
                <c:pt idx="4151">
                  <c:v>8.1764368703015709E-3</c:v>
                </c:pt>
                <c:pt idx="4152">
                  <c:v>8.1369371752757508E-3</c:v>
                </c:pt>
                <c:pt idx="4153">
                  <c:v>8.1369371752757508E-3</c:v>
                </c:pt>
                <c:pt idx="4154">
                  <c:v>8.1369371752757508E-3</c:v>
                </c:pt>
                <c:pt idx="4155">
                  <c:v>8.0969781814704805E-3</c:v>
                </c:pt>
                <c:pt idx="4156">
                  <c:v>8.0574784864454498E-3</c:v>
                </c:pt>
                <c:pt idx="4157">
                  <c:v>8.0574784864454498E-3</c:v>
                </c:pt>
                <c:pt idx="4158">
                  <c:v>8.0574784864454498E-3</c:v>
                </c:pt>
                <c:pt idx="4159">
                  <c:v>8.0147636999637895E-3</c:v>
                </c:pt>
                <c:pt idx="4160">
                  <c:v>7.9752640049386408E-3</c:v>
                </c:pt>
                <c:pt idx="4161">
                  <c:v>7.9752640049386408E-3</c:v>
                </c:pt>
                <c:pt idx="4162">
                  <c:v>7.9752640049386408E-3</c:v>
                </c:pt>
                <c:pt idx="4163">
                  <c:v>7.8958053161076701E-3</c:v>
                </c:pt>
                <c:pt idx="4164">
                  <c:v>7.8958053161076701E-3</c:v>
                </c:pt>
                <c:pt idx="4165">
                  <c:v>7.8958053161076701E-3</c:v>
                </c:pt>
                <c:pt idx="4166">
                  <c:v>7.8131315358212997E-3</c:v>
                </c:pt>
                <c:pt idx="4167">
                  <c:v>7.8131315358212997E-3</c:v>
                </c:pt>
                <c:pt idx="4168">
                  <c:v>7.7736318407962699E-3</c:v>
                </c:pt>
                <c:pt idx="4169">
                  <c:v>7.7736318407962699E-3</c:v>
                </c:pt>
                <c:pt idx="4170">
                  <c:v>7.7736318407962699E-3</c:v>
                </c:pt>
                <c:pt idx="4171">
                  <c:v>7.7336728469910004E-3</c:v>
                </c:pt>
                <c:pt idx="4172">
                  <c:v>7.7336728469910004E-3</c:v>
                </c:pt>
                <c:pt idx="4173">
                  <c:v>7.6909580605100097E-3</c:v>
                </c:pt>
                <c:pt idx="4174">
                  <c:v>7.6909580605100097E-3</c:v>
                </c:pt>
                <c:pt idx="4175">
                  <c:v>7.6514583654842001E-3</c:v>
                </c:pt>
                <c:pt idx="4176">
                  <c:v>7.6514583654842001E-3</c:v>
                </c:pt>
                <c:pt idx="4177">
                  <c:v>7.6114993716789297E-3</c:v>
                </c:pt>
                <c:pt idx="4178">
                  <c:v>7.6114993716789297E-3</c:v>
                </c:pt>
                <c:pt idx="4179">
                  <c:v>7.5719996766538998E-3</c:v>
                </c:pt>
                <c:pt idx="4180">
                  <c:v>7.5292848901721303E-3</c:v>
                </c:pt>
                <c:pt idx="4181">
                  <c:v>7.5292848901721303E-3</c:v>
                </c:pt>
                <c:pt idx="4182">
                  <c:v>7.48978519514709E-3</c:v>
                </c:pt>
                <c:pt idx="4183">
                  <c:v>7.44982620134183E-3</c:v>
                </c:pt>
                <c:pt idx="4184">
                  <c:v>7.44982620134183E-3</c:v>
                </c:pt>
                <c:pt idx="4185">
                  <c:v>7.4098672075372197E-3</c:v>
                </c:pt>
                <c:pt idx="4186">
                  <c:v>7.3676117198350202E-3</c:v>
                </c:pt>
                <c:pt idx="4187">
                  <c:v>7.3676117198350202E-3</c:v>
                </c:pt>
                <c:pt idx="4188">
                  <c:v>7.3676117198350202E-3</c:v>
                </c:pt>
                <c:pt idx="4189">
                  <c:v>7.3276527260297498E-3</c:v>
                </c:pt>
                <c:pt idx="4190">
                  <c:v>7.3276527260297498E-3</c:v>
                </c:pt>
                <c:pt idx="4191">
                  <c:v>7.3276527260297498E-3</c:v>
                </c:pt>
                <c:pt idx="4192">
                  <c:v>7.28815303100472E-3</c:v>
                </c:pt>
                <c:pt idx="4193">
                  <c:v>7.28815303100472E-3</c:v>
                </c:pt>
                <c:pt idx="4194">
                  <c:v>7.2454382445229504E-3</c:v>
                </c:pt>
                <c:pt idx="4195">
                  <c:v>7.2054792507183496E-3</c:v>
                </c:pt>
                <c:pt idx="4196">
                  <c:v>7.2054792507183496E-3</c:v>
                </c:pt>
                <c:pt idx="4197">
                  <c:v>7.1659795556926502E-3</c:v>
                </c:pt>
                <c:pt idx="4198">
                  <c:v>7.1659795556926502E-3</c:v>
                </c:pt>
                <c:pt idx="4199">
                  <c:v>7.1260205618880502E-3</c:v>
                </c:pt>
                <c:pt idx="4200">
                  <c:v>7.1260205618880502E-3</c:v>
                </c:pt>
                <c:pt idx="4201">
                  <c:v>7.1260205618880502E-3</c:v>
                </c:pt>
                <c:pt idx="4202">
                  <c:v>7.0837650741858403E-3</c:v>
                </c:pt>
                <c:pt idx="4203">
                  <c:v>7.0438060803812404E-3</c:v>
                </c:pt>
                <c:pt idx="4204">
                  <c:v>7.0043063853555401E-3</c:v>
                </c:pt>
                <c:pt idx="4205">
                  <c:v>7.0043063853555401E-3</c:v>
                </c:pt>
                <c:pt idx="4206">
                  <c:v>6.9643473915502697E-3</c:v>
                </c:pt>
                <c:pt idx="4207">
                  <c:v>6.9643473915502697E-3</c:v>
                </c:pt>
                <c:pt idx="4208">
                  <c:v>6.9216326050691697E-3</c:v>
                </c:pt>
                <c:pt idx="4209">
                  <c:v>6.9643473915502697E-3</c:v>
                </c:pt>
                <c:pt idx="4210">
                  <c:v>6.9216326050691697E-3</c:v>
                </c:pt>
                <c:pt idx="4211">
                  <c:v>6.8821329100434703E-3</c:v>
                </c:pt>
                <c:pt idx="4212">
                  <c:v>6.8821329100434703E-3</c:v>
                </c:pt>
                <c:pt idx="4213">
                  <c:v>6.8821329100434703E-3</c:v>
                </c:pt>
                <c:pt idx="4214">
                  <c:v>6.8821329100434703E-3</c:v>
                </c:pt>
                <c:pt idx="4215">
                  <c:v>6.8421739162388704E-3</c:v>
                </c:pt>
                <c:pt idx="4216">
                  <c:v>6.8026742212131701E-3</c:v>
                </c:pt>
                <c:pt idx="4217">
                  <c:v>6.7599594347320701E-3</c:v>
                </c:pt>
                <c:pt idx="4218">
                  <c:v>6.7599594347320701E-3</c:v>
                </c:pt>
                <c:pt idx="4219">
                  <c:v>6.7200004409267997E-3</c:v>
                </c:pt>
                <c:pt idx="4220">
                  <c:v>6.7200004409267997E-3</c:v>
                </c:pt>
                <c:pt idx="4221">
                  <c:v>6.7200004409267997E-3</c:v>
                </c:pt>
                <c:pt idx="4222">
                  <c:v>6.6805007459011002E-3</c:v>
                </c:pt>
                <c:pt idx="4223">
                  <c:v>6.7200004409267997E-3</c:v>
                </c:pt>
                <c:pt idx="4224">
                  <c:v>6.6405417520964899E-3</c:v>
                </c:pt>
                <c:pt idx="4225">
                  <c:v>6.6405417520964899E-3</c:v>
                </c:pt>
                <c:pt idx="4226">
                  <c:v>6.6405417520964899E-3</c:v>
                </c:pt>
                <c:pt idx="4227">
                  <c:v>6.5982862643942904E-3</c:v>
                </c:pt>
                <c:pt idx="4228">
                  <c:v>6.5982862643942904E-3</c:v>
                </c:pt>
                <c:pt idx="4229">
                  <c:v>6.5583272705896896E-3</c:v>
                </c:pt>
                <c:pt idx="4230">
                  <c:v>6.51882757556388E-3</c:v>
                </c:pt>
                <c:pt idx="4231">
                  <c:v>6.51882757556388E-3</c:v>
                </c:pt>
                <c:pt idx="4232">
                  <c:v>6.4788685817587198E-3</c:v>
                </c:pt>
                <c:pt idx="4233">
                  <c:v>6.4788685817587198E-3</c:v>
                </c:pt>
                <c:pt idx="4234">
                  <c:v>6.4788685817587198E-3</c:v>
                </c:pt>
                <c:pt idx="4235">
                  <c:v>6.4361537952776198E-3</c:v>
                </c:pt>
                <c:pt idx="4236">
                  <c:v>6.3966541002519204E-3</c:v>
                </c:pt>
                <c:pt idx="4237">
                  <c:v>6.3966541002519204E-3</c:v>
                </c:pt>
                <c:pt idx="4238">
                  <c:v>6.3566951064473196E-3</c:v>
                </c:pt>
                <c:pt idx="4239">
                  <c:v>6.3566951064473196E-3</c:v>
                </c:pt>
                <c:pt idx="4240">
                  <c:v>6.31719541142151E-3</c:v>
                </c:pt>
                <c:pt idx="4241">
                  <c:v>6.31719541142151E-3</c:v>
                </c:pt>
                <c:pt idx="4242">
                  <c:v>6.2744806249405097E-3</c:v>
                </c:pt>
                <c:pt idx="4243">
                  <c:v>6.2744806249405097E-3</c:v>
                </c:pt>
                <c:pt idx="4244">
                  <c:v>6.2744806249405097E-3</c:v>
                </c:pt>
                <c:pt idx="4245">
                  <c:v>6.2345216311352498E-3</c:v>
                </c:pt>
                <c:pt idx="4246">
                  <c:v>6.1950219361095399E-3</c:v>
                </c:pt>
                <c:pt idx="4247">
                  <c:v>6.1950219361095399E-3</c:v>
                </c:pt>
                <c:pt idx="4248">
                  <c:v>6.1550629423048299E-3</c:v>
                </c:pt>
                <c:pt idx="4249">
                  <c:v>6.1550629423048299E-3</c:v>
                </c:pt>
                <c:pt idx="4250">
                  <c:v>6.1128074546027396E-3</c:v>
                </c:pt>
                <c:pt idx="4251">
                  <c:v>6.1128074546027396E-3</c:v>
                </c:pt>
                <c:pt idx="4252">
                  <c:v>6.0728484607981397E-3</c:v>
                </c:pt>
                <c:pt idx="4253">
                  <c:v>6.0328894669928797E-3</c:v>
                </c:pt>
                <c:pt idx="4254">
                  <c:v>6.0328894669928797E-3</c:v>
                </c:pt>
                <c:pt idx="4255">
                  <c:v>6.0328894669928797E-3</c:v>
                </c:pt>
                <c:pt idx="4256">
                  <c:v>5.9933897719670597E-3</c:v>
                </c:pt>
                <c:pt idx="4257">
                  <c:v>5.9933897719670597E-3</c:v>
                </c:pt>
                <c:pt idx="4258">
                  <c:v>5.9506749854860699E-3</c:v>
                </c:pt>
                <c:pt idx="4259">
                  <c:v>5.9506749854860699E-3</c:v>
                </c:pt>
                <c:pt idx="4260">
                  <c:v>5.9506749854860699E-3</c:v>
                </c:pt>
                <c:pt idx="4261">
                  <c:v>5.9111752904603696E-3</c:v>
                </c:pt>
                <c:pt idx="4262">
                  <c:v>5.8712162966556604E-3</c:v>
                </c:pt>
                <c:pt idx="4263">
                  <c:v>5.8712162966556604E-3</c:v>
                </c:pt>
                <c:pt idx="4264">
                  <c:v>5.8285015101746697E-3</c:v>
                </c:pt>
                <c:pt idx="4265">
                  <c:v>5.8285015101746697E-3</c:v>
                </c:pt>
                <c:pt idx="4266">
                  <c:v>5.8285015101746697E-3</c:v>
                </c:pt>
                <c:pt idx="4267">
                  <c:v>5.7890018151489702E-3</c:v>
                </c:pt>
                <c:pt idx="4268">
                  <c:v>5.7490428213436999E-3</c:v>
                </c:pt>
                <c:pt idx="4269">
                  <c:v>5.7490428213436999E-3</c:v>
                </c:pt>
                <c:pt idx="4270">
                  <c:v>5.7490428213436999E-3</c:v>
                </c:pt>
                <c:pt idx="4271">
                  <c:v>5.7095431263178903E-3</c:v>
                </c:pt>
                <c:pt idx="4272">
                  <c:v>5.7095431263178903E-3</c:v>
                </c:pt>
                <c:pt idx="4273">
                  <c:v>5.66682833983689E-3</c:v>
                </c:pt>
                <c:pt idx="4274">
                  <c:v>5.66682833983689E-3</c:v>
                </c:pt>
                <c:pt idx="4275">
                  <c:v>5.6273286448111897E-3</c:v>
                </c:pt>
                <c:pt idx="4276">
                  <c:v>5.6273286448111897E-3</c:v>
                </c:pt>
                <c:pt idx="4277">
                  <c:v>5.6273286448111897E-3</c:v>
                </c:pt>
                <c:pt idx="4278">
                  <c:v>5.5873696510064796E-3</c:v>
                </c:pt>
                <c:pt idx="4279">
                  <c:v>5.5873696510064796E-3</c:v>
                </c:pt>
                <c:pt idx="4280">
                  <c:v>5.5474106572013203E-3</c:v>
                </c:pt>
                <c:pt idx="4281">
                  <c:v>5.5051551694997904E-3</c:v>
                </c:pt>
                <c:pt idx="4282">
                  <c:v>5.5051551694997904E-3</c:v>
                </c:pt>
                <c:pt idx="4283">
                  <c:v>5.5051551694997904E-3</c:v>
                </c:pt>
                <c:pt idx="4284">
                  <c:v>5.46519617569452E-3</c:v>
                </c:pt>
                <c:pt idx="4285">
                  <c:v>5.4256964806687104E-3</c:v>
                </c:pt>
                <c:pt idx="4286">
                  <c:v>5.46519617569452E-3</c:v>
                </c:pt>
                <c:pt idx="4287">
                  <c:v>5.3857374868641096E-3</c:v>
                </c:pt>
                <c:pt idx="4288">
                  <c:v>5.3857374868641096E-3</c:v>
                </c:pt>
                <c:pt idx="4289">
                  <c:v>5.3857374868641096E-3</c:v>
                </c:pt>
                <c:pt idx="4290">
                  <c:v>5.3430227003831198E-3</c:v>
                </c:pt>
                <c:pt idx="4291">
                  <c:v>5.3035230053572998E-3</c:v>
                </c:pt>
                <c:pt idx="4292">
                  <c:v>5.3035230053572998E-3</c:v>
                </c:pt>
                <c:pt idx="4293">
                  <c:v>5.3035230053572998E-3</c:v>
                </c:pt>
                <c:pt idx="4294">
                  <c:v>5.26356401155215E-3</c:v>
                </c:pt>
                <c:pt idx="4295">
                  <c:v>5.26356401155215E-3</c:v>
                </c:pt>
                <c:pt idx="4296">
                  <c:v>5.2240643165263299E-3</c:v>
                </c:pt>
                <c:pt idx="4297">
                  <c:v>5.1813495300453401E-3</c:v>
                </c:pt>
                <c:pt idx="4298">
                  <c:v>5.2240643165263299E-3</c:v>
                </c:pt>
                <c:pt idx="4299">
                  <c:v>5.1813495300453401E-3</c:v>
                </c:pt>
                <c:pt idx="4300">
                  <c:v>5.1413905362407402E-3</c:v>
                </c:pt>
                <c:pt idx="4301">
                  <c:v>5.1413905362407402E-3</c:v>
                </c:pt>
                <c:pt idx="4302">
                  <c:v>5.1413905362407402E-3</c:v>
                </c:pt>
                <c:pt idx="4303">
                  <c:v>5.1018908412149297E-3</c:v>
                </c:pt>
                <c:pt idx="4304">
                  <c:v>5.0619318474096602E-3</c:v>
                </c:pt>
                <c:pt idx="4305">
                  <c:v>5.1018908412149297E-3</c:v>
                </c:pt>
                <c:pt idx="4306">
                  <c:v>5.0196763597081303E-3</c:v>
                </c:pt>
                <c:pt idx="4307">
                  <c:v>5.0196763597081303E-3</c:v>
                </c:pt>
                <c:pt idx="4308">
                  <c:v>4.9797173659029701E-3</c:v>
                </c:pt>
                <c:pt idx="4309">
                  <c:v>4.9797173659029701E-3</c:v>
                </c:pt>
                <c:pt idx="4310">
                  <c:v>4.9402176708778197E-3</c:v>
                </c:pt>
                <c:pt idx="4311">
                  <c:v>4.9402176708778197E-3</c:v>
                </c:pt>
                <c:pt idx="4312">
                  <c:v>4.9402176708778197E-3</c:v>
                </c:pt>
                <c:pt idx="4313">
                  <c:v>4.9002586770725502E-3</c:v>
                </c:pt>
                <c:pt idx="4314">
                  <c:v>4.8575438905915699E-3</c:v>
                </c:pt>
                <c:pt idx="4315">
                  <c:v>4.8575438905915699E-3</c:v>
                </c:pt>
                <c:pt idx="4316">
                  <c:v>4.8575438905915699E-3</c:v>
                </c:pt>
                <c:pt idx="4317">
                  <c:v>4.8575438905915699E-3</c:v>
                </c:pt>
                <c:pt idx="4318">
                  <c:v>4.8575438905915699E-3</c:v>
                </c:pt>
                <c:pt idx="4319">
                  <c:v>4.8180441955657499E-3</c:v>
                </c:pt>
                <c:pt idx="4320">
                  <c:v>4.7780852017604803E-3</c:v>
                </c:pt>
                <c:pt idx="4321">
                  <c:v>4.7780852017604803E-3</c:v>
                </c:pt>
                <c:pt idx="4322">
                  <c:v>4.7780852017604803E-3</c:v>
                </c:pt>
                <c:pt idx="4323">
                  <c:v>4.7780852017604803E-3</c:v>
                </c:pt>
                <c:pt idx="4324">
                  <c:v>4.7385855067354496E-3</c:v>
                </c:pt>
                <c:pt idx="4325">
                  <c:v>4.7385855067354496E-3</c:v>
                </c:pt>
                <c:pt idx="4326">
                  <c:v>4.69587072025368E-3</c:v>
                </c:pt>
                <c:pt idx="4327">
                  <c:v>4.6559117264490801E-3</c:v>
                </c:pt>
                <c:pt idx="4328">
                  <c:v>4.6559117264490801E-3</c:v>
                </c:pt>
                <c:pt idx="4329">
                  <c:v>4.6164120314233798E-3</c:v>
                </c:pt>
                <c:pt idx="4330">
                  <c:v>4.6559117264490801E-3</c:v>
                </c:pt>
                <c:pt idx="4331">
                  <c:v>4.5764530376181103E-3</c:v>
                </c:pt>
                <c:pt idx="4332">
                  <c:v>4.5764530376181103E-3</c:v>
                </c:pt>
                <c:pt idx="4333">
                  <c:v>4.5764530376181103E-3</c:v>
                </c:pt>
                <c:pt idx="4334">
                  <c:v>4.53419754991657E-3</c:v>
                </c:pt>
                <c:pt idx="4335">
                  <c:v>4.53419754991657E-3</c:v>
                </c:pt>
                <c:pt idx="4336">
                  <c:v>4.49423855611131E-3</c:v>
                </c:pt>
                <c:pt idx="4337">
                  <c:v>4.4547388610862697E-3</c:v>
                </c:pt>
                <c:pt idx="4338">
                  <c:v>4.49423855611131E-3</c:v>
                </c:pt>
                <c:pt idx="4339">
                  <c:v>4.4120240746045002E-3</c:v>
                </c:pt>
                <c:pt idx="4340">
                  <c:v>4.4120240746045002E-3</c:v>
                </c:pt>
                <c:pt idx="4341">
                  <c:v>4.3720650807999003E-3</c:v>
                </c:pt>
                <c:pt idx="4342">
                  <c:v>4.4120240746045002E-3</c:v>
                </c:pt>
                <c:pt idx="4343">
                  <c:v>4.3720650807999003E-3</c:v>
                </c:pt>
                <c:pt idx="4344">
                  <c:v>4.3325653857741999E-3</c:v>
                </c:pt>
                <c:pt idx="4345">
                  <c:v>4.3325653857741999E-3</c:v>
                </c:pt>
                <c:pt idx="4346">
                  <c:v>4.2926063919689304E-3</c:v>
                </c:pt>
                <c:pt idx="4347">
                  <c:v>4.2926063919689304E-3</c:v>
                </c:pt>
                <c:pt idx="4348">
                  <c:v>4.2926063919689304E-3</c:v>
                </c:pt>
                <c:pt idx="4349">
                  <c:v>4.2503509042673996E-3</c:v>
                </c:pt>
                <c:pt idx="4350">
                  <c:v>4.2503509042673996E-3</c:v>
                </c:pt>
                <c:pt idx="4351">
                  <c:v>4.2503509042673996E-3</c:v>
                </c:pt>
                <c:pt idx="4352">
                  <c:v>4.2503509042673996E-3</c:v>
                </c:pt>
                <c:pt idx="4353">
                  <c:v>4.2103919104621301E-3</c:v>
                </c:pt>
                <c:pt idx="4354">
                  <c:v>4.1704329166575302E-3</c:v>
                </c:pt>
                <c:pt idx="4355">
                  <c:v>4.1704329166575302E-3</c:v>
                </c:pt>
                <c:pt idx="4356">
                  <c:v>4.1704329166575302E-3</c:v>
                </c:pt>
                <c:pt idx="4357">
                  <c:v>4.1309332216318299E-3</c:v>
                </c:pt>
                <c:pt idx="4358">
                  <c:v>4.1309332216318299E-3</c:v>
                </c:pt>
                <c:pt idx="4359">
                  <c:v>4.1309332216318299E-3</c:v>
                </c:pt>
                <c:pt idx="4360">
                  <c:v>4.0487187401250201E-3</c:v>
                </c:pt>
                <c:pt idx="4361">
                  <c:v>4.0882184351507299E-3</c:v>
                </c:pt>
                <c:pt idx="4362">
                  <c:v>4.0487187401250201E-3</c:v>
                </c:pt>
                <c:pt idx="4363">
                  <c:v>4.0487187401250201E-3</c:v>
                </c:pt>
                <c:pt idx="4364">
                  <c:v>4.0087597463197601E-3</c:v>
                </c:pt>
                <c:pt idx="4365">
                  <c:v>3.9692600512947198E-3</c:v>
                </c:pt>
                <c:pt idx="4366">
                  <c:v>4.0087597463197601E-3</c:v>
                </c:pt>
                <c:pt idx="4367">
                  <c:v>3.9692600512947198E-3</c:v>
                </c:pt>
                <c:pt idx="4368">
                  <c:v>3.9265452648129502E-3</c:v>
                </c:pt>
                <c:pt idx="4369">
                  <c:v>3.8865862710083499E-3</c:v>
                </c:pt>
                <c:pt idx="4370">
                  <c:v>3.8865862710083499E-3</c:v>
                </c:pt>
                <c:pt idx="4371">
                  <c:v>3.8865862710083499E-3</c:v>
                </c:pt>
                <c:pt idx="4372">
                  <c:v>3.84708657598265E-3</c:v>
                </c:pt>
                <c:pt idx="4373">
                  <c:v>3.84708657598265E-3</c:v>
                </c:pt>
                <c:pt idx="4374">
                  <c:v>3.8071275821780501E-3</c:v>
                </c:pt>
                <c:pt idx="4375">
                  <c:v>3.8071275821780501E-3</c:v>
                </c:pt>
                <c:pt idx="4376">
                  <c:v>3.8071275821780501E-3</c:v>
                </c:pt>
                <c:pt idx="4377">
                  <c:v>3.7644127956962801E-3</c:v>
                </c:pt>
                <c:pt idx="4378">
                  <c:v>3.7644127956962801E-3</c:v>
                </c:pt>
                <c:pt idx="4379">
                  <c:v>3.7644127956962801E-3</c:v>
                </c:pt>
                <c:pt idx="4380">
                  <c:v>3.7644127956962801E-3</c:v>
                </c:pt>
                <c:pt idx="4381">
                  <c:v>3.6849541068659799E-3</c:v>
                </c:pt>
                <c:pt idx="4382">
                  <c:v>3.6849541068659799E-3</c:v>
                </c:pt>
                <c:pt idx="4383">
                  <c:v>3.6849541068659799E-3</c:v>
                </c:pt>
                <c:pt idx="4384">
                  <c:v>3.64545441184028E-3</c:v>
                </c:pt>
                <c:pt idx="4385">
                  <c:v>3.64545441184028E-3</c:v>
                </c:pt>
                <c:pt idx="4386">
                  <c:v>3.64545441184028E-3</c:v>
                </c:pt>
                <c:pt idx="4387">
                  <c:v>3.60273962535917E-3</c:v>
                </c:pt>
                <c:pt idx="4388">
                  <c:v>3.5632399303334701E-3</c:v>
                </c:pt>
                <c:pt idx="4389">
                  <c:v>3.5632399303334701E-3</c:v>
                </c:pt>
                <c:pt idx="4390">
                  <c:v>3.5632399303334701E-3</c:v>
                </c:pt>
                <c:pt idx="4391">
                  <c:v>3.5232809365288698E-3</c:v>
                </c:pt>
                <c:pt idx="4392">
                  <c:v>3.5232809365288698E-3</c:v>
                </c:pt>
                <c:pt idx="4393">
                  <c:v>3.4837812415030602E-3</c:v>
                </c:pt>
                <c:pt idx="4394">
                  <c:v>3.4410664550220699E-3</c:v>
                </c:pt>
                <c:pt idx="4395">
                  <c:v>3.4011074612168E-3</c:v>
                </c:pt>
                <c:pt idx="4396">
                  <c:v>3.4011074612168E-3</c:v>
                </c:pt>
                <c:pt idx="4397">
                  <c:v>3.4011074612168E-3</c:v>
                </c:pt>
                <c:pt idx="4398">
                  <c:v>3.4011074612168E-3</c:v>
                </c:pt>
                <c:pt idx="4399">
                  <c:v>3.3616077661911001E-3</c:v>
                </c:pt>
                <c:pt idx="4400">
                  <c:v>3.3616077661911001E-3</c:v>
                </c:pt>
                <c:pt idx="4401">
                  <c:v>3.3216487723865002E-3</c:v>
                </c:pt>
                <c:pt idx="4402">
                  <c:v>3.3216487723865002E-3</c:v>
                </c:pt>
                <c:pt idx="4403">
                  <c:v>3.2789339859047302E-3</c:v>
                </c:pt>
                <c:pt idx="4404">
                  <c:v>3.2789339859047302E-3</c:v>
                </c:pt>
                <c:pt idx="4405">
                  <c:v>3.2394342908796899E-3</c:v>
                </c:pt>
                <c:pt idx="4406">
                  <c:v>3.2394342908796899E-3</c:v>
                </c:pt>
                <c:pt idx="4407">
                  <c:v>3.2394342908796899E-3</c:v>
                </c:pt>
                <c:pt idx="4408">
                  <c:v>3.2394342908796899E-3</c:v>
                </c:pt>
                <c:pt idx="4409">
                  <c:v>3.19947529707443E-3</c:v>
                </c:pt>
                <c:pt idx="4410">
                  <c:v>3.1599756020486099E-3</c:v>
                </c:pt>
                <c:pt idx="4411">
                  <c:v>3.1599756020486099E-3</c:v>
                </c:pt>
                <c:pt idx="4412">
                  <c:v>3.1599756020486099E-3</c:v>
                </c:pt>
                <c:pt idx="4413">
                  <c:v>3.1172608155676201E-3</c:v>
                </c:pt>
                <c:pt idx="4414">
                  <c:v>3.0777611205419198E-3</c:v>
                </c:pt>
                <c:pt idx="4415">
                  <c:v>3.0777611205419198E-3</c:v>
                </c:pt>
                <c:pt idx="4416">
                  <c:v>3.0378021267373199E-3</c:v>
                </c:pt>
                <c:pt idx="4417">
                  <c:v>3.0378021267373199E-3</c:v>
                </c:pt>
                <c:pt idx="4418">
                  <c:v>2.9950873402555499E-3</c:v>
                </c:pt>
                <c:pt idx="4419">
                  <c:v>2.9950873402555499E-3</c:v>
                </c:pt>
                <c:pt idx="4420">
                  <c:v>2.9950873402555499E-3</c:v>
                </c:pt>
                <c:pt idx="4421">
                  <c:v>2.95558764523052E-3</c:v>
                </c:pt>
                <c:pt idx="4422">
                  <c:v>2.95558764523052E-3</c:v>
                </c:pt>
                <c:pt idx="4423">
                  <c:v>2.95558764523052E-3</c:v>
                </c:pt>
                <c:pt idx="4424">
                  <c:v>2.95558764523052E-3</c:v>
                </c:pt>
                <c:pt idx="4425">
                  <c:v>2.9156286514252501E-3</c:v>
                </c:pt>
                <c:pt idx="4426">
                  <c:v>2.9156286514252501E-3</c:v>
                </c:pt>
                <c:pt idx="4427">
                  <c:v>2.87612895639944E-3</c:v>
                </c:pt>
                <c:pt idx="4428">
                  <c:v>2.8334141699184502E-3</c:v>
                </c:pt>
                <c:pt idx="4429">
                  <c:v>2.8334141699184502E-3</c:v>
                </c:pt>
                <c:pt idx="4430">
                  <c:v>2.7934551761131798E-3</c:v>
                </c:pt>
                <c:pt idx="4431">
                  <c:v>2.7539554810880299E-3</c:v>
                </c:pt>
                <c:pt idx="4432">
                  <c:v>2.7934551761131798E-3</c:v>
                </c:pt>
                <c:pt idx="4433">
                  <c:v>2.7539554810880299E-3</c:v>
                </c:pt>
                <c:pt idx="4434">
                  <c:v>2.71399648728288E-3</c:v>
                </c:pt>
                <c:pt idx="4435">
                  <c:v>2.71399648728288E-3</c:v>
                </c:pt>
                <c:pt idx="4436">
                  <c:v>2.71399648728288E-3</c:v>
                </c:pt>
                <c:pt idx="4437">
                  <c:v>2.6717409995813401E-3</c:v>
                </c:pt>
                <c:pt idx="4438">
                  <c:v>2.6717409995813401E-3</c:v>
                </c:pt>
                <c:pt idx="4439">
                  <c:v>2.6717409995813401E-3</c:v>
                </c:pt>
                <c:pt idx="4440">
                  <c:v>2.6317820057760702E-3</c:v>
                </c:pt>
                <c:pt idx="4441">
                  <c:v>2.6317820057760702E-3</c:v>
                </c:pt>
                <c:pt idx="4442">
                  <c:v>2.6317820057760702E-3</c:v>
                </c:pt>
                <c:pt idx="4443">
                  <c:v>2.6317820057760702E-3</c:v>
                </c:pt>
                <c:pt idx="4444">
                  <c:v>2.5922823107502602E-3</c:v>
                </c:pt>
                <c:pt idx="4445">
                  <c:v>2.5922823107502602E-3</c:v>
                </c:pt>
                <c:pt idx="4446">
                  <c:v>2.5922823107502602E-3</c:v>
                </c:pt>
                <c:pt idx="4447">
                  <c:v>2.5523233169456598E-3</c:v>
                </c:pt>
                <c:pt idx="4448">
                  <c:v>2.50960853046467E-3</c:v>
                </c:pt>
                <c:pt idx="4449">
                  <c:v>2.50960853046467E-3</c:v>
                </c:pt>
                <c:pt idx="4450">
                  <c:v>2.47010883543885E-3</c:v>
                </c:pt>
                <c:pt idx="4451">
                  <c:v>2.47010883543885E-3</c:v>
                </c:pt>
                <c:pt idx="4452">
                  <c:v>2.4301498416337002E-3</c:v>
                </c:pt>
                <c:pt idx="4453">
                  <c:v>2.3906501466078901E-3</c:v>
                </c:pt>
                <c:pt idx="4454">
                  <c:v>2.3906501466078901E-3</c:v>
                </c:pt>
                <c:pt idx="4455">
                  <c:v>2.3906501466078901E-3</c:v>
                </c:pt>
                <c:pt idx="4456">
                  <c:v>2.3479353601268999E-3</c:v>
                </c:pt>
                <c:pt idx="4457">
                  <c:v>2.3079763663223E-3</c:v>
                </c:pt>
                <c:pt idx="4458">
                  <c:v>2.3479353601268999E-3</c:v>
                </c:pt>
                <c:pt idx="4459">
                  <c:v>2.3079763663223E-3</c:v>
                </c:pt>
                <c:pt idx="4460">
                  <c:v>2.3079763663223E-3</c:v>
                </c:pt>
                <c:pt idx="4461">
                  <c:v>2.2684766712964799E-3</c:v>
                </c:pt>
                <c:pt idx="4462">
                  <c:v>2.22851767749122E-3</c:v>
                </c:pt>
                <c:pt idx="4463">
                  <c:v>2.2684766712964799E-3</c:v>
                </c:pt>
                <c:pt idx="4464">
                  <c:v>2.22851767749122E-3</c:v>
                </c:pt>
                <c:pt idx="4465">
                  <c:v>2.1862621897896801E-3</c:v>
                </c:pt>
                <c:pt idx="4466">
                  <c:v>2.1862621897896801E-3</c:v>
                </c:pt>
                <c:pt idx="4467">
                  <c:v>2.1463031959845199E-3</c:v>
                </c:pt>
                <c:pt idx="4468">
                  <c:v>2.1463031959845199E-3</c:v>
                </c:pt>
                <c:pt idx="4469">
                  <c:v>2.1463031959845199E-3</c:v>
                </c:pt>
                <c:pt idx="4470">
                  <c:v>2.1068035009587098E-3</c:v>
                </c:pt>
                <c:pt idx="4471">
                  <c:v>2.0668445071541099E-3</c:v>
                </c:pt>
                <c:pt idx="4472">
                  <c:v>2.0668445071541099E-3</c:v>
                </c:pt>
                <c:pt idx="4473">
                  <c:v>2.0668445071541099E-3</c:v>
                </c:pt>
                <c:pt idx="4474">
                  <c:v>2.0241297206731201E-3</c:v>
                </c:pt>
                <c:pt idx="4475">
                  <c:v>2.0241297206731201E-3</c:v>
                </c:pt>
                <c:pt idx="4476">
                  <c:v>2.0241297206731201E-3</c:v>
                </c:pt>
                <c:pt idx="4477">
                  <c:v>2.0241297206731201E-3</c:v>
                </c:pt>
                <c:pt idx="4478">
                  <c:v>1.9846300256473001E-3</c:v>
                </c:pt>
                <c:pt idx="4479">
                  <c:v>1.9846300256473001E-3</c:v>
                </c:pt>
                <c:pt idx="4480">
                  <c:v>1.9446710318420401E-3</c:v>
                </c:pt>
                <c:pt idx="4481">
                  <c:v>1.90517133681634E-3</c:v>
                </c:pt>
                <c:pt idx="4482">
                  <c:v>1.90517133681634E-3</c:v>
                </c:pt>
                <c:pt idx="4483">
                  <c:v>1.90517133681634E-3</c:v>
                </c:pt>
                <c:pt idx="4484">
                  <c:v>1.90517133681634E-3</c:v>
                </c:pt>
                <c:pt idx="4485">
                  <c:v>1.90517133681634E-3</c:v>
                </c:pt>
                <c:pt idx="4486">
                  <c:v>1.86245655033535E-3</c:v>
                </c:pt>
                <c:pt idx="4487">
                  <c:v>1.8224975565306299E-3</c:v>
                </c:pt>
                <c:pt idx="4488">
                  <c:v>1.8224975565306299E-3</c:v>
                </c:pt>
                <c:pt idx="4489">
                  <c:v>1.78299786150493E-3</c:v>
                </c:pt>
                <c:pt idx="4490">
                  <c:v>1.8224975565306299E-3</c:v>
                </c:pt>
                <c:pt idx="4491">
                  <c:v>1.78299786150493E-3</c:v>
                </c:pt>
                <c:pt idx="4492">
                  <c:v>1.7430388676996601E-3</c:v>
                </c:pt>
                <c:pt idx="4493">
                  <c:v>1.7430388676996601E-3</c:v>
                </c:pt>
                <c:pt idx="4494">
                  <c:v>1.7007833799981299E-3</c:v>
                </c:pt>
                <c:pt idx="4495">
                  <c:v>1.7007833799981299E-3</c:v>
                </c:pt>
                <c:pt idx="4496">
                  <c:v>1.7007833799981299E-3</c:v>
                </c:pt>
                <c:pt idx="4497">
                  <c:v>1.66082438619286E-3</c:v>
                </c:pt>
                <c:pt idx="4498">
                  <c:v>1.66082438619286E-3</c:v>
                </c:pt>
                <c:pt idx="4499">
                  <c:v>1.6208653923882601E-3</c:v>
                </c:pt>
                <c:pt idx="4500">
                  <c:v>1.5786099046861701E-3</c:v>
                </c:pt>
                <c:pt idx="4501">
                  <c:v>1.5786099046861701E-3</c:v>
                </c:pt>
                <c:pt idx="4502">
                  <c:v>1.5786099046861701E-3</c:v>
                </c:pt>
                <c:pt idx="4503">
                  <c:v>1.53865091088146E-3</c:v>
                </c:pt>
                <c:pt idx="4504">
                  <c:v>1.53865091088146E-3</c:v>
                </c:pt>
                <c:pt idx="4505">
                  <c:v>1.4991512158557499E-3</c:v>
                </c:pt>
                <c:pt idx="4506">
                  <c:v>1.45919222205049E-3</c:v>
                </c:pt>
                <c:pt idx="4507">
                  <c:v>1.45919222205049E-3</c:v>
                </c:pt>
                <c:pt idx="4508">
                  <c:v>1.45919222205049E-3</c:v>
                </c:pt>
                <c:pt idx="4509">
                  <c:v>1.4164774355694999E-3</c:v>
                </c:pt>
                <c:pt idx="4510">
                  <c:v>1.3769777405436799E-3</c:v>
                </c:pt>
                <c:pt idx="4511">
                  <c:v>1.3769777405436799E-3</c:v>
                </c:pt>
                <c:pt idx="4512">
                  <c:v>1.3769777405436799E-3</c:v>
                </c:pt>
                <c:pt idx="4513">
                  <c:v>1.3769777405436799E-3</c:v>
                </c:pt>
                <c:pt idx="4514">
                  <c:v>1.3769777405436799E-3</c:v>
                </c:pt>
                <c:pt idx="4515">
                  <c:v>1.33701874673908E-3</c:v>
                </c:pt>
                <c:pt idx="4516">
                  <c:v>1.33701874673908E-3</c:v>
                </c:pt>
                <c:pt idx="4517">
                  <c:v>1.33701874673908E-3</c:v>
                </c:pt>
                <c:pt idx="4518">
                  <c:v>1.2975190517133799E-3</c:v>
                </c:pt>
                <c:pt idx="4519">
                  <c:v>1.2975190517133799E-3</c:v>
                </c:pt>
                <c:pt idx="4520">
                  <c:v>1.2548042652322799E-3</c:v>
                </c:pt>
                <c:pt idx="4521">
                  <c:v>1.2548042652322799E-3</c:v>
                </c:pt>
                <c:pt idx="4522">
                  <c:v>1.2548042652322799E-3</c:v>
                </c:pt>
                <c:pt idx="4523">
                  <c:v>1.21530457020658E-3</c:v>
                </c:pt>
                <c:pt idx="4524">
                  <c:v>1.21530457020658E-3</c:v>
                </c:pt>
                <c:pt idx="4525">
                  <c:v>1.1753455764013101E-3</c:v>
                </c:pt>
                <c:pt idx="4526">
                  <c:v>1.1753455764013101E-3</c:v>
                </c:pt>
                <c:pt idx="4527">
                  <c:v>1.13538658259671E-3</c:v>
                </c:pt>
                <c:pt idx="4528">
                  <c:v>1.09313109489451E-3</c:v>
                </c:pt>
                <c:pt idx="4529">
                  <c:v>1.09313109489451E-3</c:v>
                </c:pt>
                <c:pt idx="4530">
                  <c:v>1.09313109489451E-3</c:v>
                </c:pt>
                <c:pt idx="4531">
                  <c:v>1.0531721010899101E-3</c:v>
                </c:pt>
                <c:pt idx="4532">
                  <c:v>1.0531721010899101E-3</c:v>
                </c:pt>
                <c:pt idx="4533">
                  <c:v>1.0531721010899101E-3</c:v>
                </c:pt>
                <c:pt idx="4534">
                  <c:v>1.0531721010899101E-3</c:v>
                </c:pt>
                <c:pt idx="4535">
                  <c:v>1.0136724060642E-3</c:v>
                </c:pt>
                <c:pt idx="4536">
                  <c:v>9.7371341225893605E-4</c:v>
                </c:pt>
                <c:pt idx="4537">
                  <c:v>9.7371341225893605E-4</c:v>
                </c:pt>
                <c:pt idx="4538">
                  <c:v>9.7371341225893605E-4</c:v>
                </c:pt>
                <c:pt idx="4539">
                  <c:v>9.3099862577783498E-4</c:v>
                </c:pt>
                <c:pt idx="4540">
                  <c:v>8.9149893075213303E-4</c:v>
                </c:pt>
                <c:pt idx="4541">
                  <c:v>8.9149893075213303E-4</c:v>
                </c:pt>
                <c:pt idx="4542">
                  <c:v>8.5153993694753204E-4</c:v>
                </c:pt>
                <c:pt idx="4543">
                  <c:v>8.5153993694753204E-4</c:v>
                </c:pt>
                <c:pt idx="4544">
                  <c:v>8.5153993694753204E-4</c:v>
                </c:pt>
                <c:pt idx="4545">
                  <c:v>8.5153993694753204E-4</c:v>
                </c:pt>
                <c:pt idx="4546">
                  <c:v>8.1204024192182999E-4</c:v>
                </c:pt>
                <c:pt idx="4547">
                  <c:v>8.1204024192182999E-4</c:v>
                </c:pt>
                <c:pt idx="4548">
                  <c:v>7.6932545544072795E-4</c:v>
                </c:pt>
                <c:pt idx="4549">
                  <c:v>7.6932545544072795E-4</c:v>
                </c:pt>
                <c:pt idx="4550">
                  <c:v>7.29825760415026E-4</c:v>
                </c:pt>
                <c:pt idx="4551">
                  <c:v>7.29825760415026E-4</c:v>
                </c:pt>
                <c:pt idx="4552">
                  <c:v>7.29825760415026E-4</c:v>
                </c:pt>
                <c:pt idx="4553">
                  <c:v>6.8986676660975899E-4</c:v>
                </c:pt>
                <c:pt idx="4554">
                  <c:v>6.8986676660975899E-4</c:v>
                </c:pt>
                <c:pt idx="4555">
                  <c:v>6.8986676660975899E-4</c:v>
                </c:pt>
                <c:pt idx="4556">
                  <c:v>6.8986676660975899E-4</c:v>
                </c:pt>
                <c:pt idx="4557">
                  <c:v>6.07652285102955E-4</c:v>
                </c:pt>
                <c:pt idx="4558">
                  <c:v>6.07652285102955E-4</c:v>
                </c:pt>
                <c:pt idx="4559">
                  <c:v>5.6769329129835499E-4</c:v>
                </c:pt>
                <c:pt idx="4560">
                  <c:v>5.6769329129835499E-4</c:v>
                </c:pt>
                <c:pt idx="4561">
                  <c:v>5.6769329129835499E-4</c:v>
                </c:pt>
                <c:pt idx="4562">
                  <c:v>5.2819359627265304E-4</c:v>
                </c:pt>
                <c:pt idx="4563">
                  <c:v>4.88234602468052E-4</c:v>
                </c:pt>
                <c:pt idx="4564">
                  <c:v>4.88234602468052E-4</c:v>
                </c:pt>
                <c:pt idx="4565">
                  <c:v>4.88234602468052E-4</c:v>
                </c:pt>
                <c:pt idx="4566">
                  <c:v>4.4551981598628398E-4</c:v>
                </c:pt>
                <c:pt idx="4567">
                  <c:v>4.4551981598628398E-4</c:v>
                </c:pt>
                <c:pt idx="4568">
                  <c:v>4.4551981598628398E-4</c:v>
                </c:pt>
                <c:pt idx="4569">
                  <c:v>4.0602012096124801E-4</c:v>
                </c:pt>
                <c:pt idx="4570">
                  <c:v>4.0602012096124801E-4</c:v>
                </c:pt>
                <c:pt idx="4571">
                  <c:v>3.6606112715598099E-4</c:v>
                </c:pt>
                <c:pt idx="4572">
                  <c:v>3.6606112715598099E-4</c:v>
                </c:pt>
                <c:pt idx="4573">
                  <c:v>3.2656143213016803E-4</c:v>
                </c:pt>
                <c:pt idx="4574">
                  <c:v>2.83846645649177E-4</c:v>
                </c:pt>
                <c:pt idx="4575">
                  <c:v>2.4388765184390999E-4</c:v>
                </c:pt>
                <c:pt idx="4576">
                  <c:v>2.4388765184390999E-4</c:v>
                </c:pt>
                <c:pt idx="4577">
                  <c:v>2.0438795681887399E-4</c:v>
                </c:pt>
                <c:pt idx="4578">
                  <c:v>2.0438795681887399E-4</c:v>
                </c:pt>
                <c:pt idx="4579">
                  <c:v>2.0438795681887399E-4</c:v>
                </c:pt>
                <c:pt idx="4580">
                  <c:v>1.64428963013608E-4</c:v>
                </c:pt>
                <c:pt idx="4581">
                  <c:v>1.64428963013608E-4</c:v>
                </c:pt>
                <c:pt idx="4582">
                  <c:v>1.22173475312071E-4</c:v>
                </c:pt>
                <c:pt idx="4583">
                  <c:v>1.22173475312071E-4</c:v>
                </c:pt>
                <c:pt idx="4584">
                  <c:v>1.22173475312071E-4</c:v>
                </c:pt>
                <c:pt idx="4585">
                  <c:v>8.2214481506803799E-5</c:v>
                </c:pt>
                <c:pt idx="4586">
                  <c:v>4.2714786480990703E-5</c:v>
                </c:pt>
                <c:pt idx="4587">
                  <c:v>4.2714786480990703E-5</c:v>
                </c:pt>
                <c:pt idx="4588">
                  <c:v>0</c:v>
                </c:pt>
                <c:pt idx="4589">
                  <c:v>0</c:v>
                </c:pt>
              </c:numCache>
            </c:numRef>
          </c:yVal>
          <c:smooth val="1"/>
          <c:extLst xmlns:c16r2="http://schemas.microsoft.com/office/drawing/2015/06/chart">
            <c:ext xmlns:c16="http://schemas.microsoft.com/office/drawing/2014/chart" uri="{C3380CC4-5D6E-409C-BE32-E72D297353CC}">
              <c16:uniqueId val="{00000000-75D4-614D-91C1-DA55E5E713D3}"/>
            </c:ext>
          </c:extLst>
        </c:ser>
        <c:ser>
          <c:idx val="1"/>
          <c:order val="1"/>
          <c:tx>
            <c:v>50dpm</c:v>
          </c:tx>
          <c:spPr>
            <a:ln w="19050" cap="rnd">
              <a:solidFill>
                <a:schemeClr val="accent2"/>
              </a:solidFill>
              <a:round/>
            </a:ln>
            <a:effectLst/>
          </c:spPr>
          <c:marker>
            <c:symbol val="none"/>
          </c:marker>
          <c:xVal>
            <c:numRef>
              <c:f>'15OH'!$P$6:$P$923</c:f>
              <c:numCache>
                <c:formatCode>General</c:formatCode>
                <c:ptCount val="918"/>
                <c:pt idx="0">
                  <c:v>295.61700000000002</c:v>
                </c:pt>
                <c:pt idx="1">
                  <c:v>296.10399999999993</c:v>
                </c:pt>
                <c:pt idx="2">
                  <c:v>296.64800000000002</c:v>
                </c:pt>
                <c:pt idx="3">
                  <c:v>297.22800000000001</c:v>
                </c:pt>
                <c:pt idx="4">
                  <c:v>297.83499999999992</c:v>
                </c:pt>
                <c:pt idx="5">
                  <c:v>298.459</c:v>
                </c:pt>
                <c:pt idx="6">
                  <c:v>299.10399999999993</c:v>
                </c:pt>
                <c:pt idx="7">
                  <c:v>299.75599999999991</c:v>
                </c:pt>
                <c:pt idx="8">
                  <c:v>300.41399999999982</c:v>
                </c:pt>
                <c:pt idx="9">
                  <c:v>301.07499999999999</c:v>
                </c:pt>
                <c:pt idx="10">
                  <c:v>301.74</c:v>
                </c:pt>
                <c:pt idx="11">
                  <c:v>302.41099999999977</c:v>
                </c:pt>
                <c:pt idx="12">
                  <c:v>303.08999999999992</c:v>
                </c:pt>
                <c:pt idx="13">
                  <c:v>303.77800000000002</c:v>
                </c:pt>
                <c:pt idx="14">
                  <c:v>304.47199999999981</c:v>
                </c:pt>
                <c:pt idx="15">
                  <c:v>305.17099999999999</c:v>
                </c:pt>
                <c:pt idx="16">
                  <c:v>305.87700000000001</c:v>
                </c:pt>
                <c:pt idx="17">
                  <c:v>306.58499999999992</c:v>
                </c:pt>
                <c:pt idx="18">
                  <c:v>307.28699999999981</c:v>
                </c:pt>
                <c:pt idx="19">
                  <c:v>307.98799999999977</c:v>
                </c:pt>
                <c:pt idx="20">
                  <c:v>308.69900000000001</c:v>
                </c:pt>
                <c:pt idx="21">
                  <c:v>309.42700000000002</c:v>
                </c:pt>
                <c:pt idx="22">
                  <c:v>310.15499999999997</c:v>
                </c:pt>
                <c:pt idx="23">
                  <c:v>310.88</c:v>
                </c:pt>
                <c:pt idx="24">
                  <c:v>311.60500000000002</c:v>
                </c:pt>
                <c:pt idx="25">
                  <c:v>312.33100000000002</c:v>
                </c:pt>
                <c:pt idx="26">
                  <c:v>313.05399999999992</c:v>
                </c:pt>
                <c:pt idx="27">
                  <c:v>313.78899999999982</c:v>
                </c:pt>
                <c:pt idx="28">
                  <c:v>314.52699999999982</c:v>
                </c:pt>
                <c:pt idx="29">
                  <c:v>315.26400000000001</c:v>
                </c:pt>
                <c:pt idx="30">
                  <c:v>316.01</c:v>
                </c:pt>
                <c:pt idx="31">
                  <c:v>316.76400000000001</c:v>
                </c:pt>
                <c:pt idx="32">
                  <c:v>317.52100000000002</c:v>
                </c:pt>
                <c:pt idx="33">
                  <c:v>318.28099999999978</c:v>
                </c:pt>
                <c:pt idx="34">
                  <c:v>319.04500000000002</c:v>
                </c:pt>
                <c:pt idx="35">
                  <c:v>319.80700000000002</c:v>
                </c:pt>
                <c:pt idx="36">
                  <c:v>320.57100000000003</c:v>
                </c:pt>
                <c:pt idx="37">
                  <c:v>321.33499999999992</c:v>
                </c:pt>
                <c:pt idx="38">
                  <c:v>322.10300000000001</c:v>
                </c:pt>
                <c:pt idx="39">
                  <c:v>322.875</c:v>
                </c:pt>
                <c:pt idx="40">
                  <c:v>323.64600000000002</c:v>
                </c:pt>
                <c:pt idx="41">
                  <c:v>324.41799999999978</c:v>
                </c:pt>
                <c:pt idx="42">
                  <c:v>325.19499999999999</c:v>
                </c:pt>
                <c:pt idx="43">
                  <c:v>325.97300000000001</c:v>
                </c:pt>
                <c:pt idx="44">
                  <c:v>326.75</c:v>
                </c:pt>
                <c:pt idx="45">
                  <c:v>327.52600000000001</c:v>
                </c:pt>
                <c:pt idx="46">
                  <c:v>328.30599999999993</c:v>
                </c:pt>
                <c:pt idx="47">
                  <c:v>329.09300000000002</c:v>
                </c:pt>
                <c:pt idx="48">
                  <c:v>329.88</c:v>
                </c:pt>
                <c:pt idx="49">
                  <c:v>330.66899999999993</c:v>
                </c:pt>
                <c:pt idx="50">
                  <c:v>331.45499999999993</c:v>
                </c:pt>
                <c:pt idx="51">
                  <c:v>332.23599999999982</c:v>
                </c:pt>
                <c:pt idx="52">
                  <c:v>333.02100000000002</c:v>
                </c:pt>
                <c:pt idx="53">
                  <c:v>333.80599999999993</c:v>
                </c:pt>
                <c:pt idx="54">
                  <c:v>334.59399999999982</c:v>
                </c:pt>
                <c:pt idx="55">
                  <c:v>335.38499999999999</c:v>
                </c:pt>
                <c:pt idx="56">
                  <c:v>336.17399999999992</c:v>
                </c:pt>
                <c:pt idx="57">
                  <c:v>336.96499999999997</c:v>
                </c:pt>
                <c:pt idx="58">
                  <c:v>337.755</c:v>
                </c:pt>
                <c:pt idx="59">
                  <c:v>338.55099999999999</c:v>
                </c:pt>
                <c:pt idx="60">
                  <c:v>339.34500000000008</c:v>
                </c:pt>
                <c:pt idx="61">
                  <c:v>340.14300000000009</c:v>
                </c:pt>
                <c:pt idx="62">
                  <c:v>340.947</c:v>
                </c:pt>
                <c:pt idx="63">
                  <c:v>341.74799999999999</c:v>
                </c:pt>
                <c:pt idx="64">
                  <c:v>342.55</c:v>
                </c:pt>
                <c:pt idx="65">
                  <c:v>343.363</c:v>
                </c:pt>
                <c:pt idx="66">
                  <c:v>344.17500000000001</c:v>
                </c:pt>
                <c:pt idx="67">
                  <c:v>344.98500000000001</c:v>
                </c:pt>
                <c:pt idx="68">
                  <c:v>345.79799999999977</c:v>
                </c:pt>
                <c:pt idx="69">
                  <c:v>346.61099999999999</c:v>
                </c:pt>
                <c:pt idx="70">
                  <c:v>347.42599999999982</c:v>
                </c:pt>
                <c:pt idx="71">
                  <c:v>348.2369999999998</c:v>
                </c:pt>
                <c:pt idx="72">
                  <c:v>349.048</c:v>
                </c:pt>
                <c:pt idx="73">
                  <c:v>349.86</c:v>
                </c:pt>
                <c:pt idx="74">
                  <c:v>350.67599999999999</c:v>
                </c:pt>
                <c:pt idx="75">
                  <c:v>351.49599999999981</c:v>
                </c:pt>
                <c:pt idx="76">
                  <c:v>352.315</c:v>
                </c:pt>
                <c:pt idx="77">
                  <c:v>353.13</c:v>
                </c:pt>
                <c:pt idx="78">
                  <c:v>353.947</c:v>
                </c:pt>
                <c:pt idx="79">
                  <c:v>354.75900000000001</c:v>
                </c:pt>
                <c:pt idx="80">
                  <c:v>355.56900000000002</c:v>
                </c:pt>
                <c:pt idx="81">
                  <c:v>356.37599999999992</c:v>
                </c:pt>
                <c:pt idx="82">
                  <c:v>357.18299999999999</c:v>
                </c:pt>
                <c:pt idx="83">
                  <c:v>357.98500000000001</c:v>
                </c:pt>
                <c:pt idx="84">
                  <c:v>358.78699999999998</c:v>
                </c:pt>
                <c:pt idx="85">
                  <c:v>359.58799999999991</c:v>
                </c:pt>
                <c:pt idx="86">
                  <c:v>360.38799999999998</c:v>
                </c:pt>
                <c:pt idx="87">
                  <c:v>361.18599999999998</c:v>
                </c:pt>
                <c:pt idx="88">
                  <c:v>361.98899999999998</c:v>
                </c:pt>
                <c:pt idx="89">
                  <c:v>362.79099999999983</c:v>
                </c:pt>
                <c:pt idx="90">
                  <c:v>363.59300000000002</c:v>
                </c:pt>
                <c:pt idx="91">
                  <c:v>364.39299999999997</c:v>
                </c:pt>
                <c:pt idx="92">
                  <c:v>365.185</c:v>
                </c:pt>
                <c:pt idx="93">
                  <c:v>365.97800000000001</c:v>
                </c:pt>
                <c:pt idx="94">
                  <c:v>366.77199999999982</c:v>
                </c:pt>
                <c:pt idx="95">
                  <c:v>367.56700000000001</c:v>
                </c:pt>
                <c:pt idx="96">
                  <c:v>368.35699999999991</c:v>
                </c:pt>
                <c:pt idx="97">
                  <c:v>369.14300000000009</c:v>
                </c:pt>
                <c:pt idx="98">
                  <c:v>369.93499999999977</c:v>
                </c:pt>
                <c:pt idx="99">
                  <c:v>370.72300000000001</c:v>
                </c:pt>
                <c:pt idx="100">
                  <c:v>371.50400000000002</c:v>
                </c:pt>
                <c:pt idx="101">
                  <c:v>372.28899999999982</c:v>
                </c:pt>
                <c:pt idx="102">
                  <c:v>373.072</c:v>
                </c:pt>
                <c:pt idx="103">
                  <c:v>373.85699999999991</c:v>
                </c:pt>
                <c:pt idx="104">
                  <c:v>374.642</c:v>
                </c:pt>
                <c:pt idx="105">
                  <c:v>375.4289999999998</c:v>
                </c:pt>
                <c:pt idx="106">
                  <c:v>376.214</c:v>
                </c:pt>
                <c:pt idx="107">
                  <c:v>377.00599999999991</c:v>
                </c:pt>
                <c:pt idx="108">
                  <c:v>377.79599999999982</c:v>
                </c:pt>
                <c:pt idx="109">
                  <c:v>378.58299999999991</c:v>
                </c:pt>
                <c:pt idx="110">
                  <c:v>379.36599999999999</c:v>
                </c:pt>
                <c:pt idx="111">
                  <c:v>380.142</c:v>
                </c:pt>
                <c:pt idx="112">
                  <c:v>380.92500000000001</c:v>
                </c:pt>
                <c:pt idx="113">
                  <c:v>381.71</c:v>
                </c:pt>
                <c:pt idx="114">
                  <c:v>382.48899999999998</c:v>
                </c:pt>
                <c:pt idx="115">
                  <c:v>383.26900000000001</c:v>
                </c:pt>
                <c:pt idx="116">
                  <c:v>384.05500000000001</c:v>
                </c:pt>
                <c:pt idx="117">
                  <c:v>384.84500000000008</c:v>
                </c:pt>
                <c:pt idx="118">
                  <c:v>385.63499999999999</c:v>
                </c:pt>
                <c:pt idx="119">
                  <c:v>386.4289999999998</c:v>
                </c:pt>
                <c:pt idx="120">
                  <c:v>387.22399999999982</c:v>
                </c:pt>
                <c:pt idx="121">
                  <c:v>388.00900000000001</c:v>
                </c:pt>
                <c:pt idx="122">
                  <c:v>388.79099999999983</c:v>
                </c:pt>
                <c:pt idx="123">
                  <c:v>389.57299999999992</c:v>
                </c:pt>
                <c:pt idx="124">
                  <c:v>390.35199999999992</c:v>
                </c:pt>
                <c:pt idx="125">
                  <c:v>391.13400000000001</c:v>
                </c:pt>
                <c:pt idx="126">
                  <c:v>391.92099999999982</c:v>
                </c:pt>
                <c:pt idx="127">
                  <c:v>392.70699999999982</c:v>
                </c:pt>
                <c:pt idx="128">
                  <c:v>393.52</c:v>
                </c:pt>
                <c:pt idx="129">
                  <c:v>394.36700000000002</c:v>
                </c:pt>
                <c:pt idx="130">
                  <c:v>395.23500000000001</c:v>
                </c:pt>
                <c:pt idx="131">
                  <c:v>396.10899999999992</c:v>
                </c:pt>
                <c:pt idx="132">
                  <c:v>396.98799999999977</c:v>
                </c:pt>
                <c:pt idx="133">
                  <c:v>397.86500000000001</c:v>
                </c:pt>
                <c:pt idx="134">
                  <c:v>398.74599999999992</c:v>
                </c:pt>
                <c:pt idx="135">
                  <c:v>399.63</c:v>
                </c:pt>
                <c:pt idx="136">
                  <c:v>400.512</c:v>
                </c:pt>
                <c:pt idx="137">
                  <c:v>401.39299999999997</c:v>
                </c:pt>
                <c:pt idx="138">
                  <c:v>402.27</c:v>
                </c:pt>
                <c:pt idx="139">
                  <c:v>403.13799999999998</c:v>
                </c:pt>
                <c:pt idx="140">
                  <c:v>404.00099999999992</c:v>
                </c:pt>
                <c:pt idx="141">
                  <c:v>404.87299999999999</c:v>
                </c:pt>
                <c:pt idx="142">
                  <c:v>405.74599999999992</c:v>
                </c:pt>
                <c:pt idx="143">
                  <c:v>406.61599999999999</c:v>
                </c:pt>
                <c:pt idx="144">
                  <c:v>407.49</c:v>
                </c:pt>
                <c:pt idx="145">
                  <c:v>408.363</c:v>
                </c:pt>
                <c:pt idx="146">
                  <c:v>409.2319999999998</c:v>
                </c:pt>
                <c:pt idx="147">
                  <c:v>410.09800000000001</c:v>
                </c:pt>
                <c:pt idx="148">
                  <c:v>410.96899999999982</c:v>
                </c:pt>
                <c:pt idx="149">
                  <c:v>411.839</c:v>
                </c:pt>
                <c:pt idx="150">
                  <c:v>412.71299999999991</c:v>
                </c:pt>
                <c:pt idx="151">
                  <c:v>413.58799999999991</c:v>
                </c:pt>
                <c:pt idx="152">
                  <c:v>414.45600000000002</c:v>
                </c:pt>
                <c:pt idx="153">
                  <c:v>415.32400000000001</c:v>
                </c:pt>
                <c:pt idx="154">
                  <c:v>416.19399999999979</c:v>
                </c:pt>
                <c:pt idx="155">
                  <c:v>417.065</c:v>
                </c:pt>
                <c:pt idx="156">
                  <c:v>417.93700000000001</c:v>
                </c:pt>
                <c:pt idx="157">
                  <c:v>418.80500000000001</c:v>
                </c:pt>
                <c:pt idx="158">
                  <c:v>419.67399999999992</c:v>
                </c:pt>
                <c:pt idx="159">
                  <c:v>420.54500000000002</c:v>
                </c:pt>
                <c:pt idx="160">
                  <c:v>421.41599999999983</c:v>
                </c:pt>
                <c:pt idx="161">
                  <c:v>422.28800000000001</c:v>
                </c:pt>
                <c:pt idx="162">
                  <c:v>423.16200000000009</c:v>
                </c:pt>
                <c:pt idx="163">
                  <c:v>424.03199999999998</c:v>
                </c:pt>
                <c:pt idx="164">
                  <c:v>424.89800000000002</c:v>
                </c:pt>
                <c:pt idx="165">
                  <c:v>425.75700000000001</c:v>
                </c:pt>
                <c:pt idx="166">
                  <c:v>426.613</c:v>
                </c:pt>
                <c:pt idx="167">
                  <c:v>427.46299999999991</c:v>
                </c:pt>
                <c:pt idx="168">
                  <c:v>428.31399999999991</c:v>
                </c:pt>
                <c:pt idx="169">
                  <c:v>429.16300000000001</c:v>
                </c:pt>
                <c:pt idx="170">
                  <c:v>430.012</c:v>
                </c:pt>
                <c:pt idx="171">
                  <c:v>430.863</c:v>
                </c:pt>
                <c:pt idx="172">
                  <c:v>431.71100000000001</c:v>
                </c:pt>
                <c:pt idx="173">
                  <c:v>432.56200000000001</c:v>
                </c:pt>
                <c:pt idx="174">
                  <c:v>433.40999999999991</c:v>
                </c:pt>
                <c:pt idx="175">
                  <c:v>434.25799999999998</c:v>
                </c:pt>
                <c:pt idx="176">
                  <c:v>435.108</c:v>
                </c:pt>
                <c:pt idx="177">
                  <c:v>435.95699999999982</c:v>
                </c:pt>
                <c:pt idx="178">
                  <c:v>436.81099999999998</c:v>
                </c:pt>
                <c:pt idx="179">
                  <c:v>437.65899999999999</c:v>
                </c:pt>
                <c:pt idx="180">
                  <c:v>438.51099999999991</c:v>
                </c:pt>
                <c:pt idx="181">
                  <c:v>439.36</c:v>
                </c:pt>
                <c:pt idx="182">
                  <c:v>440.209</c:v>
                </c:pt>
                <c:pt idx="183">
                  <c:v>441.05599999999998</c:v>
                </c:pt>
                <c:pt idx="184">
                  <c:v>441.90499999999992</c:v>
                </c:pt>
                <c:pt idx="185">
                  <c:v>442.75799999999998</c:v>
                </c:pt>
                <c:pt idx="186">
                  <c:v>443.61500000000001</c:v>
                </c:pt>
                <c:pt idx="187">
                  <c:v>444.47899999999998</c:v>
                </c:pt>
                <c:pt idx="188">
                  <c:v>445.34100000000001</c:v>
                </c:pt>
                <c:pt idx="189">
                  <c:v>446.202</c:v>
                </c:pt>
                <c:pt idx="190">
                  <c:v>447.06099999999998</c:v>
                </c:pt>
                <c:pt idx="191">
                  <c:v>447.91899999999981</c:v>
                </c:pt>
                <c:pt idx="192">
                  <c:v>448.78099999999978</c:v>
                </c:pt>
                <c:pt idx="193">
                  <c:v>449.64300000000009</c:v>
                </c:pt>
                <c:pt idx="194">
                  <c:v>450.50099999999992</c:v>
                </c:pt>
                <c:pt idx="195">
                  <c:v>451.35599999999999</c:v>
                </c:pt>
                <c:pt idx="196">
                  <c:v>452.20499999999998</c:v>
                </c:pt>
                <c:pt idx="197">
                  <c:v>453.04300000000001</c:v>
                </c:pt>
                <c:pt idx="198">
                  <c:v>453.88400000000001</c:v>
                </c:pt>
                <c:pt idx="199">
                  <c:v>454.72099999999978</c:v>
                </c:pt>
                <c:pt idx="200">
                  <c:v>455.55200000000002</c:v>
                </c:pt>
                <c:pt idx="201">
                  <c:v>456.38200000000001</c:v>
                </c:pt>
                <c:pt idx="202">
                  <c:v>457.21</c:v>
                </c:pt>
                <c:pt idx="203">
                  <c:v>458.03499999999991</c:v>
                </c:pt>
                <c:pt idx="204">
                  <c:v>458.85599999999999</c:v>
                </c:pt>
                <c:pt idx="205">
                  <c:v>459.67399999999992</c:v>
                </c:pt>
                <c:pt idx="206">
                  <c:v>460.49199999999968</c:v>
                </c:pt>
                <c:pt idx="207">
                  <c:v>461.30899999999991</c:v>
                </c:pt>
                <c:pt idx="208">
                  <c:v>462.13</c:v>
                </c:pt>
                <c:pt idx="209">
                  <c:v>462.952</c:v>
                </c:pt>
                <c:pt idx="210">
                  <c:v>463.77099999999979</c:v>
                </c:pt>
                <c:pt idx="211">
                  <c:v>464.59100000000001</c:v>
                </c:pt>
                <c:pt idx="212">
                  <c:v>465.40999999999991</c:v>
                </c:pt>
                <c:pt idx="213">
                  <c:v>466.23</c:v>
                </c:pt>
                <c:pt idx="214">
                  <c:v>467.04899999999992</c:v>
                </c:pt>
                <c:pt idx="215">
                  <c:v>467.86500000000001</c:v>
                </c:pt>
                <c:pt idx="216">
                  <c:v>468.68200000000002</c:v>
                </c:pt>
                <c:pt idx="217">
                  <c:v>469.49700000000001</c:v>
                </c:pt>
                <c:pt idx="218">
                  <c:v>470.303</c:v>
                </c:pt>
                <c:pt idx="219">
                  <c:v>471.09599999999978</c:v>
                </c:pt>
                <c:pt idx="220">
                  <c:v>471.88599999999991</c:v>
                </c:pt>
                <c:pt idx="221">
                  <c:v>472.673</c:v>
                </c:pt>
                <c:pt idx="222">
                  <c:v>473.452</c:v>
                </c:pt>
                <c:pt idx="223">
                  <c:v>474.23</c:v>
                </c:pt>
                <c:pt idx="224">
                  <c:v>475.01299999999998</c:v>
                </c:pt>
                <c:pt idx="225">
                  <c:v>475.8</c:v>
                </c:pt>
                <c:pt idx="226">
                  <c:v>476.58</c:v>
                </c:pt>
                <c:pt idx="227">
                  <c:v>477.35599999999999</c:v>
                </c:pt>
                <c:pt idx="228">
                  <c:v>478.137</c:v>
                </c:pt>
                <c:pt idx="229">
                  <c:v>478.93499999999977</c:v>
                </c:pt>
                <c:pt idx="230">
                  <c:v>479.74599999999992</c:v>
                </c:pt>
                <c:pt idx="231">
                  <c:v>480.56</c:v>
                </c:pt>
                <c:pt idx="232">
                  <c:v>481.37</c:v>
                </c:pt>
                <c:pt idx="233">
                  <c:v>482.178</c:v>
                </c:pt>
                <c:pt idx="234">
                  <c:v>482.98</c:v>
                </c:pt>
                <c:pt idx="235">
                  <c:v>483.77600000000001</c:v>
                </c:pt>
                <c:pt idx="236">
                  <c:v>484.577</c:v>
                </c:pt>
                <c:pt idx="237">
                  <c:v>485.38299999999998</c:v>
                </c:pt>
                <c:pt idx="238">
                  <c:v>486.19799999999992</c:v>
                </c:pt>
                <c:pt idx="239">
                  <c:v>487.02</c:v>
                </c:pt>
                <c:pt idx="240">
                  <c:v>487.84800000000001</c:v>
                </c:pt>
                <c:pt idx="241">
                  <c:v>488.685</c:v>
                </c:pt>
                <c:pt idx="242">
                  <c:v>489.53199999999998</c:v>
                </c:pt>
                <c:pt idx="243">
                  <c:v>490.37900000000002</c:v>
                </c:pt>
                <c:pt idx="244">
                  <c:v>491.22399999999982</c:v>
                </c:pt>
                <c:pt idx="245">
                  <c:v>492.06099999999998</c:v>
                </c:pt>
                <c:pt idx="246">
                  <c:v>492.892</c:v>
                </c:pt>
                <c:pt idx="247">
                  <c:v>493.72500000000002</c:v>
                </c:pt>
                <c:pt idx="248">
                  <c:v>494.55500000000001</c:v>
                </c:pt>
                <c:pt idx="249">
                  <c:v>495.37900000000002</c:v>
                </c:pt>
                <c:pt idx="250">
                  <c:v>496.19099999999997</c:v>
                </c:pt>
                <c:pt idx="251">
                  <c:v>496.99099999999981</c:v>
                </c:pt>
                <c:pt idx="252">
                  <c:v>497.79499999999979</c:v>
                </c:pt>
                <c:pt idx="253">
                  <c:v>498.60199999999992</c:v>
                </c:pt>
                <c:pt idx="254">
                  <c:v>499.41599999999983</c:v>
                </c:pt>
                <c:pt idx="255">
                  <c:v>500.2319999999998</c:v>
                </c:pt>
                <c:pt idx="256">
                  <c:v>501.04899999999992</c:v>
                </c:pt>
                <c:pt idx="257">
                  <c:v>501.863</c:v>
                </c:pt>
                <c:pt idx="258">
                  <c:v>502.66399999999999</c:v>
                </c:pt>
                <c:pt idx="259">
                  <c:v>503.45600000000002</c:v>
                </c:pt>
                <c:pt idx="260">
                  <c:v>504.255</c:v>
                </c:pt>
                <c:pt idx="261">
                  <c:v>505.053</c:v>
                </c:pt>
                <c:pt idx="262">
                  <c:v>505.851</c:v>
                </c:pt>
                <c:pt idx="263">
                  <c:v>506.65100000000001</c:v>
                </c:pt>
                <c:pt idx="264">
                  <c:v>507.45699999999982</c:v>
                </c:pt>
                <c:pt idx="265">
                  <c:v>508.26099999999991</c:v>
                </c:pt>
                <c:pt idx="266">
                  <c:v>509.07400000000001</c:v>
                </c:pt>
                <c:pt idx="267">
                  <c:v>509.9</c:v>
                </c:pt>
                <c:pt idx="268">
                  <c:v>510.74099999999999</c:v>
                </c:pt>
                <c:pt idx="269">
                  <c:v>511.58799999999991</c:v>
                </c:pt>
                <c:pt idx="270">
                  <c:v>512.44399999999996</c:v>
                </c:pt>
                <c:pt idx="271">
                  <c:v>513.29200000000003</c:v>
                </c:pt>
                <c:pt idx="272">
                  <c:v>514.12200000000007</c:v>
                </c:pt>
                <c:pt idx="273">
                  <c:v>514.93899999999996</c:v>
                </c:pt>
                <c:pt idx="274">
                  <c:v>515.75400000000002</c:v>
                </c:pt>
                <c:pt idx="275">
                  <c:v>516.56899999999996</c:v>
                </c:pt>
                <c:pt idx="276">
                  <c:v>517.38400000000001</c:v>
                </c:pt>
                <c:pt idx="277">
                  <c:v>518.197</c:v>
                </c:pt>
                <c:pt idx="278">
                  <c:v>519.01699999999983</c:v>
                </c:pt>
                <c:pt idx="279">
                  <c:v>519.8449999999998</c:v>
                </c:pt>
                <c:pt idx="280">
                  <c:v>520.68799999999999</c:v>
                </c:pt>
                <c:pt idx="281">
                  <c:v>521.54499999999996</c:v>
                </c:pt>
                <c:pt idx="282">
                  <c:v>522.41199999999981</c:v>
                </c:pt>
                <c:pt idx="283">
                  <c:v>523.27</c:v>
                </c:pt>
                <c:pt idx="284">
                  <c:v>524.11900000000003</c:v>
                </c:pt>
                <c:pt idx="285">
                  <c:v>524.95999999999981</c:v>
                </c:pt>
                <c:pt idx="286">
                  <c:v>525.79300000000001</c:v>
                </c:pt>
                <c:pt idx="287">
                  <c:v>526.63</c:v>
                </c:pt>
                <c:pt idx="288">
                  <c:v>527.47500000000002</c:v>
                </c:pt>
                <c:pt idx="289">
                  <c:v>528.32699999999977</c:v>
                </c:pt>
                <c:pt idx="290">
                  <c:v>529.18399999999997</c:v>
                </c:pt>
                <c:pt idx="291">
                  <c:v>530.04199999999969</c:v>
                </c:pt>
                <c:pt idx="292">
                  <c:v>530.89400000000001</c:v>
                </c:pt>
                <c:pt idx="293">
                  <c:v>531.75</c:v>
                </c:pt>
                <c:pt idx="294">
                  <c:v>532.61500000000001</c:v>
                </c:pt>
                <c:pt idx="295">
                  <c:v>533.47500000000002</c:v>
                </c:pt>
                <c:pt idx="296">
                  <c:v>534.32799999999975</c:v>
                </c:pt>
                <c:pt idx="297">
                  <c:v>535.17100000000005</c:v>
                </c:pt>
                <c:pt idx="298">
                  <c:v>536.01800000000003</c:v>
                </c:pt>
                <c:pt idx="299">
                  <c:v>536.86499999999978</c:v>
                </c:pt>
                <c:pt idx="300">
                  <c:v>537.71100000000001</c:v>
                </c:pt>
                <c:pt idx="301">
                  <c:v>538.5659999999998</c:v>
                </c:pt>
                <c:pt idx="302">
                  <c:v>539.42099999999982</c:v>
                </c:pt>
                <c:pt idx="303">
                  <c:v>540.27600000000007</c:v>
                </c:pt>
                <c:pt idx="304">
                  <c:v>541.12200000000007</c:v>
                </c:pt>
                <c:pt idx="305">
                  <c:v>541.96499999999969</c:v>
                </c:pt>
                <c:pt idx="306">
                  <c:v>542.81099999999969</c:v>
                </c:pt>
                <c:pt idx="307">
                  <c:v>543.66199999999981</c:v>
                </c:pt>
                <c:pt idx="308">
                  <c:v>544.51099999999997</c:v>
                </c:pt>
                <c:pt idx="309">
                  <c:v>545.36799999999948</c:v>
                </c:pt>
                <c:pt idx="310">
                  <c:v>546.23599999999999</c:v>
                </c:pt>
                <c:pt idx="311">
                  <c:v>547.10699999999997</c:v>
                </c:pt>
                <c:pt idx="312">
                  <c:v>547.97</c:v>
                </c:pt>
                <c:pt idx="313">
                  <c:v>548.82899999999972</c:v>
                </c:pt>
                <c:pt idx="314">
                  <c:v>549.67899999999997</c:v>
                </c:pt>
                <c:pt idx="315">
                  <c:v>550.51699999999983</c:v>
                </c:pt>
                <c:pt idx="316">
                  <c:v>551.34399999999982</c:v>
                </c:pt>
                <c:pt idx="317">
                  <c:v>552.17000000000007</c:v>
                </c:pt>
                <c:pt idx="318">
                  <c:v>552.99299999999971</c:v>
                </c:pt>
                <c:pt idx="319">
                  <c:v>553.82299999999975</c:v>
                </c:pt>
                <c:pt idx="320">
                  <c:v>554.65899999999999</c:v>
                </c:pt>
                <c:pt idx="321">
                  <c:v>555.49400000000003</c:v>
                </c:pt>
                <c:pt idx="322">
                  <c:v>556.32599999999979</c:v>
                </c:pt>
                <c:pt idx="323">
                  <c:v>557.16399999999999</c:v>
                </c:pt>
                <c:pt idx="324">
                  <c:v>558</c:v>
                </c:pt>
                <c:pt idx="325">
                  <c:v>558.83099999999979</c:v>
                </c:pt>
                <c:pt idx="326">
                  <c:v>559.6569999999997</c:v>
                </c:pt>
                <c:pt idx="327">
                  <c:v>560.476</c:v>
                </c:pt>
                <c:pt idx="328">
                  <c:v>561.29700000000003</c:v>
                </c:pt>
                <c:pt idx="329">
                  <c:v>562.12099999999998</c:v>
                </c:pt>
                <c:pt idx="330">
                  <c:v>562.94799999999975</c:v>
                </c:pt>
                <c:pt idx="331">
                  <c:v>563.779</c:v>
                </c:pt>
                <c:pt idx="332">
                  <c:v>564.61200000000008</c:v>
                </c:pt>
                <c:pt idx="333">
                  <c:v>565.44199999999978</c:v>
                </c:pt>
                <c:pt idx="334">
                  <c:v>566.25400000000002</c:v>
                </c:pt>
                <c:pt idx="335">
                  <c:v>567.04899999999998</c:v>
                </c:pt>
                <c:pt idx="336">
                  <c:v>567.84699999999975</c:v>
                </c:pt>
                <c:pt idx="337">
                  <c:v>568.64300000000003</c:v>
                </c:pt>
                <c:pt idx="338">
                  <c:v>569.43499999999972</c:v>
                </c:pt>
                <c:pt idx="339">
                  <c:v>570.23700000000008</c:v>
                </c:pt>
                <c:pt idx="340">
                  <c:v>571.05199999999979</c:v>
                </c:pt>
                <c:pt idx="341">
                  <c:v>571.87900000000002</c:v>
                </c:pt>
                <c:pt idx="342">
                  <c:v>572.71199999999999</c:v>
                </c:pt>
                <c:pt idx="343">
                  <c:v>573.54999999999973</c:v>
                </c:pt>
                <c:pt idx="344">
                  <c:v>574.39300000000003</c:v>
                </c:pt>
                <c:pt idx="345">
                  <c:v>575.23700000000008</c:v>
                </c:pt>
                <c:pt idx="346">
                  <c:v>576.07799999999997</c:v>
                </c:pt>
                <c:pt idx="347">
                  <c:v>576.91499999999996</c:v>
                </c:pt>
                <c:pt idx="348">
                  <c:v>577.73700000000008</c:v>
                </c:pt>
                <c:pt idx="349">
                  <c:v>578.553</c:v>
                </c:pt>
                <c:pt idx="350">
                  <c:v>579.36399999999981</c:v>
                </c:pt>
                <c:pt idx="351">
                  <c:v>580.18399999999997</c:v>
                </c:pt>
                <c:pt idx="352">
                  <c:v>581.01</c:v>
                </c:pt>
                <c:pt idx="353">
                  <c:v>581.84699999999975</c:v>
                </c:pt>
                <c:pt idx="354">
                  <c:v>582.68399999999997</c:v>
                </c:pt>
                <c:pt idx="355">
                  <c:v>583.529</c:v>
                </c:pt>
                <c:pt idx="356">
                  <c:v>584.38099999999997</c:v>
                </c:pt>
                <c:pt idx="357">
                  <c:v>585.22</c:v>
                </c:pt>
                <c:pt idx="358">
                  <c:v>586.03899999999999</c:v>
                </c:pt>
                <c:pt idx="359">
                  <c:v>586.83799999999974</c:v>
                </c:pt>
                <c:pt idx="360">
                  <c:v>587.62099999999998</c:v>
                </c:pt>
                <c:pt idx="361">
                  <c:v>588.38300000000004</c:v>
                </c:pt>
                <c:pt idx="362">
                  <c:v>589.12900000000002</c:v>
                </c:pt>
                <c:pt idx="363">
                  <c:v>589.88</c:v>
                </c:pt>
                <c:pt idx="364">
                  <c:v>590.63699999999972</c:v>
                </c:pt>
                <c:pt idx="365">
                  <c:v>591.39599999999996</c:v>
                </c:pt>
                <c:pt idx="366">
                  <c:v>592.13400000000001</c:v>
                </c:pt>
                <c:pt idx="367">
                  <c:v>592.85699999999974</c:v>
                </c:pt>
                <c:pt idx="368">
                  <c:v>593.55999999999972</c:v>
                </c:pt>
                <c:pt idx="369">
                  <c:v>594.25800000000004</c:v>
                </c:pt>
                <c:pt idx="370">
                  <c:v>595.00099999999998</c:v>
                </c:pt>
                <c:pt idx="371">
                  <c:v>595.8159999999998</c:v>
                </c:pt>
                <c:pt idx="372">
                  <c:v>596.68000000000006</c:v>
                </c:pt>
                <c:pt idx="373">
                  <c:v>597.55799999999977</c:v>
                </c:pt>
                <c:pt idx="374">
                  <c:v>598.44199999999978</c:v>
                </c:pt>
                <c:pt idx="375">
                  <c:v>599.34399999999982</c:v>
                </c:pt>
                <c:pt idx="376">
                  <c:v>600.26699999999983</c:v>
                </c:pt>
                <c:pt idx="377">
                  <c:v>601.21199999999999</c:v>
                </c:pt>
                <c:pt idx="378">
                  <c:v>602.16800000000001</c:v>
                </c:pt>
                <c:pt idx="379">
                  <c:v>603.12400000000002</c:v>
                </c:pt>
                <c:pt idx="380">
                  <c:v>604.07799999999997</c:v>
                </c:pt>
                <c:pt idx="381">
                  <c:v>605.02099999999996</c:v>
                </c:pt>
                <c:pt idx="382">
                  <c:v>605.94399999999996</c:v>
                </c:pt>
                <c:pt idx="383">
                  <c:v>606.85099999999977</c:v>
                </c:pt>
                <c:pt idx="384">
                  <c:v>607.74599999999998</c:v>
                </c:pt>
                <c:pt idx="385">
                  <c:v>608.63200000000006</c:v>
                </c:pt>
                <c:pt idx="386">
                  <c:v>609.51499999999999</c:v>
                </c:pt>
                <c:pt idx="387">
                  <c:v>610.39300000000003</c:v>
                </c:pt>
                <c:pt idx="388">
                  <c:v>611.26699999999983</c:v>
                </c:pt>
                <c:pt idx="389">
                  <c:v>612.14499999999998</c:v>
                </c:pt>
                <c:pt idx="390">
                  <c:v>613.024</c:v>
                </c:pt>
                <c:pt idx="391">
                  <c:v>613.88900000000001</c:v>
                </c:pt>
                <c:pt idx="392">
                  <c:v>614.74199999999996</c:v>
                </c:pt>
                <c:pt idx="393">
                  <c:v>615.596</c:v>
                </c:pt>
                <c:pt idx="394">
                  <c:v>616.45800000000008</c:v>
                </c:pt>
                <c:pt idx="395">
                  <c:v>617.32400000000007</c:v>
                </c:pt>
                <c:pt idx="396">
                  <c:v>618.19000000000005</c:v>
                </c:pt>
                <c:pt idx="397">
                  <c:v>619.05599999999981</c:v>
                </c:pt>
                <c:pt idx="398">
                  <c:v>619.92899999999997</c:v>
                </c:pt>
                <c:pt idx="399">
                  <c:v>620.79600000000005</c:v>
                </c:pt>
                <c:pt idx="400">
                  <c:v>621.6569999999997</c:v>
                </c:pt>
                <c:pt idx="401">
                  <c:v>622.51199999999972</c:v>
                </c:pt>
                <c:pt idx="402">
                  <c:v>623.37</c:v>
                </c:pt>
                <c:pt idx="403">
                  <c:v>624.23400000000004</c:v>
                </c:pt>
                <c:pt idx="404">
                  <c:v>625.11300000000006</c:v>
                </c:pt>
                <c:pt idx="405">
                  <c:v>625.99599999999998</c:v>
                </c:pt>
                <c:pt idx="406">
                  <c:v>626.87400000000002</c:v>
                </c:pt>
                <c:pt idx="407">
                  <c:v>627.74099999999999</c:v>
                </c:pt>
                <c:pt idx="408">
                  <c:v>628.59900000000005</c:v>
                </c:pt>
                <c:pt idx="409">
                  <c:v>629.44399999999996</c:v>
                </c:pt>
                <c:pt idx="410">
                  <c:v>630.27600000000007</c:v>
                </c:pt>
                <c:pt idx="411">
                  <c:v>631.10500000000002</c:v>
                </c:pt>
                <c:pt idx="412">
                  <c:v>631.93199999999979</c:v>
                </c:pt>
                <c:pt idx="413">
                  <c:v>632.755</c:v>
                </c:pt>
                <c:pt idx="414">
                  <c:v>633.58900000000006</c:v>
                </c:pt>
                <c:pt idx="415">
                  <c:v>634.43699999999978</c:v>
                </c:pt>
                <c:pt idx="416">
                  <c:v>635.298</c:v>
                </c:pt>
                <c:pt idx="417">
                  <c:v>636.16800000000001</c:v>
                </c:pt>
                <c:pt idx="418">
                  <c:v>637.03899999999999</c:v>
                </c:pt>
                <c:pt idx="419">
                  <c:v>637.91899999999998</c:v>
                </c:pt>
                <c:pt idx="420">
                  <c:v>638.79399999999998</c:v>
                </c:pt>
                <c:pt idx="421">
                  <c:v>639.64800000000002</c:v>
                </c:pt>
                <c:pt idx="422">
                  <c:v>640.49299999999971</c:v>
                </c:pt>
                <c:pt idx="423">
                  <c:v>641.33400000000006</c:v>
                </c:pt>
                <c:pt idx="424">
                  <c:v>642.18000000000006</c:v>
                </c:pt>
                <c:pt idx="425">
                  <c:v>643.03600000000006</c:v>
                </c:pt>
                <c:pt idx="426">
                  <c:v>643.9069999999997</c:v>
                </c:pt>
                <c:pt idx="427">
                  <c:v>644.79</c:v>
                </c:pt>
                <c:pt idx="428">
                  <c:v>645.68299999999999</c:v>
                </c:pt>
                <c:pt idx="429">
                  <c:v>646.58300000000008</c:v>
                </c:pt>
                <c:pt idx="430">
                  <c:v>647.48299999999972</c:v>
                </c:pt>
                <c:pt idx="431">
                  <c:v>648.38499999999999</c:v>
                </c:pt>
                <c:pt idx="432">
                  <c:v>649.279</c:v>
                </c:pt>
                <c:pt idx="433">
                  <c:v>650.16499999999996</c:v>
                </c:pt>
                <c:pt idx="434">
                  <c:v>651.04399999999998</c:v>
                </c:pt>
                <c:pt idx="435">
                  <c:v>651.91100000000006</c:v>
                </c:pt>
                <c:pt idx="436">
                  <c:v>652.77499999999998</c:v>
                </c:pt>
                <c:pt idx="437">
                  <c:v>653.64100000000008</c:v>
                </c:pt>
                <c:pt idx="438">
                  <c:v>654.50599999999997</c:v>
                </c:pt>
                <c:pt idx="439">
                  <c:v>655.37300000000005</c:v>
                </c:pt>
                <c:pt idx="440">
                  <c:v>656.24400000000003</c:v>
                </c:pt>
                <c:pt idx="441">
                  <c:v>657.11400000000003</c:v>
                </c:pt>
                <c:pt idx="442">
                  <c:v>657.98</c:v>
                </c:pt>
                <c:pt idx="443">
                  <c:v>658.84399999999982</c:v>
                </c:pt>
                <c:pt idx="444">
                  <c:v>659.70600000000002</c:v>
                </c:pt>
                <c:pt idx="445">
                  <c:v>660.56499999999983</c:v>
                </c:pt>
                <c:pt idx="446">
                  <c:v>661.41499999999996</c:v>
                </c:pt>
                <c:pt idx="447">
                  <c:v>662.2529999999997</c:v>
                </c:pt>
                <c:pt idx="448">
                  <c:v>663.077</c:v>
                </c:pt>
                <c:pt idx="449">
                  <c:v>663.89100000000008</c:v>
                </c:pt>
                <c:pt idx="450">
                  <c:v>664.69799999999998</c:v>
                </c:pt>
                <c:pt idx="451">
                  <c:v>665.50400000000002</c:v>
                </c:pt>
                <c:pt idx="452">
                  <c:v>666.31499999999983</c:v>
                </c:pt>
                <c:pt idx="453">
                  <c:v>667.12699999999973</c:v>
                </c:pt>
                <c:pt idx="454">
                  <c:v>667.93900000000008</c:v>
                </c:pt>
                <c:pt idx="455">
                  <c:v>668.75400000000002</c:v>
                </c:pt>
                <c:pt idx="456">
                  <c:v>669.57500000000005</c:v>
                </c:pt>
                <c:pt idx="457">
                  <c:v>670.39599999999996</c:v>
                </c:pt>
                <c:pt idx="458">
                  <c:v>671.221</c:v>
                </c:pt>
                <c:pt idx="459">
                  <c:v>672.048</c:v>
                </c:pt>
                <c:pt idx="460">
                  <c:v>672.87699999999973</c:v>
                </c:pt>
                <c:pt idx="461">
                  <c:v>673.70500000000004</c:v>
                </c:pt>
                <c:pt idx="462">
                  <c:v>674.52499999999998</c:v>
                </c:pt>
                <c:pt idx="463">
                  <c:v>675.34300000000007</c:v>
                </c:pt>
                <c:pt idx="464">
                  <c:v>676.16499999999996</c:v>
                </c:pt>
                <c:pt idx="465">
                  <c:v>676.98900000000003</c:v>
                </c:pt>
                <c:pt idx="466">
                  <c:v>677.80399999999997</c:v>
                </c:pt>
                <c:pt idx="467">
                  <c:v>678.60300000000007</c:v>
                </c:pt>
                <c:pt idx="468">
                  <c:v>679.39400000000001</c:v>
                </c:pt>
                <c:pt idx="469">
                  <c:v>680.19</c:v>
                </c:pt>
                <c:pt idx="470">
                  <c:v>680.99199999999996</c:v>
                </c:pt>
                <c:pt idx="471">
                  <c:v>681.79600000000005</c:v>
                </c:pt>
                <c:pt idx="472">
                  <c:v>682.60300000000007</c:v>
                </c:pt>
                <c:pt idx="473">
                  <c:v>683.41899999999998</c:v>
                </c:pt>
                <c:pt idx="474">
                  <c:v>684.24199999999996</c:v>
                </c:pt>
                <c:pt idx="475">
                  <c:v>685.06299999999976</c:v>
                </c:pt>
                <c:pt idx="476">
                  <c:v>685.87900000000002</c:v>
                </c:pt>
                <c:pt idx="477">
                  <c:v>686.69</c:v>
                </c:pt>
                <c:pt idx="478">
                  <c:v>687.49800000000005</c:v>
                </c:pt>
                <c:pt idx="479">
                  <c:v>688.30599999999981</c:v>
                </c:pt>
                <c:pt idx="480">
                  <c:v>689.11099999999999</c:v>
                </c:pt>
                <c:pt idx="481">
                  <c:v>689.90800000000002</c:v>
                </c:pt>
                <c:pt idx="482">
                  <c:v>690.70399999999995</c:v>
                </c:pt>
                <c:pt idx="483">
                  <c:v>691.50599999999997</c:v>
                </c:pt>
                <c:pt idx="484">
                  <c:v>692.3209999999998</c:v>
                </c:pt>
                <c:pt idx="485">
                  <c:v>693.15499999999997</c:v>
                </c:pt>
                <c:pt idx="486">
                  <c:v>693.995</c:v>
                </c:pt>
                <c:pt idx="487">
                  <c:v>694.83300000000008</c:v>
                </c:pt>
                <c:pt idx="488">
                  <c:v>695.65199999999982</c:v>
                </c:pt>
                <c:pt idx="489">
                  <c:v>696.45900000000006</c:v>
                </c:pt>
                <c:pt idx="490">
                  <c:v>697.26699999999983</c:v>
                </c:pt>
                <c:pt idx="491">
                  <c:v>698.07600000000002</c:v>
                </c:pt>
                <c:pt idx="492">
                  <c:v>698.88799999999969</c:v>
                </c:pt>
                <c:pt idx="493">
                  <c:v>699.70100000000002</c:v>
                </c:pt>
                <c:pt idx="494">
                  <c:v>700.52099999999996</c:v>
                </c:pt>
                <c:pt idx="495">
                  <c:v>701.3449999999998</c:v>
                </c:pt>
                <c:pt idx="496">
                  <c:v>702.178</c:v>
                </c:pt>
                <c:pt idx="497">
                  <c:v>703.01699999999983</c:v>
                </c:pt>
                <c:pt idx="498">
                  <c:v>703.84899999999971</c:v>
                </c:pt>
                <c:pt idx="499">
                  <c:v>704.68000000000006</c:v>
                </c:pt>
                <c:pt idx="500">
                  <c:v>705.51699999999983</c:v>
                </c:pt>
                <c:pt idx="501">
                  <c:v>706.35199999999975</c:v>
                </c:pt>
                <c:pt idx="502">
                  <c:v>707.18600000000004</c:v>
                </c:pt>
                <c:pt idx="503">
                  <c:v>708.01400000000001</c:v>
                </c:pt>
                <c:pt idx="504">
                  <c:v>708.84099999999978</c:v>
                </c:pt>
                <c:pt idx="505">
                  <c:v>709.66499999999996</c:v>
                </c:pt>
                <c:pt idx="506">
                  <c:v>710.48900000000003</c:v>
                </c:pt>
                <c:pt idx="507">
                  <c:v>711.31699999999978</c:v>
                </c:pt>
                <c:pt idx="508">
                  <c:v>712.15599999999972</c:v>
                </c:pt>
                <c:pt idx="509">
                  <c:v>712.99599999999998</c:v>
                </c:pt>
                <c:pt idx="510">
                  <c:v>713.83599999999979</c:v>
                </c:pt>
                <c:pt idx="511">
                  <c:v>714.67600000000004</c:v>
                </c:pt>
                <c:pt idx="512">
                  <c:v>715.51900000000001</c:v>
                </c:pt>
                <c:pt idx="513">
                  <c:v>716.36499999999978</c:v>
                </c:pt>
                <c:pt idx="514">
                  <c:v>717.20699999999999</c:v>
                </c:pt>
                <c:pt idx="515">
                  <c:v>718.04099999999971</c:v>
                </c:pt>
                <c:pt idx="516">
                  <c:v>718.86799999999948</c:v>
                </c:pt>
                <c:pt idx="517">
                  <c:v>719.69100000000003</c:v>
                </c:pt>
                <c:pt idx="518">
                  <c:v>720.51400000000001</c:v>
                </c:pt>
                <c:pt idx="519">
                  <c:v>721.34399999999982</c:v>
                </c:pt>
                <c:pt idx="520">
                  <c:v>722.18900000000008</c:v>
                </c:pt>
                <c:pt idx="521">
                  <c:v>723.04399999999998</c:v>
                </c:pt>
                <c:pt idx="522">
                  <c:v>723.89800000000002</c:v>
                </c:pt>
                <c:pt idx="523">
                  <c:v>724.75700000000006</c:v>
                </c:pt>
                <c:pt idx="524">
                  <c:v>725.61400000000003</c:v>
                </c:pt>
                <c:pt idx="525">
                  <c:v>726.46899999999982</c:v>
                </c:pt>
                <c:pt idx="526">
                  <c:v>727.32400000000007</c:v>
                </c:pt>
                <c:pt idx="527">
                  <c:v>728.16800000000001</c:v>
                </c:pt>
                <c:pt idx="528">
                  <c:v>729.00400000000002</c:v>
                </c:pt>
                <c:pt idx="529">
                  <c:v>729.83400000000006</c:v>
                </c:pt>
                <c:pt idx="530">
                  <c:v>730.65899999999999</c:v>
                </c:pt>
                <c:pt idx="531">
                  <c:v>731.47800000000007</c:v>
                </c:pt>
                <c:pt idx="532">
                  <c:v>732.29399999999998</c:v>
                </c:pt>
                <c:pt idx="533">
                  <c:v>733.11599999999999</c:v>
                </c:pt>
                <c:pt idx="534">
                  <c:v>733.93499999999972</c:v>
                </c:pt>
                <c:pt idx="535">
                  <c:v>734.75199999999973</c:v>
                </c:pt>
                <c:pt idx="536">
                  <c:v>735.56799999999976</c:v>
                </c:pt>
                <c:pt idx="537">
                  <c:v>736.39300000000003</c:v>
                </c:pt>
                <c:pt idx="538">
                  <c:v>737.22199999999998</c:v>
                </c:pt>
                <c:pt idx="539">
                  <c:v>738.0469999999998</c:v>
                </c:pt>
                <c:pt idx="540">
                  <c:v>738.86399999999981</c:v>
                </c:pt>
                <c:pt idx="541">
                  <c:v>739.68000000000006</c:v>
                </c:pt>
                <c:pt idx="542">
                  <c:v>740.49400000000003</c:v>
                </c:pt>
                <c:pt idx="543">
                  <c:v>741.30599999999981</c:v>
                </c:pt>
                <c:pt idx="544">
                  <c:v>742.125</c:v>
                </c:pt>
                <c:pt idx="545">
                  <c:v>742.94799999999975</c:v>
                </c:pt>
                <c:pt idx="546">
                  <c:v>743.76299999999969</c:v>
                </c:pt>
                <c:pt idx="547">
                  <c:v>744.572</c:v>
                </c:pt>
                <c:pt idx="548">
                  <c:v>745.38499999999999</c:v>
                </c:pt>
                <c:pt idx="549">
                  <c:v>746.19799999999998</c:v>
                </c:pt>
                <c:pt idx="550">
                  <c:v>747.00900000000001</c:v>
                </c:pt>
                <c:pt idx="551">
                  <c:v>747.81999999999971</c:v>
                </c:pt>
                <c:pt idx="552">
                  <c:v>748.63499999999999</c:v>
                </c:pt>
                <c:pt idx="553">
                  <c:v>749.44499999999971</c:v>
                </c:pt>
                <c:pt idx="554">
                  <c:v>750.25700000000006</c:v>
                </c:pt>
                <c:pt idx="555">
                  <c:v>751.08100000000002</c:v>
                </c:pt>
                <c:pt idx="556">
                  <c:v>751.92099999999982</c:v>
                </c:pt>
                <c:pt idx="557">
                  <c:v>752.77600000000007</c:v>
                </c:pt>
                <c:pt idx="558">
                  <c:v>753.63699999999972</c:v>
                </c:pt>
                <c:pt idx="559">
                  <c:v>754.49800000000005</c:v>
                </c:pt>
                <c:pt idx="560">
                  <c:v>755.36099999999976</c:v>
                </c:pt>
                <c:pt idx="561">
                  <c:v>756.21600000000001</c:v>
                </c:pt>
                <c:pt idx="562">
                  <c:v>757.053</c:v>
                </c:pt>
                <c:pt idx="563">
                  <c:v>757.88599999999997</c:v>
                </c:pt>
                <c:pt idx="564">
                  <c:v>758.71800000000007</c:v>
                </c:pt>
                <c:pt idx="565">
                  <c:v>759.55699999999979</c:v>
                </c:pt>
                <c:pt idx="566">
                  <c:v>760.41599999999971</c:v>
                </c:pt>
                <c:pt idx="567">
                  <c:v>761.29399999999998</c:v>
                </c:pt>
                <c:pt idx="568">
                  <c:v>762.17700000000002</c:v>
                </c:pt>
                <c:pt idx="569">
                  <c:v>763.06400000000008</c:v>
                </c:pt>
                <c:pt idx="570">
                  <c:v>763.94699999999978</c:v>
                </c:pt>
                <c:pt idx="571">
                  <c:v>764.83599999999979</c:v>
                </c:pt>
                <c:pt idx="572">
                  <c:v>765.73</c:v>
                </c:pt>
                <c:pt idx="573">
                  <c:v>766.61500000000001</c:v>
                </c:pt>
                <c:pt idx="574">
                  <c:v>767.49099999999999</c:v>
                </c:pt>
                <c:pt idx="575">
                  <c:v>768.36099999999976</c:v>
                </c:pt>
                <c:pt idx="576">
                  <c:v>769.22900000000004</c:v>
                </c:pt>
                <c:pt idx="577">
                  <c:v>770.09699999999998</c:v>
                </c:pt>
                <c:pt idx="578">
                  <c:v>770.97199999999998</c:v>
                </c:pt>
                <c:pt idx="579">
                  <c:v>771.84799999999962</c:v>
                </c:pt>
                <c:pt idx="580">
                  <c:v>772.71</c:v>
                </c:pt>
                <c:pt idx="581">
                  <c:v>773.553</c:v>
                </c:pt>
                <c:pt idx="582">
                  <c:v>774.38400000000001</c:v>
                </c:pt>
                <c:pt idx="583">
                  <c:v>775.21</c:v>
                </c:pt>
                <c:pt idx="584">
                  <c:v>776.03699999999981</c:v>
                </c:pt>
                <c:pt idx="585">
                  <c:v>776.87099999999998</c:v>
                </c:pt>
                <c:pt idx="586">
                  <c:v>777.70399999999995</c:v>
                </c:pt>
                <c:pt idx="587">
                  <c:v>778.55</c:v>
                </c:pt>
                <c:pt idx="588">
                  <c:v>779.40499999999997</c:v>
                </c:pt>
                <c:pt idx="589">
                  <c:v>780.25099999999998</c:v>
                </c:pt>
                <c:pt idx="590">
                  <c:v>781.05799999999977</c:v>
                </c:pt>
                <c:pt idx="591">
                  <c:v>781.80899999999997</c:v>
                </c:pt>
                <c:pt idx="592">
                  <c:v>782.52499999999998</c:v>
                </c:pt>
                <c:pt idx="593">
                  <c:v>783.27099999999996</c:v>
                </c:pt>
                <c:pt idx="594">
                  <c:v>784.08199999999999</c:v>
                </c:pt>
                <c:pt idx="595">
                  <c:v>784.94699999999978</c:v>
                </c:pt>
                <c:pt idx="596">
                  <c:v>785.83699999999976</c:v>
                </c:pt>
                <c:pt idx="597">
                  <c:v>786.73500000000001</c:v>
                </c:pt>
                <c:pt idx="598">
                  <c:v>787.63599999999997</c:v>
                </c:pt>
                <c:pt idx="599">
                  <c:v>788.55099999999982</c:v>
                </c:pt>
                <c:pt idx="600">
                  <c:v>789.476</c:v>
                </c:pt>
                <c:pt idx="601">
                  <c:v>790.39499999999998</c:v>
                </c:pt>
                <c:pt idx="602">
                  <c:v>791.303</c:v>
                </c:pt>
                <c:pt idx="603">
                  <c:v>792.18700000000001</c:v>
                </c:pt>
                <c:pt idx="604">
                  <c:v>793.0469999999998</c:v>
                </c:pt>
                <c:pt idx="605">
                  <c:v>793.904</c:v>
                </c:pt>
                <c:pt idx="606">
                  <c:v>794.755</c:v>
                </c:pt>
                <c:pt idx="607">
                  <c:v>795.59900000000005</c:v>
                </c:pt>
                <c:pt idx="608">
                  <c:v>796.43899999999996</c:v>
                </c:pt>
                <c:pt idx="609">
                  <c:v>797.26099999999997</c:v>
                </c:pt>
                <c:pt idx="610">
                  <c:v>798.07799999999997</c:v>
                </c:pt>
                <c:pt idx="611">
                  <c:v>798.90599999999972</c:v>
                </c:pt>
                <c:pt idx="612">
                  <c:v>799.74900000000002</c:v>
                </c:pt>
                <c:pt idx="613">
                  <c:v>800.59799999999996</c:v>
                </c:pt>
                <c:pt idx="614">
                  <c:v>801.44499999999982</c:v>
                </c:pt>
                <c:pt idx="615">
                  <c:v>802.29399999999998</c:v>
                </c:pt>
                <c:pt idx="616">
                  <c:v>803.14</c:v>
                </c:pt>
                <c:pt idx="617">
                  <c:v>803.98</c:v>
                </c:pt>
                <c:pt idx="618">
                  <c:v>804.8209999999998</c:v>
                </c:pt>
                <c:pt idx="619">
                  <c:v>805.68899999999996</c:v>
                </c:pt>
                <c:pt idx="620">
                  <c:v>806.58299999999997</c:v>
                </c:pt>
                <c:pt idx="621">
                  <c:v>807.48900000000003</c:v>
                </c:pt>
                <c:pt idx="622">
                  <c:v>808.399</c:v>
                </c:pt>
                <c:pt idx="623">
                  <c:v>809.31999999999982</c:v>
                </c:pt>
                <c:pt idx="624">
                  <c:v>810.24</c:v>
                </c:pt>
                <c:pt idx="625">
                  <c:v>811.15599999999972</c:v>
                </c:pt>
                <c:pt idx="626">
                  <c:v>812.05899999999997</c:v>
                </c:pt>
                <c:pt idx="627">
                  <c:v>812.95099999999979</c:v>
                </c:pt>
                <c:pt idx="628">
                  <c:v>813.83900000000006</c:v>
                </c:pt>
                <c:pt idx="629">
                  <c:v>814.72699999999998</c:v>
                </c:pt>
                <c:pt idx="630">
                  <c:v>815.60500000000002</c:v>
                </c:pt>
                <c:pt idx="631">
                  <c:v>816.47400000000005</c:v>
                </c:pt>
                <c:pt idx="632">
                  <c:v>817.33699999999976</c:v>
                </c:pt>
                <c:pt idx="633">
                  <c:v>818.20600000000002</c:v>
                </c:pt>
                <c:pt idx="634">
                  <c:v>819.08199999999999</c:v>
                </c:pt>
                <c:pt idx="635">
                  <c:v>819.95899999999972</c:v>
                </c:pt>
                <c:pt idx="636">
                  <c:v>820.82699999999977</c:v>
                </c:pt>
                <c:pt idx="637">
                  <c:v>821.67700000000002</c:v>
                </c:pt>
                <c:pt idx="638">
                  <c:v>822.51599999999996</c:v>
                </c:pt>
                <c:pt idx="639">
                  <c:v>823.35699999999974</c:v>
                </c:pt>
                <c:pt idx="640">
                  <c:v>824.21400000000006</c:v>
                </c:pt>
                <c:pt idx="641">
                  <c:v>825.09400000000005</c:v>
                </c:pt>
                <c:pt idx="642">
                  <c:v>825.971</c:v>
                </c:pt>
                <c:pt idx="643">
                  <c:v>826.82699999999977</c:v>
                </c:pt>
                <c:pt idx="644">
                  <c:v>827.68399999999997</c:v>
                </c:pt>
                <c:pt idx="645">
                  <c:v>828.55599999999981</c:v>
                </c:pt>
                <c:pt idx="646">
                  <c:v>829.43799999999976</c:v>
                </c:pt>
                <c:pt idx="647">
                  <c:v>830.31499999999983</c:v>
                </c:pt>
                <c:pt idx="648">
                  <c:v>831.18</c:v>
                </c:pt>
                <c:pt idx="649">
                  <c:v>832.0419999999998</c:v>
                </c:pt>
                <c:pt idx="650">
                  <c:v>832.90499999999997</c:v>
                </c:pt>
                <c:pt idx="651">
                  <c:v>833.75599999999997</c:v>
                </c:pt>
                <c:pt idx="652">
                  <c:v>834.60799999999972</c:v>
                </c:pt>
                <c:pt idx="653">
                  <c:v>835.46599999999978</c:v>
                </c:pt>
                <c:pt idx="654">
                  <c:v>836.33199999999977</c:v>
                </c:pt>
                <c:pt idx="655">
                  <c:v>837.202</c:v>
                </c:pt>
                <c:pt idx="656">
                  <c:v>838.07399999999996</c:v>
                </c:pt>
                <c:pt idx="657">
                  <c:v>838.95899999999972</c:v>
                </c:pt>
                <c:pt idx="658">
                  <c:v>839.8529999999995</c:v>
                </c:pt>
                <c:pt idx="659">
                  <c:v>840.75800000000004</c:v>
                </c:pt>
                <c:pt idx="660">
                  <c:v>841.67499999999995</c:v>
                </c:pt>
                <c:pt idx="661">
                  <c:v>842.60900000000004</c:v>
                </c:pt>
                <c:pt idx="662">
                  <c:v>843.54899999999998</c:v>
                </c:pt>
                <c:pt idx="663">
                  <c:v>844.48800000000006</c:v>
                </c:pt>
                <c:pt idx="664">
                  <c:v>845.42099999999982</c:v>
                </c:pt>
                <c:pt idx="665">
                  <c:v>846.34199999999976</c:v>
                </c:pt>
                <c:pt idx="666">
                  <c:v>847.24900000000002</c:v>
                </c:pt>
                <c:pt idx="667">
                  <c:v>848.14499999999998</c:v>
                </c:pt>
                <c:pt idx="668">
                  <c:v>849.03199999999981</c:v>
                </c:pt>
                <c:pt idx="669">
                  <c:v>849.92</c:v>
                </c:pt>
                <c:pt idx="670">
                  <c:v>850.81099999999981</c:v>
                </c:pt>
                <c:pt idx="671">
                  <c:v>851.702</c:v>
                </c:pt>
                <c:pt idx="672">
                  <c:v>852.59</c:v>
                </c:pt>
                <c:pt idx="673">
                  <c:v>853.47</c:v>
                </c:pt>
                <c:pt idx="674">
                  <c:v>854.3399999999998</c:v>
                </c:pt>
                <c:pt idx="675">
                  <c:v>855.20600000000002</c:v>
                </c:pt>
                <c:pt idx="676">
                  <c:v>856.08100000000002</c:v>
                </c:pt>
                <c:pt idx="677">
                  <c:v>856.95699999999977</c:v>
                </c:pt>
                <c:pt idx="678">
                  <c:v>857.83199999999977</c:v>
                </c:pt>
                <c:pt idx="679">
                  <c:v>858.70100000000002</c:v>
                </c:pt>
                <c:pt idx="680">
                  <c:v>859.5659999999998</c:v>
                </c:pt>
                <c:pt idx="681">
                  <c:v>860.42499999999973</c:v>
                </c:pt>
                <c:pt idx="682">
                  <c:v>861.29499999999996</c:v>
                </c:pt>
                <c:pt idx="683">
                  <c:v>862.16</c:v>
                </c:pt>
                <c:pt idx="684">
                  <c:v>863.024</c:v>
                </c:pt>
                <c:pt idx="685">
                  <c:v>863.89699999999982</c:v>
                </c:pt>
                <c:pt idx="686">
                  <c:v>864.78099999999995</c:v>
                </c:pt>
                <c:pt idx="687">
                  <c:v>865.678</c:v>
                </c:pt>
                <c:pt idx="688">
                  <c:v>866.58699999999999</c:v>
                </c:pt>
                <c:pt idx="689">
                  <c:v>867.51199999999972</c:v>
                </c:pt>
                <c:pt idx="690">
                  <c:v>868.44199999999978</c:v>
                </c:pt>
                <c:pt idx="691">
                  <c:v>869.37800000000004</c:v>
                </c:pt>
                <c:pt idx="692">
                  <c:v>870.31799999999976</c:v>
                </c:pt>
                <c:pt idx="693">
                  <c:v>871.25300000000004</c:v>
                </c:pt>
                <c:pt idx="694">
                  <c:v>872.18799999999999</c:v>
                </c:pt>
                <c:pt idx="695">
                  <c:v>873.11699999999996</c:v>
                </c:pt>
                <c:pt idx="696">
                  <c:v>874.07</c:v>
                </c:pt>
                <c:pt idx="697">
                  <c:v>875.06099999999981</c:v>
                </c:pt>
                <c:pt idx="698">
                  <c:v>876.08199999999999</c:v>
                </c:pt>
                <c:pt idx="699">
                  <c:v>877.11300000000006</c:v>
                </c:pt>
                <c:pt idx="700">
                  <c:v>878.12900000000002</c:v>
                </c:pt>
                <c:pt idx="701">
                  <c:v>879.125</c:v>
                </c:pt>
                <c:pt idx="702">
                  <c:v>880.11199999999997</c:v>
                </c:pt>
                <c:pt idx="703">
                  <c:v>881.10500000000002</c:v>
                </c:pt>
                <c:pt idx="704">
                  <c:v>882.09799999999996</c:v>
                </c:pt>
                <c:pt idx="705">
                  <c:v>883.09</c:v>
                </c:pt>
                <c:pt idx="706">
                  <c:v>884.06899999999996</c:v>
                </c:pt>
                <c:pt idx="707">
                  <c:v>885.04099999999983</c:v>
                </c:pt>
                <c:pt idx="708">
                  <c:v>886.00800000000004</c:v>
                </c:pt>
                <c:pt idx="709">
                  <c:v>886.95699999999977</c:v>
                </c:pt>
                <c:pt idx="710">
                  <c:v>887.89199999999983</c:v>
                </c:pt>
                <c:pt idx="711">
                  <c:v>888.81299999999976</c:v>
                </c:pt>
                <c:pt idx="712">
                  <c:v>889.72699999999998</c:v>
                </c:pt>
                <c:pt idx="713">
                  <c:v>890.649</c:v>
                </c:pt>
                <c:pt idx="714">
                  <c:v>891.58199999999999</c:v>
                </c:pt>
                <c:pt idx="715">
                  <c:v>892.51199999999972</c:v>
                </c:pt>
                <c:pt idx="716">
                  <c:v>893.43699999999978</c:v>
                </c:pt>
                <c:pt idx="717">
                  <c:v>894.35999999999979</c:v>
                </c:pt>
                <c:pt idx="718">
                  <c:v>895.28899999999999</c:v>
                </c:pt>
                <c:pt idx="719">
                  <c:v>896.226</c:v>
                </c:pt>
                <c:pt idx="720">
                  <c:v>897.17</c:v>
                </c:pt>
                <c:pt idx="721">
                  <c:v>898.12199999999996</c:v>
                </c:pt>
                <c:pt idx="722">
                  <c:v>899.06899999999996</c:v>
                </c:pt>
                <c:pt idx="723">
                  <c:v>900.00900000000001</c:v>
                </c:pt>
                <c:pt idx="724">
                  <c:v>900.96299999999974</c:v>
                </c:pt>
                <c:pt idx="725">
                  <c:v>901.93699999999978</c:v>
                </c:pt>
                <c:pt idx="726">
                  <c:v>902.92099999999982</c:v>
                </c:pt>
                <c:pt idx="727">
                  <c:v>903.89800000000002</c:v>
                </c:pt>
                <c:pt idx="728">
                  <c:v>904.86399999999981</c:v>
                </c:pt>
                <c:pt idx="729">
                  <c:v>905.82199999999978</c:v>
                </c:pt>
                <c:pt idx="730">
                  <c:v>906.77099999999996</c:v>
                </c:pt>
                <c:pt idx="731">
                  <c:v>907.70299999999997</c:v>
                </c:pt>
                <c:pt idx="732">
                  <c:v>908.61699999999996</c:v>
                </c:pt>
                <c:pt idx="733">
                  <c:v>909.53</c:v>
                </c:pt>
                <c:pt idx="734">
                  <c:v>910.4459999999998</c:v>
                </c:pt>
                <c:pt idx="735">
                  <c:v>911.37199999999996</c:v>
                </c:pt>
                <c:pt idx="736">
                  <c:v>912.31999999999982</c:v>
                </c:pt>
                <c:pt idx="737">
                  <c:v>913.28</c:v>
                </c:pt>
                <c:pt idx="738">
                  <c:v>914.23699999999997</c:v>
                </c:pt>
                <c:pt idx="739">
                  <c:v>915.18499999999995</c:v>
                </c:pt>
                <c:pt idx="740">
                  <c:v>916.13099999999997</c:v>
                </c:pt>
                <c:pt idx="741">
                  <c:v>917.09</c:v>
                </c:pt>
                <c:pt idx="742">
                  <c:v>918.05399999999997</c:v>
                </c:pt>
                <c:pt idx="743">
                  <c:v>919.024</c:v>
                </c:pt>
                <c:pt idx="744">
                  <c:v>919.99400000000003</c:v>
                </c:pt>
                <c:pt idx="745">
                  <c:v>920.95099999999979</c:v>
                </c:pt>
                <c:pt idx="746">
                  <c:v>921.92099999999982</c:v>
                </c:pt>
                <c:pt idx="747">
                  <c:v>922.90099999999973</c:v>
                </c:pt>
                <c:pt idx="748">
                  <c:v>923.88800000000003</c:v>
                </c:pt>
                <c:pt idx="749">
                  <c:v>924.85199999999975</c:v>
                </c:pt>
                <c:pt idx="750">
                  <c:v>925.8</c:v>
                </c:pt>
                <c:pt idx="751">
                  <c:v>926.73699999999997</c:v>
                </c:pt>
                <c:pt idx="752">
                  <c:v>927.6669999999998</c:v>
                </c:pt>
                <c:pt idx="753">
                  <c:v>928.58399999999995</c:v>
                </c:pt>
                <c:pt idx="754">
                  <c:v>929.50900000000001</c:v>
                </c:pt>
                <c:pt idx="755">
                  <c:v>930.43399999999997</c:v>
                </c:pt>
                <c:pt idx="756">
                  <c:v>931.37400000000002</c:v>
                </c:pt>
                <c:pt idx="757">
                  <c:v>932.31699999999978</c:v>
                </c:pt>
                <c:pt idx="758">
                  <c:v>933.28</c:v>
                </c:pt>
                <c:pt idx="759">
                  <c:v>934.24099999999999</c:v>
                </c:pt>
                <c:pt idx="760">
                  <c:v>935.19799999999998</c:v>
                </c:pt>
                <c:pt idx="761">
                  <c:v>936.14300000000003</c:v>
                </c:pt>
                <c:pt idx="762">
                  <c:v>937.101</c:v>
                </c:pt>
                <c:pt idx="763">
                  <c:v>938.05899999999997</c:v>
                </c:pt>
                <c:pt idx="764">
                  <c:v>939.00400000000002</c:v>
                </c:pt>
                <c:pt idx="765">
                  <c:v>939.93299999999977</c:v>
                </c:pt>
                <c:pt idx="766">
                  <c:v>940.85999999999979</c:v>
                </c:pt>
                <c:pt idx="767">
                  <c:v>941.79300000000001</c:v>
                </c:pt>
                <c:pt idx="768">
                  <c:v>942.75400000000002</c:v>
                </c:pt>
                <c:pt idx="769">
                  <c:v>943.73299999999972</c:v>
                </c:pt>
                <c:pt idx="770">
                  <c:v>944.70699999999999</c:v>
                </c:pt>
                <c:pt idx="771">
                  <c:v>945.65699999999981</c:v>
                </c:pt>
                <c:pt idx="772">
                  <c:v>946.59100000000001</c:v>
                </c:pt>
                <c:pt idx="773">
                  <c:v>947.51900000000001</c:v>
                </c:pt>
                <c:pt idx="774">
                  <c:v>948.44299999999976</c:v>
                </c:pt>
                <c:pt idx="775">
                  <c:v>949.35999999999979</c:v>
                </c:pt>
                <c:pt idx="776">
                  <c:v>950.26900000000001</c:v>
                </c:pt>
                <c:pt idx="777">
                  <c:v>951.17100000000005</c:v>
                </c:pt>
                <c:pt idx="778">
                  <c:v>952.07500000000005</c:v>
                </c:pt>
                <c:pt idx="779">
                  <c:v>952.971</c:v>
                </c:pt>
                <c:pt idx="780">
                  <c:v>953.87099999999998</c:v>
                </c:pt>
                <c:pt idx="781">
                  <c:v>954.76400000000001</c:v>
                </c:pt>
                <c:pt idx="782">
                  <c:v>955.65699999999981</c:v>
                </c:pt>
                <c:pt idx="783">
                  <c:v>956.54</c:v>
                </c:pt>
                <c:pt idx="784">
                  <c:v>957.43299999999977</c:v>
                </c:pt>
                <c:pt idx="785">
                  <c:v>958.32299999999975</c:v>
                </c:pt>
                <c:pt idx="786">
                  <c:v>959.20100000000002</c:v>
                </c:pt>
                <c:pt idx="787">
                  <c:v>960.06699999999978</c:v>
                </c:pt>
                <c:pt idx="788">
                  <c:v>960.93299999999977</c:v>
                </c:pt>
                <c:pt idx="789">
                  <c:v>961.82499999999982</c:v>
                </c:pt>
                <c:pt idx="790">
                  <c:v>962.68799999999999</c:v>
                </c:pt>
                <c:pt idx="791">
                  <c:v>963.57100000000003</c:v>
                </c:pt>
                <c:pt idx="792">
                  <c:v>964.46799999999962</c:v>
                </c:pt>
                <c:pt idx="793">
                  <c:v>965.35899999999981</c:v>
                </c:pt>
                <c:pt idx="794">
                  <c:v>966.25300000000004</c:v>
                </c:pt>
                <c:pt idx="795">
                  <c:v>967.15099999999973</c:v>
                </c:pt>
                <c:pt idx="796">
                  <c:v>968.05</c:v>
                </c:pt>
                <c:pt idx="797">
                  <c:v>968.97400000000005</c:v>
                </c:pt>
                <c:pt idx="798">
                  <c:v>969.93999999999983</c:v>
                </c:pt>
                <c:pt idx="799">
                  <c:v>970.93099999999981</c:v>
                </c:pt>
                <c:pt idx="800">
                  <c:v>971.92399999999998</c:v>
                </c:pt>
                <c:pt idx="801">
                  <c:v>972.9169999999998</c:v>
                </c:pt>
                <c:pt idx="802">
                  <c:v>973.88099999999997</c:v>
                </c:pt>
                <c:pt idx="803">
                  <c:v>974.8209999999998</c:v>
                </c:pt>
                <c:pt idx="804">
                  <c:v>975.74400000000003</c:v>
                </c:pt>
                <c:pt idx="805">
                  <c:v>976.66300000000001</c:v>
                </c:pt>
                <c:pt idx="806">
                  <c:v>977.57600000000002</c:v>
                </c:pt>
                <c:pt idx="807">
                  <c:v>978.48199999999997</c:v>
                </c:pt>
                <c:pt idx="808">
                  <c:v>979.37699999999973</c:v>
                </c:pt>
                <c:pt idx="809">
                  <c:v>980.26300000000003</c:v>
                </c:pt>
                <c:pt idx="810">
                  <c:v>981.14300000000003</c:v>
                </c:pt>
                <c:pt idx="811">
                  <c:v>982.024</c:v>
                </c:pt>
                <c:pt idx="812">
                  <c:v>982.89499999999998</c:v>
                </c:pt>
                <c:pt idx="813">
                  <c:v>983.74199999999996</c:v>
                </c:pt>
                <c:pt idx="814">
                  <c:v>984.56799999999976</c:v>
                </c:pt>
                <c:pt idx="815">
                  <c:v>985.37400000000002</c:v>
                </c:pt>
                <c:pt idx="816">
                  <c:v>986.178</c:v>
                </c:pt>
                <c:pt idx="817">
                  <c:v>986.97699999999998</c:v>
                </c:pt>
                <c:pt idx="818">
                  <c:v>987.78800000000001</c:v>
                </c:pt>
                <c:pt idx="819">
                  <c:v>988.62900000000002</c:v>
                </c:pt>
                <c:pt idx="820">
                  <c:v>989.47400000000005</c:v>
                </c:pt>
                <c:pt idx="821">
                  <c:v>990.29200000000003</c:v>
                </c:pt>
                <c:pt idx="822">
                  <c:v>991.10699999999997</c:v>
                </c:pt>
                <c:pt idx="823">
                  <c:v>991.94799999999975</c:v>
                </c:pt>
                <c:pt idx="824">
                  <c:v>992.81499999999983</c:v>
                </c:pt>
                <c:pt idx="825">
                  <c:v>993.721</c:v>
                </c:pt>
                <c:pt idx="826">
                  <c:v>994.65300000000002</c:v>
                </c:pt>
                <c:pt idx="827">
                  <c:v>995.61</c:v>
                </c:pt>
                <c:pt idx="828">
                  <c:v>996.572</c:v>
                </c:pt>
                <c:pt idx="829">
                  <c:v>997.55599999999981</c:v>
                </c:pt>
                <c:pt idx="830">
                  <c:v>998.55699999999979</c:v>
                </c:pt>
                <c:pt idx="831">
                  <c:v>999.56499999999983</c:v>
                </c:pt>
                <c:pt idx="832">
                  <c:v>1000.599</c:v>
                </c:pt>
                <c:pt idx="833">
                  <c:v>1001.655</c:v>
                </c:pt>
                <c:pt idx="834">
                  <c:v>1002.715</c:v>
                </c:pt>
                <c:pt idx="835">
                  <c:v>1003.7430000000001</c:v>
                </c:pt>
                <c:pt idx="836">
                  <c:v>1004.728</c:v>
                </c:pt>
                <c:pt idx="837">
                  <c:v>1005.664</c:v>
                </c:pt>
                <c:pt idx="838">
                  <c:v>1006.551</c:v>
                </c:pt>
                <c:pt idx="839">
                  <c:v>1007.401</c:v>
                </c:pt>
                <c:pt idx="840">
                  <c:v>1008.24</c:v>
                </c:pt>
                <c:pt idx="841">
                  <c:v>1009.099</c:v>
                </c:pt>
                <c:pt idx="842">
                  <c:v>1009.978</c:v>
                </c:pt>
                <c:pt idx="843">
                  <c:v>1010.9</c:v>
                </c:pt>
                <c:pt idx="844">
                  <c:v>1011.85</c:v>
                </c:pt>
                <c:pt idx="845">
                  <c:v>1012.807</c:v>
                </c:pt>
                <c:pt idx="846">
                  <c:v>1013.771</c:v>
                </c:pt>
                <c:pt idx="847">
                  <c:v>1014.736</c:v>
                </c:pt>
                <c:pt idx="848">
                  <c:v>1015.712</c:v>
                </c:pt>
                <c:pt idx="849">
                  <c:v>1016.704</c:v>
                </c:pt>
                <c:pt idx="850">
                  <c:v>1017.725</c:v>
                </c:pt>
                <c:pt idx="851">
                  <c:v>1018.764</c:v>
                </c:pt>
                <c:pt idx="852">
                  <c:v>1019.807</c:v>
                </c:pt>
                <c:pt idx="853">
                  <c:v>1020.811</c:v>
                </c:pt>
                <c:pt idx="854">
                  <c:v>1021.776</c:v>
                </c:pt>
                <c:pt idx="855">
                  <c:v>1022.75</c:v>
                </c:pt>
                <c:pt idx="856">
                  <c:v>1023.708</c:v>
                </c:pt>
                <c:pt idx="857">
                  <c:v>1024.6610000000001</c:v>
                </c:pt>
                <c:pt idx="858">
                  <c:v>1025.626</c:v>
                </c:pt>
                <c:pt idx="859">
                  <c:v>1026.6220000000001</c:v>
                </c:pt>
                <c:pt idx="860">
                  <c:v>1027.634</c:v>
                </c:pt>
                <c:pt idx="861">
                  <c:v>1028.6679999999999</c:v>
                </c:pt>
                <c:pt idx="862">
                  <c:v>1029.701</c:v>
                </c:pt>
                <c:pt idx="863">
                  <c:v>1030.6880000000001</c:v>
                </c:pt>
                <c:pt idx="864">
                  <c:v>1031.6220000000001</c:v>
                </c:pt>
                <c:pt idx="865">
                  <c:v>1032.5219999999999</c:v>
                </c:pt>
                <c:pt idx="866">
                  <c:v>1033.412</c:v>
                </c:pt>
                <c:pt idx="867">
                  <c:v>1034.32</c:v>
                </c:pt>
                <c:pt idx="868">
                  <c:v>1035.2809999999999</c:v>
                </c:pt>
                <c:pt idx="869">
                  <c:v>1036.2629999999999</c:v>
                </c:pt>
                <c:pt idx="870">
                  <c:v>1037.258</c:v>
                </c:pt>
                <c:pt idx="871">
                  <c:v>1038.2560000000001</c:v>
                </c:pt>
                <c:pt idx="872">
                  <c:v>1039.232</c:v>
                </c:pt>
                <c:pt idx="873">
                  <c:v>1040.212</c:v>
                </c:pt>
                <c:pt idx="874">
                  <c:v>1041.1679999999999</c:v>
                </c:pt>
                <c:pt idx="875">
                  <c:v>1042.1189999999999</c:v>
                </c:pt>
                <c:pt idx="876">
                  <c:v>1043.039</c:v>
                </c:pt>
                <c:pt idx="877">
                  <c:v>1043.925</c:v>
                </c:pt>
                <c:pt idx="878">
                  <c:v>1044.81</c:v>
                </c:pt>
                <c:pt idx="879">
                  <c:v>1045.665</c:v>
                </c:pt>
                <c:pt idx="880">
                  <c:v>1046.5239999999999</c:v>
                </c:pt>
                <c:pt idx="881">
                  <c:v>1047.402</c:v>
                </c:pt>
                <c:pt idx="882">
                  <c:v>1048.2860000000001</c:v>
                </c:pt>
                <c:pt idx="883">
                  <c:v>1049.1880000000001</c:v>
                </c:pt>
                <c:pt idx="884">
                  <c:v>1050.0999999999999</c:v>
                </c:pt>
                <c:pt idx="885">
                  <c:v>1051.01</c:v>
                </c:pt>
                <c:pt idx="886">
                  <c:v>1051.9290000000001</c:v>
                </c:pt>
                <c:pt idx="887">
                  <c:v>1052.8389999999999</c:v>
                </c:pt>
                <c:pt idx="888">
                  <c:v>1053.7439999999999</c:v>
                </c:pt>
                <c:pt idx="889">
                  <c:v>1054.6389999999999</c:v>
                </c:pt>
                <c:pt idx="890">
                  <c:v>1055.5160000000001</c:v>
                </c:pt>
                <c:pt idx="891">
                  <c:v>1056.3679999999999</c:v>
                </c:pt>
                <c:pt idx="892">
                  <c:v>1057.2280000000001</c:v>
                </c:pt>
                <c:pt idx="893">
                  <c:v>1058.0909999999999</c:v>
                </c:pt>
                <c:pt idx="894">
                  <c:v>1058.931</c:v>
                </c:pt>
                <c:pt idx="895">
                  <c:v>1059.797</c:v>
                </c:pt>
                <c:pt idx="896">
                  <c:v>1060.673</c:v>
                </c:pt>
                <c:pt idx="897">
                  <c:v>1061.5619999999999</c:v>
                </c:pt>
                <c:pt idx="898">
                  <c:v>1062.5350000000001</c:v>
                </c:pt>
                <c:pt idx="899">
                  <c:v>1063.511</c:v>
                </c:pt>
                <c:pt idx="900">
                  <c:v>1064.509</c:v>
                </c:pt>
                <c:pt idx="901">
                  <c:v>1065.5129999999999</c:v>
                </c:pt>
                <c:pt idx="902">
                  <c:v>1066.5139999999999</c:v>
                </c:pt>
                <c:pt idx="903">
                  <c:v>1067.5119999999999</c:v>
                </c:pt>
                <c:pt idx="904">
                  <c:v>1068.5070000000001</c:v>
                </c:pt>
                <c:pt idx="905">
                  <c:v>1069.4649999999999</c:v>
                </c:pt>
                <c:pt idx="906">
                  <c:v>1070.3910000000001</c:v>
                </c:pt>
                <c:pt idx="907">
                  <c:v>1071.28</c:v>
                </c:pt>
                <c:pt idx="908">
                  <c:v>1072.1279999999999</c:v>
                </c:pt>
                <c:pt idx="909">
                  <c:v>1072.9829999999999</c:v>
                </c:pt>
                <c:pt idx="910">
                  <c:v>1073.826</c:v>
                </c:pt>
                <c:pt idx="911">
                  <c:v>1074.633</c:v>
                </c:pt>
                <c:pt idx="912">
                  <c:v>1075.43</c:v>
                </c:pt>
                <c:pt idx="913">
                  <c:v>1076.204</c:v>
                </c:pt>
                <c:pt idx="914">
                  <c:v>1076.9880000000001</c:v>
                </c:pt>
                <c:pt idx="915">
                  <c:v>1077.7750000000001</c:v>
                </c:pt>
                <c:pt idx="916">
                  <c:v>1078.5930000000001</c:v>
                </c:pt>
                <c:pt idx="917">
                  <c:v>1079.424</c:v>
                </c:pt>
              </c:numCache>
            </c:numRef>
          </c:xVal>
          <c:yVal>
            <c:numRef>
              <c:f>'15OH'!$O$6:$O$923</c:f>
              <c:numCache>
                <c:formatCode>General</c:formatCode>
                <c:ptCount val="918"/>
                <c:pt idx="0">
                  <c:v>1</c:v>
                </c:pt>
                <c:pt idx="1">
                  <c:v>0.99896690980809599</c:v>
                </c:pt>
                <c:pt idx="2">
                  <c:v>0.99767565427973404</c:v>
                </c:pt>
                <c:pt idx="3">
                  <c:v>0.99664256408783003</c:v>
                </c:pt>
                <c:pt idx="4">
                  <c:v>0.99535173740554095</c:v>
                </c:pt>
                <c:pt idx="5">
                  <c:v>0.99392882613250699</c:v>
                </c:pt>
                <c:pt idx="6">
                  <c:v>0.99270146866914999</c:v>
                </c:pt>
                <c:pt idx="7">
                  <c:v>0.99115161895825599</c:v>
                </c:pt>
                <c:pt idx="8">
                  <c:v>0.98966566731236605</c:v>
                </c:pt>
                <c:pt idx="9">
                  <c:v>0.98824790219221803</c:v>
                </c:pt>
                <c:pt idx="10">
                  <c:v>0.98663029480165698</c:v>
                </c:pt>
                <c:pt idx="11">
                  <c:v>0.98508087393683696</c:v>
                </c:pt>
                <c:pt idx="12">
                  <c:v>0.98353145307201795</c:v>
                </c:pt>
                <c:pt idx="13">
                  <c:v>0.98172386687073998</c:v>
                </c:pt>
                <c:pt idx="14">
                  <c:v>0.98010668832625203</c:v>
                </c:pt>
                <c:pt idx="15">
                  <c:v>0.97829867327890097</c:v>
                </c:pt>
                <c:pt idx="16">
                  <c:v>0.976491087077624</c:v>
                </c:pt>
                <c:pt idx="17">
                  <c:v>0.97468350087634703</c:v>
                </c:pt>
                <c:pt idx="18">
                  <c:v>0.97268121855754197</c:v>
                </c:pt>
                <c:pt idx="19">
                  <c:v>0.970741976611593</c:v>
                </c:pt>
                <c:pt idx="20">
                  <c:v>0.96873969429278795</c:v>
                </c:pt>
                <c:pt idx="21">
                  <c:v>0.96654228701038103</c:v>
                </c:pt>
                <c:pt idx="22">
                  <c:v>0.96453957584550198</c:v>
                </c:pt>
                <c:pt idx="23">
                  <c:v>0.96227912819023997</c:v>
                </c:pt>
                <c:pt idx="24">
                  <c:v>0.95989131325104404</c:v>
                </c:pt>
                <c:pt idx="25">
                  <c:v>0.957694334814711</c:v>
                </c:pt>
                <c:pt idx="26">
                  <c:v>0.95517529297691695</c:v>
                </c:pt>
                <c:pt idx="27">
                  <c:v>0.95278318957698205</c:v>
                </c:pt>
                <c:pt idx="28">
                  <c:v>0.95026414773918799</c:v>
                </c:pt>
                <c:pt idx="29">
                  <c:v>0.94768163668246397</c:v>
                </c:pt>
                <c:pt idx="30">
                  <c:v>0.94516302369074301</c:v>
                </c:pt>
                <c:pt idx="31">
                  <c:v>0.94244928573542197</c:v>
                </c:pt>
                <c:pt idx="32">
                  <c:v>0.93960860934224</c:v>
                </c:pt>
                <c:pt idx="33">
                  <c:v>0.93683140216798899</c:v>
                </c:pt>
                <c:pt idx="34">
                  <c:v>0.933859498876209</c:v>
                </c:pt>
                <c:pt idx="35">
                  <c:v>0.93095535326409795</c:v>
                </c:pt>
                <c:pt idx="36">
                  <c:v>0.92804691919124804</c:v>
                </c:pt>
                <c:pt idx="37">
                  <c:v>0.92501111783446399</c:v>
                </c:pt>
                <c:pt idx="38">
                  <c:v>0.92197574532375504</c:v>
                </c:pt>
                <c:pt idx="39">
                  <c:v>0.918876903594116</c:v>
                </c:pt>
                <c:pt idx="40">
                  <c:v>0.91557864844013703</c:v>
                </c:pt>
                <c:pt idx="41">
                  <c:v>0.912479806710498</c:v>
                </c:pt>
                <c:pt idx="42">
                  <c:v>0.90924973808226095</c:v>
                </c:pt>
                <c:pt idx="43">
                  <c:v>0.90589273101616397</c:v>
                </c:pt>
                <c:pt idx="44">
                  <c:v>0.90259919316899695</c:v>
                </c:pt>
                <c:pt idx="45">
                  <c:v>0.89911053035822797</c:v>
                </c:pt>
                <c:pt idx="46">
                  <c:v>0.89581699251106095</c:v>
                </c:pt>
                <c:pt idx="47">
                  <c:v>0.89245526813815201</c:v>
                </c:pt>
                <c:pt idx="48">
                  <c:v>0.88897132263419598</c:v>
                </c:pt>
                <c:pt idx="49">
                  <c:v>0.88554612904235597</c:v>
                </c:pt>
                <c:pt idx="50">
                  <c:v>0.88212136429659205</c:v>
                </c:pt>
                <c:pt idx="51">
                  <c:v>0.87870088801156498</c:v>
                </c:pt>
                <c:pt idx="52">
                  <c:v>0.87527569441972697</c:v>
                </c:pt>
                <c:pt idx="53">
                  <c:v>0.87185050082788795</c:v>
                </c:pt>
                <c:pt idx="54">
                  <c:v>0.86836655532393103</c:v>
                </c:pt>
                <c:pt idx="55">
                  <c:v>0.864941790578166</c:v>
                </c:pt>
                <c:pt idx="56">
                  <c:v>0.86158435466599603</c:v>
                </c:pt>
                <c:pt idx="57">
                  <c:v>0.85822305913915997</c:v>
                </c:pt>
                <c:pt idx="58">
                  <c:v>0.85486562322699</c:v>
                </c:pt>
                <c:pt idx="59">
                  <c:v>0.85157208537982199</c:v>
                </c:pt>
                <c:pt idx="60">
                  <c:v>0.84834201675158605</c:v>
                </c:pt>
                <c:pt idx="61">
                  <c:v>0.84511151927727401</c:v>
                </c:pt>
                <c:pt idx="62">
                  <c:v>0.84194491986796705</c:v>
                </c:pt>
                <c:pt idx="63">
                  <c:v>0.83884607813832801</c:v>
                </c:pt>
                <c:pt idx="64">
                  <c:v>0.83567904988294595</c:v>
                </c:pt>
                <c:pt idx="65">
                  <c:v>0.83264367737223699</c:v>
                </c:pt>
                <c:pt idx="66">
                  <c:v>0.82967649138726995</c:v>
                </c:pt>
                <c:pt idx="67">
                  <c:v>0.82664111887656</c:v>
                </c:pt>
                <c:pt idx="68">
                  <c:v>0.82379572517656696</c:v>
                </c:pt>
                <c:pt idx="69">
                  <c:v>0.82095504878338499</c:v>
                </c:pt>
                <c:pt idx="70">
                  <c:v>0.81811437239020401</c:v>
                </c:pt>
                <c:pt idx="71">
                  <c:v>0.81540063443488198</c:v>
                </c:pt>
                <c:pt idx="72">
                  <c:v>0.81275036569848902</c:v>
                </c:pt>
                <c:pt idx="73">
                  <c:v>0.81003662774316798</c:v>
                </c:pt>
                <c:pt idx="74">
                  <c:v>0.80758577243111596</c:v>
                </c:pt>
                <c:pt idx="75">
                  <c:v>0.80499897291365297</c:v>
                </c:pt>
                <c:pt idx="76">
                  <c:v>0.80261115797445703</c:v>
                </c:pt>
                <c:pt idx="77">
                  <c:v>0.80028724110026495</c:v>
                </c:pt>
                <c:pt idx="78">
                  <c:v>0.79795860691926002</c:v>
                </c:pt>
                <c:pt idx="79">
                  <c:v>0.795892426535452</c:v>
                </c:pt>
                <c:pt idx="80">
                  <c:v>0.79363197888018899</c:v>
                </c:pt>
                <c:pt idx="81">
                  <c:v>0.79162926771530995</c:v>
                </c:pt>
                <c:pt idx="82">
                  <c:v>0.78956351617757503</c:v>
                </c:pt>
                <c:pt idx="83">
                  <c:v>0.78769246075736798</c:v>
                </c:pt>
                <c:pt idx="84">
                  <c:v>0.785947914928947</c:v>
                </c:pt>
                <c:pt idx="85">
                  <c:v>0.784203797946599</c:v>
                </c:pt>
                <c:pt idx="86">
                  <c:v>0.78252315018318197</c:v>
                </c:pt>
                <c:pt idx="87">
                  <c:v>0.78084207357368995</c:v>
                </c:pt>
                <c:pt idx="88">
                  <c:v>0.77832346058196999</c:v>
                </c:pt>
                <c:pt idx="89">
                  <c:v>0.77709567427253801</c:v>
                </c:pt>
                <c:pt idx="90">
                  <c:v>0.77587217642384398</c:v>
                </c:pt>
                <c:pt idx="91">
                  <c:v>0.77457663243474395</c:v>
                </c:pt>
                <c:pt idx="92">
                  <c:v>0.77334884612531096</c:v>
                </c:pt>
                <c:pt idx="93">
                  <c:v>0.77212577712269204</c:v>
                </c:pt>
                <c:pt idx="94">
                  <c:v>0.77089799081326005</c:v>
                </c:pt>
                <c:pt idx="95">
                  <c:v>0.76979671409561301</c:v>
                </c:pt>
                <c:pt idx="96">
                  <c:v>0.76863711431192305</c:v>
                </c:pt>
                <c:pt idx="97">
                  <c:v>0.767536266440351</c:v>
                </c:pt>
                <c:pt idx="98">
                  <c:v>0.76663483199311799</c:v>
                </c:pt>
                <c:pt idx="99">
                  <c:v>0.76553355527547196</c:v>
                </c:pt>
                <c:pt idx="100">
                  <c:v>0.76443742471071097</c:v>
                </c:pt>
                <c:pt idx="101">
                  <c:v>0.76359903063633505</c:v>
                </c:pt>
                <c:pt idx="102">
                  <c:v>0.76269330772836397</c:v>
                </c:pt>
                <c:pt idx="103">
                  <c:v>0.76178715597431901</c:v>
                </c:pt>
                <c:pt idx="104">
                  <c:v>0.76101223111887195</c:v>
                </c:pt>
                <c:pt idx="105">
                  <c:v>0.76004732745270998</c:v>
                </c:pt>
                <c:pt idx="106">
                  <c:v>0.75926811413652495</c:v>
                </c:pt>
                <c:pt idx="107">
                  <c:v>0.75856137580682004</c:v>
                </c:pt>
                <c:pt idx="108">
                  <c:v>0.75778645095137398</c:v>
                </c:pt>
                <c:pt idx="109">
                  <c:v>0.75700723763518796</c:v>
                </c:pt>
                <c:pt idx="110">
                  <c:v>0.756232741625816</c:v>
                </c:pt>
                <c:pt idx="111">
                  <c:v>0.75552600329611097</c:v>
                </c:pt>
                <c:pt idx="112">
                  <c:v>0.75487801687852396</c:v>
                </c:pt>
                <c:pt idx="113">
                  <c:v>0.75416656124200698</c:v>
                </c:pt>
                <c:pt idx="114">
                  <c:v>0.75352329213123204</c:v>
                </c:pt>
                <c:pt idx="115">
                  <c:v>0.75293920377864798</c:v>
                </c:pt>
                <c:pt idx="116">
                  <c:v>0.75229550582180005</c:v>
                </c:pt>
                <c:pt idx="117">
                  <c:v>0.75164794825028702</c:v>
                </c:pt>
                <c:pt idx="118">
                  <c:v>0.75106771951236795</c:v>
                </c:pt>
                <c:pt idx="119">
                  <c:v>0.75048791962052297</c:v>
                </c:pt>
                <c:pt idx="120">
                  <c:v>0.74990340242186504</c:v>
                </c:pt>
                <c:pt idx="121">
                  <c:v>0.74938707174895003</c:v>
                </c:pt>
                <c:pt idx="122">
                  <c:v>0.74880727185710505</c:v>
                </c:pt>
                <c:pt idx="123">
                  <c:v>0.74829051233811605</c:v>
                </c:pt>
                <c:pt idx="124">
                  <c:v>0.74777418166520104</c:v>
                </c:pt>
                <c:pt idx="125">
                  <c:v>0.747321320211215</c:v>
                </c:pt>
                <c:pt idx="126">
                  <c:v>0.74674109147329604</c:v>
                </c:pt>
                <c:pt idx="127">
                  <c:v>0.74628823001931099</c:v>
                </c:pt>
                <c:pt idx="128">
                  <c:v>0.74577189934639598</c:v>
                </c:pt>
                <c:pt idx="129">
                  <c:v>0.74531860904633596</c:v>
                </c:pt>
                <c:pt idx="130">
                  <c:v>0.74486574759235102</c:v>
                </c:pt>
                <c:pt idx="131">
                  <c:v>0.744412457292291</c:v>
                </c:pt>
                <c:pt idx="132">
                  <c:v>0.74389612661937599</c:v>
                </c:pt>
                <c:pt idx="133">
                  <c:v>0.74351102284505899</c:v>
                </c:pt>
                <c:pt idx="134">
                  <c:v>0.74312163061000402</c:v>
                </c:pt>
                <c:pt idx="135">
                  <c:v>0.742668340309944</c:v>
                </c:pt>
                <c:pt idx="136">
                  <c:v>0.742283236535627</c:v>
                </c:pt>
                <c:pt idx="137">
                  <c:v>0.74176690586271099</c:v>
                </c:pt>
                <c:pt idx="138">
                  <c:v>0.74137708478158204</c:v>
                </c:pt>
                <c:pt idx="139">
                  <c:v>0.74105545022619501</c:v>
                </c:pt>
                <c:pt idx="140">
                  <c:v>0.74066605799114005</c:v>
                </c:pt>
                <c:pt idx="141">
                  <c:v>0.74028095421682205</c:v>
                </c:pt>
                <c:pt idx="142">
                  <c:v>0.73995931966143502</c:v>
                </c:pt>
                <c:pt idx="143">
                  <c:v>0.73956949858030496</c:v>
                </c:pt>
                <c:pt idx="144">
                  <c:v>0.73918439480598797</c:v>
                </c:pt>
                <c:pt idx="145">
                  <c:v>0.738795002570932</c:v>
                </c:pt>
                <c:pt idx="146">
                  <c:v>0.73847336801554497</c:v>
                </c:pt>
                <c:pt idx="147">
                  <c:v>0.73808354693441602</c:v>
                </c:pt>
                <c:pt idx="148">
                  <c:v>0.73769844316009803</c:v>
                </c:pt>
                <c:pt idx="149">
                  <c:v>0.73744027782364097</c:v>
                </c:pt>
                <c:pt idx="150">
                  <c:v>0.73705045674251102</c:v>
                </c:pt>
                <c:pt idx="151">
                  <c:v>0.73672882218712399</c:v>
                </c:pt>
                <c:pt idx="152">
                  <c:v>0.73640289917099799</c:v>
                </c:pt>
                <c:pt idx="153">
                  <c:v>0.736017795396681</c:v>
                </c:pt>
                <c:pt idx="154">
                  <c:v>0.73569616084129297</c:v>
                </c:pt>
                <c:pt idx="155">
                  <c:v>0.73543756665876203</c:v>
                </c:pt>
                <c:pt idx="156">
                  <c:v>0.73511164364263604</c:v>
                </c:pt>
                <c:pt idx="157">
                  <c:v>0.73479000908724801</c:v>
                </c:pt>
                <c:pt idx="158">
                  <c:v>0.73446837453186098</c:v>
                </c:pt>
                <c:pt idx="159">
                  <c:v>0.73420978034932904</c:v>
                </c:pt>
                <c:pt idx="160">
                  <c:v>0.73388385733320405</c:v>
                </c:pt>
                <c:pt idx="161">
                  <c:v>0.73362569199674599</c:v>
                </c:pt>
                <c:pt idx="162">
                  <c:v>0.73330405744135896</c:v>
                </c:pt>
                <c:pt idx="163">
                  <c:v>0.73291895366704196</c:v>
                </c:pt>
                <c:pt idx="164">
                  <c:v>0.73252913258591201</c:v>
                </c:pt>
                <c:pt idx="165">
                  <c:v>0.73220749803052398</c:v>
                </c:pt>
                <c:pt idx="166">
                  <c:v>0.731881146168325</c:v>
                </c:pt>
                <c:pt idx="167">
                  <c:v>0.73162298083186705</c:v>
                </c:pt>
                <c:pt idx="168">
                  <c:v>0.73123787705754995</c:v>
                </c:pt>
                <c:pt idx="169">
                  <c:v>0.73091624250216303</c:v>
                </c:pt>
                <c:pt idx="170">
                  <c:v>0.73059031948603603</c:v>
                </c:pt>
                <c:pt idx="171">
                  <c:v>0.73033172530350499</c:v>
                </c:pt>
                <c:pt idx="172">
                  <c:v>0.72988315231025802</c:v>
                </c:pt>
                <c:pt idx="173">
                  <c:v>0.72949376007520295</c:v>
                </c:pt>
                <c:pt idx="174">
                  <c:v>0.729103938994073</c:v>
                </c:pt>
                <c:pt idx="175">
                  <c:v>0.72884577365761505</c:v>
                </c:pt>
                <c:pt idx="176">
                  <c:v>0.72852413910222802</c:v>
                </c:pt>
                <c:pt idx="177">
                  <c:v>0.72820250454683999</c:v>
                </c:pt>
                <c:pt idx="178">
                  <c:v>0.72788086999145296</c:v>
                </c:pt>
                <c:pt idx="179">
                  <c:v>0.727359822011726</c:v>
                </c:pt>
                <c:pt idx="180">
                  <c:v>0.72684349133881099</c:v>
                </c:pt>
                <c:pt idx="181">
                  <c:v>0.72639491834556402</c:v>
                </c:pt>
                <c:pt idx="182">
                  <c:v>0.72600509726443396</c:v>
                </c:pt>
                <c:pt idx="183">
                  <c:v>0.72568346270904605</c:v>
                </c:pt>
                <c:pt idx="184">
                  <c:v>0.72529407047399097</c:v>
                </c:pt>
                <c:pt idx="185">
                  <c:v>0.72503590513753302</c:v>
                </c:pt>
                <c:pt idx="186">
                  <c:v>0.72477731095500197</c:v>
                </c:pt>
                <c:pt idx="187">
                  <c:v>0.72445567639961495</c:v>
                </c:pt>
                <c:pt idx="188">
                  <c:v>0.724197511063157</c:v>
                </c:pt>
                <c:pt idx="189">
                  <c:v>0.72393934572669905</c:v>
                </c:pt>
                <c:pt idx="190">
                  <c:v>0.72368118039024099</c:v>
                </c:pt>
                <c:pt idx="191">
                  <c:v>0.72335954583485296</c:v>
                </c:pt>
                <c:pt idx="192">
                  <c:v>0.72303319397265398</c:v>
                </c:pt>
                <c:pt idx="193">
                  <c:v>0.72277502863619703</c:v>
                </c:pt>
                <c:pt idx="194">
                  <c:v>0.72258033251866904</c:v>
                </c:pt>
                <c:pt idx="195">
                  <c:v>0.72225869796328201</c:v>
                </c:pt>
                <c:pt idx="196">
                  <c:v>0.72206357299967905</c:v>
                </c:pt>
                <c:pt idx="197">
                  <c:v>0.72174193844429202</c:v>
                </c:pt>
                <c:pt idx="198">
                  <c:v>0.72135683466997602</c:v>
                </c:pt>
                <c:pt idx="199">
                  <c:v>0.72109866933351796</c:v>
                </c:pt>
                <c:pt idx="200">
                  <c:v>0.72084050399706001</c:v>
                </c:pt>
                <c:pt idx="201">
                  <c:v>0.72051415213486003</c:v>
                </c:pt>
                <c:pt idx="202">
                  <c:v>0.72031945601733205</c:v>
                </c:pt>
                <c:pt idx="203">
                  <c:v>0.72006129068087499</c:v>
                </c:pt>
                <c:pt idx="204">
                  <c:v>0.71967618690655699</c:v>
                </c:pt>
                <c:pt idx="205">
                  <c:v>0.71941802157010004</c:v>
                </c:pt>
                <c:pt idx="206">
                  <c:v>0.71915985623364198</c:v>
                </c:pt>
                <c:pt idx="207">
                  <c:v>0.71890126205111105</c:v>
                </c:pt>
                <c:pt idx="208">
                  <c:v>0.71864309671465298</c:v>
                </c:pt>
                <c:pt idx="209">
                  <c:v>0.71838493137819504</c:v>
                </c:pt>
                <c:pt idx="210">
                  <c:v>0.71805900836207004</c:v>
                </c:pt>
                <c:pt idx="211">
                  <c:v>0.71773694496060803</c:v>
                </c:pt>
                <c:pt idx="212">
                  <c:v>0.717415310405221</c:v>
                </c:pt>
                <c:pt idx="213">
                  <c:v>0.71709367584983397</c:v>
                </c:pt>
                <c:pt idx="214">
                  <c:v>0.71683551051337602</c:v>
                </c:pt>
                <c:pt idx="215">
                  <c:v>0.71657734517691796</c:v>
                </c:pt>
                <c:pt idx="216">
                  <c:v>0.71631917984046001</c:v>
                </c:pt>
                <c:pt idx="217">
                  <c:v>0.71599282797826103</c:v>
                </c:pt>
                <c:pt idx="218">
                  <c:v>0.71560772420394403</c:v>
                </c:pt>
                <c:pt idx="219">
                  <c:v>0.71528180118781803</c:v>
                </c:pt>
                <c:pt idx="220">
                  <c:v>0.71495973778635602</c:v>
                </c:pt>
                <c:pt idx="221">
                  <c:v>0.71463810323096899</c:v>
                </c:pt>
                <c:pt idx="222">
                  <c:v>0.71431646867558196</c:v>
                </c:pt>
                <c:pt idx="223">
                  <c:v>0.71405830333912401</c:v>
                </c:pt>
                <c:pt idx="224">
                  <c:v>0.71373238032299802</c:v>
                </c:pt>
                <c:pt idx="225">
                  <c:v>0.71334727654868102</c:v>
                </c:pt>
                <c:pt idx="226">
                  <c:v>0.71315215158508005</c:v>
                </c:pt>
                <c:pt idx="227">
                  <c:v>0.71289398624862199</c:v>
                </c:pt>
                <c:pt idx="228">
                  <c:v>0.71257235169323396</c:v>
                </c:pt>
                <c:pt idx="229">
                  <c:v>0.71224599983103498</c:v>
                </c:pt>
                <c:pt idx="230">
                  <c:v>0.71192436527564695</c:v>
                </c:pt>
                <c:pt idx="231">
                  <c:v>0.71160273072026003</c:v>
                </c:pt>
                <c:pt idx="232">
                  <c:v>0.71128109616487201</c:v>
                </c:pt>
                <c:pt idx="233">
                  <c:v>0.71089170392981704</c:v>
                </c:pt>
                <c:pt idx="234">
                  <c:v>0.71050188284868698</c:v>
                </c:pt>
                <c:pt idx="235">
                  <c:v>0.71018024829329995</c:v>
                </c:pt>
                <c:pt idx="236">
                  <c:v>0.70985861373791204</c:v>
                </c:pt>
                <c:pt idx="237">
                  <c:v>0.70960044840145498</c:v>
                </c:pt>
                <c:pt idx="238">
                  <c:v>0.70921062732032603</c:v>
                </c:pt>
                <c:pt idx="239">
                  <c:v>0.70882552354600803</c:v>
                </c:pt>
                <c:pt idx="240">
                  <c:v>0.70843613131095196</c:v>
                </c:pt>
                <c:pt idx="241">
                  <c:v>0.70811449675556504</c:v>
                </c:pt>
                <c:pt idx="242">
                  <c:v>0.70779286220017801</c:v>
                </c:pt>
                <c:pt idx="243">
                  <c:v>0.70740304111904795</c:v>
                </c:pt>
                <c:pt idx="244">
                  <c:v>0.70695017966506302</c:v>
                </c:pt>
                <c:pt idx="245">
                  <c:v>0.70662854510967499</c:v>
                </c:pt>
                <c:pt idx="246">
                  <c:v>0.70636995092714305</c:v>
                </c:pt>
                <c:pt idx="247">
                  <c:v>0.70604831637175702</c:v>
                </c:pt>
                <c:pt idx="248">
                  <c:v>0.70572239335563103</c:v>
                </c:pt>
                <c:pt idx="249">
                  <c:v>0.70533728958131303</c:v>
                </c:pt>
                <c:pt idx="250">
                  <c:v>0.70494746850018397</c:v>
                </c:pt>
                <c:pt idx="251">
                  <c:v>0.70462583394479705</c:v>
                </c:pt>
                <c:pt idx="252">
                  <c:v>0.70436766860833899</c:v>
                </c:pt>
                <c:pt idx="253">
                  <c:v>0.70410950327188204</c:v>
                </c:pt>
                <c:pt idx="254">
                  <c:v>0.70371968219075198</c:v>
                </c:pt>
                <c:pt idx="255">
                  <c:v>0.70333457841643399</c:v>
                </c:pt>
                <c:pt idx="256">
                  <c:v>0.70301294386104696</c:v>
                </c:pt>
                <c:pt idx="257">
                  <c:v>0.70268702084492096</c:v>
                </c:pt>
                <c:pt idx="258">
                  <c:v>0.70230191707060396</c:v>
                </c:pt>
                <c:pt idx="259">
                  <c:v>0.70191209598947402</c:v>
                </c:pt>
                <c:pt idx="260">
                  <c:v>0.70152699221515802</c:v>
                </c:pt>
                <c:pt idx="261">
                  <c:v>0.70113759998010206</c:v>
                </c:pt>
                <c:pt idx="262">
                  <c:v>0.70075249620578395</c:v>
                </c:pt>
                <c:pt idx="263">
                  <c:v>0.70023573668679495</c:v>
                </c:pt>
                <c:pt idx="264">
                  <c:v>0.69932958493274999</c:v>
                </c:pt>
                <c:pt idx="265">
                  <c:v>0.69849161970444795</c:v>
                </c:pt>
                <c:pt idx="266">
                  <c:v>0.69778016406793097</c:v>
                </c:pt>
                <c:pt idx="267">
                  <c:v>0.69732730261394604</c:v>
                </c:pt>
                <c:pt idx="268">
                  <c:v>0.69693748153281598</c:v>
                </c:pt>
                <c:pt idx="269">
                  <c:v>0.69655280660457297</c:v>
                </c:pt>
                <c:pt idx="270">
                  <c:v>0.69609951630451405</c:v>
                </c:pt>
                <c:pt idx="271">
                  <c:v>0.69571441253019595</c:v>
                </c:pt>
                <c:pt idx="272">
                  <c:v>0.69526155107621102</c:v>
                </c:pt>
                <c:pt idx="273">
                  <c:v>0.69487172999508096</c:v>
                </c:pt>
                <c:pt idx="274">
                  <c:v>0.69448662622076396</c:v>
                </c:pt>
                <c:pt idx="275">
                  <c:v>0.694097233985708</c:v>
                </c:pt>
                <c:pt idx="276">
                  <c:v>0.69377559943032097</c:v>
                </c:pt>
                <c:pt idx="277">
                  <c:v>0.69325883991133197</c:v>
                </c:pt>
                <c:pt idx="278">
                  <c:v>0.69286944767627601</c:v>
                </c:pt>
                <c:pt idx="279">
                  <c:v>0.69248434390195901</c:v>
                </c:pt>
                <c:pt idx="280">
                  <c:v>0.69209452282082995</c:v>
                </c:pt>
                <c:pt idx="281">
                  <c:v>0.69157819214791405</c:v>
                </c:pt>
                <c:pt idx="282">
                  <c:v>0.69119308837359705</c:v>
                </c:pt>
                <c:pt idx="283">
                  <c:v>0.69080326729246699</c:v>
                </c:pt>
                <c:pt idx="284">
                  <c:v>0.69035040583848195</c:v>
                </c:pt>
                <c:pt idx="285">
                  <c:v>0.68996530206416495</c:v>
                </c:pt>
                <c:pt idx="286">
                  <c:v>0.68951201176410604</c:v>
                </c:pt>
                <c:pt idx="287">
                  <c:v>0.68912261952904996</c:v>
                </c:pt>
                <c:pt idx="288">
                  <c:v>0.688674046535803</c:v>
                </c:pt>
                <c:pt idx="289">
                  <c:v>0.68822118508181696</c:v>
                </c:pt>
                <c:pt idx="290">
                  <c:v>0.68783136400068801</c:v>
                </c:pt>
                <c:pt idx="291">
                  <c:v>0.68737850254670296</c:v>
                </c:pt>
                <c:pt idx="292">
                  <c:v>0.686929929553455</c:v>
                </c:pt>
                <c:pt idx="293">
                  <c:v>0.68647663925339697</c:v>
                </c:pt>
                <c:pt idx="294">
                  <c:v>0.68602377779941104</c:v>
                </c:pt>
                <c:pt idx="295">
                  <c:v>0.68550744712649503</c:v>
                </c:pt>
                <c:pt idx="296">
                  <c:v>0.68492721838857695</c:v>
                </c:pt>
                <c:pt idx="297">
                  <c:v>0.68447435693459102</c:v>
                </c:pt>
                <c:pt idx="298">
                  <c:v>0.68389455704274604</c:v>
                </c:pt>
                <c:pt idx="299">
                  <c:v>0.68337350906301897</c:v>
                </c:pt>
                <c:pt idx="300">
                  <c:v>0.68285674954402897</c:v>
                </c:pt>
                <c:pt idx="301">
                  <c:v>0.68234041887111396</c:v>
                </c:pt>
                <c:pt idx="302">
                  <c:v>0.68182408819819895</c:v>
                </c:pt>
                <c:pt idx="303">
                  <c:v>0.68137551520495199</c:v>
                </c:pt>
                <c:pt idx="304">
                  <c:v>0.68085446722522502</c:v>
                </c:pt>
                <c:pt idx="305">
                  <c:v>0.68021119811444997</c:v>
                </c:pt>
                <c:pt idx="306">
                  <c:v>0.67963139822260499</c:v>
                </c:pt>
                <c:pt idx="307">
                  <c:v>0.67898341180501698</c:v>
                </c:pt>
                <c:pt idx="308">
                  <c:v>0.67846708113210197</c:v>
                </c:pt>
                <c:pt idx="309">
                  <c:v>0.677886852394183</c:v>
                </c:pt>
                <c:pt idx="310">
                  <c:v>0.67737052172126799</c:v>
                </c:pt>
                <c:pt idx="311">
                  <c:v>0.67672253530368098</c:v>
                </c:pt>
                <c:pt idx="312">
                  <c:v>0.67620620463076597</c:v>
                </c:pt>
                <c:pt idx="313">
                  <c:v>0.67562640473892099</c:v>
                </c:pt>
                <c:pt idx="314">
                  <c:v>0.67504188754026295</c:v>
                </c:pt>
                <c:pt idx="315">
                  <c:v>0.67433043190374697</c:v>
                </c:pt>
                <c:pt idx="316">
                  <c:v>0.67368716279297203</c:v>
                </c:pt>
                <c:pt idx="317">
                  <c:v>0.67303917637538402</c:v>
                </c:pt>
                <c:pt idx="318">
                  <c:v>0.67239590726460996</c:v>
                </c:pt>
                <c:pt idx="319">
                  <c:v>0.67174834969309705</c:v>
                </c:pt>
                <c:pt idx="320">
                  <c:v>0.67116812095517797</c:v>
                </c:pt>
                <c:pt idx="321">
                  <c:v>0.67052056338366395</c:v>
                </c:pt>
                <c:pt idx="322">
                  <c:v>0.66981382505395903</c:v>
                </c:pt>
                <c:pt idx="323">
                  <c:v>0.66916583863637302</c:v>
                </c:pt>
                <c:pt idx="324">
                  <c:v>0.66851785221878501</c:v>
                </c:pt>
                <c:pt idx="325">
                  <c:v>0.66781111388908099</c:v>
                </c:pt>
                <c:pt idx="326">
                  <c:v>0.66703190057289596</c:v>
                </c:pt>
                <c:pt idx="327">
                  <c:v>0.66632516224319105</c:v>
                </c:pt>
                <c:pt idx="328">
                  <c:v>0.66548247970807595</c:v>
                </c:pt>
                <c:pt idx="329">
                  <c:v>0.66470798369870299</c:v>
                </c:pt>
                <c:pt idx="330">
                  <c:v>0.66399652806218601</c:v>
                </c:pt>
                <c:pt idx="331">
                  <c:v>0.66315856283388397</c:v>
                </c:pt>
                <c:pt idx="332">
                  <c:v>0.66244710719736599</c:v>
                </c:pt>
                <c:pt idx="333">
                  <c:v>0.66160914196906395</c:v>
                </c:pt>
                <c:pt idx="334">
                  <c:v>0.66083421711361701</c:v>
                </c:pt>
                <c:pt idx="335">
                  <c:v>0.66005972110424505</c:v>
                </c:pt>
                <c:pt idx="336">
                  <c:v>0.65921703856912905</c:v>
                </c:pt>
                <c:pt idx="337">
                  <c:v>0.65831517527582295</c:v>
                </c:pt>
                <c:pt idx="338">
                  <c:v>0.65740902352177799</c:v>
                </c:pt>
                <c:pt idx="339">
                  <c:v>0.65643983139487805</c:v>
                </c:pt>
                <c:pt idx="340">
                  <c:v>0.65560143732050202</c:v>
                </c:pt>
                <c:pt idx="341">
                  <c:v>0.65463181634752698</c:v>
                </c:pt>
                <c:pt idx="342">
                  <c:v>0.65373038190029398</c:v>
                </c:pt>
                <c:pt idx="343">
                  <c:v>0.65276076092731905</c:v>
                </c:pt>
                <c:pt idx="344">
                  <c:v>0.65172809958148903</c:v>
                </c:pt>
                <c:pt idx="345">
                  <c:v>0.65075847860851499</c:v>
                </c:pt>
                <c:pt idx="346">
                  <c:v>0.64965763073694205</c:v>
                </c:pt>
                <c:pt idx="347">
                  <c:v>0.64862454054503704</c:v>
                </c:pt>
                <c:pt idx="348">
                  <c:v>0.64752840998027705</c:v>
                </c:pt>
                <c:pt idx="349">
                  <c:v>0.64636409288977503</c:v>
                </c:pt>
                <c:pt idx="350">
                  <c:v>0.64526753347894095</c:v>
                </c:pt>
                <c:pt idx="351">
                  <c:v>0.64410321638843904</c:v>
                </c:pt>
                <c:pt idx="352">
                  <c:v>0.64281196086007697</c:v>
                </c:pt>
                <c:pt idx="353">
                  <c:v>0.64158417455064398</c:v>
                </c:pt>
                <c:pt idx="354">
                  <c:v>0.64035638824121199</c:v>
                </c:pt>
                <c:pt idx="355">
                  <c:v>0.63906513271285004</c:v>
                </c:pt>
                <c:pt idx="356">
                  <c:v>0.63771083681163299</c:v>
                </c:pt>
                <c:pt idx="357">
                  <c:v>0.63628792553859903</c:v>
                </c:pt>
                <c:pt idx="358">
                  <c:v>0.63486544311163895</c:v>
                </c:pt>
                <c:pt idx="359">
                  <c:v>0.63331602224681904</c:v>
                </c:pt>
                <c:pt idx="360">
                  <c:v>0.63183007060092899</c:v>
                </c:pt>
                <c:pt idx="361">
                  <c:v>0.63028064973610998</c:v>
                </c:pt>
                <c:pt idx="362">
                  <c:v>0.62866775965235999</c:v>
                </c:pt>
                <c:pt idx="363">
                  <c:v>0.62686017345108302</c:v>
                </c:pt>
                <c:pt idx="364">
                  <c:v>0.62517952568766599</c:v>
                </c:pt>
                <c:pt idx="365">
                  <c:v>0.62337151064031404</c:v>
                </c:pt>
                <c:pt idx="366">
                  <c:v>0.62149616675936903</c:v>
                </c:pt>
                <c:pt idx="367">
                  <c:v>0.61949345559448998</c:v>
                </c:pt>
                <c:pt idx="368">
                  <c:v>0.61749117327568503</c:v>
                </c:pt>
                <c:pt idx="369">
                  <c:v>0.61542542173795001</c:v>
                </c:pt>
                <c:pt idx="370">
                  <c:v>0.61335924135414199</c:v>
                </c:pt>
                <c:pt idx="371">
                  <c:v>0.61116183407173497</c:v>
                </c:pt>
                <c:pt idx="372">
                  <c:v>0.60890138641647196</c:v>
                </c:pt>
                <c:pt idx="373">
                  <c:v>0.60657704069620599</c:v>
                </c:pt>
                <c:pt idx="374">
                  <c:v>0.60418493729627099</c:v>
                </c:pt>
                <c:pt idx="375">
                  <c:v>0.60166632430455103</c:v>
                </c:pt>
                <c:pt idx="376">
                  <c:v>0.59914728246675697</c:v>
                </c:pt>
                <c:pt idx="377">
                  <c:v>0.59650130219110298</c:v>
                </c:pt>
                <c:pt idx="378">
                  <c:v>0.59372409501685197</c:v>
                </c:pt>
                <c:pt idx="379">
                  <c:v>0.59081566094400195</c:v>
                </c:pt>
                <c:pt idx="380">
                  <c:v>0.587780288433293</c:v>
                </c:pt>
                <c:pt idx="381">
                  <c:v>0.58474491592258304</c:v>
                </c:pt>
                <c:pt idx="382">
                  <c:v>0.58151441844827201</c:v>
                </c:pt>
                <c:pt idx="383">
                  <c:v>0.57815741138217602</c:v>
                </c:pt>
                <c:pt idx="384">
                  <c:v>0.57466917741748003</c:v>
                </c:pt>
                <c:pt idx="385">
                  <c:v>0.57124398382564101</c:v>
                </c:pt>
                <c:pt idx="386">
                  <c:v>0.567565342204157</c:v>
                </c:pt>
                <c:pt idx="387">
                  <c:v>0.56381851405693095</c:v>
                </c:pt>
                <c:pt idx="388">
                  <c:v>0.55994045901110701</c:v>
                </c:pt>
                <c:pt idx="389">
                  <c:v>0.55593546552742301</c:v>
                </c:pt>
                <c:pt idx="390">
                  <c:v>0.55193047204373902</c:v>
                </c:pt>
                <c:pt idx="391">
                  <c:v>0.54779854012219598</c:v>
                </c:pt>
                <c:pt idx="392">
                  <c:v>0.54353538130205403</c:v>
                </c:pt>
                <c:pt idx="393">
                  <c:v>0.53914528404405304</c:v>
                </c:pt>
                <c:pt idx="394">
                  <c:v>0.53462395988745304</c:v>
                </c:pt>
                <c:pt idx="395">
                  <c:v>0.53010263573085403</c:v>
                </c:pt>
                <c:pt idx="396">
                  <c:v>0.52538618661065395</c:v>
                </c:pt>
                <c:pt idx="397">
                  <c:v>0.52060669711759699</c:v>
                </c:pt>
                <c:pt idx="398">
                  <c:v>0.51576373840561096</c:v>
                </c:pt>
                <c:pt idx="399">
                  <c:v>0.51078912394895204</c:v>
                </c:pt>
                <c:pt idx="400">
                  <c:v>0.50575146911943702</c:v>
                </c:pt>
                <c:pt idx="401">
                  <c:v>0.50077685466277899</c:v>
                </c:pt>
                <c:pt idx="402">
                  <c:v>0.49567530176826102</c:v>
                </c:pt>
                <c:pt idx="403">
                  <c:v>0.49050599119407501</c:v>
                </c:pt>
                <c:pt idx="404">
                  <c:v>0.485341397926701</c:v>
                </c:pt>
                <c:pt idx="405">
                  <c:v>0.48010861813358402</c:v>
                </c:pt>
                <c:pt idx="406">
                  <c:v>0.47487583834046898</c:v>
                </c:pt>
                <c:pt idx="407">
                  <c:v>0.46951654895556699</c:v>
                </c:pt>
                <c:pt idx="408">
                  <c:v>0.46428376916245101</c:v>
                </c:pt>
                <c:pt idx="409">
                  <c:v>0.458987520150405</c:v>
                </c:pt>
                <c:pt idx="410">
                  <c:v>0.45375474035728902</c:v>
                </c:pt>
                <c:pt idx="411">
                  <c:v>0.448458920191317</c:v>
                </c:pt>
                <c:pt idx="412">
                  <c:v>0.44322614039820102</c:v>
                </c:pt>
                <c:pt idx="413">
                  <c:v>0.43799336060508398</c:v>
                </c:pt>
                <c:pt idx="414">
                  <c:v>0.43282876733771097</c:v>
                </c:pt>
                <c:pt idx="415">
                  <c:v>0.42765945676352402</c:v>
                </c:pt>
                <c:pt idx="416">
                  <c:v>0.42255790386900599</c:v>
                </c:pt>
                <c:pt idx="417">
                  <c:v>0.41745206251375</c:v>
                </c:pt>
                <c:pt idx="418">
                  <c:v>0.41235093846530602</c:v>
                </c:pt>
                <c:pt idx="419">
                  <c:v>0.40737632400864698</c:v>
                </c:pt>
                <c:pt idx="420">
                  <c:v>0.40240642685880101</c:v>
                </c:pt>
                <c:pt idx="421">
                  <c:v>0.39749528162107201</c:v>
                </c:pt>
                <c:pt idx="422">
                  <c:v>0.39252109601048801</c:v>
                </c:pt>
                <c:pt idx="423">
                  <c:v>0.38774117767135702</c:v>
                </c:pt>
                <c:pt idx="424">
                  <c:v>0.38289821895936998</c:v>
                </c:pt>
                <c:pt idx="425">
                  <c:v>0.37818176983917001</c:v>
                </c:pt>
                <c:pt idx="426">
                  <c:v>0.37346574956504303</c:v>
                </c:pt>
                <c:pt idx="427">
                  <c:v>0.36881748697058397</c:v>
                </c:pt>
                <c:pt idx="428">
                  <c:v>0.364101037850384</c:v>
                </c:pt>
                <c:pt idx="429">
                  <c:v>0.35945277525592501</c:v>
                </c:pt>
                <c:pt idx="430">
                  <c:v>0.35480022420072799</c:v>
                </c:pt>
                <c:pt idx="431">
                  <c:v>0.35015196160626899</c:v>
                </c:pt>
                <c:pt idx="432">
                  <c:v>0.34556245092392701</c:v>
                </c:pt>
                <c:pt idx="433">
                  <c:v>0.34104112676732801</c:v>
                </c:pt>
                <c:pt idx="434">
                  <c:v>0.33651937376465502</c:v>
                </c:pt>
                <c:pt idx="435">
                  <c:v>0.33193458038912599</c:v>
                </c:pt>
                <c:pt idx="436">
                  <c:v>0.32734978701359702</c:v>
                </c:pt>
                <c:pt idx="437">
                  <c:v>0.32276499363806799</c:v>
                </c:pt>
                <c:pt idx="438">
                  <c:v>0.31824366948146898</c:v>
                </c:pt>
                <c:pt idx="439">
                  <c:v>0.3137858145438</c:v>
                </c:pt>
                <c:pt idx="440">
                  <c:v>0.30920059232219699</c:v>
                </c:pt>
                <c:pt idx="441">
                  <c:v>0.30467926816559798</c:v>
                </c:pt>
                <c:pt idx="442">
                  <c:v>0.300221413227929</c:v>
                </c:pt>
                <c:pt idx="443">
                  <c:v>0.295700089071329</c:v>
                </c:pt>
                <c:pt idx="444">
                  <c:v>0.29117833606865701</c:v>
                </c:pt>
                <c:pt idx="445">
                  <c:v>0.286657011912057</c:v>
                </c:pt>
                <c:pt idx="446">
                  <c:v>0.282135687755458</c:v>
                </c:pt>
                <c:pt idx="447">
                  <c:v>0.27767783281778902</c:v>
                </c:pt>
                <c:pt idx="448">
                  <c:v>0.27315607981511603</c:v>
                </c:pt>
                <c:pt idx="449">
                  <c:v>0.26863475565851602</c:v>
                </c:pt>
                <c:pt idx="450">
                  <c:v>0.26411343150191702</c:v>
                </c:pt>
                <c:pt idx="451">
                  <c:v>0.259659865024987</c:v>
                </c:pt>
                <c:pt idx="452">
                  <c:v>0.25520201008731702</c:v>
                </c:pt>
                <c:pt idx="453">
                  <c:v>0.25080719552250402</c:v>
                </c:pt>
                <c:pt idx="454">
                  <c:v>0.24635405789164699</c:v>
                </c:pt>
                <c:pt idx="455">
                  <c:v>0.24195924332683399</c:v>
                </c:pt>
                <c:pt idx="456">
                  <c:v>0.23750138838916399</c:v>
                </c:pt>
                <c:pt idx="457">
                  <c:v>0.23323822956902199</c:v>
                </c:pt>
                <c:pt idx="458">
                  <c:v>0.22891160152995199</c:v>
                </c:pt>
                <c:pt idx="459">
                  <c:v>0.22464844270980999</c:v>
                </c:pt>
                <c:pt idx="460">
                  <c:v>0.22045304156933601</c:v>
                </c:pt>
                <c:pt idx="461">
                  <c:v>0.21625335196812401</c:v>
                </c:pt>
                <c:pt idx="462">
                  <c:v>0.21218488926551099</c:v>
                </c:pt>
                <c:pt idx="463">
                  <c:v>0.20811213810215901</c:v>
                </c:pt>
                <c:pt idx="464">
                  <c:v>0.20411186192528699</c:v>
                </c:pt>
                <c:pt idx="465">
                  <c:v>0.200233378033389</c:v>
                </c:pt>
                <c:pt idx="466">
                  <c:v>0.19636004029437701</c:v>
                </c:pt>
                <c:pt idx="467">
                  <c:v>0.19248198524855301</c:v>
                </c:pt>
                <c:pt idx="468">
                  <c:v>0.188866383999925</c:v>
                </c:pt>
                <c:pt idx="469">
                  <c:v>0.18524692313663199</c:v>
                </c:pt>
                <c:pt idx="470">
                  <c:v>0.18169479110693301</c:v>
                </c:pt>
                <c:pt idx="471">
                  <c:v>0.178337784040836</c:v>
                </c:pt>
                <c:pt idx="472">
                  <c:v>0.17498077697473999</c:v>
                </c:pt>
                <c:pt idx="473">
                  <c:v>0.17175027950042801</c:v>
                </c:pt>
                <c:pt idx="474">
                  <c:v>0.16864714931005101</c:v>
                </c:pt>
                <c:pt idx="475">
                  <c:v>0.165611776799342</c:v>
                </c:pt>
                <c:pt idx="476">
                  <c:v>0.16270763118723</c:v>
                </c:pt>
                <c:pt idx="477">
                  <c:v>0.15993042401297899</c:v>
                </c:pt>
                <c:pt idx="478">
                  <c:v>0.15721668605765601</c:v>
                </c:pt>
                <c:pt idx="479">
                  <c:v>0.154566417321264</c:v>
                </c:pt>
                <c:pt idx="480">
                  <c:v>0.15204737548347</c:v>
                </c:pt>
                <c:pt idx="481">
                  <c:v>0.149659989390348</c:v>
                </c:pt>
                <c:pt idx="482">
                  <c:v>0.147399112889011</c:v>
                </c:pt>
                <c:pt idx="483">
                  <c:v>0.14513823638767501</c:v>
                </c:pt>
                <c:pt idx="484">
                  <c:v>0.143004298324198</c:v>
                </c:pt>
                <c:pt idx="485">
                  <c:v>0.141002016005393</c:v>
                </c:pt>
                <c:pt idx="486">
                  <c:v>0.13906749136625601</c:v>
                </c:pt>
                <c:pt idx="487">
                  <c:v>0.13725990516497899</c:v>
                </c:pt>
                <c:pt idx="488">
                  <c:v>0.13544760165688899</c:v>
                </c:pt>
                <c:pt idx="489">
                  <c:v>0.13383471157314</c:v>
                </c:pt>
                <c:pt idx="490">
                  <c:v>0.13221753302865299</c:v>
                </c:pt>
                <c:pt idx="491">
                  <c:v>0.130735869843501</c:v>
                </c:pt>
                <c:pt idx="492">
                  <c:v>0.129249918197611</c:v>
                </c:pt>
                <c:pt idx="493">
                  <c:v>0.127890904989581</c:v>
                </c:pt>
                <c:pt idx="494">
                  <c:v>0.12659964946121899</c:v>
                </c:pt>
                <c:pt idx="495">
                  <c:v>0.125371863151787</c:v>
                </c:pt>
                <c:pt idx="496">
                  <c:v>0.124212263368097</c:v>
                </c:pt>
                <c:pt idx="497">
                  <c:v>0.12304751743152099</c:v>
                </c:pt>
                <c:pt idx="498">
                  <c:v>0.12201485608569</c:v>
                </c:pt>
                <c:pt idx="499">
                  <c:v>0.120918296674856</c:v>
                </c:pt>
                <c:pt idx="500">
                  <c:v>0.119948675701882</c:v>
                </c:pt>
                <c:pt idx="501">
                  <c:v>0.11904295279391</c:v>
                </c:pt>
                <c:pt idx="502">
                  <c:v>0.118204558719534</c:v>
                </c:pt>
                <c:pt idx="503">
                  <c:v>0.117298406965489</c:v>
                </c:pt>
                <c:pt idx="504">
                  <c:v>0.116460441737187</c:v>
                </c:pt>
                <c:pt idx="505">
                  <c:v>0.11568551688174</c:v>
                </c:pt>
                <c:pt idx="506">
                  <c:v>0.114911020872367</c:v>
                </c:pt>
                <c:pt idx="507">
                  <c:v>0.11419956523585</c:v>
                </c:pt>
                <c:pt idx="508">
                  <c:v>0.11342506922647801</c:v>
                </c:pt>
                <c:pt idx="509">
                  <c:v>0.11271361358996</c:v>
                </c:pt>
                <c:pt idx="510">
                  <c:v>0.112002586799517</c:v>
                </c:pt>
                <c:pt idx="511">
                  <c:v>0.11135460038193</c:v>
                </c:pt>
                <c:pt idx="512">
                  <c:v>0.110711331271155</c:v>
                </c:pt>
                <c:pt idx="513">
                  <c:v>0.110063344853568</c:v>
                </c:pt>
                <c:pt idx="514">
                  <c:v>0.109420075742793</c:v>
                </c:pt>
                <c:pt idx="515">
                  <c:v>0.108835558544136</c:v>
                </c:pt>
                <c:pt idx="516">
                  <c:v>0.10825575865229101</c:v>
                </c:pt>
                <c:pt idx="517">
                  <c:v>0.107612489541516</c:v>
                </c:pt>
                <c:pt idx="518">
                  <c:v>0.107027972342859</c:v>
                </c:pt>
                <c:pt idx="519">
                  <c:v>0.106448172451014</c:v>
                </c:pt>
                <c:pt idx="520">
                  <c:v>0.10586794371309501</c:v>
                </c:pt>
                <c:pt idx="521">
                  <c:v>0.105283855360512</c:v>
                </c:pt>
                <c:pt idx="522">
                  <c:v>0.104703626622593</c:v>
                </c:pt>
                <c:pt idx="523">
                  <c:v>0.10412382673074801</c:v>
                </c:pt>
                <c:pt idx="524">
                  <c:v>0.10353930953208999</c:v>
                </c:pt>
                <c:pt idx="525">
                  <c:v>0.103022978859175</c:v>
                </c:pt>
                <c:pt idx="526">
                  <c:v>0.10250664818626</c:v>
                </c:pt>
                <c:pt idx="527">
                  <c:v>0.10192641944834099</c:v>
                </c:pt>
                <c:pt idx="528">
                  <c:v>0.101346619556496</c:v>
                </c:pt>
                <c:pt idx="529">
                  <c:v>0.10083028888358</c:v>
                </c:pt>
                <c:pt idx="530">
                  <c:v>0.10031395821066499</c:v>
                </c:pt>
                <c:pt idx="531">
                  <c:v>9.9729441012008202E-2</c:v>
                </c:pt>
                <c:pt idx="532">
                  <c:v>9.9149212274089099E-2</c:v>
                </c:pt>
                <c:pt idx="533">
                  <c:v>9.8632881601174005E-2</c:v>
                </c:pt>
                <c:pt idx="534">
                  <c:v>9.81165509282588E-2</c:v>
                </c:pt>
                <c:pt idx="535">
                  <c:v>9.7599791409269498E-2</c:v>
                </c:pt>
                <c:pt idx="536">
                  <c:v>9.7083460736354404E-2</c:v>
                </c:pt>
                <c:pt idx="537">
                  <c:v>9.6567130063439199E-2</c:v>
                </c:pt>
                <c:pt idx="538">
                  <c:v>9.6050370544449995E-2</c:v>
                </c:pt>
                <c:pt idx="539">
                  <c:v>9.5466282191866397E-2</c:v>
                </c:pt>
                <c:pt idx="540">
                  <c:v>9.5012991891806994E-2</c:v>
                </c:pt>
                <c:pt idx="541">
                  <c:v>9.4433191999962002E-2</c:v>
                </c:pt>
                <c:pt idx="542">
                  <c:v>9.3916861327046797E-2</c:v>
                </c:pt>
                <c:pt idx="543">
                  <c:v>9.3400101808057606E-2</c:v>
                </c:pt>
                <c:pt idx="544">
                  <c:v>9.2947240354072203E-2</c:v>
                </c:pt>
                <c:pt idx="545">
                  <c:v>9.2367440462227196E-2</c:v>
                </c:pt>
                <c:pt idx="546">
                  <c:v>9.1850680943238103E-2</c:v>
                </c:pt>
                <c:pt idx="547">
                  <c:v>9.1334350270322898E-2</c:v>
                </c:pt>
                <c:pt idx="548">
                  <c:v>9.0818019597407706E-2</c:v>
                </c:pt>
                <c:pt idx="549">
                  <c:v>9.0364729297348304E-2</c:v>
                </c:pt>
                <c:pt idx="550">
                  <c:v>8.99118678433629E-2</c:v>
                </c:pt>
                <c:pt idx="551">
                  <c:v>8.9395108324373695E-2</c:v>
                </c:pt>
                <c:pt idx="552">
                  <c:v>8.8878777651458601E-2</c:v>
                </c:pt>
                <c:pt idx="553">
                  <c:v>8.8425916197473198E-2</c:v>
                </c:pt>
                <c:pt idx="554">
                  <c:v>8.7909156678483993E-2</c:v>
                </c:pt>
                <c:pt idx="555">
                  <c:v>8.7392826005568705E-2</c:v>
                </c:pt>
                <c:pt idx="556">
                  <c:v>8.7007722231251805E-2</c:v>
                </c:pt>
                <c:pt idx="557">
                  <c:v>8.64913915583366E-2</c:v>
                </c:pt>
                <c:pt idx="558">
                  <c:v>8.6101570477207096E-2</c:v>
                </c:pt>
                <c:pt idx="559">
                  <c:v>8.5585239804291904E-2</c:v>
                </c:pt>
                <c:pt idx="560">
                  <c:v>8.5068480285302797E-2</c:v>
                </c:pt>
                <c:pt idx="561">
                  <c:v>8.4679088050247195E-2</c:v>
                </c:pt>
                <c:pt idx="562">
                  <c:v>8.4230515056999897E-2</c:v>
                </c:pt>
                <c:pt idx="563">
                  <c:v>8.3777653603014507E-2</c:v>
                </c:pt>
                <c:pt idx="564">
                  <c:v>8.3260894084025303E-2</c:v>
                </c:pt>
                <c:pt idx="565">
                  <c:v>8.2808032630039899E-2</c:v>
                </c:pt>
                <c:pt idx="566">
                  <c:v>8.2354742329980496E-2</c:v>
                </c:pt>
                <c:pt idx="567">
                  <c:v>8.1901880875995106E-2</c:v>
                </c:pt>
                <c:pt idx="568">
                  <c:v>8.1449019422009702E-2</c:v>
                </c:pt>
                <c:pt idx="569">
                  <c:v>8.1000446428763001E-2</c:v>
                </c:pt>
                <c:pt idx="570">
                  <c:v>8.0547156128703695E-2</c:v>
                </c:pt>
                <c:pt idx="571">
                  <c:v>8.0094294674717695E-2</c:v>
                </c:pt>
                <c:pt idx="572">
                  <c:v>7.9641004374658902E-2</c:v>
                </c:pt>
                <c:pt idx="573">
                  <c:v>7.9255900600341406E-2</c:v>
                </c:pt>
                <c:pt idx="574">
                  <c:v>7.8803039146356002E-2</c:v>
                </c:pt>
                <c:pt idx="575">
                  <c:v>7.8286708473440894E-2</c:v>
                </c:pt>
                <c:pt idx="576">
                  <c:v>7.7896887392311306E-2</c:v>
                </c:pt>
                <c:pt idx="577">
                  <c:v>7.7448314399064494E-2</c:v>
                </c:pt>
                <c:pt idx="578">
                  <c:v>7.7058922164008295E-2</c:v>
                </c:pt>
                <c:pt idx="579">
                  <c:v>7.6669101082878804E-2</c:v>
                </c:pt>
                <c:pt idx="580">
                  <c:v>7.6220528089632103E-2</c:v>
                </c:pt>
                <c:pt idx="581">
                  <c:v>7.5767666635646699E-2</c:v>
                </c:pt>
                <c:pt idx="582">
                  <c:v>7.5314376335587394E-2</c:v>
                </c:pt>
                <c:pt idx="583">
                  <c:v>7.4929272561270396E-2</c:v>
                </c:pt>
                <c:pt idx="584">
                  <c:v>7.44086534276166E-2</c:v>
                </c:pt>
                <c:pt idx="585">
                  <c:v>7.4023549653299103E-2</c:v>
                </c:pt>
                <c:pt idx="586">
                  <c:v>7.35702593532397E-2</c:v>
                </c:pt>
                <c:pt idx="587">
                  <c:v>7.31851555789228E-2</c:v>
                </c:pt>
                <c:pt idx="588">
                  <c:v>7.2795763343867198E-2</c:v>
                </c:pt>
                <c:pt idx="589">
                  <c:v>7.2410659569549604E-2</c:v>
                </c:pt>
                <c:pt idx="590">
                  <c:v>7.20208384884201E-2</c:v>
                </c:pt>
                <c:pt idx="591">
                  <c:v>7.1567977034434696E-2</c:v>
                </c:pt>
                <c:pt idx="592">
                  <c:v>7.1182873260117796E-2</c:v>
                </c:pt>
                <c:pt idx="593">
                  <c:v>7.0793052178988194E-2</c:v>
                </c:pt>
                <c:pt idx="594">
                  <c:v>7.0407948404671405E-2</c:v>
                </c:pt>
                <c:pt idx="595">
                  <c:v>7.0018556169615206E-2</c:v>
                </c:pt>
                <c:pt idx="596">
                  <c:v>6.9628735088485702E-2</c:v>
                </c:pt>
                <c:pt idx="597">
                  <c:v>6.9180162095238903E-2</c:v>
                </c:pt>
                <c:pt idx="598">
                  <c:v>6.8790769860183301E-2</c:v>
                </c:pt>
                <c:pt idx="599">
                  <c:v>6.8469135304795606E-2</c:v>
                </c:pt>
                <c:pt idx="600">
                  <c:v>6.8079314223666101E-2</c:v>
                </c:pt>
                <c:pt idx="601">
                  <c:v>6.7694210449349104E-2</c:v>
                </c:pt>
                <c:pt idx="602">
                  <c:v>6.7304818214293599E-2</c:v>
                </c:pt>
                <c:pt idx="603">
                  <c:v>6.6983183658905904E-2</c:v>
                </c:pt>
                <c:pt idx="604">
                  <c:v>6.6724589476374593E-2</c:v>
                </c:pt>
                <c:pt idx="605">
                  <c:v>6.6335197241319005E-2</c:v>
                </c:pt>
                <c:pt idx="606">
                  <c:v>6.5950093467001397E-2</c:v>
                </c:pt>
                <c:pt idx="607">
                  <c:v>6.5496803166942105E-2</c:v>
                </c:pt>
                <c:pt idx="608">
                  <c:v>6.5175168611555007E-2</c:v>
                </c:pt>
                <c:pt idx="609">
                  <c:v>6.4785776376499404E-2</c:v>
                </c:pt>
                <c:pt idx="610">
                  <c:v>6.4464141821111695E-2</c:v>
                </c:pt>
                <c:pt idx="611">
                  <c:v>6.4142507265724596E-2</c:v>
                </c:pt>
                <c:pt idx="612">
                  <c:v>6.3752686184595106E-2</c:v>
                </c:pt>
                <c:pt idx="613">
                  <c:v>6.3431051629207397E-2</c:v>
                </c:pt>
                <c:pt idx="614">
                  <c:v>6.3041659394151697E-2</c:v>
                </c:pt>
                <c:pt idx="615">
                  <c:v>6.2719595992690697E-2</c:v>
                </c:pt>
                <c:pt idx="616">
                  <c:v>6.2330203757635101E-2</c:v>
                </c:pt>
                <c:pt idx="617">
                  <c:v>6.2072038421177297E-2</c:v>
                </c:pt>
                <c:pt idx="618">
                  <c:v>6.1750403865790102E-2</c:v>
                </c:pt>
                <c:pt idx="619">
                  <c:v>6.1428769310402399E-2</c:v>
                </c:pt>
                <c:pt idx="620">
                  <c:v>6.1107134755015301E-2</c:v>
                </c:pt>
                <c:pt idx="621">
                  <c:v>6.0717313673885803E-2</c:v>
                </c:pt>
                <c:pt idx="622">
                  <c:v>6.0459148337427798E-2</c:v>
                </c:pt>
                <c:pt idx="623">
                  <c:v>6.01375137820407E-2</c:v>
                </c:pt>
                <c:pt idx="624">
                  <c:v>5.9811161919840899E-2</c:v>
                </c:pt>
                <c:pt idx="625">
                  <c:v>5.9489527364453197E-2</c:v>
                </c:pt>
                <c:pt idx="626">
                  <c:v>5.92313620279959E-2</c:v>
                </c:pt>
                <c:pt idx="627">
                  <c:v>5.8909727472608302E-2</c:v>
                </c:pt>
                <c:pt idx="628">
                  <c:v>5.8651562136150998E-2</c:v>
                </c:pt>
                <c:pt idx="629">
                  <c:v>5.8325210273951197E-2</c:v>
                </c:pt>
                <c:pt idx="630">
                  <c:v>5.8003575718563502E-2</c:v>
                </c:pt>
                <c:pt idx="631">
                  <c:v>5.7745410382106198E-2</c:v>
                </c:pt>
                <c:pt idx="632">
                  <c:v>5.7423775826718503E-2</c:v>
                </c:pt>
                <c:pt idx="633">
                  <c:v>5.7165610490261302E-2</c:v>
                </c:pt>
                <c:pt idx="634">
                  <c:v>5.6843975934873399E-2</c:v>
                </c:pt>
                <c:pt idx="635">
                  <c:v>5.65176240726738E-2</c:v>
                </c:pt>
                <c:pt idx="636">
                  <c:v>5.6259458736216399E-2</c:v>
                </c:pt>
                <c:pt idx="637">
                  <c:v>5.6001293399758602E-2</c:v>
                </c:pt>
                <c:pt idx="638">
                  <c:v>5.56792299982974E-2</c:v>
                </c:pt>
                <c:pt idx="639">
                  <c:v>5.5421064661839603E-2</c:v>
                </c:pt>
                <c:pt idx="640">
                  <c:v>5.5162899325382299E-2</c:v>
                </c:pt>
                <c:pt idx="641">
                  <c:v>5.4904733988924398E-2</c:v>
                </c:pt>
                <c:pt idx="642">
                  <c:v>5.4583099433537202E-2</c:v>
                </c:pt>
                <c:pt idx="643">
                  <c:v>5.4324934097079398E-2</c:v>
                </c:pt>
                <c:pt idx="644">
                  <c:v>5.4066768760622101E-2</c:v>
                </c:pt>
                <c:pt idx="645">
                  <c:v>5.3740416898422398E-2</c:v>
                </c:pt>
                <c:pt idx="646">
                  <c:v>5.3545720780894202E-2</c:v>
                </c:pt>
                <c:pt idx="647">
                  <c:v>5.3287126598363002E-2</c:v>
                </c:pt>
                <c:pt idx="648">
                  <c:v>5.3028961261904997E-2</c:v>
                </c:pt>
                <c:pt idx="649">
                  <c:v>5.2770795925447797E-2</c:v>
                </c:pt>
                <c:pt idx="650">
                  <c:v>5.2512630588989903E-2</c:v>
                </c:pt>
                <c:pt idx="651">
                  <c:v>5.2254465252532502E-2</c:v>
                </c:pt>
                <c:pt idx="652">
                  <c:v>5.1996299916074698E-2</c:v>
                </c:pt>
                <c:pt idx="653">
                  <c:v>5.1737705733543402E-2</c:v>
                </c:pt>
                <c:pt idx="654">
                  <c:v>5.1547726922827899E-2</c:v>
                </c:pt>
                <c:pt idx="655">
                  <c:v>5.1284844279557998E-2</c:v>
                </c:pt>
                <c:pt idx="656">
                  <c:v>5.1026678943100097E-2</c:v>
                </c:pt>
                <c:pt idx="657">
                  <c:v>5.0836271286310603E-2</c:v>
                </c:pt>
                <c:pt idx="658">
                  <c:v>5.0641575168783197E-2</c:v>
                </c:pt>
                <c:pt idx="659">
                  <c:v>5.0383409832325303E-2</c:v>
                </c:pt>
                <c:pt idx="660">
                  <c:v>5.0188284868723898E-2</c:v>
                </c:pt>
                <c:pt idx="661">
                  <c:v>4.99301195322659E-2</c:v>
                </c:pt>
                <c:pt idx="662">
                  <c:v>4.9671954195808603E-2</c:v>
                </c:pt>
                <c:pt idx="663">
                  <c:v>4.9413788859350799E-2</c:v>
                </c:pt>
                <c:pt idx="664">
                  <c:v>4.9219092741823199E-2</c:v>
                </c:pt>
                <c:pt idx="665">
                  <c:v>4.8960927405365402E-2</c:v>
                </c:pt>
                <c:pt idx="666">
                  <c:v>4.87658024417639E-2</c:v>
                </c:pt>
                <c:pt idx="667">
                  <c:v>4.8575823631048398E-2</c:v>
                </c:pt>
                <c:pt idx="668">
                  <c:v>4.8317229448516602E-2</c:v>
                </c:pt>
                <c:pt idx="669">
                  <c:v>4.8122533330989002E-2</c:v>
                </c:pt>
                <c:pt idx="670">
                  <c:v>4.7864367994531198E-2</c:v>
                </c:pt>
                <c:pt idx="671">
                  <c:v>4.7669671877003703E-2</c:v>
                </c:pt>
                <c:pt idx="672">
                  <c:v>4.7411506540545802E-2</c:v>
                </c:pt>
                <c:pt idx="673">
                  <c:v>4.72163815769443E-2</c:v>
                </c:pt>
                <c:pt idx="674">
                  <c:v>4.6958216240486503E-2</c:v>
                </c:pt>
                <c:pt idx="675">
                  <c:v>4.6763520122958403E-2</c:v>
                </c:pt>
                <c:pt idx="676">
                  <c:v>4.6573112466169402E-2</c:v>
                </c:pt>
                <c:pt idx="677">
                  <c:v>4.6314947129711598E-2</c:v>
                </c:pt>
                <c:pt idx="678">
                  <c:v>4.6120251012184102E-2</c:v>
                </c:pt>
                <c:pt idx="679">
                  <c:v>4.5988595267511902E-2</c:v>
                </c:pt>
                <c:pt idx="680">
                  <c:v>4.57986164567964E-2</c:v>
                </c:pt>
                <c:pt idx="681">
                  <c:v>4.5603491493195002E-2</c:v>
                </c:pt>
                <c:pt idx="682">
                  <c:v>4.5408795375666902E-2</c:v>
                </c:pt>
                <c:pt idx="683">
                  <c:v>4.5214099258138803E-2</c:v>
                </c:pt>
                <c:pt idx="684">
                  <c:v>4.4955933921681498E-2</c:v>
                </c:pt>
                <c:pt idx="685">
                  <c:v>4.4765526264892101E-2</c:v>
                </c:pt>
                <c:pt idx="686">
                  <c:v>4.4634299366293699E-2</c:v>
                </c:pt>
                <c:pt idx="687">
                  <c:v>4.4439174402692301E-2</c:v>
                </c:pt>
                <c:pt idx="688">
                  <c:v>4.4244478285164202E-2</c:v>
                </c:pt>
                <c:pt idx="689">
                  <c:v>4.4054070628375401E-2</c:v>
                </c:pt>
                <c:pt idx="690">
                  <c:v>4.3859374510847302E-2</c:v>
                </c:pt>
                <c:pt idx="691">
                  <c:v>4.3728147612249003E-2</c:v>
                </c:pt>
                <c:pt idx="692">
                  <c:v>4.3601209174389997E-2</c:v>
                </c:pt>
                <c:pt idx="693">
                  <c:v>4.3343043837932103E-2</c:v>
                </c:pt>
                <c:pt idx="694">
                  <c:v>4.3147918874330699E-2</c:v>
                </c:pt>
                <c:pt idx="695">
                  <c:v>4.2953222756802599E-2</c:v>
                </c:pt>
                <c:pt idx="696">
                  <c:v>4.2762815100013098E-2</c:v>
                </c:pt>
                <c:pt idx="697">
                  <c:v>4.2568118982485602E-2</c:v>
                </c:pt>
                <c:pt idx="698">
                  <c:v>4.2373422864957502E-2</c:v>
                </c:pt>
                <c:pt idx="699">
                  <c:v>4.2178726747429403E-2</c:v>
                </c:pt>
                <c:pt idx="700">
                  <c:v>4.2051788309570501E-2</c:v>
                </c:pt>
                <c:pt idx="701">
                  <c:v>4.1857092192042401E-2</c:v>
                </c:pt>
                <c:pt idx="702">
                  <c:v>4.1661967228440802E-2</c:v>
                </c:pt>
                <c:pt idx="703">
                  <c:v>4.1535457636654498E-2</c:v>
                </c:pt>
                <c:pt idx="704">
                  <c:v>4.13403326730531E-2</c:v>
                </c:pt>
                <c:pt idx="705">
                  <c:v>4.10821673365959E-2</c:v>
                </c:pt>
                <c:pt idx="706">
                  <c:v>4.0950940437997602E-2</c:v>
                </c:pt>
                <c:pt idx="707">
                  <c:v>4.0824002000137902E-2</c:v>
                </c:pt>
                <c:pt idx="708">
                  <c:v>4.05023674447509E-2</c:v>
                </c:pt>
                <c:pt idx="709">
                  <c:v>4.0244202108292902E-2</c:v>
                </c:pt>
                <c:pt idx="710">
                  <c:v>4.0049077144691497E-2</c:v>
                </c:pt>
                <c:pt idx="711">
                  <c:v>3.9917850246093199E-2</c:v>
                </c:pt>
                <c:pt idx="712">
                  <c:v>3.97231541285651E-2</c:v>
                </c:pt>
                <c:pt idx="713">
                  <c:v>3.9596215690705497E-2</c:v>
                </c:pt>
                <c:pt idx="714">
                  <c:v>3.9401519573178098E-2</c:v>
                </c:pt>
                <c:pt idx="715">
                  <c:v>3.9206394609576499E-2</c:v>
                </c:pt>
                <c:pt idx="716">
                  <c:v>3.9016415798860497E-2</c:v>
                </c:pt>
                <c:pt idx="717">
                  <c:v>3.8821290835259002E-2</c:v>
                </c:pt>
                <c:pt idx="718">
                  <c:v>3.8690063936660697E-2</c:v>
                </c:pt>
                <c:pt idx="719">
                  <c:v>3.8499656279871897E-2</c:v>
                </c:pt>
                <c:pt idx="720">
                  <c:v>3.8368429381273599E-2</c:v>
                </c:pt>
                <c:pt idx="721">
                  <c:v>3.8173733263745499E-2</c:v>
                </c:pt>
                <c:pt idx="722">
                  <c:v>3.8046794825885903E-2</c:v>
                </c:pt>
                <c:pt idx="723">
                  <c:v>3.7852098708358498E-2</c:v>
                </c:pt>
                <c:pt idx="724">
                  <c:v>3.7656973744757002E-2</c:v>
                </c:pt>
                <c:pt idx="725">
                  <c:v>3.7530464152970698E-2</c:v>
                </c:pt>
                <c:pt idx="726">
                  <c:v>3.73353391893693E-2</c:v>
                </c:pt>
                <c:pt idx="727">
                  <c:v>3.7140643071841201E-2</c:v>
                </c:pt>
                <c:pt idx="728">
                  <c:v>3.7013704633982097E-2</c:v>
                </c:pt>
                <c:pt idx="729">
                  <c:v>3.6882477735383903E-2</c:v>
                </c:pt>
                <c:pt idx="730">
                  <c:v>3.6687781617855797E-2</c:v>
                </c:pt>
                <c:pt idx="731">
                  <c:v>3.6497373961066303E-2</c:v>
                </c:pt>
                <c:pt idx="732">
                  <c:v>3.6302677843538897E-2</c:v>
                </c:pt>
                <c:pt idx="733">
                  <c:v>3.61710220988666E-2</c:v>
                </c:pt>
                <c:pt idx="734">
                  <c:v>3.6044512507081003E-2</c:v>
                </c:pt>
                <c:pt idx="735">
                  <c:v>3.5849387543479598E-2</c:v>
                </c:pt>
                <c:pt idx="736">
                  <c:v>3.5654691425951499E-2</c:v>
                </c:pt>
                <c:pt idx="737">
                  <c:v>3.5527752988092402E-2</c:v>
                </c:pt>
                <c:pt idx="738">
                  <c:v>3.5396526089494201E-2</c:v>
                </c:pt>
                <c:pt idx="739">
                  <c:v>3.5201829971966102E-2</c:v>
                </c:pt>
                <c:pt idx="740">
                  <c:v>3.5074891534106402E-2</c:v>
                </c:pt>
                <c:pt idx="741">
                  <c:v>3.4880195416578899E-2</c:v>
                </c:pt>
                <c:pt idx="742">
                  <c:v>3.4753256978719303E-2</c:v>
                </c:pt>
                <c:pt idx="743">
                  <c:v>3.4621601234046999E-2</c:v>
                </c:pt>
                <c:pt idx="744">
                  <c:v>3.44269051165196E-2</c:v>
                </c:pt>
                <c:pt idx="745">
                  <c:v>3.4299966678659997E-2</c:v>
                </c:pt>
                <c:pt idx="746">
                  <c:v>3.4105270561131898E-2</c:v>
                </c:pt>
                <c:pt idx="747">
                  <c:v>3.3978332123272802E-2</c:v>
                </c:pt>
                <c:pt idx="748">
                  <c:v>3.3847105224674601E-2</c:v>
                </c:pt>
                <c:pt idx="749">
                  <c:v>3.3720166786814901E-2</c:v>
                </c:pt>
                <c:pt idx="750">
                  <c:v>3.3525470669286801E-2</c:v>
                </c:pt>
                <c:pt idx="751">
                  <c:v>3.3393814924615198E-2</c:v>
                </c:pt>
                <c:pt idx="752">
                  <c:v>3.32038361138998E-2</c:v>
                </c:pt>
                <c:pt idx="753">
                  <c:v>3.3072180369227398E-2</c:v>
                </c:pt>
                <c:pt idx="754">
                  <c:v>3.2940953470629898E-2</c:v>
                </c:pt>
                <c:pt idx="755">
                  <c:v>3.2750545813840397E-2</c:v>
                </c:pt>
                <c:pt idx="756">
                  <c:v>3.2619318915242099E-2</c:v>
                </c:pt>
                <c:pt idx="757">
                  <c:v>3.2424622797714603E-2</c:v>
                </c:pt>
                <c:pt idx="758">
                  <c:v>3.2297684359855E-2</c:v>
                </c:pt>
                <c:pt idx="759">
                  <c:v>3.2166028615182703E-2</c:v>
                </c:pt>
                <c:pt idx="760">
                  <c:v>3.1976049804467201E-2</c:v>
                </c:pt>
                <c:pt idx="761">
                  <c:v>3.1844394059795701E-2</c:v>
                </c:pt>
                <c:pt idx="762">
                  <c:v>3.1717884468009903E-2</c:v>
                </c:pt>
                <c:pt idx="763">
                  <c:v>3.1586228723337703E-2</c:v>
                </c:pt>
                <c:pt idx="764">
                  <c:v>3.1391532605810298E-2</c:v>
                </c:pt>
                <c:pt idx="765">
                  <c:v>3.1264594167950598E-2</c:v>
                </c:pt>
                <c:pt idx="766">
                  <c:v>3.1133367269352299E-2</c:v>
                </c:pt>
                <c:pt idx="767">
                  <c:v>3.0942959612562899E-2</c:v>
                </c:pt>
                <c:pt idx="768">
                  <c:v>3.0811732713965201E-2</c:v>
                </c:pt>
                <c:pt idx="769">
                  <c:v>3.0616607750363099E-2</c:v>
                </c:pt>
                <c:pt idx="770">
                  <c:v>3.0490098158577499E-2</c:v>
                </c:pt>
                <c:pt idx="771">
                  <c:v>3.0294973194976101E-2</c:v>
                </c:pt>
                <c:pt idx="772">
                  <c:v>3.0163746296377698E-2</c:v>
                </c:pt>
                <c:pt idx="773">
                  <c:v>2.9973338639588301E-2</c:v>
                </c:pt>
                <c:pt idx="774">
                  <c:v>2.98421117409907E-2</c:v>
                </c:pt>
                <c:pt idx="775">
                  <c:v>2.9647415623462601E-2</c:v>
                </c:pt>
                <c:pt idx="776">
                  <c:v>2.94570079666732E-2</c:v>
                </c:pt>
                <c:pt idx="777">
                  <c:v>2.9388821440931301E-2</c:v>
                </c:pt>
                <c:pt idx="778">
                  <c:v>2.9198842630215899E-2</c:v>
                </c:pt>
                <c:pt idx="779">
                  <c:v>2.90041465126878E-2</c:v>
                </c:pt>
                <c:pt idx="780">
                  <c:v>2.8809021549086301E-2</c:v>
                </c:pt>
                <c:pt idx="781">
                  <c:v>2.8682083111226699E-2</c:v>
                </c:pt>
                <c:pt idx="782">
                  <c:v>2.85508562126284E-2</c:v>
                </c:pt>
                <c:pt idx="783">
                  <c:v>2.8356160095100901E-2</c:v>
                </c:pt>
                <c:pt idx="784">
                  <c:v>2.8161463977572802E-2</c:v>
                </c:pt>
                <c:pt idx="785">
                  <c:v>2.79710563207833E-2</c:v>
                </c:pt>
                <c:pt idx="786">
                  <c:v>2.7839400576111801E-2</c:v>
                </c:pt>
                <c:pt idx="787">
                  <c:v>2.77128909843261E-2</c:v>
                </c:pt>
                <c:pt idx="788">
                  <c:v>2.7454725647868199E-2</c:v>
                </c:pt>
                <c:pt idx="789">
                  <c:v>2.7259600684266701E-2</c:v>
                </c:pt>
                <c:pt idx="790">
                  <c:v>2.71283737856685E-2</c:v>
                </c:pt>
                <c:pt idx="791">
                  <c:v>2.6937966128878998E-2</c:v>
                </c:pt>
                <c:pt idx="792">
                  <c:v>2.67432700113516E-2</c:v>
                </c:pt>
                <c:pt idx="793">
                  <c:v>2.65485738938235E-2</c:v>
                </c:pt>
                <c:pt idx="794">
                  <c:v>2.6353448930222002E-2</c:v>
                </c:pt>
                <c:pt idx="795">
                  <c:v>2.61634701195065E-2</c:v>
                </c:pt>
                <c:pt idx="796">
                  <c:v>2.5900587476236601E-2</c:v>
                </c:pt>
                <c:pt idx="797">
                  <c:v>2.57101798194471E-2</c:v>
                </c:pt>
                <c:pt idx="798">
                  <c:v>2.5515483701919001E-2</c:v>
                </c:pt>
                <c:pt idx="799">
                  <c:v>2.5320787584391598E-2</c:v>
                </c:pt>
                <c:pt idx="800">
                  <c:v>2.51256626207895E-2</c:v>
                </c:pt>
                <c:pt idx="801">
                  <c:v>2.4935683810074001E-2</c:v>
                </c:pt>
                <c:pt idx="802">
                  <c:v>2.4677518473616801E-2</c:v>
                </c:pt>
                <c:pt idx="803">
                  <c:v>2.4482393510014699E-2</c:v>
                </c:pt>
                <c:pt idx="804">
                  <c:v>2.4224228173557402E-2</c:v>
                </c:pt>
                <c:pt idx="805">
                  <c:v>2.39660628370994E-2</c:v>
                </c:pt>
                <c:pt idx="806">
                  <c:v>2.3771366719572001E-2</c:v>
                </c:pt>
                <c:pt idx="807">
                  <c:v>2.35132013831141E-2</c:v>
                </c:pt>
                <c:pt idx="808">
                  <c:v>2.32546072005828E-2</c:v>
                </c:pt>
                <c:pt idx="809">
                  <c:v>2.2996441864125E-2</c:v>
                </c:pt>
                <c:pt idx="810">
                  <c:v>2.2738276527667699E-2</c:v>
                </c:pt>
                <c:pt idx="811">
                  <c:v>2.2480111191209701E-2</c:v>
                </c:pt>
                <c:pt idx="812">
                  <c:v>2.2285415073682299E-2</c:v>
                </c:pt>
                <c:pt idx="813">
                  <c:v>2.2026820891150399E-2</c:v>
                </c:pt>
                <c:pt idx="814">
                  <c:v>2.1768655554693098E-2</c:v>
                </c:pt>
                <c:pt idx="815">
                  <c:v>2.15104902182351E-2</c:v>
                </c:pt>
                <c:pt idx="816">
                  <c:v>2.12523248817779E-2</c:v>
                </c:pt>
                <c:pt idx="817">
                  <c:v>2.0994159545319999E-2</c:v>
                </c:pt>
                <c:pt idx="818">
                  <c:v>2.0672524989932901E-2</c:v>
                </c:pt>
                <c:pt idx="819">
                  <c:v>2.0346173127733101E-2</c:v>
                </c:pt>
                <c:pt idx="820">
                  <c:v>2.01557654709437E-2</c:v>
                </c:pt>
                <c:pt idx="821">
                  <c:v>1.9829842454818E-2</c:v>
                </c:pt>
                <c:pt idx="822">
                  <c:v>1.95082078994302E-2</c:v>
                </c:pt>
                <c:pt idx="823">
                  <c:v>1.92496137168989E-2</c:v>
                </c:pt>
                <c:pt idx="824">
                  <c:v>1.89914483804411E-2</c:v>
                </c:pt>
                <c:pt idx="825">
                  <c:v>1.8733283043983799E-2</c:v>
                </c:pt>
                <c:pt idx="826">
                  <c:v>1.8411648488596E-2</c:v>
                </c:pt>
                <c:pt idx="827">
                  <c:v>1.8153483152138699E-2</c:v>
                </c:pt>
                <c:pt idx="828">
                  <c:v>1.7895317815680899E-2</c:v>
                </c:pt>
                <c:pt idx="829">
                  <c:v>1.7637152479223601E-2</c:v>
                </c:pt>
                <c:pt idx="830">
                  <c:v>1.7378558296691701E-2</c:v>
                </c:pt>
                <c:pt idx="831">
                  <c:v>1.7120392960234401E-2</c:v>
                </c:pt>
                <c:pt idx="832">
                  <c:v>1.6925696842706301E-2</c:v>
                </c:pt>
                <c:pt idx="833">
                  <c:v>1.6667531506249E-2</c:v>
                </c:pt>
                <c:pt idx="834">
                  <c:v>1.63411796440492E-2</c:v>
                </c:pt>
                <c:pt idx="835">
                  <c:v>1.60830143075914E-2</c:v>
                </c:pt>
                <c:pt idx="836">
                  <c:v>1.5892606650801899E-2</c:v>
                </c:pt>
                <c:pt idx="837">
                  <c:v>1.5634441314344698E-2</c:v>
                </c:pt>
                <c:pt idx="838">
                  <c:v>1.53080894521449E-2</c:v>
                </c:pt>
                <c:pt idx="839">
                  <c:v>1.5049924115686999E-2</c:v>
                </c:pt>
                <c:pt idx="840">
                  <c:v>1.4859945304971501E-2</c:v>
                </c:pt>
                <c:pt idx="841">
                  <c:v>1.4601351122440201E-2</c:v>
                </c:pt>
                <c:pt idx="842">
                  <c:v>1.43388973252443E-2</c:v>
                </c:pt>
                <c:pt idx="843">
                  <c:v>1.41484896684548E-2</c:v>
                </c:pt>
                <c:pt idx="844">
                  <c:v>1.3890324331997E-2</c:v>
                </c:pt>
                <c:pt idx="845">
                  <c:v>1.3695628214469501E-2</c:v>
                </c:pt>
                <c:pt idx="846">
                  <c:v>1.3437034031937601E-2</c:v>
                </c:pt>
                <c:pt idx="847">
                  <c:v>1.3178868695480401E-2</c:v>
                </c:pt>
                <c:pt idx="848">
                  <c:v>1.2920703359022401E-2</c:v>
                </c:pt>
                <c:pt idx="849">
                  <c:v>1.2726007241495E-2</c:v>
                </c:pt>
                <c:pt idx="850">
                  <c:v>1.2531311123966901E-2</c:v>
                </c:pt>
                <c:pt idx="851">
                  <c:v>1.2340903467177399E-2</c:v>
                </c:pt>
                <c:pt idx="852">
                  <c:v>1.20780208239075E-2</c:v>
                </c:pt>
                <c:pt idx="853">
                  <c:v>1.1819855487450201E-2</c:v>
                </c:pt>
                <c:pt idx="854">
                  <c:v>1.15616901509923E-2</c:v>
                </c:pt>
                <c:pt idx="855">
                  <c:v>1.13712824942028E-2</c:v>
                </c:pt>
                <c:pt idx="856">
                  <c:v>1.11765863766754E-2</c:v>
                </c:pt>
                <c:pt idx="857">
                  <c:v>1.0918421040217501E-2</c:v>
                </c:pt>
                <c:pt idx="858">
                  <c:v>1.0659826857686201E-2</c:v>
                </c:pt>
                <c:pt idx="859">
                  <c:v>1.0401661521228201E-2</c:v>
                </c:pt>
                <c:pt idx="860">
                  <c:v>1.02069654037008E-2</c:v>
                </c:pt>
                <c:pt idx="861">
                  <c:v>1.0012269286172701E-2</c:v>
                </c:pt>
                <c:pt idx="862">
                  <c:v>9.8171443225712994E-3</c:v>
                </c:pt>
                <c:pt idx="863">
                  <c:v>9.5589789861133499E-3</c:v>
                </c:pt>
                <c:pt idx="864">
                  <c:v>9.3690001753978808E-3</c:v>
                </c:pt>
                <c:pt idx="865">
                  <c:v>9.1104059928666103E-3</c:v>
                </c:pt>
                <c:pt idx="866">
                  <c:v>8.9157098753385195E-3</c:v>
                </c:pt>
                <c:pt idx="867">
                  <c:v>8.7844829767402804E-3</c:v>
                </c:pt>
                <c:pt idx="868">
                  <c:v>8.5940753199513793E-3</c:v>
                </c:pt>
                <c:pt idx="869">
                  <c:v>8.3359099834935408E-3</c:v>
                </c:pt>
                <c:pt idx="870">
                  <c:v>8.0777446470362592E-3</c:v>
                </c:pt>
                <c:pt idx="871">
                  <c:v>7.8826196834341795E-3</c:v>
                </c:pt>
                <c:pt idx="872">
                  <c:v>7.6879235659066403E-3</c:v>
                </c:pt>
                <c:pt idx="873">
                  <c:v>7.4932274483785503E-3</c:v>
                </c:pt>
                <c:pt idx="874">
                  <c:v>7.2985313308504499E-3</c:v>
                </c:pt>
                <c:pt idx="875">
                  <c:v>7.1081236740616598E-3</c:v>
                </c:pt>
                <c:pt idx="876">
                  <c:v>6.9134275565335699E-3</c:v>
                </c:pt>
                <c:pt idx="877">
                  <c:v>6.6552622200757297E-3</c:v>
                </c:pt>
                <c:pt idx="878">
                  <c:v>6.5236064754040698E-3</c:v>
                </c:pt>
                <c:pt idx="879">
                  <c:v>6.2654411389461099E-3</c:v>
                </c:pt>
                <c:pt idx="880">
                  <c:v>6.13850270108707E-3</c:v>
                </c:pt>
                <c:pt idx="881">
                  <c:v>5.94380658355898E-3</c:v>
                </c:pt>
                <c:pt idx="882">
                  <c:v>5.7491104660308797E-3</c:v>
                </c:pt>
                <c:pt idx="883">
                  <c:v>5.6221720281719499E-3</c:v>
                </c:pt>
                <c:pt idx="884">
                  <c:v>5.3640066917139996E-3</c:v>
                </c:pt>
                <c:pt idx="885">
                  <c:v>5.1688817281125799E-3</c:v>
                </c:pt>
                <c:pt idx="886">
                  <c:v>4.97418561058449E-3</c:v>
                </c:pt>
                <c:pt idx="887">
                  <c:v>4.8472471727247796E-3</c:v>
                </c:pt>
                <c:pt idx="888">
                  <c:v>4.6525510551973497E-3</c:v>
                </c:pt>
                <c:pt idx="889">
                  <c:v>4.5213241565991201E-3</c:v>
                </c:pt>
                <c:pt idx="890">
                  <c:v>4.3309164998096604E-3</c:v>
                </c:pt>
                <c:pt idx="891">
                  <c:v>4.1362203822815696E-3</c:v>
                </c:pt>
                <c:pt idx="892">
                  <c:v>3.9410954186800398E-3</c:v>
                </c:pt>
                <c:pt idx="893">
                  <c:v>3.8145858268944198E-3</c:v>
                </c:pt>
                <c:pt idx="894">
                  <c:v>3.6194608632930101E-3</c:v>
                </c:pt>
                <c:pt idx="895">
                  <c:v>3.48823396469466E-3</c:v>
                </c:pt>
                <c:pt idx="896">
                  <c:v>3.2978263079051998E-3</c:v>
                </c:pt>
                <c:pt idx="897">
                  <c:v>3.1665994093069698E-3</c:v>
                </c:pt>
                <c:pt idx="898">
                  <c:v>2.9719032917795399E-3</c:v>
                </c:pt>
                <c:pt idx="899">
                  <c:v>2.7767783281780201E-3</c:v>
                </c:pt>
                <c:pt idx="900">
                  <c:v>2.5867995174619898E-3</c:v>
                </c:pt>
                <c:pt idx="901">
                  <c:v>2.4551437727903199E-3</c:v>
                </c:pt>
                <c:pt idx="902">
                  <c:v>2.26044765526223E-3</c:v>
                </c:pt>
                <c:pt idx="903">
                  <c:v>2.0700399984734399E-3</c:v>
                </c:pt>
                <c:pt idx="904">
                  <c:v>1.9388130998750899E-3</c:v>
                </c:pt>
                <c:pt idx="905">
                  <c:v>1.8118746620154899E-3</c:v>
                </c:pt>
                <c:pt idx="906">
                  <c:v>1.6171785444874E-3</c:v>
                </c:pt>
                <c:pt idx="907">
                  <c:v>1.4224824269599701E-3</c:v>
                </c:pt>
                <c:pt idx="908">
                  <c:v>1.2955439891002599E-3</c:v>
                </c:pt>
                <c:pt idx="909">
                  <c:v>1.1008478715722699E-3</c:v>
                </c:pt>
                <c:pt idx="910">
                  <c:v>9.6919212690060896E-4</c:v>
                </c:pt>
                <c:pt idx="911">
                  <c:v>8.4225368904089503E-4</c:v>
                </c:pt>
                <c:pt idx="912">
                  <c:v>7.1102679044265905E-4</c:v>
                </c:pt>
                <c:pt idx="913">
                  <c:v>5.1633067291523304E-4</c:v>
                </c:pt>
                <c:pt idx="914">
                  <c:v>3.8939223505551901E-4</c:v>
                </c:pt>
                <c:pt idx="915">
                  <c:v>2.5816533645728302E-4</c:v>
                </c:pt>
                <c:pt idx="916">
                  <c:v>1.3122689859768101E-4</c:v>
                </c:pt>
                <c:pt idx="917">
                  <c:v>0</c:v>
                </c:pt>
              </c:numCache>
            </c:numRef>
          </c:yVal>
          <c:smooth val="1"/>
          <c:extLst xmlns:c16r2="http://schemas.microsoft.com/office/drawing/2015/06/chart">
            <c:ext xmlns:c16="http://schemas.microsoft.com/office/drawing/2014/chart" uri="{C3380CC4-5D6E-409C-BE32-E72D297353CC}">
              <c16:uniqueId val="{00000001-75D4-614D-91C1-DA55E5E713D3}"/>
            </c:ext>
          </c:extLst>
        </c:ser>
        <c:ser>
          <c:idx val="2"/>
          <c:order val="2"/>
          <c:tx>
            <c:v>100dpm</c:v>
          </c:tx>
          <c:spPr>
            <a:ln w="19050" cap="rnd">
              <a:solidFill>
                <a:schemeClr val="accent3"/>
              </a:solidFill>
              <a:round/>
            </a:ln>
            <a:effectLst/>
          </c:spPr>
          <c:marker>
            <c:symbol val="none"/>
          </c:marker>
          <c:xVal>
            <c:numRef>
              <c:f>'15OH'!$Z$6:$Z$465</c:f>
              <c:numCache>
                <c:formatCode>General</c:formatCode>
                <c:ptCount val="460"/>
                <c:pt idx="0">
                  <c:v>294.089</c:v>
                </c:pt>
                <c:pt idx="1">
                  <c:v>294.64100000000002</c:v>
                </c:pt>
                <c:pt idx="2">
                  <c:v>295.25299999999999</c:v>
                </c:pt>
                <c:pt idx="3">
                  <c:v>295.92200000000003</c:v>
                </c:pt>
                <c:pt idx="4">
                  <c:v>296.65600000000001</c:v>
                </c:pt>
                <c:pt idx="5">
                  <c:v>297.45999999999992</c:v>
                </c:pt>
                <c:pt idx="6">
                  <c:v>298.32299999999992</c:v>
                </c:pt>
                <c:pt idx="7">
                  <c:v>299.23599999999982</c:v>
                </c:pt>
                <c:pt idx="8">
                  <c:v>300.19299999999993</c:v>
                </c:pt>
                <c:pt idx="9">
                  <c:v>301.18299999999999</c:v>
                </c:pt>
                <c:pt idx="10">
                  <c:v>302.20699999999982</c:v>
                </c:pt>
                <c:pt idx="11">
                  <c:v>303.26299999999992</c:v>
                </c:pt>
                <c:pt idx="12">
                  <c:v>304.35300000000001</c:v>
                </c:pt>
                <c:pt idx="13">
                  <c:v>305.47199999999981</c:v>
                </c:pt>
                <c:pt idx="14">
                  <c:v>306.61399999999992</c:v>
                </c:pt>
                <c:pt idx="15">
                  <c:v>307.77499999999992</c:v>
                </c:pt>
                <c:pt idx="16">
                  <c:v>308.93200000000002</c:v>
                </c:pt>
                <c:pt idx="17">
                  <c:v>310.05099999999999</c:v>
                </c:pt>
                <c:pt idx="18">
                  <c:v>311.07600000000002</c:v>
                </c:pt>
                <c:pt idx="19">
                  <c:v>311.97899999999981</c:v>
                </c:pt>
                <c:pt idx="20">
                  <c:v>312.78300000000002</c:v>
                </c:pt>
                <c:pt idx="21">
                  <c:v>313.65199999999999</c:v>
                </c:pt>
                <c:pt idx="22">
                  <c:v>314.74200000000002</c:v>
                </c:pt>
                <c:pt idx="23">
                  <c:v>316.10500000000002</c:v>
                </c:pt>
                <c:pt idx="24">
                  <c:v>317.58699999999982</c:v>
                </c:pt>
                <c:pt idx="25">
                  <c:v>319.11900000000009</c:v>
                </c:pt>
                <c:pt idx="26">
                  <c:v>320.67599999999999</c:v>
                </c:pt>
                <c:pt idx="27">
                  <c:v>322.245</c:v>
                </c:pt>
                <c:pt idx="28">
                  <c:v>323.82100000000003</c:v>
                </c:pt>
                <c:pt idx="29">
                  <c:v>325.39400000000001</c:v>
                </c:pt>
                <c:pt idx="30">
                  <c:v>326.96699999999981</c:v>
                </c:pt>
                <c:pt idx="31">
                  <c:v>328.52600000000001</c:v>
                </c:pt>
                <c:pt idx="32">
                  <c:v>330.03199999999981</c:v>
                </c:pt>
                <c:pt idx="33">
                  <c:v>331.464</c:v>
                </c:pt>
                <c:pt idx="34">
                  <c:v>332.84300000000002</c:v>
                </c:pt>
                <c:pt idx="35">
                  <c:v>334.30200000000002</c:v>
                </c:pt>
                <c:pt idx="36">
                  <c:v>335.85899999999992</c:v>
                </c:pt>
                <c:pt idx="37">
                  <c:v>337.43700000000001</c:v>
                </c:pt>
                <c:pt idx="38">
                  <c:v>339.01799999999997</c:v>
                </c:pt>
                <c:pt idx="39">
                  <c:v>340.60599999999999</c:v>
                </c:pt>
                <c:pt idx="40">
                  <c:v>342.197</c:v>
                </c:pt>
                <c:pt idx="41">
                  <c:v>343.79099999999983</c:v>
                </c:pt>
                <c:pt idx="42">
                  <c:v>345.38799999999998</c:v>
                </c:pt>
                <c:pt idx="43">
                  <c:v>346.97599999999977</c:v>
                </c:pt>
                <c:pt idx="44">
                  <c:v>348.56099999999998</c:v>
                </c:pt>
                <c:pt idx="45">
                  <c:v>350.14300000000009</c:v>
                </c:pt>
                <c:pt idx="46">
                  <c:v>351.71800000000002</c:v>
                </c:pt>
                <c:pt idx="47">
                  <c:v>353.28699999999998</c:v>
                </c:pt>
                <c:pt idx="48">
                  <c:v>354.851</c:v>
                </c:pt>
                <c:pt idx="49">
                  <c:v>356.41599999999983</c:v>
                </c:pt>
                <c:pt idx="50">
                  <c:v>357.95299999999992</c:v>
                </c:pt>
                <c:pt idx="51">
                  <c:v>359.4289999999998</c:v>
                </c:pt>
                <c:pt idx="52">
                  <c:v>360.863</c:v>
                </c:pt>
                <c:pt idx="53">
                  <c:v>362.28399999999982</c:v>
                </c:pt>
                <c:pt idx="54">
                  <c:v>363.76400000000001</c:v>
                </c:pt>
                <c:pt idx="55">
                  <c:v>365.25200000000001</c:v>
                </c:pt>
                <c:pt idx="56">
                  <c:v>366.80899999999991</c:v>
                </c:pt>
                <c:pt idx="57">
                  <c:v>368.39699999999982</c:v>
                </c:pt>
                <c:pt idx="58">
                  <c:v>369.97800000000001</c:v>
                </c:pt>
                <c:pt idx="59">
                  <c:v>371.54700000000008</c:v>
                </c:pt>
                <c:pt idx="60">
                  <c:v>373.089</c:v>
                </c:pt>
                <c:pt idx="61">
                  <c:v>374.666</c:v>
                </c:pt>
                <c:pt idx="62">
                  <c:v>376.26099999999991</c:v>
                </c:pt>
                <c:pt idx="63">
                  <c:v>377.85</c:v>
                </c:pt>
                <c:pt idx="64">
                  <c:v>379.41599999999983</c:v>
                </c:pt>
                <c:pt idx="65">
                  <c:v>380.97300000000001</c:v>
                </c:pt>
                <c:pt idx="66">
                  <c:v>382.52199999999982</c:v>
                </c:pt>
                <c:pt idx="67">
                  <c:v>384.06</c:v>
                </c:pt>
                <c:pt idx="68">
                  <c:v>385.577</c:v>
                </c:pt>
                <c:pt idx="69">
                  <c:v>387.14</c:v>
                </c:pt>
                <c:pt idx="70">
                  <c:v>388.72500000000002</c:v>
                </c:pt>
                <c:pt idx="71">
                  <c:v>390.30399999999992</c:v>
                </c:pt>
                <c:pt idx="72">
                  <c:v>391.89</c:v>
                </c:pt>
                <c:pt idx="73">
                  <c:v>393.54899999999992</c:v>
                </c:pt>
                <c:pt idx="74">
                  <c:v>395.26400000000001</c:v>
                </c:pt>
                <c:pt idx="75">
                  <c:v>397.00299999999999</c:v>
                </c:pt>
                <c:pt idx="76">
                  <c:v>398.75200000000001</c:v>
                </c:pt>
                <c:pt idx="77">
                  <c:v>400.5</c:v>
                </c:pt>
                <c:pt idx="78">
                  <c:v>402.24700000000001</c:v>
                </c:pt>
                <c:pt idx="79">
                  <c:v>403.98899999999998</c:v>
                </c:pt>
                <c:pt idx="80">
                  <c:v>405.73299999999978</c:v>
                </c:pt>
                <c:pt idx="81">
                  <c:v>407.48</c:v>
                </c:pt>
                <c:pt idx="82">
                  <c:v>409.22099999999978</c:v>
                </c:pt>
                <c:pt idx="83">
                  <c:v>410.96199999999982</c:v>
                </c:pt>
                <c:pt idx="84">
                  <c:v>412.70100000000002</c:v>
                </c:pt>
                <c:pt idx="85">
                  <c:v>414.43099999999993</c:v>
                </c:pt>
                <c:pt idx="86">
                  <c:v>416.15100000000001</c:v>
                </c:pt>
                <c:pt idx="87">
                  <c:v>417.80200000000002</c:v>
                </c:pt>
                <c:pt idx="88">
                  <c:v>419.40499999999992</c:v>
                </c:pt>
                <c:pt idx="89">
                  <c:v>421.017</c:v>
                </c:pt>
                <c:pt idx="90">
                  <c:v>422.73399999999998</c:v>
                </c:pt>
                <c:pt idx="91">
                  <c:v>424.50599999999991</c:v>
                </c:pt>
                <c:pt idx="92">
                  <c:v>426.29899999999981</c:v>
                </c:pt>
                <c:pt idx="93">
                  <c:v>428.108</c:v>
                </c:pt>
                <c:pt idx="94">
                  <c:v>429.91399999999982</c:v>
                </c:pt>
                <c:pt idx="95">
                  <c:v>431.72800000000001</c:v>
                </c:pt>
                <c:pt idx="96">
                  <c:v>433.52600000000001</c:v>
                </c:pt>
                <c:pt idx="97">
                  <c:v>435.29499999999979</c:v>
                </c:pt>
                <c:pt idx="98">
                  <c:v>437.04500000000002</c:v>
                </c:pt>
                <c:pt idx="99">
                  <c:v>438.83199999999982</c:v>
                </c:pt>
                <c:pt idx="100">
                  <c:v>440.63900000000001</c:v>
                </c:pt>
                <c:pt idx="101">
                  <c:v>442.43299999999982</c:v>
                </c:pt>
                <c:pt idx="102">
                  <c:v>444.20799999999991</c:v>
                </c:pt>
                <c:pt idx="103">
                  <c:v>445.95699999999982</c:v>
                </c:pt>
                <c:pt idx="104">
                  <c:v>447.68599999999998</c:v>
                </c:pt>
                <c:pt idx="105">
                  <c:v>449.358</c:v>
                </c:pt>
                <c:pt idx="106">
                  <c:v>450.99099999999981</c:v>
                </c:pt>
                <c:pt idx="107">
                  <c:v>452.65100000000001</c:v>
                </c:pt>
                <c:pt idx="108">
                  <c:v>454.36199999999991</c:v>
                </c:pt>
                <c:pt idx="109">
                  <c:v>456.07799999999992</c:v>
                </c:pt>
                <c:pt idx="110">
                  <c:v>457.77600000000001</c:v>
                </c:pt>
                <c:pt idx="111">
                  <c:v>459.44399999999979</c:v>
                </c:pt>
                <c:pt idx="112">
                  <c:v>461.08299999999991</c:v>
                </c:pt>
                <c:pt idx="113">
                  <c:v>462.71799999999979</c:v>
                </c:pt>
                <c:pt idx="114">
                  <c:v>464.34800000000001</c:v>
                </c:pt>
                <c:pt idx="115">
                  <c:v>465.97899999999998</c:v>
                </c:pt>
                <c:pt idx="116">
                  <c:v>467.61500000000001</c:v>
                </c:pt>
                <c:pt idx="117">
                  <c:v>469.255</c:v>
                </c:pt>
                <c:pt idx="118">
                  <c:v>470.89699999999982</c:v>
                </c:pt>
                <c:pt idx="119">
                  <c:v>472.53699999999998</c:v>
                </c:pt>
                <c:pt idx="120">
                  <c:v>474.19399999999979</c:v>
                </c:pt>
                <c:pt idx="121">
                  <c:v>475.86599999999999</c:v>
                </c:pt>
                <c:pt idx="122">
                  <c:v>477.53999999999979</c:v>
                </c:pt>
                <c:pt idx="123">
                  <c:v>479.21499999999997</c:v>
                </c:pt>
                <c:pt idx="124">
                  <c:v>480.89</c:v>
                </c:pt>
                <c:pt idx="125">
                  <c:v>482.56200000000001</c:v>
                </c:pt>
                <c:pt idx="126">
                  <c:v>484.23599999999982</c:v>
                </c:pt>
                <c:pt idx="127">
                  <c:v>485.92099999999982</c:v>
                </c:pt>
                <c:pt idx="128">
                  <c:v>487.62400000000002</c:v>
                </c:pt>
                <c:pt idx="129">
                  <c:v>489.33799999999991</c:v>
                </c:pt>
                <c:pt idx="130">
                  <c:v>491.05200000000002</c:v>
                </c:pt>
                <c:pt idx="131">
                  <c:v>492.76599999999979</c:v>
                </c:pt>
                <c:pt idx="132">
                  <c:v>494.47</c:v>
                </c:pt>
                <c:pt idx="133">
                  <c:v>496.154</c:v>
                </c:pt>
                <c:pt idx="134">
                  <c:v>497.83299999999991</c:v>
                </c:pt>
                <c:pt idx="135">
                  <c:v>499.50799999999998</c:v>
                </c:pt>
                <c:pt idx="136">
                  <c:v>501.18</c:v>
                </c:pt>
                <c:pt idx="137">
                  <c:v>502.85599999999999</c:v>
                </c:pt>
                <c:pt idx="138">
                  <c:v>504.52499999999992</c:v>
                </c:pt>
                <c:pt idx="139">
                  <c:v>506.19499999999999</c:v>
                </c:pt>
                <c:pt idx="140">
                  <c:v>507.87299999999999</c:v>
                </c:pt>
                <c:pt idx="141">
                  <c:v>509.55099999999999</c:v>
                </c:pt>
                <c:pt idx="142">
                  <c:v>511.23299999999978</c:v>
                </c:pt>
                <c:pt idx="143">
                  <c:v>512.91899999999998</c:v>
                </c:pt>
                <c:pt idx="144">
                  <c:v>514.6</c:v>
                </c:pt>
                <c:pt idx="145">
                  <c:v>516.29100000000005</c:v>
                </c:pt>
                <c:pt idx="146">
                  <c:v>517.99400000000003</c:v>
                </c:pt>
                <c:pt idx="147">
                  <c:v>519.71199999999999</c:v>
                </c:pt>
                <c:pt idx="148">
                  <c:v>521.43899999999996</c:v>
                </c:pt>
                <c:pt idx="149">
                  <c:v>523.173</c:v>
                </c:pt>
                <c:pt idx="150">
                  <c:v>524.90800000000002</c:v>
                </c:pt>
                <c:pt idx="151">
                  <c:v>526.64199999999983</c:v>
                </c:pt>
                <c:pt idx="152">
                  <c:v>528.37699999999973</c:v>
                </c:pt>
                <c:pt idx="153">
                  <c:v>530.11400000000003</c:v>
                </c:pt>
                <c:pt idx="154">
                  <c:v>531.84199999999976</c:v>
                </c:pt>
                <c:pt idx="155">
                  <c:v>533.56799999999976</c:v>
                </c:pt>
                <c:pt idx="156">
                  <c:v>535.29399999999998</c:v>
                </c:pt>
                <c:pt idx="157">
                  <c:v>537.00400000000002</c:v>
                </c:pt>
                <c:pt idx="158">
                  <c:v>538.69900000000007</c:v>
                </c:pt>
                <c:pt idx="159">
                  <c:v>540.37599999999998</c:v>
                </c:pt>
                <c:pt idx="160">
                  <c:v>542.04399999999998</c:v>
                </c:pt>
                <c:pt idx="161">
                  <c:v>543.71100000000001</c:v>
                </c:pt>
                <c:pt idx="162">
                  <c:v>545.38799999999969</c:v>
                </c:pt>
                <c:pt idx="163">
                  <c:v>547.07799999999997</c:v>
                </c:pt>
                <c:pt idx="164">
                  <c:v>548.76600000000008</c:v>
                </c:pt>
                <c:pt idx="165">
                  <c:v>550.4459999999998</c:v>
                </c:pt>
                <c:pt idx="166">
                  <c:v>552.12699999999973</c:v>
                </c:pt>
                <c:pt idx="167">
                  <c:v>553.803</c:v>
                </c:pt>
                <c:pt idx="168">
                  <c:v>555.46800000000007</c:v>
                </c:pt>
                <c:pt idx="169">
                  <c:v>557.13</c:v>
                </c:pt>
                <c:pt idx="170">
                  <c:v>558.80399999999997</c:v>
                </c:pt>
                <c:pt idx="171">
                  <c:v>560.48800000000006</c:v>
                </c:pt>
                <c:pt idx="172">
                  <c:v>562.16399999999999</c:v>
                </c:pt>
                <c:pt idx="173">
                  <c:v>563.82299999999975</c:v>
                </c:pt>
                <c:pt idx="174">
                  <c:v>565.476</c:v>
                </c:pt>
                <c:pt idx="175">
                  <c:v>567.12</c:v>
                </c:pt>
                <c:pt idx="176">
                  <c:v>568.75700000000006</c:v>
                </c:pt>
                <c:pt idx="177">
                  <c:v>570.39599999999996</c:v>
                </c:pt>
                <c:pt idx="178">
                  <c:v>572.03699999999981</c:v>
                </c:pt>
                <c:pt idx="179">
                  <c:v>573.67600000000004</c:v>
                </c:pt>
                <c:pt idx="180">
                  <c:v>575.31799999999976</c:v>
                </c:pt>
                <c:pt idx="181">
                  <c:v>576.97299999999996</c:v>
                </c:pt>
                <c:pt idx="182">
                  <c:v>578.64</c:v>
                </c:pt>
                <c:pt idx="183">
                  <c:v>580.31199999999978</c:v>
                </c:pt>
                <c:pt idx="184">
                  <c:v>581.98599999999999</c:v>
                </c:pt>
                <c:pt idx="185">
                  <c:v>583.66399999999999</c:v>
                </c:pt>
                <c:pt idx="186">
                  <c:v>585.34300000000007</c:v>
                </c:pt>
                <c:pt idx="187">
                  <c:v>587.02600000000007</c:v>
                </c:pt>
                <c:pt idx="188">
                  <c:v>588.71600000000001</c:v>
                </c:pt>
                <c:pt idx="189">
                  <c:v>590.40800000000002</c:v>
                </c:pt>
                <c:pt idx="190">
                  <c:v>592.10300000000007</c:v>
                </c:pt>
                <c:pt idx="191">
                  <c:v>593.798</c:v>
                </c:pt>
                <c:pt idx="192">
                  <c:v>595.495</c:v>
                </c:pt>
                <c:pt idx="193">
                  <c:v>597.19600000000003</c:v>
                </c:pt>
                <c:pt idx="194">
                  <c:v>598.89499999999998</c:v>
                </c:pt>
                <c:pt idx="195">
                  <c:v>600.59300000000007</c:v>
                </c:pt>
                <c:pt idx="196">
                  <c:v>602.28399999999999</c:v>
                </c:pt>
                <c:pt idx="197">
                  <c:v>603.98099999999999</c:v>
                </c:pt>
                <c:pt idx="198">
                  <c:v>605.68000000000006</c:v>
                </c:pt>
                <c:pt idx="199">
                  <c:v>607.37400000000002</c:v>
                </c:pt>
                <c:pt idx="200">
                  <c:v>609.06199999999978</c:v>
                </c:pt>
                <c:pt idx="201">
                  <c:v>610.75400000000002</c:v>
                </c:pt>
                <c:pt idx="202">
                  <c:v>612.45299999999975</c:v>
                </c:pt>
                <c:pt idx="203">
                  <c:v>614.14800000000002</c:v>
                </c:pt>
                <c:pt idx="204">
                  <c:v>615.83599999999979</c:v>
                </c:pt>
                <c:pt idx="205">
                  <c:v>617.51299999999969</c:v>
                </c:pt>
                <c:pt idx="206">
                  <c:v>619.18600000000004</c:v>
                </c:pt>
                <c:pt idx="207">
                  <c:v>620.86599999999976</c:v>
                </c:pt>
                <c:pt idx="208">
                  <c:v>622.548</c:v>
                </c:pt>
                <c:pt idx="209">
                  <c:v>624.22900000000004</c:v>
                </c:pt>
                <c:pt idx="210">
                  <c:v>625.90899999999999</c:v>
                </c:pt>
                <c:pt idx="211">
                  <c:v>627.58699999999999</c:v>
                </c:pt>
                <c:pt idx="212">
                  <c:v>629.27600000000007</c:v>
                </c:pt>
                <c:pt idx="213">
                  <c:v>630.97400000000005</c:v>
                </c:pt>
                <c:pt idx="214">
                  <c:v>632.67399999999998</c:v>
                </c:pt>
                <c:pt idx="215">
                  <c:v>634.38099999999997</c:v>
                </c:pt>
                <c:pt idx="216">
                  <c:v>636.096</c:v>
                </c:pt>
                <c:pt idx="217">
                  <c:v>637.8159999999998</c:v>
                </c:pt>
                <c:pt idx="218">
                  <c:v>639.53</c:v>
                </c:pt>
                <c:pt idx="219">
                  <c:v>641.23599999999999</c:v>
                </c:pt>
                <c:pt idx="220">
                  <c:v>642.93399999999997</c:v>
                </c:pt>
                <c:pt idx="221">
                  <c:v>644.62300000000005</c:v>
                </c:pt>
                <c:pt idx="222">
                  <c:v>646.30199999999979</c:v>
                </c:pt>
                <c:pt idx="223">
                  <c:v>647.97500000000002</c:v>
                </c:pt>
                <c:pt idx="224">
                  <c:v>649.65</c:v>
                </c:pt>
                <c:pt idx="225">
                  <c:v>651.32299999999975</c:v>
                </c:pt>
                <c:pt idx="226">
                  <c:v>652.99099999999999</c:v>
                </c:pt>
                <c:pt idx="227">
                  <c:v>654.673</c:v>
                </c:pt>
                <c:pt idx="228">
                  <c:v>656.35999999999979</c:v>
                </c:pt>
                <c:pt idx="229">
                  <c:v>658.03800000000001</c:v>
                </c:pt>
                <c:pt idx="230">
                  <c:v>659.70800000000008</c:v>
                </c:pt>
                <c:pt idx="231">
                  <c:v>661.37300000000005</c:v>
                </c:pt>
                <c:pt idx="232">
                  <c:v>663.03600000000006</c:v>
                </c:pt>
                <c:pt idx="233">
                  <c:v>664.69900000000007</c:v>
                </c:pt>
                <c:pt idx="234">
                  <c:v>666.36199999999985</c:v>
                </c:pt>
                <c:pt idx="235">
                  <c:v>668.02</c:v>
                </c:pt>
                <c:pt idx="236">
                  <c:v>669.68100000000004</c:v>
                </c:pt>
                <c:pt idx="237">
                  <c:v>671.35199999999975</c:v>
                </c:pt>
                <c:pt idx="238">
                  <c:v>673.02600000000007</c:v>
                </c:pt>
                <c:pt idx="239">
                  <c:v>674.7</c:v>
                </c:pt>
                <c:pt idx="240">
                  <c:v>676.3779999999997</c:v>
                </c:pt>
                <c:pt idx="241">
                  <c:v>678.048</c:v>
                </c:pt>
                <c:pt idx="242">
                  <c:v>679.70900000000006</c:v>
                </c:pt>
                <c:pt idx="243">
                  <c:v>681.37</c:v>
                </c:pt>
                <c:pt idx="244">
                  <c:v>683.04099999999971</c:v>
                </c:pt>
                <c:pt idx="245">
                  <c:v>684.71900000000005</c:v>
                </c:pt>
                <c:pt idx="246">
                  <c:v>686.4069999999997</c:v>
                </c:pt>
                <c:pt idx="247">
                  <c:v>688.09100000000001</c:v>
                </c:pt>
                <c:pt idx="248">
                  <c:v>689.76099999999997</c:v>
                </c:pt>
                <c:pt idx="249">
                  <c:v>691.4259999999997</c:v>
                </c:pt>
                <c:pt idx="250">
                  <c:v>693.09</c:v>
                </c:pt>
                <c:pt idx="251">
                  <c:v>694.75</c:v>
                </c:pt>
                <c:pt idx="252">
                  <c:v>696.41199999999981</c:v>
                </c:pt>
                <c:pt idx="253">
                  <c:v>698.07500000000005</c:v>
                </c:pt>
                <c:pt idx="254">
                  <c:v>699.74099999999999</c:v>
                </c:pt>
                <c:pt idx="255">
                  <c:v>701.40300000000002</c:v>
                </c:pt>
                <c:pt idx="256">
                  <c:v>703.06299999999976</c:v>
                </c:pt>
                <c:pt idx="257">
                  <c:v>704.72199999999998</c:v>
                </c:pt>
                <c:pt idx="258">
                  <c:v>706.38200000000006</c:v>
                </c:pt>
                <c:pt idx="259">
                  <c:v>708.05199999999979</c:v>
                </c:pt>
                <c:pt idx="260">
                  <c:v>709.74</c:v>
                </c:pt>
                <c:pt idx="261">
                  <c:v>711.43299999999977</c:v>
                </c:pt>
                <c:pt idx="262">
                  <c:v>713.11699999999996</c:v>
                </c:pt>
                <c:pt idx="263">
                  <c:v>714.78899999999999</c:v>
                </c:pt>
                <c:pt idx="264">
                  <c:v>716.45599999999979</c:v>
                </c:pt>
                <c:pt idx="265">
                  <c:v>718.11300000000006</c:v>
                </c:pt>
                <c:pt idx="266">
                  <c:v>719.76499999999999</c:v>
                </c:pt>
                <c:pt idx="267">
                  <c:v>721.41499999999996</c:v>
                </c:pt>
                <c:pt idx="268">
                  <c:v>723.06499999999983</c:v>
                </c:pt>
                <c:pt idx="269">
                  <c:v>724.71600000000001</c:v>
                </c:pt>
                <c:pt idx="270">
                  <c:v>726.37400000000002</c:v>
                </c:pt>
                <c:pt idx="271">
                  <c:v>728.04300000000001</c:v>
                </c:pt>
                <c:pt idx="272">
                  <c:v>729.71900000000005</c:v>
                </c:pt>
                <c:pt idx="273">
                  <c:v>731.39400000000001</c:v>
                </c:pt>
                <c:pt idx="274">
                  <c:v>733.077</c:v>
                </c:pt>
                <c:pt idx="275">
                  <c:v>734.779</c:v>
                </c:pt>
                <c:pt idx="276">
                  <c:v>736.476</c:v>
                </c:pt>
                <c:pt idx="277">
                  <c:v>738.16899999999998</c:v>
                </c:pt>
                <c:pt idx="278">
                  <c:v>739.85599999999977</c:v>
                </c:pt>
                <c:pt idx="279">
                  <c:v>741.53500000000008</c:v>
                </c:pt>
                <c:pt idx="280">
                  <c:v>743.20600000000002</c:v>
                </c:pt>
                <c:pt idx="281">
                  <c:v>744.88</c:v>
                </c:pt>
                <c:pt idx="282">
                  <c:v>746.55599999999981</c:v>
                </c:pt>
                <c:pt idx="283">
                  <c:v>748.23199999999997</c:v>
                </c:pt>
                <c:pt idx="284">
                  <c:v>749.91699999999969</c:v>
                </c:pt>
                <c:pt idx="285">
                  <c:v>751.60799999999972</c:v>
                </c:pt>
                <c:pt idx="286">
                  <c:v>753.31999999999971</c:v>
                </c:pt>
                <c:pt idx="287">
                  <c:v>755.05</c:v>
                </c:pt>
                <c:pt idx="288">
                  <c:v>756.78700000000003</c:v>
                </c:pt>
                <c:pt idx="289">
                  <c:v>758.51400000000001</c:v>
                </c:pt>
                <c:pt idx="290">
                  <c:v>760.245</c:v>
                </c:pt>
                <c:pt idx="291">
                  <c:v>761.99900000000002</c:v>
                </c:pt>
                <c:pt idx="292">
                  <c:v>763.77200000000005</c:v>
                </c:pt>
                <c:pt idx="293">
                  <c:v>765.52800000000002</c:v>
                </c:pt>
                <c:pt idx="294">
                  <c:v>767.2529999999997</c:v>
                </c:pt>
                <c:pt idx="295">
                  <c:v>768.95399999999972</c:v>
                </c:pt>
                <c:pt idx="296">
                  <c:v>770.64400000000001</c:v>
                </c:pt>
                <c:pt idx="297">
                  <c:v>772.33499999999981</c:v>
                </c:pt>
                <c:pt idx="298">
                  <c:v>774.01900000000001</c:v>
                </c:pt>
                <c:pt idx="299">
                  <c:v>775.69900000000007</c:v>
                </c:pt>
                <c:pt idx="300">
                  <c:v>777.37699999999973</c:v>
                </c:pt>
                <c:pt idx="301">
                  <c:v>778.98199999999997</c:v>
                </c:pt>
                <c:pt idx="302">
                  <c:v>780.44399999999996</c:v>
                </c:pt>
                <c:pt idx="303">
                  <c:v>781.90899999999999</c:v>
                </c:pt>
                <c:pt idx="304">
                  <c:v>783.52499999999998</c:v>
                </c:pt>
                <c:pt idx="305">
                  <c:v>785.23</c:v>
                </c:pt>
                <c:pt idx="306">
                  <c:v>786.976</c:v>
                </c:pt>
                <c:pt idx="307">
                  <c:v>788.76400000000001</c:v>
                </c:pt>
                <c:pt idx="308">
                  <c:v>790.57500000000005</c:v>
                </c:pt>
                <c:pt idx="309">
                  <c:v>792.39400000000001</c:v>
                </c:pt>
                <c:pt idx="310">
                  <c:v>794.20100000000002</c:v>
                </c:pt>
                <c:pt idx="311">
                  <c:v>795.98800000000006</c:v>
                </c:pt>
                <c:pt idx="312">
                  <c:v>797.76</c:v>
                </c:pt>
                <c:pt idx="313">
                  <c:v>799.53</c:v>
                </c:pt>
                <c:pt idx="314">
                  <c:v>801.30699999999979</c:v>
                </c:pt>
                <c:pt idx="315">
                  <c:v>803.07899999999995</c:v>
                </c:pt>
                <c:pt idx="316">
                  <c:v>804.84699999999975</c:v>
                </c:pt>
                <c:pt idx="317">
                  <c:v>806.601</c:v>
                </c:pt>
                <c:pt idx="318">
                  <c:v>808.34699999999975</c:v>
                </c:pt>
                <c:pt idx="319">
                  <c:v>810.08</c:v>
                </c:pt>
                <c:pt idx="320">
                  <c:v>811.80099999999982</c:v>
                </c:pt>
                <c:pt idx="321">
                  <c:v>813.51599999999996</c:v>
                </c:pt>
                <c:pt idx="322">
                  <c:v>815.25199999999973</c:v>
                </c:pt>
                <c:pt idx="323">
                  <c:v>817.00300000000004</c:v>
                </c:pt>
                <c:pt idx="324">
                  <c:v>818.75800000000004</c:v>
                </c:pt>
                <c:pt idx="325">
                  <c:v>820.51800000000003</c:v>
                </c:pt>
                <c:pt idx="326">
                  <c:v>822.28399999999999</c:v>
                </c:pt>
                <c:pt idx="327">
                  <c:v>824.05799999999977</c:v>
                </c:pt>
                <c:pt idx="328">
                  <c:v>825.8399999999998</c:v>
                </c:pt>
                <c:pt idx="329">
                  <c:v>827.64</c:v>
                </c:pt>
                <c:pt idx="330">
                  <c:v>829.45699999999977</c:v>
                </c:pt>
                <c:pt idx="331">
                  <c:v>831.27499999999998</c:v>
                </c:pt>
                <c:pt idx="332">
                  <c:v>833.07899999999995</c:v>
                </c:pt>
                <c:pt idx="333">
                  <c:v>834.86300000000006</c:v>
                </c:pt>
                <c:pt idx="334">
                  <c:v>836.63599999999997</c:v>
                </c:pt>
                <c:pt idx="335">
                  <c:v>838.4</c:v>
                </c:pt>
                <c:pt idx="336">
                  <c:v>840.1669999999998</c:v>
                </c:pt>
                <c:pt idx="337">
                  <c:v>841.93099999999981</c:v>
                </c:pt>
                <c:pt idx="338">
                  <c:v>843.69299999999998</c:v>
                </c:pt>
                <c:pt idx="339">
                  <c:v>845.45199999999977</c:v>
                </c:pt>
                <c:pt idx="340">
                  <c:v>847.20799999999997</c:v>
                </c:pt>
                <c:pt idx="341">
                  <c:v>848.96599999999978</c:v>
                </c:pt>
                <c:pt idx="342">
                  <c:v>850.73299999999972</c:v>
                </c:pt>
                <c:pt idx="343">
                  <c:v>852.50900000000001</c:v>
                </c:pt>
                <c:pt idx="344">
                  <c:v>854.28499999999997</c:v>
                </c:pt>
                <c:pt idx="345">
                  <c:v>856.07299999999998</c:v>
                </c:pt>
                <c:pt idx="346">
                  <c:v>857.87800000000004</c:v>
                </c:pt>
                <c:pt idx="347">
                  <c:v>859.70799999999997</c:v>
                </c:pt>
                <c:pt idx="348">
                  <c:v>861.55999999999983</c:v>
                </c:pt>
                <c:pt idx="349">
                  <c:v>863.44999999999982</c:v>
                </c:pt>
                <c:pt idx="350">
                  <c:v>865.36199999999974</c:v>
                </c:pt>
                <c:pt idx="351">
                  <c:v>867.28200000000004</c:v>
                </c:pt>
                <c:pt idx="352">
                  <c:v>869.20100000000002</c:v>
                </c:pt>
                <c:pt idx="353">
                  <c:v>871.08500000000004</c:v>
                </c:pt>
                <c:pt idx="354">
                  <c:v>872.94399999999996</c:v>
                </c:pt>
                <c:pt idx="355">
                  <c:v>874.78499999999997</c:v>
                </c:pt>
                <c:pt idx="356">
                  <c:v>876.60500000000002</c:v>
                </c:pt>
                <c:pt idx="357">
                  <c:v>878.43099999999981</c:v>
                </c:pt>
                <c:pt idx="358">
                  <c:v>880.298</c:v>
                </c:pt>
                <c:pt idx="359">
                  <c:v>882.19100000000003</c:v>
                </c:pt>
                <c:pt idx="360">
                  <c:v>884.09</c:v>
                </c:pt>
                <c:pt idx="361">
                  <c:v>885.98800000000006</c:v>
                </c:pt>
                <c:pt idx="362">
                  <c:v>887.89800000000002</c:v>
                </c:pt>
                <c:pt idx="363">
                  <c:v>889.81499999999983</c:v>
                </c:pt>
                <c:pt idx="364">
                  <c:v>891.73199999999997</c:v>
                </c:pt>
                <c:pt idx="365">
                  <c:v>893.63699999999972</c:v>
                </c:pt>
                <c:pt idx="366">
                  <c:v>895.53300000000002</c:v>
                </c:pt>
                <c:pt idx="367">
                  <c:v>897.42999999999984</c:v>
                </c:pt>
                <c:pt idx="368">
                  <c:v>899.33599999999979</c:v>
                </c:pt>
                <c:pt idx="369">
                  <c:v>901.25800000000004</c:v>
                </c:pt>
                <c:pt idx="370">
                  <c:v>903.19500000000005</c:v>
                </c:pt>
                <c:pt idx="371">
                  <c:v>905.12900000000002</c:v>
                </c:pt>
                <c:pt idx="372">
                  <c:v>907.05999999999983</c:v>
                </c:pt>
                <c:pt idx="373">
                  <c:v>908.99199999999996</c:v>
                </c:pt>
                <c:pt idx="374">
                  <c:v>910.93399999999997</c:v>
                </c:pt>
                <c:pt idx="375">
                  <c:v>912.88300000000004</c:v>
                </c:pt>
                <c:pt idx="376">
                  <c:v>914.8449999999998</c:v>
                </c:pt>
                <c:pt idx="377">
                  <c:v>916.81899999999996</c:v>
                </c:pt>
                <c:pt idx="378">
                  <c:v>918.79899999999998</c:v>
                </c:pt>
                <c:pt idx="379">
                  <c:v>920.78099999999995</c:v>
                </c:pt>
                <c:pt idx="380">
                  <c:v>922.75699999999972</c:v>
                </c:pt>
                <c:pt idx="381">
                  <c:v>924.72500000000002</c:v>
                </c:pt>
                <c:pt idx="382">
                  <c:v>926.68700000000001</c:v>
                </c:pt>
                <c:pt idx="383">
                  <c:v>928.64</c:v>
                </c:pt>
                <c:pt idx="384">
                  <c:v>930.58399999999995</c:v>
                </c:pt>
                <c:pt idx="385">
                  <c:v>932.52099999999996</c:v>
                </c:pt>
                <c:pt idx="386">
                  <c:v>934.47</c:v>
                </c:pt>
                <c:pt idx="387">
                  <c:v>936.41800000000001</c:v>
                </c:pt>
                <c:pt idx="388">
                  <c:v>938.38199999999972</c:v>
                </c:pt>
                <c:pt idx="389">
                  <c:v>940.35899999999981</c:v>
                </c:pt>
                <c:pt idx="390">
                  <c:v>942.3449999999998</c:v>
                </c:pt>
                <c:pt idx="391">
                  <c:v>944.28899999999999</c:v>
                </c:pt>
                <c:pt idx="392">
                  <c:v>946.19399999999996</c:v>
                </c:pt>
                <c:pt idx="393">
                  <c:v>948.06799999999976</c:v>
                </c:pt>
                <c:pt idx="394">
                  <c:v>949.923</c:v>
                </c:pt>
                <c:pt idx="395">
                  <c:v>951.76800000000003</c:v>
                </c:pt>
                <c:pt idx="396">
                  <c:v>953.6</c:v>
                </c:pt>
                <c:pt idx="397">
                  <c:v>955.41199999999981</c:v>
                </c:pt>
                <c:pt idx="398">
                  <c:v>957.20899999999995</c:v>
                </c:pt>
                <c:pt idx="399">
                  <c:v>958.976</c:v>
                </c:pt>
                <c:pt idx="400">
                  <c:v>960.73500000000001</c:v>
                </c:pt>
                <c:pt idx="401">
                  <c:v>962.49800000000005</c:v>
                </c:pt>
                <c:pt idx="402">
                  <c:v>964.27200000000005</c:v>
                </c:pt>
                <c:pt idx="403">
                  <c:v>966.053</c:v>
                </c:pt>
                <c:pt idx="404">
                  <c:v>967.82499999999982</c:v>
                </c:pt>
                <c:pt idx="405">
                  <c:v>969.59100000000001</c:v>
                </c:pt>
                <c:pt idx="406">
                  <c:v>971.36599999999976</c:v>
                </c:pt>
                <c:pt idx="407">
                  <c:v>973.14499999999998</c:v>
                </c:pt>
                <c:pt idx="408">
                  <c:v>974.92099999999982</c:v>
                </c:pt>
                <c:pt idx="409">
                  <c:v>976.70799999999997</c:v>
                </c:pt>
                <c:pt idx="410">
                  <c:v>978.48299999999972</c:v>
                </c:pt>
                <c:pt idx="411">
                  <c:v>980.22500000000002</c:v>
                </c:pt>
                <c:pt idx="412">
                  <c:v>981.92999999999984</c:v>
                </c:pt>
                <c:pt idx="413">
                  <c:v>983.63599999999997</c:v>
                </c:pt>
                <c:pt idx="414">
                  <c:v>985.35699999999974</c:v>
                </c:pt>
                <c:pt idx="415">
                  <c:v>987.072</c:v>
                </c:pt>
                <c:pt idx="416">
                  <c:v>988.78499999999997</c:v>
                </c:pt>
                <c:pt idx="417">
                  <c:v>990.56699999999978</c:v>
                </c:pt>
                <c:pt idx="418">
                  <c:v>992.42599999999982</c:v>
                </c:pt>
                <c:pt idx="419">
                  <c:v>994.30799999999977</c:v>
                </c:pt>
                <c:pt idx="420">
                  <c:v>996.19299999999998</c:v>
                </c:pt>
                <c:pt idx="421">
                  <c:v>997.99300000000005</c:v>
                </c:pt>
                <c:pt idx="422">
                  <c:v>999.79200000000003</c:v>
                </c:pt>
                <c:pt idx="423">
                  <c:v>1001.575</c:v>
                </c:pt>
                <c:pt idx="424">
                  <c:v>1003.428</c:v>
                </c:pt>
                <c:pt idx="425">
                  <c:v>1005.384</c:v>
                </c:pt>
                <c:pt idx="426">
                  <c:v>1007.361</c:v>
                </c:pt>
                <c:pt idx="427">
                  <c:v>1009.367</c:v>
                </c:pt>
                <c:pt idx="428">
                  <c:v>1011.39</c:v>
                </c:pt>
                <c:pt idx="429">
                  <c:v>1013.404</c:v>
                </c:pt>
                <c:pt idx="430">
                  <c:v>1015.439</c:v>
                </c:pt>
                <c:pt idx="431">
                  <c:v>1017.476</c:v>
                </c:pt>
                <c:pt idx="432">
                  <c:v>1019.51</c:v>
                </c:pt>
                <c:pt idx="433">
                  <c:v>1021.453</c:v>
                </c:pt>
                <c:pt idx="434">
                  <c:v>1023.308</c:v>
                </c:pt>
                <c:pt idx="435">
                  <c:v>1025.075</c:v>
                </c:pt>
                <c:pt idx="436">
                  <c:v>1026.9359999999999</c:v>
                </c:pt>
                <c:pt idx="437">
                  <c:v>1028.8699999999999</c:v>
                </c:pt>
                <c:pt idx="438">
                  <c:v>1030.886</c:v>
                </c:pt>
                <c:pt idx="439">
                  <c:v>1032.9639999999999</c:v>
                </c:pt>
                <c:pt idx="440">
                  <c:v>1034.963</c:v>
                </c:pt>
                <c:pt idx="441">
                  <c:v>1036.9380000000001</c:v>
                </c:pt>
                <c:pt idx="442">
                  <c:v>1038.9880000000001</c:v>
                </c:pt>
                <c:pt idx="443">
                  <c:v>1041.056</c:v>
                </c:pt>
                <c:pt idx="444">
                  <c:v>1043.184</c:v>
                </c:pt>
                <c:pt idx="445">
                  <c:v>1045.28</c:v>
                </c:pt>
                <c:pt idx="446">
                  <c:v>1047.404</c:v>
                </c:pt>
                <c:pt idx="447">
                  <c:v>1049.5360000000001</c:v>
                </c:pt>
                <c:pt idx="448">
                  <c:v>1051.653</c:v>
                </c:pt>
                <c:pt idx="449">
                  <c:v>1053.742</c:v>
                </c:pt>
                <c:pt idx="450">
                  <c:v>1055.8030000000001</c:v>
                </c:pt>
                <c:pt idx="451">
                  <c:v>1057.8320000000001</c:v>
                </c:pt>
                <c:pt idx="452">
                  <c:v>1059.846</c:v>
                </c:pt>
                <c:pt idx="453">
                  <c:v>1061.8330000000001</c:v>
                </c:pt>
                <c:pt idx="454">
                  <c:v>1063.798</c:v>
                </c:pt>
                <c:pt idx="455">
                  <c:v>1065.74</c:v>
                </c:pt>
                <c:pt idx="456">
                  <c:v>1067.6600000000001</c:v>
                </c:pt>
                <c:pt idx="457">
                  <c:v>1069.5550000000001</c:v>
                </c:pt>
                <c:pt idx="458">
                  <c:v>1071.4179999999999</c:v>
                </c:pt>
                <c:pt idx="459">
                  <c:v>1073.2470000000001</c:v>
                </c:pt>
              </c:numCache>
            </c:numRef>
          </c:xVal>
          <c:yVal>
            <c:numRef>
              <c:f>'15OH'!$Y$6:$Y$465</c:f>
              <c:numCache>
                <c:formatCode>General</c:formatCode>
                <c:ptCount val="460"/>
                <c:pt idx="0">
                  <c:v>1</c:v>
                </c:pt>
                <c:pt idx="1">
                  <c:v>0.999206866591417</c:v>
                </c:pt>
                <c:pt idx="2">
                  <c:v>0.99826713506465903</c:v>
                </c:pt>
                <c:pt idx="3">
                  <c:v>0.99719047122971705</c:v>
                </c:pt>
                <c:pt idx="4">
                  <c:v>0.99646768343827896</c:v>
                </c:pt>
                <c:pt idx="5">
                  <c:v>0.99531584108119597</c:v>
                </c:pt>
                <c:pt idx="6">
                  <c:v>0.99423434434125901</c:v>
                </c:pt>
                <c:pt idx="7">
                  <c:v>0.99329944571949602</c:v>
                </c:pt>
                <c:pt idx="8">
                  <c:v>0.99207135086138498</c:v>
                </c:pt>
                <c:pt idx="9">
                  <c:v>0.99091950850430199</c:v>
                </c:pt>
                <c:pt idx="10">
                  <c:v>0.98962590093403902</c:v>
                </c:pt>
                <c:pt idx="11">
                  <c:v>0.98810944274457502</c:v>
                </c:pt>
                <c:pt idx="12">
                  <c:v>0.98681100226931695</c:v>
                </c:pt>
                <c:pt idx="13">
                  <c:v>0.98529991397429095</c:v>
                </c:pt>
                <c:pt idx="14">
                  <c:v>0.98364276455053501</c:v>
                </c:pt>
                <c:pt idx="15">
                  <c:v>0.98198507813733404</c:v>
                </c:pt>
                <c:pt idx="16">
                  <c:v>0.97996868277563398</c:v>
                </c:pt>
                <c:pt idx="17">
                  <c:v>0.97788140480734398</c:v>
                </c:pt>
                <c:pt idx="18">
                  <c:v>0.97557235019874</c:v>
                </c:pt>
                <c:pt idx="19">
                  <c:v>0.97290941954663002</c:v>
                </c:pt>
                <c:pt idx="20">
                  <c:v>0.97045806273540303</c:v>
                </c:pt>
                <c:pt idx="21">
                  <c:v>0.96815384103179303</c:v>
                </c:pt>
                <c:pt idx="22">
                  <c:v>0.96685540055653596</c:v>
                </c:pt>
                <c:pt idx="23">
                  <c:v>0.96527342965492002</c:v>
                </c:pt>
                <c:pt idx="24">
                  <c:v>0.96304009055789996</c:v>
                </c:pt>
                <c:pt idx="25">
                  <c:v>0.960589270736116</c:v>
                </c:pt>
                <c:pt idx="26">
                  <c:v>0.95799668570115204</c:v>
                </c:pt>
                <c:pt idx="27">
                  <c:v>0.95504055881269501</c:v>
                </c:pt>
                <c:pt idx="28">
                  <c:v>0.95223103004241105</c:v>
                </c:pt>
                <c:pt idx="29">
                  <c:v>0.94920402054736297</c:v>
                </c:pt>
                <c:pt idx="30">
                  <c:v>0.94589401761540204</c:v>
                </c:pt>
                <c:pt idx="31">
                  <c:v>0.94250292927741597</c:v>
                </c:pt>
                <c:pt idx="32">
                  <c:v>0.93897598261013404</c:v>
                </c:pt>
                <c:pt idx="33">
                  <c:v>0.93508495709991302</c:v>
                </c:pt>
                <c:pt idx="34">
                  <c:v>0.93148175793160204</c:v>
                </c:pt>
                <c:pt idx="35">
                  <c:v>0.92809603948805497</c:v>
                </c:pt>
                <c:pt idx="36">
                  <c:v>0.92449284031974499</c:v>
                </c:pt>
                <c:pt idx="37">
                  <c:v>0.92081929553428798</c:v>
                </c:pt>
                <c:pt idx="38">
                  <c:v>0.91678650481088797</c:v>
                </c:pt>
                <c:pt idx="39">
                  <c:v>0.912966361907257</c:v>
                </c:pt>
                <c:pt idx="40">
                  <c:v>0.90885785567227295</c:v>
                </c:pt>
                <c:pt idx="41">
                  <c:v>0.904537238606964</c:v>
                </c:pt>
                <c:pt idx="42">
                  <c:v>0.90035784976538902</c:v>
                </c:pt>
                <c:pt idx="43">
                  <c:v>0.89603723270007996</c:v>
                </c:pt>
                <c:pt idx="44">
                  <c:v>0.89178749824136005</c:v>
                </c:pt>
                <c:pt idx="45">
                  <c:v>0.88746204827105502</c:v>
                </c:pt>
                <c:pt idx="46">
                  <c:v>0.88299483308757098</c:v>
                </c:pt>
                <c:pt idx="47">
                  <c:v>0.87852761790408695</c:v>
                </c:pt>
                <c:pt idx="48">
                  <c:v>0.87406040272060304</c:v>
                </c:pt>
                <c:pt idx="49">
                  <c:v>0.86966890304870403</c:v>
                </c:pt>
                <c:pt idx="50">
                  <c:v>0.86520168786522</c:v>
                </c:pt>
                <c:pt idx="51">
                  <c:v>0.86058787456356201</c:v>
                </c:pt>
                <c:pt idx="52">
                  <c:v>0.85612065938007798</c:v>
                </c:pt>
                <c:pt idx="53">
                  <c:v>0.85208840564612198</c:v>
                </c:pt>
                <c:pt idx="54">
                  <c:v>0.847909016804548</c:v>
                </c:pt>
                <c:pt idx="55">
                  <c:v>0.84408887390091702</c:v>
                </c:pt>
                <c:pt idx="56">
                  <c:v>0.84034444650886997</c:v>
                </c:pt>
                <c:pt idx="57">
                  <c:v>0.83667036473397005</c:v>
                </c:pt>
                <c:pt idx="58">
                  <c:v>0.83321376368383304</c:v>
                </c:pt>
                <c:pt idx="59">
                  <c:v>0.829681447122113</c:v>
                </c:pt>
                <c:pt idx="60">
                  <c:v>0.82643749389174503</c:v>
                </c:pt>
                <c:pt idx="61">
                  <c:v>0.82355708251487203</c:v>
                </c:pt>
                <c:pt idx="62">
                  <c:v>0.82067667113799903</c:v>
                </c:pt>
                <c:pt idx="63">
                  <c:v>0.81808408610303596</c:v>
                </c:pt>
                <c:pt idx="64">
                  <c:v>0.81563326628125099</c:v>
                </c:pt>
                <c:pt idx="65">
                  <c:v>0.81318244645946702</c:v>
                </c:pt>
                <c:pt idx="66">
                  <c:v>0.81101945297959299</c:v>
                </c:pt>
                <c:pt idx="67">
                  <c:v>0.80886182939415796</c:v>
                </c:pt>
                <c:pt idx="68">
                  <c:v>0.80691631663904795</c:v>
                </c:pt>
                <c:pt idx="69">
                  <c:v>0.80525863022584698</c:v>
                </c:pt>
                <c:pt idx="70">
                  <c:v>0.80360094381264702</c:v>
                </c:pt>
                <c:pt idx="71">
                  <c:v>0.80194379438888996</c:v>
                </c:pt>
                <c:pt idx="72">
                  <c:v>0.80043270609386397</c:v>
                </c:pt>
                <c:pt idx="73">
                  <c:v>0.79898766750043204</c:v>
                </c:pt>
                <c:pt idx="74">
                  <c:v>0.79769405993016995</c:v>
                </c:pt>
                <c:pt idx="75">
                  <c:v>0.796470797977053</c:v>
                </c:pt>
                <c:pt idx="76">
                  <c:v>0.79524270311894096</c:v>
                </c:pt>
                <c:pt idx="77">
                  <c:v>0.79409086076185897</c:v>
                </c:pt>
                <c:pt idx="78">
                  <c:v>0.79300936402192101</c:v>
                </c:pt>
                <c:pt idx="79">
                  <c:v>0.79200358279356897</c:v>
                </c:pt>
                <c:pt idx="80">
                  <c:v>0.791063851266812</c:v>
                </c:pt>
                <c:pt idx="81">
                  <c:v>0.79012895264504801</c:v>
                </c:pt>
                <c:pt idx="82">
                  <c:v>0.78926493662987596</c:v>
                </c:pt>
                <c:pt idx="83">
                  <c:v>0.78840092061470202</c:v>
                </c:pt>
                <c:pt idx="84">
                  <c:v>0.78760725021667499</c:v>
                </c:pt>
                <c:pt idx="85">
                  <c:v>0.78688446242523702</c:v>
                </c:pt>
                <c:pt idx="86">
                  <c:v>0.78616704452823805</c:v>
                </c:pt>
                <c:pt idx="87">
                  <c:v>0.78537391111965504</c:v>
                </c:pt>
                <c:pt idx="88">
                  <c:v>0.78450935811503797</c:v>
                </c:pt>
                <c:pt idx="89">
                  <c:v>0.78393370543121799</c:v>
                </c:pt>
                <c:pt idx="90">
                  <c:v>0.78349874398168995</c:v>
                </c:pt>
                <c:pt idx="91">
                  <c:v>0.78292309129787097</c:v>
                </c:pt>
                <c:pt idx="92">
                  <c:v>0.78241724724175299</c:v>
                </c:pt>
                <c:pt idx="93">
                  <c:v>0.78191731006951903</c:v>
                </c:pt>
                <c:pt idx="94">
                  <c:v>0.78134112039625503</c:v>
                </c:pt>
                <c:pt idx="95">
                  <c:v>0.78090669593617101</c:v>
                </c:pt>
                <c:pt idx="96">
                  <c:v>0.78047173448664298</c:v>
                </c:pt>
                <c:pt idx="97">
                  <c:v>0.77997179731440802</c:v>
                </c:pt>
                <c:pt idx="98">
                  <c:v>0.77946649024773496</c:v>
                </c:pt>
                <c:pt idx="99">
                  <c:v>0.77910778129923497</c:v>
                </c:pt>
                <c:pt idx="100">
                  <c:v>0.77867281984970804</c:v>
                </c:pt>
                <c:pt idx="101">
                  <c:v>0.77823839538962303</c:v>
                </c:pt>
                <c:pt idx="102">
                  <c:v>0.77780880383453399</c:v>
                </c:pt>
                <c:pt idx="103">
                  <c:v>0.77737437937444998</c:v>
                </c:pt>
                <c:pt idx="104">
                  <c:v>0.776873905212771</c:v>
                </c:pt>
                <c:pt idx="105">
                  <c:v>0.77643948075268698</c:v>
                </c:pt>
                <c:pt idx="106">
                  <c:v>0.77586329107942298</c:v>
                </c:pt>
                <c:pt idx="107">
                  <c:v>0.77557546473751404</c:v>
                </c:pt>
                <c:pt idx="108">
                  <c:v>0.775140503287986</c:v>
                </c:pt>
                <c:pt idx="109">
                  <c:v>0.77471091173289697</c:v>
                </c:pt>
                <c:pt idx="110">
                  <c:v>0.77435220278439698</c:v>
                </c:pt>
                <c:pt idx="111">
                  <c:v>0.77398866093090302</c:v>
                </c:pt>
                <c:pt idx="112">
                  <c:v>0.77355906937581398</c:v>
                </c:pt>
                <c:pt idx="113">
                  <c:v>0.77319499053287599</c:v>
                </c:pt>
                <c:pt idx="114">
                  <c:v>0.77290716419096595</c:v>
                </c:pt>
                <c:pt idx="115">
                  <c:v>0.77254845524246596</c:v>
                </c:pt>
                <c:pt idx="116">
                  <c:v>0.77218974629396697</c:v>
                </c:pt>
                <c:pt idx="117">
                  <c:v>0.77183050035602396</c:v>
                </c:pt>
                <c:pt idx="118">
                  <c:v>0.771466958502529</c:v>
                </c:pt>
                <c:pt idx="119">
                  <c:v>0.77110824955403001</c:v>
                </c:pt>
                <c:pt idx="120">
                  <c:v>0.77067328810450197</c:v>
                </c:pt>
                <c:pt idx="121">
                  <c:v>0.77038546176259304</c:v>
                </c:pt>
                <c:pt idx="122">
                  <c:v>0.77002675281409305</c:v>
                </c:pt>
                <c:pt idx="123">
                  <c:v>0.76966804386559395</c:v>
                </c:pt>
                <c:pt idx="124">
                  <c:v>0.76937968053424</c:v>
                </c:pt>
                <c:pt idx="125">
                  <c:v>0.76894525607415598</c:v>
                </c:pt>
                <c:pt idx="126">
                  <c:v>0.76858654712565599</c:v>
                </c:pt>
                <c:pt idx="127">
                  <c:v>0.76822783817715701</c:v>
                </c:pt>
                <c:pt idx="128">
                  <c:v>0.76786375933421902</c:v>
                </c:pt>
                <c:pt idx="129">
                  <c:v>0.76750505038572003</c:v>
                </c:pt>
                <c:pt idx="130">
                  <c:v>0.767075458830631</c:v>
                </c:pt>
                <c:pt idx="131">
                  <c:v>0.76664103437054598</c:v>
                </c:pt>
                <c:pt idx="132">
                  <c:v>0.76621144281545694</c:v>
                </c:pt>
                <c:pt idx="133">
                  <c:v>0.76577701835537404</c:v>
                </c:pt>
                <c:pt idx="134">
                  <c:v>0.765342056905846</c:v>
                </c:pt>
                <c:pt idx="135">
                  <c:v>0.76484211973361105</c:v>
                </c:pt>
                <c:pt idx="136">
                  <c:v>0.76440715828408201</c:v>
                </c:pt>
                <c:pt idx="137">
                  <c:v>0.76397756672899297</c:v>
                </c:pt>
                <c:pt idx="138">
                  <c:v>0.76354314226890896</c:v>
                </c:pt>
                <c:pt idx="139">
                  <c:v>0.763037835202235</c:v>
                </c:pt>
                <c:pt idx="140">
                  <c:v>0.76253252813556105</c:v>
                </c:pt>
                <c:pt idx="141">
                  <c:v>0.76210293658047301</c:v>
                </c:pt>
                <c:pt idx="142">
                  <c:v>0.76159762951379895</c:v>
                </c:pt>
                <c:pt idx="143">
                  <c:v>0.76102143984053605</c:v>
                </c:pt>
                <c:pt idx="144">
                  <c:v>0.76051613277386199</c:v>
                </c:pt>
                <c:pt idx="145">
                  <c:v>0.75993994310059898</c:v>
                </c:pt>
                <c:pt idx="146">
                  <c:v>0.75943463603392503</c:v>
                </c:pt>
                <c:pt idx="147">
                  <c:v>0.75893469886168996</c:v>
                </c:pt>
                <c:pt idx="148">
                  <c:v>0.75835850918842596</c:v>
                </c:pt>
                <c:pt idx="149">
                  <c:v>0.75777748661016797</c:v>
                </c:pt>
                <c:pt idx="150">
                  <c:v>0.75713041433031503</c:v>
                </c:pt>
                <c:pt idx="151">
                  <c:v>0.75655422465705202</c:v>
                </c:pt>
                <c:pt idx="152">
                  <c:v>0.75590768936664199</c:v>
                </c:pt>
                <c:pt idx="153">
                  <c:v>0.75511401896861496</c:v>
                </c:pt>
                <c:pt idx="154">
                  <c:v>0.75439176816662101</c:v>
                </c:pt>
                <c:pt idx="155">
                  <c:v>0.75360346766303199</c:v>
                </c:pt>
                <c:pt idx="156">
                  <c:v>0.75295156247818495</c:v>
                </c:pt>
                <c:pt idx="157">
                  <c:v>0.75223360759174196</c:v>
                </c:pt>
                <c:pt idx="158">
                  <c:v>0.75151135678974801</c:v>
                </c:pt>
                <c:pt idx="159">
                  <c:v>0.75071768639172098</c:v>
                </c:pt>
                <c:pt idx="160">
                  <c:v>0.74992455298313698</c:v>
                </c:pt>
                <c:pt idx="161">
                  <c:v>0.74913625247954896</c:v>
                </c:pt>
                <c:pt idx="162">
                  <c:v>0.74834258208152105</c:v>
                </c:pt>
                <c:pt idx="163">
                  <c:v>0.74747856606634799</c:v>
                </c:pt>
                <c:pt idx="164">
                  <c:v>0.74668489566832097</c:v>
                </c:pt>
                <c:pt idx="165">
                  <c:v>0.74582087965314803</c:v>
                </c:pt>
                <c:pt idx="166">
                  <c:v>0.74495686363797498</c:v>
                </c:pt>
                <c:pt idx="167">
                  <c:v>0.74401713211121701</c:v>
                </c:pt>
                <c:pt idx="168">
                  <c:v>0.74308223348945401</c:v>
                </c:pt>
                <c:pt idx="169">
                  <c:v>0.74214733486769102</c:v>
                </c:pt>
                <c:pt idx="170">
                  <c:v>0.74106583812775395</c:v>
                </c:pt>
                <c:pt idx="171">
                  <c:v>0.73998434138781699</c:v>
                </c:pt>
                <c:pt idx="172">
                  <c:v>0.73890284464788003</c:v>
                </c:pt>
                <c:pt idx="173">
                  <c:v>0.73782134790794296</c:v>
                </c:pt>
                <c:pt idx="174">
                  <c:v>0.73666950555085997</c:v>
                </c:pt>
                <c:pt idx="175">
                  <c:v>0.73551712620433296</c:v>
                </c:pt>
                <c:pt idx="176">
                  <c:v>0.73429440124066103</c:v>
                </c:pt>
                <c:pt idx="177">
                  <c:v>0.73306630638254899</c:v>
                </c:pt>
                <c:pt idx="178">
                  <c:v>0.73177269881228701</c:v>
                </c:pt>
                <c:pt idx="179">
                  <c:v>0.73040337573043901</c:v>
                </c:pt>
                <c:pt idx="180">
                  <c:v>0.72896317004200295</c:v>
                </c:pt>
                <c:pt idx="181">
                  <c:v>0.72744724884198197</c:v>
                </c:pt>
                <c:pt idx="182">
                  <c:v>0.72593616054695498</c:v>
                </c:pt>
                <c:pt idx="183">
                  <c:v>0.72413187601558204</c:v>
                </c:pt>
                <c:pt idx="184">
                  <c:v>0.722332961378645</c:v>
                </c:pt>
                <c:pt idx="185">
                  <c:v>0.72016996789877097</c:v>
                </c:pt>
                <c:pt idx="186">
                  <c:v>0.71793662880175102</c:v>
                </c:pt>
                <c:pt idx="187">
                  <c:v>0.71584935083346102</c:v>
                </c:pt>
                <c:pt idx="188">
                  <c:v>0.71383295547176095</c:v>
                </c:pt>
                <c:pt idx="189">
                  <c:v>0.71116519191465699</c:v>
                </c:pt>
                <c:pt idx="190">
                  <c:v>0.70850172427310398</c:v>
                </c:pt>
                <c:pt idx="191">
                  <c:v>0.70612178705790996</c:v>
                </c:pt>
                <c:pt idx="192">
                  <c:v>0.70367096723612599</c:v>
                </c:pt>
                <c:pt idx="193">
                  <c:v>0.701224980319337</c:v>
                </c:pt>
                <c:pt idx="194">
                  <c:v>0.69855667977278901</c:v>
                </c:pt>
                <c:pt idx="195">
                  <c:v>0.69574715100250495</c:v>
                </c:pt>
                <c:pt idx="196">
                  <c:v>0.692795857019043</c:v>
                </c:pt>
                <c:pt idx="197">
                  <c:v>0.68962278639526498</c:v>
                </c:pt>
                <c:pt idx="198">
                  <c:v>0.68631278346330304</c:v>
                </c:pt>
                <c:pt idx="199">
                  <c:v>0.68278046690158201</c:v>
                </c:pt>
                <c:pt idx="200">
                  <c:v>0.67903550252009204</c:v>
                </c:pt>
                <c:pt idx="201">
                  <c:v>0.67492753327455102</c:v>
                </c:pt>
                <c:pt idx="202">
                  <c:v>0.67060691620924195</c:v>
                </c:pt>
                <c:pt idx="203">
                  <c:v>0.66585133769440397</c:v>
                </c:pt>
                <c:pt idx="204">
                  <c:v>0.66080846982709995</c:v>
                </c:pt>
                <c:pt idx="205">
                  <c:v>0.65533064051026901</c:v>
                </c:pt>
                <c:pt idx="206">
                  <c:v>0.64949356525549395</c:v>
                </c:pt>
                <c:pt idx="207">
                  <c:v>0.64322743543507399</c:v>
                </c:pt>
                <c:pt idx="208">
                  <c:v>0.63645599854798096</c:v>
                </c:pt>
                <c:pt idx="209">
                  <c:v>0.62925013720080303</c:v>
                </c:pt>
                <c:pt idx="210">
                  <c:v>0.62161414730909204</c:v>
                </c:pt>
                <c:pt idx="211">
                  <c:v>0.61332678922197703</c:v>
                </c:pt>
                <c:pt idx="212">
                  <c:v>0.60453895697318405</c:v>
                </c:pt>
                <c:pt idx="213">
                  <c:v>0.595245817657717</c:v>
                </c:pt>
                <c:pt idx="214">
                  <c:v>0.58551825388216505</c:v>
                </c:pt>
                <c:pt idx="215">
                  <c:v>0.57529021594493501</c:v>
                </c:pt>
                <c:pt idx="216">
                  <c:v>0.56462238365318296</c:v>
                </c:pt>
                <c:pt idx="217">
                  <c:v>0.55360121230736903</c:v>
                </c:pt>
                <c:pt idx="218">
                  <c:v>0.54222079502361198</c:v>
                </c:pt>
                <c:pt idx="219">
                  <c:v>0.53068894671668498</c:v>
                </c:pt>
                <c:pt idx="220">
                  <c:v>0.51887464196228805</c:v>
                </c:pt>
                <c:pt idx="221">
                  <c:v>0.50705980021844699</c:v>
                </c:pt>
                <c:pt idx="222">
                  <c:v>0.49517407586801698</c:v>
                </c:pt>
                <c:pt idx="223">
                  <c:v>0.483283518612591</c:v>
                </c:pt>
                <c:pt idx="224">
                  <c:v>0.47153955947533899</c:v>
                </c:pt>
                <c:pt idx="225">
                  <c:v>0.459942198456262</c:v>
                </c:pt>
                <c:pt idx="226">
                  <c:v>0.44855694826751102</c:v>
                </c:pt>
                <c:pt idx="227">
                  <c:v>0.43717653098375397</c:v>
                </c:pt>
                <c:pt idx="228">
                  <c:v>0.42600876151976602</c:v>
                </c:pt>
                <c:pt idx="229">
                  <c:v>0.415128818397688</c:v>
                </c:pt>
                <c:pt idx="230">
                  <c:v>0.40439547339378401</c:v>
                </c:pt>
                <c:pt idx="231">
                  <c:v>0.39380335661361598</c:v>
                </c:pt>
                <c:pt idx="232">
                  <c:v>0.383429257547655</c:v>
                </c:pt>
                <c:pt idx="233">
                  <c:v>0.37312496710939702</c:v>
                </c:pt>
                <c:pt idx="234">
                  <c:v>0.36303869438534497</c:v>
                </c:pt>
                <c:pt idx="235">
                  <c:v>0.35302813717287901</c:v>
                </c:pt>
                <c:pt idx="236">
                  <c:v>0.34301221006597399</c:v>
                </c:pt>
                <c:pt idx="237">
                  <c:v>0.33306716556565902</c:v>
                </c:pt>
                <c:pt idx="238">
                  <c:v>0.32319783657692802</c:v>
                </c:pt>
                <c:pt idx="239">
                  <c:v>0.31332850758819802</c:v>
                </c:pt>
                <c:pt idx="240">
                  <c:v>0.30345971558891099</c:v>
                </c:pt>
                <c:pt idx="241">
                  <c:v>0.29351467108859602</c:v>
                </c:pt>
                <c:pt idx="242">
                  <c:v>0.28357445949327498</c:v>
                </c:pt>
                <c:pt idx="243">
                  <c:v>0.27370513050454398</c:v>
                </c:pt>
                <c:pt idx="244">
                  <c:v>0.26397756672899297</c:v>
                </c:pt>
                <c:pt idx="245">
                  <c:v>0.25417912034685203</c:v>
                </c:pt>
                <c:pt idx="246">
                  <c:v>0.24466850030662099</c:v>
                </c:pt>
                <c:pt idx="247">
                  <c:v>0.23508753464924301</c:v>
                </c:pt>
                <c:pt idx="248">
                  <c:v>0.22564779721560199</c:v>
                </c:pt>
                <c:pt idx="249">
                  <c:v>0.216354657900135</c:v>
                </c:pt>
                <c:pt idx="250">
                  <c:v>0.20706151858466801</c:v>
                </c:pt>
                <c:pt idx="251">
                  <c:v>0.19769749666261099</c:v>
                </c:pt>
                <c:pt idx="252">
                  <c:v>0.18883394890223201</c:v>
                </c:pt>
                <c:pt idx="253">
                  <c:v>0.18047570820852801</c:v>
                </c:pt>
                <c:pt idx="254">
                  <c:v>0.172622774581497</c:v>
                </c:pt>
                <c:pt idx="255">
                  <c:v>0.16505820428581999</c:v>
                </c:pt>
                <c:pt idx="256">
                  <c:v>0.158069286673962</c:v>
                </c:pt>
                <c:pt idx="257">
                  <c:v>0.15158567612877899</c:v>
                </c:pt>
                <c:pt idx="258">
                  <c:v>0.14546077453209399</c:v>
                </c:pt>
                <c:pt idx="259">
                  <c:v>0.139912599598117</c:v>
                </c:pt>
                <c:pt idx="260">
                  <c:v>0.134798312134779</c:v>
                </c:pt>
                <c:pt idx="261">
                  <c:v>0.13018986872756</c:v>
                </c:pt>
                <c:pt idx="262">
                  <c:v>0.12601047988598599</c:v>
                </c:pt>
                <c:pt idx="263">
                  <c:v>0.122190336982356</c:v>
                </c:pt>
                <c:pt idx="264">
                  <c:v>0.118733735932218</c:v>
                </c:pt>
                <c:pt idx="265">
                  <c:v>0.115706726437171</c:v>
                </c:pt>
                <c:pt idx="266">
                  <c:v>0.112968080273478</c:v>
                </c:pt>
                <c:pt idx="267">
                  <c:v>0.110446377845104</c:v>
                </c:pt>
                <c:pt idx="268">
                  <c:v>0.108288217270224</c:v>
                </c:pt>
                <c:pt idx="269">
                  <c:v>0.10626698900353</c:v>
                </c:pt>
                <c:pt idx="270">
                  <c:v>0.104397191760004</c:v>
                </c:pt>
                <c:pt idx="271">
                  <c:v>0.10274004233624701</c:v>
                </c:pt>
                <c:pt idx="272">
                  <c:v>0.10115323852963699</c:v>
                </c:pt>
                <c:pt idx="273">
                  <c:v>9.9713032841200006E-2</c:v>
                </c:pt>
                <c:pt idx="274">
                  <c:v>9.8272827152763406E-2</c:v>
                </c:pt>
                <c:pt idx="275">
                  <c:v>9.6902967081472793E-2</c:v>
                </c:pt>
                <c:pt idx="276">
                  <c:v>9.5604526606215698E-2</c:v>
                </c:pt>
                <c:pt idx="277">
                  <c:v>9.4381801642543298E-2</c:v>
                </c:pt>
                <c:pt idx="278">
                  <c:v>9.3082824177842097E-2</c:v>
                </c:pt>
                <c:pt idx="279">
                  <c:v>9.1930444831315003E-2</c:v>
                </c:pt>
                <c:pt idx="280">
                  <c:v>9.07077198676427E-2</c:v>
                </c:pt>
                <c:pt idx="281">
                  <c:v>8.9555877510559601E-2</c:v>
                </c:pt>
                <c:pt idx="282">
                  <c:v>8.8327782652448505E-2</c:v>
                </c:pt>
                <c:pt idx="283">
                  <c:v>8.7175403305921398E-2</c:v>
                </c:pt>
                <c:pt idx="284">
                  <c:v>8.6093906565984493E-2</c:v>
                </c:pt>
                <c:pt idx="285">
                  <c:v>8.4942064208901505E-2</c:v>
                </c:pt>
                <c:pt idx="286">
                  <c:v>8.3865400373959301E-2</c:v>
                </c:pt>
                <c:pt idx="287">
                  <c:v>8.2708188122437395E-2</c:v>
                </c:pt>
                <c:pt idx="288">
                  <c:v>8.16320612769392E-2</c:v>
                </c:pt>
                <c:pt idx="289">
                  <c:v>8.0474849025417503E-2</c:v>
                </c:pt>
                <c:pt idx="290">
                  <c:v>7.9469067797064502E-2</c:v>
                </c:pt>
                <c:pt idx="291">
                  <c:v>7.8387571057127597E-2</c:v>
                </c:pt>
                <c:pt idx="292">
                  <c:v>7.7164846093455197E-2</c:v>
                </c:pt>
                <c:pt idx="293">
                  <c:v>7.6012466746928201E-2</c:v>
                </c:pt>
                <c:pt idx="294">
                  <c:v>7.4930970006991199E-2</c:v>
                </c:pt>
                <c:pt idx="295">
                  <c:v>7.3850010256498302E-2</c:v>
                </c:pt>
                <c:pt idx="296">
                  <c:v>7.2838859133706593E-2</c:v>
                </c:pt>
                <c:pt idx="297">
                  <c:v>7.1833614894797795E-2</c:v>
                </c:pt>
                <c:pt idx="298">
                  <c:v>7.08933463785969E-2</c:v>
                </c:pt>
                <c:pt idx="299">
                  <c:v>6.9888102139688102E-2</c:v>
                </c:pt>
                <c:pt idx="300">
                  <c:v>6.8877488006340401E-2</c:v>
                </c:pt>
                <c:pt idx="301">
                  <c:v>6.7866336883549497E-2</c:v>
                </c:pt>
                <c:pt idx="302">
                  <c:v>6.6931438261785894E-2</c:v>
                </c:pt>
                <c:pt idx="303">
                  <c:v>6.5926194022877804E-2</c:v>
                </c:pt>
                <c:pt idx="304">
                  <c:v>6.4985925506676298E-2</c:v>
                </c:pt>
                <c:pt idx="305">
                  <c:v>6.4121909491502802E-2</c:v>
                </c:pt>
                <c:pt idx="306">
                  <c:v>6.3187010869740004E-2</c:v>
                </c:pt>
                <c:pt idx="307">
                  <c:v>6.2176396736392303E-2</c:v>
                </c:pt>
                <c:pt idx="308">
                  <c:v>6.1241498114629499E-2</c:v>
                </c:pt>
                <c:pt idx="309">
                  <c:v>6.0301766587872001E-2</c:v>
                </c:pt>
                <c:pt idx="310">
                  <c:v>5.9437750572698497E-2</c:v>
                </c:pt>
                <c:pt idx="311">
                  <c:v>5.8573197568081797E-2</c:v>
                </c:pt>
                <c:pt idx="312">
                  <c:v>5.7709181552908301E-2</c:v>
                </c:pt>
                <c:pt idx="313">
                  <c:v>5.6845165537735699E-2</c:v>
                </c:pt>
                <c:pt idx="314">
                  <c:v>5.5981149522562203E-2</c:v>
                </c:pt>
                <c:pt idx="315">
                  <c:v>5.5117133507389497E-2</c:v>
                </c:pt>
                <c:pt idx="316">
                  <c:v>5.4323463109362098E-2</c:v>
                </c:pt>
                <c:pt idx="317">
                  <c:v>5.3530329700778603E-2</c:v>
                </c:pt>
                <c:pt idx="318">
                  <c:v>5.2736659302751301E-2</c:v>
                </c:pt>
                <c:pt idx="319">
                  <c:v>5.1948358799162597E-2</c:v>
                </c:pt>
                <c:pt idx="320">
                  <c:v>5.1155225390579297E-2</c:v>
                </c:pt>
                <c:pt idx="321">
                  <c:v>5.0361554992551801E-2</c:v>
                </c:pt>
                <c:pt idx="322">
                  <c:v>4.9639304190557697E-2</c:v>
                </c:pt>
                <c:pt idx="323">
                  <c:v>4.8921349304115201E-2</c:v>
                </c:pt>
                <c:pt idx="324">
                  <c:v>4.8128215895531901E-2</c:v>
                </c:pt>
                <c:pt idx="325">
                  <c:v>4.7405428104093802E-2</c:v>
                </c:pt>
                <c:pt idx="326">
                  <c:v>4.6758892813684498E-2</c:v>
                </c:pt>
                <c:pt idx="327">
                  <c:v>4.6040937927242002E-2</c:v>
                </c:pt>
                <c:pt idx="328">
                  <c:v>4.5389032742394003E-2</c:v>
                </c:pt>
                <c:pt idx="329">
                  <c:v>4.4742497451984803E-2</c:v>
                </c:pt>
                <c:pt idx="330">
                  <c:v>4.4095425172131497E-2</c:v>
                </c:pt>
                <c:pt idx="331">
                  <c:v>4.3443519987283602E-2</c:v>
                </c:pt>
                <c:pt idx="332">
                  <c:v>4.2796984696874298E-2</c:v>
                </c:pt>
                <c:pt idx="333">
                  <c:v>4.2220795023611202E-2</c:v>
                </c:pt>
                <c:pt idx="334">
                  <c:v>4.1573722743757903E-2</c:v>
                </c:pt>
                <c:pt idx="335">
                  <c:v>4.0998070059938101E-2</c:v>
                </c:pt>
                <c:pt idx="336">
                  <c:v>4.0421880386674901E-2</c:v>
                </c:pt>
                <c:pt idx="337">
                  <c:v>3.9769975201826901E-2</c:v>
                </c:pt>
                <c:pt idx="338">
                  <c:v>3.9193785528563799E-2</c:v>
                </c:pt>
                <c:pt idx="339">
                  <c:v>3.86884784618899E-2</c:v>
                </c:pt>
                <c:pt idx="340">
                  <c:v>3.8041406182036802E-2</c:v>
                </c:pt>
                <c:pt idx="341">
                  <c:v>3.7465753498217597E-2</c:v>
                </c:pt>
                <c:pt idx="342">
                  <c:v>3.6960446431543802E-2</c:v>
                </c:pt>
                <c:pt idx="343">
                  <c:v>3.6384256758280602E-2</c:v>
                </c:pt>
                <c:pt idx="344">
                  <c:v>3.58789496916068E-2</c:v>
                </c:pt>
                <c:pt idx="345">
                  <c:v>3.5449358136517103E-2</c:v>
                </c:pt>
                <c:pt idx="346">
                  <c:v>3.4944051069844002E-2</c:v>
                </c:pt>
                <c:pt idx="347">
                  <c:v>3.4438744003170201E-2</c:v>
                </c:pt>
                <c:pt idx="348">
                  <c:v>3.3933436936496399E-2</c:v>
                </c:pt>
                <c:pt idx="349">
                  <c:v>3.3503845381407403E-2</c:v>
                </c:pt>
                <c:pt idx="350">
                  <c:v>3.2998538314733497E-2</c:v>
                </c:pt>
                <c:pt idx="351">
                  <c:v>3.2568946759644599E-2</c:v>
                </c:pt>
                <c:pt idx="352">
                  <c:v>3.2204867916706202E-2</c:v>
                </c:pt>
                <c:pt idx="353">
                  <c:v>3.1628678243443099E-2</c:v>
                </c:pt>
                <c:pt idx="354">
                  <c:v>3.1269969294943398E-2</c:v>
                </c:pt>
                <c:pt idx="355">
                  <c:v>3.0835544834859601E-2</c:v>
                </c:pt>
                <c:pt idx="356">
                  <c:v>3.03350706731805E-2</c:v>
                </c:pt>
                <c:pt idx="357">
                  <c:v>2.9900646213096099E-2</c:v>
                </c:pt>
                <c:pt idx="358">
                  <c:v>2.9395339146423002E-2</c:v>
                </c:pt>
                <c:pt idx="359">
                  <c:v>2.9036630197923401E-2</c:v>
                </c:pt>
                <c:pt idx="360">
                  <c:v>2.8601668748395599E-2</c:v>
                </c:pt>
                <c:pt idx="361">
                  <c:v>2.8172614182750001E-2</c:v>
                </c:pt>
                <c:pt idx="362">
                  <c:v>2.7813368244806999E-2</c:v>
                </c:pt>
                <c:pt idx="363">
                  <c:v>2.7378943784722502E-2</c:v>
                </c:pt>
                <c:pt idx="364">
                  <c:v>2.70202348362228E-2</c:v>
                </c:pt>
                <c:pt idx="365">
                  <c:v>2.6656155993285201E-2</c:v>
                </c:pt>
                <c:pt idx="366">
                  <c:v>2.6227101427639499E-2</c:v>
                </c:pt>
                <c:pt idx="367">
                  <c:v>2.5867855489696601E-2</c:v>
                </c:pt>
                <c:pt idx="368">
                  <c:v>2.5433431029612801E-2</c:v>
                </c:pt>
                <c:pt idx="369">
                  <c:v>2.5003839474523101E-2</c:v>
                </c:pt>
                <c:pt idx="370">
                  <c:v>2.4640297621028699E-2</c:v>
                </c:pt>
                <c:pt idx="371">
                  <c:v>2.4351934289675099E-2</c:v>
                </c:pt>
                <c:pt idx="372">
                  <c:v>2.3922342734586099E-2</c:v>
                </c:pt>
                <c:pt idx="373">
                  <c:v>2.3558800881091701E-2</c:v>
                </c:pt>
                <c:pt idx="374">
                  <c:v>2.32000919325921E-2</c:v>
                </c:pt>
                <c:pt idx="375">
                  <c:v>2.30583267194127E-2</c:v>
                </c:pt>
                <c:pt idx="376">
                  <c:v>2.2553019652739599E-2</c:v>
                </c:pt>
                <c:pt idx="377">
                  <c:v>2.2194310704239901E-2</c:v>
                </c:pt>
                <c:pt idx="378">
                  <c:v>2.19011144678916E-2</c:v>
                </c:pt>
                <c:pt idx="379">
                  <c:v>2.1613288125982101E-2</c:v>
                </c:pt>
                <c:pt idx="380">
                  <c:v>2.1254579177482399E-2</c:v>
                </c:pt>
                <c:pt idx="381">
                  <c:v>2.08953332395387E-2</c:v>
                </c:pt>
                <c:pt idx="382">
                  <c:v>2.0678389504218499E-2</c:v>
                </c:pt>
                <c:pt idx="383">
                  <c:v>2.0319680555719598E-2</c:v>
                </c:pt>
                <c:pt idx="384">
                  <c:v>1.9960434617776E-2</c:v>
                </c:pt>
                <c:pt idx="385">
                  <c:v>1.9596892764281601E-2</c:v>
                </c:pt>
                <c:pt idx="386">
                  <c:v>1.93085294329279E-2</c:v>
                </c:pt>
                <c:pt idx="387">
                  <c:v>1.8949820484428299E-2</c:v>
                </c:pt>
                <c:pt idx="388">
                  <c:v>1.8732876749108798E-2</c:v>
                </c:pt>
                <c:pt idx="389">
                  <c:v>1.8444513417755201E-2</c:v>
                </c:pt>
                <c:pt idx="390">
                  <c:v>1.8156687075844901E-2</c:v>
                </c:pt>
                <c:pt idx="391">
                  <c:v>1.77979781273453E-2</c:v>
                </c:pt>
                <c:pt idx="392">
                  <c:v>1.74392691788464E-2</c:v>
                </c:pt>
                <c:pt idx="393">
                  <c:v>1.7004307729318598E-2</c:v>
                </c:pt>
                <c:pt idx="394">
                  <c:v>1.6428118056054701E-2</c:v>
                </c:pt>
                <c:pt idx="395">
                  <c:v>1.5993693595970901E-2</c:v>
                </c:pt>
                <c:pt idx="396">
                  <c:v>1.56349846474713E-2</c:v>
                </c:pt>
                <c:pt idx="397">
                  <c:v>1.54175039227078E-2</c:v>
                </c:pt>
                <c:pt idx="398">
                  <c:v>1.51296775807975E-2</c:v>
                </c:pt>
                <c:pt idx="399">
                  <c:v>1.47709686322987E-2</c:v>
                </c:pt>
                <c:pt idx="400">
                  <c:v>1.4482605300944199E-2</c:v>
                </c:pt>
                <c:pt idx="401">
                  <c:v>1.41947789590346E-2</c:v>
                </c:pt>
                <c:pt idx="402">
                  <c:v>1.3836070010535001E-2</c:v>
                </c:pt>
                <c:pt idx="403">
                  <c:v>1.3547706679181501E-2</c:v>
                </c:pt>
                <c:pt idx="404">
                  <c:v>1.32598803372719E-2</c:v>
                </c:pt>
                <c:pt idx="405">
                  <c:v>1.30423996125084E-2</c:v>
                </c:pt>
                <c:pt idx="406">
                  <c:v>1.28254558771882E-2</c:v>
                </c:pt>
                <c:pt idx="407">
                  <c:v>1.24667469286885E-2</c:v>
                </c:pt>
                <c:pt idx="408">
                  <c:v>1.2249266203924299E-2</c:v>
                </c:pt>
                <c:pt idx="409">
                  <c:v>1.20317854791607E-2</c:v>
                </c:pt>
                <c:pt idx="410">
                  <c:v>1.17439591372512E-2</c:v>
                </c:pt>
                <c:pt idx="411">
                  <c:v>1.15264784124869E-2</c:v>
                </c:pt>
                <c:pt idx="412">
                  <c:v>1.12386520705774E-2</c:v>
                </c:pt>
                <c:pt idx="413">
                  <c:v>1.0950288739223799E-2</c:v>
                </c:pt>
                <c:pt idx="414">
                  <c:v>1.0662462397313501E-2</c:v>
                </c:pt>
                <c:pt idx="415">
                  <c:v>1.0450351566988701E-2</c:v>
                </c:pt>
                <c:pt idx="416">
                  <c:v>1.0161988235635201E-2</c:v>
                </c:pt>
                <c:pt idx="417">
                  <c:v>9.8741618937248105E-3</c:v>
                </c:pt>
                <c:pt idx="418">
                  <c:v>9.5863355518153205E-3</c:v>
                </c:pt>
                <c:pt idx="419">
                  <c:v>9.2979722204616904E-3</c:v>
                </c:pt>
                <c:pt idx="420">
                  <c:v>9.0047759841133095E-3</c:v>
                </c:pt>
                <c:pt idx="421">
                  <c:v>8.7169496422038195E-3</c:v>
                </c:pt>
                <c:pt idx="422">
                  <c:v>8.4291233002934396E-3</c:v>
                </c:pt>
                <c:pt idx="423">
                  <c:v>8.1407599689399292E-3</c:v>
                </c:pt>
                <c:pt idx="424">
                  <c:v>7.9995317452045099E-3</c:v>
                </c:pt>
                <c:pt idx="425">
                  <c:v>7.7820510204409396E-3</c:v>
                </c:pt>
                <c:pt idx="426">
                  <c:v>7.4942246785306699E-3</c:v>
                </c:pt>
                <c:pt idx="427">
                  <c:v>7.2058613471770398E-3</c:v>
                </c:pt>
                <c:pt idx="428">
                  <c:v>6.9180350052675497E-3</c:v>
                </c:pt>
                <c:pt idx="429">
                  <c:v>6.7005542805033099E-3</c:v>
                </c:pt>
                <c:pt idx="430">
                  <c:v>6.4127279385937097E-3</c:v>
                </c:pt>
                <c:pt idx="431">
                  <c:v>6.1952472138302496E-3</c:v>
                </c:pt>
                <c:pt idx="432">
                  <c:v>5.9074208719198697E-3</c:v>
                </c:pt>
                <c:pt idx="433">
                  <c:v>5.6190575405662404E-3</c:v>
                </c:pt>
                <c:pt idx="434">
                  <c:v>5.3312311986567504E-3</c:v>
                </c:pt>
                <c:pt idx="435">
                  <c:v>5.1191203683312904E-3</c:v>
                </c:pt>
                <c:pt idx="436">
                  <c:v>4.8307570369776603E-3</c:v>
                </c:pt>
                <c:pt idx="437">
                  <c:v>4.6138133016574399E-3</c:v>
                </c:pt>
                <c:pt idx="438">
                  <c:v>4.3963325768939798E-3</c:v>
                </c:pt>
                <c:pt idx="439">
                  <c:v>4.1788518521296298E-3</c:v>
                </c:pt>
                <c:pt idx="440">
                  <c:v>3.8910255102201398E-3</c:v>
                </c:pt>
                <c:pt idx="441">
                  <c:v>3.67354478545656E-3</c:v>
                </c:pt>
                <c:pt idx="442">
                  <c:v>3.4614339551311E-3</c:v>
                </c:pt>
                <c:pt idx="443">
                  <c:v>3.2439532303668601E-3</c:v>
                </c:pt>
                <c:pt idx="444">
                  <c:v>2.9561268884573701E-3</c:v>
                </c:pt>
                <c:pt idx="445">
                  <c:v>2.7386461636930101E-3</c:v>
                </c:pt>
                <c:pt idx="446">
                  <c:v>2.5217024283735699E-3</c:v>
                </c:pt>
                <c:pt idx="447">
                  <c:v>2.3090546086040899E-3</c:v>
                </c:pt>
                <c:pt idx="448">
                  <c:v>2.09211087328387E-3</c:v>
                </c:pt>
                <c:pt idx="449">
                  <c:v>1.8746301485203E-3</c:v>
                </c:pt>
                <c:pt idx="450">
                  <c:v>1.6571494237560499E-3</c:v>
                </c:pt>
                <c:pt idx="451">
                  <c:v>1.4450385934305901E-3</c:v>
                </c:pt>
                <c:pt idx="452">
                  <c:v>1.2280948581111499E-3</c:v>
                </c:pt>
                <c:pt idx="453">
                  <c:v>1.0814967399369599E-3</c:v>
                </c:pt>
                <c:pt idx="454">
                  <c:v>8.6401601517271899E-4</c:v>
                </c:pt>
                <c:pt idx="455">
                  <c:v>6.5190518484725701E-4</c:v>
                </c:pt>
                <c:pt idx="456">
                  <c:v>4.3442446008368202E-4</c:v>
                </c:pt>
                <c:pt idx="457">
                  <c:v>2.1694373531944101E-4</c:v>
                </c:pt>
                <c:pt idx="458">
                  <c:v>0</c:v>
                </c:pt>
                <c:pt idx="459">
                  <c:v>-2.1211083032546301E-4</c:v>
                </c:pt>
              </c:numCache>
            </c:numRef>
          </c:yVal>
          <c:smooth val="1"/>
          <c:extLst xmlns:c16r2="http://schemas.microsoft.com/office/drawing/2015/06/chart">
            <c:ext xmlns:c16="http://schemas.microsoft.com/office/drawing/2014/chart" uri="{C3380CC4-5D6E-409C-BE32-E72D297353CC}">
              <c16:uniqueId val="{00000002-75D4-614D-91C1-DA55E5E713D3}"/>
            </c:ext>
          </c:extLst>
        </c:ser>
        <c:dLbls>
          <c:showLegendKey val="0"/>
          <c:showVal val="0"/>
          <c:showCatName val="0"/>
          <c:showSerName val="0"/>
          <c:showPercent val="0"/>
          <c:showBubbleSize val="0"/>
        </c:dLbls>
        <c:axId val="237492480"/>
        <c:axId val="237494656"/>
      </c:scatterChart>
      <c:valAx>
        <c:axId val="237492480"/>
        <c:scaling>
          <c:orientation val="minMax"/>
          <c:max val="900"/>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mperature (K)</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7494656"/>
        <c:crosses val="autoZero"/>
        <c:crossBetween val="midCat"/>
      </c:valAx>
      <c:valAx>
        <c:axId val="237494656"/>
        <c:scaling>
          <c:orientation val="minMax"/>
          <c:max val="1"/>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1-V/V*</a:t>
                </a:r>
                <a:endParaRPr lang="en-GB" sz="1000">
                  <a:effectLst/>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749248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5RB</a:t>
            </a:r>
          </a:p>
        </c:rich>
      </c:tx>
      <c:overlay val="1"/>
      <c:spPr>
        <a:noFill/>
        <a:ln>
          <a:noFill/>
        </a:ln>
        <a:effectLst/>
      </c:spPr>
    </c:title>
    <c:autoTitleDeleted val="0"/>
    <c:plotArea>
      <c:layout/>
      <c:scatterChart>
        <c:scatterStyle val="smoothMarker"/>
        <c:varyColors val="0"/>
        <c:ser>
          <c:idx val="0"/>
          <c:order val="0"/>
          <c:tx>
            <c:v>10dpm</c:v>
          </c:tx>
          <c:spPr>
            <a:ln w="19050" cap="rnd">
              <a:solidFill>
                <a:schemeClr val="accent1"/>
              </a:solidFill>
              <a:round/>
            </a:ln>
            <a:effectLst/>
          </c:spPr>
          <c:marker>
            <c:symbol val="none"/>
          </c:marker>
          <c:xVal>
            <c:numRef>
              <c:f>'5RB'!$F$6:$F$4595</c:f>
              <c:numCache>
                <c:formatCode>General</c:formatCode>
                <c:ptCount val="4590"/>
                <c:pt idx="0">
                  <c:v>293.97500000000002</c:v>
                </c:pt>
                <c:pt idx="1">
                  <c:v>294.41099999999977</c:v>
                </c:pt>
                <c:pt idx="2">
                  <c:v>294.89699999999982</c:v>
                </c:pt>
                <c:pt idx="3">
                  <c:v>295.38299999999992</c:v>
                </c:pt>
                <c:pt idx="4">
                  <c:v>295.84800000000001</c:v>
                </c:pt>
                <c:pt idx="5">
                  <c:v>296.26600000000002</c:v>
                </c:pt>
                <c:pt idx="6">
                  <c:v>296.637</c:v>
                </c:pt>
                <c:pt idx="7">
                  <c:v>296.96100000000001</c:v>
                </c:pt>
                <c:pt idx="8">
                  <c:v>297.23899999999981</c:v>
                </c:pt>
                <c:pt idx="9">
                  <c:v>297.50900000000001</c:v>
                </c:pt>
                <c:pt idx="10">
                  <c:v>297.80700000000002</c:v>
                </c:pt>
                <c:pt idx="11">
                  <c:v>298.16700000000009</c:v>
                </c:pt>
                <c:pt idx="12">
                  <c:v>298.54500000000002</c:v>
                </c:pt>
                <c:pt idx="13">
                  <c:v>298.91000000000003</c:v>
                </c:pt>
                <c:pt idx="14">
                  <c:v>299.24700000000001</c:v>
                </c:pt>
                <c:pt idx="15">
                  <c:v>299.55799999999999</c:v>
                </c:pt>
                <c:pt idx="16">
                  <c:v>299.83800000000002</c:v>
                </c:pt>
                <c:pt idx="17">
                  <c:v>300.089</c:v>
                </c:pt>
                <c:pt idx="18">
                  <c:v>300.31099999999992</c:v>
                </c:pt>
                <c:pt idx="19">
                  <c:v>300.5</c:v>
                </c:pt>
                <c:pt idx="20">
                  <c:v>300.66199999999992</c:v>
                </c:pt>
                <c:pt idx="21">
                  <c:v>300.79899999999981</c:v>
                </c:pt>
                <c:pt idx="22">
                  <c:v>300.91000000000003</c:v>
                </c:pt>
                <c:pt idx="23">
                  <c:v>300.99599999999981</c:v>
                </c:pt>
                <c:pt idx="24">
                  <c:v>301.06299999999999</c:v>
                </c:pt>
                <c:pt idx="25">
                  <c:v>301.10899999999992</c:v>
                </c:pt>
                <c:pt idx="26">
                  <c:v>301.20699999999982</c:v>
                </c:pt>
                <c:pt idx="27">
                  <c:v>301.41399999999982</c:v>
                </c:pt>
                <c:pt idx="28">
                  <c:v>301.72099999999978</c:v>
                </c:pt>
                <c:pt idx="29">
                  <c:v>302.05799999999999</c:v>
                </c:pt>
                <c:pt idx="30">
                  <c:v>302.392</c:v>
                </c:pt>
                <c:pt idx="31">
                  <c:v>302.70699999999982</c:v>
                </c:pt>
                <c:pt idx="32">
                  <c:v>303.00099999999992</c:v>
                </c:pt>
                <c:pt idx="33">
                  <c:v>303.27100000000002</c:v>
                </c:pt>
                <c:pt idx="34">
                  <c:v>303.53199999999981</c:v>
                </c:pt>
                <c:pt idx="35">
                  <c:v>303.77999999999992</c:v>
                </c:pt>
                <c:pt idx="36">
                  <c:v>304.04000000000002</c:v>
                </c:pt>
                <c:pt idx="37">
                  <c:v>304.3</c:v>
                </c:pt>
                <c:pt idx="38">
                  <c:v>304.52999999999992</c:v>
                </c:pt>
                <c:pt idx="39">
                  <c:v>304.75200000000001</c:v>
                </c:pt>
                <c:pt idx="40">
                  <c:v>304.98899999999981</c:v>
                </c:pt>
                <c:pt idx="41">
                  <c:v>305.21800000000002</c:v>
                </c:pt>
                <c:pt idx="42">
                  <c:v>305.42700000000002</c:v>
                </c:pt>
                <c:pt idx="43">
                  <c:v>305.61500000000001</c:v>
                </c:pt>
                <c:pt idx="44">
                  <c:v>305.79000000000002</c:v>
                </c:pt>
                <c:pt idx="45">
                  <c:v>305.952</c:v>
                </c:pt>
                <c:pt idx="46">
                  <c:v>306.12700000000001</c:v>
                </c:pt>
                <c:pt idx="47">
                  <c:v>306.34899999999999</c:v>
                </c:pt>
                <c:pt idx="48">
                  <c:v>306.58600000000001</c:v>
                </c:pt>
                <c:pt idx="49">
                  <c:v>306.81599999999997</c:v>
                </c:pt>
                <c:pt idx="50">
                  <c:v>307.02300000000002</c:v>
                </c:pt>
                <c:pt idx="51">
                  <c:v>307.22300000000001</c:v>
                </c:pt>
                <c:pt idx="52">
                  <c:v>307.42500000000001</c:v>
                </c:pt>
                <c:pt idx="53">
                  <c:v>307.60399999999993</c:v>
                </c:pt>
                <c:pt idx="54">
                  <c:v>307.75700000000001</c:v>
                </c:pt>
                <c:pt idx="55">
                  <c:v>307.88099999999991</c:v>
                </c:pt>
                <c:pt idx="56">
                  <c:v>308.00900000000001</c:v>
                </c:pt>
                <c:pt idx="57">
                  <c:v>308.16700000000009</c:v>
                </c:pt>
                <c:pt idx="58">
                  <c:v>308.39600000000002</c:v>
                </c:pt>
                <c:pt idx="59">
                  <c:v>308.65800000000002</c:v>
                </c:pt>
                <c:pt idx="60">
                  <c:v>308.92399999999981</c:v>
                </c:pt>
                <c:pt idx="61">
                  <c:v>309.18200000000002</c:v>
                </c:pt>
                <c:pt idx="62">
                  <c:v>309.42700000000002</c:v>
                </c:pt>
                <c:pt idx="63">
                  <c:v>309.66000000000003</c:v>
                </c:pt>
                <c:pt idx="64">
                  <c:v>309.89400000000001</c:v>
                </c:pt>
                <c:pt idx="65">
                  <c:v>310.14800000000002</c:v>
                </c:pt>
                <c:pt idx="66">
                  <c:v>310.41399999999982</c:v>
                </c:pt>
                <c:pt idx="67">
                  <c:v>310.66500000000002</c:v>
                </c:pt>
                <c:pt idx="68">
                  <c:v>310.904</c:v>
                </c:pt>
                <c:pt idx="69">
                  <c:v>311.14100000000002</c:v>
                </c:pt>
                <c:pt idx="70">
                  <c:v>311.36700000000002</c:v>
                </c:pt>
                <c:pt idx="71">
                  <c:v>311.584</c:v>
                </c:pt>
                <c:pt idx="72">
                  <c:v>311.79399999999981</c:v>
                </c:pt>
                <c:pt idx="73">
                  <c:v>312.024</c:v>
                </c:pt>
                <c:pt idx="74">
                  <c:v>312.23899999999981</c:v>
                </c:pt>
                <c:pt idx="75">
                  <c:v>312.42700000000002</c:v>
                </c:pt>
                <c:pt idx="76">
                  <c:v>312.62700000000001</c:v>
                </c:pt>
                <c:pt idx="77">
                  <c:v>312.83299999999991</c:v>
                </c:pt>
                <c:pt idx="78">
                  <c:v>313.005</c:v>
                </c:pt>
                <c:pt idx="79">
                  <c:v>313.17899999999992</c:v>
                </c:pt>
                <c:pt idx="80">
                  <c:v>313.39</c:v>
                </c:pt>
                <c:pt idx="81">
                  <c:v>313.59899999999982</c:v>
                </c:pt>
                <c:pt idx="82">
                  <c:v>313.8</c:v>
                </c:pt>
                <c:pt idx="83">
                  <c:v>314.01299999999992</c:v>
                </c:pt>
                <c:pt idx="84">
                  <c:v>314.21100000000001</c:v>
                </c:pt>
                <c:pt idx="85">
                  <c:v>314.39400000000001</c:v>
                </c:pt>
                <c:pt idx="86">
                  <c:v>314.56</c:v>
                </c:pt>
                <c:pt idx="87">
                  <c:v>314.7269999999998</c:v>
                </c:pt>
                <c:pt idx="88">
                  <c:v>314.88099999999991</c:v>
                </c:pt>
                <c:pt idx="89">
                  <c:v>315.03399999999982</c:v>
                </c:pt>
                <c:pt idx="90">
                  <c:v>315.17599999999999</c:v>
                </c:pt>
                <c:pt idx="91">
                  <c:v>315.322</c:v>
                </c:pt>
                <c:pt idx="92">
                  <c:v>315.4819999999998</c:v>
                </c:pt>
                <c:pt idx="93">
                  <c:v>315.64800000000002</c:v>
                </c:pt>
                <c:pt idx="94">
                  <c:v>315.81</c:v>
                </c:pt>
                <c:pt idx="95">
                  <c:v>315.98299999999978</c:v>
                </c:pt>
                <c:pt idx="96">
                  <c:v>316.16700000000009</c:v>
                </c:pt>
                <c:pt idx="97">
                  <c:v>316.34699999999992</c:v>
                </c:pt>
                <c:pt idx="98">
                  <c:v>316.52</c:v>
                </c:pt>
                <c:pt idx="99">
                  <c:v>316.70799999999991</c:v>
                </c:pt>
                <c:pt idx="100">
                  <c:v>316.91899999999981</c:v>
                </c:pt>
                <c:pt idx="101">
                  <c:v>317.13499999999999</c:v>
                </c:pt>
                <c:pt idx="102">
                  <c:v>317.33499999999992</c:v>
                </c:pt>
                <c:pt idx="103">
                  <c:v>317.56400000000002</c:v>
                </c:pt>
                <c:pt idx="104">
                  <c:v>317.78699999999981</c:v>
                </c:pt>
                <c:pt idx="105">
                  <c:v>318.01</c:v>
                </c:pt>
                <c:pt idx="106">
                  <c:v>318.2269999999998</c:v>
                </c:pt>
                <c:pt idx="107">
                  <c:v>318.44900000000001</c:v>
                </c:pt>
                <c:pt idx="108">
                  <c:v>318.64999999999998</c:v>
                </c:pt>
                <c:pt idx="109">
                  <c:v>318.84199999999993</c:v>
                </c:pt>
                <c:pt idx="110">
                  <c:v>319.03699999999981</c:v>
                </c:pt>
                <c:pt idx="111">
                  <c:v>319.22800000000001</c:v>
                </c:pt>
                <c:pt idx="112">
                  <c:v>319.42299999999977</c:v>
                </c:pt>
                <c:pt idx="113">
                  <c:v>319.58999999999997</c:v>
                </c:pt>
                <c:pt idx="114">
                  <c:v>319.77999999999992</c:v>
                </c:pt>
                <c:pt idx="115">
                  <c:v>319.9339999999998</c:v>
                </c:pt>
                <c:pt idx="116">
                  <c:v>320.084</c:v>
                </c:pt>
                <c:pt idx="117">
                  <c:v>320.23899999999981</c:v>
                </c:pt>
                <c:pt idx="118">
                  <c:v>320.38</c:v>
                </c:pt>
                <c:pt idx="119">
                  <c:v>320.52800000000002</c:v>
                </c:pt>
                <c:pt idx="120">
                  <c:v>320.65899999999999</c:v>
                </c:pt>
                <c:pt idx="121">
                  <c:v>320.76600000000002</c:v>
                </c:pt>
                <c:pt idx="122">
                  <c:v>320.87900000000002</c:v>
                </c:pt>
                <c:pt idx="123">
                  <c:v>321.01400000000001</c:v>
                </c:pt>
                <c:pt idx="124">
                  <c:v>321.18900000000002</c:v>
                </c:pt>
                <c:pt idx="125">
                  <c:v>321.37</c:v>
                </c:pt>
                <c:pt idx="126">
                  <c:v>321.57499999999999</c:v>
                </c:pt>
                <c:pt idx="127">
                  <c:v>321.76600000000002</c:v>
                </c:pt>
                <c:pt idx="128">
                  <c:v>321.98099999999982</c:v>
                </c:pt>
                <c:pt idx="129">
                  <c:v>322.17500000000001</c:v>
                </c:pt>
                <c:pt idx="130">
                  <c:v>322.36</c:v>
                </c:pt>
                <c:pt idx="131">
                  <c:v>322.52699999999982</c:v>
                </c:pt>
                <c:pt idx="132">
                  <c:v>322.67</c:v>
                </c:pt>
                <c:pt idx="133">
                  <c:v>322.78800000000001</c:v>
                </c:pt>
                <c:pt idx="134">
                  <c:v>322.88499999999999</c:v>
                </c:pt>
                <c:pt idx="135">
                  <c:v>322.97899999999981</c:v>
                </c:pt>
                <c:pt idx="136">
                  <c:v>323.06700000000001</c:v>
                </c:pt>
                <c:pt idx="137">
                  <c:v>323.142</c:v>
                </c:pt>
                <c:pt idx="138">
                  <c:v>323.20600000000002</c:v>
                </c:pt>
                <c:pt idx="139">
                  <c:v>323.27199999999982</c:v>
                </c:pt>
                <c:pt idx="140">
                  <c:v>323.35000000000002</c:v>
                </c:pt>
                <c:pt idx="141">
                  <c:v>323.43599999999981</c:v>
                </c:pt>
                <c:pt idx="142">
                  <c:v>323.512</c:v>
                </c:pt>
                <c:pt idx="143">
                  <c:v>323.613</c:v>
                </c:pt>
                <c:pt idx="144">
                  <c:v>323.77199999999982</c:v>
                </c:pt>
                <c:pt idx="145">
                  <c:v>323.98399999999981</c:v>
                </c:pt>
                <c:pt idx="146">
                  <c:v>324.23099999999982</c:v>
                </c:pt>
                <c:pt idx="147">
                  <c:v>324.48099999999982</c:v>
                </c:pt>
                <c:pt idx="148">
                  <c:v>324.73</c:v>
                </c:pt>
                <c:pt idx="149">
                  <c:v>324.959</c:v>
                </c:pt>
                <c:pt idx="150">
                  <c:v>325.17399999999992</c:v>
                </c:pt>
                <c:pt idx="151">
                  <c:v>325.36399999999992</c:v>
                </c:pt>
                <c:pt idx="152">
                  <c:v>325.56599999999997</c:v>
                </c:pt>
                <c:pt idx="153">
                  <c:v>325.76</c:v>
                </c:pt>
                <c:pt idx="154">
                  <c:v>325.97000000000003</c:v>
                </c:pt>
                <c:pt idx="155">
                  <c:v>326.17200000000008</c:v>
                </c:pt>
                <c:pt idx="156">
                  <c:v>326.35399999999993</c:v>
                </c:pt>
                <c:pt idx="157">
                  <c:v>326.51100000000002</c:v>
                </c:pt>
                <c:pt idx="158">
                  <c:v>326.67</c:v>
                </c:pt>
                <c:pt idx="159">
                  <c:v>326.83600000000001</c:v>
                </c:pt>
                <c:pt idx="160">
                  <c:v>327.00799999999992</c:v>
                </c:pt>
                <c:pt idx="161">
                  <c:v>327.17</c:v>
                </c:pt>
                <c:pt idx="162">
                  <c:v>327.346</c:v>
                </c:pt>
                <c:pt idx="163">
                  <c:v>327.524</c:v>
                </c:pt>
                <c:pt idx="164">
                  <c:v>327.71</c:v>
                </c:pt>
                <c:pt idx="165">
                  <c:v>327.88200000000001</c:v>
                </c:pt>
                <c:pt idx="166">
                  <c:v>328.041</c:v>
                </c:pt>
                <c:pt idx="167">
                  <c:v>328.20499999999993</c:v>
                </c:pt>
                <c:pt idx="168">
                  <c:v>328.37900000000002</c:v>
                </c:pt>
                <c:pt idx="169">
                  <c:v>328.55</c:v>
                </c:pt>
                <c:pt idx="170">
                  <c:v>328.72</c:v>
                </c:pt>
                <c:pt idx="171">
                  <c:v>328.87799999999999</c:v>
                </c:pt>
                <c:pt idx="172">
                  <c:v>329.01400000000001</c:v>
                </c:pt>
                <c:pt idx="173">
                  <c:v>329.142</c:v>
                </c:pt>
                <c:pt idx="174">
                  <c:v>329.26400000000001</c:v>
                </c:pt>
                <c:pt idx="175">
                  <c:v>329.37400000000002</c:v>
                </c:pt>
                <c:pt idx="176">
                  <c:v>329.5</c:v>
                </c:pt>
                <c:pt idx="177">
                  <c:v>329.649</c:v>
                </c:pt>
                <c:pt idx="178">
                  <c:v>329.82400000000001</c:v>
                </c:pt>
                <c:pt idx="179">
                  <c:v>330.00099999999992</c:v>
                </c:pt>
                <c:pt idx="180">
                  <c:v>330.18299999999999</c:v>
                </c:pt>
                <c:pt idx="181">
                  <c:v>330.37099999999992</c:v>
                </c:pt>
                <c:pt idx="182">
                  <c:v>330.57799999999992</c:v>
                </c:pt>
                <c:pt idx="183">
                  <c:v>330.78399999999982</c:v>
                </c:pt>
                <c:pt idx="184">
                  <c:v>330.9769999999998</c:v>
                </c:pt>
                <c:pt idx="185">
                  <c:v>331.16700000000009</c:v>
                </c:pt>
                <c:pt idx="186">
                  <c:v>331.36799999999999</c:v>
                </c:pt>
                <c:pt idx="187">
                  <c:v>331.55500000000001</c:v>
                </c:pt>
                <c:pt idx="188">
                  <c:v>331.73599999999982</c:v>
                </c:pt>
                <c:pt idx="189">
                  <c:v>331.90100000000001</c:v>
                </c:pt>
                <c:pt idx="190">
                  <c:v>332.07299999999992</c:v>
                </c:pt>
                <c:pt idx="191">
                  <c:v>332.23399999999981</c:v>
                </c:pt>
                <c:pt idx="192">
                  <c:v>332.38600000000002</c:v>
                </c:pt>
                <c:pt idx="193">
                  <c:v>332.54399999999993</c:v>
                </c:pt>
                <c:pt idx="194">
                  <c:v>332.69099999999997</c:v>
                </c:pt>
                <c:pt idx="195">
                  <c:v>332.84399999999999</c:v>
                </c:pt>
                <c:pt idx="196">
                  <c:v>332.99900000000002</c:v>
                </c:pt>
                <c:pt idx="197">
                  <c:v>333.15800000000002</c:v>
                </c:pt>
                <c:pt idx="198">
                  <c:v>333.327</c:v>
                </c:pt>
                <c:pt idx="199">
                  <c:v>333.49900000000002</c:v>
                </c:pt>
                <c:pt idx="200">
                  <c:v>333.68599999999992</c:v>
                </c:pt>
                <c:pt idx="201">
                  <c:v>333.88099999999991</c:v>
                </c:pt>
                <c:pt idx="202">
                  <c:v>334.09</c:v>
                </c:pt>
                <c:pt idx="203">
                  <c:v>334.28599999999977</c:v>
                </c:pt>
                <c:pt idx="204">
                  <c:v>334.46199999999982</c:v>
                </c:pt>
                <c:pt idx="205">
                  <c:v>334.62900000000002</c:v>
                </c:pt>
                <c:pt idx="206">
                  <c:v>334.78099999999978</c:v>
                </c:pt>
                <c:pt idx="207">
                  <c:v>334.91599999999983</c:v>
                </c:pt>
                <c:pt idx="208">
                  <c:v>335.03300000000002</c:v>
                </c:pt>
                <c:pt idx="209">
                  <c:v>335.15199999999999</c:v>
                </c:pt>
                <c:pt idx="210">
                  <c:v>335.28800000000001</c:v>
                </c:pt>
                <c:pt idx="211">
                  <c:v>335.452</c:v>
                </c:pt>
                <c:pt idx="212">
                  <c:v>335.61900000000009</c:v>
                </c:pt>
                <c:pt idx="213">
                  <c:v>335.78800000000001</c:v>
                </c:pt>
                <c:pt idx="214">
                  <c:v>335.95600000000002</c:v>
                </c:pt>
                <c:pt idx="215">
                  <c:v>336.12700000000001</c:v>
                </c:pt>
                <c:pt idx="216">
                  <c:v>336.30599999999993</c:v>
                </c:pt>
                <c:pt idx="217">
                  <c:v>336.46899999999982</c:v>
                </c:pt>
                <c:pt idx="218">
                  <c:v>336.65</c:v>
                </c:pt>
                <c:pt idx="219">
                  <c:v>336.83299999999991</c:v>
                </c:pt>
                <c:pt idx="220">
                  <c:v>337.01600000000002</c:v>
                </c:pt>
                <c:pt idx="221">
                  <c:v>337.18899999999991</c:v>
                </c:pt>
                <c:pt idx="222">
                  <c:v>337.36400000000009</c:v>
                </c:pt>
                <c:pt idx="223">
                  <c:v>337.53399999999982</c:v>
                </c:pt>
                <c:pt idx="224">
                  <c:v>337.70100000000002</c:v>
                </c:pt>
                <c:pt idx="225">
                  <c:v>337.87799999999999</c:v>
                </c:pt>
                <c:pt idx="226">
                  <c:v>338.05399999999992</c:v>
                </c:pt>
                <c:pt idx="227">
                  <c:v>338.23099999999982</c:v>
                </c:pt>
                <c:pt idx="228">
                  <c:v>338.41300000000001</c:v>
                </c:pt>
                <c:pt idx="229">
                  <c:v>338.58799999999991</c:v>
                </c:pt>
                <c:pt idx="230">
                  <c:v>338.77800000000002</c:v>
                </c:pt>
                <c:pt idx="231">
                  <c:v>338.964</c:v>
                </c:pt>
                <c:pt idx="232">
                  <c:v>339.14100000000002</c:v>
                </c:pt>
                <c:pt idx="233">
                  <c:v>339.33100000000002</c:v>
                </c:pt>
                <c:pt idx="234">
                  <c:v>339.51900000000001</c:v>
                </c:pt>
                <c:pt idx="235">
                  <c:v>339.70299999999992</c:v>
                </c:pt>
                <c:pt idx="236">
                  <c:v>339.892</c:v>
                </c:pt>
                <c:pt idx="237">
                  <c:v>340.06599999999997</c:v>
                </c:pt>
                <c:pt idx="238">
                  <c:v>340.23500000000001</c:v>
                </c:pt>
                <c:pt idx="239">
                  <c:v>340.39600000000002</c:v>
                </c:pt>
                <c:pt idx="240">
                  <c:v>340.57100000000003</c:v>
                </c:pt>
                <c:pt idx="241">
                  <c:v>340.77</c:v>
                </c:pt>
                <c:pt idx="242">
                  <c:v>340.95499999999993</c:v>
                </c:pt>
                <c:pt idx="243">
                  <c:v>341.142</c:v>
                </c:pt>
                <c:pt idx="244">
                  <c:v>341.31200000000001</c:v>
                </c:pt>
                <c:pt idx="245">
                  <c:v>341.4769999999998</c:v>
                </c:pt>
                <c:pt idx="246">
                  <c:v>341.65199999999999</c:v>
                </c:pt>
                <c:pt idx="247">
                  <c:v>341.83199999999982</c:v>
                </c:pt>
                <c:pt idx="248">
                  <c:v>342.02300000000002</c:v>
                </c:pt>
                <c:pt idx="249">
                  <c:v>342.20699999999982</c:v>
                </c:pt>
                <c:pt idx="250">
                  <c:v>342.387</c:v>
                </c:pt>
                <c:pt idx="251">
                  <c:v>342.55399999999992</c:v>
                </c:pt>
                <c:pt idx="252">
                  <c:v>342.73799999999977</c:v>
                </c:pt>
                <c:pt idx="253">
                  <c:v>342.90599999999978</c:v>
                </c:pt>
                <c:pt idx="254">
                  <c:v>343.08600000000001</c:v>
                </c:pt>
                <c:pt idx="255">
                  <c:v>343.27499999999992</c:v>
                </c:pt>
                <c:pt idx="256">
                  <c:v>343.45400000000001</c:v>
                </c:pt>
                <c:pt idx="257">
                  <c:v>343.62</c:v>
                </c:pt>
                <c:pt idx="258">
                  <c:v>343.79</c:v>
                </c:pt>
                <c:pt idx="259">
                  <c:v>343.96600000000001</c:v>
                </c:pt>
                <c:pt idx="260">
                  <c:v>344.17700000000002</c:v>
                </c:pt>
                <c:pt idx="261">
                  <c:v>344.375</c:v>
                </c:pt>
                <c:pt idx="262">
                  <c:v>344.55799999999999</c:v>
                </c:pt>
                <c:pt idx="263">
                  <c:v>344.74900000000002</c:v>
                </c:pt>
                <c:pt idx="264">
                  <c:v>344.93499999999977</c:v>
                </c:pt>
                <c:pt idx="265">
                  <c:v>345.13499999999999</c:v>
                </c:pt>
                <c:pt idx="266">
                  <c:v>345.327</c:v>
                </c:pt>
                <c:pt idx="267">
                  <c:v>345.50900000000001</c:v>
                </c:pt>
                <c:pt idx="268">
                  <c:v>345.685</c:v>
                </c:pt>
                <c:pt idx="269">
                  <c:v>345.87099999999992</c:v>
                </c:pt>
                <c:pt idx="270">
                  <c:v>346.05799999999999</c:v>
                </c:pt>
                <c:pt idx="271">
                  <c:v>346.25400000000002</c:v>
                </c:pt>
                <c:pt idx="272">
                  <c:v>346.45400000000001</c:v>
                </c:pt>
                <c:pt idx="273">
                  <c:v>346.63</c:v>
                </c:pt>
                <c:pt idx="274">
                  <c:v>346.83699999999982</c:v>
                </c:pt>
                <c:pt idx="275">
                  <c:v>347.02699999999982</c:v>
                </c:pt>
                <c:pt idx="276">
                  <c:v>347.197</c:v>
                </c:pt>
                <c:pt idx="277">
                  <c:v>347.392</c:v>
                </c:pt>
                <c:pt idx="278">
                  <c:v>347.58799999999991</c:v>
                </c:pt>
                <c:pt idx="279">
                  <c:v>347.78300000000002</c:v>
                </c:pt>
                <c:pt idx="280">
                  <c:v>347.97099999999978</c:v>
                </c:pt>
                <c:pt idx="281">
                  <c:v>348.15</c:v>
                </c:pt>
                <c:pt idx="282">
                  <c:v>348.33199999999982</c:v>
                </c:pt>
                <c:pt idx="283">
                  <c:v>348.51600000000002</c:v>
                </c:pt>
                <c:pt idx="284">
                  <c:v>348.69499999999999</c:v>
                </c:pt>
                <c:pt idx="285">
                  <c:v>348.87599999999992</c:v>
                </c:pt>
                <c:pt idx="286">
                  <c:v>349.03399999999982</c:v>
                </c:pt>
                <c:pt idx="287">
                  <c:v>349.20100000000002</c:v>
                </c:pt>
                <c:pt idx="288">
                  <c:v>349.36500000000001</c:v>
                </c:pt>
                <c:pt idx="289">
                  <c:v>349.54</c:v>
                </c:pt>
                <c:pt idx="290">
                  <c:v>349.697</c:v>
                </c:pt>
                <c:pt idx="291">
                  <c:v>349.85899999999992</c:v>
                </c:pt>
                <c:pt idx="292">
                  <c:v>350.00900000000001</c:v>
                </c:pt>
                <c:pt idx="293">
                  <c:v>350.161</c:v>
                </c:pt>
                <c:pt idx="294">
                  <c:v>350.32799999999992</c:v>
                </c:pt>
                <c:pt idx="295">
                  <c:v>350.49</c:v>
                </c:pt>
                <c:pt idx="296">
                  <c:v>350.63200000000001</c:v>
                </c:pt>
                <c:pt idx="297">
                  <c:v>350.79099999999983</c:v>
                </c:pt>
                <c:pt idx="298">
                  <c:v>350.94400000000002</c:v>
                </c:pt>
                <c:pt idx="299">
                  <c:v>351.10599999999999</c:v>
                </c:pt>
                <c:pt idx="300">
                  <c:v>351.26900000000001</c:v>
                </c:pt>
                <c:pt idx="301">
                  <c:v>351.43599999999992</c:v>
                </c:pt>
                <c:pt idx="302">
                  <c:v>351.60399999999993</c:v>
                </c:pt>
                <c:pt idx="303">
                  <c:v>351.77499999999992</c:v>
                </c:pt>
                <c:pt idx="304">
                  <c:v>351.94499999999999</c:v>
                </c:pt>
                <c:pt idx="305">
                  <c:v>352.10899999999992</c:v>
                </c:pt>
                <c:pt idx="306">
                  <c:v>352.27699999999982</c:v>
                </c:pt>
                <c:pt idx="307">
                  <c:v>352.4339999999998</c:v>
                </c:pt>
                <c:pt idx="308">
                  <c:v>352.584</c:v>
                </c:pt>
                <c:pt idx="309">
                  <c:v>352.75400000000002</c:v>
                </c:pt>
                <c:pt idx="310">
                  <c:v>352.92200000000003</c:v>
                </c:pt>
                <c:pt idx="311">
                  <c:v>353.09800000000001</c:v>
                </c:pt>
                <c:pt idx="312">
                  <c:v>353.25799999999992</c:v>
                </c:pt>
                <c:pt idx="313">
                  <c:v>353.42299999999977</c:v>
                </c:pt>
                <c:pt idx="314">
                  <c:v>353.577</c:v>
                </c:pt>
                <c:pt idx="315">
                  <c:v>353.74700000000001</c:v>
                </c:pt>
                <c:pt idx="316">
                  <c:v>353.94200000000001</c:v>
                </c:pt>
                <c:pt idx="317">
                  <c:v>354.14600000000002</c:v>
                </c:pt>
                <c:pt idx="318">
                  <c:v>354.34699999999992</c:v>
                </c:pt>
                <c:pt idx="319">
                  <c:v>354.56099999999998</c:v>
                </c:pt>
                <c:pt idx="320">
                  <c:v>354.75099999999992</c:v>
                </c:pt>
                <c:pt idx="321">
                  <c:v>354.92799999999983</c:v>
                </c:pt>
                <c:pt idx="322">
                  <c:v>355.11400000000009</c:v>
                </c:pt>
                <c:pt idx="323">
                  <c:v>355.28</c:v>
                </c:pt>
                <c:pt idx="324">
                  <c:v>355.43899999999979</c:v>
                </c:pt>
                <c:pt idx="325">
                  <c:v>355.58799999999991</c:v>
                </c:pt>
                <c:pt idx="326">
                  <c:v>355.74099999999999</c:v>
                </c:pt>
                <c:pt idx="327">
                  <c:v>355.899</c:v>
                </c:pt>
                <c:pt idx="328">
                  <c:v>356.05</c:v>
                </c:pt>
                <c:pt idx="329">
                  <c:v>356.209</c:v>
                </c:pt>
                <c:pt idx="330">
                  <c:v>356.37700000000001</c:v>
                </c:pt>
                <c:pt idx="331">
                  <c:v>356.54200000000009</c:v>
                </c:pt>
                <c:pt idx="332">
                  <c:v>356.7</c:v>
                </c:pt>
                <c:pt idx="333">
                  <c:v>356.86099999999999</c:v>
                </c:pt>
                <c:pt idx="334">
                  <c:v>357.00099999999992</c:v>
                </c:pt>
                <c:pt idx="335">
                  <c:v>357.15199999999999</c:v>
                </c:pt>
                <c:pt idx="336">
                  <c:v>357.29899999999981</c:v>
                </c:pt>
                <c:pt idx="337">
                  <c:v>357.46100000000001</c:v>
                </c:pt>
                <c:pt idx="338">
                  <c:v>357.62700000000001</c:v>
                </c:pt>
                <c:pt idx="339">
                  <c:v>357.79599999999982</c:v>
                </c:pt>
                <c:pt idx="340">
                  <c:v>357.959</c:v>
                </c:pt>
                <c:pt idx="341">
                  <c:v>358.10599999999999</c:v>
                </c:pt>
                <c:pt idx="342">
                  <c:v>358.26</c:v>
                </c:pt>
                <c:pt idx="343">
                  <c:v>358.41300000000001</c:v>
                </c:pt>
                <c:pt idx="344">
                  <c:v>358.57400000000001</c:v>
                </c:pt>
                <c:pt idx="345">
                  <c:v>358.76799999999997</c:v>
                </c:pt>
                <c:pt idx="346">
                  <c:v>358.94400000000002</c:v>
                </c:pt>
                <c:pt idx="347">
                  <c:v>359.12099999999992</c:v>
                </c:pt>
                <c:pt idx="348">
                  <c:v>359.28300000000002</c:v>
                </c:pt>
                <c:pt idx="349">
                  <c:v>359.46100000000001</c:v>
                </c:pt>
                <c:pt idx="350">
                  <c:v>359.678</c:v>
                </c:pt>
                <c:pt idx="351">
                  <c:v>359.875</c:v>
                </c:pt>
                <c:pt idx="352">
                  <c:v>360.05399999999992</c:v>
                </c:pt>
                <c:pt idx="353">
                  <c:v>360.23099999999982</c:v>
                </c:pt>
                <c:pt idx="354">
                  <c:v>360.39600000000002</c:v>
                </c:pt>
                <c:pt idx="355">
                  <c:v>360.57900000000001</c:v>
                </c:pt>
                <c:pt idx="356">
                  <c:v>360.75099999999992</c:v>
                </c:pt>
                <c:pt idx="357">
                  <c:v>360.92099999999982</c:v>
                </c:pt>
                <c:pt idx="358">
                  <c:v>361.09300000000002</c:v>
                </c:pt>
                <c:pt idx="359">
                  <c:v>361.24799999999999</c:v>
                </c:pt>
                <c:pt idx="360">
                  <c:v>361.40300000000002</c:v>
                </c:pt>
                <c:pt idx="361">
                  <c:v>361.56200000000001</c:v>
                </c:pt>
                <c:pt idx="362">
                  <c:v>361.72199999999981</c:v>
                </c:pt>
                <c:pt idx="363">
                  <c:v>361.86400000000009</c:v>
                </c:pt>
                <c:pt idx="364">
                  <c:v>362.01799999999997</c:v>
                </c:pt>
                <c:pt idx="365">
                  <c:v>362.16700000000009</c:v>
                </c:pt>
                <c:pt idx="366">
                  <c:v>362.33100000000002</c:v>
                </c:pt>
                <c:pt idx="367">
                  <c:v>362.51400000000001</c:v>
                </c:pt>
                <c:pt idx="368">
                  <c:v>362.68799999999999</c:v>
                </c:pt>
                <c:pt idx="369">
                  <c:v>362.875</c:v>
                </c:pt>
                <c:pt idx="370">
                  <c:v>363.06200000000001</c:v>
                </c:pt>
                <c:pt idx="371">
                  <c:v>363.26099999999991</c:v>
                </c:pt>
                <c:pt idx="372">
                  <c:v>363.45100000000002</c:v>
                </c:pt>
                <c:pt idx="373">
                  <c:v>363.65800000000002</c:v>
                </c:pt>
                <c:pt idx="374">
                  <c:v>363.85699999999991</c:v>
                </c:pt>
                <c:pt idx="375">
                  <c:v>364.077</c:v>
                </c:pt>
                <c:pt idx="376">
                  <c:v>364.27699999999982</c:v>
                </c:pt>
                <c:pt idx="377">
                  <c:v>364.48500000000001</c:v>
                </c:pt>
                <c:pt idx="378">
                  <c:v>364.69099999999997</c:v>
                </c:pt>
                <c:pt idx="379">
                  <c:v>364.88299999999992</c:v>
                </c:pt>
                <c:pt idx="380">
                  <c:v>365.06700000000001</c:v>
                </c:pt>
                <c:pt idx="381">
                  <c:v>365.22800000000001</c:v>
                </c:pt>
                <c:pt idx="382">
                  <c:v>365.39</c:v>
                </c:pt>
                <c:pt idx="383">
                  <c:v>365.55899999999991</c:v>
                </c:pt>
                <c:pt idx="384">
                  <c:v>365.72800000000001</c:v>
                </c:pt>
                <c:pt idx="385">
                  <c:v>365.89600000000002</c:v>
                </c:pt>
                <c:pt idx="386">
                  <c:v>366.05799999999999</c:v>
                </c:pt>
                <c:pt idx="387">
                  <c:v>366.22199999999981</c:v>
                </c:pt>
                <c:pt idx="388">
                  <c:v>366.38200000000001</c:v>
                </c:pt>
                <c:pt idx="389">
                  <c:v>366.53399999999982</c:v>
                </c:pt>
                <c:pt idx="390">
                  <c:v>366.68599999999998</c:v>
                </c:pt>
                <c:pt idx="391">
                  <c:v>366.846</c:v>
                </c:pt>
                <c:pt idx="392">
                  <c:v>367.005</c:v>
                </c:pt>
                <c:pt idx="393">
                  <c:v>367.15600000000001</c:v>
                </c:pt>
                <c:pt idx="394">
                  <c:v>367.30200000000002</c:v>
                </c:pt>
                <c:pt idx="395">
                  <c:v>367.45</c:v>
                </c:pt>
                <c:pt idx="396">
                  <c:v>367.601</c:v>
                </c:pt>
                <c:pt idx="397">
                  <c:v>367.767</c:v>
                </c:pt>
                <c:pt idx="398">
                  <c:v>367.93599999999992</c:v>
                </c:pt>
                <c:pt idx="399">
                  <c:v>368.10500000000002</c:v>
                </c:pt>
                <c:pt idx="400">
                  <c:v>368.279</c:v>
                </c:pt>
                <c:pt idx="401">
                  <c:v>368.46100000000001</c:v>
                </c:pt>
                <c:pt idx="402">
                  <c:v>368.63299999999992</c:v>
                </c:pt>
                <c:pt idx="403">
                  <c:v>368.81099999999998</c:v>
                </c:pt>
                <c:pt idx="404">
                  <c:v>368.99200000000002</c:v>
                </c:pt>
                <c:pt idx="405">
                  <c:v>369.16899999999993</c:v>
                </c:pt>
                <c:pt idx="406">
                  <c:v>369.34300000000002</c:v>
                </c:pt>
                <c:pt idx="407">
                  <c:v>369.50099999999992</c:v>
                </c:pt>
                <c:pt idx="408">
                  <c:v>369.65199999999999</c:v>
                </c:pt>
                <c:pt idx="409">
                  <c:v>369.78899999999982</c:v>
                </c:pt>
                <c:pt idx="410">
                  <c:v>369.93499999999977</c:v>
                </c:pt>
                <c:pt idx="411">
                  <c:v>370.09300000000002</c:v>
                </c:pt>
                <c:pt idx="412">
                  <c:v>370.25900000000001</c:v>
                </c:pt>
                <c:pt idx="413">
                  <c:v>370.42599999999982</c:v>
                </c:pt>
                <c:pt idx="414">
                  <c:v>370.59800000000001</c:v>
                </c:pt>
                <c:pt idx="415">
                  <c:v>370.76400000000001</c:v>
                </c:pt>
                <c:pt idx="416">
                  <c:v>370.93200000000002</c:v>
                </c:pt>
                <c:pt idx="417">
                  <c:v>371.08100000000002</c:v>
                </c:pt>
                <c:pt idx="418">
                  <c:v>371.24</c:v>
                </c:pt>
                <c:pt idx="419">
                  <c:v>371.38200000000001</c:v>
                </c:pt>
                <c:pt idx="420">
                  <c:v>371.51900000000001</c:v>
                </c:pt>
                <c:pt idx="421">
                  <c:v>371.65899999999999</c:v>
                </c:pt>
                <c:pt idx="422">
                  <c:v>371.78499999999991</c:v>
                </c:pt>
                <c:pt idx="423">
                  <c:v>371.90899999999982</c:v>
                </c:pt>
                <c:pt idx="424">
                  <c:v>372.02</c:v>
                </c:pt>
                <c:pt idx="425">
                  <c:v>372.13799999999998</c:v>
                </c:pt>
                <c:pt idx="426">
                  <c:v>372.26099999999991</c:v>
                </c:pt>
                <c:pt idx="427">
                  <c:v>372.38</c:v>
                </c:pt>
                <c:pt idx="428">
                  <c:v>372.49599999999981</c:v>
                </c:pt>
                <c:pt idx="429">
                  <c:v>372.613</c:v>
                </c:pt>
                <c:pt idx="430">
                  <c:v>372.73099999999982</c:v>
                </c:pt>
                <c:pt idx="431">
                  <c:v>372.83199999999982</c:v>
                </c:pt>
                <c:pt idx="432">
                  <c:v>372.92700000000002</c:v>
                </c:pt>
                <c:pt idx="433">
                  <c:v>373.01400000000001</c:v>
                </c:pt>
                <c:pt idx="434">
                  <c:v>373.108</c:v>
                </c:pt>
                <c:pt idx="435">
                  <c:v>373.21800000000002</c:v>
                </c:pt>
                <c:pt idx="436">
                  <c:v>373.33699999999982</c:v>
                </c:pt>
                <c:pt idx="437">
                  <c:v>373.4769999999998</c:v>
                </c:pt>
                <c:pt idx="438">
                  <c:v>373.62099999999992</c:v>
                </c:pt>
                <c:pt idx="439">
                  <c:v>373.77499999999992</c:v>
                </c:pt>
                <c:pt idx="440">
                  <c:v>373.93599999999992</c:v>
                </c:pt>
                <c:pt idx="441">
                  <c:v>374.10399999999993</c:v>
                </c:pt>
                <c:pt idx="442">
                  <c:v>374.31599999999997</c:v>
                </c:pt>
                <c:pt idx="443">
                  <c:v>374.524</c:v>
                </c:pt>
                <c:pt idx="444">
                  <c:v>374.73</c:v>
                </c:pt>
                <c:pt idx="445">
                  <c:v>374.95699999999982</c:v>
                </c:pt>
                <c:pt idx="446">
                  <c:v>375.15800000000002</c:v>
                </c:pt>
                <c:pt idx="447">
                  <c:v>375.35300000000001</c:v>
                </c:pt>
                <c:pt idx="448">
                  <c:v>375.54599999999999</c:v>
                </c:pt>
                <c:pt idx="449">
                  <c:v>375.75099999999992</c:v>
                </c:pt>
                <c:pt idx="450">
                  <c:v>375.95100000000002</c:v>
                </c:pt>
                <c:pt idx="451">
                  <c:v>376.13400000000001</c:v>
                </c:pt>
                <c:pt idx="452">
                  <c:v>376.31099999999998</c:v>
                </c:pt>
                <c:pt idx="453">
                  <c:v>376.4769999999998</c:v>
                </c:pt>
                <c:pt idx="454">
                  <c:v>376.642</c:v>
                </c:pt>
                <c:pt idx="455">
                  <c:v>376.81099999999998</c:v>
                </c:pt>
                <c:pt idx="456">
                  <c:v>376.964</c:v>
                </c:pt>
                <c:pt idx="457">
                  <c:v>377.09500000000003</c:v>
                </c:pt>
                <c:pt idx="458">
                  <c:v>377.23</c:v>
                </c:pt>
                <c:pt idx="459">
                  <c:v>377.34699999999992</c:v>
                </c:pt>
                <c:pt idx="460">
                  <c:v>377.464</c:v>
                </c:pt>
                <c:pt idx="461">
                  <c:v>377.58699999999982</c:v>
                </c:pt>
                <c:pt idx="462">
                  <c:v>377.73</c:v>
                </c:pt>
                <c:pt idx="463">
                  <c:v>377.90100000000001</c:v>
                </c:pt>
                <c:pt idx="464">
                  <c:v>378.13499999999999</c:v>
                </c:pt>
                <c:pt idx="465">
                  <c:v>378.36500000000001</c:v>
                </c:pt>
                <c:pt idx="466">
                  <c:v>378.58199999999982</c:v>
                </c:pt>
                <c:pt idx="467">
                  <c:v>378.79700000000003</c:v>
                </c:pt>
                <c:pt idx="468">
                  <c:v>379.005</c:v>
                </c:pt>
                <c:pt idx="469">
                  <c:v>379.22399999999982</c:v>
                </c:pt>
                <c:pt idx="470">
                  <c:v>379.41899999999981</c:v>
                </c:pt>
                <c:pt idx="471">
                  <c:v>379.62400000000002</c:v>
                </c:pt>
                <c:pt idx="472">
                  <c:v>379.82900000000001</c:v>
                </c:pt>
                <c:pt idx="473">
                  <c:v>380.07100000000003</c:v>
                </c:pt>
                <c:pt idx="474">
                  <c:v>380.28399999999982</c:v>
                </c:pt>
                <c:pt idx="475">
                  <c:v>380.46800000000002</c:v>
                </c:pt>
                <c:pt idx="476">
                  <c:v>380.64</c:v>
                </c:pt>
                <c:pt idx="477">
                  <c:v>380.8</c:v>
                </c:pt>
                <c:pt idx="478">
                  <c:v>380.959</c:v>
                </c:pt>
                <c:pt idx="479">
                  <c:v>381.11500000000001</c:v>
                </c:pt>
                <c:pt idx="480">
                  <c:v>381.267</c:v>
                </c:pt>
                <c:pt idx="481">
                  <c:v>381.41500000000002</c:v>
                </c:pt>
                <c:pt idx="482">
                  <c:v>381.55700000000002</c:v>
                </c:pt>
                <c:pt idx="483">
                  <c:v>381.69</c:v>
                </c:pt>
                <c:pt idx="484">
                  <c:v>381.81200000000001</c:v>
                </c:pt>
                <c:pt idx="485">
                  <c:v>381.93499999999977</c:v>
                </c:pt>
                <c:pt idx="486">
                  <c:v>382.05799999999999</c:v>
                </c:pt>
                <c:pt idx="487">
                  <c:v>382.19099999999997</c:v>
                </c:pt>
                <c:pt idx="488">
                  <c:v>382.334</c:v>
                </c:pt>
                <c:pt idx="489">
                  <c:v>382.47</c:v>
                </c:pt>
                <c:pt idx="490">
                  <c:v>382.61400000000009</c:v>
                </c:pt>
                <c:pt idx="491">
                  <c:v>382.77</c:v>
                </c:pt>
                <c:pt idx="492">
                  <c:v>382.92599999999982</c:v>
                </c:pt>
                <c:pt idx="493">
                  <c:v>383.07499999999999</c:v>
                </c:pt>
                <c:pt idx="494">
                  <c:v>383.22599999999977</c:v>
                </c:pt>
                <c:pt idx="495">
                  <c:v>383.37799999999999</c:v>
                </c:pt>
                <c:pt idx="496">
                  <c:v>383.52600000000001</c:v>
                </c:pt>
                <c:pt idx="497">
                  <c:v>383.67399999999992</c:v>
                </c:pt>
                <c:pt idx="498">
                  <c:v>383.82100000000003</c:v>
                </c:pt>
                <c:pt idx="499">
                  <c:v>383.96800000000002</c:v>
                </c:pt>
                <c:pt idx="500">
                  <c:v>384.12200000000001</c:v>
                </c:pt>
                <c:pt idx="501">
                  <c:v>384.267</c:v>
                </c:pt>
                <c:pt idx="502">
                  <c:v>384.41099999999977</c:v>
                </c:pt>
                <c:pt idx="503">
                  <c:v>384.56200000000001</c:v>
                </c:pt>
                <c:pt idx="504">
                  <c:v>384.72599999999977</c:v>
                </c:pt>
                <c:pt idx="505">
                  <c:v>384.887</c:v>
                </c:pt>
                <c:pt idx="506">
                  <c:v>385.04200000000009</c:v>
                </c:pt>
                <c:pt idx="507">
                  <c:v>385.19</c:v>
                </c:pt>
                <c:pt idx="508">
                  <c:v>385.327</c:v>
                </c:pt>
                <c:pt idx="509">
                  <c:v>385.45600000000002</c:v>
                </c:pt>
                <c:pt idx="510">
                  <c:v>385.57799999999992</c:v>
                </c:pt>
                <c:pt idx="511">
                  <c:v>385.709</c:v>
                </c:pt>
                <c:pt idx="512">
                  <c:v>385.84500000000008</c:v>
                </c:pt>
                <c:pt idx="513">
                  <c:v>385.95400000000001</c:v>
                </c:pt>
                <c:pt idx="514">
                  <c:v>386.06900000000002</c:v>
                </c:pt>
                <c:pt idx="515">
                  <c:v>386.20100000000002</c:v>
                </c:pt>
                <c:pt idx="516">
                  <c:v>386.33299999999991</c:v>
                </c:pt>
                <c:pt idx="517">
                  <c:v>386.47</c:v>
                </c:pt>
                <c:pt idx="518">
                  <c:v>386.61500000000001</c:v>
                </c:pt>
                <c:pt idx="519">
                  <c:v>386.76900000000001</c:v>
                </c:pt>
                <c:pt idx="520">
                  <c:v>386.91599999999983</c:v>
                </c:pt>
                <c:pt idx="521">
                  <c:v>387.07400000000001</c:v>
                </c:pt>
                <c:pt idx="522">
                  <c:v>387.2319999999998</c:v>
                </c:pt>
                <c:pt idx="523">
                  <c:v>387.39400000000001</c:v>
                </c:pt>
                <c:pt idx="524">
                  <c:v>387.572</c:v>
                </c:pt>
                <c:pt idx="525">
                  <c:v>387.76</c:v>
                </c:pt>
                <c:pt idx="526">
                  <c:v>387.94799999999992</c:v>
                </c:pt>
                <c:pt idx="527">
                  <c:v>388.11799999999999</c:v>
                </c:pt>
                <c:pt idx="528">
                  <c:v>388.28499999999991</c:v>
                </c:pt>
                <c:pt idx="529">
                  <c:v>388.44299999999993</c:v>
                </c:pt>
                <c:pt idx="530">
                  <c:v>388.62900000000002</c:v>
                </c:pt>
                <c:pt idx="531">
                  <c:v>388.83699999999982</c:v>
                </c:pt>
                <c:pt idx="532">
                  <c:v>389.05700000000002</c:v>
                </c:pt>
                <c:pt idx="533">
                  <c:v>389.262</c:v>
                </c:pt>
                <c:pt idx="534">
                  <c:v>389.46199999999982</c:v>
                </c:pt>
                <c:pt idx="535">
                  <c:v>389.661</c:v>
                </c:pt>
                <c:pt idx="536">
                  <c:v>389.84199999999993</c:v>
                </c:pt>
                <c:pt idx="537">
                  <c:v>390.02100000000002</c:v>
                </c:pt>
                <c:pt idx="538">
                  <c:v>390.197</c:v>
                </c:pt>
                <c:pt idx="539">
                  <c:v>390.35699999999991</c:v>
                </c:pt>
                <c:pt idx="540">
                  <c:v>390.5</c:v>
                </c:pt>
                <c:pt idx="541">
                  <c:v>390.637</c:v>
                </c:pt>
                <c:pt idx="542">
                  <c:v>390.76900000000001</c:v>
                </c:pt>
                <c:pt idx="543">
                  <c:v>390.90100000000001</c:v>
                </c:pt>
                <c:pt idx="544">
                  <c:v>391.05200000000002</c:v>
                </c:pt>
                <c:pt idx="545">
                  <c:v>391.21</c:v>
                </c:pt>
                <c:pt idx="546">
                  <c:v>391.37</c:v>
                </c:pt>
                <c:pt idx="547">
                  <c:v>391.53399999999982</c:v>
                </c:pt>
                <c:pt idx="548">
                  <c:v>391.69200000000001</c:v>
                </c:pt>
                <c:pt idx="549">
                  <c:v>391.84199999999993</c:v>
                </c:pt>
                <c:pt idx="550">
                  <c:v>391.98299999999978</c:v>
                </c:pt>
                <c:pt idx="551">
                  <c:v>392.12900000000002</c:v>
                </c:pt>
                <c:pt idx="552">
                  <c:v>392.28399999999982</c:v>
                </c:pt>
                <c:pt idx="553">
                  <c:v>392.42999999999978</c:v>
                </c:pt>
                <c:pt idx="554">
                  <c:v>392.58</c:v>
                </c:pt>
                <c:pt idx="555">
                  <c:v>392.72899999999981</c:v>
                </c:pt>
                <c:pt idx="556">
                  <c:v>392.86700000000002</c:v>
                </c:pt>
                <c:pt idx="557">
                  <c:v>392.99799999999982</c:v>
                </c:pt>
                <c:pt idx="558">
                  <c:v>393.12900000000002</c:v>
                </c:pt>
                <c:pt idx="559">
                  <c:v>393.25599999999991</c:v>
                </c:pt>
                <c:pt idx="560">
                  <c:v>393.392</c:v>
                </c:pt>
                <c:pt idx="561">
                  <c:v>393.53199999999981</c:v>
                </c:pt>
                <c:pt idx="562">
                  <c:v>393.678</c:v>
                </c:pt>
                <c:pt idx="563">
                  <c:v>393.84199999999993</c:v>
                </c:pt>
                <c:pt idx="564">
                  <c:v>394.01299999999998</c:v>
                </c:pt>
                <c:pt idx="565">
                  <c:v>394.16500000000002</c:v>
                </c:pt>
                <c:pt idx="566">
                  <c:v>394.33199999999982</c:v>
                </c:pt>
                <c:pt idx="567">
                  <c:v>394.50599999999991</c:v>
                </c:pt>
                <c:pt idx="568">
                  <c:v>394.67</c:v>
                </c:pt>
                <c:pt idx="569">
                  <c:v>394.85699999999991</c:v>
                </c:pt>
                <c:pt idx="570">
                  <c:v>395.07100000000003</c:v>
                </c:pt>
                <c:pt idx="571">
                  <c:v>395.27300000000002</c:v>
                </c:pt>
                <c:pt idx="572">
                  <c:v>395.49</c:v>
                </c:pt>
                <c:pt idx="573">
                  <c:v>395.69299999999993</c:v>
                </c:pt>
                <c:pt idx="574">
                  <c:v>395.88599999999991</c:v>
                </c:pt>
                <c:pt idx="575">
                  <c:v>396.089</c:v>
                </c:pt>
                <c:pt idx="576">
                  <c:v>396.27699999999982</c:v>
                </c:pt>
                <c:pt idx="577">
                  <c:v>396.45</c:v>
                </c:pt>
                <c:pt idx="578">
                  <c:v>396.61199999999991</c:v>
                </c:pt>
                <c:pt idx="579">
                  <c:v>396.76</c:v>
                </c:pt>
                <c:pt idx="580">
                  <c:v>396.9</c:v>
                </c:pt>
                <c:pt idx="581">
                  <c:v>397.03099999999978</c:v>
                </c:pt>
                <c:pt idx="582">
                  <c:v>397.17099999999999</c:v>
                </c:pt>
                <c:pt idx="583">
                  <c:v>397.327</c:v>
                </c:pt>
                <c:pt idx="584">
                  <c:v>397.49299999999982</c:v>
                </c:pt>
                <c:pt idx="585">
                  <c:v>397.66200000000009</c:v>
                </c:pt>
                <c:pt idx="586">
                  <c:v>397.85199999999992</c:v>
                </c:pt>
                <c:pt idx="587">
                  <c:v>398.04300000000001</c:v>
                </c:pt>
                <c:pt idx="588">
                  <c:v>398.24299999999999</c:v>
                </c:pt>
                <c:pt idx="589">
                  <c:v>398.43299999999982</c:v>
                </c:pt>
                <c:pt idx="590">
                  <c:v>398.62599999999992</c:v>
                </c:pt>
                <c:pt idx="591">
                  <c:v>398.80200000000002</c:v>
                </c:pt>
                <c:pt idx="592">
                  <c:v>398.99799999999982</c:v>
                </c:pt>
                <c:pt idx="593">
                  <c:v>399.21499999999997</c:v>
                </c:pt>
                <c:pt idx="594">
                  <c:v>399.44099999999997</c:v>
                </c:pt>
                <c:pt idx="595">
                  <c:v>399.63599999999991</c:v>
                </c:pt>
                <c:pt idx="596">
                  <c:v>399.84000000000009</c:v>
                </c:pt>
                <c:pt idx="597">
                  <c:v>400.03300000000002</c:v>
                </c:pt>
                <c:pt idx="598">
                  <c:v>400.24299999999999</c:v>
                </c:pt>
                <c:pt idx="599">
                  <c:v>400.42700000000002</c:v>
                </c:pt>
                <c:pt idx="600">
                  <c:v>400.60500000000002</c:v>
                </c:pt>
                <c:pt idx="601">
                  <c:v>400.78899999999982</c:v>
                </c:pt>
                <c:pt idx="602">
                  <c:v>400.98299999999978</c:v>
                </c:pt>
                <c:pt idx="603">
                  <c:v>401.15499999999997</c:v>
                </c:pt>
                <c:pt idx="604">
                  <c:v>401.334</c:v>
                </c:pt>
                <c:pt idx="605">
                  <c:v>401.50299999999999</c:v>
                </c:pt>
                <c:pt idx="606">
                  <c:v>401.67599999999999</c:v>
                </c:pt>
                <c:pt idx="607">
                  <c:v>401.858</c:v>
                </c:pt>
                <c:pt idx="608">
                  <c:v>402.04200000000009</c:v>
                </c:pt>
                <c:pt idx="609">
                  <c:v>402.22899999999998</c:v>
                </c:pt>
                <c:pt idx="610">
                  <c:v>402.40999999999991</c:v>
                </c:pt>
                <c:pt idx="611">
                  <c:v>402.58199999999982</c:v>
                </c:pt>
                <c:pt idx="612">
                  <c:v>402.755</c:v>
                </c:pt>
                <c:pt idx="613">
                  <c:v>402.92099999999982</c:v>
                </c:pt>
                <c:pt idx="614">
                  <c:v>403.08600000000001</c:v>
                </c:pt>
                <c:pt idx="615">
                  <c:v>403.25799999999998</c:v>
                </c:pt>
                <c:pt idx="616">
                  <c:v>403.43700000000001</c:v>
                </c:pt>
                <c:pt idx="617">
                  <c:v>403.61699999999979</c:v>
                </c:pt>
                <c:pt idx="618">
                  <c:v>403.79799999999977</c:v>
                </c:pt>
                <c:pt idx="619">
                  <c:v>403.97300000000001</c:v>
                </c:pt>
                <c:pt idx="620">
                  <c:v>404.16</c:v>
                </c:pt>
                <c:pt idx="621">
                  <c:v>404.36699999999979</c:v>
                </c:pt>
                <c:pt idx="622">
                  <c:v>404.57499999999999</c:v>
                </c:pt>
                <c:pt idx="623">
                  <c:v>404.80599999999998</c:v>
                </c:pt>
                <c:pt idx="624">
                  <c:v>405.02300000000002</c:v>
                </c:pt>
                <c:pt idx="625">
                  <c:v>405.24199999999979</c:v>
                </c:pt>
                <c:pt idx="626">
                  <c:v>405.48799999999977</c:v>
                </c:pt>
                <c:pt idx="627">
                  <c:v>405.69900000000001</c:v>
                </c:pt>
                <c:pt idx="628">
                  <c:v>405.88200000000001</c:v>
                </c:pt>
                <c:pt idx="629">
                  <c:v>406.05599999999998</c:v>
                </c:pt>
                <c:pt idx="630">
                  <c:v>406.24199999999979</c:v>
                </c:pt>
                <c:pt idx="631">
                  <c:v>406.4</c:v>
                </c:pt>
                <c:pt idx="632">
                  <c:v>406.56799999999993</c:v>
                </c:pt>
                <c:pt idx="633">
                  <c:v>406.7269999999998</c:v>
                </c:pt>
                <c:pt idx="634">
                  <c:v>406.904</c:v>
                </c:pt>
                <c:pt idx="635">
                  <c:v>407.06</c:v>
                </c:pt>
                <c:pt idx="636">
                  <c:v>407.20400000000001</c:v>
                </c:pt>
                <c:pt idx="637">
                  <c:v>407.346</c:v>
                </c:pt>
                <c:pt idx="638">
                  <c:v>407.49199999999968</c:v>
                </c:pt>
                <c:pt idx="639">
                  <c:v>407.64499999999998</c:v>
                </c:pt>
                <c:pt idx="640">
                  <c:v>407.80500000000001</c:v>
                </c:pt>
                <c:pt idx="641">
                  <c:v>407.96</c:v>
                </c:pt>
                <c:pt idx="642">
                  <c:v>408.12299999999999</c:v>
                </c:pt>
                <c:pt idx="643">
                  <c:v>408.28699999999998</c:v>
                </c:pt>
                <c:pt idx="644">
                  <c:v>408.45799999999991</c:v>
                </c:pt>
                <c:pt idx="645">
                  <c:v>408.63499999999999</c:v>
                </c:pt>
                <c:pt idx="646">
                  <c:v>408.79899999999981</c:v>
                </c:pt>
                <c:pt idx="647">
                  <c:v>408.96699999999981</c:v>
                </c:pt>
                <c:pt idx="648">
                  <c:v>409.12400000000002</c:v>
                </c:pt>
                <c:pt idx="649">
                  <c:v>409.28</c:v>
                </c:pt>
                <c:pt idx="650">
                  <c:v>409.43700000000001</c:v>
                </c:pt>
                <c:pt idx="651">
                  <c:v>409.61199999999991</c:v>
                </c:pt>
                <c:pt idx="652">
                  <c:v>409.82299999999992</c:v>
                </c:pt>
                <c:pt idx="653">
                  <c:v>410.04200000000009</c:v>
                </c:pt>
                <c:pt idx="654">
                  <c:v>410.26499999999999</c:v>
                </c:pt>
                <c:pt idx="655">
                  <c:v>410.47</c:v>
                </c:pt>
                <c:pt idx="656">
                  <c:v>410.65100000000001</c:v>
                </c:pt>
                <c:pt idx="657">
                  <c:v>410.822</c:v>
                </c:pt>
                <c:pt idx="658">
                  <c:v>410.99799999999982</c:v>
                </c:pt>
                <c:pt idx="659">
                  <c:v>411.17099999999999</c:v>
                </c:pt>
                <c:pt idx="660">
                  <c:v>411.35300000000001</c:v>
                </c:pt>
                <c:pt idx="661">
                  <c:v>411.52499999999992</c:v>
                </c:pt>
                <c:pt idx="662">
                  <c:v>411.68899999999991</c:v>
                </c:pt>
                <c:pt idx="663">
                  <c:v>411.86099999999999</c:v>
                </c:pt>
                <c:pt idx="664">
                  <c:v>412.03499999999991</c:v>
                </c:pt>
                <c:pt idx="665">
                  <c:v>412.23299999999978</c:v>
                </c:pt>
                <c:pt idx="666">
                  <c:v>412.40100000000001</c:v>
                </c:pt>
                <c:pt idx="667">
                  <c:v>412.56399999999991</c:v>
                </c:pt>
                <c:pt idx="668">
                  <c:v>412.72599999999977</c:v>
                </c:pt>
                <c:pt idx="669">
                  <c:v>412.90300000000002</c:v>
                </c:pt>
                <c:pt idx="670">
                  <c:v>413.11699999999979</c:v>
                </c:pt>
                <c:pt idx="671">
                  <c:v>413.34500000000008</c:v>
                </c:pt>
                <c:pt idx="672">
                  <c:v>413.55399999999992</c:v>
                </c:pt>
                <c:pt idx="673">
                  <c:v>413.77099999999979</c:v>
                </c:pt>
                <c:pt idx="674">
                  <c:v>414.03099999999978</c:v>
                </c:pt>
                <c:pt idx="675">
                  <c:v>414.26299999999998</c:v>
                </c:pt>
                <c:pt idx="676">
                  <c:v>414.45</c:v>
                </c:pt>
                <c:pt idx="677">
                  <c:v>414.63400000000001</c:v>
                </c:pt>
                <c:pt idx="678">
                  <c:v>414.79700000000003</c:v>
                </c:pt>
                <c:pt idx="679">
                  <c:v>414.952</c:v>
                </c:pt>
                <c:pt idx="680">
                  <c:v>415.1</c:v>
                </c:pt>
                <c:pt idx="681">
                  <c:v>415.24</c:v>
                </c:pt>
                <c:pt idx="682">
                  <c:v>415.38</c:v>
                </c:pt>
                <c:pt idx="683">
                  <c:v>415.52499999999992</c:v>
                </c:pt>
                <c:pt idx="684">
                  <c:v>415.66899999999993</c:v>
                </c:pt>
                <c:pt idx="685">
                  <c:v>415.80599999999998</c:v>
                </c:pt>
                <c:pt idx="686">
                  <c:v>415.96499999999997</c:v>
                </c:pt>
                <c:pt idx="687">
                  <c:v>416.15499999999997</c:v>
                </c:pt>
                <c:pt idx="688">
                  <c:v>416.36500000000001</c:v>
                </c:pt>
                <c:pt idx="689">
                  <c:v>416.54500000000002</c:v>
                </c:pt>
                <c:pt idx="690">
                  <c:v>416.71799999999979</c:v>
                </c:pt>
                <c:pt idx="691">
                  <c:v>416.87799999999999</c:v>
                </c:pt>
                <c:pt idx="692">
                  <c:v>417.03699999999998</c:v>
                </c:pt>
                <c:pt idx="693">
                  <c:v>417.21299999999991</c:v>
                </c:pt>
                <c:pt idx="694">
                  <c:v>417.375</c:v>
                </c:pt>
                <c:pt idx="695">
                  <c:v>417.53899999999982</c:v>
                </c:pt>
                <c:pt idx="696">
                  <c:v>417.68299999999999</c:v>
                </c:pt>
                <c:pt idx="697">
                  <c:v>417.82600000000002</c:v>
                </c:pt>
                <c:pt idx="698">
                  <c:v>417.97899999999998</c:v>
                </c:pt>
                <c:pt idx="699">
                  <c:v>418.149</c:v>
                </c:pt>
                <c:pt idx="700">
                  <c:v>418.34199999999993</c:v>
                </c:pt>
                <c:pt idx="701">
                  <c:v>418.52499999999992</c:v>
                </c:pt>
                <c:pt idx="702">
                  <c:v>418.685</c:v>
                </c:pt>
                <c:pt idx="703">
                  <c:v>418.83600000000001</c:v>
                </c:pt>
                <c:pt idx="704">
                  <c:v>418.9769999999998</c:v>
                </c:pt>
                <c:pt idx="705">
                  <c:v>419.108</c:v>
                </c:pt>
                <c:pt idx="706">
                  <c:v>419.22500000000002</c:v>
                </c:pt>
                <c:pt idx="707">
                  <c:v>419.358</c:v>
                </c:pt>
                <c:pt idx="708">
                  <c:v>419.52300000000002</c:v>
                </c:pt>
                <c:pt idx="709">
                  <c:v>419.69499999999999</c:v>
                </c:pt>
                <c:pt idx="710">
                  <c:v>419.86599999999999</c:v>
                </c:pt>
                <c:pt idx="711">
                  <c:v>420.02699999999982</c:v>
                </c:pt>
                <c:pt idx="712">
                  <c:v>420.178</c:v>
                </c:pt>
                <c:pt idx="713">
                  <c:v>420.31799999999993</c:v>
                </c:pt>
                <c:pt idx="714">
                  <c:v>420.45600000000002</c:v>
                </c:pt>
                <c:pt idx="715">
                  <c:v>420.61799999999999</c:v>
                </c:pt>
                <c:pt idx="716">
                  <c:v>420.83799999999991</c:v>
                </c:pt>
                <c:pt idx="717">
                  <c:v>421.06899999999979</c:v>
                </c:pt>
                <c:pt idx="718">
                  <c:v>421.29799999999977</c:v>
                </c:pt>
                <c:pt idx="719">
                  <c:v>421.52499999999992</c:v>
                </c:pt>
                <c:pt idx="720">
                  <c:v>421.71899999999982</c:v>
                </c:pt>
                <c:pt idx="721">
                  <c:v>421.91199999999998</c:v>
                </c:pt>
                <c:pt idx="722">
                  <c:v>422.08600000000001</c:v>
                </c:pt>
                <c:pt idx="723">
                  <c:v>422.25599999999991</c:v>
                </c:pt>
                <c:pt idx="724">
                  <c:v>422.41599999999983</c:v>
                </c:pt>
                <c:pt idx="725">
                  <c:v>422.57299999999992</c:v>
                </c:pt>
                <c:pt idx="726">
                  <c:v>422.74799999999999</c:v>
                </c:pt>
                <c:pt idx="727">
                  <c:v>422.90800000000002</c:v>
                </c:pt>
                <c:pt idx="728">
                  <c:v>423.07799999999992</c:v>
                </c:pt>
                <c:pt idx="729">
                  <c:v>423.24</c:v>
                </c:pt>
                <c:pt idx="730">
                  <c:v>423.41899999999981</c:v>
                </c:pt>
                <c:pt idx="731">
                  <c:v>423.59599999999978</c:v>
                </c:pt>
                <c:pt idx="732">
                  <c:v>423.78199999999998</c:v>
                </c:pt>
                <c:pt idx="733">
                  <c:v>423.97</c:v>
                </c:pt>
                <c:pt idx="734">
                  <c:v>424.15600000000001</c:v>
                </c:pt>
                <c:pt idx="735">
                  <c:v>424.34199999999993</c:v>
                </c:pt>
                <c:pt idx="736">
                  <c:v>424.53899999999982</c:v>
                </c:pt>
                <c:pt idx="737">
                  <c:v>424.77699999999982</c:v>
                </c:pt>
                <c:pt idx="738">
                  <c:v>424.99599999999981</c:v>
                </c:pt>
                <c:pt idx="739">
                  <c:v>425.185</c:v>
                </c:pt>
                <c:pt idx="740">
                  <c:v>425.37099999999992</c:v>
                </c:pt>
                <c:pt idx="741">
                  <c:v>425.53</c:v>
                </c:pt>
                <c:pt idx="742">
                  <c:v>425.67200000000008</c:v>
                </c:pt>
                <c:pt idx="743">
                  <c:v>425.82499999999999</c:v>
                </c:pt>
                <c:pt idx="744">
                  <c:v>425.99700000000001</c:v>
                </c:pt>
                <c:pt idx="745">
                  <c:v>426.21600000000001</c:v>
                </c:pt>
                <c:pt idx="746">
                  <c:v>426.43599999999992</c:v>
                </c:pt>
                <c:pt idx="747">
                  <c:v>426.65</c:v>
                </c:pt>
                <c:pt idx="748">
                  <c:v>426.88799999999998</c:v>
                </c:pt>
                <c:pt idx="749">
                  <c:v>427.09599999999978</c:v>
                </c:pt>
                <c:pt idx="750">
                  <c:v>427.27600000000001</c:v>
                </c:pt>
                <c:pt idx="751">
                  <c:v>427.46</c:v>
                </c:pt>
                <c:pt idx="752">
                  <c:v>427.61</c:v>
                </c:pt>
                <c:pt idx="753">
                  <c:v>427.75099999999992</c:v>
                </c:pt>
                <c:pt idx="754">
                  <c:v>427.87</c:v>
                </c:pt>
                <c:pt idx="755">
                  <c:v>427.98500000000001</c:v>
                </c:pt>
                <c:pt idx="756">
                  <c:v>428.09899999999982</c:v>
                </c:pt>
                <c:pt idx="757">
                  <c:v>428.214</c:v>
                </c:pt>
                <c:pt idx="758">
                  <c:v>428.33600000000001</c:v>
                </c:pt>
                <c:pt idx="759">
                  <c:v>428.46899999999982</c:v>
                </c:pt>
                <c:pt idx="760">
                  <c:v>428.61099999999999</c:v>
                </c:pt>
                <c:pt idx="761">
                  <c:v>428.75099999999992</c:v>
                </c:pt>
                <c:pt idx="762">
                  <c:v>428.89599999999979</c:v>
                </c:pt>
                <c:pt idx="763">
                  <c:v>429.029</c:v>
                </c:pt>
                <c:pt idx="764">
                  <c:v>429.16500000000002</c:v>
                </c:pt>
                <c:pt idx="765">
                  <c:v>429.30500000000001</c:v>
                </c:pt>
                <c:pt idx="766">
                  <c:v>429.45400000000001</c:v>
                </c:pt>
                <c:pt idx="767">
                  <c:v>429.613</c:v>
                </c:pt>
                <c:pt idx="768">
                  <c:v>429.77600000000001</c:v>
                </c:pt>
                <c:pt idx="769">
                  <c:v>429.94099999999997</c:v>
                </c:pt>
                <c:pt idx="770">
                  <c:v>430.1</c:v>
                </c:pt>
                <c:pt idx="771">
                  <c:v>430.26599999999979</c:v>
                </c:pt>
                <c:pt idx="772">
                  <c:v>430.44399999999979</c:v>
                </c:pt>
                <c:pt idx="773">
                  <c:v>430.62599999999992</c:v>
                </c:pt>
                <c:pt idx="774">
                  <c:v>430.815</c:v>
                </c:pt>
                <c:pt idx="775">
                  <c:v>431.00099999999992</c:v>
                </c:pt>
                <c:pt idx="776">
                  <c:v>431.17899999999992</c:v>
                </c:pt>
                <c:pt idx="777">
                  <c:v>431.346</c:v>
                </c:pt>
                <c:pt idx="778">
                  <c:v>431.51</c:v>
                </c:pt>
                <c:pt idx="779">
                  <c:v>431.666</c:v>
                </c:pt>
                <c:pt idx="780">
                  <c:v>431.82499999999999</c:v>
                </c:pt>
                <c:pt idx="781">
                  <c:v>431.98500000000001</c:v>
                </c:pt>
                <c:pt idx="782">
                  <c:v>432.14300000000009</c:v>
                </c:pt>
                <c:pt idx="783">
                  <c:v>432.29399999999981</c:v>
                </c:pt>
                <c:pt idx="784">
                  <c:v>432.447</c:v>
                </c:pt>
                <c:pt idx="785">
                  <c:v>432.6</c:v>
                </c:pt>
                <c:pt idx="786">
                  <c:v>432.74299999999999</c:v>
                </c:pt>
                <c:pt idx="787">
                  <c:v>432.88599999999991</c:v>
                </c:pt>
                <c:pt idx="788">
                  <c:v>433.01799999999997</c:v>
                </c:pt>
                <c:pt idx="789">
                  <c:v>433.15300000000002</c:v>
                </c:pt>
                <c:pt idx="790">
                  <c:v>433.28899999999982</c:v>
                </c:pt>
                <c:pt idx="791">
                  <c:v>433.42599999999982</c:v>
                </c:pt>
                <c:pt idx="792">
                  <c:v>433.56200000000001</c:v>
                </c:pt>
                <c:pt idx="793">
                  <c:v>433.69099999999997</c:v>
                </c:pt>
                <c:pt idx="794">
                  <c:v>433.81</c:v>
                </c:pt>
                <c:pt idx="795">
                  <c:v>433.92500000000001</c:v>
                </c:pt>
                <c:pt idx="796">
                  <c:v>434.05099999999999</c:v>
                </c:pt>
                <c:pt idx="797">
                  <c:v>434.197</c:v>
                </c:pt>
                <c:pt idx="798">
                  <c:v>434.363</c:v>
                </c:pt>
                <c:pt idx="799">
                  <c:v>434.53599999999977</c:v>
                </c:pt>
                <c:pt idx="800">
                  <c:v>434.72399999999982</c:v>
                </c:pt>
                <c:pt idx="801">
                  <c:v>434.91599999999983</c:v>
                </c:pt>
                <c:pt idx="802">
                  <c:v>435.1040000000001</c:v>
                </c:pt>
                <c:pt idx="803">
                  <c:v>435.28699999999998</c:v>
                </c:pt>
                <c:pt idx="804">
                  <c:v>435.46199999999982</c:v>
                </c:pt>
                <c:pt idx="805">
                  <c:v>435.63400000000001</c:v>
                </c:pt>
                <c:pt idx="806">
                  <c:v>435.815</c:v>
                </c:pt>
                <c:pt idx="807">
                  <c:v>436.00099999999992</c:v>
                </c:pt>
                <c:pt idx="808">
                  <c:v>436.18599999999998</c:v>
                </c:pt>
                <c:pt idx="809">
                  <c:v>436.37200000000001</c:v>
                </c:pt>
                <c:pt idx="810">
                  <c:v>436.56099999999998</c:v>
                </c:pt>
                <c:pt idx="811">
                  <c:v>436.76</c:v>
                </c:pt>
                <c:pt idx="812">
                  <c:v>436.95100000000002</c:v>
                </c:pt>
                <c:pt idx="813">
                  <c:v>437.13099999999991</c:v>
                </c:pt>
                <c:pt idx="814">
                  <c:v>437.29299999999978</c:v>
                </c:pt>
                <c:pt idx="815">
                  <c:v>437.44799999999992</c:v>
                </c:pt>
                <c:pt idx="816">
                  <c:v>437.60699999999991</c:v>
                </c:pt>
                <c:pt idx="817">
                  <c:v>437.76900000000001</c:v>
                </c:pt>
                <c:pt idx="818">
                  <c:v>437.92399999999981</c:v>
                </c:pt>
                <c:pt idx="819">
                  <c:v>438.08299999999991</c:v>
                </c:pt>
                <c:pt idx="820">
                  <c:v>438.245</c:v>
                </c:pt>
                <c:pt idx="821">
                  <c:v>438.40599999999978</c:v>
                </c:pt>
                <c:pt idx="822">
                  <c:v>438.565</c:v>
                </c:pt>
                <c:pt idx="823">
                  <c:v>438.71199999999982</c:v>
                </c:pt>
                <c:pt idx="824">
                  <c:v>438.85300000000001</c:v>
                </c:pt>
                <c:pt idx="825">
                  <c:v>438.99599999999981</c:v>
                </c:pt>
                <c:pt idx="826">
                  <c:v>439.15600000000001</c:v>
                </c:pt>
                <c:pt idx="827">
                  <c:v>439.32400000000001</c:v>
                </c:pt>
                <c:pt idx="828">
                  <c:v>439.48399999999998</c:v>
                </c:pt>
                <c:pt idx="829">
                  <c:v>439.65600000000001</c:v>
                </c:pt>
                <c:pt idx="830">
                  <c:v>439.84399999999999</c:v>
                </c:pt>
                <c:pt idx="831">
                  <c:v>440.041</c:v>
                </c:pt>
                <c:pt idx="832">
                  <c:v>440.23399999999998</c:v>
                </c:pt>
                <c:pt idx="833">
                  <c:v>440.42599999999982</c:v>
                </c:pt>
                <c:pt idx="834">
                  <c:v>440.62</c:v>
                </c:pt>
                <c:pt idx="835">
                  <c:v>440.82</c:v>
                </c:pt>
                <c:pt idx="836">
                  <c:v>441.017</c:v>
                </c:pt>
                <c:pt idx="837">
                  <c:v>441.22300000000001</c:v>
                </c:pt>
                <c:pt idx="838">
                  <c:v>441.42099999999982</c:v>
                </c:pt>
                <c:pt idx="839">
                  <c:v>441.59399999999982</c:v>
                </c:pt>
                <c:pt idx="840">
                  <c:v>441.77300000000002</c:v>
                </c:pt>
                <c:pt idx="841">
                  <c:v>441.96299999999991</c:v>
                </c:pt>
                <c:pt idx="842">
                  <c:v>442.154</c:v>
                </c:pt>
                <c:pt idx="843">
                  <c:v>442.35</c:v>
                </c:pt>
                <c:pt idx="844">
                  <c:v>442.529</c:v>
                </c:pt>
                <c:pt idx="845">
                  <c:v>442.702</c:v>
                </c:pt>
                <c:pt idx="846">
                  <c:v>442.86199999999991</c:v>
                </c:pt>
                <c:pt idx="847">
                  <c:v>443.03399999999982</c:v>
                </c:pt>
                <c:pt idx="848">
                  <c:v>443.18399999999991</c:v>
                </c:pt>
                <c:pt idx="849">
                  <c:v>443.32799999999992</c:v>
                </c:pt>
                <c:pt idx="850">
                  <c:v>443.46699999999981</c:v>
                </c:pt>
                <c:pt idx="851">
                  <c:v>443.61500000000001</c:v>
                </c:pt>
                <c:pt idx="852">
                  <c:v>443.767</c:v>
                </c:pt>
                <c:pt idx="853">
                  <c:v>443.93099999999993</c:v>
                </c:pt>
                <c:pt idx="854">
                  <c:v>444.09399999999982</c:v>
                </c:pt>
                <c:pt idx="855">
                  <c:v>444.26400000000001</c:v>
                </c:pt>
                <c:pt idx="856">
                  <c:v>444.43499999999977</c:v>
                </c:pt>
                <c:pt idx="857">
                  <c:v>444.59800000000001</c:v>
                </c:pt>
                <c:pt idx="858">
                  <c:v>444.755</c:v>
                </c:pt>
                <c:pt idx="859">
                  <c:v>444.90699999999998</c:v>
                </c:pt>
                <c:pt idx="860">
                  <c:v>445.07</c:v>
                </c:pt>
                <c:pt idx="861">
                  <c:v>445.23899999999998</c:v>
                </c:pt>
                <c:pt idx="862">
                  <c:v>445.40100000000001</c:v>
                </c:pt>
                <c:pt idx="863">
                  <c:v>445.54300000000001</c:v>
                </c:pt>
                <c:pt idx="864">
                  <c:v>445.69799999999992</c:v>
                </c:pt>
                <c:pt idx="865">
                  <c:v>445.85900000000009</c:v>
                </c:pt>
                <c:pt idx="866">
                  <c:v>446.02699999999982</c:v>
                </c:pt>
                <c:pt idx="867">
                  <c:v>446.2</c:v>
                </c:pt>
                <c:pt idx="868">
                  <c:v>446.387</c:v>
                </c:pt>
                <c:pt idx="869">
                  <c:v>446.58299999999991</c:v>
                </c:pt>
                <c:pt idx="870">
                  <c:v>446.77699999999982</c:v>
                </c:pt>
                <c:pt idx="871">
                  <c:v>446.96699999999981</c:v>
                </c:pt>
                <c:pt idx="872">
                  <c:v>447.13299999999998</c:v>
                </c:pt>
                <c:pt idx="873">
                  <c:v>447.27600000000001</c:v>
                </c:pt>
                <c:pt idx="874">
                  <c:v>447.40499999999992</c:v>
                </c:pt>
                <c:pt idx="875">
                  <c:v>447.529</c:v>
                </c:pt>
                <c:pt idx="876">
                  <c:v>447.666</c:v>
                </c:pt>
                <c:pt idx="877">
                  <c:v>447.82299999999992</c:v>
                </c:pt>
                <c:pt idx="878">
                  <c:v>448.005</c:v>
                </c:pt>
                <c:pt idx="879">
                  <c:v>448.19600000000003</c:v>
                </c:pt>
                <c:pt idx="880">
                  <c:v>448.37799999999999</c:v>
                </c:pt>
                <c:pt idx="881">
                  <c:v>448.53899999999982</c:v>
                </c:pt>
                <c:pt idx="882">
                  <c:v>448.67500000000001</c:v>
                </c:pt>
                <c:pt idx="883">
                  <c:v>448.79199999999997</c:v>
                </c:pt>
                <c:pt idx="884">
                  <c:v>448.90100000000001</c:v>
                </c:pt>
                <c:pt idx="885">
                  <c:v>449.01499999999999</c:v>
                </c:pt>
                <c:pt idx="886">
                  <c:v>449.137</c:v>
                </c:pt>
                <c:pt idx="887">
                  <c:v>449.27199999999982</c:v>
                </c:pt>
                <c:pt idx="888">
                  <c:v>449.42200000000003</c:v>
                </c:pt>
                <c:pt idx="889">
                  <c:v>449.577</c:v>
                </c:pt>
                <c:pt idx="890">
                  <c:v>449.73299999999978</c:v>
                </c:pt>
                <c:pt idx="891">
                  <c:v>449.89400000000001</c:v>
                </c:pt>
                <c:pt idx="892">
                  <c:v>450.06200000000001</c:v>
                </c:pt>
                <c:pt idx="893">
                  <c:v>450.23399999999998</c:v>
                </c:pt>
                <c:pt idx="894">
                  <c:v>450.40899999999982</c:v>
                </c:pt>
                <c:pt idx="895">
                  <c:v>450.58299999999991</c:v>
                </c:pt>
                <c:pt idx="896">
                  <c:v>450.75599999999991</c:v>
                </c:pt>
                <c:pt idx="897">
                  <c:v>450.93299999999982</c:v>
                </c:pt>
                <c:pt idx="898">
                  <c:v>451.10599999999999</c:v>
                </c:pt>
                <c:pt idx="899">
                  <c:v>451.279</c:v>
                </c:pt>
                <c:pt idx="900">
                  <c:v>451.45</c:v>
                </c:pt>
                <c:pt idx="901">
                  <c:v>451.625</c:v>
                </c:pt>
                <c:pt idx="902">
                  <c:v>451.8</c:v>
                </c:pt>
                <c:pt idx="903">
                  <c:v>451.9769999999998</c:v>
                </c:pt>
                <c:pt idx="904">
                  <c:v>452.15800000000002</c:v>
                </c:pt>
                <c:pt idx="905">
                  <c:v>452.33699999999982</c:v>
                </c:pt>
                <c:pt idx="906">
                  <c:v>452.51599999999979</c:v>
                </c:pt>
                <c:pt idx="907">
                  <c:v>452.697</c:v>
                </c:pt>
                <c:pt idx="908">
                  <c:v>452.87799999999999</c:v>
                </c:pt>
                <c:pt idx="909">
                  <c:v>453.06299999999999</c:v>
                </c:pt>
                <c:pt idx="910">
                  <c:v>453.24700000000001</c:v>
                </c:pt>
                <c:pt idx="911">
                  <c:v>453.4339999999998</c:v>
                </c:pt>
                <c:pt idx="912">
                  <c:v>453.62799999999999</c:v>
                </c:pt>
                <c:pt idx="913">
                  <c:v>453.83499999999998</c:v>
                </c:pt>
                <c:pt idx="914">
                  <c:v>454.07299999999992</c:v>
                </c:pt>
                <c:pt idx="915">
                  <c:v>454.33299999999991</c:v>
                </c:pt>
                <c:pt idx="916">
                  <c:v>454.58100000000002</c:v>
                </c:pt>
                <c:pt idx="917">
                  <c:v>454.81599999999997</c:v>
                </c:pt>
                <c:pt idx="918">
                  <c:v>455.041</c:v>
                </c:pt>
                <c:pt idx="919">
                  <c:v>455.25400000000002</c:v>
                </c:pt>
                <c:pt idx="920">
                  <c:v>455.46</c:v>
                </c:pt>
                <c:pt idx="921">
                  <c:v>455.661</c:v>
                </c:pt>
                <c:pt idx="922">
                  <c:v>455.85900000000009</c:v>
                </c:pt>
                <c:pt idx="923">
                  <c:v>456.04599999999999</c:v>
                </c:pt>
                <c:pt idx="924">
                  <c:v>456.23399999999998</c:v>
                </c:pt>
                <c:pt idx="925">
                  <c:v>456.43899999999979</c:v>
                </c:pt>
                <c:pt idx="926">
                  <c:v>456.65300000000002</c:v>
                </c:pt>
                <c:pt idx="927">
                  <c:v>456.85699999999991</c:v>
                </c:pt>
                <c:pt idx="928">
                  <c:v>457.05500000000001</c:v>
                </c:pt>
                <c:pt idx="929">
                  <c:v>457.245</c:v>
                </c:pt>
                <c:pt idx="930">
                  <c:v>457.42299999999977</c:v>
                </c:pt>
                <c:pt idx="931">
                  <c:v>457.59399999999982</c:v>
                </c:pt>
                <c:pt idx="932">
                  <c:v>457.75</c:v>
                </c:pt>
                <c:pt idx="933">
                  <c:v>457.90599999999978</c:v>
                </c:pt>
                <c:pt idx="934">
                  <c:v>458.06099999999998</c:v>
                </c:pt>
                <c:pt idx="935">
                  <c:v>458.23099999999982</c:v>
                </c:pt>
                <c:pt idx="936">
                  <c:v>458.40300000000002</c:v>
                </c:pt>
                <c:pt idx="937">
                  <c:v>458.58100000000002</c:v>
                </c:pt>
                <c:pt idx="938">
                  <c:v>458.762</c:v>
                </c:pt>
                <c:pt idx="939">
                  <c:v>458.95699999999982</c:v>
                </c:pt>
                <c:pt idx="940">
                  <c:v>459.14699999999999</c:v>
                </c:pt>
                <c:pt idx="941">
                  <c:v>459.33499999999998</c:v>
                </c:pt>
                <c:pt idx="942">
                  <c:v>459.52800000000002</c:v>
                </c:pt>
                <c:pt idx="943">
                  <c:v>459.71499999999997</c:v>
                </c:pt>
                <c:pt idx="944">
                  <c:v>459.90100000000001</c:v>
                </c:pt>
                <c:pt idx="945">
                  <c:v>460.07900000000001</c:v>
                </c:pt>
                <c:pt idx="946">
                  <c:v>460.26099999999991</c:v>
                </c:pt>
                <c:pt idx="947">
                  <c:v>460.43200000000002</c:v>
                </c:pt>
                <c:pt idx="948">
                  <c:v>460.59500000000003</c:v>
                </c:pt>
                <c:pt idx="949">
                  <c:v>460.74900000000002</c:v>
                </c:pt>
                <c:pt idx="950">
                  <c:v>460.89299999999997</c:v>
                </c:pt>
                <c:pt idx="951">
                  <c:v>461.03399999999982</c:v>
                </c:pt>
                <c:pt idx="952">
                  <c:v>461.18599999999998</c:v>
                </c:pt>
                <c:pt idx="953">
                  <c:v>461.346</c:v>
                </c:pt>
                <c:pt idx="954">
                  <c:v>461.529</c:v>
                </c:pt>
                <c:pt idx="955">
                  <c:v>461.71799999999979</c:v>
                </c:pt>
                <c:pt idx="956">
                  <c:v>461.90599999999978</c:v>
                </c:pt>
                <c:pt idx="957">
                  <c:v>462.09199999999981</c:v>
                </c:pt>
                <c:pt idx="958">
                  <c:v>462.27199999999982</c:v>
                </c:pt>
                <c:pt idx="959">
                  <c:v>462.45400000000001</c:v>
                </c:pt>
                <c:pt idx="960">
                  <c:v>462.637</c:v>
                </c:pt>
                <c:pt idx="961">
                  <c:v>462.82400000000001</c:v>
                </c:pt>
                <c:pt idx="962">
                  <c:v>463.00599999999991</c:v>
                </c:pt>
                <c:pt idx="963">
                  <c:v>463.18200000000002</c:v>
                </c:pt>
                <c:pt idx="964">
                  <c:v>463.34399999999999</c:v>
                </c:pt>
                <c:pt idx="965">
                  <c:v>463.50400000000002</c:v>
                </c:pt>
                <c:pt idx="966">
                  <c:v>463.65100000000001</c:v>
                </c:pt>
                <c:pt idx="967">
                  <c:v>463.79399999999981</c:v>
                </c:pt>
                <c:pt idx="968">
                  <c:v>463.93700000000001</c:v>
                </c:pt>
                <c:pt idx="969">
                  <c:v>464.07900000000001</c:v>
                </c:pt>
                <c:pt idx="970">
                  <c:v>464.23099999999982</c:v>
                </c:pt>
                <c:pt idx="971">
                  <c:v>464.37200000000001</c:v>
                </c:pt>
                <c:pt idx="972">
                  <c:v>464.52</c:v>
                </c:pt>
                <c:pt idx="973">
                  <c:v>464.67399999999992</c:v>
                </c:pt>
                <c:pt idx="974">
                  <c:v>464.83600000000001</c:v>
                </c:pt>
                <c:pt idx="975">
                  <c:v>465.005</c:v>
                </c:pt>
                <c:pt idx="976">
                  <c:v>465.16399999999999</c:v>
                </c:pt>
                <c:pt idx="977">
                  <c:v>465.32600000000002</c:v>
                </c:pt>
                <c:pt idx="978">
                  <c:v>465.49599999999981</c:v>
                </c:pt>
                <c:pt idx="979">
                  <c:v>465.654</c:v>
                </c:pt>
                <c:pt idx="980">
                  <c:v>465.827</c:v>
                </c:pt>
                <c:pt idx="981">
                  <c:v>466.02</c:v>
                </c:pt>
                <c:pt idx="982">
                  <c:v>466.20400000000001</c:v>
                </c:pt>
                <c:pt idx="983">
                  <c:v>466.387</c:v>
                </c:pt>
                <c:pt idx="984">
                  <c:v>466.57100000000003</c:v>
                </c:pt>
                <c:pt idx="985">
                  <c:v>466.75299999999999</c:v>
                </c:pt>
                <c:pt idx="986">
                  <c:v>466.9339999999998</c:v>
                </c:pt>
                <c:pt idx="987">
                  <c:v>467.101</c:v>
                </c:pt>
                <c:pt idx="988">
                  <c:v>467.25200000000001</c:v>
                </c:pt>
                <c:pt idx="989">
                  <c:v>467.38799999999998</c:v>
                </c:pt>
                <c:pt idx="990">
                  <c:v>467.52300000000002</c:v>
                </c:pt>
                <c:pt idx="991">
                  <c:v>467.6570000000001</c:v>
                </c:pt>
                <c:pt idx="992">
                  <c:v>467.83199999999982</c:v>
                </c:pt>
                <c:pt idx="993">
                  <c:v>468.01299999999998</c:v>
                </c:pt>
                <c:pt idx="994">
                  <c:v>468.22</c:v>
                </c:pt>
                <c:pt idx="995">
                  <c:v>468.40899999999982</c:v>
                </c:pt>
                <c:pt idx="996">
                  <c:v>468.59</c:v>
                </c:pt>
                <c:pt idx="997">
                  <c:v>468.75299999999999</c:v>
                </c:pt>
                <c:pt idx="998">
                  <c:v>468.91599999999983</c:v>
                </c:pt>
                <c:pt idx="999">
                  <c:v>469.06899999999979</c:v>
                </c:pt>
                <c:pt idx="1000">
                  <c:v>469.22899999999998</c:v>
                </c:pt>
                <c:pt idx="1001">
                  <c:v>469.42099999999982</c:v>
                </c:pt>
                <c:pt idx="1002">
                  <c:v>469.61599999999999</c:v>
                </c:pt>
                <c:pt idx="1003">
                  <c:v>469.81799999999993</c:v>
                </c:pt>
                <c:pt idx="1004">
                  <c:v>470</c:v>
                </c:pt>
                <c:pt idx="1005">
                  <c:v>470.17099999999999</c:v>
                </c:pt>
                <c:pt idx="1006">
                  <c:v>470.33</c:v>
                </c:pt>
                <c:pt idx="1007">
                  <c:v>470.46600000000001</c:v>
                </c:pt>
                <c:pt idx="1008">
                  <c:v>470.59199999999981</c:v>
                </c:pt>
                <c:pt idx="1009">
                  <c:v>470.71899999999982</c:v>
                </c:pt>
                <c:pt idx="1010">
                  <c:v>470.85699999999991</c:v>
                </c:pt>
                <c:pt idx="1011">
                  <c:v>471.017</c:v>
                </c:pt>
                <c:pt idx="1012">
                  <c:v>471.18</c:v>
                </c:pt>
                <c:pt idx="1013">
                  <c:v>471.34300000000002</c:v>
                </c:pt>
                <c:pt idx="1014">
                  <c:v>471.49799999999982</c:v>
                </c:pt>
                <c:pt idx="1015">
                  <c:v>471.65300000000002</c:v>
                </c:pt>
                <c:pt idx="1016">
                  <c:v>471.80799999999999</c:v>
                </c:pt>
                <c:pt idx="1017">
                  <c:v>471.96600000000001</c:v>
                </c:pt>
                <c:pt idx="1018">
                  <c:v>472.108</c:v>
                </c:pt>
                <c:pt idx="1019">
                  <c:v>472.25299999999999</c:v>
                </c:pt>
                <c:pt idx="1020">
                  <c:v>472.40499999999992</c:v>
                </c:pt>
                <c:pt idx="1021">
                  <c:v>472.55500000000001</c:v>
                </c:pt>
                <c:pt idx="1022">
                  <c:v>472.714</c:v>
                </c:pt>
                <c:pt idx="1023">
                  <c:v>472.87200000000001</c:v>
                </c:pt>
                <c:pt idx="1024">
                  <c:v>473.03499999999991</c:v>
                </c:pt>
                <c:pt idx="1025">
                  <c:v>473.20400000000001</c:v>
                </c:pt>
                <c:pt idx="1026">
                  <c:v>473.36900000000009</c:v>
                </c:pt>
                <c:pt idx="1027">
                  <c:v>473.53300000000002</c:v>
                </c:pt>
                <c:pt idx="1028">
                  <c:v>473.678</c:v>
                </c:pt>
                <c:pt idx="1029">
                  <c:v>473.81</c:v>
                </c:pt>
                <c:pt idx="1030">
                  <c:v>473.93200000000002</c:v>
                </c:pt>
                <c:pt idx="1031">
                  <c:v>474.05099999999999</c:v>
                </c:pt>
                <c:pt idx="1032">
                  <c:v>474.17399999999992</c:v>
                </c:pt>
                <c:pt idx="1033">
                  <c:v>474.30599999999998</c:v>
                </c:pt>
                <c:pt idx="1034">
                  <c:v>474.43899999999979</c:v>
                </c:pt>
                <c:pt idx="1035">
                  <c:v>474.57100000000003</c:v>
                </c:pt>
                <c:pt idx="1036">
                  <c:v>474.70600000000002</c:v>
                </c:pt>
                <c:pt idx="1037">
                  <c:v>474.84399999999999</c:v>
                </c:pt>
                <c:pt idx="1038">
                  <c:v>474.98899999999998</c:v>
                </c:pt>
                <c:pt idx="1039">
                  <c:v>475.16800000000001</c:v>
                </c:pt>
                <c:pt idx="1040">
                  <c:v>475.36</c:v>
                </c:pt>
                <c:pt idx="1041">
                  <c:v>475.57100000000003</c:v>
                </c:pt>
                <c:pt idx="1042">
                  <c:v>475.77499999999992</c:v>
                </c:pt>
                <c:pt idx="1043">
                  <c:v>475.96199999999982</c:v>
                </c:pt>
                <c:pt idx="1044">
                  <c:v>476.14800000000002</c:v>
                </c:pt>
                <c:pt idx="1045">
                  <c:v>476.33199999999982</c:v>
                </c:pt>
                <c:pt idx="1046">
                  <c:v>476.50900000000001</c:v>
                </c:pt>
                <c:pt idx="1047">
                  <c:v>476.697</c:v>
                </c:pt>
                <c:pt idx="1048">
                  <c:v>476.88900000000001</c:v>
                </c:pt>
                <c:pt idx="1049">
                  <c:v>477.084</c:v>
                </c:pt>
                <c:pt idx="1050">
                  <c:v>477.26499999999999</c:v>
                </c:pt>
                <c:pt idx="1051">
                  <c:v>477.43499999999977</c:v>
                </c:pt>
                <c:pt idx="1052">
                  <c:v>477.58299999999991</c:v>
                </c:pt>
                <c:pt idx="1053">
                  <c:v>477.70699999999982</c:v>
                </c:pt>
                <c:pt idx="1054">
                  <c:v>477.83299999999991</c:v>
                </c:pt>
                <c:pt idx="1055">
                  <c:v>477.97199999999981</c:v>
                </c:pt>
                <c:pt idx="1056">
                  <c:v>478.13900000000001</c:v>
                </c:pt>
                <c:pt idx="1057">
                  <c:v>478.30599999999998</c:v>
                </c:pt>
                <c:pt idx="1058">
                  <c:v>478.47199999999981</c:v>
                </c:pt>
                <c:pt idx="1059">
                  <c:v>478.63799999999998</c:v>
                </c:pt>
                <c:pt idx="1060">
                  <c:v>478.80399999999992</c:v>
                </c:pt>
                <c:pt idx="1061">
                  <c:v>478.97099999999978</c:v>
                </c:pt>
                <c:pt idx="1062">
                  <c:v>479.12700000000001</c:v>
                </c:pt>
                <c:pt idx="1063">
                  <c:v>479.30200000000002</c:v>
                </c:pt>
                <c:pt idx="1064">
                  <c:v>479.47500000000002</c:v>
                </c:pt>
                <c:pt idx="1065">
                  <c:v>479.65300000000002</c:v>
                </c:pt>
                <c:pt idx="1066">
                  <c:v>479.822</c:v>
                </c:pt>
                <c:pt idx="1067">
                  <c:v>479.99400000000003</c:v>
                </c:pt>
                <c:pt idx="1068">
                  <c:v>480.16</c:v>
                </c:pt>
                <c:pt idx="1069">
                  <c:v>480.32499999999999</c:v>
                </c:pt>
                <c:pt idx="1070">
                  <c:v>480.47899999999998</c:v>
                </c:pt>
                <c:pt idx="1071">
                  <c:v>480.601</c:v>
                </c:pt>
                <c:pt idx="1072">
                  <c:v>480.68700000000001</c:v>
                </c:pt>
                <c:pt idx="1073">
                  <c:v>480.77699999999982</c:v>
                </c:pt>
                <c:pt idx="1074">
                  <c:v>480.88099999999991</c:v>
                </c:pt>
                <c:pt idx="1075">
                  <c:v>481.005</c:v>
                </c:pt>
                <c:pt idx="1076">
                  <c:v>481.15600000000001</c:v>
                </c:pt>
                <c:pt idx="1077">
                  <c:v>481.327</c:v>
                </c:pt>
                <c:pt idx="1078">
                  <c:v>481.50900000000001</c:v>
                </c:pt>
                <c:pt idx="1079">
                  <c:v>481.685</c:v>
                </c:pt>
                <c:pt idx="1080">
                  <c:v>481.86799999999999</c:v>
                </c:pt>
                <c:pt idx="1081">
                  <c:v>482.03300000000002</c:v>
                </c:pt>
                <c:pt idx="1082">
                  <c:v>482.202</c:v>
                </c:pt>
                <c:pt idx="1083">
                  <c:v>482.375</c:v>
                </c:pt>
                <c:pt idx="1084">
                  <c:v>482.54399999999993</c:v>
                </c:pt>
                <c:pt idx="1085">
                  <c:v>482.71299999999991</c:v>
                </c:pt>
                <c:pt idx="1086">
                  <c:v>482.87099999999992</c:v>
                </c:pt>
                <c:pt idx="1087">
                  <c:v>483.01900000000001</c:v>
                </c:pt>
                <c:pt idx="1088">
                  <c:v>483.173</c:v>
                </c:pt>
                <c:pt idx="1089">
                  <c:v>483.33299999999991</c:v>
                </c:pt>
                <c:pt idx="1090">
                  <c:v>483.47599999999977</c:v>
                </c:pt>
                <c:pt idx="1091">
                  <c:v>483.59599999999978</c:v>
                </c:pt>
                <c:pt idx="1092">
                  <c:v>483.71199999999982</c:v>
                </c:pt>
                <c:pt idx="1093">
                  <c:v>483.85300000000001</c:v>
                </c:pt>
                <c:pt idx="1094">
                  <c:v>484.01099999999991</c:v>
                </c:pt>
                <c:pt idx="1095">
                  <c:v>484.15800000000002</c:v>
                </c:pt>
                <c:pt idx="1096">
                  <c:v>484.30599999999998</c:v>
                </c:pt>
                <c:pt idx="1097">
                  <c:v>484.44900000000001</c:v>
                </c:pt>
                <c:pt idx="1098">
                  <c:v>484.60900000000009</c:v>
                </c:pt>
                <c:pt idx="1099">
                  <c:v>484.78300000000002</c:v>
                </c:pt>
                <c:pt idx="1100">
                  <c:v>484.95799999999991</c:v>
                </c:pt>
                <c:pt idx="1101">
                  <c:v>485.11699999999979</c:v>
                </c:pt>
                <c:pt idx="1102">
                  <c:v>485.26499999999999</c:v>
                </c:pt>
                <c:pt idx="1103">
                  <c:v>485.387</c:v>
                </c:pt>
                <c:pt idx="1104">
                  <c:v>485.50799999999998</c:v>
                </c:pt>
                <c:pt idx="1105">
                  <c:v>485.649</c:v>
                </c:pt>
                <c:pt idx="1106">
                  <c:v>485.79599999999982</c:v>
                </c:pt>
                <c:pt idx="1107">
                  <c:v>485.94200000000001</c:v>
                </c:pt>
                <c:pt idx="1108">
                  <c:v>486.09</c:v>
                </c:pt>
                <c:pt idx="1109">
                  <c:v>486.23299999999978</c:v>
                </c:pt>
                <c:pt idx="1110">
                  <c:v>486.38200000000001</c:v>
                </c:pt>
                <c:pt idx="1111">
                  <c:v>486.55099999999999</c:v>
                </c:pt>
                <c:pt idx="1112">
                  <c:v>486.73299999999978</c:v>
                </c:pt>
                <c:pt idx="1113">
                  <c:v>486.92799999999983</c:v>
                </c:pt>
                <c:pt idx="1114">
                  <c:v>487.10699999999991</c:v>
                </c:pt>
                <c:pt idx="1115">
                  <c:v>487.274</c:v>
                </c:pt>
                <c:pt idx="1116">
                  <c:v>487.41399999999982</c:v>
                </c:pt>
                <c:pt idx="1117">
                  <c:v>487.54200000000009</c:v>
                </c:pt>
                <c:pt idx="1118">
                  <c:v>487.66899999999993</c:v>
                </c:pt>
                <c:pt idx="1119">
                  <c:v>487.79700000000003</c:v>
                </c:pt>
                <c:pt idx="1120">
                  <c:v>487.92700000000002</c:v>
                </c:pt>
                <c:pt idx="1121">
                  <c:v>488.05700000000002</c:v>
                </c:pt>
                <c:pt idx="1122">
                  <c:v>488.19399999999979</c:v>
                </c:pt>
                <c:pt idx="1123">
                  <c:v>488.33299999999991</c:v>
                </c:pt>
                <c:pt idx="1124">
                  <c:v>488.47</c:v>
                </c:pt>
                <c:pt idx="1125">
                  <c:v>488.608</c:v>
                </c:pt>
                <c:pt idx="1126">
                  <c:v>488.74700000000001</c:v>
                </c:pt>
                <c:pt idx="1127">
                  <c:v>488.887</c:v>
                </c:pt>
                <c:pt idx="1128">
                  <c:v>489.03699999999998</c:v>
                </c:pt>
                <c:pt idx="1129">
                  <c:v>489.20100000000002</c:v>
                </c:pt>
                <c:pt idx="1130">
                  <c:v>489.363</c:v>
                </c:pt>
                <c:pt idx="1131">
                  <c:v>489.51900000000001</c:v>
                </c:pt>
                <c:pt idx="1132">
                  <c:v>489.68099999999998</c:v>
                </c:pt>
                <c:pt idx="1133">
                  <c:v>489.8540000000001</c:v>
                </c:pt>
                <c:pt idx="1134">
                  <c:v>490.05799999999999</c:v>
                </c:pt>
                <c:pt idx="1135">
                  <c:v>490.27600000000001</c:v>
                </c:pt>
                <c:pt idx="1136">
                  <c:v>490.49099999999981</c:v>
                </c:pt>
                <c:pt idx="1137">
                  <c:v>490.72099999999978</c:v>
                </c:pt>
                <c:pt idx="1138">
                  <c:v>490.94600000000003</c:v>
                </c:pt>
                <c:pt idx="1139">
                  <c:v>491.16399999999999</c:v>
                </c:pt>
                <c:pt idx="1140">
                  <c:v>491.358</c:v>
                </c:pt>
                <c:pt idx="1141">
                  <c:v>491.51499999999999</c:v>
                </c:pt>
                <c:pt idx="1142">
                  <c:v>491.661</c:v>
                </c:pt>
                <c:pt idx="1143">
                  <c:v>491.80899999999991</c:v>
                </c:pt>
                <c:pt idx="1144">
                  <c:v>491.96699999999981</c:v>
                </c:pt>
                <c:pt idx="1145">
                  <c:v>492.13499999999999</c:v>
                </c:pt>
                <c:pt idx="1146">
                  <c:v>492.30099999999999</c:v>
                </c:pt>
                <c:pt idx="1147">
                  <c:v>492.46</c:v>
                </c:pt>
                <c:pt idx="1148">
                  <c:v>492.61099999999999</c:v>
                </c:pt>
                <c:pt idx="1149">
                  <c:v>492.76</c:v>
                </c:pt>
                <c:pt idx="1150">
                  <c:v>492.904</c:v>
                </c:pt>
                <c:pt idx="1151">
                  <c:v>493.03999999999979</c:v>
                </c:pt>
                <c:pt idx="1152">
                  <c:v>493.173</c:v>
                </c:pt>
                <c:pt idx="1153">
                  <c:v>493.31</c:v>
                </c:pt>
                <c:pt idx="1154">
                  <c:v>493.45600000000002</c:v>
                </c:pt>
                <c:pt idx="1155">
                  <c:v>493.61099999999999</c:v>
                </c:pt>
                <c:pt idx="1156">
                  <c:v>493.76599999999979</c:v>
                </c:pt>
                <c:pt idx="1157">
                  <c:v>493.92200000000003</c:v>
                </c:pt>
                <c:pt idx="1158">
                  <c:v>494.08100000000002</c:v>
                </c:pt>
                <c:pt idx="1159">
                  <c:v>494.23899999999998</c:v>
                </c:pt>
                <c:pt idx="1160">
                  <c:v>494.404</c:v>
                </c:pt>
                <c:pt idx="1161">
                  <c:v>494.584</c:v>
                </c:pt>
                <c:pt idx="1162">
                  <c:v>494.78</c:v>
                </c:pt>
                <c:pt idx="1163">
                  <c:v>494.97800000000001</c:v>
                </c:pt>
                <c:pt idx="1164">
                  <c:v>495.166</c:v>
                </c:pt>
                <c:pt idx="1165">
                  <c:v>495.34300000000002</c:v>
                </c:pt>
                <c:pt idx="1166">
                  <c:v>495.51599999999979</c:v>
                </c:pt>
                <c:pt idx="1167">
                  <c:v>495.685</c:v>
                </c:pt>
                <c:pt idx="1168">
                  <c:v>495.85500000000002</c:v>
                </c:pt>
                <c:pt idx="1169">
                  <c:v>496.03</c:v>
                </c:pt>
                <c:pt idx="1170">
                  <c:v>496.20699999999982</c:v>
                </c:pt>
                <c:pt idx="1171">
                  <c:v>496.38799999999998</c:v>
                </c:pt>
                <c:pt idx="1172">
                  <c:v>496.565</c:v>
                </c:pt>
                <c:pt idx="1173">
                  <c:v>496.74</c:v>
                </c:pt>
                <c:pt idx="1174">
                  <c:v>496.91699999999997</c:v>
                </c:pt>
                <c:pt idx="1175">
                  <c:v>497.09899999999982</c:v>
                </c:pt>
                <c:pt idx="1176">
                  <c:v>497.28300000000002</c:v>
                </c:pt>
                <c:pt idx="1177">
                  <c:v>497.464</c:v>
                </c:pt>
                <c:pt idx="1178">
                  <c:v>497.64400000000001</c:v>
                </c:pt>
                <c:pt idx="1179">
                  <c:v>497.82</c:v>
                </c:pt>
                <c:pt idx="1180">
                  <c:v>498</c:v>
                </c:pt>
                <c:pt idx="1181">
                  <c:v>498.18599999999998</c:v>
                </c:pt>
                <c:pt idx="1182">
                  <c:v>498.37400000000002</c:v>
                </c:pt>
                <c:pt idx="1183">
                  <c:v>498.56200000000001</c:v>
                </c:pt>
                <c:pt idx="1184">
                  <c:v>498.75299999999999</c:v>
                </c:pt>
                <c:pt idx="1185">
                  <c:v>498.94499999999999</c:v>
                </c:pt>
                <c:pt idx="1186">
                  <c:v>499.13</c:v>
                </c:pt>
                <c:pt idx="1187">
                  <c:v>499.31099999999998</c:v>
                </c:pt>
                <c:pt idx="1188">
                  <c:v>499.48299999999978</c:v>
                </c:pt>
                <c:pt idx="1189">
                  <c:v>499.65199999999999</c:v>
                </c:pt>
                <c:pt idx="1190">
                  <c:v>499.81799999999993</c:v>
                </c:pt>
                <c:pt idx="1191">
                  <c:v>499.98</c:v>
                </c:pt>
                <c:pt idx="1192">
                  <c:v>500.14</c:v>
                </c:pt>
                <c:pt idx="1193">
                  <c:v>500.29499999999979</c:v>
                </c:pt>
                <c:pt idx="1194">
                  <c:v>500.44600000000003</c:v>
                </c:pt>
                <c:pt idx="1195">
                  <c:v>500.59100000000001</c:v>
                </c:pt>
                <c:pt idx="1196">
                  <c:v>500.73299999999978</c:v>
                </c:pt>
                <c:pt idx="1197">
                  <c:v>500.88099999999991</c:v>
                </c:pt>
                <c:pt idx="1198">
                  <c:v>501.04200000000009</c:v>
                </c:pt>
                <c:pt idx="1199">
                  <c:v>501.22099999999978</c:v>
                </c:pt>
                <c:pt idx="1200">
                  <c:v>501.41199999999998</c:v>
                </c:pt>
                <c:pt idx="1201">
                  <c:v>501.60199999999992</c:v>
                </c:pt>
                <c:pt idx="1202">
                  <c:v>501.78</c:v>
                </c:pt>
                <c:pt idx="1203">
                  <c:v>501.94299999999993</c:v>
                </c:pt>
                <c:pt idx="1204">
                  <c:v>502.1</c:v>
                </c:pt>
                <c:pt idx="1205">
                  <c:v>502.26499999999999</c:v>
                </c:pt>
                <c:pt idx="1206">
                  <c:v>502.43799999999982</c:v>
                </c:pt>
                <c:pt idx="1207">
                  <c:v>502.61199999999991</c:v>
                </c:pt>
                <c:pt idx="1208">
                  <c:v>502.78999999999979</c:v>
                </c:pt>
                <c:pt idx="1209">
                  <c:v>502.97099999999978</c:v>
                </c:pt>
                <c:pt idx="1210">
                  <c:v>503.15300000000002</c:v>
                </c:pt>
                <c:pt idx="1211">
                  <c:v>503.32799999999992</c:v>
                </c:pt>
                <c:pt idx="1212">
                  <c:v>503.49499999999978</c:v>
                </c:pt>
                <c:pt idx="1213">
                  <c:v>503.6570000000001</c:v>
                </c:pt>
                <c:pt idx="1214">
                  <c:v>503.827</c:v>
                </c:pt>
                <c:pt idx="1215">
                  <c:v>504.01599999999979</c:v>
                </c:pt>
                <c:pt idx="1216">
                  <c:v>504.25799999999998</c:v>
                </c:pt>
                <c:pt idx="1217">
                  <c:v>504.51299999999998</c:v>
                </c:pt>
                <c:pt idx="1218">
                  <c:v>504.76400000000001</c:v>
                </c:pt>
                <c:pt idx="1219">
                  <c:v>504.99400000000003</c:v>
                </c:pt>
                <c:pt idx="1220">
                  <c:v>505.185</c:v>
                </c:pt>
                <c:pt idx="1221">
                  <c:v>505.34399999999999</c:v>
                </c:pt>
                <c:pt idx="1222">
                  <c:v>505.4869999999998</c:v>
                </c:pt>
                <c:pt idx="1223">
                  <c:v>505.63099999999991</c:v>
                </c:pt>
                <c:pt idx="1224">
                  <c:v>505.77699999999982</c:v>
                </c:pt>
                <c:pt idx="1225">
                  <c:v>505.92200000000003</c:v>
                </c:pt>
                <c:pt idx="1226">
                  <c:v>506.06700000000001</c:v>
                </c:pt>
                <c:pt idx="1227">
                  <c:v>506.214</c:v>
                </c:pt>
                <c:pt idx="1228">
                  <c:v>506.36500000000001</c:v>
                </c:pt>
                <c:pt idx="1229">
                  <c:v>506.517</c:v>
                </c:pt>
                <c:pt idx="1230">
                  <c:v>506.66700000000009</c:v>
                </c:pt>
                <c:pt idx="1231">
                  <c:v>506.81899999999979</c:v>
                </c:pt>
                <c:pt idx="1232">
                  <c:v>506.97399999999982</c:v>
                </c:pt>
                <c:pt idx="1233">
                  <c:v>507.13400000000001</c:v>
                </c:pt>
                <c:pt idx="1234">
                  <c:v>507.30799999999999</c:v>
                </c:pt>
                <c:pt idx="1235">
                  <c:v>507.51</c:v>
                </c:pt>
                <c:pt idx="1236">
                  <c:v>507.70400000000001</c:v>
                </c:pt>
                <c:pt idx="1237">
                  <c:v>507.88499999999999</c:v>
                </c:pt>
                <c:pt idx="1238">
                  <c:v>508.06299999999999</c:v>
                </c:pt>
                <c:pt idx="1239">
                  <c:v>508.25599999999991</c:v>
                </c:pt>
                <c:pt idx="1240">
                  <c:v>508.464</c:v>
                </c:pt>
                <c:pt idx="1241">
                  <c:v>508.65600000000001</c:v>
                </c:pt>
                <c:pt idx="1242">
                  <c:v>508.82400000000001</c:v>
                </c:pt>
                <c:pt idx="1243">
                  <c:v>508.98599999999982</c:v>
                </c:pt>
                <c:pt idx="1244">
                  <c:v>509.16899999999993</c:v>
                </c:pt>
                <c:pt idx="1245">
                  <c:v>509.37299999999999</c:v>
                </c:pt>
                <c:pt idx="1246">
                  <c:v>509.57400000000001</c:v>
                </c:pt>
                <c:pt idx="1247">
                  <c:v>509.77800000000002</c:v>
                </c:pt>
                <c:pt idx="1248">
                  <c:v>509.9769999999998</c:v>
                </c:pt>
                <c:pt idx="1249">
                  <c:v>510.19600000000003</c:v>
                </c:pt>
                <c:pt idx="1250">
                  <c:v>510.43899999999979</c:v>
                </c:pt>
                <c:pt idx="1251">
                  <c:v>510.64600000000002</c:v>
                </c:pt>
                <c:pt idx="1252">
                  <c:v>510.84800000000001</c:v>
                </c:pt>
                <c:pt idx="1253">
                  <c:v>511.02</c:v>
                </c:pt>
                <c:pt idx="1254">
                  <c:v>511.16300000000001</c:v>
                </c:pt>
                <c:pt idx="1255">
                  <c:v>511.29199999999997</c:v>
                </c:pt>
                <c:pt idx="1256">
                  <c:v>511.42299999999977</c:v>
                </c:pt>
                <c:pt idx="1257">
                  <c:v>511.57100000000003</c:v>
                </c:pt>
                <c:pt idx="1258">
                  <c:v>511.75700000000001</c:v>
                </c:pt>
                <c:pt idx="1259">
                  <c:v>511.93599999999992</c:v>
                </c:pt>
                <c:pt idx="1260">
                  <c:v>512.13099999999997</c:v>
                </c:pt>
                <c:pt idx="1261">
                  <c:v>512.31499999999983</c:v>
                </c:pt>
                <c:pt idx="1262">
                  <c:v>512.48699999999997</c:v>
                </c:pt>
                <c:pt idx="1263">
                  <c:v>512.65599999999972</c:v>
                </c:pt>
                <c:pt idx="1264">
                  <c:v>512.82999999999981</c:v>
                </c:pt>
                <c:pt idx="1265">
                  <c:v>512.99400000000003</c:v>
                </c:pt>
                <c:pt idx="1266">
                  <c:v>513.15</c:v>
                </c:pt>
                <c:pt idx="1267">
                  <c:v>513.30799999999977</c:v>
                </c:pt>
                <c:pt idx="1268">
                  <c:v>513.46299999999974</c:v>
                </c:pt>
                <c:pt idx="1269">
                  <c:v>513.63300000000004</c:v>
                </c:pt>
                <c:pt idx="1270">
                  <c:v>513.82199999999978</c:v>
                </c:pt>
                <c:pt idx="1271">
                  <c:v>514.00099999999998</c:v>
                </c:pt>
                <c:pt idx="1272">
                  <c:v>514.15499999999997</c:v>
                </c:pt>
                <c:pt idx="1273">
                  <c:v>514.29499999999996</c:v>
                </c:pt>
                <c:pt idx="1274">
                  <c:v>514.43899999999996</c:v>
                </c:pt>
                <c:pt idx="1275">
                  <c:v>514.62099999999998</c:v>
                </c:pt>
                <c:pt idx="1276">
                  <c:v>514.79200000000003</c:v>
                </c:pt>
                <c:pt idx="1277">
                  <c:v>514.96199999999976</c:v>
                </c:pt>
                <c:pt idx="1278">
                  <c:v>515.14</c:v>
                </c:pt>
                <c:pt idx="1279">
                  <c:v>515.29399999999998</c:v>
                </c:pt>
                <c:pt idx="1280">
                  <c:v>515.4459999999998</c:v>
                </c:pt>
                <c:pt idx="1281">
                  <c:v>515.59500000000003</c:v>
                </c:pt>
                <c:pt idx="1282">
                  <c:v>515.75099999999998</c:v>
                </c:pt>
                <c:pt idx="1283">
                  <c:v>515.94299999999976</c:v>
                </c:pt>
                <c:pt idx="1284">
                  <c:v>516.16999999999996</c:v>
                </c:pt>
                <c:pt idx="1285">
                  <c:v>516.35099999999977</c:v>
                </c:pt>
                <c:pt idx="1286">
                  <c:v>516.50599999999997</c:v>
                </c:pt>
                <c:pt idx="1287">
                  <c:v>516.64800000000002</c:v>
                </c:pt>
                <c:pt idx="1288">
                  <c:v>516.79600000000005</c:v>
                </c:pt>
                <c:pt idx="1289">
                  <c:v>516.94699999999978</c:v>
                </c:pt>
                <c:pt idx="1290">
                  <c:v>517.09900000000005</c:v>
                </c:pt>
                <c:pt idx="1291">
                  <c:v>517.24900000000002</c:v>
                </c:pt>
                <c:pt idx="1292">
                  <c:v>517.38900000000001</c:v>
                </c:pt>
                <c:pt idx="1293">
                  <c:v>517.52600000000007</c:v>
                </c:pt>
                <c:pt idx="1294">
                  <c:v>517.66599999999971</c:v>
                </c:pt>
                <c:pt idx="1295">
                  <c:v>517.81299999999976</c:v>
                </c:pt>
                <c:pt idx="1296">
                  <c:v>517.96599999999978</c:v>
                </c:pt>
                <c:pt idx="1297">
                  <c:v>518.12099999999998</c:v>
                </c:pt>
                <c:pt idx="1298">
                  <c:v>518.27600000000007</c:v>
                </c:pt>
                <c:pt idx="1299">
                  <c:v>518.44399999999996</c:v>
                </c:pt>
                <c:pt idx="1300">
                  <c:v>518.6279999999997</c:v>
                </c:pt>
                <c:pt idx="1301">
                  <c:v>518.8009999999997</c:v>
                </c:pt>
                <c:pt idx="1302">
                  <c:v>518.97500000000002</c:v>
                </c:pt>
                <c:pt idx="1303">
                  <c:v>519.16899999999998</c:v>
                </c:pt>
                <c:pt idx="1304">
                  <c:v>519.4</c:v>
                </c:pt>
                <c:pt idx="1305">
                  <c:v>519.59299999999996</c:v>
                </c:pt>
                <c:pt idx="1306">
                  <c:v>519.75</c:v>
                </c:pt>
                <c:pt idx="1307">
                  <c:v>519.88699999999972</c:v>
                </c:pt>
                <c:pt idx="1308">
                  <c:v>520.01800000000003</c:v>
                </c:pt>
                <c:pt idx="1309">
                  <c:v>520.15800000000002</c:v>
                </c:pt>
                <c:pt idx="1310">
                  <c:v>520.31099999999981</c:v>
                </c:pt>
                <c:pt idx="1311">
                  <c:v>520.495</c:v>
                </c:pt>
                <c:pt idx="1312">
                  <c:v>520.70699999999999</c:v>
                </c:pt>
                <c:pt idx="1313">
                  <c:v>520.91</c:v>
                </c:pt>
                <c:pt idx="1314">
                  <c:v>521.10199999999998</c:v>
                </c:pt>
                <c:pt idx="1315">
                  <c:v>521.279</c:v>
                </c:pt>
                <c:pt idx="1316">
                  <c:v>521.47800000000007</c:v>
                </c:pt>
                <c:pt idx="1317">
                  <c:v>521.66</c:v>
                </c:pt>
                <c:pt idx="1318">
                  <c:v>521.80799999999977</c:v>
                </c:pt>
                <c:pt idx="1319">
                  <c:v>521.94499999999971</c:v>
                </c:pt>
                <c:pt idx="1320">
                  <c:v>522.07100000000003</c:v>
                </c:pt>
                <c:pt idx="1321">
                  <c:v>522.19799999999998</c:v>
                </c:pt>
                <c:pt idx="1322">
                  <c:v>522.32599999999979</c:v>
                </c:pt>
                <c:pt idx="1323">
                  <c:v>522.45799999999974</c:v>
                </c:pt>
                <c:pt idx="1324">
                  <c:v>522.601</c:v>
                </c:pt>
                <c:pt idx="1325">
                  <c:v>522.74900000000002</c:v>
                </c:pt>
                <c:pt idx="1326">
                  <c:v>522.899</c:v>
                </c:pt>
                <c:pt idx="1327">
                  <c:v>523.04999999999973</c:v>
                </c:pt>
                <c:pt idx="1328">
                  <c:v>523.20500000000004</c:v>
                </c:pt>
                <c:pt idx="1329">
                  <c:v>523.36699999999962</c:v>
                </c:pt>
                <c:pt idx="1330">
                  <c:v>523.53699999999981</c:v>
                </c:pt>
                <c:pt idx="1331">
                  <c:v>523.71</c:v>
                </c:pt>
                <c:pt idx="1332">
                  <c:v>523.88699999999972</c:v>
                </c:pt>
                <c:pt idx="1333">
                  <c:v>524.06199999999978</c:v>
                </c:pt>
                <c:pt idx="1334">
                  <c:v>524.24700000000007</c:v>
                </c:pt>
                <c:pt idx="1335">
                  <c:v>524.46399999999971</c:v>
                </c:pt>
                <c:pt idx="1336">
                  <c:v>524.6669999999998</c:v>
                </c:pt>
                <c:pt idx="1337">
                  <c:v>524.85099999999977</c:v>
                </c:pt>
                <c:pt idx="1338">
                  <c:v>525.04999999999973</c:v>
                </c:pt>
                <c:pt idx="1339">
                  <c:v>525.24900000000002</c:v>
                </c:pt>
                <c:pt idx="1340">
                  <c:v>525.43799999999976</c:v>
                </c:pt>
                <c:pt idx="1341">
                  <c:v>525.61199999999997</c:v>
                </c:pt>
                <c:pt idx="1342">
                  <c:v>525.78300000000002</c:v>
                </c:pt>
                <c:pt idx="1343">
                  <c:v>525.97299999999996</c:v>
                </c:pt>
                <c:pt idx="1344">
                  <c:v>526.18700000000001</c:v>
                </c:pt>
                <c:pt idx="1345">
                  <c:v>526.38499999999999</c:v>
                </c:pt>
                <c:pt idx="1346">
                  <c:v>526.572</c:v>
                </c:pt>
                <c:pt idx="1347">
                  <c:v>526.76400000000001</c:v>
                </c:pt>
                <c:pt idx="1348">
                  <c:v>526.94399999999996</c:v>
                </c:pt>
                <c:pt idx="1349">
                  <c:v>527.125</c:v>
                </c:pt>
                <c:pt idx="1350">
                  <c:v>527.298</c:v>
                </c:pt>
                <c:pt idx="1351">
                  <c:v>527.44499999999971</c:v>
                </c:pt>
                <c:pt idx="1352">
                  <c:v>527.58000000000004</c:v>
                </c:pt>
                <c:pt idx="1353">
                  <c:v>527.71699999999998</c:v>
                </c:pt>
                <c:pt idx="1354">
                  <c:v>527.85499999999979</c:v>
                </c:pt>
                <c:pt idx="1355">
                  <c:v>527.99400000000003</c:v>
                </c:pt>
                <c:pt idx="1356">
                  <c:v>528.13</c:v>
                </c:pt>
                <c:pt idx="1357">
                  <c:v>528.26800000000003</c:v>
                </c:pt>
                <c:pt idx="1358">
                  <c:v>528.41399999999999</c:v>
                </c:pt>
                <c:pt idx="1359">
                  <c:v>528.577</c:v>
                </c:pt>
                <c:pt idx="1360">
                  <c:v>528.75800000000004</c:v>
                </c:pt>
                <c:pt idx="1361">
                  <c:v>528.93099999999981</c:v>
                </c:pt>
                <c:pt idx="1362">
                  <c:v>529.096</c:v>
                </c:pt>
                <c:pt idx="1363">
                  <c:v>529.2529999999997</c:v>
                </c:pt>
                <c:pt idx="1364">
                  <c:v>529.41199999999981</c:v>
                </c:pt>
                <c:pt idx="1365">
                  <c:v>529.58900000000006</c:v>
                </c:pt>
                <c:pt idx="1366">
                  <c:v>529.78399999999999</c:v>
                </c:pt>
                <c:pt idx="1367">
                  <c:v>529.98199999999997</c:v>
                </c:pt>
                <c:pt idx="1368">
                  <c:v>530.173</c:v>
                </c:pt>
                <c:pt idx="1369">
                  <c:v>530.35300000000007</c:v>
                </c:pt>
                <c:pt idx="1370">
                  <c:v>530.53800000000001</c:v>
                </c:pt>
                <c:pt idx="1371">
                  <c:v>530.70800000000008</c:v>
                </c:pt>
                <c:pt idx="1372">
                  <c:v>530.85999999999979</c:v>
                </c:pt>
                <c:pt idx="1373">
                  <c:v>531.00199999999973</c:v>
                </c:pt>
                <c:pt idx="1374">
                  <c:v>531.14499999999998</c:v>
                </c:pt>
                <c:pt idx="1375">
                  <c:v>531.29500000000007</c:v>
                </c:pt>
                <c:pt idx="1376">
                  <c:v>531.44999999999982</c:v>
                </c:pt>
                <c:pt idx="1377">
                  <c:v>531.596</c:v>
                </c:pt>
                <c:pt idx="1378">
                  <c:v>531.74900000000002</c:v>
                </c:pt>
                <c:pt idx="1379">
                  <c:v>531.90599999999972</c:v>
                </c:pt>
                <c:pt idx="1380">
                  <c:v>532.05999999999972</c:v>
                </c:pt>
                <c:pt idx="1381">
                  <c:v>532.21299999999997</c:v>
                </c:pt>
                <c:pt idx="1382">
                  <c:v>532.38300000000004</c:v>
                </c:pt>
                <c:pt idx="1383">
                  <c:v>532.54899999999998</c:v>
                </c:pt>
                <c:pt idx="1384">
                  <c:v>532.70399999999995</c:v>
                </c:pt>
                <c:pt idx="1385">
                  <c:v>532.85599999999977</c:v>
                </c:pt>
                <c:pt idx="1386">
                  <c:v>533.01400000000001</c:v>
                </c:pt>
                <c:pt idx="1387">
                  <c:v>533.18499999999995</c:v>
                </c:pt>
                <c:pt idx="1388">
                  <c:v>533.35599999999977</c:v>
                </c:pt>
                <c:pt idx="1389">
                  <c:v>533.51499999999999</c:v>
                </c:pt>
                <c:pt idx="1390">
                  <c:v>533.67899999999997</c:v>
                </c:pt>
                <c:pt idx="1391">
                  <c:v>533.8499999999998</c:v>
                </c:pt>
                <c:pt idx="1392">
                  <c:v>534.00800000000004</c:v>
                </c:pt>
                <c:pt idx="1393">
                  <c:v>534.16199999999981</c:v>
                </c:pt>
                <c:pt idx="1394">
                  <c:v>534.32599999999979</c:v>
                </c:pt>
                <c:pt idx="1395">
                  <c:v>534.49900000000002</c:v>
                </c:pt>
                <c:pt idx="1396">
                  <c:v>534.68499999999995</c:v>
                </c:pt>
                <c:pt idx="1397">
                  <c:v>534.86699999999962</c:v>
                </c:pt>
                <c:pt idx="1398">
                  <c:v>535.04500000000007</c:v>
                </c:pt>
                <c:pt idx="1399">
                  <c:v>535.21500000000003</c:v>
                </c:pt>
                <c:pt idx="1400">
                  <c:v>535.37699999999973</c:v>
                </c:pt>
                <c:pt idx="1401">
                  <c:v>535.548</c:v>
                </c:pt>
                <c:pt idx="1402">
                  <c:v>535.74599999999998</c:v>
                </c:pt>
                <c:pt idx="1403">
                  <c:v>535.93599999999969</c:v>
                </c:pt>
                <c:pt idx="1404">
                  <c:v>536.10599999999999</c:v>
                </c:pt>
                <c:pt idx="1405">
                  <c:v>536.27</c:v>
                </c:pt>
                <c:pt idx="1406">
                  <c:v>536.43399999999997</c:v>
                </c:pt>
                <c:pt idx="1407">
                  <c:v>536.60199999999998</c:v>
                </c:pt>
                <c:pt idx="1408">
                  <c:v>536.76</c:v>
                </c:pt>
                <c:pt idx="1409">
                  <c:v>536.9069999999997</c:v>
                </c:pt>
                <c:pt idx="1410">
                  <c:v>537.05799999999977</c:v>
                </c:pt>
                <c:pt idx="1411">
                  <c:v>537.20900000000006</c:v>
                </c:pt>
                <c:pt idx="1412">
                  <c:v>537.35799999999949</c:v>
                </c:pt>
                <c:pt idx="1413">
                  <c:v>537.51299999999969</c:v>
                </c:pt>
                <c:pt idx="1414">
                  <c:v>537.68200000000002</c:v>
                </c:pt>
                <c:pt idx="1415">
                  <c:v>537.85199999999975</c:v>
                </c:pt>
                <c:pt idx="1416">
                  <c:v>538.02300000000002</c:v>
                </c:pt>
                <c:pt idx="1417">
                  <c:v>538.18900000000008</c:v>
                </c:pt>
                <c:pt idx="1418">
                  <c:v>538.35199999999975</c:v>
                </c:pt>
                <c:pt idx="1419">
                  <c:v>538.51299999999969</c:v>
                </c:pt>
                <c:pt idx="1420">
                  <c:v>538.68000000000006</c:v>
                </c:pt>
                <c:pt idx="1421">
                  <c:v>538.85699999999974</c:v>
                </c:pt>
                <c:pt idx="1422">
                  <c:v>539.03699999999981</c:v>
                </c:pt>
                <c:pt idx="1423">
                  <c:v>539.22199999999998</c:v>
                </c:pt>
                <c:pt idx="1424">
                  <c:v>539.41199999999981</c:v>
                </c:pt>
                <c:pt idx="1425">
                  <c:v>539.601</c:v>
                </c:pt>
                <c:pt idx="1426">
                  <c:v>539.79100000000005</c:v>
                </c:pt>
                <c:pt idx="1427">
                  <c:v>539.97800000000007</c:v>
                </c:pt>
                <c:pt idx="1428">
                  <c:v>540.154</c:v>
                </c:pt>
                <c:pt idx="1429">
                  <c:v>540.31099999999969</c:v>
                </c:pt>
                <c:pt idx="1430">
                  <c:v>540.45900000000006</c:v>
                </c:pt>
                <c:pt idx="1431">
                  <c:v>540.60599999999999</c:v>
                </c:pt>
                <c:pt idx="1432">
                  <c:v>540.74599999999998</c:v>
                </c:pt>
                <c:pt idx="1433">
                  <c:v>540.875</c:v>
                </c:pt>
                <c:pt idx="1434">
                  <c:v>541.00800000000004</c:v>
                </c:pt>
                <c:pt idx="1435">
                  <c:v>541.14199999999983</c:v>
                </c:pt>
                <c:pt idx="1436">
                  <c:v>541.28399999999999</c:v>
                </c:pt>
                <c:pt idx="1437">
                  <c:v>541.43499999999972</c:v>
                </c:pt>
                <c:pt idx="1438">
                  <c:v>541.59199999999998</c:v>
                </c:pt>
                <c:pt idx="1439">
                  <c:v>541.75599999999997</c:v>
                </c:pt>
                <c:pt idx="1440">
                  <c:v>541.92099999999982</c:v>
                </c:pt>
                <c:pt idx="1441">
                  <c:v>542.08300000000008</c:v>
                </c:pt>
                <c:pt idx="1442">
                  <c:v>542.24599999999998</c:v>
                </c:pt>
                <c:pt idx="1443">
                  <c:v>542.4069999999997</c:v>
                </c:pt>
                <c:pt idx="1444">
                  <c:v>542.56999999999971</c:v>
                </c:pt>
                <c:pt idx="1445">
                  <c:v>542.73400000000004</c:v>
                </c:pt>
                <c:pt idx="1446">
                  <c:v>542.899</c:v>
                </c:pt>
                <c:pt idx="1447">
                  <c:v>543.0659999999998</c:v>
                </c:pt>
                <c:pt idx="1448">
                  <c:v>543.23199999999997</c:v>
                </c:pt>
                <c:pt idx="1449">
                  <c:v>543.40100000000007</c:v>
                </c:pt>
                <c:pt idx="1450">
                  <c:v>543.56999999999971</c:v>
                </c:pt>
                <c:pt idx="1451">
                  <c:v>543.73400000000004</c:v>
                </c:pt>
                <c:pt idx="1452">
                  <c:v>543.89699999999971</c:v>
                </c:pt>
                <c:pt idx="1453">
                  <c:v>544.06400000000008</c:v>
                </c:pt>
                <c:pt idx="1454">
                  <c:v>544.23</c:v>
                </c:pt>
                <c:pt idx="1455">
                  <c:v>544.39300000000003</c:v>
                </c:pt>
                <c:pt idx="1456">
                  <c:v>544.55399999999997</c:v>
                </c:pt>
                <c:pt idx="1457">
                  <c:v>544.71900000000005</c:v>
                </c:pt>
                <c:pt idx="1458">
                  <c:v>544.88499999999999</c:v>
                </c:pt>
                <c:pt idx="1459">
                  <c:v>545.053</c:v>
                </c:pt>
                <c:pt idx="1460">
                  <c:v>545.221</c:v>
                </c:pt>
                <c:pt idx="1461">
                  <c:v>545.38699999999972</c:v>
                </c:pt>
                <c:pt idx="1462">
                  <c:v>545.55199999999979</c:v>
                </c:pt>
                <c:pt idx="1463">
                  <c:v>545.71699999999998</c:v>
                </c:pt>
                <c:pt idx="1464">
                  <c:v>545.88099999999997</c:v>
                </c:pt>
                <c:pt idx="1465">
                  <c:v>546.04500000000007</c:v>
                </c:pt>
                <c:pt idx="1466">
                  <c:v>546.20600000000002</c:v>
                </c:pt>
                <c:pt idx="1467">
                  <c:v>546.36799999999948</c:v>
                </c:pt>
                <c:pt idx="1468">
                  <c:v>546.53</c:v>
                </c:pt>
                <c:pt idx="1469">
                  <c:v>546.69399999999996</c:v>
                </c:pt>
                <c:pt idx="1470">
                  <c:v>546.8589999999997</c:v>
                </c:pt>
                <c:pt idx="1471">
                  <c:v>547.01800000000003</c:v>
                </c:pt>
                <c:pt idx="1472">
                  <c:v>547.17899999999997</c:v>
                </c:pt>
                <c:pt idx="1473">
                  <c:v>547.34300000000007</c:v>
                </c:pt>
                <c:pt idx="1474">
                  <c:v>547.50599999999997</c:v>
                </c:pt>
                <c:pt idx="1475">
                  <c:v>547.67000000000007</c:v>
                </c:pt>
                <c:pt idx="1476">
                  <c:v>547.83400000000006</c:v>
                </c:pt>
                <c:pt idx="1477">
                  <c:v>547.99800000000005</c:v>
                </c:pt>
                <c:pt idx="1478">
                  <c:v>548.15300000000002</c:v>
                </c:pt>
                <c:pt idx="1479">
                  <c:v>548.30599999999981</c:v>
                </c:pt>
                <c:pt idx="1480">
                  <c:v>548.46099999999979</c:v>
                </c:pt>
                <c:pt idx="1481">
                  <c:v>548.61900000000003</c:v>
                </c:pt>
                <c:pt idx="1482">
                  <c:v>548.78200000000004</c:v>
                </c:pt>
                <c:pt idx="1483">
                  <c:v>548.95099999999979</c:v>
                </c:pt>
                <c:pt idx="1484">
                  <c:v>549.12300000000005</c:v>
                </c:pt>
                <c:pt idx="1485">
                  <c:v>549.29500000000007</c:v>
                </c:pt>
                <c:pt idx="1486">
                  <c:v>549.46899999999982</c:v>
                </c:pt>
                <c:pt idx="1487">
                  <c:v>549.64400000000001</c:v>
                </c:pt>
                <c:pt idx="1488">
                  <c:v>549.8209999999998</c:v>
                </c:pt>
                <c:pt idx="1489">
                  <c:v>549.99800000000005</c:v>
                </c:pt>
                <c:pt idx="1490">
                  <c:v>550.17499999999995</c:v>
                </c:pt>
                <c:pt idx="1491">
                  <c:v>550.35499999999979</c:v>
                </c:pt>
                <c:pt idx="1492">
                  <c:v>550.53300000000002</c:v>
                </c:pt>
                <c:pt idx="1493">
                  <c:v>550.70600000000002</c:v>
                </c:pt>
                <c:pt idx="1494">
                  <c:v>550.88200000000006</c:v>
                </c:pt>
                <c:pt idx="1495">
                  <c:v>551.05599999999981</c:v>
                </c:pt>
                <c:pt idx="1496">
                  <c:v>551.23</c:v>
                </c:pt>
                <c:pt idx="1497">
                  <c:v>551.40100000000007</c:v>
                </c:pt>
                <c:pt idx="1498">
                  <c:v>551.56899999999996</c:v>
                </c:pt>
                <c:pt idx="1499">
                  <c:v>551.73199999999997</c:v>
                </c:pt>
                <c:pt idx="1500">
                  <c:v>551.89100000000008</c:v>
                </c:pt>
                <c:pt idx="1501">
                  <c:v>552.04599999999982</c:v>
                </c:pt>
                <c:pt idx="1502">
                  <c:v>552.20100000000002</c:v>
                </c:pt>
                <c:pt idx="1503">
                  <c:v>552.35999999999979</c:v>
                </c:pt>
                <c:pt idx="1504">
                  <c:v>552.52499999999998</c:v>
                </c:pt>
                <c:pt idx="1505">
                  <c:v>552.68900000000008</c:v>
                </c:pt>
                <c:pt idx="1506">
                  <c:v>552.84799999999962</c:v>
                </c:pt>
                <c:pt idx="1507">
                  <c:v>553.00700000000006</c:v>
                </c:pt>
                <c:pt idx="1508">
                  <c:v>553.16599999999971</c:v>
                </c:pt>
                <c:pt idx="1509">
                  <c:v>553.32799999999975</c:v>
                </c:pt>
                <c:pt idx="1510">
                  <c:v>553.49299999999971</c:v>
                </c:pt>
                <c:pt idx="1511">
                  <c:v>553.654</c:v>
                </c:pt>
                <c:pt idx="1512">
                  <c:v>553.81400000000008</c:v>
                </c:pt>
                <c:pt idx="1513">
                  <c:v>553.97500000000002</c:v>
                </c:pt>
                <c:pt idx="1514">
                  <c:v>554.14</c:v>
                </c:pt>
                <c:pt idx="1515">
                  <c:v>554.303</c:v>
                </c:pt>
                <c:pt idx="1516">
                  <c:v>554.46599999999978</c:v>
                </c:pt>
                <c:pt idx="1517">
                  <c:v>554.63</c:v>
                </c:pt>
                <c:pt idx="1518">
                  <c:v>554.79500000000007</c:v>
                </c:pt>
                <c:pt idx="1519">
                  <c:v>554.96099999999979</c:v>
                </c:pt>
                <c:pt idx="1520">
                  <c:v>555.12699999999973</c:v>
                </c:pt>
                <c:pt idx="1521">
                  <c:v>555.29600000000005</c:v>
                </c:pt>
                <c:pt idx="1522">
                  <c:v>555.46800000000007</c:v>
                </c:pt>
                <c:pt idx="1523">
                  <c:v>555.64599999999996</c:v>
                </c:pt>
                <c:pt idx="1524">
                  <c:v>555.82199999999978</c:v>
                </c:pt>
                <c:pt idx="1525">
                  <c:v>555.99199999999996</c:v>
                </c:pt>
                <c:pt idx="1526">
                  <c:v>556.16100000000006</c:v>
                </c:pt>
                <c:pt idx="1527">
                  <c:v>556.32499999999982</c:v>
                </c:pt>
                <c:pt idx="1528">
                  <c:v>556.48299999999972</c:v>
                </c:pt>
                <c:pt idx="1529">
                  <c:v>556.63699999999972</c:v>
                </c:pt>
                <c:pt idx="1530">
                  <c:v>556.79600000000005</c:v>
                </c:pt>
                <c:pt idx="1531">
                  <c:v>556.95800000000008</c:v>
                </c:pt>
                <c:pt idx="1532">
                  <c:v>557.13</c:v>
                </c:pt>
                <c:pt idx="1533">
                  <c:v>557.30500000000006</c:v>
                </c:pt>
                <c:pt idx="1534">
                  <c:v>557.47299999999996</c:v>
                </c:pt>
                <c:pt idx="1535">
                  <c:v>557.63900000000001</c:v>
                </c:pt>
                <c:pt idx="1536">
                  <c:v>557.80500000000006</c:v>
                </c:pt>
                <c:pt idx="1537">
                  <c:v>557.97</c:v>
                </c:pt>
                <c:pt idx="1538">
                  <c:v>558.13599999999997</c:v>
                </c:pt>
                <c:pt idx="1539">
                  <c:v>558.30199999999979</c:v>
                </c:pt>
                <c:pt idx="1540">
                  <c:v>558.46800000000007</c:v>
                </c:pt>
                <c:pt idx="1541">
                  <c:v>558.63300000000004</c:v>
                </c:pt>
                <c:pt idx="1542">
                  <c:v>558.798</c:v>
                </c:pt>
                <c:pt idx="1543">
                  <c:v>558.96399999999971</c:v>
                </c:pt>
                <c:pt idx="1544">
                  <c:v>559.1279999999997</c:v>
                </c:pt>
                <c:pt idx="1545">
                  <c:v>559.298</c:v>
                </c:pt>
                <c:pt idx="1546">
                  <c:v>559.46599999999978</c:v>
                </c:pt>
                <c:pt idx="1547">
                  <c:v>559.63599999999997</c:v>
                </c:pt>
                <c:pt idx="1548">
                  <c:v>559.80199999999979</c:v>
                </c:pt>
                <c:pt idx="1549">
                  <c:v>559.96800000000007</c:v>
                </c:pt>
                <c:pt idx="1550">
                  <c:v>560.13599999999997</c:v>
                </c:pt>
                <c:pt idx="1551">
                  <c:v>560.30699999999979</c:v>
                </c:pt>
                <c:pt idx="1552">
                  <c:v>560.476</c:v>
                </c:pt>
                <c:pt idx="1553">
                  <c:v>560.64400000000001</c:v>
                </c:pt>
                <c:pt idx="1554">
                  <c:v>560.81199999999978</c:v>
                </c:pt>
                <c:pt idx="1555">
                  <c:v>560.97699999999998</c:v>
                </c:pt>
                <c:pt idx="1556">
                  <c:v>561.14199999999983</c:v>
                </c:pt>
                <c:pt idx="1557">
                  <c:v>561.3159999999998</c:v>
                </c:pt>
                <c:pt idx="1558">
                  <c:v>561.49400000000003</c:v>
                </c:pt>
                <c:pt idx="1559">
                  <c:v>561.66599999999971</c:v>
                </c:pt>
                <c:pt idx="1560">
                  <c:v>561.83199999999977</c:v>
                </c:pt>
                <c:pt idx="1561">
                  <c:v>561.99400000000003</c:v>
                </c:pt>
                <c:pt idx="1562">
                  <c:v>562.15100000000007</c:v>
                </c:pt>
                <c:pt idx="1563">
                  <c:v>562.303</c:v>
                </c:pt>
                <c:pt idx="1564">
                  <c:v>562.45199999999977</c:v>
                </c:pt>
                <c:pt idx="1565">
                  <c:v>562.60500000000002</c:v>
                </c:pt>
                <c:pt idx="1566">
                  <c:v>562.77099999999996</c:v>
                </c:pt>
                <c:pt idx="1567">
                  <c:v>562.94900000000007</c:v>
                </c:pt>
                <c:pt idx="1568">
                  <c:v>563.1279999999997</c:v>
                </c:pt>
                <c:pt idx="1569">
                  <c:v>563.30699999999979</c:v>
                </c:pt>
                <c:pt idx="1570">
                  <c:v>563.471</c:v>
                </c:pt>
                <c:pt idx="1571">
                  <c:v>563.62599999999998</c:v>
                </c:pt>
                <c:pt idx="1572">
                  <c:v>563.77600000000007</c:v>
                </c:pt>
                <c:pt idx="1573">
                  <c:v>563.9219999999998</c:v>
                </c:pt>
                <c:pt idx="1574">
                  <c:v>564.07400000000007</c:v>
                </c:pt>
                <c:pt idx="1575">
                  <c:v>564.22900000000004</c:v>
                </c:pt>
                <c:pt idx="1576">
                  <c:v>564.38200000000006</c:v>
                </c:pt>
                <c:pt idx="1577">
                  <c:v>564.53699999999981</c:v>
                </c:pt>
                <c:pt idx="1578">
                  <c:v>564.69100000000003</c:v>
                </c:pt>
                <c:pt idx="1579">
                  <c:v>564.84599999999978</c:v>
                </c:pt>
                <c:pt idx="1580">
                  <c:v>565.00199999999973</c:v>
                </c:pt>
                <c:pt idx="1581">
                  <c:v>565.16100000000006</c:v>
                </c:pt>
                <c:pt idx="1582">
                  <c:v>565.32499999999982</c:v>
                </c:pt>
                <c:pt idx="1583">
                  <c:v>565.49199999999996</c:v>
                </c:pt>
                <c:pt idx="1584">
                  <c:v>565.66399999999999</c:v>
                </c:pt>
                <c:pt idx="1585">
                  <c:v>565.83499999999981</c:v>
                </c:pt>
                <c:pt idx="1586">
                  <c:v>566.00400000000002</c:v>
                </c:pt>
                <c:pt idx="1587">
                  <c:v>566.173</c:v>
                </c:pt>
                <c:pt idx="1588">
                  <c:v>566.33899999999971</c:v>
                </c:pt>
                <c:pt idx="1589">
                  <c:v>566.50199999999973</c:v>
                </c:pt>
                <c:pt idx="1590">
                  <c:v>566.66000000000008</c:v>
                </c:pt>
                <c:pt idx="1591">
                  <c:v>566.82299999999975</c:v>
                </c:pt>
                <c:pt idx="1592">
                  <c:v>566.99</c:v>
                </c:pt>
                <c:pt idx="1593">
                  <c:v>567.16199999999981</c:v>
                </c:pt>
                <c:pt idx="1594">
                  <c:v>567.33400000000006</c:v>
                </c:pt>
                <c:pt idx="1595">
                  <c:v>567.5029999999997</c:v>
                </c:pt>
                <c:pt idx="1596">
                  <c:v>567.67200000000003</c:v>
                </c:pt>
                <c:pt idx="1597">
                  <c:v>567.83799999999974</c:v>
                </c:pt>
                <c:pt idx="1598">
                  <c:v>568.005</c:v>
                </c:pt>
                <c:pt idx="1599">
                  <c:v>568.173</c:v>
                </c:pt>
                <c:pt idx="1600">
                  <c:v>568.33699999999976</c:v>
                </c:pt>
                <c:pt idx="1601">
                  <c:v>568.49800000000005</c:v>
                </c:pt>
                <c:pt idx="1602">
                  <c:v>568.66300000000001</c:v>
                </c:pt>
                <c:pt idx="1603">
                  <c:v>568.82599999999979</c:v>
                </c:pt>
                <c:pt idx="1604">
                  <c:v>568.97900000000004</c:v>
                </c:pt>
                <c:pt idx="1605">
                  <c:v>569.11599999999999</c:v>
                </c:pt>
                <c:pt idx="1606">
                  <c:v>569.23500000000001</c:v>
                </c:pt>
                <c:pt idx="1607">
                  <c:v>569.34099999999978</c:v>
                </c:pt>
                <c:pt idx="1608">
                  <c:v>569.43799999999976</c:v>
                </c:pt>
                <c:pt idx="1609">
                  <c:v>569.5319999999997</c:v>
                </c:pt>
                <c:pt idx="1610">
                  <c:v>569.62200000000007</c:v>
                </c:pt>
                <c:pt idx="1611">
                  <c:v>569.71299999999997</c:v>
                </c:pt>
                <c:pt idx="1612">
                  <c:v>569.80799999999977</c:v>
                </c:pt>
                <c:pt idx="1613">
                  <c:v>569.91100000000006</c:v>
                </c:pt>
                <c:pt idx="1614">
                  <c:v>570.02</c:v>
                </c:pt>
                <c:pt idx="1615">
                  <c:v>570.13200000000006</c:v>
                </c:pt>
                <c:pt idx="1616">
                  <c:v>570.25</c:v>
                </c:pt>
                <c:pt idx="1617">
                  <c:v>570.3779999999997</c:v>
                </c:pt>
                <c:pt idx="1618">
                  <c:v>570.49900000000002</c:v>
                </c:pt>
                <c:pt idx="1619">
                  <c:v>570.61599999999999</c:v>
                </c:pt>
                <c:pt idx="1620">
                  <c:v>570.73199999999997</c:v>
                </c:pt>
                <c:pt idx="1621">
                  <c:v>570.84899999999971</c:v>
                </c:pt>
                <c:pt idx="1622">
                  <c:v>570.96399999999971</c:v>
                </c:pt>
                <c:pt idx="1623">
                  <c:v>571.08400000000006</c:v>
                </c:pt>
                <c:pt idx="1624">
                  <c:v>571.21199999999999</c:v>
                </c:pt>
                <c:pt idx="1625">
                  <c:v>571.34699999999975</c:v>
                </c:pt>
                <c:pt idx="1626">
                  <c:v>571.48599999999999</c:v>
                </c:pt>
                <c:pt idx="1627">
                  <c:v>571.63099999999997</c:v>
                </c:pt>
                <c:pt idx="1628">
                  <c:v>571.77800000000002</c:v>
                </c:pt>
                <c:pt idx="1629">
                  <c:v>571.93000000000006</c:v>
                </c:pt>
                <c:pt idx="1630">
                  <c:v>572.08100000000002</c:v>
                </c:pt>
                <c:pt idx="1631">
                  <c:v>572.23199999999997</c:v>
                </c:pt>
                <c:pt idx="1632">
                  <c:v>572.37900000000002</c:v>
                </c:pt>
                <c:pt idx="1633">
                  <c:v>572.53</c:v>
                </c:pt>
                <c:pt idx="1634">
                  <c:v>572.68600000000004</c:v>
                </c:pt>
                <c:pt idx="1635">
                  <c:v>572.84399999999982</c:v>
                </c:pt>
                <c:pt idx="1636">
                  <c:v>572.99800000000005</c:v>
                </c:pt>
                <c:pt idx="1637">
                  <c:v>573.15199999999982</c:v>
                </c:pt>
                <c:pt idx="1638">
                  <c:v>573.30399999999997</c:v>
                </c:pt>
                <c:pt idx="1639">
                  <c:v>573.45199999999977</c:v>
                </c:pt>
                <c:pt idx="1640">
                  <c:v>573.6</c:v>
                </c:pt>
                <c:pt idx="1641">
                  <c:v>573.75199999999973</c:v>
                </c:pt>
                <c:pt idx="1642">
                  <c:v>573.90800000000002</c:v>
                </c:pt>
                <c:pt idx="1643">
                  <c:v>574.06899999999996</c:v>
                </c:pt>
                <c:pt idx="1644">
                  <c:v>574.23299999999972</c:v>
                </c:pt>
                <c:pt idx="1645">
                  <c:v>574.39599999999996</c:v>
                </c:pt>
                <c:pt idx="1646">
                  <c:v>574.55500000000006</c:v>
                </c:pt>
                <c:pt idx="1647">
                  <c:v>574.70800000000008</c:v>
                </c:pt>
                <c:pt idx="1648">
                  <c:v>574.85399999999981</c:v>
                </c:pt>
                <c:pt idx="1649">
                  <c:v>574.99299999999971</c:v>
                </c:pt>
                <c:pt idx="1650">
                  <c:v>575.12900000000002</c:v>
                </c:pt>
                <c:pt idx="1651">
                  <c:v>575.26900000000001</c:v>
                </c:pt>
                <c:pt idx="1652">
                  <c:v>575.41899999999998</c:v>
                </c:pt>
                <c:pt idx="1653">
                  <c:v>575.57799999999997</c:v>
                </c:pt>
                <c:pt idx="1654">
                  <c:v>575.74299999999971</c:v>
                </c:pt>
                <c:pt idx="1655">
                  <c:v>575.91300000000001</c:v>
                </c:pt>
                <c:pt idx="1656">
                  <c:v>576.08600000000001</c:v>
                </c:pt>
                <c:pt idx="1657">
                  <c:v>576.26299999999969</c:v>
                </c:pt>
                <c:pt idx="1658">
                  <c:v>576.43999999999983</c:v>
                </c:pt>
                <c:pt idx="1659">
                  <c:v>576.61400000000003</c:v>
                </c:pt>
                <c:pt idx="1660">
                  <c:v>576.78399999999999</c:v>
                </c:pt>
                <c:pt idx="1661">
                  <c:v>576.94799999999975</c:v>
                </c:pt>
                <c:pt idx="1662">
                  <c:v>577.1</c:v>
                </c:pt>
                <c:pt idx="1663">
                  <c:v>577.23599999999999</c:v>
                </c:pt>
                <c:pt idx="1664">
                  <c:v>577.37200000000007</c:v>
                </c:pt>
                <c:pt idx="1665">
                  <c:v>577.51900000000001</c:v>
                </c:pt>
                <c:pt idx="1666">
                  <c:v>577.67200000000003</c:v>
                </c:pt>
                <c:pt idx="1667">
                  <c:v>577.82400000000007</c:v>
                </c:pt>
                <c:pt idx="1668">
                  <c:v>577.97400000000005</c:v>
                </c:pt>
                <c:pt idx="1669">
                  <c:v>578.12099999999998</c:v>
                </c:pt>
                <c:pt idx="1670">
                  <c:v>578.26699999999983</c:v>
                </c:pt>
                <c:pt idx="1671">
                  <c:v>578.41699999999969</c:v>
                </c:pt>
                <c:pt idx="1672">
                  <c:v>578.572</c:v>
                </c:pt>
                <c:pt idx="1673">
                  <c:v>578.73099999999999</c:v>
                </c:pt>
                <c:pt idx="1674">
                  <c:v>578.89</c:v>
                </c:pt>
                <c:pt idx="1675">
                  <c:v>579.0509999999997</c:v>
                </c:pt>
                <c:pt idx="1676">
                  <c:v>579.21199999999999</c:v>
                </c:pt>
                <c:pt idx="1677">
                  <c:v>579.3779999999997</c:v>
                </c:pt>
                <c:pt idx="1678">
                  <c:v>579.5469999999998</c:v>
                </c:pt>
                <c:pt idx="1679">
                  <c:v>579.70800000000008</c:v>
                </c:pt>
                <c:pt idx="1680">
                  <c:v>579.86399999999981</c:v>
                </c:pt>
                <c:pt idx="1681">
                  <c:v>580.01600000000008</c:v>
                </c:pt>
                <c:pt idx="1682">
                  <c:v>580.16899999999998</c:v>
                </c:pt>
                <c:pt idx="1683">
                  <c:v>580.32299999999975</c:v>
                </c:pt>
                <c:pt idx="1684">
                  <c:v>580.47500000000002</c:v>
                </c:pt>
                <c:pt idx="1685">
                  <c:v>580.62200000000007</c:v>
                </c:pt>
                <c:pt idx="1686">
                  <c:v>580.77</c:v>
                </c:pt>
                <c:pt idx="1687">
                  <c:v>580.928</c:v>
                </c:pt>
                <c:pt idx="1688">
                  <c:v>581.101</c:v>
                </c:pt>
                <c:pt idx="1689">
                  <c:v>581.28500000000008</c:v>
                </c:pt>
                <c:pt idx="1690">
                  <c:v>581.471</c:v>
                </c:pt>
                <c:pt idx="1691">
                  <c:v>581.65599999999972</c:v>
                </c:pt>
                <c:pt idx="1692">
                  <c:v>581.84199999999976</c:v>
                </c:pt>
                <c:pt idx="1693">
                  <c:v>582.01900000000001</c:v>
                </c:pt>
                <c:pt idx="1694">
                  <c:v>582.18100000000004</c:v>
                </c:pt>
                <c:pt idx="1695">
                  <c:v>582.34099999999978</c:v>
                </c:pt>
                <c:pt idx="1696">
                  <c:v>582.49800000000005</c:v>
                </c:pt>
                <c:pt idx="1697">
                  <c:v>582.65499999999997</c:v>
                </c:pt>
                <c:pt idx="1698">
                  <c:v>582.80699999999979</c:v>
                </c:pt>
                <c:pt idx="1699">
                  <c:v>582.95699999999977</c:v>
                </c:pt>
                <c:pt idx="1700">
                  <c:v>583.10799999999972</c:v>
                </c:pt>
                <c:pt idx="1701">
                  <c:v>583.25800000000004</c:v>
                </c:pt>
                <c:pt idx="1702">
                  <c:v>583.40499999999997</c:v>
                </c:pt>
                <c:pt idx="1703">
                  <c:v>583.54599999999982</c:v>
                </c:pt>
                <c:pt idx="1704">
                  <c:v>583.69600000000003</c:v>
                </c:pt>
                <c:pt idx="1705">
                  <c:v>583.85399999999981</c:v>
                </c:pt>
                <c:pt idx="1706">
                  <c:v>584.01800000000003</c:v>
                </c:pt>
                <c:pt idx="1707">
                  <c:v>584.18100000000004</c:v>
                </c:pt>
                <c:pt idx="1708">
                  <c:v>584.3499999999998</c:v>
                </c:pt>
                <c:pt idx="1709">
                  <c:v>584.51699999999983</c:v>
                </c:pt>
                <c:pt idx="1710">
                  <c:v>584.67600000000004</c:v>
                </c:pt>
                <c:pt idx="1711">
                  <c:v>584.82799999999975</c:v>
                </c:pt>
                <c:pt idx="1712">
                  <c:v>584.98800000000006</c:v>
                </c:pt>
                <c:pt idx="1713">
                  <c:v>585.15300000000002</c:v>
                </c:pt>
                <c:pt idx="1714">
                  <c:v>585.3209999999998</c:v>
                </c:pt>
                <c:pt idx="1715">
                  <c:v>585.49400000000003</c:v>
                </c:pt>
                <c:pt idx="1716">
                  <c:v>585.68600000000004</c:v>
                </c:pt>
                <c:pt idx="1717">
                  <c:v>585.87699999999973</c:v>
                </c:pt>
                <c:pt idx="1718">
                  <c:v>586.06400000000008</c:v>
                </c:pt>
                <c:pt idx="1719">
                  <c:v>586.24199999999996</c:v>
                </c:pt>
                <c:pt idx="1720">
                  <c:v>586.41399999999999</c:v>
                </c:pt>
                <c:pt idx="1721">
                  <c:v>586.58400000000006</c:v>
                </c:pt>
                <c:pt idx="1722">
                  <c:v>586.755</c:v>
                </c:pt>
                <c:pt idx="1723">
                  <c:v>586.91899999999998</c:v>
                </c:pt>
                <c:pt idx="1724">
                  <c:v>587.07600000000002</c:v>
                </c:pt>
                <c:pt idx="1725">
                  <c:v>587.23500000000001</c:v>
                </c:pt>
                <c:pt idx="1726">
                  <c:v>587.39599999999996</c:v>
                </c:pt>
                <c:pt idx="1727">
                  <c:v>587.55500000000006</c:v>
                </c:pt>
                <c:pt idx="1728">
                  <c:v>587.71699999999998</c:v>
                </c:pt>
                <c:pt idx="1729">
                  <c:v>587.88</c:v>
                </c:pt>
                <c:pt idx="1730">
                  <c:v>588.04399999999998</c:v>
                </c:pt>
                <c:pt idx="1731">
                  <c:v>588.20699999999999</c:v>
                </c:pt>
                <c:pt idx="1732">
                  <c:v>588.3689999999998</c:v>
                </c:pt>
                <c:pt idx="1733">
                  <c:v>588.52800000000002</c:v>
                </c:pt>
                <c:pt idx="1734">
                  <c:v>588.68700000000001</c:v>
                </c:pt>
                <c:pt idx="1735">
                  <c:v>588.8499999999998</c:v>
                </c:pt>
                <c:pt idx="1736">
                  <c:v>589.01699999999983</c:v>
                </c:pt>
                <c:pt idx="1737">
                  <c:v>589.19000000000005</c:v>
                </c:pt>
                <c:pt idx="1738">
                  <c:v>589.36300000000006</c:v>
                </c:pt>
                <c:pt idx="1739">
                  <c:v>589.53600000000006</c:v>
                </c:pt>
                <c:pt idx="1740">
                  <c:v>589.71199999999999</c:v>
                </c:pt>
                <c:pt idx="1741">
                  <c:v>589.88300000000004</c:v>
                </c:pt>
                <c:pt idx="1742">
                  <c:v>590.0509999999997</c:v>
                </c:pt>
                <c:pt idx="1743">
                  <c:v>590.21199999999999</c:v>
                </c:pt>
                <c:pt idx="1744">
                  <c:v>590.36699999999962</c:v>
                </c:pt>
                <c:pt idx="1745">
                  <c:v>590.51499999999999</c:v>
                </c:pt>
                <c:pt idx="1746">
                  <c:v>590.66599999999971</c:v>
                </c:pt>
                <c:pt idx="1747">
                  <c:v>590.81899999999996</c:v>
                </c:pt>
                <c:pt idx="1748">
                  <c:v>590.96599999999978</c:v>
                </c:pt>
                <c:pt idx="1749">
                  <c:v>591.10900000000004</c:v>
                </c:pt>
                <c:pt idx="1750">
                  <c:v>591.25199999999973</c:v>
                </c:pt>
                <c:pt idx="1751">
                  <c:v>591.4</c:v>
                </c:pt>
                <c:pt idx="1752">
                  <c:v>591.55399999999997</c:v>
                </c:pt>
                <c:pt idx="1753">
                  <c:v>591.70699999999999</c:v>
                </c:pt>
                <c:pt idx="1754">
                  <c:v>591.85499999999979</c:v>
                </c:pt>
                <c:pt idx="1755">
                  <c:v>592.00700000000006</c:v>
                </c:pt>
                <c:pt idx="1756">
                  <c:v>592.16599999999971</c:v>
                </c:pt>
                <c:pt idx="1757">
                  <c:v>592.32899999999972</c:v>
                </c:pt>
                <c:pt idx="1758">
                  <c:v>592.48900000000003</c:v>
                </c:pt>
                <c:pt idx="1759">
                  <c:v>592.64499999999998</c:v>
                </c:pt>
                <c:pt idx="1760">
                  <c:v>592.8009999999997</c:v>
                </c:pt>
                <c:pt idx="1761">
                  <c:v>592.95800000000008</c:v>
                </c:pt>
                <c:pt idx="1762">
                  <c:v>593.12</c:v>
                </c:pt>
                <c:pt idx="1763">
                  <c:v>593.28399999999999</c:v>
                </c:pt>
                <c:pt idx="1764">
                  <c:v>593.44999999999982</c:v>
                </c:pt>
                <c:pt idx="1765">
                  <c:v>593.61699999999996</c:v>
                </c:pt>
                <c:pt idx="1766">
                  <c:v>593.78800000000001</c:v>
                </c:pt>
                <c:pt idx="1767">
                  <c:v>593.95800000000008</c:v>
                </c:pt>
                <c:pt idx="1768">
                  <c:v>594.125</c:v>
                </c:pt>
                <c:pt idx="1769">
                  <c:v>594.29399999999998</c:v>
                </c:pt>
                <c:pt idx="1770">
                  <c:v>594.46399999999971</c:v>
                </c:pt>
                <c:pt idx="1771">
                  <c:v>594.64</c:v>
                </c:pt>
                <c:pt idx="1772">
                  <c:v>594.82199999999978</c:v>
                </c:pt>
                <c:pt idx="1773">
                  <c:v>595.00099999999998</c:v>
                </c:pt>
                <c:pt idx="1774">
                  <c:v>595.17600000000004</c:v>
                </c:pt>
                <c:pt idx="1775">
                  <c:v>595.34799999999962</c:v>
                </c:pt>
                <c:pt idx="1776">
                  <c:v>595.51499999999999</c:v>
                </c:pt>
                <c:pt idx="1777">
                  <c:v>595.68499999999995</c:v>
                </c:pt>
                <c:pt idx="1778">
                  <c:v>595.86300000000006</c:v>
                </c:pt>
                <c:pt idx="1779">
                  <c:v>596.0469999999998</c:v>
                </c:pt>
                <c:pt idx="1780">
                  <c:v>596.23599999999999</c:v>
                </c:pt>
                <c:pt idx="1781">
                  <c:v>596.42099999999982</c:v>
                </c:pt>
                <c:pt idx="1782">
                  <c:v>596.60599999999999</c:v>
                </c:pt>
                <c:pt idx="1783">
                  <c:v>596.79500000000007</c:v>
                </c:pt>
                <c:pt idx="1784">
                  <c:v>596.99400000000003</c:v>
                </c:pt>
                <c:pt idx="1785">
                  <c:v>597.19500000000005</c:v>
                </c:pt>
                <c:pt idx="1786">
                  <c:v>597.399</c:v>
                </c:pt>
                <c:pt idx="1787">
                  <c:v>597.60300000000007</c:v>
                </c:pt>
                <c:pt idx="1788">
                  <c:v>597.80399999999997</c:v>
                </c:pt>
                <c:pt idx="1789">
                  <c:v>597.99900000000002</c:v>
                </c:pt>
                <c:pt idx="1790">
                  <c:v>598.19100000000003</c:v>
                </c:pt>
                <c:pt idx="1791">
                  <c:v>598.375</c:v>
                </c:pt>
                <c:pt idx="1792">
                  <c:v>598.56099999999969</c:v>
                </c:pt>
                <c:pt idx="1793">
                  <c:v>598.74800000000005</c:v>
                </c:pt>
                <c:pt idx="1794">
                  <c:v>598.93900000000008</c:v>
                </c:pt>
                <c:pt idx="1795">
                  <c:v>599.13099999999997</c:v>
                </c:pt>
                <c:pt idx="1796">
                  <c:v>599.3209999999998</c:v>
                </c:pt>
                <c:pt idx="1797">
                  <c:v>599.505</c:v>
                </c:pt>
                <c:pt idx="1798">
                  <c:v>599.67899999999997</c:v>
                </c:pt>
                <c:pt idx="1799">
                  <c:v>599.84399999999982</c:v>
                </c:pt>
                <c:pt idx="1800">
                  <c:v>600.005</c:v>
                </c:pt>
                <c:pt idx="1801">
                  <c:v>600.16199999999981</c:v>
                </c:pt>
                <c:pt idx="1802">
                  <c:v>600.31699999999978</c:v>
                </c:pt>
                <c:pt idx="1803">
                  <c:v>600.47199999999998</c:v>
                </c:pt>
                <c:pt idx="1804">
                  <c:v>600.63300000000004</c:v>
                </c:pt>
                <c:pt idx="1805">
                  <c:v>600.8009999999997</c:v>
                </c:pt>
                <c:pt idx="1806">
                  <c:v>600.97699999999998</c:v>
                </c:pt>
                <c:pt idx="1807">
                  <c:v>601.149</c:v>
                </c:pt>
                <c:pt idx="1808">
                  <c:v>601.30899999999997</c:v>
                </c:pt>
                <c:pt idx="1809">
                  <c:v>601.45900000000006</c:v>
                </c:pt>
                <c:pt idx="1810">
                  <c:v>601.61099999999999</c:v>
                </c:pt>
                <c:pt idx="1811">
                  <c:v>601.76400000000001</c:v>
                </c:pt>
                <c:pt idx="1812">
                  <c:v>601.91599999999971</c:v>
                </c:pt>
                <c:pt idx="1813">
                  <c:v>602.072</c:v>
                </c:pt>
                <c:pt idx="1814">
                  <c:v>602.22699999999998</c:v>
                </c:pt>
                <c:pt idx="1815">
                  <c:v>602.38400000000001</c:v>
                </c:pt>
                <c:pt idx="1816">
                  <c:v>602.5469999999998</c:v>
                </c:pt>
                <c:pt idx="1817">
                  <c:v>602.71600000000001</c:v>
                </c:pt>
                <c:pt idx="1818">
                  <c:v>602.88900000000001</c:v>
                </c:pt>
                <c:pt idx="1819">
                  <c:v>603.06499999999983</c:v>
                </c:pt>
                <c:pt idx="1820">
                  <c:v>603.25</c:v>
                </c:pt>
                <c:pt idx="1821">
                  <c:v>603.43199999999979</c:v>
                </c:pt>
                <c:pt idx="1822">
                  <c:v>603.60799999999972</c:v>
                </c:pt>
                <c:pt idx="1823">
                  <c:v>603.78500000000008</c:v>
                </c:pt>
                <c:pt idx="1824">
                  <c:v>603.95800000000008</c:v>
                </c:pt>
                <c:pt idx="1825">
                  <c:v>604.1279999999997</c:v>
                </c:pt>
                <c:pt idx="1826">
                  <c:v>604.29600000000005</c:v>
                </c:pt>
                <c:pt idx="1827">
                  <c:v>604.46099999999979</c:v>
                </c:pt>
                <c:pt idx="1828">
                  <c:v>604.63200000000006</c:v>
                </c:pt>
                <c:pt idx="1829">
                  <c:v>604.80799999999977</c:v>
                </c:pt>
                <c:pt idx="1830">
                  <c:v>604.97500000000002</c:v>
                </c:pt>
                <c:pt idx="1831">
                  <c:v>605.13799999999969</c:v>
                </c:pt>
                <c:pt idx="1832">
                  <c:v>605.30199999999979</c:v>
                </c:pt>
                <c:pt idx="1833">
                  <c:v>605.47</c:v>
                </c:pt>
                <c:pt idx="1834">
                  <c:v>605.63900000000001</c:v>
                </c:pt>
                <c:pt idx="1835">
                  <c:v>605.80899999999997</c:v>
                </c:pt>
                <c:pt idx="1836">
                  <c:v>605.98099999999999</c:v>
                </c:pt>
                <c:pt idx="1837">
                  <c:v>606.154</c:v>
                </c:pt>
                <c:pt idx="1838">
                  <c:v>606.32499999999982</c:v>
                </c:pt>
                <c:pt idx="1839">
                  <c:v>606.49099999999999</c:v>
                </c:pt>
                <c:pt idx="1840">
                  <c:v>606.65</c:v>
                </c:pt>
                <c:pt idx="1841">
                  <c:v>606.8009999999997</c:v>
                </c:pt>
                <c:pt idx="1842">
                  <c:v>606.94799999999975</c:v>
                </c:pt>
                <c:pt idx="1843">
                  <c:v>607.096</c:v>
                </c:pt>
                <c:pt idx="1844">
                  <c:v>607.24299999999971</c:v>
                </c:pt>
                <c:pt idx="1845">
                  <c:v>607.39499999999998</c:v>
                </c:pt>
                <c:pt idx="1846">
                  <c:v>607.54899999999998</c:v>
                </c:pt>
                <c:pt idx="1847">
                  <c:v>607.702</c:v>
                </c:pt>
                <c:pt idx="1848">
                  <c:v>607.8589999999997</c:v>
                </c:pt>
                <c:pt idx="1849">
                  <c:v>608.01</c:v>
                </c:pt>
                <c:pt idx="1850">
                  <c:v>608.15800000000002</c:v>
                </c:pt>
                <c:pt idx="1851">
                  <c:v>608.30199999999979</c:v>
                </c:pt>
                <c:pt idx="1852">
                  <c:v>608.44499999999971</c:v>
                </c:pt>
                <c:pt idx="1853">
                  <c:v>608.58600000000001</c:v>
                </c:pt>
                <c:pt idx="1854">
                  <c:v>608.73199999999997</c:v>
                </c:pt>
                <c:pt idx="1855">
                  <c:v>608.88</c:v>
                </c:pt>
                <c:pt idx="1856">
                  <c:v>609.03300000000002</c:v>
                </c:pt>
                <c:pt idx="1857">
                  <c:v>609.18299999999999</c:v>
                </c:pt>
                <c:pt idx="1858">
                  <c:v>609.33999999999969</c:v>
                </c:pt>
                <c:pt idx="1859">
                  <c:v>609.49900000000002</c:v>
                </c:pt>
                <c:pt idx="1860">
                  <c:v>609.65300000000002</c:v>
                </c:pt>
                <c:pt idx="1861">
                  <c:v>609.81400000000008</c:v>
                </c:pt>
                <c:pt idx="1862">
                  <c:v>609.98099999999999</c:v>
                </c:pt>
                <c:pt idx="1863">
                  <c:v>610.15</c:v>
                </c:pt>
                <c:pt idx="1864">
                  <c:v>610.31499999999983</c:v>
                </c:pt>
                <c:pt idx="1865">
                  <c:v>610.47900000000004</c:v>
                </c:pt>
                <c:pt idx="1866">
                  <c:v>610.64199999999983</c:v>
                </c:pt>
                <c:pt idx="1867">
                  <c:v>610.80699999999979</c:v>
                </c:pt>
                <c:pt idx="1868">
                  <c:v>610.971</c:v>
                </c:pt>
                <c:pt idx="1869">
                  <c:v>611.13900000000001</c:v>
                </c:pt>
                <c:pt idx="1870">
                  <c:v>611.303</c:v>
                </c:pt>
                <c:pt idx="1871">
                  <c:v>611.46800000000007</c:v>
                </c:pt>
                <c:pt idx="1872">
                  <c:v>611.63499999999999</c:v>
                </c:pt>
                <c:pt idx="1873">
                  <c:v>611.79</c:v>
                </c:pt>
                <c:pt idx="1874">
                  <c:v>611.93000000000006</c:v>
                </c:pt>
                <c:pt idx="1875">
                  <c:v>612.06699999999978</c:v>
                </c:pt>
                <c:pt idx="1876">
                  <c:v>612.20600000000002</c:v>
                </c:pt>
                <c:pt idx="1877">
                  <c:v>612.34899999999971</c:v>
                </c:pt>
                <c:pt idx="1878">
                  <c:v>612.49599999999998</c:v>
                </c:pt>
                <c:pt idx="1879">
                  <c:v>612.64100000000008</c:v>
                </c:pt>
                <c:pt idx="1880">
                  <c:v>612.79700000000003</c:v>
                </c:pt>
                <c:pt idx="1881">
                  <c:v>612.95399999999972</c:v>
                </c:pt>
                <c:pt idx="1882">
                  <c:v>613.11099999999999</c:v>
                </c:pt>
                <c:pt idx="1883">
                  <c:v>613.27</c:v>
                </c:pt>
                <c:pt idx="1884">
                  <c:v>613.43699999999978</c:v>
                </c:pt>
                <c:pt idx="1885">
                  <c:v>613.61300000000006</c:v>
                </c:pt>
                <c:pt idx="1886">
                  <c:v>613.78399999999999</c:v>
                </c:pt>
                <c:pt idx="1887">
                  <c:v>613.94999999999982</c:v>
                </c:pt>
                <c:pt idx="1888">
                  <c:v>614.11300000000006</c:v>
                </c:pt>
                <c:pt idx="1889">
                  <c:v>614.27499999999998</c:v>
                </c:pt>
                <c:pt idx="1890">
                  <c:v>614.43299999999977</c:v>
                </c:pt>
                <c:pt idx="1891">
                  <c:v>614.58900000000006</c:v>
                </c:pt>
                <c:pt idx="1892">
                  <c:v>614.74900000000002</c:v>
                </c:pt>
                <c:pt idx="1893">
                  <c:v>614.91599999999971</c:v>
                </c:pt>
                <c:pt idx="1894">
                  <c:v>615.09</c:v>
                </c:pt>
                <c:pt idx="1895">
                  <c:v>615.26299999999969</c:v>
                </c:pt>
                <c:pt idx="1896">
                  <c:v>615.43799999999976</c:v>
                </c:pt>
                <c:pt idx="1897">
                  <c:v>615.61799999999971</c:v>
                </c:pt>
                <c:pt idx="1898">
                  <c:v>615.79100000000005</c:v>
                </c:pt>
                <c:pt idx="1899">
                  <c:v>615.95699999999977</c:v>
                </c:pt>
                <c:pt idx="1900">
                  <c:v>616.12</c:v>
                </c:pt>
                <c:pt idx="1901">
                  <c:v>616.28399999999999</c:v>
                </c:pt>
                <c:pt idx="1902">
                  <c:v>616.44699999999978</c:v>
                </c:pt>
                <c:pt idx="1903">
                  <c:v>616.60799999999972</c:v>
                </c:pt>
                <c:pt idx="1904">
                  <c:v>616.77</c:v>
                </c:pt>
                <c:pt idx="1905">
                  <c:v>616.93099999999981</c:v>
                </c:pt>
                <c:pt idx="1906">
                  <c:v>617.09699999999998</c:v>
                </c:pt>
                <c:pt idx="1907">
                  <c:v>617.26900000000001</c:v>
                </c:pt>
                <c:pt idx="1908">
                  <c:v>617.45399999999972</c:v>
                </c:pt>
                <c:pt idx="1909">
                  <c:v>617.63900000000001</c:v>
                </c:pt>
                <c:pt idx="1910">
                  <c:v>617.8209999999998</c:v>
                </c:pt>
                <c:pt idx="1911">
                  <c:v>617.99800000000005</c:v>
                </c:pt>
                <c:pt idx="1912">
                  <c:v>618.17600000000004</c:v>
                </c:pt>
                <c:pt idx="1913">
                  <c:v>618.34899999999971</c:v>
                </c:pt>
                <c:pt idx="1914">
                  <c:v>618.52300000000002</c:v>
                </c:pt>
                <c:pt idx="1915">
                  <c:v>618.69600000000003</c:v>
                </c:pt>
                <c:pt idx="1916">
                  <c:v>618.87200000000007</c:v>
                </c:pt>
                <c:pt idx="1917">
                  <c:v>619.05899999999997</c:v>
                </c:pt>
                <c:pt idx="1918">
                  <c:v>619.25400000000002</c:v>
                </c:pt>
                <c:pt idx="1919">
                  <c:v>619.45399999999972</c:v>
                </c:pt>
                <c:pt idx="1920">
                  <c:v>619.65499999999997</c:v>
                </c:pt>
                <c:pt idx="1921">
                  <c:v>619.85499999999979</c:v>
                </c:pt>
                <c:pt idx="1922">
                  <c:v>620.0469999999998</c:v>
                </c:pt>
                <c:pt idx="1923">
                  <c:v>620.23</c:v>
                </c:pt>
                <c:pt idx="1924">
                  <c:v>620.41199999999981</c:v>
                </c:pt>
                <c:pt idx="1925">
                  <c:v>620.59799999999996</c:v>
                </c:pt>
                <c:pt idx="1926">
                  <c:v>620.78600000000006</c:v>
                </c:pt>
                <c:pt idx="1927">
                  <c:v>620.97299999999996</c:v>
                </c:pt>
                <c:pt idx="1928">
                  <c:v>621.16199999999981</c:v>
                </c:pt>
                <c:pt idx="1929">
                  <c:v>621.35499999999979</c:v>
                </c:pt>
                <c:pt idx="1930">
                  <c:v>621.54599999999982</c:v>
                </c:pt>
                <c:pt idx="1931">
                  <c:v>621.72900000000004</c:v>
                </c:pt>
                <c:pt idx="1932">
                  <c:v>621.9069999999997</c:v>
                </c:pt>
                <c:pt idx="1933">
                  <c:v>622.08199999999999</c:v>
                </c:pt>
                <c:pt idx="1934">
                  <c:v>622.26099999999997</c:v>
                </c:pt>
                <c:pt idx="1935">
                  <c:v>622.43900000000008</c:v>
                </c:pt>
                <c:pt idx="1936">
                  <c:v>622.62</c:v>
                </c:pt>
                <c:pt idx="1937">
                  <c:v>622.79899999999998</c:v>
                </c:pt>
                <c:pt idx="1938">
                  <c:v>622.96800000000007</c:v>
                </c:pt>
                <c:pt idx="1939">
                  <c:v>623.13099999999997</c:v>
                </c:pt>
                <c:pt idx="1940">
                  <c:v>623.28899999999999</c:v>
                </c:pt>
                <c:pt idx="1941">
                  <c:v>623.44699999999978</c:v>
                </c:pt>
                <c:pt idx="1942">
                  <c:v>623.60300000000007</c:v>
                </c:pt>
                <c:pt idx="1943">
                  <c:v>623.75900000000001</c:v>
                </c:pt>
                <c:pt idx="1944">
                  <c:v>623.91599999999971</c:v>
                </c:pt>
                <c:pt idx="1945">
                  <c:v>624.07299999999998</c:v>
                </c:pt>
                <c:pt idx="1946">
                  <c:v>624.22699999999998</c:v>
                </c:pt>
                <c:pt idx="1947">
                  <c:v>624.37699999999973</c:v>
                </c:pt>
                <c:pt idx="1948">
                  <c:v>624.52600000000007</c:v>
                </c:pt>
                <c:pt idx="1949">
                  <c:v>624.67600000000004</c:v>
                </c:pt>
                <c:pt idx="1950">
                  <c:v>624.81899999999996</c:v>
                </c:pt>
                <c:pt idx="1951">
                  <c:v>624.96099999999979</c:v>
                </c:pt>
                <c:pt idx="1952">
                  <c:v>625.1</c:v>
                </c:pt>
                <c:pt idx="1953">
                  <c:v>625.24199999999996</c:v>
                </c:pt>
                <c:pt idx="1954">
                  <c:v>625.39300000000003</c:v>
                </c:pt>
                <c:pt idx="1955">
                  <c:v>625.5509999999997</c:v>
                </c:pt>
                <c:pt idx="1956">
                  <c:v>625.70800000000008</c:v>
                </c:pt>
                <c:pt idx="1957">
                  <c:v>625.86799999999948</c:v>
                </c:pt>
                <c:pt idx="1958">
                  <c:v>626.03600000000006</c:v>
                </c:pt>
                <c:pt idx="1959">
                  <c:v>626.20699999999999</c:v>
                </c:pt>
                <c:pt idx="1960">
                  <c:v>626.3779999999997</c:v>
                </c:pt>
                <c:pt idx="1961">
                  <c:v>626.54999999999973</c:v>
                </c:pt>
                <c:pt idx="1962">
                  <c:v>626.72400000000005</c:v>
                </c:pt>
                <c:pt idx="1963">
                  <c:v>626.89699999999971</c:v>
                </c:pt>
                <c:pt idx="1964">
                  <c:v>627.06699999999978</c:v>
                </c:pt>
                <c:pt idx="1965">
                  <c:v>627.23800000000006</c:v>
                </c:pt>
                <c:pt idx="1966">
                  <c:v>627.4</c:v>
                </c:pt>
                <c:pt idx="1967">
                  <c:v>627.55999999999972</c:v>
                </c:pt>
                <c:pt idx="1968">
                  <c:v>627.72900000000004</c:v>
                </c:pt>
                <c:pt idx="1969">
                  <c:v>627.90100000000007</c:v>
                </c:pt>
                <c:pt idx="1970">
                  <c:v>628.06999999999971</c:v>
                </c:pt>
                <c:pt idx="1971">
                  <c:v>628.23400000000004</c:v>
                </c:pt>
                <c:pt idx="1972">
                  <c:v>628.39</c:v>
                </c:pt>
                <c:pt idx="1973">
                  <c:v>628.54099999999971</c:v>
                </c:pt>
                <c:pt idx="1974">
                  <c:v>628.69399999999996</c:v>
                </c:pt>
                <c:pt idx="1975">
                  <c:v>628.8499999999998</c:v>
                </c:pt>
                <c:pt idx="1976">
                  <c:v>629.00700000000006</c:v>
                </c:pt>
                <c:pt idx="1977">
                  <c:v>629.16300000000001</c:v>
                </c:pt>
                <c:pt idx="1978">
                  <c:v>629.3209999999998</c:v>
                </c:pt>
                <c:pt idx="1979">
                  <c:v>629.48099999999999</c:v>
                </c:pt>
                <c:pt idx="1980">
                  <c:v>629.64300000000003</c:v>
                </c:pt>
                <c:pt idx="1981">
                  <c:v>629.80899999999997</c:v>
                </c:pt>
                <c:pt idx="1982">
                  <c:v>629.97699999999998</c:v>
                </c:pt>
                <c:pt idx="1983">
                  <c:v>630.14800000000002</c:v>
                </c:pt>
                <c:pt idx="1984">
                  <c:v>630.31699999999978</c:v>
                </c:pt>
                <c:pt idx="1985">
                  <c:v>630.47900000000004</c:v>
                </c:pt>
                <c:pt idx="1986">
                  <c:v>630.63499999999999</c:v>
                </c:pt>
                <c:pt idx="1987">
                  <c:v>630.78899999999999</c:v>
                </c:pt>
                <c:pt idx="1988">
                  <c:v>630.93799999999976</c:v>
                </c:pt>
                <c:pt idx="1989">
                  <c:v>631.08600000000001</c:v>
                </c:pt>
                <c:pt idx="1990">
                  <c:v>631.23299999999972</c:v>
                </c:pt>
                <c:pt idx="1991">
                  <c:v>631.39199999999983</c:v>
                </c:pt>
                <c:pt idx="1992">
                  <c:v>631.56699999999978</c:v>
                </c:pt>
                <c:pt idx="1993">
                  <c:v>631.75199999999973</c:v>
                </c:pt>
                <c:pt idx="1994">
                  <c:v>631.93999999999983</c:v>
                </c:pt>
                <c:pt idx="1995">
                  <c:v>632.11900000000003</c:v>
                </c:pt>
                <c:pt idx="1996">
                  <c:v>632.29399999999998</c:v>
                </c:pt>
                <c:pt idx="1997">
                  <c:v>632.47500000000002</c:v>
                </c:pt>
                <c:pt idx="1998">
                  <c:v>632.66100000000006</c:v>
                </c:pt>
                <c:pt idx="1999">
                  <c:v>632.84799999999962</c:v>
                </c:pt>
                <c:pt idx="2000">
                  <c:v>633.03800000000001</c:v>
                </c:pt>
                <c:pt idx="2001">
                  <c:v>633.22800000000007</c:v>
                </c:pt>
                <c:pt idx="2002">
                  <c:v>633.41599999999971</c:v>
                </c:pt>
                <c:pt idx="2003">
                  <c:v>633.59</c:v>
                </c:pt>
                <c:pt idx="2004">
                  <c:v>633.75400000000002</c:v>
                </c:pt>
                <c:pt idx="2005">
                  <c:v>633.91699999999969</c:v>
                </c:pt>
                <c:pt idx="2006">
                  <c:v>634.08600000000001</c:v>
                </c:pt>
                <c:pt idx="2007">
                  <c:v>634.25700000000006</c:v>
                </c:pt>
                <c:pt idx="2008">
                  <c:v>634.43699999999978</c:v>
                </c:pt>
                <c:pt idx="2009">
                  <c:v>634.62</c:v>
                </c:pt>
                <c:pt idx="2010">
                  <c:v>634.80699999999979</c:v>
                </c:pt>
                <c:pt idx="2011">
                  <c:v>634.99400000000003</c:v>
                </c:pt>
                <c:pt idx="2012">
                  <c:v>635.17600000000004</c:v>
                </c:pt>
                <c:pt idx="2013">
                  <c:v>635.35300000000007</c:v>
                </c:pt>
                <c:pt idx="2014">
                  <c:v>635.52300000000002</c:v>
                </c:pt>
                <c:pt idx="2015">
                  <c:v>635.68700000000001</c:v>
                </c:pt>
                <c:pt idx="2016">
                  <c:v>635.84899999999971</c:v>
                </c:pt>
                <c:pt idx="2017">
                  <c:v>636.00800000000004</c:v>
                </c:pt>
                <c:pt idx="2018">
                  <c:v>636.16800000000001</c:v>
                </c:pt>
                <c:pt idx="2019">
                  <c:v>636.32499999999982</c:v>
                </c:pt>
                <c:pt idx="2020">
                  <c:v>636.48599999999999</c:v>
                </c:pt>
                <c:pt idx="2021">
                  <c:v>636.649</c:v>
                </c:pt>
                <c:pt idx="2022">
                  <c:v>636.81099999999969</c:v>
                </c:pt>
                <c:pt idx="2023">
                  <c:v>636.97</c:v>
                </c:pt>
                <c:pt idx="2024">
                  <c:v>637.12699999999973</c:v>
                </c:pt>
                <c:pt idx="2025">
                  <c:v>637.28800000000001</c:v>
                </c:pt>
                <c:pt idx="2026">
                  <c:v>637.44799999999975</c:v>
                </c:pt>
                <c:pt idx="2027">
                  <c:v>637.61500000000001</c:v>
                </c:pt>
                <c:pt idx="2028">
                  <c:v>637.78399999999999</c:v>
                </c:pt>
                <c:pt idx="2029">
                  <c:v>637.95399999999972</c:v>
                </c:pt>
                <c:pt idx="2030">
                  <c:v>638.1279999999997</c:v>
                </c:pt>
                <c:pt idx="2031">
                  <c:v>638.30799999999977</c:v>
                </c:pt>
                <c:pt idx="2032">
                  <c:v>638.48900000000003</c:v>
                </c:pt>
                <c:pt idx="2033">
                  <c:v>638.67100000000005</c:v>
                </c:pt>
                <c:pt idx="2034">
                  <c:v>638.85599999999977</c:v>
                </c:pt>
                <c:pt idx="2035">
                  <c:v>639.04099999999971</c:v>
                </c:pt>
                <c:pt idx="2036">
                  <c:v>639.221</c:v>
                </c:pt>
                <c:pt idx="2037">
                  <c:v>639.39199999999983</c:v>
                </c:pt>
                <c:pt idx="2038">
                  <c:v>639.55999999999972</c:v>
                </c:pt>
                <c:pt idx="2039">
                  <c:v>639.72199999999998</c:v>
                </c:pt>
                <c:pt idx="2040">
                  <c:v>639.88200000000006</c:v>
                </c:pt>
                <c:pt idx="2041">
                  <c:v>640.03300000000002</c:v>
                </c:pt>
                <c:pt idx="2042">
                  <c:v>640.173</c:v>
                </c:pt>
                <c:pt idx="2043">
                  <c:v>640.30699999999979</c:v>
                </c:pt>
                <c:pt idx="2044">
                  <c:v>640.44799999999975</c:v>
                </c:pt>
                <c:pt idx="2045">
                  <c:v>640.60500000000002</c:v>
                </c:pt>
                <c:pt idx="2046">
                  <c:v>640.77300000000002</c:v>
                </c:pt>
                <c:pt idx="2047">
                  <c:v>640.93599999999969</c:v>
                </c:pt>
                <c:pt idx="2048">
                  <c:v>641.09199999999998</c:v>
                </c:pt>
                <c:pt idx="2049">
                  <c:v>641.245</c:v>
                </c:pt>
                <c:pt idx="2050">
                  <c:v>641.4</c:v>
                </c:pt>
                <c:pt idx="2051">
                  <c:v>641.55699999999979</c:v>
                </c:pt>
                <c:pt idx="2052">
                  <c:v>641.71100000000001</c:v>
                </c:pt>
                <c:pt idx="2053">
                  <c:v>641.85999999999979</c:v>
                </c:pt>
                <c:pt idx="2054">
                  <c:v>642.00700000000006</c:v>
                </c:pt>
                <c:pt idx="2055">
                  <c:v>642.16100000000006</c:v>
                </c:pt>
                <c:pt idx="2056">
                  <c:v>642.32400000000007</c:v>
                </c:pt>
                <c:pt idx="2057">
                  <c:v>642.49099999999999</c:v>
                </c:pt>
                <c:pt idx="2058">
                  <c:v>642.66399999999999</c:v>
                </c:pt>
                <c:pt idx="2059">
                  <c:v>642.83799999999974</c:v>
                </c:pt>
                <c:pt idx="2060">
                  <c:v>643.00900000000001</c:v>
                </c:pt>
                <c:pt idx="2061">
                  <c:v>643.18000000000006</c:v>
                </c:pt>
                <c:pt idx="2062">
                  <c:v>643.34899999999971</c:v>
                </c:pt>
                <c:pt idx="2063">
                  <c:v>643.51800000000003</c:v>
                </c:pt>
                <c:pt idx="2064">
                  <c:v>643.68900000000008</c:v>
                </c:pt>
                <c:pt idx="2065">
                  <c:v>643.85699999999974</c:v>
                </c:pt>
                <c:pt idx="2066">
                  <c:v>644.02600000000007</c:v>
                </c:pt>
                <c:pt idx="2067">
                  <c:v>644.20000000000005</c:v>
                </c:pt>
                <c:pt idx="2068">
                  <c:v>644.37900000000002</c:v>
                </c:pt>
                <c:pt idx="2069">
                  <c:v>644.55399999999997</c:v>
                </c:pt>
                <c:pt idx="2070">
                  <c:v>644.72800000000007</c:v>
                </c:pt>
                <c:pt idx="2071">
                  <c:v>644.89599999999996</c:v>
                </c:pt>
                <c:pt idx="2072">
                  <c:v>645.05899999999997</c:v>
                </c:pt>
                <c:pt idx="2073">
                  <c:v>645.21699999999998</c:v>
                </c:pt>
                <c:pt idx="2074">
                  <c:v>645.37099999999998</c:v>
                </c:pt>
                <c:pt idx="2075">
                  <c:v>645.524</c:v>
                </c:pt>
                <c:pt idx="2076">
                  <c:v>645.67399999999998</c:v>
                </c:pt>
                <c:pt idx="2077">
                  <c:v>645.8209999999998</c:v>
                </c:pt>
                <c:pt idx="2078">
                  <c:v>645.96599999999978</c:v>
                </c:pt>
                <c:pt idx="2079">
                  <c:v>646.11</c:v>
                </c:pt>
                <c:pt idx="2080">
                  <c:v>646.2529999999997</c:v>
                </c:pt>
                <c:pt idx="2081">
                  <c:v>646.39499999999998</c:v>
                </c:pt>
                <c:pt idx="2082">
                  <c:v>646.53899999999999</c:v>
                </c:pt>
                <c:pt idx="2083">
                  <c:v>646.68799999999999</c:v>
                </c:pt>
                <c:pt idx="2084">
                  <c:v>646.83499999999981</c:v>
                </c:pt>
                <c:pt idx="2085">
                  <c:v>646.98299999999972</c:v>
                </c:pt>
                <c:pt idx="2086">
                  <c:v>647.12699999999973</c:v>
                </c:pt>
                <c:pt idx="2087">
                  <c:v>647.26400000000001</c:v>
                </c:pt>
                <c:pt idx="2088">
                  <c:v>647.39499999999998</c:v>
                </c:pt>
                <c:pt idx="2089">
                  <c:v>647.52199999999971</c:v>
                </c:pt>
                <c:pt idx="2090">
                  <c:v>647.65499999999997</c:v>
                </c:pt>
                <c:pt idx="2091">
                  <c:v>647.78899999999999</c:v>
                </c:pt>
                <c:pt idx="2092">
                  <c:v>647.92499999999973</c:v>
                </c:pt>
                <c:pt idx="2093">
                  <c:v>648.06099999999969</c:v>
                </c:pt>
                <c:pt idx="2094">
                  <c:v>648.197</c:v>
                </c:pt>
                <c:pt idx="2095">
                  <c:v>648.33899999999971</c:v>
                </c:pt>
                <c:pt idx="2096">
                  <c:v>648.49599999999998</c:v>
                </c:pt>
                <c:pt idx="2097">
                  <c:v>648.66399999999999</c:v>
                </c:pt>
                <c:pt idx="2098">
                  <c:v>648.83400000000006</c:v>
                </c:pt>
                <c:pt idx="2099">
                  <c:v>648.99900000000002</c:v>
                </c:pt>
                <c:pt idx="2100">
                  <c:v>649.15899999999999</c:v>
                </c:pt>
                <c:pt idx="2101">
                  <c:v>649.31699999999978</c:v>
                </c:pt>
                <c:pt idx="2102">
                  <c:v>649.47900000000004</c:v>
                </c:pt>
                <c:pt idx="2103">
                  <c:v>649.63699999999972</c:v>
                </c:pt>
                <c:pt idx="2104">
                  <c:v>649.79300000000001</c:v>
                </c:pt>
                <c:pt idx="2105">
                  <c:v>649.94900000000007</c:v>
                </c:pt>
                <c:pt idx="2106">
                  <c:v>650.10699999999997</c:v>
                </c:pt>
                <c:pt idx="2107">
                  <c:v>650.26800000000003</c:v>
                </c:pt>
                <c:pt idx="2108">
                  <c:v>650.42499999999973</c:v>
                </c:pt>
                <c:pt idx="2109">
                  <c:v>650.58900000000006</c:v>
                </c:pt>
                <c:pt idx="2110">
                  <c:v>650.75400000000002</c:v>
                </c:pt>
                <c:pt idx="2111">
                  <c:v>650.91699999999969</c:v>
                </c:pt>
                <c:pt idx="2112">
                  <c:v>651.09300000000007</c:v>
                </c:pt>
                <c:pt idx="2113">
                  <c:v>651.27700000000004</c:v>
                </c:pt>
                <c:pt idx="2114">
                  <c:v>651.46699999999976</c:v>
                </c:pt>
                <c:pt idx="2115">
                  <c:v>651.66300000000001</c:v>
                </c:pt>
                <c:pt idx="2116">
                  <c:v>651.85799999999949</c:v>
                </c:pt>
                <c:pt idx="2117">
                  <c:v>652.04999999999973</c:v>
                </c:pt>
                <c:pt idx="2118">
                  <c:v>652.24099999999999</c:v>
                </c:pt>
                <c:pt idx="2119">
                  <c:v>652.43000000000006</c:v>
                </c:pt>
                <c:pt idx="2120">
                  <c:v>652.6279999999997</c:v>
                </c:pt>
                <c:pt idx="2121">
                  <c:v>652.82699999999977</c:v>
                </c:pt>
                <c:pt idx="2122">
                  <c:v>653.02199999999971</c:v>
                </c:pt>
                <c:pt idx="2123">
                  <c:v>653.20900000000006</c:v>
                </c:pt>
                <c:pt idx="2124">
                  <c:v>653.38699999999972</c:v>
                </c:pt>
                <c:pt idx="2125">
                  <c:v>653.55799999999977</c:v>
                </c:pt>
                <c:pt idx="2126">
                  <c:v>653.72400000000005</c:v>
                </c:pt>
                <c:pt idx="2127">
                  <c:v>653.88499999999999</c:v>
                </c:pt>
                <c:pt idx="2128">
                  <c:v>654.04500000000007</c:v>
                </c:pt>
                <c:pt idx="2129">
                  <c:v>654.20600000000002</c:v>
                </c:pt>
                <c:pt idx="2130">
                  <c:v>654.36199999999985</c:v>
                </c:pt>
                <c:pt idx="2131">
                  <c:v>654.51199999999972</c:v>
                </c:pt>
                <c:pt idx="2132">
                  <c:v>654.649</c:v>
                </c:pt>
                <c:pt idx="2133">
                  <c:v>654.78500000000008</c:v>
                </c:pt>
                <c:pt idx="2134">
                  <c:v>654.92499999999973</c:v>
                </c:pt>
                <c:pt idx="2135">
                  <c:v>655.06999999999971</c:v>
                </c:pt>
                <c:pt idx="2136">
                  <c:v>655.22</c:v>
                </c:pt>
                <c:pt idx="2137">
                  <c:v>655.37300000000005</c:v>
                </c:pt>
                <c:pt idx="2138">
                  <c:v>655.53</c:v>
                </c:pt>
                <c:pt idx="2139">
                  <c:v>655.68900000000008</c:v>
                </c:pt>
                <c:pt idx="2140">
                  <c:v>655.8449999999998</c:v>
                </c:pt>
                <c:pt idx="2141">
                  <c:v>656.00099999999998</c:v>
                </c:pt>
                <c:pt idx="2142">
                  <c:v>656.15499999999997</c:v>
                </c:pt>
                <c:pt idx="2143">
                  <c:v>656.30699999999979</c:v>
                </c:pt>
                <c:pt idx="2144">
                  <c:v>656.45299999999975</c:v>
                </c:pt>
                <c:pt idx="2145">
                  <c:v>656.59799999999996</c:v>
                </c:pt>
                <c:pt idx="2146">
                  <c:v>656.74299999999971</c:v>
                </c:pt>
                <c:pt idx="2147">
                  <c:v>656.88599999999997</c:v>
                </c:pt>
                <c:pt idx="2148">
                  <c:v>657.02600000000007</c:v>
                </c:pt>
                <c:pt idx="2149">
                  <c:v>657.17499999999995</c:v>
                </c:pt>
                <c:pt idx="2150">
                  <c:v>657.34199999999976</c:v>
                </c:pt>
                <c:pt idx="2151">
                  <c:v>657.52300000000002</c:v>
                </c:pt>
                <c:pt idx="2152">
                  <c:v>657.70299999999997</c:v>
                </c:pt>
                <c:pt idx="2153">
                  <c:v>657.88200000000006</c:v>
                </c:pt>
                <c:pt idx="2154">
                  <c:v>658.05699999999979</c:v>
                </c:pt>
                <c:pt idx="2155">
                  <c:v>658.226</c:v>
                </c:pt>
                <c:pt idx="2156">
                  <c:v>658.39499999999998</c:v>
                </c:pt>
                <c:pt idx="2157">
                  <c:v>658.55399999999997</c:v>
                </c:pt>
                <c:pt idx="2158">
                  <c:v>658.70800000000008</c:v>
                </c:pt>
                <c:pt idx="2159">
                  <c:v>658.86300000000006</c:v>
                </c:pt>
                <c:pt idx="2160">
                  <c:v>659.02099999999996</c:v>
                </c:pt>
                <c:pt idx="2161">
                  <c:v>659.18499999999995</c:v>
                </c:pt>
                <c:pt idx="2162">
                  <c:v>659.35699999999974</c:v>
                </c:pt>
                <c:pt idx="2163">
                  <c:v>659.54</c:v>
                </c:pt>
                <c:pt idx="2164">
                  <c:v>659.72900000000004</c:v>
                </c:pt>
                <c:pt idx="2165">
                  <c:v>659.91699999999969</c:v>
                </c:pt>
                <c:pt idx="2166">
                  <c:v>660.08900000000006</c:v>
                </c:pt>
                <c:pt idx="2167">
                  <c:v>660.25700000000006</c:v>
                </c:pt>
                <c:pt idx="2168">
                  <c:v>660.42899999999997</c:v>
                </c:pt>
                <c:pt idx="2169">
                  <c:v>660.59699999999998</c:v>
                </c:pt>
                <c:pt idx="2170">
                  <c:v>660.76499999999999</c:v>
                </c:pt>
                <c:pt idx="2171">
                  <c:v>660.93599999999969</c:v>
                </c:pt>
                <c:pt idx="2172">
                  <c:v>661.11400000000003</c:v>
                </c:pt>
                <c:pt idx="2173">
                  <c:v>661.29700000000003</c:v>
                </c:pt>
                <c:pt idx="2174">
                  <c:v>661.48099999999999</c:v>
                </c:pt>
                <c:pt idx="2175">
                  <c:v>661.66100000000006</c:v>
                </c:pt>
                <c:pt idx="2176">
                  <c:v>661.83400000000006</c:v>
                </c:pt>
                <c:pt idx="2177">
                  <c:v>661.99900000000002</c:v>
                </c:pt>
                <c:pt idx="2178">
                  <c:v>662.15199999999982</c:v>
                </c:pt>
                <c:pt idx="2179">
                  <c:v>662.298</c:v>
                </c:pt>
                <c:pt idx="2180">
                  <c:v>662.44199999999978</c:v>
                </c:pt>
                <c:pt idx="2181">
                  <c:v>662.59799999999996</c:v>
                </c:pt>
                <c:pt idx="2182">
                  <c:v>662.76600000000008</c:v>
                </c:pt>
                <c:pt idx="2183">
                  <c:v>662.93799999999976</c:v>
                </c:pt>
                <c:pt idx="2184">
                  <c:v>663.10799999999972</c:v>
                </c:pt>
                <c:pt idx="2185">
                  <c:v>663.27700000000004</c:v>
                </c:pt>
                <c:pt idx="2186">
                  <c:v>663.44699999999978</c:v>
                </c:pt>
                <c:pt idx="2187">
                  <c:v>663.61699999999996</c:v>
                </c:pt>
                <c:pt idx="2188">
                  <c:v>663.77700000000004</c:v>
                </c:pt>
                <c:pt idx="2189">
                  <c:v>663.923</c:v>
                </c:pt>
                <c:pt idx="2190">
                  <c:v>664.05999999999983</c:v>
                </c:pt>
                <c:pt idx="2191">
                  <c:v>664.20299999999997</c:v>
                </c:pt>
                <c:pt idx="2192">
                  <c:v>664.35499999999979</c:v>
                </c:pt>
                <c:pt idx="2193">
                  <c:v>664.51</c:v>
                </c:pt>
                <c:pt idx="2194">
                  <c:v>664.66599999999971</c:v>
                </c:pt>
                <c:pt idx="2195">
                  <c:v>664.8209999999998</c:v>
                </c:pt>
                <c:pt idx="2196">
                  <c:v>664.97199999999998</c:v>
                </c:pt>
                <c:pt idx="2197">
                  <c:v>665.12099999999998</c:v>
                </c:pt>
                <c:pt idx="2198">
                  <c:v>665.26800000000003</c:v>
                </c:pt>
                <c:pt idx="2199">
                  <c:v>665.41899999999998</c:v>
                </c:pt>
                <c:pt idx="2200">
                  <c:v>665.57600000000002</c:v>
                </c:pt>
                <c:pt idx="2201">
                  <c:v>665.73599999999999</c:v>
                </c:pt>
                <c:pt idx="2202">
                  <c:v>665.89599999999996</c:v>
                </c:pt>
                <c:pt idx="2203">
                  <c:v>666.06199999999978</c:v>
                </c:pt>
                <c:pt idx="2204">
                  <c:v>666.226</c:v>
                </c:pt>
                <c:pt idx="2205">
                  <c:v>666.38699999999972</c:v>
                </c:pt>
                <c:pt idx="2206">
                  <c:v>666.55199999999979</c:v>
                </c:pt>
                <c:pt idx="2207">
                  <c:v>666.71500000000003</c:v>
                </c:pt>
                <c:pt idx="2208">
                  <c:v>666.87</c:v>
                </c:pt>
                <c:pt idx="2209">
                  <c:v>667.02600000000007</c:v>
                </c:pt>
                <c:pt idx="2210">
                  <c:v>667.18200000000002</c:v>
                </c:pt>
                <c:pt idx="2211">
                  <c:v>667.34099999999978</c:v>
                </c:pt>
                <c:pt idx="2212">
                  <c:v>667.50700000000006</c:v>
                </c:pt>
                <c:pt idx="2213">
                  <c:v>667.68000000000006</c:v>
                </c:pt>
                <c:pt idx="2214">
                  <c:v>667.8589999999997</c:v>
                </c:pt>
                <c:pt idx="2215">
                  <c:v>668.04399999999998</c:v>
                </c:pt>
                <c:pt idx="2216">
                  <c:v>668.23199999999997</c:v>
                </c:pt>
                <c:pt idx="2217">
                  <c:v>668.4069999999997</c:v>
                </c:pt>
                <c:pt idx="2218">
                  <c:v>668.56400000000008</c:v>
                </c:pt>
                <c:pt idx="2219">
                  <c:v>668.71100000000001</c:v>
                </c:pt>
                <c:pt idx="2220">
                  <c:v>668.86199999999985</c:v>
                </c:pt>
                <c:pt idx="2221">
                  <c:v>669.024</c:v>
                </c:pt>
                <c:pt idx="2222">
                  <c:v>669.18700000000001</c:v>
                </c:pt>
                <c:pt idx="2223">
                  <c:v>669.3449999999998</c:v>
                </c:pt>
                <c:pt idx="2224">
                  <c:v>669.49800000000005</c:v>
                </c:pt>
                <c:pt idx="2225">
                  <c:v>669.64199999999983</c:v>
                </c:pt>
                <c:pt idx="2226">
                  <c:v>669.78500000000008</c:v>
                </c:pt>
                <c:pt idx="2227">
                  <c:v>669.92899999999997</c:v>
                </c:pt>
                <c:pt idx="2228">
                  <c:v>670.077</c:v>
                </c:pt>
                <c:pt idx="2229">
                  <c:v>670.22900000000004</c:v>
                </c:pt>
                <c:pt idx="2230">
                  <c:v>670.38099999999997</c:v>
                </c:pt>
                <c:pt idx="2231">
                  <c:v>670.53300000000002</c:v>
                </c:pt>
                <c:pt idx="2232">
                  <c:v>670.69500000000005</c:v>
                </c:pt>
                <c:pt idx="2233">
                  <c:v>670.85599999999977</c:v>
                </c:pt>
                <c:pt idx="2234">
                  <c:v>671.01199999999972</c:v>
                </c:pt>
                <c:pt idx="2235">
                  <c:v>671.16599999999971</c:v>
                </c:pt>
                <c:pt idx="2236">
                  <c:v>671.32299999999975</c:v>
                </c:pt>
                <c:pt idx="2237">
                  <c:v>671.48299999999972</c:v>
                </c:pt>
                <c:pt idx="2238">
                  <c:v>671.64</c:v>
                </c:pt>
                <c:pt idx="2239">
                  <c:v>671.79700000000003</c:v>
                </c:pt>
                <c:pt idx="2240">
                  <c:v>671.95699999999977</c:v>
                </c:pt>
                <c:pt idx="2241">
                  <c:v>672.11799999999971</c:v>
                </c:pt>
                <c:pt idx="2242">
                  <c:v>672.27800000000002</c:v>
                </c:pt>
                <c:pt idx="2243">
                  <c:v>672.44399999999996</c:v>
                </c:pt>
                <c:pt idx="2244">
                  <c:v>672.61599999999999</c:v>
                </c:pt>
                <c:pt idx="2245">
                  <c:v>672.78700000000003</c:v>
                </c:pt>
                <c:pt idx="2246">
                  <c:v>672.95800000000008</c:v>
                </c:pt>
                <c:pt idx="2247">
                  <c:v>673.12599999999998</c:v>
                </c:pt>
                <c:pt idx="2248">
                  <c:v>673.30500000000006</c:v>
                </c:pt>
                <c:pt idx="2249">
                  <c:v>673.49599999999998</c:v>
                </c:pt>
                <c:pt idx="2250">
                  <c:v>673.69</c:v>
                </c:pt>
                <c:pt idx="2251">
                  <c:v>673.87599999999998</c:v>
                </c:pt>
                <c:pt idx="2252">
                  <c:v>674.04399999999998</c:v>
                </c:pt>
                <c:pt idx="2253">
                  <c:v>674.20600000000002</c:v>
                </c:pt>
                <c:pt idx="2254">
                  <c:v>674.38300000000004</c:v>
                </c:pt>
                <c:pt idx="2255">
                  <c:v>674.577</c:v>
                </c:pt>
                <c:pt idx="2256">
                  <c:v>674.77499999999998</c:v>
                </c:pt>
                <c:pt idx="2257">
                  <c:v>674.97800000000007</c:v>
                </c:pt>
                <c:pt idx="2258">
                  <c:v>675.18299999999999</c:v>
                </c:pt>
                <c:pt idx="2259">
                  <c:v>675.38400000000001</c:v>
                </c:pt>
                <c:pt idx="2260">
                  <c:v>675.577</c:v>
                </c:pt>
                <c:pt idx="2261">
                  <c:v>675.75900000000001</c:v>
                </c:pt>
                <c:pt idx="2262">
                  <c:v>675.928</c:v>
                </c:pt>
                <c:pt idx="2263">
                  <c:v>676.09500000000003</c:v>
                </c:pt>
                <c:pt idx="2264">
                  <c:v>676.27600000000007</c:v>
                </c:pt>
                <c:pt idx="2265">
                  <c:v>676.46800000000007</c:v>
                </c:pt>
                <c:pt idx="2266">
                  <c:v>676.654</c:v>
                </c:pt>
                <c:pt idx="2267">
                  <c:v>676.83599999999979</c:v>
                </c:pt>
                <c:pt idx="2268">
                  <c:v>677.01699999999983</c:v>
                </c:pt>
                <c:pt idx="2269">
                  <c:v>677.19799999999998</c:v>
                </c:pt>
                <c:pt idx="2270">
                  <c:v>677.38300000000004</c:v>
                </c:pt>
                <c:pt idx="2271">
                  <c:v>677.56299999999976</c:v>
                </c:pt>
                <c:pt idx="2272">
                  <c:v>677.74</c:v>
                </c:pt>
                <c:pt idx="2273">
                  <c:v>677.91800000000001</c:v>
                </c:pt>
                <c:pt idx="2274">
                  <c:v>678.09100000000001</c:v>
                </c:pt>
                <c:pt idx="2275">
                  <c:v>678.26</c:v>
                </c:pt>
                <c:pt idx="2276">
                  <c:v>678.4259999999997</c:v>
                </c:pt>
                <c:pt idx="2277">
                  <c:v>678.59100000000001</c:v>
                </c:pt>
                <c:pt idx="2278">
                  <c:v>678.75700000000006</c:v>
                </c:pt>
                <c:pt idx="2279">
                  <c:v>678.92499999999973</c:v>
                </c:pt>
                <c:pt idx="2280">
                  <c:v>679.08900000000006</c:v>
                </c:pt>
                <c:pt idx="2281">
                  <c:v>679.24299999999971</c:v>
                </c:pt>
                <c:pt idx="2282">
                  <c:v>679.38699999999972</c:v>
                </c:pt>
                <c:pt idx="2283">
                  <c:v>679.53500000000008</c:v>
                </c:pt>
                <c:pt idx="2284">
                  <c:v>679.70299999999997</c:v>
                </c:pt>
                <c:pt idx="2285">
                  <c:v>679.88400000000001</c:v>
                </c:pt>
                <c:pt idx="2286">
                  <c:v>680.06299999999976</c:v>
                </c:pt>
                <c:pt idx="2287">
                  <c:v>680.24199999999996</c:v>
                </c:pt>
                <c:pt idx="2288">
                  <c:v>680.42000000000007</c:v>
                </c:pt>
                <c:pt idx="2289">
                  <c:v>680.59100000000001</c:v>
                </c:pt>
                <c:pt idx="2290">
                  <c:v>680.745</c:v>
                </c:pt>
                <c:pt idx="2291">
                  <c:v>680.89</c:v>
                </c:pt>
                <c:pt idx="2292">
                  <c:v>681.03800000000001</c:v>
                </c:pt>
                <c:pt idx="2293">
                  <c:v>681.18600000000004</c:v>
                </c:pt>
                <c:pt idx="2294">
                  <c:v>681.33400000000006</c:v>
                </c:pt>
                <c:pt idx="2295">
                  <c:v>681.48299999999972</c:v>
                </c:pt>
                <c:pt idx="2296">
                  <c:v>681.63</c:v>
                </c:pt>
                <c:pt idx="2297">
                  <c:v>681.78</c:v>
                </c:pt>
                <c:pt idx="2298">
                  <c:v>681.92699999999979</c:v>
                </c:pt>
                <c:pt idx="2299">
                  <c:v>682.06099999999969</c:v>
                </c:pt>
                <c:pt idx="2300">
                  <c:v>682.19399999999996</c:v>
                </c:pt>
                <c:pt idx="2301">
                  <c:v>682.32599999999979</c:v>
                </c:pt>
                <c:pt idx="2302">
                  <c:v>682.46299999999974</c:v>
                </c:pt>
                <c:pt idx="2303">
                  <c:v>682.61</c:v>
                </c:pt>
                <c:pt idx="2304">
                  <c:v>682.77</c:v>
                </c:pt>
                <c:pt idx="2305">
                  <c:v>682.93799999999976</c:v>
                </c:pt>
                <c:pt idx="2306">
                  <c:v>683.10500000000002</c:v>
                </c:pt>
                <c:pt idx="2307">
                  <c:v>683.26699999999983</c:v>
                </c:pt>
                <c:pt idx="2308">
                  <c:v>683.428</c:v>
                </c:pt>
                <c:pt idx="2309">
                  <c:v>683.57899999999995</c:v>
                </c:pt>
                <c:pt idx="2310">
                  <c:v>683.73099999999999</c:v>
                </c:pt>
                <c:pt idx="2311">
                  <c:v>683.88</c:v>
                </c:pt>
                <c:pt idx="2312">
                  <c:v>684.02699999999982</c:v>
                </c:pt>
                <c:pt idx="2313">
                  <c:v>684.17100000000005</c:v>
                </c:pt>
                <c:pt idx="2314">
                  <c:v>684.31699999999978</c:v>
                </c:pt>
                <c:pt idx="2315">
                  <c:v>684.46899999999982</c:v>
                </c:pt>
                <c:pt idx="2316">
                  <c:v>684.62699999999973</c:v>
                </c:pt>
                <c:pt idx="2317">
                  <c:v>684.78800000000001</c:v>
                </c:pt>
                <c:pt idx="2318">
                  <c:v>684.94799999999975</c:v>
                </c:pt>
                <c:pt idx="2319">
                  <c:v>685.10799999999972</c:v>
                </c:pt>
                <c:pt idx="2320">
                  <c:v>685.26299999999969</c:v>
                </c:pt>
                <c:pt idx="2321">
                  <c:v>685.42000000000007</c:v>
                </c:pt>
                <c:pt idx="2322">
                  <c:v>685.57299999999998</c:v>
                </c:pt>
                <c:pt idx="2323">
                  <c:v>685.71800000000007</c:v>
                </c:pt>
                <c:pt idx="2324">
                  <c:v>685.85799999999949</c:v>
                </c:pt>
                <c:pt idx="2325">
                  <c:v>686.01699999999983</c:v>
                </c:pt>
                <c:pt idx="2326">
                  <c:v>686.19100000000003</c:v>
                </c:pt>
                <c:pt idx="2327">
                  <c:v>686.37200000000007</c:v>
                </c:pt>
                <c:pt idx="2328">
                  <c:v>686.55500000000006</c:v>
                </c:pt>
                <c:pt idx="2329">
                  <c:v>686.73900000000003</c:v>
                </c:pt>
                <c:pt idx="2330">
                  <c:v>686.92000000000007</c:v>
                </c:pt>
                <c:pt idx="2331">
                  <c:v>687.09</c:v>
                </c:pt>
                <c:pt idx="2332">
                  <c:v>687.24599999999998</c:v>
                </c:pt>
                <c:pt idx="2333">
                  <c:v>687.39300000000003</c:v>
                </c:pt>
                <c:pt idx="2334">
                  <c:v>687.53800000000001</c:v>
                </c:pt>
                <c:pt idx="2335">
                  <c:v>687.68700000000001</c:v>
                </c:pt>
                <c:pt idx="2336">
                  <c:v>687.84699999999975</c:v>
                </c:pt>
                <c:pt idx="2337">
                  <c:v>688.01400000000001</c:v>
                </c:pt>
                <c:pt idx="2338">
                  <c:v>688.19</c:v>
                </c:pt>
                <c:pt idx="2339">
                  <c:v>688.375</c:v>
                </c:pt>
                <c:pt idx="2340">
                  <c:v>688.56099999999969</c:v>
                </c:pt>
                <c:pt idx="2341">
                  <c:v>688.74599999999998</c:v>
                </c:pt>
                <c:pt idx="2342">
                  <c:v>688.93299999999977</c:v>
                </c:pt>
                <c:pt idx="2343">
                  <c:v>689.11699999999996</c:v>
                </c:pt>
                <c:pt idx="2344">
                  <c:v>689.29200000000003</c:v>
                </c:pt>
                <c:pt idx="2345">
                  <c:v>689.46699999999976</c:v>
                </c:pt>
                <c:pt idx="2346">
                  <c:v>689.63499999999999</c:v>
                </c:pt>
                <c:pt idx="2347">
                  <c:v>689.80399999999997</c:v>
                </c:pt>
                <c:pt idx="2348">
                  <c:v>689.98400000000004</c:v>
                </c:pt>
                <c:pt idx="2349">
                  <c:v>690.17600000000004</c:v>
                </c:pt>
                <c:pt idx="2350">
                  <c:v>690.35799999999949</c:v>
                </c:pt>
                <c:pt idx="2351">
                  <c:v>690.52300000000002</c:v>
                </c:pt>
                <c:pt idx="2352">
                  <c:v>690.67600000000004</c:v>
                </c:pt>
                <c:pt idx="2353">
                  <c:v>690.81899999999996</c:v>
                </c:pt>
                <c:pt idx="2354">
                  <c:v>690.96699999999976</c:v>
                </c:pt>
                <c:pt idx="2355">
                  <c:v>691.11699999999996</c:v>
                </c:pt>
                <c:pt idx="2356">
                  <c:v>691.26800000000003</c:v>
                </c:pt>
                <c:pt idx="2357">
                  <c:v>691.41199999999981</c:v>
                </c:pt>
                <c:pt idx="2358">
                  <c:v>691.54899999999998</c:v>
                </c:pt>
                <c:pt idx="2359">
                  <c:v>691.69299999999998</c:v>
                </c:pt>
                <c:pt idx="2360">
                  <c:v>691.84199999999976</c:v>
                </c:pt>
                <c:pt idx="2361">
                  <c:v>691.995</c:v>
                </c:pt>
                <c:pt idx="2362">
                  <c:v>692.15899999999999</c:v>
                </c:pt>
                <c:pt idx="2363">
                  <c:v>692.34199999999976</c:v>
                </c:pt>
                <c:pt idx="2364">
                  <c:v>692.54500000000007</c:v>
                </c:pt>
                <c:pt idx="2365">
                  <c:v>692.76199999999972</c:v>
                </c:pt>
                <c:pt idx="2366">
                  <c:v>692.98199999999997</c:v>
                </c:pt>
                <c:pt idx="2367">
                  <c:v>693.197</c:v>
                </c:pt>
                <c:pt idx="2368">
                  <c:v>693.39199999999983</c:v>
                </c:pt>
                <c:pt idx="2369">
                  <c:v>693.57500000000005</c:v>
                </c:pt>
                <c:pt idx="2370">
                  <c:v>693.74900000000002</c:v>
                </c:pt>
                <c:pt idx="2371">
                  <c:v>693.91800000000001</c:v>
                </c:pt>
                <c:pt idx="2372">
                  <c:v>694.077</c:v>
                </c:pt>
                <c:pt idx="2373">
                  <c:v>694.23500000000001</c:v>
                </c:pt>
                <c:pt idx="2374">
                  <c:v>694.39400000000001</c:v>
                </c:pt>
                <c:pt idx="2375">
                  <c:v>694.54899999999998</c:v>
                </c:pt>
                <c:pt idx="2376">
                  <c:v>694.69900000000007</c:v>
                </c:pt>
                <c:pt idx="2377">
                  <c:v>694.84699999999975</c:v>
                </c:pt>
                <c:pt idx="2378">
                  <c:v>694.99800000000005</c:v>
                </c:pt>
                <c:pt idx="2379">
                  <c:v>695.1569999999997</c:v>
                </c:pt>
                <c:pt idx="2380">
                  <c:v>695.3159999999998</c:v>
                </c:pt>
                <c:pt idx="2381">
                  <c:v>695.46699999999976</c:v>
                </c:pt>
                <c:pt idx="2382">
                  <c:v>695.61599999999999</c:v>
                </c:pt>
                <c:pt idx="2383">
                  <c:v>695.76199999999972</c:v>
                </c:pt>
                <c:pt idx="2384">
                  <c:v>695.90100000000007</c:v>
                </c:pt>
                <c:pt idx="2385">
                  <c:v>696.05</c:v>
                </c:pt>
                <c:pt idx="2386">
                  <c:v>696.21</c:v>
                </c:pt>
                <c:pt idx="2387">
                  <c:v>696.37900000000002</c:v>
                </c:pt>
                <c:pt idx="2388">
                  <c:v>696.55999999999983</c:v>
                </c:pt>
                <c:pt idx="2389">
                  <c:v>696.74700000000007</c:v>
                </c:pt>
                <c:pt idx="2390">
                  <c:v>696.94399999999996</c:v>
                </c:pt>
                <c:pt idx="2391">
                  <c:v>697.13400000000001</c:v>
                </c:pt>
                <c:pt idx="2392">
                  <c:v>697.30899999999997</c:v>
                </c:pt>
                <c:pt idx="2393">
                  <c:v>697.47699999999998</c:v>
                </c:pt>
                <c:pt idx="2394">
                  <c:v>697.64400000000001</c:v>
                </c:pt>
                <c:pt idx="2395">
                  <c:v>697.81699999999978</c:v>
                </c:pt>
                <c:pt idx="2396">
                  <c:v>697.99299999999971</c:v>
                </c:pt>
                <c:pt idx="2397">
                  <c:v>698.16800000000001</c:v>
                </c:pt>
                <c:pt idx="2398">
                  <c:v>698.33799999999974</c:v>
                </c:pt>
                <c:pt idx="2399">
                  <c:v>698.49599999999998</c:v>
                </c:pt>
                <c:pt idx="2400">
                  <c:v>698.63599999999997</c:v>
                </c:pt>
                <c:pt idx="2401">
                  <c:v>698.76900000000001</c:v>
                </c:pt>
                <c:pt idx="2402">
                  <c:v>698.91899999999998</c:v>
                </c:pt>
                <c:pt idx="2403">
                  <c:v>699.08600000000001</c:v>
                </c:pt>
                <c:pt idx="2404">
                  <c:v>699.25700000000006</c:v>
                </c:pt>
                <c:pt idx="2405">
                  <c:v>699.42499999999973</c:v>
                </c:pt>
                <c:pt idx="2406">
                  <c:v>699.58799999999997</c:v>
                </c:pt>
                <c:pt idx="2407">
                  <c:v>699.73700000000008</c:v>
                </c:pt>
                <c:pt idx="2408">
                  <c:v>699.87599999999998</c:v>
                </c:pt>
                <c:pt idx="2409">
                  <c:v>700.00400000000002</c:v>
                </c:pt>
                <c:pt idx="2410">
                  <c:v>700.13799999999969</c:v>
                </c:pt>
                <c:pt idx="2411">
                  <c:v>700.28899999999999</c:v>
                </c:pt>
                <c:pt idx="2412">
                  <c:v>700.4549999999997</c:v>
                </c:pt>
                <c:pt idx="2413">
                  <c:v>700.61699999999996</c:v>
                </c:pt>
                <c:pt idx="2414">
                  <c:v>700.774</c:v>
                </c:pt>
                <c:pt idx="2415">
                  <c:v>700.93299999999977</c:v>
                </c:pt>
                <c:pt idx="2416">
                  <c:v>701.10400000000004</c:v>
                </c:pt>
                <c:pt idx="2417">
                  <c:v>701.28899999999999</c:v>
                </c:pt>
                <c:pt idx="2418">
                  <c:v>701.48199999999997</c:v>
                </c:pt>
                <c:pt idx="2419">
                  <c:v>701.66699999999969</c:v>
                </c:pt>
                <c:pt idx="2420">
                  <c:v>701.85300000000007</c:v>
                </c:pt>
                <c:pt idx="2421">
                  <c:v>702.0469999999998</c:v>
                </c:pt>
                <c:pt idx="2422">
                  <c:v>702.25</c:v>
                </c:pt>
                <c:pt idx="2423">
                  <c:v>702.45399999999972</c:v>
                </c:pt>
                <c:pt idx="2424">
                  <c:v>702.65199999999982</c:v>
                </c:pt>
                <c:pt idx="2425">
                  <c:v>702.8499999999998</c:v>
                </c:pt>
                <c:pt idx="2426">
                  <c:v>703.04199999999969</c:v>
                </c:pt>
                <c:pt idx="2427">
                  <c:v>703.226</c:v>
                </c:pt>
                <c:pt idx="2428">
                  <c:v>703.40199999999982</c:v>
                </c:pt>
                <c:pt idx="2429">
                  <c:v>703.57600000000002</c:v>
                </c:pt>
                <c:pt idx="2430">
                  <c:v>703.74199999999996</c:v>
                </c:pt>
                <c:pt idx="2431">
                  <c:v>703.90199999999982</c:v>
                </c:pt>
                <c:pt idx="2432">
                  <c:v>704.06099999999969</c:v>
                </c:pt>
                <c:pt idx="2433">
                  <c:v>704.22900000000004</c:v>
                </c:pt>
                <c:pt idx="2434">
                  <c:v>704.39</c:v>
                </c:pt>
                <c:pt idx="2435">
                  <c:v>704.54</c:v>
                </c:pt>
                <c:pt idx="2436">
                  <c:v>704.68600000000004</c:v>
                </c:pt>
                <c:pt idx="2437">
                  <c:v>704.84399999999982</c:v>
                </c:pt>
                <c:pt idx="2438">
                  <c:v>705.01600000000008</c:v>
                </c:pt>
                <c:pt idx="2439">
                  <c:v>705.18700000000001</c:v>
                </c:pt>
                <c:pt idx="2440">
                  <c:v>705.34899999999971</c:v>
                </c:pt>
                <c:pt idx="2441">
                  <c:v>705.51</c:v>
                </c:pt>
                <c:pt idx="2442">
                  <c:v>705.66499999999996</c:v>
                </c:pt>
                <c:pt idx="2443">
                  <c:v>705.81999999999971</c:v>
                </c:pt>
                <c:pt idx="2444">
                  <c:v>705.98</c:v>
                </c:pt>
                <c:pt idx="2445">
                  <c:v>706.14100000000008</c:v>
                </c:pt>
                <c:pt idx="2446">
                  <c:v>706.30399999999997</c:v>
                </c:pt>
                <c:pt idx="2447">
                  <c:v>706.47900000000004</c:v>
                </c:pt>
                <c:pt idx="2448">
                  <c:v>706.66100000000006</c:v>
                </c:pt>
                <c:pt idx="2449">
                  <c:v>706.84399999999982</c:v>
                </c:pt>
                <c:pt idx="2450">
                  <c:v>707.02499999999998</c:v>
                </c:pt>
                <c:pt idx="2451">
                  <c:v>707.20699999999999</c:v>
                </c:pt>
                <c:pt idx="2452">
                  <c:v>707.39</c:v>
                </c:pt>
                <c:pt idx="2453">
                  <c:v>707.58</c:v>
                </c:pt>
                <c:pt idx="2454">
                  <c:v>707.774</c:v>
                </c:pt>
                <c:pt idx="2455">
                  <c:v>707.96299999999974</c:v>
                </c:pt>
                <c:pt idx="2456">
                  <c:v>708.15</c:v>
                </c:pt>
                <c:pt idx="2457">
                  <c:v>708.33300000000008</c:v>
                </c:pt>
                <c:pt idx="2458">
                  <c:v>708.50599999999997</c:v>
                </c:pt>
                <c:pt idx="2459">
                  <c:v>708.66599999999971</c:v>
                </c:pt>
                <c:pt idx="2460">
                  <c:v>708.82199999999978</c:v>
                </c:pt>
                <c:pt idx="2461">
                  <c:v>708.98599999999999</c:v>
                </c:pt>
                <c:pt idx="2462">
                  <c:v>709.14599999999996</c:v>
                </c:pt>
                <c:pt idx="2463">
                  <c:v>709.29600000000005</c:v>
                </c:pt>
                <c:pt idx="2464">
                  <c:v>709.43299999999977</c:v>
                </c:pt>
                <c:pt idx="2465">
                  <c:v>709.56799999999976</c:v>
                </c:pt>
                <c:pt idx="2466">
                  <c:v>709.70600000000002</c:v>
                </c:pt>
                <c:pt idx="2467">
                  <c:v>709.85399999999981</c:v>
                </c:pt>
                <c:pt idx="2468">
                  <c:v>710.02099999999996</c:v>
                </c:pt>
                <c:pt idx="2469">
                  <c:v>710.19100000000003</c:v>
                </c:pt>
                <c:pt idx="2470">
                  <c:v>710.36499999999978</c:v>
                </c:pt>
                <c:pt idx="2471">
                  <c:v>710.55</c:v>
                </c:pt>
                <c:pt idx="2472">
                  <c:v>710.74199999999996</c:v>
                </c:pt>
                <c:pt idx="2473">
                  <c:v>710.9409999999998</c:v>
                </c:pt>
                <c:pt idx="2474">
                  <c:v>711.13</c:v>
                </c:pt>
                <c:pt idx="2475">
                  <c:v>711.30199999999979</c:v>
                </c:pt>
                <c:pt idx="2476">
                  <c:v>711.46699999999976</c:v>
                </c:pt>
                <c:pt idx="2477">
                  <c:v>711.63699999999972</c:v>
                </c:pt>
                <c:pt idx="2478">
                  <c:v>711.81299999999976</c:v>
                </c:pt>
                <c:pt idx="2479">
                  <c:v>711.99</c:v>
                </c:pt>
                <c:pt idx="2480">
                  <c:v>712.16100000000006</c:v>
                </c:pt>
                <c:pt idx="2481">
                  <c:v>712.32899999999972</c:v>
                </c:pt>
                <c:pt idx="2482">
                  <c:v>712.50800000000004</c:v>
                </c:pt>
                <c:pt idx="2483">
                  <c:v>712.69600000000003</c:v>
                </c:pt>
                <c:pt idx="2484">
                  <c:v>712.89100000000008</c:v>
                </c:pt>
                <c:pt idx="2485">
                  <c:v>713.09</c:v>
                </c:pt>
                <c:pt idx="2486">
                  <c:v>713.28700000000003</c:v>
                </c:pt>
                <c:pt idx="2487">
                  <c:v>713.47699999999998</c:v>
                </c:pt>
                <c:pt idx="2488">
                  <c:v>713.66300000000001</c:v>
                </c:pt>
                <c:pt idx="2489">
                  <c:v>713.85399999999981</c:v>
                </c:pt>
                <c:pt idx="2490">
                  <c:v>714.04099999999971</c:v>
                </c:pt>
                <c:pt idx="2491">
                  <c:v>714.21100000000001</c:v>
                </c:pt>
                <c:pt idx="2492">
                  <c:v>714.36399999999981</c:v>
                </c:pt>
                <c:pt idx="2493">
                  <c:v>714.50900000000001</c:v>
                </c:pt>
                <c:pt idx="2494">
                  <c:v>714.6569999999997</c:v>
                </c:pt>
                <c:pt idx="2495">
                  <c:v>714.81199999999978</c:v>
                </c:pt>
                <c:pt idx="2496">
                  <c:v>714.97299999999996</c:v>
                </c:pt>
                <c:pt idx="2497">
                  <c:v>715.13599999999997</c:v>
                </c:pt>
                <c:pt idx="2498">
                  <c:v>715.3009999999997</c:v>
                </c:pt>
                <c:pt idx="2499">
                  <c:v>715.47800000000007</c:v>
                </c:pt>
                <c:pt idx="2500">
                  <c:v>715.66000000000008</c:v>
                </c:pt>
                <c:pt idx="2501">
                  <c:v>715.84399999999982</c:v>
                </c:pt>
                <c:pt idx="2502">
                  <c:v>716.02800000000002</c:v>
                </c:pt>
                <c:pt idx="2503">
                  <c:v>716.21</c:v>
                </c:pt>
                <c:pt idx="2504">
                  <c:v>716.39499999999998</c:v>
                </c:pt>
                <c:pt idx="2505">
                  <c:v>716.58</c:v>
                </c:pt>
                <c:pt idx="2506">
                  <c:v>716.76299999999969</c:v>
                </c:pt>
                <c:pt idx="2507">
                  <c:v>716.9459999999998</c:v>
                </c:pt>
                <c:pt idx="2508">
                  <c:v>717.12200000000007</c:v>
                </c:pt>
                <c:pt idx="2509">
                  <c:v>717.29399999999998</c:v>
                </c:pt>
                <c:pt idx="2510">
                  <c:v>717.46399999999971</c:v>
                </c:pt>
                <c:pt idx="2511">
                  <c:v>717.63599999999997</c:v>
                </c:pt>
                <c:pt idx="2512">
                  <c:v>717.81299999999976</c:v>
                </c:pt>
                <c:pt idx="2513">
                  <c:v>717.98900000000003</c:v>
                </c:pt>
                <c:pt idx="2514">
                  <c:v>718.16499999999996</c:v>
                </c:pt>
                <c:pt idx="2515">
                  <c:v>718.33699999999976</c:v>
                </c:pt>
                <c:pt idx="2516">
                  <c:v>718.51499999999999</c:v>
                </c:pt>
                <c:pt idx="2517">
                  <c:v>718.697</c:v>
                </c:pt>
                <c:pt idx="2518">
                  <c:v>718.88099999999997</c:v>
                </c:pt>
                <c:pt idx="2519">
                  <c:v>719.06499999999983</c:v>
                </c:pt>
                <c:pt idx="2520">
                  <c:v>719.245</c:v>
                </c:pt>
                <c:pt idx="2521">
                  <c:v>719.41800000000001</c:v>
                </c:pt>
                <c:pt idx="2522">
                  <c:v>719.58799999999997</c:v>
                </c:pt>
                <c:pt idx="2523">
                  <c:v>719.76400000000001</c:v>
                </c:pt>
                <c:pt idx="2524">
                  <c:v>719.94799999999975</c:v>
                </c:pt>
                <c:pt idx="2525">
                  <c:v>720.13200000000006</c:v>
                </c:pt>
                <c:pt idx="2526">
                  <c:v>720.31499999999983</c:v>
                </c:pt>
                <c:pt idx="2527">
                  <c:v>720.49199999999996</c:v>
                </c:pt>
                <c:pt idx="2528">
                  <c:v>720.66599999999971</c:v>
                </c:pt>
                <c:pt idx="2529">
                  <c:v>720.83599999999979</c:v>
                </c:pt>
                <c:pt idx="2530">
                  <c:v>721.00099999999998</c:v>
                </c:pt>
                <c:pt idx="2531">
                  <c:v>721.17100000000005</c:v>
                </c:pt>
                <c:pt idx="2532">
                  <c:v>721.34199999999976</c:v>
                </c:pt>
                <c:pt idx="2533">
                  <c:v>721.51199999999972</c:v>
                </c:pt>
                <c:pt idx="2534">
                  <c:v>721.68600000000004</c:v>
                </c:pt>
                <c:pt idx="2535">
                  <c:v>721.86699999999962</c:v>
                </c:pt>
                <c:pt idx="2536">
                  <c:v>722.04599999999982</c:v>
                </c:pt>
                <c:pt idx="2537">
                  <c:v>722.22299999999996</c:v>
                </c:pt>
                <c:pt idx="2538">
                  <c:v>722.399</c:v>
                </c:pt>
                <c:pt idx="2539">
                  <c:v>722.58699999999999</c:v>
                </c:pt>
                <c:pt idx="2540">
                  <c:v>722.779</c:v>
                </c:pt>
                <c:pt idx="2541">
                  <c:v>722.971</c:v>
                </c:pt>
                <c:pt idx="2542">
                  <c:v>723.15800000000002</c:v>
                </c:pt>
                <c:pt idx="2543">
                  <c:v>723.34300000000007</c:v>
                </c:pt>
                <c:pt idx="2544">
                  <c:v>723.524</c:v>
                </c:pt>
                <c:pt idx="2545">
                  <c:v>723.70500000000004</c:v>
                </c:pt>
                <c:pt idx="2546">
                  <c:v>723.89</c:v>
                </c:pt>
                <c:pt idx="2547">
                  <c:v>724.07400000000007</c:v>
                </c:pt>
                <c:pt idx="2548">
                  <c:v>724.25</c:v>
                </c:pt>
                <c:pt idx="2549">
                  <c:v>724.4219999999998</c:v>
                </c:pt>
                <c:pt idx="2550">
                  <c:v>724.58300000000008</c:v>
                </c:pt>
                <c:pt idx="2551">
                  <c:v>724.74400000000003</c:v>
                </c:pt>
                <c:pt idx="2552">
                  <c:v>724.90300000000002</c:v>
                </c:pt>
                <c:pt idx="2553">
                  <c:v>725.06499999999983</c:v>
                </c:pt>
                <c:pt idx="2554">
                  <c:v>725.23</c:v>
                </c:pt>
                <c:pt idx="2555">
                  <c:v>725.39699999999971</c:v>
                </c:pt>
                <c:pt idx="2556">
                  <c:v>725.56199999999978</c:v>
                </c:pt>
                <c:pt idx="2557">
                  <c:v>725.72500000000002</c:v>
                </c:pt>
                <c:pt idx="2558">
                  <c:v>725.88099999999997</c:v>
                </c:pt>
                <c:pt idx="2559">
                  <c:v>726.03399999999999</c:v>
                </c:pt>
                <c:pt idx="2560">
                  <c:v>726.18600000000004</c:v>
                </c:pt>
                <c:pt idx="2561">
                  <c:v>726.33799999999974</c:v>
                </c:pt>
                <c:pt idx="2562">
                  <c:v>726.49400000000003</c:v>
                </c:pt>
                <c:pt idx="2563">
                  <c:v>726.65</c:v>
                </c:pt>
                <c:pt idx="2564">
                  <c:v>726.80899999999997</c:v>
                </c:pt>
                <c:pt idx="2565">
                  <c:v>726.96899999999982</c:v>
                </c:pt>
                <c:pt idx="2566">
                  <c:v>727.13400000000001</c:v>
                </c:pt>
                <c:pt idx="2567">
                  <c:v>727.3</c:v>
                </c:pt>
                <c:pt idx="2568">
                  <c:v>727.471</c:v>
                </c:pt>
                <c:pt idx="2569">
                  <c:v>727.64599999999996</c:v>
                </c:pt>
                <c:pt idx="2570">
                  <c:v>727.82400000000007</c:v>
                </c:pt>
                <c:pt idx="2571">
                  <c:v>727.99900000000002</c:v>
                </c:pt>
                <c:pt idx="2572">
                  <c:v>728.17100000000005</c:v>
                </c:pt>
                <c:pt idx="2573">
                  <c:v>728.34300000000007</c:v>
                </c:pt>
                <c:pt idx="2574">
                  <c:v>728.51099999999997</c:v>
                </c:pt>
                <c:pt idx="2575">
                  <c:v>728.68100000000004</c:v>
                </c:pt>
                <c:pt idx="2576">
                  <c:v>728.84599999999978</c:v>
                </c:pt>
                <c:pt idx="2577">
                  <c:v>729.01199999999972</c:v>
                </c:pt>
                <c:pt idx="2578">
                  <c:v>729.17700000000002</c:v>
                </c:pt>
                <c:pt idx="2579">
                  <c:v>729.34099999999978</c:v>
                </c:pt>
                <c:pt idx="2580">
                  <c:v>729.50599999999997</c:v>
                </c:pt>
                <c:pt idx="2581">
                  <c:v>729.67200000000003</c:v>
                </c:pt>
                <c:pt idx="2582">
                  <c:v>729.83799999999974</c:v>
                </c:pt>
                <c:pt idx="2583">
                  <c:v>730</c:v>
                </c:pt>
                <c:pt idx="2584">
                  <c:v>730.16199999999981</c:v>
                </c:pt>
                <c:pt idx="2585">
                  <c:v>730.32400000000007</c:v>
                </c:pt>
                <c:pt idx="2586">
                  <c:v>730.48099999999999</c:v>
                </c:pt>
                <c:pt idx="2587">
                  <c:v>730.63699999999972</c:v>
                </c:pt>
                <c:pt idx="2588">
                  <c:v>730.79500000000007</c:v>
                </c:pt>
                <c:pt idx="2589">
                  <c:v>730.95099999999979</c:v>
                </c:pt>
                <c:pt idx="2590">
                  <c:v>731.10500000000002</c:v>
                </c:pt>
                <c:pt idx="2591">
                  <c:v>731.25700000000006</c:v>
                </c:pt>
                <c:pt idx="2592">
                  <c:v>731.40899999999999</c:v>
                </c:pt>
                <c:pt idx="2593">
                  <c:v>731.55699999999979</c:v>
                </c:pt>
                <c:pt idx="2594">
                  <c:v>731.69799999999998</c:v>
                </c:pt>
                <c:pt idx="2595">
                  <c:v>731.84300000000007</c:v>
                </c:pt>
                <c:pt idx="2596">
                  <c:v>731.99</c:v>
                </c:pt>
                <c:pt idx="2597">
                  <c:v>732.15300000000002</c:v>
                </c:pt>
                <c:pt idx="2598">
                  <c:v>732.32899999999972</c:v>
                </c:pt>
                <c:pt idx="2599">
                  <c:v>732.51199999999972</c:v>
                </c:pt>
                <c:pt idx="2600">
                  <c:v>732.69399999999996</c:v>
                </c:pt>
                <c:pt idx="2601">
                  <c:v>732.86799999999948</c:v>
                </c:pt>
                <c:pt idx="2602">
                  <c:v>733.04099999999971</c:v>
                </c:pt>
                <c:pt idx="2603">
                  <c:v>733.21299999999997</c:v>
                </c:pt>
                <c:pt idx="2604">
                  <c:v>733.38099999999997</c:v>
                </c:pt>
                <c:pt idx="2605">
                  <c:v>733.53899999999999</c:v>
                </c:pt>
                <c:pt idx="2606">
                  <c:v>733.69399999999996</c:v>
                </c:pt>
                <c:pt idx="2607">
                  <c:v>733.84300000000007</c:v>
                </c:pt>
                <c:pt idx="2608">
                  <c:v>733.98400000000004</c:v>
                </c:pt>
                <c:pt idx="2609">
                  <c:v>734.12699999999973</c:v>
                </c:pt>
                <c:pt idx="2610">
                  <c:v>734.27800000000002</c:v>
                </c:pt>
                <c:pt idx="2611">
                  <c:v>734.43399999999997</c:v>
                </c:pt>
                <c:pt idx="2612">
                  <c:v>734.59500000000003</c:v>
                </c:pt>
                <c:pt idx="2613">
                  <c:v>734.76499999999999</c:v>
                </c:pt>
                <c:pt idx="2614">
                  <c:v>734.9459999999998</c:v>
                </c:pt>
                <c:pt idx="2615">
                  <c:v>735.14499999999998</c:v>
                </c:pt>
                <c:pt idx="2616">
                  <c:v>735.34899999999971</c:v>
                </c:pt>
                <c:pt idx="2617">
                  <c:v>735.55399999999997</c:v>
                </c:pt>
                <c:pt idx="2618">
                  <c:v>735.755</c:v>
                </c:pt>
                <c:pt idx="2619">
                  <c:v>735.9549999999997</c:v>
                </c:pt>
                <c:pt idx="2620">
                  <c:v>736.14300000000003</c:v>
                </c:pt>
                <c:pt idx="2621">
                  <c:v>736.3209999999998</c:v>
                </c:pt>
                <c:pt idx="2622">
                  <c:v>736.49400000000003</c:v>
                </c:pt>
                <c:pt idx="2623">
                  <c:v>736.66499999999996</c:v>
                </c:pt>
                <c:pt idx="2624">
                  <c:v>736.83099999999979</c:v>
                </c:pt>
                <c:pt idx="2625">
                  <c:v>736.99199999999996</c:v>
                </c:pt>
                <c:pt idx="2626">
                  <c:v>737.15599999999972</c:v>
                </c:pt>
                <c:pt idx="2627">
                  <c:v>737.32199999999978</c:v>
                </c:pt>
                <c:pt idx="2628">
                  <c:v>737.48599999999999</c:v>
                </c:pt>
                <c:pt idx="2629">
                  <c:v>737.649</c:v>
                </c:pt>
                <c:pt idx="2630">
                  <c:v>737.81099999999969</c:v>
                </c:pt>
                <c:pt idx="2631">
                  <c:v>737.97800000000007</c:v>
                </c:pt>
                <c:pt idx="2632">
                  <c:v>738.15300000000002</c:v>
                </c:pt>
                <c:pt idx="2633">
                  <c:v>738.33699999999976</c:v>
                </c:pt>
                <c:pt idx="2634">
                  <c:v>738.524</c:v>
                </c:pt>
                <c:pt idx="2635">
                  <c:v>738.70600000000002</c:v>
                </c:pt>
                <c:pt idx="2636">
                  <c:v>738.87599999999998</c:v>
                </c:pt>
                <c:pt idx="2637">
                  <c:v>739.0319999999997</c:v>
                </c:pt>
                <c:pt idx="2638">
                  <c:v>739.17700000000002</c:v>
                </c:pt>
                <c:pt idx="2639">
                  <c:v>739.3159999999998</c:v>
                </c:pt>
                <c:pt idx="2640">
                  <c:v>739.4549999999997</c:v>
                </c:pt>
                <c:pt idx="2641">
                  <c:v>739.60199999999998</c:v>
                </c:pt>
                <c:pt idx="2642">
                  <c:v>739.75099999999998</c:v>
                </c:pt>
                <c:pt idx="2643">
                  <c:v>739.90199999999982</c:v>
                </c:pt>
                <c:pt idx="2644">
                  <c:v>740.04300000000001</c:v>
                </c:pt>
                <c:pt idx="2645">
                  <c:v>740.18100000000004</c:v>
                </c:pt>
                <c:pt idx="2646">
                  <c:v>740.33099999999979</c:v>
                </c:pt>
                <c:pt idx="2647">
                  <c:v>740.49400000000003</c:v>
                </c:pt>
                <c:pt idx="2648">
                  <c:v>740.66399999999999</c:v>
                </c:pt>
                <c:pt idx="2649">
                  <c:v>740.83199999999977</c:v>
                </c:pt>
                <c:pt idx="2650">
                  <c:v>740.99400000000003</c:v>
                </c:pt>
                <c:pt idx="2651">
                  <c:v>741.15100000000007</c:v>
                </c:pt>
                <c:pt idx="2652">
                  <c:v>741.31199999999978</c:v>
                </c:pt>
                <c:pt idx="2653">
                  <c:v>741.476</c:v>
                </c:pt>
                <c:pt idx="2654">
                  <c:v>741.64599999999996</c:v>
                </c:pt>
                <c:pt idx="2655">
                  <c:v>741.81099999999969</c:v>
                </c:pt>
                <c:pt idx="2656">
                  <c:v>741.96599999999978</c:v>
                </c:pt>
                <c:pt idx="2657">
                  <c:v>742.11099999999999</c:v>
                </c:pt>
                <c:pt idx="2658">
                  <c:v>742.26400000000001</c:v>
                </c:pt>
                <c:pt idx="2659">
                  <c:v>742.43900000000008</c:v>
                </c:pt>
                <c:pt idx="2660">
                  <c:v>742.61799999999971</c:v>
                </c:pt>
                <c:pt idx="2661">
                  <c:v>742.79700000000003</c:v>
                </c:pt>
                <c:pt idx="2662">
                  <c:v>742.97199999999998</c:v>
                </c:pt>
                <c:pt idx="2663">
                  <c:v>743.14800000000002</c:v>
                </c:pt>
                <c:pt idx="2664">
                  <c:v>743.33400000000006</c:v>
                </c:pt>
                <c:pt idx="2665">
                  <c:v>743.53399999999999</c:v>
                </c:pt>
                <c:pt idx="2666">
                  <c:v>743.73900000000003</c:v>
                </c:pt>
                <c:pt idx="2667">
                  <c:v>743.9409999999998</c:v>
                </c:pt>
                <c:pt idx="2668">
                  <c:v>744.13900000000001</c:v>
                </c:pt>
                <c:pt idx="2669">
                  <c:v>744.3299999999997</c:v>
                </c:pt>
                <c:pt idx="2670">
                  <c:v>744.50199999999973</c:v>
                </c:pt>
                <c:pt idx="2671">
                  <c:v>744.65300000000002</c:v>
                </c:pt>
                <c:pt idx="2672">
                  <c:v>744.79100000000005</c:v>
                </c:pt>
                <c:pt idx="2673">
                  <c:v>744.91199999999981</c:v>
                </c:pt>
                <c:pt idx="2674">
                  <c:v>745.02699999999982</c:v>
                </c:pt>
                <c:pt idx="2675">
                  <c:v>745.149</c:v>
                </c:pt>
                <c:pt idx="2676">
                  <c:v>745.28300000000002</c:v>
                </c:pt>
                <c:pt idx="2677">
                  <c:v>745.428</c:v>
                </c:pt>
                <c:pt idx="2678">
                  <c:v>745.57600000000002</c:v>
                </c:pt>
                <c:pt idx="2679">
                  <c:v>745.72699999999998</c:v>
                </c:pt>
                <c:pt idx="2680">
                  <c:v>745.88799999999969</c:v>
                </c:pt>
                <c:pt idx="2681">
                  <c:v>746.05699999999979</c:v>
                </c:pt>
                <c:pt idx="2682">
                  <c:v>746.23099999999999</c:v>
                </c:pt>
                <c:pt idx="2683">
                  <c:v>746.41599999999971</c:v>
                </c:pt>
                <c:pt idx="2684">
                  <c:v>746.61099999999999</c:v>
                </c:pt>
                <c:pt idx="2685">
                  <c:v>746.803</c:v>
                </c:pt>
                <c:pt idx="2686">
                  <c:v>746.98199999999997</c:v>
                </c:pt>
                <c:pt idx="2687">
                  <c:v>747.15100000000007</c:v>
                </c:pt>
                <c:pt idx="2688">
                  <c:v>747.32499999999982</c:v>
                </c:pt>
                <c:pt idx="2689">
                  <c:v>747.50599999999997</c:v>
                </c:pt>
                <c:pt idx="2690">
                  <c:v>747.68799999999999</c:v>
                </c:pt>
                <c:pt idx="2691">
                  <c:v>747.86199999999985</c:v>
                </c:pt>
                <c:pt idx="2692">
                  <c:v>748.03300000000002</c:v>
                </c:pt>
                <c:pt idx="2693">
                  <c:v>748.20800000000008</c:v>
                </c:pt>
                <c:pt idx="2694">
                  <c:v>748.38400000000001</c:v>
                </c:pt>
                <c:pt idx="2695">
                  <c:v>748.56199999999978</c:v>
                </c:pt>
                <c:pt idx="2696">
                  <c:v>748.73599999999999</c:v>
                </c:pt>
                <c:pt idx="2697">
                  <c:v>748.90100000000007</c:v>
                </c:pt>
                <c:pt idx="2698">
                  <c:v>749.06499999999983</c:v>
                </c:pt>
                <c:pt idx="2699">
                  <c:v>749.22199999999998</c:v>
                </c:pt>
                <c:pt idx="2700">
                  <c:v>749.38400000000001</c:v>
                </c:pt>
                <c:pt idx="2701">
                  <c:v>749.54399999999998</c:v>
                </c:pt>
                <c:pt idx="2702">
                  <c:v>749.70900000000006</c:v>
                </c:pt>
                <c:pt idx="2703">
                  <c:v>749.8779999999997</c:v>
                </c:pt>
                <c:pt idx="2704">
                  <c:v>750.04899999999998</c:v>
                </c:pt>
                <c:pt idx="2705">
                  <c:v>750.22699999999998</c:v>
                </c:pt>
                <c:pt idx="2706">
                  <c:v>750.40899999999999</c:v>
                </c:pt>
                <c:pt idx="2707">
                  <c:v>750.58799999999997</c:v>
                </c:pt>
                <c:pt idx="2708">
                  <c:v>750.755</c:v>
                </c:pt>
                <c:pt idx="2709">
                  <c:v>750.92000000000007</c:v>
                </c:pt>
                <c:pt idx="2710">
                  <c:v>751.09199999999998</c:v>
                </c:pt>
                <c:pt idx="2711">
                  <c:v>751.26600000000008</c:v>
                </c:pt>
                <c:pt idx="2712">
                  <c:v>751.44299999999976</c:v>
                </c:pt>
                <c:pt idx="2713">
                  <c:v>751.61799999999971</c:v>
                </c:pt>
                <c:pt idx="2714">
                  <c:v>751.78899999999999</c:v>
                </c:pt>
                <c:pt idx="2715">
                  <c:v>751.95699999999977</c:v>
                </c:pt>
                <c:pt idx="2716">
                  <c:v>752.12099999999998</c:v>
                </c:pt>
                <c:pt idx="2717">
                  <c:v>752.28600000000006</c:v>
                </c:pt>
                <c:pt idx="2718">
                  <c:v>752.4549999999997</c:v>
                </c:pt>
                <c:pt idx="2719">
                  <c:v>752.62900000000002</c:v>
                </c:pt>
                <c:pt idx="2720">
                  <c:v>752.80599999999981</c:v>
                </c:pt>
                <c:pt idx="2721">
                  <c:v>752.98500000000001</c:v>
                </c:pt>
                <c:pt idx="2722">
                  <c:v>753.15800000000002</c:v>
                </c:pt>
                <c:pt idx="2723">
                  <c:v>753.32400000000007</c:v>
                </c:pt>
                <c:pt idx="2724">
                  <c:v>753.49</c:v>
                </c:pt>
                <c:pt idx="2725">
                  <c:v>753.65499999999997</c:v>
                </c:pt>
                <c:pt idx="2726">
                  <c:v>753.81799999999976</c:v>
                </c:pt>
                <c:pt idx="2727">
                  <c:v>753.98099999999999</c:v>
                </c:pt>
                <c:pt idx="2728">
                  <c:v>754.14599999999996</c:v>
                </c:pt>
                <c:pt idx="2729">
                  <c:v>754.30999999999983</c:v>
                </c:pt>
                <c:pt idx="2730">
                  <c:v>754.476</c:v>
                </c:pt>
                <c:pt idx="2731">
                  <c:v>754.64599999999996</c:v>
                </c:pt>
                <c:pt idx="2732">
                  <c:v>754.8159999999998</c:v>
                </c:pt>
                <c:pt idx="2733">
                  <c:v>754.99099999999999</c:v>
                </c:pt>
                <c:pt idx="2734">
                  <c:v>755.16599999999971</c:v>
                </c:pt>
                <c:pt idx="2735">
                  <c:v>755.33699999999976</c:v>
                </c:pt>
                <c:pt idx="2736">
                  <c:v>755.5029999999997</c:v>
                </c:pt>
                <c:pt idx="2737">
                  <c:v>755.66699999999969</c:v>
                </c:pt>
                <c:pt idx="2738">
                  <c:v>755.82599999999979</c:v>
                </c:pt>
                <c:pt idx="2739">
                  <c:v>755.98400000000004</c:v>
                </c:pt>
                <c:pt idx="2740">
                  <c:v>756.14199999999983</c:v>
                </c:pt>
                <c:pt idx="2741">
                  <c:v>756.30500000000006</c:v>
                </c:pt>
                <c:pt idx="2742">
                  <c:v>756.47299999999996</c:v>
                </c:pt>
                <c:pt idx="2743">
                  <c:v>756.64</c:v>
                </c:pt>
                <c:pt idx="2744">
                  <c:v>756.80399999999997</c:v>
                </c:pt>
                <c:pt idx="2745">
                  <c:v>756.96299999999974</c:v>
                </c:pt>
                <c:pt idx="2746">
                  <c:v>757.12</c:v>
                </c:pt>
                <c:pt idx="2747">
                  <c:v>757.27700000000004</c:v>
                </c:pt>
                <c:pt idx="2748">
                  <c:v>757.43399999999997</c:v>
                </c:pt>
                <c:pt idx="2749">
                  <c:v>757.59199999999998</c:v>
                </c:pt>
                <c:pt idx="2750">
                  <c:v>757.75099999999998</c:v>
                </c:pt>
                <c:pt idx="2751">
                  <c:v>757.91199999999981</c:v>
                </c:pt>
                <c:pt idx="2752">
                  <c:v>758.07400000000007</c:v>
                </c:pt>
                <c:pt idx="2753">
                  <c:v>758.22800000000007</c:v>
                </c:pt>
                <c:pt idx="2754">
                  <c:v>758.38900000000001</c:v>
                </c:pt>
                <c:pt idx="2755">
                  <c:v>758.55599999999981</c:v>
                </c:pt>
                <c:pt idx="2756">
                  <c:v>758.73299999999972</c:v>
                </c:pt>
                <c:pt idx="2757">
                  <c:v>758.91800000000001</c:v>
                </c:pt>
                <c:pt idx="2758">
                  <c:v>759.12</c:v>
                </c:pt>
                <c:pt idx="2759">
                  <c:v>759.31499999999983</c:v>
                </c:pt>
                <c:pt idx="2760">
                  <c:v>759.50199999999973</c:v>
                </c:pt>
                <c:pt idx="2761">
                  <c:v>759.68200000000002</c:v>
                </c:pt>
                <c:pt idx="2762">
                  <c:v>759.85999999999979</c:v>
                </c:pt>
                <c:pt idx="2763">
                  <c:v>760.03099999999972</c:v>
                </c:pt>
                <c:pt idx="2764">
                  <c:v>760.19200000000001</c:v>
                </c:pt>
                <c:pt idx="2765">
                  <c:v>760.34799999999962</c:v>
                </c:pt>
                <c:pt idx="2766">
                  <c:v>760.49700000000007</c:v>
                </c:pt>
                <c:pt idx="2767">
                  <c:v>760.64</c:v>
                </c:pt>
                <c:pt idx="2768">
                  <c:v>760.78399999999999</c:v>
                </c:pt>
                <c:pt idx="2769">
                  <c:v>760.93999999999983</c:v>
                </c:pt>
                <c:pt idx="2770">
                  <c:v>761.10599999999999</c:v>
                </c:pt>
                <c:pt idx="2771">
                  <c:v>761.27600000000007</c:v>
                </c:pt>
                <c:pt idx="2772">
                  <c:v>761.43799999999976</c:v>
                </c:pt>
                <c:pt idx="2773">
                  <c:v>761.58900000000006</c:v>
                </c:pt>
                <c:pt idx="2774">
                  <c:v>761.73199999999997</c:v>
                </c:pt>
                <c:pt idx="2775">
                  <c:v>761.86799999999948</c:v>
                </c:pt>
                <c:pt idx="2776">
                  <c:v>762.0029999999997</c:v>
                </c:pt>
                <c:pt idx="2777">
                  <c:v>762.149</c:v>
                </c:pt>
                <c:pt idx="2778">
                  <c:v>762.30599999999981</c:v>
                </c:pt>
                <c:pt idx="2779">
                  <c:v>762.46899999999982</c:v>
                </c:pt>
                <c:pt idx="2780">
                  <c:v>762.63200000000006</c:v>
                </c:pt>
                <c:pt idx="2781">
                  <c:v>762.8</c:v>
                </c:pt>
                <c:pt idx="2782">
                  <c:v>762.97500000000002</c:v>
                </c:pt>
                <c:pt idx="2783">
                  <c:v>763.15800000000002</c:v>
                </c:pt>
                <c:pt idx="2784">
                  <c:v>763.3449999999998</c:v>
                </c:pt>
                <c:pt idx="2785">
                  <c:v>763.53</c:v>
                </c:pt>
                <c:pt idx="2786">
                  <c:v>763.71</c:v>
                </c:pt>
                <c:pt idx="2787">
                  <c:v>763.89</c:v>
                </c:pt>
                <c:pt idx="2788">
                  <c:v>764.0659999999998</c:v>
                </c:pt>
                <c:pt idx="2789">
                  <c:v>764.23599999999999</c:v>
                </c:pt>
                <c:pt idx="2790">
                  <c:v>764.41100000000006</c:v>
                </c:pt>
                <c:pt idx="2791">
                  <c:v>764.59100000000001</c:v>
                </c:pt>
                <c:pt idx="2792">
                  <c:v>764.76900000000001</c:v>
                </c:pt>
                <c:pt idx="2793">
                  <c:v>764.93900000000008</c:v>
                </c:pt>
                <c:pt idx="2794">
                  <c:v>765.101</c:v>
                </c:pt>
                <c:pt idx="2795">
                  <c:v>765.25099999999998</c:v>
                </c:pt>
                <c:pt idx="2796">
                  <c:v>765.4</c:v>
                </c:pt>
                <c:pt idx="2797">
                  <c:v>765.54099999999971</c:v>
                </c:pt>
                <c:pt idx="2798">
                  <c:v>765.67100000000005</c:v>
                </c:pt>
                <c:pt idx="2799">
                  <c:v>765.79899999999998</c:v>
                </c:pt>
                <c:pt idx="2800">
                  <c:v>765.92899999999997</c:v>
                </c:pt>
                <c:pt idx="2801">
                  <c:v>766.072</c:v>
                </c:pt>
                <c:pt idx="2802">
                  <c:v>766.23299999999972</c:v>
                </c:pt>
                <c:pt idx="2803">
                  <c:v>766.41300000000001</c:v>
                </c:pt>
                <c:pt idx="2804">
                  <c:v>766.60400000000004</c:v>
                </c:pt>
                <c:pt idx="2805">
                  <c:v>766.79899999999998</c:v>
                </c:pt>
                <c:pt idx="2806">
                  <c:v>766.97800000000007</c:v>
                </c:pt>
                <c:pt idx="2807">
                  <c:v>767.15</c:v>
                </c:pt>
                <c:pt idx="2808">
                  <c:v>767.31299999999976</c:v>
                </c:pt>
                <c:pt idx="2809">
                  <c:v>767.46800000000007</c:v>
                </c:pt>
                <c:pt idx="2810">
                  <c:v>767.62900000000002</c:v>
                </c:pt>
                <c:pt idx="2811">
                  <c:v>767.80500000000006</c:v>
                </c:pt>
                <c:pt idx="2812">
                  <c:v>767.99099999999999</c:v>
                </c:pt>
                <c:pt idx="2813">
                  <c:v>768.16599999999971</c:v>
                </c:pt>
                <c:pt idx="2814">
                  <c:v>768.33499999999981</c:v>
                </c:pt>
                <c:pt idx="2815">
                  <c:v>768.50900000000001</c:v>
                </c:pt>
                <c:pt idx="2816">
                  <c:v>768.68100000000004</c:v>
                </c:pt>
                <c:pt idx="2817">
                  <c:v>768.85199999999975</c:v>
                </c:pt>
                <c:pt idx="2818">
                  <c:v>769.03099999999972</c:v>
                </c:pt>
                <c:pt idx="2819">
                  <c:v>769.21600000000001</c:v>
                </c:pt>
                <c:pt idx="2820">
                  <c:v>769.40300000000002</c:v>
                </c:pt>
                <c:pt idx="2821">
                  <c:v>769.58600000000001</c:v>
                </c:pt>
                <c:pt idx="2822">
                  <c:v>769.78</c:v>
                </c:pt>
                <c:pt idx="2823">
                  <c:v>769.98800000000006</c:v>
                </c:pt>
                <c:pt idx="2824">
                  <c:v>770.19799999999998</c:v>
                </c:pt>
                <c:pt idx="2825">
                  <c:v>770.41100000000006</c:v>
                </c:pt>
                <c:pt idx="2826">
                  <c:v>770.62</c:v>
                </c:pt>
                <c:pt idx="2827">
                  <c:v>770.82799999999975</c:v>
                </c:pt>
                <c:pt idx="2828">
                  <c:v>771.03500000000008</c:v>
                </c:pt>
                <c:pt idx="2829">
                  <c:v>771.23099999999999</c:v>
                </c:pt>
                <c:pt idx="2830">
                  <c:v>771.41899999999998</c:v>
                </c:pt>
                <c:pt idx="2831">
                  <c:v>771.59699999999998</c:v>
                </c:pt>
                <c:pt idx="2832">
                  <c:v>771.76600000000008</c:v>
                </c:pt>
                <c:pt idx="2833">
                  <c:v>771.93299999999977</c:v>
                </c:pt>
                <c:pt idx="2834">
                  <c:v>772.10300000000007</c:v>
                </c:pt>
                <c:pt idx="2835">
                  <c:v>772.274</c:v>
                </c:pt>
                <c:pt idx="2836">
                  <c:v>772.4409999999998</c:v>
                </c:pt>
                <c:pt idx="2837">
                  <c:v>772.596</c:v>
                </c:pt>
                <c:pt idx="2838">
                  <c:v>772.74900000000002</c:v>
                </c:pt>
                <c:pt idx="2839">
                  <c:v>772.90599999999972</c:v>
                </c:pt>
                <c:pt idx="2840">
                  <c:v>773.0659999999998</c:v>
                </c:pt>
                <c:pt idx="2841">
                  <c:v>773.23500000000001</c:v>
                </c:pt>
                <c:pt idx="2842">
                  <c:v>773.40599999999972</c:v>
                </c:pt>
                <c:pt idx="2843">
                  <c:v>773.57799999999997</c:v>
                </c:pt>
                <c:pt idx="2844">
                  <c:v>773.74599999999998</c:v>
                </c:pt>
                <c:pt idx="2845">
                  <c:v>773.90800000000002</c:v>
                </c:pt>
                <c:pt idx="2846">
                  <c:v>774.06699999999978</c:v>
                </c:pt>
                <c:pt idx="2847">
                  <c:v>774.23500000000001</c:v>
                </c:pt>
                <c:pt idx="2848">
                  <c:v>774.39800000000002</c:v>
                </c:pt>
                <c:pt idx="2849">
                  <c:v>774.57400000000007</c:v>
                </c:pt>
                <c:pt idx="2850">
                  <c:v>774.76400000000001</c:v>
                </c:pt>
                <c:pt idx="2851">
                  <c:v>774.95599999999979</c:v>
                </c:pt>
                <c:pt idx="2852">
                  <c:v>775.13599999999997</c:v>
                </c:pt>
                <c:pt idx="2853">
                  <c:v>775.30500000000006</c:v>
                </c:pt>
                <c:pt idx="2854">
                  <c:v>775.48</c:v>
                </c:pt>
                <c:pt idx="2855">
                  <c:v>775.66800000000001</c:v>
                </c:pt>
                <c:pt idx="2856">
                  <c:v>775.86300000000006</c:v>
                </c:pt>
                <c:pt idx="2857">
                  <c:v>776.05899999999997</c:v>
                </c:pt>
                <c:pt idx="2858">
                  <c:v>776.25</c:v>
                </c:pt>
                <c:pt idx="2859">
                  <c:v>776.43399999999997</c:v>
                </c:pt>
                <c:pt idx="2860">
                  <c:v>776.61099999999999</c:v>
                </c:pt>
                <c:pt idx="2861">
                  <c:v>776.78800000000001</c:v>
                </c:pt>
                <c:pt idx="2862">
                  <c:v>776.96199999999976</c:v>
                </c:pt>
                <c:pt idx="2863">
                  <c:v>777.13499999999999</c:v>
                </c:pt>
                <c:pt idx="2864">
                  <c:v>777.30799999999977</c:v>
                </c:pt>
                <c:pt idx="2865">
                  <c:v>777.48599999999999</c:v>
                </c:pt>
                <c:pt idx="2866">
                  <c:v>777.66000000000008</c:v>
                </c:pt>
                <c:pt idx="2867">
                  <c:v>777.82400000000007</c:v>
                </c:pt>
                <c:pt idx="2868">
                  <c:v>777.98</c:v>
                </c:pt>
                <c:pt idx="2869">
                  <c:v>778.13499999999999</c:v>
                </c:pt>
                <c:pt idx="2870">
                  <c:v>778.29</c:v>
                </c:pt>
                <c:pt idx="2871">
                  <c:v>778.44999999999982</c:v>
                </c:pt>
                <c:pt idx="2872">
                  <c:v>778.61500000000001</c:v>
                </c:pt>
                <c:pt idx="2873">
                  <c:v>778.779</c:v>
                </c:pt>
                <c:pt idx="2874">
                  <c:v>778.94199999999978</c:v>
                </c:pt>
                <c:pt idx="2875">
                  <c:v>779.10699999999997</c:v>
                </c:pt>
                <c:pt idx="2876">
                  <c:v>779.27700000000004</c:v>
                </c:pt>
                <c:pt idx="2877">
                  <c:v>779.45099999999979</c:v>
                </c:pt>
                <c:pt idx="2878">
                  <c:v>779.62400000000002</c:v>
                </c:pt>
                <c:pt idx="2879">
                  <c:v>779.79300000000001</c:v>
                </c:pt>
                <c:pt idx="2880">
                  <c:v>779.95800000000008</c:v>
                </c:pt>
                <c:pt idx="2881">
                  <c:v>780.12099999999998</c:v>
                </c:pt>
                <c:pt idx="2882">
                  <c:v>780.28500000000008</c:v>
                </c:pt>
                <c:pt idx="2883">
                  <c:v>780.4549999999997</c:v>
                </c:pt>
                <c:pt idx="2884">
                  <c:v>780.63099999999997</c:v>
                </c:pt>
                <c:pt idx="2885">
                  <c:v>780.80199999999979</c:v>
                </c:pt>
                <c:pt idx="2886">
                  <c:v>780.96599999999978</c:v>
                </c:pt>
                <c:pt idx="2887">
                  <c:v>781.125</c:v>
                </c:pt>
                <c:pt idx="2888">
                  <c:v>781.28700000000003</c:v>
                </c:pt>
                <c:pt idx="2889">
                  <c:v>781.44199999999978</c:v>
                </c:pt>
                <c:pt idx="2890">
                  <c:v>781.58500000000004</c:v>
                </c:pt>
                <c:pt idx="2891">
                  <c:v>781.72299999999996</c:v>
                </c:pt>
                <c:pt idx="2892">
                  <c:v>781.8589999999997</c:v>
                </c:pt>
                <c:pt idx="2893">
                  <c:v>781.99599999999998</c:v>
                </c:pt>
                <c:pt idx="2894">
                  <c:v>782.13200000000006</c:v>
                </c:pt>
                <c:pt idx="2895">
                  <c:v>782.27099999999996</c:v>
                </c:pt>
                <c:pt idx="2896">
                  <c:v>782.41599999999971</c:v>
                </c:pt>
                <c:pt idx="2897">
                  <c:v>782.572</c:v>
                </c:pt>
                <c:pt idx="2898">
                  <c:v>782.74199999999996</c:v>
                </c:pt>
                <c:pt idx="2899">
                  <c:v>782.91899999999998</c:v>
                </c:pt>
                <c:pt idx="2900">
                  <c:v>783.1</c:v>
                </c:pt>
                <c:pt idx="2901">
                  <c:v>783.28399999999999</c:v>
                </c:pt>
                <c:pt idx="2902">
                  <c:v>783.47</c:v>
                </c:pt>
                <c:pt idx="2903">
                  <c:v>783.65300000000002</c:v>
                </c:pt>
                <c:pt idx="2904">
                  <c:v>783.83499999999981</c:v>
                </c:pt>
                <c:pt idx="2905">
                  <c:v>784.01499999999999</c:v>
                </c:pt>
                <c:pt idx="2906">
                  <c:v>784.19799999999998</c:v>
                </c:pt>
                <c:pt idx="2907">
                  <c:v>784.38400000000001</c:v>
                </c:pt>
                <c:pt idx="2908">
                  <c:v>784.56799999999976</c:v>
                </c:pt>
                <c:pt idx="2909">
                  <c:v>784.755</c:v>
                </c:pt>
                <c:pt idx="2910">
                  <c:v>784.94900000000007</c:v>
                </c:pt>
                <c:pt idx="2911">
                  <c:v>785.14800000000002</c:v>
                </c:pt>
                <c:pt idx="2912">
                  <c:v>785.35499999999979</c:v>
                </c:pt>
                <c:pt idx="2913">
                  <c:v>785.55099999999982</c:v>
                </c:pt>
                <c:pt idx="2914">
                  <c:v>785.74</c:v>
                </c:pt>
                <c:pt idx="2915">
                  <c:v>785.92399999999998</c:v>
                </c:pt>
                <c:pt idx="2916">
                  <c:v>786.101</c:v>
                </c:pt>
                <c:pt idx="2917">
                  <c:v>786.28300000000002</c:v>
                </c:pt>
                <c:pt idx="2918">
                  <c:v>786.47299999999996</c:v>
                </c:pt>
                <c:pt idx="2919">
                  <c:v>786.66599999999983</c:v>
                </c:pt>
                <c:pt idx="2920">
                  <c:v>786.85199999999975</c:v>
                </c:pt>
                <c:pt idx="2921">
                  <c:v>787.03800000000001</c:v>
                </c:pt>
                <c:pt idx="2922">
                  <c:v>787.22299999999996</c:v>
                </c:pt>
                <c:pt idx="2923">
                  <c:v>787.4</c:v>
                </c:pt>
                <c:pt idx="2924">
                  <c:v>787.5659999999998</c:v>
                </c:pt>
                <c:pt idx="2925">
                  <c:v>787.73</c:v>
                </c:pt>
                <c:pt idx="2926">
                  <c:v>787.89300000000003</c:v>
                </c:pt>
                <c:pt idx="2927">
                  <c:v>788.05599999999981</c:v>
                </c:pt>
                <c:pt idx="2928">
                  <c:v>788.221</c:v>
                </c:pt>
                <c:pt idx="2929">
                  <c:v>788.39099999999996</c:v>
                </c:pt>
                <c:pt idx="2930">
                  <c:v>788.55399999999997</c:v>
                </c:pt>
                <c:pt idx="2931">
                  <c:v>788.71699999999998</c:v>
                </c:pt>
                <c:pt idx="2932">
                  <c:v>788.87900000000002</c:v>
                </c:pt>
                <c:pt idx="2933">
                  <c:v>789.03899999999999</c:v>
                </c:pt>
                <c:pt idx="2934">
                  <c:v>789.19100000000003</c:v>
                </c:pt>
                <c:pt idx="2935">
                  <c:v>789.34199999999976</c:v>
                </c:pt>
                <c:pt idx="2936">
                  <c:v>789.50099999999998</c:v>
                </c:pt>
                <c:pt idx="2937">
                  <c:v>789.66800000000001</c:v>
                </c:pt>
                <c:pt idx="2938">
                  <c:v>789.84199999999976</c:v>
                </c:pt>
                <c:pt idx="2939">
                  <c:v>790.01300000000003</c:v>
                </c:pt>
                <c:pt idx="2940">
                  <c:v>790.17399999999998</c:v>
                </c:pt>
                <c:pt idx="2941">
                  <c:v>790.32699999999977</c:v>
                </c:pt>
                <c:pt idx="2942">
                  <c:v>790.48500000000001</c:v>
                </c:pt>
                <c:pt idx="2943">
                  <c:v>790.65300000000002</c:v>
                </c:pt>
                <c:pt idx="2944">
                  <c:v>790.82799999999975</c:v>
                </c:pt>
                <c:pt idx="2945">
                  <c:v>790.99900000000002</c:v>
                </c:pt>
                <c:pt idx="2946">
                  <c:v>791.1669999999998</c:v>
                </c:pt>
                <c:pt idx="2947">
                  <c:v>791.33499999999981</c:v>
                </c:pt>
                <c:pt idx="2948">
                  <c:v>791.505</c:v>
                </c:pt>
                <c:pt idx="2949">
                  <c:v>791.678</c:v>
                </c:pt>
                <c:pt idx="2950">
                  <c:v>791.86199999999974</c:v>
                </c:pt>
                <c:pt idx="2951">
                  <c:v>792.05399999999997</c:v>
                </c:pt>
                <c:pt idx="2952">
                  <c:v>792.24599999999998</c:v>
                </c:pt>
                <c:pt idx="2953">
                  <c:v>792.43399999999997</c:v>
                </c:pt>
                <c:pt idx="2954">
                  <c:v>792.61099999999999</c:v>
                </c:pt>
                <c:pt idx="2955">
                  <c:v>792.77300000000002</c:v>
                </c:pt>
                <c:pt idx="2956">
                  <c:v>792.92599999999982</c:v>
                </c:pt>
                <c:pt idx="2957">
                  <c:v>793.08199999999999</c:v>
                </c:pt>
                <c:pt idx="2958">
                  <c:v>793.24</c:v>
                </c:pt>
                <c:pt idx="2959">
                  <c:v>793.39599999999996</c:v>
                </c:pt>
                <c:pt idx="2960">
                  <c:v>793.56299999999976</c:v>
                </c:pt>
                <c:pt idx="2961">
                  <c:v>793.73299999999972</c:v>
                </c:pt>
                <c:pt idx="2962">
                  <c:v>793.90099999999973</c:v>
                </c:pt>
                <c:pt idx="2963">
                  <c:v>794.06799999999976</c:v>
                </c:pt>
                <c:pt idx="2964">
                  <c:v>794.24699999999996</c:v>
                </c:pt>
                <c:pt idx="2965">
                  <c:v>794.4409999999998</c:v>
                </c:pt>
                <c:pt idx="2966">
                  <c:v>794.64300000000003</c:v>
                </c:pt>
                <c:pt idx="2967">
                  <c:v>794.84599999999978</c:v>
                </c:pt>
                <c:pt idx="2968">
                  <c:v>795.04</c:v>
                </c:pt>
                <c:pt idx="2969">
                  <c:v>795.23</c:v>
                </c:pt>
                <c:pt idx="2970">
                  <c:v>795.42399999999998</c:v>
                </c:pt>
                <c:pt idx="2971">
                  <c:v>795.63099999999997</c:v>
                </c:pt>
                <c:pt idx="2972">
                  <c:v>795.84399999999982</c:v>
                </c:pt>
                <c:pt idx="2973">
                  <c:v>796.05799999999977</c:v>
                </c:pt>
                <c:pt idx="2974">
                  <c:v>796.274</c:v>
                </c:pt>
                <c:pt idx="2975">
                  <c:v>796.476</c:v>
                </c:pt>
                <c:pt idx="2976">
                  <c:v>796.66</c:v>
                </c:pt>
                <c:pt idx="2977">
                  <c:v>796.82699999999977</c:v>
                </c:pt>
                <c:pt idx="2978">
                  <c:v>796.98599999999999</c:v>
                </c:pt>
                <c:pt idx="2979">
                  <c:v>797.14099999999996</c:v>
                </c:pt>
                <c:pt idx="2980">
                  <c:v>797.29300000000001</c:v>
                </c:pt>
                <c:pt idx="2981">
                  <c:v>797.43699999999978</c:v>
                </c:pt>
                <c:pt idx="2982">
                  <c:v>797.58600000000001</c:v>
                </c:pt>
                <c:pt idx="2983">
                  <c:v>797.74300000000005</c:v>
                </c:pt>
                <c:pt idx="2984">
                  <c:v>797.90300000000002</c:v>
                </c:pt>
                <c:pt idx="2985">
                  <c:v>798.06199999999978</c:v>
                </c:pt>
                <c:pt idx="2986">
                  <c:v>798.21299999999997</c:v>
                </c:pt>
                <c:pt idx="2987">
                  <c:v>798.36199999999974</c:v>
                </c:pt>
                <c:pt idx="2988">
                  <c:v>798.51599999999996</c:v>
                </c:pt>
                <c:pt idx="2989">
                  <c:v>798.68100000000004</c:v>
                </c:pt>
                <c:pt idx="2990">
                  <c:v>798.85099999999977</c:v>
                </c:pt>
                <c:pt idx="2991">
                  <c:v>799.01900000000001</c:v>
                </c:pt>
                <c:pt idx="2992">
                  <c:v>799.18100000000004</c:v>
                </c:pt>
                <c:pt idx="2993">
                  <c:v>799.33599999999979</c:v>
                </c:pt>
                <c:pt idx="2994">
                  <c:v>799.49599999999998</c:v>
                </c:pt>
                <c:pt idx="2995">
                  <c:v>799.66399999999999</c:v>
                </c:pt>
                <c:pt idx="2996">
                  <c:v>799.83299999999974</c:v>
                </c:pt>
                <c:pt idx="2997">
                  <c:v>800</c:v>
                </c:pt>
                <c:pt idx="2998">
                  <c:v>800.17</c:v>
                </c:pt>
                <c:pt idx="2999">
                  <c:v>800.33299999999974</c:v>
                </c:pt>
                <c:pt idx="3000">
                  <c:v>800.495</c:v>
                </c:pt>
                <c:pt idx="3001">
                  <c:v>800.66199999999981</c:v>
                </c:pt>
                <c:pt idx="3002">
                  <c:v>800.82899999999972</c:v>
                </c:pt>
                <c:pt idx="3003">
                  <c:v>800.99099999999999</c:v>
                </c:pt>
                <c:pt idx="3004">
                  <c:v>801.14400000000001</c:v>
                </c:pt>
                <c:pt idx="3005">
                  <c:v>801.30099999999982</c:v>
                </c:pt>
                <c:pt idx="3006">
                  <c:v>801.47199999999998</c:v>
                </c:pt>
                <c:pt idx="3007">
                  <c:v>801.649</c:v>
                </c:pt>
                <c:pt idx="3008">
                  <c:v>801.8209999999998</c:v>
                </c:pt>
                <c:pt idx="3009">
                  <c:v>801.98800000000006</c:v>
                </c:pt>
                <c:pt idx="3010">
                  <c:v>802.16499999999996</c:v>
                </c:pt>
                <c:pt idx="3011">
                  <c:v>802.33799999999974</c:v>
                </c:pt>
                <c:pt idx="3012">
                  <c:v>802.50199999999973</c:v>
                </c:pt>
                <c:pt idx="3013">
                  <c:v>802.66399999999999</c:v>
                </c:pt>
                <c:pt idx="3014">
                  <c:v>802.82399999999996</c:v>
                </c:pt>
                <c:pt idx="3015">
                  <c:v>802.98099999999999</c:v>
                </c:pt>
                <c:pt idx="3016">
                  <c:v>803.13800000000003</c:v>
                </c:pt>
                <c:pt idx="3017">
                  <c:v>803.303</c:v>
                </c:pt>
                <c:pt idx="3018">
                  <c:v>803.48199999999997</c:v>
                </c:pt>
                <c:pt idx="3019">
                  <c:v>803.67600000000004</c:v>
                </c:pt>
                <c:pt idx="3020">
                  <c:v>803.89099999999996</c:v>
                </c:pt>
                <c:pt idx="3021">
                  <c:v>804.11599999999999</c:v>
                </c:pt>
                <c:pt idx="3022">
                  <c:v>804.32699999999977</c:v>
                </c:pt>
                <c:pt idx="3023">
                  <c:v>804.51499999999999</c:v>
                </c:pt>
                <c:pt idx="3024">
                  <c:v>804.68899999999996</c:v>
                </c:pt>
                <c:pt idx="3025">
                  <c:v>804.86599999999976</c:v>
                </c:pt>
                <c:pt idx="3026">
                  <c:v>805.04599999999982</c:v>
                </c:pt>
                <c:pt idx="3027">
                  <c:v>805.23400000000004</c:v>
                </c:pt>
                <c:pt idx="3028">
                  <c:v>805.4169999999998</c:v>
                </c:pt>
                <c:pt idx="3029">
                  <c:v>805.59500000000003</c:v>
                </c:pt>
                <c:pt idx="3030">
                  <c:v>805.77599999999995</c:v>
                </c:pt>
                <c:pt idx="3031">
                  <c:v>805.96099999999979</c:v>
                </c:pt>
                <c:pt idx="3032">
                  <c:v>806.14499999999998</c:v>
                </c:pt>
                <c:pt idx="3033">
                  <c:v>806.32499999999982</c:v>
                </c:pt>
                <c:pt idx="3034">
                  <c:v>806.49</c:v>
                </c:pt>
                <c:pt idx="3035">
                  <c:v>806.63800000000003</c:v>
                </c:pt>
                <c:pt idx="3036">
                  <c:v>806.77499999999998</c:v>
                </c:pt>
                <c:pt idx="3037">
                  <c:v>806.904</c:v>
                </c:pt>
                <c:pt idx="3038">
                  <c:v>807.02599999999973</c:v>
                </c:pt>
                <c:pt idx="3039">
                  <c:v>807.14599999999996</c:v>
                </c:pt>
                <c:pt idx="3040">
                  <c:v>807.26400000000001</c:v>
                </c:pt>
                <c:pt idx="3041">
                  <c:v>807.39</c:v>
                </c:pt>
                <c:pt idx="3042">
                  <c:v>807.52499999999998</c:v>
                </c:pt>
                <c:pt idx="3043">
                  <c:v>807.6669999999998</c:v>
                </c:pt>
                <c:pt idx="3044">
                  <c:v>807.81899999999996</c:v>
                </c:pt>
                <c:pt idx="3045">
                  <c:v>807.97799999999972</c:v>
                </c:pt>
                <c:pt idx="3046">
                  <c:v>808.14</c:v>
                </c:pt>
                <c:pt idx="3047">
                  <c:v>808.30099999999982</c:v>
                </c:pt>
                <c:pt idx="3048">
                  <c:v>808.46199999999976</c:v>
                </c:pt>
                <c:pt idx="3049">
                  <c:v>808.61900000000003</c:v>
                </c:pt>
                <c:pt idx="3050">
                  <c:v>808.78</c:v>
                </c:pt>
                <c:pt idx="3051">
                  <c:v>808.93299999999977</c:v>
                </c:pt>
                <c:pt idx="3052">
                  <c:v>809.07</c:v>
                </c:pt>
                <c:pt idx="3053">
                  <c:v>809.20399999999995</c:v>
                </c:pt>
                <c:pt idx="3054">
                  <c:v>809.34099999999978</c:v>
                </c:pt>
                <c:pt idx="3055">
                  <c:v>809.47799999999972</c:v>
                </c:pt>
                <c:pt idx="3056">
                  <c:v>809.61</c:v>
                </c:pt>
                <c:pt idx="3057">
                  <c:v>809.73699999999997</c:v>
                </c:pt>
                <c:pt idx="3058">
                  <c:v>809.86699999999962</c:v>
                </c:pt>
                <c:pt idx="3059">
                  <c:v>810.01900000000001</c:v>
                </c:pt>
                <c:pt idx="3060">
                  <c:v>810.19100000000003</c:v>
                </c:pt>
                <c:pt idx="3061">
                  <c:v>810.37599999999998</c:v>
                </c:pt>
                <c:pt idx="3062">
                  <c:v>810.553</c:v>
                </c:pt>
                <c:pt idx="3063">
                  <c:v>810.73</c:v>
                </c:pt>
                <c:pt idx="3064">
                  <c:v>810.89800000000002</c:v>
                </c:pt>
                <c:pt idx="3065">
                  <c:v>811.06099999999981</c:v>
                </c:pt>
                <c:pt idx="3066">
                  <c:v>811.22500000000002</c:v>
                </c:pt>
                <c:pt idx="3067">
                  <c:v>811.38699999999972</c:v>
                </c:pt>
                <c:pt idx="3068">
                  <c:v>811.54599999999982</c:v>
                </c:pt>
                <c:pt idx="3069">
                  <c:v>811.70899999999995</c:v>
                </c:pt>
                <c:pt idx="3070">
                  <c:v>811.87300000000005</c:v>
                </c:pt>
                <c:pt idx="3071">
                  <c:v>812.04300000000001</c:v>
                </c:pt>
                <c:pt idx="3072">
                  <c:v>812.22699999999998</c:v>
                </c:pt>
                <c:pt idx="3073">
                  <c:v>812.39800000000002</c:v>
                </c:pt>
                <c:pt idx="3074">
                  <c:v>812.5469999999998</c:v>
                </c:pt>
                <c:pt idx="3075">
                  <c:v>812.68200000000002</c:v>
                </c:pt>
                <c:pt idx="3076">
                  <c:v>812.8159999999998</c:v>
                </c:pt>
                <c:pt idx="3077">
                  <c:v>812.95999999999981</c:v>
                </c:pt>
                <c:pt idx="3078">
                  <c:v>813.11599999999999</c:v>
                </c:pt>
                <c:pt idx="3079">
                  <c:v>813.28800000000001</c:v>
                </c:pt>
                <c:pt idx="3080">
                  <c:v>813.47699999999998</c:v>
                </c:pt>
                <c:pt idx="3081">
                  <c:v>813.67399999999998</c:v>
                </c:pt>
                <c:pt idx="3082">
                  <c:v>813.87400000000002</c:v>
                </c:pt>
                <c:pt idx="3083">
                  <c:v>814.07500000000005</c:v>
                </c:pt>
                <c:pt idx="3084">
                  <c:v>814.27099999999996</c:v>
                </c:pt>
                <c:pt idx="3085">
                  <c:v>814.4649999999998</c:v>
                </c:pt>
                <c:pt idx="3086">
                  <c:v>814.649</c:v>
                </c:pt>
                <c:pt idx="3087">
                  <c:v>814.83199999999977</c:v>
                </c:pt>
                <c:pt idx="3088">
                  <c:v>815.02499999999998</c:v>
                </c:pt>
                <c:pt idx="3089">
                  <c:v>815.226</c:v>
                </c:pt>
                <c:pt idx="3090">
                  <c:v>815.43099999999981</c:v>
                </c:pt>
                <c:pt idx="3091">
                  <c:v>815.63099999999997</c:v>
                </c:pt>
                <c:pt idx="3092">
                  <c:v>815.80399999999997</c:v>
                </c:pt>
                <c:pt idx="3093">
                  <c:v>815.96599999999978</c:v>
                </c:pt>
                <c:pt idx="3094">
                  <c:v>816.13</c:v>
                </c:pt>
                <c:pt idx="3095">
                  <c:v>816.29600000000005</c:v>
                </c:pt>
                <c:pt idx="3096">
                  <c:v>816.45699999999977</c:v>
                </c:pt>
                <c:pt idx="3097">
                  <c:v>816.625</c:v>
                </c:pt>
                <c:pt idx="3098">
                  <c:v>816.79700000000003</c:v>
                </c:pt>
                <c:pt idx="3099">
                  <c:v>816.95999999999981</c:v>
                </c:pt>
                <c:pt idx="3100">
                  <c:v>817.11699999999996</c:v>
                </c:pt>
                <c:pt idx="3101">
                  <c:v>817.27099999999996</c:v>
                </c:pt>
                <c:pt idx="3102">
                  <c:v>817.428</c:v>
                </c:pt>
                <c:pt idx="3103">
                  <c:v>817.59500000000003</c:v>
                </c:pt>
                <c:pt idx="3104">
                  <c:v>817.77800000000002</c:v>
                </c:pt>
                <c:pt idx="3105">
                  <c:v>817.97699999999998</c:v>
                </c:pt>
                <c:pt idx="3106">
                  <c:v>818.19100000000003</c:v>
                </c:pt>
                <c:pt idx="3107">
                  <c:v>818.40800000000002</c:v>
                </c:pt>
                <c:pt idx="3108">
                  <c:v>818.61099999999999</c:v>
                </c:pt>
                <c:pt idx="3109">
                  <c:v>818.79300000000001</c:v>
                </c:pt>
                <c:pt idx="3110">
                  <c:v>818.96299999999974</c:v>
                </c:pt>
                <c:pt idx="3111">
                  <c:v>819.14199999999983</c:v>
                </c:pt>
                <c:pt idx="3112">
                  <c:v>819.32799999999975</c:v>
                </c:pt>
                <c:pt idx="3113">
                  <c:v>819.51300000000003</c:v>
                </c:pt>
                <c:pt idx="3114">
                  <c:v>819.69299999999998</c:v>
                </c:pt>
                <c:pt idx="3115">
                  <c:v>819.86399999999981</c:v>
                </c:pt>
                <c:pt idx="3116">
                  <c:v>820.02099999999996</c:v>
                </c:pt>
                <c:pt idx="3117">
                  <c:v>820.16899999999998</c:v>
                </c:pt>
                <c:pt idx="3118">
                  <c:v>820.32899999999972</c:v>
                </c:pt>
                <c:pt idx="3119">
                  <c:v>820.51400000000001</c:v>
                </c:pt>
                <c:pt idx="3120">
                  <c:v>820.71500000000003</c:v>
                </c:pt>
                <c:pt idx="3121">
                  <c:v>820.91300000000001</c:v>
                </c:pt>
                <c:pt idx="3122">
                  <c:v>821.08500000000004</c:v>
                </c:pt>
                <c:pt idx="3123">
                  <c:v>821.23699999999997</c:v>
                </c:pt>
                <c:pt idx="3124">
                  <c:v>821.38699999999972</c:v>
                </c:pt>
                <c:pt idx="3125">
                  <c:v>821.53800000000001</c:v>
                </c:pt>
                <c:pt idx="3126">
                  <c:v>821.69399999999996</c:v>
                </c:pt>
                <c:pt idx="3127">
                  <c:v>821.84299999999962</c:v>
                </c:pt>
                <c:pt idx="3128">
                  <c:v>821.99099999999999</c:v>
                </c:pt>
                <c:pt idx="3129">
                  <c:v>822.14400000000001</c:v>
                </c:pt>
                <c:pt idx="3130">
                  <c:v>822.30799999999977</c:v>
                </c:pt>
                <c:pt idx="3131">
                  <c:v>822.49400000000003</c:v>
                </c:pt>
                <c:pt idx="3132">
                  <c:v>822.68799999999999</c:v>
                </c:pt>
                <c:pt idx="3133">
                  <c:v>822.87900000000002</c:v>
                </c:pt>
                <c:pt idx="3134">
                  <c:v>823.05699999999979</c:v>
                </c:pt>
                <c:pt idx="3135">
                  <c:v>823.21199999999999</c:v>
                </c:pt>
                <c:pt idx="3136">
                  <c:v>823.36300000000006</c:v>
                </c:pt>
                <c:pt idx="3137">
                  <c:v>823.52</c:v>
                </c:pt>
                <c:pt idx="3138">
                  <c:v>823.67899999999997</c:v>
                </c:pt>
                <c:pt idx="3139">
                  <c:v>823.83699999999976</c:v>
                </c:pt>
                <c:pt idx="3140">
                  <c:v>824.005</c:v>
                </c:pt>
                <c:pt idx="3141">
                  <c:v>824.18100000000004</c:v>
                </c:pt>
                <c:pt idx="3142">
                  <c:v>824.35599999999977</c:v>
                </c:pt>
                <c:pt idx="3143">
                  <c:v>824.53399999999999</c:v>
                </c:pt>
                <c:pt idx="3144">
                  <c:v>824.71100000000001</c:v>
                </c:pt>
                <c:pt idx="3145">
                  <c:v>824.90199999999982</c:v>
                </c:pt>
                <c:pt idx="3146">
                  <c:v>825.101</c:v>
                </c:pt>
                <c:pt idx="3147">
                  <c:v>825.30099999999982</c:v>
                </c:pt>
                <c:pt idx="3148">
                  <c:v>825.49400000000003</c:v>
                </c:pt>
                <c:pt idx="3149">
                  <c:v>825.68200000000002</c:v>
                </c:pt>
                <c:pt idx="3150">
                  <c:v>825.87300000000005</c:v>
                </c:pt>
                <c:pt idx="3151">
                  <c:v>826.06099999999981</c:v>
                </c:pt>
                <c:pt idx="3152">
                  <c:v>826.245</c:v>
                </c:pt>
                <c:pt idx="3153">
                  <c:v>826.4169999999998</c:v>
                </c:pt>
                <c:pt idx="3154">
                  <c:v>826.57500000000005</c:v>
                </c:pt>
                <c:pt idx="3155">
                  <c:v>826.73599999999999</c:v>
                </c:pt>
                <c:pt idx="3156">
                  <c:v>826.90099999999973</c:v>
                </c:pt>
                <c:pt idx="3157">
                  <c:v>827.06699999999978</c:v>
                </c:pt>
                <c:pt idx="3158">
                  <c:v>827.24099999999999</c:v>
                </c:pt>
                <c:pt idx="3159">
                  <c:v>827.42399999999998</c:v>
                </c:pt>
                <c:pt idx="3160">
                  <c:v>827.60799999999972</c:v>
                </c:pt>
                <c:pt idx="3161">
                  <c:v>827.79499999999996</c:v>
                </c:pt>
                <c:pt idx="3162">
                  <c:v>827.96899999999982</c:v>
                </c:pt>
                <c:pt idx="3163">
                  <c:v>828.12900000000002</c:v>
                </c:pt>
                <c:pt idx="3164">
                  <c:v>828.29600000000005</c:v>
                </c:pt>
                <c:pt idx="3165">
                  <c:v>828.47</c:v>
                </c:pt>
                <c:pt idx="3166">
                  <c:v>828.64199999999983</c:v>
                </c:pt>
                <c:pt idx="3167">
                  <c:v>828.80099999999982</c:v>
                </c:pt>
                <c:pt idx="3168">
                  <c:v>828.94799999999975</c:v>
                </c:pt>
                <c:pt idx="3169">
                  <c:v>829.08399999999995</c:v>
                </c:pt>
                <c:pt idx="3170">
                  <c:v>829.21900000000005</c:v>
                </c:pt>
                <c:pt idx="3171">
                  <c:v>829.36300000000006</c:v>
                </c:pt>
                <c:pt idx="3172">
                  <c:v>829.52499999999998</c:v>
                </c:pt>
                <c:pt idx="3173">
                  <c:v>829.69200000000001</c:v>
                </c:pt>
                <c:pt idx="3174">
                  <c:v>829.8529999999995</c:v>
                </c:pt>
                <c:pt idx="3175">
                  <c:v>830.02300000000002</c:v>
                </c:pt>
                <c:pt idx="3176">
                  <c:v>830.2</c:v>
                </c:pt>
                <c:pt idx="3177">
                  <c:v>830.38499999999999</c:v>
                </c:pt>
                <c:pt idx="3178">
                  <c:v>830.57</c:v>
                </c:pt>
                <c:pt idx="3179">
                  <c:v>830.75199999999973</c:v>
                </c:pt>
                <c:pt idx="3180">
                  <c:v>830.92899999999997</c:v>
                </c:pt>
                <c:pt idx="3181">
                  <c:v>831.10699999999997</c:v>
                </c:pt>
                <c:pt idx="3182">
                  <c:v>831.28800000000001</c:v>
                </c:pt>
                <c:pt idx="3183">
                  <c:v>831.47</c:v>
                </c:pt>
                <c:pt idx="3184">
                  <c:v>831.65300000000002</c:v>
                </c:pt>
                <c:pt idx="3185">
                  <c:v>831.83900000000006</c:v>
                </c:pt>
                <c:pt idx="3186">
                  <c:v>832.03699999999981</c:v>
                </c:pt>
                <c:pt idx="3187">
                  <c:v>832.25</c:v>
                </c:pt>
                <c:pt idx="3188">
                  <c:v>832.46400000000006</c:v>
                </c:pt>
                <c:pt idx="3189">
                  <c:v>832.65</c:v>
                </c:pt>
                <c:pt idx="3190">
                  <c:v>832.80399999999997</c:v>
                </c:pt>
                <c:pt idx="3191">
                  <c:v>832.94699999999978</c:v>
                </c:pt>
                <c:pt idx="3192">
                  <c:v>833.09699999999998</c:v>
                </c:pt>
                <c:pt idx="3193">
                  <c:v>833.25599999999997</c:v>
                </c:pt>
                <c:pt idx="3194">
                  <c:v>833.41599999999983</c:v>
                </c:pt>
                <c:pt idx="3195">
                  <c:v>833.577</c:v>
                </c:pt>
                <c:pt idx="3196">
                  <c:v>833.73900000000003</c:v>
                </c:pt>
                <c:pt idx="3197">
                  <c:v>833.899</c:v>
                </c:pt>
                <c:pt idx="3198">
                  <c:v>834.05699999999979</c:v>
                </c:pt>
                <c:pt idx="3199">
                  <c:v>834.21600000000001</c:v>
                </c:pt>
                <c:pt idx="3200">
                  <c:v>834.37699999999973</c:v>
                </c:pt>
                <c:pt idx="3201">
                  <c:v>834.55399999999997</c:v>
                </c:pt>
                <c:pt idx="3202">
                  <c:v>834.726</c:v>
                </c:pt>
                <c:pt idx="3203">
                  <c:v>834.89199999999983</c:v>
                </c:pt>
                <c:pt idx="3204">
                  <c:v>835.05399999999997</c:v>
                </c:pt>
                <c:pt idx="3205">
                  <c:v>835.21699999999998</c:v>
                </c:pt>
                <c:pt idx="3206">
                  <c:v>835.39499999999998</c:v>
                </c:pt>
                <c:pt idx="3207">
                  <c:v>835.57299999999998</c:v>
                </c:pt>
                <c:pt idx="3208">
                  <c:v>835.73400000000004</c:v>
                </c:pt>
                <c:pt idx="3209">
                  <c:v>835.89</c:v>
                </c:pt>
                <c:pt idx="3210">
                  <c:v>836.06699999999978</c:v>
                </c:pt>
                <c:pt idx="3211">
                  <c:v>836.27300000000002</c:v>
                </c:pt>
                <c:pt idx="3212">
                  <c:v>836.48099999999999</c:v>
                </c:pt>
                <c:pt idx="3213">
                  <c:v>836.69</c:v>
                </c:pt>
                <c:pt idx="3214">
                  <c:v>836.90499999999997</c:v>
                </c:pt>
                <c:pt idx="3215">
                  <c:v>837.13</c:v>
                </c:pt>
                <c:pt idx="3216">
                  <c:v>837.35099999999977</c:v>
                </c:pt>
                <c:pt idx="3217">
                  <c:v>837.56299999999976</c:v>
                </c:pt>
                <c:pt idx="3218">
                  <c:v>837.77099999999996</c:v>
                </c:pt>
                <c:pt idx="3219">
                  <c:v>837.98</c:v>
                </c:pt>
                <c:pt idx="3220">
                  <c:v>838.20399999999995</c:v>
                </c:pt>
                <c:pt idx="3221">
                  <c:v>838.42999999999984</c:v>
                </c:pt>
                <c:pt idx="3222">
                  <c:v>838.64499999999998</c:v>
                </c:pt>
                <c:pt idx="3223">
                  <c:v>838.84699999999975</c:v>
                </c:pt>
                <c:pt idx="3224">
                  <c:v>839.03599999999972</c:v>
                </c:pt>
                <c:pt idx="3225">
                  <c:v>839.21900000000005</c:v>
                </c:pt>
                <c:pt idx="3226">
                  <c:v>839.40899999999999</c:v>
                </c:pt>
                <c:pt idx="3227">
                  <c:v>839.60400000000004</c:v>
                </c:pt>
                <c:pt idx="3228">
                  <c:v>839.79899999999998</c:v>
                </c:pt>
                <c:pt idx="3229">
                  <c:v>839.99099999999999</c:v>
                </c:pt>
                <c:pt idx="3230">
                  <c:v>840.17200000000003</c:v>
                </c:pt>
                <c:pt idx="3231">
                  <c:v>840.3449999999998</c:v>
                </c:pt>
                <c:pt idx="3232">
                  <c:v>840.51800000000003</c:v>
                </c:pt>
                <c:pt idx="3233">
                  <c:v>840.70100000000002</c:v>
                </c:pt>
                <c:pt idx="3234">
                  <c:v>840.88900000000001</c:v>
                </c:pt>
                <c:pt idx="3235">
                  <c:v>841.08299999999997</c:v>
                </c:pt>
                <c:pt idx="3236">
                  <c:v>841.28</c:v>
                </c:pt>
                <c:pt idx="3237">
                  <c:v>841.47500000000002</c:v>
                </c:pt>
                <c:pt idx="3238">
                  <c:v>841.66399999999999</c:v>
                </c:pt>
                <c:pt idx="3239">
                  <c:v>841.84299999999962</c:v>
                </c:pt>
                <c:pt idx="3240">
                  <c:v>842.01800000000003</c:v>
                </c:pt>
                <c:pt idx="3241">
                  <c:v>842.2</c:v>
                </c:pt>
                <c:pt idx="3242">
                  <c:v>842.38199999999972</c:v>
                </c:pt>
                <c:pt idx="3243">
                  <c:v>842.56299999999976</c:v>
                </c:pt>
                <c:pt idx="3244">
                  <c:v>842.74199999999996</c:v>
                </c:pt>
                <c:pt idx="3245">
                  <c:v>842.92499999999973</c:v>
                </c:pt>
                <c:pt idx="3246">
                  <c:v>843.11199999999997</c:v>
                </c:pt>
                <c:pt idx="3247">
                  <c:v>843.30099999999982</c:v>
                </c:pt>
                <c:pt idx="3248">
                  <c:v>843.48699999999997</c:v>
                </c:pt>
                <c:pt idx="3249">
                  <c:v>843.66199999999981</c:v>
                </c:pt>
                <c:pt idx="3250">
                  <c:v>843.83399999999972</c:v>
                </c:pt>
                <c:pt idx="3251">
                  <c:v>844.01199999999972</c:v>
                </c:pt>
                <c:pt idx="3252">
                  <c:v>844.19200000000001</c:v>
                </c:pt>
                <c:pt idx="3253">
                  <c:v>844.3529999999995</c:v>
                </c:pt>
                <c:pt idx="3254">
                  <c:v>844.49900000000002</c:v>
                </c:pt>
                <c:pt idx="3255">
                  <c:v>844.62400000000002</c:v>
                </c:pt>
                <c:pt idx="3256">
                  <c:v>844.745</c:v>
                </c:pt>
                <c:pt idx="3257">
                  <c:v>844.86399999999981</c:v>
                </c:pt>
                <c:pt idx="3258">
                  <c:v>844.98400000000004</c:v>
                </c:pt>
                <c:pt idx="3259">
                  <c:v>845.10599999999999</c:v>
                </c:pt>
                <c:pt idx="3260">
                  <c:v>845.23400000000004</c:v>
                </c:pt>
                <c:pt idx="3261">
                  <c:v>845.375</c:v>
                </c:pt>
                <c:pt idx="3262">
                  <c:v>845.51499999999999</c:v>
                </c:pt>
                <c:pt idx="3263">
                  <c:v>845.66399999999999</c:v>
                </c:pt>
                <c:pt idx="3264">
                  <c:v>845.82899999999972</c:v>
                </c:pt>
                <c:pt idx="3265">
                  <c:v>846.005</c:v>
                </c:pt>
                <c:pt idx="3266">
                  <c:v>846.17499999999995</c:v>
                </c:pt>
                <c:pt idx="3267">
                  <c:v>846.33399999999972</c:v>
                </c:pt>
                <c:pt idx="3268">
                  <c:v>846.50300000000004</c:v>
                </c:pt>
                <c:pt idx="3269">
                  <c:v>846.69399999999996</c:v>
                </c:pt>
                <c:pt idx="3270">
                  <c:v>846.88800000000003</c:v>
                </c:pt>
                <c:pt idx="3271">
                  <c:v>847.07100000000003</c:v>
                </c:pt>
                <c:pt idx="3272">
                  <c:v>847.24</c:v>
                </c:pt>
                <c:pt idx="3273">
                  <c:v>847.40099999999973</c:v>
                </c:pt>
                <c:pt idx="3274">
                  <c:v>847.55799999999977</c:v>
                </c:pt>
                <c:pt idx="3275">
                  <c:v>847.72199999999998</c:v>
                </c:pt>
                <c:pt idx="3276">
                  <c:v>847.89800000000002</c:v>
                </c:pt>
                <c:pt idx="3277">
                  <c:v>848.08100000000002</c:v>
                </c:pt>
                <c:pt idx="3278">
                  <c:v>848.26900000000001</c:v>
                </c:pt>
                <c:pt idx="3279">
                  <c:v>848.45899999999972</c:v>
                </c:pt>
                <c:pt idx="3280">
                  <c:v>848.64300000000003</c:v>
                </c:pt>
                <c:pt idx="3281">
                  <c:v>848.81999999999982</c:v>
                </c:pt>
                <c:pt idx="3282">
                  <c:v>848.98900000000003</c:v>
                </c:pt>
                <c:pt idx="3283">
                  <c:v>849.15800000000002</c:v>
                </c:pt>
                <c:pt idx="3284">
                  <c:v>849.33099999999979</c:v>
                </c:pt>
                <c:pt idx="3285">
                  <c:v>849.50099999999998</c:v>
                </c:pt>
                <c:pt idx="3286">
                  <c:v>849.66899999999998</c:v>
                </c:pt>
                <c:pt idx="3287">
                  <c:v>849.83699999999976</c:v>
                </c:pt>
                <c:pt idx="3288">
                  <c:v>850.01300000000003</c:v>
                </c:pt>
                <c:pt idx="3289">
                  <c:v>850.197</c:v>
                </c:pt>
                <c:pt idx="3290">
                  <c:v>850.38300000000004</c:v>
                </c:pt>
                <c:pt idx="3291">
                  <c:v>850.56399999999996</c:v>
                </c:pt>
                <c:pt idx="3292">
                  <c:v>850.73599999999999</c:v>
                </c:pt>
                <c:pt idx="3293">
                  <c:v>850.89699999999982</c:v>
                </c:pt>
                <c:pt idx="3294">
                  <c:v>851.05399999999997</c:v>
                </c:pt>
                <c:pt idx="3295">
                  <c:v>851.21400000000006</c:v>
                </c:pt>
                <c:pt idx="3296">
                  <c:v>851.37900000000002</c:v>
                </c:pt>
                <c:pt idx="3297">
                  <c:v>851.548</c:v>
                </c:pt>
                <c:pt idx="3298">
                  <c:v>851.71199999999999</c:v>
                </c:pt>
                <c:pt idx="3299">
                  <c:v>851.87800000000004</c:v>
                </c:pt>
                <c:pt idx="3300">
                  <c:v>852.03699999999981</c:v>
                </c:pt>
                <c:pt idx="3301">
                  <c:v>852.18</c:v>
                </c:pt>
                <c:pt idx="3302">
                  <c:v>852.32599999999979</c:v>
                </c:pt>
                <c:pt idx="3303">
                  <c:v>852.47</c:v>
                </c:pt>
                <c:pt idx="3304">
                  <c:v>852.61300000000006</c:v>
                </c:pt>
                <c:pt idx="3305">
                  <c:v>852.74900000000002</c:v>
                </c:pt>
                <c:pt idx="3306">
                  <c:v>852.899</c:v>
                </c:pt>
                <c:pt idx="3307">
                  <c:v>853.07299999999998</c:v>
                </c:pt>
                <c:pt idx="3308">
                  <c:v>853.26699999999983</c:v>
                </c:pt>
                <c:pt idx="3309">
                  <c:v>853.46400000000006</c:v>
                </c:pt>
                <c:pt idx="3310">
                  <c:v>853.65300000000002</c:v>
                </c:pt>
                <c:pt idx="3311">
                  <c:v>853.83699999999976</c:v>
                </c:pt>
                <c:pt idx="3312">
                  <c:v>854.01499999999999</c:v>
                </c:pt>
                <c:pt idx="3313">
                  <c:v>854.18299999999999</c:v>
                </c:pt>
                <c:pt idx="3314">
                  <c:v>854.3399999999998</c:v>
                </c:pt>
                <c:pt idx="3315">
                  <c:v>854.49400000000003</c:v>
                </c:pt>
                <c:pt idx="3316">
                  <c:v>854.65800000000002</c:v>
                </c:pt>
                <c:pt idx="3317">
                  <c:v>854.84199999999976</c:v>
                </c:pt>
                <c:pt idx="3318">
                  <c:v>855.03399999999999</c:v>
                </c:pt>
                <c:pt idx="3319">
                  <c:v>855.20799999999997</c:v>
                </c:pt>
                <c:pt idx="3320">
                  <c:v>855.36099999999976</c:v>
                </c:pt>
                <c:pt idx="3321">
                  <c:v>855.53</c:v>
                </c:pt>
                <c:pt idx="3322">
                  <c:v>855.73400000000004</c:v>
                </c:pt>
                <c:pt idx="3323">
                  <c:v>855.95099999999979</c:v>
                </c:pt>
                <c:pt idx="3324">
                  <c:v>856.17899999999997</c:v>
                </c:pt>
                <c:pt idx="3325">
                  <c:v>856.41399999999999</c:v>
                </c:pt>
                <c:pt idx="3326">
                  <c:v>856.64199999999983</c:v>
                </c:pt>
                <c:pt idx="3327">
                  <c:v>856.86699999999962</c:v>
                </c:pt>
                <c:pt idx="3328">
                  <c:v>857.09199999999998</c:v>
                </c:pt>
                <c:pt idx="3329">
                  <c:v>857.31099999999981</c:v>
                </c:pt>
                <c:pt idx="3330">
                  <c:v>857.51499999999999</c:v>
                </c:pt>
                <c:pt idx="3331">
                  <c:v>857.71400000000006</c:v>
                </c:pt>
                <c:pt idx="3332">
                  <c:v>857.91300000000001</c:v>
                </c:pt>
                <c:pt idx="3333">
                  <c:v>858.12</c:v>
                </c:pt>
                <c:pt idx="3334">
                  <c:v>858.32499999999982</c:v>
                </c:pt>
                <c:pt idx="3335">
                  <c:v>858.51699999999983</c:v>
                </c:pt>
                <c:pt idx="3336">
                  <c:v>858.70399999999995</c:v>
                </c:pt>
                <c:pt idx="3337">
                  <c:v>858.88599999999997</c:v>
                </c:pt>
                <c:pt idx="3338">
                  <c:v>859.072</c:v>
                </c:pt>
                <c:pt idx="3339">
                  <c:v>859.27599999999995</c:v>
                </c:pt>
                <c:pt idx="3340">
                  <c:v>859.505</c:v>
                </c:pt>
                <c:pt idx="3341">
                  <c:v>859.74</c:v>
                </c:pt>
                <c:pt idx="3342">
                  <c:v>859.971</c:v>
                </c:pt>
                <c:pt idx="3343">
                  <c:v>860.19799999999998</c:v>
                </c:pt>
                <c:pt idx="3344">
                  <c:v>860.42</c:v>
                </c:pt>
                <c:pt idx="3345">
                  <c:v>860.63199999999972</c:v>
                </c:pt>
                <c:pt idx="3346">
                  <c:v>860.83499999999981</c:v>
                </c:pt>
                <c:pt idx="3347">
                  <c:v>861.03</c:v>
                </c:pt>
                <c:pt idx="3348">
                  <c:v>861.22400000000005</c:v>
                </c:pt>
                <c:pt idx="3349">
                  <c:v>861.40899999999999</c:v>
                </c:pt>
                <c:pt idx="3350">
                  <c:v>861.596</c:v>
                </c:pt>
                <c:pt idx="3351">
                  <c:v>861.78399999999999</c:v>
                </c:pt>
                <c:pt idx="3352">
                  <c:v>861.97299999999996</c:v>
                </c:pt>
                <c:pt idx="3353">
                  <c:v>862.173</c:v>
                </c:pt>
                <c:pt idx="3354">
                  <c:v>862.37599999999998</c:v>
                </c:pt>
                <c:pt idx="3355">
                  <c:v>862.572</c:v>
                </c:pt>
                <c:pt idx="3356">
                  <c:v>862.75900000000001</c:v>
                </c:pt>
                <c:pt idx="3357">
                  <c:v>862.93799999999976</c:v>
                </c:pt>
                <c:pt idx="3358">
                  <c:v>863.11599999999999</c:v>
                </c:pt>
                <c:pt idx="3359">
                  <c:v>863.29700000000003</c:v>
                </c:pt>
                <c:pt idx="3360">
                  <c:v>863.47400000000005</c:v>
                </c:pt>
                <c:pt idx="3361">
                  <c:v>863.63</c:v>
                </c:pt>
                <c:pt idx="3362">
                  <c:v>863.76099999999997</c:v>
                </c:pt>
                <c:pt idx="3363">
                  <c:v>863.88599999999997</c:v>
                </c:pt>
                <c:pt idx="3364">
                  <c:v>864.01099999999997</c:v>
                </c:pt>
                <c:pt idx="3365">
                  <c:v>864.154</c:v>
                </c:pt>
                <c:pt idx="3366">
                  <c:v>864.31799999999976</c:v>
                </c:pt>
                <c:pt idx="3367">
                  <c:v>864.50599999999997</c:v>
                </c:pt>
                <c:pt idx="3368">
                  <c:v>864.697</c:v>
                </c:pt>
                <c:pt idx="3369">
                  <c:v>864.88</c:v>
                </c:pt>
                <c:pt idx="3370">
                  <c:v>865.05699999999979</c:v>
                </c:pt>
                <c:pt idx="3371">
                  <c:v>865.23</c:v>
                </c:pt>
                <c:pt idx="3372">
                  <c:v>865.40199999999982</c:v>
                </c:pt>
                <c:pt idx="3373">
                  <c:v>865.58</c:v>
                </c:pt>
                <c:pt idx="3374">
                  <c:v>865.75699999999972</c:v>
                </c:pt>
                <c:pt idx="3375">
                  <c:v>865.93299999999977</c:v>
                </c:pt>
                <c:pt idx="3376">
                  <c:v>866.10799999999972</c:v>
                </c:pt>
                <c:pt idx="3377">
                  <c:v>866.28200000000004</c:v>
                </c:pt>
                <c:pt idx="3378">
                  <c:v>866.45399999999972</c:v>
                </c:pt>
                <c:pt idx="3379">
                  <c:v>866.62099999999998</c:v>
                </c:pt>
                <c:pt idx="3380">
                  <c:v>866.79200000000003</c:v>
                </c:pt>
                <c:pt idx="3381">
                  <c:v>866.97799999999972</c:v>
                </c:pt>
                <c:pt idx="3382">
                  <c:v>867.16499999999996</c:v>
                </c:pt>
                <c:pt idx="3383">
                  <c:v>867.33799999999974</c:v>
                </c:pt>
                <c:pt idx="3384">
                  <c:v>867.50099999999998</c:v>
                </c:pt>
                <c:pt idx="3385">
                  <c:v>867.65800000000002</c:v>
                </c:pt>
                <c:pt idx="3386">
                  <c:v>867.81999999999982</c:v>
                </c:pt>
                <c:pt idx="3387">
                  <c:v>867.99</c:v>
                </c:pt>
                <c:pt idx="3388">
                  <c:v>868.16899999999998</c:v>
                </c:pt>
                <c:pt idx="3389">
                  <c:v>868.34899999999982</c:v>
                </c:pt>
                <c:pt idx="3390">
                  <c:v>868.52599999999973</c:v>
                </c:pt>
                <c:pt idx="3391">
                  <c:v>868.70100000000002</c:v>
                </c:pt>
                <c:pt idx="3392">
                  <c:v>868.88400000000001</c:v>
                </c:pt>
                <c:pt idx="3393">
                  <c:v>869.07500000000005</c:v>
                </c:pt>
                <c:pt idx="3394">
                  <c:v>869.27</c:v>
                </c:pt>
                <c:pt idx="3395">
                  <c:v>869.47699999999998</c:v>
                </c:pt>
                <c:pt idx="3396">
                  <c:v>869.68799999999999</c:v>
                </c:pt>
                <c:pt idx="3397">
                  <c:v>869.89400000000001</c:v>
                </c:pt>
                <c:pt idx="3398">
                  <c:v>870.08199999999999</c:v>
                </c:pt>
                <c:pt idx="3399">
                  <c:v>870.25199999999973</c:v>
                </c:pt>
                <c:pt idx="3400">
                  <c:v>870.41300000000001</c:v>
                </c:pt>
                <c:pt idx="3401">
                  <c:v>870.58100000000002</c:v>
                </c:pt>
                <c:pt idx="3402">
                  <c:v>870.75099999999998</c:v>
                </c:pt>
                <c:pt idx="3403">
                  <c:v>870.9169999999998</c:v>
                </c:pt>
                <c:pt idx="3404">
                  <c:v>871.09199999999998</c:v>
                </c:pt>
                <c:pt idx="3405">
                  <c:v>871.28</c:v>
                </c:pt>
                <c:pt idx="3406">
                  <c:v>871.47799999999972</c:v>
                </c:pt>
                <c:pt idx="3407">
                  <c:v>871.67399999999998</c:v>
                </c:pt>
                <c:pt idx="3408">
                  <c:v>871.86199999999974</c:v>
                </c:pt>
                <c:pt idx="3409">
                  <c:v>872.04099999999983</c:v>
                </c:pt>
                <c:pt idx="3410">
                  <c:v>872.21400000000006</c:v>
                </c:pt>
                <c:pt idx="3411">
                  <c:v>872.38400000000001</c:v>
                </c:pt>
                <c:pt idx="3412">
                  <c:v>872.55399999999997</c:v>
                </c:pt>
                <c:pt idx="3413">
                  <c:v>872.71900000000005</c:v>
                </c:pt>
                <c:pt idx="3414">
                  <c:v>872.87900000000002</c:v>
                </c:pt>
                <c:pt idx="3415">
                  <c:v>873.05</c:v>
                </c:pt>
                <c:pt idx="3416">
                  <c:v>873.23900000000003</c:v>
                </c:pt>
                <c:pt idx="3417">
                  <c:v>873.4409999999998</c:v>
                </c:pt>
                <c:pt idx="3418">
                  <c:v>873.64300000000003</c:v>
                </c:pt>
                <c:pt idx="3419">
                  <c:v>873.84699999999975</c:v>
                </c:pt>
                <c:pt idx="3420">
                  <c:v>874.04499999999996</c:v>
                </c:pt>
                <c:pt idx="3421">
                  <c:v>874.24</c:v>
                </c:pt>
                <c:pt idx="3422">
                  <c:v>874.43299999999977</c:v>
                </c:pt>
                <c:pt idx="3423">
                  <c:v>874.62800000000004</c:v>
                </c:pt>
                <c:pt idx="3424">
                  <c:v>874.81999999999982</c:v>
                </c:pt>
                <c:pt idx="3425">
                  <c:v>875.00199999999973</c:v>
                </c:pt>
                <c:pt idx="3426">
                  <c:v>875.16499999999996</c:v>
                </c:pt>
                <c:pt idx="3427">
                  <c:v>875.31399999999996</c:v>
                </c:pt>
                <c:pt idx="3428">
                  <c:v>875.45399999999972</c:v>
                </c:pt>
                <c:pt idx="3429">
                  <c:v>875.58299999999997</c:v>
                </c:pt>
                <c:pt idx="3430">
                  <c:v>875.71900000000005</c:v>
                </c:pt>
                <c:pt idx="3431">
                  <c:v>875.86399999999981</c:v>
                </c:pt>
                <c:pt idx="3432">
                  <c:v>876.01900000000001</c:v>
                </c:pt>
                <c:pt idx="3433">
                  <c:v>876.18100000000004</c:v>
                </c:pt>
                <c:pt idx="3434">
                  <c:v>876.35699999999974</c:v>
                </c:pt>
                <c:pt idx="3435">
                  <c:v>876.54099999999983</c:v>
                </c:pt>
                <c:pt idx="3436">
                  <c:v>876.726</c:v>
                </c:pt>
                <c:pt idx="3437">
                  <c:v>876.91300000000001</c:v>
                </c:pt>
                <c:pt idx="3438">
                  <c:v>877.10199999999998</c:v>
                </c:pt>
                <c:pt idx="3439">
                  <c:v>877.28599999999994</c:v>
                </c:pt>
                <c:pt idx="3440">
                  <c:v>877.4649999999998</c:v>
                </c:pt>
                <c:pt idx="3441">
                  <c:v>877.65099999999973</c:v>
                </c:pt>
                <c:pt idx="3442">
                  <c:v>877.83499999999981</c:v>
                </c:pt>
                <c:pt idx="3443">
                  <c:v>878.01</c:v>
                </c:pt>
                <c:pt idx="3444">
                  <c:v>878.17399999999998</c:v>
                </c:pt>
                <c:pt idx="3445">
                  <c:v>878.31899999999996</c:v>
                </c:pt>
                <c:pt idx="3446">
                  <c:v>878.44699999999978</c:v>
                </c:pt>
                <c:pt idx="3447">
                  <c:v>878.56899999999996</c:v>
                </c:pt>
                <c:pt idx="3448">
                  <c:v>878.69299999999998</c:v>
                </c:pt>
                <c:pt idx="3449">
                  <c:v>878.82499999999982</c:v>
                </c:pt>
                <c:pt idx="3450">
                  <c:v>878.94999999999982</c:v>
                </c:pt>
                <c:pt idx="3451">
                  <c:v>879.06799999999976</c:v>
                </c:pt>
                <c:pt idx="3452">
                  <c:v>879.18700000000001</c:v>
                </c:pt>
                <c:pt idx="3453">
                  <c:v>879.30599999999981</c:v>
                </c:pt>
                <c:pt idx="3454">
                  <c:v>879.43599999999981</c:v>
                </c:pt>
                <c:pt idx="3455">
                  <c:v>879.56699999999978</c:v>
                </c:pt>
                <c:pt idx="3456">
                  <c:v>879.70399999999995</c:v>
                </c:pt>
                <c:pt idx="3457">
                  <c:v>879.85799999999949</c:v>
                </c:pt>
                <c:pt idx="3458">
                  <c:v>880.03899999999999</c:v>
                </c:pt>
                <c:pt idx="3459">
                  <c:v>880.226</c:v>
                </c:pt>
                <c:pt idx="3460">
                  <c:v>880.39099999999996</c:v>
                </c:pt>
                <c:pt idx="3461">
                  <c:v>880.52599999999973</c:v>
                </c:pt>
                <c:pt idx="3462">
                  <c:v>880.62599999999998</c:v>
                </c:pt>
                <c:pt idx="3463">
                  <c:v>880.702</c:v>
                </c:pt>
                <c:pt idx="3464">
                  <c:v>880.79200000000003</c:v>
                </c:pt>
                <c:pt idx="3465">
                  <c:v>880.90800000000002</c:v>
                </c:pt>
                <c:pt idx="3466">
                  <c:v>881.04599999999982</c:v>
                </c:pt>
                <c:pt idx="3467">
                  <c:v>881.19600000000003</c:v>
                </c:pt>
                <c:pt idx="3468">
                  <c:v>881.35499999999979</c:v>
                </c:pt>
                <c:pt idx="3469">
                  <c:v>881.524</c:v>
                </c:pt>
                <c:pt idx="3470">
                  <c:v>881.69100000000003</c:v>
                </c:pt>
                <c:pt idx="3471">
                  <c:v>881.85699999999974</c:v>
                </c:pt>
                <c:pt idx="3472">
                  <c:v>882.01800000000003</c:v>
                </c:pt>
                <c:pt idx="3473">
                  <c:v>882.18100000000004</c:v>
                </c:pt>
                <c:pt idx="3474">
                  <c:v>882.3449999999998</c:v>
                </c:pt>
                <c:pt idx="3475">
                  <c:v>882.51599999999996</c:v>
                </c:pt>
                <c:pt idx="3476">
                  <c:v>882.68899999999996</c:v>
                </c:pt>
                <c:pt idx="3477">
                  <c:v>882.85599999999977</c:v>
                </c:pt>
                <c:pt idx="3478">
                  <c:v>883.01</c:v>
                </c:pt>
                <c:pt idx="3479">
                  <c:v>883.15800000000002</c:v>
                </c:pt>
                <c:pt idx="3480">
                  <c:v>883.303</c:v>
                </c:pt>
                <c:pt idx="3481">
                  <c:v>883.46299999999974</c:v>
                </c:pt>
                <c:pt idx="3482">
                  <c:v>883.64300000000003</c:v>
                </c:pt>
                <c:pt idx="3483">
                  <c:v>883.82999999999981</c:v>
                </c:pt>
                <c:pt idx="3484">
                  <c:v>884.02199999999982</c:v>
                </c:pt>
                <c:pt idx="3485">
                  <c:v>884.21500000000003</c:v>
                </c:pt>
                <c:pt idx="3486">
                  <c:v>884.41800000000001</c:v>
                </c:pt>
                <c:pt idx="3487">
                  <c:v>884.64300000000003</c:v>
                </c:pt>
                <c:pt idx="3488">
                  <c:v>884.87800000000004</c:v>
                </c:pt>
                <c:pt idx="3489">
                  <c:v>885.11</c:v>
                </c:pt>
                <c:pt idx="3490">
                  <c:v>885.31899999999996</c:v>
                </c:pt>
                <c:pt idx="3491">
                  <c:v>885.49900000000002</c:v>
                </c:pt>
                <c:pt idx="3492">
                  <c:v>885.66399999999999</c:v>
                </c:pt>
                <c:pt idx="3493">
                  <c:v>885.82899999999972</c:v>
                </c:pt>
                <c:pt idx="3494">
                  <c:v>885.995</c:v>
                </c:pt>
                <c:pt idx="3495">
                  <c:v>886.15</c:v>
                </c:pt>
                <c:pt idx="3496">
                  <c:v>886.29499999999996</c:v>
                </c:pt>
                <c:pt idx="3497">
                  <c:v>886.44299999999976</c:v>
                </c:pt>
                <c:pt idx="3498">
                  <c:v>886.60400000000004</c:v>
                </c:pt>
                <c:pt idx="3499">
                  <c:v>886.77499999999998</c:v>
                </c:pt>
                <c:pt idx="3500">
                  <c:v>886.94899999999996</c:v>
                </c:pt>
                <c:pt idx="3501">
                  <c:v>887.11099999999999</c:v>
                </c:pt>
                <c:pt idx="3502">
                  <c:v>887.26900000000001</c:v>
                </c:pt>
                <c:pt idx="3503">
                  <c:v>887.42999999999984</c:v>
                </c:pt>
                <c:pt idx="3504">
                  <c:v>887.60699999999997</c:v>
                </c:pt>
                <c:pt idx="3505">
                  <c:v>887.80499999999972</c:v>
                </c:pt>
                <c:pt idx="3506">
                  <c:v>888.01300000000003</c:v>
                </c:pt>
                <c:pt idx="3507">
                  <c:v>888.21500000000003</c:v>
                </c:pt>
                <c:pt idx="3508">
                  <c:v>888.39400000000001</c:v>
                </c:pt>
                <c:pt idx="3509">
                  <c:v>888.57100000000003</c:v>
                </c:pt>
                <c:pt idx="3510">
                  <c:v>888.75300000000004</c:v>
                </c:pt>
                <c:pt idx="3511">
                  <c:v>888.92599999999982</c:v>
                </c:pt>
                <c:pt idx="3512">
                  <c:v>889.09</c:v>
                </c:pt>
                <c:pt idx="3513">
                  <c:v>889.23199999999997</c:v>
                </c:pt>
                <c:pt idx="3514">
                  <c:v>889.37900000000002</c:v>
                </c:pt>
                <c:pt idx="3515">
                  <c:v>889.55999999999983</c:v>
                </c:pt>
                <c:pt idx="3516">
                  <c:v>889.755</c:v>
                </c:pt>
                <c:pt idx="3517">
                  <c:v>889.92999999999984</c:v>
                </c:pt>
                <c:pt idx="3518">
                  <c:v>890.08</c:v>
                </c:pt>
                <c:pt idx="3519">
                  <c:v>890.21900000000005</c:v>
                </c:pt>
                <c:pt idx="3520">
                  <c:v>890.36199999999974</c:v>
                </c:pt>
                <c:pt idx="3521">
                  <c:v>890.51800000000003</c:v>
                </c:pt>
                <c:pt idx="3522">
                  <c:v>890.69399999999996</c:v>
                </c:pt>
                <c:pt idx="3523">
                  <c:v>890.87099999999998</c:v>
                </c:pt>
                <c:pt idx="3524">
                  <c:v>891.04</c:v>
                </c:pt>
                <c:pt idx="3525">
                  <c:v>891.20799999999997</c:v>
                </c:pt>
                <c:pt idx="3526">
                  <c:v>891.37900000000002</c:v>
                </c:pt>
                <c:pt idx="3527">
                  <c:v>891.56899999999996</c:v>
                </c:pt>
                <c:pt idx="3528">
                  <c:v>891.76</c:v>
                </c:pt>
                <c:pt idx="3529">
                  <c:v>891.95499999999981</c:v>
                </c:pt>
                <c:pt idx="3530">
                  <c:v>892.14199999999983</c:v>
                </c:pt>
                <c:pt idx="3531">
                  <c:v>892.32799999999975</c:v>
                </c:pt>
                <c:pt idx="3532">
                  <c:v>892.51199999999972</c:v>
                </c:pt>
                <c:pt idx="3533">
                  <c:v>892.68499999999995</c:v>
                </c:pt>
                <c:pt idx="3534">
                  <c:v>892.8399999999998</c:v>
                </c:pt>
                <c:pt idx="3535">
                  <c:v>892.99400000000003</c:v>
                </c:pt>
                <c:pt idx="3536">
                  <c:v>893.17100000000005</c:v>
                </c:pt>
                <c:pt idx="3537">
                  <c:v>893.36399999999981</c:v>
                </c:pt>
                <c:pt idx="3538">
                  <c:v>893.55999999999983</c:v>
                </c:pt>
                <c:pt idx="3539">
                  <c:v>893.75300000000004</c:v>
                </c:pt>
                <c:pt idx="3540">
                  <c:v>893.92899999999997</c:v>
                </c:pt>
                <c:pt idx="3541">
                  <c:v>894.08900000000006</c:v>
                </c:pt>
                <c:pt idx="3542">
                  <c:v>894.23500000000001</c:v>
                </c:pt>
                <c:pt idx="3543">
                  <c:v>894.37</c:v>
                </c:pt>
                <c:pt idx="3544">
                  <c:v>894.51900000000001</c:v>
                </c:pt>
                <c:pt idx="3545">
                  <c:v>894.70299999999997</c:v>
                </c:pt>
                <c:pt idx="3546">
                  <c:v>894.93299999999977</c:v>
                </c:pt>
                <c:pt idx="3547">
                  <c:v>895.2</c:v>
                </c:pt>
                <c:pt idx="3548">
                  <c:v>895.47699999999998</c:v>
                </c:pt>
                <c:pt idx="3549">
                  <c:v>895.73699999999997</c:v>
                </c:pt>
                <c:pt idx="3550">
                  <c:v>895.97400000000005</c:v>
                </c:pt>
                <c:pt idx="3551">
                  <c:v>896.19799999999998</c:v>
                </c:pt>
                <c:pt idx="3552">
                  <c:v>896.41499999999996</c:v>
                </c:pt>
                <c:pt idx="3553">
                  <c:v>896.62900000000002</c:v>
                </c:pt>
                <c:pt idx="3554">
                  <c:v>896.83599999999979</c:v>
                </c:pt>
                <c:pt idx="3555">
                  <c:v>897.03499999999997</c:v>
                </c:pt>
                <c:pt idx="3556">
                  <c:v>897.22199999999998</c:v>
                </c:pt>
                <c:pt idx="3557">
                  <c:v>897.38800000000003</c:v>
                </c:pt>
                <c:pt idx="3558">
                  <c:v>897.53399999999999</c:v>
                </c:pt>
                <c:pt idx="3559">
                  <c:v>897.67600000000004</c:v>
                </c:pt>
                <c:pt idx="3560">
                  <c:v>897.83599999999979</c:v>
                </c:pt>
                <c:pt idx="3561">
                  <c:v>898.01699999999983</c:v>
                </c:pt>
                <c:pt idx="3562">
                  <c:v>898.21400000000006</c:v>
                </c:pt>
                <c:pt idx="3563">
                  <c:v>898.423</c:v>
                </c:pt>
                <c:pt idx="3564">
                  <c:v>898.64199999999983</c:v>
                </c:pt>
                <c:pt idx="3565">
                  <c:v>898.87400000000002</c:v>
                </c:pt>
                <c:pt idx="3566">
                  <c:v>899.12400000000002</c:v>
                </c:pt>
                <c:pt idx="3567">
                  <c:v>899.37199999999996</c:v>
                </c:pt>
                <c:pt idx="3568">
                  <c:v>899.61</c:v>
                </c:pt>
                <c:pt idx="3569">
                  <c:v>899.82599999999979</c:v>
                </c:pt>
                <c:pt idx="3570">
                  <c:v>900.03599999999972</c:v>
                </c:pt>
                <c:pt idx="3571">
                  <c:v>900.245</c:v>
                </c:pt>
                <c:pt idx="3572">
                  <c:v>900.44299999999976</c:v>
                </c:pt>
                <c:pt idx="3573">
                  <c:v>900.60799999999972</c:v>
                </c:pt>
                <c:pt idx="3574">
                  <c:v>900.74599999999998</c:v>
                </c:pt>
                <c:pt idx="3575">
                  <c:v>900.86399999999981</c:v>
                </c:pt>
                <c:pt idx="3576">
                  <c:v>900.98099999999999</c:v>
                </c:pt>
                <c:pt idx="3577">
                  <c:v>901.11300000000006</c:v>
                </c:pt>
                <c:pt idx="3578">
                  <c:v>901.26800000000003</c:v>
                </c:pt>
                <c:pt idx="3579">
                  <c:v>901.44299999999976</c:v>
                </c:pt>
                <c:pt idx="3580">
                  <c:v>901.62099999999998</c:v>
                </c:pt>
                <c:pt idx="3581">
                  <c:v>901.80199999999979</c:v>
                </c:pt>
                <c:pt idx="3582">
                  <c:v>901.99300000000005</c:v>
                </c:pt>
                <c:pt idx="3583">
                  <c:v>902.19</c:v>
                </c:pt>
                <c:pt idx="3584">
                  <c:v>902.375</c:v>
                </c:pt>
                <c:pt idx="3585">
                  <c:v>902.5469999999998</c:v>
                </c:pt>
                <c:pt idx="3586">
                  <c:v>902.71</c:v>
                </c:pt>
                <c:pt idx="3587">
                  <c:v>902.87199999999996</c:v>
                </c:pt>
                <c:pt idx="3588">
                  <c:v>903.03</c:v>
                </c:pt>
                <c:pt idx="3589">
                  <c:v>903.18499999999995</c:v>
                </c:pt>
                <c:pt idx="3590">
                  <c:v>903.35899999999981</c:v>
                </c:pt>
                <c:pt idx="3591">
                  <c:v>903.55499999999972</c:v>
                </c:pt>
                <c:pt idx="3592">
                  <c:v>903.80699999999979</c:v>
                </c:pt>
                <c:pt idx="3593">
                  <c:v>904.13099999999997</c:v>
                </c:pt>
                <c:pt idx="3594">
                  <c:v>904.48199999999997</c:v>
                </c:pt>
                <c:pt idx="3595">
                  <c:v>904.80899999999997</c:v>
                </c:pt>
                <c:pt idx="3596">
                  <c:v>905.10199999999998</c:v>
                </c:pt>
                <c:pt idx="3597">
                  <c:v>905.36699999999962</c:v>
                </c:pt>
                <c:pt idx="3598">
                  <c:v>905.62</c:v>
                </c:pt>
                <c:pt idx="3599">
                  <c:v>905.87</c:v>
                </c:pt>
                <c:pt idx="3600">
                  <c:v>906.11199999999997</c:v>
                </c:pt>
                <c:pt idx="3601">
                  <c:v>906.3399999999998</c:v>
                </c:pt>
                <c:pt idx="3602">
                  <c:v>906.55199999999979</c:v>
                </c:pt>
                <c:pt idx="3603">
                  <c:v>906.75199999999973</c:v>
                </c:pt>
                <c:pt idx="3604">
                  <c:v>906.94799999999975</c:v>
                </c:pt>
                <c:pt idx="3605">
                  <c:v>907.15099999999973</c:v>
                </c:pt>
                <c:pt idx="3606">
                  <c:v>907.35799999999949</c:v>
                </c:pt>
                <c:pt idx="3607">
                  <c:v>907.56199999999978</c:v>
                </c:pt>
                <c:pt idx="3608">
                  <c:v>907.75900000000001</c:v>
                </c:pt>
                <c:pt idx="3609">
                  <c:v>907.94199999999978</c:v>
                </c:pt>
                <c:pt idx="3610">
                  <c:v>908.11400000000003</c:v>
                </c:pt>
                <c:pt idx="3611">
                  <c:v>908.27099999999996</c:v>
                </c:pt>
                <c:pt idx="3612">
                  <c:v>908.41599999999983</c:v>
                </c:pt>
                <c:pt idx="3613">
                  <c:v>908.54499999999996</c:v>
                </c:pt>
                <c:pt idx="3614">
                  <c:v>908.65699999999981</c:v>
                </c:pt>
                <c:pt idx="3615">
                  <c:v>908.755</c:v>
                </c:pt>
                <c:pt idx="3616">
                  <c:v>908.85899999999981</c:v>
                </c:pt>
                <c:pt idx="3617">
                  <c:v>908.976</c:v>
                </c:pt>
                <c:pt idx="3618">
                  <c:v>909.10500000000002</c:v>
                </c:pt>
                <c:pt idx="3619">
                  <c:v>909.24199999999996</c:v>
                </c:pt>
                <c:pt idx="3620">
                  <c:v>909.37099999999998</c:v>
                </c:pt>
                <c:pt idx="3621">
                  <c:v>909.49099999999999</c:v>
                </c:pt>
                <c:pt idx="3622">
                  <c:v>909.60400000000004</c:v>
                </c:pt>
                <c:pt idx="3623">
                  <c:v>909.71699999999998</c:v>
                </c:pt>
                <c:pt idx="3624">
                  <c:v>909.83399999999972</c:v>
                </c:pt>
                <c:pt idx="3625">
                  <c:v>909.94399999999996</c:v>
                </c:pt>
                <c:pt idx="3626">
                  <c:v>910.06099999999981</c:v>
                </c:pt>
                <c:pt idx="3627">
                  <c:v>910.18100000000004</c:v>
                </c:pt>
                <c:pt idx="3628">
                  <c:v>910.31499999999983</c:v>
                </c:pt>
                <c:pt idx="3629">
                  <c:v>910.45699999999977</c:v>
                </c:pt>
                <c:pt idx="3630">
                  <c:v>910.61699999999996</c:v>
                </c:pt>
                <c:pt idx="3631">
                  <c:v>910.79200000000003</c:v>
                </c:pt>
                <c:pt idx="3632">
                  <c:v>910.96400000000006</c:v>
                </c:pt>
                <c:pt idx="3633">
                  <c:v>911.10900000000004</c:v>
                </c:pt>
                <c:pt idx="3634">
                  <c:v>911.21600000000001</c:v>
                </c:pt>
                <c:pt idx="3635">
                  <c:v>911.30899999999997</c:v>
                </c:pt>
                <c:pt idx="3636">
                  <c:v>911.41099999999972</c:v>
                </c:pt>
                <c:pt idx="3637">
                  <c:v>911.53899999999999</c:v>
                </c:pt>
                <c:pt idx="3638">
                  <c:v>911.71400000000006</c:v>
                </c:pt>
                <c:pt idx="3639">
                  <c:v>911.923</c:v>
                </c:pt>
                <c:pt idx="3640">
                  <c:v>912.149</c:v>
                </c:pt>
                <c:pt idx="3641">
                  <c:v>912.375</c:v>
                </c:pt>
                <c:pt idx="3642">
                  <c:v>912.59299999999996</c:v>
                </c:pt>
                <c:pt idx="3643">
                  <c:v>912.82699999999977</c:v>
                </c:pt>
                <c:pt idx="3644">
                  <c:v>913.08399999999995</c:v>
                </c:pt>
                <c:pt idx="3645">
                  <c:v>913.34599999999978</c:v>
                </c:pt>
                <c:pt idx="3646">
                  <c:v>913.59299999999996</c:v>
                </c:pt>
                <c:pt idx="3647">
                  <c:v>913.80999999999983</c:v>
                </c:pt>
                <c:pt idx="3648">
                  <c:v>913.99900000000002</c:v>
                </c:pt>
                <c:pt idx="3649">
                  <c:v>914.15899999999999</c:v>
                </c:pt>
                <c:pt idx="3650">
                  <c:v>914.29600000000005</c:v>
                </c:pt>
                <c:pt idx="3651">
                  <c:v>914.42499999999973</c:v>
                </c:pt>
                <c:pt idx="3652">
                  <c:v>914.56399999999996</c:v>
                </c:pt>
                <c:pt idx="3653">
                  <c:v>914.72299999999996</c:v>
                </c:pt>
                <c:pt idx="3654">
                  <c:v>914.88900000000001</c:v>
                </c:pt>
                <c:pt idx="3655">
                  <c:v>915.04899999999998</c:v>
                </c:pt>
                <c:pt idx="3656">
                  <c:v>915.19899999999996</c:v>
                </c:pt>
                <c:pt idx="3657">
                  <c:v>915.34399999999982</c:v>
                </c:pt>
                <c:pt idx="3658">
                  <c:v>915.48599999999999</c:v>
                </c:pt>
                <c:pt idx="3659">
                  <c:v>915.63400000000001</c:v>
                </c:pt>
                <c:pt idx="3660">
                  <c:v>915.78300000000002</c:v>
                </c:pt>
                <c:pt idx="3661">
                  <c:v>915.92899999999997</c:v>
                </c:pt>
                <c:pt idx="3662">
                  <c:v>916.07600000000002</c:v>
                </c:pt>
                <c:pt idx="3663">
                  <c:v>916.21900000000005</c:v>
                </c:pt>
                <c:pt idx="3664">
                  <c:v>916.35899999999981</c:v>
                </c:pt>
                <c:pt idx="3665">
                  <c:v>916.50400000000002</c:v>
                </c:pt>
                <c:pt idx="3666">
                  <c:v>916.64</c:v>
                </c:pt>
                <c:pt idx="3667">
                  <c:v>916.76800000000003</c:v>
                </c:pt>
                <c:pt idx="3668">
                  <c:v>916.88900000000001</c:v>
                </c:pt>
                <c:pt idx="3669">
                  <c:v>917.01300000000003</c:v>
                </c:pt>
                <c:pt idx="3670">
                  <c:v>917.15899999999999</c:v>
                </c:pt>
                <c:pt idx="3671">
                  <c:v>917.32399999999996</c:v>
                </c:pt>
                <c:pt idx="3672">
                  <c:v>917.48800000000006</c:v>
                </c:pt>
                <c:pt idx="3673">
                  <c:v>917.63300000000004</c:v>
                </c:pt>
                <c:pt idx="3674">
                  <c:v>917.78</c:v>
                </c:pt>
                <c:pt idx="3675">
                  <c:v>917.92499999999973</c:v>
                </c:pt>
                <c:pt idx="3676">
                  <c:v>918.07899999999995</c:v>
                </c:pt>
                <c:pt idx="3677">
                  <c:v>918.25099999999998</c:v>
                </c:pt>
                <c:pt idx="3678">
                  <c:v>918.47299999999996</c:v>
                </c:pt>
                <c:pt idx="3679">
                  <c:v>918.73900000000003</c:v>
                </c:pt>
                <c:pt idx="3680">
                  <c:v>919.01400000000001</c:v>
                </c:pt>
                <c:pt idx="3681">
                  <c:v>919.28200000000004</c:v>
                </c:pt>
                <c:pt idx="3682">
                  <c:v>919.54499999999996</c:v>
                </c:pt>
                <c:pt idx="3683">
                  <c:v>919.80499999999972</c:v>
                </c:pt>
                <c:pt idx="3684">
                  <c:v>920.05699999999979</c:v>
                </c:pt>
                <c:pt idx="3685">
                  <c:v>920.29899999999998</c:v>
                </c:pt>
                <c:pt idx="3686">
                  <c:v>920.52499999999998</c:v>
                </c:pt>
                <c:pt idx="3687">
                  <c:v>920.74699999999996</c:v>
                </c:pt>
                <c:pt idx="3688">
                  <c:v>920.97500000000002</c:v>
                </c:pt>
                <c:pt idx="3689">
                  <c:v>921.20100000000002</c:v>
                </c:pt>
                <c:pt idx="3690">
                  <c:v>921.41800000000001</c:v>
                </c:pt>
                <c:pt idx="3691">
                  <c:v>921.62400000000002</c:v>
                </c:pt>
                <c:pt idx="3692">
                  <c:v>921.8209999999998</c:v>
                </c:pt>
                <c:pt idx="3693">
                  <c:v>922.02300000000002</c:v>
                </c:pt>
                <c:pt idx="3694">
                  <c:v>922.23299999999972</c:v>
                </c:pt>
                <c:pt idx="3695">
                  <c:v>922.45299999999975</c:v>
                </c:pt>
                <c:pt idx="3696">
                  <c:v>922.673</c:v>
                </c:pt>
                <c:pt idx="3697">
                  <c:v>922.88800000000003</c:v>
                </c:pt>
                <c:pt idx="3698">
                  <c:v>923.08900000000006</c:v>
                </c:pt>
                <c:pt idx="3699">
                  <c:v>923.28</c:v>
                </c:pt>
                <c:pt idx="3700">
                  <c:v>923.45799999999974</c:v>
                </c:pt>
                <c:pt idx="3701">
                  <c:v>923.63099999999997</c:v>
                </c:pt>
                <c:pt idx="3702">
                  <c:v>923.79899999999998</c:v>
                </c:pt>
                <c:pt idx="3703">
                  <c:v>923.97400000000005</c:v>
                </c:pt>
                <c:pt idx="3704">
                  <c:v>924.16</c:v>
                </c:pt>
                <c:pt idx="3705">
                  <c:v>924.35499999999979</c:v>
                </c:pt>
                <c:pt idx="3706">
                  <c:v>924.54899999999998</c:v>
                </c:pt>
                <c:pt idx="3707">
                  <c:v>924.745</c:v>
                </c:pt>
                <c:pt idx="3708">
                  <c:v>924.94199999999978</c:v>
                </c:pt>
                <c:pt idx="3709">
                  <c:v>925.13400000000001</c:v>
                </c:pt>
                <c:pt idx="3710">
                  <c:v>925.32499999999982</c:v>
                </c:pt>
                <c:pt idx="3711">
                  <c:v>925.52</c:v>
                </c:pt>
                <c:pt idx="3712">
                  <c:v>925.71500000000003</c:v>
                </c:pt>
                <c:pt idx="3713">
                  <c:v>925.90899999999999</c:v>
                </c:pt>
                <c:pt idx="3714">
                  <c:v>926.09799999999996</c:v>
                </c:pt>
                <c:pt idx="3715">
                  <c:v>926.27599999999995</c:v>
                </c:pt>
                <c:pt idx="3716">
                  <c:v>926.44999999999982</c:v>
                </c:pt>
                <c:pt idx="3717">
                  <c:v>926.61800000000005</c:v>
                </c:pt>
                <c:pt idx="3718">
                  <c:v>926.774</c:v>
                </c:pt>
                <c:pt idx="3719">
                  <c:v>926.91899999999998</c:v>
                </c:pt>
                <c:pt idx="3720">
                  <c:v>927.05199999999979</c:v>
                </c:pt>
                <c:pt idx="3721">
                  <c:v>927.17399999999998</c:v>
                </c:pt>
                <c:pt idx="3722">
                  <c:v>927.28300000000002</c:v>
                </c:pt>
                <c:pt idx="3723">
                  <c:v>927.38800000000003</c:v>
                </c:pt>
                <c:pt idx="3724">
                  <c:v>927.48</c:v>
                </c:pt>
                <c:pt idx="3725">
                  <c:v>927.57100000000003</c:v>
                </c:pt>
                <c:pt idx="3726">
                  <c:v>927.67700000000002</c:v>
                </c:pt>
                <c:pt idx="3727">
                  <c:v>927.79600000000005</c:v>
                </c:pt>
                <c:pt idx="3728">
                  <c:v>927.9219999999998</c:v>
                </c:pt>
                <c:pt idx="3729">
                  <c:v>928.04599999999982</c:v>
                </c:pt>
                <c:pt idx="3730">
                  <c:v>928.16</c:v>
                </c:pt>
                <c:pt idx="3731">
                  <c:v>928.26900000000001</c:v>
                </c:pt>
                <c:pt idx="3732">
                  <c:v>928.37599999999998</c:v>
                </c:pt>
                <c:pt idx="3733">
                  <c:v>928.48500000000001</c:v>
                </c:pt>
                <c:pt idx="3734">
                  <c:v>928.61099999999999</c:v>
                </c:pt>
                <c:pt idx="3735">
                  <c:v>928.74900000000002</c:v>
                </c:pt>
                <c:pt idx="3736">
                  <c:v>928.90800000000002</c:v>
                </c:pt>
                <c:pt idx="3737">
                  <c:v>929.08299999999997</c:v>
                </c:pt>
                <c:pt idx="3738">
                  <c:v>929.28700000000003</c:v>
                </c:pt>
                <c:pt idx="3739">
                  <c:v>929.524</c:v>
                </c:pt>
                <c:pt idx="3740">
                  <c:v>929.75800000000004</c:v>
                </c:pt>
                <c:pt idx="3741">
                  <c:v>929.98199999999997</c:v>
                </c:pt>
                <c:pt idx="3742">
                  <c:v>930.17600000000004</c:v>
                </c:pt>
                <c:pt idx="3743">
                  <c:v>930.33399999999972</c:v>
                </c:pt>
                <c:pt idx="3744">
                  <c:v>930.48099999999999</c:v>
                </c:pt>
                <c:pt idx="3745">
                  <c:v>930.61599999999999</c:v>
                </c:pt>
                <c:pt idx="3746">
                  <c:v>930.76800000000003</c:v>
                </c:pt>
                <c:pt idx="3747">
                  <c:v>930.94199999999978</c:v>
                </c:pt>
                <c:pt idx="3748">
                  <c:v>931.12300000000005</c:v>
                </c:pt>
                <c:pt idx="3749">
                  <c:v>931.30699999999979</c:v>
                </c:pt>
                <c:pt idx="3750">
                  <c:v>931.49900000000002</c:v>
                </c:pt>
                <c:pt idx="3751">
                  <c:v>931.68700000000001</c:v>
                </c:pt>
                <c:pt idx="3752">
                  <c:v>931.8529999999995</c:v>
                </c:pt>
                <c:pt idx="3753">
                  <c:v>931.99400000000003</c:v>
                </c:pt>
                <c:pt idx="3754">
                  <c:v>932.12099999999998</c:v>
                </c:pt>
                <c:pt idx="3755">
                  <c:v>932.25199999999973</c:v>
                </c:pt>
                <c:pt idx="3756">
                  <c:v>932.39400000000001</c:v>
                </c:pt>
                <c:pt idx="3757">
                  <c:v>932.55699999999979</c:v>
                </c:pt>
                <c:pt idx="3758">
                  <c:v>932.71</c:v>
                </c:pt>
                <c:pt idx="3759">
                  <c:v>932.86199999999974</c:v>
                </c:pt>
                <c:pt idx="3760">
                  <c:v>933.02</c:v>
                </c:pt>
                <c:pt idx="3761">
                  <c:v>933.18899999999996</c:v>
                </c:pt>
                <c:pt idx="3762">
                  <c:v>933.37099999999998</c:v>
                </c:pt>
                <c:pt idx="3763">
                  <c:v>933.55099999999982</c:v>
                </c:pt>
                <c:pt idx="3764">
                  <c:v>933.73299999999972</c:v>
                </c:pt>
                <c:pt idx="3765">
                  <c:v>933.89199999999983</c:v>
                </c:pt>
                <c:pt idx="3766">
                  <c:v>934.02699999999982</c:v>
                </c:pt>
                <c:pt idx="3767">
                  <c:v>934.14099999999996</c:v>
                </c:pt>
                <c:pt idx="3768">
                  <c:v>934.25099999999998</c:v>
                </c:pt>
                <c:pt idx="3769">
                  <c:v>934.36799999999971</c:v>
                </c:pt>
                <c:pt idx="3770">
                  <c:v>934.50300000000004</c:v>
                </c:pt>
                <c:pt idx="3771">
                  <c:v>934.66</c:v>
                </c:pt>
                <c:pt idx="3772">
                  <c:v>934.8209999999998</c:v>
                </c:pt>
                <c:pt idx="3773">
                  <c:v>934.97299999999996</c:v>
                </c:pt>
                <c:pt idx="3774">
                  <c:v>935.13800000000003</c:v>
                </c:pt>
                <c:pt idx="3775">
                  <c:v>935.30499999999972</c:v>
                </c:pt>
                <c:pt idx="3776">
                  <c:v>935.46699999999976</c:v>
                </c:pt>
                <c:pt idx="3777">
                  <c:v>935.63099999999997</c:v>
                </c:pt>
                <c:pt idx="3778">
                  <c:v>935.79300000000001</c:v>
                </c:pt>
                <c:pt idx="3779">
                  <c:v>935.93999999999983</c:v>
                </c:pt>
                <c:pt idx="3780">
                  <c:v>936.08900000000006</c:v>
                </c:pt>
                <c:pt idx="3781">
                  <c:v>936.245</c:v>
                </c:pt>
                <c:pt idx="3782">
                  <c:v>936.41599999999983</c:v>
                </c:pt>
                <c:pt idx="3783">
                  <c:v>936.59100000000001</c:v>
                </c:pt>
                <c:pt idx="3784">
                  <c:v>936.76099999999997</c:v>
                </c:pt>
                <c:pt idx="3785">
                  <c:v>936.93299999999977</c:v>
                </c:pt>
                <c:pt idx="3786">
                  <c:v>937.10500000000002</c:v>
                </c:pt>
                <c:pt idx="3787">
                  <c:v>937.26199999999972</c:v>
                </c:pt>
                <c:pt idx="3788">
                  <c:v>937.4169999999998</c:v>
                </c:pt>
                <c:pt idx="3789">
                  <c:v>937.58</c:v>
                </c:pt>
                <c:pt idx="3790">
                  <c:v>937.745</c:v>
                </c:pt>
                <c:pt idx="3791">
                  <c:v>937.89400000000001</c:v>
                </c:pt>
                <c:pt idx="3792">
                  <c:v>938.029</c:v>
                </c:pt>
                <c:pt idx="3793">
                  <c:v>938.16</c:v>
                </c:pt>
                <c:pt idx="3794">
                  <c:v>938.3</c:v>
                </c:pt>
                <c:pt idx="3795">
                  <c:v>938.43399999999997</c:v>
                </c:pt>
                <c:pt idx="3796">
                  <c:v>938.56299999999976</c:v>
                </c:pt>
                <c:pt idx="3797">
                  <c:v>938.72</c:v>
                </c:pt>
                <c:pt idx="3798">
                  <c:v>938.87400000000002</c:v>
                </c:pt>
                <c:pt idx="3799">
                  <c:v>939.01800000000003</c:v>
                </c:pt>
                <c:pt idx="3800">
                  <c:v>939.19</c:v>
                </c:pt>
                <c:pt idx="3801">
                  <c:v>939.37800000000004</c:v>
                </c:pt>
                <c:pt idx="3802">
                  <c:v>939.57600000000002</c:v>
                </c:pt>
                <c:pt idx="3803">
                  <c:v>939.79200000000003</c:v>
                </c:pt>
                <c:pt idx="3804">
                  <c:v>939.99699999999996</c:v>
                </c:pt>
                <c:pt idx="3805">
                  <c:v>940.19100000000003</c:v>
                </c:pt>
                <c:pt idx="3806">
                  <c:v>940.37</c:v>
                </c:pt>
                <c:pt idx="3807">
                  <c:v>940.54399999999998</c:v>
                </c:pt>
                <c:pt idx="3808">
                  <c:v>940.72500000000002</c:v>
                </c:pt>
                <c:pt idx="3809">
                  <c:v>940.88499999999999</c:v>
                </c:pt>
                <c:pt idx="3810">
                  <c:v>941.02199999999982</c:v>
                </c:pt>
                <c:pt idx="3811">
                  <c:v>941.16899999999998</c:v>
                </c:pt>
                <c:pt idx="3812">
                  <c:v>941.34199999999976</c:v>
                </c:pt>
                <c:pt idx="3813">
                  <c:v>941.53800000000001</c:v>
                </c:pt>
                <c:pt idx="3814">
                  <c:v>941.75199999999973</c:v>
                </c:pt>
                <c:pt idx="3815">
                  <c:v>941.98099999999999</c:v>
                </c:pt>
                <c:pt idx="3816">
                  <c:v>942.21500000000003</c:v>
                </c:pt>
                <c:pt idx="3817">
                  <c:v>942.44499999999982</c:v>
                </c:pt>
                <c:pt idx="3818">
                  <c:v>942.66800000000001</c:v>
                </c:pt>
                <c:pt idx="3819">
                  <c:v>942.89499999999998</c:v>
                </c:pt>
                <c:pt idx="3820">
                  <c:v>943.09900000000005</c:v>
                </c:pt>
                <c:pt idx="3821">
                  <c:v>943.29</c:v>
                </c:pt>
                <c:pt idx="3822">
                  <c:v>943.46299999999974</c:v>
                </c:pt>
                <c:pt idx="3823">
                  <c:v>943.63400000000001</c:v>
                </c:pt>
                <c:pt idx="3824">
                  <c:v>943.82199999999978</c:v>
                </c:pt>
                <c:pt idx="3825">
                  <c:v>944.02800000000002</c:v>
                </c:pt>
                <c:pt idx="3826">
                  <c:v>944.24199999999996</c:v>
                </c:pt>
                <c:pt idx="3827">
                  <c:v>944.44499999999982</c:v>
                </c:pt>
                <c:pt idx="3828">
                  <c:v>944.63</c:v>
                </c:pt>
                <c:pt idx="3829">
                  <c:v>944.78700000000003</c:v>
                </c:pt>
                <c:pt idx="3830">
                  <c:v>944.91899999999998</c:v>
                </c:pt>
                <c:pt idx="3831">
                  <c:v>945.04099999999983</c:v>
                </c:pt>
                <c:pt idx="3832">
                  <c:v>945.16599999999983</c:v>
                </c:pt>
                <c:pt idx="3833">
                  <c:v>945.32199999999978</c:v>
                </c:pt>
                <c:pt idx="3834">
                  <c:v>945.48900000000003</c:v>
                </c:pt>
                <c:pt idx="3835">
                  <c:v>945.654</c:v>
                </c:pt>
                <c:pt idx="3836">
                  <c:v>945.80799999999977</c:v>
                </c:pt>
                <c:pt idx="3837">
                  <c:v>945.95599999999979</c:v>
                </c:pt>
                <c:pt idx="3838">
                  <c:v>946.101</c:v>
                </c:pt>
                <c:pt idx="3839">
                  <c:v>946.24199999999996</c:v>
                </c:pt>
                <c:pt idx="3840">
                  <c:v>946.3689999999998</c:v>
                </c:pt>
                <c:pt idx="3841">
                  <c:v>946.49199999999996</c:v>
                </c:pt>
                <c:pt idx="3842">
                  <c:v>946.60199999999998</c:v>
                </c:pt>
                <c:pt idx="3843">
                  <c:v>946.73599999999999</c:v>
                </c:pt>
                <c:pt idx="3844">
                  <c:v>946.87900000000002</c:v>
                </c:pt>
                <c:pt idx="3845">
                  <c:v>947.00099999999998</c:v>
                </c:pt>
                <c:pt idx="3846">
                  <c:v>947.15199999999982</c:v>
                </c:pt>
                <c:pt idx="3847">
                  <c:v>947.33499999999981</c:v>
                </c:pt>
                <c:pt idx="3848">
                  <c:v>947.55099999999982</c:v>
                </c:pt>
                <c:pt idx="3849">
                  <c:v>947.79899999999998</c:v>
                </c:pt>
                <c:pt idx="3850">
                  <c:v>948.06699999999978</c:v>
                </c:pt>
                <c:pt idx="3851">
                  <c:v>948.29899999999998</c:v>
                </c:pt>
                <c:pt idx="3852">
                  <c:v>948.47199999999998</c:v>
                </c:pt>
                <c:pt idx="3853">
                  <c:v>948.61400000000003</c:v>
                </c:pt>
                <c:pt idx="3854">
                  <c:v>948.74599999999998</c:v>
                </c:pt>
                <c:pt idx="3855">
                  <c:v>948.88900000000001</c:v>
                </c:pt>
                <c:pt idx="3856">
                  <c:v>949.04599999999982</c:v>
                </c:pt>
                <c:pt idx="3857">
                  <c:v>949.20600000000002</c:v>
                </c:pt>
                <c:pt idx="3858">
                  <c:v>949.36199999999974</c:v>
                </c:pt>
                <c:pt idx="3859">
                  <c:v>949.58299999999997</c:v>
                </c:pt>
                <c:pt idx="3860">
                  <c:v>949.8529999999995</c:v>
                </c:pt>
                <c:pt idx="3861">
                  <c:v>950.13099999999997</c:v>
                </c:pt>
                <c:pt idx="3862">
                  <c:v>950.39300000000003</c:v>
                </c:pt>
                <c:pt idx="3863">
                  <c:v>950.62900000000002</c:v>
                </c:pt>
                <c:pt idx="3864">
                  <c:v>950.83699999999976</c:v>
                </c:pt>
                <c:pt idx="3865">
                  <c:v>951.01499999999999</c:v>
                </c:pt>
                <c:pt idx="3866">
                  <c:v>951.14699999999982</c:v>
                </c:pt>
                <c:pt idx="3867">
                  <c:v>951.2</c:v>
                </c:pt>
                <c:pt idx="3868">
                  <c:v>951.22699999999998</c:v>
                </c:pt>
                <c:pt idx="3869">
                  <c:v>951.28899999999999</c:v>
                </c:pt>
                <c:pt idx="3870">
                  <c:v>951.375</c:v>
                </c:pt>
                <c:pt idx="3871">
                  <c:v>951.48699999999997</c:v>
                </c:pt>
                <c:pt idx="3872">
                  <c:v>951.6</c:v>
                </c:pt>
                <c:pt idx="3873">
                  <c:v>951.71699999999998</c:v>
                </c:pt>
                <c:pt idx="3874">
                  <c:v>951.82699999999977</c:v>
                </c:pt>
                <c:pt idx="3875">
                  <c:v>951.9459999999998</c:v>
                </c:pt>
                <c:pt idx="3876">
                  <c:v>952.06799999999976</c:v>
                </c:pt>
                <c:pt idx="3877">
                  <c:v>952.20100000000002</c:v>
                </c:pt>
                <c:pt idx="3878">
                  <c:v>952.34199999999976</c:v>
                </c:pt>
                <c:pt idx="3879">
                  <c:v>952.49300000000005</c:v>
                </c:pt>
                <c:pt idx="3880">
                  <c:v>952.67499999999995</c:v>
                </c:pt>
                <c:pt idx="3881">
                  <c:v>952.8689999999998</c:v>
                </c:pt>
                <c:pt idx="3882">
                  <c:v>953.07399999999996</c:v>
                </c:pt>
                <c:pt idx="3883">
                  <c:v>953.26</c:v>
                </c:pt>
                <c:pt idx="3884">
                  <c:v>953.42</c:v>
                </c:pt>
                <c:pt idx="3885">
                  <c:v>953.56099999999981</c:v>
                </c:pt>
                <c:pt idx="3886">
                  <c:v>953.72</c:v>
                </c:pt>
                <c:pt idx="3887">
                  <c:v>953.88400000000001</c:v>
                </c:pt>
                <c:pt idx="3888">
                  <c:v>954.04</c:v>
                </c:pt>
                <c:pt idx="3889">
                  <c:v>954.20600000000002</c:v>
                </c:pt>
                <c:pt idx="3890">
                  <c:v>954.38300000000004</c:v>
                </c:pt>
                <c:pt idx="3891">
                  <c:v>954.572</c:v>
                </c:pt>
                <c:pt idx="3892">
                  <c:v>954.73900000000003</c:v>
                </c:pt>
                <c:pt idx="3893">
                  <c:v>954.88400000000001</c:v>
                </c:pt>
                <c:pt idx="3894">
                  <c:v>955.01699999999983</c:v>
                </c:pt>
                <c:pt idx="3895">
                  <c:v>955.17600000000004</c:v>
                </c:pt>
                <c:pt idx="3896">
                  <c:v>955.34699999999975</c:v>
                </c:pt>
                <c:pt idx="3897">
                  <c:v>955.51699999999983</c:v>
                </c:pt>
                <c:pt idx="3898">
                  <c:v>955.673</c:v>
                </c:pt>
                <c:pt idx="3899">
                  <c:v>955.81799999999976</c:v>
                </c:pt>
                <c:pt idx="3900">
                  <c:v>955.95699999999977</c:v>
                </c:pt>
                <c:pt idx="3901">
                  <c:v>956.10199999999998</c:v>
                </c:pt>
                <c:pt idx="3902">
                  <c:v>956.26199999999972</c:v>
                </c:pt>
                <c:pt idx="3903">
                  <c:v>956.41099999999972</c:v>
                </c:pt>
                <c:pt idx="3904">
                  <c:v>956.53099999999972</c:v>
                </c:pt>
                <c:pt idx="3905">
                  <c:v>956.66399999999999</c:v>
                </c:pt>
                <c:pt idx="3906">
                  <c:v>956.81899999999996</c:v>
                </c:pt>
                <c:pt idx="3907">
                  <c:v>956.99800000000005</c:v>
                </c:pt>
                <c:pt idx="3908">
                  <c:v>957.18600000000004</c:v>
                </c:pt>
                <c:pt idx="3909">
                  <c:v>957.36599999999976</c:v>
                </c:pt>
                <c:pt idx="3910">
                  <c:v>957.50199999999973</c:v>
                </c:pt>
                <c:pt idx="3911">
                  <c:v>957.62900000000002</c:v>
                </c:pt>
                <c:pt idx="3912">
                  <c:v>957.78</c:v>
                </c:pt>
                <c:pt idx="3913">
                  <c:v>957.98900000000003</c:v>
                </c:pt>
                <c:pt idx="3914">
                  <c:v>958.23199999999997</c:v>
                </c:pt>
                <c:pt idx="3915">
                  <c:v>958.50599999999997</c:v>
                </c:pt>
                <c:pt idx="3916">
                  <c:v>958.77</c:v>
                </c:pt>
                <c:pt idx="3917">
                  <c:v>959.00599999999997</c:v>
                </c:pt>
                <c:pt idx="3918">
                  <c:v>959.202</c:v>
                </c:pt>
                <c:pt idx="3919">
                  <c:v>959.36699999999962</c:v>
                </c:pt>
                <c:pt idx="3920">
                  <c:v>959.53899999999999</c:v>
                </c:pt>
                <c:pt idx="3921">
                  <c:v>959.71799999999996</c:v>
                </c:pt>
                <c:pt idx="3922">
                  <c:v>959.90800000000002</c:v>
                </c:pt>
                <c:pt idx="3923">
                  <c:v>960.1</c:v>
                </c:pt>
                <c:pt idx="3924">
                  <c:v>960.28899999999999</c:v>
                </c:pt>
                <c:pt idx="3925">
                  <c:v>960.45399999999972</c:v>
                </c:pt>
                <c:pt idx="3926">
                  <c:v>960.60599999999999</c:v>
                </c:pt>
                <c:pt idx="3927">
                  <c:v>960.76</c:v>
                </c:pt>
                <c:pt idx="3928">
                  <c:v>960.91800000000001</c:v>
                </c:pt>
                <c:pt idx="3929">
                  <c:v>961.06499999999983</c:v>
                </c:pt>
                <c:pt idx="3930">
                  <c:v>961.21699999999998</c:v>
                </c:pt>
                <c:pt idx="3931">
                  <c:v>961.37099999999998</c:v>
                </c:pt>
                <c:pt idx="3932">
                  <c:v>961.51400000000001</c:v>
                </c:pt>
                <c:pt idx="3933">
                  <c:v>961.64400000000001</c:v>
                </c:pt>
                <c:pt idx="3934">
                  <c:v>961.774</c:v>
                </c:pt>
                <c:pt idx="3935">
                  <c:v>961.90599999999972</c:v>
                </c:pt>
                <c:pt idx="3936">
                  <c:v>962.04399999999998</c:v>
                </c:pt>
                <c:pt idx="3937">
                  <c:v>962.17600000000004</c:v>
                </c:pt>
                <c:pt idx="3938">
                  <c:v>962.31799999999976</c:v>
                </c:pt>
                <c:pt idx="3939">
                  <c:v>962.45999999999981</c:v>
                </c:pt>
                <c:pt idx="3940">
                  <c:v>962.61599999999999</c:v>
                </c:pt>
                <c:pt idx="3941">
                  <c:v>962.79</c:v>
                </c:pt>
                <c:pt idx="3942">
                  <c:v>962.96699999999976</c:v>
                </c:pt>
                <c:pt idx="3943">
                  <c:v>963.15499999999997</c:v>
                </c:pt>
                <c:pt idx="3944">
                  <c:v>963.33299999999974</c:v>
                </c:pt>
                <c:pt idx="3945">
                  <c:v>963.51199999999972</c:v>
                </c:pt>
                <c:pt idx="3946">
                  <c:v>963.67899999999997</c:v>
                </c:pt>
                <c:pt idx="3947">
                  <c:v>963.8449999999998</c:v>
                </c:pt>
                <c:pt idx="3948">
                  <c:v>964.00800000000004</c:v>
                </c:pt>
                <c:pt idx="3949">
                  <c:v>964.16300000000001</c:v>
                </c:pt>
                <c:pt idx="3950">
                  <c:v>964.303</c:v>
                </c:pt>
                <c:pt idx="3951">
                  <c:v>964.43499999999972</c:v>
                </c:pt>
                <c:pt idx="3952">
                  <c:v>964.54599999999982</c:v>
                </c:pt>
                <c:pt idx="3953">
                  <c:v>964.68399999999997</c:v>
                </c:pt>
                <c:pt idx="3954">
                  <c:v>964.8529999999995</c:v>
                </c:pt>
                <c:pt idx="3955">
                  <c:v>965.048</c:v>
                </c:pt>
                <c:pt idx="3956">
                  <c:v>965.25199999999973</c:v>
                </c:pt>
                <c:pt idx="3957">
                  <c:v>965.44999999999982</c:v>
                </c:pt>
                <c:pt idx="3958">
                  <c:v>965.63199999999972</c:v>
                </c:pt>
                <c:pt idx="3959">
                  <c:v>965.81299999999976</c:v>
                </c:pt>
                <c:pt idx="3960">
                  <c:v>965.98099999999999</c:v>
                </c:pt>
                <c:pt idx="3961">
                  <c:v>966.19600000000003</c:v>
                </c:pt>
                <c:pt idx="3962">
                  <c:v>966.54099999999983</c:v>
                </c:pt>
                <c:pt idx="3963">
                  <c:v>967.00800000000004</c:v>
                </c:pt>
                <c:pt idx="3964">
                  <c:v>967.50900000000001</c:v>
                </c:pt>
                <c:pt idx="3965">
                  <c:v>967.98099999999999</c:v>
                </c:pt>
                <c:pt idx="3966">
                  <c:v>968.40699999999981</c:v>
                </c:pt>
                <c:pt idx="3967">
                  <c:v>968.78700000000003</c:v>
                </c:pt>
                <c:pt idx="3968">
                  <c:v>969.12199999999996</c:v>
                </c:pt>
                <c:pt idx="3969">
                  <c:v>969.42</c:v>
                </c:pt>
                <c:pt idx="3970">
                  <c:v>969.68700000000001</c:v>
                </c:pt>
                <c:pt idx="3971">
                  <c:v>969.93199999999979</c:v>
                </c:pt>
                <c:pt idx="3972">
                  <c:v>970.16899999999998</c:v>
                </c:pt>
                <c:pt idx="3973">
                  <c:v>970.39800000000002</c:v>
                </c:pt>
                <c:pt idx="3974">
                  <c:v>970.62</c:v>
                </c:pt>
                <c:pt idx="3975">
                  <c:v>970.83599999999979</c:v>
                </c:pt>
                <c:pt idx="3976">
                  <c:v>971.05099999999982</c:v>
                </c:pt>
                <c:pt idx="3977">
                  <c:v>971.26400000000001</c:v>
                </c:pt>
                <c:pt idx="3978">
                  <c:v>971.471</c:v>
                </c:pt>
                <c:pt idx="3979">
                  <c:v>971.67700000000002</c:v>
                </c:pt>
                <c:pt idx="3980">
                  <c:v>971.87699999999973</c:v>
                </c:pt>
                <c:pt idx="3981">
                  <c:v>972.08100000000002</c:v>
                </c:pt>
                <c:pt idx="3982">
                  <c:v>972.279</c:v>
                </c:pt>
                <c:pt idx="3983">
                  <c:v>972.47</c:v>
                </c:pt>
                <c:pt idx="3984">
                  <c:v>972.66099999999972</c:v>
                </c:pt>
                <c:pt idx="3985">
                  <c:v>972.84899999999982</c:v>
                </c:pt>
                <c:pt idx="3986">
                  <c:v>973.03399999999999</c:v>
                </c:pt>
                <c:pt idx="3987">
                  <c:v>973.21600000000001</c:v>
                </c:pt>
                <c:pt idx="3988">
                  <c:v>973.39199999999983</c:v>
                </c:pt>
                <c:pt idx="3989">
                  <c:v>973.55699999999979</c:v>
                </c:pt>
                <c:pt idx="3990">
                  <c:v>973.72299999999996</c:v>
                </c:pt>
                <c:pt idx="3991">
                  <c:v>973.88599999999997</c:v>
                </c:pt>
                <c:pt idx="3992">
                  <c:v>974.05699999999979</c:v>
                </c:pt>
                <c:pt idx="3993">
                  <c:v>974.22400000000005</c:v>
                </c:pt>
                <c:pt idx="3994">
                  <c:v>974.39099999999996</c:v>
                </c:pt>
                <c:pt idx="3995">
                  <c:v>974.55699999999979</c:v>
                </c:pt>
                <c:pt idx="3996">
                  <c:v>974.72</c:v>
                </c:pt>
                <c:pt idx="3997">
                  <c:v>974.87900000000002</c:v>
                </c:pt>
                <c:pt idx="3998">
                  <c:v>975.03499999999997</c:v>
                </c:pt>
                <c:pt idx="3999">
                  <c:v>975.19100000000003</c:v>
                </c:pt>
                <c:pt idx="4000">
                  <c:v>975.34699999999975</c:v>
                </c:pt>
                <c:pt idx="4001">
                  <c:v>975.51</c:v>
                </c:pt>
                <c:pt idx="4002">
                  <c:v>975.67600000000004</c:v>
                </c:pt>
                <c:pt idx="4003">
                  <c:v>975.84199999999976</c:v>
                </c:pt>
                <c:pt idx="4004">
                  <c:v>976</c:v>
                </c:pt>
                <c:pt idx="4005">
                  <c:v>976.15300000000002</c:v>
                </c:pt>
                <c:pt idx="4006">
                  <c:v>976.31199999999978</c:v>
                </c:pt>
                <c:pt idx="4007">
                  <c:v>976.46899999999982</c:v>
                </c:pt>
                <c:pt idx="4008">
                  <c:v>976.62400000000002</c:v>
                </c:pt>
                <c:pt idx="4009">
                  <c:v>976.77499999999998</c:v>
                </c:pt>
                <c:pt idx="4010">
                  <c:v>976.92399999999998</c:v>
                </c:pt>
                <c:pt idx="4011">
                  <c:v>977.07399999999996</c:v>
                </c:pt>
                <c:pt idx="4012">
                  <c:v>977.22900000000004</c:v>
                </c:pt>
                <c:pt idx="4013">
                  <c:v>977.38</c:v>
                </c:pt>
                <c:pt idx="4014">
                  <c:v>977.524</c:v>
                </c:pt>
                <c:pt idx="4015">
                  <c:v>977.66300000000001</c:v>
                </c:pt>
                <c:pt idx="4016">
                  <c:v>977.80499999999972</c:v>
                </c:pt>
                <c:pt idx="4017">
                  <c:v>977.95699999999977</c:v>
                </c:pt>
                <c:pt idx="4018">
                  <c:v>978.10400000000004</c:v>
                </c:pt>
                <c:pt idx="4019">
                  <c:v>978.25099999999998</c:v>
                </c:pt>
                <c:pt idx="4020">
                  <c:v>978.39099999999996</c:v>
                </c:pt>
                <c:pt idx="4021">
                  <c:v>978.51900000000001</c:v>
                </c:pt>
                <c:pt idx="4022">
                  <c:v>978.63400000000001</c:v>
                </c:pt>
                <c:pt idx="4023">
                  <c:v>978.74699999999996</c:v>
                </c:pt>
                <c:pt idx="4024">
                  <c:v>978.86599999999976</c:v>
                </c:pt>
                <c:pt idx="4025">
                  <c:v>978.99800000000005</c:v>
                </c:pt>
                <c:pt idx="4026">
                  <c:v>979.13</c:v>
                </c:pt>
                <c:pt idx="4027">
                  <c:v>979.25800000000004</c:v>
                </c:pt>
                <c:pt idx="4028">
                  <c:v>979.38599999999997</c:v>
                </c:pt>
                <c:pt idx="4029">
                  <c:v>979.51300000000003</c:v>
                </c:pt>
                <c:pt idx="4030">
                  <c:v>979.63900000000001</c:v>
                </c:pt>
                <c:pt idx="4031">
                  <c:v>979.76800000000003</c:v>
                </c:pt>
                <c:pt idx="4032">
                  <c:v>979.89599999999996</c:v>
                </c:pt>
                <c:pt idx="4033">
                  <c:v>980.02599999999973</c:v>
                </c:pt>
                <c:pt idx="4034">
                  <c:v>980.15599999999972</c:v>
                </c:pt>
                <c:pt idx="4035">
                  <c:v>980.29300000000001</c:v>
                </c:pt>
                <c:pt idx="4036">
                  <c:v>980.43699999999978</c:v>
                </c:pt>
                <c:pt idx="4037">
                  <c:v>980.58399999999995</c:v>
                </c:pt>
                <c:pt idx="4038">
                  <c:v>980.74099999999999</c:v>
                </c:pt>
                <c:pt idx="4039">
                  <c:v>980.89499999999998</c:v>
                </c:pt>
                <c:pt idx="4040">
                  <c:v>981.0419999999998</c:v>
                </c:pt>
                <c:pt idx="4041">
                  <c:v>981.18499999999995</c:v>
                </c:pt>
                <c:pt idx="4042">
                  <c:v>981.3209999999998</c:v>
                </c:pt>
                <c:pt idx="4043">
                  <c:v>981.45299999999975</c:v>
                </c:pt>
                <c:pt idx="4044">
                  <c:v>981.58699999999999</c:v>
                </c:pt>
                <c:pt idx="4045">
                  <c:v>981.71299999999997</c:v>
                </c:pt>
                <c:pt idx="4046">
                  <c:v>981.83299999999974</c:v>
                </c:pt>
                <c:pt idx="4047">
                  <c:v>981.94799999999975</c:v>
                </c:pt>
                <c:pt idx="4048">
                  <c:v>982.05799999999977</c:v>
                </c:pt>
                <c:pt idx="4049">
                  <c:v>982.16899999999998</c:v>
                </c:pt>
                <c:pt idx="4050">
                  <c:v>982.27599999999995</c:v>
                </c:pt>
                <c:pt idx="4051">
                  <c:v>982.39099999999996</c:v>
                </c:pt>
                <c:pt idx="4052">
                  <c:v>982.50099999999998</c:v>
                </c:pt>
                <c:pt idx="4053">
                  <c:v>982.60500000000002</c:v>
                </c:pt>
                <c:pt idx="4054">
                  <c:v>982.71699999999998</c:v>
                </c:pt>
                <c:pt idx="4055">
                  <c:v>982.83099999999979</c:v>
                </c:pt>
                <c:pt idx="4056">
                  <c:v>982.95099999999979</c:v>
                </c:pt>
                <c:pt idx="4057">
                  <c:v>983.06799999999976</c:v>
                </c:pt>
                <c:pt idx="4058">
                  <c:v>983.178</c:v>
                </c:pt>
                <c:pt idx="4059">
                  <c:v>983.28200000000004</c:v>
                </c:pt>
                <c:pt idx="4060">
                  <c:v>983.38400000000001</c:v>
                </c:pt>
                <c:pt idx="4061">
                  <c:v>983.50599999999997</c:v>
                </c:pt>
                <c:pt idx="4062">
                  <c:v>983.63400000000001</c:v>
                </c:pt>
                <c:pt idx="4063">
                  <c:v>983.75699999999972</c:v>
                </c:pt>
                <c:pt idx="4064">
                  <c:v>983.87599999999998</c:v>
                </c:pt>
                <c:pt idx="4065">
                  <c:v>983.98699999999997</c:v>
                </c:pt>
                <c:pt idx="4066">
                  <c:v>984.08500000000004</c:v>
                </c:pt>
                <c:pt idx="4067">
                  <c:v>984.18299999999999</c:v>
                </c:pt>
                <c:pt idx="4068">
                  <c:v>984.28899999999999</c:v>
                </c:pt>
                <c:pt idx="4069">
                  <c:v>984.40099999999973</c:v>
                </c:pt>
                <c:pt idx="4070">
                  <c:v>984.529</c:v>
                </c:pt>
                <c:pt idx="4071">
                  <c:v>984.68200000000002</c:v>
                </c:pt>
                <c:pt idx="4072">
                  <c:v>984.84399999999982</c:v>
                </c:pt>
                <c:pt idx="4073">
                  <c:v>985.01599999999996</c:v>
                </c:pt>
                <c:pt idx="4074">
                  <c:v>985.19799999999998</c:v>
                </c:pt>
                <c:pt idx="4075">
                  <c:v>985.38400000000001</c:v>
                </c:pt>
                <c:pt idx="4076">
                  <c:v>985.56199999999978</c:v>
                </c:pt>
                <c:pt idx="4077">
                  <c:v>985.76400000000001</c:v>
                </c:pt>
                <c:pt idx="4078">
                  <c:v>986.00400000000002</c:v>
                </c:pt>
                <c:pt idx="4079">
                  <c:v>986.26599999999996</c:v>
                </c:pt>
                <c:pt idx="4080">
                  <c:v>986.52499999999998</c:v>
                </c:pt>
                <c:pt idx="4081">
                  <c:v>986.79200000000003</c:v>
                </c:pt>
                <c:pt idx="4082">
                  <c:v>987.03699999999981</c:v>
                </c:pt>
                <c:pt idx="4083">
                  <c:v>987.255</c:v>
                </c:pt>
                <c:pt idx="4084">
                  <c:v>987.44499999999982</c:v>
                </c:pt>
                <c:pt idx="4085">
                  <c:v>987.62400000000002</c:v>
                </c:pt>
                <c:pt idx="4086">
                  <c:v>987.81299999999976</c:v>
                </c:pt>
                <c:pt idx="4087">
                  <c:v>987.99099999999999</c:v>
                </c:pt>
                <c:pt idx="4088">
                  <c:v>988.17100000000005</c:v>
                </c:pt>
                <c:pt idx="4089">
                  <c:v>988.3529999999995</c:v>
                </c:pt>
                <c:pt idx="4090">
                  <c:v>988.53399999999999</c:v>
                </c:pt>
                <c:pt idx="4091">
                  <c:v>988.71400000000006</c:v>
                </c:pt>
                <c:pt idx="4092">
                  <c:v>988.87900000000002</c:v>
                </c:pt>
                <c:pt idx="4093">
                  <c:v>989.0469999999998</c:v>
                </c:pt>
                <c:pt idx="4094">
                  <c:v>989.21699999999998</c:v>
                </c:pt>
                <c:pt idx="4095">
                  <c:v>989.37800000000004</c:v>
                </c:pt>
                <c:pt idx="4096">
                  <c:v>989.54300000000001</c:v>
                </c:pt>
                <c:pt idx="4097">
                  <c:v>989.71199999999999</c:v>
                </c:pt>
                <c:pt idx="4098">
                  <c:v>989.89400000000001</c:v>
                </c:pt>
                <c:pt idx="4099">
                  <c:v>990.08399999999995</c:v>
                </c:pt>
                <c:pt idx="4100">
                  <c:v>990.28200000000004</c:v>
                </c:pt>
                <c:pt idx="4101">
                  <c:v>990.47</c:v>
                </c:pt>
                <c:pt idx="4102">
                  <c:v>990.649</c:v>
                </c:pt>
                <c:pt idx="4103">
                  <c:v>990.82499999999982</c:v>
                </c:pt>
                <c:pt idx="4104">
                  <c:v>990.98599999999999</c:v>
                </c:pt>
                <c:pt idx="4105">
                  <c:v>991.14300000000003</c:v>
                </c:pt>
                <c:pt idx="4106">
                  <c:v>991.29700000000003</c:v>
                </c:pt>
                <c:pt idx="4107">
                  <c:v>991.45199999999977</c:v>
                </c:pt>
                <c:pt idx="4108">
                  <c:v>991.61900000000003</c:v>
                </c:pt>
                <c:pt idx="4109">
                  <c:v>991.77700000000004</c:v>
                </c:pt>
                <c:pt idx="4110">
                  <c:v>991.93599999999981</c:v>
                </c:pt>
                <c:pt idx="4111">
                  <c:v>992.09100000000001</c:v>
                </c:pt>
                <c:pt idx="4112">
                  <c:v>992.23900000000003</c:v>
                </c:pt>
                <c:pt idx="4113">
                  <c:v>992.39400000000001</c:v>
                </c:pt>
                <c:pt idx="4114">
                  <c:v>992.553</c:v>
                </c:pt>
                <c:pt idx="4115">
                  <c:v>992.71100000000001</c:v>
                </c:pt>
                <c:pt idx="4116">
                  <c:v>992.87300000000005</c:v>
                </c:pt>
                <c:pt idx="4117">
                  <c:v>993.03099999999972</c:v>
                </c:pt>
                <c:pt idx="4118">
                  <c:v>993.19200000000001</c:v>
                </c:pt>
                <c:pt idx="4119">
                  <c:v>993.35799999999949</c:v>
                </c:pt>
                <c:pt idx="4120">
                  <c:v>993.51599999999996</c:v>
                </c:pt>
                <c:pt idx="4121">
                  <c:v>993.67600000000004</c:v>
                </c:pt>
                <c:pt idx="4122">
                  <c:v>993.82799999999975</c:v>
                </c:pt>
                <c:pt idx="4123">
                  <c:v>994.00099999999998</c:v>
                </c:pt>
                <c:pt idx="4124">
                  <c:v>994.178</c:v>
                </c:pt>
                <c:pt idx="4125">
                  <c:v>994.35999999999979</c:v>
                </c:pt>
                <c:pt idx="4126">
                  <c:v>994.5469999999998</c:v>
                </c:pt>
                <c:pt idx="4127">
                  <c:v>994.73</c:v>
                </c:pt>
                <c:pt idx="4128">
                  <c:v>994.90899999999999</c:v>
                </c:pt>
                <c:pt idx="4129">
                  <c:v>995.08399999999995</c:v>
                </c:pt>
                <c:pt idx="4130">
                  <c:v>995.25599999999997</c:v>
                </c:pt>
                <c:pt idx="4131">
                  <c:v>995.423</c:v>
                </c:pt>
                <c:pt idx="4132">
                  <c:v>995.57399999999996</c:v>
                </c:pt>
                <c:pt idx="4133">
                  <c:v>995.7</c:v>
                </c:pt>
                <c:pt idx="4134">
                  <c:v>995.86300000000006</c:v>
                </c:pt>
                <c:pt idx="4135">
                  <c:v>996.05799999999977</c:v>
                </c:pt>
                <c:pt idx="4136">
                  <c:v>996.28399999999999</c:v>
                </c:pt>
                <c:pt idx="4137">
                  <c:v>996.56299999999976</c:v>
                </c:pt>
                <c:pt idx="4138">
                  <c:v>996.84099999999978</c:v>
                </c:pt>
                <c:pt idx="4139">
                  <c:v>997.12900000000002</c:v>
                </c:pt>
                <c:pt idx="4140">
                  <c:v>997.40199999999982</c:v>
                </c:pt>
                <c:pt idx="4141">
                  <c:v>997.66300000000001</c:v>
                </c:pt>
                <c:pt idx="4142">
                  <c:v>997.9169999999998</c:v>
                </c:pt>
                <c:pt idx="4143">
                  <c:v>998.16399999999999</c:v>
                </c:pt>
                <c:pt idx="4144">
                  <c:v>998.40099999999973</c:v>
                </c:pt>
                <c:pt idx="4145">
                  <c:v>998.63599999999997</c:v>
                </c:pt>
                <c:pt idx="4146">
                  <c:v>998.87300000000005</c:v>
                </c:pt>
                <c:pt idx="4147">
                  <c:v>999.09699999999998</c:v>
                </c:pt>
                <c:pt idx="4148">
                  <c:v>999.3</c:v>
                </c:pt>
                <c:pt idx="4149">
                  <c:v>999.49300000000005</c:v>
                </c:pt>
                <c:pt idx="4150">
                  <c:v>999.68299999999999</c:v>
                </c:pt>
                <c:pt idx="4151">
                  <c:v>999.87099999999998</c:v>
                </c:pt>
                <c:pt idx="4152">
                  <c:v>1000.058</c:v>
                </c:pt>
                <c:pt idx="4153">
                  <c:v>1000.246</c:v>
                </c:pt>
                <c:pt idx="4154">
                  <c:v>1000.422</c:v>
                </c:pt>
                <c:pt idx="4155">
                  <c:v>1000.59</c:v>
                </c:pt>
                <c:pt idx="4156">
                  <c:v>1000.763</c:v>
                </c:pt>
                <c:pt idx="4157">
                  <c:v>1000.932</c:v>
                </c:pt>
                <c:pt idx="4158">
                  <c:v>1001.097</c:v>
                </c:pt>
                <c:pt idx="4159">
                  <c:v>1001.268</c:v>
                </c:pt>
                <c:pt idx="4160">
                  <c:v>1001.443</c:v>
                </c:pt>
                <c:pt idx="4161">
                  <c:v>1001.64</c:v>
                </c:pt>
                <c:pt idx="4162">
                  <c:v>1001.8339999999999</c:v>
                </c:pt>
                <c:pt idx="4163">
                  <c:v>1002.043</c:v>
                </c:pt>
                <c:pt idx="4164">
                  <c:v>1002.244</c:v>
                </c:pt>
                <c:pt idx="4165">
                  <c:v>1002.43</c:v>
                </c:pt>
                <c:pt idx="4166">
                  <c:v>1002.599</c:v>
                </c:pt>
                <c:pt idx="4167">
                  <c:v>1002.783</c:v>
                </c:pt>
                <c:pt idx="4168">
                  <c:v>1002.9880000000001</c:v>
                </c:pt>
                <c:pt idx="4169">
                  <c:v>1003.202</c:v>
                </c:pt>
                <c:pt idx="4170">
                  <c:v>1003.417</c:v>
                </c:pt>
                <c:pt idx="4171">
                  <c:v>1003.63</c:v>
                </c:pt>
                <c:pt idx="4172">
                  <c:v>1003.8390000000001</c:v>
                </c:pt>
                <c:pt idx="4173">
                  <c:v>1004.044</c:v>
                </c:pt>
                <c:pt idx="4174">
                  <c:v>1004.244</c:v>
                </c:pt>
                <c:pt idx="4175">
                  <c:v>1004.444</c:v>
                </c:pt>
                <c:pt idx="4176">
                  <c:v>1004.6420000000001</c:v>
                </c:pt>
                <c:pt idx="4177">
                  <c:v>1004.838</c:v>
                </c:pt>
                <c:pt idx="4178">
                  <c:v>1005.03</c:v>
                </c:pt>
                <c:pt idx="4179">
                  <c:v>1005.225</c:v>
                </c:pt>
                <c:pt idx="4180">
                  <c:v>1005.4160000000001</c:v>
                </c:pt>
                <c:pt idx="4181">
                  <c:v>1005.6130000000001</c:v>
                </c:pt>
                <c:pt idx="4182">
                  <c:v>1005.799</c:v>
                </c:pt>
                <c:pt idx="4183">
                  <c:v>1005.984</c:v>
                </c:pt>
                <c:pt idx="4184">
                  <c:v>1006.169</c:v>
                </c:pt>
                <c:pt idx="4185">
                  <c:v>1006.35</c:v>
                </c:pt>
                <c:pt idx="4186">
                  <c:v>1006.526</c:v>
                </c:pt>
                <c:pt idx="4187">
                  <c:v>1006.705</c:v>
                </c:pt>
                <c:pt idx="4188">
                  <c:v>1006.8819999999999</c:v>
                </c:pt>
                <c:pt idx="4189">
                  <c:v>1007.057</c:v>
                </c:pt>
                <c:pt idx="4190">
                  <c:v>1007.23</c:v>
                </c:pt>
                <c:pt idx="4191">
                  <c:v>1007.409</c:v>
                </c:pt>
                <c:pt idx="4192">
                  <c:v>1007.5839999999999</c:v>
                </c:pt>
                <c:pt idx="4193">
                  <c:v>1007.745</c:v>
                </c:pt>
                <c:pt idx="4194">
                  <c:v>1007.9</c:v>
                </c:pt>
                <c:pt idx="4195">
                  <c:v>1008.048</c:v>
                </c:pt>
                <c:pt idx="4196">
                  <c:v>1008.202</c:v>
                </c:pt>
                <c:pt idx="4197">
                  <c:v>1008.36</c:v>
                </c:pt>
                <c:pt idx="4198">
                  <c:v>1008.519</c:v>
                </c:pt>
                <c:pt idx="4199">
                  <c:v>1008.68</c:v>
                </c:pt>
                <c:pt idx="4200">
                  <c:v>1008.84</c:v>
                </c:pt>
                <c:pt idx="4201">
                  <c:v>1009.016</c:v>
                </c:pt>
                <c:pt idx="4202">
                  <c:v>1009.201</c:v>
                </c:pt>
                <c:pt idx="4203">
                  <c:v>1009.374</c:v>
                </c:pt>
                <c:pt idx="4204">
                  <c:v>1009.5549999999999</c:v>
                </c:pt>
                <c:pt idx="4205">
                  <c:v>1009.7329999999999</c:v>
                </c:pt>
                <c:pt idx="4206">
                  <c:v>1009.919</c:v>
                </c:pt>
                <c:pt idx="4207">
                  <c:v>1010.104</c:v>
                </c:pt>
                <c:pt idx="4208">
                  <c:v>1010.284</c:v>
                </c:pt>
                <c:pt idx="4209">
                  <c:v>1010.46</c:v>
                </c:pt>
                <c:pt idx="4210">
                  <c:v>1010.6319999999999</c:v>
                </c:pt>
                <c:pt idx="4211">
                  <c:v>1010.804</c:v>
                </c:pt>
                <c:pt idx="4212">
                  <c:v>1010.979</c:v>
                </c:pt>
                <c:pt idx="4213">
                  <c:v>1011.1559999999999</c:v>
                </c:pt>
                <c:pt idx="4214">
                  <c:v>1011.3339999999999</c:v>
                </c:pt>
                <c:pt idx="4215">
                  <c:v>1011.509</c:v>
                </c:pt>
                <c:pt idx="4216">
                  <c:v>1011.682</c:v>
                </c:pt>
                <c:pt idx="4217">
                  <c:v>1011.852</c:v>
                </c:pt>
                <c:pt idx="4218">
                  <c:v>1012.042</c:v>
                </c:pt>
                <c:pt idx="4219">
                  <c:v>1012.227</c:v>
                </c:pt>
                <c:pt idx="4220">
                  <c:v>1012.409</c:v>
                </c:pt>
                <c:pt idx="4221">
                  <c:v>1012.588</c:v>
                </c:pt>
                <c:pt idx="4222">
                  <c:v>1012.764</c:v>
                </c:pt>
                <c:pt idx="4223">
                  <c:v>1012.948</c:v>
                </c:pt>
                <c:pt idx="4224">
                  <c:v>1013.119</c:v>
                </c:pt>
                <c:pt idx="4225">
                  <c:v>1013.309</c:v>
                </c:pt>
                <c:pt idx="4226">
                  <c:v>1013.492</c:v>
                </c:pt>
                <c:pt idx="4227">
                  <c:v>1013.676</c:v>
                </c:pt>
                <c:pt idx="4228">
                  <c:v>1013.851</c:v>
                </c:pt>
                <c:pt idx="4229">
                  <c:v>1014.019</c:v>
                </c:pt>
                <c:pt idx="4230">
                  <c:v>1014.168</c:v>
                </c:pt>
                <c:pt idx="4231">
                  <c:v>1014.323</c:v>
                </c:pt>
                <c:pt idx="4232">
                  <c:v>1014.489</c:v>
                </c:pt>
                <c:pt idx="4233">
                  <c:v>1014.676</c:v>
                </c:pt>
                <c:pt idx="4234">
                  <c:v>1014.87</c:v>
                </c:pt>
                <c:pt idx="4235">
                  <c:v>1015.061</c:v>
                </c:pt>
                <c:pt idx="4236">
                  <c:v>1015.2430000000001</c:v>
                </c:pt>
                <c:pt idx="4237">
                  <c:v>1015.424</c:v>
                </c:pt>
                <c:pt idx="4238">
                  <c:v>1015.601</c:v>
                </c:pt>
                <c:pt idx="4239">
                  <c:v>1015.769</c:v>
                </c:pt>
                <c:pt idx="4240">
                  <c:v>1015.933</c:v>
                </c:pt>
                <c:pt idx="4241">
                  <c:v>1016.129</c:v>
                </c:pt>
                <c:pt idx="4242">
                  <c:v>1016.323</c:v>
                </c:pt>
                <c:pt idx="4243">
                  <c:v>1016.49</c:v>
                </c:pt>
                <c:pt idx="4244">
                  <c:v>1016.673</c:v>
                </c:pt>
                <c:pt idx="4245">
                  <c:v>1016.8579999999999</c:v>
                </c:pt>
                <c:pt idx="4246">
                  <c:v>1017.033</c:v>
                </c:pt>
                <c:pt idx="4247">
                  <c:v>1017.212</c:v>
                </c:pt>
                <c:pt idx="4248">
                  <c:v>1017.376</c:v>
                </c:pt>
                <c:pt idx="4249">
                  <c:v>1017.546</c:v>
                </c:pt>
                <c:pt idx="4250">
                  <c:v>1017.739</c:v>
                </c:pt>
                <c:pt idx="4251">
                  <c:v>1017.931</c:v>
                </c:pt>
                <c:pt idx="4252">
                  <c:v>1018.122</c:v>
                </c:pt>
                <c:pt idx="4253">
                  <c:v>1018.311</c:v>
                </c:pt>
                <c:pt idx="4254">
                  <c:v>1018.504</c:v>
                </c:pt>
                <c:pt idx="4255">
                  <c:v>1018.693</c:v>
                </c:pt>
                <c:pt idx="4256">
                  <c:v>1018.876</c:v>
                </c:pt>
                <c:pt idx="4257">
                  <c:v>1019.06</c:v>
                </c:pt>
                <c:pt idx="4258">
                  <c:v>1019.248</c:v>
                </c:pt>
                <c:pt idx="4259">
                  <c:v>1019.439</c:v>
                </c:pt>
                <c:pt idx="4260">
                  <c:v>1019.63</c:v>
                </c:pt>
                <c:pt idx="4261">
                  <c:v>1019.828</c:v>
                </c:pt>
                <c:pt idx="4262">
                  <c:v>1020.021</c:v>
                </c:pt>
                <c:pt idx="4263">
                  <c:v>1020.218</c:v>
                </c:pt>
                <c:pt idx="4264">
                  <c:v>1020.413</c:v>
                </c:pt>
                <c:pt idx="4265">
                  <c:v>1020.603</c:v>
                </c:pt>
                <c:pt idx="4266">
                  <c:v>1020.787</c:v>
                </c:pt>
                <c:pt idx="4267">
                  <c:v>1020.97</c:v>
                </c:pt>
                <c:pt idx="4268">
                  <c:v>1021.152</c:v>
                </c:pt>
                <c:pt idx="4269">
                  <c:v>1021.326</c:v>
                </c:pt>
                <c:pt idx="4270">
                  <c:v>1021.519</c:v>
                </c:pt>
                <c:pt idx="4271">
                  <c:v>1021.711</c:v>
                </c:pt>
                <c:pt idx="4272">
                  <c:v>1021.8869999999999</c:v>
                </c:pt>
                <c:pt idx="4273">
                  <c:v>1022.056</c:v>
                </c:pt>
                <c:pt idx="4274">
                  <c:v>1022.248</c:v>
                </c:pt>
                <c:pt idx="4275">
                  <c:v>1022.449</c:v>
                </c:pt>
                <c:pt idx="4276">
                  <c:v>1022.6420000000001</c:v>
                </c:pt>
                <c:pt idx="4277">
                  <c:v>1022.848</c:v>
                </c:pt>
                <c:pt idx="4278">
                  <c:v>1023.06</c:v>
                </c:pt>
                <c:pt idx="4279">
                  <c:v>1023.255</c:v>
                </c:pt>
                <c:pt idx="4280">
                  <c:v>1023.443</c:v>
                </c:pt>
                <c:pt idx="4281">
                  <c:v>1023.634</c:v>
                </c:pt>
                <c:pt idx="4282">
                  <c:v>1023.817</c:v>
                </c:pt>
                <c:pt idx="4283">
                  <c:v>1024.001</c:v>
                </c:pt>
                <c:pt idx="4284">
                  <c:v>1024.1780000000001</c:v>
                </c:pt>
                <c:pt idx="4285">
                  <c:v>1024.346</c:v>
                </c:pt>
                <c:pt idx="4286">
                  <c:v>1024.5039999999999</c:v>
                </c:pt>
                <c:pt idx="4287">
                  <c:v>1024.653</c:v>
                </c:pt>
                <c:pt idx="4288">
                  <c:v>1024.7929999999999</c:v>
                </c:pt>
                <c:pt idx="4289">
                  <c:v>1024.9269999999999</c:v>
                </c:pt>
                <c:pt idx="4290">
                  <c:v>1025.0530000000001</c:v>
                </c:pt>
                <c:pt idx="4291">
                  <c:v>1025.18</c:v>
                </c:pt>
                <c:pt idx="4292">
                  <c:v>1025.3340000000001</c:v>
                </c:pt>
                <c:pt idx="4293">
                  <c:v>1025.4939999999999</c:v>
                </c:pt>
                <c:pt idx="4294">
                  <c:v>1025.671</c:v>
                </c:pt>
                <c:pt idx="4295">
                  <c:v>1025.8630000000001</c:v>
                </c:pt>
                <c:pt idx="4296">
                  <c:v>1026.07</c:v>
                </c:pt>
                <c:pt idx="4297">
                  <c:v>1026.269</c:v>
                </c:pt>
                <c:pt idx="4298">
                  <c:v>1026.45</c:v>
                </c:pt>
                <c:pt idx="4299">
                  <c:v>1026.617</c:v>
                </c:pt>
                <c:pt idx="4300">
                  <c:v>1026.7809999999999</c:v>
                </c:pt>
                <c:pt idx="4301">
                  <c:v>1026.951</c:v>
                </c:pt>
                <c:pt idx="4302">
                  <c:v>1027.1279999999999</c:v>
                </c:pt>
                <c:pt idx="4303">
                  <c:v>1027.317</c:v>
                </c:pt>
                <c:pt idx="4304">
                  <c:v>1027.5070000000001</c:v>
                </c:pt>
                <c:pt idx="4305">
                  <c:v>1027.6569999999999</c:v>
                </c:pt>
                <c:pt idx="4306">
                  <c:v>1027.8119999999999</c:v>
                </c:pt>
                <c:pt idx="4307">
                  <c:v>1027.973</c:v>
                </c:pt>
                <c:pt idx="4308">
                  <c:v>1028.1659999999999</c:v>
                </c:pt>
                <c:pt idx="4309">
                  <c:v>1028.3579999999999</c:v>
                </c:pt>
                <c:pt idx="4310">
                  <c:v>1028.5409999999999</c:v>
                </c:pt>
                <c:pt idx="4311">
                  <c:v>1028.71</c:v>
                </c:pt>
                <c:pt idx="4312">
                  <c:v>1028.8920000000001</c:v>
                </c:pt>
                <c:pt idx="4313">
                  <c:v>1029.0830000000001</c:v>
                </c:pt>
                <c:pt idx="4314">
                  <c:v>1029.2860000000001</c:v>
                </c:pt>
                <c:pt idx="4315">
                  <c:v>1029.4849999999999</c:v>
                </c:pt>
                <c:pt idx="4316">
                  <c:v>1029.6849999999999</c:v>
                </c:pt>
                <c:pt idx="4317">
                  <c:v>1029.8810000000001</c:v>
                </c:pt>
                <c:pt idx="4318">
                  <c:v>1030.0719999999999</c:v>
                </c:pt>
                <c:pt idx="4319">
                  <c:v>1030.261</c:v>
                </c:pt>
                <c:pt idx="4320">
                  <c:v>1030.453</c:v>
                </c:pt>
                <c:pt idx="4321">
                  <c:v>1030.645</c:v>
                </c:pt>
                <c:pt idx="4322">
                  <c:v>1030.835</c:v>
                </c:pt>
                <c:pt idx="4323">
                  <c:v>1031.0319999999999</c:v>
                </c:pt>
                <c:pt idx="4324">
                  <c:v>1031.232</c:v>
                </c:pt>
                <c:pt idx="4325">
                  <c:v>1031.4259999999999</c:v>
                </c:pt>
                <c:pt idx="4326">
                  <c:v>1031.6199999999999</c:v>
                </c:pt>
                <c:pt idx="4327">
                  <c:v>1031.81</c:v>
                </c:pt>
                <c:pt idx="4328">
                  <c:v>1032.002</c:v>
                </c:pt>
                <c:pt idx="4329">
                  <c:v>1032.191</c:v>
                </c:pt>
                <c:pt idx="4330">
                  <c:v>1032.376</c:v>
                </c:pt>
                <c:pt idx="4331">
                  <c:v>1032.556</c:v>
                </c:pt>
                <c:pt idx="4332">
                  <c:v>1032.7270000000001</c:v>
                </c:pt>
                <c:pt idx="4333">
                  <c:v>1032.8979999999999</c:v>
                </c:pt>
                <c:pt idx="4334">
                  <c:v>1033.066</c:v>
                </c:pt>
                <c:pt idx="4335">
                  <c:v>1033.2329999999999</c:v>
                </c:pt>
                <c:pt idx="4336">
                  <c:v>1033.404</c:v>
                </c:pt>
                <c:pt idx="4337">
                  <c:v>1033.585</c:v>
                </c:pt>
                <c:pt idx="4338">
                  <c:v>1033.768</c:v>
                </c:pt>
                <c:pt idx="4339">
                  <c:v>1033.9490000000001</c:v>
                </c:pt>
                <c:pt idx="4340">
                  <c:v>1034.1310000000001</c:v>
                </c:pt>
                <c:pt idx="4341">
                  <c:v>1034.308</c:v>
                </c:pt>
                <c:pt idx="4342">
                  <c:v>1034.4839999999999</c:v>
                </c:pt>
                <c:pt idx="4343">
                  <c:v>1034.6600000000001</c:v>
                </c:pt>
                <c:pt idx="4344">
                  <c:v>1034.8420000000001</c:v>
                </c:pt>
                <c:pt idx="4345">
                  <c:v>1035.027</c:v>
                </c:pt>
                <c:pt idx="4346">
                  <c:v>1035.21</c:v>
                </c:pt>
                <c:pt idx="4347">
                  <c:v>1035.394</c:v>
                </c:pt>
                <c:pt idx="4348">
                  <c:v>1035.577</c:v>
                </c:pt>
                <c:pt idx="4349">
                  <c:v>1035.7619999999999</c:v>
                </c:pt>
                <c:pt idx="4350">
                  <c:v>1035.943</c:v>
                </c:pt>
                <c:pt idx="4351">
                  <c:v>1036.124</c:v>
                </c:pt>
                <c:pt idx="4352">
                  <c:v>1036.3040000000001</c:v>
                </c:pt>
                <c:pt idx="4353">
                  <c:v>1036.4860000000001</c:v>
                </c:pt>
                <c:pt idx="4354">
                  <c:v>1036.6610000000001</c:v>
                </c:pt>
                <c:pt idx="4355">
                  <c:v>1036.8309999999999</c:v>
                </c:pt>
                <c:pt idx="4356">
                  <c:v>1036.998</c:v>
                </c:pt>
                <c:pt idx="4357">
                  <c:v>1037.1659999999999</c:v>
                </c:pt>
                <c:pt idx="4358">
                  <c:v>1037.3340000000001</c:v>
                </c:pt>
                <c:pt idx="4359">
                  <c:v>1037.501</c:v>
                </c:pt>
                <c:pt idx="4360">
                  <c:v>1037.672</c:v>
                </c:pt>
                <c:pt idx="4361">
                  <c:v>1037.847</c:v>
                </c:pt>
                <c:pt idx="4362">
                  <c:v>1038.028</c:v>
                </c:pt>
                <c:pt idx="4363">
                  <c:v>1038.211</c:v>
                </c:pt>
                <c:pt idx="4364">
                  <c:v>1038.3910000000001</c:v>
                </c:pt>
                <c:pt idx="4365">
                  <c:v>1038.566</c:v>
                </c:pt>
                <c:pt idx="4366">
                  <c:v>1038.7360000000001</c:v>
                </c:pt>
                <c:pt idx="4367">
                  <c:v>1038.9010000000001</c:v>
                </c:pt>
                <c:pt idx="4368">
                  <c:v>1039.0650000000001</c:v>
                </c:pt>
                <c:pt idx="4369">
                  <c:v>1039.221</c:v>
                </c:pt>
                <c:pt idx="4370">
                  <c:v>1039.376</c:v>
                </c:pt>
                <c:pt idx="4371">
                  <c:v>1039.5360000000001</c:v>
                </c:pt>
                <c:pt idx="4372">
                  <c:v>1039.7149999999999</c:v>
                </c:pt>
                <c:pt idx="4373">
                  <c:v>1039.905</c:v>
                </c:pt>
                <c:pt idx="4374">
                  <c:v>1040.0999999999999</c:v>
                </c:pt>
                <c:pt idx="4375">
                  <c:v>1040.298</c:v>
                </c:pt>
                <c:pt idx="4376">
                  <c:v>1040.499</c:v>
                </c:pt>
                <c:pt idx="4377">
                  <c:v>1040.693</c:v>
                </c:pt>
                <c:pt idx="4378">
                  <c:v>1040.8900000000001</c:v>
                </c:pt>
                <c:pt idx="4379">
                  <c:v>1041.0830000000001</c:v>
                </c:pt>
                <c:pt idx="4380">
                  <c:v>1041.2729999999999</c:v>
                </c:pt>
                <c:pt idx="4381">
                  <c:v>1041.4570000000001</c:v>
                </c:pt>
                <c:pt idx="4382">
                  <c:v>1041.6420000000001</c:v>
                </c:pt>
                <c:pt idx="4383">
                  <c:v>1041.8230000000001</c:v>
                </c:pt>
                <c:pt idx="4384">
                  <c:v>1041.999</c:v>
                </c:pt>
                <c:pt idx="4385">
                  <c:v>1042.1759999999999</c:v>
                </c:pt>
                <c:pt idx="4386">
                  <c:v>1042.354</c:v>
                </c:pt>
                <c:pt idx="4387">
                  <c:v>1042.5409999999999</c:v>
                </c:pt>
                <c:pt idx="4388">
                  <c:v>1042.722</c:v>
                </c:pt>
                <c:pt idx="4389">
                  <c:v>1042.8979999999999</c:v>
                </c:pt>
                <c:pt idx="4390">
                  <c:v>1043.059</c:v>
                </c:pt>
                <c:pt idx="4391">
                  <c:v>1043.2180000000001</c:v>
                </c:pt>
                <c:pt idx="4392">
                  <c:v>1043.367</c:v>
                </c:pt>
                <c:pt idx="4393">
                  <c:v>1043.5160000000001</c:v>
                </c:pt>
                <c:pt idx="4394">
                  <c:v>1043.6690000000001</c:v>
                </c:pt>
                <c:pt idx="4395">
                  <c:v>1043.83</c:v>
                </c:pt>
                <c:pt idx="4396">
                  <c:v>1043.998</c:v>
                </c:pt>
                <c:pt idx="4397">
                  <c:v>1044.165</c:v>
                </c:pt>
                <c:pt idx="4398">
                  <c:v>1044.3219999999999</c:v>
                </c:pt>
                <c:pt idx="4399">
                  <c:v>1044.4829999999999</c:v>
                </c:pt>
                <c:pt idx="4400">
                  <c:v>1044.643</c:v>
                </c:pt>
                <c:pt idx="4401">
                  <c:v>1044.8109999999999</c:v>
                </c:pt>
                <c:pt idx="4402">
                  <c:v>1044.9670000000001</c:v>
                </c:pt>
                <c:pt idx="4403">
                  <c:v>1045.127</c:v>
                </c:pt>
                <c:pt idx="4404">
                  <c:v>1045.289</c:v>
                </c:pt>
                <c:pt idx="4405">
                  <c:v>1045.4449999999999</c:v>
                </c:pt>
                <c:pt idx="4406">
                  <c:v>1045.6089999999999</c:v>
                </c:pt>
                <c:pt idx="4407">
                  <c:v>1045.7719999999999</c:v>
                </c:pt>
                <c:pt idx="4408">
                  <c:v>1045.94</c:v>
                </c:pt>
                <c:pt idx="4409">
                  <c:v>1046.104</c:v>
                </c:pt>
                <c:pt idx="4410">
                  <c:v>1046.2739999999999</c:v>
                </c:pt>
                <c:pt idx="4411">
                  <c:v>1046.443</c:v>
                </c:pt>
                <c:pt idx="4412">
                  <c:v>1046.605</c:v>
                </c:pt>
                <c:pt idx="4413">
                  <c:v>1046.7719999999999</c:v>
                </c:pt>
                <c:pt idx="4414">
                  <c:v>1046.9469999999999</c:v>
                </c:pt>
                <c:pt idx="4415">
                  <c:v>1047.125</c:v>
                </c:pt>
                <c:pt idx="4416">
                  <c:v>1047.2919999999999</c:v>
                </c:pt>
                <c:pt idx="4417">
                  <c:v>1047.4590000000001</c:v>
                </c:pt>
                <c:pt idx="4418">
                  <c:v>1047.624</c:v>
                </c:pt>
                <c:pt idx="4419">
                  <c:v>1047.7909999999999</c:v>
                </c:pt>
                <c:pt idx="4420">
                  <c:v>1047.951</c:v>
                </c:pt>
                <c:pt idx="4421">
                  <c:v>1048.1120000000001</c:v>
                </c:pt>
                <c:pt idx="4422">
                  <c:v>1048.2639999999999</c:v>
                </c:pt>
                <c:pt idx="4423">
                  <c:v>1048.4449999999999</c:v>
                </c:pt>
                <c:pt idx="4424">
                  <c:v>1048.624</c:v>
                </c:pt>
                <c:pt idx="4425">
                  <c:v>1048.807</c:v>
                </c:pt>
                <c:pt idx="4426">
                  <c:v>1048.982</c:v>
                </c:pt>
                <c:pt idx="4427">
                  <c:v>1049.1569999999999</c:v>
                </c:pt>
                <c:pt idx="4428">
                  <c:v>1049.3440000000001</c:v>
                </c:pt>
                <c:pt idx="4429">
                  <c:v>1049.5340000000001</c:v>
                </c:pt>
                <c:pt idx="4430">
                  <c:v>1049.75</c:v>
                </c:pt>
                <c:pt idx="4431">
                  <c:v>1049.9680000000001</c:v>
                </c:pt>
                <c:pt idx="4432">
                  <c:v>1050.1769999999999</c:v>
                </c:pt>
                <c:pt idx="4433">
                  <c:v>1050.3720000000001</c:v>
                </c:pt>
                <c:pt idx="4434">
                  <c:v>1050.5509999999999</c:v>
                </c:pt>
                <c:pt idx="4435">
                  <c:v>1050.7170000000001</c:v>
                </c:pt>
                <c:pt idx="4436">
                  <c:v>1050.8699999999999</c:v>
                </c:pt>
                <c:pt idx="4437">
                  <c:v>1050.9949999999999</c:v>
                </c:pt>
                <c:pt idx="4438">
                  <c:v>1051.1110000000001</c:v>
                </c:pt>
                <c:pt idx="4439">
                  <c:v>1051.2329999999999</c:v>
                </c:pt>
                <c:pt idx="4440">
                  <c:v>1051.3869999999999</c:v>
                </c:pt>
                <c:pt idx="4441">
                  <c:v>1051.548</c:v>
                </c:pt>
                <c:pt idx="4442">
                  <c:v>1051.7380000000001</c:v>
                </c:pt>
                <c:pt idx="4443">
                  <c:v>1051.9159999999999</c:v>
                </c:pt>
                <c:pt idx="4444">
                  <c:v>1052.1010000000001</c:v>
                </c:pt>
                <c:pt idx="4445">
                  <c:v>1052.3040000000001</c:v>
                </c:pt>
                <c:pt idx="4446">
                  <c:v>1052.508</c:v>
                </c:pt>
                <c:pt idx="4447">
                  <c:v>1052.6990000000001</c:v>
                </c:pt>
                <c:pt idx="4448">
                  <c:v>1052.876</c:v>
                </c:pt>
                <c:pt idx="4449">
                  <c:v>1053.049</c:v>
                </c:pt>
                <c:pt idx="4450">
                  <c:v>1053.2370000000001</c:v>
                </c:pt>
                <c:pt idx="4451">
                  <c:v>1053.4390000000001</c:v>
                </c:pt>
                <c:pt idx="4452">
                  <c:v>1053.644</c:v>
                </c:pt>
                <c:pt idx="4453">
                  <c:v>1053.837</c:v>
                </c:pt>
                <c:pt idx="4454">
                  <c:v>1054.0340000000001</c:v>
                </c:pt>
                <c:pt idx="4455">
                  <c:v>1054.2439999999999</c:v>
                </c:pt>
                <c:pt idx="4456">
                  <c:v>1054.434</c:v>
                </c:pt>
                <c:pt idx="4457">
                  <c:v>1054.6130000000001</c:v>
                </c:pt>
                <c:pt idx="4458">
                  <c:v>1054.7909999999999</c:v>
                </c:pt>
                <c:pt idx="4459">
                  <c:v>1054.963</c:v>
                </c:pt>
                <c:pt idx="4460">
                  <c:v>1055.1279999999999</c:v>
                </c:pt>
                <c:pt idx="4461">
                  <c:v>1055.309</c:v>
                </c:pt>
                <c:pt idx="4462">
                  <c:v>1055.4949999999999</c:v>
                </c:pt>
                <c:pt idx="4463">
                  <c:v>1055.6869999999999</c:v>
                </c:pt>
                <c:pt idx="4464">
                  <c:v>1055.8789999999999</c:v>
                </c:pt>
                <c:pt idx="4465">
                  <c:v>1056.058</c:v>
                </c:pt>
                <c:pt idx="4466">
                  <c:v>1056.229</c:v>
                </c:pt>
                <c:pt idx="4467">
                  <c:v>1056.3979999999999</c:v>
                </c:pt>
                <c:pt idx="4468">
                  <c:v>1056.5540000000001</c:v>
                </c:pt>
                <c:pt idx="4469">
                  <c:v>1056.7439999999999</c:v>
                </c:pt>
                <c:pt idx="4470">
                  <c:v>1056.921</c:v>
                </c:pt>
                <c:pt idx="4471">
                  <c:v>1057.0830000000001</c:v>
                </c:pt>
                <c:pt idx="4472">
                  <c:v>1057.2370000000001</c:v>
                </c:pt>
                <c:pt idx="4473">
                  <c:v>1057.3910000000001</c:v>
                </c:pt>
                <c:pt idx="4474">
                  <c:v>1057.5550000000001</c:v>
                </c:pt>
                <c:pt idx="4475">
                  <c:v>1057.72</c:v>
                </c:pt>
                <c:pt idx="4476">
                  <c:v>1057.8689999999999</c:v>
                </c:pt>
                <c:pt idx="4477">
                  <c:v>1058.0229999999999</c:v>
                </c:pt>
                <c:pt idx="4478">
                  <c:v>1058.1890000000001</c:v>
                </c:pt>
                <c:pt idx="4479">
                  <c:v>1058.3630000000001</c:v>
                </c:pt>
                <c:pt idx="4480">
                  <c:v>1058.5440000000001</c:v>
                </c:pt>
                <c:pt idx="4481">
                  <c:v>1058.74</c:v>
                </c:pt>
                <c:pt idx="4482">
                  <c:v>1058.9369999999999</c:v>
                </c:pt>
                <c:pt idx="4483">
                  <c:v>1059.1289999999999</c:v>
                </c:pt>
                <c:pt idx="4484">
                  <c:v>1059.3150000000001</c:v>
                </c:pt>
                <c:pt idx="4485">
                  <c:v>1059.501</c:v>
                </c:pt>
                <c:pt idx="4486">
                  <c:v>1059.6859999999999</c:v>
                </c:pt>
                <c:pt idx="4487">
                  <c:v>1059.866</c:v>
                </c:pt>
                <c:pt idx="4488">
                  <c:v>1060.0440000000001</c:v>
                </c:pt>
                <c:pt idx="4489">
                  <c:v>1060.2180000000001</c:v>
                </c:pt>
                <c:pt idx="4490">
                  <c:v>1060.3969999999999</c:v>
                </c:pt>
                <c:pt idx="4491">
                  <c:v>1060.5730000000001</c:v>
                </c:pt>
                <c:pt idx="4492">
                  <c:v>1060.7470000000001</c:v>
                </c:pt>
                <c:pt idx="4493">
                  <c:v>1060.9090000000001</c:v>
                </c:pt>
                <c:pt idx="4494">
                  <c:v>1061.069</c:v>
                </c:pt>
                <c:pt idx="4495">
                  <c:v>1061.2439999999999</c:v>
                </c:pt>
                <c:pt idx="4496">
                  <c:v>1061.4159999999999</c:v>
                </c:pt>
                <c:pt idx="4497">
                  <c:v>1061.5899999999999</c:v>
                </c:pt>
                <c:pt idx="4498">
                  <c:v>1061.7660000000001</c:v>
                </c:pt>
                <c:pt idx="4499">
                  <c:v>1061.9380000000001</c:v>
                </c:pt>
                <c:pt idx="4500">
                  <c:v>1062.1120000000001</c:v>
                </c:pt>
                <c:pt idx="4501">
                  <c:v>1062.2919999999999</c:v>
                </c:pt>
                <c:pt idx="4502">
                  <c:v>1062.4680000000001</c:v>
                </c:pt>
                <c:pt idx="4503">
                  <c:v>1062.6369999999999</c:v>
                </c:pt>
                <c:pt idx="4504">
                  <c:v>1062.796</c:v>
                </c:pt>
                <c:pt idx="4505">
                  <c:v>1062.9580000000001</c:v>
                </c:pt>
                <c:pt idx="4506">
                  <c:v>1063.126</c:v>
                </c:pt>
                <c:pt idx="4507">
                  <c:v>1063.2929999999999</c:v>
                </c:pt>
                <c:pt idx="4508">
                  <c:v>1063.4649999999999</c:v>
                </c:pt>
                <c:pt idx="4509">
                  <c:v>1063.636</c:v>
                </c:pt>
                <c:pt idx="4510">
                  <c:v>1063.8130000000001</c:v>
                </c:pt>
                <c:pt idx="4511">
                  <c:v>1063.991</c:v>
                </c:pt>
                <c:pt idx="4512">
                  <c:v>1064.1669999999999</c:v>
                </c:pt>
                <c:pt idx="4513">
                  <c:v>1064.3409999999999</c:v>
                </c:pt>
                <c:pt idx="4514">
                  <c:v>1064.5119999999999</c:v>
                </c:pt>
                <c:pt idx="4515">
                  <c:v>1064.6679999999999</c:v>
                </c:pt>
                <c:pt idx="4516">
                  <c:v>1064.825</c:v>
                </c:pt>
                <c:pt idx="4517">
                  <c:v>1064.9880000000001</c:v>
                </c:pt>
                <c:pt idx="4518">
                  <c:v>1065.1559999999999</c:v>
                </c:pt>
                <c:pt idx="4519">
                  <c:v>1065.3219999999999</c:v>
                </c:pt>
                <c:pt idx="4520">
                  <c:v>1065.49</c:v>
                </c:pt>
                <c:pt idx="4521">
                  <c:v>1065.6569999999999</c:v>
                </c:pt>
                <c:pt idx="4522">
                  <c:v>1065.83</c:v>
                </c:pt>
                <c:pt idx="4523">
                  <c:v>1066.0170000000001</c:v>
                </c:pt>
                <c:pt idx="4524">
                  <c:v>1066.2170000000001</c:v>
                </c:pt>
                <c:pt idx="4525">
                  <c:v>1066.4069999999999</c:v>
                </c:pt>
                <c:pt idx="4526">
                  <c:v>1066.5830000000001</c:v>
                </c:pt>
                <c:pt idx="4527">
                  <c:v>1066.7449999999999</c:v>
                </c:pt>
                <c:pt idx="4528">
                  <c:v>1066.9100000000001</c:v>
                </c:pt>
                <c:pt idx="4529">
                  <c:v>1067.076</c:v>
                </c:pt>
                <c:pt idx="4530">
                  <c:v>1067.2470000000001</c:v>
                </c:pt>
                <c:pt idx="4531">
                  <c:v>1067.4259999999999</c:v>
                </c:pt>
                <c:pt idx="4532">
                  <c:v>1067.598</c:v>
                </c:pt>
                <c:pt idx="4533">
                  <c:v>1067.7660000000001</c:v>
                </c:pt>
                <c:pt idx="4534">
                  <c:v>1067.9380000000001</c:v>
                </c:pt>
                <c:pt idx="4535">
                  <c:v>1068.1220000000001</c:v>
                </c:pt>
                <c:pt idx="4536">
                  <c:v>1068.3019999999999</c:v>
                </c:pt>
                <c:pt idx="4537">
                  <c:v>1068.482</c:v>
                </c:pt>
                <c:pt idx="4538">
                  <c:v>1068.6579999999999</c:v>
                </c:pt>
                <c:pt idx="4539">
                  <c:v>1068.8130000000001</c:v>
                </c:pt>
                <c:pt idx="4540">
                  <c:v>1068.9549999999999</c:v>
                </c:pt>
                <c:pt idx="4541">
                  <c:v>1069.106</c:v>
                </c:pt>
                <c:pt idx="4542">
                  <c:v>1069.2550000000001</c:v>
                </c:pt>
                <c:pt idx="4543">
                  <c:v>1069.4090000000001</c:v>
                </c:pt>
                <c:pt idx="4544">
                  <c:v>1069.5740000000001</c:v>
                </c:pt>
                <c:pt idx="4545">
                  <c:v>1069.751</c:v>
                </c:pt>
                <c:pt idx="4546">
                  <c:v>1069.9390000000001</c:v>
                </c:pt>
                <c:pt idx="4547">
                  <c:v>1070.117</c:v>
                </c:pt>
                <c:pt idx="4548">
                  <c:v>1070.297</c:v>
                </c:pt>
                <c:pt idx="4549">
                  <c:v>1070.472</c:v>
                </c:pt>
                <c:pt idx="4550">
                  <c:v>1070.645</c:v>
                </c:pt>
                <c:pt idx="4551">
                  <c:v>1070.8109999999999</c:v>
                </c:pt>
                <c:pt idx="4552">
                  <c:v>1070.9680000000001</c:v>
                </c:pt>
                <c:pt idx="4553">
                  <c:v>1071.124</c:v>
                </c:pt>
                <c:pt idx="4554">
                  <c:v>1071.296</c:v>
                </c:pt>
                <c:pt idx="4555">
                  <c:v>1071.4649999999999</c:v>
                </c:pt>
                <c:pt idx="4556">
                  <c:v>1071.627</c:v>
                </c:pt>
                <c:pt idx="4557">
                  <c:v>1071.777</c:v>
                </c:pt>
                <c:pt idx="4558">
                  <c:v>1071.9469999999999</c:v>
                </c:pt>
                <c:pt idx="4559">
                  <c:v>1072.1110000000001</c:v>
                </c:pt>
                <c:pt idx="4560">
                  <c:v>1072.2739999999999</c:v>
                </c:pt>
                <c:pt idx="4561">
                  <c:v>1072.441</c:v>
                </c:pt>
                <c:pt idx="4562">
                  <c:v>1072.6130000000001</c:v>
                </c:pt>
                <c:pt idx="4563">
                  <c:v>1072.7929999999999</c:v>
                </c:pt>
                <c:pt idx="4564">
                  <c:v>1072.9739999999999</c:v>
                </c:pt>
                <c:pt idx="4565">
                  <c:v>1073.153</c:v>
                </c:pt>
                <c:pt idx="4566">
                  <c:v>1073.326</c:v>
                </c:pt>
                <c:pt idx="4567">
                  <c:v>1073.5039999999999</c:v>
                </c:pt>
                <c:pt idx="4568">
                  <c:v>1073.683</c:v>
                </c:pt>
                <c:pt idx="4569">
                  <c:v>1073.856</c:v>
                </c:pt>
                <c:pt idx="4570">
                  <c:v>1074.0229999999999</c:v>
                </c:pt>
                <c:pt idx="4571">
                  <c:v>1074.18</c:v>
                </c:pt>
                <c:pt idx="4572">
                  <c:v>1074.3520000000001</c:v>
                </c:pt>
                <c:pt idx="4573">
                  <c:v>1074.5229999999999</c:v>
                </c:pt>
                <c:pt idx="4574">
                  <c:v>1074.6969999999999</c:v>
                </c:pt>
                <c:pt idx="4575">
                  <c:v>1074.8710000000001</c:v>
                </c:pt>
                <c:pt idx="4576">
                  <c:v>1075.049</c:v>
                </c:pt>
                <c:pt idx="4577">
                  <c:v>1075.2260000000001</c:v>
                </c:pt>
                <c:pt idx="4578">
                  <c:v>1075.4010000000001</c:v>
                </c:pt>
                <c:pt idx="4579">
                  <c:v>1075.5820000000001</c:v>
                </c:pt>
                <c:pt idx="4580">
                  <c:v>1075.758</c:v>
                </c:pt>
                <c:pt idx="4581">
                  <c:v>1075.943</c:v>
                </c:pt>
                <c:pt idx="4582">
                  <c:v>1076.127</c:v>
                </c:pt>
                <c:pt idx="4583">
                  <c:v>1076.3119999999999</c:v>
                </c:pt>
                <c:pt idx="4584">
                  <c:v>1076.492</c:v>
                </c:pt>
                <c:pt idx="4585">
                  <c:v>1076.6659999999999</c:v>
                </c:pt>
                <c:pt idx="4586">
                  <c:v>1076.836</c:v>
                </c:pt>
                <c:pt idx="4587">
                  <c:v>1077.018</c:v>
                </c:pt>
                <c:pt idx="4588">
                  <c:v>1077.191</c:v>
                </c:pt>
                <c:pt idx="4589">
                  <c:v>1077.374</c:v>
                </c:pt>
              </c:numCache>
            </c:numRef>
          </c:xVal>
          <c:yVal>
            <c:numRef>
              <c:f>'5RB'!$E$6:$E$4595</c:f>
              <c:numCache>
                <c:formatCode>General</c:formatCode>
                <c:ptCount val="4590"/>
                <c:pt idx="0">
                  <c:v>1</c:v>
                </c:pt>
                <c:pt idx="1">
                  <c:v>0.99929016559169703</c:v>
                </c:pt>
                <c:pt idx="2">
                  <c:v>0.99851084643325305</c:v>
                </c:pt>
                <c:pt idx="3">
                  <c:v>0.99772880238264605</c:v>
                </c:pt>
                <c:pt idx="4">
                  <c:v>0.99676964034148297</c:v>
                </c:pt>
                <c:pt idx="5">
                  <c:v>0.99574099355018098</c:v>
                </c:pt>
                <c:pt idx="6">
                  <c:v>0.99485199748219999</c:v>
                </c:pt>
                <c:pt idx="7">
                  <c:v>0.993823350690896</c:v>
                </c:pt>
                <c:pt idx="8">
                  <c:v>0.99282944627466396</c:v>
                </c:pt>
                <c:pt idx="9">
                  <c:v>0.99190502660857205</c:v>
                </c:pt>
                <c:pt idx="10">
                  <c:v>0.99108824018289499</c:v>
                </c:pt>
                <c:pt idx="11">
                  <c:v>0.99027145375721803</c:v>
                </c:pt>
                <c:pt idx="12">
                  <c:v>0.98934703409112601</c:v>
                </c:pt>
                <c:pt idx="13">
                  <c:v>0.98835381089793395</c:v>
                </c:pt>
                <c:pt idx="14">
                  <c:v>0.98732516410662996</c:v>
                </c:pt>
                <c:pt idx="15">
                  <c:v>0.986259050048095</c:v>
                </c:pt>
                <c:pt idx="16">
                  <c:v>0.98512277001637605</c:v>
                </c:pt>
                <c:pt idx="17">
                  <c:v>0.98405733718088195</c:v>
                </c:pt>
                <c:pt idx="18">
                  <c:v>0.982921057149164</c:v>
                </c:pt>
                <c:pt idx="19">
                  <c:v>0.98178545834048603</c:v>
                </c:pt>
                <c:pt idx="20">
                  <c:v>0.98071934428194996</c:v>
                </c:pt>
                <c:pt idx="21">
                  <c:v>0.97958374547327298</c:v>
                </c:pt>
                <c:pt idx="22">
                  <c:v>0.97841067939736304</c:v>
                </c:pt>
                <c:pt idx="23">
                  <c:v>0.97727508058868595</c:v>
                </c:pt>
                <c:pt idx="24">
                  <c:v>0.97610201451277601</c:v>
                </c:pt>
                <c:pt idx="25">
                  <c:v>0.97496573448105806</c:v>
                </c:pt>
                <c:pt idx="26">
                  <c:v>0.973902345314684</c:v>
                </c:pt>
                <c:pt idx="27">
                  <c:v>0.97304809162177397</c:v>
                </c:pt>
                <c:pt idx="28">
                  <c:v>0.97212639684784397</c:v>
                </c:pt>
                <c:pt idx="29">
                  <c:v>0.971060282789309</c:v>
                </c:pt>
                <c:pt idx="30">
                  <c:v>0.96988994160556097</c:v>
                </c:pt>
                <c:pt idx="31">
                  <c:v>0.96868213315458096</c:v>
                </c:pt>
                <c:pt idx="32">
                  <c:v>0.96747364348055997</c:v>
                </c:pt>
                <c:pt idx="33">
                  <c:v>0.96619635027943795</c:v>
                </c:pt>
                <c:pt idx="34">
                  <c:v>0.96495311823034602</c:v>
                </c:pt>
                <c:pt idx="35">
                  <c:v>0.96371056740429495</c:v>
                </c:pt>
                <c:pt idx="36">
                  <c:v>0.96246733535520301</c:v>
                </c:pt>
                <c:pt idx="37">
                  <c:v>0.96119004215408199</c:v>
                </c:pt>
                <c:pt idx="38">
                  <c:v>0.95987460046268802</c:v>
                </c:pt>
                <c:pt idx="39">
                  <c:v>0.95863204963663595</c:v>
                </c:pt>
                <c:pt idx="40">
                  <c:v>0.95735407521247395</c:v>
                </c:pt>
                <c:pt idx="41">
                  <c:v>0.95607610078831096</c:v>
                </c:pt>
                <c:pt idx="42">
                  <c:v>0.95472659794488701</c:v>
                </c:pt>
                <c:pt idx="43">
                  <c:v>0.95337641387842098</c:v>
                </c:pt>
                <c:pt idx="44">
                  <c:v>0.95195674506181505</c:v>
                </c:pt>
                <c:pt idx="45">
                  <c:v>0.95057181862027895</c:v>
                </c:pt>
                <c:pt idx="46">
                  <c:v>0.94922163455381303</c:v>
                </c:pt>
                <c:pt idx="47">
                  <c:v>0.94794434135269101</c:v>
                </c:pt>
                <c:pt idx="48">
                  <c:v>0.94655941491115503</c:v>
                </c:pt>
                <c:pt idx="49">
                  <c:v>0.94517448846961905</c:v>
                </c:pt>
                <c:pt idx="50">
                  <c:v>0.94378956202808395</c:v>
                </c:pt>
                <c:pt idx="51">
                  <c:v>0.94229768356917298</c:v>
                </c:pt>
                <c:pt idx="52">
                  <c:v>0.94080580511026302</c:v>
                </c:pt>
                <c:pt idx="53">
                  <c:v>0.93931392665135305</c:v>
                </c:pt>
                <c:pt idx="54">
                  <c:v>0.93778730581737302</c:v>
                </c:pt>
                <c:pt idx="55">
                  <c:v>0.93629542735846305</c:v>
                </c:pt>
                <c:pt idx="56">
                  <c:v>0.93476812530144204</c:v>
                </c:pt>
                <c:pt idx="57">
                  <c:v>0.93338319885990495</c:v>
                </c:pt>
                <c:pt idx="58">
                  <c:v>0.93203573968560205</c:v>
                </c:pt>
                <c:pt idx="59">
                  <c:v>0.93054386122669197</c:v>
                </c:pt>
                <c:pt idx="60">
                  <c:v>0.92897977312547897</c:v>
                </c:pt>
                <c:pt idx="61">
                  <c:v>0.92741840991642699</c:v>
                </c:pt>
                <c:pt idx="62">
                  <c:v>0.92582162310926597</c:v>
                </c:pt>
                <c:pt idx="63">
                  <c:v>0.92415262665980002</c:v>
                </c:pt>
                <c:pt idx="64">
                  <c:v>0.92258853855858702</c:v>
                </c:pt>
                <c:pt idx="65">
                  <c:v>0.92102717534953604</c:v>
                </c:pt>
                <c:pt idx="66">
                  <c:v>0.919427663650211</c:v>
                </c:pt>
                <c:pt idx="67">
                  <c:v>0.91772460604871597</c:v>
                </c:pt>
                <c:pt idx="68">
                  <c:v>0.915983399956947</c:v>
                </c:pt>
                <c:pt idx="69">
                  <c:v>0.91431440350748205</c:v>
                </c:pt>
                <c:pt idx="70">
                  <c:v>0.91257592230787499</c:v>
                </c:pt>
                <c:pt idx="71">
                  <c:v>0.91079997384103495</c:v>
                </c:pt>
                <c:pt idx="72">
                  <c:v>0.90909623501650005</c:v>
                </c:pt>
                <c:pt idx="73">
                  <c:v>0.90732028654966002</c:v>
                </c:pt>
                <c:pt idx="74">
                  <c:v>0.90557976168093202</c:v>
                </c:pt>
                <c:pt idx="75">
                  <c:v>0.90380381321409198</c:v>
                </c:pt>
                <c:pt idx="76">
                  <c:v>0.90199312237218299</c:v>
                </c:pt>
                <c:pt idx="77">
                  <c:v>0.90014700793216096</c:v>
                </c:pt>
                <c:pt idx="78">
                  <c:v>0.89826410744794805</c:v>
                </c:pt>
                <c:pt idx="79">
                  <c:v>0.89645341660603794</c:v>
                </c:pt>
                <c:pt idx="80">
                  <c:v>0.89464272576412796</c:v>
                </c:pt>
                <c:pt idx="81">
                  <c:v>0.89279729254714801</c:v>
                </c:pt>
                <c:pt idx="82">
                  <c:v>0.89094913443800505</c:v>
                </c:pt>
                <c:pt idx="83">
                  <c:v>0.88906895884595305</c:v>
                </c:pt>
                <c:pt idx="84">
                  <c:v>0.88711316749639701</c:v>
                </c:pt>
                <c:pt idx="85">
                  <c:v>0.88519824952927595</c:v>
                </c:pt>
                <c:pt idx="86">
                  <c:v>0.883243139402759</c:v>
                </c:pt>
                <c:pt idx="87">
                  <c:v>0.88129007294536299</c:v>
                </c:pt>
                <c:pt idx="88">
                  <c:v>0.87933768771100895</c:v>
                </c:pt>
                <c:pt idx="89">
                  <c:v>0.87738462125361405</c:v>
                </c:pt>
                <c:pt idx="90">
                  <c:v>0.87539681242114897</c:v>
                </c:pt>
                <c:pt idx="91">
                  <c:v>0.87344442718679405</c:v>
                </c:pt>
                <c:pt idx="92">
                  <c:v>0.87145457468520704</c:v>
                </c:pt>
                <c:pt idx="93">
                  <c:v>0.86942929858550899</c:v>
                </c:pt>
                <c:pt idx="94">
                  <c:v>0.86740674737797296</c:v>
                </c:pt>
                <c:pt idx="95">
                  <c:v>0.86541689487638496</c:v>
                </c:pt>
                <c:pt idx="96">
                  <c:v>0.86335960129377898</c:v>
                </c:pt>
                <c:pt idx="97">
                  <c:v>0.86129958281900998</c:v>
                </c:pt>
                <c:pt idx="98">
                  <c:v>0.85923956434424098</c:v>
                </c:pt>
                <c:pt idx="99">
                  <c:v>0.85724971184265397</c:v>
                </c:pt>
                <c:pt idx="100">
                  <c:v>0.85518969336788597</c:v>
                </c:pt>
                <c:pt idx="101">
                  <c:v>0.85309493251804602</c:v>
                </c:pt>
                <c:pt idx="102">
                  <c:v>0.851035595266318</c:v>
                </c:pt>
                <c:pt idx="103">
                  <c:v>0.84890609204140799</c:v>
                </c:pt>
                <c:pt idx="104">
                  <c:v>0.84677658881649698</c:v>
                </c:pt>
                <c:pt idx="105">
                  <c:v>0.84460961832435499</c:v>
                </c:pt>
                <c:pt idx="106">
                  <c:v>0.84247739020728296</c:v>
                </c:pt>
                <c:pt idx="107">
                  <c:v>0.84034788698237295</c:v>
                </c:pt>
                <c:pt idx="108">
                  <c:v>0.83814617411516001</c:v>
                </c:pt>
                <c:pt idx="109">
                  <c:v>0.83590903764983604</c:v>
                </c:pt>
                <c:pt idx="110">
                  <c:v>0.83374206715769195</c:v>
                </c:pt>
                <c:pt idx="111">
                  <c:v>0.83154035429047901</c:v>
                </c:pt>
                <c:pt idx="112">
                  <c:v>0.82930389904819501</c:v>
                </c:pt>
                <c:pt idx="113">
                  <c:v>0.82710218618098197</c:v>
                </c:pt>
                <c:pt idx="114">
                  <c:v>0.82486573093869797</c:v>
                </c:pt>
                <c:pt idx="115">
                  <c:v>0.82255638483107096</c:v>
                </c:pt>
                <c:pt idx="116">
                  <c:v>0.82028518721371602</c:v>
                </c:pt>
                <c:pt idx="117">
                  <c:v>0.81808347434650297</c:v>
                </c:pt>
                <c:pt idx="118">
                  <c:v>0.81580887061394602</c:v>
                </c:pt>
                <c:pt idx="119">
                  <c:v>0.81353767299659197</c:v>
                </c:pt>
                <c:pt idx="120">
                  <c:v>0.81126579415619704</c:v>
                </c:pt>
                <c:pt idx="121">
                  <c:v>0.80895712927161001</c:v>
                </c:pt>
                <c:pt idx="122">
                  <c:v>0.80661372201195203</c:v>
                </c:pt>
                <c:pt idx="123">
                  <c:v>0.80441200914473798</c:v>
                </c:pt>
                <c:pt idx="124">
                  <c:v>0.80217487267941401</c:v>
                </c:pt>
                <c:pt idx="125">
                  <c:v>0.79993841743713101</c:v>
                </c:pt>
                <c:pt idx="126">
                  <c:v>0.79762975255254298</c:v>
                </c:pt>
                <c:pt idx="127">
                  <c:v>0.79532040644491497</c:v>
                </c:pt>
                <c:pt idx="128">
                  <c:v>0.79304920882756003</c:v>
                </c:pt>
                <c:pt idx="129">
                  <c:v>0.79070512034486296</c:v>
                </c:pt>
                <c:pt idx="130">
                  <c:v>0.788324245817972</c:v>
                </c:pt>
                <c:pt idx="131">
                  <c:v>0.78598288222743595</c:v>
                </c:pt>
                <c:pt idx="132">
                  <c:v>0.783602007700545</c:v>
                </c:pt>
                <c:pt idx="133">
                  <c:v>0.78122317684277598</c:v>
                </c:pt>
                <c:pt idx="134">
                  <c:v>0.77887908836007902</c:v>
                </c:pt>
                <c:pt idx="135">
                  <c:v>0.77653568110042104</c:v>
                </c:pt>
                <c:pt idx="136">
                  <c:v>0.77419159261772297</c:v>
                </c:pt>
                <c:pt idx="137">
                  <c:v>0.77184818535806499</c:v>
                </c:pt>
                <c:pt idx="138">
                  <c:v>0.769541564142599</c:v>
                </c:pt>
                <c:pt idx="139">
                  <c:v>0.76723289925801197</c:v>
                </c:pt>
                <c:pt idx="140">
                  <c:v>0.76492355315038396</c:v>
                </c:pt>
                <c:pt idx="141">
                  <c:v>0.76258014589072698</c:v>
                </c:pt>
                <c:pt idx="142">
                  <c:v>0.76030826705033205</c:v>
                </c:pt>
                <c:pt idx="143">
                  <c:v>0.75803434454081497</c:v>
                </c:pt>
                <c:pt idx="144">
                  <c:v>0.75587009894083501</c:v>
                </c:pt>
                <c:pt idx="145">
                  <c:v>0.75370312844869203</c:v>
                </c:pt>
                <c:pt idx="146">
                  <c:v>0.75142920593917495</c:v>
                </c:pt>
                <c:pt idx="147">
                  <c:v>0.74919275069689095</c:v>
                </c:pt>
                <c:pt idx="148">
                  <c:v>0.74688612948142497</c:v>
                </c:pt>
                <c:pt idx="149">
                  <c:v>0.74457746459683805</c:v>
                </c:pt>
                <c:pt idx="150">
                  <c:v>0.74226811848921104</c:v>
                </c:pt>
                <c:pt idx="151">
                  <c:v>0.73999692087185598</c:v>
                </c:pt>
                <c:pt idx="152">
                  <c:v>0.737759784406532</c:v>
                </c:pt>
                <c:pt idx="153">
                  <c:v>0.73545111952194497</c:v>
                </c:pt>
                <c:pt idx="154">
                  <c:v>0.73321466427966098</c:v>
                </c:pt>
                <c:pt idx="155">
                  <c:v>0.73094074177014501</c:v>
                </c:pt>
                <c:pt idx="156">
                  <c:v>0.72866886292974997</c:v>
                </c:pt>
                <c:pt idx="157">
                  <c:v>0.72646715006253604</c:v>
                </c:pt>
                <c:pt idx="158">
                  <c:v>0.72423069482025304</c:v>
                </c:pt>
                <c:pt idx="159">
                  <c:v>0.72206372432810995</c:v>
                </c:pt>
                <c:pt idx="160">
                  <c:v>0.71986201146089701</c:v>
                </c:pt>
                <c:pt idx="161">
                  <c:v>0.71769504096875403</c:v>
                </c:pt>
                <c:pt idx="162">
                  <c:v>0.71553079536877295</c:v>
                </c:pt>
                <c:pt idx="163">
                  <c:v>0.71336382487663097</c:v>
                </c:pt>
                <c:pt idx="164">
                  <c:v>0.71126906402679202</c:v>
                </c:pt>
                <c:pt idx="165">
                  <c:v>0.70913683590971899</c:v>
                </c:pt>
                <c:pt idx="166">
                  <c:v>0.70700733268480898</c:v>
                </c:pt>
                <c:pt idx="167">
                  <c:v>0.70491257183497003</c:v>
                </c:pt>
                <c:pt idx="168">
                  <c:v>0.70285255336020103</c:v>
                </c:pt>
                <c:pt idx="169">
                  <c:v>0.70075779251036197</c:v>
                </c:pt>
                <c:pt idx="170">
                  <c:v>0.69873319763370401</c:v>
                </c:pt>
                <c:pt idx="171">
                  <c:v>0.69667317915893501</c:v>
                </c:pt>
                <c:pt idx="172">
                  <c:v>0.69465062795139898</c:v>
                </c:pt>
                <c:pt idx="173">
                  <c:v>0.69266077544981197</c:v>
                </c:pt>
                <c:pt idx="174">
                  <c:v>0.69067296661734701</c:v>
                </c:pt>
                <c:pt idx="175">
                  <c:v>0.688683114115759</c:v>
                </c:pt>
                <c:pt idx="176">
                  <c:v>0.68673004765836398</c:v>
                </c:pt>
                <c:pt idx="177">
                  <c:v>0.68491935681645399</c:v>
                </c:pt>
                <c:pt idx="178">
                  <c:v>0.68307392359947405</c:v>
                </c:pt>
                <c:pt idx="179">
                  <c:v>0.68122576549033098</c:v>
                </c:pt>
                <c:pt idx="180">
                  <c:v>0.67941507464842099</c:v>
                </c:pt>
                <c:pt idx="181">
                  <c:v>0.67763912618158195</c:v>
                </c:pt>
                <c:pt idx="182">
                  <c:v>0.67586590260690504</c:v>
                </c:pt>
                <c:pt idx="183">
                  <c:v>0.67408995414006501</c:v>
                </c:pt>
                <c:pt idx="184">
                  <c:v>0.67231400567322597</c:v>
                </c:pt>
                <c:pt idx="185">
                  <c:v>0.67053805720638704</c:v>
                </c:pt>
                <c:pt idx="186">
                  <c:v>0.66886906075692099</c:v>
                </c:pt>
                <c:pt idx="187">
                  <c:v>0.66712853588819199</c:v>
                </c:pt>
                <c:pt idx="188">
                  <c:v>0.66542479706365598</c:v>
                </c:pt>
                <c:pt idx="189">
                  <c:v>0.66379054298926099</c:v>
                </c:pt>
                <c:pt idx="190">
                  <c:v>0.66212222776283702</c:v>
                </c:pt>
                <c:pt idx="191">
                  <c:v>0.66045323131337097</c:v>
                </c:pt>
                <c:pt idx="192">
                  <c:v>0.65885440083708702</c:v>
                </c:pt>
                <c:pt idx="193">
                  <c:v>0.65722287165485405</c:v>
                </c:pt>
                <c:pt idx="194">
                  <c:v>0.65565878355364104</c:v>
                </c:pt>
                <c:pt idx="195">
                  <c:v>0.65409673912154898</c:v>
                </c:pt>
                <c:pt idx="196">
                  <c:v>0.65257011828756895</c:v>
                </c:pt>
                <c:pt idx="197">
                  <c:v>0.65104349745358803</c:v>
                </c:pt>
                <c:pt idx="198">
                  <c:v>0.64955161899467895</c:v>
                </c:pt>
                <c:pt idx="199">
                  <c:v>0.64805974053576898</c:v>
                </c:pt>
                <c:pt idx="200">
                  <c:v>0.64660464812105101</c:v>
                </c:pt>
                <c:pt idx="201">
                  <c:v>0.64514751203721199</c:v>
                </c:pt>
                <c:pt idx="202">
                  <c:v>0.64372784322060494</c:v>
                </c:pt>
                <c:pt idx="203">
                  <c:v>0.64227070713676504</c:v>
                </c:pt>
                <c:pt idx="204">
                  <c:v>0.64085103832015899</c:v>
                </c:pt>
                <c:pt idx="205">
                  <c:v>0.63946679310166299</c:v>
                </c:pt>
                <c:pt idx="206">
                  <c:v>0.63808186666012701</c:v>
                </c:pt>
                <c:pt idx="207">
                  <c:v>0.63669694021859102</c:v>
                </c:pt>
                <c:pt idx="208">
                  <c:v>0.63534675615212499</c:v>
                </c:pt>
                <c:pt idx="209">
                  <c:v>0.63399929697782298</c:v>
                </c:pt>
                <c:pt idx="210">
                  <c:v>0.63275674615177102</c:v>
                </c:pt>
                <c:pt idx="211">
                  <c:v>0.63151351410267897</c:v>
                </c:pt>
                <c:pt idx="212">
                  <c:v>0.63027096327662802</c:v>
                </c:pt>
                <c:pt idx="213">
                  <c:v>0.62902773122753697</c:v>
                </c:pt>
                <c:pt idx="214">
                  <c:v>0.62778518040148501</c:v>
                </c:pt>
                <c:pt idx="215">
                  <c:v>0.626577371950505</c:v>
                </c:pt>
                <c:pt idx="216">
                  <c:v>0.62540362465155397</c:v>
                </c:pt>
                <c:pt idx="217">
                  <c:v>0.62419854109273598</c:v>
                </c:pt>
                <c:pt idx="218">
                  <c:v>0.62302547501682704</c:v>
                </c:pt>
                <c:pt idx="219">
                  <c:v>0.62188919498510897</c:v>
                </c:pt>
                <c:pt idx="220">
                  <c:v>0.62078833855150295</c:v>
                </c:pt>
                <c:pt idx="221">
                  <c:v>0.61965273974282498</c:v>
                </c:pt>
                <c:pt idx="222">
                  <c:v>0.61855188330921895</c:v>
                </c:pt>
                <c:pt idx="223">
                  <c:v>0.61745102687561204</c:v>
                </c:pt>
                <c:pt idx="224">
                  <c:v>0.61638491281707497</c:v>
                </c:pt>
                <c:pt idx="225">
                  <c:v>0.61535626602577298</c:v>
                </c:pt>
                <c:pt idx="226">
                  <c:v>0.61432489434230697</c:v>
                </c:pt>
                <c:pt idx="227">
                  <c:v>0.61333167114911402</c:v>
                </c:pt>
                <c:pt idx="228">
                  <c:v>0.61233776673288098</c:v>
                </c:pt>
                <c:pt idx="229">
                  <c:v>0.61134386231664894</c:v>
                </c:pt>
                <c:pt idx="230">
                  <c:v>0.61041944265055703</c:v>
                </c:pt>
                <c:pt idx="231">
                  <c:v>0.60946096183243603</c:v>
                </c:pt>
                <c:pt idx="232">
                  <c:v>0.60850179979127295</c:v>
                </c:pt>
                <c:pt idx="233">
                  <c:v>0.60757806134822201</c:v>
                </c:pt>
                <c:pt idx="234">
                  <c:v>0.606656366574293</c:v>
                </c:pt>
                <c:pt idx="235">
                  <c:v>0.60576737050631302</c:v>
                </c:pt>
                <c:pt idx="236">
                  <c:v>0.60488041810745297</c:v>
                </c:pt>
                <c:pt idx="237">
                  <c:v>0.60399142203947298</c:v>
                </c:pt>
                <c:pt idx="238">
                  <c:v>0.60317395439075505</c:v>
                </c:pt>
                <c:pt idx="239">
                  <c:v>0.60232242559000704</c:v>
                </c:pt>
                <c:pt idx="240">
                  <c:v>0.60147089678925902</c:v>
                </c:pt>
                <c:pt idx="241">
                  <c:v>0.60068885273865302</c:v>
                </c:pt>
                <c:pt idx="242">
                  <c:v>0.599874109982098</c:v>
                </c:pt>
                <c:pt idx="243">
                  <c:v>0.59905732355642105</c:v>
                </c:pt>
                <c:pt idx="244">
                  <c:v>0.59823985590770301</c:v>
                </c:pt>
                <c:pt idx="245">
                  <c:v>0.59749323545520805</c:v>
                </c:pt>
                <c:pt idx="246">
                  <c:v>0.59671323507372198</c:v>
                </c:pt>
                <c:pt idx="247">
                  <c:v>0.59593119102311598</c:v>
                </c:pt>
                <c:pt idx="248">
                  <c:v>0.59518661423974195</c:v>
                </c:pt>
                <c:pt idx="249">
                  <c:v>0.59443931256420601</c:v>
                </c:pt>
                <c:pt idx="250">
                  <c:v>0.59372947815590305</c:v>
                </c:pt>
                <c:pt idx="251">
                  <c:v>0.59301964374759897</c:v>
                </c:pt>
                <c:pt idx="252">
                  <c:v>0.592309809339296</c:v>
                </c:pt>
                <c:pt idx="253">
                  <c:v>0.59159997493099303</c:v>
                </c:pt>
                <c:pt idx="254">
                  <c:v>0.59092488289775902</c:v>
                </c:pt>
                <c:pt idx="255">
                  <c:v>0.590249790864527</c:v>
                </c:pt>
                <c:pt idx="256">
                  <c:v>0.58953995645622304</c:v>
                </c:pt>
                <c:pt idx="257">
                  <c:v>0.58890028802110195</c:v>
                </c:pt>
                <c:pt idx="258">
                  <c:v>0.58822519598786804</c:v>
                </c:pt>
                <c:pt idx="259">
                  <c:v>0.58755010395463603</c:v>
                </c:pt>
                <c:pt idx="260">
                  <c:v>0.58691247918863698</c:v>
                </c:pt>
                <c:pt idx="261">
                  <c:v>0.58627212953047403</c:v>
                </c:pt>
                <c:pt idx="262">
                  <c:v>0.58559703749724101</c:v>
                </c:pt>
                <c:pt idx="263">
                  <c:v>0.58499483632935301</c:v>
                </c:pt>
                <c:pt idx="264">
                  <c:v>0.58431974429611999</c:v>
                </c:pt>
                <c:pt idx="265">
                  <c:v>0.58375160428026096</c:v>
                </c:pt>
                <c:pt idx="266">
                  <c:v>0.58307651224702794</c:v>
                </c:pt>
                <c:pt idx="267">
                  <c:v>0.58247362985609796</c:v>
                </c:pt>
                <c:pt idx="268">
                  <c:v>0.58183396142097699</c:v>
                </c:pt>
                <c:pt idx="269">
                  <c:v>0.58126582140511796</c:v>
                </c:pt>
                <c:pt idx="270">
                  <c:v>0.58069836261230001</c:v>
                </c:pt>
                <c:pt idx="271">
                  <c:v>0.58013022259644198</c:v>
                </c:pt>
                <c:pt idx="272">
                  <c:v>0.57952461531334898</c:v>
                </c:pt>
                <c:pt idx="273">
                  <c:v>0.57895715652053104</c:v>
                </c:pt>
                <c:pt idx="274">
                  <c:v>0.57842375887974296</c:v>
                </c:pt>
                <c:pt idx="275">
                  <c:v>0.57782155771185295</c:v>
                </c:pt>
                <c:pt idx="276">
                  <c:v>0.57721867532092397</c:v>
                </c:pt>
                <c:pt idx="277">
                  <c:v>0.576685277680136</c:v>
                </c:pt>
                <c:pt idx="278">
                  <c:v>0.57611781888731695</c:v>
                </c:pt>
                <c:pt idx="279">
                  <c:v>0.57558442124652898</c:v>
                </c:pt>
                <c:pt idx="280">
                  <c:v>0.57501696245371103</c:v>
                </c:pt>
                <c:pt idx="281">
                  <c:v>0.57448356481292195</c:v>
                </c:pt>
                <c:pt idx="282">
                  <c:v>0.57398559077024502</c:v>
                </c:pt>
                <c:pt idx="283">
                  <c:v>0.57341745075438699</c:v>
                </c:pt>
                <c:pt idx="284">
                  <c:v>0.572884734336639</c:v>
                </c:pt>
                <c:pt idx="285">
                  <c:v>0.57235133669585103</c:v>
                </c:pt>
                <c:pt idx="286">
                  <c:v>0.57178387790303198</c:v>
                </c:pt>
                <c:pt idx="287">
                  <c:v>0.57128794752947698</c:v>
                </c:pt>
                <c:pt idx="288">
                  <c:v>0.57075523111172899</c:v>
                </c:pt>
                <c:pt idx="289">
                  <c:v>0.57025725706905195</c:v>
                </c:pt>
                <c:pt idx="290">
                  <c:v>0.56972385942826398</c:v>
                </c:pt>
                <c:pt idx="291">
                  <c:v>0.56926335265281902</c:v>
                </c:pt>
                <c:pt idx="292">
                  <c:v>0.568764697387101</c:v>
                </c:pt>
                <c:pt idx="293">
                  <c:v>0.56826944823658598</c:v>
                </c:pt>
                <c:pt idx="294">
                  <c:v>0.56780826023810205</c:v>
                </c:pt>
                <c:pt idx="295">
                  <c:v>0.56734502857049496</c:v>
                </c:pt>
                <c:pt idx="296">
                  <c:v>0.56681231215274697</c:v>
                </c:pt>
                <c:pt idx="297">
                  <c:v>0.56635180537730201</c:v>
                </c:pt>
                <c:pt idx="298">
                  <c:v>0.56589061737881696</c:v>
                </c:pt>
                <c:pt idx="299">
                  <c:v>0.56546485297844395</c:v>
                </c:pt>
                <c:pt idx="300">
                  <c:v>0.56496687893576603</c:v>
                </c:pt>
                <c:pt idx="301">
                  <c:v>0.56450569093728198</c:v>
                </c:pt>
                <c:pt idx="302">
                  <c:v>0.564042459269674</c:v>
                </c:pt>
                <c:pt idx="303">
                  <c:v>0.56361669486930099</c:v>
                </c:pt>
                <c:pt idx="304">
                  <c:v>0.56315618809385604</c:v>
                </c:pt>
                <c:pt idx="305">
                  <c:v>0.56272974247044205</c:v>
                </c:pt>
                <c:pt idx="306">
                  <c:v>0.562338720445139</c:v>
                </c:pt>
                <c:pt idx="307">
                  <c:v>0.56187821366969504</c:v>
                </c:pt>
                <c:pt idx="308">
                  <c:v>0.56145244926932103</c:v>
                </c:pt>
                <c:pt idx="309">
                  <c:v>0.561023959976784</c:v>
                </c:pt>
                <c:pt idx="310">
                  <c:v>0.56063566284364297</c:v>
                </c:pt>
                <c:pt idx="311">
                  <c:v>0.56020921722022898</c:v>
                </c:pt>
                <c:pt idx="312">
                  <c:v>0.55981819519492504</c:v>
                </c:pt>
                <c:pt idx="313">
                  <c:v>0.55939243079455203</c:v>
                </c:pt>
                <c:pt idx="314">
                  <c:v>0.55900140876924798</c:v>
                </c:pt>
                <c:pt idx="315">
                  <c:v>0.55861038674394403</c:v>
                </c:pt>
                <c:pt idx="316">
                  <c:v>0.55825410709371204</c:v>
                </c:pt>
                <c:pt idx="317">
                  <c:v>0.55790055233564095</c:v>
                </c:pt>
                <c:pt idx="318">
                  <c:v>0.55757901506048002</c:v>
                </c:pt>
                <c:pt idx="319">
                  <c:v>0.55719071792733799</c:v>
                </c:pt>
                <c:pt idx="320">
                  <c:v>0.55676495352696498</c:v>
                </c:pt>
                <c:pt idx="321">
                  <c:v>0.55640867387673099</c:v>
                </c:pt>
                <c:pt idx="322">
                  <c:v>0.55608986149373196</c:v>
                </c:pt>
                <c:pt idx="323">
                  <c:v>0.55569883946842802</c:v>
                </c:pt>
                <c:pt idx="324">
                  <c:v>0.55534255981819602</c:v>
                </c:pt>
                <c:pt idx="325">
                  <c:v>0.55498900506012505</c:v>
                </c:pt>
                <c:pt idx="326">
                  <c:v>0.55463272540989195</c:v>
                </c:pt>
                <c:pt idx="327">
                  <c:v>0.55431391302689204</c:v>
                </c:pt>
                <c:pt idx="328">
                  <c:v>0.55395763337665904</c:v>
                </c:pt>
                <c:pt idx="329">
                  <c:v>0.55363882099366002</c:v>
                </c:pt>
                <c:pt idx="330">
                  <c:v>0.553320008610659</c:v>
                </c:pt>
                <c:pt idx="331">
                  <c:v>0.55299847133549795</c:v>
                </c:pt>
                <c:pt idx="332">
                  <c:v>0.55271508255060797</c:v>
                </c:pt>
                <c:pt idx="333">
                  <c:v>0.55239627016760795</c:v>
                </c:pt>
                <c:pt idx="334">
                  <c:v>0.55203999051737596</c:v>
                </c:pt>
                <c:pt idx="335">
                  <c:v>0.551755920509446</c:v>
                </c:pt>
                <c:pt idx="336">
                  <c:v>0.55147185050151704</c:v>
                </c:pt>
                <c:pt idx="337">
                  <c:v>0.55118778049358697</c:v>
                </c:pt>
                <c:pt idx="338">
                  <c:v>0.55097660135100102</c:v>
                </c:pt>
                <c:pt idx="339">
                  <c:v>0.55069253134307306</c:v>
                </c:pt>
                <c:pt idx="340">
                  <c:v>0.55040846133514298</c:v>
                </c:pt>
                <c:pt idx="341">
                  <c:v>0.55012439132721402</c:v>
                </c:pt>
                <c:pt idx="342">
                  <c:v>0.54983827765016302</c:v>
                </c:pt>
                <c:pt idx="343">
                  <c:v>0.54959167490946603</c:v>
                </c:pt>
                <c:pt idx="344">
                  <c:v>0.54934234727660602</c:v>
                </c:pt>
                <c:pt idx="345">
                  <c:v>0.54912844324185905</c:v>
                </c:pt>
                <c:pt idx="346">
                  <c:v>0.54891658287623302</c:v>
                </c:pt>
                <c:pt idx="347">
                  <c:v>0.54863251286830295</c:v>
                </c:pt>
                <c:pt idx="348">
                  <c:v>0.54838318523544405</c:v>
                </c:pt>
                <c:pt idx="349">
                  <c:v>0.54820674846793005</c:v>
                </c:pt>
                <c:pt idx="350">
                  <c:v>0.54799216321014099</c:v>
                </c:pt>
                <c:pt idx="351">
                  <c:v>0.54770877442525201</c:v>
                </c:pt>
                <c:pt idx="352">
                  <c:v>0.54753165643469703</c:v>
                </c:pt>
                <c:pt idx="353">
                  <c:v>0.54728232880183803</c:v>
                </c:pt>
                <c:pt idx="354">
                  <c:v>0.54706842476708994</c:v>
                </c:pt>
                <c:pt idx="355">
                  <c:v>0.54685656440146402</c:v>
                </c:pt>
                <c:pt idx="356">
                  <c:v>0.54660791799164599</c:v>
                </c:pt>
                <c:pt idx="357">
                  <c:v>0.54643080000109001</c:v>
                </c:pt>
                <c:pt idx="358">
                  <c:v>0.546181472368232</c:v>
                </c:pt>
                <c:pt idx="359">
                  <c:v>0.546005035600717</c:v>
                </c:pt>
                <c:pt idx="360">
                  <c:v>0.54579045034292795</c:v>
                </c:pt>
                <c:pt idx="361">
                  <c:v>0.54561401357541295</c:v>
                </c:pt>
                <c:pt idx="362">
                  <c:v>0.54536468594255305</c:v>
                </c:pt>
                <c:pt idx="363">
                  <c:v>0.54518824917503905</c:v>
                </c:pt>
                <c:pt idx="364">
                  <c:v>0.54501113118448297</c:v>
                </c:pt>
                <c:pt idx="365">
                  <c:v>0.54479654592669502</c:v>
                </c:pt>
                <c:pt idx="366">
                  <c:v>0.54462010915918102</c:v>
                </c:pt>
                <c:pt idx="367">
                  <c:v>0.544440947499503</c:v>
                </c:pt>
                <c:pt idx="368">
                  <c:v>0.54426382950894703</c:v>
                </c:pt>
                <c:pt idx="369">
                  <c:v>0.54408671151839105</c:v>
                </c:pt>
                <c:pt idx="370">
                  <c:v>0.54391027475087705</c:v>
                </c:pt>
                <c:pt idx="371">
                  <c:v>0.54373111309120004</c:v>
                </c:pt>
                <c:pt idx="372">
                  <c:v>0.54358873747571501</c:v>
                </c:pt>
                <c:pt idx="373">
                  <c:v>0.54341230070820001</c:v>
                </c:pt>
                <c:pt idx="374">
                  <c:v>0.54323518271764404</c:v>
                </c:pt>
                <c:pt idx="375">
                  <c:v>0.54309348832519999</c:v>
                </c:pt>
                <c:pt idx="376">
                  <c:v>0.54287890306741204</c:v>
                </c:pt>
                <c:pt idx="377">
                  <c:v>0.542737208674967</c:v>
                </c:pt>
                <c:pt idx="378">
                  <c:v>0.54256009068441102</c:v>
                </c:pt>
                <c:pt idx="379">
                  <c:v>0.54238365391689702</c:v>
                </c:pt>
                <c:pt idx="380">
                  <c:v>0.54220381103417903</c:v>
                </c:pt>
                <c:pt idx="381">
                  <c:v>0.54206211664173398</c:v>
                </c:pt>
                <c:pt idx="382">
                  <c:v>0.54188499865117801</c:v>
                </c:pt>
                <c:pt idx="383">
                  <c:v>0.54170856188366301</c:v>
                </c:pt>
                <c:pt idx="384">
                  <c:v>0.54152871900094501</c:v>
                </c:pt>
                <c:pt idx="385">
                  <c:v>0.54138702460850197</c:v>
                </c:pt>
                <c:pt idx="386">
                  <c:v>0.54120990661794599</c:v>
                </c:pt>
                <c:pt idx="387">
                  <c:v>0.54106821222550106</c:v>
                </c:pt>
                <c:pt idx="388">
                  <c:v>0.54089109423494597</c:v>
                </c:pt>
                <c:pt idx="389">
                  <c:v>0.54074939984250203</c:v>
                </c:pt>
                <c:pt idx="390">
                  <c:v>0.54060770545005699</c:v>
                </c:pt>
                <c:pt idx="391">
                  <c:v>0.54046532983457196</c:v>
                </c:pt>
                <c:pt idx="392">
                  <c:v>0.54032363544212703</c:v>
                </c:pt>
                <c:pt idx="393">
                  <c:v>0.54010905018433997</c:v>
                </c:pt>
                <c:pt idx="394">
                  <c:v>0.53996735579189503</c:v>
                </c:pt>
                <c:pt idx="395">
                  <c:v>0.53986040377452105</c:v>
                </c:pt>
                <c:pt idx="396">
                  <c:v>0.53971802815903602</c:v>
                </c:pt>
                <c:pt idx="397">
                  <c:v>0.53961107614166204</c:v>
                </c:pt>
                <c:pt idx="398">
                  <c:v>0.53946938174921699</c:v>
                </c:pt>
                <c:pt idx="399">
                  <c:v>0.53936447340096505</c:v>
                </c:pt>
                <c:pt idx="400">
                  <c:v>0.539222779008521</c:v>
                </c:pt>
                <c:pt idx="401">
                  <c:v>0.53908040339303598</c:v>
                </c:pt>
                <c:pt idx="402">
                  <c:v>0.53893870900059104</c:v>
                </c:pt>
                <c:pt idx="403">
                  <c:v>0.538797014608147</c:v>
                </c:pt>
                <c:pt idx="404">
                  <c:v>0.53865463899266297</c:v>
                </c:pt>
                <c:pt idx="405">
                  <c:v>0.53854768697528899</c:v>
                </c:pt>
                <c:pt idx="406">
                  <c:v>0.538440734957915</c:v>
                </c:pt>
                <c:pt idx="407">
                  <c:v>0.53826361696735903</c:v>
                </c:pt>
                <c:pt idx="408">
                  <c:v>0.53815666494998504</c:v>
                </c:pt>
                <c:pt idx="409">
                  <c:v>0.53797954695942896</c:v>
                </c:pt>
                <c:pt idx="410">
                  <c:v>0.53783785256698502</c:v>
                </c:pt>
                <c:pt idx="411">
                  <c:v>0.53773090054961104</c:v>
                </c:pt>
                <c:pt idx="412">
                  <c:v>0.53762326730919696</c:v>
                </c:pt>
                <c:pt idx="413">
                  <c:v>0.53751631529182298</c:v>
                </c:pt>
                <c:pt idx="414">
                  <c:v>0.53737462089937804</c:v>
                </c:pt>
                <c:pt idx="415">
                  <c:v>0.53726766888200395</c:v>
                </c:pt>
                <c:pt idx="416">
                  <c:v>0.53709055089144797</c:v>
                </c:pt>
                <c:pt idx="417">
                  <c:v>0.53698359887407399</c:v>
                </c:pt>
                <c:pt idx="418">
                  <c:v>0.53684122325858996</c:v>
                </c:pt>
                <c:pt idx="419">
                  <c:v>0.53669952886614603</c:v>
                </c:pt>
                <c:pt idx="420">
                  <c:v>0.53655783447370098</c:v>
                </c:pt>
                <c:pt idx="421">
                  <c:v>0.53645292612544804</c:v>
                </c:pt>
                <c:pt idx="422">
                  <c:v>0.53634597410807605</c:v>
                </c:pt>
                <c:pt idx="423">
                  <c:v>0.53623902209070196</c:v>
                </c:pt>
                <c:pt idx="424">
                  <c:v>0.53609664647521604</c:v>
                </c:pt>
                <c:pt idx="425">
                  <c:v>0.53598969445784195</c:v>
                </c:pt>
                <c:pt idx="426">
                  <c:v>0.53584800006539801</c:v>
                </c:pt>
                <c:pt idx="427">
                  <c:v>0.53577783409221602</c:v>
                </c:pt>
                <c:pt idx="428">
                  <c:v>0.53563613969977097</c:v>
                </c:pt>
                <c:pt idx="429">
                  <c:v>0.53549376408428595</c:v>
                </c:pt>
                <c:pt idx="430">
                  <c:v>0.53538681206691296</c:v>
                </c:pt>
                <c:pt idx="431">
                  <c:v>0.53527986004953898</c:v>
                </c:pt>
                <c:pt idx="432">
                  <c:v>0.53513816565709504</c:v>
                </c:pt>
                <c:pt idx="433">
                  <c:v>0.53503053241667997</c:v>
                </c:pt>
                <c:pt idx="434">
                  <c:v>0.53492630529146801</c:v>
                </c:pt>
                <c:pt idx="435">
                  <c:v>0.53485409564916497</c:v>
                </c:pt>
                <c:pt idx="436">
                  <c:v>0.53471172003367995</c:v>
                </c:pt>
                <c:pt idx="437">
                  <c:v>0.53467697765861</c:v>
                </c:pt>
                <c:pt idx="438">
                  <c:v>0.53457002564123601</c:v>
                </c:pt>
                <c:pt idx="439">
                  <c:v>0.53446307362386203</c:v>
                </c:pt>
                <c:pt idx="440">
                  <c:v>0.53435612160648704</c:v>
                </c:pt>
                <c:pt idx="441">
                  <c:v>0.53428595563330605</c:v>
                </c:pt>
                <c:pt idx="442">
                  <c:v>0.53421374599100302</c:v>
                </c:pt>
                <c:pt idx="443">
                  <c:v>0.53410951886579106</c:v>
                </c:pt>
                <c:pt idx="444">
                  <c:v>0.53403730922348802</c:v>
                </c:pt>
                <c:pt idx="445">
                  <c:v>0.53396714325030703</c:v>
                </c:pt>
                <c:pt idx="446">
                  <c:v>0.53382544885786198</c:v>
                </c:pt>
                <c:pt idx="447">
                  <c:v>0.53378798159062901</c:v>
                </c:pt>
                <c:pt idx="448">
                  <c:v>0.53364560597514399</c:v>
                </c:pt>
                <c:pt idx="449">
                  <c:v>0.53361086360007304</c:v>
                </c:pt>
                <c:pt idx="450">
                  <c:v>0.53350391158269905</c:v>
                </c:pt>
                <c:pt idx="451">
                  <c:v>0.53339695956532496</c:v>
                </c:pt>
                <c:pt idx="452">
                  <c:v>0.53329205121707302</c:v>
                </c:pt>
                <c:pt idx="453">
                  <c:v>0.53318509919969903</c:v>
                </c:pt>
                <c:pt idx="454">
                  <c:v>0.53307814718232505</c:v>
                </c:pt>
                <c:pt idx="455">
                  <c:v>0.53300798120914405</c:v>
                </c:pt>
                <c:pt idx="456">
                  <c:v>0.53286628681669901</c:v>
                </c:pt>
                <c:pt idx="457">
                  <c:v>0.53275933479932602</c:v>
                </c:pt>
                <c:pt idx="458">
                  <c:v>0.53265238278195204</c:v>
                </c:pt>
                <c:pt idx="459">
                  <c:v>0.53254474954153697</c:v>
                </c:pt>
                <c:pt idx="460">
                  <c:v>0.53251000716646602</c:v>
                </c:pt>
                <c:pt idx="461">
                  <c:v>0.53240305514909203</c:v>
                </c:pt>
                <c:pt idx="462">
                  <c:v>0.53229814680084098</c:v>
                </c:pt>
                <c:pt idx="463">
                  <c:v>0.53222593715853705</c:v>
                </c:pt>
                <c:pt idx="464">
                  <c:v>0.53222593715853705</c:v>
                </c:pt>
                <c:pt idx="465">
                  <c:v>0.53208424276609301</c:v>
                </c:pt>
                <c:pt idx="466">
                  <c:v>0.53201203312378997</c:v>
                </c:pt>
                <c:pt idx="467">
                  <c:v>0.53190712477553703</c:v>
                </c:pt>
                <c:pt idx="468">
                  <c:v>0.531834915133234</c:v>
                </c:pt>
                <c:pt idx="469">
                  <c:v>0.53176543038309299</c:v>
                </c:pt>
                <c:pt idx="470">
                  <c:v>0.531658478365718</c:v>
                </c:pt>
                <c:pt idx="471">
                  <c:v>0.53155152634834602</c:v>
                </c:pt>
                <c:pt idx="472">
                  <c:v>0.53155152634834602</c:v>
                </c:pt>
                <c:pt idx="473">
                  <c:v>0.53148136037516402</c:v>
                </c:pt>
                <c:pt idx="474">
                  <c:v>0.53133966598271898</c:v>
                </c:pt>
                <c:pt idx="475">
                  <c:v>0.53123271396534499</c:v>
                </c:pt>
                <c:pt idx="476">
                  <c:v>0.53112508072493003</c:v>
                </c:pt>
                <c:pt idx="477">
                  <c:v>0.53101812870755605</c:v>
                </c:pt>
                <c:pt idx="478">
                  <c:v>0.53091117669018295</c:v>
                </c:pt>
                <c:pt idx="479">
                  <c:v>0.53080626834193101</c:v>
                </c:pt>
                <c:pt idx="480">
                  <c:v>0.53073405869962798</c:v>
                </c:pt>
                <c:pt idx="481">
                  <c:v>0.53066457394948596</c:v>
                </c:pt>
                <c:pt idx="482">
                  <c:v>0.53059236430718304</c:v>
                </c:pt>
                <c:pt idx="483">
                  <c:v>0.53045066991473799</c:v>
                </c:pt>
                <c:pt idx="484">
                  <c:v>0.530380503941557</c:v>
                </c:pt>
                <c:pt idx="485">
                  <c:v>0.53023880954911295</c:v>
                </c:pt>
                <c:pt idx="486">
                  <c:v>0.53016659990680903</c:v>
                </c:pt>
                <c:pt idx="487">
                  <c:v>0.53009643393362804</c:v>
                </c:pt>
                <c:pt idx="488">
                  <c:v>0.53002422429132401</c:v>
                </c:pt>
                <c:pt idx="489">
                  <c:v>0.52998948191625295</c:v>
                </c:pt>
                <c:pt idx="490">
                  <c:v>0.52988252989887996</c:v>
                </c:pt>
                <c:pt idx="491">
                  <c:v>0.52984778752380901</c:v>
                </c:pt>
                <c:pt idx="492">
                  <c:v>0.52974015428339405</c:v>
                </c:pt>
                <c:pt idx="493">
                  <c:v>0.52963320226602095</c:v>
                </c:pt>
                <c:pt idx="494">
                  <c:v>0.52956371751587905</c:v>
                </c:pt>
                <c:pt idx="495">
                  <c:v>0.52952625024864697</c:v>
                </c:pt>
                <c:pt idx="496">
                  <c:v>0.52942134190039403</c:v>
                </c:pt>
                <c:pt idx="497">
                  <c:v>0.52934913225809199</c:v>
                </c:pt>
                <c:pt idx="498">
                  <c:v>0.52927964750794998</c:v>
                </c:pt>
                <c:pt idx="499">
                  <c:v>0.52917269549057699</c:v>
                </c:pt>
                <c:pt idx="500">
                  <c:v>0.52910048584827296</c:v>
                </c:pt>
                <c:pt idx="501">
                  <c:v>0.52899557750002102</c:v>
                </c:pt>
                <c:pt idx="502">
                  <c:v>0.52892336785771699</c:v>
                </c:pt>
                <c:pt idx="503">
                  <c:v>0.52885388310757597</c:v>
                </c:pt>
                <c:pt idx="504">
                  <c:v>0.52874693109020199</c:v>
                </c:pt>
                <c:pt idx="505">
                  <c:v>0.52867472144789895</c:v>
                </c:pt>
                <c:pt idx="506">
                  <c:v>0.52860455547471796</c:v>
                </c:pt>
                <c:pt idx="507">
                  <c:v>0.52849760345734298</c:v>
                </c:pt>
                <c:pt idx="508">
                  <c:v>0.52842539381503995</c:v>
                </c:pt>
                <c:pt idx="509">
                  <c:v>0.528320485466788</c:v>
                </c:pt>
                <c:pt idx="510">
                  <c:v>0.52824827582448497</c:v>
                </c:pt>
                <c:pt idx="511">
                  <c:v>0.52814132380711099</c:v>
                </c:pt>
                <c:pt idx="512">
                  <c:v>0.52807183905696897</c:v>
                </c:pt>
                <c:pt idx="513">
                  <c:v>0.52796488703959599</c:v>
                </c:pt>
                <c:pt idx="514">
                  <c:v>0.52792946344148495</c:v>
                </c:pt>
                <c:pt idx="515">
                  <c:v>0.527894721066414</c:v>
                </c:pt>
                <c:pt idx="516">
                  <c:v>0.52775302667396995</c:v>
                </c:pt>
                <c:pt idx="517">
                  <c:v>0.52771555940673598</c:v>
                </c:pt>
                <c:pt idx="518">
                  <c:v>0.52764607465659596</c:v>
                </c:pt>
                <c:pt idx="519">
                  <c:v>0.52757386501429204</c:v>
                </c:pt>
                <c:pt idx="520">
                  <c:v>0.52750369904111105</c:v>
                </c:pt>
                <c:pt idx="521">
                  <c:v>0.52746895666603999</c:v>
                </c:pt>
                <c:pt idx="522">
                  <c:v>0.52739674702373696</c:v>
                </c:pt>
                <c:pt idx="523">
                  <c:v>0.52732726227359605</c:v>
                </c:pt>
                <c:pt idx="524">
                  <c:v>0.52725505263129202</c:v>
                </c:pt>
                <c:pt idx="525">
                  <c:v>0.52718488665811103</c:v>
                </c:pt>
                <c:pt idx="526">
                  <c:v>0.527112677015807</c:v>
                </c:pt>
                <c:pt idx="527">
                  <c:v>0.52704046737350496</c:v>
                </c:pt>
                <c:pt idx="528">
                  <c:v>0.52697098262336195</c:v>
                </c:pt>
                <c:pt idx="529">
                  <c:v>0.52686403060598896</c:v>
                </c:pt>
                <c:pt idx="530">
                  <c:v>0.52682860700787804</c:v>
                </c:pt>
                <c:pt idx="531">
                  <c:v>0.52679386463280697</c:v>
                </c:pt>
                <c:pt idx="532">
                  <c:v>0.52672165499050405</c:v>
                </c:pt>
                <c:pt idx="533">
                  <c:v>0.52661470297312996</c:v>
                </c:pt>
                <c:pt idx="534">
                  <c:v>0.52654521822298905</c:v>
                </c:pt>
                <c:pt idx="535">
                  <c:v>0.52647300858068602</c:v>
                </c:pt>
                <c:pt idx="536">
                  <c:v>0.52640284260750403</c:v>
                </c:pt>
                <c:pt idx="537">
                  <c:v>0.52636810023243297</c:v>
                </c:pt>
                <c:pt idx="538">
                  <c:v>0.52626114821505898</c:v>
                </c:pt>
                <c:pt idx="539">
                  <c:v>0.526154196197685</c:v>
                </c:pt>
                <c:pt idx="540">
                  <c:v>0.52608403022450401</c:v>
                </c:pt>
                <c:pt idx="541">
                  <c:v>0.52597707820713002</c:v>
                </c:pt>
                <c:pt idx="542">
                  <c:v>0.52590486856482699</c:v>
                </c:pt>
                <c:pt idx="543">
                  <c:v>0.52583538381468597</c:v>
                </c:pt>
                <c:pt idx="544">
                  <c:v>0.52576249294934196</c:v>
                </c:pt>
                <c:pt idx="545">
                  <c:v>0.52569300819919995</c:v>
                </c:pt>
                <c:pt idx="546">
                  <c:v>0.52562079855689703</c:v>
                </c:pt>
                <c:pt idx="547">
                  <c:v>0.52555131380675602</c:v>
                </c:pt>
                <c:pt idx="548">
                  <c:v>0.52544368056634105</c:v>
                </c:pt>
                <c:pt idx="549">
                  <c:v>0.52540893819127199</c:v>
                </c:pt>
                <c:pt idx="550">
                  <c:v>0.52530198617389801</c:v>
                </c:pt>
                <c:pt idx="551">
                  <c:v>0.52526724379882705</c:v>
                </c:pt>
                <c:pt idx="552">
                  <c:v>0.52516029178145296</c:v>
                </c:pt>
                <c:pt idx="553">
                  <c:v>0.525052658541038</c:v>
                </c:pt>
                <c:pt idx="554">
                  <c:v>0.52498317379089698</c:v>
                </c:pt>
                <c:pt idx="555">
                  <c:v>0.524876221773523</c:v>
                </c:pt>
                <c:pt idx="556">
                  <c:v>0.52480401213121997</c:v>
                </c:pt>
                <c:pt idx="557">
                  <c:v>0.52469910378296802</c:v>
                </c:pt>
                <c:pt idx="558">
                  <c:v>0.52462689414066499</c:v>
                </c:pt>
                <c:pt idx="559">
                  <c:v>0.52451994212329101</c:v>
                </c:pt>
                <c:pt idx="560">
                  <c:v>0.52445045737314999</c:v>
                </c:pt>
                <c:pt idx="561">
                  <c:v>0.52434282413273503</c:v>
                </c:pt>
                <c:pt idx="562">
                  <c:v>0.524270614490432</c:v>
                </c:pt>
                <c:pt idx="563">
                  <c:v>0.52423587211536105</c:v>
                </c:pt>
                <c:pt idx="564">
                  <c:v>0.52412892009798695</c:v>
                </c:pt>
                <c:pt idx="565">
                  <c:v>0.52402401174973501</c:v>
                </c:pt>
                <c:pt idx="566">
                  <c:v>0.52398722570554301</c:v>
                </c:pt>
                <c:pt idx="567">
                  <c:v>0.52388231735729096</c:v>
                </c:pt>
                <c:pt idx="568">
                  <c:v>0.52381010771498704</c:v>
                </c:pt>
                <c:pt idx="569">
                  <c:v>0.52370315569761305</c:v>
                </c:pt>
                <c:pt idx="570">
                  <c:v>0.52363298972443195</c:v>
                </c:pt>
                <c:pt idx="571">
                  <c:v>0.52352603770705797</c:v>
                </c:pt>
                <c:pt idx="572">
                  <c:v>0.52345655295691695</c:v>
                </c:pt>
                <c:pt idx="573">
                  <c:v>0.52334960093954297</c:v>
                </c:pt>
                <c:pt idx="574">
                  <c:v>0.52324196769912901</c:v>
                </c:pt>
                <c:pt idx="575">
                  <c:v>0.52316975805682497</c:v>
                </c:pt>
                <c:pt idx="576">
                  <c:v>0.52302806366438104</c:v>
                </c:pt>
                <c:pt idx="577">
                  <c:v>0.52292315531612898</c:v>
                </c:pt>
                <c:pt idx="578">
                  <c:v>0.52285094567382495</c:v>
                </c:pt>
                <c:pt idx="579">
                  <c:v>0.52270925128138102</c:v>
                </c:pt>
                <c:pt idx="580">
                  <c:v>0.52260229926400703</c:v>
                </c:pt>
                <c:pt idx="581">
                  <c:v>0.52245992364852201</c:v>
                </c:pt>
                <c:pt idx="582">
                  <c:v>0.52235569652331104</c:v>
                </c:pt>
                <c:pt idx="583">
                  <c:v>0.52228348688100601</c:v>
                </c:pt>
                <c:pt idx="584">
                  <c:v>0.52217585364059305</c:v>
                </c:pt>
                <c:pt idx="585">
                  <c:v>0.52214111126552198</c:v>
                </c:pt>
                <c:pt idx="586">
                  <c:v>0.522034159248148</c:v>
                </c:pt>
                <c:pt idx="587">
                  <c:v>0.52189246485570395</c:v>
                </c:pt>
                <c:pt idx="588">
                  <c:v>0.52182229888252196</c:v>
                </c:pt>
                <c:pt idx="589">
                  <c:v>0.52171534686514798</c:v>
                </c:pt>
                <c:pt idx="590">
                  <c:v>0.52160839484777399</c:v>
                </c:pt>
                <c:pt idx="591">
                  <c:v>0.52150144283040001</c:v>
                </c:pt>
                <c:pt idx="592">
                  <c:v>0.52143127685721902</c:v>
                </c:pt>
                <c:pt idx="593">
                  <c:v>0.52135906721491498</c:v>
                </c:pt>
                <c:pt idx="594">
                  <c:v>0.52121737282247105</c:v>
                </c:pt>
                <c:pt idx="595">
                  <c:v>0.521112464474218</c:v>
                </c:pt>
                <c:pt idx="596">
                  <c:v>0.52100551245684401</c:v>
                </c:pt>
                <c:pt idx="597">
                  <c:v>0.52093330281454098</c:v>
                </c:pt>
                <c:pt idx="598">
                  <c:v>0.52082839446628904</c:v>
                </c:pt>
                <c:pt idx="599">
                  <c:v>0.52072144244891605</c:v>
                </c:pt>
                <c:pt idx="600">
                  <c:v>0.52061449043154195</c:v>
                </c:pt>
                <c:pt idx="601">
                  <c:v>0.52050753841416797</c:v>
                </c:pt>
                <c:pt idx="602">
                  <c:v>0.52040058639679398</c:v>
                </c:pt>
                <c:pt idx="603">
                  <c:v>0.52033042042361199</c:v>
                </c:pt>
                <c:pt idx="604">
                  <c:v>0.52022346840623801</c:v>
                </c:pt>
                <c:pt idx="605">
                  <c:v>0.52011651638886403</c:v>
                </c:pt>
                <c:pt idx="606">
                  <c:v>0.52004635041568303</c:v>
                </c:pt>
                <c:pt idx="607">
                  <c:v>0.51993939839830905</c:v>
                </c:pt>
                <c:pt idx="608">
                  <c:v>0.51983244638093495</c:v>
                </c:pt>
                <c:pt idx="609">
                  <c:v>0.519797704005864</c:v>
                </c:pt>
                <c:pt idx="610">
                  <c:v>0.51969075198849002</c:v>
                </c:pt>
                <c:pt idx="611">
                  <c:v>0.51954837637300499</c:v>
                </c:pt>
                <c:pt idx="612">
                  <c:v>0.51944142435563101</c:v>
                </c:pt>
                <c:pt idx="613">
                  <c:v>0.51937193960549</c:v>
                </c:pt>
                <c:pt idx="614">
                  <c:v>0.51929972996318696</c:v>
                </c:pt>
                <c:pt idx="615">
                  <c:v>0.51919482161493502</c:v>
                </c:pt>
                <c:pt idx="616">
                  <c:v>0.51912261197263099</c:v>
                </c:pt>
                <c:pt idx="617">
                  <c:v>0.519015659955258</c:v>
                </c:pt>
                <c:pt idx="618">
                  <c:v>0.51894549398207601</c:v>
                </c:pt>
                <c:pt idx="619">
                  <c:v>0.51883854196470203</c:v>
                </c:pt>
                <c:pt idx="620">
                  <c:v>0.51880379958963097</c:v>
                </c:pt>
                <c:pt idx="621">
                  <c:v>0.51866210519718703</c:v>
                </c:pt>
                <c:pt idx="622">
                  <c:v>0.51862668159907599</c:v>
                </c:pt>
                <c:pt idx="623">
                  <c:v>0.518519729581702</c:v>
                </c:pt>
                <c:pt idx="624">
                  <c:v>0.51841277756432802</c:v>
                </c:pt>
                <c:pt idx="625">
                  <c:v>0.51837803518925796</c:v>
                </c:pt>
                <c:pt idx="626">
                  <c:v>0.51830582554695503</c:v>
                </c:pt>
                <c:pt idx="627">
                  <c:v>0.51816344993146901</c:v>
                </c:pt>
                <c:pt idx="628">
                  <c:v>0.51805649791409503</c:v>
                </c:pt>
                <c:pt idx="629">
                  <c:v>0.51798701316395401</c:v>
                </c:pt>
                <c:pt idx="630">
                  <c:v>0.51787937992353905</c:v>
                </c:pt>
                <c:pt idx="631">
                  <c:v>0.51777242790616496</c:v>
                </c:pt>
                <c:pt idx="632">
                  <c:v>0.51766820078095499</c:v>
                </c:pt>
                <c:pt idx="633">
                  <c:v>0.51763073351372202</c:v>
                </c:pt>
                <c:pt idx="634">
                  <c:v>0.51756056754054003</c:v>
                </c:pt>
                <c:pt idx="635">
                  <c:v>0.51745361552316604</c:v>
                </c:pt>
                <c:pt idx="636">
                  <c:v>0.517311921130721</c:v>
                </c:pt>
                <c:pt idx="637">
                  <c:v>0.51716954551523597</c:v>
                </c:pt>
                <c:pt idx="638">
                  <c:v>0.51710006076509596</c:v>
                </c:pt>
                <c:pt idx="639">
                  <c:v>0.51706259349786199</c:v>
                </c:pt>
                <c:pt idx="640">
                  <c:v>0.51699310874772098</c:v>
                </c:pt>
                <c:pt idx="641">
                  <c:v>0.51692089910541805</c:v>
                </c:pt>
                <c:pt idx="642">
                  <c:v>0.51685073313223695</c:v>
                </c:pt>
                <c:pt idx="643">
                  <c:v>0.51674378111486297</c:v>
                </c:pt>
                <c:pt idx="644">
                  <c:v>0.51667157147255904</c:v>
                </c:pt>
                <c:pt idx="645">
                  <c:v>0.51656734434734797</c:v>
                </c:pt>
                <c:pt idx="646">
                  <c:v>0.51649513470504405</c:v>
                </c:pt>
                <c:pt idx="647">
                  <c:v>0.51642496873186206</c:v>
                </c:pt>
                <c:pt idx="648">
                  <c:v>0.51635275908955902</c:v>
                </c:pt>
                <c:pt idx="649">
                  <c:v>0.51624580707218604</c:v>
                </c:pt>
                <c:pt idx="650">
                  <c:v>0.51617632232204502</c:v>
                </c:pt>
                <c:pt idx="651">
                  <c:v>0.51614089872393298</c:v>
                </c:pt>
                <c:pt idx="652">
                  <c:v>0.51606868908162995</c:v>
                </c:pt>
                <c:pt idx="653">
                  <c:v>0.516033946706559</c:v>
                </c:pt>
                <c:pt idx="654">
                  <c:v>0.51592699468918601</c:v>
                </c:pt>
                <c:pt idx="655">
                  <c:v>0.515857509939044</c:v>
                </c:pt>
                <c:pt idx="656">
                  <c:v>0.51574987669863004</c:v>
                </c:pt>
                <c:pt idx="657">
                  <c:v>0.51567766705632601</c:v>
                </c:pt>
                <c:pt idx="658">
                  <c:v>0.51564292468125605</c:v>
                </c:pt>
                <c:pt idx="659">
                  <c:v>0.51557071503895202</c:v>
                </c:pt>
                <c:pt idx="660">
                  <c:v>0.51550123028881101</c:v>
                </c:pt>
                <c:pt idx="661">
                  <c:v>0.51542902064650797</c:v>
                </c:pt>
                <c:pt idx="662">
                  <c:v>0.51532411229825603</c:v>
                </c:pt>
                <c:pt idx="663">
                  <c:v>0.515251902655953</c:v>
                </c:pt>
                <c:pt idx="664">
                  <c:v>0.51521716028088205</c:v>
                </c:pt>
                <c:pt idx="665">
                  <c:v>0.51518241790581198</c:v>
                </c:pt>
                <c:pt idx="666">
                  <c:v>0.515075465888438</c:v>
                </c:pt>
                <c:pt idx="667">
                  <c:v>0.51496783264802304</c:v>
                </c:pt>
                <c:pt idx="668">
                  <c:v>0.51489834789788202</c:v>
                </c:pt>
                <c:pt idx="669">
                  <c:v>0.51486088063064905</c:v>
                </c:pt>
                <c:pt idx="670">
                  <c:v>0.51482613825557799</c:v>
                </c:pt>
                <c:pt idx="671">
                  <c:v>0.51475665350543798</c:v>
                </c:pt>
                <c:pt idx="672">
                  <c:v>0.51464902026502402</c:v>
                </c:pt>
                <c:pt idx="673">
                  <c:v>0.51461427788995295</c:v>
                </c:pt>
                <c:pt idx="674">
                  <c:v>0.51457681062271998</c:v>
                </c:pt>
                <c:pt idx="675">
                  <c:v>0.51443511623027605</c:v>
                </c:pt>
                <c:pt idx="676">
                  <c:v>0.51440037385520498</c:v>
                </c:pt>
                <c:pt idx="677">
                  <c:v>0.51429274061479002</c:v>
                </c:pt>
                <c:pt idx="678">
                  <c:v>0.51422325586464901</c:v>
                </c:pt>
                <c:pt idx="679">
                  <c:v>0.51411630384727502</c:v>
                </c:pt>
                <c:pt idx="680">
                  <c:v>0.51408156147220496</c:v>
                </c:pt>
                <c:pt idx="681">
                  <c:v>0.513973928231791</c:v>
                </c:pt>
                <c:pt idx="682">
                  <c:v>0.51390171858948797</c:v>
                </c:pt>
                <c:pt idx="683">
                  <c:v>0.513797491464276</c:v>
                </c:pt>
                <c:pt idx="684">
                  <c:v>0.51376002419704303</c:v>
                </c:pt>
                <c:pt idx="685">
                  <c:v>0.51361832980459798</c:v>
                </c:pt>
                <c:pt idx="686">
                  <c:v>0.51354816383141699</c:v>
                </c:pt>
                <c:pt idx="687">
                  <c:v>0.51351342145634604</c:v>
                </c:pt>
                <c:pt idx="688">
                  <c:v>0.51344121181404301</c:v>
                </c:pt>
                <c:pt idx="689">
                  <c:v>0.51333425979666902</c:v>
                </c:pt>
                <c:pt idx="690">
                  <c:v>0.513191884181183</c:v>
                </c:pt>
                <c:pt idx="691">
                  <c:v>0.51312239943104199</c:v>
                </c:pt>
                <c:pt idx="692">
                  <c:v>0.51305018978873895</c:v>
                </c:pt>
                <c:pt idx="693">
                  <c:v>0.51294323777136597</c:v>
                </c:pt>
                <c:pt idx="694">
                  <c:v>0.51287307179818398</c:v>
                </c:pt>
                <c:pt idx="695">
                  <c:v>0.51276611978080999</c:v>
                </c:pt>
                <c:pt idx="696">
                  <c:v>0.51265916776343601</c:v>
                </c:pt>
                <c:pt idx="697">
                  <c:v>0.51258968301329499</c:v>
                </c:pt>
                <c:pt idx="698">
                  <c:v>0.51248204977288003</c:v>
                </c:pt>
                <c:pt idx="699">
                  <c:v>0.51241256502273902</c:v>
                </c:pt>
                <c:pt idx="700">
                  <c:v>0.51234035538043599</c:v>
                </c:pt>
                <c:pt idx="701">
                  <c:v>0.512233403363062</c:v>
                </c:pt>
                <c:pt idx="702">
                  <c:v>0.51212849501480995</c:v>
                </c:pt>
                <c:pt idx="703">
                  <c:v>0.51202154299743596</c:v>
                </c:pt>
                <c:pt idx="704">
                  <c:v>0.51191459098006198</c:v>
                </c:pt>
                <c:pt idx="705">
                  <c:v>0.51184238133775894</c:v>
                </c:pt>
                <c:pt idx="706">
                  <c:v>0.511737472989507</c:v>
                </c:pt>
                <c:pt idx="707">
                  <c:v>0.51166526334720297</c:v>
                </c:pt>
                <c:pt idx="708">
                  <c:v>0.51159577859706296</c:v>
                </c:pt>
                <c:pt idx="709">
                  <c:v>0.51152356895475803</c:v>
                </c:pt>
                <c:pt idx="710">
                  <c:v>0.51145340298157704</c:v>
                </c:pt>
                <c:pt idx="711">
                  <c:v>0.51134645096420295</c:v>
                </c:pt>
                <c:pt idx="712">
                  <c:v>0.51127424132190002</c:v>
                </c:pt>
                <c:pt idx="713">
                  <c:v>0.51117001419668795</c:v>
                </c:pt>
                <c:pt idx="714">
                  <c:v>0.51106238095627399</c:v>
                </c:pt>
                <c:pt idx="715">
                  <c:v>0.51102763858120304</c:v>
                </c:pt>
                <c:pt idx="716">
                  <c:v>0.5109554289389</c:v>
                </c:pt>
                <c:pt idx="717">
                  <c:v>0.51088594418875899</c:v>
                </c:pt>
                <c:pt idx="718">
                  <c:v>0.51084847692152602</c:v>
                </c:pt>
                <c:pt idx="719">
                  <c:v>0.51070610130604099</c:v>
                </c:pt>
                <c:pt idx="720">
                  <c:v>0.51063661655589998</c:v>
                </c:pt>
                <c:pt idx="721">
                  <c:v>0.510529664538526</c:v>
                </c:pt>
                <c:pt idx="722">
                  <c:v>0.51049492216345604</c:v>
                </c:pt>
                <c:pt idx="723">
                  <c:v>0.51038728892304097</c:v>
                </c:pt>
                <c:pt idx="724">
                  <c:v>0.51031507928073805</c:v>
                </c:pt>
                <c:pt idx="725">
                  <c:v>0.51021085215552697</c:v>
                </c:pt>
                <c:pt idx="726">
                  <c:v>0.51010390013815199</c:v>
                </c:pt>
                <c:pt idx="727">
                  <c:v>0.50999626689773803</c:v>
                </c:pt>
                <c:pt idx="728">
                  <c:v>0.50988931488036304</c:v>
                </c:pt>
                <c:pt idx="729">
                  <c:v>0.50985457250529398</c:v>
                </c:pt>
                <c:pt idx="730">
                  <c:v>0.50974762048791999</c:v>
                </c:pt>
                <c:pt idx="731">
                  <c:v>0.509677454514738</c:v>
                </c:pt>
                <c:pt idx="732">
                  <c:v>0.50957050249736402</c:v>
                </c:pt>
                <c:pt idx="733">
                  <c:v>0.50953576012229296</c:v>
                </c:pt>
                <c:pt idx="734">
                  <c:v>0.50942880810491897</c:v>
                </c:pt>
                <c:pt idx="735">
                  <c:v>0.50932185608754499</c:v>
                </c:pt>
                <c:pt idx="736">
                  <c:v>0.509251690114364</c:v>
                </c:pt>
                <c:pt idx="737">
                  <c:v>0.50917948047206096</c:v>
                </c:pt>
                <c:pt idx="738">
                  <c:v>0.50907252845468698</c:v>
                </c:pt>
                <c:pt idx="739">
                  <c:v>0.50893083406224204</c:v>
                </c:pt>
                <c:pt idx="740">
                  <c:v>0.50886066808906005</c:v>
                </c:pt>
                <c:pt idx="741">
                  <c:v>0.50878845844675702</c:v>
                </c:pt>
                <c:pt idx="742">
                  <c:v>0.50868423132154506</c:v>
                </c:pt>
                <c:pt idx="743">
                  <c:v>0.50854185570606103</c:v>
                </c:pt>
                <c:pt idx="744">
                  <c:v>0.50854185570606103</c:v>
                </c:pt>
                <c:pt idx="745">
                  <c:v>0.50850438843882695</c:v>
                </c:pt>
                <c:pt idx="746">
                  <c:v>0.50836269404638401</c:v>
                </c:pt>
                <c:pt idx="747">
                  <c:v>0.50832795167131295</c:v>
                </c:pt>
                <c:pt idx="748">
                  <c:v>0.50825778569813096</c:v>
                </c:pt>
                <c:pt idx="749">
                  <c:v>0.508113366413524</c:v>
                </c:pt>
                <c:pt idx="750">
                  <c:v>0.50804388166338299</c:v>
                </c:pt>
                <c:pt idx="751">
                  <c:v>0.50793692964600901</c:v>
                </c:pt>
                <c:pt idx="752">
                  <c:v>0.50786676367282801</c:v>
                </c:pt>
                <c:pt idx="753">
                  <c:v>0.50775981165545403</c:v>
                </c:pt>
                <c:pt idx="754">
                  <c:v>0.50765285963808005</c:v>
                </c:pt>
                <c:pt idx="755">
                  <c:v>0.50754590762070695</c:v>
                </c:pt>
                <c:pt idx="756">
                  <c:v>0.50744099927245401</c:v>
                </c:pt>
                <c:pt idx="757">
                  <c:v>0.50733404725508002</c:v>
                </c:pt>
                <c:pt idx="758">
                  <c:v>0.50726183761277699</c:v>
                </c:pt>
                <c:pt idx="759">
                  <c:v>0.50719235286263498</c:v>
                </c:pt>
                <c:pt idx="760">
                  <c:v>0.50708471962222101</c:v>
                </c:pt>
                <c:pt idx="761">
                  <c:v>0.507015234872081</c:v>
                </c:pt>
                <c:pt idx="762">
                  <c:v>0.50690828285470702</c:v>
                </c:pt>
                <c:pt idx="763">
                  <c:v>0.50683607321240298</c:v>
                </c:pt>
                <c:pt idx="764">
                  <c:v>0.50672843997198902</c:v>
                </c:pt>
                <c:pt idx="765">
                  <c:v>0.50665895522184701</c:v>
                </c:pt>
                <c:pt idx="766">
                  <c:v>0.50655200320447302</c:v>
                </c:pt>
                <c:pt idx="767">
                  <c:v>0.50648251845433201</c:v>
                </c:pt>
                <c:pt idx="768">
                  <c:v>0.50637488521391705</c:v>
                </c:pt>
                <c:pt idx="769">
                  <c:v>0.50626793319654395</c:v>
                </c:pt>
                <c:pt idx="770">
                  <c:v>0.50619844844640305</c:v>
                </c:pt>
                <c:pt idx="771">
                  <c:v>0.50609081520598898</c:v>
                </c:pt>
                <c:pt idx="772">
                  <c:v>0.50601860556368505</c:v>
                </c:pt>
                <c:pt idx="773">
                  <c:v>0.50591437843847298</c:v>
                </c:pt>
                <c:pt idx="774">
                  <c:v>0.50580742642109999</c:v>
                </c:pt>
                <c:pt idx="775">
                  <c:v>0.50573521677879596</c:v>
                </c:pt>
                <c:pt idx="776">
                  <c:v>0.50566505080561397</c:v>
                </c:pt>
                <c:pt idx="777">
                  <c:v>0.50555809878823998</c:v>
                </c:pt>
                <c:pt idx="778">
                  <c:v>0.505451146770866</c:v>
                </c:pt>
                <c:pt idx="779">
                  <c:v>0.50538098079768501</c:v>
                </c:pt>
                <c:pt idx="780">
                  <c:v>0.50530877115538197</c:v>
                </c:pt>
                <c:pt idx="781">
                  <c:v>0.50520181913800799</c:v>
                </c:pt>
                <c:pt idx="782">
                  <c:v>0.50509759201279603</c:v>
                </c:pt>
                <c:pt idx="783">
                  <c:v>0.50502538237049299</c:v>
                </c:pt>
                <c:pt idx="784">
                  <c:v>0.50491774913007803</c:v>
                </c:pt>
                <c:pt idx="785">
                  <c:v>0.50481352200486596</c:v>
                </c:pt>
                <c:pt idx="786">
                  <c:v>0.50470656998749197</c:v>
                </c:pt>
                <c:pt idx="787">
                  <c:v>0.50463436034518905</c:v>
                </c:pt>
                <c:pt idx="788">
                  <c:v>0.50459893674707901</c:v>
                </c:pt>
                <c:pt idx="789">
                  <c:v>0.50449198472970502</c:v>
                </c:pt>
                <c:pt idx="790">
                  <c:v>0.50438775760449295</c:v>
                </c:pt>
                <c:pt idx="791">
                  <c:v>0.50431554796219003</c:v>
                </c:pt>
                <c:pt idx="792">
                  <c:v>0.504173172346704</c:v>
                </c:pt>
                <c:pt idx="793">
                  <c:v>0.50406622032933002</c:v>
                </c:pt>
                <c:pt idx="794">
                  <c:v>0.50395926831195703</c:v>
                </c:pt>
                <c:pt idx="795">
                  <c:v>0.50385435996370498</c:v>
                </c:pt>
                <c:pt idx="796">
                  <c:v>0.50378215032140095</c:v>
                </c:pt>
                <c:pt idx="797">
                  <c:v>0.50367519830402796</c:v>
                </c:pt>
                <c:pt idx="798">
                  <c:v>0.50360571355388595</c:v>
                </c:pt>
                <c:pt idx="799">
                  <c:v>0.50353350391158302</c:v>
                </c:pt>
                <c:pt idx="800">
                  <c:v>0.50346333793840103</c:v>
                </c:pt>
                <c:pt idx="801">
                  <c:v>0.503391128296098</c:v>
                </c:pt>
                <c:pt idx="802">
                  <c:v>0.50328690117088604</c:v>
                </c:pt>
                <c:pt idx="803">
                  <c:v>0.503214691528583</c:v>
                </c:pt>
                <c:pt idx="804">
                  <c:v>0.50307231591309798</c:v>
                </c:pt>
                <c:pt idx="805">
                  <c:v>0.50296536389572399</c:v>
                </c:pt>
                <c:pt idx="806">
                  <c:v>0.50285841187835001</c:v>
                </c:pt>
                <c:pt idx="807">
                  <c:v>0.50275350353009796</c:v>
                </c:pt>
                <c:pt idx="808">
                  <c:v>0.50264655151272397</c:v>
                </c:pt>
                <c:pt idx="809">
                  <c:v>0.50253959949534999</c:v>
                </c:pt>
                <c:pt idx="810">
                  <c:v>0.50243196625493503</c:v>
                </c:pt>
                <c:pt idx="811">
                  <c:v>0.50232773912972395</c:v>
                </c:pt>
                <c:pt idx="812">
                  <c:v>0.50225552948742103</c:v>
                </c:pt>
                <c:pt idx="813">
                  <c:v>0.50214857747004704</c:v>
                </c:pt>
                <c:pt idx="814">
                  <c:v>0.50200620185456202</c:v>
                </c:pt>
                <c:pt idx="815">
                  <c:v>0.501936717104421</c:v>
                </c:pt>
                <c:pt idx="816">
                  <c:v>0.50186450746211697</c:v>
                </c:pt>
                <c:pt idx="817">
                  <c:v>0.50175755544474299</c:v>
                </c:pt>
                <c:pt idx="818">
                  <c:v>0.50161517982925796</c:v>
                </c:pt>
                <c:pt idx="819">
                  <c:v>0.50154569507911795</c:v>
                </c:pt>
                <c:pt idx="820">
                  <c:v>0.50143874306174296</c:v>
                </c:pt>
                <c:pt idx="821">
                  <c:v>0.501331109821329</c:v>
                </c:pt>
                <c:pt idx="822">
                  <c:v>0.50122688269611704</c:v>
                </c:pt>
                <c:pt idx="823">
                  <c:v>0.50111993067874305</c:v>
                </c:pt>
                <c:pt idx="824">
                  <c:v>0.50097755506325803</c:v>
                </c:pt>
                <c:pt idx="825">
                  <c:v>0.50090534542095499</c:v>
                </c:pt>
                <c:pt idx="826">
                  <c:v>0.50080111829574403</c:v>
                </c:pt>
                <c:pt idx="827">
                  <c:v>0.50069348505532896</c:v>
                </c:pt>
                <c:pt idx="828">
                  <c:v>0.50062127541302603</c:v>
                </c:pt>
                <c:pt idx="829">
                  <c:v>0.50047958102058099</c:v>
                </c:pt>
                <c:pt idx="830">
                  <c:v>0.50041009627043997</c:v>
                </c:pt>
                <c:pt idx="831">
                  <c:v>0.50030246303002601</c:v>
                </c:pt>
                <c:pt idx="832">
                  <c:v>0.50019551101265203</c:v>
                </c:pt>
                <c:pt idx="833">
                  <c:v>0.50008855899527804</c:v>
                </c:pt>
                <c:pt idx="834">
                  <c:v>0.49998365064702599</c:v>
                </c:pt>
                <c:pt idx="835">
                  <c:v>0.49987669862965201</c:v>
                </c:pt>
                <c:pt idx="836">
                  <c:v>0.49980448898734903</c:v>
                </c:pt>
                <c:pt idx="837">
                  <c:v>0.49966279459490398</c:v>
                </c:pt>
                <c:pt idx="838">
                  <c:v>0.49955788624665198</c:v>
                </c:pt>
                <c:pt idx="839">
                  <c:v>0.499450934229278</c:v>
                </c:pt>
                <c:pt idx="840">
                  <c:v>0.49930923983683401</c:v>
                </c:pt>
                <c:pt idx="841">
                  <c:v>0.49923703019452997</c:v>
                </c:pt>
                <c:pt idx="842">
                  <c:v>0.49912939695411601</c:v>
                </c:pt>
                <c:pt idx="843">
                  <c:v>0.49898770256167202</c:v>
                </c:pt>
                <c:pt idx="844">
                  <c:v>0.49891821781153001</c:v>
                </c:pt>
                <c:pt idx="845">
                  <c:v>0.49874109982097398</c:v>
                </c:pt>
                <c:pt idx="846">
                  <c:v>0.49863414780360099</c:v>
                </c:pt>
                <c:pt idx="847">
                  <c:v>0.49852651456318697</c:v>
                </c:pt>
                <c:pt idx="848">
                  <c:v>0.49838482017074198</c:v>
                </c:pt>
                <c:pt idx="849">
                  <c:v>0.49824312577829799</c:v>
                </c:pt>
                <c:pt idx="850">
                  <c:v>0.49813549253788297</c:v>
                </c:pt>
                <c:pt idx="851">
                  <c:v>0.49806600778774202</c:v>
                </c:pt>
                <c:pt idx="852">
                  <c:v>0.49792431339529702</c:v>
                </c:pt>
                <c:pt idx="853">
                  <c:v>0.497781937779813</c:v>
                </c:pt>
                <c:pt idx="854">
                  <c:v>0.49767498576243901</c:v>
                </c:pt>
                <c:pt idx="855">
                  <c:v>0.49753329136999402</c:v>
                </c:pt>
                <c:pt idx="856">
                  <c:v>0.49742565812958001</c:v>
                </c:pt>
                <c:pt idx="857">
                  <c:v>0.49731870611220602</c:v>
                </c:pt>
                <c:pt idx="858">
                  <c:v>0.49717701171976098</c:v>
                </c:pt>
                <c:pt idx="859">
                  <c:v>0.49703463610427601</c:v>
                </c:pt>
                <c:pt idx="860">
                  <c:v>0.49689294171183201</c:v>
                </c:pt>
                <c:pt idx="861">
                  <c:v>0.49678803336358002</c:v>
                </c:pt>
                <c:pt idx="862">
                  <c:v>0.496608871703903</c:v>
                </c:pt>
                <c:pt idx="863">
                  <c:v>0.49650191968652901</c:v>
                </c:pt>
                <c:pt idx="864">
                  <c:v>0.49639701133827602</c:v>
                </c:pt>
                <c:pt idx="865">
                  <c:v>0.49629005932090198</c:v>
                </c:pt>
                <c:pt idx="866">
                  <c:v>0.49618310730352799</c:v>
                </c:pt>
                <c:pt idx="867">
                  <c:v>0.49607615528615401</c:v>
                </c:pt>
                <c:pt idx="868">
                  <c:v>0.49593377967066998</c:v>
                </c:pt>
                <c:pt idx="869">
                  <c:v>0.49582955254545802</c:v>
                </c:pt>
                <c:pt idx="870">
                  <c:v>0.49568717692997399</c:v>
                </c:pt>
                <c:pt idx="871">
                  <c:v>0.495545482537528</c:v>
                </c:pt>
                <c:pt idx="872">
                  <c:v>0.49540106325292199</c:v>
                </c:pt>
                <c:pt idx="873">
                  <c:v>0.49522394526236702</c:v>
                </c:pt>
                <c:pt idx="874">
                  <c:v>0.49508225086992202</c:v>
                </c:pt>
                <c:pt idx="875">
                  <c:v>0.494939875254437</c:v>
                </c:pt>
                <c:pt idx="876">
                  <c:v>0.49483292323706302</c:v>
                </c:pt>
                <c:pt idx="877">
                  <c:v>0.494728696111852</c:v>
                </c:pt>
                <c:pt idx="878">
                  <c:v>0.494548853229134</c:v>
                </c:pt>
                <c:pt idx="879">
                  <c:v>0.49444462610392198</c:v>
                </c:pt>
                <c:pt idx="880">
                  <c:v>0.49430225048843701</c:v>
                </c:pt>
                <c:pt idx="881">
                  <c:v>0.49415783120383</c:v>
                </c:pt>
                <c:pt idx="882">
                  <c:v>0.49401613681138601</c:v>
                </c:pt>
                <c:pt idx="883">
                  <c:v>0.49387444241894102</c:v>
                </c:pt>
                <c:pt idx="884">
                  <c:v>0.49366258205331598</c:v>
                </c:pt>
                <c:pt idx="885">
                  <c:v>0.49352020643783001</c:v>
                </c:pt>
                <c:pt idx="886">
                  <c:v>0.49337851204538602</c:v>
                </c:pt>
                <c:pt idx="887">
                  <c:v>0.49320139405483099</c:v>
                </c:pt>
                <c:pt idx="888">
                  <c:v>0.493059699662386</c:v>
                </c:pt>
                <c:pt idx="889">
                  <c:v>0.49284579562763797</c:v>
                </c:pt>
                <c:pt idx="890">
                  <c:v>0.492703420012153</c:v>
                </c:pt>
                <c:pt idx="891">
                  <c:v>0.49256172561970901</c:v>
                </c:pt>
                <c:pt idx="892">
                  <c:v>0.49238460762915398</c:v>
                </c:pt>
                <c:pt idx="893">
                  <c:v>0.49220544596947602</c:v>
                </c:pt>
                <c:pt idx="894">
                  <c:v>0.49206375157703203</c:v>
                </c:pt>
                <c:pt idx="895">
                  <c:v>0.491886633586476</c:v>
                </c:pt>
                <c:pt idx="896">
                  <c:v>0.49174493919403101</c:v>
                </c:pt>
                <c:pt idx="897">
                  <c:v>0.49156782120347597</c:v>
                </c:pt>
                <c:pt idx="898">
                  <c:v>0.49146086918610299</c:v>
                </c:pt>
                <c:pt idx="899">
                  <c:v>0.49131849357061702</c:v>
                </c:pt>
                <c:pt idx="900">
                  <c:v>0.49117679917817297</c:v>
                </c:pt>
                <c:pt idx="901">
                  <c:v>0.49103442356268701</c:v>
                </c:pt>
                <c:pt idx="902">
                  <c:v>0.49089272917024401</c:v>
                </c:pt>
                <c:pt idx="903">
                  <c:v>0.49075103477779802</c:v>
                </c:pt>
                <c:pt idx="904">
                  <c:v>0.490608659162314</c:v>
                </c:pt>
                <c:pt idx="905">
                  <c:v>0.490432222394799</c:v>
                </c:pt>
                <c:pt idx="906">
                  <c:v>0.49028780311019199</c:v>
                </c:pt>
                <c:pt idx="907">
                  <c:v>0.49014542749470702</c:v>
                </c:pt>
                <c:pt idx="908">
                  <c:v>0.49000373310226197</c:v>
                </c:pt>
                <c:pt idx="909">
                  <c:v>0.489861357486778</c:v>
                </c:pt>
                <c:pt idx="910">
                  <c:v>0.489650178344192</c:v>
                </c:pt>
                <c:pt idx="911">
                  <c:v>0.48950780272870698</c:v>
                </c:pt>
                <c:pt idx="912">
                  <c:v>0.48936610833626198</c:v>
                </c:pt>
                <c:pt idx="913">
                  <c:v>0.489259156318888</c:v>
                </c:pt>
                <c:pt idx="914">
                  <c:v>0.48911678070340397</c:v>
                </c:pt>
                <c:pt idx="915">
                  <c:v>0.48900982868602999</c:v>
                </c:pt>
                <c:pt idx="916">
                  <c:v>0.48879796832040401</c:v>
                </c:pt>
                <c:pt idx="917">
                  <c:v>0.48861880666072599</c:v>
                </c:pt>
                <c:pt idx="918">
                  <c:v>0.488477112268282</c:v>
                </c:pt>
                <c:pt idx="919">
                  <c:v>0.48829999427772702</c:v>
                </c:pt>
                <c:pt idx="920">
                  <c:v>0.48815829988528198</c:v>
                </c:pt>
                <c:pt idx="921">
                  <c:v>0.48801592426979701</c:v>
                </c:pt>
                <c:pt idx="922">
                  <c:v>0.48780202023504898</c:v>
                </c:pt>
                <c:pt idx="923">
                  <c:v>0.48762490224449401</c:v>
                </c:pt>
                <c:pt idx="924">
                  <c:v>0.48744846547697901</c:v>
                </c:pt>
                <c:pt idx="925">
                  <c:v>0.48730608986149399</c:v>
                </c:pt>
                <c:pt idx="926">
                  <c:v>0.48716439546904899</c:v>
                </c:pt>
                <c:pt idx="927">
                  <c:v>0.48698727747849402</c:v>
                </c:pt>
                <c:pt idx="928">
                  <c:v>0.486808115818817</c:v>
                </c:pt>
                <c:pt idx="929">
                  <c:v>0.48663099782826102</c:v>
                </c:pt>
                <c:pt idx="930">
                  <c:v>0.486417093793513</c:v>
                </c:pt>
                <c:pt idx="931">
                  <c:v>0.48627471817802798</c:v>
                </c:pt>
                <c:pt idx="932">
                  <c:v>0.48609828141051398</c:v>
                </c:pt>
                <c:pt idx="933">
                  <c:v>0.485921163419958</c:v>
                </c:pt>
                <c:pt idx="934">
                  <c:v>0.485744726652443</c:v>
                </c:pt>
                <c:pt idx="935">
                  <c:v>0.485530141394655</c:v>
                </c:pt>
                <c:pt idx="936">
                  <c:v>0.48538844700221101</c:v>
                </c:pt>
                <c:pt idx="937">
                  <c:v>0.48521132901165498</c:v>
                </c:pt>
                <c:pt idx="938">
                  <c:v>0.48499742497690701</c:v>
                </c:pt>
                <c:pt idx="939">
                  <c:v>0.48485504936142099</c:v>
                </c:pt>
                <c:pt idx="940">
                  <c:v>0.48467861259390699</c:v>
                </c:pt>
                <c:pt idx="941">
                  <c:v>0.48446402733611899</c:v>
                </c:pt>
                <c:pt idx="942">
                  <c:v>0.48428759056860299</c:v>
                </c:pt>
                <c:pt idx="943">
                  <c:v>0.48411047257804801</c:v>
                </c:pt>
                <c:pt idx="944">
                  <c:v>0.48393131091836999</c:v>
                </c:pt>
                <c:pt idx="945">
                  <c:v>0.48375419292781502</c:v>
                </c:pt>
                <c:pt idx="946">
                  <c:v>0.48354301378523001</c:v>
                </c:pt>
                <c:pt idx="947">
                  <c:v>0.48336317090251202</c:v>
                </c:pt>
                <c:pt idx="948">
                  <c:v>0.48318673413499602</c:v>
                </c:pt>
                <c:pt idx="949">
                  <c:v>0.48297487376937098</c:v>
                </c:pt>
                <c:pt idx="950">
                  <c:v>0.48276028851158198</c:v>
                </c:pt>
                <c:pt idx="951">
                  <c:v>0.48258385174406698</c:v>
                </c:pt>
                <c:pt idx="952">
                  <c:v>0.48240469008439002</c:v>
                </c:pt>
                <c:pt idx="953">
                  <c:v>0.48222757209383499</c:v>
                </c:pt>
                <c:pt idx="954">
                  <c:v>0.48201571172820801</c:v>
                </c:pt>
                <c:pt idx="955">
                  <c:v>0.48180180769346098</c:v>
                </c:pt>
                <c:pt idx="956">
                  <c:v>0.48162468970290601</c:v>
                </c:pt>
                <c:pt idx="957">
                  <c:v>0.48141078566815798</c:v>
                </c:pt>
                <c:pt idx="958">
                  <c:v>0.48123366767760201</c:v>
                </c:pt>
                <c:pt idx="959">
                  <c:v>0.48101976364285398</c:v>
                </c:pt>
                <c:pt idx="960">
                  <c:v>0.48084264565229901</c:v>
                </c:pt>
                <c:pt idx="961">
                  <c:v>0.48066620888478401</c:v>
                </c:pt>
                <c:pt idx="962">
                  <c:v>0.48045162362699501</c:v>
                </c:pt>
                <c:pt idx="963">
                  <c:v>0.48027518685948001</c:v>
                </c:pt>
                <c:pt idx="964">
                  <c:v>0.48006060160169101</c:v>
                </c:pt>
                <c:pt idx="965">
                  <c:v>0.47984874123606602</c:v>
                </c:pt>
                <c:pt idx="966">
                  <c:v>0.479634837201318</c:v>
                </c:pt>
                <c:pt idx="967">
                  <c:v>0.47942297683569202</c:v>
                </c:pt>
                <c:pt idx="968">
                  <c:v>0.47920907280094399</c:v>
                </c:pt>
                <c:pt idx="969">
                  <c:v>0.47899721243531801</c:v>
                </c:pt>
                <c:pt idx="970">
                  <c:v>0.47878262717752901</c:v>
                </c:pt>
                <c:pt idx="971">
                  <c:v>0.478571448034944</c:v>
                </c:pt>
                <c:pt idx="972">
                  <c:v>0.478356862777156</c:v>
                </c:pt>
                <c:pt idx="973">
                  <c:v>0.47810821636733802</c:v>
                </c:pt>
                <c:pt idx="974">
                  <c:v>0.477965840751852</c:v>
                </c:pt>
                <c:pt idx="975">
                  <c:v>0.47771923801115601</c:v>
                </c:pt>
                <c:pt idx="976">
                  <c:v>0.47747059160133798</c:v>
                </c:pt>
                <c:pt idx="977">
                  <c:v>0.47729074871861998</c:v>
                </c:pt>
                <c:pt idx="978">
                  <c:v>0.477044145977923</c:v>
                </c:pt>
                <c:pt idx="979">
                  <c:v>0.47683024194317603</c:v>
                </c:pt>
                <c:pt idx="980">
                  <c:v>0.47665312395261999</c:v>
                </c:pt>
                <c:pt idx="981">
                  <c:v>0.476476687185105</c:v>
                </c:pt>
                <c:pt idx="982">
                  <c:v>0.47622735955224599</c:v>
                </c:pt>
                <c:pt idx="983">
                  <c:v>0.47601345551749802</c:v>
                </c:pt>
                <c:pt idx="984">
                  <c:v>0.47576412788463901</c:v>
                </c:pt>
                <c:pt idx="985">
                  <c:v>0.47555226751901303</c:v>
                </c:pt>
                <c:pt idx="986">
                  <c:v>0.475303621109195</c:v>
                </c:pt>
                <c:pt idx="987">
                  <c:v>0.47505429347633599</c:v>
                </c:pt>
                <c:pt idx="988">
                  <c:v>0.47484243311071</c:v>
                </c:pt>
                <c:pt idx="989">
                  <c:v>0.47462852907596198</c:v>
                </c:pt>
                <c:pt idx="990">
                  <c:v>0.47437920144310303</c:v>
                </c:pt>
                <c:pt idx="991">
                  <c:v>0.47420276467558797</c:v>
                </c:pt>
                <c:pt idx="992">
                  <c:v>0.47399090430996299</c:v>
                </c:pt>
                <c:pt idx="993">
                  <c:v>0.47377631905217399</c:v>
                </c:pt>
                <c:pt idx="994">
                  <c:v>0.47352767264235501</c:v>
                </c:pt>
                <c:pt idx="995">
                  <c:v>0.47331581227672898</c:v>
                </c:pt>
                <c:pt idx="996">
                  <c:v>0.47306648464387102</c:v>
                </c:pt>
                <c:pt idx="997">
                  <c:v>0.472852580609123</c:v>
                </c:pt>
                <c:pt idx="998">
                  <c:v>0.47260325297626399</c:v>
                </c:pt>
                <c:pt idx="999">
                  <c:v>0.472356650235567</c:v>
                </c:pt>
                <c:pt idx="1000">
                  <c:v>0.47214274620081997</c:v>
                </c:pt>
                <c:pt idx="1001">
                  <c:v>0.47189341856796002</c:v>
                </c:pt>
                <c:pt idx="1002">
                  <c:v>0.47171698180044502</c:v>
                </c:pt>
                <c:pt idx="1003">
                  <c:v>0.47146765416758701</c:v>
                </c:pt>
                <c:pt idx="1004">
                  <c:v>0.471218326534728</c:v>
                </c:pt>
                <c:pt idx="1005">
                  <c:v>0.471007147392142</c:v>
                </c:pt>
                <c:pt idx="1006">
                  <c:v>0.47075781975928399</c:v>
                </c:pt>
                <c:pt idx="1007">
                  <c:v>0.47054595939365701</c:v>
                </c:pt>
                <c:pt idx="1008">
                  <c:v>0.47029731298383898</c:v>
                </c:pt>
                <c:pt idx="1009">
                  <c:v>0.47004798535098002</c:v>
                </c:pt>
                <c:pt idx="1010">
                  <c:v>0.469834081316233</c:v>
                </c:pt>
                <c:pt idx="1011">
                  <c:v>0.46958747857553501</c:v>
                </c:pt>
                <c:pt idx="1012">
                  <c:v>0.46937289331774701</c:v>
                </c:pt>
                <c:pt idx="1013">
                  <c:v>0.46912424690792898</c:v>
                </c:pt>
                <c:pt idx="1014">
                  <c:v>0.46887764416723199</c:v>
                </c:pt>
                <c:pt idx="1015">
                  <c:v>0.46862831653437298</c:v>
                </c:pt>
                <c:pt idx="1016">
                  <c:v>0.46837898890151503</c:v>
                </c:pt>
                <c:pt idx="1017">
                  <c:v>0.46813034249169599</c:v>
                </c:pt>
                <c:pt idx="1018">
                  <c:v>0.46788101485883699</c:v>
                </c:pt>
                <c:pt idx="1019">
                  <c:v>0.467669154493211</c:v>
                </c:pt>
                <c:pt idx="1020">
                  <c:v>0.46742050808339303</c:v>
                </c:pt>
                <c:pt idx="1021">
                  <c:v>0.46720592282560403</c:v>
                </c:pt>
                <c:pt idx="1022">
                  <c:v>0.46695932008490798</c:v>
                </c:pt>
                <c:pt idx="1023">
                  <c:v>0.46674541605016001</c:v>
                </c:pt>
                <c:pt idx="1024">
                  <c:v>0.46653355568453397</c:v>
                </c:pt>
                <c:pt idx="1025">
                  <c:v>0.46624744200748303</c:v>
                </c:pt>
                <c:pt idx="1026">
                  <c:v>0.46603558164185699</c:v>
                </c:pt>
                <c:pt idx="1027">
                  <c:v>0.46578625400899798</c:v>
                </c:pt>
                <c:pt idx="1028">
                  <c:v>0.465537607599179</c:v>
                </c:pt>
                <c:pt idx="1029">
                  <c:v>0.46529100485848301</c:v>
                </c:pt>
                <c:pt idx="1030">
                  <c:v>0.46504167722562401</c:v>
                </c:pt>
                <c:pt idx="1031">
                  <c:v>0.464792349592765</c:v>
                </c:pt>
                <c:pt idx="1032">
                  <c:v>0.46454370318294702</c:v>
                </c:pt>
                <c:pt idx="1033">
                  <c:v>0.46433184281732098</c:v>
                </c:pt>
                <c:pt idx="1034">
                  <c:v>0.46408251518446098</c:v>
                </c:pt>
                <c:pt idx="1035">
                  <c:v>0.46386861114971401</c:v>
                </c:pt>
                <c:pt idx="1036">
                  <c:v>0.46358454114178499</c:v>
                </c:pt>
                <c:pt idx="1037">
                  <c:v>0.46330047113385497</c:v>
                </c:pt>
                <c:pt idx="1038">
                  <c:v>0.46308861076822899</c:v>
                </c:pt>
                <c:pt idx="1039">
                  <c:v>0.46283996435841102</c:v>
                </c:pt>
                <c:pt idx="1040">
                  <c:v>0.46262537910062201</c:v>
                </c:pt>
                <c:pt idx="1041">
                  <c:v>0.46237673269080398</c:v>
                </c:pt>
                <c:pt idx="1042">
                  <c:v>0.462164872325178</c:v>
                </c:pt>
                <c:pt idx="1043">
                  <c:v>0.46188080231724798</c:v>
                </c:pt>
                <c:pt idx="1044">
                  <c:v>0.46163215590743001</c:v>
                </c:pt>
                <c:pt idx="1045">
                  <c:v>0.461382828274572</c:v>
                </c:pt>
                <c:pt idx="1046">
                  <c:v>0.46113350064171199</c:v>
                </c:pt>
                <c:pt idx="1047">
                  <c:v>0.460886897901016</c:v>
                </c:pt>
                <c:pt idx="1048">
                  <c:v>0.46070773624133798</c:v>
                </c:pt>
                <c:pt idx="1049">
                  <c:v>0.46042366623340902</c:v>
                </c:pt>
                <c:pt idx="1050">
                  <c:v>0.46021248709082302</c:v>
                </c:pt>
                <c:pt idx="1051">
                  <c:v>0.459928417082894</c:v>
                </c:pt>
                <c:pt idx="1052">
                  <c:v>0.45967908945003499</c:v>
                </c:pt>
                <c:pt idx="1053">
                  <c:v>0.45946518541528703</c:v>
                </c:pt>
                <c:pt idx="1054">
                  <c:v>0.45921858267459098</c:v>
                </c:pt>
                <c:pt idx="1055">
                  <c:v>0.45896925504173203</c:v>
                </c:pt>
                <c:pt idx="1056">
                  <c:v>0.45871992740887302</c:v>
                </c:pt>
                <c:pt idx="1057">
                  <c:v>0.45850602337412499</c:v>
                </c:pt>
                <c:pt idx="1058">
                  <c:v>0.458259420633429</c:v>
                </c:pt>
                <c:pt idx="1059">
                  <c:v>0.458010093000569</c:v>
                </c:pt>
                <c:pt idx="1060">
                  <c:v>0.45776144659075102</c:v>
                </c:pt>
                <c:pt idx="1061">
                  <c:v>0.457477376582822</c:v>
                </c:pt>
                <c:pt idx="1062">
                  <c:v>0.457228048949963</c:v>
                </c:pt>
                <c:pt idx="1063">
                  <c:v>0.45701686980737799</c:v>
                </c:pt>
                <c:pt idx="1064">
                  <c:v>0.45676754217451898</c:v>
                </c:pt>
                <c:pt idx="1065">
                  <c:v>0.45651821454165997</c:v>
                </c:pt>
                <c:pt idx="1066">
                  <c:v>0.456269568131841</c:v>
                </c:pt>
                <c:pt idx="1067">
                  <c:v>0.45605770776621601</c:v>
                </c:pt>
                <c:pt idx="1068">
                  <c:v>0.455773637758286</c:v>
                </c:pt>
                <c:pt idx="1069">
                  <c:v>0.45552431012542699</c:v>
                </c:pt>
                <c:pt idx="1070">
                  <c:v>0.45527566371560901</c:v>
                </c:pt>
                <c:pt idx="1071">
                  <c:v>0.454991593707679</c:v>
                </c:pt>
                <c:pt idx="1072">
                  <c:v>0.45470752369974998</c:v>
                </c:pt>
                <c:pt idx="1073">
                  <c:v>0.45449361966500201</c:v>
                </c:pt>
                <c:pt idx="1074">
                  <c:v>0.45424701692430502</c:v>
                </c:pt>
                <c:pt idx="1075">
                  <c:v>0.45399768929144602</c:v>
                </c:pt>
                <c:pt idx="1076">
                  <c:v>0.45378378525669899</c:v>
                </c:pt>
                <c:pt idx="1077">
                  <c:v>0.45353445762383998</c:v>
                </c:pt>
                <c:pt idx="1078">
                  <c:v>0.45328785488314299</c:v>
                </c:pt>
                <c:pt idx="1079">
                  <c:v>0.45303920847332402</c:v>
                </c:pt>
                <c:pt idx="1080">
                  <c:v>0.45278988084046601</c:v>
                </c:pt>
                <c:pt idx="1081">
                  <c:v>0.452540553207607</c:v>
                </c:pt>
                <c:pt idx="1082">
                  <c:v>0.45229190679778802</c:v>
                </c:pt>
                <c:pt idx="1083">
                  <c:v>0.45204530405709198</c:v>
                </c:pt>
                <c:pt idx="1084">
                  <c:v>0.45179597642423303</c:v>
                </c:pt>
                <c:pt idx="1085">
                  <c:v>0.45154664879137502</c:v>
                </c:pt>
                <c:pt idx="1086">
                  <c:v>0.45133546964878901</c:v>
                </c:pt>
                <c:pt idx="1087">
                  <c:v>0.45108614201593</c:v>
                </c:pt>
                <c:pt idx="1088">
                  <c:v>0.45083681438307099</c:v>
                </c:pt>
                <c:pt idx="1089">
                  <c:v>0.45058816797325302</c:v>
                </c:pt>
                <c:pt idx="1090">
                  <c:v>0.45033884034039401</c:v>
                </c:pt>
                <c:pt idx="1091">
                  <c:v>0.45005477033246499</c:v>
                </c:pt>
                <c:pt idx="1092">
                  <c:v>0.449808167591768</c:v>
                </c:pt>
                <c:pt idx="1093">
                  <c:v>0.44962900593208999</c:v>
                </c:pt>
                <c:pt idx="1094">
                  <c:v>0.44938035952227201</c:v>
                </c:pt>
                <c:pt idx="1095">
                  <c:v>0.44913375678157602</c:v>
                </c:pt>
                <c:pt idx="1096">
                  <c:v>0.44888442914871701</c:v>
                </c:pt>
                <c:pt idx="1097">
                  <c:v>0.448635101515857</c:v>
                </c:pt>
                <c:pt idx="1098">
                  <c:v>0.44845866474834301</c:v>
                </c:pt>
                <c:pt idx="1099">
                  <c:v>0.448209337115484</c:v>
                </c:pt>
                <c:pt idx="1100">
                  <c:v>0.44799543308073603</c:v>
                </c:pt>
                <c:pt idx="1101">
                  <c:v>0.44778357271510999</c:v>
                </c:pt>
                <c:pt idx="1102">
                  <c:v>0.44749950270718097</c:v>
                </c:pt>
                <c:pt idx="1103">
                  <c:v>0.44725017507432102</c:v>
                </c:pt>
                <c:pt idx="1104">
                  <c:v>0.44700152866450299</c:v>
                </c:pt>
                <c:pt idx="1105">
                  <c:v>0.44678966829887701</c:v>
                </c:pt>
                <c:pt idx="1106">
                  <c:v>0.446540340666018</c:v>
                </c:pt>
                <c:pt idx="1107">
                  <c:v>0.44629169425620002</c:v>
                </c:pt>
                <c:pt idx="1108">
                  <c:v>0.44607983389057398</c:v>
                </c:pt>
                <c:pt idx="1109">
                  <c:v>0.44583050625771498</c:v>
                </c:pt>
                <c:pt idx="1110">
                  <c:v>0.445581859847896</c:v>
                </c:pt>
                <c:pt idx="1111">
                  <c:v>0.445367274590109</c:v>
                </c:pt>
                <c:pt idx="1112">
                  <c:v>0.44512067184941201</c:v>
                </c:pt>
                <c:pt idx="1113">
                  <c:v>0.44490676781466398</c:v>
                </c:pt>
                <c:pt idx="1114">
                  <c:v>0.44469218255687498</c:v>
                </c:pt>
                <c:pt idx="1115">
                  <c:v>0.44444557981617899</c:v>
                </c:pt>
                <c:pt idx="1116">
                  <c:v>0.44419693340636002</c:v>
                </c:pt>
                <c:pt idx="1117">
                  <c:v>0.44398234814857201</c:v>
                </c:pt>
                <c:pt idx="1118">
                  <c:v>0.44377116900598701</c:v>
                </c:pt>
                <c:pt idx="1119">
                  <c:v>0.44355658374819801</c:v>
                </c:pt>
                <c:pt idx="1120">
                  <c:v>0.44330793733837998</c:v>
                </c:pt>
                <c:pt idx="1121">
                  <c:v>0.44309607697275399</c:v>
                </c:pt>
                <c:pt idx="1122">
                  <c:v>0.44284674933989499</c:v>
                </c:pt>
                <c:pt idx="1123">
                  <c:v>0.442634888974269</c:v>
                </c:pt>
                <c:pt idx="1124">
                  <c:v>0.44242098493952198</c:v>
                </c:pt>
                <c:pt idx="1125">
                  <c:v>0.44217165730666202</c:v>
                </c:pt>
                <c:pt idx="1126">
                  <c:v>0.44199522053914703</c:v>
                </c:pt>
                <c:pt idx="1127">
                  <c:v>0.44174589290628802</c:v>
                </c:pt>
                <c:pt idx="1128">
                  <c:v>0.44156945613877302</c:v>
                </c:pt>
                <c:pt idx="1129">
                  <c:v>0.44135487088098502</c:v>
                </c:pt>
                <c:pt idx="1130">
                  <c:v>0.44114301051535898</c:v>
                </c:pt>
                <c:pt idx="1131">
                  <c:v>0.44092910648061101</c:v>
                </c:pt>
                <c:pt idx="1132">
                  <c:v>0.44071724611498497</c:v>
                </c:pt>
                <c:pt idx="1133">
                  <c:v>0.44046791848212602</c:v>
                </c:pt>
                <c:pt idx="1134">
                  <c:v>0.44029148171461102</c:v>
                </c:pt>
                <c:pt idx="1135">
                  <c:v>0.44007689645682302</c:v>
                </c:pt>
                <c:pt idx="1136">
                  <c:v>0.43990045968930802</c:v>
                </c:pt>
                <c:pt idx="1137">
                  <c:v>0.43965113205644901</c:v>
                </c:pt>
                <c:pt idx="1138">
                  <c:v>0.43943722802170099</c:v>
                </c:pt>
                <c:pt idx="1139">
                  <c:v>0.43926011003114501</c:v>
                </c:pt>
                <c:pt idx="1140">
                  <c:v>0.43901146362132798</c:v>
                </c:pt>
                <c:pt idx="1141">
                  <c:v>0.43876486088063099</c:v>
                </c:pt>
                <c:pt idx="1142">
                  <c:v>0.438585017997912</c:v>
                </c:pt>
                <c:pt idx="1143">
                  <c:v>0.43837383885532799</c:v>
                </c:pt>
                <c:pt idx="1144">
                  <c:v>0.43815925359753899</c:v>
                </c:pt>
                <c:pt idx="1145">
                  <c:v>0.43791060718772101</c:v>
                </c:pt>
                <c:pt idx="1146">
                  <c:v>0.43766400444702402</c:v>
                </c:pt>
                <c:pt idx="1147">
                  <c:v>0.43744941918923602</c:v>
                </c:pt>
                <c:pt idx="1148">
                  <c:v>0.43723755882360898</c:v>
                </c:pt>
                <c:pt idx="1149">
                  <c:v>0.43702365478886201</c:v>
                </c:pt>
                <c:pt idx="1150">
                  <c:v>0.43680906953107401</c:v>
                </c:pt>
                <c:pt idx="1151">
                  <c:v>0.43659789038848801</c:v>
                </c:pt>
                <c:pt idx="1152">
                  <c:v>0.43638330513069901</c:v>
                </c:pt>
                <c:pt idx="1153">
                  <c:v>0.43620686836318401</c:v>
                </c:pt>
                <c:pt idx="1154">
                  <c:v>0.43599500799755903</c:v>
                </c:pt>
                <c:pt idx="1155">
                  <c:v>0.43574568036469902</c:v>
                </c:pt>
                <c:pt idx="1156">
                  <c:v>0.435566518705022</c:v>
                </c:pt>
                <c:pt idx="1157">
                  <c:v>0.43531991596432601</c:v>
                </c:pt>
                <c:pt idx="1158">
                  <c:v>0.43510601192957798</c:v>
                </c:pt>
                <c:pt idx="1159">
                  <c:v>0.434894151563952</c:v>
                </c:pt>
                <c:pt idx="1160">
                  <c:v>0.434679566306164</c:v>
                </c:pt>
                <c:pt idx="1161">
                  <c:v>0.434503129538649</c:v>
                </c:pt>
                <c:pt idx="1162">
                  <c:v>0.43432396787897198</c:v>
                </c:pt>
                <c:pt idx="1163">
                  <c:v>0.434112107513345</c:v>
                </c:pt>
                <c:pt idx="1164">
                  <c:v>0.43393498952279003</c:v>
                </c:pt>
                <c:pt idx="1165">
                  <c:v>0.433721085488042</c:v>
                </c:pt>
                <c:pt idx="1166">
                  <c:v>0.43354396749748603</c:v>
                </c:pt>
                <c:pt idx="1167">
                  <c:v>0.433295321087668</c:v>
                </c:pt>
                <c:pt idx="1168">
                  <c:v>0.43311820309711302</c:v>
                </c:pt>
                <c:pt idx="1169">
                  <c:v>0.43290361783932402</c:v>
                </c:pt>
                <c:pt idx="1170">
                  <c:v>0.43272718107180902</c:v>
                </c:pt>
                <c:pt idx="1171">
                  <c:v>0.43255006308125399</c:v>
                </c:pt>
                <c:pt idx="1172">
                  <c:v>0.43233615904650602</c:v>
                </c:pt>
                <c:pt idx="1173">
                  <c:v>0.43212429868087998</c:v>
                </c:pt>
                <c:pt idx="1174">
                  <c:v>0.43197987939627303</c:v>
                </c:pt>
                <c:pt idx="1175">
                  <c:v>0.43176801903064699</c:v>
                </c:pt>
                <c:pt idx="1176">
                  <c:v>0.43155411499589902</c:v>
                </c:pt>
                <c:pt idx="1177">
                  <c:v>0.43137699700534399</c:v>
                </c:pt>
                <c:pt idx="1178">
                  <c:v>0.43116513663971701</c:v>
                </c:pt>
                <c:pt idx="1179">
                  <c:v>0.43095123260496898</c:v>
                </c:pt>
                <c:pt idx="1180">
                  <c:v>0.43073732857022201</c:v>
                </c:pt>
                <c:pt idx="1181">
                  <c:v>0.43056021057966698</c:v>
                </c:pt>
                <c:pt idx="1182">
                  <c:v>0.43034835021404</c:v>
                </c:pt>
                <c:pt idx="1183">
                  <c:v>0.43016918855436298</c:v>
                </c:pt>
                <c:pt idx="1184">
                  <c:v>0.429992070563808</c:v>
                </c:pt>
                <c:pt idx="1185">
                  <c:v>0.429780891421222</c:v>
                </c:pt>
                <c:pt idx="1186">
                  <c:v>0.429601048538504</c:v>
                </c:pt>
                <c:pt idx="1187">
                  <c:v>0.42935240212868597</c:v>
                </c:pt>
                <c:pt idx="1188">
                  <c:v>0.4292100265132</c:v>
                </c:pt>
                <c:pt idx="1189">
                  <c:v>0.42903358974568601</c:v>
                </c:pt>
                <c:pt idx="1190">
                  <c:v>0.42885647175512998</c:v>
                </c:pt>
                <c:pt idx="1191">
                  <c:v>0.42860714412227102</c:v>
                </c:pt>
                <c:pt idx="1192">
                  <c:v>0.42843070735475702</c:v>
                </c:pt>
                <c:pt idx="1193">
                  <c:v>0.42818137972189801</c:v>
                </c:pt>
                <c:pt idx="1194">
                  <c:v>0.42800494295438202</c:v>
                </c:pt>
                <c:pt idx="1195">
                  <c:v>0.42779035769659401</c:v>
                </c:pt>
                <c:pt idx="1196">
                  <c:v>0.42757849733096798</c:v>
                </c:pt>
                <c:pt idx="1197">
                  <c:v>0.42739933567129101</c:v>
                </c:pt>
                <c:pt idx="1198">
                  <c:v>0.42718747530566498</c:v>
                </c:pt>
                <c:pt idx="1199">
                  <c:v>0.42701103853814998</c:v>
                </c:pt>
                <c:pt idx="1200">
                  <c:v>0.42683187687847302</c:v>
                </c:pt>
                <c:pt idx="1201">
                  <c:v>0.42665475888791698</c:v>
                </c:pt>
                <c:pt idx="1202">
                  <c:v>0.42647764089736101</c:v>
                </c:pt>
                <c:pt idx="1203">
                  <c:v>0.42622899448754398</c:v>
                </c:pt>
                <c:pt idx="1204">
                  <c:v>0.42608661887205801</c:v>
                </c:pt>
                <c:pt idx="1205">
                  <c:v>0.42591018210454301</c:v>
                </c:pt>
                <c:pt idx="1206">
                  <c:v>0.42569559684675501</c:v>
                </c:pt>
                <c:pt idx="1207">
                  <c:v>0.42555390245431002</c:v>
                </c:pt>
                <c:pt idx="1208">
                  <c:v>0.42537678446375499</c:v>
                </c:pt>
                <c:pt idx="1209">
                  <c:v>0.42519762280407802</c:v>
                </c:pt>
                <c:pt idx="1210">
                  <c:v>0.42502050481352199</c:v>
                </c:pt>
                <c:pt idx="1211">
                  <c:v>0.424878810421077</c:v>
                </c:pt>
                <c:pt idx="1212">
                  <c:v>0.42466695005545202</c:v>
                </c:pt>
                <c:pt idx="1213">
                  <c:v>0.424487788395775</c:v>
                </c:pt>
                <c:pt idx="1214">
                  <c:v>0.42431067040521903</c:v>
                </c:pt>
                <c:pt idx="1215">
                  <c:v>0.42413423363770397</c:v>
                </c:pt>
                <c:pt idx="1216">
                  <c:v>0.42402728162032999</c:v>
                </c:pt>
                <c:pt idx="1217">
                  <c:v>0.42381269636254199</c:v>
                </c:pt>
                <c:pt idx="1218">
                  <c:v>0.42370846923733002</c:v>
                </c:pt>
                <c:pt idx="1219">
                  <c:v>0.42352862635461203</c:v>
                </c:pt>
                <c:pt idx="1220">
                  <c:v>0.42335218958709703</c:v>
                </c:pt>
                <c:pt idx="1221">
                  <c:v>0.42313760432930803</c:v>
                </c:pt>
                <c:pt idx="1222">
                  <c:v>0.42296116756179403</c:v>
                </c:pt>
                <c:pt idx="1223">
                  <c:v>0.422784049571238</c:v>
                </c:pt>
                <c:pt idx="1224">
                  <c:v>0.422607612803723</c:v>
                </c:pt>
                <c:pt idx="1225">
                  <c:v>0.422427769921005</c:v>
                </c:pt>
                <c:pt idx="1226">
                  <c:v>0.422251333153491</c:v>
                </c:pt>
                <c:pt idx="1227">
                  <c:v>0.42210895753800598</c:v>
                </c:pt>
                <c:pt idx="1228">
                  <c:v>0.421825568753117</c:v>
                </c:pt>
                <c:pt idx="1229">
                  <c:v>0.42154149874518798</c:v>
                </c:pt>
                <c:pt idx="1230">
                  <c:v>0.42132691348739898</c:v>
                </c:pt>
                <c:pt idx="1231">
                  <c:v>0.42115047671988398</c:v>
                </c:pt>
                <c:pt idx="1232">
                  <c:v>0.42097335872932801</c:v>
                </c:pt>
                <c:pt idx="1233">
                  <c:v>0.42079624073877298</c:v>
                </c:pt>
                <c:pt idx="1234">
                  <c:v>0.42061707907909601</c:v>
                </c:pt>
                <c:pt idx="1235">
                  <c:v>0.42044064231158101</c:v>
                </c:pt>
                <c:pt idx="1236">
                  <c:v>0.42026352432102498</c:v>
                </c:pt>
                <c:pt idx="1237">
                  <c:v>0.42012182992858099</c:v>
                </c:pt>
                <c:pt idx="1238">
                  <c:v>0.419941987045863</c:v>
                </c:pt>
                <c:pt idx="1239">
                  <c:v>0.419765550278348</c:v>
                </c:pt>
                <c:pt idx="1240">
                  <c:v>0.41962317466286297</c:v>
                </c:pt>
                <c:pt idx="1241">
                  <c:v>0.41944673789534798</c:v>
                </c:pt>
                <c:pt idx="1242">
                  <c:v>0.41926757623567001</c:v>
                </c:pt>
                <c:pt idx="1243">
                  <c:v>0.41909045824511498</c:v>
                </c:pt>
                <c:pt idx="1244">
                  <c:v>0.41894876385267099</c:v>
                </c:pt>
                <c:pt idx="1245">
                  <c:v>0.41877164586211502</c:v>
                </c:pt>
                <c:pt idx="1246">
                  <c:v>0.41862995146967003</c:v>
                </c:pt>
                <c:pt idx="1247">
                  <c:v>0.41845283347911499</c:v>
                </c:pt>
                <c:pt idx="1248">
                  <c:v>0.418311139086671</c:v>
                </c:pt>
                <c:pt idx="1249">
                  <c:v>0.41816876347118598</c:v>
                </c:pt>
                <c:pt idx="1250">
                  <c:v>0.41798960181150802</c:v>
                </c:pt>
                <c:pt idx="1251">
                  <c:v>0.41781248382095298</c:v>
                </c:pt>
                <c:pt idx="1252">
                  <c:v>0.41767078942850899</c:v>
                </c:pt>
                <c:pt idx="1253">
                  <c:v>0.41749367143795302</c:v>
                </c:pt>
                <c:pt idx="1254">
                  <c:v>0.417314509778276</c:v>
                </c:pt>
                <c:pt idx="1255">
                  <c:v>0.41713739178772002</c:v>
                </c:pt>
                <c:pt idx="1256">
                  <c:v>0.41699569739527598</c:v>
                </c:pt>
                <c:pt idx="1257">
                  <c:v>0.41681857940472</c:v>
                </c:pt>
                <c:pt idx="1258">
                  <c:v>0.41667688501227601</c:v>
                </c:pt>
                <c:pt idx="1259">
                  <c:v>0.41649772335259799</c:v>
                </c:pt>
                <c:pt idx="1260">
                  <c:v>0.41635534773711302</c:v>
                </c:pt>
                <c:pt idx="1261">
                  <c:v>0.41617891096959903</c:v>
                </c:pt>
                <c:pt idx="1262">
                  <c:v>0.41600179297904299</c:v>
                </c:pt>
                <c:pt idx="1263">
                  <c:v>0.415860098586599</c:v>
                </c:pt>
                <c:pt idx="1264">
                  <c:v>0.41568298059604403</c:v>
                </c:pt>
                <c:pt idx="1265">
                  <c:v>0.41550381893636501</c:v>
                </c:pt>
                <c:pt idx="1266">
                  <c:v>0.41536212454392102</c:v>
                </c:pt>
                <c:pt idx="1267">
                  <c:v>0.41518500655336599</c:v>
                </c:pt>
                <c:pt idx="1268">
                  <c:v>0.41500788856281001</c:v>
                </c:pt>
                <c:pt idx="1269">
                  <c:v>0.41482872690313299</c:v>
                </c:pt>
                <c:pt idx="1270">
                  <c:v>0.414687032510688</c:v>
                </c:pt>
                <c:pt idx="1271">
                  <c:v>0.41450991452013303</c:v>
                </c:pt>
                <c:pt idx="1272">
                  <c:v>0.41433347775261797</c:v>
                </c:pt>
                <c:pt idx="1273">
                  <c:v>0.41411889249482903</c:v>
                </c:pt>
                <c:pt idx="1274">
                  <c:v>0.41397719810238498</c:v>
                </c:pt>
                <c:pt idx="1275">
                  <c:v>0.41380008011183</c:v>
                </c:pt>
                <c:pt idx="1276">
                  <c:v>0.41365838571938501</c:v>
                </c:pt>
                <c:pt idx="1277">
                  <c:v>0.41351601010389999</c:v>
                </c:pt>
                <c:pt idx="1278">
                  <c:v>0.41333957333638499</c:v>
                </c:pt>
                <c:pt idx="1279">
                  <c:v>0.413159730453667</c:v>
                </c:pt>
                <c:pt idx="1280">
                  <c:v>0.412983293686153</c:v>
                </c:pt>
                <c:pt idx="1281">
                  <c:v>0.41284091807066697</c:v>
                </c:pt>
                <c:pt idx="1282">
                  <c:v>0.41266448130315198</c:v>
                </c:pt>
                <c:pt idx="1283">
                  <c:v>0.41255752928577799</c:v>
                </c:pt>
                <c:pt idx="1284">
                  <c:v>0.41238041129522301</c:v>
                </c:pt>
                <c:pt idx="1285">
                  <c:v>0.412201249635546</c:v>
                </c:pt>
                <c:pt idx="1286">
                  <c:v>0.41202413164499002</c:v>
                </c:pt>
                <c:pt idx="1287">
                  <c:v>0.41184769487747502</c:v>
                </c:pt>
                <c:pt idx="1288">
                  <c:v>0.41166785199475697</c:v>
                </c:pt>
                <c:pt idx="1289">
                  <c:v>0.41149141522724297</c:v>
                </c:pt>
                <c:pt idx="1290">
                  <c:v>0.41134903961175801</c:v>
                </c:pt>
                <c:pt idx="1291">
                  <c:v>0.41117260284424201</c:v>
                </c:pt>
                <c:pt idx="1292">
                  <c:v>0.41099548485368798</c:v>
                </c:pt>
                <c:pt idx="1293">
                  <c:v>0.41081632319401001</c:v>
                </c:pt>
                <c:pt idx="1294">
                  <c:v>0.41063920520345398</c:v>
                </c:pt>
                <c:pt idx="1295">
                  <c:v>0.41046276843593898</c:v>
                </c:pt>
                <c:pt idx="1296">
                  <c:v>0.41032039282045402</c:v>
                </c:pt>
                <c:pt idx="1297">
                  <c:v>0.41017869842800903</c:v>
                </c:pt>
                <c:pt idx="1298">
                  <c:v>0.40999953676833201</c:v>
                </c:pt>
                <c:pt idx="1299">
                  <c:v>0.40985716115284798</c:v>
                </c:pt>
                <c:pt idx="1300">
                  <c:v>0.40968072438533298</c:v>
                </c:pt>
                <c:pt idx="1301">
                  <c:v>0.40953834876984702</c:v>
                </c:pt>
                <c:pt idx="1302">
                  <c:v>0.40939665437740302</c:v>
                </c:pt>
                <c:pt idx="1303">
                  <c:v>0.40918206911961502</c:v>
                </c:pt>
                <c:pt idx="1304">
                  <c:v>0.40900563235210002</c:v>
                </c:pt>
                <c:pt idx="1305">
                  <c:v>0.40882851436154399</c:v>
                </c:pt>
                <c:pt idx="1306">
                  <c:v>0.408652077594029</c:v>
                </c:pt>
                <c:pt idx="1307">
                  <c:v>0.40850970197854503</c:v>
                </c:pt>
                <c:pt idx="1308">
                  <c:v>0.40833054031886701</c:v>
                </c:pt>
                <c:pt idx="1309">
                  <c:v>0.40818884592642302</c:v>
                </c:pt>
                <c:pt idx="1310">
                  <c:v>0.40801172793586699</c:v>
                </c:pt>
                <c:pt idx="1311">
                  <c:v>0.40787003354342199</c:v>
                </c:pt>
                <c:pt idx="1312">
                  <c:v>0.40776240030300898</c:v>
                </c:pt>
                <c:pt idx="1313">
                  <c:v>0.40758596353549298</c:v>
                </c:pt>
                <c:pt idx="1314">
                  <c:v>0.407408845544938</c:v>
                </c:pt>
                <c:pt idx="1315">
                  <c:v>0.40726715115249301</c:v>
                </c:pt>
                <c:pt idx="1316">
                  <c:v>0.40712477553700899</c:v>
                </c:pt>
                <c:pt idx="1317">
                  <c:v>0.406983081144564</c:v>
                </c:pt>
                <c:pt idx="1318">
                  <c:v>0.40680391948488698</c:v>
                </c:pt>
                <c:pt idx="1319">
                  <c:v>0.406626801494331</c:v>
                </c:pt>
                <c:pt idx="1320">
                  <c:v>0.40648510710188601</c:v>
                </c:pt>
                <c:pt idx="1321">
                  <c:v>0.40630798911133198</c:v>
                </c:pt>
                <c:pt idx="1322">
                  <c:v>0.40616629471888699</c:v>
                </c:pt>
                <c:pt idx="1323">
                  <c:v>0.40598645183616899</c:v>
                </c:pt>
                <c:pt idx="1324">
                  <c:v>0.405844757443724</c:v>
                </c:pt>
                <c:pt idx="1325">
                  <c:v>0.40570306305128001</c:v>
                </c:pt>
                <c:pt idx="1326">
                  <c:v>0.40556068743579499</c:v>
                </c:pt>
                <c:pt idx="1327">
                  <c:v>0.40538425066827999</c:v>
                </c:pt>
                <c:pt idx="1328">
                  <c:v>0.40524187505279502</c:v>
                </c:pt>
                <c:pt idx="1329">
                  <c:v>0.40510018066035097</c:v>
                </c:pt>
                <c:pt idx="1330">
                  <c:v>0.404923062669795</c:v>
                </c:pt>
                <c:pt idx="1331">
                  <c:v>0.40478136827735101</c:v>
                </c:pt>
                <c:pt idx="1332">
                  <c:v>0.40463899266186598</c:v>
                </c:pt>
                <c:pt idx="1333">
                  <c:v>0.40449729826942099</c:v>
                </c:pt>
                <c:pt idx="1334">
                  <c:v>0.40431813660974403</c:v>
                </c:pt>
                <c:pt idx="1335">
                  <c:v>0.40421322826149098</c:v>
                </c:pt>
                <c:pt idx="1336">
                  <c:v>0.40406880897688502</c:v>
                </c:pt>
                <c:pt idx="1337">
                  <c:v>0.40389237220937002</c:v>
                </c:pt>
                <c:pt idx="1338">
                  <c:v>0.403784738968956</c:v>
                </c:pt>
                <c:pt idx="1339">
                  <c:v>0.403608302201441</c:v>
                </c:pt>
                <c:pt idx="1340">
                  <c:v>0.40346592658595498</c:v>
                </c:pt>
                <c:pt idx="1341">
                  <c:v>0.40332423219351099</c:v>
                </c:pt>
                <c:pt idx="1342">
                  <c:v>0.40314711420295601</c:v>
                </c:pt>
                <c:pt idx="1343">
                  <c:v>0.40300541981051102</c:v>
                </c:pt>
                <c:pt idx="1344">
                  <c:v>0.40286372541806698</c:v>
                </c:pt>
                <c:pt idx="1345">
                  <c:v>0.40268388253534898</c:v>
                </c:pt>
                <c:pt idx="1346">
                  <c:v>0.40254218814290399</c:v>
                </c:pt>
                <c:pt idx="1347">
                  <c:v>0.40239981252741902</c:v>
                </c:pt>
                <c:pt idx="1348">
                  <c:v>0.40222337575990502</c:v>
                </c:pt>
                <c:pt idx="1349">
                  <c:v>0.402081000144419</c:v>
                </c:pt>
                <c:pt idx="1350">
                  <c:v>0.401904563376904</c:v>
                </c:pt>
                <c:pt idx="1351">
                  <c:v>0.40172744538634902</c:v>
                </c:pt>
                <c:pt idx="1352">
                  <c:v>0.40158302610174201</c:v>
                </c:pt>
                <c:pt idx="1353">
                  <c:v>0.40144133170929802</c:v>
                </c:pt>
                <c:pt idx="1354">
                  <c:v>0.401298956093813</c:v>
                </c:pt>
                <c:pt idx="1355">
                  <c:v>0.401122519326298</c:v>
                </c:pt>
                <c:pt idx="1356">
                  <c:v>0.40098014371081298</c:v>
                </c:pt>
                <c:pt idx="1357">
                  <c:v>0.40083844931836898</c:v>
                </c:pt>
                <c:pt idx="1358">
                  <c:v>0.40066133132781301</c:v>
                </c:pt>
                <c:pt idx="1359">
                  <c:v>0.40048489456029801</c:v>
                </c:pt>
                <c:pt idx="1360">
                  <c:v>0.40034251894481299</c:v>
                </c:pt>
                <c:pt idx="1361">
                  <c:v>0.40019809966020597</c:v>
                </c:pt>
                <c:pt idx="1362">
                  <c:v>0.40002166289269198</c:v>
                </c:pt>
                <c:pt idx="1363">
                  <c:v>0.399844544902136</c:v>
                </c:pt>
                <c:pt idx="1364">
                  <c:v>0.39970285050969101</c:v>
                </c:pt>
                <c:pt idx="1365">
                  <c:v>0.39952573251913498</c:v>
                </c:pt>
                <c:pt idx="1366">
                  <c:v>0.39934657085945802</c:v>
                </c:pt>
                <c:pt idx="1367">
                  <c:v>0.39916945286890299</c:v>
                </c:pt>
                <c:pt idx="1368">
                  <c:v>0.39899301610138799</c:v>
                </c:pt>
                <c:pt idx="1369">
                  <c:v>0.39885064048590302</c:v>
                </c:pt>
                <c:pt idx="1370">
                  <c:v>0.39863673645115499</c:v>
                </c:pt>
                <c:pt idx="1371">
                  <c:v>0.39849436083567003</c:v>
                </c:pt>
                <c:pt idx="1372">
                  <c:v>0.39831792406815503</c:v>
                </c:pt>
                <c:pt idx="1373">
                  <c:v>0.39810333881036702</c:v>
                </c:pt>
                <c:pt idx="1374">
                  <c:v>0.39792690204285203</c:v>
                </c:pt>
                <c:pt idx="1375">
                  <c:v>0.397784526427367</c:v>
                </c:pt>
                <c:pt idx="1376">
                  <c:v>0.397608089659852</c:v>
                </c:pt>
                <c:pt idx="1377">
                  <c:v>0.39746571404436698</c:v>
                </c:pt>
                <c:pt idx="1378">
                  <c:v>0.39728655238468902</c:v>
                </c:pt>
                <c:pt idx="1379">
                  <c:v>0.39711011561717402</c:v>
                </c:pt>
                <c:pt idx="1380">
                  <c:v>0.39696774000168999</c:v>
                </c:pt>
                <c:pt idx="1381">
                  <c:v>0.396791303234175</c:v>
                </c:pt>
                <c:pt idx="1382">
                  <c:v>0.39664892761868997</c:v>
                </c:pt>
                <c:pt idx="1383">
                  <c:v>0.39646976595901201</c:v>
                </c:pt>
                <c:pt idx="1384">
                  <c:v>0.39632807156656802</c:v>
                </c:pt>
                <c:pt idx="1385">
                  <c:v>0.39618569595108299</c:v>
                </c:pt>
                <c:pt idx="1386">
                  <c:v>0.396009259183568</c:v>
                </c:pt>
                <c:pt idx="1387">
                  <c:v>0.39583214119301202</c:v>
                </c:pt>
                <c:pt idx="1388">
                  <c:v>0.39565502320245699</c:v>
                </c:pt>
                <c:pt idx="1389">
                  <c:v>0.395513328810013</c:v>
                </c:pt>
                <c:pt idx="1390">
                  <c:v>0.39533416715033598</c:v>
                </c:pt>
                <c:pt idx="1391">
                  <c:v>0.39515704915978</c:v>
                </c:pt>
                <c:pt idx="1392">
                  <c:v>0.39498061239226501</c:v>
                </c:pt>
                <c:pt idx="1393">
                  <c:v>0.39480076950954701</c:v>
                </c:pt>
                <c:pt idx="1394">
                  <c:v>0.39465907511710202</c:v>
                </c:pt>
                <c:pt idx="1395">
                  <c:v>0.39448195712654699</c:v>
                </c:pt>
                <c:pt idx="1396">
                  <c:v>0.394340262734102</c:v>
                </c:pt>
                <c:pt idx="1397">
                  <c:v>0.39412840236847702</c:v>
                </c:pt>
                <c:pt idx="1398">
                  <c:v>0.393983983083869</c:v>
                </c:pt>
                <c:pt idx="1399">
                  <c:v>0.39380686509331397</c:v>
                </c:pt>
                <c:pt idx="1400">
                  <c:v>0.39366517070086998</c:v>
                </c:pt>
                <c:pt idx="1401">
                  <c:v>0.39348805271031401</c:v>
                </c:pt>
                <c:pt idx="1402">
                  <c:v>0.39331161594280001</c:v>
                </c:pt>
                <c:pt idx="1403">
                  <c:v>0.39313245428312199</c:v>
                </c:pt>
                <c:pt idx="1404">
                  <c:v>0.39295533629256701</c:v>
                </c:pt>
                <c:pt idx="1405">
                  <c:v>0.39277821830201098</c:v>
                </c:pt>
                <c:pt idx="1406">
                  <c:v>0.39259905664233302</c:v>
                </c:pt>
                <c:pt idx="1407">
                  <c:v>0.39245736224988897</c:v>
                </c:pt>
                <c:pt idx="1408">
                  <c:v>0.39224550188426299</c:v>
                </c:pt>
                <c:pt idx="1409">
                  <c:v>0.39206838389370702</c:v>
                </c:pt>
                <c:pt idx="1410">
                  <c:v>0.39188922223403</c:v>
                </c:pt>
                <c:pt idx="1411">
                  <c:v>0.39174752784158601</c:v>
                </c:pt>
                <c:pt idx="1412">
                  <c:v>0.39153566747596003</c:v>
                </c:pt>
                <c:pt idx="1413">
                  <c:v>0.39139397308351598</c:v>
                </c:pt>
                <c:pt idx="1414">
                  <c:v>0.39121413020079698</c:v>
                </c:pt>
                <c:pt idx="1415">
                  <c:v>0.39107243580835299</c:v>
                </c:pt>
                <c:pt idx="1416">
                  <c:v>0.390825833067657</c:v>
                </c:pt>
                <c:pt idx="1417">
                  <c:v>0.39068413867521201</c:v>
                </c:pt>
                <c:pt idx="1418">
                  <c:v>0.39054176305972699</c:v>
                </c:pt>
                <c:pt idx="1419">
                  <c:v>0.39032785902497902</c:v>
                </c:pt>
                <c:pt idx="1420">
                  <c:v>0.39015074103442399</c:v>
                </c:pt>
                <c:pt idx="1421">
                  <c:v>0.38997157937474702</c:v>
                </c:pt>
                <c:pt idx="1422">
                  <c:v>0.38979446138419099</c:v>
                </c:pt>
                <c:pt idx="1423">
                  <c:v>0.38958260101856501</c:v>
                </c:pt>
                <c:pt idx="1424">
                  <c:v>0.38933395460874698</c:v>
                </c:pt>
                <c:pt idx="1425">
                  <c:v>0.38911936935095798</c:v>
                </c:pt>
                <c:pt idx="1426">
                  <c:v>0.38894293258344298</c:v>
                </c:pt>
                <c:pt idx="1427">
                  <c:v>0.38872834732565498</c:v>
                </c:pt>
                <c:pt idx="1428">
                  <c:v>0.38855191055813898</c:v>
                </c:pt>
                <c:pt idx="1429">
                  <c:v>0.388374792567584</c:v>
                </c:pt>
                <c:pt idx="1430">
                  <c:v>0.38819835580006901</c:v>
                </c:pt>
                <c:pt idx="1431">
                  <c:v>0.387983770542281</c:v>
                </c:pt>
                <c:pt idx="1432">
                  <c:v>0.387807333774767</c:v>
                </c:pt>
                <c:pt idx="1433">
                  <c:v>0.387592748516978</c:v>
                </c:pt>
                <c:pt idx="1434">
                  <c:v>0.387416311749463</c:v>
                </c:pt>
                <c:pt idx="1435">
                  <c:v>0.38723919375890697</c:v>
                </c:pt>
                <c:pt idx="1436">
                  <c:v>0.38706003209923001</c:v>
                </c:pt>
                <c:pt idx="1437">
                  <c:v>0.38688291410867498</c:v>
                </c:pt>
                <c:pt idx="1438">
                  <c:v>0.38670647734115898</c:v>
                </c:pt>
                <c:pt idx="1439">
                  <c:v>0.38652935935060401</c:v>
                </c:pt>
                <c:pt idx="1440">
                  <c:v>0.386314774092816</c:v>
                </c:pt>
                <c:pt idx="1441">
                  <c:v>0.38613833732530101</c:v>
                </c:pt>
                <c:pt idx="1442">
                  <c:v>0.38595917566562299</c:v>
                </c:pt>
                <c:pt idx="1443">
                  <c:v>0.38578205767506801</c:v>
                </c:pt>
                <c:pt idx="1444">
                  <c:v>0.38557019730944198</c:v>
                </c:pt>
                <c:pt idx="1445">
                  <c:v>0.38535629327469401</c:v>
                </c:pt>
                <c:pt idx="1446">
                  <c:v>0.38514443290906802</c:v>
                </c:pt>
                <c:pt idx="1447">
                  <c:v>0.38489510527620902</c:v>
                </c:pt>
                <c:pt idx="1448">
                  <c:v>0.38468120124146199</c:v>
                </c:pt>
                <c:pt idx="1449">
                  <c:v>0.38439713123353197</c:v>
                </c:pt>
                <c:pt idx="1450">
                  <c:v>0.384148484823713</c:v>
                </c:pt>
                <c:pt idx="1451">
                  <c:v>0.38390188208301701</c:v>
                </c:pt>
                <c:pt idx="1452">
                  <c:v>0.383652554450158</c:v>
                </c:pt>
                <c:pt idx="1453">
                  <c:v>0.38343865041540998</c:v>
                </c:pt>
                <c:pt idx="1454">
                  <c:v>0.38318932278255102</c:v>
                </c:pt>
                <c:pt idx="1455">
                  <c:v>0.38297746241692499</c:v>
                </c:pt>
                <c:pt idx="1456">
                  <c:v>0.38276355838217702</c:v>
                </c:pt>
                <c:pt idx="1457">
                  <c:v>0.38251423074931801</c:v>
                </c:pt>
                <c:pt idx="1458">
                  <c:v>0.38230237038369203</c:v>
                </c:pt>
                <c:pt idx="1459">
                  <c:v>0.382088466348945</c:v>
                </c:pt>
                <c:pt idx="1460">
                  <c:v>0.38187660598331802</c:v>
                </c:pt>
                <c:pt idx="1461">
                  <c:v>0.38166270194856999</c:v>
                </c:pt>
                <c:pt idx="1462">
                  <c:v>0.38145084158294501</c:v>
                </c:pt>
                <c:pt idx="1463">
                  <c:v>0.38123625632515601</c:v>
                </c:pt>
                <c:pt idx="1464">
                  <c:v>0.38102507718257</c:v>
                </c:pt>
                <c:pt idx="1465">
                  <c:v>0.380810491924783</c:v>
                </c:pt>
                <c:pt idx="1466">
                  <c:v>0.38066879753233801</c:v>
                </c:pt>
                <c:pt idx="1467">
                  <c:v>0.38045693716671197</c:v>
                </c:pt>
                <c:pt idx="1468">
                  <c:v>0.380243033131964</c:v>
                </c:pt>
                <c:pt idx="1469">
                  <c:v>0.380028447874175</c:v>
                </c:pt>
                <c:pt idx="1470">
                  <c:v>0.379852011106661</c:v>
                </c:pt>
                <c:pt idx="1471">
                  <c:v>0.37960268347380199</c:v>
                </c:pt>
                <c:pt idx="1472">
                  <c:v>0.37942556548324702</c:v>
                </c:pt>
                <c:pt idx="1473">
                  <c:v>0.37921438634066101</c:v>
                </c:pt>
                <c:pt idx="1474">
                  <c:v>0.37899980108287201</c:v>
                </c:pt>
                <c:pt idx="1475">
                  <c:v>0.37878794071724597</c:v>
                </c:pt>
                <c:pt idx="1476">
                  <c:v>0.378574036682499</c:v>
                </c:pt>
                <c:pt idx="1477">
                  <c:v>0.37835945142471</c:v>
                </c:pt>
                <c:pt idx="1478">
                  <c:v>0.378148272282125</c:v>
                </c:pt>
                <c:pt idx="1479">
                  <c:v>0.377933687024336</c:v>
                </c:pt>
                <c:pt idx="1480">
                  <c:v>0.37772182665871001</c:v>
                </c:pt>
                <c:pt idx="1481">
                  <c:v>0.37754538989119502</c:v>
                </c:pt>
                <c:pt idx="1482">
                  <c:v>0.37733080463340701</c:v>
                </c:pt>
                <c:pt idx="1483">
                  <c:v>0.37708215822358798</c:v>
                </c:pt>
                <c:pt idx="1484">
                  <c:v>0.376870297857963</c:v>
                </c:pt>
                <c:pt idx="1485">
                  <c:v>0.37665639382321497</c:v>
                </c:pt>
                <c:pt idx="1486">
                  <c:v>0.376479275832659</c:v>
                </c:pt>
                <c:pt idx="1487">
                  <c:v>0.37626537179791097</c:v>
                </c:pt>
                <c:pt idx="1488">
                  <c:v>0.37601604416505302</c:v>
                </c:pt>
                <c:pt idx="1489">
                  <c:v>0.37580418379942598</c:v>
                </c:pt>
                <c:pt idx="1490">
                  <c:v>0.37552011379149702</c:v>
                </c:pt>
                <c:pt idx="1491">
                  <c:v>0.37534367702398203</c:v>
                </c:pt>
                <c:pt idx="1492">
                  <c:v>0.37512909176619302</c:v>
                </c:pt>
                <c:pt idx="1493">
                  <c:v>0.37488044535637499</c:v>
                </c:pt>
                <c:pt idx="1494">
                  <c:v>0.37466858499074901</c:v>
                </c:pt>
                <c:pt idx="1495">
                  <c:v>0.37441925735789</c:v>
                </c:pt>
                <c:pt idx="1496">
                  <c:v>0.374242820590375</c:v>
                </c:pt>
                <c:pt idx="1497">
                  <c:v>0.37399349295751699</c:v>
                </c:pt>
                <c:pt idx="1498">
                  <c:v>0.37377958892276902</c:v>
                </c:pt>
                <c:pt idx="1499">
                  <c:v>0.37356772855714199</c:v>
                </c:pt>
                <c:pt idx="1500">
                  <c:v>0.37331840092428398</c:v>
                </c:pt>
                <c:pt idx="1501">
                  <c:v>0.373069754514466</c:v>
                </c:pt>
                <c:pt idx="1502">
                  <c:v>0.37285789414883902</c:v>
                </c:pt>
                <c:pt idx="1503">
                  <c:v>0.37264330889105102</c:v>
                </c:pt>
                <c:pt idx="1504">
                  <c:v>0.37242940485630299</c:v>
                </c:pt>
                <c:pt idx="1505">
                  <c:v>0.372182802115607</c:v>
                </c:pt>
                <c:pt idx="1506">
                  <c:v>0.37196889808085898</c:v>
                </c:pt>
                <c:pt idx="1507">
                  <c:v>0.37171957044799903</c:v>
                </c:pt>
                <c:pt idx="1508">
                  <c:v>0.37150771008237399</c:v>
                </c:pt>
                <c:pt idx="1509">
                  <c:v>0.37129380604762602</c:v>
                </c:pt>
                <c:pt idx="1510">
                  <c:v>0.37104447841476701</c:v>
                </c:pt>
                <c:pt idx="1511">
                  <c:v>0.37083261804914103</c:v>
                </c:pt>
                <c:pt idx="1512">
                  <c:v>0.370583971639323</c:v>
                </c:pt>
                <c:pt idx="1513">
                  <c:v>0.37037211127369601</c:v>
                </c:pt>
                <c:pt idx="1514">
                  <c:v>0.370122783640838</c:v>
                </c:pt>
                <c:pt idx="1515">
                  <c:v>0.36987413723101897</c:v>
                </c:pt>
                <c:pt idx="1516">
                  <c:v>0.36962480959816002</c:v>
                </c:pt>
                <c:pt idx="1517">
                  <c:v>0.36941294923253498</c:v>
                </c:pt>
                <c:pt idx="1518">
                  <c:v>0.36916430282271601</c:v>
                </c:pt>
                <c:pt idx="1519">
                  <c:v>0.368914975189857</c:v>
                </c:pt>
                <c:pt idx="1520">
                  <c:v>0.36870311482423102</c:v>
                </c:pt>
                <c:pt idx="1521">
                  <c:v>0.36845446841441298</c:v>
                </c:pt>
                <c:pt idx="1522">
                  <c:v>0.36820514078155397</c:v>
                </c:pt>
                <c:pt idx="1523">
                  <c:v>0.36799123674680601</c:v>
                </c:pt>
                <c:pt idx="1524">
                  <c:v>0.36774463400611002</c:v>
                </c:pt>
                <c:pt idx="1525">
                  <c:v>0.36753004874832101</c:v>
                </c:pt>
                <c:pt idx="1526">
                  <c:v>0.36728072111546201</c:v>
                </c:pt>
                <c:pt idx="1527">
                  <c:v>0.36703207470564297</c:v>
                </c:pt>
                <c:pt idx="1528">
                  <c:v>0.36678547196494699</c:v>
                </c:pt>
                <c:pt idx="1529">
                  <c:v>0.36650140195701703</c:v>
                </c:pt>
                <c:pt idx="1530">
                  <c:v>0.366287497922269</c:v>
                </c:pt>
                <c:pt idx="1531">
                  <c:v>0.366072912664482</c:v>
                </c:pt>
                <c:pt idx="1532">
                  <c:v>0.36578884265655198</c:v>
                </c:pt>
                <c:pt idx="1533">
                  <c:v>0.36554223991585599</c:v>
                </c:pt>
                <c:pt idx="1534">
                  <c:v>0.36529359350603702</c:v>
                </c:pt>
                <c:pt idx="1535">
                  <c:v>0.365009523498107</c:v>
                </c:pt>
                <c:pt idx="1536">
                  <c:v>0.36472545349017899</c:v>
                </c:pt>
                <c:pt idx="1537">
                  <c:v>0.36447680708036001</c:v>
                </c:pt>
                <c:pt idx="1538">
                  <c:v>0.36419273707243</c:v>
                </c:pt>
                <c:pt idx="1539">
                  <c:v>0.36390866706450098</c:v>
                </c:pt>
                <c:pt idx="1540">
                  <c:v>0.36369408180671298</c:v>
                </c:pt>
                <c:pt idx="1541">
                  <c:v>0.36341069302182399</c:v>
                </c:pt>
                <c:pt idx="1542">
                  <c:v>0.36316136538896499</c:v>
                </c:pt>
                <c:pt idx="1543">
                  <c:v>0.362914762648268</c:v>
                </c:pt>
                <c:pt idx="1544">
                  <c:v>0.36259322537310601</c:v>
                </c:pt>
                <c:pt idx="1545">
                  <c:v>0.36220220334780301</c:v>
                </c:pt>
                <c:pt idx="1546">
                  <c:v>0.36184864858973198</c:v>
                </c:pt>
                <c:pt idx="1547">
                  <c:v>0.36156457858180302</c:v>
                </c:pt>
                <c:pt idx="1548">
                  <c:v>0.36128118979691398</c:v>
                </c:pt>
                <c:pt idx="1549">
                  <c:v>0.36099711978898402</c:v>
                </c:pt>
                <c:pt idx="1550">
                  <c:v>0.36071304978105501</c:v>
                </c:pt>
                <c:pt idx="1551">
                  <c:v>0.360463722148196</c:v>
                </c:pt>
                <c:pt idx="1552">
                  <c:v>0.36018033336330701</c:v>
                </c:pt>
                <c:pt idx="1553">
                  <c:v>0.35986152098030699</c:v>
                </c:pt>
                <c:pt idx="1554">
                  <c:v>0.359505241330074</c:v>
                </c:pt>
                <c:pt idx="1555">
                  <c:v>0.35925591369721599</c:v>
                </c:pt>
                <c:pt idx="1556">
                  <c:v>0.35893710131421602</c:v>
                </c:pt>
                <c:pt idx="1557">
                  <c:v>0.35865303130628701</c:v>
                </c:pt>
                <c:pt idx="1558">
                  <c:v>0.35836896129835699</c:v>
                </c:pt>
                <c:pt idx="1559">
                  <c:v>0.35812031488853802</c:v>
                </c:pt>
                <c:pt idx="1560">
                  <c:v>0.35787098725568001</c:v>
                </c:pt>
                <c:pt idx="1561">
                  <c:v>0.35758691724774999</c:v>
                </c:pt>
                <c:pt idx="1562">
                  <c:v>0.35730352846286101</c:v>
                </c:pt>
                <c:pt idx="1563">
                  <c:v>0.35701945845493099</c:v>
                </c:pt>
                <c:pt idx="1564">
                  <c:v>0.35673538844700198</c:v>
                </c:pt>
                <c:pt idx="1565">
                  <c:v>0.35648606081414302</c:v>
                </c:pt>
                <c:pt idx="1566">
                  <c:v>0.356167248431144</c:v>
                </c:pt>
                <c:pt idx="1567">
                  <c:v>0.35591860202132503</c:v>
                </c:pt>
                <c:pt idx="1568">
                  <c:v>0.35563453201339501</c:v>
                </c:pt>
                <c:pt idx="1569">
                  <c:v>0.355385204380537</c:v>
                </c:pt>
                <c:pt idx="1570">
                  <c:v>0.35510113437260699</c:v>
                </c:pt>
                <c:pt idx="1571">
                  <c:v>0.354817745587718</c:v>
                </c:pt>
                <c:pt idx="1572">
                  <c:v>0.35453367557978899</c:v>
                </c:pt>
                <c:pt idx="1573">
                  <c:v>0.35417739592955599</c:v>
                </c:pt>
                <c:pt idx="1574">
                  <c:v>0.35389332592162698</c:v>
                </c:pt>
                <c:pt idx="1575">
                  <c:v>0.35357451353862701</c:v>
                </c:pt>
                <c:pt idx="1576">
                  <c:v>0.35325570115562699</c:v>
                </c:pt>
                <c:pt idx="1577">
                  <c:v>0.35297163114769697</c:v>
                </c:pt>
                <c:pt idx="1578">
                  <c:v>0.352722984737879</c:v>
                </c:pt>
                <c:pt idx="1579">
                  <c:v>0.35240417235487997</c:v>
                </c:pt>
                <c:pt idx="1580">
                  <c:v>0.35211737745478799</c:v>
                </c:pt>
                <c:pt idx="1581">
                  <c:v>0.35183330744685798</c:v>
                </c:pt>
                <c:pt idx="1582">
                  <c:v>0.35151449506385801</c:v>
                </c:pt>
                <c:pt idx="1583">
                  <c:v>0.35123110627896897</c:v>
                </c:pt>
                <c:pt idx="1584">
                  <c:v>0.35091229389597001</c:v>
                </c:pt>
                <c:pt idx="1585">
                  <c:v>0.35066296626311</c:v>
                </c:pt>
                <c:pt idx="1586">
                  <c:v>0.35034415388010998</c:v>
                </c:pt>
                <c:pt idx="1587">
                  <c:v>0.35006008387218102</c:v>
                </c:pt>
                <c:pt idx="1588">
                  <c:v>0.34973922782005901</c:v>
                </c:pt>
                <c:pt idx="1589">
                  <c:v>0.34945515781212899</c:v>
                </c:pt>
                <c:pt idx="1590">
                  <c:v>0.34917108780420097</c:v>
                </c:pt>
                <c:pt idx="1591">
                  <c:v>0.34888701779627102</c:v>
                </c:pt>
                <c:pt idx="1592">
                  <c:v>0.348602947788342</c:v>
                </c:pt>
                <c:pt idx="1593">
                  <c:v>0.34828413540534098</c:v>
                </c:pt>
                <c:pt idx="1594">
                  <c:v>0.34796327935322002</c:v>
                </c:pt>
                <c:pt idx="1595">
                  <c:v>0.34767920934529101</c:v>
                </c:pt>
                <c:pt idx="1596">
                  <c:v>0.34736039696228999</c:v>
                </c:pt>
                <c:pt idx="1597">
                  <c:v>0.34704158457929102</c:v>
                </c:pt>
                <c:pt idx="1598">
                  <c:v>0.346757514571361</c:v>
                </c:pt>
                <c:pt idx="1599">
                  <c:v>0.34643597729619802</c:v>
                </c:pt>
                <c:pt idx="1600">
                  <c:v>0.34615258851130898</c:v>
                </c:pt>
                <c:pt idx="1601">
                  <c:v>0.34583377612831001</c:v>
                </c:pt>
                <c:pt idx="1602">
                  <c:v>0.34554970612038</c:v>
                </c:pt>
                <c:pt idx="1603">
                  <c:v>0.34523089373738097</c:v>
                </c:pt>
                <c:pt idx="1604">
                  <c:v>0.34490935646221799</c:v>
                </c:pt>
                <c:pt idx="1605">
                  <c:v>0.34462528645428903</c:v>
                </c:pt>
                <c:pt idx="1606">
                  <c:v>0.344306474071289</c:v>
                </c:pt>
                <c:pt idx="1607">
                  <c:v>0.343915452045986</c:v>
                </c:pt>
                <c:pt idx="1608">
                  <c:v>0.34356189728791497</c:v>
                </c:pt>
                <c:pt idx="1609">
                  <c:v>0.34327782727998601</c:v>
                </c:pt>
                <c:pt idx="1610">
                  <c:v>0.342956971227864</c:v>
                </c:pt>
                <c:pt idx="1611">
                  <c:v>0.342602735246753</c:v>
                </c:pt>
                <c:pt idx="1612">
                  <c:v>0.34231934646186402</c:v>
                </c:pt>
                <c:pt idx="1613">
                  <c:v>0.34199780918670197</c:v>
                </c:pt>
                <c:pt idx="1614">
                  <c:v>0.341644254428632</c:v>
                </c:pt>
                <c:pt idx="1615">
                  <c:v>0.34128797477839801</c:v>
                </c:pt>
                <c:pt idx="1616">
                  <c:v>0.34100390477046799</c:v>
                </c:pt>
                <c:pt idx="1617">
                  <c:v>0.34068509238746902</c:v>
                </c:pt>
                <c:pt idx="1618">
                  <c:v>0.34032881273723598</c:v>
                </c:pt>
                <c:pt idx="1619">
                  <c:v>0.34004474272930701</c:v>
                </c:pt>
                <c:pt idx="1620">
                  <c:v>0.33972593034630599</c:v>
                </c:pt>
                <c:pt idx="1621">
                  <c:v>0.33937033191911398</c:v>
                </c:pt>
                <c:pt idx="1622">
                  <c:v>0.33905151953611501</c:v>
                </c:pt>
                <c:pt idx="1623">
                  <c:v>0.33873270715311399</c:v>
                </c:pt>
                <c:pt idx="1624">
                  <c:v>0.33844863714518503</c:v>
                </c:pt>
                <c:pt idx="1625">
                  <c:v>0.33809235749495198</c:v>
                </c:pt>
                <c:pt idx="1626">
                  <c:v>0.33780828748702302</c:v>
                </c:pt>
                <c:pt idx="1627">
                  <c:v>0.337489475104023</c:v>
                </c:pt>
                <c:pt idx="1628">
                  <c:v>0.33716861905190099</c:v>
                </c:pt>
                <c:pt idx="1629">
                  <c:v>0.33684980666890202</c:v>
                </c:pt>
                <c:pt idx="1630">
                  <c:v>0.336530994285901</c:v>
                </c:pt>
                <c:pt idx="1631">
                  <c:v>0.33620945701073801</c:v>
                </c:pt>
                <c:pt idx="1632">
                  <c:v>0.33589064462773899</c:v>
                </c:pt>
                <c:pt idx="1633">
                  <c:v>0.33560657461981003</c:v>
                </c:pt>
                <c:pt idx="1634">
                  <c:v>0.33525029496957698</c:v>
                </c:pt>
                <c:pt idx="1635">
                  <c:v>0.33493148258657601</c:v>
                </c:pt>
                <c:pt idx="1636">
                  <c:v>0.33461267020357699</c:v>
                </c:pt>
                <c:pt idx="1637">
                  <c:v>0.33429181415145498</c:v>
                </c:pt>
                <c:pt idx="1638">
                  <c:v>0.33393757817034397</c:v>
                </c:pt>
                <c:pt idx="1639">
                  <c:v>0.33361876578734401</c:v>
                </c:pt>
                <c:pt idx="1640">
                  <c:v>0.333297909735222</c:v>
                </c:pt>
                <c:pt idx="1641">
                  <c:v>0.33297909735222297</c:v>
                </c:pt>
                <c:pt idx="1642">
                  <c:v>0.33266028496922201</c:v>
                </c:pt>
                <c:pt idx="1643">
                  <c:v>0.33237621496129299</c:v>
                </c:pt>
                <c:pt idx="1644">
                  <c:v>0.33201993531106</c:v>
                </c:pt>
                <c:pt idx="1645">
                  <c:v>0.33170112292806098</c:v>
                </c:pt>
                <c:pt idx="1646">
                  <c:v>0.33134484327782698</c:v>
                </c:pt>
                <c:pt idx="1647">
                  <c:v>0.33099128851975701</c:v>
                </c:pt>
                <c:pt idx="1648">
                  <c:v>0.33063500886952402</c:v>
                </c:pt>
                <c:pt idx="1649">
                  <c:v>0.33031619648652399</c:v>
                </c:pt>
                <c:pt idx="1650">
                  <c:v>0.32999534043440198</c:v>
                </c:pt>
                <c:pt idx="1651">
                  <c:v>0.32964110445329098</c:v>
                </c:pt>
                <c:pt idx="1652">
                  <c:v>0.32928550602609902</c:v>
                </c:pt>
                <c:pt idx="1653">
                  <c:v>0.328966693643099</c:v>
                </c:pt>
                <c:pt idx="1654">
                  <c:v>0.328610413992867</c:v>
                </c:pt>
                <c:pt idx="1655">
                  <c:v>0.32829160160986698</c:v>
                </c:pt>
                <c:pt idx="1656">
                  <c:v>0.32793532195963299</c:v>
                </c:pt>
                <c:pt idx="1657">
                  <c:v>0.32758176720156301</c:v>
                </c:pt>
                <c:pt idx="1658">
                  <c:v>0.32726295481856299</c:v>
                </c:pt>
                <c:pt idx="1659">
                  <c:v>0.326941417543401</c:v>
                </c:pt>
                <c:pt idx="1660">
                  <c:v>0.32662260516040098</c:v>
                </c:pt>
                <c:pt idx="1661">
                  <c:v>0.32626632551016799</c:v>
                </c:pt>
                <c:pt idx="1662">
                  <c:v>0.32594751312716802</c:v>
                </c:pt>
                <c:pt idx="1663">
                  <c:v>0.32559395836909799</c:v>
                </c:pt>
                <c:pt idx="1664">
                  <c:v>0.325237678718865</c:v>
                </c:pt>
                <c:pt idx="1665">
                  <c:v>0.324881399068632</c:v>
                </c:pt>
                <c:pt idx="1666">
                  <c:v>0.32452784431056197</c:v>
                </c:pt>
                <c:pt idx="1667">
                  <c:v>0.32420630703539899</c:v>
                </c:pt>
                <c:pt idx="1668">
                  <c:v>0.32385275227732901</c:v>
                </c:pt>
                <c:pt idx="1669">
                  <c:v>0.32346173025202501</c:v>
                </c:pt>
                <c:pt idx="1670">
                  <c:v>0.32314291786902599</c:v>
                </c:pt>
                <c:pt idx="1671">
                  <c:v>0.32275189584372199</c:v>
                </c:pt>
                <c:pt idx="1672">
                  <c:v>0.32243308346072203</c:v>
                </c:pt>
                <c:pt idx="1673">
                  <c:v>0.32204206143541902</c:v>
                </c:pt>
                <c:pt idx="1674">
                  <c:v>0.321723249052419</c:v>
                </c:pt>
                <c:pt idx="1675">
                  <c:v>0.32136696940218601</c:v>
                </c:pt>
                <c:pt idx="1676">
                  <c:v>0.32101068975195302</c:v>
                </c:pt>
                <c:pt idx="1677">
                  <c:v>0.32065713499388299</c:v>
                </c:pt>
                <c:pt idx="1678">
                  <c:v>0.32030085534364999</c:v>
                </c:pt>
                <c:pt idx="1679">
                  <c:v>0.31994730058558002</c:v>
                </c:pt>
                <c:pt idx="1680">
                  <c:v>0.31955627856027602</c:v>
                </c:pt>
                <c:pt idx="1681">
                  <c:v>0.31919999891004402</c:v>
                </c:pt>
                <c:pt idx="1682">
                  <c:v>0.318881186527043</c:v>
                </c:pt>
                <c:pt idx="1683">
                  <c:v>0.31849016450174</c:v>
                </c:pt>
                <c:pt idx="1684">
                  <c:v>0.31813660974366897</c:v>
                </c:pt>
                <c:pt idx="1685">
                  <c:v>0.31781575369154702</c:v>
                </c:pt>
                <c:pt idx="1686">
                  <c:v>0.31746151771043701</c:v>
                </c:pt>
                <c:pt idx="1687">
                  <c:v>0.31710523806020302</c:v>
                </c:pt>
                <c:pt idx="1688">
                  <c:v>0.31675168330213299</c:v>
                </c:pt>
                <c:pt idx="1689">
                  <c:v>0.31636066127683099</c:v>
                </c:pt>
                <c:pt idx="1690">
                  <c:v>0.316004381626597</c:v>
                </c:pt>
                <c:pt idx="1691">
                  <c:v>0.31565082686852702</c:v>
                </c:pt>
                <c:pt idx="1692">
                  <c:v>0.31525980484322302</c:v>
                </c:pt>
                <c:pt idx="1693">
                  <c:v>0.31493894879110201</c:v>
                </c:pt>
                <c:pt idx="1694">
                  <c:v>0.31451250316768697</c:v>
                </c:pt>
                <c:pt idx="1695">
                  <c:v>0.314158948409616</c:v>
                </c:pt>
                <c:pt idx="1696">
                  <c:v>0.313767926384314</c:v>
                </c:pt>
                <c:pt idx="1697">
                  <c:v>0.31337690435901</c:v>
                </c:pt>
                <c:pt idx="1698">
                  <c:v>0.31302334960094003</c:v>
                </c:pt>
                <c:pt idx="1699">
                  <c:v>0.31263232757563603</c:v>
                </c:pt>
                <c:pt idx="1700">
                  <c:v>0.31224130555033303</c:v>
                </c:pt>
                <c:pt idx="1701">
                  <c:v>0.31188502590009998</c:v>
                </c:pt>
                <c:pt idx="1702">
                  <c:v>0.31149400387479698</c:v>
                </c:pt>
                <c:pt idx="1703">
                  <c:v>0.311140449116726</c:v>
                </c:pt>
                <c:pt idx="1704">
                  <c:v>0.31078416946649401</c:v>
                </c:pt>
                <c:pt idx="1705">
                  <c:v>0.31039587233335197</c:v>
                </c:pt>
                <c:pt idx="1706">
                  <c:v>0.31000485030804897</c:v>
                </c:pt>
                <c:pt idx="1707">
                  <c:v>0.30961382828274597</c:v>
                </c:pt>
                <c:pt idx="1708">
                  <c:v>0.309222125034402</c:v>
                </c:pt>
                <c:pt idx="1709">
                  <c:v>0.30886652660720998</c:v>
                </c:pt>
                <c:pt idx="1710">
                  <c:v>0.30844008098379599</c:v>
                </c:pt>
                <c:pt idx="1711">
                  <c:v>0.30808652622572402</c:v>
                </c:pt>
                <c:pt idx="1712">
                  <c:v>0.30766076182535101</c:v>
                </c:pt>
                <c:pt idx="1713">
                  <c:v>0.30726973980004701</c:v>
                </c:pt>
                <c:pt idx="1714">
                  <c:v>0.30691346014981502</c:v>
                </c:pt>
                <c:pt idx="1715">
                  <c:v>0.30648769574944101</c:v>
                </c:pt>
                <c:pt idx="1716">
                  <c:v>0.30613414099137098</c:v>
                </c:pt>
                <c:pt idx="1717">
                  <c:v>0.30574311896606698</c:v>
                </c:pt>
                <c:pt idx="1718">
                  <c:v>0.30535209694076398</c:v>
                </c:pt>
                <c:pt idx="1719">
                  <c:v>0.30496107491545998</c:v>
                </c:pt>
                <c:pt idx="1720">
                  <c:v>0.30457005289015698</c:v>
                </c:pt>
                <c:pt idx="1721">
                  <c:v>0.30418107453397503</c:v>
                </c:pt>
                <c:pt idx="1722">
                  <c:v>0.30379005250867203</c:v>
                </c:pt>
                <c:pt idx="1723">
                  <c:v>0.30339903048336803</c:v>
                </c:pt>
                <c:pt idx="1724">
                  <c:v>0.30297326608299502</c:v>
                </c:pt>
                <c:pt idx="1725">
                  <c:v>0.30258224405769102</c:v>
                </c:pt>
                <c:pt idx="1726">
                  <c:v>0.30219122203238802</c:v>
                </c:pt>
                <c:pt idx="1727">
                  <c:v>0.30180020000708502</c:v>
                </c:pt>
                <c:pt idx="1728">
                  <c:v>0.30137443560671101</c:v>
                </c:pt>
                <c:pt idx="1729">
                  <c:v>0.30098341358140701</c:v>
                </c:pt>
                <c:pt idx="1730">
                  <c:v>0.300594435225226</c:v>
                </c:pt>
                <c:pt idx="1731">
                  <c:v>0.300203413199923</c:v>
                </c:pt>
                <c:pt idx="1732">
                  <c:v>0.29977764879954899</c:v>
                </c:pt>
                <c:pt idx="1733">
                  <c:v>0.29938662677424599</c:v>
                </c:pt>
                <c:pt idx="1734">
                  <c:v>0.29899560474894199</c:v>
                </c:pt>
                <c:pt idx="1735">
                  <c:v>0.29856984034856898</c:v>
                </c:pt>
                <c:pt idx="1736">
                  <c:v>0.29817881832326498</c:v>
                </c:pt>
                <c:pt idx="1737">
                  <c:v>0.29778779629796198</c:v>
                </c:pt>
                <c:pt idx="1738">
                  <c:v>0.29739677427265798</c:v>
                </c:pt>
                <c:pt idx="1739">
                  <c:v>0.296970328649244</c:v>
                </c:pt>
                <c:pt idx="1740">
                  <c:v>0.29658203151610302</c:v>
                </c:pt>
                <c:pt idx="1741">
                  <c:v>0.29615354222356699</c:v>
                </c:pt>
                <c:pt idx="1742">
                  <c:v>0.29576524509042501</c:v>
                </c:pt>
                <c:pt idx="1743">
                  <c:v>0.29537422306512301</c:v>
                </c:pt>
                <c:pt idx="1744">
                  <c:v>0.294948458664748</c:v>
                </c:pt>
                <c:pt idx="1745">
                  <c:v>0.29452201304133402</c:v>
                </c:pt>
                <c:pt idx="1746">
                  <c:v>0.294166414614142</c:v>
                </c:pt>
                <c:pt idx="1747">
                  <c:v>0.29373996899072702</c:v>
                </c:pt>
                <c:pt idx="1748">
                  <c:v>0.29331420459035401</c:v>
                </c:pt>
                <c:pt idx="1749">
                  <c:v>0.29292318256505001</c:v>
                </c:pt>
                <c:pt idx="1750">
                  <c:v>0.292497418164676</c:v>
                </c:pt>
                <c:pt idx="1751">
                  <c:v>0.292106396139373</c:v>
                </c:pt>
                <c:pt idx="1752">
                  <c:v>0.291680631739</c:v>
                </c:pt>
                <c:pt idx="1753">
                  <c:v>0.29125418611558401</c:v>
                </c:pt>
                <c:pt idx="1754">
                  <c:v>0.29086316409028201</c:v>
                </c:pt>
                <c:pt idx="1755">
                  <c:v>0.29043739968990701</c:v>
                </c:pt>
                <c:pt idx="1756">
                  <c:v>0.290046377664604</c:v>
                </c:pt>
                <c:pt idx="1757">
                  <c:v>0.289655355639301</c:v>
                </c:pt>
                <c:pt idx="1758">
                  <c:v>0.289229591238927</c:v>
                </c:pt>
                <c:pt idx="1759">
                  <c:v>0.28880382683855299</c:v>
                </c:pt>
                <c:pt idx="1760">
                  <c:v>0.28837738121513901</c:v>
                </c:pt>
                <c:pt idx="1761">
                  <c:v>0.28798635918983501</c:v>
                </c:pt>
                <c:pt idx="1762">
                  <c:v>0.287560594789462</c:v>
                </c:pt>
                <c:pt idx="1763">
                  <c:v>0.287169572764158</c:v>
                </c:pt>
                <c:pt idx="1764">
                  <c:v>0.28674380836378399</c:v>
                </c:pt>
                <c:pt idx="1765">
                  <c:v>0.28635551123064401</c:v>
                </c:pt>
                <c:pt idx="1766">
                  <c:v>0.285891598339996</c:v>
                </c:pt>
                <c:pt idx="1767">
                  <c:v>0.28546583393962199</c:v>
                </c:pt>
                <c:pt idx="1768">
                  <c:v>0.28504006953924799</c:v>
                </c:pt>
                <c:pt idx="1769">
                  <c:v>0.28464904751394499</c:v>
                </c:pt>
                <c:pt idx="1770">
                  <c:v>0.28425802548864099</c:v>
                </c:pt>
                <c:pt idx="1771">
                  <c:v>0.28383226108826798</c:v>
                </c:pt>
                <c:pt idx="1772">
                  <c:v>0.28344123906296398</c:v>
                </c:pt>
                <c:pt idx="1773">
                  <c:v>0.28301547466259103</c:v>
                </c:pt>
                <c:pt idx="1774">
                  <c:v>0.28258902903917599</c:v>
                </c:pt>
                <c:pt idx="1775">
                  <c:v>0.28216326463880198</c:v>
                </c:pt>
                <c:pt idx="1776">
                  <c:v>0.28177224261349798</c:v>
                </c:pt>
                <c:pt idx="1777">
                  <c:v>0.28134647821312497</c:v>
                </c:pt>
                <c:pt idx="1778">
                  <c:v>0.28092071381275102</c:v>
                </c:pt>
                <c:pt idx="1779">
                  <c:v>0.28049426818933598</c:v>
                </c:pt>
                <c:pt idx="1780">
                  <c:v>0.28010324616403398</c:v>
                </c:pt>
                <c:pt idx="1781">
                  <c:v>0.27967748176365897</c:v>
                </c:pt>
                <c:pt idx="1782">
                  <c:v>0.27928645973835597</c:v>
                </c:pt>
                <c:pt idx="1783">
                  <c:v>0.27886069533798202</c:v>
                </c:pt>
                <c:pt idx="1784">
                  <c:v>0.27843493093760902</c:v>
                </c:pt>
                <c:pt idx="1785">
                  <c:v>0.27800848531419298</c:v>
                </c:pt>
                <c:pt idx="1786">
                  <c:v>0.27761746328889098</c:v>
                </c:pt>
                <c:pt idx="1787">
                  <c:v>0.27719169888851602</c:v>
                </c:pt>
                <c:pt idx="1788">
                  <c:v>0.27676593448814302</c:v>
                </c:pt>
                <c:pt idx="1789">
                  <c:v>0.276305427712699</c:v>
                </c:pt>
                <c:pt idx="1790">
                  <c:v>0.275914405687395</c:v>
                </c:pt>
                <c:pt idx="1791">
                  <c:v>0.27548796006398102</c:v>
                </c:pt>
                <c:pt idx="1792">
                  <c:v>0.27502745328853601</c:v>
                </c:pt>
                <c:pt idx="1793">
                  <c:v>0.27459896399599998</c:v>
                </c:pt>
                <c:pt idx="1794">
                  <c:v>0.274210666862859</c:v>
                </c:pt>
                <c:pt idx="1795">
                  <c:v>0.273819644837556</c:v>
                </c:pt>
                <c:pt idx="1796">
                  <c:v>0.27335641316994902</c:v>
                </c:pt>
                <c:pt idx="1797">
                  <c:v>0.27292996754653498</c:v>
                </c:pt>
                <c:pt idx="1798">
                  <c:v>0.27250420314615997</c:v>
                </c:pt>
                <c:pt idx="1799">
                  <c:v>0.27207843874578702</c:v>
                </c:pt>
                <c:pt idx="1800">
                  <c:v>0.27165267434541301</c:v>
                </c:pt>
                <c:pt idx="1801">
                  <c:v>0.27119148634692802</c:v>
                </c:pt>
                <c:pt idx="1802">
                  <c:v>0.27076572194655402</c:v>
                </c:pt>
                <c:pt idx="1803">
                  <c:v>0.27033995754618001</c:v>
                </c:pt>
                <c:pt idx="1804">
                  <c:v>0.269914193145806</c:v>
                </c:pt>
                <c:pt idx="1805">
                  <c:v>0.26948570385326998</c:v>
                </c:pt>
                <c:pt idx="1806">
                  <c:v>0.26905993945289702</c:v>
                </c:pt>
                <c:pt idx="1807">
                  <c:v>0.26863349382948198</c:v>
                </c:pt>
                <c:pt idx="1808">
                  <c:v>0.26817298705403703</c:v>
                </c:pt>
                <c:pt idx="1809">
                  <c:v>0.26774722265366402</c:v>
                </c:pt>
                <c:pt idx="1810">
                  <c:v>0.26732145825329001</c:v>
                </c:pt>
                <c:pt idx="1811">
                  <c:v>0.26689501262987497</c:v>
                </c:pt>
                <c:pt idx="1812">
                  <c:v>0.26646924822950102</c:v>
                </c:pt>
                <c:pt idx="1813">
                  <c:v>0.26600601656189499</c:v>
                </c:pt>
                <c:pt idx="1814">
                  <c:v>0.26558025216151998</c:v>
                </c:pt>
                <c:pt idx="1815">
                  <c:v>0.26515448776114697</c:v>
                </c:pt>
                <c:pt idx="1816">
                  <c:v>0.26472804213773299</c:v>
                </c:pt>
                <c:pt idx="1817">
                  <c:v>0.26426753536228798</c:v>
                </c:pt>
                <c:pt idx="1818">
                  <c:v>0.26384177096191402</c:v>
                </c:pt>
                <c:pt idx="1819">
                  <c:v>0.26341600656154002</c:v>
                </c:pt>
                <c:pt idx="1820">
                  <c:v>0.26298751726900499</c:v>
                </c:pt>
                <c:pt idx="1821">
                  <c:v>0.26259853891282298</c:v>
                </c:pt>
                <c:pt idx="1822">
                  <c:v>0.262135307245216</c:v>
                </c:pt>
                <c:pt idx="1823">
                  <c:v>0.261744285219912</c:v>
                </c:pt>
                <c:pt idx="1824">
                  <c:v>0.26131852081953899</c:v>
                </c:pt>
                <c:pt idx="1825">
                  <c:v>0.26089275641916498</c:v>
                </c:pt>
                <c:pt idx="1826">
                  <c:v>0.26046699201879098</c:v>
                </c:pt>
                <c:pt idx="1827">
                  <c:v>0.26004054639537699</c:v>
                </c:pt>
                <c:pt idx="1828">
                  <c:v>0.25961478199500199</c:v>
                </c:pt>
                <c:pt idx="1829">
                  <c:v>0.25918901759462898</c:v>
                </c:pt>
                <c:pt idx="1830">
                  <c:v>0.25872782959614399</c:v>
                </c:pt>
                <c:pt idx="1831">
                  <c:v>0.25830206519576998</c:v>
                </c:pt>
                <c:pt idx="1832">
                  <c:v>0.257838833528164</c:v>
                </c:pt>
                <c:pt idx="1833">
                  <c:v>0.257413069127789</c:v>
                </c:pt>
                <c:pt idx="1834">
                  <c:v>0.25702204710248699</c:v>
                </c:pt>
                <c:pt idx="1835">
                  <c:v>0.25656154032704198</c:v>
                </c:pt>
                <c:pt idx="1836">
                  <c:v>0.25617051830173898</c:v>
                </c:pt>
                <c:pt idx="1837">
                  <c:v>0.25570933030325299</c:v>
                </c:pt>
                <c:pt idx="1838">
                  <c:v>0.25528356590287998</c:v>
                </c:pt>
                <c:pt idx="1839">
                  <c:v>0.25485780150250598</c:v>
                </c:pt>
                <c:pt idx="1840">
                  <c:v>0.25442931220997</c:v>
                </c:pt>
                <c:pt idx="1841">
                  <c:v>0.254003547809595</c:v>
                </c:pt>
                <c:pt idx="1842">
                  <c:v>0.25357710218618101</c:v>
                </c:pt>
                <c:pt idx="1843">
                  <c:v>0.25315133778580801</c:v>
                </c:pt>
                <c:pt idx="1844">
                  <c:v>0.252725573385433</c:v>
                </c:pt>
                <c:pt idx="1845">
                  <c:v>0.25226506660998899</c:v>
                </c:pt>
                <c:pt idx="1846">
                  <c:v>0.251838620986574</c:v>
                </c:pt>
                <c:pt idx="1847">
                  <c:v>0.251447598961271</c:v>
                </c:pt>
                <c:pt idx="1848">
                  <c:v>0.25102183456089799</c:v>
                </c:pt>
                <c:pt idx="1849">
                  <c:v>0.25059607016052299</c:v>
                </c:pt>
                <c:pt idx="1850">
                  <c:v>0.25020504813521999</c:v>
                </c:pt>
                <c:pt idx="1851">
                  <c:v>0.249743860136735</c:v>
                </c:pt>
                <c:pt idx="1852">
                  <c:v>0.249316052067239</c:v>
                </c:pt>
                <c:pt idx="1853">
                  <c:v>0.24888960644382499</c:v>
                </c:pt>
                <c:pt idx="1854">
                  <c:v>0.24846384204345201</c:v>
                </c:pt>
                <c:pt idx="1855">
                  <c:v>0.248038077643077</c:v>
                </c:pt>
                <c:pt idx="1856">
                  <c:v>0.247647055617774</c:v>
                </c:pt>
                <c:pt idx="1857">
                  <c:v>0.2472212912174</c:v>
                </c:pt>
                <c:pt idx="1858">
                  <c:v>0.246830269192097</c:v>
                </c:pt>
                <c:pt idx="1859">
                  <c:v>0.24640382356868201</c:v>
                </c:pt>
                <c:pt idx="1860">
                  <c:v>0.245978059168309</c:v>
                </c:pt>
                <c:pt idx="1861">
                  <c:v>0.245552294767935</c:v>
                </c:pt>
                <c:pt idx="1862">
                  <c:v>0.24512653036756099</c:v>
                </c:pt>
                <c:pt idx="1863">
                  <c:v>0.24470076596718701</c:v>
                </c:pt>
                <c:pt idx="1864">
                  <c:v>0.244274320343772</c:v>
                </c:pt>
                <c:pt idx="1865">
                  <c:v>0.243883298318469</c:v>
                </c:pt>
                <c:pt idx="1866">
                  <c:v>0.243492276293166</c:v>
                </c:pt>
                <c:pt idx="1867">
                  <c:v>0.24306651189279199</c:v>
                </c:pt>
                <c:pt idx="1868">
                  <c:v>0.24264074749241801</c:v>
                </c:pt>
                <c:pt idx="1869">
                  <c:v>0.24224972546711501</c:v>
                </c:pt>
                <c:pt idx="1870">
                  <c:v>0.24182396106674101</c:v>
                </c:pt>
                <c:pt idx="1871">
                  <c:v>0.24139751544332599</c:v>
                </c:pt>
                <c:pt idx="1872">
                  <c:v>0.24100649341802299</c:v>
                </c:pt>
                <c:pt idx="1873">
                  <c:v>0.24061819628488201</c:v>
                </c:pt>
                <c:pt idx="1874">
                  <c:v>0.24018970699234601</c:v>
                </c:pt>
                <c:pt idx="1875">
                  <c:v>0.23976394259197201</c:v>
                </c:pt>
                <c:pt idx="1876">
                  <c:v>0.239375645458831</c:v>
                </c:pt>
                <c:pt idx="1877">
                  <c:v>0.23898394221048699</c:v>
                </c:pt>
                <c:pt idx="1878">
                  <c:v>0.23855817781011299</c:v>
                </c:pt>
                <c:pt idx="1879">
                  <c:v>0.23816715578480999</c:v>
                </c:pt>
                <c:pt idx="1880">
                  <c:v>0.23774139138443601</c:v>
                </c:pt>
                <c:pt idx="1881">
                  <c:v>0.237315626984062</c:v>
                </c:pt>
                <c:pt idx="1882">
                  <c:v>0.236924604958759</c:v>
                </c:pt>
                <c:pt idx="1883">
                  <c:v>0.236533582933455</c:v>
                </c:pt>
                <c:pt idx="1884">
                  <c:v>0.23610781853308199</c:v>
                </c:pt>
                <c:pt idx="1885">
                  <c:v>0.23571611528473699</c:v>
                </c:pt>
                <c:pt idx="1886">
                  <c:v>0.23532509325943499</c:v>
                </c:pt>
                <c:pt idx="1887">
                  <c:v>0.23489932885906001</c:v>
                </c:pt>
                <c:pt idx="1888">
                  <c:v>0.23450830683375701</c:v>
                </c:pt>
                <c:pt idx="1889">
                  <c:v>0.234082542433383</c:v>
                </c:pt>
                <c:pt idx="1890">
                  <c:v>0.233728987675313</c:v>
                </c:pt>
                <c:pt idx="1891">
                  <c:v>0.23330322327493899</c:v>
                </c:pt>
                <c:pt idx="1892">
                  <c:v>0.23291220124963599</c:v>
                </c:pt>
                <c:pt idx="1893">
                  <c:v>0.23248575562622101</c:v>
                </c:pt>
                <c:pt idx="1894">
                  <c:v>0.23209473360091801</c:v>
                </c:pt>
                <c:pt idx="1895">
                  <c:v>0.23170371157561501</c:v>
                </c:pt>
                <c:pt idx="1896">
                  <c:v>0.23131268955031101</c:v>
                </c:pt>
                <c:pt idx="1897">
                  <c:v>0.23092166752500801</c:v>
                </c:pt>
                <c:pt idx="1898">
                  <c:v>0.230533370391867</c:v>
                </c:pt>
                <c:pt idx="1899">
                  <c:v>0.230142348366564</c:v>
                </c:pt>
                <c:pt idx="1900">
                  <c:v>0.22971658396618899</c:v>
                </c:pt>
                <c:pt idx="1901">
                  <c:v>0.22929013834277501</c:v>
                </c:pt>
                <c:pt idx="1902">
                  <c:v>0.22889911631747101</c:v>
                </c:pt>
                <c:pt idx="1903">
                  <c:v>0.22850809429216901</c:v>
                </c:pt>
                <c:pt idx="1904">
                  <c:v>0.22811707226686501</c:v>
                </c:pt>
                <c:pt idx="1905">
                  <c:v>0.22772605024156201</c:v>
                </c:pt>
                <c:pt idx="1906">
                  <c:v>0.22733502821625801</c:v>
                </c:pt>
                <c:pt idx="1907">
                  <c:v>0.226946731083118</c:v>
                </c:pt>
                <c:pt idx="1908">
                  <c:v>0.226590451432884</c:v>
                </c:pt>
                <c:pt idx="1909">
                  <c:v>0.226199429407582</c:v>
                </c:pt>
                <c:pt idx="1910">
                  <c:v>0.225773665007207</c:v>
                </c:pt>
                <c:pt idx="1911">
                  <c:v>0.225420110249137</c:v>
                </c:pt>
                <c:pt idx="1912">
                  <c:v>0.225029088223833</c:v>
                </c:pt>
                <c:pt idx="1913">
                  <c:v>0.224672808573601</c:v>
                </c:pt>
                <c:pt idx="1914">
                  <c:v>0.22424636295018599</c:v>
                </c:pt>
                <c:pt idx="1915">
                  <c:v>0.223890764522995</c:v>
                </c:pt>
                <c:pt idx="1916">
                  <c:v>0.22346431889957899</c:v>
                </c:pt>
                <c:pt idx="1917">
                  <c:v>0.22307602176643901</c:v>
                </c:pt>
                <c:pt idx="1918">
                  <c:v>0.22268499974113501</c:v>
                </c:pt>
                <c:pt idx="1919">
                  <c:v>0.22229397771583201</c:v>
                </c:pt>
                <c:pt idx="1920">
                  <c:v>0.22190295569052801</c:v>
                </c:pt>
                <c:pt idx="1921">
                  <c:v>0.22154940093245801</c:v>
                </c:pt>
                <c:pt idx="1922">
                  <c:v>0.22112091163992201</c:v>
                </c:pt>
                <c:pt idx="1923">
                  <c:v>0.220732614506781</c:v>
                </c:pt>
                <c:pt idx="1924">
                  <c:v>0.22037633485654801</c:v>
                </c:pt>
                <c:pt idx="1925">
                  <c:v>0.21994988923313399</c:v>
                </c:pt>
                <c:pt idx="1926">
                  <c:v>0.21955886720782999</c:v>
                </c:pt>
                <c:pt idx="1927">
                  <c:v>0.21916784518252699</c:v>
                </c:pt>
                <c:pt idx="1928">
                  <c:v>0.21877682315722299</c:v>
                </c:pt>
                <c:pt idx="1929">
                  <c:v>0.21835105875685001</c:v>
                </c:pt>
                <c:pt idx="1930">
                  <c:v>0.21796276162370901</c:v>
                </c:pt>
                <c:pt idx="1931">
                  <c:v>0.21753427233117301</c:v>
                </c:pt>
                <c:pt idx="1932">
                  <c:v>0.217108507930798</c:v>
                </c:pt>
                <c:pt idx="1933">
                  <c:v>0.21668206230738399</c:v>
                </c:pt>
                <c:pt idx="1934">
                  <c:v>0.21629104028208099</c:v>
                </c:pt>
                <c:pt idx="1935">
                  <c:v>0.21590274314894001</c:v>
                </c:pt>
                <c:pt idx="1936">
                  <c:v>0.215476978748566</c:v>
                </c:pt>
                <c:pt idx="1937">
                  <c:v>0.215085956723263</c:v>
                </c:pt>
                <c:pt idx="1938">
                  <c:v>0.21466019232288899</c:v>
                </c:pt>
                <c:pt idx="1939">
                  <c:v>0.214303912672656</c:v>
                </c:pt>
                <c:pt idx="1940">
                  <c:v>0.21387814827228299</c:v>
                </c:pt>
                <c:pt idx="1941">
                  <c:v>0.213521868622049</c:v>
                </c:pt>
                <c:pt idx="1942">
                  <c:v>0.21309542299863499</c:v>
                </c:pt>
                <c:pt idx="1943">
                  <c:v>0.21270712586549401</c:v>
                </c:pt>
                <c:pt idx="1944">
                  <c:v>0.21231610384019101</c:v>
                </c:pt>
                <c:pt idx="1945">
                  <c:v>0.211890339439817</c:v>
                </c:pt>
                <c:pt idx="1946">
                  <c:v>0.21146457503944299</c:v>
                </c:pt>
                <c:pt idx="1947">
                  <c:v>0.21107355301413899</c:v>
                </c:pt>
                <c:pt idx="1948">
                  <c:v>0.21068253098883599</c:v>
                </c:pt>
                <c:pt idx="1949">
                  <c:v>0.21029150896353299</c:v>
                </c:pt>
                <c:pt idx="1950">
                  <c:v>0.20990048693822999</c:v>
                </c:pt>
                <c:pt idx="1951">
                  <c:v>0.20954625095711901</c:v>
                </c:pt>
                <c:pt idx="1952">
                  <c:v>0.20912048655674501</c:v>
                </c:pt>
                <c:pt idx="1953">
                  <c:v>0.20869199726420801</c:v>
                </c:pt>
                <c:pt idx="1954">
                  <c:v>0.20833844250613801</c:v>
                </c:pt>
                <c:pt idx="1955">
                  <c:v>0.207912678105765</c:v>
                </c:pt>
                <c:pt idx="1956">
                  <c:v>0.207556398455531</c:v>
                </c:pt>
                <c:pt idx="1957">
                  <c:v>0.207130634055157</c:v>
                </c:pt>
                <c:pt idx="1958">
                  <c:v>0.206739612029854</c:v>
                </c:pt>
                <c:pt idx="1959">
                  <c:v>0.206386057271783</c:v>
                </c:pt>
                <c:pt idx="1960">
                  <c:v>0.20595961164836901</c:v>
                </c:pt>
                <c:pt idx="1961">
                  <c:v>0.20556858962306601</c:v>
                </c:pt>
                <c:pt idx="1962">
                  <c:v>0.20521230997283299</c:v>
                </c:pt>
                <c:pt idx="1963">
                  <c:v>0.204751803197389</c:v>
                </c:pt>
                <c:pt idx="1964">
                  <c:v>0.20439552354715601</c:v>
                </c:pt>
                <c:pt idx="1965">
                  <c:v>0.204007226414015</c:v>
                </c:pt>
                <c:pt idx="1966">
                  <c:v>0.203578737121479</c:v>
                </c:pt>
                <c:pt idx="1967">
                  <c:v>0.203190439988338</c:v>
                </c:pt>
                <c:pt idx="1968">
                  <c:v>0.202799417963034</c:v>
                </c:pt>
                <c:pt idx="1969">
                  <c:v>0.20237297233962001</c:v>
                </c:pt>
                <c:pt idx="1970">
                  <c:v>0.20198195031431601</c:v>
                </c:pt>
                <c:pt idx="1971">
                  <c:v>0.201556185913943</c:v>
                </c:pt>
                <c:pt idx="1972">
                  <c:v>0.201165163888639</c:v>
                </c:pt>
                <c:pt idx="1973">
                  <c:v>0.200774141863336</c:v>
                </c:pt>
                <c:pt idx="1974">
                  <c:v>0.200383119838032</c:v>
                </c:pt>
                <c:pt idx="1975">
                  <c:v>0.200029565079962</c:v>
                </c:pt>
                <c:pt idx="1976">
                  <c:v>0.199638543054658</c:v>
                </c:pt>
                <c:pt idx="1977">
                  <c:v>0.19921277865428499</c:v>
                </c:pt>
                <c:pt idx="1978">
                  <c:v>0.19882175662898099</c:v>
                </c:pt>
                <c:pt idx="1979">
                  <c:v>0.19843073460367799</c:v>
                </c:pt>
                <c:pt idx="1980">
                  <c:v>0.19803971257837499</c:v>
                </c:pt>
                <c:pt idx="1981">
                  <c:v>0.19765073422219301</c:v>
                </c:pt>
                <c:pt idx="1982">
                  <c:v>0.19722224492965701</c:v>
                </c:pt>
                <c:pt idx="1983">
                  <c:v>0.196833947796516</c:v>
                </c:pt>
                <c:pt idx="1984">
                  <c:v>0.196442925771212</c:v>
                </c:pt>
                <c:pt idx="1985">
                  <c:v>0.196051903745909</c:v>
                </c:pt>
                <c:pt idx="1986">
                  <c:v>0.19569562409567601</c:v>
                </c:pt>
                <c:pt idx="1987">
                  <c:v>0.195307326962536</c:v>
                </c:pt>
                <c:pt idx="1988">
                  <c:v>0.194878837669999</c:v>
                </c:pt>
                <c:pt idx="1989">
                  <c:v>0.194525282911929</c:v>
                </c:pt>
                <c:pt idx="1990">
                  <c:v>0.19409883728851501</c:v>
                </c:pt>
                <c:pt idx="1991">
                  <c:v>0.19370781526321099</c:v>
                </c:pt>
                <c:pt idx="1992">
                  <c:v>0.19335153561297799</c:v>
                </c:pt>
                <c:pt idx="1993">
                  <c:v>0.19296323847983701</c:v>
                </c:pt>
                <c:pt idx="1994">
                  <c:v>0.192537474079464</c:v>
                </c:pt>
                <c:pt idx="1995">
                  <c:v>0.19214645205416001</c:v>
                </c:pt>
                <c:pt idx="1996">
                  <c:v>0.191755430028857</c:v>
                </c:pt>
                <c:pt idx="1997">
                  <c:v>0.191364408003553</c:v>
                </c:pt>
                <c:pt idx="1998">
                  <c:v>0.19097338597825</c:v>
                </c:pt>
                <c:pt idx="1999">
                  <c:v>0.190582363952947</c:v>
                </c:pt>
                <c:pt idx="2000">
                  <c:v>0.19019338559676499</c:v>
                </c:pt>
                <c:pt idx="2001">
                  <c:v>0.18980236357146199</c:v>
                </c:pt>
                <c:pt idx="2002">
                  <c:v>0.189446083921229</c:v>
                </c:pt>
                <c:pt idx="2003">
                  <c:v>0.189055061895926</c:v>
                </c:pt>
                <c:pt idx="2004">
                  <c:v>0.18866676476278499</c:v>
                </c:pt>
                <c:pt idx="2005">
                  <c:v>0.18827574273748099</c:v>
                </c:pt>
                <c:pt idx="2006">
                  <c:v>0.18788472071217799</c:v>
                </c:pt>
                <c:pt idx="2007">
                  <c:v>0.18749369868687499</c:v>
                </c:pt>
                <c:pt idx="2008">
                  <c:v>0.187137419036641</c:v>
                </c:pt>
                <c:pt idx="2009">
                  <c:v>0.18674912190350099</c:v>
                </c:pt>
                <c:pt idx="2010">
                  <c:v>0.18635809987819801</c:v>
                </c:pt>
                <c:pt idx="2011">
                  <c:v>0.18596707785289401</c:v>
                </c:pt>
                <c:pt idx="2012">
                  <c:v>0.18557605582759101</c:v>
                </c:pt>
                <c:pt idx="2013">
                  <c:v>0.18518503380228701</c:v>
                </c:pt>
                <c:pt idx="2014">
                  <c:v>0.184796055446106</c:v>
                </c:pt>
                <c:pt idx="2015">
                  <c:v>0.184405033420802</c:v>
                </c:pt>
                <c:pt idx="2016">
                  <c:v>0.184014011395499</c:v>
                </c:pt>
                <c:pt idx="2017">
                  <c:v>0.183622989370196</c:v>
                </c:pt>
                <c:pt idx="2018">
                  <c:v>0.183231967344893</c:v>
                </c:pt>
                <c:pt idx="2019">
                  <c:v>0.182840945319589</c:v>
                </c:pt>
                <c:pt idx="2020">
                  <c:v>0.182487390561519</c:v>
                </c:pt>
                <c:pt idx="2021">
                  <c:v>0.18206162616114499</c:v>
                </c:pt>
                <c:pt idx="2022">
                  <c:v>0.18167060413584199</c:v>
                </c:pt>
                <c:pt idx="2023">
                  <c:v>0.18127958211053799</c:v>
                </c:pt>
                <c:pt idx="2024">
                  <c:v>0.180923302460305</c:v>
                </c:pt>
                <c:pt idx="2025">
                  <c:v>0.18049753805993099</c:v>
                </c:pt>
                <c:pt idx="2026">
                  <c:v>0.18014330207882101</c:v>
                </c:pt>
                <c:pt idx="2027">
                  <c:v>0.17975228005351701</c:v>
                </c:pt>
                <c:pt idx="2028">
                  <c:v>0.17936125802821401</c:v>
                </c:pt>
                <c:pt idx="2029">
                  <c:v>0.17897023600291001</c:v>
                </c:pt>
                <c:pt idx="2030">
                  <c:v>0.17861668124484001</c:v>
                </c:pt>
                <c:pt idx="2031">
                  <c:v>0.17822565921953601</c:v>
                </c:pt>
                <c:pt idx="2032">
                  <c:v>0.177799894819163</c:v>
                </c:pt>
                <c:pt idx="2033">
                  <c:v>0.17744361516893001</c:v>
                </c:pt>
                <c:pt idx="2034">
                  <c:v>0.17709006041086001</c:v>
                </c:pt>
                <c:pt idx="2035">
                  <c:v>0.176664296010485</c:v>
                </c:pt>
                <c:pt idx="2036">
                  <c:v>0.17630801636025301</c:v>
                </c:pt>
                <c:pt idx="2037">
                  <c:v>0.17595446160218201</c:v>
                </c:pt>
                <c:pt idx="2038">
                  <c:v>0.175563439576879</c:v>
                </c:pt>
                <c:pt idx="2039">
                  <c:v>0.17520715992664601</c:v>
                </c:pt>
                <c:pt idx="2040">
                  <c:v>0.17481613790134201</c:v>
                </c:pt>
                <c:pt idx="2041">
                  <c:v>0.17442511587603901</c:v>
                </c:pt>
                <c:pt idx="2042">
                  <c:v>0.174036137519858</c:v>
                </c:pt>
                <c:pt idx="2043">
                  <c:v>0.173679857869625</c:v>
                </c:pt>
                <c:pt idx="2044">
                  <c:v>0.17332425944243199</c:v>
                </c:pt>
                <c:pt idx="2045">
                  <c:v>0.172935281086251</c:v>
                </c:pt>
                <c:pt idx="2046">
                  <c:v>0.17257900143601901</c:v>
                </c:pt>
                <c:pt idx="2047">
                  <c:v>0.17222544667794801</c:v>
                </c:pt>
                <c:pt idx="2048">
                  <c:v>0.17183442465264501</c:v>
                </c:pt>
                <c:pt idx="2049">
                  <c:v>0.17147814500241201</c:v>
                </c:pt>
                <c:pt idx="2050">
                  <c:v>0.17108712297710801</c:v>
                </c:pt>
                <c:pt idx="2051">
                  <c:v>0.17073356821903801</c:v>
                </c:pt>
                <c:pt idx="2052">
                  <c:v>0.17037728856880499</c:v>
                </c:pt>
                <c:pt idx="2053">
                  <c:v>0.17002373381073499</c:v>
                </c:pt>
                <c:pt idx="2054">
                  <c:v>0.16963271178543099</c:v>
                </c:pt>
                <c:pt idx="2055">
                  <c:v>0.16916948011782501</c:v>
                </c:pt>
                <c:pt idx="2056">
                  <c:v>0.16881592535975401</c:v>
                </c:pt>
                <c:pt idx="2057">
                  <c:v>0.16839016095938</c:v>
                </c:pt>
                <c:pt idx="2058">
                  <c:v>0.167999138934076</c:v>
                </c:pt>
                <c:pt idx="2059">
                  <c:v>0.16764285928384401</c:v>
                </c:pt>
                <c:pt idx="2060">
                  <c:v>0.16728930452577301</c:v>
                </c:pt>
                <c:pt idx="2061">
                  <c:v>0.16693302487554099</c:v>
                </c:pt>
                <c:pt idx="2062">
                  <c:v>0.16657947011747001</c:v>
                </c:pt>
                <c:pt idx="2063">
                  <c:v>0.166257932842308</c:v>
                </c:pt>
                <c:pt idx="2064">
                  <c:v>0.165939120459308</c:v>
                </c:pt>
                <c:pt idx="2065">
                  <c:v>0.165548098434005</c:v>
                </c:pt>
                <c:pt idx="2066">
                  <c:v>0.16522928605100501</c:v>
                </c:pt>
                <c:pt idx="2067">
                  <c:v>0.16487300640077099</c:v>
                </c:pt>
                <c:pt idx="2068">
                  <c:v>0.16451945164270099</c:v>
                </c:pt>
                <c:pt idx="2069">
                  <c:v>0.16416317199246799</c:v>
                </c:pt>
                <c:pt idx="2070">
                  <c:v>0.163844359609469</c:v>
                </c:pt>
                <c:pt idx="2071">
                  <c:v>0.163488079959236</c:v>
                </c:pt>
                <c:pt idx="2072">
                  <c:v>0.163134525201165</c:v>
                </c:pt>
                <c:pt idx="2073">
                  <c:v>0.16281298792600299</c:v>
                </c:pt>
                <c:pt idx="2074">
                  <c:v>0.16245943316793299</c:v>
                </c:pt>
                <c:pt idx="2075">
                  <c:v>0.16214062078493199</c:v>
                </c:pt>
                <c:pt idx="2076">
                  <c:v>0.16181908350977101</c:v>
                </c:pt>
                <c:pt idx="2077">
                  <c:v>0.1614655287517</c:v>
                </c:pt>
                <c:pt idx="2078">
                  <c:v>0.16110924910146701</c:v>
                </c:pt>
                <c:pt idx="2079">
                  <c:v>0.16079043671846699</c:v>
                </c:pt>
                <c:pt idx="2080">
                  <c:v>0.16046958066634501</c:v>
                </c:pt>
                <c:pt idx="2081">
                  <c:v>0.16011602590827501</c:v>
                </c:pt>
                <c:pt idx="2082">
                  <c:v>0.15983195590034499</c:v>
                </c:pt>
                <c:pt idx="2083">
                  <c:v>0.159475676250112</c:v>
                </c:pt>
                <c:pt idx="2084">
                  <c:v>0.159122121492042</c:v>
                </c:pt>
                <c:pt idx="2085">
                  <c:v>0.15880058421687901</c:v>
                </c:pt>
                <c:pt idx="2086">
                  <c:v>0.15848177183387999</c:v>
                </c:pt>
                <c:pt idx="2087">
                  <c:v>0.15816295945087999</c:v>
                </c:pt>
                <c:pt idx="2088">
                  <c:v>0.157841422175718</c:v>
                </c:pt>
                <c:pt idx="2089">
                  <c:v>0.15752260979271701</c:v>
                </c:pt>
                <c:pt idx="2090">
                  <c:v>0.15720379740971799</c:v>
                </c:pt>
                <c:pt idx="2091">
                  <c:v>0.15688498502671799</c:v>
                </c:pt>
                <c:pt idx="2092">
                  <c:v>0.15659887134966599</c:v>
                </c:pt>
                <c:pt idx="2093">
                  <c:v>0.156280058966667</c:v>
                </c:pt>
                <c:pt idx="2094">
                  <c:v>0.155961246583666</c:v>
                </c:pt>
                <c:pt idx="2095">
                  <c:v>0.15564243420066701</c:v>
                </c:pt>
                <c:pt idx="2096">
                  <c:v>0.155356320523616</c:v>
                </c:pt>
                <c:pt idx="2097">
                  <c:v>0.15503750814061501</c:v>
                </c:pt>
                <c:pt idx="2098">
                  <c:v>0.15475343813268599</c:v>
                </c:pt>
                <c:pt idx="2099">
                  <c:v>0.15446936812475701</c:v>
                </c:pt>
                <c:pt idx="2100">
                  <c:v>0.15415055574175601</c:v>
                </c:pt>
                <c:pt idx="2101">
                  <c:v>0.153866485733827</c:v>
                </c:pt>
                <c:pt idx="2102">
                  <c:v>0.15358241572589701</c:v>
                </c:pt>
                <c:pt idx="2103">
                  <c:v>0.15333376931608</c:v>
                </c:pt>
                <c:pt idx="2104">
                  <c:v>0.15301223204091699</c:v>
                </c:pt>
                <c:pt idx="2105">
                  <c:v>0.152728162032987</c:v>
                </c:pt>
                <c:pt idx="2106">
                  <c:v>0.15244409202505901</c:v>
                </c:pt>
                <c:pt idx="2107">
                  <c:v>0.15216070324017</c:v>
                </c:pt>
                <c:pt idx="2108">
                  <c:v>0.15184189085716901</c:v>
                </c:pt>
                <c:pt idx="2109">
                  <c:v>0.15155782084923999</c:v>
                </c:pt>
                <c:pt idx="2110">
                  <c:v>0.15123900846624</c:v>
                </c:pt>
                <c:pt idx="2111">
                  <c:v>0.15091747119107801</c:v>
                </c:pt>
                <c:pt idx="2112">
                  <c:v>0.150633401183148</c:v>
                </c:pt>
                <c:pt idx="2113">
                  <c:v>0.15034933117521801</c:v>
                </c:pt>
                <c:pt idx="2114">
                  <c:v>0.15006594239033</c:v>
                </c:pt>
                <c:pt idx="2115">
                  <c:v>0.14978187238240101</c:v>
                </c:pt>
                <c:pt idx="2116">
                  <c:v>0.149532544749541</c:v>
                </c:pt>
                <c:pt idx="2117">
                  <c:v>0.14924847474161199</c:v>
                </c:pt>
                <c:pt idx="2118">
                  <c:v>0.148965085956723</c:v>
                </c:pt>
                <c:pt idx="2119">
                  <c:v>0.14864627357372401</c:v>
                </c:pt>
                <c:pt idx="2120">
                  <c:v>0.14836220356579399</c:v>
                </c:pt>
                <c:pt idx="2121">
                  <c:v>0.14811287593293501</c:v>
                </c:pt>
                <c:pt idx="2122">
                  <c:v>0.147828805925006</c:v>
                </c:pt>
                <c:pt idx="2123">
                  <c:v>0.14758015951518699</c:v>
                </c:pt>
                <c:pt idx="2124">
                  <c:v>0.14733083188232801</c:v>
                </c:pt>
                <c:pt idx="2125">
                  <c:v>0.147046761874399</c:v>
                </c:pt>
                <c:pt idx="2126">
                  <c:v>0.14680015913370201</c:v>
                </c:pt>
                <c:pt idx="2127">
                  <c:v>0.146551512723884</c:v>
                </c:pt>
                <c:pt idx="2128">
                  <c:v>0.14630218509102499</c:v>
                </c:pt>
                <c:pt idx="2129">
                  <c:v>0.14601811508309601</c:v>
                </c:pt>
                <c:pt idx="2130">
                  <c:v>0.145769468673277</c:v>
                </c:pt>
                <c:pt idx="2131">
                  <c:v>0.14552014104041899</c:v>
                </c:pt>
                <c:pt idx="2132">
                  <c:v>0.14527081340756001</c:v>
                </c:pt>
                <c:pt idx="2133">
                  <c:v>0.145024210666863</c:v>
                </c:pt>
                <c:pt idx="2134">
                  <c:v>0.14477556425704499</c:v>
                </c:pt>
                <c:pt idx="2135">
                  <c:v>0.14452623662418601</c:v>
                </c:pt>
                <c:pt idx="2136">
                  <c:v>0.14427759021436701</c:v>
                </c:pt>
                <c:pt idx="2137">
                  <c:v>0.144028262581508</c:v>
                </c:pt>
                <c:pt idx="2138">
                  <c:v>0.14378165984081201</c:v>
                </c:pt>
                <c:pt idx="2139">
                  <c:v>0.143532332207953</c:v>
                </c:pt>
                <c:pt idx="2140">
                  <c:v>0.143318428173205</c:v>
                </c:pt>
                <c:pt idx="2141">
                  <c:v>0.14307182543250899</c:v>
                </c:pt>
                <c:pt idx="2142">
                  <c:v>0.14285724017472001</c:v>
                </c:pt>
                <c:pt idx="2143">
                  <c:v>0.14260859376490101</c:v>
                </c:pt>
                <c:pt idx="2144">
                  <c:v>0.142396733399276</c:v>
                </c:pt>
                <c:pt idx="2145">
                  <c:v>0.14214740576641699</c:v>
                </c:pt>
                <c:pt idx="2146">
                  <c:v>0.14193350173166899</c:v>
                </c:pt>
                <c:pt idx="2147">
                  <c:v>0.141686898990973</c:v>
                </c:pt>
                <c:pt idx="2148">
                  <c:v>0.141437571358113</c:v>
                </c:pt>
                <c:pt idx="2149">
                  <c:v>0.141223667323366</c:v>
                </c:pt>
                <c:pt idx="2150">
                  <c:v>0.14101180695773999</c:v>
                </c:pt>
                <c:pt idx="2151">
                  <c:v>0.14079790292299199</c:v>
                </c:pt>
                <c:pt idx="2152">
                  <c:v>0.14058604255736601</c:v>
                </c:pt>
                <c:pt idx="2153">
                  <c:v>0.14037213852261801</c:v>
                </c:pt>
                <c:pt idx="2154">
                  <c:v>0.14015755326483001</c:v>
                </c:pt>
                <c:pt idx="2155">
                  <c:v>0.139945692899204</c:v>
                </c:pt>
                <c:pt idx="2156">
                  <c:v>0.139731788864456</c:v>
                </c:pt>
                <c:pt idx="2157">
                  <c:v>0.13951992849882999</c:v>
                </c:pt>
                <c:pt idx="2158">
                  <c:v>0.139306024464082</c:v>
                </c:pt>
                <c:pt idx="2159">
                  <c:v>0.13909416409845601</c:v>
                </c:pt>
                <c:pt idx="2160">
                  <c:v>0.138844836465597</c:v>
                </c:pt>
                <c:pt idx="2161">
                  <c:v>0.13863093243084901</c:v>
                </c:pt>
                <c:pt idx="2162">
                  <c:v>0.138419072065223</c:v>
                </c:pt>
                <c:pt idx="2163">
                  <c:v>0.138241954074667</c:v>
                </c:pt>
                <c:pt idx="2164">
                  <c:v>0.138028050039919</c:v>
                </c:pt>
                <c:pt idx="2165">
                  <c:v>0.137814146005172</c:v>
                </c:pt>
                <c:pt idx="2166">
                  <c:v>0.13760228563954599</c:v>
                </c:pt>
                <c:pt idx="2167">
                  <c:v>0.13738770038175699</c:v>
                </c:pt>
                <c:pt idx="2168">
                  <c:v>0.13721126361424199</c:v>
                </c:pt>
                <c:pt idx="2169">
                  <c:v>0.13699940324861701</c:v>
                </c:pt>
                <c:pt idx="2170">
                  <c:v>0.13682024158893899</c:v>
                </c:pt>
                <c:pt idx="2171">
                  <c:v>0.13664312359838299</c:v>
                </c:pt>
                <c:pt idx="2172">
                  <c:v>0.13642921956363599</c:v>
                </c:pt>
                <c:pt idx="2173">
                  <c:v>0.13625210157308101</c:v>
                </c:pt>
                <c:pt idx="2174">
                  <c:v>0.13600345516326201</c:v>
                </c:pt>
                <c:pt idx="2175">
                  <c:v>0.13582633717270601</c:v>
                </c:pt>
                <c:pt idx="2176">
                  <c:v>0.135649219182151</c:v>
                </c:pt>
                <c:pt idx="2177">
                  <c:v>0.13543531514740301</c:v>
                </c:pt>
                <c:pt idx="2178">
                  <c:v>0.135258197156848</c:v>
                </c:pt>
                <c:pt idx="2179">
                  <c:v>0.13508176038933201</c:v>
                </c:pt>
                <c:pt idx="2180">
                  <c:v>0.134867175131545</c:v>
                </c:pt>
                <c:pt idx="2181">
                  <c:v>0.13469073836403</c:v>
                </c:pt>
                <c:pt idx="2182">
                  <c:v>0.134513620373474</c:v>
                </c:pt>
                <c:pt idx="2183">
                  <c:v>0.13429971633872601</c:v>
                </c:pt>
                <c:pt idx="2184">
                  <c:v>0.134122598348171</c:v>
                </c:pt>
                <c:pt idx="2185">
                  <c:v>0.13394343668849401</c:v>
                </c:pt>
                <c:pt idx="2186">
                  <c:v>0.13376631869793801</c:v>
                </c:pt>
                <c:pt idx="2187">
                  <c:v>0.13358988193042301</c:v>
                </c:pt>
                <c:pt idx="2188">
                  <c:v>0.13341276393986801</c:v>
                </c:pt>
                <c:pt idx="2189">
                  <c:v>0.13323360228018999</c:v>
                </c:pt>
                <c:pt idx="2190">
                  <c:v>0.13305648428963401</c:v>
                </c:pt>
                <c:pt idx="2191">
                  <c:v>0.13288004752211899</c:v>
                </c:pt>
                <c:pt idx="2192">
                  <c:v>0.13270020463940099</c:v>
                </c:pt>
                <c:pt idx="2193">
                  <c:v>0.132558510246957</c:v>
                </c:pt>
                <c:pt idx="2194">
                  <c:v>0.13234664988133099</c:v>
                </c:pt>
                <c:pt idx="2195">
                  <c:v>0.13213274584658299</c:v>
                </c:pt>
                <c:pt idx="2196">
                  <c:v>0.131990370231098</c:v>
                </c:pt>
                <c:pt idx="2197">
                  <c:v>0.131813933463583</c:v>
                </c:pt>
                <c:pt idx="2198">
                  <c:v>0.131636815473028</c:v>
                </c:pt>
                <c:pt idx="2199">
                  <c:v>0.13149512108058301</c:v>
                </c:pt>
                <c:pt idx="2200">
                  <c:v>0.13131527819786501</c:v>
                </c:pt>
                <c:pt idx="2201">
                  <c:v>0.13113884143035001</c:v>
                </c:pt>
                <c:pt idx="2202">
                  <c:v>0.13099646581486599</c:v>
                </c:pt>
                <c:pt idx="2203">
                  <c:v>0.13082002904735099</c:v>
                </c:pt>
                <c:pt idx="2204">
                  <c:v>0.13064291105679501</c:v>
                </c:pt>
                <c:pt idx="2205">
                  <c:v>0.13050121666434999</c:v>
                </c:pt>
                <c:pt idx="2206">
                  <c:v>0.130358841048866</c:v>
                </c:pt>
                <c:pt idx="2207">
                  <c:v>0.13017967938918901</c:v>
                </c:pt>
                <c:pt idx="2208">
                  <c:v>0.13000324262167401</c:v>
                </c:pt>
                <c:pt idx="2209">
                  <c:v>0.12986086700618801</c:v>
                </c:pt>
                <c:pt idx="2210">
                  <c:v>0.12968443023867299</c:v>
                </c:pt>
                <c:pt idx="2211">
                  <c:v>0.12954205462318899</c:v>
                </c:pt>
                <c:pt idx="2212">
                  <c:v>0.129362892963512</c:v>
                </c:pt>
                <c:pt idx="2213">
                  <c:v>0.12922119857106701</c:v>
                </c:pt>
                <c:pt idx="2214">
                  <c:v>0.12904408058051101</c:v>
                </c:pt>
                <c:pt idx="2215">
                  <c:v>0.12890238618806599</c:v>
                </c:pt>
                <c:pt idx="2216">
                  <c:v>0.12872526819751201</c:v>
                </c:pt>
                <c:pt idx="2217">
                  <c:v>0.12858357380506699</c:v>
                </c:pt>
                <c:pt idx="2218">
                  <c:v>0.128441198189582</c:v>
                </c:pt>
                <c:pt idx="2219">
                  <c:v>0.12826203652990401</c:v>
                </c:pt>
                <c:pt idx="2220">
                  <c:v>0.128084918539349</c:v>
                </c:pt>
                <c:pt idx="2221">
                  <c:v>0.12794322414690501</c:v>
                </c:pt>
                <c:pt idx="2222">
                  <c:v>0.12776610615634901</c:v>
                </c:pt>
                <c:pt idx="2223">
                  <c:v>0.12762441176390499</c:v>
                </c:pt>
                <c:pt idx="2224">
                  <c:v>0.127445250104227</c:v>
                </c:pt>
                <c:pt idx="2225">
                  <c:v>0.127302874488742</c:v>
                </c:pt>
                <c:pt idx="2226">
                  <c:v>0.127126437721228</c:v>
                </c:pt>
                <c:pt idx="2227">
                  <c:v>0.12698406210574201</c:v>
                </c:pt>
                <c:pt idx="2228">
                  <c:v>0.12684236771329799</c:v>
                </c:pt>
                <c:pt idx="2229">
                  <c:v>0.12663050734767101</c:v>
                </c:pt>
                <c:pt idx="2230">
                  <c:v>0.12648881295522801</c:v>
                </c:pt>
                <c:pt idx="2231">
                  <c:v>0.12634439367062</c:v>
                </c:pt>
                <c:pt idx="2232">
                  <c:v>0.12620201805513601</c:v>
                </c:pt>
                <c:pt idx="2233">
                  <c:v>0.12602558128762101</c:v>
                </c:pt>
                <c:pt idx="2234">
                  <c:v>0.12588320567213501</c:v>
                </c:pt>
                <c:pt idx="2235">
                  <c:v>0.12574151127969099</c:v>
                </c:pt>
                <c:pt idx="2236">
                  <c:v>0.125599135664207</c:v>
                </c:pt>
                <c:pt idx="2237">
                  <c:v>0.125457441271762</c:v>
                </c:pt>
                <c:pt idx="2238">
                  <c:v>0.12531574687931701</c:v>
                </c:pt>
                <c:pt idx="2239">
                  <c:v>0.12517337126383199</c:v>
                </c:pt>
                <c:pt idx="2240">
                  <c:v>0.125031676871388</c:v>
                </c:pt>
                <c:pt idx="2241">
                  <c:v>0.124889301255903</c:v>
                </c:pt>
                <c:pt idx="2242">
                  <c:v>0.124747606863459</c:v>
                </c:pt>
                <c:pt idx="2243">
                  <c:v>0.12457048887290301</c:v>
                </c:pt>
                <c:pt idx="2244">
                  <c:v>0.124428794480458</c:v>
                </c:pt>
                <c:pt idx="2245">
                  <c:v>0.124287100088014</c:v>
                </c:pt>
                <c:pt idx="2246">
                  <c:v>0.12417946684760001</c:v>
                </c:pt>
                <c:pt idx="2247">
                  <c:v>0.12400303008008499</c:v>
                </c:pt>
                <c:pt idx="2248">
                  <c:v>0.123858610795478</c:v>
                </c:pt>
                <c:pt idx="2249">
                  <c:v>0.123716235179993</c:v>
                </c:pt>
                <c:pt idx="2250">
                  <c:v>0.12361200805478099</c:v>
                </c:pt>
                <c:pt idx="2251">
                  <c:v>0.123469632439297</c:v>
                </c:pt>
                <c:pt idx="2252">
                  <c:v>0.12329047077962001</c:v>
                </c:pt>
                <c:pt idx="2253">
                  <c:v>0.123185562431367</c:v>
                </c:pt>
                <c:pt idx="2254">
                  <c:v>0.12304386803892201</c:v>
                </c:pt>
                <c:pt idx="2255">
                  <c:v>0.122864706379245</c:v>
                </c:pt>
                <c:pt idx="2256">
                  <c:v>0.12272233076376</c:v>
                </c:pt>
                <c:pt idx="2257">
                  <c:v>0.122618103638549</c:v>
                </c:pt>
                <c:pt idx="2258">
                  <c:v>0.122473684353941</c:v>
                </c:pt>
                <c:pt idx="2259">
                  <c:v>0.122331308738457</c:v>
                </c:pt>
                <c:pt idx="2260">
                  <c:v>0.12215487197094201</c:v>
                </c:pt>
                <c:pt idx="2261">
                  <c:v>0.122012496355457</c:v>
                </c:pt>
                <c:pt idx="2262">
                  <c:v>0.121836059587942</c:v>
                </c:pt>
                <c:pt idx="2263">
                  <c:v>0.121729107570568</c:v>
                </c:pt>
                <c:pt idx="2264">
                  <c:v>0.121586731955083</c:v>
                </c:pt>
                <c:pt idx="2265">
                  <c:v>0.121445037562639</c:v>
                </c:pt>
                <c:pt idx="2266">
                  <c:v>0.121302661947153</c:v>
                </c:pt>
                <c:pt idx="2267">
                  <c:v>0.121195709929779</c:v>
                </c:pt>
                <c:pt idx="2268">
                  <c:v>0.121054015537335</c:v>
                </c:pt>
                <c:pt idx="2269">
                  <c:v>0.120911639921851</c:v>
                </c:pt>
                <c:pt idx="2270">
                  <c:v>0.12076994552940599</c:v>
                </c:pt>
                <c:pt idx="2271">
                  <c:v>0.120628251136961</c:v>
                </c:pt>
                <c:pt idx="2272">
                  <c:v>0.12048587552147599</c:v>
                </c:pt>
                <c:pt idx="2273">
                  <c:v>0.120378923504102</c:v>
                </c:pt>
                <c:pt idx="2274">
                  <c:v>0.120236547888618</c:v>
                </c:pt>
                <c:pt idx="2275">
                  <c:v>0.12009485349617301</c:v>
                </c:pt>
                <c:pt idx="2276">
                  <c:v>0.119953159103729</c:v>
                </c:pt>
                <c:pt idx="2277">
                  <c:v>0.11981078348824301</c:v>
                </c:pt>
                <c:pt idx="2278">
                  <c:v>0.119669089095799</c:v>
                </c:pt>
                <c:pt idx="2279">
                  <c:v>0.119526713480315</c:v>
                </c:pt>
                <c:pt idx="2280">
                  <c:v>0.119419761462941</c:v>
                </c:pt>
                <c:pt idx="2281">
                  <c:v>0.11924332469542601</c:v>
                </c:pt>
                <c:pt idx="2282">
                  <c:v>0.119135691455011</c:v>
                </c:pt>
                <c:pt idx="2283">
                  <c:v>0.118993997062566</c:v>
                </c:pt>
                <c:pt idx="2284">
                  <c:v>0.11885230267012201</c:v>
                </c:pt>
                <c:pt idx="2285">
                  <c:v>0.118709927054637</c:v>
                </c:pt>
                <c:pt idx="2286">
                  <c:v>0.118602975037263</c:v>
                </c:pt>
                <c:pt idx="2287">
                  <c:v>0.11846128064481901</c:v>
                </c:pt>
                <c:pt idx="2288">
                  <c:v>0.118318905029334</c:v>
                </c:pt>
                <c:pt idx="2289">
                  <c:v>0.118177210636889</c:v>
                </c:pt>
                <c:pt idx="2290">
                  <c:v>0.11803483502140399</c:v>
                </c:pt>
                <c:pt idx="2291">
                  <c:v>0.11789314062896</c:v>
                </c:pt>
                <c:pt idx="2292">
                  <c:v>0.11778823228070801</c:v>
                </c:pt>
                <c:pt idx="2293">
                  <c:v>0.117646537888263</c:v>
                </c:pt>
                <c:pt idx="2294">
                  <c:v>0.117502118603656</c:v>
                </c:pt>
                <c:pt idx="2295">
                  <c:v>0.11739721025540401</c:v>
                </c:pt>
                <c:pt idx="2296">
                  <c:v>0.11725551586296</c:v>
                </c:pt>
                <c:pt idx="2297">
                  <c:v>0.11711382147051599</c:v>
                </c:pt>
                <c:pt idx="2298">
                  <c:v>0.11697144585503</c:v>
                </c:pt>
                <c:pt idx="2299">
                  <c:v>0.11682975146258601</c:v>
                </c:pt>
                <c:pt idx="2300">
                  <c:v>0.11672279944521199</c:v>
                </c:pt>
                <c:pt idx="2301">
                  <c:v>0.116580423829727</c:v>
                </c:pt>
                <c:pt idx="2302">
                  <c:v>0.11643872943728301</c:v>
                </c:pt>
                <c:pt idx="2303">
                  <c:v>0.116296353821798</c:v>
                </c:pt>
                <c:pt idx="2304">
                  <c:v>0.116189401804424</c:v>
                </c:pt>
                <c:pt idx="2305">
                  <c:v>0.11604770741197901</c:v>
                </c:pt>
                <c:pt idx="2306">
                  <c:v>0.115940074171565</c:v>
                </c:pt>
                <c:pt idx="2307">
                  <c:v>0.11579837977912</c:v>
                </c:pt>
                <c:pt idx="2308">
                  <c:v>0.11565668538667601</c:v>
                </c:pt>
                <c:pt idx="2309">
                  <c:v>0.115549052146262</c:v>
                </c:pt>
                <c:pt idx="2310">
                  <c:v>0.115407357753817</c:v>
                </c:pt>
                <c:pt idx="2311">
                  <c:v>0.115302449405565</c:v>
                </c:pt>
                <c:pt idx="2312">
                  <c:v>0.11516075501311999</c:v>
                </c:pt>
                <c:pt idx="2313">
                  <c:v>0.115053802995746</c:v>
                </c:pt>
                <c:pt idx="2314">
                  <c:v>0.114911427380262</c:v>
                </c:pt>
                <c:pt idx="2315">
                  <c:v>0.11476973298781699</c:v>
                </c:pt>
                <c:pt idx="2316">
                  <c:v>0.114628038595373</c:v>
                </c:pt>
                <c:pt idx="2317">
                  <c:v>0.114520405354958</c:v>
                </c:pt>
                <c:pt idx="2318">
                  <c:v>0.114413453337584</c:v>
                </c:pt>
                <c:pt idx="2319">
                  <c:v>0.11427175894514</c:v>
                </c:pt>
                <c:pt idx="2320">
                  <c:v>0.114129383329655</c:v>
                </c:pt>
                <c:pt idx="2321">
                  <c:v>0.11398768893721101</c:v>
                </c:pt>
                <c:pt idx="2322">
                  <c:v>0.11388073691983699</c:v>
                </c:pt>
                <c:pt idx="2323">
                  <c:v>0.113738361304351</c:v>
                </c:pt>
                <c:pt idx="2324">
                  <c:v>0.11359666691190699</c:v>
                </c:pt>
                <c:pt idx="2325">
                  <c:v>0.11348971489453299</c:v>
                </c:pt>
                <c:pt idx="2326">
                  <c:v>0.113384806546281</c:v>
                </c:pt>
                <c:pt idx="2327">
                  <c:v>0.11324311215383701</c:v>
                </c:pt>
                <c:pt idx="2328">
                  <c:v>0.11313616013646299</c:v>
                </c:pt>
                <c:pt idx="2329">
                  <c:v>0.112993784520978</c:v>
                </c:pt>
                <c:pt idx="2330">
                  <c:v>0.112886832503604</c:v>
                </c:pt>
                <c:pt idx="2331">
                  <c:v>0.11274513811115899</c:v>
                </c:pt>
                <c:pt idx="2332">
                  <c:v>0.112602762495675</c:v>
                </c:pt>
                <c:pt idx="2333">
                  <c:v>0.112495810478301</c:v>
                </c:pt>
                <c:pt idx="2334">
                  <c:v>0.112353434862816</c:v>
                </c:pt>
                <c:pt idx="2335">
                  <c:v>0.112246482845442</c:v>
                </c:pt>
                <c:pt idx="2336">
                  <c:v>0.11214225572023</c:v>
                </c:pt>
                <c:pt idx="2337">
                  <c:v>0.111999880104745</c:v>
                </c:pt>
                <c:pt idx="2338">
                  <c:v>0.11185818571230099</c:v>
                </c:pt>
                <c:pt idx="2339">
                  <c:v>0.111785976069998</c:v>
                </c:pt>
                <c:pt idx="2340">
                  <c:v>0.11164360045451199</c:v>
                </c:pt>
                <c:pt idx="2341">
                  <c:v>0.111501906062068</c:v>
                </c:pt>
                <c:pt idx="2342">
                  <c:v>0.111394954044694</c:v>
                </c:pt>
                <c:pt idx="2343">
                  <c:v>0.11129004569644101</c:v>
                </c:pt>
                <c:pt idx="2344">
                  <c:v>0.11114562641183499</c:v>
                </c:pt>
                <c:pt idx="2345">
                  <c:v>0.111041399286624</c:v>
                </c:pt>
                <c:pt idx="2346">
                  <c:v>0.11089902367113801</c:v>
                </c:pt>
                <c:pt idx="2347">
                  <c:v>0.110719862011461</c:v>
                </c:pt>
                <c:pt idx="2348">
                  <c:v>0.11065037726132</c:v>
                </c:pt>
                <c:pt idx="2349">
                  <c:v>0.110542744020905</c:v>
                </c:pt>
                <c:pt idx="2350">
                  <c:v>0.11040104962846101</c:v>
                </c:pt>
                <c:pt idx="2351">
                  <c:v>0.110259355236016</c:v>
                </c:pt>
                <c:pt idx="2352">
                  <c:v>0.110151721995602</c:v>
                </c:pt>
                <c:pt idx="2353">
                  <c:v>0.110047494870391</c:v>
                </c:pt>
                <c:pt idx="2354">
                  <c:v>0.10990307558578399</c:v>
                </c:pt>
                <c:pt idx="2355">
                  <c:v>0.109798167237531</c:v>
                </c:pt>
                <c:pt idx="2356">
                  <c:v>0.10965647284508701</c:v>
                </c:pt>
                <c:pt idx="2357">
                  <c:v>0.10954952082771301</c:v>
                </c:pt>
                <c:pt idx="2358">
                  <c:v>0.109407145212229</c:v>
                </c:pt>
                <c:pt idx="2359">
                  <c:v>0.109265450819784</c:v>
                </c:pt>
                <c:pt idx="2360">
                  <c:v>0.10915849880241001</c:v>
                </c:pt>
                <c:pt idx="2361">
                  <c:v>0.109050865561995</c:v>
                </c:pt>
                <c:pt idx="2362">
                  <c:v>0.10883968641941</c:v>
                </c:pt>
                <c:pt idx="2363">
                  <c:v>0.108590358786551</c:v>
                </c:pt>
                <c:pt idx="2364">
                  <c:v>0.108375773528763</c:v>
                </c:pt>
                <c:pt idx="2365">
                  <c:v>0.108234079136318</c:v>
                </c:pt>
                <c:pt idx="2366">
                  <c:v>0.108129852011106</c:v>
                </c:pt>
                <c:pt idx="2367">
                  <c:v>0.10795000912838799</c:v>
                </c:pt>
                <c:pt idx="2368">
                  <c:v>0.107845782003178</c:v>
                </c:pt>
                <c:pt idx="2369">
                  <c:v>0.107738148762763</c:v>
                </c:pt>
                <c:pt idx="2370">
                  <c:v>0.107631196745389</c:v>
                </c:pt>
                <c:pt idx="2371">
                  <c:v>0.107524244728015</c:v>
                </c:pt>
                <c:pt idx="2372">
                  <c:v>0.10738255033557</c:v>
                </c:pt>
                <c:pt idx="2373">
                  <c:v>0.107312384362389</c:v>
                </c:pt>
                <c:pt idx="2374">
                  <c:v>0.107170689969945</c:v>
                </c:pt>
                <c:pt idx="2375">
                  <c:v>0.107063737952571</c:v>
                </c:pt>
                <c:pt idx="2376">
                  <c:v>0.106886619962015</c:v>
                </c:pt>
                <c:pt idx="2377">
                  <c:v>0.106779667944641</c:v>
                </c:pt>
                <c:pt idx="2378">
                  <c:v>0.106637292329156</c:v>
                </c:pt>
                <c:pt idx="2379">
                  <c:v>0.106565082686852</c:v>
                </c:pt>
                <c:pt idx="2380">
                  <c:v>0.106460855561642</c:v>
                </c:pt>
                <c:pt idx="2381">
                  <c:v>0.10631847994615599</c:v>
                </c:pt>
                <c:pt idx="2382">
                  <c:v>0.106211527928782</c:v>
                </c:pt>
                <c:pt idx="2383">
                  <c:v>0.106104575911408</c:v>
                </c:pt>
                <c:pt idx="2384">
                  <c:v>0.105997623894035</c:v>
                </c:pt>
                <c:pt idx="2385">
                  <c:v>0.105855248278549</c:v>
                </c:pt>
                <c:pt idx="2386">
                  <c:v>0.105785763528409</c:v>
                </c:pt>
                <c:pt idx="2387">
                  <c:v>0.105606601868731</c:v>
                </c:pt>
                <c:pt idx="2388">
                  <c:v>0.10553643589554999</c:v>
                </c:pt>
                <c:pt idx="2389">
                  <c:v>0.105394741503105</c:v>
                </c:pt>
                <c:pt idx="2390">
                  <c:v>0.105287789485731</c:v>
                </c:pt>
                <c:pt idx="2391">
                  <c:v>0.10514541387024599</c:v>
                </c:pt>
                <c:pt idx="2392">
                  <c:v>0.10503846185287199</c:v>
                </c:pt>
                <c:pt idx="2393">
                  <c:v>0.104934234727661</c:v>
                </c:pt>
                <c:pt idx="2394">
                  <c:v>0.104826601487246</c:v>
                </c:pt>
                <c:pt idx="2395">
                  <c:v>0.10468490709480199</c:v>
                </c:pt>
                <c:pt idx="2396">
                  <c:v>0.104612697452499</c:v>
                </c:pt>
                <c:pt idx="2397">
                  <c:v>0.10447032183701301</c:v>
                </c:pt>
                <c:pt idx="2398">
                  <c:v>0.104328627444569</c:v>
                </c:pt>
                <c:pt idx="2399">
                  <c:v>0.104221675427195</c:v>
                </c:pt>
                <c:pt idx="2400">
                  <c:v>0.104151509454014</c:v>
                </c:pt>
                <c:pt idx="2401">
                  <c:v>0.103975072686499</c:v>
                </c:pt>
                <c:pt idx="2402">
                  <c:v>0.103868120669125</c:v>
                </c:pt>
                <c:pt idx="2403">
                  <c:v>0.103725745053639</c:v>
                </c:pt>
                <c:pt idx="2404">
                  <c:v>0.103618793036266</c:v>
                </c:pt>
                <c:pt idx="2405">
                  <c:v>0.10351184101889201</c:v>
                </c:pt>
                <c:pt idx="2406">
                  <c:v>0.10340488900151799</c:v>
                </c:pt>
                <c:pt idx="2407">
                  <c:v>0.103299980653266</c:v>
                </c:pt>
                <c:pt idx="2408">
                  <c:v>0.10315828626082101</c:v>
                </c:pt>
                <c:pt idx="2409">
                  <c:v>0.103050653020407</c:v>
                </c:pt>
                <c:pt idx="2410">
                  <c:v>0.102943701003033</c:v>
                </c:pt>
                <c:pt idx="2411">
                  <c:v>0.102836748985659</c:v>
                </c:pt>
                <c:pt idx="2412">
                  <c:v>0.102695054593214</c:v>
                </c:pt>
                <c:pt idx="2413">
                  <c:v>0.102590146244963</c:v>
                </c:pt>
                <c:pt idx="2414">
                  <c:v>0.102517936602659</c:v>
                </c:pt>
                <c:pt idx="2415">
                  <c:v>0.102410984585286</c:v>
                </c:pt>
                <c:pt idx="2416">
                  <c:v>0.1022686089698</c:v>
                </c:pt>
                <c:pt idx="2417">
                  <c:v>0.102161656952426</c:v>
                </c:pt>
                <c:pt idx="2418">
                  <c:v>0.102057429827214</c:v>
                </c:pt>
                <c:pt idx="2419">
                  <c:v>0.10191505421173</c:v>
                </c:pt>
                <c:pt idx="2420">
                  <c:v>0.101808102194356</c:v>
                </c:pt>
                <c:pt idx="2421">
                  <c:v>0.101701150176982</c:v>
                </c:pt>
                <c:pt idx="2422">
                  <c:v>0.101594198159608</c:v>
                </c:pt>
                <c:pt idx="2423">
                  <c:v>0.10148928981135601</c:v>
                </c:pt>
                <c:pt idx="2424">
                  <c:v>0.10138233779398199</c:v>
                </c:pt>
                <c:pt idx="2425">
                  <c:v>0.101275385776608</c:v>
                </c:pt>
                <c:pt idx="2426">
                  <c:v>0.101133010161123</c:v>
                </c:pt>
                <c:pt idx="2427">
                  <c:v>0.101026058143749</c:v>
                </c:pt>
                <c:pt idx="2428">
                  <c:v>0.100919106126375</c:v>
                </c:pt>
                <c:pt idx="2429">
                  <c:v>0.100814197778123</c:v>
                </c:pt>
                <c:pt idx="2430">
                  <c:v>0.100672503385679</c:v>
                </c:pt>
                <c:pt idx="2431">
                  <c:v>0.10060029374337499</c:v>
                </c:pt>
                <c:pt idx="2432">
                  <c:v>0.100423175752819</c:v>
                </c:pt>
                <c:pt idx="2433">
                  <c:v>0.100350966110516</c:v>
                </c:pt>
                <c:pt idx="2434">
                  <c:v>0.100246057762264</c:v>
                </c:pt>
                <c:pt idx="2435">
                  <c:v>0.10010436336982</c:v>
                </c:pt>
                <c:pt idx="2436">
                  <c:v>9.9997411352445997E-2</c:v>
                </c:pt>
                <c:pt idx="2437">
                  <c:v>9.9890459335071999E-2</c:v>
                </c:pt>
                <c:pt idx="2438">
                  <c:v>9.9782826094657204E-2</c:v>
                </c:pt>
                <c:pt idx="2439">
                  <c:v>9.9675874077283205E-2</c:v>
                </c:pt>
                <c:pt idx="2440">
                  <c:v>9.9571646952071505E-2</c:v>
                </c:pt>
                <c:pt idx="2441">
                  <c:v>9.9499437309768402E-2</c:v>
                </c:pt>
                <c:pt idx="2442">
                  <c:v>9.9322319319212898E-2</c:v>
                </c:pt>
                <c:pt idx="2443">
                  <c:v>9.92153673018389E-2</c:v>
                </c:pt>
                <c:pt idx="2444">
                  <c:v>9.9108415284464901E-2</c:v>
                </c:pt>
                <c:pt idx="2445">
                  <c:v>9.9003506936213403E-2</c:v>
                </c:pt>
                <c:pt idx="2446">
                  <c:v>9.8896554918839502E-2</c:v>
                </c:pt>
                <c:pt idx="2447">
                  <c:v>9.8789602901465406E-2</c:v>
                </c:pt>
                <c:pt idx="2448">
                  <c:v>9.8681969661050598E-2</c:v>
                </c:pt>
                <c:pt idx="2449">
                  <c:v>9.8577742535838994E-2</c:v>
                </c:pt>
                <c:pt idx="2450">
                  <c:v>9.8470790518464996E-2</c:v>
                </c:pt>
                <c:pt idx="2451">
                  <c:v>9.8363157278051103E-2</c:v>
                </c:pt>
                <c:pt idx="2452">
                  <c:v>9.8221462885606306E-2</c:v>
                </c:pt>
                <c:pt idx="2453">
                  <c:v>9.8149253243303106E-2</c:v>
                </c:pt>
                <c:pt idx="2454">
                  <c:v>9.8044344895050706E-2</c:v>
                </c:pt>
                <c:pt idx="2455">
                  <c:v>9.79026505026067E-2</c:v>
                </c:pt>
                <c:pt idx="2456">
                  <c:v>9.7795698485232896E-2</c:v>
                </c:pt>
                <c:pt idx="2457">
                  <c:v>9.7723488842928696E-2</c:v>
                </c:pt>
                <c:pt idx="2458">
                  <c:v>9.7546370852373998E-2</c:v>
                </c:pt>
                <c:pt idx="2459">
                  <c:v>9.7476886102232402E-2</c:v>
                </c:pt>
                <c:pt idx="2460">
                  <c:v>9.7334510486747503E-2</c:v>
                </c:pt>
                <c:pt idx="2461">
                  <c:v>9.7262300844444496E-2</c:v>
                </c:pt>
                <c:pt idx="2462">
                  <c:v>9.71206064519997E-2</c:v>
                </c:pt>
                <c:pt idx="2463">
                  <c:v>9.7013654434625701E-2</c:v>
                </c:pt>
                <c:pt idx="2464">
                  <c:v>9.6906021194210906E-2</c:v>
                </c:pt>
                <c:pt idx="2465">
                  <c:v>9.6801794069000094E-2</c:v>
                </c:pt>
                <c:pt idx="2466">
                  <c:v>9.6694842051626206E-2</c:v>
                </c:pt>
                <c:pt idx="2467">
                  <c:v>9.6587208811211397E-2</c:v>
                </c:pt>
                <c:pt idx="2468">
                  <c:v>9.6445514418766504E-2</c:v>
                </c:pt>
                <c:pt idx="2469">
                  <c:v>9.6303820026322595E-2</c:v>
                </c:pt>
                <c:pt idx="2470">
                  <c:v>9.61961867859078E-2</c:v>
                </c:pt>
                <c:pt idx="2471">
                  <c:v>9.6126702035766995E-2</c:v>
                </c:pt>
                <c:pt idx="2472">
                  <c:v>9.5985007643322198E-2</c:v>
                </c:pt>
                <c:pt idx="2473">
                  <c:v>9.5877374402908305E-2</c:v>
                </c:pt>
                <c:pt idx="2474">
                  <c:v>9.5770422385534404E-2</c:v>
                </c:pt>
                <c:pt idx="2475">
                  <c:v>9.5663470368160405E-2</c:v>
                </c:pt>
                <c:pt idx="2476">
                  <c:v>9.5521775975715498E-2</c:v>
                </c:pt>
                <c:pt idx="2477">
                  <c:v>9.5416867627464E-2</c:v>
                </c:pt>
                <c:pt idx="2478">
                  <c:v>9.5344657985159897E-2</c:v>
                </c:pt>
                <c:pt idx="2479">
                  <c:v>9.52029635927161E-2</c:v>
                </c:pt>
                <c:pt idx="2480">
                  <c:v>9.5095330352301194E-2</c:v>
                </c:pt>
                <c:pt idx="2481">
                  <c:v>9.4991103227089604E-2</c:v>
                </c:pt>
                <c:pt idx="2482">
                  <c:v>9.4884151209715606E-2</c:v>
                </c:pt>
                <c:pt idx="2483">
                  <c:v>9.4811941567412503E-2</c:v>
                </c:pt>
                <c:pt idx="2484">
                  <c:v>9.4669565951927798E-2</c:v>
                </c:pt>
                <c:pt idx="2485">
                  <c:v>9.4562613934553799E-2</c:v>
                </c:pt>
                <c:pt idx="2486">
                  <c:v>9.4457705586301302E-2</c:v>
                </c:pt>
                <c:pt idx="2487">
                  <c:v>9.4350753568927304E-2</c:v>
                </c:pt>
                <c:pt idx="2488">
                  <c:v>9.4209059176483506E-2</c:v>
                </c:pt>
                <c:pt idx="2489">
                  <c:v>9.4136849534179404E-2</c:v>
                </c:pt>
                <c:pt idx="2490">
                  <c:v>9.4031941185927795E-2</c:v>
                </c:pt>
                <c:pt idx="2491">
                  <c:v>9.3924989168553893E-2</c:v>
                </c:pt>
                <c:pt idx="2492">
                  <c:v>9.3818037151179895E-2</c:v>
                </c:pt>
                <c:pt idx="2493">
                  <c:v>9.3711085133805896E-2</c:v>
                </c:pt>
                <c:pt idx="2494">
                  <c:v>9.3640919160624295E-2</c:v>
                </c:pt>
                <c:pt idx="2495">
                  <c:v>9.34992247681804E-2</c:v>
                </c:pt>
                <c:pt idx="2496">
                  <c:v>9.3392272750806402E-2</c:v>
                </c:pt>
                <c:pt idx="2497">
                  <c:v>9.3319381885461503E-2</c:v>
                </c:pt>
                <c:pt idx="2498">
                  <c:v>9.3215154760250801E-2</c:v>
                </c:pt>
                <c:pt idx="2499">
                  <c:v>9.31082027428769E-2</c:v>
                </c:pt>
                <c:pt idx="2500">
                  <c:v>9.3000569502462105E-2</c:v>
                </c:pt>
                <c:pt idx="2501">
                  <c:v>9.2931084752321202E-2</c:v>
                </c:pt>
                <c:pt idx="2502">
                  <c:v>9.2789390359876503E-2</c:v>
                </c:pt>
                <c:pt idx="2503">
                  <c:v>9.2681757119462596E-2</c:v>
                </c:pt>
                <c:pt idx="2504">
                  <c:v>9.2574805102088598E-2</c:v>
                </c:pt>
                <c:pt idx="2505">
                  <c:v>9.2433110709643704E-2</c:v>
                </c:pt>
                <c:pt idx="2506">
                  <c:v>9.2362944736462102E-2</c:v>
                </c:pt>
                <c:pt idx="2507">
                  <c:v>9.2255992719088201E-2</c:v>
                </c:pt>
                <c:pt idx="2508">
                  <c:v>9.2149040701714105E-2</c:v>
                </c:pt>
                <c:pt idx="2509">
                  <c:v>9.2042088684340106E-2</c:v>
                </c:pt>
                <c:pt idx="2510">
                  <c:v>9.1971922711158505E-2</c:v>
                </c:pt>
                <c:pt idx="2511">
                  <c:v>9.1830228318714693E-2</c:v>
                </c:pt>
                <c:pt idx="2512">
                  <c:v>9.1723276301340695E-2</c:v>
                </c:pt>
                <c:pt idx="2513">
                  <c:v>9.1651066659036703E-2</c:v>
                </c:pt>
                <c:pt idx="2514">
                  <c:v>9.1546158310784997E-2</c:v>
                </c:pt>
                <c:pt idx="2515">
                  <c:v>9.1439206293410999E-2</c:v>
                </c:pt>
                <c:pt idx="2516">
                  <c:v>9.1332254276037098E-2</c:v>
                </c:pt>
                <c:pt idx="2517">
                  <c:v>9.1262088302855496E-2</c:v>
                </c:pt>
                <c:pt idx="2518">
                  <c:v>9.1120393910410602E-2</c:v>
                </c:pt>
                <c:pt idx="2519">
                  <c:v>9.1082926643178394E-2</c:v>
                </c:pt>
                <c:pt idx="2520">
                  <c:v>9.0941232250733597E-2</c:v>
                </c:pt>
                <c:pt idx="2521">
                  <c:v>9.0834280233359599E-2</c:v>
                </c:pt>
                <c:pt idx="2522">
                  <c:v>9.0691904617874894E-2</c:v>
                </c:pt>
                <c:pt idx="2523">
                  <c:v>9.0622419867734103E-2</c:v>
                </c:pt>
                <c:pt idx="2524">
                  <c:v>9.0480044252248398E-2</c:v>
                </c:pt>
                <c:pt idx="2525">
                  <c:v>9.0407834609945198E-2</c:v>
                </c:pt>
                <c:pt idx="2526">
                  <c:v>9.0303607484733595E-2</c:v>
                </c:pt>
                <c:pt idx="2527">
                  <c:v>9.0231397842430505E-2</c:v>
                </c:pt>
                <c:pt idx="2528">
                  <c:v>9.00890222269458E-2</c:v>
                </c:pt>
                <c:pt idx="2529">
                  <c:v>9.0019537476803996E-2</c:v>
                </c:pt>
                <c:pt idx="2530">
                  <c:v>8.9912585459430996E-2</c:v>
                </c:pt>
                <c:pt idx="2531">
                  <c:v>8.9805633442057095E-2</c:v>
                </c:pt>
                <c:pt idx="2532">
                  <c:v>8.9735467468875493E-2</c:v>
                </c:pt>
                <c:pt idx="2533">
                  <c:v>8.9628515451501495E-2</c:v>
                </c:pt>
                <c:pt idx="2534">
                  <c:v>8.9521563434127496E-2</c:v>
                </c:pt>
                <c:pt idx="2535">
                  <c:v>8.9414611416753498E-2</c:v>
                </c:pt>
                <c:pt idx="2536">
                  <c:v>8.9306978176338703E-2</c:v>
                </c:pt>
                <c:pt idx="2537">
                  <c:v>8.9237493426197897E-2</c:v>
                </c:pt>
                <c:pt idx="2538">
                  <c:v>8.9130541408823899E-2</c:v>
                </c:pt>
                <c:pt idx="2539">
                  <c:v>8.9022908168409201E-2</c:v>
                </c:pt>
                <c:pt idx="2540">
                  <c:v>8.8953423418268396E-2</c:v>
                </c:pt>
                <c:pt idx="2541">
                  <c:v>8.8811729025823502E-2</c:v>
                </c:pt>
                <c:pt idx="2542">
                  <c:v>8.8739519383520399E-2</c:v>
                </c:pt>
                <c:pt idx="2543">
                  <c:v>8.8634611035268804E-2</c:v>
                </c:pt>
                <c:pt idx="2544">
                  <c:v>8.8527659017894902E-2</c:v>
                </c:pt>
                <c:pt idx="2545">
                  <c:v>8.8420707000521001E-2</c:v>
                </c:pt>
                <c:pt idx="2546">
                  <c:v>8.8278331385035297E-2</c:v>
                </c:pt>
                <c:pt idx="2547">
                  <c:v>8.8171379367661298E-2</c:v>
                </c:pt>
                <c:pt idx="2548">
                  <c:v>8.80644273502873E-2</c:v>
                </c:pt>
                <c:pt idx="2549">
                  <c:v>8.7959519002035705E-2</c:v>
                </c:pt>
                <c:pt idx="2550">
                  <c:v>8.7852566984661803E-2</c:v>
                </c:pt>
                <c:pt idx="2551">
                  <c:v>8.77803573423587E-2</c:v>
                </c:pt>
                <c:pt idx="2552">
                  <c:v>8.7710872592216896E-2</c:v>
                </c:pt>
                <c:pt idx="2553">
                  <c:v>8.7568496976732205E-2</c:v>
                </c:pt>
                <c:pt idx="2554">
                  <c:v>8.7461544959358206E-2</c:v>
                </c:pt>
                <c:pt idx="2555">
                  <c:v>8.7392060209217401E-2</c:v>
                </c:pt>
                <c:pt idx="2556">
                  <c:v>8.7319850566914298E-2</c:v>
                </c:pt>
                <c:pt idx="2557">
                  <c:v>8.7177474951428705E-2</c:v>
                </c:pt>
                <c:pt idx="2558">
                  <c:v>8.7107990201287802E-2</c:v>
                </c:pt>
                <c:pt idx="2559">
                  <c:v>8.7001038183913901E-2</c:v>
                </c:pt>
                <c:pt idx="2560">
                  <c:v>8.6893404943499106E-2</c:v>
                </c:pt>
                <c:pt idx="2561">
                  <c:v>8.6786452926126106E-2</c:v>
                </c:pt>
                <c:pt idx="2562">
                  <c:v>8.6716968175984302E-2</c:v>
                </c:pt>
                <c:pt idx="2563">
                  <c:v>8.6610016158610303E-2</c:v>
                </c:pt>
                <c:pt idx="2564">
                  <c:v>8.6537806516307297E-2</c:v>
                </c:pt>
                <c:pt idx="2565">
                  <c:v>8.6432898168054703E-2</c:v>
                </c:pt>
                <c:pt idx="2566">
                  <c:v>8.63606885257516E-2</c:v>
                </c:pt>
                <c:pt idx="2567">
                  <c:v>8.6218994133307705E-2</c:v>
                </c:pt>
                <c:pt idx="2568">
                  <c:v>8.6148828160126201E-2</c:v>
                </c:pt>
                <c:pt idx="2569">
                  <c:v>8.6041876142752202E-2</c:v>
                </c:pt>
                <c:pt idx="2570">
                  <c:v>8.5969666500448003E-2</c:v>
                </c:pt>
                <c:pt idx="2571">
                  <c:v>8.5864758152196602E-2</c:v>
                </c:pt>
                <c:pt idx="2572">
                  <c:v>8.5792548509892499E-2</c:v>
                </c:pt>
                <c:pt idx="2573">
                  <c:v>8.5685596492518501E-2</c:v>
                </c:pt>
                <c:pt idx="2574">
                  <c:v>8.5616111742377696E-2</c:v>
                </c:pt>
                <c:pt idx="2575">
                  <c:v>8.5473736126893005E-2</c:v>
                </c:pt>
                <c:pt idx="2576">
                  <c:v>8.5401526484589901E-2</c:v>
                </c:pt>
                <c:pt idx="2577">
                  <c:v>8.5332041734448097E-2</c:v>
                </c:pt>
                <c:pt idx="2578">
                  <c:v>8.5225089717074098E-2</c:v>
                </c:pt>
                <c:pt idx="2579">
                  <c:v>8.5082714101589393E-2</c:v>
                </c:pt>
                <c:pt idx="2580">
                  <c:v>8.5047971726519594E-2</c:v>
                </c:pt>
                <c:pt idx="2581">
                  <c:v>8.4906277334074604E-2</c:v>
                </c:pt>
                <c:pt idx="2582">
                  <c:v>8.4834067691771597E-2</c:v>
                </c:pt>
                <c:pt idx="2583">
                  <c:v>8.4726434451356705E-2</c:v>
                </c:pt>
                <c:pt idx="2584">
                  <c:v>8.4656949701215997E-2</c:v>
                </c:pt>
                <c:pt idx="2585">
                  <c:v>8.4549997683841999E-2</c:v>
                </c:pt>
                <c:pt idx="2586">
                  <c:v>8.4443045666468E-2</c:v>
                </c:pt>
                <c:pt idx="2587">
                  <c:v>8.4372879693286496E-2</c:v>
                </c:pt>
                <c:pt idx="2588">
                  <c:v>8.4300670050983295E-2</c:v>
                </c:pt>
                <c:pt idx="2589">
                  <c:v>8.4231185300841505E-2</c:v>
                </c:pt>
                <c:pt idx="2590">
                  <c:v>8.4158975658538498E-2</c:v>
                </c:pt>
                <c:pt idx="2591">
                  <c:v>8.40520236411645E-2</c:v>
                </c:pt>
                <c:pt idx="2592">
                  <c:v>8.3947115292912003E-2</c:v>
                </c:pt>
                <c:pt idx="2593">
                  <c:v>8.3874905650608803E-2</c:v>
                </c:pt>
                <c:pt idx="2594">
                  <c:v>8.3767953633234901E-2</c:v>
                </c:pt>
                <c:pt idx="2595">
                  <c:v>8.3697787660053299E-2</c:v>
                </c:pt>
                <c:pt idx="2596">
                  <c:v>8.3590835642679398E-2</c:v>
                </c:pt>
                <c:pt idx="2597">
                  <c:v>8.3521350892538496E-2</c:v>
                </c:pt>
                <c:pt idx="2598">
                  <c:v>8.3414398875164594E-2</c:v>
                </c:pt>
                <c:pt idx="2599">
                  <c:v>8.3342189232861394E-2</c:v>
                </c:pt>
                <c:pt idx="2600">
                  <c:v>8.3272023259679806E-2</c:v>
                </c:pt>
                <c:pt idx="2601">
                  <c:v>8.3199813617375704E-2</c:v>
                </c:pt>
                <c:pt idx="2602">
                  <c:v>8.3130328867234898E-2</c:v>
                </c:pt>
                <c:pt idx="2603">
                  <c:v>8.3023376849860997E-2</c:v>
                </c:pt>
                <c:pt idx="2604">
                  <c:v>8.2915743609447104E-2</c:v>
                </c:pt>
                <c:pt idx="2605">
                  <c:v>8.2881001234376195E-2</c:v>
                </c:pt>
                <c:pt idx="2606">
                  <c:v>8.2774049217002293E-2</c:v>
                </c:pt>
                <c:pt idx="2607">
                  <c:v>8.2667097199628295E-2</c:v>
                </c:pt>
                <c:pt idx="2608">
                  <c:v>8.2562188851376797E-2</c:v>
                </c:pt>
                <c:pt idx="2609">
                  <c:v>8.2455236834002799E-2</c:v>
                </c:pt>
                <c:pt idx="2610">
                  <c:v>8.2420494458931806E-2</c:v>
                </c:pt>
                <c:pt idx="2611">
                  <c:v>8.2278118843447101E-2</c:v>
                </c:pt>
                <c:pt idx="2612">
                  <c:v>8.2205909201143096E-2</c:v>
                </c:pt>
                <c:pt idx="2613">
                  <c:v>8.2098957183769194E-2</c:v>
                </c:pt>
                <c:pt idx="2614">
                  <c:v>8.1992005166396195E-2</c:v>
                </c:pt>
                <c:pt idx="2615">
                  <c:v>8.1957262791325203E-2</c:v>
                </c:pt>
                <c:pt idx="2616">
                  <c:v>8.1849629550910394E-2</c:v>
                </c:pt>
                <c:pt idx="2617">
                  <c:v>8.17801448007697E-2</c:v>
                </c:pt>
                <c:pt idx="2618">
                  <c:v>8.1673192783395701E-2</c:v>
                </c:pt>
                <c:pt idx="2619">
                  <c:v>8.1566240766021703E-2</c:v>
                </c:pt>
                <c:pt idx="2620">
                  <c:v>8.1496074792840004E-2</c:v>
                </c:pt>
                <c:pt idx="2621">
                  <c:v>8.1389122775466102E-2</c:v>
                </c:pt>
                <c:pt idx="2622">
                  <c:v>8.13196380253252E-2</c:v>
                </c:pt>
                <c:pt idx="2623">
                  <c:v>8.1212686007951201E-2</c:v>
                </c:pt>
                <c:pt idx="2624">
                  <c:v>8.1105052767536503E-2</c:v>
                </c:pt>
                <c:pt idx="2625">
                  <c:v>8.1035568017395795E-2</c:v>
                </c:pt>
                <c:pt idx="2626">
                  <c:v>8.0963358375092595E-2</c:v>
                </c:pt>
                <c:pt idx="2627">
                  <c:v>8.0893873624951804E-2</c:v>
                </c:pt>
                <c:pt idx="2628">
                  <c:v>8.0786240384537106E-2</c:v>
                </c:pt>
                <c:pt idx="2629">
                  <c:v>8.0679288367163093E-2</c:v>
                </c:pt>
                <c:pt idx="2630">
                  <c:v>8.0607078724860004E-2</c:v>
                </c:pt>
                <c:pt idx="2631">
                  <c:v>8.0572336349789095E-2</c:v>
                </c:pt>
                <c:pt idx="2632">
                  <c:v>8.0465384332415096E-2</c:v>
                </c:pt>
                <c:pt idx="2633">
                  <c:v>8.0395218359233495E-2</c:v>
                </c:pt>
                <c:pt idx="2634">
                  <c:v>8.0323008716930405E-2</c:v>
                </c:pt>
                <c:pt idx="2635">
                  <c:v>8.0253523966789697E-2</c:v>
                </c:pt>
                <c:pt idx="2636">
                  <c:v>8.0146571949415601E-2</c:v>
                </c:pt>
                <c:pt idx="2637">
                  <c:v>8.0076405976234E-2</c:v>
                </c:pt>
                <c:pt idx="2638">
                  <c:v>8.0004196333929994E-2</c:v>
                </c:pt>
                <c:pt idx="2639">
                  <c:v>7.9897244316555996E-2</c:v>
                </c:pt>
                <c:pt idx="2640">
                  <c:v>7.9792335968304498E-2</c:v>
                </c:pt>
                <c:pt idx="2641">
                  <c:v>7.9720126326000396E-2</c:v>
                </c:pt>
                <c:pt idx="2642">
                  <c:v>7.9650641575859493E-2</c:v>
                </c:pt>
                <c:pt idx="2643">
                  <c:v>7.9578431933556501E-2</c:v>
                </c:pt>
                <c:pt idx="2644">
                  <c:v>7.9543689558485606E-2</c:v>
                </c:pt>
                <c:pt idx="2645">
                  <c:v>7.9401313943000901E-2</c:v>
                </c:pt>
                <c:pt idx="2646">
                  <c:v>7.9329104300697798E-2</c:v>
                </c:pt>
                <c:pt idx="2647">
                  <c:v>7.9259619550556104E-2</c:v>
                </c:pt>
                <c:pt idx="2648">
                  <c:v>7.9187409908252904E-2</c:v>
                </c:pt>
                <c:pt idx="2649">
                  <c:v>7.9117925158112098E-2</c:v>
                </c:pt>
                <c:pt idx="2650">
                  <c:v>7.9010291917697401E-2</c:v>
                </c:pt>
                <c:pt idx="2651">
                  <c:v>7.8975549542627393E-2</c:v>
                </c:pt>
                <c:pt idx="2652">
                  <c:v>7.8868597525253395E-2</c:v>
                </c:pt>
                <c:pt idx="2653">
                  <c:v>7.8796387882949404E-2</c:v>
                </c:pt>
                <c:pt idx="2654">
                  <c:v>7.8726903132808598E-2</c:v>
                </c:pt>
                <c:pt idx="2655">
                  <c:v>7.8619269892393803E-2</c:v>
                </c:pt>
                <c:pt idx="2656">
                  <c:v>7.8584527517323796E-2</c:v>
                </c:pt>
                <c:pt idx="2657">
                  <c:v>7.8512317875019805E-2</c:v>
                </c:pt>
                <c:pt idx="2658">
                  <c:v>7.8442833124879E-2</c:v>
                </c:pt>
                <c:pt idx="2659">
                  <c:v>7.8335881107505001E-2</c:v>
                </c:pt>
                <c:pt idx="2660">
                  <c:v>7.8265715134323496E-2</c:v>
                </c:pt>
                <c:pt idx="2661">
                  <c:v>7.8193505492020296E-2</c:v>
                </c:pt>
                <c:pt idx="2662">
                  <c:v>7.8086553474646297E-2</c:v>
                </c:pt>
                <c:pt idx="2663">
                  <c:v>7.8051811099575499E-2</c:v>
                </c:pt>
                <c:pt idx="2664">
                  <c:v>7.7944859082201501E-2</c:v>
                </c:pt>
                <c:pt idx="2665">
                  <c:v>7.7837225841787705E-2</c:v>
                </c:pt>
                <c:pt idx="2666">
                  <c:v>7.77677410916469E-2</c:v>
                </c:pt>
                <c:pt idx="2667">
                  <c:v>7.7695531449342797E-2</c:v>
                </c:pt>
                <c:pt idx="2668">
                  <c:v>7.7626046699202006E-2</c:v>
                </c:pt>
                <c:pt idx="2669">
                  <c:v>7.7590623101091202E-2</c:v>
                </c:pt>
                <c:pt idx="2670">
                  <c:v>7.7483671083717301E-2</c:v>
                </c:pt>
                <c:pt idx="2671">
                  <c:v>7.7411461441413199E-2</c:v>
                </c:pt>
                <c:pt idx="2672">
                  <c:v>7.7341976691272393E-2</c:v>
                </c:pt>
                <c:pt idx="2673">
                  <c:v>7.7269767048969304E-2</c:v>
                </c:pt>
                <c:pt idx="2674">
                  <c:v>7.7199601075787702E-2</c:v>
                </c:pt>
                <c:pt idx="2675">
                  <c:v>7.7092649058413801E-2</c:v>
                </c:pt>
                <c:pt idx="2676">
                  <c:v>7.7023164308272898E-2</c:v>
                </c:pt>
                <c:pt idx="2677">
                  <c:v>7.6950954665968893E-2</c:v>
                </c:pt>
                <c:pt idx="2678">
                  <c:v>7.6915531067858103E-2</c:v>
                </c:pt>
                <c:pt idx="2679">
                  <c:v>7.6808579050484105E-2</c:v>
                </c:pt>
                <c:pt idx="2680">
                  <c:v>7.6773836675413307E-2</c:v>
                </c:pt>
                <c:pt idx="2681">
                  <c:v>7.6701627033110106E-2</c:v>
                </c:pt>
                <c:pt idx="2682">
                  <c:v>7.6594675015736302E-2</c:v>
                </c:pt>
                <c:pt idx="2683">
                  <c:v>7.6559932640666295E-2</c:v>
                </c:pt>
                <c:pt idx="2684">
                  <c:v>7.6489766667484596E-2</c:v>
                </c:pt>
                <c:pt idx="2685">
                  <c:v>7.6417557025180605E-2</c:v>
                </c:pt>
                <c:pt idx="2686">
                  <c:v>7.6310605007806606E-2</c:v>
                </c:pt>
                <c:pt idx="2687">
                  <c:v>7.6275862632736696E-2</c:v>
                </c:pt>
                <c:pt idx="2688">
                  <c:v>7.6168910615362698E-2</c:v>
                </c:pt>
                <c:pt idx="2689">
                  <c:v>7.6098744642181096E-2</c:v>
                </c:pt>
                <c:pt idx="2690">
                  <c:v>7.6064002267110201E-2</c:v>
                </c:pt>
                <c:pt idx="2691">
                  <c:v>7.5991792624807195E-2</c:v>
                </c:pt>
                <c:pt idx="2692">
                  <c:v>7.5922307874666403E-2</c:v>
                </c:pt>
                <c:pt idx="2693">
                  <c:v>7.5850098232362204E-2</c:v>
                </c:pt>
                <c:pt idx="2694">
                  <c:v>7.5779932259180699E-2</c:v>
                </c:pt>
                <c:pt idx="2695">
                  <c:v>7.5742464991948505E-2</c:v>
                </c:pt>
                <c:pt idx="2696">
                  <c:v>7.5635512974574506E-2</c:v>
                </c:pt>
                <c:pt idx="2697">
                  <c:v>7.56007705995035E-2</c:v>
                </c:pt>
                <c:pt idx="2698">
                  <c:v>7.5493818582129599E-2</c:v>
                </c:pt>
                <c:pt idx="2699">
                  <c:v>7.5423652608947997E-2</c:v>
                </c:pt>
                <c:pt idx="2700">
                  <c:v>7.5351442966644894E-2</c:v>
                </c:pt>
                <c:pt idx="2701">
                  <c:v>7.5281958216504102E-2</c:v>
                </c:pt>
                <c:pt idx="2702">
                  <c:v>7.52097485742E-2</c:v>
                </c:pt>
                <c:pt idx="2703">
                  <c:v>7.5140263824059306E-2</c:v>
                </c:pt>
                <c:pt idx="2704">
                  <c:v>7.5068054181756105E-2</c:v>
                </c:pt>
                <c:pt idx="2705">
                  <c:v>7.50326305836444E-2</c:v>
                </c:pt>
                <c:pt idx="2706">
                  <c:v>7.4925678566270401E-2</c:v>
                </c:pt>
                <c:pt idx="2707">
                  <c:v>7.4856193816129596E-2</c:v>
                </c:pt>
                <c:pt idx="2708">
                  <c:v>7.4783984173826604E-2</c:v>
                </c:pt>
                <c:pt idx="2709">
                  <c:v>7.4713818200644905E-2</c:v>
                </c:pt>
                <c:pt idx="2710">
                  <c:v>7.4641608558341899E-2</c:v>
                </c:pt>
                <c:pt idx="2711">
                  <c:v>7.4606866183271003E-2</c:v>
                </c:pt>
                <c:pt idx="2712">
                  <c:v>7.4499914165897005E-2</c:v>
                </c:pt>
                <c:pt idx="2713">
                  <c:v>7.4465171790826096E-2</c:v>
                </c:pt>
                <c:pt idx="2714">
                  <c:v>7.4392962148523006E-2</c:v>
                </c:pt>
                <c:pt idx="2715">
                  <c:v>7.4288053800270495E-2</c:v>
                </c:pt>
                <c:pt idx="2716">
                  <c:v>7.4288053800270495E-2</c:v>
                </c:pt>
                <c:pt idx="2717">
                  <c:v>7.4181101782897496E-2</c:v>
                </c:pt>
                <c:pt idx="2718">
                  <c:v>7.4074149765523498E-2</c:v>
                </c:pt>
                <c:pt idx="2719">
                  <c:v>7.4039407390452699E-2</c:v>
                </c:pt>
                <c:pt idx="2720">
                  <c:v>7.39665165251088E-2</c:v>
                </c:pt>
                <c:pt idx="2721">
                  <c:v>7.3897031774967897E-2</c:v>
                </c:pt>
                <c:pt idx="2722">
                  <c:v>7.3824822132663795E-2</c:v>
                </c:pt>
                <c:pt idx="2723">
                  <c:v>7.3720595007453094E-2</c:v>
                </c:pt>
                <c:pt idx="2724">
                  <c:v>7.3647704142108306E-2</c:v>
                </c:pt>
                <c:pt idx="2725">
                  <c:v>7.35782193919675E-2</c:v>
                </c:pt>
                <c:pt idx="2726">
                  <c:v>7.3506009749664397E-2</c:v>
                </c:pt>
                <c:pt idx="2727">
                  <c:v>7.3399057732290399E-2</c:v>
                </c:pt>
                <c:pt idx="2728">
                  <c:v>7.3364315357219601E-2</c:v>
                </c:pt>
                <c:pt idx="2729">
                  <c:v>7.3294149384037902E-2</c:v>
                </c:pt>
                <c:pt idx="2730">
                  <c:v>7.3187197366663903E-2</c:v>
                </c:pt>
                <c:pt idx="2731">
                  <c:v>7.3152454991593993E-2</c:v>
                </c:pt>
                <c:pt idx="2732">
                  <c:v>7.3045502974219995E-2</c:v>
                </c:pt>
                <c:pt idx="2733">
                  <c:v>7.2973293331916905E-2</c:v>
                </c:pt>
                <c:pt idx="2734">
                  <c:v>7.2865660091502096E-2</c:v>
                </c:pt>
                <c:pt idx="2735">
                  <c:v>7.2830917716431298E-2</c:v>
                </c:pt>
                <c:pt idx="2736">
                  <c:v>7.2761432966290507E-2</c:v>
                </c:pt>
                <c:pt idx="2737">
                  <c:v>7.27239656990573E-2</c:v>
                </c:pt>
                <c:pt idx="2738">
                  <c:v>7.2654480948916494E-2</c:v>
                </c:pt>
                <c:pt idx="2739">
                  <c:v>7.2582271306613405E-2</c:v>
                </c:pt>
                <c:pt idx="2740">
                  <c:v>7.2512105333431803E-2</c:v>
                </c:pt>
                <c:pt idx="2741">
                  <c:v>7.2439895691127701E-2</c:v>
                </c:pt>
                <c:pt idx="2742">
                  <c:v>7.2405153316057805E-2</c:v>
                </c:pt>
                <c:pt idx="2743">
                  <c:v>7.2335668565917E-2</c:v>
                </c:pt>
                <c:pt idx="2744">
                  <c:v>7.2263458923612994E-2</c:v>
                </c:pt>
                <c:pt idx="2745">
                  <c:v>7.2155825683199101E-2</c:v>
                </c:pt>
                <c:pt idx="2746">
                  <c:v>7.2121083308128206E-2</c:v>
                </c:pt>
                <c:pt idx="2747">
                  <c:v>7.2086340933057297E-2</c:v>
                </c:pt>
                <c:pt idx="2748">
                  <c:v>7.2014131290754194E-2</c:v>
                </c:pt>
                <c:pt idx="2749">
                  <c:v>7.1944646540613402E-2</c:v>
                </c:pt>
                <c:pt idx="2750">
                  <c:v>7.1872436898310396E-2</c:v>
                </c:pt>
                <c:pt idx="2751">
                  <c:v>7.1872436898310396E-2</c:v>
                </c:pt>
                <c:pt idx="2752">
                  <c:v>7.1802270925128697E-2</c:v>
                </c:pt>
                <c:pt idx="2753">
                  <c:v>7.1730061282824706E-2</c:v>
                </c:pt>
                <c:pt idx="2754">
                  <c:v>7.1660576532683901E-2</c:v>
                </c:pt>
                <c:pt idx="2755">
                  <c:v>7.1623109265450693E-2</c:v>
                </c:pt>
                <c:pt idx="2756">
                  <c:v>7.1518200917199196E-2</c:v>
                </c:pt>
                <c:pt idx="2757">
                  <c:v>7.1481414873006799E-2</c:v>
                </c:pt>
                <c:pt idx="2758">
                  <c:v>7.1411248899825197E-2</c:v>
                </c:pt>
                <c:pt idx="2759">
                  <c:v>7.1339039257521095E-2</c:v>
                </c:pt>
                <c:pt idx="2760">
                  <c:v>7.1304296882451199E-2</c:v>
                </c:pt>
                <c:pt idx="2761">
                  <c:v>7.1234812132310393E-2</c:v>
                </c:pt>
                <c:pt idx="2762">
                  <c:v>7.1162602490006305E-2</c:v>
                </c:pt>
                <c:pt idx="2763">
                  <c:v>7.1127178891895598E-2</c:v>
                </c:pt>
                <c:pt idx="2764">
                  <c:v>7.1092436516824703E-2</c:v>
                </c:pt>
                <c:pt idx="2765">
                  <c:v>7.1054969249592495E-2</c:v>
                </c:pt>
                <c:pt idx="2766">
                  <c:v>7.0950742124380795E-2</c:v>
                </c:pt>
                <c:pt idx="2767">
                  <c:v>7.0913274857147601E-2</c:v>
                </c:pt>
                <c:pt idx="2768">
                  <c:v>7.0808366508895104E-2</c:v>
                </c:pt>
                <c:pt idx="2769">
                  <c:v>7.0771580464702805E-2</c:v>
                </c:pt>
                <c:pt idx="2770">
                  <c:v>7.0701414491521106E-2</c:v>
                </c:pt>
                <c:pt idx="2771">
                  <c:v>7.06292048492181E-2</c:v>
                </c:pt>
                <c:pt idx="2772">
                  <c:v>7.0559720099077294E-2</c:v>
                </c:pt>
                <c:pt idx="2773">
                  <c:v>7.0487510456774205E-2</c:v>
                </c:pt>
                <c:pt idx="2774">
                  <c:v>7.0417344483592603E-2</c:v>
                </c:pt>
                <c:pt idx="2775">
                  <c:v>7.0345134841288501E-2</c:v>
                </c:pt>
                <c:pt idx="2776">
                  <c:v>7.0345134841288501E-2</c:v>
                </c:pt>
                <c:pt idx="2777">
                  <c:v>7.0238182823914502E-2</c:v>
                </c:pt>
                <c:pt idx="2778">
                  <c:v>7.0203440448844606E-2</c:v>
                </c:pt>
                <c:pt idx="2779">
                  <c:v>7.0133955698703801E-2</c:v>
                </c:pt>
                <c:pt idx="2780">
                  <c:v>7.0096488431470705E-2</c:v>
                </c:pt>
                <c:pt idx="2781">
                  <c:v>7.0026322458289006E-2</c:v>
                </c:pt>
                <c:pt idx="2782">
                  <c:v>6.9991580083218194E-2</c:v>
                </c:pt>
                <c:pt idx="2783">
                  <c:v>6.9919370440914994E-2</c:v>
                </c:pt>
                <c:pt idx="2784">
                  <c:v>6.9849885690774202E-2</c:v>
                </c:pt>
                <c:pt idx="2785">
                  <c:v>6.9777676048470197E-2</c:v>
                </c:pt>
                <c:pt idx="2786">
                  <c:v>6.9777676048470197E-2</c:v>
                </c:pt>
                <c:pt idx="2787">
                  <c:v>6.9742933673400204E-2</c:v>
                </c:pt>
                <c:pt idx="2788">
                  <c:v>6.9670042808056304E-2</c:v>
                </c:pt>
                <c:pt idx="2789">
                  <c:v>6.9635300432985506E-2</c:v>
                </c:pt>
                <c:pt idx="2790">
                  <c:v>6.9528348415611493E-2</c:v>
                </c:pt>
                <c:pt idx="2791">
                  <c:v>6.9493606040540598E-2</c:v>
                </c:pt>
                <c:pt idx="2792">
                  <c:v>6.9424121290399807E-2</c:v>
                </c:pt>
                <c:pt idx="2793">
                  <c:v>6.9386654023167599E-2</c:v>
                </c:pt>
                <c:pt idx="2794">
                  <c:v>6.93164880499859E-2</c:v>
                </c:pt>
                <c:pt idx="2795">
                  <c:v>6.9279020782752804E-2</c:v>
                </c:pt>
                <c:pt idx="2796">
                  <c:v>6.9209536032611998E-2</c:v>
                </c:pt>
                <c:pt idx="2797">
                  <c:v>6.9137326390307896E-2</c:v>
                </c:pt>
                <c:pt idx="2798">
                  <c:v>6.9102584015238097E-2</c:v>
                </c:pt>
                <c:pt idx="2799">
                  <c:v>6.9032418042056398E-2</c:v>
                </c:pt>
                <c:pt idx="2800">
                  <c:v>6.8960208399752407E-2</c:v>
                </c:pt>
                <c:pt idx="2801">
                  <c:v>6.89254660246824E-2</c:v>
                </c:pt>
                <c:pt idx="2802">
                  <c:v>6.8853256382378394E-2</c:v>
                </c:pt>
                <c:pt idx="2803">
                  <c:v>6.8783771632237603E-2</c:v>
                </c:pt>
                <c:pt idx="2804">
                  <c:v>6.8749029257167596E-2</c:v>
                </c:pt>
                <c:pt idx="2805">
                  <c:v>6.8711561989934403E-2</c:v>
                </c:pt>
                <c:pt idx="2806">
                  <c:v>6.8641396016752801E-2</c:v>
                </c:pt>
                <c:pt idx="2807">
                  <c:v>6.8606653641681906E-2</c:v>
                </c:pt>
                <c:pt idx="2808">
                  <c:v>6.85344439993789E-2</c:v>
                </c:pt>
                <c:pt idx="2809">
                  <c:v>6.8464959249237997E-2</c:v>
                </c:pt>
                <c:pt idx="2810">
                  <c:v>6.8427491982004901E-2</c:v>
                </c:pt>
                <c:pt idx="2811">
                  <c:v>6.8358007231863999E-2</c:v>
                </c:pt>
                <c:pt idx="2812">
                  <c:v>6.8322583633752404E-2</c:v>
                </c:pt>
                <c:pt idx="2813">
                  <c:v>6.8285797589561006E-2</c:v>
                </c:pt>
                <c:pt idx="2814">
                  <c:v>6.8215631616379294E-2</c:v>
                </c:pt>
                <c:pt idx="2815">
                  <c:v>6.8143421974075302E-2</c:v>
                </c:pt>
                <c:pt idx="2816">
                  <c:v>6.8143421974075302E-2</c:v>
                </c:pt>
                <c:pt idx="2817">
                  <c:v>6.8073937223934497E-2</c:v>
                </c:pt>
                <c:pt idx="2818">
                  <c:v>6.8036469956701304E-2</c:v>
                </c:pt>
                <c:pt idx="2819">
                  <c:v>6.7966985206560498E-2</c:v>
                </c:pt>
                <c:pt idx="2820">
                  <c:v>6.7894775564257506E-2</c:v>
                </c:pt>
                <c:pt idx="2821">
                  <c:v>6.7859351966145801E-2</c:v>
                </c:pt>
                <c:pt idx="2822">
                  <c:v>6.7824609591075793E-2</c:v>
                </c:pt>
                <c:pt idx="2823">
                  <c:v>6.7789867216004898E-2</c:v>
                </c:pt>
                <c:pt idx="2824">
                  <c:v>6.7717657573701906E-2</c:v>
                </c:pt>
                <c:pt idx="2825">
                  <c:v>6.7648172823561101E-2</c:v>
                </c:pt>
                <c:pt idx="2826">
                  <c:v>6.7610705556327894E-2</c:v>
                </c:pt>
                <c:pt idx="2827">
                  <c:v>6.7575963181256998E-2</c:v>
                </c:pt>
                <c:pt idx="2828">
                  <c:v>6.7540539583146195E-2</c:v>
                </c:pt>
                <c:pt idx="2829">
                  <c:v>6.7468329940843202E-2</c:v>
                </c:pt>
                <c:pt idx="2830">
                  <c:v>6.7433587565772196E-2</c:v>
                </c:pt>
                <c:pt idx="2831">
                  <c:v>6.7364102815631405E-2</c:v>
                </c:pt>
                <c:pt idx="2832">
                  <c:v>6.7326635548398295E-2</c:v>
                </c:pt>
                <c:pt idx="2833">
                  <c:v>6.7257150798257406E-2</c:v>
                </c:pt>
                <c:pt idx="2834">
                  <c:v>6.7184941155953401E-2</c:v>
                </c:pt>
                <c:pt idx="2835">
                  <c:v>6.7184941155953401E-2</c:v>
                </c:pt>
                <c:pt idx="2836">
                  <c:v>6.7114775182771799E-2</c:v>
                </c:pt>
                <c:pt idx="2837">
                  <c:v>6.7042565540468696E-2</c:v>
                </c:pt>
                <c:pt idx="2838">
                  <c:v>6.70078231653988E-2</c:v>
                </c:pt>
                <c:pt idx="2839">
                  <c:v>6.6938338415256995E-2</c:v>
                </c:pt>
                <c:pt idx="2840">
                  <c:v>6.6900871148024801E-2</c:v>
                </c:pt>
                <c:pt idx="2841">
                  <c:v>6.6866128772953906E-2</c:v>
                </c:pt>
                <c:pt idx="2842">
                  <c:v>6.6793919130650803E-2</c:v>
                </c:pt>
                <c:pt idx="2843">
                  <c:v>6.6758495532539097E-2</c:v>
                </c:pt>
                <c:pt idx="2844">
                  <c:v>6.6723753157469298E-2</c:v>
                </c:pt>
                <c:pt idx="2845">
                  <c:v>6.6651543515165196E-2</c:v>
                </c:pt>
                <c:pt idx="2846">
                  <c:v>6.66168011400953E-2</c:v>
                </c:pt>
                <c:pt idx="2847">
                  <c:v>6.6547316389954494E-2</c:v>
                </c:pt>
                <c:pt idx="2848">
                  <c:v>6.6475106747650295E-2</c:v>
                </c:pt>
                <c:pt idx="2849">
                  <c:v>6.6439683149539602E-2</c:v>
                </c:pt>
                <c:pt idx="2850">
                  <c:v>6.6404940774468804E-2</c:v>
                </c:pt>
                <c:pt idx="2851">
                  <c:v>6.6332731132165701E-2</c:v>
                </c:pt>
                <c:pt idx="2852">
                  <c:v>6.6263246382024799E-2</c:v>
                </c:pt>
                <c:pt idx="2853">
                  <c:v>6.6263246382024799E-2</c:v>
                </c:pt>
                <c:pt idx="2854">
                  <c:v>6.6191036739720793E-2</c:v>
                </c:pt>
                <c:pt idx="2855">
                  <c:v>6.6156294364650897E-2</c:v>
                </c:pt>
                <c:pt idx="2856">
                  <c:v>6.6083403499306997E-2</c:v>
                </c:pt>
                <c:pt idx="2857">
                  <c:v>6.6048661124236102E-2</c:v>
                </c:pt>
                <c:pt idx="2858">
                  <c:v>6.6013918749165207E-2</c:v>
                </c:pt>
                <c:pt idx="2859">
                  <c:v>6.5941709106862104E-2</c:v>
                </c:pt>
                <c:pt idx="2860">
                  <c:v>6.5906966731791194E-2</c:v>
                </c:pt>
                <c:pt idx="2861">
                  <c:v>6.5872224356721396E-2</c:v>
                </c:pt>
                <c:pt idx="2862">
                  <c:v>6.5800014714418195E-2</c:v>
                </c:pt>
                <c:pt idx="2863">
                  <c:v>6.5800014714418195E-2</c:v>
                </c:pt>
                <c:pt idx="2864">
                  <c:v>6.5729848741236704E-2</c:v>
                </c:pt>
                <c:pt idx="2865">
                  <c:v>6.5695106366165698E-2</c:v>
                </c:pt>
                <c:pt idx="2866">
                  <c:v>6.5622896723862706E-2</c:v>
                </c:pt>
                <c:pt idx="2867">
                  <c:v>6.55881543487917E-2</c:v>
                </c:pt>
                <c:pt idx="2868">
                  <c:v>6.5553411973720901E-2</c:v>
                </c:pt>
                <c:pt idx="2869">
                  <c:v>6.5481202331417701E-2</c:v>
                </c:pt>
                <c:pt idx="2870">
                  <c:v>6.5408992689114695E-2</c:v>
                </c:pt>
                <c:pt idx="2871">
                  <c:v>6.5373569091003003E-2</c:v>
                </c:pt>
                <c:pt idx="2872">
                  <c:v>6.5338826715933093E-2</c:v>
                </c:pt>
                <c:pt idx="2873">
                  <c:v>6.5304084340862198E-2</c:v>
                </c:pt>
                <c:pt idx="2874">
                  <c:v>6.5231874698559095E-2</c:v>
                </c:pt>
                <c:pt idx="2875">
                  <c:v>6.5197132323488199E-2</c:v>
                </c:pt>
                <c:pt idx="2876">
                  <c:v>6.5162389948418303E-2</c:v>
                </c:pt>
                <c:pt idx="2877">
                  <c:v>6.5124922681185096E-2</c:v>
                </c:pt>
                <c:pt idx="2878">
                  <c:v>6.5054756708003494E-2</c:v>
                </c:pt>
                <c:pt idx="2879">
                  <c:v>6.5054756708003494E-2</c:v>
                </c:pt>
                <c:pt idx="2880">
                  <c:v>6.4982547065700405E-2</c:v>
                </c:pt>
                <c:pt idx="2881">
                  <c:v>6.4982547065700405E-2</c:v>
                </c:pt>
                <c:pt idx="2882">
                  <c:v>6.4913062315558601E-2</c:v>
                </c:pt>
                <c:pt idx="2883">
                  <c:v>6.4840852673255595E-2</c:v>
                </c:pt>
                <c:pt idx="2884">
                  <c:v>6.4840852673255595E-2</c:v>
                </c:pt>
                <c:pt idx="2885">
                  <c:v>6.4771367923114803E-2</c:v>
                </c:pt>
                <c:pt idx="2886">
                  <c:v>6.4699158280811603E-2</c:v>
                </c:pt>
                <c:pt idx="2887">
                  <c:v>6.4628992307630001E-2</c:v>
                </c:pt>
                <c:pt idx="2888">
                  <c:v>6.4628992307630001E-2</c:v>
                </c:pt>
                <c:pt idx="2889">
                  <c:v>6.4594249932559106E-2</c:v>
                </c:pt>
                <c:pt idx="2890">
                  <c:v>6.4556782665325899E-2</c:v>
                </c:pt>
                <c:pt idx="2891">
                  <c:v>6.4487297915185204E-2</c:v>
                </c:pt>
                <c:pt idx="2892">
                  <c:v>6.4452555540114295E-2</c:v>
                </c:pt>
                <c:pt idx="2893">
                  <c:v>6.4415088272882101E-2</c:v>
                </c:pt>
                <c:pt idx="2894">
                  <c:v>6.4380345897811206E-2</c:v>
                </c:pt>
                <c:pt idx="2895">
                  <c:v>6.4310179924629604E-2</c:v>
                </c:pt>
                <c:pt idx="2896">
                  <c:v>6.4237970282326501E-2</c:v>
                </c:pt>
                <c:pt idx="2897">
                  <c:v>6.4131018264952502E-2</c:v>
                </c:pt>
                <c:pt idx="2898">
                  <c:v>6.4024066247578504E-2</c:v>
                </c:pt>
                <c:pt idx="2899">
                  <c:v>6.3953900274396805E-2</c:v>
                </c:pt>
                <c:pt idx="2900">
                  <c:v>6.3919157899326007E-2</c:v>
                </c:pt>
                <c:pt idx="2901">
                  <c:v>6.3881690632093799E-2</c:v>
                </c:pt>
                <c:pt idx="2902">
                  <c:v>6.3846948257023001E-2</c:v>
                </c:pt>
                <c:pt idx="2903">
                  <c:v>6.3777463506882098E-2</c:v>
                </c:pt>
                <c:pt idx="2904">
                  <c:v>6.3777463506882098E-2</c:v>
                </c:pt>
                <c:pt idx="2905">
                  <c:v>6.3705253864577996E-2</c:v>
                </c:pt>
                <c:pt idx="2906">
                  <c:v>6.3635087891396505E-2</c:v>
                </c:pt>
                <c:pt idx="2907">
                  <c:v>6.3598301847204095E-2</c:v>
                </c:pt>
                <c:pt idx="2908">
                  <c:v>6.3562878249093402E-2</c:v>
                </c:pt>
                <c:pt idx="2909">
                  <c:v>6.3528135874022507E-2</c:v>
                </c:pt>
                <c:pt idx="2910">
                  <c:v>6.3528135874022507E-2</c:v>
                </c:pt>
                <c:pt idx="2911">
                  <c:v>6.3455926231719403E-2</c:v>
                </c:pt>
                <c:pt idx="2912">
                  <c:v>6.3421183856649396E-2</c:v>
                </c:pt>
                <c:pt idx="2913">
                  <c:v>6.3386441481578598E-2</c:v>
                </c:pt>
                <c:pt idx="2914">
                  <c:v>6.3351699106507703E-2</c:v>
                </c:pt>
                <c:pt idx="2915">
                  <c:v>6.32794894642046E-2</c:v>
                </c:pt>
                <c:pt idx="2916">
                  <c:v>6.3209323491022901E-2</c:v>
                </c:pt>
                <c:pt idx="2917">
                  <c:v>6.3209323491022901E-2</c:v>
                </c:pt>
                <c:pt idx="2918">
                  <c:v>6.3171856223789805E-2</c:v>
                </c:pt>
                <c:pt idx="2919">
                  <c:v>6.3137113848719895E-2</c:v>
                </c:pt>
                <c:pt idx="2920">
                  <c:v>6.3067629098578104E-2</c:v>
                </c:pt>
                <c:pt idx="2921">
                  <c:v>6.2995419456275098E-2</c:v>
                </c:pt>
                <c:pt idx="2922">
                  <c:v>6.2995419456275098E-2</c:v>
                </c:pt>
                <c:pt idx="2923">
                  <c:v>6.2960677081205105E-2</c:v>
                </c:pt>
                <c:pt idx="2924">
                  <c:v>6.2888467438901099E-2</c:v>
                </c:pt>
                <c:pt idx="2925">
                  <c:v>6.2853043840790296E-2</c:v>
                </c:pt>
                <c:pt idx="2926">
                  <c:v>6.2818301465719401E-2</c:v>
                </c:pt>
                <c:pt idx="2927">
                  <c:v>6.2746091823416297E-2</c:v>
                </c:pt>
                <c:pt idx="2928">
                  <c:v>6.2711349448345402E-2</c:v>
                </c:pt>
                <c:pt idx="2929">
                  <c:v>6.2676607073275506E-2</c:v>
                </c:pt>
                <c:pt idx="2930">
                  <c:v>6.2639139806042299E-2</c:v>
                </c:pt>
                <c:pt idx="2931">
                  <c:v>6.2604397430971501E-2</c:v>
                </c:pt>
                <c:pt idx="2932">
                  <c:v>6.2569655055901494E-2</c:v>
                </c:pt>
                <c:pt idx="2933">
                  <c:v>6.2569655055901494E-2</c:v>
                </c:pt>
                <c:pt idx="2934">
                  <c:v>6.2534231457789802E-2</c:v>
                </c:pt>
                <c:pt idx="2935">
                  <c:v>6.2497445413597502E-2</c:v>
                </c:pt>
                <c:pt idx="2936">
                  <c:v>6.2462021815486803E-2</c:v>
                </c:pt>
                <c:pt idx="2937">
                  <c:v>6.24272794404159E-2</c:v>
                </c:pt>
                <c:pt idx="2938">
                  <c:v>6.2355069798112797E-2</c:v>
                </c:pt>
                <c:pt idx="2939">
                  <c:v>6.2320327423041999E-2</c:v>
                </c:pt>
                <c:pt idx="2940">
                  <c:v>6.2250842672900999E-2</c:v>
                </c:pt>
                <c:pt idx="2941">
                  <c:v>6.2213375405668798E-2</c:v>
                </c:pt>
                <c:pt idx="2942">
                  <c:v>6.2178633030598E-2</c:v>
                </c:pt>
                <c:pt idx="2943">
                  <c:v>6.2143209432487301E-2</c:v>
                </c:pt>
                <c:pt idx="2944">
                  <c:v>6.2108467057416399E-2</c:v>
                </c:pt>
                <c:pt idx="2945">
                  <c:v>6.2036257415113302E-2</c:v>
                </c:pt>
                <c:pt idx="2946">
                  <c:v>6.20015150400424E-2</c:v>
                </c:pt>
                <c:pt idx="2947">
                  <c:v>6.20015150400424E-2</c:v>
                </c:pt>
                <c:pt idx="2948">
                  <c:v>6.1929305397739297E-2</c:v>
                </c:pt>
                <c:pt idx="2949">
                  <c:v>6.1929305397739297E-2</c:v>
                </c:pt>
                <c:pt idx="2950">
                  <c:v>6.1859820647597499E-2</c:v>
                </c:pt>
                <c:pt idx="2951">
                  <c:v>6.17869297822536E-2</c:v>
                </c:pt>
                <c:pt idx="2952">
                  <c:v>6.1717445032112898E-2</c:v>
                </c:pt>
                <c:pt idx="2953">
                  <c:v>6.1679977764879601E-2</c:v>
                </c:pt>
                <c:pt idx="2954">
                  <c:v>6.1645235389809698E-2</c:v>
                </c:pt>
                <c:pt idx="2955">
                  <c:v>6.1645235389809698E-2</c:v>
                </c:pt>
                <c:pt idx="2956">
                  <c:v>6.16104930147389E-2</c:v>
                </c:pt>
                <c:pt idx="2957">
                  <c:v>6.15757506396689E-2</c:v>
                </c:pt>
                <c:pt idx="2958">
                  <c:v>6.15382833724357E-2</c:v>
                </c:pt>
                <c:pt idx="2959">
                  <c:v>6.1503540997364901E-2</c:v>
                </c:pt>
                <c:pt idx="2960">
                  <c:v>6.1468117399254202E-2</c:v>
                </c:pt>
                <c:pt idx="2961">
                  <c:v>6.1395907756951001E-2</c:v>
                </c:pt>
                <c:pt idx="2962">
                  <c:v>6.1361165381880203E-2</c:v>
                </c:pt>
                <c:pt idx="2963">
                  <c:v>6.1361165381880203E-2</c:v>
                </c:pt>
                <c:pt idx="2964">
                  <c:v>6.1326423006809197E-2</c:v>
                </c:pt>
                <c:pt idx="2965">
                  <c:v>6.1291680631739398E-2</c:v>
                </c:pt>
                <c:pt idx="2966">
                  <c:v>6.1254213364506198E-2</c:v>
                </c:pt>
                <c:pt idx="2967">
                  <c:v>6.1219470989435303E-2</c:v>
                </c:pt>
                <c:pt idx="2968">
                  <c:v>6.11847286143654E-2</c:v>
                </c:pt>
                <c:pt idx="2969">
                  <c:v>6.1149305016253701E-2</c:v>
                </c:pt>
                <c:pt idx="2970">
                  <c:v>6.1149305016253701E-2</c:v>
                </c:pt>
                <c:pt idx="2971">
                  <c:v>6.10770953739505E-2</c:v>
                </c:pt>
                <c:pt idx="2972">
                  <c:v>6.1042352998880701E-2</c:v>
                </c:pt>
                <c:pt idx="2973">
                  <c:v>6.1007610623809799E-2</c:v>
                </c:pt>
                <c:pt idx="2974">
                  <c:v>6.1007610623809799E-2</c:v>
                </c:pt>
                <c:pt idx="2975">
                  <c:v>6.0970143356576599E-2</c:v>
                </c:pt>
                <c:pt idx="2976">
                  <c:v>6.0900658606435801E-2</c:v>
                </c:pt>
                <c:pt idx="2977">
                  <c:v>6.0865916231364899E-2</c:v>
                </c:pt>
                <c:pt idx="2978">
                  <c:v>6.0865916231364899E-2</c:v>
                </c:pt>
                <c:pt idx="2979">
                  <c:v>6.0828448964132698E-2</c:v>
                </c:pt>
                <c:pt idx="2980">
                  <c:v>6.0793706589061802E-2</c:v>
                </c:pt>
                <c:pt idx="2981">
                  <c:v>6.0723540615880298E-2</c:v>
                </c:pt>
                <c:pt idx="2982">
                  <c:v>6.0723540615880298E-2</c:v>
                </c:pt>
                <c:pt idx="2983">
                  <c:v>6.0651330973577097E-2</c:v>
                </c:pt>
                <c:pt idx="2984">
                  <c:v>6.0616588598506299E-2</c:v>
                </c:pt>
                <c:pt idx="2985">
                  <c:v>6.0544378956203099E-2</c:v>
                </c:pt>
                <c:pt idx="2986">
                  <c:v>6.0544378956203099E-2</c:v>
                </c:pt>
                <c:pt idx="2987">
                  <c:v>6.0509636581132301E-2</c:v>
                </c:pt>
                <c:pt idx="2988">
                  <c:v>6.04748942060623E-2</c:v>
                </c:pt>
                <c:pt idx="2989">
                  <c:v>6.0437426938829197E-2</c:v>
                </c:pt>
                <c:pt idx="2990">
                  <c:v>6.0367260965647603E-2</c:v>
                </c:pt>
                <c:pt idx="2991">
                  <c:v>6.03325185905767E-2</c:v>
                </c:pt>
                <c:pt idx="2992">
                  <c:v>6.0260308948273597E-2</c:v>
                </c:pt>
                <c:pt idx="2993">
                  <c:v>6.0260308948273597E-2</c:v>
                </c:pt>
                <c:pt idx="2994">
                  <c:v>6.0225566573202598E-2</c:v>
                </c:pt>
                <c:pt idx="2995">
                  <c:v>6.0190824198132799E-2</c:v>
                </c:pt>
                <c:pt idx="2996">
                  <c:v>6.0153356930899599E-2</c:v>
                </c:pt>
                <c:pt idx="2997">
                  <c:v>6.00838721807588E-2</c:v>
                </c:pt>
                <c:pt idx="2998">
                  <c:v>6.0048448582647102E-2</c:v>
                </c:pt>
                <c:pt idx="2999">
                  <c:v>6.00838721807588E-2</c:v>
                </c:pt>
                <c:pt idx="3000">
                  <c:v>6.0011662538454698E-2</c:v>
                </c:pt>
                <c:pt idx="3001">
                  <c:v>5.9976238940343998E-2</c:v>
                </c:pt>
                <c:pt idx="3002">
                  <c:v>5.9941496565273103E-2</c:v>
                </c:pt>
                <c:pt idx="3003">
                  <c:v>5.99067541902032E-2</c:v>
                </c:pt>
                <c:pt idx="3004">
                  <c:v>5.986928692297E-2</c:v>
                </c:pt>
                <c:pt idx="3005">
                  <c:v>5.9834544547900201E-2</c:v>
                </c:pt>
                <c:pt idx="3006">
                  <c:v>5.9799802172829201E-2</c:v>
                </c:pt>
                <c:pt idx="3007">
                  <c:v>5.9765059797758403E-2</c:v>
                </c:pt>
                <c:pt idx="3008">
                  <c:v>5.9727592530526202E-2</c:v>
                </c:pt>
                <c:pt idx="3009">
                  <c:v>5.9727592530526202E-2</c:v>
                </c:pt>
                <c:pt idx="3010">
                  <c:v>5.9657426557344503E-2</c:v>
                </c:pt>
                <c:pt idx="3011">
                  <c:v>5.9622684182273698E-2</c:v>
                </c:pt>
                <c:pt idx="3012">
                  <c:v>5.9585216915040498E-2</c:v>
                </c:pt>
                <c:pt idx="3013">
                  <c:v>5.9550474539970498E-2</c:v>
                </c:pt>
                <c:pt idx="3014">
                  <c:v>5.9550474539970498E-2</c:v>
                </c:pt>
                <c:pt idx="3015">
                  <c:v>5.9480989789828798E-2</c:v>
                </c:pt>
                <c:pt idx="3016">
                  <c:v>5.9443522522596499E-2</c:v>
                </c:pt>
                <c:pt idx="3017">
                  <c:v>5.9443522522596499E-2</c:v>
                </c:pt>
                <c:pt idx="3018">
                  <c:v>5.9408780147525701E-2</c:v>
                </c:pt>
                <c:pt idx="3019">
                  <c:v>5.9374037772455798E-2</c:v>
                </c:pt>
                <c:pt idx="3020">
                  <c:v>5.93386141743441E-2</c:v>
                </c:pt>
                <c:pt idx="3021">
                  <c:v>5.9301828130151703E-2</c:v>
                </c:pt>
                <c:pt idx="3022">
                  <c:v>5.9266404532041003E-2</c:v>
                </c:pt>
                <c:pt idx="3023">
                  <c:v>5.9231662156970101E-2</c:v>
                </c:pt>
                <c:pt idx="3024">
                  <c:v>5.9196919781900101E-2</c:v>
                </c:pt>
                <c:pt idx="3025">
                  <c:v>5.9159452514666998E-2</c:v>
                </c:pt>
                <c:pt idx="3026">
                  <c:v>5.9159452514666998E-2</c:v>
                </c:pt>
                <c:pt idx="3027">
                  <c:v>5.9124710139596102E-2</c:v>
                </c:pt>
                <c:pt idx="3028">
                  <c:v>5.9089967764526102E-2</c:v>
                </c:pt>
                <c:pt idx="3029">
                  <c:v>5.9089967764526102E-2</c:v>
                </c:pt>
                <c:pt idx="3030">
                  <c:v>5.9017758122222097E-2</c:v>
                </c:pt>
                <c:pt idx="3031">
                  <c:v>5.9017758122222097E-2</c:v>
                </c:pt>
                <c:pt idx="3032">
                  <c:v>5.8947592149040599E-2</c:v>
                </c:pt>
                <c:pt idx="3033">
                  <c:v>5.8875382506737399E-2</c:v>
                </c:pt>
                <c:pt idx="3034">
                  <c:v>5.8875382506737399E-2</c:v>
                </c:pt>
                <c:pt idx="3035">
                  <c:v>5.8805897756596601E-2</c:v>
                </c:pt>
                <c:pt idx="3036">
                  <c:v>5.8805897756596601E-2</c:v>
                </c:pt>
                <c:pt idx="3037">
                  <c:v>5.87684304893634E-2</c:v>
                </c:pt>
                <c:pt idx="3038">
                  <c:v>5.87684304893634E-2</c:v>
                </c:pt>
                <c:pt idx="3039">
                  <c:v>5.8733688114292602E-2</c:v>
                </c:pt>
                <c:pt idx="3040">
                  <c:v>5.8698945739222602E-2</c:v>
                </c:pt>
                <c:pt idx="3041">
                  <c:v>5.8664203364151797E-2</c:v>
                </c:pt>
                <c:pt idx="3042">
                  <c:v>5.8626736096919499E-2</c:v>
                </c:pt>
                <c:pt idx="3043">
                  <c:v>5.8591993721848701E-2</c:v>
                </c:pt>
                <c:pt idx="3044">
                  <c:v>5.8556570123737897E-2</c:v>
                </c:pt>
                <c:pt idx="3045">
                  <c:v>5.8521827748667002E-2</c:v>
                </c:pt>
                <c:pt idx="3046">
                  <c:v>5.8521827748667002E-2</c:v>
                </c:pt>
                <c:pt idx="3047">
                  <c:v>5.8449618106363899E-2</c:v>
                </c:pt>
                <c:pt idx="3048">
                  <c:v>5.8414875731293003E-2</c:v>
                </c:pt>
                <c:pt idx="3049">
                  <c:v>5.8380133356222198E-2</c:v>
                </c:pt>
                <c:pt idx="3050">
                  <c:v>5.8380133356222198E-2</c:v>
                </c:pt>
                <c:pt idx="3051">
                  <c:v>5.8380133356222198E-2</c:v>
                </c:pt>
                <c:pt idx="3052">
                  <c:v>5.8307923713919102E-2</c:v>
                </c:pt>
                <c:pt idx="3053">
                  <c:v>5.8307923713919102E-2</c:v>
                </c:pt>
                <c:pt idx="3054">
                  <c:v>5.82731813388482E-2</c:v>
                </c:pt>
                <c:pt idx="3055">
                  <c:v>5.82377577407375E-2</c:v>
                </c:pt>
                <c:pt idx="3056">
                  <c:v>5.82377577407375E-2</c:v>
                </c:pt>
                <c:pt idx="3057">
                  <c:v>5.82002904735043E-2</c:v>
                </c:pt>
                <c:pt idx="3058">
                  <c:v>5.81655480984343E-2</c:v>
                </c:pt>
                <c:pt idx="3059">
                  <c:v>5.8130805723363502E-2</c:v>
                </c:pt>
                <c:pt idx="3060">
                  <c:v>5.8058596081060301E-2</c:v>
                </c:pt>
                <c:pt idx="3061">
                  <c:v>5.8023853705989503E-2</c:v>
                </c:pt>
                <c:pt idx="3062">
                  <c:v>5.8023853705989503E-2</c:v>
                </c:pt>
                <c:pt idx="3063">
                  <c:v>5.8023853705989503E-2</c:v>
                </c:pt>
                <c:pt idx="3064">
                  <c:v>5.7954368955848698E-2</c:v>
                </c:pt>
                <c:pt idx="3065">
                  <c:v>5.7916901688615498E-2</c:v>
                </c:pt>
                <c:pt idx="3066">
                  <c:v>5.7916901688615498E-2</c:v>
                </c:pt>
                <c:pt idx="3067">
                  <c:v>5.7881478090504798E-2</c:v>
                </c:pt>
                <c:pt idx="3068">
                  <c:v>5.7846735715433903E-2</c:v>
                </c:pt>
                <c:pt idx="3069">
                  <c:v>5.7809268448201702E-2</c:v>
                </c:pt>
                <c:pt idx="3070">
                  <c:v>5.77745260731308E-2</c:v>
                </c:pt>
                <c:pt idx="3071">
                  <c:v>5.7739783698060002E-2</c:v>
                </c:pt>
                <c:pt idx="3072">
                  <c:v>5.7705041322990001E-2</c:v>
                </c:pt>
                <c:pt idx="3073">
                  <c:v>5.7667574055756898E-2</c:v>
                </c:pt>
                <c:pt idx="3074">
                  <c:v>5.7667574055756898E-2</c:v>
                </c:pt>
                <c:pt idx="3075">
                  <c:v>5.7667574055756898E-2</c:v>
                </c:pt>
                <c:pt idx="3076">
                  <c:v>5.75980893056161E-2</c:v>
                </c:pt>
                <c:pt idx="3077">
                  <c:v>5.75980893056161E-2</c:v>
                </c:pt>
                <c:pt idx="3078">
                  <c:v>5.7525879663311998E-2</c:v>
                </c:pt>
                <c:pt idx="3079">
                  <c:v>5.7490456065201201E-2</c:v>
                </c:pt>
                <c:pt idx="3080">
                  <c:v>5.7455713690130403E-2</c:v>
                </c:pt>
                <c:pt idx="3081">
                  <c:v>5.7455713690130403E-2</c:v>
                </c:pt>
                <c:pt idx="3082">
                  <c:v>5.7420971315060403E-2</c:v>
                </c:pt>
                <c:pt idx="3083">
                  <c:v>5.7383504047827202E-2</c:v>
                </c:pt>
                <c:pt idx="3084">
                  <c:v>5.7383504047827202E-2</c:v>
                </c:pt>
                <c:pt idx="3085">
                  <c:v>5.7348761672757403E-2</c:v>
                </c:pt>
                <c:pt idx="3086">
                  <c:v>5.7348761672757403E-2</c:v>
                </c:pt>
                <c:pt idx="3087">
                  <c:v>5.7314019297686397E-2</c:v>
                </c:pt>
                <c:pt idx="3088">
                  <c:v>5.7279276922615599E-2</c:v>
                </c:pt>
                <c:pt idx="3089">
                  <c:v>5.7207067280312399E-2</c:v>
                </c:pt>
                <c:pt idx="3090">
                  <c:v>5.7171643682201699E-2</c:v>
                </c:pt>
                <c:pt idx="3091">
                  <c:v>5.7136901307130901E-2</c:v>
                </c:pt>
                <c:pt idx="3092">
                  <c:v>5.7136901307130901E-2</c:v>
                </c:pt>
                <c:pt idx="3093">
                  <c:v>5.7136901307130901E-2</c:v>
                </c:pt>
                <c:pt idx="3094">
                  <c:v>5.7064691664827798E-2</c:v>
                </c:pt>
                <c:pt idx="3095">
                  <c:v>5.7064691664827798E-2</c:v>
                </c:pt>
                <c:pt idx="3096">
                  <c:v>5.7029949289756902E-2</c:v>
                </c:pt>
                <c:pt idx="3097">
                  <c:v>5.6995206914686E-2</c:v>
                </c:pt>
                <c:pt idx="3098">
                  <c:v>5.6957739647453799E-2</c:v>
                </c:pt>
                <c:pt idx="3099">
                  <c:v>5.6922997272382897E-2</c:v>
                </c:pt>
                <c:pt idx="3100">
                  <c:v>5.6888254897313001E-2</c:v>
                </c:pt>
                <c:pt idx="3101">
                  <c:v>5.6888254897313001E-2</c:v>
                </c:pt>
                <c:pt idx="3102">
                  <c:v>5.6816045255008898E-2</c:v>
                </c:pt>
                <c:pt idx="3103">
                  <c:v>5.6780621656898199E-2</c:v>
                </c:pt>
                <c:pt idx="3104">
                  <c:v>5.6745879281827297E-2</c:v>
                </c:pt>
                <c:pt idx="3105">
                  <c:v>5.6745879281827297E-2</c:v>
                </c:pt>
                <c:pt idx="3106">
                  <c:v>5.6711136906757401E-2</c:v>
                </c:pt>
                <c:pt idx="3107">
                  <c:v>5.6673669639524298E-2</c:v>
                </c:pt>
                <c:pt idx="3108">
                  <c:v>5.6638927264453298E-2</c:v>
                </c:pt>
                <c:pt idx="3109">
                  <c:v>5.6638927264453298E-2</c:v>
                </c:pt>
                <c:pt idx="3110">
                  <c:v>5.65319752470793E-2</c:v>
                </c:pt>
                <c:pt idx="3111">
                  <c:v>5.65319752470793E-2</c:v>
                </c:pt>
                <c:pt idx="3112">
                  <c:v>5.6566717622150299E-2</c:v>
                </c:pt>
                <c:pt idx="3113">
                  <c:v>5.6497232872009501E-2</c:v>
                </c:pt>
                <c:pt idx="3114">
                  <c:v>5.65319752470793E-2</c:v>
                </c:pt>
                <c:pt idx="3115">
                  <c:v>5.6497232872009501E-2</c:v>
                </c:pt>
                <c:pt idx="3116">
                  <c:v>5.6461809273897802E-2</c:v>
                </c:pt>
                <c:pt idx="3117">
                  <c:v>5.6425023229705398E-2</c:v>
                </c:pt>
                <c:pt idx="3118">
                  <c:v>5.6354857256523803E-2</c:v>
                </c:pt>
                <c:pt idx="3119">
                  <c:v>5.6320114881453803E-2</c:v>
                </c:pt>
                <c:pt idx="3120">
                  <c:v>5.6282647614220603E-2</c:v>
                </c:pt>
                <c:pt idx="3121">
                  <c:v>5.6282647614220603E-2</c:v>
                </c:pt>
                <c:pt idx="3122">
                  <c:v>5.6247905239150797E-2</c:v>
                </c:pt>
                <c:pt idx="3123">
                  <c:v>5.6213162864079798E-2</c:v>
                </c:pt>
                <c:pt idx="3124">
                  <c:v>5.6178420489009E-2</c:v>
                </c:pt>
                <c:pt idx="3125">
                  <c:v>5.6140953221776799E-2</c:v>
                </c:pt>
                <c:pt idx="3126">
                  <c:v>5.6140953221776799E-2</c:v>
                </c:pt>
                <c:pt idx="3127">
                  <c:v>5.6106210846705903E-2</c:v>
                </c:pt>
                <c:pt idx="3128">
                  <c:v>5.6070787248595197E-2</c:v>
                </c:pt>
                <c:pt idx="3129">
                  <c:v>5.6036044873524302E-2</c:v>
                </c:pt>
                <c:pt idx="3130">
                  <c:v>5.6036044873524302E-2</c:v>
                </c:pt>
                <c:pt idx="3131">
                  <c:v>5.5998577606291101E-2</c:v>
                </c:pt>
                <c:pt idx="3132">
                  <c:v>5.5963835231221198E-2</c:v>
                </c:pt>
                <c:pt idx="3133">
                  <c:v>5.5963835231221198E-2</c:v>
                </c:pt>
                <c:pt idx="3134">
                  <c:v>5.5929092856150303E-2</c:v>
                </c:pt>
                <c:pt idx="3135">
                  <c:v>5.5929092856150303E-2</c:v>
                </c:pt>
                <c:pt idx="3136">
                  <c:v>5.58568832138472E-2</c:v>
                </c:pt>
                <c:pt idx="3137">
                  <c:v>5.5894350481079401E-2</c:v>
                </c:pt>
                <c:pt idx="3138">
                  <c:v>5.5822140838776402E-2</c:v>
                </c:pt>
                <c:pt idx="3139">
                  <c:v>5.5822140838776402E-2</c:v>
                </c:pt>
                <c:pt idx="3140">
                  <c:v>5.5787398463706402E-2</c:v>
                </c:pt>
                <c:pt idx="3141">
                  <c:v>5.5751974865594703E-2</c:v>
                </c:pt>
                <c:pt idx="3142">
                  <c:v>5.5715188821402403E-2</c:v>
                </c:pt>
                <c:pt idx="3143">
                  <c:v>5.5679765223291697E-2</c:v>
                </c:pt>
                <c:pt idx="3144">
                  <c:v>5.5645022848220697E-2</c:v>
                </c:pt>
                <c:pt idx="3145">
                  <c:v>5.5610280473150898E-2</c:v>
                </c:pt>
                <c:pt idx="3146">
                  <c:v>5.5572813205917698E-2</c:v>
                </c:pt>
                <c:pt idx="3147">
                  <c:v>5.5572813205917698E-2</c:v>
                </c:pt>
                <c:pt idx="3148">
                  <c:v>5.5538070830846699E-2</c:v>
                </c:pt>
                <c:pt idx="3149">
                  <c:v>5.55033284557769E-2</c:v>
                </c:pt>
                <c:pt idx="3150">
                  <c:v>5.54311188134727E-2</c:v>
                </c:pt>
                <c:pt idx="3151">
                  <c:v>5.5468586080705901E-2</c:v>
                </c:pt>
                <c:pt idx="3152">
                  <c:v>5.54311188134727E-2</c:v>
                </c:pt>
                <c:pt idx="3153">
                  <c:v>5.5396376438402901E-2</c:v>
                </c:pt>
                <c:pt idx="3154">
                  <c:v>5.5324166796098702E-2</c:v>
                </c:pt>
                <c:pt idx="3155">
                  <c:v>5.5324166796098702E-2</c:v>
                </c:pt>
                <c:pt idx="3156">
                  <c:v>5.5254000822917197E-2</c:v>
                </c:pt>
                <c:pt idx="3157">
                  <c:v>5.5324166796098702E-2</c:v>
                </c:pt>
                <c:pt idx="3158">
                  <c:v>5.5288743197988002E-2</c:v>
                </c:pt>
                <c:pt idx="3159">
                  <c:v>5.5219258447847301E-2</c:v>
                </c:pt>
                <c:pt idx="3160">
                  <c:v>5.5181791180614101E-2</c:v>
                </c:pt>
                <c:pt idx="3161">
                  <c:v>5.5181791180614101E-2</c:v>
                </c:pt>
                <c:pt idx="3162">
                  <c:v>5.5147048805543199E-2</c:v>
                </c:pt>
                <c:pt idx="3163">
                  <c:v>5.50775640554024E-2</c:v>
                </c:pt>
                <c:pt idx="3164">
                  <c:v>5.50775640554024E-2</c:v>
                </c:pt>
                <c:pt idx="3165">
                  <c:v>5.5040096788170199E-2</c:v>
                </c:pt>
                <c:pt idx="3166">
                  <c:v>5.5040096788170199E-2</c:v>
                </c:pt>
                <c:pt idx="3167">
                  <c:v>5.5005354413099297E-2</c:v>
                </c:pt>
                <c:pt idx="3168">
                  <c:v>5.4969930814988598E-2</c:v>
                </c:pt>
                <c:pt idx="3169">
                  <c:v>5.4897721172684502E-2</c:v>
                </c:pt>
                <c:pt idx="3170">
                  <c:v>5.4897721172684502E-2</c:v>
                </c:pt>
                <c:pt idx="3171">
                  <c:v>5.4828236422543801E-2</c:v>
                </c:pt>
                <c:pt idx="3172">
                  <c:v>5.4828236422543801E-2</c:v>
                </c:pt>
                <c:pt idx="3173">
                  <c:v>5.4828236422543801E-2</c:v>
                </c:pt>
                <c:pt idx="3174">
                  <c:v>5.4793494047472802E-2</c:v>
                </c:pt>
                <c:pt idx="3175">
                  <c:v>5.4756026780240601E-2</c:v>
                </c:pt>
                <c:pt idx="3176">
                  <c:v>5.4721284405169802E-2</c:v>
                </c:pt>
                <c:pt idx="3177">
                  <c:v>5.4686542030098803E-2</c:v>
                </c:pt>
                <c:pt idx="3178">
                  <c:v>5.4651118431988097E-2</c:v>
                </c:pt>
                <c:pt idx="3179">
                  <c:v>5.4651118431988097E-2</c:v>
                </c:pt>
                <c:pt idx="3180">
                  <c:v>5.4613651164754903E-2</c:v>
                </c:pt>
                <c:pt idx="3181">
                  <c:v>5.4613651164754903E-2</c:v>
                </c:pt>
                <c:pt idx="3182">
                  <c:v>5.4578908789685097E-2</c:v>
                </c:pt>
                <c:pt idx="3183">
                  <c:v>5.4578908789685097E-2</c:v>
                </c:pt>
                <c:pt idx="3184">
                  <c:v>5.4509424039544202E-2</c:v>
                </c:pt>
                <c:pt idx="3185">
                  <c:v>5.4471956772311099E-2</c:v>
                </c:pt>
                <c:pt idx="3186">
                  <c:v>5.4471956772311099E-2</c:v>
                </c:pt>
                <c:pt idx="3187">
                  <c:v>5.4437214397240197E-2</c:v>
                </c:pt>
                <c:pt idx="3188">
                  <c:v>5.4402472022170197E-2</c:v>
                </c:pt>
                <c:pt idx="3189">
                  <c:v>5.4437214397240197E-2</c:v>
                </c:pt>
                <c:pt idx="3190">
                  <c:v>5.4367729647099398E-2</c:v>
                </c:pt>
                <c:pt idx="3191">
                  <c:v>5.4367729647099398E-2</c:v>
                </c:pt>
                <c:pt idx="3192">
                  <c:v>5.4294838781755402E-2</c:v>
                </c:pt>
                <c:pt idx="3193">
                  <c:v>5.4294838781755402E-2</c:v>
                </c:pt>
                <c:pt idx="3194">
                  <c:v>5.4294838781755402E-2</c:v>
                </c:pt>
                <c:pt idx="3195">
                  <c:v>5.4260096406684603E-2</c:v>
                </c:pt>
                <c:pt idx="3196">
                  <c:v>5.4260096406684603E-2</c:v>
                </c:pt>
                <c:pt idx="3197">
                  <c:v>5.41878867643815E-2</c:v>
                </c:pt>
                <c:pt idx="3198">
                  <c:v>5.4153144389310598E-2</c:v>
                </c:pt>
                <c:pt idx="3199">
                  <c:v>5.4153144389310598E-2</c:v>
                </c:pt>
                <c:pt idx="3200">
                  <c:v>5.4118402014240702E-2</c:v>
                </c:pt>
                <c:pt idx="3201">
                  <c:v>5.4080934747007502E-2</c:v>
                </c:pt>
                <c:pt idx="3202">
                  <c:v>5.4080934747007502E-2</c:v>
                </c:pt>
                <c:pt idx="3203">
                  <c:v>5.4046192371936697E-2</c:v>
                </c:pt>
                <c:pt idx="3204">
                  <c:v>5.4011449996866703E-2</c:v>
                </c:pt>
                <c:pt idx="3205">
                  <c:v>5.3976026398754998E-2</c:v>
                </c:pt>
                <c:pt idx="3206">
                  <c:v>5.3976026398754998E-2</c:v>
                </c:pt>
                <c:pt idx="3207">
                  <c:v>5.3903816756451901E-2</c:v>
                </c:pt>
                <c:pt idx="3208">
                  <c:v>5.3903816756451901E-2</c:v>
                </c:pt>
                <c:pt idx="3209">
                  <c:v>5.3869074381380999E-2</c:v>
                </c:pt>
                <c:pt idx="3210">
                  <c:v>5.3834332006311103E-2</c:v>
                </c:pt>
                <c:pt idx="3211">
                  <c:v>5.3796864739078E-2</c:v>
                </c:pt>
                <c:pt idx="3212">
                  <c:v>5.3762122364008E-2</c:v>
                </c:pt>
                <c:pt idx="3213">
                  <c:v>5.3796864739078E-2</c:v>
                </c:pt>
                <c:pt idx="3214">
                  <c:v>5.3727379988937202E-2</c:v>
                </c:pt>
                <c:pt idx="3215">
                  <c:v>5.3692637613866202E-2</c:v>
                </c:pt>
                <c:pt idx="3216">
                  <c:v>5.3692637613866202E-2</c:v>
                </c:pt>
                <c:pt idx="3217">
                  <c:v>5.3655170346634001E-2</c:v>
                </c:pt>
                <c:pt idx="3218">
                  <c:v>5.3655170346634001E-2</c:v>
                </c:pt>
                <c:pt idx="3219">
                  <c:v>5.3620427971563203E-2</c:v>
                </c:pt>
                <c:pt idx="3220">
                  <c:v>5.3550261998381497E-2</c:v>
                </c:pt>
                <c:pt idx="3221">
                  <c:v>5.3550261998381497E-2</c:v>
                </c:pt>
                <c:pt idx="3222">
                  <c:v>5.3512794731148297E-2</c:v>
                </c:pt>
                <c:pt idx="3223">
                  <c:v>5.3478052356078401E-2</c:v>
                </c:pt>
                <c:pt idx="3224">
                  <c:v>5.3443309981007499E-2</c:v>
                </c:pt>
                <c:pt idx="3225">
                  <c:v>5.3408567605936701E-2</c:v>
                </c:pt>
                <c:pt idx="3226">
                  <c:v>5.3408567605936701E-2</c:v>
                </c:pt>
                <c:pt idx="3227">
                  <c:v>5.3408567605936701E-2</c:v>
                </c:pt>
                <c:pt idx="3228">
                  <c:v>5.3371100338704403E-2</c:v>
                </c:pt>
                <c:pt idx="3229">
                  <c:v>5.3336357963633597E-2</c:v>
                </c:pt>
                <c:pt idx="3230">
                  <c:v>5.3301615588563597E-2</c:v>
                </c:pt>
                <c:pt idx="3231">
                  <c:v>5.3266191990451899E-2</c:v>
                </c:pt>
                <c:pt idx="3232">
                  <c:v>5.3266191990451899E-2</c:v>
                </c:pt>
                <c:pt idx="3233">
                  <c:v>5.3193982348148899E-2</c:v>
                </c:pt>
                <c:pt idx="3234">
                  <c:v>5.3193982348148899E-2</c:v>
                </c:pt>
                <c:pt idx="3235">
                  <c:v>5.31592399730779E-2</c:v>
                </c:pt>
                <c:pt idx="3236">
                  <c:v>5.31592399730779E-2</c:v>
                </c:pt>
                <c:pt idx="3237">
                  <c:v>5.3124497598008101E-2</c:v>
                </c:pt>
                <c:pt idx="3238">
                  <c:v>5.3087030330774901E-2</c:v>
                </c:pt>
                <c:pt idx="3239">
                  <c:v>5.3087030330774901E-2</c:v>
                </c:pt>
                <c:pt idx="3240">
                  <c:v>5.3017545580634103E-2</c:v>
                </c:pt>
                <c:pt idx="3241">
                  <c:v>5.2982803205563103E-2</c:v>
                </c:pt>
                <c:pt idx="3242">
                  <c:v>5.2982803205563103E-2</c:v>
                </c:pt>
                <c:pt idx="3243">
                  <c:v>5.2945335938330097E-2</c:v>
                </c:pt>
                <c:pt idx="3244">
                  <c:v>5.2910593563260097E-2</c:v>
                </c:pt>
                <c:pt idx="3245">
                  <c:v>5.2875169965148398E-2</c:v>
                </c:pt>
                <c:pt idx="3246">
                  <c:v>5.2838383920956099E-2</c:v>
                </c:pt>
                <c:pt idx="3247">
                  <c:v>5.2838383920956099E-2</c:v>
                </c:pt>
                <c:pt idx="3248">
                  <c:v>5.2802960322845302E-2</c:v>
                </c:pt>
                <c:pt idx="3249">
                  <c:v>5.27682179477744E-2</c:v>
                </c:pt>
                <c:pt idx="3250">
                  <c:v>5.2733475572704497E-2</c:v>
                </c:pt>
                <c:pt idx="3251">
                  <c:v>5.2733475572704497E-2</c:v>
                </c:pt>
                <c:pt idx="3252">
                  <c:v>5.2696008305471297E-2</c:v>
                </c:pt>
                <c:pt idx="3253">
                  <c:v>5.2661265930400401E-2</c:v>
                </c:pt>
                <c:pt idx="3254">
                  <c:v>5.2626523555330498E-2</c:v>
                </c:pt>
                <c:pt idx="3255">
                  <c:v>5.2626523555330498E-2</c:v>
                </c:pt>
                <c:pt idx="3256">
                  <c:v>5.25917811802597E-2</c:v>
                </c:pt>
                <c:pt idx="3257">
                  <c:v>5.25917811802597E-2</c:v>
                </c:pt>
                <c:pt idx="3258">
                  <c:v>5.2554313913027499E-2</c:v>
                </c:pt>
                <c:pt idx="3259">
                  <c:v>5.25195715379565E-2</c:v>
                </c:pt>
                <c:pt idx="3260">
                  <c:v>5.24841479398458E-2</c:v>
                </c:pt>
                <c:pt idx="3261">
                  <c:v>5.24841479398458E-2</c:v>
                </c:pt>
                <c:pt idx="3262">
                  <c:v>5.2449405564774898E-2</c:v>
                </c:pt>
                <c:pt idx="3263">
                  <c:v>5.2411938297541802E-2</c:v>
                </c:pt>
                <c:pt idx="3264">
                  <c:v>5.2377195922471802E-2</c:v>
                </c:pt>
                <c:pt idx="3265">
                  <c:v>5.2377195922471802E-2</c:v>
                </c:pt>
                <c:pt idx="3266">
                  <c:v>5.2307711172329997E-2</c:v>
                </c:pt>
                <c:pt idx="3267">
                  <c:v>5.2270243905097803E-2</c:v>
                </c:pt>
                <c:pt idx="3268">
                  <c:v>5.2270243905097803E-2</c:v>
                </c:pt>
                <c:pt idx="3269">
                  <c:v>5.2235501530026998E-2</c:v>
                </c:pt>
                <c:pt idx="3270">
                  <c:v>5.2200759154956103E-2</c:v>
                </c:pt>
                <c:pt idx="3271">
                  <c:v>5.2200759154956103E-2</c:v>
                </c:pt>
                <c:pt idx="3272">
                  <c:v>5.2200759154956103E-2</c:v>
                </c:pt>
                <c:pt idx="3273">
                  <c:v>5.2165335556845299E-2</c:v>
                </c:pt>
                <c:pt idx="3274">
                  <c:v>5.2128549512653E-2</c:v>
                </c:pt>
                <c:pt idx="3275">
                  <c:v>5.20931259145423E-2</c:v>
                </c:pt>
                <c:pt idx="3276">
                  <c:v>5.2058383539471301E-2</c:v>
                </c:pt>
                <c:pt idx="3277">
                  <c:v>5.2023641164401502E-2</c:v>
                </c:pt>
                <c:pt idx="3278">
                  <c:v>5.1986173897168302E-2</c:v>
                </c:pt>
                <c:pt idx="3279">
                  <c:v>5.1986173897168302E-2</c:v>
                </c:pt>
                <c:pt idx="3280">
                  <c:v>5.1951431522097399E-2</c:v>
                </c:pt>
                <c:pt idx="3281">
                  <c:v>5.1951431522097399E-2</c:v>
                </c:pt>
                <c:pt idx="3282">
                  <c:v>5.1916689147027503E-2</c:v>
                </c:pt>
                <c:pt idx="3283">
                  <c:v>5.1916689147027503E-2</c:v>
                </c:pt>
                <c:pt idx="3284">
                  <c:v>5.1881946771956601E-2</c:v>
                </c:pt>
                <c:pt idx="3285">
                  <c:v>5.1881946771956601E-2</c:v>
                </c:pt>
                <c:pt idx="3286">
                  <c:v>5.1881946771956601E-2</c:v>
                </c:pt>
                <c:pt idx="3287">
                  <c:v>5.1844479504723401E-2</c:v>
                </c:pt>
                <c:pt idx="3288">
                  <c:v>5.1809737129653498E-2</c:v>
                </c:pt>
                <c:pt idx="3289">
                  <c:v>5.1774313531541799E-2</c:v>
                </c:pt>
                <c:pt idx="3290">
                  <c:v>5.1774313531541799E-2</c:v>
                </c:pt>
                <c:pt idx="3291">
                  <c:v>5.1702103889238703E-2</c:v>
                </c:pt>
                <c:pt idx="3292">
                  <c:v>5.1702103889238703E-2</c:v>
                </c:pt>
                <c:pt idx="3293">
                  <c:v>5.1667361514167801E-2</c:v>
                </c:pt>
                <c:pt idx="3294">
                  <c:v>5.1632619139097898E-2</c:v>
                </c:pt>
                <c:pt idx="3295">
                  <c:v>5.1597876764027002E-2</c:v>
                </c:pt>
                <c:pt idx="3296">
                  <c:v>5.1597876764027002E-2</c:v>
                </c:pt>
                <c:pt idx="3297">
                  <c:v>5.1560409496793899E-2</c:v>
                </c:pt>
                <c:pt idx="3298">
                  <c:v>5.1525667121723899E-2</c:v>
                </c:pt>
                <c:pt idx="3299">
                  <c:v>5.1525667121723899E-2</c:v>
                </c:pt>
                <c:pt idx="3300">
                  <c:v>5.1490924746653101E-2</c:v>
                </c:pt>
                <c:pt idx="3301">
                  <c:v>5.1418715104349901E-2</c:v>
                </c:pt>
                <c:pt idx="3302">
                  <c:v>5.1418715104349901E-2</c:v>
                </c:pt>
                <c:pt idx="3303">
                  <c:v>5.1418715104349901E-2</c:v>
                </c:pt>
                <c:pt idx="3304">
                  <c:v>5.1383291506239201E-2</c:v>
                </c:pt>
                <c:pt idx="3305">
                  <c:v>5.1348549131168403E-2</c:v>
                </c:pt>
                <c:pt idx="3306">
                  <c:v>5.1311081863935203E-2</c:v>
                </c:pt>
                <c:pt idx="3307">
                  <c:v>5.1311081863935203E-2</c:v>
                </c:pt>
                <c:pt idx="3308">
                  <c:v>5.1276339488865202E-2</c:v>
                </c:pt>
                <c:pt idx="3309">
                  <c:v>5.1241597113794397E-2</c:v>
                </c:pt>
                <c:pt idx="3310">
                  <c:v>5.1206854738723398E-2</c:v>
                </c:pt>
                <c:pt idx="3311">
                  <c:v>5.1206854738723398E-2</c:v>
                </c:pt>
                <c:pt idx="3312">
                  <c:v>5.1169387471491197E-2</c:v>
                </c:pt>
                <c:pt idx="3313">
                  <c:v>5.1134645096420399E-2</c:v>
                </c:pt>
                <c:pt idx="3314">
                  <c:v>5.1099902721349497E-2</c:v>
                </c:pt>
                <c:pt idx="3315">
                  <c:v>5.1099902721349497E-2</c:v>
                </c:pt>
                <c:pt idx="3316">
                  <c:v>5.1099902721349497E-2</c:v>
                </c:pt>
                <c:pt idx="3317">
                  <c:v>5.1064479123238797E-2</c:v>
                </c:pt>
                <c:pt idx="3318">
                  <c:v>5.10276930790464E-2</c:v>
                </c:pt>
                <c:pt idx="3319">
                  <c:v>5.0992269480935701E-2</c:v>
                </c:pt>
                <c:pt idx="3320">
                  <c:v>5.0992269480935701E-2</c:v>
                </c:pt>
                <c:pt idx="3321">
                  <c:v>5.0957527105864799E-2</c:v>
                </c:pt>
                <c:pt idx="3322">
                  <c:v>5.0922784730794902E-2</c:v>
                </c:pt>
                <c:pt idx="3323">
                  <c:v>5.0922784730794902E-2</c:v>
                </c:pt>
                <c:pt idx="3324">
                  <c:v>5.0885317463561702E-2</c:v>
                </c:pt>
                <c:pt idx="3325">
                  <c:v>5.08505750884908E-2</c:v>
                </c:pt>
                <c:pt idx="3326">
                  <c:v>5.0815832713420897E-2</c:v>
                </c:pt>
                <c:pt idx="3327">
                  <c:v>5.0781090338350002E-2</c:v>
                </c:pt>
                <c:pt idx="3328">
                  <c:v>5.0781090338350002E-2</c:v>
                </c:pt>
                <c:pt idx="3329">
                  <c:v>5.0743623071116802E-2</c:v>
                </c:pt>
                <c:pt idx="3330">
                  <c:v>5.0708880696047003E-2</c:v>
                </c:pt>
                <c:pt idx="3331">
                  <c:v>5.0673457097935297E-2</c:v>
                </c:pt>
                <c:pt idx="3332">
                  <c:v>5.0673457097935297E-2</c:v>
                </c:pt>
                <c:pt idx="3333">
                  <c:v>5.0638714722865297E-2</c:v>
                </c:pt>
                <c:pt idx="3334">
                  <c:v>5.0638714722865297E-2</c:v>
                </c:pt>
                <c:pt idx="3335">
                  <c:v>5.0601247455632103E-2</c:v>
                </c:pt>
                <c:pt idx="3336">
                  <c:v>5.0531762705491298E-2</c:v>
                </c:pt>
                <c:pt idx="3337">
                  <c:v>5.0531762705491298E-2</c:v>
                </c:pt>
                <c:pt idx="3338">
                  <c:v>5.04970203304205E-2</c:v>
                </c:pt>
                <c:pt idx="3339">
                  <c:v>5.04970203304205E-2</c:v>
                </c:pt>
                <c:pt idx="3340">
                  <c:v>5.04248106881173E-2</c:v>
                </c:pt>
                <c:pt idx="3341">
                  <c:v>5.04248106881173E-2</c:v>
                </c:pt>
                <c:pt idx="3342">
                  <c:v>5.0390068313046502E-2</c:v>
                </c:pt>
                <c:pt idx="3343">
                  <c:v>5.0390068313046502E-2</c:v>
                </c:pt>
                <c:pt idx="3344">
                  <c:v>5.0354644714935802E-2</c:v>
                </c:pt>
                <c:pt idx="3345">
                  <c:v>5.0354644714935802E-2</c:v>
                </c:pt>
                <c:pt idx="3346">
                  <c:v>5.0317177447702602E-2</c:v>
                </c:pt>
                <c:pt idx="3347">
                  <c:v>5.0317177447702602E-2</c:v>
                </c:pt>
                <c:pt idx="3348">
                  <c:v>5.0282435072631602E-2</c:v>
                </c:pt>
                <c:pt idx="3349">
                  <c:v>5.0282435072631602E-2</c:v>
                </c:pt>
                <c:pt idx="3350">
                  <c:v>5.0247692697561797E-2</c:v>
                </c:pt>
                <c:pt idx="3351">
                  <c:v>5.0247692697561797E-2</c:v>
                </c:pt>
                <c:pt idx="3352">
                  <c:v>5.0210225430328603E-2</c:v>
                </c:pt>
                <c:pt idx="3353">
                  <c:v>5.01754830552587E-2</c:v>
                </c:pt>
                <c:pt idx="3354">
                  <c:v>5.0140740680187798E-2</c:v>
                </c:pt>
                <c:pt idx="3355">
                  <c:v>5.0105998305116903E-2</c:v>
                </c:pt>
                <c:pt idx="3356">
                  <c:v>5.0105998305116903E-2</c:v>
                </c:pt>
                <c:pt idx="3357">
                  <c:v>5.0068531037884702E-2</c:v>
                </c:pt>
                <c:pt idx="3358">
                  <c:v>5.00337886628138E-2</c:v>
                </c:pt>
                <c:pt idx="3359">
                  <c:v>4.9998365064703003E-2</c:v>
                </c:pt>
                <c:pt idx="3360">
                  <c:v>4.9998365064703003E-2</c:v>
                </c:pt>
                <c:pt idx="3361">
                  <c:v>4.9963622689632198E-2</c:v>
                </c:pt>
                <c:pt idx="3362">
                  <c:v>4.9963622689632198E-2</c:v>
                </c:pt>
                <c:pt idx="3363">
                  <c:v>4.9891413047329101E-2</c:v>
                </c:pt>
                <c:pt idx="3364">
                  <c:v>4.9891413047329101E-2</c:v>
                </c:pt>
                <c:pt idx="3365">
                  <c:v>4.9856670672258199E-2</c:v>
                </c:pt>
                <c:pt idx="3366">
                  <c:v>4.9821928297187297E-2</c:v>
                </c:pt>
                <c:pt idx="3367">
                  <c:v>4.9821928297187297E-2</c:v>
                </c:pt>
                <c:pt idx="3368">
                  <c:v>4.9749718654884201E-2</c:v>
                </c:pt>
                <c:pt idx="3369">
                  <c:v>4.9714976279814298E-2</c:v>
                </c:pt>
                <c:pt idx="3370">
                  <c:v>4.9714976279814298E-2</c:v>
                </c:pt>
                <c:pt idx="3371">
                  <c:v>4.9679552681702599E-2</c:v>
                </c:pt>
                <c:pt idx="3372">
                  <c:v>4.9642766637510202E-2</c:v>
                </c:pt>
                <c:pt idx="3373">
                  <c:v>4.9642766637510202E-2</c:v>
                </c:pt>
                <c:pt idx="3374">
                  <c:v>4.9607343039399503E-2</c:v>
                </c:pt>
                <c:pt idx="3375">
                  <c:v>4.9572600664328698E-2</c:v>
                </c:pt>
                <c:pt idx="3376">
                  <c:v>4.9572600664328698E-2</c:v>
                </c:pt>
                <c:pt idx="3377">
                  <c:v>4.9500391022025497E-2</c:v>
                </c:pt>
                <c:pt idx="3378">
                  <c:v>4.9465648646954699E-2</c:v>
                </c:pt>
                <c:pt idx="3379">
                  <c:v>4.9465648646954699E-2</c:v>
                </c:pt>
                <c:pt idx="3380">
                  <c:v>4.9430906271884699E-2</c:v>
                </c:pt>
                <c:pt idx="3381">
                  <c:v>4.9430906271884699E-2</c:v>
                </c:pt>
                <c:pt idx="3382">
                  <c:v>4.9396163896813901E-2</c:v>
                </c:pt>
                <c:pt idx="3383">
                  <c:v>4.9396163896813901E-2</c:v>
                </c:pt>
                <c:pt idx="3384">
                  <c:v>4.9358696629580701E-2</c:v>
                </c:pt>
                <c:pt idx="3385">
                  <c:v>4.9358696629580701E-2</c:v>
                </c:pt>
                <c:pt idx="3386">
                  <c:v>4.9288530656399002E-2</c:v>
                </c:pt>
                <c:pt idx="3387">
                  <c:v>4.9288530656399002E-2</c:v>
                </c:pt>
                <c:pt idx="3388">
                  <c:v>4.9253788281329099E-2</c:v>
                </c:pt>
                <c:pt idx="3389">
                  <c:v>4.9216321014096003E-2</c:v>
                </c:pt>
                <c:pt idx="3390">
                  <c:v>4.91815786390251E-2</c:v>
                </c:pt>
                <c:pt idx="3391">
                  <c:v>4.91815786390251E-2</c:v>
                </c:pt>
                <c:pt idx="3392">
                  <c:v>4.91815786390251E-2</c:v>
                </c:pt>
                <c:pt idx="3393">
                  <c:v>4.91468362639551E-2</c:v>
                </c:pt>
                <c:pt idx="3394">
                  <c:v>4.91468362639551E-2</c:v>
                </c:pt>
                <c:pt idx="3395">
                  <c:v>4.9112093888884302E-2</c:v>
                </c:pt>
                <c:pt idx="3396">
                  <c:v>4.9074626621651102E-2</c:v>
                </c:pt>
                <c:pt idx="3397">
                  <c:v>4.9039884246581199E-2</c:v>
                </c:pt>
                <c:pt idx="3398">
                  <c:v>4.9039884246581199E-2</c:v>
                </c:pt>
                <c:pt idx="3399">
                  <c:v>4.9039884246581199E-2</c:v>
                </c:pt>
                <c:pt idx="3400">
                  <c:v>4.9039884246581199E-2</c:v>
                </c:pt>
                <c:pt idx="3401">
                  <c:v>4.9005141871510297E-2</c:v>
                </c:pt>
                <c:pt idx="3402">
                  <c:v>4.8967674604278102E-2</c:v>
                </c:pt>
                <c:pt idx="3403">
                  <c:v>4.8932932229207297E-2</c:v>
                </c:pt>
                <c:pt idx="3404">
                  <c:v>4.8897508631096397E-2</c:v>
                </c:pt>
                <c:pt idx="3405">
                  <c:v>4.8897508631096397E-2</c:v>
                </c:pt>
                <c:pt idx="3406">
                  <c:v>4.8862766256025598E-2</c:v>
                </c:pt>
                <c:pt idx="3407">
                  <c:v>4.8825298988792398E-2</c:v>
                </c:pt>
                <c:pt idx="3408">
                  <c:v>4.8790556613722502E-2</c:v>
                </c:pt>
                <c:pt idx="3409">
                  <c:v>4.87558142386516E-2</c:v>
                </c:pt>
                <c:pt idx="3410">
                  <c:v>4.87558142386516E-2</c:v>
                </c:pt>
                <c:pt idx="3411">
                  <c:v>4.8721071863580802E-2</c:v>
                </c:pt>
                <c:pt idx="3412">
                  <c:v>4.8683604596348497E-2</c:v>
                </c:pt>
                <c:pt idx="3413">
                  <c:v>4.8683604596348497E-2</c:v>
                </c:pt>
                <c:pt idx="3414">
                  <c:v>4.8648862221277601E-2</c:v>
                </c:pt>
                <c:pt idx="3415">
                  <c:v>4.8648862221277601E-2</c:v>
                </c:pt>
                <c:pt idx="3416">
                  <c:v>4.8614119846206803E-2</c:v>
                </c:pt>
                <c:pt idx="3417">
                  <c:v>4.8578696248096E-2</c:v>
                </c:pt>
                <c:pt idx="3418">
                  <c:v>4.8541910203903603E-2</c:v>
                </c:pt>
                <c:pt idx="3419">
                  <c:v>4.8541910203903603E-2</c:v>
                </c:pt>
                <c:pt idx="3420">
                  <c:v>4.8506486605792903E-2</c:v>
                </c:pt>
                <c:pt idx="3421">
                  <c:v>4.8437001855652202E-2</c:v>
                </c:pt>
                <c:pt idx="3422">
                  <c:v>4.8437001855652202E-2</c:v>
                </c:pt>
                <c:pt idx="3423">
                  <c:v>4.8437001855652202E-2</c:v>
                </c:pt>
                <c:pt idx="3424">
                  <c:v>4.8399534588419002E-2</c:v>
                </c:pt>
                <c:pt idx="3425">
                  <c:v>4.83647922133481E-2</c:v>
                </c:pt>
                <c:pt idx="3426">
                  <c:v>4.83647922133481E-2</c:v>
                </c:pt>
                <c:pt idx="3427">
                  <c:v>4.8330049838278197E-2</c:v>
                </c:pt>
                <c:pt idx="3428">
                  <c:v>4.8330049838278197E-2</c:v>
                </c:pt>
                <c:pt idx="3429">
                  <c:v>4.8295307463207197E-2</c:v>
                </c:pt>
                <c:pt idx="3430">
                  <c:v>4.8257840195974101E-2</c:v>
                </c:pt>
                <c:pt idx="3431">
                  <c:v>4.8257840195974101E-2</c:v>
                </c:pt>
                <c:pt idx="3432">
                  <c:v>4.8223097820904198E-2</c:v>
                </c:pt>
                <c:pt idx="3433">
                  <c:v>4.81876742227925E-2</c:v>
                </c:pt>
                <c:pt idx="3434">
                  <c:v>4.81876742227925E-2</c:v>
                </c:pt>
                <c:pt idx="3435">
                  <c:v>4.8152931847722499E-2</c:v>
                </c:pt>
                <c:pt idx="3436">
                  <c:v>4.8115464580489299E-2</c:v>
                </c:pt>
                <c:pt idx="3437">
                  <c:v>4.8080722205418501E-2</c:v>
                </c:pt>
                <c:pt idx="3438">
                  <c:v>4.8045979830348501E-2</c:v>
                </c:pt>
                <c:pt idx="3439">
                  <c:v>4.8045979830348501E-2</c:v>
                </c:pt>
                <c:pt idx="3440">
                  <c:v>4.8011237455277703E-2</c:v>
                </c:pt>
                <c:pt idx="3441">
                  <c:v>4.7973770188044502E-2</c:v>
                </c:pt>
                <c:pt idx="3442">
                  <c:v>4.7973770188044502E-2</c:v>
                </c:pt>
                <c:pt idx="3443">
                  <c:v>4.7939027812974502E-2</c:v>
                </c:pt>
                <c:pt idx="3444">
                  <c:v>4.7939027812974502E-2</c:v>
                </c:pt>
                <c:pt idx="3445">
                  <c:v>4.7904285437903697E-2</c:v>
                </c:pt>
                <c:pt idx="3446">
                  <c:v>4.7904285437903697E-2</c:v>
                </c:pt>
                <c:pt idx="3447">
                  <c:v>4.7868861839792998E-2</c:v>
                </c:pt>
                <c:pt idx="3448">
                  <c:v>4.7796652197489901E-2</c:v>
                </c:pt>
                <c:pt idx="3449">
                  <c:v>4.7796652197489901E-2</c:v>
                </c:pt>
                <c:pt idx="3450">
                  <c:v>4.7761909822418999E-2</c:v>
                </c:pt>
                <c:pt idx="3451">
                  <c:v>4.7761909822418999E-2</c:v>
                </c:pt>
                <c:pt idx="3452">
                  <c:v>4.7689700180115903E-2</c:v>
                </c:pt>
                <c:pt idx="3453">
                  <c:v>4.7689700180115903E-2</c:v>
                </c:pt>
                <c:pt idx="3454">
                  <c:v>4.7654957805045001E-2</c:v>
                </c:pt>
                <c:pt idx="3455">
                  <c:v>4.7654957805045001E-2</c:v>
                </c:pt>
                <c:pt idx="3456">
                  <c:v>4.7620215429974098E-2</c:v>
                </c:pt>
                <c:pt idx="3457">
                  <c:v>4.7620215429974098E-2</c:v>
                </c:pt>
                <c:pt idx="3458">
                  <c:v>4.7582748162741897E-2</c:v>
                </c:pt>
                <c:pt idx="3459">
                  <c:v>4.7548005787671002E-2</c:v>
                </c:pt>
                <c:pt idx="3460">
                  <c:v>4.7513263412600197E-2</c:v>
                </c:pt>
                <c:pt idx="3461">
                  <c:v>4.7513263412600197E-2</c:v>
                </c:pt>
                <c:pt idx="3462">
                  <c:v>4.7513263412600197E-2</c:v>
                </c:pt>
                <c:pt idx="3463">
                  <c:v>4.7441053770296997E-2</c:v>
                </c:pt>
                <c:pt idx="3464">
                  <c:v>4.7405630172186401E-2</c:v>
                </c:pt>
                <c:pt idx="3465">
                  <c:v>4.7441053770296997E-2</c:v>
                </c:pt>
                <c:pt idx="3466">
                  <c:v>4.7405630172186401E-2</c:v>
                </c:pt>
                <c:pt idx="3467">
                  <c:v>4.7370887797115402E-2</c:v>
                </c:pt>
                <c:pt idx="3468">
                  <c:v>4.7298678154812403E-2</c:v>
                </c:pt>
                <c:pt idx="3469">
                  <c:v>4.7263935779741403E-2</c:v>
                </c:pt>
                <c:pt idx="3470">
                  <c:v>4.7298678154812403E-2</c:v>
                </c:pt>
                <c:pt idx="3471">
                  <c:v>4.7263935779741403E-2</c:v>
                </c:pt>
                <c:pt idx="3472">
                  <c:v>4.7263935779741403E-2</c:v>
                </c:pt>
                <c:pt idx="3473">
                  <c:v>4.7229193404671597E-2</c:v>
                </c:pt>
                <c:pt idx="3474">
                  <c:v>4.7156983762367398E-2</c:v>
                </c:pt>
                <c:pt idx="3475">
                  <c:v>4.7156983762367398E-2</c:v>
                </c:pt>
                <c:pt idx="3476">
                  <c:v>4.7156983762367398E-2</c:v>
                </c:pt>
                <c:pt idx="3477">
                  <c:v>4.7122241387297599E-2</c:v>
                </c:pt>
                <c:pt idx="3478">
                  <c:v>4.7122241387297599E-2</c:v>
                </c:pt>
                <c:pt idx="3479">
                  <c:v>4.70520754141159E-2</c:v>
                </c:pt>
                <c:pt idx="3480">
                  <c:v>4.7014608146882797E-2</c:v>
                </c:pt>
                <c:pt idx="3481">
                  <c:v>4.7014608146882797E-2</c:v>
                </c:pt>
                <c:pt idx="3482">
                  <c:v>4.6979865771811902E-2</c:v>
                </c:pt>
                <c:pt idx="3483">
                  <c:v>4.6979865771811902E-2</c:v>
                </c:pt>
                <c:pt idx="3484">
                  <c:v>4.6979865771811902E-2</c:v>
                </c:pt>
                <c:pt idx="3485">
                  <c:v>4.6945123396741902E-2</c:v>
                </c:pt>
                <c:pt idx="3486">
                  <c:v>4.6910381021671103E-2</c:v>
                </c:pt>
                <c:pt idx="3487">
                  <c:v>4.6910381021671103E-2</c:v>
                </c:pt>
                <c:pt idx="3488">
                  <c:v>4.6872913754437903E-2</c:v>
                </c:pt>
                <c:pt idx="3489">
                  <c:v>4.6838171379368E-2</c:v>
                </c:pt>
                <c:pt idx="3490">
                  <c:v>4.6838171379368E-2</c:v>
                </c:pt>
                <c:pt idx="3491">
                  <c:v>4.6803429004297098E-2</c:v>
                </c:pt>
                <c:pt idx="3492">
                  <c:v>4.6768005406186398E-2</c:v>
                </c:pt>
                <c:pt idx="3493">
                  <c:v>4.6768005406186398E-2</c:v>
                </c:pt>
                <c:pt idx="3494">
                  <c:v>4.6730538138953198E-2</c:v>
                </c:pt>
                <c:pt idx="3495">
                  <c:v>4.6730538138953198E-2</c:v>
                </c:pt>
                <c:pt idx="3496">
                  <c:v>4.6695795763882303E-2</c:v>
                </c:pt>
                <c:pt idx="3497">
                  <c:v>4.66610533888124E-2</c:v>
                </c:pt>
                <c:pt idx="3498">
                  <c:v>4.66610533888124E-2</c:v>
                </c:pt>
                <c:pt idx="3499">
                  <c:v>4.6626311013741498E-2</c:v>
                </c:pt>
                <c:pt idx="3500">
                  <c:v>4.6588843746509297E-2</c:v>
                </c:pt>
                <c:pt idx="3501">
                  <c:v>4.6588843746509297E-2</c:v>
                </c:pt>
                <c:pt idx="3502">
                  <c:v>4.6519358996367499E-2</c:v>
                </c:pt>
                <c:pt idx="3503">
                  <c:v>4.6519358996367499E-2</c:v>
                </c:pt>
                <c:pt idx="3504">
                  <c:v>4.6481891729135298E-2</c:v>
                </c:pt>
                <c:pt idx="3505">
                  <c:v>4.6481891729135298E-2</c:v>
                </c:pt>
                <c:pt idx="3506">
                  <c:v>4.6447149354064403E-2</c:v>
                </c:pt>
                <c:pt idx="3507">
                  <c:v>4.64117257559538E-2</c:v>
                </c:pt>
                <c:pt idx="3508">
                  <c:v>4.64117257559538E-2</c:v>
                </c:pt>
                <c:pt idx="3509">
                  <c:v>4.6376983380882801E-2</c:v>
                </c:pt>
                <c:pt idx="3510">
                  <c:v>4.6339516113649601E-2</c:v>
                </c:pt>
                <c:pt idx="3511">
                  <c:v>4.6304773738579802E-2</c:v>
                </c:pt>
                <c:pt idx="3512">
                  <c:v>4.6304773738579802E-2</c:v>
                </c:pt>
                <c:pt idx="3513">
                  <c:v>4.6270031363508803E-2</c:v>
                </c:pt>
                <c:pt idx="3514">
                  <c:v>4.6235288988437998E-2</c:v>
                </c:pt>
                <c:pt idx="3515">
                  <c:v>4.6235288988437998E-2</c:v>
                </c:pt>
                <c:pt idx="3516">
                  <c:v>4.6235288988437998E-2</c:v>
                </c:pt>
                <c:pt idx="3517">
                  <c:v>4.6197821721205803E-2</c:v>
                </c:pt>
                <c:pt idx="3518">
                  <c:v>4.6197821721205803E-2</c:v>
                </c:pt>
                <c:pt idx="3519">
                  <c:v>4.6128336971064998E-2</c:v>
                </c:pt>
                <c:pt idx="3520">
                  <c:v>4.6128336971064998E-2</c:v>
                </c:pt>
                <c:pt idx="3521">
                  <c:v>4.6092913372953299E-2</c:v>
                </c:pt>
                <c:pt idx="3522">
                  <c:v>4.6056127328760903E-2</c:v>
                </c:pt>
                <c:pt idx="3523">
                  <c:v>4.6020703730650099E-2</c:v>
                </c:pt>
                <c:pt idx="3524">
                  <c:v>4.5985961355579301E-2</c:v>
                </c:pt>
                <c:pt idx="3525">
                  <c:v>4.5985961355579301E-2</c:v>
                </c:pt>
                <c:pt idx="3526">
                  <c:v>4.5951218980509398E-2</c:v>
                </c:pt>
                <c:pt idx="3527">
                  <c:v>4.5951218980509398E-2</c:v>
                </c:pt>
                <c:pt idx="3528">
                  <c:v>4.5913751713276198E-2</c:v>
                </c:pt>
                <c:pt idx="3529">
                  <c:v>4.5879009338205302E-2</c:v>
                </c:pt>
                <c:pt idx="3530">
                  <c:v>4.5879009338205302E-2</c:v>
                </c:pt>
                <c:pt idx="3531">
                  <c:v>4.5844266963135399E-2</c:v>
                </c:pt>
                <c:pt idx="3532">
                  <c:v>4.5844266963135399E-2</c:v>
                </c:pt>
                <c:pt idx="3533">
                  <c:v>4.5809524588064497E-2</c:v>
                </c:pt>
                <c:pt idx="3534">
                  <c:v>4.5809524588064497E-2</c:v>
                </c:pt>
                <c:pt idx="3535">
                  <c:v>4.5809524588064497E-2</c:v>
                </c:pt>
                <c:pt idx="3536">
                  <c:v>4.5772057320831401E-2</c:v>
                </c:pt>
                <c:pt idx="3537">
                  <c:v>4.5737314945761401E-2</c:v>
                </c:pt>
                <c:pt idx="3538">
                  <c:v>4.5701891347649702E-2</c:v>
                </c:pt>
                <c:pt idx="3539">
                  <c:v>4.5667148972579799E-2</c:v>
                </c:pt>
                <c:pt idx="3540">
                  <c:v>4.5667148972579799E-2</c:v>
                </c:pt>
                <c:pt idx="3541">
                  <c:v>4.5629681705346703E-2</c:v>
                </c:pt>
                <c:pt idx="3542">
                  <c:v>4.5594939330275697E-2</c:v>
                </c:pt>
                <c:pt idx="3543">
                  <c:v>4.5594939330275697E-2</c:v>
                </c:pt>
                <c:pt idx="3544">
                  <c:v>4.5560196955205898E-2</c:v>
                </c:pt>
                <c:pt idx="3545">
                  <c:v>4.5560196955205898E-2</c:v>
                </c:pt>
                <c:pt idx="3546">
                  <c:v>4.5525454580134898E-2</c:v>
                </c:pt>
                <c:pt idx="3547">
                  <c:v>4.5453244937831899E-2</c:v>
                </c:pt>
                <c:pt idx="3548">
                  <c:v>4.5453244937831899E-2</c:v>
                </c:pt>
                <c:pt idx="3549">
                  <c:v>4.54185025627609E-2</c:v>
                </c:pt>
                <c:pt idx="3550">
                  <c:v>4.54185025627609E-2</c:v>
                </c:pt>
                <c:pt idx="3551">
                  <c:v>4.54185025627609E-2</c:v>
                </c:pt>
                <c:pt idx="3552">
                  <c:v>4.53830789646502E-2</c:v>
                </c:pt>
                <c:pt idx="3553">
                  <c:v>4.53830789646502E-2</c:v>
                </c:pt>
                <c:pt idx="3554">
                  <c:v>4.5310869322347097E-2</c:v>
                </c:pt>
                <c:pt idx="3555">
                  <c:v>4.5310869322347097E-2</c:v>
                </c:pt>
                <c:pt idx="3556">
                  <c:v>4.5276126947276202E-2</c:v>
                </c:pt>
                <c:pt idx="3557">
                  <c:v>4.5276126947276202E-2</c:v>
                </c:pt>
                <c:pt idx="3558">
                  <c:v>4.5241384572205397E-2</c:v>
                </c:pt>
                <c:pt idx="3559">
                  <c:v>4.5203917304973203E-2</c:v>
                </c:pt>
                <c:pt idx="3560">
                  <c:v>4.5241384572205397E-2</c:v>
                </c:pt>
                <c:pt idx="3561">
                  <c:v>4.5203917304973203E-2</c:v>
                </c:pt>
                <c:pt idx="3562">
                  <c:v>4.5134432554831398E-2</c:v>
                </c:pt>
                <c:pt idx="3563">
                  <c:v>4.5134432554831398E-2</c:v>
                </c:pt>
                <c:pt idx="3564">
                  <c:v>4.5096965287599197E-2</c:v>
                </c:pt>
                <c:pt idx="3565">
                  <c:v>4.5062222912528302E-2</c:v>
                </c:pt>
                <c:pt idx="3566">
                  <c:v>4.50274805374574E-2</c:v>
                </c:pt>
                <c:pt idx="3567">
                  <c:v>4.49920569393467E-2</c:v>
                </c:pt>
                <c:pt idx="3568">
                  <c:v>4.49920569393467E-2</c:v>
                </c:pt>
                <c:pt idx="3569">
                  <c:v>4.4955270895154303E-2</c:v>
                </c:pt>
                <c:pt idx="3570">
                  <c:v>4.4955270895154303E-2</c:v>
                </c:pt>
                <c:pt idx="3571">
                  <c:v>4.4919847297043597E-2</c:v>
                </c:pt>
                <c:pt idx="3572">
                  <c:v>4.4885104921972702E-2</c:v>
                </c:pt>
                <c:pt idx="3573">
                  <c:v>4.4885104921972702E-2</c:v>
                </c:pt>
                <c:pt idx="3574">
                  <c:v>4.4850362546902799E-2</c:v>
                </c:pt>
                <c:pt idx="3575">
                  <c:v>4.4850362546902799E-2</c:v>
                </c:pt>
                <c:pt idx="3576">
                  <c:v>4.4812895279669598E-2</c:v>
                </c:pt>
                <c:pt idx="3577">
                  <c:v>4.47781529045988E-2</c:v>
                </c:pt>
                <c:pt idx="3578">
                  <c:v>4.47434105295288E-2</c:v>
                </c:pt>
                <c:pt idx="3579">
                  <c:v>4.47434105295288E-2</c:v>
                </c:pt>
                <c:pt idx="3580">
                  <c:v>4.4708668154458002E-2</c:v>
                </c:pt>
                <c:pt idx="3581">
                  <c:v>4.4671200887224802E-2</c:v>
                </c:pt>
                <c:pt idx="3582">
                  <c:v>4.4636458512154802E-2</c:v>
                </c:pt>
                <c:pt idx="3583">
                  <c:v>4.4636458512154802E-2</c:v>
                </c:pt>
                <c:pt idx="3584">
                  <c:v>4.4601034914043103E-2</c:v>
                </c:pt>
                <c:pt idx="3585">
                  <c:v>4.4601034914043103E-2</c:v>
                </c:pt>
                <c:pt idx="3586">
                  <c:v>4.45662925389732E-2</c:v>
                </c:pt>
                <c:pt idx="3587">
                  <c:v>4.45662925389732E-2</c:v>
                </c:pt>
                <c:pt idx="3588">
                  <c:v>4.45662925389732E-2</c:v>
                </c:pt>
                <c:pt idx="3589">
                  <c:v>4.4528825271740097E-2</c:v>
                </c:pt>
                <c:pt idx="3590">
                  <c:v>4.4494082896669097E-2</c:v>
                </c:pt>
                <c:pt idx="3591">
                  <c:v>4.4459340521599201E-2</c:v>
                </c:pt>
                <c:pt idx="3592">
                  <c:v>4.4424598146528299E-2</c:v>
                </c:pt>
                <c:pt idx="3593">
                  <c:v>4.4387130879295099E-2</c:v>
                </c:pt>
                <c:pt idx="3594">
                  <c:v>4.4387130879295099E-2</c:v>
                </c:pt>
                <c:pt idx="3595">
                  <c:v>4.43523885042253E-2</c:v>
                </c:pt>
                <c:pt idx="3596">
                  <c:v>4.4317646129154398E-2</c:v>
                </c:pt>
                <c:pt idx="3597">
                  <c:v>4.4317646129154398E-2</c:v>
                </c:pt>
                <c:pt idx="3598">
                  <c:v>4.4317646129154398E-2</c:v>
                </c:pt>
                <c:pt idx="3599">
                  <c:v>4.4245436486851301E-2</c:v>
                </c:pt>
                <c:pt idx="3600">
                  <c:v>4.4245436486851301E-2</c:v>
                </c:pt>
                <c:pt idx="3601">
                  <c:v>4.4140528138598797E-2</c:v>
                </c:pt>
                <c:pt idx="3602">
                  <c:v>4.4140528138598797E-2</c:v>
                </c:pt>
                <c:pt idx="3603">
                  <c:v>4.4140528138598797E-2</c:v>
                </c:pt>
                <c:pt idx="3604">
                  <c:v>4.4140528138598797E-2</c:v>
                </c:pt>
                <c:pt idx="3605">
                  <c:v>4.4103060871366499E-2</c:v>
                </c:pt>
                <c:pt idx="3606">
                  <c:v>4.4068318496295701E-2</c:v>
                </c:pt>
                <c:pt idx="3607">
                  <c:v>4.4033576121224799E-2</c:v>
                </c:pt>
                <c:pt idx="3608">
                  <c:v>4.4033576121224799E-2</c:v>
                </c:pt>
                <c:pt idx="3609">
                  <c:v>4.3961366478921703E-2</c:v>
                </c:pt>
                <c:pt idx="3610">
                  <c:v>4.39266241038508E-2</c:v>
                </c:pt>
                <c:pt idx="3611">
                  <c:v>4.3891200505739997E-2</c:v>
                </c:pt>
                <c:pt idx="3612">
                  <c:v>4.3891200505739997E-2</c:v>
                </c:pt>
                <c:pt idx="3613">
                  <c:v>4.3891200505739997E-2</c:v>
                </c:pt>
                <c:pt idx="3614">
                  <c:v>4.3854414461547697E-2</c:v>
                </c:pt>
                <c:pt idx="3615">
                  <c:v>4.3854414461547697E-2</c:v>
                </c:pt>
                <c:pt idx="3616">
                  <c:v>4.37495061132952E-2</c:v>
                </c:pt>
                <c:pt idx="3617">
                  <c:v>4.3712038846062999E-2</c:v>
                </c:pt>
                <c:pt idx="3618">
                  <c:v>4.3712038846062999E-2</c:v>
                </c:pt>
                <c:pt idx="3619">
                  <c:v>4.3712038846062999E-2</c:v>
                </c:pt>
                <c:pt idx="3620">
                  <c:v>4.3677296470992201E-2</c:v>
                </c:pt>
                <c:pt idx="3621">
                  <c:v>4.3607811720851299E-2</c:v>
                </c:pt>
                <c:pt idx="3622">
                  <c:v>4.3607811720851299E-2</c:v>
                </c:pt>
                <c:pt idx="3623">
                  <c:v>4.3570344453618202E-2</c:v>
                </c:pt>
                <c:pt idx="3624">
                  <c:v>4.3535602078548202E-2</c:v>
                </c:pt>
                <c:pt idx="3625">
                  <c:v>4.3535602078548202E-2</c:v>
                </c:pt>
                <c:pt idx="3626">
                  <c:v>4.3500178480436497E-2</c:v>
                </c:pt>
                <c:pt idx="3627">
                  <c:v>4.3465436105366601E-2</c:v>
                </c:pt>
                <c:pt idx="3628">
                  <c:v>4.3465436105366601E-2</c:v>
                </c:pt>
                <c:pt idx="3629">
                  <c:v>4.34279688381334E-2</c:v>
                </c:pt>
                <c:pt idx="3630">
                  <c:v>4.3465436105366601E-2</c:v>
                </c:pt>
                <c:pt idx="3631">
                  <c:v>4.3465436105366601E-2</c:v>
                </c:pt>
                <c:pt idx="3632">
                  <c:v>4.3393226463062498E-2</c:v>
                </c:pt>
                <c:pt idx="3633">
                  <c:v>4.3358484087992602E-2</c:v>
                </c:pt>
                <c:pt idx="3634">
                  <c:v>4.3286274445688597E-2</c:v>
                </c:pt>
                <c:pt idx="3635">
                  <c:v>4.3286274445688597E-2</c:v>
                </c:pt>
                <c:pt idx="3636">
                  <c:v>4.3286274445688597E-2</c:v>
                </c:pt>
                <c:pt idx="3637">
                  <c:v>4.3251532070618597E-2</c:v>
                </c:pt>
                <c:pt idx="3638">
                  <c:v>4.3216789695547798E-2</c:v>
                </c:pt>
                <c:pt idx="3639">
                  <c:v>4.3216789695547798E-2</c:v>
                </c:pt>
                <c:pt idx="3640">
                  <c:v>4.3181366097437099E-2</c:v>
                </c:pt>
                <c:pt idx="3641">
                  <c:v>4.3109156455133003E-2</c:v>
                </c:pt>
                <c:pt idx="3642">
                  <c:v>4.3109156455133003E-2</c:v>
                </c:pt>
                <c:pt idx="3643">
                  <c:v>4.30744140800631E-2</c:v>
                </c:pt>
                <c:pt idx="3644">
                  <c:v>4.3039671704992101E-2</c:v>
                </c:pt>
                <c:pt idx="3645">
                  <c:v>4.3039671704992101E-2</c:v>
                </c:pt>
                <c:pt idx="3646">
                  <c:v>4.30022044377599E-2</c:v>
                </c:pt>
                <c:pt idx="3647">
                  <c:v>4.2967462062689102E-2</c:v>
                </c:pt>
                <c:pt idx="3648">
                  <c:v>4.2932719687618102E-2</c:v>
                </c:pt>
                <c:pt idx="3649">
                  <c:v>4.2897977312548297E-2</c:v>
                </c:pt>
                <c:pt idx="3650">
                  <c:v>4.2897977312548297E-2</c:v>
                </c:pt>
                <c:pt idx="3651">
                  <c:v>4.2860510045315103E-2</c:v>
                </c:pt>
                <c:pt idx="3652">
                  <c:v>4.2825767670244298E-2</c:v>
                </c:pt>
                <c:pt idx="3653">
                  <c:v>4.2825767670244298E-2</c:v>
                </c:pt>
                <c:pt idx="3654">
                  <c:v>4.2790344072133502E-2</c:v>
                </c:pt>
                <c:pt idx="3655">
                  <c:v>4.2790344072133502E-2</c:v>
                </c:pt>
                <c:pt idx="3656">
                  <c:v>4.2718134429830398E-2</c:v>
                </c:pt>
                <c:pt idx="3657">
                  <c:v>4.2718134429830398E-2</c:v>
                </c:pt>
                <c:pt idx="3658">
                  <c:v>4.2683392054759503E-2</c:v>
                </c:pt>
                <c:pt idx="3659">
                  <c:v>4.2648649679688601E-2</c:v>
                </c:pt>
                <c:pt idx="3660">
                  <c:v>4.26111824124564E-2</c:v>
                </c:pt>
                <c:pt idx="3661">
                  <c:v>4.2576440037385498E-2</c:v>
                </c:pt>
                <c:pt idx="3662">
                  <c:v>4.2541697662315602E-2</c:v>
                </c:pt>
                <c:pt idx="3663">
                  <c:v>4.2541697662315602E-2</c:v>
                </c:pt>
                <c:pt idx="3664">
                  <c:v>4.2506955287244699E-2</c:v>
                </c:pt>
                <c:pt idx="3665">
                  <c:v>4.2506955287244699E-2</c:v>
                </c:pt>
                <c:pt idx="3666">
                  <c:v>4.2506955287244699E-2</c:v>
                </c:pt>
                <c:pt idx="3667">
                  <c:v>4.2469488020011603E-2</c:v>
                </c:pt>
                <c:pt idx="3668">
                  <c:v>4.24340644219008E-2</c:v>
                </c:pt>
                <c:pt idx="3669">
                  <c:v>4.24340644219008E-2</c:v>
                </c:pt>
                <c:pt idx="3670">
                  <c:v>4.2364579671760001E-2</c:v>
                </c:pt>
                <c:pt idx="3671">
                  <c:v>4.2292370029456003E-2</c:v>
                </c:pt>
                <c:pt idx="3672">
                  <c:v>4.2292370029456003E-2</c:v>
                </c:pt>
                <c:pt idx="3673">
                  <c:v>4.2292370029456003E-2</c:v>
                </c:pt>
                <c:pt idx="3674">
                  <c:v>4.2257627654386003E-2</c:v>
                </c:pt>
                <c:pt idx="3675">
                  <c:v>4.2185418012081997E-2</c:v>
                </c:pt>
                <c:pt idx="3676">
                  <c:v>4.2185418012081997E-2</c:v>
                </c:pt>
                <c:pt idx="3677">
                  <c:v>4.2150675637011997E-2</c:v>
                </c:pt>
                <c:pt idx="3678">
                  <c:v>4.2115252038900299E-2</c:v>
                </c:pt>
                <c:pt idx="3679">
                  <c:v>4.2115252038900299E-2</c:v>
                </c:pt>
                <c:pt idx="3680">
                  <c:v>4.20805096638305E-2</c:v>
                </c:pt>
                <c:pt idx="3681">
                  <c:v>4.2043042396597299E-2</c:v>
                </c:pt>
                <c:pt idx="3682">
                  <c:v>4.20083000215263E-2</c:v>
                </c:pt>
                <c:pt idx="3683">
                  <c:v>4.1973557646456501E-2</c:v>
                </c:pt>
                <c:pt idx="3684">
                  <c:v>4.1938815271385502E-2</c:v>
                </c:pt>
                <c:pt idx="3685">
                  <c:v>4.1901348004152301E-2</c:v>
                </c:pt>
                <c:pt idx="3686">
                  <c:v>4.1901348004152301E-2</c:v>
                </c:pt>
                <c:pt idx="3687">
                  <c:v>4.1866605629082503E-2</c:v>
                </c:pt>
                <c:pt idx="3688">
                  <c:v>4.18318632540116E-2</c:v>
                </c:pt>
                <c:pt idx="3689">
                  <c:v>4.1796439655900901E-2</c:v>
                </c:pt>
                <c:pt idx="3690">
                  <c:v>4.1759653611708497E-2</c:v>
                </c:pt>
                <c:pt idx="3691">
                  <c:v>4.1689487638526902E-2</c:v>
                </c:pt>
                <c:pt idx="3692">
                  <c:v>4.1724230013597798E-2</c:v>
                </c:pt>
                <c:pt idx="3693">
                  <c:v>4.1689487638526902E-2</c:v>
                </c:pt>
                <c:pt idx="3694">
                  <c:v>4.1654745263456E-2</c:v>
                </c:pt>
                <c:pt idx="3695">
                  <c:v>4.1617277996223799E-2</c:v>
                </c:pt>
                <c:pt idx="3696">
                  <c:v>4.1582535621152897E-2</c:v>
                </c:pt>
                <c:pt idx="3697">
                  <c:v>4.1547793246082002E-2</c:v>
                </c:pt>
                <c:pt idx="3698">
                  <c:v>4.1513050871012099E-2</c:v>
                </c:pt>
                <c:pt idx="3699">
                  <c:v>4.1513050871012099E-2</c:v>
                </c:pt>
                <c:pt idx="3700">
                  <c:v>4.1475583603778898E-2</c:v>
                </c:pt>
                <c:pt idx="3701">
                  <c:v>4.14408412287081E-2</c:v>
                </c:pt>
                <c:pt idx="3702">
                  <c:v>4.1405417630597401E-2</c:v>
                </c:pt>
                <c:pt idx="3703">
                  <c:v>4.1405417630597401E-2</c:v>
                </c:pt>
                <c:pt idx="3704">
                  <c:v>4.13332079882942E-2</c:v>
                </c:pt>
                <c:pt idx="3705">
                  <c:v>4.1298465613223402E-2</c:v>
                </c:pt>
                <c:pt idx="3706">
                  <c:v>4.1263723238153402E-2</c:v>
                </c:pt>
                <c:pt idx="3707">
                  <c:v>4.1226255970920202E-2</c:v>
                </c:pt>
                <c:pt idx="3708">
                  <c:v>4.1191513595849397E-2</c:v>
                </c:pt>
                <c:pt idx="3709">
                  <c:v>4.1156771220779403E-2</c:v>
                </c:pt>
                <c:pt idx="3710">
                  <c:v>4.1156771220779403E-2</c:v>
                </c:pt>
                <c:pt idx="3711">
                  <c:v>4.1084561578475398E-2</c:v>
                </c:pt>
                <c:pt idx="3712">
                  <c:v>4.1084561578475398E-2</c:v>
                </c:pt>
                <c:pt idx="3713">
                  <c:v>4.1049819203405398E-2</c:v>
                </c:pt>
                <c:pt idx="3714">
                  <c:v>4.09796532302239E-2</c:v>
                </c:pt>
                <c:pt idx="3715">
                  <c:v>4.09796532302239E-2</c:v>
                </c:pt>
                <c:pt idx="3716">
                  <c:v>4.09421859629907E-2</c:v>
                </c:pt>
                <c:pt idx="3717">
                  <c:v>4.0872701212849902E-2</c:v>
                </c:pt>
                <c:pt idx="3718">
                  <c:v>4.0837958837779E-2</c:v>
                </c:pt>
                <c:pt idx="3719">
                  <c:v>4.0837958837779E-2</c:v>
                </c:pt>
                <c:pt idx="3720">
                  <c:v>4.0837958837779E-2</c:v>
                </c:pt>
                <c:pt idx="3721">
                  <c:v>4.0765749195475903E-2</c:v>
                </c:pt>
                <c:pt idx="3722">
                  <c:v>4.0765749195475903E-2</c:v>
                </c:pt>
                <c:pt idx="3723">
                  <c:v>4.0731006820405001E-2</c:v>
                </c:pt>
                <c:pt idx="3724">
                  <c:v>4.0658797178102002E-2</c:v>
                </c:pt>
                <c:pt idx="3725">
                  <c:v>4.0658797178102002E-2</c:v>
                </c:pt>
                <c:pt idx="3726">
                  <c:v>4.0588631204920303E-2</c:v>
                </c:pt>
                <c:pt idx="3727">
                  <c:v>4.0553888829849498E-2</c:v>
                </c:pt>
                <c:pt idx="3728">
                  <c:v>4.0516421562617297E-2</c:v>
                </c:pt>
                <c:pt idx="3729">
                  <c:v>4.0481679187546298E-2</c:v>
                </c:pt>
                <c:pt idx="3730">
                  <c:v>4.0446936812475499E-2</c:v>
                </c:pt>
                <c:pt idx="3731">
                  <c:v>4.0412194437405499E-2</c:v>
                </c:pt>
                <c:pt idx="3732">
                  <c:v>4.0374727170172299E-2</c:v>
                </c:pt>
                <c:pt idx="3733">
                  <c:v>4.0339984795101501E-2</c:v>
                </c:pt>
                <c:pt idx="3734">
                  <c:v>4.0304561196990801E-2</c:v>
                </c:pt>
                <c:pt idx="3735">
                  <c:v>4.0269818821919802E-2</c:v>
                </c:pt>
                <c:pt idx="3736">
                  <c:v>4.0232351554687601E-2</c:v>
                </c:pt>
                <c:pt idx="3737">
                  <c:v>4.0197609179616803E-2</c:v>
                </c:pt>
                <c:pt idx="3738">
                  <c:v>4.0125399537313602E-2</c:v>
                </c:pt>
                <c:pt idx="3739">
                  <c:v>4.0125399537313602E-2</c:v>
                </c:pt>
                <c:pt idx="3740">
                  <c:v>4.0090657162242797E-2</c:v>
                </c:pt>
                <c:pt idx="3741">
                  <c:v>4.0055914787172797E-2</c:v>
                </c:pt>
                <c:pt idx="3742">
                  <c:v>4.0021172412101999E-2</c:v>
                </c:pt>
                <c:pt idx="3743">
                  <c:v>3.9983705144868799E-2</c:v>
                </c:pt>
                <c:pt idx="3744">
                  <c:v>3.9948962769798903E-2</c:v>
                </c:pt>
                <c:pt idx="3745">
                  <c:v>3.9913539171687197E-2</c:v>
                </c:pt>
                <c:pt idx="3746">
                  <c:v>3.9878796796617197E-2</c:v>
                </c:pt>
                <c:pt idx="3747">
                  <c:v>3.9841329529384101E-2</c:v>
                </c:pt>
                <c:pt idx="3748">
                  <c:v>3.9771844779243198E-2</c:v>
                </c:pt>
                <c:pt idx="3749">
                  <c:v>3.97371024041724E-2</c:v>
                </c:pt>
                <c:pt idx="3750">
                  <c:v>3.9630150386798402E-2</c:v>
                </c:pt>
                <c:pt idx="3751">
                  <c:v>3.9664892761869401E-2</c:v>
                </c:pt>
                <c:pt idx="3752">
                  <c:v>3.9630150386798402E-2</c:v>
                </c:pt>
                <c:pt idx="3753">
                  <c:v>3.9557940744495403E-2</c:v>
                </c:pt>
                <c:pt idx="3754">
                  <c:v>3.9557940744495403E-2</c:v>
                </c:pt>
                <c:pt idx="3755">
                  <c:v>3.9557940744495403E-2</c:v>
                </c:pt>
                <c:pt idx="3756">
                  <c:v>3.9487774771313697E-2</c:v>
                </c:pt>
                <c:pt idx="3757">
                  <c:v>3.9453032396242899E-2</c:v>
                </c:pt>
                <c:pt idx="3758">
                  <c:v>3.94155651290106E-2</c:v>
                </c:pt>
                <c:pt idx="3759">
                  <c:v>3.9380822753939698E-2</c:v>
                </c:pt>
                <c:pt idx="3760">
                  <c:v>3.93460803788689E-2</c:v>
                </c:pt>
                <c:pt idx="3761">
                  <c:v>3.92738707365657E-2</c:v>
                </c:pt>
                <c:pt idx="3762">
                  <c:v>3.9239128361494902E-2</c:v>
                </c:pt>
                <c:pt idx="3763">
                  <c:v>3.9203704763384098E-2</c:v>
                </c:pt>
                <c:pt idx="3764">
                  <c:v>3.9168962388313203E-2</c:v>
                </c:pt>
                <c:pt idx="3765">
                  <c:v>3.9131495121081002E-2</c:v>
                </c:pt>
                <c:pt idx="3766">
                  <c:v>3.9096752746010197E-2</c:v>
                </c:pt>
                <c:pt idx="3767">
                  <c:v>3.9062010370939301E-2</c:v>
                </c:pt>
                <c:pt idx="3768">
                  <c:v>3.8989800728636198E-2</c:v>
                </c:pt>
                <c:pt idx="3769">
                  <c:v>3.8955058353566302E-2</c:v>
                </c:pt>
                <c:pt idx="3770">
                  <c:v>3.8955058353566302E-2</c:v>
                </c:pt>
                <c:pt idx="3771">
                  <c:v>3.8920315978495303E-2</c:v>
                </c:pt>
                <c:pt idx="3772">
                  <c:v>3.8847425113151403E-2</c:v>
                </c:pt>
                <c:pt idx="3773">
                  <c:v>3.8812682738080598E-2</c:v>
                </c:pt>
                <c:pt idx="3774">
                  <c:v>3.8812682738080598E-2</c:v>
                </c:pt>
                <c:pt idx="3775">
                  <c:v>3.8740473095777397E-2</c:v>
                </c:pt>
                <c:pt idx="3776">
                  <c:v>3.8670988345636599E-2</c:v>
                </c:pt>
                <c:pt idx="3777">
                  <c:v>3.8636245970565801E-2</c:v>
                </c:pt>
                <c:pt idx="3778">
                  <c:v>3.8598778703332601E-2</c:v>
                </c:pt>
                <c:pt idx="3779">
                  <c:v>3.8528612730150902E-2</c:v>
                </c:pt>
                <c:pt idx="3780">
                  <c:v>3.8493870355081103E-2</c:v>
                </c:pt>
                <c:pt idx="3781">
                  <c:v>3.8493870355081103E-2</c:v>
                </c:pt>
                <c:pt idx="3782">
                  <c:v>3.8456403087847903E-2</c:v>
                </c:pt>
                <c:pt idx="3783">
                  <c:v>3.8456403087847903E-2</c:v>
                </c:pt>
                <c:pt idx="3784">
                  <c:v>3.8386918337707097E-2</c:v>
                </c:pt>
                <c:pt idx="3785">
                  <c:v>3.8279966320333203E-2</c:v>
                </c:pt>
                <c:pt idx="3786">
                  <c:v>3.8279966320333203E-2</c:v>
                </c:pt>
                <c:pt idx="3787">
                  <c:v>3.8245223945262301E-2</c:v>
                </c:pt>
                <c:pt idx="3788">
                  <c:v>3.8173014302959198E-2</c:v>
                </c:pt>
                <c:pt idx="3789">
                  <c:v>3.8137590704848401E-2</c:v>
                </c:pt>
                <c:pt idx="3790">
                  <c:v>3.8068105954706701E-2</c:v>
                </c:pt>
                <c:pt idx="3791">
                  <c:v>3.8068105954706701E-2</c:v>
                </c:pt>
                <c:pt idx="3792">
                  <c:v>3.8068105954706701E-2</c:v>
                </c:pt>
                <c:pt idx="3793">
                  <c:v>3.79958963124035E-2</c:v>
                </c:pt>
                <c:pt idx="3794">
                  <c:v>3.7926411562262702E-2</c:v>
                </c:pt>
                <c:pt idx="3795">
                  <c:v>3.7888944295029502E-2</c:v>
                </c:pt>
                <c:pt idx="3796">
                  <c:v>3.7818778321847997E-2</c:v>
                </c:pt>
                <c:pt idx="3797">
                  <c:v>3.7784035946776998E-2</c:v>
                </c:pt>
                <c:pt idx="3798">
                  <c:v>3.7784035946776998E-2</c:v>
                </c:pt>
                <c:pt idx="3799">
                  <c:v>3.7711826304473998E-2</c:v>
                </c:pt>
                <c:pt idx="3800">
                  <c:v>3.7677083929404102E-2</c:v>
                </c:pt>
                <c:pt idx="3801">
                  <c:v>3.76048742871E-2</c:v>
                </c:pt>
                <c:pt idx="3802">
                  <c:v>3.7570131912030097E-2</c:v>
                </c:pt>
                <c:pt idx="3803">
                  <c:v>3.7535389536959202E-2</c:v>
                </c:pt>
                <c:pt idx="3804">
                  <c:v>3.7497922269726001E-2</c:v>
                </c:pt>
                <c:pt idx="3805">
                  <c:v>3.74277562965444E-2</c:v>
                </c:pt>
                <c:pt idx="3806">
                  <c:v>3.7393013921474497E-2</c:v>
                </c:pt>
                <c:pt idx="3807">
                  <c:v>3.7355546654241303E-2</c:v>
                </c:pt>
                <c:pt idx="3808">
                  <c:v>3.7320804279170401E-2</c:v>
                </c:pt>
                <c:pt idx="3809">
                  <c:v>3.7286061904100602E-2</c:v>
                </c:pt>
                <c:pt idx="3810">
                  <c:v>3.7213852261796403E-2</c:v>
                </c:pt>
                <c:pt idx="3811">
                  <c:v>3.7179109886726597E-2</c:v>
                </c:pt>
                <c:pt idx="3812">
                  <c:v>3.7144367511655597E-2</c:v>
                </c:pt>
                <c:pt idx="3813">
                  <c:v>3.7072157869352598E-2</c:v>
                </c:pt>
                <c:pt idx="3814">
                  <c:v>3.70367342712409E-2</c:v>
                </c:pt>
                <c:pt idx="3815">
                  <c:v>3.7001991896170899E-2</c:v>
                </c:pt>
                <c:pt idx="3816">
                  <c:v>3.6967249521100101E-2</c:v>
                </c:pt>
                <c:pt idx="3817">
                  <c:v>3.69297822538679E-2</c:v>
                </c:pt>
                <c:pt idx="3818">
                  <c:v>3.6860297503726103E-2</c:v>
                </c:pt>
                <c:pt idx="3819">
                  <c:v>3.6788087861422999E-2</c:v>
                </c:pt>
                <c:pt idx="3820">
                  <c:v>3.6753345486352097E-2</c:v>
                </c:pt>
                <c:pt idx="3821">
                  <c:v>3.6683179513170502E-2</c:v>
                </c:pt>
                <c:pt idx="3822">
                  <c:v>3.6645712245938301E-2</c:v>
                </c:pt>
                <c:pt idx="3823">
                  <c:v>3.6645712245938301E-2</c:v>
                </c:pt>
                <c:pt idx="3824">
                  <c:v>3.6576227495796497E-2</c:v>
                </c:pt>
                <c:pt idx="3825">
                  <c:v>3.6541485120726601E-2</c:v>
                </c:pt>
                <c:pt idx="3826">
                  <c:v>3.6469275478423498E-2</c:v>
                </c:pt>
                <c:pt idx="3827">
                  <c:v>3.6469275478423498E-2</c:v>
                </c:pt>
                <c:pt idx="3828">
                  <c:v>3.6399109505241799E-2</c:v>
                </c:pt>
                <c:pt idx="3829">
                  <c:v>3.63268998629378E-2</c:v>
                </c:pt>
                <c:pt idx="3830">
                  <c:v>3.6254690220634801E-2</c:v>
                </c:pt>
                <c:pt idx="3831">
                  <c:v>3.6219947845563802E-2</c:v>
                </c:pt>
                <c:pt idx="3832">
                  <c:v>3.6185205470494003E-2</c:v>
                </c:pt>
                <c:pt idx="3833">
                  <c:v>3.6150463095422997E-2</c:v>
                </c:pt>
                <c:pt idx="3834">
                  <c:v>3.6112995828189803E-2</c:v>
                </c:pt>
                <c:pt idx="3835">
                  <c:v>3.6043511078048998E-2</c:v>
                </c:pt>
                <c:pt idx="3836">
                  <c:v>3.6008087479938299E-2</c:v>
                </c:pt>
                <c:pt idx="3837">
                  <c:v>3.59358778376343E-2</c:v>
                </c:pt>
                <c:pt idx="3838">
                  <c:v>3.59358778376343E-2</c:v>
                </c:pt>
                <c:pt idx="3839">
                  <c:v>3.5971301435745999E-2</c:v>
                </c:pt>
                <c:pt idx="3840">
                  <c:v>3.5828925820261301E-2</c:v>
                </c:pt>
                <c:pt idx="3841">
                  <c:v>3.5794183445190399E-2</c:v>
                </c:pt>
                <c:pt idx="3842">
                  <c:v>3.56872314278164E-2</c:v>
                </c:pt>
                <c:pt idx="3843">
                  <c:v>3.56872314278164E-2</c:v>
                </c:pt>
                <c:pt idx="3844">
                  <c:v>3.5617065454634798E-2</c:v>
                </c:pt>
                <c:pt idx="3845">
                  <c:v>3.55101134372608E-2</c:v>
                </c:pt>
                <c:pt idx="3846">
                  <c:v>3.5475371062189898E-2</c:v>
                </c:pt>
                <c:pt idx="3847">
                  <c:v>3.5403161419886899E-2</c:v>
                </c:pt>
                <c:pt idx="3848">
                  <c:v>3.5403161419886899E-2</c:v>
                </c:pt>
                <c:pt idx="3849">
                  <c:v>3.5298253071634401E-2</c:v>
                </c:pt>
                <c:pt idx="3850">
                  <c:v>3.52607858044022E-2</c:v>
                </c:pt>
                <c:pt idx="3851">
                  <c:v>3.5226043429331201E-2</c:v>
                </c:pt>
                <c:pt idx="3852">
                  <c:v>3.5191301054261298E-2</c:v>
                </c:pt>
                <c:pt idx="3853">
                  <c:v>3.5119091411957203E-2</c:v>
                </c:pt>
                <c:pt idx="3854">
                  <c:v>3.50843490368873E-2</c:v>
                </c:pt>
                <c:pt idx="3855">
                  <c:v>3.5049606661816397E-2</c:v>
                </c:pt>
                <c:pt idx="3856">
                  <c:v>3.4977397019513398E-2</c:v>
                </c:pt>
                <c:pt idx="3857">
                  <c:v>3.4942654644442503E-2</c:v>
                </c:pt>
                <c:pt idx="3858">
                  <c:v>3.4907231046331699E-2</c:v>
                </c:pt>
                <c:pt idx="3859">
                  <c:v>3.4835021404027701E-2</c:v>
                </c:pt>
                <c:pt idx="3860">
                  <c:v>3.4800279028957798E-2</c:v>
                </c:pt>
                <c:pt idx="3861">
                  <c:v>3.4728069386653702E-2</c:v>
                </c:pt>
                <c:pt idx="3862">
                  <c:v>3.4728069386653702E-2</c:v>
                </c:pt>
                <c:pt idx="3863">
                  <c:v>3.4658584636512897E-2</c:v>
                </c:pt>
                <c:pt idx="3864">
                  <c:v>3.4586374994209801E-2</c:v>
                </c:pt>
                <c:pt idx="3865">
                  <c:v>3.4550951396099101E-2</c:v>
                </c:pt>
                <c:pt idx="3866">
                  <c:v>3.4481466645957297E-2</c:v>
                </c:pt>
                <c:pt idx="3867">
                  <c:v>3.4409257003654298E-2</c:v>
                </c:pt>
                <c:pt idx="3868">
                  <c:v>3.4374514628583298E-2</c:v>
                </c:pt>
                <c:pt idx="3869">
                  <c:v>3.4302304986280299E-2</c:v>
                </c:pt>
                <c:pt idx="3870">
                  <c:v>3.42675626112093E-2</c:v>
                </c:pt>
                <c:pt idx="3871">
                  <c:v>3.4197396638027802E-2</c:v>
                </c:pt>
                <c:pt idx="3872">
                  <c:v>3.4125186995724602E-2</c:v>
                </c:pt>
                <c:pt idx="3873">
                  <c:v>3.4090444620654699E-2</c:v>
                </c:pt>
                <c:pt idx="3874">
                  <c:v>3.40182349783507E-2</c:v>
                </c:pt>
                <c:pt idx="3875">
                  <c:v>3.3948750228209902E-2</c:v>
                </c:pt>
                <c:pt idx="3876">
                  <c:v>3.3913326630099203E-2</c:v>
                </c:pt>
                <c:pt idx="3877">
                  <c:v>3.3876540585906702E-2</c:v>
                </c:pt>
                <c:pt idx="3878">
                  <c:v>3.3841116987795003E-2</c:v>
                </c:pt>
                <c:pt idx="3879">
                  <c:v>3.3806374612725197E-2</c:v>
                </c:pt>
                <c:pt idx="3880">
                  <c:v>3.3768907345491997E-2</c:v>
                </c:pt>
                <c:pt idx="3881">
                  <c:v>3.3664680220280199E-2</c:v>
                </c:pt>
                <c:pt idx="3882">
                  <c:v>3.35924705779772E-2</c:v>
                </c:pt>
                <c:pt idx="3883">
                  <c:v>3.3557728202906402E-2</c:v>
                </c:pt>
                <c:pt idx="3884">
                  <c:v>3.3485518560603202E-2</c:v>
                </c:pt>
                <c:pt idx="3885">
                  <c:v>3.34153525874216E-2</c:v>
                </c:pt>
                <c:pt idx="3886">
                  <c:v>3.3380610212350698E-2</c:v>
                </c:pt>
                <c:pt idx="3887">
                  <c:v>3.3343142945118497E-2</c:v>
                </c:pt>
                <c:pt idx="3888">
                  <c:v>3.3273658194976699E-2</c:v>
                </c:pt>
                <c:pt idx="3889">
                  <c:v>3.3201448552673603E-2</c:v>
                </c:pt>
                <c:pt idx="3890">
                  <c:v>3.3166706177602701E-2</c:v>
                </c:pt>
                <c:pt idx="3891">
                  <c:v>3.3096540204421099E-2</c:v>
                </c:pt>
                <c:pt idx="3892">
                  <c:v>3.30243305621181E-2</c:v>
                </c:pt>
                <c:pt idx="3893">
                  <c:v>3.29895881870471E-2</c:v>
                </c:pt>
                <c:pt idx="3894">
                  <c:v>3.2917378544744101E-2</c:v>
                </c:pt>
                <c:pt idx="3895">
                  <c:v>3.2917378544744101E-2</c:v>
                </c:pt>
                <c:pt idx="3896">
                  <c:v>3.2882636169674101E-2</c:v>
                </c:pt>
                <c:pt idx="3897">
                  <c:v>3.2775684152300102E-2</c:v>
                </c:pt>
                <c:pt idx="3898">
                  <c:v>3.2740260554188397E-2</c:v>
                </c:pt>
                <c:pt idx="3899">
                  <c:v>3.2670775804047703E-2</c:v>
                </c:pt>
                <c:pt idx="3900">
                  <c:v>3.2598566161744599E-2</c:v>
                </c:pt>
                <c:pt idx="3901">
                  <c:v>3.2526356519440601E-2</c:v>
                </c:pt>
                <c:pt idx="3902">
                  <c:v>3.2491614144370601E-2</c:v>
                </c:pt>
                <c:pt idx="3903">
                  <c:v>3.2456871769299699E-2</c:v>
                </c:pt>
                <c:pt idx="3904">
                  <c:v>3.2421448171188999E-2</c:v>
                </c:pt>
                <c:pt idx="3905">
                  <c:v>3.2349238528884897E-2</c:v>
                </c:pt>
                <c:pt idx="3906">
                  <c:v>3.2314496153815001E-2</c:v>
                </c:pt>
                <c:pt idx="3907">
                  <c:v>3.2242286511511002E-2</c:v>
                </c:pt>
                <c:pt idx="3908">
                  <c:v>3.2207544136441002E-2</c:v>
                </c:pt>
                <c:pt idx="3909">
                  <c:v>3.2138059386300197E-2</c:v>
                </c:pt>
                <c:pt idx="3910">
                  <c:v>3.2100592119066997E-2</c:v>
                </c:pt>
                <c:pt idx="3911">
                  <c:v>3.2030426145885499E-2</c:v>
                </c:pt>
                <c:pt idx="3912">
                  <c:v>3.1958216503582298E-2</c:v>
                </c:pt>
                <c:pt idx="3913">
                  <c:v>3.1888731753440501E-2</c:v>
                </c:pt>
                <c:pt idx="3914">
                  <c:v>3.1816522111137502E-2</c:v>
                </c:pt>
                <c:pt idx="3915">
                  <c:v>3.1747037360996697E-2</c:v>
                </c:pt>
                <c:pt idx="3916">
                  <c:v>3.16748277186936E-2</c:v>
                </c:pt>
                <c:pt idx="3917">
                  <c:v>3.1639404120581902E-2</c:v>
                </c:pt>
                <c:pt idx="3918">
                  <c:v>3.1604661745511999E-2</c:v>
                </c:pt>
                <c:pt idx="3919">
                  <c:v>3.1532452103207903E-2</c:v>
                </c:pt>
                <c:pt idx="3920">
                  <c:v>3.1497709728138E-2</c:v>
                </c:pt>
                <c:pt idx="3921">
                  <c:v>3.1428224977996203E-2</c:v>
                </c:pt>
                <c:pt idx="3922">
                  <c:v>3.1356015335693099E-2</c:v>
                </c:pt>
                <c:pt idx="3923">
                  <c:v>3.13205917375824E-2</c:v>
                </c:pt>
                <c:pt idx="3924">
                  <c:v>3.12831244703492E-2</c:v>
                </c:pt>
                <c:pt idx="3925">
                  <c:v>3.11788973451376E-2</c:v>
                </c:pt>
                <c:pt idx="3926">
                  <c:v>3.1141430077904399E-2</c:v>
                </c:pt>
                <c:pt idx="3927">
                  <c:v>3.1071945327763601E-2</c:v>
                </c:pt>
                <c:pt idx="3928">
                  <c:v>3.0999735685460401E-2</c:v>
                </c:pt>
                <c:pt idx="3929">
                  <c:v>3.0964312087349701E-2</c:v>
                </c:pt>
                <c:pt idx="3930">
                  <c:v>3.08948273372079E-2</c:v>
                </c:pt>
                <c:pt idx="3931">
                  <c:v>3.0822617694904901E-2</c:v>
                </c:pt>
                <c:pt idx="3932">
                  <c:v>3.0753132944764099E-2</c:v>
                </c:pt>
                <c:pt idx="3933">
                  <c:v>3.0715665677530899E-2</c:v>
                </c:pt>
                <c:pt idx="3934">
                  <c:v>3.0645499704349301E-2</c:v>
                </c:pt>
                <c:pt idx="3935">
                  <c:v>3.0610757329278399E-2</c:v>
                </c:pt>
                <c:pt idx="3936">
                  <c:v>3.0538547686975299E-2</c:v>
                </c:pt>
                <c:pt idx="3937">
                  <c:v>3.04690629368345E-2</c:v>
                </c:pt>
                <c:pt idx="3938">
                  <c:v>3.0396853294531401E-2</c:v>
                </c:pt>
                <c:pt idx="3939">
                  <c:v>3.0362110919460499E-2</c:v>
                </c:pt>
                <c:pt idx="3940">
                  <c:v>3.0289901277157499E-2</c:v>
                </c:pt>
                <c:pt idx="3941">
                  <c:v>3.0254477679045801E-2</c:v>
                </c:pt>
                <c:pt idx="3942">
                  <c:v>3.02197353039758E-2</c:v>
                </c:pt>
                <c:pt idx="3943">
                  <c:v>3.0184992928904999E-2</c:v>
                </c:pt>
                <c:pt idx="3944">
                  <c:v>3.0112783286601798E-2</c:v>
                </c:pt>
                <c:pt idx="3945">
                  <c:v>3.0043298536460001E-2</c:v>
                </c:pt>
                <c:pt idx="3946">
                  <c:v>2.9971088894156998E-2</c:v>
                </c:pt>
                <c:pt idx="3947">
                  <c:v>2.9898879251853899E-2</c:v>
                </c:pt>
                <c:pt idx="3948">
                  <c:v>2.98287132786722E-2</c:v>
                </c:pt>
                <c:pt idx="3949">
                  <c:v>2.9756503636369201E-2</c:v>
                </c:pt>
                <c:pt idx="3950">
                  <c:v>2.96870188862274E-2</c:v>
                </c:pt>
                <c:pt idx="3951">
                  <c:v>2.9652276511157399E-2</c:v>
                </c:pt>
                <c:pt idx="3952">
                  <c:v>2.9580066868853401E-2</c:v>
                </c:pt>
                <c:pt idx="3953">
                  <c:v>2.9509900895671799E-2</c:v>
                </c:pt>
                <c:pt idx="3954">
                  <c:v>2.9437691253368699E-2</c:v>
                </c:pt>
                <c:pt idx="3955">
                  <c:v>2.9402948878297901E-2</c:v>
                </c:pt>
                <c:pt idx="3956">
                  <c:v>2.9368206503227901E-2</c:v>
                </c:pt>
                <c:pt idx="3957">
                  <c:v>2.9295996860924801E-2</c:v>
                </c:pt>
                <c:pt idx="3958">
                  <c:v>2.92258308877432E-2</c:v>
                </c:pt>
                <c:pt idx="3959">
                  <c:v>2.9189044843550799E-2</c:v>
                </c:pt>
                <c:pt idx="3960">
                  <c:v>2.9118878870369201E-2</c:v>
                </c:pt>
                <c:pt idx="3961">
                  <c:v>2.9084136495298299E-2</c:v>
                </c:pt>
                <c:pt idx="3962">
                  <c:v>2.9046669228065199E-2</c:v>
                </c:pt>
                <c:pt idx="3963">
                  <c:v>2.89771844779243E-2</c:v>
                </c:pt>
                <c:pt idx="3964">
                  <c:v>2.8904974835621301E-2</c:v>
                </c:pt>
                <c:pt idx="3965">
                  <c:v>2.8834808862439599E-2</c:v>
                </c:pt>
                <c:pt idx="3966">
                  <c:v>2.8800066487368801E-2</c:v>
                </c:pt>
                <c:pt idx="3967">
                  <c:v>2.8693114469994799E-2</c:v>
                </c:pt>
                <c:pt idx="3968">
                  <c:v>2.8655647202761599E-2</c:v>
                </c:pt>
                <c:pt idx="3969">
                  <c:v>2.85861624526208E-2</c:v>
                </c:pt>
                <c:pt idx="3970">
                  <c:v>2.85514200775508E-2</c:v>
                </c:pt>
                <c:pt idx="3971">
                  <c:v>2.8479210435246798E-2</c:v>
                </c:pt>
                <c:pt idx="3972">
                  <c:v>2.8371577194832999E-2</c:v>
                </c:pt>
                <c:pt idx="3973">
                  <c:v>2.8302092444691201E-2</c:v>
                </c:pt>
                <c:pt idx="3974">
                  <c:v>2.8267350069621298E-2</c:v>
                </c:pt>
                <c:pt idx="3975">
                  <c:v>2.81951404273173E-2</c:v>
                </c:pt>
                <c:pt idx="3976">
                  <c:v>2.81603980522473E-2</c:v>
                </c:pt>
                <c:pt idx="3977">
                  <c:v>2.8052764811832501E-2</c:v>
                </c:pt>
                <c:pt idx="3978">
                  <c:v>2.8018022436762699E-2</c:v>
                </c:pt>
                <c:pt idx="3979">
                  <c:v>2.7945812794458499E-2</c:v>
                </c:pt>
                <c:pt idx="3980">
                  <c:v>2.7876328044317701E-2</c:v>
                </c:pt>
                <c:pt idx="3981">
                  <c:v>2.7804118402014699E-2</c:v>
                </c:pt>
                <c:pt idx="3982">
                  <c:v>2.7733952428833E-2</c:v>
                </c:pt>
                <c:pt idx="3983">
                  <c:v>2.7699210053762201E-2</c:v>
                </c:pt>
                <c:pt idx="3984">
                  <c:v>2.7627000411459102E-2</c:v>
                </c:pt>
                <c:pt idx="3985">
                  <c:v>2.75575156613183E-2</c:v>
                </c:pt>
                <c:pt idx="3986">
                  <c:v>2.75200483940851E-2</c:v>
                </c:pt>
                <c:pt idx="3987">
                  <c:v>2.7413096376711101E-2</c:v>
                </c:pt>
                <c:pt idx="3988">
                  <c:v>2.7377672778600402E-2</c:v>
                </c:pt>
                <c:pt idx="3989">
                  <c:v>2.7308188028458601E-2</c:v>
                </c:pt>
                <c:pt idx="3990">
                  <c:v>2.7235978386155602E-2</c:v>
                </c:pt>
                <c:pt idx="3991">
                  <c:v>2.7166493636014699E-2</c:v>
                </c:pt>
                <c:pt idx="3992">
                  <c:v>2.70942839937106E-2</c:v>
                </c:pt>
                <c:pt idx="3993">
                  <c:v>2.7058860395599901E-2</c:v>
                </c:pt>
                <c:pt idx="3994">
                  <c:v>2.6951908378225899E-2</c:v>
                </c:pt>
                <c:pt idx="3995">
                  <c:v>2.69171660031551E-2</c:v>
                </c:pt>
                <c:pt idx="3996">
                  <c:v>2.68449563608519E-2</c:v>
                </c:pt>
                <c:pt idx="3997">
                  <c:v>2.6740048012600399E-2</c:v>
                </c:pt>
                <c:pt idx="3998">
                  <c:v>2.66678383702964E-2</c:v>
                </c:pt>
                <c:pt idx="3999">
                  <c:v>2.6598353620155599E-2</c:v>
                </c:pt>
                <c:pt idx="4000">
                  <c:v>2.6526143977852499E-2</c:v>
                </c:pt>
                <c:pt idx="4001">
                  <c:v>2.64914016027816E-2</c:v>
                </c:pt>
                <c:pt idx="4002">
                  <c:v>2.64191919604785E-2</c:v>
                </c:pt>
                <c:pt idx="4003">
                  <c:v>2.6349025987296899E-2</c:v>
                </c:pt>
                <c:pt idx="4004">
                  <c:v>2.6314283612226E-2</c:v>
                </c:pt>
                <c:pt idx="4005">
                  <c:v>2.6207331594852001E-2</c:v>
                </c:pt>
                <c:pt idx="4006">
                  <c:v>2.6100379577477999E-2</c:v>
                </c:pt>
                <c:pt idx="4007">
                  <c:v>2.6028169935175E-2</c:v>
                </c:pt>
                <c:pt idx="4008">
                  <c:v>2.5958003961993301E-2</c:v>
                </c:pt>
                <c:pt idx="4009">
                  <c:v>2.5885794319690299E-2</c:v>
                </c:pt>
                <c:pt idx="4010">
                  <c:v>2.5851051944619299E-2</c:v>
                </c:pt>
                <c:pt idx="4011">
                  <c:v>2.5781567194478501E-2</c:v>
                </c:pt>
                <c:pt idx="4012">
                  <c:v>2.56746151771046E-2</c:v>
                </c:pt>
                <c:pt idx="4013">
                  <c:v>2.56391915789939E-2</c:v>
                </c:pt>
                <c:pt idx="4014">
                  <c:v>2.5532239561619902E-2</c:v>
                </c:pt>
                <c:pt idx="4015">
                  <c:v>2.5497497186548999E-2</c:v>
                </c:pt>
                <c:pt idx="4016">
                  <c:v>2.5460029919315799E-2</c:v>
                </c:pt>
                <c:pt idx="4017">
                  <c:v>2.5390545169175001E-2</c:v>
                </c:pt>
                <c:pt idx="4018">
                  <c:v>2.5318335526871901E-2</c:v>
                </c:pt>
                <c:pt idx="4019">
                  <c:v>2.5248169553690199E-2</c:v>
                </c:pt>
                <c:pt idx="4020">
                  <c:v>2.51759599113862E-2</c:v>
                </c:pt>
                <c:pt idx="4021">
                  <c:v>2.5141217536316301E-2</c:v>
                </c:pt>
                <c:pt idx="4022">
                  <c:v>2.5034265518942399E-2</c:v>
                </c:pt>
                <c:pt idx="4023">
                  <c:v>2.49995231438714E-2</c:v>
                </c:pt>
                <c:pt idx="4024">
                  <c:v>2.4927313501568401E-2</c:v>
                </c:pt>
                <c:pt idx="4025">
                  <c:v>2.4857147528386799E-2</c:v>
                </c:pt>
                <c:pt idx="4026">
                  <c:v>2.4784937886083599E-2</c:v>
                </c:pt>
                <c:pt idx="4027">
                  <c:v>2.4680710760871999E-2</c:v>
                </c:pt>
                <c:pt idx="4028">
                  <c:v>2.4643243493638799E-2</c:v>
                </c:pt>
                <c:pt idx="4029">
                  <c:v>2.4573758743498E-2</c:v>
                </c:pt>
                <c:pt idx="4030">
                  <c:v>2.4538335145386302E-2</c:v>
                </c:pt>
                <c:pt idx="4031">
                  <c:v>2.4431383128013299E-2</c:v>
                </c:pt>
                <c:pt idx="4032">
                  <c:v>2.4396640752942299E-2</c:v>
                </c:pt>
                <c:pt idx="4033">
                  <c:v>2.43244311106393E-2</c:v>
                </c:pt>
                <c:pt idx="4034">
                  <c:v>2.4254946360497499E-2</c:v>
                </c:pt>
                <c:pt idx="4035">
                  <c:v>2.41827367181945E-2</c:v>
                </c:pt>
                <c:pt idx="4036">
                  <c:v>2.41473131200837E-2</c:v>
                </c:pt>
                <c:pt idx="4037">
                  <c:v>2.4075103477779601E-2</c:v>
                </c:pt>
                <c:pt idx="4038">
                  <c:v>2.4005618727638799E-2</c:v>
                </c:pt>
                <c:pt idx="4039">
                  <c:v>2.39334090853357E-2</c:v>
                </c:pt>
                <c:pt idx="4040">
                  <c:v>2.3898666710264901E-2</c:v>
                </c:pt>
                <c:pt idx="4041">
                  <c:v>2.3828500737083199E-2</c:v>
                </c:pt>
                <c:pt idx="4042">
                  <c:v>2.3791714692890899E-2</c:v>
                </c:pt>
                <c:pt idx="4043">
                  <c:v>2.3686806344639402E-2</c:v>
                </c:pt>
                <c:pt idx="4044">
                  <c:v>2.3614596702335299E-2</c:v>
                </c:pt>
                <c:pt idx="4045">
                  <c:v>2.35798543272654E-2</c:v>
                </c:pt>
                <c:pt idx="4046">
                  <c:v>2.3507644684961401E-2</c:v>
                </c:pt>
                <c:pt idx="4047">
                  <c:v>2.3472902309891401E-2</c:v>
                </c:pt>
                <c:pt idx="4048">
                  <c:v>2.3400011444547501E-2</c:v>
                </c:pt>
                <c:pt idx="4049">
                  <c:v>2.33305266944057E-2</c:v>
                </c:pt>
                <c:pt idx="4050">
                  <c:v>2.3258317052102601E-2</c:v>
                </c:pt>
                <c:pt idx="4051">
                  <c:v>2.3188832301961799E-2</c:v>
                </c:pt>
                <c:pt idx="4052">
                  <c:v>2.3116622659658699E-2</c:v>
                </c:pt>
                <c:pt idx="4053">
                  <c:v>2.3081199061547E-2</c:v>
                </c:pt>
                <c:pt idx="4054">
                  <c:v>2.2974247044173099E-2</c:v>
                </c:pt>
                <c:pt idx="4055">
                  <c:v>2.2939504669103099E-2</c:v>
                </c:pt>
                <c:pt idx="4056">
                  <c:v>2.2870019918961301E-2</c:v>
                </c:pt>
                <c:pt idx="4057">
                  <c:v>2.28325526517291E-2</c:v>
                </c:pt>
                <c:pt idx="4058">
                  <c:v>2.2762386678547599E-2</c:v>
                </c:pt>
                <c:pt idx="4059">
                  <c:v>2.26901770362434E-2</c:v>
                </c:pt>
                <c:pt idx="4060">
                  <c:v>2.2620692286102601E-2</c:v>
                </c:pt>
                <c:pt idx="4061">
                  <c:v>2.2585949911032799E-2</c:v>
                </c:pt>
                <c:pt idx="4062">
                  <c:v>2.25137402687287E-2</c:v>
                </c:pt>
                <c:pt idx="4063">
                  <c:v>2.2443574295547102E-2</c:v>
                </c:pt>
                <c:pt idx="4064">
                  <c:v>2.2371364653243998E-2</c:v>
                </c:pt>
                <c:pt idx="4065">
                  <c:v>2.2299155010940899E-2</c:v>
                </c:pt>
                <c:pt idx="4066">
                  <c:v>2.226441263587E-2</c:v>
                </c:pt>
                <c:pt idx="4067">
                  <c:v>2.2194927885729201E-2</c:v>
                </c:pt>
                <c:pt idx="4068">
                  <c:v>2.2122718243426199E-2</c:v>
                </c:pt>
                <c:pt idx="4069">
                  <c:v>2.20525522702445E-2</c:v>
                </c:pt>
                <c:pt idx="4070">
                  <c:v>2.1980342627940502E-2</c:v>
                </c:pt>
                <c:pt idx="4071">
                  <c:v>2.1945600252870501E-2</c:v>
                </c:pt>
                <c:pt idx="4072">
                  <c:v>2.1945600252870501E-2</c:v>
                </c:pt>
                <c:pt idx="4073">
                  <c:v>2.19108578777997E-2</c:v>
                </c:pt>
                <c:pt idx="4074">
                  <c:v>2.1838648235496499E-2</c:v>
                </c:pt>
                <c:pt idx="4075">
                  <c:v>2.1769163485354699E-2</c:v>
                </c:pt>
                <c:pt idx="4076">
                  <c:v>2.1696953843051699E-2</c:v>
                </c:pt>
                <c:pt idx="4077">
                  <c:v>2.1661530244941E-2</c:v>
                </c:pt>
                <c:pt idx="4078">
                  <c:v>2.162678786987E-2</c:v>
                </c:pt>
                <c:pt idx="4079">
                  <c:v>2.1554578227567001E-2</c:v>
                </c:pt>
                <c:pt idx="4080">
                  <c:v>2.14850934774262E-2</c:v>
                </c:pt>
                <c:pt idx="4081">
                  <c:v>2.1447626210192999E-2</c:v>
                </c:pt>
                <c:pt idx="4082">
                  <c:v>2.1378141460052201E-2</c:v>
                </c:pt>
                <c:pt idx="4083">
                  <c:v>2.1342717861940499E-2</c:v>
                </c:pt>
                <c:pt idx="4084">
                  <c:v>2.1270508219637399E-2</c:v>
                </c:pt>
                <c:pt idx="4085">
                  <c:v>2.1128813827192599E-2</c:v>
                </c:pt>
                <c:pt idx="4086">
                  <c:v>2.1056604184889399E-2</c:v>
                </c:pt>
                <c:pt idx="4087">
                  <c:v>2.09871194347486E-2</c:v>
                </c:pt>
                <c:pt idx="4088">
                  <c:v>2.0914909792445601E-2</c:v>
                </c:pt>
                <c:pt idx="4089">
                  <c:v>2.0844743819263899E-2</c:v>
                </c:pt>
                <c:pt idx="4090">
                  <c:v>2.0810001444193101E-2</c:v>
                </c:pt>
                <c:pt idx="4091">
                  <c:v>2.07377918018899E-2</c:v>
                </c:pt>
                <c:pt idx="4092">
                  <c:v>2.0630839784515999E-2</c:v>
                </c:pt>
                <c:pt idx="4093">
                  <c:v>2.05960974094451E-2</c:v>
                </c:pt>
                <c:pt idx="4094">
                  <c:v>2.0525931436263498E-2</c:v>
                </c:pt>
                <c:pt idx="4095">
                  <c:v>2.04189794188895E-2</c:v>
                </c:pt>
                <c:pt idx="4096">
                  <c:v>2.03842370438195E-2</c:v>
                </c:pt>
                <c:pt idx="4097">
                  <c:v>2.03467697765864E-2</c:v>
                </c:pt>
                <c:pt idx="4098">
                  <c:v>2.0241861428334E-2</c:v>
                </c:pt>
                <c:pt idx="4099">
                  <c:v>2.0241861428334E-2</c:v>
                </c:pt>
                <c:pt idx="4100">
                  <c:v>2.0134909410960002E-2</c:v>
                </c:pt>
                <c:pt idx="4101">
                  <c:v>2.0062699768656801E-2</c:v>
                </c:pt>
                <c:pt idx="4102">
                  <c:v>2.0027957393586E-2</c:v>
                </c:pt>
                <c:pt idx="4103">
                  <c:v>1.9958472643445201E-2</c:v>
                </c:pt>
                <c:pt idx="4104">
                  <c:v>1.9921005376212001E-2</c:v>
                </c:pt>
                <c:pt idx="4105">
                  <c:v>1.9850839403030299E-2</c:v>
                </c:pt>
                <c:pt idx="4106">
                  <c:v>1.97786297607273E-2</c:v>
                </c:pt>
                <c:pt idx="4107">
                  <c:v>1.9709145010586401E-2</c:v>
                </c:pt>
                <c:pt idx="4108">
                  <c:v>1.9602192993212399E-2</c:v>
                </c:pt>
                <c:pt idx="4109">
                  <c:v>1.9567450618141601E-2</c:v>
                </c:pt>
                <c:pt idx="4110">
                  <c:v>1.95299833509094E-2</c:v>
                </c:pt>
                <c:pt idx="4111">
                  <c:v>1.9425075002656899E-2</c:v>
                </c:pt>
                <c:pt idx="4112">
                  <c:v>1.9387607735423699E-2</c:v>
                </c:pt>
                <c:pt idx="4113">
                  <c:v>1.93181229852829E-2</c:v>
                </c:pt>
                <c:pt idx="4114">
                  <c:v>1.9245913342979801E-2</c:v>
                </c:pt>
                <c:pt idx="4115">
                  <c:v>1.9175747369798199E-2</c:v>
                </c:pt>
                <c:pt idx="4116">
                  <c:v>1.9175747369798199E-2</c:v>
                </c:pt>
                <c:pt idx="4117">
                  <c:v>1.90687953524242E-2</c:v>
                </c:pt>
                <c:pt idx="4118">
                  <c:v>1.9034052977353302E-2</c:v>
                </c:pt>
                <c:pt idx="4119">
                  <c:v>1.8961843335050198E-2</c:v>
                </c:pt>
                <c:pt idx="4120">
                  <c:v>1.8892358584909501E-2</c:v>
                </c:pt>
                <c:pt idx="4121">
                  <c:v>1.8784725344494602E-2</c:v>
                </c:pt>
                <c:pt idx="4122">
                  <c:v>1.87499829694238E-2</c:v>
                </c:pt>
                <c:pt idx="4123">
                  <c:v>1.86777733271206E-2</c:v>
                </c:pt>
                <c:pt idx="4124">
                  <c:v>1.8643030952049802E-2</c:v>
                </c:pt>
                <c:pt idx="4125">
                  <c:v>1.8570821309746601E-2</c:v>
                </c:pt>
                <c:pt idx="4126">
                  <c:v>1.8501336559605799E-2</c:v>
                </c:pt>
                <c:pt idx="4127">
                  <c:v>1.84659129614951E-2</c:v>
                </c:pt>
                <c:pt idx="4128">
                  <c:v>1.8393703319191101E-2</c:v>
                </c:pt>
                <c:pt idx="4129">
                  <c:v>1.8286751301817099E-2</c:v>
                </c:pt>
                <c:pt idx="4130">
                  <c:v>1.8217266551676301E-2</c:v>
                </c:pt>
                <c:pt idx="4131">
                  <c:v>1.8182524176605399E-2</c:v>
                </c:pt>
                <c:pt idx="4132">
                  <c:v>1.8110314534302299E-2</c:v>
                </c:pt>
                <c:pt idx="4133">
                  <c:v>1.80748909361916E-2</c:v>
                </c:pt>
                <c:pt idx="4134">
                  <c:v>1.8040148561120701E-2</c:v>
                </c:pt>
                <c:pt idx="4135">
                  <c:v>1.7967938918817698E-2</c:v>
                </c:pt>
                <c:pt idx="4136">
                  <c:v>1.78984541686769E-2</c:v>
                </c:pt>
                <c:pt idx="4137">
                  <c:v>1.78262445263727E-2</c:v>
                </c:pt>
                <c:pt idx="4138">
                  <c:v>1.7756078553191199E-2</c:v>
                </c:pt>
                <c:pt idx="4139">
                  <c:v>1.7683868910887999E-2</c:v>
                </c:pt>
                <c:pt idx="4140">
                  <c:v>1.7649126535817201E-2</c:v>
                </c:pt>
                <c:pt idx="4141">
                  <c:v>1.7576916893514E-2</c:v>
                </c:pt>
                <c:pt idx="4142">
                  <c:v>1.7542174518443199E-2</c:v>
                </c:pt>
                <c:pt idx="4143">
                  <c:v>1.74726897683024E-2</c:v>
                </c:pt>
                <c:pt idx="4144">
                  <c:v>1.74352225010692E-2</c:v>
                </c:pt>
                <c:pt idx="4145">
                  <c:v>1.7328270483696201E-2</c:v>
                </c:pt>
                <c:pt idx="4146">
                  <c:v>1.7292846885584499E-2</c:v>
                </c:pt>
                <c:pt idx="4147">
                  <c:v>1.7258104510514599E-2</c:v>
                </c:pt>
                <c:pt idx="4148">
                  <c:v>1.7151152493140601E-2</c:v>
                </c:pt>
                <c:pt idx="4149">
                  <c:v>1.7116410118069698E-2</c:v>
                </c:pt>
                <c:pt idx="4150">
                  <c:v>1.7044200475766599E-2</c:v>
                </c:pt>
                <c:pt idx="4151">
                  <c:v>1.7009458100695801E-2</c:v>
                </c:pt>
                <c:pt idx="4152">
                  <c:v>1.6939292127514102E-2</c:v>
                </c:pt>
                <c:pt idx="4153">
                  <c:v>1.6901824860280901E-2</c:v>
                </c:pt>
                <c:pt idx="4154">
                  <c:v>1.68323401101401E-2</c:v>
                </c:pt>
                <c:pt idx="4155">
                  <c:v>1.6797597735070301E-2</c:v>
                </c:pt>
                <c:pt idx="4156">
                  <c:v>1.6725388092766101E-2</c:v>
                </c:pt>
                <c:pt idx="4157">
                  <c:v>1.66552221195846E-2</c:v>
                </c:pt>
                <c:pt idx="4158">
                  <c:v>1.6618436075392099E-2</c:v>
                </c:pt>
                <c:pt idx="4159">
                  <c:v>1.6513527727140698E-2</c:v>
                </c:pt>
                <c:pt idx="4160">
                  <c:v>1.6476060459907502E-2</c:v>
                </c:pt>
                <c:pt idx="4161">
                  <c:v>1.6441318084836599E-2</c:v>
                </c:pt>
                <c:pt idx="4162">
                  <c:v>1.6334366067462601E-2</c:v>
                </c:pt>
                <c:pt idx="4163">
                  <c:v>1.6299623692392701E-2</c:v>
                </c:pt>
                <c:pt idx="4164">
                  <c:v>1.6264200094280999E-2</c:v>
                </c:pt>
                <c:pt idx="4165">
                  <c:v>1.62294577192111E-2</c:v>
                </c:pt>
                <c:pt idx="4166">
                  <c:v>1.6157248076907001E-2</c:v>
                </c:pt>
                <c:pt idx="4167">
                  <c:v>1.6050296059534001E-2</c:v>
                </c:pt>
                <c:pt idx="4168">
                  <c:v>1.60155536844632E-2</c:v>
                </c:pt>
                <c:pt idx="4169">
                  <c:v>1.5943344042159999E-2</c:v>
                </c:pt>
                <c:pt idx="4170">
                  <c:v>1.5873178068978401E-2</c:v>
                </c:pt>
                <c:pt idx="4171">
                  <c:v>1.5838435693907499E-2</c:v>
                </c:pt>
                <c:pt idx="4172">
                  <c:v>1.57662260516045E-2</c:v>
                </c:pt>
                <c:pt idx="4173">
                  <c:v>1.5696741301462699E-2</c:v>
                </c:pt>
                <c:pt idx="4174">
                  <c:v>1.5659274034230501E-2</c:v>
                </c:pt>
                <c:pt idx="4175">
                  <c:v>1.5554365685978001E-2</c:v>
                </c:pt>
                <c:pt idx="4176">
                  <c:v>1.55168984187448E-2</c:v>
                </c:pt>
                <c:pt idx="4177">
                  <c:v>1.5447413668604E-2</c:v>
                </c:pt>
                <c:pt idx="4178">
                  <c:v>1.5412671293534101E-2</c:v>
                </c:pt>
                <c:pt idx="4179">
                  <c:v>1.534046165123E-2</c:v>
                </c:pt>
                <c:pt idx="4180">
                  <c:v>1.5305719276160101E-2</c:v>
                </c:pt>
                <c:pt idx="4181">
                  <c:v>1.51980860357452E-2</c:v>
                </c:pt>
                <c:pt idx="4182">
                  <c:v>1.51633436606744E-2</c:v>
                </c:pt>
                <c:pt idx="4183">
                  <c:v>1.51286012856044E-2</c:v>
                </c:pt>
                <c:pt idx="4184">
                  <c:v>1.50563916433004E-2</c:v>
                </c:pt>
                <c:pt idx="4185">
                  <c:v>1.4949439625926399E-2</c:v>
                </c:pt>
                <c:pt idx="4186">
                  <c:v>1.49146972508566E-2</c:v>
                </c:pt>
                <c:pt idx="4187">
                  <c:v>1.48445312776749E-2</c:v>
                </c:pt>
                <c:pt idx="4188">
                  <c:v>1.47723216353718E-2</c:v>
                </c:pt>
                <c:pt idx="4189">
                  <c:v>1.47001119930678E-2</c:v>
                </c:pt>
                <c:pt idx="4190">
                  <c:v>1.46653696179978E-2</c:v>
                </c:pt>
                <c:pt idx="4191">
                  <c:v>1.4595884867856099E-2</c:v>
                </c:pt>
                <c:pt idx="4192">
                  <c:v>1.45584176006238E-2</c:v>
                </c:pt>
                <c:pt idx="4193">
                  <c:v>1.44882516274423E-2</c:v>
                </c:pt>
                <c:pt idx="4194">
                  <c:v>1.4453509252371301E-2</c:v>
                </c:pt>
                <c:pt idx="4195">
                  <c:v>1.43812996100683E-2</c:v>
                </c:pt>
                <c:pt idx="4196">
                  <c:v>1.43465572349973E-2</c:v>
                </c:pt>
                <c:pt idx="4197">
                  <c:v>1.43118148599275E-2</c:v>
                </c:pt>
                <c:pt idx="4198">
                  <c:v>1.42396052176235E-2</c:v>
                </c:pt>
                <c:pt idx="4199">
                  <c:v>1.4169439244441801E-2</c:v>
                </c:pt>
                <c:pt idx="4200">
                  <c:v>1.41326532002495E-2</c:v>
                </c:pt>
                <c:pt idx="4201">
                  <c:v>1.4062487227067801E-2</c:v>
                </c:pt>
                <c:pt idx="4202">
                  <c:v>1.3990277584764701E-2</c:v>
                </c:pt>
                <c:pt idx="4203">
                  <c:v>1.39555352096938E-2</c:v>
                </c:pt>
                <c:pt idx="4204">
                  <c:v>1.3886050459553E-2</c:v>
                </c:pt>
                <c:pt idx="4205">
                  <c:v>1.3813840817249901E-2</c:v>
                </c:pt>
                <c:pt idx="4206">
                  <c:v>1.37784172191382E-2</c:v>
                </c:pt>
                <c:pt idx="4207">
                  <c:v>1.3706207576835199E-2</c:v>
                </c:pt>
                <c:pt idx="4208">
                  <c:v>1.3671465201765201E-2</c:v>
                </c:pt>
                <c:pt idx="4209">
                  <c:v>1.36019804516234E-2</c:v>
                </c:pt>
                <c:pt idx="4210">
                  <c:v>1.35645131843912E-2</c:v>
                </c:pt>
                <c:pt idx="4211">
                  <c:v>1.34950284342494E-2</c:v>
                </c:pt>
                <c:pt idx="4212">
                  <c:v>1.34228187919464E-2</c:v>
                </c:pt>
                <c:pt idx="4213">
                  <c:v>1.3387395193835701E-2</c:v>
                </c:pt>
                <c:pt idx="4214">
                  <c:v>1.33526528187647E-2</c:v>
                </c:pt>
                <c:pt idx="4215">
                  <c:v>1.33151855515315E-2</c:v>
                </c:pt>
                <c:pt idx="4216">
                  <c:v>1.32457008013908E-2</c:v>
                </c:pt>
                <c:pt idx="4217">
                  <c:v>1.31734911590877E-2</c:v>
                </c:pt>
                <c:pt idx="4218">
                  <c:v>1.31387487840168E-2</c:v>
                </c:pt>
                <c:pt idx="4219">
                  <c:v>1.30685828108352E-2</c:v>
                </c:pt>
                <c:pt idx="4220">
                  <c:v>1.29963731685321E-2</c:v>
                </c:pt>
                <c:pt idx="4221">
                  <c:v>1.29616307934612E-2</c:v>
                </c:pt>
                <c:pt idx="4222">
                  <c:v>1.28894211511581E-2</c:v>
                </c:pt>
                <c:pt idx="4223">
                  <c:v>1.28894211511581E-2</c:v>
                </c:pt>
                <c:pt idx="4224">
                  <c:v>1.28199364010173E-2</c:v>
                </c:pt>
                <c:pt idx="4225">
                  <c:v>1.27477267587133E-2</c:v>
                </c:pt>
                <c:pt idx="4226">
                  <c:v>1.2677560785531601E-2</c:v>
                </c:pt>
                <c:pt idx="4227">
                  <c:v>1.26428184104618E-2</c:v>
                </c:pt>
                <c:pt idx="4228">
                  <c:v>1.26053511432286E-2</c:v>
                </c:pt>
                <c:pt idx="4229">
                  <c:v>1.25358663930878E-2</c:v>
                </c:pt>
                <c:pt idx="4230">
                  <c:v>1.25011240180168E-2</c:v>
                </c:pt>
                <c:pt idx="4231">
                  <c:v>1.24289143757138E-2</c:v>
                </c:pt>
                <c:pt idx="4232">
                  <c:v>1.2394172000642901E-2</c:v>
                </c:pt>
                <c:pt idx="4233">
                  <c:v>1.2321962358339799E-2</c:v>
                </c:pt>
                <c:pt idx="4234">
                  <c:v>1.22865387602291E-2</c:v>
                </c:pt>
                <c:pt idx="4235">
                  <c:v>1.2214329117925001E-2</c:v>
                </c:pt>
                <c:pt idx="4236">
                  <c:v>1.21795867428551E-2</c:v>
                </c:pt>
                <c:pt idx="4237">
                  <c:v>1.21101019927133E-2</c:v>
                </c:pt>
                <c:pt idx="4238">
                  <c:v>1.2072634725481099E-2</c:v>
                </c:pt>
                <c:pt idx="4239">
                  <c:v>1.2037892350410201E-2</c:v>
                </c:pt>
                <c:pt idx="4240">
                  <c:v>1.19677263772286E-2</c:v>
                </c:pt>
                <c:pt idx="4241">
                  <c:v>1.1895516734925501E-2</c:v>
                </c:pt>
                <c:pt idx="4242">
                  <c:v>1.1860774359854699E-2</c:v>
                </c:pt>
                <c:pt idx="4243">
                  <c:v>1.17885647175515E-2</c:v>
                </c:pt>
                <c:pt idx="4244">
                  <c:v>1.17190799674107E-2</c:v>
                </c:pt>
                <c:pt idx="4245">
                  <c:v>1.1684337592339901E-2</c:v>
                </c:pt>
                <c:pt idx="4246">
                  <c:v>1.16468703251067E-2</c:v>
                </c:pt>
                <c:pt idx="4247">
                  <c:v>1.1576704351925E-2</c:v>
                </c:pt>
                <c:pt idx="4248">
                  <c:v>1.1541961976855201E-2</c:v>
                </c:pt>
                <c:pt idx="4249">
                  <c:v>1.14697523345511E-2</c:v>
                </c:pt>
                <c:pt idx="4250">
                  <c:v>1.14002675844103E-2</c:v>
                </c:pt>
                <c:pt idx="4251">
                  <c:v>1.14002675844103E-2</c:v>
                </c:pt>
                <c:pt idx="4252">
                  <c:v>1.13280579421072E-2</c:v>
                </c:pt>
                <c:pt idx="4253">
                  <c:v>1.12926343439955E-2</c:v>
                </c:pt>
                <c:pt idx="4254">
                  <c:v>1.12578919689256E-2</c:v>
                </c:pt>
                <c:pt idx="4255">
                  <c:v>1.11856823266224E-2</c:v>
                </c:pt>
                <c:pt idx="4256">
                  <c:v>1.11161975764807E-2</c:v>
                </c:pt>
                <c:pt idx="4257">
                  <c:v>1.11161975764807E-2</c:v>
                </c:pt>
                <c:pt idx="4258">
                  <c:v>1.1078730309248601E-2</c:v>
                </c:pt>
                <c:pt idx="4259">
                  <c:v>1.10092455591068E-2</c:v>
                </c:pt>
                <c:pt idx="4260">
                  <c:v>1.0971778291874601E-2</c:v>
                </c:pt>
                <c:pt idx="4261">
                  <c:v>1.09370359168036E-2</c:v>
                </c:pt>
                <c:pt idx="4262">
                  <c:v>1.08668699436221E-2</c:v>
                </c:pt>
                <c:pt idx="4263">
                  <c:v>1.07946603013189E-2</c:v>
                </c:pt>
                <c:pt idx="4264">
                  <c:v>1.07599179262481E-2</c:v>
                </c:pt>
                <c:pt idx="4265">
                  <c:v>1.0687708283944899E-2</c:v>
                </c:pt>
                <c:pt idx="4266">
                  <c:v>1.06529659088741E-2</c:v>
                </c:pt>
                <c:pt idx="4267">
                  <c:v>1.0582799935692401E-2</c:v>
                </c:pt>
                <c:pt idx="4268">
                  <c:v>1.0546013891500099E-2</c:v>
                </c:pt>
                <c:pt idx="4269">
                  <c:v>1.05105902933894E-2</c:v>
                </c:pt>
                <c:pt idx="4270">
                  <c:v>1.0475847918318499E-2</c:v>
                </c:pt>
                <c:pt idx="4271">
                  <c:v>1.04036382760154E-2</c:v>
                </c:pt>
                <c:pt idx="4272">
                  <c:v>1.0368895900944501E-2</c:v>
                </c:pt>
                <c:pt idx="4273">
                  <c:v>1.0334153525874501E-2</c:v>
                </c:pt>
                <c:pt idx="4274">
                  <c:v>1.0261943883570501E-2</c:v>
                </c:pt>
                <c:pt idx="4275">
                  <c:v>1.0227201508500599E-2</c:v>
                </c:pt>
                <c:pt idx="4276">
                  <c:v>1.0191777910388901E-2</c:v>
                </c:pt>
                <c:pt idx="4277">
                  <c:v>1.0119568268085801E-2</c:v>
                </c:pt>
                <c:pt idx="4278">
                  <c:v>1.0050083517945001E-2</c:v>
                </c:pt>
                <c:pt idx="4279">
                  <c:v>1.0015341142874201E-2</c:v>
                </c:pt>
                <c:pt idx="4280">
                  <c:v>9.9431315005710195E-3</c:v>
                </c:pt>
                <c:pt idx="4281">
                  <c:v>9.9083891255001798E-3</c:v>
                </c:pt>
                <c:pt idx="4282">
                  <c:v>9.8729655273893692E-3</c:v>
                </c:pt>
                <c:pt idx="4283">
                  <c:v>9.8007558850863302E-3</c:v>
                </c:pt>
                <c:pt idx="4284">
                  <c:v>9.7660135100153794E-3</c:v>
                </c:pt>
                <c:pt idx="4285">
                  <c:v>9.7312711349445396E-3</c:v>
                </c:pt>
                <c:pt idx="4286">
                  <c:v>9.6938038677123507E-3</c:v>
                </c:pt>
                <c:pt idx="4287">
                  <c:v>9.6243191175705498E-3</c:v>
                </c:pt>
                <c:pt idx="4288">
                  <c:v>9.5868518503383592E-3</c:v>
                </c:pt>
                <c:pt idx="4289">
                  <c:v>9.5173671001975695E-3</c:v>
                </c:pt>
                <c:pt idx="4290">
                  <c:v>9.4819435020858604E-3</c:v>
                </c:pt>
                <c:pt idx="4291">
                  <c:v>9.4097338597827207E-3</c:v>
                </c:pt>
                <c:pt idx="4292">
                  <c:v>9.3749914847118792E-3</c:v>
                </c:pt>
                <c:pt idx="4293">
                  <c:v>9.3402491096419293E-3</c:v>
                </c:pt>
                <c:pt idx="4294">
                  <c:v>9.2680394673378894E-3</c:v>
                </c:pt>
                <c:pt idx="4295">
                  <c:v>9.2332970922679395E-3</c:v>
                </c:pt>
                <c:pt idx="4296">
                  <c:v>9.2332970922679395E-3</c:v>
                </c:pt>
                <c:pt idx="4297">
                  <c:v>9.1985547171970997E-3</c:v>
                </c:pt>
                <c:pt idx="4298">
                  <c:v>9.1610874499639099E-3</c:v>
                </c:pt>
                <c:pt idx="4299">
                  <c:v>9.0561791017124103E-3</c:v>
                </c:pt>
                <c:pt idx="4300">
                  <c:v>9.0187118344792205E-3</c:v>
                </c:pt>
                <c:pt idx="4301">
                  <c:v>8.9839694594083808E-3</c:v>
                </c:pt>
                <c:pt idx="4302">
                  <c:v>8.9144847092674801E-3</c:v>
                </c:pt>
                <c:pt idx="4303">
                  <c:v>8.9144847092674801E-3</c:v>
                </c:pt>
                <c:pt idx="4304">
                  <c:v>8.8422750669644393E-3</c:v>
                </c:pt>
                <c:pt idx="4305">
                  <c:v>8.8075326918935007E-3</c:v>
                </c:pt>
                <c:pt idx="4306">
                  <c:v>8.7721090937827907E-3</c:v>
                </c:pt>
                <c:pt idx="4307">
                  <c:v>8.6998994514797499E-3</c:v>
                </c:pt>
                <c:pt idx="4308">
                  <c:v>8.6651570764087991E-3</c:v>
                </c:pt>
                <c:pt idx="4309">
                  <c:v>8.6304147013379594E-3</c:v>
                </c:pt>
                <c:pt idx="4310">
                  <c:v>8.5929474341057705E-3</c:v>
                </c:pt>
                <c:pt idx="4311">
                  <c:v>8.5582050590348197E-3</c:v>
                </c:pt>
                <c:pt idx="4312">
                  <c:v>8.5234626839639799E-3</c:v>
                </c:pt>
                <c:pt idx="4313">
                  <c:v>8.4512530416608299E-3</c:v>
                </c:pt>
                <c:pt idx="4314">
                  <c:v>8.4165106665909893E-3</c:v>
                </c:pt>
                <c:pt idx="4315">
                  <c:v>8.3810870684792906E-3</c:v>
                </c:pt>
                <c:pt idx="4316">
                  <c:v>8.3088774261761405E-3</c:v>
                </c:pt>
                <c:pt idx="4317">
                  <c:v>8.2741350511053007E-3</c:v>
                </c:pt>
                <c:pt idx="4318">
                  <c:v>8.2393926760353509E-3</c:v>
                </c:pt>
                <c:pt idx="4319">
                  <c:v>8.1671830337313196E-3</c:v>
                </c:pt>
                <c:pt idx="4320">
                  <c:v>8.1324406586613697E-3</c:v>
                </c:pt>
                <c:pt idx="4321">
                  <c:v>8.0976982835905195E-3</c:v>
                </c:pt>
                <c:pt idx="4322">
                  <c:v>8.0602310163573297E-3</c:v>
                </c:pt>
                <c:pt idx="4323">
                  <c:v>8.0248074182466302E-3</c:v>
                </c:pt>
                <c:pt idx="4324">
                  <c:v>7.9900650431756794E-3</c:v>
                </c:pt>
                <c:pt idx="4325">
                  <c:v>7.9178554008726403E-3</c:v>
                </c:pt>
                <c:pt idx="4326">
                  <c:v>7.8831130258016895E-3</c:v>
                </c:pt>
                <c:pt idx="4327">
                  <c:v>7.8483706507318507E-3</c:v>
                </c:pt>
                <c:pt idx="4328">
                  <c:v>7.7761610084277101E-3</c:v>
                </c:pt>
                <c:pt idx="4329">
                  <c:v>7.7414186333578704E-3</c:v>
                </c:pt>
                <c:pt idx="4330">
                  <c:v>7.7414186333578704E-3</c:v>
                </c:pt>
                <c:pt idx="4331">
                  <c:v>7.7059950352461604E-3</c:v>
                </c:pt>
                <c:pt idx="4332">
                  <c:v>7.6337853929430198E-3</c:v>
                </c:pt>
                <c:pt idx="4333">
                  <c:v>7.5990430178731801E-3</c:v>
                </c:pt>
                <c:pt idx="4334">
                  <c:v>7.5643006428022198E-3</c:v>
                </c:pt>
                <c:pt idx="4335">
                  <c:v>7.52955826773138E-3</c:v>
                </c:pt>
                <c:pt idx="4336">
                  <c:v>7.4573486254282404E-3</c:v>
                </c:pt>
                <c:pt idx="4337">
                  <c:v>7.4573486254282404E-3</c:v>
                </c:pt>
                <c:pt idx="4338">
                  <c:v>7.3871826522466898E-3</c:v>
                </c:pt>
                <c:pt idx="4339">
                  <c:v>7.3503966080542497E-3</c:v>
                </c:pt>
                <c:pt idx="4340">
                  <c:v>7.3149730099435501E-3</c:v>
                </c:pt>
                <c:pt idx="4341">
                  <c:v>7.2802306348727103E-3</c:v>
                </c:pt>
                <c:pt idx="4342">
                  <c:v>7.2454882598017604E-3</c:v>
                </c:pt>
                <c:pt idx="4343">
                  <c:v>7.2080209925695603E-3</c:v>
                </c:pt>
                <c:pt idx="4344">
                  <c:v>7.1385362424287698E-3</c:v>
                </c:pt>
                <c:pt idx="4345">
                  <c:v>7.10106897519558E-3</c:v>
                </c:pt>
                <c:pt idx="4346">
                  <c:v>7.10106897519558E-3</c:v>
                </c:pt>
                <c:pt idx="4347">
                  <c:v>7.0315842250547904E-3</c:v>
                </c:pt>
                <c:pt idx="4348">
                  <c:v>6.9961606269430803E-3</c:v>
                </c:pt>
                <c:pt idx="4349">
                  <c:v>6.9593745827507599E-3</c:v>
                </c:pt>
                <c:pt idx="4350">
                  <c:v>6.9239509846400499E-3</c:v>
                </c:pt>
                <c:pt idx="4351">
                  <c:v>6.8892086095691E-3</c:v>
                </c:pt>
                <c:pt idx="4352">
                  <c:v>6.8169989672660601E-3</c:v>
                </c:pt>
                <c:pt idx="4353">
                  <c:v>6.8169989672660601E-3</c:v>
                </c:pt>
                <c:pt idx="4354">
                  <c:v>6.7822565921951102E-3</c:v>
                </c:pt>
                <c:pt idx="4355">
                  <c:v>6.7127718420543197E-3</c:v>
                </c:pt>
                <c:pt idx="4356">
                  <c:v>6.6753045748211299E-3</c:v>
                </c:pt>
                <c:pt idx="4357">
                  <c:v>6.6405621997512902E-3</c:v>
                </c:pt>
                <c:pt idx="4358">
                  <c:v>6.5703962265696303E-3</c:v>
                </c:pt>
                <c:pt idx="4359">
                  <c:v>6.5329289593364396E-3</c:v>
                </c:pt>
                <c:pt idx="4360">
                  <c:v>6.5329289593364396E-3</c:v>
                </c:pt>
                <c:pt idx="4361">
                  <c:v>6.46344420919565E-3</c:v>
                </c:pt>
                <c:pt idx="4362">
                  <c:v>6.4287018341248102E-3</c:v>
                </c:pt>
                <c:pt idx="4363">
                  <c:v>6.3912345668926101E-3</c:v>
                </c:pt>
                <c:pt idx="4364">
                  <c:v>6.3564921918216602E-3</c:v>
                </c:pt>
                <c:pt idx="4365">
                  <c:v>6.3217498167508204E-3</c:v>
                </c:pt>
                <c:pt idx="4366">
                  <c:v>6.2863262186400003E-3</c:v>
                </c:pt>
                <c:pt idx="4367">
                  <c:v>6.2495401744476799E-3</c:v>
                </c:pt>
                <c:pt idx="4368">
                  <c:v>6.1793742012661301E-3</c:v>
                </c:pt>
                <c:pt idx="4369">
                  <c:v>6.1446318261951802E-3</c:v>
                </c:pt>
                <c:pt idx="4370">
                  <c:v>6.1071645589629801E-3</c:v>
                </c:pt>
                <c:pt idx="4371">
                  <c:v>6.0724221838921498E-3</c:v>
                </c:pt>
                <c:pt idx="4372">
                  <c:v>6.0724221838921498E-3</c:v>
                </c:pt>
                <c:pt idx="4373">
                  <c:v>6.0029374337513498E-3</c:v>
                </c:pt>
                <c:pt idx="4374">
                  <c:v>5.96547016651816E-3</c:v>
                </c:pt>
                <c:pt idx="4375">
                  <c:v>5.96547016651816E-3</c:v>
                </c:pt>
                <c:pt idx="4376">
                  <c:v>5.9307277914482101E-3</c:v>
                </c:pt>
                <c:pt idx="4377">
                  <c:v>5.8585181491441797E-3</c:v>
                </c:pt>
                <c:pt idx="4378">
                  <c:v>5.8585181491441797E-3</c:v>
                </c:pt>
                <c:pt idx="4379">
                  <c:v>5.8230945510334697E-3</c:v>
                </c:pt>
                <c:pt idx="4380">
                  <c:v>5.8230945510334697E-3</c:v>
                </c:pt>
                <c:pt idx="4381">
                  <c:v>5.7883521759625198E-3</c:v>
                </c:pt>
                <c:pt idx="4382">
                  <c:v>5.75360980089257E-3</c:v>
                </c:pt>
                <c:pt idx="4383">
                  <c:v>5.68140015858853E-3</c:v>
                </c:pt>
                <c:pt idx="4384">
                  <c:v>5.6466577835185801E-3</c:v>
                </c:pt>
                <c:pt idx="4385">
                  <c:v>5.6119154084477403E-3</c:v>
                </c:pt>
                <c:pt idx="4386">
                  <c:v>5.5744481412145497E-3</c:v>
                </c:pt>
                <c:pt idx="4387">
                  <c:v>5.5744481412145497E-3</c:v>
                </c:pt>
                <c:pt idx="4388">
                  <c:v>5.53970576614471E-3</c:v>
                </c:pt>
                <c:pt idx="4389">
                  <c:v>5.5042821680329999E-3</c:v>
                </c:pt>
                <c:pt idx="4390">
                  <c:v>5.4695397929630501E-3</c:v>
                </c:pt>
                <c:pt idx="4391">
                  <c:v>5.4320725257298603E-3</c:v>
                </c:pt>
                <c:pt idx="4392">
                  <c:v>5.4320725257298603E-3</c:v>
                </c:pt>
                <c:pt idx="4393">
                  <c:v>5.3625877755890698E-3</c:v>
                </c:pt>
                <c:pt idx="4394">
                  <c:v>5.3625877755890698E-3</c:v>
                </c:pt>
                <c:pt idx="4395">
                  <c:v>5.32784540051823E-3</c:v>
                </c:pt>
                <c:pt idx="4396">
                  <c:v>5.25563575821508E-3</c:v>
                </c:pt>
                <c:pt idx="4397">
                  <c:v>5.1854697850334296E-3</c:v>
                </c:pt>
                <c:pt idx="4398">
                  <c:v>5.1854697850334296E-3</c:v>
                </c:pt>
                <c:pt idx="4399">
                  <c:v>5.1486837408410997E-3</c:v>
                </c:pt>
                <c:pt idx="4400">
                  <c:v>5.1132601427303897E-3</c:v>
                </c:pt>
                <c:pt idx="4401">
                  <c:v>5.0785177676594398E-3</c:v>
                </c:pt>
                <c:pt idx="4402">
                  <c:v>5.0437753925886E-3</c:v>
                </c:pt>
                <c:pt idx="4403">
                  <c:v>5.0063081253564103E-3</c:v>
                </c:pt>
                <c:pt idx="4404">
                  <c:v>4.9715657502855696E-3</c:v>
                </c:pt>
                <c:pt idx="4405">
                  <c:v>4.9020810001446698E-3</c:v>
                </c:pt>
                <c:pt idx="4406">
                  <c:v>4.9020810001446698E-3</c:v>
                </c:pt>
                <c:pt idx="4407">
                  <c:v>4.9020810001446698E-3</c:v>
                </c:pt>
                <c:pt idx="4408">
                  <c:v>4.8298713578406299E-3</c:v>
                </c:pt>
                <c:pt idx="4409">
                  <c:v>4.7944477597299199E-3</c:v>
                </c:pt>
                <c:pt idx="4410">
                  <c:v>4.7944477597299199E-3</c:v>
                </c:pt>
                <c:pt idx="4411">
                  <c:v>4.75970538465997E-3</c:v>
                </c:pt>
                <c:pt idx="4412">
                  <c:v>4.7222381174267802E-3</c:v>
                </c:pt>
                <c:pt idx="4413">
                  <c:v>4.6874957423559396E-3</c:v>
                </c:pt>
                <c:pt idx="4414">
                  <c:v>4.6152861000527999E-3</c:v>
                </c:pt>
                <c:pt idx="4415">
                  <c:v>4.5805437249819602E-3</c:v>
                </c:pt>
                <c:pt idx="4416">
                  <c:v>4.5458013499119999E-3</c:v>
                </c:pt>
                <c:pt idx="4417">
                  <c:v>4.5805437249819602E-3</c:v>
                </c:pt>
                <c:pt idx="4418">
                  <c:v>4.5110589748411697E-3</c:v>
                </c:pt>
                <c:pt idx="4419">
                  <c:v>4.4735917076079703E-3</c:v>
                </c:pt>
                <c:pt idx="4420">
                  <c:v>4.4388493325380196E-3</c:v>
                </c:pt>
                <c:pt idx="4421">
                  <c:v>4.4034257344263096E-3</c:v>
                </c:pt>
                <c:pt idx="4422">
                  <c:v>4.3686833593564699E-3</c:v>
                </c:pt>
                <c:pt idx="4423">
                  <c:v>4.3312160921232801E-3</c:v>
                </c:pt>
                <c:pt idx="4424">
                  <c:v>4.2964737170524403E-3</c:v>
                </c:pt>
                <c:pt idx="4425">
                  <c:v>4.2617313419824896E-3</c:v>
                </c:pt>
                <c:pt idx="4426">
                  <c:v>4.2269889669115396E-3</c:v>
                </c:pt>
                <c:pt idx="4427">
                  <c:v>4.18952169967846E-3</c:v>
                </c:pt>
                <c:pt idx="4428">
                  <c:v>4.18952169967846E-3</c:v>
                </c:pt>
                <c:pt idx="4429">
                  <c:v>4.1547793246084997E-3</c:v>
                </c:pt>
                <c:pt idx="4430">
                  <c:v>4.1200369495375498E-3</c:v>
                </c:pt>
                <c:pt idx="4431">
                  <c:v>4.1200369495375498E-3</c:v>
                </c:pt>
                <c:pt idx="4432">
                  <c:v>4.0846133514268503E-3</c:v>
                </c:pt>
                <c:pt idx="4433">
                  <c:v>4.0124037091238103E-3</c:v>
                </c:pt>
                <c:pt idx="4434">
                  <c:v>3.9776613340528604E-3</c:v>
                </c:pt>
                <c:pt idx="4435">
                  <c:v>3.9429189589820198E-3</c:v>
                </c:pt>
                <c:pt idx="4436">
                  <c:v>3.9429189589820198E-3</c:v>
                </c:pt>
                <c:pt idx="4437">
                  <c:v>3.90545169174983E-3</c:v>
                </c:pt>
                <c:pt idx="4438">
                  <c:v>3.8707093166788801E-3</c:v>
                </c:pt>
                <c:pt idx="4439">
                  <c:v>3.8359669416080399E-3</c:v>
                </c:pt>
                <c:pt idx="4440">
                  <c:v>3.8359669416080399E-3</c:v>
                </c:pt>
                <c:pt idx="4441">
                  <c:v>3.8012245665380901E-3</c:v>
                </c:pt>
                <c:pt idx="4442">
                  <c:v>3.7637572993048899E-3</c:v>
                </c:pt>
                <c:pt idx="4443">
                  <c:v>3.7637572993048899E-3</c:v>
                </c:pt>
                <c:pt idx="4444">
                  <c:v>3.7283337011941899E-3</c:v>
                </c:pt>
                <c:pt idx="4445">
                  <c:v>3.6935913261233501E-3</c:v>
                </c:pt>
                <c:pt idx="4446">
                  <c:v>3.6213816838202E-3</c:v>
                </c:pt>
                <c:pt idx="4447">
                  <c:v>3.6213816838202E-3</c:v>
                </c:pt>
                <c:pt idx="4448">
                  <c:v>3.6213816838202E-3</c:v>
                </c:pt>
                <c:pt idx="4449">
                  <c:v>3.5866393087493598E-3</c:v>
                </c:pt>
                <c:pt idx="4450">
                  <c:v>3.55189693367941E-3</c:v>
                </c:pt>
                <c:pt idx="4451">
                  <c:v>3.5171545586085702E-3</c:v>
                </c:pt>
                <c:pt idx="4452">
                  <c:v>3.47968729137538E-3</c:v>
                </c:pt>
                <c:pt idx="4453">
                  <c:v>3.4449449163054301E-3</c:v>
                </c:pt>
                <c:pt idx="4454">
                  <c:v>3.4449449163054301E-3</c:v>
                </c:pt>
                <c:pt idx="4455">
                  <c:v>3.4449449163054301E-3</c:v>
                </c:pt>
                <c:pt idx="4456">
                  <c:v>3.3727352740013901E-3</c:v>
                </c:pt>
                <c:pt idx="4457">
                  <c:v>3.3373116758906901E-3</c:v>
                </c:pt>
                <c:pt idx="4458">
                  <c:v>3.3025693008197298E-3</c:v>
                </c:pt>
                <c:pt idx="4459">
                  <c:v>3.3025693008197298E-3</c:v>
                </c:pt>
                <c:pt idx="4460">
                  <c:v>3.3025693008197298E-3</c:v>
                </c:pt>
                <c:pt idx="4461">
                  <c:v>3.2678269257498901E-3</c:v>
                </c:pt>
                <c:pt idx="4462">
                  <c:v>3.2303596585166999E-3</c:v>
                </c:pt>
                <c:pt idx="4463">
                  <c:v>3.1956172834457499E-3</c:v>
                </c:pt>
                <c:pt idx="4464">
                  <c:v>3.1608749083759098E-3</c:v>
                </c:pt>
                <c:pt idx="4465">
                  <c:v>3.1261325333049599E-3</c:v>
                </c:pt>
                <c:pt idx="4466">
                  <c:v>3.0886652660717701E-3</c:v>
                </c:pt>
                <c:pt idx="4467">
                  <c:v>3.0539228910019299E-3</c:v>
                </c:pt>
                <c:pt idx="4468">
                  <c:v>3.0184992928902199E-3</c:v>
                </c:pt>
                <c:pt idx="4469">
                  <c:v>3.0184992928902199E-3</c:v>
                </c:pt>
                <c:pt idx="4470">
                  <c:v>2.98375691782027E-3</c:v>
                </c:pt>
                <c:pt idx="4471">
                  <c:v>2.9462896505870798E-3</c:v>
                </c:pt>
                <c:pt idx="4472">
                  <c:v>2.9462896505870798E-3</c:v>
                </c:pt>
                <c:pt idx="4473">
                  <c:v>2.91154727551624E-3</c:v>
                </c:pt>
                <c:pt idx="4474">
                  <c:v>2.84206252537544E-3</c:v>
                </c:pt>
                <c:pt idx="4475">
                  <c:v>2.8045952581432498E-3</c:v>
                </c:pt>
                <c:pt idx="4476">
                  <c:v>2.8045952581432498E-3</c:v>
                </c:pt>
                <c:pt idx="4477">
                  <c:v>2.7698528830722999E-3</c:v>
                </c:pt>
                <c:pt idx="4478">
                  <c:v>2.7351105080014601E-3</c:v>
                </c:pt>
                <c:pt idx="4479">
                  <c:v>2.6629008656983101E-3</c:v>
                </c:pt>
                <c:pt idx="4480">
                  <c:v>2.6996869098907502E-3</c:v>
                </c:pt>
                <c:pt idx="4481">
                  <c:v>2.6629008656983101E-3</c:v>
                </c:pt>
                <c:pt idx="4482">
                  <c:v>2.6274772675876101E-3</c:v>
                </c:pt>
                <c:pt idx="4483">
                  <c:v>2.5927348925167699E-3</c:v>
                </c:pt>
                <c:pt idx="4484">
                  <c:v>2.5927348925167699E-3</c:v>
                </c:pt>
                <c:pt idx="4485">
                  <c:v>2.55799251744582E-3</c:v>
                </c:pt>
                <c:pt idx="4486">
                  <c:v>2.55799251744582E-3</c:v>
                </c:pt>
                <c:pt idx="4487">
                  <c:v>2.5205252502136198E-3</c:v>
                </c:pt>
                <c:pt idx="4488">
                  <c:v>2.48578287514278E-3</c:v>
                </c:pt>
                <c:pt idx="4489">
                  <c:v>2.4510405000718301E-3</c:v>
                </c:pt>
                <c:pt idx="4490">
                  <c:v>2.41629812500199E-3</c:v>
                </c:pt>
                <c:pt idx="4491">
                  <c:v>2.3788308577688002E-3</c:v>
                </c:pt>
                <c:pt idx="4492">
                  <c:v>2.3440884826988499E-3</c:v>
                </c:pt>
                <c:pt idx="4493">
                  <c:v>2.3440884826988499E-3</c:v>
                </c:pt>
                <c:pt idx="4494">
                  <c:v>2.3440884826988499E-3</c:v>
                </c:pt>
                <c:pt idx="4495">
                  <c:v>2.3086648845871399E-3</c:v>
                </c:pt>
                <c:pt idx="4496">
                  <c:v>2.27392250951719E-3</c:v>
                </c:pt>
                <c:pt idx="4497">
                  <c:v>2.2364552422841099E-3</c:v>
                </c:pt>
                <c:pt idx="4498">
                  <c:v>2.20171286721316E-3</c:v>
                </c:pt>
                <c:pt idx="4499">
                  <c:v>2.20171286721316E-3</c:v>
                </c:pt>
                <c:pt idx="4500">
                  <c:v>2.1669704921433199E-3</c:v>
                </c:pt>
                <c:pt idx="4501">
                  <c:v>2.1322281170723699E-3</c:v>
                </c:pt>
                <c:pt idx="4502">
                  <c:v>2.1322281170723699E-3</c:v>
                </c:pt>
                <c:pt idx="4503">
                  <c:v>2.06001847476933E-3</c:v>
                </c:pt>
                <c:pt idx="4504">
                  <c:v>2.06001847476933E-3</c:v>
                </c:pt>
                <c:pt idx="4505">
                  <c:v>2.06001847476933E-3</c:v>
                </c:pt>
                <c:pt idx="4506">
                  <c:v>2.0252760996983801E-3</c:v>
                </c:pt>
                <c:pt idx="4507">
                  <c:v>1.9878088324651899E-3</c:v>
                </c:pt>
                <c:pt idx="4508">
                  <c:v>1.9530664573953499E-3</c:v>
                </c:pt>
                <c:pt idx="4509">
                  <c:v>1.9530664573953499E-3</c:v>
                </c:pt>
                <c:pt idx="4510">
                  <c:v>1.9176428592836399E-3</c:v>
                </c:pt>
                <c:pt idx="4511">
                  <c:v>1.88290048421369E-3</c:v>
                </c:pt>
                <c:pt idx="4512">
                  <c:v>1.9176428592836399E-3</c:v>
                </c:pt>
                <c:pt idx="4513">
                  <c:v>1.8454332169805E-3</c:v>
                </c:pt>
                <c:pt idx="4514">
                  <c:v>1.81069084190966E-3</c:v>
                </c:pt>
                <c:pt idx="4515">
                  <c:v>1.81069084190966E-3</c:v>
                </c:pt>
                <c:pt idx="4516">
                  <c:v>1.77594846683971E-3</c:v>
                </c:pt>
                <c:pt idx="4517">
                  <c:v>1.74120609176887E-3</c:v>
                </c:pt>
                <c:pt idx="4518">
                  <c:v>1.74120609176887E-3</c:v>
                </c:pt>
                <c:pt idx="4519">
                  <c:v>1.6689964494657199E-3</c:v>
                </c:pt>
                <c:pt idx="4520">
                  <c:v>1.6689964494657199E-3</c:v>
                </c:pt>
                <c:pt idx="4521">
                  <c:v>1.6689964494657199E-3</c:v>
                </c:pt>
                <c:pt idx="4522">
                  <c:v>1.59883047628417E-3</c:v>
                </c:pt>
                <c:pt idx="4523">
                  <c:v>1.5620444320917401E-3</c:v>
                </c:pt>
                <c:pt idx="4524">
                  <c:v>1.5620444320917401E-3</c:v>
                </c:pt>
                <c:pt idx="4525">
                  <c:v>1.5620444320917401E-3</c:v>
                </c:pt>
                <c:pt idx="4526">
                  <c:v>1.5266208339810301E-3</c:v>
                </c:pt>
                <c:pt idx="4527">
                  <c:v>1.4918784589101901E-3</c:v>
                </c:pt>
                <c:pt idx="4528">
                  <c:v>1.4918784589101901E-3</c:v>
                </c:pt>
                <c:pt idx="4529">
                  <c:v>1.45713608383924E-3</c:v>
                </c:pt>
                <c:pt idx="4530">
                  <c:v>1.41966881660704E-3</c:v>
                </c:pt>
                <c:pt idx="4531">
                  <c:v>1.38492644153621E-3</c:v>
                </c:pt>
                <c:pt idx="4532">
                  <c:v>1.3501840664652499E-3</c:v>
                </c:pt>
                <c:pt idx="4533">
                  <c:v>1.31544169139541E-3</c:v>
                </c:pt>
                <c:pt idx="4534">
                  <c:v>1.31544169139541E-3</c:v>
                </c:pt>
                <c:pt idx="4535">
                  <c:v>1.27797442416222E-3</c:v>
                </c:pt>
                <c:pt idx="4536">
                  <c:v>1.24323204909127E-3</c:v>
                </c:pt>
                <c:pt idx="4537">
                  <c:v>1.24323204909127E-3</c:v>
                </c:pt>
                <c:pt idx="4538">
                  <c:v>1.2078084509805601E-3</c:v>
                </c:pt>
                <c:pt idx="4539">
                  <c:v>1.1730660759097201E-3</c:v>
                </c:pt>
                <c:pt idx="4540">
                  <c:v>1.1355988086775299E-3</c:v>
                </c:pt>
                <c:pt idx="4541">
                  <c:v>1.1355988086775299E-3</c:v>
                </c:pt>
                <c:pt idx="4542">
                  <c:v>1.10085643360658E-3</c:v>
                </c:pt>
                <c:pt idx="4543">
                  <c:v>1.0661140585366299E-3</c:v>
                </c:pt>
                <c:pt idx="4544">
                  <c:v>1.0313716834657899E-3</c:v>
                </c:pt>
                <c:pt idx="4545">
                  <c:v>1.0313716834657899E-3</c:v>
                </c:pt>
                <c:pt idx="4546">
                  <c:v>9.9390441623259406E-4</c:v>
                </c:pt>
                <c:pt idx="4547">
                  <c:v>9.5916204116264204E-4</c:v>
                </c:pt>
                <c:pt idx="4548">
                  <c:v>9.2441966609180205E-4</c:v>
                </c:pt>
                <c:pt idx="4549">
                  <c:v>9.2441966609180205E-4</c:v>
                </c:pt>
                <c:pt idx="4550">
                  <c:v>8.8899606798109598E-4</c:v>
                </c:pt>
                <c:pt idx="4551">
                  <c:v>8.8899606798109598E-4</c:v>
                </c:pt>
                <c:pt idx="4552">
                  <c:v>8.8899606798109598E-4</c:v>
                </c:pt>
                <c:pt idx="4553">
                  <c:v>8.5221002378876897E-4</c:v>
                </c:pt>
                <c:pt idx="4554">
                  <c:v>8.1678642567706305E-4</c:v>
                </c:pt>
                <c:pt idx="4555">
                  <c:v>7.8204405060711103E-4</c:v>
                </c:pt>
                <c:pt idx="4556">
                  <c:v>7.4457678337391797E-4</c:v>
                </c:pt>
                <c:pt idx="4557">
                  <c:v>7.4457678337391797E-4</c:v>
                </c:pt>
                <c:pt idx="4558">
                  <c:v>7.0983440830307799E-4</c:v>
                </c:pt>
                <c:pt idx="4559">
                  <c:v>7.0983440830307799E-4</c:v>
                </c:pt>
                <c:pt idx="4560">
                  <c:v>6.7509203323312705E-4</c:v>
                </c:pt>
                <c:pt idx="4561">
                  <c:v>6.4034965816228695E-4</c:v>
                </c:pt>
                <c:pt idx="4562">
                  <c:v>6.0288239092909401E-4</c:v>
                </c:pt>
                <c:pt idx="4563">
                  <c:v>6.0288239092909401E-4</c:v>
                </c:pt>
                <c:pt idx="4564">
                  <c:v>5.6814001585914198E-4</c:v>
                </c:pt>
                <c:pt idx="4565">
                  <c:v>5.3339764078830199E-4</c:v>
                </c:pt>
                <c:pt idx="4566">
                  <c:v>5.3339764078830199E-4</c:v>
                </c:pt>
                <c:pt idx="4567">
                  <c:v>4.9797404267748501E-4</c:v>
                </c:pt>
                <c:pt idx="4568">
                  <c:v>4.9797404267748501E-4</c:v>
                </c:pt>
                <c:pt idx="4569">
                  <c:v>4.6050677544440298E-4</c:v>
                </c:pt>
                <c:pt idx="4570">
                  <c:v>4.2576440037445101E-4</c:v>
                </c:pt>
                <c:pt idx="4571">
                  <c:v>3.910220253035E-4</c:v>
                </c:pt>
                <c:pt idx="4572">
                  <c:v>3.5627965023266001E-4</c:v>
                </c:pt>
                <c:pt idx="4573">
                  <c:v>3.5627965023266001E-4</c:v>
                </c:pt>
                <c:pt idx="4574">
                  <c:v>3.18812383000466E-4</c:v>
                </c:pt>
                <c:pt idx="4575">
                  <c:v>2.8407000792962699E-4</c:v>
                </c:pt>
                <c:pt idx="4576">
                  <c:v>2.8407000792962699E-4</c:v>
                </c:pt>
                <c:pt idx="4577">
                  <c:v>2.4932763285867598E-4</c:v>
                </c:pt>
                <c:pt idx="4578">
                  <c:v>2.1458525778872401E-4</c:v>
                </c:pt>
                <c:pt idx="4579">
                  <c:v>2.1458525778872401E-4</c:v>
                </c:pt>
                <c:pt idx="4580">
                  <c:v>2.1458525778872401E-4</c:v>
                </c:pt>
                <c:pt idx="4581">
                  <c:v>1.7711799055564201E-4</c:v>
                </c:pt>
                <c:pt idx="4582">
                  <c:v>1.7711799055564201E-4</c:v>
                </c:pt>
                <c:pt idx="4583">
                  <c:v>1.06952017373985E-4</c:v>
                </c:pt>
                <c:pt idx="4584">
                  <c:v>1.06952017373985E-4</c:v>
                </c:pt>
                <c:pt idx="4585">
                  <c:v>1.06952017373985E-4</c:v>
                </c:pt>
                <c:pt idx="4586">
                  <c:v>7.2209642303144902E-5</c:v>
                </c:pt>
                <c:pt idx="4587">
                  <c:v>3.4742375070839798E-5</c:v>
                </c:pt>
                <c:pt idx="4588">
                  <c:v>7.2209642303144902E-5</c:v>
                </c:pt>
                <c:pt idx="4589">
                  <c:v>0</c:v>
                </c:pt>
              </c:numCache>
            </c:numRef>
          </c:yVal>
          <c:smooth val="1"/>
          <c:extLst xmlns:c16r2="http://schemas.microsoft.com/office/drawing/2015/06/chart">
            <c:ext xmlns:c16="http://schemas.microsoft.com/office/drawing/2014/chart" uri="{C3380CC4-5D6E-409C-BE32-E72D297353CC}">
              <c16:uniqueId val="{00000000-B3EF-CD4C-A45C-547760DFC521}"/>
            </c:ext>
          </c:extLst>
        </c:ser>
        <c:ser>
          <c:idx val="1"/>
          <c:order val="1"/>
          <c:tx>
            <c:v>50dpm</c:v>
          </c:tx>
          <c:spPr>
            <a:ln w="19050" cap="rnd">
              <a:solidFill>
                <a:schemeClr val="accent2"/>
              </a:solidFill>
              <a:round/>
            </a:ln>
            <a:effectLst/>
          </c:spPr>
          <c:marker>
            <c:symbol val="none"/>
          </c:marker>
          <c:xVal>
            <c:numRef>
              <c:f>'5RB'!$P$6:$P$923</c:f>
              <c:numCache>
                <c:formatCode>General</c:formatCode>
                <c:ptCount val="918"/>
                <c:pt idx="0">
                  <c:v>295.90499999999992</c:v>
                </c:pt>
                <c:pt idx="1">
                  <c:v>296.517</c:v>
                </c:pt>
                <c:pt idx="2">
                  <c:v>297.173</c:v>
                </c:pt>
                <c:pt idx="3">
                  <c:v>297.85699999999991</c:v>
                </c:pt>
                <c:pt idx="4">
                  <c:v>298.56299999999999</c:v>
                </c:pt>
                <c:pt idx="5">
                  <c:v>299.27999999999992</c:v>
                </c:pt>
                <c:pt idx="6">
                  <c:v>299.99799999999982</c:v>
                </c:pt>
                <c:pt idx="7">
                  <c:v>300.71100000000001</c:v>
                </c:pt>
                <c:pt idx="8">
                  <c:v>301.42700000000002</c:v>
                </c:pt>
                <c:pt idx="9">
                  <c:v>302.15199999999999</c:v>
                </c:pt>
                <c:pt idx="10">
                  <c:v>302.88099999999991</c:v>
                </c:pt>
                <c:pt idx="11">
                  <c:v>303.60699999999991</c:v>
                </c:pt>
                <c:pt idx="12">
                  <c:v>304.33999999999992</c:v>
                </c:pt>
                <c:pt idx="13">
                  <c:v>305.077</c:v>
                </c:pt>
                <c:pt idx="14">
                  <c:v>305.81099999999992</c:v>
                </c:pt>
                <c:pt idx="15">
                  <c:v>306.54599999999999</c:v>
                </c:pt>
                <c:pt idx="16">
                  <c:v>307.27699999999982</c:v>
                </c:pt>
                <c:pt idx="17">
                  <c:v>308.00599999999991</c:v>
                </c:pt>
                <c:pt idx="18">
                  <c:v>308.74099999999999</c:v>
                </c:pt>
                <c:pt idx="19">
                  <c:v>309.47399999999982</c:v>
                </c:pt>
                <c:pt idx="20">
                  <c:v>310.21199999999982</c:v>
                </c:pt>
                <c:pt idx="21">
                  <c:v>310.95</c:v>
                </c:pt>
                <c:pt idx="22">
                  <c:v>311.69200000000001</c:v>
                </c:pt>
                <c:pt idx="23">
                  <c:v>312.43700000000001</c:v>
                </c:pt>
                <c:pt idx="24">
                  <c:v>313.19099999999997</c:v>
                </c:pt>
                <c:pt idx="25">
                  <c:v>313.947</c:v>
                </c:pt>
                <c:pt idx="26">
                  <c:v>314.70799999999991</c:v>
                </c:pt>
                <c:pt idx="27">
                  <c:v>315.47000000000003</c:v>
                </c:pt>
                <c:pt idx="28">
                  <c:v>316.2269999999998</c:v>
                </c:pt>
                <c:pt idx="29">
                  <c:v>316.98500000000001</c:v>
                </c:pt>
                <c:pt idx="30">
                  <c:v>317.745</c:v>
                </c:pt>
                <c:pt idx="31">
                  <c:v>318.512</c:v>
                </c:pt>
                <c:pt idx="32">
                  <c:v>319.27999999999992</c:v>
                </c:pt>
                <c:pt idx="33">
                  <c:v>320.048</c:v>
                </c:pt>
                <c:pt idx="34">
                  <c:v>320.82100000000003</c:v>
                </c:pt>
                <c:pt idx="35">
                  <c:v>321.59800000000001</c:v>
                </c:pt>
                <c:pt idx="36">
                  <c:v>322.37</c:v>
                </c:pt>
                <c:pt idx="37">
                  <c:v>323.14499999999998</c:v>
                </c:pt>
                <c:pt idx="38">
                  <c:v>323.92099999999982</c:v>
                </c:pt>
                <c:pt idx="39">
                  <c:v>324.697</c:v>
                </c:pt>
                <c:pt idx="40">
                  <c:v>325.48</c:v>
                </c:pt>
                <c:pt idx="41">
                  <c:v>326.26600000000002</c:v>
                </c:pt>
                <c:pt idx="42">
                  <c:v>327.053</c:v>
                </c:pt>
                <c:pt idx="43">
                  <c:v>327.846</c:v>
                </c:pt>
                <c:pt idx="44">
                  <c:v>328.63600000000002</c:v>
                </c:pt>
                <c:pt idx="45">
                  <c:v>329.41699999999997</c:v>
                </c:pt>
                <c:pt idx="46">
                  <c:v>330.197</c:v>
                </c:pt>
                <c:pt idx="47">
                  <c:v>330.98</c:v>
                </c:pt>
                <c:pt idx="48">
                  <c:v>331.76799999999997</c:v>
                </c:pt>
                <c:pt idx="49">
                  <c:v>332.55599999999993</c:v>
                </c:pt>
                <c:pt idx="50">
                  <c:v>333.34000000000009</c:v>
                </c:pt>
                <c:pt idx="51">
                  <c:v>334.125</c:v>
                </c:pt>
                <c:pt idx="52">
                  <c:v>334.91599999999983</c:v>
                </c:pt>
                <c:pt idx="53">
                  <c:v>335.70600000000002</c:v>
                </c:pt>
                <c:pt idx="54">
                  <c:v>336.49599999999981</c:v>
                </c:pt>
                <c:pt idx="55">
                  <c:v>337.28699999999998</c:v>
                </c:pt>
                <c:pt idx="56">
                  <c:v>338.07900000000001</c:v>
                </c:pt>
                <c:pt idx="57">
                  <c:v>338.87400000000002</c:v>
                </c:pt>
                <c:pt idx="58">
                  <c:v>339.66899999999993</c:v>
                </c:pt>
                <c:pt idx="59">
                  <c:v>340.46800000000002</c:v>
                </c:pt>
                <c:pt idx="60">
                  <c:v>341.27100000000002</c:v>
                </c:pt>
                <c:pt idx="61">
                  <c:v>342.07600000000002</c:v>
                </c:pt>
                <c:pt idx="62">
                  <c:v>342.88200000000001</c:v>
                </c:pt>
                <c:pt idx="63">
                  <c:v>343.685</c:v>
                </c:pt>
                <c:pt idx="64">
                  <c:v>344.49200000000002</c:v>
                </c:pt>
                <c:pt idx="65">
                  <c:v>345.3</c:v>
                </c:pt>
                <c:pt idx="66">
                  <c:v>346.10899999999992</c:v>
                </c:pt>
                <c:pt idx="67">
                  <c:v>346.91599999999983</c:v>
                </c:pt>
                <c:pt idx="68">
                  <c:v>347.72099999999978</c:v>
                </c:pt>
                <c:pt idx="69">
                  <c:v>348.52699999999982</c:v>
                </c:pt>
                <c:pt idx="70">
                  <c:v>349.327</c:v>
                </c:pt>
                <c:pt idx="71">
                  <c:v>350.12700000000001</c:v>
                </c:pt>
                <c:pt idx="72">
                  <c:v>350.92500000000001</c:v>
                </c:pt>
                <c:pt idx="73">
                  <c:v>351.7269999999998</c:v>
                </c:pt>
                <c:pt idx="74">
                  <c:v>352.53099999999978</c:v>
                </c:pt>
                <c:pt idx="75">
                  <c:v>353.33799999999991</c:v>
                </c:pt>
                <c:pt idx="76">
                  <c:v>354.14800000000002</c:v>
                </c:pt>
                <c:pt idx="77">
                  <c:v>354.96100000000001</c:v>
                </c:pt>
                <c:pt idx="78">
                  <c:v>355.77300000000002</c:v>
                </c:pt>
                <c:pt idx="79">
                  <c:v>356.58499999999992</c:v>
                </c:pt>
                <c:pt idx="80">
                  <c:v>357.39499999999992</c:v>
                </c:pt>
                <c:pt idx="81">
                  <c:v>358.20100000000002</c:v>
                </c:pt>
                <c:pt idx="82">
                  <c:v>359.00400000000002</c:v>
                </c:pt>
                <c:pt idx="83">
                  <c:v>359.80799999999999</c:v>
                </c:pt>
                <c:pt idx="84">
                  <c:v>360.613</c:v>
                </c:pt>
                <c:pt idx="85">
                  <c:v>361.41699999999997</c:v>
                </c:pt>
                <c:pt idx="86">
                  <c:v>362.214</c:v>
                </c:pt>
                <c:pt idx="87">
                  <c:v>363.01</c:v>
                </c:pt>
                <c:pt idx="88">
                  <c:v>363.80399999999992</c:v>
                </c:pt>
                <c:pt idx="89">
                  <c:v>364.59399999999982</c:v>
                </c:pt>
                <c:pt idx="90">
                  <c:v>365.37599999999992</c:v>
                </c:pt>
                <c:pt idx="91">
                  <c:v>366.16200000000009</c:v>
                </c:pt>
                <c:pt idx="92">
                  <c:v>366.94900000000001</c:v>
                </c:pt>
                <c:pt idx="93">
                  <c:v>367.73399999999981</c:v>
                </c:pt>
                <c:pt idx="94">
                  <c:v>368.52300000000002</c:v>
                </c:pt>
                <c:pt idx="95">
                  <c:v>369.30899999999991</c:v>
                </c:pt>
                <c:pt idx="96">
                  <c:v>370.09199999999981</c:v>
                </c:pt>
                <c:pt idx="97">
                  <c:v>370.87200000000001</c:v>
                </c:pt>
                <c:pt idx="98">
                  <c:v>371.65300000000002</c:v>
                </c:pt>
                <c:pt idx="99">
                  <c:v>372.43499999999977</c:v>
                </c:pt>
                <c:pt idx="100">
                  <c:v>373.21699999999981</c:v>
                </c:pt>
                <c:pt idx="101">
                  <c:v>373.99599999999981</c:v>
                </c:pt>
                <c:pt idx="102">
                  <c:v>374.774</c:v>
                </c:pt>
                <c:pt idx="103">
                  <c:v>375.55</c:v>
                </c:pt>
                <c:pt idx="104">
                  <c:v>376.32499999999999</c:v>
                </c:pt>
                <c:pt idx="105">
                  <c:v>377.101</c:v>
                </c:pt>
                <c:pt idx="106">
                  <c:v>377.87900000000002</c:v>
                </c:pt>
                <c:pt idx="107">
                  <c:v>378.66</c:v>
                </c:pt>
                <c:pt idx="108">
                  <c:v>379.44499999999999</c:v>
                </c:pt>
                <c:pt idx="109">
                  <c:v>380.23500000000001</c:v>
                </c:pt>
                <c:pt idx="110">
                  <c:v>381.02600000000001</c:v>
                </c:pt>
                <c:pt idx="111">
                  <c:v>381.81599999999997</c:v>
                </c:pt>
                <c:pt idx="112">
                  <c:v>382.60599999999999</c:v>
                </c:pt>
                <c:pt idx="113">
                  <c:v>383.39100000000002</c:v>
                </c:pt>
                <c:pt idx="114">
                  <c:v>384.173</c:v>
                </c:pt>
                <c:pt idx="115">
                  <c:v>384.95699999999982</c:v>
                </c:pt>
                <c:pt idx="116">
                  <c:v>385.73799999999977</c:v>
                </c:pt>
                <c:pt idx="117">
                  <c:v>386.517</c:v>
                </c:pt>
                <c:pt idx="118">
                  <c:v>387.29899999999981</c:v>
                </c:pt>
                <c:pt idx="119">
                  <c:v>388.08100000000002</c:v>
                </c:pt>
                <c:pt idx="120">
                  <c:v>388.86199999999991</c:v>
                </c:pt>
                <c:pt idx="121">
                  <c:v>389.64100000000002</c:v>
                </c:pt>
                <c:pt idx="122">
                  <c:v>390.41699999999997</c:v>
                </c:pt>
                <c:pt idx="123">
                  <c:v>391.19200000000001</c:v>
                </c:pt>
                <c:pt idx="124">
                  <c:v>391.97099999999978</c:v>
                </c:pt>
                <c:pt idx="125">
                  <c:v>392.76299999999998</c:v>
                </c:pt>
                <c:pt idx="126">
                  <c:v>393.589</c:v>
                </c:pt>
                <c:pt idx="127">
                  <c:v>394.43899999999979</c:v>
                </c:pt>
                <c:pt idx="128">
                  <c:v>395.30200000000002</c:v>
                </c:pt>
                <c:pt idx="129">
                  <c:v>396.173</c:v>
                </c:pt>
                <c:pt idx="130">
                  <c:v>397.041</c:v>
                </c:pt>
                <c:pt idx="131">
                  <c:v>397.91099999999977</c:v>
                </c:pt>
                <c:pt idx="132">
                  <c:v>398.78599999999977</c:v>
                </c:pt>
                <c:pt idx="133">
                  <c:v>399.666</c:v>
                </c:pt>
                <c:pt idx="134">
                  <c:v>400.54700000000008</c:v>
                </c:pt>
                <c:pt idx="135">
                  <c:v>401.42599999999982</c:v>
                </c:pt>
                <c:pt idx="136">
                  <c:v>402.30200000000002</c:v>
                </c:pt>
                <c:pt idx="137">
                  <c:v>403.17599999999999</c:v>
                </c:pt>
                <c:pt idx="138">
                  <c:v>404.05899999999991</c:v>
                </c:pt>
                <c:pt idx="139">
                  <c:v>404.94200000000001</c:v>
                </c:pt>
                <c:pt idx="140">
                  <c:v>405.82400000000001</c:v>
                </c:pt>
                <c:pt idx="141">
                  <c:v>406.70299999999992</c:v>
                </c:pt>
                <c:pt idx="142">
                  <c:v>407.57600000000002</c:v>
                </c:pt>
                <c:pt idx="143">
                  <c:v>408.44900000000001</c:v>
                </c:pt>
                <c:pt idx="144">
                  <c:v>409.32299999999992</c:v>
                </c:pt>
                <c:pt idx="145">
                  <c:v>410.2</c:v>
                </c:pt>
                <c:pt idx="146">
                  <c:v>411.08100000000002</c:v>
                </c:pt>
                <c:pt idx="147">
                  <c:v>411.96100000000001</c:v>
                </c:pt>
                <c:pt idx="148">
                  <c:v>412.84399999999999</c:v>
                </c:pt>
                <c:pt idx="149">
                  <c:v>413.72899999999998</c:v>
                </c:pt>
                <c:pt idx="150">
                  <c:v>414.6040000000001</c:v>
                </c:pt>
                <c:pt idx="151">
                  <c:v>415.48099999999982</c:v>
                </c:pt>
                <c:pt idx="152">
                  <c:v>416.358</c:v>
                </c:pt>
                <c:pt idx="153">
                  <c:v>417.23299999999978</c:v>
                </c:pt>
                <c:pt idx="154">
                  <c:v>418.10500000000002</c:v>
                </c:pt>
                <c:pt idx="155">
                  <c:v>418.97899999999998</c:v>
                </c:pt>
                <c:pt idx="156">
                  <c:v>419.851</c:v>
                </c:pt>
                <c:pt idx="157">
                  <c:v>420.71899999999982</c:v>
                </c:pt>
                <c:pt idx="158">
                  <c:v>421.57799999999992</c:v>
                </c:pt>
                <c:pt idx="159">
                  <c:v>422.44200000000001</c:v>
                </c:pt>
                <c:pt idx="160">
                  <c:v>423.31299999999999</c:v>
                </c:pt>
                <c:pt idx="161">
                  <c:v>424.18299999999999</c:v>
                </c:pt>
                <c:pt idx="162">
                  <c:v>425.048</c:v>
                </c:pt>
                <c:pt idx="163">
                  <c:v>425.90999999999991</c:v>
                </c:pt>
                <c:pt idx="164">
                  <c:v>426.77</c:v>
                </c:pt>
                <c:pt idx="165">
                  <c:v>427.63</c:v>
                </c:pt>
                <c:pt idx="166">
                  <c:v>428.49499999999978</c:v>
                </c:pt>
                <c:pt idx="167">
                  <c:v>429.36699999999979</c:v>
                </c:pt>
                <c:pt idx="168">
                  <c:v>430.23799999999977</c:v>
                </c:pt>
                <c:pt idx="169">
                  <c:v>431.108</c:v>
                </c:pt>
                <c:pt idx="170">
                  <c:v>431.97899999999998</c:v>
                </c:pt>
                <c:pt idx="171">
                  <c:v>432.85199999999992</c:v>
                </c:pt>
                <c:pt idx="172">
                  <c:v>433.72199999999981</c:v>
                </c:pt>
                <c:pt idx="173">
                  <c:v>434.59</c:v>
                </c:pt>
                <c:pt idx="174">
                  <c:v>435.45799999999991</c:v>
                </c:pt>
                <c:pt idx="175">
                  <c:v>436.32400000000001</c:v>
                </c:pt>
                <c:pt idx="176">
                  <c:v>437.19099999999997</c:v>
                </c:pt>
                <c:pt idx="177">
                  <c:v>438.06</c:v>
                </c:pt>
                <c:pt idx="178">
                  <c:v>438.92700000000002</c:v>
                </c:pt>
                <c:pt idx="179">
                  <c:v>439.79399999999981</c:v>
                </c:pt>
                <c:pt idx="180">
                  <c:v>440.66399999999999</c:v>
                </c:pt>
                <c:pt idx="181">
                  <c:v>441.541</c:v>
                </c:pt>
                <c:pt idx="182">
                  <c:v>442.41300000000001</c:v>
                </c:pt>
                <c:pt idx="183">
                  <c:v>443.28300000000002</c:v>
                </c:pt>
                <c:pt idx="184">
                  <c:v>444.154</c:v>
                </c:pt>
                <c:pt idx="185">
                  <c:v>445.03</c:v>
                </c:pt>
                <c:pt idx="186">
                  <c:v>445.90199999999982</c:v>
                </c:pt>
                <c:pt idx="187">
                  <c:v>446.77</c:v>
                </c:pt>
                <c:pt idx="188">
                  <c:v>447.64100000000002</c:v>
                </c:pt>
                <c:pt idx="189">
                  <c:v>448.51499999999999</c:v>
                </c:pt>
                <c:pt idx="190">
                  <c:v>449.39400000000001</c:v>
                </c:pt>
                <c:pt idx="191">
                  <c:v>450.27199999999982</c:v>
                </c:pt>
                <c:pt idx="192">
                  <c:v>451.15300000000002</c:v>
                </c:pt>
                <c:pt idx="193">
                  <c:v>452.03300000000002</c:v>
                </c:pt>
                <c:pt idx="194">
                  <c:v>452.90899999999982</c:v>
                </c:pt>
                <c:pt idx="195">
                  <c:v>453.78300000000002</c:v>
                </c:pt>
                <c:pt idx="196">
                  <c:v>454.64699999999999</c:v>
                </c:pt>
                <c:pt idx="197">
                  <c:v>455.505</c:v>
                </c:pt>
                <c:pt idx="198">
                  <c:v>456.363</c:v>
                </c:pt>
                <c:pt idx="199">
                  <c:v>457.22</c:v>
                </c:pt>
                <c:pt idx="200">
                  <c:v>458.07100000000003</c:v>
                </c:pt>
                <c:pt idx="201">
                  <c:v>458.92500000000001</c:v>
                </c:pt>
                <c:pt idx="202">
                  <c:v>459.78300000000002</c:v>
                </c:pt>
                <c:pt idx="203">
                  <c:v>460.637</c:v>
                </c:pt>
                <c:pt idx="204">
                  <c:v>461.49499999999978</c:v>
                </c:pt>
                <c:pt idx="205">
                  <c:v>462.35900000000009</c:v>
                </c:pt>
                <c:pt idx="206">
                  <c:v>463.21499999999997</c:v>
                </c:pt>
                <c:pt idx="207">
                  <c:v>464.07</c:v>
                </c:pt>
                <c:pt idx="208">
                  <c:v>464.91899999999981</c:v>
                </c:pt>
                <c:pt idx="209">
                  <c:v>465.77699999999982</c:v>
                </c:pt>
                <c:pt idx="210">
                  <c:v>466.62900000000002</c:v>
                </c:pt>
                <c:pt idx="211">
                  <c:v>467.47899999999998</c:v>
                </c:pt>
                <c:pt idx="212">
                  <c:v>468.327</c:v>
                </c:pt>
                <c:pt idx="213">
                  <c:v>469.173</c:v>
                </c:pt>
                <c:pt idx="214">
                  <c:v>470.01400000000001</c:v>
                </c:pt>
                <c:pt idx="215">
                  <c:v>470.86</c:v>
                </c:pt>
                <c:pt idx="216">
                  <c:v>471.70499999999998</c:v>
                </c:pt>
                <c:pt idx="217">
                  <c:v>472.54500000000002</c:v>
                </c:pt>
                <c:pt idx="218">
                  <c:v>473.38499999999999</c:v>
                </c:pt>
                <c:pt idx="219">
                  <c:v>474.2319999999998</c:v>
                </c:pt>
                <c:pt idx="220">
                  <c:v>475.084</c:v>
                </c:pt>
                <c:pt idx="221">
                  <c:v>475.9289999999998</c:v>
                </c:pt>
                <c:pt idx="222">
                  <c:v>476.77099999999979</c:v>
                </c:pt>
                <c:pt idx="223">
                  <c:v>477.613</c:v>
                </c:pt>
                <c:pt idx="224">
                  <c:v>478.46100000000001</c:v>
                </c:pt>
                <c:pt idx="225">
                  <c:v>479.31599999999997</c:v>
                </c:pt>
                <c:pt idx="226">
                  <c:v>480.17099999999999</c:v>
                </c:pt>
                <c:pt idx="227">
                  <c:v>481.02600000000001</c:v>
                </c:pt>
                <c:pt idx="228">
                  <c:v>481.88299999999998</c:v>
                </c:pt>
                <c:pt idx="229">
                  <c:v>482.7369999999998</c:v>
                </c:pt>
                <c:pt idx="230">
                  <c:v>483.59</c:v>
                </c:pt>
                <c:pt idx="231">
                  <c:v>484.44</c:v>
                </c:pt>
                <c:pt idx="232">
                  <c:v>485.28300000000002</c:v>
                </c:pt>
                <c:pt idx="233">
                  <c:v>486.12400000000002</c:v>
                </c:pt>
                <c:pt idx="234">
                  <c:v>486.96100000000001</c:v>
                </c:pt>
                <c:pt idx="235">
                  <c:v>487.79700000000003</c:v>
                </c:pt>
                <c:pt idx="236">
                  <c:v>488.63799999999998</c:v>
                </c:pt>
                <c:pt idx="237">
                  <c:v>489.48099999999982</c:v>
                </c:pt>
                <c:pt idx="238">
                  <c:v>490.32</c:v>
                </c:pt>
                <c:pt idx="239">
                  <c:v>491.154</c:v>
                </c:pt>
                <c:pt idx="240">
                  <c:v>491.99199999999968</c:v>
                </c:pt>
                <c:pt idx="241">
                  <c:v>492.83100000000002</c:v>
                </c:pt>
                <c:pt idx="242">
                  <c:v>493.67</c:v>
                </c:pt>
                <c:pt idx="243">
                  <c:v>494.517</c:v>
                </c:pt>
                <c:pt idx="244">
                  <c:v>495.36799999999999</c:v>
                </c:pt>
                <c:pt idx="245">
                  <c:v>496.21100000000001</c:v>
                </c:pt>
                <c:pt idx="246">
                  <c:v>497.05</c:v>
                </c:pt>
                <c:pt idx="247">
                  <c:v>497.89099999999979</c:v>
                </c:pt>
                <c:pt idx="248">
                  <c:v>498.7319999999998</c:v>
                </c:pt>
                <c:pt idx="249">
                  <c:v>499.57499999999999</c:v>
                </c:pt>
                <c:pt idx="250">
                  <c:v>500.41699999999997</c:v>
                </c:pt>
                <c:pt idx="251">
                  <c:v>501.26</c:v>
                </c:pt>
                <c:pt idx="252">
                  <c:v>502.10599999999999</c:v>
                </c:pt>
                <c:pt idx="253">
                  <c:v>502.95100000000002</c:v>
                </c:pt>
                <c:pt idx="254">
                  <c:v>503.79799999999977</c:v>
                </c:pt>
                <c:pt idx="255">
                  <c:v>504.64100000000002</c:v>
                </c:pt>
                <c:pt idx="256">
                  <c:v>505.48599999999982</c:v>
                </c:pt>
                <c:pt idx="257">
                  <c:v>506.32900000000001</c:v>
                </c:pt>
                <c:pt idx="258">
                  <c:v>507.16700000000009</c:v>
                </c:pt>
                <c:pt idx="259">
                  <c:v>508.005</c:v>
                </c:pt>
                <c:pt idx="260">
                  <c:v>508.84000000000009</c:v>
                </c:pt>
                <c:pt idx="261">
                  <c:v>509.67399999999992</c:v>
                </c:pt>
                <c:pt idx="262">
                  <c:v>510.50799999999998</c:v>
                </c:pt>
                <c:pt idx="263">
                  <c:v>511.34100000000001</c:v>
                </c:pt>
                <c:pt idx="264">
                  <c:v>512.17200000000003</c:v>
                </c:pt>
                <c:pt idx="265">
                  <c:v>513.00900000000001</c:v>
                </c:pt>
                <c:pt idx="266">
                  <c:v>513.8449999999998</c:v>
                </c:pt>
                <c:pt idx="267">
                  <c:v>514.68000000000006</c:v>
                </c:pt>
                <c:pt idx="268">
                  <c:v>515.52</c:v>
                </c:pt>
                <c:pt idx="269">
                  <c:v>516.36300000000006</c:v>
                </c:pt>
                <c:pt idx="270">
                  <c:v>517.20900000000006</c:v>
                </c:pt>
                <c:pt idx="271">
                  <c:v>518.053</c:v>
                </c:pt>
                <c:pt idx="272">
                  <c:v>518.89699999999971</c:v>
                </c:pt>
                <c:pt idx="273">
                  <c:v>519.73500000000001</c:v>
                </c:pt>
                <c:pt idx="274">
                  <c:v>520.572</c:v>
                </c:pt>
                <c:pt idx="275">
                  <c:v>521.41300000000001</c:v>
                </c:pt>
                <c:pt idx="276">
                  <c:v>522.25199999999973</c:v>
                </c:pt>
                <c:pt idx="277">
                  <c:v>523.08799999999997</c:v>
                </c:pt>
                <c:pt idx="278">
                  <c:v>523.91999999999996</c:v>
                </c:pt>
                <c:pt idx="279">
                  <c:v>524.75700000000006</c:v>
                </c:pt>
                <c:pt idx="280">
                  <c:v>525.59699999999998</c:v>
                </c:pt>
                <c:pt idx="281">
                  <c:v>526.4409999999998</c:v>
                </c:pt>
                <c:pt idx="282">
                  <c:v>527.28700000000003</c:v>
                </c:pt>
                <c:pt idx="283">
                  <c:v>528.1279999999997</c:v>
                </c:pt>
                <c:pt idx="284">
                  <c:v>528.97</c:v>
                </c:pt>
                <c:pt idx="285">
                  <c:v>529.81400000000008</c:v>
                </c:pt>
                <c:pt idx="286">
                  <c:v>530.65899999999999</c:v>
                </c:pt>
                <c:pt idx="287">
                  <c:v>531.51</c:v>
                </c:pt>
                <c:pt idx="288">
                  <c:v>532.36599999999976</c:v>
                </c:pt>
                <c:pt idx="289">
                  <c:v>533.221</c:v>
                </c:pt>
                <c:pt idx="290">
                  <c:v>534.06799999999976</c:v>
                </c:pt>
                <c:pt idx="291">
                  <c:v>534.91300000000001</c:v>
                </c:pt>
                <c:pt idx="292">
                  <c:v>535.75199999999973</c:v>
                </c:pt>
                <c:pt idx="293">
                  <c:v>536.59400000000005</c:v>
                </c:pt>
                <c:pt idx="294">
                  <c:v>537.43399999999997</c:v>
                </c:pt>
                <c:pt idx="295">
                  <c:v>538.274</c:v>
                </c:pt>
                <c:pt idx="296">
                  <c:v>539.11500000000001</c:v>
                </c:pt>
                <c:pt idx="297">
                  <c:v>539.95699999999977</c:v>
                </c:pt>
                <c:pt idx="298">
                  <c:v>540.79600000000005</c:v>
                </c:pt>
                <c:pt idx="299">
                  <c:v>541.63499999999999</c:v>
                </c:pt>
                <c:pt idx="300">
                  <c:v>542.47900000000004</c:v>
                </c:pt>
                <c:pt idx="301">
                  <c:v>543.32499999999982</c:v>
                </c:pt>
                <c:pt idx="302">
                  <c:v>544.17399999999998</c:v>
                </c:pt>
                <c:pt idx="303">
                  <c:v>545.02</c:v>
                </c:pt>
                <c:pt idx="304">
                  <c:v>545.86499999999978</c:v>
                </c:pt>
                <c:pt idx="305">
                  <c:v>546.71400000000006</c:v>
                </c:pt>
                <c:pt idx="306">
                  <c:v>547.56199999999978</c:v>
                </c:pt>
                <c:pt idx="307">
                  <c:v>548.40599999999972</c:v>
                </c:pt>
                <c:pt idx="308">
                  <c:v>549.24199999999996</c:v>
                </c:pt>
                <c:pt idx="309">
                  <c:v>550.08199999999999</c:v>
                </c:pt>
                <c:pt idx="310">
                  <c:v>550.91899999999998</c:v>
                </c:pt>
                <c:pt idx="311">
                  <c:v>551.75599999999997</c:v>
                </c:pt>
                <c:pt idx="312">
                  <c:v>552.59199999999998</c:v>
                </c:pt>
                <c:pt idx="313">
                  <c:v>553.42499999999973</c:v>
                </c:pt>
                <c:pt idx="314">
                  <c:v>554.25400000000002</c:v>
                </c:pt>
                <c:pt idx="315">
                  <c:v>555.08199999999999</c:v>
                </c:pt>
                <c:pt idx="316">
                  <c:v>555.90499999999997</c:v>
                </c:pt>
                <c:pt idx="317">
                  <c:v>556.72800000000007</c:v>
                </c:pt>
                <c:pt idx="318">
                  <c:v>557.54999999999973</c:v>
                </c:pt>
                <c:pt idx="319">
                  <c:v>558.37400000000002</c:v>
                </c:pt>
                <c:pt idx="320">
                  <c:v>559.19900000000007</c:v>
                </c:pt>
                <c:pt idx="321">
                  <c:v>560.02099999999996</c:v>
                </c:pt>
                <c:pt idx="322">
                  <c:v>560.84899999999971</c:v>
                </c:pt>
                <c:pt idx="323">
                  <c:v>561.673</c:v>
                </c:pt>
                <c:pt idx="324">
                  <c:v>562.495</c:v>
                </c:pt>
                <c:pt idx="325">
                  <c:v>563.3159999999998</c:v>
                </c:pt>
                <c:pt idx="326">
                  <c:v>564.13799999999969</c:v>
                </c:pt>
                <c:pt idx="327">
                  <c:v>564.96199999999976</c:v>
                </c:pt>
                <c:pt idx="328">
                  <c:v>565.79100000000005</c:v>
                </c:pt>
                <c:pt idx="329">
                  <c:v>566.62900000000002</c:v>
                </c:pt>
                <c:pt idx="330">
                  <c:v>567.46800000000007</c:v>
                </c:pt>
                <c:pt idx="331">
                  <c:v>568.30399999999997</c:v>
                </c:pt>
                <c:pt idx="332">
                  <c:v>569.13499999999999</c:v>
                </c:pt>
                <c:pt idx="333">
                  <c:v>569.96499999999969</c:v>
                </c:pt>
                <c:pt idx="334">
                  <c:v>570.79399999999998</c:v>
                </c:pt>
                <c:pt idx="335">
                  <c:v>571.63</c:v>
                </c:pt>
                <c:pt idx="336">
                  <c:v>572.47</c:v>
                </c:pt>
                <c:pt idx="337">
                  <c:v>573.31400000000008</c:v>
                </c:pt>
                <c:pt idx="338">
                  <c:v>574.154</c:v>
                </c:pt>
                <c:pt idx="339">
                  <c:v>574.99400000000003</c:v>
                </c:pt>
                <c:pt idx="340">
                  <c:v>575.83599999999979</c:v>
                </c:pt>
                <c:pt idx="341">
                  <c:v>576.67600000000004</c:v>
                </c:pt>
                <c:pt idx="342">
                  <c:v>577.51299999999969</c:v>
                </c:pt>
                <c:pt idx="343">
                  <c:v>578.34799999999962</c:v>
                </c:pt>
                <c:pt idx="344">
                  <c:v>579.18499999999995</c:v>
                </c:pt>
                <c:pt idx="345">
                  <c:v>580.02499999999998</c:v>
                </c:pt>
                <c:pt idx="346">
                  <c:v>580.87300000000005</c:v>
                </c:pt>
                <c:pt idx="347">
                  <c:v>581.71699999999998</c:v>
                </c:pt>
                <c:pt idx="348">
                  <c:v>582.56400000000008</c:v>
                </c:pt>
                <c:pt idx="349">
                  <c:v>583.41000000000008</c:v>
                </c:pt>
                <c:pt idx="350">
                  <c:v>584.25199999999973</c:v>
                </c:pt>
                <c:pt idx="351">
                  <c:v>585.09199999999998</c:v>
                </c:pt>
                <c:pt idx="352">
                  <c:v>585.92899999999997</c:v>
                </c:pt>
                <c:pt idx="353">
                  <c:v>586.76699999999983</c:v>
                </c:pt>
                <c:pt idx="354">
                  <c:v>587.60900000000004</c:v>
                </c:pt>
                <c:pt idx="355">
                  <c:v>588.44799999999975</c:v>
                </c:pt>
                <c:pt idx="356">
                  <c:v>589.28399999999999</c:v>
                </c:pt>
                <c:pt idx="357">
                  <c:v>590.11699999999996</c:v>
                </c:pt>
                <c:pt idx="358">
                  <c:v>590.94999999999982</c:v>
                </c:pt>
                <c:pt idx="359">
                  <c:v>591.78800000000001</c:v>
                </c:pt>
                <c:pt idx="360">
                  <c:v>592.63099999999997</c:v>
                </c:pt>
                <c:pt idx="361">
                  <c:v>593.47800000000007</c:v>
                </c:pt>
                <c:pt idx="362">
                  <c:v>594.32299999999975</c:v>
                </c:pt>
                <c:pt idx="363">
                  <c:v>595.16300000000001</c:v>
                </c:pt>
                <c:pt idx="364">
                  <c:v>596.00099999999998</c:v>
                </c:pt>
                <c:pt idx="365">
                  <c:v>596.84300000000007</c:v>
                </c:pt>
                <c:pt idx="366">
                  <c:v>597.68399999999997</c:v>
                </c:pt>
                <c:pt idx="367">
                  <c:v>598.51800000000003</c:v>
                </c:pt>
                <c:pt idx="368">
                  <c:v>599.34799999999962</c:v>
                </c:pt>
                <c:pt idx="369">
                  <c:v>600.178</c:v>
                </c:pt>
                <c:pt idx="370">
                  <c:v>601.00400000000002</c:v>
                </c:pt>
                <c:pt idx="371">
                  <c:v>601.83599999999979</c:v>
                </c:pt>
                <c:pt idx="372">
                  <c:v>602.66699999999969</c:v>
                </c:pt>
                <c:pt idx="373">
                  <c:v>603.49400000000003</c:v>
                </c:pt>
                <c:pt idx="374">
                  <c:v>604.32699999999977</c:v>
                </c:pt>
                <c:pt idx="375">
                  <c:v>605.16499999999996</c:v>
                </c:pt>
                <c:pt idx="376">
                  <c:v>606.0029999999997</c:v>
                </c:pt>
                <c:pt idx="377">
                  <c:v>606.8499999999998</c:v>
                </c:pt>
                <c:pt idx="378">
                  <c:v>607.69900000000007</c:v>
                </c:pt>
                <c:pt idx="379">
                  <c:v>608.54</c:v>
                </c:pt>
                <c:pt idx="380">
                  <c:v>609.37300000000005</c:v>
                </c:pt>
                <c:pt idx="381">
                  <c:v>610.20600000000002</c:v>
                </c:pt>
                <c:pt idx="382">
                  <c:v>611.03500000000008</c:v>
                </c:pt>
                <c:pt idx="383">
                  <c:v>611.86300000000006</c:v>
                </c:pt>
                <c:pt idx="384">
                  <c:v>612.69100000000003</c:v>
                </c:pt>
                <c:pt idx="385">
                  <c:v>613.52</c:v>
                </c:pt>
                <c:pt idx="386">
                  <c:v>614.35499999999979</c:v>
                </c:pt>
                <c:pt idx="387">
                  <c:v>615.19399999999996</c:v>
                </c:pt>
                <c:pt idx="388">
                  <c:v>616.03</c:v>
                </c:pt>
                <c:pt idx="389">
                  <c:v>616.86699999999962</c:v>
                </c:pt>
                <c:pt idx="390">
                  <c:v>617.70500000000004</c:v>
                </c:pt>
                <c:pt idx="391">
                  <c:v>618.54300000000001</c:v>
                </c:pt>
                <c:pt idx="392">
                  <c:v>619.38099999999997</c:v>
                </c:pt>
                <c:pt idx="393">
                  <c:v>620.21800000000007</c:v>
                </c:pt>
                <c:pt idx="394">
                  <c:v>621.06099999999969</c:v>
                </c:pt>
                <c:pt idx="395">
                  <c:v>621.90499999999997</c:v>
                </c:pt>
                <c:pt idx="396">
                  <c:v>622.74800000000005</c:v>
                </c:pt>
                <c:pt idx="397">
                  <c:v>623.58900000000006</c:v>
                </c:pt>
                <c:pt idx="398">
                  <c:v>624.42899999999997</c:v>
                </c:pt>
                <c:pt idx="399">
                  <c:v>625.26800000000003</c:v>
                </c:pt>
                <c:pt idx="400">
                  <c:v>626.11200000000008</c:v>
                </c:pt>
                <c:pt idx="401">
                  <c:v>626.9549999999997</c:v>
                </c:pt>
                <c:pt idx="402">
                  <c:v>627.79700000000003</c:v>
                </c:pt>
                <c:pt idx="403">
                  <c:v>628.63699999999972</c:v>
                </c:pt>
                <c:pt idx="404">
                  <c:v>629.47500000000002</c:v>
                </c:pt>
                <c:pt idx="405">
                  <c:v>630.30899999999997</c:v>
                </c:pt>
                <c:pt idx="406">
                  <c:v>631.14300000000003</c:v>
                </c:pt>
                <c:pt idx="407">
                  <c:v>631.97699999999998</c:v>
                </c:pt>
                <c:pt idx="408">
                  <c:v>632.81899999999996</c:v>
                </c:pt>
                <c:pt idx="409">
                  <c:v>633.65800000000002</c:v>
                </c:pt>
                <c:pt idx="410">
                  <c:v>634.495</c:v>
                </c:pt>
                <c:pt idx="411">
                  <c:v>635.32699999999977</c:v>
                </c:pt>
                <c:pt idx="412">
                  <c:v>636.1569999999997</c:v>
                </c:pt>
                <c:pt idx="413">
                  <c:v>636.98800000000006</c:v>
                </c:pt>
                <c:pt idx="414">
                  <c:v>637.82299999999975</c:v>
                </c:pt>
                <c:pt idx="415">
                  <c:v>638.66199999999981</c:v>
                </c:pt>
                <c:pt idx="416">
                  <c:v>639.50199999999973</c:v>
                </c:pt>
                <c:pt idx="417">
                  <c:v>640.34300000000007</c:v>
                </c:pt>
                <c:pt idx="418">
                  <c:v>641.18399999999997</c:v>
                </c:pt>
                <c:pt idx="419">
                  <c:v>642.02300000000002</c:v>
                </c:pt>
                <c:pt idx="420">
                  <c:v>642.86300000000006</c:v>
                </c:pt>
                <c:pt idx="421">
                  <c:v>643.69600000000003</c:v>
                </c:pt>
                <c:pt idx="422">
                  <c:v>644.53300000000002</c:v>
                </c:pt>
                <c:pt idx="423">
                  <c:v>645.37</c:v>
                </c:pt>
                <c:pt idx="424">
                  <c:v>646.20399999999995</c:v>
                </c:pt>
                <c:pt idx="425">
                  <c:v>647.04199999999969</c:v>
                </c:pt>
                <c:pt idx="426">
                  <c:v>647.88300000000004</c:v>
                </c:pt>
                <c:pt idx="427">
                  <c:v>648.721</c:v>
                </c:pt>
                <c:pt idx="428">
                  <c:v>649.553</c:v>
                </c:pt>
                <c:pt idx="429">
                  <c:v>650.38099999999997</c:v>
                </c:pt>
                <c:pt idx="430">
                  <c:v>651.20500000000004</c:v>
                </c:pt>
                <c:pt idx="431">
                  <c:v>652.02499999999998</c:v>
                </c:pt>
                <c:pt idx="432">
                  <c:v>652.8499999999998</c:v>
                </c:pt>
                <c:pt idx="433">
                  <c:v>653.68399999999997</c:v>
                </c:pt>
                <c:pt idx="434">
                  <c:v>654.51699999999983</c:v>
                </c:pt>
                <c:pt idx="435">
                  <c:v>655.3449999999998</c:v>
                </c:pt>
                <c:pt idx="436">
                  <c:v>656.17700000000002</c:v>
                </c:pt>
                <c:pt idx="437">
                  <c:v>657.00900000000001</c:v>
                </c:pt>
                <c:pt idx="438">
                  <c:v>657.84199999999976</c:v>
                </c:pt>
                <c:pt idx="439">
                  <c:v>658.68200000000002</c:v>
                </c:pt>
                <c:pt idx="440">
                  <c:v>659.51600000000008</c:v>
                </c:pt>
                <c:pt idx="441">
                  <c:v>660.34799999999962</c:v>
                </c:pt>
                <c:pt idx="442">
                  <c:v>661.17899999999997</c:v>
                </c:pt>
                <c:pt idx="443">
                  <c:v>662.01400000000001</c:v>
                </c:pt>
                <c:pt idx="444">
                  <c:v>662.84899999999971</c:v>
                </c:pt>
                <c:pt idx="445">
                  <c:v>663.69100000000003</c:v>
                </c:pt>
                <c:pt idx="446">
                  <c:v>664.5319999999997</c:v>
                </c:pt>
                <c:pt idx="447">
                  <c:v>665.36799999999948</c:v>
                </c:pt>
                <c:pt idx="448">
                  <c:v>666.20500000000004</c:v>
                </c:pt>
                <c:pt idx="449">
                  <c:v>667.04199999999969</c:v>
                </c:pt>
                <c:pt idx="450">
                  <c:v>667.88099999999997</c:v>
                </c:pt>
                <c:pt idx="451">
                  <c:v>668.72199999999998</c:v>
                </c:pt>
                <c:pt idx="452">
                  <c:v>669.56099999999969</c:v>
                </c:pt>
                <c:pt idx="453">
                  <c:v>670.39599999999996</c:v>
                </c:pt>
                <c:pt idx="454">
                  <c:v>671.23099999999999</c:v>
                </c:pt>
                <c:pt idx="455">
                  <c:v>672.0659999999998</c:v>
                </c:pt>
                <c:pt idx="456">
                  <c:v>672.90800000000002</c:v>
                </c:pt>
                <c:pt idx="457">
                  <c:v>673.74900000000002</c:v>
                </c:pt>
                <c:pt idx="458">
                  <c:v>674.58300000000008</c:v>
                </c:pt>
                <c:pt idx="459">
                  <c:v>675.42000000000007</c:v>
                </c:pt>
                <c:pt idx="460">
                  <c:v>676.2529999999997</c:v>
                </c:pt>
                <c:pt idx="461">
                  <c:v>677.08699999999999</c:v>
                </c:pt>
                <c:pt idx="462">
                  <c:v>677.9259999999997</c:v>
                </c:pt>
                <c:pt idx="463">
                  <c:v>678.76</c:v>
                </c:pt>
                <c:pt idx="464">
                  <c:v>679.59</c:v>
                </c:pt>
                <c:pt idx="465">
                  <c:v>680.423</c:v>
                </c:pt>
                <c:pt idx="466">
                  <c:v>681.26</c:v>
                </c:pt>
                <c:pt idx="467">
                  <c:v>682.09500000000003</c:v>
                </c:pt>
                <c:pt idx="468">
                  <c:v>682.93299999999977</c:v>
                </c:pt>
                <c:pt idx="469">
                  <c:v>683.76800000000003</c:v>
                </c:pt>
                <c:pt idx="470">
                  <c:v>684.60300000000007</c:v>
                </c:pt>
                <c:pt idx="471">
                  <c:v>685.43900000000008</c:v>
                </c:pt>
                <c:pt idx="472">
                  <c:v>686.27700000000004</c:v>
                </c:pt>
                <c:pt idx="473">
                  <c:v>687.11699999999996</c:v>
                </c:pt>
                <c:pt idx="474">
                  <c:v>687.95900000000006</c:v>
                </c:pt>
                <c:pt idx="475">
                  <c:v>688.798</c:v>
                </c:pt>
                <c:pt idx="476">
                  <c:v>689.64</c:v>
                </c:pt>
                <c:pt idx="477">
                  <c:v>690.48400000000004</c:v>
                </c:pt>
                <c:pt idx="478">
                  <c:v>691.31899999999996</c:v>
                </c:pt>
                <c:pt idx="479">
                  <c:v>692.15</c:v>
                </c:pt>
                <c:pt idx="480">
                  <c:v>692.98500000000001</c:v>
                </c:pt>
                <c:pt idx="481">
                  <c:v>693.81899999999996</c:v>
                </c:pt>
                <c:pt idx="482">
                  <c:v>694.65100000000007</c:v>
                </c:pt>
                <c:pt idx="483">
                  <c:v>695.476</c:v>
                </c:pt>
                <c:pt idx="484">
                  <c:v>696.30399999999997</c:v>
                </c:pt>
                <c:pt idx="485">
                  <c:v>697.13200000000006</c:v>
                </c:pt>
                <c:pt idx="486">
                  <c:v>697.96299999999974</c:v>
                </c:pt>
                <c:pt idx="487">
                  <c:v>698.79300000000001</c:v>
                </c:pt>
                <c:pt idx="488">
                  <c:v>699.63400000000001</c:v>
                </c:pt>
                <c:pt idx="489">
                  <c:v>700.476</c:v>
                </c:pt>
                <c:pt idx="490">
                  <c:v>701.32199999999978</c:v>
                </c:pt>
                <c:pt idx="491">
                  <c:v>702.17200000000003</c:v>
                </c:pt>
                <c:pt idx="492">
                  <c:v>703.02300000000002</c:v>
                </c:pt>
                <c:pt idx="493">
                  <c:v>703.87099999999998</c:v>
                </c:pt>
                <c:pt idx="494">
                  <c:v>704.72</c:v>
                </c:pt>
                <c:pt idx="495">
                  <c:v>705.57500000000005</c:v>
                </c:pt>
                <c:pt idx="496">
                  <c:v>706.42699999999979</c:v>
                </c:pt>
                <c:pt idx="497">
                  <c:v>707.26400000000001</c:v>
                </c:pt>
                <c:pt idx="498">
                  <c:v>708.09300000000007</c:v>
                </c:pt>
                <c:pt idx="499">
                  <c:v>708.92099999999982</c:v>
                </c:pt>
                <c:pt idx="500">
                  <c:v>709.74800000000005</c:v>
                </c:pt>
                <c:pt idx="501">
                  <c:v>710.577</c:v>
                </c:pt>
                <c:pt idx="502">
                  <c:v>711.40800000000002</c:v>
                </c:pt>
                <c:pt idx="503">
                  <c:v>712.24299999999971</c:v>
                </c:pt>
                <c:pt idx="504">
                  <c:v>713.08100000000002</c:v>
                </c:pt>
                <c:pt idx="505">
                  <c:v>713.92399999999998</c:v>
                </c:pt>
                <c:pt idx="506">
                  <c:v>714.76600000000008</c:v>
                </c:pt>
                <c:pt idx="507">
                  <c:v>715.60799999999972</c:v>
                </c:pt>
                <c:pt idx="508">
                  <c:v>716.44900000000007</c:v>
                </c:pt>
                <c:pt idx="509">
                  <c:v>717.28800000000001</c:v>
                </c:pt>
                <c:pt idx="510">
                  <c:v>718.12699999999973</c:v>
                </c:pt>
                <c:pt idx="511">
                  <c:v>718.97</c:v>
                </c:pt>
                <c:pt idx="512">
                  <c:v>719.81099999999969</c:v>
                </c:pt>
                <c:pt idx="513">
                  <c:v>720.65100000000007</c:v>
                </c:pt>
                <c:pt idx="514">
                  <c:v>721.49199999999996</c:v>
                </c:pt>
                <c:pt idx="515">
                  <c:v>722.33400000000006</c:v>
                </c:pt>
                <c:pt idx="516">
                  <c:v>723.17600000000004</c:v>
                </c:pt>
                <c:pt idx="517">
                  <c:v>724.01800000000003</c:v>
                </c:pt>
                <c:pt idx="518">
                  <c:v>724.86199999999985</c:v>
                </c:pt>
                <c:pt idx="519">
                  <c:v>725.71</c:v>
                </c:pt>
                <c:pt idx="520">
                  <c:v>726.55999999999983</c:v>
                </c:pt>
                <c:pt idx="521">
                  <c:v>727.41100000000006</c:v>
                </c:pt>
                <c:pt idx="522">
                  <c:v>728.26299999999969</c:v>
                </c:pt>
                <c:pt idx="523">
                  <c:v>729.10799999999972</c:v>
                </c:pt>
                <c:pt idx="524">
                  <c:v>729.94799999999975</c:v>
                </c:pt>
                <c:pt idx="525">
                  <c:v>730.79</c:v>
                </c:pt>
                <c:pt idx="526">
                  <c:v>731.63699999999972</c:v>
                </c:pt>
                <c:pt idx="527">
                  <c:v>732.49199999999996</c:v>
                </c:pt>
                <c:pt idx="528">
                  <c:v>733.34699999999975</c:v>
                </c:pt>
                <c:pt idx="529">
                  <c:v>734.19399999999996</c:v>
                </c:pt>
                <c:pt idx="530">
                  <c:v>735.04300000000001</c:v>
                </c:pt>
                <c:pt idx="531">
                  <c:v>735.89100000000008</c:v>
                </c:pt>
                <c:pt idx="532">
                  <c:v>736.73800000000006</c:v>
                </c:pt>
                <c:pt idx="533">
                  <c:v>737.58300000000008</c:v>
                </c:pt>
                <c:pt idx="534">
                  <c:v>738.42499999999973</c:v>
                </c:pt>
                <c:pt idx="535">
                  <c:v>739.26699999999983</c:v>
                </c:pt>
                <c:pt idx="536">
                  <c:v>740.11</c:v>
                </c:pt>
                <c:pt idx="537">
                  <c:v>740.95599999999979</c:v>
                </c:pt>
                <c:pt idx="538">
                  <c:v>741.8009999999997</c:v>
                </c:pt>
                <c:pt idx="539">
                  <c:v>742.64599999999996</c:v>
                </c:pt>
                <c:pt idx="540">
                  <c:v>743.49</c:v>
                </c:pt>
                <c:pt idx="541">
                  <c:v>744.33499999999981</c:v>
                </c:pt>
                <c:pt idx="542">
                  <c:v>745.17700000000002</c:v>
                </c:pt>
                <c:pt idx="543">
                  <c:v>746.02199999999971</c:v>
                </c:pt>
                <c:pt idx="544">
                  <c:v>746.86699999999962</c:v>
                </c:pt>
                <c:pt idx="545">
                  <c:v>747.71299999999997</c:v>
                </c:pt>
                <c:pt idx="546">
                  <c:v>748.55799999999977</c:v>
                </c:pt>
                <c:pt idx="547">
                  <c:v>749.40199999999982</c:v>
                </c:pt>
                <c:pt idx="548">
                  <c:v>750.24400000000003</c:v>
                </c:pt>
                <c:pt idx="549">
                  <c:v>751.08300000000008</c:v>
                </c:pt>
                <c:pt idx="550">
                  <c:v>751.92499999999973</c:v>
                </c:pt>
                <c:pt idx="551">
                  <c:v>752.76699999999983</c:v>
                </c:pt>
                <c:pt idx="552">
                  <c:v>753.60900000000004</c:v>
                </c:pt>
                <c:pt idx="553">
                  <c:v>754.45099999999979</c:v>
                </c:pt>
                <c:pt idx="554">
                  <c:v>755.29100000000005</c:v>
                </c:pt>
                <c:pt idx="555">
                  <c:v>756.13300000000004</c:v>
                </c:pt>
                <c:pt idx="556">
                  <c:v>756.976</c:v>
                </c:pt>
                <c:pt idx="557">
                  <c:v>757.82899999999972</c:v>
                </c:pt>
                <c:pt idx="558">
                  <c:v>758.68000000000006</c:v>
                </c:pt>
                <c:pt idx="559">
                  <c:v>759.5319999999997</c:v>
                </c:pt>
                <c:pt idx="560">
                  <c:v>760.38300000000004</c:v>
                </c:pt>
                <c:pt idx="561">
                  <c:v>761.22500000000002</c:v>
                </c:pt>
                <c:pt idx="562">
                  <c:v>762.06799999999976</c:v>
                </c:pt>
                <c:pt idx="563">
                  <c:v>762.91199999999981</c:v>
                </c:pt>
                <c:pt idx="564">
                  <c:v>763.76</c:v>
                </c:pt>
                <c:pt idx="565">
                  <c:v>764.61400000000003</c:v>
                </c:pt>
                <c:pt idx="566">
                  <c:v>765.47199999999998</c:v>
                </c:pt>
                <c:pt idx="567">
                  <c:v>766.33199999999977</c:v>
                </c:pt>
                <c:pt idx="568">
                  <c:v>767.19500000000005</c:v>
                </c:pt>
                <c:pt idx="569">
                  <c:v>768.05599999999981</c:v>
                </c:pt>
                <c:pt idx="570">
                  <c:v>768.91800000000001</c:v>
                </c:pt>
                <c:pt idx="571">
                  <c:v>769.78300000000002</c:v>
                </c:pt>
                <c:pt idx="572">
                  <c:v>770.64499999999998</c:v>
                </c:pt>
                <c:pt idx="573">
                  <c:v>771.50700000000006</c:v>
                </c:pt>
                <c:pt idx="574">
                  <c:v>772.37200000000007</c:v>
                </c:pt>
                <c:pt idx="575">
                  <c:v>773.23800000000006</c:v>
                </c:pt>
                <c:pt idx="576">
                  <c:v>774.10400000000004</c:v>
                </c:pt>
                <c:pt idx="577">
                  <c:v>774.96800000000007</c:v>
                </c:pt>
                <c:pt idx="578">
                  <c:v>775.83199999999977</c:v>
                </c:pt>
                <c:pt idx="579">
                  <c:v>776.697</c:v>
                </c:pt>
                <c:pt idx="580">
                  <c:v>777.55999999999983</c:v>
                </c:pt>
                <c:pt idx="581">
                  <c:v>778.40499999999997</c:v>
                </c:pt>
                <c:pt idx="582">
                  <c:v>779.21600000000001</c:v>
                </c:pt>
                <c:pt idx="583">
                  <c:v>779.96899999999982</c:v>
                </c:pt>
                <c:pt idx="584">
                  <c:v>780.65499999999997</c:v>
                </c:pt>
                <c:pt idx="585">
                  <c:v>781.29399999999998</c:v>
                </c:pt>
                <c:pt idx="586">
                  <c:v>781.98299999999972</c:v>
                </c:pt>
                <c:pt idx="587">
                  <c:v>782.86099999999976</c:v>
                </c:pt>
                <c:pt idx="588">
                  <c:v>783.81799999999976</c:v>
                </c:pt>
                <c:pt idx="589">
                  <c:v>784.78700000000003</c:v>
                </c:pt>
                <c:pt idx="590">
                  <c:v>785.75099999999998</c:v>
                </c:pt>
                <c:pt idx="591">
                  <c:v>786.70799999999997</c:v>
                </c:pt>
                <c:pt idx="592">
                  <c:v>787.65599999999972</c:v>
                </c:pt>
                <c:pt idx="593">
                  <c:v>788.59199999999998</c:v>
                </c:pt>
                <c:pt idx="594">
                  <c:v>789.50900000000001</c:v>
                </c:pt>
                <c:pt idx="595">
                  <c:v>790.41</c:v>
                </c:pt>
                <c:pt idx="596">
                  <c:v>791.30099999999982</c:v>
                </c:pt>
                <c:pt idx="597">
                  <c:v>792.18499999999995</c:v>
                </c:pt>
                <c:pt idx="598">
                  <c:v>793.06099999999981</c:v>
                </c:pt>
                <c:pt idx="599">
                  <c:v>793.93699999999978</c:v>
                </c:pt>
                <c:pt idx="600">
                  <c:v>794.81399999999996</c:v>
                </c:pt>
                <c:pt idx="601">
                  <c:v>795.69100000000003</c:v>
                </c:pt>
                <c:pt idx="602">
                  <c:v>796.56299999999976</c:v>
                </c:pt>
                <c:pt idx="603">
                  <c:v>797.43099999999981</c:v>
                </c:pt>
                <c:pt idx="604">
                  <c:v>798.29899999999998</c:v>
                </c:pt>
                <c:pt idx="605">
                  <c:v>799.16199999999981</c:v>
                </c:pt>
                <c:pt idx="606">
                  <c:v>800.01699999999983</c:v>
                </c:pt>
                <c:pt idx="607">
                  <c:v>800.87699999999973</c:v>
                </c:pt>
                <c:pt idx="608">
                  <c:v>801.74300000000005</c:v>
                </c:pt>
                <c:pt idx="609">
                  <c:v>802.61099999999999</c:v>
                </c:pt>
                <c:pt idx="610">
                  <c:v>803.47699999999998</c:v>
                </c:pt>
                <c:pt idx="611">
                  <c:v>804.3499999999998</c:v>
                </c:pt>
                <c:pt idx="612">
                  <c:v>805.221</c:v>
                </c:pt>
                <c:pt idx="613">
                  <c:v>806.08900000000006</c:v>
                </c:pt>
                <c:pt idx="614">
                  <c:v>806.95799999999974</c:v>
                </c:pt>
                <c:pt idx="615">
                  <c:v>807.82799999999975</c:v>
                </c:pt>
                <c:pt idx="616">
                  <c:v>808.69799999999998</c:v>
                </c:pt>
                <c:pt idx="617">
                  <c:v>809.56399999999996</c:v>
                </c:pt>
                <c:pt idx="618">
                  <c:v>810.42999999999984</c:v>
                </c:pt>
                <c:pt idx="619">
                  <c:v>811.29499999999996</c:v>
                </c:pt>
                <c:pt idx="620">
                  <c:v>812.16199999999981</c:v>
                </c:pt>
                <c:pt idx="621">
                  <c:v>813.03199999999981</c:v>
                </c:pt>
                <c:pt idx="622">
                  <c:v>813.90300000000002</c:v>
                </c:pt>
                <c:pt idx="623">
                  <c:v>814.77599999999995</c:v>
                </c:pt>
                <c:pt idx="624">
                  <c:v>815.64800000000002</c:v>
                </c:pt>
                <c:pt idx="625">
                  <c:v>816.51800000000003</c:v>
                </c:pt>
                <c:pt idx="626">
                  <c:v>817.38699999999972</c:v>
                </c:pt>
                <c:pt idx="627">
                  <c:v>818.25599999999997</c:v>
                </c:pt>
                <c:pt idx="628">
                  <c:v>819.12599999999998</c:v>
                </c:pt>
                <c:pt idx="629">
                  <c:v>819.995</c:v>
                </c:pt>
                <c:pt idx="630">
                  <c:v>820.86300000000006</c:v>
                </c:pt>
                <c:pt idx="631">
                  <c:v>821.73500000000001</c:v>
                </c:pt>
                <c:pt idx="632">
                  <c:v>822.61199999999997</c:v>
                </c:pt>
                <c:pt idx="633">
                  <c:v>823.48900000000003</c:v>
                </c:pt>
                <c:pt idx="634">
                  <c:v>824.36499999999978</c:v>
                </c:pt>
                <c:pt idx="635">
                  <c:v>825.24099999999999</c:v>
                </c:pt>
                <c:pt idx="636">
                  <c:v>826.11699999999996</c:v>
                </c:pt>
                <c:pt idx="637">
                  <c:v>826.99400000000003</c:v>
                </c:pt>
                <c:pt idx="638">
                  <c:v>827.87300000000005</c:v>
                </c:pt>
                <c:pt idx="639">
                  <c:v>828.75300000000004</c:v>
                </c:pt>
                <c:pt idx="640">
                  <c:v>829.63800000000003</c:v>
                </c:pt>
                <c:pt idx="641">
                  <c:v>830.51900000000001</c:v>
                </c:pt>
                <c:pt idx="642">
                  <c:v>831.399</c:v>
                </c:pt>
                <c:pt idx="643">
                  <c:v>832.27700000000004</c:v>
                </c:pt>
                <c:pt idx="644">
                  <c:v>833.15499999999997</c:v>
                </c:pt>
                <c:pt idx="645">
                  <c:v>834.03399999999999</c:v>
                </c:pt>
                <c:pt idx="646">
                  <c:v>834.91300000000001</c:v>
                </c:pt>
                <c:pt idx="647">
                  <c:v>835.79300000000001</c:v>
                </c:pt>
                <c:pt idx="648">
                  <c:v>836.67600000000004</c:v>
                </c:pt>
                <c:pt idx="649">
                  <c:v>837.55899999999997</c:v>
                </c:pt>
                <c:pt idx="650">
                  <c:v>838.4409999999998</c:v>
                </c:pt>
                <c:pt idx="651">
                  <c:v>839.32399999999996</c:v>
                </c:pt>
                <c:pt idx="652">
                  <c:v>840.20500000000004</c:v>
                </c:pt>
                <c:pt idx="653">
                  <c:v>841.08399999999995</c:v>
                </c:pt>
                <c:pt idx="654">
                  <c:v>841.95999999999981</c:v>
                </c:pt>
                <c:pt idx="655">
                  <c:v>842.84399999999982</c:v>
                </c:pt>
                <c:pt idx="656">
                  <c:v>843.72900000000004</c:v>
                </c:pt>
                <c:pt idx="657">
                  <c:v>844.61300000000006</c:v>
                </c:pt>
                <c:pt idx="658">
                  <c:v>845.49699999999996</c:v>
                </c:pt>
                <c:pt idx="659">
                  <c:v>846.37699999999973</c:v>
                </c:pt>
                <c:pt idx="660">
                  <c:v>847.25800000000004</c:v>
                </c:pt>
                <c:pt idx="661">
                  <c:v>848.14400000000001</c:v>
                </c:pt>
                <c:pt idx="662">
                  <c:v>849.03199999999981</c:v>
                </c:pt>
                <c:pt idx="663">
                  <c:v>849.91499999999996</c:v>
                </c:pt>
                <c:pt idx="664">
                  <c:v>850.79300000000001</c:v>
                </c:pt>
                <c:pt idx="665">
                  <c:v>851.67200000000003</c:v>
                </c:pt>
                <c:pt idx="666">
                  <c:v>852.55399999999997</c:v>
                </c:pt>
                <c:pt idx="667">
                  <c:v>853.43499999999972</c:v>
                </c:pt>
                <c:pt idx="668">
                  <c:v>854.31799999999976</c:v>
                </c:pt>
                <c:pt idx="669">
                  <c:v>855.20299999999997</c:v>
                </c:pt>
                <c:pt idx="670">
                  <c:v>856.09400000000005</c:v>
                </c:pt>
                <c:pt idx="671">
                  <c:v>856.98599999999999</c:v>
                </c:pt>
                <c:pt idx="672">
                  <c:v>857.87400000000002</c:v>
                </c:pt>
                <c:pt idx="673">
                  <c:v>858.75900000000001</c:v>
                </c:pt>
                <c:pt idx="674">
                  <c:v>859.64300000000003</c:v>
                </c:pt>
                <c:pt idx="675">
                  <c:v>860.52499999999998</c:v>
                </c:pt>
                <c:pt idx="676">
                  <c:v>861.40699999999981</c:v>
                </c:pt>
                <c:pt idx="677">
                  <c:v>862.29300000000001</c:v>
                </c:pt>
                <c:pt idx="678">
                  <c:v>863.178</c:v>
                </c:pt>
                <c:pt idx="679">
                  <c:v>864.05899999999997</c:v>
                </c:pt>
                <c:pt idx="680">
                  <c:v>864.93699999999978</c:v>
                </c:pt>
                <c:pt idx="681">
                  <c:v>865.80999999999983</c:v>
                </c:pt>
                <c:pt idx="682">
                  <c:v>866.68600000000004</c:v>
                </c:pt>
                <c:pt idx="683">
                  <c:v>867.56199999999978</c:v>
                </c:pt>
                <c:pt idx="684">
                  <c:v>868.43799999999976</c:v>
                </c:pt>
                <c:pt idx="685">
                  <c:v>869.32499999999982</c:v>
                </c:pt>
                <c:pt idx="686">
                  <c:v>870.221</c:v>
                </c:pt>
                <c:pt idx="687">
                  <c:v>871.12099999999998</c:v>
                </c:pt>
                <c:pt idx="688">
                  <c:v>872.02599999999973</c:v>
                </c:pt>
                <c:pt idx="689">
                  <c:v>872.92999999999984</c:v>
                </c:pt>
                <c:pt idx="690">
                  <c:v>873.82299999999975</c:v>
                </c:pt>
                <c:pt idx="691">
                  <c:v>874.70799999999997</c:v>
                </c:pt>
                <c:pt idx="692">
                  <c:v>875.59299999999996</c:v>
                </c:pt>
                <c:pt idx="693">
                  <c:v>876.48299999999972</c:v>
                </c:pt>
                <c:pt idx="694">
                  <c:v>877.39300000000003</c:v>
                </c:pt>
                <c:pt idx="695">
                  <c:v>878.32799999999975</c:v>
                </c:pt>
                <c:pt idx="696">
                  <c:v>879.27200000000005</c:v>
                </c:pt>
                <c:pt idx="697">
                  <c:v>880.21199999999999</c:v>
                </c:pt>
                <c:pt idx="698">
                  <c:v>881.15800000000002</c:v>
                </c:pt>
                <c:pt idx="699">
                  <c:v>882.11</c:v>
                </c:pt>
                <c:pt idx="700">
                  <c:v>883.06199999999978</c:v>
                </c:pt>
                <c:pt idx="701">
                  <c:v>884.01</c:v>
                </c:pt>
                <c:pt idx="702">
                  <c:v>884.94999999999982</c:v>
                </c:pt>
                <c:pt idx="703">
                  <c:v>885.88199999999972</c:v>
                </c:pt>
                <c:pt idx="704">
                  <c:v>886.81299999999976</c:v>
                </c:pt>
                <c:pt idx="705">
                  <c:v>887.74400000000003</c:v>
                </c:pt>
                <c:pt idx="706">
                  <c:v>888.67899999999997</c:v>
                </c:pt>
                <c:pt idx="707">
                  <c:v>889.60699999999997</c:v>
                </c:pt>
                <c:pt idx="708">
                  <c:v>890.53199999999981</c:v>
                </c:pt>
                <c:pt idx="709">
                  <c:v>891.45799999999974</c:v>
                </c:pt>
                <c:pt idx="710">
                  <c:v>892.38599999999997</c:v>
                </c:pt>
                <c:pt idx="711">
                  <c:v>893.31499999999983</c:v>
                </c:pt>
                <c:pt idx="712">
                  <c:v>894.24900000000002</c:v>
                </c:pt>
                <c:pt idx="713">
                  <c:v>895.18299999999999</c:v>
                </c:pt>
                <c:pt idx="714">
                  <c:v>896.11400000000003</c:v>
                </c:pt>
                <c:pt idx="715">
                  <c:v>897.0469999999998</c:v>
                </c:pt>
                <c:pt idx="716">
                  <c:v>897.97799999999972</c:v>
                </c:pt>
                <c:pt idx="717">
                  <c:v>898.90499999999997</c:v>
                </c:pt>
                <c:pt idx="718">
                  <c:v>899.83499999999981</c:v>
                </c:pt>
                <c:pt idx="719">
                  <c:v>900.76099999999997</c:v>
                </c:pt>
                <c:pt idx="720">
                  <c:v>901.69299999999998</c:v>
                </c:pt>
                <c:pt idx="721">
                  <c:v>902.63099999999997</c:v>
                </c:pt>
                <c:pt idx="722">
                  <c:v>903.56899999999996</c:v>
                </c:pt>
                <c:pt idx="723">
                  <c:v>904.50699999999972</c:v>
                </c:pt>
                <c:pt idx="724">
                  <c:v>905.44199999999978</c:v>
                </c:pt>
                <c:pt idx="725">
                  <c:v>906.37800000000004</c:v>
                </c:pt>
                <c:pt idx="726">
                  <c:v>907.3159999999998</c:v>
                </c:pt>
                <c:pt idx="727">
                  <c:v>908.25800000000004</c:v>
                </c:pt>
                <c:pt idx="728">
                  <c:v>909.20299999999997</c:v>
                </c:pt>
                <c:pt idx="729">
                  <c:v>910.14300000000003</c:v>
                </c:pt>
                <c:pt idx="730">
                  <c:v>911.08399999999995</c:v>
                </c:pt>
                <c:pt idx="731">
                  <c:v>912.02599999999973</c:v>
                </c:pt>
                <c:pt idx="732">
                  <c:v>912.96299999999974</c:v>
                </c:pt>
                <c:pt idx="733">
                  <c:v>913.90300000000002</c:v>
                </c:pt>
                <c:pt idx="734">
                  <c:v>914.84299999999962</c:v>
                </c:pt>
                <c:pt idx="735">
                  <c:v>915.78599999999994</c:v>
                </c:pt>
                <c:pt idx="736">
                  <c:v>916.72699999999998</c:v>
                </c:pt>
                <c:pt idx="737">
                  <c:v>917.6669999999998</c:v>
                </c:pt>
                <c:pt idx="738">
                  <c:v>918.61</c:v>
                </c:pt>
                <c:pt idx="739">
                  <c:v>919.55899999999997</c:v>
                </c:pt>
                <c:pt idx="740">
                  <c:v>920.51</c:v>
                </c:pt>
                <c:pt idx="741">
                  <c:v>921.45799999999974</c:v>
                </c:pt>
                <c:pt idx="742">
                  <c:v>922.40599999999972</c:v>
                </c:pt>
                <c:pt idx="743">
                  <c:v>923.35899999999981</c:v>
                </c:pt>
                <c:pt idx="744">
                  <c:v>924.31499999999983</c:v>
                </c:pt>
                <c:pt idx="745">
                  <c:v>925.26900000000001</c:v>
                </c:pt>
                <c:pt idx="746">
                  <c:v>926.22299999999996</c:v>
                </c:pt>
                <c:pt idx="747">
                  <c:v>927.17499999999995</c:v>
                </c:pt>
                <c:pt idx="748">
                  <c:v>928.13400000000001</c:v>
                </c:pt>
                <c:pt idx="749">
                  <c:v>929.09500000000003</c:v>
                </c:pt>
                <c:pt idx="750">
                  <c:v>930.05999999999983</c:v>
                </c:pt>
                <c:pt idx="751">
                  <c:v>931.02099999999996</c:v>
                </c:pt>
                <c:pt idx="752">
                  <c:v>931.98</c:v>
                </c:pt>
                <c:pt idx="753">
                  <c:v>932.93099999999981</c:v>
                </c:pt>
                <c:pt idx="754">
                  <c:v>933.88400000000001</c:v>
                </c:pt>
                <c:pt idx="755">
                  <c:v>934.83599999999979</c:v>
                </c:pt>
                <c:pt idx="756">
                  <c:v>935.78899999999999</c:v>
                </c:pt>
                <c:pt idx="757">
                  <c:v>936.74599999999998</c:v>
                </c:pt>
                <c:pt idx="758">
                  <c:v>937.70699999999999</c:v>
                </c:pt>
                <c:pt idx="759">
                  <c:v>938.66499999999996</c:v>
                </c:pt>
                <c:pt idx="760">
                  <c:v>939.62099999999998</c:v>
                </c:pt>
                <c:pt idx="761">
                  <c:v>940.58299999999997</c:v>
                </c:pt>
                <c:pt idx="762">
                  <c:v>941.54899999999998</c:v>
                </c:pt>
                <c:pt idx="763">
                  <c:v>942.51400000000001</c:v>
                </c:pt>
                <c:pt idx="764">
                  <c:v>943.47500000000002</c:v>
                </c:pt>
                <c:pt idx="765">
                  <c:v>944.42399999999998</c:v>
                </c:pt>
                <c:pt idx="766">
                  <c:v>945.35799999999949</c:v>
                </c:pt>
                <c:pt idx="767">
                  <c:v>946.27800000000002</c:v>
                </c:pt>
                <c:pt idx="768">
                  <c:v>947.19100000000003</c:v>
                </c:pt>
                <c:pt idx="769">
                  <c:v>948.09799999999996</c:v>
                </c:pt>
                <c:pt idx="770">
                  <c:v>949.00099999999998</c:v>
                </c:pt>
                <c:pt idx="771">
                  <c:v>949.90800000000002</c:v>
                </c:pt>
                <c:pt idx="772">
                  <c:v>950.82499999999982</c:v>
                </c:pt>
                <c:pt idx="773">
                  <c:v>951.745</c:v>
                </c:pt>
                <c:pt idx="774">
                  <c:v>952.65800000000002</c:v>
                </c:pt>
                <c:pt idx="775">
                  <c:v>953.572</c:v>
                </c:pt>
                <c:pt idx="776">
                  <c:v>954.48800000000006</c:v>
                </c:pt>
                <c:pt idx="777">
                  <c:v>955.39699999999982</c:v>
                </c:pt>
                <c:pt idx="778">
                  <c:v>956.31899999999996</c:v>
                </c:pt>
                <c:pt idx="779">
                  <c:v>957.24199999999996</c:v>
                </c:pt>
                <c:pt idx="780">
                  <c:v>958.16300000000001</c:v>
                </c:pt>
                <c:pt idx="781">
                  <c:v>959.07899999999995</c:v>
                </c:pt>
                <c:pt idx="782">
                  <c:v>959.98599999999999</c:v>
                </c:pt>
                <c:pt idx="783">
                  <c:v>960.88900000000001</c:v>
                </c:pt>
                <c:pt idx="784">
                  <c:v>961.79600000000005</c:v>
                </c:pt>
                <c:pt idx="785">
                  <c:v>962.70600000000002</c:v>
                </c:pt>
                <c:pt idx="786">
                  <c:v>963.62300000000005</c:v>
                </c:pt>
                <c:pt idx="787">
                  <c:v>964.53800000000001</c:v>
                </c:pt>
                <c:pt idx="788">
                  <c:v>965.45199999999977</c:v>
                </c:pt>
                <c:pt idx="789">
                  <c:v>966.36699999999962</c:v>
                </c:pt>
                <c:pt idx="790">
                  <c:v>967.28300000000002</c:v>
                </c:pt>
                <c:pt idx="791">
                  <c:v>968.19299999999998</c:v>
                </c:pt>
                <c:pt idx="792">
                  <c:v>969.09900000000005</c:v>
                </c:pt>
                <c:pt idx="793">
                  <c:v>970.00900000000001</c:v>
                </c:pt>
                <c:pt idx="794">
                  <c:v>970.92499999999973</c:v>
                </c:pt>
                <c:pt idx="795">
                  <c:v>971.8399999999998</c:v>
                </c:pt>
                <c:pt idx="796">
                  <c:v>972.75300000000004</c:v>
                </c:pt>
                <c:pt idx="797">
                  <c:v>973.66599999999983</c:v>
                </c:pt>
                <c:pt idx="798">
                  <c:v>974.58199999999999</c:v>
                </c:pt>
                <c:pt idx="799">
                  <c:v>975.49199999999996</c:v>
                </c:pt>
                <c:pt idx="800">
                  <c:v>976.39599999999996</c:v>
                </c:pt>
                <c:pt idx="801">
                  <c:v>977.29300000000001</c:v>
                </c:pt>
                <c:pt idx="802">
                  <c:v>978.18600000000004</c:v>
                </c:pt>
                <c:pt idx="803">
                  <c:v>979.07100000000003</c:v>
                </c:pt>
                <c:pt idx="804">
                  <c:v>979.95199999999977</c:v>
                </c:pt>
                <c:pt idx="805">
                  <c:v>980.82499999999982</c:v>
                </c:pt>
                <c:pt idx="806">
                  <c:v>981.69899999999996</c:v>
                </c:pt>
                <c:pt idx="807">
                  <c:v>982.57600000000002</c:v>
                </c:pt>
                <c:pt idx="808">
                  <c:v>983.44799999999975</c:v>
                </c:pt>
                <c:pt idx="809">
                  <c:v>984.3209999999998</c:v>
                </c:pt>
                <c:pt idx="810">
                  <c:v>985.19299999999998</c:v>
                </c:pt>
                <c:pt idx="811">
                  <c:v>986.05999999999983</c:v>
                </c:pt>
                <c:pt idx="812">
                  <c:v>986.92699999999979</c:v>
                </c:pt>
                <c:pt idx="813">
                  <c:v>987.79600000000005</c:v>
                </c:pt>
                <c:pt idx="814">
                  <c:v>988.66800000000001</c:v>
                </c:pt>
                <c:pt idx="815">
                  <c:v>989.54</c:v>
                </c:pt>
                <c:pt idx="816">
                  <c:v>990.41899999999998</c:v>
                </c:pt>
                <c:pt idx="817">
                  <c:v>991.34299999999962</c:v>
                </c:pt>
                <c:pt idx="818">
                  <c:v>992.298</c:v>
                </c:pt>
                <c:pt idx="819">
                  <c:v>993.27200000000005</c:v>
                </c:pt>
                <c:pt idx="820">
                  <c:v>994.25699999999972</c:v>
                </c:pt>
                <c:pt idx="821">
                  <c:v>995.24</c:v>
                </c:pt>
                <c:pt idx="822">
                  <c:v>996.22</c:v>
                </c:pt>
                <c:pt idx="823">
                  <c:v>997.202</c:v>
                </c:pt>
                <c:pt idx="824">
                  <c:v>998.18</c:v>
                </c:pt>
                <c:pt idx="825">
                  <c:v>999.15699999999981</c:v>
                </c:pt>
                <c:pt idx="826">
                  <c:v>1000.129</c:v>
                </c:pt>
                <c:pt idx="827">
                  <c:v>1001.104</c:v>
                </c:pt>
                <c:pt idx="828">
                  <c:v>1002.08</c:v>
                </c:pt>
                <c:pt idx="829">
                  <c:v>1003.059</c:v>
                </c:pt>
                <c:pt idx="830">
                  <c:v>1004.037</c:v>
                </c:pt>
                <c:pt idx="831">
                  <c:v>1005.021</c:v>
                </c:pt>
                <c:pt idx="832">
                  <c:v>1006.008</c:v>
                </c:pt>
                <c:pt idx="833">
                  <c:v>1006.997</c:v>
                </c:pt>
                <c:pt idx="834">
                  <c:v>1007.985</c:v>
                </c:pt>
                <c:pt idx="835">
                  <c:v>1008.9690000000001</c:v>
                </c:pt>
                <c:pt idx="836">
                  <c:v>1009.951</c:v>
                </c:pt>
                <c:pt idx="837">
                  <c:v>1010.936</c:v>
                </c:pt>
                <c:pt idx="838">
                  <c:v>1011.92</c:v>
                </c:pt>
                <c:pt idx="839">
                  <c:v>1012.9059999999999</c:v>
                </c:pt>
                <c:pt idx="840">
                  <c:v>1013.889</c:v>
                </c:pt>
                <c:pt idx="841">
                  <c:v>1014.87</c:v>
                </c:pt>
                <c:pt idx="842">
                  <c:v>1015.85</c:v>
                </c:pt>
                <c:pt idx="843">
                  <c:v>1016.829</c:v>
                </c:pt>
                <c:pt idx="844">
                  <c:v>1017.806</c:v>
                </c:pt>
                <c:pt idx="845">
                  <c:v>1018.776</c:v>
                </c:pt>
                <c:pt idx="846">
                  <c:v>1019.749</c:v>
                </c:pt>
                <c:pt idx="847">
                  <c:v>1020.722</c:v>
                </c:pt>
                <c:pt idx="848">
                  <c:v>1021.693</c:v>
                </c:pt>
                <c:pt idx="849">
                  <c:v>1022.664</c:v>
                </c:pt>
                <c:pt idx="850">
                  <c:v>1023.635</c:v>
                </c:pt>
                <c:pt idx="851">
                  <c:v>1024.6089999999999</c:v>
                </c:pt>
                <c:pt idx="852">
                  <c:v>1025.586</c:v>
                </c:pt>
                <c:pt idx="853">
                  <c:v>1026.5630000000001</c:v>
                </c:pt>
                <c:pt idx="854">
                  <c:v>1027.539</c:v>
                </c:pt>
                <c:pt idx="855">
                  <c:v>1028.518</c:v>
                </c:pt>
                <c:pt idx="856">
                  <c:v>1029.49</c:v>
                </c:pt>
                <c:pt idx="857">
                  <c:v>1030.461</c:v>
                </c:pt>
                <c:pt idx="858">
                  <c:v>1031.431</c:v>
                </c:pt>
                <c:pt idx="859">
                  <c:v>1032.4010000000001</c:v>
                </c:pt>
                <c:pt idx="860">
                  <c:v>1033.375</c:v>
                </c:pt>
                <c:pt idx="861">
                  <c:v>1034.348</c:v>
                </c:pt>
                <c:pt idx="862">
                  <c:v>1035.32</c:v>
                </c:pt>
                <c:pt idx="863">
                  <c:v>1036.2940000000001</c:v>
                </c:pt>
                <c:pt idx="864">
                  <c:v>1037.27</c:v>
                </c:pt>
                <c:pt idx="865">
                  <c:v>1038.25</c:v>
                </c:pt>
                <c:pt idx="866">
                  <c:v>1039.2270000000001</c:v>
                </c:pt>
                <c:pt idx="867">
                  <c:v>1040.2049999999999</c:v>
                </c:pt>
                <c:pt idx="868">
                  <c:v>1041.1780000000001</c:v>
                </c:pt>
                <c:pt idx="869">
                  <c:v>1042.1559999999999</c:v>
                </c:pt>
                <c:pt idx="870">
                  <c:v>1043.135</c:v>
                </c:pt>
                <c:pt idx="871">
                  <c:v>1044.0999999999999</c:v>
                </c:pt>
                <c:pt idx="872">
                  <c:v>1045.047</c:v>
                </c:pt>
                <c:pt idx="873">
                  <c:v>1045.9849999999999</c:v>
                </c:pt>
                <c:pt idx="874">
                  <c:v>1046.922</c:v>
                </c:pt>
                <c:pt idx="875">
                  <c:v>1047.8589999999999</c:v>
                </c:pt>
                <c:pt idx="876">
                  <c:v>1048.7929999999999</c:v>
                </c:pt>
                <c:pt idx="877">
                  <c:v>1049.7260000000001</c:v>
                </c:pt>
                <c:pt idx="878">
                  <c:v>1050.662</c:v>
                </c:pt>
                <c:pt idx="879">
                  <c:v>1051.595</c:v>
                </c:pt>
                <c:pt idx="880">
                  <c:v>1052.5260000000001</c:v>
                </c:pt>
                <c:pt idx="881">
                  <c:v>1053.451</c:v>
                </c:pt>
                <c:pt idx="882">
                  <c:v>1054.373</c:v>
                </c:pt>
                <c:pt idx="883">
                  <c:v>1055.2950000000001</c:v>
                </c:pt>
                <c:pt idx="884">
                  <c:v>1056.221</c:v>
                </c:pt>
                <c:pt idx="885">
                  <c:v>1057.1489999999999</c:v>
                </c:pt>
                <c:pt idx="886">
                  <c:v>1058.077</c:v>
                </c:pt>
                <c:pt idx="887">
                  <c:v>1059.0070000000001</c:v>
                </c:pt>
                <c:pt idx="888">
                  <c:v>1059.9349999999999</c:v>
                </c:pt>
                <c:pt idx="889">
                  <c:v>1060.8620000000001</c:v>
                </c:pt>
                <c:pt idx="890">
                  <c:v>1061.79</c:v>
                </c:pt>
                <c:pt idx="891">
                  <c:v>1062.721</c:v>
                </c:pt>
                <c:pt idx="892">
                  <c:v>1063.6479999999999</c:v>
                </c:pt>
                <c:pt idx="893">
                  <c:v>1064.5740000000001</c:v>
                </c:pt>
                <c:pt idx="894">
                  <c:v>1065.5</c:v>
                </c:pt>
                <c:pt idx="895">
                  <c:v>1066.425</c:v>
                </c:pt>
                <c:pt idx="896">
                  <c:v>1067.347</c:v>
                </c:pt>
                <c:pt idx="897">
                  <c:v>1068.269</c:v>
                </c:pt>
                <c:pt idx="898">
                  <c:v>1069.1880000000001</c:v>
                </c:pt>
                <c:pt idx="899">
                  <c:v>1070.106</c:v>
                </c:pt>
                <c:pt idx="900">
                  <c:v>1071.021</c:v>
                </c:pt>
                <c:pt idx="901">
                  <c:v>1071.942</c:v>
                </c:pt>
                <c:pt idx="902">
                  <c:v>1072.864</c:v>
                </c:pt>
                <c:pt idx="903">
                  <c:v>1073.7860000000001</c:v>
                </c:pt>
                <c:pt idx="904">
                  <c:v>1074.713</c:v>
                </c:pt>
                <c:pt idx="905">
                  <c:v>1075.6379999999999</c:v>
                </c:pt>
                <c:pt idx="906">
                  <c:v>1076.5609999999999</c:v>
                </c:pt>
                <c:pt idx="907">
                  <c:v>1077.4839999999999</c:v>
                </c:pt>
                <c:pt idx="908">
                  <c:v>1078.4069999999999</c:v>
                </c:pt>
                <c:pt idx="909">
                  <c:v>1079.325</c:v>
                </c:pt>
                <c:pt idx="910">
                  <c:v>1080.2370000000001</c:v>
                </c:pt>
                <c:pt idx="911">
                  <c:v>1081.152</c:v>
                </c:pt>
                <c:pt idx="912">
                  <c:v>1082.0650000000001</c:v>
                </c:pt>
                <c:pt idx="913">
                  <c:v>1082.98</c:v>
                </c:pt>
                <c:pt idx="914">
                  <c:v>1083.8879999999999</c:v>
                </c:pt>
                <c:pt idx="915">
                  <c:v>1084.796</c:v>
                </c:pt>
                <c:pt idx="916">
                  <c:v>1085.71</c:v>
                </c:pt>
                <c:pt idx="917">
                  <c:v>1086.6279999999999</c:v>
                </c:pt>
              </c:numCache>
            </c:numRef>
          </c:xVal>
          <c:yVal>
            <c:numRef>
              <c:f>'5RB'!$O$6:$O$923</c:f>
              <c:numCache>
                <c:formatCode>General</c:formatCode>
                <c:ptCount val="918"/>
                <c:pt idx="0">
                  <c:v>1</c:v>
                </c:pt>
                <c:pt idx="1">
                  <c:v>0.99949889866538599</c:v>
                </c:pt>
                <c:pt idx="2">
                  <c:v>0.99894290804388297</c:v>
                </c:pt>
                <c:pt idx="3">
                  <c:v>0.99833202813549204</c:v>
                </c:pt>
                <c:pt idx="4">
                  <c:v>0.99777414477995796</c:v>
                </c:pt>
                <c:pt idx="5">
                  <c:v>0.99721815415845505</c:v>
                </c:pt>
                <c:pt idx="6">
                  <c:v>0.99657841005609604</c:v>
                </c:pt>
                <c:pt idx="7">
                  <c:v>0.99588377666684802</c:v>
                </c:pt>
                <c:pt idx="8">
                  <c:v>0.99521706110455199</c:v>
                </c:pt>
                <c:pt idx="9">
                  <c:v>0.99454987235874903</c:v>
                </c:pt>
                <c:pt idx="10">
                  <c:v>0.99379845694858204</c:v>
                </c:pt>
                <c:pt idx="11">
                  <c:v>0.992963761241066</c:v>
                </c:pt>
                <c:pt idx="12">
                  <c:v>0.99223979047434296</c:v>
                </c:pt>
                <c:pt idx="13">
                  <c:v>0.99148884824768302</c:v>
                </c:pt>
                <c:pt idx="14">
                  <c:v>0.99068348991764199</c:v>
                </c:pt>
                <c:pt idx="15">
                  <c:v>0.98984832102661902</c:v>
                </c:pt>
                <c:pt idx="16">
                  <c:v>0.98895873603221396</c:v>
                </c:pt>
                <c:pt idx="17">
                  <c:v>0.98812404032469903</c:v>
                </c:pt>
                <c:pt idx="18">
                  <c:v>0.98717956604340495</c:v>
                </c:pt>
                <c:pt idx="19">
                  <c:v>0.98623367221158897</c:v>
                </c:pt>
                <c:pt idx="20">
                  <c:v>0.98526033373632804</c:v>
                </c:pt>
                <c:pt idx="21">
                  <c:v>0.98425955061762305</c:v>
                </c:pt>
                <c:pt idx="22">
                  <c:v>0.98320198547799798</c:v>
                </c:pt>
                <c:pt idx="23">
                  <c:v>0.98214489352188195</c:v>
                </c:pt>
                <c:pt idx="24">
                  <c:v>0.98106035692231996</c:v>
                </c:pt>
                <c:pt idx="25">
                  <c:v>0.97991903830183902</c:v>
                </c:pt>
                <c:pt idx="26">
                  <c:v>0.978752640955452</c:v>
                </c:pt>
                <c:pt idx="27">
                  <c:v>0.97755690623158997</c:v>
                </c:pt>
                <c:pt idx="28">
                  <c:v>0.97633183413025404</c:v>
                </c:pt>
                <c:pt idx="29">
                  <c:v>0.97508121011950299</c:v>
                </c:pt>
                <c:pt idx="30">
                  <c:v>0.97380172191478498</c:v>
                </c:pt>
                <c:pt idx="31">
                  <c:v>0.97249478906662201</c:v>
                </c:pt>
                <c:pt idx="32">
                  <c:v>0.97113107419753997</c:v>
                </c:pt>
                <c:pt idx="33">
                  <c:v>0.96973991468501397</c:v>
                </c:pt>
                <c:pt idx="34">
                  <c:v>0.96832178371255095</c:v>
                </c:pt>
                <c:pt idx="35">
                  <c:v>0.96681989925923195</c:v>
                </c:pt>
                <c:pt idx="36">
                  <c:v>0.965290570162467</c:v>
                </c:pt>
                <c:pt idx="37">
                  <c:v>0.96376124106570404</c:v>
                </c:pt>
                <c:pt idx="38">
                  <c:v>0.96214768530457695</c:v>
                </c:pt>
                <c:pt idx="39">
                  <c:v>0.96050715808351195</c:v>
                </c:pt>
                <c:pt idx="40">
                  <c:v>0.95881032202503602</c:v>
                </c:pt>
                <c:pt idx="41">
                  <c:v>0.957114905517084</c:v>
                </c:pt>
                <c:pt idx="42">
                  <c:v>0.95536318017171895</c:v>
                </c:pt>
                <c:pt idx="43">
                  <c:v>0.95355467280543404</c:v>
                </c:pt>
                <c:pt idx="44">
                  <c:v>0.95166241195829404</c:v>
                </c:pt>
                <c:pt idx="45">
                  <c:v>0.949826933132073</c:v>
                </c:pt>
                <c:pt idx="46">
                  <c:v>0.94793656501896295</c:v>
                </c:pt>
                <c:pt idx="47">
                  <c:v>0.94598988806844098</c:v>
                </c:pt>
                <c:pt idx="48">
                  <c:v>0.94401576647447605</c:v>
                </c:pt>
                <c:pt idx="49">
                  <c:v>0.94195741821614598</c:v>
                </c:pt>
                <c:pt idx="50">
                  <c:v>0.93987020576384905</c:v>
                </c:pt>
                <c:pt idx="51">
                  <c:v>0.93773046994220099</c:v>
                </c:pt>
                <c:pt idx="52">
                  <c:v>0.93556092355957099</c:v>
                </c:pt>
                <c:pt idx="53">
                  <c:v>0.93330809687959204</c:v>
                </c:pt>
                <c:pt idx="54">
                  <c:v>0.93105479701610505</c:v>
                </c:pt>
                <c:pt idx="55">
                  <c:v>0.92874708104923698</c:v>
                </c:pt>
                <c:pt idx="56">
                  <c:v>0.92646491699178402</c:v>
                </c:pt>
                <c:pt idx="57">
                  <c:v>0.92407297436055202</c:v>
                </c:pt>
                <c:pt idx="58">
                  <c:v>0.92168150491282796</c:v>
                </c:pt>
                <c:pt idx="59">
                  <c:v>0.91920628198424803</c:v>
                </c:pt>
                <c:pt idx="60">
                  <c:v>0.91667616976877897</c:v>
                </c:pt>
                <c:pt idx="61">
                  <c:v>0.91408927553239105</c:v>
                </c:pt>
                <c:pt idx="62">
                  <c:v>0.91152982593944698</c:v>
                </c:pt>
                <c:pt idx="63">
                  <c:v>0.90897226908053397</c:v>
                </c:pt>
                <c:pt idx="64">
                  <c:v>0.90632906600673302</c:v>
                </c:pt>
                <c:pt idx="65">
                  <c:v>0.903660784207027</c:v>
                </c:pt>
                <c:pt idx="66">
                  <c:v>0.90093524720289497</c:v>
                </c:pt>
                <c:pt idx="67">
                  <c:v>0.89818084600479398</c:v>
                </c:pt>
                <c:pt idx="68">
                  <c:v>0.89542833754072404</c:v>
                </c:pt>
                <c:pt idx="69">
                  <c:v>0.89261952023924196</c:v>
                </c:pt>
                <c:pt idx="70">
                  <c:v>0.88981022975425195</c:v>
                </c:pt>
                <c:pt idx="71">
                  <c:v>0.88697396780932602</c:v>
                </c:pt>
                <c:pt idx="72">
                  <c:v>0.88405347920003596</c:v>
                </c:pt>
                <c:pt idx="73">
                  <c:v>0.88116090841769801</c:v>
                </c:pt>
                <c:pt idx="74">
                  <c:v>0.87818411097099702</c:v>
                </c:pt>
                <c:pt idx="75">
                  <c:v>0.87523617771826201</c:v>
                </c:pt>
                <c:pt idx="76">
                  <c:v>0.87226127300559098</c:v>
                </c:pt>
                <c:pt idx="77">
                  <c:v>0.86928447555888899</c:v>
                </c:pt>
                <c:pt idx="78">
                  <c:v>0.86622581736536197</c:v>
                </c:pt>
                <c:pt idx="79">
                  <c:v>0.86311037715091499</c:v>
                </c:pt>
                <c:pt idx="80">
                  <c:v>0.85999541011997604</c:v>
                </c:pt>
                <c:pt idx="81">
                  <c:v>0.85682508061864004</c:v>
                </c:pt>
                <c:pt idx="82">
                  <c:v>0.85368266894425604</c:v>
                </c:pt>
                <c:pt idx="83">
                  <c:v>0.85048347524895396</c:v>
                </c:pt>
                <c:pt idx="84">
                  <c:v>0.84725872964423699</c:v>
                </c:pt>
                <c:pt idx="85">
                  <c:v>0.84403209130548995</c:v>
                </c:pt>
                <c:pt idx="86">
                  <c:v>0.84074914412933099</c:v>
                </c:pt>
                <c:pt idx="87">
                  <c:v>0.83744064504375804</c:v>
                </c:pt>
                <c:pt idx="88">
                  <c:v>0.83410280858070995</c:v>
                </c:pt>
                <c:pt idx="89">
                  <c:v>0.830681218636806</c:v>
                </c:pt>
                <c:pt idx="90">
                  <c:v>0.827316410713821</c:v>
                </c:pt>
                <c:pt idx="91">
                  <c:v>0.82383993148302803</c:v>
                </c:pt>
                <c:pt idx="92">
                  <c:v>0.82039137007918705</c:v>
                </c:pt>
                <c:pt idx="93">
                  <c:v>0.81694233549183903</c:v>
                </c:pt>
                <c:pt idx="94">
                  <c:v>0.81346585626104595</c:v>
                </c:pt>
                <c:pt idx="95">
                  <c:v>0.80993496092687201</c:v>
                </c:pt>
                <c:pt idx="96">
                  <c:v>0.80637520139872998</c:v>
                </c:pt>
                <c:pt idx="97">
                  <c:v>0.80284241333052597</c:v>
                </c:pt>
                <c:pt idx="98">
                  <c:v>0.79922776451549604</c:v>
                </c:pt>
                <c:pt idx="99">
                  <c:v>0.79558377832298999</c:v>
                </c:pt>
                <c:pt idx="100">
                  <c:v>0.79196865632445301</c:v>
                </c:pt>
                <c:pt idx="101">
                  <c:v>0.78835211477539202</c:v>
                </c:pt>
                <c:pt idx="102">
                  <c:v>0.78468068393944201</c:v>
                </c:pt>
                <c:pt idx="103">
                  <c:v>0.78100972628700005</c:v>
                </c:pt>
                <c:pt idx="104">
                  <c:v>0.77731085080760598</c:v>
                </c:pt>
                <c:pt idx="105">
                  <c:v>0.77361244851171995</c:v>
                </c:pt>
                <c:pt idx="106">
                  <c:v>0.76991357303232599</c:v>
                </c:pt>
                <c:pt idx="107">
                  <c:v>0.76618583335896395</c:v>
                </c:pt>
                <c:pt idx="108">
                  <c:v>0.76251440252301494</c:v>
                </c:pt>
                <c:pt idx="109">
                  <c:v>0.75876111094023901</c:v>
                </c:pt>
                <c:pt idx="110">
                  <c:v>0.75503337126687797</c:v>
                </c:pt>
                <c:pt idx="111">
                  <c:v>0.75128007968410304</c:v>
                </c:pt>
                <c:pt idx="112">
                  <c:v>0.747552340010741</c:v>
                </c:pt>
                <c:pt idx="113">
                  <c:v>0.74382649307141102</c:v>
                </c:pt>
                <c:pt idx="114">
                  <c:v>0.74009875339804898</c:v>
                </c:pt>
                <c:pt idx="115">
                  <c:v>0.73637243327521096</c:v>
                </c:pt>
                <c:pt idx="116">
                  <c:v>0.73267403097932504</c:v>
                </c:pt>
                <c:pt idx="117">
                  <c:v>0.72900260014337503</c:v>
                </c:pt>
                <c:pt idx="118">
                  <c:v>0.72527486047001399</c:v>
                </c:pt>
                <c:pt idx="119">
                  <c:v>0.72160342963406399</c:v>
                </c:pt>
                <c:pt idx="120">
                  <c:v>0.71793436471565197</c:v>
                </c:pt>
                <c:pt idx="121">
                  <c:v>0.71417918039884598</c:v>
                </c:pt>
                <c:pt idx="122">
                  <c:v>0.71050774956289597</c:v>
                </c:pt>
                <c:pt idx="123">
                  <c:v>0.70689120801383598</c:v>
                </c:pt>
                <c:pt idx="124">
                  <c:v>0.70322166991191704</c:v>
                </c:pt>
                <c:pt idx="125">
                  <c:v>0.699632573006301</c:v>
                </c:pt>
                <c:pt idx="126">
                  <c:v>0.69601745100776302</c:v>
                </c:pt>
                <c:pt idx="127">
                  <c:v>0.69243024683617704</c:v>
                </c:pt>
                <c:pt idx="128">
                  <c:v>0.68881370528711605</c:v>
                </c:pt>
                <c:pt idx="129">
                  <c:v>0.68522602793202203</c:v>
                </c:pt>
                <c:pt idx="130">
                  <c:v>0.68163882376043705</c:v>
                </c:pt>
                <c:pt idx="131">
                  <c:v>0.67802417494540701</c:v>
                </c:pt>
                <c:pt idx="132">
                  <c:v>0.67446394223375705</c:v>
                </c:pt>
                <c:pt idx="133">
                  <c:v>0.67090370952210898</c:v>
                </c:pt>
                <c:pt idx="134">
                  <c:v>0.66737092145390298</c:v>
                </c:pt>
                <c:pt idx="135">
                  <c:v>0.66386747076317398</c:v>
                </c:pt>
                <c:pt idx="136">
                  <c:v>0.66033468269496998</c:v>
                </c:pt>
                <c:pt idx="137">
                  <c:v>0.65680378736079603</c:v>
                </c:pt>
                <c:pt idx="138">
                  <c:v>0.65327099929259103</c:v>
                </c:pt>
                <c:pt idx="139">
                  <c:v>0.64982196470524201</c:v>
                </c:pt>
                <c:pt idx="140">
                  <c:v>0.64631851401451301</c:v>
                </c:pt>
                <c:pt idx="141">
                  <c:v>0.64284250796722697</c:v>
                </c:pt>
                <c:pt idx="142">
                  <c:v>0.63933669135895999</c:v>
                </c:pt>
                <c:pt idx="143">
                  <c:v>0.63591699414908598</c:v>
                </c:pt>
                <c:pt idx="144">
                  <c:v>0.632468432745245</c:v>
                </c:pt>
                <c:pt idx="145">
                  <c:v>0.62901939815789698</c:v>
                </c:pt>
                <c:pt idx="146">
                  <c:v>0.62557036357054796</c:v>
                </c:pt>
                <c:pt idx="147">
                  <c:v>0.62212132898320005</c:v>
                </c:pt>
                <c:pt idx="148">
                  <c:v>0.61870163177332604</c:v>
                </c:pt>
                <c:pt idx="149">
                  <c:v>0.61530748647286704</c:v>
                </c:pt>
                <c:pt idx="150">
                  <c:v>0.61188778926299303</c:v>
                </c:pt>
                <c:pt idx="151">
                  <c:v>0.60849364396253403</c:v>
                </c:pt>
                <c:pt idx="152">
                  <c:v>0.60515580749948605</c:v>
                </c:pt>
                <c:pt idx="153">
                  <c:v>0.601902197700801</c:v>
                </c:pt>
                <c:pt idx="154">
                  <c:v>0.59862067007516495</c:v>
                </c:pt>
                <c:pt idx="155">
                  <c:v>0.59536706027648101</c:v>
                </c:pt>
                <c:pt idx="156">
                  <c:v>0.59216786658117804</c:v>
                </c:pt>
                <c:pt idx="157">
                  <c:v>0.58910920838765102</c:v>
                </c:pt>
                <c:pt idx="158">
                  <c:v>0.58607752165406102</c:v>
                </c:pt>
                <c:pt idx="159">
                  <c:v>0.58313006158483405</c:v>
                </c:pt>
                <c:pt idx="160">
                  <c:v>0.58018260151560697</c:v>
                </c:pt>
                <c:pt idx="161">
                  <c:v>0.57734397365314205</c:v>
                </c:pt>
                <c:pt idx="162">
                  <c:v>0.57450771170821602</c:v>
                </c:pt>
                <c:pt idx="163">
                  <c:v>0.57175520324414697</c:v>
                </c:pt>
                <c:pt idx="164">
                  <c:v>0.56903013942352099</c:v>
                </c:pt>
                <c:pt idx="165">
                  <c:v>0.56635949170627597</c:v>
                </c:pt>
                <c:pt idx="166">
                  <c:v>0.56368884398903196</c:v>
                </c:pt>
                <c:pt idx="167">
                  <c:v>0.56118617641700796</c:v>
                </c:pt>
                <c:pt idx="168">
                  <c:v>0.55879470696928302</c:v>
                </c:pt>
                <c:pt idx="169">
                  <c:v>0.55648699100241605</c:v>
                </c:pt>
                <c:pt idx="170">
                  <c:v>0.55417690911800999</c:v>
                </c:pt>
                <c:pt idx="171">
                  <c:v>0.55192408243803104</c:v>
                </c:pt>
                <c:pt idx="172">
                  <c:v>0.54972756459546301</c:v>
                </c:pt>
                <c:pt idx="173">
                  <c:v>0.54764224487719704</c:v>
                </c:pt>
                <c:pt idx="174">
                  <c:v>0.54574998403005703</c:v>
                </c:pt>
                <c:pt idx="175">
                  <c:v>0.54397081404124803</c:v>
                </c:pt>
                <c:pt idx="176">
                  <c:v>0.54241404030104001</c:v>
                </c:pt>
                <c:pt idx="177">
                  <c:v>0.54091215584772001</c:v>
                </c:pt>
                <c:pt idx="178">
                  <c:v>0.53949402487525699</c:v>
                </c:pt>
                <c:pt idx="179">
                  <c:v>0.53818661884358698</c:v>
                </c:pt>
                <c:pt idx="180">
                  <c:v>0.53701832876317002</c:v>
                </c:pt>
                <c:pt idx="181">
                  <c:v>0.53590445478613302</c:v>
                </c:pt>
                <c:pt idx="182">
                  <c:v>0.53484925556404705</c:v>
                </c:pt>
                <c:pt idx="183">
                  <c:v>0.53387591708878601</c:v>
                </c:pt>
                <c:pt idx="184">
                  <c:v>0.53295699471690605</c:v>
                </c:pt>
                <c:pt idx="185">
                  <c:v>0.53206740972250199</c:v>
                </c:pt>
                <c:pt idx="186">
                  <c:v>0.53117782472809705</c:v>
                </c:pt>
                <c:pt idx="187">
                  <c:v>0.53037010048051803</c:v>
                </c:pt>
                <c:pt idx="188">
                  <c:v>0.529564742150477</c:v>
                </c:pt>
                <c:pt idx="189">
                  <c:v>0.52878635528037299</c:v>
                </c:pt>
                <c:pt idx="190">
                  <c:v>0.52823036465887097</c:v>
                </c:pt>
                <c:pt idx="191">
                  <c:v>0.52750639389214704</c:v>
                </c:pt>
                <c:pt idx="192">
                  <c:v>0.52678289630893205</c:v>
                </c:pt>
                <c:pt idx="193">
                  <c:v>0.52614315220657304</c:v>
                </c:pt>
                <c:pt idx="194">
                  <c:v>0.525532272298181</c:v>
                </c:pt>
                <c:pt idx="195">
                  <c:v>0.52491997283926695</c:v>
                </c:pt>
                <c:pt idx="196">
                  <c:v>0.52425278409346299</c:v>
                </c:pt>
                <c:pt idx="197">
                  <c:v>0.52369679347196096</c:v>
                </c:pt>
                <c:pt idx="198">
                  <c:v>0.52319521895383903</c:v>
                </c:pt>
                <c:pt idx="199">
                  <c:v>0.52269411761922502</c:v>
                </c:pt>
                <c:pt idx="200">
                  <c:v>0.52222188047857798</c:v>
                </c:pt>
                <c:pt idx="201">
                  <c:v>0.52177708798137601</c:v>
                </c:pt>
                <c:pt idx="202">
                  <c:v>0.52130532402423702</c:v>
                </c:pt>
                <c:pt idx="203">
                  <c:v>0.52088750298697095</c:v>
                </c:pt>
                <c:pt idx="204">
                  <c:v>0.52047015513321304</c:v>
                </c:pt>
                <c:pt idx="205">
                  <c:v>0.52008025192289997</c:v>
                </c:pt>
                <c:pt idx="206">
                  <c:v>0.519635459425697</c:v>
                </c:pt>
                <c:pt idx="207">
                  <c:v>0.51921763838843205</c:v>
                </c:pt>
                <c:pt idx="208">
                  <c:v>0.51885707255559299</c:v>
                </c:pt>
                <c:pt idx="209">
                  <c:v>0.518496033539247</c:v>
                </c:pt>
                <c:pt idx="210">
                  <c:v>0.51816054643231502</c:v>
                </c:pt>
                <c:pt idx="211">
                  <c:v>0.51779950741596903</c:v>
                </c:pt>
                <c:pt idx="212">
                  <c:v>0.51746591304306699</c:v>
                </c:pt>
                <c:pt idx="213">
                  <c:v>0.51713231867016596</c:v>
                </c:pt>
                <c:pt idx="214">
                  <c:v>0.51677175283732701</c:v>
                </c:pt>
                <c:pt idx="215">
                  <c:v>0.51643815846442498</c:v>
                </c:pt>
                <c:pt idx="216">
                  <c:v>0.51610267135749299</c:v>
                </c:pt>
                <c:pt idx="217">
                  <c:v>0.515741632341147</c:v>
                </c:pt>
                <c:pt idx="218">
                  <c:v>0.51540803796824497</c:v>
                </c:pt>
                <c:pt idx="219">
                  <c:v>0.515101888238788</c:v>
                </c:pt>
                <c:pt idx="220">
                  <c:v>0.51476829386588596</c:v>
                </c:pt>
                <c:pt idx="221">
                  <c:v>0.51443469949298404</c:v>
                </c:pt>
                <c:pt idx="222">
                  <c:v>0.51412854976352595</c:v>
                </c:pt>
                <c:pt idx="223">
                  <c:v>0.51376751074718097</c:v>
                </c:pt>
                <c:pt idx="224">
                  <c:v>0.51346136101772299</c:v>
                </c:pt>
                <c:pt idx="225">
                  <c:v>0.51312776664482196</c:v>
                </c:pt>
                <c:pt idx="226">
                  <c:v>0.51282114373185705</c:v>
                </c:pt>
                <c:pt idx="227">
                  <c:v>0.51251499400239897</c:v>
                </c:pt>
                <c:pt idx="228">
                  <c:v>0.512208844272942</c:v>
                </c:pt>
                <c:pt idx="229">
                  <c:v>0.51187524990003996</c:v>
                </c:pt>
                <c:pt idx="230">
                  <c:v>0.511598437548058</c:v>
                </c:pt>
                <c:pt idx="231">
                  <c:v>0.51129181463509299</c:v>
                </c:pt>
                <c:pt idx="232">
                  <c:v>0.51101310954907997</c:v>
                </c:pt>
                <c:pt idx="233">
                  <c:v>0.51045711892757695</c:v>
                </c:pt>
                <c:pt idx="234">
                  <c:v>0.50978993018177299</c:v>
                </c:pt>
                <c:pt idx="235">
                  <c:v>0.50928835566365105</c:v>
                </c:pt>
                <c:pt idx="236">
                  <c:v>0.50895476129075001</c:v>
                </c:pt>
                <c:pt idx="237">
                  <c:v>0.50862116691784798</c:v>
                </c:pt>
                <c:pt idx="238">
                  <c:v>0.50831501718839101</c:v>
                </c:pt>
                <c:pt idx="239">
                  <c:v>0.50801076019296398</c:v>
                </c:pt>
                <c:pt idx="240">
                  <c:v>0.50773205510695096</c:v>
                </c:pt>
                <c:pt idx="241">
                  <c:v>0.50745476957146096</c:v>
                </c:pt>
                <c:pt idx="242">
                  <c:v>0.50711928246452898</c:v>
                </c:pt>
                <c:pt idx="243">
                  <c:v>0.50675824344818299</c:v>
                </c:pt>
                <c:pt idx="244">
                  <c:v>0.50648143109620003</c:v>
                </c:pt>
                <c:pt idx="245">
                  <c:v>0.50617528136674295</c:v>
                </c:pt>
                <c:pt idx="246">
                  <c:v>0.50589610309722199</c:v>
                </c:pt>
                <c:pt idx="247">
                  <c:v>0.50561929074524004</c:v>
                </c:pt>
                <c:pt idx="248">
                  <c:v>0.50528380363830905</c:v>
                </c:pt>
                <c:pt idx="249">
                  <c:v>0.50495020926540601</c:v>
                </c:pt>
                <c:pt idx="250">
                  <c:v>0.50453475414567905</c:v>
                </c:pt>
                <c:pt idx="251">
                  <c:v>0.50417182239530201</c:v>
                </c:pt>
                <c:pt idx="252">
                  <c:v>0.50381078337895602</c:v>
                </c:pt>
                <c:pt idx="253">
                  <c:v>0.50344974436261003</c:v>
                </c:pt>
                <c:pt idx="254">
                  <c:v>0.50311425725567804</c:v>
                </c:pt>
                <c:pt idx="255">
                  <c:v>0.50281000026025102</c:v>
                </c:pt>
                <c:pt idx="256">
                  <c:v>0.50247640588734899</c:v>
                </c:pt>
                <c:pt idx="257">
                  <c:v>0.502140918780417</c:v>
                </c:pt>
                <c:pt idx="258">
                  <c:v>0.50177987976407101</c:v>
                </c:pt>
                <c:pt idx="259">
                  <c:v>0.50141931393123196</c:v>
                </c:pt>
                <c:pt idx="260">
                  <c:v>0.50114013566171101</c:v>
                </c:pt>
                <c:pt idx="261">
                  <c:v>0.50077956982887395</c:v>
                </c:pt>
                <c:pt idx="262">
                  <c:v>0.50044597545597203</c:v>
                </c:pt>
                <c:pt idx="263">
                  <c:v>0.50013935254300701</c:v>
                </c:pt>
                <c:pt idx="264">
                  <c:v>0.499749449332693</c:v>
                </c:pt>
                <c:pt idx="265">
                  <c:v>0.49941585495979102</c:v>
                </c:pt>
                <c:pt idx="266">
                  <c:v>0.49902784448350901</c:v>
                </c:pt>
                <c:pt idx="267">
                  <c:v>0.49863746808968701</c:v>
                </c:pt>
                <c:pt idx="268">
                  <c:v>0.49827642907334102</c:v>
                </c:pt>
                <c:pt idx="269">
                  <c:v>0.49783163657613899</c:v>
                </c:pt>
                <c:pt idx="270">
                  <c:v>0.49746917800926999</c:v>
                </c:pt>
                <c:pt idx="271">
                  <c:v>0.49713558363636801</c:v>
                </c:pt>
                <c:pt idx="272">
                  <c:v>0.49674709997657701</c:v>
                </c:pt>
                <c:pt idx="273">
                  <c:v>0.49632975212281999</c:v>
                </c:pt>
                <c:pt idx="274">
                  <c:v>0.495966820372443</c:v>
                </c:pt>
                <c:pt idx="275">
                  <c:v>0.49557880989615999</c:v>
                </c:pt>
                <c:pt idx="276">
                  <c:v>0.49516146204240202</c:v>
                </c:pt>
                <c:pt idx="277">
                  <c:v>0.49474364100513601</c:v>
                </c:pt>
                <c:pt idx="278">
                  <c:v>0.494353737794823</c:v>
                </c:pt>
                <c:pt idx="279">
                  <c:v>0.49396525413503201</c:v>
                </c:pt>
                <c:pt idx="280">
                  <c:v>0.49349349017789301</c:v>
                </c:pt>
                <c:pt idx="281">
                  <c:v>0.49304680494666098</c:v>
                </c:pt>
                <c:pt idx="282">
                  <c:v>0.492574567806014</c:v>
                </c:pt>
                <c:pt idx="283">
                  <c:v>0.49210233066536702</c:v>
                </c:pt>
                <c:pt idx="284">
                  <c:v>0.49165753816816499</c:v>
                </c:pt>
                <c:pt idx="285">
                  <c:v>0.49115643683355098</c:v>
                </c:pt>
                <c:pt idx="286">
                  <c:v>0.49065486231542899</c:v>
                </c:pt>
                <c:pt idx="287">
                  <c:v>0.49012631633737003</c:v>
                </c:pt>
                <c:pt idx="288">
                  <c:v>0.48951590961248698</c:v>
                </c:pt>
                <c:pt idx="289">
                  <c:v>0.48890313697006399</c:v>
                </c:pt>
                <c:pt idx="290">
                  <c:v>0.48840203563544998</c:v>
                </c:pt>
                <c:pt idx="291">
                  <c:v>0.48784604501394702</c:v>
                </c:pt>
                <c:pt idx="292">
                  <c:v>0.48729005439244399</c:v>
                </c:pt>
                <c:pt idx="293">
                  <c:v>0.48673406377094203</c:v>
                </c:pt>
                <c:pt idx="294">
                  <c:v>0.48612129112851898</c:v>
                </c:pt>
                <c:pt idx="295">
                  <c:v>0.485538329047079</c:v>
                </c:pt>
                <c:pt idx="296">
                  <c:v>0.48495489378213302</c:v>
                </c:pt>
                <c:pt idx="297">
                  <c:v>0.48434259432321802</c:v>
                </c:pt>
                <c:pt idx="298">
                  <c:v>0.48370237703735097</c:v>
                </c:pt>
                <c:pt idx="299">
                  <c:v>0.48306263293499202</c:v>
                </c:pt>
                <c:pt idx="300">
                  <c:v>0.48242288883263301</c:v>
                </c:pt>
                <c:pt idx="301">
                  <c:v>0.481783144730274</c:v>
                </c:pt>
                <c:pt idx="302">
                  <c:v>0.48111595598447099</c:v>
                </c:pt>
                <c:pt idx="303">
                  <c:v>0.48047621188211098</c:v>
                </c:pt>
                <c:pt idx="304">
                  <c:v>0.47980902313630802</c:v>
                </c:pt>
                <c:pt idx="305">
                  <c:v>0.47914183439050401</c:v>
                </c:pt>
                <c:pt idx="306">
                  <c:v>0.47844530826722598</c:v>
                </c:pt>
                <c:pt idx="307">
                  <c:v>0.47772370341804099</c:v>
                </c:pt>
                <c:pt idx="308">
                  <c:v>0.476972288007874</c:v>
                </c:pt>
                <c:pt idx="309">
                  <c:v>0.47619437432127798</c:v>
                </c:pt>
                <c:pt idx="310">
                  <c:v>0.47541409471714302</c:v>
                </c:pt>
                <c:pt idx="311">
                  <c:v>0.47458081856015</c:v>
                </c:pt>
                <c:pt idx="312">
                  <c:v>0.47380243169004599</c:v>
                </c:pt>
                <c:pt idx="313">
                  <c:v>0.47296773598253</c:v>
                </c:pt>
                <c:pt idx="314">
                  <c:v>0.47218934911242599</c:v>
                </c:pt>
                <c:pt idx="315">
                  <c:v>0.47140906950829198</c:v>
                </c:pt>
                <c:pt idx="316">
                  <c:v>0.47057579335129901</c:v>
                </c:pt>
                <c:pt idx="317">
                  <c:v>0.46976854228722698</c:v>
                </c:pt>
                <c:pt idx="318">
                  <c:v>0.46899015541712302</c:v>
                </c:pt>
                <c:pt idx="319">
                  <c:v>0.46815498652609999</c:v>
                </c:pt>
                <c:pt idx="320">
                  <c:v>0.46732218355261501</c:v>
                </c:pt>
                <c:pt idx="321">
                  <c:v>0.46648748784509902</c:v>
                </c:pt>
                <c:pt idx="322">
                  <c:v>0.46562487431063099</c:v>
                </c:pt>
                <c:pt idx="323">
                  <c:v>0.46473528931622599</c:v>
                </c:pt>
                <c:pt idx="324">
                  <c:v>0.46384617750533003</c:v>
                </c:pt>
                <c:pt idx="325">
                  <c:v>0.46292725513344901</c:v>
                </c:pt>
                <c:pt idx="326">
                  <c:v>0.46198088811812599</c:v>
                </c:pt>
                <c:pt idx="327">
                  <c:v>0.46103688702034001</c:v>
                </c:pt>
                <c:pt idx="328">
                  <c:v>0.46009099318852298</c:v>
                </c:pt>
                <c:pt idx="329">
                  <c:v>0.45914462617319901</c:v>
                </c:pt>
                <c:pt idx="330">
                  <c:v>0.45817128769793802</c:v>
                </c:pt>
                <c:pt idx="331">
                  <c:v>0.45717050457923403</c:v>
                </c:pt>
                <c:pt idx="332">
                  <c:v>0.44999562305255397</c:v>
                </c:pt>
                <c:pt idx="333">
                  <c:v>0.43147143509460201</c:v>
                </c:pt>
                <c:pt idx="334">
                  <c:v>0.42212748036879899</c:v>
                </c:pt>
                <c:pt idx="335">
                  <c:v>0.417621353825334</c:v>
                </c:pt>
                <c:pt idx="336">
                  <c:v>0.41511821306980201</c:v>
                </c:pt>
                <c:pt idx="337">
                  <c:v>0.413450241205293</c:v>
                </c:pt>
                <c:pt idx="338">
                  <c:v>0.41211633689719401</c:v>
                </c:pt>
                <c:pt idx="339">
                  <c:v>0.41089126479585703</c:v>
                </c:pt>
                <c:pt idx="340">
                  <c:v>0.40977928355285098</c:v>
                </c:pt>
                <c:pt idx="341">
                  <c:v>0.40869474695329</c:v>
                </c:pt>
                <c:pt idx="342">
                  <c:v>0.40749853904591998</c:v>
                </c:pt>
                <c:pt idx="343">
                  <c:v>0.40627583286212199</c:v>
                </c:pt>
                <c:pt idx="344">
                  <c:v>0.40510706959819698</c:v>
                </c:pt>
                <c:pt idx="345">
                  <c:v>0.403911334874334</c:v>
                </c:pt>
                <c:pt idx="346">
                  <c:v>0.40265881812955301</c:v>
                </c:pt>
                <c:pt idx="347">
                  <c:v>0.40137932992483499</c:v>
                </c:pt>
                <c:pt idx="348">
                  <c:v>0.40007239707667203</c:v>
                </c:pt>
                <c:pt idx="349">
                  <c:v>0.39879243568844602</c:v>
                </c:pt>
                <c:pt idx="350">
                  <c:v>0.39762603834206001</c:v>
                </c:pt>
                <c:pt idx="351">
                  <c:v>0.39531642964116098</c:v>
                </c:pt>
                <c:pt idx="352">
                  <c:v>0.39336927950713202</c:v>
                </c:pt>
                <c:pt idx="353">
                  <c:v>0.39172875228606802</c:v>
                </c:pt>
                <c:pt idx="354">
                  <c:v>0.39025620521022403</c:v>
                </c:pt>
                <c:pt idx="355">
                  <c:v>0.38886504569769698</c:v>
                </c:pt>
                <c:pt idx="356">
                  <c:v>0.38747435936867902</c:v>
                </c:pt>
                <c:pt idx="357">
                  <c:v>0.38611064449959698</c:v>
                </c:pt>
                <c:pt idx="358">
                  <c:v>0.38358053228412797</c:v>
                </c:pt>
                <c:pt idx="359">
                  <c:v>0.38046509206968099</c:v>
                </c:pt>
                <c:pt idx="360">
                  <c:v>0.37829601887055803</c:v>
                </c:pt>
                <c:pt idx="361">
                  <c:v>0.37651684888174902</c:v>
                </c:pt>
                <c:pt idx="362">
                  <c:v>0.37490376630413003</c:v>
                </c:pt>
                <c:pt idx="363">
                  <c:v>0.37334509982989</c:v>
                </c:pt>
                <c:pt idx="364">
                  <c:v>0.37181577073312699</c:v>
                </c:pt>
                <c:pt idx="365">
                  <c:v>0.37034275047377502</c:v>
                </c:pt>
                <c:pt idx="366">
                  <c:v>0.36884086602045602</c:v>
                </c:pt>
                <c:pt idx="367">
                  <c:v>0.36728219954621699</c:v>
                </c:pt>
                <c:pt idx="368">
                  <c:v>0.36569798116256502</c:v>
                </c:pt>
                <c:pt idx="369">
                  <c:v>0.36411234322838898</c:v>
                </c:pt>
                <c:pt idx="370">
                  <c:v>0.362498787467262</c:v>
                </c:pt>
                <c:pt idx="371">
                  <c:v>0.360885704889642</c:v>
                </c:pt>
                <c:pt idx="372">
                  <c:v>0.35927262231202201</c:v>
                </c:pt>
                <c:pt idx="373">
                  <c:v>0.357632095090958</c:v>
                </c:pt>
                <c:pt idx="374">
                  <c:v>0.35593478584897398</c:v>
                </c:pt>
                <c:pt idx="375">
                  <c:v>0.35423936934102102</c:v>
                </c:pt>
                <c:pt idx="376">
                  <c:v>0.352569504742482</c:v>
                </c:pt>
                <c:pt idx="377">
                  <c:v>0.35087456141803602</c:v>
                </c:pt>
                <c:pt idx="378">
                  <c:v>0.34914980753260799</c:v>
                </c:pt>
                <c:pt idx="379">
                  <c:v>0.347425526830688</c:v>
                </c:pt>
                <c:pt idx="380">
                  <c:v>0.34567380148532301</c:v>
                </c:pt>
                <c:pt idx="381">
                  <c:v>0.34394952078340302</c:v>
                </c:pt>
                <c:pt idx="382">
                  <c:v>0.34216845806056301</c:v>
                </c:pt>
                <c:pt idx="383">
                  <c:v>0.34041673271519801</c:v>
                </c:pt>
                <c:pt idx="384">
                  <c:v>0.33863756272638901</c:v>
                </c:pt>
                <c:pt idx="385">
                  <c:v>0.33682905536010399</c:v>
                </c:pt>
                <c:pt idx="386">
                  <c:v>0.33504799263726498</c:v>
                </c:pt>
                <c:pt idx="387">
                  <c:v>0.33324185118851901</c:v>
                </c:pt>
                <c:pt idx="388">
                  <c:v>0.33143334382223399</c:v>
                </c:pt>
                <c:pt idx="389">
                  <c:v>0.32959786499601401</c:v>
                </c:pt>
                <c:pt idx="390">
                  <c:v>0.32778935762972899</c:v>
                </c:pt>
                <c:pt idx="391">
                  <c:v>0.32595387880350801</c:v>
                </c:pt>
                <c:pt idx="392">
                  <c:v>0.32411792679377899</c:v>
                </c:pt>
                <c:pt idx="393">
                  <c:v>0.322255003324114</c:v>
                </c:pt>
                <c:pt idx="394">
                  <c:v>0.32044696914133702</c:v>
                </c:pt>
                <c:pt idx="395">
                  <c:v>0.31713847005576501</c:v>
                </c:pt>
                <c:pt idx="396">
                  <c:v>0.31413422796561902</c:v>
                </c:pt>
                <c:pt idx="397">
                  <c:v>0.31176972997783098</c:v>
                </c:pt>
                <c:pt idx="398">
                  <c:v>0.30965743879962798</c:v>
                </c:pt>
                <c:pt idx="399">
                  <c:v>0.30773773330904403</c:v>
                </c:pt>
                <c:pt idx="400">
                  <c:v>0.30584736519593397</c:v>
                </c:pt>
                <c:pt idx="401">
                  <c:v>0.30398254899223698</c:v>
                </c:pt>
                <c:pt idx="402">
                  <c:v>0.30211962552257199</c:v>
                </c:pt>
                <c:pt idx="403">
                  <c:v>0.300256702052907</c:v>
                </c:pt>
                <c:pt idx="404">
                  <c:v>0.29844819468662298</c:v>
                </c:pt>
                <c:pt idx="405">
                  <c:v>0.29658527121695699</c:v>
                </c:pt>
                <c:pt idx="406">
                  <c:v>0.294722347747292</c:v>
                </c:pt>
                <c:pt idx="407">
                  <c:v>0.29285942427762701</c:v>
                </c:pt>
                <c:pt idx="408">
                  <c:v>0.29105091691134199</c:v>
                </c:pt>
                <c:pt idx="409">
                  <c:v>0.28921543808512101</c:v>
                </c:pt>
                <c:pt idx="410">
                  <c:v>0.287434375362281</c:v>
                </c:pt>
                <c:pt idx="411">
                  <c:v>0.28562776073002699</c:v>
                </c:pt>
                <c:pt idx="412">
                  <c:v>0.28384669800718798</c:v>
                </c:pt>
                <c:pt idx="413">
                  <c:v>0.28209497266182298</c:v>
                </c:pt>
                <c:pt idx="414">
                  <c:v>0.28028693847904601</c:v>
                </c:pt>
                <c:pt idx="415">
                  <c:v>0.27853521313368101</c:v>
                </c:pt>
                <c:pt idx="416">
                  <c:v>0.27675604314487201</c:v>
                </c:pt>
                <c:pt idx="417">
                  <c:v>0.274974980422033</c:v>
                </c:pt>
                <c:pt idx="418">
                  <c:v>0.273223255076668</c:v>
                </c:pt>
                <c:pt idx="419">
                  <c:v>0.27147152973130301</c:v>
                </c:pt>
                <c:pt idx="420">
                  <c:v>0.26974677584587498</c:v>
                </c:pt>
                <c:pt idx="421">
                  <c:v>0.26799505050050998</c:v>
                </c:pt>
                <c:pt idx="422">
                  <c:v>0.26624332515514498</c:v>
                </c:pt>
                <c:pt idx="423">
                  <c:v>0.26451904445322399</c:v>
                </c:pt>
                <c:pt idx="424">
                  <c:v>0.26276542637382899</c:v>
                </c:pt>
                <c:pt idx="425">
                  <c:v>0.26104256522243202</c:v>
                </c:pt>
                <c:pt idx="426">
                  <c:v>0.25934572916395598</c:v>
                </c:pt>
                <c:pt idx="427">
                  <c:v>0.25750977715422702</c:v>
                </c:pt>
                <c:pt idx="428">
                  <c:v>0.25586924993316301</c:v>
                </c:pt>
                <c:pt idx="429">
                  <c:v>0.25414496923124202</c:v>
                </c:pt>
                <c:pt idx="430">
                  <c:v>0.25239324388587803</c:v>
                </c:pt>
                <c:pt idx="431">
                  <c:v>0.25063962580648202</c:v>
                </c:pt>
                <c:pt idx="432">
                  <c:v>0.24891487192105399</c:v>
                </c:pt>
                <c:pt idx="433">
                  <c:v>0.247163146575689</c:v>
                </c:pt>
                <c:pt idx="434">
                  <c:v>0.24546820325124399</c:v>
                </c:pt>
                <c:pt idx="435">
                  <c:v>0.24365969588496</c:v>
                </c:pt>
                <c:pt idx="436">
                  <c:v>0.24196238664297601</c:v>
                </c:pt>
                <c:pt idx="437">
                  <c:v>0.24021066129761101</c:v>
                </c:pt>
                <c:pt idx="438">
                  <c:v>0.23843149130880201</c:v>
                </c:pt>
                <c:pt idx="439">
                  <c:v>0.23667787322940601</c:v>
                </c:pt>
                <c:pt idx="440">
                  <c:v>0.23487173178066101</c:v>
                </c:pt>
                <c:pt idx="441">
                  <c:v>0.23306322441437699</c:v>
                </c:pt>
                <c:pt idx="442">
                  <c:v>0.23128405442556699</c:v>
                </c:pt>
                <c:pt idx="443">
                  <c:v>0.22944857559934601</c:v>
                </c:pt>
                <c:pt idx="444">
                  <c:v>0.22764006823306199</c:v>
                </c:pt>
                <c:pt idx="445">
                  <c:v>0.22583203405028501</c:v>
                </c:pt>
                <c:pt idx="446">
                  <c:v>0.224023526684001</c:v>
                </c:pt>
                <c:pt idx="447">
                  <c:v>0.22218804785778001</c:v>
                </c:pt>
                <c:pt idx="448">
                  <c:v>0.22040887786897101</c:v>
                </c:pt>
                <c:pt idx="449">
                  <c:v>0.21862970788016201</c:v>
                </c:pt>
                <c:pt idx="450">
                  <c:v>0.216848645157322</c:v>
                </c:pt>
                <c:pt idx="451">
                  <c:v>0.21504013779103701</c:v>
                </c:pt>
                <c:pt idx="452">
                  <c:v>0.21326144098573599</c:v>
                </c:pt>
                <c:pt idx="453">
                  <c:v>0.21148227099692701</c:v>
                </c:pt>
                <c:pt idx="454">
                  <c:v>0.20972865291753101</c:v>
                </c:pt>
                <c:pt idx="455">
                  <c:v>0.20800389903210301</c:v>
                </c:pt>
                <c:pt idx="456">
                  <c:v>0.206308955707658</c:v>
                </c:pt>
                <c:pt idx="457">
                  <c:v>0.20463909110911899</c:v>
                </c:pt>
                <c:pt idx="458">
                  <c:v>0.203025535347991</c:v>
                </c:pt>
                <c:pt idx="459">
                  <c:v>0.20144179014784599</c:v>
                </c:pt>
                <c:pt idx="460">
                  <c:v>0.19980126292678199</c:v>
                </c:pt>
                <c:pt idx="461">
                  <c:v>0.19821515180909899</c:v>
                </c:pt>
                <c:pt idx="462">
                  <c:v>0.19662904069141601</c:v>
                </c:pt>
                <c:pt idx="463">
                  <c:v>0.195238354362397</c:v>
                </c:pt>
                <c:pt idx="464">
                  <c:v>0.19379277874649001</c:v>
                </c:pt>
                <c:pt idx="465">
                  <c:v>0.19234720313058201</c:v>
                </c:pt>
                <c:pt idx="466">
                  <c:v>0.190956516801564</c:v>
                </c:pt>
                <c:pt idx="467">
                  <c:v>0.18964958395340101</c:v>
                </c:pt>
                <c:pt idx="468">
                  <c:v>0.18839706720862001</c:v>
                </c:pt>
                <c:pt idx="469">
                  <c:v>0.18695149159271199</c:v>
                </c:pt>
                <c:pt idx="470">
                  <c:v>0.18547657859932901</c:v>
                </c:pt>
                <c:pt idx="471">
                  <c:v>0.18405844762686699</c:v>
                </c:pt>
                <c:pt idx="472">
                  <c:v>0.18280829679962399</c:v>
                </c:pt>
                <c:pt idx="473">
                  <c:v>0.18169442282258699</c:v>
                </c:pt>
                <c:pt idx="474">
                  <c:v>0.180582441579581</c:v>
                </c:pt>
                <c:pt idx="475">
                  <c:v>0.17947046033657499</c:v>
                </c:pt>
                <c:pt idx="476">
                  <c:v>0.17838592373701401</c:v>
                </c:pt>
                <c:pt idx="477">
                  <c:v>0.17732835859738999</c:v>
                </c:pt>
                <c:pt idx="478">
                  <c:v>0.17638246476557301</c:v>
                </c:pt>
                <c:pt idx="479">
                  <c:v>0.17538168164686799</c:v>
                </c:pt>
                <c:pt idx="480">
                  <c:v>0.17438089852816299</c:v>
                </c:pt>
                <c:pt idx="481">
                  <c:v>0.17343500469634601</c:v>
                </c:pt>
                <c:pt idx="482">
                  <c:v>0.172516082324467</c:v>
                </c:pt>
                <c:pt idx="483">
                  <c:v>0.17154274384920601</c:v>
                </c:pt>
                <c:pt idx="484">
                  <c:v>0.17068249623227699</c:v>
                </c:pt>
                <c:pt idx="485">
                  <c:v>0.169874771984697</c:v>
                </c:pt>
                <c:pt idx="486">
                  <c:v>0.169039603093674</c:v>
                </c:pt>
                <c:pt idx="487">
                  <c:v>0.168177462742714</c:v>
                </c:pt>
                <c:pt idx="488">
                  <c:v>0.16734465976922799</c:v>
                </c:pt>
                <c:pt idx="489">
                  <c:v>0.166536935521649</c:v>
                </c:pt>
                <c:pt idx="490">
                  <c:v>0.165368645441232</c:v>
                </c:pt>
                <c:pt idx="491">
                  <c:v>0.16392306982532401</c:v>
                </c:pt>
                <c:pt idx="492">
                  <c:v>0.162838533225763</c:v>
                </c:pt>
                <c:pt idx="493">
                  <c:v>0.161948948231358</c:v>
                </c:pt>
                <c:pt idx="494">
                  <c:v>0.16111377934033499</c:v>
                </c:pt>
                <c:pt idx="495">
                  <c:v>0.16030842101029399</c:v>
                </c:pt>
                <c:pt idx="496">
                  <c:v>0.15952814140616001</c:v>
                </c:pt>
                <c:pt idx="497">
                  <c:v>0.15877909191353001</c:v>
                </c:pt>
                <c:pt idx="498">
                  <c:v>0.158055121146807</c:v>
                </c:pt>
                <c:pt idx="499">
                  <c:v>0.15733162356359301</c:v>
                </c:pt>
                <c:pt idx="500">
                  <c:v>0.15658020815342499</c:v>
                </c:pt>
                <c:pt idx="501">
                  <c:v>0.15424552072662001</c:v>
                </c:pt>
                <c:pt idx="502">
                  <c:v>0.152380231339417</c:v>
                </c:pt>
                <c:pt idx="503">
                  <c:v>0.15115752515561801</c:v>
                </c:pt>
                <c:pt idx="504">
                  <c:v>0.150240495517769</c:v>
                </c:pt>
                <c:pt idx="505">
                  <c:v>0.14946021591363401</c:v>
                </c:pt>
                <c:pt idx="506">
                  <c:v>0.148681829043531</c:v>
                </c:pt>
                <c:pt idx="507">
                  <c:v>0.147930886816871</c:v>
                </c:pt>
                <c:pt idx="508">
                  <c:v>0.147179944590212</c:v>
                </c:pt>
                <c:pt idx="509">
                  <c:v>0.146485311200964</c:v>
                </c:pt>
                <c:pt idx="510">
                  <c:v>0.14581812245515999</c:v>
                </c:pt>
                <c:pt idx="511">
                  <c:v>0.14509462487194499</c:v>
                </c:pt>
                <c:pt idx="512">
                  <c:v>0.144399991482697</c:v>
                </c:pt>
                <c:pt idx="513">
                  <c:v>0.14376024738033799</c:v>
                </c:pt>
                <c:pt idx="514">
                  <c:v>0.143093058634534</c:v>
                </c:pt>
                <c:pt idx="515">
                  <c:v>0.14236908786781199</c:v>
                </c:pt>
                <c:pt idx="516">
                  <c:v>0.14167303492804001</c:v>
                </c:pt>
                <c:pt idx="517">
                  <c:v>0.12771128235096499</c:v>
                </c:pt>
                <c:pt idx="518">
                  <c:v>0.113806311794809</c:v>
                </c:pt>
                <c:pt idx="519">
                  <c:v>0.10738284567829599</c:v>
                </c:pt>
                <c:pt idx="520">
                  <c:v>0.104210623442931</c:v>
                </c:pt>
                <c:pt idx="521">
                  <c:v>0.102458898097566</c:v>
                </c:pt>
                <c:pt idx="522">
                  <c:v>0.101319945394623</c:v>
                </c:pt>
                <c:pt idx="523">
                  <c:v>0.10048477650360001</c:v>
                </c:pt>
                <c:pt idx="524">
                  <c:v>9.97612789203845E-2</c:v>
                </c:pt>
                <c:pt idx="525">
                  <c:v>9.9009863510217497E-2</c:v>
                </c:pt>
                <c:pt idx="526">
                  <c:v>9.8315703304476795E-2</c:v>
                </c:pt>
                <c:pt idx="527">
                  <c:v>9.7564761077817502E-2</c:v>
                </c:pt>
                <c:pt idx="528">
                  <c:v>9.6868234954539098E-2</c:v>
                </c:pt>
                <c:pt idx="529">
                  <c:v>9.6089848084434895E-2</c:v>
                </c:pt>
                <c:pt idx="530">
                  <c:v>9.5061620322285004E-2</c:v>
                </c:pt>
                <c:pt idx="531">
                  <c:v>9.4199479971324801E-2</c:v>
                </c:pt>
                <c:pt idx="532">
                  <c:v>9.3391755723746195E-2</c:v>
                </c:pt>
                <c:pt idx="533">
                  <c:v>9.2670150874561194E-2</c:v>
                </c:pt>
                <c:pt idx="534">
                  <c:v>9.1946653291346297E-2</c:v>
                </c:pt>
                <c:pt idx="535">
                  <c:v>9.1222682524623594E-2</c:v>
                </c:pt>
                <c:pt idx="536">
                  <c:v>9.0612275799739503E-2</c:v>
                </c:pt>
                <c:pt idx="537">
                  <c:v>8.9943194319905495E-2</c:v>
                </c:pt>
                <c:pt idx="538">
                  <c:v>8.9276005574101397E-2</c:v>
                </c:pt>
                <c:pt idx="539">
                  <c:v>8.8497618703997694E-2</c:v>
                </c:pt>
                <c:pt idx="540">
                  <c:v>8.78578746016387E-2</c:v>
                </c:pt>
                <c:pt idx="541">
                  <c:v>8.7217657315771899E-2</c:v>
                </c:pt>
                <c:pt idx="542">
                  <c:v>8.6607250590887794E-2</c:v>
                </c:pt>
                <c:pt idx="543">
                  <c:v>8.5826970986753501E-2</c:v>
                </c:pt>
                <c:pt idx="544">
                  <c:v>8.5243535721805999E-2</c:v>
                </c:pt>
                <c:pt idx="545">
                  <c:v>8.4603791619447005E-2</c:v>
                </c:pt>
                <c:pt idx="546">
                  <c:v>8.3852849392787102E-2</c:v>
                </c:pt>
                <c:pt idx="547">
                  <c:v>8.3213105290427997E-2</c:v>
                </c:pt>
                <c:pt idx="548">
                  <c:v>8.2434718420324293E-2</c:v>
                </c:pt>
                <c:pt idx="549">
                  <c:v>8.1710747653601604E-2</c:v>
                </c:pt>
                <c:pt idx="550">
                  <c:v>8.1100340928717499E-2</c:v>
                </c:pt>
                <c:pt idx="551">
                  <c:v>8.0515012929739393E-2</c:v>
                </c:pt>
                <c:pt idx="552">
                  <c:v>7.9904606204855302E-2</c:v>
                </c:pt>
                <c:pt idx="553">
                  <c:v>7.9264862102496295E-2</c:v>
                </c:pt>
                <c:pt idx="554">
                  <c:v>7.8652089460073696E-2</c:v>
                </c:pt>
                <c:pt idx="555">
                  <c:v>7.8039790001159098E-2</c:v>
                </c:pt>
                <c:pt idx="556">
                  <c:v>7.7372601255355597E-2</c:v>
                </c:pt>
                <c:pt idx="557">
                  <c:v>7.6677967866107893E-2</c:v>
                </c:pt>
                <c:pt idx="558">
                  <c:v>7.6065195223685406E-2</c:v>
                </c:pt>
                <c:pt idx="559">
                  <c:v>7.5509677785690704E-2</c:v>
                </c:pt>
                <c:pt idx="560">
                  <c:v>7.4953687164187502E-2</c:v>
                </c:pt>
                <c:pt idx="561">
                  <c:v>7.4370251899240597E-2</c:v>
                </c:pt>
                <c:pt idx="562">
                  <c:v>7.3673725775961596E-2</c:v>
                </c:pt>
                <c:pt idx="563">
                  <c:v>7.3033981673602505E-2</c:v>
                </c:pt>
                <c:pt idx="564">
                  <c:v>7.2477991052100094E-2</c:v>
                </c:pt>
                <c:pt idx="565">
                  <c:v>7.1922000430596905E-2</c:v>
                </c:pt>
                <c:pt idx="566">
                  <c:v>7.133856516565E-2</c:v>
                </c:pt>
                <c:pt idx="567">
                  <c:v>7.0810019187591194E-2</c:v>
                </c:pt>
                <c:pt idx="568">
                  <c:v>7.0281473209532999E-2</c:v>
                </c:pt>
                <c:pt idx="569">
                  <c:v>7.1449763289950202E-2</c:v>
                </c:pt>
                <c:pt idx="570">
                  <c:v>6.9891096815711706E-2</c:v>
                </c:pt>
                <c:pt idx="571">
                  <c:v>6.8834004859594802E-2</c:v>
                </c:pt>
                <c:pt idx="572">
                  <c:v>6.8083062632934802E-2</c:v>
                </c:pt>
                <c:pt idx="573">
                  <c:v>6.7472182724543597E-2</c:v>
                </c:pt>
                <c:pt idx="574">
                  <c:v>6.6887327909073299E-2</c:v>
                </c:pt>
                <c:pt idx="575">
                  <c:v>6.6360674665045E-2</c:v>
                </c:pt>
                <c:pt idx="576">
                  <c:v>6.5886544790367804E-2</c:v>
                </c:pt>
                <c:pt idx="577">
                  <c:v>6.5357998812309706E-2</c:v>
                </c:pt>
                <c:pt idx="578">
                  <c:v>6.4828979650743093E-2</c:v>
                </c:pt>
                <c:pt idx="579">
                  <c:v>6.4300433672684898E-2</c:v>
                </c:pt>
                <c:pt idx="580">
                  <c:v>6.3828196532038306E-2</c:v>
                </c:pt>
                <c:pt idx="581">
                  <c:v>6.3356432574898799E-2</c:v>
                </c:pt>
                <c:pt idx="582">
                  <c:v>6.2854858056777096E-2</c:v>
                </c:pt>
                <c:pt idx="583">
                  <c:v>6.2353756722163402E-2</c:v>
                </c:pt>
                <c:pt idx="584">
                  <c:v>6.1827103478135102E-2</c:v>
                </c:pt>
                <c:pt idx="585">
                  <c:v>6.13529736034579E-2</c:v>
                </c:pt>
                <c:pt idx="586">
                  <c:v>6.0991934587112197E-2</c:v>
                </c:pt>
                <c:pt idx="587">
                  <c:v>6.0547142089909897E-2</c:v>
                </c:pt>
                <c:pt idx="588">
                  <c:v>6.0073012215232098E-2</c:v>
                </c:pt>
                <c:pt idx="589">
                  <c:v>5.9628219718029798E-2</c:v>
                </c:pt>
                <c:pt idx="590">
                  <c:v>5.9210871864271902E-2</c:v>
                </c:pt>
                <c:pt idx="591">
                  <c:v>5.8739107907132999E-2</c:v>
                </c:pt>
                <c:pt idx="592">
                  <c:v>5.8321286869867303E-2</c:v>
                </c:pt>
                <c:pt idx="593">
                  <c:v>5.7876494372665101E-2</c:v>
                </c:pt>
                <c:pt idx="594">
                  <c:v>5.74591465189071E-2</c:v>
                </c:pt>
                <c:pt idx="595">
                  <c:v>5.7071136042624197E-2</c:v>
                </c:pt>
                <c:pt idx="596">
                  <c:v>5.6653788188866197E-2</c:v>
                </c:pt>
                <c:pt idx="597">
                  <c:v>5.6235967151601202E-2</c:v>
                </c:pt>
                <c:pt idx="598">
                  <c:v>5.5846063941287702E-2</c:v>
                </c:pt>
                <c:pt idx="599">
                  <c:v>5.5430608821560402E-2</c:v>
                </c:pt>
                <c:pt idx="600">
                  <c:v>5.5040232427738998E-2</c:v>
                </c:pt>
                <c:pt idx="601">
                  <c:v>5.4679193411392601E-2</c:v>
                </c:pt>
                <c:pt idx="602">
                  <c:v>5.4316734844524102E-2</c:v>
                </c:pt>
                <c:pt idx="603">
                  <c:v>5.3983140471621997E-2</c:v>
                </c:pt>
                <c:pt idx="604">
                  <c:v>5.3594656811831301E-2</c:v>
                </c:pt>
                <c:pt idx="605">
                  <c:v>5.3232198244962101E-2</c:v>
                </c:pt>
                <c:pt idx="606">
                  <c:v>5.2898603872060697E-2</c:v>
                </c:pt>
                <c:pt idx="607">
                  <c:v>5.25375648557143E-2</c:v>
                </c:pt>
                <c:pt idx="608">
                  <c:v>5.2147188461893597E-2</c:v>
                </c:pt>
                <c:pt idx="609">
                  <c:v>5.1786622629055E-2</c:v>
                </c:pt>
                <c:pt idx="610">
                  <c:v>5.13962462352337E-2</c:v>
                </c:pt>
                <c:pt idx="611">
                  <c:v>5.10352072188879E-2</c:v>
                </c:pt>
                <c:pt idx="612">
                  <c:v>5.0756502132874602E-2</c:v>
                </c:pt>
                <c:pt idx="613">
                  <c:v>5.0479689780892602E-2</c:v>
                </c:pt>
                <c:pt idx="614">
                  <c:v>5.0173066867927801E-2</c:v>
                </c:pt>
                <c:pt idx="615">
                  <c:v>4.9812501035089198E-2</c:v>
                </c:pt>
                <c:pt idx="616">
                  <c:v>4.94789066621871E-2</c:v>
                </c:pt>
                <c:pt idx="617">
                  <c:v>4.91434195552551E-2</c:v>
                </c:pt>
                <c:pt idx="618">
                  <c:v>4.8866134019764598E-2</c:v>
                </c:pt>
                <c:pt idx="619">
                  <c:v>4.8532539646863201E-2</c:v>
                </c:pt>
                <c:pt idx="620">
                  <c:v>4.8226389917405597E-2</c:v>
                </c:pt>
                <c:pt idx="621">
                  <c:v>4.7920240187948597E-2</c:v>
                </c:pt>
                <c:pt idx="622">
                  <c:v>4.7642954652458699E-2</c:v>
                </c:pt>
                <c:pt idx="623">
                  <c:v>4.7307467545526102E-2</c:v>
                </c:pt>
                <c:pt idx="624">
                  <c:v>4.7030655193543998E-2</c:v>
                </c:pt>
                <c:pt idx="625">
                  <c:v>4.6724505464086297E-2</c:v>
                </c:pt>
                <c:pt idx="626">
                  <c:v>4.6502109215485303E-2</c:v>
                </c:pt>
                <c:pt idx="627">
                  <c:v>4.6222930945964802E-2</c:v>
                </c:pt>
                <c:pt idx="628">
                  <c:v>4.5918673950538398E-2</c:v>
                </c:pt>
                <c:pt idx="629">
                  <c:v>4.5639495681017897E-2</c:v>
                </c:pt>
                <c:pt idx="630">
                  <c:v>4.5360790595004502E-2</c:v>
                </c:pt>
                <c:pt idx="631">
                  <c:v>4.5083505059514799E-2</c:v>
                </c:pt>
                <c:pt idx="632">
                  <c:v>4.4834137350977001E-2</c:v>
                </c:pt>
                <c:pt idx="633">
                  <c:v>4.4582403724901E-2</c:v>
                </c:pt>
                <c:pt idx="634">
                  <c:v>4.4305591372918202E-2</c:v>
                </c:pt>
                <c:pt idx="635">
                  <c:v>4.4083195124317E-2</c:v>
                </c:pt>
                <c:pt idx="636">
                  <c:v>4.3804016854796603E-2</c:v>
                </c:pt>
                <c:pt idx="637">
                  <c:v>4.3581620606195498E-2</c:v>
                </c:pt>
                <c:pt idx="638">
                  <c:v>4.3302442336674997E-2</c:v>
                </c:pt>
                <c:pt idx="639">
                  <c:v>4.3053074628136699E-2</c:v>
                </c:pt>
                <c:pt idx="640">
                  <c:v>4.2830678379535601E-2</c:v>
                </c:pt>
                <c:pt idx="641">
                  <c:v>4.2580837487490003E-2</c:v>
                </c:pt>
                <c:pt idx="642">
                  <c:v>4.2358441238888898E-2</c:v>
                </c:pt>
                <c:pt idx="643">
                  <c:v>4.2136044990287801E-2</c:v>
                </c:pt>
                <c:pt idx="644">
                  <c:v>4.1913648741686599E-2</c:v>
                </c:pt>
                <c:pt idx="645">
                  <c:v>4.1691252493085501E-2</c:v>
                </c:pt>
                <c:pt idx="646">
                  <c:v>4.14669635104538E-2</c:v>
                </c:pt>
                <c:pt idx="647">
                  <c:v>4.1273904639327598E-2</c:v>
                </c:pt>
                <c:pt idx="648">
                  <c:v>4.10515083907265E-2</c:v>
                </c:pt>
                <c:pt idx="649">
                  <c:v>4.0856556785569598E-2</c:v>
                </c:pt>
                <c:pt idx="650">
                  <c:v>4.0661605180412799E-2</c:v>
                </c:pt>
                <c:pt idx="651">
                  <c:v>4.0466180391748999E-2</c:v>
                </c:pt>
                <c:pt idx="652">
                  <c:v>4.03005661640672E-2</c:v>
                </c:pt>
                <c:pt idx="653">
                  <c:v>4.0078169915465998E-2</c:v>
                </c:pt>
                <c:pt idx="654">
                  <c:v>3.9883218310309297E-2</c:v>
                </c:pt>
                <c:pt idx="655">
                  <c:v>3.9715238165088998E-2</c:v>
                </c:pt>
                <c:pt idx="656">
                  <c:v>3.95202865599322E-2</c:v>
                </c:pt>
                <c:pt idx="657">
                  <c:v>3.9297890311331102E-2</c:v>
                </c:pt>
                <c:pt idx="658">
                  <c:v>3.91048314402049E-2</c:v>
                </c:pt>
                <c:pt idx="659">
                  <c:v>3.8964295938429101E-2</c:v>
                </c:pt>
                <c:pt idx="660">
                  <c:v>3.8825653170684503E-2</c:v>
                </c:pt>
                <c:pt idx="661">
                  <c:v>3.86600389430026E-2</c:v>
                </c:pt>
                <c:pt idx="662">
                  <c:v>3.8492058797782398E-2</c:v>
                </c:pt>
                <c:pt idx="663">
                  <c:v>3.83534160300378E-2</c:v>
                </c:pt>
                <c:pt idx="664">
                  <c:v>3.8185909068325398E-2</c:v>
                </c:pt>
                <c:pt idx="665">
                  <c:v>3.8020294840643599E-2</c:v>
                </c:pt>
                <c:pt idx="666">
                  <c:v>3.7852314695423397E-2</c:v>
                </c:pt>
                <c:pt idx="667">
                  <c:v>3.7713671927678799E-2</c:v>
                </c:pt>
                <c:pt idx="668">
                  <c:v>3.75755023434413E-2</c:v>
                </c:pt>
                <c:pt idx="669">
                  <c:v>3.7407522198221098E-2</c:v>
                </c:pt>
                <c:pt idx="670">
                  <c:v>3.7296324073920903E-2</c:v>
                </c:pt>
                <c:pt idx="671">
                  <c:v>3.7128343928700701E-2</c:v>
                </c:pt>
                <c:pt idx="672">
                  <c:v>3.6990174344463202E-2</c:v>
                </c:pt>
                <c:pt idx="673">
                  <c:v>3.68240869332742E-2</c:v>
                </c:pt>
                <c:pt idx="674">
                  <c:v>3.6712888808973401E-2</c:v>
                </c:pt>
                <c:pt idx="675">
                  <c:v>3.6572826490705299E-2</c:v>
                </c:pt>
                <c:pt idx="676">
                  <c:v>3.6406739079516297E-2</c:v>
                </c:pt>
                <c:pt idx="677">
                  <c:v>3.6266203577740498E-2</c:v>
                </c:pt>
                <c:pt idx="678">
                  <c:v>3.6184342830915199E-2</c:v>
                </c:pt>
                <c:pt idx="679">
                  <c:v>3.60438073291394E-2</c:v>
                </c:pt>
                <c:pt idx="680">
                  <c:v>3.5932609204839101E-2</c:v>
                </c:pt>
                <c:pt idx="681">
                  <c:v>3.5794439620601699E-2</c:v>
                </c:pt>
                <c:pt idx="682">
                  <c:v>3.5628352209412101E-2</c:v>
                </c:pt>
                <c:pt idx="683">
                  <c:v>3.5515261351081198E-2</c:v>
                </c:pt>
                <c:pt idx="684">
                  <c:v>3.5376618583336003E-2</c:v>
                </c:pt>
                <c:pt idx="685">
                  <c:v>3.5265420459035003E-2</c:v>
                </c:pt>
                <c:pt idx="686">
                  <c:v>3.5127250874798302E-2</c:v>
                </c:pt>
                <c:pt idx="687">
                  <c:v>3.4988608107052899E-2</c:v>
                </c:pt>
                <c:pt idx="688">
                  <c:v>3.4793656501896197E-2</c:v>
                </c:pt>
                <c:pt idx="689">
                  <c:v>3.4598231713231599E-2</c:v>
                </c:pt>
                <c:pt idx="690">
                  <c:v>3.4430724751519197E-2</c:v>
                </c:pt>
                <c:pt idx="691">
                  <c:v>3.4376308648138301E-2</c:v>
                </c:pt>
                <c:pt idx="692">
                  <c:v>3.4265110523838099E-2</c:v>
                </c:pt>
                <c:pt idx="693">
                  <c:v>3.41264677560928E-2</c:v>
                </c:pt>
                <c:pt idx="694">
                  <c:v>3.4015269631792598E-2</c:v>
                </c:pt>
                <c:pt idx="695">
                  <c:v>3.3847289486572299E-2</c:v>
                </c:pt>
                <c:pt idx="696">
                  <c:v>3.37635360057158E-2</c:v>
                </c:pt>
                <c:pt idx="697">
                  <c:v>3.3652337881415501E-2</c:v>
                </c:pt>
                <c:pt idx="698">
                  <c:v>3.3541139757114702E-2</c:v>
                </c:pt>
                <c:pt idx="699">
                  <c:v>3.3402496989369999E-2</c:v>
                </c:pt>
                <c:pt idx="700">
                  <c:v>3.3291298865069201E-2</c:v>
                </c:pt>
                <c:pt idx="701">
                  <c:v>3.3180100740768902E-2</c:v>
                </c:pt>
                <c:pt idx="702">
                  <c:v>3.3068902616467999E-2</c:v>
                </c:pt>
                <c:pt idx="703">
                  <c:v>3.2957704492167797E-2</c:v>
                </c:pt>
                <c:pt idx="704">
                  <c:v>3.2846506367866901E-2</c:v>
                </c:pt>
                <c:pt idx="705">
                  <c:v>3.2762752887010999E-2</c:v>
                </c:pt>
                <c:pt idx="706">
                  <c:v>3.2624110119265803E-2</c:v>
                </c:pt>
                <c:pt idx="707">
                  <c:v>3.2512911994965497E-2</c:v>
                </c:pt>
                <c:pt idx="708">
                  <c:v>3.2372849676697499E-2</c:v>
                </c:pt>
                <c:pt idx="709">
                  <c:v>3.2261651552396603E-2</c:v>
                </c:pt>
                <c:pt idx="710">
                  <c:v>3.22067622655079E-2</c:v>
                </c:pt>
                <c:pt idx="711">
                  <c:v>3.2068119497763198E-2</c:v>
                </c:pt>
                <c:pt idx="712">
                  <c:v>3.1956921373462399E-2</c:v>
                </c:pt>
                <c:pt idx="713">
                  <c:v>3.1873167892606503E-2</c:v>
                </c:pt>
                <c:pt idx="714">
                  <c:v>3.1761969768305601E-2</c:v>
                </c:pt>
                <c:pt idx="715">
                  <c:v>3.1650771644005302E-2</c:v>
                </c:pt>
                <c:pt idx="716">
                  <c:v>3.1510236142229503E-2</c:v>
                </c:pt>
                <c:pt idx="717">
                  <c:v>3.1399038017929301E-2</c:v>
                </c:pt>
                <c:pt idx="718">
                  <c:v>3.1260868433691802E-2</c:v>
                </c:pt>
                <c:pt idx="719">
                  <c:v>3.1176641769328099E-2</c:v>
                </c:pt>
                <c:pt idx="720">
                  <c:v>3.10654436450272E-2</c:v>
                </c:pt>
                <c:pt idx="721">
                  <c:v>3.0983582898201901E-2</c:v>
                </c:pt>
                <c:pt idx="722">
                  <c:v>3.0899829417345401E-2</c:v>
                </c:pt>
                <c:pt idx="723">
                  <c:v>3.0816075936489499E-2</c:v>
                </c:pt>
                <c:pt idx="724">
                  <c:v>3.07048778121887E-2</c:v>
                </c:pt>
                <c:pt idx="725">
                  <c:v>3.0566235044444001E-2</c:v>
                </c:pt>
                <c:pt idx="726">
                  <c:v>3.0455036920143199E-2</c:v>
                </c:pt>
                <c:pt idx="727">
                  <c:v>3.03712834392873E-2</c:v>
                </c:pt>
                <c:pt idx="728">
                  <c:v>3.0287529958430801E-2</c:v>
                </c:pt>
                <c:pt idx="729">
                  <c:v>3.0203303294067101E-2</c:v>
                </c:pt>
                <c:pt idx="730">
                  <c:v>3.0121442547241799E-2</c:v>
                </c:pt>
                <c:pt idx="731">
                  <c:v>3.0010244422940899E-2</c:v>
                </c:pt>
                <c:pt idx="732">
                  <c:v>2.98990462986406E-2</c:v>
                </c:pt>
                <c:pt idx="733">
                  <c:v>2.9758510796864798E-2</c:v>
                </c:pt>
                <c:pt idx="734">
                  <c:v>2.9676650050039499E-2</c:v>
                </c:pt>
                <c:pt idx="735">
                  <c:v>2.9563559191707899E-2</c:v>
                </c:pt>
                <c:pt idx="736">
                  <c:v>2.9509143088327101E-2</c:v>
                </c:pt>
                <c:pt idx="737">
                  <c:v>2.9424916423962701E-2</c:v>
                </c:pt>
                <c:pt idx="738">
                  <c:v>2.9313718299662402E-2</c:v>
                </c:pt>
                <c:pt idx="739">
                  <c:v>2.9229964818805899E-2</c:v>
                </c:pt>
                <c:pt idx="740">
                  <c:v>2.91187666945057E-2</c:v>
                </c:pt>
                <c:pt idx="741">
                  <c:v>2.9036905947680401E-2</c:v>
                </c:pt>
                <c:pt idx="742">
                  <c:v>2.8953152466823801E-2</c:v>
                </c:pt>
                <c:pt idx="743">
                  <c:v>2.88419543425237E-2</c:v>
                </c:pt>
                <c:pt idx="744">
                  <c:v>2.87307562182227E-2</c:v>
                </c:pt>
                <c:pt idx="745">
                  <c:v>2.8619558093922502E-2</c:v>
                </c:pt>
                <c:pt idx="746">
                  <c:v>2.8535331429558199E-2</c:v>
                </c:pt>
                <c:pt idx="747">
                  <c:v>2.8451577948702299E-2</c:v>
                </c:pt>
                <c:pt idx="748">
                  <c:v>2.83678244678458E-2</c:v>
                </c:pt>
                <c:pt idx="749">
                  <c:v>2.8256626343545501E-2</c:v>
                </c:pt>
                <c:pt idx="750">
                  <c:v>2.8117983575800299E-2</c:v>
                </c:pt>
                <c:pt idx="751">
                  <c:v>2.80342300949444E-2</c:v>
                </c:pt>
                <c:pt idx="752">
                  <c:v>2.79523693481184E-2</c:v>
                </c:pt>
                <c:pt idx="753">
                  <c:v>2.7841171223818201E-2</c:v>
                </c:pt>
                <c:pt idx="754">
                  <c:v>2.7729973099517299E-2</c:v>
                </c:pt>
                <c:pt idx="755">
                  <c:v>2.7673191078597999E-2</c:v>
                </c:pt>
                <c:pt idx="756">
                  <c:v>2.75350214943605E-2</c:v>
                </c:pt>
                <c:pt idx="757">
                  <c:v>2.7450794829996902E-2</c:v>
                </c:pt>
                <c:pt idx="758">
                  <c:v>2.7394485992585298E-2</c:v>
                </c:pt>
                <c:pt idx="759">
                  <c:v>2.7312625245759399E-2</c:v>
                </c:pt>
                <c:pt idx="760">
                  <c:v>2.72283985813957E-2</c:v>
                </c:pt>
                <c:pt idx="761">
                  <c:v>2.7117200457095501E-2</c:v>
                </c:pt>
                <c:pt idx="762">
                  <c:v>2.6979030872857999E-2</c:v>
                </c:pt>
                <c:pt idx="763">
                  <c:v>2.68948042084943E-2</c:v>
                </c:pt>
                <c:pt idx="764">
                  <c:v>2.67836060841934E-2</c:v>
                </c:pt>
                <c:pt idx="765">
                  <c:v>2.6672407959893198E-2</c:v>
                </c:pt>
                <c:pt idx="766">
                  <c:v>2.6561209835592299E-2</c:v>
                </c:pt>
                <c:pt idx="767">
                  <c:v>2.6450011711292E-2</c:v>
                </c:pt>
                <c:pt idx="768">
                  <c:v>2.6393702873879901E-2</c:v>
                </c:pt>
                <c:pt idx="769">
                  <c:v>2.6282504749579699E-2</c:v>
                </c:pt>
                <c:pt idx="770">
                  <c:v>2.6198751268723199E-2</c:v>
                </c:pt>
                <c:pt idx="771">
                  <c:v>2.60875531444229E-2</c:v>
                </c:pt>
                <c:pt idx="772">
                  <c:v>2.5976355020122001E-2</c:v>
                </c:pt>
                <c:pt idx="773">
                  <c:v>2.5894021089788902E-2</c:v>
                </c:pt>
                <c:pt idx="774">
                  <c:v>2.5782822965488599E-2</c:v>
                </c:pt>
                <c:pt idx="775">
                  <c:v>2.56716248411878E-2</c:v>
                </c:pt>
                <c:pt idx="776">
                  <c:v>2.5587871360331901E-2</c:v>
                </c:pt>
                <c:pt idx="777">
                  <c:v>2.5504117879475399E-2</c:v>
                </c:pt>
                <c:pt idx="778">
                  <c:v>2.5420364398619499E-2</c:v>
                </c:pt>
                <c:pt idx="779">
                  <c:v>2.53654751117307E-2</c:v>
                </c:pt>
                <c:pt idx="780">
                  <c:v>2.5197968150018402E-2</c:v>
                </c:pt>
                <c:pt idx="781">
                  <c:v>2.50025433613538E-2</c:v>
                </c:pt>
                <c:pt idx="782">
                  <c:v>2.48913452370528E-2</c:v>
                </c:pt>
                <c:pt idx="783">
                  <c:v>2.4809484490227601E-2</c:v>
                </c:pt>
                <c:pt idx="784">
                  <c:v>2.4780147112752698E-2</c:v>
                </c:pt>
                <c:pt idx="785">
                  <c:v>2.4698286365927299E-2</c:v>
                </c:pt>
                <c:pt idx="786">
                  <c:v>2.45577508641515E-2</c:v>
                </c:pt>
                <c:pt idx="787">
                  <c:v>2.44470259233583E-2</c:v>
                </c:pt>
                <c:pt idx="788">
                  <c:v>2.4335827799058199E-2</c:v>
                </c:pt>
                <c:pt idx="789">
                  <c:v>2.4251601134693799E-2</c:v>
                </c:pt>
                <c:pt idx="790">
                  <c:v>2.4113431550457001E-2</c:v>
                </c:pt>
                <c:pt idx="791">
                  <c:v>2.4002233426156198E-2</c:v>
                </c:pt>
                <c:pt idx="792">
                  <c:v>2.3891035301855899E-2</c:v>
                </c:pt>
                <c:pt idx="793">
                  <c:v>2.3752392534110701E-2</c:v>
                </c:pt>
                <c:pt idx="794">
                  <c:v>2.3668639053254802E-2</c:v>
                </c:pt>
                <c:pt idx="795">
                  <c:v>2.3529996285509398E-2</c:v>
                </c:pt>
                <c:pt idx="796">
                  <c:v>2.34187981612093E-2</c:v>
                </c:pt>
                <c:pt idx="797">
                  <c:v>2.3278262659433401E-2</c:v>
                </c:pt>
                <c:pt idx="798">
                  <c:v>2.3167064535132498E-2</c:v>
                </c:pt>
                <c:pt idx="799">
                  <c:v>2.3001450307451401E-2</c:v>
                </c:pt>
                <c:pt idx="800">
                  <c:v>2.2890252183150401E-2</c:v>
                </c:pt>
                <c:pt idx="801">
                  <c:v>2.2751609415405199E-2</c:v>
                </c:pt>
                <c:pt idx="802">
                  <c:v>2.261107391363E-2</c:v>
                </c:pt>
                <c:pt idx="803">
                  <c:v>2.2472431145884701E-2</c:v>
                </c:pt>
                <c:pt idx="804">
                  <c:v>2.2361233021584399E-2</c:v>
                </c:pt>
                <c:pt idx="805">
                  <c:v>2.2223063437347E-2</c:v>
                </c:pt>
                <c:pt idx="806">
                  <c:v>2.2082527935571201E-2</c:v>
                </c:pt>
                <c:pt idx="807">
                  <c:v>2.1943885167826499E-2</c:v>
                </c:pt>
                <c:pt idx="808">
                  <c:v>2.18057155835891E-2</c:v>
                </c:pt>
                <c:pt idx="809">
                  <c:v>2.1637735438368898E-2</c:v>
                </c:pt>
                <c:pt idx="810">
                  <c:v>2.14990926706243E-2</c:v>
                </c:pt>
                <c:pt idx="811">
                  <c:v>2.1360923086386801E-2</c:v>
                </c:pt>
                <c:pt idx="812">
                  <c:v>2.1220387584610999E-2</c:v>
                </c:pt>
                <c:pt idx="813">
                  <c:v>2.10817448168664E-2</c:v>
                </c:pt>
                <c:pt idx="814">
                  <c:v>2.0916130589184598E-2</c:v>
                </c:pt>
                <c:pt idx="815">
                  <c:v>2.07481504439644E-2</c:v>
                </c:pt>
                <c:pt idx="816">
                  <c:v>2.0609507676219701E-2</c:v>
                </c:pt>
                <c:pt idx="817">
                  <c:v>2.0469445357951699E-2</c:v>
                </c:pt>
                <c:pt idx="818">
                  <c:v>2.03033579467621E-2</c:v>
                </c:pt>
                <c:pt idx="819">
                  <c:v>2.0135850985049698E-2</c:v>
                </c:pt>
                <c:pt idx="820">
                  <c:v>1.99697635738607E-2</c:v>
                </c:pt>
                <c:pt idx="821">
                  <c:v>1.9831120806115501E-2</c:v>
                </c:pt>
                <c:pt idx="822">
                  <c:v>1.9691058487847399E-2</c:v>
                </c:pt>
                <c:pt idx="823">
                  <c:v>1.95249710766584E-2</c:v>
                </c:pt>
                <c:pt idx="824">
                  <c:v>1.9384435574882598E-2</c:v>
                </c:pt>
                <c:pt idx="825">
                  <c:v>1.92188213472008E-2</c:v>
                </c:pt>
                <c:pt idx="826">
                  <c:v>1.9050841201980501E-2</c:v>
                </c:pt>
                <c:pt idx="827">
                  <c:v>1.89126716177438E-2</c:v>
                </c:pt>
                <c:pt idx="828">
                  <c:v>1.8746584206554201E-2</c:v>
                </c:pt>
                <c:pt idx="829">
                  <c:v>1.8551632601397399E-2</c:v>
                </c:pt>
                <c:pt idx="830">
                  <c:v>1.83566809962405E-2</c:v>
                </c:pt>
                <c:pt idx="831">
                  <c:v>1.8188700851020301E-2</c:v>
                </c:pt>
                <c:pt idx="832">
                  <c:v>1.80230866233385E-2</c:v>
                </c:pt>
                <c:pt idx="833">
                  <c:v>1.7855106478118901E-2</c:v>
                </c:pt>
                <c:pt idx="834">
                  <c:v>1.7689492250437099E-2</c:v>
                </c:pt>
                <c:pt idx="835">
                  <c:v>1.7521512105216901E-2</c:v>
                </c:pt>
                <c:pt idx="836">
                  <c:v>1.7326560500060199E-2</c:v>
                </c:pt>
                <c:pt idx="837">
                  <c:v>1.7160946272378401E-2</c:v>
                </c:pt>
                <c:pt idx="838">
                  <c:v>1.6965521483714399E-2</c:v>
                </c:pt>
                <c:pt idx="839">
                  <c:v>1.6799907256032601E-2</c:v>
                </c:pt>
                <c:pt idx="840">
                  <c:v>1.6631927110812399E-2</c:v>
                </c:pt>
                <c:pt idx="841">
                  <c:v>1.64369755056556E-2</c:v>
                </c:pt>
                <c:pt idx="842">
                  <c:v>1.6242023900498899E-2</c:v>
                </c:pt>
                <c:pt idx="843">
                  <c:v>1.6075936489309901E-2</c:v>
                </c:pt>
                <c:pt idx="844">
                  <c:v>1.5880984884153099E-2</c:v>
                </c:pt>
                <c:pt idx="845">
                  <c:v>1.57153706564713E-2</c:v>
                </c:pt>
                <c:pt idx="846">
                  <c:v>1.55204190513145E-2</c:v>
                </c:pt>
                <c:pt idx="847">
                  <c:v>1.53524389060943E-2</c:v>
                </c:pt>
                <c:pt idx="848">
                  <c:v>1.51574873009376E-2</c:v>
                </c:pt>
                <c:pt idx="849">
                  <c:v>1.49644284298114E-2</c:v>
                </c:pt>
                <c:pt idx="850">
                  <c:v>1.47964482845918E-2</c:v>
                </c:pt>
                <c:pt idx="851">
                  <c:v>1.4574052035990701E-2</c:v>
                </c:pt>
                <c:pt idx="852">
                  <c:v>1.44065450742783E-2</c:v>
                </c:pt>
                <c:pt idx="853">
                  <c:v>1.41841488256771E-2</c:v>
                </c:pt>
                <c:pt idx="854">
                  <c:v>1.39906167710431E-2</c:v>
                </c:pt>
                <c:pt idx="855">
                  <c:v>1.3768220522442001E-2</c:v>
                </c:pt>
                <c:pt idx="856">
                  <c:v>1.36007135607296E-2</c:v>
                </c:pt>
                <c:pt idx="857">
                  <c:v>1.3432733415509299E-2</c:v>
                </c:pt>
                <c:pt idx="858">
                  <c:v>1.32103371669082E-2</c:v>
                </c:pt>
                <c:pt idx="859">
                  <c:v>1.3017278295782E-2</c:v>
                </c:pt>
                <c:pt idx="860">
                  <c:v>1.28223266906252E-2</c:v>
                </c:pt>
                <c:pt idx="861">
                  <c:v>1.26273750854685E-2</c:v>
                </c:pt>
                <c:pt idx="862">
                  <c:v>1.24319502968045E-2</c:v>
                </c:pt>
                <c:pt idx="863">
                  <c:v>1.2209554048203499E-2</c:v>
                </c:pt>
                <c:pt idx="864">
                  <c:v>1.19871577996024E-2</c:v>
                </c:pt>
                <c:pt idx="865">
                  <c:v>1.1765234734508301E-2</c:v>
                </c:pt>
                <c:pt idx="866">
                  <c:v>1.15698099458444E-2</c:v>
                </c:pt>
                <c:pt idx="867">
                  <c:v>1.1320442237306E-2</c:v>
                </c:pt>
                <c:pt idx="868">
                  <c:v>1.11524620920865E-2</c:v>
                </c:pt>
                <c:pt idx="869">
                  <c:v>1.0902621200041001E-2</c:v>
                </c:pt>
                <c:pt idx="870">
                  <c:v>1.07076695948842E-2</c:v>
                </c:pt>
                <c:pt idx="871">
                  <c:v>1.05127179897274E-2</c:v>
                </c:pt>
                <c:pt idx="872">
                  <c:v>1.0290321741126301E-2</c:v>
                </c:pt>
                <c:pt idx="873">
                  <c:v>1.0097262870000101E-2</c:v>
                </c:pt>
                <c:pt idx="874">
                  <c:v>9.8455292439240099E-3</c:v>
                </c:pt>
                <c:pt idx="875">
                  <c:v>9.6505776387673103E-3</c:v>
                </c:pt>
                <c:pt idx="876">
                  <c:v>9.4281813901660998E-3</c:v>
                </c:pt>
                <c:pt idx="877">
                  <c:v>9.2057851415650004E-3</c:v>
                </c:pt>
                <c:pt idx="878">
                  <c:v>8.9833888929639095E-3</c:v>
                </c:pt>
                <c:pt idx="879">
                  <c:v>8.7335480009176295E-3</c:v>
                </c:pt>
                <c:pt idx="880">
                  <c:v>8.4543697313972394E-3</c:v>
                </c:pt>
                <c:pt idx="881">
                  <c:v>8.2887555037154392E-3</c:v>
                </c:pt>
                <c:pt idx="882">
                  <c:v>8.0389146116699502E-3</c:v>
                </c:pt>
                <c:pt idx="883">
                  <c:v>7.8439630065131292E-3</c:v>
                </c:pt>
                <c:pt idx="884">
                  <c:v>7.5922293804370202E-3</c:v>
                </c:pt>
                <c:pt idx="885">
                  <c:v>7.3698331318359199E-3</c:v>
                </c:pt>
                <c:pt idx="886">
                  <c:v>7.1767742607097302E-3</c:v>
                </c:pt>
                <c:pt idx="887">
                  <c:v>6.9543780121086298E-3</c:v>
                </c:pt>
                <c:pt idx="888">
                  <c:v>6.7300890294769199E-3</c:v>
                </c:pt>
                <c:pt idx="889">
                  <c:v>6.5370301583507198E-3</c:v>
                </c:pt>
                <c:pt idx="890">
                  <c:v>6.2852965322746099E-3</c:v>
                </c:pt>
                <c:pt idx="891">
                  <c:v>6.0629002836734003E-3</c:v>
                </c:pt>
                <c:pt idx="892">
                  <c:v>5.8698414125472097E-3</c:v>
                </c:pt>
                <c:pt idx="893">
                  <c:v>5.5911363265346301E-3</c:v>
                </c:pt>
                <c:pt idx="894">
                  <c:v>5.3687400779335297E-3</c:v>
                </c:pt>
                <c:pt idx="895">
                  <c:v>5.1188991858880399E-3</c:v>
                </c:pt>
                <c:pt idx="896">
                  <c:v>4.8671655598119196E-3</c:v>
                </c:pt>
                <c:pt idx="897">
                  <c:v>4.6447693112107204E-3</c:v>
                </c:pt>
                <c:pt idx="898">
                  <c:v>4.4791550835289202E-3</c:v>
                </c:pt>
                <c:pt idx="899">
                  <c:v>4.2274214574528103E-3</c:v>
                </c:pt>
                <c:pt idx="900">
                  <c:v>3.97758056540665E-3</c:v>
                </c:pt>
                <c:pt idx="901">
                  <c:v>3.7551843168055501E-3</c:v>
                </c:pt>
                <c:pt idx="902">
                  <c:v>3.5327880682044501E-3</c:v>
                </c:pt>
                <c:pt idx="903">
                  <c:v>3.2829471761589599E-3</c:v>
                </c:pt>
                <c:pt idx="904">
                  <c:v>3.0605509275577502E-3</c:v>
                </c:pt>
                <c:pt idx="905">
                  <c:v>2.8386278624644699E-3</c:v>
                </c:pt>
                <c:pt idx="906">
                  <c:v>2.58689423638836E-3</c:v>
                </c:pt>
                <c:pt idx="907">
                  <c:v>2.3370533443428602E-3</c:v>
                </c:pt>
                <c:pt idx="908">
                  <c:v>2.1146570957417698E-3</c:v>
                </c:pt>
                <c:pt idx="909">
                  <c:v>1.89226084714056E-3</c:v>
                </c:pt>
                <c:pt idx="910">
                  <c:v>1.66986459853946E-3</c:v>
                </c:pt>
                <c:pt idx="911">
                  <c:v>1.4181309724633499E-3</c:v>
                </c:pt>
                <c:pt idx="912">
                  <c:v>1.1413186204806099E-3</c:v>
                </c:pt>
                <c:pt idx="913">
                  <c:v>9.4636701532391199E-4</c:v>
                </c:pt>
                <c:pt idx="914">
                  <c:v>7.2397076672270399E-4</c:v>
                </c:pt>
                <c:pt idx="915">
                  <c:v>4.7412987467720903E-4</c:v>
                </c:pt>
                <c:pt idx="916">
                  <c:v>2.2239624860109799E-4</c:v>
                </c:pt>
                <c:pt idx="917">
                  <c:v>0</c:v>
                </c:pt>
              </c:numCache>
            </c:numRef>
          </c:yVal>
          <c:smooth val="1"/>
          <c:extLst xmlns:c16r2="http://schemas.microsoft.com/office/drawing/2015/06/chart">
            <c:ext xmlns:c16="http://schemas.microsoft.com/office/drawing/2014/chart" uri="{C3380CC4-5D6E-409C-BE32-E72D297353CC}">
              <c16:uniqueId val="{00000001-B3EF-CD4C-A45C-547760DFC521}"/>
            </c:ext>
          </c:extLst>
        </c:ser>
        <c:ser>
          <c:idx val="2"/>
          <c:order val="2"/>
          <c:tx>
            <c:v>100dpm</c:v>
          </c:tx>
          <c:spPr>
            <a:ln w="19050" cap="rnd">
              <a:solidFill>
                <a:schemeClr val="accent3"/>
              </a:solidFill>
              <a:round/>
            </a:ln>
            <a:effectLst/>
          </c:spPr>
          <c:marker>
            <c:symbol val="none"/>
          </c:marker>
          <c:xVal>
            <c:numRef>
              <c:f>'5RB'!$Z$6:$Z$465</c:f>
              <c:numCache>
                <c:formatCode>General</c:formatCode>
                <c:ptCount val="460"/>
                <c:pt idx="0">
                  <c:v>296.07299999999992</c:v>
                </c:pt>
                <c:pt idx="1">
                  <c:v>296.64800000000002</c:v>
                </c:pt>
                <c:pt idx="2">
                  <c:v>297.279</c:v>
                </c:pt>
                <c:pt idx="3">
                  <c:v>297.96100000000001</c:v>
                </c:pt>
                <c:pt idx="4">
                  <c:v>298.70299999999992</c:v>
                </c:pt>
                <c:pt idx="5">
                  <c:v>299.49499999999978</c:v>
                </c:pt>
                <c:pt idx="6">
                  <c:v>300.35199999999992</c:v>
                </c:pt>
                <c:pt idx="7">
                  <c:v>301.26100000000002</c:v>
                </c:pt>
                <c:pt idx="8">
                  <c:v>302.20600000000002</c:v>
                </c:pt>
                <c:pt idx="9">
                  <c:v>303.19400000000002</c:v>
                </c:pt>
                <c:pt idx="10">
                  <c:v>304.2269999999998</c:v>
                </c:pt>
                <c:pt idx="11">
                  <c:v>305.29899999999981</c:v>
                </c:pt>
                <c:pt idx="12">
                  <c:v>306.40699999999981</c:v>
                </c:pt>
                <c:pt idx="13">
                  <c:v>307.54200000000009</c:v>
                </c:pt>
                <c:pt idx="14">
                  <c:v>308.70499999999993</c:v>
                </c:pt>
                <c:pt idx="15">
                  <c:v>309.89499999999992</c:v>
                </c:pt>
                <c:pt idx="16">
                  <c:v>311.11599999999999</c:v>
                </c:pt>
                <c:pt idx="17">
                  <c:v>312.358</c:v>
                </c:pt>
                <c:pt idx="18">
                  <c:v>313.62200000000001</c:v>
                </c:pt>
                <c:pt idx="19">
                  <c:v>314.90999999999991</c:v>
                </c:pt>
                <c:pt idx="20">
                  <c:v>316.22000000000003</c:v>
                </c:pt>
                <c:pt idx="21">
                  <c:v>317.54700000000008</c:v>
                </c:pt>
                <c:pt idx="22">
                  <c:v>318.87900000000002</c:v>
                </c:pt>
                <c:pt idx="23">
                  <c:v>320.22199999999981</c:v>
                </c:pt>
                <c:pt idx="24">
                  <c:v>321.577</c:v>
                </c:pt>
                <c:pt idx="25">
                  <c:v>322.947</c:v>
                </c:pt>
                <c:pt idx="26">
                  <c:v>324.32900000000001</c:v>
                </c:pt>
                <c:pt idx="27">
                  <c:v>325.72899999999981</c:v>
                </c:pt>
                <c:pt idx="28">
                  <c:v>327.13900000000001</c:v>
                </c:pt>
                <c:pt idx="29">
                  <c:v>328.56</c:v>
                </c:pt>
                <c:pt idx="30">
                  <c:v>329.98700000000002</c:v>
                </c:pt>
                <c:pt idx="31">
                  <c:v>331.42200000000003</c:v>
                </c:pt>
                <c:pt idx="32">
                  <c:v>332.87900000000002</c:v>
                </c:pt>
                <c:pt idx="33">
                  <c:v>334.346</c:v>
                </c:pt>
                <c:pt idx="34">
                  <c:v>335.82299999999992</c:v>
                </c:pt>
                <c:pt idx="35">
                  <c:v>337.3</c:v>
                </c:pt>
                <c:pt idx="36">
                  <c:v>338.78800000000001</c:v>
                </c:pt>
                <c:pt idx="37">
                  <c:v>340.28599999999977</c:v>
                </c:pt>
                <c:pt idx="38">
                  <c:v>341.80500000000001</c:v>
                </c:pt>
                <c:pt idx="39">
                  <c:v>343.32799999999992</c:v>
                </c:pt>
                <c:pt idx="40">
                  <c:v>344.84899999999999</c:v>
                </c:pt>
                <c:pt idx="41">
                  <c:v>346.36500000000001</c:v>
                </c:pt>
                <c:pt idx="42">
                  <c:v>347.88</c:v>
                </c:pt>
                <c:pt idx="43">
                  <c:v>349.39699999999982</c:v>
                </c:pt>
                <c:pt idx="44">
                  <c:v>350.91300000000001</c:v>
                </c:pt>
                <c:pt idx="45">
                  <c:v>352.42700000000002</c:v>
                </c:pt>
                <c:pt idx="46">
                  <c:v>353.95</c:v>
                </c:pt>
                <c:pt idx="47">
                  <c:v>355.47800000000001</c:v>
                </c:pt>
                <c:pt idx="48">
                  <c:v>356.99900000000002</c:v>
                </c:pt>
                <c:pt idx="49">
                  <c:v>358.517</c:v>
                </c:pt>
                <c:pt idx="50">
                  <c:v>360.03199999999981</c:v>
                </c:pt>
                <c:pt idx="51">
                  <c:v>361.55500000000001</c:v>
                </c:pt>
                <c:pt idx="52">
                  <c:v>363.08299999999991</c:v>
                </c:pt>
                <c:pt idx="53">
                  <c:v>364.60899999999992</c:v>
                </c:pt>
                <c:pt idx="54">
                  <c:v>366.13299999999992</c:v>
                </c:pt>
                <c:pt idx="55">
                  <c:v>367.654</c:v>
                </c:pt>
                <c:pt idx="56">
                  <c:v>369.18</c:v>
                </c:pt>
                <c:pt idx="57">
                  <c:v>370.70600000000002</c:v>
                </c:pt>
                <c:pt idx="58">
                  <c:v>372.23399999999981</c:v>
                </c:pt>
                <c:pt idx="59">
                  <c:v>373.76499999999999</c:v>
                </c:pt>
                <c:pt idx="60">
                  <c:v>375.29500000000002</c:v>
                </c:pt>
                <c:pt idx="61">
                  <c:v>376.82900000000001</c:v>
                </c:pt>
                <c:pt idx="62">
                  <c:v>378.35899999999992</c:v>
                </c:pt>
                <c:pt idx="63">
                  <c:v>379.88799999999998</c:v>
                </c:pt>
                <c:pt idx="64">
                  <c:v>381.41399999999982</c:v>
                </c:pt>
                <c:pt idx="65">
                  <c:v>382.947</c:v>
                </c:pt>
                <c:pt idx="66">
                  <c:v>384.48299999999978</c:v>
                </c:pt>
                <c:pt idx="67">
                  <c:v>386.01400000000001</c:v>
                </c:pt>
                <c:pt idx="68">
                  <c:v>387.55</c:v>
                </c:pt>
                <c:pt idx="69">
                  <c:v>389.08</c:v>
                </c:pt>
                <c:pt idx="70">
                  <c:v>390.61199999999991</c:v>
                </c:pt>
                <c:pt idx="71">
                  <c:v>392.173</c:v>
                </c:pt>
                <c:pt idx="72">
                  <c:v>393.81099999999998</c:v>
                </c:pt>
                <c:pt idx="73">
                  <c:v>395.49299999999982</c:v>
                </c:pt>
                <c:pt idx="74">
                  <c:v>397.20499999999993</c:v>
                </c:pt>
                <c:pt idx="75">
                  <c:v>398.92999999999978</c:v>
                </c:pt>
                <c:pt idx="76">
                  <c:v>400.65600000000001</c:v>
                </c:pt>
                <c:pt idx="77">
                  <c:v>402.37900000000002</c:v>
                </c:pt>
                <c:pt idx="78">
                  <c:v>404.1</c:v>
                </c:pt>
                <c:pt idx="79">
                  <c:v>405.822</c:v>
                </c:pt>
                <c:pt idx="80">
                  <c:v>407.54599999999999</c:v>
                </c:pt>
                <c:pt idx="81">
                  <c:v>409.26799999999997</c:v>
                </c:pt>
                <c:pt idx="82">
                  <c:v>410.98599999999982</c:v>
                </c:pt>
                <c:pt idx="83">
                  <c:v>412.709</c:v>
                </c:pt>
                <c:pt idx="84">
                  <c:v>414.43099999999993</c:v>
                </c:pt>
                <c:pt idx="85">
                  <c:v>416.16</c:v>
                </c:pt>
                <c:pt idx="86">
                  <c:v>417.89299999999997</c:v>
                </c:pt>
                <c:pt idx="87">
                  <c:v>419.625</c:v>
                </c:pt>
                <c:pt idx="88">
                  <c:v>421.35300000000001</c:v>
                </c:pt>
                <c:pt idx="89">
                  <c:v>423.08</c:v>
                </c:pt>
                <c:pt idx="90">
                  <c:v>424.803</c:v>
                </c:pt>
                <c:pt idx="91">
                  <c:v>426.52699999999982</c:v>
                </c:pt>
                <c:pt idx="92">
                  <c:v>428.25599999999991</c:v>
                </c:pt>
                <c:pt idx="93">
                  <c:v>429.99099999999981</c:v>
                </c:pt>
                <c:pt idx="94">
                  <c:v>431.73099999999982</c:v>
                </c:pt>
                <c:pt idx="95">
                  <c:v>433.47300000000001</c:v>
                </c:pt>
                <c:pt idx="96">
                  <c:v>435.22399999999982</c:v>
                </c:pt>
                <c:pt idx="97">
                  <c:v>436.97</c:v>
                </c:pt>
                <c:pt idx="98">
                  <c:v>438.70400000000001</c:v>
                </c:pt>
                <c:pt idx="99">
                  <c:v>440.43099999999993</c:v>
                </c:pt>
                <c:pt idx="100">
                  <c:v>442.16200000000009</c:v>
                </c:pt>
                <c:pt idx="101">
                  <c:v>443.89099999999979</c:v>
                </c:pt>
                <c:pt idx="102">
                  <c:v>445.61599999999999</c:v>
                </c:pt>
                <c:pt idx="103">
                  <c:v>447.34199999999993</c:v>
                </c:pt>
                <c:pt idx="104">
                  <c:v>449.06399999999991</c:v>
                </c:pt>
                <c:pt idx="105">
                  <c:v>450.78</c:v>
                </c:pt>
                <c:pt idx="106">
                  <c:v>452.49599999999981</c:v>
                </c:pt>
                <c:pt idx="107">
                  <c:v>454.21</c:v>
                </c:pt>
                <c:pt idx="108">
                  <c:v>455.91799999999978</c:v>
                </c:pt>
                <c:pt idx="109">
                  <c:v>457.625</c:v>
                </c:pt>
                <c:pt idx="110">
                  <c:v>459.33199999999982</c:v>
                </c:pt>
                <c:pt idx="111">
                  <c:v>461.03499999999991</c:v>
                </c:pt>
                <c:pt idx="112">
                  <c:v>462.7319999999998</c:v>
                </c:pt>
                <c:pt idx="113">
                  <c:v>464.43099999999993</c:v>
                </c:pt>
                <c:pt idx="114">
                  <c:v>466.13499999999999</c:v>
                </c:pt>
                <c:pt idx="115">
                  <c:v>467.84300000000002</c:v>
                </c:pt>
                <c:pt idx="116">
                  <c:v>469.54399999999993</c:v>
                </c:pt>
                <c:pt idx="117">
                  <c:v>471.24199999999979</c:v>
                </c:pt>
                <c:pt idx="118">
                  <c:v>472.93799999999982</c:v>
                </c:pt>
                <c:pt idx="119">
                  <c:v>474.63</c:v>
                </c:pt>
                <c:pt idx="120">
                  <c:v>476.32100000000003</c:v>
                </c:pt>
                <c:pt idx="121">
                  <c:v>478.00900000000001</c:v>
                </c:pt>
                <c:pt idx="122">
                  <c:v>479.69499999999999</c:v>
                </c:pt>
                <c:pt idx="123">
                  <c:v>481.38200000000001</c:v>
                </c:pt>
                <c:pt idx="124">
                  <c:v>483.06899999999979</c:v>
                </c:pt>
                <c:pt idx="125">
                  <c:v>484.76099999999991</c:v>
                </c:pt>
                <c:pt idx="126">
                  <c:v>486.45600000000002</c:v>
                </c:pt>
                <c:pt idx="127">
                  <c:v>488.154</c:v>
                </c:pt>
                <c:pt idx="128">
                  <c:v>489.85</c:v>
                </c:pt>
                <c:pt idx="129">
                  <c:v>491.54399999999993</c:v>
                </c:pt>
                <c:pt idx="130">
                  <c:v>493.24400000000009</c:v>
                </c:pt>
                <c:pt idx="131">
                  <c:v>494.94399999999979</c:v>
                </c:pt>
                <c:pt idx="132">
                  <c:v>496.64100000000002</c:v>
                </c:pt>
                <c:pt idx="133">
                  <c:v>498.33600000000001</c:v>
                </c:pt>
                <c:pt idx="134">
                  <c:v>500.02699999999982</c:v>
                </c:pt>
                <c:pt idx="135">
                  <c:v>501.71699999999981</c:v>
                </c:pt>
                <c:pt idx="136">
                  <c:v>503.41099999999977</c:v>
                </c:pt>
                <c:pt idx="137">
                  <c:v>505.10300000000001</c:v>
                </c:pt>
                <c:pt idx="138">
                  <c:v>506.79899999999981</c:v>
                </c:pt>
                <c:pt idx="139">
                  <c:v>508.49400000000003</c:v>
                </c:pt>
                <c:pt idx="140">
                  <c:v>510.19399999999979</c:v>
                </c:pt>
                <c:pt idx="141">
                  <c:v>511.89</c:v>
                </c:pt>
                <c:pt idx="142">
                  <c:v>513.58799999999997</c:v>
                </c:pt>
                <c:pt idx="143">
                  <c:v>515.28399999999999</c:v>
                </c:pt>
                <c:pt idx="144">
                  <c:v>516.98199999999997</c:v>
                </c:pt>
                <c:pt idx="145">
                  <c:v>518.68700000000001</c:v>
                </c:pt>
                <c:pt idx="146">
                  <c:v>520.39800000000002</c:v>
                </c:pt>
                <c:pt idx="147">
                  <c:v>522.11599999999999</c:v>
                </c:pt>
                <c:pt idx="148">
                  <c:v>523.82999999999981</c:v>
                </c:pt>
                <c:pt idx="149">
                  <c:v>525.5419999999998</c:v>
                </c:pt>
                <c:pt idx="150">
                  <c:v>527.26</c:v>
                </c:pt>
                <c:pt idx="151">
                  <c:v>528.976</c:v>
                </c:pt>
                <c:pt idx="152">
                  <c:v>530.68700000000001</c:v>
                </c:pt>
                <c:pt idx="153">
                  <c:v>532.39800000000002</c:v>
                </c:pt>
                <c:pt idx="154">
                  <c:v>534.10900000000004</c:v>
                </c:pt>
                <c:pt idx="155">
                  <c:v>535.82299999999975</c:v>
                </c:pt>
                <c:pt idx="156">
                  <c:v>537.53399999999999</c:v>
                </c:pt>
                <c:pt idx="157">
                  <c:v>539.23900000000003</c:v>
                </c:pt>
                <c:pt idx="158">
                  <c:v>540.94199999999978</c:v>
                </c:pt>
                <c:pt idx="159">
                  <c:v>542.63900000000001</c:v>
                </c:pt>
                <c:pt idx="160">
                  <c:v>544.32799999999975</c:v>
                </c:pt>
                <c:pt idx="161">
                  <c:v>546.01299999999969</c:v>
                </c:pt>
                <c:pt idx="162">
                  <c:v>547.68600000000004</c:v>
                </c:pt>
                <c:pt idx="163">
                  <c:v>549.35799999999949</c:v>
                </c:pt>
                <c:pt idx="164">
                  <c:v>551.02600000000007</c:v>
                </c:pt>
                <c:pt idx="165">
                  <c:v>552.68700000000001</c:v>
                </c:pt>
                <c:pt idx="166">
                  <c:v>554.34399999999982</c:v>
                </c:pt>
                <c:pt idx="167">
                  <c:v>556.00599999999997</c:v>
                </c:pt>
                <c:pt idx="168">
                  <c:v>557.67899999999997</c:v>
                </c:pt>
                <c:pt idx="169">
                  <c:v>559.34899999999971</c:v>
                </c:pt>
                <c:pt idx="170">
                  <c:v>561.01699999999983</c:v>
                </c:pt>
                <c:pt idx="171">
                  <c:v>562.69000000000005</c:v>
                </c:pt>
                <c:pt idx="172">
                  <c:v>564.37200000000007</c:v>
                </c:pt>
                <c:pt idx="173">
                  <c:v>566.0509999999997</c:v>
                </c:pt>
                <c:pt idx="174">
                  <c:v>567.73</c:v>
                </c:pt>
                <c:pt idx="175">
                  <c:v>569.40899999999999</c:v>
                </c:pt>
                <c:pt idx="176">
                  <c:v>571.08799999999997</c:v>
                </c:pt>
                <c:pt idx="177">
                  <c:v>572.76800000000003</c:v>
                </c:pt>
                <c:pt idx="178">
                  <c:v>574.44499999999971</c:v>
                </c:pt>
                <c:pt idx="179">
                  <c:v>576.12900000000002</c:v>
                </c:pt>
                <c:pt idx="180">
                  <c:v>577.81699999999978</c:v>
                </c:pt>
                <c:pt idx="181">
                  <c:v>579.5029999999997</c:v>
                </c:pt>
                <c:pt idx="182">
                  <c:v>581.19000000000005</c:v>
                </c:pt>
                <c:pt idx="183">
                  <c:v>582.88200000000006</c:v>
                </c:pt>
                <c:pt idx="184">
                  <c:v>584.577</c:v>
                </c:pt>
                <c:pt idx="185">
                  <c:v>586.27</c:v>
                </c:pt>
                <c:pt idx="186">
                  <c:v>587.95900000000006</c:v>
                </c:pt>
                <c:pt idx="187">
                  <c:v>589.64300000000003</c:v>
                </c:pt>
                <c:pt idx="188">
                  <c:v>591.32599999999979</c:v>
                </c:pt>
                <c:pt idx="189">
                  <c:v>593.01400000000001</c:v>
                </c:pt>
                <c:pt idx="190">
                  <c:v>594.70000000000005</c:v>
                </c:pt>
                <c:pt idx="191">
                  <c:v>596.39199999999983</c:v>
                </c:pt>
                <c:pt idx="192">
                  <c:v>598.08300000000008</c:v>
                </c:pt>
                <c:pt idx="193">
                  <c:v>599.77300000000002</c:v>
                </c:pt>
                <c:pt idx="194">
                  <c:v>601.46099999999979</c:v>
                </c:pt>
                <c:pt idx="195">
                  <c:v>603.14199999999983</c:v>
                </c:pt>
                <c:pt idx="196">
                  <c:v>604.82299999999975</c:v>
                </c:pt>
                <c:pt idx="197">
                  <c:v>606.51199999999972</c:v>
                </c:pt>
                <c:pt idx="198">
                  <c:v>608.202</c:v>
                </c:pt>
                <c:pt idx="199">
                  <c:v>609.88699999999972</c:v>
                </c:pt>
                <c:pt idx="200">
                  <c:v>611.57299999999998</c:v>
                </c:pt>
                <c:pt idx="201">
                  <c:v>613.26299999999969</c:v>
                </c:pt>
                <c:pt idx="202">
                  <c:v>614.95299999999975</c:v>
                </c:pt>
                <c:pt idx="203">
                  <c:v>616.64699999999971</c:v>
                </c:pt>
                <c:pt idx="204">
                  <c:v>618.34199999999976</c:v>
                </c:pt>
                <c:pt idx="205">
                  <c:v>620.03300000000002</c:v>
                </c:pt>
                <c:pt idx="206">
                  <c:v>621.71600000000001</c:v>
                </c:pt>
                <c:pt idx="207">
                  <c:v>623.4</c:v>
                </c:pt>
                <c:pt idx="208">
                  <c:v>625.08100000000002</c:v>
                </c:pt>
                <c:pt idx="209">
                  <c:v>626.77099999999996</c:v>
                </c:pt>
                <c:pt idx="210">
                  <c:v>628.46399999999971</c:v>
                </c:pt>
                <c:pt idx="211">
                  <c:v>630.1569999999997</c:v>
                </c:pt>
                <c:pt idx="212">
                  <c:v>631.85399999999981</c:v>
                </c:pt>
                <c:pt idx="213">
                  <c:v>633.553</c:v>
                </c:pt>
                <c:pt idx="214">
                  <c:v>635.26099999999997</c:v>
                </c:pt>
                <c:pt idx="215">
                  <c:v>636.96599999999978</c:v>
                </c:pt>
                <c:pt idx="216">
                  <c:v>638.66800000000001</c:v>
                </c:pt>
                <c:pt idx="217">
                  <c:v>640.37</c:v>
                </c:pt>
                <c:pt idx="218">
                  <c:v>642.06899999999996</c:v>
                </c:pt>
                <c:pt idx="219">
                  <c:v>643.76299999999969</c:v>
                </c:pt>
                <c:pt idx="220">
                  <c:v>645.45800000000008</c:v>
                </c:pt>
                <c:pt idx="221">
                  <c:v>647.14599999999996</c:v>
                </c:pt>
                <c:pt idx="222">
                  <c:v>648.82899999999972</c:v>
                </c:pt>
                <c:pt idx="223">
                  <c:v>650.51400000000001</c:v>
                </c:pt>
                <c:pt idx="224">
                  <c:v>652.20100000000002</c:v>
                </c:pt>
                <c:pt idx="225">
                  <c:v>653.88699999999972</c:v>
                </c:pt>
                <c:pt idx="226">
                  <c:v>655.57299999999998</c:v>
                </c:pt>
                <c:pt idx="227">
                  <c:v>657.26</c:v>
                </c:pt>
                <c:pt idx="228">
                  <c:v>658.94499999999971</c:v>
                </c:pt>
                <c:pt idx="229">
                  <c:v>660.62300000000005</c:v>
                </c:pt>
                <c:pt idx="230">
                  <c:v>662.29700000000003</c:v>
                </c:pt>
                <c:pt idx="231">
                  <c:v>663.97199999999998</c:v>
                </c:pt>
                <c:pt idx="232">
                  <c:v>665.64599999999996</c:v>
                </c:pt>
                <c:pt idx="233">
                  <c:v>667.32199999999978</c:v>
                </c:pt>
                <c:pt idx="234">
                  <c:v>669.00199999999973</c:v>
                </c:pt>
                <c:pt idx="235">
                  <c:v>670.68100000000004</c:v>
                </c:pt>
                <c:pt idx="236">
                  <c:v>672.35999999999979</c:v>
                </c:pt>
                <c:pt idx="237">
                  <c:v>674.04300000000001</c:v>
                </c:pt>
                <c:pt idx="238">
                  <c:v>675.71900000000005</c:v>
                </c:pt>
                <c:pt idx="239">
                  <c:v>677.39699999999971</c:v>
                </c:pt>
                <c:pt idx="240">
                  <c:v>679.07400000000007</c:v>
                </c:pt>
                <c:pt idx="241">
                  <c:v>680.75400000000002</c:v>
                </c:pt>
                <c:pt idx="242">
                  <c:v>682.43799999999976</c:v>
                </c:pt>
                <c:pt idx="243">
                  <c:v>684.13</c:v>
                </c:pt>
                <c:pt idx="244">
                  <c:v>685.81699999999978</c:v>
                </c:pt>
                <c:pt idx="245">
                  <c:v>687.49900000000002</c:v>
                </c:pt>
                <c:pt idx="246">
                  <c:v>689.17000000000007</c:v>
                </c:pt>
                <c:pt idx="247">
                  <c:v>690.83899999999971</c:v>
                </c:pt>
                <c:pt idx="248">
                  <c:v>692.51199999999972</c:v>
                </c:pt>
                <c:pt idx="249">
                  <c:v>694.18799999999999</c:v>
                </c:pt>
                <c:pt idx="250">
                  <c:v>695.87400000000002</c:v>
                </c:pt>
                <c:pt idx="251">
                  <c:v>697.56400000000008</c:v>
                </c:pt>
                <c:pt idx="252">
                  <c:v>699.25400000000002</c:v>
                </c:pt>
                <c:pt idx="253">
                  <c:v>700.93299999999977</c:v>
                </c:pt>
                <c:pt idx="254">
                  <c:v>702.61599999999999</c:v>
                </c:pt>
                <c:pt idx="255">
                  <c:v>704.29899999999998</c:v>
                </c:pt>
                <c:pt idx="256">
                  <c:v>705.98400000000004</c:v>
                </c:pt>
                <c:pt idx="257">
                  <c:v>707.673</c:v>
                </c:pt>
                <c:pt idx="258">
                  <c:v>709.36499999999978</c:v>
                </c:pt>
                <c:pt idx="259">
                  <c:v>711.05799999999977</c:v>
                </c:pt>
                <c:pt idx="260">
                  <c:v>712.74400000000003</c:v>
                </c:pt>
                <c:pt idx="261">
                  <c:v>714.42899999999997</c:v>
                </c:pt>
                <c:pt idx="262">
                  <c:v>716.12300000000005</c:v>
                </c:pt>
                <c:pt idx="263">
                  <c:v>717.8209999999998</c:v>
                </c:pt>
                <c:pt idx="264">
                  <c:v>719.52</c:v>
                </c:pt>
                <c:pt idx="265">
                  <c:v>721.21500000000003</c:v>
                </c:pt>
                <c:pt idx="266">
                  <c:v>722.90800000000002</c:v>
                </c:pt>
                <c:pt idx="267">
                  <c:v>724.61</c:v>
                </c:pt>
                <c:pt idx="268">
                  <c:v>726.31799999999976</c:v>
                </c:pt>
                <c:pt idx="269">
                  <c:v>728.02499999999998</c:v>
                </c:pt>
                <c:pt idx="270">
                  <c:v>729.72400000000005</c:v>
                </c:pt>
                <c:pt idx="271">
                  <c:v>731.41899999999998</c:v>
                </c:pt>
                <c:pt idx="272">
                  <c:v>733.11400000000003</c:v>
                </c:pt>
                <c:pt idx="273">
                  <c:v>734.81699999999978</c:v>
                </c:pt>
                <c:pt idx="274">
                  <c:v>736.51900000000001</c:v>
                </c:pt>
                <c:pt idx="275">
                  <c:v>738.21699999999998</c:v>
                </c:pt>
                <c:pt idx="276">
                  <c:v>739.91499999999996</c:v>
                </c:pt>
                <c:pt idx="277">
                  <c:v>741.61799999999971</c:v>
                </c:pt>
                <c:pt idx="278">
                  <c:v>743.3209999999998</c:v>
                </c:pt>
                <c:pt idx="279">
                  <c:v>745.02099999999996</c:v>
                </c:pt>
                <c:pt idx="280">
                  <c:v>746.71900000000005</c:v>
                </c:pt>
                <c:pt idx="281">
                  <c:v>748.41399999999999</c:v>
                </c:pt>
                <c:pt idx="282">
                  <c:v>750.10900000000004</c:v>
                </c:pt>
                <c:pt idx="283">
                  <c:v>751.80699999999979</c:v>
                </c:pt>
                <c:pt idx="284">
                  <c:v>753.50900000000001</c:v>
                </c:pt>
                <c:pt idx="285">
                  <c:v>755.21600000000001</c:v>
                </c:pt>
                <c:pt idx="286">
                  <c:v>756.92899999999997</c:v>
                </c:pt>
                <c:pt idx="287">
                  <c:v>758.649</c:v>
                </c:pt>
                <c:pt idx="288">
                  <c:v>760.37599999999998</c:v>
                </c:pt>
                <c:pt idx="289">
                  <c:v>762.11</c:v>
                </c:pt>
                <c:pt idx="290">
                  <c:v>763.84399999999982</c:v>
                </c:pt>
                <c:pt idx="291">
                  <c:v>765.57799999999997</c:v>
                </c:pt>
                <c:pt idx="292">
                  <c:v>767.30799999999977</c:v>
                </c:pt>
                <c:pt idx="293">
                  <c:v>769.03600000000006</c:v>
                </c:pt>
                <c:pt idx="294">
                  <c:v>770.76</c:v>
                </c:pt>
                <c:pt idx="295">
                  <c:v>772.47500000000002</c:v>
                </c:pt>
                <c:pt idx="296">
                  <c:v>774.18900000000008</c:v>
                </c:pt>
                <c:pt idx="297">
                  <c:v>775.88200000000006</c:v>
                </c:pt>
                <c:pt idx="298">
                  <c:v>777.45999999999981</c:v>
                </c:pt>
                <c:pt idx="299">
                  <c:v>778.83400000000006</c:v>
                </c:pt>
                <c:pt idx="300">
                  <c:v>780.24</c:v>
                </c:pt>
                <c:pt idx="301">
                  <c:v>781.94900000000007</c:v>
                </c:pt>
                <c:pt idx="302">
                  <c:v>783.76800000000003</c:v>
                </c:pt>
                <c:pt idx="303">
                  <c:v>785.61500000000001</c:v>
                </c:pt>
                <c:pt idx="304">
                  <c:v>787.47199999999998</c:v>
                </c:pt>
                <c:pt idx="305">
                  <c:v>789.33199999999977</c:v>
                </c:pt>
                <c:pt idx="306">
                  <c:v>791.17600000000004</c:v>
                </c:pt>
                <c:pt idx="307">
                  <c:v>792.98900000000003</c:v>
                </c:pt>
                <c:pt idx="308">
                  <c:v>794.779</c:v>
                </c:pt>
                <c:pt idx="309">
                  <c:v>796.55199999999979</c:v>
                </c:pt>
                <c:pt idx="310">
                  <c:v>798.3159999999998</c:v>
                </c:pt>
                <c:pt idx="311">
                  <c:v>800.08600000000001</c:v>
                </c:pt>
                <c:pt idx="312">
                  <c:v>801.8529999999995</c:v>
                </c:pt>
                <c:pt idx="313">
                  <c:v>803.61699999999996</c:v>
                </c:pt>
                <c:pt idx="314">
                  <c:v>805.375</c:v>
                </c:pt>
                <c:pt idx="315">
                  <c:v>807.12699999999973</c:v>
                </c:pt>
                <c:pt idx="316">
                  <c:v>808.88199999999972</c:v>
                </c:pt>
                <c:pt idx="317">
                  <c:v>810.64099999999996</c:v>
                </c:pt>
                <c:pt idx="318">
                  <c:v>812.40499999999997</c:v>
                </c:pt>
                <c:pt idx="319">
                  <c:v>814.173</c:v>
                </c:pt>
                <c:pt idx="320">
                  <c:v>815.93899999999996</c:v>
                </c:pt>
                <c:pt idx="321">
                  <c:v>817.70500000000004</c:v>
                </c:pt>
                <c:pt idx="322">
                  <c:v>819.471</c:v>
                </c:pt>
                <c:pt idx="323">
                  <c:v>821.23900000000003</c:v>
                </c:pt>
                <c:pt idx="324">
                  <c:v>823.005</c:v>
                </c:pt>
                <c:pt idx="325">
                  <c:v>824.77499999999998</c:v>
                </c:pt>
                <c:pt idx="326">
                  <c:v>826.55099999999982</c:v>
                </c:pt>
                <c:pt idx="327">
                  <c:v>828.32499999999982</c:v>
                </c:pt>
                <c:pt idx="328">
                  <c:v>830.09699999999998</c:v>
                </c:pt>
                <c:pt idx="329">
                  <c:v>831.87099999999998</c:v>
                </c:pt>
                <c:pt idx="330">
                  <c:v>833.65199999999982</c:v>
                </c:pt>
                <c:pt idx="331">
                  <c:v>835.43499999999972</c:v>
                </c:pt>
                <c:pt idx="332">
                  <c:v>837.21799999999996</c:v>
                </c:pt>
                <c:pt idx="333">
                  <c:v>838.99800000000005</c:v>
                </c:pt>
                <c:pt idx="334">
                  <c:v>840.77499999999998</c:v>
                </c:pt>
                <c:pt idx="335">
                  <c:v>842.553</c:v>
                </c:pt>
                <c:pt idx="336">
                  <c:v>844.33099999999979</c:v>
                </c:pt>
                <c:pt idx="337">
                  <c:v>846.10400000000004</c:v>
                </c:pt>
                <c:pt idx="338">
                  <c:v>847.875</c:v>
                </c:pt>
                <c:pt idx="339">
                  <c:v>849.64800000000002</c:v>
                </c:pt>
                <c:pt idx="340">
                  <c:v>851.42</c:v>
                </c:pt>
                <c:pt idx="341">
                  <c:v>853.19399999999996</c:v>
                </c:pt>
                <c:pt idx="342">
                  <c:v>854.971</c:v>
                </c:pt>
                <c:pt idx="343">
                  <c:v>856.75699999999972</c:v>
                </c:pt>
                <c:pt idx="344">
                  <c:v>858.55699999999979</c:v>
                </c:pt>
                <c:pt idx="345">
                  <c:v>860.36499999999978</c:v>
                </c:pt>
                <c:pt idx="346">
                  <c:v>862.18200000000002</c:v>
                </c:pt>
                <c:pt idx="347">
                  <c:v>864.01</c:v>
                </c:pt>
                <c:pt idx="348">
                  <c:v>865.84699999999975</c:v>
                </c:pt>
                <c:pt idx="349">
                  <c:v>867.69200000000001</c:v>
                </c:pt>
                <c:pt idx="350">
                  <c:v>869.5419999999998</c:v>
                </c:pt>
                <c:pt idx="351">
                  <c:v>871.35899999999981</c:v>
                </c:pt>
                <c:pt idx="352">
                  <c:v>873.14</c:v>
                </c:pt>
                <c:pt idx="353">
                  <c:v>874.93599999999981</c:v>
                </c:pt>
                <c:pt idx="354">
                  <c:v>876.78399999999999</c:v>
                </c:pt>
                <c:pt idx="355">
                  <c:v>878.66499999999996</c:v>
                </c:pt>
                <c:pt idx="356">
                  <c:v>880.55599999999981</c:v>
                </c:pt>
                <c:pt idx="357">
                  <c:v>882.45199999999977</c:v>
                </c:pt>
                <c:pt idx="358">
                  <c:v>884.34799999999962</c:v>
                </c:pt>
                <c:pt idx="359">
                  <c:v>886.24699999999996</c:v>
                </c:pt>
                <c:pt idx="360">
                  <c:v>888.14099999999996</c:v>
                </c:pt>
                <c:pt idx="361">
                  <c:v>890.02699999999982</c:v>
                </c:pt>
                <c:pt idx="362">
                  <c:v>891.9169999999998</c:v>
                </c:pt>
                <c:pt idx="363">
                  <c:v>893.79899999999998</c:v>
                </c:pt>
                <c:pt idx="364">
                  <c:v>895.678</c:v>
                </c:pt>
                <c:pt idx="365">
                  <c:v>897.56099999999981</c:v>
                </c:pt>
                <c:pt idx="366">
                  <c:v>899.44699999999978</c:v>
                </c:pt>
                <c:pt idx="367">
                  <c:v>901.33299999999974</c:v>
                </c:pt>
                <c:pt idx="368">
                  <c:v>903.22299999999996</c:v>
                </c:pt>
                <c:pt idx="369">
                  <c:v>905.11599999999999</c:v>
                </c:pt>
                <c:pt idx="370">
                  <c:v>907.01</c:v>
                </c:pt>
                <c:pt idx="371">
                  <c:v>908.90800000000002</c:v>
                </c:pt>
                <c:pt idx="372">
                  <c:v>910.803</c:v>
                </c:pt>
                <c:pt idx="373">
                  <c:v>912.70100000000002</c:v>
                </c:pt>
                <c:pt idx="374">
                  <c:v>914.60500000000002</c:v>
                </c:pt>
                <c:pt idx="375">
                  <c:v>916.51</c:v>
                </c:pt>
                <c:pt idx="376">
                  <c:v>918.4169999999998</c:v>
                </c:pt>
                <c:pt idx="377">
                  <c:v>920.32499999999982</c:v>
                </c:pt>
                <c:pt idx="378">
                  <c:v>922.23500000000001</c:v>
                </c:pt>
                <c:pt idx="379">
                  <c:v>924.14599999999996</c:v>
                </c:pt>
                <c:pt idx="380">
                  <c:v>926.06199999999978</c:v>
                </c:pt>
                <c:pt idx="381">
                  <c:v>927.98199999999997</c:v>
                </c:pt>
                <c:pt idx="382">
                  <c:v>929.90300000000002</c:v>
                </c:pt>
                <c:pt idx="383">
                  <c:v>931.82699999999977</c:v>
                </c:pt>
                <c:pt idx="384">
                  <c:v>933.74699999999996</c:v>
                </c:pt>
                <c:pt idx="385">
                  <c:v>935.66800000000001</c:v>
                </c:pt>
                <c:pt idx="386">
                  <c:v>937.59299999999996</c:v>
                </c:pt>
                <c:pt idx="387">
                  <c:v>939.52</c:v>
                </c:pt>
                <c:pt idx="388">
                  <c:v>941.4459999999998</c:v>
                </c:pt>
                <c:pt idx="389">
                  <c:v>943.35499999999979</c:v>
                </c:pt>
                <c:pt idx="390">
                  <c:v>945.22199999999998</c:v>
                </c:pt>
                <c:pt idx="391">
                  <c:v>947.0659999999998</c:v>
                </c:pt>
                <c:pt idx="392">
                  <c:v>948.89800000000002</c:v>
                </c:pt>
                <c:pt idx="393">
                  <c:v>950.72900000000004</c:v>
                </c:pt>
                <c:pt idx="394">
                  <c:v>952.56399999999996</c:v>
                </c:pt>
                <c:pt idx="395">
                  <c:v>954.39400000000001</c:v>
                </c:pt>
                <c:pt idx="396">
                  <c:v>956.22</c:v>
                </c:pt>
                <c:pt idx="397">
                  <c:v>958.05</c:v>
                </c:pt>
                <c:pt idx="398">
                  <c:v>959.87800000000004</c:v>
                </c:pt>
                <c:pt idx="399">
                  <c:v>961.70500000000004</c:v>
                </c:pt>
                <c:pt idx="400">
                  <c:v>963.53</c:v>
                </c:pt>
                <c:pt idx="401">
                  <c:v>965.34699999999975</c:v>
                </c:pt>
                <c:pt idx="402">
                  <c:v>967.15</c:v>
                </c:pt>
                <c:pt idx="403">
                  <c:v>968.93499999999972</c:v>
                </c:pt>
                <c:pt idx="404">
                  <c:v>970.70799999999997</c:v>
                </c:pt>
                <c:pt idx="405">
                  <c:v>972.476</c:v>
                </c:pt>
                <c:pt idx="406">
                  <c:v>974.23699999999997</c:v>
                </c:pt>
                <c:pt idx="407">
                  <c:v>975.98400000000004</c:v>
                </c:pt>
                <c:pt idx="408">
                  <c:v>977.73</c:v>
                </c:pt>
                <c:pt idx="409">
                  <c:v>979.48299999999972</c:v>
                </c:pt>
                <c:pt idx="410">
                  <c:v>981.24099999999999</c:v>
                </c:pt>
                <c:pt idx="411">
                  <c:v>982.98400000000004</c:v>
                </c:pt>
                <c:pt idx="412">
                  <c:v>984.72400000000005</c:v>
                </c:pt>
                <c:pt idx="413">
                  <c:v>986.45699999999977</c:v>
                </c:pt>
                <c:pt idx="414">
                  <c:v>988.18700000000001</c:v>
                </c:pt>
                <c:pt idx="415">
                  <c:v>989.95499999999981</c:v>
                </c:pt>
                <c:pt idx="416">
                  <c:v>991.8209999999998</c:v>
                </c:pt>
                <c:pt idx="417">
                  <c:v>993.74199999999996</c:v>
                </c:pt>
                <c:pt idx="418">
                  <c:v>995.68600000000004</c:v>
                </c:pt>
                <c:pt idx="419">
                  <c:v>997.63599999999997</c:v>
                </c:pt>
                <c:pt idx="420">
                  <c:v>999.59100000000001</c:v>
                </c:pt>
                <c:pt idx="421">
                  <c:v>1001.557</c:v>
                </c:pt>
                <c:pt idx="422">
                  <c:v>1003.529</c:v>
                </c:pt>
                <c:pt idx="423">
                  <c:v>1005.504</c:v>
                </c:pt>
                <c:pt idx="424">
                  <c:v>1007.472</c:v>
                </c:pt>
                <c:pt idx="425">
                  <c:v>1009.437</c:v>
                </c:pt>
                <c:pt idx="426">
                  <c:v>1011.402</c:v>
                </c:pt>
                <c:pt idx="427">
                  <c:v>1013.367</c:v>
                </c:pt>
                <c:pt idx="428">
                  <c:v>1015.327</c:v>
                </c:pt>
                <c:pt idx="429">
                  <c:v>1017.2910000000001</c:v>
                </c:pt>
                <c:pt idx="430">
                  <c:v>1019.251</c:v>
                </c:pt>
                <c:pt idx="431">
                  <c:v>1021.2089999999999</c:v>
                </c:pt>
                <c:pt idx="432">
                  <c:v>1023.167</c:v>
                </c:pt>
                <c:pt idx="433">
                  <c:v>1025.126</c:v>
                </c:pt>
                <c:pt idx="434">
                  <c:v>1027.0909999999999</c:v>
                </c:pt>
                <c:pt idx="435">
                  <c:v>1029.06</c:v>
                </c:pt>
                <c:pt idx="436">
                  <c:v>1031.0250000000001</c:v>
                </c:pt>
                <c:pt idx="437">
                  <c:v>1032.982</c:v>
                </c:pt>
                <c:pt idx="438">
                  <c:v>1034.9390000000001</c:v>
                </c:pt>
                <c:pt idx="439">
                  <c:v>1036.8979999999999</c:v>
                </c:pt>
                <c:pt idx="440">
                  <c:v>1038.855</c:v>
                </c:pt>
                <c:pt idx="441">
                  <c:v>1040.8119999999999</c:v>
                </c:pt>
                <c:pt idx="442">
                  <c:v>1042.7629999999999</c:v>
                </c:pt>
                <c:pt idx="443">
                  <c:v>1044.672</c:v>
                </c:pt>
                <c:pt idx="444">
                  <c:v>1046.556</c:v>
                </c:pt>
                <c:pt idx="445">
                  <c:v>1048.425</c:v>
                </c:pt>
                <c:pt idx="446">
                  <c:v>1050.288</c:v>
                </c:pt>
                <c:pt idx="447">
                  <c:v>1052.1410000000001</c:v>
                </c:pt>
                <c:pt idx="448">
                  <c:v>1054</c:v>
                </c:pt>
                <c:pt idx="449">
                  <c:v>1055.854</c:v>
                </c:pt>
                <c:pt idx="450">
                  <c:v>1057.7170000000001</c:v>
                </c:pt>
                <c:pt idx="451">
                  <c:v>1059.58</c:v>
                </c:pt>
                <c:pt idx="452">
                  <c:v>1061.44</c:v>
                </c:pt>
                <c:pt idx="453">
                  <c:v>1063.3050000000001</c:v>
                </c:pt>
                <c:pt idx="454">
                  <c:v>1065.202</c:v>
                </c:pt>
                <c:pt idx="455">
                  <c:v>1067.085</c:v>
                </c:pt>
                <c:pt idx="456">
                  <c:v>1068.9449999999999</c:v>
                </c:pt>
                <c:pt idx="457">
                  <c:v>1070.797</c:v>
                </c:pt>
                <c:pt idx="458">
                  <c:v>1072.6500000000001</c:v>
                </c:pt>
                <c:pt idx="459">
                  <c:v>1074.4960000000001</c:v>
                </c:pt>
              </c:numCache>
            </c:numRef>
          </c:xVal>
          <c:yVal>
            <c:numRef>
              <c:f>'5RB'!$Y$6:$Y$465</c:f>
              <c:numCache>
                <c:formatCode>General</c:formatCode>
                <c:ptCount val="460"/>
                <c:pt idx="0">
                  <c:v>1</c:v>
                </c:pt>
                <c:pt idx="1">
                  <c:v>0.99924086280431801</c:v>
                </c:pt>
                <c:pt idx="2">
                  <c:v>0.99848172560863602</c:v>
                </c:pt>
                <c:pt idx="3">
                  <c:v>0.997723171467637</c:v>
                </c:pt>
                <c:pt idx="4">
                  <c:v>0.99692380349891196</c:v>
                </c:pt>
                <c:pt idx="5">
                  <c:v>0.99605038758560005</c:v>
                </c:pt>
                <c:pt idx="6">
                  <c:v>0.99517988694569803</c:v>
                </c:pt>
                <c:pt idx="7">
                  <c:v>0.99426624025934296</c:v>
                </c:pt>
                <c:pt idx="8">
                  <c:v>0.99328087784712904</c:v>
                </c:pt>
                <c:pt idx="9">
                  <c:v>0.99221855221692001</c:v>
                </c:pt>
                <c:pt idx="10">
                  <c:v>0.99115331131330098</c:v>
                </c:pt>
                <c:pt idx="11">
                  <c:v>0.98993880841114701</c:v>
                </c:pt>
                <c:pt idx="12">
                  <c:v>0.988686990009358</c:v>
                </c:pt>
                <c:pt idx="13">
                  <c:v>0.98743283938884197</c:v>
                </c:pt>
                <c:pt idx="14">
                  <c:v>0.98602942676979</c:v>
                </c:pt>
                <c:pt idx="15">
                  <c:v>0.98458578337769398</c:v>
                </c:pt>
                <c:pt idx="16">
                  <c:v>0.98306809204101198</c:v>
                </c:pt>
                <c:pt idx="17">
                  <c:v>0.98143553893201896</c:v>
                </c:pt>
                <c:pt idx="18">
                  <c:v>0.979762755049983</c:v>
                </c:pt>
                <c:pt idx="19">
                  <c:v>0.97801592322335995</c:v>
                </c:pt>
                <c:pt idx="20">
                  <c:v>0.97607959862515703</c:v>
                </c:pt>
                <c:pt idx="21">
                  <c:v>0.97410654158200205</c:v>
                </c:pt>
                <c:pt idx="22">
                  <c:v>0.97201862276653705</c:v>
                </c:pt>
                <c:pt idx="23">
                  <c:v>0.96981642523344103</c:v>
                </c:pt>
                <c:pt idx="24">
                  <c:v>0.96757632914602898</c:v>
                </c:pt>
                <c:pt idx="25">
                  <c:v>0.96514499112299301</c:v>
                </c:pt>
                <c:pt idx="26">
                  <c:v>0.96260170660105404</c:v>
                </c:pt>
                <c:pt idx="27">
                  <c:v>0.95994414336148504</c:v>
                </c:pt>
                <c:pt idx="28">
                  <c:v>0.95713440284997198</c:v>
                </c:pt>
                <c:pt idx="29">
                  <c:v>0.954210383620828</c:v>
                </c:pt>
                <c:pt idx="30">
                  <c:v>0.95124904889204998</c:v>
                </c:pt>
                <c:pt idx="31">
                  <c:v>0.94798394267406405</c:v>
                </c:pt>
                <c:pt idx="32">
                  <c:v>0.94464187323808202</c:v>
                </c:pt>
                <c:pt idx="33">
                  <c:v>0.94115054180356295</c:v>
                </c:pt>
                <c:pt idx="34">
                  <c:v>0.93739042216074298</c:v>
                </c:pt>
                <c:pt idx="35">
                  <c:v>0.93355508846397195</c:v>
                </c:pt>
                <c:pt idx="36">
                  <c:v>0.92953142810498501</c:v>
                </c:pt>
                <c:pt idx="37">
                  <c:v>0.92531827497441899</c:v>
                </c:pt>
                <c:pt idx="38">
                  <c:v>0.92095061235317999</c:v>
                </c:pt>
                <c:pt idx="39">
                  <c:v>0.91635672451540895</c:v>
                </c:pt>
                <c:pt idx="40">
                  <c:v>0.91153427924237895</c:v>
                </c:pt>
                <c:pt idx="41">
                  <c:v>0.90656198891613005</c:v>
                </c:pt>
                <c:pt idx="42">
                  <c:v>0.90132091038158102</c:v>
                </c:pt>
                <c:pt idx="43">
                  <c:v>0.895893837403541</c:v>
                </c:pt>
                <c:pt idx="44">
                  <c:v>0.89027202416178697</c:v>
                </c:pt>
                <c:pt idx="45">
                  <c:v>0.884389002422592</c:v>
                </c:pt>
                <c:pt idx="46">
                  <c:v>0.87831473874777299</c:v>
                </c:pt>
                <c:pt idx="47">
                  <c:v>0.87197343602869903</c:v>
                </c:pt>
                <c:pt idx="48">
                  <c:v>0.86540357587436301</c:v>
                </c:pt>
                <c:pt idx="49">
                  <c:v>0.85860749050349805</c:v>
                </c:pt>
                <c:pt idx="50">
                  <c:v>0.85158459686141696</c:v>
                </c:pt>
                <c:pt idx="51">
                  <c:v>0.84429349806571596</c:v>
                </c:pt>
                <c:pt idx="52">
                  <c:v>0.83673827549916802</c:v>
                </c:pt>
                <c:pt idx="53">
                  <c:v>0.82899356016103998</c:v>
                </c:pt>
                <c:pt idx="54">
                  <c:v>0.82098063966929202</c:v>
                </c:pt>
                <c:pt idx="55">
                  <c:v>0.81270359540669601</c:v>
                </c:pt>
                <c:pt idx="56">
                  <c:v>0.80427495692683604</c:v>
                </c:pt>
                <c:pt idx="57">
                  <c:v>0.79554254695776605</c:v>
                </c:pt>
                <c:pt idx="58">
                  <c:v>0.78665795971675201</c:v>
                </c:pt>
                <c:pt idx="59">
                  <c:v>0.77750808259552695</c:v>
                </c:pt>
                <c:pt idx="60">
                  <c:v>0.76813081414840501</c:v>
                </c:pt>
                <c:pt idx="61">
                  <c:v>0.75856230376565903</c:v>
                </c:pt>
                <c:pt idx="62">
                  <c:v>0.74884219916564798</c:v>
                </c:pt>
                <c:pt idx="63">
                  <c:v>0.73889528629442602</c:v>
                </c:pt>
                <c:pt idx="64">
                  <c:v>0.72875713148757704</c:v>
                </c:pt>
                <c:pt idx="65">
                  <c:v>0.71839216840951403</c:v>
                </c:pt>
                <c:pt idx="66">
                  <c:v>0.70783829561455403</c:v>
                </c:pt>
                <c:pt idx="67">
                  <c:v>0.69712991332892205</c:v>
                </c:pt>
                <c:pt idx="68">
                  <c:v>0.68627226904475302</c:v>
                </c:pt>
                <c:pt idx="69">
                  <c:v>0.67537497704222305</c:v>
                </c:pt>
                <c:pt idx="70">
                  <c:v>0.66432550776774701</c:v>
                </c:pt>
                <c:pt idx="71">
                  <c:v>0.65327662154795196</c:v>
                </c:pt>
                <c:pt idx="72">
                  <c:v>0.64215252127420797</c:v>
                </c:pt>
                <c:pt idx="73">
                  <c:v>0.63110363505441402</c:v>
                </c:pt>
                <c:pt idx="74">
                  <c:v>0.62009381349829895</c:v>
                </c:pt>
                <c:pt idx="75">
                  <c:v>0.60919652149576897</c:v>
                </c:pt>
                <c:pt idx="76">
                  <c:v>0.59845082371050196</c:v>
                </c:pt>
                <c:pt idx="77">
                  <c:v>0.58785730319717999</c:v>
                </c:pt>
                <c:pt idx="78">
                  <c:v>0.57741770911985002</c:v>
                </c:pt>
                <c:pt idx="79">
                  <c:v>0.56716469254069102</c:v>
                </c:pt>
                <c:pt idx="80">
                  <c:v>0.557181047224514</c:v>
                </c:pt>
                <c:pt idx="81">
                  <c:v>0.54746035956982297</c:v>
                </c:pt>
                <c:pt idx="82">
                  <c:v>0.53812098967701705</c:v>
                </c:pt>
                <c:pt idx="83">
                  <c:v>0.52915943921800801</c:v>
                </c:pt>
                <c:pt idx="84">
                  <c:v>0.52054189102125004</c:v>
                </c:pt>
                <c:pt idx="85">
                  <c:v>0.51230216225828795</c:v>
                </c:pt>
                <c:pt idx="86">
                  <c:v>0.50432888948490096</c:v>
                </c:pt>
                <c:pt idx="87">
                  <c:v>0.49673635141871803</c:v>
                </c:pt>
                <c:pt idx="88">
                  <c:v>0.48940735406870101</c:v>
                </c:pt>
                <c:pt idx="89">
                  <c:v>0.48230749720862598</c:v>
                </c:pt>
                <c:pt idx="90">
                  <c:v>0.47547409633812499</c:v>
                </c:pt>
                <c:pt idx="91">
                  <c:v>0.46890423618379101</c:v>
                </c:pt>
                <c:pt idx="92">
                  <c:v>0.46267779523702701</c:v>
                </c:pt>
                <c:pt idx="93">
                  <c:v>0.45679244127910601</c:v>
                </c:pt>
                <c:pt idx="94">
                  <c:v>0.451172960256078</c:v>
                </c:pt>
                <c:pt idx="95">
                  <c:v>0.44585725072226001</c:v>
                </c:pt>
                <c:pt idx="96">
                  <c:v>0.44084531267764998</c:v>
                </c:pt>
                <c:pt idx="97">
                  <c:v>0.43609983062261598</c:v>
                </c:pt>
                <c:pt idx="98">
                  <c:v>0.43173508327478599</c:v>
                </c:pt>
                <c:pt idx="99">
                  <c:v>0.42782278636001903</c:v>
                </c:pt>
                <c:pt idx="100">
                  <c:v>0.424483632197446</c:v>
                </c:pt>
                <c:pt idx="101">
                  <c:v>0.42155961296830302</c:v>
                </c:pt>
                <c:pt idx="102">
                  <c:v>0.41924255366289498</c:v>
                </c:pt>
                <c:pt idx="103">
                  <c:v>0.417306229064693</c:v>
                </c:pt>
                <c:pt idx="104">
                  <c:v>0.415636360456066</c:v>
                </c:pt>
                <c:pt idx="105">
                  <c:v>0.41419330011865202</c:v>
                </c:pt>
                <c:pt idx="106">
                  <c:v>0.412901833998501</c:v>
                </c:pt>
                <c:pt idx="107">
                  <c:v>0.41165001559671299</c:v>
                </c:pt>
                <c:pt idx="108">
                  <c:v>0.41054745919345997</c:v>
                </c:pt>
                <c:pt idx="109">
                  <c:v>0.40948455050857002</c:v>
                </c:pt>
                <c:pt idx="110">
                  <c:v>0.40845954037799398</c:v>
                </c:pt>
                <c:pt idx="111">
                  <c:v>0.40720772197620603</c:v>
                </c:pt>
                <c:pt idx="112">
                  <c:v>0.40606785007331903</c:v>
                </c:pt>
                <c:pt idx="113">
                  <c:v>0.40511980316073998</c:v>
                </c:pt>
                <c:pt idx="114">
                  <c:v>0.40420673952906699</c:v>
                </c:pt>
                <c:pt idx="115">
                  <c:v>0.403258692616488</c:v>
                </c:pt>
                <c:pt idx="116">
                  <c:v>0.40242200914812798</c:v>
                </c:pt>
                <c:pt idx="117">
                  <c:v>0.40154859323481701</c:v>
                </c:pt>
                <c:pt idx="118">
                  <c:v>0.40075272359418301</c:v>
                </c:pt>
                <c:pt idx="119">
                  <c:v>0.39995627089886698</c:v>
                </c:pt>
                <c:pt idx="120">
                  <c:v>0.39915748598482398</c:v>
                </c:pt>
                <c:pt idx="121">
                  <c:v>0.398361033289507</c:v>
                </c:pt>
                <c:pt idx="122">
                  <c:v>0.397639211593459</c:v>
                </c:pt>
                <c:pt idx="123">
                  <c:v>0.396880074397778</c:v>
                </c:pt>
                <c:pt idx="124">
                  <c:v>0.39615883575641098</c:v>
                </c:pt>
                <c:pt idx="125">
                  <c:v>0.39551397727835902</c:v>
                </c:pt>
                <c:pt idx="126">
                  <c:v>0.39494433285425701</c:v>
                </c:pt>
                <c:pt idx="127">
                  <c:v>0.39437410537547302</c:v>
                </c:pt>
                <c:pt idx="128">
                  <c:v>0.39380446095137001</c:v>
                </c:pt>
                <c:pt idx="129">
                  <c:v>0.39323423347258701</c:v>
                </c:pt>
                <c:pt idx="130">
                  <c:v>0.39274155226648</c:v>
                </c:pt>
                <c:pt idx="131">
                  <c:v>0.392134592342743</c:v>
                </c:pt>
                <c:pt idx="132">
                  <c:v>0.39156494791864099</c:v>
                </c:pt>
                <c:pt idx="133">
                  <c:v>0.390994720439857</c:v>
                </c:pt>
                <c:pt idx="134">
                  <c:v>0.39050203923374899</c:v>
                </c:pt>
                <c:pt idx="135">
                  <c:v>0.38996971030928101</c:v>
                </c:pt>
                <c:pt idx="136">
                  <c:v>0.38936216733086298</c:v>
                </c:pt>
                <c:pt idx="137">
                  <c:v>0.38879252290676097</c:v>
                </c:pt>
                <c:pt idx="138">
                  <c:v>0.38825961092761202</c:v>
                </c:pt>
                <c:pt idx="139">
                  <c:v>0.38761533550423999</c:v>
                </c:pt>
                <c:pt idx="140">
                  <c:v>0.38689351380819298</c:v>
                </c:pt>
                <c:pt idx="141">
                  <c:v>0.38621192288518802</c:v>
                </c:pt>
                <c:pt idx="142">
                  <c:v>0.38552741668877399</c:v>
                </c:pt>
                <c:pt idx="143">
                  <c:v>0.38484291049236102</c:v>
                </c:pt>
                <c:pt idx="144">
                  <c:v>0.38416131956935701</c:v>
                </c:pt>
                <c:pt idx="145">
                  <c:v>0.38355435964562001</c:v>
                </c:pt>
                <c:pt idx="146">
                  <c:v>0.38286985344920599</c:v>
                </c:pt>
                <c:pt idx="147">
                  <c:v>0.38214803175315798</c:v>
                </c:pt>
                <c:pt idx="148">
                  <c:v>0.38146352555674501</c:v>
                </c:pt>
                <c:pt idx="149">
                  <c:v>0.38078193463373999</c:v>
                </c:pt>
                <c:pt idx="150">
                  <c:v>0.38013474393696001</c:v>
                </c:pt>
                <c:pt idx="151">
                  <c:v>0.37949046851358997</c:v>
                </c:pt>
                <c:pt idx="152">
                  <c:v>0.37876864681754202</c:v>
                </c:pt>
                <c:pt idx="153">
                  <c:v>0.37808647283985602</c:v>
                </c:pt>
                <c:pt idx="154">
                  <c:v>0.37740254969812398</c:v>
                </c:pt>
                <c:pt idx="155">
                  <c:v>0.37664341250244199</c:v>
                </c:pt>
                <c:pt idx="156">
                  <c:v>0.375807312088765</c:v>
                </c:pt>
                <c:pt idx="157">
                  <c:v>0.37501085939344903</c:v>
                </c:pt>
                <c:pt idx="158">
                  <c:v>0.37425172219776698</c:v>
                </c:pt>
                <c:pt idx="159">
                  <c:v>0.37352990050171903</c:v>
                </c:pt>
                <c:pt idx="160">
                  <c:v>0.37273111558767502</c:v>
                </c:pt>
                <c:pt idx="161">
                  <c:v>0.37193524594704103</c:v>
                </c:pt>
                <c:pt idx="162">
                  <c:v>0.371098562478683</c:v>
                </c:pt>
                <c:pt idx="163">
                  <c:v>0.37022514656537098</c:v>
                </c:pt>
                <c:pt idx="164">
                  <c:v>0.36931441515242502</c:v>
                </c:pt>
                <c:pt idx="165">
                  <c:v>0.36840368373948001</c:v>
                </c:pt>
                <c:pt idx="166">
                  <c:v>0.36745563682690002</c:v>
                </c:pt>
                <c:pt idx="167">
                  <c:v>0.366541990140545</c:v>
                </c:pt>
                <c:pt idx="168">
                  <c:v>0.36563125872759999</c:v>
                </c:pt>
                <c:pt idx="169">
                  <c:v>0.36464589631538702</c:v>
                </c:pt>
                <c:pt idx="170">
                  <c:v>0.363543339912134</c:v>
                </c:pt>
                <c:pt idx="171">
                  <c:v>0.36248101428192497</c:v>
                </c:pt>
                <c:pt idx="172">
                  <c:v>0.36050737418408801</c:v>
                </c:pt>
                <c:pt idx="173">
                  <c:v>0.35883517335673398</c:v>
                </c:pt>
                <c:pt idx="174">
                  <c:v>0.357469076237315</c:v>
                </c:pt>
                <c:pt idx="175">
                  <c:v>0.35621725783552699</c:v>
                </c:pt>
                <c:pt idx="176">
                  <c:v>0.35500042271464499</c:v>
                </c:pt>
                <c:pt idx="177">
                  <c:v>0.35378591981249002</c:v>
                </c:pt>
                <c:pt idx="178">
                  <c:v>0.35245713819270602</c:v>
                </c:pt>
                <c:pt idx="179">
                  <c:v>0.35109104107328698</c:v>
                </c:pt>
                <c:pt idx="180">
                  <c:v>0.349684713180826</c:v>
                </c:pt>
                <c:pt idx="181">
                  <c:v>0.34828130056177398</c:v>
                </c:pt>
                <c:pt idx="182">
                  <c:v>0.34683765716967802</c:v>
                </c:pt>
                <c:pt idx="183">
                  <c:v>0.34527973505995302</c:v>
                </c:pt>
                <c:pt idx="184">
                  <c:v>0.343799359222905</c:v>
                </c:pt>
                <c:pt idx="185">
                  <c:v>0.34224376933190698</c:v>
                </c:pt>
                <c:pt idx="186">
                  <c:v>0.34057390072327898</c:v>
                </c:pt>
                <c:pt idx="187">
                  <c:v>0.33894193066896799</c:v>
                </c:pt>
                <c:pt idx="188">
                  <c:v>0.33719451578766402</c:v>
                </c:pt>
                <c:pt idx="189">
                  <c:v>0.33541036846140598</c:v>
                </c:pt>
                <c:pt idx="190">
                  <c:v>0.33347462691788599</c:v>
                </c:pt>
                <c:pt idx="191">
                  <c:v>0.331535387046275</c:v>
                </c:pt>
                <c:pt idx="192">
                  <c:v>0.32952501450348598</c:v>
                </c:pt>
                <c:pt idx="193">
                  <c:v>0.32743709568801999</c:v>
                </c:pt>
                <c:pt idx="194">
                  <c:v>0.325272213654558</c:v>
                </c:pt>
                <c:pt idx="195">
                  <c:v>0.32310674856641503</c:v>
                </c:pt>
                <c:pt idx="196">
                  <c:v>0.32079260453441599</c:v>
                </c:pt>
                <c:pt idx="197">
                  <c:v>0.31836126651138003</c:v>
                </c:pt>
                <c:pt idx="198">
                  <c:v>0.31585529748907598</c:v>
                </c:pt>
                <c:pt idx="199">
                  <c:v>0.31334932846677099</c:v>
                </c:pt>
                <c:pt idx="200">
                  <c:v>0.310731412945563</c:v>
                </c:pt>
                <c:pt idx="201">
                  <c:v>0.308033618932952</c:v>
                </c:pt>
                <c:pt idx="202">
                  <c:v>0.30526410919448099</c:v>
                </c:pt>
                <c:pt idx="203">
                  <c:v>0.30245436868296699</c:v>
                </c:pt>
                <c:pt idx="204">
                  <c:v>0.29956766495345799</c:v>
                </c:pt>
                <c:pt idx="205">
                  <c:v>0.29668329344267602</c:v>
                </c:pt>
                <c:pt idx="206">
                  <c:v>0.29360767999626802</c:v>
                </c:pt>
                <c:pt idx="207">
                  <c:v>0.290494167995546</c:v>
                </c:pt>
                <c:pt idx="208">
                  <c:v>0.28734159133114301</c:v>
                </c:pt>
                <c:pt idx="209">
                  <c:v>0.28411380061279001</c:v>
                </c:pt>
                <c:pt idx="210">
                  <c:v>0.28077406339553601</c:v>
                </c:pt>
                <c:pt idx="211">
                  <c:v>0.27731713218724202</c:v>
                </c:pt>
                <c:pt idx="212">
                  <c:v>0.273825800752724</c:v>
                </c:pt>
                <c:pt idx="213">
                  <c:v>0.27002836561026899</c:v>
                </c:pt>
                <c:pt idx="214">
                  <c:v>0.26607875319586899</c:v>
                </c:pt>
                <c:pt idx="215">
                  <c:v>0.26235886432609101</c:v>
                </c:pt>
                <c:pt idx="216">
                  <c:v>0.25867570790126598</c:v>
                </c:pt>
                <c:pt idx="217">
                  <c:v>0.25495523597680703</c:v>
                </c:pt>
                <c:pt idx="218">
                  <c:v>0.25123476405234701</c:v>
                </c:pt>
                <c:pt idx="219">
                  <c:v>0.24747464440952599</c:v>
                </c:pt>
                <c:pt idx="220">
                  <c:v>0.24375417248506701</c:v>
                </c:pt>
                <c:pt idx="221">
                  <c:v>0.23999638506097301</c:v>
                </c:pt>
                <c:pt idx="222">
                  <c:v>0.236275913136514</c:v>
                </c:pt>
                <c:pt idx="223">
                  <c:v>0.23255310899332701</c:v>
                </c:pt>
                <c:pt idx="224">
                  <c:v>0.22887286784191099</c:v>
                </c:pt>
                <c:pt idx="225">
                  <c:v>0.22522702691672</c:v>
                </c:pt>
                <c:pt idx="226">
                  <c:v>0.221618501491162</c:v>
                </c:pt>
                <c:pt idx="227">
                  <c:v>0.218049623783967</c:v>
                </c:pt>
                <c:pt idx="228">
                  <c:v>0.214518644631087</c:v>
                </c:pt>
                <c:pt idx="229">
                  <c:v>0.21102731319656901</c:v>
                </c:pt>
                <c:pt idx="230">
                  <c:v>0.20757038198827499</c:v>
                </c:pt>
                <c:pt idx="231">
                  <c:v>0.20415368155302499</c:v>
                </c:pt>
                <c:pt idx="232">
                  <c:v>0.20081394433576899</c:v>
                </c:pt>
                <c:pt idx="233">
                  <c:v>0.19747187489978801</c:v>
                </c:pt>
                <c:pt idx="234">
                  <c:v>0.19420676868180101</c:v>
                </c:pt>
                <c:pt idx="235">
                  <c:v>0.19094224551849601</c:v>
                </c:pt>
                <c:pt idx="236">
                  <c:v>0.18771445480014401</c:v>
                </c:pt>
                <c:pt idx="237">
                  <c:v>0.18182910084222301</c:v>
                </c:pt>
                <c:pt idx="238">
                  <c:v>0.170590721850849</c:v>
                </c:pt>
                <c:pt idx="239">
                  <c:v>0.16352818049040799</c:v>
                </c:pt>
                <c:pt idx="240">
                  <c:v>0.15878211538069101</c:v>
                </c:pt>
                <c:pt idx="241">
                  <c:v>0.15491004923896801</c:v>
                </c:pt>
                <c:pt idx="242">
                  <c:v>0.15153066430335199</c:v>
                </c:pt>
                <c:pt idx="243">
                  <c:v>0.148380419857677</c:v>
                </c:pt>
                <c:pt idx="244">
                  <c:v>0.145341538856222</c:v>
                </c:pt>
                <c:pt idx="245">
                  <c:v>0.14238020412744401</c:v>
                </c:pt>
                <c:pt idx="246">
                  <c:v>0.139533148116296</c:v>
                </c:pt>
                <c:pt idx="247">
                  <c:v>0.13683826937709301</c:v>
                </c:pt>
                <c:pt idx="248">
                  <c:v>0.13421802163715901</c:v>
                </c:pt>
                <c:pt idx="249">
                  <c:v>0.13167473711522101</c:v>
                </c:pt>
                <c:pt idx="250">
                  <c:v>0.129280714591819</c:v>
                </c:pt>
                <c:pt idx="251">
                  <c:v>0.127003303004772</c:v>
                </c:pt>
                <c:pt idx="252">
                  <c:v>0.124838420971311</c:v>
                </c:pt>
                <c:pt idx="253">
                  <c:v>0.12263622343821499</c:v>
                </c:pt>
                <c:pt idx="254">
                  <c:v>0.120699898840013</c:v>
                </c:pt>
                <c:pt idx="255">
                  <c:v>0.118763574241811</c:v>
                </c:pt>
                <c:pt idx="256">
                  <c:v>0.117016742415188</c:v>
                </c:pt>
                <c:pt idx="257">
                  <c:v>0.11527224280729199</c:v>
                </c:pt>
                <c:pt idx="258">
                  <c:v>0.11367758825261499</c:v>
                </c:pt>
                <c:pt idx="259">
                  <c:v>0.11211966614289</c:v>
                </c:pt>
                <c:pt idx="260">
                  <c:v>0.11063870725116</c:v>
                </c:pt>
                <c:pt idx="261">
                  <c:v>0.109195063859064</c:v>
                </c:pt>
                <c:pt idx="262">
                  <c:v>0.107791651240012</c:v>
                </c:pt>
                <c:pt idx="263">
                  <c:v>0.106651779337126</c:v>
                </c:pt>
                <c:pt idx="264">
                  <c:v>0.104374950804762</c:v>
                </c:pt>
                <c:pt idx="265">
                  <c:v>0.102628118978139</c:v>
                </c:pt>
                <c:pt idx="266">
                  <c:v>0.101221791085678</c:v>
                </c:pt>
                <c:pt idx="267">
                  <c:v>9.9933240238935794E-2</c:v>
                </c:pt>
                <c:pt idx="268">
                  <c:v>9.8718737336781701E-2</c:v>
                </c:pt>
                <c:pt idx="269">
                  <c:v>9.7578865433894796E-2</c:v>
                </c:pt>
                <c:pt idx="270">
                  <c:v>9.6401678031374297E-2</c:v>
                </c:pt>
                <c:pt idx="271">
                  <c:v>9.5299121628122499E-2</c:v>
                </c:pt>
                <c:pt idx="272">
                  <c:v>9.4199480498279003E-2</c:v>
                </c:pt>
                <c:pt idx="273">
                  <c:v>9.3059608595392002E-2</c:v>
                </c:pt>
                <c:pt idx="274">
                  <c:v>9.1959384410867206E-2</c:v>
                </c:pt>
                <c:pt idx="275">
                  <c:v>9.0857411062296597E-2</c:v>
                </c:pt>
                <c:pt idx="276">
                  <c:v>8.9794502377405494E-2</c:v>
                </c:pt>
                <c:pt idx="277">
                  <c:v>8.8694861247562803E-2</c:v>
                </c:pt>
                <c:pt idx="278">
                  <c:v>8.76692680623051E-2</c:v>
                </c:pt>
                <c:pt idx="279">
                  <c:v>8.6606942432095907E-2</c:v>
                </c:pt>
                <c:pt idx="280">
                  <c:v>8.5504386028844206E-2</c:v>
                </c:pt>
                <c:pt idx="281">
                  <c:v>8.4441477343953006E-2</c:v>
                </c:pt>
                <c:pt idx="282">
                  <c:v>8.3416467213378101E-2</c:v>
                </c:pt>
                <c:pt idx="283">
                  <c:v>8.2353558528486998E-2</c:v>
                </c:pt>
                <c:pt idx="284">
                  <c:v>8.1214269680282003E-2</c:v>
                </c:pt>
                <c:pt idx="285">
                  <c:v>8.0114045495757305E-2</c:v>
                </c:pt>
                <c:pt idx="286">
                  <c:v>7.9048804592139005E-2</c:v>
                </c:pt>
                <c:pt idx="287">
                  <c:v>7.7949163462295495E-2</c:v>
                </c:pt>
                <c:pt idx="288">
                  <c:v>7.6886254777404295E-2</c:v>
                </c:pt>
                <c:pt idx="289">
                  <c:v>7.5823929147195199E-2</c:v>
                </c:pt>
                <c:pt idx="290">
                  <c:v>7.47983359619383E-2</c:v>
                </c:pt>
                <c:pt idx="291">
                  <c:v>7.3810641330997101E-2</c:v>
                </c:pt>
                <c:pt idx="292">
                  <c:v>7.27850481457403E-2</c:v>
                </c:pt>
                <c:pt idx="293">
                  <c:v>7.1760038015165506E-2</c:v>
                </c:pt>
                <c:pt idx="294">
                  <c:v>7.0811991102585597E-2</c:v>
                </c:pt>
                <c:pt idx="295">
                  <c:v>6.9786397917328893E-2</c:v>
                </c:pt>
                <c:pt idx="296">
                  <c:v>6.8761387786754002E-2</c:v>
                </c:pt>
                <c:pt idx="297">
                  <c:v>6.7810425600765098E-2</c:v>
                </c:pt>
                <c:pt idx="298">
                  <c:v>6.6862378688185301E-2</c:v>
                </c:pt>
                <c:pt idx="299">
                  <c:v>6.5951647275239805E-2</c:v>
                </c:pt>
                <c:pt idx="300">
                  <c:v>6.5078231361928696E-2</c:v>
                </c:pt>
                <c:pt idx="301">
                  <c:v>6.4204815448616795E-2</c:v>
                </c:pt>
                <c:pt idx="302">
                  <c:v>6.3408362753300807E-2</c:v>
                </c:pt>
                <c:pt idx="303">
                  <c:v>6.2572262339623999E-2</c:v>
                </c:pt>
                <c:pt idx="304">
                  <c:v>6.1698846426312098E-2</c:v>
                </c:pt>
                <c:pt idx="305">
                  <c:v>6.0939709230630301E-2</c:v>
                </c:pt>
                <c:pt idx="306">
                  <c:v>6.0140924316587102E-2</c:v>
                </c:pt>
                <c:pt idx="307">
                  <c:v>5.9381787120905402E-2</c:v>
                </c:pt>
                <c:pt idx="308">
                  <c:v>5.8622649925223702E-2</c:v>
                </c:pt>
                <c:pt idx="309">
                  <c:v>5.7901411283857403E-2</c:v>
                </c:pt>
                <c:pt idx="310">
                  <c:v>5.7179589587810102E-2</c:v>
                </c:pt>
                <c:pt idx="311">
                  <c:v>5.6534731109757701E-2</c:v>
                </c:pt>
                <c:pt idx="312">
                  <c:v>5.5890455686386398E-2</c:v>
                </c:pt>
                <c:pt idx="313">
                  <c:v>5.5243264989607001E-2</c:v>
                </c:pt>
                <c:pt idx="314">
                  <c:v>5.45616740666022E-2</c:v>
                </c:pt>
                <c:pt idx="315">
                  <c:v>5.3877167870189098E-2</c:v>
                </c:pt>
                <c:pt idx="316">
                  <c:v>5.3270207946452298E-2</c:v>
                </c:pt>
                <c:pt idx="317">
                  <c:v>5.2662664968034303E-2</c:v>
                </c:pt>
                <c:pt idx="318">
                  <c:v>5.2093020543931799E-2</c:v>
                </c:pt>
                <c:pt idx="319">
                  <c:v>5.1448162065879398E-2</c:v>
                </c:pt>
                <c:pt idx="320">
                  <c:v>5.0878517641776901E-2</c:v>
                </c:pt>
                <c:pt idx="321">
                  <c:v>5.0271557718040802E-2</c:v>
                </c:pt>
                <c:pt idx="322">
                  <c:v>4.9738645738890801E-2</c:v>
                </c:pt>
                <c:pt idx="323">
                  <c:v>4.9169001314788303E-2</c:v>
                </c:pt>
                <c:pt idx="324">
                  <c:v>4.8598773836004597E-2</c:v>
                </c:pt>
                <c:pt idx="325">
                  <c:v>4.8029129411902197E-2</c:v>
                </c:pt>
                <c:pt idx="326">
                  <c:v>4.7536448205795397E-2</c:v>
                </c:pt>
                <c:pt idx="327">
                  <c:v>4.7006451500054301E-2</c:v>
                </c:pt>
                <c:pt idx="328">
                  <c:v>4.6510855020538602E-2</c:v>
                </c:pt>
                <c:pt idx="329">
                  <c:v>4.5980858314797597E-2</c:v>
                </c:pt>
                <c:pt idx="330">
                  <c:v>4.5523160389597403E-2</c:v>
                </c:pt>
                <c:pt idx="331">
                  <c:v>4.5067794683124301E-2</c:v>
                </c:pt>
                <c:pt idx="332">
                  <c:v>4.4612428976651901E-2</c:v>
                </c:pt>
                <c:pt idx="333">
                  <c:v>4.4194378769813102E-2</c:v>
                </c:pt>
                <c:pt idx="334">
                  <c:v>4.3778660781701402E-2</c:v>
                </c:pt>
                <c:pt idx="335">
                  <c:v>4.3283064302185703E-2</c:v>
                </c:pt>
                <c:pt idx="336">
                  <c:v>4.2905244868390299E-2</c:v>
                </c:pt>
                <c:pt idx="337">
                  <c:v>4.2449879161917101E-2</c:v>
                </c:pt>
                <c:pt idx="338">
                  <c:v>4.2069144454712798E-2</c:v>
                </c:pt>
                <c:pt idx="339">
                  <c:v>4.1690741966235498E-2</c:v>
                </c:pt>
                <c:pt idx="340">
                  <c:v>4.13473227586654E-2</c:v>
                </c:pt>
                <c:pt idx="341">
                  <c:v>4.0929272551826698E-2</c:v>
                </c:pt>
                <c:pt idx="342">
                  <c:v>4.0550870063349197E-2</c:v>
                </c:pt>
                <c:pt idx="343">
                  <c:v>3.99036793665698E-2</c:v>
                </c:pt>
                <c:pt idx="344">
                  <c:v>3.9336367161194402E-2</c:v>
                </c:pt>
                <c:pt idx="345">
                  <c:v>3.8881001454722099E-2</c:v>
                </c:pt>
                <c:pt idx="346">
                  <c:v>3.8537582247151203E-2</c:v>
                </c:pt>
                <c:pt idx="347">
                  <c:v>3.8197078312990199E-2</c:v>
                </c:pt>
                <c:pt idx="348">
                  <c:v>3.7930622323415202E-2</c:v>
                </c:pt>
                <c:pt idx="349">
                  <c:v>3.7589535334571302E-2</c:v>
                </c:pt>
                <c:pt idx="350">
                  <c:v>3.72857638453628E-2</c:v>
                </c:pt>
                <c:pt idx="351">
                  <c:v>3.69825754108353E-2</c:v>
                </c:pt>
                <c:pt idx="352">
                  <c:v>3.6639156203264502E-2</c:v>
                </c:pt>
                <c:pt idx="353">
                  <c:v>3.6375032432417402E-2</c:v>
                </c:pt>
                <c:pt idx="354">
                  <c:v>3.6068928724480899E-2</c:v>
                </c:pt>
                <c:pt idx="355">
                  <c:v>3.5805388008314801E-2</c:v>
                </c:pt>
                <c:pt idx="356">
                  <c:v>3.5576247518374203E-2</c:v>
                </c:pt>
                <c:pt idx="357">
                  <c:v>3.5272476029164702E-2</c:v>
                </c:pt>
                <c:pt idx="358">
                  <c:v>3.5046250812632997E-2</c:v>
                </c:pt>
                <c:pt idx="359">
                  <c:v>3.4740147104696598E-2</c:v>
                </c:pt>
                <c:pt idx="360">
                  <c:v>3.4513921888164899E-2</c:v>
                </c:pt>
                <c:pt idx="361">
                  <c:v>3.4247465898589798E-2</c:v>
                </c:pt>
                <c:pt idx="362">
                  <c:v>3.3981009909014898E-2</c:v>
                </c:pt>
                <c:pt idx="363">
                  <c:v>3.3754784692482401E-2</c:v>
                </c:pt>
                <c:pt idx="364">
                  <c:v>3.3525644202541699E-2</c:v>
                </c:pt>
                <c:pt idx="365">
                  <c:v>3.3259188212966702E-2</c:v>
                </c:pt>
                <c:pt idx="366">
                  <c:v>3.2995647496800597E-2</c:v>
                </c:pt>
                <c:pt idx="367">
                  <c:v>3.2729191507225502E-2</c:v>
                </c:pt>
                <c:pt idx="368">
                  <c:v>3.2500634071966898E-2</c:v>
                </c:pt>
                <c:pt idx="369">
                  <c:v>3.22365103011188E-2</c:v>
                </c:pt>
                <c:pt idx="370">
                  <c:v>3.2007952865860202E-2</c:v>
                </c:pt>
                <c:pt idx="371">
                  <c:v>3.1778812375918702E-2</c:v>
                </c:pt>
                <c:pt idx="372">
                  <c:v>3.1515271659752701E-2</c:v>
                </c:pt>
                <c:pt idx="373">
                  <c:v>3.1323446669446399E-2</c:v>
                </c:pt>
                <c:pt idx="374">
                  <c:v>3.1097221452913899E-2</c:v>
                </c:pt>
                <c:pt idx="375">
                  <c:v>3.0830765463338902E-2</c:v>
                </c:pt>
                <c:pt idx="376">
                  <c:v>3.0601624973398099E-2</c:v>
                </c:pt>
                <c:pt idx="377">
                  <c:v>3.0375399756866501E-2</c:v>
                </c:pt>
                <c:pt idx="378">
                  <c:v>3.0185906985287201E-2</c:v>
                </c:pt>
                <c:pt idx="379">
                  <c:v>2.9994665049662101E-2</c:v>
                </c:pt>
                <c:pt idx="380">
                  <c:v>2.9730541278814099E-2</c:v>
                </c:pt>
                <c:pt idx="381">
                  <c:v>2.9501983843555402E-2</c:v>
                </c:pt>
                <c:pt idx="382">
                  <c:v>2.9272843353613898E-2</c:v>
                </c:pt>
                <c:pt idx="383">
                  <c:v>2.90466181370823E-2</c:v>
                </c:pt>
                <c:pt idx="384">
                  <c:v>2.8817477647141598E-2</c:v>
                </c:pt>
                <c:pt idx="385">
                  <c:v>2.8591252430609101E-2</c:v>
                </c:pt>
                <c:pt idx="386">
                  <c:v>2.83621119406685E-2</c:v>
                </c:pt>
                <c:pt idx="387">
                  <c:v>2.81726191690892E-2</c:v>
                </c:pt>
                <c:pt idx="388">
                  <c:v>2.7944061733829701E-2</c:v>
                </c:pt>
                <c:pt idx="389">
                  <c:v>2.7717253462616099E-2</c:v>
                </c:pt>
                <c:pt idx="390">
                  <c:v>2.7528343745718799E-2</c:v>
                </c:pt>
                <c:pt idx="391">
                  <c:v>2.7336518755411699E-2</c:v>
                </c:pt>
                <c:pt idx="392">
                  <c:v>2.7110293538880101E-2</c:v>
                </c:pt>
                <c:pt idx="393">
                  <c:v>2.6881153048939298E-2</c:v>
                </c:pt>
                <c:pt idx="394">
                  <c:v>2.6614697059364301E-2</c:v>
                </c:pt>
                <c:pt idx="395">
                  <c:v>2.6425787342466301E-2</c:v>
                </c:pt>
                <c:pt idx="396">
                  <c:v>2.62368776255682E-2</c:v>
                </c:pt>
                <c:pt idx="397">
                  <c:v>2.5970421635993099E-2</c:v>
                </c:pt>
                <c:pt idx="398">
                  <c:v>2.58188274187293E-2</c:v>
                </c:pt>
                <c:pt idx="399">
                  <c:v>2.5515055929520799E-2</c:v>
                </c:pt>
                <c:pt idx="400">
                  <c:v>2.5248599939945701E-2</c:v>
                </c:pt>
                <c:pt idx="401">
                  <c:v>2.50596902230475E-2</c:v>
                </c:pt>
                <c:pt idx="402">
                  <c:v>2.4870780506150301E-2</c:v>
                </c:pt>
                <c:pt idx="403">
                  <c:v>2.46043245165752E-2</c:v>
                </c:pt>
                <c:pt idx="404">
                  <c:v>2.4415414799677099E-2</c:v>
                </c:pt>
                <c:pt idx="405">
                  <c:v>2.4111643310467799E-2</c:v>
                </c:pt>
                <c:pt idx="406">
                  <c:v>2.39198183201614E-2</c:v>
                </c:pt>
                <c:pt idx="407">
                  <c:v>2.3653362330586299E-2</c:v>
                </c:pt>
                <c:pt idx="408">
                  <c:v>2.3427137114054801E-2</c:v>
                </c:pt>
                <c:pt idx="409">
                  <c:v>2.31606811244797E-2</c:v>
                </c:pt>
                <c:pt idx="410">
                  <c:v>2.2782861690684299E-2</c:v>
                </c:pt>
                <c:pt idx="411">
                  <c:v>2.1831899504695398E-2</c:v>
                </c:pt>
                <c:pt idx="412">
                  <c:v>2.1224939580958599E-2</c:v>
                </c:pt>
                <c:pt idx="413">
                  <c:v>2.08068893741198E-2</c:v>
                </c:pt>
                <c:pt idx="414">
                  <c:v>2.0503117884911201E-2</c:v>
                </c:pt>
                <c:pt idx="415">
                  <c:v>2.01620308960683E-2</c:v>
                </c:pt>
                <c:pt idx="416">
                  <c:v>1.9818611688497401E-2</c:v>
                </c:pt>
                <c:pt idx="417">
                  <c:v>1.9440792254702001E-2</c:v>
                </c:pt>
                <c:pt idx="418">
                  <c:v>1.9174336265127E-2</c:v>
                </c:pt>
                <c:pt idx="419">
                  <c:v>1.8833249276283999E-2</c:v>
                </c:pt>
                <c:pt idx="420">
                  <c:v>1.8529477787074599E-2</c:v>
                </c:pt>
                <c:pt idx="421">
                  <c:v>1.81860585795037E-2</c:v>
                </c:pt>
                <c:pt idx="422">
                  <c:v>1.78455546453428E-2</c:v>
                </c:pt>
                <c:pt idx="423">
                  <c:v>1.7467152156865302E-2</c:v>
                </c:pt>
                <c:pt idx="424">
                  <c:v>1.71237329492946E-2</c:v>
                </c:pt>
                <c:pt idx="425">
                  <c:v>1.67453304608172E-2</c:v>
                </c:pt>
                <c:pt idx="426">
                  <c:v>1.6327280253979198E-2</c:v>
                </c:pt>
                <c:pt idx="427">
                  <c:v>1.5946545546774001E-2</c:v>
                </c:pt>
                <c:pt idx="428">
                  <c:v>1.55681430582967E-2</c:v>
                </c:pt>
                <c:pt idx="429">
                  <c:v>1.51127773518244E-2</c:v>
                </c:pt>
                <c:pt idx="430">
                  <c:v>1.47320426446199E-2</c:v>
                </c:pt>
                <c:pt idx="431">
                  <c:v>1.42393614385125E-2</c:v>
                </c:pt>
                <c:pt idx="432">
                  <c:v>1.38213112316745E-2</c:v>
                </c:pt>
                <c:pt idx="433">
                  <c:v>1.33286300255669E-2</c:v>
                </c:pt>
                <c:pt idx="434">
                  <c:v>1.2870349045685601E-2</c:v>
                </c:pt>
                <c:pt idx="435">
                  <c:v>1.24149833392124E-2</c:v>
                </c:pt>
                <c:pt idx="436">
                  <c:v>1.19596176327401E-2</c:v>
                </c:pt>
                <c:pt idx="437">
                  <c:v>1.1504251926267001E-2</c:v>
                </c:pt>
                <c:pt idx="438">
                  <c:v>1.1011570720160299E-2</c:v>
                </c:pt>
                <c:pt idx="439">
                  <c:v>1.0556205013687101E-2</c:v>
                </c:pt>
                <c:pt idx="440">
                  <c:v>1.00238760892191E-2</c:v>
                </c:pt>
                <c:pt idx="441">
                  <c:v>9.5311948831123799E-3</c:v>
                </c:pt>
                <c:pt idx="442">
                  <c:v>8.9982829039622104E-3</c:v>
                </c:pt>
                <c:pt idx="443">
                  <c:v>8.5056016978555197E-3</c:v>
                </c:pt>
                <c:pt idx="444">
                  <c:v>8.0129204917488393E-3</c:v>
                </c:pt>
                <c:pt idx="445">
                  <c:v>7.4805915672807597E-3</c:v>
                </c:pt>
                <c:pt idx="446">
                  <c:v>6.9879103611731903E-3</c:v>
                </c:pt>
                <c:pt idx="447">
                  <c:v>6.4176828823895296E-3</c:v>
                </c:pt>
                <c:pt idx="448">
                  <c:v>5.84803845828708E-3</c:v>
                </c:pt>
                <c:pt idx="449">
                  <c:v>5.3553572521803901E-3</c:v>
                </c:pt>
                <c:pt idx="450">
                  <c:v>4.7857128280778304E-3</c:v>
                </c:pt>
                <c:pt idx="451">
                  <c:v>4.2528008489277598E-3</c:v>
                </c:pt>
                <c:pt idx="452">
                  <c:v>3.6831564248253098E-3</c:v>
                </c:pt>
                <c:pt idx="453">
                  <c:v>3.1904752187186199E-3</c:v>
                </c:pt>
                <c:pt idx="454">
                  <c:v>2.6575632395684501E-3</c:v>
                </c:pt>
                <c:pt idx="455">
                  <c:v>2.0879188154659901E-3</c:v>
                </c:pt>
                <c:pt idx="456">
                  <c:v>1.5579221097249401E-3</c:v>
                </c:pt>
                <c:pt idx="457">
                  <c:v>1.0250101305756499E-3</c:v>
                </c:pt>
                <c:pt idx="458">
                  <c:v>4.9501342483459999E-4</c:v>
                </c:pt>
                <c:pt idx="459">
                  <c:v>0</c:v>
                </c:pt>
              </c:numCache>
            </c:numRef>
          </c:yVal>
          <c:smooth val="1"/>
          <c:extLst xmlns:c16r2="http://schemas.microsoft.com/office/drawing/2015/06/chart">
            <c:ext xmlns:c16="http://schemas.microsoft.com/office/drawing/2014/chart" uri="{C3380CC4-5D6E-409C-BE32-E72D297353CC}">
              <c16:uniqueId val="{00000002-B3EF-CD4C-A45C-547760DFC521}"/>
            </c:ext>
          </c:extLst>
        </c:ser>
        <c:dLbls>
          <c:showLegendKey val="0"/>
          <c:showVal val="0"/>
          <c:showCatName val="0"/>
          <c:showSerName val="0"/>
          <c:showPercent val="0"/>
          <c:showBubbleSize val="0"/>
        </c:dLbls>
        <c:axId val="238001536"/>
        <c:axId val="238016000"/>
      </c:scatterChart>
      <c:valAx>
        <c:axId val="238001536"/>
        <c:scaling>
          <c:orientation val="minMax"/>
          <c:max val="900"/>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mperature</a:t>
                </a:r>
                <a:r>
                  <a:rPr lang="en-GB" baseline="0"/>
                  <a:t> (K)</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016000"/>
        <c:crosses val="autoZero"/>
        <c:crossBetween val="midCat"/>
        <c:majorUnit val="100"/>
      </c:valAx>
      <c:valAx>
        <c:axId val="238016000"/>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1-V/V*</a:t>
                </a:r>
                <a:endParaRPr lang="en-GB" sz="1000">
                  <a:effectLst/>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0015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15RB</a:t>
            </a:r>
          </a:p>
        </c:rich>
      </c:tx>
      <c:overlay val="1"/>
      <c:spPr>
        <a:noFill/>
        <a:ln>
          <a:noFill/>
        </a:ln>
        <a:effectLst/>
      </c:spPr>
    </c:title>
    <c:autoTitleDeleted val="0"/>
    <c:plotArea>
      <c:layout/>
      <c:scatterChart>
        <c:scatterStyle val="smoothMarker"/>
        <c:varyColors val="0"/>
        <c:ser>
          <c:idx val="0"/>
          <c:order val="0"/>
          <c:tx>
            <c:v>10dpm</c:v>
          </c:tx>
          <c:spPr>
            <a:ln w="19050" cap="rnd">
              <a:solidFill>
                <a:schemeClr val="accent1"/>
              </a:solidFill>
              <a:round/>
            </a:ln>
            <a:effectLst/>
          </c:spPr>
          <c:marker>
            <c:symbol val="none"/>
          </c:marker>
          <c:xVal>
            <c:numRef>
              <c:f>'15RB'!$F$6:$F$4595</c:f>
              <c:numCache>
                <c:formatCode>General</c:formatCode>
                <c:ptCount val="4590"/>
                <c:pt idx="0">
                  <c:v>295.49700000000001</c:v>
                </c:pt>
                <c:pt idx="1">
                  <c:v>296.07499999999999</c:v>
                </c:pt>
                <c:pt idx="2">
                  <c:v>296.69200000000001</c:v>
                </c:pt>
                <c:pt idx="3">
                  <c:v>297.32299999999992</c:v>
                </c:pt>
                <c:pt idx="4">
                  <c:v>297.94400000000002</c:v>
                </c:pt>
                <c:pt idx="5">
                  <c:v>298.553</c:v>
                </c:pt>
                <c:pt idx="6">
                  <c:v>299.137</c:v>
                </c:pt>
                <c:pt idx="7">
                  <c:v>299.69099999999992</c:v>
                </c:pt>
                <c:pt idx="8">
                  <c:v>300.21600000000001</c:v>
                </c:pt>
                <c:pt idx="9">
                  <c:v>300.71499999999992</c:v>
                </c:pt>
                <c:pt idx="10">
                  <c:v>301.18599999999992</c:v>
                </c:pt>
                <c:pt idx="11">
                  <c:v>301.62700000000001</c:v>
                </c:pt>
                <c:pt idx="12">
                  <c:v>302.04500000000002</c:v>
                </c:pt>
                <c:pt idx="13">
                  <c:v>302.45100000000002</c:v>
                </c:pt>
                <c:pt idx="14">
                  <c:v>302.83699999999982</c:v>
                </c:pt>
                <c:pt idx="15">
                  <c:v>303.19900000000001</c:v>
                </c:pt>
                <c:pt idx="16">
                  <c:v>303.54200000000009</c:v>
                </c:pt>
                <c:pt idx="17">
                  <c:v>303.86799999999999</c:v>
                </c:pt>
                <c:pt idx="18">
                  <c:v>304.18099999999993</c:v>
                </c:pt>
                <c:pt idx="19">
                  <c:v>304.48299999999978</c:v>
                </c:pt>
                <c:pt idx="20">
                  <c:v>304.767</c:v>
                </c:pt>
                <c:pt idx="21">
                  <c:v>305.041</c:v>
                </c:pt>
                <c:pt idx="22">
                  <c:v>305.30899999999991</c:v>
                </c:pt>
                <c:pt idx="23">
                  <c:v>305.572</c:v>
                </c:pt>
                <c:pt idx="24">
                  <c:v>305.82600000000002</c:v>
                </c:pt>
                <c:pt idx="25">
                  <c:v>306.07299999999992</c:v>
                </c:pt>
                <c:pt idx="26">
                  <c:v>306.31200000000001</c:v>
                </c:pt>
                <c:pt idx="27">
                  <c:v>306.54700000000008</c:v>
                </c:pt>
                <c:pt idx="28">
                  <c:v>306.78099999999978</c:v>
                </c:pt>
                <c:pt idx="29">
                  <c:v>307.01</c:v>
                </c:pt>
                <c:pt idx="30">
                  <c:v>307.22800000000001</c:v>
                </c:pt>
                <c:pt idx="31">
                  <c:v>307.44400000000002</c:v>
                </c:pt>
                <c:pt idx="32">
                  <c:v>307.65499999999997</c:v>
                </c:pt>
                <c:pt idx="33">
                  <c:v>307.86799999999999</c:v>
                </c:pt>
                <c:pt idx="34">
                  <c:v>308.077</c:v>
                </c:pt>
                <c:pt idx="35">
                  <c:v>308.28499999999991</c:v>
                </c:pt>
                <c:pt idx="36">
                  <c:v>308.49</c:v>
                </c:pt>
                <c:pt idx="37">
                  <c:v>308.69400000000002</c:v>
                </c:pt>
                <c:pt idx="38">
                  <c:v>308.89400000000001</c:v>
                </c:pt>
                <c:pt idx="39">
                  <c:v>309.08999999999997</c:v>
                </c:pt>
                <c:pt idx="40">
                  <c:v>309.28300000000002</c:v>
                </c:pt>
                <c:pt idx="41">
                  <c:v>309.4769999999998</c:v>
                </c:pt>
                <c:pt idx="42">
                  <c:v>309.67200000000008</c:v>
                </c:pt>
                <c:pt idx="43">
                  <c:v>309.86799999999999</c:v>
                </c:pt>
                <c:pt idx="44">
                  <c:v>310.065</c:v>
                </c:pt>
                <c:pt idx="45">
                  <c:v>310.26</c:v>
                </c:pt>
                <c:pt idx="46">
                  <c:v>310.44600000000003</c:v>
                </c:pt>
                <c:pt idx="47">
                  <c:v>310.61900000000009</c:v>
                </c:pt>
                <c:pt idx="48">
                  <c:v>310.78800000000001</c:v>
                </c:pt>
                <c:pt idx="49">
                  <c:v>310.959</c:v>
                </c:pt>
                <c:pt idx="50">
                  <c:v>311.13299999999992</c:v>
                </c:pt>
                <c:pt idx="51">
                  <c:v>311.31099999999992</c:v>
                </c:pt>
                <c:pt idx="52">
                  <c:v>311.49099999999981</c:v>
                </c:pt>
                <c:pt idx="53">
                  <c:v>311.67099999999999</c:v>
                </c:pt>
                <c:pt idx="54">
                  <c:v>311.85199999999992</c:v>
                </c:pt>
                <c:pt idx="55">
                  <c:v>312.02699999999982</c:v>
                </c:pt>
                <c:pt idx="56">
                  <c:v>312.19799999999992</c:v>
                </c:pt>
                <c:pt idx="57">
                  <c:v>312.37200000000001</c:v>
                </c:pt>
                <c:pt idx="58">
                  <c:v>312.54399999999993</c:v>
                </c:pt>
                <c:pt idx="59">
                  <c:v>312.71499999999997</c:v>
                </c:pt>
                <c:pt idx="60">
                  <c:v>312.89400000000001</c:v>
                </c:pt>
                <c:pt idx="61">
                  <c:v>313.06900000000002</c:v>
                </c:pt>
                <c:pt idx="62">
                  <c:v>313.24</c:v>
                </c:pt>
                <c:pt idx="63">
                  <c:v>313.41599999999983</c:v>
                </c:pt>
                <c:pt idx="64">
                  <c:v>313.59300000000002</c:v>
                </c:pt>
                <c:pt idx="65">
                  <c:v>313.76900000000001</c:v>
                </c:pt>
                <c:pt idx="66">
                  <c:v>313.94499999999999</c:v>
                </c:pt>
                <c:pt idx="67">
                  <c:v>314.11900000000009</c:v>
                </c:pt>
                <c:pt idx="68">
                  <c:v>314.29500000000002</c:v>
                </c:pt>
                <c:pt idx="69">
                  <c:v>314.46600000000001</c:v>
                </c:pt>
                <c:pt idx="70">
                  <c:v>314.637</c:v>
                </c:pt>
                <c:pt idx="71">
                  <c:v>314.81</c:v>
                </c:pt>
                <c:pt idx="72">
                  <c:v>314.98299999999978</c:v>
                </c:pt>
                <c:pt idx="73">
                  <c:v>315.154</c:v>
                </c:pt>
                <c:pt idx="74">
                  <c:v>315.32299999999992</c:v>
                </c:pt>
                <c:pt idx="75">
                  <c:v>315.48799999999977</c:v>
                </c:pt>
                <c:pt idx="76">
                  <c:v>315.65300000000002</c:v>
                </c:pt>
                <c:pt idx="77">
                  <c:v>315.81900000000002</c:v>
                </c:pt>
                <c:pt idx="78">
                  <c:v>315.98599999999982</c:v>
                </c:pt>
                <c:pt idx="79">
                  <c:v>316.15100000000001</c:v>
                </c:pt>
                <c:pt idx="80">
                  <c:v>316.31700000000001</c:v>
                </c:pt>
                <c:pt idx="81">
                  <c:v>316.48599999999982</c:v>
                </c:pt>
                <c:pt idx="82">
                  <c:v>316.65699999999993</c:v>
                </c:pt>
                <c:pt idx="83">
                  <c:v>316.82499999999999</c:v>
                </c:pt>
                <c:pt idx="84">
                  <c:v>316.99599999999981</c:v>
                </c:pt>
                <c:pt idx="85">
                  <c:v>317.16399999999999</c:v>
                </c:pt>
                <c:pt idx="86">
                  <c:v>317.33199999999982</c:v>
                </c:pt>
                <c:pt idx="87">
                  <c:v>317.49900000000002</c:v>
                </c:pt>
                <c:pt idx="88">
                  <c:v>317.66399999999999</c:v>
                </c:pt>
                <c:pt idx="89">
                  <c:v>317.82799999999992</c:v>
                </c:pt>
                <c:pt idx="90">
                  <c:v>317.99299999999982</c:v>
                </c:pt>
                <c:pt idx="91">
                  <c:v>318.16000000000003</c:v>
                </c:pt>
                <c:pt idx="92">
                  <c:v>318.33299999999991</c:v>
                </c:pt>
                <c:pt idx="93">
                  <c:v>318.50299999999999</c:v>
                </c:pt>
                <c:pt idx="94">
                  <c:v>318.67</c:v>
                </c:pt>
                <c:pt idx="95">
                  <c:v>318.83600000000001</c:v>
                </c:pt>
                <c:pt idx="96">
                  <c:v>319.00799999999992</c:v>
                </c:pt>
                <c:pt idx="97">
                  <c:v>319.17700000000002</c:v>
                </c:pt>
                <c:pt idx="98">
                  <c:v>319.34800000000001</c:v>
                </c:pt>
                <c:pt idx="99">
                  <c:v>319.51299999999992</c:v>
                </c:pt>
                <c:pt idx="100">
                  <c:v>319.67700000000002</c:v>
                </c:pt>
                <c:pt idx="101">
                  <c:v>319.84199999999993</c:v>
                </c:pt>
                <c:pt idx="102">
                  <c:v>320.00700000000001</c:v>
                </c:pt>
                <c:pt idx="103">
                  <c:v>320.17099999999999</c:v>
                </c:pt>
                <c:pt idx="104">
                  <c:v>320.33499999999992</c:v>
                </c:pt>
                <c:pt idx="105">
                  <c:v>320.49799999999982</c:v>
                </c:pt>
                <c:pt idx="106">
                  <c:v>320.66199999999992</c:v>
                </c:pt>
                <c:pt idx="107">
                  <c:v>320.82600000000002</c:v>
                </c:pt>
                <c:pt idx="108">
                  <c:v>320.99900000000002</c:v>
                </c:pt>
                <c:pt idx="109">
                  <c:v>321.173</c:v>
                </c:pt>
                <c:pt idx="110">
                  <c:v>321.346</c:v>
                </c:pt>
                <c:pt idx="111">
                  <c:v>321.52</c:v>
                </c:pt>
                <c:pt idx="112">
                  <c:v>321.69099999999997</c:v>
                </c:pt>
                <c:pt idx="113">
                  <c:v>321.85199999999992</c:v>
                </c:pt>
                <c:pt idx="114">
                  <c:v>322.012</c:v>
                </c:pt>
                <c:pt idx="115">
                  <c:v>322.173</c:v>
                </c:pt>
                <c:pt idx="116">
                  <c:v>322.33600000000001</c:v>
                </c:pt>
                <c:pt idx="117">
                  <c:v>322.49900000000002</c:v>
                </c:pt>
                <c:pt idx="118">
                  <c:v>322.66300000000001</c:v>
                </c:pt>
                <c:pt idx="119">
                  <c:v>322.827</c:v>
                </c:pt>
                <c:pt idx="120">
                  <c:v>322.99099999999981</c:v>
                </c:pt>
                <c:pt idx="121">
                  <c:v>323.15600000000001</c:v>
                </c:pt>
                <c:pt idx="122">
                  <c:v>323.31900000000002</c:v>
                </c:pt>
                <c:pt idx="123">
                  <c:v>323.48099999999982</c:v>
                </c:pt>
                <c:pt idx="124">
                  <c:v>323.64499999999998</c:v>
                </c:pt>
                <c:pt idx="125">
                  <c:v>323.81400000000002</c:v>
                </c:pt>
                <c:pt idx="126">
                  <c:v>323.98700000000002</c:v>
                </c:pt>
                <c:pt idx="127">
                  <c:v>324.16000000000003</c:v>
                </c:pt>
                <c:pt idx="128">
                  <c:v>324.33199999999982</c:v>
                </c:pt>
                <c:pt idx="129">
                  <c:v>324.50299999999999</c:v>
                </c:pt>
                <c:pt idx="130">
                  <c:v>324.67399999999992</c:v>
                </c:pt>
                <c:pt idx="131">
                  <c:v>324.84100000000001</c:v>
                </c:pt>
                <c:pt idx="132">
                  <c:v>325.01</c:v>
                </c:pt>
                <c:pt idx="133">
                  <c:v>325.17399999999992</c:v>
                </c:pt>
                <c:pt idx="134">
                  <c:v>325.33299999999991</c:v>
                </c:pt>
                <c:pt idx="135">
                  <c:v>325.49400000000003</c:v>
                </c:pt>
                <c:pt idx="136">
                  <c:v>325.65800000000002</c:v>
                </c:pt>
                <c:pt idx="137">
                  <c:v>325.82299999999992</c:v>
                </c:pt>
                <c:pt idx="138">
                  <c:v>325.99400000000003</c:v>
                </c:pt>
                <c:pt idx="139">
                  <c:v>326.16500000000002</c:v>
                </c:pt>
                <c:pt idx="140">
                  <c:v>326.33499999999992</c:v>
                </c:pt>
                <c:pt idx="141">
                  <c:v>326.50099999999992</c:v>
                </c:pt>
                <c:pt idx="142">
                  <c:v>326.66899999999993</c:v>
                </c:pt>
                <c:pt idx="143">
                  <c:v>326.839</c:v>
                </c:pt>
                <c:pt idx="144">
                  <c:v>327.012</c:v>
                </c:pt>
                <c:pt idx="145">
                  <c:v>327.18099999999993</c:v>
                </c:pt>
                <c:pt idx="146">
                  <c:v>327.351</c:v>
                </c:pt>
                <c:pt idx="147">
                  <c:v>327.51799999999997</c:v>
                </c:pt>
                <c:pt idx="148">
                  <c:v>327.68900000000002</c:v>
                </c:pt>
                <c:pt idx="149">
                  <c:v>327.858</c:v>
                </c:pt>
                <c:pt idx="150">
                  <c:v>328.03599999999977</c:v>
                </c:pt>
                <c:pt idx="151">
                  <c:v>328.20799999999991</c:v>
                </c:pt>
                <c:pt idx="152">
                  <c:v>328.37799999999999</c:v>
                </c:pt>
                <c:pt idx="153">
                  <c:v>328.54399999999993</c:v>
                </c:pt>
                <c:pt idx="154">
                  <c:v>328.70499999999993</c:v>
                </c:pt>
                <c:pt idx="155">
                  <c:v>328.863</c:v>
                </c:pt>
                <c:pt idx="156">
                  <c:v>329.02</c:v>
                </c:pt>
                <c:pt idx="157">
                  <c:v>329.17899999999992</c:v>
                </c:pt>
                <c:pt idx="158">
                  <c:v>329.33800000000002</c:v>
                </c:pt>
                <c:pt idx="159">
                  <c:v>329.50099999999992</c:v>
                </c:pt>
                <c:pt idx="160">
                  <c:v>329.66899999999993</c:v>
                </c:pt>
                <c:pt idx="161">
                  <c:v>329.83299999999991</c:v>
                </c:pt>
                <c:pt idx="162">
                  <c:v>329.99900000000002</c:v>
                </c:pt>
                <c:pt idx="163">
                  <c:v>330.16500000000002</c:v>
                </c:pt>
                <c:pt idx="164">
                  <c:v>330.33</c:v>
                </c:pt>
                <c:pt idx="165">
                  <c:v>330.49799999999982</c:v>
                </c:pt>
                <c:pt idx="166">
                  <c:v>330.66800000000001</c:v>
                </c:pt>
                <c:pt idx="167">
                  <c:v>330.83800000000002</c:v>
                </c:pt>
                <c:pt idx="168">
                  <c:v>331.00599999999991</c:v>
                </c:pt>
                <c:pt idx="169">
                  <c:v>331.17500000000001</c:v>
                </c:pt>
                <c:pt idx="170">
                  <c:v>331.358</c:v>
                </c:pt>
                <c:pt idx="171">
                  <c:v>331.53399999999982</c:v>
                </c:pt>
                <c:pt idx="172">
                  <c:v>331.70799999999991</c:v>
                </c:pt>
                <c:pt idx="173">
                  <c:v>331.88</c:v>
                </c:pt>
                <c:pt idx="174">
                  <c:v>332.04300000000001</c:v>
                </c:pt>
                <c:pt idx="175">
                  <c:v>332.20799999999991</c:v>
                </c:pt>
                <c:pt idx="176">
                  <c:v>332.38</c:v>
                </c:pt>
                <c:pt idx="177">
                  <c:v>332.54599999999999</c:v>
                </c:pt>
                <c:pt idx="178">
                  <c:v>332.71600000000001</c:v>
                </c:pt>
                <c:pt idx="179">
                  <c:v>332.89100000000002</c:v>
                </c:pt>
                <c:pt idx="180">
                  <c:v>333.06799999999993</c:v>
                </c:pt>
                <c:pt idx="181">
                  <c:v>333.24</c:v>
                </c:pt>
                <c:pt idx="182">
                  <c:v>333.40899999999982</c:v>
                </c:pt>
                <c:pt idx="183">
                  <c:v>333.58</c:v>
                </c:pt>
                <c:pt idx="184">
                  <c:v>333.75099999999992</c:v>
                </c:pt>
                <c:pt idx="185">
                  <c:v>333.91599999999983</c:v>
                </c:pt>
                <c:pt idx="186">
                  <c:v>334.08</c:v>
                </c:pt>
                <c:pt idx="187">
                  <c:v>334.24</c:v>
                </c:pt>
                <c:pt idx="188">
                  <c:v>334.4</c:v>
                </c:pt>
                <c:pt idx="189">
                  <c:v>334.56200000000001</c:v>
                </c:pt>
                <c:pt idx="190">
                  <c:v>334.73</c:v>
                </c:pt>
                <c:pt idx="191">
                  <c:v>334.9</c:v>
                </c:pt>
                <c:pt idx="192">
                  <c:v>335.065</c:v>
                </c:pt>
                <c:pt idx="193">
                  <c:v>335.22399999999982</c:v>
                </c:pt>
                <c:pt idx="194">
                  <c:v>335.38400000000001</c:v>
                </c:pt>
                <c:pt idx="195">
                  <c:v>335.553</c:v>
                </c:pt>
                <c:pt idx="196">
                  <c:v>335.72300000000001</c:v>
                </c:pt>
                <c:pt idx="197">
                  <c:v>335.89</c:v>
                </c:pt>
                <c:pt idx="198">
                  <c:v>336.05799999999999</c:v>
                </c:pt>
                <c:pt idx="199">
                  <c:v>336.22800000000001</c:v>
                </c:pt>
                <c:pt idx="200">
                  <c:v>336.39800000000002</c:v>
                </c:pt>
                <c:pt idx="201">
                  <c:v>336.56299999999999</c:v>
                </c:pt>
                <c:pt idx="202">
                  <c:v>336.72599999999977</c:v>
                </c:pt>
                <c:pt idx="203">
                  <c:v>336.89400000000001</c:v>
                </c:pt>
                <c:pt idx="204">
                  <c:v>337.06700000000001</c:v>
                </c:pt>
                <c:pt idx="205">
                  <c:v>337.24</c:v>
                </c:pt>
                <c:pt idx="206">
                  <c:v>337.41300000000001</c:v>
                </c:pt>
                <c:pt idx="207">
                  <c:v>337.577</c:v>
                </c:pt>
                <c:pt idx="208">
                  <c:v>337.74099999999999</c:v>
                </c:pt>
                <c:pt idx="209">
                  <c:v>337.90599999999978</c:v>
                </c:pt>
                <c:pt idx="210">
                  <c:v>338.07</c:v>
                </c:pt>
                <c:pt idx="211">
                  <c:v>338.24</c:v>
                </c:pt>
                <c:pt idx="212">
                  <c:v>338.41399999999982</c:v>
                </c:pt>
                <c:pt idx="213">
                  <c:v>338.58299999999991</c:v>
                </c:pt>
                <c:pt idx="214">
                  <c:v>338.75</c:v>
                </c:pt>
                <c:pt idx="215">
                  <c:v>338.92</c:v>
                </c:pt>
                <c:pt idx="216">
                  <c:v>339.09100000000001</c:v>
                </c:pt>
                <c:pt idx="217">
                  <c:v>339.25900000000001</c:v>
                </c:pt>
                <c:pt idx="218">
                  <c:v>339.42599999999982</c:v>
                </c:pt>
                <c:pt idx="219">
                  <c:v>339.59599999999978</c:v>
                </c:pt>
                <c:pt idx="220">
                  <c:v>339.76400000000001</c:v>
                </c:pt>
                <c:pt idx="221">
                  <c:v>339.92700000000002</c:v>
                </c:pt>
                <c:pt idx="222">
                  <c:v>340.09100000000001</c:v>
                </c:pt>
                <c:pt idx="223">
                  <c:v>340.25700000000001</c:v>
                </c:pt>
                <c:pt idx="224">
                  <c:v>340.42299999999977</c:v>
                </c:pt>
                <c:pt idx="225">
                  <c:v>340.58600000000001</c:v>
                </c:pt>
                <c:pt idx="226">
                  <c:v>340.75</c:v>
                </c:pt>
                <c:pt idx="227">
                  <c:v>340.91500000000002</c:v>
                </c:pt>
                <c:pt idx="228">
                  <c:v>341.07799999999992</c:v>
                </c:pt>
                <c:pt idx="229">
                  <c:v>341.24599999999992</c:v>
                </c:pt>
                <c:pt idx="230">
                  <c:v>341.41500000000002</c:v>
                </c:pt>
                <c:pt idx="231">
                  <c:v>341.58100000000002</c:v>
                </c:pt>
                <c:pt idx="232">
                  <c:v>341.74400000000009</c:v>
                </c:pt>
                <c:pt idx="233">
                  <c:v>341.90999999999991</c:v>
                </c:pt>
                <c:pt idx="234">
                  <c:v>342.07799999999992</c:v>
                </c:pt>
                <c:pt idx="235">
                  <c:v>342.25200000000001</c:v>
                </c:pt>
                <c:pt idx="236">
                  <c:v>342.42700000000002</c:v>
                </c:pt>
                <c:pt idx="237">
                  <c:v>342.59599999999978</c:v>
                </c:pt>
                <c:pt idx="238">
                  <c:v>342.76400000000001</c:v>
                </c:pt>
                <c:pt idx="239">
                  <c:v>342.92999999999978</c:v>
                </c:pt>
                <c:pt idx="240">
                  <c:v>343.101</c:v>
                </c:pt>
                <c:pt idx="241">
                  <c:v>343.27100000000002</c:v>
                </c:pt>
                <c:pt idx="242">
                  <c:v>343.44200000000001</c:v>
                </c:pt>
                <c:pt idx="243">
                  <c:v>343.613</c:v>
                </c:pt>
                <c:pt idx="244">
                  <c:v>343.78099999999978</c:v>
                </c:pt>
                <c:pt idx="245">
                  <c:v>343.95</c:v>
                </c:pt>
                <c:pt idx="246">
                  <c:v>344.12200000000001</c:v>
                </c:pt>
                <c:pt idx="247">
                  <c:v>344.28899999999982</c:v>
                </c:pt>
                <c:pt idx="248">
                  <c:v>344.45699999999982</c:v>
                </c:pt>
                <c:pt idx="249">
                  <c:v>344.62700000000001</c:v>
                </c:pt>
                <c:pt idx="250">
                  <c:v>344.79700000000003</c:v>
                </c:pt>
                <c:pt idx="251">
                  <c:v>344.96499999999997</c:v>
                </c:pt>
                <c:pt idx="252">
                  <c:v>345.13099999999991</c:v>
                </c:pt>
                <c:pt idx="253">
                  <c:v>345.29599999999982</c:v>
                </c:pt>
                <c:pt idx="254">
                  <c:v>345.46100000000001</c:v>
                </c:pt>
                <c:pt idx="255">
                  <c:v>345.62099999999992</c:v>
                </c:pt>
                <c:pt idx="256">
                  <c:v>345.779</c:v>
                </c:pt>
                <c:pt idx="257">
                  <c:v>345.93700000000001</c:v>
                </c:pt>
                <c:pt idx="258">
                  <c:v>346.09599999999978</c:v>
                </c:pt>
                <c:pt idx="259">
                  <c:v>346.262</c:v>
                </c:pt>
                <c:pt idx="260">
                  <c:v>346.42500000000001</c:v>
                </c:pt>
                <c:pt idx="261">
                  <c:v>346.58799999999991</c:v>
                </c:pt>
                <c:pt idx="262">
                  <c:v>346.74900000000002</c:v>
                </c:pt>
                <c:pt idx="263">
                  <c:v>346.91500000000002</c:v>
                </c:pt>
                <c:pt idx="264">
                  <c:v>347.07799999999992</c:v>
                </c:pt>
                <c:pt idx="265">
                  <c:v>347.24099999999999</c:v>
                </c:pt>
                <c:pt idx="266">
                  <c:v>347.404</c:v>
                </c:pt>
                <c:pt idx="267">
                  <c:v>347.57100000000003</c:v>
                </c:pt>
                <c:pt idx="268">
                  <c:v>347.7369999999998</c:v>
                </c:pt>
                <c:pt idx="269">
                  <c:v>347.9</c:v>
                </c:pt>
                <c:pt idx="270">
                  <c:v>348.06299999999999</c:v>
                </c:pt>
                <c:pt idx="271">
                  <c:v>348.2269999999998</c:v>
                </c:pt>
                <c:pt idx="272">
                  <c:v>348.39100000000002</c:v>
                </c:pt>
                <c:pt idx="273">
                  <c:v>348.55599999999993</c:v>
                </c:pt>
                <c:pt idx="274">
                  <c:v>348.71499999999997</c:v>
                </c:pt>
                <c:pt idx="275">
                  <c:v>348.87400000000002</c:v>
                </c:pt>
                <c:pt idx="276">
                  <c:v>349.03199999999981</c:v>
                </c:pt>
                <c:pt idx="277">
                  <c:v>349.19099999999997</c:v>
                </c:pt>
                <c:pt idx="278">
                  <c:v>349.35500000000002</c:v>
                </c:pt>
                <c:pt idx="279">
                  <c:v>349.52600000000001</c:v>
                </c:pt>
                <c:pt idx="280">
                  <c:v>349.69400000000002</c:v>
                </c:pt>
                <c:pt idx="281">
                  <c:v>349.86500000000001</c:v>
                </c:pt>
                <c:pt idx="282">
                  <c:v>350.03499999999991</c:v>
                </c:pt>
                <c:pt idx="283">
                  <c:v>350.202</c:v>
                </c:pt>
                <c:pt idx="284">
                  <c:v>350.36500000000001</c:v>
                </c:pt>
                <c:pt idx="285">
                  <c:v>350.52499999999992</c:v>
                </c:pt>
                <c:pt idx="286">
                  <c:v>350.685</c:v>
                </c:pt>
                <c:pt idx="287">
                  <c:v>350.84800000000001</c:v>
                </c:pt>
                <c:pt idx="288">
                  <c:v>351.01</c:v>
                </c:pt>
                <c:pt idx="289">
                  <c:v>351.173</c:v>
                </c:pt>
                <c:pt idx="290">
                  <c:v>351.334</c:v>
                </c:pt>
                <c:pt idx="291">
                  <c:v>351.49599999999981</c:v>
                </c:pt>
                <c:pt idx="292">
                  <c:v>351.65800000000002</c:v>
                </c:pt>
                <c:pt idx="293">
                  <c:v>351.82299999999992</c:v>
                </c:pt>
                <c:pt idx="294">
                  <c:v>351.98899999999998</c:v>
                </c:pt>
                <c:pt idx="295">
                  <c:v>352.15</c:v>
                </c:pt>
                <c:pt idx="296">
                  <c:v>352.30899999999991</c:v>
                </c:pt>
                <c:pt idx="297">
                  <c:v>352.47399999999982</c:v>
                </c:pt>
                <c:pt idx="298">
                  <c:v>352.63499999999999</c:v>
                </c:pt>
                <c:pt idx="299">
                  <c:v>352.79500000000002</c:v>
                </c:pt>
                <c:pt idx="300">
                  <c:v>352.95499999999993</c:v>
                </c:pt>
                <c:pt idx="301">
                  <c:v>353.11400000000009</c:v>
                </c:pt>
                <c:pt idx="302">
                  <c:v>353.28599999999977</c:v>
                </c:pt>
                <c:pt idx="303">
                  <c:v>353.46</c:v>
                </c:pt>
                <c:pt idx="304">
                  <c:v>353.63400000000001</c:v>
                </c:pt>
                <c:pt idx="305">
                  <c:v>353.80500000000001</c:v>
                </c:pt>
                <c:pt idx="306">
                  <c:v>353.97500000000002</c:v>
                </c:pt>
                <c:pt idx="307">
                  <c:v>354.142</c:v>
                </c:pt>
                <c:pt idx="308">
                  <c:v>354.30500000000001</c:v>
                </c:pt>
                <c:pt idx="309">
                  <c:v>354.46499999999997</c:v>
                </c:pt>
                <c:pt idx="310">
                  <c:v>354.62799999999999</c:v>
                </c:pt>
                <c:pt idx="311">
                  <c:v>354.79599999999982</c:v>
                </c:pt>
                <c:pt idx="312">
                  <c:v>354.96199999999982</c:v>
                </c:pt>
                <c:pt idx="313">
                  <c:v>355.13299999999992</c:v>
                </c:pt>
                <c:pt idx="314">
                  <c:v>355.30200000000002</c:v>
                </c:pt>
                <c:pt idx="315">
                  <c:v>355.47099999999978</c:v>
                </c:pt>
                <c:pt idx="316">
                  <c:v>355.64300000000009</c:v>
                </c:pt>
                <c:pt idx="317">
                  <c:v>355.81399999999991</c:v>
                </c:pt>
                <c:pt idx="318">
                  <c:v>355.9819999999998</c:v>
                </c:pt>
                <c:pt idx="319">
                  <c:v>356.15</c:v>
                </c:pt>
                <c:pt idx="320">
                  <c:v>356.32</c:v>
                </c:pt>
                <c:pt idx="321">
                  <c:v>356.48899999999998</c:v>
                </c:pt>
                <c:pt idx="322">
                  <c:v>356.654</c:v>
                </c:pt>
                <c:pt idx="323">
                  <c:v>356.82100000000003</c:v>
                </c:pt>
                <c:pt idx="324">
                  <c:v>356.99200000000002</c:v>
                </c:pt>
                <c:pt idx="325">
                  <c:v>357.16</c:v>
                </c:pt>
                <c:pt idx="326">
                  <c:v>357.32799999999992</c:v>
                </c:pt>
                <c:pt idx="327">
                  <c:v>357.49599999999981</c:v>
                </c:pt>
                <c:pt idx="328">
                  <c:v>357.66500000000002</c:v>
                </c:pt>
                <c:pt idx="329">
                  <c:v>357.83199999999982</c:v>
                </c:pt>
                <c:pt idx="330">
                  <c:v>357.99700000000001</c:v>
                </c:pt>
                <c:pt idx="331">
                  <c:v>358.16700000000009</c:v>
                </c:pt>
                <c:pt idx="332">
                  <c:v>358.34199999999993</c:v>
                </c:pt>
                <c:pt idx="333">
                  <c:v>358.51299999999998</c:v>
                </c:pt>
                <c:pt idx="334">
                  <c:v>358.68200000000002</c:v>
                </c:pt>
                <c:pt idx="335">
                  <c:v>358.85300000000001</c:v>
                </c:pt>
                <c:pt idx="336">
                  <c:v>359.01799999999997</c:v>
                </c:pt>
                <c:pt idx="337">
                  <c:v>359.17599999999999</c:v>
                </c:pt>
                <c:pt idx="338">
                  <c:v>359.33499999999992</c:v>
                </c:pt>
                <c:pt idx="339">
                  <c:v>359.50099999999992</c:v>
                </c:pt>
                <c:pt idx="340">
                  <c:v>359.66800000000001</c:v>
                </c:pt>
                <c:pt idx="341">
                  <c:v>359.83100000000002</c:v>
                </c:pt>
                <c:pt idx="342">
                  <c:v>359.99299999999982</c:v>
                </c:pt>
                <c:pt idx="343">
                  <c:v>360.15899999999999</c:v>
                </c:pt>
                <c:pt idx="344">
                  <c:v>360.32499999999999</c:v>
                </c:pt>
                <c:pt idx="345">
                  <c:v>360.4869999999998</c:v>
                </c:pt>
                <c:pt idx="346">
                  <c:v>360.65</c:v>
                </c:pt>
                <c:pt idx="347">
                  <c:v>360.81299999999999</c:v>
                </c:pt>
                <c:pt idx="348">
                  <c:v>360.97599999999977</c:v>
                </c:pt>
                <c:pt idx="349">
                  <c:v>361.13900000000001</c:v>
                </c:pt>
                <c:pt idx="350">
                  <c:v>361.30099999999999</c:v>
                </c:pt>
                <c:pt idx="351">
                  <c:v>361.46199999999982</c:v>
                </c:pt>
                <c:pt idx="352">
                  <c:v>361.62200000000001</c:v>
                </c:pt>
                <c:pt idx="353">
                  <c:v>361.78099999999978</c:v>
                </c:pt>
                <c:pt idx="354">
                  <c:v>361.93899999999979</c:v>
                </c:pt>
                <c:pt idx="355">
                  <c:v>362.09599999999978</c:v>
                </c:pt>
                <c:pt idx="356">
                  <c:v>362.255</c:v>
                </c:pt>
                <c:pt idx="357">
                  <c:v>362.41899999999981</c:v>
                </c:pt>
                <c:pt idx="358">
                  <c:v>362.58299999999991</c:v>
                </c:pt>
                <c:pt idx="359">
                  <c:v>362.75099999999992</c:v>
                </c:pt>
                <c:pt idx="360">
                  <c:v>362.92399999999981</c:v>
                </c:pt>
                <c:pt idx="361">
                  <c:v>363.09899999999982</c:v>
                </c:pt>
                <c:pt idx="362">
                  <c:v>363.279</c:v>
                </c:pt>
                <c:pt idx="363">
                  <c:v>363.45299999999992</c:v>
                </c:pt>
                <c:pt idx="364">
                  <c:v>363.62700000000001</c:v>
                </c:pt>
                <c:pt idx="365">
                  <c:v>363.79500000000002</c:v>
                </c:pt>
                <c:pt idx="366">
                  <c:v>363.96100000000001</c:v>
                </c:pt>
                <c:pt idx="367">
                  <c:v>364.12400000000002</c:v>
                </c:pt>
                <c:pt idx="368">
                  <c:v>364.28300000000002</c:v>
                </c:pt>
                <c:pt idx="369">
                  <c:v>364.44600000000003</c:v>
                </c:pt>
                <c:pt idx="370">
                  <c:v>364.60899999999992</c:v>
                </c:pt>
                <c:pt idx="371">
                  <c:v>364.77300000000002</c:v>
                </c:pt>
                <c:pt idx="372">
                  <c:v>364.93099999999981</c:v>
                </c:pt>
                <c:pt idx="373">
                  <c:v>365.09</c:v>
                </c:pt>
                <c:pt idx="374">
                  <c:v>365.24799999999999</c:v>
                </c:pt>
                <c:pt idx="375">
                  <c:v>365.40899999999982</c:v>
                </c:pt>
                <c:pt idx="376">
                  <c:v>365.56900000000002</c:v>
                </c:pt>
                <c:pt idx="377">
                  <c:v>365.73500000000001</c:v>
                </c:pt>
                <c:pt idx="378">
                  <c:v>365.90599999999978</c:v>
                </c:pt>
                <c:pt idx="379">
                  <c:v>366.077</c:v>
                </c:pt>
                <c:pt idx="380">
                  <c:v>366.245</c:v>
                </c:pt>
                <c:pt idx="381">
                  <c:v>366.41099999999977</c:v>
                </c:pt>
                <c:pt idx="382">
                  <c:v>366.58100000000002</c:v>
                </c:pt>
                <c:pt idx="383">
                  <c:v>366.75299999999999</c:v>
                </c:pt>
                <c:pt idx="384">
                  <c:v>366.92599999999982</c:v>
                </c:pt>
                <c:pt idx="385">
                  <c:v>367.09699999999981</c:v>
                </c:pt>
                <c:pt idx="386">
                  <c:v>367.26499999999999</c:v>
                </c:pt>
                <c:pt idx="387">
                  <c:v>367.43299999999982</c:v>
                </c:pt>
                <c:pt idx="388">
                  <c:v>367.60199999999992</c:v>
                </c:pt>
                <c:pt idx="389">
                  <c:v>367.76799999999997</c:v>
                </c:pt>
                <c:pt idx="390">
                  <c:v>367.93499999999977</c:v>
                </c:pt>
                <c:pt idx="391">
                  <c:v>368.10199999999992</c:v>
                </c:pt>
                <c:pt idx="392">
                  <c:v>368.26400000000001</c:v>
                </c:pt>
                <c:pt idx="393">
                  <c:v>368.42200000000003</c:v>
                </c:pt>
                <c:pt idx="394">
                  <c:v>368.57900000000001</c:v>
                </c:pt>
                <c:pt idx="395">
                  <c:v>368.73399999999981</c:v>
                </c:pt>
                <c:pt idx="396">
                  <c:v>368.88900000000001</c:v>
                </c:pt>
                <c:pt idx="397">
                  <c:v>369.04700000000008</c:v>
                </c:pt>
                <c:pt idx="398">
                  <c:v>369.209</c:v>
                </c:pt>
                <c:pt idx="399">
                  <c:v>369.37299999999999</c:v>
                </c:pt>
                <c:pt idx="400">
                  <c:v>369.53599999999977</c:v>
                </c:pt>
                <c:pt idx="401">
                  <c:v>369.69900000000001</c:v>
                </c:pt>
                <c:pt idx="402">
                  <c:v>369.86099999999999</c:v>
                </c:pt>
                <c:pt idx="403">
                  <c:v>370.02100000000002</c:v>
                </c:pt>
                <c:pt idx="404">
                  <c:v>370.18099999999993</c:v>
                </c:pt>
                <c:pt idx="405">
                  <c:v>370.346</c:v>
                </c:pt>
                <c:pt idx="406">
                  <c:v>370.512</c:v>
                </c:pt>
                <c:pt idx="407">
                  <c:v>370.67</c:v>
                </c:pt>
                <c:pt idx="408">
                  <c:v>370.82600000000002</c:v>
                </c:pt>
                <c:pt idx="409">
                  <c:v>370.98299999999978</c:v>
                </c:pt>
                <c:pt idx="410">
                  <c:v>371.14400000000001</c:v>
                </c:pt>
                <c:pt idx="411">
                  <c:v>371.30399999999992</c:v>
                </c:pt>
                <c:pt idx="412">
                  <c:v>371.46199999999982</c:v>
                </c:pt>
                <c:pt idx="413">
                  <c:v>371.61799999999999</c:v>
                </c:pt>
                <c:pt idx="414">
                  <c:v>371.77300000000002</c:v>
                </c:pt>
                <c:pt idx="415">
                  <c:v>371.93200000000002</c:v>
                </c:pt>
                <c:pt idx="416">
                  <c:v>372.08799999999991</c:v>
                </c:pt>
                <c:pt idx="417">
                  <c:v>372.24200000000002</c:v>
                </c:pt>
                <c:pt idx="418">
                  <c:v>372.39699999999982</c:v>
                </c:pt>
                <c:pt idx="419">
                  <c:v>372.55500000000001</c:v>
                </c:pt>
                <c:pt idx="420">
                  <c:v>372.71499999999997</c:v>
                </c:pt>
                <c:pt idx="421">
                  <c:v>372.87799999999999</c:v>
                </c:pt>
                <c:pt idx="422">
                  <c:v>373.04</c:v>
                </c:pt>
                <c:pt idx="423">
                  <c:v>373.2</c:v>
                </c:pt>
                <c:pt idx="424">
                  <c:v>373.35699999999991</c:v>
                </c:pt>
                <c:pt idx="425">
                  <c:v>373.51400000000001</c:v>
                </c:pt>
                <c:pt idx="426">
                  <c:v>373.673</c:v>
                </c:pt>
                <c:pt idx="427">
                  <c:v>373.83100000000002</c:v>
                </c:pt>
                <c:pt idx="428">
                  <c:v>373.99599999999981</c:v>
                </c:pt>
                <c:pt idx="429">
                  <c:v>374.15699999999993</c:v>
                </c:pt>
                <c:pt idx="430">
                  <c:v>374.31200000000001</c:v>
                </c:pt>
                <c:pt idx="431">
                  <c:v>374.46600000000001</c:v>
                </c:pt>
                <c:pt idx="432">
                  <c:v>374.62</c:v>
                </c:pt>
                <c:pt idx="433">
                  <c:v>374.774</c:v>
                </c:pt>
                <c:pt idx="434">
                  <c:v>374.93200000000002</c:v>
                </c:pt>
                <c:pt idx="435">
                  <c:v>375.089</c:v>
                </c:pt>
                <c:pt idx="436">
                  <c:v>375.245</c:v>
                </c:pt>
                <c:pt idx="437">
                  <c:v>375.4</c:v>
                </c:pt>
                <c:pt idx="438">
                  <c:v>375.553</c:v>
                </c:pt>
                <c:pt idx="439">
                  <c:v>375.70799999999991</c:v>
                </c:pt>
                <c:pt idx="440">
                  <c:v>375.86</c:v>
                </c:pt>
                <c:pt idx="441">
                  <c:v>376.01799999999997</c:v>
                </c:pt>
                <c:pt idx="442">
                  <c:v>376.17899999999992</c:v>
                </c:pt>
                <c:pt idx="443">
                  <c:v>376.33499999999992</c:v>
                </c:pt>
                <c:pt idx="444">
                  <c:v>376.49200000000002</c:v>
                </c:pt>
                <c:pt idx="445">
                  <c:v>376.65100000000001</c:v>
                </c:pt>
                <c:pt idx="446">
                  <c:v>376.81200000000001</c:v>
                </c:pt>
                <c:pt idx="447">
                  <c:v>376.97199999999981</c:v>
                </c:pt>
                <c:pt idx="448">
                  <c:v>377.12900000000002</c:v>
                </c:pt>
                <c:pt idx="449">
                  <c:v>377.28399999999982</c:v>
                </c:pt>
                <c:pt idx="450">
                  <c:v>377.447</c:v>
                </c:pt>
                <c:pt idx="451">
                  <c:v>377.60899999999992</c:v>
                </c:pt>
                <c:pt idx="452">
                  <c:v>377.77</c:v>
                </c:pt>
                <c:pt idx="453">
                  <c:v>377.92599999999982</c:v>
                </c:pt>
                <c:pt idx="454">
                  <c:v>378.08100000000002</c:v>
                </c:pt>
                <c:pt idx="455">
                  <c:v>378.23799999999977</c:v>
                </c:pt>
                <c:pt idx="456">
                  <c:v>378.392</c:v>
                </c:pt>
                <c:pt idx="457">
                  <c:v>378.54500000000002</c:v>
                </c:pt>
                <c:pt idx="458">
                  <c:v>378.69600000000003</c:v>
                </c:pt>
                <c:pt idx="459">
                  <c:v>378.846</c:v>
                </c:pt>
                <c:pt idx="460">
                  <c:v>378.98899999999998</c:v>
                </c:pt>
                <c:pt idx="461">
                  <c:v>379.13200000000001</c:v>
                </c:pt>
                <c:pt idx="462">
                  <c:v>379.28099999999978</c:v>
                </c:pt>
                <c:pt idx="463">
                  <c:v>379.43299999999982</c:v>
                </c:pt>
                <c:pt idx="464">
                  <c:v>379.59</c:v>
                </c:pt>
                <c:pt idx="465">
                  <c:v>379.74900000000002</c:v>
                </c:pt>
                <c:pt idx="466">
                  <c:v>379.90999999999991</c:v>
                </c:pt>
                <c:pt idx="467">
                  <c:v>380.077</c:v>
                </c:pt>
                <c:pt idx="468">
                  <c:v>380.24200000000002</c:v>
                </c:pt>
                <c:pt idx="469">
                  <c:v>380.4</c:v>
                </c:pt>
                <c:pt idx="470">
                  <c:v>380.55599999999993</c:v>
                </c:pt>
                <c:pt idx="471">
                  <c:v>380.71299999999991</c:v>
                </c:pt>
                <c:pt idx="472">
                  <c:v>380.87099999999992</c:v>
                </c:pt>
                <c:pt idx="473">
                  <c:v>381.03199999999981</c:v>
                </c:pt>
                <c:pt idx="474">
                  <c:v>381.19499999999999</c:v>
                </c:pt>
                <c:pt idx="475">
                  <c:v>381.35500000000002</c:v>
                </c:pt>
                <c:pt idx="476">
                  <c:v>381.51400000000001</c:v>
                </c:pt>
                <c:pt idx="477">
                  <c:v>381.66899999999993</c:v>
                </c:pt>
                <c:pt idx="478">
                  <c:v>381.82499999999999</c:v>
                </c:pt>
                <c:pt idx="479">
                  <c:v>381.98500000000001</c:v>
                </c:pt>
                <c:pt idx="480">
                  <c:v>382.14600000000002</c:v>
                </c:pt>
                <c:pt idx="481">
                  <c:v>382.30700000000002</c:v>
                </c:pt>
                <c:pt idx="482">
                  <c:v>382.46199999999982</c:v>
                </c:pt>
                <c:pt idx="483">
                  <c:v>382.61500000000001</c:v>
                </c:pt>
                <c:pt idx="484">
                  <c:v>382.76799999999997</c:v>
                </c:pt>
                <c:pt idx="485">
                  <c:v>382.91899999999981</c:v>
                </c:pt>
                <c:pt idx="486">
                  <c:v>383.07299999999992</c:v>
                </c:pt>
                <c:pt idx="487">
                  <c:v>383.22599999999977</c:v>
                </c:pt>
                <c:pt idx="488">
                  <c:v>383.37700000000001</c:v>
                </c:pt>
                <c:pt idx="489">
                  <c:v>383.529</c:v>
                </c:pt>
                <c:pt idx="490">
                  <c:v>383.68099999999993</c:v>
                </c:pt>
                <c:pt idx="491">
                  <c:v>383.83499999999992</c:v>
                </c:pt>
                <c:pt idx="492">
                  <c:v>383.99099999999981</c:v>
                </c:pt>
                <c:pt idx="493">
                  <c:v>384.14100000000002</c:v>
                </c:pt>
                <c:pt idx="494">
                  <c:v>384.29299999999978</c:v>
                </c:pt>
                <c:pt idx="495">
                  <c:v>384.44900000000001</c:v>
                </c:pt>
                <c:pt idx="496">
                  <c:v>384.60399999999993</c:v>
                </c:pt>
                <c:pt idx="497">
                  <c:v>384.76099999999991</c:v>
                </c:pt>
                <c:pt idx="498">
                  <c:v>384.91899999999981</c:v>
                </c:pt>
                <c:pt idx="499">
                  <c:v>385.07400000000001</c:v>
                </c:pt>
                <c:pt idx="500">
                  <c:v>385.2269999999998</c:v>
                </c:pt>
                <c:pt idx="501">
                  <c:v>385.38</c:v>
                </c:pt>
                <c:pt idx="502">
                  <c:v>385.53599999999977</c:v>
                </c:pt>
                <c:pt idx="503">
                  <c:v>385.69200000000001</c:v>
                </c:pt>
                <c:pt idx="504">
                  <c:v>385.84500000000008</c:v>
                </c:pt>
                <c:pt idx="505">
                  <c:v>385.99900000000002</c:v>
                </c:pt>
                <c:pt idx="506">
                  <c:v>386.154</c:v>
                </c:pt>
                <c:pt idx="507">
                  <c:v>386.31</c:v>
                </c:pt>
                <c:pt idx="508">
                  <c:v>386.47099999999978</c:v>
                </c:pt>
                <c:pt idx="509">
                  <c:v>386.63</c:v>
                </c:pt>
                <c:pt idx="510">
                  <c:v>386.78199999999981</c:v>
                </c:pt>
                <c:pt idx="511">
                  <c:v>386.93299999999982</c:v>
                </c:pt>
                <c:pt idx="512">
                  <c:v>387.08499999999992</c:v>
                </c:pt>
                <c:pt idx="513">
                  <c:v>387.23799999999977</c:v>
                </c:pt>
                <c:pt idx="514">
                  <c:v>387.38799999999998</c:v>
                </c:pt>
                <c:pt idx="515">
                  <c:v>387.54700000000008</c:v>
                </c:pt>
                <c:pt idx="516">
                  <c:v>387.71100000000001</c:v>
                </c:pt>
                <c:pt idx="517">
                  <c:v>387.87200000000001</c:v>
                </c:pt>
                <c:pt idx="518">
                  <c:v>388.03499999999991</c:v>
                </c:pt>
                <c:pt idx="519">
                  <c:v>388.19299999999993</c:v>
                </c:pt>
                <c:pt idx="520">
                  <c:v>388.34699999999992</c:v>
                </c:pt>
                <c:pt idx="521">
                  <c:v>388.50400000000002</c:v>
                </c:pt>
                <c:pt idx="522">
                  <c:v>388.66300000000001</c:v>
                </c:pt>
                <c:pt idx="523">
                  <c:v>388.822</c:v>
                </c:pt>
                <c:pt idx="524">
                  <c:v>388.97899999999981</c:v>
                </c:pt>
                <c:pt idx="525">
                  <c:v>389.137</c:v>
                </c:pt>
                <c:pt idx="526">
                  <c:v>389.29500000000002</c:v>
                </c:pt>
                <c:pt idx="527">
                  <c:v>389.45299999999992</c:v>
                </c:pt>
                <c:pt idx="528">
                  <c:v>389.61199999999991</c:v>
                </c:pt>
                <c:pt idx="529">
                  <c:v>389.774</c:v>
                </c:pt>
                <c:pt idx="530">
                  <c:v>389.93499999999977</c:v>
                </c:pt>
                <c:pt idx="531">
                  <c:v>390.09300000000002</c:v>
                </c:pt>
                <c:pt idx="532">
                  <c:v>390.24799999999999</c:v>
                </c:pt>
                <c:pt idx="533">
                  <c:v>390.40300000000002</c:v>
                </c:pt>
                <c:pt idx="534">
                  <c:v>390.55700000000002</c:v>
                </c:pt>
                <c:pt idx="535">
                  <c:v>390.71</c:v>
                </c:pt>
                <c:pt idx="536">
                  <c:v>390.86</c:v>
                </c:pt>
                <c:pt idx="537">
                  <c:v>391.01</c:v>
                </c:pt>
                <c:pt idx="538">
                  <c:v>391.16</c:v>
                </c:pt>
                <c:pt idx="539">
                  <c:v>391.31</c:v>
                </c:pt>
                <c:pt idx="540">
                  <c:v>391.464</c:v>
                </c:pt>
                <c:pt idx="541">
                  <c:v>391.62400000000002</c:v>
                </c:pt>
                <c:pt idx="542">
                  <c:v>391.78</c:v>
                </c:pt>
                <c:pt idx="543">
                  <c:v>391.93599999999992</c:v>
                </c:pt>
                <c:pt idx="544">
                  <c:v>392.089</c:v>
                </c:pt>
                <c:pt idx="545">
                  <c:v>392.23799999999977</c:v>
                </c:pt>
                <c:pt idx="546">
                  <c:v>392.39299999999997</c:v>
                </c:pt>
                <c:pt idx="547">
                  <c:v>392.553</c:v>
                </c:pt>
                <c:pt idx="548">
                  <c:v>392.71199999999982</c:v>
                </c:pt>
                <c:pt idx="549">
                  <c:v>392.87</c:v>
                </c:pt>
                <c:pt idx="550">
                  <c:v>393.03</c:v>
                </c:pt>
                <c:pt idx="551">
                  <c:v>393.19200000000001</c:v>
                </c:pt>
                <c:pt idx="552">
                  <c:v>393.35500000000002</c:v>
                </c:pt>
                <c:pt idx="553">
                  <c:v>393.51799999999997</c:v>
                </c:pt>
                <c:pt idx="554">
                  <c:v>393.68200000000002</c:v>
                </c:pt>
                <c:pt idx="555">
                  <c:v>393.851</c:v>
                </c:pt>
                <c:pt idx="556">
                  <c:v>394.024</c:v>
                </c:pt>
                <c:pt idx="557">
                  <c:v>394.19200000000001</c:v>
                </c:pt>
                <c:pt idx="558">
                  <c:v>394.35899999999992</c:v>
                </c:pt>
                <c:pt idx="559">
                  <c:v>394.52699999999982</c:v>
                </c:pt>
                <c:pt idx="560">
                  <c:v>394.69600000000003</c:v>
                </c:pt>
                <c:pt idx="561">
                  <c:v>394.86199999999991</c:v>
                </c:pt>
                <c:pt idx="562">
                  <c:v>395.03399999999982</c:v>
                </c:pt>
                <c:pt idx="563">
                  <c:v>395.20799999999991</c:v>
                </c:pt>
                <c:pt idx="564">
                  <c:v>395.38200000000001</c:v>
                </c:pt>
                <c:pt idx="565">
                  <c:v>395.55799999999999</c:v>
                </c:pt>
                <c:pt idx="566">
                  <c:v>395.73299999999978</c:v>
                </c:pt>
                <c:pt idx="567">
                  <c:v>395.91199999999998</c:v>
                </c:pt>
                <c:pt idx="568">
                  <c:v>396.08799999999991</c:v>
                </c:pt>
                <c:pt idx="569">
                  <c:v>396.26499999999999</c:v>
                </c:pt>
                <c:pt idx="570">
                  <c:v>396.44099999999997</c:v>
                </c:pt>
                <c:pt idx="571">
                  <c:v>396.613</c:v>
                </c:pt>
                <c:pt idx="572">
                  <c:v>396.78499999999991</c:v>
                </c:pt>
                <c:pt idx="573">
                  <c:v>396.95699999999982</c:v>
                </c:pt>
                <c:pt idx="574">
                  <c:v>397.13299999999992</c:v>
                </c:pt>
                <c:pt idx="575">
                  <c:v>397.30799999999999</c:v>
                </c:pt>
                <c:pt idx="576">
                  <c:v>397.47899999999981</c:v>
                </c:pt>
                <c:pt idx="577">
                  <c:v>397.64600000000002</c:v>
                </c:pt>
                <c:pt idx="578">
                  <c:v>397.81099999999998</c:v>
                </c:pt>
                <c:pt idx="579">
                  <c:v>397.97899999999981</c:v>
                </c:pt>
                <c:pt idx="580">
                  <c:v>398.15100000000001</c:v>
                </c:pt>
                <c:pt idx="581">
                  <c:v>398.32600000000002</c:v>
                </c:pt>
                <c:pt idx="582">
                  <c:v>398.49700000000001</c:v>
                </c:pt>
                <c:pt idx="583">
                  <c:v>398.666</c:v>
                </c:pt>
                <c:pt idx="584">
                  <c:v>398.83499999999992</c:v>
                </c:pt>
                <c:pt idx="585">
                  <c:v>399.00400000000002</c:v>
                </c:pt>
                <c:pt idx="586">
                  <c:v>399.17200000000008</c:v>
                </c:pt>
                <c:pt idx="587">
                  <c:v>399.34300000000002</c:v>
                </c:pt>
                <c:pt idx="588">
                  <c:v>399.51499999999999</c:v>
                </c:pt>
                <c:pt idx="589">
                  <c:v>399.68700000000001</c:v>
                </c:pt>
                <c:pt idx="590">
                  <c:v>399.858</c:v>
                </c:pt>
                <c:pt idx="591">
                  <c:v>400.03199999999981</c:v>
                </c:pt>
                <c:pt idx="592">
                  <c:v>400.20699999999982</c:v>
                </c:pt>
                <c:pt idx="593">
                  <c:v>400.38299999999992</c:v>
                </c:pt>
                <c:pt idx="594">
                  <c:v>400.55700000000002</c:v>
                </c:pt>
                <c:pt idx="595">
                  <c:v>400.7319999999998</c:v>
                </c:pt>
                <c:pt idx="596">
                  <c:v>400.90300000000002</c:v>
                </c:pt>
                <c:pt idx="597">
                  <c:v>401.077</c:v>
                </c:pt>
                <c:pt idx="598">
                  <c:v>401.25200000000001</c:v>
                </c:pt>
                <c:pt idx="599">
                  <c:v>401.42700000000002</c:v>
                </c:pt>
                <c:pt idx="600">
                  <c:v>401.601</c:v>
                </c:pt>
                <c:pt idx="601">
                  <c:v>401.77800000000002</c:v>
                </c:pt>
                <c:pt idx="602">
                  <c:v>401.95299999999992</c:v>
                </c:pt>
                <c:pt idx="603">
                  <c:v>402.12299999999999</c:v>
                </c:pt>
                <c:pt idx="604">
                  <c:v>402.29599999999982</c:v>
                </c:pt>
                <c:pt idx="605">
                  <c:v>402.47</c:v>
                </c:pt>
                <c:pt idx="606">
                  <c:v>402.64499999999998</c:v>
                </c:pt>
                <c:pt idx="607">
                  <c:v>402.822</c:v>
                </c:pt>
                <c:pt idx="608">
                  <c:v>402.99799999999982</c:v>
                </c:pt>
                <c:pt idx="609">
                  <c:v>403.173</c:v>
                </c:pt>
                <c:pt idx="610">
                  <c:v>403.34199999999993</c:v>
                </c:pt>
                <c:pt idx="611">
                  <c:v>403.51400000000001</c:v>
                </c:pt>
                <c:pt idx="612">
                  <c:v>403.69099999999997</c:v>
                </c:pt>
                <c:pt idx="613">
                  <c:v>403.87</c:v>
                </c:pt>
                <c:pt idx="614">
                  <c:v>404.04899999999992</c:v>
                </c:pt>
                <c:pt idx="615">
                  <c:v>404.22199999999981</c:v>
                </c:pt>
                <c:pt idx="616">
                  <c:v>404.39</c:v>
                </c:pt>
                <c:pt idx="617">
                  <c:v>404.56299999999999</c:v>
                </c:pt>
                <c:pt idx="618">
                  <c:v>404.73299999999978</c:v>
                </c:pt>
                <c:pt idx="619">
                  <c:v>404.90300000000002</c:v>
                </c:pt>
                <c:pt idx="620">
                  <c:v>405.07799999999992</c:v>
                </c:pt>
                <c:pt idx="621">
                  <c:v>405.25200000000001</c:v>
                </c:pt>
                <c:pt idx="622">
                  <c:v>405.42399999999981</c:v>
                </c:pt>
                <c:pt idx="623">
                  <c:v>405.59800000000001</c:v>
                </c:pt>
                <c:pt idx="624">
                  <c:v>405.77099999999979</c:v>
                </c:pt>
                <c:pt idx="625">
                  <c:v>405.94299999999993</c:v>
                </c:pt>
                <c:pt idx="626">
                  <c:v>406.11099999999999</c:v>
                </c:pt>
                <c:pt idx="627">
                  <c:v>406.28</c:v>
                </c:pt>
                <c:pt idx="628">
                  <c:v>406.45100000000002</c:v>
                </c:pt>
                <c:pt idx="629">
                  <c:v>406.62200000000001</c:v>
                </c:pt>
                <c:pt idx="630">
                  <c:v>406.79700000000003</c:v>
                </c:pt>
                <c:pt idx="631">
                  <c:v>406.97</c:v>
                </c:pt>
                <c:pt idx="632">
                  <c:v>407.14400000000001</c:v>
                </c:pt>
                <c:pt idx="633">
                  <c:v>407.31700000000001</c:v>
                </c:pt>
                <c:pt idx="634">
                  <c:v>407.49299999999982</c:v>
                </c:pt>
                <c:pt idx="635">
                  <c:v>407.67200000000008</c:v>
                </c:pt>
                <c:pt idx="636">
                  <c:v>407.85199999999992</c:v>
                </c:pt>
                <c:pt idx="637">
                  <c:v>408.02800000000002</c:v>
                </c:pt>
                <c:pt idx="638">
                  <c:v>408.20600000000002</c:v>
                </c:pt>
                <c:pt idx="639">
                  <c:v>408.37799999999999</c:v>
                </c:pt>
                <c:pt idx="640">
                  <c:v>408.54899999999992</c:v>
                </c:pt>
                <c:pt idx="641">
                  <c:v>408.72099999999978</c:v>
                </c:pt>
                <c:pt idx="642">
                  <c:v>408.89099999999979</c:v>
                </c:pt>
                <c:pt idx="643">
                  <c:v>409.05899999999991</c:v>
                </c:pt>
                <c:pt idx="644">
                  <c:v>409.2269999999998</c:v>
                </c:pt>
                <c:pt idx="645">
                  <c:v>409.39499999999992</c:v>
                </c:pt>
                <c:pt idx="646">
                  <c:v>409.56700000000001</c:v>
                </c:pt>
                <c:pt idx="647">
                  <c:v>409.74</c:v>
                </c:pt>
                <c:pt idx="648">
                  <c:v>409.91399999999982</c:v>
                </c:pt>
                <c:pt idx="649">
                  <c:v>410.08199999999982</c:v>
                </c:pt>
                <c:pt idx="650">
                  <c:v>410.25200000000001</c:v>
                </c:pt>
                <c:pt idx="651">
                  <c:v>410.41799999999978</c:v>
                </c:pt>
                <c:pt idx="652">
                  <c:v>410.58499999999998</c:v>
                </c:pt>
                <c:pt idx="653">
                  <c:v>410.75200000000001</c:v>
                </c:pt>
                <c:pt idx="654">
                  <c:v>410.91699999999997</c:v>
                </c:pt>
                <c:pt idx="655">
                  <c:v>411.08299999999991</c:v>
                </c:pt>
                <c:pt idx="656">
                  <c:v>411.24900000000002</c:v>
                </c:pt>
                <c:pt idx="657">
                  <c:v>411.41599999999983</c:v>
                </c:pt>
                <c:pt idx="658">
                  <c:v>411.584</c:v>
                </c:pt>
                <c:pt idx="659">
                  <c:v>411.75</c:v>
                </c:pt>
                <c:pt idx="660">
                  <c:v>411.91599999999983</c:v>
                </c:pt>
                <c:pt idx="661">
                  <c:v>412.084</c:v>
                </c:pt>
                <c:pt idx="662">
                  <c:v>412.25700000000001</c:v>
                </c:pt>
                <c:pt idx="663">
                  <c:v>412.43499999999977</c:v>
                </c:pt>
                <c:pt idx="664">
                  <c:v>412.61199999999991</c:v>
                </c:pt>
                <c:pt idx="665">
                  <c:v>412.78999999999979</c:v>
                </c:pt>
                <c:pt idx="666">
                  <c:v>412.97</c:v>
                </c:pt>
                <c:pt idx="667">
                  <c:v>413.14499999999998</c:v>
                </c:pt>
                <c:pt idx="668">
                  <c:v>413.32299999999992</c:v>
                </c:pt>
                <c:pt idx="669">
                  <c:v>413.49700000000001</c:v>
                </c:pt>
                <c:pt idx="670">
                  <c:v>413.67</c:v>
                </c:pt>
                <c:pt idx="671">
                  <c:v>413.84699999999992</c:v>
                </c:pt>
                <c:pt idx="672">
                  <c:v>414.02499999999992</c:v>
                </c:pt>
                <c:pt idx="673">
                  <c:v>414.19900000000001</c:v>
                </c:pt>
                <c:pt idx="674">
                  <c:v>414.36900000000009</c:v>
                </c:pt>
                <c:pt idx="675">
                  <c:v>414.53699999999998</c:v>
                </c:pt>
                <c:pt idx="676">
                  <c:v>414.70400000000001</c:v>
                </c:pt>
                <c:pt idx="677">
                  <c:v>414.86699999999979</c:v>
                </c:pt>
                <c:pt idx="678">
                  <c:v>415.02600000000001</c:v>
                </c:pt>
                <c:pt idx="679">
                  <c:v>415.19200000000001</c:v>
                </c:pt>
                <c:pt idx="680">
                  <c:v>415.36099999999999</c:v>
                </c:pt>
                <c:pt idx="681">
                  <c:v>415.53199999999998</c:v>
                </c:pt>
                <c:pt idx="682">
                  <c:v>415.70299999999992</c:v>
                </c:pt>
                <c:pt idx="683">
                  <c:v>415.87599999999992</c:v>
                </c:pt>
                <c:pt idx="684">
                  <c:v>416.05200000000002</c:v>
                </c:pt>
                <c:pt idx="685">
                  <c:v>416.23</c:v>
                </c:pt>
                <c:pt idx="686">
                  <c:v>416.40599999999978</c:v>
                </c:pt>
                <c:pt idx="687">
                  <c:v>416.58499999999998</c:v>
                </c:pt>
                <c:pt idx="688">
                  <c:v>416.76599999999979</c:v>
                </c:pt>
                <c:pt idx="689">
                  <c:v>416.94600000000003</c:v>
                </c:pt>
                <c:pt idx="690">
                  <c:v>417.12400000000002</c:v>
                </c:pt>
                <c:pt idx="691">
                  <c:v>417.29799999999977</c:v>
                </c:pt>
                <c:pt idx="692">
                  <c:v>417.47</c:v>
                </c:pt>
                <c:pt idx="693">
                  <c:v>417.64600000000002</c:v>
                </c:pt>
                <c:pt idx="694">
                  <c:v>417.82</c:v>
                </c:pt>
                <c:pt idx="695">
                  <c:v>417.99599999999981</c:v>
                </c:pt>
                <c:pt idx="696">
                  <c:v>418.173</c:v>
                </c:pt>
                <c:pt idx="697">
                  <c:v>418.34800000000001</c:v>
                </c:pt>
                <c:pt idx="698">
                  <c:v>418.52199999999982</c:v>
                </c:pt>
                <c:pt idx="699">
                  <c:v>418.69399999999979</c:v>
                </c:pt>
                <c:pt idx="700">
                  <c:v>418.87099999999992</c:v>
                </c:pt>
                <c:pt idx="701">
                  <c:v>419.04500000000002</c:v>
                </c:pt>
                <c:pt idx="702">
                  <c:v>419.21699999999981</c:v>
                </c:pt>
                <c:pt idx="703">
                  <c:v>419.39099999999979</c:v>
                </c:pt>
                <c:pt idx="704">
                  <c:v>419.565</c:v>
                </c:pt>
                <c:pt idx="705">
                  <c:v>419.73500000000001</c:v>
                </c:pt>
                <c:pt idx="706">
                  <c:v>419.904</c:v>
                </c:pt>
                <c:pt idx="707">
                  <c:v>420.072</c:v>
                </c:pt>
                <c:pt idx="708">
                  <c:v>420.24099999999999</c:v>
                </c:pt>
                <c:pt idx="709">
                  <c:v>420.41099999999977</c:v>
                </c:pt>
                <c:pt idx="710">
                  <c:v>420.589</c:v>
                </c:pt>
                <c:pt idx="711">
                  <c:v>420.767</c:v>
                </c:pt>
                <c:pt idx="712">
                  <c:v>420.94399999999979</c:v>
                </c:pt>
                <c:pt idx="713">
                  <c:v>421.11699999999979</c:v>
                </c:pt>
                <c:pt idx="714">
                  <c:v>421.28899999999982</c:v>
                </c:pt>
                <c:pt idx="715">
                  <c:v>421.46</c:v>
                </c:pt>
                <c:pt idx="716">
                  <c:v>421.63099999999991</c:v>
                </c:pt>
                <c:pt idx="717">
                  <c:v>421.80099999999999</c:v>
                </c:pt>
                <c:pt idx="718">
                  <c:v>421.97199999999981</c:v>
                </c:pt>
                <c:pt idx="719">
                  <c:v>422.142</c:v>
                </c:pt>
                <c:pt idx="720">
                  <c:v>422.30899999999991</c:v>
                </c:pt>
                <c:pt idx="721">
                  <c:v>422.47899999999998</c:v>
                </c:pt>
                <c:pt idx="722">
                  <c:v>422.654</c:v>
                </c:pt>
                <c:pt idx="723">
                  <c:v>422.82600000000002</c:v>
                </c:pt>
                <c:pt idx="724">
                  <c:v>422.99400000000003</c:v>
                </c:pt>
                <c:pt idx="725">
                  <c:v>423.161</c:v>
                </c:pt>
                <c:pt idx="726">
                  <c:v>423.33100000000002</c:v>
                </c:pt>
                <c:pt idx="727">
                  <c:v>423.505</c:v>
                </c:pt>
                <c:pt idx="728">
                  <c:v>423.67500000000001</c:v>
                </c:pt>
                <c:pt idx="729">
                  <c:v>423.83699999999982</c:v>
                </c:pt>
                <c:pt idx="730">
                  <c:v>423.99900000000002</c:v>
                </c:pt>
                <c:pt idx="731">
                  <c:v>424.16399999999999</c:v>
                </c:pt>
                <c:pt idx="732">
                  <c:v>424.33199999999982</c:v>
                </c:pt>
                <c:pt idx="733">
                  <c:v>424.50799999999998</c:v>
                </c:pt>
                <c:pt idx="734">
                  <c:v>424.68599999999998</c:v>
                </c:pt>
                <c:pt idx="735">
                  <c:v>424.86099999999999</c:v>
                </c:pt>
                <c:pt idx="736">
                  <c:v>425.03599999999977</c:v>
                </c:pt>
                <c:pt idx="737">
                  <c:v>425.21100000000001</c:v>
                </c:pt>
                <c:pt idx="738">
                  <c:v>425.38499999999999</c:v>
                </c:pt>
                <c:pt idx="739">
                  <c:v>425.55399999999992</c:v>
                </c:pt>
                <c:pt idx="740">
                  <c:v>425.72300000000001</c:v>
                </c:pt>
                <c:pt idx="741">
                  <c:v>425.89299999999997</c:v>
                </c:pt>
                <c:pt idx="742">
                  <c:v>426.06099999999998</c:v>
                </c:pt>
                <c:pt idx="743">
                  <c:v>426.2269999999998</c:v>
                </c:pt>
                <c:pt idx="744">
                  <c:v>426.39499999999992</c:v>
                </c:pt>
                <c:pt idx="745">
                  <c:v>426.56299999999999</c:v>
                </c:pt>
                <c:pt idx="746">
                  <c:v>426.72899999999998</c:v>
                </c:pt>
                <c:pt idx="747">
                  <c:v>426.89299999999997</c:v>
                </c:pt>
                <c:pt idx="748">
                  <c:v>427.06</c:v>
                </c:pt>
                <c:pt idx="749">
                  <c:v>427.22899999999998</c:v>
                </c:pt>
                <c:pt idx="750">
                  <c:v>427.39699999999982</c:v>
                </c:pt>
                <c:pt idx="751">
                  <c:v>427.565</c:v>
                </c:pt>
                <c:pt idx="752">
                  <c:v>427.73299999999978</c:v>
                </c:pt>
                <c:pt idx="753">
                  <c:v>427.9</c:v>
                </c:pt>
                <c:pt idx="754">
                  <c:v>428.06700000000001</c:v>
                </c:pt>
                <c:pt idx="755">
                  <c:v>428.23899999999998</c:v>
                </c:pt>
                <c:pt idx="756">
                  <c:v>428.41199999999998</c:v>
                </c:pt>
                <c:pt idx="757">
                  <c:v>428.58299999999991</c:v>
                </c:pt>
                <c:pt idx="758">
                  <c:v>428.75400000000002</c:v>
                </c:pt>
                <c:pt idx="759">
                  <c:v>428.92799999999983</c:v>
                </c:pt>
                <c:pt idx="760">
                  <c:v>429.09800000000001</c:v>
                </c:pt>
                <c:pt idx="761">
                  <c:v>429.26599999999979</c:v>
                </c:pt>
                <c:pt idx="762">
                  <c:v>429.43899999999979</c:v>
                </c:pt>
                <c:pt idx="763">
                  <c:v>429.61500000000001</c:v>
                </c:pt>
                <c:pt idx="764">
                  <c:v>429.79099999999983</c:v>
                </c:pt>
                <c:pt idx="765">
                  <c:v>429.96100000000001</c:v>
                </c:pt>
                <c:pt idx="766">
                  <c:v>430.13200000000001</c:v>
                </c:pt>
                <c:pt idx="767">
                  <c:v>430.30500000000001</c:v>
                </c:pt>
                <c:pt idx="768">
                  <c:v>430.48</c:v>
                </c:pt>
                <c:pt idx="769">
                  <c:v>430.65600000000001</c:v>
                </c:pt>
                <c:pt idx="770">
                  <c:v>430.83199999999982</c:v>
                </c:pt>
                <c:pt idx="771">
                  <c:v>431.012</c:v>
                </c:pt>
                <c:pt idx="772">
                  <c:v>431.18700000000001</c:v>
                </c:pt>
                <c:pt idx="773">
                  <c:v>431.35900000000009</c:v>
                </c:pt>
                <c:pt idx="774">
                  <c:v>431.52699999999982</c:v>
                </c:pt>
                <c:pt idx="775">
                  <c:v>431.69099999999997</c:v>
                </c:pt>
                <c:pt idx="776">
                  <c:v>431.85500000000002</c:v>
                </c:pt>
                <c:pt idx="777">
                  <c:v>432.024</c:v>
                </c:pt>
                <c:pt idx="778">
                  <c:v>432.19299999999993</c:v>
                </c:pt>
                <c:pt idx="779">
                  <c:v>432.36199999999991</c:v>
                </c:pt>
                <c:pt idx="780">
                  <c:v>432.52600000000001</c:v>
                </c:pt>
                <c:pt idx="781">
                  <c:v>432.68899999999991</c:v>
                </c:pt>
                <c:pt idx="782">
                  <c:v>432.85199999999992</c:v>
                </c:pt>
                <c:pt idx="783">
                  <c:v>433.02</c:v>
                </c:pt>
                <c:pt idx="784">
                  <c:v>433.19399999999979</c:v>
                </c:pt>
                <c:pt idx="785">
                  <c:v>433.36799999999999</c:v>
                </c:pt>
                <c:pt idx="786">
                  <c:v>433.54300000000001</c:v>
                </c:pt>
                <c:pt idx="787">
                  <c:v>433.71799999999979</c:v>
                </c:pt>
                <c:pt idx="788">
                  <c:v>433.89099999999979</c:v>
                </c:pt>
                <c:pt idx="789">
                  <c:v>434.06200000000001</c:v>
                </c:pt>
                <c:pt idx="790">
                  <c:v>434.2319999999998</c:v>
                </c:pt>
                <c:pt idx="791">
                  <c:v>434.404</c:v>
                </c:pt>
                <c:pt idx="792">
                  <c:v>434.577</c:v>
                </c:pt>
                <c:pt idx="793">
                  <c:v>434.75299999999999</c:v>
                </c:pt>
                <c:pt idx="794">
                  <c:v>434.92700000000002</c:v>
                </c:pt>
                <c:pt idx="795">
                  <c:v>435.09599999999978</c:v>
                </c:pt>
                <c:pt idx="796">
                  <c:v>435.26499999999999</c:v>
                </c:pt>
                <c:pt idx="797">
                  <c:v>435.43499999999977</c:v>
                </c:pt>
                <c:pt idx="798">
                  <c:v>435.601</c:v>
                </c:pt>
                <c:pt idx="799">
                  <c:v>435.77099999999979</c:v>
                </c:pt>
                <c:pt idx="800">
                  <c:v>435.94499999999999</c:v>
                </c:pt>
                <c:pt idx="801">
                  <c:v>436.11799999999999</c:v>
                </c:pt>
                <c:pt idx="802">
                  <c:v>436.29299999999978</c:v>
                </c:pt>
                <c:pt idx="803">
                  <c:v>436.46699999999981</c:v>
                </c:pt>
                <c:pt idx="804">
                  <c:v>436.637</c:v>
                </c:pt>
                <c:pt idx="805">
                  <c:v>436.81299999999999</c:v>
                </c:pt>
                <c:pt idx="806">
                  <c:v>436.99400000000003</c:v>
                </c:pt>
                <c:pt idx="807">
                  <c:v>437.16899999999993</c:v>
                </c:pt>
                <c:pt idx="808">
                  <c:v>437.34100000000001</c:v>
                </c:pt>
                <c:pt idx="809">
                  <c:v>437.51</c:v>
                </c:pt>
                <c:pt idx="810">
                  <c:v>437.67700000000002</c:v>
                </c:pt>
                <c:pt idx="811">
                  <c:v>437.84300000000002</c:v>
                </c:pt>
                <c:pt idx="812">
                  <c:v>438.01299999999998</c:v>
                </c:pt>
                <c:pt idx="813">
                  <c:v>438.18099999999998</c:v>
                </c:pt>
                <c:pt idx="814">
                  <c:v>438.351</c:v>
                </c:pt>
                <c:pt idx="815">
                  <c:v>438.52499999999992</c:v>
                </c:pt>
                <c:pt idx="816">
                  <c:v>438.70299999999992</c:v>
                </c:pt>
                <c:pt idx="817">
                  <c:v>438.87799999999999</c:v>
                </c:pt>
                <c:pt idx="818">
                  <c:v>439.05500000000001</c:v>
                </c:pt>
                <c:pt idx="819">
                  <c:v>439.2319999999998</c:v>
                </c:pt>
                <c:pt idx="820">
                  <c:v>439.40599999999978</c:v>
                </c:pt>
                <c:pt idx="821">
                  <c:v>439.57799999999992</c:v>
                </c:pt>
                <c:pt idx="822">
                  <c:v>439.74900000000002</c:v>
                </c:pt>
                <c:pt idx="823">
                  <c:v>439.91999999999979</c:v>
                </c:pt>
                <c:pt idx="824">
                  <c:v>440.09199999999981</c:v>
                </c:pt>
                <c:pt idx="825">
                  <c:v>440.267</c:v>
                </c:pt>
                <c:pt idx="826">
                  <c:v>440.43799999999982</c:v>
                </c:pt>
                <c:pt idx="827">
                  <c:v>440.60300000000001</c:v>
                </c:pt>
                <c:pt idx="828">
                  <c:v>440.767</c:v>
                </c:pt>
                <c:pt idx="829">
                  <c:v>440.92999999999978</c:v>
                </c:pt>
                <c:pt idx="830">
                  <c:v>441.09199999999981</c:v>
                </c:pt>
                <c:pt idx="831">
                  <c:v>441.25299999999999</c:v>
                </c:pt>
                <c:pt idx="832">
                  <c:v>441.41699999999997</c:v>
                </c:pt>
                <c:pt idx="833">
                  <c:v>441.59</c:v>
                </c:pt>
                <c:pt idx="834">
                  <c:v>441.76400000000001</c:v>
                </c:pt>
                <c:pt idx="835">
                  <c:v>441.94499999999999</c:v>
                </c:pt>
                <c:pt idx="836">
                  <c:v>442.12299999999999</c:v>
                </c:pt>
                <c:pt idx="837">
                  <c:v>442.29499999999979</c:v>
                </c:pt>
                <c:pt idx="838">
                  <c:v>442.46699999999981</c:v>
                </c:pt>
                <c:pt idx="839">
                  <c:v>442.64300000000009</c:v>
                </c:pt>
                <c:pt idx="840">
                  <c:v>442.81399999999991</c:v>
                </c:pt>
                <c:pt idx="841">
                  <c:v>442.9869999999998</c:v>
                </c:pt>
                <c:pt idx="842">
                  <c:v>443.16</c:v>
                </c:pt>
                <c:pt idx="843">
                  <c:v>443.33100000000002</c:v>
                </c:pt>
                <c:pt idx="844">
                  <c:v>443.50099999999992</c:v>
                </c:pt>
                <c:pt idx="845">
                  <c:v>443.666</c:v>
                </c:pt>
                <c:pt idx="846">
                  <c:v>443.83499999999998</c:v>
                </c:pt>
                <c:pt idx="847">
                  <c:v>444.00599999999991</c:v>
                </c:pt>
                <c:pt idx="848">
                  <c:v>444.17700000000002</c:v>
                </c:pt>
                <c:pt idx="849">
                  <c:v>444.35</c:v>
                </c:pt>
                <c:pt idx="850">
                  <c:v>444.52499999999992</c:v>
                </c:pt>
                <c:pt idx="851">
                  <c:v>444.702</c:v>
                </c:pt>
                <c:pt idx="852">
                  <c:v>444.875</c:v>
                </c:pt>
                <c:pt idx="853">
                  <c:v>445.048</c:v>
                </c:pt>
                <c:pt idx="854">
                  <c:v>445.21600000000001</c:v>
                </c:pt>
                <c:pt idx="855">
                  <c:v>445.387</c:v>
                </c:pt>
                <c:pt idx="856">
                  <c:v>445.55799999999999</c:v>
                </c:pt>
                <c:pt idx="857">
                  <c:v>445.72500000000002</c:v>
                </c:pt>
                <c:pt idx="858">
                  <c:v>445.89099999999979</c:v>
                </c:pt>
                <c:pt idx="859">
                  <c:v>446.05700000000002</c:v>
                </c:pt>
                <c:pt idx="860">
                  <c:v>446.22399999999982</c:v>
                </c:pt>
                <c:pt idx="861">
                  <c:v>446.4</c:v>
                </c:pt>
                <c:pt idx="862">
                  <c:v>446.57299999999992</c:v>
                </c:pt>
                <c:pt idx="863">
                  <c:v>446.74700000000001</c:v>
                </c:pt>
                <c:pt idx="864">
                  <c:v>446.92299999999977</c:v>
                </c:pt>
                <c:pt idx="865">
                  <c:v>447.09599999999978</c:v>
                </c:pt>
                <c:pt idx="866">
                  <c:v>447.27</c:v>
                </c:pt>
                <c:pt idx="867">
                  <c:v>447.44299999999993</c:v>
                </c:pt>
                <c:pt idx="868">
                  <c:v>447.62299999999999</c:v>
                </c:pt>
                <c:pt idx="869">
                  <c:v>447.80200000000002</c:v>
                </c:pt>
                <c:pt idx="870">
                  <c:v>447.97800000000001</c:v>
                </c:pt>
                <c:pt idx="871">
                  <c:v>448.15199999999999</c:v>
                </c:pt>
                <c:pt idx="872">
                  <c:v>448.322</c:v>
                </c:pt>
                <c:pt idx="873">
                  <c:v>448.48799999999977</c:v>
                </c:pt>
                <c:pt idx="874">
                  <c:v>448.6570000000001</c:v>
                </c:pt>
                <c:pt idx="875">
                  <c:v>448.82900000000001</c:v>
                </c:pt>
                <c:pt idx="876">
                  <c:v>449.00299999999999</c:v>
                </c:pt>
                <c:pt idx="877">
                  <c:v>449.173</c:v>
                </c:pt>
                <c:pt idx="878">
                  <c:v>449.34800000000001</c:v>
                </c:pt>
                <c:pt idx="879">
                  <c:v>449.524</c:v>
                </c:pt>
                <c:pt idx="880">
                  <c:v>449.69900000000001</c:v>
                </c:pt>
                <c:pt idx="881">
                  <c:v>449.87599999999992</c:v>
                </c:pt>
                <c:pt idx="882">
                  <c:v>450.05200000000002</c:v>
                </c:pt>
                <c:pt idx="883">
                  <c:v>450.22800000000001</c:v>
                </c:pt>
                <c:pt idx="884">
                  <c:v>450.404</c:v>
                </c:pt>
                <c:pt idx="885">
                  <c:v>450.57799999999992</c:v>
                </c:pt>
                <c:pt idx="886">
                  <c:v>450.74799999999999</c:v>
                </c:pt>
                <c:pt idx="887">
                  <c:v>450.91799999999978</c:v>
                </c:pt>
                <c:pt idx="888">
                  <c:v>451.09199999999981</c:v>
                </c:pt>
                <c:pt idx="889">
                  <c:v>451.262</c:v>
                </c:pt>
                <c:pt idx="890">
                  <c:v>451.42799999999983</c:v>
                </c:pt>
                <c:pt idx="891">
                  <c:v>451.59500000000003</c:v>
                </c:pt>
                <c:pt idx="892">
                  <c:v>451.76599999999979</c:v>
                </c:pt>
                <c:pt idx="893">
                  <c:v>451.93499999999977</c:v>
                </c:pt>
                <c:pt idx="894">
                  <c:v>452.10199999999992</c:v>
                </c:pt>
                <c:pt idx="895">
                  <c:v>452.27099999999979</c:v>
                </c:pt>
                <c:pt idx="896">
                  <c:v>452.44200000000001</c:v>
                </c:pt>
                <c:pt idx="897">
                  <c:v>452.61099999999999</c:v>
                </c:pt>
                <c:pt idx="898">
                  <c:v>452.77800000000002</c:v>
                </c:pt>
                <c:pt idx="899">
                  <c:v>452.94299999999993</c:v>
                </c:pt>
                <c:pt idx="900">
                  <c:v>453.10900000000009</c:v>
                </c:pt>
                <c:pt idx="901">
                  <c:v>453.28</c:v>
                </c:pt>
                <c:pt idx="902">
                  <c:v>453.45299999999992</c:v>
                </c:pt>
                <c:pt idx="903">
                  <c:v>453.63099999999991</c:v>
                </c:pt>
                <c:pt idx="904">
                  <c:v>453.80899999999991</c:v>
                </c:pt>
                <c:pt idx="905">
                  <c:v>453.9869999999998</c:v>
                </c:pt>
                <c:pt idx="906">
                  <c:v>454.16399999999999</c:v>
                </c:pt>
                <c:pt idx="907">
                  <c:v>454.34100000000001</c:v>
                </c:pt>
                <c:pt idx="908">
                  <c:v>454.51900000000001</c:v>
                </c:pt>
                <c:pt idx="909">
                  <c:v>454.69600000000003</c:v>
                </c:pt>
                <c:pt idx="910">
                  <c:v>454.86799999999999</c:v>
                </c:pt>
                <c:pt idx="911">
                  <c:v>455.03800000000001</c:v>
                </c:pt>
                <c:pt idx="912">
                  <c:v>455.21299999999991</c:v>
                </c:pt>
                <c:pt idx="913">
                  <c:v>455.392</c:v>
                </c:pt>
                <c:pt idx="914">
                  <c:v>455.57100000000003</c:v>
                </c:pt>
                <c:pt idx="915">
                  <c:v>455.75</c:v>
                </c:pt>
                <c:pt idx="916">
                  <c:v>455.92999999999978</c:v>
                </c:pt>
                <c:pt idx="917">
                  <c:v>456.1040000000001</c:v>
                </c:pt>
                <c:pt idx="918">
                  <c:v>456.274</c:v>
                </c:pt>
                <c:pt idx="919">
                  <c:v>456.44600000000003</c:v>
                </c:pt>
                <c:pt idx="920">
                  <c:v>456.61900000000009</c:v>
                </c:pt>
                <c:pt idx="921">
                  <c:v>456.79499999999979</c:v>
                </c:pt>
                <c:pt idx="922">
                  <c:v>456.97099999999978</c:v>
                </c:pt>
                <c:pt idx="923">
                  <c:v>457.14699999999999</c:v>
                </c:pt>
                <c:pt idx="924">
                  <c:v>457.32799999999992</c:v>
                </c:pt>
                <c:pt idx="925">
                  <c:v>457.50799999999998</c:v>
                </c:pt>
                <c:pt idx="926">
                  <c:v>457.68599999999998</c:v>
                </c:pt>
                <c:pt idx="927">
                  <c:v>457.86699999999979</c:v>
                </c:pt>
                <c:pt idx="928">
                  <c:v>458.04200000000009</c:v>
                </c:pt>
                <c:pt idx="929">
                  <c:v>458.22199999999981</c:v>
                </c:pt>
                <c:pt idx="930">
                  <c:v>458.40499999999992</c:v>
                </c:pt>
                <c:pt idx="931">
                  <c:v>458.58699999999982</c:v>
                </c:pt>
                <c:pt idx="932">
                  <c:v>458.76799999999997</c:v>
                </c:pt>
                <c:pt idx="933">
                  <c:v>458.94399999999979</c:v>
                </c:pt>
                <c:pt idx="934">
                  <c:v>459.12299999999999</c:v>
                </c:pt>
                <c:pt idx="935">
                  <c:v>459.29799999999977</c:v>
                </c:pt>
                <c:pt idx="936">
                  <c:v>459.47</c:v>
                </c:pt>
                <c:pt idx="937">
                  <c:v>459.642</c:v>
                </c:pt>
                <c:pt idx="938">
                  <c:v>459.81700000000001</c:v>
                </c:pt>
                <c:pt idx="939">
                  <c:v>459.99299999999982</c:v>
                </c:pt>
                <c:pt idx="940">
                  <c:v>460.16300000000001</c:v>
                </c:pt>
                <c:pt idx="941">
                  <c:v>460.33299999999991</c:v>
                </c:pt>
                <c:pt idx="942">
                  <c:v>460.50700000000001</c:v>
                </c:pt>
                <c:pt idx="943">
                  <c:v>460.678</c:v>
                </c:pt>
                <c:pt idx="944">
                  <c:v>460.85</c:v>
                </c:pt>
                <c:pt idx="945">
                  <c:v>461.02</c:v>
                </c:pt>
                <c:pt idx="946">
                  <c:v>461.19099999999997</c:v>
                </c:pt>
                <c:pt idx="947">
                  <c:v>461.36799999999999</c:v>
                </c:pt>
                <c:pt idx="948">
                  <c:v>461.54500000000002</c:v>
                </c:pt>
                <c:pt idx="949">
                  <c:v>461.71899999999982</c:v>
                </c:pt>
                <c:pt idx="950">
                  <c:v>461.89400000000001</c:v>
                </c:pt>
                <c:pt idx="951">
                  <c:v>462.06700000000001</c:v>
                </c:pt>
                <c:pt idx="952">
                  <c:v>462.23399999999998</c:v>
                </c:pt>
                <c:pt idx="953">
                  <c:v>462.40100000000001</c:v>
                </c:pt>
                <c:pt idx="954">
                  <c:v>462.56899999999979</c:v>
                </c:pt>
                <c:pt idx="955">
                  <c:v>462.7369999999998</c:v>
                </c:pt>
                <c:pt idx="956">
                  <c:v>462.90499999999992</c:v>
                </c:pt>
                <c:pt idx="957">
                  <c:v>463.07400000000001</c:v>
                </c:pt>
                <c:pt idx="958">
                  <c:v>463.2369999999998</c:v>
                </c:pt>
                <c:pt idx="959">
                  <c:v>463.39699999999982</c:v>
                </c:pt>
                <c:pt idx="960">
                  <c:v>463.56099999999998</c:v>
                </c:pt>
                <c:pt idx="961">
                  <c:v>463.72899999999998</c:v>
                </c:pt>
                <c:pt idx="962">
                  <c:v>463.89800000000002</c:v>
                </c:pt>
                <c:pt idx="963">
                  <c:v>464.06200000000001</c:v>
                </c:pt>
                <c:pt idx="964">
                  <c:v>464.22399999999982</c:v>
                </c:pt>
                <c:pt idx="965">
                  <c:v>464.39099999999979</c:v>
                </c:pt>
                <c:pt idx="966">
                  <c:v>464.55799999999999</c:v>
                </c:pt>
                <c:pt idx="967">
                  <c:v>464.72500000000002</c:v>
                </c:pt>
                <c:pt idx="968">
                  <c:v>464.89299999999997</c:v>
                </c:pt>
                <c:pt idx="969">
                  <c:v>465.05899999999991</c:v>
                </c:pt>
                <c:pt idx="970">
                  <c:v>465.2319999999998</c:v>
                </c:pt>
                <c:pt idx="971">
                  <c:v>465.40300000000002</c:v>
                </c:pt>
                <c:pt idx="972">
                  <c:v>465.57600000000002</c:v>
                </c:pt>
                <c:pt idx="973">
                  <c:v>465.74599999999992</c:v>
                </c:pt>
                <c:pt idx="974">
                  <c:v>465.91499999999979</c:v>
                </c:pt>
                <c:pt idx="975">
                  <c:v>466.08499999999998</c:v>
                </c:pt>
                <c:pt idx="976">
                  <c:v>466.25099999999992</c:v>
                </c:pt>
                <c:pt idx="977">
                  <c:v>466.41899999999981</c:v>
                </c:pt>
                <c:pt idx="978">
                  <c:v>466.58299999999991</c:v>
                </c:pt>
                <c:pt idx="979">
                  <c:v>466.74400000000009</c:v>
                </c:pt>
                <c:pt idx="980">
                  <c:v>466.9</c:v>
                </c:pt>
                <c:pt idx="981">
                  <c:v>467.05899999999991</c:v>
                </c:pt>
                <c:pt idx="982">
                  <c:v>467.21799999999979</c:v>
                </c:pt>
                <c:pt idx="983">
                  <c:v>467.37900000000002</c:v>
                </c:pt>
                <c:pt idx="984">
                  <c:v>467.54300000000001</c:v>
                </c:pt>
                <c:pt idx="985">
                  <c:v>467.71</c:v>
                </c:pt>
                <c:pt idx="986">
                  <c:v>467.88299999999998</c:v>
                </c:pt>
                <c:pt idx="987">
                  <c:v>468.05200000000002</c:v>
                </c:pt>
                <c:pt idx="988">
                  <c:v>468.22099999999978</c:v>
                </c:pt>
                <c:pt idx="989">
                  <c:v>468.39099999999979</c:v>
                </c:pt>
                <c:pt idx="990">
                  <c:v>468.55700000000002</c:v>
                </c:pt>
                <c:pt idx="991">
                  <c:v>468.72199999999981</c:v>
                </c:pt>
                <c:pt idx="992">
                  <c:v>468.88499999999999</c:v>
                </c:pt>
                <c:pt idx="993">
                  <c:v>469.05200000000002</c:v>
                </c:pt>
                <c:pt idx="994">
                  <c:v>469.22500000000002</c:v>
                </c:pt>
                <c:pt idx="995">
                  <c:v>469.39699999999982</c:v>
                </c:pt>
                <c:pt idx="996">
                  <c:v>469.56599999999997</c:v>
                </c:pt>
                <c:pt idx="997">
                  <c:v>469.73500000000001</c:v>
                </c:pt>
                <c:pt idx="998">
                  <c:v>469.91199999999998</c:v>
                </c:pt>
                <c:pt idx="999">
                  <c:v>470.09100000000001</c:v>
                </c:pt>
                <c:pt idx="1000">
                  <c:v>470.267</c:v>
                </c:pt>
                <c:pt idx="1001">
                  <c:v>470.43499999999977</c:v>
                </c:pt>
                <c:pt idx="1002">
                  <c:v>470.6040000000001</c:v>
                </c:pt>
                <c:pt idx="1003">
                  <c:v>470.774</c:v>
                </c:pt>
                <c:pt idx="1004">
                  <c:v>470.93899999999979</c:v>
                </c:pt>
                <c:pt idx="1005">
                  <c:v>471.10300000000001</c:v>
                </c:pt>
                <c:pt idx="1006">
                  <c:v>471.27</c:v>
                </c:pt>
                <c:pt idx="1007">
                  <c:v>471.43799999999982</c:v>
                </c:pt>
                <c:pt idx="1008">
                  <c:v>471.60900000000009</c:v>
                </c:pt>
                <c:pt idx="1009">
                  <c:v>471.77499999999992</c:v>
                </c:pt>
                <c:pt idx="1010">
                  <c:v>471.93899999999979</c:v>
                </c:pt>
                <c:pt idx="1011">
                  <c:v>472.101</c:v>
                </c:pt>
                <c:pt idx="1012">
                  <c:v>472.26299999999998</c:v>
                </c:pt>
                <c:pt idx="1013">
                  <c:v>472.42799999999983</c:v>
                </c:pt>
                <c:pt idx="1014">
                  <c:v>472.59299999999979</c:v>
                </c:pt>
                <c:pt idx="1015">
                  <c:v>472.75599999999991</c:v>
                </c:pt>
                <c:pt idx="1016">
                  <c:v>472.92099999999982</c:v>
                </c:pt>
                <c:pt idx="1017">
                  <c:v>473.09100000000001</c:v>
                </c:pt>
                <c:pt idx="1018">
                  <c:v>473.25700000000001</c:v>
                </c:pt>
                <c:pt idx="1019">
                  <c:v>473.42099999999982</c:v>
                </c:pt>
                <c:pt idx="1020">
                  <c:v>473.58799999999991</c:v>
                </c:pt>
                <c:pt idx="1021">
                  <c:v>473.75700000000001</c:v>
                </c:pt>
                <c:pt idx="1022">
                  <c:v>473.92399999999981</c:v>
                </c:pt>
                <c:pt idx="1023">
                  <c:v>474.09100000000001</c:v>
                </c:pt>
                <c:pt idx="1024">
                  <c:v>474.25799999999998</c:v>
                </c:pt>
                <c:pt idx="1025">
                  <c:v>474.42399999999981</c:v>
                </c:pt>
                <c:pt idx="1026">
                  <c:v>474.584</c:v>
                </c:pt>
                <c:pt idx="1027">
                  <c:v>474.745</c:v>
                </c:pt>
                <c:pt idx="1028">
                  <c:v>474.90499999999992</c:v>
                </c:pt>
                <c:pt idx="1029">
                  <c:v>475.06599999999997</c:v>
                </c:pt>
                <c:pt idx="1030">
                  <c:v>475.22500000000002</c:v>
                </c:pt>
                <c:pt idx="1031">
                  <c:v>475.387</c:v>
                </c:pt>
                <c:pt idx="1032">
                  <c:v>475.54700000000008</c:v>
                </c:pt>
                <c:pt idx="1033">
                  <c:v>475.71199999999982</c:v>
                </c:pt>
                <c:pt idx="1034">
                  <c:v>475.87799999999999</c:v>
                </c:pt>
                <c:pt idx="1035">
                  <c:v>476.04599999999999</c:v>
                </c:pt>
                <c:pt idx="1036">
                  <c:v>476.21600000000001</c:v>
                </c:pt>
                <c:pt idx="1037">
                  <c:v>476.38599999999991</c:v>
                </c:pt>
                <c:pt idx="1038">
                  <c:v>476.55700000000002</c:v>
                </c:pt>
                <c:pt idx="1039">
                  <c:v>476.73099999999982</c:v>
                </c:pt>
                <c:pt idx="1040">
                  <c:v>476.90300000000002</c:v>
                </c:pt>
                <c:pt idx="1041">
                  <c:v>477.07299999999992</c:v>
                </c:pt>
                <c:pt idx="1042">
                  <c:v>477.23899999999998</c:v>
                </c:pt>
                <c:pt idx="1043">
                  <c:v>477.40199999999982</c:v>
                </c:pt>
                <c:pt idx="1044">
                  <c:v>477.565</c:v>
                </c:pt>
                <c:pt idx="1045">
                  <c:v>477.7269999999998</c:v>
                </c:pt>
                <c:pt idx="1046">
                  <c:v>477.89099999999979</c:v>
                </c:pt>
                <c:pt idx="1047">
                  <c:v>478.05500000000001</c:v>
                </c:pt>
                <c:pt idx="1048">
                  <c:v>478.22</c:v>
                </c:pt>
                <c:pt idx="1049">
                  <c:v>478.38400000000001</c:v>
                </c:pt>
                <c:pt idx="1050">
                  <c:v>478.54399999999993</c:v>
                </c:pt>
                <c:pt idx="1051">
                  <c:v>478.70799999999991</c:v>
                </c:pt>
                <c:pt idx="1052">
                  <c:v>478.87299999999999</c:v>
                </c:pt>
                <c:pt idx="1053">
                  <c:v>479.04200000000009</c:v>
                </c:pt>
                <c:pt idx="1054">
                  <c:v>479.21199999999982</c:v>
                </c:pt>
                <c:pt idx="1055">
                  <c:v>479.38499999999999</c:v>
                </c:pt>
                <c:pt idx="1056">
                  <c:v>479.56099999999998</c:v>
                </c:pt>
                <c:pt idx="1057">
                  <c:v>479.73399999999998</c:v>
                </c:pt>
                <c:pt idx="1058">
                  <c:v>479.90800000000002</c:v>
                </c:pt>
                <c:pt idx="1059">
                  <c:v>480.08199999999982</c:v>
                </c:pt>
                <c:pt idx="1060">
                  <c:v>480.25299999999999</c:v>
                </c:pt>
                <c:pt idx="1061">
                  <c:v>480.41699999999997</c:v>
                </c:pt>
                <c:pt idx="1062">
                  <c:v>480.584</c:v>
                </c:pt>
                <c:pt idx="1063">
                  <c:v>480.75</c:v>
                </c:pt>
                <c:pt idx="1064">
                  <c:v>480.91399999999982</c:v>
                </c:pt>
                <c:pt idx="1065">
                  <c:v>481.08100000000002</c:v>
                </c:pt>
                <c:pt idx="1066">
                  <c:v>481.25099999999992</c:v>
                </c:pt>
                <c:pt idx="1067">
                  <c:v>481.41899999999981</c:v>
                </c:pt>
                <c:pt idx="1068">
                  <c:v>481.58499999999998</c:v>
                </c:pt>
                <c:pt idx="1069">
                  <c:v>481.75099999999992</c:v>
                </c:pt>
                <c:pt idx="1070">
                  <c:v>481.92099999999982</c:v>
                </c:pt>
                <c:pt idx="1071">
                  <c:v>482.09</c:v>
                </c:pt>
                <c:pt idx="1072">
                  <c:v>482.26099999999991</c:v>
                </c:pt>
                <c:pt idx="1073">
                  <c:v>482.42799999999983</c:v>
                </c:pt>
                <c:pt idx="1074">
                  <c:v>482.59699999999981</c:v>
                </c:pt>
                <c:pt idx="1075">
                  <c:v>482.76400000000001</c:v>
                </c:pt>
                <c:pt idx="1076">
                  <c:v>482.93299999999982</c:v>
                </c:pt>
                <c:pt idx="1077">
                  <c:v>483.1040000000001</c:v>
                </c:pt>
                <c:pt idx="1078">
                  <c:v>483.27099999999979</c:v>
                </c:pt>
                <c:pt idx="1079">
                  <c:v>483.43700000000001</c:v>
                </c:pt>
                <c:pt idx="1080">
                  <c:v>483.6</c:v>
                </c:pt>
                <c:pt idx="1081">
                  <c:v>483.75599999999991</c:v>
                </c:pt>
                <c:pt idx="1082">
                  <c:v>483.91599999999983</c:v>
                </c:pt>
                <c:pt idx="1083">
                  <c:v>484.07600000000002</c:v>
                </c:pt>
                <c:pt idx="1084">
                  <c:v>484.23599999999982</c:v>
                </c:pt>
                <c:pt idx="1085">
                  <c:v>484.4</c:v>
                </c:pt>
                <c:pt idx="1086">
                  <c:v>484.56399999999991</c:v>
                </c:pt>
                <c:pt idx="1087">
                  <c:v>484.72899999999998</c:v>
                </c:pt>
                <c:pt idx="1088">
                  <c:v>484.89299999999997</c:v>
                </c:pt>
                <c:pt idx="1089">
                  <c:v>485.05099999999999</c:v>
                </c:pt>
                <c:pt idx="1090">
                  <c:v>485.21</c:v>
                </c:pt>
                <c:pt idx="1091">
                  <c:v>485.37599999999992</c:v>
                </c:pt>
                <c:pt idx="1092">
                  <c:v>485.54200000000009</c:v>
                </c:pt>
                <c:pt idx="1093">
                  <c:v>485.70600000000002</c:v>
                </c:pt>
                <c:pt idx="1094">
                  <c:v>485.86699999999979</c:v>
                </c:pt>
                <c:pt idx="1095">
                  <c:v>486.02800000000002</c:v>
                </c:pt>
                <c:pt idx="1096">
                  <c:v>486.18799999999999</c:v>
                </c:pt>
                <c:pt idx="1097">
                  <c:v>486.34800000000001</c:v>
                </c:pt>
                <c:pt idx="1098">
                  <c:v>486.50700000000001</c:v>
                </c:pt>
                <c:pt idx="1099">
                  <c:v>486.66700000000009</c:v>
                </c:pt>
                <c:pt idx="1100">
                  <c:v>486.83</c:v>
                </c:pt>
                <c:pt idx="1101">
                  <c:v>486.99700000000001</c:v>
                </c:pt>
                <c:pt idx="1102">
                  <c:v>487.16399999999999</c:v>
                </c:pt>
                <c:pt idx="1103">
                  <c:v>487.33100000000002</c:v>
                </c:pt>
                <c:pt idx="1104">
                  <c:v>487.49900000000002</c:v>
                </c:pt>
                <c:pt idx="1105">
                  <c:v>487.66399999999999</c:v>
                </c:pt>
                <c:pt idx="1106">
                  <c:v>487.82600000000002</c:v>
                </c:pt>
                <c:pt idx="1107">
                  <c:v>487.98899999999998</c:v>
                </c:pt>
                <c:pt idx="1108">
                  <c:v>488.15</c:v>
                </c:pt>
                <c:pt idx="1109">
                  <c:v>488.31099999999998</c:v>
                </c:pt>
                <c:pt idx="1110">
                  <c:v>488.47399999999982</c:v>
                </c:pt>
                <c:pt idx="1111">
                  <c:v>488.64300000000009</c:v>
                </c:pt>
                <c:pt idx="1112">
                  <c:v>488.81200000000001</c:v>
                </c:pt>
                <c:pt idx="1113">
                  <c:v>488.98099999999982</c:v>
                </c:pt>
                <c:pt idx="1114">
                  <c:v>489.14600000000002</c:v>
                </c:pt>
                <c:pt idx="1115">
                  <c:v>489.31399999999991</c:v>
                </c:pt>
                <c:pt idx="1116">
                  <c:v>489.48</c:v>
                </c:pt>
                <c:pt idx="1117">
                  <c:v>489.64699999999999</c:v>
                </c:pt>
                <c:pt idx="1118">
                  <c:v>489.815</c:v>
                </c:pt>
                <c:pt idx="1119">
                  <c:v>489.9819999999998</c:v>
                </c:pt>
                <c:pt idx="1120">
                  <c:v>490.15800000000002</c:v>
                </c:pt>
                <c:pt idx="1121">
                  <c:v>490.33499999999998</c:v>
                </c:pt>
                <c:pt idx="1122">
                  <c:v>490.50599999999991</c:v>
                </c:pt>
                <c:pt idx="1123">
                  <c:v>490.67500000000001</c:v>
                </c:pt>
                <c:pt idx="1124">
                  <c:v>490.846</c:v>
                </c:pt>
                <c:pt idx="1125">
                  <c:v>491.017</c:v>
                </c:pt>
                <c:pt idx="1126">
                  <c:v>491.18799999999999</c:v>
                </c:pt>
                <c:pt idx="1127">
                  <c:v>491.36</c:v>
                </c:pt>
                <c:pt idx="1128">
                  <c:v>491.53399999999982</c:v>
                </c:pt>
                <c:pt idx="1129">
                  <c:v>491.70600000000002</c:v>
                </c:pt>
                <c:pt idx="1130">
                  <c:v>491.87700000000001</c:v>
                </c:pt>
                <c:pt idx="1131">
                  <c:v>492.04599999999999</c:v>
                </c:pt>
                <c:pt idx="1132">
                  <c:v>492.21600000000001</c:v>
                </c:pt>
                <c:pt idx="1133">
                  <c:v>492.38200000000001</c:v>
                </c:pt>
                <c:pt idx="1134">
                  <c:v>492.53800000000001</c:v>
                </c:pt>
                <c:pt idx="1135">
                  <c:v>492.69499999999999</c:v>
                </c:pt>
                <c:pt idx="1136">
                  <c:v>492.85599999999999</c:v>
                </c:pt>
                <c:pt idx="1137">
                  <c:v>493.01799999999997</c:v>
                </c:pt>
                <c:pt idx="1138">
                  <c:v>493.18200000000002</c:v>
                </c:pt>
                <c:pt idx="1139">
                  <c:v>493.34699999999992</c:v>
                </c:pt>
                <c:pt idx="1140">
                  <c:v>493.51099999999991</c:v>
                </c:pt>
                <c:pt idx="1141">
                  <c:v>493.673</c:v>
                </c:pt>
                <c:pt idx="1142">
                  <c:v>493.83499999999998</c:v>
                </c:pt>
                <c:pt idx="1143">
                  <c:v>493.99599999999981</c:v>
                </c:pt>
                <c:pt idx="1144">
                  <c:v>494.16399999999999</c:v>
                </c:pt>
                <c:pt idx="1145">
                  <c:v>494.33299999999991</c:v>
                </c:pt>
                <c:pt idx="1146">
                  <c:v>494.5</c:v>
                </c:pt>
                <c:pt idx="1147">
                  <c:v>494.66800000000001</c:v>
                </c:pt>
                <c:pt idx="1148">
                  <c:v>494.83799999999991</c:v>
                </c:pt>
                <c:pt idx="1149">
                  <c:v>495.00799999999998</c:v>
                </c:pt>
                <c:pt idx="1150">
                  <c:v>495.17599999999999</c:v>
                </c:pt>
                <c:pt idx="1151">
                  <c:v>495.34500000000008</c:v>
                </c:pt>
                <c:pt idx="1152">
                  <c:v>495.51099999999991</c:v>
                </c:pt>
                <c:pt idx="1153">
                  <c:v>495.67399999999992</c:v>
                </c:pt>
                <c:pt idx="1154">
                  <c:v>495.83699999999982</c:v>
                </c:pt>
                <c:pt idx="1155">
                  <c:v>496.00700000000001</c:v>
                </c:pt>
                <c:pt idx="1156">
                  <c:v>496.17500000000001</c:v>
                </c:pt>
                <c:pt idx="1157">
                  <c:v>496.34100000000001</c:v>
                </c:pt>
                <c:pt idx="1158">
                  <c:v>496.50599999999991</c:v>
                </c:pt>
                <c:pt idx="1159">
                  <c:v>496.66700000000009</c:v>
                </c:pt>
                <c:pt idx="1160">
                  <c:v>496.82799999999992</c:v>
                </c:pt>
                <c:pt idx="1161">
                  <c:v>496.99099999999981</c:v>
                </c:pt>
                <c:pt idx="1162">
                  <c:v>497.15499999999997</c:v>
                </c:pt>
                <c:pt idx="1163">
                  <c:v>497.315</c:v>
                </c:pt>
                <c:pt idx="1164">
                  <c:v>497.4769999999998</c:v>
                </c:pt>
                <c:pt idx="1165">
                  <c:v>497.64100000000002</c:v>
                </c:pt>
                <c:pt idx="1166">
                  <c:v>497.80399999999992</c:v>
                </c:pt>
                <c:pt idx="1167">
                  <c:v>497.96499999999997</c:v>
                </c:pt>
                <c:pt idx="1168">
                  <c:v>498.12900000000002</c:v>
                </c:pt>
                <c:pt idx="1169">
                  <c:v>498.29399999999981</c:v>
                </c:pt>
                <c:pt idx="1170">
                  <c:v>498.45699999999982</c:v>
                </c:pt>
                <c:pt idx="1171">
                  <c:v>498.61799999999999</c:v>
                </c:pt>
                <c:pt idx="1172">
                  <c:v>498.78199999999998</c:v>
                </c:pt>
                <c:pt idx="1173">
                  <c:v>498.94900000000001</c:v>
                </c:pt>
                <c:pt idx="1174">
                  <c:v>499.11099999999999</c:v>
                </c:pt>
                <c:pt idx="1175">
                  <c:v>499.27099999999979</c:v>
                </c:pt>
                <c:pt idx="1176">
                  <c:v>499.4339999999998</c:v>
                </c:pt>
                <c:pt idx="1177">
                  <c:v>499.6</c:v>
                </c:pt>
                <c:pt idx="1178">
                  <c:v>499.76599999999979</c:v>
                </c:pt>
                <c:pt idx="1179">
                  <c:v>499.93200000000002</c:v>
                </c:pt>
                <c:pt idx="1180">
                  <c:v>500.1</c:v>
                </c:pt>
                <c:pt idx="1181">
                  <c:v>500.26499999999999</c:v>
                </c:pt>
                <c:pt idx="1182">
                  <c:v>500.42999999999978</c:v>
                </c:pt>
                <c:pt idx="1183">
                  <c:v>500.59899999999982</c:v>
                </c:pt>
                <c:pt idx="1184">
                  <c:v>500.76900000000001</c:v>
                </c:pt>
                <c:pt idx="1185">
                  <c:v>500.9339999999998</c:v>
                </c:pt>
                <c:pt idx="1186">
                  <c:v>501.09699999999981</c:v>
                </c:pt>
                <c:pt idx="1187">
                  <c:v>501.262</c:v>
                </c:pt>
                <c:pt idx="1188">
                  <c:v>501.42799999999983</c:v>
                </c:pt>
                <c:pt idx="1189">
                  <c:v>501.59699999999981</c:v>
                </c:pt>
                <c:pt idx="1190">
                  <c:v>501.767</c:v>
                </c:pt>
                <c:pt idx="1191">
                  <c:v>501.93499999999977</c:v>
                </c:pt>
                <c:pt idx="1192">
                  <c:v>502.09899999999982</c:v>
                </c:pt>
                <c:pt idx="1193">
                  <c:v>502.26499999999999</c:v>
                </c:pt>
                <c:pt idx="1194">
                  <c:v>502.43099999999993</c:v>
                </c:pt>
                <c:pt idx="1195">
                  <c:v>502.601</c:v>
                </c:pt>
                <c:pt idx="1196">
                  <c:v>502.767</c:v>
                </c:pt>
                <c:pt idx="1197">
                  <c:v>502.9339999999998</c:v>
                </c:pt>
                <c:pt idx="1198">
                  <c:v>503.09899999999982</c:v>
                </c:pt>
                <c:pt idx="1199">
                  <c:v>503.262</c:v>
                </c:pt>
                <c:pt idx="1200">
                  <c:v>503.42700000000002</c:v>
                </c:pt>
                <c:pt idx="1201">
                  <c:v>503.59299999999979</c:v>
                </c:pt>
                <c:pt idx="1202">
                  <c:v>503.75900000000001</c:v>
                </c:pt>
                <c:pt idx="1203">
                  <c:v>503.92200000000003</c:v>
                </c:pt>
                <c:pt idx="1204">
                  <c:v>504.08299999999991</c:v>
                </c:pt>
                <c:pt idx="1205">
                  <c:v>504.24199999999979</c:v>
                </c:pt>
                <c:pt idx="1206">
                  <c:v>504.40599999999978</c:v>
                </c:pt>
                <c:pt idx="1207">
                  <c:v>504.57499999999999</c:v>
                </c:pt>
                <c:pt idx="1208">
                  <c:v>504.74400000000009</c:v>
                </c:pt>
                <c:pt idx="1209">
                  <c:v>504.91199999999998</c:v>
                </c:pt>
                <c:pt idx="1210">
                  <c:v>505.07900000000001</c:v>
                </c:pt>
                <c:pt idx="1211">
                  <c:v>505.24799999999999</c:v>
                </c:pt>
                <c:pt idx="1212">
                  <c:v>505.41599999999983</c:v>
                </c:pt>
                <c:pt idx="1213">
                  <c:v>505.59</c:v>
                </c:pt>
                <c:pt idx="1214">
                  <c:v>505.75900000000001</c:v>
                </c:pt>
                <c:pt idx="1215">
                  <c:v>505.92799999999983</c:v>
                </c:pt>
                <c:pt idx="1216">
                  <c:v>506.09500000000003</c:v>
                </c:pt>
                <c:pt idx="1217">
                  <c:v>506.26099999999991</c:v>
                </c:pt>
                <c:pt idx="1218">
                  <c:v>506.42599999999982</c:v>
                </c:pt>
                <c:pt idx="1219">
                  <c:v>506.59399999999982</c:v>
                </c:pt>
                <c:pt idx="1220">
                  <c:v>506.76400000000001</c:v>
                </c:pt>
                <c:pt idx="1221">
                  <c:v>506.93499999999977</c:v>
                </c:pt>
                <c:pt idx="1222">
                  <c:v>507.101</c:v>
                </c:pt>
                <c:pt idx="1223">
                  <c:v>507.26599999999979</c:v>
                </c:pt>
                <c:pt idx="1224">
                  <c:v>507.4339999999998</c:v>
                </c:pt>
                <c:pt idx="1225">
                  <c:v>507.59899999999982</c:v>
                </c:pt>
                <c:pt idx="1226">
                  <c:v>507.762</c:v>
                </c:pt>
                <c:pt idx="1227">
                  <c:v>507.92099999999982</c:v>
                </c:pt>
                <c:pt idx="1228">
                  <c:v>508.08</c:v>
                </c:pt>
                <c:pt idx="1229">
                  <c:v>508.23599999999982</c:v>
                </c:pt>
                <c:pt idx="1230">
                  <c:v>508.39599999999979</c:v>
                </c:pt>
                <c:pt idx="1231">
                  <c:v>508.55399999999992</c:v>
                </c:pt>
                <c:pt idx="1232">
                  <c:v>508.70799999999991</c:v>
                </c:pt>
                <c:pt idx="1233">
                  <c:v>508.86599999999999</c:v>
                </c:pt>
                <c:pt idx="1234">
                  <c:v>509.02600000000001</c:v>
                </c:pt>
                <c:pt idx="1235">
                  <c:v>509.18599999999998</c:v>
                </c:pt>
                <c:pt idx="1236">
                  <c:v>509.34699999999992</c:v>
                </c:pt>
                <c:pt idx="1237">
                  <c:v>509.51</c:v>
                </c:pt>
                <c:pt idx="1238">
                  <c:v>509.673</c:v>
                </c:pt>
                <c:pt idx="1239">
                  <c:v>509.83799999999991</c:v>
                </c:pt>
                <c:pt idx="1240">
                  <c:v>510.00700000000001</c:v>
                </c:pt>
                <c:pt idx="1241">
                  <c:v>510.17500000000001</c:v>
                </c:pt>
                <c:pt idx="1242">
                  <c:v>510.34300000000002</c:v>
                </c:pt>
                <c:pt idx="1243">
                  <c:v>510.51099999999991</c:v>
                </c:pt>
                <c:pt idx="1244">
                  <c:v>510.67700000000002</c:v>
                </c:pt>
                <c:pt idx="1245">
                  <c:v>510.84000000000009</c:v>
                </c:pt>
                <c:pt idx="1246">
                  <c:v>511.00200000000001</c:v>
                </c:pt>
                <c:pt idx="1247">
                  <c:v>511.16399999999999</c:v>
                </c:pt>
                <c:pt idx="1248">
                  <c:v>511.327</c:v>
                </c:pt>
                <c:pt idx="1249">
                  <c:v>511.49</c:v>
                </c:pt>
                <c:pt idx="1250">
                  <c:v>511.654</c:v>
                </c:pt>
                <c:pt idx="1251">
                  <c:v>511.81700000000001</c:v>
                </c:pt>
                <c:pt idx="1252">
                  <c:v>511.97800000000001</c:v>
                </c:pt>
                <c:pt idx="1253">
                  <c:v>512.14199999999983</c:v>
                </c:pt>
                <c:pt idx="1254">
                  <c:v>512.30599999999981</c:v>
                </c:pt>
                <c:pt idx="1255">
                  <c:v>512.47199999999998</c:v>
                </c:pt>
                <c:pt idx="1256">
                  <c:v>512.63200000000006</c:v>
                </c:pt>
                <c:pt idx="1257">
                  <c:v>512.79200000000003</c:v>
                </c:pt>
                <c:pt idx="1258">
                  <c:v>512.95299999999975</c:v>
                </c:pt>
                <c:pt idx="1259">
                  <c:v>513.11900000000003</c:v>
                </c:pt>
                <c:pt idx="1260">
                  <c:v>513.28499999999997</c:v>
                </c:pt>
                <c:pt idx="1261">
                  <c:v>513.45399999999972</c:v>
                </c:pt>
                <c:pt idx="1262">
                  <c:v>513.62300000000005</c:v>
                </c:pt>
                <c:pt idx="1263">
                  <c:v>513.79399999999998</c:v>
                </c:pt>
                <c:pt idx="1264">
                  <c:v>513.96199999999976</c:v>
                </c:pt>
                <c:pt idx="1265">
                  <c:v>514.13</c:v>
                </c:pt>
                <c:pt idx="1266">
                  <c:v>514.29700000000003</c:v>
                </c:pt>
                <c:pt idx="1267">
                  <c:v>514.46199999999976</c:v>
                </c:pt>
                <c:pt idx="1268">
                  <c:v>514.63</c:v>
                </c:pt>
                <c:pt idx="1269">
                  <c:v>514.79700000000003</c:v>
                </c:pt>
                <c:pt idx="1270">
                  <c:v>514.96599999999978</c:v>
                </c:pt>
                <c:pt idx="1271">
                  <c:v>515.13599999999997</c:v>
                </c:pt>
                <c:pt idx="1272">
                  <c:v>515.29999999999995</c:v>
                </c:pt>
                <c:pt idx="1273">
                  <c:v>515.46199999999976</c:v>
                </c:pt>
                <c:pt idx="1274">
                  <c:v>515.62300000000005</c:v>
                </c:pt>
                <c:pt idx="1275">
                  <c:v>515.78300000000002</c:v>
                </c:pt>
                <c:pt idx="1276">
                  <c:v>515.95099999999979</c:v>
                </c:pt>
                <c:pt idx="1277">
                  <c:v>516.12900000000002</c:v>
                </c:pt>
                <c:pt idx="1278">
                  <c:v>516.30199999999979</c:v>
                </c:pt>
                <c:pt idx="1279">
                  <c:v>516.46799999999962</c:v>
                </c:pt>
                <c:pt idx="1280">
                  <c:v>516.63</c:v>
                </c:pt>
                <c:pt idx="1281">
                  <c:v>516.79100000000005</c:v>
                </c:pt>
                <c:pt idx="1282">
                  <c:v>516.95499999999981</c:v>
                </c:pt>
                <c:pt idx="1283">
                  <c:v>517.12200000000007</c:v>
                </c:pt>
                <c:pt idx="1284">
                  <c:v>517.28899999999999</c:v>
                </c:pt>
                <c:pt idx="1285">
                  <c:v>517.45399999999972</c:v>
                </c:pt>
                <c:pt idx="1286">
                  <c:v>517.62</c:v>
                </c:pt>
                <c:pt idx="1287">
                  <c:v>517.78899999999999</c:v>
                </c:pt>
                <c:pt idx="1288">
                  <c:v>517.95699999999977</c:v>
                </c:pt>
                <c:pt idx="1289">
                  <c:v>518.12699999999973</c:v>
                </c:pt>
                <c:pt idx="1290">
                  <c:v>518.29499999999996</c:v>
                </c:pt>
                <c:pt idx="1291">
                  <c:v>518.4649999999998</c:v>
                </c:pt>
                <c:pt idx="1292">
                  <c:v>518.63599999999997</c:v>
                </c:pt>
                <c:pt idx="1293">
                  <c:v>518.80699999999979</c:v>
                </c:pt>
                <c:pt idx="1294">
                  <c:v>518.97500000000002</c:v>
                </c:pt>
                <c:pt idx="1295">
                  <c:v>519.13800000000003</c:v>
                </c:pt>
                <c:pt idx="1296">
                  <c:v>519.29899999999998</c:v>
                </c:pt>
                <c:pt idx="1297">
                  <c:v>519.4649999999998</c:v>
                </c:pt>
                <c:pt idx="1298">
                  <c:v>519.63499999999999</c:v>
                </c:pt>
                <c:pt idx="1299">
                  <c:v>519.80899999999997</c:v>
                </c:pt>
                <c:pt idx="1300">
                  <c:v>519.97800000000007</c:v>
                </c:pt>
                <c:pt idx="1301">
                  <c:v>520.14499999999998</c:v>
                </c:pt>
                <c:pt idx="1302">
                  <c:v>520.31399999999996</c:v>
                </c:pt>
                <c:pt idx="1303">
                  <c:v>520.48199999999997</c:v>
                </c:pt>
                <c:pt idx="1304">
                  <c:v>520.65</c:v>
                </c:pt>
                <c:pt idx="1305">
                  <c:v>520.81499999999983</c:v>
                </c:pt>
                <c:pt idx="1306">
                  <c:v>520.98099999999999</c:v>
                </c:pt>
                <c:pt idx="1307">
                  <c:v>521.14199999999983</c:v>
                </c:pt>
                <c:pt idx="1308">
                  <c:v>521.30599999999981</c:v>
                </c:pt>
                <c:pt idx="1309">
                  <c:v>521.46899999999982</c:v>
                </c:pt>
                <c:pt idx="1310">
                  <c:v>521.63300000000004</c:v>
                </c:pt>
                <c:pt idx="1311">
                  <c:v>521.79700000000003</c:v>
                </c:pt>
                <c:pt idx="1312">
                  <c:v>521.95999999999981</c:v>
                </c:pt>
                <c:pt idx="1313">
                  <c:v>522.125</c:v>
                </c:pt>
                <c:pt idx="1314">
                  <c:v>522.29200000000003</c:v>
                </c:pt>
                <c:pt idx="1315">
                  <c:v>522.45699999999977</c:v>
                </c:pt>
                <c:pt idx="1316">
                  <c:v>522.62</c:v>
                </c:pt>
                <c:pt idx="1317">
                  <c:v>522.78499999999997</c:v>
                </c:pt>
                <c:pt idx="1318">
                  <c:v>522.95199999999977</c:v>
                </c:pt>
                <c:pt idx="1319">
                  <c:v>523.11900000000003</c:v>
                </c:pt>
                <c:pt idx="1320">
                  <c:v>523.28600000000006</c:v>
                </c:pt>
                <c:pt idx="1321">
                  <c:v>523.45799999999974</c:v>
                </c:pt>
                <c:pt idx="1322">
                  <c:v>523.62900000000002</c:v>
                </c:pt>
                <c:pt idx="1323">
                  <c:v>523.8009999999997</c:v>
                </c:pt>
                <c:pt idx="1324">
                  <c:v>523.96899999999982</c:v>
                </c:pt>
                <c:pt idx="1325">
                  <c:v>524.13200000000006</c:v>
                </c:pt>
                <c:pt idx="1326">
                  <c:v>524.29200000000003</c:v>
                </c:pt>
                <c:pt idx="1327">
                  <c:v>524.45199999999977</c:v>
                </c:pt>
                <c:pt idx="1328">
                  <c:v>524.61</c:v>
                </c:pt>
                <c:pt idx="1329">
                  <c:v>524.76900000000001</c:v>
                </c:pt>
                <c:pt idx="1330">
                  <c:v>524.93099999999981</c:v>
                </c:pt>
                <c:pt idx="1331">
                  <c:v>525.09500000000003</c:v>
                </c:pt>
                <c:pt idx="1332">
                  <c:v>525.26300000000003</c:v>
                </c:pt>
                <c:pt idx="1333">
                  <c:v>525.4259999999997</c:v>
                </c:pt>
                <c:pt idx="1334">
                  <c:v>525.59100000000001</c:v>
                </c:pt>
                <c:pt idx="1335">
                  <c:v>525.755</c:v>
                </c:pt>
                <c:pt idx="1336">
                  <c:v>525.91800000000001</c:v>
                </c:pt>
                <c:pt idx="1337">
                  <c:v>526.08400000000006</c:v>
                </c:pt>
                <c:pt idx="1338">
                  <c:v>526.24400000000003</c:v>
                </c:pt>
                <c:pt idx="1339">
                  <c:v>526.404</c:v>
                </c:pt>
                <c:pt idx="1340">
                  <c:v>526.5659999999998</c:v>
                </c:pt>
                <c:pt idx="1341">
                  <c:v>526.72500000000002</c:v>
                </c:pt>
                <c:pt idx="1342">
                  <c:v>526.88699999999972</c:v>
                </c:pt>
                <c:pt idx="1343">
                  <c:v>527.04999999999973</c:v>
                </c:pt>
                <c:pt idx="1344">
                  <c:v>527.21600000000001</c:v>
                </c:pt>
                <c:pt idx="1345">
                  <c:v>527.38800000000003</c:v>
                </c:pt>
                <c:pt idx="1346">
                  <c:v>527.55599999999981</c:v>
                </c:pt>
                <c:pt idx="1347">
                  <c:v>527.72199999999998</c:v>
                </c:pt>
                <c:pt idx="1348">
                  <c:v>527.89</c:v>
                </c:pt>
                <c:pt idx="1349">
                  <c:v>528.06099999999981</c:v>
                </c:pt>
                <c:pt idx="1350">
                  <c:v>528.22900000000004</c:v>
                </c:pt>
                <c:pt idx="1351">
                  <c:v>528.39400000000001</c:v>
                </c:pt>
                <c:pt idx="1352">
                  <c:v>528.55799999999977</c:v>
                </c:pt>
                <c:pt idx="1353">
                  <c:v>528.72400000000005</c:v>
                </c:pt>
                <c:pt idx="1354">
                  <c:v>528.89</c:v>
                </c:pt>
                <c:pt idx="1355">
                  <c:v>529.05799999999977</c:v>
                </c:pt>
                <c:pt idx="1356">
                  <c:v>529.22800000000007</c:v>
                </c:pt>
                <c:pt idx="1357">
                  <c:v>529.399</c:v>
                </c:pt>
                <c:pt idx="1358">
                  <c:v>529.56799999999976</c:v>
                </c:pt>
                <c:pt idx="1359">
                  <c:v>529.73599999999999</c:v>
                </c:pt>
                <c:pt idx="1360">
                  <c:v>529.90300000000002</c:v>
                </c:pt>
                <c:pt idx="1361">
                  <c:v>530.06999999999971</c:v>
                </c:pt>
                <c:pt idx="1362">
                  <c:v>530.23900000000003</c:v>
                </c:pt>
                <c:pt idx="1363">
                  <c:v>530.40599999999972</c:v>
                </c:pt>
                <c:pt idx="1364">
                  <c:v>530.57799999999997</c:v>
                </c:pt>
                <c:pt idx="1365">
                  <c:v>530.74299999999971</c:v>
                </c:pt>
                <c:pt idx="1366">
                  <c:v>530.90300000000002</c:v>
                </c:pt>
                <c:pt idx="1367">
                  <c:v>531.06199999999978</c:v>
                </c:pt>
                <c:pt idx="1368">
                  <c:v>531.226</c:v>
                </c:pt>
                <c:pt idx="1369">
                  <c:v>531.39400000000001</c:v>
                </c:pt>
                <c:pt idx="1370">
                  <c:v>531.55999999999972</c:v>
                </c:pt>
                <c:pt idx="1371">
                  <c:v>531.73</c:v>
                </c:pt>
                <c:pt idx="1372">
                  <c:v>531.89800000000002</c:v>
                </c:pt>
                <c:pt idx="1373">
                  <c:v>532.06699999999978</c:v>
                </c:pt>
                <c:pt idx="1374">
                  <c:v>532.23500000000001</c:v>
                </c:pt>
                <c:pt idx="1375">
                  <c:v>532.399</c:v>
                </c:pt>
                <c:pt idx="1376">
                  <c:v>532.56299999999976</c:v>
                </c:pt>
                <c:pt idx="1377">
                  <c:v>532.72199999999998</c:v>
                </c:pt>
                <c:pt idx="1378">
                  <c:v>532.88400000000001</c:v>
                </c:pt>
                <c:pt idx="1379">
                  <c:v>533.0469999999998</c:v>
                </c:pt>
                <c:pt idx="1380">
                  <c:v>533.21199999999999</c:v>
                </c:pt>
                <c:pt idx="1381">
                  <c:v>533.38099999999997</c:v>
                </c:pt>
                <c:pt idx="1382">
                  <c:v>533.54500000000007</c:v>
                </c:pt>
                <c:pt idx="1383">
                  <c:v>533.70900000000006</c:v>
                </c:pt>
                <c:pt idx="1384">
                  <c:v>533.87</c:v>
                </c:pt>
                <c:pt idx="1385">
                  <c:v>534.03399999999999</c:v>
                </c:pt>
                <c:pt idx="1386">
                  <c:v>534.20000000000005</c:v>
                </c:pt>
                <c:pt idx="1387">
                  <c:v>534.36599999999976</c:v>
                </c:pt>
                <c:pt idx="1388">
                  <c:v>534.53099999999972</c:v>
                </c:pt>
                <c:pt idx="1389">
                  <c:v>534.69399999999996</c:v>
                </c:pt>
                <c:pt idx="1390">
                  <c:v>534.85699999999974</c:v>
                </c:pt>
                <c:pt idx="1391">
                  <c:v>535.02099999999996</c:v>
                </c:pt>
                <c:pt idx="1392">
                  <c:v>535.18399999999997</c:v>
                </c:pt>
                <c:pt idx="1393">
                  <c:v>535.34300000000007</c:v>
                </c:pt>
                <c:pt idx="1394">
                  <c:v>535.505</c:v>
                </c:pt>
                <c:pt idx="1395">
                  <c:v>535.67200000000003</c:v>
                </c:pt>
                <c:pt idx="1396">
                  <c:v>535.83899999999971</c:v>
                </c:pt>
                <c:pt idx="1397">
                  <c:v>536.00700000000006</c:v>
                </c:pt>
                <c:pt idx="1398">
                  <c:v>536.17899999999997</c:v>
                </c:pt>
                <c:pt idx="1399">
                  <c:v>536.35099999999977</c:v>
                </c:pt>
                <c:pt idx="1400">
                  <c:v>536.52099999999996</c:v>
                </c:pt>
                <c:pt idx="1401">
                  <c:v>536.69100000000003</c:v>
                </c:pt>
                <c:pt idx="1402">
                  <c:v>536.85599999999977</c:v>
                </c:pt>
                <c:pt idx="1403">
                  <c:v>537.02300000000002</c:v>
                </c:pt>
                <c:pt idx="1404">
                  <c:v>537.18799999999999</c:v>
                </c:pt>
                <c:pt idx="1405">
                  <c:v>537.35499999999979</c:v>
                </c:pt>
                <c:pt idx="1406">
                  <c:v>537.52499999999998</c:v>
                </c:pt>
                <c:pt idx="1407">
                  <c:v>537.69799999999998</c:v>
                </c:pt>
                <c:pt idx="1408">
                  <c:v>537.86799999999948</c:v>
                </c:pt>
                <c:pt idx="1409">
                  <c:v>538.03899999999999</c:v>
                </c:pt>
                <c:pt idx="1410">
                  <c:v>538.21</c:v>
                </c:pt>
                <c:pt idx="1411">
                  <c:v>538.3779999999997</c:v>
                </c:pt>
                <c:pt idx="1412">
                  <c:v>538.54199999999969</c:v>
                </c:pt>
                <c:pt idx="1413">
                  <c:v>538.70699999999999</c:v>
                </c:pt>
                <c:pt idx="1414">
                  <c:v>538.87900000000002</c:v>
                </c:pt>
                <c:pt idx="1415">
                  <c:v>539.053</c:v>
                </c:pt>
                <c:pt idx="1416">
                  <c:v>539.23199999999997</c:v>
                </c:pt>
                <c:pt idx="1417">
                  <c:v>539.41100000000006</c:v>
                </c:pt>
                <c:pt idx="1418">
                  <c:v>539.58699999999999</c:v>
                </c:pt>
                <c:pt idx="1419">
                  <c:v>539.75599999999997</c:v>
                </c:pt>
                <c:pt idx="1420">
                  <c:v>539.9259999999997</c:v>
                </c:pt>
                <c:pt idx="1421">
                  <c:v>540.096</c:v>
                </c:pt>
                <c:pt idx="1422">
                  <c:v>540.26600000000008</c:v>
                </c:pt>
                <c:pt idx="1423">
                  <c:v>540.43499999999972</c:v>
                </c:pt>
                <c:pt idx="1424">
                  <c:v>540.59799999999996</c:v>
                </c:pt>
                <c:pt idx="1425">
                  <c:v>540.76400000000001</c:v>
                </c:pt>
                <c:pt idx="1426">
                  <c:v>540.93399999999997</c:v>
                </c:pt>
                <c:pt idx="1427">
                  <c:v>541.10500000000002</c:v>
                </c:pt>
                <c:pt idx="1428">
                  <c:v>541.27300000000002</c:v>
                </c:pt>
                <c:pt idx="1429">
                  <c:v>541.43900000000008</c:v>
                </c:pt>
                <c:pt idx="1430">
                  <c:v>541.60199999999998</c:v>
                </c:pt>
                <c:pt idx="1431">
                  <c:v>541.76900000000001</c:v>
                </c:pt>
                <c:pt idx="1432">
                  <c:v>541.93399999999997</c:v>
                </c:pt>
                <c:pt idx="1433">
                  <c:v>542.101</c:v>
                </c:pt>
                <c:pt idx="1434">
                  <c:v>542.26699999999983</c:v>
                </c:pt>
                <c:pt idx="1435">
                  <c:v>542.43599999999969</c:v>
                </c:pt>
                <c:pt idx="1436">
                  <c:v>542.60699999999997</c:v>
                </c:pt>
                <c:pt idx="1437">
                  <c:v>542.774</c:v>
                </c:pt>
                <c:pt idx="1438">
                  <c:v>542.9409999999998</c:v>
                </c:pt>
                <c:pt idx="1439">
                  <c:v>543.10900000000004</c:v>
                </c:pt>
                <c:pt idx="1440">
                  <c:v>543.27800000000002</c:v>
                </c:pt>
                <c:pt idx="1441">
                  <c:v>543.44699999999978</c:v>
                </c:pt>
                <c:pt idx="1442">
                  <c:v>543.61400000000003</c:v>
                </c:pt>
                <c:pt idx="1443">
                  <c:v>543.78200000000004</c:v>
                </c:pt>
                <c:pt idx="1444">
                  <c:v>543.95199999999977</c:v>
                </c:pt>
                <c:pt idx="1445">
                  <c:v>544.125</c:v>
                </c:pt>
                <c:pt idx="1446">
                  <c:v>544.298</c:v>
                </c:pt>
                <c:pt idx="1447">
                  <c:v>544.46699999999976</c:v>
                </c:pt>
                <c:pt idx="1448">
                  <c:v>544.63599999999997</c:v>
                </c:pt>
                <c:pt idx="1449">
                  <c:v>544.80799999999977</c:v>
                </c:pt>
                <c:pt idx="1450">
                  <c:v>544.97800000000007</c:v>
                </c:pt>
                <c:pt idx="1451">
                  <c:v>545.14599999999996</c:v>
                </c:pt>
                <c:pt idx="1452">
                  <c:v>545.30999999999972</c:v>
                </c:pt>
                <c:pt idx="1453">
                  <c:v>545.47299999999996</c:v>
                </c:pt>
                <c:pt idx="1454">
                  <c:v>545.63699999999972</c:v>
                </c:pt>
                <c:pt idx="1455">
                  <c:v>545.80500000000006</c:v>
                </c:pt>
                <c:pt idx="1456">
                  <c:v>545.97800000000007</c:v>
                </c:pt>
                <c:pt idx="1457">
                  <c:v>546.15100000000007</c:v>
                </c:pt>
                <c:pt idx="1458">
                  <c:v>546.31999999999971</c:v>
                </c:pt>
                <c:pt idx="1459">
                  <c:v>546.48800000000006</c:v>
                </c:pt>
                <c:pt idx="1460">
                  <c:v>546.6569999999997</c:v>
                </c:pt>
                <c:pt idx="1461">
                  <c:v>546.82199999999978</c:v>
                </c:pt>
                <c:pt idx="1462">
                  <c:v>546.98700000000008</c:v>
                </c:pt>
                <c:pt idx="1463">
                  <c:v>547.14699999999971</c:v>
                </c:pt>
                <c:pt idx="1464">
                  <c:v>547.30899999999997</c:v>
                </c:pt>
                <c:pt idx="1465">
                  <c:v>547.47500000000002</c:v>
                </c:pt>
                <c:pt idx="1466">
                  <c:v>547.64499999999998</c:v>
                </c:pt>
                <c:pt idx="1467">
                  <c:v>547.81499999999983</c:v>
                </c:pt>
                <c:pt idx="1468">
                  <c:v>547.98500000000001</c:v>
                </c:pt>
                <c:pt idx="1469">
                  <c:v>548.154</c:v>
                </c:pt>
                <c:pt idx="1470">
                  <c:v>548.31699999999978</c:v>
                </c:pt>
                <c:pt idx="1471">
                  <c:v>548.48199999999997</c:v>
                </c:pt>
                <c:pt idx="1472">
                  <c:v>548.64699999999971</c:v>
                </c:pt>
                <c:pt idx="1473">
                  <c:v>548.81400000000008</c:v>
                </c:pt>
                <c:pt idx="1474">
                  <c:v>548.98099999999999</c:v>
                </c:pt>
                <c:pt idx="1475">
                  <c:v>549.14599999999996</c:v>
                </c:pt>
                <c:pt idx="1476">
                  <c:v>549.31099999999969</c:v>
                </c:pt>
                <c:pt idx="1477">
                  <c:v>549.47900000000004</c:v>
                </c:pt>
                <c:pt idx="1478">
                  <c:v>549.649</c:v>
                </c:pt>
                <c:pt idx="1479">
                  <c:v>549.82199999999978</c:v>
                </c:pt>
                <c:pt idx="1480">
                  <c:v>549.99700000000007</c:v>
                </c:pt>
                <c:pt idx="1481">
                  <c:v>550.178</c:v>
                </c:pt>
                <c:pt idx="1482">
                  <c:v>550.35799999999949</c:v>
                </c:pt>
                <c:pt idx="1483">
                  <c:v>550.5319999999997</c:v>
                </c:pt>
                <c:pt idx="1484">
                  <c:v>550.70399999999995</c:v>
                </c:pt>
                <c:pt idx="1485">
                  <c:v>550.87300000000005</c:v>
                </c:pt>
                <c:pt idx="1486">
                  <c:v>551.03600000000006</c:v>
                </c:pt>
                <c:pt idx="1487">
                  <c:v>551.19399999999996</c:v>
                </c:pt>
                <c:pt idx="1488">
                  <c:v>551.35199999999975</c:v>
                </c:pt>
                <c:pt idx="1489">
                  <c:v>551.51</c:v>
                </c:pt>
                <c:pt idx="1490">
                  <c:v>551.67000000000007</c:v>
                </c:pt>
                <c:pt idx="1491">
                  <c:v>551.8299999999997</c:v>
                </c:pt>
                <c:pt idx="1492">
                  <c:v>551.98599999999999</c:v>
                </c:pt>
                <c:pt idx="1493">
                  <c:v>552.14400000000001</c:v>
                </c:pt>
                <c:pt idx="1494">
                  <c:v>552.3009999999997</c:v>
                </c:pt>
                <c:pt idx="1495">
                  <c:v>552.45800000000008</c:v>
                </c:pt>
                <c:pt idx="1496">
                  <c:v>552.61799999999971</c:v>
                </c:pt>
                <c:pt idx="1497">
                  <c:v>552.779</c:v>
                </c:pt>
                <c:pt idx="1498">
                  <c:v>552.94499999999971</c:v>
                </c:pt>
                <c:pt idx="1499">
                  <c:v>553.11</c:v>
                </c:pt>
                <c:pt idx="1500">
                  <c:v>553.27600000000007</c:v>
                </c:pt>
                <c:pt idx="1501">
                  <c:v>553.43900000000008</c:v>
                </c:pt>
                <c:pt idx="1502">
                  <c:v>553.59900000000005</c:v>
                </c:pt>
                <c:pt idx="1503">
                  <c:v>553.76099999999997</c:v>
                </c:pt>
                <c:pt idx="1504">
                  <c:v>553.923</c:v>
                </c:pt>
                <c:pt idx="1505">
                  <c:v>554.09</c:v>
                </c:pt>
                <c:pt idx="1506">
                  <c:v>554.25599999999997</c:v>
                </c:pt>
                <c:pt idx="1507">
                  <c:v>554.42000000000007</c:v>
                </c:pt>
                <c:pt idx="1508">
                  <c:v>554.58199999999999</c:v>
                </c:pt>
                <c:pt idx="1509">
                  <c:v>554.75099999999998</c:v>
                </c:pt>
                <c:pt idx="1510">
                  <c:v>554.92000000000007</c:v>
                </c:pt>
                <c:pt idx="1511">
                  <c:v>555.08500000000004</c:v>
                </c:pt>
                <c:pt idx="1512">
                  <c:v>555.245</c:v>
                </c:pt>
                <c:pt idx="1513">
                  <c:v>555.40499999999997</c:v>
                </c:pt>
                <c:pt idx="1514">
                  <c:v>555.56499999999983</c:v>
                </c:pt>
                <c:pt idx="1515">
                  <c:v>555.726</c:v>
                </c:pt>
                <c:pt idx="1516">
                  <c:v>555.88799999999969</c:v>
                </c:pt>
                <c:pt idx="1517">
                  <c:v>556.04999999999973</c:v>
                </c:pt>
                <c:pt idx="1518">
                  <c:v>556.21199999999999</c:v>
                </c:pt>
                <c:pt idx="1519">
                  <c:v>556.37699999999973</c:v>
                </c:pt>
                <c:pt idx="1520">
                  <c:v>556.54300000000001</c:v>
                </c:pt>
                <c:pt idx="1521">
                  <c:v>556.71299999999997</c:v>
                </c:pt>
                <c:pt idx="1522">
                  <c:v>556.88599999999997</c:v>
                </c:pt>
                <c:pt idx="1523">
                  <c:v>557.05799999999977</c:v>
                </c:pt>
                <c:pt idx="1524">
                  <c:v>557.22800000000007</c:v>
                </c:pt>
                <c:pt idx="1525">
                  <c:v>557.39499999999998</c:v>
                </c:pt>
                <c:pt idx="1526">
                  <c:v>557.56400000000008</c:v>
                </c:pt>
                <c:pt idx="1527">
                  <c:v>557.73599999999999</c:v>
                </c:pt>
                <c:pt idx="1528">
                  <c:v>557.91000000000008</c:v>
                </c:pt>
                <c:pt idx="1529">
                  <c:v>558.08000000000004</c:v>
                </c:pt>
                <c:pt idx="1530">
                  <c:v>558.245</c:v>
                </c:pt>
                <c:pt idx="1531">
                  <c:v>558.41499999999996</c:v>
                </c:pt>
                <c:pt idx="1532">
                  <c:v>558.58699999999999</c:v>
                </c:pt>
                <c:pt idx="1533">
                  <c:v>558.75800000000004</c:v>
                </c:pt>
                <c:pt idx="1534">
                  <c:v>558.93000000000006</c:v>
                </c:pt>
                <c:pt idx="1535">
                  <c:v>559.1</c:v>
                </c:pt>
                <c:pt idx="1536">
                  <c:v>559.27099999999996</c:v>
                </c:pt>
                <c:pt idx="1537">
                  <c:v>559.43799999999976</c:v>
                </c:pt>
                <c:pt idx="1538">
                  <c:v>559.60400000000004</c:v>
                </c:pt>
                <c:pt idx="1539">
                  <c:v>559.76499999999999</c:v>
                </c:pt>
                <c:pt idx="1540">
                  <c:v>559.93199999999979</c:v>
                </c:pt>
                <c:pt idx="1541">
                  <c:v>560.09500000000003</c:v>
                </c:pt>
                <c:pt idx="1542">
                  <c:v>560.25900000000001</c:v>
                </c:pt>
                <c:pt idx="1543">
                  <c:v>560.42699999999979</c:v>
                </c:pt>
                <c:pt idx="1544">
                  <c:v>560.59400000000005</c:v>
                </c:pt>
                <c:pt idx="1545">
                  <c:v>560.76</c:v>
                </c:pt>
                <c:pt idx="1546">
                  <c:v>560.923</c:v>
                </c:pt>
                <c:pt idx="1547">
                  <c:v>561.08500000000004</c:v>
                </c:pt>
                <c:pt idx="1548">
                  <c:v>561.24700000000007</c:v>
                </c:pt>
                <c:pt idx="1549">
                  <c:v>561.41000000000008</c:v>
                </c:pt>
                <c:pt idx="1550">
                  <c:v>561.57299999999998</c:v>
                </c:pt>
                <c:pt idx="1551">
                  <c:v>561.73400000000004</c:v>
                </c:pt>
                <c:pt idx="1552">
                  <c:v>561.89499999999998</c:v>
                </c:pt>
                <c:pt idx="1553">
                  <c:v>562.05699999999979</c:v>
                </c:pt>
                <c:pt idx="1554">
                  <c:v>562.21900000000005</c:v>
                </c:pt>
                <c:pt idx="1555">
                  <c:v>562.37699999999973</c:v>
                </c:pt>
                <c:pt idx="1556">
                  <c:v>562.53300000000002</c:v>
                </c:pt>
                <c:pt idx="1557">
                  <c:v>562.68900000000008</c:v>
                </c:pt>
                <c:pt idx="1558">
                  <c:v>562.84899999999971</c:v>
                </c:pt>
                <c:pt idx="1559">
                  <c:v>563.01</c:v>
                </c:pt>
                <c:pt idx="1560">
                  <c:v>563.173</c:v>
                </c:pt>
                <c:pt idx="1561">
                  <c:v>563.33799999999974</c:v>
                </c:pt>
                <c:pt idx="1562">
                  <c:v>563.49800000000005</c:v>
                </c:pt>
                <c:pt idx="1563">
                  <c:v>563.65499999999997</c:v>
                </c:pt>
                <c:pt idx="1564">
                  <c:v>563.81199999999978</c:v>
                </c:pt>
                <c:pt idx="1565">
                  <c:v>563.97199999999998</c:v>
                </c:pt>
                <c:pt idx="1566">
                  <c:v>564.13499999999999</c:v>
                </c:pt>
                <c:pt idx="1567">
                  <c:v>564.29999999999995</c:v>
                </c:pt>
                <c:pt idx="1568">
                  <c:v>564.46599999999978</c:v>
                </c:pt>
                <c:pt idx="1569">
                  <c:v>564.63400000000001</c:v>
                </c:pt>
                <c:pt idx="1570">
                  <c:v>564.80199999999979</c:v>
                </c:pt>
                <c:pt idx="1571">
                  <c:v>564.96499999999969</c:v>
                </c:pt>
                <c:pt idx="1572">
                  <c:v>565.12699999999973</c:v>
                </c:pt>
                <c:pt idx="1573">
                  <c:v>565.28600000000006</c:v>
                </c:pt>
                <c:pt idx="1574">
                  <c:v>565.44699999999978</c:v>
                </c:pt>
                <c:pt idx="1575">
                  <c:v>565.60599999999999</c:v>
                </c:pt>
                <c:pt idx="1576">
                  <c:v>565.76900000000001</c:v>
                </c:pt>
                <c:pt idx="1577">
                  <c:v>565.93000000000006</c:v>
                </c:pt>
                <c:pt idx="1578">
                  <c:v>566.09100000000001</c:v>
                </c:pt>
                <c:pt idx="1579">
                  <c:v>566.25</c:v>
                </c:pt>
                <c:pt idx="1580">
                  <c:v>566.40599999999972</c:v>
                </c:pt>
                <c:pt idx="1581">
                  <c:v>566.56299999999976</c:v>
                </c:pt>
                <c:pt idx="1582">
                  <c:v>566.73</c:v>
                </c:pt>
                <c:pt idx="1583">
                  <c:v>566.89599999999996</c:v>
                </c:pt>
                <c:pt idx="1584">
                  <c:v>567.05899999999997</c:v>
                </c:pt>
                <c:pt idx="1585">
                  <c:v>567.22199999999998</c:v>
                </c:pt>
                <c:pt idx="1586">
                  <c:v>567.38300000000004</c:v>
                </c:pt>
                <c:pt idx="1587">
                  <c:v>567.5469999999998</c:v>
                </c:pt>
                <c:pt idx="1588">
                  <c:v>567.71400000000006</c:v>
                </c:pt>
                <c:pt idx="1589">
                  <c:v>567.88099999999997</c:v>
                </c:pt>
                <c:pt idx="1590">
                  <c:v>568.04599999999982</c:v>
                </c:pt>
                <c:pt idx="1591">
                  <c:v>568.20699999999999</c:v>
                </c:pt>
                <c:pt idx="1592">
                  <c:v>568.36699999999962</c:v>
                </c:pt>
                <c:pt idx="1593">
                  <c:v>568.52699999999982</c:v>
                </c:pt>
                <c:pt idx="1594">
                  <c:v>568.68499999999995</c:v>
                </c:pt>
                <c:pt idx="1595">
                  <c:v>568.84099999999978</c:v>
                </c:pt>
                <c:pt idx="1596">
                  <c:v>568.99700000000007</c:v>
                </c:pt>
                <c:pt idx="1597">
                  <c:v>569.15100000000007</c:v>
                </c:pt>
                <c:pt idx="1598">
                  <c:v>569.30599999999981</c:v>
                </c:pt>
                <c:pt idx="1599">
                  <c:v>569.46699999999976</c:v>
                </c:pt>
                <c:pt idx="1600">
                  <c:v>569.63</c:v>
                </c:pt>
                <c:pt idx="1601">
                  <c:v>569.79500000000007</c:v>
                </c:pt>
                <c:pt idx="1602">
                  <c:v>569.95900000000006</c:v>
                </c:pt>
                <c:pt idx="1603">
                  <c:v>570.12099999999998</c:v>
                </c:pt>
                <c:pt idx="1604">
                  <c:v>570.28700000000003</c:v>
                </c:pt>
                <c:pt idx="1605">
                  <c:v>570.4549999999997</c:v>
                </c:pt>
                <c:pt idx="1606">
                  <c:v>570.62599999999998</c:v>
                </c:pt>
                <c:pt idx="1607">
                  <c:v>570.79200000000003</c:v>
                </c:pt>
                <c:pt idx="1608">
                  <c:v>570.95800000000008</c:v>
                </c:pt>
                <c:pt idx="1609">
                  <c:v>571.125</c:v>
                </c:pt>
                <c:pt idx="1610">
                  <c:v>571.29300000000001</c:v>
                </c:pt>
                <c:pt idx="1611">
                  <c:v>571.45999999999981</c:v>
                </c:pt>
                <c:pt idx="1612">
                  <c:v>571.625</c:v>
                </c:pt>
                <c:pt idx="1613">
                  <c:v>571.79300000000001</c:v>
                </c:pt>
                <c:pt idx="1614">
                  <c:v>571.96499999999969</c:v>
                </c:pt>
                <c:pt idx="1615">
                  <c:v>572.13699999999972</c:v>
                </c:pt>
                <c:pt idx="1616">
                  <c:v>572.30699999999979</c:v>
                </c:pt>
                <c:pt idx="1617">
                  <c:v>572.47299999999996</c:v>
                </c:pt>
                <c:pt idx="1618">
                  <c:v>572.64</c:v>
                </c:pt>
                <c:pt idx="1619">
                  <c:v>572.80899999999997</c:v>
                </c:pt>
                <c:pt idx="1620">
                  <c:v>572.97800000000007</c:v>
                </c:pt>
                <c:pt idx="1621">
                  <c:v>573.14400000000001</c:v>
                </c:pt>
                <c:pt idx="1622">
                  <c:v>573.30799999999977</c:v>
                </c:pt>
                <c:pt idx="1623">
                  <c:v>573.47</c:v>
                </c:pt>
                <c:pt idx="1624">
                  <c:v>573.63499999999999</c:v>
                </c:pt>
                <c:pt idx="1625">
                  <c:v>573.8009999999997</c:v>
                </c:pt>
                <c:pt idx="1626">
                  <c:v>573.96599999999978</c:v>
                </c:pt>
                <c:pt idx="1627">
                  <c:v>574.13300000000004</c:v>
                </c:pt>
                <c:pt idx="1628">
                  <c:v>574.30399999999997</c:v>
                </c:pt>
                <c:pt idx="1629">
                  <c:v>574.47</c:v>
                </c:pt>
                <c:pt idx="1630">
                  <c:v>574.63400000000001</c:v>
                </c:pt>
                <c:pt idx="1631">
                  <c:v>574.798</c:v>
                </c:pt>
                <c:pt idx="1632">
                  <c:v>574.95800000000008</c:v>
                </c:pt>
                <c:pt idx="1633">
                  <c:v>575.11799999999971</c:v>
                </c:pt>
                <c:pt idx="1634">
                  <c:v>575.27800000000002</c:v>
                </c:pt>
                <c:pt idx="1635">
                  <c:v>575.43799999999976</c:v>
                </c:pt>
                <c:pt idx="1636">
                  <c:v>575.6</c:v>
                </c:pt>
                <c:pt idx="1637">
                  <c:v>575.76400000000001</c:v>
                </c:pt>
                <c:pt idx="1638">
                  <c:v>575.93000000000006</c:v>
                </c:pt>
                <c:pt idx="1639">
                  <c:v>576.09400000000005</c:v>
                </c:pt>
                <c:pt idx="1640">
                  <c:v>576.25599999999997</c:v>
                </c:pt>
                <c:pt idx="1641">
                  <c:v>576.42000000000007</c:v>
                </c:pt>
                <c:pt idx="1642">
                  <c:v>576.59</c:v>
                </c:pt>
                <c:pt idx="1643">
                  <c:v>576.75599999999997</c:v>
                </c:pt>
                <c:pt idx="1644">
                  <c:v>576.92000000000007</c:v>
                </c:pt>
                <c:pt idx="1645">
                  <c:v>577.08300000000008</c:v>
                </c:pt>
                <c:pt idx="1646">
                  <c:v>577.24599999999998</c:v>
                </c:pt>
                <c:pt idx="1647">
                  <c:v>577.40800000000002</c:v>
                </c:pt>
                <c:pt idx="1648">
                  <c:v>577.56999999999971</c:v>
                </c:pt>
                <c:pt idx="1649">
                  <c:v>577.73099999999999</c:v>
                </c:pt>
                <c:pt idx="1650">
                  <c:v>577.89100000000008</c:v>
                </c:pt>
                <c:pt idx="1651">
                  <c:v>578.05199999999979</c:v>
                </c:pt>
                <c:pt idx="1652">
                  <c:v>578.21600000000001</c:v>
                </c:pt>
                <c:pt idx="1653">
                  <c:v>578.38</c:v>
                </c:pt>
                <c:pt idx="1654">
                  <c:v>578.54500000000007</c:v>
                </c:pt>
                <c:pt idx="1655">
                  <c:v>578.71100000000001</c:v>
                </c:pt>
                <c:pt idx="1656">
                  <c:v>578.8779999999997</c:v>
                </c:pt>
                <c:pt idx="1657">
                  <c:v>579.0469999999998</c:v>
                </c:pt>
                <c:pt idx="1658">
                  <c:v>579.21199999999999</c:v>
                </c:pt>
                <c:pt idx="1659">
                  <c:v>579.3779999999997</c:v>
                </c:pt>
                <c:pt idx="1660">
                  <c:v>579.54199999999969</c:v>
                </c:pt>
                <c:pt idx="1661">
                  <c:v>579.70399999999995</c:v>
                </c:pt>
                <c:pt idx="1662">
                  <c:v>579.86799999999948</c:v>
                </c:pt>
                <c:pt idx="1663">
                  <c:v>580.03300000000002</c:v>
                </c:pt>
                <c:pt idx="1664">
                  <c:v>580.19500000000005</c:v>
                </c:pt>
                <c:pt idx="1665">
                  <c:v>580.35999999999979</c:v>
                </c:pt>
                <c:pt idx="1666">
                  <c:v>580.52800000000002</c:v>
                </c:pt>
                <c:pt idx="1667">
                  <c:v>580.69500000000005</c:v>
                </c:pt>
                <c:pt idx="1668">
                  <c:v>580.85699999999974</c:v>
                </c:pt>
                <c:pt idx="1669">
                  <c:v>581.01800000000003</c:v>
                </c:pt>
                <c:pt idx="1670">
                  <c:v>581.17399999999998</c:v>
                </c:pt>
                <c:pt idx="1671">
                  <c:v>581.33599999999979</c:v>
                </c:pt>
                <c:pt idx="1672">
                  <c:v>581.49700000000007</c:v>
                </c:pt>
                <c:pt idx="1673">
                  <c:v>581.66100000000006</c:v>
                </c:pt>
                <c:pt idx="1674">
                  <c:v>581.82899999999972</c:v>
                </c:pt>
                <c:pt idx="1675">
                  <c:v>581.995</c:v>
                </c:pt>
                <c:pt idx="1676">
                  <c:v>582.16100000000006</c:v>
                </c:pt>
                <c:pt idx="1677">
                  <c:v>582.32699999999977</c:v>
                </c:pt>
                <c:pt idx="1678">
                  <c:v>582.49400000000003</c:v>
                </c:pt>
                <c:pt idx="1679">
                  <c:v>582.66199999999981</c:v>
                </c:pt>
                <c:pt idx="1680">
                  <c:v>582.82499999999982</c:v>
                </c:pt>
                <c:pt idx="1681">
                  <c:v>582.98599999999999</c:v>
                </c:pt>
                <c:pt idx="1682">
                  <c:v>583.15100000000007</c:v>
                </c:pt>
                <c:pt idx="1683">
                  <c:v>583.31199999999978</c:v>
                </c:pt>
                <c:pt idx="1684">
                  <c:v>583.47199999999998</c:v>
                </c:pt>
                <c:pt idx="1685">
                  <c:v>583.63400000000001</c:v>
                </c:pt>
                <c:pt idx="1686">
                  <c:v>583.79600000000005</c:v>
                </c:pt>
                <c:pt idx="1687">
                  <c:v>583.95900000000006</c:v>
                </c:pt>
                <c:pt idx="1688">
                  <c:v>584.12599999999998</c:v>
                </c:pt>
                <c:pt idx="1689">
                  <c:v>584.29700000000003</c:v>
                </c:pt>
                <c:pt idx="1690">
                  <c:v>584.46899999999982</c:v>
                </c:pt>
                <c:pt idx="1691">
                  <c:v>584.63799999999969</c:v>
                </c:pt>
                <c:pt idx="1692">
                  <c:v>584.803</c:v>
                </c:pt>
                <c:pt idx="1693">
                  <c:v>584.96899999999982</c:v>
                </c:pt>
                <c:pt idx="1694">
                  <c:v>585.13599999999997</c:v>
                </c:pt>
                <c:pt idx="1695">
                  <c:v>585.30399999999997</c:v>
                </c:pt>
                <c:pt idx="1696">
                  <c:v>585.47299999999996</c:v>
                </c:pt>
                <c:pt idx="1697">
                  <c:v>585.64300000000003</c:v>
                </c:pt>
                <c:pt idx="1698">
                  <c:v>585.80799999999977</c:v>
                </c:pt>
                <c:pt idx="1699">
                  <c:v>585.97299999999996</c:v>
                </c:pt>
                <c:pt idx="1700">
                  <c:v>586.13799999999969</c:v>
                </c:pt>
                <c:pt idx="1701">
                  <c:v>586.303</c:v>
                </c:pt>
                <c:pt idx="1702">
                  <c:v>586.47</c:v>
                </c:pt>
                <c:pt idx="1703">
                  <c:v>586.63699999999972</c:v>
                </c:pt>
                <c:pt idx="1704">
                  <c:v>586.80199999999979</c:v>
                </c:pt>
                <c:pt idx="1705">
                  <c:v>586.97299999999996</c:v>
                </c:pt>
                <c:pt idx="1706">
                  <c:v>587.14</c:v>
                </c:pt>
                <c:pt idx="1707">
                  <c:v>587.30699999999979</c:v>
                </c:pt>
                <c:pt idx="1708">
                  <c:v>587.47500000000002</c:v>
                </c:pt>
                <c:pt idx="1709">
                  <c:v>587.63900000000001</c:v>
                </c:pt>
                <c:pt idx="1710">
                  <c:v>587.803</c:v>
                </c:pt>
                <c:pt idx="1711">
                  <c:v>587.96699999999976</c:v>
                </c:pt>
                <c:pt idx="1712">
                  <c:v>588.1279999999997</c:v>
                </c:pt>
                <c:pt idx="1713">
                  <c:v>588.29</c:v>
                </c:pt>
                <c:pt idx="1714">
                  <c:v>588.45399999999972</c:v>
                </c:pt>
                <c:pt idx="1715">
                  <c:v>588.61599999999999</c:v>
                </c:pt>
                <c:pt idx="1716">
                  <c:v>588.77700000000004</c:v>
                </c:pt>
                <c:pt idx="1717">
                  <c:v>588.93999999999983</c:v>
                </c:pt>
                <c:pt idx="1718">
                  <c:v>589.10400000000004</c:v>
                </c:pt>
                <c:pt idx="1719">
                  <c:v>589.27099999999996</c:v>
                </c:pt>
                <c:pt idx="1720">
                  <c:v>589.43599999999969</c:v>
                </c:pt>
                <c:pt idx="1721">
                  <c:v>589.601</c:v>
                </c:pt>
                <c:pt idx="1722">
                  <c:v>589.76400000000001</c:v>
                </c:pt>
                <c:pt idx="1723">
                  <c:v>589.92399999999998</c:v>
                </c:pt>
                <c:pt idx="1724">
                  <c:v>590.08699999999999</c:v>
                </c:pt>
                <c:pt idx="1725">
                  <c:v>590.25</c:v>
                </c:pt>
                <c:pt idx="1726">
                  <c:v>590.41800000000001</c:v>
                </c:pt>
                <c:pt idx="1727">
                  <c:v>590.58900000000006</c:v>
                </c:pt>
                <c:pt idx="1728">
                  <c:v>590.76</c:v>
                </c:pt>
                <c:pt idx="1729">
                  <c:v>590.93099999999981</c:v>
                </c:pt>
                <c:pt idx="1730">
                  <c:v>591.1</c:v>
                </c:pt>
                <c:pt idx="1731">
                  <c:v>591.26699999999983</c:v>
                </c:pt>
                <c:pt idx="1732">
                  <c:v>591.43199999999979</c:v>
                </c:pt>
                <c:pt idx="1733">
                  <c:v>591.596</c:v>
                </c:pt>
                <c:pt idx="1734">
                  <c:v>591.76299999999969</c:v>
                </c:pt>
                <c:pt idx="1735">
                  <c:v>591.93299999999977</c:v>
                </c:pt>
                <c:pt idx="1736">
                  <c:v>592.10199999999998</c:v>
                </c:pt>
                <c:pt idx="1737">
                  <c:v>592.27200000000005</c:v>
                </c:pt>
                <c:pt idx="1738">
                  <c:v>592.43900000000008</c:v>
                </c:pt>
                <c:pt idx="1739">
                  <c:v>592.60799999999972</c:v>
                </c:pt>
                <c:pt idx="1740">
                  <c:v>592.779</c:v>
                </c:pt>
                <c:pt idx="1741">
                  <c:v>592.94799999999975</c:v>
                </c:pt>
                <c:pt idx="1742">
                  <c:v>593.11300000000006</c:v>
                </c:pt>
                <c:pt idx="1743">
                  <c:v>593.27200000000005</c:v>
                </c:pt>
                <c:pt idx="1744">
                  <c:v>593.43099999999981</c:v>
                </c:pt>
                <c:pt idx="1745">
                  <c:v>593.596</c:v>
                </c:pt>
                <c:pt idx="1746">
                  <c:v>593.76400000000001</c:v>
                </c:pt>
                <c:pt idx="1747">
                  <c:v>593.93099999999981</c:v>
                </c:pt>
                <c:pt idx="1748">
                  <c:v>594.09699999999998</c:v>
                </c:pt>
                <c:pt idx="1749">
                  <c:v>594.26600000000008</c:v>
                </c:pt>
                <c:pt idx="1750">
                  <c:v>594.43399999999997</c:v>
                </c:pt>
                <c:pt idx="1751">
                  <c:v>594.59799999999996</c:v>
                </c:pt>
                <c:pt idx="1752">
                  <c:v>594.75900000000001</c:v>
                </c:pt>
                <c:pt idx="1753">
                  <c:v>594.92000000000007</c:v>
                </c:pt>
                <c:pt idx="1754">
                  <c:v>595.08000000000004</c:v>
                </c:pt>
                <c:pt idx="1755">
                  <c:v>595.23700000000008</c:v>
                </c:pt>
                <c:pt idx="1756">
                  <c:v>595.39699999999971</c:v>
                </c:pt>
                <c:pt idx="1757">
                  <c:v>595.56099999999969</c:v>
                </c:pt>
                <c:pt idx="1758">
                  <c:v>595.72800000000007</c:v>
                </c:pt>
                <c:pt idx="1759">
                  <c:v>595.89800000000002</c:v>
                </c:pt>
                <c:pt idx="1760">
                  <c:v>596.06799999999976</c:v>
                </c:pt>
                <c:pt idx="1761">
                  <c:v>596.23900000000003</c:v>
                </c:pt>
                <c:pt idx="1762">
                  <c:v>596.41300000000001</c:v>
                </c:pt>
                <c:pt idx="1763">
                  <c:v>596.58000000000004</c:v>
                </c:pt>
                <c:pt idx="1764">
                  <c:v>596.74199999999996</c:v>
                </c:pt>
                <c:pt idx="1765">
                  <c:v>596.90499999999997</c:v>
                </c:pt>
                <c:pt idx="1766">
                  <c:v>597.06899999999996</c:v>
                </c:pt>
                <c:pt idx="1767">
                  <c:v>597.23299999999972</c:v>
                </c:pt>
                <c:pt idx="1768">
                  <c:v>597.39599999999996</c:v>
                </c:pt>
                <c:pt idx="1769">
                  <c:v>597.55699999999979</c:v>
                </c:pt>
                <c:pt idx="1770">
                  <c:v>597.71699999999998</c:v>
                </c:pt>
                <c:pt idx="1771">
                  <c:v>597.88400000000001</c:v>
                </c:pt>
                <c:pt idx="1772">
                  <c:v>598.05500000000006</c:v>
                </c:pt>
                <c:pt idx="1773">
                  <c:v>598.22500000000002</c:v>
                </c:pt>
                <c:pt idx="1774">
                  <c:v>598.38900000000001</c:v>
                </c:pt>
                <c:pt idx="1775">
                  <c:v>598.5509999999997</c:v>
                </c:pt>
                <c:pt idx="1776">
                  <c:v>598.71500000000003</c:v>
                </c:pt>
                <c:pt idx="1777">
                  <c:v>598.88099999999997</c:v>
                </c:pt>
                <c:pt idx="1778">
                  <c:v>599.0469999999998</c:v>
                </c:pt>
                <c:pt idx="1779">
                  <c:v>599.20900000000006</c:v>
                </c:pt>
                <c:pt idx="1780">
                  <c:v>599.36799999999948</c:v>
                </c:pt>
                <c:pt idx="1781">
                  <c:v>599.52600000000007</c:v>
                </c:pt>
                <c:pt idx="1782">
                  <c:v>599.68499999999995</c:v>
                </c:pt>
                <c:pt idx="1783">
                  <c:v>599.84199999999976</c:v>
                </c:pt>
                <c:pt idx="1784">
                  <c:v>600.0029999999997</c:v>
                </c:pt>
                <c:pt idx="1785">
                  <c:v>600.17100000000005</c:v>
                </c:pt>
                <c:pt idx="1786">
                  <c:v>600.33599999999979</c:v>
                </c:pt>
                <c:pt idx="1787">
                  <c:v>600.49700000000007</c:v>
                </c:pt>
                <c:pt idx="1788">
                  <c:v>600.65800000000002</c:v>
                </c:pt>
                <c:pt idx="1789">
                  <c:v>600.81899999999996</c:v>
                </c:pt>
                <c:pt idx="1790">
                  <c:v>600.98199999999997</c:v>
                </c:pt>
                <c:pt idx="1791">
                  <c:v>601.14699999999971</c:v>
                </c:pt>
                <c:pt idx="1792">
                  <c:v>601.31199999999978</c:v>
                </c:pt>
                <c:pt idx="1793">
                  <c:v>601.47800000000007</c:v>
                </c:pt>
                <c:pt idx="1794">
                  <c:v>601.64300000000003</c:v>
                </c:pt>
                <c:pt idx="1795">
                  <c:v>601.80899999999997</c:v>
                </c:pt>
                <c:pt idx="1796">
                  <c:v>601.97299999999996</c:v>
                </c:pt>
                <c:pt idx="1797">
                  <c:v>602.14</c:v>
                </c:pt>
                <c:pt idx="1798">
                  <c:v>602.30699999999979</c:v>
                </c:pt>
                <c:pt idx="1799">
                  <c:v>602.47900000000004</c:v>
                </c:pt>
                <c:pt idx="1800">
                  <c:v>602.649</c:v>
                </c:pt>
                <c:pt idx="1801">
                  <c:v>602.8159999999998</c:v>
                </c:pt>
                <c:pt idx="1802">
                  <c:v>602.98700000000008</c:v>
                </c:pt>
                <c:pt idx="1803">
                  <c:v>603.15599999999972</c:v>
                </c:pt>
                <c:pt idx="1804">
                  <c:v>603.3209999999998</c:v>
                </c:pt>
                <c:pt idx="1805">
                  <c:v>603.48599999999999</c:v>
                </c:pt>
                <c:pt idx="1806">
                  <c:v>603.65100000000007</c:v>
                </c:pt>
                <c:pt idx="1807">
                  <c:v>603.81499999999983</c:v>
                </c:pt>
                <c:pt idx="1808">
                  <c:v>603.98099999999999</c:v>
                </c:pt>
                <c:pt idx="1809">
                  <c:v>604.14400000000001</c:v>
                </c:pt>
                <c:pt idx="1810">
                  <c:v>604.30799999999977</c:v>
                </c:pt>
                <c:pt idx="1811">
                  <c:v>604.47500000000002</c:v>
                </c:pt>
                <c:pt idx="1812">
                  <c:v>604.64599999999996</c:v>
                </c:pt>
                <c:pt idx="1813">
                  <c:v>604.80999999999972</c:v>
                </c:pt>
                <c:pt idx="1814">
                  <c:v>604.971</c:v>
                </c:pt>
                <c:pt idx="1815">
                  <c:v>605.13400000000001</c:v>
                </c:pt>
                <c:pt idx="1816">
                  <c:v>605.30199999999979</c:v>
                </c:pt>
                <c:pt idx="1817">
                  <c:v>605.471</c:v>
                </c:pt>
                <c:pt idx="1818">
                  <c:v>605.63900000000001</c:v>
                </c:pt>
                <c:pt idx="1819">
                  <c:v>605.80699999999979</c:v>
                </c:pt>
                <c:pt idx="1820">
                  <c:v>605.976</c:v>
                </c:pt>
                <c:pt idx="1821">
                  <c:v>606.14</c:v>
                </c:pt>
                <c:pt idx="1822">
                  <c:v>606.30399999999997</c:v>
                </c:pt>
                <c:pt idx="1823">
                  <c:v>606.46899999999982</c:v>
                </c:pt>
                <c:pt idx="1824">
                  <c:v>606.63200000000006</c:v>
                </c:pt>
                <c:pt idx="1825">
                  <c:v>606.79300000000001</c:v>
                </c:pt>
                <c:pt idx="1826">
                  <c:v>606.95599999999979</c:v>
                </c:pt>
                <c:pt idx="1827">
                  <c:v>607.12099999999998</c:v>
                </c:pt>
                <c:pt idx="1828">
                  <c:v>607.28200000000004</c:v>
                </c:pt>
                <c:pt idx="1829">
                  <c:v>607.44299999999976</c:v>
                </c:pt>
                <c:pt idx="1830">
                  <c:v>607.60400000000004</c:v>
                </c:pt>
                <c:pt idx="1831">
                  <c:v>607.76499999999999</c:v>
                </c:pt>
                <c:pt idx="1832">
                  <c:v>607.928</c:v>
                </c:pt>
                <c:pt idx="1833">
                  <c:v>608.09199999999998</c:v>
                </c:pt>
                <c:pt idx="1834">
                  <c:v>608.25800000000004</c:v>
                </c:pt>
                <c:pt idx="1835">
                  <c:v>608.4259999999997</c:v>
                </c:pt>
                <c:pt idx="1836">
                  <c:v>608.59100000000001</c:v>
                </c:pt>
                <c:pt idx="1837">
                  <c:v>608.75199999999973</c:v>
                </c:pt>
                <c:pt idx="1838">
                  <c:v>608.91899999999998</c:v>
                </c:pt>
                <c:pt idx="1839">
                  <c:v>609.09400000000005</c:v>
                </c:pt>
                <c:pt idx="1840">
                  <c:v>609.26499999999999</c:v>
                </c:pt>
                <c:pt idx="1841">
                  <c:v>609.43099999999981</c:v>
                </c:pt>
                <c:pt idx="1842">
                  <c:v>609.59799999999996</c:v>
                </c:pt>
                <c:pt idx="1843">
                  <c:v>609.76400000000001</c:v>
                </c:pt>
                <c:pt idx="1844">
                  <c:v>609.93199999999979</c:v>
                </c:pt>
                <c:pt idx="1845">
                  <c:v>610.09699999999998</c:v>
                </c:pt>
                <c:pt idx="1846">
                  <c:v>610.26</c:v>
                </c:pt>
                <c:pt idx="1847">
                  <c:v>610.42000000000007</c:v>
                </c:pt>
                <c:pt idx="1848">
                  <c:v>610.58600000000001</c:v>
                </c:pt>
                <c:pt idx="1849">
                  <c:v>610.7529999999997</c:v>
                </c:pt>
                <c:pt idx="1850">
                  <c:v>610.91599999999971</c:v>
                </c:pt>
                <c:pt idx="1851">
                  <c:v>611.07500000000005</c:v>
                </c:pt>
                <c:pt idx="1852">
                  <c:v>611.23500000000001</c:v>
                </c:pt>
                <c:pt idx="1853">
                  <c:v>611.39699999999971</c:v>
                </c:pt>
                <c:pt idx="1854">
                  <c:v>611.55799999999977</c:v>
                </c:pt>
                <c:pt idx="1855">
                  <c:v>611.71900000000005</c:v>
                </c:pt>
                <c:pt idx="1856">
                  <c:v>611.88099999999997</c:v>
                </c:pt>
                <c:pt idx="1857">
                  <c:v>612.03800000000001</c:v>
                </c:pt>
                <c:pt idx="1858">
                  <c:v>612.19799999999998</c:v>
                </c:pt>
                <c:pt idx="1859">
                  <c:v>612.36099999999976</c:v>
                </c:pt>
                <c:pt idx="1860">
                  <c:v>612.53</c:v>
                </c:pt>
                <c:pt idx="1861">
                  <c:v>612.69900000000007</c:v>
                </c:pt>
                <c:pt idx="1862">
                  <c:v>612.86599999999976</c:v>
                </c:pt>
                <c:pt idx="1863">
                  <c:v>613.03399999999999</c:v>
                </c:pt>
                <c:pt idx="1864">
                  <c:v>613.19900000000007</c:v>
                </c:pt>
                <c:pt idx="1865">
                  <c:v>613.36399999999981</c:v>
                </c:pt>
                <c:pt idx="1866">
                  <c:v>613.53099999999972</c:v>
                </c:pt>
                <c:pt idx="1867">
                  <c:v>613.69500000000005</c:v>
                </c:pt>
                <c:pt idx="1868">
                  <c:v>613.85799999999949</c:v>
                </c:pt>
                <c:pt idx="1869">
                  <c:v>614.02199999999971</c:v>
                </c:pt>
                <c:pt idx="1870">
                  <c:v>614.18799999999999</c:v>
                </c:pt>
                <c:pt idx="1871">
                  <c:v>614.35499999999979</c:v>
                </c:pt>
                <c:pt idx="1872">
                  <c:v>614.524</c:v>
                </c:pt>
                <c:pt idx="1873">
                  <c:v>614.69200000000001</c:v>
                </c:pt>
                <c:pt idx="1874">
                  <c:v>614.85699999999974</c:v>
                </c:pt>
                <c:pt idx="1875">
                  <c:v>615.01900000000001</c:v>
                </c:pt>
                <c:pt idx="1876">
                  <c:v>615.18100000000004</c:v>
                </c:pt>
                <c:pt idx="1877">
                  <c:v>615.34699999999975</c:v>
                </c:pt>
                <c:pt idx="1878">
                  <c:v>615.51400000000001</c:v>
                </c:pt>
                <c:pt idx="1879">
                  <c:v>615.678</c:v>
                </c:pt>
                <c:pt idx="1880">
                  <c:v>615.84300000000007</c:v>
                </c:pt>
                <c:pt idx="1881">
                  <c:v>616.01099999999997</c:v>
                </c:pt>
                <c:pt idx="1882">
                  <c:v>616.17899999999997</c:v>
                </c:pt>
                <c:pt idx="1883">
                  <c:v>616.34099999999978</c:v>
                </c:pt>
                <c:pt idx="1884">
                  <c:v>616.5029999999997</c:v>
                </c:pt>
                <c:pt idx="1885">
                  <c:v>616.66800000000001</c:v>
                </c:pt>
                <c:pt idx="1886">
                  <c:v>616.83300000000008</c:v>
                </c:pt>
                <c:pt idx="1887">
                  <c:v>616.99900000000002</c:v>
                </c:pt>
                <c:pt idx="1888">
                  <c:v>617.16399999999999</c:v>
                </c:pt>
                <c:pt idx="1889">
                  <c:v>617.33099999999979</c:v>
                </c:pt>
                <c:pt idx="1890">
                  <c:v>617.49900000000002</c:v>
                </c:pt>
                <c:pt idx="1891">
                  <c:v>617.66699999999969</c:v>
                </c:pt>
                <c:pt idx="1892">
                  <c:v>617.83099999999979</c:v>
                </c:pt>
                <c:pt idx="1893">
                  <c:v>617.99299999999971</c:v>
                </c:pt>
                <c:pt idx="1894">
                  <c:v>618.15100000000007</c:v>
                </c:pt>
                <c:pt idx="1895">
                  <c:v>618.30599999999981</c:v>
                </c:pt>
                <c:pt idx="1896">
                  <c:v>618.46599999999978</c:v>
                </c:pt>
                <c:pt idx="1897">
                  <c:v>618.63300000000004</c:v>
                </c:pt>
                <c:pt idx="1898">
                  <c:v>618.80399999999997</c:v>
                </c:pt>
                <c:pt idx="1899">
                  <c:v>618.97699999999998</c:v>
                </c:pt>
                <c:pt idx="1900">
                  <c:v>619.15</c:v>
                </c:pt>
                <c:pt idx="1901">
                  <c:v>619.31999999999971</c:v>
                </c:pt>
                <c:pt idx="1902">
                  <c:v>619.48800000000006</c:v>
                </c:pt>
                <c:pt idx="1903">
                  <c:v>619.65100000000007</c:v>
                </c:pt>
                <c:pt idx="1904">
                  <c:v>619.80799999999977</c:v>
                </c:pt>
                <c:pt idx="1905">
                  <c:v>619.97</c:v>
                </c:pt>
                <c:pt idx="1906">
                  <c:v>620.13300000000004</c:v>
                </c:pt>
                <c:pt idx="1907">
                  <c:v>620.29500000000007</c:v>
                </c:pt>
                <c:pt idx="1908">
                  <c:v>620.45299999999975</c:v>
                </c:pt>
                <c:pt idx="1909">
                  <c:v>620.60900000000004</c:v>
                </c:pt>
                <c:pt idx="1910">
                  <c:v>620.76699999999983</c:v>
                </c:pt>
                <c:pt idx="1911">
                  <c:v>620.928</c:v>
                </c:pt>
                <c:pt idx="1912">
                  <c:v>621.08699999999999</c:v>
                </c:pt>
                <c:pt idx="1913">
                  <c:v>621.245</c:v>
                </c:pt>
                <c:pt idx="1914">
                  <c:v>621.4069999999997</c:v>
                </c:pt>
                <c:pt idx="1915">
                  <c:v>621.572</c:v>
                </c:pt>
                <c:pt idx="1916">
                  <c:v>621.73800000000006</c:v>
                </c:pt>
                <c:pt idx="1917">
                  <c:v>621.904</c:v>
                </c:pt>
                <c:pt idx="1918">
                  <c:v>622.06699999999978</c:v>
                </c:pt>
                <c:pt idx="1919">
                  <c:v>622.23</c:v>
                </c:pt>
                <c:pt idx="1920">
                  <c:v>622.39599999999996</c:v>
                </c:pt>
                <c:pt idx="1921">
                  <c:v>622.56199999999978</c:v>
                </c:pt>
                <c:pt idx="1922">
                  <c:v>622.73</c:v>
                </c:pt>
                <c:pt idx="1923">
                  <c:v>622.899</c:v>
                </c:pt>
                <c:pt idx="1924">
                  <c:v>623.06400000000008</c:v>
                </c:pt>
                <c:pt idx="1925">
                  <c:v>623.226</c:v>
                </c:pt>
                <c:pt idx="1926">
                  <c:v>623.38799999999969</c:v>
                </c:pt>
                <c:pt idx="1927">
                  <c:v>623.55199999999979</c:v>
                </c:pt>
                <c:pt idx="1928">
                  <c:v>623.71900000000005</c:v>
                </c:pt>
                <c:pt idx="1929">
                  <c:v>623.88499999999999</c:v>
                </c:pt>
                <c:pt idx="1930">
                  <c:v>624.04899999999998</c:v>
                </c:pt>
                <c:pt idx="1931">
                  <c:v>624.21299999999997</c:v>
                </c:pt>
                <c:pt idx="1932">
                  <c:v>624.37599999999998</c:v>
                </c:pt>
                <c:pt idx="1933">
                  <c:v>624.54099999999971</c:v>
                </c:pt>
                <c:pt idx="1934">
                  <c:v>624.70800000000008</c:v>
                </c:pt>
                <c:pt idx="1935">
                  <c:v>624.87400000000002</c:v>
                </c:pt>
                <c:pt idx="1936">
                  <c:v>625.04099999999971</c:v>
                </c:pt>
                <c:pt idx="1937">
                  <c:v>625.20399999999995</c:v>
                </c:pt>
                <c:pt idx="1938">
                  <c:v>625.36599999999976</c:v>
                </c:pt>
                <c:pt idx="1939">
                  <c:v>625.53</c:v>
                </c:pt>
                <c:pt idx="1940">
                  <c:v>625.69600000000003</c:v>
                </c:pt>
                <c:pt idx="1941">
                  <c:v>625.86599999999976</c:v>
                </c:pt>
                <c:pt idx="1942">
                  <c:v>626.03699999999981</c:v>
                </c:pt>
                <c:pt idx="1943">
                  <c:v>626.20800000000008</c:v>
                </c:pt>
                <c:pt idx="1944">
                  <c:v>626.38</c:v>
                </c:pt>
                <c:pt idx="1945">
                  <c:v>626.54999999999973</c:v>
                </c:pt>
                <c:pt idx="1946">
                  <c:v>626.71299999999997</c:v>
                </c:pt>
                <c:pt idx="1947">
                  <c:v>626.87400000000002</c:v>
                </c:pt>
                <c:pt idx="1948">
                  <c:v>627.03</c:v>
                </c:pt>
                <c:pt idx="1949">
                  <c:v>627.19000000000005</c:v>
                </c:pt>
                <c:pt idx="1950">
                  <c:v>627.35300000000007</c:v>
                </c:pt>
                <c:pt idx="1951">
                  <c:v>627.51699999999983</c:v>
                </c:pt>
                <c:pt idx="1952">
                  <c:v>627.68399999999997</c:v>
                </c:pt>
                <c:pt idx="1953">
                  <c:v>627.84899999999971</c:v>
                </c:pt>
                <c:pt idx="1954">
                  <c:v>628.01400000000001</c:v>
                </c:pt>
                <c:pt idx="1955">
                  <c:v>628.17600000000004</c:v>
                </c:pt>
                <c:pt idx="1956">
                  <c:v>628.33799999999974</c:v>
                </c:pt>
                <c:pt idx="1957">
                  <c:v>628.49900000000002</c:v>
                </c:pt>
                <c:pt idx="1958">
                  <c:v>628.66000000000008</c:v>
                </c:pt>
                <c:pt idx="1959">
                  <c:v>628.82299999999975</c:v>
                </c:pt>
                <c:pt idx="1960">
                  <c:v>628.98700000000008</c:v>
                </c:pt>
                <c:pt idx="1961">
                  <c:v>629.15</c:v>
                </c:pt>
                <c:pt idx="1962">
                  <c:v>629.31299999999976</c:v>
                </c:pt>
                <c:pt idx="1963">
                  <c:v>629.48</c:v>
                </c:pt>
                <c:pt idx="1964">
                  <c:v>629.649</c:v>
                </c:pt>
                <c:pt idx="1965">
                  <c:v>629.8159999999998</c:v>
                </c:pt>
                <c:pt idx="1966">
                  <c:v>629.98</c:v>
                </c:pt>
                <c:pt idx="1967">
                  <c:v>630.14599999999996</c:v>
                </c:pt>
                <c:pt idx="1968">
                  <c:v>630.31299999999976</c:v>
                </c:pt>
                <c:pt idx="1969">
                  <c:v>630.476</c:v>
                </c:pt>
                <c:pt idx="1970">
                  <c:v>630.63900000000001</c:v>
                </c:pt>
                <c:pt idx="1971">
                  <c:v>630.80699999999979</c:v>
                </c:pt>
                <c:pt idx="1972">
                  <c:v>630.97699999999998</c:v>
                </c:pt>
                <c:pt idx="1973">
                  <c:v>631.15199999999982</c:v>
                </c:pt>
                <c:pt idx="1974">
                  <c:v>631.32599999999979</c:v>
                </c:pt>
                <c:pt idx="1975">
                  <c:v>631.49599999999998</c:v>
                </c:pt>
                <c:pt idx="1976">
                  <c:v>631.66699999999969</c:v>
                </c:pt>
                <c:pt idx="1977">
                  <c:v>631.83599999999979</c:v>
                </c:pt>
                <c:pt idx="1978">
                  <c:v>632.00400000000002</c:v>
                </c:pt>
                <c:pt idx="1979">
                  <c:v>632.16800000000001</c:v>
                </c:pt>
                <c:pt idx="1980">
                  <c:v>632.33199999999977</c:v>
                </c:pt>
                <c:pt idx="1981">
                  <c:v>632.49800000000005</c:v>
                </c:pt>
                <c:pt idx="1982">
                  <c:v>632.66199999999981</c:v>
                </c:pt>
                <c:pt idx="1983">
                  <c:v>632.82400000000007</c:v>
                </c:pt>
                <c:pt idx="1984">
                  <c:v>632.98400000000004</c:v>
                </c:pt>
                <c:pt idx="1985">
                  <c:v>633.14300000000003</c:v>
                </c:pt>
                <c:pt idx="1986">
                  <c:v>633.31099999999969</c:v>
                </c:pt>
                <c:pt idx="1987">
                  <c:v>633.476</c:v>
                </c:pt>
                <c:pt idx="1988">
                  <c:v>633.64300000000003</c:v>
                </c:pt>
                <c:pt idx="1989">
                  <c:v>633.81199999999978</c:v>
                </c:pt>
                <c:pt idx="1990">
                  <c:v>633.98</c:v>
                </c:pt>
                <c:pt idx="1991">
                  <c:v>634.14699999999971</c:v>
                </c:pt>
                <c:pt idx="1992">
                  <c:v>634.31299999999976</c:v>
                </c:pt>
                <c:pt idx="1993">
                  <c:v>634.47800000000007</c:v>
                </c:pt>
                <c:pt idx="1994">
                  <c:v>634.64100000000008</c:v>
                </c:pt>
                <c:pt idx="1995">
                  <c:v>634.80599999999981</c:v>
                </c:pt>
                <c:pt idx="1996">
                  <c:v>634.97500000000002</c:v>
                </c:pt>
                <c:pt idx="1997">
                  <c:v>635.14599999999996</c:v>
                </c:pt>
                <c:pt idx="1998">
                  <c:v>635.31799999999976</c:v>
                </c:pt>
                <c:pt idx="1999">
                  <c:v>635.48700000000008</c:v>
                </c:pt>
                <c:pt idx="2000">
                  <c:v>635.65100000000007</c:v>
                </c:pt>
                <c:pt idx="2001">
                  <c:v>635.81499999999983</c:v>
                </c:pt>
                <c:pt idx="2002">
                  <c:v>635.98099999999999</c:v>
                </c:pt>
                <c:pt idx="2003">
                  <c:v>636.14199999999983</c:v>
                </c:pt>
                <c:pt idx="2004">
                  <c:v>636.30500000000006</c:v>
                </c:pt>
                <c:pt idx="2005">
                  <c:v>636.47</c:v>
                </c:pt>
                <c:pt idx="2006">
                  <c:v>636.63400000000001</c:v>
                </c:pt>
                <c:pt idx="2007">
                  <c:v>636.79600000000005</c:v>
                </c:pt>
                <c:pt idx="2008">
                  <c:v>636.95900000000006</c:v>
                </c:pt>
                <c:pt idx="2009">
                  <c:v>637.12200000000007</c:v>
                </c:pt>
                <c:pt idx="2010">
                  <c:v>637.28700000000003</c:v>
                </c:pt>
                <c:pt idx="2011">
                  <c:v>637.45299999999975</c:v>
                </c:pt>
                <c:pt idx="2012">
                  <c:v>637.62300000000005</c:v>
                </c:pt>
                <c:pt idx="2013">
                  <c:v>637.79100000000005</c:v>
                </c:pt>
                <c:pt idx="2014">
                  <c:v>637.95800000000008</c:v>
                </c:pt>
                <c:pt idx="2015">
                  <c:v>638.12400000000002</c:v>
                </c:pt>
                <c:pt idx="2016">
                  <c:v>638.28700000000003</c:v>
                </c:pt>
                <c:pt idx="2017">
                  <c:v>638.44900000000007</c:v>
                </c:pt>
                <c:pt idx="2018">
                  <c:v>638.61</c:v>
                </c:pt>
                <c:pt idx="2019">
                  <c:v>638.77300000000002</c:v>
                </c:pt>
                <c:pt idx="2020">
                  <c:v>638.93799999999976</c:v>
                </c:pt>
                <c:pt idx="2021">
                  <c:v>639.10300000000007</c:v>
                </c:pt>
                <c:pt idx="2022">
                  <c:v>639.26900000000001</c:v>
                </c:pt>
                <c:pt idx="2023">
                  <c:v>639.43699999999978</c:v>
                </c:pt>
                <c:pt idx="2024">
                  <c:v>639.60300000000007</c:v>
                </c:pt>
                <c:pt idx="2025">
                  <c:v>639.76800000000003</c:v>
                </c:pt>
                <c:pt idx="2026">
                  <c:v>639.93099999999981</c:v>
                </c:pt>
                <c:pt idx="2027">
                  <c:v>640.09400000000005</c:v>
                </c:pt>
                <c:pt idx="2028">
                  <c:v>640.25700000000006</c:v>
                </c:pt>
                <c:pt idx="2029">
                  <c:v>640.423</c:v>
                </c:pt>
                <c:pt idx="2030">
                  <c:v>640.59400000000005</c:v>
                </c:pt>
                <c:pt idx="2031">
                  <c:v>640.76499999999999</c:v>
                </c:pt>
                <c:pt idx="2032">
                  <c:v>640.93599999999969</c:v>
                </c:pt>
                <c:pt idx="2033">
                  <c:v>641.10500000000002</c:v>
                </c:pt>
                <c:pt idx="2034">
                  <c:v>641.27300000000002</c:v>
                </c:pt>
                <c:pt idx="2035">
                  <c:v>641.44199999999978</c:v>
                </c:pt>
                <c:pt idx="2036">
                  <c:v>641.61099999999999</c:v>
                </c:pt>
                <c:pt idx="2037">
                  <c:v>641.774</c:v>
                </c:pt>
                <c:pt idx="2038">
                  <c:v>641.93699999999978</c:v>
                </c:pt>
                <c:pt idx="2039">
                  <c:v>642.10400000000004</c:v>
                </c:pt>
                <c:pt idx="2040">
                  <c:v>642.26800000000003</c:v>
                </c:pt>
                <c:pt idx="2041">
                  <c:v>642.43199999999979</c:v>
                </c:pt>
                <c:pt idx="2042">
                  <c:v>642.601</c:v>
                </c:pt>
                <c:pt idx="2043">
                  <c:v>642.77</c:v>
                </c:pt>
                <c:pt idx="2044">
                  <c:v>642.93099999999981</c:v>
                </c:pt>
                <c:pt idx="2045">
                  <c:v>643.09300000000007</c:v>
                </c:pt>
                <c:pt idx="2046">
                  <c:v>643.25700000000006</c:v>
                </c:pt>
                <c:pt idx="2047">
                  <c:v>643.4219999999998</c:v>
                </c:pt>
                <c:pt idx="2048">
                  <c:v>643.58300000000008</c:v>
                </c:pt>
                <c:pt idx="2049">
                  <c:v>643.74900000000002</c:v>
                </c:pt>
                <c:pt idx="2050">
                  <c:v>643.91699999999969</c:v>
                </c:pt>
                <c:pt idx="2051">
                  <c:v>644.08100000000002</c:v>
                </c:pt>
                <c:pt idx="2052">
                  <c:v>644.245</c:v>
                </c:pt>
                <c:pt idx="2053">
                  <c:v>644.41300000000001</c:v>
                </c:pt>
                <c:pt idx="2054">
                  <c:v>644.58199999999999</c:v>
                </c:pt>
                <c:pt idx="2055">
                  <c:v>644.7529999999997</c:v>
                </c:pt>
                <c:pt idx="2056">
                  <c:v>644.9219999999998</c:v>
                </c:pt>
                <c:pt idx="2057">
                  <c:v>645.08799999999997</c:v>
                </c:pt>
                <c:pt idx="2058">
                  <c:v>645.25099999999998</c:v>
                </c:pt>
                <c:pt idx="2059">
                  <c:v>645.41100000000006</c:v>
                </c:pt>
                <c:pt idx="2060">
                  <c:v>645.57100000000003</c:v>
                </c:pt>
                <c:pt idx="2061">
                  <c:v>645.73099999999999</c:v>
                </c:pt>
                <c:pt idx="2062">
                  <c:v>645.899</c:v>
                </c:pt>
                <c:pt idx="2063">
                  <c:v>646.06699999999978</c:v>
                </c:pt>
                <c:pt idx="2064">
                  <c:v>646.22900000000004</c:v>
                </c:pt>
                <c:pt idx="2065">
                  <c:v>646.39</c:v>
                </c:pt>
                <c:pt idx="2066">
                  <c:v>646.54999999999973</c:v>
                </c:pt>
                <c:pt idx="2067">
                  <c:v>646.71500000000003</c:v>
                </c:pt>
                <c:pt idx="2068">
                  <c:v>646.87900000000002</c:v>
                </c:pt>
                <c:pt idx="2069">
                  <c:v>647.04399999999998</c:v>
                </c:pt>
                <c:pt idx="2070">
                  <c:v>647.20900000000006</c:v>
                </c:pt>
                <c:pt idx="2071">
                  <c:v>647.37200000000007</c:v>
                </c:pt>
                <c:pt idx="2072">
                  <c:v>647.53500000000008</c:v>
                </c:pt>
                <c:pt idx="2073">
                  <c:v>647.70000000000005</c:v>
                </c:pt>
                <c:pt idx="2074">
                  <c:v>647.86399999999981</c:v>
                </c:pt>
                <c:pt idx="2075">
                  <c:v>648.02699999999982</c:v>
                </c:pt>
                <c:pt idx="2076">
                  <c:v>648.18799999999999</c:v>
                </c:pt>
                <c:pt idx="2077">
                  <c:v>648.35199999999975</c:v>
                </c:pt>
                <c:pt idx="2078">
                  <c:v>648.51900000000001</c:v>
                </c:pt>
                <c:pt idx="2079">
                  <c:v>648.68799999999999</c:v>
                </c:pt>
                <c:pt idx="2080">
                  <c:v>648.85199999999975</c:v>
                </c:pt>
                <c:pt idx="2081">
                  <c:v>649.01900000000001</c:v>
                </c:pt>
                <c:pt idx="2082">
                  <c:v>649.18200000000002</c:v>
                </c:pt>
                <c:pt idx="2083">
                  <c:v>649.3449999999998</c:v>
                </c:pt>
                <c:pt idx="2084">
                  <c:v>649.50700000000006</c:v>
                </c:pt>
                <c:pt idx="2085">
                  <c:v>649.66800000000001</c:v>
                </c:pt>
                <c:pt idx="2086">
                  <c:v>649.82599999999979</c:v>
                </c:pt>
                <c:pt idx="2087">
                  <c:v>649.98500000000001</c:v>
                </c:pt>
                <c:pt idx="2088">
                  <c:v>650.14699999999971</c:v>
                </c:pt>
                <c:pt idx="2089">
                  <c:v>650.31199999999978</c:v>
                </c:pt>
                <c:pt idx="2090">
                  <c:v>650.48</c:v>
                </c:pt>
                <c:pt idx="2091">
                  <c:v>650.65</c:v>
                </c:pt>
                <c:pt idx="2092">
                  <c:v>650.81299999999976</c:v>
                </c:pt>
                <c:pt idx="2093">
                  <c:v>650.976</c:v>
                </c:pt>
                <c:pt idx="2094">
                  <c:v>651.14100000000008</c:v>
                </c:pt>
                <c:pt idx="2095">
                  <c:v>651.30799999999977</c:v>
                </c:pt>
                <c:pt idx="2096">
                  <c:v>651.47500000000002</c:v>
                </c:pt>
                <c:pt idx="2097">
                  <c:v>651.64499999999998</c:v>
                </c:pt>
                <c:pt idx="2098">
                  <c:v>651.80899999999997</c:v>
                </c:pt>
                <c:pt idx="2099">
                  <c:v>651.976</c:v>
                </c:pt>
                <c:pt idx="2100">
                  <c:v>652.14499999999998</c:v>
                </c:pt>
                <c:pt idx="2101">
                  <c:v>652.31499999999983</c:v>
                </c:pt>
                <c:pt idx="2102">
                  <c:v>652.48199999999997</c:v>
                </c:pt>
                <c:pt idx="2103">
                  <c:v>652.65100000000007</c:v>
                </c:pt>
                <c:pt idx="2104">
                  <c:v>652.81799999999976</c:v>
                </c:pt>
                <c:pt idx="2105">
                  <c:v>652.98599999999999</c:v>
                </c:pt>
                <c:pt idx="2106">
                  <c:v>653.15100000000007</c:v>
                </c:pt>
                <c:pt idx="2107">
                  <c:v>653.31299999999976</c:v>
                </c:pt>
                <c:pt idx="2108">
                  <c:v>653.47800000000007</c:v>
                </c:pt>
                <c:pt idx="2109">
                  <c:v>653.63900000000001</c:v>
                </c:pt>
                <c:pt idx="2110">
                  <c:v>653.8009999999997</c:v>
                </c:pt>
                <c:pt idx="2111">
                  <c:v>653.96399999999971</c:v>
                </c:pt>
                <c:pt idx="2112">
                  <c:v>654.1279999999997</c:v>
                </c:pt>
                <c:pt idx="2113">
                  <c:v>654.29100000000005</c:v>
                </c:pt>
                <c:pt idx="2114">
                  <c:v>654.45299999999975</c:v>
                </c:pt>
                <c:pt idx="2115">
                  <c:v>654.61500000000001</c:v>
                </c:pt>
                <c:pt idx="2116">
                  <c:v>654.774</c:v>
                </c:pt>
                <c:pt idx="2117">
                  <c:v>654.93499999999972</c:v>
                </c:pt>
                <c:pt idx="2118">
                  <c:v>655.101</c:v>
                </c:pt>
                <c:pt idx="2119">
                  <c:v>655.274</c:v>
                </c:pt>
                <c:pt idx="2120">
                  <c:v>655.4459999999998</c:v>
                </c:pt>
                <c:pt idx="2121">
                  <c:v>655.61500000000001</c:v>
                </c:pt>
                <c:pt idx="2122">
                  <c:v>655.78</c:v>
                </c:pt>
                <c:pt idx="2123">
                  <c:v>655.94499999999971</c:v>
                </c:pt>
                <c:pt idx="2124">
                  <c:v>656.11099999999999</c:v>
                </c:pt>
                <c:pt idx="2125">
                  <c:v>656.27600000000007</c:v>
                </c:pt>
                <c:pt idx="2126">
                  <c:v>656.4409999999998</c:v>
                </c:pt>
                <c:pt idx="2127">
                  <c:v>656.60300000000007</c:v>
                </c:pt>
                <c:pt idx="2128">
                  <c:v>656.76199999999972</c:v>
                </c:pt>
                <c:pt idx="2129">
                  <c:v>656.92399999999998</c:v>
                </c:pt>
                <c:pt idx="2130">
                  <c:v>657.08799999999997</c:v>
                </c:pt>
                <c:pt idx="2131">
                  <c:v>657.255</c:v>
                </c:pt>
                <c:pt idx="2132">
                  <c:v>657.42499999999973</c:v>
                </c:pt>
                <c:pt idx="2133">
                  <c:v>657.59199999999998</c:v>
                </c:pt>
                <c:pt idx="2134">
                  <c:v>657.75900000000001</c:v>
                </c:pt>
                <c:pt idx="2135">
                  <c:v>657.92499999999973</c:v>
                </c:pt>
                <c:pt idx="2136">
                  <c:v>658.08699999999999</c:v>
                </c:pt>
                <c:pt idx="2137">
                  <c:v>658.25400000000002</c:v>
                </c:pt>
                <c:pt idx="2138">
                  <c:v>658.4219999999998</c:v>
                </c:pt>
                <c:pt idx="2139">
                  <c:v>658.59</c:v>
                </c:pt>
                <c:pt idx="2140">
                  <c:v>658.755</c:v>
                </c:pt>
                <c:pt idx="2141">
                  <c:v>658.92099999999982</c:v>
                </c:pt>
                <c:pt idx="2142">
                  <c:v>659.08500000000004</c:v>
                </c:pt>
                <c:pt idx="2143">
                  <c:v>659.24800000000005</c:v>
                </c:pt>
                <c:pt idx="2144">
                  <c:v>659.41100000000006</c:v>
                </c:pt>
                <c:pt idx="2145">
                  <c:v>659.57400000000007</c:v>
                </c:pt>
                <c:pt idx="2146">
                  <c:v>659.73500000000001</c:v>
                </c:pt>
                <c:pt idx="2147">
                  <c:v>659.89599999999996</c:v>
                </c:pt>
                <c:pt idx="2148">
                  <c:v>660.05699999999979</c:v>
                </c:pt>
                <c:pt idx="2149">
                  <c:v>660.21699999999998</c:v>
                </c:pt>
                <c:pt idx="2150">
                  <c:v>660.37400000000002</c:v>
                </c:pt>
                <c:pt idx="2151">
                  <c:v>660.53099999999972</c:v>
                </c:pt>
                <c:pt idx="2152">
                  <c:v>660.68700000000001</c:v>
                </c:pt>
                <c:pt idx="2153">
                  <c:v>660.84699999999975</c:v>
                </c:pt>
                <c:pt idx="2154">
                  <c:v>661.01</c:v>
                </c:pt>
                <c:pt idx="2155">
                  <c:v>661.173</c:v>
                </c:pt>
                <c:pt idx="2156">
                  <c:v>661.33699999999976</c:v>
                </c:pt>
                <c:pt idx="2157">
                  <c:v>661.50400000000002</c:v>
                </c:pt>
                <c:pt idx="2158">
                  <c:v>661.67100000000005</c:v>
                </c:pt>
                <c:pt idx="2159">
                  <c:v>661.84099999999978</c:v>
                </c:pt>
                <c:pt idx="2160">
                  <c:v>662.01400000000001</c:v>
                </c:pt>
                <c:pt idx="2161">
                  <c:v>662.18399999999997</c:v>
                </c:pt>
                <c:pt idx="2162">
                  <c:v>662.35399999999981</c:v>
                </c:pt>
                <c:pt idx="2163">
                  <c:v>662.524</c:v>
                </c:pt>
                <c:pt idx="2164">
                  <c:v>662.69600000000003</c:v>
                </c:pt>
                <c:pt idx="2165">
                  <c:v>662.86599999999976</c:v>
                </c:pt>
                <c:pt idx="2166">
                  <c:v>663.03399999999999</c:v>
                </c:pt>
                <c:pt idx="2167">
                  <c:v>663.20299999999997</c:v>
                </c:pt>
                <c:pt idx="2168">
                  <c:v>663.36399999999981</c:v>
                </c:pt>
                <c:pt idx="2169">
                  <c:v>663.524</c:v>
                </c:pt>
                <c:pt idx="2170">
                  <c:v>663.68200000000002</c:v>
                </c:pt>
                <c:pt idx="2171">
                  <c:v>663.83999999999969</c:v>
                </c:pt>
                <c:pt idx="2172">
                  <c:v>664.00099999999998</c:v>
                </c:pt>
                <c:pt idx="2173">
                  <c:v>664.16199999999981</c:v>
                </c:pt>
                <c:pt idx="2174">
                  <c:v>664.32499999999982</c:v>
                </c:pt>
                <c:pt idx="2175">
                  <c:v>664.48700000000008</c:v>
                </c:pt>
                <c:pt idx="2176">
                  <c:v>664.649</c:v>
                </c:pt>
                <c:pt idx="2177">
                  <c:v>664.80799999999977</c:v>
                </c:pt>
                <c:pt idx="2178">
                  <c:v>664.96599999999978</c:v>
                </c:pt>
                <c:pt idx="2179">
                  <c:v>665.12699999999973</c:v>
                </c:pt>
                <c:pt idx="2180">
                  <c:v>665.28600000000006</c:v>
                </c:pt>
                <c:pt idx="2181">
                  <c:v>665.44499999999971</c:v>
                </c:pt>
                <c:pt idx="2182">
                  <c:v>665.60400000000004</c:v>
                </c:pt>
                <c:pt idx="2183">
                  <c:v>665.76299999999969</c:v>
                </c:pt>
                <c:pt idx="2184">
                  <c:v>665.923</c:v>
                </c:pt>
                <c:pt idx="2185">
                  <c:v>666.08500000000004</c:v>
                </c:pt>
                <c:pt idx="2186">
                  <c:v>666.25</c:v>
                </c:pt>
                <c:pt idx="2187">
                  <c:v>666.41699999999969</c:v>
                </c:pt>
                <c:pt idx="2188">
                  <c:v>666.58799999999997</c:v>
                </c:pt>
                <c:pt idx="2189">
                  <c:v>666.75599999999997</c:v>
                </c:pt>
                <c:pt idx="2190">
                  <c:v>666.92000000000007</c:v>
                </c:pt>
                <c:pt idx="2191">
                  <c:v>667.08300000000008</c:v>
                </c:pt>
                <c:pt idx="2192">
                  <c:v>667.245</c:v>
                </c:pt>
                <c:pt idx="2193">
                  <c:v>667.41000000000008</c:v>
                </c:pt>
                <c:pt idx="2194">
                  <c:v>667.57400000000007</c:v>
                </c:pt>
                <c:pt idx="2195">
                  <c:v>667.74</c:v>
                </c:pt>
                <c:pt idx="2196">
                  <c:v>667.90800000000002</c:v>
                </c:pt>
                <c:pt idx="2197">
                  <c:v>668.077</c:v>
                </c:pt>
                <c:pt idx="2198">
                  <c:v>668.24900000000002</c:v>
                </c:pt>
                <c:pt idx="2199">
                  <c:v>668.42000000000007</c:v>
                </c:pt>
                <c:pt idx="2200">
                  <c:v>668.59199999999998</c:v>
                </c:pt>
                <c:pt idx="2201">
                  <c:v>668.76099999999997</c:v>
                </c:pt>
                <c:pt idx="2202">
                  <c:v>668.92699999999979</c:v>
                </c:pt>
                <c:pt idx="2203">
                  <c:v>669.09</c:v>
                </c:pt>
                <c:pt idx="2204">
                  <c:v>669.2529999999997</c:v>
                </c:pt>
                <c:pt idx="2205">
                  <c:v>669.41599999999971</c:v>
                </c:pt>
                <c:pt idx="2206">
                  <c:v>669.58</c:v>
                </c:pt>
                <c:pt idx="2207">
                  <c:v>669.74800000000005</c:v>
                </c:pt>
                <c:pt idx="2208">
                  <c:v>669.91499999999996</c:v>
                </c:pt>
                <c:pt idx="2209">
                  <c:v>670.08500000000004</c:v>
                </c:pt>
                <c:pt idx="2210">
                  <c:v>670.2529999999997</c:v>
                </c:pt>
                <c:pt idx="2211">
                  <c:v>670.42000000000007</c:v>
                </c:pt>
                <c:pt idx="2212">
                  <c:v>670.58500000000004</c:v>
                </c:pt>
                <c:pt idx="2213">
                  <c:v>670.75</c:v>
                </c:pt>
                <c:pt idx="2214">
                  <c:v>670.91699999999969</c:v>
                </c:pt>
                <c:pt idx="2215">
                  <c:v>671.08699999999999</c:v>
                </c:pt>
                <c:pt idx="2216">
                  <c:v>671.25599999999997</c:v>
                </c:pt>
                <c:pt idx="2217">
                  <c:v>671.42399999999998</c:v>
                </c:pt>
                <c:pt idx="2218">
                  <c:v>671.59100000000001</c:v>
                </c:pt>
                <c:pt idx="2219">
                  <c:v>671.75599999999997</c:v>
                </c:pt>
                <c:pt idx="2220">
                  <c:v>671.91499999999996</c:v>
                </c:pt>
                <c:pt idx="2221">
                  <c:v>672.07500000000005</c:v>
                </c:pt>
                <c:pt idx="2222">
                  <c:v>672.24</c:v>
                </c:pt>
                <c:pt idx="2223">
                  <c:v>672.404</c:v>
                </c:pt>
                <c:pt idx="2224">
                  <c:v>672.56999999999971</c:v>
                </c:pt>
                <c:pt idx="2225">
                  <c:v>672.73500000000001</c:v>
                </c:pt>
                <c:pt idx="2226">
                  <c:v>672.90300000000002</c:v>
                </c:pt>
                <c:pt idx="2227">
                  <c:v>673.072</c:v>
                </c:pt>
                <c:pt idx="2228">
                  <c:v>673.24299999999971</c:v>
                </c:pt>
                <c:pt idx="2229">
                  <c:v>673.41000000000008</c:v>
                </c:pt>
                <c:pt idx="2230">
                  <c:v>673.572</c:v>
                </c:pt>
                <c:pt idx="2231">
                  <c:v>673.73299999999972</c:v>
                </c:pt>
                <c:pt idx="2232">
                  <c:v>673.89400000000001</c:v>
                </c:pt>
                <c:pt idx="2233">
                  <c:v>674.05799999999977</c:v>
                </c:pt>
                <c:pt idx="2234">
                  <c:v>674.22400000000005</c:v>
                </c:pt>
                <c:pt idx="2235">
                  <c:v>674.39</c:v>
                </c:pt>
                <c:pt idx="2236">
                  <c:v>674.55899999999997</c:v>
                </c:pt>
                <c:pt idx="2237">
                  <c:v>674.73099999999999</c:v>
                </c:pt>
                <c:pt idx="2238">
                  <c:v>674.90199999999982</c:v>
                </c:pt>
                <c:pt idx="2239">
                  <c:v>675.06999999999971</c:v>
                </c:pt>
                <c:pt idx="2240">
                  <c:v>675.23099999999999</c:v>
                </c:pt>
                <c:pt idx="2241">
                  <c:v>675.39300000000003</c:v>
                </c:pt>
                <c:pt idx="2242">
                  <c:v>675.55399999999997</c:v>
                </c:pt>
                <c:pt idx="2243">
                  <c:v>675.71500000000003</c:v>
                </c:pt>
                <c:pt idx="2244">
                  <c:v>675.875</c:v>
                </c:pt>
                <c:pt idx="2245">
                  <c:v>676.03399999999999</c:v>
                </c:pt>
                <c:pt idx="2246">
                  <c:v>676.19399999999996</c:v>
                </c:pt>
                <c:pt idx="2247">
                  <c:v>676.3589999999997</c:v>
                </c:pt>
                <c:pt idx="2248">
                  <c:v>676.52300000000002</c:v>
                </c:pt>
                <c:pt idx="2249">
                  <c:v>676.68900000000008</c:v>
                </c:pt>
                <c:pt idx="2250">
                  <c:v>676.85300000000007</c:v>
                </c:pt>
                <c:pt idx="2251">
                  <c:v>677.01299999999969</c:v>
                </c:pt>
                <c:pt idx="2252">
                  <c:v>677.17399999999998</c:v>
                </c:pt>
                <c:pt idx="2253">
                  <c:v>677.34099999999978</c:v>
                </c:pt>
                <c:pt idx="2254">
                  <c:v>677.50900000000001</c:v>
                </c:pt>
                <c:pt idx="2255">
                  <c:v>677.67399999999998</c:v>
                </c:pt>
                <c:pt idx="2256">
                  <c:v>677.84199999999976</c:v>
                </c:pt>
                <c:pt idx="2257">
                  <c:v>678.01099999999997</c:v>
                </c:pt>
                <c:pt idx="2258">
                  <c:v>678.17899999999997</c:v>
                </c:pt>
                <c:pt idx="2259">
                  <c:v>678.34300000000007</c:v>
                </c:pt>
                <c:pt idx="2260">
                  <c:v>678.50700000000006</c:v>
                </c:pt>
                <c:pt idx="2261">
                  <c:v>678.67200000000003</c:v>
                </c:pt>
                <c:pt idx="2262">
                  <c:v>678.83899999999971</c:v>
                </c:pt>
                <c:pt idx="2263">
                  <c:v>679.00599999999997</c:v>
                </c:pt>
                <c:pt idx="2264">
                  <c:v>679.17700000000002</c:v>
                </c:pt>
                <c:pt idx="2265">
                  <c:v>679.34699999999975</c:v>
                </c:pt>
                <c:pt idx="2266">
                  <c:v>679.51600000000008</c:v>
                </c:pt>
                <c:pt idx="2267">
                  <c:v>679.68499999999995</c:v>
                </c:pt>
                <c:pt idx="2268">
                  <c:v>679.85300000000007</c:v>
                </c:pt>
                <c:pt idx="2269">
                  <c:v>680.02099999999996</c:v>
                </c:pt>
                <c:pt idx="2270">
                  <c:v>680.18799999999999</c:v>
                </c:pt>
                <c:pt idx="2271">
                  <c:v>680.35399999999981</c:v>
                </c:pt>
                <c:pt idx="2272">
                  <c:v>680.51900000000001</c:v>
                </c:pt>
                <c:pt idx="2273">
                  <c:v>680.68200000000002</c:v>
                </c:pt>
                <c:pt idx="2274">
                  <c:v>680.84300000000007</c:v>
                </c:pt>
                <c:pt idx="2275">
                  <c:v>681.0029999999997</c:v>
                </c:pt>
                <c:pt idx="2276">
                  <c:v>681.16399999999999</c:v>
                </c:pt>
                <c:pt idx="2277">
                  <c:v>681.32499999999982</c:v>
                </c:pt>
                <c:pt idx="2278">
                  <c:v>681.48900000000003</c:v>
                </c:pt>
                <c:pt idx="2279">
                  <c:v>681.654</c:v>
                </c:pt>
                <c:pt idx="2280">
                  <c:v>681.81999999999971</c:v>
                </c:pt>
                <c:pt idx="2281">
                  <c:v>681.98500000000001</c:v>
                </c:pt>
                <c:pt idx="2282">
                  <c:v>682.14699999999971</c:v>
                </c:pt>
                <c:pt idx="2283">
                  <c:v>682.30699999999979</c:v>
                </c:pt>
                <c:pt idx="2284">
                  <c:v>682.47500000000002</c:v>
                </c:pt>
                <c:pt idx="2285">
                  <c:v>682.64499999999998</c:v>
                </c:pt>
                <c:pt idx="2286">
                  <c:v>682.81099999999969</c:v>
                </c:pt>
                <c:pt idx="2287">
                  <c:v>682.971</c:v>
                </c:pt>
                <c:pt idx="2288">
                  <c:v>683.12699999999973</c:v>
                </c:pt>
                <c:pt idx="2289">
                  <c:v>683.28899999999999</c:v>
                </c:pt>
                <c:pt idx="2290">
                  <c:v>683.45099999999979</c:v>
                </c:pt>
                <c:pt idx="2291">
                  <c:v>683.61599999999999</c:v>
                </c:pt>
                <c:pt idx="2292">
                  <c:v>683.78399999999999</c:v>
                </c:pt>
                <c:pt idx="2293">
                  <c:v>683.95599999999979</c:v>
                </c:pt>
                <c:pt idx="2294">
                  <c:v>684.1279999999997</c:v>
                </c:pt>
                <c:pt idx="2295">
                  <c:v>684.3009999999997</c:v>
                </c:pt>
                <c:pt idx="2296">
                  <c:v>684.46899999999982</c:v>
                </c:pt>
                <c:pt idx="2297">
                  <c:v>684.63599999999997</c:v>
                </c:pt>
                <c:pt idx="2298">
                  <c:v>684.803</c:v>
                </c:pt>
                <c:pt idx="2299">
                  <c:v>684.97</c:v>
                </c:pt>
                <c:pt idx="2300">
                  <c:v>685.14</c:v>
                </c:pt>
                <c:pt idx="2301">
                  <c:v>685.30899999999997</c:v>
                </c:pt>
                <c:pt idx="2302">
                  <c:v>685.47400000000005</c:v>
                </c:pt>
                <c:pt idx="2303">
                  <c:v>685.63799999999969</c:v>
                </c:pt>
                <c:pt idx="2304">
                  <c:v>685.80500000000006</c:v>
                </c:pt>
                <c:pt idx="2305">
                  <c:v>685.96800000000007</c:v>
                </c:pt>
                <c:pt idx="2306">
                  <c:v>686.13</c:v>
                </c:pt>
                <c:pt idx="2307">
                  <c:v>686.29</c:v>
                </c:pt>
                <c:pt idx="2308">
                  <c:v>686.45299999999975</c:v>
                </c:pt>
                <c:pt idx="2309">
                  <c:v>686.61699999999996</c:v>
                </c:pt>
                <c:pt idx="2310">
                  <c:v>686.78099999999995</c:v>
                </c:pt>
                <c:pt idx="2311">
                  <c:v>686.94999999999982</c:v>
                </c:pt>
                <c:pt idx="2312">
                  <c:v>687.11500000000001</c:v>
                </c:pt>
                <c:pt idx="2313">
                  <c:v>687.28</c:v>
                </c:pt>
                <c:pt idx="2314">
                  <c:v>687.44799999999975</c:v>
                </c:pt>
                <c:pt idx="2315">
                  <c:v>687.61599999999999</c:v>
                </c:pt>
                <c:pt idx="2316">
                  <c:v>687.78399999999999</c:v>
                </c:pt>
                <c:pt idx="2317">
                  <c:v>687.94499999999971</c:v>
                </c:pt>
                <c:pt idx="2318">
                  <c:v>688.10400000000004</c:v>
                </c:pt>
                <c:pt idx="2319">
                  <c:v>688.26199999999972</c:v>
                </c:pt>
                <c:pt idx="2320">
                  <c:v>688.42699999999979</c:v>
                </c:pt>
                <c:pt idx="2321">
                  <c:v>688.59400000000005</c:v>
                </c:pt>
                <c:pt idx="2322">
                  <c:v>688.75900000000001</c:v>
                </c:pt>
                <c:pt idx="2323">
                  <c:v>688.92099999999982</c:v>
                </c:pt>
                <c:pt idx="2324">
                  <c:v>689.08600000000001</c:v>
                </c:pt>
                <c:pt idx="2325">
                  <c:v>689.24900000000002</c:v>
                </c:pt>
                <c:pt idx="2326">
                  <c:v>689.41599999999971</c:v>
                </c:pt>
                <c:pt idx="2327">
                  <c:v>689.58199999999999</c:v>
                </c:pt>
                <c:pt idx="2328">
                  <c:v>689.75099999999998</c:v>
                </c:pt>
                <c:pt idx="2329">
                  <c:v>689.923</c:v>
                </c:pt>
                <c:pt idx="2330">
                  <c:v>690.09400000000005</c:v>
                </c:pt>
                <c:pt idx="2331">
                  <c:v>690.26499999999999</c:v>
                </c:pt>
                <c:pt idx="2332">
                  <c:v>690.43999999999983</c:v>
                </c:pt>
                <c:pt idx="2333">
                  <c:v>690.61</c:v>
                </c:pt>
                <c:pt idx="2334">
                  <c:v>690.774</c:v>
                </c:pt>
                <c:pt idx="2335">
                  <c:v>690.93699999999978</c:v>
                </c:pt>
                <c:pt idx="2336">
                  <c:v>691.10699999999997</c:v>
                </c:pt>
                <c:pt idx="2337">
                  <c:v>691.27800000000002</c:v>
                </c:pt>
                <c:pt idx="2338">
                  <c:v>691.44499999999971</c:v>
                </c:pt>
                <c:pt idx="2339">
                  <c:v>691.61200000000008</c:v>
                </c:pt>
                <c:pt idx="2340">
                  <c:v>691.77700000000004</c:v>
                </c:pt>
                <c:pt idx="2341">
                  <c:v>691.93900000000008</c:v>
                </c:pt>
                <c:pt idx="2342">
                  <c:v>692.1</c:v>
                </c:pt>
                <c:pt idx="2343">
                  <c:v>692.26099999999997</c:v>
                </c:pt>
                <c:pt idx="2344">
                  <c:v>692.423</c:v>
                </c:pt>
                <c:pt idx="2345">
                  <c:v>692.58400000000006</c:v>
                </c:pt>
                <c:pt idx="2346">
                  <c:v>692.74400000000003</c:v>
                </c:pt>
                <c:pt idx="2347">
                  <c:v>692.90599999999972</c:v>
                </c:pt>
                <c:pt idx="2348">
                  <c:v>693.07400000000007</c:v>
                </c:pt>
                <c:pt idx="2349">
                  <c:v>693.23599999999999</c:v>
                </c:pt>
                <c:pt idx="2350">
                  <c:v>693.39400000000001</c:v>
                </c:pt>
                <c:pt idx="2351">
                  <c:v>693.553</c:v>
                </c:pt>
                <c:pt idx="2352">
                  <c:v>693.71199999999999</c:v>
                </c:pt>
                <c:pt idx="2353">
                  <c:v>693.87</c:v>
                </c:pt>
                <c:pt idx="2354">
                  <c:v>694.03</c:v>
                </c:pt>
                <c:pt idx="2355">
                  <c:v>694.19600000000003</c:v>
                </c:pt>
                <c:pt idx="2356">
                  <c:v>694.36099999999976</c:v>
                </c:pt>
                <c:pt idx="2357">
                  <c:v>694.52300000000002</c:v>
                </c:pt>
                <c:pt idx="2358">
                  <c:v>694.68900000000008</c:v>
                </c:pt>
                <c:pt idx="2359">
                  <c:v>694.85699999999974</c:v>
                </c:pt>
                <c:pt idx="2360">
                  <c:v>695.02499999999998</c:v>
                </c:pt>
                <c:pt idx="2361">
                  <c:v>695.18900000000008</c:v>
                </c:pt>
                <c:pt idx="2362">
                  <c:v>695.3589999999997</c:v>
                </c:pt>
                <c:pt idx="2363">
                  <c:v>695.529</c:v>
                </c:pt>
                <c:pt idx="2364">
                  <c:v>695.70299999999997</c:v>
                </c:pt>
                <c:pt idx="2365">
                  <c:v>695.87400000000002</c:v>
                </c:pt>
                <c:pt idx="2366">
                  <c:v>696.04199999999969</c:v>
                </c:pt>
                <c:pt idx="2367">
                  <c:v>696.20299999999997</c:v>
                </c:pt>
                <c:pt idx="2368">
                  <c:v>696.36699999999962</c:v>
                </c:pt>
                <c:pt idx="2369">
                  <c:v>696.53300000000002</c:v>
                </c:pt>
                <c:pt idx="2370">
                  <c:v>696.697</c:v>
                </c:pt>
                <c:pt idx="2371">
                  <c:v>696.85799999999949</c:v>
                </c:pt>
                <c:pt idx="2372">
                  <c:v>697.01900000000001</c:v>
                </c:pt>
                <c:pt idx="2373">
                  <c:v>697.18399999999997</c:v>
                </c:pt>
                <c:pt idx="2374">
                  <c:v>697.34899999999971</c:v>
                </c:pt>
                <c:pt idx="2375">
                  <c:v>697.51800000000003</c:v>
                </c:pt>
                <c:pt idx="2376">
                  <c:v>697.68900000000008</c:v>
                </c:pt>
                <c:pt idx="2377">
                  <c:v>697.85599999999977</c:v>
                </c:pt>
                <c:pt idx="2378">
                  <c:v>698.02</c:v>
                </c:pt>
                <c:pt idx="2379">
                  <c:v>698.18299999999999</c:v>
                </c:pt>
                <c:pt idx="2380">
                  <c:v>698.34599999999978</c:v>
                </c:pt>
                <c:pt idx="2381">
                  <c:v>698.50800000000004</c:v>
                </c:pt>
                <c:pt idx="2382">
                  <c:v>698.67200000000003</c:v>
                </c:pt>
                <c:pt idx="2383">
                  <c:v>698.8449999999998</c:v>
                </c:pt>
                <c:pt idx="2384">
                  <c:v>699.02</c:v>
                </c:pt>
                <c:pt idx="2385">
                  <c:v>699.18799999999999</c:v>
                </c:pt>
                <c:pt idx="2386">
                  <c:v>699.35499999999979</c:v>
                </c:pt>
                <c:pt idx="2387">
                  <c:v>699.524</c:v>
                </c:pt>
                <c:pt idx="2388">
                  <c:v>699.69200000000001</c:v>
                </c:pt>
                <c:pt idx="2389">
                  <c:v>699.85999999999979</c:v>
                </c:pt>
                <c:pt idx="2390">
                  <c:v>700.0319999999997</c:v>
                </c:pt>
                <c:pt idx="2391">
                  <c:v>700.20299999999997</c:v>
                </c:pt>
                <c:pt idx="2392">
                  <c:v>700.37400000000002</c:v>
                </c:pt>
                <c:pt idx="2393">
                  <c:v>700.54199999999969</c:v>
                </c:pt>
                <c:pt idx="2394">
                  <c:v>700.70699999999999</c:v>
                </c:pt>
                <c:pt idx="2395">
                  <c:v>700.87</c:v>
                </c:pt>
                <c:pt idx="2396">
                  <c:v>701.0319999999997</c:v>
                </c:pt>
                <c:pt idx="2397">
                  <c:v>701.19299999999998</c:v>
                </c:pt>
                <c:pt idx="2398">
                  <c:v>701.35599999999977</c:v>
                </c:pt>
                <c:pt idx="2399">
                  <c:v>701.51699999999983</c:v>
                </c:pt>
                <c:pt idx="2400">
                  <c:v>701.68200000000002</c:v>
                </c:pt>
                <c:pt idx="2401">
                  <c:v>701.84899999999971</c:v>
                </c:pt>
                <c:pt idx="2402">
                  <c:v>702.01299999999969</c:v>
                </c:pt>
                <c:pt idx="2403">
                  <c:v>702.17100000000005</c:v>
                </c:pt>
                <c:pt idx="2404">
                  <c:v>702.3299999999997</c:v>
                </c:pt>
                <c:pt idx="2405">
                  <c:v>702.49</c:v>
                </c:pt>
                <c:pt idx="2406">
                  <c:v>702.654</c:v>
                </c:pt>
                <c:pt idx="2407">
                  <c:v>702.82499999999982</c:v>
                </c:pt>
                <c:pt idx="2408">
                  <c:v>702.99700000000007</c:v>
                </c:pt>
                <c:pt idx="2409">
                  <c:v>703.17000000000007</c:v>
                </c:pt>
                <c:pt idx="2410">
                  <c:v>703.34099999999978</c:v>
                </c:pt>
                <c:pt idx="2411">
                  <c:v>703.51099999999997</c:v>
                </c:pt>
                <c:pt idx="2412">
                  <c:v>703.67700000000002</c:v>
                </c:pt>
                <c:pt idx="2413">
                  <c:v>703.83899999999971</c:v>
                </c:pt>
                <c:pt idx="2414">
                  <c:v>704.0029999999997</c:v>
                </c:pt>
                <c:pt idx="2415">
                  <c:v>704.16499999999996</c:v>
                </c:pt>
                <c:pt idx="2416">
                  <c:v>704.32599999999979</c:v>
                </c:pt>
                <c:pt idx="2417">
                  <c:v>704.48700000000008</c:v>
                </c:pt>
                <c:pt idx="2418">
                  <c:v>704.65</c:v>
                </c:pt>
                <c:pt idx="2419">
                  <c:v>704.8159999999998</c:v>
                </c:pt>
                <c:pt idx="2420">
                  <c:v>704.98400000000004</c:v>
                </c:pt>
                <c:pt idx="2421">
                  <c:v>705.15199999999982</c:v>
                </c:pt>
                <c:pt idx="2422">
                  <c:v>705.31699999999978</c:v>
                </c:pt>
                <c:pt idx="2423">
                  <c:v>705.48099999999999</c:v>
                </c:pt>
                <c:pt idx="2424">
                  <c:v>705.64199999999983</c:v>
                </c:pt>
                <c:pt idx="2425">
                  <c:v>705.803</c:v>
                </c:pt>
                <c:pt idx="2426">
                  <c:v>705.96399999999971</c:v>
                </c:pt>
                <c:pt idx="2427">
                  <c:v>706.12900000000002</c:v>
                </c:pt>
                <c:pt idx="2428">
                  <c:v>706.29899999999998</c:v>
                </c:pt>
                <c:pt idx="2429">
                  <c:v>706.46899999999982</c:v>
                </c:pt>
                <c:pt idx="2430">
                  <c:v>706.63599999999997</c:v>
                </c:pt>
                <c:pt idx="2431">
                  <c:v>706.80199999999979</c:v>
                </c:pt>
                <c:pt idx="2432">
                  <c:v>706.971</c:v>
                </c:pt>
                <c:pt idx="2433">
                  <c:v>707.14800000000002</c:v>
                </c:pt>
                <c:pt idx="2434">
                  <c:v>707.32899999999972</c:v>
                </c:pt>
                <c:pt idx="2435">
                  <c:v>707.505</c:v>
                </c:pt>
                <c:pt idx="2436">
                  <c:v>707.67700000000002</c:v>
                </c:pt>
                <c:pt idx="2437">
                  <c:v>707.84300000000007</c:v>
                </c:pt>
                <c:pt idx="2438">
                  <c:v>708.005</c:v>
                </c:pt>
                <c:pt idx="2439">
                  <c:v>708.16800000000001</c:v>
                </c:pt>
                <c:pt idx="2440">
                  <c:v>708.33300000000008</c:v>
                </c:pt>
                <c:pt idx="2441">
                  <c:v>708.50199999999973</c:v>
                </c:pt>
                <c:pt idx="2442">
                  <c:v>708.67700000000002</c:v>
                </c:pt>
                <c:pt idx="2443">
                  <c:v>708.84799999999962</c:v>
                </c:pt>
                <c:pt idx="2444">
                  <c:v>709.01499999999999</c:v>
                </c:pt>
                <c:pt idx="2445">
                  <c:v>709.18200000000002</c:v>
                </c:pt>
                <c:pt idx="2446">
                  <c:v>709.34899999999971</c:v>
                </c:pt>
                <c:pt idx="2447">
                  <c:v>709.51099999999997</c:v>
                </c:pt>
                <c:pt idx="2448">
                  <c:v>709.67200000000003</c:v>
                </c:pt>
                <c:pt idx="2449">
                  <c:v>709.83599999999979</c:v>
                </c:pt>
                <c:pt idx="2450">
                  <c:v>710.00800000000004</c:v>
                </c:pt>
                <c:pt idx="2451">
                  <c:v>710.17499999999995</c:v>
                </c:pt>
                <c:pt idx="2452">
                  <c:v>710.34599999999978</c:v>
                </c:pt>
                <c:pt idx="2453">
                  <c:v>710.51600000000008</c:v>
                </c:pt>
                <c:pt idx="2454">
                  <c:v>710.68200000000002</c:v>
                </c:pt>
                <c:pt idx="2455">
                  <c:v>710.84799999999962</c:v>
                </c:pt>
                <c:pt idx="2456">
                  <c:v>711.01199999999972</c:v>
                </c:pt>
                <c:pt idx="2457">
                  <c:v>711.18200000000002</c:v>
                </c:pt>
                <c:pt idx="2458">
                  <c:v>711.35300000000007</c:v>
                </c:pt>
                <c:pt idx="2459">
                  <c:v>711.52</c:v>
                </c:pt>
                <c:pt idx="2460">
                  <c:v>711.68700000000001</c:v>
                </c:pt>
                <c:pt idx="2461">
                  <c:v>711.85300000000007</c:v>
                </c:pt>
                <c:pt idx="2462">
                  <c:v>712.02</c:v>
                </c:pt>
                <c:pt idx="2463">
                  <c:v>712.18499999999995</c:v>
                </c:pt>
                <c:pt idx="2464">
                  <c:v>712.34599999999978</c:v>
                </c:pt>
                <c:pt idx="2465">
                  <c:v>712.50700000000006</c:v>
                </c:pt>
                <c:pt idx="2466">
                  <c:v>712.67000000000007</c:v>
                </c:pt>
                <c:pt idx="2467">
                  <c:v>712.83799999999974</c:v>
                </c:pt>
                <c:pt idx="2468">
                  <c:v>713.00599999999997</c:v>
                </c:pt>
                <c:pt idx="2469">
                  <c:v>713.17499999999995</c:v>
                </c:pt>
                <c:pt idx="2470">
                  <c:v>713.33899999999971</c:v>
                </c:pt>
                <c:pt idx="2471">
                  <c:v>713.50400000000002</c:v>
                </c:pt>
                <c:pt idx="2472">
                  <c:v>713.67200000000003</c:v>
                </c:pt>
                <c:pt idx="2473">
                  <c:v>713.84300000000007</c:v>
                </c:pt>
                <c:pt idx="2474">
                  <c:v>714.01099999999997</c:v>
                </c:pt>
                <c:pt idx="2475">
                  <c:v>714.17499999999995</c:v>
                </c:pt>
                <c:pt idx="2476">
                  <c:v>714.33799999999974</c:v>
                </c:pt>
                <c:pt idx="2477">
                  <c:v>714.50199999999973</c:v>
                </c:pt>
                <c:pt idx="2478">
                  <c:v>714.673</c:v>
                </c:pt>
                <c:pt idx="2479">
                  <c:v>714.8449999999998</c:v>
                </c:pt>
                <c:pt idx="2480">
                  <c:v>715.01199999999972</c:v>
                </c:pt>
                <c:pt idx="2481">
                  <c:v>715.173</c:v>
                </c:pt>
                <c:pt idx="2482">
                  <c:v>715.33199999999977</c:v>
                </c:pt>
                <c:pt idx="2483">
                  <c:v>715.49299999999971</c:v>
                </c:pt>
                <c:pt idx="2484">
                  <c:v>715.65499999999997</c:v>
                </c:pt>
                <c:pt idx="2485">
                  <c:v>715.81899999999996</c:v>
                </c:pt>
                <c:pt idx="2486">
                  <c:v>715.98299999999972</c:v>
                </c:pt>
                <c:pt idx="2487">
                  <c:v>716.149</c:v>
                </c:pt>
                <c:pt idx="2488">
                  <c:v>716.31699999999978</c:v>
                </c:pt>
                <c:pt idx="2489">
                  <c:v>716.48700000000008</c:v>
                </c:pt>
                <c:pt idx="2490">
                  <c:v>716.66399999999999</c:v>
                </c:pt>
                <c:pt idx="2491">
                  <c:v>716.84099999999978</c:v>
                </c:pt>
                <c:pt idx="2492">
                  <c:v>717.01499999999999</c:v>
                </c:pt>
                <c:pt idx="2493">
                  <c:v>717.18799999999999</c:v>
                </c:pt>
                <c:pt idx="2494">
                  <c:v>717.35599999999977</c:v>
                </c:pt>
                <c:pt idx="2495">
                  <c:v>717.52</c:v>
                </c:pt>
                <c:pt idx="2496">
                  <c:v>717.68299999999999</c:v>
                </c:pt>
                <c:pt idx="2497">
                  <c:v>717.84599999999978</c:v>
                </c:pt>
                <c:pt idx="2498">
                  <c:v>718.01400000000001</c:v>
                </c:pt>
                <c:pt idx="2499">
                  <c:v>718.18100000000004</c:v>
                </c:pt>
                <c:pt idx="2500">
                  <c:v>718.34599999999978</c:v>
                </c:pt>
                <c:pt idx="2501">
                  <c:v>718.50800000000004</c:v>
                </c:pt>
                <c:pt idx="2502">
                  <c:v>718.66800000000001</c:v>
                </c:pt>
                <c:pt idx="2503">
                  <c:v>718.82899999999972</c:v>
                </c:pt>
                <c:pt idx="2504">
                  <c:v>718.99599999999998</c:v>
                </c:pt>
                <c:pt idx="2505">
                  <c:v>719.16199999999981</c:v>
                </c:pt>
                <c:pt idx="2506">
                  <c:v>719.32799999999975</c:v>
                </c:pt>
                <c:pt idx="2507">
                  <c:v>719.49199999999996</c:v>
                </c:pt>
                <c:pt idx="2508">
                  <c:v>719.65300000000002</c:v>
                </c:pt>
                <c:pt idx="2509">
                  <c:v>719.81400000000008</c:v>
                </c:pt>
                <c:pt idx="2510">
                  <c:v>719.97900000000004</c:v>
                </c:pt>
                <c:pt idx="2511">
                  <c:v>720.14800000000002</c:v>
                </c:pt>
                <c:pt idx="2512">
                  <c:v>720.3209999999998</c:v>
                </c:pt>
                <c:pt idx="2513">
                  <c:v>720.49199999999996</c:v>
                </c:pt>
                <c:pt idx="2514">
                  <c:v>720.66000000000008</c:v>
                </c:pt>
                <c:pt idx="2515">
                  <c:v>720.82599999999979</c:v>
                </c:pt>
                <c:pt idx="2516">
                  <c:v>720.99099999999999</c:v>
                </c:pt>
                <c:pt idx="2517">
                  <c:v>721.16000000000008</c:v>
                </c:pt>
                <c:pt idx="2518">
                  <c:v>721.33400000000006</c:v>
                </c:pt>
                <c:pt idx="2519">
                  <c:v>721.50700000000006</c:v>
                </c:pt>
                <c:pt idx="2520">
                  <c:v>721.67399999999998</c:v>
                </c:pt>
                <c:pt idx="2521">
                  <c:v>721.84199999999976</c:v>
                </c:pt>
                <c:pt idx="2522">
                  <c:v>722.00599999999997</c:v>
                </c:pt>
                <c:pt idx="2523">
                  <c:v>722.17100000000005</c:v>
                </c:pt>
                <c:pt idx="2524">
                  <c:v>722.34199999999976</c:v>
                </c:pt>
                <c:pt idx="2525">
                  <c:v>722.51299999999969</c:v>
                </c:pt>
                <c:pt idx="2526">
                  <c:v>722.68200000000002</c:v>
                </c:pt>
                <c:pt idx="2527">
                  <c:v>722.84699999999975</c:v>
                </c:pt>
                <c:pt idx="2528">
                  <c:v>723.00800000000004</c:v>
                </c:pt>
                <c:pt idx="2529">
                  <c:v>723.17499999999995</c:v>
                </c:pt>
                <c:pt idx="2530">
                  <c:v>723.34199999999976</c:v>
                </c:pt>
                <c:pt idx="2531">
                  <c:v>723.50700000000006</c:v>
                </c:pt>
                <c:pt idx="2532">
                  <c:v>723.67200000000003</c:v>
                </c:pt>
                <c:pt idx="2533">
                  <c:v>723.83699999999976</c:v>
                </c:pt>
                <c:pt idx="2534">
                  <c:v>724.00800000000004</c:v>
                </c:pt>
                <c:pt idx="2535">
                  <c:v>724.18000000000006</c:v>
                </c:pt>
                <c:pt idx="2536">
                  <c:v>724.35099999999977</c:v>
                </c:pt>
                <c:pt idx="2537">
                  <c:v>724.51800000000003</c:v>
                </c:pt>
                <c:pt idx="2538">
                  <c:v>724.69100000000003</c:v>
                </c:pt>
                <c:pt idx="2539">
                  <c:v>724.86099999999976</c:v>
                </c:pt>
                <c:pt idx="2540">
                  <c:v>725.029</c:v>
                </c:pt>
                <c:pt idx="2541">
                  <c:v>725.19</c:v>
                </c:pt>
                <c:pt idx="2542">
                  <c:v>725.35099999999977</c:v>
                </c:pt>
                <c:pt idx="2543">
                  <c:v>725.51499999999999</c:v>
                </c:pt>
                <c:pt idx="2544">
                  <c:v>725.678</c:v>
                </c:pt>
                <c:pt idx="2545">
                  <c:v>725.84199999999976</c:v>
                </c:pt>
                <c:pt idx="2546">
                  <c:v>726.00800000000004</c:v>
                </c:pt>
                <c:pt idx="2547">
                  <c:v>726.17600000000004</c:v>
                </c:pt>
                <c:pt idx="2548">
                  <c:v>726.3449999999998</c:v>
                </c:pt>
                <c:pt idx="2549">
                  <c:v>726.51</c:v>
                </c:pt>
                <c:pt idx="2550">
                  <c:v>726.67700000000002</c:v>
                </c:pt>
                <c:pt idx="2551">
                  <c:v>726.84300000000007</c:v>
                </c:pt>
                <c:pt idx="2552">
                  <c:v>727.01199999999972</c:v>
                </c:pt>
                <c:pt idx="2553">
                  <c:v>727.18299999999999</c:v>
                </c:pt>
                <c:pt idx="2554">
                  <c:v>727.35099999999977</c:v>
                </c:pt>
                <c:pt idx="2555">
                  <c:v>727.51400000000001</c:v>
                </c:pt>
                <c:pt idx="2556">
                  <c:v>727.67700000000002</c:v>
                </c:pt>
                <c:pt idx="2557">
                  <c:v>727.84300000000007</c:v>
                </c:pt>
                <c:pt idx="2558">
                  <c:v>728.00900000000001</c:v>
                </c:pt>
                <c:pt idx="2559">
                  <c:v>728.17700000000002</c:v>
                </c:pt>
                <c:pt idx="2560">
                  <c:v>728.34399999999982</c:v>
                </c:pt>
                <c:pt idx="2561">
                  <c:v>728.51600000000008</c:v>
                </c:pt>
                <c:pt idx="2562">
                  <c:v>728.68900000000008</c:v>
                </c:pt>
                <c:pt idx="2563">
                  <c:v>728.8589999999997</c:v>
                </c:pt>
                <c:pt idx="2564">
                  <c:v>729.02499999999998</c:v>
                </c:pt>
                <c:pt idx="2565">
                  <c:v>729.19299999999998</c:v>
                </c:pt>
                <c:pt idx="2566">
                  <c:v>729.35799999999949</c:v>
                </c:pt>
                <c:pt idx="2567">
                  <c:v>729.52300000000002</c:v>
                </c:pt>
                <c:pt idx="2568">
                  <c:v>729.69</c:v>
                </c:pt>
                <c:pt idx="2569">
                  <c:v>729.8589999999997</c:v>
                </c:pt>
                <c:pt idx="2570">
                  <c:v>730.02499999999998</c:v>
                </c:pt>
                <c:pt idx="2571">
                  <c:v>730.19500000000005</c:v>
                </c:pt>
                <c:pt idx="2572">
                  <c:v>730.36699999999962</c:v>
                </c:pt>
                <c:pt idx="2573">
                  <c:v>730.53500000000008</c:v>
                </c:pt>
                <c:pt idx="2574">
                  <c:v>730.70500000000004</c:v>
                </c:pt>
                <c:pt idx="2575">
                  <c:v>730.87200000000007</c:v>
                </c:pt>
                <c:pt idx="2576">
                  <c:v>731.04199999999969</c:v>
                </c:pt>
                <c:pt idx="2577">
                  <c:v>731.21500000000003</c:v>
                </c:pt>
                <c:pt idx="2578">
                  <c:v>731.38599999999997</c:v>
                </c:pt>
                <c:pt idx="2579">
                  <c:v>731.55399999999997</c:v>
                </c:pt>
                <c:pt idx="2580">
                  <c:v>731.726</c:v>
                </c:pt>
                <c:pt idx="2581">
                  <c:v>731.89800000000002</c:v>
                </c:pt>
                <c:pt idx="2582">
                  <c:v>732.07299999999998</c:v>
                </c:pt>
                <c:pt idx="2583">
                  <c:v>732.24599999999998</c:v>
                </c:pt>
                <c:pt idx="2584">
                  <c:v>732.41699999999969</c:v>
                </c:pt>
                <c:pt idx="2585">
                  <c:v>732.58500000000004</c:v>
                </c:pt>
                <c:pt idx="2586">
                  <c:v>732.75</c:v>
                </c:pt>
                <c:pt idx="2587">
                  <c:v>732.91599999999971</c:v>
                </c:pt>
                <c:pt idx="2588">
                  <c:v>733.08400000000006</c:v>
                </c:pt>
                <c:pt idx="2589">
                  <c:v>733.25</c:v>
                </c:pt>
                <c:pt idx="2590">
                  <c:v>733.41300000000001</c:v>
                </c:pt>
                <c:pt idx="2591">
                  <c:v>733.57500000000005</c:v>
                </c:pt>
                <c:pt idx="2592">
                  <c:v>733.73700000000008</c:v>
                </c:pt>
                <c:pt idx="2593">
                  <c:v>733.89699999999971</c:v>
                </c:pt>
                <c:pt idx="2594">
                  <c:v>734.05799999999977</c:v>
                </c:pt>
                <c:pt idx="2595">
                  <c:v>734.22199999999998</c:v>
                </c:pt>
                <c:pt idx="2596">
                  <c:v>734.38599999999997</c:v>
                </c:pt>
                <c:pt idx="2597">
                  <c:v>734.55199999999979</c:v>
                </c:pt>
                <c:pt idx="2598">
                  <c:v>734.72</c:v>
                </c:pt>
                <c:pt idx="2599">
                  <c:v>734.89</c:v>
                </c:pt>
                <c:pt idx="2600">
                  <c:v>735.05699999999979</c:v>
                </c:pt>
                <c:pt idx="2601">
                  <c:v>735.22299999999996</c:v>
                </c:pt>
                <c:pt idx="2602">
                  <c:v>735.39300000000003</c:v>
                </c:pt>
                <c:pt idx="2603">
                  <c:v>735.5659999999998</c:v>
                </c:pt>
                <c:pt idx="2604">
                  <c:v>735.73700000000008</c:v>
                </c:pt>
                <c:pt idx="2605">
                  <c:v>735.90599999999972</c:v>
                </c:pt>
                <c:pt idx="2606">
                  <c:v>736.07400000000007</c:v>
                </c:pt>
                <c:pt idx="2607">
                  <c:v>736.24299999999971</c:v>
                </c:pt>
                <c:pt idx="2608">
                  <c:v>736.41300000000001</c:v>
                </c:pt>
                <c:pt idx="2609">
                  <c:v>736.58</c:v>
                </c:pt>
                <c:pt idx="2610">
                  <c:v>736.75</c:v>
                </c:pt>
                <c:pt idx="2611">
                  <c:v>736.91699999999969</c:v>
                </c:pt>
                <c:pt idx="2612">
                  <c:v>737.08900000000006</c:v>
                </c:pt>
                <c:pt idx="2613">
                  <c:v>737.26</c:v>
                </c:pt>
                <c:pt idx="2614">
                  <c:v>737.43299999999977</c:v>
                </c:pt>
                <c:pt idx="2615">
                  <c:v>737.601</c:v>
                </c:pt>
                <c:pt idx="2616">
                  <c:v>737.76499999999999</c:v>
                </c:pt>
                <c:pt idx="2617">
                  <c:v>737.92899999999997</c:v>
                </c:pt>
                <c:pt idx="2618">
                  <c:v>738.09799999999996</c:v>
                </c:pt>
                <c:pt idx="2619">
                  <c:v>738.26699999999983</c:v>
                </c:pt>
                <c:pt idx="2620">
                  <c:v>738.43499999999972</c:v>
                </c:pt>
                <c:pt idx="2621">
                  <c:v>738.60699999999997</c:v>
                </c:pt>
                <c:pt idx="2622">
                  <c:v>738.78099999999995</c:v>
                </c:pt>
                <c:pt idx="2623">
                  <c:v>738.95199999999977</c:v>
                </c:pt>
                <c:pt idx="2624">
                  <c:v>739.12400000000002</c:v>
                </c:pt>
                <c:pt idx="2625">
                  <c:v>739.29700000000003</c:v>
                </c:pt>
                <c:pt idx="2626">
                  <c:v>739.46699999999976</c:v>
                </c:pt>
                <c:pt idx="2627">
                  <c:v>739.63400000000001</c:v>
                </c:pt>
                <c:pt idx="2628">
                  <c:v>739.80399999999997</c:v>
                </c:pt>
                <c:pt idx="2629">
                  <c:v>739.98</c:v>
                </c:pt>
                <c:pt idx="2630">
                  <c:v>740.149</c:v>
                </c:pt>
                <c:pt idx="2631">
                  <c:v>740.31299999999976</c:v>
                </c:pt>
                <c:pt idx="2632">
                  <c:v>740.48</c:v>
                </c:pt>
                <c:pt idx="2633">
                  <c:v>740.64699999999971</c:v>
                </c:pt>
                <c:pt idx="2634">
                  <c:v>740.81199999999978</c:v>
                </c:pt>
                <c:pt idx="2635">
                  <c:v>740.98299999999972</c:v>
                </c:pt>
                <c:pt idx="2636">
                  <c:v>741.14699999999971</c:v>
                </c:pt>
                <c:pt idx="2637">
                  <c:v>741.30599999999981</c:v>
                </c:pt>
                <c:pt idx="2638">
                  <c:v>741.45999999999981</c:v>
                </c:pt>
                <c:pt idx="2639">
                  <c:v>741.61300000000006</c:v>
                </c:pt>
                <c:pt idx="2640">
                  <c:v>741.76800000000003</c:v>
                </c:pt>
                <c:pt idx="2641">
                  <c:v>741.928</c:v>
                </c:pt>
                <c:pt idx="2642">
                  <c:v>742.08500000000004</c:v>
                </c:pt>
                <c:pt idx="2643">
                  <c:v>742.24599999999998</c:v>
                </c:pt>
                <c:pt idx="2644">
                  <c:v>742.40599999999972</c:v>
                </c:pt>
                <c:pt idx="2645">
                  <c:v>742.56899999999996</c:v>
                </c:pt>
                <c:pt idx="2646">
                  <c:v>742.73099999999999</c:v>
                </c:pt>
                <c:pt idx="2647">
                  <c:v>742.89800000000002</c:v>
                </c:pt>
                <c:pt idx="2648">
                  <c:v>743.06899999999996</c:v>
                </c:pt>
                <c:pt idx="2649">
                  <c:v>743.23900000000003</c:v>
                </c:pt>
                <c:pt idx="2650">
                  <c:v>743.4069999999997</c:v>
                </c:pt>
                <c:pt idx="2651">
                  <c:v>743.57799999999997</c:v>
                </c:pt>
                <c:pt idx="2652">
                  <c:v>743.75199999999973</c:v>
                </c:pt>
                <c:pt idx="2653">
                  <c:v>743.92399999999998</c:v>
                </c:pt>
                <c:pt idx="2654">
                  <c:v>744.09199999999998</c:v>
                </c:pt>
                <c:pt idx="2655">
                  <c:v>744.26</c:v>
                </c:pt>
                <c:pt idx="2656">
                  <c:v>744.42899999999997</c:v>
                </c:pt>
                <c:pt idx="2657">
                  <c:v>744.596</c:v>
                </c:pt>
                <c:pt idx="2658">
                  <c:v>744.76400000000001</c:v>
                </c:pt>
                <c:pt idx="2659">
                  <c:v>744.93699999999978</c:v>
                </c:pt>
                <c:pt idx="2660">
                  <c:v>745.10599999999999</c:v>
                </c:pt>
                <c:pt idx="2661">
                  <c:v>745.27600000000007</c:v>
                </c:pt>
                <c:pt idx="2662">
                  <c:v>745.45099999999979</c:v>
                </c:pt>
                <c:pt idx="2663">
                  <c:v>745.63</c:v>
                </c:pt>
                <c:pt idx="2664">
                  <c:v>745.80699999999979</c:v>
                </c:pt>
                <c:pt idx="2665">
                  <c:v>745.98</c:v>
                </c:pt>
                <c:pt idx="2666">
                  <c:v>746.15100000000007</c:v>
                </c:pt>
                <c:pt idx="2667">
                  <c:v>746.31899999999996</c:v>
                </c:pt>
                <c:pt idx="2668">
                  <c:v>746.48800000000006</c:v>
                </c:pt>
                <c:pt idx="2669">
                  <c:v>746.65899999999999</c:v>
                </c:pt>
                <c:pt idx="2670">
                  <c:v>746.83199999999977</c:v>
                </c:pt>
                <c:pt idx="2671">
                  <c:v>747.00400000000002</c:v>
                </c:pt>
                <c:pt idx="2672">
                  <c:v>747.17399999999998</c:v>
                </c:pt>
                <c:pt idx="2673">
                  <c:v>747.34099999999978</c:v>
                </c:pt>
                <c:pt idx="2674">
                  <c:v>747.50599999999997</c:v>
                </c:pt>
                <c:pt idx="2675">
                  <c:v>747.67100000000005</c:v>
                </c:pt>
                <c:pt idx="2676">
                  <c:v>747.83400000000006</c:v>
                </c:pt>
                <c:pt idx="2677">
                  <c:v>747.99900000000002</c:v>
                </c:pt>
                <c:pt idx="2678">
                  <c:v>748.16199999999981</c:v>
                </c:pt>
                <c:pt idx="2679">
                  <c:v>748.3299999999997</c:v>
                </c:pt>
                <c:pt idx="2680">
                  <c:v>748.49900000000002</c:v>
                </c:pt>
                <c:pt idx="2681">
                  <c:v>748.66499999999996</c:v>
                </c:pt>
                <c:pt idx="2682">
                  <c:v>748.83300000000008</c:v>
                </c:pt>
                <c:pt idx="2683">
                  <c:v>748.99900000000002</c:v>
                </c:pt>
                <c:pt idx="2684">
                  <c:v>749.16699999999969</c:v>
                </c:pt>
                <c:pt idx="2685">
                  <c:v>749.33199999999977</c:v>
                </c:pt>
                <c:pt idx="2686">
                  <c:v>749.49900000000002</c:v>
                </c:pt>
                <c:pt idx="2687">
                  <c:v>749.66100000000006</c:v>
                </c:pt>
                <c:pt idx="2688">
                  <c:v>749.82599999999979</c:v>
                </c:pt>
                <c:pt idx="2689">
                  <c:v>749.99199999999996</c:v>
                </c:pt>
                <c:pt idx="2690">
                  <c:v>750.16399999999999</c:v>
                </c:pt>
                <c:pt idx="2691">
                  <c:v>750.33599999999979</c:v>
                </c:pt>
                <c:pt idx="2692">
                  <c:v>750.50900000000001</c:v>
                </c:pt>
                <c:pt idx="2693">
                  <c:v>750.67600000000004</c:v>
                </c:pt>
                <c:pt idx="2694">
                  <c:v>750.84399999999982</c:v>
                </c:pt>
                <c:pt idx="2695">
                  <c:v>751.01400000000001</c:v>
                </c:pt>
                <c:pt idx="2696">
                  <c:v>751.18200000000002</c:v>
                </c:pt>
                <c:pt idx="2697">
                  <c:v>751.34899999999971</c:v>
                </c:pt>
                <c:pt idx="2698">
                  <c:v>751.51499999999999</c:v>
                </c:pt>
                <c:pt idx="2699">
                  <c:v>751.68000000000006</c:v>
                </c:pt>
                <c:pt idx="2700">
                  <c:v>751.8499999999998</c:v>
                </c:pt>
                <c:pt idx="2701">
                  <c:v>752.02199999999971</c:v>
                </c:pt>
                <c:pt idx="2702">
                  <c:v>752.19299999999998</c:v>
                </c:pt>
                <c:pt idx="2703">
                  <c:v>752.36300000000006</c:v>
                </c:pt>
                <c:pt idx="2704">
                  <c:v>752.53300000000002</c:v>
                </c:pt>
                <c:pt idx="2705">
                  <c:v>752.70299999999997</c:v>
                </c:pt>
                <c:pt idx="2706">
                  <c:v>752.87200000000007</c:v>
                </c:pt>
                <c:pt idx="2707">
                  <c:v>753.03699999999981</c:v>
                </c:pt>
                <c:pt idx="2708">
                  <c:v>753.2</c:v>
                </c:pt>
                <c:pt idx="2709">
                  <c:v>753.36300000000006</c:v>
                </c:pt>
                <c:pt idx="2710">
                  <c:v>753.52699999999982</c:v>
                </c:pt>
                <c:pt idx="2711">
                  <c:v>753.69</c:v>
                </c:pt>
                <c:pt idx="2712">
                  <c:v>753.85300000000007</c:v>
                </c:pt>
                <c:pt idx="2713">
                  <c:v>754.02</c:v>
                </c:pt>
                <c:pt idx="2714">
                  <c:v>754.18499999999995</c:v>
                </c:pt>
                <c:pt idx="2715">
                  <c:v>754.3499999999998</c:v>
                </c:pt>
                <c:pt idx="2716">
                  <c:v>754.51699999999983</c:v>
                </c:pt>
                <c:pt idx="2717">
                  <c:v>754.68200000000002</c:v>
                </c:pt>
                <c:pt idx="2718">
                  <c:v>754.84599999999978</c:v>
                </c:pt>
                <c:pt idx="2719">
                  <c:v>755.00900000000001</c:v>
                </c:pt>
                <c:pt idx="2720">
                  <c:v>755.173</c:v>
                </c:pt>
                <c:pt idx="2721">
                  <c:v>755.33699999999976</c:v>
                </c:pt>
                <c:pt idx="2722">
                  <c:v>755.5029999999997</c:v>
                </c:pt>
                <c:pt idx="2723">
                  <c:v>755.67399999999998</c:v>
                </c:pt>
                <c:pt idx="2724">
                  <c:v>755.8449999999998</c:v>
                </c:pt>
                <c:pt idx="2725">
                  <c:v>756.01099999999997</c:v>
                </c:pt>
                <c:pt idx="2726">
                  <c:v>756.178</c:v>
                </c:pt>
                <c:pt idx="2727">
                  <c:v>756.34699999999975</c:v>
                </c:pt>
                <c:pt idx="2728">
                  <c:v>756.51800000000003</c:v>
                </c:pt>
                <c:pt idx="2729">
                  <c:v>756.69500000000005</c:v>
                </c:pt>
                <c:pt idx="2730">
                  <c:v>756.87</c:v>
                </c:pt>
                <c:pt idx="2731">
                  <c:v>757.03800000000001</c:v>
                </c:pt>
                <c:pt idx="2732">
                  <c:v>757.20399999999995</c:v>
                </c:pt>
                <c:pt idx="2733">
                  <c:v>757.37099999999998</c:v>
                </c:pt>
                <c:pt idx="2734">
                  <c:v>757.53899999999999</c:v>
                </c:pt>
                <c:pt idx="2735">
                  <c:v>757.71299999999997</c:v>
                </c:pt>
                <c:pt idx="2736">
                  <c:v>757.88200000000006</c:v>
                </c:pt>
                <c:pt idx="2737">
                  <c:v>758.05500000000006</c:v>
                </c:pt>
                <c:pt idx="2738">
                  <c:v>758.22400000000005</c:v>
                </c:pt>
                <c:pt idx="2739">
                  <c:v>758.39</c:v>
                </c:pt>
                <c:pt idx="2740">
                  <c:v>758.55899999999997</c:v>
                </c:pt>
                <c:pt idx="2741">
                  <c:v>758.73299999999972</c:v>
                </c:pt>
                <c:pt idx="2742">
                  <c:v>758.90899999999999</c:v>
                </c:pt>
                <c:pt idx="2743">
                  <c:v>759.08300000000008</c:v>
                </c:pt>
                <c:pt idx="2744">
                  <c:v>759.2529999999997</c:v>
                </c:pt>
                <c:pt idx="2745">
                  <c:v>759.42000000000007</c:v>
                </c:pt>
                <c:pt idx="2746">
                  <c:v>759.58400000000006</c:v>
                </c:pt>
                <c:pt idx="2747">
                  <c:v>759.74800000000005</c:v>
                </c:pt>
                <c:pt idx="2748">
                  <c:v>759.91499999999996</c:v>
                </c:pt>
                <c:pt idx="2749">
                  <c:v>760.08100000000002</c:v>
                </c:pt>
                <c:pt idx="2750">
                  <c:v>760.24299999999971</c:v>
                </c:pt>
                <c:pt idx="2751">
                  <c:v>760.404</c:v>
                </c:pt>
                <c:pt idx="2752">
                  <c:v>760.5659999999998</c:v>
                </c:pt>
                <c:pt idx="2753">
                  <c:v>760.72699999999998</c:v>
                </c:pt>
                <c:pt idx="2754">
                  <c:v>760.89</c:v>
                </c:pt>
                <c:pt idx="2755">
                  <c:v>761.05899999999997</c:v>
                </c:pt>
                <c:pt idx="2756">
                  <c:v>761.22800000000007</c:v>
                </c:pt>
                <c:pt idx="2757">
                  <c:v>761.39499999999998</c:v>
                </c:pt>
                <c:pt idx="2758">
                  <c:v>761.56199999999978</c:v>
                </c:pt>
                <c:pt idx="2759">
                  <c:v>761.72699999999998</c:v>
                </c:pt>
                <c:pt idx="2760">
                  <c:v>761.89199999999983</c:v>
                </c:pt>
                <c:pt idx="2761">
                  <c:v>762.05899999999997</c:v>
                </c:pt>
                <c:pt idx="2762">
                  <c:v>762.23</c:v>
                </c:pt>
                <c:pt idx="2763">
                  <c:v>762.40199999999982</c:v>
                </c:pt>
                <c:pt idx="2764">
                  <c:v>762.57600000000002</c:v>
                </c:pt>
                <c:pt idx="2765">
                  <c:v>762.74599999999998</c:v>
                </c:pt>
                <c:pt idx="2766">
                  <c:v>762.91399999999999</c:v>
                </c:pt>
                <c:pt idx="2767">
                  <c:v>763.08300000000008</c:v>
                </c:pt>
                <c:pt idx="2768">
                  <c:v>763.25199999999973</c:v>
                </c:pt>
                <c:pt idx="2769">
                  <c:v>763.42000000000007</c:v>
                </c:pt>
                <c:pt idx="2770">
                  <c:v>763.59199999999998</c:v>
                </c:pt>
                <c:pt idx="2771">
                  <c:v>763.76299999999969</c:v>
                </c:pt>
                <c:pt idx="2772">
                  <c:v>763.93599999999969</c:v>
                </c:pt>
                <c:pt idx="2773">
                  <c:v>764.10599999999999</c:v>
                </c:pt>
                <c:pt idx="2774">
                  <c:v>764.27600000000007</c:v>
                </c:pt>
                <c:pt idx="2775">
                  <c:v>764.4459999999998</c:v>
                </c:pt>
                <c:pt idx="2776">
                  <c:v>764.61500000000001</c:v>
                </c:pt>
                <c:pt idx="2777">
                  <c:v>764.78300000000002</c:v>
                </c:pt>
                <c:pt idx="2778">
                  <c:v>764.95199999999977</c:v>
                </c:pt>
                <c:pt idx="2779">
                  <c:v>765.12200000000007</c:v>
                </c:pt>
                <c:pt idx="2780">
                  <c:v>765.29300000000001</c:v>
                </c:pt>
                <c:pt idx="2781">
                  <c:v>765.45699999999977</c:v>
                </c:pt>
                <c:pt idx="2782">
                  <c:v>765.62099999999998</c:v>
                </c:pt>
                <c:pt idx="2783">
                  <c:v>765.78399999999999</c:v>
                </c:pt>
                <c:pt idx="2784">
                  <c:v>765.94999999999982</c:v>
                </c:pt>
                <c:pt idx="2785">
                  <c:v>766.11699999999996</c:v>
                </c:pt>
                <c:pt idx="2786">
                  <c:v>766.29100000000005</c:v>
                </c:pt>
                <c:pt idx="2787">
                  <c:v>766.47</c:v>
                </c:pt>
                <c:pt idx="2788">
                  <c:v>766.64699999999971</c:v>
                </c:pt>
                <c:pt idx="2789">
                  <c:v>766.82299999999975</c:v>
                </c:pt>
                <c:pt idx="2790">
                  <c:v>766.99400000000003</c:v>
                </c:pt>
                <c:pt idx="2791">
                  <c:v>767.16499999999996</c:v>
                </c:pt>
                <c:pt idx="2792">
                  <c:v>767.33599999999979</c:v>
                </c:pt>
                <c:pt idx="2793">
                  <c:v>767.50700000000006</c:v>
                </c:pt>
                <c:pt idx="2794">
                  <c:v>767.68200000000002</c:v>
                </c:pt>
                <c:pt idx="2795">
                  <c:v>767.85300000000007</c:v>
                </c:pt>
                <c:pt idx="2796">
                  <c:v>768.02</c:v>
                </c:pt>
                <c:pt idx="2797">
                  <c:v>768.18200000000002</c:v>
                </c:pt>
                <c:pt idx="2798">
                  <c:v>768.33999999999969</c:v>
                </c:pt>
                <c:pt idx="2799">
                  <c:v>768.50599999999997</c:v>
                </c:pt>
                <c:pt idx="2800">
                  <c:v>768.67399999999998</c:v>
                </c:pt>
                <c:pt idx="2801">
                  <c:v>768.84300000000007</c:v>
                </c:pt>
                <c:pt idx="2802">
                  <c:v>769.01299999999969</c:v>
                </c:pt>
                <c:pt idx="2803">
                  <c:v>769.18600000000004</c:v>
                </c:pt>
                <c:pt idx="2804">
                  <c:v>769.36199999999985</c:v>
                </c:pt>
                <c:pt idx="2805">
                  <c:v>769.53699999999981</c:v>
                </c:pt>
                <c:pt idx="2806">
                  <c:v>769.70500000000004</c:v>
                </c:pt>
                <c:pt idx="2807">
                  <c:v>769.87</c:v>
                </c:pt>
                <c:pt idx="2808">
                  <c:v>770.03600000000006</c:v>
                </c:pt>
                <c:pt idx="2809">
                  <c:v>770.20399999999995</c:v>
                </c:pt>
                <c:pt idx="2810">
                  <c:v>770.3779999999997</c:v>
                </c:pt>
                <c:pt idx="2811">
                  <c:v>770.5509999999997</c:v>
                </c:pt>
                <c:pt idx="2812">
                  <c:v>770.72199999999998</c:v>
                </c:pt>
                <c:pt idx="2813">
                  <c:v>770.89499999999998</c:v>
                </c:pt>
                <c:pt idx="2814">
                  <c:v>771.06499999999983</c:v>
                </c:pt>
                <c:pt idx="2815">
                  <c:v>771.23400000000004</c:v>
                </c:pt>
                <c:pt idx="2816">
                  <c:v>771.40499999999997</c:v>
                </c:pt>
                <c:pt idx="2817">
                  <c:v>771.572</c:v>
                </c:pt>
                <c:pt idx="2818">
                  <c:v>771.73700000000008</c:v>
                </c:pt>
                <c:pt idx="2819">
                  <c:v>771.90300000000002</c:v>
                </c:pt>
                <c:pt idx="2820">
                  <c:v>772.072</c:v>
                </c:pt>
                <c:pt idx="2821">
                  <c:v>772.24199999999996</c:v>
                </c:pt>
                <c:pt idx="2822">
                  <c:v>772.41000000000008</c:v>
                </c:pt>
                <c:pt idx="2823">
                  <c:v>772.58</c:v>
                </c:pt>
                <c:pt idx="2824">
                  <c:v>772.75199999999973</c:v>
                </c:pt>
                <c:pt idx="2825">
                  <c:v>772.92399999999998</c:v>
                </c:pt>
                <c:pt idx="2826">
                  <c:v>773.09799999999996</c:v>
                </c:pt>
                <c:pt idx="2827">
                  <c:v>773.27300000000002</c:v>
                </c:pt>
                <c:pt idx="2828">
                  <c:v>773.44799999999975</c:v>
                </c:pt>
                <c:pt idx="2829">
                  <c:v>773.62699999999973</c:v>
                </c:pt>
                <c:pt idx="2830">
                  <c:v>773.80399999999997</c:v>
                </c:pt>
                <c:pt idx="2831">
                  <c:v>773.98</c:v>
                </c:pt>
                <c:pt idx="2832">
                  <c:v>774.15199999999982</c:v>
                </c:pt>
                <c:pt idx="2833">
                  <c:v>774.3159999999998</c:v>
                </c:pt>
                <c:pt idx="2834">
                  <c:v>774.48099999999999</c:v>
                </c:pt>
                <c:pt idx="2835">
                  <c:v>774.65199999999982</c:v>
                </c:pt>
                <c:pt idx="2836">
                  <c:v>774.82699999999977</c:v>
                </c:pt>
                <c:pt idx="2837">
                  <c:v>775.00199999999973</c:v>
                </c:pt>
                <c:pt idx="2838">
                  <c:v>775.17499999999995</c:v>
                </c:pt>
                <c:pt idx="2839">
                  <c:v>775.35099999999977</c:v>
                </c:pt>
                <c:pt idx="2840">
                  <c:v>775.529</c:v>
                </c:pt>
                <c:pt idx="2841">
                  <c:v>775.70699999999999</c:v>
                </c:pt>
                <c:pt idx="2842">
                  <c:v>775.88599999999997</c:v>
                </c:pt>
                <c:pt idx="2843">
                  <c:v>776.06099999999969</c:v>
                </c:pt>
                <c:pt idx="2844">
                  <c:v>776.23500000000001</c:v>
                </c:pt>
                <c:pt idx="2845">
                  <c:v>776.41100000000006</c:v>
                </c:pt>
                <c:pt idx="2846">
                  <c:v>776.58699999999999</c:v>
                </c:pt>
                <c:pt idx="2847">
                  <c:v>776.76499999999999</c:v>
                </c:pt>
                <c:pt idx="2848">
                  <c:v>776.94199999999978</c:v>
                </c:pt>
                <c:pt idx="2849">
                  <c:v>777.11300000000006</c:v>
                </c:pt>
                <c:pt idx="2850">
                  <c:v>777.28300000000002</c:v>
                </c:pt>
                <c:pt idx="2851">
                  <c:v>777.44799999999975</c:v>
                </c:pt>
                <c:pt idx="2852">
                  <c:v>777.61599999999999</c:v>
                </c:pt>
                <c:pt idx="2853">
                  <c:v>777.78300000000002</c:v>
                </c:pt>
                <c:pt idx="2854">
                  <c:v>777.9459999999998</c:v>
                </c:pt>
                <c:pt idx="2855">
                  <c:v>778.11099999999999</c:v>
                </c:pt>
                <c:pt idx="2856">
                  <c:v>778.27700000000004</c:v>
                </c:pt>
                <c:pt idx="2857">
                  <c:v>778.44199999999978</c:v>
                </c:pt>
                <c:pt idx="2858">
                  <c:v>778.61400000000003</c:v>
                </c:pt>
                <c:pt idx="2859">
                  <c:v>778.79</c:v>
                </c:pt>
                <c:pt idx="2860">
                  <c:v>778.96699999999976</c:v>
                </c:pt>
                <c:pt idx="2861">
                  <c:v>779.14199999999983</c:v>
                </c:pt>
                <c:pt idx="2862">
                  <c:v>779.31499999999983</c:v>
                </c:pt>
                <c:pt idx="2863">
                  <c:v>779.49199999999996</c:v>
                </c:pt>
                <c:pt idx="2864">
                  <c:v>779.66599999999971</c:v>
                </c:pt>
                <c:pt idx="2865">
                  <c:v>779.84099999999978</c:v>
                </c:pt>
                <c:pt idx="2866">
                  <c:v>780.01299999999969</c:v>
                </c:pt>
                <c:pt idx="2867">
                  <c:v>780.17899999999997</c:v>
                </c:pt>
                <c:pt idx="2868">
                  <c:v>780.33999999999969</c:v>
                </c:pt>
                <c:pt idx="2869">
                  <c:v>780.50099999999998</c:v>
                </c:pt>
                <c:pt idx="2870">
                  <c:v>780.66100000000006</c:v>
                </c:pt>
                <c:pt idx="2871">
                  <c:v>780.8209999999998</c:v>
                </c:pt>
                <c:pt idx="2872">
                  <c:v>780.976</c:v>
                </c:pt>
                <c:pt idx="2873">
                  <c:v>781.1279999999997</c:v>
                </c:pt>
                <c:pt idx="2874">
                  <c:v>781.28500000000008</c:v>
                </c:pt>
                <c:pt idx="2875">
                  <c:v>781.43999999999983</c:v>
                </c:pt>
                <c:pt idx="2876">
                  <c:v>781.601</c:v>
                </c:pt>
                <c:pt idx="2877">
                  <c:v>781.76400000000001</c:v>
                </c:pt>
                <c:pt idx="2878">
                  <c:v>781.92899999999997</c:v>
                </c:pt>
                <c:pt idx="2879">
                  <c:v>782.101</c:v>
                </c:pt>
                <c:pt idx="2880">
                  <c:v>782.28</c:v>
                </c:pt>
                <c:pt idx="2881">
                  <c:v>782.45699999999977</c:v>
                </c:pt>
                <c:pt idx="2882">
                  <c:v>782.63200000000006</c:v>
                </c:pt>
                <c:pt idx="2883">
                  <c:v>782.80899999999997</c:v>
                </c:pt>
                <c:pt idx="2884">
                  <c:v>782.98700000000008</c:v>
                </c:pt>
                <c:pt idx="2885">
                  <c:v>783.16599999999971</c:v>
                </c:pt>
                <c:pt idx="2886">
                  <c:v>783.35199999999975</c:v>
                </c:pt>
                <c:pt idx="2887">
                  <c:v>783.54899999999998</c:v>
                </c:pt>
                <c:pt idx="2888">
                  <c:v>783.74599999999998</c:v>
                </c:pt>
                <c:pt idx="2889">
                  <c:v>783.93599999999969</c:v>
                </c:pt>
                <c:pt idx="2890">
                  <c:v>784.12</c:v>
                </c:pt>
                <c:pt idx="2891">
                  <c:v>784.303</c:v>
                </c:pt>
                <c:pt idx="2892">
                  <c:v>784.48800000000006</c:v>
                </c:pt>
                <c:pt idx="2893">
                  <c:v>784.678</c:v>
                </c:pt>
                <c:pt idx="2894">
                  <c:v>784.86099999999976</c:v>
                </c:pt>
                <c:pt idx="2895">
                  <c:v>785.04099999999983</c:v>
                </c:pt>
                <c:pt idx="2896">
                  <c:v>785.221</c:v>
                </c:pt>
                <c:pt idx="2897">
                  <c:v>785.40800000000002</c:v>
                </c:pt>
                <c:pt idx="2898">
                  <c:v>785.596</c:v>
                </c:pt>
                <c:pt idx="2899">
                  <c:v>785.78099999999995</c:v>
                </c:pt>
                <c:pt idx="2900">
                  <c:v>785.96299999999974</c:v>
                </c:pt>
                <c:pt idx="2901">
                  <c:v>786.13900000000001</c:v>
                </c:pt>
                <c:pt idx="2902">
                  <c:v>786.31299999999976</c:v>
                </c:pt>
                <c:pt idx="2903">
                  <c:v>786.48099999999999</c:v>
                </c:pt>
                <c:pt idx="2904">
                  <c:v>786.649</c:v>
                </c:pt>
                <c:pt idx="2905">
                  <c:v>786.81799999999976</c:v>
                </c:pt>
                <c:pt idx="2906">
                  <c:v>786.98599999999999</c:v>
                </c:pt>
                <c:pt idx="2907">
                  <c:v>787.15699999999981</c:v>
                </c:pt>
                <c:pt idx="2908">
                  <c:v>787.33199999999977</c:v>
                </c:pt>
                <c:pt idx="2909">
                  <c:v>787.50599999999997</c:v>
                </c:pt>
                <c:pt idx="2910">
                  <c:v>787.678</c:v>
                </c:pt>
                <c:pt idx="2911">
                  <c:v>787.84799999999962</c:v>
                </c:pt>
                <c:pt idx="2912">
                  <c:v>788.02199999999982</c:v>
                </c:pt>
                <c:pt idx="2913">
                  <c:v>788.19299999999998</c:v>
                </c:pt>
                <c:pt idx="2914">
                  <c:v>788.36399999999981</c:v>
                </c:pt>
                <c:pt idx="2915">
                  <c:v>788.53199999999981</c:v>
                </c:pt>
                <c:pt idx="2916">
                  <c:v>788.70399999999995</c:v>
                </c:pt>
                <c:pt idx="2917">
                  <c:v>788.87800000000004</c:v>
                </c:pt>
                <c:pt idx="2918">
                  <c:v>789.05099999999982</c:v>
                </c:pt>
                <c:pt idx="2919">
                  <c:v>789.22900000000004</c:v>
                </c:pt>
                <c:pt idx="2920">
                  <c:v>789.40899999999999</c:v>
                </c:pt>
                <c:pt idx="2921">
                  <c:v>789.58799999999997</c:v>
                </c:pt>
                <c:pt idx="2922">
                  <c:v>789.76300000000003</c:v>
                </c:pt>
                <c:pt idx="2923">
                  <c:v>789.93399999999997</c:v>
                </c:pt>
                <c:pt idx="2924">
                  <c:v>790.10400000000004</c:v>
                </c:pt>
                <c:pt idx="2925">
                  <c:v>790.27800000000002</c:v>
                </c:pt>
                <c:pt idx="2926">
                  <c:v>790.45399999999972</c:v>
                </c:pt>
                <c:pt idx="2927">
                  <c:v>790.62800000000004</c:v>
                </c:pt>
                <c:pt idx="2928">
                  <c:v>790.80199999999979</c:v>
                </c:pt>
                <c:pt idx="2929">
                  <c:v>790.97400000000005</c:v>
                </c:pt>
                <c:pt idx="2930">
                  <c:v>791.14699999999982</c:v>
                </c:pt>
                <c:pt idx="2931">
                  <c:v>791.3209999999998</c:v>
                </c:pt>
                <c:pt idx="2932">
                  <c:v>791.49400000000003</c:v>
                </c:pt>
                <c:pt idx="2933">
                  <c:v>791.673</c:v>
                </c:pt>
                <c:pt idx="2934">
                  <c:v>791.84799999999962</c:v>
                </c:pt>
                <c:pt idx="2935">
                  <c:v>792.02300000000002</c:v>
                </c:pt>
                <c:pt idx="2936">
                  <c:v>792.19100000000003</c:v>
                </c:pt>
                <c:pt idx="2937">
                  <c:v>792.35699999999974</c:v>
                </c:pt>
                <c:pt idx="2938">
                  <c:v>792.52599999999973</c:v>
                </c:pt>
                <c:pt idx="2939">
                  <c:v>792.70100000000002</c:v>
                </c:pt>
                <c:pt idx="2940">
                  <c:v>792.88199999999972</c:v>
                </c:pt>
                <c:pt idx="2941">
                  <c:v>793.05999999999983</c:v>
                </c:pt>
                <c:pt idx="2942">
                  <c:v>793.23599999999999</c:v>
                </c:pt>
                <c:pt idx="2943">
                  <c:v>793.40899999999999</c:v>
                </c:pt>
                <c:pt idx="2944">
                  <c:v>793.58399999999995</c:v>
                </c:pt>
                <c:pt idx="2945">
                  <c:v>793.75900000000001</c:v>
                </c:pt>
                <c:pt idx="2946">
                  <c:v>793.93199999999979</c:v>
                </c:pt>
                <c:pt idx="2947">
                  <c:v>794.10500000000002</c:v>
                </c:pt>
                <c:pt idx="2948">
                  <c:v>794.27599999999995</c:v>
                </c:pt>
                <c:pt idx="2949">
                  <c:v>794.44399999999996</c:v>
                </c:pt>
                <c:pt idx="2950">
                  <c:v>794.61</c:v>
                </c:pt>
                <c:pt idx="2951">
                  <c:v>794.77599999999995</c:v>
                </c:pt>
                <c:pt idx="2952">
                  <c:v>794.94499999999982</c:v>
                </c:pt>
                <c:pt idx="2953">
                  <c:v>795.11400000000003</c:v>
                </c:pt>
                <c:pt idx="2954">
                  <c:v>795.28399999999999</c:v>
                </c:pt>
                <c:pt idx="2955">
                  <c:v>795.45599999999979</c:v>
                </c:pt>
                <c:pt idx="2956">
                  <c:v>795.62900000000002</c:v>
                </c:pt>
                <c:pt idx="2957">
                  <c:v>795.80499999999972</c:v>
                </c:pt>
                <c:pt idx="2958">
                  <c:v>795.98099999999999</c:v>
                </c:pt>
                <c:pt idx="2959">
                  <c:v>796.15599999999972</c:v>
                </c:pt>
                <c:pt idx="2960">
                  <c:v>796.33099999999979</c:v>
                </c:pt>
                <c:pt idx="2961">
                  <c:v>796.50400000000002</c:v>
                </c:pt>
                <c:pt idx="2962">
                  <c:v>796.673</c:v>
                </c:pt>
                <c:pt idx="2963">
                  <c:v>796.8449999999998</c:v>
                </c:pt>
                <c:pt idx="2964">
                  <c:v>797.02</c:v>
                </c:pt>
                <c:pt idx="2965">
                  <c:v>797.19399999999996</c:v>
                </c:pt>
                <c:pt idx="2966">
                  <c:v>797.3689999999998</c:v>
                </c:pt>
                <c:pt idx="2967">
                  <c:v>797.55</c:v>
                </c:pt>
                <c:pt idx="2968">
                  <c:v>797.73</c:v>
                </c:pt>
                <c:pt idx="2969">
                  <c:v>797.90699999999981</c:v>
                </c:pt>
                <c:pt idx="2970">
                  <c:v>798.08299999999997</c:v>
                </c:pt>
                <c:pt idx="2971">
                  <c:v>798.26099999999997</c:v>
                </c:pt>
                <c:pt idx="2972">
                  <c:v>798.43899999999996</c:v>
                </c:pt>
                <c:pt idx="2973">
                  <c:v>798.61300000000006</c:v>
                </c:pt>
                <c:pt idx="2974">
                  <c:v>798.78099999999995</c:v>
                </c:pt>
                <c:pt idx="2975">
                  <c:v>798.95199999999977</c:v>
                </c:pt>
                <c:pt idx="2976">
                  <c:v>799.12300000000005</c:v>
                </c:pt>
                <c:pt idx="2977">
                  <c:v>799.29600000000005</c:v>
                </c:pt>
                <c:pt idx="2978">
                  <c:v>799.46799999999962</c:v>
                </c:pt>
                <c:pt idx="2979">
                  <c:v>799.63900000000001</c:v>
                </c:pt>
                <c:pt idx="2980">
                  <c:v>799.81399999999996</c:v>
                </c:pt>
                <c:pt idx="2981">
                  <c:v>799.99099999999999</c:v>
                </c:pt>
                <c:pt idx="2982">
                  <c:v>800.16599999999983</c:v>
                </c:pt>
                <c:pt idx="2983">
                  <c:v>800.33699999999976</c:v>
                </c:pt>
                <c:pt idx="2984">
                  <c:v>800.505</c:v>
                </c:pt>
                <c:pt idx="2985">
                  <c:v>800.673</c:v>
                </c:pt>
                <c:pt idx="2986">
                  <c:v>800.8449999999998</c:v>
                </c:pt>
                <c:pt idx="2987">
                  <c:v>801.01699999999983</c:v>
                </c:pt>
                <c:pt idx="2988">
                  <c:v>801.18600000000004</c:v>
                </c:pt>
                <c:pt idx="2989">
                  <c:v>801.35599999999977</c:v>
                </c:pt>
                <c:pt idx="2990">
                  <c:v>801.52499999999998</c:v>
                </c:pt>
                <c:pt idx="2991">
                  <c:v>801.69399999999996</c:v>
                </c:pt>
                <c:pt idx="2992">
                  <c:v>801.86099999999976</c:v>
                </c:pt>
                <c:pt idx="2993">
                  <c:v>802.03</c:v>
                </c:pt>
                <c:pt idx="2994">
                  <c:v>802.20399999999995</c:v>
                </c:pt>
                <c:pt idx="2995">
                  <c:v>802.37900000000002</c:v>
                </c:pt>
                <c:pt idx="2996">
                  <c:v>802.55399999999997</c:v>
                </c:pt>
                <c:pt idx="2997">
                  <c:v>802.72799999999972</c:v>
                </c:pt>
                <c:pt idx="2998">
                  <c:v>802.89800000000002</c:v>
                </c:pt>
                <c:pt idx="2999">
                  <c:v>803.07399999999996</c:v>
                </c:pt>
                <c:pt idx="3000">
                  <c:v>803.25</c:v>
                </c:pt>
                <c:pt idx="3001">
                  <c:v>803.4219999999998</c:v>
                </c:pt>
                <c:pt idx="3002">
                  <c:v>803.59400000000005</c:v>
                </c:pt>
                <c:pt idx="3003">
                  <c:v>803.76599999999996</c:v>
                </c:pt>
                <c:pt idx="3004">
                  <c:v>803.93899999999996</c:v>
                </c:pt>
                <c:pt idx="3005">
                  <c:v>804.11699999999996</c:v>
                </c:pt>
                <c:pt idx="3006">
                  <c:v>804.29300000000001</c:v>
                </c:pt>
                <c:pt idx="3007">
                  <c:v>804.46199999999976</c:v>
                </c:pt>
                <c:pt idx="3008">
                  <c:v>804.62900000000002</c:v>
                </c:pt>
                <c:pt idx="3009">
                  <c:v>804.8</c:v>
                </c:pt>
                <c:pt idx="3010">
                  <c:v>804.97500000000002</c:v>
                </c:pt>
                <c:pt idx="3011">
                  <c:v>805.149</c:v>
                </c:pt>
                <c:pt idx="3012">
                  <c:v>805.32299999999975</c:v>
                </c:pt>
                <c:pt idx="3013">
                  <c:v>805.49800000000005</c:v>
                </c:pt>
                <c:pt idx="3014">
                  <c:v>805.67200000000003</c:v>
                </c:pt>
                <c:pt idx="3015">
                  <c:v>805.84799999999962</c:v>
                </c:pt>
                <c:pt idx="3016">
                  <c:v>806.024</c:v>
                </c:pt>
                <c:pt idx="3017">
                  <c:v>806.19600000000003</c:v>
                </c:pt>
                <c:pt idx="3018">
                  <c:v>806.3689999999998</c:v>
                </c:pt>
                <c:pt idx="3019">
                  <c:v>806.54099999999983</c:v>
                </c:pt>
                <c:pt idx="3020">
                  <c:v>806.71100000000001</c:v>
                </c:pt>
                <c:pt idx="3021">
                  <c:v>806.88099999999997</c:v>
                </c:pt>
                <c:pt idx="3022">
                  <c:v>807.05499999999972</c:v>
                </c:pt>
                <c:pt idx="3023">
                  <c:v>807.23099999999999</c:v>
                </c:pt>
                <c:pt idx="3024">
                  <c:v>807.40499999999997</c:v>
                </c:pt>
                <c:pt idx="3025">
                  <c:v>807.57399999999996</c:v>
                </c:pt>
                <c:pt idx="3026">
                  <c:v>807.74199999999996</c:v>
                </c:pt>
                <c:pt idx="3027">
                  <c:v>807.91399999999999</c:v>
                </c:pt>
                <c:pt idx="3028">
                  <c:v>808.08799999999997</c:v>
                </c:pt>
                <c:pt idx="3029">
                  <c:v>808.26199999999972</c:v>
                </c:pt>
                <c:pt idx="3030">
                  <c:v>808.43599999999981</c:v>
                </c:pt>
                <c:pt idx="3031">
                  <c:v>808.60799999999972</c:v>
                </c:pt>
                <c:pt idx="3032">
                  <c:v>808.78200000000004</c:v>
                </c:pt>
                <c:pt idx="3033">
                  <c:v>808.95399999999972</c:v>
                </c:pt>
                <c:pt idx="3034">
                  <c:v>809.12699999999973</c:v>
                </c:pt>
                <c:pt idx="3035">
                  <c:v>809.29899999999998</c:v>
                </c:pt>
                <c:pt idx="3036">
                  <c:v>809.46799999999962</c:v>
                </c:pt>
                <c:pt idx="3037">
                  <c:v>809.63699999999972</c:v>
                </c:pt>
                <c:pt idx="3038">
                  <c:v>809.80599999999981</c:v>
                </c:pt>
                <c:pt idx="3039">
                  <c:v>809.97799999999972</c:v>
                </c:pt>
                <c:pt idx="3040">
                  <c:v>810.15300000000002</c:v>
                </c:pt>
                <c:pt idx="3041">
                  <c:v>810.32699999999977</c:v>
                </c:pt>
                <c:pt idx="3042">
                  <c:v>810.50099999999998</c:v>
                </c:pt>
                <c:pt idx="3043">
                  <c:v>810.67899999999997</c:v>
                </c:pt>
                <c:pt idx="3044">
                  <c:v>810.85699999999974</c:v>
                </c:pt>
                <c:pt idx="3045">
                  <c:v>811.03399999999999</c:v>
                </c:pt>
                <c:pt idx="3046">
                  <c:v>811.20899999999995</c:v>
                </c:pt>
                <c:pt idx="3047">
                  <c:v>811.38599999999997</c:v>
                </c:pt>
                <c:pt idx="3048">
                  <c:v>811.56699999999978</c:v>
                </c:pt>
                <c:pt idx="3049">
                  <c:v>811.74800000000005</c:v>
                </c:pt>
                <c:pt idx="3050">
                  <c:v>811.928</c:v>
                </c:pt>
                <c:pt idx="3051">
                  <c:v>812.101</c:v>
                </c:pt>
                <c:pt idx="3052">
                  <c:v>812.27700000000004</c:v>
                </c:pt>
                <c:pt idx="3053">
                  <c:v>812.45799999999974</c:v>
                </c:pt>
                <c:pt idx="3054">
                  <c:v>812.63800000000003</c:v>
                </c:pt>
                <c:pt idx="3055">
                  <c:v>812.81699999999978</c:v>
                </c:pt>
                <c:pt idx="3056">
                  <c:v>812.995</c:v>
                </c:pt>
                <c:pt idx="3057">
                  <c:v>813.17</c:v>
                </c:pt>
                <c:pt idx="3058">
                  <c:v>813.34599999999978</c:v>
                </c:pt>
                <c:pt idx="3059">
                  <c:v>813.52099999999996</c:v>
                </c:pt>
                <c:pt idx="3060">
                  <c:v>813.69500000000005</c:v>
                </c:pt>
                <c:pt idx="3061">
                  <c:v>813.8689999999998</c:v>
                </c:pt>
                <c:pt idx="3062">
                  <c:v>814.0419999999998</c:v>
                </c:pt>
                <c:pt idx="3063">
                  <c:v>814.21400000000006</c:v>
                </c:pt>
                <c:pt idx="3064">
                  <c:v>814.39199999999983</c:v>
                </c:pt>
                <c:pt idx="3065">
                  <c:v>814.56799999999976</c:v>
                </c:pt>
                <c:pt idx="3066">
                  <c:v>814.74400000000003</c:v>
                </c:pt>
                <c:pt idx="3067">
                  <c:v>814.92</c:v>
                </c:pt>
                <c:pt idx="3068">
                  <c:v>815.09799999999996</c:v>
                </c:pt>
                <c:pt idx="3069">
                  <c:v>815.27599999999995</c:v>
                </c:pt>
                <c:pt idx="3070">
                  <c:v>815.45199999999977</c:v>
                </c:pt>
                <c:pt idx="3071">
                  <c:v>815.62300000000005</c:v>
                </c:pt>
                <c:pt idx="3072">
                  <c:v>815.79499999999996</c:v>
                </c:pt>
                <c:pt idx="3073">
                  <c:v>815.96400000000006</c:v>
                </c:pt>
                <c:pt idx="3074">
                  <c:v>816.13499999999999</c:v>
                </c:pt>
                <c:pt idx="3075">
                  <c:v>816.30999999999983</c:v>
                </c:pt>
                <c:pt idx="3076">
                  <c:v>816.48299999999972</c:v>
                </c:pt>
                <c:pt idx="3077">
                  <c:v>816.654</c:v>
                </c:pt>
                <c:pt idx="3078">
                  <c:v>816.82899999999972</c:v>
                </c:pt>
                <c:pt idx="3079">
                  <c:v>817.00199999999973</c:v>
                </c:pt>
                <c:pt idx="3080">
                  <c:v>817.17700000000002</c:v>
                </c:pt>
                <c:pt idx="3081">
                  <c:v>817.3529999999995</c:v>
                </c:pt>
                <c:pt idx="3082">
                  <c:v>817.52800000000002</c:v>
                </c:pt>
                <c:pt idx="3083">
                  <c:v>817.7</c:v>
                </c:pt>
                <c:pt idx="3084">
                  <c:v>817.87099999999998</c:v>
                </c:pt>
                <c:pt idx="3085">
                  <c:v>818.04300000000001</c:v>
                </c:pt>
                <c:pt idx="3086">
                  <c:v>818.21400000000006</c:v>
                </c:pt>
                <c:pt idx="3087">
                  <c:v>818.38300000000004</c:v>
                </c:pt>
                <c:pt idx="3088">
                  <c:v>818.55099999999982</c:v>
                </c:pt>
                <c:pt idx="3089">
                  <c:v>818.72</c:v>
                </c:pt>
                <c:pt idx="3090">
                  <c:v>818.89300000000003</c:v>
                </c:pt>
                <c:pt idx="3091">
                  <c:v>819.06199999999978</c:v>
                </c:pt>
                <c:pt idx="3092">
                  <c:v>819.23</c:v>
                </c:pt>
                <c:pt idx="3093">
                  <c:v>819.40099999999973</c:v>
                </c:pt>
                <c:pt idx="3094">
                  <c:v>819.57399999999996</c:v>
                </c:pt>
                <c:pt idx="3095">
                  <c:v>819.74699999999996</c:v>
                </c:pt>
                <c:pt idx="3096">
                  <c:v>819.9219999999998</c:v>
                </c:pt>
                <c:pt idx="3097">
                  <c:v>820.09299999999996</c:v>
                </c:pt>
                <c:pt idx="3098">
                  <c:v>820.26300000000003</c:v>
                </c:pt>
                <c:pt idx="3099">
                  <c:v>820.43499999999972</c:v>
                </c:pt>
                <c:pt idx="3100">
                  <c:v>820.60900000000004</c:v>
                </c:pt>
                <c:pt idx="3101">
                  <c:v>820.78599999999994</c:v>
                </c:pt>
                <c:pt idx="3102">
                  <c:v>820.95899999999972</c:v>
                </c:pt>
                <c:pt idx="3103">
                  <c:v>821.13</c:v>
                </c:pt>
                <c:pt idx="3104">
                  <c:v>821.30499999999972</c:v>
                </c:pt>
                <c:pt idx="3105">
                  <c:v>821.48199999999997</c:v>
                </c:pt>
                <c:pt idx="3106">
                  <c:v>821.65899999999999</c:v>
                </c:pt>
                <c:pt idx="3107">
                  <c:v>821.83299999999974</c:v>
                </c:pt>
                <c:pt idx="3108">
                  <c:v>822.005</c:v>
                </c:pt>
                <c:pt idx="3109">
                  <c:v>822.17899999999997</c:v>
                </c:pt>
                <c:pt idx="3110">
                  <c:v>822.35899999999981</c:v>
                </c:pt>
                <c:pt idx="3111">
                  <c:v>822.53899999999999</c:v>
                </c:pt>
                <c:pt idx="3112">
                  <c:v>822.71500000000003</c:v>
                </c:pt>
                <c:pt idx="3113">
                  <c:v>822.89300000000003</c:v>
                </c:pt>
                <c:pt idx="3114">
                  <c:v>823.07</c:v>
                </c:pt>
                <c:pt idx="3115">
                  <c:v>823.245</c:v>
                </c:pt>
                <c:pt idx="3116">
                  <c:v>823.4219999999998</c:v>
                </c:pt>
                <c:pt idx="3117">
                  <c:v>823.60199999999998</c:v>
                </c:pt>
                <c:pt idx="3118">
                  <c:v>823.78499999999997</c:v>
                </c:pt>
                <c:pt idx="3119">
                  <c:v>823.96400000000006</c:v>
                </c:pt>
                <c:pt idx="3120">
                  <c:v>824.13900000000001</c:v>
                </c:pt>
                <c:pt idx="3121">
                  <c:v>824.31499999999983</c:v>
                </c:pt>
                <c:pt idx="3122">
                  <c:v>824.49300000000005</c:v>
                </c:pt>
                <c:pt idx="3123">
                  <c:v>824.67100000000005</c:v>
                </c:pt>
                <c:pt idx="3124">
                  <c:v>824.84899999999982</c:v>
                </c:pt>
                <c:pt idx="3125">
                  <c:v>825.02499999999998</c:v>
                </c:pt>
                <c:pt idx="3126">
                  <c:v>825.19799999999998</c:v>
                </c:pt>
                <c:pt idx="3127">
                  <c:v>825.37300000000005</c:v>
                </c:pt>
                <c:pt idx="3128">
                  <c:v>825.54599999999982</c:v>
                </c:pt>
                <c:pt idx="3129">
                  <c:v>825.71500000000003</c:v>
                </c:pt>
                <c:pt idx="3130">
                  <c:v>825.88699999999972</c:v>
                </c:pt>
                <c:pt idx="3131">
                  <c:v>826.05799999999977</c:v>
                </c:pt>
                <c:pt idx="3132">
                  <c:v>826.23</c:v>
                </c:pt>
                <c:pt idx="3133">
                  <c:v>826.40699999999981</c:v>
                </c:pt>
                <c:pt idx="3134">
                  <c:v>826.58600000000001</c:v>
                </c:pt>
                <c:pt idx="3135">
                  <c:v>826.76300000000003</c:v>
                </c:pt>
                <c:pt idx="3136">
                  <c:v>826.9409999999998</c:v>
                </c:pt>
                <c:pt idx="3137">
                  <c:v>827.11800000000005</c:v>
                </c:pt>
                <c:pt idx="3138">
                  <c:v>827.298</c:v>
                </c:pt>
                <c:pt idx="3139">
                  <c:v>827.47799999999972</c:v>
                </c:pt>
                <c:pt idx="3140">
                  <c:v>827.65599999999972</c:v>
                </c:pt>
                <c:pt idx="3141">
                  <c:v>827.83099999999979</c:v>
                </c:pt>
                <c:pt idx="3142">
                  <c:v>828.00699999999972</c:v>
                </c:pt>
                <c:pt idx="3143">
                  <c:v>828.18200000000002</c:v>
                </c:pt>
                <c:pt idx="3144">
                  <c:v>828.35799999999949</c:v>
                </c:pt>
                <c:pt idx="3145">
                  <c:v>828.53899999999999</c:v>
                </c:pt>
                <c:pt idx="3146">
                  <c:v>828.71500000000003</c:v>
                </c:pt>
                <c:pt idx="3147">
                  <c:v>828.89099999999996</c:v>
                </c:pt>
                <c:pt idx="3148">
                  <c:v>829.06199999999978</c:v>
                </c:pt>
                <c:pt idx="3149">
                  <c:v>829.23699999999997</c:v>
                </c:pt>
                <c:pt idx="3150">
                  <c:v>829.41499999999996</c:v>
                </c:pt>
                <c:pt idx="3151">
                  <c:v>829.596</c:v>
                </c:pt>
                <c:pt idx="3152">
                  <c:v>829.77300000000002</c:v>
                </c:pt>
                <c:pt idx="3153">
                  <c:v>829.94799999999975</c:v>
                </c:pt>
                <c:pt idx="3154">
                  <c:v>830.12300000000005</c:v>
                </c:pt>
                <c:pt idx="3155">
                  <c:v>830.29899999999998</c:v>
                </c:pt>
                <c:pt idx="3156">
                  <c:v>830.48199999999997</c:v>
                </c:pt>
                <c:pt idx="3157">
                  <c:v>830.66300000000001</c:v>
                </c:pt>
                <c:pt idx="3158">
                  <c:v>830.8449999999998</c:v>
                </c:pt>
                <c:pt idx="3159">
                  <c:v>831.02599999999973</c:v>
                </c:pt>
                <c:pt idx="3160">
                  <c:v>831.2</c:v>
                </c:pt>
                <c:pt idx="3161">
                  <c:v>831.375</c:v>
                </c:pt>
                <c:pt idx="3162">
                  <c:v>831.54899999999998</c:v>
                </c:pt>
                <c:pt idx="3163">
                  <c:v>831.726</c:v>
                </c:pt>
                <c:pt idx="3164">
                  <c:v>831.904</c:v>
                </c:pt>
                <c:pt idx="3165">
                  <c:v>832.08299999999997</c:v>
                </c:pt>
                <c:pt idx="3166">
                  <c:v>832.26099999999997</c:v>
                </c:pt>
                <c:pt idx="3167">
                  <c:v>832.43799999999976</c:v>
                </c:pt>
                <c:pt idx="3168">
                  <c:v>832.61300000000006</c:v>
                </c:pt>
                <c:pt idx="3169">
                  <c:v>832.79200000000003</c:v>
                </c:pt>
                <c:pt idx="3170">
                  <c:v>832.96899999999982</c:v>
                </c:pt>
                <c:pt idx="3171">
                  <c:v>833.14599999999996</c:v>
                </c:pt>
                <c:pt idx="3172">
                  <c:v>833.31799999999976</c:v>
                </c:pt>
                <c:pt idx="3173">
                  <c:v>833.48599999999999</c:v>
                </c:pt>
                <c:pt idx="3174">
                  <c:v>833.65499999999997</c:v>
                </c:pt>
                <c:pt idx="3175">
                  <c:v>833.82799999999975</c:v>
                </c:pt>
                <c:pt idx="3176">
                  <c:v>834.00300000000004</c:v>
                </c:pt>
                <c:pt idx="3177">
                  <c:v>834.17700000000002</c:v>
                </c:pt>
                <c:pt idx="3178">
                  <c:v>834.35499999999979</c:v>
                </c:pt>
                <c:pt idx="3179">
                  <c:v>834.53199999999981</c:v>
                </c:pt>
                <c:pt idx="3180">
                  <c:v>834.71100000000001</c:v>
                </c:pt>
                <c:pt idx="3181">
                  <c:v>834.89300000000003</c:v>
                </c:pt>
                <c:pt idx="3182">
                  <c:v>835.07299999999998</c:v>
                </c:pt>
                <c:pt idx="3183">
                  <c:v>835.24900000000002</c:v>
                </c:pt>
                <c:pt idx="3184">
                  <c:v>835.42099999999982</c:v>
                </c:pt>
                <c:pt idx="3185">
                  <c:v>835.59500000000003</c:v>
                </c:pt>
                <c:pt idx="3186">
                  <c:v>835.77</c:v>
                </c:pt>
                <c:pt idx="3187">
                  <c:v>835.94699999999978</c:v>
                </c:pt>
                <c:pt idx="3188">
                  <c:v>836.12099999999998</c:v>
                </c:pt>
                <c:pt idx="3189">
                  <c:v>836.29200000000003</c:v>
                </c:pt>
                <c:pt idx="3190">
                  <c:v>836.46599999999978</c:v>
                </c:pt>
                <c:pt idx="3191">
                  <c:v>836.64</c:v>
                </c:pt>
                <c:pt idx="3192">
                  <c:v>836.81199999999978</c:v>
                </c:pt>
                <c:pt idx="3193">
                  <c:v>836.99099999999999</c:v>
                </c:pt>
                <c:pt idx="3194">
                  <c:v>837.16899999999998</c:v>
                </c:pt>
                <c:pt idx="3195">
                  <c:v>837.34099999999978</c:v>
                </c:pt>
                <c:pt idx="3196">
                  <c:v>837.51400000000001</c:v>
                </c:pt>
                <c:pt idx="3197">
                  <c:v>837.68499999999995</c:v>
                </c:pt>
                <c:pt idx="3198">
                  <c:v>837.85699999999974</c:v>
                </c:pt>
                <c:pt idx="3199">
                  <c:v>838.03300000000002</c:v>
                </c:pt>
                <c:pt idx="3200">
                  <c:v>838.21</c:v>
                </c:pt>
                <c:pt idx="3201">
                  <c:v>838.38699999999972</c:v>
                </c:pt>
                <c:pt idx="3202">
                  <c:v>838.56499999999983</c:v>
                </c:pt>
                <c:pt idx="3203">
                  <c:v>838.73900000000003</c:v>
                </c:pt>
                <c:pt idx="3204">
                  <c:v>838.91300000000001</c:v>
                </c:pt>
                <c:pt idx="3205">
                  <c:v>839.08600000000001</c:v>
                </c:pt>
                <c:pt idx="3206">
                  <c:v>839.25800000000004</c:v>
                </c:pt>
                <c:pt idx="3207">
                  <c:v>839.42899999999997</c:v>
                </c:pt>
                <c:pt idx="3208">
                  <c:v>839.6</c:v>
                </c:pt>
                <c:pt idx="3209">
                  <c:v>839.77200000000005</c:v>
                </c:pt>
                <c:pt idx="3210">
                  <c:v>839.94399999999996</c:v>
                </c:pt>
                <c:pt idx="3211">
                  <c:v>840.11800000000005</c:v>
                </c:pt>
                <c:pt idx="3212">
                  <c:v>840.29399999999998</c:v>
                </c:pt>
                <c:pt idx="3213">
                  <c:v>840.47</c:v>
                </c:pt>
                <c:pt idx="3214">
                  <c:v>840.65</c:v>
                </c:pt>
                <c:pt idx="3215">
                  <c:v>840.83299999999974</c:v>
                </c:pt>
                <c:pt idx="3216">
                  <c:v>841.01199999999972</c:v>
                </c:pt>
                <c:pt idx="3217">
                  <c:v>841.18899999999996</c:v>
                </c:pt>
                <c:pt idx="3218">
                  <c:v>841.3689999999998</c:v>
                </c:pt>
                <c:pt idx="3219">
                  <c:v>841.54899999999998</c:v>
                </c:pt>
                <c:pt idx="3220">
                  <c:v>841.726</c:v>
                </c:pt>
                <c:pt idx="3221">
                  <c:v>841.90099999999973</c:v>
                </c:pt>
                <c:pt idx="3222">
                  <c:v>842.077</c:v>
                </c:pt>
                <c:pt idx="3223">
                  <c:v>842.255</c:v>
                </c:pt>
                <c:pt idx="3224">
                  <c:v>842.43399999999997</c:v>
                </c:pt>
                <c:pt idx="3225">
                  <c:v>842.61400000000003</c:v>
                </c:pt>
                <c:pt idx="3226">
                  <c:v>842.79300000000001</c:v>
                </c:pt>
                <c:pt idx="3227">
                  <c:v>842.97199999999998</c:v>
                </c:pt>
                <c:pt idx="3228">
                  <c:v>843.14499999999998</c:v>
                </c:pt>
                <c:pt idx="3229">
                  <c:v>843.31899999999996</c:v>
                </c:pt>
                <c:pt idx="3230">
                  <c:v>843.50099999999998</c:v>
                </c:pt>
                <c:pt idx="3231">
                  <c:v>843.68</c:v>
                </c:pt>
                <c:pt idx="3232">
                  <c:v>843.85599999999977</c:v>
                </c:pt>
                <c:pt idx="3233">
                  <c:v>844.03300000000002</c:v>
                </c:pt>
                <c:pt idx="3234">
                  <c:v>844.20799999999997</c:v>
                </c:pt>
                <c:pt idx="3235">
                  <c:v>844.38800000000003</c:v>
                </c:pt>
                <c:pt idx="3236">
                  <c:v>844.572</c:v>
                </c:pt>
                <c:pt idx="3237">
                  <c:v>844.755</c:v>
                </c:pt>
                <c:pt idx="3238">
                  <c:v>844.93399999999997</c:v>
                </c:pt>
                <c:pt idx="3239">
                  <c:v>845.11</c:v>
                </c:pt>
                <c:pt idx="3240">
                  <c:v>845.28300000000002</c:v>
                </c:pt>
                <c:pt idx="3241">
                  <c:v>845.45799999999974</c:v>
                </c:pt>
                <c:pt idx="3242">
                  <c:v>845.63</c:v>
                </c:pt>
                <c:pt idx="3243">
                  <c:v>845.80099999999982</c:v>
                </c:pt>
                <c:pt idx="3244">
                  <c:v>845.97199999999998</c:v>
                </c:pt>
                <c:pt idx="3245">
                  <c:v>846.14499999999998</c:v>
                </c:pt>
                <c:pt idx="3246">
                  <c:v>846.31499999999983</c:v>
                </c:pt>
                <c:pt idx="3247">
                  <c:v>846.48400000000004</c:v>
                </c:pt>
                <c:pt idx="3248">
                  <c:v>846.654</c:v>
                </c:pt>
                <c:pt idx="3249">
                  <c:v>846.82399999999996</c:v>
                </c:pt>
                <c:pt idx="3250">
                  <c:v>846.99800000000005</c:v>
                </c:pt>
                <c:pt idx="3251">
                  <c:v>847.16800000000001</c:v>
                </c:pt>
                <c:pt idx="3252">
                  <c:v>847.34199999999976</c:v>
                </c:pt>
                <c:pt idx="3253">
                  <c:v>847.51800000000003</c:v>
                </c:pt>
                <c:pt idx="3254">
                  <c:v>847.69399999999996</c:v>
                </c:pt>
                <c:pt idx="3255">
                  <c:v>847.87</c:v>
                </c:pt>
                <c:pt idx="3256">
                  <c:v>848.048</c:v>
                </c:pt>
                <c:pt idx="3257">
                  <c:v>848.22799999999972</c:v>
                </c:pt>
                <c:pt idx="3258">
                  <c:v>848.40899999999999</c:v>
                </c:pt>
                <c:pt idx="3259">
                  <c:v>848.58799999999997</c:v>
                </c:pt>
                <c:pt idx="3260">
                  <c:v>848.76400000000001</c:v>
                </c:pt>
                <c:pt idx="3261">
                  <c:v>848.93999999999983</c:v>
                </c:pt>
                <c:pt idx="3262">
                  <c:v>849.11199999999997</c:v>
                </c:pt>
                <c:pt idx="3263">
                  <c:v>849.28700000000003</c:v>
                </c:pt>
                <c:pt idx="3264">
                  <c:v>849.4649999999998</c:v>
                </c:pt>
                <c:pt idx="3265">
                  <c:v>849.64</c:v>
                </c:pt>
                <c:pt idx="3266">
                  <c:v>849.8159999999998</c:v>
                </c:pt>
                <c:pt idx="3267">
                  <c:v>849.99699999999996</c:v>
                </c:pt>
                <c:pt idx="3268">
                  <c:v>850.17899999999997</c:v>
                </c:pt>
                <c:pt idx="3269">
                  <c:v>850.35699999999974</c:v>
                </c:pt>
                <c:pt idx="3270">
                  <c:v>850.53399999999999</c:v>
                </c:pt>
                <c:pt idx="3271">
                  <c:v>850.71</c:v>
                </c:pt>
                <c:pt idx="3272">
                  <c:v>850.88300000000004</c:v>
                </c:pt>
                <c:pt idx="3273">
                  <c:v>851.05799999999977</c:v>
                </c:pt>
                <c:pt idx="3274">
                  <c:v>851.23</c:v>
                </c:pt>
                <c:pt idx="3275">
                  <c:v>851.40599999999972</c:v>
                </c:pt>
                <c:pt idx="3276">
                  <c:v>851.58500000000004</c:v>
                </c:pt>
                <c:pt idx="3277">
                  <c:v>851.76400000000001</c:v>
                </c:pt>
                <c:pt idx="3278">
                  <c:v>851.94199999999978</c:v>
                </c:pt>
                <c:pt idx="3279">
                  <c:v>852.11199999999997</c:v>
                </c:pt>
                <c:pt idx="3280">
                  <c:v>852.28499999999997</c:v>
                </c:pt>
                <c:pt idx="3281">
                  <c:v>852.46699999999976</c:v>
                </c:pt>
                <c:pt idx="3282">
                  <c:v>852.65199999999982</c:v>
                </c:pt>
                <c:pt idx="3283">
                  <c:v>852.83099999999979</c:v>
                </c:pt>
                <c:pt idx="3284">
                  <c:v>853.01400000000001</c:v>
                </c:pt>
                <c:pt idx="3285">
                  <c:v>853.19899999999996</c:v>
                </c:pt>
                <c:pt idx="3286">
                  <c:v>853.38099999999997</c:v>
                </c:pt>
                <c:pt idx="3287">
                  <c:v>853.56099999999981</c:v>
                </c:pt>
                <c:pt idx="3288">
                  <c:v>853.74300000000005</c:v>
                </c:pt>
                <c:pt idx="3289">
                  <c:v>853.92099999999982</c:v>
                </c:pt>
                <c:pt idx="3290">
                  <c:v>854.09400000000005</c:v>
                </c:pt>
                <c:pt idx="3291">
                  <c:v>854.26699999999983</c:v>
                </c:pt>
                <c:pt idx="3292">
                  <c:v>854.4409999999998</c:v>
                </c:pt>
                <c:pt idx="3293">
                  <c:v>854.61800000000005</c:v>
                </c:pt>
                <c:pt idx="3294">
                  <c:v>854.79</c:v>
                </c:pt>
                <c:pt idx="3295">
                  <c:v>854.95699999999977</c:v>
                </c:pt>
                <c:pt idx="3296">
                  <c:v>855.12900000000002</c:v>
                </c:pt>
                <c:pt idx="3297">
                  <c:v>855.30399999999997</c:v>
                </c:pt>
                <c:pt idx="3298">
                  <c:v>855.48299999999972</c:v>
                </c:pt>
                <c:pt idx="3299">
                  <c:v>855.65699999999981</c:v>
                </c:pt>
                <c:pt idx="3300">
                  <c:v>855.82799999999975</c:v>
                </c:pt>
                <c:pt idx="3301">
                  <c:v>855.99699999999996</c:v>
                </c:pt>
                <c:pt idx="3302">
                  <c:v>856.16399999999999</c:v>
                </c:pt>
                <c:pt idx="3303">
                  <c:v>856.33299999999974</c:v>
                </c:pt>
                <c:pt idx="3304">
                  <c:v>856.505</c:v>
                </c:pt>
                <c:pt idx="3305">
                  <c:v>856.67899999999997</c:v>
                </c:pt>
                <c:pt idx="3306">
                  <c:v>856.84899999999982</c:v>
                </c:pt>
                <c:pt idx="3307">
                  <c:v>857.02099999999996</c:v>
                </c:pt>
                <c:pt idx="3308">
                  <c:v>857.19200000000001</c:v>
                </c:pt>
                <c:pt idx="3309">
                  <c:v>857.36399999999981</c:v>
                </c:pt>
                <c:pt idx="3310">
                  <c:v>857.5419999999998</c:v>
                </c:pt>
                <c:pt idx="3311">
                  <c:v>857.72</c:v>
                </c:pt>
                <c:pt idx="3312">
                  <c:v>857.9</c:v>
                </c:pt>
                <c:pt idx="3313">
                  <c:v>858.08100000000002</c:v>
                </c:pt>
                <c:pt idx="3314">
                  <c:v>858.26</c:v>
                </c:pt>
                <c:pt idx="3315">
                  <c:v>858.43399999999997</c:v>
                </c:pt>
                <c:pt idx="3316">
                  <c:v>858.60799999999972</c:v>
                </c:pt>
                <c:pt idx="3317">
                  <c:v>858.78300000000002</c:v>
                </c:pt>
                <c:pt idx="3318">
                  <c:v>858.95899999999972</c:v>
                </c:pt>
                <c:pt idx="3319">
                  <c:v>859.13800000000003</c:v>
                </c:pt>
                <c:pt idx="3320">
                  <c:v>859.31799999999976</c:v>
                </c:pt>
                <c:pt idx="3321">
                  <c:v>859.49400000000003</c:v>
                </c:pt>
                <c:pt idx="3322">
                  <c:v>859.66399999999999</c:v>
                </c:pt>
                <c:pt idx="3323">
                  <c:v>859.83799999999974</c:v>
                </c:pt>
                <c:pt idx="3324">
                  <c:v>860.00900000000001</c:v>
                </c:pt>
                <c:pt idx="3325">
                  <c:v>860.178</c:v>
                </c:pt>
                <c:pt idx="3326">
                  <c:v>860.34699999999975</c:v>
                </c:pt>
                <c:pt idx="3327">
                  <c:v>860.51900000000001</c:v>
                </c:pt>
                <c:pt idx="3328">
                  <c:v>860.69200000000001</c:v>
                </c:pt>
                <c:pt idx="3329">
                  <c:v>860.86499999999978</c:v>
                </c:pt>
                <c:pt idx="3330">
                  <c:v>861.03599999999972</c:v>
                </c:pt>
                <c:pt idx="3331">
                  <c:v>861.21100000000001</c:v>
                </c:pt>
                <c:pt idx="3332">
                  <c:v>861.39099999999996</c:v>
                </c:pt>
                <c:pt idx="3333">
                  <c:v>861.57600000000002</c:v>
                </c:pt>
                <c:pt idx="3334">
                  <c:v>861.76</c:v>
                </c:pt>
                <c:pt idx="3335">
                  <c:v>861.94399999999996</c:v>
                </c:pt>
                <c:pt idx="3336">
                  <c:v>862.12099999999998</c:v>
                </c:pt>
                <c:pt idx="3337">
                  <c:v>862.29399999999998</c:v>
                </c:pt>
                <c:pt idx="3338">
                  <c:v>862.46699999999976</c:v>
                </c:pt>
                <c:pt idx="3339">
                  <c:v>862.64599999999996</c:v>
                </c:pt>
                <c:pt idx="3340">
                  <c:v>862.82899999999972</c:v>
                </c:pt>
                <c:pt idx="3341">
                  <c:v>863.005</c:v>
                </c:pt>
                <c:pt idx="3342">
                  <c:v>863.178</c:v>
                </c:pt>
                <c:pt idx="3343">
                  <c:v>863.34899999999982</c:v>
                </c:pt>
                <c:pt idx="3344">
                  <c:v>863.52</c:v>
                </c:pt>
                <c:pt idx="3345">
                  <c:v>863.69299999999998</c:v>
                </c:pt>
                <c:pt idx="3346">
                  <c:v>863.86199999999974</c:v>
                </c:pt>
                <c:pt idx="3347">
                  <c:v>864.03199999999981</c:v>
                </c:pt>
                <c:pt idx="3348">
                  <c:v>864.20699999999999</c:v>
                </c:pt>
                <c:pt idx="3349">
                  <c:v>864.38900000000001</c:v>
                </c:pt>
                <c:pt idx="3350">
                  <c:v>864.572</c:v>
                </c:pt>
                <c:pt idx="3351">
                  <c:v>864.755</c:v>
                </c:pt>
                <c:pt idx="3352">
                  <c:v>864.93799999999976</c:v>
                </c:pt>
                <c:pt idx="3353">
                  <c:v>865.12400000000002</c:v>
                </c:pt>
                <c:pt idx="3354">
                  <c:v>865.31099999999981</c:v>
                </c:pt>
                <c:pt idx="3355">
                  <c:v>865.49199999999996</c:v>
                </c:pt>
                <c:pt idx="3356">
                  <c:v>865.66599999999983</c:v>
                </c:pt>
                <c:pt idx="3357">
                  <c:v>865.8399999999998</c:v>
                </c:pt>
                <c:pt idx="3358">
                  <c:v>866.01300000000003</c:v>
                </c:pt>
                <c:pt idx="3359">
                  <c:v>866.18499999999995</c:v>
                </c:pt>
                <c:pt idx="3360">
                  <c:v>866.3529999999995</c:v>
                </c:pt>
                <c:pt idx="3361">
                  <c:v>866.52199999999982</c:v>
                </c:pt>
                <c:pt idx="3362">
                  <c:v>866.69</c:v>
                </c:pt>
                <c:pt idx="3363">
                  <c:v>866.85999999999979</c:v>
                </c:pt>
                <c:pt idx="3364">
                  <c:v>867.03699999999981</c:v>
                </c:pt>
                <c:pt idx="3365">
                  <c:v>867.21500000000003</c:v>
                </c:pt>
                <c:pt idx="3366">
                  <c:v>867.38699999999972</c:v>
                </c:pt>
                <c:pt idx="3367">
                  <c:v>867.55499999999972</c:v>
                </c:pt>
                <c:pt idx="3368">
                  <c:v>867.72900000000004</c:v>
                </c:pt>
                <c:pt idx="3369">
                  <c:v>867.904</c:v>
                </c:pt>
                <c:pt idx="3370">
                  <c:v>868.077</c:v>
                </c:pt>
                <c:pt idx="3371">
                  <c:v>868.25300000000004</c:v>
                </c:pt>
                <c:pt idx="3372">
                  <c:v>868.42899999999997</c:v>
                </c:pt>
                <c:pt idx="3373">
                  <c:v>868.6</c:v>
                </c:pt>
                <c:pt idx="3374">
                  <c:v>868.76800000000003</c:v>
                </c:pt>
                <c:pt idx="3375">
                  <c:v>868.93799999999976</c:v>
                </c:pt>
                <c:pt idx="3376">
                  <c:v>869.11699999999996</c:v>
                </c:pt>
                <c:pt idx="3377">
                  <c:v>869.29300000000001</c:v>
                </c:pt>
                <c:pt idx="3378">
                  <c:v>869.46599999999978</c:v>
                </c:pt>
                <c:pt idx="3379">
                  <c:v>869.63699999999972</c:v>
                </c:pt>
                <c:pt idx="3380">
                  <c:v>869.80499999999972</c:v>
                </c:pt>
                <c:pt idx="3381">
                  <c:v>869.97699999999998</c:v>
                </c:pt>
                <c:pt idx="3382">
                  <c:v>870.15300000000002</c:v>
                </c:pt>
                <c:pt idx="3383">
                  <c:v>870.33499999999981</c:v>
                </c:pt>
                <c:pt idx="3384">
                  <c:v>870.51400000000001</c:v>
                </c:pt>
                <c:pt idx="3385">
                  <c:v>870.69299999999998</c:v>
                </c:pt>
                <c:pt idx="3386">
                  <c:v>870.87599999999998</c:v>
                </c:pt>
                <c:pt idx="3387">
                  <c:v>871.05799999999977</c:v>
                </c:pt>
                <c:pt idx="3388">
                  <c:v>871.24199999999996</c:v>
                </c:pt>
                <c:pt idx="3389">
                  <c:v>871.428</c:v>
                </c:pt>
                <c:pt idx="3390">
                  <c:v>871.61</c:v>
                </c:pt>
                <c:pt idx="3391">
                  <c:v>871.79</c:v>
                </c:pt>
                <c:pt idx="3392">
                  <c:v>871.97</c:v>
                </c:pt>
                <c:pt idx="3393">
                  <c:v>872.14699999999982</c:v>
                </c:pt>
                <c:pt idx="3394">
                  <c:v>872.32199999999978</c:v>
                </c:pt>
                <c:pt idx="3395">
                  <c:v>872.5</c:v>
                </c:pt>
                <c:pt idx="3396">
                  <c:v>872.68200000000002</c:v>
                </c:pt>
                <c:pt idx="3397">
                  <c:v>872.8689999999998</c:v>
                </c:pt>
                <c:pt idx="3398">
                  <c:v>873.053</c:v>
                </c:pt>
                <c:pt idx="3399">
                  <c:v>873.23500000000001</c:v>
                </c:pt>
                <c:pt idx="3400">
                  <c:v>873.41599999999983</c:v>
                </c:pt>
                <c:pt idx="3401">
                  <c:v>873.6</c:v>
                </c:pt>
                <c:pt idx="3402">
                  <c:v>873.779</c:v>
                </c:pt>
                <c:pt idx="3403">
                  <c:v>873.95999999999981</c:v>
                </c:pt>
                <c:pt idx="3404">
                  <c:v>874.13699999999972</c:v>
                </c:pt>
                <c:pt idx="3405">
                  <c:v>874.30799999999977</c:v>
                </c:pt>
                <c:pt idx="3406">
                  <c:v>874.47900000000004</c:v>
                </c:pt>
                <c:pt idx="3407">
                  <c:v>874.65699999999981</c:v>
                </c:pt>
                <c:pt idx="3408">
                  <c:v>874.83199999999977</c:v>
                </c:pt>
                <c:pt idx="3409">
                  <c:v>875.00599999999997</c:v>
                </c:pt>
                <c:pt idx="3410">
                  <c:v>875.18</c:v>
                </c:pt>
                <c:pt idx="3411">
                  <c:v>875.36099999999976</c:v>
                </c:pt>
                <c:pt idx="3412">
                  <c:v>875.54399999999998</c:v>
                </c:pt>
                <c:pt idx="3413">
                  <c:v>875.72900000000004</c:v>
                </c:pt>
                <c:pt idx="3414">
                  <c:v>875.91499999999996</c:v>
                </c:pt>
                <c:pt idx="3415">
                  <c:v>876.1</c:v>
                </c:pt>
                <c:pt idx="3416">
                  <c:v>876.28499999999997</c:v>
                </c:pt>
                <c:pt idx="3417">
                  <c:v>876.476</c:v>
                </c:pt>
                <c:pt idx="3418">
                  <c:v>876.66300000000001</c:v>
                </c:pt>
                <c:pt idx="3419">
                  <c:v>876.84599999999978</c:v>
                </c:pt>
                <c:pt idx="3420">
                  <c:v>877.02699999999982</c:v>
                </c:pt>
                <c:pt idx="3421">
                  <c:v>877.20500000000004</c:v>
                </c:pt>
                <c:pt idx="3422">
                  <c:v>877.38599999999997</c:v>
                </c:pt>
                <c:pt idx="3423">
                  <c:v>877.572</c:v>
                </c:pt>
                <c:pt idx="3424">
                  <c:v>877.75699999999972</c:v>
                </c:pt>
                <c:pt idx="3425">
                  <c:v>877.94899999999996</c:v>
                </c:pt>
                <c:pt idx="3426">
                  <c:v>878.13900000000001</c:v>
                </c:pt>
                <c:pt idx="3427">
                  <c:v>878.32899999999972</c:v>
                </c:pt>
                <c:pt idx="3428">
                  <c:v>878.52</c:v>
                </c:pt>
                <c:pt idx="3429">
                  <c:v>878.70899999999995</c:v>
                </c:pt>
                <c:pt idx="3430">
                  <c:v>878.89499999999998</c:v>
                </c:pt>
                <c:pt idx="3431">
                  <c:v>879.08699999999999</c:v>
                </c:pt>
                <c:pt idx="3432">
                  <c:v>879.279</c:v>
                </c:pt>
                <c:pt idx="3433">
                  <c:v>879.46799999999962</c:v>
                </c:pt>
                <c:pt idx="3434">
                  <c:v>879.65699999999981</c:v>
                </c:pt>
                <c:pt idx="3435">
                  <c:v>879.84399999999982</c:v>
                </c:pt>
                <c:pt idx="3436">
                  <c:v>880.03199999999981</c:v>
                </c:pt>
                <c:pt idx="3437">
                  <c:v>880.221</c:v>
                </c:pt>
                <c:pt idx="3438">
                  <c:v>880.41300000000001</c:v>
                </c:pt>
                <c:pt idx="3439">
                  <c:v>880.60400000000004</c:v>
                </c:pt>
                <c:pt idx="3440">
                  <c:v>880.79200000000003</c:v>
                </c:pt>
                <c:pt idx="3441">
                  <c:v>880.98099999999999</c:v>
                </c:pt>
                <c:pt idx="3442">
                  <c:v>881.173</c:v>
                </c:pt>
                <c:pt idx="3443">
                  <c:v>881.36300000000006</c:v>
                </c:pt>
                <c:pt idx="3444">
                  <c:v>881.55599999999981</c:v>
                </c:pt>
                <c:pt idx="3445">
                  <c:v>881.745</c:v>
                </c:pt>
                <c:pt idx="3446">
                  <c:v>881.93099999999981</c:v>
                </c:pt>
                <c:pt idx="3447">
                  <c:v>882.11500000000001</c:v>
                </c:pt>
                <c:pt idx="3448">
                  <c:v>882.29600000000005</c:v>
                </c:pt>
                <c:pt idx="3449">
                  <c:v>882.47699999999998</c:v>
                </c:pt>
                <c:pt idx="3450">
                  <c:v>882.65800000000002</c:v>
                </c:pt>
                <c:pt idx="3451">
                  <c:v>882.84299999999962</c:v>
                </c:pt>
                <c:pt idx="3452">
                  <c:v>883.02800000000002</c:v>
                </c:pt>
                <c:pt idx="3453">
                  <c:v>883.21299999999997</c:v>
                </c:pt>
                <c:pt idx="3454">
                  <c:v>883.4</c:v>
                </c:pt>
                <c:pt idx="3455">
                  <c:v>883.58600000000001</c:v>
                </c:pt>
                <c:pt idx="3456">
                  <c:v>883.774</c:v>
                </c:pt>
                <c:pt idx="3457">
                  <c:v>883.96199999999976</c:v>
                </c:pt>
                <c:pt idx="3458">
                  <c:v>884.15</c:v>
                </c:pt>
                <c:pt idx="3459">
                  <c:v>884.33599999999979</c:v>
                </c:pt>
                <c:pt idx="3460">
                  <c:v>884.52099999999996</c:v>
                </c:pt>
                <c:pt idx="3461">
                  <c:v>884.70799999999997</c:v>
                </c:pt>
                <c:pt idx="3462">
                  <c:v>884.89599999999996</c:v>
                </c:pt>
                <c:pt idx="3463">
                  <c:v>885.08299999999997</c:v>
                </c:pt>
                <c:pt idx="3464">
                  <c:v>885.27099999999996</c:v>
                </c:pt>
                <c:pt idx="3465">
                  <c:v>885.45999999999981</c:v>
                </c:pt>
                <c:pt idx="3466">
                  <c:v>885.649</c:v>
                </c:pt>
                <c:pt idx="3467">
                  <c:v>885.83299999999974</c:v>
                </c:pt>
                <c:pt idx="3468">
                  <c:v>886.01499999999999</c:v>
                </c:pt>
                <c:pt idx="3469">
                  <c:v>886.2</c:v>
                </c:pt>
                <c:pt idx="3470">
                  <c:v>886.38599999999997</c:v>
                </c:pt>
                <c:pt idx="3471">
                  <c:v>886.57100000000003</c:v>
                </c:pt>
                <c:pt idx="3472">
                  <c:v>886.75699999999972</c:v>
                </c:pt>
                <c:pt idx="3473">
                  <c:v>886.9409999999998</c:v>
                </c:pt>
                <c:pt idx="3474">
                  <c:v>887.12900000000002</c:v>
                </c:pt>
                <c:pt idx="3475">
                  <c:v>887.31799999999976</c:v>
                </c:pt>
                <c:pt idx="3476">
                  <c:v>887.50599999999997</c:v>
                </c:pt>
                <c:pt idx="3477">
                  <c:v>887.697</c:v>
                </c:pt>
                <c:pt idx="3478">
                  <c:v>887.88599999999997</c:v>
                </c:pt>
                <c:pt idx="3479">
                  <c:v>888.07600000000002</c:v>
                </c:pt>
                <c:pt idx="3480">
                  <c:v>888.26499999999999</c:v>
                </c:pt>
                <c:pt idx="3481">
                  <c:v>888.45299999999975</c:v>
                </c:pt>
                <c:pt idx="3482">
                  <c:v>888.64099999999996</c:v>
                </c:pt>
                <c:pt idx="3483">
                  <c:v>888.83299999999974</c:v>
                </c:pt>
                <c:pt idx="3484">
                  <c:v>889.029</c:v>
                </c:pt>
                <c:pt idx="3485">
                  <c:v>889.22299999999996</c:v>
                </c:pt>
                <c:pt idx="3486">
                  <c:v>889.41300000000001</c:v>
                </c:pt>
                <c:pt idx="3487">
                  <c:v>889.60400000000004</c:v>
                </c:pt>
                <c:pt idx="3488">
                  <c:v>889.79399999999998</c:v>
                </c:pt>
                <c:pt idx="3489">
                  <c:v>889.98400000000004</c:v>
                </c:pt>
                <c:pt idx="3490">
                  <c:v>890.17600000000004</c:v>
                </c:pt>
                <c:pt idx="3491">
                  <c:v>890.36599999999976</c:v>
                </c:pt>
                <c:pt idx="3492">
                  <c:v>890.55799999999977</c:v>
                </c:pt>
                <c:pt idx="3493">
                  <c:v>890.74699999999996</c:v>
                </c:pt>
                <c:pt idx="3494">
                  <c:v>890.93199999999979</c:v>
                </c:pt>
                <c:pt idx="3495">
                  <c:v>891.11400000000003</c:v>
                </c:pt>
                <c:pt idx="3496">
                  <c:v>891.29300000000001</c:v>
                </c:pt>
                <c:pt idx="3497">
                  <c:v>891.47500000000002</c:v>
                </c:pt>
                <c:pt idx="3498">
                  <c:v>891.65899999999999</c:v>
                </c:pt>
                <c:pt idx="3499">
                  <c:v>891.84099999999978</c:v>
                </c:pt>
                <c:pt idx="3500">
                  <c:v>892.02499999999998</c:v>
                </c:pt>
                <c:pt idx="3501">
                  <c:v>892.21</c:v>
                </c:pt>
                <c:pt idx="3502">
                  <c:v>892.399</c:v>
                </c:pt>
                <c:pt idx="3503">
                  <c:v>892.59199999999998</c:v>
                </c:pt>
                <c:pt idx="3504">
                  <c:v>892.78200000000004</c:v>
                </c:pt>
                <c:pt idx="3505">
                  <c:v>892.96899999999982</c:v>
                </c:pt>
                <c:pt idx="3506">
                  <c:v>893.15499999999997</c:v>
                </c:pt>
                <c:pt idx="3507">
                  <c:v>893.3399999999998</c:v>
                </c:pt>
                <c:pt idx="3508">
                  <c:v>893.52599999999973</c:v>
                </c:pt>
                <c:pt idx="3509">
                  <c:v>893.71199999999999</c:v>
                </c:pt>
                <c:pt idx="3510">
                  <c:v>893.9</c:v>
                </c:pt>
                <c:pt idx="3511">
                  <c:v>894.08299999999997</c:v>
                </c:pt>
                <c:pt idx="3512">
                  <c:v>894.26499999999999</c:v>
                </c:pt>
                <c:pt idx="3513">
                  <c:v>894.4459999999998</c:v>
                </c:pt>
                <c:pt idx="3514">
                  <c:v>894.63</c:v>
                </c:pt>
                <c:pt idx="3515">
                  <c:v>894.81199999999978</c:v>
                </c:pt>
                <c:pt idx="3516">
                  <c:v>894.995</c:v>
                </c:pt>
                <c:pt idx="3517">
                  <c:v>895.17700000000002</c:v>
                </c:pt>
                <c:pt idx="3518">
                  <c:v>895.35699999999974</c:v>
                </c:pt>
                <c:pt idx="3519">
                  <c:v>895.53699999999981</c:v>
                </c:pt>
                <c:pt idx="3520">
                  <c:v>895.71699999999998</c:v>
                </c:pt>
                <c:pt idx="3521">
                  <c:v>895.90499999999997</c:v>
                </c:pt>
                <c:pt idx="3522">
                  <c:v>896.096</c:v>
                </c:pt>
                <c:pt idx="3523">
                  <c:v>896.28399999999999</c:v>
                </c:pt>
                <c:pt idx="3524">
                  <c:v>896.471</c:v>
                </c:pt>
                <c:pt idx="3525">
                  <c:v>896.65800000000002</c:v>
                </c:pt>
                <c:pt idx="3526">
                  <c:v>896.8449999999998</c:v>
                </c:pt>
                <c:pt idx="3527">
                  <c:v>897.03099999999972</c:v>
                </c:pt>
                <c:pt idx="3528">
                  <c:v>897.21699999999998</c:v>
                </c:pt>
                <c:pt idx="3529">
                  <c:v>897.40099999999973</c:v>
                </c:pt>
                <c:pt idx="3530">
                  <c:v>897.58299999999997</c:v>
                </c:pt>
                <c:pt idx="3531">
                  <c:v>897.76699999999983</c:v>
                </c:pt>
                <c:pt idx="3532">
                  <c:v>897.95899999999972</c:v>
                </c:pt>
                <c:pt idx="3533">
                  <c:v>898.149</c:v>
                </c:pt>
                <c:pt idx="3534">
                  <c:v>898.33699999999976</c:v>
                </c:pt>
                <c:pt idx="3535">
                  <c:v>898.52199999999982</c:v>
                </c:pt>
                <c:pt idx="3536">
                  <c:v>898.70600000000002</c:v>
                </c:pt>
                <c:pt idx="3537">
                  <c:v>898.88900000000001</c:v>
                </c:pt>
                <c:pt idx="3538">
                  <c:v>899.07600000000002</c:v>
                </c:pt>
                <c:pt idx="3539">
                  <c:v>899.26</c:v>
                </c:pt>
                <c:pt idx="3540">
                  <c:v>899.44299999999976</c:v>
                </c:pt>
                <c:pt idx="3541">
                  <c:v>899.62400000000002</c:v>
                </c:pt>
                <c:pt idx="3542">
                  <c:v>899.81199999999978</c:v>
                </c:pt>
                <c:pt idx="3543">
                  <c:v>899.99900000000002</c:v>
                </c:pt>
                <c:pt idx="3544">
                  <c:v>900.18899999999996</c:v>
                </c:pt>
                <c:pt idx="3545">
                  <c:v>900.37599999999998</c:v>
                </c:pt>
                <c:pt idx="3546">
                  <c:v>900.56399999999996</c:v>
                </c:pt>
                <c:pt idx="3547">
                  <c:v>900.75400000000002</c:v>
                </c:pt>
                <c:pt idx="3548">
                  <c:v>900.93799999999976</c:v>
                </c:pt>
                <c:pt idx="3549">
                  <c:v>901.12300000000005</c:v>
                </c:pt>
                <c:pt idx="3550">
                  <c:v>901.30499999999972</c:v>
                </c:pt>
                <c:pt idx="3551">
                  <c:v>901.48599999999999</c:v>
                </c:pt>
                <c:pt idx="3552">
                  <c:v>901.66800000000001</c:v>
                </c:pt>
                <c:pt idx="3553">
                  <c:v>901.8529999999995</c:v>
                </c:pt>
                <c:pt idx="3554">
                  <c:v>902.03599999999972</c:v>
                </c:pt>
                <c:pt idx="3555">
                  <c:v>902.21900000000005</c:v>
                </c:pt>
                <c:pt idx="3556">
                  <c:v>902.404</c:v>
                </c:pt>
                <c:pt idx="3557">
                  <c:v>902.59</c:v>
                </c:pt>
                <c:pt idx="3558">
                  <c:v>902.779</c:v>
                </c:pt>
                <c:pt idx="3559">
                  <c:v>902.96899999999982</c:v>
                </c:pt>
                <c:pt idx="3560">
                  <c:v>903.15699999999981</c:v>
                </c:pt>
                <c:pt idx="3561">
                  <c:v>903.3449999999998</c:v>
                </c:pt>
                <c:pt idx="3562">
                  <c:v>903.53300000000002</c:v>
                </c:pt>
                <c:pt idx="3563">
                  <c:v>903.72199999999998</c:v>
                </c:pt>
                <c:pt idx="3564">
                  <c:v>903.91099999999972</c:v>
                </c:pt>
                <c:pt idx="3565">
                  <c:v>904.09799999999996</c:v>
                </c:pt>
                <c:pt idx="3566">
                  <c:v>904.28300000000002</c:v>
                </c:pt>
                <c:pt idx="3567">
                  <c:v>904.46799999999962</c:v>
                </c:pt>
                <c:pt idx="3568">
                  <c:v>904.65499999999997</c:v>
                </c:pt>
                <c:pt idx="3569">
                  <c:v>904.83799999999974</c:v>
                </c:pt>
                <c:pt idx="3570">
                  <c:v>905.03099999999972</c:v>
                </c:pt>
                <c:pt idx="3571">
                  <c:v>905.22400000000005</c:v>
                </c:pt>
                <c:pt idx="3572">
                  <c:v>905.41599999999983</c:v>
                </c:pt>
                <c:pt idx="3573">
                  <c:v>905.60500000000002</c:v>
                </c:pt>
                <c:pt idx="3574">
                  <c:v>905.79600000000005</c:v>
                </c:pt>
                <c:pt idx="3575">
                  <c:v>905.98699999999997</c:v>
                </c:pt>
                <c:pt idx="3576">
                  <c:v>906.17499999999995</c:v>
                </c:pt>
                <c:pt idx="3577">
                  <c:v>906.35799999999949</c:v>
                </c:pt>
                <c:pt idx="3578">
                  <c:v>906.54399999999998</c:v>
                </c:pt>
                <c:pt idx="3579">
                  <c:v>906.72900000000004</c:v>
                </c:pt>
                <c:pt idx="3580">
                  <c:v>906.91300000000001</c:v>
                </c:pt>
                <c:pt idx="3581">
                  <c:v>907.09500000000003</c:v>
                </c:pt>
                <c:pt idx="3582">
                  <c:v>907.27800000000002</c:v>
                </c:pt>
                <c:pt idx="3583">
                  <c:v>907.46400000000006</c:v>
                </c:pt>
                <c:pt idx="3584">
                  <c:v>907.64599999999996</c:v>
                </c:pt>
                <c:pt idx="3585">
                  <c:v>907.82599999999979</c:v>
                </c:pt>
                <c:pt idx="3586">
                  <c:v>908.00900000000001</c:v>
                </c:pt>
                <c:pt idx="3587">
                  <c:v>908.19600000000003</c:v>
                </c:pt>
                <c:pt idx="3588">
                  <c:v>908.38199999999972</c:v>
                </c:pt>
                <c:pt idx="3589">
                  <c:v>908.56799999999976</c:v>
                </c:pt>
                <c:pt idx="3590">
                  <c:v>908.75599999999997</c:v>
                </c:pt>
                <c:pt idx="3591">
                  <c:v>908.9409999999998</c:v>
                </c:pt>
                <c:pt idx="3592">
                  <c:v>909.12699999999973</c:v>
                </c:pt>
                <c:pt idx="3593">
                  <c:v>909.30699999999979</c:v>
                </c:pt>
                <c:pt idx="3594">
                  <c:v>909.48800000000006</c:v>
                </c:pt>
                <c:pt idx="3595">
                  <c:v>909.67499999999995</c:v>
                </c:pt>
                <c:pt idx="3596">
                  <c:v>909.86399999999981</c:v>
                </c:pt>
                <c:pt idx="3597">
                  <c:v>910.05199999999979</c:v>
                </c:pt>
                <c:pt idx="3598">
                  <c:v>910.24</c:v>
                </c:pt>
                <c:pt idx="3599">
                  <c:v>910.42399999999998</c:v>
                </c:pt>
                <c:pt idx="3600">
                  <c:v>910.60799999999972</c:v>
                </c:pt>
                <c:pt idx="3601">
                  <c:v>910.79200000000003</c:v>
                </c:pt>
                <c:pt idx="3602">
                  <c:v>910.97799999999972</c:v>
                </c:pt>
                <c:pt idx="3603">
                  <c:v>911.16300000000001</c:v>
                </c:pt>
                <c:pt idx="3604">
                  <c:v>911.34799999999962</c:v>
                </c:pt>
                <c:pt idx="3605">
                  <c:v>911.53300000000002</c:v>
                </c:pt>
                <c:pt idx="3606">
                  <c:v>911.721</c:v>
                </c:pt>
                <c:pt idx="3607">
                  <c:v>911.90699999999981</c:v>
                </c:pt>
                <c:pt idx="3608">
                  <c:v>912.09199999999998</c:v>
                </c:pt>
                <c:pt idx="3609">
                  <c:v>912.274</c:v>
                </c:pt>
                <c:pt idx="3610">
                  <c:v>912.45399999999972</c:v>
                </c:pt>
                <c:pt idx="3611">
                  <c:v>912.63599999999997</c:v>
                </c:pt>
                <c:pt idx="3612">
                  <c:v>912.81899999999996</c:v>
                </c:pt>
                <c:pt idx="3613">
                  <c:v>913.00400000000002</c:v>
                </c:pt>
                <c:pt idx="3614">
                  <c:v>913.18799999999999</c:v>
                </c:pt>
                <c:pt idx="3615">
                  <c:v>913.37</c:v>
                </c:pt>
                <c:pt idx="3616">
                  <c:v>913.55599999999981</c:v>
                </c:pt>
                <c:pt idx="3617">
                  <c:v>913.74300000000005</c:v>
                </c:pt>
                <c:pt idx="3618">
                  <c:v>913.92999999999984</c:v>
                </c:pt>
                <c:pt idx="3619">
                  <c:v>914.11800000000005</c:v>
                </c:pt>
                <c:pt idx="3620">
                  <c:v>914.30799999999977</c:v>
                </c:pt>
                <c:pt idx="3621">
                  <c:v>914.49699999999996</c:v>
                </c:pt>
                <c:pt idx="3622">
                  <c:v>914.68600000000004</c:v>
                </c:pt>
                <c:pt idx="3623">
                  <c:v>914.87400000000002</c:v>
                </c:pt>
                <c:pt idx="3624">
                  <c:v>915.05999999999983</c:v>
                </c:pt>
                <c:pt idx="3625">
                  <c:v>915.24800000000005</c:v>
                </c:pt>
                <c:pt idx="3626">
                  <c:v>915.43599999999981</c:v>
                </c:pt>
                <c:pt idx="3627">
                  <c:v>915.625</c:v>
                </c:pt>
                <c:pt idx="3628">
                  <c:v>915.81099999999981</c:v>
                </c:pt>
                <c:pt idx="3629">
                  <c:v>916.00199999999973</c:v>
                </c:pt>
                <c:pt idx="3630">
                  <c:v>916.18899999999996</c:v>
                </c:pt>
                <c:pt idx="3631">
                  <c:v>916.37400000000002</c:v>
                </c:pt>
                <c:pt idx="3632">
                  <c:v>916.55499999999972</c:v>
                </c:pt>
                <c:pt idx="3633">
                  <c:v>916.74</c:v>
                </c:pt>
                <c:pt idx="3634">
                  <c:v>916.9219999999998</c:v>
                </c:pt>
                <c:pt idx="3635">
                  <c:v>917.10699999999997</c:v>
                </c:pt>
                <c:pt idx="3636">
                  <c:v>917.28800000000001</c:v>
                </c:pt>
                <c:pt idx="3637">
                  <c:v>917.46599999999978</c:v>
                </c:pt>
                <c:pt idx="3638">
                  <c:v>917.64300000000003</c:v>
                </c:pt>
                <c:pt idx="3639">
                  <c:v>917.81999999999982</c:v>
                </c:pt>
                <c:pt idx="3640">
                  <c:v>918.00099999999998</c:v>
                </c:pt>
                <c:pt idx="3641">
                  <c:v>918.18499999999995</c:v>
                </c:pt>
                <c:pt idx="3642">
                  <c:v>918.37599999999998</c:v>
                </c:pt>
                <c:pt idx="3643">
                  <c:v>918.57</c:v>
                </c:pt>
                <c:pt idx="3644">
                  <c:v>918.76400000000001</c:v>
                </c:pt>
                <c:pt idx="3645">
                  <c:v>918.95399999999972</c:v>
                </c:pt>
                <c:pt idx="3646">
                  <c:v>919.14199999999983</c:v>
                </c:pt>
                <c:pt idx="3647">
                  <c:v>919.33199999999977</c:v>
                </c:pt>
                <c:pt idx="3648">
                  <c:v>919.52300000000002</c:v>
                </c:pt>
                <c:pt idx="3649">
                  <c:v>919.71400000000006</c:v>
                </c:pt>
                <c:pt idx="3650">
                  <c:v>919.90499999999997</c:v>
                </c:pt>
                <c:pt idx="3651">
                  <c:v>920.1</c:v>
                </c:pt>
                <c:pt idx="3652">
                  <c:v>920.29100000000005</c:v>
                </c:pt>
                <c:pt idx="3653">
                  <c:v>920.47699999999998</c:v>
                </c:pt>
                <c:pt idx="3654">
                  <c:v>920.66</c:v>
                </c:pt>
                <c:pt idx="3655">
                  <c:v>920.84099999999978</c:v>
                </c:pt>
                <c:pt idx="3656">
                  <c:v>921.02699999999982</c:v>
                </c:pt>
                <c:pt idx="3657">
                  <c:v>921.21600000000001</c:v>
                </c:pt>
                <c:pt idx="3658">
                  <c:v>921.40499999999997</c:v>
                </c:pt>
                <c:pt idx="3659">
                  <c:v>921.59100000000001</c:v>
                </c:pt>
                <c:pt idx="3660">
                  <c:v>921.77499999999998</c:v>
                </c:pt>
                <c:pt idx="3661">
                  <c:v>921.95999999999981</c:v>
                </c:pt>
                <c:pt idx="3662">
                  <c:v>922.14599999999996</c:v>
                </c:pt>
                <c:pt idx="3663">
                  <c:v>922.33399999999972</c:v>
                </c:pt>
                <c:pt idx="3664">
                  <c:v>922.51900000000001</c:v>
                </c:pt>
                <c:pt idx="3665">
                  <c:v>922.70399999999995</c:v>
                </c:pt>
                <c:pt idx="3666">
                  <c:v>922.88800000000003</c:v>
                </c:pt>
                <c:pt idx="3667">
                  <c:v>923.07</c:v>
                </c:pt>
                <c:pt idx="3668">
                  <c:v>923.25300000000004</c:v>
                </c:pt>
                <c:pt idx="3669">
                  <c:v>923.43899999999996</c:v>
                </c:pt>
                <c:pt idx="3670">
                  <c:v>923.62699999999973</c:v>
                </c:pt>
                <c:pt idx="3671">
                  <c:v>923.81899999999996</c:v>
                </c:pt>
                <c:pt idx="3672">
                  <c:v>924.00800000000004</c:v>
                </c:pt>
                <c:pt idx="3673">
                  <c:v>924.19500000000005</c:v>
                </c:pt>
                <c:pt idx="3674">
                  <c:v>924.37900000000002</c:v>
                </c:pt>
                <c:pt idx="3675">
                  <c:v>924.56699999999978</c:v>
                </c:pt>
                <c:pt idx="3676">
                  <c:v>924.75099999999998</c:v>
                </c:pt>
                <c:pt idx="3677">
                  <c:v>924.93599999999981</c:v>
                </c:pt>
                <c:pt idx="3678">
                  <c:v>925.12199999999996</c:v>
                </c:pt>
                <c:pt idx="3679">
                  <c:v>925.30899999999997</c:v>
                </c:pt>
                <c:pt idx="3680">
                  <c:v>925.49300000000005</c:v>
                </c:pt>
                <c:pt idx="3681">
                  <c:v>925.67399999999998</c:v>
                </c:pt>
                <c:pt idx="3682">
                  <c:v>925.85499999999979</c:v>
                </c:pt>
                <c:pt idx="3683">
                  <c:v>926.04</c:v>
                </c:pt>
                <c:pt idx="3684">
                  <c:v>926.22400000000005</c:v>
                </c:pt>
                <c:pt idx="3685">
                  <c:v>926.41</c:v>
                </c:pt>
                <c:pt idx="3686">
                  <c:v>926.59900000000005</c:v>
                </c:pt>
                <c:pt idx="3687">
                  <c:v>926.79700000000003</c:v>
                </c:pt>
                <c:pt idx="3688">
                  <c:v>926.99099999999999</c:v>
                </c:pt>
                <c:pt idx="3689">
                  <c:v>927.18299999999999</c:v>
                </c:pt>
                <c:pt idx="3690">
                  <c:v>927.37</c:v>
                </c:pt>
                <c:pt idx="3691">
                  <c:v>927.55499999999972</c:v>
                </c:pt>
                <c:pt idx="3692">
                  <c:v>927.74199999999996</c:v>
                </c:pt>
                <c:pt idx="3693">
                  <c:v>927.928</c:v>
                </c:pt>
                <c:pt idx="3694">
                  <c:v>928.11400000000003</c:v>
                </c:pt>
                <c:pt idx="3695">
                  <c:v>928.30099999999982</c:v>
                </c:pt>
                <c:pt idx="3696">
                  <c:v>928.48900000000003</c:v>
                </c:pt>
                <c:pt idx="3697">
                  <c:v>928.68</c:v>
                </c:pt>
                <c:pt idx="3698">
                  <c:v>928.87099999999998</c:v>
                </c:pt>
                <c:pt idx="3699">
                  <c:v>929.05699999999979</c:v>
                </c:pt>
                <c:pt idx="3700">
                  <c:v>929.24400000000003</c:v>
                </c:pt>
                <c:pt idx="3701">
                  <c:v>929.42499999999973</c:v>
                </c:pt>
                <c:pt idx="3702">
                  <c:v>929.60400000000004</c:v>
                </c:pt>
                <c:pt idx="3703">
                  <c:v>929.78</c:v>
                </c:pt>
                <c:pt idx="3704">
                  <c:v>929.95899999999972</c:v>
                </c:pt>
                <c:pt idx="3705">
                  <c:v>930.14699999999982</c:v>
                </c:pt>
                <c:pt idx="3706">
                  <c:v>930.33900000000006</c:v>
                </c:pt>
                <c:pt idx="3707">
                  <c:v>930.53199999999981</c:v>
                </c:pt>
                <c:pt idx="3708">
                  <c:v>930.72699999999998</c:v>
                </c:pt>
                <c:pt idx="3709">
                  <c:v>930.91899999999998</c:v>
                </c:pt>
                <c:pt idx="3710">
                  <c:v>931.10900000000004</c:v>
                </c:pt>
                <c:pt idx="3711">
                  <c:v>931.29700000000003</c:v>
                </c:pt>
                <c:pt idx="3712">
                  <c:v>931.48599999999999</c:v>
                </c:pt>
                <c:pt idx="3713">
                  <c:v>931.67200000000003</c:v>
                </c:pt>
                <c:pt idx="3714">
                  <c:v>931.85799999999949</c:v>
                </c:pt>
                <c:pt idx="3715">
                  <c:v>932.04499999999996</c:v>
                </c:pt>
                <c:pt idx="3716">
                  <c:v>932.22699999999998</c:v>
                </c:pt>
                <c:pt idx="3717">
                  <c:v>932.40899999999999</c:v>
                </c:pt>
                <c:pt idx="3718">
                  <c:v>932.596</c:v>
                </c:pt>
                <c:pt idx="3719">
                  <c:v>932.78399999999999</c:v>
                </c:pt>
                <c:pt idx="3720">
                  <c:v>932.97</c:v>
                </c:pt>
                <c:pt idx="3721">
                  <c:v>933.15599999999972</c:v>
                </c:pt>
                <c:pt idx="3722">
                  <c:v>933.34399999999982</c:v>
                </c:pt>
                <c:pt idx="3723">
                  <c:v>933.529</c:v>
                </c:pt>
                <c:pt idx="3724">
                  <c:v>933.71500000000003</c:v>
                </c:pt>
                <c:pt idx="3725">
                  <c:v>933.89800000000002</c:v>
                </c:pt>
                <c:pt idx="3726">
                  <c:v>934.07799999999997</c:v>
                </c:pt>
                <c:pt idx="3727">
                  <c:v>934.25699999999972</c:v>
                </c:pt>
                <c:pt idx="3728">
                  <c:v>934.43799999999976</c:v>
                </c:pt>
                <c:pt idx="3729">
                  <c:v>934.62</c:v>
                </c:pt>
                <c:pt idx="3730">
                  <c:v>934.80999999999983</c:v>
                </c:pt>
                <c:pt idx="3731">
                  <c:v>935.00300000000004</c:v>
                </c:pt>
                <c:pt idx="3732">
                  <c:v>935.19299999999998</c:v>
                </c:pt>
                <c:pt idx="3733">
                  <c:v>935.38300000000004</c:v>
                </c:pt>
                <c:pt idx="3734">
                  <c:v>935.57500000000005</c:v>
                </c:pt>
                <c:pt idx="3735">
                  <c:v>935.76099999999997</c:v>
                </c:pt>
                <c:pt idx="3736">
                  <c:v>935.94799999999975</c:v>
                </c:pt>
                <c:pt idx="3737">
                  <c:v>936.13099999999997</c:v>
                </c:pt>
                <c:pt idx="3738">
                  <c:v>936.31699999999978</c:v>
                </c:pt>
                <c:pt idx="3739">
                  <c:v>936.50300000000004</c:v>
                </c:pt>
                <c:pt idx="3740">
                  <c:v>936.69100000000003</c:v>
                </c:pt>
                <c:pt idx="3741">
                  <c:v>936.88400000000001</c:v>
                </c:pt>
                <c:pt idx="3742">
                  <c:v>937.07799999999997</c:v>
                </c:pt>
                <c:pt idx="3743">
                  <c:v>937.27</c:v>
                </c:pt>
                <c:pt idx="3744">
                  <c:v>937.46400000000006</c:v>
                </c:pt>
                <c:pt idx="3745">
                  <c:v>937.65</c:v>
                </c:pt>
                <c:pt idx="3746">
                  <c:v>937.83299999999974</c:v>
                </c:pt>
                <c:pt idx="3747">
                  <c:v>938.01300000000003</c:v>
                </c:pt>
                <c:pt idx="3748">
                  <c:v>938.19100000000003</c:v>
                </c:pt>
                <c:pt idx="3749">
                  <c:v>938.37599999999998</c:v>
                </c:pt>
                <c:pt idx="3750">
                  <c:v>938.56199999999978</c:v>
                </c:pt>
                <c:pt idx="3751">
                  <c:v>938.74699999999996</c:v>
                </c:pt>
                <c:pt idx="3752">
                  <c:v>938.93199999999979</c:v>
                </c:pt>
                <c:pt idx="3753">
                  <c:v>939.11900000000003</c:v>
                </c:pt>
                <c:pt idx="3754">
                  <c:v>939.303</c:v>
                </c:pt>
                <c:pt idx="3755">
                  <c:v>939.48299999999972</c:v>
                </c:pt>
                <c:pt idx="3756">
                  <c:v>939.66099999999972</c:v>
                </c:pt>
                <c:pt idx="3757">
                  <c:v>939.83799999999974</c:v>
                </c:pt>
                <c:pt idx="3758">
                  <c:v>940.02</c:v>
                </c:pt>
                <c:pt idx="3759">
                  <c:v>940.2</c:v>
                </c:pt>
                <c:pt idx="3760">
                  <c:v>940.38099999999997</c:v>
                </c:pt>
                <c:pt idx="3761">
                  <c:v>940.57</c:v>
                </c:pt>
                <c:pt idx="3762">
                  <c:v>940.76499999999999</c:v>
                </c:pt>
                <c:pt idx="3763">
                  <c:v>940.96099999999979</c:v>
                </c:pt>
                <c:pt idx="3764">
                  <c:v>941.15499999999997</c:v>
                </c:pt>
                <c:pt idx="3765">
                  <c:v>941.34599999999978</c:v>
                </c:pt>
                <c:pt idx="3766">
                  <c:v>941.53699999999981</c:v>
                </c:pt>
                <c:pt idx="3767">
                  <c:v>941.72699999999998</c:v>
                </c:pt>
                <c:pt idx="3768">
                  <c:v>941.91499999999996</c:v>
                </c:pt>
                <c:pt idx="3769">
                  <c:v>942.101</c:v>
                </c:pt>
                <c:pt idx="3770">
                  <c:v>942.29499999999996</c:v>
                </c:pt>
                <c:pt idx="3771">
                  <c:v>942.48299999999972</c:v>
                </c:pt>
                <c:pt idx="3772">
                  <c:v>942.66599999999983</c:v>
                </c:pt>
                <c:pt idx="3773">
                  <c:v>942.84599999999978</c:v>
                </c:pt>
                <c:pt idx="3774">
                  <c:v>943.03300000000002</c:v>
                </c:pt>
                <c:pt idx="3775">
                  <c:v>943.21400000000006</c:v>
                </c:pt>
                <c:pt idx="3776">
                  <c:v>943.39699999999982</c:v>
                </c:pt>
                <c:pt idx="3777">
                  <c:v>943.58100000000002</c:v>
                </c:pt>
                <c:pt idx="3778">
                  <c:v>943.77200000000005</c:v>
                </c:pt>
                <c:pt idx="3779">
                  <c:v>943.97199999999998</c:v>
                </c:pt>
                <c:pt idx="3780">
                  <c:v>944.1669999999998</c:v>
                </c:pt>
                <c:pt idx="3781">
                  <c:v>944.35899999999981</c:v>
                </c:pt>
                <c:pt idx="3782">
                  <c:v>944.55</c:v>
                </c:pt>
                <c:pt idx="3783">
                  <c:v>944.72900000000004</c:v>
                </c:pt>
                <c:pt idx="3784">
                  <c:v>944.9</c:v>
                </c:pt>
                <c:pt idx="3785">
                  <c:v>945.072</c:v>
                </c:pt>
                <c:pt idx="3786">
                  <c:v>945.25099999999998</c:v>
                </c:pt>
                <c:pt idx="3787">
                  <c:v>945.43199999999979</c:v>
                </c:pt>
                <c:pt idx="3788">
                  <c:v>945.61099999999999</c:v>
                </c:pt>
                <c:pt idx="3789">
                  <c:v>945.79</c:v>
                </c:pt>
                <c:pt idx="3790">
                  <c:v>945.96400000000006</c:v>
                </c:pt>
                <c:pt idx="3791">
                  <c:v>946.13900000000001</c:v>
                </c:pt>
                <c:pt idx="3792">
                  <c:v>946.3159999999998</c:v>
                </c:pt>
                <c:pt idx="3793">
                  <c:v>946.48900000000003</c:v>
                </c:pt>
                <c:pt idx="3794">
                  <c:v>946.66</c:v>
                </c:pt>
                <c:pt idx="3795">
                  <c:v>946.83299999999974</c:v>
                </c:pt>
                <c:pt idx="3796">
                  <c:v>947.01</c:v>
                </c:pt>
                <c:pt idx="3797">
                  <c:v>947.18799999999999</c:v>
                </c:pt>
                <c:pt idx="3798">
                  <c:v>947.36699999999962</c:v>
                </c:pt>
                <c:pt idx="3799">
                  <c:v>947.54599999999982</c:v>
                </c:pt>
                <c:pt idx="3800">
                  <c:v>947.72699999999998</c:v>
                </c:pt>
                <c:pt idx="3801">
                  <c:v>947.90899999999999</c:v>
                </c:pt>
                <c:pt idx="3802">
                  <c:v>948.09</c:v>
                </c:pt>
                <c:pt idx="3803">
                  <c:v>948.27</c:v>
                </c:pt>
                <c:pt idx="3804">
                  <c:v>948.44299999999976</c:v>
                </c:pt>
                <c:pt idx="3805">
                  <c:v>948.61599999999999</c:v>
                </c:pt>
                <c:pt idx="3806">
                  <c:v>948.78800000000001</c:v>
                </c:pt>
                <c:pt idx="3807">
                  <c:v>948.95499999999981</c:v>
                </c:pt>
                <c:pt idx="3808">
                  <c:v>949.12</c:v>
                </c:pt>
                <c:pt idx="3809">
                  <c:v>949.28899999999999</c:v>
                </c:pt>
                <c:pt idx="3810">
                  <c:v>949.46699999999976</c:v>
                </c:pt>
                <c:pt idx="3811">
                  <c:v>949.64400000000001</c:v>
                </c:pt>
                <c:pt idx="3812">
                  <c:v>949.81999999999982</c:v>
                </c:pt>
                <c:pt idx="3813">
                  <c:v>949.99800000000005</c:v>
                </c:pt>
                <c:pt idx="3814">
                  <c:v>950.42499999999973</c:v>
                </c:pt>
                <c:pt idx="3815">
                  <c:v>951.20899999999995</c:v>
                </c:pt>
                <c:pt idx="3816">
                  <c:v>951.76300000000003</c:v>
                </c:pt>
                <c:pt idx="3817">
                  <c:v>952.15800000000002</c:v>
                </c:pt>
                <c:pt idx="3818">
                  <c:v>952.4649999999998</c:v>
                </c:pt>
                <c:pt idx="3819">
                  <c:v>952.72400000000005</c:v>
                </c:pt>
                <c:pt idx="3820">
                  <c:v>952.94799999999975</c:v>
                </c:pt>
                <c:pt idx="3821">
                  <c:v>953.15099999999973</c:v>
                </c:pt>
                <c:pt idx="3822">
                  <c:v>953.34099999999978</c:v>
                </c:pt>
                <c:pt idx="3823">
                  <c:v>953.52</c:v>
                </c:pt>
                <c:pt idx="3824">
                  <c:v>953.69799999999998</c:v>
                </c:pt>
                <c:pt idx="3825">
                  <c:v>953.87699999999973</c:v>
                </c:pt>
                <c:pt idx="3826">
                  <c:v>954.05999999999983</c:v>
                </c:pt>
                <c:pt idx="3827">
                  <c:v>954.24300000000005</c:v>
                </c:pt>
                <c:pt idx="3828">
                  <c:v>954.42499999999973</c:v>
                </c:pt>
                <c:pt idx="3829">
                  <c:v>954.60299999999972</c:v>
                </c:pt>
                <c:pt idx="3830">
                  <c:v>954.78</c:v>
                </c:pt>
                <c:pt idx="3831">
                  <c:v>954.95599999999979</c:v>
                </c:pt>
                <c:pt idx="3832">
                  <c:v>955.13499999999999</c:v>
                </c:pt>
                <c:pt idx="3833">
                  <c:v>955.3159999999998</c:v>
                </c:pt>
                <c:pt idx="3834">
                  <c:v>955.50400000000002</c:v>
                </c:pt>
                <c:pt idx="3835">
                  <c:v>955.697</c:v>
                </c:pt>
                <c:pt idx="3836">
                  <c:v>955.88499999999999</c:v>
                </c:pt>
                <c:pt idx="3837">
                  <c:v>956.06799999999976</c:v>
                </c:pt>
                <c:pt idx="3838">
                  <c:v>956.24699999999996</c:v>
                </c:pt>
                <c:pt idx="3839">
                  <c:v>956.41800000000001</c:v>
                </c:pt>
                <c:pt idx="3840">
                  <c:v>956.58500000000004</c:v>
                </c:pt>
                <c:pt idx="3841">
                  <c:v>956.75199999999973</c:v>
                </c:pt>
                <c:pt idx="3842">
                  <c:v>956.91899999999998</c:v>
                </c:pt>
                <c:pt idx="3843">
                  <c:v>957.09100000000001</c:v>
                </c:pt>
                <c:pt idx="3844">
                  <c:v>957.26800000000003</c:v>
                </c:pt>
                <c:pt idx="3845">
                  <c:v>957.44499999999982</c:v>
                </c:pt>
                <c:pt idx="3846">
                  <c:v>957.62599999999998</c:v>
                </c:pt>
                <c:pt idx="3847">
                  <c:v>957.80499999999972</c:v>
                </c:pt>
                <c:pt idx="3848">
                  <c:v>957.98099999999999</c:v>
                </c:pt>
                <c:pt idx="3849">
                  <c:v>958.154</c:v>
                </c:pt>
                <c:pt idx="3850">
                  <c:v>958.33299999999974</c:v>
                </c:pt>
                <c:pt idx="3851">
                  <c:v>958.50699999999972</c:v>
                </c:pt>
                <c:pt idx="3852">
                  <c:v>958.678</c:v>
                </c:pt>
                <c:pt idx="3853">
                  <c:v>958.85099999999977</c:v>
                </c:pt>
                <c:pt idx="3854">
                  <c:v>959.02499999999998</c:v>
                </c:pt>
                <c:pt idx="3855">
                  <c:v>959.19799999999998</c:v>
                </c:pt>
                <c:pt idx="3856">
                  <c:v>959.375</c:v>
                </c:pt>
                <c:pt idx="3857">
                  <c:v>959.55699999999979</c:v>
                </c:pt>
                <c:pt idx="3858">
                  <c:v>959.73900000000003</c:v>
                </c:pt>
                <c:pt idx="3859">
                  <c:v>959.9219999999998</c:v>
                </c:pt>
                <c:pt idx="3860">
                  <c:v>960.09799999999996</c:v>
                </c:pt>
                <c:pt idx="3861">
                  <c:v>960.26900000000001</c:v>
                </c:pt>
                <c:pt idx="3862">
                  <c:v>960.44299999999976</c:v>
                </c:pt>
                <c:pt idx="3863">
                  <c:v>960.62099999999998</c:v>
                </c:pt>
                <c:pt idx="3864">
                  <c:v>960.79399999999998</c:v>
                </c:pt>
                <c:pt idx="3865">
                  <c:v>960.96400000000006</c:v>
                </c:pt>
                <c:pt idx="3866">
                  <c:v>961.13400000000001</c:v>
                </c:pt>
                <c:pt idx="3867">
                  <c:v>961.30699999999979</c:v>
                </c:pt>
                <c:pt idx="3868">
                  <c:v>961.48400000000004</c:v>
                </c:pt>
                <c:pt idx="3869">
                  <c:v>961.66499999999996</c:v>
                </c:pt>
                <c:pt idx="3870">
                  <c:v>961.84799999999962</c:v>
                </c:pt>
                <c:pt idx="3871">
                  <c:v>962.02800000000002</c:v>
                </c:pt>
                <c:pt idx="3872">
                  <c:v>962.20299999999997</c:v>
                </c:pt>
                <c:pt idx="3873">
                  <c:v>962.37699999999973</c:v>
                </c:pt>
                <c:pt idx="3874">
                  <c:v>962.54899999999998</c:v>
                </c:pt>
                <c:pt idx="3875">
                  <c:v>962.72299999999996</c:v>
                </c:pt>
                <c:pt idx="3876">
                  <c:v>962.90599999999972</c:v>
                </c:pt>
                <c:pt idx="3877">
                  <c:v>963.08699999999999</c:v>
                </c:pt>
                <c:pt idx="3878">
                  <c:v>963.26400000000001</c:v>
                </c:pt>
                <c:pt idx="3879">
                  <c:v>963.43699999999978</c:v>
                </c:pt>
                <c:pt idx="3880">
                  <c:v>963.61500000000001</c:v>
                </c:pt>
                <c:pt idx="3881">
                  <c:v>963.79300000000001</c:v>
                </c:pt>
                <c:pt idx="3882">
                  <c:v>963.97400000000005</c:v>
                </c:pt>
                <c:pt idx="3883">
                  <c:v>964.15300000000002</c:v>
                </c:pt>
                <c:pt idx="3884">
                  <c:v>964.33099999999979</c:v>
                </c:pt>
                <c:pt idx="3885">
                  <c:v>964.505</c:v>
                </c:pt>
                <c:pt idx="3886">
                  <c:v>964.68100000000004</c:v>
                </c:pt>
                <c:pt idx="3887">
                  <c:v>964.85899999999981</c:v>
                </c:pt>
                <c:pt idx="3888">
                  <c:v>965.03099999999972</c:v>
                </c:pt>
                <c:pt idx="3889">
                  <c:v>965.20600000000002</c:v>
                </c:pt>
                <c:pt idx="3890">
                  <c:v>965.38099999999997</c:v>
                </c:pt>
                <c:pt idx="3891">
                  <c:v>965.56099999999981</c:v>
                </c:pt>
                <c:pt idx="3892">
                  <c:v>965.73599999999999</c:v>
                </c:pt>
                <c:pt idx="3893">
                  <c:v>965.91599999999983</c:v>
                </c:pt>
                <c:pt idx="3894">
                  <c:v>966.09400000000005</c:v>
                </c:pt>
                <c:pt idx="3895">
                  <c:v>966.27499999999998</c:v>
                </c:pt>
                <c:pt idx="3896">
                  <c:v>966.45199999999977</c:v>
                </c:pt>
                <c:pt idx="3897">
                  <c:v>966.62300000000005</c:v>
                </c:pt>
                <c:pt idx="3898">
                  <c:v>966.79300000000001</c:v>
                </c:pt>
                <c:pt idx="3899">
                  <c:v>966.96099999999979</c:v>
                </c:pt>
                <c:pt idx="3900">
                  <c:v>967.13699999999972</c:v>
                </c:pt>
                <c:pt idx="3901">
                  <c:v>967.31299999999976</c:v>
                </c:pt>
                <c:pt idx="3902">
                  <c:v>967.51800000000003</c:v>
                </c:pt>
                <c:pt idx="3903">
                  <c:v>967.72699999999998</c:v>
                </c:pt>
                <c:pt idx="3904">
                  <c:v>967.91800000000001</c:v>
                </c:pt>
                <c:pt idx="3905">
                  <c:v>968.10900000000004</c:v>
                </c:pt>
                <c:pt idx="3906">
                  <c:v>968.28499999999997</c:v>
                </c:pt>
                <c:pt idx="3907">
                  <c:v>968.45999999999981</c:v>
                </c:pt>
                <c:pt idx="3908">
                  <c:v>968.63900000000001</c:v>
                </c:pt>
                <c:pt idx="3909">
                  <c:v>968.81699999999978</c:v>
                </c:pt>
                <c:pt idx="3910">
                  <c:v>969.00199999999973</c:v>
                </c:pt>
                <c:pt idx="3911">
                  <c:v>969.19100000000003</c:v>
                </c:pt>
                <c:pt idx="3912">
                  <c:v>969.38199999999972</c:v>
                </c:pt>
                <c:pt idx="3913">
                  <c:v>969.56899999999996</c:v>
                </c:pt>
                <c:pt idx="3914">
                  <c:v>969.75300000000004</c:v>
                </c:pt>
                <c:pt idx="3915">
                  <c:v>969.93299999999977</c:v>
                </c:pt>
                <c:pt idx="3916">
                  <c:v>970.10299999999972</c:v>
                </c:pt>
                <c:pt idx="3917">
                  <c:v>970.27099999999996</c:v>
                </c:pt>
                <c:pt idx="3918">
                  <c:v>970.44299999999976</c:v>
                </c:pt>
                <c:pt idx="3919">
                  <c:v>970.61900000000003</c:v>
                </c:pt>
                <c:pt idx="3920">
                  <c:v>970.79700000000003</c:v>
                </c:pt>
                <c:pt idx="3921">
                  <c:v>970.98</c:v>
                </c:pt>
                <c:pt idx="3922">
                  <c:v>971.15800000000002</c:v>
                </c:pt>
                <c:pt idx="3923">
                  <c:v>971.33399999999972</c:v>
                </c:pt>
                <c:pt idx="3924">
                  <c:v>971.51099999999997</c:v>
                </c:pt>
                <c:pt idx="3925">
                  <c:v>971.68700000000001</c:v>
                </c:pt>
                <c:pt idx="3926">
                  <c:v>971.86099999999976</c:v>
                </c:pt>
                <c:pt idx="3927">
                  <c:v>972.03699999999981</c:v>
                </c:pt>
                <c:pt idx="3928">
                  <c:v>972.21400000000006</c:v>
                </c:pt>
                <c:pt idx="3929">
                  <c:v>972.39199999999983</c:v>
                </c:pt>
                <c:pt idx="3930">
                  <c:v>972.56899999999996</c:v>
                </c:pt>
                <c:pt idx="3931">
                  <c:v>972.75</c:v>
                </c:pt>
                <c:pt idx="3932">
                  <c:v>972.92899999999997</c:v>
                </c:pt>
                <c:pt idx="3933">
                  <c:v>973.11</c:v>
                </c:pt>
                <c:pt idx="3934">
                  <c:v>973.29</c:v>
                </c:pt>
                <c:pt idx="3935">
                  <c:v>973.47500000000002</c:v>
                </c:pt>
                <c:pt idx="3936">
                  <c:v>973.65499999999997</c:v>
                </c:pt>
                <c:pt idx="3937">
                  <c:v>973.83399999999972</c:v>
                </c:pt>
                <c:pt idx="3938">
                  <c:v>974.01199999999972</c:v>
                </c:pt>
                <c:pt idx="3939">
                  <c:v>974.19200000000001</c:v>
                </c:pt>
                <c:pt idx="3940">
                  <c:v>974.37</c:v>
                </c:pt>
                <c:pt idx="3941">
                  <c:v>974.5469999999998</c:v>
                </c:pt>
                <c:pt idx="3942">
                  <c:v>974.71799999999996</c:v>
                </c:pt>
                <c:pt idx="3943">
                  <c:v>974.88499999999999</c:v>
                </c:pt>
                <c:pt idx="3944">
                  <c:v>975.05399999999997</c:v>
                </c:pt>
                <c:pt idx="3945">
                  <c:v>975.226</c:v>
                </c:pt>
                <c:pt idx="3946">
                  <c:v>975.40199999999982</c:v>
                </c:pt>
                <c:pt idx="3947">
                  <c:v>975.58199999999999</c:v>
                </c:pt>
                <c:pt idx="3948">
                  <c:v>975.75699999999972</c:v>
                </c:pt>
                <c:pt idx="3949">
                  <c:v>975.92699999999979</c:v>
                </c:pt>
                <c:pt idx="3950">
                  <c:v>976.09799999999996</c:v>
                </c:pt>
                <c:pt idx="3951">
                  <c:v>976.26800000000003</c:v>
                </c:pt>
                <c:pt idx="3952">
                  <c:v>976.4409999999998</c:v>
                </c:pt>
                <c:pt idx="3953">
                  <c:v>976.61199999999997</c:v>
                </c:pt>
                <c:pt idx="3954">
                  <c:v>976.78399999999999</c:v>
                </c:pt>
                <c:pt idx="3955">
                  <c:v>976.96400000000006</c:v>
                </c:pt>
                <c:pt idx="3956">
                  <c:v>977.14300000000003</c:v>
                </c:pt>
                <c:pt idx="3957">
                  <c:v>977.32399999999996</c:v>
                </c:pt>
                <c:pt idx="3958">
                  <c:v>977.5</c:v>
                </c:pt>
                <c:pt idx="3959">
                  <c:v>977.67399999999998</c:v>
                </c:pt>
                <c:pt idx="3960">
                  <c:v>977.8499999999998</c:v>
                </c:pt>
                <c:pt idx="3961">
                  <c:v>978.02499999999998</c:v>
                </c:pt>
                <c:pt idx="3962">
                  <c:v>978.19899999999996</c:v>
                </c:pt>
                <c:pt idx="3963">
                  <c:v>978.37699999999973</c:v>
                </c:pt>
                <c:pt idx="3964">
                  <c:v>978.55</c:v>
                </c:pt>
                <c:pt idx="3965">
                  <c:v>978.72199999999998</c:v>
                </c:pt>
                <c:pt idx="3966">
                  <c:v>978.89800000000002</c:v>
                </c:pt>
                <c:pt idx="3967">
                  <c:v>979.07600000000002</c:v>
                </c:pt>
                <c:pt idx="3968">
                  <c:v>979.255</c:v>
                </c:pt>
                <c:pt idx="3969">
                  <c:v>979.42999999999984</c:v>
                </c:pt>
                <c:pt idx="3970">
                  <c:v>979.60500000000002</c:v>
                </c:pt>
                <c:pt idx="3971">
                  <c:v>979.78099999999995</c:v>
                </c:pt>
                <c:pt idx="3972">
                  <c:v>979.95699999999977</c:v>
                </c:pt>
                <c:pt idx="3973">
                  <c:v>980.13800000000003</c:v>
                </c:pt>
                <c:pt idx="3974">
                  <c:v>980.31399999999996</c:v>
                </c:pt>
                <c:pt idx="3975">
                  <c:v>980.49099999999999</c:v>
                </c:pt>
                <c:pt idx="3976">
                  <c:v>980.66599999999983</c:v>
                </c:pt>
                <c:pt idx="3977">
                  <c:v>980.8449999999998</c:v>
                </c:pt>
                <c:pt idx="3978">
                  <c:v>981.024</c:v>
                </c:pt>
                <c:pt idx="3979">
                  <c:v>981.20299999999997</c:v>
                </c:pt>
                <c:pt idx="3980">
                  <c:v>981.38</c:v>
                </c:pt>
                <c:pt idx="3981">
                  <c:v>981.55499999999972</c:v>
                </c:pt>
                <c:pt idx="3982">
                  <c:v>981.73199999999997</c:v>
                </c:pt>
                <c:pt idx="3983">
                  <c:v>981.91399999999999</c:v>
                </c:pt>
                <c:pt idx="3984">
                  <c:v>982.09199999999998</c:v>
                </c:pt>
                <c:pt idx="3985">
                  <c:v>982.26900000000001</c:v>
                </c:pt>
                <c:pt idx="3986">
                  <c:v>982.44199999999978</c:v>
                </c:pt>
                <c:pt idx="3987">
                  <c:v>982.61400000000003</c:v>
                </c:pt>
                <c:pt idx="3988">
                  <c:v>982.78800000000001</c:v>
                </c:pt>
                <c:pt idx="3989">
                  <c:v>982.95999999999981</c:v>
                </c:pt>
                <c:pt idx="3990">
                  <c:v>983.12800000000004</c:v>
                </c:pt>
                <c:pt idx="3991">
                  <c:v>983.29499999999996</c:v>
                </c:pt>
                <c:pt idx="3992">
                  <c:v>983.46099999999979</c:v>
                </c:pt>
                <c:pt idx="3993">
                  <c:v>983.62599999999998</c:v>
                </c:pt>
                <c:pt idx="3994">
                  <c:v>983.79100000000005</c:v>
                </c:pt>
                <c:pt idx="3995">
                  <c:v>983.95399999999972</c:v>
                </c:pt>
                <c:pt idx="3996">
                  <c:v>984.11599999999999</c:v>
                </c:pt>
                <c:pt idx="3997">
                  <c:v>984.28</c:v>
                </c:pt>
                <c:pt idx="3998">
                  <c:v>984.44299999999976</c:v>
                </c:pt>
                <c:pt idx="3999">
                  <c:v>984.60799999999972</c:v>
                </c:pt>
                <c:pt idx="4000">
                  <c:v>984.77</c:v>
                </c:pt>
                <c:pt idx="4001">
                  <c:v>984.93299999999977</c:v>
                </c:pt>
                <c:pt idx="4002">
                  <c:v>985.09500000000003</c:v>
                </c:pt>
                <c:pt idx="4003">
                  <c:v>985.25900000000001</c:v>
                </c:pt>
                <c:pt idx="4004">
                  <c:v>985.423</c:v>
                </c:pt>
                <c:pt idx="4005">
                  <c:v>985.58699999999999</c:v>
                </c:pt>
                <c:pt idx="4006">
                  <c:v>985.74900000000002</c:v>
                </c:pt>
                <c:pt idx="4007">
                  <c:v>985.91</c:v>
                </c:pt>
                <c:pt idx="4008">
                  <c:v>986.07</c:v>
                </c:pt>
                <c:pt idx="4009">
                  <c:v>986.23599999999999</c:v>
                </c:pt>
                <c:pt idx="4010">
                  <c:v>986.40199999999982</c:v>
                </c:pt>
                <c:pt idx="4011">
                  <c:v>986.56199999999978</c:v>
                </c:pt>
                <c:pt idx="4012">
                  <c:v>986.72199999999998</c:v>
                </c:pt>
                <c:pt idx="4013">
                  <c:v>986.88300000000004</c:v>
                </c:pt>
                <c:pt idx="4014">
                  <c:v>987.04899999999998</c:v>
                </c:pt>
                <c:pt idx="4015">
                  <c:v>987.20799999999997</c:v>
                </c:pt>
                <c:pt idx="4016">
                  <c:v>987.36499999999978</c:v>
                </c:pt>
                <c:pt idx="4017">
                  <c:v>987.52300000000002</c:v>
                </c:pt>
                <c:pt idx="4018">
                  <c:v>987.68600000000004</c:v>
                </c:pt>
                <c:pt idx="4019">
                  <c:v>987.85199999999975</c:v>
                </c:pt>
                <c:pt idx="4020">
                  <c:v>988.01599999999996</c:v>
                </c:pt>
                <c:pt idx="4021">
                  <c:v>988.18200000000002</c:v>
                </c:pt>
                <c:pt idx="4022">
                  <c:v>988.35099999999977</c:v>
                </c:pt>
                <c:pt idx="4023">
                  <c:v>988.51699999999983</c:v>
                </c:pt>
                <c:pt idx="4024">
                  <c:v>988.68299999999999</c:v>
                </c:pt>
                <c:pt idx="4025">
                  <c:v>988.8499999999998</c:v>
                </c:pt>
                <c:pt idx="4026">
                  <c:v>989.01800000000003</c:v>
                </c:pt>
                <c:pt idx="4027">
                  <c:v>989.18499999999995</c:v>
                </c:pt>
                <c:pt idx="4028">
                  <c:v>989.35399999999981</c:v>
                </c:pt>
                <c:pt idx="4029">
                  <c:v>989.52199999999982</c:v>
                </c:pt>
                <c:pt idx="4030">
                  <c:v>989.68700000000001</c:v>
                </c:pt>
                <c:pt idx="4031">
                  <c:v>989.8499999999998</c:v>
                </c:pt>
                <c:pt idx="4032">
                  <c:v>990.01199999999972</c:v>
                </c:pt>
                <c:pt idx="4033">
                  <c:v>990.17399999999998</c:v>
                </c:pt>
                <c:pt idx="4034">
                  <c:v>990.34099999999978</c:v>
                </c:pt>
                <c:pt idx="4035">
                  <c:v>990.50800000000004</c:v>
                </c:pt>
                <c:pt idx="4036">
                  <c:v>990.67200000000003</c:v>
                </c:pt>
                <c:pt idx="4037">
                  <c:v>990.83599999999979</c:v>
                </c:pt>
                <c:pt idx="4038">
                  <c:v>990.99900000000002</c:v>
                </c:pt>
                <c:pt idx="4039">
                  <c:v>991.17</c:v>
                </c:pt>
                <c:pt idx="4040">
                  <c:v>991.34799999999962</c:v>
                </c:pt>
                <c:pt idx="4041">
                  <c:v>991.53199999999981</c:v>
                </c:pt>
                <c:pt idx="4042">
                  <c:v>991.71600000000001</c:v>
                </c:pt>
                <c:pt idx="4043">
                  <c:v>991.89800000000002</c:v>
                </c:pt>
                <c:pt idx="4044">
                  <c:v>992.07899999999995</c:v>
                </c:pt>
                <c:pt idx="4045">
                  <c:v>992.255</c:v>
                </c:pt>
                <c:pt idx="4046">
                  <c:v>992.43499999999972</c:v>
                </c:pt>
                <c:pt idx="4047">
                  <c:v>992.61500000000001</c:v>
                </c:pt>
                <c:pt idx="4048">
                  <c:v>992.803</c:v>
                </c:pt>
                <c:pt idx="4049">
                  <c:v>992.98800000000006</c:v>
                </c:pt>
                <c:pt idx="4050">
                  <c:v>993.17</c:v>
                </c:pt>
                <c:pt idx="4051">
                  <c:v>993.35499999999979</c:v>
                </c:pt>
                <c:pt idx="4052">
                  <c:v>993.53800000000001</c:v>
                </c:pt>
                <c:pt idx="4053">
                  <c:v>993.71900000000005</c:v>
                </c:pt>
                <c:pt idx="4054">
                  <c:v>993.9</c:v>
                </c:pt>
                <c:pt idx="4055">
                  <c:v>994.08500000000004</c:v>
                </c:pt>
                <c:pt idx="4056">
                  <c:v>994.26900000000001</c:v>
                </c:pt>
                <c:pt idx="4057">
                  <c:v>994.45099999999979</c:v>
                </c:pt>
                <c:pt idx="4058">
                  <c:v>994.63499999999999</c:v>
                </c:pt>
                <c:pt idx="4059">
                  <c:v>994.81899999999996</c:v>
                </c:pt>
                <c:pt idx="4060">
                  <c:v>995.005</c:v>
                </c:pt>
                <c:pt idx="4061">
                  <c:v>995.19200000000001</c:v>
                </c:pt>
                <c:pt idx="4062">
                  <c:v>995.37900000000002</c:v>
                </c:pt>
                <c:pt idx="4063">
                  <c:v>995.57100000000003</c:v>
                </c:pt>
                <c:pt idx="4064">
                  <c:v>995.76199999999972</c:v>
                </c:pt>
                <c:pt idx="4065">
                  <c:v>995.94499999999982</c:v>
                </c:pt>
                <c:pt idx="4066">
                  <c:v>996.13</c:v>
                </c:pt>
                <c:pt idx="4067">
                  <c:v>996.31699999999978</c:v>
                </c:pt>
                <c:pt idx="4068">
                  <c:v>996.50300000000004</c:v>
                </c:pt>
                <c:pt idx="4069">
                  <c:v>996.68399999999997</c:v>
                </c:pt>
                <c:pt idx="4070">
                  <c:v>996.86799999999971</c:v>
                </c:pt>
                <c:pt idx="4071">
                  <c:v>997.053</c:v>
                </c:pt>
                <c:pt idx="4072">
                  <c:v>997.23599999999999</c:v>
                </c:pt>
                <c:pt idx="4073">
                  <c:v>997.4219999999998</c:v>
                </c:pt>
                <c:pt idx="4074">
                  <c:v>997.60699999999997</c:v>
                </c:pt>
                <c:pt idx="4075">
                  <c:v>997.78899999999999</c:v>
                </c:pt>
                <c:pt idx="4076">
                  <c:v>997.97</c:v>
                </c:pt>
                <c:pt idx="4077">
                  <c:v>998.15199999999982</c:v>
                </c:pt>
                <c:pt idx="4078">
                  <c:v>998.32999999999981</c:v>
                </c:pt>
                <c:pt idx="4079">
                  <c:v>998.50900000000001</c:v>
                </c:pt>
                <c:pt idx="4080">
                  <c:v>998.69</c:v>
                </c:pt>
                <c:pt idx="4081">
                  <c:v>998.87</c:v>
                </c:pt>
                <c:pt idx="4082">
                  <c:v>999.048</c:v>
                </c:pt>
                <c:pt idx="4083">
                  <c:v>999.22799999999972</c:v>
                </c:pt>
                <c:pt idx="4084">
                  <c:v>999.41399999999999</c:v>
                </c:pt>
                <c:pt idx="4085">
                  <c:v>999.60199999999998</c:v>
                </c:pt>
                <c:pt idx="4086">
                  <c:v>999.78800000000001</c:v>
                </c:pt>
                <c:pt idx="4087">
                  <c:v>999.97299999999996</c:v>
                </c:pt>
                <c:pt idx="4088">
                  <c:v>1000.151</c:v>
                </c:pt>
                <c:pt idx="4089">
                  <c:v>1000.324</c:v>
                </c:pt>
                <c:pt idx="4090">
                  <c:v>1000.496</c:v>
                </c:pt>
                <c:pt idx="4091">
                  <c:v>1000.664</c:v>
                </c:pt>
                <c:pt idx="4092">
                  <c:v>1000.8390000000001</c:v>
                </c:pt>
                <c:pt idx="4093">
                  <c:v>1001.018</c:v>
                </c:pt>
                <c:pt idx="4094">
                  <c:v>1001.196</c:v>
                </c:pt>
                <c:pt idx="4095">
                  <c:v>1001.371</c:v>
                </c:pt>
                <c:pt idx="4096">
                  <c:v>1001.5410000000001</c:v>
                </c:pt>
                <c:pt idx="4097">
                  <c:v>1001.715</c:v>
                </c:pt>
                <c:pt idx="4098">
                  <c:v>1001.8920000000001</c:v>
                </c:pt>
                <c:pt idx="4099">
                  <c:v>1002.069</c:v>
                </c:pt>
                <c:pt idx="4100">
                  <c:v>1002.2430000000001</c:v>
                </c:pt>
                <c:pt idx="4101">
                  <c:v>1002.418</c:v>
                </c:pt>
                <c:pt idx="4102">
                  <c:v>1002.5890000000001</c:v>
                </c:pt>
                <c:pt idx="4103">
                  <c:v>1002.758</c:v>
                </c:pt>
                <c:pt idx="4104">
                  <c:v>1002.929</c:v>
                </c:pt>
                <c:pt idx="4105">
                  <c:v>1003.103</c:v>
                </c:pt>
                <c:pt idx="4106">
                  <c:v>1003.277</c:v>
                </c:pt>
                <c:pt idx="4107">
                  <c:v>1003.448</c:v>
                </c:pt>
                <c:pt idx="4108">
                  <c:v>1003.621</c:v>
                </c:pt>
                <c:pt idx="4109">
                  <c:v>1003.794</c:v>
                </c:pt>
                <c:pt idx="4110">
                  <c:v>1003.96</c:v>
                </c:pt>
                <c:pt idx="4111">
                  <c:v>1004.125</c:v>
                </c:pt>
                <c:pt idx="4112">
                  <c:v>1004.289</c:v>
                </c:pt>
                <c:pt idx="4113">
                  <c:v>1004.4640000000001</c:v>
                </c:pt>
                <c:pt idx="4114">
                  <c:v>1004.649</c:v>
                </c:pt>
                <c:pt idx="4115">
                  <c:v>1004.83</c:v>
                </c:pt>
                <c:pt idx="4116">
                  <c:v>1005.005</c:v>
                </c:pt>
                <c:pt idx="4117">
                  <c:v>1005.184</c:v>
                </c:pt>
                <c:pt idx="4118">
                  <c:v>1005.3630000000001</c:v>
                </c:pt>
                <c:pt idx="4119">
                  <c:v>1005.543</c:v>
                </c:pt>
                <c:pt idx="4120">
                  <c:v>1005.72</c:v>
                </c:pt>
                <c:pt idx="4121">
                  <c:v>1005.899</c:v>
                </c:pt>
                <c:pt idx="4122">
                  <c:v>1006.077</c:v>
                </c:pt>
                <c:pt idx="4123">
                  <c:v>1006.26</c:v>
                </c:pt>
                <c:pt idx="4124">
                  <c:v>1006.446</c:v>
                </c:pt>
                <c:pt idx="4125">
                  <c:v>1006.633</c:v>
                </c:pt>
                <c:pt idx="4126">
                  <c:v>1006.817</c:v>
                </c:pt>
                <c:pt idx="4127">
                  <c:v>1006.999</c:v>
                </c:pt>
                <c:pt idx="4128">
                  <c:v>1007.18</c:v>
                </c:pt>
                <c:pt idx="4129">
                  <c:v>1007.362</c:v>
                </c:pt>
                <c:pt idx="4130">
                  <c:v>1007.5410000000001</c:v>
                </c:pt>
                <c:pt idx="4131">
                  <c:v>1007.72</c:v>
                </c:pt>
                <c:pt idx="4132">
                  <c:v>1007.903</c:v>
                </c:pt>
                <c:pt idx="4133">
                  <c:v>1008.085</c:v>
                </c:pt>
                <c:pt idx="4134">
                  <c:v>1008.2670000000001</c:v>
                </c:pt>
                <c:pt idx="4135">
                  <c:v>1008.444</c:v>
                </c:pt>
                <c:pt idx="4136">
                  <c:v>1008.621</c:v>
                </c:pt>
                <c:pt idx="4137">
                  <c:v>1008.801</c:v>
                </c:pt>
                <c:pt idx="4138">
                  <c:v>1008.985</c:v>
                </c:pt>
                <c:pt idx="4139">
                  <c:v>1009.167</c:v>
                </c:pt>
                <c:pt idx="4140">
                  <c:v>1009.356</c:v>
                </c:pt>
                <c:pt idx="4141">
                  <c:v>1009.546</c:v>
                </c:pt>
                <c:pt idx="4142">
                  <c:v>1009.729</c:v>
                </c:pt>
                <c:pt idx="4143">
                  <c:v>1009.914</c:v>
                </c:pt>
                <c:pt idx="4144">
                  <c:v>1010.097</c:v>
                </c:pt>
                <c:pt idx="4145">
                  <c:v>1010.275</c:v>
                </c:pt>
                <c:pt idx="4146">
                  <c:v>1010.455</c:v>
                </c:pt>
                <c:pt idx="4147">
                  <c:v>1010.635</c:v>
                </c:pt>
                <c:pt idx="4148">
                  <c:v>1010.818</c:v>
                </c:pt>
                <c:pt idx="4149">
                  <c:v>1010.999</c:v>
                </c:pt>
                <c:pt idx="4150">
                  <c:v>1011.183</c:v>
                </c:pt>
                <c:pt idx="4151">
                  <c:v>1011.369</c:v>
                </c:pt>
                <c:pt idx="4152">
                  <c:v>1011.55</c:v>
                </c:pt>
                <c:pt idx="4153">
                  <c:v>1011.728</c:v>
                </c:pt>
                <c:pt idx="4154">
                  <c:v>1011.914</c:v>
                </c:pt>
                <c:pt idx="4155">
                  <c:v>1012.096</c:v>
                </c:pt>
                <c:pt idx="4156">
                  <c:v>1012.275</c:v>
                </c:pt>
                <c:pt idx="4157">
                  <c:v>1012.447</c:v>
                </c:pt>
                <c:pt idx="4158">
                  <c:v>1012.616</c:v>
                </c:pt>
                <c:pt idx="4159">
                  <c:v>1012.788</c:v>
                </c:pt>
                <c:pt idx="4160">
                  <c:v>1012.961</c:v>
                </c:pt>
                <c:pt idx="4161">
                  <c:v>1013.1369999999999</c:v>
                </c:pt>
                <c:pt idx="4162">
                  <c:v>1013.314</c:v>
                </c:pt>
                <c:pt idx="4163">
                  <c:v>1013.499</c:v>
                </c:pt>
                <c:pt idx="4164">
                  <c:v>1013.679</c:v>
                </c:pt>
                <c:pt idx="4165">
                  <c:v>1013.859</c:v>
                </c:pt>
                <c:pt idx="4166">
                  <c:v>1014.039</c:v>
                </c:pt>
                <c:pt idx="4167">
                  <c:v>1014.216</c:v>
                </c:pt>
                <c:pt idx="4168">
                  <c:v>1014.398</c:v>
                </c:pt>
                <c:pt idx="4169">
                  <c:v>1014.585</c:v>
                </c:pt>
                <c:pt idx="4170">
                  <c:v>1014.773</c:v>
                </c:pt>
                <c:pt idx="4171">
                  <c:v>1014.9589999999999</c:v>
                </c:pt>
                <c:pt idx="4172">
                  <c:v>1015.143</c:v>
                </c:pt>
                <c:pt idx="4173">
                  <c:v>1015.326</c:v>
                </c:pt>
                <c:pt idx="4174">
                  <c:v>1015.505</c:v>
                </c:pt>
                <c:pt idx="4175">
                  <c:v>1015.679</c:v>
                </c:pt>
                <c:pt idx="4176">
                  <c:v>1015.859</c:v>
                </c:pt>
                <c:pt idx="4177">
                  <c:v>1016.042</c:v>
                </c:pt>
                <c:pt idx="4178">
                  <c:v>1016.228</c:v>
                </c:pt>
                <c:pt idx="4179">
                  <c:v>1016.4160000000001</c:v>
                </c:pt>
                <c:pt idx="4180">
                  <c:v>1016.603</c:v>
                </c:pt>
                <c:pt idx="4181">
                  <c:v>1016.789</c:v>
                </c:pt>
                <c:pt idx="4182">
                  <c:v>1016.974</c:v>
                </c:pt>
                <c:pt idx="4183">
                  <c:v>1017.1559999999999</c:v>
                </c:pt>
                <c:pt idx="4184">
                  <c:v>1017.335</c:v>
                </c:pt>
                <c:pt idx="4185">
                  <c:v>1017.514</c:v>
                </c:pt>
                <c:pt idx="4186">
                  <c:v>1017.694</c:v>
                </c:pt>
                <c:pt idx="4187">
                  <c:v>1017.874</c:v>
                </c:pt>
                <c:pt idx="4188">
                  <c:v>1018.051</c:v>
                </c:pt>
                <c:pt idx="4189">
                  <c:v>1018.228</c:v>
                </c:pt>
                <c:pt idx="4190">
                  <c:v>1018.405</c:v>
                </c:pt>
                <c:pt idx="4191">
                  <c:v>1018.583</c:v>
                </c:pt>
                <c:pt idx="4192">
                  <c:v>1018.764</c:v>
                </c:pt>
                <c:pt idx="4193">
                  <c:v>1018.938</c:v>
                </c:pt>
                <c:pt idx="4194">
                  <c:v>1019.107</c:v>
                </c:pt>
                <c:pt idx="4195">
                  <c:v>1019.279</c:v>
                </c:pt>
                <c:pt idx="4196">
                  <c:v>1019.458</c:v>
                </c:pt>
                <c:pt idx="4197">
                  <c:v>1019.639</c:v>
                </c:pt>
                <c:pt idx="4198">
                  <c:v>1019.797</c:v>
                </c:pt>
                <c:pt idx="4199">
                  <c:v>1019.683</c:v>
                </c:pt>
                <c:pt idx="4200">
                  <c:v>1019.633</c:v>
                </c:pt>
                <c:pt idx="4201">
                  <c:v>1019.665</c:v>
                </c:pt>
                <c:pt idx="4202">
                  <c:v>1019.752</c:v>
                </c:pt>
                <c:pt idx="4203">
                  <c:v>1019.871</c:v>
                </c:pt>
                <c:pt idx="4204">
                  <c:v>1020.005</c:v>
                </c:pt>
                <c:pt idx="4205">
                  <c:v>1020.148</c:v>
                </c:pt>
                <c:pt idx="4206">
                  <c:v>1020.297</c:v>
                </c:pt>
                <c:pt idx="4207">
                  <c:v>1020.453</c:v>
                </c:pt>
                <c:pt idx="4208">
                  <c:v>1020.6180000000001</c:v>
                </c:pt>
                <c:pt idx="4209">
                  <c:v>1020.787</c:v>
                </c:pt>
                <c:pt idx="4210">
                  <c:v>1020.9589999999999</c:v>
                </c:pt>
                <c:pt idx="4211">
                  <c:v>1021.133</c:v>
                </c:pt>
                <c:pt idx="4212">
                  <c:v>1021.306</c:v>
                </c:pt>
                <c:pt idx="4213">
                  <c:v>1021.481</c:v>
                </c:pt>
                <c:pt idx="4214">
                  <c:v>1021.658</c:v>
                </c:pt>
                <c:pt idx="4215">
                  <c:v>1021.8339999999999</c:v>
                </c:pt>
                <c:pt idx="4216">
                  <c:v>1022.0069999999999</c:v>
                </c:pt>
                <c:pt idx="4217">
                  <c:v>1022.176</c:v>
                </c:pt>
                <c:pt idx="4218">
                  <c:v>1022.346</c:v>
                </c:pt>
                <c:pt idx="4219">
                  <c:v>1022.522</c:v>
                </c:pt>
                <c:pt idx="4220">
                  <c:v>1022.701</c:v>
                </c:pt>
                <c:pt idx="4221">
                  <c:v>1022.874</c:v>
                </c:pt>
                <c:pt idx="4222">
                  <c:v>1023.046</c:v>
                </c:pt>
                <c:pt idx="4223">
                  <c:v>1023.218</c:v>
                </c:pt>
                <c:pt idx="4224">
                  <c:v>1023.391</c:v>
                </c:pt>
                <c:pt idx="4225">
                  <c:v>1023.566</c:v>
                </c:pt>
                <c:pt idx="4226">
                  <c:v>1023.74</c:v>
                </c:pt>
                <c:pt idx="4227">
                  <c:v>1023.917</c:v>
                </c:pt>
                <c:pt idx="4228">
                  <c:v>1024.087</c:v>
                </c:pt>
                <c:pt idx="4229">
                  <c:v>1024.2570000000001</c:v>
                </c:pt>
                <c:pt idx="4230">
                  <c:v>1024.4290000000001</c:v>
                </c:pt>
                <c:pt idx="4231">
                  <c:v>1024.6079999999999</c:v>
                </c:pt>
                <c:pt idx="4232">
                  <c:v>1024.788</c:v>
                </c:pt>
                <c:pt idx="4233">
                  <c:v>1024.9690000000001</c:v>
                </c:pt>
                <c:pt idx="4234">
                  <c:v>1025.1510000000001</c:v>
                </c:pt>
                <c:pt idx="4235">
                  <c:v>1025.3320000000001</c:v>
                </c:pt>
                <c:pt idx="4236">
                  <c:v>1025.509</c:v>
                </c:pt>
                <c:pt idx="4237">
                  <c:v>1025.6890000000001</c:v>
                </c:pt>
                <c:pt idx="4238">
                  <c:v>1025.8720000000001</c:v>
                </c:pt>
                <c:pt idx="4239">
                  <c:v>1026.059</c:v>
                </c:pt>
                <c:pt idx="4240">
                  <c:v>1026.25</c:v>
                </c:pt>
                <c:pt idx="4241">
                  <c:v>1026.4380000000001</c:v>
                </c:pt>
                <c:pt idx="4242">
                  <c:v>1026.6220000000001</c:v>
                </c:pt>
                <c:pt idx="4243">
                  <c:v>1026.8</c:v>
                </c:pt>
                <c:pt idx="4244">
                  <c:v>1026.9760000000001</c:v>
                </c:pt>
                <c:pt idx="4245">
                  <c:v>1027.1510000000001</c:v>
                </c:pt>
                <c:pt idx="4246">
                  <c:v>1027.325</c:v>
                </c:pt>
                <c:pt idx="4247">
                  <c:v>1027.4960000000001</c:v>
                </c:pt>
                <c:pt idx="4248">
                  <c:v>1027.6659999999999</c:v>
                </c:pt>
                <c:pt idx="4249">
                  <c:v>1027.8399999999999</c:v>
                </c:pt>
                <c:pt idx="4250">
                  <c:v>1028.0170000000001</c:v>
                </c:pt>
                <c:pt idx="4251">
                  <c:v>1028.1980000000001</c:v>
                </c:pt>
                <c:pt idx="4252">
                  <c:v>1028.373</c:v>
                </c:pt>
                <c:pt idx="4253">
                  <c:v>1028.539</c:v>
                </c:pt>
                <c:pt idx="4254">
                  <c:v>1028.7080000000001</c:v>
                </c:pt>
                <c:pt idx="4255">
                  <c:v>1028.8789999999999</c:v>
                </c:pt>
                <c:pt idx="4256">
                  <c:v>1029.056</c:v>
                </c:pt>
                <c:pt idx="4257">
                  <c:v>1029.2329999999999</c:v>
                </c:pt>
                <c:pt idx="4258">
                  <c:v>1029.414</c:v>
                </c:pt>
                <c:pt idx="4259">
                  <c:v>1029.5909999999999</c:v>
                </c:pt>
                <c:pt idx="4260">
                  <c:v>1029.7660000000001</c:v>
                </c:pt>
                <c:pt idx="4261">
                  <c:v>1029.943</c:v>
                </c:pt>
                <c:pt idx="4262">
                  <c:v>1030.116</c:v>
                </c:pt>
                <c:pt idx="4263">
                  <c:v>1030.2850000000001</c:v>
                </c:pt>
                <c:pt idx="4264">
                  <c:v>1030.4559999999999</c:v>
                </c:pt>
                <c:pt idx="4265">
                  <c:v>1030.6289999999999</c:v>
                </c:pt>
                <c:pt idx="4266">
                  <c:v>1030.8040000000001</c:v>
                </c:pt>
                <c:pt idx="4267">
                  <c:v>1030.9870000000001</c:v>
                </c:pt>
                <c:pt idx="4268">
                  <c:v>1031.1690000000001</c:v>
                </c:pt>
                <c:pt idx="4269">
                  <c:v>1031.3520000000001</c:v>
                </c:pt>
                <c:pt idx="4270">
                  <c:v>1031.5329999999999</c:v>
                </c:pt>
                <c:pt idx="4271">
                  <c:v>1031.7059999999999</c:v>
                </c:pt>
                <c:pt idx="4272">
                  <c:v>1031.875</c:v>
                </c:pt>
                <c:pt idx="4273">
                  <c:v>1032.048</c:v>
                </c:pt>
                <c:pt idx="4274">
                  <c:v>1032.2270000000001</c:v>
                </c:pt>
                <c:pt idx="4275">
                  <c:v>1032.4079999999999</c:v>
                </c:pt>
                <c:pt idx="4276">
                  <c:v>1032.5909999999999</c:v>
                </c:pt>
                <c:pt idx="4277">
                  <c:v>1032.7719999999999</c:v>
                </c:pt>
                <c:pt idx="4278">
                  <c:v>1032.952</c:v>
                </c:pt>
                <c:pt idx="4279">
                  <c:v>1033.1310000000001</c:v>
                </c:pt>
                <c:pt idx="4280">
                  <c:v>1033.309</c:v>
                </c:pt>
                <c:pt idx="4281">
                  <c:v>1033.4860000000001</c:v>
                </c:pt>
                <c:pt idx="4282">
                  <c:v>1033.6679999999999</c:v>
                </c:pt>
                <c:pt idx="4283">
                  <c:v>1033.855</c:v>
                </c:pt>
                <c:pt idx="4284">
                  <c:v>1034.0419999999999</c:v>
                </c:pt>
                <c:pt idx="4285">
                  <c:v>1034.2239999999999</c:v>
                </c:pt>
                <c:pt idx="4286">
                  <c:v>1034.4079999999999</c:v>
                </c:pt>
                <c:pt idx="4287">
                  <c:v>1034.5930000000001</c:v>
                </c:pt>
                <c:pt idx="4288">
                  <c:v>1034.7760000000001</c:v>
                </c:pt>
                <c:pt idx="4289">
                  <c:v>1034.9580000000001</c:v>
                </c:pt>
                <c:pt idx="4290">
                  <c:v>1035.1379999999999</c:v>
                </c:pt>
                <c:pt idx="4291">
                  <c:v>1035.3140000000001</c:v>
                </c:pt>
                <c:pt idx="4292">
                  <c:v>1035.4860000000001</c:v>
                </c:pt>
                <c:pt idx="4293">
                  <c:v>1035.6590000000001</c:v>
                </c:pt>
                <c:pt idx="4294">
                  <c:v>1035.8320000000001</c:v>
                </c:pt>
                <c:pt idx="4295">
                  <c:v>1036.0060000000001</c:v>
                </c:pt>
                <c:pt idx="4296">
                  <c:v>1036.181</c:v>
                </c:pt>
                <c:pt idx="4297">
                  <c:v>1036.3589999999999</c:v>
                </c:pt>
                <c:pt idx="4298">
                  <c:v>1036.539</c:v>
                </c:pt>
                <c:pt idx="4299">
                  <c:v>1036.712</c:v>
                </c:pt>
                <c:pt idx="4300">
                  <c:v>1036.8820000000001</c:v>
                </c:pt>
                <c:pt idx="4301">
                  <c:v>1037.049</c:v>
                </c:pt>
                <c:pt idx="4302">
                  <c:v>1037.2249999999999</c:v>
                </c:pt>
                <c:pt idx="4303">
                  <c:v>1037.405</c:v>
                </c:pt>
                <c:pt idx="4304">
                  <c:v>1037.5820000000001</c:v>
                </c:pt>
                <c:pt idx="4305">
                  <c:v>1037.749</c:v>
                </c:pt>
                <c:pt idx="4306">
                  <c:v>1037.915</c:v>
                </c:pt>
                <c:pt idx="4307">
                  <c:v>1038.08</c:v>
                </c:pt>
                <c:pt idx="4308">
                  <c:v>1038.249</c:v>
                </c:pt>
                <c:pt idx="4309">
                  <c:v>1038.431</c:v>
                </c:pt>
                <c:pt idx="4310">
                  <c:v>1038.6130000000001</c:v>
                </c:pt>
                <c:pt idx="4311">
                  <c:v>1038.798</c:v>
                </c:pt>
                <c:pt idx="4312">
                  <c:v>1038.981</c:v>
                </c:pt>
                <c:pt idx="4313">
                  <c:v>1039.164</c:v>
                </c:pt>
                <c:pt idx="4314">
                  <c:v>1039.348</c:v>
                </c:pt>
                <c:pt idx="4315">
                  <c:v>1039.5309999999999</c:v>
                </c:pt>
                <c:pt idx="4316">
                  <c:v>1039.713</c:v>
                </c:pt>
                <c:pt idx="4317">
                  <c:v>1039.894</c:v>
                </c:pt>
                <c:pt idx="4318">
                  <c:v>1040.0730000000001</c:v>
                </c:pt>
                <c:pt idx="4319">
                  <c:v>1040.2470000000001</c:v>
                </c:pt>
                <c:pt idx="4320">
                  <c:v>1040.42</c:v>
                </c:pt>
                <c:pt idx="4321">
                  <c:v>1040.5930000000001</c:v>
                </c:pt>
                <c:pt idx="4322">
                  <c:v>1040.7670000000001</c:v>
                </c:pt>
                <c:pt idx="4323">
                  <c:v>1040.9459999999999</c:v>
                </c:pt>
                <c:pt idx="4324">
                  <c:v>1041.123</c:v>
                </c:pt>
                <c:pt idx="4325">
                  <c:v>1041.3009999999999</c:v>
                </c:pt>
                <c:pt idx="4326">
                  <c:v>1041.482</c:v>
                </c:pt>
                <c:pt idx="4327">
                  <c:v>1041.6600000000001</c:v>
                </c:pt>
                <c:pt idx="4328">
                  <c:v>1041.838</c:v>
                </c:pt>
                <c:pt idx="4329">
                  <c:v>1042.0160000000001</c:v>
                </c:pt>
                <c:pt idx="4330">
                  <c:v>1042.192</c:v>
                </c:pt>
                <c:pt idx="4331">
                  <c:v>1042.367</c:v>
                </c:pt>
                <c:pt idx="4332">
                  <c:v>1042.5409999999999</c:v>
                </c:pt>
                <c:pt idx="4333">
                  <c:v>1042.7239999999999</c:v>
                </c:pt>
                <c:pt idx="4334">
                  <c:v>1042.902</c:v>
                </c:pt>
                <c:pt idx="4335">
                  <c:v>1043.0820000000001</c:v>
                </c:pt>
                <c:pt idx="4336">
                  <c:v>1043.2650000000001</c:v>
                </c:pt>
                <c:pt idx="4337">
                  <c:v>1043.4469999999999</c:v>
                </c:pt>
                <c:pt idx="4338">
                  <c:v>1043.6220000000001</c:v>
                </c:pt>
                <c:pt idx="4339">
                  <c:v>1043.796</c:v>
                </c:pt>
                <c:pt idx="4340">
                  <c:v>1043.972</c:v>
                </c:pt>
                <c:pt idx="4341">
                  <c:v>1044.154</c:v>
                </c:pt>
                <c:pt idx="4342">
                  <c:v>1044.3389999999999</c:v>
                </c:pt>
                <c:pt idx="4343">
                  <c:v>1044.5150000000001</c:v>
                </c:pt>
                <c:pt idx="4344">
                  <c:v>1044.6880000000001</c:v>
                </c:pt>
                <c:pt idx="4345">
                  <c:v>1044.8589999999999</c:v>
                </c:pt>
                <c:pt idx="4346">
                  <c:v>1045.029</c:v>
                </c:pt>
                <c:pt idx="4347">
                  <c:v>1045.1980000000001</c:v>
                </c:pt>
                <c:pt idx="4348">
                  <c:v>1045.3620000000001</c:v>
                </c:pt>
                <c:pt idx="4349">
                  <c:v>1045.529</c:v>
                </c:pt>
                <c:pt idx="4350">
                  <c:v>1045.7</c:v>
                </c:pt>
                <c:pt idx="4351">
                  <c:v>1045.8710000000001</c:v>
                </c:pt>
                <c:pt idx="4352">
                  <c:v>1046.0450000000001</c:v>
                </c:pt>
                <c:pt idx="4353">
                  <c:v>1046.2149999999999</c:v>
                </c:pt>
                <c:pt idx="4354">
                  <c:v>1046.383</c:v>
                </c:pt>
                <c:pt idx="4355">
                  <c:v>1046.5509999999999</c:v>
                </c:pt>
                <c:pt idx="4356">
                  <c:v>1046.7190000000001</c:v>
                </c:pt>
                <c:pt idx="4357">
                  <c:v>1046.8869999999999</c:v>
                </c:pt>
                <c:pt idx="4358">
                  <c:v>1047.0519999999999</c:v>
                </c:pt>
                <c:pt idx="4359">
                  <c:v>1047.2180000000001</c:v>
                </c:pt>
                <c:pt idx="4360">
                  <c:v>1047.3879999999999</c:v>
                </c:pt>
                <c:pt idx="4361">
                  <c:v>1047.557</c:v>
                </c:pt>
                <c:pt idx="4362">
                  <c:v>1047.7239999999999</c:v>
                </c:pt>
                <c:pt idx="4363">
                  <c:v>1047.894</c:v>
                </c:pt>
                <c:pt idx="4364">
                  <c:v>1048.0650000000001</c:v>
                </c:pt>
                <c:pt idx="4365">
                  <c:v>1048.2370000000001</c:v>
                </c:pt>
                <c:pt idx="4366">
                  <c:v>1048.405</c:v>
                </c:pt>
                <c:pt idx="4367">
                  <c:v>1048.7850000000001</c:v>
                </c:pt>
                <c:pt idx="4368">
                  <c:v>1049.635</c:v>
                </c:pt>
                <c:pt idx="4369">
                  <c:v>1050.182</c:v>
                </c:pt>
                <c:pt idx="4370">
                  <c:v>1050.54</c:v>
                </c:pt>
                <c:pt idx="4371">
                  <c:v>1050.51</c:v>
                </c:pt>
                <c:pt idx="4372">
                  <c:v>1050.27</c:v>
                </c:pt>
                <c:pt idx="4373">
                  <c:v>1050.1559999999999</c:v>
                </c:pt>
                <c:pt idx="4374">
                  <c:v>1050.144</c:v>
                </c:pt>
                <c:pt idx="4375">
                  <c:v>1050.193</c:v>
                </c:pt>
                <c:pt idx="4376">
                  <c:v>1050.2829999999999</c:v>
                </c:pt>
                <c:pt idx="4377">
                  <c:v>1050.3989999999999</c:v>
                </c:pt>
                <c:pt idx="4378">
                  <c:v>1050.527</c:v>
                </c:pt>
                <c:pt idx="4379">
                  <c:v>1050.6679999999999</c:v>
                </c:pt>
                <c:pt idx="4380">
                  <c:v>1050.819</c:v>
                </c:pt>
                <c:pt idx="4381">
                  <c:v>1050.971</c:v>
                </c:pt>
                <c:pt idx="4382">
                  <c:v>1051.1279999999999</c:v>
                </c:pt>
                <c:pt idx="4383">
                  <c:v>1051.2909999999999</c:v>
                </c:pt>
                <c:pt idx="4384">
                  <c:v>1051.4549999999999</c:v>
                </c:pt>
                <c:pt idx="4385">
                  <c:v>1051.6110000000001</c:v>
                </c:pt>
                <c:pt idx="4386">
                  <c:v>1051.9590000000001</c:v>
                </c:pt>
                <c:pt idx="4387">
                  <c:v>1052.798</c:v>
                </c:pt>
                <c:pt idx="4388">
                  <c:v>1053.346</c:v>
                </c:pt>
                <c:pt idx="4389">
                  <c:v>1053.713</c:v>
                </c:pt>
                <c:pt idx="4390">
                  <c:v>1053.9839999999999</c:v>
                </c:pt>
                <c:pt idx="4391">
                  <c:v>1054.1969999999999</c:v>
                </c:pt>
                <c:pt idx="4392">
                  <c:v>1054.404</c:v>
                </c:pt>
                <c:pt idx="4393">
                  <c:v>1054.5989999999999</c:v>
                </c:pt>
                <c:pt idx="4394">
                  <c:v>1054.761</c:v>
                </c:pt>
                <c:pt idx="4395">
                  <c:v>1054.9079999999999</c:v>
                </c:pt>
                <c:pt idx="4396">
                  <c:v>1055.06</c:v>
                </c:pt>
                <c:pt idx="4397">
                  <c:v>1055.212</c:v>
                </c:pt>
                <c:pt idx="4398">
                  <c:v>1055.365</c:v>
                </c:pt>
                <c:pt idx="4399">
                  <c:v>1055.5229999999999</c:v>
                </c:pt>
                <c:pt idx="4400">
                  <c:v>1055.683</c:v>
                </c:pt>
                <c:pt idx="4401">
                  <c:v>1055.8420000000001</c:v>
                </c:pt>
                <c:pt idx="4402">
                  <c:v>1055.999</c:v>
                </c:pt>
                <c:pt idx="4403">
                  <c:v>1056.1579999999999</c:v>
                </c:pt>
                <c:pt idx="4404">
                  <c:v>1056.329</c:v>
                </c:pt>
                <c:pt idx="4405">
                  <c:v>1056.4970000000001</c:v>
                </c:pt>
                <c:pt idx="4406">
                  <c:v>1056.652</c:v>
                </c:pt>
                <c:pt idx="4407">
                  <c:v>1056.655</c:v>
                </c:pt>
                <c:pt idx="4408">
                  <c:v>1056.4690000000001</c:v>
                </c:pt>
                <c:pt idx="4409">
                  <c:v>1056.396</c:v>
                </c:pt>
                <c:pt idx="4410">
                  <c:v>1056.4059999999999</c:v>
                </c:pt>
                <c:pt idx="4411">
                  <c:v>1056.471</c:v>
                </c:pt>
                <c:pt idx="4412">
                  <c:v>1056.585</c:v>
                </c:pt>
                <c:pt idx="4413">
                  <c:v>1056.711</c:v>
                </c:pt>
                <c:pt idx="4414">
                  <c:v>1056.8420000000001</c:v>
                </c:pt>
                <c:pt idx="4415">
                  <c:v>1056.979</c:v>
                </c:pt>
                <c:pt idx="4416">
                  <c:v>1057.1199999999999</c:v>
                </c:pt>
                <c:pt idx="4417">
                  <c:v>1057.268</c:v>
                </c:pt>
                <c:pt idx="4418">
                  <c:v>1057.423</c:v>
                </c:pt>
                <c:pt idx="4419">
                  <c:v>1057.5820000000001</c:v>
                </c:pt>
                <c:pt idx="4420">
                  <c:v>1057.7429999999999</c:v>
                </c:pt>
                <c:pt idx="4421">
                  <c:v>1057.903</c:v>
                </c:pt>
                <c:pt idx="4422">
                  <c:v>1058.068</c:v>
                </c:pt>
                <c:pt idx="4423">
                  <c:v>1058.229</c:v>
                </c:pt>
                <c:pt idx="4424">
                  <c:v>1058.3879999999999</c:v>
                </c:pt>
                <c:pt idx="4425">
                  <c:v>1058.5450000000001</c:v>
                </c:pt>
                <c:pt idx="4426">
                  <c:v>1058.7090000000001</c:v>
                </c:pt>
                <c:pt idx="4427">
                  <c:v>1058.875</c:v>
                </c:pt>
                <c:pt idx="4428">
                  <c:v>1059.0360000000001</c:v>
                </c:pt>
                <c:pt idx="4429">
                  <c:v>1059.1949999999999</c:v>
                </c:pt>
                <c:pt idx="4430">
                  <c:v>1059.355</c:v>
                </c:pt>
                <c:pt idx="4431">
                  <c:v>1059.5170000000001</c:v>
                </c:pt>
                <c:pt idx="4432">
                  <c:v>1059.681</c:v>
                </c:pt>
                <c:pt idx="4433">
                  <c:v>1059.846</c:v>
                </c:pt>
                <c:pt idx="4434">
                  <c:v>1060.0129999999999</c:v>
                </c:pt>
                <c:pt idx="4435">
                  <c:v>1060.175</c:v>
                </c:pt>
                <c:pt idx="4436">
                  <c:v>1060.3420000000001</c:v>
                </c:pt>
                <c:pt idx="4437">
                  <c:v>1060.5129999999999</c:v>
                </c:pt>
                <c:pt idx="4438">
                  <c:v>1060.6790000000001</c:v>
                </c:pt>
                <c:pt idx="4439">
                  <c:v>1060.845</c:v>
                </c:pt>
                <c:pt idx="4440">
                  <c:v>1061.0139999999999</c:v>
                </c:pt>
                <c:pt idx="4441">
                  <c:v>1061.1869999999999</c:v>
                </c:pt>
                <c:pt idx="4442">
                  <c:v>1061.384</c:v>
                </c:pt>
                <c:pt idx="4443">
                  <c:v>1061.55</c:v>
                </c:pt>
                <c:pt idx="4444">
                  <c:v>1061.704</c:v>
                </c:pt>
                <c:pt idx="4445">
                  <c:v>1061.855</c:v>
                </c:pt>
                <c:pt idx="4446">
                  <c:v>1062.0119999999999</c:v>
                </c:pt>
                <c:pt idx="4447">
                  <c:v>1062.1679999999999</c:v>
                </c:pt>
                <c:pt idx="4448">
                  <c:v>1062.33</c:v>
                </c:pt>
                <c:pt idx="4449">
                  <c:v>1062.492</c:v>
                </c:pt>
                <c:pt idx="4450">
                  <c:v>1062.6559999999999</c:v>
                </c:pt>
                <c:pt idx="4451">
                  <c:v>1062.825</c:v>
                </c:pt>
                <c:pt idx="4452">
                  <c:v>1062.9929999999999</c:v>
                </c:pt>
                <c:pt idx="4453">
                  <c:v>1063.162</c:v>
                </c:pt>
                <c:pt idx="4454">
                  <c:v>1063.3340000000001</c:v>
                </c:pt>
                <c:pt idx="4455">
                  <c:v>1063.5070000000001</c:v>
                </c:pt>
                <c:pt idx="4456">
                  <c:v>1063.6790000000001</c:v>
                </c:pt>
                <c:pt idx="4457">
                  <c:v>1063.8499999999999</c:v>
                </c:pt>
                <c:pt idx="4458">
                  <c:v>1064.0419999999999</c:v>
                </c:pt>
                <c:pt idx="4459">
                  <c:v>1064.223</c:v>
                </c:pt>
                <c:pt idx="4460">
                  <c:v>1064.385</c:v>
                </c:pt>
                <c:pt idx="4461">
                  <c:v>1064.5409999999999</c:v>
                </c:pt>
                <c:pt idx="4462">
                  <c:v>1064.6949999999999</c:v>
                </c:pt>
                <c:pt idx="4463">
                  <c:v>1064.856</c:v>
                </c:pt>
                <c:pt idx="4464">
                  <c:v>1065.0219999999999</c:v>
                </c:pt>
                <c:pt idx="4465">
                  <c:v>1065.193</c:v>
                </c:pt>
                <c:pt idx="4466">
                  <c:v>1065.373</c:v>
                </c:pt>
                <c:pt idx="4467">
                  <c:v>1065.5419999999999</c:v>
                </c:pt>
                <c:pt idx="4468">
                  <c:v>1065.71</c:v>
                </c:pt>
                <c:pt idx="4469">
                  <c:v>1065.883</c:v>
                </c:pt>
                <c:pt idx="4470">
                  <c:v>1066.0519999999999</c:v>
                </c:pt>
                <c:pt idx="4471">
                  <c:v>1066.2170000000001</c:v>
                </c:pt>
                <c:pt idx="4472">
                  <c:v>1066.386</c:v>
                </c:pt>
                <c:pt idx="4473">
                  <c:v>1066.558</c:v>
                </c:pt>
                <c:pt idx="4474">
                  <c:v>1066.7280000000001</c:v>
                </c:pt>
                <c:pt idx="4475">
                  <c:v>1066.9000000000001</c:v>
                </c:pt>
                <c:pt idx="4476">
                  <c:v>1067.069</c:v>
                </c:pt>
                <c:pt idx="4477">
                  <c:v>1067.2339999999999</c:v>
                </c:pt>
                <c:pt idx="4478">
                  <c:v>1067.403</c:v>
                </c:pt>
                <c:pt idx="4479">
                  <c:v>1067.5719999999999</c:v>
                </c:pt>
                <c:pt idx="4480">
                  <c:v>1067.739</c:v>
                </c:pt>
                <c:pt idx="4481">
                  <c:v>1067.9079999999999</c:v>
                </c:pt>
                <c:pt idx="4482">
                  <c:v>1068.087</c:v>
                </c:pt>
                <c:pt idx="4483">
                  <c:v>1068.2739999999999</c:v>
                </c:pt>
                <c:pt idx="4484">
                  <c:v>1068.4390000000001</c:v>
                </c:pt>
                <c:pt idx="4485">
                  <c:v>1068.595</c:v>
                </c:pt>
                <c:pt idx="4486">
                  <c:v>1068.7560000000001</c:v>
                </c:pt>
                <c:pt idx="4487">
                  <c:v>1068.931</c:v>
                </c:pt>
                <c:pt idx="4488">
                  <c:v>1069.1010000000001</c:v>
                </c:pt>
                <c:pt idx="4489">
                  <c:v>1069.271</c:v>
                </c:pt>
                <c:pt idx="4490">
                  <c:v>1069.442</c:v>
                </c:pt>
                <c:pt idx="4491">
                  <c:v>1069.615</c:v>
                </c:pt>
                <c:pt idx="4492">
                  <c:v>1069.789</c:v>
                </c:pt>
                <c:pt idx="4493">
                  <c:v>1069.9639999999999</c:v>
                </c:pt>
                <c:pt idx="4494">
                  <c:v>1070.1379999999999</c:v>
                </c:pt>
                <c:pt idx="4495">
                  <c:v>1070.31</c:v>
                </c:pt>
                <c:pt idx="4496">
                  <c:v>1070.4760000000001</c:v>
                </c:pt>
                <c:pt idx="4497">
                  <c:v>1070.645</c:v>
                </c:pt>
                <c:pt idx="4498">
                  <c:v>1070.8119999999999</c:v>
                </c:pt>
                <c:pt idx="4499">
                  <c:v>1070.9780000000001</c:v>
                </c:pt>
                <c:pt idx="4500">
                  <c:v>1071.1389999999999</c:v>
                </c:pt>
                <c:pt idx="4501">
                  <c:v>1071.299</c:v>
                </c:pt>
                <c:pt idx="4502">
                  <c:v>1071.4580000000001</c:v>
                </c:pt>
                <c:pt idx="4503">
                  <c:v>1071.6379999999999</c:v>
                </c:pt>
                <c:pt idx="4504">
                  <c:v>1071.7950000000001</c:v>
                </c:pt>
                <c:pt idx="4505">
                  <c:v>1071.9559999999999</c:v>
                </c:pt>
                <c:pt idx="4506">
                  <c:v>1072.1220000000001</c:v>
                </c:pt>
                <c:pt idx="4507">
                  <c:v>1072.2929999999999</c:v>
                </c:pt>
                <c:pt idx="4508">
                  <c:v>1072.46</c:v>
                </c:pt>
                <c:pt idx="4509">
                  <c:v>1072.6289999999999</c:v>
                </c:pt>
                <c:pt idx="4510">
                  <c:v>1072.818</c:v>
                </c:pt>
                <c:pt idx="4511">
                  <c:v>1072.9849999999999</c:v>
                </c:pt>
                <c:pt idx="4512">
                  <c:v>1073.1400000000001</c:v>
                </c:pt>
                <c:pt idx="4513">
                  <c:v>1073.298</c:v>
                </c:pt>
                <c:pt idx="4514">
                  <c:v>1073.4580000000001</c:v>
                </c:pt>
                <c:pt idx="4515">
                  <c:v>1073.6210000000001</c:v>
                </c:pt>
                <c:pt idx="4516">
                  <c:v>1073.7860000000001</c:v>
                </c:pt>
                <c:pt idx="4517">
                  <c:v>1073.953</c:v>
                </c:pt>
                <c:pt idx="4518">
                  <c:v>1074.1210000000001</c:v>
                </c:pt>
                <c:pt idx="4519">
                  <c:v>1074.29</c:v>
                </c:pt>
                <c:pt idx="4520">
                  <c:v>1074.46</c:v>
                </c:pt>
                <c:pt idx="4521">
                  <c:v>1074.6289999999999</c:v>
                </c:pt>
                <c:pt idx="4522">
                  <c:v>1074.8030000000001</c:v>
                </c:pt>
                <c:pt idx="4523">
                  <c:v>1074.9780000000001</c:v>
                </c:pt>
                <c:pt idx="4524">
                  <c:v>1075.1500000000001</c:v>
                </c:pt>
                <c:pt idx="4525">
                  <c:v>1075.3209999999999</c:v>
                </c:pt>
                <c:pt idx="4526">
                  <c:v>1075.49</c:v>
                </c:pt>
                <c:pt idx="4527">
                  <c:v>1075.6669999999999</c:v>
                </c:pt>
                <c:pt idx="4528">
                  <c:v>1075.838</c:v>
                </c:pt>
                <c:pt idx="4529">
                  <c:v>1075.9939999999999</c:v>
                </c:pt>
                <c:pt idx="4530">
                  <c:v>1076.154</c:v>
                </c:pt>
                <c:pt idx="4531">
                  <c:v>1076.318</c:v>
                </c:pt>
                <c:pt idx="4532">
                  <c:v>1076.482</c:v>
                </c:pt>
                <c:pt idx="4533">
                  <c:v>1076.646</c:v>
                </c:pt>
                <c:pt idx="4534">
                  <c:v>1076.809</c:v>
                </c:pt>
                <c:pt idx="4535">
                  <c:v>1076.971</c:v>
                </c:pt>
                <c:pt idx="4536">
                  <c:v>1077.1320000000001</c:v>
                </c:pt>
                <c:pt idx="4537">
                  <c:v>1077.2940000000001</c:v>
                </c:pt>
                <c:pt idx="4538">
                  <c:v>1077.463</c:v>
                </c:pt>
                <c:pt idx="4539">
                  <c:v>1077.627</c:v>
                </c:pt>
                <c:pt idx="4540">
                  <c:v>1077.789</c:v>
                </c:pt>
                <c:pt idx="4541">
                  <c:v>1077.953</c:v>
                </c:pt>
                <c:pt idx="4542">
                  <c:v>1078.117</c:v>
                </c:pt>
                <c:pt idx="4543">
                  <c:v>1078.2809999999999</c:v>
                </c:pt>
                <c:pt idx="4544">
                  <c:v>1078.4469999999999</c:v>
                </c:pt>
                <c:pt idx="4545">
                  <c:v>1078.615</c:v>
                </c:pt>
                <c:pt idx="4546">
                  <c:v>1078.7850000000001</c:v>
                </c:pt>
                <c:pt idx="4547">
                  <c:v>1078.9590000000001</c:v>
                </c:pt>
                <c:pt idx="4548">
                  <c:v>1079.1320000000001</c:v>
                </c:pt>
                <c:pt idx="4549">
                  <c:v>1079.3030000000001</c:v>
                </c:pt>
                <c:pt idx="4550">
                  <c:v>1079.4739999999999</c:v>
                </c:pt>
                <c:pt idx="4551">
                  <c:v>1079.6400000000001</c:v>
                </c:pt>
                <c:pt idx="4552">
                  <c:v>1079.807</c:v>
                </c:pt>
                <c:pt idx="4553">
                  <c:v>1079.972</c:v>
                </c:pt>
                <c:pt idx="4554">
                  <c:v>1080.1379999999999</c:v>
                </c:pt>
                <c:pt idx="4555">
                  <c:v>1080.309</c:v>
                </c:pt>
                <c:pt idx="4556">
                  <c:v>1080.4780000000001</c:v>
                </c:pt>
                <c:pt idx="4557">
                  <c:v>1080.6469999999999</c:v>
                </c:pt>
                <c:pt idx="4558">
                  <c:v>1080.8150000000001</c:v>
                </c:pt>
                <c:pt idx="4559">
                  <c:v>1080.9860000000001</c:v>
                </c:pt>
                <c:pt idx="4560">
                  <c:v>1081.1559999999999</c:v>
                </c:pt>
                <c:pt idx="4561">
                  <c:v>1081.3209999999999</c:v>
                </c:pt>
                <c:pt idx="4562">
                  <c:v>1081.4860000000001</c:v>
                </c:pt>
                <c:pt idx="4563">
                  <c:v>1081.6510000000001</c:v>
                </c:pt>
                <c:pt idx="4564">
                  <c:v>1081.825</c:v>
                </c:pt>
                <c:pt idx="4565">
                  <c:v>1081.9939999999999</c:v>
                </c:pt>
                <c:pt idx="4566">
                  <c:v>1082.1579999999999</c:v>
                </c:pt>
                <c:pt idx="4567">
                  <c:v>1082.32</c:v>
                </c:pt>
                <c:pt idx="4568">
                  <c:v>1082.4860000000001</c:v>
                </c:pt>
                <c:pt idx="4569">
                  <c:v>1082.6469999999999</c:v>
                </c:pt>
                <c:pt idx="4570">
                  <c:v>1082.8030000000001</c:v>
                </c:pt>
                <c:pt idx="4571">
                  <c:v>1082.952</c:v>
                </c:pt>
                <c:pt idx="4572">
                  <c:v>1083.104</c:v>
                </c:pt>
                <c:pt idx="4573">
                  <c:v>1083.258</c:v>
                </c:pt>
                <c:pt idx="4574">
                  <c:v>1083.415</c:v>
                </c:pt>
                <c:pt idx="4575">
                  <c:v>1083.5740000000001</c:v>
                </c:pt>
                <c:pt idx="4576">
                  <c:v>1083.7439999999999</c:v>
                </c:pt>
                <c:pt idx="4577">
                  <c:v>1083.944</c:v>
                </c:pt>
                <c:pt idx="4578">
                  <c:v>1084.1379999999999</c:v>
                </c:pt>
                <c:pt idx="4579">
                  <c:v>1084.326</c:v>
                </c:pt>
                <c:pt idx="4580">
                  <c:v>1084.5029999999999</c:v>
                </c:pt>
                <c:pt idx="4581">
                  <c:v>1084.6759999999999</c:v>
                </c:pt>
                <c:pt idx="4582">
                  <c:v>1084.846</c:v>
                </c:pt>
                <c:pt idx="4583">
                  <c:v>1085.019</c:v>
                </c:pt>
                <c:pt idx="4584">
                  <c:v>1085.191</c:v>
                </c:pt>
                <c:pt idx="4585">
                  <c:v>1085.3599999999999</c:v>
                </c:pt>
                <c:pt idx="4586">
                  <c:v>1085.5260000000001</c:v>
                </c:pt>
                <c:pt idx="4587">
                  <c:v>1085.694</c:v>
                </c:pt>
                <c:pt idx="4588">
                  <c:v>1085.8620000000001</c:v>
                </c:pt>
                <c:pt idx="4589">
                  <c:v>1086.03</c:v>
                </c:pt>
              </c:numCache>
            </c:numRef>
          </c:xVal>
          <c:yVal>
            <c:numRef>
              <c:f>'15RB'!$E$6:$E$4595</c:f>
              <c:numCache>
                <c:formatCode>General</c:formatCode>
                <c:ptCount val="4590"/>
                <c:pt idx="0">
                  <c:v>1</c:v>
                </c:pt>
                <c:pt idx="1">
                  <c:v>0.99960481759152198</c:v>
                </c:pt>
                <c:pt idx="2">
                  <c:v>0.99905576387169703</c:v>
                </c:pt>
                <c:pt idx="3">
                  <c:v>0.99847888840184995</c:v>
                </c:pt>
                <c:pt idx="4">
                  <c:v>0.99786851327381298</c:v>
                </c:pt>
                <c:pt idx="5">
                  <c:v>0.997169562778359</c:v>
                </c:pt>
                <c:pt idx="6">
                  <c:v>0.99652909473703299</c:v>
                </c:pt>
                <c:pt idx="7">
                  <c:v>0.99582844086912903</c:v>
                </c:pt>
                <c:pt idx="8">
                  <c:v>0.99506816896546202</c:v>
                </c:pt>
                <c:pt idx="9">
                  <c:v>0.99433742218426802</c:v>
                </c:pt>
                <c:pt idx="10">
                  <c:v>0.99363676831636405</c:v>
                </c:pt>
                <c:pt idx="11">
                  <c:v>0.99287422524943003</c:v>
                </c:pt>
                <c:pt idx="12">
                  <c:v>0.99217357138152495</c:v>
                </c:pt>
                <c:pt idx="13">
                  <c:v>0.99138320656457002</c:v>
                </c:pt>
                <c:pt idx="14">
                  <c:v>0.99059113837516399</c:v>
                </c:pt>
                <c:pt idx="15">
                  <c:v>0.98979850239494205</c:v>
                </c:pt>
                <c:pt idx="16">
                  <c:v>0.98903823049127504</c:v>
                </c:pt>
                <c:pt idx="17">
                  <c:v>0.98821550159776295</c:v>
                </c:pt>
                <c:pt idx="18">
                  <c:v>0.98742343340835703</c:v>
                </c:pt>
                <c:pt idx="19">
                  <c:v>0.98660070451484505</c:v>
                </c:pt>
                <c:pt idx="20">
                  <c:v>0.98571892537638806</c:v>
                </c:pt>
                <c:pt idx="21">
                  <c:v>0.98486667136040396</c:v>
                </c:pt>
                <c:pt idx="22">
                  <c:v>0.98398205326786303</c:v>
                </c:pt>
                <c:pt idx="23">
                  <c:v>0.98310027412940604</c:v>
                </c:pt>
                <c:pt idx="24">
                  <c:v>0.982186130914392</c:v>
                </c:pt>
                <c:pt idx="25">
                  <c:v>0.98130378398511797</c:v>
                </c:pt>
                <c:pt idx="26">
                  <c:v>0.98041973368339497</c:v>
                </c:pt>
                <c:pt idx="27">
                  <c:v>0.97950729384083202</c:v>
                </c:pt>
                <c:pt idx="28">
                  <c:v>0.97859315062581897</c:v>
                </c:pt>
                <c:pt idx="29">
                  <c:v>0.97767900741080505</c:v>
                </c:pt>
                <c:pt idx="30">
                  <c:v>0.97673477128250297</c:v>
                </c:pt>
                <c:pt idx="31">
                  <c:v>0.97582062806748904</c:v>
                </c:pt>
                <c:pt idx="32">
                  <c:v>0.97487639193918696</c:v>
                </c:pt>
                <c:pt idx="33">
                  <c:v>0.97387253777512295</c:v>
                </c:pt>
                <c:pt idx="34">
                  <c:v>0.97289877652434797</c:v>
                </c:pt>
                <c:pt idx="35">
                  <c:v>0.97192444748275597</c:v>
                </c:pt>
                <c:pt idx="36">
                  <c:v>0.97091888994624098</c:v>
                </c:pt>
                <c:pt idx="37">
                  <c:v>0.96988267170562004</c:v>
                </c:pt>
                <c:pt idx="38">
                  <c:v>0.96890891045484495</c:v>
                </c:pt>
                <c:pt idx="39">
                  <c:v>0.96781307417846396</c:v>
                </c:pt>
                <c:pt idx="40">
                  <c:v>0.96683874513687196</c:v>
                </c:pt>
                <c:pt idx="41">
                  <c:v>0.96580309468706704</c:v>
                </c:pt>
                <c:pt idx="42">
                  <c:v>0.96476687644644699</c:v>
                </c:pt>
                <c:pt idx="43">
                  <c:v>0.96373122599664296</c:v>
                </c:pt>
                <c:pt idx="44">
                  <c:v>0.96263538972025997</c:v>
                </c:pt>
                <c:pt idx="45">
                  <c:v>0.96156964635716802</c:v>
                </c:pt>
                <c:pt idx="46">
                  <c:v>0.96050390299407395</c:v>
                </c:pt>
                <c:pt idx="47">
                  <c:v>0.95937797380440304</c:v>
                </c:pt>
                <c:pt idx="48">
                  <c:v>0.95825034124228003</c:v>
                </c:pt>
                <c:pt idx="49">
                  <c:v>0.95715450496589805</c:v>
                </c:pt>
                <c:pt idx="50">
                  <c:v>0.95605866868951594</c:v>
                </c:pt>
                <c:pt idx="51">
                  <c:v>0.95493103612739405</c:v>
                </c:pt>
                <c:pt idx="52">
                  <c:v>0.95380510693772202</c:v>
                </c:pt>
                <c:pt idx="53">
                  <c:v>0.95264738146231098</c:v>
                </c:pt>
                <c:pt idx="54">
                  <c:v>0.95148965598690005</c:v>
                </c:pt>
                <c:pt idx="55">
                  <c:v>0.95033193051148801</c:v>
                </c:pt>
                <c:pt idx="56">
                  <c:v>0.94917647619934398</c:v>
                </c:pt>
                <c:pt idx="57">
                  <c:v>0.94798922560146104</c:v>
                </c:pt>
                <c:pt idx="58">
                  <c:v>0.94679913604949295</c:v>
                </c:pt>
                <c:pt idx="59">
                  <c:v>0.94558179253831998</c:v>
                </c:pt>
                <c:pt idx="60">
                  <c:v>0.944364449027147</c:v>
                </c:pt>
                <c:pt idx="61">
                  <c:v>0.943146537725157</c:v>
                </c:pt>
                <c:pt idx="62">
                  <c:v>0.94192692305071701</c:v>
                </c:pt>
                <c:pt idx="63">
                  <c:v>0.94070957953954504</c:v>
                </c:pt>
                <c:pt idx="64">
                  <c:v>0.93946214311508203</c:v>
                </c:pt>
                <c:pt idx="65">
                  <c:v>0.93821243552735301</c:v>
                </c:pt>
                <c:pt idx="66">
                  <c:v>0.93693320281715098</c:v>
                </c:pt>
                <c:pt idx="67">
                  <c:v>0.93568576639268897</c:v>
                </c:pt>
                <c:pt idx="68">
                  <c:v>0.93440653368248705</c:v>
                </c:pt>
                <c:pt idx="69">
                  <c:v>0.93312673318146799</c:v>
                </c:pt>
                <c:pt idx="70">
                  <c:v>0.93184750047126597</c:v>
                </c:pt>
                <c:pt idx="71">
                  <c:v>0.93053817484777501</c:v>
                </c:pt>
                <c:pt idx="72">
                  <c:v>0.92922884922428395</c:v>
                </c:pt>
                <c:pt idx="73">
                  <c:v>0.92788943068750396</c:v>
                </c:pt>
                <c:pt idx="74">
                  <c:v>0.92655001215072297</c:v>
                </c:pt>
                <c:pt idx="75">
                  <c:v>0.92524068652723201</c:v>
                </c:pt>
                <c:pt idx="76">
                  <c:v>0.92392965753129097</c:v>
                </c:pt>
                <c:pt idx="77">
                  <c:v>0.92262033190780002</c:v>
                </c:pt>
                <c:pt idx="78">
                  <c:v>0.92128091337102003</c:v>
                </c:pt>
                <c:pt idx="79">
                  <c:v>0.91994149483423904</c:v>
                </c:pt>
                <c:pt idx="80">
                  <c:v>0.91860207629745805</c:v>
                </c:pt>
                <c:pt idx="81">
                  <c:v>0.91723086147493904</c:v>
                </c:pt>
                <c:pt idx="82">
                  <c:v>0.91585964665241903</c:v>
                </c:pt>
                <c:pt idx="83">
                  <c:v>0.91449070299316604</c:v>
                </c:pt>
                <c:pt idx="84">
                  <c:v>0.91308939525735699</c:v>
                </c:pt>
                <c:pt idx="85">
                  <c:v>0.91165856239907495</c:v>
                </c:pt>
                <c:pt idx="86">
                  <c:v>0.91025725466326601</c:v>
                </c:pt>
                <c:pt idx="87">
                  <c:v>0.90888774321319599</c:v>
                </c:pt>
                <c:pt idx="88">
                  <c:v>0.90745463919164804</c:v>
                </c:pt>
                <c:pt idx="89">
                  <c:v>0.90608569553239404</c:v>
                </c:pt>
                <c:pt idx="90">
                  <c:v>0.90462476976082395</c:v>
                </c:pt>
                <c:pt idx="91">
                  <c:v>0.90319109794845798</c:v>
                </c:pt>
                <c:pt idx="92">
                  <c:v>0.90179206137591605</c:v>
                </c:pt>
                <c:pt idx="93">
                  <c:v>0.90032886444107796</c:v>
                </c:pt>
                <c:pt idx="94">
                  <c:v>0.89889803158279702</c:v>
                </c:pt>
                <c:pt idx="95">
                  <c:v>0.89743710581122504</c:v>
                </c:pt>
                <c:pt idx="96">
                  <c:v>0.89594381596309802</c:v>
                </c:pt>
                <c:pt idx="97">
                  <c:v>0.89448289019152705</c:v>
                </c:pt>
                <c:pt idx="98">
                  <c:v>0.89299016813421705</c:v>
                </c:pt>
                <c:pt idx="99">
                  <c:v>0.89155876748511798</c:v>
                </c:pt>
                <c:pt idx="100">
                  <c:v>0.890097841713547</c:v>
                </c:pt>
                <c:pt idx="101">
                  <c:v>0.88857502674294697</c:v>
                </c:pt>
                <c:pt idx="102">
                  <c:v>0.88708400805808696</c:v>
                </c:pt>
                <c:pt idx="103">
                  <c:v>0.88559071820995905</c:v>
                </c:pt>
                <c:pt idx="104">
                  <c:v>0.88412979243838896</c:v>
                </c:pt>
                <c:pt idx="105">
                  <c:v>0.88263707038107797</c:v>
                </c:pt>
                <c:pt idx="106">
                  <c:v>0.88114378053295095</c:v>
                </c:pt>
                <c:pt idx="107">
                  <c:v>0.87962323672561804</c:v>
                </c:pt>
                <c:pt idx="108">
                  <c:v>0.87816003979078106</c:v>
                </c:pt>
                <c:pt idx="109">
                  <c:v>0.87666902110592004</c:v>
                </c:pt>
                <c:pt idx="110">
                  <c:v>0.87517573125779302</c:v>
                </c:pt>
                <c:pt idx="111">
                  <c:v>0.87368300920048303</c:v>
                </c:pt>
                <c:pt idx="112">
                  <c:v>0.87216189760233298</c:v>
                </c:pt>
                <c:pt idx="113">
                  <c:v>0.870698700667495</c:v>
                </c:pt>
                <c:pt idx="114">
                  <c:v>0.86917588569689497</c:v>
                </c:pt>
                <c:pt idx="115">
                  <c:v>0.86768486701203396</c:v>
                </c:pt>
                <c:pt idx="116">
                  <c:v>0.866131959128145</c:v>
                </c:pt>
                <c:pt idx="117">
                  <c:v>0.86454725495851703</c:v>
                </c:pt>
                <c:pt idx="118">
                  <c:v>0.86290236496230999</c:v>
                </c:pt>
                <c:pt idx="119">
                  <c:v>0.86144143919073901</c:v>
                </c:pt>
                <c:pt idx="120">
                  <c:v>0.85998051341916804</c:v>
                </c:pt>
                <c:pt idx="121">
                  <c:v>0.85851731648433005</c:v>
                </c:pt>
                <c:pt idx="122">
                  <c:v>0.85699677267699703</c:v>
                </c:pt>
                <c:pt idx="123">
                  <c:v>0.85550348282887001</c:v>
                </c:pt>
                <c:pt idx="124">
                  <c:v>0.85398066785826998</c:v>
                </c:pt>
                <c:pt idx="125">
                  <c:v>0.85248964917340997</c:v>
                </c:pt>
                <c:pt idx="126">
                  <c:v>0.85099692711609898</c:v>
                </c:pt>
                <c:pt idx="127">
                  <c:v>0.84944401923221002</c:v>
                </c:pt>
                <c:pt idx="128">
                  <c:v>0.84792063647079396</c:v>
                </c:pt>
                <c:pt idx="129">
                  <c:v>0.84642791441348397</c:v>
                </c:pt>
                <c:pt idx="130">
                  <c:v>0.844996513764385</c:v>
                </c:pt>
                <c:pt idx="131">
                  <c:v>0.84350606287034102</c:v>
                </c:pt>
                <c:pt idx="132">
                  <c:v>0.84195315498645196</c:v>
                </c:pt>
                <c:pt idx="133">
                  <c:v>0.84048995805161397</c:v>
                </c:pt>
                <c:pt idx="134">
                  <c:v>0.839058557402516</c:v>
                </c:pt>
                <c:pt idx="135">
                  <c:v>0.83759763163094503</c:v>
                </c:pt>
                <c:pt idx="136">
                  <c:v>0.83616679877266298</c:v>
                </c:pt>
                <c:pt idx="137">
                  <c:v>0.83467350892453596</c:v>
                </c:pt>
                <c:pt idx="138">
                  <c:v>0.83321258315296398</c:v>
                </c:pt>
                <c:pt idx="139">
                  <c:v>0.83175165738139401</c:v>
                </c:pt>
                <c:pt idx="140">
                  <c:v>0.83031855335984495</c:v>
                </c:pt>
                <c:pt idx="141">
                  <c:v>0.82891951678730302</c:v>
                </c:pt>
                <c:pt idx="142">
                  <c:v>0.82751820905149298</c:v>
                </c:pt>
                <c:pt idx="143">
                  <c:v>0.82611690131568505</c:v>
                </c:pt>
                <c:pt idx="144">
                  <c:v>0.82474568649316504</c:v>
                </c:pt>
                <c:pt idx="145">
                  <c:v>0.82328476072159396</c:v>
                </c:pt>
                <c:pt idx="146">
                  <c:v>0.82185336007249499</c:v>
                </c:pt>
                <c:pt idx="147">
                  <c:v>0.82057412736229296</c:v>
                </c:pt>
                <c:pt idx="148">
                  <c:v>0.81926480173880201</c:v>
                </c:pt>
                <c:pt idx="149">
                  <c:v>0.81798500123778395</c:v>
                </c:pt>
                <c:pt idx="150">
                  <c:v>0.81670803969084904</c:v>
                </c:pt>
                <c:pt idx="151">
                  <c:v>0.81542823918982998</c:v>
                </c:pt>
                <c:pt idx="152">
                  <c:v>0.81414900647962896</c:v>
                </c:pt>
                <c:pt idx="153">
                  <c:v>0.81286977376942704</c:v>
                </c:pt>
                <c:pt idx="154">
                  <c:v>0.81162233734496403</c:v>
                </c:pt>
                <c:pt idx="155">
                  <c:v>0.81034253684394597</c:v>
                </c:pt>
                <c:pt idx="156">
                  <c:v>0.80909339704703298</c:v>
                </c:pt>
                <c:pt idx="157">
                  <c:v>0.80787548574504298</c:v>
                </c:pt>
                <c:pt idx="158">
                  <c:v>0.80662804932058096</c:v>
                </c:pt>
                <c:pt idx="159">
                  <c:v>0.80540843464614098</c:v>
                </c:pt>
                <c:pt idx="160">
                  <c:v>0.80419109113496801</c:v>
                </c:pt>
                <c:pt idx="161">
                  <c:v>0.80309525485858602</c:v>
                </c:pt>
                <c:pt idx="162">
                  <c:v>0.80196762229646401</c:v>
                </c:pt>
                <c:pt idx="163">
                  <c:v>0.80084169310679199</c:v>
                </c:pt>
                <c:pt idx="164">
                  <c:v>0.79971406054466998</c:v>
                </c:pt>
                <c:pt idx="165">
                  <c:v>0.79861822426828799</c:v>
                </c:pt>
                <c:pt idx="166">
                  <c:v>0.79755248090519404</c:v>
                </c:pt>
                <c:pt idx="167">
                  <c:v>0.79651683045539101</c:v>
                </c:pt>
                <c:pt idx="168">
                  <c:v>0.79548061221476996</c:v>
                </c:pt>
                <c:pt idx="169">
                  <c:v>0.79450685096399398</c:v>
                </c:pt>
                <c:pt idx="170">
                  <c:v>0.793440539810085</c:v>
                </c:pt>
                <c:pt idx="171">
                  <c:v>0.79234527132452004</c:v>
                </c:pt>
                <c:pt idx="172">
                  <c:v>0.79137094228292804</c:v>
                </c:pt>
                <c:pt idx="173">
                  <c:v>0.790456799067914</c:v>
                </c:pt>
                <c:pt idx="174">
                  <c:v>0.78945294490384998</c:v>
                </c:pt>
                <c:pt idx="175">
                  <c:v>0.78856889460212598</c:v>
                </c:pt>
                <c:pt idx="176">
                  <c:v>0.78765418359629602</c:v>
                </c:pt>
                <c:pt idx="177">
                  <c:v>0.78668042234552105</c:v>
                </c:pt>
                <c:pt idx="178">
                  <c:v>0.78582816832953695</c:v>
                </c:pt>
                <c:pt idx="179">
                  <c:v>0.78494582140026303</c:v>
                </c:pt>
                <c:pt idx="180">
                  <c:v>0.78406177109853903</c:v>
                </c:pt>
                <c:pt idx="181">
                  <c:v>0.783179424169265</c:v>
                </c:pt>
                <c:pt idx="182">
                  <c:v>0.78232546678083004</c:v>
                </c:pt>
                <c:pt idx="183">
                  <c:v>0.78147321276484605</c:v>
                </c:pt>
                <c:pt idx="184">
                  <c:v>0.78065048387133296</c:v>
                </c:pt>
                <c:pt idx="185">
                  <c:v>0.779828322768639</c:v>
                </c:pt>
                <c:pt idx="186">
                  <c:v>0.77906805086497199</c:v>
                </c:pt>
                <c:pt idx="187">
                  <c:v>0.77827541488475005</c:v>
                </c:pt>
                <c:pt idx="188">
                  <c:v>0.777485050067794</c:v>
                </c:pt>
                <c:pt idx="189">
                  <c:v>0.77669241408757095</c:v>
                </c:pt>
                <c:pt idx="190">
                  <c:v>0.77596223509719398</c:v>
                </c:pt>
                <c:pt idx="191">
                  <c:v>0.77519969203026096</c:v>
                </c:pt>
                <c:pt idx="192">
                  <c:v>0.77446894524906695</c:v>
                </c:pt>
                <c:pt idx="193">
                  <c:v>0.77373876625868998</c:v>
                </c:pt>
                <c:pt idx="194">
                  <c:v>0.77306763751325802</c:v>
                </c:pt>
                <c:pt idx="195">
                  <c:v>0.77236755143616997</c:v>
                </c:pt>
                <c:pt idx="196">
                  <c:v>0.77169869385400502</c:v>
                </c:pt>
                <c:pt idx="197">
                  <c:v>0.77102813289938998</c:v>
                </c:pt>
                <c:pt idx="198">
                  <c:v>0.77032747903148502</c:v>
                </c:pt>
                <c:pt idx="199">
                  <c:v>0.76968871436260999</c:v>
                </c:pt>
                <c:pt idx="200">
                  <c:v>0.76908004260702301</c:v>
                </c:pt>
                <c:pt idx="201">
                  <c:v>0.76843900677487997</c:v>
                </c:pt>
                <c:pt idx="202">
                  <c:v>0.76777071698353205</c:v>
                </c:pt>
                <c:pt idx="203">
                  <c:v>0.76719157035041796</c:v>
                </c:pt>
                <c:pt idx="204">
                  <c:v>0.76658289859483097</c:v>
                </c:pt>
                <c:pt idx="205">
                  <c:v>0.76597195567597798</c:v>
                </c:pt>
                <c:pt idx="206">
                  <c:v>0.76536328392039099</c:v>
                </c:pt>
                <c:pt idx="207">
                  <c:v>0.76478470507809404</c:v>
                </c:pt>
                <c:pt idx="208">
                  <c:v>0.764237922521536</c:v>
                </c:pt>
                <c:pt idx="209">
                  <c:v>0.76368886880171205</c:v>
                </c:pt>
                <c:pt idx="210">
                  <c:v>0.76317217915844304</c:v>
                </c:pt>
                <c:pt idx="211">
                  <c:v>0.76262312543861799</c:v>
                </c:pt>
                <c:pt idx="212">
                  <c:v>0.76207634288206005</c:v>
                </c:pt>
                <c:pt idx="213">
                  <c:v>0.76155738207552504</c:v>
                </c:pt>
                <c:pt idx="214">
                  <c:v>0.76101059951896699</c:v>
                </c:pt>
                <c:pt idx="215">
                  <c:v>0.76052116383490398</c:v>
                </c:pt>
                <c:pt idx="216">
                  <c:v>0.76000447419163597</c:v>
                </c:pt>
                <c:pt idx="217">
                  <c:v>0.75945542047181103</c:v>
                </c:pt>
                <c:pt idx="218">
                  <c:v>0.75903014515004397</c:v>
                </c:pt>
                <c:pt idx="219">
                  <c:v>0.75854354842006499</c:v>
                </c:pt>
                <c:pt idx="220">
                  <c:v>0.75805638389926899</c:v>
                </c:pt>
                <c:pt idx="221">
                  <c:v>0.75756694821520598</c:v>
                </c:pt>
                <c:pt idx="222">
                  <c:v>0.75708035148522701</c:v>
                </c:pt>
                <c:pt idx="223">
                  <c:v>0.75659318696443101</c:v>
                </c:pt>
                <c:pt idx="224">
                  <c:v>0.75613611535692404</c:v>
                </c:pt>
                <c:pt idx="225">
                  <c:v>0.75568131491268498</c:v>
                </c:pt>
                <c:pt idx="226">
                  <c:v>0.75528386134094005</c:v>
                </c:pt>
                <c:pt idx="227">
                  <c:v>0.75482678973343298</c:v>
                </c:pt>
                <c:pt idx="228">
                  <c:v>0.75443160732495496</c:v>
                </c:pt>
                <c:pt idx="229">
                  <c:v>0.75397453571744899</c:v>
                </c:pt>
                <c:pt idx="230">
                  <c:v>0.75354926039568204</c:v>
                </c:pt>
                <c:pt idx="231">
                  <c:v>0.753122281701464</c:v>
                </c:pt>
                <c:pt idx="232">
                  <c:v>0.75269473521643104</c:v>
                </c:pt>
                <c:pt idx="233">
                  <c:v>0.75230012059876905</c:v>
                </c:pt>
                <c:pt idx="234">
                  <c:v>0.75184248120044594</c:v>
                </c:pt>
                <c:pt idx="235">
                  <c:v>0.75150748461854699</c:v>
                </c:pt>
                <c:pt idx="236">
                  <c:v>0.75111230221006797</c:v>
                </c:pt>
                <c:pt idx="237">
                  <c:v>0.75062513768927297</c:v>
                </c:pt>
                <c:pt idx="238">
                  <c:v>0.75029014110737402</c:v>
                </c:pt>
                <c:pt idx="239">
                  <c:v>0.749894958698896</c:v>
                </c:pt>
                <c:pt idx="240">
                  <c:v>0.74955939432618002</c:v>
                </c:pt>
                <c:pt idx="241">
                  <c:v>0.74913241563196198</c:v>
                </c:pt>
                <c:pt idx="242">
                  <c:v>0.74873723322348495</c:v>
                </c:pt>
                <c:pt idx="243">
                  <c:v>0.74837157593747905</c:v>
                </c:pt>
                <c:pt idx="244">
                  <c:v>0.74803657935557999</c:v>
                </c:pt>
                <c:pt idx="245">
                  <c:v>0.74764139694710297</c:v>
                </c:pt>
                <c:pt idx="246">
                  <c:v>0.74733592548767602</c:v>
                </c:pt>
                <c:pt idx="247">
                  <c:v>0.74697083599248704</c:v>
                </c:pt>
                <c:pt idx="248">
                  <c:v>0.74660517870648102</c:v>
                </c:pt>
                <c:pt idx="249">
                  <c:v>0.74624008921129303</c:v>
                </c:pt>
                <c:pt idx="250">
                  <c:v>0.74590452483857705</c:v>
                </c:pt>
                <c:pt idx="251">
                  <c:v>0.74556952825667799</c:v>
                </c:pt>
                <c:pt idx="252">
                  <c:v>0.74526632796051795</c:v>
                </c:pt>
                <c:pt idx="253">
                  <c:v>0.74490067067451304</c:v>
                </c:pt>
                <c:pt idx="254">
                  <c:v>0.74456567409261298</c:v>
                </c:pt>
                <c:pt idx="255">
                  <c:v>0.74420001680660797</c:v>
                </c:pt>
                <c:pt idx="256">
                  <c:v>0.74386502022470902</c:v>
                </c:pt>
                <c:pt idx="257">
                  <c:v>0.74355954876528096</c:v>
                </c:pt>
                <c:pt idx="258">
                  <c:v>0.74325634846912303</c:v>
                </c:pt>
                <c:pt idx="259">
                  <c:v>0.74295087700969598</c:v>
                </c:pt>
                <c:pt idx="260">
                  <c:v>0.74264710892271901</c:v>
                </c:pt>
                <c:pt idx="261">
                  <c:v>0.74227974826426302</c:v>
                </c:pt>
                <c:pt idx="262">
                  <c:v>0.74200664088139301</c:v>
                </c:pt>
                <c:pt idx="263">
                  <c:v>0.74173296570770497</c:v>
                </c:pt>
                <c:pt idx="264">
                  <c:v>0.74139796912580702</c:v>
                </c:pt>
                <c:pt idx="265">
                  <c:v>0.74109249766637997</c:v>
                </c:pt>
                <c:pt idx="266">
                  <c:v>0.74072740817119098</c:v>
                </c:pt>
                <c:pt idx="267">
                  <c:v>0.740515622196533</c:v>
                </c:pt>
                <c:pt idx="268">
                  <c:v>0.74021015073710605</c:v>
                </c:pt>
                <c:pt idx="269">
                  <c:v>0.73993704335423505</c:v>
                </c:pt>
                <c:pt idx="270">
                  <c:v>0.73963157189480899</c:v>
                </c:pt>
                <c:pt idx="271">
                  <c:v>0.73935789672112096</c:v>
                </c:pt>
                <c:pt idx="272">
                  <c:v>0.73908251817498405</c:v>
                </c:pt>
                <c:pt idx="273">
                  <c:v>0.738779317878824</c:v>
                </c:pt>
                <c:pt idx="274">
                  <c:v>0.73850564270513697</c:v>
                </c:pt>
                <c:pt idx="275">
                  <c:v>0.73826206044473897</c:v>
                </c:pt>
                <c:pt idx="276">
                  <c:v>0.73798668189860195</c:v>
                </c:pt>
                <c:pt idx="277">
                  <c:v>0.73765111752588597</c:v>
                </c:pt>
                <c:pt idx="278">
                  <c:v>0.73743989934204401</c:v>
                </c:pt>
                <c:pt idx="279">
                  <c:v>0.737164520795906</c:v>
                </c:pt>
                <c:pt idx="280">
                  <c:v>0.73695103144879803</c:v>
                </c:pt>
                <c:pt idx="281">
                  <c:v>0.73661773823934895</c:v>
                </c:pt>
                <c:pt idx="282">
                  <c:v>0.73637415597895095</c:v>
                </c:pt>
                <c:pt idx="283">
                  <c:v>0.73609877743281305</c:v>
                </c:pt>
                <c:pt idx="284">
                  <c:v>0.73588699145815495</c:v>
                </c:pt>
                <c:pt idx="285">
                  <c:v>0.73564113803449005</c:v>
                </c:pt>
                <c:pt idx="286">
                  <c:v>0.73539812356490897</c:v>
                </c:pt>
                <c:pt idx="287">
                  <c:v>0.73512444839122204</c:v>
                </c:pt>
                <c:pt idx="288">
                  <c:v>0.73488086613082304</c:v>
                </c:pt>
                <c:pt idx="289">
                  <c:v>0.73463728387042504</c:v>
                </c:pt>
                <c:pt idx="290">
                  <c:v>0.73442379452331696</c:v>
                </c:pt>
                <c:pt idx="291">
                  <c:v>0.73415068714044696</c:v>
                </c:pt>
                <c:pt idx="292">
                  <c:v>0.73393663000252096</c:v>
                </c:pt>
                <c:pt idx="293">
                  <c:v>0.73369361553293899</c:v>
                </c:pt>
                <c:pt idx="294">
                  <c:v>0.73345003327254199</c:v>
                </c:pt>
                <c:pt idx="295">
                  <c:v>0.73326606904790603</c:v>
                </c:pt>
                <c:pt idx="296">
                  <c:v>0.73299296166503503</c:v>
                </c:pt>
                <c:pt idx="297">
                  <c:v>0.73277947231792595</c:v>
                </c:pt>
                <c:pt idx="298">
                  <c:v>0.73253589005752895</c:v>
                </c:pt>
                <c:pt idx="299">
                  <c:v>0.73229230779712995</c:v>
                </c:pt>
                <c:pt idx="300">
                  <c:v>0.73207881845002198</c:v>
                </c:pt>
                <c:pt idx="301">
                  <c:v>0.731867032475363</c:v>
                </c:pt>
                <c:pt idx="302">
                  <c:v>0.73165354312825504</c:v>
                </c:pt>
                <c:pt idx="303">
                  <c:v>0.73144005378114596</c:v>
                </c:pt>
                <c:pt idx="304">
                  <c:v>0.73119647152074796</c:v>
                </c:pt>
                <c:pt idx="305">
                  <c:v>0.730982982173639</c:v>
                </c:pt>
                <c:pt idx="306">
                  <c:v>0.73073939991324199</c:v>
                </c:pt>
                <c:pt idx="307">
                  <c:v>0.73055770685187205</c:v>
                </c:pt>
                <c:pt idx="308">
                  <c:v>0.73037431041805301</c:v>
                </c:pt>
                <c:pt idx="309">
                  <c:v>0.73019034619341705</c:v>
                </c:pt>
                <c:pt idx="310">
                  <c:v>0.72997912800957498</c:v>
                </c:pt>
                <c:pt idx="311">
                  <c:v>0.72976507087164999</c:v>
                </c:pt>
                <c:pt idx="312">
                  <c:v>0.72955158152454103</c:v>
                </c:pt>
                <c:pt idx="313">
                  <c:v>0.729370456253989</c:v>
                </c:pt>
                <c:pt idx="314">
                  <c:v>0.729156399116063</c:v>
                </c:pt>
                <c:pt idx="315">
                  <c:v>0.72897300268224297</c:v>
                </c:pt>
                <c:pt idx="316">
                  <c:v>0.72879130962087502</c:v>
                </c:pt>
                <c:pt idx="317">
                  <c:v>0.72857782027376605</c:v>
                </c:pt>
                <c:pt idx="318">
                  <c:v>0.72836433092665698</c:v>
                </c:pt>
                <c:pt idx="319">
                  <c:v>0.72815027378873198</c:v>
                </c:pt>
                <c:pt idx="320">
                  <c:v>0.72793678444162302</c:v>
                </c:pt>
                <c:pt idx="321">
                  <c:v>0.727785184293543</c:v>
                </c:pt>
                <c:pt idx="322">
                  <c:v>0.72760349123217405</c:v>
                </c:pt>
                <c:pt idx="323">
                  <c:v>0.72742009479835401</c:v>
                </c:pt>
                <c:pt idx="324">
                  <c:v>0.72723840173698495</c:v>
                </c:pt>
                <c:pt idx="325">
                  <c:v>0.72705500530316602</c:v>
                </c:pt>
                <c:pt idx="326">
                  <c:v>0.72687104107852996</c:v>
                </c:pt>
                <c:pt idx="327">
                  <c:v>0.72668934801716101</c:v>
                </c:pt>
                <c:pt idx="328">
                  <c:v>0.72650595158334097</c:v>
                </c:pt>
                <c:pt idx="329">
                  <c:v>0.72632425852197202</c:v>
                </c:pt>
                <c:pt idx="330">
                  <c:v>0.72614086208815298</c:v>
                </c:pt>
                <c:pt idx="331">
                  <c:v>0.72595916902678403</c:v>
                </c:pt>
                <c:pt idx="332">
                  <c:v>0.72577520480214697</c:v>
                </c:pt>
                <c:pt idx="333">
                  <c:v>0.72559351174077802</c:v>
                </c:pt>
                <c:pt idx="334">
                  <c:v>0.72544020822024802</c:v>
                </c:pt>
                <c:pt idx="335">
                  <c:v>0.72522842224559003</c:v>
                </c:pt>
                <c:pt idx="336">
                  <c:v>0.725074550934243</c:v>
                </c:pt>
                <c:pt idx="337">
                  <c:v>0.72492295078616298</c:v>
                </c:pt>
                <c:pt idx="338">
                  <c:v>0.72477135063808296</c:v>
                </c:pt>
                <c:pt idx="339">
                  <c:v>0.72458795420426303</c:v>
                </c:pt>
                <c:pt idx="340">
                  <c:v>0.72440626114289397</c:v>
                </c:pt>
                <c:pt idx="341">
                  <c:v>0.72428418611728695</c:v>
                </c:pt>
                <c:pt idx="342">
                  <c:v>0.72407069677017899</c:v>
                </c:pt>
                <c:pt idx="343">
                  <c:v>0.723949189535388</c:v>
                </c:pt>
                <c:pt idx="344">
                  <c:v>0.72376522531075205</c:v>
                </c:pt>
                <c:pt idx="345">
                  <c:v>0.72361362516267203</c:v>
                </c:pt>
                <c:pt idx="346">
                  <c:v>0.72349211792788204</c:v>
                </c:pt>
                <c:pt idx="347">
                  <c:v>0.72334051777980102</c:v>
                </c:pt>
                <c:pt idx="348">
                  <c:v>0.72318664646845499</c:v>
                </c:pt>
                <c:pt idx="349">
                  <c:v>0.72303504632037396</c:v>
                </c:pt>
                <c:pt idx="350">
                  <c:v>0.72285335325900602</c:v>
                </c:pt>
                <c:pt idx="351">
                  <c:v>0.72266938903436895</c:v>
                </c:pt>
                <c:pt idx="352">
                  <c:v>0.72248599260055002</c:v>
                </c:pt>
                <c:pt idx="353">
                  <c:v>0.722363917574942</c:v>
                </c:pt>
                <c:pt idx="354">
                  <c:v>0.72227420662589203</c:v>
                </c:pt>
                <c:pt idx="355">
                  <c:v>0.722090810192072</c:v>
                </c:pt>
                <c:pt idx="356">
                  <c:v>0.72193921004399197</c:v>
                </c:pt>
                <c:pt idx="357">
                  <c:v>0.72178760989591195</c:v>
                </c:pt>
                <c:pt idx="358">
                  <c:v>0.72166383149785496</c:v>
                </c:pt>
                <c:pt idx="359">
                  <c:v>0.72151223134977505</c:v>
                </c:pt>
                <c:pt idx="360">
                  <c:v>0.72129817421185005</c:v>
                </c:pt>
                <c:pt idx="361">
                  <c:v>0.72117666697705796</c:v>
                </c:pt>
                <c:pt idx="362">
                  <c:v>0.72105459195145105</c:v>
                </c:pt>
                <c:pt idx="363">
                  <c:v>0.72090299180337203</c:v>
                </c:pt>
                <c:pt idx="364">
                  <c:v>0.72081157748186997</c:v>
                </c:pt>
                <c:pt idx="365">
                  <c:v>0.72065997733379095</c:v>
                </c:pt>
                <c:pt idx="366">
                  <c:v>0.72053790230818304</c:v>
                </c:pt>
                <c:pt idx="367">
                  <c:v>0.72041639507339195</c:v>
                </c:pt>
                <c:pt idx="368">
                  <c:v>0.72023243084875599</c:v>
                </c:pt>
                <c:pt idx="369">
                  <c:v>0.72008083070067597</c:v>
                </c:pt>
                <c:pt idx="370">
                  <c:v>0.71995932346588598</c:v>
                </c:pt>
                <c:pt idx="371">
                  <c:v>0.719867341353567</c:v>
                </c:pt>
                <c:pt idx="372">
                  <c:v>0.71971574120548798</c:v>
                </c:pt>
                <c:pt idx="373">
                  <c:v>0.71956414105740796</c:v>
                </c:pt>
                <c:pt idx="374">
                  <c:v>0.71947215894508998</c:v>
                </c:pt>
                <c:pt idx="375">
                  <c:v>0.71932055879700996</c:v>
                </c:pt>
                <c:pt idx="376">
                  <c:v>0.71919848377140305</c:v>
                </c:pt>
                <c:pt idx="377">
                  <c:v>0.71901508733758401</c:v>
                </c:pt>
                <c:pt idx="378">
                  <c:v>0.71895546930182097</c:v>
                </c:pt>
                <c:pt idx="379">
                  <c:v>0.71880159799047505</c:v>
                </c:pt>
                <c:pt idx="380">
                  <c:v>0.71867952296486803</c:v>
                </c:pt>
                <c:pt idx="381">
                  <c:v>0.71852792281678701</c:v>
                </c:pt>
                <c:pt idx="382">
                  <c:v>0.71840641558199703</c:v>
                </c:pt>
                <c:pt idx="383">
                  <c:v>0.71831443346967905</c:v>
                </c:pt>
                <c:pt idx="384">
                  <c:v>0.71816283332159903</c:v>
                </c:pt>
                <c:pt idx="385">
                  <c:v>0.71804075829599101</c:v>
                </c:pt>
                <c:pt idx="386">
                  <c:v>0.71791925106120102</c:v>
                </c:pt>
                <c:pt idx="387">
                  <c:v>0.71782726894888305</c:v>
                </c:pt>
                <c:pt idx="388">
                  <c:v>0.71770576171409195</c:v>
                </c:pt>
                <c:pt idx="389">
                  <c:v>0.71761377960177397</c:v>
                </c:pt>
                <c:pt idx="390">
                  <c:v>0.71746217945369395</c:v>
                </c:pt>
                <c:pt idx="391">
                  <c:v>0.71734067221890296</c:v>
                </c:pt>
                <c:pt idx="392">
                  <c:v>0.71721859719329595</c:v>
                </c:pt>
                <c:pt idx="393">
                  <c:v>0.71709708995850496</c:v>
                </c:pt>
                <c:pt idx="394">
                  <c:v>0.71697501493289795</c:v>
                </c:pt>
                <c:pt idx="395">
                  <c:v>0.71688303282057997</c:v>
                </c:pt>
                <c:pt idx="396">
                  <c:v>0.71676152558578898</c:v>
                </c:pt>
                <c:pt idx="397">
                  <c:v>0.716640018350999</c:v>
                </c:pt>
                <c:pt idx="398">
                  <c:v>0.71651794332539098</c:v>
                </c:pt>
                <c:pt idx="399">
                  <c:v>0.716425961213073</c:v>
                </c:pt>
                <c:pt idx="400">
                  <c:v>0.71630445397828302</c:v>
                </c:pt>
                <c:pt idx="401">
                  <c:v>0.71621247186596404</c:v>
                </c:pt>
                <c:pt idx="402">
                  <c:v>0.71609096463117405</c:v>
                </c:pt>
                <c:pt idx="403">
                  <c:v>0.71596888960556704</c:v>
                </c:pt>
                <c:pt idx="404">
                  <c:v>0.71587917865651596</c:v>
                </c:pt>
                <c:pt idx="405">
                  <c:v>0.71572587513598596</c:v>
                </c:pt>
                <c:pt idx="406">
                  <c:v>0.71563616418693499</c:v>
                </c:pt>
                <c:pt idx="407">
                  <c:v>0.71551408916132697</c:v>
                </c:pt>
                <c:pt idx="408">
                  <c:v>0.71539258192653699</c:v>
                </c:pt>
                <c:pt idx="409">
                  <c:v>0.71530059981421801</c:v>
                </c:pt>
                <c:pt idx="410">
                  <c:v>0.71520861770190003</c:v>
                </c:pt>
                <c:pt idx="411">
                  <c:v>0.71511663558958205</c:v>
                </c:pt>
                <c:pt idx="412">
                  <c:v>0.71499512835479195</c:v>
                </c:pt>
                <c:pt idx="413">
                  <c:v>0.71487362112000097</c:v>
                </c:pt>
                <c:pt idx="414">
                  <c:v>0.71481343529342301</c:v>
                </c:pt>
                <c:pt idx="415">
                  <c:v>0.71472145318110503</c:v>
                </c:pt>
                <c:pt idx="416">
                  <c:v>0.71459994594631404</c:v>
                </c:pt>
                <c:pt idx="417">
                  <c:v>0.71453805674728499</c:v>
                </c:pt>
                <c:pt idx="418">
                  <c:v>0.71444834579823402</c:v>
                </c:pt>
                <c:pt idx="419">
                  <c:v>0.714326270772626</c:v>
                </c:pt>
                <c:pt idx="420">
                  <c:v>0.71426438157359795</c:v>
                </c:pt>
                <c:pt idx="421">
                  <c:v>0.71411278142551804</c:v>
                </c:pt>
                <c:pt idx="422">
                  <c:v>0.71399127419072805</c:v>
                </c:pt>
                <c:pt idx="423">
                  <c:v>0.71389929207840996</c:v>
                </c:pt>
                <c:pt idx="424">
                  <c:v>0.71374769193033005</c:v>
                </c:pt>
                <c:pt idx="425">
                  <c:v>0.713685802731301</c:v>
                </c:pt>
                <c:pt idx="426">
                  <c:v>0.71359382061898302</c:v>
                </c:pt>
                <c:pt idx="427">
                  <c:v>0.71347231338419204</c:v>
                </c:pt>
                <c:pt idx="428">
                  <c:v>0.71338260243514096</c:v>
                </c:pt>
                <c:pt idx="429">
                  <c:v>0.71329062032282298</c:v>
                </c:pt>
                <c:pt idx="430">
                  <c:v>0.71322873112379404</c:v>
                </c:pt>
                <c:pt idx="431">
                  <c:v>0.71310665609818702</c:v>
                </c:pt>
                <c:pt idx="432">
                  <c:v>0.71298514886339603</c:v>
                </c:pt>
                <c:pt idx="433">
                  <c:v>0.71289316675107794</c:v>
                </c:pt>
                <c:pt idx="434">
                  <c:v>0.71286364162860605</c:v>
                </c:pt>
                <c:pt idx="435">
                  <c:v>0.71277165951628796</c:v>
                </c:pt>
                <c:pt idx="436">
                  <c:v>0.71264958449068005</c:v>
                </c:pt>
                <c:pt idx="437">
                  <c:v>0.71255987354162897</c:v>
                </c:pt>
                <c:pt idx="438">
                  <c:v>0.71249798434260003</c:v>
                </c:pt>
                <c:pt idx="439">
                  <c:v>0.71237647710780905</c:v>
                </c:pt>
                <c:pt idx="440">
                  <c:v>0.712316859072048</c:v>
                </c:pt>
                <c:pt idx="441">
                  <c:v>0.71222487695973002</c:v>
                </c:pt>
                <c:pt idx="442">
                  <c:v>0.71213289484741205</c:v>
                </c:pt>
                <c:pt idx="443">
                  <c:v>0.71204091273509396</c:v>
                </c:pt>
                <c:pt idx="444">
                  <c:v>0.71191940550030297</c:v>
                </c:pt>
                <c:pt idx="445">
                  <c:v>0.71185921967372501</c:v>
                </c:pt>
                <c:pt idx="446">
                  <c:v>0.71173771243893502</c:v>
                </c:pt>
                <c:pt idx="447">
                  <c:v>0.71164573032661604</c:v>
                </c:pt>
                <c:pt idx="448">
                  <c:v>0.71158384112758699</c:v>
                </c:pt>
                <c:pt idx="449">
                  <c:v>0.71149413017853602</c:v>
                </c:pt>
                <c:pt idx="450">
                  <c:v>0.71140214806621804</c:v>
                </c:pt>
                <c:pt idx="451">
                  <c:v>0.71128064083142695</c:v>
                </c:pt>
                <c:pt idx="452">
                  <c:v>0.71118865871910997</c:v>
                </c:pt>
                <c:pt idx="453">
                  <c:v>0.71115913359663696</c:v>
                </c:pt>
                <c:pt idx="454">
                  <c:v>0.71106715148431798</c:v>
                </c:pt>
                <c:pt idx="455">
                  <c:v>0.71106715148431798</c:v>
                </c:pt>
                <c:pt idx="456">
                  <c:v>0.710975169372001</c:v>
                </c:pt>
                <c:pt idx="457">
                  <c:v>0.71088545842295003</c:v>
                </c:pt>
                <c:pt idx="458">
                  <c:v>0.71079347631063206</c:v>
                </c:pt>
                <c:pt idx="459">
                  <c:v>0.71070206198913</c:v>
                </c:pt>
                <c:pt idx="460">
                  <c:v>0.71057998696352298</c:v>
                </c:pt>
                <c:pt idx="461">
                  <c:v>0.710458479728732</c:v>
                </c:pt>
                <c:pt idx="462">
                  <c:v>0.71036649761641402</c:v>
                </c:pt>
                <c:pt idx="463">
                  <c:v>0.71030687958065197</c:v>
                </c:pt>
                <c:pt idx="464">
                  <c:v>0.710244422590807</c:v>
                </c:pt>
                <c:pt idx="465">
                  <c:v>0.71018480455504496</c:v>
                </c:pt>
                <c:pt idx="466">
                  <c:v>0.71012291535601602</c:v>
                </c:pt>
                <c:pt idx="467">
                  <c:v>0.71003093324369804</c:v>
                </c:pt>
                <c:pt idx="468">
                  <c:v>0.70994122229464696</c:v>
                </c:pt>
                <c:pt idx="469">
                  <c:v>0.70984980797314601</c:v>
                </c:pt>
                <c:pt idx="470">
                  <c:v>0.70978735098330004</c:v>
                </c:pt>
                <c:pt idx="471">
                  <c:v>0.70963575083522001</c:v>
                </c:pt>
                <c:pt idx="472">
                  <c:v>0.70957386163619196</c:v>
                </c:pt>
                <c:pt idx="473">
                  <c:v>0.70954433651371895</c:v>
                </c:pt>
                <c:pt idx="474">
                  <c:v>0.70948415068713999</c:v>
                </c:pt>
                <c:pt idx="475">
                  <c:v>0.70939216857482201</c:v>
                </c:pt>
                <c:pt idx="476">
                  <c:v>0.70933027937579396</c:v>
                </c:pt>
                <c:pt idx="477">
                  <c:v>0.70924056842674199</c:v>
                </c:pt>
                <c:pt idx="478">
                  <c:v>0.70914915410524104</c:v>
                </c:pt>
                <c:pt idx="479">
                  <c:v>0.70908726490621199</c:v>
                </c:pt>
                <c:pt idx="480">
                  <c:v>0.70899755395716102</c:v>
                </c:pt>
                <c:pt idx="481">
                  <c:v>0.70893509696731605</c:v>
                </c:pt>
                <c:pt idx="482">
                  <c:v>0.70884368264581399</c:v>
                </c:pt>
                <c:pt idx="483">
                  <c:v>0.70875397169676302</c:v>
                </c:pt>
                <c:pt idx="484">
                  <c:v>0.70869208249773497</c:v>
                </c:pt>
                <c:pt idx="485">
                  <c:v>0.70866198958444504</c:v>
                </c:pt>
                <c:pt idx="486">
                  <c:v>0.70857000747212695</c:v>
                </c:pt>
                <c:pt idx="487">
                  <c:v>0.70847802535980897</c:v>
                </c:pt>
                <c:pt idx="488">
                  <c:v>0.70844850023733597</c:v>
                </c:pt>
                <c:pt idx="489">
                  <c:v>0.70835651812501799</c:v>
                </c:pt>
                <c:pt idx="490">
                  <c:v>0.70826453601270001</c:v>
                </c:pt>
                <c:pt idx="491">
                  <c:v>0.70817482506364904</c:v>
                </c:pt>
                <c:pt idx="492">
                  <c:v>0.70811293586461999</c:v>
                </c:pt>
                <c:pt idx="493">
                  <c:v>0.70808284295133095</c:v>
                </c:pt>
                <c:pt idx="494">
                  <c:v>0.70802095375230301</c:v>
                </c:pt>
                <c:pt idx="495">
                  <c:v>0.70789944651751102</c:v>
                </c:pt>
                <c:pt idx="496">
                  <c:v>0.70777737149190401</c:v>
                </c:pt>
                <c:pt idx="497">
                  <c:v>0.70771775345614296</c:v>
                </c:pt>
                <c:pt idx="498">
                  <c:v>0.70768766054285404</c:v>
                </c:pt>
                <c:pt idx="499">
                  <c:v>0.70759624622135198</c:v>
                </c:pt>
                <c:pt idx="500">
                  <c:v>0.70753435702232303</c:v>
                </c:pt>
                <c:pt idx="501">
                  <c:v>0.70747417119574496</c:v>
                </c:pt>
                <c:pt idx="502">
                  <c:v>0.70738275687424301</c:v>
                </c:pt>
                <c:pt idx="503">
                  <c:v>0.70732029988439704</c:v>
                </c:pt>
                <c:pt idx="504">
                  <c:v>0.707260681848636</c:v>
                </c:pt>
                <c:pt idx="505">
                  <c:v>0.70716869973631802</c:v>
                </c:pt>
                <c:pt idx="506">
                  <c:v>0.70713917461384601</c:v>
                </c:pt>
                <c:pt idx="507">
                  <c:v>0.707017099588238</c:v>
                </c:pt>
                <c:pt idx="508">
                  <c:v>0.70692511747592002</c:v>
                </c:pt>
                <c:pt idx="509">
                  <c:v>0.70686549944015797</c:v>
                </c:pt>
                <c:pt idx="510">
                  <c:v>0.70677351732784</c:v>
                </c:pt>
                <c:pt idx="511">
                  <c:v>0.70671162812881105</c:v>
                </c:pt>
                <c:pt idx="512">
                  <c:v>0.70668210300633805</c:v>
                </c:pt>
                <c:pt idx="513">
                  <c:v>0.70662191717975997</c:v>
                </c:pt>
                <c:pt idx="514">
                  <c:v>0.70653050285825902</c:v>
                </c:pt>
                <c:pt idx="515">
                  <c:v>0.70643852074594005</c:v>
                </c:pt>
                <c:pt idx="516">
                  <c:v>0.70637663154691199</c:v>
                </c:pt>
                <c:pt idx="517">
                  <c:v>0.70634653863362196</c:v>
                </c:pt>
                <c:pt idx="518">
                  <c:v>0.70625455652130498</c:v>
                </c:pt>
                <c:pt idx="519">
                  <c:v>0.70613304928651399</c:v>
                </c:pt>
                <c:pt idx="520">
                  <c:v>0.70607286345993503</c:v>
                </c:pt>
                <c:pt idx="521">
                  <c:v>0.70601097426090598</c:v>
                </c:pt>
                <c:pt idx="522">
                  <c:v>0.70595135622514504</c:v>
                </c:pt>
                <c:pt idx="523">
                  <c:v>0.70588946702611599</c:v>
                </c:pt>
                <c:pt idx="524">
                  <c:v>0.70579975607706502</c:v>
                </c:pt>
                <c:pt idx="525">
                  <c:v>0.70573786687803597</c:v>
                </c:pt>
                <c:pt idx="526">
                  <c:v>0.70567824884227404</c:v>
                </c:pt>
                <c:pt idx="527">
                  <c:v>0.70561579185242895</c:v>
                </c:pt>
                <c:pt idx="528">
                  <c:v>0.70555617381666602</c:v>
                </c:pt>
                <c:pt idx="529">
                  <c:v>0.70549428461763797</c:v>
                </c:pt>
                <c:pt idx="530">
                  <c:v>0.70543466658187604</c:v>
                </c:pt>
                <c:pt idx="531">
                  <c:v>0.70537277738284698</c:v>
                </c:pt>
                <c:pt idx="532">
                  <c:v>0.70528079527053</c:v>
                </c:pt>
                <c:pt idx="533">
                  <c:v>0.70525070235723997</c:v>
                </c:pt>
                <c:pt idx="534">
                  <c:v>0.70512919512244898</c:v>
                </c:pt>
                <c:pt idx="535">
                  <c:v>0.705037213010131</c:v>
                </c:pt>
                <c:pt idx="536">
                  <c:v>0.70497759497436996</c:v>
                </c:pt>
                <c:pt idx="537">
                  <c:v>0.70491570577534102</c:v>
                </c:pt>
                <c:pt idx="538">
                  <c:v>0.70482372366302304</c:v>
                </c:pt>
                <c:pt idx="539">
                  <c:v>0.70476353783644397</c:v>
                </c:pt>
                <c:pt idx="540">
                  <c:v>0.70473401271397196</c:v>
                </c:pt>
                <c:pt idx="541">
                  <c:v>0.70464203060165398</c:v>
                </c:pt>
                <c:pt idx="542">
                  <c:v>0.70458014140262404</c:v>
                </c:pt>
                <c:pt idx="543">
                  <c:v>0.70452052336686299</c:v>
                </c:pt>
                <c:pt idx="544">
                  <c:v>0.70445806637701702</c:v>
                </c:pt>
                <c:pt idx="545">
                  <c:v>0.70439844834125598</c:v>
                </c:pt>
                <c:pt idx="546">
                  <c:v>0.70433655914222704</c:v>
                </c:pt>
                <c:pt idx="547">
                  <c:v>0.70424457702990895</c:v>
                </c:pt>
                <c:pt idx="548">
                  <c:v>0.70418495899414701</c:v>
                </c:pt>
                <c:pt idx="549">
                  <c:v>0.70412306979511796</c:v>
                </c:pt>
                <c:pt idx="550">
                  <c:v>0.70400099476951095</c:v>
                </c:pt>
                <c:pt idx="551">
                  <c:v>0.70394137673374901</c:v>
                </c:pt>
                <c:pt idx="552">
                  <c:v>0.70387948753471996</c:v>
                </c:pt>
                <c:pt idx="553">
                  <c:v>0.70378977658566899</c:v>
                </c:pt>
                <c:pt idx="554">
                  <c:v>0.70372788738664005</c:v>
                </c:pt>
                <c:pt idx="555">
                  <c:v>0.70363590527432296</c:v>
                </c:pt>
                <c:pt idx="556">
                  <c:v>0.70357628723856103</c:v>
                </c:pt>
                <c:pt idx="557">
                  <c:v>0.70351439803953097</c:v>
                </c:pt>
                <c:pt idx="558">
                  <c:v>0.70345421221295301</c:v>
                </c:pt>
                <c:pt idx="559">
                  <c:v>0.70336279789145095</c:v>
                </c:pt>
                <c:pt idx="560">
                  <c:v>0.70330261206487399</c:v>
                </c:pt>
                <c:pt idx="561">
                  <c:v>0.70324072286584405</c:v>
                </c:pt>
                <c:pt idx="562">
                  <c:v>0.703178833666815</c:v>
                </c:pt>
                <c:pt idx="563">
                  <c:v>0.70308912271776502</c:v>
                </c:pt>
                <c:pt idx="564">
                  <c:v>0.70299714060544705</c:v>
                </c:pt>
                <c:pt idx="565">
                  <c:v>0.70293525140641699</c:v>
                </c:pt>
                <c:pt idx="566">
                  <c:v>0.70287563337065595</c:v>
                </c:pt>
                <c:pt idx="567">
                  <c:v>0.70284554045736702</c:v>
                </c:pt>
                <c:pt idx="568">
                  <c:v>0.70272403322257604</c:v>
                </c:pt>
                <c:pt idx="569">
                  <c:v>0.70266214402354699</c:v>
                </c:pt>
                <c:pt idx="570">
                  <c:v>0.70257016191122901</c:v>
                </c:pt>
                <c:pt idx="571">
                  <c:v>0.70251054387546696</c:v>
                </c:pt>
                <c:pt idx="572">
                  <c:v>0.70244865467643902</c:v>
                </c:pt>
                <c:pt idx="573">
                  <c:v>0.70235894372738705</c:v>
                </c:pt>
                <c:pt idx="574">
                  <c:v>0.70229648673754197</c:v>
                </c:pt>
                <c:pt idx="575">
                  <c:v>0.70223686870178004</c:v>
                </c:pt>
                <c:pt idx="576">
                  <c:v>0.70217497950275098</c:v>
                </c:pt>
                <c:pt idx="577">
                  <c:v>0.702082997390434</c:v>
                </c:pt>
                <c:pt idx="578">
                  <c:v>0.70202337935467196</c:v>
                </c:pt>
                <c:pt idx="579">
                  <c:v>0.70196149015564202</c:v>
                </c:pt>
                <c:pt idx="580">
                  <c:v>0.70190187211988098</c:v>
                </c:pt>
                <c:pt idx="581">
                  <c:v>0.701839415130035</c:v>
                </c:pt>
                <c:pt idx="582">
                  <c:v>0.70177979709427396</c:v>
                </c:pt>
                <c:pt idx="583">
                  <c:v>0.70171790789524402</c:v>
                </c:pt>
                <c:pt idx="584">
                  <c:v>0.70159640066045403</c:v>
                </c:pt>
                <c:pt idx="585">
                  <c:v>0.70153621483387596</c:v>
                </c:pt>
                <c:pt idx="586">
                  <c:v>0.70144423272155798</c:v>
                </c:pt>
                <c:pt idx="587">
                  <c:v>0.70135281840005603</c:v>
                </c:pt>
                <c:pt idx="588">
                  <c:v>0.70129263257347696</c:v>
                </c:pt>
                <c:pt idx="589">
                  <c:v>0.70120121825197601</c:v>
                </c:pt>
                <c:pt idx="590">
                  <c:v>0.70110923613965903</c:v>
                </c:pt>
                <c:pt idx="591">
                  <c:v>0.70104734694062898</c:v>
                </c:pt>
                <c:pt idx="592">
                  <c:v>0.70095763599157801</c:v>
                </c:pt>
                <c:pt idx="593">
                  <c:v>0.70089574679254996</c:v>
                </c:pt>
                <c:pt idx="594">
                  <c:v>0.70080376468023098</c:v>
                </c:pt>
                <c:pt idx="595">
                  <c:v>0.70074414664447005</c:v>
                </c:pt>
                <c:pt idx="596">
                  <c:v>0.70071405373118001</c:v>
                </c:pt>
                <c:pt idx="597">
                  <c:v>0.70062207161886203</c:v>
                </c:pt>
                <c:pt idx="598">
                  <c:v>0.70053008950654405</c:v>
                </c:pt>
                <c:pt idx="599">
                  <c:v>0.70047047147078301</c:v>
                </c:pt>
                <c:pt idx="600">
                  <c:v>0.70037848935846403</c:v>
                </c:pt>
                <c:pt idx="601">
                  <c:v>0.70031660015943498</c:v>
                </c:pt>
                <c:pt idx="602">
                  <c:v>0.70025698212367404</c:v>
                </c:pt>
                <c:pt idx="603">
                  <c:v>0.70016500001135495</c:v>
                </c:pt>
                <c:pt idx="604">
                  <c:v>0.70010538197559402</c:v>
                </c:pt>
                <c:pt idx="605">
                  <c:v>0.70001339986327604</c:v>
                </c:pt>
                <c:pt idx="606">
                  <c:v>0.69998330694998701</c:v>
                </c:pt>
                <c:pt idx="607">
                  <c:v>0.69989189262848495</c:v>
                </c:pt>
                <c:pt idx="608">
                  <c:v>0.69979991051616797</c:v>
                </c:pt>
                <c:pt idx="609">
                  <c:v>0.69970792840384899</c:v>
                </c:pt>
                <c:pt idx="610">
                  <c:v>0.69964831036808695</c:v>
                </c:pt>
                <c:pt idx="611">
                  <c:v>0.699586421169059</c:v>
                </c:pt>
                <c:pt idx="612">
                  <c:v>0.69949443905674002</c:v>
                </c:pt>
                <c:pt idx="613">
                  <c:v>0.69943482102097798</c:v>
                </c:pt>
                <c:pt idx="614">
                  <c:v>0.69934283890866</c:v>
                </c:pt>
                <c:pt idx="615">
                  <c:v>0.69928265308208204</c:v>
                </c:pt>
                <c:pt idx="616">
                  <c:v>0.69919123876058098</c:v>
                </c:pt>
                <c:pt idx="617">
                  <c:v>0.699099256648262</c:v>
                </c:pt>
                <c:pt idx="618">
                  <c:v>0.69903963861250096</c:v>
                </c:pt>
                <c:pt idx="619">
                  <c:v>0.69894765650018298</c:v>
                </c:pt>
                <c:pt idx="620">
                  <c:v>0.69888576730115404</c:v>
                </c:pt>
                <c:pt idx="621">
                  <c:v>0.69876369227554602</c:v>
                </c:pt>
                <c:pt idx="622">
                  <c:v>0.69873416715307402</c:v>
                </c:pt>
                <c:pt idx="623">
                  <c:v>0.69870407423978498</c:v>
                </c:pt>
                <c:pt idx="624">
                  <c:v>0.69858256700499399</c:v>
                </c:pt>
                <c:pt idx="625">
                  <c:v>0.69846049197938698</c:v>
                </c:pt>
                <c:pt idx="626">
                  <c:v>0.69839860278035804</c:v>
                </c:pt>
                <c:pt idx="627">
                  <c:v>0.69833898474459599</c:v>
                </c:pt>
                <c:pt idx="628">
                  <c:v>0.69824700263227901</c:v>
                </c:pt>
                <c:pt idx="629">
                  <c:v>0.69815502051996003</c:v>
                </c:pt>
                <c:pt idx="630">
                  <c:v>0.69809540248419799</c:v>
                </c:pt>
                <c:pt idx="631">
                  <c:v>0.69803351328517005</c:v>
                </c:pt>
                <c:pt idx="632">
                  <c:v>0.69791143825956303</c:v>
                </c:pt>
                <c:pt idx="633">
                  <c:v>0.69785182022379999</c:v>
                </c:pt>
                <c:pt idx="634">
                  <c:v>0.69778993102477105</c:v>
                </c:pt>
                <c:pt idx="635">
                  <c:v>0.69769794891245396</c:v>
                </c:pt>
                <c:pt idx="636">
                  <c:v>0.69760596680013498</c:v>
                </c:pt>
                <c:pt idx="637">
                  <c:v>0.69754634876437305</c:v>
                </c:pt>
                <c:pt idx="638">
                  <c:v>0.69742484152958295</c:v>
                </c:pt>
                <c:pt idx="639">
                  <c:v>0.69733285941726397</c:v>
                </c:pt>
                <c:pt idx="640">
                  <c:v>0.69727267359068601</c:v>
                </c:pt>
                <c:pt idx="641">
                  <c:v>0.69718125926918495</c:v>
                </c:pt>
                <c:pt idx="642">
                  <c:v>0.69708927715686697</c:v>
                </c:pt>
                <c:pt idx="643">
                  <c:v>0.69702965912110504</c:v>
                </c:pt>
                <c:pt idx="644">
                  <c:v>0.69696776992207599</c:v>
                </c:pt>
                <c:pt idx="645">
                  <c:v>0.69687578780975801</c:v>
                </c:pt>
                <c:pt idx="646">
                  <c:v>0.69681560198318004</c:v>
                </c:pt>
                <c:pt idx="647">
                  <c:v>0.69669409474838895</c:v>
                </c:pt>
                <c:pt idx="648">
                  <c:v>0.69663220554936001</c:v>
                </c:pt>
                <c:pt idx="649">
                  <c:v>0.69654022343704203</c:v>
                </c:pt>
                <c:pt idx="650">
                  <c:v>0.69648060540127998</c:v>
                </c:pt>
                <c:pt idx="651">
                  <c:v>0.69641871620225104</c:v>
                </c:pt>
                <c:pt idx="652">
                  <c:v>0.69626711605417102</c:v>
                </c:pt>
                <c:pt idx="653">
                  <c:v>0.69620693022759295</c:v>
                </c:pt>
                <c:pt idx="654">
                  <c:v>0.696115515906092</c:v>
                </c:pt>
                <c:pt idx="655">
                  <c:v>0.69605305891624603</c:v>
                </c:pt>
                <c:pt idx="656">
                  <c:v>0.69596334796719495</c:v>
                </c:pt>
                <c:pt idx="657">
                  <c:v>0.695871933645694</c:v>
                </c:pt>
                <c:pt idx="658">
                  <c:v>0.69577995153337602</c:v>
                </c:pt>
                <c:pt idx="659">
                  <c:v>0.69568796942105704</c:v>
                </c:pt>
                <c:pt idx="660">
                  <c:v>0.69559598730873895</c:v>
                </c:pt>
                <c:pt idx="661">
                  <c:v>0.69553636927297802</c:v>
                </c:pt>
                <c:pt idx="662">
                  <c:v>0.69544438716066004</c:v>
                </c:pt>
                <c:pt idx="663">
                  <c:v>0.69535297283915798</c:v>
                </c:pt>
                <c:pt idx="664">
                  <c:v>0.69526326189010701</c:v>
                </c:pt>
                <c:pt idx="665">
                  <c:v>0.69517127977779003</c:v>
                </c:pt>
                <c:pt idx="666">
                  <c:v>0.69504920475218201</c:v>
                </c:pt>
                <c:pt idx="667">
                  <c:v>0.69495779043067996</c:v>
                </c:pt>
                <c:pt idx="668">
                  <c:v>0.69486580831836298</c:v>
                </c:pt>
                <c:pt idx="669">
                  <c:v>0.69477609736931201</c:v>
                </c:pt>
                <c:pt idx="670">
                  <c:v>0.69468411525699303</c:v>
                </c:pt>
                <c:pt idx="671">
                  <c:v>0.69459213314467505</c:v>
                </c:pt>
                <c:pt idx="672">
                  <c:v>0.69450071882317399</c:v>
                </c:pt>
                <c:pt idx="673">
                  <c:v>0.69447062590988495</c:v>
                </c:pt>
                <c:pt idx="674">
                  <c:v>0.69434855088427705</c:v>
                </c:pt>
                <c:pt idx="675">
                  <c:v>0.69422704364948695</c:v>
                </c:pt>
                <c:pt idx="676">
                  <c:v>0.69416515445045801</c:v>
                </c:pt>
                <c:pt idx="677">
                  <c:v>0.69410553641469597</c:v>
                </c:pt>
                <c:pt idx="678">
                  <c:v>0.69395336847580003</c:v>
                </c:pt>
                <c:pt idx="679">
                  <c:v>0.69383186124100904</c:v>
                </c:pt>
                <c:pt idx="680">
                  <c:v>0.69373987912869095</c:v>
                </c:pt>
                <c:pt idx="681">
                  <c:v>0.69364846480719</c:v>
                </c:pt>
                <c:pt idx="682">
                  <c:v>0.69355648269487202</c:v>
                </c:pt>
                <c:pt idx="683">
                  <c:v>0.69346677174582005</c:v>
                </c:pt>
                <c:pt idx="684">
                  <c:v>0.69334299334776295</c:v>
                </c:pt>
                <c:pt idx="685">
                  <c:v>0.69325328239871198</c:v>
                </c:pt>
                <c:pt idx="686">
                  <c:v>0.69313120737310396</c:v>
                </c:pt>
                <c:pt idx="687">
                  <c:v>0.69303922526078598</c:v>
                </c:pt>
                <c:pt idx="688">
                  <c:v>0.692917718025996</c:v>
                </c:pt>
                <c:pt idx="689">
                  <c:v>0.69282573591367702</c:v>
                </c:pt>
                <c:pt idx="690">
                  <c:v>0.69270422867888704</c:v>
                </c:pt>
                <c:pt idx="691">
                  <c:v>0.69261224656656895</c:v>
                </c:pt>
                <c:pt idx="692">
                  <c:v>0.69249073933177796</c:v>
                </c:pt>
                <c:pt idx="693">
                  <c:v>0.69240102838272699</c:v>
                </c:pt>
                <c:pt idx="694">
                  <c:v>0.69230904627040901</c:v>
                </c:pt>
                <c:pt idx="695">
                  <c:v>0.69215517495906198</c:v>
                </c:pt>
                <c:pt idx="696">
                  <c:v>0.69206546401001101</c:v>
                </c:pt>
                <c:pt idx="697">
                  <c:v>0.69200357481098296</c:v>
                </c:pt>
                <c:pt idx="698">
                  <c:v>0.69191159269866398</c:v>
                </c:pt>
                <c:pt idx="699">
                  <c:v>0.69179008546387399</c:v>
                </c:pt>
                <c:pt idx="700">
                  <c:v>0.69166801043826698</c:v>
                </c:pt>
                <c:pt idx="701">
                  <c:v>0.69157829948921501</c:v>
                </c:pt>
                <c:pt idx="702">
                  <c:v>0.69142442817786798</c:v>
                </c:pt>
                <c:pt idx="703">
                  <c:v>0.69133471722881801</c:v>
                </c:pt>
                <c:pt idx="704">
                  <c:v>0.69121093883075901</c:v>
                </c:pt>
                <c:pt idx="705">
                  <c:v>0.69112122788170904</c:v>
                </c:pt>
                <c:pt idx="706">
                  <c:v>0.69105933868267999</c:v>
                </c:pt>
                <c:pt idx="707">
                  <c:v>0.69093783144788901</c:v>
                </c:pt>
                <c:pt idx="708">
                  <c:v>0.69084584933557103</c:v>
                </c:pt>
                <c:pt idx="709">
                  <c:v>0.69072377430996401</c:v>
                </c:pt>
                <c:pt idx="710">
                  <c:v>0.69060226707517303</c:v>
                </c:pt>
                <c:pt idx="711">
                  <c:v>0.69048075984038304</c:v>
                </c:pt>
                <c:pt idx="712">
                  <c:v>0.69039104889133096</c:v>
                </c:pt>
                <c:pt idx="713">
                  <c:v>0.69026897386572394</c:v>
                </c:pt>
                <c:pt idx="714">
                  <c:v>0.69014519546766695</c:v>
                </c:pt>
                <c:pt idx="715">
                  <c:v>0.69002368823287596</c:v>
                </c:pt>
                <c:pt idx="716">
                  <c:v>0.68990161320726895</c:v>
                </c:pt>
                <c:pt idx="717">
                  <c:v>0.68978010597247796</c:v>
                </c:pt>
                <c:pt idx="718">
                  <c:v>0.68965803094687095</c:v>
                </c:pt>
                <c:pt idx="719">
                  <c:v>0.68953652371207996</c:v>
                </c:pt>
                <c:pt idx="720">
                  <c:v>0.68947690567631803</c:v>
                </c:pt>
                <c:pt idx="721">
                  <c:v>0.68938492356400005</c:v>
                </c:pt>
                <c:pt idx="722">
                  <c:v>0.68926284853839304</c:v>
                </c:pt>
                <c:pt idx="723">
                  <c:v>0.68917143421689198</c:v>
                </c:pt>
                <c:pt idx="724">
                  <c:v>0.689079452104574</c:v>
                </c:pt>
                <c:pt idx="725">
                  <c:v>0.68895737707896598</c:v>
                </c:pt>
                <c:pt idx="726">
                  <c:v>0.688835869844176</c:v>
                </c:pt>
                <c:pt idx="727">
                  <c:v>0.68871436260938501</c:v>
                </c:pt>
                <c:pt idx="728">
                  <c:v>0.68856219467048796</c:v>
                </c:pt>
                <c:pt idx="729">
                  <c:v>0.68844068743569697</c:v>
                </c:pt>
                <c:pt idx="730">
                  <c:v>0.68831918020090699</c:v>
                </c:pt>
                <c:pt idx="731">
                  <c:v>0.68819710517529997</c:v>
                </c:pt>
                <c:pt idx="732">
                  <c:v>0.68810512306298099</c:v>
                </c:pt>
                <c:pt idx="733">
                  <c:v>0.68798361582819101</c:v>
                </c:pt>
                <c:pt idx="734">
                  <c:v>0.68786210859340102</c:v>
                </c:pt>
                <c:pt idx="735">
                  <c:v>0.68774003356779301</c:v>
                </c:pt>
                <c:pt idx="736">
                  <c:v>0.68761852633300302</c:v>
                </c:pt>
                <c:pt idx="737">
                  <c:v>0.68749645130739501</c:v>
                </c:pt>
                <c:pt idx="738">
                  <c:v>0.68743683327163296</c:v>
                </c:pt>
                <c:pt idx="739">
                  <c:v>0.68731475824602595</c:v>
                </c:pt>
                <c:pt idx="740">
                  <c:v>0.687223343924524</c:v>
                </c:pt>
                <c:pt idx="741">
                  <c:v>0.68710126889891698</c:v>
                </c:pt>
                <c:pt idx="742">
                  <c:v>0.686979761664127</c:v>
                </c:pt>
                <c:pt idx="743">
                  <c:v>0.68682589035277997</c:v>
                </c:pt>
                <c:pt idx="744">
                  <c:v>0.68670438311798898</c:v>
                </c:pt>
                <c:pt idx="745">
                  <c:v>0.68658230809238097</c:v>
                </c:pt>
                <c:pt idx="746">
                  <c:v>0.68646080085759098</c:v>
                </c:pt>
                <c:pt idx="747">
                  <c:v>0.68633872583198297</c:v>
                </c:pt>
                <c:pt idx="748">
                  <c:v>0.68618712568390405</c:v>
                </c:pt>
                <c:pt idx="749">
                  <c:v>0.68606561844911396</c:v>
                </c:pt>
                <c:pt idx="750">
                  <c:v>0.68597363633679598</c:v>
                </c:pt>
                <c:pt idx="751">
                  <c:v>0.68582203618871496</c:v>
                </c:pt>
                <c:pt idx="752">
                  <c:v>0.68570052895392497</c:v>
                </c:pt>
                <c:pt idx="753">
                  <c:v>0.68560854684160599</c:v>
                </c:pt>
                <c:pt idx="754">
                  <c:v>0.68548647181599898</c:v>
                </c:pt>
                <c:pt idx="755">
                  <c:v>0.68536496458120799</c:v>
                </c:pt>
                <c:pt idx="756">
                  <c:v>0.68524288955560098</c:v>
                </c:pt>
                <c:pt idx="757">
                  <c:v>0.68512138232081099</c:v>
                </c:pt>
                <c:pt idx="758">
                  <c:v>0.68499987508602</c:v>
                </c:pt>
                <c:pt idx="759">
                  <c:v>0.68487780006041299</c:v>
                </c:pt>
                <c:pt idx="760">
                  <c:v>0.684756292825623</c:v>
                </c:pt>
                <c:pt idx="761">
                  <c:v>0.68463421780001499</c:v>
                </c:pt>
                <c:pt idx="762">
                  <c:v>0.68448261765193497</c:v>
                </c:pt>
                <c:pt idx="763">
                  <c:v>0.68432874634058805</c:v>
                </c:pt>
                <c:pt idx="764">
                  <c:v>0.68420723910579795</c:v>
                </c:pt>
                <c:pt idx="765">
                  <c:v>0.68405563895771704</c:v>
                </c:pt>
                <c:pt idx="766">
                  <c:v>0.68393356393211002</c:v>
                </c:pt>
                <c:pt idx="767">
                  <c:v>0.68378196378403</c:v>
                </c:pt>
                <c:pt idx="768">
                  <c:v>0.68369054946252905</c:v>
                </c:pt>
                <c:pt idx="769">
                  <c:v>0.683538381523633</c:v>
                </c:pt>
                <c:pt idx="770">
                  <c:v>0.683385078003102</c:v>
                </c:pt>
                <c:pt idx="771">
                  <c:v>0.68326300297749498</c:v>
                </c:pt>
                <c:pt idx="772">
                  <c:v>0.68317329202844401</c:v>
                </c:pt>
                <c:pt idx="773">
                  <c:v>0.68301942071709698</c:v>
                </c:pt>
                <c:pt idx="774">
                  <c:v>0.682897913482307</c:v>
                </c:pt>
                <c:pt idx="775">
                  <c:v>0.68274631333422597</c:v>
                </c:pt>
                <c:pt idx="776">
                  <c:v>0.68259471318614695</c:v>
                </c:pt>
                <c:pt idx="777">
                  <c:v>0.68244084187479903</c:v>
                </c:pt>
                <c:pt idx="778">
                  <c:v>0.68228924172672001</c:v>
                </c:pt>
                <c:pt idx="779">
                  <c:v>0.68213764157863999</c:v>
                </c:pt>
                <c:pt idx="780">
                  <c:v>0.68198604143055996</c:v>
                </c:pt>
                <c:pt idx="781">
                  <c:v>0.68186396640495195</c:v>
                </c:pt>
                <c:pt idx="782">
                  <c:v>0.68174245917016196</c:v>
                </c:pt>
                <c:pt idx="783">
                  <c:v>0.68158858785881504</c:v>
                </c:pt>
                <c:pt idx="784">
                  <c:v>0.68143698771073502</c:v>
                </c:pt>
                <c:pt idx="785">
                  <c:v>0.681314912685128</c:v>
                </c:pt>
                <c:pt idx="786">
                  <c:v>0.68116331253704798</c:v>
                </c:pt>
                <c:pt idx="787">
                  <c:v>0.68100944122570195</c:v>
                </c:pt>
                <c:pt idx="788">
                  <c:v>0.68088793399090997</c:v>
                </c:pt>
                <c:pt idx="789">
                  <c:v>0.68070624092954202</c:v>
                </c:pt>
                <c:pt idx="790">
                  <c:v>0.68052284449572198</c:v>
                </c:pt>
                <c:pt idx="791">
                  <c:v>0.68037124434764296</c:v>
                </c:pt>
                <c:pt idx="792">
                  <c:v>0.68021907640874502</c:v>
                </c:pt>
                <c:pt idx="793">
                  <c:v>0.68006577288821601</c:v>
                </c:pt>
                <c:pt idx="794">
                  <c:v>0.67991417274013499</c:v>
                </c:pt>
                <c:pt idx="795">
                  <c:v>0.67982219062781801</c:v>
                </c:pt>
                <c:pt idx="796">
                  <c:v>0.67967059047973799</c:v>
                </c:pt>
                <c:pt idx="797">
                  <c:v>0.67951899033165797</c:v>
                </c:pt>
                <c:pt idx="798">
                  <c:v>0.67933502610702201</c:v>
                </c:pt>
                <c:pt idx="799">
                  <c:v>0.67918342595894199</c:v>
                </c:pt>
                <c:pt idx="800">
                  <c:v>0.67903182581086197</c:v>
                </c:pt>
                <c:pt idx="801">
                  <c:v>0.67887795449951505</c:v>
                </c:pt>
                <c:pt idx="802">
                  <c:v>0.67875644726472495</c:v>
                </c:pt>
                <c:pt idx="803">
                  <c:v>0.67860427932582801</c:v>
                </c:pt>
                <c:pt idx="804">
                  <c:v>0.67842315405527498</c:v>
                </c:pt>
                <c:pt idx="805">
                  <c:v>0.67826928274392795</c:v>
                </c:pt>
                <c:pt idx="806">
                  <c:v>0.67811768259584904</c:v>
                </c:pt>
                <c:pt idx="807">
                  <c:v>0.67793371837121197</c:v>
                </c:pt>
                <c:pt idx="808">
                  <c:v>0.67778211822313295</c:v>
                </c:pt>
                <c:pt idx="809">
                  <c:v>0.677600425161764</c:v>
                </c:pt>
                <c:pt idx="810">
                  <c:v>0.67741702872794396</c:v>
                </c:pt>
                <c:pt idx="811">
                  <c:v>0.67726542857986405</c:v>
                </c:pt>
                <c:pt idx="812">
                  <c:v>0.67711155726851702</c:v>
                </c:pt>
                <c:pt idx="813">
                  <c:v>0.67698948224291</c:v>
                </c:pt>
                <c:pt idx="814">
                  <c:v>0.67683788209482998</c:v>
                </c:pt>
                <c:pt idx="815">
                  <c:v>0.67671637486003899</c:v>
                </c:pt>
                <c:pt idx="816">
                  <c:v>0.67653468179867005</c:v>
                </c:pt>
                <c:pt idx="817">
                  <c:v>0.67635128536485101</c:v>
                </c:pt>
                <c:pt idx="818">
                  <c:v>0.67619968521677098</c:v>
                </c:pt>
                <c:pt idx="819">
                  <c:v>0.67598562807884599</c:v>
                </c:pt>
                <c:pt idx="820">
                  <c:v>0.67583402793076497</c:v>
                </c:pt>
                <c:pt idx="821">
                  <c:v>0.67565063149694704</c:v>
                </c:pt>
                <c:pt idx="822">
                  <c:v>0.67546893843557698</c:v>
                </c:pt>
                <c:pt idx="823">
                  <c:v>0.67528497421094102</c:v>
                </c:pt>
                <c:pt idx="824">
                  <c:v>0.675133374062861</c:v>
                </c:pt>
                <c:pt idx="825">
                  <c:v>0.67498177391478198</c:v>
                </c:pt>
                <c:pt idx="826">
                  <c:v>0.67482790260343395</c:v>
                </c:pt>
                <c:pt idx="827">
                  <c:v>0.67467630245535504</c:v>
                </c:pt>
                <c:pt idx="828">
                  <c:v>0.67446281310824596</c:v>
                </c:pt>
                <c:pt idx="829">
                  <c:v>0.67428112004687601</c:v>
                </c:pt>
                <c:pt idx="830">
                  <c:v>0.67412781652634701</c:v>
                </c:pt>
                <c:pt idx="831">
                  <c:v>0.67391603055168803</c:v>
                </c:pt>
                <c:pt idx="832">
                  <c:v>0.673762159240341</c:v>
                </c:pt>
                <c:pt idx="833">
                  <c:v>0.67358046617897205</c:v>
                </c:pt>
                <c:pt idx="834">
                  <c:v>0.67342716265844205</c:v>
                </c:pt>
                <c:pt idx="835">
                  <c:v>0.67327556251036202</c:v>
                </c:pt>
                <c:pt idx="836">
                  <c:v>0.67306150537243603</c:v>
                </c:pt>
                <c:pt idx="837">
                  <c:v>0.67290990522435701</c:v>
                </c:pt>
                <c:pt idx="838">
                  <c:v>0.67272650879053697</c:v>
                </c:pt>
                <c:pt idx="839">
                  <c:v>0.67254481572916802</c:v>
                </c:pt>
                <c:pt idx="840">
                  <c:v>0.67233132638205895</c:v>
                </c:pt>
                <c:pt idx="841">
                  <c:v>0.67217972623398003</c:v>
                </c:pt>
                <c:pt idx="842">
                  <c:v>0.67199576200934297</c:v>
                </c:pt>
                <c:pt idx="843">
                  <c:v>0.67178454382550201</c:v>
                </c:pt>
                <c:pt idx="844">
                  <c:v>0.67157105447839305</c:v>
                </c:pt>
                <c:pt idx="845">
                  <c:v>0.67138709025375698</c:v>
                </c:pt>
                <c:pt idx="846">
                  <c:v>0.67120539719238803</c:v>
                </c:pt>
                <c:pt idx="847">
                  <c:v>0.67102200075856799</c:v>
                </c:pt>
                <c:pt idx="848">
                  <c:v>0.67084030769720004</c:v>
                </c:pt>
                <c:pt idx="849">
                  <c:v>0.67062681835009097</c:v>
                </c:pt>
                <c:pt idx="850">
                  <c:v>0.67047294703874305</c:v>
                </c:pt>
                <c:pt idx="851">
                  <c:v>0.67022936477834605</c:v>
                </c:pt>
                <c:pt idx="852">
                  <c:v>0.67004767171697699</c:v>
                </c:pt>
                <c:pt idx="853">
                  <c:v>0.66986427528315695</c:v>
                </c:pt>
                <c:pt idx="854">
                  <c:v>0.66965248930849897</c:v>
                </c:pt>
                <c:pt idx="855">
                  <c:v>0.66949918578796896</c:v>
                </c:pt>
                <c:pt idx="856">
                  <c:v>0.66928512865004297</c:v>
                </c:pt>
                <c:pt idx="857">
                  <c:v>0.66907391046620202</c:v>
                </c:pt>
                <c:pt idx="858">
                  <c:v>0.66888994624156495</c:v>
                </c:pt>
                <c:pt idx="859">
                  <c:v>0.66870882097101303</c:v>
                </c:pt>
                <c:pt idx="860">
                  <c:v>0.66852485674637696</c:v>
                </c:pt>
                <c:pt idx="861">
                  <c:v>0.668311367399268</c:v>
                </c:pt>
                <c:pt idx="862">
                  <c:v>0.66809787805216003</c:v>
                </c:pt>
                <c:pt idx="863">
                  <c:v>0.66788609207750105</c:v>
                </c:pt>
                <c:pt idx="864">
                  <c:v>0.66770269564368101</c:v>
                </c:pt>
                <c:pt idx="865">
                  <c:v>0.66748920629657305</c:v>
                </c:pt>
                <c:pt idx="866">
                  <c:v>0.66727514915864705</c:v>
                </c:pt>
                <c:pt idx="867">
                  <c:v>0.66709402388809602</c:v>
                </c:pt>
                <c:pt idx="868">
                  <c:v>0.66691005966345895</c:v>
                </c:pt>
                <c:pt idx="869">
                  <c:v>0.666698841479617</c:v>
                </c:pt>
                <c:pt idx="870">
                  <c:v>0.66648478434169101</c:v>
                </c:pt>
                <c:pt idx="871">
                  <c:v>0.66630138790787197</c:v>
                </c:pt>
                <c:pt idx="872">
                  <c:v>0.66605780564747397</c:v>
                </c:pt>
                <c:pt idx="873">
                  <c:v>0.66590620549939505</c:v>
                </c:pt>
                <c:pt idx="874">
                  <c:v>0.66569271615228598</c:v>
                </c:pt>
                <c:pt idx="875">
                  <c:v>0.66544913389188798</c:v>
                </c:pt>
                <c:pt idx="876">
                  <c:v>0.66523564454478001</c:v>
                </c:pt>
                <c:pt idx="877">
                  <c:v>0.66502215519767105</c:v>
                </c:pt>
                <c:pt idx="878">
                  <c:v>0.66481036922301195</c:v>
                </c:pt>
                <c:pt idx="879">
                  <c:v>0.66459687987590299</c:v>
                </c:pt>
                <c:pt idx="880">
                  <c:v>0.66441291565126703</c:v>
                </c:pt>
                <c:pt idx="881">
                  <c:v>0.664231790380715</c:v>
                </c:pt>
                <c:pt idx="882">
                  <c:v>0.663988208120317</c:v>
                </c:pt>
                <c:pt idx="883">
                  <c:v>0.66377471877320804</c:v>
                </c:pt>
                <c:pt idx="884">
                  <c:v>0.66356066163528304</c:v>
                </c:pt>
                <c:pt idx="885">
                  <c:v>0.66331764716570096</c:v>
                </c:pt>
                <c:pt idx="886">
                  <c:v>0.66310359002777597</c:v>
                </c:pt>
                <c:pt idx="887">
                  <c:v>0.662890100680667</c:v>
                </c:pt>
                <c:pt idx="888">
                  <c:v>0.662646518420269</c:v>
                </c:pt>
                <c:pt idx="889">
                  <c:v>0.66246539314971697</c:v>
                </c:pt>
                <c:pt idx="890">
                  <c:v>0.66219171797603005</c:v>
                </c:pt>
                <c:pt idx="891">
                  <c:v>0.66200832154221001</c:v>
                </c:pt>
                <c:pt idx="892">
                  <c:v>0.66176473928181201</c:v>
                </c:pt>
                <c:pt idx="893">
                  <c:v>0.66155068214388701</c:v>
                </c:pt>
                <c:pt idx="894">
                  <c:v>0.66130766767430604</c:v>
                </c:pt>
                <c:pt idx="895">
                  <c:v>0.66112597461293698</c:v>
                </c:pt>
                <c:pt idx="896">
                  <c:v>0.66088239235253898</c:v>
                </c:pt>
                <c:pt idx="897">
                  <c:v>0.66063653892887397</c:v>
                </c:pt>
                <c:pt idx="898">
                  <c:v>0.66042532074503202</c:v>
                </c:pt>
                <c:pt idx="899">
                  <c:v>0.66021183139792405</c:v>
                </c:pt>
                <c:pt idx="900">
                  <c:v>0.65999834205081498</c:v>
                </c:pt>
                <c:pt idx="901">
                  <c:v>0.65975475979041698</c:v>
                </c:pt>
                <c:pt idx="902">
                  <c:v>0.65954127044330801</c:v>
                </c:pt>
                <c:pt idx="903">
                  <c:v>0.65923750235633205</c:v>
                </c:pt>
                <c:pt idx="904">
                  <c:v>0.65902401300922298</c:v>
                </c:pt>
                <c:pt idx="905">
                  <c:v>0.65881052366211401</c:v>
                </c:pt>
                <c:pt idx="906">
                  <c:v>0.65856694140171601</c:v>
                </c:pt>
                <c:pt idx="907">
                  <c:v>0.65832335914131801</c:v>
                </c:pt>
                <c:pt idx="908">
                  <c:v>0.65807977688092101</c:v>
                </c:pt>
                <c:pt idx="909">
                  <c:v>0.65783676241133904</c:v>
                </c:pt>
                <c:pt idx="910">
                  <c:v>0.65759318015094104</c:v>
                </c:pt>
                <c:pt idx="911">
                  <c:v>0.65737912301301604</c:v>
                </c:pt>
                <c:pt idx="912">
                  <c:v>0.65713610854343496</c:v>
                </c:pt>
                <c:pt idx="913">
                  <c:v>0.65689252628303696</c:v>
                </c:pt>
                <c:pt idx="914">
                  <c:v>0.65664894402263896</c:v>
                </c:pt>
                <c:pt idx="915">
                  <c:v>0.65640536176223996</c:v>
                </c:pt>
                <c:pt idx="916">
                  <c:v>0.65616177950184296</c:v>
                </c:pt>
                <c:pt idx="917">
                  <c:v>0.65588640095570605</c:v>
                </c:pt>
                <c:pt idx="918">
                  <c:v>0.65564281869530705</c:v>
                </c:pt>
                <c:pt idx="919">
                  <c:v>0.65539923643491005</c:v>
                </c:pt>
                <c:pt idx="920">
                  <c:v>0.65497452890395902</c:v>
                </c:pt>
                <c:pt idx="921">
                  <c:v>0.65469858256700497</c:v>
                </c:pt>
                <c:pt idx="922">
                  <c:v>0.65454698241892495</c:v>
                </c:pt>
                <c:pt idx="923">
                  <c:v>0.654365289357556</c:v>
                </c:pt>
                <c:pt idx="924">
                  <c:v>0.65415180001044704</c:v>
                </c:pt>
                <c:pt idx="925">
                  <c:v>0.65390821775005004</c:v>
                </c:pt>
                <c:pt idx="926">
                  <c:v>0.65369472840294096</c:v>
                </c:pt>
                <c:pt idx="927">
                  <c:v>0.65345114614254296</c:v>
                </c:pt>
                <c:pt idx="928">
                  <c:v>0.65317576759640505</c:v>
                </c:pt>
                <c:pt idx="929">
                  <c:v>0.65293218533600705</c:v>
                </c:pt>
                <c:pt idx="930">
                  <c:v>0.65262898503984701</c:v>
                </c:pt>
                <c:pt idx="931">
                  <c:v>0.65238540277945001</c:v>
                </c:pt>
                <c:pt idx="932">
                  <c:v>0.65214182051905201</c:v>
                </c:pt>
                <c:pt idx="933">
                  <c:v>0.65186644197291399</c:v>
                </c:pt>
                <c:pt idx="934">
                  <c:v>0.65159333459004298</c:v>
                </c:pt>
                <c:pt idx="935">
                  <c:v>0.65134975232964598</c:v>
                </c:pt>
                <c:pt idx="936">
                  <c:v>0.65107607715595905</c:v>
                </c:pt>
                <c:pt idx="937">
                  <c:v>0.65080069860982104</c:v>
                </c:pt>
                <c:pt idx="938">
                  <c:v>0.650527023436134</c:v>
                </c:pt>
                <c:pt idx="939">
                  <c:v>0.65025391605326299</c:v>
                </c:pt>
                <c:pt idx="940">
                  <c:v>0.64998024087957595</c:v>
                </c:pt>
                <c:pt idx="941">
                  <c:v>0.64970486233343805</c:v>
                </c:pt>
                <c:pt idx="942">
                  <c:v>0.649401662037279</c:v>
                </c:pt>
                <c:pt idx="943">
                  <c:v>0.64915807977688</c:v>
                </c:pt>
                <c:pt idx="944">
                  <c:v>0.64885260831745395</c:v>
                </c:pt>
                <c:pt idx="945">
                  <c:v>0.64860902605705595</c:v>
                </c:pt>
                <c:pt idx="946">
                  <c:v>0.64833591867418605</c:v>
                </c:pt>
                <c:pt idx="947">
                  <c:v>0.64805997233723101</c:v>
                </c:pt>
                <c:pt idx="948">
                  <c:v>0.647786864954361</c:v>
                </c:pt>
                <c:pt idx="949">
                  <c:v>0.64751318978067296</c:v>
                </c:pt>
                <c:pt idx="950">
                  <c:v>0.64723781123453605</c:v>
                </c:pt>
                <c:pt idx="951">
                  <c:v>0.64693461093837601</c:v>
                </c:pt>
                <c:pt idx="952">
                  <c:v>0.64665923239223899</c:v>
                </c:pt>
                <c:pt idx="953">
                  <c:v>0.64638555721855195</c:v>
                </c:pt>
                <c:pt idx="954">
                  <c:v>0.64611188204486503</c:v>
                </c:pt>
                <c:pt idx="955">
                  <c:v>0.645806978376255</c:v>
                </c:pt>
                <c:pt idx="956">
                  <c:v>0.64553330320256697</c:v>
                </c:pt>
                <c:pt idx="957">
                  <c:v>0.64519773882985099</c:v>
                </c:pt>
                <c:pt idx="958">
                  <c:v>0.64492463144698098</c:v>
                </c:pt>
                <c:pt idx="959">
                  <c:v>0.64465095627329305</c:v>
                </c:pt>
                <c:pt idx="960">
                  <c:v>0.644345484813867</c:v>
                </c:pt>
                <c:pt idx="961">
                  <c:v>0.64407237743099599</c:v>
                </c:pt>
                <c:pt idx="962">
                  <c:v>0.64376690597156905</c:v>
                </c:pt>
                <c:pt idx="963">
                  <c:v>0.643463705675409</c:v>
                </c:pt>
                <c:pt idx="964">
                  <c:v>0.64315823421598295</c:v>
                </c:pt>
                <c:pt idx="965">
                  <c:v>0.64288455904229502</c:v>
                </c:pt>
                <c:pt idx="966">
                  <c:v>0.64257908758286897</c:v>
                </c:pt>
                <c:pt idx="967">
                  <c:v>0.64227361612344303</c:v>
                </c:pt>
                <c:pt idx="968">
                  <c:v>0.64197041582728298</c:v>
                </c:pt>
                <c:pt idx="969">
                  <c:v>0.64166494436785504</c:v>
                </c:pt>
                <c:pt idx="970">
                  <c:v>0.64133165115840696</c:v>
                </c:pt>
                <c:pt idx="971">
                  <c:v>0.64102617969898001</c:v>
                </c:pt>
                <c:pt idx="972">
                  <c:v>0.64075307231611001</c:v>
                </c:pt>
                <c:pt idx="973">
                  <c:v>0.64041750794339403</c:v>
                </c:pt>
                <c:pt idx="974">
                  <c:v>0.64011203648396697</c:v>
                </c:pt>
                <c:pt idx="975">
                  <c:v>0.63980883618780704</c:v>
                </c:pt>
                <c:pt idx="976">
                  <c:v>0.63950336472837999</c:v>
                </c:pt>
                <c:pt idx="977">
                  <c:v>0.63916836814648104</c:v>
                </c:pt>
                <c:pt idx="978">
                  <c:v>0.638894692972794</c:v>
                </c:pt>
                <c:pt idx="979">
                  <c:v>0.63858922151336694</c:v>
                </c:pt>
                <c:pt idx="980">
                  <c:v>0.63828602121720701</c:v>
                </c:pt>
                <c:pt idx="981">
                  <c:v>0.63795045684449103</c:v>
                </c:pt>
                <c:pt idx="982">
                  <c:v>0.63764498538506398</c:v>
                </c:pt>
                <c:pt idx="983">
                  <c:v>0.63727989588987599</c:v>
                </c:pt>
                <c:pt idx="984">
                  <c:v>0.63697669559371595</c:v>
                </c:pt>
                <c:pt idx="985">
                  <c:v>0.63664113122099997</c:v>
                </c:pt>
                <c:pt idx="986">
                  <c:v>0.63633565976157402</c:v>
                </c:pt>
                <c:pt idx="987">
                  <c:v>0.63603245946541398</c:v>
                </c:pt>
                <c:pt idx="988">
                  <c:v>0.63572698800598704</c:v>
                </c:pt>
                <c:pt idx="989">
                  <c:v>0.63542378770982699</c:v>
                </c:pt>
                <c:pt idx="990">
                  <c:v>0.63508822333711101</c:v>
                </c:pt>
                <c:pt idx="991">
                  <c:v>0.63475322675521195</c:v>
                </c:pt>
                <c:pt idx="992">
                  <c:v>0.63441766238249597</c:v>
                </c:pt>
                <c:pt idx="993">
                  <c:v>0.63408209800977899</c:v>
                </c:pt>
                <c:pt idx="994">
                  <c:v>0.63374937259114805</c:v>
                </c:pt>
                <c:pt idx="995">
                  <c:v>0.63341380821843096</c:v>
                </c:pt>
                <c:pt idx="996">
                  <c:v>0.63304871872324298</c:v>
                </c:pt>
                <c:pt idx="997">
                  <c:v>0.632713154350527</c:v>
                </c:pt>
                <c:pt idx="998">
                  <c:v>0.63240768289110005</c:v>
                </c:pt>
                <c:pt idx="999">
                  <c:v>0.63207268630920099</c:v>
                </c:pt>
                <c:pt idx="1000">
                  <c:v>0.63173939309975202</c:v>
                </c:pt>
                <c:pt idx="1001">
                  <c:v>0.63140382872703604</c:v>
                </c:pt>
                <c:pt idx="1002">
                  <c:v>0.63103873923184695</c:v>
                </c:pt>
                <c:pt idx="1003">
                  <c:v>0.63073326777242</c:v>
                </c:pt>
                <c:pt idx="1004">
                  <c:v>0.63039770339970402</c:v>
                </c:pt>
                <c:pt idx="1005">
                  <c:v>0.63006270681780396</c:v>
                </c:pt>
                <c:pt idx="1006">
                  <c:v>0.62969704953179995</c:v>
                </c:pt>
                <c:pt idx="1007">
                  <c:v>0.62936375632234998</c:v>
                </c:pt>
                <c:pt idx="1008">
                  <c:v>0.62902875974045103</c:v>
                </c:pt>
                <c:pt idx="1009">
                  <c:v>0.62869319536773505</c:v>
                </c:pt>
                <c:pt idx="1010">
                  <c:v>0.62832810587254695</c:v>
                </c:pt>
                <c:pt idx="1011">
                  <c:v>0.62799254149983097</c:v>
                </c:pt>
                <c:pt idx="1012">
                  <c:v>0.62762745200464198</c:v>
                </c:pt>
                <c:pt idx="1013">
                  <c:v>0.627291887631926</c:v>
                </c:pt>
                <c:pt idx="1014">
                  <c:v>0.62692679813673802</c:v>
                </c:pt>
                <c:pt idx="1015">
                  <c:v>0.62656170864154903</c:v>
                </c:pt>
                <c:pt idx="1016">
                  <c:v>0.62619661914636005</c:v>
                </c:pt>
                <c:pt idx="1017">
                  <c:v>0.62586105477364395</c:v>
                </c:pt>
                <c:pt idx="1018">
                  <c:v>0.62552549040092797</c:v>
                </c:pt>
                <c:pt idx="1019">
                  <c:v>0.62513030799245095</c:v>
                </c:pt>
                <c:pt idx="1020">
                  <c:v>0.62476521849726196</c:v>
                </c:pt>
                <c:pt idx="1021">
                  <c:v>0.62440012900207298</c:v>
                </c:pt>
                <c:pt idx="1022">
                  <c:v>0.62400267543032795</c:v>
                </c:pt>
                <c:pt idx="1023">
                  <c:v>0.62366711105761197</c:v>
                </c:pt>
                <c:pt idx="1024">
                  <c:v>0.62330202156242398</c:v>
                </c:pt>
                <c:pt idx="1025">
                  <c:v>0.62293693206723499</c:v>
                </c:pt>
                <c:pt idx="1026">
                  <c:v>0.62260136769451901</c:v>
                </c:pt>
                <c:pt idx="1027">
                  <c:v>0.62220618528604099</c:v>
                </c:pt>
                <c:pt idx="1028">
                  <c:v>0.621841095790853</c:v>
                </c:pt>
                <c:pt idx="1029">
                  <c:v>0.62147600629566402</c:v>
                </c:pt>
                <c:pt idx="1030">
                  <c:v>0.621110349009659</c:v>
                </c:pt>
                <c:pt idx="1031">
                  <c:v>0.62074525951447102</c:v>
                </c:pt>
                <c:pt idx="1032">
                  <c:v>0.62034780594272498</c:v>
                </c:pt>
                <c:pt idx="1033">
                  <c:v>0.619982716447538</c:v>
                </c:pt>
                <c:pt idx="1034">
                  <c:v>0.61958753403905897</c:v>
                </c:pt>
                <c:pt idx="1035">
                  <c:v>0.61922244454387099</c:v>
                </c:pt>
                <c:pt idx="1036">
                  <c:v>0.618857355048682</c:v>
                </c:pt>
                <c:pt idx="1037">
                  <c:v>0.61846217264020398</c:v>
                </c:pt>
                <c:pt idx="1038">
                  <c:v>0.61809481198174898</c:v>
                </c:pt>
                <c:pt idx="1039">
                  <c:v>0.61769962957327196</c:v>
                </c:pt>
                <c:pt idx="1040">
                  <c:v>0.61736406520055498</c:v>
                </c:pt>
                <c:pt idx="1041">
                  <c:v>0.61693878987878803</c:v>
                </c:pt>
                <c:pt idx="1042">
                  <c:v>0.61651181118457099</c:v>
                </c:pt>
                <c:pt idx="1043">
                  <c:v>0.616146721689382</c:v>
                </c:pt>
                <c:pt idx="1044">
                  <c:v>0.61578163219419302</c:v>
                </c:pt>
                <c:pt idx="1045">
                  <c:v>0.61538644978571599</c:v>
                </c:pt>
                <c:pt idx="1046">
                  <c:v>0.61501908912726</c:v>
                </c:pt>
                <c:pt idx="1047">
                  <c:v>0.61462390671878298</c:v>
                </c:pt>
                <c:pt idx="1048">
                  <c:v>0.61422872431030395</c:v>
                </c:pt>
                <c:pt idx="1049">
                  <c:v>0.61383127073855903</c:v>
                </c:pt>
                <c:pt idx="1050">
                  <c:v>0.61346618124337104</c:v>
                </c:pt>
                <c:pt idx="1051">
                  <c:v>0.61307099883489302</c:v>
                </c:pt>
                <c:pt idx="1052">
                  <c:v>0.612675816426416</c:v>
                </c:pt>
                <c:pt idx="1053">
                  <c:v>0.61227836285466997</c:v>
                </c:pt>
                <c:pt idx="1054">
                  <c:v>0.61191327335948198</c:v>
                </c:pt>
                <c:pt idx="1055">
                  <c:v>0.61148799803771403</c:v>
                </c:pt>
                <c:pt idx="1056">
                  <c:v>0.61109054446597</c:v>
                </c:pt>
                <c:pt idx="1057">
                  <c:v>0.61066583693501997</c:v>
                </c:pt>
                <c:pt idx="1058">
                  <c:v>0.61026838336327505</c:v>
                </c:pt>
                <c:pt idx="1059">
                  <c:v>0.60990329386808695</c:v>
                </c:pt>
                <c:pt idx="1060">
                  <c:v>0.609478018546319</c:v>
                </c:pt>
                <c:pt idx="1061">
                  <c:v>0.60908056497457397</c:v>
                </c:pt>
                <c:pt idx="1062">
                  <c:v>0.60868538256609706</c:v>
                </c:pt>
                <c:pt idx="1063">
                  <c:v>0.60829076794843495</c:v>
                </c:pt>
                <c:pt idx="1064">
                  <c:v>0.60789331437669003</c:v>
                </c:pt>
                <c:pt idx="1065">
                  <c:v>0.60743624276918395</c:v>
                </c:pt>
                <c:pt idx="1066">
                  <c:v>0.60704106036070704</c:v>
                </c:pt>
                <c:pt idx="1067">
                  <c:v>0.60664587795222802</c:v>
                </c:pt>
                <c:pt idx="1068">
                  <c:v>0.60621833146719395</c:v>
                </c:pt>
                <c:pt idx="1069">
                  <c:v>0.60582371684953296</c:v>
                </c:pt>
                <c:pt idx="1070">
                  <c:v>0.605396170364499</c:v>
                </c:pt>
                <c:pt idx="1071">
                  <c:v>0.60497146283354897</c:v>
                </c:pt>
                <c:pt idx="1072">
                  <c:v>0.60457400926180405</c:v>
                </c:pt>
                <c:pt idx="1073">
                  <c:v>0.60414873394003599</c:v>
                </c:pt>
                <c:pt idx="1074">
                  <c:v>0.60372175524581895</c:v>
                </c:pt>
                <c:pt idx="1075">
                  <c:v>0.603296479924052</c:v>
                </c:pt>
                <c:pt idx="1076">
                  <c:v>0.60286950122983496</c:v>
                </c:pt>
                <c:pt idx="1077">
                  <c:v>0.602441954744801</c:v>
                </c:pt>
                <c:pt idx="1078">
                  <c:v>0.60201724721384997</c:v>
                </c:pt>
                <c:pt idx="1079">
                  <c:v>0.60158970072881601</c:v>
                </c:pt>
                <c:pt idx="1080">
                  <c:v>0.60119451832033799</c:v>
                </c:pt>
                <c:pt idx="1081">
                  <c:v>0.60073744671283102</c:v>
                </c:pt>
                <c:pt idx="1082">
                  <c:v>0.60034283209517103</c:v>
                </c:pt>
                <c:pt idx="1083">
                  <c:v>0.59991528561013696</c:v>
                </c:pt>
                <c:pt idx="1084">
                  <c:v>0.59945821400263</c:v>
                </c:pt>
                <c:pt idx="1085">
                  <c:v>0.59903293868086305</c:v>
                </c:pt>
                <c:pt idx="1086">
                  <c:v>0.59860595998664601</c:v>
                </c:pt>
                <c:pt idx="1087">
                  <c:v>0.59817898129242797</c:v>
                </c:pt>
                <c:pt idx="1088">
                  <c:v>0.597721909684922</c:v>
                </c:pt>
                <c:pt idx="1089">
                  <c:v>0.59729663436315505</c:v>
                </c:pt>
                <c:pt idx="1090">
                  <c:v>0.59683956275564798</c:v>
                </c:pt>
                <c:pt idx="1091">
                  <c:v>0.59641258406143005</c:v>
                </c:pt>
                <c:pt idx="1092">
                  <c:v>0.59598730873966299</c:v>
                </c:pt>
                <c:pt idx="1093">
                  <c:v>0.59556033004544595</c:v>
                </c:pt>
                <c:pt idx="1094">
                  <c:v>0.595135054723679</c:v>
                </c:pt>
                <c:pt idx="1095">
                  <c:v>0.59470807602946096</c:v>
                </c:pt>
                <c:pt idx="1096">
                  <c:v>0.594251004421955</c:v>
                </c:pt>
                <c:pt idx="1097">
                  <c:v>0.59382572910018805</c:v>
                </c:pt>
                <c:pt idx="1098">
                  <c:v>0.59336865749268097</c:v>
                </c:pt>
                <c:pt idx="1099">
                  <c:v>0.59294167879846404</c:v>
                </c:pt>
                <c:pt idx="1100">
                  <c:v>0.59251640347669599</c:v>
                </c:pt>
                <c:pt idx="1101">
                  <c:v>0.59205933186919002</c:v>
                </c:pt>
                <c:pt idx="1102">
                  <c:v>0.59166187829744499</c:v>
                </c:pt>
                <c:pt idx="1103">
                  <c:v>0.59120480668993802</c:v>
                </c:pt>
                <c:pt idx="1104">
                  <c:v>0.59077953136817196</c:v>
                </c:pt>
                <c:pt idx="1105">
                  <c:v>0.59029293463819199</c:v>
                </c:pt>
                <c:pt idx="1106">
                  <c:v>0.58986538815315803</c:v>
                </c:pt>
                <c:pt idx="1107">
                  <c:v>0.58940831654565096</c:v>
                </c:pt>
                <c:pt idx="1108">
                  <c:v>0.58895124493814499</c:v>
                </c:pt>
                <c:pt idx="1109">
                  <c:v>0.58852653740719496</c:v>
                </c:pt>
                <c:pt idx="1110">
                  <c:v>0.58809899092216</c:v>
                </c:pt>
                <c:pt idx="1111">
                  <c:v>0.58764191931465404</c:v>
                </c:pt>
                <c:pt idx="1112">
                  <c:v>0.58721721178370301</c:v>
                </c:pt>
                <c:pt idx="1113">
                  <c:v>0.58676014017619704</c:v>
                </c:pt>
                <c:pt idx="1114">
                  <c:v>0.58633259369116297</c:v>
                </c:pt>
                <c:pt idx="1115">
                  <c:v>0.58587779324692302</c:v>
                </c:pt>
                <c:pt idx="1116">
                  <c:v>0.58545081455270598</c:v>
                </c:pt>
                <c:pt idx="1117">
                  <c:v>0.58496365003190898</c:v>
                </c:pt>
                <c:pt idx="1118">
                  <c:v>0.58450657842440301</c:v>
                </c:pt>
                <c:pt idx="1119">
                  <c:v>0.58411139601592499</c:v>
                </c:pt>
                <c:pt idx="1120">
                  <c:v>0.58365432440841902</c:v>
                </c:pt>
                <c:pt idx="1121">
                  <c:v>0.58322677792338495</c:v>
                </c:pt>
                <c:pt idx="1122">
                  <c:v>0.58276970631587799</c:v>
                </c:pt>
                <c:pt idx="1123">
                  <c:v>0.58231263470837102</c:v>
                </c:pt>
                <c:pt idx="1124">
                  <c:v>0.58188792717741999</c:v>
                </c:pt>
                <c:pt idx="1125">
                  <c:v>0.58140076265662499</c:v>
                </c:pt>
                <c:pt idx="1126">
                  <c:v>0.58097378396240695</c:v>
                </c:pt>
                <c:pt idx="1127">
                  <c:v>0.58048661944161195</c:v>
                </c:pt>
                <c:pt idx="1128">
                  <c:v>0.58005964074739502</c:v>
                </c:pt>
                <c:pt idx="1129">
                  <c:v>0.57963436542562696</c:v>
                </c:pt>
                <c:pt idx="1130">
                  <c:v>0.579177293818121</c:v>
                </c:pt>
                <c:pt idx="1131">
                  <c:v>0.57874974733308704</c:v>
                </c:pt>
                <c:pt idx="1132">
                  <c:v>0.57829494688884697</c:v>
                </c:pt>
                <c:pt idx="1133">
                  <c:v>0.57786796819462904</c:v>
                </c:pt>
                <c:pt idx="1134">
                  <c:v>0.57741089658712297</c:v>
                </c:pt>
                <c:pt idx="1135">
                  <c:v>0.576953824979616</c:v>
                </c:pt>
                <c:pt idx="1136">
                  <c:v>0.57649675337210904</c:v>
                </c:pt>
                <c:pt idx="1137">
                  <c:v>0.57607147805034298</c:v>
                </c:pt>
                <c:pt idx="1138">
                  <c:v>0.57561440644283601</c:v>
                </c:pt>
                <c:pt idx="1139">
                  <c:v>0.57518742774861797</c:v>
                </c:pt>
                <c:pt idx="1140">
                  <c:v>0.57473035614111201</c:v>
                </c:pt>
                <c:pt idx="1141">
                  <c:v>0.57427498790605502</c:v>
                </c:pt>
                <c:pt idx="1142">
                  <c:v>0.57381791629854895</c:v>
                </c:pt>
                <c:pt idx="1143">
                  <c:v>0.57336084469104198</c:v>
                </c:pt>
                <c:pt idx="1144">
                  <c:v>0.57290377308353602</c:v>
                </c:pt>
                <c:pt idx="1145">
                  <c:v>0.57247679438931798</c:v>
                </c:pt>
                <c:pt idx="1146">
                  <c:v>0.57202142615426199</c:v>
                </c:pt>
                <c:pt idx="1147">
                  <c:v>0.57159444746004495</c:v>
                </c:pt>
                <c:pt idx="1148">
                  <c:v>0.57113737585253799</c:v>
                </c:pt>
                <c:pt idx="1149">
                  <c:v>0.57068030424503102</c:v>
                </c:pt>
                <c:pt idx="1150">
                  <c:v>0.57022323263752495</c:v>
                </c:pt>
                <c:pt idx="1151">
                  <c:v>0.569797957315757</c:v>
                </c:pt>
                <c:pt idx="1152">
                  <c:v>0.56937097862153996</c:v>
                </c:pt>
                <c:pt idx="1153">
                  <c:v>0.56891390701403299</c:v>
                </c:pt>
                <c:pt idx="1154">
                  <c:v>0.56848863169226604</c:v>
                </c:pt>
                <c:pt idx="1155">
                  <c:v>0.56809174591133804</c:v>
                </c:pt>
                <c:pt idx="1156">
                  <c:v>0.56763637767628194</c:v>
                </c:pt>
                <c:pt idx="1157">
                  <c:v>0.56720939898206502</c:v>
                </c:pt>
                <c:pt idx="1158">
                  <c:v>0.56675232737455805</c:v>
                </c:pt>
                <c:pt idx="1159">
                  <c:v>0.56638723787936895</c:v>
                </c:pt>
                <c:pt idx="1160">
                  <c:v>0.56590007335857395</c:v>
                </c:pt>
                <c:pt idx="1161">
                  <c:v>0.56547309466435602</c:v>
                </c:pt>
                <c:pt idx="1162">
                  <c:v>0.56501545526603303</c:v>
                </c:pt>
                <c:pt idx="1163">
                  <c:v>0.56456065482179296</c:v>
                </c:pt>
                <c:pt idx="1164">
                  <c:v>0.56413367612757603</c:v>
                </c:pt>
                <c:pt idx="1165">
                  <c:v>0.56370612964254196</c:v>
                </c:pt>
                <c:pt idx="1166">
                  <c:v>0.56328142211159105</c:v>
                </c:pt>
                <c:pt idx="1167">
                  <c:v>0.56285387562655698</c:v>
                </c:pt>
                <c:pt idx="1168">
                  <c:v>0.56242916809560595</c:v>
                </c:pt>
                <c:pt idx="1169">
                  <c:v>0.56200162161057299</c:v>
                </c:pt>
                <c:pt idx="1170">
                  <c:v>0.56157464291635495</c:v>
                </c:pt>
                <c:pt idx="1171">
                  <c:v>0.561149367594589</c:v>
                </c:pt>
                <c:pt idx="1172">
                  <c:v>0.56075248181366</c:v>
                </c:pt>
                <c:pt idx="1173">
                  <c:v>0.56029711357860401</c:v>
                </c:pt>
                <c:pt idx="1174">
                  <c:v>0.55987013488438697</c:v>
                </c:pt>
                <c:pt idx="1175">
                  <c:v>0.55944315619016904</c:v>
                </c:pt>
                <c:pt idx="1176">
                  <c:v>0.55901788086840198</c:v>
                </c:pt>
                <c:pt idx="1177">
                  <c:v>0.55862269845992396</c:v>
                </c:pt>
                <c:pt idx="1178">
                  <c:v>0.55822524488817904</c:v>
                </c:pt>
                <c:pt idx="1179">
                  <c:v>0.55783006247970102</c:v>
                </c:pt>
                <c:pt idx="1180">
                  <c:v>0.55743317669877401</c:v>
                </c:pt>
                <c:pt idx="1181">
                  <c:v>0.55703799429029499</c:v>
                </c:pt>
                <c:pt idx="1182">
                  <c:v>0.55661271896852804</c:v>
                </c:pt>
                <c:pt idx="1183">
                  <c:v>0.55621526539678401</c:v>
                </c:pt>
                <c:pt idx="1184">
                  <c:v>0.55585017590159502</c:v>
                </c:pt>
                <c:pt idx="1185">
                  <c:v>0.555454993493117</c:v>
                </c:pt>
                <c:pt idx="1186">
                  <c:v>0.55508990399792801</c:v>
                </c:pt>
                <c:pt idx="1187">
                  <c:v>0.55469245042618398</c:v>
                </c:pt>
                <c:pt idx="1188">
                  <c:v>0.55432736093099499</c:v>
                </c:pt>
                <c:pt idx="1189">
                  <c:v>0.55393217852251797</c:v>
                </c:pt>
                <c:pt idx="1190">
                  <c:v>0.55353699611403895</c:v>
                </c:pt>
                <c:pt idx="1191">
                  <c:v>0.55313954254229503</c:v>
                </c:pt>
                <c:pt idx="1192">
                  <c:v>0.55277445304710604</c:v>
                </c:pt>
                <c:pt idx="1193">
                  <c:v>0.55237927063862902</c:v>
                </c:pt>
                <c:pt idx="1194">
                  <c:v>0.55201418114343903</c:v>
                </c:pt>
                <c:pt idx="1195">
                  <c:v>0.551616727571695</c:v>
                </c:pt>
                <c:pt idx="1196">
                  <c:v>0.55125163807650601</c:v>
                </c:pt>
                <c:pt idx="1197">
                  <c:v>0.55082636275473895</c:v>
                </c:pt>
                <c:pt idx="1198">
                  <c:v>0.55049136617284</c:v>
                </c:pt>
                <c:pt idx="1199">
                  <c:v>0.55009618376436198</c:v>
                </c:pt>
                <c:pt idx="1200">
                  <c:v>0.549760619391646</c:v>
                </c:pt>
                <c:pt idx="1201">
                  <c:v>0.54939552989645701</c:v>
                </c:pt>
                <c:pt idx="1202">
                  <c:v>0.549029872610452</c:v>
                </c:pt>
                <c:pt idx="1203">
                  <c:v>0.548662511951997</c:v>
                </c:pt>
                <c:pt idx="1204">
                  <c:v>0.54832978653336495</c:v>
                </c:pt>
                <c:pt idx="1205">
                  <c:v>0.54796412924735804</c:v>
                </c:pt>
                <c:pt idx="1206">
                  <c:v>0.54762913266545998</c:v>
                </c:pt>
                <c:pt idx="1207">
                  <c:v>0.547293568292744</c:v>
                </c:pt>
                <c:pt idx="1208">
                  <c:v>0.54695800392002802</c:v>
                </c:pt>
                <c:pt idx="1209">
                  <c:v>0.54662300733812896</c:v>
                </c:pt>
                <c:pt idx="1210">
                  <c:v>0.54628744296541198</c:v>
                </c:pt>
                <c:pt idx="1211">
                  <c:v>0.54598424266925205</c:v>
                </c:pt>
                <c:pt idx="1212">
                  <c:v>0.54564867829653696</c:v>
                </c:pt>
                <c:pt idx="1213">
                  <c:v>0.54531368171463701</c:v>
                </c:pt>
                <c:pt idx="1214">
                  <c:v>0.54501048141847697</c:v>
                </c:pt>
                <c:pt idx="1215">
                  <c:v>0.54464482413247195</c:v>
                </c:pt>
                <c:pt idx="1216">
                  <c:v>0.54433935267304501</c:v>
                </c:pt>
                <c:pt idx="1217">
                  <c:v>0.54403388121361895</c:v>
                </c:pt>
                <c:pt idx="1218">
                  <c:v>0.54373068091745902</c:v>
                </c:pt>
                <c:pt idx="1219">
                  <c:v>0.54339568433555996</c:v>
                </c:pt>
                <c:pt idx="1220">
                  <c:v>0.54309021287613302</c:v>
                </c:pt>
                <c:pt idx="1221">
                  <c:v>0.54275691966668405</c:v>
                </c:pt>
                <c:pt idx="1222">
                  <c:v>0.54245144820725699</c:v>
                </c:pt>
                <c:pt idx="1223">
                  <c:v>0.54217777303356995</c:v>
                </c:pt>
                <c:pt idx="1224">
                  <c:v>0.54187230157414301</c:v>
                </c:pt>
                <c:pt idx="1225">
                  <c:v>0.54156910127798297</c:v>
                </c:pt>
                <c:pt idx="1226">
                  <c:v>0.54129372273184595</c:v>
                </c:pt>
                <c:pt idx="1227">
                  <c:v>0.54099052243568602</c:v>
                </c:pt>
                <c:pt idx="1228">
                  <c:v>0.54071457609873197</c:v>
                </c:pt>
                <c:pt idx="1229">
                  <c:v>0.54044146871586196</c:v>
                </c:pt>
                <c:pt idx="1230">
                  <c:v>0.54013826841970203</c:v>
                </c:pt>
                <c:pt idx="1231">
                  <c:v>0.53989241499603702</c:v>
                </c:pt>
                <c:pt idx="1232">
                  <c:v>0.53961873982234898</c:v>
                </c:pt>
                <c:pt idx="1233">
                  <c:v>0.53934563243947997</c:v>
                </c:pt>
                <c:pt idx="1234">
                  <c:v>0.53907195726579205</c:v>
                </c:pt>
                <c:pt idx="1235">
                  <c:v>0.53876648580636499</c:v>
                </c:pt>
                <c:pt idx="1236">
                  <c:v>0.53849337842349498</c:v>
                </c:pt>
                <c:pt idx="1237">
                  <c:v>0.53824979616309698</c:v>
                </c:pt>
                <c:pt idx="1238">
                  <c:v>0.53800621390269898</c:v>
                </c:pt>
                <c:pt idx="1239">
                  <c:v>0.53773083535656097</c:v>
                </c:pt>
                <c:pt idx="1240">
                  <c:v>0.53748725309616296</c:v>
                </c:pt>
                <c:pt idx="1241">
                  <c:v>0.53724367083576496</c:v>
                </c:pt>
                <c:pt idx="1242">
                  <c:v>0.53700008857536796</c:v>
                </c:pt>
                <c:pt idx="1243">
                  <c:v>0.53672698119249695</c:v>
                </c:pt>
                <c:pt idx="1244">
                  <c:v>0.53648339893209895</c:v>
                </c:pt>
                <c:pt idx="1245">
                  <c:v>0.53623981667170195</c:v>
                </c:pt>
                <c:pt idx="1246">
                  <c:v>0.53602632732459299</c:v>
                </c:pt>
                <c:pt idx="1247">
                  <c:v>0.53575094877845497</c:v>
                </c:pt>
                <c:pt idx="1248">
                  <c:v>0.53550736651805697</c:v>
                </c:pt>
                <c:pt idx="1249">
                  <c:v>0.53529558054339799</c:v>
                </c:pt>
                <c:pt idx="1250">
                  <c:v>0.53505256607381801</c:v>
                </c:pt>
                <c:pt idx="1251">
                  <c:v>0.53480898381342001</c:v>
                </c:pt>
                <c:pt idx="1252">
                  <c:v>0.534563130389754</c:v>
                </c:pt>
                <c:pt idx="1253">
                  <c:v>0.534319548129356</c:v>
                </c:pt>
                <c:pt idx="1254">
                  <c:v>0.53413785506798706</c:v>
                </c:pt>
                <c:pt idx="1255">
                  <c:v>0.53389484059840597</c:v>
                </c:pt>
                <c:pt idx="1256">
                  <c:v>0.53365125833800797</c:v>
                </c:pt>
                <c:pt idx="1257">
                  <c:v>0.53343776899089901</c:v>
                </c:pt>
                <c:pt idx="1258">
                  <c:v>0.53319418673050201</c:v>
                </c:pt>
                <c:pt idx="1259">
                  <c:v>0.53298012959257601</c:v>
                </c:pt>
                <c:pt idx="1260">
                  <c:v>0.53276664024546705</c:v>
                </c:pt>
                <c:pt idx="1261">
                  <c:v>0.53255542206162598</c:v>
                </c:pt>
                <c:pt idx="1262">
                  <c:v>0.53234193271451702</c:v>
                </c:pt>
                <c:pt idx="1263">
                  <c:v>0.53212787557659103</c:v>
                </c:pt>
                <c:pt idx="1264">
                  <c:v>0.53188486110701005</c:v>
                </c:pt>
                <c:pt idx="1265">
                  <c:v>0.53167080396908495</c:v>
                </c:pt>
                <c:pt idx="1266">
                  <c:v>0.53148967869853203</c:v>
                </c:pt>
                <c:pt idx="1267">
                  <c:v>0.53130571447389696</c:v>
                </c:pt>
                <c:pt idx="1268">
                  <c:v>0.53106213221349796</c:v>
                </c:pt>
                <c:pt idx="1269">
                  <c:v>0.530848642866389</c:v>
                </c:pt>
                <c:pt idx="1270">
                  <c:v>0.53063515351928103</c:v>
                </c:pt>
                <c:pt idx="1271">
                  <c:v>0.53045346045791197</c:v>
                </c:pt>
                <c:pt idx="1272">
                  <c:v>0.53027006402409205</c:v>
                </c:pt>
                <c:pt idx="1273">
                  <c:v>0.53005600688616605</c:v>
                </c:pt>
                <c:pt idx="1274">
                  <c:v>0.52981299241658597</c:v>
                </c:pt>
                <c:pt idx="1275">
                  <c:v>0.52963129935521602</c:v>
                </c:pt>
                <c:pt idx="1276">
                  <c:v>0.52941781000810795</c:v>
                </c:pt>
                <c:pt idx="1277">
                  <c:v>0.529236116946739</c:v>
                </c:pt>
                <c:pt idx="1278">
                  <c:v>0.52902262759963004</c:v>
                </c:pt>
                <c:pt idx="1279">
                  <c:v>0.52883866337499397</c:v>
                </c:pt>
                <c:pt idx="1280">
                  <c:v>0.52865697031362502</c:v>
                </c:pt>
                <c:pt idx="1281">
                  <c:v>0.52847357387980598</c:v>
                </c:pt>
                <c:pt idx="1282">
                  <c:v>0.52822999161940798</c:v>
                </c:pt>
                <c:pt idx="1283">
                  <c:v>0.52804659518558805</c:v>
                </c:pt>
                <c:pt idx="1284">
                  <c:v>0.52783480921092996</c:v>
                </c:pt>
                <c:pt idx="1285">
                  <c:v>0.52765141277711003</c:v>
                </c:pt>
                <c:pt idx="1286">
                  <c:v>0.52746971971574097</c:v>
                </c:pt>
                <c:pt idx="1287">
                  <c:v>0.52725623036863301</c:v>
                </c:pt>
                <c:pt idx="1288">
                  <c:v>0.52707226614399605</c:v>
                </c:pt>
                <c:pt idx="1289">
                  <c:v>0.52689057308262699</c:v>
                </c:pt>
                <c:pt idx="1290">
                  <c:v>0.52670717664880795</c:v>
                </c:pt>
                <c:pt idx="1291">
                  <c:v>0.52649368730169899</c:v>
                </c:pt>
                <c:pt idx="1292">
                  <c:v>0.52631199424033004</c:v>
                </c:pt>
                <c:pt idx="1293">
                  <c:v>0.52612803001569297</c:v>
                </c:pt>
                <c:pt idx="1294">
                  <c:v>0.52591454066858501</c:v>
                </c:pt>
                <c:pt idx="1295">
                  <c:v>0.52570332248474405</c:v>
                </c:pt>
                <c:pt idx="1296">
                  <c:v>0.52551935826010698</c:v>
                </c:pt>
                <c:pt idx="1297">
                  <c:v>0.52530586891299802</c:v>
                </c:pt>
                <c:pt idx="1298">
                  <c:v>0.52512417585162896</c:v>
                </c:pt>
                <c:pt idx="1299">
                  <c:v>0.52494077941781003</c:v>
                </c:pt>
                <c:pt idx="1300">
                  <c:v>0.52475908635644097</c:v>
                </c:pt>
                <c:pt idx="1301">
                  <c:v>0.52457512213180402</c:v>
                </c:pt>
                <c:pt idx="1302">
                  <c:v>0.52439399686125199</c:v>
                </c:pt>
                <c:pt idx="1303">
                  <c:v>0.52421003263661603</c:v>
                </c:pt>
                <c:pt idx="1304">
                  <c:v>0.52399654328950696</c:v>
                </c:pt>
                <c:pt idx="1305">
                  <c:v>0.52381485022813801</c:v>
                </c:pt>
                <c:pt idx="1306">
                  <c:v>0.52363145379431897</c:v>
                </c:pt>
                <c:pt idx="1307">
                  <c:v>0.52344976073294902</c:v>
                </c:pt>
                <c:pt idx="1308">
                  <c:v>0.52326579650831295</c:v>
                </c:pt>
                <c:pt idx="1309">
                  <c:v>0.52308467123776103</c:v>
                </c:pt>
                <c:pt idx="1310">
                  <c:v>0.52290070701312497</c:v>
                </c:pt>
                <c:pt idx="1311">
                  <c:v>0.52271901395175602</c:v>
                </c:pt>
                <c:pt idx="1312">
                  <c:v>0.52250552460464705</c:v>
                </c:pt>
                <c:pt idx="1313">
                  <c:v>0.52235165329330002</c:v>
                </c:pt>
                <c:pt idx="1314">
                  <c:v>0.52214043510945896</c:v>
                </c:pt>
                <c:pt idx="1315">
                  <c:v>0.521956470884823</c:v>
                </c:pt>
                <c:pt idx="1316">
                  <c:v>0.52177534561426997</c:v>
                </c:pt>
                <c:pt idx="1317">
                  <c:v>0.52159138138963401</c:v>
                </c:pt>
                <c:pt idx="1318">
                  <c:v>0.52140798495581397</c:v>
                </c:pt>
                <c:pt idx="1319">
                  <c:v>0.52122629189444503</c:v>
                </c:pt>
                <c:pt idx="1320">
                  <c:v>0.52101280254733695</c:v>
                </c:pt>
                <c:pt idx="1321">
                  <c:v>0.520831109485967</c:v>
                </c:pt>
                <c:pt idx="1322">
                  <c:v>0.52064714526133105</c:v>
                </c:pt>
                <c:pt idx="1323">
                  <c:v>0.52040356300093304</c:v>
                </c:pt>
                <c:pt idx="1324">
                  <c:v>0.52022016656711401</c:v>
                </c:pt>
                <c:pt idx="1325">
                  <c:v>0.52000838059245602</c:v>
                </c:pt>
                <c:pt idx="1326">
                  <c:v>0.51982498415863598</c:v>
                </c:pt>
                <c:pt idx="1327">
                  <c:v>0.51964329109726703</c:v>
                </c:pt>
                <c:pt idx="1328">
                  <c:v>0.51942980175015796</c:v>
                </c:pt>
                <c:pt idx="1329">
                  <c:v>0.519245837525522</c:v>
                </c:pt>
                <c:pt idx="1330">
                  <c:v>0.51906471225496997</c:v>
                </c:pt>
                <c:pt idx="1331">
                  <c:v>0.51888074803033302</c:v>
                </c:pt>
                <c:pt idx="1332">
                  <c:v>0.51869905496896496</c:v>
                </c:pt>
                <c:pt idx="1333">
                  <c:v>0.51848556562185599</c:v>
                </c:pt>
                <c:pt idx="1334">
                  <c:v>0.51824198336145799</c:v>
                </c:pt>
                <c:pt idx="1335">
                  <c:v>0.51808867984092699</c:v>
                </c:pt>
                <c:pt idx="1336">
                  <c:v>0.51790698677955904</c:v>
                </c:pt>
                <c:pt idx="1337">
                  <c:v>0.51772302255492197</c:v>
                </c:pt>
                <c:pt idx="1338">
                  <c:v>0.51751180437108102</c:v>
                </c:pt>
                <c:pt idx="1339">
                  <c:v>0.51732784014644395</c:v>
                </c:pt>
                <c:pt idx="1340">
                  <c:v>0.51711435079933499</c:v>
                </c:pt>
                <c:pt idx="1341">
                  <c:v>0.51693265773796704</c:v>
                </c:pt>
                <c:pt idx="1342">
                  <c:v>0.51671916839085796</c:v>
                </c:pt>
                <c:pt idx="1343">
                  <c:v>0.51653577195703804</c:v>
                </c:pt>
                <c:pt idx="1344">
                  <c:v>0.51638417180895901</c:v>
                </c:pt>
                <c:pt idx="1345">
                  <c:v>0.51620247874758995</c:v>
                </c:pt>
                <c:pt idx="1346">
                  <c:v>0.516018514522953</c:v>
                </c:pt>
                <c:pt idx="1347">
                  <c:v>0.51583511808913396</c:v>
                </c:pt>
                <c:pt idx="1348">
                  <c:v>0.51562333211447597</c:v>
                </c:pt>
                <c:pt idx="1349">
                  <c:v>0.51534795356833796</c:v>
                </c:pt>
                <c:pt idx="1350">
                  <c:v>0.51516626050696901</c:v>
                </c:pt>
                <c:pt idx="1351">
                  <c:v>0.51501238919562198</c:v>
                </c:pt>
                <c:pt idx="1352">
                  <c:v>0.51486078904754196</c:v>
                </c:pt>
                <c:pt idx="1353">
                  <c:v>0.51486078904754196</c:v>
                </c:pt>
                <c:pt idx="1354">
                  <c:v>0.51425211729195497</c:v>
                </c:pt>
                <c:pt idx="1355">
                  <c:v>0.51367353844965902</c:v>
                </c:pt>
                <c:pt idx="1356">
                  <c:v>0.51333797407694204</c:v>
                </c:pt>
                <c:pt idx="1357">
                  <c:v>0.51312675589310097</c:v>
                </c:pt>
                <c:pt idx="1358">
                  <c:v>0.51291269875517498</c:v>
                </c:pt>
                <c:pt idx="1359">
                  <c:v>0.51272930232135605</c:v>
                </c:pt>
                <c:pt idx="1360">
                  <c:v>0.51248572006095805</c:v>
                </c:pt>
                <c:pt idx="1361">
                  <c:v>0.51224213780056005</c:v>
                </c:pt>
                <c:pt idx="1362">
                  <c:v>0.51202864845345097</c:v>
                </c:pt>
                <c:pt idx="1363">
                  <c:v>0.51181515910634301</c:v>
                </c:pt>
                <c:pt idx="1364">
                  <c:v>0.51166355895826299</c:v>
                </c:pt>
                <c:pt idx="1365">
                  <c:v>0.51145006961115402</c:v>
                </c:pt>
                <c:pt idx="1366">
                  <c:v>0.51126837654978496</c:v>
                </c:pt>
                <c:pt idx="1367">
                  <c:v>0.51102479428938696</c:v>
                </c:pt>
                <c:pt idx="1368">
                  <c:v>0.51090328705459698</c:v>
                </c:pt>
                <c:pt idx="1369">
                  <c:v>0.51053762976859096</c:v>
                </c:pt>
                <c:pt idx="1370">
                  <c:v>0.50992895801300497</c:v>
                </c:pt>
                <c:pt idx="1371">
                  <c:v>0.50953150444125905</c:v>
                </c:pt>
                <c:pt idx="1372">
                  <c:v>0.50922830414510001</c:v>
                </c:pt>
                <c:pt idx="1373">
                  <c:v>0.50898472188470201</c:v>
                </c:pt>
                <c:pt idx="1374">
                  <c:v>0.50877123253759304</c:v>
                </c:pt>
                <c:pt idx="1375">
                  <c:v>0.50852765027719504</c:v>
                </c:pt>
                <c:pt idx="1376">
                  <c:v>0.508344253843376</c:v>
                </c:pt>
                <c:pt idx="1377">
                  <c:v>0.50813076449626704</c:v>
                </c:pt>
                <c:pt idx="1378">
                  <c:v>0.50791897852160905</c:v>
                </c:pt>
                <c:pt idx="1379">
                  <c:v>0.50770548917450098</c:v>
                </c:pt>
                <c:pt idx="1380">
                  <c:v>0.50749199982739202</c:v>
                </c:pt>
                <c:pt idx="1381">
                  <c:v>0.50727851048028305</c:v>
                </c:pt>
                <c:pt idx="1382">
                  <c:v>0.50706445334235695</c:v>
                </c:pt>
                <c:pt idx="1383">
                  <c:v>0.50685323515851599</c:v>
                </c:pt>
                <c:pt idx="1384">
                  <c:v>0.50663974581140703</c:v>
                </c:pt>
                <c:pt idx="1385">
                  <c:v>0.50642625646429895</c:v>
                </c:pt>
                <c:pt idx="1386">
                  <c:v>0.50618267420390095</c:v>
                </c:pt>
                <c:pt idx="1387">
                  <c:v>0.50596918485679199</c:v>
                </c:pt>
                <c:pt idx="1388">
                  <c:v>0.50575512771886599</c:v>
                </c:pt>
                <c:pt idx="1389">
                  <c:v>0.50554390953502504</c:v>
                </c:pt>
                <c:pt idx="1390">
                  <c:v>0.50535994531038797</c:v>
                </c:pt>
                <c:pt idx="1391">
                  <c:v>0.50517654887656804</c:v>
                </c:pt>
                <c:pt idx="1392">
                  <c:v>0.50496476290191095</c:v>
                </c:pt>
                <c:pt idx="1393">
                  <c:v>0.50472174843232898</c:v>
                </c:pt>
                <c:pt idx="1394">
                  <c:v>0.50447816617193098</c:v>
                </c:pt>
                <c:pt idx="1395">
                  <c:v>0.50426467682482301</c:v>
                </c:pt>
                <c:pt idx="1396">
                  <c:v>0.50405061968689702</c:v>
                </c:pt>
                <c:pt idx="1397">
                  <c:v>0.50377751230402701</c:v>
                </c:pt>
                <c:pt idx="1398">
                  <c:v>0.50359354807939005</c:v>
                </c:pt>
                <c:pt idx="1399">
                  <c:v>0.50341242280883802</c:v>
                </c:pt>
                <c:pt idx="1400">
                  <c:v>0.50316884054844002</c:v>
                </c:pt>
                <c:pt idx="1401">
                  <c:v>0.50292298712477501</c:v>
                </c:pt>
                <c:pt idx="1402">
                  <c:v>0.50271176894093395</c:v>
                </c:pt>
                <c:pt idx="1403">
                  <c:v>0.50246818668053606</c:v>
                </c:pt>
                <c:pt idx="1404">
                  <c:v>0.50225469733342698</c:v>
                </c:pt>
                <c:pt idx="1405">
                  <c:v>0.50201111507302898</c:v>
                </c:pt>
                <c:pt idx="1406">
                  <c:v>0.50176753281263098</c:v>
                </c:pt>
                <c:pt idx="1407">
                  <c:v>0.50161366150128395</c:v>
                </c:pt>
                <c:pt idx="1408">
                  <c:v>0.50137007924088695</c:v>
                </c:pt>
                <c:pt idx="1409">
                  <c:v>0.50112649698048894</c:v>
                </c:pt>
                <c:pt idx="1410">
                  <c:v>0.50091300763337998</c:v>
                </c:pt>
                <c:pt idx="1411">
                  <c:v>0.50066942537298098</c:v>
                </c:pt>
                <c:pt idx="1412">
                  <c:v>0.50039631799011097</c:v>
                </c:pt>
                <c:pt idx="1413">
                  <c:v>0.50018282864300301</c:v>
                </c:pt>
                <c:pt idx="1414">
                  <c:v>0.50000113558163295</c:v>
                </c:pt>
                <c:pt idx="1415">
                  <c:v>0.49972518924467901</c:v>
                </c:pt>
                <c:pt idx="1416">
                  <c:v>0.49948217477509799</c:v>
                </c:pt>
                <c:pt idx="1417">
                  <c:v>0.49927038880044</c:v>
                </c:pt>
                <c:pt idx="1418">
                  <c:v>0.499026806540042</c:v>
                </c:pt>
                <c:pt idx="1419">
                  <c:v>0.498783224279643</c:v>
                </c:pt>
                <c:pt idx="1420">
                  <c:v>0.49850784573350598</c:v>
                </c:pt>
                <c:pt idx="1421">
                  <c:v>0.49823473835063498</c:v>
                </c:pt>
                <c:pt idx="1422">
                  <c:v>0.49805077412600002</c:v>
                </c:pt>
                <c:pt idx="1423">
                  <c:v>0.49780719186560102</c:v>
                </c:pt>
                <c:pt idx="1424">
                  <c:v>0.49762606659504899</c:v>
                </c:pt>
                <c:pt idx="1425">
                  <c:v>0.49738248433465199</c:v>
                </c:pt>
                <c:pt idx="1426">
                  <c:v>0.497106537997697</c:v>
                </c:pt>
                <c:pt idx="1427">
                  <c:v>0.49680333770153701</c:v>
                </c:pt>
                <c:pt idx="1428">
                  <c:v>0.49655975544113901</c:v>
                </c:pt>
                <c:pt idx="1429">
                  <c:v>0.49634626609402999</c:v>
                </c:pt>
                <c:pt idx="1430">
                  <c:v>0.49613277674692202</c:v>
                </c:pt>
                <c:pt idx="1431">
                  <c:v>0.49585910157323498</c:v>
                </c:pt>
                <c:pt idx="1432">
                  <c:v>0.49561608710365301</c:v>
                </c:pt>
                <c:pt idx="1433">
                  <c:v>0.49537250484325501</c:v>
                </c:pt>
                <c:pt idx="1434">
                  <c:v>0.49509655850630102</c:v>
                </c:pt>
                <c:pt idx="1435">
                  <c:v>0.49482345112343101</c:v>
                </c:pt>
                <c:pt idx="1436">
                  <c:v>0.49457986886303301</c:v>
                </c:pt>
                <c:pt idx="1437">
                  <c:v>0.49433628660263501</c:v>
                </c:pt>
                <c:pt idx="1438">
                  <c:v>0.49409270434223701</c:v>
                </c:pt>
                <c:pt idx="1439">
                  <c:v>0.49387921499512899</c:v>
                </c:pt>
                <c:pt idx="1440">
                  <c:v>0.49363563273472999</c:v>
                </c:pt>
                <c:pt idx="1441">
                  <c:v>0.49339205047433199</c:v>
                </c:pt>
                <c:pt idx="1442">
                  <c:v>0.49311894309146198</c:v>
                </c:pt>
                <c:pt idx="1443">
                  <c:v>0.49284356454532402</c:v>
                </c:pt>
                <c:pt idx="1444">
                  <c:v>0.49259998228492702</c:v>
                </c:pt>
                <c:pt idx="1445">
                  <c:v>0.49232630711123998</c:v>
                </c:pt>
                <c:pt idx="1446">
                  <c:v>0.49208272485084098</c:v>
                </c:pt>
                <c:pt idx="1447">
                  <c:v>0.49177725339141498</c:v>
                </c:pt>
                <c:pt idx="1448">
                  <c:v>0.49153423892183301</c:v>
                </c:pt>
                <c:pt idx="1449">
                  <c:v>0.49126056374814597</c:v>
                </c:pt>
                <c:pt idx="1450">
                  <c:v>0.49101698148774803</c:v>
                </c:pt>
                <c:pt idx="1451">
                  <c:v>0.49074387410487802</c:v>
                </c:pt>
                <c:pt idx="1452">
                  <c:v>0.49050029184448002</c:v>
                </c:pt>
                <c:pt idx="1453">
                  <c:v>0.490224913298342</c:v>
                </c:pt>
                <c:pt idx="1454">
                  <c:v>0.48995123812465502</c:v>
                </c:pt>
                <c:pt idx="1455">
                  <c:v>0.489737748777546</c:v>
                </c:pt>
                <c:pt idx="1456">
                  <c:v>0.489494166517149</c:v>
                </c:pt>
                <c:pt idx="1457">
                  <c:v>0.48922049134346102</c:v>
                </c:pt>
                <c:pt idx="1458">
                  <c:v>0.488945112797324</c:v>
                </c:pt>
                <c:pt idx="1459">
                  <c:v>0.48864191250116401</c:v>
                </c:pt>
                <c:pt idx="1460">
                  <c:v>0.48836823732747697</c:v>
                </c:pt>
                <c:pt idx="1461">
                  <c:v>0.488125222857895</c:v>
                </c:pt>
                <c:pt idx="1462">
                  <c:v>0.48784927652094101</c:v>
                </c:pt>
                <c:pt idx="1463">
                  <c:v>0.487576169138071</c:v>
                </c:pt>
                <c:pt idx="1464">
                  <c:v>0.487270697678644</c:v>
                </c:pt>
                <c:pt idx="1465">
                  <c:v>0.48699702250495702</c:v>
                </c:pt>
                <c:pt idx="1466">
                  <c:v>0.48675344024455902</c:v>
                </c:pt>
                <c:pt idx="1467">
                  <c:v>0.486448536575949</c:v>
                </c:pt>
                <c:pt idx="1468">
                  <c:v>0.48617486140226102</c:v>
                </c:pt>
                <c:pt idx="1469">
                  <c:v>0.48590118622857398</c:v>
                </c:pt>
                <c:pt idx="1470">
                  <c:v>0.48559628255996401</c:v>
                </c:pt>
                <c:pt idx="1471">
                  <c:v>0.48532260738627703</c:v>
                </c:pt>
                <c:pt idx="1472">
                  <c:v>0.48507902512588003</c:v>
                </c:pt>
                <c:pt idx="1473">
                  <c:v>0.48477355366645303</c:v>
                </c:pt>
                <c:pt idx="1474">
                  <c:v>0.48447035337029298</c:v>
                </c:pt>
                <c:pt idx="1475">
                  <c:v>0.48416488191086599</c:v>
                </c:pt>
                <c:pt idx="1476">
                  <c:v>0.48389177452799598</c:v>
                </c:pt>
                <c:pt idx="1477">
                  <c:v>0.48358630306856898</c:v>
                </c:pt>
                <c:pt idx="1478">
                  <c:v>0.483312627894881</c:v>
                </c:pt>
                <c:pt idx="1479">
                  <c:v>0.48297706352216502</c:v>
                </c:pt>
                <c:pt idx="1480">
                  <c:v>0.48267386322600597</c:v>
                </c:pt>
                <c:pt idx="1481">
                  <c:v>0.48239848467986801</c:v>
                </c:pt>
                <c:pt idx="1482">
                  <c:v>0.48218499533275899</c:v>
                </c:pt>
                <c:pt idx="1483">
                  <c:v>0.48197320935810101</c:v>
                </c:pt>
                <c:pt idx="1484">
                  <c:v>0.48169783081196399</c:v>
                </c:pt>
                <c:pt idx="1485">
                  <c:v>0.481394630515804</c:v>
                </c:pt>
                <c:pt idx="1486">
                  <c:v>0.48105906614308802</c:v>
                </c:pt>
                <c:pt idx="1487">
                  <c:v>0.48078595876021701</c:v>
                </c:pt>
                <c:pt idx="1488">
                  <c:v>0.48045039438750098</c:v>
                </c:pt>
                <c:pt idx="1489">
                  <c:v>0.480114830014785</c:v>
                </c:pt>
                <c:pt idx="1490">
                  <c:v>0.47980992634617498</c:v>
                </c:pt>
                <c:pt idx="1491">
                  <c:v>0.47956634408577697</c:v>
                </c:pt>
                <c:pt idx="1492">
                  <c:v>0.47932276182537897</c:v>
                </c:pt>
                <c:pt idx="1493">
                  <c:v>0.47898719745266299</c:v>
                </c:pt>
                <c:pt idx="1494">
                  <c:v>0.47865390424321402</c:v>
                </c:pt>
                <c:pt idx="1495">
                  <c:v>0.47834843278378703</c:v>
                </c:pt>
                <c:pt idx="1496">
                  <c:v>0.47807532540091702</c:v>
                </c:pt>
                <c:pt idx="1497">
                  <c:v>0.47776985394149002</c:v>
                </c:pt>
                <c:pt idx="1498">
                  <c:v>0.47746665364532997</c:v>
                </c:pt>
                <c:pt idx="1499">
                  <c:v>0.477131089272614</c:v>
                </c:pt>
                <c:pt idx="1500">
                  <c:v>0.47679609269071499</c:v>
                </c:pt>
                <c:pt idx="1501">
                  <c:v>0.47649062123128799</c:v>
                </c:pt>
                <c:pt idx="1502">
                  <c:v>0.47618685314431197</c:v>
                </c:pt>
                <c:pt idx="1503">
                  <c:v>0.47588138168488497</c:v>
                </c:pt>
                <c:pt idx="1504">
                  <c:v>0.47554638510298602</c:v>
                </c:pt>
                <c:pt idx="1505">
                  <c:v>0.47527270992929799</c:v>
                </c:pt>
                <c:pt idx="1506">
                  <c:v>0.474969509633139</c:v>
                </c:pt>
                <c:pt idx="1507">
                  <c:v>0.474602148974683</c:v>
                </c:pt>
                <c:pt idx="1508">
                  <c:v>0.47429894867852301</c:v>
                </c:pt>
                <c:pt idx="1509">
                  <c:v>0.47399347721909602</c:v>
                </c:pt>
                <c:pt idx="1510">
                  <c:v>0.47365791284637998</c:v>
                </c:pt>
                <c:pt idx="1511">
                  <c:v>0.47335471255022099</c:v>
                </c:pt>
                <c:pt idx="1512">
                  <c:v>0.47304924109079399</c:v>
                </c:pt>
                <c:pt idx="1513">
                  <c:v>0.47271594788134502</c:v>
                </c:pt>
                <c:pt idx="1514">
                  <c:v>0.47234858722288903</c:v>
                </c:pt>
                <c:pt idx="1515">
                  <c:v>0.47198349772770098</c:v>
                </c:pt>
                <c:pt idx="1516">
                  <c:v>0.471709822554014</c:v>
                </c:pt>
                <c:pt idx="1517">
                  <c:v>0.471374825972115</c:v>
                </c:pt>
                <c:pt idx="1518">
                  <c:v>0.47107162567595501</c:v>
                </c:pt>
                <c:pt idx="1519">
                  <c:v>0.47076615421652801</c:v>
                </c:pt>
                <c:pt idx="1520">
                  <c:v>0.47043058984381197</c:v>
                </c:pt>
                <c:pt idx="1521">
                  <c:v>0.470095025471096</c:v>
                </c:pt>
                <c:pt idx="1522">
                  <c:v>0.46979182517493601</c:v>
                </c:pt>
                <c:pt idx="1523">
                  <c:v>0.46942673567974802</c:v>
                </c:pt>
                <c:pt idx="1524">
                  <c:v>0.46909117130703198</c:v>
                </c:pt>
                <c:pt idx="1525">
                  <c:v>0.46875617472513298</c:v>
                </c:pt>
                <c:pt idx="1526">
                  <c:v>0.468420610352417</c:v>
                </c:pt>
                <c:pt idx="1527">
                  <c:v>0.46808504597970002</c:v>
                </c:pt>
                <c:pt idx="1528">
                  <c:v>0.46775232056106802</c:v>
                </c:pt>
                <c:pt idx="1529">
                  <c:v>0.46738666327506301</c:v>
                </c:pt>
                <c:pt idx="1530">
                  <c:v>0.46698977749413501</c:v>
                </c:pt>
                <c:pt idx="1531">
                  <c:v>0.46671610232044702</c:v>
                </c:pt>
                <c:pt idx="1532">
                  <c:v>0.46638053794773099</c:v>
                </c:pt>
                <c:pt idx="1533">
                  <c:v>0.46607563427912102</c:v>
                </c:pt>
                <c:pt idx="1534">
                  <c:v>0.465771866192145</c:v>
                </c:pt>
                <c:pt idx="1535">
                  <c:v>0.46537668378366698</c:v>
                </c:pt>
                <c:pt idx="1536">
                  <c:v>0.46497979800273898</c:v>
                </c:pt>
                <c:pt idx="1537">
                  <c:v>0.46461414071673302</c:v>
                </c:pt>
                <c:pt idx="1538">
                  <c:v>0.46434103333386401</c:v>
                </c:pt>
                <c:pt idx="1539">
                  <c:v>0.46400546896114703</c:v>
                </c:pt>
                <c:pt idx="1540">
                  <c:v>0.46364037946595898</c:v>
                </c:pt>
                <c:pt idx="1541">
                  <c:v>0.46324519705748102</c:v>
                </c:pt>
                <c:pt idx="1542">
                  <c:v>0.46287783639902502</c:v>
                </c:pt>
                <c:pt idx="1543">
                  <c:v>0.46257463610286498</c:v>
                </c:pt>
                <c:pt idx="1544">
                  <c:v>0.462239071730149</c:v>
                </c:pt>
                <c:pt idx="1545">
                  <c:v>0.46187398223496101</c:v>
                </c:pt>
                <c:pt idx="1546">
                  <c:v>0.46147879982648299</c:v>
                </c:pt>
                <c:pt idx="1547">
                  <c:v>0.461113710331294</c:v>
                </c:pt>
                <c:pt idx="1548">
                  <c:v>0.46077814595857802</c:v>
                </c:pt>
                <c:pt idx="1549">
                  <c:v>0.46038069238683299</c:v>
                </c:pt>
                <c:pt idx="1550">
                  <c:v>0.45998550997835602</c:v>
                </c:pt>
                <c:pt idx="1551">
                  <c:v>0.45965051339645702</c:v>
                </c:pt>
                <c:pt idx="1552">
                  <c:v>0.45931494902374098</c:v>
                </c:pt>
                <c:pt idx="1553">
                  <c:v>0.458949859528551</c:v>
                </c:pt>
                <c:pt idx="1554">
                  <c:v>0.45861656631910303</c:v>
                </c:pt>
                <c:pt idx="1555">
                  <c:v>0.45821911274735799</c:v>
                </c:pt>
                <c:pt idx="1556">
                  <c:v>0.45782393033888003</c:v>
                </c:pt>
                <c:pt idx="1557">
                  <c:v>0.45742704455795202</c:v>
                </c:pt>
                <c:pt idx="1558">
                  <c:v>0.457031862149474</c:v>
                </c:pt>
                <c:pt idx="1559">
                  <c:v>0.45666620486346898</c:v>
                </c:pt>
                <c:pt idx="1560">
                  <c:v>0.45627102245499102</c:v>
                </c:pt>
                <c:pt idx="1561">
                  <c:v>0.45587413667406301</c:v>
                </c:pt>
                <c:pt idx="1562">
                  <c:v>0.45547895426558499</c:v>
                </c:pt>
                <c:pt idx="1563">
                  <c:v>0.45511329697957997</c:v>
                </c:pt>
                <c:pt idx="1564">
                  <c:v>0.45477830039768002</c:v>
                </c:pt>
                <c:pt idx="1565">
                  <c:v>0.45441321090249198</c:v>
                </c:pt>
                <c:pt idx="1566">
                  <c:v>0.45401802849401401</c:v>
                </c:pt>
                <c:pt idx="1567">
                  <c:v>0.45362057492226998</c:v>
                </c:pt>
                <c:pt idx="1568">
                  <c:v>0.45325548542708</c:v>
                </c:pt>
                <c:pt idx="1569">
                  <c:v>0.45283021010531399</c:v>
                </c:pt>
                <c:pt idx="1570">
                  <c:v>0.45240323141109701</c:v>
                </c:pt>
                <c:pt idx="1571">
                  <c:v>0.45203757412509099</c:v>
                </c:pt>
                <c:pt idx="1572">
                  <c:v>0.45164239171661302</c:v>
                </c:pt>
                <c:pt idx="1573">
                  <c:v>0.45127730222142498</c:v>
                </c:pt>
                <c:pt idx="1574">
                  <c:v>0.450850323527208</c:v>
                </c:pt>
                <c:pt idx="1575">
                  <c:v>0.45045514111872897</c:v>
                </c:pt>
                <c:pt idx="1576">
                  <c:v>0.44999806951122301</c:v>
                </c:pt>
                <c:pt idx="1577">
                  <c:v>0.44963241222521799</c:v>
                </c:pt>
                <c:pt idx="1578">
                  <c:v>0.44923552644428999</c:v>
                </c:pt>
                <c:pt idx="1579">
                  <c:v>0.44884034403581102</c:v>
                </c:pt>
                <c:pt idx="1580">
                  <c:v>0.44841279755077701</c:v>
                </c:pt>
                <c:pt idx="1581">
                  <c:v>0.447957997106538</c:v>
                </c:pt>
                <c:pt idx="1582">
                  <c:v>0.447590636448082</c:v>
                </c:pt>
                <c:pt idx="1583">
                  <c:v>0.44719545403960398</c:v>
                </c:pt>
                <c:pt idx="1584">
                  <c:v>0.44677017871783797</c:v>
                </c:pt>
                <c:pt idx="1585">
                  <c:v>0.44634320002361999</c:v>
                </c:pt>
                <c:pt idx="1586">
                  <c:v>0.44591622132940301</c:v>
                </c:pt>
                <c:pt idx="1587">
                  <c:v>0.44552103892092498</c:v>
                </c:pt>
                <c:pt idx="1588">
                  <c:v>0.44506396731341802</c:v>
                </c:pt>
                <c:pt idx="1589">
                  <c:v>0.44466878490494</c:v>
                </c:pt>
                <c:pt idx="1590">
                  <c:v>0.44427133133319602</c:v>
                </c:pt>
                <c:pt idx="1591">
                  <c:v>0.44390624183800698</c:v>
                </c:pt>
                <c:pt idx="1592">
                  <c:v>0.44351105942952901</c:v>
                </c:pt>
                <c:pt idx="1593">
                  <c:v>0.44305398782202299</c:v>
                </c:pt>
                <c:pt idx="1594">
                  <c:v>0.44262871250025598</c:v>
                </c:pt>
                <c:pt idx="1595">
                  <c:v>0.442201733806038</c:v>
                </c:pt>
                <c:pt idx="1596">
                  <c:v>0.441714569285242</c:v>
                </c:pt>
                <c:pt idx="1597">
                  <c:v>0.44131938687676397</c:v>
                </c:pt>
                <c:pt idx="1598">
                  <c:v>0.44089240818254699</c:v>
                </c:pt>
                <c:pt idx="1599">
                  <c:v>0.44046486169751298</c:v>
                </c:pt>
                <c:pt idx="1600">
                  <c:v>0.440040154166562</c:v>
                </c:pt>
                <c:pt idx="1601">
                  <c:v>0.43964270059481703</c:v>
                </c:pt>
                <c:pt idx="1602">
                  <c:v>0.43915553607402202</c:v>
                </c:pt>
                <c:pt idx="1603">
                  <c:v>0.43873082854307099</c:v>
                </c:pt>
                <c:pt idx="1604">
                  <c:v>0.43827375693556497</c:v>
                </c:pt>
                <c:pt idx="1605">
                  <c:v>0.43781668532805801</c:v>
                </c:pt>
                <c:pt idx="1606">
                  <c:v>0.43738913884302399</c:v>
                </c:pt>
                <c:pt idx="1607">
                  <c:v>0.43696443131207402</c:v>
                </c:pt>
                <c:pt idx="1608">
                  <c:v>0.436507359704567</c:v>
                </c:pt>
                <c:pt idx="1609">
                  <c:v>0.43605028809706098</c:v>
                </c:pt>
                <c:pt idx="1610">
                  <c:v>0.43562274161202602</c:v>
                </c:pt>
                <c:pt idx="1611">
                  <c:v>0.43519803408107599</c:v>
                </c:pt>
                <c:pt idx="1612">
                  <c:v>0.43471086956027999</c:v>
                </c:pt>
                <c:pt idx="1613">
                  <c:v>0.43425379795277302</c:v>
                </c:pt>
                <c:pt idx="1614">
                  <c:v>0.43376663343197702</c:v>
                </c:pt>
                <c:pt idx="1615">
                  <c:v>0.433309561824471</c:v>
                </c:pt>
                <c:pt idx="1616">
                  <c:v>0.43285249021696398</c:v>
                </c:pt>
                <c:pt idx="1617">
                  <c:v>0.43239541860945702</c:v>
                </c:pt>
                <c:pt idx="1618">
                  <c:v>0.431938347001951</c:v>
                </c:pt>
                <c:pt idx="1619">
                  <c:v>0.43148354655771098</c:v>
                </c:pt>
                <c:pt idx="1620">
                  <c:v>0.43105600007267703</c:v>
                </c:pt>
                <c:pt idx="1621">
                  <c:v>0.43062902137845999</c:v>
                </c:pt>
                <c:pt idx="1622">
                  <c:v>0.43014185685766398</c:v>
                </c:pt>
                <c:pt idx="1623">
                  <c:v>0.42965469233686798</c:v>
                </c:pt>
                <c:pt idx="1624">
                  <c:v>0.42919762072936102</c:v>
                </c:pt>
                <c:pt idx="1625">
                  <c:v>0.42871102399938199</c:v>
                </c:pt>
                <c:pt idx="1626">
                  <c:v>0.42822385947858599</c:v>
                </c:pt>
                <c:pt idx="1627">
                  <c:v>0.427796880784369</c:v>
                </c:pt>
                <c:pt idx="1628">
                  <c:v>0.427309716263573</c:v>
                </c:pt>
                <c:pt idx="1629">
                  <c:v>0.426822551742777</c:v>
                </c:pt>
                <c:pt idx="1630">
                  <c:v>0.426335387221981</c:v>
                </c:pt>
                <c:pt idx="1631">
                  <c:v>0.42584879049200203</c:v>
                </c:pt>
                <c:pt idx="1632">
                  <c:v>0.42536162597120603</c:v>
                </c:pt>
                <c:pt idx="1633">
                  <c:v>0.42484493632793802</c:v>
                </c:pt>
                <c:pt idx="1634">
                  <c:v>0.42435550064387501</c:v>
                </c:pt>
                <c:pt idx="1635">
                  <c:v>0.423868336123079</c:v>
                </c:pt>
                <c:pt idx="1636">
                  <c:v>0.42341126451557198</c:v>
                </c:pt>
                <c:pt idx="1637">
                  <c:v>0.42295646407133303</c:v>
                </c:pt>
                <c:pt idx="1638">
                  <c:v>0.42246759617808699</c:v>
                </c:pt>
                <c:pt idx="1639">
                  <c:v>0.42198043165729099</c:v>
                </c:pt>
                <c:pt idx="1640">
                  <c:v>0.42149326713649399</c:v>
                </c:pt>
                <c:pt idx="1641">
                  <c:v>0.42097657749322598</c:v>
                </c:pt>
                <c:pt idx="1642">
                  <c:v>0.42048941297242998</c:v>
                </c:pt>
                <c:pt idx="1643">
                  <c:v>0.42003234136492401</c:v>
                </c:pt>
                <c:pt idx="1644">
                  <c:v>0.41954517684412701</c:v>
                </c:pt>
                <c:pt idx="1645">
                  <c:v>0.41902621603759299</c:v>
                </c:pt>
                <c:pt idx="1646">
                  <c:v>0.41850952639432398</c:v>
                </c:pt>
                <c:pt idx="1647">
                  <c:v>0.41802236187352798</c:v>
                </c:pt>
                <c:pt idx="1648">
                  <c:v>0.41750567223026003</c:v>
                </c:pt>
                <c:pt idx="1649">
                  <c:v>0.41698671142372401</c:v>
                </c:pt>
                <c:pt idx="1650">
                  <c:v>0.41643992886716602</c:v>
                </c:pt>
                <c:pt idx="1651">
                  <c:v>0.41595049318310401</c:v>
                </c:pt>
                <c:pt idx="1652">
                  <c:v>0.41546332866230701</c:v>
                </c:pt>
                <c:pt idx="1653">
                  <c:v>0.414946639019039</c:v>
                </c:pt>
                <c:pt idx="1654">
                  <c:v>0.41442994937577099</c:v>
                </c:pt>
                <c:pt idx="1655">
                  <c:v>0.413910420778418</c:v>
                </c:pt>
                <c:pt idx="1656">
                  <c:v>0.41339373113514999</c:v>
                </c:pt>
                <c:pt idx="1657">
                  <c:v>0.41284467741532499</c:v>
                </c:pt>
                <c:pt idx="1658">
                  <c:v>0.41235808068534602</c:v>
                </c:pt>
                <c:pt idx="1659">
                  <c:v>0.411810730337972</c:v>
                </c:pt>
                <c:pt idx="1660">
                  <c:v>0.41132186244472502</c:v>
                </c:pt>
                <c:pt idx="1661">
                  <c:v>0.41074498697487799</c:v>
                </c:pt>
                <c:pt idx="1662">
                  <c:v>0.41025611908163301</c:v>
                </c:pt>
                <c:pt idx="1663">
                  <c:v>0.40973886164754703</c:v>
                </c:pt>
                <c:pt idx="1664">
                  <c:v>0.40922217200427802</c:v>
                </c:pt>
                <c:pt idx="1665">
                  <c:v>0.408703211197744</c:v>
                </c:pt>
                <c:pt idx="1666">
                  <c:v>0.40815642864118601</c:v>
                </c:pt>
                <c:pt idx="1667">
                  <c:v>0.40760737492136101</c:v>
                </c:pt>
                <c:pt idx="1668">
                  <c:v>0.40705832120153601</c:v>
                </c:pt>
                <c:pt idx="1669">
                  <c:v>0.406603520757297</c:v>
                </c:pt>
                <c:pt idx="1670">
                  <c:v>0.406054467037472</c:v>
                </c:pt>
                <c:pt idx="1671">
                  <c:v>0.405505413317648</c:v>
                </c:pt>
                <c:pt idx="1672">
                  <c:v>0.40498872367437899</c:v>
                </c:pt>
                <c:pt idx="1673">
                  <c:v>0.40441014483208099</c:v>
                </c:pt>
                <c:pt idx="1674">
                  <c:v>0.40386109111225699</c:v>
                </c:pt>
                <c:pt idx="1675">
                  <c:v>0.403343833678172</c:v>
                </c:pt>
                <c:pt idx="1676">
                  <c:v>0.402827144034903</c:v>
                </c:pt>
                <c:pt idx="1677">
                  <c:v>0.402278090315078</c:v>
                </c:pt>
                <c:pt idx="1678">
                  <c:v>0.40176140067180999</c:v>
                </c:pt>
                <c:pt idx="1679">
                  <c:v>0.40121234695198499</c:v>
                </c:pt>
                <c:pt idx="1680">
                  <c:v>0.40063320031887101</c:v>
                </c:pt>
                <c:pt idx="1681">
                  <c:v>0.40008641776231302</c:v>
                </c:pt>
                <c:pt idx="1682">
                  <c:v>0.39953793183330599</c:v>
                </c:pt>
                <c:pt idx="1683">
                  <c:v>0.39898887811348099</c:v>
                </c:pt>
                <c:pt idx="1684">
                  <c:v>0.398442095556923</c:v>
                </c:pt>
                <c:pt idx="1685">
                  <c:v>0.39792313475038699</c:v>
                </c:pt>
                <c:pt idx="1686">
                  <c:v>0.39734398811727401</c:v>
                </c:pt>
                <c:pt idx="1687">
                  <c:v>0.39676711264742698</c:v>
                </c:pt>
                <c:pt idx="1688">
                  <c:v>0.39621862671841901</c:v>
                </c:pt>
                <c:pt idx="1689">
                  <c:v>0.39563948008530497</c:v>
                </c:pt>
                <c:pt idx="1690">
                  <c:v>0.39509042636547997</c:v>
                </c:pt>
                <c:pt idx="1691">
                  <c:v>0.39454364380892298</c:v>
                </c:pt>
                <c:pt idx="1692">
                  <c:v>0.39402468300238702</c:v>
                </c:pt>
                <c:pt idx="1693">
                  <c:v>0.39347790044582898</c:v>
                </c:pt>
                <c:pt idx="1694">
                  <c:v>0.39292884672600398</c:v>
                </c:pt>
                <c:pt idx="1695">
                  <c:v>0.39238206416944699</c:v>
                </c:pt>
                <c:pt idx="1696">
                  <c:v>0.39177112125059299</c:v>
                </c:pt>
                <c:pt idx="1697">
                  <c:v>0.391224338694035</c:v>
                </c:pt>
                <c:pt idx="1698">
                  <c:v>0.39067585276502698</c:v>
                </c:pt>
                <c:pt idx="1699">
                  <c:v>0.390096706131913</c:v>
                </c:pt>
                <c:pt idx="1700">
                  <c:v>0.38951812728961699</c:v>
                </c:pt>
                <c:pt idx="1701">
                  <c:v>0.38894125181977002</c:v>
                </c:pt>
                <c:pt idx="1702">
                  <c:v>0.38836210518665498</c:v>
                </c:pt>
                <c:pt idx="1703">
                  <c:v>0.38781361925764701</c:v>
                </c:pt>
                <c:pt idx="1704">
                  <c:v>0.38723447262453298</c:v>
                </c:pt>
                <c:pt idx="1705">
                  <c:v>0.38668541890470898</c:v>
                </c:pt>
                <c:pt idx="1706">
                  <c:v>0.38613863634815099</c:v>
                </c:pt>
                <c:pt idx="1707">
                  <c:v>0.38556005750585398</c:v>
                </c:pt>
                <c:pt idx="1708">
                  <c:v>0.38495138575026699</c:v>
                </c:pt>
                <c:pt idx="1709">
                  <c:v>0.38437223911715301</c:v>
                </c:pt>
                <c:pt idx="1710">
                  <c:v>0.38382318539732901</c:v>
                </c:pt>
                <c:pt idx="1711">
                  <c:v>0.38324460655503201</c:v>
                </c:pt>
                <c:pt idx="1712">
                  <c:v>0.38269782399847402</c:v>
                </c:pt>
                <c:pt idx="1713">
                  <c:v>0.38211867736535898</c:v>
                </c:pt>
                <c:pt idx="1714">
                  <c:v>0.38154009852306198</c:v>
                </c:pt>
                <c:pt idx="1715">
                  <c:v>0.380960951889949</c:v>
                </c:pt>
                <c:pt idx="1716">
                  <c:v>0.38041416933339101</c:v>
                </c:pt>
                <c:pt idx="1717">
                  <c:v>0.379835590491094</c:v>
                </c:pt>
                <c:pt idx="1718">
                  <c:v>0.37925644385797902</c:v>
                </c:pt>
                <c:pt idx="1719">
                  <c:v>0.37867786501568201</c:v>
                </c:pt>
                <c:pt idx="1720">
                  <c:v>0.37809871838256798</c:v>
                </c:pt>
                <c:pt idx="1721">
                  <c:v>0.37749004662698099</c:v>
                </c:pt>
                <c:pt idx="1722">
                  <c:v>0.37691146778468498</c:v>
                </c:pt>
                <c:pt idx="1723">
                  <c:v>0.376332321151571</c:v>
                </c:pt>
                <c:pt idx="1724">
                  <c:v>0.375753742309273</c:v>
                </c:pt>
                <c:pt idx="1725">
                  <c:v>0.37517459567615902</c:v>
                </c:pt>
                <c:pt idx="1726">
                  <c:v>0.37459601683386201</c:v>
                </c:pt>
                <c:pt idx="1727">
                  <c:v>0.37398734507827502</c:v>
                </c:pt>
                <c:pt idx="1728">
                  <c:v>0.37340819844516099</c:v>
                </c:pt>
                <c:pt idx="1729">
                  <c:v>0.37283189076613099</c:v>
                </c:pt>
                <c:pt idx="1730">
                  <c:v>0.37225274413301801</c:v>
                </c:pt>
                <c:pt idx="1731">
                  <c:v>0.37167416529072</c:v>
                </c:pt>
                <c:pt idx="1732">
                  <c:v>0.37109501865760602</c:v>
                </c:pt>
                <c:pt idx="1733">
                  <c:v>0.37048634690201898</c:v>
                </c:pt>
                <c:pt idx="1734">
                  <c:v>0.36990776805972198</c:v>
                </c:pt>
                <c:pt idx="1735">
                  <c:v>0.36935871433989798</c:v>
                </c:pt>
                <c:pt idx="1736">
                  <c:v>0.36875004258431099</c:v>
                </c:pt>
                <c:pt idx="1737">
                  <c:v>0.36817089595119701</c:v>
                </c:pt>
                <c:pt idx="1738">
                  <c:v>0.36756222419561102</c:v>
                </c:pt>
                <c:pt idx="1739">
                  <c:v>0.36701317047578602</c:v>
                </c:pt>
                <c:pt idx="1740">
                  <c:v>0.36643629500593899</c:v>
                </c:pt>
                <c:pt idx="1741">
                  <c:v>0.36579582696461299</c:v>
                </c:pt>
                <c:pt idx="1742">
                  <c:v>0.36521668033149801</c:v>
                </c:pt>
                <c:pt idx="1743">
                  <c:v>0.364638101489202</c:v>
                </c:pt>
                <c:pt idx="1744">
                  <c:v>0.36409131893264401</c:v>
                </c:pt>
                <c:pt idx="1745">
                  <c:v>0.36351217229952998</c:v>
                </c:pt>
                <c:pt idx="1746">
                  <c:v>0.36293359345723297</c:v>
                </c:pt>
                <c:pt idx="1747">
                  <c:v>0.36235444682411799</c:v>
                </c:pt>
                <c:pt idx="1748">
                  <c:v>0.36177586798182199</c:v>
                </c:pt>
                <c:pt idx="1749">
                  <c:v>0.36113710331294502</c:v>
                </c:pt>
                <c:pt idx="1750">
                  <c:v>0.36055852447064901</c:v>
                </c:pt>
                <c:pt idx="1751">
                  <c:v>0.35997937783753498</c:v>
                </c:pt>
                <c:pt idx="1752">
                  <c:v>0.35943032411770998</c:v>
                </c:pt>
                <c:pt idx="1753">
                  <c:v>0.35882165236212299</c:v>
                </c:pt>
                <c:pt idx="1754">
                  <c:v>0.358274869805565</c:v>
                </c:pt>
                <c:pt idx="1755">
                  <c:v>0.35769629096326799</c:v>
                </c:pt>
                <c:pt idx="1756">
                  <c:v>0.35708761920768201</c:v>
                </c:pt>
                <c:pt idx="1757">
                  <c:v>0.35650847257456802</c:v>
                </c:pt>
                <c:pt idx="1758">
                  <c:v>0.35592989373227102</c:v>
                </c:pt>
                <c:pt idx="1759">
                  <c:v>0.35532122197668398</c:v>
                </c:pt>
                <c:pt idx="1760">
                  <c:v>0.35471198243028101</c:v>
                </c:pt>
                <c:pt idx="1761">
                  <c:v>0.354193021623745</c:v>
                </c:pt>
                <c:pt idx="1762">
                  <c:v>0.35364623906718801</c:v>
                </c:pt>
                <c:pt idx="1763">
                  <c:v>0.353067660224891</c:v>
                </c:pt>
                <c:pt idx="1764">
                  <c:v>0.35245898846930401</c:v>
                </c:pt>
                <c:pt idx="1765">
                  <c:v>0.35187984183618998</c:v>
                </c:pt>
                <c:pt idx="1766">
                  <c:v>0.35127117008060299</c:v>
                </c:pt>
                <c:pt idx="1767">
                  <c:v>0.35069259123830598</c:v>
                </c:pt>
                <c:pt idx="1768">
                  <c:v>0.350113444605192</c:v>
                </c:pt>
                <c:pt idx="1769">
                  <c:v>0.34950477284960602</c:v>
                </c:pt>
                <c:pt idx="1770">
                  <c:v>0.34892562621649198</c:v>
                </c:pt>
                <c:pt idx="1771">
                  <c:v>0.34834704737419497</c:v>
                </c:pt>
                <c:pt idx="1772">
                  <c:v>0.34776790074108099</c:v>
                </c:pt>
                <c:pt idx="1773">
                  <c:v>0.34718932189878299</c:v>
                </c:pt>
                <c:pt idx="1774">
                  <c:v>0.34661074305648598</c:v>
                </c:pt>
                <c:pt idx="1775">
                  <c:v>0.346031596423372</c:v>
                </c:pt>
                <c:pt idx="1776">
                  <c:v>0.34545472095352497</c:v>
                </c:pt>
                <c:pt idx="1777">
                  <c:v>0.34487614211122802</c:v>
                </c:pt>
                <c:pt idx="1778">
                  <c:v>0.34429699547811399</c:v>
                </c:pt>
                <c:pt idx="1779">
                  <c:v>0.34371841663581698</c:v>
                </c:pt>
                <c:pt idx="1780">
                  <c:v>0.343139270002702</c:v>
                </c:pt>
                <c:pt idx="1781">
                  <c:v>0.34259078407369398</c:v>
                </c:pt>
                <c:pt idx="1782">
                  <c:v>0.342011637440581</c:v>
                </c:pt>
                <c:pt idx="1783">
                  <c:v>0.34140296568499401</c:v>
                </c:pt>
                <c:pt idx="1784">
                  <c:v>0.34085618312843702</c:v>
                </c:pt>
                <c:pt idx="1785">
                  <c:v>0.34027760428613901</c:v>
                </c:pt>
                <c:pt idx="1786">
                  <c:v>0.339668364739736</c:v>
                </c:pt>
                <c:pt idx="1787">
                  <c:v>0.33908978589743899</c:v>
                </c:pt>
                <c:pt idx="1788">
                  <c:v>0.33854073217761399</c:v>
                </c:pt>
                <c:pt idx="1789">
                  <c:v>0.33796215333531698</c:v>
                </c:pt>
                <c:pt idx="1790">
                  <c:v>0.33741537077875899</c:v>
                </c:pt>
                <c:pt idx="1791">
                  <c:v>0.33683622414564501</c:v>
                </c:pt>
                <c:pt idx="1792">
                  <c:v>0.33625764530334801</c:v>
                </c:pt>
                <c:pt idx="1793">
                  <c:v>0.33567849867023403</c:v>
                </c:pt>
                <c:pt idx="1794">
                  <c:v>0.33509991982793702</c:v>
                </c:pt>
                <c:pt idx="1795">
                  <c:v>0.33455313727137898</c:v>
                </c:pt>
                <c:pt idx="1796">
                  <c:v>0.33397399063826499</c:v>
                </c:pt>
                <c:pt idx="1797">
                  <c:v>0.33339541179596699</c:v>
                </c:pt>
                <c:pt idx="1798">
                  <c:v>0.33284635807614299</c:v>
                </c:pt>
                <c:pt idx="1799">
                  <c:v>0.33226721144302901</c:v>
                </c:pt>
                <c:pt idx="1800">
                  <c:v>0.331688632600732</c:v>
                </c:pt>
                <c:pt idx="1801">
                  <c:v>0.33117194295746299</c:v>
                </c:pt>
                <c:pt idx="1802">
                  <c:v>0.330622889237638</c:v>
                </c:pt>
                <c:pt idx="1803">
                  <c:v>0.33004374260452402</c:v>
                </c:pt>
                <c:pt idx="1804">
                  <c:v>0.32946743492549502</c:v>
                </c:pt>
                <c:pt idx="1805">
                  <c:v>0.32888828829237998</c:v>
                </c:pt>
                <c:pt idx="1806">
                  <c:v>0.32833923457255498</c:v>
                </c:pt>
                <c:pt idx="1807">
                  <c:v>0.32776065573025798</c:v>
                </c:pt>
                <c:pt idx="1808">
                  <c:v>0.32721387317370099</c:v>
                </c:pt>
                <c:pt idx="1809">
                  <c:v>0.32663472654058701</c:v>
                </c:pt>
                <c:pt idx="1810">
                  <c:v>0.32605614769829</c:v>
                </c:pt>
                <c:pt idx="1811">
                  <c:v>0.325507093978465</c:v>
                </c:pt>
                <c:pt idx="1812">
                  <c:v>0.32496031142190701</c:v>
                </c:pt>
                <c:pt idx="1813">
                  <c:v>0.32438116478879297</c:v>
                </c:pt>
                <c:pt idx="1814">
                  <c:v>0.32383267885978501</c:v>
                </c:pt>
                <c:pt idx="1815">
                  <c:v>0.32328362513996001</c:v>
                </c:pt>
                <c:pt idx="1816">
                  <c:v>0.32270674967011298</c:v>
                </c:pt>
                <c:pt idx="1817">
                  <c:v>0.32215769595028898</c:v>
                </c:pt>
                <c:pt idx="1818">
                  <c:v>0.32160921002128101</c:v>
                </c:pt>
                <c:pt idx="1819">
                  <c:v>0.32106185967390599</c:v>
                </c:pt>
                <c:pt idx="1820">
                  <c:v>0.32048328083160899</c:v>
                </c:pt>
                <c:pt idx="1821">
                  <c:v>0.31993422711178399</c:v>
                </c:pt>
                <c:pt idx="1822">
                  <c:v>0.319387444555227</c:v>
                </c:pt>
                <c:pt idx="1823">
                  <c:v>0.318838390835402</c:v>
                </c:pt>
                <c:pt idx="1824">
                  <c:v>0.31825981199310499</c:v>
                </c:pt>
                <c:pt idx="1825">
                  <c:v>0.31771075827327999</c:v>
                </c:pt>
                <c:pt idx="1826">
                  <c:v>0.317163975716723</c:v>
                </c:pt>
                <c:pt idx="1827">
                  <c:v>0.31664501491018698</c:v>
                </c:pt>
                <c:pt idx="1828">
                  <c:v>0.31606813944034001</c:v>
                </c:pt>
                <c:pt idx="1829">
                  <c:v>0.31551908572051501</c:v>
                </c:pt>
                <c:pt idx="1830">
                  <c:v>0.31497059979150699</c:v>
                </c:pt>
                <c:pt idx="1831">
                  <c:v>0.31442324944413302</c:v>
                </c:pt>
                <c:pt idx="1832">
                  <c:v>0.313874763515125</c:v>
                </c:pt>
                <c:pt idx="1833">
                  <c:v>0.3133257097953</c:v>
                </c:pt>
                <c:pt idx="1834">
                  <c:v>0.31274656316218602</c:v>
                </c:pt>
                <c:pt idx="1835">
                  <c:v>0.31219978060562797</c:v>
                </c:pt>
                <c:pt idx="1836">
                  <c:v>0.31165129467662001</c:v>
                </c:pt>
                <c:pt idx="1837">
                  <c:v>0.31107214804350602</c:v>
                </c:pt>
                <c:pt idx="1838">
                  <c:v>0.31052536548694898</c:v>
                </c:pt>
                <c:pt idx="1839">
                  <c:v>0.30997631176712398</c:v>
                </c:pt>
                <c:pt idx="1840">
                  <c:v>0.30945962212385503</c:v>
                </c:pt>
                <c:pt idx="1841">
                  <c:v>0.30891056840402997</c:v>
                </c:pt>
                <c:pt idx="1842">
                  <c:v>0.30842340388323503</c:v>
                </c:pt>
                <c:pt idx="1843">
                  <c:v>0.30784482504093802</c:v>
                </c:pt>
                <c:pt idx="1844">
                  <c:v>0.30729577132111302</c:v>
                </c:pt>
                <c:pt idx="1845">
                  <c:v>0.30674898876455498</c:v>
                </c:pt>
                <c:pt idx="1846">
                  <c:v>0.30619993504473098</c:v>
                </c:pt>
                <c:pt idx="1847">
                  <c:v>0.30565315248817299</c:v>
                </c:pt>
                <c:pt idx="1848">
                  <c:v>0.30513419168163702</c:v>
                </c:pt>
                <c:pt idx="1849">
                  <c:v>0.30458740912507998</c:v>
                </c:pt>
                <c:pt idx="1850">
                  <c:v>0.30403835540525498</c:v>
                </c:pt>
                <c:pt idx="1851">
                  <c:v>0.30348930168542998</c:v>
                </c:pt>
                <c:pt idx="1852">
                  <c:v>0.30294251912887199</c:v>
                </c:pt>
                <c:pt idx="1853">
                  <c:v>0.30239346540904799</c:v>
                </c:pt>
                <c:pt idx="1854">
                  <c:v>0.30187677576577898</c:v>
                </c:pt>
                <c:pt idx="1855">
                  <c:v>0.30132772204595398</c:v>
                </c:pt>
                <c:pt idx="1856">
                  <c:v>0.30081103240268697</c:v>
                </c:pt>
                <c:pt idx="1857">
                  <c:v>0.30029207159615101</c:v>
                </c:pt>
                <c:pt idx="1858">
                  <c:v>0.29977481416206497</c:v>
                </c:pt>
                <c:pt idx="1859">
                  <c:v>0.29925812451879702</c:v>
                </c:pt>
                <c:pt idx="1860">
                  <c:v>0.298739163712262</c:v>
                </c:pt>
                <c:pt idx="1861">
                  <c:v>0.29819238115570401</c:v>
                </c:pt>
                <c:pt idx="1862">
                  <c:v>0.29764332743587901</c:v>
                </c:pt>
                <c:pt idx="1863">
                  <c:v>0.29709427371605501</c:v>
                </c:pt>
                <c:pt idx="1864">
                  <c:v>0.296577584072786</c:v>
                </c:pt>
                <c:pt idx="1865">
                  <c:v>0.29606032663870102</c:v>
                </c:pt>
                <c:pt idx="1866">
                  <c:v>0.295541365832166</c:v>
                </c:pt>
                <c:pt idx="1867">
                  <c:v>0.29502467618889699</c:v>
                </c:pt>
                <c:pt idx="1868">
                  <c:v>0.29450798654562899</c:v>
                </c:pt>
                <c:pt idx="1869">
                  <c:v>0.29395893282580399</c:v>
                </c:pt>
                <c:pt idx="1870">
                  <c:v>0.293441675391719</c:v>
                </c:pt>
                <c:pt idx="1871">
                  <c:v>0.29289318946270998</c:v>
                </c:pt>
                <c:pt idx="1872">
                  <c:v>0.292375932028626</c:v>
                </c:pt>
                <c:pt idx="1873">
                  <c:v>0.29185697122208998</c:v>
                </c:pt>
                <c:pt idx="1874">
                  <c:v>0.29131018866553199</c:v>
                </c:pt>
                <c:pt idx="1875">
                  <c:v>0.29076113494570799</c:v>
                </c:pt>
                <c:pt idx="1876">
                  <c:v>0.29024444530243898</c:v>
                </c:pt>
                <c:pt idx="1877">
                  <c:v>0.28972548449590402</c:v>
                </c:pt>
                <c:pt idx="1878">
                  <c:v>0.28920822706181898</c:v>
                </c:pt>
                <c:pt idx="1879">
                  <c:v>0.28865917334199398</c:v>
                </c:pt>
                <c:pt idx="1880">
                  <c:v>0.28817257661201401</c:v>
                </c:pt>
                <c:pt idx="1881">
                  <c:v>0.28765531917793002</c:v>
                </c:pt>
                <c:pt idx="1882">
                  <c:v>0.28713635837139401</c:v>
                </c:pt>
                <c:pt idx="1883">
                  <c:v>0.28664976164141498</c:v>
                </c:pt>
                <c:pt idx="1884">
                  <c:v>0.28610241129404101</c:v>
                </c:pt>
                <c:pt idx="1885">
                  <c:v>0.285583450487505</c:v>
                </c:pt>
                <c:pt idx="1886">
                  <c:v>0.28503666793094701</c:v>
                </c:pt>
                <c:pt idx="1887">
                  <c:v>0.28451770712441199</c:v>
                </c:pt>
                <c:pt idx="1888">
                  <c:v>0.283970924567854</c:v>
                </c:pt>
                <c:pt idx="1889">
                  <c:v>0.283421870848029</c:v>
                </c:pt>
                <c:pt idx="1890">
                  <c:v>0.28290518120476199</c:v>
                </c:pt>
                <c:pt idx="1891">
                  <c:v>0.28235612748493699</c:v>
                </c:pt>
                <c:pt idx="1892">
                  <c:v>0.28186896296414099</c:v>
                </c:pt>
                <c:pt idx="1893">
                  <c:v>0.28135227332087198</c:v>
                </c:pt>
                <c:pt idx="1894">
                  <c:v>0.28080321960104698</c:v>
                </c:pt>
                <c:pt idx="1895">
                  <c:v>0.28028652995777897</c:v>
                </c:pt>
                <c:pt idx="1896">
                  <c:v>0.27976756915124401</c:v>
                </c:pt>
                <c:pt idx="1897">
                  <c:v>0.27925031171715797</c:v>
                </c:pt>
                <c:pt idx="1898">
                  <c:v>0.27873135091062201</c:v>
                </c:pt>
                <c:pt idx="1899">
                  <c:v>0.278214661267355</c:v>
                </c:pt>
                <c:pt idx="1900">
                  <c:v>0.27769740383326902</c:v>
                </c:pt>
                <c:pt idx="1901">
                  <c:v>0.27714891790426099</c:v>
                </c:pt>
                <c:pt idx="1902">
                  <c:v>0.27659986418443699</c:v>
                </c:pt>
                <c:pt idx="1903">
                  <c:v>0.276053081627879</c:v>
                </c:pt>
                <c:pt idx="1904">
                  <c:v>0.275565917107083</c:v>
                </c:pt>
                <c:pt idx="1905">
                  <c:v>0.274987338264786</c:v>
                </c:pt>
                <c:pt idx="1906">
                  <c:v>0.27450017374398999</c:v>
                </c:pt>
                <c:pt idx="1907">
                  <c:v>0.27398121293745398</c:v>
                </c:pt>
                <c:pt idx="1908">
                  <c:v>0.27343443038089699</c:v>
                </c:pt>
                <c:pt idx="1909">
                  <c:v>0.27291490178354499</c:v>
                </c:pt>
                <c:pt idx="1910">
                  <c:v>0.272368119226987</c:v>
                </c:pt>
                <c:pt idx="1911">
                  <c:v>0.27188152249700798</c:v>
                </c:pt>
                <c:pt idx="1912">
                  <c:v>0.27136256169047202</c:v>
                </c:pt>
                <c:pt idx="1913">
                  <c:v>0.27081577913391403</c:v>
                </c:pt>
                <c:pt idx="1914">
                  <c:v>0.27029625053656198</c:v>
                </c:pt>
                <c:pt idx="1915">
                  <c:v>0.26977956089329402</c:v>
                </c:pt>
                <c:pt idx="1916">
                  <c:v>0.26926060008675801</c:v>
                </c:pt>
                <c:pt idx="1917">
                  <c:v>0.26874391044349</c:v>
                </c:pt>
                <c:pt idx="1918">
                  <c:v>0.26822665300940501</c:v>
                </c:pt>
                <c:pt idx="1919">
                  <c:v>0.26767759928958001</c:v>
                </c:pt>
                <c:pt idx="1920">
                  <c:v>0.26713081673302203</c:v>
                </c:pt>
                <c:pt idx="1921">
                  <c:v>0.26658176301319803</c:v>
                </c:pt>
                <c:pt idx="1922">
                  <c:v>0.26603327708419</c:v>
                </c:pt>
                <c:pt idx="1923">
                  <c:v>0.26551601965010402</c:v>
                </c:pt>
                <c:pt idx="1924">
                  <c:v>0.26502942292012599</c:v>
                </c:pt>
                <c:pt idx="1925">
                  <c:v>0.264509894322773</c:v>
                </c:pt>
                <c:pt idx="1926">
                  <c:v>0.26399320467950499</c:v>
                </c:pt>
                <c:pt idx="1927">
                  <c:v>0.26341462583720798</c:v>
                </c:pt>
                <c:pt idx="1928">
                  <c:v>0.26286784328064999</c:v>
                </c:pt>
                <c:pt idx="1929">
                  <c:v>0.26231878956082499</c:v>
                </c:pt>
                <c:pt idx="1930">
                  <c:v>0.261769735841</c:v>
                </c:pt>
                <c:pt idx="1931">
                  <c:v>0.26125304619773199</c:v>
                </c:pt>
                <c:pt idx="1932">
                  <c:v>0.260735788763647</c:v>
                </c:pt>
                <c:pt idx="1933">
                  <c:v>0.26021682795711099</c:v>
                </c:pt>
                <c:pt idx="1934">
                  <c:v>0.25970013831384298</c:v>
                </c:pt>
                <c:pt idx="1935">
                  <c:v>0.259120991680729</c:v>
                </c:pt>
                <c:pt idx="1936">
                  <c:v>0.25860430203745999</c:v>
                </c:pt>
                <c:pt idx="1937">
                  <c:v>0.25805524831763599</c:v>
                </c:pt>
                <c:pt idx="1938">
                  <c:v>0.25747610168452201</c:v>
                </c:pt>
                <c:pt idx="1939">
                  <c:v>0.25698950495454198</c:v>
                </c:pt>
                <c:pt idx="1940">
                  <c:v>0.25644045123471798</c:v>
                </c:pt>
                <c:pt idx="1941">
                  <c:v>0.25592376159145003</c:v>
                </c:pt>
                <c:pt idx="1942">
                  <c:v>0.25537470787162497</c:v>
                </c:pt>
                <c:pt idx="1943">
                  <c:v>0.25482792531506698</c:v>
                </c:pt>
                <c:pt idx="1944">
                  <c:v>0.25427887159524298</c:v>
                </c:pt>
                <c:pt idx="1945">
                  <c:v>0.25372981787541798</c:v>
                </c:pt>
                <c:pt idx="1946">
                  <c:v>0.25321312823214898</c:v>
                </c:pt>
                <c:pt idx="1947">
                  <c:v>0.25266407451232398</c:v>
                </c:pt>
                <c:pt idx="1948">
                  <c:v>0.25211729195576699</c:v>
                </c:pt>
                <c:pt idx="1949">
                  <c:v>0.25156823823594199</c:v>
                </c:pt>
                <c:pt idx="1950">
                  <c:v>0.251021455679384</c:v>
                </c:pt>
                <c:pt idx="1951">
                  <c:v>0.25047240195956</c:v>
                </c:pt>
                <c:pt idx="1952">
                  <c:v>0.249923348239735</c:v>
                </c:pt>
                <c:pt idx="1953">
                  <c:v>0.24937656568317701</c:v>
                </c:pt>
                <c:pt idx="1954">
                  <c:v>0.24882807975416901</c:v>
                </c:pt>
                <c:pt idx="1955">
                  <c:v>0.24827902603434401</c:v>
                </c:pt>
                <c:pt idx="1956">
                  <c:v>0.247732243477787</c:v>
                </c:pt>
                <c:pt idx="1957">
                  <c:v>0.247183189757962</c:v>
                </c:pt>
                <c:pt idx="1958">
                  <c:v>0.24663640720140401</c:v>
                </c:pt>
                <c:pt idx="1959">
                  <c:v>0.24611744639486899</c:v>
                </c:pt>
                <c:pt idx="1960">
                  <c:v>0.245600188960784</c:v>
                </c:pt>
                <c:pt idx="1961">
                  <c:v>0.24505170303177501</c:v>
                </c:pt>
                <c:pt idx="1962">
                  <c:v>0.244472556398661</c:v>
                </c:pt>
                <c:pt idx="1963">
                  <c:v>0.24392577384210401</c:v>
                </c:pt>
                <c:pt idx="1964">
                  <c:v>0.24340681303556899</c:v>
                </c:pt>
                <c:pt idx="1965">
                  <c:v>0.24282766640245401</c:v>
                </c:pt>
                <c:pt idx="1966">
                  <c:v>0.24225135872342399</c:v>
                </c:pt>
                <c:pt idx="1967">
                  <c:v>0.24170230500359999</c:v>
                </c:pt>
                <c:pt idx="1968">
                  <c:v>0.24115325128377499</c:v>
                </c:pt>
                <c:pt idx="1969">
                  <c:v>0.240606468727217</c:v>
                </c:pt>
                <c:pt idx="1970">
                  <c:v>0.240057415007392</c:v>
                </c:pt>
                <c:pt idx="1971">
                  <c:v>0.23954072536412399</c:v>
                </c:pt>
                <c:pt idx="1972">
                  <c:v>0.23896157873101001</c:v>
                </c:pt>
                <c:pt idx="1973">
                  <c:v>0.23841309280200201</c:v>
                </c:pt>
                <c:pt idx="1974">
                  <c:v>0.237895835367917</c:v>
                </c:pt>
                <c:pt idx="1975">
                  <c:v>0.237346781648092</c:v>
                </c:pt>
                <c:pt idx="1976">
                  <c:v>0.23683009200482399</c:v>
                </c:pt>
                <c:pt idx="1977">
                  <c:v>0.236281038284999</c:v>
                </c:pt>
                <c:pt idx="1978">
                  <c:v>0.235734255728442</c:v>
                </c:pt>
                <c:pt idx="1979">
                  <c:v>0.23518520200861701</c:v>
                </c:pt>
                <c:pt idx="1980">
                  <c:v>0.23463671607960901</c:v>
                </c:pt>
                <c:pt idx="1981">
                  <c:v>0.234119458645524</c:v>
                </c:pt>
                <c:pt idx="1982">
                  <c:v>0.23360276900225499</c:v>
                </c:pt>
                <c:pt idx="1983">
                  <c:v>0.23302362236914101</c:v>
                </c:pt>
                <c:pt idx="1984">
                  <c:v>0.23247456864931601</c:v>
                </c:pt>
                <c:pt idx="1985">
                  <c:v>0.23192608272030901</c:v>
                </c:pt>
                <c:pt idx="1986">
                  <c:v>0.23137930016375099</c:v>
                </c:pt>
                <c:pt idx="1987">
                  <c:v>0.230830246443926</c:v>
                </c:pt>
                <c:pt idx="1988">
                  <c:v>0.23028346388736801</c:v>
                </c:pt>
                <c:pt idx="1989">
                  <c:v>0.22973441016754401</c:v>
                </c:pt>
                <c:pt idx="1990">
                  <c:v>0.229217720524275</c:v>
                </c:pt>
                <c:pt idx="1991">
                  <c:v>0.22866866680445</c:v>
                </c:pt>
                <c:pt idx="1992">
                  <c:v>0.228119613084625</c:v>
                </c:pt>
                <c:pt idx="1993">
                  <c:v>0.22760292344135799</c:v>
                </c:pt>
                <c:pt idx="1994">
                  <c:v>0.22705386972153299</c:v>
                </c:pt>
                <c:pt idx="1995">
                  <c:v>0.22653661228744701</c:v>
                </c:pt>
                <c:pt idx="1996">
                  <c:v>0.22598812635844001</c:v>
                </c:pt>
                <c:pt idx="1997">
                  <c:v>0.225470868924354</c:v>
                </c:pt>
                <c:pt idx="1998">
                  <c:v>0.224921815204529</c:v>
                </c:pt>
                <c:pt idx="1999">
                  <c:v>0.22437503264797201</c:v>
                </c:pt>
                <c:pt idx="2000">
                  <c:v>0.22385607184143699</c:v>
                </c:pt>
                <c:pt idx="2001">
                  <c:v>0.22333938219816801</c:v>
                </c:pt>
                <c:pt idx="2002">
                  <c:v>0.222822124764083</c:v>
                </c:pt>
                <c:pt idx="2003">
                  <c:v>0.22230316395754701</c:v>
                </c:pt>
                <c:pt idx="2004">
                  <c:v>0.22175638140098999</c:v>
                </c:pt>
                <c:pt idx="2005">
                  <c:v>0.221237420594455</c:v>
                </c:pt>
                <c:pt idx="2006">
                  <c:v>0.22072073095118599</c:v>
                </c:pt>
                <c:pt idx="2007">
                  <c:v>0.22020177014465001</c:v>
                </c:pt>
                <c:pt idx="2008">
                  <c:v>0.21968451271056599</c:v>
                </c:pt>
                <c:pt idx="2009">
                  <c:v>0.21916782306729701</c:v>
                </c:pt>
                <c:pt idx="2010">
                  <c:v>0.218648862260761</c:v>
                </c:pt>
                <c:pt idx="2011">
                  <c:v>0.21816169773996599</c:v>
                </c:pt>
                <c:pt idx="2012">
                  <c:v>0.21764500809669701</c:v>
                </c:pt>
                <c:pt idx="2013">
                  <c:v>0.217127750662612</c:v>
                </c:pt>
                <c:pt idx="2014">
                  <c:v>0.21663888276936599</c:v>
                </c:pt>
                <c:pt idx="2015">
                  <c:v>0.21612162533528001</c:v>
                </c:pt>
                <c:pt idx="2016">
                  <c:v>0.21563502860530201</c:v>
                </c:pt>
                <c:pt idx="2017">
                  <c:v>0.215117771171216</c:v>
                </c:pt>
                <c:pt idx="2018">
                  <c:v>0.21459881036468001</c:v>
                </c:pt>
                <c:pt idx="2019">
                  <c:v>0.21405202780812299</c:v>
                </c:pt>
                <c:pt idx="2020">
                  <c:v>0.21356315991487701</c:v>
                </c:pt>
                <c:pt idx="2021">
                  <c:v>0.21307599539408101</c:v>
                </c:pt>
                <c:pt idx="2022">
                  <c:v>0.212559305750812</c:v>
                </c:pt>
                <c:pt idx="2023">
                  <c:v>0.212101666352489</c:v>
                </c:pt>
                <c:pt idx="2024">
                  <c:v>0.21161506962251</c:v>
                </c:pt>
                <c:pt idx="2025">
                  <c:v>0.21109781218842399</c:v>
                </c:pt>
                <c:pt idx="2026">
                  <c:v>0.210640740580918</c:v>
                </c:pt>
                <c:pt idx="2027">
                  <c:v>0.21012177977438201</c:v>
                </c:pt>
                <c:pt idx="2028">
                  <c:v>0.20963461525358701</c:v>
                </c:pt>
                <c:pt idx="2029">
                  <c:v>0.20914801852360701</c:v>
                </c:pt>
                <c:pt idx="2030">
                  <c:v>0.20866085400281201</c:v>
                </c:pt>
                <c:pt idx="2031">
                  <c:v>0.20817368948201601</c:v>
                </c:pt>
                <c:pt idx="2032">
                  <c:v>0.20768709275203601</c:v>
                </c:pt>
                <c:pt idx="2033">
                  <c:v>0.20725954626700199</c:v>
                </c:pt>
                <c:pt idx="2034">
                  <c:v>0.206802474659496</c:v>
                </c:pt>
                <c:pt idx="2035">
                  <c:v>0.2063153101387</c:v>
                </c:pt>
                <c:pt idx="2036">
                  <c:v>0.205828713408721</c:v>
                </c:pt>
                <c:pt idx="2037">
                  <c:v>0.20540343808695299</c:v>
                </c:pt>
                <c:pt idx="2038">
                  <c:v>0.20491457019370801</c:v>
                </c:pt>
                <c:pt idx="2039">
                  <c:v>0.204459201958651</c:v>
                </c:pt>
                <c:pt idx="2040">
                  <c:v>0.20400213035114501</c:v>
                </c:pt>
                <c:pt idx="2041">
                  <c:v>0.20354505874363801</c:v>
                </c:pt>
                <c:pt idx="2042">
                  <c:v>0.20308798713613099</c:v>
                </c:pt>
                <c:pt idx="2043">
                  <c:v>0.202630915528624</c:v>
                </c:pt>
                <c:pt idx="2044">
                  <c:v>0.202206207997674</c:v>
                </c:pt>
                <c:pt idx="2045">
                  <c:v>0.201749136390168</c:v>
                </c:pt>
                <c:pt idx="2046">
                  <c:v>0.20129206478266101</c:v>
                </c:pt>
                <c:pt idx="2047">
                  <c:v>0.20080490026186501</c:v>
                </c:pt>
                <c:pt idx="2048">
                  <c:v>0.200377353776831</c:v>
                </c:pt>
                <c:pt idx="2049">
                  <c:v>0.19995264624588099</c:v>
                </c:pt>
                <c:pt idx="2050">
                  <c:v>0.199495574638374</c:v>
                </c:pt>
                <c:pt idx="2051">
                  <c:v>0.199098121066629</c:v>
                </c:pt>
                <c:pt idx="2052">
                  <c:v>0.19867284574486199</c:v>
                </c:pt>
                <c:pt idx="2053">
                  <c:v>0.19824586705064501</c:v>
                </c:pt>
                <c:pt idx="2054">
                  <c:v>0.197820591728877</c:v>
                </c:pt>
                <c:pt idx="2055">
                  <c:v>0.19739361303465999</c:v>
                </c:pt>
                <c:pt idx="2056">
                  <c:v>0.19696663434044301</c:v>
                </c:pt>
                <c:pt idx="2057">
                  <c:v>0.196541359018676</c:v>
                </c:pt>
                <c:pt idx="2058">
                  <c:v>0.19611438032445899</c:v>
                </c:pt>
                <c:pt idx="2059">
                  <c:v>0.19571919791598</c:v>
                </c:pt>
                <c:pt idx="2060">
                  <c:v>0.19529165143094601</c:v>
                </c:pt>
                <c:pt idx="2061">
                  <c:v>0.19489646902246899</c:v>
                </c:pt>
                <c:pt idx="2062">
                  <c:v>0.19450128661399099</c:v>
                </c:pt>
                <c:pt idx="2063">
                  <c:v>0.19410440083306199</c:v>
                </c:pt>
                <c:pt idx="2064">
                  <c:v>0.19370921842458499</c:v>
                </c:pt>
                <c:pt idx="2065">
                  <c:v>0.193314036016107</c:v>
                </c:pt>
                <c:pt idx="2066">
                  <c:v>0.19291658244436199</c:v>
                </c:pt>
                <c:pt idx="2067">
                  <c:v>0.19249130712259499</c:v>
                </c:pt>
                <c:pt idx="2068">
                  <c:v>0.192126217627407</c:v>
                </c:pt>
                <c:pt idx="2069">
                  <c:v>0.19169923893318999</c:v>
                </c:pt>
                <c:pt idx="2070">
                  <c:v>0.19133414943800101</c:v>
                </c:pt>
                <c:pt idx="2071">
                  <c:v>0.190936695866255</c:v>
                </c:pt>
                <c:pt idx="2072">
                  <c:v>0.190511420544489</c:v>
                </c:pt>
                <c:pt idx="2073">
                  <c:v>0.19017642396258999</c:v>
                </c:pt>
                <c:pt idx="2074">
                  <c:v>0.189781241554111</c:v>
                </c:pt>
                <c:pt idx="2075">
                  <c:v>0.18941558426810601</c:v>
                </c:pt>
                <c:pt idx="2076">
                  <c:v>0.18901869848717801</c:v>
                </c:pt>
                <c:pt idx="2077">
                  <c:v>0.18865304120117299</c:v>
                </c:pt>
                <c:pt idx="2078">
                  <c:v>0.18831804461927401</c:v>
                </c:pt>
                <c:pt idx="2079">
                  <c:v>0.187952387333268</c:v>
                </c:pt>
                <c:pt idx="2080">
                  <c:v>0.18758729783808001</c:v>
                </c:pt>
                <c:pt idx="2081">
                  <c:v>0.18722220834289099</c:v>
                </c:pt>
                <c:pt idx="2082">
                  <c:v>0.18685711884770201</c:v>
                </c:pt>
                <c:pt idx="2083">
                  <c:v>0.186521554474986</c:v>
                </c:pt>
                <c:pt idx="2084">
                  <c:v>0.18615646497979799</c:v>
                </c:pt>
                <c:pt idx="2085">
                  <c:v>0.185790807693793</c:v>
                </c:pt>
                <c:pt idx="2086">
                  <c:v>0.18542571819860401</c:v>
                </c:pt>
                <c:pt idx="2087">
                  <c:v>0.185090153825888</c:v>
                </c:pt>
                <c:pt idx="2088">
                  <c:v>0.18469553920822701</c:v>
                </c:pt>
                <c:pt idx="2089">
                  <c:v>0.18432988192222199</c:v>
                </c:pt>
                <c:pt idx="2090">
                  <c:v>0.184024410462795</c:v>
                </c:pt>
                <c:pt idx="2091">
                  <c:v>0.18368941388089499</c:v>
                </c:pt>
                <c:pt idx="2092">
                  <c:v>0.18335384950817901</c:v>
                </c:pt>
                <c:pt idx="2093">
                  <c:v>0.18302055629873101</c:v>
                </c:pt>
                <c:pt idx="2094">
                  <c:v>0.18268555971683101</c:v>
                </c:pt>
                <c:pt idx="2095">
                  <c:v>0.182349995344115</c:v>
                </c:pt>
                <c:pt idx="2096">
                  <c:v>0.18201443097139899</c:v>
                </c:pt>
                <c:pt idx="2097">
                  <c:v>0.18167943438949999</c:v>
                </c:pt>
                <c:pt idx="2098">
                  <c:v>0.18137623409334</c:v>
                </c:pt>
                <c:pt idx="2099">
                  <c:v>0.18101057680733501</c:v>
                </c:pt>
                <c:pt idx="2100">
                  <c:v>0.18070510534790801</c:v>
                </c:pt>
                <c:pt idx="2101">
                  <c:v>0.18037010876600901</c:v>
                </c:pt>
                <c:pt idx="2102">
                  <c:v>0.180034544393293</c:v>
                </c:pt>
                <c:pt idx="2103">
                  <c:v>0.17976143701042299</c:v>
                </c:pt>
                <c:pt idx="2104">
                  <c:v>0.179395779724417</c:v>
                </c:pt>
                <c:pt idx="2105">
                  <c:v>0.17909257942825699</c:v>
                </c:pt>
                <c:pt idx="2106">
                  <c:v>0.17881720088212</c:v>
                </c:pt>
                <c:pt idx="2107">
                  <c:v>0.17848163650940399</c:v>
                </c:pt>
                <c:pt idx="2108">
                  <c:v>0.178178436213244</c:v>
                </c:pt>
                <c:pt idx="2109">
                  <c:v>0.177872964753817</c:v>
                </c:pt>
                <c:pt idx="2110">
                  <c:v>0.177537400381102</c:v>
                </c:pt>
                <c:pt idx="2111">
                  <c:v>0.17726429299823099</c:v>
                </c:pt>
                <c:pt idx="2112">
                  <c:v>0.176961092702071</c:v>
                </c:pt>
                <c:pt idx="2113">
                  <c:v>0.176655621242644</c:v>
                </c:pt>
                <c:pt idx="2114">
                  <c:v>0.176350149783218</c:v>
                </c:pt>
                <c:pt idx="2115">
                  <c:v>0.176016856573769</c:v>
                </c:pt>
                <c:pt idx="2116">
                  <c:v>0.175773274313371</c:v>
                </c:pt>
                <c:pt idx="2117">
                  <c:v>0.17549789576723299</c:v>
                </c:pt>
                <c:pt idx="2118">
                  <c:v>0.175194695471073</c:v>
                </c:pt>
                <c:pt idx="2119">
                  <c:v>0.17491874913411901</c:v>
                </c:pt>
                <c:pt idx="2120">
                  <c:v>0.17461554883795899</c:v>
                </c:pt>
                <c:pt idx="2121">
                  <c:v>0.174340170291821</c:v>
                </c:pt>
                <c:pt idx="2122">
                  <c:v>0.17403696999566201</c:v>
                </c:pt>
                <c:pt idx="2123">
                  <c:v>0.173763294821975</c:v>
                </c:pt>
                <c:pt idx="2124">
                  <c:v>0.173457823362548</c:v>
                </c:pt>
                <c:pt idx="2125">
                  <c:v>0.17318471597967799</c:v>
                </c:pt>
                <c:pt idx="2126">
                  <c:v>0.172908769642723</c:v>
                </c:pt>
                <c:pt idx="2127">
                  <c:v>0.172635662259853</c:v>
                </c:pt>
                <c:pt idx="2128">
                  <c:v>0.17239207999945499</c:v>
                </c:pt>
                <c:pt idx="2129">
                  <c:v>0.172086608540028</c:v>
                </c:pt>
                <c:pt idx="2130">
                  <c:v>0.17178340824386801</c:v>
                </c:pt>
                <c:pt idx="2131">
                  <c:v>0.171509733070181</c:v>
                </c:pt>
                <c:pt idx="2132">
                  <c:v>0.17123435452404401</c:v>
                </c:pt>
                <c:pt idx="2133">
                  <c:v>0.170961247141174</c:v>
                </c:pt>
                <c:pt idx="2134">
                  <c:v>0.17068757196748599</c:v>
                </c:pt>
                <c:pt idx="2135">
                  <c:v>0.170412193421349</c:v>
                </c:pt>
                <c:pt idx="2136">
                  <c:v>0.17016861116095</c:v>
                </c:pt>
                <c:pt idx="2137">
                  <c:v>0.16989493598726299</c:v>
                </c:pt>
                <c:pt idx="2138">
                  <c:v>0.16962182860439201</c:v>
                </c:pt>
                <c:pt idx="2139">
                  <c:v>0.16937824634399501</c:v>
                </c:pt>
                <c:pt idx="2140">
                  <c:v>0.16910286779785799</c:v>
                </c:pt>
                <c:pt idx="2141">
                  <c:v>0.16882919262417001</c:v>
                </c:pt>
                <c:pt idx="2142">
                  <c:v>0.16858561036377201</c:v>
                </c:pt>
                <c:pt idx="2143">
                  <c:v>0.16834202810337401</c:v>
                </c:pt>
                <c:pt idx="2144">
                  <c:v>0.16806664955723699</c:v>
                </c:pt>
                <c:pt idx="2145">
                  <c:v>0.16782306729683899</c:v>
                </c:pt>
                <c:pt idx="2146">
                  <c:v>0.16757948503644099</c:v>
                </c:pt>
                <c:pt idx="2147">
                  <c:v>0.16733647056685899</c:v>
                </c:pt>
                <c:pt idx="2148">
                  <c:v>0.16709288830646099</c:v>
                </c:pt>
                <c:pt idx="2149">
                  <c:v>0.16684930604606399</c:v>
                </c:pt>
                <c:pt idx="2150">
                  <c:v>0.16657563087237701</c:v>
                </c:pt>
                <c:pt idx="2151">
                  <c:v>0.16633261640279501</c:v>
                </c:pt>
                <c:pt idx="2152">
                  <c:v>0.166058941229108</c:v>
                </c:pt>
                <c:pt idx="2153">
                  <c:v>0.16581308780544299</c:v>
                </c:pt>
                <c:pt idx="2154">
                  <c:v>0.16557007333586199</c:v>
                </c:pt>
                <c:pt idx="2155">
                  <c:v>0.16532649107546399</c:v>
                </c:pt>
                <c:pt idx="2156">
                  <c:v>0.16508290881506599</c:v>
                </c:pt>
                <c:pt idx="2157">
                  <c:v>0.16483932655466799</c:v>
                </c:pt>
                <c:pt idx="2158">
                  <c:v>0.16459574429427001</c:v>
                </c:pt>
                <c:pt idx="2159">
                  <c:v>0.16435216203387201</c:v>
                </c:pt>
                <c:pt idx="2160">
                  <c:v>0.16413867268676299</c:v>
                </c:pt>
                <c:pt idx="2161">
                  <c:v>0.16389509042636499</c:v>
                </c:pt>
                <c:pt idx="2162">
                  <c:v>0.16362198304349501</c:v>
                </c:pt>
                <c:pt idx="2163">
                  <c:v>0.16340792590556999</c:v>
                </c:pt>
                <c:pt idx="2164">
                  <c:v>0.16313481852269901</c:v>
                </c:pt>
                <c:pt idx="2165">
                  <c:v>0.16292132917558999</c:v>
                </c:pt>
                <c:pt idx="2166">
                  <c:v>0.162707839828482</c:v>
                </c:pt>
                <c:pt idx="2167">
                  <c:v>0.162464257568084</c:v>
                </c:pt>
                <c:pt idx="2168">
                  <c:v>0.162220675307686</c:v>
                </c:pt>
                <c:pt idx="2169">
                  <c:v>0.162007185960577</c:v>
                </c:pt>
                <c:pt idx="2170">
                  <c:v>0.161763603700179</c:v>
                </c:pt>
                <c:pt idx="2171">
                  <c:v>0.16155011435307101</c:v>
                </c:pt>
                <c:pt idx="2172">
                  <c:v>0.16130653209267301</c:v>
                </c:pt>
                <c:pt idx="2173">
                  <c:v>0.161094746118014</c:v>
                </c:pt>
                <c:pt idx="2174">
                  <c:v>0.160851163857616</c:v>
                </c:pt>
                <c:pt idx="2175">
                  <c:v>0.160608149388035</c:v>
                </c:pt>
                <c:pt idx="2176">
                  <c:v>0.160394092250109</c:v>
                </c:pt>
                <c:pt idx="2177">
                  <c:v>0.16015107778052801</c:v>
                </c:pt>
                <c:pt idx="2178">
                  <c:v>0.15993702064260301</c:v>
                </c:pt>
                <c:pt idx="2179">
                  <c:v>0.15972353129549399</c:v>
                </c:pt>
                <c:pt idx="2180">
                  <c:v>0.159510041948385</c:v>
                </c:pt>
                <c:pt idx="2181">
                  <c:v>0.15923636677469799</c:v>
                </c:pt>
                <c:pt idx="2182">
                  <c:v>0.15905297034087901</c:v>
                </c:pt>
                <c:pt idx="2183">
                  <c:v>0.15880938808048101</c:v>
                </c:pt>
                <c:pt idx="2184">
                  <c:v>0.158598169896639</c:v>
                </c:pt>
                <c:pt idx="2185">
                  <c:v>0.158384112758714</c:v>
                </c:pt>
                <c:pt idx="2186">
                  <c:v>0.15817062341160501</c:v>
                </c:pt>
                <c:pt idx="2187">
                  <c:v>0.15795713406449599</c:v>
                </c:pt>
                <c:pt idx="2188">
                  <c:v>0.157743644717388</c:v>
                </c:pt>
                <c:pt idx="2189">
                  <c:v>0.15750006245699</c:v>
                </c:pt>
                <c:pt idx="2190">
                  <c:v>0.15731836939561999</c:v>
                </c:pt>
                <c:pt idx="2191">
                  <c:v>0.157104880048512</c:v>
                </c:pt>
                <c:pt idx="2192">
                  <c:v>0.15689139070140301</c:v>
                </c:pt>
                <c:pt idx="2193">
                  <c:v>0.15667790135429399</c:v>
                </c:pt>
                <c:pt idx="2194">
                  <c:v>0.15646611537963701</c:v>
                </c:pt>
                <c:pt idx="2195">
                  <c:v>0.15625262603252801</c:v>
                </c:pt>
                <c:pt idx="2196">
                  <c:v>0.15603913668541899</c:v>
                </c:pt>
                <c:pt idx="2197">
                  <c:v>0.15582564733831</c:v>
                </c:pt>
                <c:pt idx="2198">
                  <c:v>0.15561215799120201</c:v>
                </c:pt>
                <c:pt idx="2199">
                  <c:v>0.155400372016543</c:v>
                </c:pt>
                <c:pt idx="2200">
                  <c:v>0.15518688266943401</c:v>
                </c:pt>
                <c:pt idx="2201">
                  <c:v>0.15497339332232599</c:v>
                </c:pt>
                <c:pt idx="2202">
                  <c:v>0.154789429097689</c:v>
                </c:pt>
                <c:pt idx="2203">
                  <c:v>0.15457821091384799</c:v>
                </c:pt>
                <c:pt idx="2204">
                  <c:v>0.154364721566739</c:v>
                </c:pt>
                <c:pt idx="2205">
                  <c:v>0.154150664428814</c:v>
                </c:pt>
                <c:pt idx="2206">
                  <c:v>0.15396726799499499</c:v>
                </c:pt>
                <c:pt idx="2207">
                  <c:v>0.15378557493362499</c:v>
                </c:pt>
                <c:pt idx="2208">
                  <c:v>0.153572085586516</c:v>
                </c:pt>
                <c:pt idx="2209">
                  <c:v>0.15335859623940801</c:v>
                </c:pt>
                <c:pt idx="2210">
                  <c:v>0.153176903178039</c:v>
                </c:pt>
                <c:pt idx="2211">
                  <c:v>0.15296341383093001</c:v>
                </c:pt>
                <c:pt idx="2212">
                  <c:v>0.15274992448382199</c:v>
                </c:pt>
                <c:pt idx="2213">
                  <c:v>0.152535867345896</c:v>
                </c:pt>
                <c:pt idx="2214">
                  <c:v>0.152354742075344</c:v>
                </c:pt>
                <c:pt idx="2215">
                  <c:v>0.152111159814946</c:v>
                </c:pt>
                <c:pt idx="2216">
                  <c:v>0.15192719559030901</c:v>
                </c:pt>
                <c:pt idx="2217">
                  <c:v>0.15171370624319999</c:v>
                </c:pt>
                <c:pt idx="2218">
                  <c:v>0.15153201318183199</c:v>
                </c:pt>
                <c:pt idx="2219">
                  <c:v>0.151318523834723</c:v>
                </c:pt>
                <c:pt idx="2220">
                  <c:v>0.151105034487614</c:v>
                </c:pt>
                <c:pt idx="2221">
                  <c:v>0.150923341426245</c:v>
                </c:pt>
                <c:pt idx="2222">
                  <c:v>0.15070985207913601</c:v>
                </c:pt>
                <c:pt idx="2223">
                  <c:v>0.1505258878545</c:v>
                </c:pt>
                <c:pt idx="2224">
                  <c:v>0.15031466967065901</c:v>
                </c:pt>
                <c:pt idx="2225">
                  <c:v>0.150131273236839</c:v>
                </c:pt>
                <c:pt idx="2226">
                  <c:v>0.14997910529794301</c:v>
                </c:pt>
                <c:pt idx="2227">
                  <c:v>0.14976561595083401</c:v>
                </c:pt>
                <c:pt idx="2228">
                  <c:v>0.149582219517015</c:v>
                </c:pt>
                <c:pt idx="2229">
                  <c:v>0.149400526455645</c:v>
                </c:pt>
                <c:pt idx="2230">
                  <c:v>0.14918703710853601</c:v>
                </c:pt>
                <c:pt idx="2231">
                  <c:v>0.149005344047168</c:v>
                </c:pt>
                <c:pt idx="2232">
                  <c:v>0.14879185470005901</c:v>
                </c:pt>
                <c:pt idx="2233">
                  <c:v>0.148607890475423</c:v>
                </c:pt>
                <c:pt idx="2234">
                  <c:v>0.14839440112831401</c:v>
                </c:pt>
                <c:pt idx="2235">
                  <c:v>0.148212708066944</c:v>
                </c:pt>
                <c:pt idx="2236">
                  <c:v>0.14802931163312599</c:v>
                </c:pt>
                <c:pt idx="2237">
                  <c:v>0.14784761857175599</c:v>
                </c:pt>
                <c:pt idx="2238">
                  <c:v>0.147634129224647</c:v>
                </c:pt>
                <c:pt idx="2239">
                  <c:v>0.14742063987753901</c:v>
                </c:pt>
                <c:pt idx="2240">
                  <c:v>0.147238946816169</c:v>
                </c:pt>
                <c:pt idx="2241">
                  <c:v>0.14705498259153399</c:v>
                </c:pt>
                <c:pt idx="2242">
                  <c:v>0.14687385732098099</c:v>
                </c:pt>
                <c:pt idx="2243">
                  <c:v>0.14665980018305499</c:v>
                </c:pt>
                <c:pt idx="2244">
                  <c:v>0.14647640374923601</c:v>
                </c:pt>
                <c:pt idx="2245">
                  <c:v>0.14629471068786701</c:v>
                </c:pt>
                <c:pt idx="2246">
                  <c:v>0.14608122134075899</c:v>
                </c:pt>
                <c:pt idx="2247">
                  <c:v>0.145897257116122</c:v>
                </c:pt>
                <c:pt idx="2248">
                  <c:v>0.14571613184557</c:v>
                </c:pt>
                <c:pt idx="2249">
                  <c:v>0.14553216762093399</c:v>
                </c:pt>
                <c:pt idx="2250">
                  <c:v>0.14532094943709201</c:v>
                </c:pt>
                <c:pt idx="2251">
                  <c:v>0.14513698521245599</c:v>
                </c:pt>
                <c:pt idx="2252">
                  <c:v>0.14495358877863701</c:v>
                </c:pt>
                <c:pt idx="2253">
                  <c:v>0.14477189571726701</c:v>
                </c:pt>
                <c:pt idx="2254">
                  <c:v>0.14458793149263099</c:v>
                </c:pt>
                <c:pt idx="2255">
                  <c:v>0.14440680622207899</c:v>
                </c:pt>
                <c:pt idx="2256">
                  <c:v>0.14422284199744301</c:v>
                </c:pt>
                <c:pt idx="2257">
                  <c:v>0.14400935265033399</c:v>
                </c:pt>
                <c:pt idx="2258">
                  <c:v>0.14382765958896401</c:v>
                </c:pt>
                <c:pt idx="2259">
                  <c:v>0.143644263155146</c:v>
                </c:pt>
                <c:pt idx="2260">
                  <c:v>0.143462570093776</c:v>
                </c:pt>
                <c:pt idx="2261">
                  <c:v>0.14327860586914001</c:v>
                </c:pt>
                <c:pt idx="2262">
                  <c:v>0.14309748059858801</c:v>
                </c:pt>
                <c:pt idx="2263">
                  <c:v>0.142913516373951</c:v>
                </c:pt>
                <c:pt idx="2264">
                  <c:v>0.14270002702684301</c:v>
                </c:pt>
                <c:pt idx="2265">
                  <c:v>0.142518333965474</c:v>
                </c:pt>
                <c:pt idx="2266">
                  <c:v>0.14233493753165499</c:v>
                </c:pt>
                <c:pt idx="2267">
                  <c:v>0.14212315155699601</c:v>
                </c:pt>
                <c:pt idx="2268">
                  <c:v>0.141939755123176</c:v>
                </c:pt>
                <c:pt idx="2269">
                  <c:v>0.141788154975097</c:v>
                </c:pt>
                <c:pt idx="2270">
                  <c:v>0.14160419075045999</c:v>
                </c:pt>
                <c:pt idx="2271">
                  <c:v>0.14142249768909201</c:v>
                </c:pt>
                <c:pt idx="2272">
                  <c:v>0.14120900834198299</c:v>
                </c:pt>
                <c:pt idx="2273">
                  <c:v>0.14102561190816301</c:v>
                </c:pt>
                <c:pt idx="2274">
                  <c:v>0.14084391884679401</c:v>
                </c:pt>
                <c:pt idx="2275">
                  <c:v>0.140659954622158</c:v>
                </c:pt>
                <c:pt idx="2276">
                  <c:v>0.14047826156078899</c:v>
                </c:pt>
                <c:pt idx="2277">
                  <c:v>0.14029486512696901</c:v>
                </c:pt>
                <c:pt idx="2278">
                  <c:v>0.14011317206560001</c:v>
                </c:pt>
                <c:pt idx="2279">
                  <c:v>0.139959300754253</c:v>
                </c:pt>
                <c:pt idx="2280">
                  <c:v>0.139778175483701</c:v>
                </c:pt>
                <c:pt idx="2281">
                  <c:v>0.139624304172354</c:v>
                </c:pt>
                <c:pt idx="2282">
                  <c:v>0.13944261111098499</c:v>
                </c:pt>
                <c:pt idx="2283">
                  <c:v>0.139229121763876</c:v>
                </c:pt>
                <c:pt idx="2284">
                  <c:v>0.139047428702507</c:v>
                </c:pt>
                <c:pt idx="2285">
                  <c:v>0.13889355739115999</c:v>
                </c:pt>
                <c:pt idx="2286">
                  <c:v>0.138680068044051</c:v>
                </c:pt>
                <c:pt idx="2287">
                  <c:v>0.13852846789597201</c:v>
                </c:pt>
                <c:pt idx="2288">
                  <c:v>0.13831497854886299</c:v>
                </c:pt>
                <c:pt idx="2289">
                  <c:v>0.13816337840078299</c:v>
                </c:pt>
                <c:pt idx="2290">
                  <c:v>0.13798168533941399</c:v>
                </c:pt>
                <c:pt idx="2291">
                  <c:v>0.137768195992305</c:v>
                </c:pt>
                <c:pt idx="2292">
                  <c:v>0.13758423176766901</c:v>
                </c:pt>
                <c:pt idx="2293">
                  <c:v>0.13740253870630001</c:v>
                </c:pt>
                <c:pt idx="2294">
                  <c:v>0.13724866739495301</c:v>
                </c:pt>
                <c:pt idx="2295">
                  <c:v>0.137067542124401</c:v>
                </c:pt>
                <c:pt idx="2296">
                  <c:v>0.13688357789976399</c:v>
                </c:pt>
                <c:pt idx="2297">
                  <c:v>0.136731977751685</c:v>
                </c:pt>
                <c:pt idx="2298">
                  <c:v>0.13654858131786499</c:v>
                </c:pt>
                <c:pt idx="2299">
                  <c:v>0.13636688825649601</c:v>
                </c:pt>
                <c:pt idx="2300">
                  <c:v>0.13618292403186</c:v>
                </c:pt>
                <c:pt idx="2301">
                  <c:v>0.136001798761307</c:v>
                </c:pt>
                <c:pt idx="2302">
                  <c:v>0.13581783453667101</c:v>
                </c:pt>
                <c:pt idx="2303">
                  <c:v>0.13563614147530201</c:v>
                </c:pt>
                <c:pt idx="2304">
                  <c:v>0.135452745041483</c:v>
                </c:pt>
                <c:pt idx="2305">
                  <c:v>0.13527105198011299</c:v>
                </c:pt>
                <c:pt idx="2306">
                  <c:v>0.13508708775547801</c:v>
                </c:pt>
                <c:pt idx="2307">
                  <c:v>0.13493548760739699</c:v>
                </c:pt>
                <c:pt idx="2308">
                  <c:v>0.13478388745931799</c:v>
                </c:pt>
                <c:pt idx="2309">
                  <c:v>0.13460049102549801</c:v>
                </c:pt>
                <c:pt idx="2310">
                  <c:v>0.13438700167838899</c:v>
                </c:pt>
                <c:pt idx="2311">
                  <c:v>0.13423483373949299</c:v>
                </c:pt>
                <c:pt idx="2312">
                  <c:v>0.13405143730567301</c:v>
                </c:pt>
                <c:pt idx="2313">
                  <c:v>0.133839651331015</c:v>
                </c:pt>
                <c:pt idx="2314">
                  <c:v>0.13365625489719599</c:v>
                </c:pt>
                <c:pt idx="2315">
                  <c:v>0.13347456183582601</c:v>
                </c:pt>
                <c:pt idx="2316">
                  <c:v>0.13332069052448001</c:v>
                </c:pt>
                <c:pt idx="2317">
                  <c:v>0.13313956525392701</c:v>
                </c:pt>
                <c:pt idx="2318">
                  <c:v>0.13295560102929099</c:v>
                </c:pt>
                <c:pt idx="2319">
                  <c:v>0.132804000881211</c:v>
                </c:pt>
                <c:pt idx="2320">
                  <c:v>0.13262003665657501</c:v>
                </c:pt>
                <c:pt idx="2321">
                  <c:v>0.13243891138602301</c:v>
                </c:pt>
                <c:pt idx="2322">
                  <c:v>0.132254947161387</c:v>
                </c:pt>
                <c:pt idx="2323">
                  <c:v>0.132103347013307</c:v>
                </c:pt>
                <c:pt idx="2324">
                  <c:v>0.13191995057948799</c:v>
                </c:pt>
                <c:pt idx="2325">
                  <c:v>0.13173825751811799</c:v>
                </c:pt>
                <c:pt idx="2326">
                  <c:v>0.13155429329348201</c:v>
                </c:pt>
                <c:pt idx="2327">
                  <c:v>0.13140269314540201</c:v>
                </c:pt>
                <c:pt idx="2328">
                  <c:v>0.13125109299732199</c:v>
                </c:pt>
                <c:pt idx="2329">
                  <c:v>0.13106769656350301</c:v>
                </c:pt>
                <c:pt idx="2330">
                  <c:v>0.130886003502133</c:v>
                </c:pt>
                <c:pt idx="2331">
                  <c:v>0.13070203927749799</c:v>
                </c:pt>
                <c:pt idx="2332">
                  <c:v>0.13052091400694499</c:v>
                </c:pt>
                <c:pt idx="2333">
                  <c:v>0.13036704269559901</c:v>
                </c:pt>
                <c:pt idx="2334">
                  <c:v>0.13018534963422901</c:v>
                </c:pt>
                <c:pt idx="2335">
                  <c:v>0.130001385409593</c:v>
                </c:pt>
                <c:pt idx="2336">
                  <c:v>0.12982026013904099</c:v>
                </c:pt>
                <c:pt idx="2337">
                  <c:v>0.12963629591440401</c:v>
                </c:pt>
                <c:pt idx="2338">
                  <c:v>0.129454602853036</c:v>
                </c:pt>
                <c:pt idx="2339">
                  <c:v>0.129300731541688</c:v>
                </c:pt>
                <c:pt idx="2340">
                  <c:v>0.129119606271136</c:v>
                </c:pt>
                <c:pt idx="2341">
                  <c:v>0.12893564204649999</c:v>
                </c:pt>
                <c:pt idx="2342">
                  <c:v>0.12878404189841999</c:v>
                </c:pt>
                <c:pt idx="2343">
                  <c:v>0.12860064546460101</c:v>
                </c:pt>
                <c:pt idx="2344">
                  <c:v>0.12844847752570401</c:v>
                </c:pt>
                <c:pt idx="2345">
                  <c:v>0.12823498817859499</c:v>
                </c:pt>
                <c:pt idx="2346">
                  <c:v>0.128083388030515</c:v>
                </c:pt>
                <c:pt idx="2347">
                  <c:v>0.12789999159669599</c:v>
                </c:pt>
                <c:pt idx="2348">
                  <c:v>0.127688205622037</c:v>
                </c:pt>
                <c:pt idx="2349">
                  <c:v>0.127534334310691</c:v>
                </c:pt>
                <c:pt idx="2350">
                  <c:v>0.12738273416261101</c:v>
                </c:pt>
                <c:pt idx="2351">
                  <c:v>0.12716924481550201</c:v>
                </c:pt>
                <c:pt idx="2352">
                  <c:v>0.12698755175413301</c:v>
                </c:pt>
                <c:pt idx="2353">
                  <c:v>0.126804155320313</c:v>
                </c:pt>
                <c:pt idx="2354">
                  <c:v>0.126652555172234</c:v>
                </c:pt>
                <c:pt idx="2355">
                  <c:v>0.12646859094759699</c:v>
                </c:pt>
                <c:pt idx="2356">
                  <c:v>0.12628689788622899</c:v>
                </c:pt>
                <c:pt idx="2357">
                  <c:v>0.12610350145240901</c:v>
                </c:pt>
                <c:pt idx="2358">
                  <c:v>0.12595190130432901</c:v>
                </c:pt>
                <c:pt idx="2359">
                  <c:v>0.12573841195721999</c:v>
                </c:pt>
                <c:pt idx="2360">
                  <c:v>0.12558681180914</c:v>
                </c:pt>
                <c:pt idx="2361">
                  <c:v>0.12540284758450401</c:v>
                </c:pt>
                <c:pt idx="2362">
                  <c:v>0.12525124743642399</c:v>
                </c:pt>
                <c:pt idx="2363">
                  <c:v>0.12506955437505601</c:v>
                </c:pt>
                <c:pt idx="2364">
                  <c:v>0.124915683063708</c:v>
                </c:pt>
                <c:pt idx="2365">
                  <c:v>0.124734557793156</c:v>
                </c:pt>
                <c:pt idx="2366">
                  <c:v>0.12455059356852</c:v>
                </c:pt>
                <c:pt idx="2367">
                  <c:v>0.12436890050715101</c:v>
                </c:pt>
                <c:pt idx="2368">
                  <c:v>0.124185504073331</c:v>
                </c:pt>
                <c:pt idx="2369">
                  <c:v>0.12400381101196201</c:v>
                </c:pt>
                <c:pt idx="2370">
                  <c:v>0.123849939700615</c:v>
                </c:pt>
                <c:pt idx="2371">
                  <c:v>0.123668246639246</c:v>
                </c:pt>
                <c:pt idx="2372">
                  <c:v>0.123484850205427</c:v>
                </c:pt>
                <c:pt idx="2373">
                  <c:v>0.12333325005734699</c:v>
                </c:pt>
                <c:pt idx="2374">
                  <c:v>0.12314928583271099</c:v>
                </c:pt>
                <c:pt idx="2375">
                  <c:v>0.122997685684631</c:v>
                </c:pt>
                <c:pt idx="2376">
                  <c:v>0.122815992623262</c:v>
                </c:pt>
                <c:pt idx="2377">
                  <c:v>0.122632596189442</c:v>
                </c:pt>
                <c:pt idx="2378">
                  <c:v>0.122448631964806</c:v>
                </c:pt>
                <c:pt idx="2379">
                  <c:v>0.12229703181672601</c:v>
                </c:pt>
                <c:pt idx="2380">
                  <c:v>0.122145431668646</c:v>
                </c:pt>
                <c:pt idx="2381">
                  <c:v>0.121962035234827</c:v>
                </c:pt>
                <c:pt idx="2382">
                  <c:v>0.12180986729593</c:v>
                </c:pt>
                <c:pt idx="2383">
                  <c:v>0.121628742025378</c:v>
                </c:pt>
                <c:pt idx="2384">
                  <c:v>0.121474870714031</c:v>
                </c:pt>
                <c:pt idx="2385">
                  <c:v>0.121293177652662</c:v>
                </c:pt>
                <c:pt idx="2386">
                  <c:v>0.121109781218842</c:v>
                </c:pt>
                <c:pt idx="2387">
                  <c:v>0.120957613279946</c:v>
                </c:pt>
                <c:pt idx="2388">
                  <c:v>0.12077421684612601</c:v>
                </c:pt>
                <c:pt idx="2389">
                  <c:v>0.120592523784757</c:v>
                </c:pt>
                <c:pt idx="2390">
                  <c:v>0.12044092363667699</c:v>
                </c:pt>
                <c:pt idx="2391">
                  <c:v>0.120257527202858</c:v>
                </c:pt>
                <c:pt idx="2392">
                  <c:v>0.120105359263961</c:v>
                </c:pt>
                <c:pt idx="2393">
                  <c:v>0.119921962830142</c:v>
                </c:pt>
                <c:pt idx="2394">
                  <c:v>0.119740269768773</c:v>
                </c:pt>
                <c:pt idx="2395">
                  <c:v>0.119586398457426</c:v>
                </c:pt>
                <c:pt idx="2396">
                  <c:v>0.119434798309346</c:v>
                </c:pt>
                <c:pt idx="2397">
                  <c:v>0.119253105247977</c:v>
                </c:pt>
                <c:pt idx="2398">
                  <c:v>0.119069708814158</c:v>
                </c:pt>
                <c:pt idx="2399">
                  <c:v>0.11891810866607699</c:v>
                </c:pt>
                <c:pt idx="2400">
                  <c:v>0.11873414444144199</c:v>
                </c:pt>
                <c:pt idx="2401">
                  <c:v>0.118582544293361</c:v>
                </c:pt>
                <c:pt idx="2402">
                  <c:v>0.118399147859542</c:v>
                </c:pt>
                <c:pt idx="2403">
                  <c:v>0.118217454798173</c:v>
                </c:pt>
                <c:pt idx="2404">
                  <c:v>0.118063583486826</c:v>
                </c:pt>
                <c:pt idx="2405">
                  <c:v>0.11788189042545701</c:v>
                </c:pt>
                <c:pt idx="2406">
                  <c:v>0.117730290277377</c:v>
                </c:pt>
                <c:pt idx="2407">
                  <c:v>0.11757641896602999</c:v>
                </c:pt>
                <c:pt idx="2408">
                  <c:v>0.11739529369547801</c:v>
                </c:pt>
                <c:pt idx="2409">
                  <c:v>0.117243693547398</c:v>
                </c:pt>
                <c:pt idx="2410">
                  <c:v>0.117059729322762</c:v>
                </c:pt>
                <c:pt idx="2411">
                  <c:v>0.116875765098126</c:v>
                </c:pt>
                <c:pt idx="2412">
                  <c:v>0.11672416495004601</c:v>
                </c:pt>
                <c:pt idx="2413">
                  <c:v>0.116572564801966</c:v>
                </c:pt>
                <c:pt idx="2414">
                  <c:v>0.116389168368146</c:v>
                </c:pt>
                <c:pt idx="2415">
                  <c:v>0.116207475306778</c:v>
                </c:pt>
                <c:pt idx="2416">
                  <c:v>0.116055875158697</c:v>
                </c:pt>
                <c:pt idx="2417">
                  <c:v>0.115902003847351</c:v>
                </c:pt>
                <c:pt idx="2418">
                  <c:v>0.115720310785981</c:v>
                </c:pt>
                <c:pt idx="2419">
                  <c:v>0.115566439474635</c:v>
                </c:pt>
                <c:pt idx="2420">
                  <c:v>0.115385314204082</c:v>
                </c:pt>
                <c:pt idx="2421">
                  <c:v>0.11523371405600299</c:v>
                </c:pt>
                <c:pt idx="2422">
                  <c:v>0.11507984274465501</c:v>
                </c:pt>
                <c:pt idx="2423">
                  <c:v>0.114898149683286</c:v>
                </c:pt>
                <c:pt idx="2424">
                  <c:v>0.114744278371939</c:v>
                </c:pt>
                <c:pt idx="2425">
                  <c:v>0.114592678223859</c:v>
                </c:pt>
                <c:pt idx="2426">
                  <c:v>0.11444107807578</c:v>
                </c:pt>
                <c:pt idx="2427">
                  <c:v>0.1142894779277</c:v>
                </c:pt>
                <c:pt idx="2428">
                  <c:v>0.114135606616353</c:v>
                </c:pt>
                <c:pt idx="2429">
                  <c:v>0.11395391355498299</c:v>
                </c:pt>
                <c:pt idx="2430">
                  <c:v>0.113802313406904</c:v>
                </c:pt>
                <c:pt idx="2431">
                  <c:v>0.113648442095556</c:v>
                </c:pt>
                <c:pt idx="2432">
                  <c:v>0.11346731682500499</c:v>
                </c:pt>
                <c:pt idx="2433">
                  <c:v>0.113313445513657</c:v>
                </c:pt>
                <c:pt idx="2434">
                  <c:v>0.113161845365578</c:v>
                </c:pt>
                <c:pt idx="2435">
                  <c:v>0.11298015230420801</c:v>
                </c:pt>
                <c:pt idx="2436">
                  <c:v>0.112826280992862</c:v>
                </c:pt>
                <c:pt idx="2437">
                  <c:v>0.11267468084478199</c:v>
                </c:pt>
                <c:pt idx="2438">
                  <c:v>0.112523080696702</c:v>
                </c:pt>
                <c:pt idx="2439">
                  <c:v>0.112339116472066</c:v>
                </c:pt>
                <c:pt idx="2440">
                  <c:v>0.11218751632398601</c:v>
                </c:pt>
                <c:pt idx="2441">
                  <c:v>0.112035916175906</c:v>
                </c:pt>
                <c:pt idx="2442">
                  <c:v>0.111852519742087</c:v>
                </c:pt>
                <c:pt idx="2443">
                  <c:v>0.11170035180319</c:v>
                </c:pt>
                <c:pt idx="2444">
                  <c:v>0.11154704828266</c:v>
                </c:pt>
                <c:pt idx="2445">
                  <c:v>0.11139488034376301</c:v>
                </c:pt>
                <c:pt idx="2446">
                  <c:v>0.111243280195684</c:v>
                </c:pt>
                <c:pt idx="2447">
                  <c:v>0.111091680047603</c:v>
                </c:pt>
                <c:pt idx="2448">
                  <c:v>0.110937808736257</c:v>
                </c:pt>
                <c:pt idx="2449">
                  <c:v>0.110756683465704</c:v>
                </c:pt>
                <c:pt idx="2450">
                  <c:v>0.110605083317625</c:v>
                </c:pt>
                <c:pt idx="2451">
                  <c:v>0.11048073712875001</c:v>
                </c:pt>
                <c:pt idx="2452">
                  <c:v>0.110299611858198</c:v>
                </c:pt>
                <c:pt idx="2453">
                  <c:v>0.11011564763356101</c:v>
                </c:pt>
                <c:pt idx="2454">
                  <c:v>0.109964047485482</c:v>
                </c:pt>
                <c:pt idx="2455">
                  <c:v>0.109812447337401</c:v>
                </c:pt>
                <c:pt idx="2456">
                  <c:v>0.10966084718932199</c:v>
                </c:pt>
                <c:pt idx="2457">
                  <c:v>0.109506975877975</c:v>
                </c:pt>
                <c:pt idx="2458">
                  <c:v>0.109355375729895</c:v>
                </c:pt>
                <c:pt idx="2459">
                  <c:v>0.109203775581815</c:v>
                </c:pt>
                <c:pt idx="2460">
                  <c:v>0.109049904270468</c:v>
                </c:pt>
                <c:pt idx="2461">
                  <c:v>0.10886821120909899</c:v>
                </c:pt>
                <c:pt idx="2462">
                  <c:v>0.10871661106102</c:v>
                </c:pt>
                <c:pt idx="2463">
                  <c:v>0.108595103826228</c:v>
                </c:pt>
                <c:pt idx="2464">
                  <c:v>0.108411139601593</c:v>
                </c:pt>
                <c:pt idx="2465">
                  <c:v>0.108289632366802</c:v>
                </c:pt>
                <c:pt idx="2466">
                  <c:v>0.10813803221872199</c:v>
                </c:pt>
                <c:pt idx="2467">
                  <c:v>0.107984160907375</c:v>
                </c:pt>
                <c:pt idx="2468">
                  <c:v>0.107802467846006</c:v>
                </c:pt>
                <c:pt idx="2469">
                  <c:v>0.10765086769792601</c:v>
                </c:pt>
                <c:pt idx="2470">
                  <c:v>0.107528792672319</c:v>
                </c:pt>
                <c:pt idx="2471">
                  <c:v>0.10734539623849899</c:v>
                </c:pt>
                <c:pt idx="2472">
                  <c:v>0.10719379609042</c:v>
                </c:pt>
                <c:pt idx="2473">
                  <c:v>0.107039924779072</c:v>
                </c:pt>
                <c:pt idx="2474">
                  <c:v>0.106918417544282</c:v>
                </c:pt>
                <c:pt idx="2475">
                  <c:v>0.106766249605386</c:v>
                </c:pt>
                <c:pt idx="2476">
                  <c:v>0.106585124334833</c:v>
                </c:pt>
                <c:pt idx="2477">
                  <c:v>0.106463049309226</c:v>
                </c:pt>
                <c:pt idx="2478">
                  <c:v>0.106279652875406</c:v>
                </c:pt>
                <c:pt idx="2479">
                  <c:v>0.106157577849799</c:v>
                </c:pt>
                <c:pt idx="2480">
                  <c:v>0.106005977701719</c:v>
                </c:pt>
                <c:pt idx="2481">
                  <c:v>0.105852106390372</c:v>
                </c:pt>
                <c:pt idx="2482">
                  <c:v>0.10570050624229201</c:v>
                </c:pt>
                <c:pt idx="2483">
                  <c:v>0.105548906094213</c:v>
                </c:pt>
                <c:pt idx="2484">
                  <c:v>0.105397305946132</c:v>
                </c:pt>
                <c:pt idx="2485">
                  <c:v>0.105243434634786</c:v>
                </c:pt>
                <c:pt idx="2486">
                  <c:v>0.105091834486706</c:v>
                </c:pt>
                <c:pt idx="2487">
                  <c:v>0.104970327251915</c:v>
                </c:pt>
                <c:pt idx="2488">
                  <c:v>0.104818727103835</c:v>
                </c:pt>
                <c:pt idx="2489">
                  <c:v>0.10466485579248801</c:v>
                </c:pt>
                <c:pt idx="2490">
                  <c:v>0.104483162731119</c:v>
                </c:pt>
                <c:pt idx="2491">
                  <c:v>0.104361655496329</c:v>
                </c:pt>
                <c:pt idx="2492">
                  <c:v>0.104239580470721</c:v>
                </c:pt>
                <c:pt idx="2493">
                  <c:v>0.10408798032264099</c:v>
                </c:pt>
                <c:pt idx="2494">
                  <c:v>0.103934109011295</c:v>
                </c:pt>
                <c:pt idx="2495">
                  <c:v>0.103782508863215</c:v>
                </c:pt>
                <c:pt idx="2496">
                  <c:v>0.103661001628424</c:v>
                </c:pt>
                <c:pt idx="2497">
                  <c:v>0.103509401480344</c:v>
                </c:pt>
                <c:pt idx="2498">
                  <c:v>0.103355530168998</c:v>
                </c:pt>
                <c:pt idx="2499">
                  <c:v>0.103203930020917</c:v>
                </c:pt>
                <c:pt idx="2500">
                  <c:v>0.10305176208202101</c:v>
                </c:pt>
                <c:pt idx="2501">
                  <c:v>0.10293025484722999</c:v>
                </c:pt>
                <c:pt idx="2502">
                  <c:v>0.10280874761243999</c:v>
                </c:pt>
                <c:pt idx="2503">
                  <c:v>0.102654876301092</c:v>
                </c:pt>
                <c:pt idx="2504">
                  <c:v>0.102503276153013</c:v>
                </c:pt>
                <c:pt idx="2505">
                  <c:v>0.102351676004933</c:v>
                </c:pt>
                <c:pt idx="2506">
                  <c:v>0.102199508066036</c:v>
                </c:pt>
                <c:pt idx="2507">
                  <c:v>0.102078000831246</c:v>
                </c:pt>
                <c:pt idx="2508">
                  <c:v>0.10195649359645501</c:v>
                </c:pt>
                <c:pt idx="2509">
                  <c:v>0.101802622285108</c:v>
                </c:pt>
                <c:pt idx="2510">
                  <c:v>0.1016805472595</c:v>
                </c:pt>
                <c:pt idx="2511">
                  <c:v>0.101499421988949</c:v>
                </c:pt>
                <c:pt idx="2512">
                  <c:v>0.101377346963341</c:v>
                </c:pt>
                <c:pt idx="2513">
                  <c:v>0.10122347565199399</c:v>
                </c:pt>
                <c:pt idx="2514">
                  <c:v>0.10110196841720399</c:v>
                </c:pt>
                <c:pt idx="2515">
                  <c:v>0.10097989339159601</c:v>
                </c:pt>
                <c:pt idx="2516">
                  <c:v>0.10085838615680599</c:v>
                </c:pt>
                <c:pt idx="2517">
                  <c:v>0.100706786008726</c:v>
                </c:pt>
                <c:pt idx="2518">
                  <c:v>0.10052282178409</c:v>
                </c:pt>
                <c:pt idx="2519">
                  <c:v>0.100401314549299</c:v>
                </c:pt>
                <c:pt idx="2520">
                  <c:v>0.100311603600248</c:v>
                </c:pt>
                <c:pt idx="2521">
                  <c:v>0.100190096365458</c:v>
                </c:pt>
                <c:pt idx="2522">
                  <c:v>0.10003622505411</c:v>
                </c:pt>
                <c:pt idx="2523">
                  <c:v>9.98846249060307E-2</c:v>
                </c:pt>
                <c:pt idx="2524">
                  <c:v>9.9762549880423199E-2</c:v>
                </c:pt>
                <c:pt idx="2525">
                  <c:v>9.9579153446603702E-2</c:v>
                </c:pt>
                <c:pt idx="2526">
                  <c:v>9.9427553298524193E-2</c:v>
                </c:pt>
                <c:pt idx="2527">
                  <c:v>9.9305478272916803E-2</c:v>
                </c:pt>
                <c:pt idx="2528">
                  <c:v>9.9153878124836503E-2</c:v>
                </c:pt>
                <c:pt idx="2529">
                  <c:v>9.9032370890046004E-2</c:v>
                </c:pt>
                <c:pt idx="2530">
                  <c:v>9.8910295864438502E-2</c:v>
                </c:pt>
                <c:pt idx="2531">
                  <c:v>9.87887886296481E-2</c:v>
                </c:pt>
                <c:pt idx="2532">
                  <c:v>9.8666713604040807E-2</c:v>
                </c:pt>
                <c:pt idx="2533">
                  <c:v>9.8575299282539497E-2</c:v>
                </c:pt>
                <c:pt idx="2534">
                  <c:v>9.8391335057902998E-2</c:v>
                </c:pt>
                <c:pt idx="2535">
                  <c:v>9.8269827823112499E-2</c:v>
                </c:pt>
                <c:pt idx="2536">
                  <c:v>9.8147752797505206E-2</c:v>
                </c:pt>
                <c:pt idx="2537">
                  <c:v>9.79961526494256E-2</c:v>
                </c:pt>
                <c:pt idx="2538">
                  <c:v>9.7874645414635197E-2</c:v>
                </c:pt>
                <c:pt idx="2539">
                  <c:v>9.7752570389027904E-2</c:v>
                </c:pt>
                <c:pt idx="2540">
                  <c:v>9.7631063154236503E-2</c:v>
                </c:pt>
                <c:pt idx="2541">
                  <c:v>9.7479463006156994E-2</c:v>
                </c:pt>
                <c:pt idx="2542">
                  <c:v>9.7357387980549603E-2</c:v>
                </c:pt>
                <c:pt idx="2543">
                  <c:v>9.7235880745759201E-2</c:v>
                </c:pt>
                <c:pt idx="2544">
                  <c:v>9.7113805720151797E-2</c:v>
                </c:pt>
                <c:pt idx="2545">
                  <c:v>9.6960502199621407E-2</c:v>
                </c:pt>
                <c:pt idx="2546">
                  <c:v>9.6838427174014002E-2</c:v>
                </c:pt>
                <c:pt idx="2547">
                  <c:v>9.6748716224963602E-2</c:v>
                </c:pt>
                <c:pt idx="2548">
                  <c:v>9.6594844913616307E-2</c:v>
                </c:pt>
                <c:pt idx="2549">
                  <c:v>9.6473337678825793E-2</c:v>
                </c:pt>
                <c:pt idx="2550">
                  <c:v>9.6351262653218306E-2</c:v>
                </c:pt>
                <c:pt idx="2551">
                  <c:v>9.6229755418427904E-2</c:v>
                </c:pt>
                <c:pt idx="2552">
                  <c:v>9.6078155270347507E-2</c:v>
                </c:pt>
                <c:pt idx="2553">
                  <c:v>9.5986173158030194E-2</c:v>
                </c:pt>
                <c:pt idx="2554">
                  <c:v>9.5864665923239001E-2</c:v>
                </c:pt>
                <c:pt idx="2555">
                  <c:v>9.5742590897631499E-2</c:v>
                </c:pt>
                <c:pt idx="2556">
                  <c:v>9.5590990749552004E-2</c:v>
                </c:pt>
                <c:pt idx="2557">
                  <c:v>9.5469483514761602E-2</c:v>
                </c:pt>
                <c:pt idx="2558">
                  <c:v>9.5317883366681205E-2</c:v>
                </c:pt>
                <c:pt idx="2559">
                  <c:v>9.5193537177806695E-2</c:v>
                </c:pt>
                <c:pt idx="2560">
                  <c:v>9.5072029943016306E-2</c:v>
                </c:pt>
                <c:pt idx="2561">
                  <c:v>9.4950522708225904E-2</c:v>
                </c:pt>
                <c:pt idx="2562">
                  <c:v>9.4798922560146506E-2</c:v>
                </c:pt>
                <c:pt idx="2563">
                  <c:v>9.4706940447828097E-2</c:v>
                </c:pt>
                <c:pt idx="2564">
                  <c:v>9.4555340299747798E-2</c:v>
                </c:pt>
                <c:pt idx="2565">
                  <c:v>9.4463358187430305E-2</c:v>
                </c:pt>
                <c:pt idx="2566">
                  <c:v>9.43412831618229E-2</c:v>
                </c:pt>
                <c:pt idx="2567">
                  <c:v>9.4189683013742503E-2</c:v>
                </c:pt>
                <c:pt idx="2568">
                  <c:v>9.4098268692241305E-2</c:v>
                </c:pt>
                <c:pt idx="2569">
                  <c:v>9.3946668544161796E-2</c:v>
                </c:pt>
                <c:pt idx="2570">
                  <c:v>9.3824593518554295E-2</c:v>
                </c:pt>
                <c:pt idx="2571">
                  <c:v>9.3703086283763906E-2</c:v>
                </c:pt>
                <c:pt idx="2572">
                  <c:v>9.3581011258156502E-2</c:v>
                </c:pt>
                <c:pt idx="2573">
                  <c:v>9.3489029145838204E-2</c:v>
                </c:pt>
                <c:pt idx="2574">
                  <c:v>9.3367521911047802E-2</c:v>
                </c:pt>
                <c:pt idx="2575">
                  <c:v>9.3215921762967405E-2</c:v>
                </c:pt>
                <c:pt idx="2576">
                  <c:v>9.3062050451620901E-2</c:v>
                </c:pt>
                <c:pt idx="2577">
                  <c:v>9.3002432415858802E-2</c:v>
                </c:pt>
                <c:pt idx="2578">
                  <c:v>9.2880357390251495E-2</c:v>
                </c:pt>
                <c:pt idx="2579">
                  <c:v>9.2758850155461106E-2</c:v>
                </c:pt>
                <c:pt idx="2580">
                  <c:v>9.2636775129853605E-2</c:v>
                </c:pt>
                <c:pt idx="2581">
                  <c:v>9.2545360808352295E-2</c:v>
                </c:pt>
                <c:pt idx="2582">
                  <c:v>9.2393760660272703E-2</c:v>
                </c:pt>
                <c:pt idx="2583">
                  <c:v>9.2242160512192403E-2</c:v>
                </c:pt>
                <c:pt idx="2584">
                  <c:v>9.2150178399874993E-2</c:v>
                </c:pt>
                <c:pt idx="2585">
                  <c:v>9.2058196287556696E-2</c:v>
                </c:pt>
                <c:pt idx="2586">
                  <c:v>9.1936689052766293E-2</c:v>
                </c:pt>
                <c:pt idx="2587">
                  <c:v>9.1814614027158806E-2</c:v>
                </c:pt>
                <c:pt idx="2588">
                  <c:v>9.1693106792367599E-2</c:v>
                </c:pt>
                <c:pt idx="2589">
                  <c:v>9.1541506644288007E-2</c:v>
                </c:pt>
                <c:pt idx="2590">
                  <c:v>9.1479617445258996E-2</c:v>
                </c:pt>
                <c:pt idx="2591">
                  <c:v>9.1357542419651605E-2</c:v>
                </c:pt>
                <c:pt idx="2592">
                  <c:v>9.1236035184861106E-2</c:v>
                </c:pt>
                <c:pt idx="2593">
                  <c:v>9.1084435036781597E-2</c:v>
                </c:pt>
                <c:pt idx="2594">
                  <c:v>9.0992452924463299E-2</c:v>
                </c:pt>
                <c:pt idx="2595">
                  <c:v>9.0870377898856006E-2</c:v>
                </c:pt>
                <c:pt idx="2596">
                  <c:v>9.0748870664065603E-2</c:v>
                </c:pt>
                <c:pt idx="2597">
                  <c:v>9.0627363429275201E-2</c:v>
                </c:pt>
                <c:pt idx="2598">
                  <c:v>9.0505288403667797E-2</c:v>
                </c:pt>
                <c:pt idx="2599">
                  <c:v>9.0413306291349499E-2</c:v>
                </c:pt>
                <c:pt idx="2600">
                  <c:v>9.0291799056559E-2</c:v>
                </c:pt>
                <c:pt idx="2601">
                  <c:v>9.0199816944240799E-2</c:v>
                </c:pt>
                <c:pt idx="2602">
                  <c:v>9.0048216796160499E-2</c:v>
                </c:pt>
                <c:pt idx="2603">
                  <c:v>8.9956234683843006E-2</c:v>
                </c:pt>
                <c:pt idx="2604">
                  <c:v>8.9866523734791801E-2</c:v>
                </c:pt>
                <c:pt idx="2605">
                  <c:v>8.9712652423444395E-2</c:v>
                </c:pt>
                <c:pt idx="2606">
                  <c:v>8.9591145188654006E-2</c:v>
                </c:pt>
                <c:pt idx="2607">
                  <c:v>8.9499163076335597E-2</c:v>
                </c:pt>
                <c:pt idx="2608">
                  <c:v>8.9409452127285197E-2</c:v>
                </c:pt>
                <c:pt idx="2609">
                  <c:v>8.9287944892494794E-2</c:v>
                </c:pt>
                <c:pt idx="2610">
                  <c:v>8.9165869866887501E-2</c:v>
                </c:pt>
                <c:pt idx="2611">
                  <c:v>8.90744555453854E-2</c:v>
                </c:pt>
                <c:pt idx="2612">
                  <c:v>8.8952380519778801E-2</c:v>
                </c:pt>
                <c:pt idx="2613">
                  <c:v>8.8830873284987497E-2</c:v>
                </c:pt>
                <c:pt idx="2614">
                  <c:v>8.8768984085959193E-2</c:v>
                </c:pt>
                <c:pt idx="2615">
                  <c:v>8.86469090603519E-2</c:v>
                </c:pt>
                <c:pt idx="2616">
                  <c:v>8.8525401825560596E-2</c:v>
                </c:pt>
                <c:pt idx="2617">
                  <c:v>8.8403326799953996E-2</c:v>
                </c:pt>
                <c:pt idx="2618">
                  <c:v>8.8251726651873696E-2</c:v>
                </c:pt>
                <c:pt idx="2619">
                  <c:v>8.8160312330372401E-2</c:v>
                </c:pt>
                <c:pt idx="2620">
                  <c:v>8.80683302180542E-2</c:v>
                </c:pt>
                <c:pt idx="2621">
                  <c:v>8.7946255192446698E-2</c:v>
                </c:pt>
                <c:pt idx="2622">
                  <c:v>8.7856544243396298E-2</c:v>
                </c:pt>
                <c:pt idx="2623">
                  <c:v>8.7735037008605105E-2</c:v>
                </c:pt>
                <c:pt idx="2624">
                  <c:v>8.7611258610547596E-2</c:v>
                </c:pt>
                <c:pt idx="2625">
                  <c:v>8.7489183584940303E-2</c:v>
                </c:pt>
                <c:pt idx="2626">
                  <c:v>8.73676763501499E-2</c:v>
                </c:pt>
                <c:pt idx="2627">
                  <c:v>8.7308058314387704E-2</c:v>
                </c:pt>
                <c:pt idx="2628">
                  <c:v>8.71859832887803E-2</c:v>
                </c:pt>
                <c:pt idx="2629">
                  <c:v>8.7094001176463001E-2</c:v>
                </c:pt>
                <c:pt idx="2630">
                  <c:v>8.7002586854961497E-2</c:v>
                </c:pt>
                <c:pt idx="2631">
                  <c:v>8.6912875905910306E-2</c:v>
                </c:pt>
                <c:pt idx="2632">
                  <c:v>8.6820893793592202E-2</c:v>
                </c:pt>
                <c:pt idx="2633">
                  <c:v>8.6669293645512596E-2</c:v>
                </c:pt>
                <c:pt idx="2634">
                  <c:v>8.6515422334165204E-2</c:v>
                </c:pt>
                <c:pt idx="2635">
                  <c:v>8.6423440221846906E-2</c:v>
                </c:pt>
                <c:pt idx="2636">
                  <c:v>8.6363822186085598E-2</c:v>
                </c:pt>
                <c:pt idx="2637">
                  <c:v>8.6241747160478305E-2</c:v>
                </c:pt>
                <c:pt idx="2638">
                  <c:v>8.6120239925687805E-2</c:v>
                </c:pt>
                <c:pt idx="2639">
                  <c:v>8.6028257813369494E-2</c:v>
                </c:pt>
                <c:pt idx="2640">
                  <c:v>8.5936275701051307E-2</c:v>
                </c:pt>
                <c:pt idx="2641">
                  <c:v>8.5814768466260904E-2</c:v>
                </c:pt>
                <c:pt idx="2642">
                  <c:v>8.5755150430498805E-2</c:v>
                </c:pt>
                <c:pt idx="2643">
                  <c:v>8.5633075404891401E-2</c:v>
                </c:pt>
                <c:pt idx="2644">
                  <c:v>8.5541093292573103E-2</c:v>
                </c:pt>
                <c:pt idx="2645">
                  <c:v>8.5419586057782701E-2</c:v>
                </c:pt>
                <c:pt idx="2646">
                  <c:v>8.53276039454645E-2</c:v>
                </c:pt>
                <c:pt idx="2647">
                  <c:v>8.5206096710674001E-2</c:v>
                </c:pt>
                <c:pt idx="2648">
                  <c:v>8.5084021685066694E-2</c:v>
                </c:pt>
                <c:pt idx="2649">
                  <c:v>8.4992607363565301E-2</c:v>
                </c:pt>
                <c:pt idx="2650">
                  <c:v>8.49028964145149E-2</c:v>
                </c:pt>
                <c:pt idx="2651">
                  <c:v>8.4810914302196699E-2</c:v>
                </c:pt>
                <c:pt idx="2652">
                  <c:v>8.4688839276589198E-2</c:v>
                </c:pt>
                <c:pt idx="2653">
                  <c:v>8.4597424955087999E-2</c:v>
                </c:pt>
                <c:pt idx="2654">
                  <c:v>8.4475349929480595E-2</c:v>
                </c:pt>
                <c:pt idx="2655">
                  <c:v>8.4383367817162394E-2</c:v>
                </c:pt>
                <c:pt idx="2656">
                  <c:v>8.4323749781400198E-2</c:v>
                </c:pt>
                <c:pt idx="2657">
                  <c:v>8.4231767669082802E-2</c:v>
                </c:pt>
                <c:pt idx="2658">
                  <c:v>8.4110260434291595E-2</c:v>
                </c:pt>
                <c:pt idx="2659">
                  <c:v>8.4048371235263195E-2</c:v>
                </c:pt>
                <c:pt idx="2660">
                  <c:v>8.3926296209655901E-2</c:v>
                </c:pt>
                <c:pt idx="2661">
                  <c:v>8.3836585260604599E-2</c:v>
                </c:pt>
                <c:pt idx="2662">
                  <c:v>8.3683281740074195E-2</c:v>
                </c:pt>
                <c:pt idx="2663">
                  <c:v>8.3561206714466804E-2</c:v>
                </c:pt>
                <c:pt idx="2664">
                  <c:v>8.3471495765416404E-2</c:v>
                </c:pt>
                <c:pt idx="2665">
                  <c:v>8.3379513653098106E-2</c:v>
                </c:pt>
                <c:pt idx="2666">
                  <c:v>8.3288099331596893E-2</c:v>
                </c:pt>
                <c:pt idx="2667">
                  <c:v>8.3196117219278595E-2</c:v>
                </c:pt>
                <c:pt idx="2668">
                  <c:v>8.3074042193671205E-2</c:v>
                </c:pt>
                <c:pt idx="2669">
                  <c:v>8.3014424157909106E-2</c:v>
                </c:pt>
                <c:pt idx="2670">
                  <c:v>8.2922442045591599E-2</c:v>
                </c:pt>
                <c:pt idx="2671">
                  <c:v>8.2831027724090303E-2</c:v>
                </c:pt>
                <c:pt idx="2672">
                  <c:v>8.2739045611772005E-2</c:v>
                </c:pt>
                <c:pt idx="2673">
                  <c:v>8.26493346627208E-2</c:v>
                </c:pt>
                <c:pt idx="2674">
                  <c:v>8.2527259637113506E-2</c:v>
                </c:pt>
                <c:pt idx="2675">
                  <c:v>8.2405752402322993E-2</c:v>
                </c:pt>
                <c:pt idx="2676">
                  <c:v>8.2313770290004695E-2</c:v>
                </c:pt>
                <c:pt idx="2677">
                  <c:v>8.2192263055214307E-2</c:v>
                </c:pt>
                <c:pt idx="2678">
                  <c:v>8.2070188029607E-2</c:v>
                </c:pt>
                <c:pt idx="2679">
                  <c:v>8.2008298830577794E-2</c:v>
                </c:pt>
                <c:pt idx="2680">
                  <c:v>8.1886791595787406E-2</c:v>
                </c:pt>
                <c:pt idx="2681">
                  <c:v>8.1826605769209207E-2</c:v>
                </c:pt>
                <c:pt idx="2682">
                  <c:v>8.1735191447707897E-2</c:v>
                </c:pt>
                <c:pt idx="2683">
                  <c:v>8.1643209335389599E-2</c:v>
                </c:pt>
                <c:pt idx="2684">
                  <c:v>8.1551227223071301E-2</c:v>
                </c:pt>
                <c:pt idx="2685">
                  <c:v>8.1429719988280996E-2</c:v>
                </c:pt>
                <c:pt idx="2686">
                  <c:v>8.1340009039229694E-2</c:v>
                </c:pt>
                <c:pt idx="2687">
                  <c:v>8.1278119840200599E-2</c:v>
                </c:pt>
                <c:pt idx="2688">
                  <c:v>8.1156044814593195E-2</c:v>
                </c:pt>
                <c:pt idx="2689">
                  <c:v>8.1094155615564906E-2</c:v>
                </c:pt>
                <c:pt idx="2690">
                  <c:v>8.0972648380774406E-2</c:v>
                </c:pt>
                <c:pt idx="2691">
                  <c:v>8.0850573355167002E-2</c:v>
                </c:pt>
                <c:pt idx="2692">
                  <c:v>8.0790955319405E-2</c:v>
                </c:pt>
                <c:pt idx="2693">
                  <c:v>8.0669448084614501E-2</c:v>
                </c:pt>
                <c:pt idx="2694">
                  <c:v>8.0577465972296397E-2</c:v>
                </c:pt>
                <c:pt idx="2695">
                  <c:v>8.0517280145718004E-2</c:v>
                </c:pt>
                <c:pt idx="2696">
                  <c:v>8.0425865824216694E-2</c:v>
                </c:pt>
                <c:pt idx="2697">
                  <c:v>8.0333883711898396E-2</c:v>
                </c:pt>
                <c:pt idx="2698">
                  <c:v>8.0241901599580195E-2</c:v>
                </c:pt>
                <c:pt idx="2699">
                  <c:v>8.0120394364789793E-2</c:v>
                </c:pt>
                <c:pt idx="2700">
                  <c:v>8.0028412252471495E-2</c:v>
                </c:pt>
                <c:pt idx="2701">
                  <c:v>7.9938701303420304E-2</c:v>
                </c:pt>
                <c:pt idx="2702">
                  <c:v>7.9846719191102894E-2</c:v>
                </c:pt>
                <c:pt idx="2703">
                  <c:v>7.9754737078784596E-2</c:v>
                </c:pt>
                <c:pt idx="2704">
                  <c:v>7.96633227572833E-2</c:v>
                </c:pt>
                <c:pt idx="2705">
                  <c:v>7.9603136930704199E-2</c:v>
                </c:pt>
                <c:pt idx="2706">
                  <c:v>7.9511722609202903E-2</c:v>
                </c:pt>
                <c:pt idx="2707">
                  <c:v>7.9389647583595596E-2</c:v>
                </c:pt>
                <c:pt idx="2708">
                  <c:v>7.9297665471278006E-2</c:v>
                </c:pt>
                <c:pt idx="2709">
                  <c:v>7.9238047435516004E-2</c:v>
                </c:pt>
                <c:pt idx="2710">
                  <c:v>7.9116540200725602E-2</c:v>
                </c:pt>
                <c:pt idx="2711">
                  <c:v>7.9024558088407304E-2</c:v>
                </c:pt>
                <c:pt idx="2712">
                  <c:v>7.8932575976089103E-2</c:v>
                </c:pt>
                <c:pt idx="2713">
                  <c:v>7.8840593863770694E-2</c:v>
                </c:pt>
                <c:pt idx="2714">
                  <c:v>7.8780975828009497E-2</c:v>
                </c:pt>
                <c:pt idx="2715">
                  <c:v>7.8688993715691297E-2</c:v>
                </c:pt>
                <c:pt idx="2716">
                  <c:v>7.8597579394190001E-2</c:v>
                </c:pt>
                <c:pt idx="2717">
                  <c:v>7.8507868445138698E-2</c:v>
                </c:pt>
                <c:pt idx="2718">
                  <c:v>7.8415886332820497E-2</c:v>
                </c:pt>
                <c:pt idx="2719">
                  <c:v>7.8323904220503004E-2</c:v>
                </c:pt>
                <c:pt idx="2720">
                  <c:v>7.8231922108184804E-2</c:v>
                </c:pt>
                <c:pt idx="2721">
                  <c:v>7.8142211159133598E-2</c:v>
                </c:pt>
                <c:pt idx="2722">
                  <c:v>7.80502290468153E-2</c:v>
                </c:pt>
                <c:pt idx="2723">
                  <c:v>7.7988339847786997E-2</c:v>
                </c:pt>
                <c:pt idx="2724">
                  <c:v>7.7898628898735695E-2</c:v>
                </c:pt>
                <c:pt idx="2725">
                  <c:v>7.7807214577234399E-2</c:v>
                </c:pt>
                <c:pt idx="2726">
                  <c:v>7.7715232464916198E-2</c:v>
                </c:pt>
                <c:pt idx="2727">
                  <c:v>7.7653343265887007E-2</c:v>
                </c:pt>
                <c:pt idx="2728">
                  <c:v>7.7563632316836606E-2</c:v>
                </c:pt>
                <c:pt idx="2729">
                  <c:v>7.7471650204518294E-2</c:v>
                </c:pt>
                <c:pt idx="2730">
                  <c:v>7.7379668092200093E-2</c:v>
                </c:pt>
                <c:pt idx="2731">
                  <c:v>7.7320050056437897E-2</c:v>
                </c:pt>
                <c:pt idx="2732">
                  <c:v>7.7228067944120501E-2</c:v>
                </c:pt>
                <c:pt idx="2733">
                  <c:v>7.7166178745091393E-2</c:v>
                </c:pt>
                <c:pt idx="2734">
                  <c:v>7.7076467796040202E-2</c:v>
                </c:pt>
                <c:pt idx="2735">
                  <c:v>7.6984485683722001E-2</c:v>
                </c:pt>
                <c:pt idx="2736">
                  <c:v>7.6893071362220594E-2</c:v>
                </c:pt>
                <c:pt idx="2737">
                  <c:v>7.6801089249903101E-2</c:v>
                </c:pt>
                <c:pt idx="2738">
                  <c:v>7.6740903423324097E-2</c:v>
                </c:pt>
                <c:pt idx="2739">
                  <c:v>7.6740903423324097E-2</c:v>
                </c:pt>
                <c:pt idx="2740">
                  <c:v>7.6619396188533598E-2</c:v>
                </c:pt>
                <c:pt idx="2741">
                  <c:v>7.6557506989504601E-2</c:v>
                </c:pt>
                <c:pt idx="2742">
                  <c:v>7.6435431963897099E-2</c:v>
                </c:pt>
                <c:pt idx="2743">
                  <c:v>7.6375813928135902E-2</c:v>
                </c:pt>
                <c:pt idx="2744">
                  <c:v>7.6283831815817701E-2</c:v>
                </c:pt>
                <c:pt idx="2745">
                  <c:v>7.6192417494316295E-2</c:v>
                </c:pt>
                <c:pt idx="2746">
                  <c:v>7.6132231667738096E-2</c:v>
                </c:pt>
                <c:pt idx="2747">
                  <c:v>7.60408173462368E-2</c:v>
                </c:pt>
                <c:pt idx="2748">
                  <c:v>7.5948835233918502E-2</c:v>
                </c:pt>
                <c:pt idx="2749">
                  <c:v>7.5888649407340303E-2</c:v>
                </c:pt>
                <c:pt idx="2750">
                  <c:v>7.5797235085838896E-2</c:v>
                </c:pt>
                <c:pt idx="2751">
                  <c:v>7.5705252973520695E-2</c:v>
                </c:pt>
                <c:pt idx="2752">
                  <c:v>7.5643363774491504E-2</c:v>
                </c:pt>
                <c:pt idx="2753">
                  <c:v>7.5583177947913402E-2</c:v>
                </c:pt>
                <c:pt idx="2754">
                  <c:v>7.5491763626411995E-2</c:v>
                </c:pt>
                <c:pt idx="2755">
                  <c:v>7.5399781514093794E-2</c:v>
                </c:pt>
                <c:pt idx="2756">
                  <c:v>7.5340163478331598E-2</c:v>
                </c:pt>
                <c:pt idx="2757">
                  <c:v>7.5248181366014202E-2</c:v>
                </c:pt>
                <c:pt idx="2758">
                  <c:v>7.5156199253696002E-2</c:v>
                </c:pt>
                <c:pt idx="2759">
                  <c:v>7.5034692018905599E-2</c:v>
                </c:pt>
                <c:pt idx="2760">
                  <c:v>7.4944981069854297E-2</c:v>
                </c:pt>
                <c:pt idx="2761">
                  <c:v>7.4912616993298098E-2</c:v>
                </c:pt>
                <c:pt idx="2762">
                  <c:v>7.4822906044246906E-2</c:v>
                </c:pt>
                <c:pt idx="2763">
                  <c:v>7.4761016845217798E-2</c:v>
                </c:pt>
                <c:pt idx="2764">
                  <c:v>7.4701398809456504E-2</c:v>
                </c:pt>
                <c:pt idx="2765">
                  <c:v>7.4639509610427299E-2</c:v>
                </c:pt>
                <c:pt idx="2766">
                  <c:v>7.4517434584820005E-2</c:v>
                </c:pt>
                <c:pt idx="2767">
                  <c:v>7.4487909462347901E-2</c:v>
                </c:pt>
                <c:pt idx="2768">
                  <c:v>7.4426020263318696E-2</c:v>
                </c:pt>
                <c:pt idx="2769">
                  <c:v>7.4334038151000398E-2</c:v>
                </c:pt>
                <c:pt idx="2770">
                  <c:v>7.4244327201949206E-2</c:v>
                </c:pt>
                <c:pt idx="2771">
                  <c:v>7.4182438002920903E-2</c:v>
                </c:pt>
                <c:pt idx="2772">
                  <c:v>7.4090455890602605E-2</c:v>
                </c:pt>
                <c:pt idx="2773">
                  <c:v>7.4030837854840603E-2</c:v>
                </c:pt>
                <c:pt idx="2774">
                  <c:v>7.40007449415514E-2</c:v>
                </c:pt>
                <c:pt idx="2775">
                  <c:v>7.3908762829233102E-2</c:v>
                </c:pt>
                <c:pt idx="2776">
                  <c:v>7.3846873630204798E-2</c:v>
                </c:pt>
                <c:pt idx="2777">
                  <c:v>7.3725366395414396E-2</c:v>
                </c:pt>
                <c:pt idx="2778">
                  <c:v>7.3635655446363205E-2</c:v>
                </c:pt>
                <c:pt idx="2779">
                  <c:v>7.3573766247333999E-2</c:v>
                </c:pt>
                <c:pt idx="2780">
                  <c:v>7.3481784135015701E-2</c:v>
                </c:pt>
                <c:pt idx="2781">
                  <c:v>7.3421598308437502E-2</c:v>
                </c:pt>
                <c:pt idx="2782">
                  <c:v>7.3330183986936304E-2</c:v>
                </c:pt>
                <c:pt idx="2783">
                  <c:v>7.3268294787907098E-2</c:v>
                </c:pt>
                <c:pt idx="2784">
                  <c:v>7.3208108961328802E-2</c:v>
                </c:pt>
                <c:pt idx="2785">
                  <c:v>7.3116126849010601E-2</c:v>
                </c:pt>
                <c:pt idx="2786">
                  <c:v>7.3056508813249293E-2</c:v>
                </c:pt>
                <c:pt idx="2787">
                  <c:v>7.2964526700930996E-2</c:v>
                </c:pt>
                <c:pt idx="2788">
                  <c:v>7.2902637501901901E-2</c:v>
                </c:pt>
                <c:pt idx="2789">
                  <c:v>7.2843019466140593E-2</c:v>
                </c:pt>
                <c:pt idx="2790">
                  <c:v>7.2781130267111402E-2</c:v>
                </c:pt>
                <c:pt idx="2791">
                  <c:v>7.27215122313494E-2</c:v>
                </c:pt>
                <c:pt idx="2792">
                  <c:v>7.2629530119032004E-2</c:v>
                </c:pt>
                <c:pt idx="2793">
                  <c:v>7.2537548006713595E-2</c:v>
                </c:pt>
                <c:pt idx="2794">
                  <c:v>7.2507455093424503E-2</c:v>
                </c:pt>
                <c:pt idx="2795">
                  <c:v>7.2447837057662501E-2</c:v>
                </c:pt>
                <c:pt idx="2796">
                  <c:v>7.2355854945344106E-2</c:v>
                </c:pt>
                <c:pt idx="2797">
                  <c:v>7.22939657463159E-2</c:v>
                </c:pt>
                <c:pt idx="2798">
                  <c:v>7.2201983633997602E-2</c:v>
                </c:pt>
                <c:pt idx="2799">
                  <c:v>7.2142365598235503E-2</c:v>
                </c:pt>
                <c:pt idx="2800">
                  <c:v>7.2080476399207102E-2</c:v>
                </c:pt>
                <c:pt idx="2801">
                  <c:v>7.2020858363445101E-2</c:v>
                </c:pt>
                <c:pt idx="2802">
                  <c:v>7.1958969164415895E-2</c:v>
                </c:pt>
                <c:pt idx="2803">
                  <c:v>7.1898783337837696E-2</c:v>
                </c:pt>
                <c:pt idx="2804">
                  <c:v>7.1836894138808602E-2</c:v>
                </c:pt>
                <c:pt idx="2805">
                  <c:v>7.1715386904018102E-2</c:v>
                </c:pt>
                <c:pt idx="2806">
                  <c:v>7.1655201077439806E-2</c:v>
                </c:pt>
                <c:pt idx="2807">
                  <c:v>7.1563786755938594E-2</c:v>
                </c:pt>
                <c:pt idx="2808">
                  <c:v>7.1533693842649404E-2</c:v>
                </c:pt>
                <c:pt idx="2809">
                  <c:v>7.1471804643620407E-2</c:v>
                </c:pt>
                <c:pt idx="2810">
                  <c:v>7.1411618817042097E-2</c:v>
                </c:pt>
                <c:pt idx="2811">
                  <c:v>7.1349729618012905E-2</c:v>
                </c:pt>
                <c:pt idx="2812">
                  <c:v>7.1320204495540801E-2</c:v>
                </c:pt>
                <c:pt idx="2813">
                  <c:v>7.1228222383222503E-2</c:v>
                </c:pt>
                <c:pt idx="2814">
                  <c:v>7.1136240270904302E-2</c:v>
                </c:pt>
                <c:pt idx="2815">
                  <c:v>7.1076622235142994E-2</c:v>
                </c:pt>
                <c:pt idx="2816">
                  <c:v>7.1014733036113803E-2</c:v>
                </c:pt>
                <c:pt idx="2817">
                  <c:v>7.0954547209535507E-2</c:v>
                </c:pt>
                <c:pt idx="2818">
                  <c:v>7.0863132888034294E-2</c:v>
                </c:pt>
                <c:pt idx="2819">
                  <c:v>7.0802947061455193E-2</c:v>
                </c:pt>
                <c:pt idx="2820">
                  <c:v>7.0771150775715996E-2</c:v>
                </c:pt>
                <c:pt idx="2821">
                  <c:v>7.0681439826664805E-2</c:v>
                </c:pt>
                <c:pt idx="2822">
                  <c:v>7.0619550627635697E-2</c:v>
                </c:pt>
                <c:pt idx="2823">
                  <c:v>7.05593648010574E-2</c:v>
                </c:pt>
                <c:pt idx="2824">
                  <c:v>7.0497475602028306E-2</c:v>
                </c:pt>
                <c:pt idx="2825">
                  <c:v>7.0437857566266998E-2</c:v>
                </c:pt>
                <c:pt idx="2826">
                  <c:v>7.0375968367237807E-2</c:v>
                </c:pt>
                <c:pt idx="2827">
                  <c:v>7.0316350331476596E-2</c:v>
                </c:pt>
                <c:pt idx="2828">
                  <c:v>7.0254461132447404E-2</c:v>
                </c:pt>
                <c:pt idx="2829">
                  <c:v>7.0192004142602196E-2</c:v>
                </c:pt>
                <c:pt idx="2830">
                  <c:v>7.013238610684E-2</c:v>
                </c:pt>
                <c:pt idx="2831">
                  <c:v>7.0070496907810906E-2</c:v>
                </c:pt>
                <c:pt idx="2832">
                  <c:v>6.9980785958760505E-2</c:v>
                </c:pt>
                <c:pt idx="2833">
                  <c:v>6.9918896759731397E-2</c:v>
                </c:pt>
                <c:pt idx="2834">
                  <c:v>6.9918896759731397E-2</c:v>
                </c:pt>
                <c:pt idx="2835">
                  <c:v>6.9826914647413099E-2</c:v>
                </c:pt>
                <c:pt idx="2836">
                  <c:v>6.9737203698361894E-2</c:v>
                </c:pt>
                <c:pt idx="2837">
                  <c:v>6.9675314499333493E-2</c:v>
                </c:pt>
                <c:pt idx="2838">
                  <c:v>6.9675314499333493E-2</c:v>
                </c:pt>
                <c:pt idx="2839">
                  <c:v>6.9583332387015306E-2</c:v>
                </c:pt>
                <c:pt idx="2840">
                  <c:v>6.9523714351253194E-2</c:v>
                </c:pt>
                <c:pt idx="2841">
                  <c:v>6.9461825152224904E-2</c:v>
                </c:pt>
                <c:pt idx="2842">
                  <c:v>6.9402207116462694E-2</c:v>
                </c:pt>
                <c:pt idx="2843">
                  <c:v>6.9339750126617403E-2</c:v>
                </c:pt>
                <c:pt idx="2844">
                  <c:v>6.9250039177566197E-2</c:v>
                </c:pt>
                <c:pt idx="2845">
                  <c:v>6.9188149978537103E-2</c:v>
                </c:pt>
                <c:pt idx="2846">
                  <c:v>6.91262607795088E-2</c:v>
                </c:pt>
                <c:pt idx="2847">
                  <c:v>6.9096735657035793E-2</c:v>
                </c:pt>
                <c:pt idx="2848">
                  <c:v>6.9004753544718397E-2</c:v>
                </c:pt>
                <c:pt idx="2849">
                  <c:v>6.8944567718139296E-2</c:v>
                </c:pt>
                <c:pt idx="2850">
                  <c:v>6.8882678519111007E-2</c:v>
                </c:pt>
                <c:pt idx="2851">
                  <c:v>6.8853153396638E-2</c:v>
                </c:pt>
                <c:pt idx="2852">
                  <c:v>6.8823060483348894E-2</c:v>
                </c:pt>
                <c:pt idx="2853">
                  <c:v>6.8792967570059704E-2</c:v>
                </c:pt>
                <c:pt idx="2854">
                  <c:v>6.8731078371030693E-2</c:v>
                </c:pt>
                <c:pt idx="2855">
                  <c:v>6.8639664049529397E-2</c:v>
                </c:pt>
                <c:pt idx="2856">
                  <c:v>6.8579478222951101E-2</c:v>
                </c:pt>
                <c:pt idx="2857">
                  <c:v>6.8457970988160602E-2</c:v>
                </c:pt>
                <c:pt idx="2858">
                  <c:v>6.8427878074871495E-2</c:v>
                </c:pt>
                <c:pt idx="2859">
                  <c:v>6.8396081789131494E-2</c:v>
                </c:pt>
                <c:pt idx="2860">
                  <c:v>6.8365988875842304E-2</c:v>
                </c:pt>
                <c:pt idx="2861">
                  <c:v>6.8306370840080302E-2</c:v>
                </c:pt>
                <c:pt idx="2862">
                  <c:v>6.8244481641051999E-2</c:v>
                </c:pt>
                <c:pt idx="2863">
                  <c:v>6.8152499528733701E-2</c:v>
                </c:pt>
                <c:pt idx="2864">
                  <c:v>6.8122406615444595E-2</c:v>
                </c:pt>
                <c:pt idx="2865">
                  <c:v>6.8092313702155405E-2</c:v>
                </c:pt>
                <c:pt idx="2866">
                  <c:v>6.80605174164155E-2</c:v>
                </c:pt>
                <c:pt idx="2867">
                  <c:v>6.8000899380654095E-2</c:v>
                </c:pt>
                <c:pt idx="2868">
                  <c:v>6.7908917268335894E-2</c:v>
                </c:pt>
                <c:pt idx="2869">
                  <c:v>6.7878824355046802E-2</c:v>
                </c:pt>
                <c:pt idx="2870">
                  <c:v>6.7816935156017596E-2</c:v>
                </c:pt>
                <c:pt idx="2871">
                  <c:v>6.7727224206966405E-2</c:v>
                </c:pt>
                <c:pt idx="2872">
                  <c:v>6.7695427921227194E-2</c:v>
                </c:pt>
                <c:pt idx="2873">
                  <c:v>6.7635242094648093E-2</c:v>
                </c:pt>
                <c:pt idx="2874">
                  <c:v>6.7573352895619804E-2</c:v>
                </c:pt>
                <c:pt idx="2875">
                  <c:v>6.7513734859857705E-2</c:v>
                </c:pt>
                <c:pt idx="2876">
                  <c:v>6.7483641946568695E-2</c:v>
                </c:pt>
                <c:pt idx="2877">
                  <c:v>6.7451845660828597E-2</c:v>
                </c:pt>
                <c:pt idx="2878">
                  <c:v>6.7362134711778196E-2</c:v>
                </c:pt>
                <c:pt idx="2879">
                  <c:v>6.7300245512749005E-2</c:v>
                </c:pt>
                <c:pt idx="2880">
                  <c:v>6.7270152599459898E-2</c:v>
                </c:pt>
                <c:pt idx="2881">
                  <c:v>6.7208263400430707E-2</c:v>
                </c:pt>
                <c:pt idx="2882">
                  <c:v>6.7148645364669496E-2</c:v>
                </c:pt>
                <c:pt idx="2883">
                  <c:v>6.7086756165640402E-2</c:v>
                </c:pt>
                <c:pt idx="2884">
                  <c:v>6.7056663252351295E-2</c:v>
                </c:pt>
                <c:pt idx="2885">
                  <c:v>6.7026570339062105E-2</c:v>
                </c:pt>
                <c:pt idx="2886">
                  <c:v>6.6964681140032997E-2</c:v>
                </c:pt>
                <c:pt idx="2887">
                  <c:v>6.6905063104271703E-2</c:v>
                </c:pt>
                <c:pt idx="2888">
                  <c:v>6.6843173905242498E-2</c:v>
                </c:pt>
                <c:pt idx="2889">
                  <c:v>6.6782988078664299E-2</c:v>
                </c:pt>
                <c:pt idx="2890">
                  <c:v>6.6782988078664299E-2</c:v>
                </c:pt>
                <c:pt idx="2891">
                  <c:v>6.6691573757162906E-2</c:v>
                </c:pt>
                <c:pt idx="2892">
                  <c:v>6.6629684558133895E-2</c:v>
                </c:pt>
                <c:pt idx="2893">
                  <c:v>6.6569498731555599E-2</c:v>
                </c:pt>
                <c:pt idx="2894">
                  <c:v>6.6539973609082606E-2</c:v>
                </c:pt>
                <c:pt idx="2895">
                  <c:v>6.6507609532526393E-2</c:v>
                </c:pt>
                <c:pt idx="2896">
                  <c:v>6.6447991496764405E-2</c:v>
                </c:pt>
                <c:pt idx="2897">
                  <c:v>6.6386102297736102E-2</c:v>
                </c:pt>
                <c:pt idx="2898">
                  <c:v>6.6325916471157001E-2</c:v>
                </c:pt>
                <c:pt idx="2899">
                  <c:v>6.6296391348684799E-2</c:v>
                </c:pt>
                <c:pt idx="2900">
                  <c:v>6.6234502149655594E-2</c:v>
                </c:pt>
                <c:pt idx="2901">
                  <c:v>6.6204409236366599E-2</c:v>
                </c:pt>
                <c:pt idx="2902">
                  <c:v>6.6174316323077506E-2</c:v>
                </c:pt>
                <c:pt idx="2903">
                  <c:v>6.6112427124048301E-2</c:v>
                </c:pt>
                <c:pt idx="2904">
                  <c:v>6.6052809088287007E-2</c:v>
                </c:pt>
                <c:pt idx="2905">
                  <c:v>6.5990919889257899E-2</c:v>
                </c:pt>
                <c:pt idx="2906">
                  <c:v>6.5930734062679699E-2</c:v>
                </c:pt>
                <c:pt idx="2907">
                  <c:v>6.5868844863650494E-2</c:v>
                </c:pt>
                <c:pt idx="2908">
                  <c:v>6.5839319741178307E-2</c:v>
                </c:pt>
                <c:pt idx="2909">
                  <c:v>6.5777430542149296E-2</c:v>
                </c:pt>
                <c:pt idx="2910">
                  <c:v>6.5717244715570902E-2</c:v>
                </c:pt>
                <c:pt idx="2911">
                  <c:v>6.56854484298309E-2</c:v>
                </c:pt>
                <c:pt idx="2912">
                  <c:v>6.5655355516541794E-2</c:v>
                </c:pt>
                <c:pt idx="2913">
                  <c:v>6.55957374807805E-2</c:v>
                </c:pt>
                <c:pt idx="2914">
                  <c:v>6.5563373404223593E-2</c:v>
                </c:pt>
                <c:pt idx="2915">
                  <c:v>6.5503755368462299E-2</c:v>
                </c:pt>
                <c:pt idx="2916">
                  <c:v>6.5473662455173207E-2</c:v>
                </c:pt>
                <c:pt idx="2917">
                  <c:v>6.5411773256144001E-2</c:v>
                </c:pt>
                <c:pt idx="2918">
                  <c:v>6.5352155220381999E-2</c:v>
                </c:pt>
                <c:pt idx="2919">
                  <c:v>6.5320358934642705E-2</c:v>
                </c:pt>
                <c:pt idx="2920">
                  <c:v>6.5260173108064395E-2</c:v>
                </c:pt>
                <c:pt idx="2921">
                  <c:v>6.5260173108064395E-2</c:v>
                </c:pt>
                <c:pt idx="2922">
                  <c:v>6.5198283909035398E-2</c:v>
                </c:pt>
                <c:pt idx="2923">
                  <c:v>6.5138665873273202E-2</c:v>
                </c:pt>
                <c:pt idx="2924">
                  <c:v>6.5076776674244899E-2</c:v>
                </c:pt>
                <c:pt idx="2925">
                  <c:v>6.5046683760955806E-2</c:v>
                </c:pt>
                <c:pt idx="2926">
                  <c:v>6.5016590847665895E-2</c:v>
                </c:pt>
                <c:pt idx="2927">
                  <c:v>6.4987065725193596E-2</c:v>
                </c:pt>
                <c:pt idx="2928">
                  <c:v>6.4925176526164599E-2</c:v>
                </c:pt>
                <c:pt idx="2929">
                  <c:v>6.4864990699586303E-2</c:v>
                </c:pt>
                <c:pt idx="2930">
                  <c:v>6.4864990699586303E-2</c:v>
                </c:pt>
                <c:pt idx="2931">
                  <c:v>6.4803101500557098E-2</c:v>
                </c:pt>
                <c:pt idx="2932">
                  <c:v>6.4773008587268102E-2</c:v>
                </c:pt>
                <c:pt idx="2933">
                  <c:v>6.4681594265766695E-2</c:v>
                </c:pt>
                <c:pt idx="2934">
                  <c:v>6.46515013524777E-2</c:v>
                </c:pt>
                <c:pt idx="2935">
                  <c:v>6.4589612153448495E-2</c:v>
                </c:pt>
                <c:pt idx="2936">
                  <c:v>6.4559519240159305E-2</c:v>
                </c:pt>
                <c:pt idx="2937">
                  <c:v>6.4559519240159305E-2</c:v>
                </c:pt>
                <c:pt idx="2938">
                  <c:v>6.4529994117687201E-2</c:v>
                </c:pt>
                <c:pt idx="2939">
                  <c:v>6.4468104918658106E-2</c:v>
                </c:pt>
                <c:pt idx="2940">
                  <c:v>6.4407919092079796E-2</c:v>
                </c:pt>
                <c:pt idx="2941">
                  <c:v>6.4346029893050702E-2</c:v>
                </c:pt>
                <c:pt idx="2942">
                  <c:v>6.4315936979761595E-2</c:v>
                </c:pt>
                <c:pt idx="2943">
                  <c:v>6.4286411857289394E-2</c:v>
                </c:pt>
                <c:pt idx="2944">
                  <c:v>6.42245226582603E-2</c:v>
                </c:pt>
                <c:pt idx="2945">
                  <c:v>6.4164336831682003E-2</c:v>
                </c:pt>
                <c:pt idx="2946">
                  <c:v>6.4102447632652798E-2</c:v>
                </c:pt>
                <c:pt idx="2947">
                  <c:v>6.4072922510180694E-2</c:v>
                </c:pt>
                <c:pt idx="2948">
                  <c:v>6.4042829596891601E-2</c:v>
                </c:pt>
                <c:pt idx="2949">
                  <c:v>6.3980940397862396E-2</c:v>
                </c:pt>
                <c:pt idx="2950">
                  <c:v>6.3950847484573303E-2</c:v>
                </c:pt>
                <c:pt idx="2951">
                  <c:v>6.3920754571284197E-2</c:v>
                </c:pt>
                <c:pt idx="2952">
                  <c:v>6.3888958285544195E-2</c:v>
                </c:pt>
                <c:pt idx="2953">
                  <c:v>6.3829340249782901E-2</c:v>
                </c:pt>
                <c:pt idx="2954">
                  <c:v>6.3799247336493004E-2</c:v>
                </c:pt>
                <c:pt idx="2955">
                  <c:v>6.3767451050753807E-2</c:v>
                </c:pt>
                <c:pt idx="2956">
                  <c:v>6.3707265224175497E-2</c:v>
                </c:pt>
                <c:pt idx="2957">
                  <c:v>6.3645376025146402E-2</c:v>
                </c:pt>
                <c:pt idx="2958">
                  <c:v>6.3615850902674201E-2</c:v>
                </c:pt>
                <c:pt idx="2959">
                  <c:v>6.3585757989384303E-2</c:v>
                </c:pt>
                <c:pt idx="2960">
                  <c:v>6.3523868790356E-2</c:v>
                </c:pt>
                <c:pt idx="2961">
                  <c:v>6.3493775877066796E-2</c:v>
                </c:pt>
                <c:pt idx="2962">
                  <c:v>6.3431886678037702E-2</c:v>
                </c:pt>
                <c:pt idx="2963">
                  <c:v>6.3401793764748499E-2</c:v>
                </c:pt>
                <c:pt idx="2964">
                  <c:v>6.3342175728986497E-2</c:v>
                </c:pt>
                <c:pt idx="2965">
                  <c:v>6.3342175728986497E-2</c:v>
                </c:pt>
                <c:pt idx="2966">
                  <c:v>6.3280286529958096E-2</c:v>
                </c:pt>
                <c:pt idx="2967">
                  <c:v>6.3280286529958096E-2</c:v>
                </c:pt>
                <c:pt idx="2968">
                  <c:v>6.3220668494195997E-2</c:v>
                </c:pt>
                <c:pt idx="2969">
                  <c:v>6.3188304417639896E-2</c:v>
                </c:pt>
                <c:pt idx="2970">
                  <c:v>6.3158779295166903E-2</c:v>
                </c:pt>
                <c:pt idx="2971">
                  <c:v>6.3128686381877699E-2</c:v>
                </c:pt>
                <c:pt idx="2972">
                  <c:v>6.3098593468588704E-2</c:v>
                </c:pt>
                <c:pt idx="2973">
                  <c:v>6.3066797182848702E-2</c:v>
                </c:pt>
                <c:pt idx="2974">
                  <c:v>6.3006611356270406E-2</c:v>
                </c:pt>
                <c:pt idx="2975">
                  <c:v>6.2977086233798302E-2</c:v>
                </c:pt>
                <c:pt idx="2976">
                  <c:v>6.2944722157242103E-2</c:v>
                </c:pt>
                <c:pt idx="2977">
                  <c:v>6.2915197034769096E-2</c:v>
                </c:pt>
                <c:pt idx="2978">
                  <c:v>6.28550112081908E-2</c:v>
                </c:pt>
                <c:pt idx="2979">
                  <c:v>6.2793122009161803E-2</c:v>
                </c:pt>
                <c:pt idx="2980">
                  <c:v>6.2733503973400398E-2</c:v>
                </c:pt>
                <c:pt idx="2981">
                  <c:v>6.2701139896843505E-2</c:v>
                </c:pt>
                <c:pt idx="2982">
                  <c:v>6.2671614774371304E-2</c:v>
                </c:pt>
                <c:pt idx="2983">
                  <c:v>6.2609725575342196E-2</c:v>
                </c:pt>
                <c:pt idx="2984">
                  <c:v>6.2609725575342196E-2</c:v>
                </c:pt>
                <c:pt idx="2985">
                  <c:v>6.2579632662053006E-2</c:v>
                </c:pt>
                <c:pt idx="2986">
                  <c:v>6.2549539748763899E-2</c:v>
                </c:pt>
                <c:pt idx="2987">
                  <c:v>6.2487650549734798E-2</c:v>
                </c:pt>
                <c:pt idx="2988">
                  <c:v>6.2458125427262597E-2</c:v>
                </c:pt>
                <c:pt idx="2989">
                  <c:v>6.2397939600684398E-2</c:v>
                </c:pt>
                <c:pt idx="2990">
                  <c:v>6.2366143314944403E-2</c:v>
                </c:pt>
                <c:pt idx="2991">
                  <c:v>6.2336050401655199E-2</c:v>
                </c:pt>
                <c:pt idx="2992">
                  <c:v>6.2306525279182998E-2</c:v>
                </c:pt>
                <c:pt idx="2993">
                  <c:v>6.22764323658931E-2</c:v>
                </c:pt>
                <c:pt idx="2994">
                  <c:v>6.22764323658931E-2</c:v>
                </c:pt>
                <c:pt idx="2995">
                  <c:v>6.2184450253575697E-2</c:v>
                </c:pt>
                <c:pt idx="2996">
                  <c:v>6.2154357340285703E-2</c:v>
                </c:pt>
                <c:pt idx="2997">
                  <c:v>6.2092468141257497E-2</c:v>
                </c:pt>
                <c:pt idx="2998">
                  <c:v>6.2092468141257497E-2</c:v>
                </c:pt>
                <c:pt idx="2999">
                  <c:v>6.20328501054953E-2</c:v>
                </c:pt>
                <c:pt idx="3000">
                  <c:v>6.2001053819756097E-2</c:v>
                </c:pt>
                <c:pt idx="3001">
                  <c:v>6.1970960906466997E-2</c:v>
                </c:pt>
                <c:pt idx="3002">
                  <c:v>6.19408679931771E-2</c:v>
                </c:pt>
                <c:pt idx="3003">
                  <c:v>6.1911342870704898E-2</c:v>
                </c:pt>
                <c:pt idx="3004">
                  <c:v>6.18488858808596E-2</c:v>
                </c:pt>
                <c:pt idx="3005">
                  <c:v>6.1819360758386697E-2</c:v>
                </c:pt>
                <c:pt idx="3006">
                  <c:v>6.1789267845097501E-2</c:v>
                </c:pt>
                <c:pt idx="3007">
                  <c:v>6.1757471559358297E-2</c:v>
                </c:pt>
                <c:pt idx="3008">
                  <c:v>6.1697285732779203E-2</c:v>
                </c:pt>
                <c:pt idx="3009">
                  <c:v>6.1697285732779203E-2</c:v>
                </c:pt>
                <c:pt idx="3010">
                  <c:v>6.1667760610307099E-2</c:v>
                </c:pt>
                <c:pt idx="3011">
                  <c:v>6.16353965337509E-2</c:v>
                </c:pt>
                <c:pt idx="3012">
                  <c:v>6.1575778497988801E-2</c:v>
                </c:pt>
                <c:pt idx="3013">
                  <c:v>6.1513889298959699E-2</c:v>
                </c:pt>
                <c:pt idx="3014">
                  <c:v>6.14837963856706E-2</c:v>
                </c:pt>
                <c:pt idx="3015">
                  <c:v>6.14219071866422E-2</c:v>
                </c:pt>
                <c:pt idx="3016">
                  <c:v>6.1391814273352302E-2</c:v>
                </c:pt>
                <c:pt idx="3017">
                  <c:v>6.1332196237591001E-2</c:v>
                </c:pt>
                <c:pt idx="3018">
                  <c:v>6.1300399951850999E-2</c:v>
                </c:pt>
                <c:pt idx="3019">
                  <c:v>6.1300399951850999E-2</c:v>
                </c:pt>
                <c:pt idx="3020">
                  <c:v>6.1270307038561803E-2</c:v>
                </c:pt>
                <c:pt idx="3021">
                  <c:v>6.12402141252728E-2</c:v>
                </c:pt>
                <c:pt idx="3022">
                  <c:v>6.1178324926243699E-2</c:v>
                </c:pt>
                <c:pt idx="3023">
                  <c:v>6.1178324926243699E-2</c:v>
                </c:pt>
                <c:pt idx="3024">
                  <c:v>6.1118706890482398E-2</c:v>
                </c:pt>
                <c:pt idx="3025">
                  <c:v>6.1088613977193201E-2</c:v>
                </c:pt>
                <c:pt idx="3026">
                  <c:v>6.10568176914532E-2</c:v>
                </c:pt>
                <c:pt idx="3027">
                  <c:v>6.10267247781641E-2</c:v>
                </c:pt>
                <c:pt idx="3028">
                  <c:v>6.0996631864874903E-2</c:v>
                </c:pt>
                <c:pt idx="3029">
                  <c:v>6.0996631864874903E-2</c:v>
                </c:pt>
                <c:pt idx="3030">
                  <c:v>6.0967106742402001E-2</c:v>
                </c:pt>
                <c:pt idx="3031">
                  <c:v>6.0934742665845899E-2</c:v>
                </c:pt>
                <c:pt idx="3032">
                  <c:v>6.0905217543373601E-2</c:v>
                </c:pt>
                <c:pt idx="3033">
                  <c:v>6.0845031716795499E-2</c:v>
                </c:pt>
                <c:pt idx="3034">
                  <c:v>6.07831425177663E-2</c:v>
                </c:pt>
                <c:pt idx="3035">
                  <c:v>6.07831425177663E-2</c:v>
                </c:pt>
                <c:pt idx="3036">
                  <c:v>6.0723524482004097E-2</c:v>
                </c:pt>
                <c:pt idx="3037">
                  <c:v>6.0691728196264998E-2</c:v>
                </c:pt>
                <c:pt idx="3038">
                  <c:v>6.0631542369685897E-2</c:v>
                </c:pt>
                <c:pt idx="3039">
                  <c:v>6.0602017247213702E-2</c:v>
                </c:pt>
                <c:pt idx="3040">
                  <c:v>6.0569653170657503E-2</c:v>
                </c:pt>
                <c:pt idx="3041">
                  <c:v>6.0510035134895501E-2</c:v>
                </c:pt>
                <c:pt idx="3042">
                  <c:v>6.0510035134895501E-2</c:v>
                </c:pt>
                <c:pt idx="3043">
                  <c:v>6.0479942221606298E-2</c:v>
                </c:pt>
                <c:pt idx="3044">
                  <c:v>6.0448145935867101E-2</c:v>
                </c:pt>
                <c:pt idx="3045">
                  <c:v>6.0448145935867101E-2</c:v>
                </c:pt>
                <c:pt idx="3046">
                  <c:v>6.0387960109288201E-2</c:v>
                </c:pt>
                <c:pt idx="3047">
                  <c:v>6.03561638235489E-2</c:v>
                </c:pt>
                <c:pt idx="3048">
                  <c:v>6.0326070910259801E-2</c:v>
                </c:pt>
                <c:pt idx="3049">
                  <c:v>6.0296545787786801E-2</c:v>
                </c:pt>
                <c:pt idx="3050">
                  <c:v>6.0266452874497702E-2</c:v>
                </c:pt>
                <c:pt idx="3051">
                  <c:v>6.02340887979416E-2</c:v>
                </c:pt>
                <c:pt idx="3052">
                  <c:v>6.0266452874497702E-2</c:v>
                </c:pt>
                <c:pt idx="3053">
                  <c:v>6.0204563675468503E-2</c:v>
                </c:pt>
                <c:pt idx="3054">
                  <c:v>6.0144377848890297E-2</c:v>
                </c:pt>
                <c:pt idx="3055">
                  <c:v>6.01125815631511E-2</c:v>
                </c:pt>
                <c:pt idx="3056">
                  <c:v>6.0082488649861203E-2</c:v>
                </c:pt>
                <c:pt idx="3057">
                  <c:v>6.0052963527389001E-2</c:v>
                </c:pt>
                <c:pt idx="3058">
                  <c:v>5.9991074328359803E-2</c:v>
                </c:pt>
                <c:pt idx="3059">
                  <c:v>5.9960981415070801E-2</c:v>
                </c:pt>
                <c:pt idx="3060">
                  <c:v>5.9930888501781597E-2</c:v>
                </c:pt>
                <c:pt idx="3061">
                  <c:v>5.9868999302752503E-2</c:v>
                </c:pt>
                <c:pt idx="3062">
                  <c:v>5.9868999302752503E-2</c:v>
                </c:pt>
                <c:pt idx="3063">
                  <c:v>5.9839474180280398E-2</c:v>
                </c:pt>
                <c:pt idx="3064">
                  <c:v>5.9809381266991202E-2</c:v>
                </c:pt>
                <c:pt idx="3065">
                  <c:v>5.9747492067962003E-2</c:v>
                </c:pt>
                <c:pt idx="3066">
                  <c:v>5.9717399154672897E-2</c:v>
                </c:pt>
                <c:pt idx="3067">
                  <c:v>5.9687306241383901E-2</c:v>
                </c:pt>
                <c:pt idx="3068">
                  <c:v>5.9657781118911603E-2</c:v>
                </c:pt>
                <c:pt idx="3069">
                  <c:v>5.9625417042354703E-2</c:v>
                </c:pt>
                <c:pt idx="3070">
                  <c:v>5.9595891919882502E-2</c:v>
                </c:pt>
                <c:pt idx="3071">
                  <c:v>5.9565799006593402E-2</c:v>
                </c:pt>
                <c:pt idx="3072">
                  <c:v>5.9535706093304303E-2</c:v>
                </c:pt>
                <c:pt idx="3073">
                  <c:v>5.9503909807564301E-2</c:v>
                </c:pt>
                <c:pt idx="3074">
                  <c:v>5.9473816894275097E-2</c:v>
                </c:pt>
                <c:pt idx="3075">
                  <c:v>5.9444291771803E-2</c:v>
                </c:pt>
                <c:pt idx="3076">
                  <c:v>5.9381834781956903E-2</c:v>
                </c:pt>
                <c:pt idx="3077">
                  <c:v>5.9381834781956903E-2</c:v>
                </c:pt>
                <c:pt idx="3078">
                  <c:v>5.9352309659484702E-2</c:v>
                </c:pt>
                <c:pt idx="3079">
                  <c:v>5.9322216746195498E-2</c:v>
                </c:pt>
                <c:pt idx="3080">
                  <c:v>5.9260327547166501E-2</c:v>
                </c:pt>
                <c:pt idx="3081">
                  <c:v>5.9260327547166501E-2</c:v>
                </c:pt>
                <c:pt idx="3082">
                  <c:v>5.9230234633877298E-2</c:v>
                </c:pt>
                <c:pt idx="3083">
                  <c:v>5.9230234633877298E-2</c:v>
                </c:pt>
                <c:pt idx="3084">
                  <c:v>5.9200709511404298E-2</c:v>
                </c:pt>
                <c:pt idx="3085">
                  <c:v>5.9138820312376099E-2</c:v>
                </c:pt>
                <c:pt idx="3086">
                  <c:v>5.9108727399086902E-2</c:v>
                </c:pt>
                <c:pt idx="3087">
                  <c:v>5.9046838200057697E-2</c:v>
                </c:pt>
                <c:pt idx="3088">
                  <c:v>5.9016745286768597E-2</c:v>
                </c:pt>
                <c:pt idx="3089">
                  <c:v>5.9016745286768597E-2</c:v>
                </c:pt>
                <c:pt idx="3090">
                  <c:v>5.8957127251006602E-2</c:v>
                </c:pt>
                <c:pt idx="3091">
                  <c:v>5.8924763174450397E-2</c:v>
                </c:pt>
                <c:pt idx="3092">
                  <c:v>5.8895238051978202E-2</c:v>
                </c:pt>
                <c:pt idx="3093">
                  <c:v>5.88651451386882E-2</c:v>
                </c:pt>
                <c:pt idx="3094">
                  <c:v>5.88651451386882E-2</c:v>
                </c:pt>
                <c:pt idx="3095">
                  <c:v>5.8803255939660001E-2</c:v>
                </c:pt>
                <c:pt idx="3096">
                  <c:v>5.8803255939660001E-2</c:v>
                </c:pt>
                <c:pt idx="3097">
                  <c:v>5.8743637903897798E-2</c:v>
                </c:pt>
                <c:pt idx="3098">
                  <c:v>5.8713544990608803E-2</c:v>
                </c:pt>
                <c:pt idx="3099">
                  <c:v>5.8681748704869502E-2</c:v>
                </c:pt>
                <c:pt idx="3100">
                  <c:v>5.8651655791579597E-2</c:v>
                </c:pt>
                <c:pt idx="3101">
                  <c:v>5.8651655791579597E-2</c:v>
                </c:pt>
                <c:pt idx="3102">
                  <c:v>5.8621562878290401E-2</c:v>
                </c:pt>
                <c:pt idx="3103">
                  <c:v>5.8592037755818401E-2</c:v>
                </c:pt>
                <c:pt idx="3104">
                  <c:v>5.8559673679262202E-2</c:v>
                </c:pt>
                <c:pt idx="3105">
                  <c:v>5.85295807659722E-2</c:v>
                </c:pt>
                <c:pt idx="3106">
                  <c:v>5.8469962730210899E-2</c:v>
                </c:pt>
                <c:pt idx="3107">
                  <c:v>5.8469962730210899E-2</c:v>
                </c:pt>
                <c:pt idx="3108">
                  <c:v>5.8438166444470897E-2</c:v>
                </c:pt>
                <c:pt idx="3109">
                  <c:v>5.8408073531181798E-2</c:v>
                </c:pt>
                <c:pt idx="3110">
                  <c:v>5.8377980617892698E-2</c:v>
                </c:pt>
                <c:pt idx="3111">
                  <c:v>5.83484554954204E-2</c:v>
                </c:pt>
                <c:pt idx="3112">
                  <c:v>5.83160914188635E-2</c:v>
                </c:pt>
                <c:pt idx="3113">
                  <c:v>5.8286566296391402E-2</c:v>
                </c:pt>
                <c:pt idx="3114">
                  <c:v>5.8256473383102199E-2</c:v>
                </c:pt>
                <c:pt idx="3115">
                  <c:v>5.8224677097362197E-2</c:v>
                </c:pt>
                <c:pt idx="3116">
                  <c:v>5.8194584184073098E-2</c:v>
                </c:pt>
                <c:pt idx="3117">
                  <c:v>5.8164491270783901E-2</c:v>
                </c:pt>
                <c:pt idx="3118">
                  <c:v>5.8134966148311797E-2</c:v>
                </c:pt>
                <c:pt idx="3119">
                  <c:v>5.8102602071754897E-2</c:v>
                </c:pt>
                <c:pt idx="3120">
                  <c:v>5.80725091584657E-2</c:v>
                </c:pt>
                <c:pt idx="3121">
                  <c:v>5.8012891122704503E-2</c:v>
                </c:pt>
                <c:pt idx="3122">
                  <c:v>5.8012891122704503E-2</c:v>
                </c:pt>
                <c:pt idx="3123">
                  <c:v>5.7951001923675298E-2</c:v>
                </c:pt>
                <c:pt idx="3124">
                  <c:v>5.7951001923675298E-2</c:v>
                </c:pt>
                <c:pt idx="3125">
                  <c:v>5.7891383887913199E-2</c:v>
                </c:pt>
                <c:pt idx="3126">
                  <c:v>5.7859019811357E-2</c:v>
                </c:pt>
                <c:pt idx="3127">
                  <c:v>5.7829494688884903E-2</c:v>
                </c:pt>
                <c:pt idx="3128">
                  <c:v>5.7769308862305802E-2</c:v>
                </c:pt>
                <c:pt idx="3129">
                  <c:v>5.7769308862305802E-2</c:v>
                </c:pt>
                <c:pt idx="3130">
                  <c:v>5.7737512576566598E-2</c:v>
                </c:pt>
                <c:pt idx="3131">
                  <c:v>5.7707419663277498E-2</c:v>
                </c:pt>
                <c:pt idx="3132">
                  <c:v>5.7707419663277498E-2</c:v>
                </c:pt>
                <c:pt idx="3133">
                  <c:v>5.7677326749988399E-2</c:v>
                </c:pt>
                <c:pt idx="3134">
                  <c:v>5.7707419663277498E-2</c:v>
                </c:pt>
                <c:pt idx="3135">
                  <c:v>5.7647801627515399E-2</c:v>
                </c:pt>
                <c:pt idx="3136">
                  <c:v>5.76154375509592E-2</c:v>
                </c:pt>
                <c:pt idx="3137">
                  <c:v>5.7585912428487103E-2</c:v>
                </c:pt>
                <c:pt idx="3138">
                  <c:v>5.7555819515197199E-2</c:v>
                </c:pt>
                <c:pt idx="3139">
                  <c:v>5.7525726601908002E-2</c:v>
                </c:pt>
                <c:pt idx="3140">
                  <c:v>5.7463837402879601E-2</c:v>
                </c:pt>
                <c:pt idx="3141">
                  <c:v>5.7463837402879601E-2</c:v>
                </c:pt>
                <c:pt idx="3142">
                  <c:v>5.74042193671176E-2</c:v>
                </c:pt>
                <c:pt idx="3143">
                  <c:v>5.74042193671176E-2</c:v>
                </c:pt>
                <c:pt idx="3144">
                  <c:v>5.7372423081378403E-2</c:v>
                </c:pt>
                <c:pt idx="3145">
                  <c:v>5.7372423081378403E-2</c:v>
                </c:pt>
                <c:pt idx="3146">
                  <c:v>5.7342330168088401E-2</c:v>
                </c:pt>
                <c:pt idx="3147">
                  <c:v>5.7312237254799302E-2</c:v>
                </c:pt>
                <c:pt idx="3148">
                  <c:v>5.7282712132327197E-2</c:v>
                </c:pt>
                <c:pt idx="3149">
                  <c:v>5.7282712132327197E-2</c:v>
                </c:pt>
                <c:pt idx="3150">
                  <c:v>5.7220255142481101E-2</c:v>
                </c:pt>
                <c:pt idx="3151">
                  <c:v>5.7190730020008899E-2</c:v>
                </c:pt>
                <c:pt idx="3152">
                  <c:v>5.7190730020008899E-2</c:v>
                </c:pt>
                <c:pt idx="3153">
                  <c:v>5.7158365943452701E-2</c:v>
                </c:pt>
                <c:pt idx="3154">
                  <c:v>5.7128840820979798E-2</c:v>
                </c:pt>
                <c:pt idx="3155">
                  <c:v>5.7098747907690699E-2</c:v>
                </c:pt>
                <c:pt idx="3156">
                  <c:v>5.7036858708662298E-2</c:v>
                </c:pt>
                <c:pt idx="3157">
                  <c:v>5.7006765795372297E-2</c:v>
                </c:pt>
                <c:pt idx="3158">
                  <c:v>5.7006765795372297E-2</c:v>
                </c:pt>
                <c:pt idx="3159">
                  <c:v>5.6977240672900199E-2</c:v>
                </c:pt>
                <c:pt idx="3160">
                  <c:v>5.69471477596111E-2</c:v>
                </c:pt>
                <c:pt idx="3161">
                  <c:v>5.6914783683054901E-2</c:v>
                </c:pt>
                <c:pt idx="3162">
                  <c:v>5.6885258560581901E-2</c:v>
                </c:pt>
                <c:pt idx="3163">
                  <c:v>5.6855165647292899E-2</c:v>
                </c:pt>
                <c:pt idx="3164">
                  <c:v>5.6825072734003702E-2</c:v>
                </c:pt>
                <c:pt idx="3165">
                  <c:v>5.6825072734003702E-2</c:v>
                </c:pt>
                <c:pt idx="3166">
                  <c:v>5.6763183534974601E-2</c:v>
                </c:pt>
                <c:pt idx="3167">
                  <c:v>5.6763183534974601E-2</c:v>
                </c:pt>
                <c:pt idx="3168">
                  <c:v>5.67336584125024E-2</c:v>
                </c:pt>
                <c:pt idx="3169">
                  <c:v>5.67336584125024E-2</c:v>
                </c:pt>
                <c:pt idx="3170">
                  <c:v>5.6671769213473298E-2</c:v>
                </c:pt>
                <c:pt idx="3171">
                  <c:v>5.6671769213473298E-2</c:v>
                </c:pt>
                <c:pt idx="3172">
                  <c:v>5.6641676300184102E-2</c:v>
                </c:pt>
                <c:pt idx="3173">
                  <c:v>5.6611583386895002E-2</c:v>
                </c:pt>
                <c:pt idx="3174">
                  <c:v>5.65820582644221E-2</c:v>
                </c:pt>
                <c:pt idx="3175">
                  <c:v>5.6549694187865901E-2</c:v>
                </c:pt>
                <c:pt idx="3176">
                  <c:v>5.6549694187865901E-2</c:v>
                </c:pt>
                <c:pt idx="3177">
                  <c:v>5.64900761521046E-2</c:v>
                </c:pt>
                <c:pt idx="3178">
                  <c:v>5.6459983238815403E-2</c:v>
                </c:pt>
                <c:pt idx="3179">
                  <c:v>5.6459983238815403E-2</c:v>
                </c:pt>
                <c:pt idx="3180">
                  <c:v>5.6428186953075499E-2</c:v>
                </c:pt>
                <c:pt idx="3181">
                  <c:v>5.6398094039786399E-2</c:v>
                </c:pt>
                <c:pt idx="3182">
                  <c:v>5.6368001126497203E-2</c:v>
                </c:pt>
                <c:pt idx="3183">
                  <c:v>5.6338476004024203E-2</c:v>
                </c:pt>
                <c:pt idx="3184">
                  <c:v>5.6306111927467997E-2</c:v>
                </c:pt>
                <c:pt idx="3185">
                  <c:v>5.62464938917068E-2</c:v>
                </c:pt>
                <c:pt idx="3186">
                  <c:v>5.62464938917068E-2</c:v>
                </c:pt>
                <c:pt idx="3187">
                  <c:v>5.62464938917068E-2</c:v>
                </c:pt>
                <c:pt idx="3188">
                  <c:v>5.6216400978416903E-2</c:v>
                </c:pt>
                <c:pt idx="3189">
                  <c:v>5.6184604692677602E-2</c:v>
                </c:pt>
                <c:pt idx="3190">
                  <c:v>5.6154511779388398E-2</c:v>
                </c:pt>
                <c:pt idx="3191">
                  <c:v>5.61249866569156E-2</c:v>
                </c:pt>
                <c:pt idx="3192">
                  <c:v>5.61249866569156E-2</c:v>
                </c:pt>
                <c:pt idx="3193">
                  <c:v>5.6092622580359401E-2</c:v>
                </c:pt>
                <c:pt idx="3194">
                  <c:v>5.6062529667070302E-2</c:v>
                </c:pt>
                <c:pt idx="3195">
                  <c:v>5.6002911631308099E-2</c:v>
                </c:pt>
                <c:pt idx="3196">
                  <c:v>5.6002911631308099E-2</c:v>
                </c:pt>
                <c:pt idx="3197">
                  <c:v>5.6002911631308099E-2</c:v>
                </c:pt>
                <c:pt idx="3198">
                  <c:v>5.5971115345568999E-2</c:v>
                </c:pt>
                <c:pt idx="3199">
                  <c:v>5.5941022432279802E-2</c:v>
                </c:pt>
                <c:pt idx="3200">
                  <c:v>5.5910929518990703E-2</c:v>
                </c:pt>
                <c:pt idx="3201">
                  <c:v>5.58814043965178E-2</c:v>
                </c:pt>
                <c:pt idx="3202">
                  <c:v>5.5849040319961601E-2</c:v>
                </c:pt>
                <c:pt idx="3203">
                  <c:v>5.5849040319961601E-2</c:v>
                </c:pt>
                <c:pt idx="3204">
                  <c:v>5.5819515197488602E-2</c:v>
                </c:pt>
                <c:pt idx="3205">
                  <c:v>5.5789422284199502E-2</c:v>
                </c:pt>
                <c:pt idx="3206">
                  <c:v>5.5759329370910299E-2</c:v>
                </c:pt>
                <c:pt idx="3207">
                  <c:v>5.5727533085171199E-2</c:v>
                </c:pt>
                <c:pt idx="3208">
                  <c:v>5.5697440171881198E-2</c:v>
                </c:pt>
                <c:pt idx="3209">
                  <c:v>5.5697440171881198E-2</c:v>
                </c:pt>
                <c:pt idx="3210">
                  <c:v>5.5453857911483398E-2</c:v>
                </c:pt>
                <c:pt idx="3211">
                  <c:v>5.5240368564374698E-2</c:v>
                </c:pt>
                <c:pt idx="3212">
                  <c:v>5.5118861329584302E-2</c:v>
                </c:pt>
                <c:pt idx="3213">
                  <c:v>5.5058675503005999E-2</c:v>
                </c:pt>
                <c:pt idx="3214">
                  <c:v>5.5026879217265998E-2</c:v>
                </c:pt>
                <c:pt idx="3215">
                  <c:v>5.4967261181504801E-2</c:v>
                </c:pt>
                <c:pt idx="3216">
                  <c:v>5.4937168268215597E-2</c:v>
                </c:pt>
                <c:pt idx="3217">
                  <c:v>5.4905371982475602E-2</c:v>
                </c:pt>
                <c:pt idx="3218">
                  <c:v>5.4875279069186503E-2</c:v>
                </c:pt>
                <c:pt idx="3219">
                  <c:v>5.4875279069186503E-2</c:v>
                </c:pt>
                <c:pt idx="3220">
                  <c:v>5.4815661033424397E-2</c:v>
                </c:pt>
                <c:pt idx="3221">
                  <c:v>5.4815661033424397E-2</c:v>
                </c:pt>
                <c:pt idx="3222">
                  <c:v>5.4783296956868198E-2</c:v>
                </c:pt>
                <c:pt idx="3223">
                  <c:v>5.4753204043579098E-2</c:v>
                </c:pt>
                <c:pt idx="3224">
                  <c:v>5.4723678921107001E-2</c:v>
                </c:pt>
                <c:pt idx="3225">
                  <c:v>5.4693586007817097E-2</c:v>
                </c:pt>
                <c:pt idx="3226">
                  <c:v>5.4661789722077803E-2</c:v>
                </c:pt>
                <c:pt idx="3227">
                  <c:v>5.4661789722077803E-2</c:v>
                </c:pt>
                <c:pt idx="3228">
                  <c:v>5.4631696808788703E-2</c:v>
                </c:pt>
                <c:pt idx="3229">
                  <c:v>5.4601603895499499E-2</c:v>
                </c:pt>
                <c:pt idx="3230">
                  <c:v>5.4572078773026597E-2</c:v>
                </c:pt>
                <c:pt idx="3231">
                  <c:v>5.4539714696470398E-2</c:v>
                </c:pt>
                <c:pt idx="3232">
                  <c:v>5.4539714696470398E-2</c:v>
                </c:pt>
                <c:pt idx="3233">
                  <c:v>5.4480096660708299E-2</c:v>
                </c:pt>
                <c:pt idx="3234">
                  <c:v>5.4480096660708299E-2</c:v>
                </c:pt>
                <c:pt idx="3235">
                  <c:v>5.44500037474192E-2</c:v>
                </c:pt>
                <c:pt idx="3236">
                  <c:v>5.4418207461680003E-2</c:v>
                </c:pt>
                <c:pt idx="3237">
                  <c:v>5.4418207461680003E-2</c:v>
                </c:pt>
                <c:pt idx="3238">
                  <c:v>5.4388114548390903E-2</c:v>
                </c:pt>
                <c:pt idx="3239">
                  <c:v>5.4358021635100999E-2</c:v>
                </c:pt>
                <c:pt idx="3240">
                  <c:v>5.43284965126287E-2</c:v>
                </c:pt>
                <c:pt idx="3241">
                  <c:v>5.4296132436072599E-2</c:v>
                </c:pt>
                <c:pt idx="3242">
                  <c:v>5.4296132436072599E-2</c:v>
                </c:pt>
                <c:pt idx="3243">
                  <c:v>5.4266607313599703E-2</c:v>
                </c:pt>
                <c:pt idx="3244">
                  <c:v>5.42365144003105E-2</c:v>
                </c:pt>
                <c:pt idx="3245">
                  <c:v>5.42365144003105E-2</c:v>
                </c:pt>
                <c:pt idx="3246">
                  <c:v>5.42064214870214E-2</c:v>
                </c:pt>
                <c:pt idx="3247">
                  <c:v>5.4144532287992202E-2</c:v>
                </c:pt>
                <c:pt idx="3248">
                  <c:v>5.4144532287992202E-2</c:v>
                </c:pt>
                <c:pt idx="3249">
                  <c:v>5.4144532287992202E-2</c:v>
                </c:pt>
                <c:pt idx="3250">
                  <c:v>5.4115007165520097E-2</c:v>
                </c:pt>
                <c:pt idx="3251">
                  <c:v>5.4084914252230998E-2</c:v>
                </c:pt>
                <c:pt idx="3252">
                  <c:v>5.4053117966490899E-2</c:v>
                </c:pt>
                <c:pt idx="3253">
                  <c:v>5.4023025053201799E-2</c:v>
                </c:pt>
                <c:pt idx="3254">
                  <c:v>5.3992932139912797E-2</c:v>
                </c:pt>
                <c:pt idx="3255">
                  <c:v>5.3963407017440498E-2</c:v>
                </c:pt>
                <c:pt idx="3256">
                  <c:v>5.3963407017440498E-2</c:v>
                </c:pt>
                <c:pt idx="3257">
                  <c:v>5.3931042940883599E-2</c:v>
                </c:pt>
                <c:pt idx="3258">
                  <c:v>5.3900950027594402E-2</c:v>
                </c:pt>
                <c:pt idx="3259">
                  <c:v>5.3871424905122298E-2</c:v>
                </c:pt>
                <c:pt idx="3260">
                  <c:v>5.3871424905122298E-2</c:v>
                </c:pt>
                <c:pt idx="3261">
                  <c:v>5.3839060828566203E-2</c:v>
                </c:pt>
                <c:pt idx="3262">
                  <c:v>5.3809535706093099E-2</c:v>
                </c:pt>
                <c:pt idx="3263">
                  <c:v>5.3779442792804E-2</c:v>
                </c:pt>
                <c:pt idx="3264">
                  <c:v>5.3749349879514803E-2</c:v>
                </c:pt>
                <c:pt idx="3265">
                  <c:v>5.3717553593774899E-2</c:v>
                </c:pt>
                <c:pt idx="3266">
                  <c:v>5.3717553593774899E-2</c:v>
                </c:pt>
                <c:pt idx="3267">
                  <c:v>5.3687460680485799E-2</c:v>
                </c:pt>
                <c:pt idx="3268">
                  <c:v>5.3657935558013597E-2</c:v>
                </c:pt>
                <c:pt idx="3269">
                  <c:v>5.3657935558013597E-2</c:v>
                </c:pt>
                <c:pt idx="3270">
                  <c:v>5.3627842644724401E-2</c:v>
                </c:pt>
                <c:pt idx="3271">
                  <c:v>5.3627842644724401E-2</c:v>
                </c:pt>
                <c:pt idx="3272">
                  <c:v>5.3595478568167501E-2</c:v>
                </c:pt>
                <c:pt idx="3273">
                  <c:v>5.3565953445695397E-2</c:v>
                </c:pt>
                <c:pt idx="3274">
                  <c:v>5.3565953445695397E-2</c:v>
                </c:pt>
                <c:pt idx="3275">
                  <c:v>5.3505767619117101E-2</c:v>
                </c:pt>
                <c:pt idx="3276">
                  <c:v>5.3473971333377099E-2</c:v>
                </c:pt>
                <c:pt idx="3277">
                  <c:v>5.3443878420087902E-2</c:v>
                </c:pt>
                <c:pt idx="3278">
                  <c:v>5.3443878420087902E-2</c:v>
                </c:pt>
                <c:pt idx="3279">
                  <c:v>5.3414353297615798E-2</c:v>
                </c:pt>
                <c:pt idx="3280">
                  <c:v>5.3352464098586599E-2</c:v>
                </c:pt>
                <c:pt idx="3281">
                  <c:v>5.3352464098586599E-2</c:v>
                </c:pt>
                <c:pt idx="3282">
                  <c:v>5.3352464098586599E-2</c:v>
                </c:pt>
                <c:pt idx="3283">
                  <c:v>5.33223711852975E-2</c:v>
                </c:pt>
                <c:pt idx="3284">
                  <c:v>5.32922782720084E-2</c:v>
                </c:pt>
                <c:pt idx="3285">
                  <c:v>5.3262753149535401E-2</c:v>
                </c:pt>
                <c:pt idx="3286">
                  <c:v>5.3262753149535401E-2</c:v>
                </c:pt>
                <c:pt idx="3287">
                  <c:v>5.3230389072979299E-2</c:v>
                </c:pt>
                <c:pt idx="3288">
                  <c:v>5.3200863950507202E-2</c:v>
                </c:pt>
                <c:pt idx="3289">
                  <c:v>5.3200863950507202E-2</c:v>
                </c:pt>
                <c:pt idx="3290">
                  <c:v>5.3170771037217103E-2</c:v>
                </c:pt>
                <c:pt idx="3291">
                  <c:v>5.3140678123928101E-2</c:v>
                </c:pt>
                <c:pt idx="3292">
                  <c:v>5.3108881838188897E-2</c:v>
                </c:pt>
                <c:pt idx="3293">
                  <c:v>5.3108881838188897E-2</c:v>
                </c:pt>
                <c:pt idx="3294">
                  <c:v>5.30787889248997E-2</c:v>
                </c:pt>
                <c:pt idx="3295">
                  <c:v>5.3048696011609803E-2</c:v>
                </c:pt>
                <c:pt idx="3296">
                  <c:v>5.3019170889137698E-2</c:v>
                </c:pt>
                <c:pt idx="3297">
                  <c:v>5.2986806812581499E-2</c:v>
                </c:pt>
                <c:pt idx="3298">
                  <c:v>5.2986806812581499E-2</c:v>
                </c:pt>
                <c:pt idx="3299">
                  <c:v>5.29572816901085E-2</c:v>
                </c:pt>
                <c:pt idx="3300">
                  <c:v>5.2897095863530197E-2</c:v>
                </c:pt>
                <c:pt idx="3301">
                  <c:v>5.2897095863530197E-2</c:v>
                </c:pt>
                <c:pt idx="3302">
                  <c:v>5.2865299577791097E-2</c:v>
                </c:pt>
                <c:pt idx="3303">
                  <c:v>5.2835206664501103E-2</c:v>
                </c:pt>
                <c:pt idx="3304">
                  <c:v>5.2805681542028901E-2</c:v>
                </c:pt>
                <c:pt idx="3305">
                  <c:v>5.2805681542028901E-2</c:v>
                </c:pt>
                <c:pt idx="3306">
                  <c:v>5.2773317465472799E-2</c:v>
                </c:pt>
                <c:pt idx="3307">
                  <c:v>5.2743224552183603E-2</c:v>
                </c:pt>
                <c:pt idx="3308">
                  <c:v>5.2743224552183603E-2</c:v>
                </c:pt>
                <c:pt idx="3309">
                  <c:v>5.27136994297107E-2</c:v>
                </c:pt>
                <c:pt idx="3310">
                  <c:v>5.27136994297107E-2</c:v>
                </c:pt>
                <c:pt idx="3311">
                  <c:v>5.26518102306823E-2</c:v>
                </c:pt>
                <c:pt idx="3312">
                  <c:v>5.26518102306823E-2</c:v>
                </c:pt>
                <c:pt idx="3313">
                  <c:v>5.2621717317392402E-2</c:v>
                </c:pt>
                <c:pt idx="3314">
                  <c:v>5.2621717317392402E-2</c:v>
                </c:pt>
                <c:pt idx="3315">
                  <c:v>5.2591624404103303E-2</c:v>
                </c:pt>
                <c:pt idx="3316">
                  <c:v>5.2562099281631101E-2</c:v>
                </c:pt>
                <c:pt idx="3317">
                  <c:v>5.2562099281631101E-2</c:v>
                </c:pt>
                <c:pt idx="3318">
                  <c:v>5.2529735205075E-2</c:v>
                </c:pt>
                <c:pt idx="3319">
                  <c:v>5.2500210082602E-2</c:v>
                </c:pt>
                <c:pt idx="3320">
                  <c:v>5.2470117169312797E-2</c:v>
                </c:pt>
                <c:pt idx="3321">
                  <c:v>5.2440024256023801E-2</c:v>
                </c:pt>
                <c:pt idx="3322">
                  <c:v>5.2408227970283799E-2</c:v>
                </c:pt>
                <c:pt idx="3323">
                  <c:v>5.2408227970283799E-2</c:v>
                </c:pt>
                <c:pt idx="3324">
                  <c:v>5.2378135056994603E-2</c:v>
                </c:pt>
                <c:pt idx="3325">
                  <c:v>5.2348609934522401E-2</c:v>
                </c:pt>
                <c:pt idx="3326">
                  <c:v>5.2318517021233399E-2</c:v>
                </c:pt>
                <c:pt idx="3327">
                  <c:v>5.2318517021233399E-2</c:v>
                </c:pt>
                <c:pt idx="3328">
                  <c:v>5.2286152944676298E-2</c:v>
                </c:pt>
                <c:pt idx="3329">
                  <c:v>5.2286152944676298E-2</c:v>
                </c:pt>
                <c:pt idx="3330">
                  <c:v>5.22566278222042E-2</c:v>
                </c:pt>
                <c:pt idx="3331">
                  <c:v>5.22566278222042E-2</c:v>
                </c:pt>
                <c:pt idx="3332">
                  <c:v>5.2196441995625897E-2</c:v>
                </c:pt>
                <c:pt idx="3333">
                  <c:v>5.2196441995625897E-2</c:v>
                </c:pt>
                <c:pt idx="3334">
                  <c:v>5.2134552796596803E-2</c:v>
                </c:pt>
                <c:pt idx="3335">
                  <c:v>5.2134552796596803E-2</c:v>
                </c:pt>
                <c:pt idx="3336">
                  <c:v>5.2105027674124602E-2</c:v>
                </c:pt>
                <c:pt idx="3337">
                  <c:v>5.2074934760835502E-2</c:v>
                </c:pt>
                <c:pt idx="3338">
                  <c:v>5.2074934760835502E-2</c:v>
                </c:pt>
                <c:pt idx="3339">
                  <c:v>5.2013045561806401E-2</c:v>
                </c:pt>
                <c:pt idx="3340">
                  <c:v>5.2043138475095597E-2</c:v>
                </c:pt>
                <c:pt idx="3341">
                  <c:v>5.1982952648517301E-2</c:v>
                </c:pt>
                <c:pt idx="3342">
                  <c:v>5.1953427526044302E-2</c:v>
                </c:pt>
                <c:pt idx="3343">
                  <c:v>5.1953427526044302E-2</c:v>
                </c:pt>
                <c:pt idx="3344">
                  <c:v>5.1921063449488103E-2</c:v>
                </c:pt>
                <c:pt idx="3345">
                  <c:v>5.1890970536199003E-2</c:v>
                </c:pt>
                <c:pt idx="3346">
                  <c:v>5.1890970536199003E-2</c:v>
                </c:pt>
                <c:pt idx="3347">
                  <c:v>5.1831352500436897E-2</c:v>
                </c:pt>
                <c:pt idx="3348">
                  <c:v>5.1831352500436897E-2</c:v>
                </c:pt>
                <c:pt idx="3349">
                  <c:v>5.1799556214697701E-2</c:v>
                </c:pt>
                <c:pt idx="3350">
                  <c:v>5.1799556214697701E-2</c:v>
                </c:pt>
                <c:pt idx="3351">
                  <c:v>5.1799556214697701E-2</c:v>
                </c:pt>
                <c:pt idx="3352">
                  <c:v>5.1769463301408497E-2</c:v>
                </c:pt>
                <c:pt idx="3353">
                  <c:v>5.1739370388119502E-2</c:v>
                </c:pt>
                <c:pt idx="3354">
                  <c:v>5.17075741023795E-2</c:v>
                </c:pt>
                <c:pt idx="3355">
                  <c:v>5.17075741023795E-2</c:v>
                </c:pt>
                <c:pt idx="3356">
                  <c:v>5.1677481189090303E-2</c:v>
                </c:pt>
                <c:pt idx="3357">
                  <c:v>5.1647956066617297E-2</c:v>
                </c:pt>
                <c:pt idx="3358">
                  <c:v>5.1617863153328197E-2</c:v>
                </c:pt>
                <c:pt idx="3359">
                  <c:v>5.1617863153328197E-2</c:v>
                </c:pt>
                <c:pt idx="3360">
                  <c:v>5.1586066867589001E-2</c:v>
                </c:pt>
                <c:pt idx="3361">
                  <c:v>5.1586066867589001E-2</c:v>
                </c:pt>
                <c:pt idx="3362">
                  <c:v>5.1555973954299901E-2</c:v>
                </c:pt>
                <c:pt idx="3363">
                  <c:v>5.1525881041010697E-2</c:v>
                </c:pt>
                <c:pt idx="3364">
                  <c:v>5.1496355918537802E-2</c:v>
                </c:pt>
                <c:pt idx="3365">
                  <c:v>5.1463991841981603E-2</c:v>
                </c:pt>
                <c:pt idx="3366">
                  <c:v>5.1433898928692497E-2</c:v>
                </c:pt>
                <c:pt idx="3367">
                  <c:v>5.1404373806219497E-2</c:v>
                </c:pt>
                <c:pt idx="3368">
                  <c:v>5.1374280892930398E-2</c:v>
                </c:pt>
                <c:pt idx="3369">
                  <c:v>5.1374280892930398E-2</c:v>
                </c:pt>
                <c:pt idx="3370">
                  <c:v>5.1342484607191298E-2</c:v>
                </c:pt>
                <c:pt idx="3371">
                  <c:v>5.1312391693901199E-2</c:v>
                </c:pt>
                <c:pt idx="3372">
                  <c:v>5.1312391693901199E-2</c:v>
                </c:pt>
                <c:pt idx="3373">
                  <c:v>5.1282298780612197E-2</c:v>
                </c:pt>
                <c:pt idx="3374">
                  <c:v>5.1252773658140002E-2</c:v>
                </c:pt>
                <c:pt idx="3375">
                  <c:v>5.1220409581583803E-2</c:v>
                </c:pt>
                <c:pt idx="3376">
                  <c:v>5.1190884459110797E-2</c:v>
                </c:pt>
                <c:pt idx="3377">
                  <c:v>5.1190884459110797E-2</c:v>
                </c:pt>
                <c:pt idx="3378">
                  <c:v>5.1160791545821802E-2</c:v>
                </c:pt>
                <c:pt idx="3379">
                  <c:v>5.1130698632532598E-2</c:v>
                </c:pt>
                <c:pt idx="3380">
                  <c:v>5.1130698632532598E-2</c:v>
                </c:pt>
                <c:pt idx="3381">
                  <c:v>5.1098902346792603E-2</c:v>
                </c:pt>
                <c:pt idx="3382">
                  <c:v>5.10688094335034E-2</c:v>
                </c:pt>
                <c:pt idx="3383">
                  <c:v>5.10387165202143E-2</c:v>
                </c:pt>
                <c:pt idx="3384">
                  <c:v>5.1009191397742203E-2</c:v>
                </c:pt>
                <c:pt idx="3385">
                  <c:v>5.1009191397742203E-2</c:v>
                </c:pt>
                <c:pt idx="3386">
                  <c:v>5.0976827321185997E-2</c:v>
                </c:pt>
                <c:pt idx="3387">
                  <c:v>5.0947302198712997E-2</c:v>
                </c:pt>
                <c:pt idx="3388">
                  <c:v>5.0917209285423898E-2</c:v>
                </c:pt>
                <c:pt idx="3389">
                  <c:v>5.0887116372134798E-2</c:v>
                </c:pt>
                <c:pt idx="3390">
                  <c:v>5.0887116372134798E-2</c:v>
                </c:pt>
                <c:pt idx="3391">
                  <c:v>5.0855320086394797E-2</c:v>
                </c:pt>
                <c:pt idx="3392">
                  <c:v>5.0825227173105697E-2</c:v>
                </c:pt>
                <c:pt idx="3393">
                  <c:v>5.0795702050633502E-2</c:v>
                </c:pt>
                <c:pt idx="3394">
                  <c:v>5.0795702050633502E-2</c:v>
                </c:pt>
                <c:pt idx="3395">
                  <c:v>5.0765609137344403E-2</c:v>
                </c:pt>
                <c:pt idx="3396">
                  <c:v>5.0765609137344403E-2</c:v>
                </c:pt>
                <c:pt idx="3397">
                  <c:v>5.0765609137344403E-2</c:v>
                </c:pt>
                <c:pt idx="3398">
                  <c:v>5.0733812851604401E-2</c:v>
                </c:pt>
                <c:pt idx="3399">
                  <c:v>5.0703719938315302E-2</c:v>
                </c:pt>
                <c:pt idx="3400">
                  <c:v>5.0733812851604401E-2</c:v>
                </c:pt>
                <c:pt idx="3401">
                  <c:v>5.0703719938315302E-2</c:v>
                </c:pt>
                <c:pt idx="3402">
                  <c:v>5.0673627025026098E-2</c:v>
                </c:pt>
                <c:pt idx="3403">
                  <c:v>5.0641830739286103E-2</c:v>
                </c:pt>
                <c:pt idx="3404">
                  <c:v>5.06117378259969E-2</c:v>
                </c:pt>
                <c:pt idx="3405">
                  <c:v>5.0581644912707897E-2</c:v>
                </c:pt>
                <c:pt idx="3406">
                  <c:v>5.0552119790235703E-2</c:v>
                </c:pt>
                <c:pt idx="3407">
                  <c:v>5.0519755713678699E-2</c:v>
                </c:pt>
                <c:pt idx="3408">
                  <c:v>5.0490230591206497E-2</c:v>
                </c:pt>
                <c:pt idx="3409">
                  <c:v>5.0490230591206497E-2</c:v>
                </c:pt>
                <c:pt idx="3410">
                  <c:v>5.0460137677917502E-2</c:v>
                </c:pt>
                <c:pt idx="3411">
                  <c:v>5.0460137677917502E-2</c:v>
                </c:pt>
                <c:pt idx="3412">
                  <c:v>5.0430044764628298E-2</c:v>
                </c:pt>
                <c:pt idx="3413">
                  <c:v>5.0398248478888297E-2</c:v>
                </c:pt>
                <c:pt idx="3414">
                  <c:v>5.03681555655991E-2</c:v>
                </c:pt>
                <c:pt idx="3415">
                  <c:v>5.0338630443127003E-2</c:v>
                </c:pt>
                <c:pt idx="3416">
                  <c:v>5.0338630443127003E-2</c:v>
                </c:pt>
                <c:pt idx="3417">
                  <c:v>5.0308537529837098E-2</c:v>
                </c:pt>
                <c:pt idx="3418">
                  <c:v>5.0276173453280899E-2</c:v>
                </c:pt>
                <c:pt idx="3419">
                  <c:v>5.0246648330808698E-2</c:v>
                </c:pt>
                <c:pt idx="3420">
                  <c:v>5.0216555417519598E-2</c:v>
                </c:pt>
                <c:pt idx="3421">
                  <c:v>5.0216555417519598E-2</c:v>
                </c:pt>
                <c:pt idx="3422">
                  <c:v>5.0216555417519598E-2</c:v>
                </c:pt>
                <c:pt idx="3423">
                  <c:v>5.0154666218490497E-2</c:v>
                </c:pt>
                <c:pt idx="3424">
                  <c:v>5.0154666218490497E-2</c:v>
                </c:pt>
                <c:pt idx="3425">
                  <c:v>5.0124573305201398E-2</c:v>
                </c:pt>
                <c:pt idx="3426">
                  <c:v>5.0095048182728398E-2</c:v>
                </c:pt>
                <c:pt idx="3427">
                  <c:v>5.0064955269439201E-2</c:v>
                </c:pt>
                <c:pt idx="3428">
                  <c:v>5.0064955269439201E-2</c:v>
                </c:pt>
                <c:pt idx="3429">
                  <c:v>5.0033158983700102E-2</c:v>
                </c:pt>
                <c:pt idx="3430">
                  <c:v>5.0033158983700102E-2</c:v>
                </c:pt>
                <c:pt idx="3431">
                  <c:v>5.0003066070410898E-2</c:v>
                </c:pt>
                <c:pt idx="3432">
                  <c:v>4.9972973157121001E-2</c:v>
                </c:pt>
                <c:pt idx="3433">
                  <c:v>4.9943448034648799E-2</c:v>
                </c:pt>
                <c:pt idx="3434">
                  <c:v>4.99110839580926E-2</c:v>
                </c:pt>
                <c:pt idx="3435">
                  <c:v>4.99110839580926E-2</c:v>
                </c:pt>
                <c:pt idx="3436">
                  <c:v>4.9881558835619698E-2</c:v>
                </c:pt>
                <c:pt idx="3437">
                  <c:v>4.9881558835619698E-2</c:v>
                </c:pt>
                <c:pt idx="3438">
                  <c:v>4.9851465922330598E-2</c:v>
                </c:pt>
                <c:pt idx="3439">
                  <c:v>4.9851465922330598E-2</c:v>
                </c:pt>
                <c:pt idx="3440">
                  <c:v>4.9821373009041402E-2</c:v>
                </c:pt>
                <c:pt idx="3441">
                  <c:v>4.9789576723302198E-2</c:v>
                </c:pt>
                <c:pt idx="3442">
                  <c:v>4.97594838100123E-2</c:v>
                </c:pt>
                <c:pt idx="3443">
                  <c:v>4.97594838100123E-2</c:v>
                </c:pt>
                <c:pt idx="3444">
                  <c:v>4.9699865774250999E-2</c:v>
                </c:pt>
                <c:pt idx="3445">
                  <c:v>4.9667501697694801E-2</c:v>
                </c:pt>
                <c:pt idx="3446">
                  <c:v>4.9699865774250999E-2</c:v>
                </c:pt>
                <c:pt idx="3447">
                  <c:v>4.9667501697694801E-2</c:v>
                </c:pt>
                <c:pt idx="3448">
                  <c:v>4.9637976575221801E-2</c:v>
                </c:pt>
                <c:pt idx="3449">
                  <c:v>4.9607883661932799E-2</c:v>
                </c:pt>
                <c:pt idx="3450">
                  <c:v>4.9576087376193602E-2</c:v>
                </c:pt>
                <c:pt idx="3451">
                  <c:v>4.9576087376193602E-2</c:v>
                </c:pt>
                <c:pt idx="3452">
                  <c:v>4.95459944629036E-2</c:v>
                </c:pt>
                <c:pt idx="3453">
                  <c:v>4.9515901549614501E-2</c:v>
                </c:pt>
                <c:pt idx="3454">
                  <c:v>4.9486376427142403E-2</c:v>
                </c:pt>
                <c:pt idx="3455">
                  <c:v>4.9486376427142403E-2</c:v>
                </c:pt>
                <c:pt idx="3456">
                  <c:v>4.9454012350586198E-2</c:v>
                </c:pt>
                <c:pt idx="3457">
                  <c:v>4.94239194372963E-2</c:v>
                </c:pt>
                <c:pt idx="3458">
                  <c:v>4.94239194372963E-2</c:v>
                </c:pt>
                <c:pt idx="3459">
                  <c:v>4.9394394314824099E-2</c:v>
                </c:pt>
                <c:pt idx="3460">
                  <c:v>4.9364301401534902E-2</c:v>
                </c:pt>
                <c:pt idx="3461">
                  <c:v>4.93325051157949E-2</c:v>
                </c:pt>
                <c:pt idx="3462">
                  <c:v>4.93325051157949E-2</c:v>
                </c:pt>
                <c:pt idx="3463">
                  <c:v>4.93325051157949E-2</c:v>
                </c:pt>
                <c:pt idx="3464">
                  <c:v>4.9302412202505898E-2</c:v>
                </c:pt>
                <c:pt idx="3465">
                  <c:v>4.9272319289216701E-2</c:v>
                </c:pt>
                <c:pt idx="3466">
                  <c:v>4.92427941667445E-2</c:v>
                </c:pt>
                <c:pt idx="3467">
                  <c:v>4.9180904967715398E-2</c:v>
                </c:pt>
                <c:pt idx="3468">
                  <c:v>4.9180904967715398E-2</c:v>
                </c:pt>
                <c:pt idx="3469">
                  <c:v>4.9180904967715398E-2</c:v>
                </c:pt>
                <c:pt idx="3470">
                  <c:v>4.9180904967715398E-2</c:v>
                </c:pt>
                <c:pt idx="3471">
                  <c:v>4.9150812054426299E-2</c:v>
                </c:pt>
                <c:pt idx="3472">
                  <c:v>4.9120719141137102E-2</c:v>
                </c:pt>
                <c:pt idx="3473">
                  <c:v>4.9120719141137102E-2</c:v>
                </c:pt>
                <c:pt idx="3474">
                  <c:v>4.90889228553971E-2</c:v>
                </c:pt>
                <c:pt idx="3475">
                  <c:v>4.9058829942108001E-2</c:v>
                </c:pt>
                <c:pt idx="3476">
                  <c:v>4.9029304819635897E-2</c:v>
                </c:pt>
                <c:pt idx="3477">
                  <c:v>4.8999211906345902E-2</c:v>
                </c:pt>
                <c:pt idx="3478">
                  <c:v>4.8999211906345902E-2</c:v>
                </c:pt>
                <c:pt idx="3479">
                  <c:v>4.89668478297898E-2</c:v>
                </c:pt>
                <c:pt idx="3480">
                  <c:v>4.8937322707317502E-2</c:v>
                </c:pt>
                <c:pt idx="3481">
                  <c:v>4.8907229794028499E-2</c:v>
                </c:pt>
                <c:pt idx="3482">
                  <c:v>4.8907229794028499E-2</c:v>
                </c:pt>
                <c:pt idx="3483">
                  <c:v>4.8877136880738602E-2</c:v>
                </c:pt>
                <c:pt idx="3484">
                  <c:v>4.8815247681710201E-2</c:v>
                </c:pt>
                <c:pt idx="3485">
                  <c:v>4.8815247681710201E-2</c:v>
                </c:pt>
                <c:pt idx="3486">
                  <c:v>4.8785722559237202E-2</c:v>
                </c:pt>
                <c:pt idx="3487">
                  <c:v>4.8755629645948199E-2</c:v>
                </c:pt>
                <c:pt idx="3488">
                  <c:v>4.8755629645948199E-2</c:v>
                </c:pt>
                <c:pt idx="3489">
                  <c:v>4.8755629645948199E-2</c:v>
                </c:pt>
                <c:pt idx="3490">
                  <c:v>4.8723833360208899E-2</c:v>
                </c:pt>
                <c:pt idx="3491">
                  <c:v>4.8723833360208899E-2</c:v>
                </c:pt>
                <c:pt idx="3492">
                  <c:v>4.8693740446919799E-2</c:v>
                </c:pt>
                <c:pt idx="3493">
                  <c:v>4.8663647533629797E-2</c:v>
                </c:pt>
                <c:pt idx="3494">
                  <c:v>4.8663647533629797E-2</c:v>
                </c:pt>
                <c:pt idx="3495">
                  <c:v>4.86341224111577E-2</c:v>
                </c:pt>
                <c:pt idx="3496">
                  <c:v>4.8601758334601501E-2</c:v>
                </c:pt>
                <c:pt idx="3497">
                  <c:v>4.8571665421312402E-2</c:v>
                </c:pt>
                <c:pt idx="3498">
                  <c:v>4.8542140298839402E-2</c:v>
                </c:pt>
                <c:pt idx="3499">
                  <c:v>4.8542140298839402E-2</c:v>
                </c:pt>
                <c:pt idx="3500">
                  <c:v>4.8480251099811099E-2</c:v>
                </c:pt>
                <c:pt idx="3501">
                  <c:v>4.8450158186521201E-2</c:v>
                </c:pt>
                <c:pt idx="3502">
                  <c:v>4.8450158186521201E-2</c:v>
                </c:pt>
                <c:pt idx="3503">
                  <c:v>4.8420065273232102E-2</c:v>
                </c:pt>
                <c:pt idx="3504">
                  <c:v>4.8420065273232102E-2</c:v>
                </c:pt>
                <c:pt idx="3505">
                  <c:v>4.8388268987492801E-2</c:v>
                </c:pt>
                <c:pt idx="3506">
                  <c:v>4.8388268987492801E-2</c:v>
                </c:pt>
                <c:pt idx="3507">
                  <c:v>4.8358176074203701E-2</c:v>
                </c:pt>
                <c:pt idx="3508">
                  <c:v>4.8328650951730799E-2</c:v>
                </c:pt>
                <c:pt idx="3509">
                  <c:v>4.8298558038441602E-2</c:v>
                </c:pt>
                <c:pt idx="3510">
                  <c:v>4.8298558038441602E-2</c:v>
                </c:pt>
                <c:pt idx="3511">
                  <c:v>4.8266761752702399E-2</c:v>
                </c:pt>
                <c:pt idx="3512">
                  <c:v>4.8236668839412501E-2</c:v>
                </c:pt>
                <c:pt idx="3513">
                  <c:v>4.8206575926123298E-2</c:v>
                </c:pt>
                <c:pt idx="3514">
                  <c:v>4.81770508036512E-2</c:v>
                </c:pt>
                <c:pt idx="3515">
                  <c:v>4.8144686727095001E-2</c:v>
                </c:pt>
                <c:pt idx="3516">
                  <c:v>4.8114593813805097E-2</c:v>
                </c:pt>
                <c:pt idx="3517">
                  <c:v>4.8085068691332902E-2</c:v>
                </c:pt>
                <c:pt idx="3518">
                  <c:v>4.8054975778043803E-2</c:v>
                </c:pt>
                <c:pt idx="3519">
                  <c:v>4.8054975778043803E-2</c:v>
                </c:pt>
                <c:pt idx="3520">
                  <c:v>4.8023179492303801E-2</c:v>
                </c:pt>
                <c:pt idx="3521">
                  <c:v>4.7993086579014702E-2</c:v>
                </c:pt>
                <c:pt idx="3522">
                  <c:v>4.7962993665725602E-2</c:v>
                </c:pt>
                <c:pt idx="3523">
                  <c:v>4.7933468543253401E-2</c:v>
                </c:pt>
                <c:pt idx="3524">
                  <c:v>4.7901104466696397E-2</c:v>
                </c:pt>
                <c:pt idx="3525">
                  <c:v>4.7933468543253401E-2</c:v>
                </c:pt>
                <c:pt idx="3526">
                  <c:v>4.7901104466696397E-2</c:v>
                </c:pt>
                <c:pt idx="3527">
                  <c:v>4.7901104466696397E-2</c:v>
                </c:pt>
                <c:pt idx="3528">
                  <c:v>4.7871579344224299E-2</c:v>
                </c:pt>
                <c:pt idx="3529">
                  <c:v>4.7841486430935103E-2</c:v>
                </c:pt>
                <c:pt idx="3530">
                  <c:v>4.7811393517646003E-2</c:v>
                </c:pt>
                <c:pt idx="3531">
                  <c:v>4.7779597231906001E-2</c:v>
                </c:pt>
                <c:pt idx="3532">
                  <c:v>4.7779597231906001E-2</c:v>
                </c:pt>
                <c:pt idx="3533">
                  <c:v>4.7779597231906001E-2</c:v>
                </c:pt>
                <c:pt idx="3534">
                  <c:v>4.7749504318616902E-2</c:v>
                </c:pt>
                <c:pt idx="3535">
                  <c:v>4.7749504318616902E-2</c:v>
                </c:pt>
                <c:pt idx="3536">
                  <c:v>4.7719411405327802E-2</c:v>
                </c:pt>
                <c:pt idx="3537">
                  <c:v>4.7689886282855497E-2</c:v>
                </c:pt>
                <c:pt idx="3538">
                  <c:v>4.7689886282855497E-2</c:v>
                </c:pt>
                <c:pt idx="3539">
                  <c:v>4.7689886282855497E-2</c:v>
                </c:pt>
                <c:pt idx="3540">
                  <c:v>4.76279970838265E-2</c:v>
                </c:pt>
                <c:pt idx="3541">
                  <c:v>4.7597904170537303E-2</c:v>
                </c:pt>
                <c:pt idx="3542">
                  <c:v>4.7567811257248203E-2</c:v>
                </c:pt>
                <c:pt idx="3543">
                  <c:v>4.7536014971508202E-2</c:v>
                </c:pt>
                <c:pt idx="3544">
                  <c:v>4.7505922058218998E-2</c:v>
                </c:pt>
                <c:pt idx="3545">
                  <c:v>4.7476396935746901E-2</c:v>
                </c:pt>
                <c:pt idx="3546">
                  <c:v>4.7476396935746901E-2</c:v>
                </c:pt>
                <c:pt idx="3547">
                  <c:v>4.7476396935746901E-2</c:v>
                </c:pt>
                <c:pt idx="3548">
                  <c:v>4.7414507736717702E-2</c:v>
                </c:pt>
                <c:pt idx="3549">
                  <c:v>4.7384414823428603E-2</c:v>
                </c:pt>
                <c:pt idx="3550">
                  <c:v>4.7384414823428603E-2</c:v>
                </c:pt>
                <c:pt idx="3551">
                  <c:v>4.7322525624399502E-2</c:v>
                </c:pt>
                <c:pt idx="3552">
                  <c:v>4.73543219101396E-2</c:v>
                </c:pt>
                <c:pt idx="3553">
                  <c:v>4.7292432711110402E-2</c:v>
                </c:pt>
                <c:pt idx="3554">
                  <c:v>4.7292432711110402E-2</c:v>
                </c:pt>
                <c:pt idx="3555">
                  <c:v>4.7262339797821303E-2</c:v>
                </c:pt>
                <c:pt idx="3556">
                  <c:v>4.7232814675348199E-2</c:v>
                </c:pt>
                <c:pt idx="3557">
                  <c:v>4.7200450598792097E-2</c:v>
                </c:pt>
                <c:pt idx="3558">
                  <c:v>4.7200450598792097E-2</c:v>
                </c:pt>
                <c:pt idx="3559">
                  <c:v>4.7170925476319903E-2</c:v>
                </c:pt>
                <c:pt idx="3560">
                  <c:v>4.7140832563030803E-2</c:v>
                </c:pt>
                <c:pt idx="3561">
                  <c:v>4.7140832563030803E-2</c:v>
                </c:pt>
                <c:pt idx="3562">
                  <c:v>4.7078943364001702E-2</c:v>
                </c:pt>
                <c:pt idx="3563">
                  <c:v>4.7078943364001702E-2</c:v>
                </c:pt>
                <c:pt idx="3564">
                  <c:v>4.7048850450712602E-2</c:v>
                </c:pt>
                <c:pt idx="3565">
                  <c:v>4.7019325328239603E-2</c:v>
                </c:pt>
                <c:pt idx="3566">
                  <c:v>4.6989232414950503E-2</c:v>
                </c:pt>
                <c:pt idx="3567">
                  <c:v>4.6989232414950503E-2</c:v>
                </c:pt>
                <c:pt idx="3568">
                  <c:v>4.6956868338394298E-2</c:v>
                </c:pt>
                <c:pt idx="3569">
                  <c:v>4.69273432159222E-2</c:v>
                </c:pt>
                <c:pt idx="3570">
                  <c:v>4.69273432159222E-2</c:v>
                </c:pt>
                <c:pt idx="3571">
                  <c:v>4.6897250302632303E-2</c:v>
                </c:pt>
                <c:pt idx="3572">
                  <c:v>4.6867157389343099E-2</c:v>
                </c:pt>
                <c:pt idx="3573">
                  <c:v>4.6867157389343099E-2</c:v>
                </c:pt>
                <c:pt idx="3574">
                  <c:v>4.6835361103603902E-2</c:v>
                </c:pt>
                <c:pt idx="3575">
                  <c:v>4.6805268190314699E-2</c:v>
                </c:pt>
                <c:pt idx="3576">
                  <c:v>4.6775743067841803E-2</c:v>
                </c:pt>
                <c:pt idx="3577">
                  <c:v>4.6775743067841803E-2</c:v>
                </c:pt>
                <c:pt idx="3578">
                  <c:v>4.6713853868812702E-2</c:v>
                </c:pt>
                <c:pt idx="3579">
                  <c:v>4.6713853868812702E-2</c:v>
                </c:pt>
                <c:pt idx="3580">
                  <c:v>4.6683760955523498E-2</c:v>
                </c:pt>
                <c:pt idx="3581">
                  <c:v>4.6653668042234399E-2</c:v>
                </c:pt>
                <c:pt idx="3582">
                  <c:v>4.6624142919762197E-2</c:v>
                </c:pt>
                <c:pt idx="3583">
                  <c:v>4.6591778843206103E-2</c:v>
                </c:pt>
                <c:pt idx="3584">
                  <c:v>4.6591778843206103E-2</c:v>
                </c:pt>
                <c:pt idx="3585">
                  <c:v>4.6562253720733103E-2</c:v>
                </c:pt>
                <c:pt idx="3586">
                  <c:v>4.6562253720733103E-2</c:v>
                </c:pt>
                <c:pt idx="3587">
                  <c:v>4.6532160807443899E-2</c:v>
                </c:pt>
                <c:pt idx="3588">
                  <c:v>4.6502067894154897E-2</c:v>
                </c:pt>
                <c:pt idx="3589">
                  <c:v>4.6502067894154897E-2</c:v>
                </c:pt>
                <c:pt idx="3590">
                  <c:v>4.6470271608414902E-2</c:v>
                </c:pt>
                <c:pt idx="3591">
                  <c:v>4.6440178695125699E-2</c:v>
                </c:pt>
                <c:pt idx="3592">
                  <c:v>4.6410085781836599E-2</c:v>
                </c:pt>
                <c:pt idx="3593">
                  <c:v>4.6348196582807401E-2</c:v>
                </c:pt>
                <c:pt idx="3594">
                  <c:v>4.6318671460335303E-2</c:v>
                </c:pt>
                <c:pt idx="3595">
                  <c:v>4.6288578547046197E-2</c:v>
                </c:pt>
                <c:pt idx="3596">
                  <c:v>4.6318671460335303E-2</c:v>
                </c:pt>
                <c:pt idx="3597">
                  <c:v>4.6288578547046197E-2</c:v>
                </c:pt>
                <c:pt idx="3598">
                  <c:v>4.6226689348016999E-2</c:v>
                </c:pt>
                <c:pt idx="3599">
                  <c:v>4.6196596434728003E-2</c:v>
                </c:pt>
                <c:pt idx="3600">
                  <c:v>4.6167071312255697E-2</c:v>
                </c:pt>
                <c:pt idx="3601">
                  <c:v>4.6167071312255697E-2</c:v>
                </c:pt>
                <c:pt idx="3602">
                  <c:v>4.6167071312255697E-2</c:v>
                </c:pt>
                <c:pt idx="3603">
                  <c:v>4.6134707235698798E-2</c:v>
                </c:pt>
                <c:pt idx="3604">
                  <c:v>4.6105182113226603E-2</c:v>
                </c:pt>
                <c:pt idx="3605">
                  <c:v>4.6075089199937497E-2</c:v>
                </c:pt>
                <c:pt idx="3606">
                  <c:v>4.6044996286648397E-2</c:v>
                </c:pt>
                <c:pt idx="3607">
                  <c:v>4.6013200000908402E-2</c:v>
                </c:pt>
                <c:pt idx="3608">
                  <c:v>4.5983107087619199E-2</c:v>
                </c:pt>
                <c:pt idx="3609">
                  <c:v>4.5953014174330099E-2</c:v>
                </c:pt>
                <c:pt idx="3610">
                  <c:v>4.5923489051857197E-2</c:v>
                </c:pt>
                <c:pt idx="3611">
                  <c:v>4.5891124975300998E-2</c:v>
                </c:pt>
                <c:pt idx="3612">
                  <c:v>4.5891124975300998E-2</c:v>
                </c:pt>
                <c:pt idx="3613">
                  <c:v>4.5861599852828797E-2</c:v>
                </c:pt>
                <c:pt idx="3614">
                  <c:v>4.58315069395396E-2</c:v>
                </c:pt>
                <c:pt idx="3615">
                  <c:v>4.5801414026249702E-2</c:v>
                </c:pt>
                <c:pt idx="3616">
                  <c:v>4.5769617740510603E-2</c:v>
                </c:pt>
                <c:pt idx="3617">
                  <c:v>4.5739524827221399E-2</c:v>
                </c:pt>
                <c:pt idx="3618">
                  <c:v>4.5739524827221399E-2</c:v>
                </c:pt>
                <c:pt idx="3619">
                  <c:v>4.57099997047484E-2</c:v>
                </c:pt>
                <c:pt idx="3620">
                  <c:v>4.56799067914593E-2</c:v>
                </c:pt>
                <c:pt idx="3621">
                  <c:v>4.56799067914593E-2</c:v>
                </c:pt>
                <c:pt idx="3622">
                  <c:v>4.56799067914593E-2</c:v>
                </c:pt>
                <c:pt idx="3623">
                  <c:v>4.5647542714903101E-2</c:v>
                </c:pt>
                <c:pt idx="3624">
                  <c:v>4.5587924679141099E-2</c:v>
                </c:pt>
                <c:pt idx="3625">
                  <c:v>4.5526035480112699E-2</c:v>
                </c:pt>
                <c:pt idx="3626">
                  <c:v>4.5526035480112699E-2</c:v>
                </c:pt>
                <c:pt idx="3627">
                  <c:v>4.5526035480112699E-2</c:v>
                </c:pt>
                <c:pt idx="3628">
                  <c:v>4.5495942566823697E-2</c:v>
                </c:pt>
                <c:pt idx="3629">
                  <c:v>4.5466417444350697E-2</c:v>
                </c:pt>
                <c:pt idx="3630">
                  <c:v>4.5466417444350697E-2</c:v>
                </c:pt>
                <c:pt idx="3631">
                  <c:v>4.54363245310615E-2</c:v>
                </c:pt>
                <c:pt idx="3632">
                  <c:v>4.5404528245322297E-2</c:v>
                </c:pt>
                <c:pt idx="3633">
                  <c:v>4.5374435332032302E-2</c:v>
                </c:pt>
                <c:pt idx="3634">
                  <c:v>4.53443424187433E-2</c:v>
                </c:pt>
                <c:pt idx="3635">
                  <c:v>4.5314817296271098E-2</c:v>
                </c:pt>
                <c:pt idx="3636">
                  <c:v>4.5282453219714899E-2</c:v>
                </c:pt>
                <c:pt idx="3637">
                  <c:v>4.52529280972419E-2</c:v>
                </c:pt>
                <c:pt idx="3638">
                  <c:v>4.5222835183952897E-2</c:v>
                </c:pt>
                <c:pt idx="3639">
                  <c:v>4.5190471107396699E-2</c:v>
                </c:pt>
                <c:pt idx="3640">
                  <c:v>4.5190471107396699E-2</c:v>
                </c:pt>
                <c:pt idx="3641">
                  <c:v>4.5160945984923699E-2</c:v>
                </c:pt>
                <c:pt idx="3642">
                  <c:v>4.5100760158345403E-2</c:v>
                </c:pt>
                <c:pt idx="3643">
                  <c:v>4.5068963872606303E-2</c:v>
                </c:pt>
                <c:pt idx="3644">
                  <c:v>4.5038870959316399E-2</c:v>
                </c:pt>
                <c:pt idx="3645">
                  <c:v>4.5038870959316399E-2</c:v>
                </c:pt>
                <c:pt idx="3646">
                  <c:v>4.50093458368441E-2</c:v>
                </c:pt>
                <c:pt idx="3647">
                  <c:v>4.4979252923555001E-2</c:v>
                </c:pt>
                <c:pt idx="3648">
                  <c:v>4.4947456637814999E-2</c:v>
                </c:pt>
                <c:pt idx="3649">
                  <c:v>4.4947456637814999E-2</c:v>
                </c:pt>
                <c:pt idx="3650">
                  <c:v>4.4917363724525899E-2</c:v>
                </c:pt>
                <c:pt idx="3651">
                  <c:v>4.4857745688764501E-2</c:v>
                </c:pt>
                <c:pt idx="3652">
                  <c:v>4.4857745688764501E-2</c:v>
                </c:pt>
                <c:pt idx="3653">
                  <c:v>4.4795288698918502E-2</c:v>
                </c:pt>
                <c:pt idx="3654">
                  <c:v>4.4765763576446398E-2</c:v>
                </c:pt>
                <c:pt idx="3655">
                  <c:v>4.4735670663157201E-2</c:v>
                </c:pt>
                <c:pt idx="3656">
                  <c:v>4.4673781464128003E-2</c:v>
                </c:pt>
                <c:pt idx="3657">
                  <c:v>4.4673781464128003E-2</c:v>
                </c:pt>
                <c:pt idx="3658">
                  <c:v>4.4643688550839E-2</c:v>
                </c:pt>
                <c:pt idx="3659">
                  <c:v>4.4614163428366001E-2</c:v>
                </c:pt>
                <c:pt idx="3660">
                  <c:v>4.4581799351809802E-2</c:v>
                </c:pt>
                <c:pt idx="3661">
                  <c:v>4.45522742293376E-2</c:v>
                </c:pt>
                <c:pt idx="3662">
                  <c:v>4.4522181316048598E-2</c:v>
                </c:pt>
                <c:pt idx="3663">
                  <c:v>4.4492088402758499E-2</c:v>
                </c:pt>
                <c:pt idx="3664">
                  <c:v>4.44301992037303E-2</c:v>
                </c:pt>
                <c:pt idx="3665">
                  <c:v>4.4400674081257301E-2</c:v>
                </c:pt>
                <c:pt idx="3666">
                  <c:v>4.4400674081257301E-2</c:v>
                </c:pt>
                <c:pt idx="3667">
                  <c:v>4.4370581167968201E-2</c:v>
                </c:pt>
                <c:pt idx="3668">
                  <c:v>4.4338217091412099E-2</c:v>
                </c:pt>
                <c:pt idx="3669">
                  <c:v>4.4308691968939801E-2</c:v>
                </c:pt>
                <c:pt idx="3670">
                  <c:v>4.4278599055649903E-2</c:v>
                </c:pt>
                <c:pt idx="3671">
                  <c:v>4.42167098566216E-2</c:v>
                </c:pt>
                <c:pt idx="3672">
                  <c:v>4.42167098566216E-2</c:v>
                </c:pt>
                <c:pt idx="3673">
                  <c:v>4.41866169433325E-2</c:v>
                </c:pt>
                <c:pt idx="3674">
                  <c:v>4.4157091820859501E-2</c:v>
                </c:pt>
                <c:pt idx="3675">
                  <c:v>4.4095202621831198E-2</c:v>
                </c:pt>
                <c:pt idx="3676">
                  <c:v>4.40651097085413E-2</c:v>
                </c:pt>
                <c:pt idx="3677">
                  <c:v>4.40032205095129E-2</c:v>
                </c:pt>
                <c:pt idx="3678">
                  <c:v>4.40032205095129E-2</c:v>
                </c:pt>
                <c:pt idx="3679">
                  <c:v>4.3943034682933799E-2</c:v>
                </c:pt>
                <c:pt idx="3680">
                  <c:v>4.3943034682933799E-2</c:v>
                </c:pt>
                <c:pt idx="3681">
                  <c:v>4.3913509560461701E-2</c:v>
                </c:pt>
                <c:pt idx="3682">
                  <c:v>4.3881145483905502E-2</c:v>
                </c:pt>
                <c:pt idx="3683">
                  <c:v>4.3851620361432503E-2</c:v>
                </c:pt>
                <c:pt idx="3684">
                  <c:v>4.3821527448143403E-2</c:v>
                </c:pt>
                <c:pt idx="3685">
                  <c:v>4.37914345348542E-2</c:v>
                </c:pt>
                <c:pt idx="3686">
                  <c:v>4.37596382491151E-2</c:v>
                </c:pt>
                <c:pt idx="3687">
                  <c:v>4.3729545335825203E-2</c:v>
                </c:pt>
                <c:pt idx="3688">
                  <c:v>4.3669927300063902E-2</c:v>
                </c:pt>
                <c:pt idx="3689">
                  <c:v>4.36381310143239E-2</c:v>
                </c:pt>
                <c:pt idx="3690">
                  <c:v>4.3608038101034703E-2</c:v>
                </c:pt>
                <c:pt idx="3691">
                  <c:v>4.3548420065273499E-2</c:v>
                </c:pt>
                <c:pt idx="3692">
                  <c:v>4.3516055988716398E-2</c:v>
                </c:pt>
                <c:pt idx="3693">
                  <c:v>4.3485963075427299E-2</c:v>
                </c:pt>
                <c:pt idx="3694">
                  <c:v>4.3456437952955201E-2</c:v>
                </c:pt>
                <c:pt idx="3695">
                  <c:v>4.3426345039665998E-2</c:v>
                </c:pt>
                <c:pt idx="3696">
                  <c:v>4.3394548753926003E-2</c:v>
                </c:pt>
                <c:pt idx="3697">
                  <c:v>4.3334362927347797E-2</c:v>
                </c:pt>
                <c:pt idx="3698">
                  <c:v>4.3304837804875602E-2</c:v>
                </c:pt>
                <c:pt idx="3699">
                  <c:v>4.3272473728318703E-2</c:v>
                </c:pt>
                <c:pt idx="3700">
                  <c:v>4.3242948605846501E-2</c:v>
                </c:pt>
                <c:pt idx="3701">
                  <c:v>4.3182762779268198E-2</c:v>
                </c:pt>
                <c:pt idx="3702">
                  <c:v>4.3150966493528203E-2</c:v>
                </c:pt>
                <c:pt idx="3703">
                  <c:v>4.3120873580239097E-2</c:v>
                </c:pt>
                <c:pt idx="3704">
                  <c:v>4.30907806669499E-2</c:v>
                </c:pt>
                <c:pt idx="3705">
                  <c:v>4.3028891467920903E-2</c:v>
                </c:pt>
                <c:pt idx="3706">
                  <c:v>4.2999366345448702E-2</c:v>
                </c:pt>
                <c:pt idx="3707">
                  <c:v>4.2969273432159498E-2</c:v>
                </c:pt>
                <c:pt idx="3708">
                  <c:v>4.2907384233130501E-2</c:v>
                </c:pt>
                <c:pt idx="3709">
                  <c:v>4.2877291319841297E-2</c:v>
                </c:pt>
                <c:pt idx="3710">
                  <c:v>4.2877291319841297E-2</c:v>
                </c:pt>
                <c:pt idx="3711">
                  <c:v>4.2847766197368298E-2</c:v>
                </c:pt>
                <c:pt idx="3712">
                  <c:v>4.2785876998340001E-2</c:v>
                </c:pt>
                <c:pt idx="3713">
                  <c:v>4.2755784085050902E-2</c:v>
                </c:pt>
                <c:pt idx="3714">
                  <c:v>4.2725691171760997E-2</c:v>
                </c:pt>
                <c:pt idx="3715">
                  <c:v>4.2663801972732701E-2</c:v>
                </c:pt>
                <c:pt idx="3716">
                  <c:v>4.2633709059443498E-2</c:v>
                </c:pt>
                <c:pt idx="3717">
                  <c:v>4.2571819860414403E-2</c:v>
                </c:pt>
                <c:pt idx="3718">
                  <c:v>4.2542294737942299E-2</c:v>
                </c:pt>
                <c:pt idx="3719">
                  <c:v>4.25122018246522E-2</c:v>
                </c:pt>
                <c:pt idx="3720">
                  <c:v>4.2450312625623897E-2</c:v>
                </c:pt>
                <c:pt idx="3721">
                  <c:v>4.2420219712334797E-2</c:v>
                </c:pt>
                <c:pt idx="3722">
                  <c:v>4.2390694589861902E-2</c:v>
                </c:pt>
                <c:pt idx="3723">
                  <c:v>4.2328237600016597E-2</c:v>
                </c:pt>
                <c:pt idx="3724">
                  <c:v>4.2298712477543597E-2</c:v>
                </c:pt>
                <c:pt idx="3725">
                  <c:v>4.2238526650965301E-2</c:v>
                </c:pt>
                <c:pt idx="3726">
                  <c:v>4.2206730365226201E-2</c:v>
                </c:pt>
                <c:pt idx="3727">
                  <c:v>4.2147112329463998E-2</c:v>
                </c:pt>
                <c:pt idx="3728">
                  <c:v>4.2117019416174802E-2</c:v>
                </c:pt>
                <c:pt idx="3729">
                  <c:v>4.2085223130435001E-2</c:v>
                </c:pt>
                <c:pt idx="3730">
                  <c:v>4.2025037303856698E-2</c:v>
                </c:pt>
                <c:pt idx="3731">
                  <c:v>4.1995512181384503E-2</c:v>
                </c:pt>
                <c:pt idx="3732">
                  <c:v>4.19631481048275E-2</c:v>
                </c:pt>
                <c:pt idx="3733">
                  <c:v>4.1903530069066199E-2</c:v>
                </c:pt>
                <c:pt idx="3734">
                  <c:v>4.187116599251E-2</c:v>
                </c:pt>
                <c:pt idx="3735">
                  <c:v>4.1841640870037097E-2</c:v>
                </c:pt>
                <c:pt idx="3736">
                  <c:v>4.1811547956747901E-2</c:v>
                </c:pt>
                <c:pt idx="3737">
                  <c:v>4.1749658757718897E-2</c:v>
                </c:pt>
                <c:pt idx="3738">
                  <c:v>4.1690040721957602E-2</c:v>
                </c:pt>
                <c:pt idx="3739">
                  <c:v>4.1690040721957602E-2</c:v>
                </c:pt>
                <c:pt idx="3740">
                  <c:v>4.1628151522928397E-2</c:v>
                </c:pt>
                <c:pt idx="3741">
                  <c:v>4.1567965696350101E-2</c:v>
                </c:pt>
                <c:pt idx="3742">
                  <c:v>4.1538440573877101E-2</c:v>
                </c:pt>
                <c:pt idx="3743">
                  <c:v>4.14759835840319E-2</c:v>
                </c:pt>
                <c:pt idx="3744">
                  <c:v>4.1446458461559699E-2</c:v>
                </c:pt>
                <c:pt idx="3745">
                  <c:v>4.1416365548269801E-2</c:v>
                </c:pt>
                <c:pt idx="3746">
                  <c:v>4.1354476349241498E-2</c:v>
                </c:pt>
                <c:pt idx="3747">
                  <c:v>4.1294858313479302E-2</c:v>
                </c:pt>
                <c:pt idx="3748">
                  <c:v>4.1294858313479302E-2</c:v>
                </c:pt>
                <c:pt idx="3749">
                  <c:v>4.1232969114451103E-2</c:v>
                </c:pt>
                <c:pt idx="3750">
                  <c:v>4.1202876201161101E-2</c:v>
                </c:pt>
                <c:pt idx="3751">
                  <c:v>4.1140987002132798E-2</c:v>
                </c:pt>
                <c:pt idx="3752">
                  <c:v>4.1110894088843601E-2</c:v>
                </c:pt>
                <c:pt idx="3753">
                  <c:v>4.1051276053081599E-2</c:v>
                </c:pt>
                <c:pt idx="3754">
                  <c:v>4.0989386854052401E-2</c:v>
                </c:pt>
                <c:pt idx="3755">
                  <c:v>4.0959293940763301E-2</c:v>
                </c:pt>
                <c:pt idx="3756">
                  <c:v>4.0929201027474202E-2</c:v>
                </c:pt>
                <c:pt idx="3757">
                  <c:v>4.0897404741734998E-2</c:v>
                </c:pt>
                <c:pt idx="3758">
                  <c:v>4.0837786705972802E-2</c:v>
                </c:pt>
                <c:pt idx="3759">
                  <c:v>4.0775897506943798E-2</c:v>
                </c:pt>
                <c:pt idx="3760">
                  <c:v>4.0745804593654601E-2</c:v>
                </c:pt>
                <c:pt idx="3761">
                  <c:v>4.0715711680365502E-2</c:v>
                </c:pt>
                <c:pt idx="3762">
                  <c:v>4.0653822481336303E-2</c:v>
                </c:pt>
                <c:pt idx="3763">
                  <c:v>4.0561840369018901E-2</c:v>
                </c:pt>
                <c:pt idx="3764">
                  <c:v>4.0502222333256802E-2</c:v>
                </c:pt>
                <c:pt idx="3765">
                  <c:v>4.0472129419967702E-2</c:v>
                </c:pt>
                <c:pt idx="3766">
                  <c:v>4.04403331342277E-2</c:v>
                </c:pt>
                <c:pt idx="3767">
                  <c:v>4.0380715098466399E-2</c:v>
                </c:pt>
                <c:pt idx="3768">
                  <c:v>4.03506221851773E-2</c:v>
                </c:pt>
                <c:pt idx="3769">
                  <c:v>4.0288732986148101E-2</c:v>
                </c:pt>
                <c:pt idx="3770">
                  <c:v>4.0258640072858898E-2</c:v>
                </c:pt>
                <c:pt idx="3771">
                  <c:v>4.0166657960540801E-2</c:v>
                </c:pt>
                <c:pt idx="3772">
                  <c:v>4.0137132838068502E-2</c:v>
                </c:pt>
                <c:pt idx="3773">
                  <c:v>4.01070399247795E-2</c:v>
                </c:pt>
                <c:pt idx="3774">
                  <c:v>4.0045150725750302E-2</c:v>
                </c:pt>
                <c:pt idx="3775">
                  <c:v>4.0015057812461202E-2</c:v>
                </c:pt>
                <c:pt idx="3776">
                  <c:v>3.9953168613431997E-2</c:v>
                </c:pt>
                <c:pt idx="3777">
                  <c:v>3.9893550577670002E-2</c:v>
                </c:pt>
                <c:pt idx="3778">
                  <c:v>3.9831661378641699E-2</c:v>
                </c:pt>
                <c:pt idx="3779">
                  <c:v>3.9801568465352502E-2</c:v>
                </c:pt>
                <c:pt idx="3780">
                  <c:v>3.9709586353034197E-2</c:v>
                </c:pt>
                <c:pt idx="3781">
                  <c:v>3.9709586353034197E-2</c:v>
                </c:pt>
                <c:pt idx="3782">
                  <c:v>3.9649968317272202E-2</c:v>
                </c:pt>
                <c:pt idx="3783">
                  <c:v>3.9618172031532901E-2</c:v>
                </c:pt>
                <c:pt idx="3784">
                  <c:v>3.9557986204953897E-2</c:v>
                </c:pt>
                <c:pt idx="3785">
                  <c:v>3.9528461082481703E-2</c:v>
                </c:pt>
                <c:pt idx="3786">
                  <c:v>3.9436478970163502E-2</c:v>
                </c:pt>
                <c:pt idx="3787">
                  <c:v>3.9406386056874299E-2</c:v>
                </c:pt>
                <c:pt idx="3788">
                  <c:v>3.9344496857845197E-2</c:v>
                </c:pt>
                <c:pt idx="3789">
                  <c:v>3.9314403944556098E-2</c:v>
                </c:pt>
                <c:pt idx="3790">
                  <c:v>3.9252514745527697E-2</c:v>
                </c:pt>
                <c:pt idx="3791">
                  <c:v>3.9222989623054802E-2</c:v>
                </c:pt>
                <c:pt idx="3792">
                  <c:v>3.9131007510736497E-2</c:v>
                </c:pt>
                <c:pt idx="3793">
                  <c:v>3.9071389474975203E-2</c:v>
                </c:pt>
                <c:pt idx="3794">
                  <c:v>3.9041296561686097E-2</c:v>
                </c:pt>
                <c:pt idx="3795">
                  <c:v>3.8979407362656898E-2</c:v>
                </c:pt>
                <c:pt idx="3796">
                  <c:v>3.8949314449367903E-2</c:v>
                </c:pt>
                <c:pt idx="3797">
                  <c:v>3.8887425250338697E-2</c:v>
                </c:pt>
                <c:pt idx="3798">
                  <c:v>3.8857332337049598E-2</c:v>
                </c:pt>
                <c:pt idx="3799">
                  <c:v>3.8797714301288297E-2</c:v>
                </c:pt>
                <c:pt idx="3800">
                  <c:v>3.8705732188969999E-2</c:v>
                </c:pt>
                <c:pt idx="3801">
                  <c:v>3.8673935903230101E-2</c:v>
                </c:pt>
                <c:pt idx="3802">
                  <c:v>3.8614317867468703E-2</c:v>
                </c:pt>
                <c:pt idx="3803">
                  <c:v>3.8584224954179597E-2</c:v>
                </c:pt>
                <c:pt idx="3804">
                  <c:v>3.8522335755150502E-2</c:v>
                </c:pt>
                <c:pt idx="3805">
                  <c:v>3.8462149928572199E-2</c:v>
                </c:pt>
                <c:pt idx="3806">
                  <c:v>3.8430353642832198E-2</c:v>
                </c:pt>
                <c:pt idx="3807">
                  <c:v>3.8340642693780999E-2</c:v>
                </c:pt>
                <c:pt idx="3808">
                  <c:v>3.8278753494752599E-2</c:v>
                </c:pt>
                <c:pt idx="3809">
                  <c:v>3.8219135458990597E-2</c:v>
                </c:pt>
                <c:pt idx="3810">
                  <c:v>3.8156678469145298E-2</c:v>
                </c:pt>
                <c:pt idx="3811">
                  <c:v>3.8127153346672299E-2</c:v>
                </c:pt>
                <c:pt idx="3812">
                  <c:v>3.8065264147644003E-2</c:v>
                </c:pt>
                <c:pt idx="3813">
                  <c:v>3.8005078321064902E-2</c:v>
                </c:pt>
                <c:pt idx="3814">
                  <c:v>3.7943189122036598E-2</c:v>
                </c:pt>
                <c:pt idx="3815">
                  <c:v>3.7913663999563599E-2</c:v>
                </c:pt>
                <c:pt idx="3816">
                  <c:v>3.7821681887246203E-2</c:v>
                </c:pt>
                <c:pt idx="3817">
                  <c:v>3.7791588973956299E-2</c:v>
                </c:pt>
                <c:pt idx="3818">
                  <c:v>3.7762063851484097E-2</c:v>
                </c:pt>
                <c:pt idx="3819">
                  <c:v>3.7699606861638799E-2</c:v>
                </c:pt>
                <c:pt idx="3820">
                  <c:v>3.76399888258767E-2</c:v>
                </c:pt>
                <c:pt idx="3821">
                  <c:v>3.7578099626847501E-2</c:v>
                </c:pt>
                <c:pt idx="3822">
                  <c:v>3.7518481591086297E-2</c:v>
                </c:pt>
                <c:pt idx="3823">
                  <c:v>3.7456592392057099E-2</c:v>
                </c:pt>
                <c:pt idx="3824">
                  <c:v>3.73964065654789E-2</c:v>
                </c:pt>
                <c:pt idx="3825">
                  <c:v>3.7334517366449799E-2</c:v>
                </c:pt>
                <c:pt idx="3826">
                  <c:v>3.7304424453160602E-2</c:v>
                </c:pt>
                <c:pt idx="3827">
                  <c:v>3.7213010131659299E-2</c:v>
                </c:pt>
                <c:pt idx="3828">
                  <c:v>3.7152824305081003E-2</c:v>
                </c:pt>
                <c:pt idx="3829">
                  <c:v>3.7121028019341001E-2</c:v>
                </c:pt>
                <c:pt idx="3830">
                  <c:v>3.7061409983579797E-2</c:v>
                </c:pt>
                <c:pt idx="3831">
                  <c:v>3.6999520784550703E-2</c:v>
                </c:pt>
                <c:pt idx="3832">
                  <c:v>3.6969427871261597E-2</c:v>
                </c:pt>
                <c:pt idx="3833">
                  <c:v>3.6909809835499401E-2</c:v>
                </c:pt>
                <c:pt idx="3834">
                  <c:v>3.68178277231812E-2</c:v>
                </c:pt>
                <c:pt idx="3835">
                  <c:v>3.67877348098921E-2</c:v>
                </c:pt>
                <c:pt idx="3836">
                  <c:v>3.6695752697573802E-2</c:v>
                </c:pt>
                <c:pt idx="3837">
                  <c:v>3.6633863498545499E-2</c:v>
                </c:pt>
                <c:pt idx="3838">
                  <c:v>3.66043383760725E-2</c:v>
                </c:pt>
                <c:pt idx="3839">
                  <c:v>3.6541881386227201E-2</c:v>
                </c:pt>
                <c:pt idx="3840">
                  <c:v>3.6482263350465102E-2</c:v>
                </c:pt>
                <c:pt idx="3841">
                  <c:v>3.6390281238147699E-2</c:v>
                </c:pt>
                <c:pt idx="3842">
                  <c:v>3.6330663202385503E-2</c:v>
                </c:pt>
                <c:pt idx="3843">
                  <c:v>3.62988669166463E-2</c:v>
                </c:pt>
                <c:pt idx="3844">
                  <c:v>3.6238681090067303E-2</c:v>
                </c:pt>
                <c:pt idx="3845">
                  <c:v>3.6176791891038902E-2</c:v>
                </c:pt>
                <c:pt idx="3846">
                  <c:v>3.61171738552769E-2</c:v>
                </c:pt>
                <c:pt idx="3847">
                  <c:v>3.6055284656247702E-2</c:v>
                </c:pt>
                <c:pt idx="3848">
                  <c:v>3.5995098829669503E-2</c:v>
                </c:pt>
                <c:pt idx="3849">
                  <c:v>3.5933209630640402E-2</c:v>
                </c:pt>
                <c:pt idx="3850">
                  <c:v>3.59036845081682E-2</c:v>
                </c:pt>
                <c:pt idx="3851">
                  <c:v>3.5811702395849999E-2</c:v>
                </c:pt>
                <c:pt idx="3852">
                  <c:v>3.5752084360088601E-2</c:v>
                </c:pt>
                <c:pt idx="3853">
                  <c:v>3.5689627370242498E-2</c:v>
                </c:pt>
                <c:pt idx="3854">
                  <c:v>3.5599916421192097E-2</c:v>
                </c:pt>
                <c:pt idx="3855">
                  <c:v>3.5568120135452103E-2</c:v>
                </c:pt>
                <c:pt idx="3856">
                  <c:v>3.5508502099690802E-2</c:v>
                </c:pt>
                <c:pt idx="3857">
                  <c:v>3.5446612900661603E-2</c:v>
                </c:pt>
                <c:pt idx="3858">
                  <c:v>3.5354630788343402E-2</c:v>
                </c:pt>
                <c:pt idx="3859">
                  <c:v>3.5264919839292197E-2</c:v>
                </c:pt>
                <c:pt idx="3860">
                  <c:v>3.5232555762736102E-2</c:v>
                </c:pt>
                <c:pt idx="3861">
                  <c:v>3.51428448136848E-2</c:v>
                </c:pt>
                <c:pt idx="3862">
                  <c:v>3.5080955614656503E-2</c:v>
                </c:pt>
                <c:pt idx="3863">
                  <c:v>3.5021337578894397E-2</c:v>
                </c:pt>
                <c:pt idx="3864">
                  <c:v>3.4989541293155201E-2</c:v>
                </c:pt>
                <c:pt idx="3865">
                  <c:v>3.4899830344103898E-2</c:v>
                </c:pt>
                <c:pt idx="3866">
                  <c:v>3.4837373354258697E-2</c:v>
                </c:pt>
                <c:pt idx="3867">
                  <c:v>3.4777755318496598E-2</c:v>
                </c:pt>
                <c:pt idx="3868">
                  <c:v>3.4715866119467399E-2</c:v>
                </c:pt>
                <c:pt idx="3869">
                  <c:v>3.4623884007149199E-2</c:v>
                </c:pt>
                <c:pt idx="3870">
                  <c:v>3.4564265971387897E-2</c:v>
                </c:pt>
                <c:pt idx="3871">
                  <c:v>3.4502376772358803E-2</c:v>
                </c:pt>
                <c:pt idx="3872">
                  <c:v>3.4442758736597502E-2</c:v>
                </c:pt>
                <c:pt idx="3873">
                  <c:v>3.4380301746751399E-2</c:v>
                </c:pt>
                <c:pt idx="3874">
                  <c:v>3.4320683710990098E-2</c:v>
                </c:pt>
                <c:pt idx="3875">
                  <c:v>3.4258794511960997E-2</c:v>
                </c:pt>
                <c:pt idx="3876">
                  <c:v>3.4166812399642699E-2</c:v>
                </c:pt>
                <c:pt idx="3877">
                  <c:v>3.4137287277170601E-2</c:v>
                </c:pt>
                <c:pt idx="3878">
                  <c:v>3.4045305164852303E-2</c:v>
                </c:pt>
                <c:pt idx="3879">
                  <c:v>3.3955594215801098E-2</c:v>
                </c:pt>
                <c:pt idx="3880">
                  <c:v>3.3923230139244899E-2</c:v>
                </c:pt>
                <c:pt idx="3881">
                  <c:v>3.3863612103483702E-2</c:v>
                </c:pt>
                <c:pt idx="3882">
                  <c:v>3.37716299911653E-2</c:v>
                </c:pt>
                <c:pt idx="3883">
                  <c:v>3.3712011955403298E-2</c:v>
                </c:pt>
                <c:pt idx="3884">
                  <c:v>3.3650122756374898E-2</c:v>
                </c:pt>
                <c:pt idx="3885">
                  <c:v>3.3590504720612903E-2</c:v>
                </c:pt>
                <c:pt idx="3886">
                  <c:v>3.3528047730767598E-2</c:v>
                </c:pt>
                <c:pt idx="3887">
                  <c:v>3.3468429695005401E-2</c:v>
                </c:pt>
                <c:pt idx="3888">
                  <c:v>3.3406540495976397E-2</c:v>
                </c:pt>
                <c:pt idx="3889">
                  <c:v>3.33145583836588E-2</c:v>
                </c:pt>
                <c:pt idx="3890">
                  <c:v>3.3254940347896798E-2</c:v>
                </c:pt>
                <c:pt idx="3891">
                  <c:v>3.31930511488676E-2</c:v>
                </c:pt>
                <c:pt idx="3892">
                  <c:v>3.3132865322289401E-2</c:v>
                </c:pt>
                <c:pt idx="3893">
                  <c:v>3.30709761232603E-2</c:v>
                </c:pt>
                <c:pt idx="3894">
                  <c:v>3.2979561801758997E-2</c:v>
                </c:pt>
                <c:pt idx="3895">
                  <c:v>3.2919375975180701E-2</c:v>
                </c:pt>
                <c:pt idx="3896">
                  <c:v>3.2889850852708603E-2</c:v>
                </c:pt>
                <c:pt idx="3897">
                  <c:v>3.2797868740390299E-2</c:v>
                </c:pt>
                <c:pt idx="3898">
                  <c:v>3.27359795413611E-2</c:v>
                </c:pt>
                <c:pt idx="3899">
                  <c:v>3.26139045157538E-2</c:v>
                </c:pt>
                <c:pt idx="3900">
                  <c:v>3.2584379393281598E-2</c:v>
                </c:pt>
                <c:pt idx="3901">
                  <c:v>3.24923972809633E-2</c:v>
                </c:pt>
                <c:pt idx="3902">
                  <c:v>3.2432779245201299E-2</c:v>
                </c:pt>
                <c:pt idx="3903">
                  <c:v>3.2370322255356E-2</c:v>
                </c:pt>
                <c:pt idx="3904">
                  <c:v>3.2310704219593797E-2</c:v>
                </c:pt>
                <c:pt idx="3905">
                  <c:v>3.2248815020565501E-2</c:v>
                </c:pt>
                <c:pt idx="3906">
                  <c:v>3.2189196984803402E-2</c:v>
                </c:pt>
                <c:pt idx="3907">
                  <c:v>3.2097214872485201E-2</c:v>
                </c:pt>
                <c:pt idx="3908">
                  <c:v>3.2067121959195997E-2</c:v>
                </c:pt>
                <c:pt idx="3909">
                  <c:v>3.1975707637694799E-2</c:v>
                </c:pt>
                <c:pt idx="3910">
                  <c:v>3.1883725525376397E-2</c:v>
                </c:pt>
                <c:pt idx="3911">
                  <c:v>3.1823539698798198E-2</c:v>
                </c:pt>
                <c:pt idx="3912">
                  <c:v>3.1761650499769097E-2</c:v>
                </c:pt>
                <c:pt idx="3913">
                  <c:v>3.1702032464007802E-2</c:v>
                </c:pt>
                <c:pt idx="3914">
                  <c:v>3.1610050351689498E-2</c:v>
                </c:pt>
                <c:pt idx="3915">
                  <c:v>3.1518068239371297E-2</c:v>
                </c:pt>
                <c:pt idx="3916">
                  <c:v>3.1458450203610003E-2</c:v>
                </c:pt>
                <c:pt idx="3917">
                  <c:v>3.1366468091291698E-2</c:v>
                </c:pt>
                <c:pt idx="3918">
                  <c:v>3.1304578892262597E-2</c:v>
                </c:pt>
                <c:pt idx="3919">
                  <c:v>3.1244960856501299E-2</c:v>
                </c:pt>
                <c:pt idx="3920">
                  <c:v>3.1152978744183098E-2</c:v>
                </c:pt>
                <c:pt idx="3921">
                  <c:v>3.10910895451539E-2</c:v>
                </c:pt>
                <c:pt idx="3922">
                  <c:v>3.10314715093927E-2</c:v>
                </c:pt>
                <c:pt idx="3923">
                  <c:v>3.0969582310363501E-2</c:v>
                </c:pt>
                <c:pt idx="3924">
                  <c:v>3.0879871361312299E-2</c:v>
                </c:pt>
                <c:pt idx="3925">
                  <c:v>3.0817982162283899E-2</c:v>
                </c:pt>
                <c:pt idx="3926">
                  <c:v>3.0726000049965702E-2</c:v>
                </c:pt>
                <c:pt idx="3927">
                  <c:v>3.0665814223387398E-2</c:v>
                </c:pt>
                <c:pt idx="3928">
                  <c:v>3.0574399901885398E-2</c:v>
                </c:pt>
                <c:pt idx="3929">
                  <c:v>3.0514214075307099E-2</c:v>
                </c:pt>
                <c:pt idx="3930">
                  <c:v>3.0422799753805799E-2</c:v>
                </c:pt>
                <c:pt idx="3931">
                  <c:v>3.0360910554776601E-2</c:v>
                </c:pt>
                <c:pt idx="3932">
                  <c:v>3.0300724728198301E-2</c:v>
                </c:pt>
                <c:pt idx="3933">
                  <c:v>3.0179217493408E-2</c:v>
                </c:pt>
                <c:pt idx="3934">
                  <c:v>3.0117328294378801E-2</c:v>
                </c:pt>
                <c:pt idx="3935">
                  <c:v>3.0087235381089698E-2</c:v>
                </c:pt>
                <c:pt idx="3936">
                  <c:v>2.99657281462993E-2</c:v>
                </c:pt>
                <c:pt idx="3937">
                  <c:v>2.9935635233010099E-2</c:v>
                </c:pt>
                <c:pt idx="3938">
                  <c:v>2.9843653120691899E-2</c:v>
                </c:pt>
                <c:pt idx="3939">
                  <c:v>2.9751671008373601E-2</c:v>
                </c:pt>
                <c:pt idx="3940">
                  <c:v>2.96920529726123E-2</c:v>
                </c:pt>
                <c:pt idx="3941">
                  <c:v>2.9600070860293998E-2</c:v>
                </c:pt>
                <c:pt idx="3942">
                  <c:v>2.9508656538792699E-2</c:v>
                </c:pt>
                <c:pt idx="3943">
                  <c:v>2.9448470712213699E-2</c:v>
                </c:pt>
                <c:pt idx="3944">
                  <c:v>2.9356488599896199E-2</c:v>
                </c:pt>
                <c:pt idx="3945">
                  <c:v>2.9265074278395E-2</c:v>
                </c:pt>
                <c:pt idx="3946">
                  <c:v>2.9204888451815899E-2</c:v>
                </c:pt>
                <c:pt idx="3947">
                  <c:v>2.9142999252787599E-2</c:v>
                </c:pt>
                <c:pt idx="3948">
                  <c:v>2.90833812170255E-2</c:v>
                </c:pt>
                <c:pt idx="3949">
                  <c:v>2.8991399104707299E-2</c:v>
                </c:pt>
                <c:pt idx="3950">
                  <c:v>2.8899416992389002E-2</c:v>
                </c:pt>
                <c:pt idx="3951">
                  <c:v>2.8837527793360698E-2</c:v>
                </c:pt>
                <c:pt idx="3952">
                  <c:v>2.8777909757598499E-2</c:v>
                </c:pt>
                <c:pt idx="3953">
                  <c:v>2.86564025228081E-2</c:v>
                </c:pt>
                <c:pt idx="3954">
                  <c:v>2.8593945532962899E-2</c:v>
                </c:pt>
                <c:pt idx="3955">
                  <c:v>2.85343274972008E-2</c:v>
                </c:pt>
                <c:pt idx="3956">
                  <c:v>2.8442345384882401E-2</c:v>
                </c:pt>
                <c:pt idx="3957">
                  <c:v>2.8350931063381199E-2</c:v>
                </c:pt>
                <c:pt idx="3958">
                  <c:v>2.8290745236803E-2</c:v>
                </c:pt>
                <c:pt idx="3959">
                  <c:v>2.8199330915301701E-2</c:v>
                </c:pt>
                <c:pt idx="3960">
                  <c:v>2.8107348802983399E-2</c:v>
                </c:pt>
                <c:pt idx="3961">
                  <c:v>2.80471629764051E-2</c:v>
                </c:pt>
                <c:pt idx="3962">
                  <c:v>2.7985273777375998E-2</c:v>
                </c:pt>
                <c:pt idx="3963">
                  <c:v>2.7925655741613899E-2</c:v>
                </c:pt>
                <c:pt idx="3964">
                  <c:v>2.78336736292965E-2</c:v>
                </c:pt>
                <c:pt idx="3965">
                  <c:v>2.7771784430267302E-2</c:v>
                </c:pt>
                <c:pt idx="3966">
                  <c:v>2.76820734812161E-2</c:v>
                </c:pt>
                <c:pt idx="3967">
                  <c:v>2.7590091368897798E-2</c:v>
                </c:pt>
                <c:pt idx="3968">
                  <c:v>2.7498677047396499E-2</c:v>
                </c:pt>
                <c:pt idx="3969">
                  <c:v>2.74066949350791E-2</c:v>
                </c:pt>
                <c:pt idx="3970">
                  <c:v>2.7316983986027901E-2</c:v>
                </c:pt>
                <c:pt idx="3971">
                  <c:v>2.7255094786998699E-2</c:v>
                </c:pt>
                <c:pt idx="3972">
                  <c:v>2.71949089604204E-2</c:v>
                </c:pt>
                <c:pt idx="3973">
                  <c:v>2.71034946389191E-2</c:v>
                </c:pt>
                <c:pt idx="3974">
                  <c:v>2.7011512526601E-2</c:v>
                </c:pt>
                <c:pt idx="3975">
                  <c:v>2.6951894490839599E-2</c:v>
                </c:pt>
                <c:pt idx="3976">
                  <c:v>2.6859912378521401E-2</c:v>
                </c:pt>
                <c:pt idx="3977">
                  <c:v>2.67980231794922E-2</c:v>
                </c:pt>
                <c:pt idx="3978">
                  <c:v>2.6706041067173999E-2</c:v>
                </c:pt>
                <c:pt idx="3979">
                  <c:v>2.6646423031412701E-2</c:v>
                </c:pt>
                <c:pt idx="3980">
                  <c:v>2.65845338323836E-2</c:v>
                </c:pt>
                <c:pt idx="3981">
                  <c:v>2.6494822883332301E-2</c:v>
                </c:pt>
                <c:pt idx="3982">
                  <c:v>2.6402840771014902E-2</c:v>
                </c:pt>
                <c:pt idx="3983">
                  <c:v>2.63108586586966E-2</c:v>
                </c:pt>
                <c:pt idx="3984">
                  <c:v>2.6251240622934501E-2</c:v>
                </c:pt>
                <c:pt idx="3985">
                  <c:v>2.61592585106163E-2</c:v>
                </c:pt>
                <c:pt idx="3986">
                  <c:v>2.60973693115879E-2</c:v>
                </c:pt>
                <c:pt idx="3987">
                  <c:v>2.6007658362536702E-2</c:v>
                </c:pt>
                <c:pt idx="3988">
                  <c:v>2.5885583336929401E-2</c:v>
                </c:pt>
                <c:pt idx="3989">
                  <c:v>2.5823694137900199E-2</c:v>
                </c:pt>
                <c:pt idx="3990">
                  <c:v>2.5764076102138898E-2</c:v>
                </c:pt>
                <c:pt idx="3991">
                  <c:v>2.56720939898206E-2</c:v>
                </c:pt>
                <c:pt idx="3992">
                  <c:v>2.55801118775024E-2</c:v>
                </c:pt>
                <c:pt idx="3993">
                  <c:v>2.54886975560011E-2</c:v>
                </c:pt>
                <c:pt idx="3994">
                  <c:v>2.5396715443682799E-2</c:v>
                </c:pt>
                <c:pt idx="3995">
                  <c:v>2.5337097407921599E-2</c:v>
                </c:pt>
                <c:pt idx="3996">
                  <c:v>2.5274640418075499E-2</c:v>
                </c:pt>
                <c:pt idx="3997">
                  <c:v>2.5184929469025098E-2</c:v>
                </c:pt>
                <c:pt idx="3998">
                  <c:v>2.5093515147523698E-2</c:v>
                </c:pt>
                <c:pt idx="3999">
                  <c:v>2.5001533035205501E-2</c:v>
                </c:pt>
                <c:pt idx="4000">
                  <c:v>2.4941914999443301E-2</c:v>
                </c:pt>
                <c:pt idx="4001">
                  <c:v>2.4849932887125101E-2</c:v>
                </c:pt>
                <c:pt idx="4002">
                  <c:v>2.47880436880967E-2</c:v>
                </c:pt>
                <c:pt idx="4003">
                  <c:v>2.4698332739045498E-2</c:v>
                </c:pt>
                <c:pt idx="4004">
                  <c:v>2.46659686624894E-2</c:v>
                </c:pt>
                <c:pt idx="4005">
                  <c:v>2.4544461427698901E-2</c:v>
                </c:pt>
                <c:pt idx="4006">
                  <c:v>2.44524793153807E-2</c:v>
                </c:pt>
                <c:pt idx="4007">
                  <c:v>2.4392861279618601E-2</c:v>
                </c:pt>
                <c:pt idx="4008">
                  <c:v>2.43008791673004E-2</c:v>
                </c:pt>
                <c:pt idx="4009">
                  <c:v>2.42088970549829E-2</c:v>
                </c:pt>
                <c:pt idx="4010">
                  <c:v>2.4149279019220801E-2</c:v>
                </c:pt>
                <c:pt idx="4011">
                  <c:v>2.40572969069025E-2</c:v>
                </c:pt>
                <c:pt idx="4012">
                  <c:v>2.3965314794584299E-2</c:v>
                </c:pt>
                <c:pt idx="4013">
                  <c:v>2.3875603845533899E-2</c:v>
                </c:pt>
                <c:pt idx="4014">
                  <c:v>2.3784189524032599E-2</c:v>
                </c:pt>
                <c:pt idx="4015">
                  <c:v>2.3722300325003401E-2</c:v>
                </c:pt>
                <c:pt idx="4016">
                  <c:v>2.3662114498425101E-2</c:v>
                </c:pt>
                <c:pt idx="4017">
                  <c:v>2.3570132386106901E-2</c:v>
                </c:pt>
                <c:pt idx="4018">
                  <c:v>2.3478718064605698E-2</c:v>
                </c:pt>
                <c:pt idx="4019">
                  <c:v>2.3418532238027399E-2</c:v>
                </c:pt>
                <c:pt idx="4020">
                  <c:v>2.3327117916525301E-2</c:v>
                </c:pt>
                <c:pt idx="4021">
                  <c:v>2.3235135804207802E-2</c:v>
                </c:pt>
                <c:pt idx="4022">
                  <c:v>2.3143153691889601E-2</c:v>
                </c:pt>
                <c:pt idx="4023">
                  <c:v>2.3053442742838399E-2</c:v>
                </c:pt>
                <c:pt idx="4024">
                  <c:v>2.29915535438092E-2</c:v>
                </c:pt>
                <c:pt idx="4025">
                  <c:v>2.2899571431491801E-2</c:v>
                </c:pt>
                <c:pt idx="4026">
                  <c:v>2.2839953395729602E-2</c:v>
                </c:pt>
                <c:pt idx="4027">
                  <c:v>2.2747971283411401E-2</c:v>
                </c:pt>
                <c:pt idx="4028">
                  <c:v>2.2655989171093099E-2</c:v>
                </c:pt>
                <c:pt idx="4029">
                  <c:v>2.2566278222042699E-2</c:v>
                </c:pt>
                <c:pt idx="4030">
                  <c:v>2.2504389023013601E-2</c:v>
                </c:pt>
                <c:pt idx="4031">
                  <c:v>2.2412974701512298E-2</c:v>
                </c:pt>
                <c:pt idx="4032">
                  <c:v>2.2352788874934099E-2</c:v>
                </c:pt>
                <c:pt idx="4033">
                  <c:v>2.2260806762615801E-2</c:v>
                </c:pt>
                <c:pt idx="4034">
                  <c:v>2.2169392441114499E-2</c:v>
                </c:pt>
                <c:pt idx="4035">
                  <c:v>2.2109206614536199E-2</c:v>
                </c:pt>
                <c:pt idx="4036">
                  <c:v>2.20177922930349E-2</c:v>
                </c:pt>
                <c:pt idx="4037">
                  <c:v>2.1925810180716699E-2</c:v>
                </c:pt>
                <c:pt idx="4038">
                  <c:v>2.1803735155109302E-2</c:v>
                </c:pt>
                <c:pt idx="4039">
                  <c:v>2.1712320833607999E-2</c:v>
                </c:pt>
                <c:pt idx="4040">
                  <c:v>2.1652135007028901E-2</c:v>
                </c:pt>
                <c:pt idx="4041">
                  <c:v>2.1590245808000601E-2</c:v>
                </c:pt>
                <c:pt idx="4042">
                  <c:v>2.1530627772238499E-2</c:v>
                </c:pt>
                <c:pt idx="4043">
                  <c:v>2.1438645659920302E-2</c:v>
                </c:pt>
                <c:pt idx="4044">
                  <c:v>2.1346663547602798E-2</c:v>
                </c:pt>
                <c:pt idx="4045">
                  <c:v>2.1255249226101398E-2</c:v>
                </c:pt>
                <c:pt idx="4046">
                  <c:v>2.1195063399522499E-2</c:v>
                </c:pt>
                <c:pt idx="4047">
                  <c:v>2.1133174200494102E-2</c:v>
                </c:pt>
                <c:pt idx="4048">
                  <c:v>2.1011666965702901E-2</c:v>
                </c:pt>
                <c:pt idx="4049">
                  <c:v>2.0921956016652501E-2</c:v>
                </c:pt>
                <c:pt idx="4050">
                  <c:v>2.0829973904334199E-2</c:v>
                </c:pt>
                <c:pt idx="4051">
                  <c:v>2.0768084705305102E-2</c:v>
                </c:pt>
                <c:pt idx="4052">
                  <c:v>2.0678373756253799E-2</c:v>
                </c:pt>
                <c:pt idx="4053">
                  <c:v>2.05863916439364E-2</c:v>
                </c:pt>
                <c:pt idx="4054">
                  <c:v>2.0524502444907201E-2</c:v>
                </c:pt>
                <c:pt idx="4055">
                  <c:v>2.0402995210116799E-2</c:v>
                </c:pt>
                <c:pt idx="4056">
                  <c:v>2.0342809383537799E-2</c:v>
                </c:pt>
                <c:pt idx="4057">
                  <c:v>2.0280920184509402E-2</c:v>
                </c:pt>
                <c:pt idx="4058">
                  <c:v>2.0188938072191201E-2</c:v>
                </c:pt>
                <c:pt idx="4059">
                  <c:v>2.0099227123139898E-2</c:v>
                </c:pt>
                <c:pt idx="4060">
                  <c:v>2.0037337924111699E-2</c:v>
                </c:pt>
                <c:pt idx="4061">
                  <c:v>1.99459236026104E-2</c:v>
                </c:pt>
                <c:pt idx="4062">
                  <c:v>1.9823848577002898E-2</c:v>
                </c:pt>
                <c:pt idx="4063">
                  <c:v>1.97642305412409E-2</c:v>
                </c:pt>
                <c:pt idx="4064">
                  <c:v>1.9702341342211702E-2</c:v>
                </c:pt>
                <c:pt idx="4065">
                  <c:v>1.9612630393161301E-2</c:v>
                </c:pt>
                <c:pt idx="4066">
                  <c:v>1.9550741194132099E-2</c:v>
                </c:pt>
                <c:pt idx="4067">
                  <c:v>1.9458759081813898E-2</c:v>
                </c:pt>
                <c:pt idx="4068">
                  <c:v>1.9398573255235599E-2</c:v>
                </c:pt>
                <c:pt idx="4069">
                  <c:v>1.93071589337344E-2</c:v>
                </c:pt>
                <c:pt idx="4070">
                  <c:v>1.9246973107156201E-2</c:v>
                </c:pt>
                <c:pt idx="4071">
                  <c:v>1.9155558785654E-2</c:v>
                </c:pt>
                <c:pt idx="4072">
                  <c:v>1.90936695866257E-2</c:v>
                </c:pt>
                <c:pt idx="4073">
                  <c:v>1.90334837600474E-2</c:v>
                </c:pt>
                <c:pt idx="4074">
                  <c:v>1.89415016477292E-2</c:v>
                </c:pt>
                <c:pt idx="4075">
                  <c:v>1.8879612448700098E-2</c:v>
                </c:pt>
                <c:pt idx="4076">
                  <c:v>1.87899014996489E-2</c:v>
                </c:pt>
                <c:pt idx="4077">
                  <c:v>1.86984871781475E-2</c:v>
                </c:pt>
                <c:pt idx="4078">
                  <c:v>1.8636030188302299E-2</c:v>
                </c:pt>
                <c:pt idx="4079">
                  <c:v>1.8546319239251E-2</c:v>
                </c:pt>
                <c:pt idx="4080">
                  <c:v>1.84549049177497E-2</c:v>
                </c:pt>
                <c:pt idx="4081">
                  <c:v>1.83629228054315E-2</c:v>
                </c:pt>
                <c:pt idx="4082">
                  <c:v>1.8303304769670101E-2</c:v>
                </c:pt>
                <c:pt idx="4083">
                  <c:v>1.8181229744062801E-2</c:v>
                </c:pt>
                <c:pt idx="4084">
                  <c:v>1.8119340545033599E-2</c:v>
                </c:pt>
                <c:pt idx="4085">
                  <c:v>1.8057451346004599E-2</c:v>
                </c:pt>
                <c:pt idx="4086">
                  <c:v>1.7967740396954101E-2</c:v>
                </c:pt>
                <c:pt idx="4087">
                  <c:v>1.78757582846358E-2</c:v>
                </c:pt>
                <c:pt idx="4088">
                  <c:v>1.7813869085606698E-2</c:v>
                </c:pt>
                <c:pt idx="4089">
                  <c:v>1.7754251049845401E-2</c:v>
                </c:pt>
                <c:pt idx="4090">
                  <c:v>1.7692361850816199E-2</c:v>
                </c:pt>
                <c:pt idx="4091">
                  <c:v>1.7602650901765101E-2</c:v>
                </c:pt>
                <c:pt idx="4092">
                  <c:v>1.7510668789447601E-2</c:v>
                </c:pt>
                <c:pt idx="4093">
                  <c:v>1.74186866771293E-2</c:v>
                </c:pt>
                <c:pt idx="4094">
                  <c:v>1.7389161554656401E-2</c:v>
                </c:pt>
                <c:pt idx="4095">
                  <c:v>1.7297179442338901E-2</c:v>
                </c:pt>
                <c:pt idx="4096">
                  <c:v>1.72051973300207E-2</c:v>
                </c:pt>
                <c:pt idx="4097">
                  <c:v>1.7145579294258501E-2</c:v>
                </c:pt>
                <c:pt idx="4098">
                  <c:v>1.70535971819403E-2</c:v>
                </c:pt>
                <c:pt idx="4099">
                  <c:v>1.6993979146179099E-2</c:v>
                </c:pt>
                <c:pt idx="4100">
                  <c:v>1.6901997033860701E-2</c:v>
                </c:pt>
                <c:pt idx="4101">
                  <c:v>1.68100149215425E-2</c:v>
                </c:pt>
                <c:pt idx="4102">
                  <c:v>1.6779922008253401E-2</c:v>
                </c:pt>
                <c:pt idx="4103">
                  <c:v>1.6658414773462998E-2</c:v>
                </c:pt>
                <c:pt idx="4104">
                  <c:v>1.65965255744338E-2</c:v>
                </c:pt>
                <c:pt idx="4105">
                  <c:v>1.6504543462115599E-2</c:v>
                </c:pt>
                <c:pt idx="4106">
                  <c:v>1.6414832513065102E-2</c:v>
                </c:pt>
                <c:pt idx="4107">
                  <c:v>1.63830362273252E-2</c:v>
                </c:pt>
                <c:pt idx="4108">
                  <c:v>1.6293325278273901E-2</c:v>
                </c:pt>
                <c:pt idx="4109">
                  <c:v>1.6231436079245602E-2</c:v>
                </c:pt>
                <c:pt idx="4110">
                  <c:v>1.6109361053638201E-2</c:v>
                </c:pt>
                <c:pt idx="4111">
                  <c:v>1.6049743017876102E-2</c:v>
                </c:pt>
                <c:pt idx="4112">
                  <c:v>1.5987853818847798E-2</c:v>
                </c:pt>
                <c:pt idx="4113">
                  <c:v>1.5927667992268701E-2</c:v>
                </c:pt>
                <c:pt idx="4114">
                  <c:v>1.5836253670767499E-2</c:v>
                </c:pt>
                <c:pt idx="4115">
                  <c:v>1.5774364471739102E-2</c:v>
                </c:pt>
                <c:pt idx="4116">
                  <c:v>1.5652289446131701E-2</c:v>
                </c:pt>
                <c:pt idx="4117">
                  <c:v>1.55926714103696E-2</c:v>
                </c:pt>
                <c:pt idx="4118">
                  <c:v>1.5560307333813399E-2</c:v>
                </c:pt>
                <c:pt idx="4119">
                  <c:v>1.5470596384762199E-2</c:v>
                </c:pt>
                <c:pt idx="4120">
                  <c:v>1.53791820632609E-2</c:v>
                </c:pt>
                <c:pt idx="4121">
                  <c:v>1.53167250734156E-2</c:v>
                </c:pt>
                <c:pt idx="4122">
                  <c:v>1.52871999509426E-2</c:v>
                </c:pt>
                <c:pt idx="4123">
                  <c:v>1.51952178386244E-2</c:v>
                </c:pt>
                <c:pt idx="4124">
                  <c:v>1.5135599802863201E-2</c:v>
                </c:pt>
                <c:pt idx="4125">
                  <c:v>1.5043617690544801E-2</c:v>
                </c:pt>
                <c:pt idx="4126">
                  <c:v>1.49839996547836E-2</c:v>
                </c:pt>
                <c:pt idx="4127">
                  <c:v>1.49516355782266E-2</c:v>
                </c:pt>
                <c:pt idx="4128">
                  <c:v>1.4830128343436199E-2</c:v>
                </c:pt>
                <c:pt idx="4129">
                  <c:v>1.47381462311179E-2</c:v>
                </c:pt>
                <c:pt idx="4130">
                  <c:v>1.47080533178288E-2</c:v>
                </c:pt>
                <c:pt idx="4131">
                  <c:v>1.4616638996327499E-2</c:v>
                </c:pt>
                <c:pt idx="4132">
                  <c:v>1.45564531697492E-2</c:v>
                </c:pt>
                <c:pt idx="4133">
                  <c:v>1.4464471057431001E-2</c:v>
                </c:pt>
                <c:pt idx="4134">
                  <c:v>1.4404853021668799E-2</c:v>
                </c:pt>
                <c:pt idx="4135">
                  <c:v>1.4342963822640499E-2</c:v>
                </c:pt>
                <c:pt idx="4136">
                  <c:v>1.42833457868784E-2</c:v>
                </c:pt>
                <c:pt idx="4137">
                  <c:v>1.4221456587849301E-2</c:v>
                </c:pt>
                <c:pt idx="4138">
                  <c:v>1.41294744755319E-2</c:v>
                </c:pt>
                <c:pt idx="4139">
                  <c:v>1.4069856439769801E-2</c:v>
                </c:pt>
                <c:pt idx="4140">
                  <c:v>1.4007399449924501E-2</c:v>
                </c:pt>
                <c:pt idx="4141">
                  <c:v>1.39477814141624E-2</c:v>
                </c:pt>
                <c:pt idx="4142">
                  <c:v>1.38557993018441E-2</c:v>
                </c:pt>
                <c:pt idx="4143">
                  <c:v>1.3764384980342799E-2</c:v>
                </c:pt>
                <c:pt idx="4144">
                  <c:v>1.37041991537645E-2</c:v>
                </c:pt>
                <c:pt idx="4145">
                  <c:v>1.3642309954735501E-2</c:v>
                </c:pt>
                <c:pt idx="4146">
                  <c:v>1.3582691918974101E-2</c:v>
                </c:pt>
                <c:pt idx="4147">
                  <c:v>1.3520802719945E-2</c:v>
                </c:pt>
                <c:pt idx="4148">
                  <c:v>1.34907098066559E-2</c:v>
                </c:pt>
                <c:pt idx="4149">
                  <c:v>1.33692025718655E-2</c:v>
                </c:pt>
                <c:pt idx="4150">
                  <c:v>1.3307313372836299E-2</c:v>
                </c:pt>
                <c:pt idx="4151">
                  <c:v>1.32471275462581E-2</c:v>
                </c:pt>
                <c:pt idx="4152">
                  <c:v>1.3185238347228999E-2</c:v>
                </c:pt>
                <c:pt idx="4153">
                  <c:v>1.31256203114677E-2</c:v>
                </c:pt>
                <c:pt idx="4154">
                  <c:v>1.30336381991494E-2</c:v>
                </c:pt>
                <c:pt idx="4155">
                  <c:v>1.30035452858602E-2</c:v>
                </c:pt>
                <c:pt idx="4156">
                  <c:v>1.2912130964358901E-2</c:v>
                </c:pt>
                <c:pt idx="4157">
                  <c:v>1.28201488520407E-2</c:v>
                </c:pt>
                <c:pt idx="4158">
                  <c:v>1.2790055938751601E-2</c:v>
                </c:pt>
                <c:pt idx="4159">
                  <c:v>1.2698073826433299E-2</c:v>
                </c:pt>
                <c:pt idx="4160">
                  <c:v>1.26384557906712E-2</c:v>
                </c:pt>
                <c:pt idx="4161">
                  <c:v>1.25765665916429E-2</c:v>
                </c:pt>
                <c:pt idx="4162">
                  <c:v>1.25169485558808E-2</c:v>
                </c:pt>
                <c:pt idx="4163">
                  <c:v>1.24550593568516E-2</c:v>
                </c:pt>
                <c:pt idx="4164">
                  <c:v>1.2394873530273499E-2</c:v>
                </c:pt>
                <c:pt idx="4165">
                  <c:v>1.2332984331244299E-2</c:v>
                </c:pt>
                <c:pt idx="4166">
                  <c:v>1.2273366295483E-2</c:v>
                </c:pt>
                <c:pt idx="4167">
                  <c:v>1.21813841831647E-2</c:v>
                </c:pt>
                <c:pt idx="4168">
                  <c:v>1.2119494984135599E-2</c:v>
                </c:pt>
                <c:pt idx="4169">
                  <c:v>1.20894020708465E-2</c:v>
                </c:pt>
                <c:pt idx="4170">
                  <c:v>1.20598769483743E-2</c:v>
                </c:pt>
                <c:pt idx="4171">
                  <c:v>1.19974199585282E-2</c:v>
                </c:pt>
                <c:pt idx="4172">
                  <c:v>1.1907709009477799E-2</c:v>
                </c:pt>
                <c:pt idx="4173">
                  <c:v>1.1845819810448599E-2</c:v>
                </c:pt>
                <c:pt idx="4174">
                  <c:v>1.18162946879765E-2</c:v>
                </c:pt>
                <c:pt idx="4175">
                  <c:v>1.1754405488947401E-2</c:v>
                </c:pt>
                <c:pt idx="4176">
                  <c:v>1.16942196623692E-2</c:v>
                </c:pt>
                <c:pt idx="4177">
                  <c:v>1.163233046334E-2</c:v>
                </c:pt>
                <c:pt idx="4178">
                  <c:v>1.15727124275778E-2</c:v>
                </c:pt>
                <c:pt idx="4179">
                  <c:v>1.1480730315260399E-2</c:v>
                </c:pt>
                <c:pt idx="4180">
                  <c:v>1.14506374019705E-2</c:v>
                </c:pt>
                <c:pt idx="4181">
                  <c:v>1.13887482029422E-2</c:v>
                </c:pt>
                <c:pt idx="4182">
                  <c:v>1.1329130167180099E-2</c:v>
                </c:pt>
                <c:pt idx="4183">
                  <c:v>1.12672409681518E-2</c:v>
                </c:pt>
                <c:pt idx="4184">
                  <c:v>1.12076229323896E-2</c:v>
                </c:pt>
                <c:pt idx="4185">
                  <c:v>1.11457337333605E-2</c:v>
                </c:pt>
                <c:pt idx="4186">
                  <c:v>1.10855479067823E-2</c:v>
                </c:pt>
                <c:pt idx="4187">
                  <c:v>1.10236587077531E-2</c:v>
                </c:pt>
                <c:pt idx="4188">
                  <c:v>1.0964040671991899E-2</c:v>
                </c:pt>
                <c:pt idx="4189">
                  <c:v>1.09316765954357E-2</c:v>
                </c:pt>
                <c:pt idx="4190">
                  <c:v>1.08419656463845E-2</c:v>
                </c:pt>
                <c:pt idx="4191">
                  <c:v>1.07800764473553E-2</c:v>
                </c:pt>
                <c:pt idx="4192">
                  <c:v>1.07800764473553E-2</c:v>
                </c:pt>
                <c:pt idx="4193">
                  <c:v>1.0720458411594099E-2</c:v>
                </c:pt>
                <c:pt idx="4194">
                  <c:v>1.0658569212564899E-2</c:v>
                </c:pt>
                <c:pt idx="4195">
                  <c:v>1.05983833859866E-2</c:v>
                </c:pt>
                <c:pt idx="4196">
                  <c:v>1.05665871002466E-2</c:v>
                </c:pt>
                <c:pt idx="4197">
                  <c:v>1.05069690644853E-2</c:v>
                </c:pt>
                <c:pt idx="4198">
                  <c:v>1.0445079865456199E-2</c:v>
                </c:pt>
                <c:pt idx="4199">
                  <c:v>1.0384894038878E-2</c:v>
                </c:pt>
                <c:pt idx="4200">
                  <c:v>1.03230048398488E-2</c:v>
                </c:pt>
                <c:pt idx="4201">
                  <c:v>1.0293479717376699E-2</c:v>
                </c:pt>
                <c:pt idx="4202">
                  <c:v>1.02014976050584E-2</c:v>
                </c:pt>
                <c:pt idx="4203">
                  <c:v>1.0141311778480201E-2</c:v>
                </c:pt>
                <c:pt idx="4204">
                  <c:v>1.0109515492740201E-2</c:v>
                </c:pt>
                <c:pt idx="4205">
                  <c:v>1.0049897456978801E-2</c:v>
                </c:pt>
                <c:pt idx="4206">
                  <c:v>1.00198045436889E-2</c:v>
                </c:pt>
                <c:pt idx="4207">
                  <c:v>9.9579153446606207E-3</c:v>
                </c:pt>
                <c:pt idx="4208">
                  <c:v>9.9278224313714691E-3</c:v>
                </c:pt>
                <c:pt idx="4209">
                  <c:v>9.8659332323423107E-3</c:v>
                </c:pt>
                <c:pt idx="4210">
                  <c:v>9.8063151965802602E-3</c:v>
                </c:pt>
                <c:pt idx="4211">
                  <c:v>9.7762222832911104E-3</c:v>
                </c:pt>
                <c:pt idx="4212">
                  <c:v>9.7143330842628401E-3</c:v>
                </c:pt>
                <c:pt idx="4213">
                  <c:v>9.6547150485006804E-3</c:v>
                </c:pt>
                <c:pt idx="4214">
                  <c:v>9.6223509719445197E-3</c:v>
                </c:pt>
                <c:pt idx="4215">
                  <c:v>9.56273293618249E-3</c:v>
                </c:pt>
                <c:pt idx="4216">
                  <c:v>9.5008437371541E-3</c:v>
                </c:pt>
                <c:pt idx="4217">
                  <c:v>9.4412257013920496E-3</c:v>
                </c:pt>
                <c:pt idx="4218">
                  <c:v>9.4111327881029102E-3</c:v>
                </c:pt>
                <c:pt idx="4219">
                  <c:v>9.3492435890737396E-3</c:v>
                </c:pt>
                <c:pt idx="4220">
                  <c:v>9.3492435890737396E-3</c:v>
                </c:pt>
                <c:pt idx="4221">
                  <c:v>9.2873543900445707E-3</c:v>
                </c:pt>
                <c:pt idx="4222">
                  <c:v>9.1976434409941597E-3</c:v>
                </c:pt>
                <c:pt idx="4223">
                  <c:v>9.1357542419651105E-3</c:v>
                </c:pt>
                <c:pt idx="4224">
                  <c:v>9.1056613286759607E-3</c:v>
                </c:pt>
                <c:pt idx="4225">
                  <c:v>9.0755684153868196E-3</c:v>
                </c:pt>
                <c:pt idx="4226">
                  <c:v>9.0136792163576507E-3</c:v>
                </c:pt>
                <c:pt idx="4227">
                  <c:v>8.9540611805963791E-3</c:v>
                </c:pt>
                <c:pt idx="4228">
                  <c:v>8.9540611805963791E-3</c:v>
                </c:pt>
                <c:pt idx="4229">
                  <c:v>8.8620790682781801E-3</c:v>
                </c:pt>
                <c:pt idx="4230">
                  <c:v>8.8319861549890407E-3</c:v>
                </c:pt>
                <c:pt idx="4231">
                  <c:v>8.7700969559598701E-3</c:v>
                </c:pt>
                <c:pt idx="4232">
                  <c:v>8.7405718334877501E-3</c:v>
                </c:pt>
                <c:pt idx="4233">
                  <c:v>8.7104789201978301E-3</c:v>
                </c:pt>
                <c:pt idx="4234">
                  <c:v>8.6786826344585899E-3</c:v>
                </c:pt>
                <c:pt idx="4235">
                  <c:v>8.5889716854074E-3</c:v>
                </c:pt>
                <c:pt idx="4236">
                  <c:v>8.5566076088512393E-3</c:v>
                </c:pt>
                <c:pt idx="4237">
                  <c:v>8.49698957308909E-3</c:v>
                </c:pt>
                <c:pt idx="4238">
                  <c:v>8.4668966597999402E-3</c:v>
                </c:pt>
                <c:pt idx="4239">
                  <c:v>8.4351003740608093E-3</c:v>
                </c:pt>
                <c:pt idx="4240">
                  <c:v>8.4050074607716595E-3</c:v>
                </c:pt>
                <c:pt idx="4241">
                  <c:v>8.3453894250095102E-3</c:v>
                </c:pt>
                <c:pt idx="4242">
                  <c:v>8.3130253484533494E-3</c:v>
                </c:pt>
                <c:pt idx="4243">
                  <c:v>8.2835002259804592E-3</c:v>
                </c:pt>
                <c:pt idx="4244">
                  <c:v>8.2210432361351504E-3</c:v>
                </c:pt>
                <c:pt idx="4245">
                  <c:v>8.1915181136629194E-3</c:v>
                </c:pt>
                <c:pt idx="4246">
                  <c:v>8.1614252003729994E-3</c:v>
                </c:pt>
                <c:pt idx="4247">
                  <c:v>8.1313322870839606E-3</c:v>
                </c:pt>
                <c:pt idx="4248">
                  <c:v>8.0694430880555706E-3</c:v>
                </c:pt>
                <c:pt idx="4249">
                  <c:v>8.0098250522935305E-3</c:v>
                </c:pt>
                <c:pt idx="4250">
                  <c:v>8.0098250522935305E-3</c:v>
                </c:pt>
                <c:pt idx="4251">
                  <c:v>7.9780287665542904E-3</c:v>
                </c:pt>
                <c:pt idx="4252">
                  <c:v>7.9479358532643599E-3</c:v>
                </c:pt>
                <c:pt idx="4253">
                  <c:v>7.8883178175031005E-3</c:v>
                </c:pt>
                <c:pt idx="4254">
                  <c:v>7.8559537409469398E-3</c:v>
                </c:pt>
                <c:pt idx="4255">
                  <c:v>7.7963357051847896E-3</c:v>
                </c:pt>
                <c:pt idx="4256">
                  <c:v>7.7662427918956398E-3</c:v>
                </c:pt>
                <c:pt idx="4257">
                  <c:v>7.7043535928665897E-3</c:v>
                </c:pt>
                <c:pt idx="4258">
                  <c:v>7.6742606795774399E-3</c:v>
                </c:pt>
                <c:pt idx="4259">
                  <c:v>7.6447355571052098E-3</c:v>
                </c:pt>
                <c:pt idx="4260">
                  <c:v>7.5828463580761597E-3</c:v>
                </c:pt>
                <c:pt idx="4261">
                  <c:v>7.5527534447870099E-3</c:v>
                </c:pt>
                <c:pt idx="4262">
                  <c:v>7.5527534447870099E-3</c:v>
                </c:pt>
                <c:pt idx="4263">
                  <c:v>7.4908642457578497E-3</c:v>
                </c:pt>
                <c:pt idx="4264">
                  <c:v>7.4607713324686999E-3</c:v>
                </c:pt>
                <c:pt idx="4265">
                  <c:v>7.4011532967066503E-3</c:v>
                </c:pt>
                <c:pt idx="4266">
                  <c:v>7.3687892201504896E-3</c:v>
                </c:pt>
                <c:pt idx="4267">
                  <c:v>7.3392640976782698E-3</c:v>
                </c:pt>
                <c:pt idx="4268">
                  <c:v>7.3091711843892302E-3</c:v>
                </c:pt>
                <c:pt idx="4269">
                  <c:v>7.2790782711000803E-3</c:v>
                </c:pt>
                <c:pt idx="4270">
                  <c:v>7.24728198536007E-3</c:v>
                </c:pt>
                <c:pt idx="4271">
                  <c:v>7.2171890720709201E-3</c:v>
                </c:pt>
                <c:pt idx="4272">
                  <c:v>7.1876639495979102E-3</c:v>
                </c:pt>
                <c:pt idx="4273">
                  <c:v>7.1257747505696399E-3</c:v>
                </c:pt>
                <c:pt idx="4274">
                  <c:v>7.0956818372804901E-3</c:v>
                </c:pt>
                <c:pt idx="4275">
                  <c:v>7.0956818372804901E-3</c:v>
                </c:pt>
                <c:pt idx="4276">
                  <c:v>7.0655889239905597E-3</c:v>
                </c:pt>
                <c:pt idx="4277">
                  <c:v>7.0036997249622902E-3</c:v>
                </c:pt>
                <c:pt idx="4278">
                  <c:v>6.9741746024892803E-3</c:v>
                </c:pt>
                <c:pt idx="4279">
                  <c:v>6.9440816892001296E-3</c:v>
                </c:pt>
                <c:pt idx="4280">
                  <c:v>6.9117176126439802E-3</c:v>
                </c:pt>
                <c:pt idx="4281">
                  <c:v>6.8821924901718602E-3</c:v>
                </c:pt>
                <c:pt idx="4282">
                  <c:v>6.8220066635927799E-3</c:v>
                </c:pt>
                <c:pt idx="4283">
                  <c:v>6.7902103778535398E-3</c:v>
                </c:pt>
                <c:pt idx="4284">
                  <c:v>6.7305923420914997E-3</c:v>
                </c:pt>
                <c:pt idx="4285">
                  <c:v>6.7004994288023499E-3</c:v>
                </c:pt>
                <c:pt idx="4286">
                  <c:v>6.6687031430631202E-3</c:v>
                </c:pt>
                <c:pt idx="4287">
                  <c:v>6.6687031430631202E-3</c:v>
                </c:pt>
                <c:pt idx="4288">
                  <c:v>6.6085173164840399E-3</c:v>
                </c:pt>
                <c:pt idx="4289">
                  <c:v>6.5789921940119199E-3</c:v>
                </c:pt>
                <c:pt idx="4290">
                  <c:v>6.5466281174557696E-3</c:v>
                </c:pt>
                <c:pt idx="4291">
                  <c:v>6.51653520416584E-3</c:v>
                </c:pt>
                <c:pt idx="4292">
                  <c:v>6.4870100816936099E-3</c:v>
                </c:pt>
                <c:pt idx="4293">
                  <c:v>6.4569171684045797E-3</c:v>
                </c:pt>
                <c:pt idx="4294">
                  <c:v>6.4251208826645598E-3</c:v>
                </c:pt>
                <c:pt idx="4295">
                  <c:v>6.39502796937541E-3</c:v>
                </c:pt>
                <c:pt idx="4296">
                  <c:v>6.3354099336141497E-3</c:v>
                </c:pt>
                <c:pt idx="4297">
                  <c:v>6.3030458570570999E-3</c:v>
                </c:pt>
                <c:pt idx="4298">
                  <c:v>6.3030458570570999E-3</c:v>
                </c:pt>
                <c:pt idx="4299">
                  <c:v>6.2434278212958301E-3</c:v>
                </c:pt>
                <c:pt idx="4300">
                  <c:v>6.2133349080066803E-3</c:v>
                </c:pt>
                <c:pt idx="4301">
                  <c:v>6.1815386222666699E-3</c:v>
                </c:pt>
                <c:pt idx="4302">
                  <c:v>6.1514457089776303E-3</c:v>
                </c:pt>
                <c:pt idx="4303">
                  <c:v>6.1219205865054001E-3</c:v>
                </c:pt>
                <c:pt idx="4304">
                  <c:v>6.08955650994847E-3</c:v>
                </c:pt>
                <c:pt idx="4305">
                  <c:v>6.0594635966593202E-3</c:v>
                </c:pt>
                <c:pt idx="4306">
                  <c:v>6.0594635966593202E-3</c:v>
                </c:pt>
                <c:pt idx="4307">
                  <c:v>6.0299384741872002E-3</c:v>
                </c:pt>
                <c:pt idx="4308">
                  <c:v>5.9998455608980504E-3</c:v>
                </c:pt>
                <c:pt idx="4309">
                  <c:v>5.9998455608980504E-3</c:v>
                </c:pt>
                <c:pt idx="4310">
                  <c:v>5.9379563618688902E-3</c:v>
                </c:pt>
                <c:pt idx="4311">
                  <c:v>5.9078634485797404E-3</c:v>
                </c:pt>
                <c:pt idx="4312">
                  <c:v>5.8783383261076204E-3</c:v>
                </c:pt>
                <c:pt idx="4313">
                  <c:v>5.8783383261076204E-3</c:v>
                </c:pt>
                <c:pt idx="4314">
                  <c:v>5.7863562137893104E-3</c:v>
                </c:pt>
                <c:pt idx="4315">
                  <c:v>5.7863562137893104E-3</c:v>
                </c:pt>
                <c:pt idx="4316">
                  <c:v>5.7562633005002802E-3</c:v>
                </c:pt>
                <c:pt idx="4317">
                  <c:v>5.7244670147602603E-3</c:v>
                </c:pt>
                <c:pt idx="4318">
                  <c:v>5.6943741014711096E-3</c:v>
                </c:pt>
                <c:pt idx="4319">
                  <c:v>5.6347560657089603E-3</c:v>
                </c:pt>
                <c:pt idx="4320">
                  <c:v>5.6347560657089603E-3</c:v>
                </c:pt>
                <c:pt idx="4321">
                  <c:v>5.6347560657089603E-3</c:v>
                </c:pt>
                <c:pt idx="4322">
                  <c:v>5.6023919891527996E-3</c:v>
                </c:pt>
                <c:pt idx="4323">
                  <c:v>5.5728668666806796E-3</c:v>
                </c:pt>
                <c:pt idx="4324">
                  <c:v>5.5427739533915298E-3</c:v>
                </c:pt>
                <c:pt idx="4325">
                  <c:v>5.5126810401016097E-3</c:v>
                </c:pt>
                <c:pt idx="4326">
                  <c:v>5.4808847543623704E-3</c:v>
                </c:pt>
                <c:pt idx="4327">
                  <c:v>5.4808847543623704E-3</c:v>
                </c:pt>
                <c:pt idx="4328">
                  <c:v>5.4507918410733299E-3</c:v>
                </c:pt>
                <c:pt idx="4329">
                  <c:v>5.4212667186003304E-3</c:v>
                </c:pt>
                <c:pt idx="4330">
                  <c:v>5.3593775195719404E-3</c:v>
                </c:pt>
                <c:pt idx="4331">
                  <c:v>5.3292846062828999E-3</c:v>
                </c:pt>
                <c:pt idx="4332">
                  <c:v>5.3292846062828999E-3</c:v>
                </c:pt>
                <c:pt idx="4333">
                  <c:v>5.2991916929929798E-3</c:v>
                </c:pt>
                <c:pt idx="4334">
                  <c:v>5.2696665705207497E-3</c:v>
                </c:pt>
                <c:pt idx="4335">
                  <c:v>5.2373024939645898E-3</c:v>
                </c:pt>
                <c:pt idx="4336">
                  <c:v>5.1776844582025498E-3</c:v>
                </c:pt>
                <c:pt idx="4337">
                  <c:v>5.1776844582025498E-3</c:v>
                </c:pt>
                <c:pt idx="4338">
                  <c:v>5.1475915449134E-3</c:v>
                </c:pt>
                <c:pt idx="4339">
                  <c:v>5.0857023458842398E-3</c:v>
                </c:pt>
                <c:pt idx="4340">
                  <c:v>5.0556094325950899E-3</c:v>
                </c:pt>
                <c:pt idx="4341">
                  <c:v>5.0260843101229699E-3</c:v>
                </c:pt>
                <c:pt idx="4342">
                  <c:v>5.0260843101229699E-3</c:v>
                </c:pt>
                <c:pt idx="4343">
                  <c:v>4.9937202335668101E-3</c:v>
                </c:pt>
                <c:pt idx="4344">
                  <c:v>5.0260843101229699E-3</c:v>
                </c:pt>
                <c:pt idx="4345">
                  <c:v>4.9641951110938002E-3</c:v>
                </c:pt>
                <c:pt idx="4346">
                  <c:v>4.9937202335668101E-3</c:v>
                </c:pt>
                <c:pt idx="4347">
                  <c:v>4.9641951110938002E-3</c:v>
                </c:pt>
                <c:pt idx="4348">
                  <c:v>4.9017381212485001E-3</c:v>
                </c:pt>
                <c:pt idx="4349">
                  <c:v>4.8722129987756099E-3</c:v>
                </c:pt>
                <c:pt idx="4350">
                  <c:v>4.8120271721973102E-3</c:v>
                </c:pt>
                <c:pt idx="4351">
                  <c:v>4.8120271721973102E-3</c:v>
                </c:pt>
                <c:pt idx="4352">
                  <c:v>4.78023088645807E-3</c:v>
                </c:pt>
                <c:pt idx="4353">
                  <c:v>4.7501379731681396E-3</c:v>
                </c:pt>
                <c:pt idx="4354">
                  <c:v>4.78023088645807E-3</c:v>
                </c:pt>
                <c:pt idx="4355">
                  <c:v>4.72061285069603E-3</c:v>
                </c:pt>
                <c:pt idx="4356">
                  <c:v>4.6905199374068802E-3</c:v>
                </c:pt>
                <c:pt idx="4357">
                  <c:v>4.6587236516668603E-3</c:v>
                </c:pt>
                <c:pt idx="4358">
                  <c:v>4.6286307383777096E-3</c:v>
                </c:pt>
                <c:pt idx="4359">
                  <c:v>4.6286307383777096E-3</c:v>
                </c:pt>
                <c:pt idx="4360">
                  <c:v>4.5985378250886803E-3</c:v>
                </c:pt>
                <c:pt idx="4361">
                  <c:v>4.5690127026164502E-3</c:v>
                </c:pt>
                <c:pt idx="4362">
                  <c:v>4.5690127026164502E-3</c:v>
                </c:pt>
                <c:pt idx="4363">
                  <c:v>4.5690127026164502E-3</c:v>
                </c:pt>
                <c:pt idx="4364">
                  <c:v>4.5071235035872804E-3</c:v>
                </c:pt>
                <c:pt idx="4365">
                  <c:v>4.5071235035872804E-3</c:v>
                </c:pt>
                <c:pt idx="4366">
                  <c:v>4.4469376770090996E-3</c:v>
                </c:pt>
                <c:pt idx="4367">
                  <c:v>4.4469376770090996E-3</c:v>
                </c:pt>
                <c:pt idx="4368">
                  <c:v>4.4151413912690797E-3</c:v>
                </c:pt>
                <c:pt idx="4369">
                  <c:v>4.3850484779799402E-3</c:v>
                </c:pt>
                <c:pt idx="4370">
                  <c:v>4.3549555646907904E-3</c:v>
                </c:pt>
                <c:pt idx="4371">
                  <c:v>4.3254304422178898E-3</c:v>
                </c:pt>
                <c:pt idx="4372">
                  <c:v>4.3254304422178898E-3</c:v>
                </c:pt>
                <c:pt idx="4373">
                  <c:v>4.2930663656617404E-3</c:v>
                </c:pt>
                <c:pt idx="4374">
                  <c:v>4.2930663656617404E-3</c:v>
                </c:pt>
                <c:pt idx="4375">
                  <c:v>4.2635412431895102E-3</c:v>
                </c:pt>
                <c:pt idx="4376">
                  <c:v>4.2334483299003604E-3</c:v>
                </c:pt>
                <c:pt idx="4377">
                  <c:v>4.2033554166104299E-3</c:v>
                </c:pt>
                <c:pt idx="4378">
                  <c:v>4.2033554166104299E-3</c:v>
                </c:pt>
                <c:pt idx="4379">
                  <c:v>4.1715591308713103E-3</c:v>
                </c:pt>
                <c:pt idx="4380">
                  <c:v>4.1715591308713103E-3</c:v>
                </c:pt>
                <c:pt idx="4381">
                  <c:v>4.1414662175821597E-3</c:v>
                </c:pt>
                <c:pt idx="4382">
                  <c:v>4.1119410951091498E-3</c:v>
                </c:pt>
                <c:pt idx="4383">
                  <c:v>4.0818481818199999E-3</c:v>
                </c:pt>
                <c:pt idx="4384">
                  <c:v>4.0494841052638496E-3</c:v>
                </c:pt>
                <c:pt idx="4385">
                  <c:v>4.0494841052638496E-3</c:v>
                </c:pt>
                <c:pt idx="4386">
                  <c:v>4.0199589827917296E-3</c:v>
                </c:pt>
                <c:pt idx="4387">
                  <c:v>3.9898660695018E-3</c:v>
                </c:pt>
                <c:pt idx="4388">
                  <c:v>3.9597731562126502E-3</c:v>
                </c:pt>
                <c:pt idx="4389">
                  <c:v>3.9597731562126502E-3</c:v>
                </c:pt>
                <c:pt idx="4390">
                  <c:v>3.9279768704734196E-3</c:v>
                </c:pt>
                <c:pt idx="4391">
                  <c:v>3.8978839571843799E-3</c:v>
                </c:pt>
                <c:pt idx="4392">
                  <c:v>3.86835883471137E-3</c:v>
                </c:pt>
                <c:pt idx="4393">
                  <c:v>3.8359947581552102E-3</c:v>
                </c:pt>
                <c:pt idx="4394">
                  <c:v>3.8359947581552102E-3</c:v>
                </c:pt>
                <c:pt idx="4395">
                  <c:v>3.77637672239306E-3</c:v>
                </c:pt>
                <c:pt idx="4396">
                  <c:v>3.77637672239306E-3</c:v>
                </c:pt>
                <c:pt idx="4397">
                  <c:v>3.7462838091039102E-3</c:v>
                </c:pt>
                <c:pt idx="4398">
                  <c:v>3.7462838091039102E-3</c:v>
                </c:pt>
                <c:pt idx="4399">
                  <c:v>3.7144875233647802E-3</c:v>
                </c:pt>
                <c:pt idx="4400">
                  <c:v>3.7462838091039102E-3</c:v>
                </c:pt>
                <c:pt idx="4401">
                  <c:v>3.6843946100756399E-3</c:v>
                </c:pt>
                <c:pt idx="4402">
                  <c:v>3.65486948760263E-3</c:v>
                </c:pt>
                <c:pt idx="4403">
                  <c:v>3.59241249775744E-3</c:v>
                </c:pt>
                <c:pt idx="4404">
                  <c:v>3.5628873752844301E-3</c:v>
                </c:pt>
                <c:pt idx="4405">
                  <c:v>3.59241249775744E-3</c:v>
                </c:pt>
                <c:pt idx="4406">
                  <c:v>3.59241249775744E-3</c:v>
                </c:pt>
                <c:pt idx="4407">
                  <c:v>3.5628873752844301E-3</c:v>
                </c:pt>
                <c:pt idx="4408">
                  <c:v>3.5628873752844301E-3</c:v>
                </c:pt>
                <c:pt idx="4409">
                  <c:v>3.5327944619952798E-3</c:v>
                </c:pt>
                <c:pt idx="4410">
                  <c:v>3.50270154870613E-3</c:v>
                </c:pt>
                <c:pt idx="4411">
                  <c:v>3.47090526296701E-3</c:v>
                </c:pt>
                <c:pt idx="4412">
                  <c:v>3.44081234967708E-3</c:v>
                </c:pt>
                <c:pt idx="4413">
                  <c:v>3.44081234967708E-3</c:v>
                </c:pt>
                <c:pt idx="4414">
                  <c:v>3.4112872272048498E-3</c:v>
                </c:pt>
                <c:pt idx="4415">
                  <c:v>3.3811943139157E-3</c:v>
                </c:pt>
                <c:pt idx="4416">
                  <c:v>3.3811943139157E-3</c:v>
                </c:pt>
                <c:pt idx="4417">
                  <c:v>3.34939802817569E-3</c:v>
                </c:pt>
                <c:pt idx="4418">
                  <c:v>3.3193051148866499E-3</c:v>
                </c:pt>
                <c:pt idx="4419">
                  <c:v>3.2892122015975001E-3</c:v>
                </c:pt>
                <c:pt idx="4420">
                  <c:v>3.25968707912527E-3</c:v>
                </c:pt>
                <c:pt idx="4421">
                  <c:v>3.25968707912527E-3</c:v>
                </c:pt>
                <c:pt idx="4422">
                  <c:v>3.2273230025683399E-3</c:v>
                </c:pt>
                <c:pt idx="4423">
                  <c:v>3.2273230025683399E-3</c:v>
                </c:pt>
                <c:pt idx="4424">
                  <c:v>3.2273230025683399E-3</c:v>
                </c:pt>
                <c:pt idx="4425">
                  <c:v>3.1972300892791901E-3</c:v>
                </c:pt>
                <c:pt idx="4426">
                  <c:v>3.1972300892791901E-3</c:v>
                </c:pt>
                <c:pt idx="4427">
                  <c:v>3.1677049668070701E-3</c:v>
                </c:pt>
                <c:pt idx="4428">
                  <c:v>3.1376120535179198E-3</c:v>
                </c:pt>
                <c:pt idx="4429">
                  <c:v>3.1376120535179198E-3</c:v>
                </c:pt>
                <c:pt idx="4430">
                  <c:v>3.1058157677779099E-3</c:v>
                </c:pt>
                <c:pt idx="4431">
                  <c:v>3.0456299411996098E-3</c:v>
                </c:pt>
                <c:pt idx="4432">
                  <c:v>3.0161048187274898E-3</c:v>
                </c:pt>
                <c:pt idx="4433">
                  <c:v>3.0161048187274898E-3</c:v>
                </c:pt>
                <c:pt idx="4434">
                  <c:v>2.9837407421705602E-3</c:v>
                </c:pt>
                <c:pt idx="4435">
                  <c:v>2.95421561969833E-3</c:v>
                </c:pt>
                <c:pt idx="4436">
                  <c:v>2.95421561969833E-3</c:v>
                </c:pt>
                <c:pt idx="4437">
                  <c:v>2.9241227064092899E-3</c:v>
                </c:pt>
                <c:pt idx="4438">
                  <c:v>2.9241227064092899E-3</c:v>
                </c:pt>
                <c:pt idx="4439">
                  <c:v>2.8622335073801301E-3</c:v>
                </c:pt>
                <c:pt idx="4440">
                  <c:v>2.8321405940909799E-3</c:v>
                </c:pt>
                <c:pt idx="4441">
                  <c:v>2.80261547161797E-3</c:v>
                </c:pt>
                <c:pt idx="4442">
                  <c:v>2.80261547161797E-3</c:v>
                </c:pt>
                <c:pt idx="4443">
                  <c:v>2.7702513950618201E-3</c:v>
                </c:pt>
                <c:pt idx="4444">
                  <c:v>2.7702513950618201E-3</c:v>
                </c:pt>
                <c:pt idx="4445">
                  <c:v>2.74015848177278E-3</c:v>
                </c:pt>
                <c:pt idx="4446">
                  <c:v>2.7106333593005499E-3</c:v>
                </c:pt>
                <c:pt idx="4447">
                  <c:v>2.7106333593005499E-3</c:v>
                </c:pt>
                <c:pt idx="4448">
                  <c:v>2.6805404460114E-3</c:v>
                </c:pt>
                <c:pt idx="4449">
                  <c:v>2.6805404460114E-3</c:v>
                </c:pt>
                <c:pt idx="4450">
                  <c:v>2.6487441602713901E-3</c:v>
                </c:pt>
                <c:pt idx="4451">
                  <c:v>2.6487441602713901E-3</c:v>
                </c:pt>
                <c:pt idx="4452">
                  <c:v>2.61865124698235E-3</c:v>
                </c:pt>
                <c:pt idx="4453">
                  <c:v>2.61865124698235E-3</c:v>
                </c:pt>
                <c:pt idx="4454">
                  <c:v>2.61865124698235E-3</c:v>
                </c:pt>
                <c:pt idx="4455">
                  <c:v>2.5885583336932002E-3</c:v>
                </c:pt>
                <c:pt idx="4456">
                  <c:v>2.5590332112201998E-3</c:v>
                </c:pt>
                <c:pt idx="4457">
                  <c:v>2.49714401219192E-3</c:v>
                </c:pt>
                <c:pt idx="4458">
                  <c:v>2.49714401219192E-3</c:v>
                </c:pt>
                <c:pt idx="4459">
                  <c:v>2.49714401219192E-3</c:v>
                </c:pt>
                <c:pt idx="4460">
                  <c:v>2.4670510989019999E-3</c:v>
                </c:pt>
                <c:pt idx="4461">
                  <c:v>2.4670510989019999E-3</c:v>
                </c:pt>
                <c:pt idx="4462">
                  <c:v>2.4670510989019999E-3</c:v>
                </c:pt>
                <c:pt idx="4463">
                  <c:v>2.4369581856128501E-3</c:v>
                </c:pt>
                <c:pt idx="4464">
                  <c:v>2.4369581856128501E-3</c:v>
                </c:pt>
                <c:pt idx="4465">
                  <c:v>2.3750689865844601E-3</c:v>
                </c:pt>
                <c:pt idx="4466">
                  <c:v>2.3750689865844601E-3</c:v>
                </c:pt>
                <c:pt idx="4467">
                  <c:v>2.3449760732953098E-3</c:v>
                </c:pt>
                <c:pt idx="4468">
                  <c:v>2.3154509508224201E-3</c:v>
                </c:pt>
                <c:pt idx="4469">
                  <c:v>2.2830868742662598E-3</c:v>
                </c:pt>
                <c:pt idx="4470">
                  <c:v>2.2535617517932499E-3</c:v>
                </c:pt>
                <c:pt idx="4471">
                  <c:v>2.2535617517932499E-3</c:v>
                </c:pt>
                <c:pt idx="4472">
                  <c:v>2.2535617517932499E-3</c:v>
                </c:pt>
                <c:pt idx="4473">
                  <c:v>2.22346883850411E-3</c:v>
                </c:pt>
                <c:pt idx="4474">
                  <c:v>2.1933759252149602E-3</c:v>
                </c:pt>
                <c:pt idx="4475">
                  <c:v>2.1615796394758302E-3</c:v>
                </c:pt>
                <c:pt idx="4476">
                  <c:v>2.1314867261859002E-3</c:v>
                </c:pt>
                <c:pt idx="4477">
                  <c:v>2.1615796394758302E-3</c:v>
                </c:pt>
                <c:pt idx="4478">
                  <c:v>2.1615796394758302E-3</c:v>
                </c:pt>
                <c:pt idx="4479">
                  <c:v>2.10196160371368E-3</c:v>
                </c:pt>
                <c:pt idx="4480">
                  <c:v>2.10196160371368E-3</c:v>
                </c:pt>
                <c:pt idx="4481">
                  <c:v>2.10196160371368E-3</c:v>
                </c:pt>
                <c:pt idx="4482">
                  <c:v>2.0718686904245302E-3</c:v>
                </c:pt>
                <c:pt idx="4483">
                  <c:v>2.0099794913954702E-3</c:v>
                </c:pt>
                <c:pt idx="4484">
                  <c:v>2.0099794913954702E-3</c:v>
                </c:pt>
                <c:pt idx="4485">
                  <c:v>1.9798865781063299E-3</c:v>
                </c:pt>
                <c:pt idx="4486">
                  <c:v>1.9798865781063299E-3</c:v>
                </c:pt>
                <c:pt idx="4487">
                  <c:v>1.9503614556342099E-3</c:v>
                </c:pt>
                <c:pt idx="4488">
                  <c:v>1.9503614556342099E-3</c:v>
                </c:pt>
                <c:pt idx="4489">
                  <c:v>1.9179973790771599E-3</c:v>
                </c:pt>
                <c:pt idx="4490">
                  <c:v>1.9179973790771599E-3</c:v>
                </c:pt>
                <c:pt idx="4491">
                  <c:v>1.8879044657880101E-3</c:v>
                </c:pt>
                <c:pt idx="4492">
                  <c:v>1.8879044657880101E-3</c:v>
                </c:pt>
                <c:pt idx="4493">
                  <c:v>1.8583793433159001E-3</c:v>
                </c:pt>
                <c:pt idx="4494">
                  <c:v>1.82828643002675E-3</c:v>
                </c:pt>
                <c:pt idx="4495">
                  <c:v>1.7964901442867299E-3</c:v>
                </c:pt>
                <c:pt idx="4496">
                  <c:v>1.7964901442867299E-3</c:v>
                </c:pt>
                <c:pt idx="4497">
                  <c:v>1.7363043177085499E-3</c:v>
                </c:pt>
                <c:pt idx="4498">
                  <c:v>1.7363043177085499E-3</c:v>
                </c:pt>
                <c:pt idx="4499">
                  <c:v>1.70450803196853E-3</c:v>
                </c:pt>
                <c:pt idx="4500">
                  <c:v>1.67441511867938E-3</c:v>
                </c:pt>
                <c:pt idx="4501">
                  <c:v>1.64488999620727E-3</c:v>
                </c:pt>
                <c:pt idx="4502">
                  <c:v>1.6147970829181199E-3</c:v>
                </c:pt>
                <c:pt idx="4503">
                  <c:v>1.5824330063610699E-3</c:v>
                </c:pt>
                <c:pt idx="4504">
                  <c:v>1.55290788388895E-3</c:v>
                </c:pt>
                <c:pt idx="4505">
                  <c:v>1.5824330063610699E-3</c:v>
                </c:pt>
                <c:pt idx="4506">
                  <c:v>1.55290788388895E-3</c:v>
                </c:pt>
                <c:pt idx="4507">
                  <c:v>1.5228149705998101E-3</c:v>
                </c:pt>
                <c:pt idx="4508">
                  <c:v>1.5228149705998101E-3</c:v>
                </c:pt>
                <c:pt idx="4509">
                  <c:v>1.5228149705998101E-3</c:v>
                </c:pt>
                <c:pt idx="4510">
                  <c:v>1.4927220573106601E-3</c:v>
                </c:pt>
                <c:pt idx="4511">
                  <c:v>1.4927220573106601E-3</c:v>
                </c:pt>
                <c:pt idx="4512">
                  <c:v>1.4609257715707501E-3</c:v>
                </c:pt>
                <c:pt idx="4513">
                  <c:v>1.4609257715707501E-3</c:v>
                </c:pt>
                <c:pt idx="4514">
                  <c:v>1.4013077358093801E-3</c:v>
                </c:pt>
                <c:pt idx="4515">
                  <c:v>1.4013077358093801E-3</c:v>
                </c:pt>
                <c:pt idx="4516">
                  <c:v>1.37121482252023E-3</c:v>
                </c:pt>
                <c:pt idx="4517">
                  <c:v>1.37121482252023E-3</c:v>
                </c:pt>
                <c:pt idx="4518">
                  <c:v>1.37121482252023E-3</c:v>
                </c:pt>
                <c:pt idx="4519">
                  <c:v>1.3394185367803201E-3</c:v>
                </c:pt>
                <c:pt idx="4520">
                  <c:v>1.30932562349118E-3</c:v>
                </c:pt>
                <c:pt idx="4521">
                  <c:v>1.2792327102020299E-3</c:v>
                </c:pt>
                <c:pt idx="4522">
                  <c:v>1.24970758772902E-3</c:v>
                </c:pt>
                <c:pt idx="4523">
                  <c:v>1.24970758772902E-3</c:v>
                </c:pt>
                <c:pt idx="4524">
                  <c:v>1.18781838870075E-3</c:v>
                </c:pt>
                <c:pt idx="4525">
                  <c:v>1.18781838870075E-3</c:v>
                </c:pt>
                <c:pt idx="4526">
                  <c:v>1.1577254754115999E-3</c:v>
                </c:pt>
                <c:pt idx="4527">
                  <c:v>1.1577254754115999E-3</c:v>
                </c:pt>
                <c:pt idx="4528">
                  <c:v>1.1577254754115999E-3</c:v>
                </c:pt>
                <c:pt idx="4529">
                  <c:v>1.1276325621216699E-3</c:v>
                </c:pt>
                <c:pt idx="4530">
                  <c:v>1.09583627638243E-3</c:v>
                </c:pt>
                <c:pt idx="4531">
                  <c:v>1.09583627638243E-3</c:v>
                </c:pt>
                <c:pt idx="4532">
                  <c:v>1.09583627638243E-3</c:v>
                </c:pt>
                <c:pt idx="4533">
                  <c:v>1.0657433630934E-3</c:v>
                </c:pt>
                <c:pt idx="4534">
                  <c:v>1.0657433630934E-3</c:v>
                </c:pt>
                <c:pt idx="4535">
                  <c:v>1.03565044980425E-3</c:v>
                </c:pt>
                <c:pt idx="4536">
                  <c:v>1.0657433630934E-3</c:v>
                </c:pt>
                <c:pt idx="4537">
                  <c:v>1.0061253273312401E-3</c:v>
                </c:pt>
                <c:pt idx="4538">
                  <c:v>9.4423612830296698E-4</c:v>
                </c:pt>
                <c:pt idx="4539">
                  <c:v>9.1414321501292995E-4</c:v>
                </c:pt>
                <c:pt idx="4540">
                  <c:v>9.1414321501292995E-4</c:v>
                </c:pt>
                <c:pt idx="4541">
                  <c:v>9.1414321501292995E-4</c:v>
                </c:pt>
                <c:pt idx="4542">
                  <c:v>8.8405030172389299E-4</c:v>
                </c:pt>
                <c:pt idx="4543">
                  <c:v>8.8405030172389299E-4</c:v>
                </c:pt>
                <c:pt idx="4544">
                  <c:v>8.5225401598465499E-4</c:v>
                </c:pt>
                <c:pt idx="4545">
                  <c:v>8.2216110269550603E-4</c:v>
                </c:pt>
                <c:pt idx="4546">
                  <c:v>8.2216110269550603E-4</c:v>
                </c:pt>
                <c:pt idx="4547">
                  <c:v>7.9263598022261096E-4</c:v>
                </c:pt>
                <c:pt idx="4548">
                  <c:v>7.9263598022261096E-4</c:v>
                </c:pt>
                <c:pt idx="4549">
                  <c:v>7.6254306693346297E-4</c:v>
                </c:pt>
                <c:pt idx="4550">
                  <c:v>7.3017899037730604E-4</c:v>
                </c:pt>
                <c:pt idx="4551">
                  <c:v>7.3017899037730604E-4</c:v>
                </c:pt>
                <c:pt idx="4552">
                  <c:v>7.0065386790429897E-4</c:v>
                </c:pt>
                <c:pt idx="4553">
                  <c:v>7.0065386790429897E-4</c:v>
                </c:pt>
                <c:pt idx="4554">
                  <c:v>7.0065386790429897E-4</c:v>
                </c:pt>
                <c:pt idx="4555">
                  <c:v>6.7056095461515098E-4</c:v>
                </c:pt>
                <c:pt idx="4556">
                  <c:v>6.3876466887602401E-4</c:v>
                </c:pt>
                <c:pt idx="4557">
                  <c:v>6.0867175558687603E-4</c:v>
                </c:pt>
                <c:pt idx="4558">
                  <c:v>5.7857884229695099E-4</c:v>
                </c:pt>
                <c:pt idx="4559">
                  <c:v>5.7857884229695099E-4</c:v>
                </c:pt>
                <c:pt idx="4560">
                  <c:v>5.4905371982472096E-4</c:v>
                </c:pt>
                <c:pt idx="4561">
                  <c:v>5.4905371982472096E-4</c:v>
                </c:pt>
                <c:pt idx="4562">
                  <c:v>5.1668964326856404E-4</c:v>
                </c:pt>
                <c:pt idx="4563">
                  <c:v>4.8716452079566901E-4</c:v>
                </c:pt>
                <c:pt idx="4564">
                  <c:v>4.5707160750652097E-4</c:v>
                </c:pt>
                <c:pt idx="4565">
                  <c:v>4.5707160750652097E-4</c:v>
                </c:pt>
                <c:pt idx="4566">
                  <c:v>4.2697869421737299E-4</c:v>
                </c:pt>
                <c:pt idx="4567">
                  <c:v>4.2697869421737299E-4</c:v>
                </c:pt>
                <c:pt idx="4568">
                  <c:v>3.9518240847813402E-4</c:v>
                </c:pt>
                <c:pt idx="4569">
                  <c:v>3.6508949518820899E-4</c:v>
                </c:pt>
                <c:pt idx="4570">
                  <c:v>3.6508949518820899E-4</c:v>
                </c:pt>
                <c:pt idx="4571">
                  <c:v>3.3556437271609101E-4</c:v>
                </c:pt>
                <c:pt idx="4572">
                  <c:v>3.3556437271609101E-4</c:v>
                </c:pt>
                <c:pt idx="4573">
                  <c:v>3.0547145942694303E-4</c:v>
                </c:pt>
                <c:pt idx="4574">
                  <c:v>2.7310738287078502E-4</c:v>
                </c:pt>
                <c:pt idx="4575">
                  <c:v>2.7310738287078502E-4</c:v>
                </c:pt>
                <c:pt idx="4576">
                  <c:v>2.43582260397779E-4</c:v>
                </c:pt>
                <c:pt idx="4577">
                  <c:v>2.43582260397779E-4</c:v>
                </c:pt>
                <c:pt idx="4578">
                  <c:v>2.1348934710863101E-4</c:v>
                </c:pt>
                <c:pt idx="4579">
                  <c:v>2.1348934710863101E-4</c:v>
                </c:pt>
                <c:pt idx="4580">
                  <c:v>2.1348934710863101E-4</c:v>
                </c:pt>
                <c:pt idx="4581">
                  <c:v>1.8339643381959399E-4</c:v>
                </c:pt>
                <c:pt idx="4582">
                  <c:v>1.51600148079578E-4</c:v>
                </c:pt>
                <c:pt idx="4583">
                  <c:v>1.2150723479043001E-4</c:v>
                </c:pt>
                <c:pt idx="4584">
                  <c:v>9.1982112318311798E-5</c:v>
                </c:pt>
                <c:pt idx="4585">
                  <c:v>6.1889199029163704E-5</c:v>
                </c:pt>
                <c:pt idx="4586">
                  <c:v>3.00929132891481E-5</c:v>
                </c:pt>
                <c:pt idx="4587">
                  <c:v>3.00929132891481E-5</c:v>
                </c:pt>
                <c:pt idx="4588">
                  <c:v>0</c:v>
                </c:pt>
                <c:pt idx="4589">
                  <c:v>0</c:v>
                </c:pt>
              </c:numCache>
            </c:numRef>
          </c:yVal>
          <c:smooth val="1"/>
          <c:extLst xmlns:c16r2="http://schemas.microsoft.com/office/drawing/2015/06/chart">
            <c:ext xmlns:c16="http://schemas.microsoft.com/office/drawing/2014/chart" uri="{C3380CC4-5D6E-409C-BE32-E72D297353CC}">
              <c16:uniqueId val="{00000000-A04B-394D-AFEA-76D4389A43A0}"/>
            </c:ext>
          </c:extLst>
        </c:ser>
        <c:ser>
          <c:idx val="1"/>
          <c:order val="1"/>
          <c:tx>
            <c:v>50dpm</c:v>
          </c:tx>
          <c:spPr>
            <a:ln w="19050" cap="rnd">
              <a:solidFill>
                <a:schemeClr val="accent2"/>
              </a:solidFill>
              <a:round/>
            </a:ln>
            <a:effectLst/>
          </c:spPr>
          <c:marker>
            <c:symbol val="none"/>
          </c:marker>
          <c:xVal>
            <c:numRef>
              <c:f>'15RB'!$P$6:$P$923</c:f>
              <c:numCache>
                <c:formatCode>General</c:formatCode>
                <c:ptCount val="918"/>
                <c:pt idx="0">
                  <c:v>295.69799999999992</c:v>
                </c:pt>
                <c:pt idx="1">
                  <c:v>296.29700000000003</c:v>
                </c:pt>
                <c:pt idx="2">
                  <c:v>296.94900000000001</c:v>
                </c:pt>
                <c:pt idx="3">
                  <c:v>297.62799999999999</c:v>
                </c:pt>
                <c:pt idx="4">
                  <c:v>298.31900000000002</c:v>
                </c:pt>
                <c:pt idx="5">
                  <c:v>299.017</c:v>
                </c:pt>
                <c:pt idx="6">
                  <c:v>299.72800000000001</c:v>
                </c:pt>
                <c:pt idx="7">
                  <c:v>300.44200000000001</c:v>
                </c:pt>
                <c:pt idx="8">
                  <c:v>301.16000000000008</c:v>
                </c:pt>
                <c:pt idx="9">
                  <c:v>301.87700000000001</c:v>
                </c:pt>
                <c:pt idx="10">
                  <c:v>302.59500000000003</c:v>
                </c:pt>
                <c:pt idx="11">
                  <c:v>303.31599999999992</c:v>
                </c:pt>
                <c:pt idx="12">
                  <c:v>304.03699999999981</c:v>
                </c:pt>
                <c:pt idx="13">
                  <c:v>304.76799999999997</c:v>
                </c:pt>
                <c:pt idx="14">
                  <c:v>305.50799999999992</c:v>
                </c:pt>
                <c:pt idx="15">
                  <c:v>306.24700000000001</c:v>
                </c:pt>
                <c:pt idx="16">
                  <c:v>306.98899999999981</c:v>
                </c:pt>
                <c:pt idx="17">
                  <c:v>307.73500000000001</c:v>
                </c:pt>
                <c:pt idx="18">
                  <c:v>308.48</c:v>
                </c:pt>
                <c:pt idx="19">
                  <c:v>309.22199999999981</c:v>
                </c:pt>
                <c:pt idx="20">
                  <c:v>309.97000000000003</c:v>
                </c:pt>
                <c:pt idx="21">
                  <c:v>310.72099999999978</c:v>
                </c:pt>
                <c:pt idx="22">
                  <c:v>311.46699999999981</c:v>
                </c:pt>
                <c:pt idx="23">
                  <c:v>312.22199999999981</c:v>
                </c:pt>
                <c:pt idx="24">
                  <c:v>312.97599999999977</c:v>
                </c:pt>
                <c:pt idx="25">
                  <c:v>313.73</c:v>
                </c:pt>
                <c:pt idx="26">
                  <c:v>314.48399999999981</c:v>
                </c:pt>
                <c:pt idx="27">
                  <c:v>315.24099999999999</c:v>
                </c:pt>
                <c:pt idx="28">
                  <c:v>316</c:v>
                </c:pt>
                <c:pt idx="29">
                  <c:v>316.767</c:v>
                </c:pt>
                <c:pt idx="30">
                  <c:v>317.53300000000002</c:v>
                </c:pt>
                <c:pt idx="31">
                  <c:v>318.29599999999982</c:v>
                </c:pt>
                <c:pt idx="32">
                  <c:v>319.05599999999993</c:v>
                </c:pt>
                <c:pt idx="33">
                  <c:v>319.82400000000001</c:v>
                </c:pt>
                <c:pt idx="34">
                  <c:v>320.59100000000001</c:v>
                </c:pt>
                <c:pt idx="35">
                  <c:v>321.36399999999992</c:v>
                </c:pt>
                <c:pt idx="36">
                  <c:v>322.13600000000002</c:v>
                </c:pt>
                <c:pt idx="37">
                  <c:v>322.91099999999977</c:v>
                </c:pt>
                <c:pt idx="38">
                  <c:v>323.68700000000001</c:v>
                </c:pt>
                <c:pt idx="39">
                  <c:v>324.46600000000001</c:v>
                </c:pt>
                <c:pt idx="40">
                  <c:v>325.25</c:v>
                </c:pt>
                <c:pt idx="41">
                  <c:v>326.03899999999982</c:v>
                </c:pt>
                <c:pt idx="42">
                  <c:v>326.82499999999999</c:v>
                </c:pt>
                <c:pt idx="43">
                  <c:v>327.60699999999991</c:v>
                </c:pt>
                <c:pt idx="44">
                  <c:v>328.38900000000001</c:v>
                </c:pt>
                <c:pt idx="45">
                  <c:v>329.17099999999999</c:v>
                </c:pt>
                <c:pt idx="46">
                  <c:v>329.95699999999982</c:v>
                </c:pt>
                <c:pt idx="47">
                  <c:v>330.73799999999977</c:v>
                </c:pt>
                <c:pt idx="48">
                  <c:v>331.52100000000002</c:v>
                </c:pt>
                <c:pt idx="49">
                  <c:v>332.30899999999991</c:v>
                </c:pt>
                <c:pt idx="50">
                  <c:v>333.101</c:v>
                </c:pt>
                <c:pt idx="51">
                  <c:v>333.89600000000002</c:v>
                </c:pt>
                <c:pt idx="52">
                  <c:v>334.69400000000002</c:v>
                </c:pt>
                <c:pt idx="53">
                  <c:v>335.49900000000002</c:v>
                </c:pt>
                <c:pt idx="54">
                  <c:v>336.30599999999993</c:v>
                </c:pt>
                <c:pt idx="55">
                  <c:v>337.10599999999999</c:v>
                </c:pt>
                <c:pt idx="56">
                  <c:v>337.90199999999982</c:v>
                </c:pt>
                <c:pt idx="57">
                  <c:v>338.7</c:v>
                </c:pt>
                <c:pt idx="58">
                  <c:v>339.50400000000002</c:v>
                </c:pt>
                <c:pt idx="59">
                  <c:v>340.30500000000001</c:v>
                </c:pt>
                <c:pt idx="60">
                  <c:v>341.10500000000002</c:v>
                </c:pt>
                <c:pt idx="61">
                  <c:v>341.90599999999978</c:v>
                </c:pt>
                <c:pt idx="62">
                  <c:v>342.70699999999982</c:v>
                </c:pt>
                <c:pt idx="63">
                  <c:v>343.51099999999991</c:v>
                </c:pt>
                <c:pt idx="64">
                  <c:v>344.31</c:v>
                </c:pt>
                <c:pt idx="65">
                  <c:v>345.101</c:v>
                </c:pt>
                <c:pt idx="66">
                  <c:v>345.89499999999992</c:v>
                </c:pt>
                <c:pt idx="67">
                  <c:v>346.68799999999999</c:v>
                </c:pt>
                <c:pt idx="68">
                  <c:v>347.48099999999982</c:v>
                </c:pt>
                <c:pt idx="69">
                  <c:v>348.28199999999981</c:v>
                </c:pt>
                <c:pt idx="70">
                  <c:v>349.08799999999991</c:v>
                </c:pt>
                <c:pt idx="71">
                  <c:v>349.89299999999997</c:v>
                </c:pt>
                <c:pt idx="72">
                  <c:v>350.69900000000001</c:v>
                </c:pt>
                <c:pt idx="73">
                  <c:v>351.50200000000001</c:v>
                </c:pt>
                <c:pt idx="74">
                  <c:v>352.3</c:v>
                </c:pt>
                <c:pt idx="75">
                  <c:v>353.10699999999991</c:v>
                </c:pt>
                <c:pt idx="76">
                  <c:v>353.91300000000001</c:v>
                </c:pt>
                <c:pt idx="77">
                  <c:v>354.72199999999981</c:v>
                </c:pt>
                <c:pt idx="78">
                  <c:v>355.53499999999991</c:v>
                </c:pt>
                <c:pt idx="79">
                  <c:v>356.346</c:v>
                </c:pt>
                <c:pt idx="80">
                  <c:v>357.15499999999997</c:v>
                </c:pt>
                <c:pt idx="81">
                  <c:v>357.96499999999997</c:v>
                </c:pt>
                <c:pt idx="82">
                  <c:v>358.77699999999982</c:v>
                </c:pt>
                <c:pt idx="83">
                  <c:v>359.58299999999991</c:v>
                </c:pt>
                <c:pt idx="84">
                  <c:v>360.38599999999991</c:v>
                </c:pt>
                <c:pt idx="85">
                  <c:v>361.18799999999999</c:v>
                </c:pt>
                <c:pt idx="86">
                  <c:v>361.98799999999977</c:v>
                </c:pt>
                <c:pt idx="87">
                  <c:v>362.78899999999982</c:v>
                </c:pt>
                <c:pt idx="88">
                  <c:v>363.58799999999991</c:v>
                </c:pt>
                <c:pt idx="89">
                  <c:v>364.38599999999991</c:v>
                </c:pt>
                <c:pt idx="90">
                  <c:v>365.18200000000002</c:v>
                </c:pt>
                <c:pt idx="91">
                  <c:v>365.97399999999982</c:v>
                </c:pt>
                <c:pt idx="92">
                  <c:v>366.76799999999997</c:v>
                </c:pt>
                <c:pt idx="93">
                  <c:v>367.55799999999999</c:v>
                </c:pt>
                <c:pt idx="94">
                  <c:v>368.34500000000008</c:v>
                </c:pt>
                <c:pt idx="95">
                  <c:v>369.13099999999991</c:v>
                </c:pt>
                <c:pt idx="96">
                  <c:v>369.91199999999998</c:v>
                </c:pt>
                <c:pt idx="97">
                  <c:v>370.69200000000001</c:v>
                </c:pt>
                <c:pt idx="98">
                  <c:v>371.47</c:v>
                </c:pt>
                <c:pt idx="99">
                  <c:v>372.24900000000002</c:v>
                </c:pt>
                <c:pt idx="100">
                  <c:v>373.03</c:v>
                </c:pt>
                <c:pt idx="101">
                  <c:v>373.80700000000002</c:v>
                </c:pt>
                <c:pt idx="102">
                  <c:v>374.58299999999991</c:v>
                </c:pt>
                <c:pt idx="103">
                  <c:v>375.36099999999999</c:v>
                </c:pt>
                <c:pt idx="104">
                  <c:v>376.13299999999992</c:v>
                </c:pt>
                <c:pt idx="105">
                  <c:v>376.90699999999981</c:v>
                </c:pt>
                <c:pt idx="106">
                  <c:v>377.68200000000002</c:v>
                </c:pt>
                <c:pt idx="107">
                  <c:v>378.45699999999982</c:v>
                </c:pt>
                <c:pt idx="108">
                  <c:v>379.24099999999999</c:v>
                </c:pt>
                <c:pt idx="109">
                  <c:v>380.03699999999998</c:v>
                </c:pt>
                <c:pt idx="110">
                  <c:v>380.83199999999982</c:v>
                </c:pt>
                <c:pt idx="111">
                  <c:v>381.62099999999992</c:v>
                </c:pt>
                <c:pt idx="112">
                  <c:v>382.40599999999978</c:v>
                </c:pt>
                <c:pt idx="113">
                  <c:v>383.19</c:v>
                </c:pt>
                <c:pt idx="114">
                  <c:v>383.97300000000001</c:v>
                </c:pt>
                <c:pt idx="115">
                  <c:v>384.75299999999999</c:v>
                </c:pt>
                <c:pt idx="116">
                  <c:v>385.529</c:v>
                </c:pt>
                <c:pt idx="117">
                  <c:v>386.30899999999991</c:v>
                </c:pt>
                <c:pt idx="118">
                  <c:v>387.09300000000002</c:v>
                </c:pt>
                <c:pt idx="119">
                  <c:v>387.87599999999992</c:v>
                </c:pt>
                <c:pt idx="120">
                  <c:v>388.666</c:v>
                </c:pt>
                <c:pt idx="121">
                  <c:v>389.46</c:v>
                </c:pt>
                <c:pt idx="122">
                  <c:v>390.24900000000002</c:v>
                </c:pt>
                <c:pt idx="123">
                  <c:v>391.03800000000001</c:v>
                </c:pt>
                <c:pt idx="124">
                  <c:v>391.834</c:v>
                </c:pt>
                <c:pt idx="125">
                  <c:v>392.637</c:v>
                </c:pt>
                <c:pt idx="126">
                  <c:v>393.46199999999982</c:v>
                </c:pt>
                <c:pt idx="127">
                  <c:v>394.315</c:v>
                </c:pt>
                <c:pt idx="128">
                  <c:v>395.178</c:v>
                </c:pt>
                <c:pt idx="129">
                  <c:v>396.04399999999993</c:v>
                </c:pt>
                <c:pt idx="130">
                  <c:v>396.91500000000002</c:v>
                </c:pt>
                <c:pt idx="131">
                  <c:v>397.78599999999977</c:v>
                </c:pt>
                <c:pt idx="132">
                  <c:v>398.66300000000001</c:v>
                </c:pt>
                <c:pt idx="133">
                  <c:v>399.54200000000009</c:v>
                </c:pt>
                <c:pt idx="134">
                  <c:v>400.42700000000002</c:v>
                </c:pt>
                <c:pt idx="135">
                  <c:v>401.315</c:v>
                </c:pt>
                <c:pt idx="136">
                  <c:v>402.19900000000001</c:v>
                </c:pt>
                <c:pt idx="137">
                  <c:v>403.08499999999998</c:v>
                </c:pt>
                <c:pt idx="138">
                  <c:v>403.96600000000001</c:v>
                </c:pt>
                <c:pt idx="139">
                  <c:v>404.84199999999993</c:v>
                </c:pt>
                <c:pt idx="140">
                  <c:v>405.71899999999982</c:v>
                </c:pt>
                <c:pt idx="141">
                  <c:v>406.6</c:v>
                </c:pt>
                <c:pt idx="142">
                  <c:v>407.48299999999978</c:v>
                </c:pt>
                <c:pt idx="143">
                  <c:v>408.36500000000001</c:v>
                </c:pt>
                <c:pt idx="144">
                  <c:v>409.25299999999999</c:v>
                </c:pt>
                <c:pt idx="145">
                  <c:v>410.14100000000002</c:v>
                </c:pt>
                <c:pt idx="146">
                  <c:v>411.029</c:v>
                </c:pt>
                <c:pt idx="147">
                  <c:v>411.92500000000001</c:v>
                </c:pt>
                <c:pt idx="148">
                  <c:v>412.80799999999999</c:v>
                </c:pt>
                <c:pt idx="149">
                  <c:v>413.68799999999999</c:v>
                </c:pt>
                <c:pt idx="150">
                  <c:v>414.56200000000001</c:v>
                </c:pt>
                <c:pt idx="151">
                  <c:v>415.43899999999979</c:v>
                </c:pt>
                <c:pt idx="152">
                  <c:v>416.31599999999997</c:v>
                </c:pt>
                <c:pt idx="153">
                  <c:v>417.19299999999993</c:v>
                </c:pt>
                <c:pt idx="154">
                  <c:v>418.07499999999999</c:v>
                </c:pt>
                <c:pt idx="155">
                  <c:v>418.952</c:v>
                </c:pt>
                <c:pt idx="156">
                  <c:v>419.82900000000001</c:v>
                </c:pt>
                <c:pt idx="157">
                  <c:v>420.71</c:v>
                </c:pt>
                <c:pt idx="158">
                  <c:v>421.59199999999981</c:v>
                </c:pt>
                <c:pt idx="159">
                  <c:v>422.47</c:v>
                </c:pt>
                <c:pt idx="160">
                  <c:v>423.34800000000001</c:v>
                </c:pt>
                <c:pt idx="161">
                  <c:v>424.22800000000001</c:v>
                </c:pt>
                <c:pt idx="162">
                  <c:v>425.10500000000002</c:v>
                </c:pt>
                <c:pt idx="163">
                  <c:v>425.97800000000001</c:v>
                </c:pt>
                <c:pt idx="164">
                  <c:v>426.84800000000001</c:v>
                </c:pt>
                <c:pt idx="165">
                  <c:v>427.71699999999981</c:v>
                </c:pt>
                <c:pt idx="166">
                  <c:v>428.584</c:v>
                </c:pt>
                <c:pt idx="167">
                  <c:v>429.45100000000002</c:v>
                </c:pt>
                <c:pt idx="168">
                  <c:v>430.31899999999979</c:v>
                </c:pt>
                <c:pt idx="169">
                  <c:v>431.19200000000001</c:v>
                </c:pt>
                <c:pt idx="170">
                  <c:v>432.06200000000001</c:v>
                </c:pt>
                <c:pt idx="171">
                  <c:v>432.92999999999978</c:v>
                </c:pt>
                <c:pt idx="172">
                  <c:v>433.79899999999981</c:v>
                </c:pt>
                <c:pt idx="173">
                  <c:v>434.67099999999999</c:v>
                </c:pt>
                <c:pt idx="174">
                  <c:v>435.541</c:v>
                </c:pt>
                <c:pt idx="175">
                  <c:v>436.41099999999977</c:v>
                </c:pt>
                <c:pt idx="176">
                  <c:v>437.28099999999978</c:v>
                </c:pt>
                <c:pt idx="177">
                  <c:v>438.15100000000001</c:v>
                </c:pt>
                <c:pt idx="178">
                  <c:v>439.01400000000001</c:v>
                </c:pt>
                <c:pt idx="179">
                  <c:v>439.87400000000002</c:v>
                </c:pt>
                <c:pt idx="180">
                  <c:v>440.73599999999982</c:v>
                </c:pt>
                <c:pt idx="181">
                  <c:v>441.60199999999992</c:v>
                </c:pt>
                <c:pt idx="182">
                  <c:v>442.46899999999982</c:v>
                </c:pt>
                <c:pt idx="183">
                  <c:v>443.33600000000001</c:v>
                </c:pt>
                <c:pt idx="184">
                  <c:v>444.20400000000001</c:v>
                </c:pt>
                <c:pt idx="185">
                  <c:v>445.072</c:v>
                </c:pt>
                <c:pt idx="186">
                  <c:v>445.94499999999999</c:v>
                </c:pt>
                <c:pt idx="187">
                  <c:v>446.81200000000001</c:v>
                </c:pt>
                <c:pt idx="188">
                  <c:v>447.678</c:v>
                </c:pt>
                <c:pt idx="189">
                  <c:v>448.54300000000001</c:v>
                </c:pt>
                <c:pt idx="190">
                  <c:v>449.41499999999979</c:v>
                </c:pt>
                <c:pt idx="191">
                  <c:v>450.29700000000003</c:v>
                </c:pt>
                <c:pt idx="192">
                  <c:v>451.173</c:v>
                </c:pt>
                <c:pt idx="193">
                  <c:v>452.04399999999993</c:v>
                </c:pt>
                <c:pt idx="194">
                  <c:v>452.90899999999982</c:v>
                </c:pt>
                <c:pt idx="195">
                  <c:v>453.76499999999999</c:v>
                </c:pt>
                <c:pt idx="196">
                  <c:v>454.62099999999992</c:v>
                </c:pt>
                <c:pt idx="197">
                  <c:v>455.47899999999998</c:v>
                </c:pt>
                <c:pt idx="198">
                  <c:v>456.33499999999998</c:v>
                </c:pt>
                <c:pt idx="199">
                  <c:v>457.18799999999999</c:v>
                </c:pt>
                <c:pt idx="200">
                  <c:v>458.04500000000002</c:v>
                </c:pt>
                <c:pt idx="201">
                  <c:v>458.90300000000002</c:v>
                </c:pt>
                <c:pt idx="202">
                  <c:v>459.75700000000001</c:v>
                </c:pt>
                <c:pt idx="203">
                  <c:v>460.61</c:v>
                </c:pt>
                <c:pt idx="204">
                  <c:v>461.46799999999979</c:v>
                </c:pt>
                <c:pt idx="205">
                  <c:v>462.31599999999997</c:v>
                </c:pt>
                <c:pt idx="206">
                  <c:v>463.16200000000009</c:v>
                </c:pt>
                <c:pt idx="207">
                  <c:v>464.00299999999999</c:v>
                </c:pt>
                <c:pt idx="208">
                  <c:v>464.84199999999993</c:v>
                </c:pt>
                <c:pt idx="209">
                  <c:v>465.67700000000002</c:v>
                </c:pt>
                <c:pt idx="210">
                  <c:v>466.51</c:v>
                </c:pt>
                <c:pt idx="211">
                  <c:v>467.34399999999999</c:v>
                </c:pt>
                <c:pt idx="212">
                  <c:v>468.18599999999998</c:v>
                </c:pt>
                <c:pt idx="213">
                  <c:v>469.029</c:v>
                </c:pt>
                <c:pt idx="214">
                  <c:v>469.87099999999992</c:v>
                </c:pt>
                <c:pt idx="215">
                  <c:v>470.71699999999981</c:v>
                </c:pt>
                <c:pt idx="216">
                  <c:v>471.56299999999999</c:v>
                </c:pt>
                <c:pt idx="217">
                  <c:v>472.40599999999978</c:v>
                </c:pt>
                <c:pt idx="218">
                  <c:v>473.24900000000002</c:v>
                </c:pt>
                <c:pt idx="219">
                  <c:v>474.089</c:v>
                </c:pt>
                <c:pt idx="220">
                  <c:v>474.92999999999978</c:v>
                </c:pt>
                <c:pt idx="221">
                  <c:v>475.76799999999997</c:v>
                </c:pt>
                <c:pt idx="222">
                  <c:v>476.60699999999991</c:v>
                </c:pt>
                <c:pt idx="223">
                  <c:v>477.45100000000002</c:v>
                </c:pt>
                <c:pt idx="224">
                  <c:v>478.29299999999978</c:v>
                </c:pt>
                <c:pt idx="225">
                  <c:v>479.13299999999998</c:v>
                </c:pt>
                <c:pt idx="226">
                  <c:v>479.96600000000001</c:v>
                </c:pt>
                <c:pt idx="227">
                  <c:v>480.79399999999981</c:v>
                </c:pt>
                <c:pt idx="228">
                  <c:v>481.62700000000001</c:v>
                </c:pt>
                <c:pt idx="229">
                  <c:v>482.46199999999982</c:v>
                </c:pt>
                <c:pt idx="230">
                  <c:v>483.29899999999981</c:v>
                </c:pt>
                <c:pt idx="231">
                  <c:v>484.14699999999999</c:v>
                </c:pt>
                <c:pt idx="232">
                  <c:v>484.99400000000003</c:v>
                </c:pt>
                <c:pt idx="233">
                  <c:v>485.84100000000001</c:v>
                </c:pt>
                <c:pt idx="234">
                  <c:v>486.68200000000002</c:v>
                </c:pt>
                <c:pt idx="235">
                  <c:v>487.52499999999992</c:v>
                </c:pt>
                <c:pt idx="236">
                  <c:v>488.36799999999999</c:v>
                </c:pt>
                <c:pt idx="237">
                  <c:v>489.20799999999991</c:v>
                </c:pt>
                <c:pt idx="238">
                  <c:v>490.04500000000002</c:v>
                </c:pt>
                <c:pt idx="239">
                  <c:v>490.87900000000002</c:v>
                </c:pt>
                <c:pt idx="240">
                  <c:v>491.72099999999978</c:v>
                </c:pt>
                <c:pt idx="241">
                  <c:v>492.56899999999979</c:v>
                </c:pt>
                <c:pt idx="242">
                  <c:v>493.41999999999979</c:v>
                </c:pt>
                <c:pt idx="243">
                  <c:v>494.274</c:v>
                </c:pt>
                <c:pt idx="244">
                  <c:v>495.12599999999992</c:v>
                </c:pt>
                <c:pt idx="245">
                  <c:v>495.96499999999997</c:v>
                </c:pt>
                <c:pt idx="246">
                  <c:v>496.803</c:v>
                </c:pt>
                <c:pt idx="247">
                  <c:v>497.63599999999991</c:v>
                </c:pt>
                <c:pt idx="248">
                  <c:v>498.47099999999978</c:v>
                </c:pt>
                <c:pt idx="249">
                  <c:v>499.30700000000002</c:v>
                </c:pt>
                <c:pt idx="250">
                  <c:v>500.14800000000002</c:v>
                </c:pt>
                <c:pt idx="251">
                  <c:v>500.99499999999978</c:v>
                </c:pt>
                <c:pt idx="252">
                  <c:v>501.84399999999999</c:v>
                </c:pt>
                <c:pt idx="253">
                  <c:v>502.68899999999991</c:v>
                </c:pt>
                <c:pt idx="254">
                  <c:v>503.53499999999991</c:v>
                </c:pt>
                <c:pt idx="255">
                  <c:v>504.37700000000001</c:v>
                </c:pt>
                <c:pt idx="256">
                  <c:v>505.21600000000001</c:v>
                </c:pt>
                <c:pt idx="257">
                  <c:v>506.05599999999998</c:v>
                </c:pt>
                <c:pt idx="258">
                  <c:v>506.89499999999992</c:v>
                </c:pt>
                <c:pt idx="259">
                  <c:v>507.73</c:v>
                </c:pt>
                <c:pt idx="260">
                  <c:v>508.56799999999993</c:v>
                </c:pt>
                <c:pt idx="261">
                  <c:v>509.404</c:v>
                </c:pt>
                <c:pt idx="262">
                  <c:v>510.24</c:v>
                </c:pt>
                <c:pt idx="263">
                  <c:v>511.07799999999992</c:v>
                </c:pt>
                <c:pt idx="264">
                  <c:v>511.91899999999981</c:v>
                </c:pt>
                <c:pt idx="265">
                  <c:v>512.76</c:v>
                </c:pt>
                <c:pt idx="266">
                  <c:v>513.59799999999996</c:v>
                </c:pt>
                <c:pt idx="267">
                  <c:v>514.43399999999997</c:v>
                </c:pt>
                <c:pt idx="268">
                  <c:v>515.26800000000003</c:v>
                </c:pt>
                <c:pt idx="269">
                  <c:v>516.10300000000007</c:v>
                </c:pt>
                <c:pt idx="270">
                  <c:v>516.93699999999978</c:v>
                </c:pt>
                <c:pt idx="271">
                  <c:v>517.76900000000001</c:v>
                </c:pt>
                <c:pt idx="272">
                  <c:v>518.60699999999997</c:v>
                </c:pt>
                <c:pt idx="273">
                  <c:v>519.44399999999996</c:v>
                </c:pt>
                <c:pt idx="274">
                  <c:v>520.28</c:v>
                </c:pt>
                <c:pt idx="275">
                  <c:v>521.11599999999999</c:v>
                </c:pt>
                <c:pt idx="276">
                  <c:v>521.95199999999977</c:v>
                </c:pt>
                <c:pt idx="277">
                  <c:v>522.79200000000003</c:v>
                </c:pt>
                <c:pt idx="278">
                  <c:v>523.6279999999997</c:v>
                </c:pt>
                <c:pt idx="279">
                  <c:v>524.471</c:v>
                </c:pt>
                <c:pt idx="280">
                  <c:v>525.31499999999983</c:v>
                </c:pt>
                <c:pt idx="281">
                  <c:v>526.16</c:v>
                </c:pt>
                <c:pt idx="282">
                  <c:v>527.00599999999997</c:v>
                </c:pt>
                <c:pt idx="283">
                  <c:v>527.84699999999975</c:v>
                </c:pt>
                <c:pt idx="284">
                  <c:v>528.69100000000003</c:v>
                </c:pt>
                <c:pt idx="285">
                  <c:v>529.53399999999999</c:v>
                </c:pt>
                <c:pt idx="286">
                  <c:v>530.38499999999999</c:v>
                </c:pt>
                <c:pt idx="287">
                  <c:v>531.24299999999971</c:v>
                </c:pt>
                <c:pt idx="288">
                  <c:v>532.09900000000005</c:v>
                </c:pt>
                <c:pt idx="289">
                  <c:v>532.94399999999996</c:v>
                </c:pt>
                <c:pt idx="290">
                  <c:v>533.78600000000006</c:v>
                </c:pt>
                <c:pt idx="291">
                  <c:v>534.62699999999973</c:v>
                </c:pt>
                <c:pt idx="292">
                  <c:v>535.46699999999976</c:v>
                </c:pt>
                <c:pt idx="293">
                  <c:v>536.30599999999981</c:v>
                </c:pt>
                <c:pt idx="294">
                  <c:v>537.14400000000001</c:v>
                </c:pt>
                <c:pt idx="295">
                  <c:v>537.99</c:v>
                </c:pt>
                <c:pt idx="296">
                  <c:v>538.83699999999976</c:v>
                </c:pt>
                <c:pt idx="297">
                  <c:v>539.68299999999999</c:v>
                </c:pt>
                <c:pt idx="298">
                  <c:v>540.53099999999972</c:v>
                </c:pt>
                <c:pt idx="299">
                  <c:v>541.37900000000002</c:v>
                </c:pt>
                <c:pt idx="300">
                  <c:v>542.23</c:v>
                </c:pt>
                <c:pt idx="301">
                  <c:v>543.08100000000002</c:v>
                </c:pt>
                <c:pt idx="302">
                  <c:v>543.93399999999997</c:v>
                </c:pt>
                <c:pt idx="303">
                  <c:v>544.78600000000006</c:v>
                </c:pt>
                <c:pt idx="304">
                  <c:v>545.63499999999999</c:v>
                </c:pt>
                <c:pt idx="305">
                  <c:v>546.48400000000004</c:v>
                </c:pt>
                <c:pt idx="306">
                  <c:v>547.32599999999979</c:v>
                </c:pt>
                <c:pt idx="307">
                  <c:v>548.16300000000001</c:v>
                </c:pt>
                <c:pt idx="308">
                  <c:v>549.0029999999997</c:v>
                </c:pt>
                <c:pt idx="309">
                  <c:v>549.84199999999976</c:v>
                </c:pt>
                <c:pt idx="310">
                  <c:v>550.67899999999997</c:v>
                </c:pt>
                <c:pt idx="311">
                  <c:v>551.51600000000008</c:v>
                </c:pt>
                <c:pt idx="312">
                  <c:v>552.34799999999962</c:v>
                </c:pt>
                <c:pt idx="313">
                  <c:v>553.17899999999997</c:v>
                </c:pt>
                <c:pt idx="314">
                  <c:v>554.00599999999997</c:v>
                </c:pt>
                <c:pt idx="315">
                  <c:v>554.83499999999981</c:v>
                </c:pt>
                <c:pt idx="316">
                  <c:v>555.66599999999971</c:v>
                </c:pt>
                <c:pt idx="317">
                  <c:v>556.49299999999971</c:v>
                </c:pt>
                <c:pt idx="318">
                  <c:v>557.31400000000008</c:v>
                </c:pt>
                <c:pt idx="319">
                  <c:v>558.13300000000004</c:v>
                </c:pt>
                <c:pt idx="320">
                  <c:v>558.94999999999982</c:v>
                </c:pt>
                <c:pt idx="321">
                  <c:v>559.76499999999999</c:v>
                </c:pt>
                <c:pt idx="322">
                  <c:v>560.58199999999999</c:v>
                </c:pt>
                <c:pt idx="323">
                  <c:v>561.40499999999997</c:v>
                </c:pt>
                <c:pt idx="324">
                  <c:v>562.22500000000002</c:v>
                </c:pt>
                <c:pt idx="325">
                  <c:v>563.04399999999998</c:v>
                </c:pt>
                <c:pt idx="326">
                  <c:v>563.86699999999962</c:v>
                </c:pt>
                <c:pt idx="327">
                  <c:v>564.69200000000001</c:v>
                </c:pt>
                <c:pt idx="328">
                  <c:v>565.51600000000008</c:v>
                </c:pt>
                <c:pt idx="329">
                  <c:v>566.34199999999976</c:v>
                </c:pt>
                <c:pt idx="330">
                  <c:v>567.17200000000003</c:v>
                </c:pt>
                <c:pt idx="331">
                  <c:v>568.00400000000002</c:v>
                </c:pt>
                <c:pt idx="332">
                  <c:v>568.83599999999979</c:v>
                </c:pt>
                <c:pt idx="333">
                  <c:v>569.66800000000001</c:v>
                </c:pt>
                <c:pt idx="334">
                  <c:v>570.49800000000005</c:v>
                </c:pt>
                <c:pt idx="335">
                  <c:v>571.32699999999977</c:v>
                </c:pt>
                <c:pt idx="336">
                  <c:v>572.15800000000002</c:v>
                </c:pt>
                <c:pt idx="337">
                  <c:v>572.98400000000004</c:v>
                </c:pt>
                <c:pt idx="338">
                  <c:v>573.80899999999997</c:v>
                </c:pt>
                <c:pt idx="339">
                  <c:v>574.63799999999969</c:v>
                </c:pt>
                <c:pt idx="340">
                  <c:v>575.46899999999982</c:v>
                </c:pt>
                <c:pt idx="341">
                  <c:v>576.30199999999979</c:v>
                </c:pt>
                <c:pt idx="342">
                  <c:v>577.14</c:v>
                </c:pt>
                <c:pt idx="343">
                  <c:v>577.98</c:v>
                </c:pt>
                <c:pt idx="344">
                  <c:v>578.81799999999976</c:v>
                </c:pt>
                <c:pt idx="345">
                  <c:v>579.66100000000006</c:v>
                </c:pt>
                <c:pt idx="346">
                  <c:v>580.50700000000006</c:v>
                </c:pt>
                <c:pt idx="347">
                  <c:v>581.35099999999977</c:v>
                </c:pt>
                <c:pt idx="348">
                  <c:v>582.19100000000003</c:v>
                </c:pt>
                <c:pt idx="349">
                  <c:v>583.03300000000002</c:v>
                </c:pt>
                <c:pt idx="350">
                  <c:v>583.87300000000005</c:v>
                </c:pt>
                <c:pt idx="351">
                  <c:v>584.71100000000001</c:v>
                </c:pt>
                <c:pt idx="352">
                  <c:v>585.54999999999973</c:v>
                </c:pt>
                <c:pt idx="353">
                  <c:v>586.38599999999997</c:v>
                </c:pt>
                <c:pt idx="354">
                  <c:v>587.22</c:v>
                </c:pt>
                <c:pt idx="355">
                  <c:v>588.0509999999997</c:v>
                </c:pt>
                <c:pt idx="356">
                  <c:v>588.88499999999999</c:v>
                </c:pt>
                <c:pt idx="357">
                  <c:v>589.71900000000005</c:v>
                </c:pt>
                <c:pt idx="358">
                  <c:v>590.55199999999979</c:v>
                </c:pt>
                <c:pt idx="359">
                  <c:v>591.38799999999969</c:v>
                </c:pt>
                <c:pt idx="360">
                  <c:v>592.226</c:v>
                </c:pt>
                <c:pt idx="361">
                  <c:v>593.06400000000008</c:v>
                </c:pt>
                <c:pt idx="362">
                  <c:v>593.90599999999972</c:v>
                </c:pt>
                <c:pt idx="363">
                  <c:v>594.74599999999998</c:v>
                </c:pt>
                <c:pt idx="364">
                  <c:v>595.58699999999999</c:v>
                </c:pt>
                <c:pt idx="365">
                  <c:v>596.43099999999981</c:v>
                </c:pt>
                <c:pt idx="366">
                  <c:v>597.27300000000002</c:v>
                </c:pt>
                <c:pt idx="367">
                  <c:v>598.11500000000001</c:v>
                </c:pt>
                <c:pt idx="368">
                  <c:v>598.94999999999982</c:v>
                </c:pt>
                <c:pt idx="369">
                  <c:v>599.78500000000008</c:v>
                </c:pt>
                <c:pt idx="370">
                  <c:v>600.62400000000002</c:v>
                </c:pt>
                <c:pt idx="371">
                  <c:v>601.46099999999979</c:v>
                </c:pt>
                <c:pt idx="372">
                  <c:v>602.29399999999998</c:v>
                </c:pt>
                <c:pt idx="373">
                  <c:v>603.1279999999997</c:v>
                </c:pt>
                <c:pt idx="374">
                  <c:v>603.95800000000008</c:v>
                </c:pt>
                <c:pt idx="375">
                  <c:v>604.78700000000003</c:v>
                </c:pt>
                <c:pt idx="376">
                  <c:v>605.61699999999996</c:v>
                </c:pt>
                <c:pt idx="377">
                  <c:v>606.44900000000007</c:v>
                </c:pt>
                <c:pt idx="378">
                  <c:v>607.27700000000004</c:v>
                </c:pt>
                <c:pt idx="379">
                  <c:v>608.10699999999997</c:v>
                </c:pt>
                <c:pt idx="380">
                  <c:v>608.93999999999983</c:v>
                </c:pt>
                <c:pt idx="381">
                  <c:v>609.77700000000004</c:v>
                </c:pt>
                <c:pt idx="382">
                  <c:v>610.62</c:v>
                </c:pt>
                <c:pt idx="383">
                  <c:v>611.46599999999978</c:v>
                </c:pt>
                <c:pt idx="384">
                  <c:v>612.30999999999972</c:v>
                </c:pt>
                <c:pt idx="385">
                  <c:v>613.149</c:v>
                </c:pt>
                <c:pt idx="386">
                  <c:v>613.98500000000001</c:v>
                </c:pt>
                <c:pt idx="387">
                  <c:v>614.82400000000007</c:v>
                </c:pt>
                <c:pt idx="388">
                  <c:v>615.66499999999996</c:v>
                </c:pt>
                <c:pt idx="389">
                  <c:v>616.5029999999997</c:v>
                </c:pt>
                <c:pt idx="390">
                  <c:v>617.34199999999976</c:v>
                </c:pt>
                <c:pt idx="391">
                  <c:v>618.18600000000004</c:v>
                </c:pt>
                <c:pt idx="392">
                  <c:v>619.02699999999982</c:v>
                </c:pt>
                <c:pt idx="393">
                  <c:v>619.86499999999978</c:v>
                </c:pt>
                <c:pt idx="394">
                  <c:v>620.70299999999997</c:v>
                </c:pt>
                <c:pt idx="395">
                  <c:v>621.54199999999969</c:v>
                </c:pt>
                <c:pt idx="396">
                  <c:v>622.38099999999997</c:v>
                </c:pt>
                <c:pt idx="397">
                  <c:v>623.221</c:v>
                </c:pt>
                <c:pt idx="398">
                  <c:v>624.06499999999983</c:v>
                </c:pt>
                <c:pt idx="399">
                  <c:v>624.904</c:v>
                </c:pt>
                <c:pt idx="400">
                  <c:v>625.74199999999996</c:v>
                </c:pt>
                <c:pt idx="401">
                  <c:v>626.58100000000002</c:v>
                </c:pt>
                <c:pt idx="402">
                  <c:v>627.42099999999982</c:v>
                </c:pt>
                <c:pt idx="403">
                  <c:v>628.26</c:v>
                </c:pt>
                <c:pt idx="404">
                  <c:v>629.09699999999998</c:v>
                </c:pt>
                <c:pt idx="405">
                  <c:v>629.93199999999979</c:v>
                </c:pt>
                <c:pt idx="406">
                  <c:v>630.76800000000003</c:v>
                </c:pt>
                <c:pt idx="407">
                  <c:v>631.60199999999998</c:v>
                </c:pt>
                <c:pt idx="408">
                  <c:v>632.43399999999997</c:v>
                </c:pt>
                <c:pt idx="409">
                  <c:v>633.26699999999983</c:v>
                </c:pt>
                <c:pt idx="410">
                  <c:v>634.10199999999998</c:v>
                </c:pt>
                <c:pt idx="411">
                  <c:v>634.93900000000008</c:v>
                </c:pt>
                <c:pt idx="412">
                  <c:v>635.77600000000007</c:v>
                </c:pt>
                <c:pt idx="413">
                  <c:v>636.61599999999999</c:v>
                </c:pt>
                <c:pt idx="414">
                  <c:v>637.45399999999972</c:v>
                </c:pt>
                <c:pt idx="415">
                  <c:v>638.29500000000007</c:v>
                </c:pt>
                <c:pt idx="416">
                  <c:v>639.14199999999983</c:v>
                </c:pt>
                <c:pt idx="417">
                  <c:v>639.98400000000004</c:v>
                </c:pt>
                <c:pt idx="418">
                  <c:v>640.82299999999975</c:v>
                </c:pt>
                <c:pt idx="419">
                  <c:v>641.65899999999999</c:v>
                </c:pt>
                <c:pt idx="420">
                  <c:v>642.49400000000003</c:v>
                </c:pt>
                <c:pt idx="421">
                  <c:v>643.32400000000007</c:v>
                </c:pt>
                <c:pt idx="422">
                  <c:v>644.15599999999972</c:v>
                </c:pt>
                <c:pt idx="423">
                  <c:v>644.99</c:v>
                </c:pt>
                <c:pt idx="424">
                  <c:v>645.82400000000007</c:v>
                </c:pt>
                <c:pt idx="425">
                  <c:v>646.66000000000008</c:v>
                </c:pt>
                <c:pt idx="426">
                  <c:v>647.49299999999971</c:v>
                </c:pt>
                <c:pt idx="427">
                  <c:v>648.32199999999978</c:v>
                </c:pt>
                <c:pt idx="428">
                  <c:v>649.15300000000002</c:v>
                </c:pt>
                <c:pt idx="429">
                  <c:v>649.98599999999999</c:v>
                </c:pt>
                <c:pt idx="430">
                  <c:v>650.81199999999978</c:v>
                </c:pt>
                <c:pt idx="431">
                  <c:v>651.63300000000004</c:v>
                </c:pt>
                <c:pt idx="432">
                  <c:v>652.45599999999979</c:v>
                </c:pt>
                <c:pt idx="433">
                  <c:v>653.28300000000002</c:v>
                </c:pt>
                <c:pt idx="434">
                  <c:v>654.11300000000006</c:v>
                </c:pt>
                <c:pt idx="435">
                  <c:v>654.94900000000007</c:v>
                </c:pt>
                <c:pt idx="436">
                  <c:v>655.78300000000002</c:v>
                </c:pt>
                <c:pt idx="437">
                  <c:v>656.61400000000003</c:v>
                </c:pt>
                <c:pt idx="438">
                  <c:v>657.44199999999978</c:v>
                </c:pt>
                <c:pt idx="439">
                  <c:v>658.26600000000008</c:v>
                </c:pt>
                <c:pt idx="440">
                  <c:v>659.09</c:v>
                </c:pt>
                <c:pt idx="441">
                  <c:v>659.91599999999971</c:v>
                </c:pt>
                <c:pt idx="442">
                  <c:v>660.75099999999998</c:v>
                </c:pt>
                <c:pt idx="443">
                  <c:v>661.58500000000004</c:v>
                </c:pt>
                <c:pt idx="444">
                  <c:v>662.42000000000007</c:v>
                </c:pt>
                <c:pt idx="445">
                  <c:v>663.2529999999997</c:v>
                </c:pt>
                <c:pt idx="446">
                  <c:v>664.08500000000004</c:v>
                </c:pt>
                <c:pt idx="447">
                  <c:v>664.92499999999973</c:v>
                </c:pt>
                <c:pt idx="448">
                  <c:v>665.76199999999972</c:v>
                </c:pt>
                <c:pt idx="449">
                  <c:v>666.60199999999998</c:v>
                </c:pt>
                <c:pt idx="450">
                  <c:v>667.44199999999978</c:v>
                </c:pt>
                <c:pt idx="451">
                  <c:v>668.28099999999995</c:v>
                </c:pt>
                <c:pt idx="452">
                  <c:v>669.11799999999971</c:v>
                </c:pt>
                <c:pt idx="453">
                  <c:v>669.95399999999972</c:v>
                </c:pt>
                <c:pt idx="454">
                  <c:v>670.79500000000007</c:v>
                </c:pt>
                <c:pt idx="455">
                  <c:v>671.63599999999997</c:v>
                </c:pt>
                <c:pt idx="456">
                  <c:v>672.48</c:v>
                </c:pt>
                <c:pt idx="457">
                  <c:v>673.32499999999982</c:v>
                </c:pt>
                <c:pt idx="458">
                  <c:v>674.16399999999999</c:v>
                </c:pt>
                <c:pt idx="459">
                  <c:v>674.99700000000007</c:v>
                </c:pt>
                <c:pt idx="460">
                  <c:v>675.82299999999975</c:v>
                </c:pt>
                <c:pt idx="461">
                  <c:v>676.64800000000002</c:v>
                </c:pt>
                <c:pt idx="462">
                  <c:v>677.47400000000005</c:v>
                </c:pt>
                <c:pt idx="463">
                  <c:v>678.30500000000006</c:v>
                </c:pt>
                <c:pt idx="464">
                  <c:v>679.13200000000006</c:v>
                </c:pt>
                <c:pt idx="465">
                  <c:v>679.96399999999971</c:v>
                </c:pt>
                <c:pt idx="466">
                  <c:v>680.79600000000005</c:v>
                </c:pt>
                <c:pt idx="467">
                  <c:v>681.6279999999997</c:v>
                </c:pt>
                <c:pt idx="468">
                  <c:v>682.45999999999981</c:v>
                </c:pt>
                <c:pt idx="469">
                  <c:v>683.29</c:v>
                </c:pt>
                <c:pt idx="470">
                  <c:v>684.12</c:v>
                </c:pt>
                <c:pt idx="471">
                  <c:v>684.95399999999972</c:v>
                </c:pt>
                <c:pt idx="472">
                  <c:v>685.798</c:v>
                </c:pt>
                <c:pt idx="473">
                  <c:v>686.64199999999983</c:v>
                </c:pt>
                <c:pt idx="474">
                  <c:v>687.48700000000008</c:v>
                </c:pt>
                <c:pt idx="475">
                  <c:v>688.32499999999982</c:v>
                </c:pt>
                <c:pt idx="476">
                  <c:v>689.154</c:v>
                </c:pt>
                <c:pt idx="477">
                  <c:v>689.98199999999997</c:v>
                </c:pt>
                <c:pt idx="478">
                  <c:v>690.81299999999976</c:v>
                </c:pt>
                <c:pt idx="479">
                  <c:v>691.64800000000002</c:v>
                </c:pt>
                <c:pt idx="480">
                  <c:v>692.48400000000004</c:v>
                </c:pt>
                <c:pt idx="481">
                  <c:v>693.31999999999971</c:v>
                </c:pt>
                <c:pt idx="482">
                  <c:v>694.15499999999997</c:v>
                </c:pt>
                <c:pt idx="483">
                  <c:v>694.98599999999999</c:v>
                </c:pt>
                <c:pt idx="484">
                  <c:v>695.82599999999979</c:v>
                </c:pt>
                <c:pt idx="485">
                  <c:v>696.66899999999998</c:v>
                </c:pt>
                <c:pt idx="486">
                  <c:v>697.50700000000006</c:v>
                </c:pt>
                <c:pt idx="487">
                  <c:v>698.33799999999974</c:v>
                </c:pt>
                <c:pt idx="488">
                  <c:v>699.16000000000008</c:v>
                </c:pt>
                <c:pt idx="489">
                  <c:v>699.98400000000004</c:v>
                </c:pt>
                <c:pt idx="490">
                  <c:v>700.81199999999978</c:v>
                </c:pt>
                <c:pt idx="491">
                  <c:v>701.64400000000001</c:v>
                </c:pt>
                <c:pt idx="492">
                  <c:v>702.48500000000001</c:v>
                </c:pt>
                <c:pt idx="493">
                  <c:v>703.33199999999977</c:v>
                </c:pt>
                <c:pt idx="494">
                  <c:v>704.16699999999969</c:v>
                </c:pt>
                <c:pt idx="495">
                  <c:v>705.00099999999998</c:v>
                </c:pt>
                <c:pt idx="496">
                  <c:v>705.83699999999976</c:v>
                </c:pt>
                <c:pt idx="497">
                  <c:v>706.67000000000007</c:v>
                </c:pt>
                <c:pt idx="498">
                  <c:v>707.50199999999973</c:v>
                </c:pt>
                <c:pt idx="499">
                  <c:v>708.3299999999997</c:v>
                </c:pt>
                <c:pt idx="500">
                  <c:v>709.15800000000002</c:v>
                </c:pt>
                <c:pt idx="501">
                  <c:v>709.99199999999996</c:v>
                </c:pt>
                <c:pt idx="502">
                  <c:v>710.82299999999975</c:v>
                </c:pt>
                <c:pt idx="503">
                  <c:v>711.654</c:v>
                </c:pt>
                <c:pt idx="504">
                  <c:v>712.48599999999999</c:v>
                </c:pt>
                <c:pt idx="505">
                  <c:v>713.31999999999971</c:v>
                </c:pt>
                <c:pt idx="506">
                  <c:v>714.15599999999972</c:v>
                </c:pt>
                <c:pt idx="507">
                  <c:v>714.98900000000003</c:v>
                </c:pt>
                <c:pt idx="508">
                  <c:v>715.81999999999971</c:v>
                </c:pt>
                <c:pt idx="509">
                  <c:v>716.65</c:v>
                </c:pt>
                <c:pt idx="510">
                  <c:v>717.48599999999999</c:v>
                </c:pt>
                <c:pt idx="511">
                  <c:v>718.32699999999977</c:v>
                </c:pt>
                <c:pt idx="512">
                  <c:v>719.17000000000007</c:v>
                </c:pt>
                <c:pt idx="513">
                  <c:v>720.01099999999997</c:v>
                </c:pt>
                <c:pt idx="514">
                  <c:v>720.84899999999971</c:v>
                </c:pt>
                <c:pt idx="515">
                  <c:v>721.68799999999999</c:v>
                </c:pt>
                <c:pt idx="516">
                  <c:v>722.5319999999997</c:v>
                </c:pt>
                <c:pt idx="517">
                  <c:v>723.37400000000002</c:v>
                </c:pt>
                <c:pt idx="518">
                  <c:v>724.21400000000006</c:v>
                </c:pt>
                <c:pt idx="519">
                  <c:v>725.053</c:v>
                </c:pt>
                <c:pt idx="520">
                  <c:v>725.89400000000001</c:v>
                </c:pt>
                <c:pt idx="521">
                  <c:v>726.73800000000006</c:v>
                </c:pt>
                <c:pt idx="522">
                  <c:v>727.58799999999997</c:v>
                </c:pt>
                <c:pt idx="523">
                  <c:v>728.43599999999969</c:v>
                </c:pt>
                <c:pt idx="524">
                  <c:v>729.28</c:v>
                </c:pt>
                <c:pt idx="525">
                  <c:v>730.12099999999998</c:v>
                </c:pt>
                <c:pt idx="526">
                  <c:v>730.95900000000006</c:v>
                </c:pt>
                <c:pt idx="527">
                  <c:v>731.80399999999997</c:v>
                </c:pt>
                <c:pt idx="528">
                  <c:v>732.65499999999997</c:v>
                </c:pt>
                <c:pt idx="529">
                  <c:v>733.51</c:v>
                </c:pt>
                <c:pt idx="530">
                  <c:v>734.3589999999997</c:v>
                </c:pt>
                <c:pt idx="531">
                  <c:v>735.20699999999999</c:v>
                </c:pt>
                <c:pt idx="532">
                  <c:v>736.05899999999997</c:v>
                </c:pt>
                <c:pt idx="533">
                  <c:v>736.91100000000006</c:v>
                </c:pt>
                <c:pt idx="534">
                  <c:v>737.76</c:v>
                </c:pt>
                <c:pt idx="535">
                  <c:v>738.60799999999972</c:v>
                </c:pt>
                <c:pt idx="536">
                  <c:v>739.45599999999979</c:v>
                </c:pt>
                <c:pt idx="537">
                  <c:v>740.298</c:v>
                </c:pt>
                <c:pt idx="538">
                  <c:v>741.13499999999999</c:v>
                </c:pt>
                <c:pt idx="539">
                  <c:v>741.97800000000007</c:v>
                </c:pt>
                <c:pt idx="540">
                  <c:v>742.82199999999978</c:v>
                </c:pt>
                <c:pt idx="541">
                  <c:v>743.66000000000008</c:v>
                </c:pt>
                <c:pt idx="542">
                  <c:v>744.50199999999973</c:v>
                </c:pt>
                <c:pt idx="543">
                  <c:v>745.34300000000007</c:v>
                </c:pt>
                <c:pt idx="544">
                  <c:v>746.18499999999995</c:v>
                </c:pt>
                <c:pt idx="545">
                  <c:v>747.02600000000007</c:v>
                </c:pt>
                <c:pt idx="546">
                  <c:v>747.86399999999981</c:v>
                </c:pt>
                <c:pt idx="547">
                  <c:v>748.69600000000003</c:v>
                </c:pt>
                <c:pt idx="548">
                  <c:v>749.52699999999982</c:v>
                </c:pt>
                <c:pt idx="549">
                  <c:v>750.36499999999978</c:v>
                </c:pt>
                <c:pt idx="550">
                  <c:v>751.20900000000006</c:v>
                </c:pt>
                <c:pt idx="551">
                  <c:v>752.05500000000006</c:v>
                </c:pt>
                <c:pt idx="552">
                  <c:v>752.90599999999972</c:v>
                </c:pt>
                <c:pt idx="553">
                  <c:v>753.7529999999997</c:v>
                </c:pt>
                <c:pt idx="554">
                  <c:v>754.59900000000005</c:v>
                </c:pt>
                <c:pt idx="555">
                  <c:v>755.44299999999976</c:v>
                </c:pt>
                <c:pt idx="556">
                  <c:v>756.29100000000005</c:v>
                </c:pt>
                <c:pt idx="557">
                  <c:v>757.14</c:v>
                </c:pt>
                <c:pt idx="558">
                  <c:v>757.98199999999997</c:v>
                </c:pt>
                <c:pt idx="559">
                  <c:v>758.82299999999975</c:v>
                </c:pt>
                <c:pt idx="560">
                  <c:v>759.66499999999996</c:v>
                </c:pt>
                <c:pt idx="561">
                  <c:v>760.50900000000001</c:v>
                </c:pt>
                <c:pt idx="562">
                  <c:v>761.34799999999962</c:v>
                </c:pt>
                <c:pt idx="563">
                  <c:v>762.19299999999998</c:v>
                </c:pt>
                <c:pt idx="564">
                  <c:v>763.04300000000001</c:v>
                </c:pt>
                <c:pt idx="565">
                  <c:v>763.89800000000002</c:v>
                </c:pt>
                <c:pt idx="566">
                  <c:v>764.76</c:v>
                </c:pt>
                <c:pt idx="567">
                  <c:v>765.63200000000006</c:v>
                </c:pt>
                <c:pt idx="568">
                  <c:v>766.51</c:v>
                </c:pt>
                <c:pt idx="569">
                  <c:v>767.38200000000006</c:v>
                </c:pt>
                <c:pt idx="570">
                  <c:v>768.255</c:v>
                </c:pt>
                <c:pt idx="571">
                  <c:v>769.12699999999973</c:v>
                </c:pt>
                <c:pt idx="572">
                  <c:v>770.00099999999998</c:v>
                </c:pt>
                <c:pt idx="573">
                  <c:v>770.88</c:v>
                </c:pt>
                <c:pt idx="574">
                  <c:v>771.755</c:v>
                </c:pt>
                <c:pt idx="575">
                  <c:v>772.62300000000005</c:v>
                </c:pt>
                <c:pt idx="576">
                  <c:v>773.48599999999999</c:v>
                </c:pt>
                <c:pt idx="577">
                  <c:v>774.34699999999975</c:v>
                </c:pt>
                <c:pt idx="578">
                  <c:v>775.21100000000001</c:v>
                </c:pt>
                <c:pt idx="579">
                  <c:v>776.07500000000005</c:v>
                </c:pt>
                <c:pt idx="580">
                  <c:v>776.93499999999972</c:v>
                </c:pt>
                <c:pt idx="581">
                  <c:v>777.78399999999999</c:v>
                </c:pt>
                <c:pt idx="582">
                  <c:v>778.61200000000008</c:v>
                </c:pt>
                <c:pt idx="583">
                  <c:v>779.40300000000002</c:v>
                </c:pt>
                <c:pt idx="584">
                  <c:v>780.13599999999997</c:v>
                </c:pt>
                <c:pt idx="585">
                  <c:v>780.82799999999975</c:v>
                </c:pt>
                <c:pt idx="586">
                  <c:v>781.53800000000001</c:v>
                </c:pt>
                <c:pt idx="587">
                  <c:v>782.33099999999979</c:v>
                </c:pt>
                <c:pt idx="588">
                  <c:v>783.21500000000003</c:v>
                </c:pt>
                <c:pt idx="589">
                  <c:v>784.14499999999998</c:v>
                </c:pt>
                <c:pt idx="590">
                  <c:v>785.08500000000004</c:v>
                </c:pt>
                <c:pt idx="591">
                  <c:v>786.02699999999982</c:v>
                </c:pt>
                <c:pt idx="592">
                  <c:v>786.971</c:v>
                </c:pt>
                <c:pt idx="593">
                  <c:v>787.90699999999981</c:v>
                </c:pt>
                <c:pt idx="594">
                  <c:v>788.83299999999974</c:v>
                </c:pt>
                <c:pt idx="595">
                  <c:v>789.74599999999998</c:v>
                </c:pt>
                <c:pt idx="596">
                  <c:v>790.64300000000003</c:v>
                </c:pt>
                <c:pt idx="597">
                  <c:v>791.52800000000002</c:v>
                </c:pt>
                <c:pt idx="598">
                  <c:v>792.40599999999972</c:v>
                </c:pt>
                <c:pt idx="599">
                  <c:v>793.27700000000004</c:v>
                </c:pt>
                <c:pt idx="600">
                  <c:v>794.14800000000002</c:v>
                </c:pt>
                <c:pt idx="601">
                  <c:v>795.02199999999982</c:v>
                </c:pt>
                <c:pt idx="602">
                  <c:v>795.89599999999996</c:v>
                </c:pt>
                <c:pt idx="603">
                  <c:v>796.76900000000001</c:v>
                </c:pt>
                <c:pt idx="604">
                  <c:v>797.63699999999972</c:v>
                </c:pt>
                <c:pt idx="605">
                  <c:v>798.505</c:v>
                </c:pt>
                <c:pt idx="606">
                  <c:v>799.37</c:v>
                </c:pt>
                <c:pt idx="607">
                  <c:v>800.23500000000001</c:v>
                </c:pt>
                <c:pt idx="608">
                  <c:v>801.101</c:v>
                </c:pt>
                <c:pt idx="609">
                  <c:v>801.96599999999978</c:v>
                </c:pt>
                <c:pt idx="610">
                  <c:v>802.83399999999972</c:v>
                </c:pt>
                <c:pt idx="611">
                  <c:v>803.69799999999998</c:v>
                </c:pt>
                <c:pt idx="612">
                  <c:v>804.56499999999983</c:v>
                </c:pt>
                <c:pt idx="613">
                  <c:v>805.43599999999981</c:v>
                </c:pt>
                <c:pt idx="614">
                  <c:v>806.30099999999982</c:v>
                </c:pt>
                <c:pt idx="615">
                  <c:v>807.1669999999998</c:v>
                </c:pt>
                <c:pt idx="616">
                  <c:v>808.03399999999999</c:v>
                </c:pt>
                <c:pt idx="617">
                  <c:v>808.90300000000002</c:v>
                </c:pt>
                <c:pt idx="618">
                  <c:v>809.774</c:v>
                </c:pt>
                <c:pt idx="619">
                  <c:v>810.64599999999996</c:v>
                </c:pt>
                <c:pt idx="620">
                  <c:v>811.51699999999983</c:v>
                </c:pt>
                <c:pt idx="621">
                  <c:v>812.38900000000001</c:v>
                </c:pt>
                <c:pt idx="622">
                  <c:v>813.26400000000001</c:v>
                </c:pt>
                <c:pt idx="623">
                  <c:v>814.14599999999996</c:v>
                </c:pt>
                <c:pt idx="624">
                  <c:v>815.029</c:v>
                </c:pt>
                <c:pt idx="625">
                  <c:v>815.90300000000002</c:v>
                </c:pt>
                <c:pt idx="626">
                  <c:v>816.77300000000002</c:v>
                </c:pt>
                <c:pt idx="627">
                  <c:v>817.64199999999983</c:v>
                </c:pt>
                <c:pt idx="628">
                  <c:v>818.50699999999972</c:v>
                </c:pt>
                <c:pt idx="629">
                  <c:v>819.37800000000004</c:v>
                </c:pt>
                <c:pt idx="630">
                  <c:v>820.25199999999973</c:v>
                </c:pt>
                <c:pt idx="631">
                  <c:v>821.12400000000002</c:v>
                </c:pt>
                <c:pt idx="632">
                  <c:v>821.99699999999996</c:v>
                </c:pt>
                <c:pt idx="633">
                  <c:v>822.87300000000005</c:v>
                </c:pt>
                <c:pt idx="634">
                  <c:v>823.75</c:v>
                </c:pt>
                <c:pt idx="635">
                  <c:v>824.62900000000002</c:v>
                </c:pt>
                <c:pt idx="636">
                  <c:v>825.50599999999997</c:v>
                </c:pt>
                <c:pt idx="637">
                  <c:v>826.38699999999972</c:v>
                </c:pt>
                <c:pt idx="638">
                  <c:v>827.26599999999996</c:v>
                </c:pt>
                <c:pt idx="639">
                  <c:v>828.13300000000004</c:v>
                </c:pt>
                <c:pt idx="640">
                  <c:v>829.00099999999998</c:v>
                </c:pt>
                <c:pt idx="641">
                  <c:v>829.87300000000005</c:v>
                </c:pt>
                <c:pt idx="642">
                  <c:v>830.75</c:v>
                </c:pt>
                <c:pt idx="643">
                  <c:v>831.63199999999972</c:v>
                </c:pt>
                <c:pt idx="644">
                  <c:v>832.51699999999983</c:v>
                </c:pt>
                <c:pt idx="645">
                  <c:v>833.40099999999973</c:v>
                </c:pt>
                <c:pt idx="646">
                  <c:v>834.27800000000002</c:v>
                </c:pt>
                <c:pt idx="647">
                  <c:v>835.149</c:v>
                </c:pt>
                <c:pt idx="648">
                  <c:v>836.02099999999996</c:v>
                </c:pt>
                <c:pt idx="649">
                  <c:v>836.9</c:v>
                </c:pt>
                <c:pt idx="650">
                  <c:v>837.78</c:v>
                </c:pt>
                <c:pt idx="651">
                  <c:v>838.66399999999999</c:v>
                </c:pt>
                <c:pt idx="652">
                  <c:v>839.5469999999998</c:v>
                </c:pt>
                <c:pt idx="653">
                  <c:v>840.42999999999984</c:v>
                </c:pt>
                <c:pt idx="654">
                  <c:v>841.31799999999976</c:v>
                </c:pt>
                <c:pt idx="655">
                  <c:v>842.20799999999997</c:v>
                </c:pt>
                <c:pt idx="656">
                  <c:v>843.08900000000006</c:v>
                </c:pt>
                <c:pt idx="657">
                  <c:v>843.96799999999962</c:v>
                </c:pt>
                <c:pt idx="658">
                  <c:v>844.85199999999975</c:v>
                </c:pt>
                <c:pt idx="659">
                  <c:v>845.73400000000004</c:v>
                </c:pt>
                <c:pt idx="660">
                  <c:v>846.62</c:v>
                </c:pt>
                <c:pt idx="661">
                  <c:v>847.51199999999972</c:v>
                </c:pt>
                <c:pt idx="662">
                  <c:v>848.40300000000002</c:v>
                </c:pt>
                <c:pt idx="663">
                  <c:v>849.29100000000005</c:v>
                </c:pt>
                <c:pt idx="664">
                  <c:v>850.178</c:v>
                </c:pt>
                <c:pt idx="665">
                  <c:v>851.06399999999996</c:v>
                </c:pt>
                <c:pt idx="666">
                  <c:v>851.94899999999996</c:v>
                </c:pt>
                <c:pt idx="667">
                  <c:v>852.83099999999979</c:v>
                </c:pt>
                <c:pt idx="668">
                  <c:v>853.71</c:v>
                </c:pt>
                <c:pt idx="669">
                  <c:v>854.59199999999998</c:v>
                </c:pt>
                <c:pt idx="670">
                  <c:v>855.476</c:v>
                </c:pt>
                <c:pt idx="671">
                  <c:v>856.35799999999949</c:v>
                </c:pt>
                <c:pt idx="672">
                  <c:v>857.24400000000003</c:v>
                </c:pt>
                <c:pt idx="673">
                  <c:v>858.13</c:v>
                </c:pt>
                <c:pt idx="674">
                  <c:v>859.02</c:v>
                </c:pt>
                <c:pt idx="675">
                  <c:v>859.91</c:v>
                </c:pt>
                <c:pt idx="676">
                  <c:v>860.80199999999979</c:v>
                </c:pt>
                <c:pt idx="677">
                  <c:v>861.69600000000003</c:v>
                </c:pt>
                <c:pt idx="678">
                  <c:v>862.59100000000001</c:v>
                </c:pt>
                <c:pt idx="679">
                  <c:v>863.48099999999999</c:v>
                </c:pt>
                <c:pt idx="680">
                  <c:v>864.37400000000002</c:v>
                </c:pt>
                <c:pt idx="681">
                  <c:v>865.26599999999996</c:v>
                </c:pt>
                <c:pt idx="682">
                  <c:v>866.15300000000002</c:v>
                </c:pt>
                <c:pt idx="683">
                  <c:v>867.04399999999998</c:v>
                </c:pt>
                <c:pt idx="684">
                  <c:v>867.93599999999981</c:v>
                </c:pt>
                <c:pt idx="685">
                  <c:v>868.82799999999975</c:v>
                </c:pt>
                <c:pt idx="686">
                  <c:v>869.72400000000005</c:v>
                </c:pt>
                <c:pt idx="687">
                  <c:v>870.63199999999972</c:v>
                </c:pt>
                <c:pt idx="688">
                  <c:v>871.54399999999998</c:v>
                </c:pt>
                <c:pt idx="689">
                  <c:v>872.45699999999977</c:v>
                </c:pt>
                <c:pt idx="690">
                  <c:v>873.36699999999962</c:v>
                </c:pt>
                <c:pt idx="691">
                  <c:v>874.27200000000005</c:v>
                </c:pt>
                <c:pt idx="692">
                  <c:v>875.17200000000003</c:v>
                </c:pt>
                <c:pt idx="693">
                  <c:v>876.0659999999998</c:v>
                </c:pt>
                <c:pt idx="694">
                  <c:v>876.97</c:v>
                </c:pt>
                <c:pt idx="695">
                  <c:v>877.89</c:v>
                </c:pt>
                <c:pt idx="696">
                  <c:v>878.81999999999982</c:v>
                </c:pt>
                <c:pt idx="697">
                  <c:v>879.76300000000003</c:v>
                </c:pt>
                <c:pt idx="698">
                  <c:v>880.71400000000006</c:v>
                </c:pt>
                <c:pt idx="699">
                  <c:v>881.66599999999983</c:v>
                </c:pt>
                <c:pt idx="700">
                  <c:v>882.61599999999999</c:v>
                </c:pt>
                <c:pt idx="701">
                  <c:v>883.56799999999976</c:v>
                </c:pt>
                <c:pt idx="702">
                  <c:v>884.51300000000003</c:v>
                </c:pt>
                <c:pt idx="703">
                  <c:v>885.46099999999979</c:v>
                </c:pt>
                <c:pt idx="704">
                  <c:v>886.40599999999972</c:v>
                </c:pt>
                <c:pt idx="705">
                  <c:v>887.34699999999975</c:v>
                </c:pt>
                <c:pt idx="706">
                  <c:v>888.28499999999997</c:v>
                </c:pt>
                <c:pt idx="707">
                  <c:v>889.22199999999998</c:v>
                </c:pt>
                <c:pt idx="708">
                  <c:v>890.154</c:v>
                </c:pt>
                <c:pt idx="709">
                  <c:v>891.08600000000001</c:v>
                </c:pt>
                <c:pt idx="710">
                  <c:v>892.01599999999996</c:v>
                </c:pt>
                <c:pt idx="711">
                  <c:v>892.94899999999996</c:v>
                </c:pt>
                <c:pt idx="712">
                  <c:v>893.88199999999972</c:v>
                </c:pt>
                <c:pt idx="713">
                  <c:v>894.81299999999976</c:v>
                </c:pt>
                <c:pt idx="714">
                  <c:v>895.74800000000005</c:v>
                </c:pt>
                <c:pt idx="715">
                  <c:v>896.68899999999996</c:v>
                </c:pt>
                <c:pt idx="716">
                  <c:v>897.63199999999972</c:v>
                </c:pt>
                <c:pt idx="717">
                  <c:v>898.58100000000002</c:v>
                </c:pt>
                <c:pt idx="718">
                  <c:v>899.53199999999981</c:v>
                </c:pt>
                <c:pt idx="719">
                  <c:v>900.47699999999998</c:v>
                </c:pt>
                <c:pt idx="720">
                  <c:v>901.41800000000001</c:v>
                </c:pt>
                <c:pt idx="721">
                  <c:v>902.35899999999981</c:v>
                </c:pt>
                <c:pt idx="722">
                  <c:v>903.29899999999998</c:v>
                </c:pt>
                <c:pt idx="723">
                  <c:v>904.24</c:v>
                </c:pt>
                <c:pt idx="724">
                  <c:v>905.18100000000004</c:v>
                </c:pt>
                <c:pt idx="725">
                  <c:v>906.12400000000002</c:v>
                </c:pt>
                <c:pt idx="726">
                  <c:v>907.07</c:v>
                </c:pt>
                <c:pt idx="727">
                  <c:v>908.01699999999983</c:v>
                </c:pt>
                <c:pt idx="728">
                  <c:v>908.96199999999976</c:v>
                </c:pt>
                <c:pt idx="729">
                  <c:v>909.90899999999999</c:v>
                </c:pt>
                <c:pt idx="730">
                  <c:v>910.86099999999976</c:v>
                </c:pt>
                <c:pt idx="731">
                  <c:v>911.81399999999996</c:v>
                </c:pt>
                <c:pt idx="732">
                  <c:v>912.76599999999996</c:v>
                </c:pt>
                <c:pt idx="733">
                  <c:v>913.721</c:v>
                </c:pt>
                <c:pt idx="734">
                  <c:v>914.68</c:v>
                </c:pt>
                <c:pt idx="735">
                  <c:v>915.63599999999997</c:v>
                </c:pt>
                <c:pt idx="736">
                  <c:v>916.58500000000004</c:v>
                </c:pt>
                <c:pt idx="737">
                  <c:v>917.54</c:v>
                </c:pt>
                <c:pt idx="738">
                  <c:v>918.49900000000002</c:v>
                </c:pt>
                <c:pt idx="739">
                  <c:v>919.45899999999972</c:v>
                </c:pt>
                <c:pt idx="740">
                  <c:v>920.41800000000001</c:v>
                </c:pt>
                <c:pt idx="741">
                  <c:v>921.37400000000002</c:v>
                </c:pt>
                <c:pt idx="742">
                  <c:v>922.33399999999972</c:v>
                </c:pt>
                <c:pt idx="743">
                  <c:v>923.30099999999982</c:v>
                </c:pt>
                <c:pt idx="744">
                  <c:v>924.26499999999999</c:v>
                </c:pt>
                <c:pt idx="745">
                  <c:v>925.22699999999998</c:v>
                </c:pt>
                <c:pt idx="746">
                  <c:v>926.18799999999999</c:v>
                </c:pt>
                <c:pt idx="747">
                  <c:v>927.15699999999981</c:v>
                </c:pt>
                <c:pt idx="748">
                  <c:v>928.13099999999997</c:v>
                </c:pt>
                <c:pt idx="749">
                  <c:v>929.09500000000003</c:v>
                </c:pt>
                <c:pt idx="750">
                  <c:v>930.06499999999983</c:v>
                </c:pt>
                <c:pt idx="751">
                  <c:v>931.04300000000001</c:v>
                </c:pt>
                <c:pt idx="752">
                  <c:v>932.02099999999996</c:v>
                </c:pt>
                <c:pt idx="753">
                  <c:v>932.99900000000002</c:v>
                </c:pt>
                <c:pt idx="754">
                  <c:v>933.97699999999998</c:v>
                </c:pt>
                <c:pt idx="755">
                  <c:v>934.95799999999974</c:v>
                </c:pt>
                <c:pt idx="756">
                  <c:v>935.93999999999983</c:v>
                </c:pt>
                <c:pt idx="757">
                  <c:v>936.9219999999998</c:v>
                </c:pt>
                <c:pt idx="758">
                  <c:v>937.904</c:v>
                </c:pt>
                <c:pt idx="759">
                  <c:v>938.88499999999999</c:v>
                </c:pt>
                <c:pt idx="760">
                  <c:v>939.86399999999981</c:v>
                </c:pt>
                <c:pt idx="761">
                  <c:v>940.84599999999978</c:v>
                </c:pt>
                <c:pt idx="762">
                  <c:v>941.82999999999981</c:v>
                </c:pt>
                <c:pt idx="763">
                  <c:v>942.81399999999996</c:v>
                </c:pt>
                <c:pt idx="764">
                  <c:v>943.79499999999996</c:v>
                </c:pt>
                <c:pt idx="765">
                  <c:v>944.75199999999973</c:v>
                </c:pt>
                <c:pt idx="766">
                  <c:v>945.69299999999998</c:v>
                </c:pt>
                <c:pt idx="767">
                  <c:v>946.62699999999973</c:v>
                </c:pt>
                <c:pt idx="768">
                  <c:v>947.55899999999997</c:v>
                </c:pt>
                <c:pt idx="769">
                  <c:v>948.48400000000004</c:v>
                </c:pt>
                <c:pt idx="770">
                  <c:v>949.40300000000002</c:v>
                </c:pt>
                <c:pt idx="771">
                  <c:v>950.32199999999978</c:v>
                </c:pt>
                <c:pt idx="772">
                  <c:v>951.24400000000003</c:v>
                </c:pt>
                <c:pt idx="773">
                  <c:v>952.16899999999998</c:v>
                </c:pt>
                <c:pt idx="774">
                  <c:v>953.096</c:v>
                </c:pt>
                <c:pt idx="775">
                  <c:v>954.02499999999998</c:v>
                </c:pt>
                <c:pt idx="776">
                  <c:v>954.95199999999977</c:v>
                </c:pt>
                <c:pt idx="777">
                  <c:v>955.87699999999973</c:v>
                </c:pt>
                <c:pt idx="778">
                  <c:v>956.80399999999997</c:v>
                </c:pt>
                <c:pt idx="779">
                  <c:v>957.73099999999999</c:v>
                </c:pt>
                <c:pt idx="780">
                  <c:v>958.66599999999983</c:v>
                </c:pt>
                <c:pt idx="781">
                  <c:v>959.59699999999998</c:v>
                </c:pt>
                <c:pt idx="782">
                  <c:v>960.51900000000001</c:v>
                </c:pt>
                <c:pt idx="783">
                  <c:v>961.43399999999997</c:v>
                </c:pt>
                <c:pt idx="784">
                  <c:v>962.35199999999975</c:v>
                </c:pt>
                <c:pt idx="785">
                  <c:v>963.27300000000002</c:v>
                </c:pt>
                <c:pt idx="786">
                  <c:v>964.19500000000005</c:v>
                </c:pt>
                <c:pt idx="787">
                  <c:v>965.11900000000003</c:v>
                </c:pt>
                <c:pt idx="788">
                  <c:v>966.048</c:v>
                </c:pt>
                <c:pt idx="789">
                  <c:v>966.97900000000004</c:v>
                </c:pt>
                <c:pt idx="790">
                  <c:v>967.91399999999999</c:v>
                </c:pt>
                <c:pt idx="791">
                  <c:v>968.84899999999982</c:v>
                </c:pt>
                <c:pt idx="792">
                  <c:v>969.93699999999978</c:v>
                </c:pt>
                <c:pt idx="793">
                  <c:v>971.49900000000002</c:v>
                </c:pt>
                <c:pt idx="794">
                  <c:v>972.80499999999972</c:v>
                </c:pt>
                <c:pt idx="795">
                  <c:v>973.9409999999998</c:v>
                </c:pt>
                <c:pt idx="796">
                  <c:v>974.98699999999997</c:v>
                </c:pt>
                <c:pt idx="797">
                  <c:v>975.98800000000006</c:v>
                </c:pt>
                <c:pt idx="798">
                  <c:v>976.96799999999962</c:v>
                </c:pt>
                <c:pt idx="799">
                  <c:v>977.93599999999981</c:v>
                </c:pt>
                <c:pt idx="800">
                  <c:v>978.89099999999996</c:v>
                </c:pt>
                <c:pt idx="801">
                  <c:v>979.83199999999977</c:v>
                </c:pt>
                <c:pt idx="802">
                  <c:v>980.76400000000001</c:v>
                </c:pt>
                <c:pt idx="803">
                  <c:v>981.69200000000001</c:v>
                </c:pt>
                <c:pt idx="804">
                  <c:v>982.61599999999999</c:v>
                </c:pt>
                <c:pt idx="805">
                  <c:v>983.53800000000001</c:v>
                </c:pt>
                <c:pt idx="806">
                  <c:v>984.45199999999977</c:v>
                </c:pt>
                <c:pt idx="807">
                  <c:v>985.36099999999976</c:v>
                </c:pt>
                <c:pt idx="808">
                  <c:v>986.26699999999983</c:v>
                </c:pt>
                <c:pt idx="809">
                  <c:v>987.173</c:v>
                </c:pt>
                <c:pt idx="810">
                  <c:v>988.077</c:v>
                </c:pt>
                <c:pt idx="811">
                  <c:v>988.98</c:v>
                </c:pt>
                <c:pt idx="812">
                  <c:v>989.75199999999973</c:v>
                </c:pt>
                <c:pt idx="813">
                  <c:v>990.178</c:v>
                </c:pt>
                <c:pt idx="814">
                  <c:v>990.74</c:v>
                </c:pt>
                <c:pt idx="815">
                  <c:v>991.46299999999974</c:v>
                </c:pt>
                <c:pt idx="816">
                  <c:v>992.29</c:v>
                </c:pt>
                <c:pt idx="817">
                  <c:v>993.18899999999996</c:v>
                </c:pt>
                <c:pt idx="818">
                  <c:v>994.12599999999998</c:v>
                </c:pt>
                <c:pt idx="819">
                  <c:v>995.09100000000001</c:v>
                </c:pt>
                <c:pt idx="820">
                  <c:v>996.07100000000003</c:v>
                </c:pt>
                <c:pt idx="821">
                  <c:v>997.05799999999977</c:v>
                </c:pt>
                <c:pt idx="822">
                  <c:v>998.05399999999997</c:v>
                </c:pt>
                <c:pt idx="823">
                  <c:v>999.05099999999982</c:v>
                </c:pt>
                <c:pt idx="824">
                  <c:v>1000.047</c:v>
                </c:pt>
                <c:pt idx="825">
                  <c:v>1001.05</c:v>
                </c:pt>
                <c:pt idx="826">
                  <c:v>1002.048</c:v>
                </c:pt>
                <c:pt idx="827">
                  <c:v>1003.044</c:v>
                </c:pt>
                <c:pt idx="828">
                  <c:v>1004.042</c:v>
                </c:pt>
                <c:pt idx="829">
                  <c:v>1005.037</c:v>
                </c:pt>
                <c:pt idx="830">
                  <c:v>1006.037</c:v>
                </c:pt>
                <c:pt idx="831">
                  <c:v>1007.037</c:v>
                </c:pt>
                <c:pt idx="832">
                  <c:v>1008.038</c:v>
                </c:pt>
                <c:pt idx="833">
                  <c:v>1009.038</c:v>
                </c:pt>
                <c:pt idx="834">
                  <c:v>1010.745</c:v>
                </c:pt>
                <c:pt idx="835">
                  <c:v>1012.711</c:v>
                </c:pt>
                <c:pt idx="836">
                  <c:v>1014.2430000000001</c:v>
                </c:pt>
                <c:pt idx="837">
                  <c:v>1015.5410000000001</c:v>
                </c:pt>
                <c:pt idx="838">
                  <c:v>1016.72</c:v>
                </c:pt>
                <c:pt idx="839">
                  <c:v>1017.831</c:v>
                </c:pt>
                <c:pt idx="840">
                  <c:v>1018.903</c:v>
                </c:pt>
                <c:pt idx="841">
                  <c:v>1019.942</c:v>
                </c:pt>
                <c:pt idx="842">
                  <c:v>1020.972</c:v>
                </c:pt>
                <c:pt idx="843">
                  <c:v>1022.013</c:v>
                </c:pt>
                <c:pt idx="844">
                  <c:v>1023.056</c:v>
                </c:pt>
                <c:pt idx="845">
                  <c:v>1024.0989999999999</c:v>
                </c:pt>
                <c:pt idx="846">
                  <c:v>1025.143</c:v>
                </c:pt>
                <c:pt idx="847">
                  <c:v>1026.1859999999999</c:v>
                </c:pt>
                <c:pt idx="848">
                  <c:v>1027.2339999999999</c:v>
                </c:pt>
                <c:pt idx="849">
                  <c:v>1028.288</c:v>
                </c:pt>
                <c:pt idx="850">
                  <c:v>1029.3389999999999</c:v>
                </c:pt>
                <c:pt idx="851">
                  <c:v>1030.393</c:v>
                </c:pt>
                <c:pt idx="852">
                  <c:v>1031.4459999999999</c:v>
                </c:pt>
                <c:pt idx="853">
                  <c:v>1032.4970000000001</c:v>
                </c:pt>
                <c:pt idx="854">
                  <c:v>1033.5450000000001</c:v>
                </c:pt>
                <c:pt idx="855">
                  <c:v>1034.5930000000001</c:v>
                </c:pt>
                <c:pt idx="856">
                  <c:v>1035.6379999999999</c:v>
                </c:pt>
                <c:pt idx="857">
                  <c:v>1036.683</c:v>
                </c:pt>
                <c:pt idx="858">
                  <c:v>1037.7280000000001</c:v>
                </c:pt>
                <c:pt idx="859">
                  <c:v>1038.777</c:v>
                </c:pt>
                <c:pt idx="860">
                  <c:v>1039.826</c:v>
                </c:pt>
                <c:pt idx="861">
                  <c:v>1040.883</c:v>
                </c:pt>
                <c:pt idx="862">
                  <c:v>1041.9359999999999</c:v>
                </c:pt>
                <c:pt idx="863">
                  <c:v>1042.9839999999999</c:v>
                </c:pt>
                <c:pt idx="864">
                  <c:v>1044.0160000000001</c:v>
                </c:pt>
                <c:pt idx="865">
                  <c:v>1045.0340000000001</c:v>
                </c:pt>
                <c:pt idx="866">
                  <c:v>1046.0429999999999</c:v>
                </c:pt>
                <c:pt idx="867">
                  <c:v>1047.049</c:v>
                </c:pt>
                <c:pt idx="868">
                  <c:v>1048.0509999999999</c:v>
                </c:pt>
                <c:pt idx="869">
                  <c:v>1049.0540000000001</c:v>
                </c:pt>
                <c:pt idx="870">
                  <c:v>1050.0509999999999</c:v>
                </c:pt>
                <c:pt idx="871">
                  <c:v>1051.048</c:v>
                </c:pt>
                <c:pt idx="872">
                  <c:v>1052.0429999999999</c:v>
                </c:pt>
                <c:pt idx="873">
                  <c:v>1053.0350000000001</c:v>
                </c:pt>
                <c:pt idx="874">
                  <c:v>1054.0260000000001</c:v>
                </c:pt>
                <c:pt idx="875">
                  <c:v>1055.0139999999999</c:v>
                </c:pt>
                <c:pt idx="876">
                  <c:v>1056</c:v>
                </c:pt>
                <c:pt idx="877">
                  <c:v>1056.9829999999999</c:v>
                </c:pt>
                <c:pt idx="878">
                  <c:v>1057.9639999999999</c:v>
                </c:pt>
                <c:pt idx="879">
                  <c:v>1058.95</c:v>
                </c:pt>
                <c:pt idx="880">
                  <c:v>1059.9380000000001</c:v>
                </c:pt>
                <c:pt idx="881">
                  <c:v>1060.925</c:v>
                </c:pt>
                <c:pt idx="882">
                  <c:v>1061.9100000000001</c:v>
                </c:pt>
                <c:pt idx="883">
                  <c:v>1062.893</c:v>
                </c:pt>
                <c:pt idx="884">
                  <c:v>1063.8789999999999</c:v>
                </c:pt>
                <c:pt idx="885">
                  <c:v>1064.865</c:v>
                </c:pt>
                <c:pt idx="886">
                  <c:v>1065.8409999999999</c:v>
                </c:pt>
                <c:pt idx="887">
                  <c:v>1066.828</c:v>
                </c:pt>
                <c:pt idx="888">
                  <c:v>1067.806</c:v>
                </c:pt>
                <c:pt idx="889">
                  <c:v>1068.78</c:v>
                </c:pt>
                <c:pt idx="890">
                  <c:v>1069.7819999999999</c:v>
                </c:pt>
                <c:pt idx="891">
                  <c:v>1070.6579999999999</c:v>
                </c:pt>
                <c:pt idx="892">
                  <c:v>1070.597</c:v>
                </c:pt>
                <c:pt idx="893">
                  <c:v>1070.7860000000001</c:v>
                </c:pt>
                <c:pt idx="894">
                  <c:v>1071.241</c:v>
                </c:pt>
                <c:pt idx="895">
                  <c:v>1071.8710000000001</c:v>
                </c:pt>
                <c:pt idx="896">
                  <c:v>1072.597</c:v>
                </c:pt>
                <c:pt idx="897">
                  <c:v>1073.3979999999999</c:v>
                </c:pt>
                <c:pt idx="898">
                  <c:v>1074.229</c:v>
                </c:pt>
                <c:pt idx="899">
                  <c:v>1075.0899999999999</c:v>
                </c:pt>
                <c:pt idx="900">
                  <c:v>1075.963</c:v>
                </c:pt>
                <c:pt idx="901">
                  <c:v>1076.846</c:v>
                </c:pt>
                <c:pt idx="902">
                  <c:v>1077.7260000000001</c:v>
                </c:pt>
                <c:pt idx="903">
                  <c:v>1078.6020000000001</c:v>
                </c:pt>
                <c:pt idx="904">
                  <c:v>1079.47</c:v>
                </c:pt>
                <c:pt idx="905">
                  <c:v>1080.3520000000001</c:v>
                </c:pt>
                <c:pt idx="906">
                  <c:v>1081.213</c:v>
                </c:pt>
                <c:pt idx="907">
                  <c:v>1082.0809999999999</c:v>
                </c:pt>
                <c:pt idx="908">
                  <c:v>1082.9380000000001</c:v>
                </c:pt>
                <c:pt idx="909">
                  <c:v>1083.806</c:v>
                </c:pt>
                <c:pt idx="910">
                  <c:v>1084.671</c:v>
                </c:pt>
                <c:pt idx="911">
                  <c:v>1085.5239999999999</c:v>
                </c:pt>
                <c:pt idx="912">
                  <c:v>1086.3679999999999</c:v>
                </c:pt>
                <c:pt idx="913">
                  <c:v>1087.2170000000001</c:v>
                </c:pt>
                <c:pt idx="914">
                  <c:v>1088.0719999999999</c:v>
                </c:pt>
                <c:pt idx="915">
                  <c:v>1088.9369999999999</c:v>
                </c:pt>
                <c:pt idx="916">
                  <c:v>1089.7909999999999</c:v>
                </c:pt>
                <c:pt idx="917">
                  <c:v>1090.652</c:v>
                </c:pt>
              </c:numCache>
            </c:numRef>
          </c:xVal>
          <c:yVal>
            <c:numRef>
              <c:f>'15RB'!$O$6:$O$923</c:f>
              <c:numCache>
                <c:formatCode>General</c:formatCode>
                <c:ptCount val="918"/>
                <c:pt idx="0">
                  <c:v>1</c:v>
                </c:pt>
                <c:pt idx="1">
                  <c:v>0.99949354333124596</c:v>
                </c:pt>
                <c:pt idx="2">
                  <c:v>0.99890383948200201</c:v>
                </c:pt>
                <c:pt idx="3">
                  <c:v>0.998342029975959</c:v>
                </c:pt>
                <c:pt idx="4">
                  <c:v>0.99775101857937598</c:v>
                </c:pt>
                <c:pt idx="5">
                  <c:v>0.997133856236042</c:v>
                </c:pt>
                <c:pt idx="6">
                  <c:v>0.99651495049625805</c:v>
                </c:pt>
                <c:pt idx="7">
                  <c:v>0.99584069191918301</c:v>
                </c:pt>
                <c:pt idx="8">
                  <c:v>0.99516643334210797</c:v>
                </c:pt>
                <c:pt idx="9">
                  <c:v>0.99449217476503304</c:v>
                </c:pt>
                <c:pt idx="10">
                  <c:v>0.99373336146012903</c:v>
                </c:pt>
                <c:pt idx="11">
                  <c:v>0.99297454815522501</c:v>
                </c:pt>
                <c:pt idx="12">
                  <c:v>0.99224319334441002</c:v>
                </c:pt>
                <c:pt idx="13">
                  <c:v>0.99139938946256301</c:v>
                </c:pt>
                <c:pt idx="14">
                  <c:v>0.99058522332036802</c:v>
                </c:pt>
                <c:pt idx="15">
                  <c:v>0.98974185528763403</c:v>
                </c:pt>
                <c:pt idx="16">
                  <c:v>0.98895514763952796</c:v>
                </c:pt>
                <c:pt idx="17">
                  <c:v>0.98808388526359303</c:v>
                </c:pt>
                <c:pt idx="18">
                  <c:v>0.98710017381662596</c:v>
                </c:pt>
                <c:pt idx="19">
                  <c:v>0.98608900387556997</c:v>
                </c:pt>
                <c:pt idx="20">
                  <c:v>0.98513275092269204</c:v>
                </c:pt>
                <c:pt idx="21">
                  <c:v>0.98409194324198501</c:v>
                </c:pt>
                <c:pt idx="22">
                  <c:v>0.98299621857310004</c:v>
                </c:pt>
                <c:pt idx="23">
                  <c:v>0.98192969579475298</c:v>
                </c:pt>
                <c:pt idx="24">
                  <c:v>0.98074898054892501</c:v>
                </c:pt>
                <c:pt idx="25">
                  <c:v>0.97962536153683899</c:v>
                </c:pt>
                <c:pt idx="26">
                  <c:v>0.978444210441899</c:v>
                </c:pt>
                <c:pt idx="27">
                  <c:v>0.97720857820789297</c:v>
                </c:pt>
                <c:pt idx="28">
                  <c:v>0.97597033087921203</c:v>
                </c:pt>
                <c:pt idx="29">
                  <c:v>0.97464970806826401</c:v>
                </c:pt>
                <c:pt idx="30">
                  <c:v>0.97330162676322696</c:v>
                </c:pt>
                <c:pt idx="31">
                  <c:v>0.97192347186942596</c:v>
                </c:pt>
                <c:pt idx="32">
                  <c:v>0.97051785848153704</c:v>
                </c:pt>
                <c:pt idx="33">
                  <c:v>0.96908478659955799</c:v>
                </c:pt>
                <c:pt idx="34">
                  <c:v>0.96756715998974896</c:v>
                </c:pt>
                <c:pt idx="35">
                  <c:v>0.96602163903673899</c:v>
                </c:pt>
                <c:pt idx="36">
                  <c:v>0.96444865958963899</c:v>
                </c:pt>
                <c:pt idx="37">
                  <c:v>0.96284604240288796</c:v>
                </c:pt>
                <c:pt idx="38">
                  <c:v>0.96118807237884696</c:v>
                </c:pt>
                <c:pt idx="39">
                  <c:v>0.95947300612106501</c:v>
                </c:pt>
                <c:pt idx="40">
                  <c:v>0.957703022875105</c:v>
                </c:pt>
                <c:pt idx="41">
                  <c:v>0.95593260378003198</c:v>
                </c:pt>
                <c:pt idx="42">
                  <c:v>0.95410552430033102</c:v>
                </c:pt>
                <c:pt idx="43">
                  <c:v>0.95219519764013805</c:v>
                </c:pt>
                <c:pt idx="44">
                  <c:v>0.95025566908940595</c:v>
                </c:pt>
                <c:pt idx="45">
                  <c:v>0.94828824619547303</c:v>
                </c:pt>
                <c:pt idx="46">
                  <c:v>0.94629336480744997</c:v>
                </c:pt>
                <c:pt idx="47">
                  <c:v>0.94424138718568795</c:v>
                </c:pt>
                <c:pt idx="48">
                  <c:v>0.94210659823254495</c:v>
                </c:pt>
                <c:pt idx="49">
                  <c:v>0.93994217153975002</c:v>
                </c:pt>
                <c:pt idx="50">
                  <c:v>0.93769275427001397</c:v>
                </c:pt>
                <c:pt idx="51">
                  <c:v>0.93544551624584005</c:v>
                </c:pt>
                <c:pt idx="52">
                  <c:v>0.93314118198792495</c:v>
                </c:pt>
                <c:pt idx="53">
                  <c:v>0.93077975149627001</c:v>
                </c:pt>
                <c:pt idx="54">
                  <c:v>0.928362968167324</c:v>
                </c:pt>
                <c:pt idx="55">
                  <c:v>0.92588908860463803</c:v>
                </c:pt>
                <c:pt idx="56">
                  <c:v>0.92338731469875002</c:v>
                </c:pt>
                <c:pt idx="57">
                  <c:v>0.92083062380468395</c:v>
                </c:pt>
                <c:pt idx="58">
                  <c:v>0.91821683667687704</c:v>
                </c:pt>
                <c:pt idx="59">
                  <c:v>0.91557559105498099</c:v>
                </c:pt>
                <c:pt idx="60">
                  <c:v>0.91287681335023296</c:v>
                </c:pt>
                <c:pt idx="61">
                  <c:v>0.910123118657306</c:v>
                </c:pt>
                <c:pt idx="62">
                  <c:v>0.90734152962117798</c:v>
                </c:pt>
                <c:pt idx="63">
                  <c:v>0.90450284435130801</c:v>
                </c:pt>
                <c:pt idx="64">
                  <c:v>0.90160706284769798</c:v>
                </c:pt>
                <c:pt idx="65">
                  <c:v>0.89868382285000004</c:v>
                </c:pt>
                <c:pt idx="66">
                  <c:v>0.89570523001501101</c:v>
                </c:pt>
                <c:pt idx="67">
                  <c:v>0.89269917868593196</c:v>
                </c:pt>
                <c:pt idx="68">
                  <c:v>0.88966348961720199</c:v>
                </c:pt>
                <c:pt idx="69">
                  <c:v>0.88657244771118204</c:v>
                </c:pt>
                <c:pt idx="70">
                  <c:v>0.88342430957142104</c:v>
                </c:pt>
                <c:pt idx="71">
                  <c:v>0.88027617143166004</c:v>
                </c:pt>
                <c:pt idx="72">
                  <c:v>0.87707311630371998</c:v>
                </c:pt>
                <c:pt idx="73">
                  <c:v>0.87383998758701698</c:v>
                </c:pt>
                <c:pt idx="74">
                  <c:v>0.87055194188213603</c:v>
                </c:pt>
                <c:pt idx="75">
                  <c:v>0.86729179052045602</c:v>
                </c:pt>
                <c:pt idx="76">
                  <c:v>0.86397585047237302</c:v>
                </c:pt>
                <c:pt idx="77">
                  <c:v>0.86063070853375201</c:v>
                </c:pt>
                <c:pt idx="78">
                  <c:v>0.85728774584069201</c:v>
                </c:pt>
                <c:pt idx="79">
                  <c:v>0.85388725106477903</c:v>
                </c:pt>
                <c:pt idx="80">
                  <c:v>0.85048675628886705</c:v>
                </c:pt>
                <c:pt idx="81">
                  <c:v>0.84705705962241495</c:v>
                </c:pt>
                <c:pt idx="82">
                  <c:v>0.84362867050330204</c:v>
                </c:pt>
                <c:pt idx="83">
                  <c:v>0.84014362099955897</c:v>
                </c:pt>
                <c:pt idx="84">
                  <c:v>0.83665857149581702</c:v>
                </c:pt>
                <c:pt idx="85">
                  <c:v>0.83314562764887301</c:v>
                </c:pt>
                <c:pt idx="86">
                  <c:v>0.82963311965104203</c:v>
                </c:pt>
                <c:pt idx="87">
                  <c:v>0.82612017580409802</c:v>
                </c:pt>
                <c:pt idx="88">
                  <c:v>0.82260766780626604</c:v>
                </c:pt>
                <c:pt idx="89">
                  <c:v>0.819065086219672</c:v>
                </c:pt>
                <c:pt idx="90">
                  <c:v>0.81555257822184002</c:v>
                </c:pt>
                <c:pt idx="91">
                  <c:v>0.81203963437489701</c:v>
                </c:pt>
                <c:pt idx="92">
                  <c:v>0.80855458487115395</c:v>
                </c:pt>
                <c:pt idx="93">
                  <c:v>0.80504164102421005</c:v>
                </c:pt>
                <c:pt idx="94">
                  <c:v>0.80155659152046799</c:v>
                </c:pt>
                <c:pt idx="95">
                  <c:v>0.79807154201672603</c:v>
                </c:pt>
                <c:pt idx="96">
                  <c:v>0.794643152897612</c:v>
                </c:pt>
                <c:pt idx="97">
                  <c:v>0.79124309397081205</c:v>
                </c:pt>
                <c:pt idx="98">
                  <c:v>0.78789795203219004</c:v>
                </c:pt>
                <c:pt idx="99">
                  <c:v>0.78460990632730898</c:v>
                </c:pt>
                <c:pt idx="100">
                  <c:v>0.78134931911651595</c:v>
                </c:pt>
                <c:pt idx="101">
                  <c:v>0.77814582813946498</c:v>
                </c:pt>
                <c:pt idx="102">
                  <c:v>0.77502732773935501</c:v>
                </c:pt>
                <c:pt idx="103">
                  <c:v>0.77201953301382698</c:v>
                </c:pt>
                <c:pt idx="104">
                  <c:v>0.76904094017883795</c:v>
                </c:pt>
                <c:pt idx="105">
                  <c:v>0.76617479641487896</c:v>
                </c:pt>
                <c:pt idx="106">
                  <c:v>0.76339102813318904</c:v>
                </c:pt>
                <c:pt idx="107">
                  <c:v>0.76066479193434999</c:v>
                </c:pt>
                <c:pt idx="108">
                  <c:v>0.75805100480654397</c:v>
                </c:pt>
                <c:pt idx="109">
                  <c:v>0.75555141014621896</c:v>
                </c:pt>
                <c:pt idx="110">
                  <c:v>0.753077530583532</c:v>
                </c:pt>
                <c:pt idx="111">
                  <c:v>0.75074573783152798</c:v>
                </c:pt>
                <c:pt idx="112">
                  <c:v>0.74844140357361399</c:v>
                </c:pt>
                <c:pt idx="113">
                  <c:v>0.74624908253761801</c:v>
                </c:pt>
                <c:pt idx="114">
                  <c:v>0.74414000868211505</c:v>
                </c:pt>
                <c:pt idx="115">
                  <c:v>0.74206013671714999</c:v>
                </c:pt>
                <c:pt idx="116">
                  <c:v>0.74003779683503801</c:v>
                </c:pt>
                <c:pt idx="117">
                  <c:v>0.73815318527248397</c:v>
                </c:pt>
                <c:pt idx="118">
                  <c:v>0.73627075295549305</c:v>
                </c:pt>
                <c:pt idx="119">
                  <c:v>0.73452822820362096</c:v>
                </c:pt>
                <c:pt idx="120">
                  <c:v>0.73281534119140201</c:v>
                </c:pt>
                <c:pt idx="121">
                  <c:v>0.73112773342770898</c:v>
                </c:pt>
                <c:pt idx="122">
                  <c:v>0.72952729548652095</c:v>
                </c:pt>
                <c:pt idx="123">
                  <c:v>0.72797959528794798</c:v>
                </c:pt>
                <c:pt idx="124">
                  <c:v>0.72646371207458904</c:v>
                </c:pt>
                <c:pt idx="125">
                  <c:v>0.72502889679616001</c:v>
                </c:pt>
                <c:pt idx="126">
                  <c:v>0.72365292114792201</c:v>
                </c:pt>
                <c:pt idx="127">
                  <c:v>0.72230440399377305</c:v>
                </c:pt>
                <c:pt idx="128">
                  <c:v>0.72101123967691405</c:v>
                </c:pt>
                <c:pt idx="129">
                  <c:v>0.71980306593699706</c:v>
                </c:pt>
                <c:pt idx="130">
                  <c:v>0.71859445634796804</c:v>
                </c:pt>
                <c:pt idx="131">
                  <c:v>0.71744119959622898</c:v>
                </c:pt>
                <c:pt idx="132">
                  <c:v>0.71631801643325499</c:v>
                </c:pt>
                <c:pt idx="133">
                  <c:v>0.715221855915257</c:v>
                </c:pt>
                <c:pt idx="134">
                  <c:v>0.71418104823454998</c:v>
                </c:pt>
                <c:pt idx="135">
                  <c:v>0.71316987829349399</c:v>
                </c:pt>
                <c:pt idx="136">
                  <c:v>0.71218616684652702</c:v>
                </c:pt>
                <c:pt idx="137">
                  <c:v>0.71122991389364898</c:v>
                </c:pt>
                <c:pt idx="138">
                  <c:v>0.71030373452953599</c:v>
                </c:pt>
                <c:pt idx="139">
                  <c:v>0.70940457781039901</c:v>
                </c:pt>
                <c:pt idx="140">
                  <c:v>0.70856077392855199</c:v>
                </c:pt>
                <c:pt idx="141">
                  <c:v>0.707717405895818</c:v>
                </c:pt>
                <c:pt idx="142">
                  <c:v>0.70690323975362301</c:v>
                </c:pt>
                <c:pt idx="143">
                  <c:v>0.70611653210551795</c:v>
                </c:pt>
                <c:pt idx="144">
                  <c:v>0.70530062256687298</c:v>
                </c:pt>
                <c:pt idx="145">
                  <c:v>0.70454137341285505</c:v>
                </c:pt>
                <c:pt idx="146">
                  <c:v>0.70383965634169099</c:v>
                </c:pt>
                <c:pt idx="147">
                  <c:v>0.70313619587407805</c:v>
                </c:pt>
                <c:pt idx="148">
                  <c:v>0.70243447880291399</c:v>
                </c:pt>
                <c:pt idx="149">
                  <c:v>0.70176022022583995</c:v>
                </c:pt>
                <c:pt idx="150">
                  <c:v>0.70111342014285405</c:v>
                </c:pt>
                <c:pt idx="151">
                  <c:v>0.70049451440306998</c:v>
                </c:pt>
                <c:pt idx="152">
                  <c:v>0.69987560866328602</c:v>
                </c:pt>
                <c:pt idx="153">
                  <c:v>0.69928634066315298</c:v>
                </c:pt>
                <c:pt idx="154">
                  <c:v>0.69866743492336902</c:v>
                </c:pt>
                <c:pt idx="155">
                  <c:v>0.69810562541732601</c:v>
                </c:pt>
                <c:pt idx="156">
                  <c:v>0.69754381591128201</c:v>
                </c:pt>
                <c:pt idx="157">
                  <c:v>0.69700946489932802</c:v>
                </c:pt>
                <c:pt idx="158">
                  <c:v>0.69647511388737304</c:v>
                </c:pt>
                <c:pt idx="159">
                  <c:v>0.69594119872453097</c:v>
                </c:pt>
                <c:pt idx="160">
                  <c:v>0.69543648545222803</c:v>
                </c:pt>
                <c:pt idx="161">
                  <c:v>0.69495748727756401</c:v>
                </c:pt>
                <c:pt idx="162">
                  <c:v>0.69448023249935098</c:v>
                </c:pt>
                <c:pt idx="163">
                  <c:v>0.69400341357024897</c:v>
                </c:pt>
                <c:pt idx="164">
                  <c:v>0.69349652105238402</c:v>
                </c:pt>
                <c:pt idx="165">
                  <c:v>0.69304716061737104</c:v>
                </c:pt>
                <c:pt idx="166">
                  <c:v>0.69259780018235895</c:v>
                </c:pt>
                <c:pt idx="167">
                  <c:v>0.69214843974734697</c:v>
                </c:pt>
                <c:pt idx="168">
                  <c:v>0.69169907931233499</c:v>
                </c:pt>
                <c:pt idx="169">
                  <c:v>0.69127717737141103</c:v>
                </c:pt>
                <c:pt idx="170">
                  <c:v>0.69085527543048897</c:v>
                </c:pt>
                <c:pt idx="171">
                  <c:v>0.69043337348956502</c:v>
                </c:pt>
                <c:pt idx="172">
                  <c:v>0.69001147154864195</c:v>
                </c:pt>
                <c:pt idx="173">
                  <c:v>0.689589569607718</c:v>
                </c:pt>
                <c:pt idx="174">
                  <c:v>0.68916984691235805</c:v>
                </c:pt>
                <c:pt idx="175">
                  <c:v>0.68877540346552302</c:v>
                </c:pt>
                <c:pt idx="176">
                  <c:v>0.688381395867801</c:v>
                </c:pt>
                <c:pt idx="177">
                  <c:v>0.68798913166652997</c:v>
                </c:pt>
                <c:pt idx="178">
                  <c:v>0.68759468821969605</c:v>
                </c:pt>
                <c:pt idx="179">
                  <c:v>0.68720242401842502</c:v>
                </c:pt>
                <c:pt idx="180">
                  <c:v>0.68683587491479103</c:v>
                </c:pt>
                <c:pt idx="181">
                  <c:v>0.68644361071352</c:v>
                </c:pt>
                <c:pt idx="182">
                  <c:v>0.68607706160988702</c:v>
                </c:pt>
                <c:pt idx="183">
                  <c:v>0.68568479740861499</c:v>
                </c:pt>
                <c:pt idx="184">
                  <c:v>0.68529035396178095</c:v>
                </c:pt>
                <c:pt idx="185">
                  <c:v>0.68489591051494703</c:v>
                </c:pt>
                <c:pt idx="186">
                  <c:v>0.684503646313676</c:v>
                </c:pt>
                <c:pt idx="187">
                  <c:v>0.68410963871595398</c:v>
                </c:pt>
                <c:pt idx="188">
                  <c:v>0.68371737451468195</c:v>
                </c:pt>
                <c:pt idx="189">
                  <c:v>0.68332293106784803</c:v>
                </c:pt>
                <c:pt idx="190">
                  <c:v>0.68292892347012601</c:v>
                </c:pt>
                <c:pt idx="191">
                  <c:v>0.68253665926885498</c:v>
                </c:pt>
                <c:pt idx="192">
                  <c:v>0.68214221582201995</c:v>
                </c:pt>
                <c:pt idx="193">
                  <c:v>0.681720313881097</c:v>
                </c:pt>
                <c:pt idx="194">
                  <c:v>0.68127095344608402</c:v>
                </c:pt>
                <c:pt idx="195">
                  <c:v>0.68087868924481298</c:v>
                </c:pt>
                <c:pt idx="196">
                  <c:v>0.68048468164709097</c:v>
                </c:pt>
                <c:pt idx="197">
                  <c:v>0.68006277970616702</c:v>
                </c:pt>
                <c:pt idx="198">
                  <c:v>0.67964087776524496</c:v>
                </c:pt>
                <c:pt idx="199">
                  <c:v>0.67919151733023198</c:v>
                </c:pt>
                <c:pt idx="200">
                  <c:v>0.67874172104610697</c:v>
                </c:pt>
                <c:pt idx="201">
                  <c:v>0.67829236061109499</c:v>
                </c:pt>
                <c:pt idx="202">
                  <c:v>0.67787045867017204</c:v>
                </c:pt>
                <c:pt idx="203">
                  <c:v>0.67742109823515995</c:v>
                </c:pt>
                <c:pt idx="204">
                  <c:v>0.67697173780014697</c:v>
                </c:pt>
                <c:pt idx="205">
                  <c:v>0.67646528113139404</c:v>
                </c:pt>
                <c:pt idx="206">
                  <c:v>0.67601548484727003</c:v>
                </c:pt>
                <c:pt idx="207">
                  <c:v>0.67553866591816802</c:v>
                </c:pt>
                <c:pt idx="208">
                  <c:v>0.67506141113995399</c:v>
                </c:pt>
                <c:pt idx="209">
                  <c:v>0.67458241296529098</c:v>
                </c:pt>
                <c:pt idx="210">
                  <c:v>0.67407769969298803</c:v>
                </c:pt>
                <c:pt idx="211">
                  <c:v>0.67357124302423499</c:v>
                </c:pt>
                <c:pt idx="212">
                  <c:v>0.67303689201228001</c:v>
                </c:pt>
                <c:pt idx="213">
                  <c:v>0.67250297684943905</c:v>
                </c:pt>
                <c:pt idx="214">
                  <c:v>0.67194116734339504</c:v>
                </c:pt>
                <c:pt idx="215">
                  <c:v>0.67137935783735103</c:v>
                </c:pt>
                <c:pt idx="216">
                  <c:v>0.67081754833130802</c:v>
                </c:pt>
                <c:pt idx="217">
                  <c:v>0.67022610108561198</c:v>
                </c:pt>
                <c:pt idx="218">
                  <c:v>0.66963683308548005</c:v>
                </c:pt>
                <c:pt idx="219">
                  <c:v>0.66907502357943704</c:v>
                </c:pt>
                <c:pt idx="220">
                  <c:v>0.668483576333742</c:v>
                </c:pt>
                <c:pt idx="221">
                  <c:v>0.66786641399040803</c:v>
                </c:pt>
                <c:pt idx="222">
                  <c:v>0.66727496674471298</c:v>
                </c:pt>
                <c:pt idx="223">
                  <c:v>0.66668569874458095</c:v>
                </c:pt>
                <c:pt idx="224">
                  <c:v>0.66606679300479599</c:v>
                </c:pt>
                <c:pt idx="225">
                  <c:v>0.66541999292180998</c:v>
                </c:pt>
                <c:pt idx="226">
                  <c:v>0.66477362868793699</c:v>
                </c:pt>
                <c:pt idx="227">
                  <c:v>0.66409937011086295</c:v>
                </c:pt>
                <c:pt idx="228">
                  <c:v>0.66342511153378803</c:v>
                </c:pt>
                <c:pt idx="229">
                  <c:v>0.66275128880582601</c:v>
                </c:pt>
                <c:pt idx="230">
                  <c:v>0.66204957173466195</c:v>
                </c:pt>
                <c:pt idx="231">
                  <c:v>0.66134567541793499</c:v>
                </c:pt>
                <c:pt idx="232">
                  <c:v>0.66064395834677203</c:v>
                </c:pt>
                <c:pt idx="233">
                  <c:v>0.65988514504186802</c:v>
                </c:pt>
                <c:pt idx="234">
                  <c:v>0.65915379023105203</c:v>
                </c:pt>
                <c:pt idx="235">
                  <c:v>0.65839454107703499</c:v>
                </c:pt>
                <c:pt idx="236">
                  <c:v>0.65763572777213097</c:v>
                </c:pt>
                <c:pt idx="237">
                  <c:v>0.65684902012402502</c:v>
                </c:pt>
                <c:pt idx="238">
                  <c:v>0.65603528983094295</c:v>
                </c:pt>
                <c:pt idx="239">
                  <c:v>0.65519148594909604</c:v>
                </c:pt>
                <c:pt idx="240">
                  <c:v>0.654320223573161</c:v>
                </c:pt>
                <c:pt idx="241">
                  <c:v>0.65347641969131398</c:v>
                </c:pt>
                <c:pt idx="242">
                  <c:v>0.65260515731537905</c:v>
                </c:pt>
                <c:pt idx="243">
                  <c:v>0.651733894939443</c:v>
                </c:pt>
                <c:pt idx="244">
                  <c:v>0.65080727972621699</c:v>
                </c:pt>
                <c:pt idx="245">
                  <c:v>0.649878921116541</c:v>
                </c:pt>
                <c:pt idx="246">
                  <c:v>0.64895230590331499</c:v>
                </c:pt>
                <c:pt idx="247">
                  <c:v>0.64796859445634802</c:v>
                </c:pt>
                <c:pt idx="248">
                  <c:v>0.647012777352583</c:v>
                </c:pt>
                <c:pt idx="249">
                  <c:v>0.64600160741152701</c:v>
                </c:pt>
                <c:pt idx="250">
                  <c:v>0.64496079973081899</c:v>
                </c:pt>
                <c:pt idx="251">
                  <c:v>0.64389427695247403</c:v>
                </c:pt>
                <c:pt idx="252">
                  <c:v>0.64285346927176601</c:v>
                </c:pt>
                <c:pt idx="253">
                  <c:v>0.64175730875376802</c:v>
                </c:pt>
                <c:pt idx="254">
                  <c:v>0.640633689741681</c:v>
                </c:pt>
                <c:pt idx="255">
                  <c:v>0.639508327333144</c:v>
                </c:pt>
                <c:pt idx="256">
                  <c:v>0.63838470832105698</c:v>
                </c:pt>
                <c:pt idx="257">
                  <c:v>0.63720355722611699</c:v>
                </c:pt>
                <c:pt idx="258">
                  <c:v>0.63602502122585103</c:v>
                </c:pt>
                <c:pt idx="259">
                  <c:v>0.634787209746283</c:v>
                </c:pt>
                <c:pt idx="260">
                  <c:v>0.63355114166316495</c:v>
                </c:pt>
                <c:pt idx="261">
                  <c:v>0.63231507358004702</c:v>
                </c:pt>
                <c:pt idx="262">
                  <c:v>0.63099445076909899</c:v>
                </c:pt>
                <c:pt idx="263">
                  <c:v>0.62972874494632902</c:v>
                </c:pt>
                <c:pt idx="264">
                  <c:v>0.62835102590164105</c:v>
                </c:pt>
                <c:pt idx="265">
                  <c:v>0.62700250874749097</c:v>
                </c:pt>
                <c:pt idx="266">
                  <c:v>0.62565442744245503</c:v>
                </c:pt>
                <c:pt idx="267">
                  <c:v>0.624248814054565</c:v>
                </c:pt>
                <c:pt idx="268">
                  <c:v>0.62281574217258595</c:v>
                </c:pt>
                <c:pt idx="269">
                  <c:v>0.62135303255095498</c:v>
                </c:pt>
                <c:pt idx="270">
                  <c:v>0.61989206632577398</c:v>
                </c:pt>
                <c:pt idx="271">
                  <c:v>0.61837443971596595</c:v>
                </c:pt>
                <c:pt idx="272">
                  <c:v>0.61688601499669604</c:v>
                </c:pt>
                <c:pt idx="273">
                  <c:v>0.61533875064723598</c:v>
                </c:pt>
                <c:pt idx="274">
                  <c:v>0.61373787685693504</c:v>
                </c:pt>
                <c:pt idx="275">
                  <c:v>0.61213525967018401</c:v>
                </c:pt>
                <c:pt idx="276">
                  <c:v>0.61053264248343397</c:v>
                </c:pt>
                <c:pt idx="277">
                  <c:v>0.60890474604815603</c:v>
                </c:pt>
                <c:pt idx="278">
                  <c:v>0.60724459677855203</c:v>
                </c:pt>
                <c:pt idx="279">
                  <c:v>0.605559168260421</c:v>
                </c:pt>
                <c:pt idx="280">
                  <c:v>0.60381664350855002</c:v>
                </c:pt>
                <c:pt idx="281">
                  <c:v>0.60207411875667904</c:v>
                </c:pt>
                <c:pt idx="282">
                  <c:v>0.60033159400480796</c:v>
                </c:pt>
                <c:pt idx="283">
                  <c:v>0.59858906925293698</c:v>
                </c:pt>
                <c:pt idx="284">
                  <c:v>0.59681865015786495</c:v>
                </c:pt>
                <c:pt idx="285">
                  <c:v>0.59502120841781603</c:v>
                </c:pt>
                <c:pt idx="286">
                  <c:v>0.59319369308900205</c:v>
                </c:pt>
                <c:pt idx="287">
                  <c:v>0.59133871926610004</c:v>
                </c:pt>
                <c:pt idx="288">
                  <c:v>0.58951120393728595</c:v>
                </c:pt>
                <c:pt idx="289">
                  <c:v>0.58762877162029503</c:v>
                </c:pt>
                <c:pt idx="290">
                  <c:v>0.585746339303304</c:v>
                </c:pt>
                <c:pt idx="291">
                  <c:v>0.58383426924666104</c:v>
                </c:pt>
                <c:pt idx="292">
                  <c:v>0.58195183692966901</c:v>
                </c:pt>
                <c:pt idx="293">
                  <c:v>0.58004151026947703</c:v>
                </c:pt>
                <c:pt idx="294">
                  <c:v>0.57812944021283397</c:v>
                </c:pt>
                <c:pt idx="295">
                  <c:v>0.57621911355264099</c:v>
                </c:pt>
                <c:pt idx="296">
                  <c:v>0.57430704349599804</c:v>
                </c:pt>
                <c:pt idx="297">
                  <c:v>0.57236751494526605</c:v>
                </c:pt>
                <c:pt idx="298">
                  <c:v>0.57042972979098405</c:v>
                </c:pt>
                <c:pt idx="299">
                  <c:v>0.56854511822843001</c:v>
                </c:pt>
                <c:pt idx="300">
                  <c:v>0.56663522741734995</c:v>
                </c:pt>
                <c:pt idx="301">
                  <c:v>0.56469526301750606</c:v>
                </c:pt>
                <c:pt idx="302">
                  <c:v>0.56275747786322405</c:v>
                </c:pt>
                <c:pt idx="303">
                  <c:v>0.56087330214978304</c:v>
                </c:pt>
                <c:pt idx="304">
                  <c:v>0.55901832832688003</c:v>
                </c:pt>
                <c:pt idx="305">
                  <c:v>0.55716335450397803</c:v>
                </c:pt>
                <c:pt idx="306">
                  <c:v>0.55536547691481597</c:v>
                </c:pt>
                <c:pt idx="307">
                  <c:v>0.55359505781974305</c:v>
                </c:pt>
                <c:pt idx="308">
                  <c:v>0.55182507457378305</c:v>
                </c:pt>
                <c:pt idx="309">
                  <c:v>0.55011000831600099</c:v>
                </c:pt>
                <c:pt idx="310">
                  <c:v>0.54845247414107201</c:v>
                </c:pt>
                <c:pt idx="311">
                  <c:v>0.54684985695432098</c:v>
                </c:pt>
                <c:pt idx="312">
                  <c:v>0.54521934542436901</c:v>
                </c:pt>
                <c:pt idx="313">
                  <c:v>0.54370171881455998</c:v>
                </c:pt>
                <c:pt idx="314">
                  <c:v>0.54218365635563903</c:v>
                </c:pt>
                <c:pt idx="315">
                  <c:v>0.54075058447365998</c:v>
                </c:pt>
                <c:pt idx="316">
                  <c:v>0.53934497108576995</c:v>
                </c:pt>
                <c:pt idx="317">
                  <c:v>0.53796899543753096</c:v>
                </c:pt>
                <c:pt idx="318">
                  <c:v>0.53664837262658405</c:v>
                </c:pt>
                <c:pt idx="319">
                  <c:v>0.53535520830972505</c:v>
                </c:pt>
                <c:pt idx="320">
                  <c:v>0.53408993833606699</c:v>
                </c:pt>
                <c:pt idx="321">
                  <c:v>0.53291096648669001</c:v>
                </c:pt>
                <c:pt idx="322">
                  <c:v>0.53170279274677401</c:v>
                </c:pt>
                <c:pt idx="323">
                  <c:v>0.53052164165183302</c:v>
                </c:pt>
                <c:pt idx="324">
                  <c:v>0.52939627924329602</c:v>
                </c:pt>
                <c:pt idx="325">
                  <c:v>0.52830011872529803</c:v>
                </c:pt>
                <c:pt idx="326">
                  <c:v>0.52723359594695196</c:v>
                </c:pt>
                <c:pt idx="327">
                  <c:v>0.52613787127806599</c:v>
                </c:pt>
                <c:pt idx="328">
                  <c:v>0.52506916925415703</c:v>
                </c:pt>
                <c:pt idx="329">
                  <c:v>0.52402836157345001</c:v>
                </c:pt>
                <c:pt idx="330">
                  <c:v>0.52296227464421596</c:v>
                </c:pt>
                <c:pt idx="331">
                  <c:v>0.52197856319725</c:v>
                </c:pt>
                <c:pt idx="332">
                  <c:v>0.52090986117334104</c:v>
                </c:pt>
                <c:pt idx="333">
                  <c:v>0.51984159499854399</c:v>
                </c:pt>
                <c:pt idx="334">
                  <c:v>0.51880296656339897</c:v>
                </c:pt>
                <c:pt idx="335">
                  <c:v>0.51776172303358003</c:v>
                </c:pt>
                <c:pt idx="336">
                  <c:v>0.51669345685878298</c:v>
                </c:pt>
                <c:pt idx="337">
                  <c:v>0.51565482842363897</c:v>
                </c:pt>
                <c:pt idx="338">
                  <c:v>0.514586126399729</c:v>
                </c:pt>
                <c:pt idx="339">
                  <c:v>0.51349040173084404</c:v>
                </c:pt>
                <c:pt idx="340">
                  <c:v>0.51236678271875702</c:v>
                </c:pt>
                <c:pt idx="341">
                  <c:v>0.51124098446110799</c:v>
                </c:pt>
                <c:pt idx="342">
                  <c:v>0.51011736544901998</c:v>
                </c:pt>
                <c:pt idx="343">
                  <c:v>0.50896628794284404</c:v>
                </c:pt>
                <c:pt idx="344">
                  <c:v>0.50781303119110599</c:v>
                </c:pt>
                <c:pt idx="345">
                  <c:v>0.50663231594527802</c:v>
                </c:pt>
                <c:pt idx="346">
                  <c:v>0.505423706356249</c:v>
                </c:pt>
                <c:pt idx="347">
                  <c:v>0.50421553261633201</c:v>
                </c:pt>
                <c:pt idx="348">
                  <c:v>0.50289490980538498</c:v>
                </c:pt>
                <c:pt idx="349">
                  <c:v>0.50163138322817702</c:v>
                </c:pt>
                <c:pt idx="350">
                  <c:v>0.50030858117166699</c:v>
                </c:pt>
                <c:pt idx="351">
                  <c:v>0.49896006401751702</c:v>
                </c:pt>
                <c:pt idx="352">
                  <c:v>0.49758408836927898</c:v>
                </c:pt>
                <c:pt idx="353">
                  <c:v>0.49620636932459</c:v>
                </c:pt>
                <c:pt idx="354">
                  <c:v>0.49480075593670098</c:v>
                </c:pt>
                <c:pt idx="355">
                  <c:v>0.49339514254881101</c:v>
                </c:pt>
                <c:pt idx="356">
                  <c:v>0.491850057444913</c:v>
                </c:pt>
                <c:pt idx="357">
                  <c:v>0.490331994985992</c:v>
                </c:pt>
                <c:pt idx="358">
                  <c:v>0.48881436837618297</c:v>
                </c:pt>
                <c:pt idx="359">
                  <c:v>0.48724095307997101</c:v>
                </c:pt>
                <c:pt idx="360">
                  <c:v>0.48558341890504197</c:v>
                </c:pt>
                <c:pt idx="361">
                  <c:v>0.48395290737509</c:v>
                </c:pt>
                <c:pt idx="362">
                  <c:v>0.48229537320016103</c:v>
                </c:pt>
                <c:pt idx="363">
                  <c:v>0.48058030694237902</c:v>
                </c:pt>
                <c:pt idx="364">
                  <c:v>0.47883778219050799</c:v>
                </c:pt>
                <c:pt idx="365">
                  <c:v>0.47703990460134599</c:v>
                </c:pt>
                <c:pt idx="366">
                  <c:v>0.47521238927253301</c:v>
                </c:pt>
                <c:pt idx="367">
                  <c:v>0.473357415449631</c:v>
                </c:pt>
                <c:pt idx="368">
                  <c:v>0.47144752463855</c:v>
                </c:pt>
                <c:pt idx="369">
                  <c:v>0.46948010174461702</c:v>
                </c:pt>
                <c:pt idx="370">
                  <c:v>0.46742812412285301</c:v>
                </c:pt>
                <c:pt idx="371">
                  <c:v>0.46537614650108999</c:v>
                </c:pt>
                <c:pt idx="372">
                  <c:v>0.46326881604203701</c:v>
                </c:pt>
                <c:pt idx="373">
                  <c:v>0.461131847843331</c:v>
                </c:pt>
                <c:pt idx="374">
                  <c:v>0.45896742115053701</c:v>
                </c:pt>
                <c:pt idx="375">
                  <c:v>0.45672018312636298</c:v>
                </c:pt>
                <c:pt idx="376">
                  <c:v>0.45447120170573901</c:v>
                </c:pt>
                <c:pt idx="377">
                  <c:v>0.45213897310462298</c:v>
                </c:pt>
                <c:pt idx="378">
                  <c:v>0.44977754261296798</c:v>
                </c:pt>
                <c:pt idx="379">
                  <c:v>0.44736075928402202</c:v>
                </c:pt>
                <c:pt idx="380">
                  <c:v>0.44491651746098698</c:v>
                </c:pt>
                <c:pt idx="381">
                  <c:v>0.44241474355509902</c:v>
                </c:pt>
                <c:pt idx="382">
                  <c:v>0.439828850770494</c:v>
                </c:pt>
                <c:pt idx="383">
                  <c:v>0.43724426553322598</c:v>
                </c:pt>
                <c:pt idx="384">
                  <c:v>0.43454592367758998</c:v>
                </c:pt>
                <c:pt idx="385">
                  <c:v>0.43181968747875299</c:v>
                </c:pt>
                <c:pt idx="386">
                  <c:v>0.429065556936713</c:v>
                </c:pt>
                <c:pt idx="387">
                  <c:v>0.42622687166684398</c:v>
                </c:pt>
                <c:pt idx="388">
                  <c:v>0.42338862224608698</c:v>
                </c:pt>
                <c:pt idx="389">
                  <c:v>0.42043748790518698</c:v>
                </c:pt>
                <c:pt idx="390">
                  <c:v>0.41745889507019801</c:v>
                </c:pt>
                <c:pt idx="391">
                  <c:v>0.41439574750737901</c:v>
                </c:pt>
                <c:pt idx="392">
                  <c:v>0.41130470560135801</c:v>
                </c:pt>
                <c:pt idx="393">
                  <c:v>0.40818402595568598</c:v>
                </c:pt>
                <c:pt idx="394">
                  <c:v>0.40498097082774698</c:v>
                </c:pt>
                <c:pt idx="395">
                  <c:v>0.401748277960156</c:v>
                </c:pt>
                <c:pt idx="396">
                  <c:v>0.39848769074936402</c:v>
                </c:pt>
                <c:pt idx="397">
                  <c:v>0.39519964504448202</c:v>
                </c:pt>
                <c:pt idx="398">
                  <c:v>0.39185624650231099</c:v>
                </c:pt>
                <c:pt idx="399">
                  <c:v>0.38848364606960001</c:v>
                </c:pt>
                <c:pt idx="400">
                  <c:v>0.385110609787776</c:v>
                </c:pt>
                <c:pt idx="401">
                  <c:v>0.381682656517775</c:v>
                </c:pt>
                <c:pt idx="402">
                  <c:v>0.37828259759097499</c:v>
                </c:pt>
                <c:pt idx="403">
                  <c:v>0.37482500658132201</c:v>
                </c:pt>
                <c:pt idx="404">
                  <c:v>0.37136741557166802</c:v>
                </c:pt>
                <c:pt idx="405">
                  <c:v>0.367884109464376</c:v>
                </c:pt>
                <c:pt idx="406">
                  <c:v>0.36442651845472301</c:v>
                </c:pt>
                <c:pt idx="407">
                  <c:v>0.36091357460777901</c:v>
                </c:pt>
                <c:pt idx="408">
                  <c:v>0.357428525104037</c:v>
                </c:pt>
                <c:pt idx="409">
                  <c:v>0.35394347560029499</c:v>
                </c:pt>
                <c:pt idx="410">
                  <c:v>0.35045842609655298</c:v>
                </c:pt>
                <c:pt idx="411">
                  <c:v>0.346972940743698</c:v>
                </c:pt>
                <c:pt idx="412">
                  <c:v>0.34348789123995599</c:v>
                </c:pt>
                <c:pt idx="413">
                  <c:v>0.34000458513266402</c:v>
                </c:pt>
                <c:pt idx="414">
                  <c:v>0.33654699412300998</c:v>
                </c:pt>
                <c:pt idx="415">
                  <c:v>0.33311904085300897</c:v>
                </c:pt>
                <c:pt idx="416">
                  <c:v>0.32968934418655699</c:v>
                </c:pt>
                <c:pt idx="417">
                  <c:v>0.32628884941064501</c:v>
                </c:pt>
                <c:pt idx="418">
                  <c:v>0.32288835463473198</c:v>
                </c:pt>
                <c:pt idx="419">
                  <c:v>0.319515754202021</c:v>
                </c:pt>
                <c:pt idx="420">
                  <c:v>0.316199814153939</c:v>
                </c:pt>
                <c:pt idx="421">
                  <c:v>0.31288430995496802</c:v>
                </c:pt>
                <c:pt idx="422">
                  <c:v>0.30959408500452401</c:v>
                </c:pt>
                <c:pt idx="423">
                  <c:v>0.30630603929964301</c:v>
                </c:pt>
                <c:pt idx="424">
                  <c:v>0.303102984171703</c:v>
                </c:pt>
                <c:pt idx="425">
                  <c:v>0.29989949319465198</c:v>
                </c:pt>
                <c:pt idx="426">
                  <c:v>0.29663934183297203</c:v>
                </c:pt>
                <c:pt idx="427">
                  <c:v>0.29343585085592</c:v>
                </c:pt>
                <c:pt idx="428">
                  <c:v>0.29034306555345002</c:v>
                </c:pt>
                <c:pt idx="429">
                  <c:v>0.28727991799063102</c:v>
                </c:pt>
                <c:pt idx="430">
                  <c:v>0.28427343081244</c:v>
                </c:pt>
                <c:pt idx="431">
                  <c:v>0.28126563608691102</c:v>
                </c:pt>
                <c:pt idx="432">
                  <c:v>0.278344139485663</c:v>
                </c:pt>
                <c:pt idx="433">
                  <c:v>0.275420899487965</c:v>
                </c:pt>
                <c:pt idx="434">
                  <c:v>0.27255431987489398</c:v>
                </c:pt>
                <c:pt idx="435">
                  <c:v>0.26943407607833397</c:v>
                </c:pt>
                <c:pt idx="436">
                  <c:v>0.266455483243345</c:v>
                </c:pt>
                <c:pt idx="437">
                  <c:v>0.26364469231667798</c:v>
                </c:pt>
                <c:pt idx="438">
                  <c:v>0.26086310328054901</c:v>
                </c:pt>
                <c:pt idx="439">
                  <c:v>0.25813686708171102</c:v>
                </c:pt>
                <c:pt idx="440">
                  <c:v>0.25546772711661397</c:v>
                </c:pt>
                <c:pt idx="441">
                  <c:v>0.25282430224915597</c:v>
                </c:pt>
                <c:pt idx="442">
                  <c:v>0.25018262077814701</c:v>
                </c:pt>
                <c:pt idx="443">
                  <c:v>0.247598471389993</c:v>
                </c:pt>
                <c:pt idx="444">
                  <c:v>0.245040037099476</c:v>
                </c:pt>
                <c:pt idx="445">
                  <c:v>0.24248334620541001</c:v>
                </c:pt>
                <c:pt idx="446">
                  <c:v>0.23998157229952199</c:v>
                </c:pt>
                <c:pt idx="447">
                  <c:v>0.23745233989954501</c:v>
                </c:pt>
                <c:pt idx="448">
                  <c:v>0.23497846033685901</c:v>
                </c:pt>
                <c:pt idx="449">
                  <c:v>0.232534218513824</c:v>
                </c:pt>
                <c:pt idx="450">
                  <c:v>0.230087797445227</c:v>
                </c:pt>
                <c:pt idx="451">
                  <c:v>0.22764355562219199</c:v>
                </c:pt>
                <c:pt idx="452">
                  <c:v>0.225226772293246</c:v>
                </c:pt>
                <c:pt idx="453">
                  <c:v>0.22283788330750201</c:v>
                </c:pt>
                <c:pt idx="454">
                  <c:v>0.220421099978556</c:v>
                </c:pt>
                <c:pt idx="455">
                  <c:v>0.21805923363778801</c:v>
                </c:pt>
                <c:pt idx="456">
                  <c:v>0.21569998239169599</c:v>
                </c:pt>
                <c:pt idx="457">
                  <c:v>0.21342310662787001</c:v>
                </c:pt>
                <c:pt idx="458">
                  <c:v>0.21111877236995599</c:v>
                </c:pt>
                <c:pt idx="459">
                  <c:v>0.20886935510021901</c:v>
                </c:pt>
                <c:pt idx="460">
                  <c:v>0.206594658581956</c:v>
                </c:pt>
                <c:pt idx="461">
                  <c:v>0.20440277339507301</c:v>
                </c:pt>
                <c:pt idx="462">
                  <c:v>0.202238346702279</c:v>
                </c:pt>
                <c:pt idx="463">
                  <c:v>0.20004602566628199</c:v>
                </c:pt>
                <c:pt idx="464">
                  <c:v>0.197936951810779</c:v>
                </c:pt>
                <c:pt idx="465">
                  <c:v>0.19585707984581399</c:v>
                </c:pt>
                <c:pt idx="466">
                  <c:v>0.19380728146961301</c:v>
                </c:pt>
                <c:pt idx="467">
                  <c:v>0.191810220836028</c:v>
                </c:pt>
                <c:pt idx="468">
                  <c:v>0.18981533944800599</c:v>
                </c:pt>
                <c:pt idx="469">
                  <c:v>0.18787581089727401</c:v>
                </c:pt>
                <c:pt idx="470">
                  <c:v>0.18599294273117001</c:v>
                </c:pt>
                <c:pt idx="471">
                  <c:v>0.184137968908267</c:v>
                </c:pt>
                <c:pt idx="472">
                  <c:v>0.182312632825017</c:v>
                </c:pt>
                <c:pt idx="473">
                  <c:v>0.18059800241634799</c:v>
                </c:pt>
                <c:pt idx="474">
                  <c:v>0.17888293615856601</c:v>
                </c:pt>
                <c:pt idx="475">
                  <c:v>0.17719750764043499</c:v>
                </c:pt>
                <c:pt idx="476">
                  <c:v>0.17553953761639299</c:v>
                </c:pt>
                <c:pt idx="477">
                  <c:v>0.17393692042964201</c:v>
                </c:pt>
                <c:pt idx="478">
                  <c:v>0.17239139947663201</c:v>
                </c:pt>
                <c:pt idx="479">
                  <c:v>0.17084587852362201</c:v>
                </c:pt>
                <c:pt idx="480">
                  <c:v>0.16938316890199101</c:v>
                </c:pt>
                <c:pt idx="481">
                  <c:v>0.16789518003183401</c:v>
                </c:pt>
                <c:pt idx="482">
                  <c:v>0.16651702513803299</c:v>
                </c:pt>
                <c:pt idx="483">
                  <c:v>0.16514104948979499</c:v>
                </c:pt>
                <c:pt idx="484">
                  <c:v>0.16376333044510699</c:v>
                </c:pt>
                <c:pt idx="485">
                  <c:v>0.16247016612824799</c:v>
                </c:pt>
                <c:pt idx="486">
                  <c:v>0.1611495433173</c:v>
                </c:pt>
                <c:pt idx="487">
                  <c:v>0.15988383749453</c:v>
                </c:pt>
                <c:pt idx="488">
                  <c:v>0.15864776941141201</c:v>
                </c:pt>
                <c:pt idx="489">
                  <c:v>0.15743959567149499</c:v>
                </c:pt>
                <c:pt idx="490">
                  <c:v>0.15625888042566799</c:v>
                </c:pt>
                <c:pt idx="491">
                  <c:v>0.155107802919492</c:v>
                </c:pt>
                <c:pt idx="492">
                  <c:v>0.153982004661842</c:v>
                </c:pt>
                <c:pt idx="493">
                  <c:v>0.15285838564975501</c:v>
                </c:pt>
                <c:pt idx="494">
                  <c:v>0.15176222513175699</c:v>
                </c:pt>
                <c:pt idx="495">
                  <c:v>0.150693958956961</c:v>
                </c:pt>
                <c:pt idx="496">
                  <c:v>0.14962743617861399</c:v>
                </c:pt>
                <c:pt idx="497">
                  <c:v>0.14858662849790699</c:v>
                </c:pt>
                <c:pt idx="498">
                  <c:v>0.147548000062762</c:v>
                </c:pt>
                <c:pt idx="499">
                  <c:v>0.14653465087614401</c:v>
                </c:pt>
                <c:pt idx="500">
                  <c:v>0.14552348093508799</c:v>
                </c:pt>
                <c:pt idx="501">
                  <c:v>0.14456722798221</c:v>
                </c:pt>
                <c:pt idx="502">
                  <c:v>0.14358351653524301</c:v>
                </c:pt>
                <c:pt idx="503">
                  <c:v>0.142629442827928</c:v>
                </c:pt>
                <c:pt idx="504">
                  <c:v>0.141673625724163</c:v>
                </c:pt>
                <c:pt idx="505">
                  <c:v>0.14071737277128499</c:v>
                </c:pt>
                <c:pt idx="506">
                  <c:v>0.13976155566751999</c:v>
                </c:pt>
                <c:pt idx="507">
                  <c:v>0.13883494045429401</c:v>
                </c:pt>
                <c:pt idx="508">
                  <c:v>0.13790658184461799</c:v>
                </c:pt>
                <c:pt idx="509">
                  <c:v>0.137007425125481</c:v>
                </c:pt>
                <c:pt idx="510">
                  <c:v>0.13608124576136699</c:v>
                </c:pt>
                <c:pt idx="511">
                  <c:v>0.13518208904223</c:v>
                </c:pt>
                <c:pt idx="512">
                  <c:v>0.13428118892664301</c:v>
                </c:pt>
                <c:pt idx="513">
                  <c:v>0.13340992655070699</c:v>
                </c:pt>
                <c:pt idx="514">
                  <c:v>0.132511205680683</c:v>
                </c:pt>
                <c:pt idx="515">
                  <c:v>0.13158459046745699</c:v>
                </c:pt>
                <c:pt idx="516">
                  <c:v>0.130683690351869</c:v>
                </c:pt>
                <c:pt idx="517">
                  <c:v>0.12981242797593401</c:v>
                </c:pt>
                <c:pt idx="518">
                  <c:v>0.12891370710590899</c:v>
                </c:pt>
                <c:pt idx="519">
                  <c:v>0.128042444729974</c:v>
                </c:pt>
                <c:pt idx="520">
                  <c:v>0.12714328801083699</c:v>
                </c:pt>
                <c:pt idx="521">
                  <c:v>0.126244567140812</c:v>
                </c:pt>
                <c:pt idx="522">
                  <c:v>0.12537330476487701</c:v>
                </c:pt>
                <c:pt idx="523">
                  <c:v>0.124474583894852</c:v>
                </c:pt>
                <c:pt idx="524">
                  <c:v>0.12360332151891699</c:v>
                </c:pt>
                <c:pt idx="525">
                  <c:v>0.12267452706012801</c:v>
                </c:pt>
                <c:pt idx="526">
                  <c:v>0.121775806190103</c:v>
                </c:pt>
                <c:pt idx="527">
                  <c:v>0.120932002308257</c:v>
                </c:pt>
                <c:pt idx="528">
                  <c:v>0.120033281438232</c:v>
                </c:pt>
                <c:pt idx="529">
                  <c:v>0.119134124719095</c:v>
                </c:pt>
                <c:pt idx="530">
                  <c:v>0.118235403849071</c:v>
                </c:pt>
                <c:pt idx="531">
                  <c:v>0.11736414147313499</c:v>
                </c:pt>
                <c:pt idx="532">
                  <c:v>0.116435782863459</c:v>
                </c:pt>
                <c:pt idx="533">
                  <c:v>0.115536626144322</c:v>
                </c:pt>
                <c:pt idx="534">
                  <c:v>0.114665363768386</c:v>
                </c:pt>
                <c:pt idx="535">
                  <c:v>0.113766642898362</c:v>
                </c:pt>
                <c:pt idx="536">
                  <c:v>0.112865742782774</c:v>
                </c:pt>
                <c:pt idx="537">
                  <c:v>0.111996223803289</c:v>
                </c:pt>
                <c:pt idx="538">
                  <c:v>0.111152855770555</c:v>
                </c:pt>
                <c:pt idx="539">
                  <c:v>0.110224061311766</c:v>
                </c:pt>
                <c:pt idx="540">
                  <c:v>0.109352798935831</c:v>
                </c:pt>
                <c:pt idx="541">
                  <c:v>0.10848153655989499</c:v>
                </c:pt>
                <c:pt idx="542">
                  <c:v>0.10761027418396001</c:v>
                </c:pt>
                <c:pt idx="543">
                  <c:v>0.106739011808024</c:v>
                </c:pt>
                <c:pt idx="544">
                  <c:v>0.10589738717174001</c:v>
                </c:pt>
                <c:pt idx="545">
                  <c:v>0.105026124795805</c:v>
                </c:pt>
                <c:pt idx="546">
                  <c:v>0.104154862419869</c:v>
                </c:pt>
                <c:pt idx="547">
                  <c:v>0.103311058538023</c:v>
                </c:pt>
                <c:pt idx="548">
                  <c:v>0.102467254656176</c:v>
                </c:pt>
                <c:pt idx="549">
                  <c:v>0.101625630019892</c:v>
                </c:pt>
                <c:pt idx="550">
                  <c:v>0.100781826138045</c:v>
                </c:pt>
                <c:pt idx="551">
                  <c:v>9.9967659995850403E-2</c:v>
                </c:pt>
                <c:pt idx="552">
                  <c:v>9.9151750457205298E-2</c:v>
                </c:pt>
                <c:pt idx="553">
                  <c:v>9.8365042809099995E-2</c:v>
                </c:pt>
                <c:pt idx="554">
                  <c:v>9.7549133270454905E-2</c:v>
                </c:pt>
                <c:pt idx="555">
                  <c:v>9.6762425622348894E-2</c:v>
                </c:pt>
                <c:pt idx="556">
                  <c:v>9.5976153823355503E-2</c:v>
                </c:pt>
                <c:pt idx="557">
                  <c:v>9.5217340518451293E-2</c:v>
                </c:pt>
                <c:pt idx="558">
                  <c:v>9.4430632870345296E-2</c:v>
                </c:pt>
                <c:pt idx="559">
                  <c:v>9.3671819565441003E-2</c:v>
                </c:pt>
                <c:pt idx="560">
                  <c:v>9.2940464754625807E-2</c:v>
                </c:pt>
                <c:pt idx="561">
                  <c:v>9.2181651449721E-2</c:v>
                </c:pt>
                <c:pt idx="562">
                  <c:v>9.14520400353558E-2</c:v>
                </c:pt>
                <c:pt idx="563">
                  <c:v>9.0720685224540604E-2</c:v>
                </c:pt>
                <c:pt idx="564">
                  <c:v>9.0018968153377094E-2</c:v>
                </c:pt>
                <c:pt idx="565">
                  <c:v>8.9342966179852101E-2</c:v>
                </c:pt>
                <c:pt idx="566">
                  <c:v>8.8641249108688702E-2</c:v>
                </c:pt>
                <c:pt idx="567">
                  <c:v>8.7939532037524595E-2</c:v>
                </c:pt>
                <c:pt idx="568">
                  <c:v>8.7263094214887399E-2</c:v>
                </c:pt>
                <c:pt idx="569">
                  <c:v>8.6588835637813097E-2</c:v>
                </c:pt>
                <c:pt idx="570">
                  <c:v>8.5942471403939694E-2</c:v>
                </c:pt>
                <c:pt idx="571">
                  <c:v>8.5325309060605495E-2</c:v>
                </c:pt>
                <c:pt idx="572">
                  <c:v>8.4678944826732203E-2</c:v>
                </c:pt>
                <c:pt idx="573">
                  <c:v>8.40321447437469E-2</c:v>
                </c:pt>
                <c:pt idx="574">
                  <c:v>8.3441133347164395E-2</c:v>
                </c:pt>
                <c:pt idx="575">
                  <c:v>8.2823971003830196E-2</c:v>
                </c:pt>
                <c:pt idx="576">
                  <c:v>8.2205065264045904E-2</c:v>
                </c:pt>
                <c:pt idx="577">
                  <c:v>8.1586159524261695E-2</c:v>
                </c:pt>
                <c:pt idx="578">
                  <c:v>8.1024350018218297E-2</c:v>
                </c:pt>
                <c:pt idx="579">
                  <c:v>8.0434646168973098E-2</c:v>
                </c:pt>
                <c:pt idx="580">
                  <c:v>7.98728366629297E-2</c:v>
                </c:pt>
                <c:pt idx="581">
                  <c:v>7.9281389417234505E-2</c:v>
                </c:pt>
                <c:pt idx="582">
                  <c:v>7.8719579911191107E-2</c:v>
                </c:pt>
                <c:pt idx="583">
                  <c:v>7.8215302488001098E-2</c:v>
                </c:pt>
                <c:pt idx="584">
                  <c:v>7.7651313736395E-2</c:v>
                </c:pt>
                <c:pt idx="585">
                  <c:v>7.7119141970002705E-2</c:v>
                </c:pt>
                <c:pt idx="586">
                  <c:v>7.6584790958048404E-2</c:v>
                </c:pt>
                <c:pt idx="587">
                  <c:v>7.6050875795206599E-2</c:v>
                </c:pt>
                <c:pt idx="588">
                  <c:v>7.5543983277341395E-2</c:v>
                </c:pt>
                <c:pt idx="589">
                  <c:v>7.50392700050381E-2</c:v>
                </c:pt>
                <c:pt idx="590">
                  <c:v>7.4532813336285503E-2</c:v>
                </c:pt>
                <c:pt idx="591">
                  <c:v>7.4055994407183898E-2</c:v>
                </c:pt>
                <c:pt idx="592">
                  <c:v>7.3576996232520397E-2</c:v>
                </c:pt>
                <c:pt idx="593">
                  <c:v>7.3099741454306102E-2</c:v>
                </c:pt>
                <c:pt idx="594">
                  <c:v>7.2620743279642505E-2</c:v>
                </c:pt>
                <c:pt idx="595">
                  <c:v>7.2143924350541094E-2</c:v>
                </c:pt>
                <c:pt idx="596">
                  <c:v>7.1666669572327493E-2</c:v>
                </c:pt>
                <c:pt idx="597">
                  <c:v>7.1187671397663299E-2</c:v>
                </c:pt>
                <c:pt idx="598">
                  <c:v>7.0738310962650805E-2</c:v>
                </c:pt>
                <c:pt idx="599">
                  <c:v>7.0316409021728005E-2</c:v>
                </c:pt>
                <c:pt idx="600">
                  <c:v>6.9867048586715594E-2</c:v>
                </c:pt>
                <c:pt idx="601">
                  <c:v>6.94176881517031E-2</c:v>
                </c:pt>
                <c:pt idx="602">
                  <c:v>6.8995786210779703E-2</c:v>
                </c:pt>
                <c:pt idx="603">
                  <c:v>6.8573884269856902E-2</c:v>
                </c:pt>
                <c:pt idx="604">
                  <c:v>6.8153725725383599E-2</c:v>
                </c:pt>
                <c:pt idx="605">
                  <c:v>6.7732259633572794E-2</c:v>
                </c:pt>
                <c:pt idx="606">
                  <c:v>6.7337816186738494E-2</c:v>
                </c:pt>
                <c:pt idx="607">
                  <c:v>6.6945551985466797E-2</c:v>
                </c:pt>
                <c:pt idx="608">
                  <c:v>6.65511085386324E-2</c:v>
                </c:pt>
                <c:pt idx="609">
                  <c:v>6.6157100940910804E-2</c:v>
                </c:pt>
                <c:pt idx="610">
                  <c:v>6.5764836739639204E-2</c:v>
                </c:pt>
                <c:pt idx="611">
                  <c:v>6.5398287636006497E-2</c:v>
                </c:pt>
                <c:pt idx="612">
                  <c:v>6.5006023434734897E-2</c:v>
                </c:pt>
                <c:pt idx="613">
                  <c:v>6.4668676221641394E-2</c:v>
                </c:pt>
                <c:pt idx="614">
                  <c:v>6.4302127118008798E-2</c:v>
                </c:pt>
                <c:pt idx="615">
                  <c:v>6.3937321410826198E-2</c:v>
                </c:pt>
                <c:pt idx="616">
                  <c:v>6.3572515703643501E-2</c:v>
                </c:pt>
                <c:pt idx="617">
                  <c:v>6.3235604339662105E-2</c:v>
                </c:pt>
                <c:pt idx="618">
                  <c:v>6.2898692975681195E-2</c:v>
                </c:pt>
                <c:pt idx="619">
                  <c:v>6.2559602366137695E-2</c:v>
                </c:pt>
                <c:pt idx="620">
                  <c:v>6.2222255153044102E-2</c:v>
                </c:pt>
                <c:pt idx="621">
                  <c:v>6.1914981528714302E-2</c:v>
                </c:pt>
                <c:pt idx="622">
                  <c:v>6.16055286588226E-2</c:v>
                </c:pt>
                <c:pt idx="623">
                  <c:v>6.1268181445729097E-2</c:v>
                </c:pt>
                <c:pt idx="624">
                  <c:v>6.0958728575836597E-2</c:v>
                </c:pt>
                <c:pt idx="625">
                  <c:v>6.0649275705944798E-2</c:v>
                </c:pt>
                <c:pt idx="626">
                  <c:v>6.0367281330141499E-2</c:v>
                </c:pt>
                <c:pt idx="627">
                  <c:v>6.0060007705812303E-2</c:v>
                </c:pt>
                <c:pt idx="628">
                  <c:v>5.9778013330008997E-2</c:v>
                </c:pt>
                <c:pt idx="629">
                  <c:v>5.9496018954206198E-2</c:v>
                </c:pt>
                <c:pt idx="630">
                  <c:v>5.9216203823965502E-2</c:v>
                </c:pt>
                <c:pt idx="631">
                  <c:v>5.8934209448162703E-2</c:v>
                </c:pt>
                <c:pt idx="632">
                  <c:v>5.8654394317922097E-2</c:v>
                </c:pt>
                <c:pt idx="633">
                  <c:v>5.8400294285320502E-2</c:v>
                </c:pt>
                <c:pt idx="634">
                  <c:v>5.8120043305967699E-2</c:v>
                </c:pt>
                <c:pt idx="635">
                  <c:v>5.7838484779277E-2</c:v>
                </c:pt>
                <c:pt idx="636">
                  <c:v>5.7586128143125997E-2</c:v>
                </c:pt>
                <c:pt idx="637">
                  <c:v>5.7333771506974399E-2</c:v>
                </c:pt>
                <c:pt idx="638">
                  <c:v>5.70792356252601E-2</c:v>
                </c:pt>
                <c:pt idx="639">
                  <c:v>5.68273148382211E-2</c:v>
                </c:pt>
                <c:pt idx="640">
                  <c:v>5.6602416696159202E-2</c:v>
                </c:pt>
                <c:pt idx="641">
                  <c:v>5.6350060060007499E-2</c:v>
                </c:pt>
                <c:pt idx="642">
                  <c:v>5.6125161917944998E-2</c:v>
                </c:pt>
                <c:pt idx="643">
                  <c:v>5.5900699624995102E-2</c:v>
                </c:pt>
                <c:pt idx="644">
                  <c:v>5.5646163743281497E-2</c:v>
                </c:pt>
                <c:pt idx="645">
                  <c:v>5.5449159944420602E-2</c:v>
                </c:pt>
                <c:pt idx="646">
                  <c:v>5.5224697651470603E-2</c:v>
                </c:pt>
                <c:pt idx="647">
                  <c:v>5.4999799509408101E-2</c:v>
                </c:pt>
                <c:pt idx="648">
                  <c:v>5.4774901367345502E-2</c:v>
                </c:pt>
                <c:pt idx="649">
                  <c:v>5.45504390743956E-2</c:v>
                </c:pt>
                <c:pt idx="650">
                  <c:v>5.4352999426422098E-2</c:v>
                </c:pt>
                <c:pt idx="651">
                  <c:v>5.4158174873124E-2</c:v>
                </c:pt>
                <c:pt idx="652">
                  <c:v>5.3933276731062102E-2</c:v>
                </c:pt>
                <c:pt idx="653">
                  <c:v>5.37637314262897E-2</c:v>
                </c:pt>
                <c:pt idx="654">
                  <c:v>5.3566727627428902E-2</c:v>
                </c:pt>
                <c:pt idx="655">
                  <c:v>5.33989257191071E-2</c:v>
                </c:pt>
                <c:pt idx="656">
                  <c:v>5.3201921920246198E-2</c:v>
                </c:pt>
                <c:pt idx="657">
                  <c:v>5.30049181213854E-2</c:v>
                </c:pt>
                <c:pt idx="658">
                  <c:v>5.2837116213063598E-2</c:v>
                </c:pt>
                <c:pt idx="659">
                  <c:v>5.2610474674551003E-2</c:v>
                </c:pt>
                <c:pt idx="660">
                  <c:v>5.2415650121252898E-2</c:v>
                </c:pt>
                <c:pt idx="661">
                  <c:v>5.2273563310570197E-2</c:v>
                </c:pt>
                <c:pt idx="662">
                  <c:v>5.0588134792439898E-2</c:v>
                </c:pt>
                <c:pt idx="663">
                  <c:v>4.9042613839429698E-2</c:v>
                </c:pt>
                <c:pt idx="664">
                  <c:v>4.8283800534525398E-2</c:v>
                </c:pt>
                <c:pt idx="665">
                  <c:v>4.7861898593602001E-2</c:v>
                </c:pt>
                <c:pt idx="666">
                  <c:v>4.7609541957450402E-2</c:v>
                </c:pt>
                <c:pt idx="667">
                  <c:v>4.74125381585895E-2</c:v>
                </c:pt>
                <c:pt idx="668">
                  <c:v>4.7215534359728702E-2</c:v>
                </c:pt>
                <c:pt idx="669">
                  <c:v>4.70180947117552E-2</c:v>
                </c:pt>
                <c:pt idx="670">
                  <c:v>4.6878187146635199E-2</c:v>
                </c:pt>
                <c:pt idx="671">
                  <c:v>4.6710821087426101E-2</c:v>
                </c:pt>
                <c:pt idx="672">
                  <c:v>4.6541275782654302E-2</c:v>
                </c:pt>
                <c:pt idx="673">
                  <c:v>4.6371730477882497E-2</c:v>
                </c:pt>
                <c:pt idx="674">
                  <c:v>4.62039285695608E-2</c:v>
                </c:pt>
                <c:pt idx="675">
                  <c:v>4.6064021004440098E-2</c:v>
                </c:pt>
                <c:pt idx="676">
                  <c:v>4.5922370042870003E-2</c:v>
                </c:pt>
                <c:pt idx="677">
                  <c:v>4.5754568134548299E-2</c:v>
                </c:pt>
                <c:pt idx="678">
                  <c:v>4.55850228297765E-2</c:v>
                </c:pt>
                <c:pt idx="679">
                  <c:v>4.5445115264656402E-2</c:v>
                </c:pt>
                <c:pt idx="680">
                  <c:v>4.5305207699535797E-2</c:v>
                </c:pt>
                <c:pt idx="681">
                  <c:v>4.5163120888853103E-2</c:v>
                </c:pt>
                <c:pt idx="682">
                  <c:v>4.5023213323733102E-2</c:v>
                </c:pt>
                <c:pt idx="683">
                  <c:v>4.48558472645234E-2</c:v>
                </c:pt>
                <c:pt idx="684">
                  <c:v>4.4713760453840699E-2</c:v>
                </c:pt>
                <c:pt idx="685">
                  <c:v>4.4546394394631601E-2</c:v>
                </c:pt>
                <c:pt idx="686">
                  <c:v>4.44043075839489E-2</c:v>
                </c:pt>
                <c:pt idx="687">
                  <c:v>4.4291858512917802E-2</c:v>
                </c:pt>
                <c:pt idx="688">
                  <c:v>4.4151950947797197E-2</c:v>
                </c:pt>
                <c:pt idx="689">
                  <c:v>4.3984584888588099E-2</c:v>
                </c:pt>
                <c:pt idx="690">
                  <c:v>4.3872135817557202E-2</c:v>
                </c:pt>
                <c:pt idx="691">
                  <c:v>4.3702590512785397E-2</c:v>
                </c:pt>
                <c:pt idx="692">
                  <c:v>4.3590141441753799E-2</c:v>
                </c:pt>
                <c:pt idx="693">
                  <c:v>4.3450233876633798E-2</c:v>
                </c:pt>
                <c:pt idx="694">
                  <c:v>4.3308147065951097E-2</c:v>
                </c:pt>
                <c:pt idx="695">
                  <c:v>4.3168239500830402E-2</c:v>
                </c:pt>
                <c:pt idx="696">
                  <c:v>4.3028331935710297E-2</c:v>
                </c:pt>
                <c:pt idx="697">
                  <c:v>4.29158828646794E-2</c:v>
                </c:pt>
                <c:pt idx="698">
                  <c:v>4.2775975299558802E-2</c:v>
                </c:pt>
                <c:pt idx="699">
                  <c:v>4.2663526228527801E-2</c:v>
                </c:pt>
                <c:pt idx="700">
                  <c:v>4.25218752669577E-2</c:v>
                </c:pt>
                <c:pt idx="701">
                  <c:v>4.2381967701837102E-2</c:v>
                </c:pt>
                <c:pt idx="702">
                  <c:v>4.2269518630806101E-2</c:v>
                </c:pt>
                <c:pt idx="703">
                  <c:v>4.2157069559775197E-2</c:v>
                </c:pt>
                <c:pt idx="704">
                  <c:v>4.2017161994654398E-2</c:v>
                </c:pt>
                <c:pt idx="705">
                  <c:v>4.1875075183971697E-2</c:v>
                </c:pt>
                <c:pt idx="706">
                  <c:v>4.17351676188518E-2</c:v>
                </c:pt>
                <c:pt idx="707">
                  <c:v>4.1622718547820202E-2</c:v>
                </c:pt>
                <c:pt idx="708">
                  <c:v>4.1510705325901801E-2</c:v>
                </c:pt>
                <c:pt idx="709">
                  <c:v>4.1370361911669103E-2</c:v>
                </c:pt>
                <c:pt idx="710">
                  <c:v>4.1258348689750202E-2</c:v>
                </c:pt>
                <c:pt idx="711">
                  <c:v>4.1116261879067501E-2</c:v>
                </c:pt>
                <c:pt idx="712">
                  <c:v>4.1003812808036597E-2</c:v>
                </c:pt>
                <c:pt idx="713">
                  <c:v>4.0891363737004999E-2</c:v>
                </c:pt>
                <c:pt idx="714">
                  <c:v>4.0751456171884901E-2</c:v>
                </c:pt>
                <c:pt idx="715">
                  <c:v>4.0666901444055097E-2</c:v>
                </c:pt>
                <c:pt idx="716">
                  <c:v>4.0526993878934998E-2</c:v>
                </c:pt>
                <c:pt idx="717">
                  <c:v>4.0414544807904101E-2</c:v>
                </c:pt>
                <c:pt idx="718">
                  <c:v>4.02746372427834E-2</c:v>
                </c:pt>
                <c:pt idx="719">
                  <c:v>4.0162188171752398E-2</c:v>
                </c:pt>
                <c:pt idx="720">
                  <c:v>4.0049739100720801E-2</c:v>
                </c:pt>
                <c:pt idx="721">
                  <c:v>3.99372900296898E-2</c:v>
                </c:pt>
                <c:pt idx="722">
                  <c:v>3.9795639068119802E-2</c:v>
                </c:pt>
                <c:pt idx="723">
                  <c:v>3.9712827736740001E-2</c:v>
                </c:pt>
                <c:pt idx="724">
                  <c:v>3.9598635269258997E-2</c:v>
                </c:pt>
                <c:pt idx="725">
                  <c:v>3.9486186198227399E-2</c:v>
                </c:pt>
                <c:pt idx="726">
                  <c:v>3.9373737127196398E-2</c:v>
                </c:pt>
                <c:pt idx="727">
                  <c:v>3.92338295620763E-2</c:v>
                </c:pt>
                <c:pt idx="728">
                  <c:v>3.9121380491044702E-2</c:v>
                </c:pt>
                <c:pt idx="729">
                  <c:v>3.9008931420013798E-2</c:v>
                </c:pt>
                <c:pt idx="730">
                  <c:v>3.88964823489822E-2</c:v>
                </c:pt>
                <c:pt idx="731">
                  <c:v>3.8784469127063903E-2</c:v>
                </c:pt>
                <c:pt idx="732">
                  <c:v>3.8644125712831302E-2</c:v>
                </c:pt>
                <c:pt idx="733">
                  <c:v>3.8532112490912297E-2</c:v>
                </c:pt>
                <c:pt idx="734">
                  <c:v>3.8419663419881303E-2</c:v>
                </c:pt>
                <c:pt idx="735">
                  <c:v>3.8307214348849802E-2</c:v>
                </c:pt>
                <c:pt idx="736">
                  <c:v>3.8194765277818697E-2</c:v>
                </c:pt>
                <c:pt idx="737">
                  <c:v>3.80823162067878E-2</c:v>
                </c:pt>
                <c:pt idx="738">
                  <c:v>3.7970302984868802E-2</c:v>
                </c:pt>
                <c:pt idx="739">
                  <c:v>3.7885312407926898E-2</c:v>
                </c:pt>
                <c:pt idx="740">
                  <c:v>3.7715767103155197E-2</c:v>
                </c:pt>
                <c:pt idx="741">
                  <c:v>3.7632955771775299E-2</c:v>
                </c:pt>
                <c:pt idx="742">
                  <c:v>3.7518763304294399E-2</c:v>
                </c:pt>
                <c:pt idx="743">
                  <c:v>3.7378855739173697E-2</c:v>
                </c:pt>
                <c:pt idx="744">
                  <c:v>3.72938651622318E-2</c:v>
                </c:pt>
                <c:pt idx="745">
                  <c:v>3.7153957597111202E-2</c:v>
                </c:pt>
                <c:pt idx="746">
                  <c:v>3.7041508526080097E-2</c:v>
                </c:pt>
                <c:pt idx="747">
                  <c:v>3.6929495304161897E-2</c:v>
                </c:pt>
                <c:pt idx="748">
                  <c:v>3.6817046233130202E-2</c:v>
                </c:pt>
                <c:pt idx="749">
                  <c:v>3.6732055656188298E-2</c:v>
                </c:pt>
                <c:pt idx="750">
                  <c:v>3.65921480910677E-2</c:v>
                </c:pt>
                <c:pt idx="751">
                  <c:v>3.6479699020036699E-2</c:v>
                </c:pt>
                <c:pt idx="752">
                  <c:v>3.6367685798117798E-2</c:v>
                </c:pt>
                <c:pt idx="753">
                  <c:v>3.62277782329977E-2</c:v>
                </c:pt>
                <c:pt idx="754">
                  <c:v>3.6142787656055803E-2</c:v>
                </c:pt>
                <c:pt idx="755">
                  <c:v>3.6002880090935198E-2</c:v>
                </c:pt>
                <c:pt idx="756">
                  <c:v>3.5890431019904197E-2</c:v>
                </c:pt>
                <c:pt idx="757">
                  <c:v>3.5805876292074303E-2</c:v>
                </c:pt>
                <c:pt idx="758">
                  <c:v>3.5665968726954399E-2</c:v>
                </c:pt>
                <c:pt idx="759">
                  <c:v>3.5551340410360698E-2</c:v>
                </c:pt>
                <c:pt idx="760">
                  <c:v>3.54388913393291E-2</c:v>
                </c:pt>
                <c:pt idx="761">
                  <c:v>3.5298983774209002E-2</c:v>
                </c:pt>
                <c:pt idx="762">
                  <c:v>3.5214429046379198E-2</c:v>
                </c:pt>
                <c:pt idx="763">
                  <c:v>3.5074521481259099E-2</c:v>
                </c:pt>
                <c:pt idx="764">
                  <c:v>3.4989530904317202E-2</c:v>
                </c:pt>
                <c:pt idx="765">
                  <c:v>3.4877081833285598E-2</c:v>
                </c:pt>
                <c:pt idx="766">
                  <c:v>3.47650686113673E-2</c:v>
                </c:pt>
                <c:pt idx="767">
                  <c:v>3.46822572799875E-2</c:v>
                </c:pt>
                <c:pt idx="768">
                  <c:v>3.4567628963393798E-2</c:v>
                </c:pt>
                <c:pt idx="769">
                  <c:v>3.4427721398273797E-2</c:v>
                </c:pt>
                <c:pt idx="770">
                  <c:v>3.4315272327242199E-2</c:v>
                </c:pt>
                <c:pt idx="771">
                  <c:v>3.4175364762122198E-2</c:v>
                </c:pt>
                <c:pt idx="772">
                  <c:v>3.4090810034292401E-2</c:v>
                </c:pt>
                <c:pt idx="773">
                  <c:v>3.3950902469172303E-2</c:v>
                </c:pt>
                <c:pt idx="774">
                  <c:v>3.3810994904052302E-2</c:v>
                </c:pt>
                <c:pt idx="775">
                  <c:v>3.3698545833020697E-2</c:v>
                </c:pt>
                <c:pt idx="776">
                  <c:v>3.35860967619898E-2</c:v>
                </c:pt>
                <c:pt idx="777">
                  <c:v>3.3471904294508102E-2</c:v>
                </c:pt>
                <c:pt idx="778">
                  <c:v>3.3331996729387997E-2</c:v>
                </c:pt>
                <c:pt idx="779">
                  <c:v>3.32195476583571E-2</c:v>
                </c:pt>
                <c:pt idx="780">
                  <c:v>3.3107098587325502E-2</c:v>
                </c:pt>
                <c:pt idx="781">
                  <c:v>3.2967191022205501E-2</c:v>
                </c:pt>
                <c:pt idx="782">
                  <c:v>3.2854741951174597E-2</c:v>
                </c:pt>
                <c:pt idx="783">
                  <c:v>3.2742292880142999E-2</c:v>
                </c:pt>
                <c:pt idx="784">
                  <c:v>3.2602385315022901E-2</c:v>
                </c:pt>
                <c:pt idx="785">
                  <c:v>3.2460734353452897E-2</c:v>
                </c:pt>
                <c:pt idx="786">
                  <c:v>3.2348285282421299E-2</c:v>
                </c:pt>
                <c:pt idx="787">
                  <c:v>3.2235836211390298E-2</c:v>
                </c:pt>
                <c:pt idx="788">
                  <c:v>3.20959286462702E-2</c:v>
                </c:pt>
                <c:pt idx="789">
                  <c:v>3.1956021081149602E-2</c:v>
                </c:pt>
                <c:pt idx="790">
                  <c:v>3.1813934270466901E-2</c:v>
                </c:pt>
                <c:pt idx="791">
                  <c:v>3.1674026705346803E-2</c:v>
                </c:pt>
                <c:pt idx="792">
                  <c:v>3.1504481400574998E-2</c:v>
                </c:pt>
                <c:pt idx="793">
                  <c:v>3.1392032329543497E-2</c:v>
                </c:pt>
                <c:pt idx="794">
                  <c:v>3.1224666270334399E-2</c:v>
                </c:pt>
                <c:pt idx="795">
                  <c:v>3.1112217199303498E-2</c:v>
                </c:pt>
                <c:pt idx="796">
                  <c:v>3.09426718945316E-2</c:v>
                </c:pt>
                <c:pt idx="797">
                  <c:v>3.0775305835321998E-2</c:v>
                </c:pt>
                <c:pt idx="798">
                  <c:v>3.06628567642909E-2</c:v>
                </c:pt>
                <c:pt idx="799">
                  <c:v>3.0493311459519199E-2</c:v>
                </c:pt>
                <c:pt idx="800">
                  <c:v>3.0325509551197401E-2</c:v>
                </c:pt>
                <c:pt idx="801">
                  <c:v>3.0155964246425599E-2</c:v>
                </c:pt>
                <c:pt idx="802">
                  <c:v>2.9988598187216602E-2</c:v>
                </c:pt>
                <c:pt idx="803">
                  <c:v>2.9819052882444099E-2</c:v>
                </c:pt>
                <c:pt idx="804">
                  <c:v>2.9651686823235001E-2</c:v>
                </c:pt>
                <c:pt idx="805">
                  <c:v>2.94542471752616E-2</c:v>
                </c:pt>
                <c:pt idx="806">
                  <c:v>2.9312596213691498E-2</c:v>
                </c:pt>
                <c:pt idx="807">
                  <c:v>2.9144794305369801E-2</c:v>
                </c:pt>
                <c:pt idx="808">
                  <c:v>2.8920332012419801E-2</c:v>
                </c:pt>
                <c:pt idx="809">
                  <c:v>2.87507867076481E-2</c:v>
                </c:pt>
                <c:pt idx="810">
                  <c:v>2.8553347059674598E-2</c:v>
                </c:pt>
                <c:pt idx="811">
                  <c:v>2.83585225063764E-2</c:v>
                </c:pt>
                <c:pt idx="812">
                  <c:v>2.8161082858402901E-2</c:v>
                </c:pt>
                <c:pt idx="813">
                  <c:v>2.79640790595421E-2</c:v>
                </c:pt>
                <c:pt idx="814">
                  <c:v>2.7767075260681201E-2</c:v>
                </c:pt>
                <c:pt idx="815">
                  <c:v>2.7571814858270399E-2</c:v>
                </c:pt>
                <c:pt idx="816">
                  <c:v>2.7374811059409601E-2</c:v>
                </c:pt>
                <c:pt idx="817">
                  <c:v>2.7149912917346999E-2</c:v>
                </c:pt>
                <c:pt idx="818">
                  <c:v>2.69254506243971E-2</c:v>
                </c:pt>
                <c:pt idx="819">
                  <c:v>2.6728010976423602E-2</c:v>
                </c:pt>
                <c:pt idx="820">
                  <c:v>2.6531007177562901E-2</c:v>
                </c:pt>
                <c:pt idx="821">
                  <c:v>2.6306109035500898E-2</c:v>
                </c:pt>
                <c:pt idx="822">
                  <c:v>2.610910523664E-2</c:v>
                </c:pt>
                <c:pt idx="823">
                  <c:v>2.5884642943690101E-2</c:v>
                </c:pt>
                <c:pt idx="824">
                  <c:v>2.5687203295716599E-2</c:v>
                </c:pt>
                <c:pt idx="825">
                  <c:v>2.5462741002766701E-2</c:v>
                </c:pt>
                <c:pt idx="826">
                  <c:v>2.5237842860704199E-2</c:v>
                </c:pt>
                <c:pt idx="827">
                  <c:v>2.49580277304641E-2</c:v>
                </c:pt>
                <c:pt idx="828">
                  <c:v>2.4733129588401601E-2</c:v>
                </c:pt>
                <c:pt idx="829">
                  <c:v>2.4479029555799801E-2</c:v>
                </c:pt>
                <c:pt idx="830">
                  <c:v>2.42541314137373E-2</c:v>
                </c:pt>
                <c:pt idx="831">
                  <c:v>2.4029669120787401E-2</c:v>
                </c:pt>
                <c:pt idx="832">
                  <c:v>2.3777312484636399E-2</c:v>
                </c:pt>
                <c:pt idx="833">
                  <c:v>2.35524143425738E-2</c:v>
                </c:pt>
                <c:pt idx="834">
                  <c:v>2.3327952049623998E-2</c:v>
                </c:pt>
                <c:pt idx="835">
                  <c:v>2.3073416167909699E-2</c:v>
                </c:pt>
                <c:pt idx="836">
                  <c:v>2.2848518025847801E-2</c:v>
                </c:pt>
                <c:pt idx="837">
                  <c:v>2.2596597238808799E-2</c:v>
                </c:pt>
                <c:pt idx="838">
                  <c:v>2.23442406026572E-2</c:v>
                </c:pt>
                <c:pt idx="839">
                  <c:v>2.20897047209428E-2</c:v>
                </c:pt>
                <c:pt idx="840">
                  <c:v>2.1837348084791899E-2</c:v>
                </c:pt>
                <c:pt idx="841">
                  <c:v>2.1584991448640199E-2</c:v>
                </c:pt>
                <c:pt idx="842">
                  <c:v>2.1330891416038601E-2</c:v>
                </c:pt>
                <c:pt idx="843">
                  <c:v>2.1078534779887501E-2</c:v>
                </c:pt>
                <c:pt idx="844">
                  <c:v>2.0826178143736E-2</c:v>
                </c:pt>
                <c:pt idx="845">
                  <c:v>2.0573821507584401E-2</c:v>
                </c:pt>
                <c:pt idx="846">
                  <c:v>2.0291827131781601E-2</c:v>
                </c:pt>
                <c:pt idx="847">
                  <c:v>2.0039906344742599E-2</c:v>
                </c:pt>
                <c:pt idx="848">
                  <c:v>1.97853704630283E-2</c:v>
                </c:pt>
                <c:pt idx="849">
                  <c:v>1.9505555332788301E-2</c:v>
                </c:pt>
                <c:pt idx="850">
                  <c:v>1.9251019451073999E-2</c:v>
                </c:pt>
                <c:pt idx="851">
                  <c:v>1.89712043208339E-2</c:v>
                </c:pt>
                <c:pt idx="852">
                  <c:v>1.86892099450305E-2</c:v>
                </c:pt>
                <c:pt idx="853">
                  <c:v>1.8437289157991602E-2</c:v>
                </c:pt>
                <c:pt idx="854">
                  <c:v>1.8155294782188799E-2</c:v>
                </c:pt>
                <c:pt idx="855">
                  <c:v>1.7875479651948099E-2</c:v>
                </c:pt>
                <c:pt idx="856">
                  <c:v>1.7593485276145401E-2</c:v>
                </c:pt>
                <c:pt idx="857">
                  <c:v>1.7313670145904701E-2</c:v>
                </c:pt>
                <c:pt idx="858">
                  <c:v>1.7003781426900198E-2</c:v>
                </c:pt>
                <c:pt idx="859">
                  <c:v>1.6722222900209499E-2</c:v>
                </c:pt>
                <c:pt idx="860">
                  <c:v>1.64698662640579E-2</c:v>
                </c:pt>
                <c:pt idx="861">
                  <c:v>1.6187871888255101E-2</c:v>
                </c:pt>
                <c:pt idx="862">
                  <c:v>1.5880162414813399E-2</c:v>
                </c:pt>
                <c:pt idx="863">
                  <c:v>1.5598603888122601E-2</c:v>
                </c:pt>
                <c:pt idx="864">
                  <c:v>1.5346247251971101E-2</c:v>
                </c:pt>
                <c:pt idx="865">
                  <c:v>1.50367943820793E-2</c:v>
                </c:pt>
                <c:pt idx="866">
                  <c:v>1.47548000062758E-2</c:v>
                </c:pt>
                <c:pt idx="867">
                  <c:v>1.4474984876035799E-2</c:v>
                </c:pt>
                <c:pt idx="868">
                  <c:v>1.41929905002325E-2</c:v>
                </c:pt>
                <c:pt idx="869">
                  <c:v>1.3883537630340699E-2</c:v>
                </c:pt>
                <c:pt idx="870">
                  <c:v>1.3575828156898799E-2</c:v>
                </c:pt>
                <c:pt idx="871">
                  <c:v>1.3294269630208201E-2</c:v>
                </c:pt>
                <c:pt idx="872">
                  <c:v>1.3012275254404701E-2</c:v>
                </c:pt>
                <c:pt idx="873">
                  <c:v>1.2704565780963E-2</c:v>
                </c:pt>
                <c:pt idx="874">
                  <c:v>1.2395112911071199E-2</c:v>
                </c:pt>
                <c:pt idx="875">
                  <c:v>1.21131185352678E-2</c:v>
                </c:pt>
                <c:pt idx="876">
                  <c:v>1.18036656653759E-2</c:v>
                </c:pt>
                <c:pt idx="877">
                  <c:v>1.1494212795483599E-2</c:v>
                </c:pt>
                <c:pt idx="878">
                  <c:v>1.11869391711544E-2</c:v>
                </c:pt>
                <c:pt idx="879">
                  <c:v>1.0932403289440101E-2</c:v>
                </c:pt>
                <c:pt idx="880">
                  <c:v>1.0625129665111E-2</c:v>
                </c:pt>
                <c:pt idx="881">
                  <c:v>1.0286039055567501E-2</c:v>
                </c:pt>
                <c:pt idx="882">
                  <c:v>9.9783295821250801E-3</c:v>
                </c:pt>
                <c:pt idx="883">
                  <c:v>9.6688767122332601E-3</c:v>
                </c:pt>
                <c:pt idx="884">
                  <c:v>9.38688233642993E-3</c:v>
                </c:pt>
                <c:pt idx="885">
                  <c:v>9.0774294665381099E-3</c:v>
                </c:pt>
                <c:pt idx="886">
                  <c:v>8.79761433629744E-3</c:v>
                </c:pt>
                <c:pt idx="887">
                  <c:v>8.4881614664056304E-3</c:v>
                </c:pt>
                <c:pt idx="888">
                  <c:v>8.2061670906021806E-3</c:v>
                </c:pt>
                <c:pt idx="889">
                  <c:v>7.8988934662731491E-3</c:v>
                </c:pt>
                <c:pt idx="890">
                  <c:v>7.6168990904697002E-3</c:v>
                </c:pt>
                <c:pt idx="891">
                  <c:v>7.3074462205778802E-3</c:v>
                </c:pt>
                <c:pt idx="892">
                  <c:v>6.9979933506860697E-3</c:v>
                </c:pt>
                <c:pt idx="893">
                  <c:v>6.66064613759199E-3</c:v>
                </c:pt>
                <c:pt idx="894">
                  <c:v>6.38083100735187E-3</c:v>
                </c:pt>
                <c:pt idx="895">
                  <c:v>6.1267309747502496E-3</c:v>
                </c:pt>
                <c:pt idx="896">
                  <c:v>5.8190215013084199E-3</c:v>
                </c:pt>
                <c:pt idx="897">
                  <c:v>5.5370271255050802E-3</c:v>
                </c:pt>
                <c:pt idx="898">
                  <c:v>5.2275742556132602E-3</c:v>
                </c:pt>
                <c:pt idx="899">
                  <c:v>4.9181213857208998E-3</c:v>
                </c:pt>
                <c:pt idx="900">
                  <c:v>4.6108477613917599E-3</c:v>
                </c:pt>
                <c:pt idx="901">
                  <c:v>4.3288533855884203E-3</c:v>
                </c:pt>
                <c:pt idx="902">
                  <c:v>4.0194005156966002E-3</c:v>
                </c:pt>
                <c:pt idx="903">
                  <c:v>3.7395853854559299E-3</c:v>
                </c:pt>
                <c:pt idx="904">
                  <c:v>3.4575910096531501E-3</c:v>
                </c:pt>
                <c:pt idx="905">
                  <c:v>3.17559663384981E-3</c:v>
                </c:pt>
                <c:pt idx="906">
                  <c:v>2.8957815036097E-3</c:v>
                </c:pt>
                <c:pt idx="907">
                  <c:v>2.6137871278063599E-3</c:v>
                </c:pt>
                <c:pt idx="908">
                  <c:v>2.3339719975662399E-3</c:v>
                </c:pt>
                <c:pt idx="909">
                  <c:v>2.0519776217628998E-3</c:v>
                </c:pt>
                <c:pt idx="910">
                  <c:v>1.79962098561193E-3</c:v>
                </c:pt>
                <c:pt idx="911">
                  <c:v>1.5180624589211701E-3</c:v>
                </c:pt>
                <c:pt idx="912">
                  <c:v>1.29316431685866E-3</c:v>
                </c:pt>
                <c:pt idx="913">
                  <c:v>1.0133491866179999E-3</c:v>
                </c:pt>
                <c:pt idx="914">
                  <c:v>7.8845104455604897E-4</c:v>
                </c:pt>
                <c:pt idx="915">
                  <c:v>5.0645666875259699E-4</c:v>
                </c:pt>
                <c:pt idx="916">
                  <c:v>2.54100032601623E-4</c:v>
                </c:pt>
                <c:pt idx="917">
                  <c:v>0</c:v>
                </c:pt>
              </c:numCache>
            </c:numRef>
          </c:yVal>
          <c:smooth val="1"/>
          <c:extLst xmlns:c16r2="http://schemas.microsoft.com/office/drawing/2015/06/chart">
            <c:ext xmlns:c16="http://schemas.microsoft.com/office/drawing/2014/chart" uri="{C3380CC4-5D6E-409C-BE32-E72D297353CC}">
              <c16:uniqueId val="{00000001-A04B-394D-AFEA-76D4389A43A0}"/>
            </c:ext>
          </c:extLst>
        </c:ser>
        <c:ser>
          <c:idx val="2"/>
          <c:order val="2"/>
          <c:tx>
            <c:v>100dpm</c:v>
          </c:tx>
          <c:spPr>
            <a:ln w="19050" cap="rnd">
              <a:solidFill>
                <a:schemeClr val="accent3"/>
              </a:solidFill>
              <a:round/>
            </a:ln>
            <a:effectLst/>
          </c:spPr>
          <c:marker>
            <c:symbol val="none"/>
          </c:marker>
          <c:xVal>
            <c:numRef>
              <c:f>'15RB'!$Z$6:$Z$464</c:f>
              <c:numCache>
                <c:formatCode>General</c:formatCode>
                <c:ptCount val="459"/>
                <c:pt idx="0">
                  <c:v>295.767</c:v>
                </c:pt>
                <c:pt idx="1">
                  <c:v>296.32400000000001</c:v>
                </c:pt>
                <c:pt idx="2">
                  <c:v>296.93700000000001</c:v>
                </c:pt>
                <c:pt idx="3">
                  <c:v>297.61</c:v>
                </c:pt>
                <c:pt idx="4">
                  <c:v>298.34100000000001</c:v>
                </c:pt>
                <c:pt idx="5">
                  <c:v>299.12700000000001</c:v>
                </c:pt>
                <c:pt idx="6">
                  <c:v>299.97500000000002</c:v>
                </c:pt>
                <c:pt idx="7">
                  <c:v>300.87400000000002</c:v>
                </c:pt>
                <c:pt idx="8">
                  <c:v>301.81599999999992</c:v>
                </c:pt>
                <c:pt idx="9">
                  <c:v>302.8</c:v>
                </c:pt>
                <c:pt idx="10">
                  <c:v>303.82799999999992</c:v>
                </c:pt>
                <c:pt idx="11">
                  <c:v>304.89600000000002</c:v>
                </c:pt>
                <c:pt idx="12">
                  <c:v>305.99299999999982</c:v>
                </c:pt>
                <c:pt idx="13">
                  <c:v>307.11700000000002</c:v>
                </c:pt>
                <c:pt idx="14">
                  <c:v>308.27100000000002</c:v>
                </c:pt>
                <c:pt idx="15">
                  <c:v>309.45299999999992</c:v>
                </c:pt>
                <c:pt idx="16">
                  <c:v>310.66199999999992</c:v>
                </c:pt>
                <c:pt idx="17">
                  <c:v>311.89600000000002</c:v>
                </c:pt>
                <c:pt idx="18">
                  <c:v>313.14999999999998</c:v>
                </c:pt>
                <c:pt idx="19">
                  <c:v>314.42099999999982</c:v>
                </c:pt>
                <c:pt idx="20">
                  <c:v>315.714</c:v>
                </c:pt>
                <c:pt idx="21">
                  <c:v>317.01900000000001</c:v>
                </c:pt>
                <c:pt idx="22">
                  <c:v>318.33600000000001</c:v>
                </c:pt>
                <c:pt idx="23">
                  <c:v>319.67200000000008</c:v>
                </c:pt>
                <c:pt idx="24">
                  <c:v>321.03300000000002</c:v>
                </c:pt>
                <c:pt idx="25">
                  <c:v>322.41399999999982</c:v>
                </c:pt>
                <c:pt idx="26">
                  <c:v>323.81</c:v>
                </c:pt>
                <c:pt idx="27">
                  <c:v>325.22099999999978</c:v>
                </c:pt>
                <c:pt idx="28">
                  <c:v>326.64</c:v>
                </c:pt>
                <c:pt idx="29">
                  <c:v>328.05899999999991</c:v>
                </c:pt>
                <c:pt idx="30">
                  <c:v>329.49099999999981</c:v>
                </c:pt>
                <c:pt idx="31">
                  <c:v>330.94200000000001</c:v>
                </c:pt>
                <c:pt idx="32">
                  <c:v>332.40499999999992</c:v>
                </c:pt>
                <c:pt idx="33">
                  <c:v>333.87200000000001</c:v>
                </c:pt>
                <c:pt idx="34">
                  <c:v>335.346</c:v>
                </c:pt>
                <c:pt idx="35">
                  <c:v>336.82600000000002</c:v>
                </c:pt>
                <c:pt idx="36">
                  <c:v>338.31299999999999</c:v>
                </c:pt>
                <c:pt idx="37">
                  <c:v>339.80799999999999</c:v>
                </c:pt>
                <c:pt idx="38">
                  <c:v>341.30700000000002</c:v>
                </c:pt>
                <c:pt idx="39">
                  <c:v>342.80599999999993</c:v>
                </c:pt>
                <c:pt idx="40">
                  <c:v>344.31599999999997</c:v>
                </c:pt>
                <c:pt idx="41">
                  <c:v>345.82299999999992</c:v>
                </c:pt>
                <c:pt idx="42">
                  <c:v>347.33199999999982</c:v>
                </c:pt>
                <c:pt idx="43">
                  <c:v>348.84500000000008</c:v>
                </c:pt>
                <c:pt idx="44">
                  <c:v>350.35899999999992</c:v>
                </c:pt>
                <c:pt idx="45">
                  <c:v>351.86599999999999</c:v>
                </c:pt>
                <c:pt idx="46">
                  <c:v>353.37299999999999</c:v>
                </c:pt>
                <c:pt idx="47">
                  <c:v>354.87700000000001</c:v>
                </c:pt>
                <c:pt idx="48">
                  <c:v>356.38200000000001</c:v>
                </c:pt>
                <c:pt idx="49">
                  <c:v>357.887</c:v>
                </c:pt>
                <c:pt idx="50">
                  <c:v>359.39100000000002</c:v>
                </c:pt>
                <c:pt idx="51">
                  <c:v>360.89800000000002</c:v>
                </c:pt>
                <c:pt idx="52">
                  <c:v>362.41399999999982</c:v>
                </c:pt>
                <c:pt idx="53">
                  <c:v>363.9289999999998</c:v>
                </c:pt>
                <c:pt idx="54">
                  <c:v>365.44</c:v>
                </c:pt>
                <c:pt idx="55">
                  <c:v>366.95400000000001</c:v>
                </c:pt>
                <c:pt idx="56">
                  <c:v>368.48</c:v>
                </c:pt>
                <c:pt idx="57">
                  <c:v>370.00900000000001</c:v>
                </c:pt>
                <c:pt idx="58">
                  <c:v>371.54200000000009</c:v>
                </c:pt>
                <c:pt idx="59">
                  <c:v>373.07299999999992</c:v>
                </c:pt>
                <c:pt idx="60">
                  <c:v>374.60300000000001</c:v>
                </c:pt>
                <c:pt idx="61">
                  <c:v>376.13499999999999</c:v>
                </c:pt>
                <c:pt idx="62">
                  <c:v>377.66200000000009</c:v>
                </c:pt>
                <c:pt idx="63">
                  <c:v>379.19299999999993</c:v>
                </c:pt>
                <c:pt idx="64">
                  <c:v>380.7319999999998</c:v>
                </c:pt>
                <c:pt idx="65">
                  <c:v>382.26799999999997</c:v>
                </c:pt>
                <c:pt idx="66">
                  <c:v>383.8</c:v>
                </c:pt>
                <c:pt idx="67">
                  <c:v>385.334</c:v>
                </c:pt>
                <c:pt idx="68">
                  <c:v>386.87200000000001</c:v>
                </c:pt>
                <c:pt idx="69">
                  <c:v>388.41099999999977</c:v>
                </c:pt>
                <c:pt idx="70">
                  <c:v>389.94499999999999</c:v>
                </c:pt>
                <c:pt idx="71">
                  <c:v>391.48500000000001</c:v>
                </c:pt>
                <c:pt idx="72">
                  <c:v>393.07600000000002</c:v>
                </c:pt>
                <c:pt idx="73">
                  <c:v>394.7269999999998</c:v>
                </c:pt>
                <c:pt idx="74">
                  <c:v>396.41500000000002</c:v>
                </c:pt>
                <c:pt idx="75">
                  <c:v>398.12099999999992</c:v>
                </c:pt>
                <c:pt idx="76">
                  <c:v>399.83199999999982</c:v>
                </c:pt>
                <c:pt idx="77">
                  <c:v>401.54700000000008</c:v>
                </c:pt>
                <c:pt idx="78">
                  <c:v>403.26900000000001</c:v>
                </c:pt>
                <c:pt idx="79">
                  <c:v>404.98799999999977</c:v>
                </c:pt>
                <c:pt idx="80">
                  <c:v>406.71</c:v>
                </c:pt>
                <c:pt idx="81">
                  <c:v>408.43200000000002</c:v>
                </c:pt>
                <c:pt idx="82">
                  <c:v>410.15300000000002</c:v>
                </c:pt>
                <c:pt idx="83">
                  <c:v>411.87900000000002</c:v>
                </c:pt>
                <c:pt idx="84">
                  <c:v>413.60199999999992</c:v>
                </c:pt>
                <c:pt idx="85">
                  <c:v>415.32600000000002</c:v>
                </c:pt>
                <c:pt idx="86">
                  <c:v>417.05399999999992</c:v>
                </c:pt>
                <c:pt idx="87">
                  <c:v>418.77600000000001</c:v>
                </c:pt>
                <c:pt idx="88">
                  <c:v>420.49799999999982</c:v>
                </c:pt>
                <c:pt idx="89">
                  <c:v>422.21899999999982</c:v>
                </c:pt>
                <c:pt idx="90">
                  <c:v>423.93799999999982</c:v>
                </c:pt>
                <c:pt idx="91">
                  <c:v>425.66</c:v>
                </c:pt>
                <c:pt idx="92">
                  <c:v>427.38200000000001</c:v>
                </c:pt>
                <c:pt idx="93">
                  <c:v>429.10300000000001</c:v>
                </c:pt>
                <c:pt idx="94">
                  <c:v>430.82</c:v>
                </c:pt>
                <c:pt idx="95">
                  <c:v>432.541</c:v>
                </c:pt>
                <c:pt idx="96">
                  <c:v>434.26</c:v>
                </c:pt>
                <c:pt idx="97">
                  <c:v>435.9819999999998</c:v>
                </c:pt>
                <c:pt idx="98">
                  <c:v>437.69799999999992</c:v>
                </c:pt>
                <c:pt idx="99">
                  <c:v>439.40599999999978</c:v>
                </c:pt>
                <c:pt idx="100">
                  <c:v>441.11099999999999</c:v>
                </c:pt>
                <c:pt idx="101">
                  <c:v>442.81399999999991</c:v>
                </c:pt>
                <c:pt idx="102">
                  <c:v>444.52199999999982</c:v>
                </c:pt>
                <c:pt idx="103">
                  <c:v>446.23099999999982</c:v>
                </c:pt>
                <c:pt idx="104">
                  <c:v>447.94</c:v>
                </c:pt>
                <c:pt idx="105">
                  <c:v>449.654</c:v>
                </c:pt>
                <c:pt idx="106">
                  <c:v>451.36799999999999</c:v>
                </c:pt>
                <c:pt idx="107">
                  <c:v>453.08199999999982</c:v>
                </c:pt>
                <c:pt idx="108">
                  <c:v>454.79299999999978</c:v>
                </c:pt>
                <c:pt idx="109">
                  <c:v>456.49799999999982</c:v>
                </c:pt>
                <c:pt idx="110">
                  <c:v>458.2</c:v>
                </c:pt>
                <c:pt idx="111">
                  <c:v>459.899</c:v>
                </c:pt>
                <c:pt idx="112">
                  <c:v>461.59699999999981</c:v>
                </c:pt>
                <c:pt idx="113">
                  <c:v>463.29299999999978</c:v>
                </c:pt>
                <c:pt idx="114">
                  <c:v>464.9869999999998</c:v>
                </c:pt>
                <c:pt idx="115">
                  <c:v>466.68799999999999</c:v>
                </c:pt>
                <c:pt idx="116">
                  <c:v>468.39299999999997</c:v>
                </c:pt>
                <c:pt idx="117">
                  <c:v>470.09599999999978</c:v>
                </c:pt>
                <c:pt idx="118">
                  <c:v>471.79399999999981</c:v>
                </c:pt>
                <c:pt idx="119">
                  <c:v>473.48899999999998</c:v>
                </c:pt>
                <c:pt idx="120">
                  <c:v>475.18599999999998</c:v>
                </c:pt>
                <c:pt idx="121">
                  <c:v>476.87700000000001</c:v>
                </c:pt>
                <c:pt idx="122">
                  <c:v>478.56599999999997</c:v>
                </c:pt>
                <c:pt idx="123">
                  <c:v>480.26</c:v>
                </c:pt>
                <c:pt idx="124">
                  <c:v>481.96199999999982</c:v>
                </c:pt>
                <c:pt idx="125">
                  <c:v>483.67500000000001</c:v>
                </c:pt>
                <c:pt idx="126">
                  <c:v>485.38099999999991</c:v>
                </c:pt>
                <c:pt idx="127">
                  <c:v>487.07600000000002</c:v>
                </c:pt>
                <c:pt idx="128">
                  <c:v>488.76799999999997</c:v>
                </c:pt>
                <c:pt idx="129">
                  <c:v>490.46799999999979</c:v>
                </c:pt>
                <c:pt idx="130">
                  <c:v>492.17099999999999</c:v>
                </c:pt>
                <c:pt idx="131">
                  <c:v>493.87599999999992</c:v>
                </c:pt>
                <c:pt idx="132">
                  <c:v>495.58299999999991</c:v>
                </c:pt>
                <c:pt idx="133">
                  <c:v>497.28399999999982</c:v>
                </c:pt>
                <c:pt idx="134">
                  <c:v>498.97500000000002</c:v>
                </c:pt>
                <c:pt idx="135">
                  <c:v>500.66399999999999</c:v>
                </c:pt>
                <c:pt idx="136">
                  <c:v>502.36099999999999</c:v>
                </c:pt>
                <c:pt idx="137">
                  <c:v>504.06299999999999</c:v>
                </c:pt>
                <c:pt idx="138">
                  <c:v>505.767</c:v>
                </c:pt>
                <c:pt idx="139">
                  <c:v>507.47199999999981</c:v>
                </c:pt>
                <c:pt idx="140">
                  <c:v>509.17700000000002</c:v>
                </c:pt>
                <c:pt idx="141">
                  <c:v>510.88599999999991</c:v>
                </c:pt>
                <c:pt idx="142">
                  <c:v>512.59400000000005</c:v>
                </c:pt>
                <c:pt idx="143">
                  <c:v>514.303</c:v>
                </c:pt>
                <c:pt idx="144">
                  <c:v>516.01099999999997</c:v>
                </c:pt>
                <c:pt idx="145">
                  <c:v>517.71600000000001</c:v>
                </c:pt>
                <c:pt idx="146">
                  <c:v>519.42099999999982</c:v>
                </c:pt>
                <c:pt idx="147">
                  <c:v>521.12699999999973</c:v>
                </c:pt>
                <c:pt idx="148">
                  <c:v>522.83199999999977</c:v>
                </c:pt>
                <c:pt idx="149">
                  <c:v>524.52699999999982</c:v>
                </c:pt>
                <c:pt idx="150">
                  <c:v>526.22400000000005</c:v>
                </c:pt>
                <c:pt idx="151">
                  <c:v>527.92399999999998</c:v>
                </c:pt>
                <c:pt idx="152">
                  <c:v>529.62699999999973</c:v>
                </c:pt>
                <c:pt idx="153">
                  <c:v>531.3299999999997</c:v>
                </c:pt>
                <c:pt idx="154">
                  <c:v>533.04</c:v>
                </c:pt>
                <c:pt idx="155">
                  <c:v>534.7529999999997</c:v>
                </c:pt>
                <c:pt idx="156">
                  <c:v>536.47299999999996</c:v>
                </c:pt>
                <c:pt idx="157">
                  <c:v>538.19000000000005</c:v>
                </c:pt>
                <c:pt idx="158">
                  <c:v>539.90300000000002</c:v>
                </c:pt>
                <c:pt idx="159">
                  <c:v>541.60500000000002</c:v>
                </c:pt>
                <c:pt idx="160">
                  <c:v>543.29300000000001</c:v>
                </c:pt>
                <c:pt idx="161">
                  <c:v>544.98</c:v>
                </c:pt>
                <c:pt idx="162">
                  <c:v>546.66300000000001</c:v>
                </c:pt>
                <c:pt idx="163">
                  <c:v>548.33699999999976</c:v>
                </c:pt>
                <c:pt idx="164">
                  <c:v>550.00199999999973</c:v>
                </c:pt>
                <c:pt idx="165">
                  <c:v>551.66100000000006</c:v>
                </c:pt>
                <c:pt idx="166">
                  <c:v>553.3159999999998</c:v>
                </c:pt>
                <c:pt idx="167">
                  <c:v>554.98</c:v>
                </c:pt>
                <c:pt idx="168">
                  <c:v>556.65100000000007</c:v>
                </c:pt>
                <c:pt idx="169">
                  <c:v>558.31899999999996</c:v>
                </c:pt>
                <c:pt idx="170">
                  <c:v>559.98299999999972</c:v>
                </c:pt>
                <c:pt idx="171">
                  <c:v>561.64699999999971</c:v>
                </c:pt>
                <c:pt idx="172">
                  <c:v>563.31799999999976</c:v>
                </c:pt>
                <c:pt idx="173">
                  <c:v>564.99</c:v>
                </c:pt>
                <c:pt idx="174">
                  <c:v>566.66499999999996</c:v>
                </c:pt>
                <c:pt idx="175">
                  <c:v>568.34300000000007</c:v>
                </c:pt>
                <c:pt idx="176">
                  <c:v>570.02</c:v>
                </c:pt>
                <c:pt idx="177">
                  <c:v>571.69600000000003</c:v>
                </c:pt>
                <c:pt idx="178">
                  <c:v>573.37099999999998</c:v>
                </c:pt>
                <c:pt idx="179">
                  <c:v>575.05399999999997</c:v>
                </c:pt>
                <c:pt idx="180">
                  <c:v>576.74299999999971</c:v>
                </c:pt>
                <c:pt idx="181">
                  <c:v>578.428</c:v>
                </c:pt>
                <c:pt idx="182">
                  <c:v>580.11300000000006</c:v>
                </c:pt>
                <c:pt idx="183">
                  <c:v>581.79600000000005</c:v>
                </c:pt>
                <c:pt idx="184">
                  <c:v>583.47699999999998</c:v>
                </c:pt>
                <c:pt idx="185">
                  <c:v>585.15599999999972</c:v>
                </c:pt>
                <c:pt idx="186">
                  <c:v>586.83999999999969</c:v>
                </c:pt>
                <c:pt idx="187">
                  <c:v>588.529</c:v>
                </c:pt>
                <c:pt idx="188">
                  <c:v>590.22500000000002</c:v>
                </c:pt>
                <c:pt idx="189">
                  <c:v>591.92000000000007</c:v>
                </c:pt>
                <c:pt idx="190">
                  <c:v>593.61900000000003</c:v>
                </c:pt>
                <c:pt idx="191">
                  <c:v>595.31400000000008</c:v>
                </c:pt>
                <c:pt idx="192">
                  <c:v>597.00400000000002</c:v>
                </c:pt>
                <c:pt idx="193">
                  <c:v>598.69600000000003</c:v>
                </c:pt>
                <c:pt idx="194">
                  <c:v>600.38799999999969</c:v>
                </c:pt>
                <c:pt idx="195">
                  <c:v>602.08400000000006</c:v>
                </c:pt>
                <c:pt idx="196">
                  <c:v>603.77600000000007</c:v>
                </c:pt>
                <c:pt idx="197">
                  <c:v>605.47400000000005</c:v>
                </c:pt>
                <c:pt idx="198">
                  <c:v>607.17100000000005</c:v>
                </c:pt>
                <c:pt idx="199">
                  <c:v>608.86399999999981</c:v>
                </c:pt>
                <c:pt idx="200">
                  <c:v>610.55699999999979</c:v>
                </c:pt>
                <c:pt idx="201">
                  <c:v>612.25400000000002</c:v>
                </c:pt>
                <c:pt idx="202">
                  <c:v>613.95199999999977</c:v>
                </c:pt>
                <c:pt idx="203">
                  <c:v>615.65199999999982</c:v>
                </c:pt>
                <c:pt idx="204">
                  <c:v>617.35300000000007</c:v>
                </c:pt>
                <c:pt idx="205">
                  <c:v>619.0469999999998</c:v>
                </c:pt>
                <c:pt idx="206">
                  <c:v>620.73800000000006</c:v>
                </c:pt>
                <c:pt idx="207">
                  <c:v>622.43599999999969</c:v>
                </c:pt>
                <c:pt idx="208">
                  <c:v>624.13599999999997</c:v>
                </c:pt>
                <c:pt idx="209">
                  <c:v>625.83599999999979</c:v>
                </c:pt>
                <c:pt idx="210">
                  <c:v>627.53699999999981</c:v>
                </c:pt>
                <c:pt idx="211">
                  <c:v>629.23599999999999</c:v>
                </c:pt>
                <c:pt idx="212">
                  <c:v>630.93999999999983</c:v>
                </c:pt>
                <c:pt idx="213">
                  <c:v>632.65</c:v>
                </c:pt>
                <c:pt idx="214">
                  <c:v>634.36699999999962</c:v>
                </c:pt>
                <c:pt idx="215">
                  <c:v>636.09100000000001</c:v>
                </c:pt>
                <c:pt idx="216">
                  <c:v>637.81699999999978</c:v>
                </c:pt>
                <c:pt idx="217">
                  <c:v>639.53699999999981</c:v>
                </c:pt>
                <c:pt idx="218">
                  <c:v>641.2529999999997</c:v>
                </c:pt>
                <c:pt idx="219">
                  <c:v>642.97500000000002</c:v>
                </c:pt>
                <c:pt idx="220">
                  <c:v>644.69799999999998</c:v>
                </c:pt>
                <c:pt idx="221">
                  <c:v>646.41800000000001</c:v>
                </c:pt>
                <c:pt idx="222">
                  <c:v>648.13400000000001</c:v>
                </c:pt>
                <c:pt idx="223">
                  <c:v>649.8449999999998</c:v>
                </c:pt>
                <c:pt idx="224">
                  <c:v>651.5509999999997</c:v>
                </c:pt>
                <c:pt idx="225">
                  <c:v>653.2529999999997</c:v>
                </c:pt>
                <c:pt idx="226">
                  <c:v>654.95099999999979</c:v>
                </c:pt>
                <c:pt idx="227">
                  <c:v>656.64100000000008</c:v>
                </c:pt>
                <c:pt idx="228">
                  <c:v>658.33400000000006</c:v>
                </c:pt>
                <c:pt idx="229">
                  <c:v>660.02600000000007</c:v>
                </c:pt>
                <c:pt idx="230">
                  <c:v>661.71299999999997</c:v>
                </c:pt>
                <c:pt idx="231">
                  <c:v>663.39599999999996</c:v>
                </c:pt>
                <c:pt idx="232">
                  <c:v>665.072</c:v>
                </c:pt>
                <c:pt idx="233">
                  <c:v>666.74900000000002</c:v>
                </c:pt>
                <c:pt idx="234">
                  <c:v>668.423</c:v>
                </c:pt>
                <c:pt idx="235">
                  <c:v>670.1</c:v>
                </c:pt>
                <c:pt idx="236">
                  <c:v>671.78</c:v>
                </c:pt>
                <c:pt idx="237">
                  <c:v>673.46299999999974</c:v>
                </c:pt>
                <c:pt idx="238">
                  <c:v>675.14599999999996</c:v>
                </c:pt>
                <c:pt idx="239">
                  <c:v>676.8209999999998</c:v>
                </c:pt>
                <c:pt idx="240">
                  <c:v>678.49199999999996</c:v>
                </c:pt>
                <c:pt idx="241">
                  <c:v>680.16100000000006</c:v>
                </c:pt>
                <c:pt idx="242">
                  <c:v>681.82599999999979</c:v>
                </c:pt>
                <c:pt idx="243">
                  <c:v>683.49299999999971</c:v>
                </c:pt>
                <c:pt idx="244">
                  <c:v>685.16800000000001</c:v>
                </c:pt>
                <c:pt idx="245">
                  <c:v>686.84799999999962</c:v>
                </c:pt>
                <c:pt idx="246">
                  <c:v>688.52199999999971</c:v>
                </c:pt>
                <c:pt idx="247">
                  <c:v>690.19600000000003</c:v>
                </c:pt>
                <c:pt idx="248">
                  <c:v>691.87</c:v>
                </c:pt>
                <c:pt idx="249">
                  <c:v>693.54199999999969</c:v>
                </c:pt>
                <c:pt idx="250">
                  <c:v>695.21600000000001</c:v>
                </c:pt>
                <c:pt idx="251">
                  <c:v>696.89</c:v>
                </c:pt>
                <c:pt idx="252">
                  <c:v>698.56499999999983</c:v>
                </c:pt>
                <c:pt idx="253">
                  <c:v>700.24099999999999</c:v>
                </c:pt>
                <c:pt idx="254">
                  <c:v>701.91399999999999</c:v>
                </c:pt>
                <c:pt idx="255">
                  <c:v>703.58699999999999</c:v>
                </c:pt>
                <c:pt idx="256">
                  <c:v>705.26600000000008</c:v>
                </c:pt>
                <c:pt idx="257">
                  <c:v>706.95199999999977</c:v>
                </c:pt>
                <c:pt idx="258">
                  <c:v>708.64800000000002</c:v>
                </c:pt>
                <c:pt idx="259">
                  <c:v>710.34599999999978</c:v>
                </c:pt>
                <c:pt idx="260">
                  <c:v>712.03899999999999</c:v>
                </c:pt>
                <c:pt idx="261">
                  <c:v>713.72500000000002</c:v>
                </c:pt>
                <c:pt idx="262">
                  <c:v>715.4069999999997</c:v>
                </c:pt>
                <c:pt idx="263">
                  <c:v>717.08500000000004</c:v>
                </c:pt>
                <c:pt idx="264">
                  <c:v>718.76299999999969</c:v>
                </c:pt>
                <c:pt idx="265">
                  <c:v>720.44199999999978</c:v>
                </c:pt>
                <c:pt idx="266">
                  <c:v>722.12300000000005</c:v>
                </c:pt>
                <c:pt idx="267">
                  <c:v>723.80799999999977</c:v>
                </c:pt>
                <c:pt idx="268">
                  <c:v>725.49800000000005</c:v>
                </c:pt>
                <c:pt idx="269">
                  <c:v>727.18499999999995</c:v>
                </c:pt>
                <c:pt idx="270">
                  <c:v>728.8779999999997</c:v>
                </c:pt>
                <c:pt idx="271">
                  <c:v>730.56799999999976</c:v>
                </c:pt>
                <c:pt idx="272">
                  <c:v>732.25700000000006</c:v>
                </c:pt>
                <c:pt idx="273">
                  <c:v>733.94900000000007</c:v>
                </c:pt>
                <c:pt idx="274">
                  <c:v>735.63599999999997</c:v>
                </c:pt>
                <c:pt idx="275">
                  <c:v>737.31799999999976</c:v>
                </c:pt>
                <c:pt idx="276">
                  <c:v>739.00400000000002</c:v>
                </c:pt>
                <c:pt idx="277">
                  <c:v>740.697</c:v>
                </c:pt>
                <c:pt idx="278">
                  <c:v>742.39699999999971</c:v>
                </c:pt>
                <c:pt idx="279">
                  <c:v>744.101</c:v>
                </c:pt>
                <c:pt idx="280">
                  <c:v>745.80500000000006</c:v>
                </c:pt>
                <c:pt idx="281">
                  <c:v>747.50400000000002</c:v>
                </c:pt>
                <c:pt idx="282">
                  <c:v>749.20500000000004</c:v>
                </c:pt>
                <c:pt idx="283">
                  <c:v>750.91000000000008</c:v>
                </c:pt>
                <c:pt idx="284">
                  <c:v>752.62</c:v>
                </c:pt>
                <c:pt idx="285">
                  <c:v>754.33699999999976</c:v>
                </c:pt>
                <c:pt idx="286">
                  <c:v>756.06299999999976</c:v>
                </c:pt>
                <c:pt idx="287">
                  <c:v>757.79200000000003</c:v>
                </c:pt>
                <c:pt idx="288">
                  <c:v>759.52099999999996</c:v>
                </c:pt>
                <c:pt idx="289">
                  <c:v>761.25</c:v>
                </c:pt>
                <c:pt idx="290">
                  <c:v>762.98299999999972</c:v>
                </c:pt>
                <c:pt idx="291">
                  <c:v>764.71400000000006</c:v>
                </c:pt>
                <c:pt idx="292">
                  <c:v>766.43799999999976</c:v>
                </c:pt>
                <c:pt idx="293">
                  <c:v>768.16000000000008</c:v>
                </c:pt>
                <c:pt idx="294">
                  <c:v>769.88200000000006</c:v>
                </c:pt>
                <c:pt idx="295">
                  <c:v>771.60199999999998</c:v>
                </c:pt>
                <c:pt idx="296">
                  <c:v>773.31999999999971</c:v>
                </c:pt>
                <c:pt idx="297">
                  <c:v>775.029</c:v>
                </c:pt>
                <c:pt idx="298">
                  <c:v>776.68000000000006</c:v>
                </c:pt>
                <c:pt idx="299">
                  <c:v>778.16399999999999</c:v>
                </c:pt>
                <c:pt idx="300">
                  <c:v>779.55500000000006</c:v>
                </c:pt>
                <c:pt idx="301">
                  <c:v>781.12</c:v>
                </c:pt>
                <c:pt idx="302">
                  <c:v>782.8779999999997</c:v>
                </c:pt>
                <c:pt idx="303">
                  <c:v>784.7</c:v>
                </c:pt>
                <c:pt idx="304">
                  <c:v>786.5419999999998</c:v>
                </c:pt>
                <c:pt idx="305">
                  <c:v>788.38800000000003</c:v>
                </c:pt>
                <c:pt idx="306">
                  <c:v>790.21900000000005</c:v>
                </c:pt>
                <c:pt idx="307">
                  <c:v>792.02800000000002</c:v>
                </c:pt>
                <c:pt idx="308">
                  <c:v>793.8159999999998</c:v>
                </c:pt>
                <c:pt idx="309">
                  <c:v>795.59100000000001</c:v>
                </c:pt>
                <c:pt idx="310">
                  <c:v>797.34699999999975</c:v>
                </c:pt>
                <c:pt idx="311">
                  <c:v>799.101</c:v>
                </c:pt>
                <c:pt idx="312">
                  <c:v>800.85599999999977</c:v>
                </c:pt>
                <c:pt idx="313">
                  <c:v>802.60699999999997</c:v>
                </c:pt>
                <c:pt idx="314">
                  <c:v>804.35699999999974</c:v>
                </c:pt>
                <c:pt idx="315">
                  <c:v>806.10500000000002</c:v>
                </c:pt>
                <c:pt idx="316">
                  <c:v>807.86300000000006</c:v>
                </c:pt>
                <c:pt idx="317">
                  <c:v>809.62199999999996</c:v>
                </c:pt>
                <c:pt idx="318">
                  <c:v>811.375</c:v>
                </c:pt>
                <c:pt idx="319">
                  <c:v>813.11900000000003</c:v>
                </c:pt>
                <c:pt idx="320">
                  <c:v>814.86499999999978</c:v>
                </c:pt>
                <c:pt idx="321">
                  <c:v>816.61599999999999</c:v>
                </c:pt>
                <c:pt idx="322">
                  <c:v>818.375</c:v>
                </c:pt>
                <c:pt idx="323">
                  <c:v>820.13300000000004</c:v>
                </c:pt>
                <c:pt idx="324">
                  <c:v>821.89300000000003</c:v>
                </c:pt>
                <c:pt idx="325">
                  <c:v>823.66099999999972</c:v>
                </c:pt>
                <c:pt idx="326">
                  <c:v>825.42999999999984</c:v>
                </c:pt>
                <c:pt idx="327">
                  <c:v>827.19600000000003</c:v>
                </c:pt>
                <c:pt idx="328">
                  <c:v>828.95999999999981</c:v>
                </c:pt>
                <c:pt idx="329">
                  <c:v>830.72</c:v>
                </c:pt>
                <c:pt idx="330">
                  <c:v>832.48</c:v>
                </c:pt>
                <c:pt idx="331">
                  <c:v>834.24</c:v>
                </c:pt>
                <c:pt idx="332">
                  <c:v>835.995</c:v>
                </c:pt>
                <c:pt idx="333">
                  <c:v>837.74699999999996</c:v>
                </c:pt>
                <c:pt idx="334">
                  <c:v>839.495</c:v>
                </c:pt>
                <c:pt idx="335">
                  <c:v>841.24900000000002</c:v>
                </c:pt>
                <c:pt idx="336">
                  <c:v>843.005</c:v>
                </c:pt>
                <c:pt idx="337">
                  <c:v>844.76499999999999</c:v>
                </c:pt>
                <c:pt idx="338">
                  <c:v>846.53</c:v>
                </c:pt>
                <c:pt idx="339">
                  <c:v>848.303</c:v>
                </c:pt>
                <c:pt idx="340">
                  <c:v>850.07399999999996</c:v>
                </c:pt>
                <c:pt idx="341">
                  <c:v>851.84199999999976</c:v>
                </c:pt>
                <c:pt idx="342">
                  <c:v>853.60599999999999</c:v>
                </c:pt>
                <c:pt idx="343">
                  <c:v>855.38099999999997</c:v>
                </c:pt>
                <c:pt idx="344">
                  <c:v>857.17399999999998</c:v>
                </c:pt>
                <c:pt idx="345">
                  <c:v>858.98099999999999</c:v>
                </c:pt>
                <c:pt idx="346">
                  <c:v>860.79899999999998</c:v>
                </c:pt>
                <c:pt idx="347">
                  <c:v>862.61900000000003</c:v>
                </c:pt>
                <c:pt idx="348">
                  <c:v>864.4459999999998</c:v>
                </c:pt>
                <c:pt idx="349">
                  <c:v>866.279</c:v>
                </c:pt>
                <c:pt idx="350">
                  <c:v>868.12800000000004</c:v>
                </c:pt>
                <c:pt idx="351">
                  <c:v>869.97400000000005</c:v>
                </c:pt>
                <c:pt idx="352">
                  <c:v>871.79399999999998</c:v>
                </c:pt>
                <c:pt idx="353">
                  <c:v>873.596</c:v>
                </c:pt>
                <c:pt idx="354">
                  <c:v>875.42399999999998</c:v>
                </c:pt>
                <c:pt idx="355">
                  <c:v>877.28200000000004</c:v>
                </c:pt>
                <c:pt idx="356">
                  <c:v>879.14800000000002</c:v>
                </c:pt>
                <c:pt idx="357">
                  <c:v>881.024</c:v>
                </c:pt>
                <c:pt idx="358">
                  <c:v>882.90899999999999</c:v>
                </c:pt>
                <c:pt idx="359">
                  <c:v>884.80399999999997</c:v>
                </c:pt>
                <c:pt idx="360">
                  <c:v>886.697</c:v>
                </c:pt>
                <c:pt idx="361">
                  <c:v>888.596</c:v>
                </c:pt>
                <c:pt idx="362">
                  <c:v>890.48699999999997</c:v>
                </c:pt>
                <c:pt idx="363">
                  <c:v>892.37800000000004</c:v>
                </c:pt>
                <c:pt idx="364">
                  <c:v>894.27</c:v>
                </c:pt>
                <c:pt idx="365">
                  <c:v>896.16499999999996</c:v>
                </c:pt>
                <c:pt idx="366">
                  <c:v>898.05799999999977</c:v>
                </c:pt>
                <c:pt idx="367">
                  <c:v>899.95099999999979</c:v>
                </c:pt>
                <c:pt idx="368">
                  <c:v>901.84899999999982</c:v>
                </c:pt>
                <c:pt idx="369">
                  <c:v>903.75199999999973</c:v>
                </c:pt>
                <c:pt idx="370">
                  <c:v>905.66</c:v>
                </c:pt>
                <c:pt idx="371">
                  <c:v>907.56899999999996</c:v>
                </c:pt>
                <c:pt idx="372">
                  <c:v>909.48</c:v>
                </c:pt>
                <c:pt idx="373">
                  <c:v>911.39599999999996</c:v>
                </c:pt>
                <c:pt idx="374">
                  <c:v>913.31799999999976</c:v>
                </c:pt>
                <c:pt idx="375">
                  <c:v>915.25900000000001</c:v>
                </c:pt>
                <c:pt idx="376">
                  <c:v>917.20399999999995</c:v>
                </c:pt>
                <c:pt idx="377">
                  <c:v>919.15199999999982</c:v>
                </c:pt>
                <c:pt idx="378">
                  <c:v>921.08799999999997</c:v>
                </c:pt>
                <c:pt idx="379">
                  <c:v>923.024</c:v>
                </c:pt>
                <c:pt idx="380">
                  <c:v>924.97</c:v>
                </c:pt>
                <c:pt idx="381">
                  <c:v>926.92399999999998</c:v>
                </c:pt>
                <c:pt idx="382">
                  <c:v>928.87900000000002</c:v>
                </c:pt>
                <c:pt idx="383">
                  <c:v>930.83799999999974</c:v>
                </c:pt>
                <c:pt idx="384">
                  <c:v>932.80699999999979</c:v>
                </c:pt>
                <c:pt idx="385">
                  <c:v>934.77700000000004</c:v>
                </c:pt>
                <c:pt idx="386">
                  <c:v>936.74599999999998</c:v>
                </c:pt>
                <c:pt idx="387">
                  <c:v>938.71500000000003</c:v>
                </c:pt>
                <c:pt idx="388">
                  <c:v>940.68899999999996</c:v>
                </c:pt>
                <c:pt idx="389">
                  <c:v>942.65800000000002</c:v>
                </c:pt>
                <c:pt idx="390">
                  <c:v>944.58699999999999</c:v>
                </c:pt>
                <c:pt idx="391">
                  <c:v>946.49099999999999</c:v>
                </c:pt>
                <c:pt idx="392">
                  <c:v>948.38199999999972</c:v>
                </c:pt>
                <c:pt idx="393">
                  <c:v>950.26900000000001</c:v>
                </c:pt>
                <c:pt idx="394">
                  <c:v>952.15699999999981</c:v>
                </c:pt>
                <c:pt idx="395">
                  <c:v>954.05099999999982</c:v>
                </c:pt>
                <c:pt idx="396">
                  <c:v>955.9459999999998</c:v>
                </c:pt>
                <c:pt idx="397">
                  <c:v>957.84099999999978</c:v>
                </c:pt>
                <c:pt idx="398">
                  <c:v>959.73699999999997</c:v>
                </c:pt>
                <c:pt idx="399">
                  <c:v>961.64099999999996</c:v>
                </c:pt>
                <c:pt idx="400">
                  <c:v>963.54599999999982</c:v>
                </c:pt>
                <c:pt idx="401">
                  <c:v>965.4459999999998</c:v>
                </c:pt>
                <c:pt idx="402">
                  <c:v>967.33499999999981</c:v>
                </c:pt>
                <c:pt idx="403">
                  <c:v>969.21600000000001</c:v>
                </c:pt>
                <c:pt idx="404">
                  <c:v>971.08900000000006</c:v>
                </c:pt>
                <c:pt idx="405">
                  <c:v>972.95399999999972</c:v>
                </c:pt>
                <c:pt idx="406">
                  <c:v>974.80899999999997</c:v>
                </c:pt>
                <c:pt idx="407">
                  <c:v>976.66499999999996</c:v>
                </c:pt>
                <c:pt idx="408">
                  <c:v>978.51800000000003</c:v>
                </c:pt>
                <c:pt idx="409">
                  <c:v>980.36300000000006</c:v>
                </c:pt>
                <c:pt idx="410">
                  <c:v>982.18499999999995</c:v>
                </c:pt>
                <c:pt idx="411">
                  <c:v>984.01599999999996</c:v>
                </c:pt>
                <c:pt idx="412">
                  <c:v>985.85999999999979</c:v>
                </c:pt>
                <c:pt idx="413">
                  <c:v>987.52099999999996</c:v>
                </c:pt>
                <c:pt idx="414">
                  <c:v>989.25900000000001</c:v>
                </c:pt>
                <c:pt idx="415">
                  <c:v>991.16399999999999</c:v>
                </c:pt>
                <c:pt idx="416">
                  <c:v>993.17600000000004</c:v>
                </c:pt>
                <c:pt idx="417">
                  <c:v>995.245</c:v>
                </c:pt>
                <c:pt idx="418">
                  <c:v>997.34699999999975</c:v>
                </c:pt>
                <c:pt idx="419">
                  <c:v>999.46400000000006</c:v>
                </c:pt>
                <c:pt idx="420">
                  <c:v>1001.5839999999999</c:v>
                </c:pt>
                <c:pt idx="421">
                  <c:v>1003.721</c:v>
                </c:pt>
                <c:pt idx="422">
                  <c:v>1005.854</c:v>
                </c:pt>
                <c:pt idx="423">
                  <c:v>1007.9690000000001</c:v>
                </c:pt>
                <c:pt idx="424">
                  <c:v>1010.096</c:v>
                </c:pt>
                <c:pt idx="425">
                  <c:v>1012.229</c:v>
                </c:pt>
                <c:pt idx="426">
                  <c:v>1014.367</c:v>
                </c:pt>
                <c:pt idx="427">
                  <c:v>1016.514</c:v>
                </c:pt>
                <c:pt idx="428">
                  <c:v>1018.6559999999999</c:v>
                </c:pt>
                <c:pt idx="429">
                  <c:v>1020.812</c:v>
                </c:pt>
                <c:pt idx="430">
                  <c:v>1022.971</c:v>
                </c:pt>
                <c:pt idx="431">
                  <c:v>1025.1410000000001</c:v>
                </c:pt>
                <c:pt idx="432">
                  <c:v>1027.316</c:v>
                </c:pt>
                <c:pt idx="433">
                  <c:v>1029.499</c:v>
                </c:pt>
                <c:pt idx="434">
                  <c:v>1031.69</c:v>
                </c:pt>
                <c:pt idx="435">
                  <c:v>1033.883</c:v>
                </c:pt>
                <c:pt idx="436">
                  <c:v>1036.08</c:v>
                </c:pt>
                <c:pt idx="437">
                  <c:v>1038.277</c:v>
                </c:pt>
                <c:pt idx="438">
                  <c:v>1040.473</c:v>
                </c:pt>
                <c:pt idx="439">
                  <c:v>1042.664</c:v>
                </c:pt>
                <c:pt idx="440">
                  <c:v>1044.82</c:v>
                </c:pt>
                <c:pt idx="441">
                  <c:v>1046.9549999999999</c:v>
                </c:pt>
                <c:pt idx="442">
                  <c:v>1049.076</c:v>
                </c:pt>
                <c:pt idx="443">
                  <c:v>1051.193</c:v>
                </c:pt>
                <c:pt idx="444">
                  <c:v>1053.3109999999999</c:v>
                </c:pt>
                <c:pt idx="445">
                  <c:v>1055.425</c:v>
                </c:pt>
                <c:pt idx="446">
                  <c:v>1057.5360000000001</c:v>
                </c:pt>
                <c:pt idx="447">
                  <c:v>1059.646</c:v>
                </c:pt>
                <c:pt idx="448">
                  <c:v>1061.7550000000001</c:v>
                </c:pt>
                <c:pt idx="449">
                  <c:v>1063.854</c:v>
                </c:pt>
                <c:pt idx="450">
                  <c:v>1065.9549999999999</c:v>
                </c:pt>
                <c:pt idx="451">
                  <c:v>1068.05</c:v>
                </c:pt>
                <c:pt idx="452">
                  <c:v>1070.1389999999999</c:v>
                </c:pt>
                <c:pt idx="453">
                  <c:v>1072.22</c:v>
                </c:pt>
                <c:pt idx="454">
                  <c:v>1074.288</c:v>
                </c:pt>
                <c:pt idx="455">
                  <c:v>1076.3499999999999</c:v>
                </c:pt>
                <c:pt idx="456">
                  <c:v>1078.404</c:v>
                </c:pt>
                <c:pt idx="457">
                  <c:v>1080.453</c:v>
                </c:pt>
                <c:pt idx="458">
                  <c:v>1082.5050000000001</c:v>
                </c:pt>
              </c:numCache>
            </c:numRef>
          </c:xVal>
          <c:yVal>
            <c:numRef>
              <c:f>'15RB'!$Y$6:$Y$464</c:f>
              <c:numCache>
                <c:formatCode>General</c:formatCode>
                <c:ptCount val="459"/>
                <c:pt idx="0">
                  <c:v>1</c:v>
                </c:pt>
                <c:pt idx="1">
                  <c:v>0.99961628470216102</c:v>
                </c:pt>
                <c:pt idx="2">
                  <c:v>0.99932339175143403</c:v>
                </c:pt>
                <c:pt idx="3">
                  <c:v>0.99893821746006695</c:v>
                </c:pt>
                <c:pt idx="4">
                  <c:v>0.99853626474312895</c:v>
                </c:pt>
                <c:pt idx="5">
                  <c:v>0.99826160921150098</c:v>
                </c:pt>
                <c:pt idx="6">
                  <c:v>0.99782245215960197</c:v>
                </c:pt>
                <c:pt idx="7">
                  <c:v>0.99740153252680197</c:v>
                </c:pt>
                <c:pt idx="8">
                  <c:v>0.99703423090615095</c:v>
                </c:pt>
                <c:pt idx="9">
                  <c:v>0.99652212417785702</c:v>
                </c:pt>
                <c:pt idx="10">
                  <c:v>0.99612017146091902</c:v>
                </c:pt>
                <c:pt idx="11">
                  <c:v>0.99566168274477496</c:v>
                </c:pt>
                <c:pt idx="12">
                  <c:v>0.99507626159170304</c:v>
                </c:pt>
                <c:pt idx="13">
                  <c:v>0.99461923186908696</c:v>
                </c:pt>
                <c:pt idx="14">
                  <c:v>0.99401447905177098</c:v>
                </c:pt>
                <c:pt idx="15">
                  <c:v>0.993411185227982</c:v>
                </c:pt>
                <c:pt idx="16">
                  <c:v>0.99286187416472604</c:v>
                </c:pt>
                <c:pt idx="17">
                  <c:v>0.99214806158119895</c:v>
                </c:pt>
                <c:pt idx="18">
                  <c:v>0.99143424899767096</c:v>
                </c:pt>
                <c:pt idx="19">
                  <c:v>0.990756181755577</c:v>
                </c:pt>
                <c:pt idx="20">
                  <c:v>0.98993330940583901</c:v>
                </c:pt>
                <c:pt idx="21">
                  <c:v>0.98916441981663294</c:v>
                </c:pt>
                <c:pt idx="22">
                  <c:v>0.98832185105426795</c:v>
                </c:pt>
                <c:pt idx="23">
                  <c:v>0.98737058727407401</c:v>
                </c:pt>
                <c:pt idx="24">
                  <c:v>0.98649117892513005</c:v>
                </c:pt>
                <c:pt idx="25">
                  <c:v>0.98552204247421904</c:v>
                </c:pt>
                <c:pt idx="26">
                  <c:v>0.98446025993428699</c:v>
                </c:pt>
                <c:pt idx="27">
                  <c:v>0.98343568172931495</c:v>
                </c:pt>
                <c:pt idx="28">
                  <c:v>0.98228161784874302</c:v>
                </c:pt>
                <c:pt idx="29">
                  <c:v>0.98109253812350095</c:v>
                </c:pt>
                <c:pt idx="30">
                  <c:v>0.97992060157221095</c:v>
                </c:pt>
                <c:pt idx="31">
                  <c:v>0.97860313041651303</c:v>
                </c:pt>
                <c:pt idx="32">
                  <c:v>0.97724881967423605</c:v>
                </c:pt>
                <c:pt idx="33">
                  <c:v>0.975875177267714</c:v>
                </c:pt>
                <c:pt idx="34">
                  <c:v>0.97433812758606497</c:v>
                </c:pt>
                <c:pt idx="35">
                  <c:v>0.97281822107837101</c:v>
                </c:pt>
                <c:pt idx="36">
                  <c:v>0.97120822172032795</c:v>
                </c:pt>
                <c:pt idx="37">
                  <c:v>0.969505941021645</c:v>
                </c:pt>
                <c:pt idx="38">
                  <c:v>0.96773034589818596</c:v>
                </c:pt>
                <c:pt idx="39">
                  <c:v>0.96586356367923198</c:v>
                </c:pt>
                <c:pt idx="40">
                  <c:v>0.96394170445459904</c:v>
                </c:pt>
                <c:pt idx="41">
                  <c:v>0.96196440347590595</c:v>
                </c:pt>
                <c:pt idx="42">
                  <c:v>0.95984083839604095</c:v>
                </c:pt>
                <c:pt idx="43">
                  <c:v>0.95764432363978003</c:v>
                </c:pt>
                <c:pt idx="44">
                  <c:v>0.95533838436892704</c:v>
                </c:pt>
                <c:pt idx="45">
                  <c:v>0.95294016375743296</c:v>
                </c:pt>
                <c:pt idx="46">
                  <c:v>0.95048796038540695</c:v>
                </c:pt>
                <c:pt idx="47">
                  <c:v>0.94788839866706298</c:v>
                </c:pt>
                <c:pt idx="48">
                  <c:v>0.94514330234431099</c:v>
                </c:pt>
                <c:pt idx="49">
                  <c:v>0.94236136643497903</c:v>
                </c:pt>
                <c:pt idx="50">
                  <c:v>0.93945067434680796</c:v>
                </c:pt>
                <c:pt idx="51">
                  <c:v>0.93643092249242799</c:v>
                </c:pt>
                <c:pt idx="52">
                  <c:v>0.93330101662668996</c:v>
                </c:pt>
                <c:pt idx="53">
                  <c:v>0.93002448191139797</c:v>
                </c:pt>
                <c:pt idx="54">
                  <c:v>0.92663779318474904</c:v>
                </c:pt>
                <c:pt idx="55">
                  <c:v>0.92314204469188998</c:v>
                </c:pt>
                <c:pt idx="56">
                  <c:v>0.91949966734947497</c:v>
                </c:pt>
                <c:pt idx="57">
                  <c:v>0.91576500866642097</c:v>
                </c:pt>
                <c:pt idx="58">
                  <c:v>0.91186694270824198</c:v>
                </c:pt>
                <c:pt idx="59">
                  <c:v>0.90783975582284304</c:v>
                </c:pt>
                <c:pt idx="60">
                  <c:v>0.90368490700375304</c:v>
                </c:pt>
                <c:pt idx="61">
                  <c:v>0.89941990417330497</c:v>
                </c:pt>
                <c:pt idx="62">
                  <c:v>0.89502687466078401</c:v>
                </c:pt>
                <c:pt idx="63">
                  <c:v>0.89048685155032603</c:v>
                </c:pt>
                <c:pt idx="64">
                  <c:v>0.88578305641636101</c:v>
                </c:pt>
                <c:pt idx="65">
                  <c:v>0.88096983676780405</c:v>
                </c:pt>
                <c:pt idx="66">
                  <c:v>0.87604609835950797</c:v>
                </c:pt>
                <c:pt idx="67">
                  <c:v>0.87097500160489305</c:v>
                </c:pt>
                <c:pt idx="68">
                  <c:v>0.86581381199993002</c:v>
                </c:pt>
                <c:pt idx="69">
                  <c:v>0.86048702662955001</c:v>
                </c:pt>
                <c:pt idx="70">
                  <c:v>0.85503330882224204</c:v>
                </c:pt>
                <c:pt idx="71">
                  <c:v>0.849523055015728</c:v>
                </c:pt>
                <c:pt idx="72">
                  <c:v>0.84390337669462101</c:v>
                </c:pt>
                <c:pt idx="73">
                  <c:v>0.83819287602640202</c:v>
                </c:pt>
                <c:pt idx="74">
                  <c:v>0.83239118826268899</c:v>
                </c:pt>
                <c:pt idx="75">
                  <c:v>0.82647898173923595</c:v>
                </c:pt>
                <c:pt idx="76">
                  <c:v>0.82054744355154097</c:v>
                </c:pt>
                <c:pt idx="77">
                  <c:v>0.814562287351693</c:v>
                </c:pt>
                <c:pt idx="78">
                  <c:v>0.80852314839131401</c:v>
                </c:pt>
                <c:pt idx="79">
                  <c:v>0.80248255043740602</c:v>
                </c:pt>
                <c:pt idx="80">
                  <c:v>0.79647915681846004</c:v>
                </c:pt>
                <c:pt idx="81">
                  <c:v>0.79049254162508498</c:v>
                </c:pt>
                <c:pt idx="82">
                  <c:v>0.784599666765878</c:v>
                </c:pt>
                <c:pt idx="83">
                  <c:v>0.778741443002959</c:v>
                </c:pt>
                <c:pt idx="84">
                  <c:v>0.77297695957420698</c:v>
                </c:pt>
                <c:pt idx="85">
                  <c:v>0.76735728125309999</c:v>
                </c:pt>
                <c:pt idx="86">
                  <c:v>0.76182915477586899</c:v>
                </c:pt>
                <c:pt idx="87">
                  <c:v>0.756429054980712</c:v>
                </c:pt>
                <c:pt idx="88">
                  <c:v>0.75115771136439302</c:v>
                </c:pt>
                <c:pt idx="89">
                  <c:v>0.74599652175942899</c:v>
                </c:pt>
                <c:pt idx="90">
                  <c:v>0.74094475666906001</c:v>
                </c:pt>
                <c:pt idx="91">
                  <c:v>0.73607500102129597</c:v>
                </c:pt>
                <c:pt idx="92">
                  <c:v>0.73131685837841598</c:v>
                </c:pt>
                <c:pt idx="93">
                  <c:v>0.72666668125660205</c:v>
                </c:pt>
                <c:pt idx="94">
                  <c:v>0.72214635455877096</c:v>
                </c:pt>
                <c:pt idx="95">
                  <c:v>0.71775296029786795</c:v>
                </c:pt>
                <c:pt idx="96">
                  <c:v>0.71352516180238201</c:v>
                </c:pt>
                <c:pt idx="97">
                  <c:v>0.70940678782148903</c:v>
                </c:pt>
                <c:pt idx="98">
                  <c:v>0.70548975494744703</c:v>
                </c:pt>
                <c:pt idx="99">
                  <c:v>0.70170111350386</c:v>
                </c:pt>
                <c:pt idx="100">
                  <c:v>0.69807660883216305</c:v>
                </c:pt>
                <c:pt idx="101">
                  <c:v>0.69465381001569904</c:v>
                </c:pt>
                <c:pt idx="102">
                  <c:v>0.69143271705446696</c:v>
                </c:pt>
                <c:pt idx="103">
                  <c:v>0.68839363353584204</c:v>
                </c:pt>
                <c:pt idx="104">
                  <c:v>0.68552051053101504</c:v>
                </c:pt>
                <c:pt idx="105">
                  <c:v>0.68282939696879497</c:v>
                </c:pt>
                <c:pt idx="106">
                  <c:v>0.68032211659109099</c:v>
                </c:pt>
                <c:pt idx="107">
                  <c:v>0.67796000606941298</c:v>
                </c:pt>
                <c:pt idx="108">
                  <c:v>0.67581856831883103</c:v>
                </c:pt>
                <c:pt idx="109">
                  <c:v>0.67384272633366604</c:v>
                </c:pt>
                <c:pt idx="110">
                  <c:v>0.67199381678542902</c:v>
                </c:pt>
                <c:pt idx="111">
                  <c:v>0.67030940875746203</c:v>
                </c:pt>
                <c:pt idx="112">
                  <c:v>0.668753392159952</c:v>
                </c:pt>
                <c:pt idx="113">
                  <c:v>0.66728965690308195</c:v>
                </c:pt>
                <c:pt idx="114">
                  <c:v>0.66589814182584295</c:v>
                </c:pt>
                <c:pt idx="115">
                  <c:v>0.66463465343067696</c:v>
                </c:pt>
                <c:pt idx="116">
                  <c:v>0.66342660678957199</c:v>
                </c:pt>
                <c:pt idx="117">
                  <c:v>0.66231084148910702</c:v>
                </c:pt>
                <c:pt idx="118">
                  <c:v>0.66121185461421295</c:v>
                </c:pt>
                <c:pt idx="119">
                  <c:v>0.66020551382834103</c:v>
                </c:pt>
                <c:pt idx="120">
                  <c:v>0.65919880829408695</c:v>
                </c:pt>
                <c:pt idx="121">
                  <c:v>0.658247544513893</c:v>
                </c:pt>
                <c:pt idx="122">
                  <c:v>0.65731415340441501</c:v>
                </c:pt>
                <c:pt idx="123">
                  <c:v>0.65639863496565498</c:v>
                </c:pt>
                <c:pt idx="124">
                  <c:v>0.65553855828095497</c:v>
                </c:pt>
                <c:pt idx="125">
                  <c:v>0.65464127726129395</c:v>
                </c:pt>
                <c:pt idx="126">
                  <c:v>0.65376296315749505</c:v>
                </c:pt>
                <c:pt idx="127">
                  <c:v>0.65290288647279604</c:v>
                </c:pt>
                <c:pt idx="128">
                  <c:v>0.65202347812385097</c:v>
                </c:pt>
                <c:pt idx="129">
                  <c:v>0.651127291349336</c:v>
                </c:pt>
                <c:pt idx="130">
                  <c:v>0.65017456857561395</c:v>
                </c:pt>
                <c:pt idx="131">
                  <c:v>0.64918610046045799</c:v>
                </c:pt>
                <c:pt idx="132">
                  <c:v>0.64816152225548695</c:v>
                </c:pt>
                <c:pt idx="133">
                  <c:v>0.64709973971555501</c:v>
                </c:pt>
                <c:pt idx="134">
                  <c:v>0.64600221183418804</c:v>
                </c:pt>
                <c:pt idx="135">
                  <c:v>0.64490322495929397</c:v>
                </c:pt>
                <c:pt idx="136">
                  <c:v>0.643787459658829</c:v>
                </c:pt>
                <c:pt idx="137">
                  <c:v>0.64268847278393504</c:v>
                </c:pt>
                <c:pt idx="138">
                  <c:v>0.64159094490256796</c:v>
                </c:pt>
                <c:pt idx="139">
                  <c:v>0.64051092494353701</c:v>
                </c:pt>
                <c:pt idx="140">
                  <c:v>0.63943017548774095</c:v>
                </c:pt>
                <c:pt idx="141">
                  <c:v>0.63833228285799304</c:v>
                </c:pt>
                <c:pt idx="142">
                  <c:v>0.63719755064166494</c:v>
                </c:pt>
                <c:pt idx="143">
                  <c:v>0.63604458100623795</c:v>
                </c:pt>
                <c:pt idx="144">
                  <c:v>0.63489161137081196</c:v>
                </c:pt>
                <c:pt idx="145">
                  <c:v>0.63366423306546205</c:v>
                </c:pt>
                <c:pt idx="146">
                  <c:v>0.63243831375364001</c:v>
                </c:pt>
                <c:pt idx="147">
                  <c:v>0.631139080017041</c:v>
                </c:pt>
                <c:pt idx="148">
                  <c:v>0.62980227719709803</c:v>
                </c:pt>
                <c:pt idx="149">
                  <c:v>0.62841185636500496</c:v>
                </c:pt>
                <c:pt idx="150">
                  <c:v>0.62696526428208799</c:v>
                </c:pt>
                <c:pt idx="151">
                  <c:v>0.62546432469025504</c:v>
                </c:pt>
                <c:pt idx="152">
                  <c:v>0.62389007067364599</c:v>
                </c:pt>
                <c:pt idx="153">
                  <c:v>0.62226110439974103</c:v>
                </c:pt>
                <c:pt idx="154">
                  <c:v>0.62055845895267603</c:v>
                </c:pt>
                <c:pt idx="155">
                  <c:v>0.61874711848778197</c:v>
                </c:pt>
                <c:pt idx="156">
                  <c:v>0.61686246359811203</c:v>
                </c:pt>
                <c:pt idx="157">
                  <c:v>0.61492127270923402</c:v>
                </c:pt>
                <c:pt idx="158">
                  <c:v>0.61294543072406904</c:v>
                </c:pt>
                <c:pt idx="159">
                  <c:v>0.61085797573402001</c:v>
                </c:pt>
                <c:pt idx="160">
                  <c:v>0.60869830056433905</c:v>
                </c:pt>
                <c:pt idx="161">
                  <c:v>0.60650178580807801</c:v>
                </c:pt>
                <c:pt idx="162">
                  <c:v>0.60419584653722502</c:v>
                </c:pt>
                <c:pt idx="163">
                  <c:v>0.60179762592573105</c:v>
                </c:pt>
                <c:pt idx="164">
                  <c:v>0.59929034554802696</c:v>
                </c:pt>
                <c:pt idx="165">
                  <c:v>0.59676373350607803</c:v>
                </c:pt>
                <c:pt idx="166">
                  <c:v>0.59409195160810202</c:v>
                </c:pt>
                <c:pt idx="167">
                  <c:v>0.59132788836948702</c:v>
                </c:pt>
                <c:pt idx="168">
                  <c:v>0.58847263803537797</c:v>
                </c:pt>
                <c:pt idx="169">
                  <c:v>0.58547075885171396</c:v>
                </c:pt>
                <c:pt idx="170">
                  <c:v>0.58239592999165501</c:v>
                </c:pt>
                <c:pt idx="171">
                  <c:v>0.57867914397931697</c:v>
                </c:pt>
                <c:pt idx="172">
                  <c:v>0.57511008106168005</c:v>
                </c:pt>
                <c:pt idx="173">
                  <c:v>0.571633299484683</c:v>
                </c:pt>
                <c:pt idx="174">
                  <c:v>0.568118219327579</c:v>
                </c:pt>
                <c:pt idx="175">
                  <c:v>0.56449371465588205</c:v>
                </c:pt>
                <c:pt idx="176">
                  <c:v>0.56081559197203401</c:v>
                </c:pt>
                <c:pt idx="177">
                  <c:v>0.55698974619348596</c:v>
                </c:pt>
                <c:pt idx="178">
                  <c:v>0.55294432188898801</c:v>
                </c:pt>
                <c:pt idx="179">
                  <c:v>0.548881024913773</c:v>
                </c:pt>
                <c:pt idx="180">
                  <c:v>0.54472617609468299</c:v>
                </c:pt>
                <c:pt idx="181">
                  <c:v>0.54194424018535103</c:v>
                </c:pt>
                <c:pt idx="182">
                  <c:v>0.53654414039019305</c:v>
                </c:pt>
                <c:pt idx="183">
                  <c:v>0.53163863940099598</c:v>
                </c:pt>
                <c:pt idx="184">
                  <c:v>0.52691660684793096</c:v>
                </c:pt>
                <c:pt idx="185">
                  <c:v>0.52230363406107905</c:v>
                </c:pt>
                <c:pt idx="186">
                  <c:v>0.51774610302828705</c:v>
                </c:pt>
                <c:pt idx="187">
                  <c:v>0.51318857199549395</c:v>
                </c:pt>
                <c:pt idx="188">
                  <c:v>0.50864854888503697</c:v>
                </c:pt>
                <c:pt idx="189">
                  <c:v>0.50414609485792305</c:v>
                </c:pt>
                <c:pt idx="190">
                  <c:v>0.49966151350152599</c:v>
                </c:pt>
                <c:pt idx="191">
                  <c:v>0.495232373899189</c:v>
                </c:pt>
                <c:pt idx="192">
                  <c:v>0.490856852309003</c:v>
                </c:pt>
                <c:pt idx="193">
                  <c:v>0.48662941856189901</c:v>
                </c:pt>
                <c:pt idx="194">
                  <c:v>0.48249280716190701</c:v>
                </c:pt>
                <c:pt idx="195">
                  <c:v>0.478429145438311</c:v>
                </c:pt>
                <c:pt idx="196">
                  <c:v>0.47379829998074102</c:v>
                </c:pt>
                <c:pt idx="197">
                  <c:v>0.46755636091998298</c:v>
                </c:pt>
                <c:pt idx="198">
                  <c:v>0.46268806426574699</c:v>
                </c:pt>
                <c:pt idx="199">
                  <c:v>0.45847813844097801</c:v>
                </c:pt>
                <c:pt idx="200">
                  <c:v>0.45454177390269102</c:v>
                </c:pt>
                <c:pt idx="201">
                  <c:v>0.45071702236928901</c:v>
                </c:pt>
                <c:pt idx="202">
                  <c:v>0.44694661834480098</c:v>
                </c:pt>
                <c:pt idx="203">
                  <c:v>0.443138645236969</c:v>
                </c:pt>
                <c:pt idx="204">
                  <c:v>0.43929456203932299</c:v>
                </c:pt>
                <c:pt idx="205">
                  <c:v>0.43532391115313002</c:v>
                </c:pt>
                <c:pt idx="206">
                  <c:v>0.43122304509457199</c:v>
                </c:pt>
                <c:pt idx="207">
                  <c:v>0.42708643369457999</c:v>
                </c:pt>
                <c:pt idx="208">
                  <c:v>0.42289474528891002</c:v>
                </c:pt>
                <c:pt idx="209">
                  <c:v>0.41859399711702899</c:v>
                </c:pt>
                <c:pt idx="210">
                  <c:v>0.414127288431348</c:v>
                </c:pt>
                <c:pt idx="211">
                  <c:v>0.40947857030306201</c:v>
                </c:pt>
                <c:pt idx="212">
                  <c:v>0.40466389166097699</c:v>
                </c:pt>
                <c:pt idx="213">
                  <c:v>0.39974051800106197</c:v>
                </c:pt>
                <c:pt idx="214">
                  <c:v>0.39468838816231</c:v>
                </c:pt>
                <c:pt idx="215">
                  <c:v>0.389489994222386</c:v>
                </c:pt>
                <c:pt idx="216">
                  <c:v>0.38418254051625</c:v>
                </c:pt>
                <c:pt idx="217">
                  <c:v>0.378764568050376</c:v>
                </c:pt>
                <c:pt idx="218">
                  <c:v>0.37321856890242799</c:v>
                </c:pt>
                <c:pt idx="219">
                  <c:v>0.36754381357564297</c:v>
                </c:pt>
                <c:pt idx="220">
                  <c:v>0.36179610857246203</c:v>
                </c:pt>
                <c:pt idx="221">
                  <c:v>0.35595685172540598</c:v>
                </c:pt>
                <c:pt idx="222">
                  <c:v>0.35002677253123698</c:v>
                </c:pt>
                <c:pt idx="223">
                  <c:v>0.34402337891229101</c:v>
                </c:pt>
                <c:pt idx="224">
                  <c:v>0.33800101837748198</c:v>
                </c:pt>
                <c:pt idx="225">
                  <c:v>0.33190643766304201</c:v>
                </c:pt>
                <c:pt idx="226">
                  <c:v>0.32577355836849498</c:v>
                </c:pt>
                <c:pt idx="227">
                  <c:v>0.31969685032477202</c:v>
                </c:pt>
                <c:pt idx="228">
                  <c:v>0.31363837970014802</c:v>
                </c:pt>
                <c:pt idx="229">
                  <c:v>0.30756203640480601</c:v>
                </c:pt>
                <c:pt idx="230">
                  <c:v>0.30153931112161603</c:v>
                </c:pt>
                <c:pt idx="231">
                  <c:v>0.29557202759248502</c:v>
                </c:pt>
                <c:pt idx="232">
                  <c:v>0.28960583830850101</c:v>
                </c:pt>
                <c:pt idx="233">
                  <c:v>0.28374761454558201</c:v>
                </c:pt>
                <c:pt idx="234">
                  <c:v>0.27800136853592899</c:v>
                </c:pt>
                <c:pt idx="235">
                  <c:v>0.27234448587986099</c:v>
                </c:pt>
                <c:pt idx="236">
                  <c:v>0.26679812198353098</c:v>
                </c:pt>
                <c:pt idx="237">
                  <c:v>0.26134440417622301</c:v>
                </c:pt>
                <c:pt idx="238">
                  <c:v>0.25598187346440898</c:v>
                </c:pt>
                <c:pt idx="239">
                  <c:v>0.250690833435463</c:v>
                </c:pt>
                <c:pt idx="240">
                  <c:v>0.24547456682482099</c:v>
                </c:pt>
                <c:pt idx="241">
                  <c:v>0.24034948730967401</c:v>
                </c:pt>
                <c:pt idx="242">
                  <c:v>0.23529772221930401</c:v>
                </c:pt>
                <c:pt idx="243">
                  <c:v>0.23030066938623001</c:v>
                </c:pt>
                <c:pt idx="244">
                  <c:v>0.225359058307217</c:v>
                </c:pt>
                <c:pt idx="245">
                  <c:v>0.22047142998873601</c:v>
                </c:pt>
                <c:pt idx="246">
                  <c:v>0.215621006005217</c:v>
                </c:pt>
                <c:pt idx="247">
                  <c:v>0.21088000653629099</c:v>
                </c:pt>
                <c:pt idx="248">
                  <c:v>0.20617584665394401</c:v>
                </c:pt>
                <c:pt idx="249">
                  <c:v>0.20156287386709101</c:v>
                </c:pt>
                <c:pt idx="250">
                  <c:v>0.19704254716926101</c:v>
                </c:pt>
                <c:pt idx="251">
                  <c:v>0.19259517014782501</c:v>
                </c:pt>
                <c:pt idx="252">
                  <c:v>0.18823788597673799</c:v>
                </c:pt>
                <c:pt idx="253">
                  <c:v>0.18397397739143601</c:v>
                </c:pt>
                <c:pt idx="254">
                  <c:v>0.17983627174629799</c:v>
                </c:pt>
                <c:pt idx="255">
                  <c:v>0.175828051776762</c:v>
                </c:pt>
                <c:pt idx="256">
                  <c:v>0.17191101890272001</c:v>
                </c:pt>
                <c:pt idx="257">
                  <c:v>0.168177454464812</c:v>
                </c:pt>
                <c:pt idx="258">
                  <c:v>0.164571187212214</c:v>
                </c:pt>
                <c:pt idx="259">
                  <c:v>0.16109331139007099</c:v>
                </c:pt>
                <c:pt idx="260">
                  <c:v>0.1577616996691</c:v>
                </c:pt>
                <c:pt idx="261">
                  <c:v>0.154577446294448</c:v>
                </c:pt>
                <c:pt idx="262">
                  <c:v>0.151538727524205</c:v>
                </c:pt>
                <c:pt idx="263">
                  <c:v>0.148628400184417</c:v>
                </c:pt>
                <c:pt idx="264">
                  <c:v>0.14584609952670299</c:v>
                </c:pt>
                <c:pt idx="265">
                  <c:v>0.14313711329376599</c:v>
                </c:pt>
                <c:pt idx="266">
                  <c:v>0.14053864582056699</c:v>
                </c:pt>
                <c:pt idx="267">
                  <c:v>0.13806711078429601</c:v>
                </c:pt>
                <c:pt idx="268">
                  <c:v>0.135706094507765</c:v>
                </c:pt>
                <c:pt idx="269">
                  <c:v>0.13339906099176599</c:v>
                </c:pt>
                <c:pt idx="270">
                  <c:v>0.131184308816406</c:v>
                </c:pt>
                <c:pt idx="271">
                  <c:v>0.12900712572438999</c:v>
                </c:pt>
                <c:pt idx="272">
                  <c:v>0.126883560644525</c:v>
                </c:pt>
                <c:pt idx="273">
                  <c:v>0.12483330998943699</c:v>
                </c:pt>
                <c:pt idx="274">
                  <c:v>0.12283813634002699</c:v>
                </c:pt>
                <c:pt idx="275">
                  <c:v>0.12088016702557899</c:v>
                </c:pt>
                <c:pt idx="276">
                  <c:v>0.118921103465985</c:v>
                </c:pt>
                <c:pt idx="277">
                  <c:v>0.116963134151537</c:v>
                </c:pt>
                <c:pt idx="278">
                  <c:v>0.11505914759762099</c:v>
                </c:pt>
                <c:pt idx="279">
                  <c:v>0.113155161043705</c:v>
                </c:pt>
                <c:pt idx="280">
                  <c:v>0.111270506154035</c:v>
                </c:pt>
                <c:pt idx="281">
                  <c:v>0.109457706695613</c:v>
                </c:pt>
                <c:pt idx="282">
                  <c:v>0.10764636623071901</c:v>
                </c:pt>
                <c:pt idx="283">
                  <c:v>0.105870771107259</c:v>
                </c:pt>
                <c:pt idx="284">
                  <c:v>0.1040951759838</c:v>
                </c:pt>
                <c:pt idx="285">
                  <c:v>0.10228347077052399</c:v>
                </c:pt>
                <c:pt idx="286">
                  <c:v>0.100452798641385</c:v>
                </c:pt>
                <c:pt idx="287">
                  <c:v>9.8659330847208196E-2</c:v>
                </c:pt>
                <c:pt idx="288">
                  <c:v>9.6901608394465405E-2</c:v>
                </c:pt>
                <c:pt idx="289">
                  <c:v>9.5143885941721906E-2</c:v>
                </c:pt>
                <c:pt idx="290">
                  <c:v>9.3405859901605298E-2</c:v>
                </c:pt>
                <c:pt idx="291">
                  <c:v>9.1703214454540605E-2</c:v>
                </c:pt>
                <c:pt idx="292">
                  <c:v>8.9964823666041999E-2</c:v>
                </c:pt>
                <c:pt idx="293">
                  <c:v>8.8225338632397995E-2</c:v>
                </c:pt>
                <c:pt idx="294">
                  <c:v>8.6523057933714898E-2</c:v>
                </c:pt>
                <c:pt idx="295">
                  <c:v>8.4875854240710605E-2</c:v>
                </c:pt>
                <c:pt idx="296">
                  <c:v>8.3228650547705896E-2</c:v>
                </c:pt>
                <c:pt idx="297">
                  <c:v>8.1599319525418407E-2</c:v>
                </c:pt>
                <c:pt idx="298">
                  <c:v>7.9989320167375699E-2</c:v>
                </c:pt>
                <c:pt idx="299">
                  <c:v>7.8451176240582204E-2</c:v>
                </c:pt>
                <c:pt idx="300">
                  <c:v>7.6950601397132196E-2</c:v>
                </c:pt>
                <c:pt idx="301">
                  <c:v>7.5412457470338798E-2</c:v>
                </c:pt>
                <c:pt idx="302">
                  <c:v>7.3948722213468099E-2</c:v>
                </c:pt>
                <c:pt idx="303">
                  <c:v>7.2539334465512195E-2</c:v>
                </c:pt>
                <c:pt idx="304">
                  <c:v>7.1184658974852794E-2</c:v>
                </c:pt>
                <c:pt idx="305">
                  <c:v>6.9866093574008803E-2</c:v>
                </c:pt>
                <c:pt idx="306">
                  <c:v>6.8566859837409802E-2</c:v>
                </c:pt>
                <c:pt idx="307">
                  <c:v>6.7322703106489107E-2</c:v>
                </c:pt>
                <c:pt idx="308">
                  <c:v>6.6114656465384197E-2</c:v>
                </c:pt>
                <c:pt idx="309">
                  <c:v>6.4924482494995495E-2</c:v>
                </c:pt>
                <c:pt idx="310">
                  <c:v>6.3789750278667595E-2</c:v>
                </c:pt>
                <c:pt idx="311">
                  <c:v>6.2710095068018099E-2</c:v>
                </c:pt>
                <c:pt idx="312">
                  <c:v>6.1557125432591397E-2</c:v>
                </c:pt>
                <c:pt idx="313">
                  <c:v>6.0384824132919998E-2</c:v>
                </c:pt>
                <c:pt idx="314">
                  <c:v>5.9305168922270397E-2</c:v>
                </c:pt>
                <c:pt idx="315">
                  <c:v>5.8298463388016503E-2</c:v>
                </c:pt>
                <c:pt idx="316">
                  <c:v>5.73654370269212E-2</c:v>
                </c:pt>
                <c:pt idx="317">
                  <c:v>5.6449918588161098E-2</c:v>
                </c:pt>
                <c:pt idx="318">
                  <c:v>5.5571604484362602E-2</c:v>
                </c:pt>
                <c:pt idx="319">
                  <c:v>5.4711527799662499E-2</c:v>
                </c:pt>
                <c:pt idx="320">
                  <c:v>5.3905433875495297E-2</c:v>
                </c:pt>
                <c:pt idx="321">
                  <c:v>5.3118306867190698E-2</c:v>
                </c:pt>
                <c:pt idx="322">
                  <c:v>5.23311798588861E-2</c:v>
                </c:pt>
                <c:pt idx="323">
                  <c:v>5.1581621933925001E-2</c:v>
                </c:pt>
                <c:pt idx="324">
                  <c:v>5.08678093503976E-2</c:v>
                </c:pt>
                <c:pt idx="325">
                  <c:v>5.0153996766870199E-2</c:v>
                </c:pt>
                <c:pt idx="326">
                  <c:v>4.94401841833427E-2</c:v>
                </c:pt>
                <c:pt idx="327">
                  <c:v>4.8779989611966203E-2</c:v>
                </c:pt>
                <c:pt idx="328">
                  <c:v>4.8121618782499098E-2</c:v>
                </c:pt>
                <c:pt idx="329">
                  <c:v>4.7536197629427103E-2</c:v>
                </c:pt>
                <c:pt idx="330">
                  <c:v>4.6931444812110999E-2</c:v>
                </c:pt>
                <c:pt idx="331">
                  <c:v>4.6346023659038997E-2</c:v>
                </c:pt>
                <c:pt idx="332">
                  <c:v>4.5760602505967501E-2</c:v>
                </c:pt>
                <c:pt idx="333">
                  <c:v>4.5193054023612199E-2</c:v>
                </c:pt>
                <c:pt idx="334">
                  <c:v>4.4680582546935702E-2</c:v>
                </c:pt>
                <c:pt idx="335">
                  <c:v>4.41863484893582E-2</c:v>
                </c:pt>
                <c:pt idx="336">
                  <c:v>4.3692114431780199E-2</c:v>
                </c:pt>
                <c:pt idx="337">
                  <c:v>4.3233990464018303E-2</c:v>
                </c:pt>
                <c:pt idx="338">
                  <c:v>4.2740850651586497E-2</c:v>
                </c:pt>
                <c:pt idx="339">
                  <c:v>4.2227284929763798E-2</c:v>
                </c:pt>
                <c:pt idx="340">
                  <c:v>4.1788127877864602E-2</c:v>
                </c:pt>
                <c:pt idx="341">
                  <c:v>4.1404412580025599E-2</c:v>
                </c:pt>
                <c:pt idx="342">
                  <c:v>4.0983128198843199E-2</c:v>
                </c:pt>
                <c:pt idx="343">
                  <c:v>4.0617285571721097E-2</c:v>
                </c:pt>
                <c:pt idx="344">
                  <c:v>4.02142386096375E-2</c:v>
                </c:pt>
                <c:pt idx="345">
                  <c:v>3.9811191647553902E-2</c:v>
                </c:pt>
                <c:pt idx="346">
                  <c:v>3.9445349020431703E-2</c:v>
                </c:pt>
                <c:pt idx="347">
                  <c:v>3.9683894462244199E-2</c:v>
                </c:pt>
                <c:pt idx="348">
                  <c:v>4.53943951304632E-2</c:v>
                </c:pt>
                <c:pt idx="349">
                  <c:v>3.7212724174355498E-2</c:v>
                </c:pt>
                <c:pt idx="350">
                  <c:v>3.2032202905148202E-2</c:v>
                </c:pt>
                <c:pt idx="351">
                  <c:v>2.9762373724109999E-2</c:v>
                </c:pt>
                <c:pt idx="352">
                  <c:v>2.85003443224724E-2</c:v>
                </c:pt>
                <c:pt idx="353">
                  <c:v>2.7840514499477401E-2</c:v>
                </c:pt>
                <c:pt idx="354">
                  <c:v>2.7383484776861401E-2</c:v>
                </c:pt>
                <c:pt idx="355">
                  <c:v>2.6962200395678902E-2</c:v>
                </c:pt>
                <c:pt idx="356">
                  <c:v>2.6669672193333899E-2</c:v>
                </c:pt>
                <c:pt idx="357">
                  <c:v>2.6357447578362801E-2</c:v>
                </c:pt>
                <c:pt idx="358">
                  <c:v>2.60466819569189E-2</c:v>
                </c:pt>
                <c:pt idx="359">
                  <c:v>2.58092307602522E-2</c:v>
                </c:pt>
                <c:pt idx="360">
                  <c:v>2.5516702557907299E-2</c:v>
                </c:pt>
                <c:pt idx="361">
                  <c:v>2.52599196969964E-2</c:v>
                </c:pt>
                <c:pt idx="362">
                  <c:v>2.5040341171046501E-2</c:v>
                </c:pt>
                <c:pt idx="363">
                  <c:v>2.4747448220319501E-2</c:v>
                </c:pt>
                <c:pt idx="364">
                  <c:v>2.45099970236533E-2</c:v>
                </c:pt>
                <c:pt idx="365">
                  <c:v>2.4271451581840901E-2</c:v>
                </c:pt>
                <c:pt idx="366">
                  <c:v>2.3978558631113801E-2</c:v>
                </c:pt>
                <c:pt idx="367">
                  <c:v>2.37768527758811E-2</c:v>
                </c:pt>
                <c:pt idx="368">
                  <c:v>2.35394015792144E-2</c:v>
                </c:pt>
                <c:pt idx="369">
                  <c:v>2.3282618718303099E-2</c:v>
                </c:pt>
                <c:pt idx="370">
                  <c:v>2.3063040192353699E-2</c:v>
                </c:pt>
                <c:pt idx="371">
                  <c:v>2.2825588995686999E-2</c:v>
                </c:pt>
                <c:pt idx="372">
                  <c:v>2.2606010469737699E-2</c:v>
                </c:pt>
                <c:pt idx="373">
                  <c:v>2.2404669362886601E-2</c:v>
                </c:pt>
                <c:pt idx="374">
                  <c:v>2.21478865019753E-2</c:v>
                </c:pt>
                <c:pt idx="375">
                  <c:v>2.19104353053091E-2</c:v>
                </c:pt>
                <c:pt idx="376">
                  <c:v>2.17266021207928E-2</c:v>
                </c:pt>
                <c:pt idx="377">
                  <c:v>2.1544227929804899E-2</c:v>
                </c:pt>
                <c:pt idx="378">
                  <c:v>2.1342886822953901E-2</c:v>
                </c:pt>
                <c:pt idx="379">
                  <c:v>2.1160512631965899E-2</c:v>
                </c:pt>
                <c:pt idx="380">
                  <c:v>2.0921602441771402E-2</c:v>
                </c:pt>
                <c:pt idx="381">
                  <c:v>2.07202613349209E-2</c:v>
                </c:pt>
                <c:pt idx="382">
                  <c:v>2.0520014473215699E-2</c:v>
                </c:pt>
                <c:pt idx="383">
                  <c:v>2.0354053959416699E-2</c:v>
                </c:pt>
                <c:pt idx="384">
                  <c:v>2.01720445168103E-2</c:v>
                </c:pt>
                <c:pt idx="385">
                  <c:v>1.99703386615778E-2</c:v>
                </c:pt>
                <c:pt idx="386">
                  <c:v>1.9768632806344701E-2</c:v>
                </c:pt>
                <c:pt idx="387">
                  <c:v>1.9567291699494199E-2</c:v>
                </c:pt>
                <c:pt idx="388">
                  <c:v>1.9384917508505801E-2</c:v>
                </c:pt>
                <c:pt idx="389">
                  <c:v>1.92193217430889E-2</c:v>
                </c:pt>
                <c:pt idx="390">
                  <c:v>1.9017615887855801E-2</c:v>
                </c:pt>
                <c:pt idx="391">
                  <c:v>1.8835606445249901E-2</c:v>
                </c:pt>
                <c:pt idx="392">
                  <c:v>1.8651773260733601E-2</c:v>
                </c:pt>
                <c:pt idx="393">
                  <c:v>1.8487636488844699E-2</c:v>
                </c:pt>
                <c:pt idx="394">
                  <c:v>1.83038033043284E-2</c:v>
                </c:pt>
                <c:pt idx="395">
                  <c:v>1.81396665324394E-2</c:v>
                </c:pt>
                <c:pt idx="396">
                  <c:v>1.79379606772062E-2</c:v>
                </c:pt>
                <c:pt idx="397">
                  <c:v>1.7773823905317201E-2</c:v>
                </c:pt>
                <c:pt idx="398">
                  <c:v>1.7609322385046099E-2</c:v>
                </c:pt>
                <c:pt idx="399">
                  <c:v>1.7443726619628699E-2</c:v>
                </c:pt>
                <c:pt idx="400">
                  <c:v>1.7261352428640801E-2</c:v>
                </c:pt>
                <c:pt idx="401">
                  <c:v>1.7077883992506499E-2</c:v>
                </c:pt>
                <c:pt idx="402">
                  <c:v>1.6895509801518702E-2</c:v>
                </c:pt>
                <c:pt idx="403">
                  <c:v>1.67299140361012E-2</c:v>
                </c:pt>
                <c:pt idx="404">
                  <c:v>1.6565412515830099E-2</c:v>
                </c:pt>
                <c:pt idx="405">
                  <c:v>1.6381944079695999E-2</c:v>
                </c:pt>
                <c:pt idx="406">
                  <c:v>1.6217807307806899E-2</c:v>
                </c:pt>
                <c:pt idx="407">
                  <c:v>1.6016101452573799E-2</c:v>
                </c:pt>
                <c:pt idx="408">
                  <c:v>1.5833727261585901E-2</c:v>
                </c:pt>
                <c:pt idx="409">
                  <c:v>1.5687463160413698E-2</c:v>
                </c:pt>
                <c:pt idx="410">
                  <c:v>1.55039947242794E-2</c:v>
                </c:pt>
                <c:pt idx="411">
                  <c:v>1.53394932040084E-2</c:v>
                </c:pt>
                <c:pt idx="412">
                  <c:v>1.51560247678741E-2</c:v>
                </c:pt>
                <c:pt idx="413">
                  <c:v>1.4954318912641099E-2</c:v>
                </c:pt>
                <c:pt idx="414">
                  <c:v>1.48080548114689E-2</c:v>
                </c:pt>
                <c:pt idx="415">
                  <c:v>1.4606348956236199E-2</c:v>
                </c:pt>
                <c:pt idx="416">
                  <c:v>1.44239747652478E-2</c:v>
                </c:pt>
                <c:pt idx="417">
                  <c:v>1.4222633658397399E-2</c:v>
                </c:pt>
                <c:pt idx="418">
                  <c:v>1.4020927803164201E-2</c:v>
                </c:pt>
                <c:pt idx="419">
                  <c:v>1.38013492772149E-2</c:v>
                </c:pt>
                <c:pt idx="420">
                  <c:v>1.36000081703639E-2</c:v>
                </c:pt>
                <c:pt idx="421">
                  <c:v>1.3380429644414001E-2</c:v>
                </c:pt>
                <c:pt idx="422">
                  <c:v>1.3178723789181401E-2</c:v>
                </c:pt>
                <c:pt idx="423">
                  <c:v>1.2923399921797901E-2</c:v>
                </c:pt>
                <c:pt idx="424">
                  <c:v>1.26855839767496E-2</c:v>
                </c:pt>
                <c:pt idx="425">
                  <c:v>1.24470385349371E-2</c:v>
                </c:pt>
                <c:pt idx="426">
                  <c:v>1.2172383003309001E-2</c:v>
                </c:pt>
                <c:pt idx="427">
                  <c:v>1.19166943875439E-2</c:v>
                </c:pt>
                <c:pt idx="428">
                  <c:v>1.1659911526632601E-2</c:v>
                </c:pt>
                <c:pt idx="429">
                  <c:v>1.13673833242876E-2</c:v>
                </c:pt>
                <c:pt idx="430">
                  <c:v>1.10923630442773E-2</c:v>
                </c:pt>
                <c:pt idx="431">
                  <c:v>1.07998348419329E-2</c:v>
                </c:pt>
                <c:pt idx="432">
                  <c:v>1.0506941891205801E-2</c:v>
                </c:pt>
                <c:pt idx="433">
                  <c:v>1.0196176269762E-2</c:v>
                </c:pt>
                <c:pt idx="434">
                  <c:v>9.8843164031723295E-3</c:v>
                </c:pt>
                <c:pt idx="435">
                  <c:v>9.5556781110116597E-3</c:v>
                </c:pt>
                <c:pt idx="436">
                  <c:v>9.2255808253236503E-3</c:v>
                </c:pt>
                <c:pt idx="437">
                  <c:v>8.8779756172999696E-3</c:v>
                </c:pt>
                <c:pt idx="438">
                  <c:v>8.5300056608946795E-3</c:v>
                </c:pt>
                <c:pt idx="439">
                  <c:v>8.12805294395735E-3</c:v>
                </c:pt>
                <c:pt idx="440">
                  <c:v>7.7428786525906004E-3</c:v>
                </c:pt>
                <c:pt idx="441">
                  <c:v>7.3770360254684598E-3</c:v>
                </c:pt>
                <c:pt idx="442">
                  <c:v>7.0111933983463296E-3</c:v>
                </c:pt>
                <c:pt idx="443">
                  <c:v>6.6260191069790197E-3</c:v>
                </c:pt>
                <c:pt idx="444">
                  <c:v>6.2061937193248502E-3</c:v>
                </c:pt>
                <c:pt idx="445">
                  <c:v>5.7849093381424598E-3</c:v>
                </c:pt>
                <c:pt idx="446">
                  <c:v>5.3639897053415798E-3</c:v>
                </c:pt>
                <c:pt idx="447">
                  <c:v>4.9981470782194401E-3</c:v>
                </c:pt>
                <c:pt idx="448">
                  <c:v>4.5947353677537901E-3</c:v>
                </c:pt>
                <c:pt idx="449">
                  <c:v>4.1738157349533499E-3</c:v>
                </c:pt>
                <c:pt idx="450">
                  <c:v>3.7167860123372698E-3</c:v>
                </c:pt>
                <c:pt idx="451">
                  <c:v>3.2765347152922098E-3</c:v>
                </c:pt>
                <c:pt idx="452">
                  <c:v>2.8191402442940801E-3</c:v>
                </c:pt>
                <c:pt idx="453">
                  <c:v>2.36211052167801E-3</c:v>
                </c:pt>
                <c:pt idx="454">
                  <c:v>1.9218592246323901E-3</c:v>
                </c:pt>
                <c:pt idx="455">
                  <c:v>1.46482950201632E-3</c:v>
                </c:pt>
                <c:pt idx="456">
                  <c:v>9.7059544443878199E-4</c:v>
                </c:pt>
                <c:pt idx="457">
                  <c:v>4.9423405757753603E-4</c:v>
                </c:pt>
                <c:pt idx="458">
                  <c:v>0</c:v>
                </c:pt>
              </c:numCache>
            </c:numRef>
          </c:yVal>
          <c:smooth val="1"/>
          <c:extLst xmlns:c16r2="http://schemas.microsoft.com/office/drawing/2015/06/chart">
            <c:ext xmlns:c16="http://schemas.microsoft.com/office/drawing/2014/chart" uri="{C3380CC4-5D6E-409C-BE32-E72D297353CC}">
              <c16:uniqueId val="{00000002-A04B-394D-AFEA-76D4389A43A0}"/>
            </c:ext>
          </c:extLst>
        </c:ser>
        <c:dLbls>
          <c:showLegendKey val="0"/>
          <c:showVal val="0"/>
          <c:showCatName val="0"/>
          <c:showSerName val="0"/>
          <c:showPercent val="0"/>
          <c:showBubbleSize val="0"/>
        </c:dLbls>
        <c:axId val="238420352"/>
        <c:axId val="238422272"/>
      </c:scatterChart>
      <c:valAx>
        <c:axId val="238420352"/>
        <c:scaling>
          <c:orientation val="minMax"/>
          <c:max val="900"/>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mperature</a:t>
                </a:r>
                <a:r>
                  <a:rPr lang="en-GB" baseline="0"/>
                  <a:t> (K)</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422272"/>
        <c:crosses val="autoZero"/>
        <c:crossBetween val="midCat"/>
      </c:valAx>
      <c:valAx>
        <c:axId val="238422272"/>
        <c:scaling>
          <c:orientation val="minMax"/>
          <c:max val="1"/>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1-V/V*</a:t>
                </a:r>
                <a:endParaRPr lang="en-GB" sz="1000">
                  <a:effectLst/>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4203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Coke</c:v>
          </c:tx>
          <c:xVal>
            <c:numRef>
              <c:f>'Activation Energy (2)'!$A$2:$A$20</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 (2)'!$B$2:$B$20</c:f>
              <c:numCache>
                <c:formatCode>General</c:formatCode>
                <c:ptCount val="19"/>
                <c:pt idx="0">
                  <c:v>86.925123777358024</c:v>
                </c:pt>
                <c:pt idx="1">
                  <c:v>60.828816025052141</c:v>
                </c:pt>
                <c:pt idx="2">
                  <c:v>52.233049582571212</c:v>
                </c:pt>
                <c:pt idx="3">
                  <c:v>47.615448013956232</c:v>
                </c:pt>
                <c:pt idx="4">
                  <c:v>45.270313126321078</c:v>
                </c:pt>
                <c:pt idx="5">
                  <c:v>41.128809121481353</c:v>
                </c:pt>
                <c:pt idx="6">
                  <c:v>39.322931150663088</c:v>
                </c:pt>
                <c:pt idx="7">
                  <c:v>37.763256545423033</c:v>
                </c:pt>
                <c:pt idx="8">
                  <c:v>36.638931239869379</c:v>
                </c:pt>
                <c:pt idx="9">
                  <c:v>39.122824482247736</c:v>
                </c:pt>
                <c:pt idx="10">
                  <c:v>38.297494695949517</c:v>
                </c:pt>
                <c:pt idx="11">
                  <c:v>43.252559172407899</c:v>
                </c:pt>
                <c:pt idx="12">
                  <c:v>62.527858136753501</c:v>
                </c:pt>
                <c:pt idx="13">
                  <c:v>281.44799791451811</c:v>
                </c:pt>
                <c:pt idx="14">
                  <c:v>154.33055035969119</c:v>
                </c:pt>
                <c:pt idx="15">
                  <c:v>111.57043609592139</c:v>
                </c:pt>
                <c:pt idx="16">
                  <c:v>294.6088893405684</c:v>
                </c:pt>
                <c:pt idx="17">
                  <c:v>366.71132536236121</c:v>
                </c:pt>
                <c:pt idx="18">
                  <c:v>664.22275828139618</c:v>
                </c:pt>
              </c:numCache>
            </c:numRef>
          </c:yVal>
          <c:smooth val="1"/>
          <c:extLst xmlns:c16r2="http://schemas.microsoft.com/office/drawing/2015/06/chart">
            <c:ext xmlns:c16="http://schemas.microsoft.com/office/drawing/2014/chart" uri="{C3380CC4-5D6E-409C-BE32-E72D297353CC}">
              <c16:uniqueId val="{00000000-ABA0-B041-96A6-44AFB76A32E7}"/>
            </c:ext>
          </c:extLst>
        </c:ser>
        <c:ser>
          <c:idx val="1"/>
          <c:order val="1"/>
          <c:tx>
            <c:v>BSG</c:v>
          </c:tx>
          <c:xVal>
            <c:numRef>
              <c:f>'Activation Energy (2)'!$A$2:$A$20</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 (2)'!$D$2:$D$20</c:f>
              <c:numCache>
                <c:formatCode>General</c:formatCode>
                <c:ptCount val="19"/>
                <c:pt idx="0">
                  <c:v>39.47793028655714</c:v>
                </c:pt>
                <c:pt idx="1">
                  <c:v>24.430390184251198</c:v>
                </c:pt>
                <c:pt idx="2">
                  <c:v>75.772762180097118</c:v>
                </c:pt>
                <c:pt idx="3">
                  <c:v>97.706489549042175</c:v>
                </c:pt>
                <c:pt idx="4">
                  <c:v>105.1266638272328</c:v>
                </c:pt>
                <c:pt idx="5">
                  <c:v>107.2115044870957</c:v>
                </c:pt>
                <c:pt idx="6">
                  <c:v>112.34459778190519</c:v>
                </c:pt>
                <c:pt idx="7">
                  <c:v>112.80218481790639</c:v>
                </c:pt>
                <c:pt idx="8">
                  <c:v>116.41652976689799</c:v>
                </c:pt>
                <c:pt idx="9">
                  <c:v>118.71923816556171</c:v>
                </c:pt>
                <c:pt idx="10">
                  <c:v>125.36397613746919</c:v>
                </c:pt>
                <c:pt idx="11">
                  <c:v>131.6798397735032</c:v>
                </c:pt>
                <c:pt idx="12">
                  <c:v>142.5426917711348</c:v>
                </c:pt>
                <c:pt idx="13">
                  <c:v>147.4323280376741</c:v>
                </c:pt>
                <c:pt idx="14">
                  <c:v>149.70472115762351</c:v>
                </c:pt>
                <c:pt idx="15">
                  <c:v>151.02558223708201</c:v>
                </c:pt>
                <c:pt idx="16">
                  <c:v>174.4237495595122</c:v>
                </c:pt>
                <c:pt idx="17">
                  <c:v>204.15964897888401</c:v>
                </c:pt>
                <c:pt idx="18">
                  <c:v>275.47971390869048</c:v>
                </c:pt>
              </c:numCache>
            </c:numRef>
          </c:yVal>
          <c:smooth val="1"/>
          <c:extLst xmlns:c16r2="http://schemas.microsoft.com/office/drawing/2015/06/chart">
            <c:ext xmlns:c16="http://schemas.microsoft.com/office/drawing/2014/chart" uri="{C3380CC4-5D6E-409C-BE32-E72D297353CC}">
              <c16:uniqueId val="{00000001-ABA0-B041-96A6-44AFB76A32E7}"/>
            </c:ext>
          </c:extLst>
        </c:ser>
        <c:ser>
          <c:idx val="2"/>
          <c:order val="2"/>
          <c:tx>
            <c:v>OH</c:v>
          </c:tx>
          <c:xVal>
            <c:numRef>
              <c:f>'Activation Energy (2)'!$A$2:$A$20</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 (2)'!$F$2:$F$20</c:f>
              <c:numCache>
                <c:formatCode>General</c:formatCode>
                <c:ptCount val="19"/>
                <c:pt idx="0">
                  <c:v>42.903642990614472</c:v>
                </c:pt>
                <c:pt idx="1">
                  <c:v>50.6434567488797</c:v>
                </c:pt>
                <c:pt idx="2">
                  <c:v>101.2085898513235</c:v>
                </c:pt>
                <c:pt idx="3">
                  <c:v>107.108342866244</c:v>
                </c:pt>
                <c:pt idx="4">
                  <c:v>114.3128115075535</c:v>
                </c:pt>
                <c:pt idx="5">
                  <c:v>116.6674310143429</c:v>
                </c:pt>
                <c:pt idx="6">
                  <c:v>120.158232865681</c:v>
                </c:pt>
                <c:pt idx="7">
                  <c:v>127.4438035476026</c:v>
                </c:pt>
                <c:pt idx="8">
                  <c:v>132.3300840285406</c:v>
                </c:pt>
                <c:pt idx="9">
                  <c:v>138.32975986549829</c:v>
                </c:pt>
                <c:pt idx="10">
                  <c:v>141.10084247740181</c:v>
                </c:pt>
                <c:pt idx="11">
                  <c:v>143.01805771575121</c:v>
                </c:pt>
                <c:pt idx="12">
                  <c:v>144.24445230125869</c:v>
                </c:pt>
                <c:pt idx="13">
                  <c:v>149.2779584264247</c:v>
                </c:pt>
                <c:pt idx="14">
                  <c:v>150.91014306339571</c:v>
                </c:pt>
                <c:pt idx="15">
                  <c:v>152.6811836262213</c:v>
                </c:pt>
                <c:pt idx="16">
                  <c:v>165.46429329988169</c:v>
                </c:pt>
                <c:pt idx="17">
                  <c:v>245.30270448176171</c:v>
                </c:pt>
                <c:pt idx="18">
                  <c:v>354.12172719422728</c:v>
                </c:pt>
              </c:numCache>
            </c:numRef>
          </c:yVal>
          <c:smooth val="1"/>
          <c:extLst xmlns:c16r2="http://schemas.microsoft.com/office/drawing/2015/06/chart">
            <c:ext xmlns:c16="http://schemas.microsoft.com/office/drawing/2014/chart" uri="{C3380CC4-5D6E-409C-BE32-E72D297353CC}">
              <c16:uniqueId val="{00000002-ABA0-B041-96A6-44AFB76A32E7}"/>
            </c:ext>
          </c:extLst>
        </c:ser>
        <c:ser>
          <c:idx val="3"/>
          <c:order val="3"/>
          <c:tx>
            <c:v>RB</c:v>
          </c:tx>
          <c:xVal>
            <c:numRef>
              <c:f>'Activation Energy (2)'!$A$2:$A$20</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 (2)'!$E$2:$E$20</c:f>
              <c:numCache>
                <c:formatCode>General</c:formatCode>
                <c:ptCount val="19"/>
                <c:pt idx="0">
                  <c:v>39.894278343270081</c:v>
                </c:pt>
                <c:pt idx="1">
                  <c:v>45.298857173666953</c:v>
                </c:pt>
                <c:pt idx="2">
                  <c:v>65.765042994681295</c:v>
                </c:pt>
                <c:pt idx="3">
                  <c:v>69.787266869286427</c:v>
                </c:pt>
                <c:pt idx="4">
                  <c:v>70.553987904036916</c:v>
                </c:pt>
                <c:pt idx="5">
                  <c:v>71.031812431885413</c:v>
                </c:pt>
                <c:pt idx="6">
                  <c:v>73.116755376662169</c:v>
                </c:pt>
                <c:pt idx="7">
                  <c:v>95.084785550001527</c:v>
                </c:pt>
                <c:pt idx="8">
                  <c:v>117.7165286616091</c:v>
                </c:pt>
                <c:pt idx="9">
                  <c:v>126.7751571329582</c:v>
                </c:pt>
                <c:pt idx="10">
                  <c:v>133.38647124596841</c:v>
                </c:pt>
                <c:pt idx="11">
                  <c:v>141.6554672506935</c:v>
                </c:pt>
                <c:pt idx="12">
                  <c:v>147.3291679723888</c:v>
                </c:pt>
                <c:pt idx="13">
                  <c:v>155.33803734964931</c:v>
                </c:pt>
                <c:pt idx="14">
                  <c:v>161.02539848785321</c:v>
                </c:pt>
                <c:pt idx="15">
                  <c:v>179.65289807688399</c:v>
                </c:pt>
                <c:pt idx="16">
                  <c:v>229.7227704225057</c:v>
                </c:pt>
                <c:pt idx="17">
                  <c:v>318.02161151543282</c:v>
                </c:pt>
                <c:pt idx="18">
                  <c:v>213.04926151586349</c:v>
                </c:pt>
              </c:numCache>
            </c:numRef>
          </c:yVal>
          <c:smooth val="1"/>
          <c:extLst xmlns:c16r2="http://schemas.microsoft.com/office/drawing/2015/06/chart">
            <c:ext xmlns:c16="http://schemas.microsoft.com/office/drawing/2014/chart" uri="{C3380CC4-5D6E-409C-BE32-E72D297353CC}">
              <c16:uniqueId val="{00000003-ABA0-B041-96A6-44AFB76A32E7}"/>
            </c:ext>
          </c:extLst>
        </c:ser>
        <c:ser>
          <c:idx val="4"/>
          <c:order val="4"/>
          <c:tx>
            <c:v>WPPP</c:v>
          </c:tx>
          <c:xVal>
            <c:numRef>
              <c:f>'Activation Energy (2)'!$A$2:$A$20</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 (2)'!$G$2:$G$20</c:f>
              <c:numCache>
                <c:formatCode>General</c:formatCode>
                <c:ptCount val="19"/>
                <c:pt idx="0">
                  <c:v>147.39690693835499</c:v>
                </c:pt>
                <c:pt idx="1">
                  <c:v>168.57032764241529</c:v>
                </c:pt>
                <c:pt idx="2">
                  <c:v>177.96335089332959</c:v>
                </c:pt>
                <c:pt idx="3">
                  <c:v>178.50926973530409</c:v>
                </c:pt>
                <c:pt idx="4">
                  <c:v>183.530876188767</c:v>
                </c:pt>
                <c:pt idx="5">
                  <c:v>181.95375010791659</c:v>
                </c:pt>
                <c:pt idx="6">
                  <c:v>182.84140207176509</c:v>
                </c:pt>
                <c:pt idx="7">
                  <c:v>186.2871812351672</c:v>
                </c:pt>
                <c:pt idx="8">
                  <c:v>184.51340854099581</c:v>
                </c:pt>
                <c:pt idx="9">
                  <c:v>187.23141574224721</c:v>
                </c:pt>
                <c:pt idx="10">
                  <c:v>183.95647872117459</c:v>
                </c:pt>
                <c:pt idx="11">
                  <c:v>185.34022361087651</c:v>
                </c:pt>
                <c:pt idx="12">
                  <c:v>186.82848854587931</c:v>
                </c:pt>
                <c:pt idx="13">
                  <c:v>188.75061883252309</c:v>
                </c:pt>
                <c:pt idx="14">
                  <c:v>189.95152273462901</c:v>
                </c:pt>
                <c:pt idx="15">
                  <c:v>188.0177892740237</c:v>
                </c:pt>
                <c:pt idx="16">
                  <c:v>190.73551493237841</c:v>
                </c:pt>
                <c:pt idx="17">
                  <c:v>189.4377585720722</c:v>
                </c:pt>
                <c:pt idx="18">
                  <c:v>190.96817129226741</c:v>
                </c:pt>
              </c:numCache>
            </c:numRef>
          </c:yVal>
          <c:smooth val="1"/>
          <c:extLst xmlns:c16r2="http://schemas.microsoft.com/office/drawing/2015/06/chart">
            <c:ext xmlns:c16="http://schemas.microsoft.com/office/drawing/2014/chart" uri="{C3380CC4-5D6E-409C-BE32-E72D297353CC}">
              <c16:uniqueId val="{00000004-ABA0-B041-96A6-44AFB76A32E7}"/>
            </c:ext>
          </c:extLst>
        </c:ser>
        <c:ser>
          <c:idx val="5"/>
          <c:order val="5"/>
          <c:tx>
            <c:v>WPPS</c:v>
          </c:tx>
          <c:xVal>
            <c:numRef>
              <c:f>'Activation Energy (2)'!$A$2:$A$20</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 (2)'!$H$2:$H$20</c:f>
              <c:numCache>
                <c:formatCode>General</c:formatCode>
                <c:ptCount val="19"/>
                <c:pt idx="0">
                  <c:v>124.2577504766079</c:v>
                </c:pt>
                <c:pt idx="1">
                  <c:v>151.59124759213961</c:v>
                </c:pt>
                <c:pt idx="2">
                  <c:v>157.67660734095981</c:v>
                </c:pt>
                <c:pt idx="3">
                  <c:v>155.7549292548633</c:v>
                </c:pt>
                <c:pt idx="4">
                  <c:v>154.4872793982565</c:v>
                </c:pt>
                <c:pt idx="5">
                  <c:v>152.36992517773001</c:v>
                </c:pt>
                <c:pt idx="6">
                  <c:v>151.98707685922611</c:v>
                </c:pt>
                <c:pt idx="7">
                  <c:v>151.44215644769579</c:v>
                </c:pt>
                <c:pt idx="8">
                  <c:v>146.70484022223351</c:v>
                </c:pt>
                <c:pt idx="9">
                  <c:v>145.7942646110854</c:v>
                </c:pt>
                <c:pt idx="10">
                  <c:v>144.64724988924581</c:v>
                </c:pt>
                <c:pt idx="11">
                  <c:v>143.8944832548278</c:v>
                </c:pt>
                <c:pt idx="12">
                  <c:v>142.82731955236309</c:v>
                </c:pt>
                <c:pt idx="13">
                  <c:v>142.27969394614101</c:v>
                </c:pt>
                <c:pt idx="14">
                  <c:v>142.24495604723</c:v>
                </c:pt>
                <c:pt idx="15">
                  <c:v>142.93322768097039</c:v>
                </c:pt>
                <c:pt idx="16">
                  <c:v>144.51313425401469</c:v>
                </c:pt>
                <c:pt idx="17">
                  <c:v>144.00163272504909</c:v>
                </c:pt>
                <c:pt idx="18">
                  <c:v>147.5944270106346</c:v>
                </c:pt>
              </c:numCache>
            </c:numRef>
          </c:yVal>
          <c:smooth val="1"/>
          <c:extLst xmlns:c16r2="http://schemas.microsoft.com/office/drawing/2015/06/chart">
            <c:ext xmlns:c16="http://schemas.microsoft.com/office/drawing/2014/chart" uri="{C3380CC4-5D6E-409C-BE32-E72D297353CC}">
              <c16:uniqueId val="{00000005-ABA0-B041-96A6-44AFB76A32E7}"/>
            </c:ext>
          </c:extLst>
        </c:ser>
        <c:dLbls>
          <c:showLegendKey val="0"/>
          <c:showVal val="0"/>
          <c:showCatName val="0"/>
          <c:showSerName val="0"/>
          <c:showPercent val="0"/>
          <c:showBubbleSize val="0"/>
        </c:dLbls>
        <c:axId val="243353088"/>
        <c:axId val="243355008"/>
      </c:scatterChart>
      <c:valAx>
        <c:axId val="243353088"/>
        <c:scaling>
          <c:orientation val="minMax"/>
        </c:scaling>
        <c:delete val="0"/>
        <c:axPos val="b"/>
        <c:title>
          <c:tx>
            <c:rich>
              <a:bodyPr/>
              <a:lstStyle/>
              <a:p>
                <a:pPr>
                  <a:defRPr/>
                </a:pPr>
                <a:r>
                  <a:rPr lang="en-GB"/>
                  <a:t>Conversion Rate</a:t>
                </a:r>
              </a:p>
            </c:rich>
          </c:tx>
          <c:overlay val="0"/>
        </c:title>
        <c:numFmt formatCode="General" sourceLinked="1"/>
        <c:majorTickMark val="out"/>
        <c:minorTickMark val="none"/>
        <c:tickLblPos val="nextTo"/>
        <c:crossAx val="243355008"/>
        <c:crosses val="autoZero"/>
        <c:crossBetween val="midCat"/>
      </c:valAx>
      <c:valAx>
        <c:axId val="243355008"/>
        <c:scaling>
          <c:orientation val="minMax"/>
        </c:scaling>
        <c:delete val="0"/>
        <c:axPos val="l"/>
        <c:title>
          <c:tx>
            <c:rich>
              <a:bodyPr rot="-5400000" vert="horz"/>
              <a:lstStyle/>
              <a:p>
                <a:pPr>
                  <a:defRPr/>
                </a:pPr>
                <a:r>
                  <a:rPr lang="en-GB" sz="1000" b="1" i="0" baseline="0">
                    <a:effectLst/>
                  </a:rPr>
                  <a:t>Activation Energy (kJ/mol)</a:t>
                </a:r>
                <a:endParaRPr lang="en-GB" sz="1000">
                  <a:effectLst/>
                </a:endParaRPr>
              </a:p>
            </c:rich>
          </c:tx>
          <c:overlay val="0"/>
        </c:title>
        <c:numFmt formatCode="General" sourceLinked="1"/>
        <c:majorTickMark val="out"/>
        <c:minorTickMark val="none"/>
        <c:tickLblPos val="nextTo"/>
        <c:crossAx val="243353088"/>
        <c:crosses val="autoZero"/>
        <c:crossBetween val="midCat"/>
      </c:valAx>
      <c:spPr>
        <a:ln>
          <a:noFill/>
        </a:ln>
      </c:spPr>
    </c:plotArea>
    <c:legend>
      <c:legendPos val="r"/>
      <c:overlay val="0"/>
    </c:legend>
    <c:plotVisOnly val="1"/>
    <c:dispBlanksAs val="gap"/>
    <c:showDLblsOverMax val="0"/>
  </c:chart>
  <c:spPr>
    <a:ln>
      <a:solidFill>
        <a:schemeClr val="bg1">
          <a:lumMod val="85000"/>
        </a:schemeClr>
      </a:solidFill>
    </a:ln>
  </c:sp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5%</a:t>
            </a:r>
          </a:p>
        </c:rich>
      </c:tx>
      <c:overlay val="0"/>
    </c:title>
    <c:autoTitleDeleted val="0"/>
    <c:plotArea>
      <c:layout>
        <c:manualLayout>
          <c:layoutTarget val="inner"/>
          <c:xMode val="edge"/>
          <c:yMode val="edge"/>
          <c:x val="0.122946681134823"/>
          <c:y val="4.8062855779391199E-2"/>
          <c:w val="0.82463259230405395"/>
          <c:h val="0.79931076797218503"/>
        </c:manualLayout>
      </c:layout>
      <c:scatterChart>
        <c:scatterStyle val="smoothMarker"/>
        <c:varyColors val="0"/>
        <c:ser>
          <c:idx val="0"/>
          <c:order val="0"/>
          <c:tx>
            <c:v>Coke </c:v>
          </c:tx>
          <c:marker>
            <c:symbol val="none"/>
          </c:marker>
          <c:xVal>
            <c:numRef>
              <c:f>'Activation Energy'!$A$3:$A$21</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B$3:$B$21</c:f>
              <c:numCache>
                <c:formatCode>General</c:formatCode>
                <c:ptCount val="19"/>
                <c:pt idx="0">
                  <c:v>86.925123777358024</c:v>
                </c:pt>
                <c:pt idx="1">
                  <c:v>60.828816025052141</c:v>
                </c:pt>
                <c:pt idx="2">
                  <c:v>52.233049582571212</c:v>
                </c:pt>
                <c:pt idx="3">
                  <c:v>47.615448013956232</c:v>
                </c:pt>
                <c:pt idx="4">
                  <c:v>45.270313126321078</c:v>
                </c:pt>
                <c:pt idx="5">
                  <c:v>41.128809121481353</c:v>
                </c:pt>
                <c:pt idx="6">
                  <c:v>39.322931150663088</c:v>
                </c:pt>
                <c:pt idx="7">
                  <c:v>37.763256545423033</c:v>
                </c:pt>
                <c:pt idx="8">
                  <c:v>36.638931239869379</c:v>
                </c:pt>
                <c:pt idx="9">
                  <c:v>39.122824482247736</c:v>
                </c:pt>
                <c:pt idx="10">
                  <c:v>38.297494695949517</c:v>
                </c:pt>
                <c:pt idx="11">
                  <c:v>43.252559172407899</c:v>
                </c:pt>
                <c:pt idx="12">
                  <c:v>62.527858136753501</c:v>
                </c:pt>
                <c:pt idx="13">
                  <c:v>281.44799791451811</c:v>
                </c:pt>
                <c:pt idx="14">
                  <c:v>154.33055035969119</c:v>
                </c:pt>
                <c:pt idx="15">
                  <c:v>111.57043609592139</c:v>
                </c:pt>
                <c:pt idx="16">
                  <c:v>294.6088893405684</c:v>
                </c:pt>
                <c:pt idx="17">
                  <c:v>366.71132536236121</c:v>
                </c:pt>
                <c:pt idx="18">
                  <c:v>664.22275828139618</c:v>
                </c:pt>
              </c:numCache>
            </c:numRef>
          </c:yVal>
          <c:smooth val="1"/>
          <c:extLst xmlns:c16r2="http://schemas.microsoft.com/office/drawing/2015/06/chart">
            <c:ext xmlns:c16="http://schemas.microsoft.com/office/drawing/2014/chart" uri="{C3380CC4-5D6E-409C-BE32-E72D297353CC}">
              <c16:uniqueId val="{00000000-05D8-114B-ACF1-04E8A2142CFF}"/>
            </c:ext>
          </c:extLst>
        </c:ser>
        <c:ser>
          <c:idx val="1"/>
          <c:order val="1"/>
          <c:tx>
            <c:v>5RB</c:v>
          </c:tx>
          <c:spPr>
            <a:ln>
              <a:solidFill>
                <a:schemeClr val="accent3"/>
              </a:solidFill>
            </a:ln>
          </c:spPr>
          <c:marker>
            <c:symbol val="none"/>
          </c:marker>
          <c:dPt>
            <c:idx val="0"/>
            <c:bubble3D val="0"/>
            <c:extLst xmlns:c16r2="http://schemas.microsoft.com/office/drawing/2015/06/chart">
              <c:ext xmlns:c16="http://schemas.microsoft.com/office/drawing/2014/chart" uri="{C3380CC4-5D6E-409C-BE32-E72D297353CC}">
                <c16:uniqueId val="{00000001-05D8-114B-ACF1-04E8A2142CFF}"/>
              </c:ext>
            </c:extLst>
          </c:dPt>
          <c:xVal>
            <c:numRef>
              <c:f>'Activation Energy'!$A$3:$A$21</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C$3:$C$21</c:f>
              <c:numCache>
                <c:formatCode>General</c:formatCode>
                <c:ptCount val="19"/>
                <c:pt idx="0">
                  <c:v>65.716518758128828</c:v>
                </c:pt>
                <c:pt idx="1">
                  <c:v>46.757739763429399</c:v>
                </c:pt>
                <c:pt idx="2">
                  <c:v>38.053526139777603</c:v>
                </c:pt>
                <c:pt idx="3">
                  <c:v>33.505814222982828</c:v>
                </c:pt>
                <c:pt idx="4">
                  <c:v>29.579386595344889</c:v>
                </c:pt>
                <c:pt idx="5">
                  <c:v>27.573088095581841</c:v>
                </c:pt>
                <c:pt idx="6">
                  <c:v>25.275335239214058</c:v>
                </c:pt>
                <c:pt idx="7">
                  <c:v>24.23750226638268</c:v>
                </c:pt>
                <c:pt idx="8">
                  <c:v>26.419185252679728</c:v>
                </c:pt>
                <c:pt idx="9">
                  <c:v>9.8450496367128828</c:v>
                </c:pt>
                <c:pt idx="10">
                  <c:v>16.458871904919349</c:v>
                </c:pt>
                <c:pt idx="11">
                  <c:v>26.56839310840104</c:v>
                </c:pt>
                <c:pt idx="12">
                  <c:v>63.557178094872931</c:v>
                </c:pt>
                <c:pt idx="13">
                  <c:v>136.07415021072569</c:v>
                </c:pt>
                <c:pt idx="14">
                  <c:v>137.28690958665521</c:v>
                </c:pt>
                <c:pt idx="15">
                  <c:v>138.76368049687909</c:v>
                </c:pt>
                <c:pt idx="16">
                  <c:v>92.632705096848781</c:v>
                </c:pt>
                <c:pt idx="17">
                  <c:v>326.91479146374229</c:v>
                </c:pt>
                <c:pt idx="18">
                  <c:v>217.1587015571572</c:v>
                </c:pt>
              </c:numCache>
            </c:numRef>
          </c:yVal>
          <c:smooth val="1"/>
          <c:extLst xmlns:c16r2="http://schemas.microsoft.com/office/drawing/2015/06/chart">
            <c:ext xmlns:c16="http://schemas.microsoft.com/office/drawing/2014/chart" uri="{C3380CC4-5D6E-409C-BE32-E72D297353CC}">
              <c16:uniqueId val="{00000002-05D8-114B-ACF1-04E8A2142CFF}"/>
            </c:ext>
          </c:extLst>
        </c:ser>
        <c:ser>
          <c:idx val="3"/>
          <c:order val="2"/>
          <c:tx>
            <c:v>5OH</c:v>
          </c:tx>
          <c:spPr>
            <a:ln>
              <a:solidFill>
                <a:srgbClr val="7030A0"/>
              </a:solidFill>
            </a:ln>
          </c:spPr>
          <c:marker>
            <c:symbol val="none"/>
          </c:marker>
          <c:xVal>
            <c:numRef>
              <c:f>'Activation Energy'!$A$3:$A$21</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E$3:$E$21</c:f>
              <c:numCache>
                <c:formatCode>General</c:formatCode>
                <c:ptCount val="19"/>
                <c:pt idx="0">
                  <c:v>39.47793028655714</c:v>
                </c:pt>
                <c:pt idx="1">
                  <c:v>24.430390184251198</c:v>
                </c:pt>
                <c:pt idx="2">
                  <c:v>75.772762180097118</c:v>
                </c:pt>
                <c:pt idx="3">
                  <c:v>97.706489549042175</c:v>
                </c:pt>
                <c:pt idx="4">
                  <c:v>105.1266638272328</c:v>
                </c:pt>
                <c:pt idx="5">
                  <c:v>107.2115044870957</c:v>
                </c:pt>
                <c:pt idx="6">
                  <c:v>112.34459778190519</c:v>
                </c:pt>
                <c:pt idx="7">
                  <c:v>112.80218481790639</c:v>
                </c:pt>
                <c:pt idx="8">
                  <c:v>116.41652976689799</c:v>
                </c:pt>
                <c:pt idx="9">
                  <c:v>118.71923816556171</c:v>
                </c:pt>
                <c:pt idx="10">
                  <c:v>125.36397613746919</c:v>
                </c:pt>
                <c:pt idx="11">
                  <c:v>131.6798397735032</c:v>
                </c:pt>
                <c:pt idx="12">
                  <c:v>142.5426917711348</c:v>
                </c:pt>
                <c:pt idx="13">
                  <c:v>147.4323280376741</c:v>
                </c:pt>
                <c:pt idx="14">
                  <c:v>149.70472115762351</c:v>
                </c:pt>
                <c:pt idx="15">
                  <c:v>151.02558223708201</c:v>
                </c:pt>
                <c:pt idx="16">
                  <c:v>174.4237495595122</c:v>
                </c:pt>
                <c:pt idx="17">
                  <c:v>204.15964897888401</c:v>
                </c:pt>
                <c:pt idx="18">
                  <c:v>275.47971390869048</c:v>
                </c:pt>
              </c:numCache>
            </c:numRef>
          </c:yVal>
          <c:smooth val="1"/>
          <c:extLst xmlns:c16r2="http://schemas.microsoft.com/office/drawing/2015/06/chart">
            <c:ext xmlns:c16="http://schemas.microsoft.com/office/drawing/2014/chart" uri="{C3380CC4-5D6E-409C-BE32-E72D297353CC}">
              <c16:uniqueId val="{00000003-05D8-114B-ACF1-04E8A2142CFF}"/>
            </c:ext>
          </c:extLst>
        </c:ser>
        <c:ser>
          <c:idx val="5"/>
          <c:order val="3"/>
          <c:tx>
            <c:v>5BSG</c:v>
          </c:tx>
          <c:spPr>
            <a:ln>
              <a:solidFill>
                <a:srgbClr val="00B0F0"/>
              </a:solidFill>
            </a:ln>
          </c:spPr>
          <c:marker>
            <c:symbol val="none"/>
          </c:marker>
          <c:xVal>
            <c:numRef>
              <c:f>'Activation Energy'!$A$3:$A$21</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G$3:$G$21</c:f>
              <c:numCache>
                <c:formatCode>General</c:formatCode>
                <c:ptCount val="19"/>
                <c:pt idx="0">
                  <c:v>60.821276383447682</c:v>
                </c:pt>
                <c:pt idx="1">
                  <c:v>43.447474940692857</c:v>
                </c:pt>
                <c:pt idx="2">
                  <c:v>34.6044792777708</c:v>
                </c:pt>
                <c:pt idx="3">
                  <c:v>30.593929521569081</c:v>
                </c:pt>
                <c:pt idx="4">
                  <c:v>28.582951248875439</c:v>
                </c:pt>
                <c:pt idx="5">
                  <c:v>27.824625234796748</c:v>
                </c:pt>
                <c:pt idx="6">
                  <c:v>29.64355417757324</c:v>
                </c:pt>
                <c:pt idx="7">
                  <c:v>35.366199208472267</c:v>
                </c:pt>
                <c:pt idx="8">
                  <c:v>64.535618666336333</c:v>
                </c:pt>
                <c:pt idx="9">
                  <c:v>95.163365504273301</c:v>
                </c:pt>
                <c:pt idx="10">
                  <c:v>104.7036312862427</c:v>
                </c:pt>
                <c:pt idx="11">
                  <c:v>110.3667114633289</c:v>
                </c:pt>
                <c:pt idx="12">
                  <c:v>116.94143817724949</c:v>
                </c:pt>
                <c:pt idx="13">
                  <c:v>126.10306552645309</c:v>
                </c:pt>
                <c:pt idx="14">
                  <c:v>138.5313290544062</c:v>
                </c:pt>
                <c:pt idx="15">
                  <c:v>148.22892337552449</c:v>
                </c:pt>
                <c:pt idx="16">
                  <c:v>206.03452998652949</c:v>
                </c:pt>
                <c:pt idx="17">
                  <c:v>607.83960966568361</c:v>
                </c:pt>
                <c:pt idx="18">
                  <c:v>426.87423516121032</c:v>
                </c:pt>
              </c:numCache>
            </c:numRef>
          </c:yVal>
          <c:smooth val="1"/>
          <c:extLst xmlns:c16r2="http://schemas.microsoft.com/office/drawing/2015/06/chart">
            <c:ext xmlns:c16="http://schemas.microsoft.com/office/drawing/2014/chart" uri="{C3380CC4-5D6E-409C-BE32-E72D297353CC}">
              <c16:uniqueId val="{00000004-05D8-114B-ACF1-04E8A2142CFF}"/>
            </c:ext>
          </c:extLst>
        </c:ser>
        <c:dLbls>
          <c:showLegendKey val="0"/>
          <c:showVal val="0"/>
          <c:showCatName val="0"/>
          <c:showSerName val="0"/>
          <c:showPercent val="0"/>
          <c:showBubbleSize val="0"/>
        </c:dLbls>
        <c:axId val="243392512"/>
        <c:axId val="243394432"/>
      </c:scatterChart>
      <c:valAx>
        <c:axId val="243392512"/>
        <c:scaling>
          <c:orientation val="minMax"/>
          <c:max val="0.95"/>
          <c:min val="0"/>
        </c:scaling>
        <c:delete val="0"/>
        <c:axPos val="b"/>
        <c:title>
          <c:tx>
            <c:rich>
              <a:bodyPr/>
              <a:lstStyle/>
              <a:p>
                <a:pPr>
                  <a:defRPr/>
                </a:pPr>
                <a:r>
                  <a:rPr lang="en-GB"/>
                  <a:t>Conversion Rate</a:t>
                </a:r>
              </a:p>
            </c:rich>
          </c:tx>
          <c:overlay val="0"/>
        </c:title>
        <c:numFmt formatCode="General" sourceLinked="1"/>
        <c:majorTickMark val="out"/>
        <c:minorTickMark val="none"/>
        <c:tickLblPos val="nextTo"/>
        <c:crossAx val="243394432"/>
        <c:crosses val="autoZero"/>
        <c:crossBetween val="midCat"/>
        <c:majorUnit val="0.1"/>
      </c:valAx>
      <c:valAx>
        <c:axId val="243394432"/>
        <c:scaling>
          <c:orientation val="minMax"/>
        </c:scaling>
        <c:delete val="0"/>
        <c:axPos val="l"/>
        <c:title>
          <c:tx>
            <c:rich>
              <a:bodyPr rot="-5400000" vert="horz"/>
              <a:lstStyle/>
              <a:p>
                <a:pPr>
                  <a:defRPr/>
                </a:pPr>
                <a:r>
                  <a:rPr lang="en-GB"/>
                  <a:t>Activation Energy (kJ/mol)</a:t>
                </a:r>
              </a:p>
            </c:rich>
          </c:tx>
          <c:overlay val="0"/>
        </c:title>
        <c:numFmt formatCode="General" sourceLinked="1"/>
        <c:majorTickMark val="out"/>
        <c:minorTickMark val="none"/>
        <c:tickLblPos val="nextTo"/>
        <c:crossAx val="243392512"/>
        <c:crosses val="autoZero"/>
        <c:crossBetween val="midCat"/>
      </c:valAx>
      <c:spPr>
        <a:ln>
          <a:noFill/>
        </a:ln>
      </c:spPr>
    </c:plotArea>
    <c:legend>
      <c:legendPos val="r"/>
      <c:layout>
        <c:manualLayout>
          <c:xMode val="edge"/>
          <c:yMode val="edge"/>
          <c:x val="0.22076959461339399"/>
          <c:y val="9.6454647714490194E-2"/>
          <c:w val="0.170827924752084"/>
          <c:h val="0.43840191028753001"/>
        </c:manualLayout>
      </c:layout>
      <c:overlay val="0"/>
    </c:legend>
    <c:plotVisOnly val="1"/>
    <c:dispBlanksAs val="gap"/>
    <c:showDLblsOverMax val="0"/>
  </c:chart>
  <c:spPr>
    <a:ln>
      <a:solidFill>
        <a:schemeClr val="bg1">
          <a:lumMod val="85000"/>
        </a:schemeClr>
      </a:soli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ure</a:t>
            </a:r>
            <a:r>
              <a:rPr lang="en-GB" baseline="0"/>
              <a:t> Components</a:t>
            </a:r>
            <a:endParaRPr lang="en-GB"/>
          </a:p>
        </c:rich>
      </c:tx>
      <c:overlay val="0"/>
      <c:spPr>
        <a:noFill/>
        <a:ln>
          <a:noFill/>
        </a:ln>
        <a:effectLst/>
      </c:spPr>
    </c:title>
    <c:autoTitleDeleted val="0"/>
    <c:plotArea>
      <c:layout>
        <c:manualLayout>
          <c:layoutTarget val="inner"/>
          <c:xMode val="edge"/>
          <c:yMode val="edge"/>
          <c:x val="0.12571756567812201"/>
          <c:y val="5.0925925925925902E-2"/>
          <c:w val="0.83161576765521095"/>
          <c:h val="0.74350320793234204"/>
        </c:manualLayout>
      </c:layout>
      <c:scatterChart>
        <c:scatterStyle val="smoothMarker"/>
        <c:varyColors val="0"/>
        <c:ser>
          <c:idx val="0"/>
          <c:order val="0"/>
          <c:tx>
            <c:v>Coke</c:v>
          </c:tx>
          <c:spPr>
            <a:ln w="19050" cap="rnd">
              <a:solidFill>
                <a:schemeClr val="accent1"/>
              </a:solidFill>
              <a:round/>
            </a:ln>
            <a:effectLst/>
          </c:spPr>
          <c:marker>
            <c:symbol val="none"/>
          </c:marker>
          <c:xVal>
            <c:numRef>
              <c:f>Coke!$M$6:$M$923</c:f>
              <c:numCache>
                <c:formatCode>General</c:formatCode>
                <c:ptCount val="918"/>
                <c:pt idx="0">
                  <c:v>299.24400000000009</c:v>
                </c:pt>
                <c:pt idx="1">
                  <c:v>299.82600000000002</c:v>
                </c:pt>
                <c:pt idx="2">
                  <c:v>300.44799999999992</c:v>
                </c:pt>
                <c:pt idx="3">
                  <c:v>301.09899999999982</c:v>
                </c:pt>
                <c:pt idx="4">
                  <c:v>301.76</c:v>
                </c:pt>
                <c:pt idx="5">
                  <c:v>302.42700000000002</c:v>
                </c:pt>
                <c:pt idx="6">
                  <c:v>303.09599999999978</c:v>
                </c:pt>
                <c:pt idx="7">
                  <c:v>303.76299999999992</c:v>
                </c:pt>
                <c:pt idx="8">
                  <c:v>304.42399999999981</c:v>
                </c:pt>
                <c:pt idx="9">
                  <c:v>305.077</c:v>
                </c:pt>
                <c:pt idx="10">
                  <c:v>305.72800000000001</c:v>
                </c:pt>
                <c:pt idx="11">
                  <c:v>306.392</c:v>
                </c:pt>
                <c:pt idx="12">
                  <c:v>307.053</c:v>
                </c:pt>
                <c:pt idx="13">
                  <c:v>307.71100000000001</c:v>
                </c:pt>
                <c:pt idx="14">
                  <c:v>308.37200000000001</c:v>
                </c:pt>
                <c:pt idx="15">
                  <c:v>309.03599999999977</c:v>
                </c:pt>
                <c:pt idx="16">
                  <c:v>309.70299999999992</c:v>
                </c:pt>
                <c:pt idx="17">
                  <c:v>310.37299999999999</c:v>
                </c:pt>
                <c:pt idx="18">
                  <c:v>311.04300000000001</c:v>
                </c:pt>
                <c:pt idx="19">
                  <c:v>311.71600000000001</c:v>
                </c:pt>
                <c:pt idx="20">
                  <c:v>312.40300000000002</c:v>
                </c:pt>
                <c:pt idx="21">
                  <c:v>313.09199999999981</c:v>
                </c:pt>
                <c:pt idx="22">
                  <c:v>313.78099999999978</c:v>
                </c:pt>
                <c:pt idx="23">
                  <c:v>314.46800000000002</c:v>
                </c:pt>
                <c:pt idx="24">
                  <c:v>315.15199999999999</c:v>
                </c:pt>
                <c:pt idx="25">
                  <c:v>315.834</c:v>
                </c:pt>
                <c:pt idx="26">
                  <c:v>316.51799999999997</c:v>
                </c:pt>
                <c:pt idx="27">
                  <c:v>317.20400000000001</c:v>
                </c:pt>
                <c:pt idx="28">
                  <c:v>317.88400000000001</c:v>
                </c:pt>
                <c:pt idx="29">
                  <c:v>318.56900000000002</c:v>
                </c:pt>
                <c:pt idx="30">
                  <c:v>319.25099999999992</c:v>
                </c:pt>
                <c:pt idx="31">
                  <c:v>319.93599999999981</c:v>
                </c:pt>
                <c:pt idx="32">
                  <c:v>320.62200000000001</c:v>
                </c:pt>
                <c:pt idx="33">
                  <c:v>321.30799999999999</c:v>
                </c:pt>
                <c:pt idx="34">
                  <c:v>321.99799999999982</c:v>
                </c:pt>
                <c:pt idx="35">
                  <c:v>322.69200000000001</c:v>
                </c:pt>
                <c:pt idx="36">
                  <c:v>323.38600000000002</c:v>
                </c:pt>
                <c:pt idx="37">
                  <c:v>324.089</c:v>
                </c:pt>
                <c:pt idx="38">
                  <c:v>324.80200000000002</c:v>
                </c:pt>
                <c:pt idx="39">
                  <c:v>325.50799999999992</c:v>
                </c:pt>
                <c:pt idx="40">
                  <c:v>326.20699999999982</c:v>
                </c:pt>
                <c:pt idx="41">
                  <c:v>326.90699999999981</c:v>
                </c:pt>
                <c:pt idx="42">
                  <c:v>327.613</c:v>
                </c:pt>
                <c:pt idx="43">
                  <c:v>328.31599999999997</c:v>
                </c:pt>
                <c:pt idx="44">
                  <c:v>329.01400000000001</c:v>
                </c:pt>
                <c:pt idx="45">
                  <c:v>329.71600000000001</c:v>
                </c:pt>
                <c:pt idx="46">
                  <c:v>330.42399999999981</c:v>
                </c:pt>
                <c:pt idx="47">
                  <c:v>331.13099999999991</c:v>
                </c:pt>
                <c:pt idx="48">
                  <c:v>331.84500000000008</c:v>
                </c:pt>
                <c:pt idx="49">
                  <c:v>332.553</c:v>
                </c:pt>
                <c:pt idx="50">
                  <c:v>333.25</c:v>
                </c:pt>
                <c:pt idx="51">
                  <c:v>333.95</c:v>
                </c:pt>
                <c:pt idx="52">
                  <c:v>334.654</c:v>
                </c:pt>
                <c:pt idx="53">
                  <c:v>335.36099999999999</c:v>
                </c:pt>
                <c:pt idx="54">
                  <c:v>336.06799999999993</c:v>
                </c:pt>
                <c:pt idx="55">
                  <c:v>336.77800000000002</c:v>
                </c:pt>
                <c:pt idx="56">
                  <c:v>337.49299999999982</c:v>
                </c:pt>
                <c:pt idx="57">
                  <c:v>338.209</c:v>
                </c:pt>
                <c:pt idx="58">
                  <c:v>338.93099999999981</c:v>
                </c:pt>
                <c:pt idx="59">
                  <c:v>339.65</c:v>
                </c:pt>
                <c:pt idx="60">
                  <c:v>340.35899999999992</c:v>
                </c:pt>
                <c:pt idx="61">
                  <c:v>341.06299999999999</c:v>
                </c:pt>
                <c:pt idx="62">
                  <c:v>341.77199999999982</c:v>
                </c:pt>
                <c:pt idx="63">
                  <c:v>342.47899999999981</c:v>
                </c:pt>
                <c:pt idx="64">
                  <c:v>343.185</c:v>
                </c:pt>
                <c:pt idx="65">
                  <c:v>343.892</c:v>
                </c:pt>
                <c:pt idx="66">
                  <c:v>344.60300000000001</c:v>
                </c:pt>
                <c:pt idx="67">
                  <c:v>345.31599999999997</c:v>
                </c:pt>
                <c:pt idx="68">
                  <c:v>346.02800000000002</c:v>
                </c:pt>
                <c:pt idx="69">
                  <c:v>346.74299999999999</c:v>
                </c:pt>
                <c:pt idx="70">
                  <c:v>347.452</c:v>
                </c:pt>
                <c:pt idx="71">
                  <c:v>348.15899999999999</c:v>
                </c:pt>
                <c:pt idx="72">
                  <c:v>348.875</c:v>
                </c:pt>
                <c:pt idx="73">
                  <c:v>349.59599999999978</c:v>
                </c:pt>
                <c:pt idx="74">
                  <c:v>350.31700000000001</c:v>
                </c:pt>
                <c:pt idx="75">
                  <c:v>351.03800000000001</c:v>
                </c:pt>
                <c:pt idx="76">
                  <c:v>351.76400000000001</c:v>
                </c:pt>
                <c:pt idx="77">
                  <c:v>352.48399999999981</c:v>
                </c:pt>
                <c:pt idx="78">
                  <c:v>353.20400000000001</c:v>
                </c:pt>
                <c:pt idx="79">
                  <c:v>353.92799999999983</c:v>
                </c:pt>
                <c:pt idx="80">
                  <c:v>354.65699999999993</c:v>
                </c:pt>
                <c:pt idx="81">
                  <c:v>355.38099999999991</c:v>
                </c:pt>
                <c:pt idx="82">
                  <c:v>356.10300000000001</c:v>
                </c:pt>
                <c:pt idx="83">
                  <c:v>356.82400000000001</c:v>
                </c:pt>
                <c:pt idx="84">
                  <c:v>357.54200000000009</c:v>
                </c:pt>
                <c:pt idx="85">
                  <c:v>358.25900000000001</c:v>
                </c:pt>
                <c:pt idx="86">
                  <c:v>358.97899999999981</c:v>
                </c:pt>
                <c:pt idx="87">
                  <c:v>359.69400000000002</c:v>
                </c:pt>
                <c:pt idx="88">
                  <c:v>360.40499999999992</c:v>
                </c:pt>
                <c:pt idx="89">
                  <c:v>361.11400000000009</c:v>
                </c:pt>
                <c:pt idx="90">
                  <c:v>361.81799999999993</c:v>
                </c:pt>
                <c:pt idx="91">
                  <c:v>362.51400000000001</c:v>
                </c:pt>
                <c:pt idx="92">
                  <c:v>363.209</c:v>
                </c:pt>
                <c:pt idx="93">
                  <c:v>363.90999999999991</c:v>
                </c:pt>
                <c:pt idx="94">
                  <c:v>364.60699999999991</c:v>
                </c:pt>
                <c:pt idx="95">
                  <c:v>365.303</c:v>
                </c:pt>
                <c:pt idx="96">
                  <c:v>365.99799999999982</c:v>
                </c:pt>
                <c:pt idx="97">
                  <c:v>366.69299999999993</c:v>
                </c:pt>
                <c:pt idx="98">
                  <c:v>367.387</c:v>
                </c:pt>
                <c:pt idx="99">
                  <c:v>368.08</c:v>
                </c:pt>
                <c:pt idx="100">
                  <c:v>368.77300000000002</c:v>
                </c:pt>
                <c:pt idx="101">
                  <c:v>369.47</c:v>
                </c:pt>
                <c:pt idx="102">
                  <c:v>370.16399999999999</c:v>
                </c:pt>
                <c:pt idx="103">
                  <c:v>370.85599999999999</c:v>
                </c:pt>
                <c:pt idx="104">
                  <c:v>371.54399999999993</c:v>
                </c:pt>
                <c:pt idx="105">
                  <c:v>372.22599999999977</c:v>
                </c:pt>
                <c:pt idx="106">
                  <c:v>372.91300000000001</c:v>
                </c:pt>
                <c:pt idx="107">
                  <c:v>373.60899999999992</c:v>
                </c:pt>
                <c:pt idx="108">
                  <c:v>374.303</c:v>
                </c:pt>
                <c:pt idx="109">
                  <c:v>374.99099999999981</c:v>
                </c:pt>
                <c:pt idx="110">
                  <c:v>375.68399999999991</c:v>
                </c:pt>
                <c:pt idx="111">
                  <c:v>376.38400000000001</c:v>
                </c:pt>
                <c:pt idx="112">
                  <c:v>377.084</c:v>
                </c:pt>
                <c:pt idx="113">
                  <c:v>377.77800000000002</c:v>
                </c:pt>
                <c:pt idx="114">
                  <c:v>378.47300000000001</c:v>
                </c:pt>
                <c:pt idx="115">
                  <c:v>379.16500000000002</c:v>
                </c:pt>
                <c:pt idx="116">
                  <c:v>379.85599999999999</c:v>
                </c:pt>
                <c:pt idx="117">
                  <c:v>380.54200000000009</c:v>
                </c:pt>
                <c:pt idx="118">
                  <c:v>381.23</c:v>
                </c:pt>
                <c:pt idx="119">
                  <c:v>381.92</c:v>
                </c:pt>
                <c:pt idx="120">
                  <c:v>382.608</c:v>
                </c:pt>
                <c:pt idx="121">
                  <c:v>383.29799999999977</c:v>
                </c:pt>
                <c:pt idx="122">
                  <c:v>383.99400000000003</c:v>
                </c:pt>
                <c:pt idx="123">
                  <c:v>384.69200000000001</c:v>
                </c:pt>
                <c:pt idx="124">
                  <c:v>385.42599999999982</c:v>
                </c:pt>
                <c:pt idx="125">
                  <c:v>386.21299999999991</c:v>
                </c:pt>
                <c:pt idx="126">
                  <c:v>387.02499999999992</c:v>
                </c:pt>
                <c:pt idx="127">
                  <c:v>387.85899999999992</c:v>
                </c:pt>
                <c:pt idx="128">
                  <c:v>388.697</c:v>
                </c:pt>
                <c:pt idx="129">
                  <c:v>389.53699999999998</c:v>
                </c:pt>
                <c:pt idx="130">
                  <c:v>390.37900000000002</c:v>
                </c:pt>
                <c:pt idx="131">
                  <c:v>391.22500000000002</c:v>
                </c:pt>
                <c:pt idx="132">
                  <c:v>392.07299999999992</c:v>
                </c:pt>
                <c:pt idx="133">
                  <c:v>392.92099999999982</c:v>
                </c:pt>
                <c:pt idx="134">
                  <c:v>393.77</c:v>
                </c:pt>
                <c:pt idx="135">
                  <c:v>394.61700000000002</c:v>
                </c:pt>
                <c:pt idx="136">
                  <c:v>395.46299999999991</c:v>
                </c:pt>
                <c:pt idx="137">
                  <c:v>396.30500000000001</c:v>
                </c:pt>
                <c:pt idx="138">
                  <c:v>397.14300000000009</c:v>
                </c:pt>
                <c:pt idx="139">
                  <c:v>397.98099999999982</c:v>
                </c:pt>
                <c:pt idx="140">
                  <c:v>398.81900000000002</c:v>
                </c:pt>
                <c:pt idx="141">
                  <c:v>399.65899999999999</c:v>
                </c:pt>
                <c:pt idx="142">
                  <c:v>400.505</c:v>
                </c:pt>
                <c:pt idx="143">
                  <c:v>401.351</c:v>
                </c:pt>
                <c:pt idx="144">
                  <c:v>402.18799999999999</c:v>
                </c:pt>
                <c:pt idx="145">
                  <c:v>403.01900000000001</c:v>
                </c:pt>
                <c:pt idx="146">
                  <c:v>403.84899999999999</c:v>
                </c:pt>
                <c:pt idx="147">
                  <c:v>404.68</c:v>
                </c:pt>
                <c:pt idx="148">
                  <c:v>405.51400000000001</c:v>
                </c:pt>
                <c:pt idx="149">
                  <c:v>406.34500000000008</c:v>
                </c:pt>
                <c:pt idx="150">
                  <c:v>407.185</c:v>
                </c:pt>
                <c:pt idx="151">
                  <c:v>408.02300000000002</c:v>
                </c:pt>
                <c:pt idx="152">
                  <c:v>408.87</c:v>
                </c:pt>
                <c:pt idx="153">
                  <c:v>409.71899999999982</c:v>
                </c:pt>
                <c:pt idx="154">
                  <c:v>410.56299999999999</c:v>
                </c:pt>
                <c:pt idx="155">
                  <c:v>411.39800000000002</c:v>
                </c:pt>
                <c:pt idx="156">
                  <c:v>412.2269999999998</c:v>
                </c:pt>
                <c:pt idx="157">
                  <c:v>413.05899999999991</c:v>
                </c:pt>
                <c:pt idx="158">
                  <c:v>413.89299999999997</c:v>
                </c:pt>
                <c:pt idx="159">
                  <c:v>414.72300000000001</c:v>
                </c:pt>
                <c:pt idx="160">
                  <c:v>415.54500000000002</c:v>
                </c:pt>
                <c:pt idx="161">
                  <c:v>416.37</c:v>
                </c:pt>
                <c:pt idx="162">
                  <c:v>417.19200000000001</c:v>
                </c:pt>
                <c:pt idx="163">
                  <c:v>418.017</c:v>
                </c:pt>
                <c:pt idx="164">
                  <c:v>418.846</c:v>
                </c:pt>
                <c:pt idx="165">
                  <c:v>419.68099999999998</c:v>
                </c:pt>
                <c:pt idx="166">
                  <c:v>420.51900000000001</c:v>
                </c:pt>
                <c:pt idx="167">
                  <c:v>421.34699999999992</c:v>
                </c:pt>
                <c:pt idx="168">
                  <c:v>422.17700000000002</c:v>
                </c:pt>
                <c:pt idx="169">
                  <c:v>423.01</c:v>
                </c:pt>
                <c:pt idx="170">
                  <c:v>423.84199999999993</c:v>
                </c:pt>
                <c:pt idx="171">
                  <c:v>424.67399999999992</c:v>
                </c:pt>
                <c:pt idx="172">
                  <c:v>425.50700000000001</c:v>
                </c:pt>
                <c:pt idx="173">
                  <c:v>426.334</c:v>
                </c:pt>
                <c:pt idx="174">
                  <c:v>427.1570000000001</c:v>
                </c:pt>
                <c:pt idx="175">
                  <c:v>427.98</c:v>
                </c:pt>
                <c:pt idx="176">
                  <c:v>428.8</c:v>
                </c:pt>
                <c:pt idx="177">
                  <c:v>429.625</c:v>
                </c:pt>
                <c:pt idx="178">
                  <c:v>430.45100000000002</c:v>
                </c:pt>
                <c:pt idx="179">
                  <c:v>431.279</c:v>
                </c:pt>
                <c:pt idx="180">
                  <c:v>432.11099999999999</c:v>
                </c:pt>
                <c:pt idx="181">
                  <c:v>432.94900000000001</c:v>
                </c:pt>
                <c:pt idx="182">
                  <c:v>433.78800000000001</c:v>
                </c:pt>
                <c:pt idx="183">
                  <c:v>434.61900000000009</c:v>
                </c:pt>
                <c:pt idx="184">
                  <c:v>435.44900000000001</c:v>
                </c:pt>
                <c:pt idx="185">
                  <c:v>436.28499999999991</c:v>
                </c:pt>
                <c:pt idx="186">
                  <c:v>437.12</c:v>
                </c:pt>
                <c:pt idx="187">
                  <c:v>437.95400000000001</c:v>
                </c:pt>
                <c:pt idx="188">
                  <c:v>438.78399999999982</c:v>
                </c:pt>
                <c:pt idx="189">
                  <c:v>439.61699999999979</c:v>
                </c:pt>
                <c:pt idx="190">
                  <c:v>440.447</c:v>
                </c:pt>
                <c:pt idx="191">
                  <c:v>441.27800000000002</c:v>
                </c:pt>
                <c:pt idx="192">
                  <c:v>442.10900000000009</c:v>
                </c:pt>
                <c:pt idx="193">
                  <c:v>442.94299999999993</c:v>
                </c:pt>
                <c:pt idx="194">
                  <c:v>443.77600000000001</c:v>
                </c:pt>
                <c:pt idx="195">
                  <c:v>444.61099999999999</c:v>
                </c:pt>
                <c:pt idx="196">
                  <c:v>445.44399999999979</c:v>
                </c:pt>
                <c:pt idx="197">
                  <c:v>446.27300000000002</c:v>
                </c:pt>
                <c:pt idx="198">
                  <c:v>447.09899999999982</c:v>
                </c:pt>
                <c:pt idx="199">
                  <c:v>447.92200000000003</c:v>
                </c:pt>
                <c:pt idx="200">
                  <c:v>448.74700000000001</c:v>
                </c:pt>
                <c:pt idx="201">
                  <c:v>449.57299999999992</c:v>
                </c:pt>
                <c:pt idx="202">
                  <c:v>450.39599999999979</c:v>
                </c:pt>
                <c:pt idx="203">
                  <c:v>451.22500000000002</c:v>
                </c:pt>
                <c:pt idx="204">
                  <c:v>452.05599999999998</c:v>
                </c:pt>
                <c:pt idx="205">
                  <c:v>452.9</c:v>
                </c:pt>
                <c:pt idx="206">
                  <c:v>453.73899999999998</c:v>
                </c:pt>
                <c:pt idx="207">
                  <c:v>454.57</c:v>
                </c:pt>
                <c:pt idx="208">
                  <c:v>455.399</c:v>
                </c:pt>
                <c:pt idx="209">
                  <c:v>456.2269999999998</c:v>
                </c:pt>
                <c:pt idx="210">
                  <c:v>457.05500000000001</c:v>
                </c:pt>
                <c:pt idx="211">
                  <c:v>457.89099999999979</c:v>
                </c:pt>
                <c:pt idx="212">
                  <c:v>458.72500000000002</c:v>
                </c:pt>
                <c:pt idx="213">
                  <c:v>459.55599999999998</c:v>
                </c:pt>
                <c:pt idx="214">
                  <c:v>460.38299999999998</c:v>
                </c:pt>
                <c:pt idx="215">
                  <c:v>461.20799999999991</c:v>
                </c:pt>
                <c:pt idx="216">
                  <c:v>462.02800000000002</c:v>
                </c:pt>
                <c:pt idx="217">
                  <c:v>462.8540000000001</c:v>
                </c:pt>
                <c:pt idx="218">
                  <c:v>463.685</c:v>
                </c:pt>
                <c:pt idx="219">
                  <c:v>464.51400000000001</c:v>
                </c:pt>
                <c:pt idx="220">
                  <c:v>465.34500000000008</c:v>
                </c:pt>
                <c:pt idx="221">
                  <c:v>466.17700000000002</c:v>
                </c:pt>
                <c:pt idx="222">
                  <c:v>467.00700000000001</c:v>
                </c:pt>
                <c:pt idx="223">
                  <c:v>467.83299999999991</c:v>
                </c:pt>
                <c:pt idx="224">
                  <c:v>468.66200000000009</c:v>
                </c:pt>
                <c:pt idx="225">
                  <c:v>469.49700000000001</c:v>
                </c:pt>
                <c:pt idx="226">
                  <c:v>470.327</c:v>
                </c:pt>
                <c:pt idx="227">
                  <c:v>471.15100000000001</c:v>
                </c:pt>
                <c:pt idx="228">
                  <c:v>471.97899999999998</c:v>
                </c:pt>
                <c:pt idx="229">
                  <c:v>472.80200000000002</c:v>
                </c:pt>
                <c:pt idx="230">
                  <c:v>473.62799999999999</c:v>
                </c:pt>
                <c:pt idx="231">
                  <c:v>474.47</c:v>
                </c:pt>
                <c:pt idx="232">
                  <c:v>475.30500000000001</c:v>
                </c:pt>
                <c:pt idx="233">
                  <c:v>476.13400000000001</c:v>
                </c:pt>
                <c:pt idx="234">
                  <c:v>476.96499999999997</c:v>
                </c:pt>
                <c:pt idx="235">
                  <c:v>477.79399999999981</c:v>
                </c:pt>
                <c:pt idx="236">
                  <c:v>478.61699999999979</c:v>
                </c:pt>
                <c:pt idx="237">
                  <c:v>479.44099999999997</c:v>
                </c:pt>
                <c:pt idx="238">
                  <c:v>480.26400000000001</c:v>
                </c:pt>
                <c:pt idx="239">
                  <c:v>481.089</c:v>
                </c:pt>
                <c:pt idx="240">
                  <c:v>481.92200000000003</c:v>
                </c:pt>
                <c:pt idx="241">
                  <c:v>482.75799999999998</c:v>
                </c:pt>
                <c:pt idx="242">
                  <c:v>483.59199999999981</c:v>
                </c:pt>
                <c:pt idx="243">
                  <c:v>484.43099999999993</c:v>
                </c:pt>
                <c:pt idx="244">
                  <c:v>485.26799999999997</c:v>
                </c:pt>
                <c:pt idx="245">
                  <c:v>486.1</c:v>
                </c:pt>
                <c:pt idx="246">
                  <c:v>486.92700000000002</c:v>
                </c:pt>
                <c:pt idx="247">
                  <c:v>487.76</c:v>
                </c:pt>
                <c:pt idx="248">
                  <c:v>488.59199999999981</c:v>
                </c:pt>
                <c:pt idx="249">
                  <c:v>489.41999999999979</c:v>
                </c:pt>
                <c:pt idx="250">
                  <c:v>490.245</c:v>
                </c:pt>
                <c:pt idx="251">
                  <c:v>491.06799999999993</c:v>
                </c:pt>
                <c:pt idx="252">
                  <c:v>491.89400000000001</c:v>
                </c:pt>
                <c:pt idx="253">
                  <c:v>492.71499999999997</c:v>
                </c:pt>
                <c:pt idx="254">
                  <c:v>493.53899999999982</c:v>
                </c:pt>
                <c:pt idx="255">
                  <c:v>494.36699999999979</c:v>
                </c:pt>
                <c:pt idx="256">
                  <c:v>495.19799999999992</c:v>
                </c:pt>
                <c:pt idx="257">
                  <c:v>496.029</c:v>
                </c:pt>
                <c:pt idx="258">
                  <c:v>496.85699999999991</c:v>
                </c:pt>
                <c:pt idx="259">
                  <c:v>497.68799999999999</c:v>
                </c:pt>
                <c:pt idx="260">
                  <c:v>498.51900000000001</c:v>
                </c:pt>
                <c:pt idx="261">
                  <c:v>499.35</c:v>
                </c:pt>
                <c:pt idx="262">
                  <c:v>500.18200000000002</c:v>
                </c:pt>
                <c:pt idx="263">
                  <c:v>501.02099999999979</c:v>
                </c:pt>
                <c:pt idx="264">
                  <c:v>501.8540000000001</c:v>
                </c:pt>
                <c:pt idx="265">
                  <c:v>502.68</c:v>
                </c:pt>
                <c:pt idx="266">
                  <c:v>503.50400000000002</c:v>
                </c:pt>
                <c:pt idx="267">
                  <c:v>504.322</c:v>
                </c:pt>
                <c:pt idx="268">
                  <c:v>505.14300000000009</c:v>
                </c:pt>
                <c:pt idx="269">
                  <c:v>505.97099999999978</c:v>
                </c:pt>
                <c:pt idx="270">
                  <c:v>506.8</c:v>
                </c:pt>
                <c:pt idx="271">
                  <c:v>507.625</c:v>
                </c:pt>
                <c:pt idx="272">
                  <c:v>508.447</c:v>
                </c:pt>
                <c:pt idx="273">
                  <c:v>509.26900000000001</c:v>
                </c:pt>
                <c:pt idx="274">
                  <c:v>510.09399999999982</c:v>
                </c:pt>
                <c:pt idx="275">
                  <c:v>510.91999999999979</c:v>
                </c:pt>
                <c:pt idx="276">
                  <c:v>511.74299999999999</c:v>
                </c:pt>
                <c:pt idx="277">
                  <c:v>512.56399999999996</c:v>
                </c:pt>
                <c:pt idx="278">
                  <c:v>513.38699999999972</c:v>
                </c:pt>
                <c:pt idx="279">
                  <c:v>514.20500000000004</c:v>
                </c:pt>
                <c:pt idx="280">
                  <c:v>515.02800000000002</c:v>
                </c:pt>
                <c:pt idx="281">
                  <c:v>515.85399999999981</c:v>
                </c:pt>
                <c:pt idx="282">
                  <c:v>516.68399999999997</c:v>
                </c:pt>
                <c:pt idx="283">
                  <c:v>517.51499999999999</c:v>
                </c:pt>
                <c:pt idx="284">
                  <c:v>518.35199999999975</c:v>
                </c:pt>
                <c:pt idx="285">
                  <c:v>519.18499999999995</c:v>
                </c:pt>
                <c:pt idx="286">
                  <c:v>520.02</c:v>
                </c:pt>
                <c:pt idx="287">
                  <c:v>520.85499999999979</c:v>
                </c:pt>
                <c:pt idx="288">
                  <c:v>521.69000000000005</c:v>
                </c:pt>
                <c:pt idx="289">
                  <c:v>522.524</c:v>
                </c:pt>
                <c:pt idx="290">
                  <c:v>523.35399999999981</c:v>
                </c:pt>
                <c:pt idx="291">
                  <c:v>524.18000000000006</c:v>
                </c:pt>
                <c:pt idx="292">
                  <c:v>525.005</c:v>
                </c:pt>
                <c:pt idx="293">
                  <c:v>525.83599999999979</c:v>
                </c:pt>
                <c:pt idx="294">
                  <c:v>526.67499999999995</c:v>
                </c:pt>
                <c:pt idx="295">
                  <c:v>527.51099999999997</c:v>
                </c:pt>
                <c:pt idx="296">
                  <c:v>528.34599999999978</c:v>
                </c:pt>
                <c:pt idx="297">
                  <c:v>529.18200000000002</c:v>
                </c:pt>
                <c:pt idx="298">
                  <c:v>530.01400000000001</c:v>
                </c:pt>
                <c:pt idx="299">
                  <c:v>530.84699999999975</c:v>
                </c:pt>
                <c:pt idx="300">
                  <c:v>531.68000000000006</c:v>
                </c:pt>
                <c:pt idx="301">
                  <c:v>532.51499999999999</c:v>
                </c:pt>
                <c:pt idx="302">
                  <c:v>533.35300000000007</c:v>
                </c:pt>
                <c:pt idx="303">
                  <c:v>534.19000000000005</c:v>
                </c:pt>
                <c:pt idx="304">
                  <c:v>535.029</c:v>
                </c:pt>
                <c:pt idx="305">
                  <c:v>535.87</c:v>
                </c:pt>
                <c:pt idx="306">
                  <c:v>536.70699999999999</c:v>
                </c:pt>
                <c:pt idx="307">
                  <c:v>537.54899999999998</c:v>
                </c:pt>
                <c:pt idx="308">
                  <c:v>538.39699999999971</c:v>
                </c:pt>
                <c:pt idx="309">
                  <c:v>539.24</c:v>
                </c:pt>
                <c:pt idx="310">
                  <c:v>540.07299999999998</c:v>
                </c:pt>
                <c:pt idx="311">
                  <c:v>540.90300000000002</c:v>
                </c:pt>
                <c:pt idx="312">
                  <c:v>541.73099999999999</c:v>
                </c:pt>
                <c:pt idx="313">
                  <c:v>542.56400000000008</c:v>
                </c:pt>
                <c:pt idx="314">
                  <c:v>543.39699999999971</c:v>
                </c:pt>
                <c:pt idx="315">
                  <c:v>544.21800000000007</c:v>
                </c:pt>
                <c:pt idx="316">
                  <c:v>545.03899999999999</c:v>
                </c:pt>
                <c:pt idx="317">
                  <c:v>545.86599999999976</c:v>
                </c:pt>
                <c:pt idx="318">
                  <c:v>546.69900000000007</c:v>
                </c:pt>
                <c:pt idx="319">
                  <c:v>547.53600000000006</c:v>
                </c:pt>
                <c:pt idx="320">
                  <c:v>548.36699999999962</c:v>
                </c:pt>
                <c:pt idx="321">
                  <c:v>549.19200000000001</c:v>
                </c:pt>
                <c:pt idx="322">
                  <c:v>550.01299999999969</c:v>
                </c:pt>
                <c:pt idx="323">
                  <c:v>550.83499999999981</c:v>
                </c:pt>
                <c:pt idx="324">
                  <c:v>551.65599999999972</c:v>
                </c:pt>
                <c:pt idx="325">
                  <c:v>552.476</c:v>
                </c:pt>
                <c:pt idx="326">
                  <c:v>553.3009999999997</c:v>
                </c:pt>
                <c:pt idx="327">
                  <c:v>554.13400000000001</c:v>
                </c:pt>
                <c:pt idx="328">
                  <c:v>554.976</c:v>
                </c:pt>
                <c:pt idx="329">
                  <c:v>555.8159999999998</c:v>
                </c:pt>
                <c:pt idx="330">
                  <c:v>556.65899999999999</c:v>
                </c:pt>
                <c:pt idx="331">
                  <c:v>557.50400000000002</c:v>
                </c:pt>
                <c:pt idx="332">
                  <c:v>558.35099999999977</c:v>
                </c:pt>
                <c:pt idx="333">
                  <c:v>559.197</c:v>
                </c:pt>
                <c:pt idx="334">
                  <c:v>560.04999999999973</c:v>
                </c:pt>
                <c:pt idx="335">
                  <c:v>560.90199999999982</c:v>
                </c:pt>
                <c:pt idx="336">
                  <c:v>561.75400000000002</c:v>
                </c:pt>
                <c:pt idx="337">
                  <c:v>562.61099999999999</c:v>
                </c:pt>
                <c:pt idx="338">
                  <c:v>563.47500000000002</c:v>
                </c:pt>
                <c:pt idx="339">
                  <c:v>564.34199999999976</c:v>
                </c:pt>
                <c:pt idx="340">
                  <c:v>565.20800000000008</c:v>
                </c:pt>
                <c:pt idx="341">
                  <c:v>566.07299999999998</c:v>
                </c:pt>
                <c:pt idx="342">
                  <c:v>566.92899999999997</c:v>
                </c:pt>
                <c:pt idx="343">
                  <c:v>567.77800000000002</c:v>
                </c:pt>
                <c:pt idx="344">
                  <c:v>568.63200000000006</c:v>
                </c:pt>
                <c:pt idx="345">
                  <c:v>569.49</c:v>
                </c:pt>
                <c:pt idx="346">
                  <c:v>570.3499999999998</c:v>
                </c:pt>
                <c:pt idx="347">
                  <c:v>571.20100000000002</c:v>
                </c:pt>
                <c:pt idx="348">
                  <c:v>572.05799999999977</c:v>
                </c:pt>
                <c:pt idx="349">
                  <c:v>572.92000000000007</c:v>
                </c:pt>
                <c:pt idx="350">
                  <c:v>573.78700000000003</c:v>
                </c:pt>
                <c:pt idx="351">
                  <c:v>574.66100000000006</c:v>
                </c:pt>
                <c:pt idx="352">
                  <c:v>575.5319999999997</c:v>
                </c:pt>
                <c:pt idx="353">
                  <c:v>576.40599999999972</c:v>
                </c:pt>
                <c:pt idx="354">
                  <c:v>577.28200000000004</c:v>
                </c:pt>
                <c:pt idx="355">
                  <c:v>578.16100000000006</c:v>
                </c:pt>
                <c:pt idx="356">
                  <c:v>579.04</c:v>
                </c:pt>
                <c:pt idx="357">
                  <c:v>579.91699999999969</c:v>
                </c:pt>
                <c:pt idx="358">
                  <c:v>580.78899999999999</c:v>
                </c:pt>
                <c:pt idx="359">
                  <c:v>581.654</c:v>
                </c:pt>
                <c:pt idx="360">
                  <c:v>582.52199999999971</c:v>
                </c:pt>
                <c:pt idx="361">
                  <c:v>583.39100000000008</c:v>
                </c:pt>
                <c:pt idx="362">
                  <c:v>584.25800000000004</c:v>
                </c:pt>
                <c:pt idx="363">
                  <c:v>585.12699999999973</c:v>
                </c:pt>
                <c:pt idx="364">
                  <c:v>586.0029999999997</c:v>
                </c:pt>
                <c:pt idx="365">
                  <c:v>586.88499999999999</c:v>
                </c:pt>
                <c:pt idx="366">
                  <c:v>587.76199999999972</c:v>
                </c:pt>
                <c:pt idx="367">
                  <c:v>588.64</c:v>
                </c:pt>
                <c:pt idx="368">
                  <c:v>589.51499999999999</c:v>
                </c:pt>
                <c:pt idx="369">
                  <c:v>590.39100000000008</c:v>
                </c:pt>
                <c:pt idx="370">
                  <c:v>591.26499999999999</c:v>
                </c:pt>
                <c:pt idx="371">
                  <c:v>592.13699999999972</c:v>
                </c:pt>
                <c:pt idx="372">
                  <c:v>593.00400000000002</c:v>
                </c:pt>
                <c:pt idx="373">
                  <c:v>593.87</c:v>
                </c:pt>
                <c:pt idx="374">
                  <c:v>594.72900000000004</c:v>
                </c:pt>
                <c:pt idx="375">
                  <c:v>595.59300000000007</c:v>
                </c:pt>
                <c:pt idx="376">
                  <c:v>596.46299999999974</c:v>
                </c:pt>
                <c:pt idx="377">
                  <c:v>597.33899999999971</c:v>
                </c:pt>
                <c:pt idx="378">
                  <c:v>598.21</c:v>
                </c:pt>
                <c:pt idx="379">
                  <c:v>599.08100000000002</c:v>
                </c:pt>
                <c:pt idx="380">
                  <c:v>599.9549999999997</c:v>
                </c:pt>
                <c:pt idx="381">
                  <c:v>600.82599999999979</c:v>
                </c:pt>
                <c:pt idx="382">
                  <c:v>601.69600000000003</c:v>
                </c:pt>
                <c:pt idx="383">
                  <c:v>602.56899999999996</c:v>
                </c:pt>
                <c:pt idx="384">
                  <c:v>603.44399999999996</c:v>
                </c:pt>
                <c:pt idx="385">
                  <c:v>604.31899999999996</c:v>
                </c:pt>
                <c:pt idx="386">
                  <c:v>605.19399999999996</c:v>
                </c:pt>
                <c:pt idx="387">
                  <c:v>606.07400000000007</c:v>
                </c:pt>
                <c:pt idx="388">
                  <c:v>606.96099999999979</c:v>
                </c:pt>
                <c:pt idx="389">
                  <c:v>607.85399999999981</c:v>
                </c:pt>
                <c:pt idx="390">
                  <c:v>608.74700000000007</c:v>
                </c:pt>
                <c:pt idx="391">
                  <c:v>609.63900000000001</c:v>
                </c:pt>
                <c:pt idx="392">
                  <c:v>610.524</c:v>
                </c:pt>
                <c:pt idx="393">
                  <c:v>611.40800000000002</c:v>
                </c:pt>
                <c:pt idx="394">
                  <c:v>612.29300000000001</c:v>
                </c:pt>
                <c:pt idx="395">
                  <c:v>613.17600000000004</c:v>
                </c:pt>
                <c:pt idx="396">
                  <c:v>614.06299999999976</c:v>
                </c:pt>
                <c:pt idx="397">
                  <c:v>614.95099999999979</c:v>
                </c:pt>
                <c:pt idx="398">
                  <c:v>615.83499999999981</c:v>
                </c:pt>
                <c:pt idx="399">
                  <c:v>616.71400000000006</c:v>
                </c:pt>
                <c:pt idx="400">
                  <c:v>617.58900000000006</c:v>
                </c:pt>
                <c:pt idx="401">
                  <c:v>618.46299999999974</c:v>
                </c:pt>
                <c:pt idx="402">
                  <c:v>619.33799999999974</c:v>
                </c:pt>
                <c:pt idx="403">
                  <c:v>620.21699999999998</c:v>
                </c:pt>
                <c:pt idx="404">
                  <c:v>621.09500000000003</c:v>
                </c:pt>
                <c:pt idx="405">
                  <c:v>621.97299999999996</c:v>
                </c:pt>
                <c:pt idx="406">
                  <c:v>622.85399999999981</c:v>
                </c:pt>
                <c:pt idx="407">
                  <c:v>623.73500000000001</c:v>
                </c:pt>
                <c:pt idx="408">
                  <c:v>624.62</c:v>
                </c:pt>
                <c:pt idx="409">
                  <c:v>625.50400000000002</c:v>
                </c:pt>
                <c:pt idx="410">
                  <c:v>626.38200000000006</c:v>
                </c:pt>
                <c:pt idx="411">
                  <c:v>627.26299999999969</c:v>
                </c:pt>
                <c:pt idx="412">
                  <c:v>628.14499999999998</c:v>
                </c:pt>
                <c:pt idx="413">
                  <c:v>629.02800000000002</c:v>
                </c:pt>
                <c:pt idx="414">
                  <c:v>629.91000000000008</c:v>
                </c:pt>
                <c:pt idx="415">
                  <c:v>630.79100000000005</c:v>
                </c:pt>
                <c:pt idx="416">
                  <c:v>631.66899999999998</c:v>
                </c:pt>
                <c:pt idx="417">
                  <c:v>632.5509999999997</c:v>
                </c:pt>
                <c:pt idx="418">
                  <c:v>633.43599999999969</c:v>
                </c:pt>
                <c:pt idx="419">
                  <c:v>634.31899999999996</c:v>
                </c:pt>
                <c:pt idx="420">
                  <c:v>635.20299999999997</c:v>
                </c:pt>
                <c:pt idx="421">
                  <c:v>636.08900000000006</c:v>
                </c:pt>
                <c:pt idx="422">
                  <c:v>636.97400000000005</c:v>
                </c:pt>
                <c:pt idx="423">
                  <c:v>637.85499999999979</c:v>
                </c:pt>
                <c:pt idx="424">
                  <c:v>638.73500000000001</c:v>
                </c:pt>
                <c:pt idx="425">
                  <c:v>639.61200000000008</c:v>
                </c:pt>
                <c:pt idx="426">
                  <c:v>640.48800000000006</c:v>
                </c:pt>
                <c:pt idx="427">
                  <c:v>641.37099999999998</c:v>
                </c:pt>
                <c:pt idx="428">
                  <c:v>642.24700000000007</c:v>
                </c:pt>
                <c:pt idx="429">
                  <c:v>643.12300000000005</c:v>
                </c:pt>
                <c:pt idx="430">
                  <c:v>644.00199999999973</c:v>
                </c:pt>
                <c:pt idx="431">
                  <c:v>644.87699999999973</c:v>
                </c:pt>
                <c:pt idx="432">
                  <c:v>645.75400000000002</c:v>
                </c:pt>
                <c:pt idx="433">
                  <c:v>646.63</c:v>
                </c:pt>
                <c:pt idx="434">
                  <c:v>647.51</c:v>
                </c:pt>
                <c:pt idx="435">
                  <c:v>648.38799999999969</c:v>
                </c:pt>
                <c:pt idx="436">
                  <c:v>649.26299999999969</c:v>
                </c:pt>
                <c:pt idx="437">
                  <c:v>650.13799999999969</c:v>
                </c:pt>
                <c:pt idx="438">
                  <c:v>651.01299999999969</c:v>
                </c:pt>
                <c:pt idx="439">
                  <c:v>651.88900000000001</c:v>
                </c:pt>
                <c:pt idx="440">
                  <c:v>652.76800000000003</c:v>
                </c:pt>
                <c:pt idx="441">
                  <c:v>653.64499999999998</c:v>
                </c:pt>
                <c:pt idx="442">
                  <c:v>654.52800000000002</c:v>
                </c:pt>
                <c:pt idx="443">
                  <c:v>655.40800000000002</c:v>
                </c:pt>
                <c:pt idx="444">
                  <c:v>656.28700000000003</c:v>
                </c:pt>
                <c:pt idx="445">
                  <c:v>657.16899999999998</c:v>
                </c:pt>
                <c:pt idx="446">
                  <c:v>658.048</c:v>
                </c:pt>
                <c:pt idx="447">
                  <c:v>658.923</c:v>
                </c:pt>
                <c:pt idx="448">
                  <c:v>659.79500000000007</c:v>
                </c:pt>
                <c:pt idx="449">
                  <c:v>660.66899999999998</c:v>
                </c:pt>
                <c:pt idx="450">
                  <c:v>661.54500000000007</c:v>
                </c:pt>
                <c:pt idx="451">
                  <c:v>662.42499999999973</c:v>
                </c:pt>
                <c:pt idx="452">
                  <c:v>663.30799999999977</c:v>
                </c:pt>
                <c:pt idx="453">
                  <c:v>664.19</c:v>
                </c:pt>
                <c:pt idx="454">
                  <c:v>665.06999999999971</c:v>
                </c:pt>
                <c:pt idx="455">
                  <c:v>665.95299999999975</c:v>
                </c:pt>
                <c:pt idx="456">
                  <c:v>666.83899999999971</c:v>
                </c:pt>
                <c:pt idx="457">
                  <c:v>667.72400000000005</c:v>
                </c:pt>
                <c:pt idx="458">
                  <c:v>668.601</c:v>
                </c:pt>
                <c:pt idx="459">
                  <c:v>669.47299999999996</c:v>
                </c:pt>
                <c:pt idx="460">
                  <c:v>670.34399999999982</c:v>
                </c:pt>
                <c:pt idx="461">
                  <c:v>671.21199999999999</c:v>
                </c:pt>
                <c:pt idx="462">
                  <c:v>672.08199999999999</c:v>
                </c:pt>
                <c:pt idx="463">
                  <c:v>672.94999999999982</c:v>
                </c:pt>
                <c:pt idx="464">
                  <c:v>673.8159999999998</c:v>
                </c:pt>
                <c:pt idx="465">
                  <c:v>674.68600000000004</c:v>
                </c:pt>
                <c:pt idx="466">
                  <c:v>675.55699999999979</c:v>
                </c:pt>
                <c:pt idx="467">
                  <c:v>676.43000000000006</c:v>
                </c:pt>
                <c:pt idx="468">
                  <c:v>677.30599999999981</c:v>
                </c:pt>
                <c:pt idx="469">
                  <c:v>678.18499999999995</c:v>
                </c:pt>
                <c:pt idx="470">
                  <c:v>679.06199999999978</c:v>
                </c:pt>
                <c:pt idx="471">
                  <c:v>679.93299999999977</c:v>
                </c:pt>
                <c:pt idx="472">
                  <c:v>680.80599999999981</c:v>
                </c:pt>
                <c:pt idx="473">
                  <c:v>681.67899999999997</c:v>
                </c:pt>
                <c:pt idx="474">
                  <c:v>682.56099999999969</c:v>
                </c:pt>
                <c:pt idx="475">
                  <c:v>683.44900000000007</c:v>
                </c:pt>
                <c:pt idx="476">
                  <c:v>684.33199999999977</c:v>
                </c:pt>
                <c:pt idx="477">
                  <c:v>685.21199999999999</c:v>
                </c:pt>
                <c:pt idx="478">
                  <c:v>686.09</c:v>
                </c:pt>
                <c:pt idx="479">
                  <c:v>686.96800000000007</c:v>
                </c:pt>
                <c:pt idx="480">
                  <c:v>687.84699999999975</c:v>
                </c:pt>
                <c:pt idx="481">
                  <c:v>688.726</c:v>
                </c:pt>
                <c:pt idx="482">
                  <c:v>689.60500000000002</c:v>
                </c:pt>
                <c:pt idx="483">
                  <c:v>690.48099999999999</c:v>
                </c:pt>
                <c:pt idx="484">
                  <c:v>691.35499999999979</c:v>
                </c:pt>
                <c:pt idx="485">
                  <c:v>692.22699999999998</c:v>
                </c:pt>
                <c:pt idx="486">
                  <c:v>693.10199999999998</c:v>
                </c:pt>
                <c:pt idx="487">
                  <c:v>693.98299999999972</c:v>
                </c:pt>
                <c:pt idx="488">
                  <c:v>694.8689999999998</c:v>
                </c:pt>
                <c:pt idx="489">
                  <c:v>695.7529999999997</c:v>
                </c:pt>
                <c:pt idx="490">
                  <c:v>696.63599999999997</c:v>
                </c:pt>
                <c:pt idx="491">
                  <c:v>697.51400000000001</c:v>
                </c:pt>
                <c:pt idx="492">
                  <c:v>698.38900000000001</c:v>
                </c:pt>
                <c:pt idx="493">
                  <c:v>699.26299999999969</c:v>
                </c:pt>
                <c:pt idx="494">
                  <c:v>700.13699999999972</c:v>
                </c:pt>
                <c:pt idx="495">
                  <c:v>701.01099999999997</c:v>
                </c:pt>
                <c:pt idx="496">
                  <c:v>701.88900000000001</c:v>
                </c:pt>
                <c:pt idx="497">
                  <c:v>702.76199999999972</c:v>
                </c:pt>
                <c:pt idx="498">
                  <c:v>703.64100000000008</c:v>
                </c:pt>
                <c:pt idx="499">
                  <c:v>704.51600000000008</c:v>
                </c:pt>
                <c:pt idx="500">
                  <c:v>705.38799999999969</c:v>
                </c:pt>
                <c:pt idx="501">
                  <c:v>706.26</c:v>
                </c:pt>
                <c:pt idx="502">
                  <c:v>707.12900000000002</c:v>
                </c:pt>
                <c:pt idx="503">
                  <c:v>707.99700000000007</c:v>
                </c:pt>
                <c:pt idx="504">
                  <c:v>708.86300000000006</c:v>
                </c:pt>
                <c:pt idx="505">
                  <c:v>709.73400000000004</c:v>
                </c:pt>
                <c:pt idx="506">
                  <c:v>710.60699999999997</c:v>
                </c:pt>
                <c:pt idx="507">
                  <c:v>711.47900000000004</c:v>
                </c:pt>
                <c:pt idx="508">
                  <c:v>712.34899999999971</c:v>
                </c:pt>
                <c:pt idx="509">
                  <c:v>713.22400000000005</c:v>
                </c:pt>
                <c:pt idx="510">
                  <c:v>714.10300000000007</c:v>
                </c:pt>
                <c:pt idx="511">
                  <c:v>714.98299999999972</c:v>
                </c:pt>
                <c:pt idx="512">
                  <c:v>715.86099999999976</c:v>
                </c:pt>
                <c:pt idx="513">
                  <c:v>716.73700000000008</c:v>
                </c:pt>
                <c:pt idx="514">
                  <c:v>717.61900000000003</c:v>
                </c:pt>
                <c:pt idx="515">
                  <c:v>718.49700000000007</c:v>
                </c:pt>
                <c:pt idx="516">
                  <c:v>719.375</c:v>
                </c:pt>
                <c:pt idx="517">
                  <c:v>720.25099999999998</c:v>
                </c:pt>
                <c:pt idx="518">
                  <c:v>721.12200000000007</c:v>
                </c:pt>
                <c:pt idx="519">
                  <c:v>721.99400000000003</c:v>
                </c:pt>
                <c:pt idx="520">
                  <c:v>722.8689999999998</c:v>
                </c:pt>
                <c:pt idx="521">
                  <c:v>723.74800000000005</c:v>
                </c:pt>
                <c:pt idx="522">
                  <c:v>724.63200000000006</c:v>
                </c:pt>
                <c:pt idx="523">
                  <c:v>725.51299999999969</c:v>
                </c:pt>
                <c:pt idx="524">
                  <c:v>726.39599999999996</c:v>
                </c:pt>
                <c:pt idx="525">
                  <c:v>727.27700000000004</c:v>
                </c:pt>
                <c:pt idx="526">
                  <c:v>728.16199999999981</c:v>
                </c:pt>
                <c:pt idx="527">
                  <c:v>729.0469999999998</c:v>
                </c:pt>
                <c:pt idx="528">
                  <c:v>729.928</c:v>
                </c:pt>
                <c:pt idx="529">
                  <c:v>730.80500000000006</c:v>
                </c:pt>
                <c:pt idx="530">
                  <c:v>731.68499999999995</c:v>
                </c:pt>
                <c:pt idx="531">
                  <c:v>732.56699999999978</c:v>
                </c:pt>
                <c:pt idx="532">
                  <c:v>733.44199999999978</c:v>
                </c:pt>
                <c:pt idx="533">
                  <c:v>734.31999999999971</c:v>
                </c:pt>
                <c:pt idx="534">
                  <c:v>735.20299999999997</c:v>
                </c:pt>
                <c:pt idx="535">
                  <c:v>736.08100000000002</c:v>
                </c:pt>
                <c:pt idx="536">
                  <c:v>736.95399999999972</c:v>
                </c:pt>
                <c:pt idx="537">
                  <c:v>737.82799999999975</c:v>
                </c:pt>
                <c:pt idx="538">
                  <c:v>738.70100000000002</c:v>
                </c:pt>
                <c:pt idx="539">
                  <c:v>739.58199999999999</c:v>
                </c:pt>
                <c:pt idx="540">
                  <c:v>740.46199999999976</c:v>
                </c:pt>
                <c:pt idx="541">
                  <c:v>741.33499999999981</c:v>
                </c:pt>
                <c:pt idx="542">
                  <c:v>742.20900000000006</c:v>
                </c:pt>
                <c:pt idx="543">
                  <c:v>743.07799999999997</c:v>
                </c:pt>
                <c:pt idx="544">
                  <c:v>743.9459999999998</c:v>
                </c:pt>
                <c:pt idx="545">
                  <c:v>744.81499999999983</c:v>
                </c:pt>
                <c:pt idx="546">
                  <c:v>745.68100000000004</c:v>
                </c:pt>
                <c:pt idx="547">
                  <c:v>746.54199999999969</c:v>
                </c:pt>
                <c:pt idx="548">
                  <c:v>747.404</c:v>
                </c:pt>
                <c:pt idx="549">
                  <c:v>748.26499999999999</c:v>
                </c:pt>
                <c:pt idx="550">
                  <c:v>749.13099999999997</c:v>
                </c:pt>
                <c:pt idx="551">
                  <c:v>749.99900000000002</c:v>
                </c:pt>
                <c:pt idx="552">
                  <c:v>750.87</c:v>
                </c:pt>
                <c:pt idx="553">
                  <c:v>751.73900000000003</c:v>
                </c:pt>
                <c:pt idx="554">
                  <c:v>752.61200000000008</c:v>
                </c:pt>
                <c:pt idx="555">
                  <c:v>753.48800000000006</c:v>
                </c:pt>
                <c:pt idx="556">
                  <c:v>754.35799999999949</c:v>
                </c:pt>
                <c:pt idx="557">
                  <c:v>755.23099999999999</c:v>
                </c:pt>
                <c:pt idx="558">
                  <c:v>756.10599999999999</c:v>
                </c:pt>
                <c:pt idx="559">
                  <c:v>756.976</c:v>
                </c:pt>
                <c:pt idx="560">
                  <c:v>757.85199999999975</c:v>
                </c:pt>
                <c:pt idx="561">
                  <c:v>758.73</c:v>
                </c:pt>
                <c:pt idx="562">
                  <c:v>759.60699999999997</c:v>
                </c:pt>
                <c:pt idx="563">
                  <c:v>760.48500000000001</c:v>
                </c:pt>
                <c:pt idx="564">
                  <c:v>761.3589999999997</c:v>
                </c:pt>
                <c:pt idx="565">
                  <c:v>762.23500000000001</c:v>
                </c:pt>
                <c:pt idx="566">
                  <c:v>763.11</c:v>
                </c:pt>
                <c:pt idx="567">
                  <c:v>763.98900000000003</c:v>
                </c:pt>
                <c:pt idx="568">
                  <c:v>764.87099999999998</c:v>
                </c:pt>
                <c:pt idx="569">
                  <c:v>765.7529999999997</c:v>
                </c:pt>
                <c:pt idx="570">
                  <c:v>766.63599999999997</c:v>
                </c:pt>
                <c:pt idx="571">
                  <c:v>767.51699999999983</c:v>
                </c:pt>
                <c:pt idx="572">
                  <c:v>768.39599999999996</c:v>
                </c:pt>
                <c:pt idx="573">
                  <c:v>769.26900000000001</c:v>
                </c:pt>
                <c:pt idx="574">
                  <c:v>770.14499999999998</c:v>
                </c:pt>
                <c:pt idx="575">
                  <c:v>771.02099999999996</c:v>
                </c:pt>
                <c:pt idx="576">
                  <c:v>771.89400000000001</c:v>
                </c:pt>
                <c:pt idx="577">
                  <c:v>772.76499999999999</c:v>
                </c:pt>
                <c:pt idx="578">
                  <c:v>773.63799999999969</c:v>
                </c:pt>
                <c:pt idx="579">
                  <c:v>774.50900000000001</c:v>
                </c:pt>
                <c:pt idx="580">
                  <c:v>775.37300000000005</c:v>
                </c:pt>
                <c:pt idx="581">
                  <c:v>776.22900000000004</c:v>
                </c:pt>
                <c:pt idx="582">
                  <c:v>777.08699999999999</c:v>
                </c:pt>
                <c:pt idx="583">
                  <c:v>777.94900000000007</c:v>
                </c:pt>
                <c:pt idx="584">
                  <c:v>778.8159999999998</c:v>
                </c:pt>
                <c:pt idx="585">
                  <c:v>779.68600000000004</c:v>
                </c:pt>
                <c:pt idx="586">
                  <c:v>780.55199999999979</c:v>
                </c:pt>
                <c:pt idx="587">
                  <c:v>781.41699999999969</c:v>
                </c:pt>
                <c:pt idx="588">
                  <c:v>782.28</c:v>
                </c:pt>
                <c:pt idx="589">
                  <c:v>783.14199999999983</c:v>
                </c:pt>
                <c:pt idx="590">
                  <c:v>784.00199999999973</c:v>
                </c:pt>
                <c:pt idx="591">
                  <c:v>784.85799999999949</c:v>
                </c:pt>
                <c:pt idx="592">
                  <c:v>785.71400000000006</c:v>
                </c:pt>
                <c:pt idx="593">
                  <c:v>786.56099999999981</c:v>
                </c:pt>
                <c:pt idx="594">
                  <c:v>787.40699999999981</c:v>
                </c:pt>
                <c:pt idx="595">
                  <c:v>788.25099999999998</c:v>
                </c:pt>
                <c:pt idx="596">
                  <c:v>789.09699999999998</c:v>
                </c:pt>
                <c:pt idx="597">
                  <c:v>789.94399999999996</c:v>
                </c:pt>
                <c:pt idx="598">
                  <c:v>790.79300000000001</c:v>
                </c:pt>
                <c:pt idx="599">
                  <c:v>791.64199999999983</c:v>
                </c:pt>
                <c:pt idx="600">
                  <c:v>792.48900000000003</c:v>
                </c:pt>
                <c:pt idx="601">
                  <c:v>793.34099999999978</c:v>
                </c:pt>
                <c:pt idx="602">
                  <c:v>794.197</c:v>
                </c:pt>
                <c:pt idx="603">
                  <c:v>795.05499999999972</c:v>
                </c:pt>
                <c:pt idx="604">
                  <c:v>795.9169999999998</c:v>
                </c:pt>
                <c:pt idx="605">
                  <c:v>796.78300000000002</c:v>
                </c:pt>
                <c:pt idx="606">
                  <c:v>797.64699999999982</c:v>
                </c:pt>
                <c:pt idx="607">
                  <c:v>798.51199999999972</c:v>
                </c:pt>
                <c:pt idx="608">
                  <c:v>799.37599999999998</c:v>
                </c:pt>
                <c:pt idx="609">
                  <c:v>800.23800000000006</c:v>
                </c:pt>
                <c:pt idx="610">
                  <c:v>801.10199999999998</c:v>
                </c:pt>
                <c:pt idx="611">
                  <c:v>801.96199999999976</c:v>
                </c:pt>
                <c:pt idx="612">
                  <c:v>802.82399999999996</c:v>
                </c:pt>
                <c:pt idx="613">
                  <c:v>803.69100000000003</c:v>
                </c:pt>
                <c:pt idx="614">
                  <c:v>804.55899999999997</c:v>
                </c:pt>
                <c:pt idx="615">
                  <c:v>805.423</c:v>
                </c:pt>
                <c:pt idx="616">
                  <c:v>806.28700000000003</c:v>
                </c:pt>
                <c:pt idx="617">
                  <c:v>807.15199999999982</c:v>
                </c:pt>
                <c:pt idx="618">
                  <c:v>808.01900000000001</c:v>
                </c:pt>
                <c:pt idx="619">
                  <c:v>808.88099999999997</c:v>
                </c:pt>
                <c:pt idx="620">
                  <c:v>809.73800000000006</c:v>
                </c:pt>
                <c:pt idx="621">
                  <c:v>810.59199999999998</c:v>
                </c:pt>
                <c:pt idx="622">
                  <c:v>811.44899999999996</c:v>
                </c:pt>
                <c:pt idx="623">
                  <c:v>812.31099999999981</c:v>
                </c:pt>
                <c:pt idx="624">
                  <c:v>813.17499999999995</c:v>
                </c:pt>
                <c:pt idx="625">
                  <c:v>814.04</c:v>
                </c:pt>
                <c:pt idx="626">
                  <c:v>814.904</c:v>
                </c:pt>
                <c:pt idx="627">
                  <c:v>815.76800000000003</c:v>
                </c:pt>
                <c:pt idx="628">
                  <c:v>816.63599999999997</c:v>
                </c:pt>
                <c:pt idx="629">
                  <c:v>817.50400000000002</c:v>
                </c:pt>
                <c:pt idx="630">
                  <c:v>818.37199999999996</c:v>
                </c:pt>
                <c:pt idx="631">
                  <c:v>819.23599999999999</c:v>
                </c:pt>
                <c:pt idx="632">
                  <c:v>820.096</c:v>
                </c:pt>
                <c:pt idx="633">
                  <c:v>820.95699999999977</c:v>
                </c:pt>
                <c:pt idx="634">
                  <c:v>821.81899999999996</c:v>
                </c:pt>
                <c:pt idx="635">
                  <c:v>822.68600000000004</c:v>
                </c:pt>
                <c:pt idx="636">
                  <c:v>823.5469999999998</c:v>
                </c:pt>
                <c:pt idx="637">
                  <c:v>824.41099999999972</c:v>
                </c:pt>
                <c:pt idx="638">
                  <c:v>825.27300000000002</c:v>
                </c:pt>
                <c:pt idx="639">
                  <c:v>826.13300000000004</c:v>
                </c:pt>
                <c:pt idx="640">
                  <c:v>826.995</c:v>
                </c:pt>
                <c:pt idx="641">
                  <c:v>827.85699999999974</c:v>
                </c:pt>
                <c:pt idx="642">
                  <c:v>828.72400000000005</c:v>
                </c:pt>
                <c:pt idx="643">
                  <c:v>829.59</c:v>
                </c:pt>
                <c:pt idx="644">
                  <c:v>830.45199999999977</c:v>
                </c:pt>
                <c:pt idx="645">
                  <c:v>831.31999999999982</c:v>
                </c:pt>
                <c:pt idx="646">
                  <c:v>832.19200000000001</c:v>
                </c:pt>
                <c:pt idx="647">
                  <c:v>833.06199999999978</c:v>
                </c:pt>
                <c:pt idx="648">
                  <c:v>833.92899999999997</c:v>
                </c:pt>
                <c:pt idx="649">
                  <c:v>834.79499999999996</c:v>
                </c:pt>
                <c:pt idx="650">
                  <c:v>835.66199999999981</c:v>
                </c:pt>
                <c:pt idx="651">
                  <c:v>836.53399999999999</c:v>
                </c:pt>
                <c:pt idx="652">
                  <c:v>837.40699999999981</c:v>
                </c:pt>
                <c:pt idx="653">
                  <c:v>838.279</c:v>
                </c:pt>
                <c:pt idx="654">
                  <c:v>839.15199999999982</c:v>
                </c:pt>
                <c:pt idx="655">
                  <c:v>840.02099999999996</c:v>
                </c:pt>
                <c:pt idx="656">
                  <c:v>840.88800000000003</c:v>
                </c:pt>
                <c:pt idx="657">
                  <c:v>841.75300000000004</c:v>
                </c:pt>
                <c:pt idx="658">
                  <c:v>842.61500000000001</c:v>
                </c:pt>
                <c:pt idx="659">
                  <c:v>843.48</c:v>
                </c:pt>
                <c:pt idx="660">
                  <c:v>844.34599999999978</c:v>
                </c:pt>
                <c:pt idx="661">
                  <c:v>845.20899999999995</c:v>
                </c:pt>
                <c:pt idx="662">
                  <c:v>846.06799999999976</c:v>
                </c:pt>
                <c:pt idx="663">
                  <c:v>846.92999999999984</c:v>
                </c:pt>
                <c:pt idx="664">
                  <c:v>847.79700000000003</c:v>
                </c:pt>
                <c:pt idx="665">
                  <c:v>848.66599999999983</c:v>
                </c:pt>
                <c:pt idx="666">
                  <c:v>849.53199999999981</c:v>
                </c:pt>
                <c:pt idx="667">
                  <c:v>850.39400000000001</c:v>
                </c:pt>
                <c:pt idx="668">
                  <c:v>851.25800000000004</c:v>
                </c:pt>
                <c:pt idx="669">
                  <c:v>852.12400000000002</c:v>
                </c:pt>
                <c:pt idx="670">
                  <c:v>852.99099999999999</c:v>
                </c:pt>
                <c:pt idx="671">
                  <c:v>853.85899999999981</c:v>
                </c:pt>
                <c:pt idx="672">
                  <c:v>854.73</c:v>
                </c:pt>
                <c:pt idx="673">
                  <c:v>855.59900000000005</c:v>
                </c:pt>
                <c:pt idx="674">
                  <c:v>856.46299999999974</c:v>
                </c:pt>
                <c:pt idx="675">
                  <c:v>857.32999999999981</c:v>
                </c:pt>
                <c:pt idx="676">
                  <c:v>858.19899999999996</c:v>
                </c:pt>
                <c:pt idx="677">
                  <c:v>859.06499999999983</c:v>
                </c:pt>
                <c:pt idx="678">
                  <c:v>859.923</c:v>
                </c:pt>
                <c:pt idx="679">
                  <c:v>860.78</c:v>
                </c:pt>
                <c:pt idx="680">
                  <c:v>861.64099999999996</c:v>
                </c:pt>
                <c:pt idx="681">
                  <c:v>862.50199999999973</c:v>
                </c:pt>
                <c:pt idx="682">
                  <c:v>863.36199999999974</c:v>
                </c:pt>
                <c:pt idx="683">
                  <c:v>864.226</c:v>
                </c:pt>
                <c:pt idx="684">
                  <c:v>865.09199999999998</c:v>
                </c:pt>
                <c:pt idx="685">
                  <c:v>865.95799999999974</c:v>
                </c:pt>
                <c:pt idx="686">
                  <c:v>866.82299999999975</c:v>
                </c:pt>
                <c:pt idx="687">
                  <c:v>867.69100000000003</c:v>
                </c:pt>
                <c:pt idx="688">
                  <c:v>868.55699999999979</c:v>
                </c:pt>
                <c:pt idx="689">
                  <c:v>869.423</c:v>
                </c:pt>
                <c:pt idx="690">
                  <c:v>870.29</c:v>
                </c:pt>
                <c:pt idx="691">
                  <c:v>871.15499999999997</c:v>
                </c:pt>
                <c:pt idx="692">
                  <c:v>872.01599999999996</c:v>
                </c:pt>
                <c:pt idx="693">
                  <c:v>872.88699999999972</c:v>
                </c:pt>
                <c:pt idx="694">
                  <c:v>873.75199999999973</c:v>
                </c:pt>
                <c:pt idx="695">
                  <c:v>874.61400000000003</c:v>
                </c:pt>
                <c:pt idx="696">
                  <c:v>875.48400000000004</c:v>
                </c:pt>
                <c:pt idx="697">
                  <c:v>876.35399999999981</c:v>
                </c:pt>
                <c:pt idx="698">
                  <c:v>877.221</c:v>
                </c:pt>
                <c:pt idx="699">
                  <c:v>878.08500000000004</c:v>
                </c:pt>
                <c:pt idx="700">
                  <c:v>878.94499999999982</c:v>
                </c:pt>
                <c:pt idx="701">
                  <c:v>879.80899999999997</c:v>
                </c:pt>
                <c:pt idx="702">
                  <c:v>880.67</c:v>
                </c:pt>
                <c:pt idx="703">
                  <c:v>881.52800000000002</c:v>
                </c:pt>
                <c:pt idx="704">
                  <c:v>882.38199999999972</c:v>
                </c:pt>
                <c:pt idx="705">
                  <c:v>883.23</c:v>
                </c:pt>
                <c:pt idx="706">
                  <c:v>884.07600000000002</c:v>
                </c:pt>
                <c:pt idx="707">
                  <c:v>884.9219999999998</c:v>
                </c:pt>
                <c:pt idx="708">
                  <c:v>885.774</c:v>
                </c:pt>
                <c:pt idx="709">
                  <c:v>886.62900000000002</c:v>
                </c:pt>
                <c:pt idx="710">
                  <c:v>887.48500000000001</c:v>
                </c:pt>
                <c:pt idx="711">
                  <c:v>888.33699999999976</c:v>
                </c:pt>
                <c:pt idx="712">
                  <c:v>889.19200000000001</c:v>
                </c:pt>
                <c:pt idx="713">
                  <c:v>890.05</c:v>
                </c:pt>
                <c:pt idx="714">
                  <c:v>890.91</c:v>
                </c:pt>
                <c:pt idx="715">
                  <c:v>891.76699999999983</c:v>
                </c:pt>
                <c:pt idx="716">
                  <c:v>892.61699999999996</c:v>
                </c:pt>
                <c:pt idx="717">
                  <c:v>893.47</c:v>
                </c:pt>
                <c:pt idx="718">
                  <c:v>894.3209999999998</c:v>
                </c:pt>
                <c:pt idx="719">
                  <c:v>895.173</c:v>
                </c:pt>
                <c:pt idx="720">
                  <c:v>896.03399999999999</c:v>
                </c:pt>
                <c:pt idx="721">
                  <c:v>896.89199999999983</c:v>
                </c:pt>
                <c:pt idx="722">
                  <c:v>897.75300000000004</c:v>
                </c:pt>
                <c:pt idx="723">
                  <c:v>898.61099999999999</c:v>
                </c:pt>
                <c:pt idx="724">
                  <c:v>899.46699999999976</c:v>
                </c:pt>
                <c:pt idx="725">
                  <c:v>900.32299999999975</c:v>
                </c:pt>
                <c:pt idx="726">
                  <c:v>901.18</c:v>
                </c:pt>
                <c:pt idx="727">
                  <c:v>902.03599999999972</c:v>
                </c:pt>
                <c:pt idx="728">
                  <c:v>902.88900000000001</c:v>
                </c:pt>
                <c:pt idx="729">
                  <c:v>903.74300000000005</c:v>
                </c:pt>
                <c:pt idx="730">
                  <c:v>904.60299999999972</c:v>
                </c:pt>
                <c:pt idx="731">
                  <c:v>905.46199999999976</c:v>
                </c:pt>
                <c:pt idx="732">
                  <c:v>906.31899999999996</c:v>
                </c:pt>
                <c:pt idx="733">
                  <c:v>907.18399999999997</c:v>
                </c:pt>
                <c:pt idx="734">
                  <c:v>908.048</c:v>
                </c:pt>
                <c:pt idx="735">
                  <c:v>908.90800000000002</c:v>
                </c:pt>
                <c:pt idx="736">
                  <c:v>909.76599999999996</c:v>
                </c:pt>
                <c:pt idx="737">
                  <c:v>910.62199999999996</c:v>
                </c:pt>
                <c:pt idx="738">
                  <c:v>911.48699999999997</c:v>
                </c:pt>
                <c:pt idx="739">
                  <c:v>912.34799999999962</c:v>
                </c:pt>
                <c:pt idx="740">
                  <c:v>913.20399999999995</c:v>
                </c:pt>
                <c:pt idx="741">
                  <c:v>914.05799999999977</c:v>
                </c:pt>
                <c:pt idx="742">
                  <c:v>914.90800000000002</c:v>
                </c:pt>
                <c:pt idx="743">
                  <c:v>915.76099999999997</c:v>
                </c:pt>
                <c:pt idx="744">
                  <c:v>916.62199999999996</c:v>
                </c:pt>
                <c:pt idx="745">
                  <c:v>917.48500000000001</c:v>
                </c:pt>
                <c:pt idx="746">
                  <c:v>918.34399999999982</c:v>
                </c:pt>
                <c:pt idx="747">
                  <c:v>919.202</c:v>
                </c:pt>
                <c:pt idx="748">
                  <c:v>920.06099999999981</c:v>
                </c:pt>
                <c:pt idx="749">
                  <c:v>920.92099999999982</c:v>
                </c:pt>
                <c:pt idx="750">
                  <c:v>921.77599999999995</c:v>
                </c:pt>
                <c:pt idx="751">
                  <c:v>922.63099999999997</c:v>
                </c:pt>
                <c:pt idx="752">
                  <c:v>923.48099999999999</c:v>
                </c:pt>
                <c:pt idx="753">
                  <c:v>924.33099999999979</c:v>
                </c:pt>
                <c:pt idx="754">
                  <c:v>925.18100000000004</c:v>
                </c:pt>
                <c:pt idx="755">
                  <c:v>926.02800000000002</c:v>
                </c:pt>
                <c:pt idx="756">
                  <c:v>926.88099999999997</c:v>
                </c:pt>
                <c:pt idx="757">
                  <c:v>927.73500000000001</c:v>
                </c:pt>
                <c:pt idx="758">
                  <c:v>928.58900000000006</c:v>
                </c:pt>
                <c:pt idx="759">
                  <c:v>929.44899999999996</c:v>
                </c:pt>
                <c:pt idx="760">
                  <c:v>930.30799999999977</c:v>
                </c:pt>
                <c:pt idx="761">
                  <c:v>931.16800000000001</c:v>
                </c:pt>
                <c:pt idx="762">
                  <c:v>932.02599999999973</c:v>
                </c:pt>
                <c:pt idx="763">
                  <c:v>932.88099999999997</c:v>
                </c:pt>
                <c:pt idx="764">
                  <c:v>933.73400000000004</c:v>
                </c:pt>
                <c:pt idx="765">
                  <c:v>934.57600000000002</c:v>
                </c:pt>
                <c:pt idx="766">
                  <c:v>935.43499999999972</c:v>
                </c:pt>
                <c:pt idx="767">
                  <c:v>936.29899999999998</c:v>
                </c:pt>
                <c:pt idx="768">
                  <c:v>937.16099999999972</c:v>
                </c:pt>
                <c:pt idx="769">
                  <c:v>938.02199999999982</c:v>
                </c:pt>
                <c:pt idx="770">
                  <c:v>938.87</c:v>
                </c:pt>
                <c:pt idx="771">
                  <c:v>939.7</c:v>
                </c:pt>
                <c:pt idx="772">
                  <c:v>940.51800000000003</c:v>
                </c:pt>
                <c:pt idx="773">
                  <c:v>941.33499999999981</c:v>
                </c:pt>
                <c:pt idx="774">
                  <c:v>942.14499999999998</c:v>
                </c:pt>
                <c:pt idx="775">
                  <c:v>942.95599999999979</c:v>
                </c:pt>
                <c:pt idx="776">
                  <c:v>943.76499999999999</c:v>
                </c:pt>
                <c:pt idx="777">
                  <c:v>944.57500000000005</c:v>
                </c:pt>
                <c:pt idx="778">
                  <c:v>945.38300000000004</c:v>
                </c:pt>
                <c:pt idx="779">
                  <c:v>946.19200000000001</c:v>
                </c:pt>
                <c:pt idx="780">
                  <c:v>947.00199999999973</c:v>
                </c:pt>
                <c:pt idx="781">
                  <c:v>947.81399999999996</c:v>
                </c:pt>
                <c:pt idx="782">
                  <c:v>948.62699999999973</c:v>
                </c:pt>
                <c:pt idx="783">
                  <c:v>949.43799999999976</c:v>
                </c:pt>
                <c:pt idx="784">
                  <c:v>950.25599999999997</c:v>
                </c:pt>
                <c:pt idx="785">
                  <c:v>951.06499999999983</c:v>
                </c:pt>
                <c:pt idx="786">
                  <c:v>951.86799999999971</c:v>
                </c:pt>
                <c:pt idx="787">
                  <c:v>952.67200000000003</c:v>
                </c:pt>
                <c:pt idx="788">
                  <c:v>953.47900000000004</c:v>
                </c:pt>
                <c:pt idx="789">
                  <c:v>954.27599999999995</c:v>
                </c:pt>
                <c:pt idx="790">
                  <c:v>955.08299999999997</c:v>
                </c:pt>
                <c:pt idx="791">
                  <c:v>955.88900000000001</c:v>
                </c:pt>
                <c:pt idx="792">
                  <c:v>956.69600000000003</c:v>
                </c:pt>
                <c:pt idx="793">
                  <c:v>957.48900000000003</c:v>
                </c:pt>
                <c:pt idx="794">
                  <c:v>958.29200000000003</c:v>
                </c:pt>
                <c:pt idx="795">
                  <c:v>959.101</c:v>
                </c:pt>
                <c:pt idx="796">
                  <c:v>959.91300000000001</c:v>
                </c:pt>
                <c:pt idx="797">
                  <c:v>960.726</c:v>
                </c:pt>
                <c:pt idx="798">
                  <c:v>961.53599999999972</c:v>
                </c:pt>
                <c:pt idx="799">
                  <c:v>962.35099999999977</c:v>
                </c:pt>
                <c:pt idx="800">
                  <c:v>963.16</c:v>
                </c:pt>
                <c:pt idx="801">
                  <c:v>963.96899999999982</c:v>
                </c:pt>
                <c:pt idx="802">
                  <c:v>964.779</c:v>
                </c:pt>
                <c:pt idx="803">
                  <c:v>965.58900000000006</c:v>
                </c:pt>
                <c:pt idx="804">
                  <c:v>966.399</c:v>
                </c:pt>
                <c:pt idx="805">
                  <c:v>967.21100000000001</c:v>
                </c:pt>
                <c:pt idx="806">
                  <c:v>968.02099999999996</c:v>
                </c:pt>
                <c:pt idx="807">
                  <c:v>968.83299999999974</c:v>
                </c:pt>
                <c:pt idx="808">
                  <c:v>969.64699999999982</c:v>
                </c:pt>
                <c:pt idx="809">
                  <c:v>970.46199999999976</c:v>
                </c:pt>
                <c:pt idx="810">
                  <c:v>971.27700000000004</c:v>
                </c:pt>
                <c:pt idx="811">
                  <c:v>972.09299999999996</c:v>
                </c:pt>
                <c:pt idx="812">
                  <c:v>972.90300000000002</c:v>
                </c:pt>
                <c:pt idx="813">
                  <c:v>973.71400000000006</c:v>
                </c:pt>
                <c:pt idx="814">
                  <c:v>974.52699999999982</c:v>
                </c:pt>
                <c:pt idx="815">
                  <c:v>975.34199999999976</c:v>
                </c:pt>
                <c:pt idx="816">
                  <c:v>976.15899999999999</c:v>
                </c:pt>
                <c:pt idx="817">
                  <c:v>976.97400000000005</c:v>
                </c:pt>
                <c:pt idx="818">
                  <c:v>977.78800000000001</c:v>
                </c:pt>
                <c:pt idx="819">
                  <c:v>978.60299999999972</c:v>
                </c:pt>
                <c:pt idx="820">
                  <c:v>979.4169999999998</c:v>
                </c:pt>
                <c:pt idx="821">
                  <c:v>980.23299999999972</c:v>
                </c:pt>
                <c:pt idx="822">
                  <c:v>981.05099999999982</c:v>
                </c:pt>
                <c:pt idx="823">
                  <c:v>981.86599999999976</c:v>
                </c:pt>
                <c:pt idx="824">
                  <c:v>982.67100000000005</c:v>
                </c:pt>
                <c:pt idx="825">
                  <c:v>983.47</c:v>
                </c:pt>
                <c:pt idx="826">
                  <c:v>984.27200000000005</c:v>
                </c:pt>
                <c:pt idx="827">
                  <c:v>985.08199999999999</c:v>
                </c:pt>
                <c:pt idx="828">
                  <c:v>985.93299999999977</c:v>
                </c:pt>
                <c:pt idx="829">
                  <c:v>986.81899999999996</c:v>
                </c:pt>
                <c:pt idx="830">
                  <c:v>987.721</c:v>
                </c:pt>
                <c:pt idx="831">
                  <c:v>988.63599999999997</c:v>
                </c:pt>
                <c:pt idx="832">
                  <c:v>989.55899999999997</c:v>
                </c:pt>
                <c:pt idx="833">
                  <c:v>990.49099999999999</c:v>
                </c:pt>
                <c:pt idx="834">
                  <c:v>991.41099999999972</c:v>
                </c:pt>
                <c:pt idx="835">
                  <c:v>992.33199999999977</c:v>
                </c:pt>
                <c:pt idx="836">
                  <c:v>993.25400000000002</c:v>
                </c:pt>
                <c:pt idx="837">
                  <c:v>994.18</c:v>
                </c:pt>
                <c:pt idx="838">
                  <c:v>995.1</c:v>
                </c:pt>
                <c:pt idx="839">
                  <c:v>996.01599999999996</c:v>
                </c:pt>
                <c:pt idx="840">
                  <c:v>996.93899999999996</c:v>
                </c:pt>
                <c:pt idx="841">
                  <c:v>997.86099999999976</c:v>
                </c:pt>
                <c:pt idx="842">
                  <c:v>998.79100000000005</c:v>
                </c:pt>
                <c:pt idx="843">
                  <c:v>999.72199999999998</c:v>
                </c:pt>
                <c:pt idx="844">
                  <c:v>1000.648</c:v>
                </c:pt>
                <c:pt idx="845">
                  <c:v>1001.579</c:v>
                </c:pt>
                <c:pt idx="846">
                  <c:v>1002.511</c:v>
                </c:pt>
                <c:pt idx="847">
                  <c:v>1003.437</c:v>
                </c:pt>
                <c:pt idx="848">
                  <c:v>1004.359</c:v>
                </c:pt>
                <c:pt idx="849">
                  <c:v>1005.287</c:v>
                </c:pt>
                <c:pt idx="850">
                  <c:v>1006.2190000000001</c:v>
                </c:pt>
                <c:pt idx="851">
                  <c:v>1007.147</c:v>
                </c:pt>
                <c:pt idx="852">
                  <c:v>1008.074</c:v>
                </c:pt>
                <c:pt idx="853">
                  <c:v>1009</c:v>
                </c:pt>
                <c:pt idx="854">
                  <c:v>1009.929</c:v>
                </c:pt>
                <c:pt idx="855">
                  <c:v>1010.8579999999999</c:v>
                </c:pt>
                <c:pt idx="856">
                  <c:v>1011.789</c:v>
                </c:pt>
                <c:pt idx="857">
                  <c:v>1012.717</c:v>
                </c:pt>
                <c:pt idx="858">
                  <c:v>1013.647</c:v>
                </c:pt>
                <c:pt idx="859">
                  <c:v>1014.577</c:v>
                </c:pt>
                <c:pt idx="860">
                  <c:v>1015.502</c:v>
                </c:pt>
                <c:pt idx="861">
                  <c:v>1016.428</c:v>
                </c:pt>
                <c:pt idx="862">
                  <c:v>1017.357</c:v>
                </c:pt>
                <c:pt idx="863">
                  <c:v>1018.284</c:v>
                </c:pt>
                <c:pt idx="864">
                  <c:v>1019.215</c:v>
                </c:pt>
                <c:pt idx="865">
                  <c:v>1020.14</c:v>
                </c:pt>
                <c:pt idx="866">
                  <c:v>1021.064</c:v>
                </c:pt>
                <c:pt idx="867">
                  <c:v>1021.994</c:v>
                </c:pt>
                <c:pt idx="868">
                  <c:v>1022.922</c:v>
                </c:pt>
                <c:pt idx="869">
                  <c:v>1023.847</c:v>
                </c:pt>
                <c:pt idx="870">
                  <c:v>1024.7719999999999</c:v>
                </c:pt>
                <c:pt idx="871">
                  <c:v>1025.6959999999999</c:v>
                </c:pt>
                <c:pt idx="872">
                  <c:v>1026.627</c:v>
                </c:pt>
                <c:pt idx="873">
                  <c:v>1027.568</c:v>
                </c:pt>
                <c:pt idx="874">
                  <c:v>1028.5050000000001</c:v>
                </c:pt>
                <c:pt idx="875">
                  <c:v>1029.4349999999999</c:v>
                </c:pt>
                <c:pt idx="876">
                  <c:v>1030.3589999999999</c:v>
                </c:pt>
                <c:pt idx="877">
                  <c:v>1031.289</c:v>
                </c:pt>
                <c:pt idx="878">
                  <c:v>1032.2149999999999</c:v>
                </c:pt>
                <c:pt idx="879">
                  <c:v>1033.1410000000001</c:v>
                </c:pt>
                <c:pt idx="880">
                  <c:v>1034.079</c:v>
                </c:pt>
                <c:pt idx="881">
                  <c:v>1034.998</c:v>
                </c:pt>
                <c:pt idx="882">
                  <c:v>1035.93</c:v>
                </c:pt>
                <c:pt idx="883">
                  <c:v>1036.855</c:v>
                </c:pt>
                <c:pt idx="884">
                  <c:v>1037.78</c:v>
                </c:pt>
                <c:pt idx="885">
                  <c:v>1038.7070000000001</c:v>
                </c:pt>
                <c:pt idx="886">
                  <c:v>1039.623</c:v>
                </c:pt>
                <c:pt idx="887">
                  <c:v>1040.53</c:v>
                </c:pt>
                <c:pt idx="888">
                  <c:v>1041.4269999999999</c:v>
                </c:pt>
                <c:pt idx="889">
                  <c:v>1042.317</c:v>
                </c:pt>
                <c:pt idx="890">
                  <c:v>1043.2070000000001</c:v>
                </c:pt>
                <c:pt idx="891">
                  <c:v>1044.1010000000001</c:v>
                </c:pt>
                <c:pt idx="892">
                  <c:v>1044.9939999999999</c:v>
                </c:pt>
                <c:pt idx="893">
                  <c:v>1045.8879999999999</c:v>
                </c:pt>
                <c:pt idx="894">
                  <c:v>1046.7850000000001</c:v>
                </c:pt>
                <c:pt idx="895">
                  <c:v>1047.681</c:v>
                </c:pt>
                <c:pt idx="896">
                  <c:v>1048.57</c:v>
                </c:pt>
                <c:pt idx="897">
                  <c:v>1049.461</c:v>
                </c:pt>
                <c:pt idx="898">
                  <c:v>1050.3489999999999</c:v>
                </c:pt>
                <c:pt idx="899">
                  <c:v>1051.2339999999999</c:v>
                </c:pt>
                <c:pt idx="900">
                  <c:v>1052.1189999999999</c:v>
                </c:pt>
                <c:pt idx="901">
                  <c:v>1053.0029999999999</c:v>
                </c:pt>
                <c:pt idx="902">
                  <c:v>1053.885</c:v>
                </c:pt>
                <c:pt idx="903">
                  <c:v>1054.7660000000001</c:v>
                </c:pt>
                <c:pt idx="904">
                  <c:v>1055.643</c:v>
                </c:pt>
                <c:pt idx="905">
                  <c:v>1056.5139999999999</c:v>
                </c:pt>
                <c:pt idx="906">
                  <c:v>1057.383</c:v>
                </c:pt>
                <c:pt idx="907">
                  <c:v>1058.251</c:v>
                </c:pt>
                <c:pt idx="908">
                  <c:v>1059.123</c:v>
                </c:pt>
                <c:pt idx="909">
                  <c:v>1060</c:v>
                </c:pt>
                <c:pt idx="910">
                  <c:v>1060.8789999999999</c:v>
                </c:pt>
                <c:pt idx="911">
                  <c:v>1061.76</c:v>
                </c:pt>
                <c:pt idx="912">
                  <c:v>1062.6410000000001</c:v>
                </c:pt>
                <c:pt idx="913">
                  <c:v>1063.52</c:v>
                </c:pt>
                <c:pt idx="914">
                  <c:v>1064.3969999999999</c:v>
                </c:pt>
                <c:pt idx="915">
                  <c:v>1065.2729999999999</c:v>
                </c:pt>
                <c:pt idx="916">
                  <c:v>1066.152</c:v>
                </c:pt>
                <c:pt idx="917">
                  <c:v>1067.03</c:v>
                </c:pt>
              </c:numCache>
            </c:numRef>
          </c:xVal>
          <c:yVal>
            <c:numRef>
              <c:f>Coke!$O$6:$O$923</c:f>
              <c:numCache>
                <c:formatCode>General</c:formatCode>
                <c:ptCount val="918"/>
                <c:pt idx="0">
                  <c:v>1</c:v>
                </c:pt>
                <c:pt idx="1">
                  <c:v>0.99949846683215204</c:v>
                </c:pt>
                <c:pt idx="2">
                  <c:v>0.99899693366430298</c:v>
                </c:pt>
                <c:pt idx="3">
                  <c:v>0.99879378098871896</c:v>
                </c:pt>
                <c:pt idx="4">
                  <c:v>0.99828589929975697</c:v>
                </c:pt>
                <c:pt idx="5">
                  <c:v>0.99747963711853405</c:v>
                </c:pt>
                <c:pt idx="6">
                  <c:v>0.99677495127510096</c:v>
                </c:pt>
                <c:pt idx="7">
                  <c:v>0.99596868909387504</c:v>
                </c:pt>
                <c:pt idx="8">
                  <c:v>0.99526400325044095</c:v>
                </c:pt>
                <c:pt idx="9">
                  <c:v>0.99455296888589895</c:v>
                </c:pt>
                <c:pt idx="10">
                  <c:v>0.99384828304246597</c:v>
                </c:pt>
                <c:pt idx="11">
                  <c:v>0.99304202086124005</c:v>
                </c:pt>
                <c:pt idx="12">
                  <c:v>0.99243891135560003</c:v>
                </c:pt>
                <c:pt idx="13">
                  <c:v>0.99142314797767805</c:v>
                </c:pt>
                <c:pt idx="14">
                  <c:v>0.99021692896639801</c:v>
                </c:pt>
                <c:pt idx="15">
                  <c:v>0.98941066678517198</c:v>
                </c:pt>
                <c:pt idx="16">
                  <c:v>0.98829967559057197</c:v>
                </c:pt>
                <c:pt idx="17">
                  <c:v>0.98729660925487495</c:v>
                </c:pt>
                <c:pt idx="18">
                  <c:v>0.985976116863578</c:v>
                </c:pt>
                <c:pt idx="19">
                  <c:v>0.98466832151450401</c:v>
                </c:pt>
                <c:pt idx="20">
                  <c:v>0.98366525517880699</c:v>
                </c:pt>
                <c:pt idx="21">
                  <c:v>0.98204638229524499</c:v>
                </c:pt>
                <c:pt idx="22">
                  <c:v>0.98094173962175502</c:v>
                </c:pt>
                <c:pt idx="23">
                  <c:v>0.98013547744053098</c:v>
                </c:pt>
                <c:pt idx="24">
                  <c:v>0.97882133357034395</c:v>
                </c:pt>
                <c:pt idx="25">
                  <c:v>0.97690408019451802</c:v>
                </c:pt>
                <c:pt idx="26">
                  <c:v>0.97518997949427799</c:v>
                </c:pt>
                <c:pt idx="27">
                  <c:v>0.97357745513182603</c:v>
                </c:pt>
                <c:pt idx="28">
                  <c:v>0.97175542957268102</c:v>
                </c:pt>
                <c:pt idx="29">
                  <c:v>0.97004767739355102</c:v>
                </c:pt>
                <c:pt idx="30">
                  <c:v>0.96843515303110095</c:v>
                </c:pt>
                <c:pt idx="31">
                  <c:v>0.96661312747195605</c:v>
                </c:pt>
                <c:pt idx="32">
                  <c:v>0.964695874096129</c:v>
                </c:pt>
                <c:pt idx="33">
                  <c:v>0.96217551121466205</c:v>
                </c:pt>
                <c:pt idx="34">
                  <c:v>0.96076613952779599</c:v>
                </c:pt>
                <c:pt idx="35">
                  <c:v>0.95895046248976301</c:v>
                </c:pt>
                <c:pt idx="36">
                  <c:v>0.95683005643835195</c:v>
                </c:pt>
                <c:pt idx="37">
                  <c:v>0.95481122672473295</c:v>
                </c:pt>
                <c:pt idx="38">
                  <c:v>0.95249401651885302</c:v>
                </c:pt>
                <c:pt idx="39">
                  <c:v>0.95017045779185805</c:v>
                </c:pt>
                <c:pt idx="40">
                  <c:v>0.94815797659935197</c:v>
                </c:pt>
                <c:pt idx="41">
                  <c:v>0.945834417872357</c:v>
                </c:pt>
                <c:pt idx="42">
                  <c:v>0.94372036034205697</c:v>
                </c:pt>
                <c:pt idx="43">
                  <c:v>0.94079369210942299</c:v>
                </c:pt>
                <c:pt idx="44">
                  <c:v>0.93796860021458095</c:v>
                </c:pt>
                <c:pt idx="45">
                  <c:v>0.935448237333112</c:v>
                </c:pt>
                <c:pt idx="46">
                  <c:v>0.93313102712723095</c:v>
                </c:pt>
                <c:pt idx="47">
                  <c:v>0.93040751157017998</c:v>
                </c:pt>
                <c:pt idx="48">
                  <c:v>0.92768399601312801</c:v>
                </c:pt>
                <c:pt idx="49">
                  <c:v>0.92496048045607704</c:v>
                </c:pt>
                <c:pt idx="50">
                  <c:v>0.92233219271570599</c:v>
                </c:pt>
                <c:pt idx="51">
                  <c:v>0.91960867715865702</c:v>
                </c:pt>
                <c:pt idx="52">
                  <c:v>0.916586781109341</c:v>
                </c:pt>
                <c:pt idx="53">
                  <c:v>0.91355853653891295</c:v>
                </c:pt>
                <c:pt idx="54">
                  <c:v>0.91073979316518305</c:v>
                </c:pt>
                <c:pt idx="55">
                  <c:v>0.908111505424812</c:v>
                </c:pt>
                <c:pt idx="56">
                  <c:v>0.90519118571328905</c:v>
                </c:pt>
                <c:pt idx="57">
                  <c:v>0.90246767015623697</c:v>
                </c:pt>
                <c:pt idx="58">
                  <c:v>0.89903312023464099</c:v>
                </c:pt>
                <c:pt idx="59">
                  <c:v>0.89590964784753402</c:v>
                </c:pt>
                <c:pt idx="60">
                  <c:v>0.89288140327710697</c:v>
                </c:pt>
                <c:pt idx="61">
                  <c:v>0.890157887720055</c:v>
                </c:pt>
                <c:pt idx="62">
                  <c:v>0.88702806681183699</c:v>
                </c:pt>
                <c:pt idx="63">
                  <c:v>0.88349828907355898</c:v>
                </c:pt>
                <c:pt idx="64">
                  <c:v>0.88007643619418896</c:v>
                </c:pt>
                <c:pt idx="65">
                  <c:v>0.87643873359700897</c:v>
                </c:pt>
                <c:pt idx="66">
                  <c:v>0.87311210853431598</c:v>
                </c:pt>
                <c:pt idx="67">
                  <c:v>0.86977913495051296</c:v>
                </c:pt>
                <c:pt idx="68">
                  <c:v>0.86635728207114204</c:v>
                </c:pt>
                <c:pt idx="69">
                  <c:v>0.86302430848733802</c:v>
                </c:pt>
                <c:pt idx="70">
                  <c:v>0.85949453074906301</c:v>
                </c:pt>
                <c:pt idx="71">
                  <c:v>0.85596475301078501</c:v>
                </c:pt>
                <c:pt idx="72">
                  <c:v>0.85192709358355101</c:v>
                </c:pt>
                <c:pt idx="73">
                  <c:v>0.84809258683189703</c:v>
                </c:pt>
                <c:pt idx="74">
                  <c:v>0.84406127592577396</c:v>
                </c:pt>
                <c:pt idx="75">
                  <c:v>0.84022676917411998</c:v>
                </c:pt>
                <c:pt idx="76">
                  <c:v>0.83660176361916405</c:v>
                </c:pt>
                <c:pt idx="77">
                  <c:v>0.83297040954309598</c:v>
                </c:pt>
                <c:pt idx="78">
                  <c:v>0.82903432645365205</c:v>
                </c:pt>
                <c:pt idx="79">
                  <c:v>0.82510459188531904</c:v>
                </c:pt>
                <c:pt idx="80">
                  <c:v>0.82055905076912306</c:v>
                </c:pt>
                <c:pt idx="81">
                  <c:v>0.81641981500409599</c:v>
                </c:pt>
                <c:pt idx="82">
                  <c:v>0.81259165677355405</c:v>
                </c:pt>
                <c:pt idx="83">
                  <c:v>0.80895395417637395</c:v>
                </c:pt>
                <c:pt idx="84">
                  <c:v>0.80502421960804205</c:v>
                </c:pt>
                <c:pt idx="85">
                  <c:v>0.80119606137750199</c:v>
                </c:pt>
                <c:pt idx="86">
                  <c:v>0.79725997828805795</c:v>
                </c:pt>
                <c:pt idx="87">
                  <c:v>0.79342547153640597</c:v>
                </c:pt>
                <c:pt idx="88">
                  <c:v>0.78939416063028101</c:v>
                </c:pt>
                <c:pt idx="89">
                  <c:v>0.78525492486525095</c:v>
                </c:pt>
                <c:pt idx="90">
                  <c:v>0.78142041811359997</c:v>
                </c:pt>
                <c:pt idx="91">
                  <c:v>0.77718595453189199</c:v>
                </c:pt>
                <c:pt idx="92">
                  <c:v>0.77314829510465499</c:v>
                </c:pt>
                <c:pt idx="93">
                  <c:v>0.76891383152294601</c:v>
                </c:pt>
                <c:pt idx="94">
                  <c:v>0.76478094427903098</c:v>
                </c:pt>
                <c:pt idx="95">
                  <c:v>0.76084486118958705</c:v>
                </c:pt>
                <c:pt idx="96">
                  <c:v>0.75701035443793296</c:v>
                </c:pt>
                <c:pt idx="97">
                  <c:v>0.75317584768628099</c:v>
                </c:pt>
                <c:pt idx="98">
                  <c:v>0.748941384104573</c:v>
                </c:pt>
                <c:pt idx="99">
                  <c:v>0.74491007319844804</c:v>
                </c:pt>
                <c:pt idx="100">
                  <c:v>0.74047245694115604</c:v>
                </c:pt>
                <c:pt idx="101">
                  <c:v>0.73673317800618299</c:v>
                </c:pt>
                <c:pt idx="102">
                  <c:v>0.73270186710005802</c:v>
                </c:pt>
                <c:pt idx="103">
                  <c:v>0.72886736034840705</c:v>
                </c:pt>
                <c:pt idx="104">
                  <c:v>0.72514077845565805</c:v>
                </c:pt>
                <c:pt idx="105">
                  <c:v>0.72120469536621301</c:v>
                </c:pt>
                <c:pt idx="106">
                  <c:v>0.717674917627938</c:v>
                </c:pt>
                <c:pt idx="107">
                  <c:v>0.71404991207298196</c:v>
                </c:pt>
                <c:pt idx="108">
                  <c:v>0.71011382898353803</c:v>
                </c:pt>
                <c:pt idx="109">
                  <c:v>0.70587301688071802</c:v>
                </c:pt>
                <c:pt idx="110">
                  <c:v>0.702540043296914</c:v>
                </c:pt>
                <c:pt idx="111">
                  <c:v>0.69891503774195696</c:v>
                </c:pt>
                <c:pt idx="112">
                  <c:v>0.69568998901705803</c:v>
                </c:pt>
                <c:pt idx="113">
                  <c:v>0.69367115930344003</c:v>
                </c:pt>
                <c:pt idx="114">
                  <c:v>0.69054133839522203</c:v>
                </c:pt>
                <c:pt idx="115">
                  <c:v>0.68640210263019197</c:v>
                </c:pt>
                <c:pt idx="116">
                  <c:v>0.68297390122970902</c:v>
                </c:pt>
                <c:pt idx="117">
                  <c:v>0.679952005180393</c:v>
                </c:pt>
                <c:pt idx="118">
                  <c:v>0.67682853279328703</c:v>
                </c:pt>
                <c:pt idx="119">
                  <c:v>0.67389551603953801</c:v>
                </c:pt>
                <c:pt idx="120">
                  <c:v>0.67077204365243104</c:v>
                </c:pt>
                <c:pt idx="121">
                  <c:v>0.667235917393044</c:v>
                </c:pt>
                <c:pt idx="122">
                  <c:v>0.66381406451367098</c:v>
                </c:pt>
                <c:pt idx="123">
                  <c:v>0.66048109092986795</c:v>
                </c:pt>
                <c:pt idx="124">
                  <c:v>0.65715446586717596</c:v>
                </c:pt>
                <c:pt idx="125">
                  <c:v>0.65403099348006899</c:v>
                </c:pt>
                <c:pt idx="126">
                  <c:v>0.65090117257184898</c:v>
                </c:pt>
                <c:pt idx="127">
                  <c:v>0.64787292800142104</c:v>
                </c:pt>
                <c:pt idx="128">
                  <c:v>0.64474945561431496</c:v>
                </c:pt>
                <c:pt idx="129">
                  <c:v>0.64172121104388702</c:v>
                </c:pt>
                <c:pt idx="130">
                  <c:v>0.63849616231898698</c:v>
                </c:pt>
                <c:pt idx="131">
                  <c:v>0.63536634141076898</c:v>
                </c:pt>
                <c:pt idx="132">
                  <c:v>0.63223652050254897</c:v>
                </c:pt>
                <c:pt idx="133">
                  <c:v>0.62931620079102502</c:v>
                </c:pt>
                <c:pt idx="134">
                  <c:v>0.62619272840391904</c:v>
                </c:pt>
                <c:pt idx="135">
                  <c:v>0.62336763650907501</c:v>
                </c:pt>
                <c:pt idx="136">
                  <c:v>0.62044096827644002</c:v>
                </c:pt>
                <c:pt idx="137">
                  <c:v>0.61751430004380503</c:v>
                </c:pt>
                <c:pt idx="138">
                  <c:v>0.61458763181117004</c:v>
                </c:pt>
                <c:pt idx="139">
                  <c:v>0.61176253991632501</c:v>
                </c:pt>
                <c:pt idx="140">
                  <c:v>0.60894379654259501</c:v>
                </c:pt>
                <c:pt idx="141">
                  <c:v>0.60591555197216695</c:v>
                </c:pt>
                <c:pt idx="142">
                  <c:v>0.60278573106394895</c:v>
                </c:pt>
                <c:pt idx="143">
                  <c:v>0.59996063916910503</c:v>
                </c:pt>
                <c:pt idx="144">
                  <c:v>0.59683716678199805</c:v>
                </c:pt>
                <c:pt idx="145">
                  <c:v>0.59401207488715402</c:v>
                </c:pt>
                <c:pt idx="146">
                  <c:v>0.59128855933010505</c:v>
                </c:pt>
                <c:pt idx="147">
                  <c:v>0.58856504377305296</c:v>
                </c:pt>
                <c:pt idx="148">
                  <c:v>0.58563837554041798</c:v>
                </c:pt>
                <c:pt idx="149">
                  <c:v>0.58271805582889502</c:v>
                </c:pt>
                <c:pt idx="150">
                  <c:v>0.579785039075148</c:v>
                </c:pt>
                <c:pt idx="151">
                  <c:v>0.57716944837700102</c:v>
                </c:pt>
                <c:pt idx="152">
                  <c:v>0.57475066183332602</c:v>
                </c:pt>
                <c:pt idx="153">
                  <c:v>0.57222395043074803</c:v>
                </c:pt>
                <c:pt idx="154">
                  <c:v>0.56899890170584799</c:v>
                </c:pt>
                <c:pt idx="155">
                  <c:v>0.56708164833002095</c:v>
                </c:pt>
                <c:pt idx="156">
                  <c:v>0.56516439495419502</c:v>
                </c:pt>
                <c:pt idx="157">
                  <c:v>0.56172984503260104</c:v>
                </c:pt>
                <c:pt idx="158">
                  <c:v>0.55880952532107697</c:v>
                </c:pt>
                <c:pt idx="159">
                  <c:v>0.556086009764026</c:v>
                </c:pt>
                <c:pt idx="160">
                  <c:v>0.55356564688255905</c:v>
                </c:pt>
                <c:pt idx="161">
                  <c:v>0.55044217449545096</c:v>
                </c:pt>
                <c:pt idx="162">
                  <c:v>0.54741392992502302</c:v>
                </c:pt>
                <c:pt idx="163">
                  <c:v>0.54498879486023799</c:v>
                </c:pt>
                <c:pt idx="164">
                  <c:v>0.54276681247103398</c:v>
                </c:pt>
                <c:pt idx="165">
                  <c:v>0.53974491642172095</c:v>
                </c:pt>
                <c:pt idx="166">
                  <c:v>0.53661509551349995</c:v>
                </c:pt>
                <c:pt idx="167">
                  <c:v>0.53349162312639398</c:v>
                </c:pt>
                <c:pt idx="168">
                  <c:v>0.53056495489375599</c:v>
                </c:pt>
                <c:pt idx="169">
                  <c:v>0.52773986299891396</c:v>
                </c:pt>
                <c:pt idx="170">
                  <c:v>0.52411485744395803</c:v>
                </c:pt>
                <c:pt idx="171">
                  <c:v>0.51987404534113801</c:v>
                </c:pt>
                <c:pt idx="172">
                  <c:v>0.51573480957610995</c:v>
                </c:pt>
                <c:pt idx="173">
                  <c:v>0.51231295669673704</c:v>
                </c:pt>
                <c:pt idx="174">
                  <c:v>0.50827529726950005</c:v>
                </c:pt>
                <c:pt idx="175">
                  <c:v>0.50473917101011301</c:v>
                </c:pt>
                <c:pt idx="176">
                  <c:v>0.50050470742840503</c:v>
                </c:pt>
                <c:pt idx="177">
                  <c:v>0.49687335335233701</c:v>
                </c:pt>
                <c:pt idx="178">
                  <c:v>0.49374988096522998</c:v>
                </c:pt>
                <c:pt idx="179">
                  <c:v>0.49042325590253799</c:v>
                </c:pt>
                <c:pt idx="180">
                  <c:v>0.48719820717763901</c:v>
                </c:pt>
                <c:pt idx="181">
                  <c:v>0.48476672359174</c:v>
                </c:pt>
                <c:pt idx="182">
                  <c:v>0.48225270923138502</c:v>
                </c:pt>
                <c:pt idx="183">
                  <c:v>0.47983392268771002</c:v>
                </c:pt>
                <c:pt idx="184">
                  <c:v>0.477110407130658</c:v>
                </c:pt>
                <c:pt idx="185">
                  <c:v>0.47417739037691198</c:v>
                </c:pt>
                <c:pt idx="186">
                  <c:v>0.47125707066538802</c:v>
                </c:pt>
                <c:pt idx="187">
                  <c:v>0.46914301313509099</c:v>
                </c:pt>
                <c:pt idx="188">
                  <c:v>0.46692103074588698</c:v>
                </c:pt>
                <c:pt idx="189">
                  <c:v>0.46459747201889301</c:v>
                </c:pt>
                <c:pt idx="190">
                  <c:v>0.46258499082638599</c:v>
                </c:pt>
                <c:pt idx="191">
                  <c:v>0.46036300843718397</c:v>
                </c:pt>
                <c:pt idx="192">
                  <c:v>0.45803944971019001</c:v>
                </c:pt>
                <c:pt idx="193">
                  <c:v>0.455620663166516</c:v>
                </c:pt>
                <c:pt idx="194">
                  <c:v>0.45350660563621698</c:v>
                </c:pt>
                <c:pt idx="195">
                  <c:v>0.45128462324701502</c:v>
                </c:pt>
                <c:pt idx="196">
                  <c:v>0.44946894620897998</c:v>
                </c:pt>
                <c:pt idx="197">
                  <c:v>0.44734854015757097</c:v>
                </c:pt>
                <c:pt idx="198">
                  <c:v>0.44543128678174498</c:v>
                </c:pt>
                <c:pt idx="199">
                  <c:v>0.443215652913653</c:v>
                </c:pt>
                <c:pt idx="200">
                  <c:v>0.44109524686224399</c:v>
                </c:pt>
                <c:pt idx="201">
                  <c:v>0.43857488398077599</c:v>
                </c:pt>
                <c:pt idx="202">
                  <c:v>0.43656240278827102</c:v>
                </c:pt>
                <c:pt idx="203">
                  <c:v>0.43474037722912401</c:v>
                </c:pt>
                <c:pt idx="204">
                  <c:v>0.43272789603661799</c:v>
                </c:pt>
                <c:pt idx="205">
                  <c:v>0.43070906632299899</c:v>
                </c:pt>
                <c:pt idx="206">
                  <c:v>0.42889338928496601</c:v>
                </c:pt>
                <c:pt idx="207">
                  <c:v>0.42656983055797199</c:v>
                </c:pt>
                <c:pt idx="208">
                  <c:v>0.42486207837884099</c:v>
                </c:pt>
                <c:pt idx="209">
                  <c:v>0.42273532380632001</c:v>
                </c:pt>
                <c:pt idx="210">
                  <c:v>0.42072284261381399</c:v>
                </c:pt>
                <c:pt idx="211">
                  <c:v>0.41911031825136402</c:v>
                </c:pt>
                <c:pt idx="212">
                  <c:v>0.41759302170559298</c:v>
                </c:pt>
                <c:pt idx="213">
                  <c:v>0.41598049734314302</c:v>
                </c:pt>
                <c:pt idx="214">
                  <c:v>0.41406324396731797</c:v>
                </c:pt>
                <c:pt idx="215">
                  <c:v>0.412349143267075</c:v>
                </c:pt>
                <c:pt idx="216">
                  <c:v>0.410228737215666</c:v>
                </c:pt>
                <c:pt idx="217">
                  <c:v>0.407809950671991</c:v>
                </c:pt>
                <c:pt idx="218">
                  <c:v>0.40629265412622201</c:v>
                </c:pt>
                <c:pt idx="219">
                  <c:v>0.40458490194709201</c:v>
                </c:pt>
                <c:pt idx="220">
                  <c:v>0.40327075807690599</c:v>
                </c:pt>
                <c:pt idx="221">
                  <c:v>0.40186138639003999</c:v>
                </c:pt>
                <c:pt idx="222">
                  <c:v>0.39974098033863098</c:v>
                </c:pt>
                <c:pt idx="223">
                  <c:v>0.39782372696280299</c:v>
                </c:pt>
                <c:pt idx="224">
                  <c:v>0.39621120260035297</c:v>
                </c:pt>
                <c:pt idx="225">
                  <c:v>0.394897058730168</c:v>
                </c:pt>
                <c:pt idx="226">
                  <c:v>0.39318295802992798</c:v>
                </c:pt>
                <c:pt idx="227">
                  <c:v>0.39157043366747601</c:v>
                </c:pt>
                <c:pt idx="228">
                  <c:v>0.38965318029165003</c:v>
                </c:pt>
                <c:pt idx="229">
                  <c:v>0.38823746008367399</c:v>
                </c:pt>
                <c:pt idx="230">
                  <c:v>0.386529707904544</c:v>
                </c:pt>
                <c:pt idx="231">
                  <c:v>0.38551394452662302</c:v>
                </c:pt>
                <c:pt idx="232">
                  <c:v>0.38420614917754897</c:v>
                </c:pt>
                <c:pt idx="233">
                  <c:v>0.38228889580172398</c:v>
                </c:pt>
                <c:pt idx="234">
                  <c:v>0.38077794777706497</c:v>
                </c:pt>
                <c:pt idx="235">
                  <c:v>0.379673305103577</c:v>
                </c:pt>
                <c:pt idx="236">
                  <c:v>0.378054432220015</c:v>
                </c:pt>
                <c:pt idx="237">
                  <c:v>0.37614352736530099</c:v>
                </c:pt>
                <c:pt idx="238">
                  <c:v>0.37462623081953</c:v>
                </c:pt>
                <c:pt idx="239">
                  <c:v>0.37311528279487399</c:v>
                </c:pt>
                <c:pt idx="240">
                  <c:v>0.3718074874458</c:v>
                </c:pt>
                <c:pt idx="241">
                  <c:v>0.370486995054503</c:v>
                </c:pt>
                <c:pt idx="242">
                  <c:v>0.369077623367637</c:v>
                </c:pt>
                <c:pt idx="243">
                  <c:v>0.36776347949745097</c:v>
                </c:pt>
                <c:pt idx="244">
                  <c:v>0.36655726048616999</c:v>
                </c:pt>
                <c:pt idx="245">
                  <c:v>0.36524311661598502</c:v>
                </c:pt>
                <c:pt idx="246">
                  <c:v>0.36373216859132601</c:v>
                </c:pt>
                <c:pt idx="247">
                  <c:v>0.36272275373451701</c:v>
                </c:pt>
                <c:pt idx="248">
                  <c:v>0.36161811106102898</c:v>
                </c:pt>
                <c:pt idx="249">
                  <c:v>0.360602347683108</c:v>
                </c:pt>
                <c:pt idx="250">
                  <c:v>0.359091399658449</c:v>
                </c:pt>
                <c:pt idx="251">
                  <c:v>0.35757410311268001</c:v>
                </c:pt>
                <c:pt idx="252">
                  <c:v>0.356063155088021</c:v>
                </c:pt>
                <c:pt idx="253">
                  <c:v>0.35506008875232598</c:v>
                </c:pt>
                <c:pt idx="254">
                  <c:v>0.353644368544348</c:v>
                </c:pt>
                <c:pt idx="255">
                  <c:v>0.35243180101195498</c:v>
                </c:pt>
                <c:pt idx="256">
                  <c:v>0.351225582000672</c:v>
                </c:pt>
                <c:pt idx="257">
                  <c:v>0.35011459080607199</c:v>
                </c:pt>
                <c:pt idx="258">
                  <c:v>0.34900359961146998</c:v>
                </c:pt>
                <c:pt idx="259">
                  <c:v>0.34809576109245399</c:v>
                </c:pt>
                <c:pt idx="260">
                  <c:v>0.34628643257553099</c:v>
                </c:pt>
                <c:pt idx="261">
                  <c:v>0.34527066919761001</c:v>
                </c:pt>
                <c:pt idx="262">
                  <c:v>0.34557539821098598</c:v>
                </c:pt>
                <c:pt idx="263">
                  <c:v>0.34415967800301001</c:v>
                </c:pt>
                <c:pt idx="264">
                  <c:v>0.34295345899172702</c:v>
                </c:pt>
                <c:pt idx="265">
                  <c:v>0.34113143343258201</c:v>
                </c:pt>
                <c:pt idx="266">
                  <c:v>0.340229943434677</c:v>
                </c:pt>
                <c:pt idx="267">
                  <c:v>0.33942368125345201</c:v>
                </c:pt>
                <c:pt idx="268">
                  <c:v>0.33840791787552998</c:v>
                </c:pt>
                <c:pt idx="269">
                  <c:v>0.33730962372315398</c:v>
                </c:pt>
                <c:pt idx="270">
                  <c:v>0.33589390351517601</c:v>
                </c:pt>
                <c:pt idx="271">
                  <c:v>0.33487814013725498</c:v>
                </c:pt>
                <c:pt idx="272">
                  <c:v>0.334071877956029</c:v>
                </c:pt>
                <c:pt idx="273">
                  <c:v>0.33306881162033403</c:v>
                </c:pt>
                <c:pt idx="274">
                  <c:v>0.33185624408793901</c:v>
                </c:pt>
                <c:pt idx="275">
                  <c:v>0.33084682923113001</c:v>
                </c:pt>
                <c:pt idx="276">
                  <c:v>0.33014214338769698</c:v>
                </c:pt>
                <c:pt idx="277">
                  <c:v>0.32913272853088799</c:v>
                </c:pt>
                <c:pt idx="278">
                  <c:v>0.32823123853298303</c:v>
                </c:pt>
                <c:pt idx="279">
                  <c:v>0.327215475155062</c:v>
                </c:pt>
                <c:pt idx="280">
                  <c:v>0.32640921297383801</c:v>
                </c:pt>
                <c:pt idx="281">
                  <c:v>0.32560295079261198</c:v>
                </c:pt>
                <c:pt idx="282">
                  <c:v>0.32470146079470802</c:v>
                </c:pt>
                <c:pt idx="283">
                  <c:v>0.32368569741678699</c:v>
                </c:pt>
                <c:pt idx="284">
                  <c:v>0.32197794523765599</c:v>
                </c:pt>
                <c:pt idx="285">
                  <c:v>0.32157163988648901</c:v>
                </c:pt>
                <c:pt idx="286">
                  <c:v>0.32056222502968001</c:v>
                </c:pt>
                <c:pt idx="287">
                  <c:v>0.32015591967851098</c:v>
                </c:pt>
                <c:pt idx="288">
                  <c:v>0.31945123383507801</c:v>
                </c:pt>
                <c:pt idx="289">
                  <c:v>0.318740199470533</c:v>
                </c:pt>
                <c:pt idx="290">
                  <c:v>0.31804186214821201</c:v>
                </c:pt>
                <c:pt idx="291">
                  <c:v>0.31733717630477898</c:v>
                </c:pt>
                <c:pt idx="292">
                  <c:v>0.316530914123555</c:v>
                </c:pt>
                <c:pt idx="293">
                  <c:v>0.31561672708342697</c:v>
                </c:pt>
                <c:pt idx="294">
                  <c:v>0.31470888856440798</c:v>
                </c:pt>
                <c:pt idx="295">
                  <c:v>0.313902626383184</c:v>
                </c:pt>
                <c:pt idx="296">
                  <c:v>0.31319794053975097</c:v>
                </c:pt>
                <c:pt idx="297">
                  <c:v>0.31229010202073498</c:v>
                </c:pt>
                <c:pt idx="298">
                  <c:v>0.311483839839509</c:v>
                </c:pt>
                <c:pt idx="299">
                  <c:v>0.31067757765828502</c:v>
                </c:pt>
                <c:pt idx="300">
                  <c:v>0.309763390618155</c:v>
                </c:pt>
                <c:pt idx="301">
                  <c:v>0.30886190062024999</c:v>
                </c:pt>
                <c:pt idx="302">
                  <c:v>0.30804928991791403</c:v>
                </c:pt>
                <c:pt idx="303">
                  <c:v>0.307344604074481</c:v>
                </c:pt>
                <c:pt idx="304">
                  <c:v>0.30664626675216</c:v>
                </c:pt>
                <c:pt idx="305">
                  <c:v>0.305935232387615</c:v>
                </c:pt>
                <c:pt idx="306">
                  <c:v>0.30512897020639101</c:v>
                </c:pt>
                <c:pt idx="307">
                  <c:v>0.30442428436295799</c:v>
                </c:pt>
                <c:pt idx="308">
                  <c:v>0.30411955534958202</c:v>
                </c:pt>
                <c:pt idx="309">
                  <c:v>0.30340852098503701</c:v>
                </c:pt>
                <c:pt idx="310">
                  <c:v>0.30271018366271601</c:v>
                </c:pt>
                <c:pt idx="311">
                  <c:v>0.30210072563596402</c:v>
                </c:pt>
                <c:pt idx="312">
                  <c:v>0.301199235638059</c:v>
                </c:pt>
                <c:pt idx="313">
                  <c:v>0.30028504859792798</c:v>
                </c:pt>
                <c:pt idx="314">
                  <c:v>0.29968193909228802</c:v>
                </c:pt>
                <c:pt idx="315">
                  <c:v>0.29897725324885499</c:v>
                </c:pt>
                <c:pt idx="316">
                  <c:v>0.29826621888430999</c:v>
                </c:pt>
                <c:pt idx="317">
                  <c:v>0.297459956703086</c:v>
                </c:pt>
                <c:pt idx="318">
                  <c:v>0.29675527085965298</c:v>
                </c:pt>
                <c:pt idx="319">
                  <c:v>0.29625373769180502</c:v>
                </c:pt>
                <c:pt idx="320">
                  <c:v>0.295650628186163</c:v>
                </c:pt>
                <c:pt idx="321">
                  <c:v>0.29523797431388499</c:v>
                </c:pt>
                <c:pt idx="322">
                  <c:v>0.29433648431597798</c:v>
                </c:pt>
                <c:pt idx="323">
                  <c:v>0.293930178964811</c:v>
                </c:pt>
                <c:pt idx="324">
                  <c:v>0.29322549312137802</c:v>
                </c:pt>
                <c:pt idx="325">
                  <c:v>0.29231765460235898</c:v>
                </c:pt>
                <c:pt idx="326">
                  <c:v>0.291511392421135</c:v>
                </c:pt>
                <c:pt idx="327">
                  <c:v>0.290901934394383</c:v>
                </c:pt>
                <c:pt idx="328">
                  <c:v>0.29029882488874298</c:v>
                </c:pt>
                <c:pt idx="329">
                  <c:v>0.28979729172089302</c:v>
                </c:pt>
                <c:pt idx="330">
                  <c:v>0.28909260587746</c:v>
                </c:pt>
                <c:pt idx="331">
                  <c:v>0.28939733489083602</c:v>
                </c:pt>
                <c:pt idx="332">
                  <c:v>0.28807684249953902</c:v>
                </c:pt>
                <c:pt idx="333">
                  <c:v>0.28767688566948402</c:v>
                </c:pt>
                <c:pt idx="334">
                  <c:v>0.28696585130493901</c:v>
                </c:pt>
                <c:pt idx="335">
                  <c:v>0.28615958912371298</c:v>
                </c:pt>
                <c:pt idx="336">
                  <c:v>0.28575963229365597</c:v>
                </c:pt>
                <c:pt idx="337">
                  <c:v>0.28515652278801601</c:v>
                </c:pt>
                <c:pt idx="338">
                  <c:v>0.28424233574788799</c:v>
                </c:pt>
                <c:pt idx="339">
                  <c:v>0.28384237891782998</c:v>
                </c:pt>
                <c:pt idx="340">
                  <c:v>0.28354399842556599</c:v>
                </c:pt>
                <c:pt idx="341">
                  <c:v>0.283036116736607</c:v>
                </c:pt>
                <c:pt idx="342">
                  <c:v>0.28243300723096598</c:v>
                </c:pt>
                <c:pt idx="343">
                  <c:v>0.28172832138753301</c:v>
                </c:pt>
                <c:pt idx="344">
                  <c:v>0.281017287022988</c:v>
                </c:pt>
                <c:pt idx="345">
                  <c:v>0.28042052603846002</c:v>
                </c:pt>
                <c:pt idx="346">
                  <c:v>0.27970949167391501</c:v>
                </c:pt>
                <c:pt idx="347">
                  <c:v>0.27910003364716301</c:v>
                </c:pt>
                <c:pt idx="348">
                  <c:v>0.27829377146593698</c:v>
                </c:pt>
                <c:pt idx="349">
                  <c:v>0.27809696731146499</c:v>
                </c:pt>
                <c:pt idx="350">
                  <c:v>0.27799539097367199</c:v>
                </c:pt>
                <c:pt idx="351">
                  <c:v>0.27769066196029601</c:v>
                </c:pt>
                <c:pt idx="352">
                  <c:v>0.27708755245465599</c:v>
                </c:pt>
                <c:pt idx="353">
                  <c:v>0.27648444294901597</c:v>
                </c:pt>
                <c:pt idx="354">
                  <c:v>0.27587498492226298</c:v>
                </c:pt>
                <c:pt idx="355">
                  <c:v>0.27547502809220598</c:v>
                </c:pt>
                <c:pt idx="356">
                  <c:v>0.275068722741037</c:v>
                </c:pt>
                <c:pt idx="357">
                  <c:v>0.27466876591098</c:v>
                </c:pt>
                <c:pt idx="358">
                  <c:v>0.27416088422202101</c:v>
                </c:pt>
                <c:pt idx="359">
                  <c:v>0.27355777471638099</c:v>
                </c:pt>
                <c:pt idx="360">
                  <c:v>0.272649936197362</c:v>
                </c:pt>
                <c:pt idx="361">
                  <c:v>0.27214840302951399</c:v>
                </c:pt>
                <c:pt idx="362">
                  <c:v>0.271640521340553</c:v>
                </c:pt>
                <c:pt idx="363">
                  <c:v>0.27143736866496898</c:v>
                </c:pt>
                <c:pt idx="364">
                  <c:v>0.27093583549712202</c:v>
                </c:pt>
                <c:pt idx="365">
                  <c:v>0.27042795380815998</c:v>
                </c:pt>
                <c:pt idx="366">
                  <c:v>0.270021648456991</c:v>
                </c:pt>
                <c:pt idx="367">
                  <c:v>0.269621691626936</c:v>
                </c:pt>
                <c:pt idx="368">
                  <c:v>0.26931696261355798</c:v>
                </c:pt>
                <c:pt idx="369">
                  <c:v>0.26881542944571002</c:v>
                </c:pt>
                <c:pt idx="370">
                  <c:v>0.26851070043233399</c:v>
                </c:pt>
                <c:pt idx="371">
                  <c:v>0.26770443825110801</c:v>
                </c:pt>
                <c:pt idx="372">
                  <c:v>0.26670137191541299</c:v>
                </c:pt>
                <c:pt idx="373">
                  <c:v>0.26629506656424401</c:v>
                </c:pt>
                <c:pt idx="374">
                  <c:v>0.26589510973418701</c:v>
                </c:pt>
                <c:pt idx="375">
                  <c:v>0.26538087952411399</c:v>
                </c:pt>
                <c:pt idx="376">
                  <c:v>0.26487934635626598</c:v>
                </c:pt>
                <c:pt idx="377">
                  <c:v>0.26437781318841902</c:v>
                </c:pt>
                <c:pt idx="378">
                  <c:v>0.26407308417504</c:v>
                </c:pt>
                <c:pt idx="379">
                  <c:v>0.26357155100719298</c:v>
                </c:pt>
                <c:pt idx="380">
                  <c:v>0.26317159417713598</c:v>
                </c:pt>
                <c:pt idx="381">
                  <c:v>0.26286686516376001</c:v>
                </c:pt>
                <c:pt idx="382">
                  <c:v>0.26225740713700701</c:v>
                </c:pt>
                <c:pt idx="383">
                  <c:v>0.26165429763136699</c:v>
                </c:pt>
                <c:pt idx="384">
                  <c:v>0.261044839604615</c:v>
                </c:pt>
                <c:pt idx="385">
                  <c:v>0.26023857742338902</c:v>
                </c:pt>
                <c:pt idx="386">
                  <c:v>0.26014334960670799</c:v>
                </c:pt>
                <c:pt idx="387">
                  <c:v>0.25943231524216498</c:v>
                </c:pt>
                <c:pt idx="388">
                  <c:v>0.258626053060939</c:v>
                </c:pt>
                <c:pt idx="389">
                  <c:v>0.25853082524425802</c:v>
                </c:pt>
                <c:pt idx="390">
                  <c:v>0.25792136721750603</c:v>
                </c:pt>
                <c:pt idx="391">
                  <c:v>0.25741983404965901</c:v>
                </c:pt>
                <c:pt idx="392">
                  <c:v>0.257216681374073</c:v>
                </c:pt>
                <c:pt idx="393">
                  <c:v>0.25681672454401799</c:v>
                </c:pt>
                <c:pt idx="394">
                  <c:v>0.25630884285505701</c:v>
                </c:pt>
                <c:pt idx="395">
                  <c:v>0.25590253750388797</c:v>
                </c:pt>
                <c:pt idx="396">
                  <c:v>0.25529942799824701</c:v>
                </c:pt>
                <c:pt idx="397">
                  <c:v>0.25499469898487098</c:v>
                </c:pt>
                <c:pt idx="398">
                  <c:v>0.25469631849260699</c:v>
                </c:pt>
                <c:pt idx="399">
                  <c:v>0.25398528412806198</c:v>
                </c:pt>
                <c:pt idx="400">
                  <c:v>0.25368690363579799</c:v>
                </c:pt>
                <c:pt idx="401">
                  <c:v>0.25328694680574099</c:v>
                </c:pt>
                <c:pt idx="402">
                  <c:v>0.25257591244119598</c:v>
                </c:pt>
                <c:pt idx="403">
                  <c:v>0.25196645441444399</c:v>
                </c:pt>
                <c:pt idx="404">
                  <c:v>0.25146492124659597</c:v>
                </c:pt>
                <c:pt idx="405">
                  <c:v>0.25156649758438698</c:v>
                </c:pt>
                <c:pt idx="406">
                  <c:v>0.25116019223322</c:v>
                </c:pt>
                <c:pt idx="407">
                  <c:v>0.25035393005199402</c:v>
                </c:pt>
                <c:pt idx="408">
                  <c:v>0.24995397322193699</c:v>
                </c:pt>
                <c:pt idx="409">
                  <c:v>0.24985239688414601</c:v>
                </c:pt>
                <c:pt idx="410">
                  <c:v>0.24995397322193699</c:v>
                </c:pt>
                <c:pt idx="411">
                  <c:v>0.24945244005408901</c:v>
                </c:pt>
                <c:pt idx="412">
                  <c:v>0.24884298202733701</c:v>
                </c:pt>
                <c:pt idx="413">
                  <c:v>0.24853825301396101</c:v>
                </c:pt>
                <c:pt idx="414">
                  <c:v>0.24793514350832099</c:v>
                </c:pt>
                <c:pt idx="415">
                  <c:v>0.24743361034047101</c:v>
                </c:pt>
                <c:pt idx="416">
                  <c:v>0.246925728651511</c:v>
                </c:pt>
                <c:pt idx="417">
                  <c:v>0.24622739132919</c:v>
                </c:pt>
                <c:pt idx="418">
                  <c:v>0.24601789013249301</c:v>
                </c:pt>
                <c:pt idx="419">
                  <c:v>0.24571316111911701</c:v>
                </c:pt>
                <c:pt idx="420">
                  <c:v>0.24511640013458799</c:v>
                </c:pt>
                <c:pt idx="421">
                  <c:v>0.24481167112121199</c:v>
                </c:pt>
                <c:pt idx="422">
                  <c:v>0.24410063675666699</c:v>
                </c:pt>
                <c:pt idx="423">
                  <c:v>0.24339595091323399</c:v>
                </c:pt>
                <c:pt idx="424">
                  <c:v>0.24339595091323399</c:v>
                </c:pt>
                <c:pt idx="425">
                  <c:v>0.24309757042096999</c:v>
                </c:pt>
                <c:pt idx="426">
                  <c:v>0.242894417745386</c:v>
                </c:pt>
                <c:pt idx="427">
                  <c:v>0.242183383380841</c:v>
                </c:pt>
                <c:pt idx="428">
                  <c:v>0.24158027387520101</c:v>
                </c:pt>
                <c:pt idx="429">
                  <c:v>0.24137712119961499</c:v>
                </c:pt>
                <c:pt idx="430">
                  <c:v>0.24057085901839201</c:v>
                </c:pt>
                <c:pt idx="431">
                  <c:v>0.24057085901839201</c:v>
                </c:pt>
                <c:pt idx="432">
                  <c:v>0.24087558803176801</c:v>
                </c:pt>
                <c:pt idx="433">
                  <c:v>0.24067243535618399</c:v>
                </c:pt>
                <c:pt idx="434">
                  <c:v>0.240069325850544</c:v>
                </c:pt>
                <c:pt idx="435">
                  <c:v>0.239364640007111</c:v>
                </c:pt>
                <c:pt idx="436">
                  <c:v>0.23945986782379</c:v>
                </c:pt>
                <c:pt idx="437">
                  <c:v>0.23916148733152501</c:v>
                </c:pt>
                <c:pt idx="438">
                  <c:v>0.23916148733152501</c:v>
                </c:pt>
                <c:pt idx="439">
                  <c:v>0.23855837782588499</c:v>
                </c:pt>
                <c:pt idx="440">
                  <c:v>0.23744738663128301</c:v>
                </c:pt>
                <c:pt idx="441">
                  <c:v>0.236641124450059</c:v>
                </c:pt>
                <c:pt idx="442">
                  <c:v>0.236641124450059</c:v>
                </c:pt>
                <c:pt idx="443">
                  <c:v>0.23623481909888999</c:v>
                </c:pt>
                <c:pt idx="444">
                  <c:v>0.236336395436683</c:v>
                </c:pt>
                <c:pt idx="445">
                  <c:v>0.23582851374772201</c:v>
                </c:pt>
                <c:pt idx="446">
                  <c:v>0.23542855691766701</c:v>
                </c:pt>
                <c:pt idx="447">
                  <c:v>0.234927023749817</c:v>
                </c:pt>
                <c:pt idx="448">
                  <c:v>0.23412076156859299</c:v>
                </c:pt>
                <c:pt idx="449">
                  <c:v>0.23371445621742401</c:v>
                </c:pt>
                <c:pt idx="450">
                  <c:v>0.233612879879632</c:v>
                </c:pt>
                <c:pt idx="451">
                  <c:v>0.23340972720404801</c:v>
                </c:pt>
                <c:pt idx="452">
                  <c:v>0.23331449938736701</c:v>
                </c:pt>
                <c:pt idx="453">
                  <c:v>0.23331449938736701</c:v>
                </c:pt>
                <c:pt idx="454">
                  <c:v>0.23300977037399101</c:v>
                </c:pt>
                <c:pt idx="455">
                  <c:v>0.23240031234723901</c:v>
                </c:pt>
                <c:pt idx="456">
                  <c:v>0.23170197502491799</c:v>
                </c:pt>
                <c:pt idx="457">
                  <c:v>0.23129566967374901</c:v>
                </c:pt>
                <c:pt idx="458">
                  <c:v>0.23089571284369401</c:v>
                </c:pt>
                <c:pt idx="459">
                  <c:v>0.23089571284369401</c:v>
                </c:pt>
                <c:pt idx="460">
                  <c:v>0.23059098383031601</c:v>
                </c:pt>
                <c:pt idx="461">
                  <c:v>0.23007675362024399</c:v>
                </c:pt>
                <c:pt idx="462">
                  <c:v>0.22967679679018699</c:v>
                </c:pt>
                <c:pt idx="463">
                  <c:v>0.22917526362234</c:v>
                </c:pt>
                <c:pt idx="464">
                  <c:v>0.228768958271171</c:v>
                </c:pt>
                <c:pt idx="465">
                  <c:v>0.22867373045448999</c:v>
                </c:pt>
                <c:pt idx="466">
                  <c:v>0.22817219728664201</c:v>
                </c:pt>
                <c:pt idx="467">
                  <c:v>0.22817219728664201</c:v>
                </c:pt>
                <c:pt idx="468">
                  <c:v>0.22756273925989001</c:v>
                </c:pt>
                <c:pt idx="469">
                  <c:v>0.22715643390872101</c:v>
                </c:pt>
                <c:pt idx="470">
                  <c:v>0.22706120609204</c:v>
                </c:pt>
                <c:pt idx="471">
                  <c:v>0.22715643390872101</c:v>
                </c:pt>
                <c:pt idx="472">
                  <c:v>0.22685170489534501</c:v>
                </c:pt>
                <c:pt idx="473">
                  <c:v>0.22614701905191201</c:v>
                </c:pt>
                <c:pt idx="474">
                  <c:v>0.22554390954627199</c:v>
                </c:pt>
                <c:pt idx="475">
                  <c:v>0.22523918053289599</c:v>
                </c:pt>
                <c:pt idx="476">
                  <c:v>0.22483922370283899</c:v>
                </c:pt>
                <c:pt idx="477">
                  <c:v>0.22453449468946299</c:v>
                </c:pt>
                <c:pt idx="478">
                  <c:v>0.22412818933829401</c:v>
                </c:pt>
                <c:pt idx="479">
                  <c:v>0.22453449468946299</c:v>
                </c:pt>
                <c:pt idx="480">
                  <c:v>0.223226699340389</c:v>
                </c:pt>
                <c:pt idx="481">
                  <c:v>0.223321927157068</c:v>
                </c:pt>
                <c:pt idx="482">
                  <c:v>0.22312512300259599</c:v>
                </c:pt>
                <c:pt idx="483">
                  <c:v>0.22352507983265299</c:v>
                </c:pt>
                <c:pt idx="484">
                  <c:v>0.22312512300259599</c:v>
                </c:pt>
                <c:pt idx="485">
                  <c:v>0.222921970327013</c:v>
                </c:pt>
                <c:pt idx="486">
                  <c:v>0.22211570814578699</c:v>
                </c:pt>
                <c:pt idx="487">
                  <c:v>0.221912555470204</c:v>
                </c:pt>
                <c:pt idx="488">
                  <c:v>0.221912555470204</c:v>
                </c:pt>
                <c:pt idx="489">
                  <c:v>0.221512598640147</c:v>
                </c:pt>
                <c:pt idx="490">
                  <c:v>0.22110629328897799</c:v>
                </c:pt>
                <c:pt idx="491">
                  <c:v>0.22080156427560199</c:v>
                </c:pt>
                <c:pt idx="492">
                  <c:v>0.22070633645892099</c:v>
                </c:pt>
                <c:pt idx="493">
                  <c:v>0.219189039913152</c:v>
                </c:pt>
                <c:pt idx="494">
                  <c:v>0.21908746357535899</c:v>
                </c:pt>
                <c:pt idx="495">
                  <c:v>0.21948742040541599</c:v>
                </c:pt>
                <c:pt idx="496">
                  <c:v>0.21959534526432101</c:v>
                </c:pt>
                <c:pt idx="497">
                  <c:v>0.21898588723756901</c:v>
                </c:pt>
                <c:pt idx="498">
                  <c:v>0.21898588723756901</c:v>
                </c:pt>
                <c:pt idx="499">
                  <c:v>0.218179625056343</c:v>
                </c:pt>
                <c:pt idx="500">
                  <c:v>0.218179625056343</c:v>
                </c:pt>
                <c:pt idx="501">
                  <c:v>0.21747493921291</c:v>
                </c:pt>
                <c:pt idx="502">
                  <c:v>0.21666232851057399</c:v>
                </c:pt>
                <c:pt idx="503">
                  <c:v>0.2164655243561</c:v>
                </c:pt>
                <c:pt idx="504">
                  <c:v>0.21687182970726901</c:v>
                </c:pt>
                <c:pt idx="505">
                  <c:v>0.21656710069389301</c:v>
                </c:pt>
                <c:pt idx="506">
                  <c:v>0.21656710069389301</c:v>
                </c:pt>
                <c:pt idx="507">
                  <c:v>0.216160795342724</c:v>
                </c:pt>
                <c:pt idx="508">
                  <c:v>0.21585606632934801</c:v>
                </c:pt>
                <c:pt idx="509">
                  <c:v>0.215049804148125</c:v>
                </c:pt>
                <c:pt idx="510">
                  <c:v>0.21485299999365101</c:v>
                </c:pt>
                <c:pt idx="511">
                  <c:v>0.21464984731806699</c:v>
                </c:pt>
                <c:pt idx="512">
                  <c:v>0.214345118304691</c:v>
                </c:pt>
                <c:pt idx="513">
                  <c:v>0.21454827098027501</c:v>
                </c:pt>
                <c:pt idx="514">
                  <c:v>0.21414831415021801</c:v>
                </c:pt>
                <c:pt idx="515">
                  <c:v>0.213342051968994</c:v>
                </c:pt>
                <c:pt idx="516">
                  <c:v>0.212631017604449</c:v>
                </c:pt>
                <c:pt idx="517">
                  <c:v>0.212326288591073</c:v>
                </c:pt>
                <c:pt idx="518">
                  <c:v>0.21242786492886601</c:v>
                </c:pt>
                <c:pt idx="519">
                  <c:v>0.212326288591073</c:v>
                </c:pt>
                <c:pt idx="520">
                  <c:v>0.211926331761016</c:v>
                </c:pt>
                <c:pt idx="521">
                  <c:v>0.211323222255375</c:v>
                </c:pt>
                <c:pt idx="522">
                  <c:v>0.211323222255375</c:v>
                </c:pt>
                <c:pt idx="523">
                  <c:v>0.21121529739647099</c:v>
                </c:pt>
                <c:pt idx="524">
                  <c:v>0.21101849324199901</c:v>
                </c:pt>
                <c:pt idx="525">
                  <c:v>0.210923265425318</c:v>
                </c:pt>
                <c:pt idx="526">
                  <c:v>0.21081534056641399</c:v>
                </c:pt>
                <c:pt idx="527">
                  <c:v>0.21040903521524701</c:v>
                </c:pt>
                <c:pt idx="528">
                  <c:v>0.21011700324409499</c:v>
                </c:pt>
                <c:pt idx="529">
                  <c:v>0.20971069789292601</c:v>
                </c:pt>
                <c:pt idx="530">
                  <c:v>0.20930439254175701</c:v>
                </c:pt>
                <c:pt idx="531">
                  <c:v>0.20900601204949301</c:v>
                </c:pt>
                <c:pt idx="532">
                  <c:v>0.208898087190588</c:v>
                </c:pt>
                <c:pt idx="533">
                  <c:v>0.20859970669832401</c:v>
                </c:pt>
                <c:pt idx="534">
                  <c:v>0.20859970669832401</c:v>
                </c:pt>
                <c:pt idx="535">
                  <c:v>0.20839655402274099</c:v>
                </c:pt>
                <c:pt idx="536">
                  <c:v>0.20789502085489101</c:v>
                </c:pt>
                <c:pt idx="537">
                  <c:v>0.20759029184151501</c:v>
                </c:pt>
                <c:pt idx="538">
                  <c:v>0.20708875867366699</c:v>
                </c:pt>
                <c:pt idx="539">
                  <c:v>0.20668245332249799</c:v>
                </c:pt>
                <c:pt idx="540">
                  <c:v>0.206479300646915</c:v>
                </c:pt>
                <c:pt idx="541">
                  <c:v>0.20618092015465</c:v>
                </c:pt>
                <c:pt idx="542">
                  <c:v>0.20597776747906499</c:v>
                </c:pt>
                <c:pt idx="543">
                  <c:v>0.205774614803482</c:v>
                </c:pt>
                <c:pt idx="544">
                  <c:v>0.20536830945231299</c:v>
                </c:pt>
                <c:pt idx="545">
                  <c:v>0.20496200410114401</c:v>
                </c:pt>
                <c:pt idx="546">
                  <c:v>0.20456204727108901</c:v>
                </c:pt>
                <c:pt idx="547">
                  <c:v>0.204460470933296</c:v>
                </c:pt>
                <c:pt idx="548">
                  <c:v>0.204365243116615</c:v>
                </c:pt>
                <c:pt idx="549">
                  <c:v>0.20456204727108901</c:v>
                </c:pt>
                <c:pt idx="550">
                  <c:v>0.204460470933296</c:v>
                </c:pt>
                <c:pt idx="551">
                  <c:v>0.20426366677882499</c:v>
                </c:pt>
                <c:pt idx="552">
                  <c:v>0.20325425192201599</c:v>
                </c:pt>
                <c:pt idx="553">
                  <c:v>0.20305109924643</c:v>
                </c:pt>
                <c:pt idx="554">
                  <c:v>0.20244798974079001</c:v>
                </c:pt>
                <c:pt idx="555">
                  <c:v>0.202041684389621</c:v>
                </c:pt>
                <c:pt idx="556">
                  <c:v>0.20194010805182999</c:v>
                </c:pt>
                <c:pt idx="557">
                  <c:v>0.201432226362869</c:v>
                </c:pt>
                <c:pt idx="558">
                  <c:v>0.201336998546188</c:v>
                </c:pt>
                <c:pt idx="559">
                  <c:v>0.201032269532812</c:v>
                </c:pt>
                <c:pt idx="560">
                  <c:v>0.20123542220839699</c:v>
                </c:pt>
                <c:pt idx="561">
                  <c:v>0.20073388904054701</c:v>
                </c:pt>
                <c:pt idx="562">
                  <c:v>0.19971812566262601</c:v>
                </c:pt>
                <c:pt idx="563">
                  <c:v>0.199622897845948</c:v>
                </c:pt>
                <c:pt idx="564">
                  <c:v>0.19971812566262601</c:v>
                </c:pt>
                <c:pt idx="565">
                  <c:v>0.19901343981919301</c:v>
                </c:pt>
                <c:pt idx="566">
                  <c:v>0.19871505932692901</c:v>
                </c:pt>
                <c:pt idx="567">
                  <c:v>0.198607134468027</c:v>
                </c:pt>
                <c:pt idx="568">
                  <c:v>0.198911863481403</c:v>
                </c:pt>
                <c:pt idx="569">
                  <c:v>0.198607134468027</c:v>
                </c:pt>
                <c:pt idx="570">
                  <c:v>0.19841033031355301</c:v>
                </c:pt>
                <c:pt idx="571">
                  <c:v>0.19770564447012001</c:v>
                </c:pt>
                <c:pt idx="572">
                  <c:v>0.19699461010557501</c:v>
                </c:pt>
                <c:pt idx="573">
                  <c:v>0.19668988109219901</c:v>
                </c:pt>
                <c:pt idx="574">
                  <c:v>0.19668988109219901</c:v>
                </c:pt>
                <c:pt idx="575">
                  <c:v>0.196493076937727</c:v>
                </c:pt>
                <c:pt idx="576">
                  <c:v>0.196188347924351</c:v>
                </c:pt>
                <c:pt idx="577">
                  <c:v>0.195883618910975</c:v>
                </c:pt>
                <c:pt idx="578">
                  <c:v>0.195483662080918</c:v>
                </c:pt>
                <c:pt idx="579">
                  <c:v>0.19498212891307001</c:v>
                </c:pt>
                <c:pt idx="580">
                  <c:v>0.19437267088631599</c:v>
                </c:pt>
                <c:pt idx="581">
                  <c:v>0.194175866731844</c:v>
                </c:pt>
                <c:pt idx="582">
                  <c:v>0.193769561380675</c:v>
                </c:pt>
                <c:pt idx="583">
                  <c:v>0.193464832367299</c:v>
                </c:pt>
                <c:pt idx="584">
                  <c:v>0.19326802821282801</c:v>
                </c:pt>
                <c:pt idx="585">
                  <c:v>0.19296329919945199</c:v>
                </c:pt>
                <c:pt idx="586">
                  <c:v>0.19286807138277101</c:v>
                </c:pt>
                <c:pt idx="587">
                  <c:v>0.19265857018607599</c:v>
                </c:pt>
                <c:pt idx="588">
                  <c:v>0.19225861335601899</c:v>
                </c:pt>
                <c:pt idx="589">
                  <c:v>0.19215703701822601</c:v>
                </c:pt>
                <c:pt idx="590">
                  <c:v>0.19145235117479301</c:v>
                </c:pt>
                <c:pt idx="591">
                  <c:v>0.19114762216141701</c:v>
                </c:pt>
                <c:pt idx="592">
                  <c:v>0.19023978364239999</c:v>
                </c:pt>
                <c:pt idx="593">
                  <c:v>0.18993505462902399</c:v>
                </c:pt>
                <c:pt idx="594">
                  <c:v>0.18953509779896699</c:v>
                </c:pt>
                <c:pt idx="595">
                  <c:v>0.18953509779896699</c:v>
                </c:pt>
                <c:pt idx="596">
                  <c:v>0.189331945123384</c:v>
                </c:pt>
                <c:pt idx="597">
                  <c:v>0.18882406343442201</c:v>
                </c:pt>
                <c:pt idx="598">
                  <c:v>0.18872883561774301</c:v>
                </c:pt>
                <c:pt idx="599">
                  <c:v>0.18812572611210299</c:v>
                </c:pt>
                <c:pt idx="600">
                  <c:v>0.18771942076093401</c:v>
                </c:pt>
                <c:pt idx="601">
                  <c:v>0.18721153907197199</c:v>
                </c:pt>
                <c:pt idx="602">
                  <c:v>0.186608429566332</c:v>
                </c:pt>
                <c:pt idx="603">
                  <c:v>0.186208472736275</c:v>
                </c:pt>
                <c:pt idx="604">
                  <c:v>0.185903743722899</c:v>
                </c:pt>
                <c:pt idx="605">
                  <c:v>0.18540221055505099</c:v>
                </c:pt>
                <c:pt idx="606">
                  <c:v>0.18499590520388201</c:v>
                </c:pt>
                <c:pt idx="607">
                  <c:v>0.18469117619050601</c:v>
                </c:pt>
                <c:pt idx="608">
                  <c:v>0.18408806668486599</c:v>
                </c:pt>
                <c:pt idx="609">
                  <c:v>0.18368176133369701</c:v>
                </c:pt>
                <c:pt idx="610">
                  <c:v>0.18337703232032099</c:v>
                </c:pt>
                <c:pt idx="611">
                  <c:v>0.182875499152473</c:v>
                </c:pt>
                <c:pt idx="612">
                  <c:v>0.18237396598462299</c:v>
                </c:pt>
                <c:pt idx="613">
                  <c:v>0.18237396598462299</c:v>
                </c:pt>
                <c:pt idx="614">
                  <c:v>0.18217081330904</c:v>
                </c:pt>
                <c:pt idx="615">
                  <c:v>0.181764507957871</c:v>
                </c:pt>
                <c:pt idx="616">
                  <c:v>0.181466127465607</c:v>
                </c:pt>
                <c:pt idx="617">
                  <c:v>0.18136455112781399</c:v>
                </c:pt>
                <c:pt idx="618">
                  <c:v>0.180456712608798</c:v>
                </c:pt>
                <c:pt idx="619">
                  <c:v>0.17995517944094799</c:v>
                </c:pt>
                <c:pt idx="620">
                  <c:v>0.17954887408978101</c:v>
                </c:pt>
                <c:pt idx="621">
                  <c:v>0.17904099240082</c:v>
                </c:pt>
                <c:pt idx="622">
                  <c:v>0.17843788289517901</c:v>
                </c:pt>
                <c:pt idx="623">
                  <c:v>0.178037926065122</c:v>
                </c:pt>
                <c:pt idx="624">
                  <c:v>0.17742846803837001</c:v>
                </c:pt>
                <c:pt idx="625">
                  <c:v>0.17723166388389899</c:v>
                </c:pt>
                <c:pt idx="626">
                  <c:v>0.17642540170267301</c:v>
                </c:pt>
                <c:pt idx="627">
                  <c:v>0.17571436733812801</c:v>
                </c:pt>
                <c:pt idx="628">
                  <c:v>0.174908105156904</c:v>
                </c:pt>
                <c:pt idx="629">
                  <c:v>0.174603376143528</c:v>
                </c:pt>
                <c:pt idx="630">
                  <c:v>0.174298647130152</c:v>
                </c:pt>
                <c:pt idx="631">
                  <c:v>0.17400661515899901</c:v>
                </c:pt>
                <c:pt idx="632">
                  <c:v>0.173600309807831</c:v>
                </c:pt>
                <c:pt idx="633">
                  <c:v>0.17309242811886899</c:v>
                </c:pt>
                <c:pt idx="634">
                  <c:v>0.17268612276770001</c:v>
                </c:pt>
                <c:pt idx="635">
                  <c:v>0.171784632769795</c:v>
                </c:pt>
                <c:pt idx="636">
                  <c:v>0.17137832741862899</c:v>
                </c:pt>
                <c:pt idx="637">
                  <c:v>0.17087679425077901</c:v>
                </c:pt>
                <c:pt idx="638">
                  <c:v>0.17017210840734601</c:v>
                </c:pt>
                <c:pt idx="639">
                  <c:v>0.16996260721065101</c:v>
                </c:pt>
                <c:pt idx="640">
                  <c:v>0.16966422671838599</c:v>
                </c:pt>
                <c:pt idx="641">
                  <c:v>0.169156345029425</c:v>
                </c:pt>
                <c:pt idx="642">
                  <c:v>0.16885161601604901</c:v>
                </c:pt>
                <c:pt idx="643">
                  <c:v>0.168451659185992</c:v>
                </c:pt>
                <c:pt idx="644">
                  <c:v>0.16754382066697501</c:v>
                </c:pt>
                <c:pt idx="645">
                  <c:v>0.167042287499128</c:v>
                </c:pt>
                <c:pt idx="646">
                  <c:v>0.16654075433127799</c:v>
                </c:pt>
                <c:pt idx="647">
                  <c:v>0.166032872642318</c:v>
                </c:pt>
                <c:pt idx="648">
                  <c:v>0.16542976313667801</c:v>
                </c:pt>
                <c:pt idx="649">
                  <c:v>0.164921881447716</c:v>
                </c:pt>
                <c:pt idx="650">
                  <c:v>0.16381723877422799</c:v>
                </c:pt>
                <c:pt idx="651">
                  <c:v>0.163207780747474</c:v>
                </c:pt>
                <c:pt idx="652">
                  <c:v>0.16280147539630699</c:v>
                </c:pt>
                <c:pt idx="653">
                  <c:v>0.16209678955287399</c:v>
                </c:pt>
                <c:pt idx="654">
                  <c:v>0.16129052737164801</c:v>
                </c:pt>
                <c:pt idx="655">
                  <c:v>0.16068741786600799</c:v>
                </c:pt>
                <c:pt idx="656">
                  <c:v>0.16028746103595101</c:v>
                </c:pt>
                <c:pt idx="657">
                  <c:v>0.15957642667140601</c:v>
                </c:pt>
                <c:pt idx="658">
                  <c:v>0.159481198854727</c:v>
                </c:pt>
                <c:pt idx="659">
                  <c:v>0.159176469841351</c:v>
                </c:pt>
                <c:pt idx="660">
                  <c:v>0.158770164490182</c:v>
                </c:pt>
                <c:pt idx="661">
                  <c:v>0.158065478646749</c:v>
                </c:pt>
                <c:pt idx="662">
                  <c:v>0.157456020619997</c:v>
                </c:pt>
                <c:pt idx="663">
                  <c:v>0.15664975843877099</c:v>
                </c:pt>
                <c:pt idx="664">
                  <c:v>0.15624345308760201</c:v>
                </c:pt>
                <c:pt idx="665">
                  <c:v>0.155341963089697</c:v>
                </c:pt>
                <c:pt idx="666">
                  <c:v>0.15493565773853099</c:v>
                </c:pt>
                <c:pt idx="667">
                  <c:v>0.154326199711776</c:v>
                </c:pt>
                <c:pt idx="668">
                  <c:v>0.15372943872724801</c:v>
                </c:pt>
                <c:pt idx="669">
                  <c:v>0.153323133376079</c:v>
                </c:pt>
                <c:pt idx="670">
                  <c:v>0.152713675349327</c:v>
                </c:pt>
                <c:pt idx="671">
                  <c:v>0.15201533802700801</c:v>
                </c:pt>
                <c:pt idx="672">
                  <c:v>0.151304303662463</c:v>
                </c:pt>
                <c:pt idx="673">
                  <c:v>0.15059961781903</c:v>
                </c:pt>
                <c:pt idx="674">
                  <c:v>0.150199660988972</c:v>
                </c:pt>
                <c:pt idx="675">
                  <c:v>0.149894931975596</c:v>
                </c:pt>
                <c:pt idx="676">
                  <c:v>0.149488626624427</c:v>
                </c:pt>
                <c:pt idx="677">
                  <c:v>0.14929182246995601</c:v>
                </c:pt>
                <c:pt idx="678">
                  <c:v>0.14848556028873</c:v>
                </c:pt>
                <c:pt idx="679">
                  <c:v>0.147876102261978</c:v>
                </c:pt>
                <c:pt idx="680">
                  <c:v>0.14726664423522601</c:v>
                </c:pt>
                <c:pt idx="681">
                  <c:v>0.14666353472958499</c:v>
                </c:pt>
                <c:pt idx="682">
                  <c:v>0.146060425223945</c:v>
                </c:pt>
                <c:pt idx="683">
                  <c:v>0.145457315718302</c:v>
                </c:pt>
                <c:pt idx="684">
                  <c:v>0.14474628135376</c:v>
                </c:pt>
                <c:pt idx="685">
                  <c:v>0.14424474818590999</c:v>
                </c:pt>
                <c:pt idx="686">
                  <c:v>0.14343848600468601</c:v>
                </c:pt>
                <c:pt idx="687">
                  <c:v>0.14313375699130801</c:v>
                </c:pt>
                <c:pt idx="688">
                  <c:v>0.14282902797793201</c:v>
                </c:pt>
                <c:pt idx="689">
                  <c:v>0.142327494810084</c:v>
                </c:pt>
                <c:pt idx="690">
                  <c:v>0.14152123262885799</c:v>
                </c:pt>
                <c:pt idx="691">
                  <c:v>0.14081654678542699</c:v>
                </c:pt>
                <c:pt idx="692">
                  <c:v>0.140619742630953</c:v>
                </c:pt>
                <c:pt idx="693">
                  <c:v>0.14041024143425801</c:v>
                </c:pt>
                <c:pt idx="694">
                  <c:v>0.13980078340750399</c:v>
                </c:pt>
                <c:pt idx="695">
                  <c:v>0.13879771707180899</c:v>
                </c:pt>
                <c:pt idx="696">
                  <c:v>0.13799145489058301</c:v>
                </c:pt>
                <c:pt idx="697">
                  <c:v>0.13759149806052601</c:v>
                </c:pt>
                <c:pt idx="698">
                  <c:v>0.13708361637156599</c:v>
                </c:pt>
                <c:pt idx="699">
                  <c:v>0.13627100566922901</c:v>
                </c:pt>
                <c:pt idx="700">
                  <c:v>0.13576947250138099</c:v>
                </c:pt>
                <c:pt idx="701">
                  <c:v>0.13506478665794799</c:v>
                </c:pt>
                <c:pt idx="702">
                  <c:v>0.13465848130677899</c:v>
                </c:pt>
                <c:pt idx="703">
                  <c:v>0.13436010081451499</c:v>
                </c:pt>
                <c:pt idx="704">
                  <c:v>0.13385221912555501</c:v>
                </c:pt>
                <c:pt idx="705">
                  <c:v>0.13324910961991501</c:v>
                </c:pt>
                <c:pt idx="706">
                  <c:v>0.13264600011427199</c:v>
                </c:pt>
                <c:pt idx="707">
                  <c:v>0.13193496574972699</c:v>
                </c:pt>
                <c:pt idx="708">
                  <c:v>0.13153500891967301</c:v>
                </c:pt>
                <c:pt idx="709">
                  <c:v>0.13123662842740799</c:v>
                </c:pt>
                <c:pt idx="710">
                  <c:v>0.130728746738447</c:v>
                </c:pt>
                <c:pt idx="711">
                  <c:v>0.13002406089501301</c:v>
                </c:pt>
                <c:pt idx="712">
                  <c:v>0.12941460286826101</c:v>
                </c:pt>
                <c:pt idx="713">
                  <c:v>0.12881149336262099</c:v>
                </c:pt>
                <c:pt idx="714">
                  <c:v>0.12840518801145201</c:v>
                </c:pt>
                <c:pt idx="715">
                  <c:v>0.128208383856981</c:v>
                </c:pt>
                <c:pt idx="716">
                  <c:v>0.12770685068913301</c:v>
                </c:pt>
                <c:pt idx="717">
                  <c:v>0.12709739266237899</c:v>
                </c:pt>
                <c:pt idx="718">
                  <c:v>0.126494283156738</c:v>
                </c:pt>
                <c:pt idx="719">
                  <c:v>0.125884825129986</c:v>
                </c:pt>
                <c:pt idx="720">
                  <c:v>0.125484868299929</c:v>
                </c:pt>
                <c:pt idx="721">
                  <c:v>0.124875410273177</c:v>
                </c:pt>
                <c:pt idx="722">
                  <c:v>0.124678606118705</c:v>
                </c:pt>
                <c:pt idx="723">
                  <c:v>0.124373877105329</c:v>
                </c:pt>
                <c:pt idx="724">
                  <c:v>0.123770767599687</c:v>
                </c:pt>
                <c:pt idx="725">
                  <c:v>0.123066081756256</c:v>
                </c:pt>
                <c:pt idx="726">
                  <c:v>0.122456623729501</c:v>
                </c:pt>
                <c:pt idx="727">
                  <c:v>0.12205031837833499</c:v>
                </c:pt>
                <c:pt idx="728">
                  <c:v>0.12145355739380601</c:v>
                </c:pt>
                <c:pt idx="729">
                  <c:v>0.12064729521258</c:v>
                </c:pt>
                <c:pt idx="730">
                  <c:v>0.120037837185828</c:v>
                </c:pt>
                <c:pt idx="731">
                  <c:v>0.119733108172452</c:v>
                </c:pt>
                <c:pt idx="732">
                  <c:v>0.11963153183465899</c:v>
                </c:pt>
                <c:pt idx="733">
                  <c:v>0.11923157500460201</c:v>
                </c:pt>
                <c:pt idx="734">
                  <c:v>0.118825269653433</c:v>
                </c:pt>
                <c:pt idx="735">
                  <c:v>0.118120583810002</c:v>
                </c:pt>
                <c:pt idx="736">
                  <c:v>0.11751747430436001</c:v>
                </c:pt>
                <c:pt idx="737">
                  <c:v>0.116812788460929</c:v>
                </c:pt>
                <c:pt idx="738">
                  <c:v>0.116101754096384</c:v>
                </c:pt>
                <c:pt idx="739">
                  <c:v>0.115600220928534</c:v>
                </c:pt>
                <c:pt idx="740">
                  <c:v>0.11499076290178201</c:v>
                </c:pt>
                <c:pt idx="741">
                  <c:v>0.11448922973393399</c:v>
                </c:pt>
                <c:pt idx="742">
                  <c:v>0.114184500720558</c:v>
                </c:pt>
                <c:pt idx="743">
                  <c:v>0.113479814877125</c:v>
                </c:pt>
                <c:pt idx="744">
                  <c:v>0.113073509525956</c:v>
                </c:pt>
                <c:pt idx="745">
                  <c:v>0.112470400020316</c:v>
                </c:pt>
                <c:pt idx="746">
                  <c:v>0.111968866852466</c:v>
                </c:pt>
                <c:pt idx="747">
                  <c:v>0.11166413783909</c:v>
                </c:pt>
                <c:pt idx="748">
                  <c:v>0.111264181009035</c:v>
                </c:pt>
                <c:pt idx="749">
                  <c:v>0.11085787565786601</c:v>
                </c:pt>
                <c:pt idx="750">
                  <c:v>0.11034999396890401</c:v>
                </c:pt>
                <c:pt idx="751">
                  <c:v>0.10984846080105699</c:v>
                </c:pt>
                <c:pt idx="752">
                  <c:v>0.10914377495762401</c:v>
                </c:pt>
                <c:pt idx="753">
                  <c:v>0.108540665451983</c:v>
                </c:pt>
                <c:pt idx="754">
                  <c:v>0.107829631087438</c:v>
                </c:pt>
                <c:pt idx="755">
                  <c:v>0.107328097919589</c:v>
                </c:pt>
                <c:pt idx="756">
                  <c:v>0.106718639892836</c:v>
                </c:pt>
                <c:pt idx="757">
                  <c:v>0.106217106724989</c:v>
                </c:pt>
                <c:pt idx="758">
                  <c:v>0.10560764869823699</c:v>
                </c:pt>
                <c:pt idx="759">
                  <c:v>0.104801386517011</c:v>
                </c:pt>
                <c:pt idx="760">
                  <c:v>0.104096700673577</c:v>
                </c:pt>
                <c:pt idx="761">
                  <c:v>0.10369039532240901</c:v>
                </c:pt>
                <c:pt idx="762">
                  <c:v>0.103290438492354</c:v>
                </c:pt>
                <c:pt idx="763">
                  <c:v>0.102884133141185</c:v>
                </c:pt>
                <c:pt idx="764">
                  <c:v>0.10248417631112799</c:v>
                </c:pt>
                <c:pt idx="765">
                  <c:v>0.101785838988806</c:v>
                </c:pt>
                <c:pt idx="766">
                  <c:v>0.101576337792111</c:v>
                </c:pt>
                <c:pt idx="767">
                  <c:v>0.10137953363764</c:v>
                </c:pt>
                <c:pt idx="768">
                  <c:v>0.100770075610885</c:v>
                </c:pt>
                <c:pt idx="769">
                  <c:v>9.9868585612980801E-2</c:v>
                </c:pt>
                <c:pt idx="770">
                  <c:v>9.9157551248435796E-2</c:v>
                </c:pt>
                <c:pt idx="771">
                  <c:v>9.8452865405002796E-2</c:v>
                </c:pt>
                <c:pt idx="772">
                  <c:v>9.7849755899362303E-2</c:v>
                </c:pt>
                <c:pt idx="773">
                  <c:v>9.7443450548195698E-2</c:v>
                </c:pt>
                <c:pt idx="774">
                  <c:v>9.7240297872610099E-2</c:v>
                </c:pt>
                <c:pt idx="775">
                  <c:v>9.6935568859234003E-2</c:v>
                </c:pt>
                <c:pt idx="776">
                  <c:v>9.6332459353593705E-2</c:v>
                </c:pt>
                <c:pt idx="777">
                  <c:v>9.5627773510160594E-2</c:v>
                </c:pt>
                <c:pt idx="778">
                  <c:v>9.4923087666727399E-2</c:v>
                </c:pt>
                <c:pt idx="779">
                  <c:v>9.3812096472127599E-2</c:v>
                </c:pt>
                <c:pt idx="780">
                  <c:v>9.2904257953108901E-2</c:v>
                </c:pt>
                <c:pt idx="781">
                  <c:v>9.2701105277525606E-2</c:v>
                </c:pt>
                <c:pt idx="782">
                  <c:v>9.1894843096299694E-2</c:v>
                </c:pt>
                <c:pt idx="783">
                  <c:v>9.1088580915076003E-2</c:v>
                </c:pt>
                <c:pt idx="784">
                  <c:v>9.0580699226114295E-2</c:v>
                </c:pt>
                <c:pt idx="785">
                  <c:v>9.0485471409435594E-2</c:v>
                </c:pt>
                <c:pt idx="786">
                  <c:v>9.0485471409435594E-2</c:v>
                </c:pt>
                <c:pt idx="787">
                  <c:v>8.8968174863664803E-2</c:v>
                </c:pt>
                <c:pt idx="788">
                  <c:v>8.7552454655689005E-2</c:v>
                </c:pt>
                <c:pt idx="789">
                  <c:v>8.5635201279861003E-2</c:v>
                </c:pt>
                <c:pt idx="790">
                  <c:v>8.6244659306615401E-2</c:v>
                </c:pt>
                <c:pt idx="791">
                  <c:v>8.6746192474462996E-2</c:v>
                </c:pt>
                <c:pt idx="792">
                  <c:v>8.5939930293237099E-2</c:v>
                </c:pt>
                <c:pt idx="793">
                  <c:v>8.5844702476558302E-2</c:v>
                </c:pt>
                <c:pt idx="794">
                  <c:v>8.5343169308708403E-2</c:v>
                </c:pt>
                <c:pt idx="795">
                  <c:v>8.4022676917411401E-2</c:v>
                </c:pt>
                <c:pt idx="796">
                  <c:v>8.3622720087356495E-2</c:v>
                </c:pt>
                <c:pt idx="797">
                  <c:v>8.2911685722811601E-2</c:v>
                </c:pt>
                <c:pt idx="798">
                  <c:v>8.1908619387114107E-2</c:v>
                </c:pt>
                <c:pt idx="799">
                  <c:v>8.1299161360361999E-2</c:v>
                </c:pt>
                <c:pt idx="800">
                  <c:v>8.1000780868097699E-2</c:v>
                </c:pt>
                <c:pt idx="801">
                  <c:v>8.0492899179136004E-2</c:v>
                </c:pt>
                <c:pt idx="802">
                  <c:v>7.9991366011288395E-2</c:v>
                </c:pt>
                <c:pt idx="803">
                  <c:v>7.9686636997910107E-2</c:v>
                </c:pt>
                <c:pt idx="804">
                  <c:v>7.9185103830062498E-2</c:v>
                </c:pt>
                <c:pt idx="805">
                  <c:v>7.8074112635460505E-2</c:v>
                </c:pt>
                <c:pt idx="806">
                  <c:v>7.6963121440860705E-2</c:v>
                </c:pt>
                <c:pt idx="807">
                  <c:v>7.6664740948596405E-2</c:v>
                </c:pt>
                <c:pt idx="808">
                  <c:v>7.6360011935220407E-2</c:v>
                </c:pt>
                <c:pt idx="809">
                  <c:v>7.5655326091787101E-2</c:v>
                </c:pt>
                <c:pt idx="810">
                  <c:v>7.4747487572770693E-2</c:v>
                </c:pt>
                <c:pt idx="811">
                  <c:v>7.3941225391544796E-2</c:v>
                </c:pt>
                <c:pt idx="812">
                  <c:v>7.3738072715961597E-2</c:v>
                </c:pt>
                <c:pt idx="813">
                  <c:v>7.36364963781687E-2</c:v>
                </c:pt>
                <c:pt idx="814">
                  <c:v>7.2735006380264103E-2</c:v>
                </c:pt>
                <c:pt idx="815">
                  <c:v>7.1516090326757403E-2</c:v>
                </c:pt>
                <c:pt idx="816">
                  <c:v>7.1014557158909905E-2</c:v>
                </c:pt>
                <c:pt idx="817">
                  <c:v>7.0912980821117105E-2</c:v>
                </c:pt>
                <c:pt idx="818">
                  <c:v>7.0106718639893401E-2</c:v>
                </c:pt>
                <c:pt idx="819">
                  <c:v>6.9497260613139003E-2</c:v>
                </c:pt>
                <c:pt idx="820">
                  <c:v>6.8995727445291394E-2</c:v>
                </c:pt>
                <c:pt idx="821">
                  <c:v>6.8291041601858296E-2</c:v>
                </c:pt>
                <c:pt idx="822">
                  <c:v>6.7687932096217804E-2</c:v>
                </c:pt>
                <c:pt idx="823">
                  <c:v>6.6983246252784706E-2</c:v>
                </c:pt>
                <c:pt idx="824">
                  <c:v>6.5567526044806701E-2</c:v>
                </c:pt>
                <c:pt idx="825">
                  <c:v>6.4659687525790197E-2</c:v>
                </c:pt>
                <c:pt idx="826">
                  <c:v>6.4659687525790197E-2</c:v>
                </c:pt>
                <c:pt idx="827">
                  <c:v>6.4354958512414101E-2</c:v>
                </c:pt>
                <c:pt idx="828">
                  <c:v>6.3243967317812094E-2</c:v>
                </c:pt>
                <c:pt idx="829">
                  <c:v>6.2240900982116897E-2</c:v>
                </c:pt>
                <c:pt idx="830">
                  <c:v>6.2342477319907399E-2</c:v>
                </c:pt>
                <c:pt idx="831">
                  <c:v>6.1936171968740801E-2</c:v>
                </c:pt>
                <c:pt idx="832">
                  <c:v>6.0520451760762699E-2</c:v>
                </c:pt>
                <c:pt idx="833">
                  <c:v>5.9917342255122401E-2</c:v>
                </c:pt>
                <c:pt idx="834">
                  <c:v>5.9314232749481902E-2</c:v>
                </c:pt>
                <c:pt idx="835">
                  <c:v>5.8209590075991698E-2</c:v>
                </c:pt>
                <c:pt idx="836">
                  <c:v>5.7904861062615602E-2</c:v>
                </c:pt>
                <c:pt idx="837">
                  <c:v>5.7498555711446797E-2</c:v>
                </c:pt>
                <c:pt idx="838">
                  <c:v>5.6793869868013602E-2</c:v>
                </c:pt>
                <c:pt idx="839">
                  <c:v>5.5682878673413802E-2</c:v>
                </c:pt>
                <c:pt idx="840">
                  <c:v>5.50797691677712E-2</c:v>
                </c:pt>
                <c:pt idx="841">
                  <c:v>5.4571887478811802E-2</c:v>
                </c:pt>
                <c:pt idx="842">
                  <c:v>5.4273506986547503E-2</c:v>
                </c:pt>
                <c:pt idx="843">
                  <c:v>5.3765625297585898E-2</c:v>
                </c:pt>
                <c:pt idx="844">
                  <c:v>5.3162515791945503E-2</c:v>
                </c:pt>
                <c:pt idx="845">
                  <c:v>5.2153100935136303E-2</c:v>
                </c:pt>
                <c:pt idx="846">
                  <c:v>5.1245262416119798E-2</c:v>
                </c:pt>
                <c:pt idx="847">
                  <c:v>5.0331075375991602E-2</c:v>
                </c:pt>
                <c:pt idx="848">
                  <c:v>4.95248131947656E-2</c:v>
                </c:pt>
                <c:pt idx="849">
                  <c:v>4.8928052210237001E-2</c:v>
                </c:pt>
                <c:pt idx="850">
                  <c:v>4.8217017845692101E-2</c:v>
                </c:pt>
                <c:pt idx="851">
                  <c:v>4.7315527847787503E-2</c:v>
                </c:pt>
                <c:pt idx="852">
                  <c:v>4.6909222496618497E-2</c:v>
                </c:pt>
                <c:pt idx="853">
                  <c:v>4.6299764469866403E-2</c:v>
                </c:pt>
                <c:pt idx="854">
                  <c:v>4.5798231302018801E-2</c:v>
                </c:pt>
                <c:pt idx="855">
                  <c:v>4.5398274471961798E-2</c:v>
                </c:pt>
                <c:pt idx="856">
                  <c:v>4.4592012290735797E-2</c:v>
                </c:pt>
                <c:pt idx="857">
                  <c:v>4.4084130601776399E-2</c:v>
                </c:pt>
                <c:pt idx="858">
                  <c:v>4.3481021096136101E-2</c:v>
                </c:pt>
                <c:pt idx="859">
                  <c:v>4.2573182577119603E-2</c:v>
                </c:pt>
                <c:pt idx="860">
                  <c:v>4.1658995536989103E-2</c:v>
                </c:pt>
                <c:pt idx="861">
                  <c:v>4.0960658214667697E-2</c:v>
                </c:pt>
                <c:pt idx="862">
                  <c:v>4.0046471174539501E-2</c:v>
                </c:pt>
                <c:pt idx="863">
                  <c:v>3.9544938006691899E-2</c:v>
                </c:pt>
                <c:pt idx="864">
                  <c:v>3.8935479979937501E-2</c:v>
                </c:pt>
                <c:pt idx="865">
                  <c:v>3.8237142657618399E-2</c:v>
                </c:pt>
                <c:pt idx="866">
                  <c:v>3.7627684630866201E-2</c:v>
                </c:pt>
                <c:pt idx="867">
                  <c:v>3.7024575125223502E-2</c:v>
                </c:pt>
                <c:pt idx="868">
                  <c:v>3.6015160268414302E-2</c:v>
                </c:pt>
                <c:pt idx="869">
                  <c:v>3.5405702241662201E-2</c:v>
                </c:pt>
                <c:pt idx="870">
                  <c:v>3.4802592736021799E-2</c:v>
                </c:pt>
                <c:pt idx="871">
                  <c:v>3.3901102738117098E-2</c:v>
                </c:pt>
                <c:pt idx="872">
                  <c:v>3.3596373724741002E-2</c:v>
                </c:pt>
                <c:pt idx="873">
                  <c:v>3.2688535205724602E-2</c:v>
                </c:pt>
                <c:pt idx="874">
                  <c:v>3.19838493622914E-2</c:v>
                </c:pt>
                <c:pt idx="875">
                  <c:v>3.1177587181065499E-2</c:v>
                </c:pt>
                <c:pt idx="876">
                  <c:v>3.0263400140937199E-2</c:v>
                </c:pt>
                <c:pt idx="877">
                  <c:v>2.95650628186158E-2</c:v>
                </c:pt>
                <c:pt idx="878">
                  <c:v>2.8854028454070899E-2</c:v>
                </c:pt>
                <c:pt idx="879">
                  <c:v>2.79398414139427E-2</c:v>
                </c:pt>
                <c:pt idx="880">
                  <c:v>2.7241504091621301E-2</c:v>
                </c:pt>
                <c:pt idx="881">
                  <c:v>2.6536818248188099E-2</c:v>
                </c:pt>
                <c:pt idx="882">
                  <c:v>2.5825783883643198E-2</c:v>
                </c:pt>
                <c:pt idx="883">
                  <c:v>2.5324250715795599E-2</c:v>
                </c:pt>
                <c:pt idx="884">
                  <c:v>2.4714792689043402E-2</c:v>
                </c:pt>
                <c:pt idx="885">
                  <c:v>2.40101068456103E-2</c:v>
                </c:pt>
                <c:pt idx="886">
                  <c:v>2.3203844664384399E-2</c:v>
                </c:pt>
                <c:pt idx="887">
                  <c:v>2.2194429807575099E-2</c:v>
                </c:pt>
                <c:pt idx="888">
                  <c:v>2.1591320301934801E-2</c:v>
                </c:pt>
                <c:pt idx="889">
                  <c:v>2.1083438612975399E-2</c:v>
                </c:pt>
                <c:pt idx="890">
                  <c:v>2.03787527695421E-2</c:v>
                </c:pt>
                <c:pt idx="891">
                  <c:v>1.9572490588316199E-2</c:v>
                </c:pt>
                <c:pt idx="892">
                  <c:v>1.84614993937166E-2</c:v>
                </c:pt>
                <c:pt idx="893">
                  <c:v>1.7655237212490599E-2</c:v>
                </c:pt>
                <c:pt idx="894">
                  <c:v>1.7153704044643E-2</c:v>
                </c:pt>
                <c:pt idx="895">
                  <c:v>1.6544246017890799E-2</c:v>
                </c:pt>
                <c:pt idx="896">
                  <c:v>1.5941136512250501E-2</c:v>
                </c:pt>
                <c:pt idx="897">
                  <c:v>1.5331678485496001E-2</c:v>
                </c:pt>
                <c:pt idx="898">
                  <c:v>1.46333411631769E-2</c:v>
                </c:pt>
                <c:pt idx="899">
                  <c:v>1.38207304608392E-2</c:v>
                </c:pt>
                <c:pt idx="900">
                  <c:v>1.28176641251417E-2</c:v>
                </c:pt>
                <c:pt idx="901">
                  <c:v>1.23161309572941E-2</c:v>
                </c:pt>
                <c:pt idx="902">
                  <c:v>1.1509868776068201E-2</c:v>
                </c:pt>
                <c:pt idx="903">
                  <c:v>1.0900410749315999E-2</c:v>
                </c:pt>
                <c:pt idx="904">
                  <c:v>1.00941485680901E-2</c:v>
                </c:pt>
                <c:pt idx="905">
                  <c:v>9.3831142035452099E-3</c:v>
                </c:pt>
                <c:pt idx="906">
                  <c:v>8.48162420564047E-3</c:v>
                </c:pt>
                <c:pt idx="907">
                  <c:v>7.5737856866240402E-3</c:v>
                </c:pt>
                <c:pt idx="908">
                  <c:v>6.8627513220791397E-3</c:v>
                </c:pt>
                <c:pt idx="909">
                  <c:v>6.15806547864595E-3</c:v>
                </c:pt>
                <c:pt idx="910">
                  <c:v>5.2502269596295097E-3</c:v>
                </c:pt>
                <c:pt idx="911">
                  <c:v>4.2408121028202402E-3</c:v>
                </c:pt>
                <c:pt idx="912">
                  <c:v>3.5361262593870402E-3</c:v>
                </c:pt>
                <c:pt idx="913">
                  <c:v>3.0282445704277201E-3</c:v>
                </c:pt>
                <c:pt idx="914">
                  <c:v>2.5267114025778799E-3</c:v>
                </c:pt>
                <c:pt idx="915">
                  <c:v>1.72044922135417E-3</c:v>
                </c:pt>
                <c:pt idx="916">
                  <c:v>8.1261070233773502E-4</c:v>
                </c:pt>
                <c:pt idx="917">
                  <c:v>0</c:v>
                </c:pt>
              </c:numCache>
            </c:numRef>
          </c:yVal>
          <c:smooth val="1"/>
          <c:extLst xmlns:c16r2="http://schemas.microsoft.com/office/drawing/2015/06/chart">
            <c:ext xmlns:c16="http://schemas.microsoft.com/office/drawing/2014/chart" uri="{C3380CC4-5D6E-409C-BE32-E72D297353CC}">
              <c16:uniqueId val="{00000000-D49E-264A-AD20-C1FF00D99F75}"/>
            </c:ext>
          </c:extLst>
        </c:ser>
        <c:ser>
          <c:idx val="1"/>
          <c:order val="1"/>
          <c:tx>
            <c:v>BSG</c:v>
          </c:tx>
          <c:spPr>
            <a:ln w="19050" cap="rnd">
              <a:solidFill>
                <a:srgbClr val="FF0000"/>
              </a:solidFill>
              <a:round/>
            </a:ln>
            <a:effectLst/>
          </c:spPr>
          <c:marker>
            <c:symbol val="none"/>
          </c:marker>
          <c:xVal>
            <c:numRef>
              <c:f>BSG!$N$6:$N$923</c:f>
              <c:numCache>
                <c:formatCode>General</c:formatCode>
                <c:ptCount val="918"/>
                <c:pt idx="0">
                  <c:v>299.15199999999999</c:v>
                </c:pt>
                <c:pt idx="1">
                  <c:v>299.74400000000009</c:v>
                </c:pt>
                <c:pt idx="2">
                  <c:v>300.36900000000009</c:v>
                </c:pt>
                <c:pt idx="3">
                  <c:v>301.017</c:v>
                </c:pt>
                <c:pt idx="4">
                  <c:v>301.678</c:v>
                </c:pt>
                <c:pt idx="5">
                  <c:v>302.34300000000002</c:v>
                </c:pt>
                <c:pt idx="6">
                  <c:v>303.01100000000002</c:v>
                </c:pt>
                <c:pt idx="7">
                  <c:v>303.68099999999993</c:v>
                </c:pt>
                <c:pt idx="8">
                  <c:v>304.34199999999993</c:v>
                </c:pt>
                <c:pt idx="9">
                  <c:v>305.00700000000001</c:v>
                </c:pt>
                <c:pt idx="10">
                  <c:v>305.67200000000008</c:v>
                </c:pt>
                <c:pt idx="11">
                  <c:v>306.34100000000001</c:v>
                </c:pt>
                <c:pt idx="12">
                  <c:v>307.01</c:v>
                </c:pt>
                <c:pt idx="13">
                  <c:v>307.67599999999999</c:v>
                </c:pt>
                <c:pt idx="14">
                  <c:v>308.34300000000002</c:v>
                </c:pt>
                <c:pt idx="15">
                  <c:v>309.00400000000002</c:v>
                </c:pt>
                <c:pt idx="16">
                  <c:v>309.66399999999999</c:v>
                </c:pt>
                <c:pt idx="17">
                  <c:v>310.32900000000001</c:v>
                </c:pt>
                <c:pt idx="18">
                  <c:v>311.00200000000001</c:v>
                </c:pt>
                <c:pt idx="19">
                  <c:v>311.67200000000008</c:v>
                </c:pt>
                <c:pt idx="20">
                  <c:v>312.34300000000002</c:v>
                </c:pt>
                <c:pt idx="21">
                  <c:v>313.01400000000001</c:v>
                </c:pt>
                <c:pt idx="22">
                  <c:v>313.68799999999999</c:v>
                </c:pt>
                <c:pt idx="23">
                  <c:v>314.36500000000001</c:v>
                </c:pt>
                <c:pt idx="24">
                  <c:v>315.041</c:v>
                </c:pt>
                <c:pt idx="25">
                  <c:v>315.71699999999981</c:v>
                </c:pt>
                <c:pt idx="26">
                  <c:v>316.399</c:v>
                </c:pt>
                <c:pt idx="27">
                  <c:v>317.08600000000001</c:v>
                </c:pt>
                <c:pt idx="28">
                  <c:v>317.77699999999982</c:v>
                </c:pt>
                <c:pt idx="29">
                  <c:v>318.47300000000001</c:v>
                </c:pt>
                <c:pt idx="30">
                  <c:v>319.17200000000008</c:v>
                </c:pt>
                <c:pt idx="31">
                  <c:v>319.863</c:v>
                </c:pt>
                <c:pt idx="32">
                  <c:v>320.553</c:v>
                </c:pt>
                <c:pt idx="33">
                  <c:v>321.24099999999999</c:v>
                </c:pt>
                <c:pt idx="34">
                  <c:v>321.93099999999981</c:v>
                </c:pt>
                <c:pt idx="35">
                  <c:v>322.62200000000001</c:v>
                </c:pt>
                <c:pt idx="36">
                  <c:v>323.32100000000003</c:v>
                </c:pt>
                <c:pt idx="37">
                  <c:v>324.02</c:v>
                </c:pt>
                <c:pt idx="38">
                  <c:v>324.72099999999978</c:v>
                </c:pt>
                <c:pt idx="39">
                  <c:v>325.42700000000002</c:v>
                </c:pt>
                <c:pt idx="40">
                  <c:v>326.137</c:v>
                </c:pt>
                <c:pt idx="41">
                  <c:v>326.846</c:v>
                </c:pt>
                <c:pt idx="42">
                  <c:v>327.55799999999999</c:v>
                </c:pt>
                <c:pt idx="43">
                  <c:v>328.26499999999999</c:v>
                </c:pt>
                <c:pt idx="44">
                  <c:v>328.97099999999978</c:v>
                </c:pt>
                <c:pt idx="45">
                  <c:v>329.678</c:v>
                </c:pt>
                <c:pt idx="46">
                  <c:v>330.38799999999992</c:v>
                </c:pt>
                <c:pt idx="47">
                  <c:v>331.09800000000001</c:v>
                </c:pt>
                <c:pt idx="48">
                  <c:v>331.80899999999991</c:v>
                </c:pt>
                <c:pt idx="49">
                  <c:v>332.51400000000001</c:v>
                </c:pt>
                <c:pt idx="50">
                  <c:v>333.21499999999997</c:v>
                </c:pt>
                <c:pt idx="51">
                  <c:v>333.91799999999978</c:v>
                </c:pt>
                <c:pt idx="52">
                  <c:v>334.62900000000002</c:v>
                </c:pt>
                <c:pt idx="53">
                  <c:v>335.34199999999993</c:v>
                </c:pt>
                <c:pt idx="54">
                  <c:v>336.053</c:v>
                </c:pt>
                <c:pt idx="55">
                  <c:v>336.76900000000001</c:v>
                </c:pt>
                <c:pt idx="56">
                  <c:v>337.48599999999982</c:v>
                </c:pt>
                <c:pt idx="57">
                  <c:v>338.2</c:v>
                </c:pt>
                <c:pt idx="58">
                  <c:v>338.91300000000001</c:v>
                </c:pt>
                <c:pt idx="59">
                  <c:v>339.62700000000001</c:v>
                </c:pt>
                <c:pt idx="60">
                  <c:v>340.34199999999993</c:v>
                </c:pt>
                <c:pt idx="61">
                  <c:v>341.05500000000001</c:v>
                </c:pt>
                <c:pt idx="62">
                  <c:v>341.76600000000002</c:v>
                </c:pt>
                <c:pt idx="63">
                  <c:v>342.47800000000001</c:v>
                </c:pt>
                <c:pt idx="64">
                  <c:v>343.18899999999991</c:v>
                </c:pt>
                <c:pt idx="65">
                  <c:v>343.90199999999982</c:v>
                </c:pt>
                <c:pt idx="66">
                  <c:v>344.61700000000002</c:v>
                </c:pt>
                <c:pt idx="67">
                  <c:v>345.33</c:v>
                </c:pt>
                <c:pt idx="68">
                  <c:v>346.04700000000008</c:v>
                </c:pt>
                <c:pt idx="69">
                  <c:v>346.76499999999999</c:v>
                </c:pt>
                <c:pt idx="70">
                  <c:v>347.48099999999982</c:v>
                </c:pt>
                <c:pt idx="71">
                  <c:v>348.202</c:v>
                </c:pt>
                <c:pt idx="72">
                  <c:v>348.92799999999983</c:v>
                </c:pt>
                <c:pt idx="73">
                  <c:v>349.65199999999999</c:v>
                </c:pt>
                <c:pt idx="74">
                  <c:v>350.37400000000002</c:v>
                </c:pt>
                <c:pt idx="75">
                  <c:v>351.09199999999981</c:v>
                </c:pt>
                <c:pt idx="76">
                  <c:v>351.81200000000001</c:v>
                </c:pt>
                <c:pt idx="77">
                  <c:v>352.53499999999991</c:v>
                </c:pt>
                <c:pt idx="78">
                  <c:v>353.25299999999999</c:v>
                </c:pt>
                <c:pt idx="79">
                  <c:v>353.97</c:v>
                </c:pt>
                <c:pt idx="80">
                  <c:v>354.68599999999998</c:v>
                </c:pt>
                <c:pt idx="81">
                  <c:v>355.40199999999982</c:v>
                </c:pt>
                <c:pt idx="82">
                  <c:v>356.12200000000001</c:v>
                </c:pt>
                <c:pt idx="83">
                  <c:v>356.839</c:v>
                </c:pt>
                <c:pt idx="84">
                  <c:v>357.55099999999999</c:v>
                </c:pt>
                <c:pt idx="85">
                  <c:v>358.26799999999997</c:v>
                </c:pt>
                <c:pt idx="86">
                  <c:v>358.9819999999998</c:v>
                </c:pt>
                <c:pt idx="87">
                  <c:v>359.69200000000001</c:v>
                </c:pt>
                <c:pt idx="88">
                  <c:v>360.39699999999982</c:v>
                </c:pt>
                <c:pt idx="89">
                  <c:v>361.1</c:v>
                </c:pt>
                <c:pt idx="90">
                  <c:v>361.80599999999993</c:v>
                </c:pt>
                <c:pt idx="91">
                  <c:v>362.51099999999991</c:v>
                </c:pt>
                <c:pt idx="92">
                  <c:v>363.20799999999991</c:v>
                </c:pt>
                <c:pt idx="93">
                  <c:v>363.90499999999992</c:v>
                </c:pt>
                <c:pt idx="94">
                  <c:v>364.59800000000001</c:v>
                </c:pt>
                <c:pt idx="95">
                  <c:v>365.29199999999997</c:v>
                </c:pt>
                <c:pt idx="96">
                  <c:v>365.99099999999981</c:v>
                </c:pt>
                <c:pt idx="97">
                  <c:v>366.68599999999998</c:v>
                </c:pt>
                <c:pt idx="98">
                  <c:v>367.38400000000001</c:v>
                </c:pt>
                <c:pt idx="99">
                  <c:v>368.08100000000002</c:v>
                </c:pt>
                <c:pt idx="100">
                  <c:v>368.77800000000002</c:v>
                </c:pt>
                <c:pt idx="101">
                  <c:v>369.47099999999978</c:v>
                </c:pt>
                <c:pt idx="102">
                  <c:v>370.166</c:v>
                </c:pt>
                <c:pt idx="103">
                  <c:v>370.86099999999999</c:v>
                </c:pt>
                <c:pt idx="104">
                  <c:v>371.55399999999992</c:v>
                </c:pt>
                <c:pt idx="105">
                  <c:v>372.245</c:v>
                </c:pt>
                <c:pt idx="106">
                  <c:v>372.93499999999977</c:v>
                </c:pt>
                <c:pt idx="107">
                  <c:v>373.63400000000001</c:v>
                </c:pt>
                <c:pt idx="108">
                  <c:v>374.334</c:v>
                </c:pt>
                <c:pt idx="109">
                  <c:v>375.03499999999991</c:v>
                </c:pt>
                <c:pt idx="110">
                  <c:v>375.72899999999981</c:v>
                </c:pt>
                <c:pt idx="111">
                  <c:v>376.42099999999982</c:v>
                </c:pt>
                <c:pt idx="112">
                  <c:v>377.11400000000009</c:v>
                </c:pt>
                <c:pt idx="113">
                  <c:v>377.80500000000001</c:v>
                </c:pt>
                <c:pt idx="114">
                  <c:v>378.49900000000002</c:v>
                </c:pt>
                <c:pt idx="115">
                  <c:v>379.19499999999999</c:v>
                </c:pt>
                <c:pt idx="116">
                  <c:v>379.88900000000001</c:v>
                </c:pt>
                <c:pt idx="117">
                  <c:v>380.58100000000002</c:v>
                </c:pt>
                <c:pt idx="118">
                  <c:v>381.26900000000001</c:v>
                </c:pt>
                <c:pt idx="119">
                  <c:v>381.96299999999991</c:v>
                </c:pt>
                <c:pt idx="120">
                  <c:v>382.65300000000002</c:v>
                </c:pt>
                <c:pt idx="121">
                  <c:v>383.33600000000001</c:v>
                </c:pt>
                <c:pt idx="122">
                  <c:v>384.02</c:v>
                </c:pt>
                <c:pt idx="123">
                  <c:v>384.71600000000001</c:v>
                </c:pt>
                <c:pt idx="124">
                  <c:v>385.45699999999982</c:v>
                </c:pt>
                <c:pt idx="125">
                  <c:v>386.24900000000002</c:v>
                </c:pt>
                <c:pt idx="126">
                  <c:v>387.06700000000001</c:v>
                </c:pt>
                <c:pt idx="127">
                  <c:v>387.899</c:v>
                </c:pt>
                <c:pt idx="128">
                  <c:v>388.74</c:v>
                </c:pt>
                <c:pt idx="129">
                  <c:v>389.58600000000001</c:v>
                </c:pt>
                <c:pt idx="130">
                  <c:v>390.43200000000002</c:v>
                </c:pt>
                <c:pt idx="131">
                  <c:v>391.279</c:v>
                </c:pt>
                <c:pt idx="132">
                  <c:v>392.12900000000002</c:v>
                </c:pt>
                <c:pt idx="133">
                  <c:v>392.97500000000002</c:v>
                </c:pt>
                <c:pt idx="134">
                  <c:v>393.82100000000003</c:v>
                </c:pt>
                <c:pt idx="135">
                  <c:v>394.66700000000009</c:v>
                </c:pt>
                <c:pt idx="136">
                  <c:v>395.51400000000001</c:v>
                </c:pt>
                <c:pt idx="137">
                  <c:v>396.363</c:v>
                </c:pt>
                <c:pt idx="138">
                  <c:v>397.20499999999993</c:v>
                </c:pt>
                <c:pt idx="139">
                  <c:v>398.04300000000001</c:v>
                </c:pt>
                <c:pt idx="140">
                  <c:v>398.88499999999999</c:v>
                </c:pt>
                <c:pt idx="141">
                  <c:v>399.7269999999998</c:v>
                </c:pt>
                <c:pt idx="142">
                  <c:v>400.565</c:v>
                </c:pt>
                <c:pt idx="143">
                  <c:v>401.40300000000002</c:v>
                </c:pt>
                <c:pt idx="144">
                  <c:v>402.24799999999999</c:v>
                </c:pt>
                <c:pt idx="145">
                  <c:v>403.09699999999981</c:v>
                </c:pt>
                <c:pt idx="146">
                  <c:v>403.947</c:v>
                </c:pt>
                <c:pt idx="147">
                  <c:v>404.79899999999981</c:v>
                </c:pt>
                <c:pt idx="148">
                  <c:v>405.64800000000002</c:v>
                </c:pt>
                <c:pt idx="149">
                  <c:v>406.49</c:v>
                </c:pt>
                <c:pt idx="150">
                  <c:v>407.33100000000002</c:v>
                </c:pt>
                <c:pt idx="151">
                  <c:v>408.16800000000001</c:v>
                </c:pt>
                <c:pt idx="152">
                  <c:v>409.00799999999998</c:v>
                </c:pt>
                <c:pt idx="153">
                  <c:v>409.85599999999999</c:v>
                </c:pt>
                <c:pt idx="154">
                  <c:v>410.702</c:v>
                </c:pt>
                <c:pt idx="155">
                  <c:v>411.53999999999979</c:v>
                </c:pt>
                <c:pt idx="156">
                  <c:v>412.37099999999992</c:v>
                </c:pt>
                <c:pt idx="157">
                  <c:v>413.20600000000002</c:v>
                </c:pt>
                <c:pt idx="158">
                  <c:v>414.04300000000001</c:v>
                </c:pt>
                <c:pt idx="159">
                  <c:v>414.88299999999998</c:v>
                </c:pt>
                <c:pt idx="160">
                  <c:v>415.72300000000001</c:v>
                </c:pt>
                <c:pt idx="161">
                  <c:v>416.56099999999998</c:v>
                </c:pt>
                <c:pt idx="162">
                  <c:v>417.39099999999979</c:v>
                </c:pt>
                <c:pt idx="163">
                  <c:v>418.22199999999981</c:v>
                </c:pt>
                <c:pt idx="164">
                  <c:v>419.053</c:v>
                </c:pt>
                <c:pt idx="165">
                  <c:v>419.88</c:v>
                </c:pt>
                <c:pt idx="166">
                  <c:v>420.70799999999991</c:v>
                </c:pt>
                <c:pt idx="167">
                  <c:v>421.53800000000001</c:v>
                </c:pt>
                <c:pt idx="168">
                  <c:v>422.37</c:v>
                </c:pt>
                <c:pt idx="169">
                  <c:v>423.19900000000001</c:v>
                </c:pt>
                <c:pt idx="170">
                  <c:v>424.02099999999979</c:v>
                </c:pt>
                <c:pt idx="171">
                  <c:v>424.84100000000001</c:v>
                </c:pt>
                <c:pt idx="172">
                  <c:v>425.67</c:v>
                </c:pt>
                <c:pt idx="173">
                  <c:v>426.50400000000002</c:v>
                </c:pt>
                <c:pt idx="174">
                  <c:v>427.34000000000009</c:v>
                </c:pt>
                <c:pt idx="175">
                  <c:v>428.17599999999999</c:v>
                </c:pt>
                <c:pt idx="176">
                  <c:v>429.00900000000001</c:v>
                </c:pt>
                <c:pt idx="177">
                  <c:v>429.84199999999993</c:v>
                </c:pt>
                <c:pt idx="178">
                  <c:v>430.673</c:v>
                </c:pt>
                <c:pt idx="179">
                  <c:v>431.50700000000001</c:v>
                </c:pt>
                <c:pt idx="180">
                  <c:v>432.34800000000001</c:v>
                </c:pt>
                <c:pt idx="181">
                  <c:v>433.18200000000002</c:v>
                </c:pt>
                <c:pt idx="182">
                  <c:v>434.01099999999991</c:v>
                </c:pt>
                <c:pt idx="183">
                  <c:v>434.839</c:v>
                </c:pt>
                <c:pt idx="184">
                  <c:v>435.666</c:v>
                </c:pt>
                <c:pt idx="185">
                  <c:v>436.5</c:v>
                </c:pt>
                <c:pt idx="186">
                  <c:v>437.34100000000001</c:v>
                </c:pt>
                <c:pt idx="187">
                  <c:v>438.178</c:v>
                </c:pt>
                <c:pt idx="188">
                  <c:v>439.01400000000001</c:v>
                </c:pt>
                <c:pt idx="189">
                  <c:v>439.84899999999999</c:v>
                </c:pt>
                <c:pt idx="190">
                  <c:v>440.68700000000001</c:v>
                </c:pt>
                <c:pt idx="191">
                  <c:v>441.52499999999992</c:v>
                </c:pt>
                <c:pt idx="192">
                  <c:v>442.363</c:v>
                </c:pt>
                <c:pt idx="193">
                  <c:v>443.2</c:v>
                </c:pt>
                <c:pt idx="194">
                  <c:v>444.03899999999982</c:v>
                </c:pt>
                <c:pt idx="195">
                  <c:v>444.87799999999999</c:v>
                </c:pt>
                <c:pt idx="196">
                  <c:v>445.714</c:v>
                </c:pt>
                <c:pt idx="197">
                  <c:v>446.54700000000008</c:v>
                </c:pt>
                <c:pt idx="198">
                  <c:v>447.38</c:v>
                </c:pt>
                <c:pt idx="199">
                  <c:v>448.21600000000001</c:v>
                </c:pt>
                <c:pt idx="200">
                  <c:v>449.05099999999999</c:v>
                </c:pt>
                <c:pt idx="201">
                  <c:v>449.87799999999999</c:v>
                </c:pt>
                <c:pt idx="202">
                  <c:v>450.70299999999992</c:v>
                </c:pt>
                <c:pt idx="203">
                  <c:v>451.529</c:v>
                </c:pt>
                <c:pt idx="204">
                  <c:v>452.35699999999991</c:v>
                </c:pt>
                <c:pt idx="205">
                  <c:v>453.18599999999998</c:v>
                </c:pt>
                <c:pt idx="206">
                  <c:v>454.01799999999997</c:v>
                </c:pt>
                <c:pt idx="207">
                  <c:v>454.851</c:v>
                </c:pt>
                <c:pt idx="208">
                  <c:v>455.67899999999992</c:v>
                </c:pt>
                <c:pt idx="209">
                  <c:v>456.50400000000002</c:v>
                </c:pt>
                <c:pt idx="210">
                  <c:v>457.33600000000001</c:v>
                </c:pt>
                <c:pt idx="211">
                  <c:v>458.166</c:v>
                </c:pt>
                <c:pt idx="212">
                  <c:v>458.99</c:v>
                </c:pt>
                <c:pt idx="213">
                  <c:v>459.81799999999993</c:v>
                </c:pt>
                <c:pt idx="214">
                  <c:v>460.64600000000002</c:v>
                </c:pt>
                <c:pt idx="215">
                  <c:v>461.47599999999977</c:v>
                </c:pt>
                <c:pt idx="216">
                  <c:v>462.31099999999998</c:v>
                </c:pt>
                <c:pt idx="217">
                  <c:v>463.149</c:v>
                </c:pt>
                <c:pt idx="218">
                  <c:v>463.9869999999998</c:v>
                </c:pt>
                <c:pt idx="219">
                  <c:v>464.81899999999979</c:v>
                </c:pt>
                <c:pt idx="220">
                  <c:v>465.64300000000009</c:v>
                </c:pt>
                <c:pt idx="221">
                  <c:v>466.46699999999981</c:v>
                </c:pt>
                <c:pt idx="222">
                  <c:v>467.29299999999978</c:v>
                </c:pt>
                <c:pt idx="223">
                  <c:v>468.12</c:v>
                </c:pt>
                <c:pt idx="224">
                  <c:v>468.94799999999992</c:v>
                </c:pt>
                <c:pt idx="225">
                  <c:v>469.78</c:v>
                </c:pt>
                <c:pt idx="226">
                  <c:v>470.61699999999979</c:v>
                </c:pt>
                <c:pt idx="227">
                  <c:v>471.44600000000003</c:v>
                </c:pt>
                <c:pt idx="228">
                  <c:v>472.27</c:v>
                </c:pt>
                <c:pt idx="229">
                  <c:v>473.09500000000003</c:v>
                </c:pt>
                <c:pt idx="230">
                  <c:v>473.91999999999979</c:v>
                </c:pt>
                <c:pt idx="231">
                  <c:v>474.74599999999992</c:v>
                </c:pt>
                <c:pt idx="232">
                  <c:v>475.56899999999979</c:v>
                </c:pt>
                <c:pt idx="233">
                  <c:v>476.39400000000001</c:v>
                </c:pt>
                <c:pt idx="234">
                  <c:v>477.21699999999981</c:v>
                </c:pt>
                <c:pt idx="235">
                  <c:v>478.03699999999998</c:v>
                </c:pt>
                <c:pt idx="236">
                  <c:v>478.85500000000002</c:v>
                </c:pt>
                <c:pt idx="237">
                  <c:v>479.67399999999992</c:v>
                </c:pt>
                <c:pt idx="238">
                  <c:v>480.49700000000001</c:v>
                </c:pt>
                <c:pt idx="239">
                  <c:v>481.32400000000001</c:v>
                </c:pt>
                <c:pt idx="240">
                  <c:v>482.15899999999999</c:v>
                </c:pt>
                <c:pt idx="241">
                  <c:v>482.99099999999981</c:v>
                </c:pt>
                <c:pt idx="242">
                  <c:v>483.82100000000003</c:v>
                </c:pt>
                <c:pt idx="243">
                  <c:v>484.65899999999999</c:v>
                </c:pt>
                <c:pt idx="244">
                  <c:v>485.50299999999999</c:v>
                </c:pt>
                <c:pt idx="245">
                  <c:v>486.34199999999993</c:v>
                </c:pt>
                <c:pt idx="246">
                  <c:v>487.17599999999999</c:v>
                </c:pt>
                <c:pt idx="247">
                  <c:v>488.01099999999991</c:v>
                </c:pt>
                <c:pt idx="248">
                  <c:v>488.84399999999999</c:v>
                </c:pt>
                <c:pt idx="249">
                  <c:v>489.67</c:v>
                </c:pt>
                <c:pt idx="250">
                  <c:v>490.48899999999998</c:v>
                </c:pt>
                <c:pt idx="251">
                  <c:v>491.30700000000002</c:v>
                </c:pt>
                <c:pt idx="252">
                  <c:v>492.13</c:v>
                </c:pt>
                <c:pt idx="253">
                  <c:v>492.96199999999982</c:v>
                </c:pt>
                <c:pt idx="254">
                  <c:v>493.79099999999983</c:v>
                </c:pt>
                <c:pt idx="255">
                  <c:v>494.61699999999979</c:v>
                </c:pt>
                <c:pt idx="256">
                  <c:v>495.44200000000001</c:v>
                </c:pt>
                <c:pt idx="257">
                  <c:v>496.26400000000001</c:v>
                </c:pt>
                <c:pt idx="258">
                  <c:v>497.09100000000001</c:v>
                </c:pt>
                <c:pt idx="259">
                  <c:v>497.91799999999978</c:v>
                </c:pt>
                <c:pt idx="260">
                  <c:v>498.745</c:v>
                </c:pt>
                <c:pt idx="261">
                  <c:v>499.572</c:v>
                </c:pt>
                <c:pt idx="262">
                  <c:v>500.4</c:v>
                </c:pt>
                <c:pt idx="263">
                  <c:v>501.22899999999998</c:v>
                </c:pt>
                <c:pt idx="264">
                  <c:v>502.05799999999999</c:v>
                </c:pt>
                <c:pt idx="265">
                  <c:v>502.89299999999997</c:v>
                </c:pt>
                <c:pt idx="266">
                  <c:v>503.72099999999978</c:v>
                </c:pt>
                <c:pt idx="267">
                  <c:v>504.54899999999992</c:v>
                </c:pt>
                <c:pt idx="268">
                  <c:v>505.375</c:v>
                </c:pt>
                <c:pt idx="269">
                  <c:v>506.20299999999992</c:v>
                </c:pt>
                <c:pt idx="270">
                  <c:v>507.03599999999977</c:v>
                </c:pt>
                <c:pt idx="271">
                  <c:v>507.875</c:v>
                </c:pt>
                <c:pt idx="272">
                  <c:v>508.70499999999998</c:v>
                </c:pt>
                <c:pt idx="273">
                  <c:v>509.529</c:v>
                </c:pt>
                <c:pt idx="274">
                  <c:v>510.3540000000001</c:v>
                </c:pt>
                <c:pt idx="275">
                  <c:v>511.18</c:v>
                </c:pt>
                <c:pt idx="276">
                  <c:v>512.01400000000001</c:v>
                </c:pt>
                <c:pt idx="277">
                  <c:v>512.84699999999975</c:v>
                </c:pt>
                <c:pt idx="278">
                  <c:v>513.67700000000002</c:v>
                </c:pt>
                <c:pt idx="279">
                  <c:v>514.51</c:v>
                </c:pt>
                <c:pt idx="280">
                  <c:v>515.3399999999998</c:v>
                </c:pt>
                <c:pt idx="281">
                  <c:v>516.16800000000001</c:v>
                </c:pt>
                <c:pt idx="282">
                  <c:v>516.99800000000005</c:v>
                </c:pt>
                <c:pt idx="283">
                  <c:v>517.82499999999982</c:v>
                </c:pt>
                <c:pt idx="284">
                  <c:v>518.654</c:v>
                </c:pt>
                <c:pt idx="285">
                  <c:v>519.48</c:v>
                </c:pt>
                <c:pt idx="286">
                  <c:v>520.3009999999997</c:v>
                </c:pt>
                <c:pt idx="287">
                  <c:v>521.12300000000005</c:v>
                </c:pt>
                <c:pt idx="288">
                  <c:v>521.94799999999975</c:v>
                </c:pt>
                <c:pt idx="289">
                  <c:v>522.779</c:v>
                </c:pt>
                <c:pt idx="290">
                  <c:v>523.61400000000003</c:v>
                </c:pt>
                <c:pt idx="291">
                  <c:v>524.44799999999975</c:v>
                </c:pt>
                <c:pt idx="292">
                  <c:v>525.28600000000006</c:v>
                </c:pt>
                <c:pt idx="293">
                  <c:v>526.12699999999973</c:v>
                </c:pt>
                <c:pt idx="294">
                  <c:v>526.95999999999981</c:v>
                </c:pt>
                <c:pt idx="295">
                  <c:v>527.79200000000003</c:v>
                </c:pt>
                <c:pt idx="296">
                  <c:v>528.62300000000005</c:v>
                </c:pt>
                <c:pt idx="297">
                  <c:v>529.45099999999979</c:v>
                </c:pt>
                <c:pt idx="298">
                  <c:v>530.28</c:v>
                </c:pt>
                <c:pt idx="299">
                  <c:v>531.11300000000006</c:v>
                </c:pt>
                <c:pt idx="300">
                  <c:v>531.94699999999978</c:v>
                </c:pt>
                <c:pt idx="301">
                  <c:v>532.78600000000006</c:v>
                </c:pt>
                <c:pt idx="302">
                  <c:v>533.62200000000007</c:v>
                </c:pt>
                <c:pt idx="303">
                  <c:v>534.45699999999977</c:v>
                </c:pt>
                <c:pt idx="304">
                  <c:v>535.29200000000003</c:v>
                </c:pt>
                <c:pt idx="305">
                  <c:v>536.12599999999998</c:v>
                </c:pt>
                <c:pt idx="306">
                  <c:v>536.96299999999974</c:v>
                </c:pt>
                <c:pt idx="307">
                  <c:v>537.80500000000006</c:v>
                </c:pt>
                <c:pt idx="308">
                  <c:v>538.64300000000003</c:v>
                </c:pt>
                <c:pt idx="309">
                  <c:v>539.48400000000004</c:v>
                </c:pt>
                <c:pt idx="310">
                  <c:v>540.3209999999998</c:v>
                </c:pt>
                <c:pt idx="311">
                  <c:v>541.149</c:v>
                </c:pt>
                <c:pt idx="312">
                  <c:v>541.97500000000002</c:v>
                </c:pt>
                <c:pt idx="313">
                  <c:v>542.8009999999997</c:v>
                </c:pt>
                <c:pt idx="314">
                  <c:v>543.63</c:v>
                </c:pt>
                <c:pt idx="315">
                  <c:v>544.45399999999972</c:v>
                </c:pt>
                <c:pt idx="316">
                  <c:v>545.28300000000002</c:v>
                </c:pt>
                <c:pt idx="317">
                  <c:v>546.11599999999999</c:v>
                </c:pt>
                <c:pt idx="318">
                  <c:v>546.94699999999978</c:v>
                </c:pt>
                <c:pt idx="319">
                  <c:v>547.77600000000007</c:v>
                </c:pt>
                <c:pt idx="320">
                  <c:v>548.60599999999999</c:v>
                </c:pt>
                <c:pt idx="321">
                  <c:v>549.43399999999997</c:v>
                </c:pt>
                <c:pt idx="322">
                  <c:v>550.26199999999972</c:v>
                </c:pt>
                <c:pt idx="323">
                  <c:v>551.09400000000005</c:v>
                </c:pt>
                <c:pt idx="324">
                  <c:v>551.93199999999979</c:v>
                </c:pt>
                <c:pt idx="325">
                  <c:v>552.76400000000001</c:v>
                </c:pt>
                <c:pt idx="326">
                  <c:v>553.59900000000005</c:v>
                </c:pt>
                <c:pt idx="327">
                  <c:v>554.42899999999997</c:v>
                </c:pt>
                <c:pt idx="328">
                  <c:v>555.25900000000001</c:v>
                </c:pt>
                <c:pt idx="329">
                  <c:v>556.08500000000004</c:v>
                </c:pt>
                <c:pt idx="330">
                  <c:v>556.91699999999969</c:v>
                </c:pt>
                <c:pt idx="331">
                  <c:v>557.75599999999997</c:v>
                </c:pt>
                <c:pt idx="332">
                  <c:v>558.60799999999972</c:v>
                </c:pt>
                <c:pt idx="333">
                  <c:v>559.46599999999978</c:v>
                </c:pt>
                <c:pt idx="334">
                  <c:v>560.31999999999971</c:v>
                </c:pt>
                <c:pt idx="335">
                  <c:v>561.18000000000006</c:v>
                </c:pt>
                <c:pt idx="336">
                  <c:v>562.04500000000007</c:v>
                </c:pt>
                <c:pt idx="337">
                  <c:v>562.91000000000008</c:v>
                </c:pt>
                <c:pt idx="338">
                  <c:v>563.77300000000002</c:v>
                </c:pt>
                <c:pt idx="339">
                  <c:v>564.62900000000002</c:v>
                </c:pt>
                <c:pt idx="340">
                  <c:v>565.48900000000003</c:v>
                </c:pt>
                <c:pt idx="341">
                  <c:v>566.35199999999975</c:v>
                </c:pt>
                <c:pt idx="342">
                  <c:v>567.22</c:v>
                </c:pt>
                <c:pt idx="343">
                  <c:v>568.08600000000001</c:v>
                </c:pt>
                <c:pt idx="344">
                  <c:v>568.95299999999975</c:v>
                </c:pt>
                <c:pt idx="345">
                  <c:v>569.81799999999976</c:v>
                </c:pt>
                <c:pt idx="346">
                  <c:v>570.68299999999999</c:v>
                </c:pt>
                <c:pt idx="347">
                  <c:v>571.54500000000007</c:v>
                </c:pt>
                <c:pt idx="348">
                  <c:v>572.40599999999972</c:v>
                </c:pt>
                <c:pt idx="349">
                  <c:v>573.27</c:v>
                </c:pt>
                <c:pt idx="350">
                  <c:v>574.13400000000001</c:v>
                </c:pt>
                <c:pt idx="351">
                  <c:v>575.00400000000002</c:v>
                </c:pt>
                <c:pt idx="352">
                  <c:v>575.87900000000002</c:v>
                </c:pt>
                <c:pt idx="353">
                  <c:v>576.74900000000002</c:v>
                </c:pt>
                <c:pt idx="354">
                  <c:v>577.61500000000001</c:v>
                </c:pt>
                <c:pt idx="355">
                  <c:v>578.48199999999997</c:v>
                </c:pt>
                <c:pt idx="356">
                  <c:v>579.34799999999962</c:v>
                </c:pt>
                <c:pt idx="357">
                  <c:v>580.21699999999998</c:v>
                </c:pt>
                <c:pt idx="358">
                  <c:v>581.09</c:v>
                </c:pt>
                <c:pt idx="359">
                  <c:v>581.96699999999976</c:v>
                </c:pt>
                <c:pt idx="360">
                  <c:v>582.8449999999998</c:v>
                </c:pt>
                <c:pt idx="361">
                  <c:v>583.72199999999998</c:v>
                </c:pt>
                <c:pt idx="362">
                  <c:v>584.60300000000007</c:v>
                </c:pt>
                <c:pt idx="363">
                  <c:v>585.48500000000001</c:v>
                </c:pt>
                <c:pt idx="364">
                  <c:v>586.36399999999981</c:v>
                </c:pt>
                <c:pt idx="365">
                  <c:v>587.24099999999999</c:v>
                </c:pt>
                <c:pt idx="366">
                  <c:v>588.11799999999971</c:v>
                </c:pt>
                <c:pt idx="367">
                  <c:v>589.0029999999997</c:v>
                </c:pt>
                <c:pt idx="368">
                  <c:v>589.89</c:v>
                </c:pt>
                <c:pt idx="369">
                  <c:v>590.774</c:v>
                </c:pt>
                <c:pt idx="370">
                  <c:v>591.65199999999982</c:v>
                </c:pt>
                <c:pt idx="371">
                  <c:v>592.52499999999998</c:v>
                </c:pt>
                <c:pt idx="372">
                  <c:v>593.399</c:v>
                </c:pt>
                <c:pt idx="373">
                  <c:v>594.27800000000002</c:v>
                </c:pt>
                <c:pt idx="374">
                  <c:v>595.16000000000008</c:v>
                </c:pt>
                <c:pt idx="375">
                  <c:v>596.03800000000001</c:v>
                </c:pt>
                <c:pt idx="376">
                  <c:v>596.91300000000001</c:v>
                </c:pt>
                <c:pt idx="377">
                  <c:v>597.78899999999999</c:v>
                </c:pt>
                <c:pt idx="378">
                  <c:v>598.66599999999971</c:v>
                </c:pt>
                <c:pt idx="379">
                  <c:v>599.54199999999969</c:v>
                </c:pt>
                <c:pt idx="380">
                  <c:v>600.41800000000001</c:v>
                </c:pt>
                <c:pt idx="381">
                  <c:v>601.29500000000007</c:v>
                </c:pt>
                <c:pt idx="382">
                  <c:v>602.173</c:v>
                </c:pt>
                <c:pt idx="383">
                  <c:v>603.05699999999979</c:v>
                </c:pt>
                <c:pt idx="384">
                  <c:v>603.94199999999978</c:v>
                </c:pt>
                <c:pt idx="385">
                  <c:v>604.82400000000007</c:v>
                </c:pt>
                <c:pt idx="386">
                  <c:v>605.70699999999999</c:v>
                </c:pt>
                <c:pt idx="387">
                  <c:v>606.59</c:v>
                </c:pt>
                <c:pt idx="388">
                  <c:v>607.47299999999996</c:v>
                </c:pt>
                <c:pt idx="389">
                  <c:v>608.36499999999978</c:v>
                </c:pt>
                <c:pt idx="390">
                  <c:v>609.25800000000004</c:v>
                </c:pt>
                <c:pt idx="391">
                  <c:v>610.14800000000002</c:v>
                </c:pt>
                <c:pt idx="392">
                  <c:v>611.03600000000006</c:v>
                </c:pt>
                <c:pt idx="393">
                  <c:v>611.923</c:v>
                </c:pt>
                <c:pt idx="394">
                  <c:v>612.80899999999997</c:v>
                </c:pt>
                <c:pt idx="395">
                  <c:v>613.69399999999996</c:v>
                </c:pt>
                <c:pt idx="396">
                  <c:v>614.58000000000004</c:v>
                </c:pt>
                <c:pt idx="397">
                  <c:v>615.46299999999974</c:v>
                </c:pt>
                <c:pt idx="398">
                  <c:v>616.34699999999975</c:v>
                </c:pt>
                <c:pt idx="399">
                  <c:v>617.23199999999997</c:v>
                </c:pt>
                <c:pt idx="400">
                  <c:v>618.11400000000003</c:v>
                </c:pt>
                <c:pt idx="401">
                  <c:v>618.99400000000003</c:v>
                </c:pt>
                <c:pt idx="402">
                  <c:v>619.87200000000007</c:v>
                </c:pt>
                <c:pt idx="403">
                  <c:v>620.755</c:v>
                </c:pt>
                <c:pt idx="404">
                  <c:v>621.64199999999983</c:v>
                </c:pt>
                <c:pt idx="405">
                  <c:v>622.52699999999982</c:v>
                </c:pt>
                <c:pt idx="406">
                  <c:v>623.41000000000008</c:v>
                </c:pt>
                <c:pt idx="407">
                  <c:v>624.29200000000003</c:v>
                </c:pt>
                <c:pt idx="408">
                  <c:v>625.17200000000003</c:v>
                </c:pt>
                <c:pt idx="409">
                  <c:v>626.053</c:v>
                </c:pt>
                <c:pt idx="410">
                  <c:v>626.93399999999997</c:v>
                </c:pt>
                <c:pt idx="411">
                  <c:v>627.81899999999996</c:v>
                </c:pt>
                <c:pt idx="412">
                  <c:v>628.70100000000002</c:v>
                </c:pt>
                <c:pt idx="413">
                  <c:v>629.58199999999999</c:v>
                </c:pt>
                <c:pt idx="414">
                  <c:v>630.46399999999971</c:v>
                </c:pt>
                <c:pt idx="415">
                  <c:v>631.34899999999971</c:v>
                </c:pt>
                <c:pt idx="416">
                  <c:v>632.23299999999972</c:v>
                </c:pt>
                <c:pt idx="417">
                  <c:v>633.11699999999996</c:v>
                </c:pt>
                <c:pt idx="418">
                  <c:v>633.99400000000003</c:v>
                </c:pt>
                <c:pt idx="419">
                  <c:v>634.87099999999998</c:v>
                </c:pt>
                <c:pt idx="420">
                  <c:v>635.74900000000002</c:v>
                </c:pt>
                <c:pt idx="421">
                  <c:v>636.625</c:v>
                </c:pt>
                <c:pt idx="422">
                  <c:v>637.5029999999997</c:v>
                </c:pt>
                <c:pt idx="423">
                  <c:v>638.38200000000006</c:v>
                </c:pt>
                <c:pt idx="424">
                  <c:v>639.26099999999997</c:v>
                </c:pt>
                <c:pt idx="425">
                  <c:v>640.14100000000008</c:v>
                </c:pt>
                <c:pt idx="426">
                  <c:v>641.02499999999998</c:v>
                </c:pt>
                <c:pt idx="427">
                  <c:v>641.90599999999972</c:v>
                </c:pt>
                <c:pt idx="428">
                  <c:v>642.78300000000002</c:v>
                </c:pt>
                <c:pt idx="429">
                  <c:v>643.6569999999997</c:v>
                </c:pt>
                <c:pt idx="430">
                  <c:v>644.529</c:v>
                </c:pt>
                <c:pt idx="431">
                  <c:v>645.404</c:v>
                </c:pt>
                <c:pt idx="432">
                  <c:v>646.27800000000002</c:v>
                </c:pt>
                <c:pt idx="433">
                  <c:v>647.154</c:v>
                </c:pt>
                <c:pt idx="434">
                  <c:v>648.03600000000006</c:v>
                </c:pt>
                <c:pt idx="435">
                  <c:v>648.9219999999998</c:v>
                </c:pt>
                <c:pt idx="436">
                  <c:v>649.80399999999997</c:v>
                </c:pt>
                <c:pt idx="437">
                  <c:v>650.68399999999997</c:v>
                </c:pt>
                <c:pt idx="438">
                  <c:v>651.56999999999971</c:v>
                </c:pt>
                <c:pt idx="439">
                  <c:v>652.45299999999975</c:v>
                </c:pt>
                <c:pt idx="440">
                  <c:v>653.33300000000008</c:v>
                </c:pt>
                <c:pt idx="441">
                  <c:v>654.21</c:v>
                </c:pt>
                <c:pt idx="442">
                  <c:v>655.08900000000006</c:v>
                </c:pt>
                <c:pt idx="443">
                  <c:v>655.97</c:v>
                </c:pt>
                <c:pt idx="444">
                  <c:v>656.85199999999975</c:v>
                </c:pt>
                <c:pt idx="445">
                  <c:v>657.73299999999972</c:v>
                </c:pt>
                <c:pt idx="446">
                  <c:v>658.61200000000008</c:v>
                </c:pt>
                <c:pt idx="447">
                  <c:v>659.49099999999999</c:v>
                </c:pt>
                <c:pt idx="448">
                  <c:v>660.37099999999998</c:v>
                </c:pt>
                <c:pt idx="449">
                  <c:v>661.25</c:v>
                </c:pt>
                <c:pt idx="450">
                  <c:v>662.12300000000005</c:v>
                </c:pt>
                <c:pt idx="451">
                  <c:v>663</c:v>
                </c:pt>
                <c:pt idx="452">
                  <c:v>663.88099999999997</c:v>
                </c:pt>
                <c:pt idx="453">
                  <c:v>664.76099999999997</c:v>
                </c:pt>
                <c:pt idx="454">
                  <c:v>665.63900000000001</c:v>
                </c:pt>
                <c:pt idx="455">
                  <c:v>666.51400000000001</c:v>
                </c:pt>
                <c:pt idx="456">
                  <c:v>667.38699999999972</c:v>
                </c:pt>
                <c:pt idx="457">
                  <c:v>668.26199999999972</c:v>
                </c:pt>
                <c:pt idx="458">
                  <c:v>669.13400000000001</c:v>
                </c:pt>
                <c:pt idx="459">
                  <c:v>670.00099999999998</c:v>
                </c:pt>
                <c:pt idx="460">
                  <c:v>670.86799999999948</c:v>
                </c:pt>
                <c:pt idx="461">
                  <c:v>671.73900000000003</c:v>
                </c:pt>
                <c:pt idx="462">
                  <c:v>672.62099999999998</c:v>
                </c:pt>
                <c:pt idx="463">
                  <c:v>673.49900000000002</c:v>
                </c:pt>
                <c:pt idx="464">
                  <c:v>674.37699999999973</c:v>
                </c:pt>
                <c:pt idx="465">
                  <c:v>675.25599999999997</c:v>
                </c:pt>
                <c:pt idx="466">
                  <c:v>676.13200000000006</c:v>
                </c:pt>
                <c:pt idx="467">
                  <c:v>677.00900000000001</c:v>
                </c:pt>
                <c:pt idx="468">
                  <c:v>677.88400000000001</c:v>
                </c:pt>
                <c:pt idx="469">
                  <c:v>678.75900000000001</c:v>
                </c:pt>
                <c:pt idx="470">
                  <c:v>679.63300000000004</c:v>
                </c:pt>
                <c:pt idx="471">
                  <c:v>680.50800000000004</c:v>
                </c:pt>
                <c:pt idx="472">
                  <c:v>681.38200000000006</c:v>
                </c:pt>
                <c:pt idx="473">
                  <c:v>682.24900000000002</c:v>
                </c:pt>
                <c:pt idx="474">
                  <c:v>683.11500000000001</c:v>
                </c:pt>
                <c:pt idx="475">
                  <c:v>683.98299999999972</c:v>
                </c:pt>
                <c:pt idx="476">
                  <c:v>684.84599999999978</c:v>
                </c:pt>
                <c:pt idx="477">
                  <c:v>685.71299999999997</c:v>
                </c:pt>
                <c:pt idx="478">
                  <c:v>686.58300000000008</c:v>
                </c:pt>
                <c:pt idx="479">
                  <c:v>687.45599999999979</c:v>
                </c:pt>
                <c:pt idx="480">
                  <c:v>688.33699999999976</c:v>
                </c:pt>
                <c:pt idx="481">
                  <c:v>689.221</c:v>
                </c:pt>
                <c:pt idx="482">
                  <c:v>690.10199999999998</c:v>
                </c:pt>
                <c:pt idx="483">
                  <c:v>690.98</c:v>
                </c:pt>
                <c:pt idx="484">
                  <c:v>691.85199999999975</c:v>
                </c:pt>
                <c:pt idx="485">
                  <c:v>692.72400000000005</c:v>
                </c:pt>
                <c:pt idx="486">
                  <c:v>693.59300000000007</c:v>
                </c:pt>
                <c:pt idx="487">
                  <c:v>694.46199999999976</c:v>
                </c:pt>
                <c:pt idx="488">
                  <c:v>695.33699999999976</c:v>
                </c:pt>
                <c:pt idx="489">
                  <c:v>696.21100000000001</c:v>
                </c:pt>
                <c:pt idx="490">
                  <c:v>697.08699999999999</c:v>
                </c:pt>
                <c:pt idx="491">
                  <c:v>697.96099999999979</c:v>
                </c:pt>
                <c:pt idx="492">
                  <c:v>698.83499999999981</c:v>
                </c:pt>
                <c:pt idx="493">
                  <c:v>699.70900000000006</c:v>
                </c:pt>
                <c:pt idx="494">
                  <c:v>700.58799999999997</c:v>
                </c:pt>
                <c:pt idx="495">
                  <c:v>701.46099999999979</c:v>
                </c:pt>
                <c:pt idx="496">
                  <c:v>702.33899999999971</c:v>
                </c:pt>
                <c:pt idx="497">
                  <c:v>703.21400000000006</c:v>
                </c:pt>
                <c:pt idx="498">
                  <c:v>704.09</c:v>
                </c:pt>
                <c:pt idx="499">
                  <c:v>704.96299999999974</c:v>
                </c:pt>
                <c:pt idx="500">
                  <c:v>705.83899999999971</c:v>
                </c:pt>
                <c:pt idx="501">
                  <c:v>706.71699999999998</c:v>
                </c:pt>
                <c:pt idx="502">
                  <c:v>707.6</c:v>
                </c:pt>
                <c:pt idx="503">
                  <c:v>708.48099999999999</c:v>
                </c:pt>
                <c:pt idx="504">
                  <c:v>709.36099999999976</c:v>
                </c:pt>
                <c:pt idx="505">
                  <c:v>710.24</c:v>
                </c:pt>
                <c:pt idx="506">
                  <c:v>711.11599999999999</c:v>
                </c:pt>
                <c:pt idx="507">
                  <c:v>711.99400000000003</c:v>
                </c:pt>
                <c:pt idx="508">
                  <c:v>712.86799999999948</c:v>
                </c:pt>
                <c:pt idx="509">
                  <c:v>713.74400000000003</c:v>
                </c:pt>
                <c:pt idx="510">
                  <c:v>714.62099999999998</c:v>
                </c:pt>
                <c:pt idx="511">
                  <c:v>715.5</c:v>
                </c:pt>
                <c:pt idx="512">
                  <c:v>716.38099999999997</c:v>
                </c:pt>
                <c:pt idx="513">
                  <c:v>717.26299999999969</c:v>
                </c:pt>
                <c:pt idx="514">
                  <c:v>718.15</c:v>
                </c:pt>
                <c:pt idx="515">
                  <c:v>719.03500000000008</c:v>
                </c:pt>
                <c:pt idx="516">
                  <c:v>719.91699999999969</c:v>
                </c:pt>
                <c:pt idx="517">
                  <c:v>720.8</c:v>
                </c:pt>
                <c:pt idx="518">
                  <c:v>721.678</c:v>
                </c:pt>
                <c:pt idx="519">
                  <c:v>722.55599999999981</c:v>
                </c:pt>
                <c:pt idx="520">
                  <c:v>723.43399999999997</c:v>
                </c:pt>
                <c:pt idx="521">
                  <c:v>724.31199999999978</c:v>
                </c:pt>
                <c:pt idx="522">
                  <c:v>725.18900000000008</c:v>
                </c:pt>
                <c:pt idx="523">
                  <c:v>726.06899999999996</c:v>
                </c:pt>
                <c:pt idx="524">
                  <c:v>726.94999999999982</c:v>
                </c:pt>
                <c:pt idx="525">
                  <c:v>727.83599999999979</c:v>
                </c:pt>
                <c:pt idx="526">
                  <c:v>728.72299999999996</c:v>
                </c:pt>
                <c:pt idx="527">
                  <c:v>729.60699999999997</c:v>
                </c:pt>
                <c:pt idx="528">
                  <c:v>730.49</c:v>
                </c:pt>
                <c:pt idx="529">
                  <c:v>731.37099999999998</c:v>
                </c:pt>
                <c:pt idx="530">
                  <c:v>732.2529999999997</c:v>
                </c:pt>
                <c:pt idx="531">
                  <c:v>733.14100000000008</c:v>
                </c:pt>
                <c:pt idx="532">
                  <c:v>734.02800000000002</c:v>
                </c:pt>
                <c:pt idx="533">
                  <c:v>734.91300000000001</c:v>
                </c:pt>
                <c:pt idx="534">
                  <c:v>735.79600000000005</c:v>
                </c:pt>
                <c:pt idx="535">
                  <c:v>736.67899999999997</c:v>
                </c:pt>
                <c:pt idx="536">
                  <c:v>737.56099999999969</c:v>
                </c:pt>
                <c:pt idx="537">
                  <c:v>738.43999999999983</c:v>
                </c:pt>
                <c:pt idx="538">
                  <c:v>739.31099999999969</c:v>
                </c:pt>
                <c:pt idx="539">
                  <c:v>740.18000000000006</c:v>
                </c:pt>
                <c:pt idx="540">
                  <c:v>741.05</c:v>
                </c:pt>
                <c:pt idx="541">
                  <c:v>741.923</c:v>
                </c:pt>
                <c:pt idx="542">
                  <c:v>742.79600000000005</c:v>
                </c:pt>
                <c:pt idx="543">
                  <c:v>743.66800000000001</c:v>
                </c:pt>
                <c:pt idx="544">
                  <c:v>744.53699999999981</c:v>
                </c:pt>
                <c:pt idx="545">
                  <c:v>745.40899999999999</c:v>
                </c:pt>
                <c:pt idx="546">
                  <c:v>746.29100000000005</c:v>
                </c:pt>
                <c:pt idx="547">
                  <c:v>747.17200000000003</c:v>
                </c:pt>
                <c:pt idx="548">
                  <c:v>748.053</c:v>
                </c:pt>
                <c:pt idx="549">
                  <c:v>748.93599999999969</c:v>
                </c:pt>
                <c:pt idx="550">
                  <c:v>749.81499999999983</c:v>
                </c:pt>
                <c:pt idx="551">
                  <c:v>750.68799999999999</c:v>
                </c:pt>
                <c:pt idx="552">
                  <c:v>751.56299999999976</c:v>
                </c:pt>
                <c:pt idx="553">
                  <c:v>752.43999999999983</c:v>
                </c:pt>
                <c:pt idx="554">
                  <c:v>753.3159999999998</c:v>
                </c:pt>
                <c:pt idx="555">
                  <c:v>754.19399999999996</c:v>
                </c:pt>
                <c:pt idx="556">
                  <c:v>755.07799999999997</c:v>
                </c:pt>
                <c:pt idx="557">
                  <c:v>755.96299999999974</c:v>
                </c:pt>
                <c:pt idx="558">
                  <c:v>756.8449999999998</c:v>
                </c:pt>
                <c:pt idx="559">
                  <c:v>757.72299999999996</c:v>
                </c:pt>
                <c:pt idx="560">
                  <c:v>758.60199999999998</c:v>
                </c:pt>
                <c:pt idx="561">
                  <c:v>759.48199999999997</c:v>
                </c:pt>
                <c:pt idx="562">
                  <c:v>760.36300000000006</c:v>
                </c:pt>
                <c:pt idx="563">
                  <c:v>761.2529999999997</c:v>
                </c:pt>
                <c:pt idx="564">
                  <c:v>762.14800000000002</c:v>
                </c:pt>
                <c:pt idx="565">
                  <c:v>763.04399999999998</c:v>
                </c:pt>
                <c:pt idx="566">
                  <c:v>763.93900000000008</c:v>
                </c:pt>
                <c:pt idx="567">
                  <c:v>764.82699999999977</c:v>
                </c:pt>
                <c:pt idx="568">
                  <c:v>765.71199999999999</c:v>
                </c:pt>
                <c:pt idx="569">
                  <c:v>766.596</c:v>
                </c:pt>
                <c:pt idx="570">
                  <c:v>767.48400000000004</c:v>
                </c:pt>
                <c:pt idx="571">
                  <c:v>768.37400000000002</c:v>
                </c:pt>
                <c:pt idx="572">
                  <c:v>769.26299999999969</c:v>
                </c:pt>
                <c:pt idx="573">
                  <c:v>770.149</c:v>
                </c:pt>
                <c:pt idx="574">
                  <c:v>771.03800000000001</c:v>
                </c:pt>
                <c:pt idx="575">
                  <c:v>771.928</c:v>
                </c:pt>
                <c:pt idx="576">
                  <c:v>772.81999999999971</c:v>
                </c:pt>
                <c:pt idx="577">
                  <c:v>773.70699999999999</c:v>
                </c:pt>
                <c:pt idx="578">
                  <c:v>774.59300000000007</c:v>
                </c:pt>
                <c:pt idx="579">
                  <c:v>775.47699999999998</c:v>
                </c:pt>
                <c:pt idx="580">
                  <c:v>776.35499999999979</c:v>
                </c:pt>
                <c:pt idx="581">
                  <c:v>777.22900000000004</c:v>
                </c:pt>
                <c:pt idx="582">
                  <c:v>778.10500000000002</c:v>
                </c:pt>
                <c:pt idx="583">
                  <c:v>778.97900000000004</c:v>
                </c:pt>
                <c:pt idx="584">
                  <c:v>779.85399999999981</c:v>
                </c:pt>
                <c:pt idx="585">
                  <c:v>780.74</c:v>
                </c:pt>
                <c:pt idx="586">
                  <c:v>781.62099999999998</c:v>
                </c:pt>
                <c:pt idx="587">
                  <c:v>782.49900000000002</c:v>
                </c:pt>
                <c:pt idx="588">
                  <c:v>783.37699999999973</c:v>
                </c:pt>
                <c:pt idx="589">
                  <c:v>784.25400000000002</c:v>
                </c:pt>
                <c:pt idx="590">
                  <c:v>785.13199999999972</c:v>
                </c:pt>
                <c:pt idx="591">
                  <c:v>786.01199999999972</c:v>
                </c:pt>
                <c:pt idx="592">
                  <c:v>786.89300000000003</c:v>
                </c:pt>
                <c:pt idx="593">
                  <c:v>787.77800000000002</c:v>
                </c:pt>
                <c:pt idx="594">
                  <c:v>788.66499999999996</c:v>
                </c:pt>
                <c:pt idx="595">
                  <c:v>789.55699999999979</c:v>
                </c:pt>
                <c:pt idx="596">
                  <c:v>790.44899999999996</c:v>
                </c:pt>
                <c:pt idx="597">
                  <c:v>791.3399999999998</c:v>
                </c:pt>
                <c:pt idx="598">
                  <c:v>792.23400000000004</c:v>
                </c:pt>
                <c:pt idx="599">
                  <c:v>793.13</c:v>
                </c:pt>
                <c:pt idx="600">
                  <c:v>794.02</c:v>
                </c:pt>
                <c:pt idx="601">
                  <c:v>794.89699999999982</c:v>
                </c:pt>
                <c:pt idx="602">
                  <c:v>795.76800000000003</c:v>
                </c:pt>
                <c:pt idx="603">
                  <c:v>796.63199999999972</c:v>
                </c:pt>
                <c:pt idx="604">
                  <c:v>797.5</c:v>
                </c:pt>
                <c:pt idx="605">
                  <c:v>798.37099999999998</c:v>
                </c:pt>
                <c:pt idx="606">
                  <c:v>799.255</c:v>
                </c:pt>
                <c:pt idx="607">
                  <c:v>800.15</c:v>
                </c:pt>
                <c:pt idx="608">
                  <c:v>801.05799999999977</c:v>
                </c:pt>
                <c:pt idx="609">
                  <c:v>801.95999999999981</c:v>
                </c:pt>
                <c:pt idx="610">
                  <c:v>802.85199999999975</c:v>
                </c:pt>
                <c:pt idx="611">
                  <c:v>803.74</c:v>
                </c:pt>
                <c:pt idx="612">
                  <c:v>804.62699999999973</c:v>
                </c:pt>
                <c:pt idx="613">
                  <c:v>805.51599999999996</c:v>
                </c:pt>
                <c:pt idx="614">
                  <c:v>806.41099999999972</c:v>
                </c:pt>
                <c:pt idx="615">
                  <c:v>807.30399999999997</c:v>
                </c:pt>
                <c:pt idx="616">
                  <c:v>808.20299999999997</c:v>
                </c:pt>
                <c:pt idx="617">
                  <c:v>809.101</c:v>
                </c:pt>
                <c:pt idx="618">
                  <c:v>809.99800000000005</c:v>
                </c:pt>
                <c:pt idx="619">
                  <c:v>810.89599999999996</c:v>
                </c:pt>
                <c:pt idx="620">
                  <c:v>811.79300000000001</c:v>
                </c:pt>
                <c:pt idx="621">
                  <c:v>812.69100000000003</c:v>
                </c:pt>
                <c:pt idx="622">
                  <c:v>813.59299999999996</c:v>
                </c:pt>
                <c:pt idx="623">
                  <c:v>814.49800000000005</c:v>
                </c:pt>
                <c:pt idx="624">
                  <c:v>815.4</c:v>
                </c:pt>
                <c:pt idx="625">
                  <c:v>816.30199999999979</c:v>
                </c:pt>
                <c:pt idx="626">
                  <c:v>817.21400000000006</c:v>
                </c:pt>
                <c:pt idx="627">
                  <c:v>818.13</c:v>
                </c:pt>
                <c:pt idx="628">
                  <c:v>819.04099999999983</c:v>
                </c:pt>
                <c:pt idx="629">
                  <c:v>819.95299999999975</c:v>
                </c:pt>
                <c:pt idx="630">
                  <c:v>820.86099999999976</c:v>
                </c:pt>
                <c:pt idx="631">
                  <c:v>821.76599999999996</c:v>
                </c:pt>
                <c:pt idx="632">
                  <c:v>822.67100000000005</c:v>
                </c:pt>
                <c:pt idx="633">
                  <c:v>823.57799999999997</c:v>
                </c:pt>
                <c:pt idx="634">
                  <c:v>824.48599999999999</c:v>
                </c:pt>
                <c:pt idx="635">
                  <c:v>825.39300000000003</c:v>
                </c:pt>
                <c:pt idx="636">
                  <c:v>826.298</c:v>
                </c:pt>
                <c:pt idx="637">
                  <c:v>827.20699999999999</c:v>
                </c:pt>
                <c:pt idx="638">
                  <c:v>828.12099999999998</c:v>
                </c:pt>
                <c:pt idx="639">
                  <c:v>829.03800000000001</c:v>
                </c:pt>
                <c:pt idx="640">
                  <c:v>829.95499999999981</c:v>
                </c:pt>
                <c:pt idx="641">
                  <c:v>830.87800000000004</c:v>
                </c:pt>
                <c:pt idx="642">
                  <c:v>831.80399999999997</c:v>
                </c:pt>
                <c:pt idx="643">
                  <c:v>832.721</c:v>
                </c:pt>
                <c:pt idx="644">
                  <c:v>833.63499999999999</c:v>
                </c:pt>
                <c:pt idx="645">
                  <c:v>834.54599999999982</c:v>
                </c:pt>
                <c:pt idx="646">
                  <c:v>835.45899999999972</c:v>
                </c:pt>
                <c:pt idx="647">
                  <c:v>836.37800000000004</c:v>
                </c:pt>
                <c:pt idx="648">
                  <c:v>837.30099999999982</c:v>
                </c:pt>
                <c:pt idx="649">
                  <c:v>838.22299999999996</c:v>
                </c:pt>
                <c:pt idx="650">
                  <c:v>839.15300000000002</c:v>
                </c:pt>
                <c:pt idx="651">
                  <c:v>840.08299999999997</c:v>
                </c:pt>
                <c:pt idx="652">
                  <c:v>841.01</c:v>
                </c:pt>
                <c:pt idx="653">
                  <c:v>841.93899999999996</c:v>
                </c:pt>
                <c:pt idx="654">
                  <c:v>842.87199999999996</c:v>
                </c:pt>
                <c:pt idx="655">
                  <c:v>843.80699999999979</c:v>
                </c:pt>
                <c:pt idx="656">
                  <c:v>844.745</c:v>
                </c:pt>
                <c:pt idx="657">
                  <c:v>845.68299999999999</c:v>
                </c:pt>
                <c:pt idx="658">
                  <c:v>846.62</c:v>
                </c:pt>
                <c:pt idx="659">
                  <c:v>847.55499999999972</c:v>
                </c:pt>
                <c:pt idx="660">
                  <c:v>848.48699999999997</c:v>
                </c:pt>
                <c:pt idx="661">
                  <c:v>849.42399999999998</c:v>
                </c:pt>
                <c:pt idx="662">
                  <c:v>850.36199999999974</c:v>
                </c:pt>
                <c:pt idx="663">
                  <c:v>851.29499999999996</c:v>
                </c:pt>
                <c:pt idx="664">
                  <c:v>852.226</c:v>
                </c:pt>
                <c:pt idx="665">
                  <c:v>853.15699999999981</c:v>
                </c:pt>
                <c:pt idx="666">
                  <c:v>854.09100000000001</c:v>
                </c:pt>
                <c:pt idx="667">
                  <c:v>855.029</c:v>
                </c:pt>
                <c:pt idx="668">
                  <c:v>855.96299999999974</c:v>
                </c:pt>
                <c:pt idx="669">
                  <c:v>856.89800000000002</c:v>
                </c:pt>
                <c:pt idx="670">
                  <c:v>857.83399999999972</c:v>
                </c:pt>
                <c:pt idx="671">
                  <c:v>858.77599999999995</c:v>
                </c:pt>
                <c:pt idx="672">
                  <c:v>859.72</c:v>
                </c:pt>
                <c:pt idx="673">
                  <c:v>860.66199999999981</c:v>
                </c:pt>
                <c:pt idx="674">
                  <c:v>861.60299999999972</c:v>
                </c:pt>
                <c:pt idx="675">
                  <c:v>862.54300000000001</c:v>
                </c:pt>
                <c:pt idx="676">
                  <c:v>863.48199999999997</c:v>
                </c:pt>
                <c:pt idx="677">
                  <c:v>864.42399999999998</c:v>
                </c:pt>
                <c:pt idx="678">
                  <c:v>865.36499999999978</c:v>
                </c:pt>
                <c:pt idx="679">
                  <c:v>866.30799999999977</c:v>
                </c:pt>
                <c:pt idx="680">
                  <c:v>867.25599999999997</c:v>
                </c:pt>
                <c:pt idx="681">
                  <c:v>868.20500000000004</c:v>
                </c:pt>
                <c:pt idx="682">
                  <c:v>869.15499999999997</c:v>
                </c:pt>
                <c:pt idx="683">
                  <c:v>870.11099999999999</c:v>
                </c:pt>
                <c:pt idx="684">
                  <c:v>871.0659999999998</c:v>
                </c:pt>
                <c:pt idx="685">
                  <c:v>872.02499999999998</c:v>
                </c:pt>
                <c:pt idx="686">
                  <c:v>872.98199999999997</c:v>
                </c:pt>
                <c:pt idx="687">
                  <c:v>873.9409999999998</c:v>
                </c:pt>
                <c:pt idx="688">
                  <c:v>874.90199999999982</c:v>
                </c:pt>
                <c:pt idx="689">
                  <c:v>875.86599999999976</c:v>
                </c:pt>
                <c:pt idx="690">
                  <c:v>876.83199999999977</c:v>
                </c:pt>
                <c:pt idx="691">
                  <c:v>877.8</c:v>
                </c:pt>
                <c:pt idx="692">
                  <c:v>878.76900000000001</c:v>
                </c:pt>
                <c:pt idx="693">
                  <c:v>879.73599999999999</c:v>
                </c:pt>
                <c:pt idx="694">
                  <c:v>880.70299999999997</c:v>
                </c:pt>
                <c:pt idx="695">
                  <c:v>881.66800000000001</c:v>
                </c:pt>
                <c:pt idx="696">
                  <c:v>882.63699999999972</c:v>
                </c:pt>
                <c:pt idx="697">
                  <c:v>883.61199999999997</c:v>
                </c:pt>
                <c:pt idx="698">
                  <c:v>884.58</c:v>
                </c:pt>
                <c:pt idx="699">
                  <c:v>885.54099999999983</c:v>
                </c:pt>
                <c:pt idx="700">
                  <c:v>886.5</c:v>
                </c:pt>
                <c:pt idx="701">
                  <c:v>887.46299999999974</c:v>
                </c:pt>
                <c:pt idx="702">
                  <c:v>888.42499999999973</c:v>
                </c:pt>
                <c:pt idx="703">
                  <c:v>889.39099999999996</c:v>
                </c:pt>
                <c:pt idx="704">
                  <c:v>890.35699999999974</c:v>
                </c:pt>
                <c:pt idx="705">
                  <c:v>891.32399999999996</c:v>
                </c:pt>
                <c:pt idx="706">
                  <c:v>892.29200000000003</c:v>
                </c:pt>
                <c:pt idx="707">
                  <c:v>893.255</c:v>
                </c:pt>
                <c:pt idx="708">
                  <c:v>894.21699999999998</c:v>
                </c:pt>
                <c:pt idx="709">
                  <c:v>895.18200000000002</c:v>
                </c:pt>
                <c:pt idx="710">
                  <c:v>896.15300000000002</c:v>
                </c:pt>
                <c:pt idx="711">
                  <c:v>897.12900000000002</c:v>
                </c:pt>
                <c:pt idx="712">
                  <c:v>898.10400000000004</c:v>
                </c:pt>
                <c:pt idx="713">
                  <c:v>899.072</c:v>
                </c:pt>
                <c:pt idx="714">
                  <c:v>900.04399999999998</c:v>
                </c:pt>
                <c:pt idx="715">
                  <c:v>901.01699999999983</c:v>
                </c:pt>
                <c:pt idx="716">
                  <c:v>901.98699999999997</c:v>
                </c:pt>
                <c:pt idx="717">
                  <c:v>902.95599999999979</c:v>
                </c:pt>
                <c:pt idx="718">
                  <c:v>903.92599999999982</c:v>
                </c:pt>
                <c:pt idx="719">
                  <c:v>904.899</c:v>
                </c:pt>
                <c:pt idx="720">
                  <c:v>905.8689999999998</c:v>
                </c:pt>
                <c:pt idx="721">
                  <c:v>906.83799999999974</c:v>
                </c:pt>
                <c:pt idx="722">
                  <c:v>907.80999999999983</c:v>
                </c:pt>
                <c:pt idx="723">
                  <c:v>908.78499999999997</c:v>
                </c:pt>
                <c:pt idx="724">
                  <c:v>909.76300000000003</c:v>
                </c:pt>
                <c:pt idx="725">
                  <c:v>910.73800000000006</c:v>
                </c:pt>
                <c:pt idx="726">
                  <c:v>911.71100000000001</c:v>
                </c:pt>
                <c:pt idx="727">
                  <c:v>912.68299999999999</c:v>
                </c:pt>
                <c:pt idx="728">
                  <c:v>913.65499999999997</c:v>
                </c:pt>
                <c:pt idx="729">
                  <c:v>914.62800000000004</c:v>
                </c:pt>
                <c:pt idx="730">
                  <c:v>915.59699999999998</c:v>
                </c:pt>
                <c:pt idx="731">
                  <c:v>916.56399999999996</c:v>
                </c:pt>
                <c:pt idx="732">
                  <c:v>917.53</c:v>
                </c:pt>
                <c:pt idx="733">
                  <c:v>918.49599999999998</c:v>
                </c:pt>
                <c:pt idx="734">
                  <c:v>919.46199999999976</c:v>
                </c:pt>
                <c:pt idx="735">
                  <c:v>920.42899999999997</c:v>
                </c:pt>
                <c:pt idx="736">
                  <c:v>921.39499999999998</c:v>
                </c:pt>
                <c:pt idx="737">
                  <c:v>922.35399999999981</c:v>
                </c:pt>
                <c:pt idx="738">
                  <c:v>923.31499999999983</c:v>
                </c:pt>
                <c:pt idx="739">
                  <c:v>924.27800000000002</c:v>
                </c:pt>
                <c:pt idx="740">
                  <c:v>925.24599999999998</c:v>
                </c:pt>
                <c:pt idx="741">
                  <c:v>926.21299999999997</c:v>
                </c:pt>
                <c:pt idx="742">
                  <c:v>927.18100000000004</c:v>
                </c:pt>
                <c:pt idx="743">
                  <c:v>928.14599999999996</c:v>
                </c:pt>
                <c:pt idx="744">
                  <c:v>929.10900000000004</c:v>
                </c:pt>
                <c:pt idx="745">
                  <c:v>930.07299999999998</c:v>
                </c:pt>
                <c:pt idx="746">
                  <c:v>931.04399999999998</c:v>
                </c:pt>
                <c:pt idx="747">
                  <c:v>932.02</c:v>
                </c:pt>
                <c:pt idx="748">
                  <c:v>932.99199999999996</c:v>
                </c:pt>
                <c:pt idx="749">
                  <c:v>933.96699999999976</c:v>
                </c:pt>
                <c:pt idx="750">
                  <c:v>934.9409999999998</c:v>
                </c:pt>
                <c:pt idx="751">
                  <c:v>935.91399999999999</c:v>
                </c:pt>
                <c:pt idx="752">
                  <c:v>936.89</c:v>
                </c:pt>
                <c:pt idx="753">
                  <c:v>937.86699999999962</c:v>
                </c:pt>
                <c:pt idx="754">
                  <c:v>938.83199999999977</c:v>
                </c:pt>
                <c:pt idx="755">
                  <c:v>939.78</c:v>
                </c:pt>
                <c:pt idx="756">
                  <c:v>940.72299999999996</c:v>
                </c:pt>
                <c:pt idx="757">
                  <c:v>941.6669999999998</c:v>
                </c:pt>
                <c:pt idx="758">
                  <c:v>942.61300000000006</c:v>
                </c:pt>
                <c:pt idx="759">
                  <c:v>943.56199999999978</c:v>
                </c:pt>
                <c:pt idx="760">
                  <c:v>944.51</c:v>
                </c:pt>
                <c:pt idx="761">
                  <c:v>945.45599999999979</c:v>
                </c:pt>
                <c:pt idx="762">
                  <c:v>946.40599999999972</c:v>
                </c:pt>
                <c:pt idx="763">
                  <c:v>947.35699999999974</c:v>
                </c:pt>
                <c:pt idx="764">
                  <c:v>948.31299999999976</c:v>
                </c:pt>
                <c:pt idx="765">
                  <c:v>949.27099999999996</c:v>
                </c:pt>
                <c:pt idx="766">
                  <c:v>950.23400000000004</c:v>
                </c:pt>
                <c:pt idx="767">
                  <c:v>951.20500000000004</c:v>
                </c:pt>
                <c:pt idx="768">
                  <c:v>952.17399999999998</c:v>
                </c:pt>
                <c:pt idx="769">
                  <c:v>953.14199999999983</c:v>
                </c:pt>
                <c:pt idx="770">
                  <c:v>954.10599999999999</c:v>
                </c:pt>
                <c:pt idx="771">
                  <c:v>955.06099999999981</c:v>
                </c:pt>
                <c:pt idx="772">
                  <c:v>956.01599999999996</c:v>
                </c:pt>
                <c:pt idx="773">
                  <c:v>956.97400000000005</c:v>
                </c:pt>
                <c:pt idx="774">
                  <c:v>957.93499999999972</c:v>
                </c:pt>
                <c:pt idx="775">
                  <c:v>958.89699999999982</c:v>
                </c:pt>
                <c:pt idx="776">
                  <c:v>959.85899999999981</c:v>
                </c:pt>
                <c:pt idx="777">
                  <c:v>960.81899999999996</c:v>
                </c:pt>
                <c:pt idx="778">
                  <c:v>961.779</c:v>
                </c:pt>
                <c:pt idx="779">
                  <c:v>962.73599999999999</c:v>
                </c:pt>
                <c:pt idx="780">
                  <c:v>963.68799999999999</c:v>
                </c:pt>
                <c:pt idx="781">
                  <c:v>964.63599999999997</c:v>
                </c:pt>
                <c:pt idx="782">
                  <c:v>965.58100000000002</c:v>
                </c:pt>
                <c:pt idx="783">
                  <c:v>966.52499999999998</c:v>
                </c:pt>
                <c:pt idx="784">
                  <c:v>967.46699999999976</c:v>
                </c:pt>
                <c:pt idx="785">
                  <c:v>968.40699999999981</c:v>
                </c:pt>
                <c:pt idx="786">
                  <c:v>969.34899999999982</c:v>
                </c:pt>
                <c:pt idx="787">
                  <c:v>970.28899999999999</c:v>
                </c:pt>
                <c:pt idx="788">
                  <c:v>971.22799999999972</c:v>
                </c:pt>
                <c:pt idx="789">
                  <c:v>972.17</c:v>
                </c:pt>
                <c:pt idx="790">
                  <c:v>973.10900000000004</c:v>
                </c:pt>
                <c:pt idx="791">
                  <c:v>974.04300000000001</c:v>
                </c:pt>
                <c:pt idx="792">
                  <c:v>974.97199999999998</c:v>
                </c:pt>
                <c:pt idx="793">
                  <c:v>975.90099999999973</c:v>
                </c:pt>
                <c:pt idx="794">
                  <c:v>976.82799999999975</c:v>
                </c:pt>
                <c:pt idx="795">
                  <c:v>977.75300000000004</c:v>
                </c:pt>
                <c:pt idx="796">
                  <c:v>978.678</c:v>
                </c:pt>
                <c:pt idx="797">
                  <c:v>979.601</c:v>
                </c:pt>
                <c:pt idx="798">
                  <c:v>980.529</c:v>
                </c:pt>
                <c:pt idx="799">
                  <c:v>981.45799999999974</c:v>
                </c:pt>
                <c:pt idx="800">
                  <c:v>982.38499999999999</c:v>
                </c:pt>
                <c:pt idx="801">
                  <c:v>983.30699999999979</c:v>
                </c:pt>
                <c:pt idx="802">
                  <c:v>984.23299999999972</c:v>
                </c:pt>
                <c:pt idx="803">
                  <c:v>985.17</c:v>
                </c:pt>
                <c:pt idx="804">
                  <c:v>986.15699999999981</c:v>
                </c:pt>
                <c:pt idx="805">
                  <c:v>987.17700000000002</c:v>
                </c:pt>
                <c:pt idx="806">
                  <c:v>988.21400000000006</c:v>
                </c:pt>
                <c:pt idx="807">
                  <c:v>989.26300000000003</c:v>
                </c:pt>
                <c:pt idx="808">
                  <c:v>990.31299999999976</c:v>
                </c:pt>
                <c:pt idx="809">
                  <c:v>991.37</c:v>
                </c:pt>
                <c:pt idx="810">
                  <c:v>992.42599999999982</c:v>
                </c:pt>
                <c:pt idx="811">
                  <c:v>993.48500000000001</c:v>
                </c:pt>
                <c:pt idx="812">
                  <c:v>994.548</c:v>
                </c:pt>
                <c:pt idx="813">
                  <c:v>995.61699999999996</c:v>
                </c:pt>
                <c:pt idx="814">
                  <c:v>996.68299999999999</c:v>
                </c:pt>
                <c:pt idx="815">
                  <c:v>997.74800000000005</c:v>
                </c:pt>
                <c:pt idx="816">
                  <c:v>998.80899999999997</c:v>
                </c:pt>
                <c:pt idx="817">
                  <c:v>999.86499999999978</c:v>
                </c:pt>
                <c:pt idx="818">
                  <c:v>1000.919</c:v>
                </c:pt>
                <c:pt idx="819">
                  <c:v>1001.9690000000001</c:v>
                </c:pt>
                <c:pt idx="820">
                  <c:v>1003.02</c:v>
                </c:pt>
                <c:pt idx="821">
                  <c:v>1004.068</c:v>
                </c:pt>
                <c:pt idx="822">
                  <c:v>1005.1180000000001</c:v>
                </c:pt>
                <c:pt idx="823">
                  <c:v>1006.17</c:v>
                </c:pt>
                <c:pt idx="824">
                  <c:v>1007.218</c:v>
                </c:pt>
                <c:pt idx="825">
                  <c:v>1008.274</c:v>
                </c:pt>
                <c:pt idx="826">
                  <c:v>1009.332</c:v>
                </c:pt>
                <c:pt idx="827">
                  <c:v>1010.384</c:v>
                </c:pt>
                <c:pt idx="828">
                  <c:v>1011.4349999999999</c:v>
                </c:pt>
                <c:pt idx="829">
                  <c:v>1012.481</c:v>
                </c:pt>
                <c:pt idx="830">
                  <c:v>1013.522</c:v>
                </c:pt>
                <c:pt idx="831">
                  <c:v>1014.563</c:v>
                </c:pt>
                <c:pt idx="832">
                  <c:v>1015.605</c:v>
                </c:pt>
                <c:pt idx="833">
                  <c:v>1016.6420000000001</c:v>
                </c:pt>
                <c:pt idx="834">
                  <c:v>1017.683</c:v>
                </c:pt>
                <c:pt idx="835">
                  <c:v>1018.724</c:v>
                </c:pt>
                <c:pt idx="836">
                  <c:v>1019.759</c:v>
                </c:pt>
                <c:pt idx="837">
                  <c:v>1020.799</c:v>
                </c:pt>
                <c:pt idx="838">
                  <c:v>1021.831</c:v>
                </c:pt>
                <c:pt idx="839">
                  <c:v>1022.861</c:v>
                </c:pt>
                <c:pt idx="840">
                  <c:v>1023.888</c:v>
                </c:pt>
                <c:pt idx="841">
                  <c:v>1024.9110000000001</c:v>
                </c:pt>
                <c:pt idx="842">
                  <c:v>1025.942</c:v>
                </c:pt>
                <c:pt idx="843">
                  <c:v>1026.9739999999999</c:v>
                </c:pt>
                <c:pt idx="844">
                  <c:v>1028.0039999999999</c:v>
                </c:pt>
                <c:pt idx="845">
                  <c:v>1029.03</c:v>
                </c:pt>
                <c:pt idx="846">
                  <c:v>1030.0640000000001</c:v>
                </c:pt>
                <c:pt idx="847">
                  <c:v>1031.1030000000001</c:v>
                </c:pt>
                <c:pt idx="848">
                  <c:v>1032.1320000000001</c:v>
                </c:pt>
                <c:pt idx="849">
                  <c:v>1033.152</c:v>
                </c:pt>
                <c:pt idx="850">
                  <c:v>1034.173</c:v>
                </c:pt>
                <c:pt idx="851">
                  <c:v>1035.1949999999999</c:v>
                </c:pt>
                <c:pt idx="852">
                  <c:v>1036.2159999999999</c:v>
                </c:pt>
                <c:pt idx="853">
                  <c:v>1037.2349999999999</c:v>
                </c:pt>
                <c:pt idx="854">
                  <c:v>1038.2449999999999</c:v>
                </c:pt>
                <c:pt idx="855">
                  <c:v>1039.231</c:v>
                </c:pt>
                <c:pt idx="856">
                  <c:v>1040.201</c:v>
                </c:pt>
                <c:pt idx="857">
                  <c:v>1041.1569999999999</c:v>
                </c:pt>
                <c:pt idx="858">
                  <c:v>1042.105</c:v>
                </c:pt>
                <c:pt idx="859">
                  <c:v>1043.0530000000001</c:v>
                </c:pt>
                <c:pt idx="860">
                  <c:v>1044.0039999999999</c:v>
                </c:pt>
                <c:pt idx="861">
                  <c:v>1044.9659999999999</c:v>
                </c:pt>
                <c:pt idx="862">
                  <c:v>1045.941</c:v>
                </c:pt>
                <c:pt idx="863">
                  <c:v>1046.9359999999999</c:v>
                </c:pt>
                <c:pt idx="864">
                  <c:v>1047.9380000000001</c:v>
                </c:pt>
                <c:pt idx="865">
                  <c:v>1048.9449999999999</c:v>
                </c:pt>
                <c:pt idx="866">
                  <c:v>1049.954</c:v>
                </c:pt>
                <c:pt idx="867">
                  <c:v>1050.9670000000001</c:v>
                </c:pt>
                <c:pt idx="868">
                  <c:v>1051.972</c:v>
                </c:pt>
                <c:pt idx="869">
                  <c:v>1052.972</c:v>
                </c:pt>
                <c:pt idx="870">
                  <c:v>1053.9670000000001</c:v>
                </c:pt>
                <c:pt idx="871">
                  <c:v>1054.9580000000001</c:v>
                </c:pt>
                <c:pt idx="872">
                  <c:v>1055.943</c:v>
                </c:pt>
                <c:pt idx="873">
                  <c:v>1056.9290000000001</c:v>
                </c:pt>
                <c:pt idx="874">
                  <c:v>1057.913</c:v>
                </c:pt>
                <c:pt idx="875">
                  <c:v>1058.8920000000001</c:v>
                </c:pt>
                <c:pt idx="876">
                  <c:v>1059.8679999999999</c:v>
                </c:pt>
                <c:pt idx="877">
                  <c:v>1060.845</c:v>
                </c:pt>
                <c:pt idx="878">
                  <c:v>1061.8219999999999</c:v>
                </c:pt>
                <c:pt idx="879">
                  <c:v>1062.8</c:v>
                </c:pt>
                <c:pt idx="880">
                  <c:v>1063.7750000000001</c:v>
                </c:pt>
                <c:pt idx="881">
                  <c:v>1064.752</c:v>
                </c:pt>
                <c:pt idx="882">
                  <c:v>1065.7280000000001</c:v>
                </c:pt>
                <c:pt idx="883">
                  <c:v>1066.7049999999999</c:v>
                </c:pt>
                <c:pt idx="884">
                  <c:v>1067.6880000000001</c:v>
                </c:pt>
                <c:pt idx="885">
                  <c:v>1068.674</c:v>
                </c:pt>
                <c:pt idx="886">
                  <c:v>1069.6610000000001</c:v>
                </c:pt>
                <c:pt idx="887">
                  <c:v>1070.643</c:v>
                </c:pt>
                <c:pt idx="888">
                  <c:v>1071.627</c:v>
                </c:pt>
                <c:pt idx="889">
                  <c:v>1072.604</c:v>
                </c:pt>
                <c:pt idx="890">
                  <c:v>1073.58</c:v>
                </c:pt>
                <c:pt idx="891">
                  <c:v>1074.558</c:v>
                </c:pt>
                <c:pt idx="892">
                  <c:v>1075.5350000000001</c:v>
                </c:pt>
                <c:pt idx="893">
                  <c:v>1076.509</c:v>
                </c:pt>
                <c:pt idx="894">
                  <c:v>1077.4760000000001</c:v>
                </c:pt>
                <c:pt idx="895">
                  <c:v>1078.4469999999999</c:v>
                </c:pt>
                <c:pt idx="896">
                  <c:v>1079.4190000000001</c:v>
                </c:pt>
                <c:pt idx="897">
                  <c:v>1080.395</c:v>
                </c:pt>
                <c:pt idx="898">
                  <c:v>1081.373</c:v>
                </c:pt>
                <c:pt idx="899">
                  <c:v>1082.3489999999999</c:v>
                </c:pt>
                <c:pt idx="900">
                  <c:v>1083.325</c:v>
                </c:pt>
                <c:pt idx="901">
                  <c:v>1084.297</c:v>
                </c:pt>
                <c:pt idx="902">
                  <c:v>1085.2670000000001</c:v>
                </c:pt>
                <c:pt idx="903">
                  <c:v>1086.232</c:v>
                </c:pt>
                <c:pt idx="904">
                  <c:v>1087.194</c:v>
                </c:pt>
                <c:pt idx="905">
                  <c:v>1088.1590000000001</c:v>
                </c:pt>
                <c:pt idx="906">
                  <c:v>1089.126</c:v>
                </c:pt>
                <c:pt idx="907">
                  <c:v>1090.096</c:v>
                </c:pt>
                <c:pt idx="908">
                  <c:v>1091.0640000000001</c:v>
                </c:pt>
                <c:pt idx="909">
                  <c:v>1092.0329999999999</c:v>
                </c:pt>
                <c:pt idx="910">
                  <c:v>1093</c:v>
                </c:pt>
                <c:pt idx="911">
                  <c:v>1093.9649999999999</c:v>
                </c:pt>
                <c:pt idx="912">
                  <c:v>1094.93</c:v>
                </c:pt>
                <c:pt idx="913">
                  <c:v>1095.895</c:v>
                </c:pt>
                <c:pt idx="914">
                  <c:v>1096.8630000000001</c:v>
                </c:pt>
                <c:pt idx="915">
                  <c:v>1097.83</c:v>
                </c:pt>
                <c:pt idx="916">
                  <c:v>1098.799</c:v>
                </c:pt>
                <c:pt idx="917">
                  <c:v>1099.77</c:v>
                </c:pt>
              </c:numCache>
            </c:numRef>
          </c:xVal>
          <c:yVal>
            <c:numRef>
              <c:f>BSG!$P$6:$P$923</c:f>
              <c:numCache>
                <c:formatCode>General</c:formatCode>
                <c:ptCount val="918"/>
                <c:pt idx="0">
                  <c:v>1</c:v>
                </c:pt>
                <c:pt idx="1">
                  <c:v>0.99992458109511995</c:v>
                </c:pt>
                <c:pt idx="2">
                  <c:v>0.99990690478928901</c:v>
                </c:pt>
                <c:pt idx="3">
                  <c:v>0.99990690478928901</c:v>
                </c:pt>
                <c:pt idx="4">
                  <c:v>0.99971953594747798</c:v>
                </c:pt>
                <c:pt idx="5">
                  <c:v>0.99956869813771798</c:v>
                </c:pt>
                <c:pt idx="6">
                  <c:v>0.99947560292700799</c:v>
                </c:pt>
                <c:pt idx="7">
                  <c:v>0.99936365299007701</c:v>
                </c:pt>
                <c:pt idx="8">
                  <c:v>0.99926937935897697</c:v>
                </c:pt>
                <c:pt idx="9">
                  <c:v>0.99913857469582601</c:v>
                </c:pt>
                <c:pt idx="10">
                  <c:v>0.99898891530645495</c:v>
                </c:pt>
                <c:pt idx="11">
                  <c:v>0.99887696536952397</c:v>
                </c:pt>
                <c:pt idx="12">
                  <c:v>0.99874616070637401</c:v>
                </c:pt>
                <c:pt idx="13">
                  <c:v>0.99857764659078296</c:v>
                </c:pt>
                <c:pt idx="14">
                  <c:v>0.99842798720141201</c:v>
                </c:pt>
                <c:pt idx="15">
                  <c:v>0.99825829466543203</c:v>
                </c:pt>
                <c:pt idx="16">
                  <c:v>0.99814752314888999</c:v>
                </c:pt>
                <c:pt idx="17">
                  <c:v>0.99794129958085998</c:v>
                </c:pt>
                <c:pt idx="18">
                  <c:v>0.99775275231866001</c:v>
                </c:pt>
                <c:pt idx="19">
                  <c:v>0.99754652875062899</c:v>
                </c:pt>
                <c:pt idx="20">
                  <c:v>0.99732262887676704</c:v>
                </c:pt>
                <c:pt idx="21">
                  <c:v>0.99713526003495701</c:v>
                </c:pt>
                <c:pt idx="22">
                  <c:v>0.99687365070865497</c:v>
                </c:pt>
                <c:pt idx="23">
                  <c:v>0.99661204138235304</c:v>
                </c:pt>
                <c:pt idx="24">
                  <c:v>0.99638696308810204</c:v>
                </c:pt>
                <c:pt idx="25">
                  <c:v>0.99612417534141195</c:v>
                </c:pt>
                <c:pt idx="26">
                  <c:v>0.99578714711022998</c:v>
                </c:pt>
                <c:pt idx="27">
                  <c:v>0.99552553778392805</c:v>
                </c:pt>
                <c:pt idx="28">
                  <c:v>0.99522621900518704</c:v>
                </c:pt>
                <c:pt idx="29">
                  <c:v>0.99492572180605598</c:v>
                </c:pt>
                <c:pt idx="30">
                  <c:v>0.99462640302731498</c:v>
                </c:pt>
                <c:pt idx="31">
                  <c:v>0.99432708424857297</c:v>
                </c:pt>
                <c:pt idx="32">
                  <c:v>0.99402776546983096</c:v>
                </c:pt>
                <c:pt idx="33">
                  <c:v>0.99363417305999002</c:v>
                </c:pt>
                <c:pt idx="34">
                  <c:v>0.99327829010258895</c:v>
                </c:pt>
                <c:pt idx="35">
                  <c:v>0.99290473083935604</c:v>
                </c:pt>
                <c:pt idx="36">
                  <c:v>0.99247342897707502</c:v>
                </c:pt>
                <c:pt idx="37">
                  <c:v>0.99206098184101299</c:v>
                </c:pt>
                <c:pt idx="38">
                  <c:v>0.99166856785155999</c:v>
                </c:pt>
                <c:pt idx="39">
                  <c:v>0.99127497544171905</c:v>
                </c:pt>
                <c:pt idx="40">
                  <c:v>0.99090023775809799</c:v>
                </c:pt>
                <c:pt idx="41">
                  <c:v>0.99047011431620502</c:v>
                </c:pt>
                <c:pt idx="42">
                  <c:v>0.99002113614809295</c:v>
                </c:pt>
                <c:pt idx="43">
                  <c:v>0.98955330325376001</c:v>
                </c:pt>
                <c:pt idx="44">
                  <c:v>0.98900887303415896</c:v>
                </c:pt>
                <c:pt idx="45">
                  <c:v>0.98850333068738705</c:v>
                </c:pt>
                <c:pt idx="46">
                  <c:v>0.98798011203478298</c:v>
                </c:pt>
                <c:pt idx="47">
                  <c:v>0.98745571496179096</c:v>
                </c:pt>
                <c:pt idx="48">
                  <c:v>0.98696902734123904</c:v>
                </c:pt>
                <c:pt idx="49">
                  <c:v>0.98642577554202604</c:v>
                </c:pt>
                <c:pt idx="50">
                  <c:v>0.98586366901659395</c:v>
                </c:pt>
                <c:pt idx="51">
                  <c:v>0.98530156249116196</c:v>
                </c:pt>
                <c:pt idx="52">
                  <c:v>0.98468524862784701</c:v>
                </c:pt>
                <c:pt idx="53">
                  <c:v>0.98404772319753497</c:v>
                </c:pt>
                <c:pt idx="54">
                  <c:v>0.98343023091383197</c:v>
                </c:pt>
                <c:pt idx="55">
                  <c:v>0.98281156020974003</c:v>
                </c:pt>
                <c:pt idx="56">
                  <c:v>0.98217521319981704</c:v>
                </c:pt>
                <c:pt idx="57">
                  <c:v>0.98150115673745297</c:v>
                </c:pt>
                <c:pt idx="58">
                  <c:v>0.98082827869547895</c:v>
                </c:pt>
                <c:pt idx="59">
                  <c:v>0.98015422223311599</c:v>
                </c:pt>
                <c:pt idx="60">
                  <c:v>0.979460132624144</c:v>
                </c:pt>
                <c:pt idx="61">
                  <c:v>0.97874836670934096</c:v>
                </c:pt>
                <c:pt idx="62">
                  <c:v>0.97803895763531601</c:v>
                </c:pt>
                <c:pt idx="63">
                  <c:v>0.97727062754185301</c:v>
                </c:pt>
                <c:pt idx="64">
                  <c:v>0.97652115217461</c:v>
                </c:pt>
                <c:pt idx="65">
                  <c:v>0.97577285522775603</c:v>
                </c:pt>
                <c:pt idx="66">
                  <c:v>0.97502337986051302</c:v>
                </c:pt>
                <c:pt idx="67">
                  <c:v>0.97425622818743796</c:v>
                </c:pt>
                <c:pt idx="68">
                  <c:v>0.97345136706192403</c:v>
                </c:pt>
                <c:pt idx="69">
                  <c:v>0.97266418224224205</c:v>
                </c:pt>
                <c:pt idx="70">
                  <c:v>0.97185932111672801</c:v>
                </c:pt>
                <c:pt idx="71">
                  <c:v>0.97107331471743297</c:v>
                </c:pt>
                <c:pt idx="72">
                  <c:v>0.97024959886569995</c:v>
                </c:pt>
                <c:pt idx="73">
                  <c:v>0.96944473774018602</c:v>
                </c:pt>
                <c:pt idx="74">
                  <c:v>0.96860098874184297</c:v>
                </c:pt>
                <c:pt idx="75">
                  <c:v>0.96775959658427801</c:v>
                </c:pt>
                <c:pt idx="76">
                  <c:v>0.96691702600632401</c:v>
                </c:pt>
                <c:pt idx="77">
                  <c:v>0.96605442228176097</c:v>
                </c:pt>
                <c:pt idx="78">
                  <c:v>0.96521303012419601</c:v>
                </c:pt>
                <c:pt idx="79">
                  <c:v>0.96437045954624201</c:v>
                </c:pt>
                <c:pt idx="80">
                  <c:v>0.963527888968288</c:v>
                </c:pt>
                <c:pt idx="81">
                  <c:v>0.96264760893789503</c:v>
                </c:pt>
                <c:pt idx="82">
                  <c:v>0.96176732890750105</c:v>
                </c:pt>
                <c:pt idx="83">
                  <c:v>0.960907082023716</c:v>
                </c:pt>
                <c:pt idx="84">
                  <c:v>0.96002562357293297</c:v>
                </c:pt>
                <c:pt idx="85">
                  <c:v>0.959145343542539</c:v>
                </c:pt>
                <c:pt idx="86">
                  <c:v>0.95828627507914299</c:v>
                </c:pt>
                <c:pt idx="87">
                  <c:v>0.95736828559630904</c:v>
                </c:pt>
                <c:pt idx="88">
                  <c:v>0.95641258666103501</c:v>
                </c:pt>
                <c:pt idx="89">
                  <c:v>0.95549459717820195</c:v>
                </c:pt>
                <c:pt idx="90">
                  <c:v>0.95461549556819703</c:v>
                </c:pt>
                <c:pt idx="91">
                  <c:v>0.95377292499024302</c:v>
                </c:pt>
                <c:pt idx="92">
                  <c:v>0.95291149968606903</c:v>
                </c:pt>
                <c:pt idx="93">
                  <c:v>0.95205007438189504</c:v>
                </c:pt>
                <c:pt idx="94">
                  <c:v>0.95115211804567001</c:v>
                </c:pt>
                <c:pt idx="95">
                  <c:v>0.95027183801527604</c:v>
                </c:pt>
                <c:pt idx="96">
                  <c:v>0.94942926743732203</c:v>
                </c:pt>
                <c:pt idx="97">
                  <c:v>0.94845589219621695</c:v>
                </c:pt>
                <c:pt idx="98">
                  <c:v>0.94761332161826295</c:v>
                </c:pt>
                <c:pt idx="99">
                  <c:v>0.94675189631408996</c:v>
                </c:pt>
                <c:pt idx="100">
                  <c:v>0.94594585676818699</c:v>
                </c:pt>
                <c:pt idx="101">
                  <c:v>0.94514099564267295</c:v>
                </c:pt>
                <c:pt idx="102">
                  <c:v>0.94427957033849896</c:v>
                </c:pt>
                <c:pt idx="103">
                  <c:v>0.94343817818093401</c:v>
                </c:pt>
                <c:pt idx="104">
                  <c:v>0.94259442918259095</c:v>
                </c:pt>
                <c:pt idx="105">
                  <c:v>0.94171532757258603</c:v>
                </c:pt>
                <c:pt idx="106">
                  <c:v>0.94087275699463202</c:v>
                </c:pt>
                <c:pt idx="107">
                  <c:v>0.94006671744872905</c:v>
                </c:pt>
                <c:pt idx="108">
                  <c:v>0.93928188946982405</c:v>
                </c:pt>
                <c:pt idx="109">
                  <c:v>0.93855126882880102</c:v>
                </c:pt>
                <c:pt idx="110">
                  <c:v>0.93776526242950697</c:v>
                </c:pt>
                <c:pt idx="111">
                  <c:v>0.93692151343116403</c:v>
                </c:pt>
                <c:pt idx="112">
                  <c:v>0.93615471528420702</c:v>
                </c:pt>
                <c:pt idx="113">
                  <c:v>0.935368119674718</c:v>
                </c:pt>
                <c:pt idx="114">
                  <c:v>0.934619587043787</c:v>
                </c:pt>
                <c:pt idx="115">
                  <c:v>0.93386964030838804</c:v>
                </c:pt>
                <c:pt idx="116">
                  <c:v>0.93310272431939101</c:v>
                </c:pt>
                <c:pt idx="117">
                  <c:v>0.93239095840458897</c:v>
                </c:pt>
                <c:pt idx="118">
                  <c:v>0.93164242577365697</c:v>
                </c:pt>
                <c:pt idx="119">
                  <c:v>0.93093065985885404</c:v>
                </c:pt>
                <c:pt idx="120">
                  <c:v>0.93020039274394695</c:v>
                </c:pt>
                <c:pt idx="121">
                  <c:v>0.929508306449636</c:v>
                </c:pt>
                <c:pt idx="122">
                  <c:v>0.92883330725096203</c:v>
                </c:pt>
                <c:pt idx="123">
                  <c:v>0.92814122095665097</c:v>
                </c:pt>
                <c:pt idx="124">
                  <c:v>0.92744783839991296</c:v>
                </c:pt>
                <c:pt idx="125">
                  <c:v>0.92679251882172997</c:v>
                </c:pt>
                <c:pt idx="126">
                  <c:v>0.92615687886403997</c:v>
                </c:pt>
                <c:pt idx="127">
                  <c:v>0.92551994264392301</c:v>
                </c:pt>
                <c:pt idx="128">
                  <c:v>0.92490138978186998</c:v>
                </c:pt>
                <c:pt idx="129">
                  <c:v>0.92426586766621899</c:v>
                </c:pt>
                <c:pt idx="130">
                  <c:v>0.92359086846754501</c:v>
                </c:pt>
                <c:pt idx="131">
                  <c:v>0.92295522850985501</c:v>
                </c:pt>
                <c:pt idx="132">
                  <c:v>0.92241150534248695</c:v>
                </c:pt>
                <c:pt idx="133">
                  <c:v>0.92188746179561099</c:v>
                </c:pt>
                <c:pt idx="134">
                  <c:v>0.92134385647028205</c:v>
                </c:pt>
                <c:pt idx="135">
                  <c:v>0.92076466284921299</c:v>
                </c:pt>
                <c:pt idx="136">
                  <c:v>0.92018417296571697</c:v>
                </c:pt>
                <c:pt idx="137">
                  <c:v>0.91962218428232301</c:v>
                </c:pt>
                <c:pt idx="138">
                  <c:v>0.91906007775689103</c:v>
                </c:pt>
                <c:pt idx="139">
                  <c:v>0.91857291876818303</c:v>
                </c:pt>
                <c:pt idx="140">
                  <c:v>0.91808693819986398</c:v>
                </c:pt>
                <c:pt idx="141">
                  <c:v>0.91756301249502703</c:v>
                </c:pt>
                <c:pt idx="142">
                  <c:v>0.91711250238040898</c:v>
                </c:pt>
                <c:pt idx="143">
                  <c:v>0.91662663965412905</c:v>
                </c:pt>
                <c:pt idx="144">
                  <c:v>0.91617742580193895</c:v>
                </c:pt>
                <c:pt idx="145">
                  <c:v>0.91565220383467405</c:v>
                </c:pt>
                <c:pt idx="146">
                  <c:v>0.91516622326635499</c:v>
                </c:pt>
                <c:pt idx="147">
                  <c:v>0.914679064277647</c:v>
                </c:pt>
                <c:pt idx="148">
                  <c:v>0.91424835162555995</c:v>
                </c:pt>
                <c:pt idx="149">
                  <c:v>0.91379913777336996</c:v>
                </c:pt>
                <c:pt idx="150">
                  <c:v>0.913330362142727</c:v>
                </c:pt>
                <c:pt idx="151">
                  <c:v>0.91286276493247198</c:v>
                </c:pt>
                <c:pt idx="152">
                  <c:v>0.91245043563844896</c:v>
                </c:pt>
                <c:pt idx="153">
                  <c:v>0.91205778596491904</c:v>
                </c:pt>
                <c:pt idx="154">
                  <c:v>0.91162707331283199</c:v>
                </c:pt>
                <c:pt idx="155">
                  <c:v>0.91119624281870604</c:v>
                </c:pt>
                <c:pt idx="156">
                  <c:v>0.91082197650324004</c:v>
                </c:pt>
                <c:pt idx="157">
                  <c:v>0.910484476903903</c:v>
                </c:pt>
                <c:pt idx="158">
                  <c:v>0.91012989020892898</c:v>
                </c:pt>
                <c:pt idx="159">
                  <c:v>0.90979239060959205</c:v>
                </c:pt>
                <c:pt idx="160">
                  <c:v>0.90945489101025501</c:v>
                </c:pt>
                <c:pt idx="161">
                  <c:v>0.90913707103140995</c:v>
                </c:pt>
                <c:pt idx="162">
                  <c:v>0.90879957143207302</c:v>
                </c:pt>
                <c:pt idx="163">
                  <c:v>0.90846336809516304</c:v>
                </c:pt>
                <c:pt idx="164">
                  <c:v>0.90816404931642203</c:v>
                </c:pt>
                <c:pt idx="165">
                  <c:v>0.90782643187504597</c:v>
                </c:pt>
                <c:pt idx="166">
                  <c:v>0.90752711309630396</c:v>
                </c:pt>
                <c:pt idx="167">
                  <c:v>0.90720799685503195</c:v>
                </c:pt>
                <c:pt idx="168">
                  <c:v>0.90694662321280795</c:v>
                </c:pt>
                <c:pt idx="169">
                  <c:v>0.90664718659202703</c:v>
                </c:pt>
                <c:pt idx="170">
                  <c:v>0.90636613332931104</c:v>
                </c:pt>
                <c:pt idx="171">
                  <c:v>0.90612314304515096</c:v>
                </c:pt>
                <c:pt idx="172">
                  <c:v>0.90586059098253902</c:v>
                </c:pt>
                <c:pt idx="173">
                  <c:v>0.90559792107788695</c:v>
                </c:pt>
                <c:pt idx="174">
                  <c:v>0.90531686781517096</c:v>
                </c:pt>
                <c:pt idx="175">
                  <c:v>0.90507387753101198</c:v>
                </c:pt>
                <c:pt idx="176">
                  <c:v>0.90486777180501898</c:v>
                </c:pt>
                <c:pt idx="177">
                  <c:v>0.90454995182617504</c:v>
                </c:pt>
                <c:pt idx="178">
                  <c:v>0.90430696154201495</c:v>
                </c:pt>
                <c:pt idx="179">
                  <c:v>0.90408235461592001</c:v>
                </c:pt>
                <c:pt idx="180">
                  <c:v>0.90383806806933298</c:v>
                </c:pt>
                <c:pt idx="181">
                  <c:v>0.90361357898527594</c:v>
                </c:pt>
                <c:pt idx="182">
                  <c:v>0.90342703503773802</c:v>
                </c:pt>
                <c:pt idx="183">
                  <c:v>0.90323931266981095</c:v>
                </c:pt>
                <c:pt idx="184">
                  <c:v>0.90303308910178004</c:v>
                </c:pt>
                <c:pt idx="185">
                  <c:v>0.90282686553374902</c:v>
                </c:pt>
                <c:pt idx="186">
                  <c:v>0.90264043942824901</c:v>
                </c:pt>
                <c:pt idx="187">
                  <c:v>0.90243421586021899</c:v>
                </c:pt>
                <c:pt idx="188">
                  <c:v>0.90226617311278301</c:v>
                </c:pt>
                <c:pt idx="189">
                  <c:v>0.90207833290281703</c:v>
                </c:pt>
                <c:pt idx="190">
                  <c:v>0.90189061053488995</c:v>
                </c:pt>
                <c:pt idx="191">
                  <c:v>0.90168568322928699</c:v>
                </c:pt>
                <c:pt idx="192">
                  <c:v>0.90151634421942395</c:v>
                </c:pt>
                <c:pt idx="193">
                  <c:v>0.90134818362994995</c:v>
                </c:pt>
                <c:pt idx="194">
                  <c:v>0.90118014088251397</c:v>
                </c:pt>
                <c:pt idx="195">
                  <c:v>0.90101068403061302</c:v>
                </c:pt>
                <c:pt idx="196">
                  <c:v>0.90080587456704897</c:v>
                </c:pt>
                <c:pt idx="197">
                  <c:v>0.90063641771514702</c:v>
                </c:pt>
                <c:pt idx="198">
                  <c:v>0.90046825712567302</c:v>
                </c:pt>
                <c:pt idx="199">
                  <c:v>0.90031859773630096</c:v>
                </c:pt>
                <c:pt idx="200">
                  <c:v>0.90016893834693101</c:v>
                </c:pt>
                <c:pt idx="201">
                  <c:v>0.90000077775745702</c:v>
                </c:pt>
                <c:pt idx="202">
                  <c:v>0.89983143874759397</c:v>
                </c:pt>
                <c:pt idx="203">
                  <c:v>0.89966327815811997</c:v>
                </c:pt>
                <c:pt idx="204">
                  <c:v>0.89949523541068399</c:v>
                </c:pt>
                <c:pt idx="205">
                  <c:v>0.89934545817927503</c:v>
                </c:pt>
                <c:pt idx="206">
                  <c:v>0.89917611916941198</c:v>
                </c:pt>
                <c:pt idx="207">
                  <c:v>0.89902634193800202</c:v>
                </c:pt>
                <c:pt idx="208">
                  <c:v>0.89889506590669599</c:v>
                </c:pt>
                <c:pt idx="209">
                  <c:v>0.89872690531722099</c:v>
                </c:pt>
                <c:pt idx="210">
                  <c:v>0.89859562928591497</c:v>
                </c:pt>
                <c:pt idx="211">
                  <c:v>0.898445852054505</c:v>
                </c:pt>
                <c:pt idx="212">
                  <c:v>0.89829619266513505</c:v>
                </c:pt>
                <c:pt idx="213">
                  <c:v>0.89812803207566005</c:v>
                </c:pt>
                <c:pt idx="214">
                  <c:v>0.89797837268628999</c:v>
                </c:pt>
                <c:pt idx="215">
                  <c:v>0.89782871329691905</c:v>
                </c:pt>
                <c:pt idx="216">
                  <c:v>0.89767893606550897</c:v>
                </c:pt>
                <c:pt idx="217">
                  <c:v>0.89752927667613802</c:v>
                </c:pt>
                <c:pt idx="218">
                  <c:v>0.89737949944472895</c:v>
                </c:pt>
                <c:pt idx="219">
                  <c:v>0.89719177707680098</c:v>
                </c:pt>
                <c:pt idx="220">
                  <c:v>0.89702361648732698</c:v>
                </c:pt>
                <c:pt idx="221">
                  <c:v>0.89683589411940001</c:v>
                </c:pt>
                <c:pt idx="222">
                  <c:v>0.89668611688799005</c:v>
                </c:pt>
                <c:pt idx="223">
                  <c:v>0.89651807414055495</c:v>
                </c:pt>
                <c:pt idx="224">
                  <c:v>0.89638668026720902</c:v>
                </c:pt>
                <c:pt idx="225">
                  <c:v>0.89623702087783796</c:v>
                </c:pt>
                <c:pt idx="226">
                  <c:v>0.89604918066787198</c:v>
                </c:pt>
                <c:pt idx="227">
                  <c:v>0.89589952127850203</c:v>
                </c:pt>
                <c:pt idx="228">
                  <c:v>0.89573136068902703</c:v>
                </c:pt>
                <c:pt idx="229">
                  <c:v>0.89554363832109996</c:v>
                </c:pt>
                <c:pt idx="230">
                  <c:v>0.89537547773162596</c:v>
                </c:pt>
                <c:pt idx="231">
                  <c:v>0.89520743498418998</c:v>
                </c:pt>
                <c:pt idx="232">
                  <c:v>0.89501959477422399</c:v>
                </c:pt>
                <c:pt idx="233">
                  <c:v>0.89485155202678901</c:v>
                </c:pt>
                <c:pt idx="234">
                  <c:v>0.89466371181682303</c:v>
                </c:pt>
                <c:pt idx="235">
                  <c:v>0.89447728571132301</c:v>
                </c:pt>
                <c:pt idx="236">
                  <c:v>0.89419623244860702</c:v>
                </c:pt>
                <c:pt idx="237">
                  <c:v>0.893990008880576</c:v>
                </c:pt>
                <c:pt idx="238">
                  <c:v>0.89380216867061002</c:v>
                </c:pt>
                <c:pt idx="239">
                  <c:v>0.89361574256511001</c:v>
                </c:pt>
                <c:pt idx="240">
                  <c:v>0.89344769981767502</c:v>
                </c:pt>
                <c:pt idx="241">
                  <c:v>0.89325985960770904</c:v>
                </c:pt>
                <c:pt idx="242">
                  <c:v>0.89305363603967802</c:v>
                </c:pt>
                <c:pt idx="243">
                  <c:v>0.89282914695562199</c:v>
                </c:pt>
                <c:pt idx="244">
                  <c:v>0.89256647705097003</c:v>
                </c:pt>
                <c:pt idx="245">
                  <c:v>0.89232348676680995</c:v>
                </c:pt>
                <c:pt idx="246">
                  <c:v>0.89213706066131104</c:v>
                </c:pt>
                <c:pt idx="247">
                  <c:v>0.89191115747278804</c:v>
                </c:pt>
                <c:pt idx="248">
                  <c:v>0.89172461352524901</c:v>
                </c:pt>
                <c:pt idx="249">
                  <c:v>0.89148174108312905</c:v>
                </c:pt>
                <c:pt idx="250">
                  <c:v>0.89125583789460605</c:v>
                </c:pt>
                <c:pt idx="251">
                  <c:v>0.89101284761044597</c:v>
                </c:pt>
                <c:pt idx="252">
                  <c:v>0.890769857326287</c:v>
                </c:pt>
                <c:pt idx="253">
                  <c:v>0.89052568862173798</c:v>
                </c:pt>
                <c:pt idx="254">
                  <c:v>0.890282698337579</c:v>
                </c:pt>
                <c:pt idx="255">
                  <c:v>0.890021324695355</c:v>
                </c:pt>
                <c:pt idx="256">
                  <c:v>0.88975865479070304</c:v>
                </c:pt>
                <c:pt idx="257">
                  <c:v>0.88949610272808999</c:v>
                </c:pt>
                <c:pt idx="258">
                  <c:v>0.889215049465374</c:v>
                </c:pt>
                <c:pt idx="259">
                  <c:v>0.88893529246508596</c:v>
                </c:pt>
                <c:pt idx="260">
                  <c:v>0.88865423920236997</c:v>
                </c:pt>
                <c:pt idx="261">
                  <c:v>0.88831673960303303</c:v>
                </c:pt>
                <c:pt idx="262">
                  <c:v>0.88801730298225201</c:v>
                </c:pt>
                <c:pt idx="263">
                  <c:v>0.88771786636147199</c:v>
                </c:pt>
                <c:pt idx="264">
                  <c:v>0.88741842974069096</c:v>
                </c:pt>
                <c:pt idx="265">
                  <c:v>0.88713749432001399</c:v>
                </c:pt>
                <c:pt idx="266">
                  <c:v>0.88679999472067705</c:v>
                </c:pt>
                <c:pt idx="267">
                  <c:v>0.886482174741831</c:v>
                </c:pt>
                <c:pt idx="268">
                  <c:v>0.88620112147911601</c:v>
                </c:pt>
                <c:pt idx="269">
                  <c:v>0.88588330150027095</c:v>
                </c:pt>
                <c:pt idx="270">
                  <c:v>0.88552741854286898</c:v>
                </c:pt>
                <c:pt idx="271">
                  <c:v>0.88518991894353205</c:v>
                </c:pt>
                <c:pt idx="272">
                  <c:v>0.88485371560662296</c:v>
                </c:pt>
                <c:pt idx="273">
                  <c:v>0.88447815302872901</c:v>
                </c:pt>
                <c:pt idx="274">
                  <c:v>0.88410376887122399</c:v>
                </c:pt>
                <c:pt idx="275">
                  <c:v>0.88376768337635403</c:v>
                </c:pt>
                <c:pt idx="276">
                  <c:v>0.88341168257691305</c:v>
                </c:pt>
                <c:pt idx="277">
                  <c:v>0.88299935328289103</c:v>
                </c:pt>
                <c:pt idx="278">
                  <c:v>0.88262508696742503</c:v>
                </c:pt>
                <c:pt idx="279">
                  <c:v>0.88221275767340201</c:v>
                </c:pt>
                <c:pt idx="280">
                  <c:v>0.88180172464180795</c:v>
                </c:pt>
                <c:pt idx="281">
                  <c:v>0.88140766086381095</c:v>
                </c:pt>
                <c:pt idx="282">
                  <c:v>0.88097694821172401</c:v>
                </c:pt>
                <c:pt idx="283">
                  <c:v>0.88056591518012906</c:v>
                </c:pt>
                <c:pt idx="284">
                  <c:v>0.88011681916997697</c:v>
                </c:pt>
                <c:pt idx="285">
                  <c:v>0.87968598867585102</c:v>
                </c:pt>
                <c:pt idx="286">
                  <c:v>0.87921721304520795</c:v>
                </c:pt>
                <c:pt idx="287">
                  <c:v>0.87873135031892802</c:v>
                </c:pt>
                <c:pt idx="288">
                  <c:v>0.87824407348818101</c:v>
                </c:pt>
                <c:pt idx="289">
                  <c:v>0.87777529785753805</c:v>
                </c:pt>
                <c:pt idx="290">
                  <c:v>0.87730770064728303</c:v>
                </c:pt>
                <c:pt idx="291">
                  <c:v>0.87676539158438205</c:v>
                </c:pt>
                <c:pt idx="292">
                  <c:v>0.87624005177507802</c:v>
                </c:pt>
                <c:pt idx="293">
                  <c:v>0.87571600822820295</c:v>
                </c:pt>
                <c:pt idx="294">
                  <c:v>0.87517369916530097</c:v>
                </c:pt>
                <c:pt idx="295">
                  <c:v>0.87462997599793402</c:v>
                </c:pt>
                <c:pt idx="296">
                  <c:v>0.87410605029309696</c:v>
                </c:pt>
                <c:pt idx="297">
                  <c:v>0.87354394376766398</c:v>
                </c:pt>
                <c:pt idx="298">
                  <c:v>0.87298313350465995</c:v>
                </c:pt>
                <c:pt idx="299">
                  <c:v>0.87238296400067095</c:v>
                </c:pt>
                <c:pt idx="300">
                  <c:v>0.87174744188501996</c:v>
                </c:pt>
                <c:pt idx="301">
                  <c:v>0.871110505664902</c:v>
                </c:pt>
                <c:pt idx="302">
                  <c:v>0.87049195280284897</c:v>
                </c:pt>
                <c:pt idx="303">
                  <c:v>0.869874696203224</c:v>
                </c:pt>
                <c:pt idx="304">
                  <c:v>0.86920099326697697</c:v>
                </c:pt>
                <c:pt idx="305">
                  <c:v>0.86850761071023896</c:v>
                </c:pt>
                <c:pt idx="306">
                  <c:v>0.86779584479543603</c:v>
                </c:pt>
                <c:pt idx="307">
                  <c:v>0.86712214185918901</c:v>
                </c:pt>
                <c:pt idx="308">
                  <c:v>0.86643005556487795</c:v>
                </c:pt>
                <c:pt idx="309">
                  <c:v>0.86571828965007502</c:v>
                </c:pt>
                <c:pt idx="310">
                  <c:v>0.86498802253516904</c:v>
                </c:pt>
                <c:pt idx="311">
                  <c:v>0.86423948990423705</c:v>
                </c:pt>
                <c:pt idx="312">
                  <c:v>0.86348966101087699</c:v>
                </c:pt>
                <c:pt idx="313">
                  <c:v>0.86272274502188095</c:v>
                </c:pt>
                <c:pt idx="314">
                  <c:v>0.86197409454891005</c:v>
                </c:pt>
                <c:pt idx="315">
                  <c:v>0.86120588229748596</c:v>
                </c:pt>
                <c:pt idx="316">
                  <c:v>0.86041928668799805</c:v>
                </c:pt>
                <c:pt idx="317">
                  <c:v>0.85959580652034195</c:v>
                </c:pt>
                <c:pt idx="318">
                  <c:v>0.858752764574232</c:v>
                </c:pt>
                <c:pt idx="319">
                  <c:v>0.85791090104851098</c:v>
                </c:pt>
                <c:pt idx="320">
                  <c:v>0.85704947574433799</c:v>
                </c:pt>
                <c:pt idx="321">
                  <c:v>0.85620631595618901</c:v>
                </c:pt>
                <c:pt idx="322">
                  <c:v>0.85534618691444297</c:v>
                </c:pt>
                <c:pt idx="323">
                  <c:v>0.85442819743160903</c:v>
                </c:pt>
                <c:pt idx="324">
                  <c:v>0.85351020794877597</c:v>
                </c:pt>
                <c:pt idx="325">
                  <c:v>0.85257513137030505</c:v>
                </c:pt>
                <c:pt idx="326">
                  <c:v>0.85161907890891497</c:v>
                </c:pt>
                <c:pt idx="327">
                  <c:v>0.85066444055199097</c:v>
                </c:pt>
                <c:pt idx="328">
                  <c:v>0.84969130099496404</c:v>
                </c:pt>
                <c:pt idx="329">
                  <c:v>0.84869848181744501</c:v>
                </c:pt>
                <c:pt idx="330">
                  <c:v>0.84770695890235304</c:v>
                </c:pt>
                <c:pt idx="331">
                  <c:v>0.84665769338821295</c:v>
                </c:pt>
                <c:pt idx="332">
                  <c:v>0.84560960629446202</c:v>
                </c:pt>
                <c:pt idx="333">
                  <c:v>0.84452357406419298</c:v>
                </c:pt>
                <c:pt idx="334">
                  <c:v>0.84343754183392405</c:v>
                </c:pt>
                <c:pt idx="335">
                  <c:v>0.84229494542499495</c:v>
                </c:pt>
                <c:pt idx="336">
                  <c:v>0.84113537976246799</c:v>
                </c:pt>
                <c:pt idx="337">
                  <c:v>0.83995472037498298</c:v>
                </c:pt>
                <c:pt idx="338">
                  <c:v>0.83873870837583497</c:v>
                </c:pt>
                <c:pt idx="339">
                  <c:v>0.83746483593559995</c:v>
                </c:pt>
                <c:pt idx="340">
                  <c:v>0.8361725801373</c:v>
                </c:pt>
                <c:pt idx="341">
                  <c:v>0.83484355762287199</c:v>
                </c:pt>
                <c:pt idx="342">
                  <c:v>0.83349615175037794</c:v>
                </c:pt>
                <c:pt idx="343">
                  <c:v>0.83211068289932899</c:v>
                </c:pt>
                <c:pt idx="344">
                  <c:v>0.83066876771165798</c:v>
                </c:pt>
                <c:pt idx="345">
                  <c:v>0.82917028834532802</c:v>
                </c:pt>
                <c:pt idx="346">
                  <c:v>0.82763516010490801</c:v>
                </c:pt>
                <c:pt idx="347">
                  <c:v>0.826025084327763</c:v>
                </c:pt>
                <c:pt idx="348">
                  <c:v>0.82437694557206198</c:v>
                </c:pt>
                <c:pt idx="349">
                  <c:v>0.82267365674216697</c:v>
                </c:pt>
                <c:pt idx="350">
                  <c:v>0.82089553821758698</c:v>
                </c:pt>
                <c:pt idx="351">
                  <c:v>0.81904117589385605</c:v>
                </c:pt>
                <c:pt idx="352">
                  <c:v>0.81713166349593003</c:v>
                </c:pt>
                <c:pt idx="353">
                  <c:v>0.81512893804525499</c:v>
                </c:pt>
                <c:pt idx="354">
                  <c:v>0.81305008663746703</c:v>
                </c:pt>
                <c:pt idx="355">
                  <c:v>0.81089640553499298</c:v>
                </c:pt>
                <c:pt idx="356">
                  <c:v>0.80863101017966699</c:v>
                </c:pt>
                <c:pt idx="357">
                  <c:v>0.80625401841352595</c:v>
                </c:pt>
                <c:pt idx="358">
                  <c:v>0.80380078284823298</c:v>
                </c:pt>
                <c:pt idx="359">
                  <c:v>0.80123606871416397</c:v>
                </c:pt>
                <c:pt idx="360">
                  <c:v>0.798576727422879</c:v>
                </c:pt>
                <c:pt idx="361">
                  <c:v>0.79580567187874096</c:v>
                </c:pt>
                <c:pt idx="362">
                  <c:v>0.79292313776582801</c:v>
                </c:pt>
                <c:pt idx="363">
                  <c:v>0.78988953015907803</c:v>
                </c:pt>
                <c:pt idx="364">
                  <c:v>0.78678097501560196</c:v>
                </c:pt>
                <c:pt idx="365">
                  <c:v>0.78350449496673102</c:v>
                </c:pt>
                <c:pt idx="366">
                  <c:v>0.78002296977021701</c:v>
                </c:pt>
                <c:pt idx="367">
                  <c:v>0.77642737348007396</c:v>
                </c:pt>
                <c:pt idx="368">
                  <c:v>0.77270156173697302</c:v>
                </c:pt>
                <c:pt idx="369">
                  <c:v>0.76878814546798402</c:v>
                </c:pt>
                <c:pt idx="370">
                  <c:v>0.76474463158807704</c:v>
                </c:pt>
                <c:pt idx="371">
                  <c:v>0.760531660856268</c:v>
                </c:pt>
                <c:pt idx="372">
                  <c:v>0.75615064737702498</c:v>
                </c:pt>
                <c:pt idx="373">
                  <c:v>0.75160147330830696</c:v>
                </c:pt>
                <c:pt idx="374">
                  <c:v>0.74690134358779103</c:v>
                </c:pt>
                <c:pt idx="375">
                  <c:v>0.74201478776177399</c:v>
                </c:pt>
                <c:pt idx="376">
                  <c:v>0.73699683806241301</c:v>
                </c:pt>
                <c:pt idx="377">
                  <c:v>0.73182911113164195</c:v>
                </c:pt>
                <c:pt idx="378">
                  <c:v>0.72643689511681397</c:v>
                </c:pt>
                <c:pt idx="379">
                  <c:v>0.72087663635455201</c:v>
                </c:pt>
                <c:pt idx="380">
                  <c:v>0.71518498371894401</c:v>
                </c:pt>
                <c:pt idx="381">
                  <c:v>0.70928710751530499</c:v>
                </c:pt>
                <c:pt idx="382">
                  <c:v>0.70321989230180404</c:v>
                </c:pt>
                <c:pt idx="383">
                  <c:v>0.69704225909787698</c:v>
                </c:pt>
                <c:pt idx="384">
                  <c:v>0.69069528688408699</c:v>
                </c:pt>
                <c:pt idx="385">
                  <c:v>0.68417897566043395</c:v>
                </c:pt>
                <c:pt idx="386">
                  <c:v>0.67753256682586305</c:v>
                </c:pt>
                <c:pt idx="387">
                  <c:v>0.67079164867611596</c:v>
                </c:pt>
                <c:pt idx="388">
                  <c:v>0.66401384596820001</c:v>
                </c:pt>
                <c:pt idx="389">
                  <c:v>0.65704973499682295</c:v>
                </c:pt>
                <c:pt idx="390">
                  <c:v>0.65004744320485097</c:v>
                </c:pt>
                <c:pt idx="391">
                  <c:v>0.64289407791904196</c:v>
                </c:pt>
                <c:pt idx="392">
                  <c:v>0.63566729704301295</c:v>
                </c:pt>
                <c:pt idx="393">
                  <c:v>0.62840233534639001</c:v>
                </c:pt>
                <c:pt idx="394">
                  <c:v>0.62113866991219302</c:v>
                </c:pt>
                <c:pt idx="395">
                  <c:v>0.61378049516281996</c:v>
                </c:pt>
                <c:pt idx="396">
                  <c:v>0.60640264079295403</c:v>
                </c:pt>
                <c:pt idx="397">
                  <c:v>0.59912070984273302</c:v>
                </c:pt>
                <c:pt idx="398">
                  <c:v>0.59174273763082796</c:v>
                </c:pt>
                <c:pt idx="399">
                  <c:v>0.58447919003867099</c:v>
                </c:pt>
                <c:pt idx="400">
                  <c:v>0.57717616536349103</c:v>
                </c:pt>
                <c:pt idx="401">
                  <c:v>0.56998732962398002</c:v>
                </c:pt>
                <c:pt idx="402">
                  <c:v>0.56279731546408096</c:v>
                </c:pt>
                <c:pt idx="403">
                  <c:v>0.55568213099886699</c:v>
                </c:pt>
                <c:pt idx="404">
                  <c:v>0.54875466890157998</c:v>
                </c:pt>
                <c:pt idx="405">
                  <c:v>0.54182720680429397</c:v>
                </c:pt>
                <c:pt idx="406">
                  <c:v>0.53506790529648096</c:v>
                </c:pt>
                <c:pt idx="407">
                  <c:v>0.52842149646191106</c:v>
                </c:pt>
                <c:pt idx="408">
                  <c:v>0.52192486485875</c:v>
                </c:pt>
                <c:pt idx="409">
                  <c:v>0.51555950928689498</c:v>
                </c:pt>
                <c:pt idx="410">
                  <c:v>0.509398963178605</c:v>
                </c:pt>
                <c:pt idx="411">
                  <c:v>0.503333044227531</c:v>
                </c:pt>
                <c:pt idx="412">
                  <c:v>0.497435285865932</c:v>
                </c:pt>
                <c:pt idx="413">
                  <c:v>0.49166868569359901</c:v>
                </c:pt>
                <c:pt idx="414">
                  <c:v>0.48607036395278003</c:v>
                </c:pt>
                <c:pt idx="415">
                  <c:v>0.480603200401229</c:v>
                </c:pt>
                <c:pt idx="416">
                  <c:v>0.47526613446059501</c:v>
                </c:pt>
                <c:pt idx="417">
                  <c:v>0.47004337529766899</c:v>
                </c:pt>
                <c:pt idx="418">
                  <c:v>0.46493209470351898</c:v>
                </c:pt>
                <c:pt idx="419">
                  <c:v>0.45996929507835099</c:v>
                </c:pt>
                <c:pt idx="420">
                  <c:v>0.45517724856751202</c:v>
                </c:pt>
                <c:pt idx="421">
                  <c:v>0.45047711884699598</c:v>
                </c:pt>
                <c:pt idx="422">
                  <c:v>0.445889881799721</c:v>
                </c:pt>
                <c:pt idx="423">
                  <c:v>0.44139727190966299</c:v>
                </c:pt>
                <c:pt idx="424">
                  <c:v>0.437034641788484</c:v>
                </c:pt>
                <c:pt idx="425">
                  <c:v>0.43276522472005402</c:v>
                </c:pt>
                <c:pt idx="426">
                  <c:v>0.42855237183028499</c:v>
                </c:pt>
                <c:pt idx="427">
                  <c:v>0.42439584743509701</c:v>
                </c:pt>
                <c:pt idx="428">
                  <c:v>0.42031427057663401</c:v>
                </c:pt>
                <c:pt idx="429">
                  <c:v>0.41636396974947698</c:v>
                </c:pt>
                <c:pt idx="430">
                  <c:v>0.41245043563844902</c:v>
                </c:pt>
                <c:pt idx="431">
                  <c:v>0.40863152868463798</c:v>
                </c:pt>
                <c:pt idx="432">
                  <c:v>0.40486777180501998</c:v>
                </c:pt>
                <c:pt idx="433">
                  <c:v>0.40112369454589297</c:v>
                </c:pt>
                <c:pt idx="434">
                  <c:v>0.39743476736096101</c:v>
                </c:pt>
                <c:pt idx="435">
                  <c:v>0.39382196613314102</c:v>
                </c:pt>
                <c:pt idx="436">
                  <c:v>0.390189485284829</c:v>
                </c:pt>
                <c:pt idx="437">
                  <c:v>0.38655700443651703</c:v>
                </c:pt>
                <c:pt idx="438">
                  <c:v>0.38296129030433401</c:v>
                </c:pt>
                <c:pt idx="439">
                  <c:v>0.37940505325517399</c:v>
                </c:pt>
                <c:pt idx="440">
                  <c:v>0.37584740210154799</c:v>
                </c:pt>
                <c:pt idx="441">
                  <c:v>0.37238308184271002</c:v>
                </c:pt>
                <c:pt idx="442">
                  <c:v>0.36886349366763999</c:v>
                </c:pt>
                <c:pt idx="443">
                  <c:v>0.365362406692674</c:v>
                </c:pt>
                <c:pt idx="444">
                  <c:v>0.36184281851760403</c:v>
                </c:pt>
                <c:pt idx="445">
                  <c:v>0.35828528520601599</c:v>
                </c:pt>
                <c:pt idx="446">
                  <c:v>0.35470925069432502</c:v>
                </c:pt>
                <c:pt idx="447">
                  <c:v>0.35118836625682798</c:v>
                </c:pt>
                <c:pt idx="448">
                  <c:v>0.34763083294524</c:v>
                </c:pt>
                <c:pt idx="449">
                  <c:v>0.34411124477017002</c:v>
                </c:pt>
                <c:pt idx="450">
                  <c:v>0.34057339107907503</c:v>
                </c:pt>
                <c:pt idx="451">
                  <c:v>0.33705250664157699</c:v>
                </c:pt>
                <c:pt idx="452">
                  <c:v>0.333551419666611</c:v>
                </c:pt>
                <c:pt idx="453">
                  <c:v>0.32999376851298401</c:v>
                </c:pt>
                <c:pt idx="454">
                  <c:v>0.32636258392709999</c:v>
                </c:pt>
                <c:pt idx="455">
                  <c:v>0.32273010307878802</c:v>
                </c:pt>
                <c:pt idx="456">
                  <c:v>0.31917256976720099</c:v>
                </c:pt>
                <c:pt idx="457">
                  <c:v>0.31559653525551001</c:v>
                </c:pt>
                <c:pt idx="458">
                  <c:v>0.31190760807057699</c:v>
                </c:pt>
                <c:pt idx="459">
                  <c:v>0.30829480684275701</c:v>
                </c:pt>
                <c:pt idx="460">
                  <c:v>0.30462426301588902</c:v>
                </c:pt>
                <c:pt idx="461">
                  <c:v>0.30102984514613301</c:v>
                </c:pt>
                <c:pt idx="462">
                  <c:v>0.29739736429782199</c:v>
                </c:pt>
                <c:pt idx="463">
                  <c:v>0.293803064270105</c:v>
                </c:pt>
                <c:pt idx="464">
                  <c:v>0.290245413116479</c:v>
                </c:pt>
                <c:pt idx="465">
                  <c:v>0.28663131562623101</c:v>
                </c:pt>
                <c:pt idx="466">
                  <c:v>0.28303701559851502</c:v>
                </c:pt>
                <c:pt idx="467">
                  <c:v>0.27946098108682399</c:v>
                </c:pt>
                <c:pt idx="468">
                  <c:v>0.27581011688044799</c:v>
                </c:pt>
                <c:pt idx="469">
                  <c:v>0.27236417997967499</c:v>
                </c:pt>
                <c:pt idx="470">
                  <c:v>0.26890103814122601</c:v>
                </c:pt>
                <c:pt idx="471">
                  <c:v>0.265474780860945</c:v>
                </c:pt>
                <c:pt idx="472">
                  <c:v>0.262141736633413</c:v>
                </c:pt>
                <c:pt idx="473">
                  <c:v>0.25871547935313199</c:v>
                </c:pt>
                <c:pt idx="474">
                  <c:v>0.25538243512560099</c:v>
                </c:pt>
                <c:pt idx="475">
                  <c:v>0.25208745387662601</c:v>
                </c:pt>
                <c:pt idx="476">
                  <c:v>0.24882923934378001</c:v>
                </c:pt>
                <c:pt idx="477">
                  <c:v>0.24559082227346499</c:v>
                </c:pt>
                <c:pt idx="478">
                  <c:v>0.24246388377192599</c:v>
                </c:pt>
                <c:pt idx="479">
                  <c:v>0.23943027616517501</c:v>
                </c:pt>
                <c:pt idx="480">
                  <c:v>0.23641634817891599</c:v>
                </c:pt>
                <c:pt idx="481">
                  <c:v>0.233345973856037</c:v>
                </c:pt>
                <c:pt idx="482">
                  <c:v>0.23035042922784199</c:v>
                </c:pt>
                <c:pt idx="483">
                  <c:v>0.22744809765239801</c:v>
                </c:pt>
                <c:pt idx="484">
                  <c:v>0.22460233025561299</c:v>
                </c:pt>
                <c:pt idx="485">
                  <c:v>0.221831392553514</c:v>
                </c:pt>
                <c:pt idx="486">
                  <c:v>0.21917205126222999</c:v>
                </c:pt>
                <c:pt idx="487">
                  <c:v>0.21645744205471301</c:v>
                </c:pt>
                <c:pt idx="488">
                  <c:v>0.21385466494208799</c:v>
                </c:pt>
                <c:pt idx="489">
                  <c:v>0.21128983296598</c:v>
                </c:pt>
                <c:pt idx="490">
                  <c:v>0.20872500098987301</c:v>
                </c:pt>
                <c:pt idx="491">
                  <c:v>0.206346712961304</c:v>
                </c:pt>
                <c:pt idx="492">
                  <c:v>0.203931658216607</c:v>
                </c:pt>
                <c:pt idx="493">
                  <c:v>0.20162819988272401</c:v>
                </c:pt>
                <c:pt idx="494">
                  <c:v>0.19932603781126801</c:v>
                </c:pt>
                <c:pt idx="495">
                  <c:v>0.19709752701410899</c:v>
                </c:pt>
                <c:pt idx="496">
                  <c:v>0.19483213165878199</c:v>
                </c:pt>
                <c:pt idx="497">
                  <c:v>0.19258511966152</c:v>
                </c:pt>
                <c:pt idx="498">
                  <c:v>0.19050756451615899</c:v>
                </c:pt>
                <c:pt idx="499">
                  <c:v>0.188410329750307</c:v>
                </c:pt>
                <c:pt idx="500">
                  <c:v>0.18638792467914</c:v>
                </c:pt>
                <c:pt idx="501">
                  <c:v>0.18436540176593399</c:v>
                </c:pt>
                <c:pt idx="502">
                  <c:v>0.18243762385198301</c:v>
                </c:pt>
                <c:pt idx="503">
                  <c:v>0.180509728095993</c:v>
                </c:pt>
                <c:pt idx="504">
                  <c:v>0.17865536577226099</c:v>
                </c:pt>
                <c:pt idx="505">
                  <c:v>0.17678273793250401</c:v>
                </c:pt>
                <c:pt idx="506">
                  <c:v>0.17494805522926399</c:v>
                </c:pt>
                <c:pt idx="507">
                  <c:v>0.17307542738950699</c:v>
                </c:pt>
                <c:pt idx="508">
                  <c:v>0.171353755201547</c:v>
                </c:pt>
                <c:pt idx="509">
                  <c:v>0.169593902192993</c:v>
                </c:pt>
                <c:pt idx="510">
                  <c:v>0.16796414679535601</c:v>
                </c:pt>
                <c:pt idx="511">
                  <c:v>0.16629762468159101</c:v>
                </c:pt>
                <c:pt idx="512">
                  <c:v>0.164594335851696</c:v>
                </c:pt>
                <c:pt idx="513">
                  <c:v>0.16290943037986599</c:v>
                </c:pt>
                <c:pt idx="514">
                  <c:v>0.161261291624165</c:v>
                </c:pt>
                <c:pt idx="515">
                  <c:v>0.15961456697293</c:v>
                </c:pt>
                <c:pt idx="516">
                  <c:v>0.15798481157529301</c:v>
                </c:pt>
                <c:pt idx="517">
                  <c:v>0.15639311915621301</c:v>
                </c:pt>
                <c:pt idx="518">
                  <c:v>0.154821106357625</c:v>
                </c:pt>
                <c:pt idx="519">
                  <c:v>0.153322744833334</c:v>
                </c:pt>
                <c:pt idx="520">
                  <c:v>0.15176911539280999</c:v>
                </c:pt>
                <c:pt idx="521">
                  <c:v>0.15017742297372999</c:v>
                </c:pt>
                <c:pt idx="522">
                  <c:v>0.148623911375245</c:v>
                </c:pt>
                <c:pt idx="523">
                  <c:v>0.14710704865085</c:v>
                </c:pt>
                <c:pt idx="524">
                  <c:v>0.14562836674705101</c:v>
                </c:pt>
                <c:pt idx="525">
                  <c:v>0.144148270738785</c:v>
                </c:pt>
                <c:pt idx="526">
                  <c:v>0.14265120547692101</c:v>
                </c:pt>
                <c:pt idx="527">
                  <c:v>0.141172405731082</c:v>
                </c:pt>
                <c:pt idx="528">
                  <c:v>0.139692427564856</c:v>
                </c:pt>
                <c:pt idx="529">
                  <c:v>0.13823212901912099</c:v>
                </c:pt>
                <c:pt idx="530">
                  <c:v>0.13673494591521801</c:v>
                </c:pt>
                <c:pt idx="531">
                  <c:v>0.135274647369483</c:v>
                </c:pt>
                <c:pt idx="532">
                  <c:v>0.13385099769783801</c:v>
                </c:pt>
                <c:pt idx="533">
                  <c:v>0.13242876213065899</c:v>
                </c:pt>
                <c:pt idx="534">
                  <c:v>0.13098684694298901</c:v>
                </c:pt>
                <c:pt idx="535">
                  <c:v>0.12948836757665899</c:v>
                </c:pt>
                <c:pt idx="536">
                  <c:v>0.12802806903092401</c:v>
                </c:pt>
                <c:pt idx="537">
                  <c:v>0.12662421682180999</c:v>
                </c:pt>
                <c:pt idx="538">
                  <c:v>0.12527551468688899</c:v>
                </c:pt>
                <c:pt idx="539">
                  <c:v>0.12389004583584</c:v>
                </c:pt>
                <c:pt idx="540">
                  <c:v>0.122486193626725</c:v>
                </c:pt>
                <c:pt idx="541">
                  <c:v>0.12108222357557299</c:v>
                </c:pt>
                <c:pt idx="542">
                  <c:v>0.11971513808258701</c:v>
                </c:pt>
                <c:pt idx="543">
                  <c:v>0.118329669231538</c:v>
                </c:pt>
                <c:pt idx="544">
                  <c:v>0.11696258373855301</c:v>
                </c:pt>
                <c:pt idx="545">
                  <c:v>0.11561517786606</c:v>
                </c:pt>
                <c:pt idx="546">
                  <c:v>0.11430453870969599</c:v>
                </c:pt>
                <c:pt idx="547">
                  <c:v>0.112975516195267</c:v>
                </c:pt>
                <c:pt idx="548">
                  <c:v>0.111645197418411</c:v>
                </c:pt>
                <c:pt idx="549">
                  <c:v>0.11033455826204699</c:v>
                </c:pt>
                <c:pt idx="550">
                  <c:v>0.109043598726175</c:v>
                </c:pt>
                <c:pt idx="551">
                  <c:v>0.10771327994931799</c:v>
                </c:pt>
                <c:pt idx="552">
                  <c:v>0.106459204971614</c:v>
                </c:pt>
                <c:pt idx="553">
                  <c:v>0.105241778868</c:v>
                </c:pt>
                <c:pt idx="554">
                  <c:v>0.103987586048257</c:v>
                </c:pt>
                <c:pt idx="555">
                  <c:v>0.102789957407173</c:v>
                </c:pt>
                <c:pt idx="556">
                  <c:v>0.101534468325003</c:v>
                </c:pt>
                <c:pt idx="557">
                  <c:v>0.10035510519994501</c:v>
                </c:pt>
                <c:pt idx="558">
                  <c:v>9.9213922895482601E-2</c:v>
                </c:pt>
                <c:pt idx="559">
                  <c:v>9.7996496791868198E-2</c:v>
                </c:pt>
                <c:pt idx="560">
                  <c:v>9.6722624351632994E-2</c:v>
                </c:pt>
                <c:pt idx="561">
                  <c:v>9.5543379068614195E-2</c:v>
                </c:pt>
                <c:pt idx="562">
                  <c:v>9.4382399301620803E-2</c:v>
                </c:pt>
                <c:pt idx="563">
                  <c:v>9.3334430049908407E-2</c:v>
                </c:pt>
                <c:pt idx="564">
                  <c:v>9.2266781177703802E-2</c:v>
                </c:pt>
                <c:pt idx="565">
                  <c:v>9.11807489474349E-2</c:v>
                </c:pt>
                <c:pt idx="566">
                  <c:v>9.0094716717165901E-2</c:v>
                </c:pt>
                <c:pt idx="567">
                  <c:v>8.8953416570664606E-2</c:v>
                </c:pt>
                <c:pt idx="568">
                  <c:v>8.7923830677016604E-2</c:v>
                </c:pt>
                <c:pt idx="569">
                  <c:v>8.6894244783368504E-2</c:v>
                </c:pt>
                <c:pt idx="570">
                  <c:v>8.5901425605849499E-2</c:v>
                </c:pt>
                <c:pt idx="571">
                  <c:v>8.4871839712201497E-2</c:v>
                </c:pt>
                <c:pt idx="572">
                  <c:v>8.38225741980613E-2</c:v>
                </c:pt>
                <c:pt idx="573">
                  <c:v>8.2792988304413298E-2</c:v>
                </c:pt>
                <c:pt idx="574">
                  <c:v>8.1801465389321801E-2</c:v>
                </c:pt>
                <c:pt idx="575">
                  <c:v>8.0865092548423695E-2</c:v>
                </c:pt>
                <c:pt idx="576">
                  <c:v>7.9910336349460903E-2</c:v>
                </c:pt>
                <c:pt idx="577">
                  <c:v>7.8973963508562797E-2</c:v>
                </c:pt>
                <c:pt idx="578">
                  <c:v>7.8019325151639105E-2</c:v>
                </c:pt>
                <c:pt idx="579">
                  <c:v>7.7119719026869801E-2</c:v>
                </c:pt>
                <c:pt idx="580">
                  <c:v>7.6184642448399301E-2</c:v>
                </c:pt>
                <c:pt idx="581">
                  <c:v>7.5285036323629997E-2</c:v>
                </c:pt>
                <c:pt idx="582">
                  <c:v>7.4423611019456201E-2</c:v>
                </c:pt>
                <c:pt idx="583">
                  <c:v>7.3563364135670994E-2</c:v>
                </c:pt>
                <c:pt idx="584">
                  <c:v>7.2701938831497101E-2</c:v>
                </c:pt>
                <c:pt idx="585">
                  <c:v>7.18403956852844E-2</c:v>
                </c:pt>
                <c:pt idx="586">
                  <c:v>7.1017033359667095E-2</c:v>
                </c:pt>
                <c:pt idx="587">
                  <c:v>7.0248703266204193E-2</c:v>
                </c:pt>
                <c:pt idx="588">
                  <c:v>6.9481787277207802E-2</c:v>
                </c:pt>
                <c:pt idx="589">
                  <c:v>6.8713575025783694E-2</c:v>
                </c:pt>
                <c:pt idx="590">
                  <c:v>6.7945244932320806E-2</c:v>
                </c:pt>
                <c:pt idx="591">
                  <c:v>6.7178328943324497E-2</c:v>
                </c:pt>
                <c:pt idx="592">
                  <c:v>6.6410116691900598E-2</c:v>
                </c:pt>
                <c:pt idx="593">
                  <c:v>6.5661584060968697E-2</c:v>
                </c:pt>
                <c:pt idx="594">
                  <c:v>6.5006264482786597E-2</c:v>
                </c:pt>
                <c:pt idx="595">
                  <c:v>6.4314178188475499E-2</c:v>
                </c:pt>
                <c:pt idx="596">
                  <c:v>6.3545848095012597E-2</c:v>
                </c:pt>
                <c:pt idx="597">
                  <c:v>6.2834082180209694E-2</c:v>
                </c:pt>
                <c:pt idx="598">
                  <c:v>6.2123612527834299E-2</c:v>
                </c:pt>
                <c:pt idx="599">
                  <c:v>6.1448613329160101E-2</c:v>
                </c:pt>
                <c:pt idx="600">
                  <c:v>6.0793293750978097E-2</c:v>
                </c:pt>
                <c:pt idx="601">
                  <c:v>6.0119590814731498E-2</c:v>
                </c:pt>
                <c:pt idx="602">
                  <c:v>5.9389441541864103E-2</c:v>
                </c:pt>
                <c:pt idx="603">
                  <c:v>5.86960589851254E-2</c:v>
                </c:pt>
                <c:pt idx="604">
                  <c:v>5.8172015438249798E-2</c:v>
                </c:pt>
                <c:pt idx="605">
                  <c:v>5.7704536070033903E-2</c:v>
                </c:pt>
                <c:pt idx="606">
                  <c:v>5.7085983207980799E-2</c:v>
                </c:pt>
                <c:pt idx="607">
                  <c:v>5.6468726608355203E-2</c:v>
                </c:pt>
                <c:pt idx="608">
                  <c:v>5.5888236724858702E-2</c:v>
                </c:pt>
                <c:pt idx="609">
                  <c:v>5.5326248041465097E-2</c:v>
                </c:pt>
                <c:pt idx="610">
                  <c:v>5.4727374799904298E-2</c:v>
                </c:pt>
                <c:pt idx="611">
                  <c:v>5.4146884916407498E-2</c:v>
                </c:pt>
                <c:pt idx="612">
                  <c:v>5.3641342569635202E-2</c:v>
                </c:pt>
                <c:pt idx="613">
                  <c:v>5.30989156646949E-2</c:v>
                </c:pt>
                <c:pt idx="614">
                  <c:v>5.2518425781198398E-2</c:v>
                </c:pt>
                <c:pt idx="615">
                  <c:v>5.2012883434426102E-2</c:v>
                </c:pt>
                <c:pt idx="616">
                  <c:v>5.1507223245614797E-2</c:v>
                </c:pt>
                <c:pt idx="617">
                  <c:v>5.0963617920285899E-2</c:v>
                </c:pt>
                <c:pt idx="618">
                  <c:v>5.0477637351966899E-2</c:v>
                </c:pt>
                <c:pt idx="619">
                  <c:v>5.0027245079387703E-2</c:v>
                </c:pt>
                <c:pt idx="620">
                  <c:v>4.95228811530041E-2</c:v>
                </c:pt>
                <c:pt idx="621">
                  <c:v>4.9054105522360697E-2</c:v>
                </c:pt>
                <c:pt idx="622">
                  <c:v>4.8586626154144899E-2</c:v>
                </c:pt>
                <c:pt idx="623">
                  <c:v>4.8061286344841601E-2</c:v>
                </c:pt>
                <c:pt idx="624">
                  <c:v>4.7612190334690198E-2</c:v>
                </c:pt>
                <c:pt idx="625">
                  <c:v>4.7181359840564499E-2</c:v>
                </c:pt>
                <c:pt idx="626">
                  <c:v>4.6751943450904901E-2</c:v>
                </c:pt>
                <c:pt idx="627">
                  <c:v>4.6321230798818197E-2</c:v>
                </c:pt>
                <c:pt idx="628">
                  <c:v>4.5870720684200297E-2</c:v>
                </c:pt>
                <c:pt idx="629">
                  <c:v>4.54780710106698E-2</c:v>
                </c:pt>
                <c:pt idx="630">
                  <c:v>4.5047358358582902E-2</c:v>
                </c:pt>
                <c:pt idx="631">
                  <c:v>4.4635029064560398E-2</c:v>
                </c:pt>
                <c:pt idx="632">
                  <c:v>4.42239960329655E-2</c:v>
                </c:pt>
                <c:pt idx="633">
                  <c:v>4.3829932254968701E-2</c:v>
                </c:pt>
                <c:pt idx="634">
                  <c:v>4.3437282581438301E-2</c:v>
                </c:pt>
                <c:pt idx="635">
                  <c:v>4.3024953287415797E-2</c:v>
                </c:pt>
                <c:pt idx="636">
                  <c:v>4.2632303613885397E-2</c:v>
                </c:pt>
                <c:pt idx="637">
                  <c:v>4.2258037298419399E-2</c:v>
                </c:pt>
                <c:pt idx="638">
                  <c:v>4.1883770982953497E-2</c:v>
                </c:pt>
                <c:pt idx="639">
                  <c:v>4.1527888025551803E-2</c:v>
                </c:pt>
                <c:pt idx="640">
                  <c:v>4.1190270584175903E-2</c:v>
                </c:pt>
                <c:pt idx="641">
                  <c:v>4.0854185089305398E-2</c:v>
                </c:pt>
                <c:pt idx="642">
                  <c:v>4.0498184289865E-2</c:v>
                </c:pt>
                <c:pt idx="643">
                  <c:v>4.0123917974399098E-2</c:v>
                </c:pt>
                <c:pt idx="644">
                  <c:v>3.9768035016997397E-2</c:v>
                </c:pt>
                <c:pt idx="645">
                  <c:v>3.9448918775724998E-2</c:v>
                </c:pt>
                <c:pt idx="646">
                  <c:v>3.90930358183234E-2</c:v>
                </c:pt>
                <c:pt idx="647">
                  <c:v>3.8756832481413803E-2</c:v>
                </c:pt>
                <c:pt idx="648">
                  <c:v>3.8419332882076898E-2</c:v>
                </c:pt>
                <c:pt idx="649">
                  <c:v>3.8119896261296297E-2</c:v>
                </c:pt>
                <c:pt idx="650">
                  <c:v>3.7782396661959199E-2</c:v>
                </c:pt>
                <c:pt idx="651">
                  <c:v>3.7464576683114197E-2</c:v>
                </c:pt>
                <c:pt idx="652">
                  <c:v>3.7146756704269299E-2</c:v>
                </c:pt>
                <c:pt idx="653">
                  <c:v>3.6847437925527401E-2</c:v>
                </c:pt>
                <c:pt idx="654">
                  <c:v>3.6528321684255002E-2</c:v>
                </c:pt>
                <c:pt idx="655">
                  <c:v>3.6228885063474298E-2</c:v>
                </c:pt>
                <c:pt idx="656">
                  <c:v>3.5947831800758202E-2</c:v>
                </c:pt>
                <c:pt idx="657">
                  <c:v>3.56667785380421E-2</c:v>
                </c:pt>
                <c:pt idx="658">
                  <c:v>3.5387021537753603E-2</c:v>
                </c:pt>
                <c:pt idx="659">
                  <c:v>3.5086288654545598E-2</c:v>
                </c:pt>
                <c:pt idx="660">
                  <c:v>3.4786852033765102E-2</c:v>
                </c:pt>
                <c:pt idx="661">
                  <c:v>3.4487415412984397E-2</c:v>
                </c:pt>
                <c:pt idx="662">
                  <c:v>3.4169713276178203E-2</c:v>
                </c:pt>
                <c:pt idx="663">
                  <c:v>3.3925426729591202E-2</c:v>
                </c:pt>
                <c:pt idx="664">
                  <c:v>3.3700819803495999E-2</c:v>
                </c:pt>
                <c:pt idx="665">
                  <c:v>3.3439446161271903E-2</c:v>
                </c:pt>
                <c:pt idx="666">
                  <c:v>3.3176894098659301E-2</c:v>
                </c:pt>
                <c:pt idx="667">
                  <c:v>3.2895840835943102E-2</c:v>
                </c:pt>
                <c:pt idx="668">
                  <c:v>3.2634467193719E-2</c:v>
                </c:pt>
                <c:pt idx="669">
                  <c:v>3.2390180647131797E-2</c:v>
                </c:pt>
                <c:pt idx="670">
                  <c:v>3.2128807004907702E-2</c:v>
                </c:pt>
                <c:pt idx="671">
                  <c:v>3.1847871584230601E-2</c:v>
                </c:pt>
                <c:pt idx="672">
                  <c:v>3.1623264658135503E-2</c:v>
                </c:pt>
                <c:pt idx="673">
                  <c:v>3.13422113954194E-2</c:v>
                </c:pt>
                <c:pt idx="674">
                  <c:v>3.1061158132703201E-2</c:v>
                </c:pt>
                <c:pt idx="675">
                  <c:v>3.0855052406711599E-2</c:v>
                </c:pt>
                <c:pt idx="676">
                  <c:v>3.0648828838680701E-2</c:v>
                </c:pt>
                <c:pt idx="677">
                  <c:v>3.0369071838392301E-2</c:v>
                </c:pt>
                <c:pt idx="678">
                  <c:v>3.0144582754336E-2</c:v>
                </c:pt>
                <c:pt idx="679">
                  <c:v>2.9900296207748801E-2</c:v>
                </c:pt>
                <c:pt idx="680">
                  <c:v>2.9675689281653799E-2</c:v>
                </c:pt>
                <c:pt idx="681">
                  <c:v>2.9414315639429499E-2</c:v>
                </c:pt>
                <c:pt idx="682">
                  <c:v>2.91885302929458E-2</c:v>
                </c:pt>
                <c:pt idx="683">
                  <c:v>2.8963923366850601E-2</c:v>
                </c:pt>
                <c:pt idx="684">
                  <c:v>2.87393164407556E-2</c:v>
                </c:pt>
                <c:pt idx="685">
                  <c:v>2.84964439986348E-2</c:v>
                </c:pt>
                <c:pt idx="686">
                  <c:v>2.8290220430604199E-2</c:v>
                </c:pt>
                <c:pt idx="687">
                  <c:v>2.8065613504509101E-2</c:v>
                </c:pt>
                <c:pt idx="688">
                  <c:v>2.7859507778517301E-2</c:v>
                </c:pt>
                <c:pt idx="689">
                  <c:v>2.7672963830978701E-2</c:v>
                </c:pt>
                <c:pt idx="690">
                  <c:v>2.7448356904883599E-2</c:v>
                </c:pt>
                <c:pt idx="691">
                  <c:v>2.7242251178891699E-2</c:v>
                </c:pt>
                <c:pt idx="692">
                  <c:v>2.70176442527966E-2</c:v>
                </c:pt>
                <c:pt idx="693">
                  <c:v>2.6773357706209502E-2</c:v>
                </c:pt>
                <c:pt idx="694">
                  <c:v>2.6567251980217602E-2</c:v>
                </c:pt>
                <c:pt idx="695">
                  <c:v>2.6380708032679001E-2</c:v>
                </c:pt>
                <c:pt idx="696">
                  <c:v>2.61929856647517E-2</c:v>
                </c:pt>
                <c:pt idx="697">
                  <c:v>2.6043208433341899E-2</c:v>
                </c:pt>
                <c:pt idx="698">
                  <c:v>2.5818719349285701E-2</c:v>
                </c:pt>
                <c:pt idx="699">
                  <c:v>2.5594112423190402E-2</c:v>
                </c:pt>
                <c:pt idx="700">
                  <c:v>2.5331442518538801E-2</c:v>
                </c:pt>
                <c:pt idx="701">
                  <c:v>2.51266330549746E-2</c:v>
                </c:pt>
                <c:pt idx="702">
                  <c:v>2.4920409486944101E-2</c:v>
                </c:pt>
                <c:pt idx="703">
                  <c:v>2.4732569276977801E-2</c:v>
                </c:pt>
                <c:pt idx="704">
                  <c:v>2.4564526529542299E-2</c:v>
                </c:pt>
                <c:pt idx="705">
                  <c:v>2.4358302961511799E-2</c:v>
                </c:pt>
                <c:pt idx="706">
                  <c:v>2.41336960354166E-2</c:v>
                </c:pt>
                <c:pt idx="707">
                  <c:v>2.3945973667489299E-2</c:v>
                </c:pt>
                <c:pt idx="708">
                  <c:v>2.3759429719950698E-2</c:v>
                </c:pt>
                <c:pt idx="709">
                  <c:v>2.3553323993958802E-2</c:v>
                </c:pt>
                <c:pt idx="710">
                  <c:v>2.3366780046420201E-2</c:v>
                </c:pt>
                <c:pt idx="711">
                  <c:v>2.3160674320428301E-2</c:v>
                </c:pt>
                <c:pt idx="712">
                  <c:v>2.2972834110462199E-2</c:v>
                </c:pt>
                <c:pt idx="713">
                  <c:v>2.27864080049625E-2</c:v>
                </c:pt>
                <c:pt idx="714">
                  <c:v>2.2616951153060599E-2</c:v>
                </c:pt>
                <c:pt idx="715">
                  <c:v>2.2430407205522002E-2</c:v>
                </c:pt>
                <c:pt idx="716">
                  <c:v>2.2242684837594701E-2</c:v>
                </c:pt>
                <c:pt idx="717">
                  <c:v>2.2074524248120599E-2</c:v>
                </c:pt>
                <c:pt idx="718">
                  <c:v>2.1943248216814301E-2</c:v>
                </c:pt>
                <c:pt idx="719">
                  <c:v>2.1793588827443401E-2</c:v>
                </c:pt>
                <c:pt idx="720">
                  <c:v>2.1662194954098199E-2</c:v>
                </c:pt>
                <c:pt idx="721">
                  <c:v>2.1455971386067502E-2</c:v>
                </c:pt>
                <c:pt idx="722">
                  <c:v>2.1213098943946601E-2</c:v>
                </c:pt>
                <c:pt idx="723">
                  <c:v>2.1044938354472499E-2</c:v>
                </c:pt>
                <c:pt idx="724">
                  <c:v>2.0913662323166299E-2</c:v>
                </c:pt>
                <c:pt idx="725">
                  <c:v>2.0745501733691898E-2</c:v>
                </c:pt>
                <c:pt idx="726">
                  <c:v>2.05393960077003E-2</c:v>
                </c:pt>
                <c:pt idx="727">
                  <c:v>2.0426385492419499E-2</c:v>
                </c:pt>
                <c:pt idx="728">
                  <c:v>2.0258342744984201E-2</c:v>
                </c:pt>
                <c:pt idx="729">
                  <c:v>2.0090182155510099E-2</c:v>
                </c:pt>
                <c:pt idx="730">
                  <c:v>1.99024597875825E-2</c:v>
                </c:pt>
                <c:pt idx="731">
                  <c:v>1.9714619577616301E-2</c:v>
                </c:pt>
                <c:pt idx="732">
                  <c:v>1.9528193472116501E-2</c:v>
                </c:pt>
                <c:pt idx="733">
                  <c:v>1.9360032882642399E-2</c:v>
                </c:pt>
                <c:pt idx="734">
                  <c:v>1.91906938727796E-2</c:v>
                </c:pt>
                <c:pt idx="735">
                  <c:v>1.9004149925241E-2</c:v>
                </c:pt>
                <c:pt idx="736">
                  <c:v>1.8872873893934401E-2</c:v>
                </c:pt>
                <c:pt idx="737">
                  <c:v>1.87230966625248E-2</c:v>
                </c:pt>
                <c:pt idx="738">
                  <c:v>1.8573437273154102E-2</c:v>
                </c:pt>
                <c:pt idx="739">
                  <c:v>1.8385597063187702E-2</c:v>
                </c:pt>
                <c:pt idx="740">
                  <c:v>1.8235937673816899E-2</c:v>
                </c:pt>
                <c:pt idx="741">
                  <c:v>1.8049393726278201E-2</c:v>
                </c:pt>
                <c:pt idx="742">
                  <c:v>1.7918117694972001E-2</c:v>
                </c:pt>
                <c:pt idx="743">
                  <c:v>1.7768458305601101E-2</c:v>
                </c:pt>
                <c:pt idx="744">
                  <c:v>1.75990014536993E-2</c:v>
                </c:pt>
                <c:pt idx="745">
                  <c:v>1.73940741480961E-2</c:v>
                </c:pt>
                <c:pt idx="746">
                  <c:v>1.7206351780168799E-2</c:v>
                </c:pt>
                <c:pt idx="747">
                  <c:v>1.7074957906823798E-2</c:v>
                </c:pt>
                <c:pt idx="748">
                  <c:v>1.6888531801323901E-2</c:v>
                </c:pt>
                <c:pt idx="749">
                  <c:v>1.6719074949422201E-2</c:v>
                </c:pt>
                <c:pt idx="750">
                  <c:v>1.6625861896672301E-2</c:v>
                </c:pt>
                <c:pt idx="751">
                  <c:v>1.6494585865366E-2</c:v>
                </c:pt>
                <c:pt idx="752">
                  <c:v>1.63631919920206E-2</c:v>
                </c:pt>
                <c:pt idx="753">
                  <c:v>1.6195149244585299E-2</c:v>
                </c:pt>
                <c:pt idx="754">
                  <c:v>1.6045372013175699E-2</c:v>
                </c:pt>
                <c:pt idx="755">
                  <c:v>1.5895712623804702E-2</c:v>
                </c:pt>
                <c:pt idx="756">
                  <c:v>1.5745935392395102E-2</c:v>
                </c:pt>
                <c:pt idx="757">
                  <c:v>1.55778926449598E-2</c:v>
                </c:pt>
                <c:pt idx="758">
                  <c:v>1.54466166136534E-2</c:v>
                </c:pt>
                <c:pt idx="759">
                  <c:v>1.53152227403082E-2</c:v>
                </c:pt>
                <c:pt idx="760">
                  <c:v>1.51839467090018E-2</c:v>
                </c:pt>
                <c:pt idx="761">
                  <c:v>1.50341694775919E-2</c:v>
                </c:pt>
                <c:pt idx="762">
                  <c:v>1.4922573066777699E-2</c:v>
                </c:pt>
                <c:pt idx="763">
                  <c:v>1.47531162148761E-2</c:v>
                </c:pt>
                <c:pt idx="764">
                  <c:v>1.46218401835695E-2</c:v>
                </c:pt>
                <c:pt idx="765">
                  <c:v>1.44721807941988E-2</c:v>
                </c:pt>
                <c:pt idx="766">
                  <c:v>1.43040202047245E-2</c:v>
                </c:pt>
                <c:pt idx="767">
                  <c:v>1.4192423793910299E-2</c:v>
                </c:pt>
                <c:pt idx="768">
                  <c:v>1.4042646562500399E-2</c:v>
                </c:pt>
                <c:pt idx="769">
                  <c:v>1.3891690910702199E-2</c:v>
                </c:pt>
                <c:pt idx="770">
                  <c:v>1.3741913679292299E-2</c:v>
                </c:pt>
                <c:pt idx="771">
                  <c:v>1.35922542899215E-2</c:v>
                </c:pt>
                <c:pt idx="772">
                  <c:v>1.34424770585119E-2</c:v>
                </c:pt>
                <c:pt idx="773">
                  <c:v>1.33308806476976E-2</c:v>
                </c:pt>
                <c:pt idx="774">
                  <c:v>1.3181221258326501E-2</c:v>
                </c:pt>
                <c:pt idx="775">
                  <c:v>1.3049827384981399E-2</c:v>
                </c:pt>
                <c:pt idx="776">
                  <c:v>1.29566143322316E-2</c:v>
                </c:pt>
                <c:pt idx="777">
                  <c:v>1.28437216589896E-2</c:v>
                </c:pt>
                <c:pt idx="778">
                  <c:v>1.27123277856443E-2</c:v>
                </c:pt>
                <c:pt idx="779">
                  <c:v>1.2581051754337999E-2</c:v>
                </c:pt>
                <c:pt idx="780">
                  <c:v>1.2431274522928099E-2</c:v>
                </c:pt>
                <c:pt idx="781">
                  <c:v>1.2301294754049501E-2</c:v>
                </c:pt>
                <c:pt idx="782">
                  <c:v>1.2188402080807501E-2</c:v>
                </c:pt>
                <c:pt idx="783">
                  <c:v>1.20768056699933E-2</c:v>
                </c:pt>
                <c:pt idx="784">
                  <c:v>1.19454117966479E-2</c:v>
                </c:pt>
                <c:pt idx="785">
                  <c:v>1.1832519123406099E-2</c:v>
                </c:pt>
                <c:pt idx="786">
                  <c:v>1.1701125250060699E-2</c:v>
                </c:pt>
                <c:pt idx="787">
                  <c:v>1.15895288392465E-2</c:v>
                </c:pt>
                <c:pt idx="788">
                  <c:v>1.14766361660045E-2</c:v>
                </c:pt>
                <c:pt idx="789">
                  <c:v>1.13268589345948E-2</c:v>
                </c:pt>
                <c:pt idx="790">
                  <c:v>1.12152625237805E-2</c:v>
                </c:pt>
                <c:pt idx="791">
                  <c:v>1.11023698505385E-2</c:v>
                </c:pt>
                <c:pt idx="792">
                  <c:v>1.09709759771932E-2</c:v>
                </c:pt>
                <c:pt idx="793">
                  <c:v>1.0821316587822399E-2</c:v>
                </c:pt>
                <c:pt idx="794">
                  <c:v>1.06912189769047E-2</c:v>
                </c:pt>
                <c:pt idx="795">
                  <c:v>1.05967096617272E-2</c:v>
                </c:pt>
                <c:pt idx="796">
                  <c:v>1.0465433630421E-2</c:v>
                </c:pt>
                <c:pt idx="797">
                  <c:v>1.0372102735632001E-2</c:v>
                </c:pt>
                <c:pt idx="798">
                  <c:v>1.02605063248178E-2</c:v>
                </c:pt>
                <c:pt idx="799">
                  <c:v>1.01292302935114E-2</c:v>
                </c:pt>
                <c:pt idx="800">
                  <c:v>1.0035899398722599E-2</c:v>
                </c:pt>
                <c:pt idx="801">
                  <c:v>9.9046233674163695E-3</c:v>
                </c:pt>
                <c:pt idx="802">
                  <c:v>9.8101140522388608E-3</c:v>
                </c:pt>
                <c:pt idx="803">
                  <c:v>9.7167831574501706E-3</c:v>
                </c:pt>
                <c:pt idx="804">
                  <c:v>9.6235701047001597E-3</c:v>
                </c:pt>
                <c:pt idx="805">
                  <c:v>9.5106774314583902E-3</c:v>
                </c:pt>
                <c:pt idx="806">
                  <c:v>9.3989631786051096E-3</c:v>
                </c:pt>
                <c:pt idx="807">
                  <c:v>9.2860705053630106E-3</c:v>
                </c:pt>
                <c:pt idx="808">
                  <c:v>9.1547944740567599E-3</c:v>
                </c:pt>
                <c:pt idx="809">
                  <c:v>9.0430802212035904E-3</c:v>
                </c:pt>
                <c:pt idx="810">
                  <c:v>8.9498671684537998E-3</c:v>
                </c:pt>
                <c:pt idx="811">
                  <c:v>8.83697449521181E-3</c:v>
                </c:pt>
                <c:pt idx="812">
                  <c:v>8.7437614424620298E-3</c:v>
                </c:pt>
                <c:pt idx="813">
                  <c:v>8.6123675691166506E-3</c:v>
                </c:pt>
                <c:pt idx="814">
                  <c:v>8.5191545163666501E-3</c:v>
                </c:pt>
                <c:pt idx="815">
                  <c:v>8.40614400108608E-3</c:v>
                </c:pt>
                <c:pt idx="816">
                  <c:v>8.3129309483360708E-3</c:v>
                </c:pt>
                <c:pt idx="817">
                  <c:v>8.2197178955861795E-3</c:v>
                </c:pt>
                <c:pt idx="818">
                  <c:v>8.1252085804086605E-3</c:v>
                </c:pt>
                <c:pt idx="819">
                  <c:v>8.0318776856200796E-3</c:v>
                </c:pt>
                <c:pt idx="820">
                  <c:v>7.9189850123780898E-3</c:v>
                </c:pt>
                <c:pt idx="821">
                  <c:v>7.8073886015638302E-3</c:v>
                </c:pt>
                <c:pt idx="822">
                  <c:v>7.7140577067749102E-3</c:v>
                </c:pt>
                <c:pt idx="823">
                  <c:v>7.6195483915973998E-3</c:v>
                </c:pt>
                <c:pt idx="824">
                  <c:v>7.52633533884761E-3</c:v>
                </c:pt>
                <c:pt idx="825">
                  <c:v>7.4331222860978298E-3</c:v>
                </c:pt>
                <c:pt idx="826">
                  <c:v>7.3017284127525599E-3</c:v>
                </c:pt>
                <c:pt idx="827">
                  <c:v>7.2636654341959898E-3</c:v>
                </c:pt>
                <c:pt idx="828">
                  <c:v>7.1704523814462E-3</c:v>
                </c:pt>
                <c:pt idx="829">
                  <c:v>7.0390585081009397E-3</c:v>
                </c:pt>
                <c:pt idx="830">
                  <c:v>6.9458454553510398E-3</c:v>
                </c:pt>
                <c:pt idx="831">
                  <c:v>6.8342490445367802E-3</c:v>
                </c:pt>
                <c:pt idx="832">
                  <c:v>6.7396218873202497E-3</c:v>
                </c:pt>
                <c:pt idx="833">
                  <c:v>6.64640883457046E-3</c:v>
                </c:pt>
                <c:pt idx="834">
                  <c:v>6.5715791398849302E-3</c:v>
                </c:pt>
                <c:pt idx="835">
                  <c:v>6.4783660871351499E-3</c:v>
                </c:pt>
                <c:pt idx="836">
                  <c:v>6.3837389299188398E-3</c:v>
                </c:pt>
                <c:pt idx="837">
                  <c:v>6.30890923523331E-3</c:v>
                </c:pt>
                <c:pt idx="838">
                  <c:v>6.2340795405479996E-3</c:v>
                </c:pt>
                <c:pt idx="839">
                  <c:v>6.1408664877982098E-3</c:v>
                </c:pt>
                <c:pt idx="840">
                  <c:v>6.0475355930094104E-3</c:v>
                </c:pt>
                <c:pt idx="841">
                  <c:v>5.9727058983241096E-3</c:v>
                </c:pt>
                <c:pt idx="842">
                  <c:v>5.8781965831465896E-3</c:v>
                </c:pt>
                <c:pt idx="843">
                  <c:v>5.82304650895305E-3</c:v>
                </c:pt>
                <c:pt idx="844">
                  <c:v>5.7284193517367398E-3</c:v>
                </c:pt>
                <c:pt idx="845">
                  <c:v>5.63520629898695E-3</c:v>
                </c:pt>
                <c:pt idx="846">
                  <c:v>5.5603766043014202E-3</c:v>
                </c:pt>
                <c:pt idx="847">
                  <c:v>5.4291005729950603E-3</c:v>
                </c:pt>
                <c:pt idx="848">
                  <c:v>5.3173863201420001E-3</c:v>
                </c:pt>
                <c:pt idx="849">
                  <c:v>5.2425566254564702E-3</c:v>
                </c:pt>
                <c:pt idx="850">
                  <c:v>5.1861102888354198E-3</c:v>
                </c:pt>
                <c:pt idx="851">
                  <c:v>5.0928972360856396E-3</c:v>
                </c:pt>
                <c:pt idx="852">
                  <c:v>4.9431200046760101E-3</c:v>
                </c:pt>
                <c:pt idx="853">
                  <c:v>4.8682903099904699E-3</c:v>
                </c:pt>
                <c:pt idx="854">
                  <c:v>4.7553976367484801E-3</c:v>
                </c:pt>
                <c:pt idx="855">
                  <c:v>4.6988334580886403E-3</c:v>
                </c:pt>
                <c:pt idx="856">
                  <c:v>4.5872370472743703E-3</c:v>
                </c:pt>
                <c:pt idx="857">
                  <c:v>4.5124073525888396E-3</c:v>
                </c:pt>
                <c:pt idx="858">
                  <c:v>4.3993968373082799E-3</c:v>
                </c:pt>
                <c:pt idx="859">
                  <c:v>4.3061837845582698E-3</c:v>
                </c:pt>
                <c:pt idx="860">
                  <c:v>4.2497374479372203E-3</c:v>
                </c:pt>
                <c:pt idx="861">
                  <c:v>4.2129707318083699E-3</c:v>
                </c:pt>
                <c:pt idx="862">
                  <c:v>4.1749077532519099E-3</c:v>
                </c:pt>
                <c:pt idx="863">
                  <c:v>4.1000780585666004E-3</c:v>
                </c:pt>
                <c:pt idx="864">
                  <c:v>4.0067471637778001E-3</c:v>
                </c:pt>
                <c:pt idx="865">
                  <c:v>3.9883638057133198E-3</c:v>
                </c:pt>
                <c:pt idx="866">
                  <c:v>3.8006414377860201E-3</c:v>
                </c:pt>
                <c:pt idx="867">
                  <c:v>3.76257845922945E-3</c:v>
                </c:pt>
                <c:pt idx="868">
                  <c:v>3.7256939010617001E-3</c:v>
                </c:pt>
                <c:pt idx="869">
                  <c:v>3.6508642063761698E-3</c:v>
                </c:pt>
                <c:pt idx="870">
                  <c:v>3.6324808483118001E-3</c:v>
                </c:pt>
                <c:pt idx="871">
                  <c:v>3.4828214589408498E-3</c:v>
                </c:pt>
                <c:pt idx="872">
                  <c:v>3.38819430172455E-3</c:v>
                </c:pt>
                <c:pt idx="873">
                  <c:v>3.2765978909101699E-3</c:v>
                </c:pt>
                <c:pt idx="874">
                  <c:v>3.1453218596039201E-3</c:v>
                </c:pt>
                <c:pt idx="875">
                  <c:v>3.0704921649186102E-3</c:v>
                </c:pt>
                <c:pt idx="876">
                  <c:v>2.9955446281942901E-3</c:v>
                </c:pt>
                <c:pt idx="877">
                  <c:v>2.9207149335087599E-3</c:v>
                </c:pt>
                <c:pt idx="878">
                  <c:v>2.8642685968877099E-3</c:v>
                </c:pt>
                <c:pt idx="879">
                  <c:v>2.8275018807589801E-3</c:v>
                </c:pt>
                <c:pt idx="880">
                  <c:v>2.7328747235424401E-3</c:v>
                </c:pt>
                <c:pt idx="881">
                  <c:v>2.6580450288571401E-3</c:v>
                </c:pt>
                <c:pt idx="882">
                  <c:v>2.5832153341716099E-3</c:v>
                </c:pt>
                <c:pt idx="883">
                  <c:v>2.5267689975507798E-3</c:v>
                </c:pt>
                <c:pt idx="884">
                  <c:v>2.4335559448007702E-3</c:v>
                </c:pt>
                <c:pt idx="885">
                  <c:v>2.3586084080764501E-3</c:v>
                </c:pt>
                <c:pt idx="886">
                  <c:v>2.2653953553266599E-3</c:v>
                </c:pt>
                <c:pt idx="887">
                  <c:v>2.2089490187057201E-3</c:v>
                </c:pt>
                <c:pt idx="888">
                  <c:v>2.1157359659558202E-3</c:v>
                </c:pt>
                <c:pt idx="889">
                  <c:v>2.0407884292315001E-3</c:v>
                </c:pt>
                <c:pt idx="890">
                  <c:v>1.9843420926105599E-3</c:v>
                </c:pt>
                <c:pt idx="891">
                  <c:v>1.9659587345462999E-3</c:v>
                </c:pt>
                <c:pt idx="892">
                  <c:v>1.83468270323972E-3</c:v>
                </c:pt>
                <c:pt idx="893">
                  <c:v>1.7216721879589299E-3</c:v>
                </c:pt>
                <c:pt idx="894">
                  <c:v>1.6284591352091499E-3</c:v>
                </c:pt>
                <c:pt idx="895">
                  <c:v>1.5352460824590299E-3</c:v>
                </c:pt>
                <c:pt idx="896">
                  <c:v>1.46041638777372E-3</c:v>
                </c:pt>
                <c:pt idx="897">
                  <c:v>1.40397005115278E-3</c:v>
                </c:pt>
                <c:pt idx="898">
                  <c:v>1.3290225144284599E-3</c:v>
                </c:pt>
                <c:pt idx="899">
                  <c:v>1.2725761778074099E-3</c:v>
                </c:pt>
                <c:pt idx="900">
                  <c:v>1.21612984118669E-3</c:v>
                </c:pt>
                <c:pt idx="901">
                  <c:v>1.14130014650116E-3</c:v>
                </c:pt>
                <c:pt idx="902">
                  <c:v>1.10453343037231E-3</c:v>
                </c:pt>
                <c:pt idx="903">
                  <c:v>1.04796925171258E-3</c:v>
                </c:pt>
                <c:pt idx="904">
                  <c:v>9.5475619896257002E-4</c:v>
                </c:pt>
                <c:pt idx="905">
                  <c:v>8.6154314621267303E-4</c:v>
                </c:pt>
                <c:pt idx="906">
                  <c:v>7.8671345152714301E-4</c:v>
                </c:pt>
                <c:pt idx="907">
                  <c:v>7.1188375684183504E-4</c:v>
                </c:pt>
                <c:pt idx="908">
                  <c:v>6.5531957818210096E-4</c:v>
                </c:pt>
                <c:pt idx="909">
                  <c:v>5.6081026300458504E-4</c:v>
                </c:pt>
                <c:pt idx="910">
                  <c:v>4.675972102548E-4</c:v>
                </c:pt>
                <c:pt idx="911">
                  <c:v>4.1115087363374802E-4</c:v>
                </c:pt>
                <c:pt idx="912">
                  <c:v>3.36203336909424E-4</c:v>
                </c:pt>
                <c:pt idx="913">
                  <c:v>2.8105326271610199E-4</c:v>
                </c:pt>
                <c:pt idx="914">
                  <c:v>1.8654394753858699E-4</c:v>
                </c:pt>
                <c:pt idx="915">
                  <c:v>1.11714252853057E-4</c:v>
                </c:pt>
                <c:pt idx="916">
                  <c:v>3.6766716128844301E-5</c:v>
                </c:pt>
                <c:pt idx="917">
                  <c:v>0</c:v>
                </c:pt>
              </c:numCache>
            </c:numRef>
          </c:yVal>
          <c:smooth val="1"/>
          <c:extLst xmlns:c16r2="http://schemas.microsoft.com/office/drawing/2015/06/chart">
            <c:ext xmlns:c16="http://schemas.microsoft.com/office/drawing/2014/chart" uri="{C3380CC4-5D6E-409C-BE32-E72D297353CC}">
              <c16:uniqueId val="{00000001-D49E-264A-AD20-C1FF00D99F75}"/>
            </c:ext>
          </c:extLst>
        </c:ser>
        <c:ser>
          <c:idx val="2"/>
          <c:order val="2"/>
          <c:tx>
            <c:v>OH</c:v>
          </c:tx>
          <c:spPr>
            <a:ln w="19050" cap="rnd">
              <a:solidFill>
                <a:srgbClr val="7030A0"/>
              </a:solidFill>
              <a:round/>
            </a:ln>
            <a:effectLst/>
          </c:spPr>
          <c:marker>
            <c:symbol val="none"/>
          </c:marker>
          <c:xVal>
            <c:numRef>
              <c:f>'OAT Husk'!$N$6:$N$923</c:f>
              <c:numCache>
                <c:formatCode>General</c:formatCode>
                <c:ptCount val="918"/>
                <c:pt idx="0">
                  <c:v>299.82499999999999</c:v>
                </c:pt>
                <c:pt idx="1">
                  <c:v>300.40199999999982</c:v>
                </c:pt>
                <c:pt idx="2">
                  <c:v>301.02</c:v>
                </c:pt>
                <c:pt idx="3">
                  <c:v>301.66500000000002</c:v>
                </c:pt>
                <c:pt idx="4">
                  <c:v>302.33100000000002</c:v>
                </c:pt>
                <c:pt idx="5">
                  <c:v>303.00299999999999</c:v>
                </c:pt>
                <c:pt idx="6">
                  <c:v>303.68</c:v>
                </c:pt>
                <c:pt idx="7">
                  <c:v>304.35399999999993</c:v>
                </c:pt>
                <c:pt idx="8">
                  <c:v>305.02</c:v>
                </c:pt>
                <c:pt idx="9">
                  <c:v>305.68</c:v>
                </c:pt>
                <c:pt idx="10">
                  <c:v>306.34000000000009</c:v>
                </c:pt>
                <c:pt idx="11">
                  <c:v>307.00299999999999</c:v>
                </c:pt>
                <c:pt idx="12">
                  <c:v>307.65899999999999</c:v>
                </c:pt>
                <c:pt idx="13">
                  <c:v>308.31400000000002</c:v>
                </c:pt>
                <c:pt idx="14">
                  <c:v>308.97099999999978</c:v>
                </c:pt>
                <c:pt idx="15">
                  <c:v>309.637</c:v>
                </c:pt>
                <c:pt idx="16">
                  <c:v>310.30799999999999</c:v>
                </c:pt>
                <c:pt idx="17">
                  <c:v>310.97599999999977</c:v>
                </c:pt>
                <c:pt idx="18">
                  <c:v>311.64100000000002</c:v>
                </c:pt>
                <c:pt idx="19">
                  <c:v>312.30799999999999</c:v>
                </c:pt>
                <c:pt idx="20">
                  <c:v>312.97000000000003</c:v>
                </c:pt>
                <c:pt idx="21">
                  <c:v>313.63600000000002</c:v>
                </c:pt>
                <c:pt idx="22">
                  <c:v>314.31</c:v>
                </c:pt>
                <c:pt idx="23">
                  <c:v>314.98599999999982</c:v>
                </c:pt>
                <c:pt idx="24">
                  <c:v>315.66000000000003</c:v>
                </c:pt>
                <c:pt idx="25">
                  <c:v>316.33699999999982</c:v>
                </c:pt>
                <c:pt idx="26">
                  <c:v>317.02199999999982</c:v>
                </c:pt>
                <c:pt idx="27">
                  <c:v>317.70999999999992</c:v>
                </c:pt>
                <c:pt idx="28">
                  <c:v>318.39999999999992</c:v>
                </c:pt>
                <c:pt idx="29">
                  <c:v>319.09300000000002</c:v>
                </c:pt>
                <c:pt idx="30">
                  <c:v>319.77800000000002</c:v>
                </c:pt>
                <c:pt idx="31">
                  <c:v>320.46600000000001</c:v>
                </c:pt>
                <c:pt idx="32">
                  <c:v>321.15600000000001</c:v>
                </c:pt>
                <c:pt idx="33">
                  <c:v>321.84399999999999</c:v>
                </c:pt>
                <c:pt idx="34">
                  <c:v>322.53399999999982</c:v>
                </c:pt>
                <c:pt idx="35">
                  <c:v>323.22899999999981</c:v>
                </c:pt>
                <c:pt idx="36">
                  <c:v>323.92700000000002</c:v>
                </c:pt>
                <c:pt idx="37">
                  <c:v>324.62400000000002</c:v>
                </c:pt>
                <c:pt idx="38">
                  <c:v>325.32799999999992</c:v>
                </c:pt>
                <c:pt idx="39">
                  <c:v>326.03099999999978</c:v>
                </c:pt>
                <c:pt idx="40">
                  <c:v>326.74</c:v>
                </c:pt>
                <c:pt idx="41">
                  <c:v>327.44600000000003</c:v>
                </c:pt>
                <c:pt idx="42">
                  <c:v>328.14800000000002</c:v>
                </c:pt>
                <c:pt idx="43">
                  <c:v>328.85199999999992</c:v>
                </c:pt>
                <c:pt idx="44">
                  <c:v>329.55599999999993</c:v>
                </c:pt>
                <c:pt idx="45">
                  <c:v>330.25900000000001</c:v>
                </c:pt>
                <c:pt idx="46">
                  <c:v>330.96300000000002</c:v>
                </c:pt>
                <c:pt idx="47">
                  <c:v>331.66300000000001</c:v>
                </c:pt>
                <c:pt idx="48">
                  <c:v>332.36200000000002</c:v>
                </c:pt>
                <c:pt idx="49">
                  <c:v>333.06099999999992</c:v>
                </c:pt>
                <c:pt idx="50">
                  <c:v>333.76400000000001</c:v>
                </c:pt>
                <c:pt idx="51">
                  <c:v>334.46699999999981</c:v>
                </c:pt>
                <c:pt idx="52">
                  <c:v>335.17399999999992</c:v>
                </c:pt>
                <c:pt idx="53">
                  <c:v>335.88600000000002</c:v>
                </c:pt>
                <c:pt idx="54">
                  <c:v>336.60300000000001</c:v>
                </c:pt>
                <c:pt idx="55">
                  <c:v>337.322</c:v>
                </c:pt>
                <c:pt idx="56">
                  <c:v>338.03399999999982</c:v>
                </c:pt>
                <c:pt idx="57">
                  <c:v>338.74400000000009</c:v>
                </c:pt>
                <c:pt idx="58">
                  <c:v>339.45799999999991</c:v>
                </c:pt>
                <c:pt idx="59">
                  <c:v>340.17399999999992</c:v>
                </c:pt>
                <c:pt idx="60">
                  <c:v>340.89</c:v>
                </c:pt>
                <c:pt idx="61">
                  <c:v>341.60199999999992</c:v>
                </c:pt>
                <c:pt idx="62">
                  <c:v>342.31299999999999</c:v>
                </c:pt>
                <c:pt idx="63">
                  <c:v>343.02100000000002</c:v>
                </c:pt>
                <c:pt idx="64">
                  <c:v>343.7269999999998</c:v>
                </c:pt>
                <c:pt idx="65">
                  <c:v>344.43499999999977</c:v>
                </c:pt>
                <c:pt idx="66">
                  <c:v>345.14499999999998</c:v>
                </c:pt>
                <c:pt idx="67">
                  <c:v>345.85899999999992</c:v>
                </c:pt>
                <c:pt idx="68">
                  <c:v>346.572</c:v>
                </c:pt>
                <c:pt idx="69">
                  <c:v>347.29</c:v>
                </c:pt>
                <c:pt idx="70">
                  <c:v>348.012</c:v>
                </c:pt>
                <c:pt idx="71">
                  <c:v>348.73399999999981</c:v>
                </c:pt>
                <c:pt idx="72">
                  <c:v>349.45799999999991</c:v>
                </c:pt>
                <c:pt idx="73">
                  <c:v>350.17700000000002</c:v>
                </c:pt>
                <c:pt idx="74">
                  <c:v>350.89400000000001</c:v>
                </c:pt>
                <c:pt idx="75">
                  <c:v>351.61099999999999</c:v>
                </c:pt>
                <c:pt idx="76">
                  <c:v>352.32600000000002</c:v>
                </c:pt>
                <c:pt idx="77">
                  <c:v>353.04500000000002</c:v>
                </c:pt>
                <c:pt idx="78">
                  <c:v>353.76799999999997</c:v>
                </c:pt>
                <c:pt idx="79">
                  <c:v>354.49200000000002</c:v>
                </c:pt>
                <c:pt idx="80">
                  <c:v>355.21499999999997</c:v>
                </c:pt>
                <c:pt idx="81">
                  <c:v>355.93799999999982</c:v>
                </c:pt>
                <c:pt idx="82">
                  <c:v>356.66500000000002</c:v>
                </c:pt>
                <c:pt idx="83">
                  <c:v>357.39100000000002</c:v>
                </c:pt>
                <c:pt idx="84">
                  <c:v>358.11599999999999</c:v>
                </c:pt>
                <c:pt idx="85">
                  <c:v>358.83699999999982</c:v>
                </c:pt>
                <c:pt idx="86">
                  <c:v>359.553</c:v>
                </c:pt>
                <c:pt idx="87">
                  <c:v>360.26499999999999</c:v>
                </c:pt>
                <c:pt idx="88">
                  <c:v>360.97399999999982</c:v>
                </c:pt>
                <c:pt idx="89">
                  <c:v>361.68</c:v>
                </c:pt>
                <c:pt idx="90">
                  <c:v>362.38099999999991</c:v>
                </c:pt>
                <c:pt idx="91">
                  <c:v>363.07900000000001</c:v>
                </c:pt>
                <c:pt idx="92">
                  <c:v>363.78199999999981</c:v>
                </c:pt>
                <c:pt idx="93">
                  <c:v>364.48399999999981</c:v>
                </c:pt>
                <c:pt idx="94">
                  <c:v>365.18599999999998</c:v>
                </c:pt>
                <c:pt idx="95">
                  <c:v>365.88900000000001</c:v>
                </c:pt>
                <c:pt idx="96">
                  <c:v>366.59</c:v>
                </c:pt>
                <c:pt idx="97">
                  <c:v>367.28699999999998</c:v>
                </c:pt>
                <c:pt idx="98">
                  <c:v>367.9869999999998</c:v>
                </c:pt>
                <c:pt idx="99">
                  <c:v>368.69200000000001</c:v>
                </c:pt>
                <c:pt idx="100">
                  <c:v>369.39400000000001</c:v>
                </c:pt>
                <c:pt idx="101">
                  <c:v>370.09199999999981</c:v>
                </c:pt>
                <c:pt idx="102">
                  <c:v>370.78699999999998</c:v>
                </c:pt>
                <c:pt idx="103">
                  <c:v>371.47899999999981</c:v>
                </c:pt>
                <c:pt idx="104">
                  <c:v>372.173</c:v>
                </c:pt>
                <c:pt idx="105">
                  <c:v>372.86900000000009</c:v>
                </c:pt>
                <c:pt idx="106">
                  <c:v>373.56599999999997</c:v>
                </c:pt>
                <c:pt idx="107">
                  <c:v>374.25799999999992</c:v>
                </c:pt>
                <c:pt idx="108">
                  <c:v>374.95100000000002</c:v>
                </c:pt>
                <c:pt idx="109">
                  <c:v>375.64600000000002</c:v>
                </c:pt>
                <c:pt idx="110">
                  <c:v>376.34100000000001</c:v>
                </c:pt>
                <c:pt idx="111">
                  <c:v>377.03300000000002</c:v>
                </c:pt>
                <c:pt idx="112">
                  <c:v>377.72199999999981</c:v>
                </c:pt>
                <c:pt idx="113">
                  <c:v>378.41099999999977</c:v>
                </c:pt>
                <c:pt idx="114">
                  <c:v>379.09899999999982</c:v>
                </c:pt>
                <c:pt idx="115">
                  <c:v>379.78499999999991</c:v>
                </c:pt>
                <c:pt idx="116">
                  <c:v>380.47399999999982</c:v>
                </c:pt>
                <c:pt idx="117">
                  <c:v>381.16200000000009</c:v>
                </c:pt>
                <c:pt idx="118">
                  <c:v>381.85300000000001</c:v>
                </c:pt>
                <c:pt idx="119">
                  <c:v>382.548</c:v>
                </c:pt>
                <c:pt idx="120">
                  <c:v>383.24</c:v>
                </c:pt>
                <c:pt idx="121">
                  <c:v>383.93299999999982</c:v>
                </c:pt>
                <c:pt idx="122">
                  <c:v>384.63400000000001</c:v>
                </c:pt>
                <c:pt idx="123">
                  <c:v>385.37</c:v>
                </c:pt>
                <c:pt idx="124">
                  <c:v>386.16399999999999</c:v>
                </c:pt>
                <c:pt idx="125">
                  <c:v>386.97899999999981</c:v>
                </c:pt>
                <c:pt idx="126">
                  <c:v>387.81399999999991</c:v>
                </c:pt>
                <c:pt idx="127">
                  <c:v>388.65800000000002</c:v>
                </c:pt>
                <c:pt idx="128">
                  <c:v>389.5</c:v>
                </c:pt>
                <c:pt idx="129">
                  <c:v>390.34699999999992</c:v>
                </c:pt>
                <c:pt idx="130">
                  <c:v>391.18700000000001</c:v>
                </c:pt>
                <c:pt idx="131">
                  <c:v>392.02699999999982</c:v>
                </c:pt>
                <c:pt idx="132">
                  <c:v>392.86199999999991</c:v>
                </c:pt>
                <c:pt idx="133">
                  <c:v>393.697</c:v>
                </c:pt>
                <c:pt idx="134">
                  <c:v>394.53800000000001</c:v>
                </c:pt>
                <c:pt idx="135">
                  <c:v>395.38099999999991</c:v>
                </c:pt>
                <c:pt idx="136">
                  <c:v>396.22899999999981</c:v>
                </c:pt>
                <c:pt idx="137">
                  <c:v>397.072</c:v>
                </c:pt>
                <c:pt idx="138">
                  <c:v>397.91699999999997</c:v>
                </c:pt>
                <c:pt idx="139">
                  <c:v>398.767</c:v>
                </c:pt>
                <c:pt idx="140">
                  <c:v>399.61400000000009</c:v>
                </c:pt>
                <c:pt idx="141">
                  <c:v>400.46</c:v>
                </c:pt>
                <c:pt idx="142">
                  <c:v>401.30500000000001</c:v>
                </c:pt>
                <c:pt idx="143">
                  <c:v>402.14699999999999</c:v>
                </c:pt>
                <c:pt idx="144">
                  <c:v>402.9869999999998</c:v>
                </c:pt>
                <c:pt idx="145">
                  <c:v>403.82799999999992</c:v>
                </c:pt>
                <c:pt idx="146">
                  <c:v>404.67099999999999</c:v>
                </c:pt>
                <c:pt idx="147">
                  <c:v>405.51499999999999</c:v>
                </c:pt>
                <c:pt idx="148">
                  <c:v>406.36099999999999</c:v>
                </c:pt>
                <c:pt idx="149">
                  <c:v>407.20400000000001</c:v>
                </c:pt>
                <c:pt idx="150">
                  <c:v>408.05</c:v>
                </c:pt>
                <c:pt idx="151">
                  <c:v>408.89</c:v>
                </c:pt>
                <c:pt idx="152">
                  <c:v>409.72500000000002</c:v>
                </c:pt>
                <c:pt idx="153">
                  <c:v>410.56</c:v>
                </c:pt>
                <c:pt idx="154">
                  <c:v>411.39599999999979</c:v>
                </c:pt>
                <c:pt idx="155">
                  <c:v>412.23099999999982</c:v>
                </c:pt>
                <c:pt idx="156">
                  <c:v>413.06599999999997</c:v>
                </c:pt>
                <c:pt idx="157">
                  <c:v>413.90100000000001</c:v>
                </c:pt>
                <c:pt idx="158">
                  <c:v>414.73599999999982</c:v>
                </c:pt>
                <c:pt idx="159">
                  <c:v>415.57100000000003</c:v>
                </c:pt>
                <c:pt idx="160">
                  <c:v>416.41099999999977</c:v>
                </c:pt>
                <c:pt idx="161">
                  <c:v>417.255</c:v>
                </c:pt>
                <c:pt idx="162">
                  <c:v>418.09399999999982</c:v>
                </c:pt>
                <c:pt idx="163">
                  <c:v>418.92700000000002</c:v>
                </c:pt>
                <c:pt idx="164">
                  <c:v>419.75799999999998</c:v>
                </c:pt>
                <c:pt idx="165">
                  <c:v>420.59</c:v>
                </c:pt>
                <c:pt idx="166">
                  <c:v>421.42200000000003</c:v>
                </c:pt>
                <c:pt idx="167">
                  <c:v>422.25</c:v>
                </c:pt>
                <c:pt idx="168">
                  <c:v>423.07600000000002</c:v>
                </c:pt>
                <c:pt idx="169">
                  <c:v>423.90699999999998</c:v>
                </c:pt>
                <c:pt idx="170">
                  <c:v>424.73799999999977</c:v>
                </c:pt>
                <c:pt idx="171">
                  <c:v>425.56899999999979</c:v>
                </c:pt>
                <c:pt idx="172">
                  <c:v>426.39400000000001</c:v>
                </c:pt>
                <c:pt idx="173">
                  <c:v>427.23</c:v>
                </c:pt>
                <c:pt idx="174">
                  <c:v>428.06799999999993</c:v>
                </c:pt>
                <c:pt idx="175">
                  <c:v>428.899</c:v>
                </c:pt>
                <c:pt idx="176">
                  <c:v>429.73</c:v>
                </c:pt>
                <c:pt idx="177">
                  <c:v>430.55899999999991</c:v>
                </c:pt>
                <c:pt idx="178">
                  <c:v>431.38599999999991</c:v>
                </c:pt>
                <c:pt idx="179">
                  <c:v>432.21799999999979</c:v>
                </c:pt>
                <c:pt idx="180">
                  <c:v>433.05</c:v>
                </c:pt>
                <c:pt idx="181">
                  <c:v>433.87700000000001</c:v>
                </c:pt>
                <c:pt idx="182">
                  <c:v>434.70400000000001</c:v>
                </c:pt>
                <c:pt idx="183">
                  <c:v>435.53699999999998</c:v>
                </c:pt>
                <c:pt idx="184">
                  <c:v>436.37700000000001</c:v>
                </c:pt>
                <c:pt idx="185">
                  <c:v>437.21499999999997</c:v>
                </c:pt>
                <c:pt idx="186">
                  <c:v>438.04899999999992</c:v>
                </c:pt>
                <c:pt idx="187">
                  <c:v>438.88900000000001</c:v>
                </c:pt>
                <c:pt idx="188">
                  <c:v>439.72800000000001</c:v>
                </c:pt>
                <c:pt idx="189">
                  <c:v>440.56299999999999</c:v>
                </c:pt>
                <c:pt idx="190">
                  <c:v>441.40100000000001</c:v>
                </c:pt>
                <c:pt idx="191">
                  <c:v>442.2369999999998</c:v>
                </c:pt>
                <c:pt idx="192">
                  <c:v>443.07299999999992</c:v>
                </c:pt>
                <c:pt idx="193">
                  <c:v>443.91199999999998</c:v>
                </c:pt>
                <c:pt idx="194">
                  <c:v>444.74799999999999</c:v>
                </c:pt>
                <c:pt idx="195">
                  <c:v>445.584</c:v>
                </c:pt>
                <c:pt idx="196">
                  <c:v>446.41599999999983</c:v>
                </c:pt>
                <c:pt idx="197">
                  <c:v>447.24299999999999</c:v>
                </c:pt>
                <c:pt idx="198">
                  <c:v>448.07299999999992</c:v>
                </c:pt>
                <c:pt idx="199">
                  <c:v>448.90599999999978</c:v>
                </c:pt>
                <c:pt idx="200">
                  <c:v>449.7369999999998</c:v>
                </c:pt>
                <c:pt idx="201">
                  <c:v>450.57</c:v>
                </c:pt>
                <c:pt idx="202">
                  <c:v>451.4</c:v>
                </c:pt>
                <c:pt idx="203">
                  <c:v>452.22800000000001</c:v>
                </c:pt>
                <c:pt idx="204">
                  <c:v>453.06399999999991</c:v>
                </c:pt>
                <c:pt idx="205">
                  <c:v>453.89800000000002</c:v>
                </c:pt>
                <c:pt idx="206">
                  <c:v>454.72399999999982</c:v>
                </c:pt>
                <c:pt idx="207">
                  <c:v>455.55399999999992</c:v>
                </c:pt>
                <c:pt idx="208">
                  <c:v>456.38499999999999</c:v>
                </c:pt>
                <c:pt idx="209">
                  <c:v>457.21600000000001</c:v>
                </c:pt>
                <c:pt idx="210">
                  <c:v>458.05</c:v>
                </c:pt>
                <c:pt idx="211">
                  <c:v>458.88099999999991</c:v>
                </c:pt>
                <c:pt idx="212">
                  <c:v>459.71199999999982</c:v>
                </c:pt>
                <c:pt idx="213">
                  <c:v>460.548</c:v>
                </c:pt>
                <c:pt idx="214">
                  <c:v>461.38900000000001</c:v>
                </c:pt>
                <c:pt idx="215">
                  <c:v>462.22899999999998</c:v>
                </c:pt>
                <c:pt idx="216">
                  <c:v>463.07299999999992</c:v>
                </c:pt>
                <c:pt idx="217">
                  <c:v>463.91399999999982</c:v>
                </c:pt>
                <c:pt idx="218">
                  <c:v>464.74900000000002</c:v>
                </c:pt>
                <c:pt idx="219">
                  <c:v>465.584</c:v>
                </c:pt>
                <c:pt idx="220">
                  <c:v>466.41300000000001</c:v>
                </c:pt>
                <c:pt idx="221">
                  <c:v>467.23500000000001</c:v>
                </c:pt>
                <c:pt idx="222">
                  <c:v>468.06299999999999</c:v>
                </c:pt>
                <c:pt idx="223">
                  <c:v>468.88900000000001</c:v>
                </c:pt>
                <c:pt idx="224">
                  <c:v>469.71699999999981</c:v>
                </c:pt>
                <c:pt idx="225">
                  <c:v>470.54700000000008</c:v>
                </c:pt>
                <c:pt idx="226">
                  <c:v>471.37599999999992</c:v>
                </c:pt>
                <c:pt idx="227">
                  <c:v>472.2</c:v>
                </c:pt>
                <c:pt idx="228">
                  <c:v>473.02099999999979</c:v>
                </c:pt>
                <c:pt idx="229">
                  <c:v>473.84300000000002</c:v>
                </c:pt>
                <c:pt idx="230">
                  <c:v>474.67200000000008</c:v>
                </c:pt>
                <c:pt idx="231">
                  <c:v>475.505</c:v>
                </c:pt>
                <c:pt idx="232">
                  <c:v>476.33699999999982</c:v>
                </c:pt>
                <c:pt idx="233">
                  <c:v>477.166</c:v>
                </c:pt>
                <c:pt idx="234">
                  <c:v>477.99</c:v>
                </c:pt>
                <c:pt idx="235">
                  <c:v>478.81799999999993</c:v>
                </c:pt>
                <c:pt idx="236">
                  <c:v>479.64699999999999</c:v>
                </c:pt>
                <c:pt idx="237">
                  <c:v>480.47300000000001</c:v>
                </c:pt>
                <c:pt idx="238">
                  <c:v>481.29899999999981</c:v>
                </c:pt>
                <c:pt idx="239">
                  <c:v>482.12299999999999</c:v>
                </c:pt>
                <c:pt idx="240">
                  <c:v>482.94399999999979</c:v>
                </c:pt>
                <c:pt idx="241">
                  <c:v>483.767</c:v>
                </c:pt>
                <c:pt idx="242">
                  <c:v>484.59500000000003</c:v>
                </c:pt>
                <c:pt idx="243">
                  <c:v>485.43200000000002</c:v>
                </c:pt>
                <c:pt idx="244">
                  <c:v>486.26799999999997</c:v>
                </c:pt>
                <c:pt idx="245">
                  <c:v>487.10699999999991</c:v>
                </c:pt>
                <c:pt idx="246">
                  <c:v>487.94399999999979</c:v>
                </c:pt>
                <c:pt idx="247">
                  <c:v>488.774</c:v>
                </c:pt>
                <c:pt idx="248">
                  <c:v>489.60699999999991</c:v>
                </c:pt>
                <c:pt idx="249">
                  <c:v>490.43700000000001</c:v>
                </c:pt>
                <c:pt idx="250">
                  <c:v>491.26099999999991</c:v>
                </c:pt>
                <c:pt idx="251">
                  <c:v>492.08100000000002</c:v>
                </c:pt>
                <c:pt idx="252">
                  <c:v>492.90100000000001</c:v>
                </c:pt>
                <c:pt idx="253">
                  <c:v>493.72099999999978</c:v>
                </c:pt>
                <c:pt idx="254">
                  <c:v>494.541</c:v>
                </c:pt>
                <c:pt idx="255">
                  <c:v>495.36599999999999</c:v>
                </c:pt>
                <c:pt idx="256">
                  <c:v>496.19399999999979</c:v>
                </c:pt>
                <c:pt idx="257">
                  <c:v>497.02099999999979</c:v>
                </c:pt>
                <c:pt idx="258">
                  <c:v>497.84500000000008</c:v>
                </c:pt>
                <c:pt idx="259">
                  <c:v>498.67099999999999</c:v>
                </c:pt>
                <c:pt idx="260">
                  <c:v>499.49700000000001</c:v>
                </c:pt>
                <c:pt idx="261">
                  <c:v>500.32600000000002</c:v>
                </c:pt>
                <c:pt idx="262">
                  <c:v>501.15199999999999</c:v>
                </c:pt>
                <c:pt idx="263">
                  <c:v>501.97300000000001</c:v>
                </c:pt>
                <c:pt idx="264">
                  <c:v>502.79700000000003</c:v>
                </c:pt>
                <c:pt idx="265">
                  <c:v>503.62400000000002</c:v>
                </c:pt>
                <c:pt idx="266">
                  <c:v>504.45499999999998</c:v>
                </c:pt>
                <c:pt idx="267">
                  <c:v>505.28899999999982</c:v>
                </c:pt>
                <c:pt idx="268">
                  <c:v>506.12</c:v>
                </c:pt>
                <c:pt idx="269">
                  <c:v>506.95100000000002</c:v>
                </c:pt>
                <c:pt idx="270">
                  <c:v>507.78099999999978</c:v>
                </c:pt>
                <c:pt idx="271">
                  <c:v>508.61400000000009</c:v>
                </c:pt>
                <c:pt idx="272">
                  <c:v>509.44200000000001</c:v>
                </c:pt>
                <c:pt idx="273">
                  <c:v>510.27199999999982</c:v>
                </c:pt>
                <c:pt idx="274">
                  <c:v>511.101</c:v>
                </c:pt>
                <c:pt idx="275">
                  <c:v>511.92799999999983</c:v>
                </c:pt>
                <c:pt idx="276">
                  <c:v>512.75700000000006</c:v>
                </c:pt>
                <c:pt idx="277">
                  <c:v>513.57899999999995</c:v>
                </c:pt>
                <c:pt idx="278">
                  <c:v>514.40300000000002</c:v>
                </c:pt>
                <c:pt idx="279">
                  <c:v>515.23299999999972</c:v>
                </c:pt>
                <c:pt idx="280">
                  <c:v>516.06799999999976</c:v>
                </c:pt>
                <c:pt idx="281">
                  <c:v>516.90300000000002</c:v>
                </c:pt>
                <c:pt idx="282">
                  <c:v>517.73500000000001</c:v>
                </c:pt>
                <c:pt idx="283">
                  <c:v>518.5659999999998</c:v>
                </c:pt>
                <c:pt idx="284">
                  <c:v>519.39699999999971</c:v>
                </c:pt>
                <c:pt idx="285">
                  <c:v>520.22699999999998</c:v>
                </c:pt>
                <c:pt idx="286">
                  <c:v>521.05999999999972</c:v>
                </c:pt>
                <c:pt idx="287">
                  <c:v>521.89199999999983</c:v>
                </c:pt>
                <c:pt idx="288">
                  <c:v>522.721</c:v>
                </c:pt>
                <c:pt idx="289">
                  <c:v>523.55699999999979</c:v>
                </c:pt>
                <c:pt idx="290">
                  <c:v>524.39300000000003</c:v>
                </c:pt>
                <c:pt idx="291">
                  <c:v>525.22900000000004</c:v>
                </c:pt>
                <c:pt idx="292">
                  <c:v>526.06699999999978</c:v>
                </c:pt>
                <c:pt idx="293">
                  <c:v>526.91</c:v>
                </c:pt>
                <c:pt idx="294">
                  <c:v>527.75</c:v>
                </c:pt>
                <c:pt idx="295">
                  <c:v>528.58900000000006</c:v>
                </c:pt>
                <c:pt idx="296">
                  <c:v>529.42399999999998</c:v>
                </c:pt>
                <c:pt idx="297">
                  <c:v>530.25700000000006</c:v>
                </c:pt>
                <c:pt idx="298">
                  <c:v>531.08900000000006</c:v>
                </c:pt>
                <c:pt idx="299">
                  <c:v>531.9259999999997</c:v>
                </c:pt>
                <c:pt idx="300">
                  <c:v>532.76800000000003</c:v>
                </c:pt>
                <c:pt idx="301">
                  <c:v>533.601</c:v>
                </c:pt>
                <c:pt idx="302">
                  <c:v>534.42699999999979</c:v>
                </c:pt>
                <c:pt idx="303">
                  <c:v>535.25599999999997</c:v>
                </c:pt>
                <c:pt idx="304">
                  <c:v>536.09100000000001</c:v>
                </c:pt>
                <c:pt idx="305">
                  <c:v>536.93399999999997</c:v>
                </c:pt>
                <c:pt idx="306">
                  <c:v>537.77700000000004</c:v>
                </c:pt>
                <c:pt idx="307">
                  <c:v>538.61900000000003</c:v>
                </c:pt>
                <c:pt idx="308">
                  <c:v>539.46299999999974</c:v>
                </c:pt>
                <c:pt idx="309">
                  <c:v>540.29700000000003</c:v>
                </c:pt>
                <c:pt idx="310">
                  <c:v>541.12599999999998</c:v>
                </c:pt>
                <c:pt idx="311">
                  <c:v>541.95299999999975</c:v>
                </c:pt>
                <c:pt idx="312">
                  <c:v>542.78600000000006</c:v>
                </c:pt>
                <c:pt idx="313">
                  <c:v>543.61300000000006</c:v>
                </c:pt>
                <c:pt idx="314">
                  <c:v>544.43900000000008</c:v>
                </c:pt>
                <c:pt idx="315">
                  <c:v>545.26600000000008</c:v>
                </c:pt>
                <c:pt idx="316">
                  <c:v>546.09500000000003</c:v>
                </c:pt>
                <c:pt idx="317">
                  <c:v>546.92499999999973</c:v>
                </c:pt>
                <c:pt idx="318">
                  <c:v>547.75599999999997</c:v>
                </c:pt>
                <c:pt idx="319">
                  <c:v>548.58900000000006</c:v>
                </c:pt>
                <c:pt idx="320">
                  <c:v>549.42000000000007</c:v>
                </c:pt>
                <c:pt idx="321">
                  <c:v>550.24900000000002</c:v>
                </c:pt>
                <c:pt idx="322">
                  <c:v>551.07899999999995</c:v>
                </c:pt>
                <c:pt idx="323">
                  <c:v>551.91100000000006</c:v>
                </c:pt>
                <c:pt idx="324">
                  <c:v>552.74599999999998</c:v>
                </c:pt>
                <c:pt idx="325">
                  <c:v>553.58400000000006</c:v>
                </c:pt>
                <c:pt idx="326">
                  <c:v>554.42099999999982</c:v>
                </c:pt>
                <c:pt idx="327">
                  <c:v>555.25800000000004</c:v>
                </c:pt>
                <c:pt idx="328">
                  <c:v>556.09699999999998</c:v>
                </c:pt>
                <c:pt idx="329">
                  <c:v>556.93299999999977</c:v>
                </c:pt>
                <c:pt idx="330">
                  <c:v>557.76900000000001</c:v>
                </c:pt>
                <c:pt idx="331">
                  <c:v>558.61</c:v>
                </c:pt>
                <c:pt idx="332">
                  <c:v>559.45199999999977</c:v>
                </c:pt>
                <c:pt idx="333">
                  <c:v>560.29899999999998</c:v>
                </c:pt>
                <c:pt idx="334">
                  <c:v>561.14699999999971</c:v>
                </c:pt>
                <c:pt idx="335">
                  <c:v>561.99800000000005</c:v>
                </c:pt>
                <c:pt idx="336">
                  <c:v>562.85599999999977</c:v>
                </c:pt>
                <c:pt idx="337">
                  <c:v>563.71400000000006</c:v>
                </c:pt>
                <c:pt idx="338">
                  <c:v>564.56899999999996</c:v>
                </c:pt>
                <c:pt idx="339">
                  <c:v>565.4259999999997</c:v>
                </c:pt>
                <c:pt idx="340">
                  <c:v>566.28600000000006</c:v>
                </c:pt>
                <c:pt idx="341">
                  <c:v>567.14300000000003</c:v>
                </c:pt>
                <c:pt idx="342">
                  <c:v>568.00199999999973</c:v>
                </c:pt>
                <c:pt idx="343">
                  <c:v>568.86199999999985</c:v>
                </c:pt>
                <c:pt idx="344">
                  <c:v>569.72500000000002</c:v>
                </c:pt>
                <c:pt idx="345">
                  <c:v>570.59199999999998</c:v>
                </c:pt>
                <c:pt idx="346">
                  <c:v>571.46299999999974</c:v>
                </c:pt>
                <c:pt idx="347">
                  <c:v>572.33599999999979</c:v>
                </c:pt>
                <c:pt idx="348">
                  <c:v>573.21500000000003</c:v>
                </c:pt>
                <c:pt idx="349">
                  <c:v>574.09</c:v>
                </c:pt>
                <c:pt idx="350">
                  <c:v>574.96899999999982</c:v>
                </c:pt>
                <c:pt idx="351">
                  <c:v>575.84699999999975</c:v>
                </c:pt>
                <c:pt idx="352">
                  <c:v>576.72299999999996</c:v>
                </c:pt>
                <c:pt idx="353">
                  <c:v>577.59100000000001</c:v>
                </c:pt>
                <c:pt idx="354">
                  <c:v>578.45800000000008</c:v>
                </c:pt>
                <c:pt idx="355">
                  <c:v>579.33099999999979</c:v>
                </c:pt>
                <c:pt idx="356">
                  <c:v>580.20800000000008</c:v>
                </c:pt>
                <c:pt idx="357">
                  <c:v>581.08400000000006</c:v>
                </c:pt>
                <c:pt idx="358">
                  <c:v>581.96099999999979</c:v>
                </c:pt>
                <c:pt idx="359">
                  <c:v>582.83699999999976</c:v>
                </c:pt>
                <c:pt idx="360">
                  <c:v>583.71600000000001</c:v>
                </c:pt>
                <c:pt idx="361">
                  <c:v>584.60300000000007</c:v>
                </c:pt>
                <c:pt idx="362">
                  <c:v>585.48700000000008</c:v>
                </c:pt>
                <c:pt idx="363">
                  <c:v>586.36499999999978</c:v>
                </c:pt>
                <c:pt idx="364">
                  <c:v>587.24299999999971</c:v>
                </c:pt>
                <c:pt idx="365">
                  <c:v>588.12</c:v>
                </c:pt>
                <c:pt idx="366">
                  <c:v>588.99900000000002</c:v>
                </c:pt>
                <c:pt idx="367">
                  <c:v>589.87699999999973</c:v>
                </c:pt>
                <c:pt idx="368">
                  <c:v>590.75400000000002</c:v>
                </c:pt>
                <c:pt idx="369">
                  <c:v>591.62699999999973</c:v>
                </c:pt>
                <c:pt idx="370">
                  <c:v>592.50099999999998</c:v>
                </c:pt>
                <c:pt idx="371">
                  <c:v>593.37200000000007</c:v>
                </c:pt>
                <c:pt idx="372">
                  <c:v>594.25</c:v>
                </c:pt>
                <c:pt idx="373">
                  <c:v>595.1279999999997</c:v>
                </c:pt>
                <c:pt idx="374">
                  <c:v>596.00400000000002</c:v>
                </c:pt>
                <c:pt idx="375">
                  <c:v>596.88</c:v>
                </c:pt>
                <c:pt idx="376">
                  <c:v>597.7529999999997</c:v>
                </c:pt>
                <c:pt idx="377">
                  <c:v>598.6279999999997</c:v>
                </c:pt>
                <c:pt idx="378">
                  <c:v>599.505</c:v>
                </c:pt>
                <c:pt idx="379">
                  <c:v>600.38200000000006</c:v>
                </c:pt>
                <c:pt idx="380">
                  <c:v>601.26499999999999</c:v>
                </c:pt>
                <c:pt idx="381">
                  <c:v>602.14699999999971</c:v>
                </c:pt>
                <c:pt idx="382">
                  <c:v>603.029</c:v>
                </c:pt>
                <c:pt idx="383">
                  <c:v>603.91300000000001</c:v>
                </c:pt>
                <c:pt idx="384">
                  <c:v>604.80199999999979</c:v>
                </c:pt>
                <c:pt idx="385">
                  <c:v>605.68900000000008</c:v>
                </c:pt>
                <c:pt idx="386">
                  <c:v>606.58000000000004</c:v>
                </c:pt>
                <c:pt idx="387">
                  <c:v>607.471</c:v>
                </c:pt>
                <c:pt idx="388">
                  <c:v>608.36199999999985</c:v>
                </c:pt>
                <c:pt idx="389">
                  <c:v>609.25199999999973</c:v>
                </c:pt>
                <c:pt idx="390">
                  <c:v>610.14100000000008</c:v>
                </c:pt>
                <c:pt idx="391">
                  <c:v>611.02800000000002</c:v>
                </c:pt>
                <c:pt idx="392">
                  <c:v>611.91599999999971</c:v>
                </c:pt>
                <c:pt idx="393">
                  <c:v>612.803</c:v>
                </c:pt>
                <c:pt idx="394">
                  <c:v>613.69000000000005</c:v>
                </c:pt>
                <c:pt idx="395">
                  <c:v>614.58199999999999</c:v>
                </c:pt>
                <c:pt idx="396">
                  <c:v>615.476</c:v>
                </c:pt>
                <c:pt idx="397">
                  <c:v>616.37699999999973</c:v>
                </c:pt>
                <c:pt idx="398">
                  <c:v>617.279</c:v>
                </c:pt>
                <c:pt idx="399">
                  <c:v>618.17600000000004</c:v>
                </c:pt>
                <c:pt idx="400">
                  <c:v>619.06699999999978</c:v>
                </c:pt>
                <c:pt idx="401">
                  <c:v>619.95999999999981</c:v>
                </c:pt>
                <c:pt idx="402">
                  <c:v>620.85199999999975</c:v>
                </c:pt>
                <c:pt idx="403">
                  <c:v>621.74700000000007</c:v>
                </c:pt>
                <c:pt idx="404">
                  <c:v>622.64599999999996</c:v>
                </c:pt>
                <c:pt idx="405">
                  <c:v>623.54300000000001</c:v>
                </c:pt>
                <c:pt idx="406">
                  <c:v>624.44799999999975</c:v>
                </c:pt>
                <c:pt idx="407">
                  <c:v>625.35399999999981</c:v>
                </c:pt>
                <c:pt idx="408">
                  <c:v>626.25599999999997</c:v>
                </c:pt>
                <c:pt idx="409">
                  <c:v>627.154</c:v>
                </c:pt>
                <c:pt idx="410">
                  <c:v>628.05199999999979</c:v>
                </c:pt>
                <c:pt idx="411">
                  <c:v>628.9459999999998</c:v>
                </c:pt>
                <c:pt idx="412">
                  <c:v>629.84399999999982</c:v>
                </c:pt>
                <c:pt idx="413">
                  <c:v>630.73900000000003</c:v>
                </c:pt>
                <c:pt idx="414">
                  <c:v>631.63300000000004</c:v>
                </c:pt>
                <c:pt idx="415">
                  <c:v>632.51800000000003</c:v>
                </c:pt>
                <c:pt idx="416">
                  <c:v>633.40599999999972</c:v>
                </c:pt>
                <c:pt idx="417">
                  <c:v>634.29100000000005</c:v>
                </c:pt>
                <c:pt idx="418">
                  <c:v>635.17700000000002</c:v>
                </c:pt>
                <c:pt idx="419">
                  <c:v>636.06199999999978</c:v>
                </c:pt>
                <c:pt idx="420">
                  <c:v>636.94699999999978</c:v>
                </c:pt>
                <c:pt idx="421">
                  <c:v>637.83400000000006</c:v>
                </c:pt>
                <c:pt idx="422">
                  <c:v>638.721</c:v>
                </c:pt>
                <c:pt idx="423">
                  <c:v>639.6</c:v>
                </c:pt>
                <c:pt idx="424">
                  <c:v>640.48</c:v>
                </c:pt>
                <c:pt idx="425">
                  <c:v>641.35999999999979</c:v>
                </c:pt>
                <c:pt idx="426">
                  <c:v>642.24099999999999</c:v>
                </c:pt>
                <c:pt idx="427">
                  <c:v>643.12400000000002</c:v>
                </c:pt>
                <c:pt idx="428">
                  <c:v>644.00700000000006</c:v>
                </c:pt>
                <c:pt idx="429">
                  <c:v>644.88799999999969</c:v>
                </c:pt>
                <c:pt idx="430">
                  <c:v>645.77300000000002</c:v>
                </c:pt>
                <c:pt idx="431">
                  <c:v>646.65</c:v>
                </c:pt>
                <c:pt idx="432">
                  <c:v>647.52600000000007</c:v>
                </c:pt>
                <c:pt idx="433">
                  <c:v>648.404</c:v>
                </c:pt>
                <c:pt idx="434">
                  <c:v>649.28500000000008</c:v>
                </c:pt>
                <c:pt idx="435">
                  <c:v>650.16499999999996</c:v>
                </c:pt>
                <c:pt idx="436">
                  <c:v>651.04599999999982</c:v>
                </c:pt>
                <c:pt idx="437">
                  <c:v>651.93000000000006</c:v>
                </c:pt>
                <c:pt idx="438">
                  <c:v>652.81299999999976</c:v>
                </c:pt>
                <c:pt idx="439">
                  <c:v>653.69200000000001</c:v>
                </c:pt>
                <c:pt idx="440">
                  <c:v>654.56899999999996</c:v>
                </c:pt>
                <c:pt idx="441">
                  <c:v>655.44699999999978</c:v>
                </c:pt>
                <c:pt idx="442">
                  <c:v>656.32799999999975</c:v>
                </c:pt>
                <c:pt idx="443">
                  <c:v>657.20699999999999</c:v>
                </c:pt>
                <c:pt idx="444">
                  <c:v>658.08900000000006</c:v>
                </c:pt>
                <c:pt idx="445">
                  <c:v>658.97299999999996</c:v>
                </c:pt>
                <c:pt idx="446">
                  <c:v>659.85399999999981</c:v>
                </c:pt>
                <c:pt idx="447">
                  <c:v>660.73099999999999</c:v>
                </c:pt>
                <c:pt idx="448">
                  <c:v>661.61300000000006</c:v>
                </c:pt>
                <c:pt idx="449">
                  <c:v>662.49700000000007</c:v>
                </c:pt>
                <c:pt idx="450">
                  <c:v>663.38</c:v>
                </c:pt>
                <c:pt idx="451">
                  <c:v>664.26199999999972</c:v>
                </c:pt>
                <c:pt idx="452">
                  <c:v>665.14599999999996</c:v>
                </c:pt>
                <c:pt idx="453">
                  <c:v>666.02800000000002</c:v>
                </c:pt>
                <c:pt idx="454">
                  <c:v>666.9069999999997</c:v>
                </c:pt>
                <c:pt idx="455">
                  <c:v>667.78800000000001</c:v>
                </c:pt>
                <c:pt idx="456">
                  <c:v>668.67000000000007</c:v>
                </c:pt>
                <c:pt idx="457">
                  <c:v>669.55199999999979</c:v>
                </c:pt>
                <c:pt idx="458">
                  <c:v>670.43199999999979</c:v>
                </c:pt>
                <c:pt idx="459">
                  <c:v>671.31400000000008</c:v>
                </c:pt>
                <c:pt idx="460">
                  <c:v>672.19799999999998</c:v>
                </c:pt>
                <c:pt idx="461">
                  <c:v>673.07600000000002</c:v>
                </c:pt>
                <c:pt idx="462">
                  <c:v>673.95299999999975</c:v>
                </c:pt>
                <c:pt idx="463">
                  <c:v>674.82699999999977</c:v>
                </c:pt>
                <c:pt idx="464">
                  <c:v>675.69900000000007</c:v>
                </c:pt>
                <c:pt idx="465">
                  <c:v>676.56699999999978</c:v>
                </c:pt>
                <c:pt idx="466">
                  <c:v>677.43599999999969</c:v>
                </c:pt>
                <c:pt idx="467">
                  <c:v>678.30899999999997</c:v>
                </c:pt>
                <c:pt idx="468">
                  <c:v>679.18200000000002</c:v>
                </c:pt>
                <c:pt idx="469">
                  <c:v>680.05799999999977</c:v>
                </c:pt>
                <c:pt idx="470">
                  <c:v>680.93499999999972</c:v>
                </c:pt>
                <c:pt idx="471">
                  <c:v>681.81099999999969</c:v>
                </c:pt>
                <c:pt idx="472">
                  <c:v>682.68499999999995</c:v>
                </c:pt>
                <c:pt idx="473">
                  <c:v>683.55999999999983</c:v>
                </c:pt>
                <c:pt idx="474">
                  <c:v>684.43499999999972</c:v>
                </c:pt>
                <c:pt idx="475">
                  <c:v>685.30899999999997</c:v>
                </c:pt>
                <c:pt idx="476">
                  <c:v>686.18200000000002</c:v>
                </c:pt>
                <c:pt idx="477">
                  <c:v>687.05399999999997</c:v>
                </c:pt>
                <c:pt idx="478">
                  <c:v>687.928</c:v>
                </c:pt>
                <c:pt idx="479">
                  <c:v>688.8</c:v>
                </c:pt>
                <c:pt idx="480">
                  <c:v>689.67899999999997</c:v>
                </c:pt>
                <c:pt idx="481">
                  <c:v>690.55699999999979</c:v>
                </c:pt>
                <c:pt idx="482">
                  <c:v>691.43199999999979</c:v>
                </c:pt>
                <c:pt idx="483">
                  <c:v>692.30599999999981</c:v>
                </c:pt>
                <c:pt idx="484">
                  <c:v>693.17700000000002</c:v>
                </c:pt>
                <c:pt idx="485">
                  <c:v>694.053</c:v>
                </c:pt>
                <c:pt idx="486">
                  <c:v>694.92699999999979</c:v>
                </c:pt>
                <c:pt idx="487">
                  <c:v>695.80199999999979</c:v>
                </c:pt>
                <c:pt idx="488">
                  <c:v>696.67899999999997</c:v>
                </c:pt>
                <c:pt idx="489">
                  <c:v>697.55799999999977</c:v>
                </c:pt>
                <c:pt idx="490">
                  <c:v>698.43399999999997</c:v>
                </c:pt>
                <c:pt idx="491">
                  <c:v>699.30799999999977</c:v>
                </c:pt>
                <c:pt idx="492">
                  <c:v>700.17899999999997</c:v>
                </c:pt>
                <c:pt idx="493">
                  <c:v>701.04899999999998</c:v>
                </c:pt>
                <c:pt idx="494">
                  <c:v>701.91899999999998</c:v>
                </c:pt>
                <c:pt idx="495">
                  <c:v>702.79300000000001</c:v>
                </c:pt>
                <c:pt idx="496">
                  <c:v>703.66100000000006</c:v>
                </c:pt>
                <c:pt idx="497">
                  <c:v>704.53500000000008</c:v>
                </c:pt>
                <c:pt idx="498">
                  <c:v>705.41000000000008</c:v>
                </c:pt>
                <c:pt idx="499">
                  <c:v>706.29</c:v>
                </c:pt>
                <c:pt idx="500">
                  <c:v>707.16599999999971</c:v>
                </c:pt>
                <c:pt idx="501">
                  <c:v>708.04099999999971</c:v>
                </c:pt>
                <c:pt idx="502">
                  <c:v>708.92099999999982</c:v>
                </c:pt>
                <c:pt idx="503">
                  <c:v>709.79700000000003</c:v>
                </c:pt>
                <c:pt idx="504">
                  <c:v>710.67200000000003</c:v>
                </c:pt>
                <c:pt idx="505">
                  <c:v>711.54599999999982</c:v>
                </c:pt>
                <c:pt idx="506">
                  <c:v>712.4259999999997</c:v>
                </c:pt>
                <c:pt idx="507">
                  <c:v>713.30799999999977</c:v>
                </c:pt>
                <c:pt idx="508">
                  <c:v>714.19299999999998</c:v>
                </c:pt>
                <c:pt idx="509">
                  <c:v>715.07100000000003</c:v>
                </c:pt>
                <c:pt idx="510">
                  <c:v>715.94499999999971</c:v>
                </c:pt>
                <c:pt idx="511">
                  <c:v>716.8209999999998</c:v>
                </c:pt>
                <c:pt idx="512">
                  <c:v>717.70299999999997</c:v>
                </c:pt>
                <c:pt idx="513">
                  <c:v>718.58699999999999</c:v>
                </c:pt>
                <c:pt idx="514">
                  <c:v>719.46800000000007</c:v>
                </c:pt>
                <c:pt idx="515">
                  <c:v>720.34899999999971</c:v>
                </c:pt>
                <c:pt idx="516">
                  <c:v>721.23</c:v>
                </c:pt>
                <c:pt idx="517">
                  <c:v>722.11400000000003</c:v>
                </c:pt>
                <c:pt idx="518">
                  <c:v>722.99599999999998</c:v>
                </c:pt>
                <c:pt idx="519">
                  <c:v>723.87900000000002</c:v>
                </c:pt>
                <c:pt idx="520">
                  <c:v>724.76800000000003</c:v>
                </c:pt>
                <c:pt idx="521">
                  <c:v>725.65499999999997</c:v>
                </c:pt>
                <c:pt idx="522">
                  <c:v>726.53899999999999</c:v>
                </c:pt>
                <c:pt idx="523">
                  <c:v>727.42000000000007</c:v>
                </c:pt>
                <c:pt idx="524">
                  <c:v>728.30199999999979</c:v>
                </c:pt>
                <c:pt idx="525">
                  <c:v>729.18700000000001</c:v>
                </c:pt>
                <c:pt idx="526">
                  <c:v>730.07799999999997</c:v>
                </c:pt>
                <c:pt idx="527">
                  <c:v>730.971</c:v>
                </c:pt>
                <c:pt idx="528">
                  <c:v>731.8689999999998</c:v>
                </c:pt>
                <c:pt idx="529">
                  <c:v>732.76600000000008</c:v>
                </c:pt>
                <c:pt idx="530">
                  <c:v>733.66300000000001</c:v>
                </c:pt>
                <c:pt idx="531">
                  <c:v>734.55899999999997</c:v>
                </c:pt>
                <c:pt idx="532">
                  <c:v>735.44900000000007</c:v>
                </c:pt>
                <c:pt idx="533">
                  <c:v>736.33799999999974</c:v>
                </c:pt>
                <c:pt idx="534">
                  <c:v>737.23500000000001</c:v>
                </c:pt>
                <c:pt idx="535">
                  <c:v>738.13300000000004</c:v>
                </c:pt>
                <c:pt idx="536">
                  <c:v>739.02699999999982</c:v>
                </c:pt>
                <c:pt idx="537">
                  <c:v>739.91499999999996</c:v>
                </c:pt>
                <c:pt idx="538">
                  <c:v>740.79899999999998</c:v>
                </c:pt>
                <c:pt idx="539">
                  <c:v>741.68000000000006</c:v>
                </c:pt>
                <c:pt idx="540">
                  <c:v>742.55899999999997</c:v>
                </c:pt>
                <c:pt idx="541">
                  <c:v>743.4409999999998</c:v>
                </c:pt>
                <c:pt idx="542">
                  <c:v>744.32199999999978</c:v>
                </c:pt>
                <c:pt idx="543">
                  <c:v>745.20699999999999</c:v>
                </c:pt>
                <c:pt idx="544">
                  <c:v>746.09799999999996</c:v>
                </c:pt>
                <c:pt idx="545">
                  <c:v>746.99</c:v>
                </c:pt>
                <c:pt idx="546">
                  <c:v>747.88799999999969</c:v>
                </c:pt>
                <c:pt idx="547">
                  <c:v>748.78200000000004</c:v>
                </c:pt>
                <c:pt idx="548">
                  <c:v>749.67499999999995</c:v>
                </c:pt>
                <c:pt idx="549">
                  <c:v>750.56400000000008</c:v>
                </c:pt>
                <c:pt idx="550">
                  <c:v>751.45599999999979</c:v>
                </c:pt>
                <c:pt idx="551">
                  <c:v>752.35099999999977</c:v>
                </c:pt>
                <c:pt idx="552">
                  <c:v>753.245</c:v>
                </c:pt>
                <c:pt idx="553">
                  <c:v>754.14</c:v>
                </c:pt>
                <c:pt idx="554">
                  <c:v>755.04099999999971</c:v>
                </c:pt>
                <c:pt idx="555">
                  <c:v>755.9459999999998</c:v>
                </c:pt>
                <c:pt idx="556">
                  <c:v>756.84699999999975</c:v>
                </c:pt>
                <c:pt idx="557">
                  <c:v>757.74800000000005</c:v>
                </c:pt>
                <c:pt idx="558">
                  <c:v>758.65499999999997</c:v>
                </c:pt>
                <c:pt idx="559">
                  <c:v>759.56199999999978</c:v>
                </c:pt>
                <c:pt idx="560">
                  <c:v>760.46699999999976</c:v>
                </c:pt>
                <c:pt idx="561">
                  <c:v>761.375</c:v>
                </c:pt>
                <c:pt idx="562">
                  <c:v>762.28399999999999</c:v>
                </c:pt>
                <c:pt idx="563">
                  <c:v>763.19</c:v>
                </c:pt>
                <c:pt idx="564">
                  <c:v>764.09400000000005</c:v>
                </c:pt>
                <c:pt idx="565">
                  <c:v>764.99700000000007</c:v>
                </c:pt>
                <c:pt idx="566">
                  <c:v>765.899</c:v>
                </c:pt>
                <c:pt idx="567">
                  <c:v>766.798</c:v>
                </c:pt>
                <c:pt idx="568">
                  <c:v>767.702</c:v>
                </c:pt>
                <c:pt idx="569">
                  <c:v>768.60699999999997</c:v>
                </c:pt>
                <c:pt idx="570">
                  <c:v>769.51499999999999</c:v>
                </c:pt>
                <c:pt idx="571">
                  <c:v>770.43000000000006</c:v>
                </c:pt>
                <c:pt idx="572">
                  <c:v>771.35499999999979</c:v>
                </c:pt>
                <c:pt idx="573">
                  <c:v>772.27499999999998</c:v>
                </c:pt>
                <c:pt idx="574">
                  <c:v>773.19200000000001</c:v>
                </c:pt>
                <c:pt idx="575">
                  <c:v>774.10400000000004</c:v>
                </c:pt>
                <c:pt idx="576">
                  <c:v>775.01800000000003</c:v>
                </c:pt>
                <c:pt idx="577">
                  <c:v>775.92099999999982</c:v>
                </c:pt>
                <c:pt idx="578">
                  <c:v>776.82199999999978</c:v>
                </c:pt>
                <c:pt idx="579">
                  <c:v>777.72699999999998</c:v>
                </c:pt>
                <c:pt idx="580">
                  <c:v>778.63400000000001</c:v>
                </c:pt>
                <c:pt idx="581">
                  <c:v>779.54</c:v>
                </c:pt>
                <c:pt idx="582">
                  <c:v>780.44499999999971</c:v>
                </c:pt>
                <c:pt idx="583">
                  <c:v>781.35300000000007</c:v>
                </c:pt>
                <c:pt idx="584">
                  <c:v>782.27</c:v>
                </c:pt>
                <c:pt idx="585">
                  <c:v>783.19</c:v>
                </c:pt>
                <c:pt idx="586">
                  <c:v>784.10300000000007</c:v>
                </c:pt>
                <c:pt idx="587">
                  <c:v>785.00699999999972</c:v>
                </c:pt>
                <c:pt idx="588">
                  <c:v>785.90699999999981</c:v>
                </c:pt>
                <c:pt idx="589">
                  <c:v>786.80499999999972</c:v>
                </c:pt>
                <c:pt idx="590">
                  <c:v>787.70799999999997</c:v>
                </c:pt>
                <c:pt idx="591">
                  <c:v>788.62</c:v>
                </c:pt>
                <c:pt idx="592">
                  <c:v>789.53099999999972</c:v>
                </c:pt>
                <c:pt idx="593">
                  <c:v>790.43999999999983</c:v>
                </c:pt>
                <c:pt idx="594">
                  <c:v>791.3499999999998</c:v>
                </c:pt>
                <c:pt idx="595">
                  <c:v>792.25800000000004</c:v>
                </c:pt>
                <c:pt idx="596">
                  <c:v>793.16599999999983</c:v>
                </c:pt>
                <c:pt idx="597">
                  <c:v>794.07600000000002</c:v>
                </c:pt>
                <c:pt idx="598">
                  <c:v>794.98599999999999</c:v>
                </c:pt>
                <c:pt idx="599">
                  <c:v>795.89800000000002</c:v>
                </c:pt>
                <c:pt idx="600">
                  <c:v>796.81399999999996</c:v>
                </c:pt>
                <c:pt idx="601">
                  <c:v>797.72500000000002</c:v>
                </c:pt>
                <c:pt idx="602">
                  <c:v>798.64199999999983</c:v>
                </c:pt>
                <c:pt idx="603">
                  <c:v>799.553</c:v>
                </c:pt>
                <c:pt idx="604">
                  <c:v>800.45899999999972</c:v>
                </c:pt>
                <c:pt idx="605">
                  <c:v>801.36199999999974</c:v>
                </c:pt>
                <c:pt idx="606">
                  <c:v>802.27</c:v>
                </c:pt>
                <c:pt idx="607">
                  <c:v>803.18200000000002</c:v>
                </c:pt>
                <c:pt idx="608">
                  <c:v>804.10400000000004</c:v>
                </c:pt>
                <c:pt idx="609">
                  <c:v>805.04399999999998</c:v>
                </c:pt>
                <c:pt idx="610">
                  <c:v>805.98299999999972</c:v>
                </c:pt>
                <c:pt idx="611">
                  <c:v>806.91899999999998</c:v>
                </c:pt>
                <c:pt idx="612">
                  <c:v>807.85699999999974</c:v>
                </c:pt>
                <c:pt idx="613">
                  <c:v>808.78899999999999</c:v>
                </c:pt>
                <c:pt idx="614">
                  <c:v>809.71199999999999</c:v>
                </c:pt>
                <c:pt idx="615">
                  <c:v>810.63199999999972</c:v>
                </c:pt>
                <c:pt idx="616">
                  <c:v>811.55099999999982</c:v>
                </c:pt>
                <c:pt idx="617">
                  <c:v>812.46899999999982</c:v>
                </c:pt>
                <c:pt idx="618">
                  <c:v>813.38599999999997</c:v>
                </c:pt>
                <c:pt idx="619">
                  <c:v>814.30399999999997</c:v>
                </c:pt>
                <c:pt idx="620">
                  <c:v>815.23099999999999</c:v>
                </c:pt>
                <c:pt idx="621">
                  <c:v>816.16199999999981</c:v>
                </c:pt>
                <c:pt idx="622">
                  <c:v>817.09799999999996</c:v>
                </c:pt>
                <c:pt idx="623">
                  <c:v>818.03300000000002</c:v>
                </c:pt>
                <c:pt idx="624">
                  <c:v>818.96899999999982</c:v>
                </c:pt>
                <c:pt idx="625">
                  <c:v>819.90499999999997</c:v>
                </c:pt>
                <c:pt idx="626">
                  <c:v>820.84199999999976</c:v>
                </c:pt>
                <c:pt idx="627">
                  <c:v>821.78200000000004</c:v>
                </c:pt>
                <c:pt idx="628">
                  <c:v>822.72400000000005</c:v>
                </c:pt>
                <c:pt idx="629">
                  <c:v>823.66599999999983</c:v>
                </c:pt>
                <c:pt idx="630">
                  <c:v>824.60599999999999</c:v>
                </c:pt>
                <c:pt idx="631">
                  <c:v>825.54599999999982</c:v>
                </c:pt>
                <c:pt idx="632">
                  <c:v>826.49</c:v>
                </c:pt>
                <c:pt idx="633">
                  <c:v>827.43599999999981</c:v>
                </c:pt>
                <c:pt idx="634">
                  <c:v>828.38400000000001</c:v>
                </c:pt>
                <c:pt idx="635">
                  <c:v>829.33599999999979</c:v>
                </c:pt>
                <c:pt idx="636">
                  <c:v>830.28800000000001</c:v>
                </c:pt>
                <c:pt idx="637">
                  <c:v>831.23599999999999</c:v>
                </c:pt>
                <c:pt idx="638">
                  <c:v>832.18600000000004</c:v>
                </c:pt>
                <c:pt idx="639">
                  <c:v>833.13800000000003</c:v>
                </c:pt>
                <c:pt idx="640">
                  <c:v>834.09299999999996</c:v>
                </c:pt>
                <c:pt idx="641">
                  <c:v>835.04599999999982</c:v>
                </c:pt>
                <c:pt idx="642">
                  <c:v>835.99699999999996</c:v>
                </c:pt>
                <c:pt idx="643">
                  <c:v>836.95099999999979</c:v>
                </c:pt>
                <c:pt idx="644">
                  <c:v>837.90699999999981</c:v>
                </c:pt>
                <c:pt idx="645">
                  <c:v>838.86199999999974</c:v>
                </c:pt>
                <c:pt idx="646">
                  <c:v>839.81699999999978</c:v>
                </c:pt>
                <c:pt idx="647">
                  <c:v>840.774</c:v>
                </c:pt>
                <c:pt idx="648">
                  <c:v>841.73</c:v>
                </c:pt>
                <c:pt idx="649">
                  <c:v>842.68899999999996</c:v>
                </c:pt>
                <c:pt idx="650">
                  <c:v>843.64800000000002</c:v>
                </c:pt>
                <c:pt idx="651">
                  <c:v>844.60900000000004</c:v>
                </c:pt>
                <c:pt idx="652">
                  <c:v>845.57299999999998</c:v>
                </c:pt>
                <c:pt idx="653">
                  <c:v>846.54</c:v>
                </c:pt>
                <c:pt idx="654">
                  <c:v>847.51199999999972</c:v>
                </c:pt>
                <c:pt idx="655">
                  <c:v>848.48199999999997</c:v>
                </c:pt>
                <c:pt idx="656">
                  <c:v>849.44999999999982</c:v>
                </c:pt>
                <c:pt idx="657">
                  <c:v>850.42</c:v>
                </c:pt>
                <c:pt idx="658">
                  <c:v>851.39099999999996</c:v>
                </c:pt>
                <c:pt idx="659">
                  <c:v>852.36300000000006</c:v>
                </c:pt>
                <c:pt idx="660">
                  <c:v>853.33199999999977</c:v>
                </c:pt>
                <c:pt idx="661">
                  <c:v>854.303</c:v>
                </c:pt>
                <c:pt idx="662">
                  <c:v>855.26499999999999</c:v>
                </c:pt>
                <c:pt idx="663">
                  <c:v>856.21900000000005</c:v>
                </c:pt>
                <c:pt idx="664">
                  <c:v>857.178</c:v>
                </c:pt>
                <c:pt idx="665">
                  <c:v>858.14300000000003</c:v>
                </c:pt>
                <c:pt idx="666">
                  <c:v>859.11099999999999</c:v>
                </c:pt>
                <c:pt idx="667">
                  <c:v>860.07799999999997</c:v>
                </c:pt>
                <c:pt idx="668">
                  <c:v>861.0469999999998</c:v>
                </c:pt>
                <c:pt idx="669">
                  <c:v>862.02</c:v>
                </c:pt>
                <c:pt idx="670">
                  <c:v>862.99099999999999</c:v>
                </c:pt>
                <c:pt idx="671">
                  <c:v>863.95999999999981</c:v>
                </c:pt>
                <c:pt idx="672">
                  <c:v>864.928</c:v>
                </c:pt>
                <c:pt idx="673">
                  <c:v>865.89699999999982</c:v>
                </c:pt>
                <c:pt idx="674">
                  <c:v>866.8689999999998</c:v>
                </c:pt>
                <c:pt idx="675">
                  <c:v>867.8449999999998</c:v>
                </c:pt>
                <c:pt idx="676">
                  <c:v>868.81299999999976</c:v>
                </c:pt>
                <c:pt idx="677">
                  <c:v>869.78300000000002</c:v>
                </c:pt>
                <c:pt idx="678">
                  <c:v>870.755</c:v>
                </c:pt>
                <c:pt idx="679">
                  <c:v>871.72799999999972</c:v>
                </c:pt>
                <c:pt idx="680">
                  <c:v>872.7</c:v>
                </c:pt>
                <c:pt idx="681">
                  <c:v>873.67499999999995</c:v>
                </c:pt>
                <c:pt idx="682">
                  <c:v>874.65099999999973</c:v>
                </c:pt>
                <c:pt idx="683">
                  <c:v>875.63099999999997</c:v>
                </c:pt>
                <c:pt idx="684">
                  <c:v>876.61300000000006</c:v>
                </c:pt>
                <c:pt idx="685">
                  <c:v>877.59699999999998</c:v>
                </c:pt>
                <c:pt idx="686">
                  <c:v>878.58299999999997</c:v>
                </c:pt>
                <c:pt idx="687">
                  <c:v>879.56099999999981</c:v>
                </c:pt>
                <c:pt idx="688">
                  <c:v>880.53599999999972</c:v>
                </c:pt>
                <c:pt idx="689">
                  <c:v>881.51099999999997</c:v>
                </c:pt>
                <c:pt idx="690">
                  <c:v>882.49099999999999</c:v>
                </c:pt>
                <c:pt idx="691">
                  <c:v>883.47299999999996</c:v>
                </c:pt>
                <c:pt idx="692">
                  <c:v>884.45599999999979</c:v>
                </c:pt>
                <c:pt idx="693">
                  <c:v>885.43999999999983</c:v>
                </c:pt>
                <c:pt idx="694">
                  <c:v>886.423</c:v>
                </c:pt>
                <c:pt idx="695">
                  <c:v>887.41199999999981</c:v>
                </c:pt>
                <c:pt idx="696">
                  <c:v>888.399</c:v>
                </c:pt>
                <c:pt idx="697">
                  <c:v>889.38499999999999</c:v>
                </c:pt>
                <c:pt idx="698">
                  <c:v>890.36599999999976</c:v>
                </c:pt>
                <c:pt idx="699">
                  <c:v>891.3499999999998</c:v>
                </c:pt>
                <c:pt idx="700">
                  <c:v>892.32899999999972</c:v>
                </c:pt>
                <c:pt idx="701">
                  <c:v>893.303</c:v>
                </c:pt>
                <c:pt idx="702">
                  <c:v>894.27200000000005</c:v>
                </c:pt>
                <c:pt idx="703">
                  <c:v>895.23699999999997</c:v>
                </c:pt>
                <c:pt idx="704">
                  <c:v>896.20699999999999</c:v>
                </c:pt>
                <c:pt idx="705">
                  <c:v>897.18</c:v>
                </c:pt>
                <c:pt idx="706">
                  <c:v>898.15099999999973</c:v>
                </c:pt>
                <c:pt idx="707">
                  <c:v>899.12199999999996</c:v>
                </c:pt>
                <c:pt idx="708">
                  <c:v>900.09400000000005</c:v>
                </c:pt>
                <c:pt idx="709">
                  <c:v>901.06799999999976</c:v>
                </c:pt>
                <c:pt idx="710">
                  <c:v>902.04399999999998</c:v>
                </c:pt>
                <c:pt idx="711">
                  <c:v>903.01699999999983</c:v>
                </c:pt>
                <c:pt idx="712">
                  <c:v>903.98800000000006</c:v>
                </c:pt>
                <c:pt idx="713">
                  <c:v>904.95399999999972</c:v>
                </c:pt>
                <c:pt idx="714">
                  <c:v>905.92099999999982</c:v>
                </c:pt>
                <c:pt idx="715">
                  <c:v>906.88499999999999</c:v>
                </c:pt>
                <c:pt idx="716">
                  <c:v>907.8529999999995</c:v>
                </c:pt>
                <c:pt idx="717">
                  <c:v>908.82199999999978</c:v>
                </c:pt>
                <c:pt idx="718">
                  <c:v>909.79399999999998</c:v>
                </c:pt>
                <c:pt idx="719">
                  <c:v>910.76499999999999</c:v>
                </c:pt>
                <c:pt idx="720">
                  <c:v>911.73699999999997</c:v>
                </c:pt>
                <c:pt idx="721">
                  <c:v>912.70299999999997</c:v>
                </c:pt>
                <c:pt idx="722">
                  <c:v>913.66899999999998</c:v>
                </c:pt>
                <c:pt idx="723">
                  <c:v>914.63699999999972</c:v>
                </c:pt>
                <c:pt idx="724">
                  <c:v>915.60799999999972</c:v>
                </c:pt>
                <c:pt idx="725">
                  <c:v>916.58</c:v>
                </c:pt>
                <c:pt idx="726">
                  <c:v>917.55</c:v>
                </c:pt>
                <c:pt idx="727">
                  <c:v>918.51900000000001</c:v>
                </c:pt>
                <c:pt idx="728">
                  <c:v>919.48299999999972</c:v>
                </c:pt>
                <c:pt idx="729">
                  <c:v>920.44299999999976</c:v>
                </c:pt>
                <c:pt idx="730">
                  <c:v>921.40300000000002</c:v>
                </c:pt>
                <c:pt idx="731">
                  <c:v>922.36099999999976</c:v>
                </c:pt>
                <c:pt idx="732">
                  <c:v>923.31999999999982</c:v>
                </c:pt>
                <c:pt idx="733">
                  <c:v>924.279</c:v>
                </c:pt>
                <c:pt idx="734">
                  <c:v>925.23500000000001</c:v>
                </c:pt>
                <c:pt idx="735">
                  <c:v>926.19600000000003</c:v>
                </c:pt>
                <c:pt idx="736">
                  <c:v>927.16</c:v>
                </c:pt>
                <c:pt idx="737">
                  <c:v>928.12</c:v>
                </c:pt>
                <c:pt idx="738">
                  <c:v>929.07899999999995</c:v>
                </c:pt>
                <c:pt idx="739">
                  <c:v>930.04</c:v>
                </c:pt>
                <c:pt idx="740">
                  <c:v>931.00699999999972</c:v>
                </c:pt>
                <c:pt idx="741">
                  <c:v>931.97299999999996</c:v>
                </c:pt>
                <c:pt idx="742">
                  <c:v>932.94199999999978</c:v>
                </c:pt>
                <c:pt idx="743">
                  <c:v>933.91</c:v>
                </c:pt>
                <c:pt idx="744">
                  <c:v>934.87400000000002</c:v>
                </c:pt>
                <c:pt idx="745">
                  <c:v>935.83399999999972</c:v>
                </c:pt>
                <c:pt idx="746">
                  <c:v>936.79700000000003</c:v>
                </c:pt>
                <c:pt idx="747">
                  <c:v>937.76099999999997</c:v>
                </c:pt>
                <c:pt idx="748">
                  <c:v>938.71699999999998</c:v>
                </c:pt>
                <c:pt idx="749">
                  <c:v>939.65099999999973</c:v>
                </c:pt>
                <c:pt idx="750">
                  <c:v>940.56799999999976</c:v>
                </c:pt>
                <c:pt idx="751">
                  <c:v>941.47699999999998</c:v>
                </c:pt>
                <c:pt idx="752">
                  <c:v>942.38699999999972</c:v>
                </c:pt>
                <c:pt idx="753">
                  <c:v>943.3</c:v>
                </c:pt>
                <c:pt idx="754">
                  <c:v>944.21199999999999</c:v>
                </c:pt>
                <c:pt idx="755">
                  <c:v>945.12400000000002</c:v>
                </c:pt>
                <c:pt idx="756">
                  <c:v>946.03099999999972</c:v>
                </c:pt>
                <c:pt idx="757">
                  <c:v>946.93299999999977</c:v>
                </c:pt>
                <c:pt idx="758">
                  <c:v>947.83699999999976</c:v>
                </c:pt>
                <c:pt idx="759">
                  <c:v>948.74099999999999</c:v>
                </c:pt>
                <c:pt idx="760">
                  <c:v>949.64599999999996</c:v>
                </c:pt>
                <c:pt idx="761">
                  <c:v>950.553</c:v>
                </c:pt>
                <c:pt idx="762">
                  <c:v>951.46099999999979</c:v>
                </c:pt>
                <c:pt idx="763">
                  <c:v>952.37199999999996</c:v>
                </c:pt>
                <c:pt idx="764">
                  <c:v>953.27700000000004</c:v>
                </c:pt>
                <c:pt idx="765">
                  <c:v>954.17700000000002</c:v>
                </c:pt>
                <c:pt idx="766">
                  <c:v>955.077</c:v>
                </c:pt>
                <c:pt idx="767">
                  <c:v>955.97900000000004</c:v>
                </c:pt>
                <c:pt idx="768">
                  <c:v>956.87800000000004</c:v>
                </c:pt>
                <c:pt idx="769">
                  <c:v>957.78</c:v>
                </c:pt>
                <c:pt idx="770">
                  <c:v>958.68700000000001</c:v>
                </c:pt>
                <c:pt idx="771">
                  <c:v>959.6</c:v>
                </c:pt>
                <c:pt idx="772">
                  <c:v>960.51</c:v>
                </c:pt>
                <c:pt idx="773">
                  <c:v>961.4169999999998</c:v>
                </c:pt>
                <c:pt idx="774">
                  <c:v>962.32499999999982</c:v>
                </c:pt>
                <c:pt idx="775">
                  <c:v>963.226</c:v>
                </c:pt>
                <c:pt idx="776">
                  <c:v>964.12699999999973</c:v>
                </c:pt>
                <c:pt idx="777">
                  <c:v>965.03300000000002</c:v>
                </c:pt>
                <c:pt idx="778">
                  <c:v>965.93599999999981</c:v>
                </c:pt>
                <c:pt idx="779">
                  <c:v>966.8449999999998</c:v>
                </c:pt>
                <c:pt idx="780">
                  <c:v>967.75300000000004</c:v>
                </c:pt>
                <c:pt idx="781">
                  <c:v>968.66099999999972</c:v>
                </c:pt>
                <c:pt idx="782">
                  <c:v>969.56499999999983</c:v>
                </c:pt>
                <c:pt idx="783">
                  <c:v>970.46400000000006</c:v>
                </c:pt>
                <c:pt idx="784">
                  <c:v>971.36099999999976</c:v>
                </c:pt>
                <c:pt idx="785">
                  <c:v>972.26400000000001</c:v>
                </c:pt>
                <c:pt idx="786">
                  <c:v>973.16300000000001</c:v>
                </c:pt>
                <c:pt idx="787">
                  <c:v>974.06099999999981</c:v>
                </c:pt>
                <c:pt idx="788">
                  <c:v>974.96199999999976</c:v>
                </c:pt>
                <c:pt idx="789">
                  <c:v>975.8689999999998</c:v>
                </c:pt>
                <c:pt idx="790">
                  <c:v>976.78200000000004</c:v>
                </c:pt>
                <c:pt idx="791">
                  <c:v>977.69600000000003</c:v>
                </c:pt>
                <c:pt idx="792">
                  <c:v>978.61</c:v>
                </c:pt>
                <c:pt idx="793">
                  <c:v>979.524</c:v>
                </c:pt>
                <c:pt idx="794">
                  <c:v>980.43299999999977</c:v>
                </c:pt>
                <c:pt idx="795">
                  <c:v>981.33699999999976</c:v>
                </c:pt>
                <c:pt idx="796">
                  <c:v>982.23699999999997</c:v>
                </c:pt>
                <c:pt idx="797">
                  <c:v>983.13400000000001</c:v>
                </c:pt>
                <c:pt idx="798">
                  <c:v>984.03399999999999</c:v>
                </c:pt>
                <c:pt idx="799">
                  <c:v>984.93799999999976</c:v>
                </c:pt>
                <c:pt idx="800">
                  <c:v>985.88300000000004</c:v>
                </c:pt>
                <c:pt idx="801">
                  <c:v>986.87300000000005</c:v>
                </c:pt>
                <c:pt idx="802">
                  <c:v>987.88300000000004</c:v>
                </c:pt>
                <c:pt idx="803">
                  <c:v>988.90199999999982</c:v>
                </c:pt>
                <c:pt idx="804">
                  <c:v>989.928</c:v>
                </c:pt>
                <c:pt idx="805">
                  <c:v>990.95399999999972</c:v>
                </c:pt>
                <c:pt idx="806">
                  <c:v>991.98599999999999</c:v>
                </c:pt>
                <c:pt idx="807">
                  <c:v>993.02199999999982</c:v>
                </c:pt>
                <c:pt idx="808">
                  <c:v>994.05899999999997</c:v>
                </c:pt>
                <c:pt idx="809">
                  <c:v>995.09400000000005</c:v>
                </c:pt>
                <c:pt idx="810">
                  <c:v>996.12400000000002</c:v>
                </c:pt>
                <c:pt idx="811">
                  <c:v>997.15499999999997</c:v>
                </c:pt>
                <c:pt idx="812">
                  <c:v>998.18600000000004</c:v>
                </c:pt>
                <c:pt idx="813">
                  <c:v>999.21100000000001</c:v>
                </c:pt>
                <c:pt idx="814">
                  <c:v>1000.235</c:v>
                </c:pt>
                <c:pt idx="815">
                  <c:v>1001.255</c:v>
                </c:pt>
                <c:pt idx="816">
                  <c:v>1002.277</c:v>
                </c:pt>
                <c:pt idx="817">
                  <c:v>1003.303</c:v>
                </c:pt>
                <c:pt idx="818">
                  <c:v>1004.329</c:v>
                </c:pt>
                <c:pt idx="819">
                  <c:v>1005.353</c:v>
                </c:pt>
                <c:pt idx="820">
                  <c:v>1006.374</c:v>
                </c:pt>
                <c:pt idx="821">
                  <c:v>1007.389</c:v>
                </c:pt>
                <c:pt idx="822">
                  <c:v>1008.4059999999999</c:v>
                </c:pt>
                <c:pt idx="823">
                  <c:v>1009.415</c:v>
                </c:pt>
                <c:pt idx="824">
                  <c:v>1010.426</c:v>
                </c:pt>
                <c:pt idx="825">
                  <c:v>1011.437</c:v>
                </c:pt>
                <c:pt idx="826">
                  <c:v>1012.443</c:v>
                </c:pt>
                <c:pt idx="827">
                  <c:v>1013.453</c:v>
                </c:pt>
                <c:pt idx="828">
                  <c:v>1014.463</c:v>
                </c:pt>
                <c:pt idx="829">
                  <c:v>1015.476</c:v>
                </c:pt>
                <c:pt idx="830">
                  <c:v>1016.487</c:v>
                </c:pt>
                <c:pt idx="831">
                  <c:v>1017.499</c:v>
                </c:pt>
                <c:pt idx="832">
                  <c:v>1018.5069999999999</c:v>
                </c:pt>
                <c:pt idx="833">
                  <c:v>1019.509</c:v>
                </c:pt>
                <c:pt idx="834">
                  <c:v>1020.513</c:v>
                </c:pt>
                <c:pt idx="835">
                  <c:v>1021.5170000000001</c:v>
                </c:pt>
                <c:pt idx="836">
                  <c:v>1022.523</c:v>
                </c:pt>
                <c:pt idx="837">
                  <c:v>1023.527</c:v>
                </c:pt>
                <c:pt idx="838">
                  <c:v>1024.539</c:v>
                </c:pt>
                <c:pt idx="839">
                  <c:v>1025.55</c:v>
                </c:pt>
                <c:pt idx="840">
                  <c:v>1026.5640000000001</c:v>
                </c:pt>
                <c:pt idx="841">
                  <c:v>1027.576</c:v>
                </c:pt>
                <c:pt idx="842">
                  <c:v>1028.585</c:v>
                </c:pt>
                <c:pt idx="843">
                  <c:v>1029.588</c:v>
                </c:pt>
                <c:pt idx="844">
                  <c:v>1030.5940000000001</c:v>
                </c:pt>
                <c:pt idx="845">
                  <c:v>1031.597</c:v>
                </c:pt>
                <c:pt idx="846">
                  <c:v>1032.595</c:v>
                </c:pt>
                <c:pt idx="847">
                  <c:v>1033.5909999999999</c:v>
                </c:pt>
                <c:pt idx="848">
                  <c:v>1034.5909999999999</c:v>
                </c:pt>
                <c:pt idx="849">
                  <c:v>1035.5840000000001</c:v>
                </c:pt>
                <c:pt idx="850">
                  <c:v>1036.575</c:v>
                </c:pt>
                <c:pt idx="851">
                  <c:v>1037.57</c:v>
                </c:pt>
                <c:pt idx="852">
                  <c:v>1038.567</c:v>
                </c:pt>
                <c:pt idx="853">
                  <c:v>1039.5450000000001</c:v>
                </c:pt>
                <c:pt idx="854">
                  <c:v>1040.5070000000001</c:v>
                </c:pt>
                <c:pt idx="855">
                  <c:v>1041.463</c:v>
                </c:pt>
                <c:pt idx="856">
                  <c:v>1042.4179999999999</c:v>
                </c:pt>
                <c:pt idx="857">
                  <c:v>1043.366</c:v>
                </c:pt>
                <c:pt idx="858">
                  <c:v>1044.31</c:v>
                </c:pt>
                <c:pt idx="859">
                  <c:v>1045.2529999999999</c:v>
                </c:pt>
                <c:pt idx="860">
                  <c:v>1046.1949999999999</c:v>
                </c:pt>
                <c:pt idx="861">
                  <c:v>1047.134</c:v>
                </c:pt>
                <c:pt idx="862">
                  <c:v>1048.0809999999999</c:v>
                </c:pt>
                <c:pt idx="863">
                  <c:v>1049.027</c:v>
                </c:pt>
                <c:pt idx="864">
                  <c:v>1049.973</c:v>
                </c:pt>
                <c:pt idx="865">
                  <c:v>1050.9190000000001</c:v>
                </c:pt>
                <c:pt idx="866">
                  <c:v>1051.8679999999999</c:v>
                </c:pt>
                <c:pt idx="867">
                  <c:v>1052.8140000000001</c:v>
                </c:pt>
                <c:pt idx="868">
                  <c:v>1053.7619999999999</c:v>
                </c:pt>
                <c:pt idx="869">
                  <c:v>1054.713</c:v>
                </c:pt>
                <c:pt idx="870">
                  <c:v>1055.6610000000001</c:v>
                </c:pt>
                <c:pt idx="871">
                  <c:v>1056.6079999999999</c:v>
                </c:pt>
                <c:pt idx="872">
                  <c:v>1057.548</c:v>
                </c:pt>
                <c:pt idx="873">
                  <c:v>1058.48</c:v>
                </c:pt>
                <c:pt idx="874">
                  <c:v>1059.415</c:v>
                </c:pt>
                <c:pt idx="875">
                  <c:v>1060.345</c:v>
                </c:pt>
                <c:pt idx="876">
                  <c:v>1061.2719999999999</c:v>
                </c:pt>
                <c:pt idx="877">
                  <c:v>1062.1969999999999</c:v>
                </c:pt>
                <c:pt idx="878">
                  <c:v>1063.1289999999999</c:v>
                </c:pt>
                <c:pt idx="879">
                  <c:v>1064.0650000000001</c:v>
                </c:pt>
                <c:pt idx="880">
                  <c:v>1064.998</c:v>
                </c:pt>
                <c:pt idx="881">
                  <c:v>1065.925</c:v>
                </c:pt>
                <c:pt idx="882">
                  <c:v>1066.8489999999999</c:v>
                </c:pt>
                <c:pt idx="883">
                  <c:v>1067.7760000000001</c:v>
                </c:pt>
                <c:pt idx="884">
                  <c:v>1068.704</c:v>
                </c:pt>
                <c:pt idx="885">
                  <c:v>1069.625</c:v>
                </c:pt>
                <c:pt idx="886">
                  <c:v>1070.546</c:v>
                </c:pt>
                <c:pt idx="887">
                  <c:v>1071.4659999999999</c:v>
                </c:pt>
                <c:pt idx="888">
                  <c:v>1072.386</c:v>
                </c:pt>
                <c:pt idx="889">
                  <c:v>1073.3030000000001</c:v>
                </c:pt>
                <c:pt idx="890">
                  <c:v>1074.223</c:v>
                </c:pt>
                <c:pt idx="891">
                  <c:v>1075.143</c:v>
                </c:pt>
                <c:pt idx="892">
                  <c:v>1076.066</c:v>
                </c:pt>
                <c:pt idx="893">
                  <c:v>1076.9880000000001</c:v>
                </c:pt>
                <c:pt idx="894">
                  <c:v>1077.9090000000001</c:v>
                </c:pt>
                <c:pt idx="895">
                  <c:v>1078.8320000000001</c:v>
                </c:pt>
                <c:pt idx="896">
                  <c:v>1079.7550000000001</c:v>
                </c:pt>
                <c:pt idx="897">
                  <c:v>1080.681</c:v>
                </c:pt>
                <c:pt idx="898">
                  <c:v>1081.605</c:v>
                </c:pt>
                <c:pt idx="899">
                  <c:v>1082.5229999999999</c:v>
                </c:pt>
                <c:pt idx="900">
                  <c:v>1083.442</c:v>
                </c:pt>
                <c:pt idx="901">
                  <c:v>1084.3589999999999</c:v>
                </c:pt>
                <c:pt idx="902">
                  <c:v>1085.277</c:v>
                </c:pt>
                <c:pt idx="903">
                  <c:v>1086.193</c:v>
                </c:pt>
                <c:pt idx="904">
                  <c:v>1087.1030000000001</c:v>
                </c:pt>
                <c:pt idx="905">
                  <c:v>1088.011</c:v>
                </c:pt>
                <c:pt idx="906">
                  <c:v>1088.9159999999999</c:v>
                </c:pt>
                <c:pt idx="907">
                  <c:v>1089.8219999999999</c:v>
                </c:pt>
                <c:pt idx="908">
                  <c:v>1090.732</c:v>
                </c:pt>
                <c:pt idx="909">
                  <c:v>1091.644</c:v>
                </c:pt>
                <c:pt idx="910">
                  <c:v>1092.5540000000001</c:v>
                </c:pt>
                <c:pt idx="911">
                  <c:v>1093.4659999999999</c:v>
                </c:pt>
                <c:pt idx="912">
                  <c:v>1094.384</c:v>
                </c:pt>
                <c:pt idx="913">
                  <c:v>1095.298</c:v>
                </c:pt>
                <c:pt idx="914">
                  <c:v>1096.2080000000001</c:v>
                </c:pt>
                <c:pt idx="915">
                  <c:v>1097.1220000000001</c:v>
                </c:pt>
                <c:pt idx="916">
                  <c:v>1098.0329999999999</c:v>
                </c:pt>
                <c:pt idx="917">
                  <c:v>1098.9390000000001</c:v>
                </c:pt>
              </c:numCache>
            </c:numRef>
          </c:xVal>
          <c:yVal>
            <c:numRef>
              <c:f>'OAT Husk'!$P$6:$P$923</c:f>
              <c:numCache>
                <c:formatCode>General</c:formatCode>
                <c:ptCount val="918"/>
                <c:pt idx="0">
                  <c:v>1</c:v>
                </c:pt>
                <c:pt idx="1">
                  <c:v>0.99995918078384405</c:v>
                </c:pt>
                <c:pt idx="2">
                  <c:v>0.99993877117576602</c:v>
                </c:pt>
                <c:pt idx="3">
                  <c:v>0.99985840834395801</c:v>
                </c:pt>
                <c:pt idx="4">
                  <c:v>0.99981758912780205</c:v>
                </c:pt>
                <c:pt idx="5">
                  <c:v>0.99973595069548904</c:v>
                </c:pt>
                <c:pt idx="6">
                  <c:v>0.99955353982329098</c:v>
                </c:pt>
                <c:pt idx="7">
                  <c:v>0.99945276738340505</c:v>
                </c:pt>
                <c:pt idx="8">
                  <c:v>0.99939153855917096</c:v>
                </c:pt>
                <c:pt idx="9">
                  <c:v>0.99921040328747801</c:v>
                </c:pt>
                <c:pt idx="10">
                  <c:v>0.99908794563900905</c:v>
                </c:pt>
                <c:pt idx="11">
                  <c:v>0.99888640075923696</c:v>
                </c:pt>
                <c:pt idx="12">
                  <c:v>0.99872439949511704</c:v>
                </c:pt>
                <c:pt idx="13">
                  <c:v>0.998621075854222</c:v>
                </c:pt>
                <c:pt idx="14">
                  <c:v>0.99837871175829396</c:v>
                </c:pt>
                <c:pt idx="15">
                  <c:v>0.99819630088609601</c:v>
                </c:pt>
                <c:pt idx="16">
                  <c:v>0.99801516561440196</c:v>
                </c:pt>
                <c:pt idx="17">
                  <c:v>0.99783147914170001</c:v>
                </c:pt>
                <c:pt idx="18">
                  <c:v>0.99764906826950095</c:v>
                </c:pt>
                <c:pt idx="19">
                  <c:v>0.99740670417357402</c:v>
                </c:pt>
                <c:pt idx="20">
                  <c:v>0.99712224526098503</c:v>
                </c:pt>
                <c:pt idx="21">
                  <c:v>0.99691942478070805</c:v>
                </c:pt>
                <c:pt idx="22">
                  <c:v>0.99665537547619798</c:v>
                </c:pt>
                <c:pt idx="23">
                  <c:v>0.99643342098834797</c:v>
                </c:pt>
                <c:pt idx="24">
                  <c:v>0.99616937168383701</c:v>
                </c:pt>
                <c:pt idx="25">
                  <c:v>0.99586577876367499</c:v>
                </c:pt>
                <c:pt idx="26">
                  <c:v>0.99556091024300797</c:v>
                </c:pt>
                <c:pt idx="27">
                  <c:v>0.99525859292335095</c:v>
                </c:pt>
                <c:pt idx="28">
                  <c:v>0.99497413401076196</c:v>
                </c:pt>
                <c:pt idx="29">
                  <c:v>0.99465013148252202</c:v>
                </c:pt>
                <c:pt idx="30">
                  <c:v>0.99428403413762101</c:v>
                </c:pt>
                <c:pt idx="31">
                  <c:v>0.99394089760180804</c:v>
                </c:pt>
                <c:pt idx="32">
                  <c:v>0.993555666249333</c:v>
                </c:pt>
                <c:pt idx="33">
                  <c:v>0.99321125411301503</c:v>
                </c:pt>
                <c:pt idx="34">
                  <c:v>0.99284643236861803</c:v>
                </c:pt>
                <c:pt idx="35">
                  <c:v>0.99246120101614299</c:v>
                </c:pt>
                <c:pt idx="36">
                  <c:v>0.99203553312766402</c:v>
                </c:pt>
                <c:pt idx="37">
                  <c:v>0.99158920051100496</c:v>
                </c:pt>
                <c:pt idx="38">
                  <c:v>0.99118406979065399</c:v>
                </c:pt>
                <c:pt idx="39">
                  <c:v>0.99075903970242796</c:v>
                </c:pt>
                <c:pt idx="40">
                  <c:v>0.99027137762941098</c:v>
                </c:pt>
                <c:pt idx="41">
                  <c:v>0.98976534690912399</c:v>
                </c:pt>
                <c:pt idx="42">
                  <c:v>0.98925918862878703</c:v>
                </c:pt>
                <c:pt idx="43">
                  <c:v>0.98877165411582102</c:v>
                </c:pt>
                <c:pt idx="44">
                  <c:v>0.98824572402765698</c:v>
                </c:pt>
                <c:pt idx="45">
                  <c:v>0.98769836385101195</c:v>
                </c:pt>
                <c:pt idx="46">
                  <c:v>0.98713123186654095</c:v>
                </c:pt>
                <c:pt idx="47">
                  <c:v>0.98656256916146401</c:v>
                </c:pt>
                <c:pt idx="48">
                  <c:v>0.98599530961694404</c:v>
                </c:pt>
                <c:pt idx="49">
                  <c:v>0.98540827826459698</c:v>
                </c:pt>
                <c:pt idx="50">
                  <c:v>0.984779917455891</c:v>
                </c:pt>
                <c:pt idx="51">
                  <c:v>0.98409045538300199</c:v>
                </c:pt>
                <c:pt idx="52">
                  <c:v>0.98342229583854501</c:v>
                </c:pt>
                <c:pt idx="53">
                  <c:v>0.98277263250140801</c:v>
                </c:pt>
                <c:pt idx="54">
                  <c:v>0.98210460051700099</c:v>
                </c:pt>
                <c:pt idx="55">
                  <c:v>0.98141513844411199</c:v>
                </c:pt>
                <c:pt idx="56">
                  <c:v>0.98066597826759405</c:v>
                </c:pt>
                <c:pt idx="57">
                  <c:v>0.97991541493052103</c:v>
                </c:pt>
                <c:pt idx="58">
                  <c:v>0.97916625475400298</c:v>
                </c:pt>
                <c:pt idx="59">
                  <c:v>0.97839566448900395</c:v>
                </c:pt>
                <c:pt idx="60">
                  <c:v>0.97760530241617905</c:v>
                </c:pt>
                <c:pt idx="61">
                  <c:v>0.97675383907917002</c:v>
                </c:pt>
                <c:pt idx="62">
                  <c:v>0.97592214754998596</c:v>
                </c:pt>
                <c:pt idx="63">
                  <c:v>0.97509198674140796</c:v>
                </c:pt>
                <c:pt idx="64">
                  <c:v>0.97424052340439904</c:v>
                </c:pt>
                <c:pt idx="65">
                  <c:v>0.97341036259582103</c:v>
                </c:pt>
                <c:pt idx="66">
                  <c:v>0.97253887233088598</c:v>
                </c:pt>
                <c:pt idx="67">
                  <c:v>0.97166610646544505</c:v>
                </c:pt>
                <c:pt idx="68">
                  <c:v>0.97073491809688095</c:v>
                </c:pt>
                <c:pt idx="69">
                  <c:v>0.96982235349568802</c:v>
                </c:pt>
                <c:pt idx="70">
                  <c:v>0.96888976196656795</c:v>
                </c:pt>
                <c:pt idx="71">
                  <c:v>0.967957170437448</c:v>
                </c:pt>
                <c:pt idx="72">
                  <c:v>0.96704600899681004</c:v>
                </c:pt>
                <c:pt idx="73">
                  <c:v>0.96607361873193798</c:v>
                </c:pt>
                <c:pt idx="74">
                  <c:v>0.96514115476286899</c:v>
                </c:pt>
                <c:pt idx="75">
                  <c:v>0.96418866386587299</c:v>
                </c:pt>
                <c:pt idx="76">
                  <c:v>0.96315517233681702</c:v>
                </c:pt>
                <c:pt idx="77">
                  <c:v>0.96218150647143996</c:v>
                </c:pt>
                <c:pt idx="78">
                  <c:v>0.96120911620656801</c:v>
                </c:pt>
                <c:pt idx="79">
                  <c:v>0.96021542341326505</c:v>
                </c:pt>
                <c:pt idx="80">
                  <c:v>0.95924303314839299</c:v>
                </c:pt>
                <c:pt idx="81">
                  <c:v>0.95812854098727596</c:v>
                </c:pt>
                <c:pt idx="82">
                  <c:v>0.95719607701820697</c:v>
                </c:pt>
                <c:pt idx="83">
                  <c:v>0.95624358612121096</c:v>
                </c:pt>
                <c:pt idx="84">
                  <c:v>0.95529122278426604</c:v>
                </c:pt>
                <c:pt idx="85">
                  <c:v>0.95441973251932999</c:v>
                </c:pt>
                <c:pt idx="86">
                  <c:v>0.95346736918238495</c:v>
                </c:pt>
                <c:pt idx="87">
                  <c:v>0.95241257512489697</c:v>
                </c:pt>
                <c:pt idx="88">
                  <c:v>0.951379083595841</c:v>
                </c:pt>
                <c:pt idx="89">
                  <c:v>0.95040669333096905</c:v>
                </c:pt>
                <c:pt idx="90">
                  <c:v>0.949434303066097</c:v>
                </c:pt>
                <c:pt idx="91">
                  <c:v>0.94844073783284399</c:v>
                </c:pt>
                <c:pt idx="92">
                  <c:v>0.94746834756797205</c:v>
                </c:pt>
                <c:pt idx="93">
                  <c:v>0.94649455414254502</c:v>
                </c:pt>
                <c:pt idx="94">
                  <c:v>0.94554219080559898</c:v>
                </c:pt>
                <c:pt idx="95">
                  <c:v>0.94456980054072703</c:v>
                </c:pt>
                <c:pt idx="96">
                  <c:v>0.94361730964373103</c:v>
                </c:pt>
                <c:pt idx="97">
                  <c:v>0.94266494630678599</c:v>
                </c:pt>
                <c:pt idx="98">
                  <c:v>0.94173235477766604</c:v>
                </c:pt>
                <c:pt idx="99">
                  <c:v>0.94086099207278096</c:v>
                </c:pt>
                <c:pt idx="100">
                  <c:v>0.939928400543661</c:v>
                </c:pt>
                <c:pt idx="101">
                  <c:v>0.93899593657459202</c:v>
                </c:pt>
                <c:pt idx="102">
                  <c:v>0.93808464757390397</c:v>
                </c:pt>
                <c:pt idx="103">
                  <c:v>0.937253083604771</c:v>
                </c:pt>
                <c:pt idx="104">
                  <c:v>0.93638159333983495</c:v>
                </c:pt>
                <c:pt idx="105">
                  <c:v>0.935571331899133</c:v>
                </c:pt>
                <c:pt idx="106">
                  <c:v>0.93478096982630798</c:v>
                </c:pt>
                <c:pt idx="107">
                  <c:v>0.93394940585717501</c:v>
                </c:pt>
                <c:pt idx="108">
                  <c:v>0.93307791559223896</c:v>
                </c:pt>
                <c:pt idx="109">
                  <c:v>0.93226765415153701</c:v>
                </c:pt>
                <c:pt idx="110">
                  <c:v>0.93145739271083605</c:v>
                </c:pt>
                <c:pt idx="111">
                  <c:v>0.93070682937376303</c:v>
                </c:pt>
                <c:pt idx="112">
                  <c:v>0.929936239108764</c:v>
                </c:pt>
                <c:pt idx="113">
                  <c:v>0.92910607830018599</c:v>
                </c:pt>
                <c:pt idx="114">
                  <c:v>0.92819351369899294</c:v>
                </c:pt>
                <c:pt idx="115">
                  <c:v>0.92752535415453496</c:v>
                </c:pt>
                <c:pt idx="116">
                  <c:v>0.92709892090575297</c:v>
                </c:pt>
                <c:pt idx="117">
                  <c:v>0.92636966009711097</c:v>
                </c:pt>
                <c:pt idx="118">
                  <c:v>0.92564039928846997</c:v>
                </c:pt>
                <c:pt idx="119">
                  <c:v>0.92495093721558097</c:v>
                </c:pt>
                <c:pt idx="120">
                  <c:v>0.92426147514269197</c:v>
                </c:pt>
                <c:pt idx="121">
                  <c:v>0.92359331559823399</c:v>
                </c:pt>
                <c:pt idx="122">
                  <c:v>0.92292375289322204</c:v>
                </c:pt>
                <c:pt idx="123">
                  <c:v>0.92231682217299804</c:v>
                </c:pt>
                <c:pt idx="124">
                  <c:v>0.92172826010004505</c:v>
                </c:pt>
                <c:pt idx="125">
                  <c:v>0.92118089992340002</c:v>
                </c:pt>
                <c:pt idx="126">
                  <c:v>0.92063366730680596</c:v>
                </c:pt>
                <c:pt idx="127">
                  <c:v>0.92004650839440805</c:v>
                </c:pt>
                <c:pt idx="128">
                  <c:v>0.91947937640993704</c:v>
                </c:pt>
                <c:pt idx="129">
                  <c:v>0.91895191560116796</c:v>
                </c:pt>
                <c:pt idx="130">
                  <c:v>0.91844588488088097</c:v>
                </c:pt>
                <c:pt idx="131">
                  <c:v>0.91793832343998805</c:v>
                </c:pt>
                <c:pt idx="132">
                  <c:v>0.91743229271970095</c:v>
                </c:pt>
                <c:pt idx="133">
                  <c:v>0.91696606073516695</c:v>
                </c:pt>
                <c:pt idx="134">
                  <c:v>0.91643859992639798</c:v>
                </c:pt>
                <c:pt idx="135">
                  <c:v>0.91611446983810696</c:v>
                </c:pt>
                <c:pt idx="136">
                  <c:v>0.91564823785357297</c:v>
                </c:pt>
                <c:pt idx="137">
                  <c:v>0.91520190523691403</c:v>
                </c:pt>
                <c:pt idx="138">
                  <c:v>0.914776875148687</c:v>
                </c:pt>
                <c:pt idx="139">
                  <c:v>0.91439164379621196</c:v>
                </c:pt>
                <c:pt idx="140">
                  <c:v>0.91396648614793496</c:v>
                </c:pt>
                <c:pt idx="141">
                  <c:v>0.91356135542758499</c:v>
                </c:pt>
                <c:pt idx="142">
                  <c:v>0.91317612407510995</c:v>
                </c:pt>
                <c:pt idx="143">
                  <c:v>0.91283069145838802</c:v>
                </c:pt>
                <c:pt idx="144">
                  <c:v>0.91252799145857899</c:v>
                </c:pt>
                <c:pt idx="145">
                  <c:v>0.91218243128180598</c:v>
                </c:pt>
                <c:pt idx="146">
                  <c:v>0.91187832812144198</c:v>
                </c:pt>
                <c:pt idx="147">
                  <c:v>0.91157409740102802</c:v>
                </c:pt>
                <c:pt idx="148">
                  <c:v>0.91127126984116902</c:v>
                </c:pt>
                <c:pt idx="149">
                  <c:v>0.91102814038493796</c:v>
                </c:pt>
                <c:pt idx="150">
                  <c:v>0.91074393659245001</c:v>
                </c:pt>
                <c:pt idx="151">
                  <c:v>0.91045960523991198</c:v>
                </c:pt>
                <c:pt idx="152">
                  <c:v>0.91017667704792904</c:v>
                </c:pt>
                <c:pt idx="153">
                  <c:v>0.90993354759169798</c:v>
                </c:pt>
                <c:pt idx="154">
                  <c:v>0.90973034443126999</c:v>
                </c:pt>
                <c:pt idx="155">
                  <c:v>0.90946731560716298</c:v>
                </c:pt>
                <c:pt idx="156">
                  <c:v>0.90926398488668503</c:v>
                </c:pt>
                <c:pt idx="157">
                  <c:v>0.90908208425468895</c:v>
                </c:pt>
                <c:pt idx="158">
                  <c:v>0.90890018362269298</c:v>
                </c:pt>
                <c:pt idx="159">
                  <c:v>0.90869685290221403</c:v>
                </c:pt>
                <c:pt idx="160">
                  <c:v>0.90851482471016698</c:v>
                </c:pt>
                <c:pt idx="161">
                  <c:v>0.90835282344604695</c:v>
                </c:pt>
                <c:pt idx="162">
                  <c:v>0.90823062091768003</c:v>
                </c:pt>
                <c:pt idx="163">
                  <c:v>0.90808839146138498</c:v>
                </c:pt>
                <c:pt idx="164">
                  <c:v>0.90792639019726495</c:v>
                </c:pt>
                <c:pt idx="165">
                  <c:v>0.90778416074097101</c:v>
                </c:pt>
                <c:pt idx="166">
                  <c:v>0.90764346200528201</c:v>
                </c:pt>
                <c:pt idx="167">
                  <c:v>0.90750136010903804</c:v>
                </c:pt>
                <c:pt idx="168">
                  <c:v>0.90737903002062004</c:v>
                </c:pt>
                <c:pt idx="169">
                  <c:v>0.90727813002068403</c:v>
                </c:pt>
                <c:pt idx="170">
                  <c:v>0.90715592749231599</c:v>
                </c:pt>
                <c:pt idx="171">
                  <c:v>0.90705489993232902</c:v>
                </c:pt>
                <c:pt idx="172">
                  <c:v>0.90695399993239301</c:v>
                </c:pt>
                <c:pt idx="173">
                  <c:v>0.906853099932457</c:v>
                </c:pt>
                <c:pt idx="174">
                  <c:v>0.90675066921191505</c:v>
                </c:pt>
                <c:pt idx="175">
                  <c:v>0.90666966857985498</c:v>
                </c:pt>
                <c:pt idx="176">
                  <c:v>0.90658866794779502</c:v>
                </c:pt>
                <c:pt idx="177">
                  <c:v>0.90650766731573496</c:v>
                </c:pt>
                <c:pt idx="178">
                  <c:v>0.90636543785944002</c:v>
                </c:pt>
                <c:pt idx="179">
                  <c:v>0.90630573975581197</c:v>
                </c:pt>
                <c:pt idx="180">
                  <c:v>0.90622473912375201</c:v>
                </c:pt>
                <c:pt idx="181">
                  <c:v>0.90616363785956799</c:v>
                </c:pt>
                <c:pt idx="182">
                  <c:v>0.90612243596326003</c:v>
                </c:pt>
                <c:pt idx="183">
                  <c:v>0.90606273785963098</c:v>
                </c:pt>
                <c:pt idx="184">
                  <c:v>0.90598160966752095</c:v>
                </c:pt>
                <c:pt idx="185">
                  <c:v>0.90589920587490602</c:v>
                </c:pt>
                <c:pt idx="186">
                  <c:v>0.90585940713915403</c:v>
                </c:pt>
                <c:pt idx="187">
                  <c:v>0.90581820524284595</c:v>
                </c:pt>
                <c:pt idx="188">
                  <c:v>0.90575850713921702</c:v>
                </c:pt>
                <c:pt idx="189">
                  <c:v>0.905697405875033</c:v>
                </c:pt>
                <c:pt idx="190">
                  <c:v>0.90561627768292297</c:v>
                </c:pt>
                <c:pt idx="191">
                  <c:v>0.90559637831504702</c:v>
                </c:pt>
                <c:pt idx="192">
                  <c:v>0.90551537768298596</c:v>
                </c:pt>
                <c:pt idx="193">
                  <c:v>0.90551537768298596</c:v>
                </c:pt>
                <c:pt idx="194">
                  <c:v>0.90545427641880305</c:v>
                </c:pt>
                <c:pt idx="195">
                  <c:v>0.90539317515461903</c:v>
                </c:pt>
                <c:pt idx="196">
                  <c:v>0.90537327578674198</c:v>
                </c:pt>
                <c:pt idx="197">
                  <c:v>0.90533207389043502</c:v>
                </c:pt>
                <c:pt idx="198">
                  <c:v>0.90529227515468202</c:v>
                </c:pt>
                <c:pt idx="199">
                  <c:v>0.90529227515468202</c:v>
                </c:pt>
                <c:pt idx="200">
                  <c:v>0.90525094569832398</c:v>
                </c:pt>
                <c:pt idx="201">
                  <c:v>0.90521114696257199</c:v>
                </c:pt>
                <c:pt idx="202">
                  <c:v>0.90515004569838797</c:v>
                </c:pt>
                <c:pt idx="203">
                  <c:v>0.90513014633051203</c:v>
                </c:pt>
                <c:pt idx="204">
                  <c:v>0.90508894443420396</c:v>
                </c:pt>
                <c:pt idx="205">
                  <c:v>0.90504914569845196</c:v>
                </c:pt>
                <c:pt idx="206">
                  <c:v>0.905007943802144</c:v>
                </c:pt>
                <c:pt idx="207">
                  <c:v>0.90490691624215802</c:v>
                </c:pt>
                <c:pt idx="208">
                  <c:v>0.90488701687428097</c:v>
                </c:pt>
                <c:pt idx="209">
                  <c:v>0.90486571434584995</c:v>
                </c:pt>
                <c:pt idx="210">
                  <c:v>0.90482591561009795</c:v>
                </c:pt>
                <c:pt idx="211">
                  <c:v>0.90478471371378999</c:v>
                </c:pt>
                <c:pt idx="212">
                  <c:v>0.904744914978038</c:v>
                </c:pt>
                <c:pt idx="213">
                  <c:v>0.90468381371385398</c:v>
                </c:pt>
                <c:pt idx="214">
                  <c:v>0.90460281308179402</c:v>
                </c:pt>
                <c:pt idx="215">
                  <c:v>0.90456301434604103</c:v>
                </c:pt>
                <c:pt idx="216">
                  <c:v>0.90454158425755904</c:v>
                </c:pt>
                <c:pt idx="217">
                  <c:v>0.90450178552180704</c:v>
                </c:pt>
                <c:pt idx="218">
                  <c:v>0.90446058362549897</c:v>
                </c:pt>
                <c:pt idx="219">
                  <c:v>0.90439948236131495</c:v>
                </c:pt>
                <c:pt idx="220">
                  <c:v>0.90435968362556296</c:v>
                </c:pt>
                <c:pt idx="221">
                  <c:v>0.90429858236137906</c:v>
                </c:pt>
                <c:pt idx="222">
                  <c:v>0.90425878362562595</c:v>
                </c:pt>
                <c:pt idx="223">
                  <c:v>0.90421745416926802</c:v>
                </c:pt>
                <c:pt idx="224">
                  <c:v>0.90417765543351603</c:v>
                </c:pt>
                <c:pt idx="225">
                  <c:v>0.90413645353720795</c:v>
                </c:pt>
                <c:pt idx="226">
                  <c:v>0.90407535227302505</c:v>
                </c:pt>
                <c:pt idx="227">
                  <c:v>0.90403555353727205</c:v>
                </c:pt>
                <c:pt idx="228">
                  <c:v>0.90397445227308904</c:v>
                </c:pt>
                <c:pt idx="229">
                  <c:v>0.90391335100890402</c:v>
                </c:pt>
                <c:pt idx="230">
                  <c:v>0.90387355227315203</c:v>
                </c:pt>
                <c:pt idx="231">
                  <c:v>0.90381232344891704</c:v>
                </c:pt>
                <c:pt idx="232">
                  <c:v>0.90375122218473403</c:v>
                </c:pt>
                <c:pt idx="233">
                  <c:v>0.903589220920614</c:v>
                </c:pt>
                <c:pt idx="234">
                  <c:v>0.90354942218486101</c:v>
                </c:pt>
                <c:pt idx="235">
                  <c:v>0.90350822028855404</c:v>
                </c:pt>
                <c:pt idx="236">
                  <c:v>0.90352811965642998</c:v>
                </c:pt>
                <c:pt idx="237">
                  <c:v>0.90342709209644301</c:v>
                </c:pt>
                <c:pt idx="238">
                  <c:v>0.90336599083225899</c:v>
                </c:pt>
                <c:pt idx="239">
                  <c:v>0.90330629272862994</c:v>
                </c:pt>
                <c:pt idx="240">
                  <c:v>0.90322529209657099</c:v>
                </c:pt>
                <c:pt idx="241">
                  <c:v>0.90310296200815199</c:v>
                </c:pt>
                <c:pt idx="242">
                  <c:v>0.90304186074396897</c:v>
                </c:pt>
                <c:pt idx="243">
                  <c:v>0.90279885884778799</c:v>
                </c:pt>
                <c:pt idx="244">
                  <c:v>0.90275906011203599</c:v>
                </c:pt>
                <c:pt idx="245">
                  <c:v>0.90271773065567795</c:v>
                </c:pt>
                <c:pt idx="246">
                  <c:v>0.90269783128780201</c:v>
                </c:pt>
                <c:pt idx="247">
                  <c:v>0.90273763002355401</c:v>
                </c:pt>
                <c:pt idx="248">
                  <c:v>0.90255572939155804</c:v>
                </c:pt>
                <c:pt idx="249">
                  <c:v>0.90245482939162103</c:v>
                </c:pt>
                <c:pt idx="250">
                  <c:v>0.90235380183163405</c:v>
                </c:pt>
                <c:pt idx="251">
                  <c:v>0.90225149867114296</c:v>
                </c:pt>
                <c:pt idx="252">
                  <c:v>0.90215059867120695</c:v>
                </c:pt>
                <c:pt idx="253">
                  <c:v>0.90202826858278895</c:v>
                </c:pt>
                <c:pt idx="254">
                  <c:v>0.90194726795072899</c:v>
                </c:pt>
                <c:pt idx="255">
                  <c:v>0.90184636795079198</c:v>
                </c:pt>
                <c:pt idx="256">
                  <c:v>0.90174546795085597</c:v>
                </c:pt>
                <c:pt idx="257">
                  <c:v>0.90164444039086999</c:v>
                </c:pt>
                <c:pt idx="258">
                  <c:v>0.90152223786250196</c:v>
                </c:pt>
                <c:pt idx="259">
                  <c:v>0.90140003533413404</c:v>
                </c:pt>
                <c:pt idx="260">
                  <c:v>0.90129900777414695</c:v>
                </c:pt>
                <c:pt idx="261">
                  <c:v>0.901178208406335</c:v>
                </c:pt>
                <c:pt idx="262">
                  <c:v>0.90103610651009103</c:v>
                </c:pt>
                <c:pt idx="263">
                  <c:v>0.90091377642167303</c:v>
                </c:pt>
                <c:pt idx="264">
                  <c:v>0.90077167452542894</c:v>
                </c:pt>
                <c:pt idx="265">
                  <c:v>0.90065087515761699</c:v>
                </c:pt>
                <c:pt idx="266">
                  <c:v>0.90046884696556895</c:v>
                </c:pt>
                <c:pt idx="267">
                  <c:v>0.90030684570144903</c:v>
                </c:pt>
                <c:pt idx="268">
                  <c:v>0.90016461624515498</c:v>
                </c:pt>
                <c:pt idx="269">
                  <c:v>0.90004241371678695</c:v>
                </c:pt>
                <c:pt idx="270">
                  <c:v>0.89988041245266703</c:v>
                </c:pt>
                <c:pt idx="271">
                  <c:v>0.89969838426062099</c:v>
                </c:pt>
                <c:pt idx="272">
                  <c:v>0.89953638299649996</c:v>
                </c:pt>
                <c:pt idx="273">
                  <c:v>0.89937425417232997</c:v>
                </c:pt>
                <c:pt idx="274">
                  <c:v>0.89919095037977803</c:v>
                </c:pt>
                <c:pt idx="275">
                  <c:v>0.89900892218773099</c:v>
                </c:pt>
                <c:pt idx="276">
                  <c:v>0.89884692092361096</c:v>
                </c:pt>
                <c:pt idx="277">
                  <c:v>0.89866489273156502</c:v>
                </c:pt>
                <c:pt idx="278">
                  <c:v>0.89846168957113703</c:v>
                </c:pt>
                <c:pt idx="279">
                  <c:v>0.89825976201121405</c:v>
                </c:pt>
                <c:pt idx="280">
                  <c:v>0.89805643129073598</c:v>
                </c:pt>
                <c:pt idx="281">
                  <c:v>0.89783332876243105</c:v>
                </c:pt>
                <c:pt idx="282">
                  <c:v>0.89761009867407704</c:v>
                </c:pt>
                <c:pt idx="283">
                  <c:v>0.89740829867420502</c:v>
                </c:pt>
                <c:pt idx="284">
                  <c:v>0.89718506858585001</c:v>
                </c:pt>
                <c:pt idx="285">
                  <c:v>0.89694193912961995</c:v>
                </c:pt>
                <c:pt idx="286">
                  <c:v>0.896657735337132</c:v>
                </c:pt>
                <c:pt idx="287">
                  <c:v>0.89643450524877699</c:v>
                </c:pt>
                <c:pt idx="288">
                  <c:v>0.89619137579254704</c:v>
                </c:pt>
                <c:pt idx="289">
                  <c:v>0.89594837389636595</c:v>
                </c:pt>
                <c:pt idx="290">
                  <c:v>0.89570524444013599</c:v>
                </c:pt>
                <c:pt idx="291">
                  <c:v>0.89544221561602899</c:v>
                </c:pt>
                <c:pt idx="292">
                  <c:v>0.89515788426349097</c:v>
                </c:pt>
                <c:pt idx="293">
                  <c:v>0.89487508363155799</c:v>
                </c:pt>
                <c:pt idx="294">
                  <c:v>0.89457085291114402</c:v>
                </c:pt>
                <c:pt idx="295">
                  <c:v>0.89426662219072905</c:v>
                </c:pt>
                <c:pt idx="296">
                  <c:v>0.89394249210243903</c:v>
                </c:pt>
                <c:pt idx="297">
                  <c:v>0.89361836201414802</c:v>
                </c:pt>
                <c:pt idx="298">
                  <c:v>0.89331413129373305</c:v>
                </c:pt>
                <c:pt idx="299">
                  <c:v>0.89297022939761705</c:v>
                </c:pt>
                <c:pt idx="300">
                  <c:v>0.89266599867720198</c:v>
                </c:pt>
                <c:pt idx="301">
                  <c:v>0.89219963913261702</c:v>
                </c:pt>
                <c:pt idx="302">
                  <c:v>0.89199643597218903</c:v>
                </c:pt>
                <c:pt idx="303">
                  <c:v>0.89163250714814601</c:v>
                </c:pt>
                <c:pt idx="304">
                  <c:v>0.89126717516354803</c:v>
                </c:pt>
                <c:pt idx="305">
                  <c:v>0.89096294444313395</c:v>
                </c:pt>
                <c:pt idx="306">
                  <c:v>0.89053791435490703</c:v>
                </c:pt>
                <c:pt idx="307">
                  <c:v>0.89013278363455595</c:v>
                </c:pt>
                <c:pt idx="308">
                  <c:v>0.88974755228208202</c:v>
                </c:pt>
                <c:pt idx="309">
                  <c:v>0.889301092105372</c:v>
                </c:pt>
                <c:pt idx="310">
                  <c:v>0.88889596138502203</c:v>
                </c:pt>
                <c:pt idx="311">
                  <c:v>0.88846952813623903</c:v>
                </c:pt>
                <c:pt idx="312">
                  <c:v>0.88806439741588905</c:v>
                </c:pt>
                <c:pt idx="313">
                  <c:v>0.88763936732766202</c:v>
                </c:pt>
                <c:pt idx="314">
                  <c:v>0.88717300778307695</c:v>
                </c:pt>
                <c:pt idx="315">
                  <c:v>0.88670677579854196</c:v>
                </c:pt>
                <c:pt idx="316">
                  <c:v>0.88624054381400696</c:v>
                </c:pt>
                <c:pt idx="317">
                  <c:v>0.88577431182947297</c:v>
                </c:pt>
                <c:pt idx="318">
                  <c:v>0.88528805291701096</c:v>
                </c:pt>
                <c:pt idx="319">
                  <c:v>0.88480192156460102</c:v>
                </c:pt>
                <c:pt idx="320">
                  <c:v>0.88429589084431404</c:v>
                </c:pt>
                <c:pt idx="321">
                  <c:v>0.88374853066766901</c:v>
                </c:pt>
                <c:pt idx="322">
                  <c:v>0.88322119741895</c:v>
                </c:pt>
                <c:pt idx="323">
                  <c:v>0.88267383724230497</c:v>
                </c:pt>
                <c:pt idx="324">
                  <c:v>0.882106577697784</c:v>
                </c:pt>
                <c:pt idx="325">
                  <c:v>0.88157924444906499</c:v>
                </c:pt>
                <c:pt idx="326">
                  <c:v>0.88097078300823595</c:v>
                </c:pt>
                <c:pt idx="327">
                  <c:v>0.88034254975958104</c:v>
                </c:pt>
                <c:pt idx="328">
                  <c:v>0.87953216075882901</c:v>
                </c:pt>
                <c:pt idx="329">
                  <c:v>0.87894512940648195</c:v>
                </c:pt>
                <c:pt idx="330">
                  <c:v>0.87837646670140601</c:v>
                </c:pt>
                <c:pt idx="331">
                  <c:v>0.87774950905325599</c:v>
                </c:pt>
                <c:pt idx="332">
                  <c:v>0.87718097390823002</c:v>
                </c:pt>
                <c:pt idx="333">
                  <c:v>0.87653271373164798</c:v>
                </c:pt>
                <c:pt idx="334">
                  <c:v>0.87572245229094703</c:v>
                </c:pt>
                <c:pt idx="335">
                  <c:v>0.87497188895387401</c:v>
                </c:pt>
                <c:pt idx="336">
                  <c:v>0.87420282940948002</c:v>
                </c:pt>
                <c:pt idx="337">
                  <c:v>0.87339103724817302</c:v>
                </c:pt>
                <c:pt idx="338">
                  <c:v>0.87258077580747095</c:v>
                </c:pt>
                <c:pt idx="339">
                  <c:v>0.87172931247046204</c:v>
                </c:pt>
                <c:pt idx="340">
                  <c:v>0.87085782220552599</c:v>
                </c:pt>
                <c:pt idx="341">
                  <c:v>0.87002766139694798</c:v>
                </c:pt>
                <c:pt idx="342">
                  <c:v>0.86913499616363099</c:v>
                </c:pt>
                <c:pt idx="343">
                  <c:v>0.86822370716294295</c:v>
                </c:pt>
                <c:pt idx="344">
                  <c:v>0.86727134382599802</c:v>
                </c:pt>
                <c:pt idx="345">
                  <c:v>0.86629755040057099</c:v>
                </c:pt>
                <c:pt idx="346">
                  <c:v>0.86530526076782199</c:v>
                </c:pt>
                <c:pt idx="347">
                  <c:v>0.86423056734245796</c:v>
                </c:pt>
                <c:pt idx="348">
                  <c:v>0.86313597454921898</c:v>
                </c:pt>
                <c:pt idx="349">
                  <c:v>0.862001583020227</c:v>
                </c:pt>
                <c:pt idx="350">
                  <c:v>0.86082598959492695</c:v>
                </c:pt>
                <c:pt idx="351">
                  <c:v>0.85965026860957705</c:v>
                </c:pt>
                <c:pt idx="352">
                  <c:v>0.85843487644852401</c:v>
                </c:pt>
                <c:pt idx="353">
                  <c:v>0.85715685230268202</c:v>
                </c:pt>
                <c:pt idx="354">
                  <c:v>0.85581925761326205</c:v>
                </c:pt>
                <c:pt idx="355">
                  <c:v>0.85446163599591496</c:v>
                </c:pt>
                <c:pt idx="356">
                  <c:v>0.85302301374650902</c:v>
                </c:pt>
                <c:pt idx="357">
                  <c:v>0.851543189600794</c:v>
                </c:pt>
                <c:pt idx="358">
                  <c:v>0.84998236482302003</c:v>
                </c:pt>
                <c:pt idx="359">
                  <c:v>0.84836171438156704</c:v>
                </c:pt>
                <c:pt idx="360">
                  <c:v>0.846719888971732</c:v>
                </c:pt>
                <c:pt idx="361">
                  <c:v>0.84497703600191099</c:v>
                </c:pt>
                <c:pt idx="362">
                  <c:v>0.84317308176790495</c:v>
                </c:pt>
                <c:pt idx="363">
                  <c:v>0.84130802626971701</c:v>
                </c:pt>
                <c:pt idx="364">
                  <c:v>0.83934334637209695</c:v>
                </c:pt>
                <c:pt idx="365">
                  <c:v>0.83729639024191105</c:v>
                </c:pt>
                <c:pt idx="366">
                  <c:v>0.83516830591961499</c:v>
                </c:pt>
                <c:pt idx="367">
                  <c:v>0.83289811970107597</c:v>
                </c:pt>
                <c:pt idx="368">
                  <c:v>0.83054680529042602</c:v>
                </c:pt>
                <c:pt idx="369">
                  <c:v>0.82809459087983905</c:v>
                </c:pt>
                <c:pt idx="370">
                  <c:v>0.82552017394088495</c:v>
                </c:pt>
                <c:pt idx="371">
                  <c:v>0.82276372880988402</c:v>
                </c:pt>
                <c:pt idx="372">
                  <c:v>0.82002871376736497</c:v>
                </c:pt>
                <c:pt idx="373">
                  <c:v>0.81711026737224401</c:v>
                </c:pt>
                <c:pt idx="374">
                  <c:v>0.81400838962452104</c:v>
                </c:pt>
                <c:pt idx="375">
                  <c:v>0.81074591377323302</c:v>
                </c:pt>
                <c:pt idx="376">
                  <c:v>0.80736123539357696</c:v>
                </c:pt>
                <c:pt idx="377">
                  <c:v>0.80377322629344305</c:v>
                </c:pt>
                <c:pt idx="378">
                  <c:v>0.79994361845768402</c:v>
                </c:pt>
                <c:pt idx="379">
                  <c:v>0.79603147926925899</c:v>
                </c:pt>
                <c:pt idx="380">
                  <c:v>0.79191741252091197</c:v>
                </c:pt>
                <c:pt idx="381">
                  <c:v>0.78745944387644795</c:v>
                </c:pt>
                <c:pt idx="382">
                  <c:v>0.78287914514356605</c:v>
                </c:pt>
                <c:pt idx="383">
                  <c:v>0.77811554261813198</c:v>
                </c:pt>
                <c:pt idx="384">
                  <c:v>0.77311021379702305</c:v>
                </c:pt>
                <c:pt idx="385">
                  <c:v>0.767840580551302</c:v>
                </c:pt>
                <c:pt idx="386">
                  <c:v>0.76232781784935</c:v>
                </c:pt>
                <c:pt idx="387">
                  <c:v>0.75657192569116805</c:v>
                </c:pt>
                <c:pt idx="388">
                  <c:v>0.75061270281250803</c:v>
                </c:pt>
                <c:pt idx="389">
                  <c:v>0.74435077993403798</c:v>
                </c:pt>
                <c:pt idx="390">
                  <c:v>0.737743424438847</c:v>
                </c:pt>
                <c:pt idx="391">
                  <c:v>0.73093414138373303</c:v>
                </c:pt>
                <c:pt idx="392">
                  <c:v>0.72386042634395698</c:v>
                </c:pt>
                <c:pt idx="393">
                  <c:v>0.71658491130430801</c:v>
                </c:pt>
                <c:pt idx="394">
                  <c:v>0.70902506491212103</c:v>
                </c:pt>
                <c:pt idx="395">
                  <c:v>0.70132311662368996</c:v>
                </c:pt>
                <c:pt idx="396">
                  <c:v>0.69339934140745896</c:v>
                </c:pt>
                <c:pt idx="397">
                  <c:v>0.68529226239867802</c:v>
                </c:pt>
                <c:pt idx="398">
                  <c:v>0.67704295393360103</c:v>
                </c:pt>
                <c:pt idx="399">
                  <c:v>0.66867284610071298</c:v>
                </c:pt>
                <c:pt idx="400">
                  <c:v>0.66018193890001098</c:v>
                </c:pt>
                <c:pt idx="401">
                  <c:v>0.65160850034664497</c:v>
                </c:pt>
                <c:pt idx="402">
                  <c:v>0.64299526305752497</c:v>
                </c:pt>
                <c:pt idx="403">
                  <c:v>0.634380622607851</c:v>
                </c:pt>
                <c:pt idx="404">
                  <c:v>0.625767385318731</c:v>
                </c:pt>
                <c:pt idx="405">
                  <c:v>0.61717417495753801</c:v>
                </c:pt>
                <c:pt idx="406">
                  <c:v>0.60864193830047897</c:v>
                </c:pt>
                <c:pt idx="407">
                  <c:v>0.60019082983553096</c:v>
                </c:pt>
                <c:pt idx="408">
                  <c:v>0.59186052073839401</c:v>
                </c:pt>
                <c:pt idx="409">
                  <c:v>0.58359131290544197</c:v>
                </c:pt>
                <c:pt idx="410">
                  <c:v>0.575485637057215</c:v>
                </c:pt>
                <c:pt idx="411">
                  <c:v>0.56749922985619505</c:v>
                </c:pt>
                <c:pt idx="412">
                  <c:v>0.55965658283207598</c:v>
                </c:pt>
                <c:pt idx="413">
                  <c:v>0.55195463454364402</c:v>
                </c:pt>
                <c:pt idx="414">
                  <c:v>0.54435498941570504</c:v>
                </c:pt>
                <c:pt idx="415">
                  <c:v>0.53695714428763797</c:v>
                </c:pt>
                <c:pt idx="416">
                  <c:v>0.52966172988011295</c:v>
                </c:pt>
                <c:pt idx="417">
                  <c:v>0.522526913576152</c:v>
                </c:pt>
                <c:pt idx="418">
                  <c:v>0.51549452799273399</c:v>
                </c:pt>
                <c:pt idx="419">
                  <c:v>0.50858294177712804</c:v>
                </c:pt>
                <c:pt idx="420">
                  <c:v>0.50179355808989001</c:v>
                </c:pt>
                <c:pt idx="421">
                  <c:v>0.49508530259476302</c:v>
                </c:pt>
                <c:pt idx="422">
                  <c:v>0.48847781953952102</c:v>
                </c:pt>
                <c:pt idx="423">
                  <c:v>0.48195286783694502</c:v>
                </c:pt>
                <c:pt idx="424">
                  <c:v>0.47546631170956599</c:v>
                </c:pt>
                <c:pt idx="425">
                  <c:v>0.46906228693485302</c:v>
                </c:pt>
                <c:pt idx="426">
                  <c:v>0.46269793333584203</c:v>
                </c:pt>
                <c:pt idx="427">
                  <c:v>0.45635500982531302</c:v>
                </c:pt>
                <c:pt idx="428">
                  <c:v>0.45005175749048598</c:v>
                </c:pt>
                <c:pt idx="429">
                  <c:v>0.44374863271570902</c:v>
                </c:pt>
                <c:pt idx="430">
                  <c:v>0.43744538038088199</c:v>
                </c:pt>
                <c:pt idx="431">
                  <c:v>0.43114225560610497</c:v>
                </c:pt>
                <c:pt idx="432">
                  <c:v>0.42483900327127799</c:v>
                </c:pt>
                <c:pt idx="433">
                  <c:v>0.41851597912862498</c:v>
                </c:pt>
                <c:pt idx="434">
                  <c:v>0.41219295498597203</c:v>
                </c:pt>
                <c:pt idx="435">
                  <c:v>0.40582860138695998</c:v>
                </c:pt>
                <c:pt idx="436">
                  <c:v>0.39944434842007298</c:v>
                </c:pt>
                <c:pt idx="437">
                  <c:v>0.39300052490960802</c:v>
                </c:pt>
                <c:pt idx="438">
                  <c:v>0.386594969414289</c:v>
                </c:pt>
                <c:pt idx="439">
                  <c:v>0.37998901707965299</c:v>
                </c:pt>
                <c:pt idx="440">
                  <c:v>0.37348256158439802</c:v>
                </c:pt>
                <c:pt idx="441">
                  <c:v>0.366956206721267</c:v>
                </c:pt>
                <c:pt idx="442">
                  <c:v>0.36040995249025898</c:v>
                </c:pt>
                <c:pt idx="443">
                  <c:v>0.353803872595573</c:v>
                </c:pt>
                <c:pt idx="444">
                  <c:v>0.34719651710038102</c:v>
                </c:pt>
                <c:pt idx="445">
                  <c:v>0.34054795970888202</c:v>
                </c:pt>
                <c:pt idx="446">
                  <c:v>0.33388077855001203</c:v>
                </c:pt>
                <c:pt idx="447">
                  <c:v>0.32723362431906799</c:v>
                </c:pt>
                <c:pt idx="448">
                  <c:v>0.32066606755963001</c:v>
                </c:pt>
                <c:pt idx="449">
                  <c:v>0.314060115224994</c:v>
                </c:pt>
                <c:pt idx="450">
                  <c:v>0.30741143027344398</c:v>
                </c:pt>
                <c:pt idx="451">
                  <c:v>0.3007642760425</c:v>
                </c:pt>
                <c:pt idx="452">
                  <c:v>0.29419812244361698</c:v>
                </c:pt>
                <c:pt idx="453">
                  <c:v>0.28771156631623801</c:v>
                </c:pt>
                <c:pt idx="454">
                  <c:v>0.281246312717291</c:v>
                </c:pt>
                <c:pt idx="455">
                  <c:v>0.27486346291095898</c:v>
                </c:pt>
                <c:pt idx="456">
                  <c:v>0.26858023750405802</c:v>
                </c:pt>
                <c:pt idx="457">
                  <c:v>0.26219598453717102</c:v>
                </c:pt>
                <c:pt idx="458">
                  <c:v>0.25609619048287202</c:v>
                </c:pt>
                <c:pt idx="459">
                  <c:v>0.250117068236336</c:v>
                </c:pt>
                <c:pt idx="460">
                  <c:v>0.24431997418184601</c:v>
                </c:pt>
                <c:pt idx="461">
                  <c:v>0.23842198012742</c:v>
                </c:pt>
                <c:pt idx="462">
                  <c:v>0.23268739049766901</c:v>
                </c:pt>
                <c:pt idx="463">
                  <c:v>0.227073600235731</c:v>
                </c:pt>
                <c:pt idx="464">
                  <c:v>0.22166173753371601</c:v>
                </c:pt>
                <c:pt idx="465">
                  <c:v>0.216352305552243</c:v>
                </c:pt>
                <c:pt idx="466">
                  <c:v>0.211143646010655</c:v>
                </c:pt>
                <c:pt idx="467">
                  <c:v>0.20617824348534899</c:v>
                </c:pt>
                <c:pt idx="468">
                  <c:v>0.20135341213568</c:v>
                </c:pt>
                <c:pt idx="469">
                  <c:v>0.19671354285921999</c:v>
                </c:pt>
                <c:pt idx="470">
                  <c:v>0.19207214286215399</c:v>
                </c:pt>
                <c:pt idx="471">
                  <c:v>0.18761264349708401</c:v>
                </c:pt>
                <c:pt idx="472">
                  <c:v>0.18335660241254301</c:v>
                </c:pt>
                <c:pt idx="473">
                  <c:v>0.17926243503207201</c:v>
                </c:pt>
                <c:pt idx="474">
                  <c:v>0.17529059774001901</c:v>
                </c:pt>
                <c:pt idx="475">
                  <c:v>0.17148088927213601</c:v>
                </c:pt>
                <c:pt idx="476">
                  <c:v>0.167811879539942</c:v>
                </c:pt>
                <c:pt idx="477">
                  <c:v>0.164306274232423</c:v>
                </c:pt>
                <c:pt idx="478">
                  <c:v>0.160921595852768</c:v>
                </c:pt>
                <c:pt idx="479">
                  <c:v>0.15769891873723199</c:v>
                </c:pt>
                <c:pt idx="480">
                  <c:v>0.15459844415006399</c:v>
                </c:pt>
                <c:pt idx="481">
                  <c:v>0.15163879585863499</c:v>
                </c:pt>
                <c:pt idx="482">
                  <c:v>0.14880135009557399</c:v>
                </c:pt>
                <c:pt idx="483">
                  <c:v>0.14608623442093199</c:v>
                </c:pt>
                <c:pt idx="484">
                  <c:v>0.143511817481977</c:v>
                </c:pt>
                <c:pt idx="485">
                  <c:v>0.14103970370351501</c:v>
                </c:pt>
                <c:pt idx="486">
                  <c:v>0.13866848992498801</c:v>
                </c:pt>
                <c:pt idx="487">
                  <c:v>0.13639830370644901</c:v>
                </c:pt>
                <c:pt idx="488">
                  <c:v>0.13427021938415301</c:v>
                </c:pt>
                <c:pt idx="489">
                  <c:v>0.132243035061793</c:v>
                </c:pt>
                <c:pt idx="490">
                  <c:v>0.13029697893154399</c:v>
                </c:pt>
                <c:pt idx="491">
                  <c:v>0.12843332659391099</c:v>
                </c:pt>
                <c:pt idx="492">
                  <c:v>0.12664927172778201</c:v>
                </c:pt>
                <c:pt idx="493">
                  <c:v>0.12496752002214399</c:v>
                </c:pt>
                <c:pt idx="494">
                  <c:v>0.123365493348062</c:v>
                </c:pt>
                <c:pt idx="495">
                  <c:v>0.121825971098719</c:v>
                </c:pt>
                <c:pt idx="496">
                  <c:v>0.120346019392954</c:v>
                </c:pt>
                <c:pt idx="497">
                  <c:v>0.11894732343935099</c:v>
                </c:pt>
                <c:pt idx="498">
                  <c:v>0.117589701822004</c:v>
                </c:pt>
                <c:pt idx="499">
                  <c:v>0.116293181468841</c:v>
                </c:pt>
                <c:pt idx="500">
                  <c:v>0.11507638614723401</c:v>
                </c:pt>
                <c:pt idx="501">
                  <c:v>0.113900792721934</c:v>
                </c:pt>
                <c:pt idx="502">
                  <c:v>0.112746501825065</c:v>
                </c:pt>
                <c:pt idx="503">
                  <c:v>0.11167180839970201</c:v>
                </c:pt>
                <c:pt idx="504">
                  <c:v>0.11061841750277</c:v>
                </c:pt>
                <c:pt idx="505">
                  <c:v>0.109584925973714</c:v>
                </c:pt>
                <c:pt idx="506">
                  <c:v>0.108611132548286</c:v>
                </c:pt>
                <c:pt idx="507">
                  <c:v>0.10765864165128999</c:v>
                </c:pt>
                <c:pt idx="508">
                  <c:v>0.106706278314345</c:v>
                </c:pt>
                <c:pt idx="509">
                  <c:v>0.10581488868153301</c:v>
                </c:pt>
                <c:pt idx="510">
                  <c:v>0.10494352597664799</c:v>
                </c:pt>
                <c:pt idx="511">
                  <c:v>0.104133264535946</c:v>
                </c:pt>
                <c:pt idx="512">
                  <c:v>0.103321472374639</c:v>
                </c:pt>
                <c:pt idx="513">
                  <c:v>0.102511210933937</c:v>
                </c:pt>
                <c:pt idx="514">
                  <c:v>0.101720848861112</c:v>
                </c:pt>
                <c:pt idx="515">
                  <c:v>0.100970285524039</c:v>
                </c:pt>
                <c:pt idx="516">
                  <c:v>0.100241024715398</c:v>
                </c:pt>
                <c:pt idx="517">
                  <c:v>9.9491864538880107E-2</c:v>
                </c:pt>
                <c:pt idx="518">
                  <c:v>9.8741301201807005E-2</c:v>
                </c:pt>
                <c:pt idx="519">
                  <c:v>9.79921410252894E-2</c:v>
                </c:pt>
                <c:pt idx="520">
                  <c:v>9.7282779584524096E-2</c:v>
                </c:pt>
                <c:pt idx="521">
                  <c:v>9.6573418143758805E-2</c:v>
                </c:pt>
                <c:pt idx="522">
                  <c:v>9.5883956070869705E-2</c:v>
                </c:pt>
                <c:pt idx="523">
                  <c:v>9.5194493997980703E-2</c:v>
                </c:pt>
                <c:pt idx="524">
                  <c:v>9.4505031925091604E-2</c:v>
                </c:pt>
                <c:pt idx="525">
                  <c:v>9.3816973012757904E-2</c:v>
                </c:pt>
                <c:pt idx="526">
                  <c:v>9.3107611571992696E-2</c:v>
                </c:pt>
                <c:pt idx="527">
                  <c:v>9.2438048866979705E-2</c:v>
                </c:pt>
                <c:pt idx="528">
                  <c:v>9.1770016882572705E-2</c:v>
                </c:pt>
                <c:pt idx="529">
                  <c:v>9.1080554809683495E-2</c:v>
                </c:pt>
                <c:pt idx="530">
                  <c:v>9.04521940009783E-2</c:v>
                </c:pt>
                <c:pt idx="531">
                  <c:v>8.9803933824396998E-2</c:v>
                </c:pt>
                <c:pt idx="532">
                  <c:v>8.9175573015691803E-2</c:v>
                </c:pt>
                <c:pt idx="533">
                  <c:v>8.8506137870729404E-2</c:v>
                </c:pt>
                <c:pt idx="534">
                  <c:v>8.7837978326271798E-2</c:v>
                </c:pt>
                <c:pt idx="535">
                  <c:v>8.7189718149690301E-2</c:v>
                </c:pt>
                <c:pt idx="536">
                  <c:v>8.6561357340985107E-2</c:v>
                </c:pt>
                <c:pt idx="537">
                  <c:v>8.5933124092330407E-2</c:v>
                </c:pt>
                <c:pt idx="538">
                  <c:v>8.5324662651501404E-2</c:v>
                </c:pt>
                <c:pt idx="539">
                  <c:v>8.4696301842796196E-2</c:v>
                </c:pt>
                <c:pt idx="540">
                  <c:v>8.4048041666214796E-2</c:v>
                </c:pt>
                <c:pt idx="541">
                  <c:v>8.3419808417560096E-2</c:v>
                </c:pt>
                <c:pt idx="542">
                  <c:v>8.2791447608854998E-2</c:v>
                </c:pt>
                <c:pt idx="543">
                  <c:v>8.2202885535902007E-2</c:v>
                </c:pt>
                <c:pt idx="544">
                  <c:v>8.1576055447802706E-2</c:v>
                </c:pt>
                <c:pt idx="545">
                  <c:v>8.0967594006973703E-2</c:v>
                </c:pt>
                <c:pt idx="546">
                  <c:v>8.0400334462452303E-2</c:v>
                </c:pt>
                <c:pt idx="547">
                  <c:v>7.9792000581673794E-2</c:v>
                </c:pt>
                <c:pt idx="548">
                  <c:v>7.92034385087209E-2</c:v>
                </c:pt>
                <c:pt idx="549">
                  <c:v>7.8616279596323502E-2</c:v>
                </c:pt>
                <c:pt idx="550">
                  <c:v>7.8007945715544896E-2</c:v>
                </c:pt>
                <c:pt idx="551">
                  <c:v>7.7440686171023496E-2</c:v>
                </c:pt>
                <c:pt idx="552">
                  <c:v>7.6873426626502206E-2</c:v>
                </c:pt>
                <c:pt idx="553">
                  <c:v>7.6284992113599903E-2</c:v>
                </c:pt>
                <c:pt idx="554">
                  <c:v>7.5697833201202394E-2</c:v>
                </c:pt>
                <c:pt idx="555">
                  <c:v>7.5150600584607694E-2</c:v>
                </c:pt>
                <c:pt idx="556">
                  <c:v>7.4583341040086404E-2</c:v>
                </c:pt>
                <c:pt idx="557">
                  <c:v>7.4016209055615595E-2</c:v>
                </c:pt>
                <c:pt idx="558">
                  <c:v>7.3447546350538698E-2</c:v>
                </c:pt>
                <c:pt idx="559">
                  <c:v>7.2880286806017602E-2</c:v>
                </c:pt>
                <c:pt idx="560">
                  <c:v>7.2333054189422805E-2</c:v>
                </c:pt>
                <c:pt idx="561">
                  <c:v>7.1785694012777596E-2</c:v>
                </c:pt>
                <c:pt idx="562">
                  <c:v>7.1238461396182895E-2</c:v>
                </c:pt>
                <c:pt idx="563">
                  <c:v>7.0712403747969402E-2</c:v>
                </c:pt>
                <c:pt idx="564">
                  <c:v>7.0165171131374701E-2</c:v>
                </c:pt>
                <c:pt idx="565">
                  <c:v>6.9637710322605698E-2</c:v>
                </c:pt>
                <c:pt idx="566">
                  <c:v>6.9110377073887105E-2</c:v>
                </c:pt>
                <c:pt idx="567">
                  <c:v>6.8584446985724107E-2</c:v>
                </c:pt>
                <c:pt idx="568">
                  <c:v>6.8076885544831406E-2</c:v>
                </c:pt>
                <c:pt idx="569">
                  <c:v>6.7570854824544294E-2</c:v>
                </c:pt>
                <c:pt idx="570">
                  <c:v>6.7043394015775304E-2</c:v>
                </c:pt>
                <c:pt idx="571">
                  <c:v>6.65373632954884E-2</c:v>
                </c:pt>
                <c:pt idx="572">
                  <c:v>6.6009902486719396E-2</c:v>
                </c:pt>
                <c:pt idx="573">
                  <c:v>6.5503871766432506E-2</c:v>
                </c:pt>
                <c:pt idx="574">
                  <c:v>6.4996437885590105E-2</c:v>
                </c:pt>
                <c:pt idx="575">
                  <c:v>6.4510178973128801E-2</c:v>
                </c:pt>
                <c:pt idx="576">
                  <c:v>6.40041482528418E-2</c:v>
                </c:pt>
                <c:pt idx="577">
                  <c:v>6.3518016900431004E-2</c:v>
                </c:pt>
                <c:pt idx="578">
                  <c:v>6.3030354827414495E-2</c:v>
                </c:pt>
                <c:pt idx="579">
                  <c:v>6.2564122842879794E-2</c:v>
                </c:pt>
                <c:pt idx="580">
                  <c:v>6.2099294018900499E-2</c:v>
                </c:pt>
                <c:pt idx="581">
                  <c:v>6.1611631945883899E-2</c:v>
                </c:pt>
                <c:pt idx="582">
                  <c:v>6.1166702489780803E-2</c:v>
                </c:pt>
                <c:pt idx="583">
                  <c:v>6.068057113737E-2</c:v>
                </c:pt>
                <c:pt idx="584">
                  <c:v>6.0254137888587703E-2</c:v>
                </c:pt>
                <c:pt idx="585">
                  <c:v>5.98289802403104E-2</c:v>
                </c:pt>
                <c:pt idx="586">
                  <c:v>5.9382647623651898E-2</c:v>
                </c:pt>
                <c:pt idx="587">
                  <c:v>5.8957617535424903E-2</c:v>
                </c:pt>
                <c:pt idx="588">
                  <c:v>5.8471486183014197E-2</c:v>
                </c:pt>
                <c:pt idx="589">
                  <c:v>5.80648247420575E-2</c:v>
                </c:pt>
                <c:pt idx="590">
                  <c:v>5.7599995918078302E-2</c:v>
                </c:pt>
                <c:pt idx="591">
                  <c:v>5.7092562037235998E-2</c:v>
                </c:pt>
                <c:pt idx="592">
                  <c:v>5.66462294205776E-2</c:v>
                </c:pt>
                <c:pt idx="593">
                  <c:v>5.6262401228658297E-2</c:v>
                </c:pt>
                <c:pt idx="594">
                  <c:v>5.5835840419825498E-2</c:v>
                </c:pt>
                <c:pt idx="595">
                  <c:v>5.5450609067350998E-2</c:v>
                </c:pt>
                <c:pt idx="596">
                  <c:v>5.5065377714876497E-2</c:v>
                </c:pt>
                <c:pt idx="597">
                  <c:v>5.4640347626649599E-2</c:v>
                </c:pt>
                <c:pt idx="598">
                  <c:v>5.4235216906298803E-2</c:v>
                </c:pt>
                <c:pt idx="599">
                  <c:v>5.3808783657516498E-2</c:v>
                </c:pt>
                <c:pt idx="600">
                  <c:v>5.3383753569289601E-2</c:v>
                </c:pt>
                <c:pt idx="601">
                  <c:v>5.2958595921012097E-2</c:v>
                </c:pt>
                <c:pt idx="602">
                  <c:v>5.2593263936413802E-2</c:v>
                </c:pt>
                <c:pt idx="603">
                  <c:v>5.2208032583939197E-2</c:v>
                </c:pt>
                <c:pt idx="604">
                  <c:v>5.1802901863588498E-2</c:v>
                </c:pt>
                <c:pt idx="605">
                  <c:v>5.1397771143237701E-2</c:v>
                </c:pt>
                <c:pt idx="606">
                  <c:v>5.1012539790763298E-2</c:v>
                </c:pt>
                <c:pt idx="607">
                  <c:v>5.0627308438288499E-2</c:v>
                </c:pt>
                <c:pt idx="608">
                  <c:v>5.0242077085814102E-2</c:v>
                </c:pt>
                <c:pt idx="609">
                  <c:v>4.9856845733339497E-2</c:v>
                </c:pt>
                <c:pt idx="610">
                  <c:v>4.9451715012988701E-2</c:v>
                </c:pt>
                <c:pt idx="611">
                  <c:v>4.9087786188945701E-2</c:v>
                </c:pt>
                <c:pt idx="612">
                  <c:v>4.8722454204347398E-2</c:v>
                </c:pt>
                <c:pt idx="613">
                  <c:v>4.8357122219748902E-2</c:v>
                </c:pt>
                <c:pt idx="614">
                  <c:v>4.7993193395705902E-2</c:v>
                </c:pt>
                <c:pt idx="615">
                  <c:v>4.7607962043231401E-2</c:v>
                </c:pt>
                <c:pt idx="616">
                  <c:v>4.7262529426509103E-2</c:v>
                </c:pt>
                <c:pt idx="617">
                  <c:v>4.6898600602466103E-2</c:v>
                </c:pt>
                <c:pt idx="618">
                  <c:v>4.6452140425757203E-2</c:v>
                </c:pt>
                <c:pt idx="619">
                  <c:v>4.6088211601714203E-2</c:v>
                </c:pt>
                <c:pt idx="620">
                  <c:v>4.5762678352868E-2</c:v>
                </c:pt>
                <c:pt idx="621">
                  <c:v>4.5438675824627801E-2</c:v>
                </c:pt>
                <c:pt idx="622">
                  <c:v>4.51344451042133E-2</c:v>
                </c:pt>
                <c:pt idx="623">
                  <c:v>4.4790415648046498E-2</c:v>
                </c:pt>
                <c:pt idx="624">
                  <c:v>4.4527386823939703E-2</c:v>
                </c:pt>
                <c:pt idx="625">
                  <c:v>4.4223156103525202E-2</c:v>
                </c:pt>
                <c:pt idx="626">
                  <c:v>4.3818025383174398E-2</c:v>
                </c:pt>
                <c:pt idx="627">
                  <c:v>4.3371692766516E-2</c:v>
                </c:pt>
                <c:pt idx="628">
                  <c:v>4.3148462678161498E-2</c:v>
                </c:pt>
                <c:pt idx="629">
                  <c:v>4.2824332589870701E-2</c:v>
                </c:pt>
                <c:pt idx="630">
                  <c:v>4.2480303133704003E-2</c:v>
                </c:pt>
                <c:pt idx="631">
                  <c:v>4.2156300605463798E-2</c:v>
                </c:pt>
                <c:pt idx="632">
                  <c:v>4.1832170517173001E-2</c:v>
                </c:pt>
                <c:pt idx="633">
                  <c:v>4.1547839164634698E-2</c:v>
                </c:pt>
                <c:pt idx="634">
                  <c:v>4.1203809708467799E-2</c:v>
                </c:pt>
                <c:pt idx="635">
                  <c:v>4.0878276459621797E-2</c:v>
                </c:pt>
                <c:pt idx="636">
                  <c:v>4.0575448899762598E-2</c:v>
                </c:pt>
                <c:pt idx="637">
                  <c:v>4.0251318811471898E-2</c:v>
                </c:pt>
                <c:pt idx="638">
                  <c:v>3.9925785562625903E-2</c:v>
                </c:pt>
                <c:pt idx="639">
                  <c:v>3.9623085562817198E-2</c:v>
                </c:pt>
                <c:pt idx="640">
                  <c:v>3.9338754210278902E-2</c:v>
                </c:pt>
                <c:pt idx="641">
                  <c:v>3.9034523489864401E-2</c:v>
                </c:pt>
                <c:pt idx="642">
                  <c:v>3.8710393401573701E-2</c:v>
                </c:pt>
                <c:pt idx="643">
                  <c:v>3.8406162681159303E-2</c:v>
                </c:pt>
                <c:pt idx="644">
                  <c:v>3.8101931960744601E-2</c:v>
                </c:pt>
                <c:pt idx="645">
                  <c:v>3.78390306966883E-2</c:v>
                </c:pt>
                <c:pt idx="646">
                  <c:v>3.7534799976273903E-2</c:v>
                </c:pt>
                <c:pt idx="647">
                  <c:v>3.7250468623735399E-2</c:v>
                </c:pt>
                <c:pt idx="648">
                  <c:v>3.6967540431752398E-2</c:v>
                </c:pt>
                <c:pt idx="649">
                  <c:v>3.6683209079214102E-2</c:v>
                </c:pt>
                <c:pt idx="650">
                  <c:v>3.6420307815157801E-2</c:v>
                </c:pt>
                <c:pt idx="651">
                  <c:v>3.6135976462619498E-2</c:v>
                </c:pt>
                <c:pt idx="652">
                  <c:v>3.58317457422049E-2</c:v>
                </c:pt>
                <c:pt idx="653">
                  <c:v>3.5548817550221899E-2</c:v>
                </c:pt>
                <c:pt idx="654">
                  <c:v>3.5264486197683499E-2</c:v>
                </c:pt>
                <c:pt idx="655">
                  <c:v>3.5021484301503397E-2</c:v>
                </c:pt>
                <c:pt idx="656">
                  <c:v>3.4738556109520501E-2</c:v>
                </c:pt>
                <c:pt idx="657">
                  <c:v>3.4474124124858403E-2</c:v>
                </c:pt>
                <c:pt idx="658">
                  <c:v>3.4191323492925897E-2</c:v>
                </c:pt>
                <c:pt idx="659">
                  <c:v>3.39069921403874E-2</c:v>
                </c:pt>
                <c:pt idx="660">
                  <c:v>3.3643963316280702E-2</c:v>
                </c:pt>
                <c:pt idx="661">
                  <c:v>3.3400833860050001E-2</c:v>
                </c:pt>
                <c:pt idx="662">
                  <c:v>3.3157831963869802E-2</c:v>
                </c:pt>
                <c:pt idx="663">
                  <c:v>3.2873500611331402E-2</c:v>
                </c:pt>
                <c:pt idx="664">
                  <c:v>3.2610471787224801E-2</c:v>
                </c:pt>
                <c:pt idx="665">
                  <c:v>3.2326140434686297E-2</c:v>
                </c:pt>
                <c:pt idx="666">
                  <c:v>3.2063239170629997E-2</c:v>
                </c:pt>
                <c:pt idx="667">
                  <c:v>3.1840009082275599E-2</c:v>
                </c:pt>
                <c:pt idx="668">
                  <c:v>3.1596879626045002E-2</c:v>
                </c:pt>
                <c:pt idx="669">
                  <c:v>3.1353877729864803E-2</c:v>
                </c:pt>
                <c:pt idx="670">
                  <c:v>3.1089445745202698E-2</c:v>
                </c:pt>
                <c:pt idx="671">
                  <c:v>3.0826416921095799E-2</c:v>
                </c:pt>
                <c:pt idx="672">
                  <c:v>3.0522186200681201E-2</c:v>
                </c:pt>
                <c:pt idx="673">
                  <c:v>3.0279184304501199E-2</c:v>
                </c:pt>
                <c:pt idx="674">
                  <c:v>3.0075853584022899E-2</c:v>
                </c:pt>
                <c:pt idx="675">
                  <c:v>2.9874053584150399E-2</c:v>
                </c:pt>
                <c:pt idx="676">
                  <c:v>2.9630924127919799E-2</c:v>
                </c:pt>
                <c:pt idx="677">
                  <c:v>2.94076940395652E-2</c:v>
                </c:pt>
                <c:pt idx="678">
                  <c:v>2.9144792775509E-2</c:v>
                </c:pt>
                <c:pt idx="679">
                  <c:v>2.8901663319278299E-2</c:v>
                </c:pt>
                <c:pt idx="680">
                  <c:v>2.8658533863047699E-2</c:v>
                </c:pt>
                <c:pt idx="681">
                  <c:v>2.8435431334743699E-2</c:v>
                </c:pt>
                <c:pt idx="682">
                  <c:v>2.82122012463892E-2</c:v>
                </c:pt>
                <c:pt idx="683">
                  <c:v>2.8111301246452901E-2</c:v>
                </c:pt>
                <c:pt idx="684">
                  <c:v>2.7846869261790801E-2</c:v>
                </c:pt>
                <c:pt idx="685">
                  <c:v>2.7563941069807901E-2</c:v>
                </c:pt>
                <c:pt idx="686">
                  <c:v>2.7320939173627799E-2</c:v>
                </c:pt>
                <c:pt idx="687">
                  <c:v>2.7076406556841601E-2</c:v>
                </c:pt>
                <c:pt idx="688">
                  <c:v>2.6854579629042599E-2</c:v>
                </c:pt>
                <c:pt idx="689">
                  <c:v>2.6631477100738699E-2</c:v>
                </c:pt>
                <c:pt idx="690">
                  <c:v>2.6469348276568001E-2</c:v>
                </c:pt>
                <c:pt idx="691">
                  <c:v>2.6266145116140199E-2</c:v>
                </c:pt>
                <c:pt idx="692">
                  <c:v>2.60031162920333E-2</c:v>
                </c:pt>
                <c:pt idx="693">
                  <c:v>2.57599868358027E-2</c:v>
                </c:pt>
                <c:pt idx="694">
                  <c:v>2.5597985571682601E-2</c:v>
                </c:pt>
                <c:pt idx="695">
                  <c:v>2.5414554219080399E-2</c:v>
                </c:pt>
                <c:pt idx="696">
                  <c:v>2.52127542192081E-2</c:v>
                </c:pt>
                <c:pt idx="697">
                  <c:v>2.4948322234545899E-2</c:v>
                </c:pt>
                <c:pt idx="698">
                  <c:v>2.4746394674622901E-2</c:v>
                </c:pt>
                <c:pt idx="699">
                  <c:v>2.4523292146319101E-2</c:v>
                </c:pt>
                <c:pt idx="700">
                  <c:v>2.43213645863961E-2</c:v>
                </c:pt>
                <c:pt idx="701">
                  <c:v>2.40982620580922E-2</c:v>
                </c:pt>
                <c:pt idx="702">
                  <c:v>2.3894931337613799E-2</c:v>
                </c:pt>
                <c:pt idx="703">
                  <c:v>2.3671701249259301E-2</c:v>
                </c:pt>
                <c:pt idx="704">
                  <c:v>2.3469901249386901E-2</c:v>
                </c:pt>
                <c:pt idx="705">
                  <c:v>2.3286469896784699E-2</c:v>
                </c:pt>
                <c:pt idx="706">
                  <c:v>2.3104569264788499E-2</c:v>
                </c:pt>
                <c:pt idx="707">
                  <c:v>2.2922541072741699E-2</c:v>
                </c:pt>
                <c:pt idx="708">
                  <c:v>2.2719337912314001E-2</c:v>
                </c:pt>
                <c:pt idx="709">
                  <c:v>2.2517410352391E-2</c:v>
                </c:pt>
                <c:pt idx="710">
                  <c:v>2.2314207191963101E-2</c:v>
                </c:pt>
                <c:pt idx="711">
                  <c:v>2.2152078367792601E-2</c:v>
                </c:pt>
                <c:pt idx="712">
                  <c:v>2.1948875207364899E-2</c:v>
                </c:pt>
                <c:pt idx="713">
                  <c:v>2.17668470153181E-2</c:v>
                </c:pt>
                <c:pt idx="714">
                  <c:v>2.15650470154456E-2</c:v>
                </c:pt>
                <c:pt idx="715">
                  <c:v>2.1381615662843401E-2</c:v>
                </c:pt>
                <c:pt idx="716">
                  <c:v>2.11997150308471E-2</c:v>
                </c:pt>
                <c:pt idx="717">
                  <c:v>2.1017686838800301E-2</c:v>
                </c:pt>
                <c:pt idx="718">
                  <c:v>2.0834383046248801E-2</c:v>
                </c:pt>
                <c:pt idx="719">
                  <c:v>2.06722542220781E-2</c:v>
                </c:pt>
                <c:pt idx="720">
                  <c:v>2.0510252957958001E-2</c:v>
                </c:pt>
                <c:pt idx="721">
                  <c:v>2.03083253980351E-2</c:v>
                </c:pt>
                <c:pt idx="722">
                  <c:v>2.0125021605483601E-2</c:v>
                </c:pt>
                <c:pt idx="723">
                  <c:v>1.9962892781312799E-2</c:v>
                </c:pt>
                <c:pt idx="724">
                  <c:v>1.9780992149316601E-2</c:v>
                </c:pt>
                <c:pt idx="725">
                  <c:v>1.9618863325146101E-2</c:v>
                </c:pt>
                <c:pt idx="726">
                  <c:v>1.94369626931498E-2</c:v>
                </c:pt>
                <c:pt idx="727">
                  <c:v>1.9274833868979199E-2</c:v>
                </c:pt>
                <c:pt idx="728">
                  <c:v>1.90716307085513E-2</c:v>
                </c:pt>
                <c:pt idx="729">
                  <c:v>1.8889602516504601E-2</c:v>
                </c:pt>
                <c:pt idx="730">
                  <c:v>1.8727601252384499E-2</c:v>
                </c:pt>
                <c:pt idx="731">
                  <c:v>1.8565472428213901E-2</c:v>
                </c:pt>
                <c:pt idx="732">
                  <c:v>1.8382168635662301E-2</c:v>
                </c:pt>
                <c:pt idx="733">
                  <c:v>1.8200140443615499E-2</c:v>
                </c:pt>
                <c:pt idx="734">
                  <c:v>1.80779379152478E-2</c:v>
                </c:pt>
                <c:pt idx="735">
                  <c:v>1.7915936651127701E-2</c:v>
                </c:pt>
                <c:pt idx="736">
                  <c:v>1.77538078269571E-2</c:v>
                </c:pt>
                <c:pt idx="737">
                  <c:v>1.7591806562837001E-2</c:v>
                </c:pt>
                <c:pt idx="738">
                  <c:v>1.7449577106542501E-2</c:v>
                </c:pt>
                <c:pt idx="739">
                  <c:v>1.7267676474546301E-2</c:v>
                </c:pt>
                <c:pt idx="740">
                  <c:v>1.7125447018251898E-2</c:v>
                </c:pt>
                <c:pt idx="741">
                  <c:v>1.6983345122007901E-2</c:v>
                </c:pt>
                <c:pt idx="742">
                  <c:v>1.6821343857887801E-2</c:v>
                </c:pt>
                <c:pt idx="743">
                  <c:v>1.6680517562148799E-2</c:v>
                </c:pt>
                <c:pt idx="744">
                  <c:v>1.6538415665904999E-2</c:v>
                </c:pt>
                <c:pt idx="745">
                  <c:v>1.6396186209610499E-2</c:v>
                </c:pt>
                <c:pt idx="746">
                  <c:v>1.6214285577614201E-2</c:v>
                </c:pt>
                <c:pt idx="747">
                  <c:v>1.6092083049246399E-2</c:v>
                </c:pt>
                <c:pt idx="748">
                  <c:v>1.5910054857199599E-2</c:v>
                </c:pt>
                <c:pt idx="749">
                  <c:v>1.5767952960955699E-2</c:v>
                </c:pt>
                <c:pt idx="750">
                  <c:v>1.56257235046613E-2</c:v>
                </c:pt>
                <c:pt idx="751">
                  <c:v>1.5483621608417399E-2</c:v>
                </c:pt>
                <c:pt idx="752">
                  <c:v>1.53214927842468E-2</c:v>
                </c:pt>
                <c:pt idx="753">
                  <c:v>1.5180794048558301E-2</c:v>
                </c:pt>
                <c:pt idx="754">
                  <c:v>1.5058591520190401E-2</c:v>
                </c:pt>
                <c:pt idx="755">
                  <c:v>1.4916362063896E-2</c:v>
                </c:pt>
                <c:pt idx="756">
                  <c:v>1.47742601676522E-2</c:v>
                </c:pt>
                <c:pt idx="757">
                  <c:v>1.4633561431963499E-2</c:v>
                </c:pt>
                <c:pt idx="758">
                  <c:v>1.44501300793615E-2</c:v>
                </c:pt>
                <c:pt idx="759">
                  <c:v>1.4349230079425099E-2</c:v>
                </c:pt>
                <c:pt idx="760">
                  <c:v>1.42284307116128E-2</c:v>
                </c:pt>
                <c:pt idx="761">
                  <c:v>1.4106100623194499E-2</c:v>
                </c:pt>
                <c:pt idx="762">
                  <c:v>1.3983898094826801E-2</c:v>
                </c:pt>
                <c:pt idx="763">
                  <c:v>1.38430717990878E-2</c:v>
                </c:pt>
                <c:pt idx="764">
                  <c:v>1.36810705349677E-2</c:v>
                </c:pt>
                <c:pt idx="765">
                  <c:v>1.35588680066E-2</c:v>
                </c:pt>
                <c:pt idx="766">
                  <c:v>1.34365379181818E-2</c:v>
                </c:pt>
                <c:pt idx="767">
                  <c:v>1.32745366540616E-2</c:v>
                </c:pt>
                <c:pt idx="768">
                  <c:v>1.31536097261986E-2</c:v>
                </c:pt>
                <c:pt idx="769">
                  <c:v>1.3031407197831E-2</c:v>
                </c:pt>
                <c:pt idx="770">
                  <c:v>1.29106078300186E-2</c:v>
                </c:pt>
                <c:pt idx="771">
                  <c:v>1.2768378373724101E-2</c:v>
                </c:pt>
                <c:pt idx="772">
                  <c:v>1.2667478373788E-2</c:v>
                </c:pt>
                <c:pt idx="773">
                  <c:v>1.25253764775439E-2</c:v>
                </c:pt>
                <c:pt idx="774">
                  <c:v>1.23632476533734E-2</c:v>
                </c:pt>
                <c:pt idx="775">
                  <c:v>1.22410451250056E-2</c:v>
                </c:pt>
                <c:pt idx="776">
                  <c:v>1.2140145125069401E-2</c:v>
                </c:pt>
                <c:pt idx="777">
                  <c:v>1.20391175650827E-2</c:v>
                </c:pt>
                <c:pt idx="778">
                  <c:v>1.1936814404591E-2</c:v>
                </c:pt>
                <c:pt idx="779">
                  <c:v>1.1796115668902599E-2</c:v>
                </c:pt>
                <c:pt idx="780">
                  <c:v>1.16538862126081E-2</c:v>
                </c:pt>
                <c:pt idx="781">
                  <c:v>1.1552986212671999E-2</c:v>
                </c:pt>
                <c:pt idx="782">
                  <c:v>1.14307836843042E-2</c:v>
                </c:pt>
                <c:pt idx="783">
                  <c:v>1.13297561243174E-2</c:v>
                </c:pt>
                <c:pt idx="784">
                  <c:v>1.13098567564412E-2</c:v>
                </c:pt>
                <c:pt idx="785">
                  <c:v>1.11066535960135E-2</c:v>
                </c:pt>
                <c:pt idx="786">
                  <c:v>1.09843235075953E-2</c:v>
                </c:pt>
                <c:pt idx="787">
                  <c:v>1.08436247719067E-2</c:v>
                </c:pt>
                <c:pt idx="788">
                  <c:v>1.0741321611415101E-2</c:v>
                </c:pt>
                <c:pt idx="789">
                  <c:v>1.06404216114788E-2</c:v>
                </c:pt>
                <c:pt idx="790">
                  <c:v>1.05180915230606E-2</c:v>
                </c:pt>
                <c:pt idx="791">
                  <c:v>1.0356090258940499E-2</c:v>
                </c:pt>
                <c:pt idx="792">
                  <c:v>1.0174062066893599E-2</c:v>
                </c:pt>
                <c:pt idx="793">
                  <c:v>1.00731620669575E-2</c:v>
                </c:pt>
                <c:pt idx="794">
                  <c:v>1.0012060802773601E-2</c:v>
                </c:pt>
                <c:pt idx="795">
                  <c:v>9.9722620670213997E-3</c:v>
                </c:pt>
                <c:pt idx="796">
                  <c:v>9.9722620670213997E-3</c:v>
                </c:pt>
                <c:pt idx="797">
                  <c:v>9.8300326107269003E-3</c:v>
                </c:pt>
                <c:pt idx="798">
                  <c:v>9.6879307144830396E-3</c:v>
                </c:pt>
                <c:pt idx="799">
                  <c:v>9.5657281861151206E-3</c:v>
                </c:pt>
                <c:pt idx="800">
                  <c:v>9.4647006261283691E-3</c:v>
                </c:pt>
                <c:pt idx="801">
                  <c:v>9.3439012583159693E-3</c:v>
                </c:pt>
                <c:pt idx="802">
                  <c:v>9.2216987299483799E-3</c:v>
                </c:pt>
                <c:pt idx="803">
                  <c:v>9.1405705378377906E-3</c:v>
                </c:pt>
                <c:pt idx="804">
                  <c:v>9.0595699057777201E-3</c:v>
                </c:pt>
                <c:pt idx="805">
                  <c:v>8.9586699058414893E-3</c:v>
                </c:pt>
                <c:pt idx="806">
                  <c:v>8.8165680095976303E-3</c:v>
                </c:pt>
                <c:pt idx="807">
                  <c:v>8.7155404496108702E-3</c:v>
                </c:pt>
                <c:pt idx="808">
                  <c:v>8.6345398175507997E-3</c:v>
                </c:pt>
                <c:pt idx="809">
                  <c:v>8.5734385533670094E-3</c:v>
                </c:pt>
                <c:pt idx="810">
                  <c:v>8.4725385534306693E-3</c:v>
                </c:pt>
                <c:pt idx="811">
                  <c:v>8.3701078328886104E-3</c:v>
                </c:pt>
                <c:pt idx="812">
                  <c:v>8.28910720082854E-3</c:v>
                </c:pt>
                <c:pt idx="813">
                  <c:v>8.1882072008923005E-3</c:v>
                </c:pt>
                <c:pt idx="814">
                  <c:v>8.0873072009561807E-3</c:v>
                </c:pt>
                <c:pt idx="815">
                  <c:v>8.0061790088455896E-3</c:v>
                </c:pt>
                <c:pt idx="816">
                  <c:v>7.9038758483539508E-3</c:v>
                </c:pt>
                <c:pt idx="817">
                  <c:v>7.8029758484178197E-3</c:v>
                </c:pt>
                <c:pt idx="818">
                  <c:v>7.70194828843107E-3</c:v>
                </c:pt>
                <c:pt idx="819">
                  <c:v>7.6209476563711097E-3</c:v>
                </c:pt>
                <c:pt idx="820">
                  <c:v>7.51864449587947E-3</c:v>
                </c:pt>
                <c:pt idx="821">
                  <c:v>7.41774449594324E-3</c:v>
                </c:pt>
                <c:pt idx="822">
                  <c:v>7.3366163038326403E-3</c:v>
                </c:pt>
                <c:pt idx="823">
                  <c:v>7.2357163038964103E-3</c:v>
                </c:pt>
                <c:pt idx="824">
                  <c:v>7.15471567183645E-3</c:v>
                </c:pt>
                <c:pt idx="825">
                  <c:v>7.0737150397762703E-3</c:v>
                </c:pt>
                <c:pt idx="826">
                  <c:v>6.9726874797896299E-3</c:v>
                </c:pt>
                <c:pt idx="827">
                  <c:v>6.8504849514219304E-3</c:v>
                </c:pt>
                <c:pt idx="828">
                  <c:v>6.7495849514856996E-3</c:v>
                </c:pt>
                <c:pt idx="829">
                  <c:v>6.6884836873017904E-3</c:v>
                </c:pt>
                <c:pt idx="830">
                  <c:v>6.5874561273150398E-3</c:v>
                </c:pt>
                <c:pt idx="831">
                  <c:v>6.5064554952550804E-3</c:v>
                </c:pt>
                <c:pt idx="832">
                  <c:v>6.42545486319501E-3</c:v>
                </c:pt>
                <c:pt idx="833">
                  <c:v>6.3444542311349404E-3</c:v>
                </c:pt>
                <c:pt idx="834">
                  <c:v>6.2634535990748804E-3</c:v>
                </c:pt>
                <c:pt idx="835">
                  <c:v>6.1610228785328198E-3</c:v>
                </c:pt>
                <c:pt idx="836">
                  <c:v>6.0800222464727502E-3</c:v>
                </c:pt>
                <c:pt idx="837">
                  <c:v>5.99902161441279E-3</c:v>
                </c:pt>
                <c:pt idx="838">
                  <c:v>5.9178934223021997E-3</c:v>
                </c:pt>
                <c:pt idx="839">
                  <c:v>5.8169934223659698E-3</c:v>
                </c:pt>
                <c:pt idx="840">
                  <c:v>5.7160934224297398E-3</c:v>
                </c:pt>
                <c:pt idx="841">
                  <c:v>5.6350927903697796E-3</c:v>
                </c:pt>
                <c:pt idx="842">
                  <c:v>5.5540921583095999E-3</c:v>
                </c:pt>
                <c:pt idx="843">
                  <c:v>5.4516614377675401E-3</c:v>
                </c:pt>
                <c:pt idx="844">
                  <c:v>5.3706608057074697E-3</c:v>
                </c:pt>
                <c:pt idx="845">
                  <c:v>5.3308620699551498E-3</c:v>
                </c:pt>
                <c:pt idx="846">
                  <c:v>5.2285589094636098E-3</c:v>
                </c:pt>
                <c:pt idx="847">
                  <c:v>5.1474307173530196E-3</c:v>
                </c:pt>
                <c:pt idx="848">
                  <c:v>5.0465307174168998E-3</c:v>
                </c:pt>
                <c:pt idx="849">
                  <c:v>4.9854294532329898E-3</c:v>
                </c:pt>
                <c:pt idx="850">
                  <c:v>4.9044288211729202E-3</c:v>
                </c:pt>
                <c:pt idx="851">
                  <c:v>4.82330062906233E-3</c:v>
                </c:pt>
                <c:pt idx="852">
                  <c:v>4.7224006291261E-3</c:v>
                </c:pt>
                <c:pt idx="853">
                  <c:v>4.6612993649423097E-3</c:v>
                </c:pt>
                <c:pt idx="854">
                  <c:v>4.5802987328822401E-3</c:v>
                </c:pt>
                <c:pt idx="855">
                  <c:v>4.5191974686983301E-3</c:v>
                </c:pt>
                <c:pt idx="856">
                  <c:v>4.4380692765877399E-3</c:v>
                </c:pt>
                <c:pt idx="857">
                  <c:v>4.3570686445276703E-3</c:v>
                </c:pt>
                <c:pt idx="858">
                  <c:v>4.2760680124677196E-3</c:v>
                </c:pt>
                <c:pt idx="859">
                  <c:v>4.1950673804076501E-3</c:v>
                </c:pt>
                <c:pt idx="860">
                  <c:v>4.1353692767790396E-3</c:v>
                </c:pt>
                <c:pt idx="861">
                  <c:v>4.0542410846685596E-3</c:v>
                </c:pt>
                <c:pt idx="862">
                  <c:v>3.9718372920530803E-3</c:v>
                </c:pt>
                <c:pt idx="863">
                  <c:v>3.87093729211696E-3</c:v>
                </c:pt>
                <c:pt idx="864">
                  <c:v>3.78993666005689E-3</c:v>
                </c:pt>
                <c:pt idx="865">
                  <c:v>3.7287078358224598E-3</c:v>
                </c:pt>
                <c:pt idx="866">
                  <c:v>3.6477072037625099E-3</c:v>
                </c:pt>
                <c:pt idx="867">
                  <c:v>3.5667065717024399E-3</c:v>
                </c:pt>
                <c:pt idx="868">
                  <c:v>3.52690783595011E-3</c:v>
                </c:pt>
                <c:pt idx="869">
                  <c:v>3.4260078360138801E-3</c:v>
                </c:pt>
                <c:pt idx="870">
                  <c:v>3.3647790117794498E-3</c:v>
                </c:pt>
                <c:pt idx="871">
                  <c:v>3.28377837971949E-3</c:v>
                </c:pt>
                <c:pt idx="872">
                  <c:v>3.22267711553559E-3</c:v>
                </c:pt>
                <c:pt idx="873">
                  <c:v>3.1416764834754098E-3</c:v>
                </c:pt>
                <c:pt idx="874">
                  <c:v>3.04077648353929E-3</c:v>
                </c:pt>
                <c:pt idx="875">
                  <c:v>2.9596482914286998E-3</c:v>
                </c:pt>
                <c:pt idx="876">
                  <c:v>2.8985470272447902E-3</c:v>
                </c:pt>
                <c:pt idx="877">
                  <c:v>2.8175463951848299E-3</c:v>
                </c:pt>
                <c:pt idx="878">
                  <c:v>2.7763444988772E-3</c:v>
                </c:pt>
                <c:pt idx="879">
                  <c:v>2.6953438668170199E-3</c:v>
                </c:pt>
                <c:pt idx="880">
                  <c:v>2.6142156747064301E-3</c:v>
                </c:pt>
                <c:pt idx="881">
                  <c:v>2.5531144105226402E-3</c:v>
                </c:pt>
                <c:pt idx="882">
                  <c:v>2.4934163068940402E-3</c:v>
                </c:pt>
                <c:pt idx="883">
                  <c:v>2.3911131464025002E-3</c:v>
                </c:pt>
                <c:pt idx="884">
                  <c:v>2.30998495429191E-3</c:v>
                </c:pt>
                <c:pt idx="885">
                  <c:v>2.2502868506634201E-3</c:v>
                </c:pt>
                <c:pt idx="886">
                  <c:v>2.2090849543557902E-3</c:v>
                </c:pt>
                <c:pt idx="887">
                  <c:v>2.1479836901718802E-3</c:v>
                </c:pt>
                <c:pt idx="888">
                  <c:v>2.0271843223594898E-3</c:v>
                </c:pt>
                <c:pt idx="889">
                  <c:v>1.9660830581755798E-3</c:v>
                </c:pt>
                <c:pt idx="890">
                  <c:v>1.8849548660650999E-3</c:v>
                </c:pt>
                <c:pt idx="891">
                  <c:v>1.82385360188131E-3</c:v>
                </c:pt>
                <c:pt idx="892">
                  <c:v>1.7627523376974E-3</c:v>
                </c:pt>
                <c:pt idx="893">
                  <c:v>1.7030542340689099E-3</c:v>
                </c:pt>
                <c:pt idx="894">
                  <c:v>1.62205360200873E-3</c:v>
                </c:pt>
                <c:pt idx="895">
                  <c:v>1.5608247777744201E-3</c:v>
                </c:pt>
                <c:pt idx="896">
                  <c:v>1.4798241457143499E-3</c:v>
                </c:pt>
                <c:pt idx="897">
                  <c:v>1.3789241457781199E-3</c:v>
                </c:pt>
                <c:pt idx="898">
                  <c:v>1.3178228815943201E-3</c:v>
                </c:pt>
                <c:pt idx="899">
                  <c:v>1.2567216174103101E-3</c:v>
                </c:pt>
                <c:pt idx="900">
                  <c:v>1.19549279317588E-3</c:v>
                </c:pt>
                <c:pt idx="901">
                  <c:v>1.1144921611160299E-3</c:v>
                </c:pt>
                <c:pt idx="902">
                  <c:v>1.01359216117969E-3</c:v>
                </c:pt>
                <c:pt idx="903">
                  <c:v>9.5249089699589505E-4</c:v>
                </c:pt>
                <c:pt idx="904">
                  <c:v>8.9138963281199001E-4</c:v>
                </c:pt>
                <c:pt idx="905">
                  <c:v>8.31563969132865E-4</c:v>
                </c:pt>
                <c:pt idx="906">
                  <c:v>7.7046270494907098E-4</c:v>
                </c:pt>
                <c:pt idx="907">
                  <c:v>7.0936144076527697E-4</c:v>
                </c:pt>
                <c:pt idx="908">
                  <c:v>6.2836080870509801E-4</c:v>
                </c:pt>
                <c:pt idx="909">
                  <c:v>5.4736017664514002E-4</c:v>
                </c:pt>
                <c:pt idx="910">
                  <c:v>4.8613135241071302E-4</c:v>
                </c:pt>
                <c:pt idx="911">
                  <c:v>4.0513072035075498E-4</c:v>
                </c:pt>
                <c:pt idx="912">
                  <c:v>3.2413008829068602E-4</c:v>
                </c:pt>
                <c:pt idx="913">
                  <c:v>2.8433135253835802E-4</c:v>
                </c:pt>
                <c:pt idx="914">
                  <c:v>2.0333072047829E-4</c:v>
                </c:pt>
                <c:pt idx="915">
                  <c:v>1.4222945629438499E-4</c:v>
                </c:pt>
                <c:pt idx="916">
                  <c:v>6.1101264183904797E-5</c:v>
                </c:pt>
                <c:pt idx="917">
                  <c:v>0</c:v>
                </c:pt>
              </c:numCache>
            </c:numRef>
          </c:yVal>
          <c:smooth val="1"/>
          <c:extLst xmlns:c16r2="http://schemas.microsoft.com/office/drawing/2015/06/chart">
            <c:ext xmlns:c16="http://schemas.microsoft.com/office/drawing/2014/chart" uri="{C3380CC4-5D6E-409C-BE32-E72D297353CC}">
              <c16:uniqueId val="{00000002-D49E-264A-AD20-C1FF00D99F75}"/>
            </c:ext>
          </c:extLst>
        </c:ser>
        <c:ser>
          <c:idx val="3"/>
          <c:order val="3"/>
          <c:tx>
            <c:v>RBP</c:v>
          </c:tx>
          <c:spPr>
            <a:ln w="19050" cap="rnd">
              <a:solidFill>
                <a:srgbClr val="92D050"/>
              </a:solidFill>
              <a:round/>
            </a:ln>
            <a:effectLst/>
          </c:spPr>
          <c:marker>
            <c:symbol val="none"/>
          </c:marker>
          <c:xVal>
            <c:numRef>
              <c:f>RBP!$N$6:$N$923</c:f>
              <c:numCache>
                <c:formatCode>General</c:formatCode>
                <c:ptCount val="918"/>
                <c:pt idx="0">
                  <c:v>299.32400000000001</c:v>
                </c:pt>
                <c:pt idx="1">
                  <c:v>299.90800000000002</c:v>
                </c:pt>
                <c:pt idx="2">
                  <c:v>300.52800000000002</c:v>
                </c:pt>
                <c:pt idx="3">
                  <c:v>301.16300000000001</c:v>
                </c:pt>
                <c:pt idx="4">
                  <c:v>301.81200000000001</c:v>
                </c:pt>
                <c:pt idx="5">
                  <c:v>302.46899999999982</c:v>
                </c:pt>
                <c:pt idx="6">
                  <c:v>303.12900000000002</c:v>
                </c:pt>
                <c:pt idx="7">
                  <c:v>303.78800000000001</c:v>
                </c:pt>
                <c:pt idx="8">
                  <c:v>304.45</c:v>
                </c:pt>
                <c:pt idx="9">
                  <c:v>305.11099999999999</c:v>
                </c:pt>
                <c:pt idx="10">
                  <c:v>305.77100000000002</c:v>
                </c:pt>
                <c:pt idx="11">
                  <c:v>306.42999999999978</c:v>
                </c:pt>
                <c:pt idx="12">
                  <c:v>307.09300000000002</c:v>
                </c:pt>
                <c:pt idx="13">
                  <c:v>307.76600000000002</c:v>
                </c:pt>
                <c:pt idx="14">
                  <c:v>308.43700000000001</c:v>
                </c:pt>
                <c:pt idx="15">
                  <c:v>309.10399999999993</c:v>
                </c:pt>
                <c:pt idx="16">
                  <c:v>309.77199999999982</c:v>
                </c:pt>
                <c:pt idx="17">
                  <c:v>310.43799999999982</c:v>
                </c:pt>
                <c:pt idx="18">
                  <c:v>311.10399999999993</c:v>
                </c:pt>
                <c:pt idx="19">
                  <c:v>311.774</c:v>
                </c:pt>
                <c:pt idx="20">
                  <c:v>312.44799999999992</c:v>
                </c:pt>
                <c:pt idx="21">
                  <c:v>313.11799999999999</c:v>
                </c:pt>
                <c:pt idx="22">
                  <c:v>313.78899999999982</c:v>
                </c:pt>
                <c:pt idx="23">
                  <c:v>314.46100000000001</c:v>
                </c:pt>
                <c:pt idx="24">
                  <c:v>315.13200000000001</c:v>
                </c:pt>
                <c:pt idx="25">
                  <c:v>315.81</c:v>
                </c:pt>
                <c:pt idx="26">
                  <c:v>316.49700000000001</c:v>
                </c:pt>
                <c:pt idx="27">
                  <c:v>317.18299999999999</c:v>
                </c:pt>
                <c:pt idx="28">
                  <c:v>317.86799999999999</c:v>
                </c:pt>
                <c:pt idx="29">
                  <c:v>318.55500000000001</c:v>
                </c:pt>
                <c:pt idx="30">
                  <c:v>319.24599999999992</c:v>
                </c:pt>
                <c:pt idx="31">
                  <c:v>319.93700000000001</c:v>
                </c:pt>
                <c:pt idx="32">
                  <c:v>320.62700000000001</c:v>
                </c:pt>
                <c:pt idx="33">
                  <c:v>321.32</c:v>
                </c:pt>
                <c:pt idx="34">
                  <c:v>322.01799999999997</c:v>
                </c:pt>
                <c:pt idx="35">
                  <c:v>322.71499999999997</c:v>
                </c:pt>
                <c:pt idx="36">
                  <c:v>323.40999999999991</c:v>
                </c:pt>
                <c:pt idx="37">
                  <c:v>324.113</c:v>
                </c:pt>
                <c:pt idx="38">
                  <c:v>324.82299999999992</c:v>
                </c:pt>
                <c:pt idx="39">
                  <c:v>325.53300000000002</c:v>
                </c:pt>
                <c:pt idx="40">
                  <c:v>326.24299999999999</c:v>
                </c:pt>
                <c:pt idx="41">
                  <c:v>326.952</c:v>
                </c:pt>
                <c:pt idx="42">
                  <c:v>327.661</c:v>
                </c:pt>
                <c:pt idx="43">
                  <c:v>328.363</c:v>
                </c:pt>
                <c:pt idx="44">
                  <c:v>329.06200000000001</c:v>
                </c:pt>
                <c:pt idx="45">
                  <c:v>329.76100000000002</c:v>
                </c:pt>
                <c:pt idx="46">
                  <c:v>330.46100000000001</c:v>
                </c:pt>
                <c:pt idx="47">
                  <c:v>331.161</c:v>
                </c:pt>
                <c:pt idx="48">
                  <c:v>331.86099999999999</c:v>
                </c:pt>
                <c:pt idx="49">
                  <c:v>332.56200000000001</c:v>
                </c:pt>
                <c:pt idx="50">
                  <c:v>333.26600000000002</c:v>
                </c:pt>
                <c:pt idx="51">
                  <c:v>333.97300000000001</c:v>
                </c:pt>
                <c:pt idx="52">
                  <c:v>334.68299999999999</c:v>
                </c:pt>
                <c:pt idx="53">
                  <c:v>335.392</c:v>
                </c:pt>
                <c:pt idx="54">
                  <c:v>336.10300000000001</c:v>
                </c:pt>
                <c:pt idx="55">
                  <c:v>336.81400000000002</c:v>
                </c:pt>
                <c:pt idx="56">
                  <c:v>337.53499999999991</c:v>
                </c:pt>
                <c:pt idx="57">
                  <c:v>338.255</c:v>
                </c:pt>
                <c:pt idx="58">
                  <c:v>338.97</c:v>
                </c:pt>
                <c:pt idx="59">
                  <c:v>339.68599999999998</c:v>
                </c:pt>
                <c:pt idx="60">
                  <c:v>340.40300000000002</c:v>
                </c:pt>
                <c:pt idx="61">
                  <c:v>341.12</c:v>
                </c:pt>
                <c:pt idx="62">
                  <c:v>341.83499999999992</c:v>
                </c:pt>
                <c:pt idx="63">
                  <c:v>342.55</c:v>
                </c:pt>
                <c:pt idx="64">
                  <c:v>343.267</c:v>
                </c:pt>
                <c:pt idx="65">
                  <c:v>343.98399999999981</c:v>
                </c:pt>
                <c:pt idx="66">
                  <c:v>344.69900000000001</c:v>
                </c:pt>
                <c:pt idx="67">
                  <c:v>345.41699999999997</c:v>
                </c:pt>
                <c:pt idx="68">
                  <c:v>346.137</c:v>
                </c:pt>
                <c:pt idx="69">
                  <c:v>346.85899999999992</c:v>
                </c:pt>
                <c:pt idx="70">
                  <c:v>347.58100000000002</c:v>
                </c:pt>
                <c:pt idx="71">
                  <c:v>348.30599999999993</c:v>
                </c:pt>
                <c:pt idx="72">
                  <c:v>349.03099999999978</c:v>
                </c:pt>
                <c:pt idx="73">
                  <c:v>349.75299999999999</c:v>
                </c:pt>
                <c:pt idx="74">
                  <c:v>350.47800000000001</c:v>
                </c:pt>
                <c:pt idx="75">
                  <c:v>351.20100000000002</c:v>
                </c:pt>
                <c:pt idx="76">
                  <c:v>351.91500000000002</c:v>
                </c:pt>
                <c:pt idx="77">
                  <c:v>352.63099999999991</c:v>
                </c:pt>
                <c:pt idx="78">
                  <c:v>353.346</c:v>
                </c:pt>
                <c:pt idx="79">
                  <c:v>354.06299999999999</c:v>
                </c:pt>
                <c:pt idx="80">
                  <c:v>354.78</c:v>
                </c:pt>
                <c:pt idx="81">
                  <c:v>355.49400000000003</c:v>
                </c:pt>
                <c:pt idx="82">
                  <c:v>356.21199999999982</c:v>
                </c:pt>
                <c:pt idx="83">
                  <c:v>356.93299999999982</c:v>
                </c:pt>
                <c:pt idx="84">
                  <c:v>357.65100000000001</c:v>
                </c:pt>
                <c:pt idx="85">
                  <c:v>358.37</c:v>
                </c:pt>
                <c:pt idx="86">
                  <c:v>359.09500000000003</c:v>
                </c:pt>
                <c:pt idx="87">
                  <c:v>359.81700000000001</c:v>
                </c:pt>
                <c:pt idx="88">
                  <c:v>360.53099999999978</c:v>
                </c:pt>
                <c:pt idx="89">
                  <c:v>361.24400000000009</c:v>
                </c:pt>
                <c:pt idx="90">
                  <c:v>361.95600000000002</c:v>
                </c:pt>
                <c:pt idx="91">
                  <c:v>362.66700000000009</c:v>
                </c:pt>
                <c:pt idx="92">
                  <c:v>363.37599999999992</c:v>
                </c:pt>
                <c:pt idx="93">
                  <c:v>364.08199999999982</c:v>
                </c:pt>
                <c:pt idx="94">
                  <c:v>364.78399999999982</c:v>
                </c:pt>
                <c:pt idx="95">
                  <c:v>365.4819999999998</c:v>
                </c:pt>
                <c:pt idx="96">
                  <c:v>366.178</c:v>
                </c:pt>
                <c:pt idx="97">
                  <c:v>366.87099999999992</c:v>
                </c:pt>
                <c:pt idx="98">
                  <c:v>367.56599999999997</c:v>
                </c:pt>
                <c:pt idx="99">
                  <c:v>368.25900000000001</c:v>
                </c:pt>
                <c:pt idx="100">
                  <c:v>368.95600000000002</c:v>
                </c:pt>
                <c:pt idx="101">
                  <c:v>369.65300000000002</c:v>
                </c:pt>
                <c:pt idx="102">
                  <c:v>370.34699999999992</c:v>
                </c:pt>
                <c:pt idx="103">
                  <c:v>371.041</c:v>
                </c:pt>
                <c:pt idx="104">
                  <c:v>371.73500000000001</c:v>
                </c:pt>
                <c:pt idx="105">
                  <c:v>372.42999999999978</c:v>
                </c:pt>
                <c:pt idx="106">
                  <c:v>373.13400000000001</c:v>
                </c:pt>
                <c:pt idx="107">
                  <c:v>373.83799999999991</c:v>
                </c:pt>
                <c:pt idx="108">
                  <c:v>374.53099999999978</c:v>
                </c:pt>
                <c:pt idx="109">
                  <c:v>375.22399999999982</c:v>
                </c:pt>
                <c:pt idx="110">
                  <c:v>375.91199999999998</c:v>
                </c:pt>
                <c:pt idx="111">
                  <c:v>376.59899999999982</c:v>
                </c:pt>
                <c:pt idx="112">
                  <c:v>377.28699999999998</c:v>
                </c:pt>
                <c:pt idx="113">
                  <c:v>377.97899999999981</c:v>
                </c:pt>
                <c:pt idx="114">
                  <c:v>378.66700000000009</c:v>
                </c:pt>
                <c:pt idx="115">
                  <c:v>379.35500000000002</c:v>
                </c:pt>
                <c:pt idx="116">
                  <c:v>380.04</c:v>
                </c:pt>
                <c:pt idx="117">
                  <c:v>380.7269999999998</c:v>
                </c:pt>
                <c:pt idx="118">
                  <c:v>381.41300000000001</c:v>
                </c:pt>
                <c:pt idx="119">
                  <c:v>382.101</c:v>
                </c:pt>
                <c:pt idx="120">
                  <c:v>382.79</c:v>
                </c:pt>
                <c:pt idx="121">
                  <c:v>383.48099999999982</c:v>
                </c:pt>
                <c:pt idx="122">
                  <c:v>384.17899999999992</c:v>
                </c:pt>
                <c:pt idx="123">
                  <c:v>384.88299999999992</c:v>
                </c:pt>
                <c:pt idx="124">
                  <c:v>385.63799999999998</c:v>
                </c:pt>
                <c:pt idx="125">
                  <c:v>386.44099999999997</c:v>
                </c:pt>
                <c:pt idx="126">
                  <c:v>387.267</c:v>
                </c:pt>
                <c:pt idx="127">
                  <c:v>388.1</c:v>
                </c:pt>
                <c:pt idx="128">
                  <c:v>388.94200000000001</c:v>
                </c:pt>
                <c:pt idx="129">
                  <c:v>389.79</c:v>
                </c:pt>
                <c:pt idx="130">
                  <c:v>390.63900000000001</c:v>
                </c:pt>
                <c:pt idx="131">
                  <c:v>391.48599999999982</c:v>
                </c:pt>
                <c:pt idx="132">
                  <c:v>392.33199999999982</c:v>
                </c:pt>
                <c:pt idx="133">
                  <c:v>393.173</c:v>
                </c:pt>
                <c:pt idx="134">
                  <c:v>394.01099999999991</c:v>
                </c:pt>
                <c:pt idx="135">
                  <c:v>394.84699999999992</c:v>
                </c:pt>
                <c:pt idx="136">
                  <c:v>395.67899999999992</c:v>
                </c:pt>
                <c:pt idx="137">
                  <c:v>396.51099999999991</c:v>
                </c:pt>
                <c:pt idx="138">
                  <c:v>397.346</c:v>
                </c:pt>
                <c:pt idx="139">
                  <c:v>398.18399999999991</c:v>
                </c:pt>
                <c:pt idx="140">
                  <c:v>399.03099999999978</c:v>
                </c:pt>
                <c:pt idx="141">
                  <c:v>399.87799999999999</c:v>
                </c:pt>
                <c:pt idx="142">
                  <c:v>400.71600000000001</c:v>
                </c:pt>
                <c:pt idx="143">
                  <c:v>401.56</c:v>
                </c:pt>
                <c:pt idx="144">
                  <c:v>402.40300000000002</c:v>
                </c:pt>
                <c:pt idx="145">
                  <c:v>403.24700000000001</c:v>
                </c:pt>
                <c:pt idx="146">
                  <c:v>404.09299999999979</c:v>
                </c:pt>
                <c:pt idx="147">
                  <c:v>404.93799999999982</c:v>
                </c:pt>
                <c:pt idx="148">
                  <c:v>405.78099999999978</c:v>
                </c:pt>
                <c:pt idx="149">
                  <c:v>406.62</c:v>
                </c:pt>
                <c:pt idx="150">
                  <c:v>407.45600000000002</c:v>
                </c:pt>
                <c:pt idx="151">
                  <c:v>408.28499999999991</c:v>
                </c:pt>
                <c:pt idx="152">
                  <c:v>409.12200000000001</c:v>
                </c:pt>
                <c:pt idx="153">
                  <c:v>409.959</c:v>
                </c:pt>
                <c:pt idx="154">
                  <c:v>410.79499999999979</c:v>
                </c:pt>
                <c:pt idx="155">
                  <c:v>411.63</c:v>
                </c:pt>
                <c:pt idx="156">
                  <c:v>412.46100000000001</c:v>
                </c:pt>
                <c:pt idx="157">
                  <c:v>413.29399999999981</c:v>
                </c:pt>
                <c:pt idx="158">
                  <c:v>414.12700000000001</c:v>
                </c:pt>
                <c:pt idx="159">
                  <c:v>414.96</c:v>
                </c:pt>
                <c:pt idx="160">
                  <c:v>415.78999999999979</c:v>
                </c:pt>
                <c:pt idx="161">
                  <c:v>416.61900000000009</c:v>
                </c:pt>
                <c:pt idx="162">
                  <c:v>417.447</c:v>
                </c:pt>
                <c:pt idx="163">
                  <c:v>418.27199999999982</c:v>
                </c:pt>
                <c:pt idx="164">
                  <c:v>419.09899999999982</c:v>
                </c:pt>
                <c:pt idx="165">
                  <c:v>419.92799999999983</c:v>
                </c:pt>
                <c:pt idx="166">
                  <c:v>420.75900000000001</c:v>
                </c:pt>
                <c:pt idx="167">
                  <c:v>421.59199999999981</c:v>
                </c:pt>
                <c:pt idx="168">
                  <c:v>422.41699999999997</c:v>
                </c:pt>
                <c:pt idx="169">
                  <c:v>423.24400000000009</c:v>
                </c:pt>
                <c:pt idx="170">
                  <c:v>424.06899999999979</c:v>
                </c:pt>
                <c:pt idx="171">
                  <c:v>424.899</c:v>
                </c:pt>
                <c:pt idx="172">
                  <c:v>425.73299999999978</c:v>
                </c:pt>
                <c:pt idx="173">
                  <c:v>426.56799999999993</c:v>
                </c:pt>
                <c:pt idx="174">
                  <c:v>427.39699999999982</c:v>
                </c:pt>
                <c:pt idx="175">
                  <c:v>428.22800000000001</c:v>
                </c:pt>
                <c:pt idx="176">
                  <c:v>429.06</c:v>
                </c:pt>
                <c:pt idx="177">
                  <c:v>429.89800000000002</c:v>
                </c:pt>
                <c:pt idx="178">
                  <c:v>430.74299999999999</c:v>
                </c:pt>
                <c:pt idx="179">
                  <c:v>431.58299999999991</c:v>
                </c:pt>
                <c:pt idx="180">
                  <c:v>432.41599999999983</c:v>
                </c:pt>
                <c:pt idx="181">
                  <c:v>433.24</c:v>
                </c:pt>
                <c:pt idx="182">
                  <c:v>434.06599999999997</c:v>
                </c:pt>
                <c:pt idx="183">
                  <c:v>434.89699999999982</c:v>
                </c:pt>
                <c:pt idx="184">
                  <c:v>435.72599999999977</c:v>
                </c:pt>
                <c:pt idx="185">
                  <c:v>436.55700000000002</c:v>
                </c:pt>
                <c:pt idx="186">
                  <c:v>437.38599999999991</c:v>
                </c:pt>
                <c:pt idx="187">
                  <c:v>438.21499999999997</c:v>
                </c:pt>
                <c:pt idx="188">
                  <c:v>439.04300000000001</c:v>
                </c:pt>
                <c:pt idx="189">
                  <c:v>439.875</c:v>
                </c:pt>
                <c:pt idx="190">
                  <c:v>440.714</c:v>
                </c:pt>
                <c:pt idx="191">
                  <c:v>441.55099999999999</c:v>
                </c:pt>
                <c:pt idx="192">
                  <c:v>442.38</c:v>
                </c:pt>
                <c:pt idx="193">
                  <c:v>443.21</c:v>
                </c:pt>
                <c:pt idx="194">
                  <c:v>444.04200000000009</c:v>
                </c:pt>
                <c:pt idx="195">
                  <c:v>444.88</c:v>
                </c:pt>
                <c:pt idx="196">
                  <c:v>445.72099999999978</c:v>
                </c:pt>
                <c:pt idx="197">
                  <c:v>446.55399999999992</c:v>
                </c:pt>
                <c:pt idx="198">
                  <c:v>447.38200000000001</c:v>
                </c:pt>
                <c:pt idx="199">
                  <c:v>448.21299999999991</c:v>
                </c:pt>
                <c:pt idx="200">
                  <c:v>449.04200000000009</c:v>
                </c:pt>
                <c:pt idx="201">
                  <c:v>449.87099999999992</c:v>
                </c:pt>
                <c:pt idx="202">
                  <c:v>450.70299999999992</c:v>
                </c:pt>
                <c:pt idx="203">
                  <c:v>451.53800000000001</c:v>
                </c:pt>
                <c:pt idx="204">
                  <c:v>452.37400000000002</c:v>
                </c:pt>
                <c:pt idx="205">
                  <c:v>453.209</c:v>
                </c:pt>
                <c:pt idx="206">
                  <c:v>454.03899999999982</c:v>
                </c:pt>
                <c:pt idx="207">
                  <c:v>454.86400000000009</c:v>
                </c:pt>
                <c:pt idx="208">
                  <c:v>455.69200000000001</c:v>
                </c:pt>
                <c:pt idx="209">
                  <c:v>456.52199999999982</c:v>
                </c:pt>
                <c:pt idx="210">
                  <c:v>457.3540000000001</c:v>
                </c:pt>
                <c:pt idx="211">
                  <c:v>458.18</c:v>
                </c:pt>
                <c:pt idx="212">
                  <c:v>459</c:v>
                </c:pt>
                <c:pt idx="213">
                  <c:v>459.82499999999999</c:v>
                </c:pt>
                <c:pt idx="214">
                  <c:v>460.65</c:v>
                </c:pt>
                <c:pt idx="215">
                  <c:v>461.47500000000002</c:v>
                </c:pt>
                <c:pt idx="216">
                  <c:v>462.29899999999981</c:v>
                </c:pt>
                <c:pt idx="217">
                  <c:v>463.12900000000002</c:v>
                </c:pt>
                <c:pt idx="218">
                  <c:v>463.96499999999997</c:v>
                </c:pt>
                <c:pt idx="219">
                  <c:v>464.80200000000002</c:v>
                </c:pt>
                <c:pt idx="220">
                  <c:v>465.63599999999991</c:v>
                </c:pt>
                <c:pt idx="221">
                  <c:v>466.47500000000002</c:v>
                </c:pt>
                <c:pt idx="222">
                  <c:v>467.31799999999993</c:v>
                </c:pt>
                <c:pt idx="223">
                  <c:v>468.15800000000002</c:v>
                </c:pt>
                <c:pt idx="224">
                  <c:v>468.99400000000003</c:v>
                </c:pt>
                <c:pt idx="225">
                  <c:v>469.83100000000002</c:v>
                </c:pt>
                <c:pt idx="226">
                  <c:v>470.66300000000001</c:v>
                </c:pt>
                <c:pt idx="227">
                  <c:v>471.49299999999982</c:v>
                </c:pt>
                <c:pt idx="228">
                  <c:v>472.33</c:v>
                </c:pt>
                <c:pt idx="229">
                  <c:v>473.16899999999993</c:v>
                </c:pt>
                <c:pt idx="230">
                  <c:v>474.00400000000002</c:v>
                </c:pt>
                <c:pt idx="231">
                  <c:v>474.84100000000001</c:v>
                </c:pt>
                <c:pt idx="232">
                  <c:v>475.67099999999999</c:v>
                </c:pt>
                <c:pt idx="233">
                  <c:v>476.50099999999992</c:v>
                </c:pt>
                <c:pt idx="234">
                  <c:v>477.33</c:v>
                </c:pt>
                <c:pt idx="235">
                  <c:v>478.15600000000001</c:v>
                </c:pt>
                <c:pt idx="236">
                  <c:v>478.98500000000001</c:v>
                </c:pt>
                <c:pt idx="237">
                  <c:v>479.81399999999991</c:v>
                </c:pt>
                <c:pt idx="238">
                  <c:v>480.64300000000009</c:v>
                </c:pt>
                <c:pt idx="239">
                  <c:v>481.47199999999981</c:v>
                </c:pt>
                <c:pt idx="240">
                  <c:v>482.29799999999977</c:v>
                </c:pt>
                <c:pt idx="241">
                  <c:v>483.12900000000002</c:v>
                </c:pt>
                <c:pt idx="242">
                  <c:v>483.96199999999982</c:v>
                </c:pt>
                <c:pt idx="243">
                  <c:v>484.79299999999978</c:v>
                </c:pt>
                <c:pt idx="244">
                  <c:v>485.625</c:v>
                </c:pt>
                <c:pt idx="245">
                  <c:v>486.45600000000002</c:v>
                </c:pt>
                <c:pt idx="246">
                  <c:v>487.29099999999983</c:v>
                </c:pt>
                <c:pt idx="247">
                  <c:v>488.12200000000001</c:v>
                </c:pt>
                <c:pt idx="248">
                  <c:v>488.94200000000001</c:v>
                </c:pt>
                <c:pt idx="249">
                  <c:v>489.762</c:v>
                </c:pt>
                <c:pt idx="250">
                  <c:v>490.58299999999991</c:v>
                </c:pt>
                <c:pt idx="251">
                  <c:v>491.41199999999998</c:v>
                </c:pt>
                <c:pt idx="252">
                  <c:v>492.24700000000001</c:v>
                </c:pt>
                <c:pt idx="253">
                  <c:v>493.08</c:v>
                </c:pt>
                <c:pt idx="254">
                  <c:v>493.91899999999981</c:v>
                </c:pt>
                <c:pt idx="255">
                  <c:v>494.755</c:v>
                </c:pt>
                <c:pt idx="256">
                  <c:v>495.589</c:v>
                </c:pt>
                <c:pt idx="257">
                  <c:v>496.42099999999982</c:v>
                </c:pt>
                <c:pt idx="258">
                  <c:v>497.24900000000002</c:v>
                </c:pt>
                <c:pt idx="259">
                  <c:v>498.077</c:v>
                </c:pt>
                <c:pt idx="260">
                  <c:v>498.90300000000002</c:v>
                </c:pt>
                <c:pt idx="261">
                  <c:v>499.7319999999998</c:v>
                </c:pt>
                <c:pt idx="262">
                  <c:v>500.56</c:v>
                </c:pt>
                <c:pt idx="263">
                  <c:v>501.38299999999998</c:v>
                </c:pt>
                <c:pt idx="264">
                  <c:v>502.20499999999998</c:v>
                </c:pt>
                <c:pt idx="265">
                  <c:v>503.02600000000001</c:v>
                </c:pt>
                <c:pt idx="266">
                  <c:v>503.84500000000008</c:v>
                </c:pt>
                <c:pt idx="267">
                  <c:v>504.666</c:v>
                </c:pt>
                <c:pt idx="268">
                  <c:v>505.49299999999982</c:v>
                </c:pt>
                <c:pt idx="269">
                  <c:v>506.31799999999993</c:v>
                </c:pt>
                <c:pt idx="270">
                  <c:v>507.142</c:v>
                </c:pt>
                <c:pt idx="271">
                  <c:v>507.97199999999981</c:v>
                </c:pt>
                <c:pt idx="272">
                  <c:v>508.79899999999981</c:v>
                </c:pt>
                <c:pt idx="273">
                  <c:v>509.62</c:v>
                </c:pt>
                <c:pt idx="274">
                  <c:v>510.44299999999993</c:v>
                </c:pt>
                <c:pt idx="275">
                  <c:v>511.27300000000002</c:v>
                </c:pt>
                <c:pt idx="276">
                  <c:v>512.10799999999972</c:v>
                </c:pt>
                <c:pt idx="277">
                  <c:v>512.94499999999971</c:v>
                </c:pt>
                <c:pt idx="278">
                  <c:v>513.78099999999995</c:v>
                </c:pt>
                <c:pt idx="279">
                  <c:v>514.61500000000001</c:v>
                </c:pt>
                <c:pt idx="280">
                  <c:v>515.45199999999977</c:v>
                </c:pt>
                <c:pt idx="281">
                  <c:v>516.28600000000006</c:v>
                </c:pt>
                <c:pt idx="282">
                  <c:v>517.11300000000006</c:v>
                </c:pt>
                <c:pt idx="283">
                  <c:v>517.93199999999979</c:v>
                </c:pt>
                <c:pt idx="284">
                  <c:v>518.75800000000004</c:v>
                </c:pt>
                <c:pt idx="285">
                  <c:v>519.58900000000006</c:v>
                </c:pt>
                <c:pt idx="286">
                  <c:v>520.423</c:v>
                </c:pt>
                <c:pt idx="287">
                  <c:v>521.255</c:v>
                </c:pt>
                <c:pt idx="288">
                  <c:v>522.08299999999997</c:v>
                </c:pt>
                <c:pt idx="289">
                  <c:v>522.91199999999981</c:v>
                </c:pt>
                <c:pt idx="290">
                  <c:v>523.74299999999971</c:v>
                </c:pt>
                <c:pt idx="291">
                  <c:v>524.577</c:v>
                </c:pt>
                <c:pt idx="292">
                  <c:v>525.41100000000006</c:v>
                </c:pt>
                <c:pt idx="293">
                  <c:v>526.24800000000005</c:v>
                </c:pt>
                <c:pt idx="294">
                  <c:v>527.08799999999997</c:v>
                </c:pt>
                <c:pt idx="295">
                  <c:v>527.92699999999979</c:v>
                </c:pt>
                <c:pt idx="296">
                  <c:v>528.76400000000001</c:v>
                </c:pt>
                <c:pt idx="297">
                  <c:v>529.6</c:v>
                </c:pt>
                <c:pt idx="298">
                  <c:v>530.43299999999977</c:v>
                </c:pt>
                <c:pt idx="299">
                  <c:v>531.26600000000008</c:v>
                </c:pt>
                <c:pt idx="300">
                  <c:v>532.10400000000004</c:v>
                </c:pt>
                <c:pt idx="301">
                  <c:v>532.94299999999976</c:v>
                </c:pt>
                <c:pt idx="302">
                  <c:v>533.77800000000002</c:v>
                </c:pt>
                <c:pt idx="303">
                  <c:v>534.61300000000006</c:v>
                </c:pt>
                <c:pt idx="304">
                  <c:v>535.45099999999979</c:v>
                </c:pt>
                <c:pt idx="305">
                  <c:v>536.29100000000005</c:v>
                </c:pt>
                <c:pt idx="306">
                  <c:v>537.13</c:v>
                </c:pt>
                <c:pt idx="307">
                  <c:v>537.96899999999982</c:v>
                </c:pt>
                <c:pt idx="308">
                  <c:v>538.80999999999972</c:v>
                </c:pt>
                <c:pt idx="309">
                  <c:v>539.64800000000002</c:v>
                </c:pt>
                <c:pt idx="310">
                  <c:v>540.48</c:v>
                </c:pt>
                <c:pt idx="311">
                  <c:v>541.30500000000006</c:v>
                </c:pt>
                <c:pt idx="312">
                  <c:v>542.13699999999972</c:v>
                </c:pt>
                <c:pt idx="313">
                  <c:v>542.96800000000007</c:v>
                </c:pt>
                <c:pt idx="314">
                  <c:v>543.79899999999998</c:v>
                </c:pt>
                <c:pt idx="315">
                  <c:v>544.63200000000006</c:v>
                </c:pt>
                <c:pt idx="316">
                  <c:v>545.46199999999976</c:v>
                </c:pt>
                <c:pt idx="317">
                  <c:v>546.28899999999999</c:v>
                </c:pt>
                <c:pt idx="318">
                  <c:v>547.11400000000003</c:v>
                </c:pt>
                <c:pt idx="319">
                  <c:v>547.93900000000008</c:v>
                </c:pt>
                <c:pt idx="320">
                  <c:v>548.76400000000001</c:v>
                </c:pt>
                <c:pt idx="321">
                  <c:v>549.59</c:v>
                </c:pt>
                <c:pt idx="322">
                  <c:v>550.41800000000001</c:v>
                </c:pt>
                <c:pt idx="323">
                  <c:v>551.24800000000005</c:v>
                </c:pt>
                <c:pt idx="324">
                  <c:v>552.07799999999997</c:v>
                </c:pt>
                <c:pt idx="325">
                  <c:v>552.91699999999969</c:v>
                </c:pt>
                <c:pt idx="326">
                  <c:v>553.75900000000001</c:v>
                </c:pt>
                <c:pt idx="327">
                  <c:v>554.59500000000003</c:v>
                </c:pt>
                <c:pt idx="328">
                  <c:v>555.42899999999997</c:v>
                </c:pt>
                <c:pt idx="329">
                  <c:v>556.26199999999972</c:v>
                </c:pt>
                <c:pt idx="330">
                  <c:v>557.09699999999998</c:v>
                </c:pt>
                <c:pt idx="331">
                  <c:v>557.94299999999976</c:v>
                </c:pt>
                <c:pt idx="332">
                  <c:v>558.79700000000003</c:v>
                </c:pt>
                <c:pt idx="333">
                  <c:v>559.64599999999996</c:v>
                </c:pt>
                <c:pt idx="334">
                  <c:v>560.49800000000005</c:v>
                </c:pt>
                <c:pt idx="335">
                  <c:v>561.35099999999977</c:v>
                </c:pt>
                <c:pt idx="336">
                  <c:v>562.20000000000005</c:v>
                </c:pt>
                <c:pt idx="337">
                  <c:v>563.05199999999979</c:v>
                </c:pt>
                <c:pt idx="338">
                  <c:v>563.9069999999997</c:v>
                </c:pt>
                <c:pt idx="339">
                  <c:v>564.76600000000008</c:v>
                </c:pt>
                <c:pt idx="340">
                  <c:v>565.625</c:v>
                </c:pt>
                <c:pt idx="341">
                  <c:v>566.48700000000008</c:v>
                </c:pt>
                <c:pt idx="342">
                  <c:v>567.35199999999975</c:v>
                </c:pt>
                <c:pt idx="343">
                  <c:v>568.22299999999996</c:v>
                </c:pt>
                <c:pt idx="344">
                  <c:v>569.08799999999997</c:v>
                </c:pt>
                <c:pt idx="345">
                  <c:v>569.94999999999982</c:v>
                </c:pt>
                <c:pt idx="346">
                  <c:v>570.80699999999979</c:v>
                </c:pt>
                <c:pt idx="347">
                  <c:v>571.66599999999971</c:v>
                </c:pt>
                <c:pt idx="348">
                  <c:v>572.53099999999972</c:v>
                </c:pt>
                <c:pt idx="349">
                  <c:v>573.39199999999983</c:v>
                </c:pt>
                <c:pt idx="350">
                  <c:v>574.25400000000002</c:v>
                </c:pt>
                <c:pt idx="351">
                  <c:v>575.12</c:v>
                </c:pt>
                <c:pt idx="352">
                  <c:v>575.98800000000006</c:v>
                </c:pt>
                <c:pt idx="353">
                  <c:v>576.86300000000006</c:v>
                </c:pt>
                <c:pt idx="354">
                  <c:v>577.745</c:v>
                </c:pt>
                <c:pt idx="355">
                  <c:v>578.625</c:v>
                </c:pt>
                <c:pt idx="356">
                  <c:v>579.50599999999997</c:v>
                </c:pt>
                <c:pt idx="357">
                  <c:v>580.38599999999997</c:v>
                </c:pt>
                <c:pt idx="358">
                  <c:v>581.26400000000001</c:v>
                </c:pt>
                <c:pt idx="359">
                  <c:v>582.14199999999983</c:v>
                </c:pt>
                <c:pt idx="360">
                  <c:v>583.02</c:v>
                </c:pt>
                <c:pt idx="361">
                  <c:v>583.89699999999971</c:v>
                </c:pt>
                <c:pt idx="362">
                  <c:v>584.77600000000007</c:v>
                </c:pt>
                <c:pt idx="363">
                  <c:v>585.65899999999999</c:v>
                </c:pt>
                <c:pt idx="364">
                  <c:v>586.5469999999998</c:v>
                </c:pt>
                <c:pt idx="365">
                  <c:v>587.43299999999977</c:v>
                </c:pt>
                <c:pt idx="366">
                  <c:v>588.3209999999998</c:v>
                </c:pt>
                <c:pt idx="367">
                  <c:v>589.21199999999999</c:v>
                </c:pt>
                <c:pt idx="368">
                  <c:v>590.10599999999999</c:v>
                </c:pt>
                <c:pt idx="369">
                  <c:v>590.99199999999996</c:v>
                </c:pt>
                <c:pt idx="370">
                  <c:v>591.87300000000005</c:v>
                </c:pt>
                <c:pt idx="371">
                  <c:v>592.7529999999997</c:v>
                </c:pt>
                <c:pt idx="372">
                  <c:v>593.63400000000001</c:v>
                </c:pt>
                <c:pt idx="373">
                  <c:v>594.505</c:v>
                </c:pt>
                <c:pt idx="374">
                  <c:v>595.37200000000007</c:v>
                </c:pt>
                <c:pt idx="375">
                  <c:v>596.23900000000003</c:v>
                </c:pt>
                <c:pt idx="376">
                  <c:v>597.11200000000008</c:v>
                </c:pt>
                <c:pt idx="377">
                  <c:v>597.98700000000008</c:v>
                </c:pt>
                <c:pt idx="378">
                  <c:v>598.86099999999976</c:v>
                </c:pt>
                <c:pt idx="379">
                  <c:v>599.73599999999999</c:v>
                </c:pt>
                <c:pt idx="380">
                  <c:v>600.61500000000001</c:v>
                </c:pt>
                <c:pt idx="381">
                  <c:v>601.495</c:v>
                </c:pt>
                <c:pt idx="382">
                  <c:v>602.38099999999997</c:v>
                </c:pt>
                <c:pt idx="383">
                  <c:v>603.26400000000001</c:v>
                </c:pt>
                <c:pt idx="384">
                  <c:v>604.14400000000001</c:v>
                </c:pt>
                <c:pt idx="385">
                  <c:v>605.02099999999996</c:v>
                </c:pt>
                <c:pt idx="386">
                  <c:v>605.90300000000002</c:v>
                </c:pt>
                <c:pt idx="387">
                  <c:v>606.78200000000004</c:v>
                </c:pt>
                <c:pt idx="388">
                  <c:v>607.66100000000006</c:v>
                </c:pt>
                <c:pt idx="389">
                  <c:v>608.54099999999971</c:v>
                </c:pt>
                <c:pt idx="390">
                  <c:v>609.41899999999998</c:v>
                </c:pt>
                <c:pt idx="391">
                  <c:v>610.29600000000005</c:v>
                </c:pt>
                <c:pt idx="392">
                  <c:v>611.17100000000005</c:v>
                </c:pt>
                <c:pt idx="393">
                  <c:v>612.04300000000001</c:v>
                </c:pt>
                <c:pt idx="394">
                  <c:v>612.91899999999998</c:v>
                </c:pt>
                <c:pt idx="395">
                  <c:v>613.79600000000005</c:v>
                </c:pt>
                <c:pt idx="396">
                  <c:v>614.673</c:v>
                </c:pt>
                <c:pt idx="397">
                  <c:v>615.553</c:v>
                </c:pt>
                <c:pt idx="398">
                  <c:v>616.43499999999972</c:v>
                </c:pt>
                <c:pt idx="399">
                  <c:v>617.31899999999996</c:v>
                </c:pt>
                <c:pt idx="400">
                  <c:v>618.20299999999997</c:v>
                </c:pt>
                <c:pt idx="401">
                  <c:v>619.08400000000006</c:v>
                </c:pt>
                <c:pt idx="402">
                  <c:v>619.96699999999976</c:v>
                </c:pt>
                <c:pt idx="403">
                  <c:v>620.85099999999977</c:v>
                </c:pt>
                <c:pt idx="404">
                  <c:v>621.74099999999999</c:v>
                </c:pt>
                <c:pt idx="405">
                  <c:v>622.63300000000004</c:v>
                </c:pt>
                <c:pt idx="406">
                  <c:v>623.52499999999998</c:v>
                </c:pt>
                <c:pt idx="407">
                  <c:v>624.41300000000001</c:v>
                </c:pt>
                <c:pt idx="408">
                  <c:v>625.298</c:v>
                </c:pt>
                <c:pt idx="409">
                  <c:v>626.18299999999999</c:v>
                </c:pt>
                <c:pt idx="410">
                  <c:v>627.072</c:v>
                </c:pt>
                <c:pt idx="411">
                  <c:v>627.96800000000007</c:v>
                </c:pt>
                <c:pt idx="412">
                  <c:v>628.8589999999997</c:v>
                </c:pt>
                <c:pt idx="413">
                  <c:v>629.74900000000002</c:v>
                </c:pt>
                <c:pt idx="414">
                  <c:v>630.63699999999972</c:v>
                </c:pt>
                <c:pt idx="415">
                  <c:v>631.52199999999971</c:v>
                </c:pt>
                <c:pt idx="416">
                  <c:v>632.40899999999999</c:v>
                </c:pt>
                <c:pt idx="417">
                  <c:v>633.29</c:v>
                </c:pt>
                <c:pt idx="418">
                  <c:v>634.16899999999998</c:v>
                </c:pt>
                <c:pt idx="419">
                  <c:v>635.04899999999998</c:v>
                </c:pt>
                <c:pt idx="420">
                  <c:v>635.928</c:v>
                </c:pt>
                <c:pt idx="421">
                  <c:v>636.80699999999979</c:v>
                </c:pt>
                <c:pt idx="422">
                  <c:v>637.69100000000003</c:v>
                </c:pt>
                <c:pt idx="423">
                  <c:v>638.57500000000005</c:v>
                </c:pt>
                <c:pt idx="424">
                  <c:v>639.45999999999981</c:v>
                </c:pt>
                <c:pt idx="425">
                  <c:v>640.35199999999975</c:v>
                </c:pt>
                <c:pt idx="426">
                  <c:v>641.23900000000003</c:v>
                </c:pt>
                <c:pt idx="427">
                  <c:v>642.12</c:v>
                </c:pt>
                <c:pt idx="428">
                  <c:v>643</c:v>
                </c:pt>
                <c:pt idx="429">
                  <c:v>643.8779999999997</c:v>
                </c:pt>
                <c:pt idx="430">
                  <c:v>644.7529999999997</c:v>
                </c:pt>
                <c:pt idx="431">
                  <c:v>645.63400000000001</c:v>
                </c:pt>
                <c:pt idx="432">
                  <c:v>646.52300000000002</c:v>
                </c:pt>
                <c:pt idx="433">
                  <c:v>647.40800000000002</c:v>
                </c:pt>
                <c:pt idx="434">
                  <c:v>648.29100000000005</c:v>
                </c:pt>
                <c:pt idx="435">
                  <c:v>649.17100000000005</c:v>
                </c:pt>
                <c:pt idx="436">
                  <c:v>650.048</c:v>
                </c:pt>
                <c:pt idx="437">
                  <c:v>650.92399999999998</c:v>
                </c:pt>
                <c:pt idx="438">
                  <c:v>651.80599999999981</c:v>
                </c:pt>
                <c:pt idx="439">
                  <c:v>652.68399999999997</c:v>
                </c:pt>
                <c:pt idx="440">
                  <c:v>653.56799999999976</c:v>
                </c:pt>
                <c:pt idx="441">
                  <c:v>654.45099999999979</c:v>
                </c:pt>
                <c:pt idx="442">
                  <c:v>655.33300000000008</c:v>
                </c:pt>
                <c:pt idx="443">
                  <c:v>656.20900000000006</c:v>
                </c:pt>
                <c:pt idx="444">
                  <c:v>657.08300000000008</c:v>
                </c:pt>
                <c:pt idx="445">
                  <c:v>657.95900000000006</c:v>
                </c:pt>
                <c:pt idx="446">
                  <c:v>658.83599999999979</c:v>
                </c:pt>
                <c:pt idx="447">
                  <c:v>659.71</c:v>
                </c:pt>
                <c:pt idx="448">
                  <c:v>660.58799999999997</c:v>
                </c:pt>
                <c:pt idx="449">
                  <c:v>661.46800000000007</c:v>
                </c:pt>
                <c:pt idx="450">
                  <c:v>662.35300000000007</c:v>
                </c:pt>
                <c:pt idx="451">
                  <c:v>663.23099999999999</c:v>
                </c:pt>
                <c:pt idx="452">
                  <c:v>664.10400000000004</c:v>
                </c:pt>
                <c:pt idx="453">
                  <c:v>664.97699999999998</c:v>
                </c:pt>
                <c:pt idx="454">
                  <c:v>665.84899999999971</c:v>
                </c:pt>
                <c:pt idx="455">
                  <c:v>666.72199999999998</c:v>
                </c:pt>
                <c:pt idx="456">
                  <c:v>667.6</c:v>
                </c:pt>
                <c:pt idx="457">
                  <c:v>668.48199999999997</c:v>
                </c:pt>
                <c:pt idx="458">
                  <c:v>669.35999999999979</c:v>
                </c:pt>
                <c:pt idx="459">
                  <c:v>670.23</c:v>
                </c:pt>
                <c:pt idx="460">
                  <c:v>671.09699999999998</c:v>
                </c:pt>
                <c:pt idx="461">
                  <c:v>671.96199999999976</c:v>
                </c:pt>
                <c:pt idx="462">
                  <c:v>672.82699999999977</c:v>
                </c:pt>
                <c:pt idx="463">
                  <c:v>673.69100000000003</c:v>
                </c:pt>
                <c:pt idx="464">
                  <c:v>674.56099999999969</c:v>
                </c:pt>
                <c:pt idx="465">
                  <c:v>675.43099999999981</c:v>
                </c:pt>
                <c:pt idx="466">
                  <c:v>676.3</c:v>
                </c:pt>
                <c:pt idx="467">
                  <c:v>677.16699999999969</c:v>
                </c:pt>
                <c:pt idx="468">
                  <c:v>678.03399999999999</c:v>
                </c:pt>
                <c:pt idx="469">
                  <c:v>678.90199999999982</c:v>
                </c:pt>
                <c:pt idx="470">
                  <c:v>679.774</c:v>
                </c:pt>
                <c:pt idx="471">
                  <c:v>680.65100000000007</c:v>
                </c:pt>
                <c:pt idx="472">
                  <c:v>681.53399999999999</c:v>
                </c:pt>
                <c:pt idx="473">
                  <c:v>682.41599999999971</c:v>
                </c:pt>
                <c:pt idx="474">
                  <c:v>683.29300000000001</c:v>
                </c:pt>
                <c:pt idx="475">
                  <c:v>684.16899999999998</c:v>
                </c:pt>
                <c:pt idx="476">
                  <c:v>685.04899999999998</c:v>
                </c:pt>
                <c:pt idx="477">
                  <c:v>685.92899999999997</c:v>
                </c:pt>
                <c:pt idx="478">
                  <c:v>686.80399999999997</c:v>
                </c:pt>
                <c:pt idx="479">
                  <c:v>687.68000000000006</c:v>
                </c:pt>
                <c:pt idx="480">
                  <c:v>688.55199999999979</c:v>
                </c:pt>
                <c:pt idx="481">
                  <c:v>689.4219999999998</c:v>
                </c:pt>
                <c:pt idx="482">
                  <c:v>690.29</c:v>
                </c:pt>
                <c:pt idx="483">
                  <c:v>691.16000000000008</c:v>
                </c:pt>
                <c:pt idx="484">
                  <c:v>692.029</c:v>
                </c:pt>
                <c:pt idx="485">
                  <c:v>692.899</c:v>
                </c:pt>
                <c:pt idx="486">
                  <c:v>693.76900000000001</c:v>
                </c:pt>
                <c:pt idx="487">
                  <c:v>694.64699999999971</c:v>
                </c:pt>
                <c:pt idx="488">
                  <c:v>695.53</c:v>
                </c:pt>
                <c:pt idx="489">
                  <c:v>696.40899999999999</c:v>
                </c:pt>
                <c:pt idx="490">
                  <c:v>697.28700000000003</c:v>
                </c:pt>
                <c:pt idx="491">
                  <c:v>698.16199999999981</c:v>
                </c:pt>
                <c:pt idx="492">
                  <c:v>699.03800000000001</c:v>
                </c:pt>
                <c:pt idx="493">
                  <c:v>699.91599999999971</c:v>
                </c:pt>
                <c:pt idx="494">
                  <c:v>700.79300000000001</c:v>
                </c:pt>
                <c:pt idx="495">
                  <c:v>701.66800000000001</c:v>
                </c:pt>
                <c:pt idx="496">
                  <c:v>702.54500000000007</c:v>
                </c:pt>
                <c:pt idx="497">
                  <c:v>703.41100000000006</c:v>
                </c:pt>
                <c:pt idx="498">
                  <c:v>704.28200000000004</c:v>
                </c:pt>
                <c:pt idx="499">
                  <c:v>705.15499999999997</c:v>
                </c:pt>
                <c:pt idx="500">
                  <c:v>706.02699999999982</c:v>
                </c:pt>
                <c:pt idx="501">
                  <c:v>706.899</c:v>
                </c:pt>
                <c:pt idx="502">
                  <c:v>707.77200000000005</c:v>
                </c:pt>
                <c:pt idx="503">
                  <c:v>708.64699999999971</c:v>
                </c:pt>
                <c:pt idx="504">
                  <c:v>709.52099999999996</c:v>
                </c:pt>
                <c:pt idx="505">
                  <c:v>710.39599999999996</c:v>
                </c:pt>
                <c:pt idx="506">
                  <c:v>711.27</c:v>
                </c:pt>
                <c:pt idx="507">
                  <c:v>712.14400000000001</c:v>
                </c:pt>
                <c:pt idx="508">
                  <c:v>713.02</c:v>
                </c:pt>
                <c:pt idx="509">
                  <c:v>713.89300000000003</c:v>
                </c:pt>
                <c:pt idx="510">
                  <c:v>714.76600000000008</c:v>
                </c:pt>
                <c:pt idx="511">
                  <c:v>715.63799999999969</c:v>
                </c:pt>
                <c:pt idx="512">
                  <c:v>716.51299999999969</c:v>
                </c:pt>
                <c:pt idx="513">
                  <c:v>717.38900000000001</c:v>
                </c:pt>
                <c:pt idx="514">
                  <c:v>718.26400000000001</c:v>
                </c:pt>
                <c:pt idx="515">
                  <c:v>719.13699999999972</c:v>
                </c:pt>
                <c:pt idx="516">
                  <c:v>720.01</c:v>
                </c:pt>
                <c:pt idx="517">
                  <c:v>720.88200000000006</c:v>
                </c:pt>
                <c:pt idx="518">
                  <c:v>721.76400000000001</c:v>
                </c:pt>
                <c:pt idx="519">
                  <c:v>722.64800000000002</c:v>
                </c:pt>
                <c:pt idx="520">
                  <c:v>723.53399999999999</c:v>
                </c:pt>
                <c:pt idx="521">
                  <c:v>724.41699999999969</c:v>
                </c:pt>
                <c:pt idx="522">
                  <c:v>725.30199999999979</c:v>
                </c:pt>
                <c:pt idx="523">
                  <c:v>726.18600000000004</c:v>
                </c:pt>
                <c:pt idx="524">
                  <c:v>727.0659999999998</c:v>
                </c:pt>
                <c:pt idx="525">
                  <c:v>727.94699999999978</c:v>
                </c:pt>
                <c:pt idx="526">
                  <c:v>728.83300000000008</c:v>
                </c:pt>
                <c:pt idx="527">
                  <c:v>729.721</c:v>
                </c:pt>
                <c:pt idx="528">
                  <c:v>730.61</c:v>
                </c:pt>
                <c:pt idx="529">
                  <c:v>731.49800000000005</c:v>
                </c:pt>
                <c:pt idx="530">
                  <c:v>732.38799999999969</c:v>
                </c:pt>
                <c:pt idx="531">
                  <c:v>733.274</c:v>
                </c:pt>
                <c:pt idx="532">
                  <c:v>734.15800000000002</c:v>
                </c:pt>
                <c:pt idx="533">
                  <c:v>735.04099999999971</c:v>
                </c:pt>
                <c:pt idx="534">
                  <c:v>735.92099999999982</c:v>
                </c:pt>
                <c:pt idx="535">
                  <c:v>736.803</c:v>
                </c:pt>
                <c:pt idx="536">
                  <c:v>737.68299999999999</c:v>
                </c:pt>
                <c:pt idx="537">
                  <c:v>738.5659999999998</c:v>
                </c:pt>
                <c:pt idx="538">
                  <c:v>739.44499999999971</c:v>
                </c:pt>
                <c:pt idx="539">
                  <c:v>740.31999999999971</c:v>
                </c:pt>
                <c:pt idx="540">
                  <c:v>741.19299999999998</c:v>
                </c:pt>
                <c:pt idx="541">
                  <c:v>742.0659999999998</c:v>
                </c:pt>
                <c:pt idx="542">
                  <c:v>742.93799999999976</c:v>
                </c:pt>
                <c:pt idx="543">
                  <c:v>743.80899999999997</c:v>
                </c:pt>
                <c:pt idx="544">
                  <c:v>744.68200000000002</c:v>
                </c:pt>
                <c:pt idx="545">
                  <c:v>745.55899999999997</c:v>
                </c:pt>
                <c:pt idx="546">
                  <c:v>746.43799999999976</c:v>
                </c:pt>
                <c:pt idx="547">
                  <c:v>747.3159999999998</c:v>
                </c:pt>
                <c:pt idx="548">
                  <c:v>748.197</c:v>
                </c:pt>
                <c:pt idx="549">
                  <c:v>749.07400000000007</c:v>
                </c:pt>
                <c:pt idx="550">
                  <c:v>749.94499999999971</c:v>
                </c:pt>
                <c:pt idx="551">
                  <c:v>750.81499999999983</c:v>
                </c:pt>
                <c:pt idx="552">
                  <c:v>751.68299999999999</c:v>
                </c:pt>
                <c:pt idx="553">
                  <c:v>752.553</c:v>
                </c:pt>
                <c:pt idx="554">
                  <c:v>753.4259999999997</c:v>
                </c:pt>
                <c:pt idx="555">
                  <c:v>754.30199999999979</c:v>
                </c:pt>
                <c:pt idx="556">
                  <c:v>755.18200000000002</c:v>
                </c:pt>
                <c:pt idx="557">
                  <c:v>756.06099999999969</c:v>
                </c:pt>
                <c:pt idx="558">
                  <c:v>756.9409999999998</c:v>
                </c:pt>
                <c:pt idx="559">
                  <c:v>757.81699999999978</c:v>
                </c:pt>
                <c:pt idx="560">
                  <c:v>758.69299999999998</c:v>
                </c:pt>
                <c:pt idx="561">
                  <c:v>759.56999999999971</c:v>
                </c:pt>
                <c:pt idx="562">
                  <c:v>760.4459999999998</c:v>
                </c:pt>
                <c:pt idx="563">
                  <c:v>761.32299999999975</c:v>
                </c:pt>
                <c:pt idx="564">
                  <c:v>762.19799999999998</c:v>
                </c:pt>
                <c:pt idx="565">
                  <c:v>763.07899999999995</c:v>
                </c:pt>
                <c:pt idx="566">
                  <c:v>763.96399999999971</c:v>
                </c:pt>
                <c:pt idx="567">
                  <c:v>764.85300000000007</c:v>
                </c:pt>
                <c:pt idx="568">
                  <c:v>765.74</c:v>
                </c:pt>
                <c:pt idx="569">
                  <c:v>766.62699999999973</c:v>
                </c:pt>
                <c:pt idx="570">
                  <c:v>767.51499999999999</c:v>
                </c:pt>
                <c:pt idx="571">
                  <c:v>768.40100000000007</c:v>
                </c:pt>
                <c:pt idx="572">
                  <c:v>769.28600000000006</c:v>
                </c:pt>
                <c:pt idx="573">
                  <c:v>770.173</c:v>
                </c:pt>
                <c:pt idx="574">
                  <c:v>771.05500000000006</c:v>
                </c:pt>
                <c:pt idx="575">
                  <c:v>771.93599999999969</c:v>
                </c:pt>
                <c:pt idx="576">
                  <c:v>772.8159999999998</c:v>
                </c:pt>
                <c:pt idx="577">
                  <c:v>773.69600000000003</c:v>
                </c:pt>
                <c:pt idx="578">
                  <c:v>774.57100000000003</c:v>
                </c:pt>
                <c:pt idx="579">
                  <c:v>775.4459999999998</c:v>
                </c:pt>
                <c:pt idx="580">
                  <c:v>776.3209999999998</c:v>
                </c:pt>
                <c:pt idx="581">
                  <c:v>777.197</c:v>
                </c:pt>
                <c:pt idx="582">
                  <c:v>778.07400000000007</c:v>
                </c:pt>
                <c:pt idx="583">
                  <c:v>778.9549999999997</c:v>
                </c:pt>
                <c:pt idx="584">
                  <c:v>779.84099999999978</c:v>
                </c:pt>
                <c:pt idx="585">
                  <c:v>780.73199999999997</c:v>
                </c:pt>
                <c:pt idx="586">
                  <c:v>781.62699999999973</c:v>
                </c:pt>
                <c:pt idx="587">
                  <c:v>782.52099999999996</c:v>
                </c:pt>
                <c:pt idx="588">
                  <c:v>783.41100000000006</c:v>
                </c:pt>
                <c:pt idx="589">
                  <c:v>784.28899999999999</c:v>
                </c:pt>
                <c:pt idx="590">
                  <c:v>785.16</c:v>
                </c:pt>
                <c:pt idx="591">
                  <c:v>786.03300000000002</c:v>
                </c:pt>
                <c:pt idx="592">
                  <c:v>786.91</c:v>
                </c:pt>
                <c:pt idx="593">
                  <c:v>787.78300000000002</c:v>
                </c:pt>
                <c:pt idx="594">
                  <c:v>788.65699999999981</c:v>
                </c:pt>
                <c:pt idx="595">
                  <c:v>789.53599999999972</c:v>
                </c:pt>
                <c:pt idx="596">
                  <c:v>790.42099999999982</c:v>
                </c:pt>
                <c:pt idx="597">
                  <c:v>791.30999999999983</c:v>
                </c:pt>
                <c:pt idx="598">
                  <c:v>792.2</c:v>
                </c:pt>
                <c:pt idx="599">
                  <c:v>793.08699999999999</c:v>
                </c:pt>
                <c:pt idx="600">
                  <c:v>793.97799999999972</c:v>
                </c:pt>
                <c:pt idx="601">
                  <c:v>794.8689999999998</c:v>
                </c:pt>
                <c:pt idx="602">
                  <c:v>795.76</c:v>
                </c:pt>
                <c:pt idx="603">
                  <c:v>796.65300000000002</c:v>
                </c:pt>
                <c:pt idx="604">
                  <c:v>797.53300000000002</c:v>
                </c:pt>
                <c:pt idx="605">
                  <c:v>798.40599999999972</c:v>
                </c:pt>
                <c:pt idx="606">
                  <c:v>799.28200000000004</c:v>
                </c:pt>
                <c:pt idx="607">
                  <c:v>800.16199999999981</c:v>
                </c:pt>
                <c:pt idx="608">
                  <c:v>801.04300000000001</c:v>
                </c:pt>
                <c:pt idx="609">
                  <c:v>801.92599999999982</c:v>
                </c:pt>
                <c:pt idx="610">
                  <c:v>802.81899999999996</c:v>
                </c:pt>
                <c:pt idx="611">
                  <c:v>803.71199999999999</c:v>
                </c:pt>
                <c:pt idx="612">
                  <c:v>804.61</c:v>
                </c:pt>
                <c:pt idx="613">
                  <c:v>805.50900000000001</c:v>
                </c:pt>
                <c:pt idx="614">
                  <c:v>806.404</c:v>
                </c:pt>
                <c:pt idx="615">
                  <c:v>807.3</c:v>
                </c:pt>
                <c:pt idx="616">
                  <c:v>808.19799999999998</c:v>
                </c:pt>
                <c:pt idx="617">
                  <c:v>809.09699999999998</c:v>
                </c:pt>
                <c:pt idx="618">
                  <c:v>810</c:v>
                </c:pt>
                <c:pt idx="619">
                  <c:v>810.90800000000002</c:v>
                </c:pt>
                <c:pt idx="620">
                  <c:v>811.81399999999996</c:v>
                </c:pt>
                <c:pt idx="621">
                  <c:v>812.71699999999998</c:v>
                </c:pt>
                <c:pt idx="622">
                  <c:v>813.62099999999998</c:v>
                </c:pt>
                <c:pt idx="623">
                  <c:v>814.52699999999982</c:v>
                </c:pt>
                <c:pt idx="624">
                  <c:v>815.42899999999997</c:v>
                </c:pt>
                <c:pt idx="625">
                  <c:v>816.32999999999981</c:v>
                </c:pt>
                <c:pt idx="626">
                  <c:v>817.23299999999972</c:v>
                </c:pt>
                <c:pt idx="627">
                  <c:v>818.14099999999996</c:v>
                </c:pt>
                <c:pt idx="628">
                  <c:v>819.053</c:v>
                </c:pt>
                <c:pt idx="629">
                  <c:v>819.96699999999976</c:v>
                </c:pt>
                <c:pt idx="630">
                  <c:v>820.88800000000003</c:v>
                </c:pt>
                <c:pt idx="631">
                  <c:v>821.80399999999997</c:v>
                </c:pt>
                <c:pt idx="632">
                  <c:v>822.71900000000005</c:v>
                </c:pt>
                <c:pt idx="633">
                  <c:v>823.63499999999999</c:v>
                </c:pt>
                <c:pt idx="634">
                  <c:v>824.553</c:v>
                </c:pt>
                <c:pt idx="635">
                  <c:v>825.46699999999976</c:v>
                </c:pt>
                <c:pt idx="636">
                  <c:v>826.38400000000001</c:v>
                </c:pt>
                <c:pt idx="637">
                  <c:v>827.3</c:v>
                </c:pt>
                <c:pt idx="638">
                  <c:v>828.22</c:v>
                </c:pt>
                <c:pt idx="639">
                  <c:v>829.14300000000003</c:v>
                </c:pt>
                <c:pt idx="640">
                  <c:v>830.0659999999998</c:v>
                </c:pt>
                <c:pt idx="641">
                  <c:v>830.98900000000003</c:v>
                </c:pt>
                <c:pt idx="642">
                  <c:v>831.90800000000002</c:v>
                </c:pt>
                <c:pt idx="643">
                  <c:v>832.82399999999996</c:v>
                </c:pt>
                <c:pt idx="644">
                  <c:v>833.74300000000005</c:v>
                </c:pt>
                <c:pt idx="645">
                  <c:v>834.66199999999981</c:v>
                </c:pt>
                <c:pt idx="646">
                  <c:v>835.58</c:v>
                </c:pt>
                <c:pt idx="647">
                  <c:v>836.49800000000005</c:v>
                </c:pt>
                <c:pt idx="648">
                  <c:v>837.42</c:v>
                </c:pt>
                <c:pt idx="649">
                  <c:v>838.34899999999982</c:v>
                </c:pt>
                <c:pt idx="650">
                  <c:v>839.28399999999999</c:v>
                </c:pt>
                <c:pt idx="651">
                  <c:v>840.22</c:v>
                </c:pt>
                <c:pt idx="652">
                  <c:v>841.154</c:v>
                </c:pt>
                <c:pt idx="653">
                  <c:v>842.08900000000006</c:v>
                </c:pt>
                <c:pt idx="654">
                  <c:v>843.03099999999972</c:v>
                </c:pt>
                <c:pt idx="655">
                  <c:v>843.97799999999972</c:v>
                </c:pt>
                <c:pt idx="656">
                  <c:v>844.92099999999982</c:v>
                </c:pt>
                <c:pt idx="657">
                  <c:v>845.85599999999977</c:v>
                </c:pt>
                <c:pt idx="658">
                  <c:v>846.78800000000001</c:v>
                </c:pt>
                <c:pt idx="659">
                  <c:v>847.72400000000005</c:v>
                </c:pt>
                <c:pt idx="660">
                  <c:v>848.65800000000002</c:v>
                </c:pt>
                <c:pt idx="661">
                  <c:v>849.58900000000006</c:v>
                </c:pt>
                <c:pt idx="662">
                  <c:v>850.51699999999983</c:v>
                </c:pt>
                <c:pt idx="663">
                  <c:v>851.45499999999981</c:v>
                </c:pt>
                <c:pt idx="664">
                  <c:v>852.39499999999998</c:v>
                </c:pt>
                <c:pt idx="665">
                  <c:v>853.33299999999974</c:v>
                </c:pt>
                <c:pt idx="666">
                  <c:v>854.27300000000002</c:v>
                </c:pt>
                <c:pt idx="667">
                  <c:v>855.21400000000006</c:v>
                </c:pt>
                <c:pt idx="668">
                  <c:v>856.15300000000002</c:v>
                </c:pt>
                <c:pt idx="669">
                  <c:v>857.09500000000003</c:v>
                </c:pt>
                <c:pt idx="670">
                  <c:v>858.03800000000001</c:v>
                </c:pt>
                <c:pt idx="671">
                  <c:v>858.98</c:v>
                </c:pt>
                <c:pt idx="672">
                  <c:v>859.92699999999979</c:v>
                </c:pt>
                <c:pt idx="673">
                  <c:v>860.87599999999998</c:v>
                </c:pt>
                <c:pt idx="674">
                  <c:v>861.82799999999975</c:v>
                </c:pt>
                <c:pt idx="675">
                  <c:v>862.78</c:v>
                </c:pt>
                <c:pt idx="676">
                  <c:v>863.73</c:v>
                </c:pt>
                <c:pt idx="677">
                  <c:v>864.68100000000004</c:v>
                </c:pt>
                <c:pt idx="678">
                  <c:v>865.63199999999972</c:v>
                </c:pt>
                <c:pt idx="679">
                  <c:v>866.58299999999997</c:v>
                </c:pt>
                <c:pt idx="680">
                  <c:v>867.53099999999972</c:v>
                </c:pt>
                <c:pt idx="681">
                  <c:v>868.48</c:v>
                </c:pt>
                <c:pt idx="682">
                  <c:v>869.43399999999997</c:v>
                </c:pt>
                <c:pt idx="683">
                  <c:v>870.39199999999983</c:v>
                </c:pt>
                <c:pt idx="684">
                  <c:v>871.35099999999977</c:v>
                </c:pt>
                <c:pt idx="685">
                  <c:v>872.31499999999983</c:v>
                </c:pt>
                <c:pt idx="686">
                  <c:v>873.27700000000004</c:v>
                </c:pt>
                <c:pt idx="687">
                  <c:v>874.23800000000006</c:v>
                </c:pt>
                <c:pt idx="688">
                  <c:v>875.19600000000003</c:v>
                </c:pt>
                <c:pt idx="689">
                  <c:v>876.15499999999997</c:v>
                </c:pt>
                <c:pt idx="690">
                  <c:v>877.12099999999998</c:v>
                </c:pt>
                <c:pt idx="691">
                  <c:v>878.08799999999997</c:v>
                </c:pt>
                <c:pt idx="692">
                  <c:v>879.05899999999997</c:v>
                </c:pt>
                <c:pt idx="693">
                  <c:v>880.03</c:v>
                </c:pt>
                <c:pt idx="694">
                  <c:v>881</c:v>
                </c:pt>
                <c:pt idx="695">
                  <c:v>881.96899999999982</c:v>
                </c:pt>
                <c:pt idx="696">
                  <c:v>882.9409999999998</c:v>
                </c:pt>
                <c:pt idx="697">
                  <c:v>883.90699999999981</c:v>
                </c:pt>
                <c:pt idx="698">
                  <c:v>884.87199999999996</c:v>
                </c:pt>
                <c:pt idx="699">
                  <c:v>885.83799999999974</c:v>
                </c:pt>
                <c:pt idx="700">
                  <c:v>886.80399999999997</c:v>
                </c:pt>
                <c:pt idx="701">
                  <c:v>887.77300000000002</c:v>
                </c:pt>
                <c:pt idx="702">
                  <c:v>888.74300000000005</c:v>
                </c:pt>
                <c:pt idx="703">
                  <c:v>889.71500000000003</c:v>
                </c:pt>
                <c:pt idx="704">
                  <c:v>890.68499999999995</c:v>
                </c:pt>
                <c:pt idx="705">
                  <c:v>891.65599999999972</c:v>
                </c:pt>
                <c:pt idx="706">
                  <c:v>892.62699999999973</c:v>
                </c:pt>
                <c:pt idx="707">
                  <c:v>893.59900000000005</c:v>
                </c:pt>
                <c:pt idx="708">
                  <c:v>894.5659999999998</c:v>
                </c:pt>
                <c:pt idx="709">
                  <c:v>895.53499999999997</c:v>
                </c:pt>
                <c:pt idx="710">
                  <c:v>896.50699999999972</c:v>
                </c:pt>
                <c:pt idx="711">
                  <c:v>897.48</c:v>
                </c:pt>
                <c:pt idx="712">
                  <c:v>898.45399999999972</c:v>
                </c:pt>
                <c:pt idx="713">
                  <c:v>899.43499999999972</c:v>
                </c:pt>
                <c:pt idx="714">
                  <c:v>900.41399999999999</c:v>
                </c:pt>
                <c:pt idx="715">
                  <c:v>901.38800000000003</c:v>
                </c:pt>
                <c:pt idx="716">
                  <c:v>902.35899999999981</c:v>
                </c:pt>
                <c:pt idx="717">
                  <c:v>903.33299999999974</c:v>
                </c:pt>
                <c:pt idx="718">
                  <c:v>904.30699999999979</c:v>
                </c:pt>
                <c:pt idx="719">
                  <c:v>905.28700000000003</c:v>
                </c:pt>
                <c:pt idx="720">
                  <c:v>906.26599999999996</c:v>
                </c:pt>
                <c:pt idx="721">
                  <c:v>907.25</c:v>
                </c:pt>
                <c:pt idx="722">
                  <c:v>908.23199999999997</c:v>
                </c:pt>
                <c:pt idx="723">
                  <c:v>909.21400000000006</c:v>
                </c:pt>
                <c:pt idx="724">
                  <c:v>910.19500000000005</c:v>
                </c:pt>
                <c:pt idx="725">
                  <c:v>911.16800000000001</c:v>
                </c:pt>
                <c:pt idx="726">
                  <c:v>912.14</c:v>
                </c:pt>
                <c:pt idx="727">
                  <c:v>913.11500000000001</c:v>
                </c:pt>
                <c:pt idx="728">
                  <c:v>914.09100000000001</c:v>
                </c:pt>
                <c:pt idx="729">
                  <c:v>915.06899999999996</c:v>
                </c:pt>
                <c:pt idx="730">
                  <c:v>916.048</c:v>
                </c:pt>
                <c:pt idx="731">
                  <c:v>917.02800000000002</c:v>
                </c:pt>
                <c:pt idx="732">
                  <c:v>918.00300000000004</c:v>
                </c:pt>
                <c:pt idx="733">
                  <c:v>918.97500000000002</c:v>
                </c:pt>
                <c:pt idx="734">
                  <c:v>919.95199999999977</c:v>
                </c:pt>
                <c:pt idx="735">
                  <c:v>920.92699999999979</c:v>
                </c:pt>
                <c:pt idx="736">
                  <c:v>921.90699999999981</c:v>
                </c:pt>
                <c:pt idx="737">
                  <c:v>922.88699999999972</c:v>
                </c:pt>
                <c:pt idx="738">
                  <c:v>923.87</c:v>
                </c:pt>
                <c:pt idx="739">
                  <c:v>924.85399999999981</c:v>
                </c:pt>
                <c:pt idx="740">
                  <c:v>925.83799999999974</c:v>
                </c:pt>
                <c:pt idx="741">
                  <c:v>926.82399999999996</c:v>
                </c:pt>
                <c:pt idx="742">
                  <c:v>927.80599999999981</c:v>
                </c:pt>
                <c:pt idx="743">
                  <c:v>928.78899999999999</c:v>
                </c:pt>
                <c:pt idx="744">
                  <c:v>929.77300000000002</c:v>
                </c:pt>
                <c:pt idx="745">
                  <c:v>930.76499999999999</c:v>
                </c:pt>
                <c:pt idx="746">
                  <c:v>931.76</c:v>
                </c:pt>
                <c:pt idx="747">
                  <c:v>932.76199999999972</c:v>
                </c:pt>
                <c:pt idx="748">
                  <c:v>933.76699999999983</c:v>
                </c:pt>
                <c:pt idx="749">
                  <c:v>934.77200000000005</c:v>
                </c:pt>
                <c:pt idx="750">
                  <c:v>935.78399999999999</c:v>
                </c:pt>
                <c:pt idx="751">
                  <c:v>936.8</c:v>
                </c:pt>
                <c:pt idx="752">
                  <c:v>937.81899999999996</c:v>
                </c:pt>
                <c:pt idx="753">
                  <c:v>938.82599999999979</c:v>
                </c:pt>
                <c:pt idx="754">
                  <c:v>939.81999999999982</c:v>
                </c:pt>
                <c:pt idx="755">
                  <c:v>940.80199999999979</c:v>
                </c:pt>
                <c:pt idx="756">
                  <c:v>941.77300000000002</c:v>
                </c:pt>
                <c:pt idx="757">
                  <c:v>942.73699999999997</c:v>
                </c:pt>
                <c:pt idx="758">
                  <c:v>943.7</c:v>
                </c:pt>
                <c:pt idx="759">
                  <c:v>944.65899999999999</c:v>
                </c:pt>
                <c:pt idx="760">
                  <c:v>945.61699999999996</c:v>
                </c:pt>
                <c:pt idx="761">
                  <c:v>946.57899999999995</c:v>
                </c:pt>
                <c:pt idx="762">
                  <c:v>947.54499999999996</c:v>
                </c:pt>
                <c:pt idx="763">
                  <c:v>948.51499999999999</c:v>
                </c:pt>
                <c:pt idx="764">
                  <c:v>949.48400000000004</c:v>
                </c:pt>
                <c:pt idx="765">
                  <c:v>950.45099999999979</c:v>
                </c:pt>
                <c:pt idx="766">
                  <c:v>951.41399999999999</c:v>
                </c:pt>
                <c:pt idx="767">
                  <c:v>952.37199999999996</c:v>
                </c:pt>
                <c:pt idx="768">
                  <c:v>953.32899999999972</c:v>
                </c:pt>
                <c:pt idx="769">
                  <c:v>954.28399999999999</c:v>
                </c:pt>
                <c:pt idx="770">
                  <c:v>955.23900000000003</c:v>
                </c:pt>
                <c:pt idx="771">
                  <c:v>956.19500000000005</c:v>
                </c:pt>
                <c:pt idx="772">
                  <c:v>957.14699999999982</c:v>
                </c:pt>
                <c:pt idx="773">
                  <c:v>958.09299999999996</c:v>
                </c:pt>
                <c:pt idx="774">
                  <c:v>959.04</c:v>
                </c:pt>
                <c:pt idx="775">
                  <c:v>959.98500000000001</c:v>
                </c:pt>
                <c:pt idx="776">
                  <c:v>960.93099999999981</c:v>
                </c:pt>
                <c:pt idx="777">
                  <c:v>961.87400000000002</c:v>
                </c:pt>
                <c:pt idx="778">
                  <c:v>962.81499999999983</c:v>
                </c:pt>
                <c:pt idx="779">
                  <c:v>963.75699999999972</c:v>
                </c:pt>
                <c:pt idx="780">
                  <c:v>964.69799999999998</c:v>
                </c:pt>
                <c:pt idx="781">
                  <c:v>965.63800000000003</c:v>
                </c:pt>
                <c:pt idx="782">
                  <c:v>966.57399999999996</c:v>
                </c:pt>
                <c:pt idx="783">
                  <c:v>967.50800000000004</c:v>
                </c:pt>
                <c:pt idx="784">
                  <c:v>968.43599999999981</c:v>
                </c:pt>
                <c:pt idx="785">
                  <c:v>969.35999999999979</c:v>
                </c:pt>
                <c:pt idx="786">
                  <c:v>970.29</c:v>
                </c:pt>
                <c:pt idx="787">
                  <c:v>971.221</c:v>
                </c:pt>
                <c:pt idx="788">
                  <c:v>972.15499999999997</c:v>
                </c:pt>
                <c:pt idx="789">
                  <c:v>973.08500000000004</c:v>
                </c:pt>
                <c:pt idx="790">
                  <c:v>974.01300000000003</c:v>
                </c:pt>
                <c:pt idx="791">
                  <c:v>974.93599999999981</c:v>
                </c:pt>
                <c:pt idx="792">
                  <c:v>975.86399999999981</c:v>
                </c:pt>
                <c:pt idx="793">
                  <c:v>976.79100000000005</c:v>
                </c:pt>
                <c:pt idx="794">
                  <c:v>977.71699999999998</c:v>
                </c:pt>
                <c:pt idx="795">
                  <c:v>978.64699999999982</c:v>
                </c:pt>
                <c:pt idx="796">
                  <c:v>979.57799999999997</c:v>
                </c:pt>
                <c:pt idx="797">
                  <c:v>980.50300000000004</c:v>
                </c:pt>
                <c:pt idx="798">
                  <c:v>981.423</c:v>
                </c:pt>
                <c:pt idx="799">
                  <c:v>982.34599999999978</c:v>
                </c:pt>
                <c:pt idx="800">
                  <c:v>983.26900000000001</c:v>
                </c:pt>
                <c:pt idx="801">
                  <c:v>984.19299999999998</c:v>
                </c:pt>
                <c:pt idx="802">
                  <c:v>985.12599999999998</c:v>
                </c:pt>
                <c:pt idx="803">
                  <c:v>986.11199999999997</c:v>
                </c:pt>
                <c:pt idx="804">
                  <c:v>987.13900000000001</c:v>
                </c:pt>
                <c:pt idx="805">
                  <c:v>988.18200000000002</c:v>
                </c:pt>
                <c:pt idx="806">
                  <c:v>989.23099999999999</c:v>
                </c:pt>
                <c:pt idx="807">
                  <c:v>990.28300000000002</c:v>
                </c:pt>
                <c:pt idx="808">
                  <c:v>991.33399999999972</c:v>
                </c:pt>
                <c:pt idx="809">
                  <c:v>992.39300000000003</c:v>
                </c:pt>
                <c:pt idx="810">
                  <c:v>993.44999999999982</c:v>
                </c:pt>
                <c:pt idx="811">
                  <c:v>994.49900000000002</c:v>
                </c:pt>
                <c:pt idx="812">
                  <c:v>995.54599999999982</c:v>
                </c:pt>
                <c:pt idx="813">
                  <c:v>996.58900000000006</c:v>
                </c:pt>
                <c:pt idx="814">
                  <c:v>997.63300000000004</c:v>
                </c:pt>
                <c:pt idx="815">
                  <c:v>998.678</c:v>
                </c:pt>
                <c:pt idx="816">
                  <c:v>999.72500000000002</c:v>
                </c:pt>
                <c:pt idx="817">
                  <c:v>1000.771</c:v>
                </c:pt>
                <c:pt idx="818">
                  <c:v>1001.82</c:v>
                </c:pt>
                <c:pt idx="819">
                  <c:v>1002.87</c:v>
                </c:pt>
                <c:pt idx="820">
                  <c:v>1003.922</c:v>
                </c:pt>
                <c:pt idx="821">
                  <c:v>1004.971</c:v>
                </c:pt>
                <c:pt idx="822">
                  <c:v>1006.0119999999999</c:v>
                </c:pt>
                <c:pt idx="823">
                  <c:v>1007.049</c:v>
                </c:pt>
                <c:pt idx="824">
                  <c:v>1008.09</c:v>
                </c:pt>
                <c:pt idx="825">
                  <c:v>1009.13</c:v>
                </c:pt>
                <c:pt idx="826">
                  <c:v>1010.164</c:v>
                </c:pt>
                <c:pt idx="827">
                  <c:v>1011.197</c:v>
                </c:pt>
                <c:pt idx="828">
                  <c:v>1012.236</c:v>
                </c:pt>
                <c:pt idx="829">
                  <c:v>1013.275</c:v>
                </c:pt>
                <c:pt idx="830">
                  <c:v>1014.314</c:v>
                </c:pt>
                <c:pt idx="831">
                  <c:v>1015.345</c:v>
                </c:pt>
                <c:pt idx="832">
                  <c:v>1016.375</c:v>
                </c:pt>
                <c:pt idx="833">
                  <c:v>1017.4059999999999</c:v>
                </c:pt>
                <c:pt idx="834">
                  <c:v>1018.444</c:v>
                </c:pt>
                <c:pt idx="835">
                  <c:v>1019.486</c:v>
                </c:pt>
                <c:pt idx="836">
                  <c:v>1020.5309999999999</c:v>
                </c:pt>
                <c:pt idx="837">
                  <c:v>1021.576</c:v>
                </c:pt>
                <c:pt idx="838">
                  <c:v>1022.6180000000001</c:v>
                </c:pt>
                <c:pt idx="839">
                  <c:v>1023.662</c:v>
                </c:pt>
                <c:pt idx="840">
                  <c:v>1024.703</c:v>
                </c:pt>
                <c:pt idx="841">
                  <c:v>1025.7529999999999</c:v>
                </c:pt>
                <c:pt idx="842">
                  <c:v>1026.8019999999999</c:v>
                </c:pt>
                <c:pt idx="843">
                  <c:v>1027.857</c:v>
                </c:pt>
                <c:pt idx="844">
                  <c:v>1028.9069999999999</c:v>
                </c:pt>
                <c:pt idx="845">
                  <c:v>1029.9480000000001</c:v>
                </c:pt>
                <c:pt idx="846">
                  <c:v>1030.9849999999999</c:v>
                </c:pt>
                <c:pt idx="847">
                  <c:v>1032.0219999999999</c:v>
                </c:pt>
                <c:pt idx="848">
                  <c:v>1033.0530000000001</c:v>
                </c:pt>
                <c:pt idx="849">
                  <c:v>1034.08</c:v>
                </c:pt>
                <c:pt idx="850">
                  <c:v>1035.1120000000001</c:v>
                </c:pt>
                <c:pt idx="851">
                  <c:v>1036.1479999999999</c:v>
                </c:pt>
                <c:pt idx="852">
                  <c:v>1037.1859999999999</c:v>
                </c:pt>
                <c:pt idx="853">
                  <c:v>1038.2170000000001</c:v>
                </c:pt>
                <c:pt idx="854">
                  <c:v>1039.2329999999999</c:v>
                </c:pt>
                <c:pt idx="855">
                  <c:v>1040.231</c:v>
                </c:pt>
                <c:pt idx="856">
                  <c:v>1041.2149999999999</c:v>
                </c:pt>
                <c:pt idx="857">
                  <c:v>1042.1969999999999</c:v>
                </c:pt>
                <c:pt idx="858">
                  <c:v>1043.173</c:v>
                </c:pt>
                <c:pt idx="859">
                  <c:v>1044.145</c:v>
                </c:pt>
                <c:pt idx="860">
                  <c:v>1045.1210000000001</c:v>
                </c:pt>
                <c:pt idx="861">
                  <c:v>1046.1020000000001</c:v>
                </c:pt>
                <c:pt idx="862">
                  <c:v>1047.085</c:v>
                </c:pt>
                <c:pt idx="863">
                  <c:v>1048.0640000000001</c:v>
                </c:pt>
                <c:pt idx="864">
                  <c:v>1049.0429999999999</c:v>
                </c:pt>
                <c:pt idx="865">
                  <c:v>1050.018</c:v>
                </c:pt>
                <c:pt idx="866">
                  <c:v>1050.998</c:v>
                </c:pt>
                <c:pt idx="867">
                  <c:v>1051.9780000000001</c:v>
                </c:pt>
                <c:pt idx="868">
                  <c:v>1052.953</c:v>
                </c:pt>
                <c:pt idx="869">
                  <c:v>1053.9259999999999</c:v>
                </c:pt>
                <c:pt idx="870">
                  <c:v>1054.904</c:v>
                </c:pt>
                <c:pt idx="871">
                  <c:v>1055.8789999999999</c:v>
                </c:pt>
                <c:pt idx="872">
                  <c:v>1056.8589999999999</c:v>
                </c:pt>
                <c:pt idx="873">
                  <c:v>1057.8389999999999</c:v>
                </c:pt>
                <c:pt idx="874">
                  <c:v>1058.82</c:v>
                </c:pt>
                <c:pt idx="875">
                  <c:v>1059.798</c:v>
                </c:pt>
                <c:pt idx="876">
                  <c:v>1060.7760000000001</c:v>
                </c:pt>
                <c:pt idx="877">
                  <c:v>1061.752</c:v>
                </c:pt>
                <c:pt idx="878">
                  <c:v>1062.729</c:v>
                </c:pt>
                <c:pt idx="879">
                  <c:v>1063.7070000000001</c:v>
                </c:pt>
                <c:pt idx="880">
                  <c:v>1064.683</c:v>
                </c:pt>
                <c:pt idx="881">
                  <c:v>1065.662</c:v>
                </c:pt>
                <c:pt idx="882">
                  <c:v>1066.636</c:v>
                </c:pt>
                <c:pt idx="883">
                  <c:v>1067.6099999999999</c:v>
                </c:pt>
                <c:pt idx="884">
                  <c:v>1068.579</c:v>
                </c:pt>
                <c:pt idx="885">
                  <c:v>1069.548</c:v>
                </c:pt>
                <c:pt idx="886">
                  <c:v>1070.519</c:v>
                </c:pt>
                <c:pt idx="887">
                  <c:v>1071.49</c:v>
                </c:pt>
                <c:pt idx="888">
                  <c:v>1072.4690000000001</c:v>
                </c:pt>
                <c:pt idx="889">
                  <c:v>1073.4490000000001</c:v>
                </c:pt>
                <c:pt idx="890">
                  <c:v>1074.4259999999999</c:v>
                </c:pt>
                <c:pt idx="891">
                  <c:v>1075.403</c:v>
                </c:pt>
                <c:pt idx="892">
                  <c:v>1076.3820000000001</c:v>
                </c:pt>
                <c:pt idx="893">
                  <c:v>1077.3599999999999</c:v>
                </c:pt>
                <c:pt idx="894">
                  <c:v>1078.338</c:v>
                </c:pt>
                <c:pt idx="895">
                  <c:v>1079.3209999999999</c:v>
                </c:pt>
                <c:pt idx="896">
                  <c:v>1080.3019999999999</c:v>
                </c:pt>
                <c:pt idx="897">
                  <c:v>1081.2819999999999</c:v>
                </c:pt>
                <c:pt idx="898">
                  <c:v>1082.261</c:v>
                </c:pt>
                <c:pt idx="899">
                  <c:v>1083.239</c:v>
                </c:pt>
                <c:pt idx="900">
                  <c:v>1084.2159999999999</c:v>
                </c:pt>
                <c:pt idx="901">
                  <c:v>1085.19</c:v>
                </c:pt>
                <c:pt idx="902">
                  <c:v>1086.1600000000001</c:v>
                </c:pt>
                <c:pt idx="903">
                  <c:v>1087.1320000000001</c:v>
                </c:pt>
                <c:pt idx="904">
                  <c:v>1088.096</c:v>
                </c:pt>
                <c:pt idx="905">
                  <c:v>1089.0550000000001</c:v>
                </c:pt>
                <c:pt idx="906">
                  <c:v>1090.0139999999999</c:v>
                </c:pt>
                <c:pt idx="907">
                  <c:v>1090.9780000000001</c:v>
                </c:pt>
                <c:pt idx="908">
                  <c:v>1091.941</c:v>
                </c:pt>
                <c:pt idx="909">
                  <c:v>1092.903</c:v>
                </c:pt>
                <c:pt idx="910">
                  <c:v>1093.876</c:v>
                </c:pt>
                <c:pt idx="911">
                  <c:v>1094.845</c:v>
                </c:pt>
                <c:pt idx="912">
                  <c:v>1095.8130000000001</c:v>
                </c:pt>
                <c:pt idx="913">
                  <c:v>1096.778</c:v>
                </c:pt>
                <c:pt idx="914">
                  <c:v>1097.7439999999999</c:v>
                </c:pt>
                <c:pt idx="915">
                  <c:v>1098.7139999999999</c:v>
                </c:pt>
                <c:pt idx="916">
                  <c:v>1099.6859999999999</c:v>
                </c:pt>
                <c:pt idx="917">
                  <c:v>1100.6579999999999</c:v>
                </c:pt>
              </c:numCache>
            </c:numRef>
          </c:xVal>
          <c:yVal>
            <c:numRef>
              <c:f>RBP!$P$6:$P$923</c:f>
              <c:numCache>
                <c:formatCode>General</c:formatCode>
                <c:ptCount val="918"/>
                <c:pt idx="0">
                  <c:v>1</c:v>
                </c:pt>
                <c:pt idx="1">
                  <c:v>0.99997925273270705</c:v>
                </c:pt>
                <c:pt idx="2">
                  <c:v>0.99997925273270705</c:v>
                </c:pt>
                <c:pt idx="3">
                  <c:v>0.99993775819812003</c:v>
                </c:pt>
                <c:pt idx="4">
                  <c:v>0.99977307676398097</c:v>
                </c:pt>
                <c:pt idx="5">
                  <c:v>0.99981457129856699</c:v>
                </c:pt>
                <c:pt idx="6">
                  <c:v>0.99997925273270705</c:v>
                </c:pt>
                <c:pt idx="7">
                  <c:v>0.99997925273270705</c:v>
                </c:pt>
                <c:pt idx="8">
                  <c:v>0.99969008769480905</c:v>
                </c:pt>
                <c:pt idx="9">
                  <c:v>0.99917659282930305</c:v>
                </c:pt>
                <c:pt idx="10">
                  <c:v>0.99888742779140505</c:v>
                </c:pt>
                <c:pt idx="11">
                  <c:v>0.99876424089185201</c:v>
                </c:pt>
                <c:pt idx="12">
                  <c:v>0.99851786709274604</c:v>
                </c:pt>
                <c:pt idx="13">
                  <c:v>0.99841283405207504</c:v>
                </c:pt>
                <c:pt idx="14">
                  <c:v>0.99831039441981495</c:v>
                </c:pt>
                <c:pt idx="15">
                  <c:v>0.99812626242258795</c:v>
                </c:pt>
                <c:pt idx="16">
                  <c:v>0.99806402062070898</c:v>
                </c:pt>
                <c:pt idx="17">
                  <c:v>0.99783670837342797</c:v>
                </c:pt>
                <c:pt idx="18">
                  <c:v>0.99760978513741005</c:v>
                </c:pt>
                <c:pt idx="19">
                  <c:v>0.997486987249118</c:v>
                </c:pt>
                <c:pt idx="20">
                  <c:v>0.99732217614455798</c:v>
                </c:pt>
                <c:pt idx="21">
                  <c:v>0.99717772329603005</c:v>
                </c:pt>
                <c:pt idx="22">
                  <c:v>0.99697102864562204</c:v>
                </c:pt>
                <c:pt idx="23">
                  <c:v>0.99670377790880305</c:v>
                </c:pt>
                <c:pt idx="24">
                  <c:v>0.99649708325839503</c:v>
                </c:pt>
                <c:pt idx="25">
                  <c:v>0.99624993143676499</c:v>
                </c:pt>
                <c:pt idx="26">
                  <c:v>0.996024564245793</c:v>
                </c:pt>
                <c:pt idx="27">
                  <c:v>0.995838098180996</c:v>
                </c:pt>
                <c:pt idx="28">
                  <c:v>0.99557084744417701</c:v>
                </c:pt>
                <c:pt idx="29">
                  <c:v>0.99532369562254697</c:v>
                </c:pt>
                <c:pt idx="30">
                  <c:v>0.99507654380091703</c:v>
                </c:pt>
                <c:pt idx="31">
                  <c:v>0.99482952164970795</c:v>
                </c:pt>
                <c:pt idx="32">
                  <c:v>0.99456071486784203</c:v>
                </c:pt>
                <c:pt idx="33">
                  <c:v>0.99427310587498996</c:v>
                </c:pt>
                <c:pt idx="34">
                  <c:v>0.993901729790443</c:v>
                </c:pt>
                <c:pt idx="35">
                  <c:v>0.99357223725174404</c:v>
                </c:pt>
                <c:pt idx="36">
                  <c:v>0.99326297329865598</c:v>
                </c:pt>
                <c:pt idx="37">
                  <c:v>0.99303617973305702</c:v>
                </c:pt>
                <c:pt idx="38">
                  <c:v>0.99264457506290005</c:v>
                </c:pt>
                <c:pt idx="39">
                  <c:v>0.99217050000525098</c:v>
                </c:pt>
                <c:pt idx="40">
                  <c:v>0.99184100746655202</c:v>
                </c:pt>
                <c:pt idx="41">
                  <c:v>0.991491416012663</c:v>
                </c:pt>
                <c:pt idx="42">
                  <c:v>0.99114169488835302</c:v>
                </c:pt>
                <c:pt idx="43">
                  <c:v>0.99079054738941696</c:v>
                </c:pt>
                <c:pt idx="44">
                  <c:v>0.99037871413364797</c:v>
                </c:pt>
                <c:pt idx="45">
                  <c:v>0.99000876442372698</c:v>
                </c:pt>
                <c:pt idx="46">
                  <c:v>0.98961715975356901</c:v>
                </c:pt>
                <c:pt idx="47">
                  <c:v>0.98916331328153095</c:v>
                </c:pt>
                <c:pt idx="48">
                  <c:v>0.98873125144015195</c:v>
                </c:pt>
                <c:pt idx="49">
                  <c:v>0.98825730605292395</c:v>
                </c:pt>
                <c:pt idx="50">
                  <c:v>0.98784547279715595</c:v>
                </c:pt>
                <c:pt idx="51">
                  <c:v>0.987371397739507</c:v>
                </c:pt>
                <c:pt idx="52">
                  <c:v>0.98687579739204301</c:v>
                </c:pt>
                <c:pt idx="53">
                  <c:v>0.98638162341920399</c:v>
                </c:pt>
                <c:pt idx="54">
                  <c:v>0.985825207644486</c:v>
                </c:pt>
                <c:pt idx="55">
                  <c:v>0.98531080508603697</c:v>
                </c:pt>
                <c:pt idx="56">
                  <c:v>0.98479484648254101</c:v>
                </c:pt>
                <c:pt idx="57">
                  <c:v>0.98430067250970199</c:v>
                </c:pt>
                <c:pt idx="58">
                  <c:v>0.98378626995125296</c:v>
                </c:pt>
                <c:pt idx="59">
                  <c:v>0.98325008276214598</c:v>
                </c:pt>
                <c:pt idx="60">
                  <c:v>0.98269379665784895</c:v>
                </c:pt>
                <c:pt idx="61">
                  <c:v>0.98213738088312996</c:v>
                </c:pt>
                <c:pt idx="62">
                  <c:v>0.98154063760761201</c:v>
                </c:pt>
                <c:pt idx="63">
                  <c:v>0.98083976898436498</c:v>
                </c:pt>
                <c:pt idx="64">
                  <c:v>0.98022124107818898</c:v>
                </c:pt>
                <c:pt idx="65">
                  <c:v>0.97960413954663805</c:v>
                </c:pt>
                <c:pt idx="66">
                  <c:v>0.97900596989649302</c:v>
                </c:pt>
                <c:pt idx="67">
                  <c:v>0.97838886836494299</c:v>
                </c:pt>
                <c:pt idx="68">
                  <c:v>0.97762588761023805</c:v>
                </c:pt>
                <c:pt idx="69">
                  <c:v>0.97692501898699102</c:v>
                </c:pt>
                <c:pt idx="70">
                  <c:v>0.97624580532398197</c:v>
                </c:pt>
                <c:pt idx="71">
                  <c:v>0.97548282456927704</c:v>
                </c:pt>
                <c:pt idx="72">
                  <c:v>0.97476172736041999</c:v>
                </c:pt>
                <c:pt idx="73">
                  <c:v>0.97410274228302096</c:v>
                </c:pt>
                <c:pt idx="74">
                  <c:v>0.97336141648855301</c:v>
                </c:pt>
                <c:pt idx="75">
                  <c:v>0.97259843573384797</c:v>
                </c:pt>
                <c:pt idx="76">
                  <c:v>0.97189899348522801</c:v>
                </c:pt>
                <c:pt idx="77">
                  <c:v>0.97117789627637097</c:v>
                </c:pt>
                <c:pt idx="78">
                  <c:v>0.97025023408752697</c:v>
                </c:pt>
                <c:pt idx="79">
                  <c:v>0.96938455435972104</c:v>
                </c:pt>
                <c:pt idx="80">
                  <c:v>0.96862299997964196</c:v>
                </c:pt>
                <c:pt idx="81">
                  <c:v>0.96788024781054705</c:v>
                </c:pt>
                <c:pt idx="82">
                  <c:v>0.96718093523234805</c:v>
                </c:pt>
                <c:pt idx="83">
                  <c:v>0.96637736763600102</c:v>
                </c:pt>
                <c:pt idx="84">
                  <c:v>0.96561438688129497</c:v>
                </c:pt>
                <c:pt idx="85">
                  <c:v>0.96477049178414698</c:v>
                </c:pt>
                <c:pt idx="86">
                  <c:v>0.96392517031237201</c:v>
                </c:pt>
                <c:pt idx="87">
                  <c:v>0.96301903341334405</c:v>
                </c:pt>
                <c:pt idx="88">
                  <c:v>0.96213325477034795</c:v>
                </c:pt>
                <c:pt idx="89">
                  <c:v>0.961350045430032</c:v>
                </c:pt>
                <c:pt idx="90">
                  <c:v>0.96054660750410503</c:v>
                </c:pt>
                <c:pt idx="91">
                  <c:v>0.959743039907758</c:v>
                </c:pt>
                <c:pt idx="92">
                  <c:v>0.95889771843598304</c:v>
                </c:pt>
                <c:pt idx="93">
                  <c:v>0.95805382333883404</c:v>
                </c:pt>
                <c:pt idx="94">
                  <c:v>0.95727061399851898</c:v>
                </c:pt>
                <c:pt idx="95">
                  <c:v>0.95646704640217095</c:v>
                </c:pt>
                <c:pt idx="96">
                  <c:v>0.955683837061855</c:v>
                </c:pt>
                <c:pt idx="97">
                  <c:v>0.95483994196470601</c:v>
                </c:pt>
                <c:pt idx="98">
                  <c:v>0.95401627545316903</c:v>
                </c:pt>
                <c:pt idx="99">
                  <c:v>0.95319105289658501</c:v>
                </c:pt>
                <c:pt idx="100">
                  <c:v>0.95238761497065705</c:v>
                </c:pt>
                <c:pt idx="101">
                  <c:v>0.95156394845911996</c:v>
                </c:pt>
                <c:pt idx="102">
                  <c:v>0.95080096770441502</c:v>
                </c:pt>
                <c:pt idx="103">
                  <c:v>0.95001918473872504</c:v>
                </c:pt>
                <c:pt idx="104">
                  <c:v>0.94923597539840898</c:v>
                </c:pt>
                <c:pt idx="105">
                  <c:v>0.94849464960394103</c:v>
                </c:pt>
                <c:pt idx="106">
                  <c:v>0.94769121167801396</c:v>
                </c:pt>
                <c:pt idx="107">
                  <c:v>0.94688764408166703</c:v>
                </c:pt>
                <c:pt idx="108">
                  <c:v>0.94610443474135097</c:v>
                </c:pt>
                <c:pt idx="109">
                  <c:v>0.94530099681542401</c:v>
                </c:pt>
                <c:pt idx="110">
                  <c:v>0.94453801606071897</c:v>
                </c:pt>
                <c:pt idx="111">
                  <c:v>0.94379669026625101</c:v>
                </c:pt>
                <c:pt idx="112">
                  <c:v>0.94307559305739397</c:v>
                </c:pt>
                <c:pt idx="113">
                  <c:v>0.94239637939438503</c:v>
                </c:pt>
                <c:pt idx="114">
                  <c:v>0.94163339863967999</c:v>
                </c:pt>
                <c:pt idx="115">
                  <c:v>0.94089207284521104</c:v>
                </c:pt>
                <c:pt idx="116">
                  <c:v>0.940191204221965</c:v>
                </c:pt>
                <c:pt idx="117">
                  <c:v>0.93947010701310796</c:v>
                </c:pt>
                <c:pt idx="118">
                  <c:v>0.93876923838986204</c:v>
                </c:pt>
                <c:pt idx="119">
                  <c:v>0.93804814118100399</c:v>
                </c:pt>
                <c:pt idx="120">
                  <c:v>0.93740951435963804</c:v>
                </c:pt>
                <c:pt idx="121">
                  <c:v>0.93673030069662799</c:v>
                </c:pt>
                <c:pt idx="122">
                  <c:v>0.93607131561922996</c:v>
                </c:pt>
                <c:pt idx="123">
                  <c:v>0.93532856345013604</c:v>
                </c:pt>
                <c:pt idx="124">
                  <c:v>0.93471146191858501</c:v>
                </c:pt>
                <c:pt idx="125">
                  <c:v>0.93407283509721795</c:v>
                </c:pt>
                <c:pt idx="126">
                  <c:v>0.93347453577665196</c:v>
                </c:pt>
                <c:pt idx="127">
                  <c:v>0.93275343856779602</c:v>
                </c:pt>
                <c:pt idx="128">
                  <c:v>0.932156565621856</c:v>
                </c:pt>
                <c:pt idx="129">
                  <c:v>0.93160027951755897</c:v>
                </c:pt>
                <c:pt idx="130">
                  <c:v>0.93102363515722997</c:v>
                </c:pt>
                <c:pt idx="131">
                  <c:v>0.93044712046732203</c:v>
                </c:pt>
                <c:pt idx="132">
                  <c:v>0.92982859256114503</c:v>
                </c:pt>
                <c:pt idx="133">
                  <c:v>0.92921006465496803</c:v>
                </c:pt>
                <c:pt idx="134">
                  <c:v>0.92867400713628201</c:v>
                </c:pt>
                <c:pt idx="135">
                  <c:v>0.92820148812368097</c:v>
                </c:pt>
                <c:pt idx="136">
                  <c:v>0.92774764165164303</c:v>
                </c:pt>
                <c:pt idx="137">
                  <c:v>0.92723181271856803</c:v>
                </c:pt>
                <c:pt idx="138">
                  <c:v>0.92661471118701699</c:v>
                </c:pt>
                <c:pt idx="139">
                  <c:v>0.92614076579978999</c:v>
                </c:pt>
                <c:pt idx="140">
                  <c:v>0.92562493686671399</c:v>
                </c:pt>
                <c:pt idx="141">
                  <c:v>0.92519274535491403</c:v>
                </c:pt>
                <c:pt idx="142">
                  <c:v>0.92467834279646399</c:v>
                </c:pt>
                <c:pt idx="143">
                  <c:v>0.92414228527777798</c:v>
                </c:pt>
                <c:pt idx="144">
                  <c:v>0.92373045202200899</c:v>
                </c:pt>
                <c:pt idx="145">
                  <c:v>0.92329683413558306</c:v>
                </c:pt>
                <c:pt idx="146">
                  <c:v>0.92286477229420305</c:v>
                </c:pt>
                <c:pt idx="147">
                  <c:v>0.92241105549258595</c:v>
                </c:pt>
                <c:pt idx="148">
                  <c:v>0.92201945082242798</c:v>
                </c:pt>
                <c:pt idx="149">
                  <c:v>0.92162927252689697</c:v>
                </c:pt>
                <c:pt idx="150">
                  <c:v>0.92127812502796003</c:v>
                </c:pt>
                <c:pt idx="151">
                  <c:v>0.92092840390365005</c:v>
                </c:pt>
                <c:pt idx="152">
                  <c:v>0.92055702781910298</c:v>
                </c:pt>
                <c:pt idx="153">
                  <c:v>0.92018707810918199</c:v>
                </c:pt>
                <c:pt idx="154">
                  <c:v>0.91983593061024604</c:v>
                </c:pt>
                <c:pt idx="155">
                  <c:v>0.91950643807154697</c:v>
                </c:pt>
                <c:pt idx="156">
                  <c:v>0.91917694553284701</c:v>
                </c:pt>
                <c:pt idx="157">
                  <c:v>0.91884745299414805</c:v>
                </c:pt>
                <c:pt idx="158">
                  <c:v>0.91851796045544898</c:v>
                </c:pt>
                <c:pt idx="159">
                  <c:v>0.91820869650236103</c:v>
                </c:pt>
                <c:pt idx="160">
                  <c:v>0.91791979080530395</c:v>
                </c:pt>
                <c:pt idx="161">
                  <c:v>0.917652410398064</c:v>
                </c:pt>
                <c:pt idx="162">
                  <c:v>0.91738502999082305</c:v>
                </c:pt>
                <c:pt idx="163">
                  <c:v>0.91711622320895603</c:v>
                </c:pt>
                <c:pt idx="164">
                  <c:v>0.91684897247213704</c:v>
                </c:pt>
                <c:pt idx="165">
                  <c:v>0.91655993710465899</c:v>
                </c:pt>
                <c:pt idx="166">
                  <c:v>0.91629255669741905</c:v>
                </c:pt>
                <c:pt idx="167">
                  <c:v>0.91598329274432999</c:v>
                </c:pt>
                <c:pt idx="168">
                  <c:v>0.91569581342189998</c:v>
                </c:pt>
                <c:pt idx="169">
                  <c:v>0.91542700664003296</c:v>
                </c:pt>
                <c:pt idx="170">
                  <c:v>0.91515962623279301</c:v>
                </c:pt>
                <c:pt idx="171">
                  <c:v>0.91497471621304305</c:v>
                </c:pt>
                <c:pt idx="172">
                  <c:v>0.91472613801678704</c:v>
                </c:pt>
                <c:pt idx="173">
                  <c:v>0.91450064115539498</c:v>
                </c:pt>
                <c:pt idx="174">
                  <c:v>0.91427384758979602</c:v>
                </c:pt>
                <c:pt idx="175">
                  <c:v>0.91408738152499902</c:v>
                </c:pt>
                <c:pt idx="176">
                  <c:v>0.91394435505109695</c:v>
                </c:pt>
                <c:pt idx="177">
                  <c:v>0.91377954394653704</c:v>
                </c:pt>
                <c:pt idx="178">
                  <c:v>0.91361486251239798</c:v>
                </c:pt>
                <c:pt idx="179">
                  <c:v>0.91340816786198997</c:v>
                </c:pt>
                <c:pt idx="180">
                  <c:v>0.91318137429639201</c:v>
                </c:pt>
                <c:pt idx="181">
                  <c:v>0.913016563191832</c:v>
                </c:pt>
                <c:pt idx="182">
                  <c:v>0.91276954104062302</c:v>
                </c:pt>
                <c:pt idx="183">
                  <c:v>0.91260472993606301</c:v>
                </c:pt>
                <c:pt idx="184">
                  <c:v>0.91233747919924302</c:v>
                </c:pt>
                <c:pt idx="185">
                  <c:v>0.91209032737761397</c:v>
                </c:pt>
                <c:pt idx="186">
                  <c:v>0.91188363272720596</c:v>
                </c:pt>
                <c:pt idx="187">
                  <c:v>0.911698722707456</c:v>
                </c:pt>
                <c:pt idx="188">
                  <c:v>0.91147179947143697</c:v>
                </c:pt>
                <c:pt idx="189">
                  <c:v>0.911224777320228</c:v>
                </c:pt>
                <c:pt idx="190">
                  <c:v>0.91112065197250103</c:v>
                </c:pt>
                <c:pt idx="191">
                  <c:v>0.91095597053836197</c:v>
                </c:pt>
                <c:pt idx="192">
                  <c:v>0.91077093084819105</c:v>
                </c:pt>
                <c:pt idx="193">
                  <c:v>0.91056579224282996</c:v>
                </c:pt>
                <c:pt idx="194">
                  <c:v>0.91031721404657395</c:v>
                </c:pt>
                <c:pt idx="195">
                  <c:v>0.91013230402682399</c:v>
                </c:pt>
                <c:pt idx="196">
                  <c:v>0.90998772150787499</c:v>
                </c:pt>
                <c:pt idx="197">
                  <c:v>0.90982304007373604</c:v>
                </c:pt>
                <c:pt idx="198">
                  <c:v>0.909617771797954</c:v>
                </c:pt>
                <c:pt idx="199">
                  <c:v>0.90941120681796705</c:v>
                </c:pt>
                <c:pt idx="200">
                  <c:v>0.90920593854218601</c:v>
                </c:pt>
                <c:pt idx="201">
                  <c:v>0.90893713176031798</c:v>
                </c:pt>
                <c:pt idx="202">
                  <c:v>0.90873199315495801</c:v>
                </c:pt>
                <c:pt idx="203">
                  <c:v>0.90846318637309098</c:v>
                </c:pt>
                <c:pt idx="204">
                  <c:v>0.90819580596585103</c:v>
                </c:pt>
                <c:pt idx="205">
                  <c:v>0.90794878381464195</c:v>
                </c:pt>
                <c:pt idx="206">
                  <c:v>0.90776374412447103</c:v>
                </c:pt>
                <c:pt idx="207">
                  <c:v>0.90757740773009399</c:v>
                </c:pt>
                <c:pt idx="208">
                  <c:v>0.90737213945431305</c:v>
                </c:pt>
                <c:pt idx="209">
                  <c:v>0.90708310408683501</c:v>
                </c:pt>
                <c:pt idx="210">
                  <c:v>0.90685631052123705</c:v>
                </c:pt>
                <c:pt idx="211">
                  <c:v>0.90662938728521902</c:v>
                </c:pt>
                <c:pt idx="212">
                  <c:v>0.90634177829236695</c:v>
                </c:pt>
                <c:pt idx="213">
                  <c:v>0.90621755402945003</c:v>
                </c:pt>
                <c:pt idx="214">
                  <c:v>0.90592994503659896</c:v>
                </c:pt>
                <c:pt idx="215">
                  <c:v>0.9056004524979</c:v>
                </c:pt>
                <c:pt idx="216">
                  <c:v>0.905126507110672</c:v>
                </c:pt>
                <c:pt idx="217">
                  <c:v>0.904940041045875</c:v>
                </c:pt>
                <c:pt idx="218">
                  <c:v>0.90469301889466602</c:v>
                </c:pt>
                <c:pt idx="219">
                  <c:v>0.90438375494157697</c:v>
                </c:pt>
                <c:pt idx="220">
                  <c:v>0.90403403381726799</c:v>
                </c:pt>
                <c:pt idx="221">
                  <c:v>0.90370454127856803</c:v>
                </c:pt>
                <c:pt idx="222">
                  <c:v>0.90337504873986896</c:v>
                </c:pt>
                <c:pt idx="223">
                  <c:v>0.903003672655322</c:v>
                </c:pt>
                <c:pt idx="224">
                  <c:v>0.90263372294540101</c:v>
                </c:pt>
                <c:pt idx="225">
                  <c:v>0.90234468757792397</c:v>
                </c:pt>
                <c:pt idx="226">
                  <c:v>0.90193285432215498</c:v>
                </c:pt>
                <c:pt idx="227">
                  <c:v>0.901541249651997</c:v>
                </c:pt>
                <c:pt idx="228">
                  <c:v>0.90114964498183903</c:v>
                </c:pt>
                <c:pt idx="229">
                  <c:v>0.90071758314045902</c:v>
                </c:pt>
                <c:pt idx="230">
                  <c:v>0.90024363775323202</c:v>
                </c:pt>
                <c:pt idx="231">
                  <c:v>0.89978979128119396</c:v>
                </c:pt>
                <c:pt idx="232">
                  <c:v>0.89937795802542597</c:v>
                </c:pt>
                <c:pt idx="233">
                  <c:v>0.89890401263819797</c:v>
                </c:pt>
                <c:pt idx="234">
                  <c:v>0.89838961007974905</c:v>
                </c:pt>
                <c:pt idx="235">
                  <c:v>0.89783319430503095</c:v>
                </c:pt>
                <c:pt idx="236">
                  <c:v>0.89727690820073303</c:v>
                </c:pt>
                <c:pt idx="237">
                  <c:v>0.89678260455747405</c:v>
                </c:pt>
                <c:pt idx="238">
                  <c:v>0.89620466349294003</c:v>
                </c:pt>
                <c:pt idx="239">
                  <c:v>0.89560779054700002</c:v>
                </c:pt>
                <c:pt idx="240">
                  <c:v>0.89500949122643503</c:v>
                </c:pt>
                <c:pt idx="241">
                  <c:v>0.89445463149676396</c:v>
                </c:pt>
                <c:pt idx="242">
                  <c:v>0.89381587500497595</c:v>
                </c:pt>
                <c:pt idx="243">
                  <c:v>0.893177248183609</c:v>
                </c:pt>
                <c:pt idx="244">
                  <c:v>0.89253849169182198</c:v>
                </c:pt>
                <c:pt idx="245">
                  <c:v>0.89187808023979698</c:v>
                </c:pt>
                <c:pt idx="246">
                  <c:v>0.89117863799117703</c:v>
                </c:pt>
                <c:pt idx="247">
                  <c:v>0.89037520006524995</c:v>
                </c:pt>
                <c:pt idx="248">
                  <c:v>0.889550107179086</c:v>
                </c:pt>
                <c:pt idx="249">
                  <c:v>0.88878855279900804</c:v>
                </c:pt>
                <c:pt idx="250">
                  <c:v>0.88800521378827102</c:v>
                </c:pt>
                <c:pt idx="251">
                  <c:v>0.88713966373088504</c:v>
                </c:pt>
                <c:pt idx="252">
                  <c:v>0.88631599721934695</c:v>
                </c:pt>
                <c:pt idx="253">
                  <c:v>0.88543008890593</c:v>
                </c:pt>
                <c:pt idx="254">
                  <c:v>0.88442008600001598</c:v>
                </c:pt>
                <c:pt idx="255">
                  <c:v>0.88343160838391899</c:v>
                </c:pt>
                <c:pt idx="256">
                  <c:v>0.88250381652465404</c:v>
                </c:pt>
                <c:pt idx="257">
                  <c:v>0.88163969284189503</c:v>
                </c:pt>
                <c:pt idx="258">
                  <c:v>0.88077414278450905</c:v>
                </c:pt>
                <c:pt idx="259">
                  <c:v>0.87968166949110504</c:v>
                </c:pt>
                <c:pt idx="260">
                  <c:v>0.87852851044086799</c:v>
                </c:pt>
                <c:pt idx="261">
                  <c:v>0.87743603714746299</c:v>
                </c:pt>
                <c:pt idx="262">
                  <c:v>0.87636521881429597</c:v>
                </c:pt>
                <c:pt idx="263">
                  <c:v>0.87533485765235097</c:v>
                </c:pt>
                <c:pt idx="264">
                  <c:v>0.87420192718772505</c:v>
                </c:pt>
                <c:pt idx="265">
                  <c:v>0.87296487137537104</c:v>
                </c:pt>
                <c:pt idx="266">
                  <c:v>0.87168891443684304</c:v>
                </c:pt>
                <c:pt idx="267">
                  <c:v>0.87041153112368896</c:v>
                </c:pt>
                <c:pt idx="268">
                  <c:v>0.86909213459426604</c:v>
                </c:pt>
                <c:pt idx="269">
                  <c:v>0.86777416443946898</c:v>
                </c:pt>
                <c:pt idx="270">
                  <c:v>0.86639421182363396</c:v>
                </c:pt>
                <c:pt idx="271">
                  <c:v>0.86497224599153</c:v>
                </c:pt>
                <c:pt idx="272">
                  <c:v>0.86344771085674599</c:v>
                </c:pt>
                <c:pt idx="273">
                  <c:v>0.86192317572196198</c:v>
                </c:pt>
                <c:pt idx="274">
                  <c:v>0.86031617019968798</c:v>
                </c:pt>
                <c:pt idx="275">
                  <c:v>0.85864718221637604</c:v>
                </c:pt>
                <c:pt idx="276">
                  <c:v>0.85699829314825404</c:v>
                </c:pt>
                <c:pt idx="277">
                  <c:v>0.85522660619183999</c:v>
                </c:pt>
                <c:pt idx="278">
                  <c:v>0.85351716103730602</c:v>
                </c:pt>
                <c:pt idx="279">
                  <c:v>0.85166313336382304</c:v>
                </c:pt>
                <c:pt idx="280">
                  <c:v>0.84976722214449196</c:v>
                </c:pt>
                <c:pt idx="281">
                  <c:v>0.84783072408351901</c:v>
                </c:pt>
                <c:pt idx="282">
                  <c:v>0.84574990284443696</c:v>
                </c:pt>
                <c:pt idx="283">
                  <c:v>0.84366895193493496</c:v>
                </c:pt>
                <c:pt idx="284">
                  <c:v>0.84150566030836405</c:v>
                </c:pt>
                <c:pt idx="285">
                  <c:v>0.839280256550334</c:v>
                </c:pt>
                <c:pt idx="286">
                  <c:v>0.83695228348962303</c:v>
                </c:pt>
                <c:pt idx="287">
                  <c:v>0.83452161145581105</c:v>
                </c:pt>
                <c:pt idx="288">
                  <c:v>0.83202882729054095</c:v>
                </c:pt>
                <c:pt idx="289">
                  <c:v>0.82949415957942196</c:v>
                </c:pt>
                <c:pt idx="290">
                  <c:v>0.82683669398001203</c:v>
                </c:pt>
                <c:pt idx="291">
                  <c:v>0.82415899979499097</c:v>
                </c:pt>
                <c:pt idx="292">
                  <c:v>0.82133529671639505</c:v>
                </c:pt>
                <c:pt idx="293">
                  <c:v>0.81839022212413404</c:v>
                </c:pt>
                <c:pt idx="294">
                  <c:v>0.81538160902578705</c:v>
                </c:pt>
                <c:pt idx="295">
                  <c:v>0.81233253875621902</c:v>
                </c:pt>
                <c:pt idx="296">
                  <c:v>0.80916054092793899</c:v>
                </c:pt>
                <c:pt idx="297">
                  <c:v>0.80590477600796395</c:v>
                </c:pt>
                <c:pt idx="298">
                  <c:v>0.802608553916766</c:v>
                </c:pt>
                <c:pt idx="299">
                  <c:v>0.79914765039142899</c:v>
                </c:pt>
                <c:pt idx="300">
                  <c:v>0.79570697545170299</c:v>
                </c:pt>
                <c:pt idx="301">
                  <c:v>0.79218383012448701</c:v>
                </c:pt>
                <c:pt idx="302">
                  <c:v>0.78861880125142303</c:v>
                </c:pt>
                <c:pt idx="303">
                  <c:v>0.78499321629194696</c:v>
                </c:pt>
                <c:pt idx="304">
                  <c:v>0.78118246197188002</c:v>
                </c:pt>
                <c:pt idx="305">
                  <c:v>0.77732995377638503</c:v>
                </c:pt>
                <c:pt idx="306">
                  <c:v>0.77347588953584301</c:v>
                </c:pt>
                <c:pt idx="307">
                  <c:v>0.76952068236724802</c:v>
                </c:pt>
                <c:pt idx="308">
                  <c:v>0.76554394990883501</c:v>
                </c:pt>
                <c:pt idx="309">
                  <c:v>0.76150640202316999</c:v>
                </c:pt>
                <c:pt idx="310">
                  <c:v>0.75744719917726699</c:v>
                </c:pt>
                <c:pt idx="311">
                  <c:v>0.75334753916014296</c:v>
                </c:pt>
                <c:pt idx="312">
                  <c:v>0.74920729230137595</c:v>
                </c:pt>
                <c:pt idx="313">
                  <c:v>0.74506574873840403</c:v>
                </c:pt>
                <c:pt idx="314">
                  <c:v>0.74090397658982099</c:v>
                </c:pt>
                <c:pt idx="315">
                  <c:v>0.73672184618520697</c:v>
                </c:pt>
                <c:pt idx="316">
                  <c:v>0.73251961686540201</c:v>
                </c:pt>
                <c:pt idx="317">
                  <c:v>0.72833618975658099</c:v>
                </c:pt>
                <c:pt idx="318">
                  <c:v>0.72411360218074505</c:v>
                </c:pt>
                <c:pt idx="319">
                  <c:v>0.71995183003216201</c:v>
                </c:pt>
                <c:pt idx="320">
                  <c:v>0.71576982929796795</c:v>
                </c:pt>
                <c:pt idx="321">
                  <c:v>0.71158627251872697</c:v>
                </c:pt>
                <c:pt idx="322">
                  <c:v>0.70744615533038102</c:v>
                </c:pt>
                <c:pt idx="323">
                  <c:v>0.70320191279430799</c:v>
                </c:pt>
                <c:pt idx="324">
                  <c:v>0.69904014064572495</c:v>
                </c:pt>
                <c:pt idx="325">
                  <c:v>0.69492025204299002</c:v>
                </c:pt>
                <c:pt idx="326">
                  <c:v>0.690840820611477</c:v>
                </c:pt>
                <c:pt idx="327">
                  <c:v>0.68676138917996299</c:v>
                </c:pt>
                <c:pt idx="328">
                  <c:v>0.68280475563674103</c:v>
                </c:pt>
                <c:pt idx="329">
                  <c:v>0.67880909129692302</c:v>
                </c:pt>
                <c:pt idx="330">
                  <c:v>0.67483222916809005</c:v>
                </c:pt>
                <c:pt idx="331">
                  <c:v>0.67087715166991502</c:v>
                </c:pt>
                <c:pt idx="332">
                  <c:v>0.66698263025815197</c:v>
                </c:pt>
                <c:pt idx="333">
                  <c:v>0.66310976380662601</c:v>
                </c:pt>
                <c:pt idx="334">
                  <c:v>0.65944216563088098</c:v>
                </c:pt>
                <c:pt idx="335">
                  <c:v>0.65581658067140502</c:v>
                </c:pt>
                <c:pt idx="336">
                  <c:v>0.65225155179834104</c:v>
                </c:pt>
                <c:pt idx="337">
                  <c:v>0.64870817788551405</c:v>
                </c:pt>
                <c:pt idx="338">
                  <c:v>0.64530938649163605</c:v>
                </c:pt>
                <c:pt idx="339">
                  <c:v>0.64201316440043799</c:v>
                </c:pt>
                <c:pt idx="340">
                  <c:v>0.63881951161192096</c:v>
                </c:pt>
                <c:pt idx="341">
                  <c:v>0.63568810062528402</c:v>
                </c:pt>
                <c:pt idx="342">
                  <c:v>0.63265925894132702</c:v>
                </c:pt>
                <c:pt idx="343">
                  <c:v>0.62971275797443904</c:v>
                </c:pt>
                <c:pt idx="344">
                  <c:v>0.62670557125071902</c:v>
                </c:pt>
                <c:pt idx="345">
                  <c:v>0.62384141100090096</c:v>
                </c:pt>
                <c:pt idx="346">
                  <c:v>0.62118394540149102</c:v>
                </c:pt>
                <c:pt idx="347">
                  <c:v>0.61858703588849295</c:v>
                </c:pt>
                <c:pt idx="348">
                  <c:v>0.61601191100615305</c:v>
                </c:pt>
                <c:pt idx="349">
                  <c:v>0.613499027925692</c:v>
                </c:pt>
                <c:pt idx="350">
                  <c:v>0.61108858447749104</c:v>
                </c:pt>
                <c:pt idx="351">
                  <c:v>0.60863625748344197</c:v>
                </c:pt>
                <c:pt idx="352">
                  <c:v>0.60618548653444004</c:v>
                </c:pt>
                <c:pt idx="353">
                  <c:v>0.603815500257461</c:v>
                </c:pt>
                <c:pt idx="354">
                  <c:v>0.60148752719674903</c:v>
                </c:pt>
                <c:pt idx="355">
                  <c:v>0.59917978272164996</c:v>
                </c:pt>
                <c:pt idx="356">
                  <c:v>0.59681122281929699</c:v>
                </c:pt>
                <c:pt idx="357">
                  <c:v>0.59446159479834904</c:v>
                </c:pt>
                <c:pt idx="358">
                  <c:v>0.59211326348160698</c:v>
                </c:pt>
                <c:pt idx="359">
                  <c:v>0.58970294970382597</c:v>
                </c:pt>
                <c:pt idx="360">
                  <c:v>0.58731273484123603</c:v>
                </c:pt>
                <c:pt idx="361">
                  <c:v>0.58492264964906704</c:v>
                </c:pt>
                <c:pt idx="362">
                  <c:v>0.58255421941713403</c:v>
                </c:pt>
                <c:pt idx="363">
                  <c:v>0.58012212100869598</c:v>
                </c:pt>
                <c:pt idx="364">
                  <c:v>0.57771167756049502</c:v>
                </c:pt>
                <c:pt idx="365">
                  <c:v>0.57521902306564499</c:v>
                </c:pt>
                <c:pt idx="366">
                  <c:v>0.57268578172915197</c:v>
                </c:pt>
                <c:pt idx="367">
                  <c:v>0.57000653149908498</c:v>
                </c:pt>
                <c:pt idx="368">
                  <c:v>0.56739094944552304</c:v>
                </c:pt>
                <c:pt idx="369">
                  <c:v>0.56481582456318302</c:v>
                </c:pt>
                <c:pt idx="370">
                  <c:v>0.56221904472060502</c:v>
                </c:pt>
                <c:pt idx="371">
                  <c:v>0.559643919838265</c:v>
                </c:pt>
                <c:pt idx="372">
                  <c:v>0.55688388493617402</c:v>
                </c:pt>
                <c:pt idx="373">
                  <c:v>0.55412229398903701</c:v>
                </c:pt>
                <c:pt idx="374">
                  <c:v>0.55134060412670904</c:v>
                </c:pt>
                <c:pt idx="375">
                  <c:v>0.54851832742273898</c:v>
                </c:pt>
                <c:pt idx="376">
                  <c:v>0.54571627930438005</c:v>
                </c:pt>
                <c:pt idx="377">
                  <c:v>0.54283202013937204</c:v>
                </c:pt>
                <c:pt idx="378">
                  <c:v>0.53986516091645298</c:v>
                </c:pt>
                <c:pt idx="379">
                  <c:v>0.53687820277834397</c:v>
                </c:pt>
                <c:pt idx="380">
                  <c:v>0.53389124464023496</c:v>
                </c:pt>
                <c:pt idx="381">
                  <c:v>0.53082051941042996</c:v>
                </c:pt>
                <c:pt idx="382">
                  <c:v>0.52777144914086205</c:v>
                </c:pt>
                <c:pt idx="383">
                  <c:v>0.52470202061526305</c:v>
                </c:pt>
                <c:pt idx="384">
                  <c:v>0.52155038104301399</c:v>
                </c:pt>
                <c:pt idx="385">
                  <c:v>0.51831484470864897</c:v>
                </c:pt>
                <c:pt idx="386">
                  <c:v>0.515040277577689</c:v>
                </c:pt>
                <c:pt idx="387">
                  <c:v>0.51174405548649204</c:v>
                </c:pt>
                <c:pt idx="388">
                  <c:v>0.50834383771798697</c:v>
                </c:pt>
                <c:pt idx="389">
                  <c:v>0.50496527490971999</c:v>
                </c:pt>
                <c:pt idx="390">
                  <c:v>0.50164882423291202</c:v>
                </c:pt>
                <c:pt idx="391">
                  <c:v>0.498268705379598</c:v>
                </c:pt>
                <c:pt idx="392">
                  <c:v>0.49484968540010899</c:v>
                </c:pt>
                <c:pt idx="393">
                  <c:v>0.49134689832892398</c:v>
                </c:pt>
                <c:pt idx="394">
                  <c:v>0.48788586513316701</c:v>
                </c:pt>
                <c:pt idx="395">
                  <c:v>0.48436284947637098</c:v>
                </c:pt>
                <c:pt idx="396">
                  <c:v>0.48081947556354498</c:v>
                </c:pt>
                <c:pt idx="397">
                  <c:v>0.477276231321138</c:v>
                </c:pt>
                <c:pt idx="398">
                  <c:v>0.47367074527685199</c:v>
                </c:pt>
                <c:pt idx="399">
                  <c:v>0.47006525923256598</c:v>
                </c:pt>
                <c:pt idx="400">
                  <c:v>0.466377432471211</c:v>
                </c:pt>
                <c:pt idx="401">
                  <c:v>0.46273006288107699</c:v>
                </c:pt>
                <c:pt idx="402">
                  <c:v>0.45908411966557</c:v>
                </c:pt>
                <c:pt idx="403">
                  <c:v>0.45541652148982498</c:v>
                </c:pt>
                <c:pt idx="404">
                  <c:v>0.45174892331408001</c:v>
                </c:pt>
                <c:pt idx="405">
                  <c:v>0.44806109655272502</c:v>
                </c:pt>
                <c:pt idx="406">
                  <c:v>0.44431115765991003</c:v>
                </c:pt>
                <c:pt idx="407">
                  <c:v>0.44060310231294397</c:v>
                </c:pt>
                <c:pt idx="408">
                  <c:v>0.43687481838036701</c:v>
                </c:pt>
                <c:pt idx="409">
                  <c:v>0.43328956092169202</c:v>
                </c:pt>
                <c:pt idx="410">
                  <c:v>0.42962196274594799</c:v>
                </c:pt>
                <c:pt idx="411">
                  <c:v>0.42593413598459201</c:v>
                </c:pt>
                <c:pt idx="412">
                  <c:v>0.42224630922323703</c:v>
                </c:pt>
                <c:pt idx="413">
                  <c:v>0.418353214186099</c:v>
                </c:pt>
                <c:pt idx="414">
                  <c:v>0.41447905103036797</c:v>
                </c:pt>
                <c:pt idx="415">
                  <c:v>0.410688654966332</c:v>
                </c:pt>
                <c:pt idx="416">
                  <c:v>0.40700082820497602</c:v>
                </c:pt>
                <c:pt idx="417">
                  <c:v>0.40329277285801002</c:v>
                </c:pt>
                <c:pt idx="418">
                  <c:v>0.39956293288038602</c:v>
                </c:pt>
                <c:pt idx="419">
                  <c:v>0.39587510611902998</c:v>
                </c:pt>
                <c:pt idx="420">
                  <c:v>0.39210493864060503</c:v>
                </c:pt>
                <c:pt idx="421">
                  <c:v>0.38839688329363897</c:v>
                </c:pt>
                <c:pt idx="422">
                  <c:v>0.384729285117894</c:v>
                </c:pt>
                <c:pt idx="423">
                  <c:v>0.38108334190238702</c:v>
                </c:pt>
                <c:pt idx="424">
                  <c:v>0.37751831302932298</c:v>
                </c:pt>
                <c:pt idx="425">
                  <c:v>0.37401552595813797</c:v>
                </c:pt>
                <c:pt idx="426">
                  <c:v>0.370389811328241</c:v>
                </c:pt>
                <c:pt idx="427">
                  <c:v>0.36688845063168302</c:v>
                </c:pt>
                <c:pt idx="428">
                  <c:v>0.36336530530446698</c:v>
                </c:pt>
                <c:pt idx="429">
                  <c:v>0.359842159977251</c:v>
                </c:pt>
                <c:pt idx="430">
                  <c:v>0.356359601491677</c:v>
                </c:pt>
                <c:pt idx="431">
                  <c:v>0.35283645616446002</c:v>
                </c:pt>
                <c:pt idx="432">
                  <c:v>0.34939578122473502</c:v>
                </c:pt>
                <c:pt idx="433">
                  <c:v>0.34595510628500797</c:v>
                </c:pt>
                <c:pt idx="434">
                  <c:v>0.34247384450363999</c:v>
                </c:pt>
                <c:pt idx="435">
                  <c:v>0.33911551028098402</c:v>
                </c:pt>
                <c:pt idx="436">
                  <c:v>0.33569506392686899</c:v>
                </c:pt>
                <c:pt idx="437">
                  <c:v>0.332213802145501</c:v>
                </c:pt>
                <c:pt idx="438">
                  <c:v>0.32883523933723402</c:v>
                </c:pt>
                <c:pt idx="439">
                  <c:v>0.32545667652896598</c:v>
                </c:pt>
                <c:pt idx="440">
                  <c:v>0.32209834230631001</c:v>
                </c:pt>
                <c:pt idx="441">
                  <c:v>0.31865766736658402</c:v>
                </c:pt>
                <c:pt idx="442">
                  <c:v>0.31527897488789702</c:v>
                </c:pt>
                <c:pt idx="443">
                  <c:v>0.311878757119392</c:v>
                </c:pt>
                <c:pt idx="444">
                  <c:v>0.30850019431112502</c:v>
                </c:pt>
                <c:pt idx="445">
                  <c:v>0.30508117433163601</c:v>
                </c:pt>
                <c:pt idx="446">
                  <c:v>0.30161871476125302</c:v>
                </c:pt>
                <c:pt idx="447">
                  <c:v>0.29821992336737502</c:v>
                </c:pt>
                <c:pt idx="448">
                  <c:v>0.29475901984203801</c:v>
                </c:pt>
                <c:pt idx="449">
                  <c:v>0.291276331686044</c:v>
                </c:pt>
                <c:pt idx="450">
                  <c:v>0.28781542816070699</c:v>
                </c:pt>
                <c:pt idx="451">
                  <c:v>0.284334166379339</c:v>
                </c:pt>
                <c:pt idx="452">
                  <c:v>0.28089349143961301</c:v>
                </c:pt>
                <c:pt idx="453">
                  <c:v>0.27745281649988701</c:v>
                </c:pt>
                <c:pt idx="454">
                  <c:v>0.27401201188974</c:v>
                </c:pt>
                <c:pt idx="455">
                  <c:v>0.27061322049586201</c:v>
                </c:pt>
                <c:pt idx="456">
                  <c:v>0.26721300272735798</c:v>
                </c:pt>
                <c:pt idx="457">
                  <c:v>0.26385466850470202</c:v>
                </c:pt>
                <c:pt idx="458">
                  <c:v>0.26057867499911502</c:v>
                </c:pt>
                <c:pt idx="459">
                  <c:v>0.25724199573669598</c:v>
                </c:pt>
                <c:pt idx="460">
                  <c:v>0.25398623081672</c:v>
                </c:pt>
                <c:pt idx="461">
                  <c:v>0.25083446157405098</c:v>
                </c:pt>
                <c:pt idx="462">
                  <c:v>0.24770305058741399</c:v>
                </c:pt>
                <c:pt idx="463">
                  <c:v>0.24457150993035501</c:v>
                </c:pt>
                <c:pt idx="464">
                  <c:v>0.24156289683200899</c:v>
                </c:pt>
                <c:pt idx="465">
                  <c:v>0.23865827941096901</c:v>
                </c:pt>
                <c:pt idx="466">
                  <c:v>0.235815903791809</c:v>
                </c:pt>
                <c:pt idx="467">
                  <c:v>0.232992200713213</c:v>
                </c:pt>
                <c:pt idx="468">
                  <c:v>0.23025226472631299</c:v>
                </c:pt>
                <c:pt idx="469">
                  <c:v>0.227512458409834</c:v>
                </c:pt>
                <c:pt idx="470">
                  <c:v>0.22485499281042401</c:v>
                </c:pt>
                <c:pt idx="471">
                  <c:v>0.22230009651369401</c:v>
                </c:pt>
                <c:pt idx="472">
                  <c:v>0.219787083762813</c:v>
                </c:pt>
                <c:pt idx="473">
                  <c:v>0.217314528183153</c:v>
                </c:pt>
                <c:pt idx="474">
                  <c:v>0.21488255944513501</c:v>
                </c:pt>
                <c:pt idx="475">
                  <c:v>0.21257611167424101</c:v>
                </c:pt>
                <c:pt idx="476">
                  <c:v>0.21028859578475201</c:v>
                </c:pt>
                <c:pt idx="477">
                  <c:v>0.20804296344111101</c:v>
                </c:pt>
                <c:pt idx="478">
                  <c:v>0.20585944322892799</c:v>
                </c:pt>
                <c:pt idx="479">
                  <c:v>0.20369615160235699</c:v>
                </c:pt>
                <c:pt idx="480">
                  <c:v>0.20157331714700699</c:v>
                </c:pt>
                <c:pt idx="481">
                  <c:v>0.199534379453774</c:v>
                </c:pt>
                <c:pt idx="482">
                  <c:v>0.197535769261341</c:v>
                </c:pt>
                <c:pt idx="483">
                  <c:v>0.195557517324941</c:v>
                </c:pt>
                <c:pt idx="484">
                  <c:v>0.193663032480236</c:v>
                </c:pt>
                <c:pt idx="485">
                  <c:v>0.191809004806753</c:v>
                </c:pt>
                <c:pt idx="486">
                  <c:v>0.18999543430449101</c:v>
                </c:pt>
                <c:pt idx="487">
                  <c:v>0.18814140663100801</c:v>
                </c:pt>
                <c:pt idx="488">
                  <c:v>0.18636971967459501</c:v>
                </c:pt>
                <c:pt idx="489">
                  <c:v>0.184658718475013</c:v>
                </c:pt>
                <c:pt idx="490">
                  <c:v>0.18294927332048</c:v>
                </c:pt>
                <c:pt idx="491">
                  <c:v>0.18123969849552499</c:v>
                </c:pt>
                <c:pt idx="492">
                  <c:v>0.17957071051221199</c:v>
                </c:pt>
                <c:pt idx="493">
                  <c:v>0.17796370498993799</c:v>
                </c:pt>
                <c:pt idx="494">
                  <c:v>0.17633660055247399</c:v>
                </c:pt>
                <c:pt idx="495">
                  <c:v>0.174749953286231</c:v>
                </c:pt>
                <c:pt idx="496">
                  <c:v>0.17312129280371999</c:v>
                </c:pt>
                <c:pt idx="497">
                  <c:v>0.17161841262917299</c:v>
                </c:pt>
                <c:pt idx="498">
                  <c:v>0.17011410607999999</c:v>
                </c:pt>
                <c:pt idx="499">
                  <c:v>0.16863002811643699</c:v>
                </c:pt>
                <c:pt idx="500">
                  <c:v>0.16716760511311199</c:v>
                </c:pt>
                <c:pt idx="501">
                  <c:v>0.16566329856393899</c:v>
                </c:pt>
                <c:pt idx="502">
                  <c:v>0.164200875560614</c:v>
                </c:pt>
                <c:pt idx="503">
                  <c:v>0.16277890972851</c:v>
                </c:pt>
                <c:pt idx="504">
                  <c:v>0.16137859885664399</c:v>
                </c:pt>
                <c:pt idx="505">
                  <c:v>0.15999851657038899</c:v>
                </c:pt>
                <c:pt idx="506">
                  <c:v>0.158638792540164</c:v>
                </c:pt>
                <c:pt idx="507">
                  <c:v>0.157258710253909</c:v>
                </c:pt>
                <c:pt idx="508">
                  <c:v>0.15591908513887501</c:v>
                </c:pt>
                <c:pt idx="509">
                  <c:v>0.15459981827987301</c:v>
                </c:pt>
                <c:pt idx="510">
                  <c:v>0.153281848125076</c:v>
                </c:pt>
                <c:pt idx="511">
                  <c:v>0.15200446481192101</c:v>
                </c:pt>
                <c:pt idx="512">
                  <c:v>0.15070672324273601</c:v>
                </c:pt>
                <c:pt idx="513">
                  <c:v>0.14942933992958099</c:v>
                </c:pt>
                <c:pt idx="514">
                  <c:v>0.14815182694600601</c:v>
                </c:pt>
                <c:pt idx="515">
                  <c:v>0.146894672218462</c:v>
                </c:pt>
                <c:pt idx="516">
                  <c:v>0.145659172451156</c:v>
                </c:pt>
                <c:pt idx="517">
                  <c:v>0.144422116638803</c:v>
                </c:pt>
                <c:pt idx="518">
                  <c:v>0.143228500417344</c:v>
                </c:pt>
                <c:pt idx="519">
                  <c:v>0.142011802861022</c:v>
                </c:pt>
                <c:pt idx="520">
                  <c:v>0.14077617342329499</c:v>
                </c:pt>
                <c:pt idx="521">
                  <c:v>0.13958113082720999</c:v>
                </c:pt>
                <c:pt idx="522">
                  <c:v>0.13836585964551501</c:v>
                </c:pt>
                <c:pt idx="523">
                  <c:v>0.137170687379009</c:v>
                </c:pt>
                <c:pt idx="524">
                  <c:v>0.13597564478292401</c:v>
                </c:pt>
                <c:pt idx="525">
                  <c:v>0.134800830772451</c:v>
                </c:pt>
                <c:pt idx="526">
                  <c:v>0.13364767172221401</c:v>
                </c:pt>
                <c:pt idx="527">
                  <c:v>0.13247285771174</c:v>
                </c:pt>
                <c:pt idx="528">
                  <c:v>0.131319698661503</c:v>
                </c:pt>
                <c:pt idx="529">
                  <c:v>0.13014475498060801</c:v>
                </c:pt>
                <c:pt idx="530">
                  <c:v>0.12899159593037199</c:v>
                </c:pt>
                <c:pt idx="531">
                  <c:v>0.12781678191989801</c:v>
                </c:pt>
                <c:pt idx="532">
                  <c:v>0.126683851455272</c:v>
                </c:pt>
                <c:pt idx="533">
                  <c:v>0.125530692405035</c:v>
                </c:pt>
                <c:pt idx="534">
                  <c:v>0.12433564980895</c:v>
                </c:pt>
                <c:pt idx="535">
                  <c:v>0.12316070612805501</c:v>
                </c:pt>
                <c:pt idx="536">
                  <c:v>0.12198731849220799</c:v>
                </c:pt>
                <c:pt idx="537">
                  <c:v>0.120832733067345</c:v>
                </c:pt>
                <c:pt idx="538">
                  <c:v>0.11969980260271899</c:v>
                </c:pt>
                <c:pt idx="539">
                  <c:v>0.118607329309314</c:v>
                </c:pt>
                <c:pt idx="540">
                  <c:v>0.11747439884468799</c:v>
                </c:pt>
                <c:pt idx="541">
                  <c:v>0.116321239794452</c:v>
                </c:pt>
                <c:pt idx="542">
                  <c:v>0.115146425783978</c:v>
                </c:pt>
                <c:pt idx="543">
                  <c:v>0.113972908477709</c:v>
                </c:pt>
                <c:pt idx="544">
                  <c:v>0.112860206598694</c:v>
                </c:pt>
                <c:pt idx="545">
                  <c:v>0.11168539258821999</c:v>
                </c:pt>
                <c:pt idx="546">
                  <c:v>0.110572690709205</c:v>
                </c:pt>
                <c:pt idx="547">
                  <c:v>0.10948164379042701</c:v>
                </c:pt>
                <c:pt idx="548">
                  <c:v>0.108409399082634</c:v>
                </c:pt>
                <c:pt idx="549">
                  <c:v>0.10733858074946601</c:v>
                </c:pt>
                <c:pt idx="550">
                  <c:v>0.106246107456062</c:v>
                </c:pt>
                <c:pt idx="551">
                  <c:v>0.105155190207705</c:v>
                </c:pt>
                <c:pt idx="552">
                  <c:v>0.104020703698032</c:v>
                </c:pt>
                <c:pt idx="553">
                  <c:v>0.102909428193643</c:v>
                </c:pt>
                <c:pt idx="554">
                  <c:v>0.10185741207146</c:v>
                </c:pt>
                <c:pt idx="555">
                  <c:v>0.100766494823103</c:v>
                </c:pt>
                <c:pt idx="556">
                  <c:v>9.97361336611573E-2</c:v>
                </c:pt>
                <c:pt idx="557">
                  <c:v>9.8726001084822698E-2</c:v>
                </c:pt>
                <c:pt idx="558">
                  <c:v>9.7697066297503493E-2</c:v>
                </c:pt>
                <c:pt idx="559">
                  <c:v>9.6666705135558098E-2</c:v>
                </c:pt>
                <c:pt idx="560">
                  <c:v>9.5656702229643994E-2</c:v>
                </c:pt>
                <c:pt idx="561">
                  <c:v>9.4585883896476805E-2</c:v>
                </c:pt>
                <c:pt idx="562">
                  <c:v>9.3555522734531299E-2</c:v>
                </c:pt>
                <c:pt idx="563">
                  <c:v>9.2607502289655405E-2</c:v>
                </c:pt>
                <c:pt idx="564">
                  <c:v>9.1721723646658995E-2</c:v>
                </c:pt>
                <c:pt idx="565">
                  <c:v>9.0793931787393797E-2</c:v>
                </c:pt>
                <c:pt idx="566">
                  <c:v>8.9908153144397401E-2</c:v>
                </c:pt>
                <c:pt idx="567">
                  <c:v>8.9002145915790198E-2</c:v>
                </c:pt>
                <c:pt idx="568">
                  <c:v>8.8198578319442902E-2</c:v>
                </c:pt>
                <c:pt idx="569">
                  <c:v>8.7292571090835505E-2</c:v>
                </c:pt>
                <c:pt idx="570">
                  <c:v>8.6364779231570502E-2</c:v>
                </c:pt>
                <c:pt idx="571">
                  <c:v>8.5438543417352394E-2</c:v>
                </c:pt>
                <c:pt idx="572">
                  <c:v>8.4470294386865694E-2</c:v>
                </c:pt>
                <c:pt idx="573">
                  <c:v>8.3624972915090898E-2</c:v>
                </c:pt>
                <c:pt idx="574">
                  <c:v>8.2863418535012001E-2</c:v>
                </c:pt>
                <c:pt idx="575">
                  <c:v>8.2038325648848096E-2</c:v>
                </c:pt>
                <c:pt idx="576">
                  <c:v>8.1254986638111398E-2</c:v>
                </c:pt>
                <c:pt idx="577">
                  <c:v>8.0513660843643503E-2</c:v>
                </c:pt>
                <c:pt idx="578">
                  <c:v>7.9875034022276595E-2</c:v>
                </c:pt>
                <c:pt idx="579">
                  <c:v>7.90715960963497E-2</c:v>
                </c:pt>
                <c:pt idx="580">
                  <c:v>7.8247799914391597E-2</c:v>
                </c:pt>
                <c:pt idx="581">
                  <c:v>7.7484819159686399E-2</c:v>
                </c:pt>
                <c:pt idx="582">
                  <c:v>7.6743493365218393E-2</c:v>
                </c:pt>
                <c:pt idx="583">
                  <c:v>7.6022396156361194E-2</c:v>
                </c:pt>
                <c:pt idx="584">
                  <c:v>7.5301298947503995E-2</c:v>
                </c:pt>
                <c:pt idx="585">
                  <c:v>7.46222149549155E-2</c:v>
                </c:pt>
                <c:pt idx="586">
                  <c:v>7.39632298775173E-2</c:v>
                </c:pt>
                <c:pt idx="587">
                  <c:v>7.3324473385729602E-2</c:v>
                </c:pt>
                <c:pt idx="588">
                  <c:v>7.2664061933704893E-2</c:v>
                </c:pt>
                <c:pt idx="589">
                  <c:v>7.2047090072575301E-2</c:v>
                </c:pt>
                <c:pt idx="590">
                  <c:v>7.1428562166398396E-2</c:v>
                </c:pt>
                <c:pt idx="591">
                  <c:v>7.0789805674611003E-2</c:v>
                </c:pt>
                <c:pt idx="592">
                  <c:v>7.0171277768434195E-2</c:v>
                </c:pt>
                <c:pt idx="593">
                  <c:v>6.9574534492915299E-2</c:v>
                </c:pt>
                <c:pt idx="594">
                  <c:v>6.9018118718197505E-2</c:v>
                </c:pt>
                <c:pt idx="595">
                  <c:v>6.8399720482441306E-2</c:v>
                </c:pt>
                <c:pt idx="596">
                  <c:v>6.7781192576264596E-2</c:v>
                </c:pt>
                <c:pt idx="597">
                  <c:v>6.7164091044714297E-2</c:v>
                </c:pt>
                <c:pt idx="598">
                  <c:v>6.6648262111638698E-2</c:v>
                </c:pt>
                <c:pt idx="599">
                  <c:v>6.6113501297157998E-2</c:v>
                </c:pt>
                <c:pt idx="600">
                  <c:v>6.5597672364082302E-2</c:v>
                </c:pt>
                <c:pt idx="601">
                  <c:v>6.5083269805633198E-2</c:v>
                </c:pt>
                <c:pt idx="602">
                  <c:v>6.4609194747984905E-2</c:v>
                </c:pt>
                <c:pt idx="603">
                  <c:v>6.4073137229298402E-2</c:v>
                </c:pt>
                <c:pt idx="604">
                  <c:v>6.3558605000428495E-2</c:v>
                </c:pt>
                <c:pt idx="605">
                  <c:v>6.3042776067352896E-2</c:v>
                </c:pt>
                <c:pt idx="606">
                  <c:v>6.2590485640362403E-2</c:v>
                </c:pt>
                <c:pt idx="607">
                  <c:v>6.2156997424356403E-2</c:v>
                </c:pt>
                <c:pt idx="608">
                  <c:v>6.1704577326945398E-2</c:v>
                </c:pt>
                <c:pt idx="609">
                  <c:v>6.1250860525328597E-2</c:v>
                </c:pt>
                <c:pt idx="610">
                  <c:v>6.0859255855170498E-2</c:v>
                </c:pt>
                <c:pt idx="611">
                  <c:v>6.0467651185012503E-2</c:v>
                </c:pt>
                <c:pt idx="612">
                  <c:v>5.9973477212174102E-2</c:v>
                </c:pt>
                <c:pt idx="613">
                  <c:v>5.95414153707945E-2</c:v>
                </c:pt>
                <c:pt idx="614">
                  <c:v>5.9005228181687498E-2</c:v>
                </c:pt>
                <c:pt idx="615">
                  <c:v>5.8613623511529302E-2</c:v>
                </c:pt>
                <c:pt idx="616">
                  <c:v>5.8324588144051802E-2</c:v>
                </c:pt>
                <c:pt idx="617">
                  <c:v>5.8016750565589997E-2</c:v>
                </c:pt>
                <c:pt idx="618">
                  <c:v>5.7625145895431898E-2</c:v>
                </c:pt>
                <c:pt idx="619">
                  <c:v>5.7006747659675797E-2</c:v>
                </c:pt>
                <c:pt idx="620">
                  <c:v>5.6657026535365702E-2</c:v>
                </c:pt>
                <c:pt idx="621">
                  <c:v>5.6388219753499197E-2</c:v>
                </c:pt>
                <c:pt idx="622">
                  <c:v>5.6038498629189103E-2</c:v>
                </c:pt>
                <c:pt idx="623">
                  <c:v>5.5729234676100699E-2</c:v>
                </c:pt>
                <c:pt idx="624">
                  <c:v>5.5564553241961398E-2</c:v>
                </c:pt>
                <c:pt idx="625">
                  <c:v>5.5172948571803403E-2</c:v>
                </c:pt>
                <c:pt idx="626">
                  <c:v>5.4761115316034698E-2</c:v>
                </c:pt>
                <c:pt idx="627">
                  <c:v>5.4307268843997301E-2</c:v>
                </c:pt>
                <c:pt idx="628">
                  <c:v>5.4102130238636303E-2</c:v>
                </c:pt>
                <c:pt idx="629">
                  <c:v>5.3730754154088997E-2</c:v>
                </c:pt>
                <c:pt idx="630">
                  <c:v>5.3421490201000697E-2</c:v>
                </c:pt>
                <c:pt idx="631">
                  <c:v>5.3112226247912502E-2</c:v>
                </c:pt>
                <c:pt idx="632">
                  <c:v>5.2804388669450503E-2</c:v>
                </c:pt>
                <c:pt idx="633">
                  <c:v>5.25775951038523E-2</c:v>
                </c:pt>
                <c:pt idx="634">
                  <c:v>5.2206219019305097E-2</c:v>
                </c:pt>
                <c:pt idx="635">
                  <c:v>5.18362693093843E-2</c:v>
                </c:pt>
                <c:pt idx="636">
                  <c:v>5.1567462527517698E-2</c:v>
                </c:pt>
                <c:pt idx="637">
                  <c:v>5.1362194251736298E-2</c:v>
                </c:pt>
                <c:pt idx="638">
                  <c:v>5.1052930298647901E-2</c:v>
                </c:pt>
                <c:pt idx="639">
                  <c:v>5.0743796015980003E-2</c:v>
                </c:pt>
                <c:pt idx="640">
                  <c:v>5.0516872779961301E-2</c:v>
                </c:pt>
                <c:pt idx="641">
                  <c:v>5.0249492372721E-2</c:v>
                </c:pt>
                <c:pt idx="642">
                  <c:v>5.0042927392733597E-2</c:v>
                </c:pt>
                <c:pt idx="643">
                  <c:v>4.9775546985493399E-2</c:v>
                </c:pt>
                <c:pt idx="644">
                  <c:v>4.9506740203626602E-2</c:v>
                </c:pt>
                <c:pt idx="645">
                  <c:v>4.9239489466806903E-2</c:v>
                </c:pt>
                <c:pt idx="646">
                  <c:v>4.8992337645177401E-2</c:v>
                </c:pt>
                <c:pt idx="647">
                  <c:v>4.87451858235479E-2</c:v>
                </c:pt>
                <c:pt idx="648">
                  <c:v>4.8538620843560497E-2</c:v>
                </c:pt>
                <c:pt idx="649">
                  <c:v>4.8313123982168298E-2</c:v>
                </c:pt>
                <c:pt idx="650">
                  <c:v>4.8106429331760202E-2</c:v>
                </c:pt>
                <c:pt idx="651">
                  <c:v>4.7899864351773E-2</c:v>
                </c:pt>
                <c:pt idx="652">
                  <c:v>4.7694596075991497E-2</c:v>
                </c:pt>
                <c:pt idx="653">
                  <c:v>4.7343448577055101E-2</c:v>
                </c:pt>
                <c:pt idx="654">
                  <c:v>4.7118081386083303E-2</c:v>
                </c:pt>
                <c:pt idx="655">
                  <c:v>4.6931615321286202E-2</c:v>
                </c:pt>
                <c:pt idx="656">
                  <c:v>4.6849274604216701E-2</c:v>
                </c:pt>
                <c:pt idx="657">
                  <c:v>4.6602122782587199E-2</c:v>
                </c:pt>
                <c:pt idx="658">
                  <c:v>4.6355100631378099E-2</c:v>
                </c:pt>
                <c:pt idx="659">
                  <c:v>4.61498323555967E-2</c:v>
                </c:pt>
                <c:pt idx="660">
                  <c:v>4.5943267375609401E-2</c:v>
                </c:pt>
                <c:pt idx="661">
                  <c:v>4.5758227685438801E-2</c:v>
                </c:pt>
                <c:pt idx="662">
                  <c:v>4.5571891291062198E-2</c:v>
                </c:pt>
                <c:pt idx="663">
                  <c:v>4.5366623015280702E-2</c:v>
                </c:pt>
                <c:pt idx="664">
                  <c:v>4.5159928364872801E-2</c:v>
                </c:pt>
                <c:pt idx="665">
                  <c:v>4.4975018345122603E-2</c:v>
                </c:pt>
                <c:pt idx="666">
                  <c:v>4.4685982977645103E-2</c:v>
                </c:pt>
                <c:pt idx="667">
                  <c:v>4.4501072957895099E-2</c:v>
                </c:pt>
                <c:pt idx="668">
                  <c:v>4.4376719024556803E-2</c:v>
                </c:pt>
                <c:pt idx="669">
                  <c:v>4.4253921136265501E-2</c:v>
                </c:pt>
                <c:pt idx="670">
                  <c:v>4.4069011116515497E-2</c:v>
                </c:pt>
                <c:pt idx="671">
                  <c:v>4.3924428597566498E-2</c:v>
                </c:pt>
                <c:pt idx="672">
                  <c:v>4.3573281098629998E-2</c:v>
                </c:pt>
                <c:pt idx="673">
                  <c:v>4.3512595341797501E-2</c:v>
                </c:pt>
                <c:pt idx="674">
                  <c:v>4.3368142493269E-2</c:v>
                </c:pt>
                <c:pt idx="675">
                  <c:v>4.3265443520168E-2</c:v>
                </c:pt>
                <c:pt idx="676">
                  <c:v>4.31614478428613E-2</c:v>
                </c:pt>
                <c:pt idx="677">
                  <c:v>4.3100762086028803E-2</c:v>
                </c:pt>
                <c:pt idx="678">
                  <c:v>4.2811726718551199E-2</c:v>
                </c:pt>
                <c:pt idx="679">
                  <c:v>4.2564574896921697E-2</c:v>
                </c:pt>
                <c:pt idx="680">
                  <c:v>4.2420122048393197E-2</c:v>
                </c:pt>
                <c:pt idx="681">
                  <c:v>4.2235212028643103E-2</c:v>
                </c:pt>
                <c:pt idx="682">
                  <c:v>4.2048745963846001E-2</c:v>
                </c:pt>
                <c:pt idx="683">
                  <c:v>4.1905719489944003E-2</c:v>
                </c:pt>
                <c:pt idx="684">
                  <c:v>4.17813655566057E-2</c:v>
                </c:pt>
                <c:pt idx="685">
                  <c:v>4.1636912708077102E-2</c:v>
                </c:pt>
                <c:pt idx="686">
                  <c:v>4.14721016035174E-2</c:v>
                </c:pt>
                <c:pt idx="687">
                  <c:v>4.1287191583767299E-2</c:v>
                </c:pt>
                <c:pt idx="688">
                  <c:v>4.12048508666975E-2</c:v>
                </c:pt>
                <c:pt idx="689">
                  <c:v>4.1102151893596603E-2</c:v>
                </c:pt>
                <c:pt idx="690">
                  <c:v>4.0998156216289799E-2</c:v>
                </c:pt>
                <c:pt idx="691">
                  <c:v>4.091581549922E-2</c:v>
                </c:pt>
                <c:pt idx="692">
                  <c:v>4.0628206506368898E-2</c:v>
                </c:pt>
                <c:pt idx="693">
                  <c:v>4.0463525072229597E-2</c:v>
                </c:pt>
                <c:pt idx="694">
                  <c:v>4.0339171138891398E-2</c:v>
                </c:pt>
                <c:pt idx="695">
                  <c:v>4.0216373250600103E-2</c:v>
                </c:pt>
                <c:pt idx="696">
                  <c:v>4.0112377573293202E-2</c:v>
                </c:pt>
                <c:pt idx="697">
                  <c:v>3.9967795054344099E-2</c:v>
                </c:pt>
                <c:pt idx="698">
                  <c:v>3.9844997166052797E-2</c:v>
                </c:pt>
                <c:pt idx="699">
                  <c:v>3.97207729031352E-2</c:v>
                </c:pt>
                <c:pt idx="700">
                  <c:v>3.9555961798575297E-2</c:v>
                </c:pt>
                <c:pt idx="701">
                  <c:v>3.93912803644361E-2</c:v>
                </c:pt>
                <c:pt idx="702">
                  <c:v>3.9226469259876197E-2</c:v>
                </c:pt>
                <c:pt idx="703">
                  <c:v>3.9021330654515303E-2</c:v>
                </c:pt>
                <c:pt idx="704">
                  <c:v>3.8896976721177097E-2</c:v>
                </c:pt>
                <c:pt idx="705">
                  <c:v>3.8794407418496699E-2</c:v>
                </c:pt>
                <c:pt idx="706">
                  <c:v>3.8794407418496699E-2</c:v>
                </c:pt>
                <c:pt idx="707">
                  <c:v>3.8774178832885801E-2</c:v>
                </c:pt>
                <c:pt idx="708">
                  <c:v>3.8670183155578901E-2</c:v>
                </c:pt>
                <c:pt idx="709">
                  <c:v>3.8485143465408198E-2</c:v>
                </c:pt>
                <c:pt idx="710">
                  <c:v>3.8340690616879697E-2</c:v>
                </c:pt>
                <c:pt idx="711">
                  <c:v>3.8196108097930698E-2</c:v>
                </c:pt>
                <c:pt idx="712">
                  <c:v>3.8073310209639402E-2</c:v>
                </c:pt>
                <c:pt idx="713">
                  <c:v>3.7928857361110999E-2</c:v>
                </c:pt>
                <c:pt idx="714">
                  <c:v>3.78045034277728E-2</c:v>
                </c:pt>
                <c:pt idx="715">
                  <c:v>3.7661476953870697E-2</c:v>
                </c:pt>
                <c:pt idx="716">
                  <c:v>3.7579136236801002E-2</c:v>
                </c:pt>
                <c:pt idx="717">
                  <c:v>3.7454782303462698E-2</c:v>
                </c:pt>
                <c:pt idx="718">
                  <c:v>3.7331984415171403E-2</c:v>
                </c:pt>
                <c:pt idx="719">
                  <c:v>3.7227988737864502E-2</c:v>
                </c:pt>
                <c:pt idx="720">
                  <c:v>3.7125419435184097E-2</c:v>
                </c:pt>
                <c:pt idx="721">
                  <c:v>3.7001065501845898E-2</c:v>
                </c:pt>
                <c:pt idx="722">
                  <c:v>3.6878267613554602E-2</c:v>
                </c:pt>
                <c:pt idx="723">
                  <c:v>3.6754043350636798E-2</c:v>
                </c:pt>
                <c:pt idx="724">
                  <c:v>3.6651344377535998E-2</c:v>
                </c:pt>
                <c:pt idx="725">
                  <c:v>3.6548775074855398E-2</c:v>
                </c:pt>
                <c:pt idx="726">
                  <c:v>3.6446205772175E-2</c:v>
                </c:pt>
                <c:pt idx="727">
                  <c:v>3.6321851838836697E-2</c:v>
                </c:pt>
                <c:pt idx="728">
                  <c:v>3.61976275759191E-2</c:v>
                </c:pt>
                <c:pt idx="729">
                  <c:v>3.6032946141779799E-2</c:v>
                </c:pt>
                <c:pt idx="730">
                  <c:v>3.5889789997457101E-2</c:v>
                </c:pt>
                <c:pt idx="731">
                  <c:v>3.5847906451609103E-2</c:v>
                </c:pt>
                <c:pt idx="732">
                  <c:v>3.5785794320150298E-2</c:v>
                </c:pt>
                <c:pt idx="733">
                  <c:v>3.5765565734539498E-2</c:v>
                </c:pt>
                <c:pt idx="734">
                  <c:v>3.5558871084131603E-2</c:v>
                </c:pt>
                <c:pt idx="735">
                  <c:v>3.5394189649992303E-2</c:v>
                </c:pt>
                <c:pt idx="736">
                  <c:v>3.5333503893159798E-2</c:v>
                </c:pt>
                <c:pt idx="737">
                  <c:v>3.5251163176090103E-2</c:v>
                </c:pt>
                <c:pt idx="738">
                  <c:v>3.5147037828362697E-2</c:v>
                </c:pt>
                <c:pt idx="739">
                  <c:v>3.5024239940071401E-2</c:v>
                </c:pt>
                <c:pt idx="740">
                  <c:v>3.4962127808612603E-2</c:v>
                </c:pt>
                <c:pt idx="741">
                  <c:v>3.48377738752743E-2</c:v>
                </c:pt>
                <c:pt idx="742">
                  <c:v>3.4714975986982997E-2</c:v>
                </c:pt>
                <c:pt idx="743">
                  <c:v>3.46326352699136E-2</c:v>
                </c:pt>
                <c:pt idx="744">
                  <c:v>3.4550294552843697E-2</c:v>
                </c:pt>
                <c:pt idx="745">
                  <c:v>3.44475955797428E-2</c:v>
                </c:pt>
                <c:pt idx="746">
                  <c:v>3.4282914145603499E-2</c:v>
                </c:pt>
                <c:pt idx="747">
                  <c:v>3.4220802014144701E-2</c:v>
                </c:pt>
                <c:pt idx="748">
                  <c:v>3.4116676666417101E-2</c:v>
                </c:pt>
                <c:pt idx="749">
                  <c:v>3.4014107363736799E-2</c:v>
                </c:pt>
                <c:pt idx="750">
                  <c:v>3.3931766646667097E-2</c:v>
                </c:pt>
                <c:pt idx="751">
                  <c:v>3.3746726956496401E-2</c:v>
                </c:pt>
                <c:pt idx="752">
                  <c:v>3.35820455223571E-2</c:v>
                </c:pt>
                <c:pt idx="753">
                  <c:v>3.3499704805287502E-2</c:v>
                </c:pt>
                <c:pt idx="754">
                  <c:v>3.3395579457559998E-2</c:v>
                </c:pt>
                <c:pt idx="755">
                  <c:v>3.3334893700727598E-2</c:v>
                </c:pt>
                <c:pt idx="756">
                  <c:v>3.32727815692688E-2</c:v>
                </c:pt>
                <c:pt idx="757">
                  <c:v>3.3210669437809898E-2</c:v>
                </c:pt>
                <c:pt idx="758">
                  <c:v>3.3128328720740299E-2</c:v>
                </c:pt>
                <c:pt idx="759">
                  <c:v>3.3108100135129402E-2</c:v>
                </c:pt>
                <c:pt idx="760">
                  <c:v>3.3025629747639201E-2</c:v>
                </c:pt>
                <c:pt idx="761">
                  <c:v>3.2881176899110701E-2</c:v>
                </c:pt>
                <c:pt idx="762">
                  <c:v>3.2758379010819599E-2</c:v>
                </c:pt>
                <c:pt idx="763">
                  <c:v>3.2613796491870399E-2</c:v>
                </c:pt>
                <c:pt idx="764">
                  <c:v>3.2551684360411698E-2</c:v>
                </c:pt>
                <c:pt idx="765">
                  <c:v>3.2449115057731202E-2</c:v>
                </c:pt>
                <c:pt idx="766">
                  <c:v>3.2387002926272397E-2</c:v>
                </c:pt>
                <c:pt idx="767">
                  <c:v>3.2284433623591902E-2</c:v>
                </c:pt>
                <c:pt idx="768">
                  <c:v>3.2180308275864503E-2</c:v>
                </c:pt>
                <c:pt idx="769">
                  <c:v>3.2077738973184E-2</c:v>
                </c:pt>
                <c:pt idx="770">
                  <c:v>3.2037281801962303E-2</c:v>
                </c:pt>
                <c:pt idx="771">
                  <c:v>3.1975169670503498E-2</c:v>
                </c:pt>
                <c:pt idx="772">
                  <c:v>3.1850815737165201E-2</c:v>
                </c:pt>
                <c:pt idx="773">
                  <c:v>3.1788703605706403E-2</c:v>
                </c:pt>
                <c:pt idx="774">
                  <c:v>3.1645677131804398E-2</c:v>
                </c:pt>
                <c:pt idx="775">
                  <c:v>3.1541551784076902E-2</c:v>
                </c:pt>
                <c:pt idx="776">
                  <c:v>3.1438982481396399E-2</c:v>
                </c:pt>
                <c:pt idx="777">
                  <c:v>3.1316184593105097E-2</c:v>
                </c:pt>
                <c:pt idx="778">
                  <c:v>3.1191830659766901E-2</c:v>
                </c:pt>
                <c:pt idx="779">
                  <c:v>3.1129718528307999E-2</c:v>
                </c:pt>
                <c:pt idx="780">
                  <c:v>3.1047377811238602E-2</c:v>
                </c:pt>
                <c:pt idx="781">
                  <c:v>3.0944808508557999E-2</c:v>
                </c:pt>
                <c:pt idx="782">
                  <c:v>3.08624677914884E-2</c:v>
                </c:pt>
                <c:pt idx="783">
                  <c:v>3.0759768818387299E-2</c:v>
                </c:pt>
                <c:pt idx="784">
                  <c:v>3.0655773141080499E-2</c:v>
                </c:pt>
                <c:pt idx="785">
                  <c:v>3.0595087384248001E-2</c:v>
                </c:pt>
                <c:pt idx="786">
                  <c:v>3.05127466671784E-2</c:v>
                </c:pt>
                <c:pt idx="787">
                  <c:v>3.0470863121330401E-2</c:v>
                </c:pt>
                <c:pt idx="788">
                  <c:v>3.03681641482293E-2</c:v>
                </c:pt>
                <c:pt idx="789">
                  <c:v>3.0285823431159702E-2</c:v>
                </c:pt>
                <c:pt idx="790">
                  <c:v>3.0203482714089999E-2</c:v>
                </c:pt>
                <c:pt idx="791">
                  <c:v>3.0121141997020401E-2</c:v>
                </c:pt>
                <c:pt idx="792">
                  <c:v>3.0058900195140899E-2</c:v>
                </c:pt>
                <c:pt idx="793">
                  <c:v>2.9934675932223299E-2</c:v>
                </c:pt>
                <c:pt idx="794">
                  <c:v>2.98523352151536E-2</c:v>
                </c:pt>
                <c:pt idx="795">
                  <c:v>2.9749765912473299E-2</c:v>
                </c:pt>
                <c:pt idx="796">
                  <c:v>2.9647066939372101E-2</c:v>
                </c:pt>
                <c:pt idx="797">
                  <c:v>2.9564726222302499E-2</c:v>
                </c:pt>
                <c:pt idx="798">
                  <c:v>2.9460730544995799E-2</c:v>
                </c:pt>
                <c:pt idx="799">
                  <c:v>2.9358031571894601E-2</c:v>
                </c:pt>
                <c:pt idx="800">
                  <c:v>2.9275690854824999E-2</c:v>
                </c:pt>
                <c:pt idx="801">
                  <c:v>2.9193350137755401E-2</c:v>
                </c:pt>
                <c:pt idx="802">
                  <c:v>2.9111009420685601E-2</c:v>
                </c:pt>
                <c:pt idx="803">
                  <c:v>2.90286687036161E-2</c:v>
                </c:pt>
                <c:pt idx="804">
                  <c:v>2.8925969730514998E-2</c:v>
                </c:pt>
                <c:pt idx="805">
                  <c:v>2.8801745467597301E-2</c:v>
                </c:pt>
                <c:pt idx="806">
                  <c:v>2.8719404750527699E-2</c:v>
                </c:pt>
                <c:pt idx="807">
                  <c:v>2.8616835447847301E-2</c:v>
                </c:pt>
                <c:pt idx="808">
                  <c:v>2.8492481514509001E-2</c:v>
                </c:pt>
                <c:pt idx="809">
                  <c:v>2.8389912211828499E-2</c:v>
                </c:pt>
                <c:pt idx="810">
                  <c:v>2.82655582784903E-2</c:v>
                </c:pt>
                <c:pt idx="811">
                  <c:v>2.8142760390199001E-2</c:v>
                </c:pt>
                <c:pt idx="812">
                  <c:v>2.80185361272813E-2</c:v>
                </c:pt>
                <c:pt idx="813">
                  <c:v>2.7915966824600801E-2</c:v>
                </c:pt>
                <c:pt idx="814">
                  <c:v>2.77930392658889E-2</c:v>
                </c:pt>
                <c:pt idx="815">
                  <c:v>2.76485864173606E-2</c:v>
                </c:pt>
                <c:pt idx="816">
                  <c:v>2.7524232484022401E-2</c:v>
                </c:pt>
                <c:pt idx="817">
                  <c:v>2.7421663181341899E-2</c:v>
                </c:pt>
                <c:pt idx="818">
                  <c:v>2.7277210332813301E-2</c:v>
                </c:pt>
                <c:pt idx="819">
                  <c:v>2.7132627813864298E-2</c:v>
                </c:pt>
                <c:pt idx="820">
                  <c:v>2.69679463797249E-2</c:v>
                </c:pt>
                <c:pt idx="821">
                  <c:v>2.68032649455856E-2</c:v>
                </c:pt>
                <c:pt idx="822">
                  <c:v>2.6638453841025901E-2</c:v>
                </c:pt>
                <c:pt idx="823">
                  <c:v>2.64940009924973E-2</c:v>
                </c:pt>
                <c:pt idx="824">
                  <c:v>2.63089613023266E-2</c:v>
                </c:pt>
                <c:pt idx="825">
                  <c:v>2.61645084537982E-2</c:v>
                </c:pt>
                <c:pt idx="826">
                  <c:v>2.60199259348491E-2</c:v>
                </c:pt>
                <c:pt idx="827">
                  <c:v>2.5814787329488199E-2</c:v>
                </c:pt>
                <c:pt idx="828">
                  <c:v>2.56297476393176E-2</c:v>
                </c:pt>
                <c:pt idx="829">
                  <c:v>2.5465066205178199E-2</c:v>
                </c:pt>
                <c:pt idx="830">
                  <c:v>2.5278600140381201E-2</c:v>
                </c:pt>
                <c:pt idx="831">
                  <c:v>2.5093690120631101E-2</c:v>
                </c:pt>
                <c:pt idx="832">
                  <c:v>2.4908650430460401E-2</c:v>
                </c:pt>
                <c:pt idx="833">
                  <c:v>2.4722314036083801E-2</c:v>
                </c:pt>
                <c:pt idx="834">
                  <c:v>2.4537274345913199E-2</c:v>
                </c:pt>
                <c:pt idx="835">
                  <c:v>2.4352364326163101E-2</c:v>
                </c:pt>
                <c:pt idx="836">
                  <c:v>2.41254410901445E-2</c:v>
                </c:pt>
                <c:pt idx="837">
                  <c:v>2.3918876110157101E-2</c:v>
                </c:pt>
                <c:pt idx="838">
                  <c:v>2.3671724288527499E-2</c:v>
                </c:pt>
                <c:pt idx="839">
                  <c:v>2.3444801052508801E-2</c:v>
                </c:pt>
                <c:pt idx="840">
                  <c:v>2.32396624471479E-2</c:v>
                </c:pt>
                <c:pt idx="841">
                  <c:v>2.3012739211129202E-2</c:v>
                </c:pt>
                <c:pt idx="842">
                  <c:v>2.2765717059920299E-2</c:v>
                </c:pt>
                <c:pt idx="843">
                  <c:v>2.2518565238290801E-2</c:v>
                </c:pt>
                <c:pt idx="844">
                  <c:v>2.2311870587882799E-2</c:v>
                </c:pt>
                <c:pt idx="845">
                  <c:v>2.20446198510631E-2</c:v>
                </c:pt>
                <c:pt idx="846">
                  <c:v>2.1797468029433598E-2</c:v>
                </c:pt>
                <c:pt idx="847">
                  <c:v>2.15907733790257E-2</c:v>
                </c:pt>
                <c:pt idx="848">
                  <c:v>2.1303294056595E-2</c:v>
                </c:pt>
                <c:pt idx="849">
                  <c:v>2.1056142234965498E-2</c:v>
                </c:pt>
                <c:pt idx="850">
                  <c:v>2.08075640387098E-2</c:v>
                </c:pt>
                <c:pt idx="851">
                  <c:v>2.0582196847737998E-2</c:v>
                </c:pt>
                <c:pt idx="852">
                  <c:v>2.03350450261085E-2</c:v>
                </c:pt>
                <c:pt idx="853">
                  <c:v>2.0108121790089702E-2</c:v>
                </c:pt>
                <c:pt idx="854">
                  <c:v>1.9881328224491499E-2</c:v>
                </c:pt>
                <c:pt idx="855">
                  <c:v>1.9654404988472901E-2</c:v>
                </c:pt>
                <c:pt idx="856">
                  <c:v>1.94072531668434E-2</c:v>
                </c:pt>
                <c:pt idx="857">
                  <c:v>1.91602310156344E-2</c:v>
                </c:pt>
                <c:pt idx="858">
                  <c:v>1.88105098913245E-2</c:v>
                </c:pt>
                <c:pt idx="859">
                  <c:v>1.8521474523847E-2</c:v>
                </c:pt>
                <c:pt idx="860">
                  <c:v>1.82324391563694E-2</c:v>
                </c:pt>
                <c:pt idx="861">
                  <c:v>1.79449598339388E-2</c:v>
                </c:pt>
                <c:pt idx="862">
                  <c:v>1.7676153052072201E-2</c:v>
                </c:pt>
                <c:pt idx="863">
                  <c:v>1.7388544059220998E-2</c:v>
                </c:pt>
                <c:pt idx="864">
                  <c:v>1.7119737277354202E-2</c:v>
                </c:pt>
                <c:pt idx="865">
                  <c:v>1.68943700863824E-2</c:v>
                </c:pt>
                <c:pt idx="866">
                  <c:v>1.6647218264752899E-2</c:v>
                </c:pt>
                <c:pt idx="867">
                  <c:v>1.6378411482886299E-2</c:v>
                </c:pt>
                <c:pt idx="868">
                  <c:v>1.6131389331677199E-2</c:v>
                </c:pt>
                <c:pt idx="869">
                  <c:v>1.5822125378589E-2</c:v>
                </c:pt>
                <c:pt idx="870">
                  <c:v>1.5534516385737799E-2</c:v>
                </c:pt>
                <c:pt idx="871">
                  <c:v>1.5245481018260299E-2</c:v>
                </c:pt>
                <c:pt idx="872">
                  <c:v>1.4936217065171901E-2</c:v>
                </c:pt>
                <c:pt idx="873">
                  <c:v>1.46067245264727E-2</c:v>
                </c:pt>
                <c:pt idx="874">
                  <c:v>1.4277361658194199E-2</c:v>
                </c:pt>
                <c:pt idx="875">
                  <c:v>1.4009981250954E-2</c:v>
                </c:pt>
                <c:pt idx="876">
                  <c:v>1.3700717297865501E-2</c:v>
                </c:pt>
                <c:pt idx="877">
                  <c:v>1.3411681930387999E-2</c:v>
                </c:pt>
                <c:pt idx="878">
                  <c:v>1.3102417977299601E-2</c:v>
                </c:pt>
                <c:pt idx="879">
                  <c:v>1.27931540242112E-2</c:v>
                </c:pt>
                <c:pt idx="880">
                  <c:v>1.2505674701780699E-2</c:v>
                </c:pt>
                <c:pt idx="881">
                  <c:v>1.21964107486923E-2</c:v>
                </c:pt>
                <c:pt idx="882">
                  <c:v>1.18871467956039E-2</c:v>
                </c:pt>
                <c:pt idx="883">
                  <c:v>1.1537425671294E-2</c:v>
                </c:pt>
                <c:pt idx="884">
                  <c:v>1.12281617182056E-2</c:v>
                </c:pt>
                <c:pt idx="885">
                  <c:v>1.0878440593895601E-2</c:v>
                </c:pt>
                <c:pt idx="886">
                  <c:v>1.0569176640807299E-2</c:v>
                </c:pt>
                <c:pt idx="887">
                  <c:v>1.02600423581396E-2</c:v>
                </c:pt>
                <c:pt idx="888">
                  <c:v>9.99266195089921E-3</c:v>
                </c:pt>
                <c:pt idx="889">
                  <c:v>9.6833979978108095E-3</c:v>
                </c:pt>
                <c:pt idx="890">
                  <c:v>9.3741340447224299E-3</c:v>
                </c:pt>
                <c:pt idx="891">
                  <c:v>9.0850986772449405E-3</c:v>
                </c:pt>
                <c:pt idx="892">
                  <c:v>8.8799600718840709E-3</c:v>
                </c:pt>
                <c:pt idx="893">
                  <c:v>8.5504675331848894E-3</c:v>
                </c:pt>
                <c:pt idx="894">
                  <c:v>8.2195486198592994E-3</c:v>
                </c:pt>
                <c:pt idx="895">
                  <c:v>7.8293703243276207E-3</c:v>
                </c:pt>
                <c:pt idx="896">
                  <c:v>7.4377656541697599E-3</c:v>
                </c:pt>
                <c:pt idx="897">
                  <c:v>7.0259323984009896E-3</c:v>
                </c:pt>
                <c:pt idx="898">
                  <c:v>6.6545563138536998E-3</c:v>
                </c:pt>
                <c:pt idx="899">
                  <c:v>6.3452923607653098E-3</c:v>
                </c:pt>
                <c:pt idx="900">
                  <c:v>6.0360284076770299E-3</c:v>
                </c:pt>
                <c:pt idx="901">
                  <c:v>5.7065358689778502E-3</c:v>
                </c:pt>
                <c:pt idx="902">
                  <c:v>5.4392851321580799E-3</c:v>
                </c:pt>
                <c:pt idx="903">
                  <c:v>5.06777937719027E-3</c:v>
                </c:pt>
                <c:pt idx="904">
                  <c:v>4.6761747070322999E-3</c:v>
                </c:pt>
                <c:pt idx="905">
                  <c:v>4.2845700368743297E-3</c:v>
                </c:pt>
                <c:pt idx="906">
                  <c:v>3.9348489125643499E-3</c:v>
                </c:pt>
                <c:pt idx="907">
                  <c:v>3.6054860442857901E-3</c:v>
                </c:pt>
                <c:pt idx="908">
                  <c:v>3.2543385453494E-3</c:v>
                </c:pt>
                <c:pt idx="909">
                  <c:v>2.8843888354286298E-3</c:v>
                </c:pt>
                <c:pt idx="910">
                  <c:v>2.5130127508814501E-3</c:v>
                </c:pt>
                <c:pt idx="911">
                  <c:v>2.1010498246919499E-3</c:v>
                </c:pt>
                <c:pt idx="912">
                  <c:v>1.6689879833123901E-3</c:v>
                </c:pt>
                <c:pt idx="913">
                  <c:v>1.2773833131544099E-3</c:v>
                </c:pt>
                <c:pt idx="914">
                  <c:v>9.4789077445522896E-4</c:v>
                </c:pt>
                <c:pt idx="915">
                  <c:v>6.3875649178746197E-4</c:v>
                </c:pt>
                <c:pt idx="916">
                  <c:v>3.2949253869918299E-4</c:v>
                </c:pt>
                <c:pt idx="917">
                  <c:v>0</c:v>
                </c:pt>
              </c:numCache>
            </c:numRef>
          </c:yVal>
          <c:smooth val="1"/>
          <c:extLst xmlns:c16r2="http://schemas.microsoft.com/office/drawing/2015/06/chart">
            <c:ext xmlns:c16="http://schemas.microsoft.com/office/drawing/2014/chart" uri="{C3380CC4-5D6E-409C-BE32-E72D297353CC}">
              <c16:uniqueId val="{00000003-D49E-264A-AD20-C1FF00D99F75}"/>
            </c:ext>
          </c:extLst>
        </c:ser>
        <c:dLbls>
          <c:showLegendKey val="0"/>
          <c:showVal val="0"/>
          <c:showCatName val="0"/>
          <c:showSerName val="0"/>
          <c:showPercent val="0"/>
          <c:showBubbleSize val="0"/>
        </c:dLbls>
        <c:axId val="220218112"/>
        <c:axId val="220220032"/>
        <c:extLst xmlns:c16r2="http://schemas.microsoft.com/office/drawing/2015/06/chart">
          <c:ext xmlns:c15="http://schemas.microsoft.com/office/drawing/2012/chart" uri="{02D57815-91ED-43cb-92C2-25804820EDAC}">
            <c15:filteredScatterSeries>
              <c15:ser>
                <c:idx val="4"/>
                <c:order val="4"/>
                <c:tx>
                  <c:v>5BSG Marcela</c:v>
                </c:tx>
                <c:spPr>
                  <a:ln w="19050" cap="rnd">
                    <a:solidFill>
                      <a:srgbClr val="92D050"/>
                    </a:solidFill>
                    <a:round/>
                  </a:ln>
                  <a:effectLst/>
                </c:spPr>
                <c:marker>
                  <c:symbol val="none"/>
                </c:marker>
                <c:xVal>
                  <c:numRef>
                    <c:extLst xmlns:c16r2="http://schemas.microsoft.com/office/drawing/2015/06/chart">
                      <c:ext uri="{02D57815-91ED-43cb-92C2-25804820EDAC}">
                        <c15:formulaRef>
                          <c15:sqref>Coke!$AC$6:$AC$923</c15:sqref>
                        </c15:formulaRef>
                      </c:ext>
                    </c:extLst>
                    <c:numCache>
                      <c:formatCode>General</c:formatCode>
                      <c:ptCount val="918"/>
                      <c:pt idx="0">
                        <c:v>303.67399999999992</c:v>
                      </c:pt>
                      <c:pt idx="1">
                        <c:v>304.28799999999978</c:v>
                      </c:pt>
                      <c:pt idx="2">
                        <c:v>304.94899999999978</c:v>
                      </c:pt>
                      <c:pt idx="3">
                        <c:v>305.637</c:v>
                      </c:pt>
                      <c:pt idx="4">
                        <c:v>306.33599999999979</c:v>
                      </c:pt>
                      <c:pt idx="5">
                        <c:v>307.041</c:v>
                      </c:pt>
                      <c:pt idx="6">
                        <c:v>307.74799999999999</c:v>
                      </c:pt>
                      <c:pt idx="7">
                        <c:v>308.45499999999993</c:v>
                      </c:pt>
                      <c:pt idx="8">
                        <c:v>309.16699999999992</c:v>
                      </c:pt>
                      <c:pt idx="9">
                        <c:v>309.87899999999979</c:v>
                      </c:pt>
                      <c:pt idx="10">
                        <c:v>310.58499999999992</c:v>
                      </c:pt>
                      <c:pt idx="11">
                        <c:v>311.28899999999982</c:v>
                      </c:pt>
                      <c:pt idx="12">
                        <c:v>311.99199999999968</c:v>
                      </c:pt>
                      <c:pt idx="13">
                        <c:v>312.69399999999979</c:v>
                      </c:pt>
                      <c:pt idx="14">
                        <c:v>313.392</c:v>
                      </c:pt>
                      <c:pt idx="15">
                        <c:v>314.08799999999991</c:v>
                      </c:pt>
                      <c:pt idx="16">
                        <c:v>314.78599999999977</c:v>
                      </c:pt>
                      <c:pt idx="17">
                        <c:v>315.48399999999981</c:v>
                      </c:pt>
                      <c:pt idx="18">
                        <c:v>316.18599999999992</c:v>
                      </c:pt>
                      <c:pt idx="19">
                        <c:v>316.89</c:v>
                      </c:pt>
                      <c:pt idx="20">
                        <c:v>317.59399999999982</c:v>
                      </c:pt>
                      <c:pt idx="21">
                        <c:v>318.29599999999982</c:v>
                      </c:pt>
                      <c:pt idx="22">
                        <c:v>319.005</c:v>
                      </c:pt>
                      <c:pt idx="23">
                        <c:v>319.71699999999981</c:v>
                      </c:pt>
                      <c:pt idx="24">
                        <c:v>320.4289999999998</c:v>
                      </c:pt>
                      <c:pt idx="25">
                        <c:v>321.14400000000001</c:v>
                      </c:pt>
                      <c:pt idx="26">
                        <c:v>321.86</c:v>
                      </c:pt>
                      <c:pt idx="27">
                        <c:v>322.57799999999992</c:v>
                      </c:pt>
                      <c:pt idx="28">
                        <c:v>323.29599999999982</c:v>
                      </c:pt>
                      <c:pt idx="29">
                        <c:v>324.01099999999991</c:v>
                      </c:pt>
                      <c:pt idx="30">
                        <c:v>324.7319999999998</c:v>
                      </c:pt>
                      <c:pt idx="31">
                        <c:v>325.45599999999979</c:v>
                      </c:pt>
                      <c:pt idx="32">
                        <c:v>326.18499999999989</c:v>
                      </c:pt>
                      <c:pt idx="33">
                        <c:v>326.9219999999998</c:v>
                      </c:pt>
                      <c:pt idx="34">
                        <c:v>327.65699999999993</c:v>
                      </c:pt>
                      <c:pt idx="35">
                        <c:v>328.392</c:v>
                      </c:pt>
                      <c:pt idx="36">
                        <c:v>329.125</c:v>
                      </c:pt>
                      <c:pt idx="37">
                        <c:v>329.86</c:v>
                      </c:pt>
                      <c:pt idx="38">
                        <c:v>330.59599999999978</c:v>
                      </c:pt>
                      <c:pt idx="39">
                        <c:v>331.33399999999978</c:v>
                      </c:pt>
                      <c:pt idx="40">
                        <c:v>332.07099999999991</c:v>
                      </c:pt>
                      <c:pt idx="41">
                        <c:v>332.80899999999991</c:v>
                      </c:pt>
                      <c:pt idx="42">
                        <c:v>333.548</c:v>
                      </c:pt>
                      <c:pt idx="43">
                        <c:v>334.28199999999981</c:v>
                      </c:pt>
                      <c:pt idx="44">
                        <c:v>335.017</c:v>
                      </c:pt>
                      <c:pt idx="45">
                        <c:v>335.75599999999991</c:v>
                      </c:pt>
                      <c:pt idx="46">
                        <c:v>336.4939999999998</c:v>
                      </c:pt>
                      <c:pt idx="47">
                        <c:v>337.24099999999999</c:v>
                      </c:pt>
                      <c:pt idx="48">
                        <c:v>337.98399999999981</c:v>
                      </c:pt>
                      <c:pt idx="49">
                        <c:v>338.72899999999981</c:v>
                      </c:pt>
                      <c:pt idx="50">
                        <c:v>339.47499999999991</c:v>
                      </c:pt>
                      <c:pt idx="51">
                        <c:v>340.21899999999982</c:v>
                      </c:pt>
                      <c:pt idx="52">
                        <c:v>340.96100000000001</c:v>
                      </c:pt>
                      <c:pt idx="53">
                        <c:v>341.70699999999982</c:v>
                      </c:pt>
                      <c:pt idx="54">
                        <c:v>342.44899999999978</c:v>
                      </c:pt>
                      <c:pt idx="55">
                        <c:v>343.19</c:v>
                      </c:pt>
                      <c:pt idx="56">
                        <c:v>343.93199999999968</c:v>
                      </c:pt>
                      <c:pt idx="57">
                        <c:v>344.68099999999993</c:v>
                      </c:pt>
                      <c:pt idx="58">
                        <c:v>345.44</c:v>
                      </c:pt>
                      <c:pt idx="59">
                        <c:v>346.19599999999991</c:v>
                      </c:pt>
                      <c:pt idx="60">
                        <c:v>346.94499999999999</c:v>
                      </c:pt>
                      <c:pt idx="61">
                        <c:v>347.69099999999992</c:v>
                      </c:pt>
                      <c:pt idx="62">
                        <c:v>348.43700000000001</c:v>
                      </c:pt>
                      <c:pt idx="63">
                        <c:v>349.178</c:v>
                      </c:pt>
                      <c:pt idx="64">
                        <c:v>349.91799999999978</c:v>
                      </c:pt>
                      <c:pt idx="65">
                        <c:v>350.66300000000001</c:v>
                      </c:pt>
                      <c:pt idx="66">
                        <c:v>351.40999999999991</c:v>
                      </c:pt>
                      <c:pt idx="67">
                        <c:v>352.15</c:v>
                      </c:pt>
                      <c:pt idx="68">
                        <c:v>352.89</c:v>
                      </c:pt>
                      <c:pt idx="69">
                        <c:v>353.64</c:v>
                      </c:pt>
                      <c:pt idx="70">
                        <c:v>354.38699999999977</c:v>
                      </c:pt>
                      <c:pt idx="71">
                        <c:v>355.13199999999978</c:v>
                      </c:pt>
                      <c:pt idx="72">
                        <c:v>355.87699999999978</c:v>
                      </c:pt>
                      <c:pt idx="73">
                        <c:v>356.62</c:v>
                      </c:pt>
                      <c:pt idx="74">
                        <c:v>357.36199999999991</c:v>
                      </c:pt>
                      <c:pt idx="75">
                        <c:v>358.101</c:v>
                      </c:pt>
                      <c:pt idx="76">
                        <c:v>358.84899999999999</c:v>
                      </c:pt>
                      <c:pt idx="77">
                        <c:v>359.601</c:v>
                      </c:pt>
                      <c:pt idx="78">
                        <c:v>360.34500000000003</c:v>
                      </c:pt>
                      <c:pt idx="79">
                        <c:v>361.08699999999982</c:v>
                      </c:pt>
                      <c:pt idx="80">
                        <c:v>361.82299999999992</c:v>
                      </c:pt>
                      <c:pt idx="81">
                        <c:v>362.55399999999992</c:v>
                      </c:pt>
                      <c:pt idx="82">
                        <c:v>363.28299999999979</c:v>
                      </c:pt>
                      <c:pt idx="83">
                        <c:v>364.00799999999992</c:v>
                      </c:pt>
                      <c:pt idx="84">
                        <c:v>364.7369999999998</c:v>
                      </c:pt>
                      <c:pt idx="85">
                        <c:v>365.47299999999979</c:v>
                      </c:pt>
                      <c:pt idx="86">
                        <c:v>366.20699999999982</c:v>
                      </c:pt>
                      <c:pt idx="87">
                        <c:v>366.93299999999982</c:v>
                      </c:pt>
                      <c:pt idx="88">
                        <c:v>367.65599999999989</c:v>
                      </c:pt>
                      <c:pt idx="89">
                        <c:v>368.38099999999991</c:v>
                      </c:pt>
                      <c:pt idx="90">
                        <c:v>369.09999999999991</c:v>
                      </c:pt>
                      <c:pt idx="91">
                        <c:v>369.81599999999992</c:v>
                      </c:pt>
                      <c:pt idx="92">
                        <c:v>370.53499999999991</c:v>
                      </c:pt>
                      <c:pt idx="93">
                        <c:v>371.25599999999991</c:v>
                      </c:pt>
                      <c:pt idx="94">
                        <c:v>371.98099999999982</c:v>
                      </c:pt>
                      <c:pt idx="95">
                        <c:v>372.70299999999992</c:v>
                      </c:pt>
                      <c:pt idx="96">
                        <c:v>373.41399999999982</c:v>
                      </c:pt>
                      <c:pt idx="97">
                        <c:v>374.125</c:v>
                      </c:pt>
                      <c:pt idx="98">
                        <c:v>374.84100000000001</c:v>
                      </c:pt>
                      <c:pt idx="99">
                        <c:v>375.56200000000001</c:v>
                      </c:pt>
                      <c:pt idx="100">
                        <c:v>376.28</c:v>
                      </c:pt>
                      <c:pt idx="101">
                        <c:v>376.99599999999981</c:v>
                      </c:pt>
                      <c:pt idx="102">
                        <c:v>377.70699999999982</c:v>
                      </c:pt>
                      <c:pt idx="103">
                        <c:v>378.4219999999998</c:v>
                      </c:pt>
                      <c:pt idx="104">
                        <c:v>379.13599999999991</c:v>
                      </c:pt>
                      <c:pt idx="105">
                        <c:v>379.84699999999992</c:v>
                      </c:pt>
                      <c:pt idx="106">
                        <c:v>380.55699999999979</c:v>
                      </c:pt>
                      <c:pt idx="107">
                        <c:v>381.26299999999992</c:v>
                      </c:pt>
                      <c:pt idx="108">
                        <c:v>381.96899999999982</c:v>
                      </c:pt>
                      <c:pt idx="109">
                        <c:v>382.673</c:v>
                      </c:pt>
                      <c:pt idx="110">
                        <c:v>383.37199999999979</c:v>
                      </c:pt>
                      <c:pt idx="111">
                        <c:v>384.07599999999991</c:v>
                      </c:pt>
                      <c:pt idx="112">
                        <c:v>384.78899999999982</c:v>
                      </c:pt>
                      <c:pt idx="113">
                        <c:v>385.57</c:v>
                      </c:pt>
                      <c:pt idx="114">
                        <c:v>386.39599999999979</c:v>
                      </c:pt>
                      <c:pt idx="115">
                        <c:v>387.24699999999979</c:v>
                      </c:pt>
                      <c:pt idx="116">
                        <c:v>388.11399999999992</c:v>
                      </c:pt>
                      <c:pt idx="117">
                        <c:v>388.98399999999981</c:v>
                      </c:pt>
                      <c:pt idx="118">
                        <c:v>389.86199999999991</c:v>
                      </c:pt>
                      <c:pt idx="119">
                        <c:v>390.7369999999998</c:v>
                      </c:pt>
                      <c:pt idx="120">
                        <c:v>391.61099999999999</c:v>
                      </c:pt>
                      <c:pt idx="121">
                        <c:v>392.48599999999982</c:v>
                      </c:pt>
                      <c:pt idx="122">
                        <c:v>393.36299999999989</c:v>
                      </c:pt>
                      <c:pt idx="123">
                        <c:v>394.24199999999979</c:v>
                      </c:pt>
                      <c:pt idx="124">
                        <c:v>395.125</c:v>
                      </c:pt>
                      <c:pt idx="125">
                        <c:v>395.99799999999982</c:v>
                      </c:pt>
                      <c:pt idx="126">
                        <c:v>396.86599999999999</c:v>
                      </c:pt>
                      <c:pt idx="127">
                        <c:v>397.73399999999981</c:v>
                      </c:pt>
                      <c:pt idx="128">
                        <c:v>398.60199999999992</c:v>
                      </c:pt>
                      <c:pt idx="129">
                        <c:v>399.47599999999977</c:v>
                      </c:pt>
                      <c:pt idx="130">
                        <c:v>400.346</c:v>
                      </c:pt>
                      <c:pt idx="131">
                        <c:v>401.21799999999979</c:v>
                      </c:pt>
                      <c:pt idx="132">
                        <c:v>402.09699999999981</c:v>
                      </c:pt>
                      <c:pt idx="133">
                        <c:v>402.97099999999978</c:v>
                      </c:pt>
                      <c:pt idx="134">
                        <c:v>403.84100000000001</c:v>
                      </c:pt>
                      <c:pt idx="135">
                        <c:v>404.70799999999991</c:v>
                      </c:pt>
                      <c:pt idx="136">
                        <c:v>405.57799999999992</c:v>
                      </c:pt>
                      <c:pt idx="137">
                        <c:v>406.44499999999988</c:v>
                      </c:pt>
                      <c:pt idx="138">
                        <c:v>407.30799999999999</c:v>
                      </c:pt>
                      <c:pt idx="139">
                        <c:v>408.16699999999992</c:v>
                      </c:pt>
                      <c:pt idx="140">
                        <c:v>409.024</c:v>
                      </c:pt>
                      <c:pt idx="141">
                        <c:v>409.88099999999991</c:v>
                      </c:pt>
                      <c:pt idx="142">
                        <c:v>410.74399999999991</c:v>
                      </c:pt>
                      <c:pt idx="143">
                        <c:v>411.60399999999993</c:v>
                      </c:pt>
                      <c:pt idx="144">
                        <c:v>412.47199999999981</c:v>
                      </c:pt>
                      <c:pt idx="145">
                        <c:v>413.346</c:v>
                      </c:pt>
                      <c:pt idx="146">
                        <c:v>414.21799999999979</c:v>
                      </c:pt>
                      <c:pt idx="147">
                        <c:v>415.09199999999981</c:v>
                      </c:pt>
                      <c:pt idx="148">
                        <c:v>415.96</c:v>
                      </c:pt>
                      <c:pt idx="149">
                        <c:v>416.82399999999978</c:v>
                      </c:pt>
                      <c:pt idx="150">
                        <c:v>417.68799999999999</c:v>
                      </c:pt>
                      <c:pt idx="151">
                        <c:v>418.55199999999991</c:v>
                      </c:pt>
                      <c:pt idx="152">
                        <c:v>419.41399999999982</c:v>
                      </c:pt>
                      <c:pt idx="153">
                        <c:v>420.27799999999979</c:v>
                      </c:pt>
                      <c:pt idx="154">
                        <c:v>421.14800000000002</c:v>
                      </c:pt>
                      <c:pt idx="155">
                        <c:v>422.02</c:v>
                      </c:pt>
                      <c:pt idx="156">
                        <c:v>422.89199999999983</c:v>
                      </c:pt>
                      <c:pt idx="157">
                        <c:v>423.76299999999992</c:v>
                      </c:pt>
                      <c:pt idx="158">
                        <c:v>424.62799999999999</c:v>
                      </c:pt>
                      <c:pt idx="159">
                        <c:v>425.49</c:v>
                      </c:pt>
                      <c:pt idx="160">
                        <c:v>426.34899999999999</c:v>
                      </c:pt>
                      <c:pt idx="161">
                        <c:v>427.20600000000002</c:v>
                      </c:pt>
                      <c:pt idx="162">
                        <c:v>428.06299999999999</c:v>
                      </c:pt>
                      <c:pt idx="163">
                        <c:v>428.92099999999982</c:v>
                      </c:pt>
                      <c:pt idx="164">
                        <c:v>429.78199999999981</c:v>
                      </c:pt>
                      <c:pt idx="165">
                        <c:v>430.64699999999999</c:v>
                      </c:pt>
                      <c:pt idx="166">
                        <c:v>431.51400000000001</c:v>
                      </c:pt>
                      <c:pt idx="167">
                        <c:v>432.38</c:v>
                      </c:pt>
                      <c:pt idx="168">
                        <c:v>433.25</c:v>
                      </c:pt>
                      <c:pt idx="169">
                        <c:v>434.12199999999979</c:v>
                      </c:pt>
                      <c:pt idx="170">
                        <c:v>434.99499999999978</c:v>
                      </c:pt>
                      <c:pt idx="171">
                        <c:v>435.86399999999992</c:v>
                      </c:pt>
                      <c:pt idx="172">
                        <c:v>436.7319999999998</c:v>
                      </c:pt>
                      <c:pt idx="173">
                        <c:v>437.60199999999992</c:v>
                      </c:pt>
                      <c:pt idx="174">
                        <c:v>438.47199999999981</c:v>
                      </c:pt>
                      <c:pt idx="175">
                        <c:v>439.34399999999988</c:v>
                      </c:pt>
                      <c:pt idx="176">
                        <c:v>440.21600000000001</c:v>
                      </c:pt>
                      <c:pt idx="177">
                        <c:v>441.08899999999983</c:v>
                      </c:pt>
                      <c:pt idx="178">
                        <c:v>441.96100000000001</c:v>
                      </c:pt>
                      <c:pt idx="179">
                        <c:v>442.83399999999978</c:v>
                      </c:pt>
                      <c:pt idx="180">
                        <c:v>443.70600000000002</c:v>
                      </c:pt>
                      <c:pt idx="181">
                        <c:v>444.57299999999992</c:v>
                      </c:pt>
                      <c:pt idx="182">
                        <c:v>445.44499999999988</c:v>
                      </c:pt>
                      <c:pt idx="183">
                        <c:v>446.31799999999993</c:v>
                      </c:pt>
                      <c:pt idx="184">
                        <c:v>447.19200000000001</c:v>
                      </c:pt>
                      <c:pt idx="185">
                        <c:v>448.05799999999999</c:v>
                      </c:pt>
                      <c:pt idx="186">
                        <c:v>448.92599999999982</c:v>
                      </c:pt>
                      <c:pt idx="187">
                        <c:v>449.7969999999998</c:v>
                      </c:pt>
                      <c:pt idx="188">
                        <c:v>450.66500000000002</c:v>
                      </c:pt>
                      <c:pt idx="189">
                        <c:v>451.53399999999982</c:v>
                      </c:pt>
                      <c:pt idx="190">
                        <c:v>452.399</c:v>
                      </c:pt>
                      <c:pt idx="191">
                        <c:v>453.25599999999991</c:v>
                      </c:pt>
                      <c:pt idx="192">
                        <c:v>454.11299999999989</c:v>
                      </c:pt>
                      <c:pt idx="193">
                        <c:v>454.97199999999981</c:v>
                      </c:pt>
                      <c:pt idx="194">
                        <c:v>455.83299999999991</c:v>
                      </c:pt>
                      <c:pt idx="195">
                        <c:v>456.69200000000001</c:v>
                      </c:pt>
                      <c:pt idx="196">
                        <c:v>457.548</c:v>
                      </c:pt>
                      <c:pt idx="197">
                        <c:v>458.40299999999979</c:v>
                      </c:pt>
                      <c:pt idx="198">
                        <c:v>459.26</c:v>
                      </c:pt>
                      <c:pt idx="199">
                        <c:v>460.11599999999999</c:v>
                      </c:pt>
                      <c:pt idx="200">
                        <c:v>460.96399999999983</c:v>
                      </c:pt>
                      <c:pt idx="201">
                        <c:v>461.81299999999999</c:v>
                      </c:pt>
                      <c:pt idx="202">
                        <c:v>462.66399999999999</c:v>
                      </c:pt>
                      <c:pt idx="203">
                        <c:v>463.50599999999991</c:v>
                      </c:pt>
                      <c:pt idx="204">
                        <c:v>464.35</c:v>
                      </c:pt>
                      <c:pt idx="205">
                        <c:v>465.19599999999991</c:v>
                      </c:pt>
                      <c:pt idx="206">
                        <c:v>466.03300000000002</c:v>
                      </c:pt>
                      <c:pt idx="207">
                        <c:v>466.86799999999988</c:v>
                      </c:pt>
                      <c:pt idx="208">
                        <c:v>467.70600000000002</c:v>
                      </c:pt>
                      <c:pt idx="209">
                        <c:v>468.54399999999993</c:v>
                      </c:pt>
                      <c:pt idx="210">
                        <c:v>469.38499999999999</c:v>
                      </c:pt>
                      <c:pt idx="211">
                        <c:v>470.2319999999998</c:v>
                      </c:pt>
                      <c:pt idx="212">
                        <c:v>471.07599999999991</c:v>
                      </c:pt>
                      <c:pt idx="213">
                        <c:v>471.91899999999981</c:v>
                      </c:pt>
                      <c:pt idx="214">
                        <c:v>472.76599999999979</c:v>
                      </c:pt>
                      <c:pt idx="215">
                        <c:v>473.60899999999992</c:v>
                      </c:pt>
                      <c:pt idx="216">
                        <c:v>474.44799999999992</c:v>
                      </c:pt>
                      <c:pt idx="217">
                        <c:v>475.28399999999982</c:v>
                      </c:pt>
                      <c:pt idx="218">
                        <c:v>476.12199999999979</c:v>
                      </c:pt>
                      <c:pt idx="219">
                        <c:v>476.96799999999979</c:v>
                      </c:pt>
                      <c:pt idx="220">
                        <c:v>477.82099999999991</c:v>
                      </c:pt>
                      <c:pt idx="221">
                        <c:v>478.673</c:v>
                      </c:pt>
                      <c:pt idx="222">
                        <c:v>479.52499999999992</c:v>
                      </c:pt>
                      <c:pt idx="223">
                        <c:v>480.36899999999991</c:v>
                      </c:pt>
                      <c:pt idx="224">
                        <c:v>481.21</c:v>
                      </c:pt>
                      <c:pt idx="225">
                        <c:v>482.053</c:v>
                      </c:pt>
                      <c:pt idx="226">
                        <c:v>482.89299999999992</c:v>
                      </c:pt>
                      <c:pt idx="227">
                        <c:v>483.73099999999982</c:v>
                      </c:pt>
                      <c:pt idx="228">
                        <c:v>484.55799999999999</c:v>
                      </c:pt>
                      <c:pt idx="229">
                        <c:v>485.38900000000001</c:v>
                      </c:pt>
                      <c:pt idx="230">
                        <c:v>486.21899999999982</c:v>
                      </c:pt>
                      <c:pt idx="231">
                        <c:v>487.05199999999991</c:v>
                      </c:pt>
                      <c:pt idx="232">
                        <c:v>487.89199999999983</c:v>
                      </c:pt>
                      <c:pt idx="233">
                        <c:v>488.7369999999998</c:v>
                      </c:pt>
                      <c:pt idx="234">
                        <c:v>489.57799999999992</c:v>
                      </c:pt>
                      <c:pt idx="235">
                        <c:v>490.41199999999981</c:v>
                      </c:pt>
                      <c:pt idx="236">
                        <c:v>491.245</c:v>
                      </c:pt>
                      <c:pt idx="237">
                        <c:v>492.08</c:v>
                      </c:pt>
                      <c:pt idx="238">
                        <c:v>492.91300000000001</c:v>
                      </c:pt>
                      <c:pt idx="239">
                        <c:v>493.74899999999991</c:v>
                      </c:pt>
                      <c:pt idx="240">
                        <c:v>494.58399999999978</c:v>
                      </c:pt>
                      <c:pt idx="241">
                        <c:v>495.4169999999998</c:v>
                      </c:pt>
                      <c:pt idx="242">
                        <c:v>496.24799999999999</c:v>
                      </c:pt>
                      <c:pt idx="243">
                        <c:v>497.08399999999978</c:v>
                      </c:pt>
                      <c:pt idx="244">
                        <c:v>497.92299999999977</c:v>
                      </c:pt>
                      <c:pt idx="245">
                        <c:v>498.75799999999992</c:v>
                      </c:pt>
                      <c:pt idx="246">
                        <c:v>499.59199999999981</c:v>
                      </c:pt>
                      <c:pt idx="247">
                        <c:v>500.41799999999978</c:v>
                      </c:pt>
                      <c:pt idx="248">
                        <c:v>501.245</c:v>
                      </c:pt>
                      <c:pt idx="249">
                        <c:v>502.07899999999978</c:v>
                      </c:pt>
                      <c:pt idx="250">
                        <c:v>502.9169999999998</c:v>
                      </c:pt>
                      <c:pt idx="251">
                        <c:v>503.75199999999978</c:v>
                      </c:pt>
                      <c:pt idx="252">
                        <c:v>504.58899999999983</c:v>
                      </c:pt>
                      <c:pt idx="253">
                        <c:v>505.42499999999978</c:v>
                      </c:pt>
                      <c:pt idx="254">
                        <c:v>506.25900000000001</c:v>
                      </c:pt>
                      <c:pt idx="255">
                        <c:v>507.09199999999981</c:v>
                      </c:pt>
                      <c:pt idx="256">
                        <c:v>507.91999999999979</c:v>
                      </c:pt>
                      <c:pt idx="257">
                        <c:v>508.74399999999991</c:v>
                      </c:pt>
                      <c:pt idx="258">
                        <c:v>509.572</c:v>
                      </c:pt>
                      <c:pt idx="259">
                        <c:v>510.40199999999982</c:v>
                      </c:pt>
                      <c:pt idx="260">
                        <c:v>511.2369999999998</c:v>
                      </c:pt>
                      <c:pt idx="261">
                        <c:v>512.07399999999996</c:v>
                      </c:pt>
                      <c:pt idx="262">
                        <c:v>512.91399999999999</c:v>
                      </c:pt>
                      <c:pt idx="263">
                        <c:v>513.75699999999972</c:v>
                      </c:pt>
                      <c:pt idx="264">
                        <c:v>514.59199999999998</c:v>
                      </c:pt>
                      <c:pt idx="265">
                        <c:v>515.42399999999998</c:v>
                      </c:pt>
                      <c:pt idx="266">
                        <c:v>516.25400000000002</c:v>
                      </c:pt>
                      <c:pt idx="267">
                        <c:v>517.08699999999999</c:v>
                      </c:pt>
                      <c:pt idx="268">
                        <c:v>517.92099999999971</c:v>
                      </c:pt>
                      <c:pt idx="269">
                        <c:v>518.75900000000001</c:v>
                      </c:pt>
                      <c:pt idx="270">
                        <c:v>519.59900000000005</c:v>
                      </c:pt>
                      <c:pt idx="271">
                        <c:v>520.43799999999976</c:v>
                      </c:pt>
                      <c:pt idx="272">
                        <c:v>521.27700000000004</c:v>
                      </c:pt>
                      <c:pt idx="273">
                        <c:v>522.11500000000001</c:v>
                      </c:pt>
                      <c:pt idx="274">
                        <c:v>522.94999999999982</c:v>
                      </c:pt>
                      <c:pt idx="275">
                        <c:v>523.78800000000001</c:v>
                      </c:pt>
                      <c:pt idx="276">
                        <c:v>524.62400000000002</c:v>
                      </c:pt>
                      <c:pt idx="277">
                        <c:v>525.45799999999974</c:v>
                      </c:pt>
                      <c:pt idx="278">
                        <c:v>526.29200000000003</c:v>
                      </c:pt>
                      <c:pt idx="279">
                        <c:v>527.12900000000002</c:v>
                      </c:pt>
                      <c:pt idx="280">
                        <c:v>527.96799999999962</c:v>
                      </c:pt>
                      <c:pt idx="281">
                        <c:v>528.80799999999977</c:v>
                      </c:pt>
                      <c:pt idx="282">
                        <c:v>529.65</c:v>
                      </c:pt>
                      <c:pt idx="283">
                        <c:v>530.49400000000003</c:v>
                      </c:pt>
                      <c:pt idx="284">
                        <c:v>531.34699999999975</c:v>
                      </c:pt>
                      <c:pt idx="285">
                        <c:v>532.20600000000002</c:v>
                      </c:pt>
                      <c:pt idx="286">
                        <c:v>533.06199999999967</c:v>
                      </c:pt>
                      <c:pt idx="287">
                        <c:v>533.91399999999999</c:v>
                      </c:pt>
                      <c:pt idx="288">
                        <c:v>534.76099999999997</c:v>
                      </c:pt>
                      <c:pt idx="289">
                        <c:v>535.60900000000004</c:v>
                      </c:pt>
                      <c:pt idx="290">
                        <c:v>536.46199999999976</c:v>
                      </c:pt>
                      <c:pt idx="291">
                        <c:v>537.31399999999996</c:v>
                      </c:pt>
                      <c:pt idx="292">
                        <c:v>538.16599999999971</c:v>
                      </c:pt>
                      <c:pt idx="293">
                        <c:v>539.02299999999968</c:v>
                      </c:pt>
                      <c:pt idx="294">
                        <c:v>539.87900000000002</c:v>
                      </c:pt>
                      <c:pt idx="295">
                        <c:v>540.73699999999997</c:v>
                      </c:pt>
                      <c:pt idx="296">
                        <c:v>541.59099999999989</c:v>
                      </c:pt>
                      <c:pt idx="297">
                        <c:v>542.43599999999969</c:v>
                      </c:pt>
                      <c:pt idx="298">
                        <c:v>543.27499999999998</c:v>
                      </c:pt>
                      <c:pt idx="299">
                        <c:v>544.11400000000003</c:v>
                      </c:pt>
                      <c:pt idx="300">
                        <c:v>544.95399999999972</c:v>
                      </c:pt>
                      <c:pt idx="301">
                        <c:v>545.79200000000003</c:v>
                      </c:pt>
                      <c:pt idx="302">
                        <c:v>546.63</c:v>
                      </c:pt>
                      <c:pt idx="303">
                        <c:v>547.46399999999971</c:v>
                      </c:pt>
                      <c:pt idx="304">
                        <c:v>548.298</c:v>
                      </c:pt>
                      <c:pt idx="305">
                        <c:v>549.13</c:v>
                      </c:pt>
                      <c:pt idx="306">
                        <c:v>549.96499999999969</c:v>
                      </c:pt>
                      <c:pt idx="307">
                        <c:v>550.79999999999995</c:v>
                      </c:pt>
                      <c:pt idx="308">
                        <c:v>551.63300000000004</c:v>
                      </c:pt>
                      <c:pt idx="309">
                        <c:v>552.46899999999982</c:v>
                      </c:pt>
                      <c:pt idx="310">
                        <c:v>553.30699999999979</c:v>
                      </c:pt>
                      <c:pt idx="311">
                        <c:v>554.14099999999996</c:v>
                      </c:pt>
                      <c:pt idx="312">
                        <c:v>554.97500000000002</c:v>
                      </c:pt>
                      <c:pt idx="313">
                        <c:v>555.80699999999979</c:v>
                      </c:pt>
                      <c:pt idx="314">
                        <c:v>556.64199999999983</c:v>
                      </c:pt>
                      <c:pt idx="315">
                        <c:v>557.48</c:v>
                      </c:pt>
                      <c:pt idx="316">
                        <c:v>558.31699999999978</c:v>
                      </c:pt>
                      <c:pt idx="317">
                        <c:v>559.15</c:v>
                      </c:pt>
                      <c:pt idx="318">
                        <c:v>559.98199999999997</c:v>
                      </c:pt>
                      <c:pt idx="319">
                        <c:v>560.81399999999996</c:v>
                      </c:pt>
                      <c:pt idx="320">
                        <c:v>561.649</c:v>
                      </c:pt>
                      <c:pt idx="321">
                        <c:v>562.49</c:v>
                      </c:pt>
                      <c:pt idx="322">
                        <c:v>563.32699999999977</c:v>
                      </c:pt>
                      <c:pt idx="323">
                        <c:v>564.16300000000001</c:v>
                      </c:pt>
                      <c:pt idx="324">
                        <c:v>565.00700000000006</c:v>
                      </c:pt>
                      <c:pt idx="325">
                        <c:v>565.85799999999949</c:v>
                      </c:pt>
                      <c:pt idx="326">
                        <c:v>566.71100000000001</c:v>
                      </c:pt>
                      <c:pt idx="327">
                        <c:v>567.56099999999969</c:v>
                      </c:pt>
                      <c:pt idx="328">
                        <c:v>568.41899999999998</c:v>
                      </c:pt>
                      <c:pt idx="329">
                        <c:v>569.274</c:v>
                      </c:pt>
                      <c:pt idx="330">
                        <c:v>570.11699999999996</c:v>
                      </c:pt>
                      <c:pt idx="331">
                        <c:v>570.95799999999974</c:v>
                      </c:pt>
                      <c:pt idx="332">
                        <c:v>571.79700000000003</c:v>
                      </c:pt>
                      <c:pt idx="333">
                        <c:v>572.63499999999999</c:v>
                      </c:pt>
                      <c:pt idx="334">
                        <c:v>573.47400000000005</c:v>
                      </c:pt>
                      <c:pt idx="335">
                        <c:v>574.31099999999969</c:v>
                      </c:pt>
                      <c:pt idx="336">
                        <c:v>575.14799999999968</c:v>
                      </c:pt>
                      <c:pt idx="337">
                        <c:v>575.98599999999999</c:v>
                      </c:pt>
                      <c:pt idx="338">
                        <c:v>576.83199999999977</c:v>
                      </c:pt>
                      <c:pt idx="339">
                        <c:v>577.6869999999999</c:v>
                      </c:pt>
                      <c:pt idx="340">
                        <c:v>578.53800000000001</c:v>
                      </c:pt>
                      <c:pt idx="341">
                        <c:v>579.39499999999998</c:v>
                      </c:pt>
                      <c:pt idx="342">
                        <c:v>580.24400000000003</c:v>
                      </c:pt>
                      <c:pt idx="343">
                        <c:v>581.09</c:v>
                      </c:pt>
                      <c:pt idx="344">
                        <c:v>581.93699999999967</c:v>
                      </c:pt>
                      <c:pt idx="345">
                        <c:v>582.79200000000003</c:v>
                      </c:pt>
                      <c:pt idx="346">
                        <c:v>583.649</c:v>
                      </c:pt>
                      <c:pt idx="347">
                        <c:v>584.5029999999997</c:v>
                      </c:pt>
                      <c:pt idx="348">
                        <c:v>585.3589999999997</c:v>
                      </c:pt>
                      <c:pt idx="349">
                        <c:v>586.22</c:v>
                      </c:pt>
                      <c:pt idx="350">
                        <c:v>587.08500000000004</c:v>
                      </c:pt>
                      <c:pt idx="351">
                        <c:v>587.94199999999978</c:v>
                      </c:pt>
                      <c:pt idx="352">
                        <c:v>588.80599999999981</c:v>
                      </c:pt>
                      <c:pt idx="353">
                        <c:v>589.66999999999996</c:v>
                      </c:pt>
                      <c:pt idx="354">
                        <c:v>590.5319999999997</c:v>
                      </c:pt>
                      <c:pt idx="355">
                        <c:v>591.38599999999997</c:v>
                      </c:pt>
                      <c:pt idx="356">
                        <c:v>592.2349999999999</c:v>
                      </c:pt>
                      <c:pt idx="357">
                        <c:v>593.08100000000002</c:v>
                      </c:pt>
                      <c:pt idx="358">
                        <c:v>593.923</c:v>
                      </c:pt>
                      <c:pt idx="359">
                        <c:v>594.76299999999969</c:v>
                      </c:pt>
                      <c:pt idx="360">
                        <c:v>595.60500000000002</c:v>
                      </c:pt>
                      <c:pt idx="361">
                        <c:v>596.45099999999979</c:v>
                      </c:pt>
                      <c:pt idx="362">
                        <c:v>597.29899999999998</c:v>
                      </c:pt>
                      <c:pt idx="363">
                        <c:v>598.14499999999998</c:v>
                      </c:pt>
                      <c:pt idx="364">
                        <c:v>598.99</c:v>
                      </c:pt>
                      <c:pt idx="365">
                        <c:v>599.83899999999971</c:v>
                      </c:pt>
                      <c:pt idx="366">
                        <c:v>600.69000000000005</c:v>
                      </c:pt>
                      <c:pt idx="367">
                        <c:v>601.54599999999982</c:v>
                      </c:pt>
                      <c:pt idx="368">
                        <c:v>602.40300000000002</c:v>
                      </c:pt>
                      <c:pt idx="369">
                        <c:v>603.25599999999997</c:v>
                      </c:pt>
                      <c:pt idx="370">
                        <c:v>604.10500000000002</c:v>
                      </c:pt>
                      <c:pt idx="371">
                        <c:v>604.95799999999974</c:v>
                      </c:pt>
                      <c:pt idx="372">
                        <c:v>605.80799999999977</c:v>
                      </c:pt>
                      <c:pt idx="373">
                        <c:v>606.66</c:v>
                      </c:pt>
                      <c:pt idx="374">
                        <c:v>607.51199999999972</c:v>
                      </c:pt>
                      <c:pt idx="375">
                        <c:v>608.36399999999981</c:v>
                      </c:pt>
                      <c:pt idx="376">
                        <c:v>609.221</c:v>
                      </c:pt>
                      <c:pt idx="377">
                        <c:v>610.07299999999998</c:v>
                      </c:pt>
                      <c:pt idx="378">
                        <c:v>610.9259999999997</c:v>
                      </c:pt>
                      <c:pt idx="379">
                        <c:v>611.779</c:v>
                      </c:pt>
                      <c:pt idx="380">
                        <c:v>612.63300000000004</c:v>
                      </c:pt>
                      <c:pt idx="381">
                        <c:v>613.48800000000006</c:v>
                      </c:pt>
                      <c:pt idx="382">
                        <c:v>614.34299999999962</c:v>
                      </c:pt>
                      <c:pt idx="383">
                        <c:v>615.20299999999997</c:v>
                      </c:pt>
                      <c:pt idx="384">
                        <c:v>616.06999999999971</c:v>
                      </c:pt>
                      <c:pt idx="385">
                        <c:v>616.94299999999976</c:v>
                      </c:pt>
                      <c:pt idx="386">
                        <c:v>617.80599999999981</c:v>
                      </c:pt>
                      <c:pt idx="387">
                        <c:v>618.66199999999981</c:v>
                      </c:pt>
                      <c:pt idx="388">
                        <c:v>619.51800000000003</c:v>
                      </c:pt>
                      <c:pt idx="389">
                        <c:v>620.37</c:v>
                      </c:pt>
                      <c:pt idx="390">
                        <c:v>621.22299999999996</c:v>
                      </c:pt>
                      <c:pt idx="391">
                        <c:v>622.07899999999995</c:v>
                      </c:pt>
                      <c:pt idx="392">
                        <c:v>622.9409999999998</c:v>
                      </c:pt>
                      <c:pt idx="393">
                        <c:v>623.803</c:v>
                      </c:pt>
                      <c:pt idx="394">
                        <c:v>624.65899999999999</c:v>
                      </c:pt>
                      <c:pt idx="395">
                        <c:v>625.50900000000001</c:v>
                      </c:pt>
                      <c:pt idx="396">
                        <c:v>626.35799999999949</c:v>
                      </c:pt>
                      <c:pt idx="397">
                        <c:v>627.21</c:v>
                      </c:pt>
                      <c:pt idx="398">
                        <c:v>628.06799999999976</c:v>
                      </c:pt>
                      <c:pt idx="399">
                        <c:v>628.928</c:v>
                      </c:pt>
                      <c:pt idx="400">
                        <c:v>629.78499999999997</c:v>
                      </c:pt>
                      <c:pt idx="401">
                        <c:v>630.64</c:v>
                      </c:pt>
                      <c:pt idx="402">
                        <c:v>631.49699999999996</c:v>
                      </c:pt>
                      <c:pt idx="403">
                        <c:v>632.35699999999974</c:v>
                      </c:pt>
                      <c:pt idx="404">
                        <c:v>633.21699999999998</c:v>
                      </c:pt>
                      <c:pt idx="405">
                        <c:v>634.077</c:v>
                      </c:pt>
                      <c:pt idx="406">
                        <c:v>634.93899999999996</c:v>
                      </c:pt>
                      <c:pt idx="407">
                        <c:v>635.79700000000003</c:v>
                      </c:pt>
                      <c:pt idx="408">
                        <c:v>636.65199999999982</c:v>
                      </c:pt>
                      <c:pt idx="409">
                        <c:v>637.50599999999997</c:v>
                      </c:pt>
                      <c:pt idx="410">
                        <c:v>638.36399999999981</c:v>
                      </c:pt>
                      <c:pt idx="411">
                        <c:v>639.22900000000004</c:v>
                      </c:pt>
                      <c:pt idx="412">
                        <c:v>640.09199999999998</c:v>
                      </c:pt>
                      <c:pt idx="413">
                        <c:v>640.95399999999972</c:v>
                      </c:pt>
                      <c:pt idx="414">
                        <c:v>641.81999999999971</c:v>
                      </c:pt>
                      <c:pt idx="415">
                        <c:v>642.67899999999997</c:v>
                      </c:pt>
                      <c:pt idx="416">
                        <c:v>643.53699999999981</c:v>
                      </c:pt>
                      <c:pt idx="417">
                        <c:v>644.39099999999996</c:v>
                      </c:pt>
                      <c:pt idx="418">
                        <c:v>645.245</c:v>
                      </c:pt>
                      <c:pt idx="419">
                        <c:v>646.1</c:v>
                      </c:pt>
                      <c:pt idx="420">
                        <c:v>646.95999999999981</c:v>
                      </c:pt>
                      <c:pt idx="421">
                        <c:v>647.82099999999969</c:v>
                      </c:pt>
                      <c:pt idx="422">
                        <c:v>648.67700000000002</c:v>
                      </c:pt>
                      <c:pt idx="423">
                        <c:v>649.53</c:v>
                      </c:pt>
                      <c:pt idx="424">
                        <c:v>650.38499999999999</c:v>
                      </c:pt>
                      <c:pt idx="425">
                        <c:v>651.245</c:v>
                      </c:pt>
                      <c:pt idx="426">
                        <c:v>652.101</c:v>
                      </c:pt>
                      <c:pt idx="427">
                        <c:v>652.95699999999977</c:v>
                      </c:pt>
                      <c:pt idx="428">
                        <c:v>653.81299999999976</c:v>
                      </c:pt>
                      <c:pt idx="429">
                        <c:v>654.66899999999998</c:v>
                      </c:pt>
                      <c:pt idx="430">
                        <c:v>655.52800000000002</c:v>
                      </c:pt>
                      <c:pt idx="431">
                        <c:v>656.38499999999999</c:v>
                      </c:pt>
                      <c:pt idx="432">
                        <c:v>657.24299999999971</c:v>
                      </c:pt>
                      <c:pt idx="433">
                        <c:v>658.101</c:v>
                      </c:pt>
                      <c:pt idx="434">
                        <c:v>658.96199999999976</c:v>
                      </c:pt>
                      <c:pt idx="435">
                        <c:v>659.82899999999972</c:v>
                      </c:pt>
                      <c:pt idx="436">
                        <c:v>660.69200000000001</c:v>
                      </c:pt>
                      <c:pt idx="437">
                        <c:v>661.5509999999997</c:v>
                      </c:pt>
                      <c:pt idx="438">
                        <c:v>662.41599999999971</c:v>
                      </c:pt>
                      <c:pt idx="439">
                        <c:v>663.28099999999995</c:v>
                      </c:pt>
                      <c:pt idx="440">
                        <c:v>664.14499999999998</c:v>
                      </c:pt>
                      <c:pt idx="441">
                        <c:v>665.00800000000004</c:v>
                      </c:pt>
                      <c:pt idx="442">
                        <c:v>665.875</c:v>
                      </c:pt>
                      <c:pt idx="443">
                        <c:v>666.74099999999999</c:v>
                      </c:pt>
                      <c:pt idx="444">
                        <c:v>667.60799999999972</c:v>
                      </c:pt>
                      <c:pt idx="445">
                        <c:v>668.47400000000005</c:v>
                      </c:pt>
                      <c:pt idx="446">
                        <c:v>669.33999999999969</c:v>
                      </c:pt>
                      <c:pt idx="447">
                        <c:v>670.202</c:v>
                      </c:pt>
                      <c:pt idx="448">
                        <c:v>671.05899999999997</c:v>
                      </c:pt>
                      <c:pt idx="449">
                        <c:v>671.91100000000006</c:v>
                      </c:pt>
                      <c:pt idx="450">
                        <c:v>672.76800000000003</c:v>
                      </c:pt>
                      <c:pt idx="451">
                        <c:v>673.62900000000002</c:v>
                      </c:pt>
                      <c:pt idx="452">
                        <c:v>674.49099999999999</c:v>
                      </c:pt>
                      <c:pt idx="453">
                        <c:v>675.34799999999962</c:v>
                      </c:pt>
                      <c:pt idx="454">
                        <c:v>676.202</c:v>
                      </c:pt>
                      <c:pt idx="455">
                        <c:v>677.05599999999981</c:v>
                      </c:pt>
                      <c:pt idx="456">
                        <c:v>677.91199999999981</c:v>
                      </c:pt>
                      <c:pt idx="457">
                        <c:v>678.7639999999999</c:v>
                      </c:pt>
                      <c:pt idx="458">
                        <c:v>679.61400000000003</c:v>
                      </c:pt>
                      <c:pt idx="459">
                        <c:v>680.46799999999962</c:v>
                      </c:pt>
                      <c:pt idx="460">
                        <c:v>681.32499999999982</c:v>
                      </c:pt>
                      <c:pt idx="461">
                        <c:v>682.18799999999999</c:v>
                      </c:pt>
                      <c:pt idx="462">
                        <c:v>683.0469999999998</c:v>
                      </c:pt>
                      <c:pt idx="463">
                        <c:v>683.90599999999972</c:v>
                      </c:pt>
                      <c:pt idx="464">
                        <c:v>684.76499999999999</c:v>
                      </c:pt>
                      <c:pt idx="465">
                        <c:v>685.625</c:v>
                      </c:pt>
                      <c:pt idx="466">
                        <c:v>686.48400000000004</c:v>
                      </c:pt>
                      <c:pt idx="467">
                        <c:v>687.34199999999976</c:v>
                      </c:pt>
                      <c:pt idx="468">
                        <c:v>688.20299999999997</c:v>
                      </c:pt>
                      <c:pt idx="469">
                        <c:v>689.06899999999996</c:v>
                      </c:pt>
                      <c:pt idx="470">
                        <c:v>689.93199999999979</c:v>
                      </c:pt>
                      <c:pt idx="471">
                        <c:v>690.79100000000005</c:v>
                      </c:pt>
                      <c:pt idx="472">
                        <c:v>691.65099999999973</c:v>
                      </c:pt>
                      <c:pt idx="473">
                        <c:v>692.5139999999999</c:v>
                      </c:pt>
                      <c:pt idx="474">
                        <c:v>693.37599999999998</c:v>
                      </c:pt>
                      <c:pt idx="475">
                        <c:v>694.23800000000006</c:v>
                      </c:pt>
                      <c:pt idx="476">
                        <c:v>695.096</c:v>
                      </c:pt>
                      <c:pt idx="477">
                        <c:v>695.95299999999975</c:v>
                      </c:pt>
                      <c:pt idx="478">
                        <c:v>696.8159999999998</c:v>
                      </c:pt>
                      <c:pt idx="479">
                        <c:v>697.68100000000004</c:v>
                      </c:pt>
                      <c:pt idx="480">
                        <c:v>698.54599999999982</c:v>
                      </c:pt>
                      <c:pt idx="481">
                        <c:v>699.41699999999969</c:v>
                      </c:pt>
                      <c:pt idx="482">
                        <c:v>700.28600000000006</c:v>
                      </c:pt>
                      <c:pt idx="483">
                        <c:v>701.15099999999973</c:v>
                      </c:pt>
                      <c:pt idx="484">
                        <c:v>702.00900000000001</c:v>
                      </c:pt>
                      <c:pt idx="485">
                        <c:v>702.86599999999976</c:v>
                      </c:pt>
                      <c:pt idx="486">
                        <c:v>703.71699999999998</c:v>
                      </c:pt>
                      <c:pt idx="487">
                        <c:v>704.56899999999996</c:v>
                      </c:pt>
                      <c:pt idx="488">
                        <c:v>705.4219999999998</c:v>
                      </c:pt>
                      <c:pt idx="489">
                        <c:v>706.274</c:v>
                      </c:pt>
                      <c:pt idx="490">
                        <c:v>707.13099999999997</c:v>
                      </c:pt>
                      <c:pt idx="491">
                        <c:v>707.98699999999997</c:v>
                      </c:pt>
                      <c:pt idx="492">
                        <c:v>708.84099999999967</c:v>
                      </c:pt>
                      <c:pt idx="493">
                        <c:v>709.69299999999998</c:v>
                      </c:pt>
                      <c:pt idx="494">
                        <c:v>710.54199999999969</c:v>
                      </c:pt>
                      <c:pt idx="495">
                        <c:v>711.38799999999969</c:v>
                      </c:pt>
                      <c:pt idx="496">
                        <c:v>712.24</c:v>
                      </c:pt>
                      <c:pt idx="497">
                        <c:v>713.096</c:v>
                      </c:pt>
                      <c:pt idx="498">
                        <c:v>713.94999999999982</c:v>
                      </c:pt>
                      <c:pt idx="499">
                        <c:v>714.80499999999972</c:v>
                      </c:pt>
                      <c:pt idx="500">
                        <c:v>715.66199999999981</c:v>
                      </c:pt>
                      <c:pt idx="501">
                        <c:v>716.52</c:v>
                      </c:pt>
                      <c:pt idx="502">
                        <c:v>717.37699999999973</c:v>
                      </c:pt>
                      <c:pt idx="503">
                        <c:v>718.23199999999997</c:v>
                      </c:pt>
                      <c:pt idx="504">
                        <c:v>719.08900000000006</c:v>
                      </c:pt>
                      <c:pt idx="505">
                        <c:v>719.95199999999977</c:v>
                      </c:pt>
                      <c:pt idx="506">
                        <c:v>720.81799999999976</c:v>
                      </c:pt>
                      <c:pt idx="507">
                        <c:v>721.68499999999995</c:v>
                      </c:pt>
                      <c:pt idx="508">
                        <c:v>722.55199999999968</c:v>
                      </c:pt>
                      <c:pt idx="509">
                        <c:v>723.41899999999998</c:v>
                      </c:pt>
                      <c:pt idx="510">
                        <c:v>724.28600000000006</c:v>
                      </c:pt>
                      <c:pt idx="511">
                        <c:v>725.16</c:v>
                      </c:pt>
                      <c:pt idx="512">
                        <c:v>726.03499999999997</c:v>
                      </c:pt>
                      <c:pt idx="513">
                        <c:v>726.90599999999972</c:v>
                      </c:pt>
                      <c:pt idx="514">
                        <c:v>727.77599999999995</c:v>
                      </c:pt>
                      <c:pt idx="515">
                        <c:v>728.64599999999996</c:v>
                      </c:pt>
                      <c:pt idx="516">
                        <c:v>729.51800000000003</c:v>
                      </c:pt>
                      <c:pt idx="517">
                        <c:v>730.38799999999969</c:v>
                      </c:pt>
                      <c:pt idx="518">
                        <c:v>731.25400000000002</c:v>
                      </c:pt>
                      <c:pt idx="519">
                        <c:v>732.12199999999996</c:v>
                      </c:pt>
                      <c:pt idx="520">
                        <c:v>732.99299999999971</c:v>
                      </c:pt>
                      <c:pt idx="521">
                        <c:v>733.86099999999976</c:v>
                      </c:pt>
                      <c:pt idx="522">
                        <c:v>734.73400000000004</c:v>
                      </c:pt>
                      <c:pt idx="523">
                        <c:v>735.60699999999997</c:v>
                      </c:pt>
                      <c:pt idx="524">
                        <c:v>736.48</c:v>
                      </c:pt>
                      <c:pt idx="525">
                        <c:v>737.35199999999975</c:v>
                      </c:pt>
                      <c:pt idx="526">
                        <c:v>738.22199999999998</c:v>
                      </c:pt>
                      <c:pt idx="527">
                        <c:v>739.08900000000006</c:v>
                      </c:pt>
                      <c:pt idx="528">
                        <c:v>739.95599999999968</c:v>
                      </c:pt>
                      <c:pt idx="529">
                        <c:v>740.82499999999982</c:v>
                      </c:pt>
                      <c:pt idx="530">
                        <c:v>741.69399999999996</c:v>
                      </c:pt>
                      <c:pt idx="531">
                        <c:v>742.56199999999967</c:v>
                      </c:pt>
                      <c:pt idx="532">
                        <c:v>743.42999999999984</c:v>
                      </c:pt>
                      <c:pt idx="533">
                        <c:v>744.29899999999998</c:v>
                      </c:pt>
                      <c:pt idx="534">
                        <c:v>745.16599999999971</c:v>
                      </c:pt>
                      <c:pt idx="535">
                        <c:v>746.02800000000002</c:v>
                      </c:pt>
                      <c:pt idx="536">
                        <c:v>746.88799999999969</c:v>
                      </c:pt>
                      <c:pt idx="537">
                        <c:v>747.75</c:v>
                      </c:pt>
                      <c:pt idx="538">
                        <c:v>748.60799999999972</c:v>
                      </c:pt>
                      <c:pt idx="539">
                        <c:v>749.47299999999996</c:v>
                      </c:pt>
                      <c:pt idx="540">
                        <c:v>750.33999999999969</c:v>
                      </c:pt>
                      <c:pt idx="541">
                        <c:v>751.20299999999997</c:v>
                      </c:pt>
                      <c:pt idx="542">
                        <c:v>752.0659999999998</c:v>
                      </c:pt>
                      <c:pt idx="543">
                        <c:v>752.93099999999981</c:v>
                      </c:pt>
                      <c:pt idx="544">
                        <c:v>753.79499999999996</c:v>
                      </c:pt>
                      <c:pt idx="545">
                        <c:v>754.66300000000001</c:v>
                      </c:pt>
                      <c:pt idx="546">
                        <c:v>755.529</c:v>
                      </c:pt>
                      <c:pt idx="547">
                        <c:v>756.3889999999999</c:v>
                      </c:pt>
                      <c:pt idx="548">
                        <c:v>757.2529999999997</c:v>
                      </c:pt>
                      <c:pt idx="549">
                        <c:v>758.11900000000003</c:v>
                      </c:pt>
                      <c:pt idx="550">
                        <c:v>758.9849999999999</c:v>
                      </c:pt>
                      <c:pt idx="551">
                        <c:v>759.85199999999975</c:v>
                      </c:pt>
                      <c:pt idx="552">
                        <c:v>760.71900000000005</c:v>
                      </c:pt>
                      <c:pt idx="553">
                        <c:v>761.58500000000004</c:v>
                      </c:pt>
                      <c:pt idx="554">
                        <c:v>762.4549999999997</c:v>
                      </c:pt>
                      <c:pt idx="555">
                        <c:v>763.32299999999975</c:v>
                      </c:pt>
                      <c:pt idx="556">
                        <c:v>764.19100000000003</c:v>
                      </c:pt>
                      <c:pt idx="557">
                        <c:v>765.0659999999998</c:v>
                      </c:pt>
                      <c:pt idx="558">
                        <c:v>765.94799999999975</c:v>
                      </c:pt>
                      <c:pt idx="559">
                        <c:v>766.83599999999979</c:v>
                      </c:pt>
                      <c:pt idx="560">
                        <c:v>767.726</c:v>
                      </c:pt>
                      <c:pt idx="561">
                        <c:v>768.61300000000006</c:v>
                      </c:pt>
                      <c:pt idx="562">
                        <c:v>769.50099999999998</c:v>
                      </c:pt>
                      <c:pt idx="563">
                        <c:v>770.39300000000003</c:v>
                      </c:pt>
                      <c:pt idx="564">
                        <c:v>771.28700000000003</c:v>
                      </c:pt>
                      <c:pt idx="565">
                        <c:v>772.17600000000004</c:v>
                      </c:pt>
                      <c:pt idx="566">
                        <c:v>773.06499999999983</c:v>
                      </c:pt>
                      <c:pt idx="567">
                        <c:v>773.94899999999996</c:v>
                      </c:pt>
                      <c:pt idx="568">
                        <c:v>774.83400000000006</c:v>
                      </c:pt>
                      <c:pt idx="569">
                        <c:v>775.72199999999998</c:v>
                      </c:pt>
                      <c:pt idx="570">
                        <c:v>776.61400000000003</c:v>
                      </c:pt>
                      <c:pt idx="571">
                        <c:v>777.50099999999998</c:v>
                      </c:pt>
                      <c:pt idx="572">
                        <c:v>778.38200000000006</c:v>
                      </c:pt>
                      <c:pt idx="573">
                        <c:v>779.26199999999972</c:v>
                      </c:pt>
                      <c:pt idx="574">
                        <c:v>780.14</c:v>
                      </c:pt>
                      <c:pt idx="575">
                        <c:v>781.0139999999999</c:v>
                      </c:pt>
                      <c:pt idx="576">
                        <c:v>781.88499999999999</c:v>
                      </c:pt>
                      <c:pt idx="577">
                        <c:v>782.75599999999997</c:v>
                      </c:pt>
                      <c:pt idx="578">
                        <c:v>783.63200000000006</c:v>
                      </c:pt>
                      <c:pt idx="579">
                        <c:v>784.51299999999969</c:v>
                      </c:pt>
                      <c:pt idx="580">
                        <c:v>785.39699999999971</c:v>
                      </c:pt>
                      <c:pt idx="581">
                        <c:v>786.279</c:v>
                      </c:pt>
                      <c:pt idx="582">
                        <c:v>787.15800000000002</c:v>
                      </c:pt>
                      <c:pt idx="583">
                        <c:v>788.03599999999972</c:v>
                      </c:pt>
                      <c:pt idx="584">
                        <c:v>788.91599999999971</c:v>
                      </c:pt>
                      <c:pt idx="585">
                        <c:v>789.79899999999998</c:v>
                      </c:pt>
                      <c:pt idx="586">
                        <c:v>790.68499999999995</c:v>
                      </c:pt>
                      <c:pt idx="587">
                        <c:v>791.572</c:v>
                      </c:pt>
                      <c:pt idx="588">
                        <c:v>792.45299999999975</c:v>
                      </c:pt>
                      <c:pt idx="589">
                        <c:v>793.33399999999972</c:v>
                      </c:pt>
                      <c:pt idx="590">
                        <c:v>794.22</c:v>
                      </c:pt>
                      <c:pt idx="591">
                        <c:v>795.10400000000004</c:v>
                      </c:pt>
                      <c:pt idx="592">
                        <c:v>795.99199999999996</c:v>
                      </c:pt>
                      <c:pt idx="593">
                        <c:v>796.88</c:v>
                      </c:pt>
                      <c:pt idx="594">
                        <c:v>797.76599999999996</c:v>
                      </c:pt>
                      <c:pt idx="595">
                        <c:v>798.6519999999997</c:v>
                      </c:pt>
                      <c:pt idx="596">
                        <c:v>799.53599999999972</c:v>
                      </c:pt>
                      <c:pt idx="597">
                        <c:v>800.42</c:v>
                      </c:pt>
                      <c:pt idx="598">
                        <c:v>801.30699999999979</c:v>
                      </c:pt>
                      <c:pt idx="599">
                        <c:v>802.19600000000003</c:v>
                      </c:pt>
                      <c:pt idx="600">
                        <c:v>803.08799999999997</c:v>
                      </c:pt>
                      <c:pt idx="601">
                        <c:v>803.97900000000004</c:v>
                      </c:pt>
                      <c:pt idx="602">
                        <c:v>804.86699999999962</c:v>
                      </c:pt>
                      <c:pt idx="603">
                        <c:v>805.7529999999997</c:v>
                      </c:pt>
                      <c:pt idx="604">
                        <c:v>806.64199999999971</c:v>
                      </c:pt>
                      <c:pt idx="605">
                        <c:v>807.53499999999997</c:v>
                      </c:pt>
                      <c:pt idx="606">
                        <c:v>808.43199999999979</c:v>
                      </c:pt>
                      <c:pt idx="607">
                        <c:v>809.33099999999979</c:v>
                      </c:pt>
                      <c:pt idx="608">
                        <c:v>810.23</c:v>
                      </c:pt>
                      <c:pt idx="609">
                        <c:v>811.13</c:v>
                      </c:pt>
                      <c:pt idx="610">
                        <c:v>812.03499999999997</c:v>
                      </c:pt>
                      <c:pt idx="611">
                        <c:v>812.94199999999978</c:v>
                      </c:pt>
                      <c:pt idx="612">
                        <c:v>813.84099999999978</c:v>
                      </c:pt>
                      <c:pt idx="613">
                        <c:v>814.73299999999972</c:v>
                      </c:pt>
                      <c:pt idx="614">
                        <c:v>815.62400000000002</c:v>
                      </c:pt>
                      <c:pt idx="615">
                        <c:v>816.51499999999999</c:v>
                      </c:pt>
                      <c:pt idx="616">
                        <c:v>817.4069999999997</c:v>
                      </c:pt>
                      <c:pt idx="617">
                        <c:v>818.303</c:v>
                      </c:pt>
                      <c:pt idx="618">
                        <c:v>819.197</c:v>
                      </c:pt>
                      <c:pt idx="619">
                        <c:v>820.09699999999998</c:v>
                      </c:pt>
                      <c:pt idx="620">
                        <c:v>820.99799999999971</c:v>
                      </c:pt>
                      <c:pt idx="621">
                        <c:v>821.89099999999996</c:v>
                      </c:pt>
                      <c:pt idx="622">
                        <c:v>822.78200000000004</c:v>
                      </c:pt>
                      <c:pt idx="623">
                        <c:v>823.67399999999998</c:v>
                      </c:pt>
                      <c:pt idx="624">
                        <c:v>824.56699999999978</c:v>
                      </c:pt>
                      <c:pt idx="625">
                        <c:v>825.4599999999997</c:v>
                      </c:pt>
                      <c:pt idx="626">
                        <c:v>826.3539999999997</c:v>
                      </c:pt>
                      <c:pt idx="627">
                        <c:v>827.255</c:v>
                      </c:pt>
                      <c:pt idx="628">
                        <c:v>828.16399999999999</c:v>
                      </c:pt>
                      <c:pt idx="629">
                        <c:v>829.077</c:v>
                      </c:pt>
                      <c:pt idx="630">
                        <c:v>829.99</c:v>
                      </c:pt>
                      <c:pt idx="631">
                        <c:v>830.904</c:v>
                      </c:pt>
                      <c:pt idx="632">
                        <c:v>831.81499999999971</c:v>
                      </c:pt>
                      <c:pt idx="633">
                        <c:v>832.726</c:v>
                      </c:pt>
                      <c:pt idx="634">
                        <c:v>833.63800000000003</c:v>
                      </c:pt>
                      <c:pt idx="635">
                        <c:v>834.5469999999998</c:v>
                      </c:pt>
                      <c:pt idx="636">
                        <c:v>835.4549999999997</c:v>
                      </c:pt>
                      <c:pt idx="637">
                        <c:v>836.35999999999979</c:v>
                      </c:pt>
                      <c:pt idx="638">
                        <c:v>837.26400000000001</c:v>
                      </c:pt>
                      <c:pt idx="639">
                        <c:v>838.1669999999998</c:v>
                      </c:pt>
                      <c:pt idx="640">
                        <c:v>839.07500000000005</c:v>
                      </c:pt>
                      <c:pt idx="641">
                        <c:v>839.98699999999997</c:v>
                      </c:pt>
                      <c:pt idx="642">
                        <c:v>840.90300000000002</c:v>
                      </c:pt>
                      <c:pt idx="643">
                        <c:v>841.81699999999978</c:v>
                      </c:pt>
                      <c:pt idx="644">
                        <c:v>842.72799999999972</c:v>
                      </c:pt>
                      <c:pt idx="645">
                        <c:v>843.63900000000001</c:v>
                      </c:pt>
                      <c:pt idx="646">
                        <c:v>844.55</c:v>
                      </c:pt>
                      <c:pt idx="647">
                        <c:v>845.46199999999976</c:v>
                      </c:pt>
                      <c:pt idx="648">
                        <c:v>846.375</c:v>
                      </c:pt>
                      <c:pt idx="649">
                        <c:v>847.29700000000003</c:v>
                      </c:pt>
                      <c:pt idx="650">
                        <c:v>848.21600000000001</c:v>
                      </c:pt>
                      <c:pt idx="651">
                        <c:v>849.13499999999999</c:v>
                      </c:pt>
                      <c:pt idx="652">
                        <c:v>850.0469999999998</c:v>
                      </c:pt>
                      <c:pt idx="653">
                        <c:v>850.9599999999997</c:v>
                      </c:pt>
                      <c:pt idx="654">
                        <c:v>851.87599999999998</c:v>
                      </c:pt>
                      <c:pt idx="655">
                        <c:v>852.79499999999996</c:v>
                      </c:pt>
                      <c:pt idx="656">
                        <c:v>853.71500000000003</c:v>
                      </c:pt>
                      <c:pt idx="657">
                        <c:v>854.63199999999972</c:v>
                      </c:pt>
                      <c:pt idx="658">
                        <c:v>855.54499999999996</c:v>
                      </c:pt>
                      <c:pt idx="659">
                        <c:v>856.46299999999974</c:v>
                      </c:pt>
                      <c:pt idx="660">
                        <c:v>857.3829999999997</c:v>
                      </c:pt>
                      <c:pt idx="661">
                        <c:v>858.30999999999983</c:v>
                      </c:pt>
                      <c:pt idx="662">
                        <c:v>859.23299999999972</c:v>
                      </c:pt>
                      <c:pt idx="663">
                        <c:v>860.154</c:v>
                      </c:pt>
                      <c:pt idx="664">
                        <c:v>861.07500000000005</c:v>
                      </c:pt>
                      <c:pt idx="665">
                        <c:v>861.99900000000002</c:v>
                      </c:pt>
                      <c:pt idx="666">
                        <c:v>862.92899999999997</c:v>
                      </c:pt>
                      <c:pt idx="667">
                        <c:v>863.86499999999978</c:v>
                      </c:pt>
                      <c:pt idx="668">
                        <c:v>864.798</c:v>
                      </c:pt>
                      <c:pt idx="669">
                        <c:v>865.72900000000004</c:v>
                      </c:pt>
                      <c:pt idx="670">
                        <c:v>866.65800000000002</c:v>
                      </c:pt>
                      <c:pt idx="671">
                        <c:v>867.59</c:v>
                      </c:pt>
                      <c:pt idx="672">
                        <c:v>868.52099999999996</c:v>
                      </c:pt>
                      <c:pt idx="673">
                        <c:v>869.4549999999997</c:v>
                      </c:pt>
                      <c:pt idx="674">
                        <c:v>870.3829999999997</c:v>
                      </c:pt>
                      <c:pt idx="675">
                        <c:v>871.31199999999978</c:v>
                      </c:pt>
                      <c:pt idx="676">
                        <c:v>872.25199999999973</c:v>
                      </c:pt>
                      <c:pt idx="677">
                        <c:v>873.19500000000005</c:v>
                      </c:pt>
                      <c:pt idx="678">
                        <c:v>874.13900000000001</c:v>
                      </c:pt>
                      <c:pt idx="679">
                        <c:v>875.09</c:v>
                      </c:pt>
                      <c:pt idx="680">
                        <c:v>876.04099999999971</c:v>
                      </c:pt>
                      <c:pt idx="681">
                        <c:v>876.98799999999972</c:v>
                      </c:pt>
                      <c:pt idx="682">
                        <c:v>877.93799999999976</c:v>
                      </c:pt>
                      <c:pt idx="683">
                        <c:v>878.89699999999971</c:v>
                      </c:pt>
                      <c:pt idx="684">
                        <c:v>879.8529999999995</c:v>
                      </c:pt>
                      <c:pt idx="685">
                        <c:v>880.81699999999978</c:v>
                      </c:pt>
                      <c:pt idx="686">
                        <c:v>881.78399999999999</c:v>
                      </c:pt>
                      <c:pt idx="687">
                        <c:v>882.75099999999998</c:v>
                      </c:pt>
                      <c:pt idx="688">
                        <c:v>883.71</c:v>
                      </c:pt>
                      <c:pt idx="689">
                        <c:v>884.66499999999996</c:v>
                      </c:pt>
                      <c:pt idx="690">
                        <c:v>885.61099999999999</c:v>
                      </c:pt>
                      <c:pt idx="691">
                        <c:v>886.55699999999979</c:v>
                      </c:pt>
                      <c:pt idx="692">
                        <c:v>887.51</c:v>
                      </c:pt>
                      <c:pt idx="693">
                        <c:v>888.46799999999962</c:v>
                      </c:pt>
                      <c:pt idx="694">
                        <c:v>889.4259999999997</c:v>
                      </c:pt>
                      <c:pt idx="695">
                        <c:v>890.38400000000001</c:v>
                      </c:pt>
                      <c:pt idx="696">
                        <c:v>891.34399999999971</c:v>
                      </c:pt>
                      <c:pt idx="697">
                        <c:v>892.30899999999997</c:v>
                      </c:pt>
                      <c:pt idx="698">
                        <c:v>893.27</c:v>
                      </c:pt>
                      <c:pt idx="699">
                        <c:v>894.221</c:v>
                      </c:pt>
                      <c:pt idx="700">
                        <c:v>895.17200000000003</c:v>
                      </c:pt>
                      <c:pt idx="701">
                        <c:v>896.12299999999971</c:v>
                      </c:pt>
                      <c:pt idx="702">
                        <c:v>897.07299999999998</c:v>
                      </c:pt>
                      <c:pt idx="703">
                        <c:v>898.024</c:v>
                      </c:pt>
                      <c:pt idx="704">
                        <c:v>898.98299999999972</c:v>
                      </c:pt>
                      <c:pt idx="705">
                        <c:v>899.93899999999996</c:v>
                      </c:pt>
                      <c:pt idx="706">
                        <c:v>900.89599999999996</c:v>
                      </c:pt>
                      <c:pt idx="707">
                        <c:v>901.8529999999995</c:v>
                      </c:pt>
                      <c:pt idx="708">
                        <c:v>902.81099999999969</c:v>
                      </c:pt>
                      <c:pt idx="709">
                        <c:v>903.76499999999999</c:v>
                      </c:pt>
                      <c:pt idx="710">
                        <c:v>904.71600000000001</c:v>
                      </c:pt>
                      <c:pt idx="711">
                        <c:v>905.65899999999999</c:v>
                      </c:pt>
                      <c:pt idx="712">
                        <c:v>906.60199999999998</c:v>
                      </c:pt>
                      <c:pt idx="713">
                        <c:v>907.54899999999998</c:v>
                      </c:pt>
                      <c:pt idx="714">
                        <c:v>908.49900000000002</c:v>
                      </c:pt>
                      <c:pt idx="715">
                        <c:v>909.45399999999972</c:v>
                      </c:pt>
                      <c:pt idx="716">
                        <c:v>910.41199999999969</c:v>
                      </c:pt>
                      <c:pt idx="717">
                        <c:v>911.38</c:v>
                      </c:pt>
                      <c:pt idx="718">
                        <c:v>912.3539999999997</c:v>
                      </c:pt>
                      <c:pt idx="719">
                        <c:v>913.32699999999977</c:v>
                      </c:pt>
                      <c:pt idx="720">
                        <c:v>914.29499999999996</c:v>
                      </c:pt>
                      <c:pt idx="721">
                        <c:v>915.26199999999972</c:v>
                      </c:pt>
                      <c:pt idx="722">
                        <c:v>916.23400000000004</c:v>
                      </c:pt>
                      <c:pt idx="723">
                        <c:v>917.20799999999997</c:v>
                      </c:pt>
                      <c:pt idx="724">
                        <c:v>918.18299999999999</c:v>
                      </c:pt>
                      <c:pt idx="725">
                        <c:v>919.15899999999999</c:v>
                      </c:pt>
                      <c:pt idx="726">
                        <c:v>920.13599999999997</c:v>
                      </c:pt>
                      <c:pt idx="727">
                        <c:v>921.10400000000004</c:v>
                      </c:pt>
                      <c:pt idx="728">
                        <c:v>922.0659999999998</c:v>
                      </c:pt>
                      <c:pt idx="729">
                        <c:v>923.0319999999997</c:v>
                      </c:pt>
                      <c:pt idx="730">
                        <c:v>924</c:v>
                      </c:pt>
                      <c:pt idx="731">
                        <c:v>924.97199999999998</c:v>
                      </c:pt>
                      <c:pt idx="732">
                        <c:v>925.94399999999996</c:v>
                      </c:pt>
                      <c:pt idx="733">
                        <c:v>926.91300000000001</c:v>
                      </c:pt>
                      <c:pt idx="734">
                        <c:v>927.8779999999997</c:v>
                      </c:pt>
                      <c:pt idx="735">
                        <c:v>928.84399999999971</c:v>
                      </c:pt>
                      <c:pt idx="736">
                        <c:v>929.80799999999977</c:v>
                      </c:pt>
                      <c:pt idx="737">
                        <c:v>930.77300000000002</c:v>
                      </c:pt>
                      <c:pt idx="738">
                        <c:v>931.73299999999972</c:v>
                      </c:pt>
                      <c:pt idx="739">
                        <c:v>932.697</c:v>
                      </c:pt>
                      <c:pt idx="740">
                        <c:v>933.6569999999997</c:v>
                      </c:pt>
                      <c:pt idx="741">
                        <c:v>934.61900000000003</c:v>
                      </c:pt>
                      <c:pt idx="742">
                        <c:v>935.58</c:v>
                      </c:pt>
                      <c:pt idx="743">
                        <c:v>936.5419999999998</c:v>
                      </c:pt>
                      <c:pt idx="744">
                        <c:v>937.5029999999997</c:v>
                      </c:pt>
                      <c:pt idx="745">
                        <c:v>938.4649999999998</c:v>
                      </c:pt>
                      <c:pt idx="746">
                        <c:v>939.43199999999979</c:v>
                      </c:pt>
                      <c:pt idx="747">
                        <c:v>940.39800000000002</c:v>
                      </c:pt>
                      <c:pt idx="748">
                        <c:v>941.3689999999998</c:v>
                      </c:pt>
                      <c:pt idx="749">
                        <c:v>942.3449999999998</c:v>
                      </c:pt>
                      <c:pt idx="750">
                        <c:v>943.31999999999971</c:v>
                      </c:pt>
                      <c:pt idx="751">
                        <c:v>944.28200000000004</c:v>
                      </c:pt>
                      <c:pt idx="752">
                        <c:v>945.22799999999972</c:v>
                      </c:pt>
                      <c:pt idx="753">
                        <c:v>946.16899999999998</c:v>
                      </c:pt>
                      <c:pt idx="754">
                        <c:v>947.10400000000004</c:v>
                      </c:pt>
                      <c:pt idx="755">
                        <c:v>948.03300000000002</c:v>
                      </c:pt>
                      <c:pt idx="756">
                        <c:v>948.95899999999972</c:v>
                      </c:pt>
                      <c:pt idx="757">
                        <c:v>949.87900000000002</c:v>
                      </c:pt>
                      <c:pt idx="758">
                        <c:v>950.79700000000003</c:v>
                      </c:pt>
                      <c:pt idx="759">
                        <c:v>951.71600000000001</c:v>
                      </c:pt>
                      <c:pt idx="760">
                        <c:v>952.63900000000001</c:v>
                      </c:pt>
                      <c:pt idx="761">
                        <c:v>953.56699999999978</c:v>
                      </c:pt>
                      <c:pt idx="762">
                        <c:v>954.49199999999996</c:v>
                      </c:pt>
                      <c:pt idx="763">
                        <c:v>955.41199999999969</c:v>
                      </c:pt>
                      <c:pt idx="764">
                        <c:v>956.32899999999972</c:v>
                      </c:pt>
                      <c:pt idx="765">
                        <c:v>957.24199999999996</c:v>
                      </c:pt>
                      <c:pt idx="766">
                        <c:v>958.15800000000002</c:v>
                      </c:pt>
                      <c:pt idx="767">
                        <c:v>959.08</c:v>
                      </c:pt>
                      <c:pt idx="768">
                        <c:v>960.00400000000002</c:v>
                      </c:pt>
                      <c:pt idx="769">
                        <c:v>960.9259999999997</c:v>
                      </c:pt>
                      <c:pt idx="770">
                        <c:v>961.84199999999976</c:v>
                      </c:pt>
                      <c:pt idx="771">
                        <c:v>962.755</c:v>
                      </c:pt>
                      <c:pt idx="772">
                        <c:v>963.6669999999998</c:v>
                      </c:pt>
                      <c:pt idx="773">
                        <c:v>964.58299999999997</c:v>
                      </c:pt>
                      <c:pt idx="774">
                        <c:v>965.5</c:v>
                      </c:pt>
                      <c:pt idx="775">
                        <c:v>966.41899999999998</c:v>
                      </c:pt>
                      <c:pt idx="776">
                        <c:v>967.3349999999997</c:v>
                      </c:pt>
                      <c:pt idx="777">
                        <c:v>968.25099999999998</c:v>
                      </c:pt>
                      <c:pt idx="778">
                        <c:v>969.16499999999996</c:v>
                      </c:pt>
                      <c:pt idx="779">
                        <c:v>970.08</c:v>
                      </c:pt>
                      <c:pt idx="780">
                        <c:v>971</c:v>
                      </c:pt>
                      <c:pt idx="781">
                        <c:v>971.9169999999998</c:v>
                      </c:pt>
                      <c:pt idx="782">
                        <c:v>972.83399999999972</c:v>
                      </c:pt>
                      <c:pt idx="783">
                        <c:v>973.75199999999973</c:v>
                      </c:pt>
                      <c:pt idx="784">
                        <c:v>974.67100000000005</c:v>
                      </c:pt>
                      <c:pt idx="785">
                        <c:v>975.59100000000001</c:v>
                      </c:pt>
                      <c:pt idx="786">
                        <c:v>976.50699999999972</c:v>
                      </c:pt>
                      <c:pt idx="787">
                        <c:v>977.423</c:v>
                      </c:pt>
                      <c:pt idx="788">
                        <c:v>978.33799999999974</c:v>
                      </c:pt>
                      <c:pt idx="789">
                        <c:v>979.255</c:v>
                      </c:pt>
                      <c:pt idx="790">
                        <c:v>980.17399999999998</c:v>
                      </c:pt>
                      <c:pt idx="791">
                        <c:v>981.09400000000005</c:v>
                      </c:pt>
                      <c:pt idx="792">
                        <c:v>982.01300000000003</c:v>
                      </c:pt>
                      <c:pt idx="793">
                        <c:v>982.928</c:v>
                      </c:pt>
                      <c:pt idx="794">
                        <c:v>983.84199999999976</c:v>
                      </c:pt>
                      <c:pt idx="795">
                        <c:v>984.75</c:v>
                      </c:pt>
                      <c:pt idx="796">
                        <c:v>985.6519999999997</c:v>
                      </c:pt>
                      <c:pt idx="797">
                        <c:v>986.5509999999997</c:v>
                      </c:pt>
                      <c:pt idx="798">
                        <c:v>987.45299999999975</c:v>
                      </c:pt>
                      <c:pt idx="799">
                        <c:v>988.35699999999974</c:v>
                      </c:pt>
                      <c:pt idx="800">
                        <c:v>989.25699999999972</c:v>
                      </c:pt>
                      <c:pt idx="801">
                        <c:v>990.15300000000002</c:v>
                      </c:pt>
                      <c:pt idx="802">
                        <c:v>991.04599999999971</c:v>
                      </c:pt>
                      <c:pt idx="803">
                        <c:v>991.96199999999976</c:v>
                      </c:pt>
                      <c:pt idx="804">
                        <c:v>992.93199999999979</c:v>
                      </c:pt>
                      <c:pt idx="805">
                        <c:v>993.92699999999979</c:v>
                      </c:pt>
                      <c:pt idx="806">
                        <c:v>994.93199999999979</c:v>
                      </c:pt>
                      <c:pt idx="807">
                        <c:v>995.94199999999978</c:v>
                      </c:pt>
                      <c:pt idx="808">
                        <c:v>996.95399999999972</c:v>
                      </c:pt>
                      <c:pt idx="809">
                        <c:v>997.97</c:v>
                      </c:pt>
                      <c:pt idx="810">
                        <c:v>998.98900000000003</c:v>
                      </c:pt>
                      <c:pt idx="811">
                        <c:v>1000.01</c:v>
                      </c:pt>
                      <c:pt idx="812">
                        <c:v>1001.025</c:v>
                      </c:pt>
                      <c:pt idx="813">
                        <c:v>1002.04</c:v>
                      </c:pt>
                      <c:pt idx="814">
                        <c:v>1003.052</c:v>
                      </c:pt>
                      <c:pt idx="815">
                        <c:v>1004.059</c:v>
                      </c:pt>
                      <c:pt idx="816">
                        <c:v>1005.064</c:v>
                      </c:pt>
                      <c:pt idx="817">
                        <c:v>1006.069</c:v>
                      </c:pt>
                      <c:pt idx="818">
                        <c:v>1007.073</c:v>
                      </c:pt>
                      <c:pt idx="819">
                        <c:v>1008.091</c:v>
                      </c:pt>
                      <c:pt idx="820">
                        <c:v>1009.111</c:v>
                      </c:pt>
                      <c:pt idx="821">
                        <c:v>1010.128</c:v>
                      </c:pt>
                      <c:pt idx="822">
                        <c:v>1011.14</c:v>
                      </c:pt>
                      <c:pt idx="823">
                        <c:v>1012.155</c:v>
                      </c:pt>
                      <c:pt idx="824">
                        <c:v>1013.172</c:v>
                      </c:pt>
                      <c:pt idx="825">
                        <c:v>1014.19</c:v>
                      </c:pt>
                      <c:pt idx="826">
                        <c:v>1015.196</c:v>
                      </c:pt>
                      <c:pt idx="827">
                        <c:v>1016.199</c:v>
                      </c:pt>
                      <c:pt idx="828">
                        <c:v>1017.203</c:v>
                      </c:pt>
                      <c:pt idx="829">
                        <c:v>1018.2140000000001</c:v>
                      </c:pt>
                      <c:pt idx="830">
                        <c:v>1019.221</c:v>
                      </c:pt>
                      <c:pt idx="831">
                        <c:v>1020.226</c:v>
                      </c:pt>
                      <c:pt idx="832">
                        <c:v>1021.236</c:v>
                      </c:pt>
                      <c:pt idx="833">
                        <c:v>1022.248</c:v>
                      </c:pt>
                      <c:pt idx="834">
                        <c:v>1023.259</c:v>
                      </c:pt>
                      <c:pt idx="835">
                        <c:v>1024.271</c:v>
                      </c:pt>
                      <c:pt idx="836">
                        <c:v>1025.2860000000001</c:v>
                      </c:pt>
                      <c:pt idx="837">
                        <c:v>1026.2950000000001</c:v>
                      </c:pt>
                      <c:pt idx="838">
                        <c:v>1027.296</c:v>
                      </c:pt>
                      <c:pt idx="839">
                        <c:v>1028.3150000000001</c:v>
                      </c:pt>
                      <c:pt idx="840">
                        <c:v>1029.328</c:v>
                      </c:pt>
                      <c:pt idx="841">
                        <c:v>1030.337</c:v>
                      </c:pt>
                      <c:pt idx="842">
                        <c:v>1031.3399999999999</c:v>
                      </c:pt>
                      <c:pt idx="843">
                        <c:v>1032.3409999999999</c:v>
                      </c:pt>
                      <c:pt idx="844">
                        <c:v>1033.348</c:v>
                      </c:pt>
                      <c:pt idx="845">
                        <c:v>1034.3530000000001</c:v>
                      </c:pt>
                      <c:pt idx="846">
                        <c:v>1035.3620000000001</c:v>
                      </c:pt>
                      <c:pt idx="847">
                        <c:v>1036.3699999999999</c:v>
                      </c:pt>
                      <c:pt idx="848">
                        <c:v>1037.3800000000001</c:v>
                      </c:pt>
                      <c:pt idx="849">
                        <c:v>1038.386</c:v>
                      </c:pt>
                      <c:pt idx="850">
                        <c:v>1039.386</c:v>
                      </c:pt>
                      <c:pt idx="851">
                        <c:v>1040.385</c:v>
                      </c:pt>
                      <c:pt idx="852">
                        <c:v>1041.4010000000001</c:v>
                      </c:pt>
                      <c:pt idx="853">
                        <c:v>1042.4159999999999</c:v>
                      </c:pt>
                      <c:pt idx="854">
                        <c:v>1043.43</c:v>
                      </c:pt>
                      <c:pt idx="855">
                        <c:v>1044.4349999999999</c:v>
                      </c:pt>
                      <c:pt idx="856">
                        <c:v>1045.4349999999999</c:v>
                      </c:pt>
                      <c:pt idx="857">
                        <c:v>1046.415</c:v>
                      </c:pt>
                      <c:pt idx="858">
                        <c:v>1047.3800000000001</c:v>
                      </c:pt>
                      <c:pt idx="859">
                        <c:v>1048.336</c:v>
                      </c:pt>
                      <c:pt idx="860">
                        <c:v>1049.289</c:v>
                      </c:pt>
                      <c:pt idx="861">
                        <c:v>1050.2360000000001</c:v>
                      </c:pt>
                      <c:pt idx="862">
                        <c:v>1051.1880000000001</c:v>
                      </c:pt>
                      <c:pt idx="863">
                        <c:v>1052.136</c:v>
                      </c:pt>
                      <c:pt idx="864">
                        <c:v>1053.079</c:v>
                      </c:pt>
                      <c:pt idx="865">
                        <c:v>1054.0229999999999</c:v>
                      </c:pt>
                      <c:pt idx="866">
                        <c:v>1054.96</c:v>
                      </c:pt>
                      <c:pt idx="867">
                        <c:v>1055.9059999999999</c:v>
                      </c:pt>
                      <c:pt idx="868">
                        <c:v>1056.857</c:v>
                      </c:pt>
                      <c:pt idx="869">
                        <c:v>1057.81</c:v>
                      </c:pt>
                      <c:pt idx="870">
                        <c:v>1058.758</c:v>
                      </c:pt>
                      <c:pt idx="871">
                        <c:v>1059.7059999999999</c:v>
                      </c:pt>
                      <c:pt idx="872">
                        <c:v>1060.6569999999999</c:v>
                      </c:pt>
                      <c:pt idx="873">
                        <c:v>1061.6110000000001</c:v>
                      </c:pt>
                      <c:pt idx="874">
                        <c:v>1062.5640000000001</c:v>
                      </c:pt>
                      <c:pt idx="875">
                        <c:v>1063.518</c:v>
                      </c:pt>
                      <c:pt idx="876">
                        <c:v>1064.4680000000001</c:v>
                      </c:pt>
                      <c:pt idx="877">
                        <c:v>1065.4179999999999</c:v>
                      </c:pt>
                      <c:pt idx="878">
                        <c:v>1066.366</c:v>
                      </c:pt>
                      <c:pt idx="879">
                        <c:v>1067.316</c:v>
                      </c:pt>
                      <c:pt idx="880">
                        <c:v>1068.2650000000001</c:v>
                      </c:pt>
                      <c:pt idx="881">
                        <c:v>1069.2149999999999</c:v>
                      </c:pt>
                      <c:pt idx="882">
                        <c:v>1070.162</c:v>
                      </c:pt>
                      <c:pt idx="883">
                        <c:v>1071.1079999999999</c:v>
                      </c:pt>
                      <c:pt idx="884">
                        <c:v>1072.0550000000001</c:v>
                      </c:pt>
                      <c:pt idx="885">
                        <c:v>1072.999</c:v>
                      </c:pt>
                      <c:pt idx="886">
                        <c:v>1073.9480000000001</c:v>
                      </c:pt>
                      <c:pt idx="887">
                        <c:v>1074.9000000000001</c:v>
                      </c:pt>
                      <c:pt idx="888">
                        <c:v>1075.854</c:v>
                      </c:pt>
                      <c:pt idx="889">
                        <c:v>1076.8</c:v>
                      </c:pt>
                      <c:pt idx="890">
                        <c:v>1077.741</c:v>
                      </c:pt>
                      <c:pt idx="891">
                        <c:v>1078.682</c:v>
                      </c:pt>
                      <c:pt idx="892">
                        <c:v>1079.624</c:v>
                      </c:pt>
                      <c:pt idx="893">
                        <c:v>1080.5640000000001</c:v>
                      </c:pt>
                      <c:pt idx="894">
                        <c:v>1081.502</c:v>
                      </c:pt>
                      <c:pt idx="895">
                        <c:v>1082.44</c:v>
                      </c:pt>
                      <c:pt idx="896">
                        <c:v>1083.3789999999999</c:v>
                      </c:pt>
                      <c:pt idx="897">
                        <c:v>1084.3209999999999</c:v>
                      </c:pt>
                      <c:pt idx="898">
                        <c:v>1085.2629999999999</c:v>
                      </c:pt>
                      <c:pt idx="899">
                        <c:v>1086.2070000000001</c:v>
                      </c:pt>
                      <c:pt idx="900">
                        <c:v>1087.1500000000001</c:v>
                      </c:pt>
                      <c:pt idx="901">
                        <c:v>1088.085</c:v>
                      </c:pt>
                      <c:pt idx="902">
                        <c:v>1089.0119999999999</c:v>
                      </c:pt>
                      <c:pt idx="903">
                        <c:v>1089.9390000000001</c:v>
                      </c:pt>
                      <c:pt idx="904">
                        <c:v>1090.865</c:v>
                      </c:pt>
                      <c:pt idx="905">
                        <c:v>1091.7929999999999</c:v>
                      </c:pt>
                      <c:pt idx="906">
                        <c:v>1092.7170000000001</c:v>
                      </c:pt>
                      <c:pt idx="907">
                        <c:v>1093.6379999999999</c:v>
                      </c:pt>
                      <c:pt idx="908">
                        <c:v>1094.5540000000001</c:v>
                      </c:pt>
                      <c:pt idx="909">
                        <c:v>1095.4680000000001</c:v>
                      </c:pt>
                      <c:pt idx="910">
                        <c:v>1096.3800000000001</c:v>
                      </c:pt>
                      <c:pt idx="911">
                        <c:v>1097.2909999999999</c:v>
                      </c:pt>
                      <c:pt idx="912">
                        <c:v>1098.2059999999999</c:v>
                      </c:pt>
                      <c:pt idx="913">
                        <c:v>1099.127</c:v>
                      </c:pt>
                      <c:pt idx="914">
                        <c:v>1100.048</c:v>
                      </c:pt>
                      <c:pt idx="915">
                        <c:v>1100.9739999999999</c:v>
                      </c:pt>
                      <c:pt idx="916">
                        <c:v>1101.905</c:v>
                      </c:pt>
                      <c:pt idx="917">
                        <c:v>1102.836</c:v>
                      </c:pt>
                    </c:numCache>
                  </c:numRef>
                </c:xVal>
                <c:yVal>
                  <c:numRef>
                    <c:extLst xmlns:c16r2="http://schemas.microsoft.com/office/drawing/2015/06/chart">
                      <c:ext uri="{02D57815-91ED-43cb-92C2-25804820EDAC}">
                        <c15:formulaRef>
                          <c15:sqref>Coke!$AD$6:$AD$923</c15:sqref>
                        </c15:formulaRef>
                      </c:ext>
                    </c:extLst>
                    <c:numCache>
                      <c:formatCode>General</c:formatCode>
                      <c:ptCount val="918"/>
                      <c:pt idx="0">
                        <c:v>1</c:v>
                      </c:pt>
                      <c:pt idx="1">
                        <c:v>0.99962532783814095</c:v>
                      </c:pt>
                      <c:pt idx="2">
                        <c:v>0.99919664887817805</c:v>
                      </c:pt>
                      <c:pt idx="3">
                        <c:v>0.99892999031253005</c:v>
                      </c:pt>
                      <c:pt idx="4">
                        <c:v>0.99844730455446096</c:v>
                      </c:pt>
                      <c:pt idx="5">
                        <c:v>0.99791061199828501</c:v>
                      </c:pt>
                      <c:pt idx="6">
                        <c:v>0.99737391944210896</c:v>
                      </c:pt>
                      <c:pt idx="7">
                        <c:v>0.99667520649161701</c:v>
                      </c:pt>
                      <c:pt idx="8">
                        <c:v>0.99608450713733598</c:v>
                      </c:pt>
                      <c:pt idx="9">
                        <c:v>0.99544317640983004</c:v>
                      </c:pt>
                      <c:pt idx="10">
                        <c:v>0.99479847025744395</c:v>
                      </c:pt>
                      <c:pt idx="11">
                        <c:v>0.99405250135860801</c:v>
                      </c:pt>
                      <c:pt idx="12">
                        <c:v>0.99335041298323401</c:v>
                      </c:pt>
                      <c:pt idx="13">
                        <c:v>0.99265507545762299</c:v>
                      </c:pt>
                      <c:pt idx="14">
                        <c:v>0.99185172433580104</c:v>
                      </c:pt>
                      <c:pt idx="15">
                        <c:v>0.99110238001208395</c:v>
                      </c:pt>
                      <c:pt idx="16">
                        <c:v>0.99024164666727399</c:v>
                      </c:pt>
                      <c:pt idx="17">
                        <c:v>0.98944167097033398</c:v>
                      </c:pt>
                      <c:pt idx="18">
                        <c:v>0.98863494442362898</c:v>
                      </c:pt>
                      <c:pt idx="19">
                        <c:v>0.98766957290749002</c:v>
                      </c:pt>
                      <c:pt idx="20">
                        <c:v>0.98670420139134996</c:v>
                      </c:pt>
                      <c:pt idx="21">
                        <c:v>0.98579283667331696</c:v>
                      </c:pt>
                      <c:pt idx="22">
                        <c:v>0.98488147195528297</c:v>
                      </c:pt>
                      <c:pt idx="23">
                        <c:v>0.98386209364103705</c:v>
                      </c:pt>
                      <c:pt idx="24">
                        <c:v>0.98289672212489698</c:v>
                      </c:pt>
                      <c:pt idx="25">
                        <c:v>0.98182333701254598</c:v>
                      </c:pt>
                      <c:pt idx="26">
                        <c:v>0.98064531372886599</c:v>
                      </c:pt>
                      <c:pt idx="27">
                        <c:v>0.97951792181840902</c:v>
                      </c:pt>
                      <c:pt idx="28">
                        <c:v>0.97833989853472803</c:v>
                      </c:pt>
                      <c:pt idx="29">
                        <c:v>0.97716187525104703</c:v>
                      </c:pt>
                      <c:pt idx="30">
                        <c:v>0.97603448334059095</c:v>
                      </c:pt>
                      <c:pt idx="31">
                        <c:v>0.97485646005690896</c:v>
                      </c:pt>
                      <c:pt idx="32">
                        <c:v>0.97351304095403002</c:v>
                      </c:pt>
                      <c:pt idx="33">
                        <c:v>0.97233501767035002</c:v>
                      </c:pt>
                      <c:pt idx="34">
                        <c:v>0.97110298758856295</c:v>
                      </c:pt>
                      <c:pt idx="35">
                        <c:v>0.96975956848568401</c:v>
                      </c:pt>
                      <c:pt idx="36">
                        <c:v>0.96831151121147396</c:v>
                      </c:pt>
                      <c:pt idx="37">
                        <c:v>0.96697484295835801</c:v>
                      </c:pt>
                      <c:pt idx="38">
                        <c:v>0.96552678568414796</c:v>
                      </c:pt>
                      <c:pt idx="39">
                        <c:v>0.96402472161183295</c:v>
                      </c:pt>
                      <c:pt idx="40">
                        <c:v>0.96257666433762401</c:v>
                      </c:pt>
                      <c:pt idx="41">
                        <c:v>0.96107797569019005</c:v>
                      </c:pt>
                      <c:pt idx="42">
                        <c:v>0.95951852939488802</c:v>
                      </c:pt>
                      <c:pt idx="43">
                        <c:v>0.95801984074745405</c:v>
                      </c:pt>
                      <c:pt idx="44">
                        <c:v>0.95651777667514004</c:v>
                      </c:pt>
                      <c:pt idx="45">
                        <c:v>0.95485706763338896</c:v>
                      </c:pt>
                      <c:pt idx="46">
                        <c:v>0.953084969570545</c:v>
                      </c:pt>
                      <c:pt idx="47">
                        <c:v>0.95142426052879503</c:v>
                      </c:pt>
                      <c:pt idx="48">
                        <c:v>0.94976017606216201</c:v>
                      </c:pt>
                      <c:pt idx="49">
                        <c:v>0.94804546022230596</c:v>
                      </c:pt>
                      <c:pt idx="50">
                        <c:v>0.94633074438244902</c:v>
                      </c:pt>
                      <c:pt idx="51">
                        <c:v>0.94461602854259297</c:v>
                      </c:pt>
                      <c:pt idx="52">
                        <c:v>0.94279329910652498</c:v>
                      </c:pt>
                      <c:pt idx="53">
                        <c:v>0.94102457646856297</c:v>
                      </c:pt>
                      <c:pt idx="54">
                        <c:v>0.93920184703249598</c:v>
                      </c:pt>
                      <c:pt idx="55">
                        <c:v>0.93748713119263904</c:v>
                      </c:pt>
                      <c:pt idx="56">
                        <c:v>0.93561039495846499</c:v>
                      </c:pt>
                      <c:pt idx="57">
                        <c:v>0.93378429009751596</c:v>
                      </c:pt>
                      <c:pt idx="58">
                        <c:v>0.93185692249011898</c:v>
                      </c:pt>
                      <c:pt idx="59">
                        <c:v>0.93003081762916895</c:v>
                      </c:pt>
                      <c:pt idx="60">
                        <c:v>0.92804606779878496</c:v>
                      </c:pt>
                      <c:pt idx="61">
                        <c:v>0.92616933156461001</c:v>
                      </c:pt>
                      <c:pt idx="62">
                        <c:v>0.92418795715910795</c:v>
                      </c:pt>
                      <c:pt idx="63">
                        <c:v>0.922149200530618</c:v>
                      </c:pt>
                      <c:pt idx="64">
                        <c:v>0.92022183292322002</c:v>
                      </c:pt>
                      <c:pt idx="65">
                        <c:v>0.91823370766795298</c:v>
                      </c:pt>
                      <c:pt idx="66">
                        <c:v>0.916306340060555</c:v>
                      </c:pt>
                      <c:pt idx="67">
                        <c:v>0.91426758343206505</c:v>
                      </c:pt>
                      <c:pt idx="68">
                        <c:v>0.91228620902656099</c:v>
                      </c:pt>
                      <c:pt idx="69">
                        <c:v>0.91024745239807103</c:v>
                      </c:pt>
                      <c:pt idx="70">
                        <c:v>0.90826270256768604</c:v>
                      </c:pt>
                      <c:pt idx="71">
                        <c:v>0.90616993914109001</c:v>
                      </c:pt>
                      <c:pt idx="72">
                        <c:v>0.90418856473558695</c:v>
                      </c:pt>
                      <c:pt idx="73">
                        <c:v>0.902149808107096</c:v>
                      </c:pt>
                      <c:pt idx="74">
                        <c:v>0.90011105147860504</c:v>
                      </c:pt>
                      <c:pt idx="75">
                        <c:v>0.89812967707310198</c:v>
                      </c:pt>
                      <c:pt idx="76">
                        <c:v>0.89609092044461203</c:v>
                      </c:pt>
                      <c:pt idx="77">
                        <c:v>0.89410954603910797</c:v>
                      </c:pt>
                      <c:pt idx="78">
                        <c:v>0.89202015803739299</c:v>
                      </c:pt>
                      <c:pt idx="79">
                        <c:v>0.88998140140890303</c:v>
                      </c:pt>
                      <c:pt idx="80">
                        <c:v>0.88788863798230599</c:v>
                      </c:pt>
                      <c:pt idx="81">
                        <c:v>0.88584988135381604</c:v>
                      </c:pt>
                      <c:pt idx="82">
                        <c:v>0.88376049335210205</c:v>
                      </c:pt>
                      <c:pt idx="83">
                        <c:v>0.88182975031982203</c:v>
                      </c:pt>
                      <c:pt idx="84">
                        <c:v>0.87984500048943703</c:v>
                      </c:pt>
                      <c:pt idx="85">
                        <c:v>0.87780961928582801</c:v>
                      </c:pt>
                      <c:pt idx="86">
                        <c:v>0.87571685585923198</c:v>
                      </c:pt>
                      <c:pt idx="87">
                        <c:v>0.87368147465562196</c:v>
                      </c:pt>
                      <c:pt idx="88">
                        <c:v>0.87169672482523797</c:v>
                      </c:pt>
                      <c:pt idx="89">
                        <c:v>0.86965796819674701</c:v>
                      </c:pt>
                      <c:pt idx="90">
                        <c:v>0.86767659379124396</c:v>
                      </c:pt>
                      <c:pt idx="91">
                        <c:v>0.86558383036464803</c:v>
                      </c:pt>
                      <c:pt idx="92">
                        <c:v>0.86359908053426204</c:v>
                      </c:pt>
                      <c:pt idx="93">
                        <c:v>0.86161770612875999</c:v>
                      </c:pt>
                      <c:pt idx="94">
                        <c:v>0.859632956298374</c:v>
                      </c:pt>
                      <c:pt idx="95">
                        <c:v>0.857648206467989</c:v>
                      </c:pt>
                      <c:pt idx="96">
                        <c:v>0.85566345663760501</c:v>
                      </c:pt>
                      <c:pt idx="97">
                        <c:v>0.85362807543399499</c:v>
                      </c:pt>
                      <c:pt idx="98">
                        <c:v>0.851643325603611</c:v>
                      </c:pt>
                      <c:pt idx="99">
                        <c:v>0.84971595799621302</c:v>
                      </c:pt>
                      <c:pt idx="100">
                        <c:v>0.84772783274094599</c:v>
                      </c:pt>
                      <c:pt idx="101">
                        <c:v>0.84580046513354901</c:v>
                      </c:pt>
                      <c:pt idx="102">
                        <c:v>0.84386972210126898</c:v>
                      </c:pt>
                      <c:pt idx="103">
                        <c:v>0.84188497227088499</c:v>
                      </c:pt>
                      <c:pt idx="104">
                        <c:v>0.83995422923860596</c:v>
                      </c:pt>
                      <c:pt idx="105">
                        <c:v>0.83797285483310202</c:v>
                      </c:pt>
                      <c:pt idx="106">
                        <c:v>0.836042111800823</c:v>
                      </c:pt>
                      <c:pt idx="107">
                        <c:v>0.83411136876854297</c:v>
                      </c:pt>
                      <c:pt idx="108">
                        <c:v>0.83223463253437102</c:v>
                      </c:pt>
                      <c:pt idx="109">
                        <c:v>0.83030726492697304</c:v>
                      </c:pt>
                      <c:pt idx="110">
                        <c:v>0.82837652189469302</c:v>
                      </c:pt>
                      <c:pt idx="111">
                        <c:v>0.82649978566051996</c:v>
                      </c:pt>
                      <c:pt idx="112">
                        <c:v>0.82456566720336</c:v>
                      </c:pt>
                      <c:pt idx="113">
                        <c:v>0.82268893096918705</c:v>
                      </c:pt>
                      <c:pt idx="114">
                        <c:v>0.82076156336178896</c:v>
                      </c:pt>
                      <c:pt idx="115">
                        <c:v>0.81888482712761601</c:v>
                      </c:pt>
                      <c:pt idx="116">
                        <c:v>0.81700809089344095</c:v>
                      </c:pt>
                      <c:pt idx="117">
                        <c:v>0.815131354659268</c:v>
                      </c:pt>
                      <c:pt idx="118">
                        <c:v>0.81320061162698898</c:v>
                      </c:pt>
                      <c:pt idx="119">
                        <c:v>0.811377882190922</c:v>
                      </c:pt>
                      <c:pt idx="120">
                        <c:v>0.80955515275485301</c:v>
                      </c:pt>
                      <c:pt idx="121">
                        <c:v>0.80767841652067995</c:v>
                      </c:pt>
                      <c:pt idx="122">
                        <c:v>0.80580168028650601</c:v>
                      </c:pt>
                      <c:pt idx="123">
                        <c:v>0.80403295764854499</c:v>
                      </c:pt>
                      <c:pt idx="124">
                        <c:v>0.802048207818159</c:v>
                      </c:pt>
                      <c:pt idx="125">
                        <c:v>0.80027948518019698</c:v>
                      </c:pt>
                      <c:pt idx="126">
                        <c:v>0.79845675574413</c:v>
                      </c:pt>
                      <c:pt idx="127">
                        <c:v>0.79658001950995505</c:v>
                      </c:pt>
                      <c:pt idx="128">
                        <c:v>0.79475391464900702</c:v>
                      </c:pt>
                      <c:pt idx="129">
                        <c:v>0.79288055383971501</c:v>
                      </c:pt>
                      <c:pt idx="130">
                        <c:v>0.79105782440364703</c:v>
                      </c:pt>
                      <c:pt idx="131">
                        <c:v>0.78928910176568401</c:v>
                      </c:pt>
                      <c:pt idx="132">
                        <c:v>0.78746299690473598</c:v>
                      </c:pt>
                      <c:pt idx="133">
                        <c:v>0.78564364289354904</c:v>
                      </c:pt>
                      <c:pt idx="134">
                        <c:v>0.78387154483070498</c:v>
                      </c:pt>
                      <c:pt idx="135">
                        <c:v>0.78205219081952004</c:v>
                      </c:pt>
                      <c:pt idx="136">
                        <c:v>0.78028009275667598</c:v>
                      </c:pt>
                      <c:pt idx="137">
                        <c:v>0.778457363320608</c:v>
                      </c:pt>
                      <c:pt idx="138">
                        <c:v>0.77663800930942195</c:v>
                      </c:pt>
                      <c:pt idx="139">
                        <c:v>0.774865911246578</c:v>
                      </c:pt>
                      <c:pt idx="140">
                        <c:v>0.77309718860861598</c:v>
                      </c:pt>
                      <c:pt idx="141">
                        <c:v>0.77122045237444303</c:v>
                      </c:pt>
                      <c:pt idx="142">
                        <c:v>0.76950236110970505</c:v>
                      </c:pt>
                      <c:pt idx="143">
                        <c:v>0.767683007098519</c:v>
                      </c:pt>
                      <c:pt idx="144">
                        <c:v>0.76596491583378101</c:v>
                      </c:pt>
                      <c:pt idx="145">
                        <c:v>0.764196193195819</c:v>
                      </c:pt>
                      <c:pt idx="146">
                        <c:v>0.76253210872918598</c:v>
                      </c:pt>
                      <c:pt idx="147">
                        <c:v>0.76081739288933004</c:v>
                      </c:pt>
                      <c:pt idx="148">
                        <c:v>0.75899466345326305</c:v>
                      </c:pt>
                      <c:pt idx="149">
                        <c:v>0.75722594081530004</c:v>
                      </c:pt>
                      <c:pt idx="150">
                        <c:v>0.75550784955056305</c:v>
                      </c:pt>
                      <c:pt idx="151">
                        <c:v>0.753793133710706</c:v>
                      </c:pt>
                      <c:pt idx="152">
                        <c:v>0.75202778649762603</c:v>
                      </c:pt>
                      <c:pt idx="153">
                        <c:v>0.75030631980800599</c:v>
                      </c:pt>
                      <c:pt idx="154">
                        <c:v>0.74854097259492602</c:v>
                      </c:pt>
                      <c:pt idx="155">
                        <c:v>0.74682625675506997</c:v>
                      </c:pt>
                      <c:pt idx="156">
                        <c:v>0.74505415869222602</c:v>
                      </c:pt>
                      <c:pt idx="157">
                        <c:v>0.743390074225593</c:v>
                      </c:pt>
                      <c:pt idx="158">
                        <c:v>0.74162472701251203</c:v>
                      </c:pt>
                      <c:pt idx="159">
                        <c:v>0.73991001117265598</c:v>
                      </c:pt>
                      <c:pt idx="160">
                        <c:v>0.73819191990791799</c:v>
                      </c:pt>
                      <c:pt idx="161">
                        <c:v>0.73647720406806205</c:v>
                      </c:pt>
                      <c:pt idx="162">
                        <c:v>0.73470848143010004</c:v>
                      </c:pt>
                      <c:pt idx="163">
                        <c:v>0.73304439696346801</c:v>
                      </c:pt>
                      <c:pt idx="164">
                        <c:v>0.73132630569873003</c:v>
                      </c:pt>
                      <c:pt idx="165">
                        <c:v>0.72961158985887298</c:v>
                      </c:pt>
                      <c:pt idx="166">
                        <c:v>0.72789687401901704</c:v>
                      </c:pt>
                      <c:pt idx="167">
                        <c:v>0.72618215817916099</c:v>
                      </c:pt>
                      <c:pt idx="168">
                        <c:v>0.72452144913741101</c:v>
                      </c:pt>
                      <c:pt idx="169">
                        <c:v>0.72274935107456695</c:v>
                      </c:pt>
                      <c:pt idx="170">
                        <c:v>0.72114264883092205</c:v>
                      </c:pt>
                      <c:pt idx="171">
                        <c:v>0.71942455756618395</c:v>
                      </c:pt>
                      <c:pt idx="172">
                        <c:v>0.71770984172632701</c:v>
                      </c:pt>
                      <c:pt idx="173">
                        <c:v>0.71604913268457704</c:v>
                      </c:pt>
                      <c:pt idx="174">
                        <c:v>0.71438504821794502</c:v>
                      </c:pt>
                      <c:pt idx="175">
                        <c:v>0.71272433917619404</c:v>
                      </c:pt>
                      <c:pt idx="176">
                        <c:v>0.71111763693254904</c:v>
                      </c:pt>
                      <c:pt idx="177">
                        <c:v>0.70945355246591701</c:v>
                      </c:pt>
                      <c:pt idx="178">
                        <c:v>0.70784685022227201</c:v>
                      </c:pt>
                      <c:pt idx="179">
                        <c:v>0.70623677255374495</c:v>
                      </c:pt>
                      <c:pt idx="180">
                        <c:v>0.70462669488521801</c:v>
                      </c:pt>
                      <c:pt idx="181">
                        <c:v>0.70291197904536196</c:v>
                      </c:pt>
                      <c:pt idx="182">
                        <c:v>0.70130190137683501</c:v>
                      </c:pt>
                      <c:pt idx="183">
                        <c:v>0.699695199133191</c:v>
                      </c:pt>
                      <c:pt idx="184">
                        <c:v>0.69808512146466495</c:v>
                      </c:pt>
                      <c:pt idx="185">
                        <c:v>0.69653242601912502</c:v>
                      </c:pt>
                      <c:pt idx="186">
                        <c:v>0.69492234835059896</c:v>
                      </c:pt>
                      <c:pt idx="187">
                        <c:v>0.69331227068207202</c:v>
                      </c:pt>
                      <c:pt idx="188">
                        <c:v>0.69170556843842801</c:v>
                      </c:pt>
                      <c:pt idx="189">
                        <c:v>0.69014949756800603</c:v>
                      </c:pt>
                      <c:pt idx="190">
                        <c:v>0.68859680212246699</c:v>
                      </c:pt>
                      <c:pt idx="191">
                        <c:v>0.68698672445394104</c:v>
                      </c:pt>
                      <c:pt idx="192">
                        <c:v>0.68532601541218996</c:v>
                      </c:pt>
                      <c:pt idx="193">
                        <c:v>0.68382395133987595</c:v>
                      </c:pt>
                      <c:pt idx="194">
                        <c:v>0.68226788046945497</c:v>
                      </c:pt>
                      <c:pt idx="195">
                        <c:v>0.68066455365069101</c:v>
                      </c:pt>
                      <c:pt idx="196">
                        <c:v>0.67910510735538898</c:v>
                      </c:pt>
                      <c:pt idx="197">
                        <c:v>0.67760641870795402</c:v>
                      </c:pt>
                      <c:pt idx="198">
                        <c:v>0.67610435463564</c:v>
                      </c:pt>
                      <c:pt idx="199">
                        <c:v>0.67459891513844406</c:v>
                      </c:pt>
                      <c:pt idx="200">
                        <c:v>0.67299558831967998</c:v>
                      </c:pt>
                      <c:pt idx="201">
                        <c:v>0.67149352424736397</c:v>
                      </c:pt>
                      <c:pt idx="202">
                        <c:v>0.66999146017504996</c:v>
                      </c:pt>
                      <c:pt idx="203">
                        <c:v>0.66843538930462898</c:v>
                      </c:pt>
                      <c:pt idx="204">
                        <c:v>0.66693670065719601</c:v>
                      </c:pt>
                      <c:pt idx="205">
                        <c:v>0.66548864338298597</c:v>
                      </c:pt>
                      <c:pt idx="206">
                        <c:v>0.66404058610877703</c:v>
                      </c:pt>
                      <c:pt idx="207">
                        <c:v>0.66259252883456599</c:v>
                      </c:pt>
                      <c:pt idx="208">
                        <c:v>0.66109046476225197</c:v>
                      </c:pt>
                      <c:pt idx="209">
                        <c:v>0.65964578291292397</c:v>
                      </c:pt>
                      <c:pt idx="210">
                        <c:v>0.65814371884060896</c:v>
                      </c:pt>
                      <c:pt idx="211">
                        <c:v>0.65669566156640002</c:v>
                      </c:pt>
                      <c:pt idx="212">
                        <c:v>0.65524760429219098</c:v>
                      </c:pt>
                      <c:pt idx="213">
                        <c:v>0.65374891564475701</c:v>
                      </c:pt>
                      <c:pt idx="214">
                        <c:v>0.652351489743771</c:v>
                      </c:pt>
                      <c:pt idx="215">
                        <c:v>0.65085280109633803</c:v>
                      </c:pt>
                      <c:pt idx="216">
                        <c:v>0.64934736159914097</c:v>
                      </c:pt>
                      <c:pt idx="217">
                        <c:v>0.64795668654791905</c:v>
                      </c:pt>
                      <c:pt idx="218">
                        <c:v>0.64655926064693403</c:v>
                      </c:pt>
                      <c:pt idx="219">
                        <c:v>0.64522259239381796</c:v>
                      </c:pt>
                      <c:pt idx="220">
                        <c:v>0.64393318008904299</c:v>
                      </c:pt>
                      <c:pt idx="221">
                        <c:v>0.64253912961293902</c:v>
                      </c:pt>
                      <c:pt idx="222">
                        <c:v>0.64109107233873097</c:v>
                      </c:pt>
                      <c:pt idx="223">
                        <c:v>0.63964639048940297</c:v>
                      </c:pt>
                      <c:pt idx="224">
                        <c:v>0.63824896458841796</c:v>
                      </c:pt>
                      <c:pt idx="225">
                        <c:v>0.63696292770852503</c:v>
                      </c:pt>
                      <c:pt idx="226">
                        <c:v>0.63562288403052702</c:v>
                      </c:pt>
                      <c:pt idx="227">
                        <c:v>0.63428284035253002</c:v>
                      </c:pt>
                      <c:pt idx="228">
                        <c:v>0.63299680347263698</c:v>
                      </c:pt>
                      <c:pt idx="229">
                        <c:v>0.63181540476407505</c:v>
                      </c:pt>
                      <c:pt idx="230">
                        <c:v>0.63052936788418201</c:v>
                      </c:pt>
                      <c:pt idx="231">
                        <c:v>0.62913869283295998</c:v>
                      </c:pt>
                      <c:pt idx="232">
                        <c:v>0.62769063555875204</c:v>
                      </c:pt>
                      <c:pt idx="233">
                        <c:v>0.62634721645587099</c:v>
                      </c:pt>
                      <c:pt idx="234">
                        <c:v>0.62511181094920298</c:v>
                      </c:pt>
                      <c:pt idx="235">
                        <c:v>0.62387978086741602</c:v>
                      </c:pt>
                      <c:pt idx="236">
                        <c:v>0.62259374398752498</c:v>
                      </c:pt>
                      <c:pt idx="237">
                        <c:v>0.62125370030952598</c:v>
                      </c:pt>
                      <c:pt idx="238">
                        <c:v>0.61996766342963505</c:v>
                      </c:pt>
                      <c:pt idx="239">
                        <c:v>0.61862761975163705</c:v>
                      </c:pt>
                      <c:pt idx="240">
                        <c:v>0.61734158287174401</c:v>
                      </c:pt>
                      <c:pt idx="241">
                        <c:v>0.61616018416318197</c:v>
                      </c:pt>
                      <c:pt idx="242">
                        <c:v>0.61498216087949997</c:v>
                      </c:pt>
                      <c:pt idx="243">
                        <c:v>0.61390877576714997</c:v>
                      </c:pt>
                      <c:pt idx="244">
                        <c:v>0.612619363462376</c:v>
                      </c:pt>
                      <c:pt idx="245">
                        <c:v>0.61133332658248296</c:v>
                      </c:pt>
                      <c:pt idx="246">
                        <c:v>0.61026331689501401</c:v>
                      </c:pt>
                      <c:pt idx="247">
                        <c:v>0.60908191818645196</c:v>
                      </c:pt>
                      <c:pt idx="248">
                        <c:v>0.60790389490277097</c:v>
                      </c:pt>
                      <c:pt idx="249">
                        <c:v>0.60667186482098401</c:v>
                      </c:pt>
                      <c:pt idx="250">
                        <c:v>0.60549046611242197</c:v>
                      </c:pt>
                      <c:pt idx="251">
                        <c:v>0.60431244282874097</c:v>
                      </c:pt>
                      <c:pt idx="252">
                        <c:v>0.60323568229150903</c:v>
                      </c:pt>
                      <c:pt idx="253">
                        <c:v>0.60211166580593301</c:v>
                      </c:pt>
                      <c:pt idx="254">
                        <c:v>0.60104165611846405</c:v>
                      </c:pt>
                      <c:pt idx="255">
                        <c:v>0.59975561923857201</c:v>
                      </c:pt>
                      <c:pt idx="256">
                        <c:v>0.59868223412622101</c:v>
                      </c:pt>
                      <c:pt idx="257">
                        <c:v>0.59766285581197598</c:v>
                      </c:pt>
                      <c:pt idx="258">
                        <c:v>0.59648145710341305</c:v>
                      </c:pt>
                      <c:pt idx="259">
                        <c:v>0.59524942702162598</c:v>
                      </c:pt>
                      <c:pt idx="260">
                        <c:v>0.59417604190927598</c:v>
                      </c:pt>
                      <c:pt idx="261">
                        <c:v>0.59321067039313602</c:v>
                      </c:pt>
                      <c:pt idx="262">
                        <c:v>0.59214066070566596</c:v>
                      </c:pt>
                      <c:pt idx="263">
                        <c:v>0.59112128239142103</c:v>
                      </c:pt>
                      <c:pt idx="264">
                        <c:v>0.59004789727907003</c:v>
                      </c:pt>
                      <c:pt idx="265">
                        <c:v>0.588923880793495</c:v>
                      </c:pt>
                      <c:pt idx="266">
                        <c:v>0.587850495681144</c:v>
                      </c:pt>
                      <c:pt idx="267">
                        <c:v>0.58672310377068704</c:v>
                      </c:pt>
                      <c:pt idx="268">
                        <c:v>0.585703725456442</c:v>
                      </c:pt>
                      <c:pt idx="269">
                        <c:v>0.58463371576897205</c:v>
                      </c:pt>
                      <c:pt idx="270">
                        <c:v>0.58372235105093895</c:v>
                      </c:pt>
                      <c:pt idx="271">
                        <c:v>0.582652341363469</c:v>
                      </c:pt>
                      <c:pt idx="272">
                        <c:v>0.58163296304922396</c:v>
                      </c:pt>
                      <c:pt idx="273">
                        <c:v>0.58066421610820296</c:v>
                      </c:pt>
                      <c:pt idx="274">
                        <c:v>0.57964483779395803</c:v>
                      </c:pt>
                      <c:pt idx="275">
                        <c:v>0.578625459479713</c:v>
                      </c:pt>
                      <c:pt idx="276">
                        <c:v>0.57766346338845398</c:v>
                      </c:pt>
                      <c:pt idx="277">
                        <c:v>0.57669809187231502</c:v>
                      </c:pt>
                      <c:pt idx="278">
                        <c:v>0.57567871355806999</c:v>
                      </c:pt>
                      <c:pt idx="279">
                        <c:v>0.57460532844571899</c:v>
                      </c:pt>
                      <c:pt idx="280">
                        <c:v>0.57364333235445997</c:v>
                      </c:pt>
                      <c:pt idx="281">
                        <c:v>0.57262395404021504</c:v>
                      </c:pt>
                      <c:pt idx="282">
                        <c:v>0.57160457572597001</c:v>
                      </c:pt>
                      <c:pt idx="283">
                        <c:v>0.57063920420983105</c:v>
                      </c:pt>
                      <c:pt idx="284">
                        <c:v>0.56961982589558402</c:v>
                      </c:pt>
                      <c:pt idx="285">
                        <c:v>0.568657829804327</c:v>
                      </c:pt>
                      <c:pt idx="286">
                        <c:v>0.56774308966141096</c:v>
                      </c:pt>
                      <c:pt idx="287">
                        <c:v>0.56672371134716604</c:v>
                      </c:pt>
                      <c:pt idx="288">
                        <c:v>0.56570770845780205</c:v>
                      </c:pt>
                      <c:pt idx="289">
                        <c:v>0.56468833014355702</c:v>
                      </c:pt>
                      <c:pt idx="290">
                        <c:v>0.56372295862741695</c:v>
                      </c:pt>
                      <c:pt idx="291">
                        <c:v>0.56275758711127799</c:v>
                      </c:pt>
                      <c:pt idx="292">
                        <c:v>0.56179559102001897</c:v>
                      </c:pt>
                      <c:pt idx="293">
                        <c:v>0.56082684407899897</c:v>
                      </c:pt>
                      <c:pt idx="294">
                        <c:v>0.55986484798774006</c:v>
                      </c:pt>
                      <c:pt idx="295">
                        <c:v>0.55889947647160099</c:v>
                      </c:pt>
                      <c:pt idx="296">
                        <c:v>0.55793072953057898</c:v>
                      </c:pt>
                      <c:pt idx="297">
                        <c:v>0.55696873343932196</c:v>
                      </c:pt>
                      <c:pt idx="298">
                        <c:v>0.556003361923183</c:v>
                      </c:pt>
                      <c:pt idx="299">
                        <c:v>0.55509199720514901</c:v>
                      </c:pt>
                      <c:pt idx="300">
                        <c:v>0.55401861209279801</c:v>
                      </c:pt>
                      <c:pt idx="301">
                        <c:v>0.55310724737476302</c:v>
                      </c:pt>
                      <c:pt idx="302">
                        <c:v>0.552145251283506</c:v>
                      </c:pt>
                      <c:pt idx="303">
                        <c:v>0.551176504342484</c:v>
                      </c:pt>
                      <c:pt idx="304">
                        <c:v>0.55021113282634504</c:v>
                      </c:pt>
                      <c:pt idx="305">
                        <c:v>0.54919175451209901</c:v>
                      </c:pt>
                      <c:pt idx="306">
                        <c:v>0.54817237619785397</c:v>
                      </c:pt>
                      <c:pt idx="307">
                        <c:v>0.54721038010659595</c:v>
                      </c:pt>
                      <c:pt idx="308">
                        <c:v>0.54624500859045599</c:v>
                      </c:pt>
                      <c:pt idx="309">
                        <c:v>0.54527963707431704</c:v>
                      </c:pt>
                      <c:pt idx="310">
                        <c:v>0.54431426555817697</c:v>
                      </c:pt>
                      <c:pt idx="311">
                        <c:v>0.54329488724393205</c:v>
                      </c:pt>
                      <c:pt idx="312">
                        <c:v>0.54222487755646298</c:v>
                      </c:pt>
                      <c:pt idx="313">
                        <c:v>0.54109748564600602</c:v>
                      </c:pt>
                      <c:pt idx="314">
                        <c:v>0.54023675230119605</c:v>
                      </c:pt>
                      <c:pt idx="315">
                        <c:v>0.53916674261372699</c:v>
                      </c:pt>
                      <c:pt idx="316">
                        <c:v>0.53814736429948196</c:v>
                      </c:pt>
                      <c:pt idx="317">
                        <c:v>0.53713136141011797</c:v>
                      </c:pt>
                      <c:pt idx="318">
                        <c:v>0.53632801028829502</c:v>
                      </c:pt>
                      <c:pt idx="319">
                        <c:v>0.53535926334727402</c:v>
                      </c:pt>
                      <c:pt idx="320">
                        <c:v>0.53396521287117105</c:v>
                      </c:pt>
                      <c:pt idx="321">
                        <c:v>0.53294583455692501</c:v>
                      </c:pt>
                      <c:pt idx="322">
                        <c:v>0.53192983166756203</c:v>
                      </c:pt>
                      <c:pt idx="323">
                        <c:v>0.53074843295899898</c:v>
                      </c:pt>
                      <c:pt idx="324">
                        <c:v>0.52967842327152903</c:v>
                      </c:pt>
                      <c:pt idx="325">
                        <c:v>0.528659044957284</c:v>
                      </c:pt>
                      <c:pt idx="326">
                        <c:v>0.527585659844932</c:v>
                      </c:pt>
                      <c:pt idx="327">
                        <c:v>0.52640426113636996</c:v>
                      </c:pt>
                      <c:pt idx="328">
                        <c:v>0.52522623785268996</c:v>
                      </c:pt>
                      <c:pt idx="329">
                        <c:v>0.523994207770903</c:v>
                      </c:pt>
                      <c:pt idx="330">
                        <c:v>0.52276217768911704</c:v>
                      </c:pt>
                      <c:pt idx="331">
                        <c:v>0.52158077898055399</c:v>
                      </c:pt>
                      <c:pt idx="332">
                        <c:v>0.52029474210066196</c:v>
                      </c:pt>
                      <c:pt idx="333">
                        <c:v>0.51906271201887499</c:v>
                      </c:pt>
                      <c:pt idx="334">
                        <c:v>0.51777329971410202</c:v>
                      </c:pt>
                      <c:pt idx="335">
                        <c:v>0.51643325603610302</c:v>
                      </c:pt>
                      <c:pt idx="336">
                        <c:v>0.51509321235810601</c:v>
                      </c:pt>
                      <c:pt idx="337">
                        <c:v>0.51374979325522696</c:v>
                      </c:pt>
                      <c:pt idx="338">
                        <c:v>0.51230848683078001</c:v>
                      </c:pt>
                      <c:pt idx="339">
                        <c:v>0.51080304733358395</c:v>
                      </c:pt>
                      <c:pt idx="340">
                        <c:v>0.50930098326126805</c:v>
                      </c:pt>
                      <c:pt idx="341">
                        <c:v>0.50780229461383497</c:v>
                      </c:pt>
                      <c:pt idx="342">
                        <c:v>0.50624959916829604</c:v>
                      </c:pt>
                      <c:pt idx="343">
                        <c:v>0.50458551470166202</c:v>
                      </c:pt>
                      <c:pt idx="344">
                        <c:v>0.50292480565991304</c:v>
                      </c:pt>
                      <c:pt idx="345">
                        <c:v>0.50120671439517495</c:v>
                      </c:pt>
                      <c:pt idx="346">
                        <c:v>0.49938398495910702</c:v>
                      </c:pt>
                      <c:pt idx="347">
                        <c:v>0.49750724872493302</c:v>
                      </c:pt>
                      <c:pt idx="348">
                        <c:v>0.49568451928886498</c:v>
                      </c:pt>
                      <c:pt idx="349">
                        <c:v>0.49375377625658601</c:v>
                      </c:pt>
                      <c:pt idx="350">
                        <c:v>0.49166438825487102</c:v>
                      </c:pt>
                      <c:pt idx="351">
                        <c:v>0.48957162482827499</c:v>
                      </c:pt>
                      <c:pt idx="352">
                        <c:v>0.48748223682656</c:v>
                      </c:pt>
                      <c:pt idx="353">
                        <c:v>0.48528145980375298</c:v>
                      </c:pt>
                      <c:pt idx="354">
                        <c:v>0.48297604460961502</c:v>
                      </c:pt>
                      <c:pt idx="355">
                        <c:v>0.48061999804225403</c:v>
                      </c:pt>
                      <c:pt idx="356">
                        <c:v>0.478257200625128</c:v>
                      </c:pt>
                      <c:pt idx="357">
                        <c:v>0.47568512686534398</c:v>
                      </c:pt>
                      <c:pt idx="358">
                        <c:v>0.47311305310556001</c:v>
                      </c:pt>
                      <c:pt idx="359">
                        <c:v>0.47037895895145798</c:v>
                      </c:pt>
                      <c:pt idx="360">
                        <c:v>0.46764148937247502</c:v>
                      </c:pt>
                      <c:pt idx="361">
                        <c:v>0.46485338842026702</c:v>
                      </c:pt>
                      <c:pt idx="362">
                        <c:v>0.46185263570051899</c:v>
                      </c:pt>
                      <c:pt idx="363">
                        <c:v>0.45884850755588802</c:v>
                      </c:pt>
                      <c:pt idx="364">
                        <c:v>0.455739741239928</c:v>
                      </c:pt>
                      <c:pt idx="365">
                        <c:v>0.45263097492396798</c:v>
                      </c:pt>
                      <c:pt idx="366">
                        <c:v>0.44930618141558598</c:v>
                      </c:pt>
                      <c:pt idx="367">
                        <c:v>0.44598138790720299</c:v>
                      </c:pt>
                      <c:pt idx="368">
                        <c:v>0.44249794942938397</c:v>
                      </c:pt>
                      <c:pt idx="369">
                        <c:v>0.43895712872857801</c:v>
                      </c:pt>
                      <c:pt idx="370">
                        <c:v>0.43536567665454901</c:v>
                      </c:pt>
                      <c:pt idx="371">
                        <c:v>0.43171684235753199</c:v>
                      </c:pt>
                      <c:pt idx="372">
                        <c:v>0.428020752112172</c:v>
                      </c:pt>
                      <c:pt idx="373">
                        <c:v>0.42426727964382599</c:v>
                      </c:pt>
                      <c:pt idx="374">
                        <c:v>0.420405793579267</c:v>
                      </c:pt>
                      <c:pt idx="375">
                        <c:v>0.41649030071660298</c:v>
                      </c:pt>
                      <c:pt idx="376">
                        <c:v>0.412581558703702</c:v>
                      </c:pt>
                      <c:pt idx="377">
                        <c:v>0.40861205904293102</c:v>
                      </c:pt>
                      <c:pt idx="378">
                        <c:v>0.40458855258405602</c:v>
                      </c:pt>
                      <c:pt idx="379">
                        <c:v>0.40051441475195698</c:v>
                      </c:pt>
                      <c:pt idx="380">
                        <c:v>0.396440276919857</c:v>
                      </c:pt>
                      <c:pt idx="381">
                        <c:v>0.39230875686477101</c:v>
                      </c:pt>
                      <c:pt idx="382">
                        <c:v>0.388288625830777</c:v>
                      </c:pt>
                      <c:pt idx="383">
                        <c:v>0.38421786342355801</c:v>
                      </c:pt>
                      <c:pt idx="384">
                        <c:v>0.37997832977226098</c:v>
                      </c:pt>
                      <c:pt idx="385">
                        <c:v>0.375904191940161</c:v>
                      </c:pt>
                      <c:pt idx="386">
                        <c:v>0.371880685481285</c:v>
                      </c:pt>
                      <c:pt idx="387">
                        <c:v>0.36786055444729099</c:v>
                      </c:pt>
                      <c:pt idx="388">
                        <c:v>0.363894430211403</c:v>
                      </c:pt>
                      <c:pt idx="389">
                        <c:v>0.35992493055063202</c:v>
                      </c:pt>
                      <c:pt idx="390">
                        <c:v>0.35595880631474502</c:v>
                      </c:pt>
                      <c:pt idx="391">
                        <c:v>0.352151327048292</c:v>
                      </c:pt>
                      <c:pt idx="392">
                        <c:v>0.34834722320672101</c:v>
                      </c:pt>
                      <c:pt idx="393">
                        <c:v>0.344698388909704</c:v>
                      </c:pt>
                      <c:pt idx="394">
                        <c:v>0.34099892323946301</c:v>
                      </c:pt>
                      <c:pt idx="395">
                        <c:v>0.33740747116543401</c:v>
                      </c:pt>
                      <c:pt idx="396">
                        <c:v>0.333924032687615</c:v>
                      </c:pt>
                      <c:pt idx="397">
                        <c:v>0.33049122558302002</c:v>
                      </c:pt>
                      <c:pt idx="398">
                        <c:v>0.32716643207463703</c:v>
                      </c:pt>
                      <c:pt idx="399">
                        <c:v>0.32389564536436</c:v>
                      </c:pt>
                      <c:pt idx="400">
                        <c:v>0.32073287225029401</c:v>
                      </c:pt>
                      <c:pt idx="401">
                        <c:v>0.317620730509453</c:v>
                      </c:pt>
                      <c:pt idx="402">
                        <c:v>0.31456934641648099</c:v>
                      </c:pt>
                      <c:pt idx="403">
                        <c:v>0.31167323186806101</c:v>
                      </c:pt>
                      <c:pt idx="404">
                        <c:v>0.30877711731964302</c:v>
                      </c:pt>
                      <c:pt idx="405">
                        <c:v>0.30598901636743597</c:v>
                      </c:pt>
                      <c:pt idx="406">
                        <c:v>0.30320091541522798</c:v>
                      </c:pt>
                      <c:pt idx="407">
                        <c:v>0.30051745263434998</c:v>
                      </c:pt>
                      <c:pt idx="408">
                        <c:v>0.29794537887456601</c:v>
                      </c:pt>
                      <c:pt idx="409">
                        <c:v>0.29542731191288701</c:v>
                      </c:pt>
                      <c:pt idx="410">
                        <c:v>0.29290586952632702</c:v>
                      </c:pt>
                      <c:pt idx="411">
                        <c:v>0.290438433937872</c:v>
                      </c:pt>
                      <c:pt idx="412">
                        <c:v>0.28802838057240499</c:v>
                      </c:pt>
                      <c:pt idx="413">
                        <c:v>0.28571958995338598</c:v>
                      </c:pt>
                      <c:pt idx="414">
                        <c:v>0.28341417475924802</c:v>
                      </c:pt>
                      <c:pt idx="415">
                        <c:v>0.28110875956511</c:v>
                      </c:pt>
                      <c:pt idx="416">
                        <c:v>0.27886072659396</c:v>
                      </c:pt>
                      <c:pt idx="417">
                        <c:v>0.27660594277304601</c:v>
                      </c:pt>
                      <c:pt idx="418">
                        <c:v>0.274462547973226</c:v>
                      </c:pt>
                      <c:pt idx="419">
                        <c:v>0.272315777748524</c:v>
                      </c:pt>
                      <c:pt idx="420">
                        <c:v>0.27017238294870399</c:v>
                      </c:pt>
                      <c:pt idx="421">
                        <c:v>0.26808299494698901</c:v>
                      </c:pt>
                      <c:pt idx="422">
                        <c:v>0.26599023152039297</c:v>
                      </c:pt>
                      <c:pt idx="423">
                        <c:v>0.26400548169000698</c:v>
                      </c:pt>
                      <c:pt idx="424">
                        <c:v>0.26197010048639802</c:v>
                      </c:pt>
                      <c:pt idx="425">
                        <c:v>0.259931343857908</c:v>
                      </c:pt>
                      <c:pt idx="426">
                        <c:v>0.25794659402752301</c:v>
                      </c:pt>
                      <c:pt idx="427">
                        <c:v>0.25601922642012498</c:v>
                      </c:pt>
                      <c:pt idx="428">
                        <c:v>0.25403447658974099</c:v>
                      </c:pt>
                      <c:pt idx="429">
                        <c:v>0.252049726759356</c:v>
                      </c:pt>
                      <c:pt idx="430">
                        <c:v>0.25012235915195802</c:v>
                      </c:pt>
                      <c:pt idx="431">
                        <c:v>0.24819161611967899</c:v>
                      </c:pt>
                      <c:pt idx="432">
                        <c:v>0.246257497662518</c:v>
                      </c:pt>
                      <c:pt idx="433">
                        <c:v>0.24433013005512</c:v>
                      </c:pt>
                      <c:pt idx="434">
                        <c:v>0.242399387022841</c:v>
                      </c:pt>
                      <c:pt idx="435">
                        <c:v>0.240522650788668</c:v>
                      </c:pt>
                      <c:pt idx="436">
                        <c:v>0.23864591455449499</c:v>
                      </c:pt>
                      <c:pt idx="437">
                        <c:v>0.23671854694709701</c:v>
                      </c:pt>
                      <c:pt idx="438">
                        <c:v>0.234784428489936</c:v>
                      </c:pt>
                      <c:pt idx="439">
                        <c:v>0.23290769225576299</c:v>
                      </c:pt>
                      <c:pt idx="440">
                        <c:v>0.23098032464836499</c:v>
                      </c:pt>
                      <c:pt idx="441">
                        <c:v>0.22904958161608599</c:v>
                      </c:pt>
                      <c:pt idx="442">
                        <c:v>0.22717284538191301</c:v>
                      </c:pt>
                      <c:pt idx="443">
                        <c:v>0.22529610914773901</c:v>
                      </c:pt>
                      <c:pt idx="444">
                        <c:v>0.223368741540341</c:v>
                      </c:pt>
                      <c:pt idx="445">
                        <c:v>0.221492005306168</c:v>
                      </c:pt>
                      <c:pt idx="446">
                        <c:v>0.21955788684900701</c:v>
                      </c:pt>
                      <c:pt idx="447">
                        <c:v>0.21762714381672801</c:v>
                      </c:pt>
                      <c:pt idx="448">
                        <c:v>0.21569977620933001</c:v>
                      </c:pt>
                      <c:pt idx="449">
                        <c:v>0.21376903317705101</c:v>
                      </c:pt>
                      <c:pt idx="450">
                        <c:v>0.21183829014477101</c:v>
                      </c:pt>
                      <c:pt idx="451">
                        <c:v>0.20990754711249199</c:v>
                      </c:pt>
                      <c:pt idx="452">
                        <c:v>0.20797680408021399</c:v>
                      </c:pt>
                      <c:pt idx="453">
                        <c:v>0.20604943647281601</c:v>
                      </c:pt>
                      <c:pt idx="454">
                        <c:v>0.204226707036748</c:v>
                      </c:pt>
                      <c:pt idx="455">
                        <c:v>0.202349970802575</c:v>
                      </c:pt>
                      <c:pt idx="456">
                        <c:v>0.20036184554730799</c:v>
                      </c:pt>
                      <c:pt idx="457">
                        <c:v>0.198542491536122</c:v>
                      </c:pt>
                      <c:pt idx="458">
                        <c:v>0.19666575530194799</c:v>
                      </c:pt>
                      <c:pt idx="459">
                        <c:v>0.194731636844787</c:v>
                      </c:pt>
                      <c:pt idx="460">
                        <c:v>0.192966289631708</c:v>
                      </c:pt>
                      <c:pt idx="461">
                        <c:v>0.191140184770758</c:v>
                      </c:pt>
                      <c:pt idx="462">
                        <c:v>0.18931745533468999</c:v>
                      </c:pt>
                      <c:pt idx="463">
                        <c:v>0.187548732696729</c:v>
                      </c:pt>
                      <c:pt idx="464">
                        <c:v>0.18578001005876599</c:v>
                      </c:pt>
                      <c:pt idx="465">
                        <c:v>0.18411592559213399</c:v>
                      </c:pt>
                      <c:pt idx="466">
                        <c:v>0.182401209752277</c:v>
                      </c:pt>
                      <c:pt idx="467">
                        <c:v>0.18063248711431501</c:v>
                      </c:pt>
                      <c:pt idx="468">
                        <c:v>0.17897177807256501</c:v>
                      </c:pt>
                      <c:pt idx="469">
                        <c:v>0.17725706223270901</c:v>
                      </c:pt>
                      <c:pt idx="470">
                        <c:v>0.17570099136228801</c:v>
                      </c:pt>
                      <c:pt idx="471">
                        <c:v>0.17414829591674899</c:v>
                      </c:pt>
                      <c:pt idx="472">
                        <c:v>0.17253821824822199</c:v>
                      </c:pt>
                      <c:pt idx="473">
                        <c:v>0.17103615417590601</c:v>
                      </c:pt>
                      <c:pt idx="474">
                        <c:v>0.16953746552847301</c:v>
                      </c:pt>
                      <c:pt idx="475">
                        <c:v>0.168140039627488</c:v>
                      </c:pt>
                      <c:pt idx="476">
                        <c:v>0.16669198235327801</c:v>
                      </c:pt>
                      <c:pt idx="477">
                        <c:v>0.16529793187717501</c:v>
                      </c:pt>
                      <c:pt idx="478">
                        <c:v>0.163957888199177</c:v>
                      </c:pt>
                      <c:pt idx="479">
                        <c:v>0.16256383772307301</c:v>
                      </c:pt>
                      <c:pt idx="480">
                        <c:v>0.161277800843181</c:v>
                      </c:pt>
                      <c:pt idx="481">
                        <c:v>0.16004577076139401</c:v>
                      </c:pt>
                      <c:pt idx="482">
                        <c:v>0.15875635845662101</c:v>
                      </c:pt>
                      <c:pt idx="483">
                        <c:v>0.15762896654616401</c:v>
                      </c:pt>
                      <c:pt idx="484">
                        <c:v>0.15640031188925901</c:v>
                      </c:pt>
                      <c:pt idx="485">
                        <c:v>0.155323551352026</c:v>
                      </c:pt>
                      <c:pt idx="486">
                        <c:v>0.15414890349322699</c:v>
                      </c:pt>
                      <c:pt idx="487">
                        <c:v>0.15301813615788901</c:v>
                      </c:pt>
                      <c:pt idx="488">
                        <c:v>0.15200213326852499</c:v>
                      </c:pt>
                      <c:pt idx="489">
                        <c:v>0.15092874815617499</c:v>
                      </c:pt>
                      <c:pt idx="490">
                        <c:v>0.14990936984192799</c:v>
                      </c:pt>
                      <c:pt idx="491">
                        <c:v>0.14894737375067099</c:v>
                      </c:pt>
                      <c:pt idx="492">
                        <c:v>0.14803263360775501</c:v>
                      </c:pt>
                      <c:pt idx="493">
                        <c:v>0.14712126888972099</c:v>
                      </c:pt>
                      <c:pt idx="494">
                        <c:v>0.14610189057547601</c:v>
                      </c:pt>
                      <c:pt idx="495">
                        <c:v>0.14524453265554799</c:v>
                      </c:pt>
                      <c:pt idx="496">
                        <c:v>0.14438717473561999</c:v>
                      </c:pt>
                      <c:pt idx="497">
                        <c:v>0.14347918544246699</c:v>
                      </c:pt>
                      <c:pt idx="498">
                        <c:v>0.14262182752253899</c:v>
                      </c:pt>
                      <c:pt idx="499">
                        <c:v>0.141815100975835</c:v>
                      </c:pt>
                      <c:pt idx="500">
                        <c:v>0.140957743055907</c:v>
                      </c:pt>
                      <c:pt idx="501">
                        <c:v>0.14015439193408399</c:v>
                      </c:pt>
                      <c:pt idx="502">
                        <c:v>0.139347665387381</c:v>
                      </c:pt>
                      <c:pt idx="503">
                        <c:v>0.13854431426555899</c:v>
                      </c:pt>
                      <c:pt idx="504">
                        <c:v>0.13779159451695999</c:v>
                      </c:pt>
                      <c:pt idx="505">
                        <c:v>0.13704225019324301</c:v>
                      </c:pt>
                      <c:pt idx="506">
                        <c:v>0.13634353724275</c:v>
                      </c:pt>
                      <c:pt idx="507">
                        <c:v>0.13564819971713901</c:v>
                      </c:pt>
                      <c:pt idx="508">
                        <c:v>0.134898855393423</c:v>
                      </c:pt>
                      <c:pt idx="509">
                        <c:v>0.13420014244292899</c:v>
                      </c:pt>
                      <c:pt idx="510">
                        <c:v>0.13345079811921301</c:v>
                      </c:pt>
                      <c:pt idx="511">
                        <c:v>0.132752085168721</c:v>
                      </c:pt>
                      <c:pt idx="512">
                        <c:v>0.13205674764311001</c:v>
                      </c:pt>
                      <c:pt idx="513">
                        <c:v>0.13130402789451101</c:v>
                      </c:pt>
                      <c:pt idx="514">
                        <c:v>0.13060869036889999</c:v>
                      </c:pt>
                      <c:pt idx="515">
                        <c:v>0.129913352843289</c:v>
                      </c:pt>
                      <c:pt idx="516">
                        <c:v>0.12926864669090199</c:v>
                      </c:pt>
                      <c:pt idx="517">
                        <c:v>0.128623940538515</c:v>
                      </c:pt>
                      <c:pt idx="518">
                        <c:v>0.12792860301290401</c:v>
                      </c:pt>
                      <c:pt idx="519">
                        <c:v>0.12723326548729399</c:v>
                      </c:pt>
                      <c:pt idx="520">
                        <c:v>0.126531177111918</c:v>
                      </c:pt>
                      <c:pt idx="521">
                        <c:v>0.12583583958630701</c:v>
                      </c:pt>
                      <c:pt idx="522">
                        <c:v>0.12524514023202701</c:v>
                      </c:pt>
                      <c:pt idx="523">
                        <c:v>0.124603809504522</c:v>
                      </c:pt>
                      <c:pt idx="524">
                        <c:v>0.123908471978911</c:v>
                      </c:pt>
                      <c:pt idx="525">
                        <c:v>0.1232131344533</c:v>
                      </c:pt>
                      <c:pt idx="526">
                        <c:v>0.122511046077924</c:v>
                      </c:pt>
                      <c:pt idx="527">
                        <c:v>0.121869715350419</c:v>
                      </c:pt>
                      <c:pt idx="528">
                        <c:v>0.121174377824808</c:v>
                      </c:pt>
                      <c:pt idx="529">
                        <c:v>0.120529671672422</c:v>
                      </c:pt>
                      <c:pt idx="530">
                        <c:v>0.119888340944917</c:v>
                      </c:pt>
                      <c:pt idx="531">
                        <c:v>0.119186252569542</c:v>
                      </c:pt>
                      <c:pt idx="532">
                        <c:v>0.11854492184203599</c:v>
                      </c:pt>
                      <c:pt idx="533">
                        <c:v>0.11790021568965001</c:v>
                      </c:pt>
                      <c:pt idx="534">
                        <c:v>0.117258884962145</c:v>
                      </c:pt>
                      <c:pt idx="535">
                        <c:v>0.116668185607863</c:v>
                      </c:pt>
                      <c:pt idx="536">
                        <c:v>0.116023479455477</c:v>
                      </c:pt>
                      <c:pt idx="537">
                        <c:v>0.11538214872797101</c:v>
                      </c:pt>
                      <c:pt idx="538">
                        <c:v>0.11479144937369</c:v>
                      </c:pt>
                      <c:pt idx="539">
                        <c:v>0.11420075001940801</c:v>
                      </c:pt>
                      <c:pt idx="540">
                        <c:v>0.113559419291903</c:v>
                      </c:pt>
                      <c:pt idx="541">
                        <c:v>0.112968719937622</c:v>
                      </c:pt>
                      <c:pt idx="542">
                        <c:v>0.112324013785235</c:v>
                      </c:pt>
                      <c:pt idx="543">
                        <c:v>0.111736689855835</c:v>
                      </c:pt>
                      <c:pt idx="544">
                        <c:v>0.11114599050155501</c:v>
                      </c:pt>
                      <c:pt idx="545">
                        <c:v>0.110555291147273</c:v>
                      </c:pt>
                      <c:pt idx="546">
                        <c:v>0.109913960419768</c:v>
                      </c:pt>
                      <c:pt idx="547">
                        <c:v>0.109323261065486</c:v>
                      </c:pt>
                      <c:pt idx="548">
                        <c:v>0.108732561711205</c:v>
                      </c:pt>
                      <c:pt idx="549">
                        <c:v>0.10819924457991199</c:v>
                      </c:pt>
                      <c:pt idx="550">
                        <c:v>0.10760854522563</c:v>
                      </c:pt>
                      <c:pt idx="551">
                        <c:v>0.106963839073244</c:v>
                      </c:pt>
                      <c:pt idx="552">
                        <c:v>0.106427146517068</c:v>
                      </c:pt>
                      <c:pt idx="553">
                        <c:v>0.10583644716278599</c:v>
                      </c:pt>
                      <c:pt idx="554">
                        <c:v>0.105303130031492</c:v>
                      </c:pt>
                      <c:pt idx="555">
                        <c:v>0.104766437475317</c:v>
                      </c:pt>
                      <c:pt idx="556">
                        <c:v>0.10428375171724701</c:v>
                      </c:pt>
                      <c:pt idx="557">
                        <c:v>0.103693052362966</c:v>
                      </c:pt>
                      <c:pt idx="558">
                        <c:v>0.10315635980679</c:v>
                      </c:pt>
                      <c:pt idx="559">
                        <c:v>0.102623042675497</c:v>
                      </c:pt>
                      <c:pt idx="560">
                        <c:v>0.102032343321215</c:v>
                      </c:pt>
                      <c:pt idx="561">
                        <c:v>0.101549657563146</c:v>
                      </c:pt>
                      <c:pt idx="562">
                        <c:v>0.10106359638019401</c:v>
                      </c:pt>
                      <c:pt idx="563">
                        <c:v>0.100530279248901</c:v>
                      </c:pt>
                      <c:pt idx="564">
                        <c:v>0.100044218065949</c:v>
                      </c:pt>
                      <c:pt idx="565">
                        <c:v>9.9615539105985196E-2</c:v>
                      </c:pt>
                      <c:pt idx="566">
                        <c:v>9.9031590601466601E-2</c:v>
                      </c:pt>
                      <c:pt idx="567">
                        <c:v>9.8545529418515604E-2</c:v>
                      </c:pt>
                      <c:pt idx="568">
                        <c:v>9.8116850458550897E-2</c:v>
                      </c:pt>
                      <c:pt idx="569">
                        <c:v>9.7634164700481404E-2</c:v>
                      </c:pt>
                      <c:pt idx="570">
                        <c:v>9.7097472144305905E-2</c:v>
                      </c:pt>
                      <c:pt idx="571">
                        <c:v>9.6614786386236301E-2</c:v>
                      </c:pt>
                      <c:pt idx="572">
                        <c:v>9.6135476053048299E-2</c:v>
                      </c:pt>
                      <c:pt idx="573">
                        <c:v>9.5649414870096205E-2</c:v>
                      </c:pt>
                      <c:pt idx="574">
                        <c:v>9.5220735910132706E-2</c:v>
                      </c:pt>
                      <c:pt idx="575">
                        <c:v>9.4792056950167999E-2</c:v>
                      </c:pt>
                      <c:pt idx="576">
                        <c:v>9.4309371192098507E-2</c:v>
                      </c:pt>
                      <c:pt idx="577">
                        <c:v>9.3880692232134993E-2</c:v>
                      </c:pt>
                      <c:pt idx="578">
                        <c:v>9.3343999675959494E-2</c:v>
                      </c:pt>
                      <c:pt idx="579">
                        <c:v>9.2861313917888696E-2</c:v>
                      </c:pt>
                      <c:pt idx="580">
                        <c:v>9.2432634957925294E-2</c:v>
                      </c:pt>
                      <c:pt idx="581">
                        <c:v>9.2111969594172796E-2</c:v>
                      </c:pt>
                      <c:pt idx="582">
                        <c:v>9.1575277037997296E-2</c:v>
                      </c:pt>
                      <c:pt idx="583">
                        <c:v>9.1200604876138694E-2</c:v>
                      </c:pt>
                      <c:pt idx="584">
                        <c:v>9.0771925916174001E-2</c:v>
                      </c:pt>
                      <c:pt idx="585">
                        <c:v>9.0343246956210502E-2</c:v>
                      </c:pt>
                      <c:pt idx="586">
                        <c:v>8.9968574794351899E-2</c:v>
                      </c:pt>
                      <c:pt idx="587">
                        <c:v>8.9536520409505896E-2</c:v>
                      </c:pt>
                      <c:pt idx="588">
                        <c:v>8.9057210076317797E-2</c:v>
                      </c:pt>
                      <c:pt idx="589">
                        <c:v>8.85711488933668E-2</c:v>
                      </c:pt>
                      <c:pt idx="590">
                        <c:v>8.8199852156389702E-2</c:v>
                      </c:pt>
                      <c:pt idx="591">
                        <c:v>8.7821804569649706E-2</c:v>
                      </c:pt>
                      <c:pt idx="592">
                        <c:v>8.7393125609686206E-2</c:v>
                      </c:pt>
                      <c:pt idx="593">
                        <c:v>8.7018453447827701E-2</c:v>
                      </c:pt>
                      <c:pt idx="594">
                        <c:v>8.6643781285969002E-2</c:v>
                      </c:pt>
                      <c:pt idx="595">
                        <c:v>8.6265733699228894E-2</c:v>
                      </c:pt>
                      <c:pt idx="596">
                        <c:v>8.5894436962251894E-2</c:v>
                      </c:pt>
                      <c:pt idx="597">
                        <c:v>8.5465758002288506E-2</c:v>
                      </c:pt>
                      <c:pt idx="598">
                        <c:v>8.5141717213654503E-2</c:v>
                      </c:pt>
                      <c:pt idx="599">
                        <c:v>8.4817676425019195E-2</c:v>
                      </c:pt>
                      <c:pt idx="600">
                        <c:v>8.4388997465055807E-2</c:v>
                      </c:pt>
                      <c:pt idx="601">
                        <c:v>8.4017700728078695E-2</c:v>
                      </c:pt>
                      <c:pt idx="602">
                        <c:v>8.3643028566220204E-2</c:v>
                      </c:pt>
                      <c:pt idx="603">
                        <c:v>8.32109741813752E-2</c:v>
                      </c:pt>
                      <c:pt idx="604">
                        <c:v>8.2940940190846094E-2</c:v>
                      </c:pt>
                      <c:pt idx="605">
                        <c:v>8.2512261230882594E-2</c:v>
                      </c:pt>
                      <c:pt idx="606">
                        <c:v>8.2140964493905497E-2</c:v>
                      </c:pt>
                      <c:pt idx="607">
                        <c:v>8.1870930503376502E-2</c:v>
                      </c:pt>
                      <c:pt idx="608">
                        <c:v>8.1496258341519107E-2</c:v>
                      </c:pt>
                      <c:pt idx="609">
                        <c:v>8.1175592977766595E-2</c:v>
                      </c:pt>
                      <c:pt idx="610">
                        <c:v>8.0851552189131301E-2</c:v>
                      </c:pt>
                      <c:pt idx="611">
                        <c:v>8.0530886825378803E-2</c:v>
                      </c:pt>
                      <c:pt idx="612">
                        <c:v>8.0156214663520201E-2</c:v>
                      </c:pt>
                      <c:pt idx="613">
                        <c:v>7.9835549299767702E-2</c:v>
                      </c:pt>
                      <c:pt idx="614">
                        <c:v>7.9511508511133797E-2</c:v>
                      </c:pt>
                      <c:pt idx="615">
                        <c:v>7.9190843147381201E-2</c:v>
                      </c:pt>
                      <c:pt idx="616">
                        <c:v>7.8870177783628703E-2</c:v>
                      </c:pt>
                      <c:pt idx="617">
                        <c:v>7.8546136994993507E-2</c:v>
                      </c:pt>
                      <c:pt idx="618">
                        <c:v>7.8225471631240898E-2</c:v>
                      </c:pt>
                      <c:pt idx="619">
                        <c:v>7.7901430842607006E-2</c:v>
                      </c:pt>
                      <c:pt idx="620">
                        <c:v>7.7584140903735999E-2</c:v>
                      </c:pt>
                      <c:pt idx="621">
                        <c:v>7.7317482338089605E-2</c:v>
                      </c:pt>
                      <c:pt idx="622">
                        <c:v>7.6993441549454297E-2</c:v>
                      </c:pt>
                      <c:pt idx="623">
                        <c:v>7.6726782983807904E-2</c:v>
                      </c:pt>
                      <c:pt idx="624">
                        <c:v>7.6402742195173901E-2</c:v>
                      </c:pt>
                      <c:pt idx="625">
                        <c:v>7.6082076831421305E-2</c:v>
                      </c:pt>
                      <c:pt idx="626">
                        <c:v>7.5758036042786206E-2</c:v>
                      </c:pt>
                      <c:pt idx="627">
                        <c:v>7.5491377477139701E-2</c:v>
                      </c:pt>
                      <c:pt idx="628">
                        <c:v>7.5278725709598093E-2</c:v>
                      </c:pt>
                      <c:pt idx="629">
                        <c:v>7.4954684920964104E-2</c:v>
                      </c:pt>
                      <c:pt idx="630">
                        <c:v>7.4688026355317697E-2</c:v>
                      </c:pt>
                      <c:pt idx="631">
                        <c:v>7.4309978768577603E-2</c:v>
                      </c:pt>
                      <c:pt idx="632">
                        <c:v>7.4043320202930002E-2</c:v>
                      </c:pt>
                      <c:pt idx="633">
                        <c:v>7.3776661637283594E-2</c:v>
                      </c:pt>
                      <c:pt idx="634">
                        <c:v>7.3506627646754405E-2</c:v>
                      </c:pt>
                      <c:pt idx="635">
                        <c:v>7.3185962283001907E-2</c:v>
                      </c:pt>
                      <c:pt idx="636">
                        <c:v>7.2861921494367904E-2</c:v>
                      </c:pt>
                      <c:pt idx="637">
                        <c:v>7.2544631555496897E-2</c:v>
                      </c:pt>
                      <c:pt idx="638">
                        <c:v>7.22712221400863E-2</c:v>
                      </c:pt>
                      <c:pt idx="639">
                        <c:v>7.2004563574439906E-2</c:v>
                      </c:pt>
                      <c:pt idx="640">
                        <c:v>7.1791911806898298E-2</c:v>
                      </c:pt>
                      <c:pt idx="641">
                        <c:v>7.1525253241251793E-2</c:v>
                      </c:pt>
                      <c:pt idx="642">
                        <c:v>7.1255219250722701E-2</c:v>
                      </c:pt>
                      <c:pt idx="643">
                        <c:v>7.0985185260194705E-2</c:v>
                      </c:pt>
                      <c:pt idx="644">
                        <c:v>7.0718526694546993E-2</c:v>
                      </c:pt>
                      <c:pt idx="645">
                        <c:v>7.0451868128900599E-2</c:v>
                      </c:pt>
                      <c:pt idx="646">
                        <c:v>7.0239216361359005E-2</c:v>
                      </c:pt>
                      <c:pt idx="647">
                        <c:v>6.9965806945949699E-2</c:v>
                      </c:pt>
                      <c:pt idx="648">
                        <c:v>6.9699148380302001E-2</c:v>
                      </c:pt>
                      <c:pt idx="649">
                        <c:v>6.9432489814655607E-2</c:v>
                      </c:pt>
                      <c:pt idx="650">
                        <c:v>6.9108449026021507E-2</c:v>
                      </c:pt>
                      <c:pt idx="651">
                        <c:v>6.8841790460373906E-2</c:v>
                      </c:pt>
                      <c:pt idx="652">
                        <c:v>6.8521125096621296E-2</c:v>
                      </c:pt>
                      <c:pt idx="653">
                        <c:v>6.8251091106092301E-2</c:v>
                      </c:pt>
                      <c:pt idx="654">
                        <c:v>6.8092446136656798E-2</c:v>
                      </c:pt>
                      <c:pt idx="655">
                        <c:v>6.7822412146128802E-2</c:v>
                      </c:pt>
                      <c:pt idx="656">
                        <c:v>6.7501746782376304E-2</c:v>
                      </c:pt>
                      <c:pt idx="657">
                        <c:v>6.7231712791847101E-2</c:v>
                      </c:pt>
                      <c:pt idx="658">
                        <c:v>6.6965054226200693E-2</c:v>
                      </c:pt>
                      <c:pt idx="659">
                        <c:v>6.6803033831883699E-2</c:v>
                      </c:pt>
                      <c:pt idx="660">
                        <c:v>6.6485743893012705E-2</c:v>
                      </c:pt>
                      <c:pt idx="661">
                        <c:v>6.6215709902483502E-2</c:v>
                      </c:pt>
                      <c:pt idx="662">
                        <c:v>6.5945675911955701E-2</c:v>
                      </c:pt>
                      <c:pt idx="663">
                        <c:v>6.5625010548203105E-2</c:v>
                      </c:pt>
                      <c:pt idx="664">
                        <c:v>6.5408983355780104E-2</c:v>
                      </c:pt>
                      <c:pt idx="665">
                        <c:v>6.5142324790132405E-2</c:v>
                      </c:pt>
                      <c:pt idx="666">
                        <c:v>6.4821659426379893E-2</c:v>
                      </c:pt>
                      <c:pt idx="667">
                        <c:v>6.4551625435851898E-2</c:v>
                      </c:pt>
                      <c:pt idx="668">
                        <c:v>6.4284966870204199E-2</c:v>
                      </c:pt>
                      <c:pt idx="669">
                        <c:v>6.4068939677781295E-2</c:v>
                      </c:pt>
                      <c:pt idx="670">
                        <c:v>6.3856287910240894E-2</c:v>
                      </c:pt>
                      <c:pt idx="671">
                        <c:v>6.3640260717817795E-2</c:v>
                      </c:pt>
                      <c:pt idx="672">
                        <c:v>6.3427608950276201E-2</c:v>
                      </c:pt>
                      <c:pt idx="673">
                        <c:v>6.3160950384629794E-2</c:v>
                      </c:pt>
                      <c:pt idx="674">
                        <c:v>6.2836909595995805E-2</c:v>
                      </c:pt>
                      <c:pt idx="675">
                        <c:v>6.2570251030348106E-2</c:v>
                      </c:pt>
                      <c:pt idx="676">
                        <c:v>6.2303592464701602E-2</c:v>
                      </c:pt>
                      <c:pt idx="677">
                        <c:v>6.1979551676067599E-2</c:v>
                      </c:pt>
                      <c:pt idx="678">
                        <c:v>6.1766899908526102E-2</c:v>
                      </c:pt>
                      <c:pt idx="679">
                        <c:v>6.1550872716103003E-2</c:v>
                      </c:pt>
                      <c:pt idx="680">
                        <c:v>6.1338220948561499E-2</c:v>
                      </c:pt>
                      <c:pt idx="681">
                        <c:v>6.1068186958033503E-2</c:v>
                      </c:pt>
                      <c:pt idx="682">
                        <c:v>6.0798152967504397E-2</c:v>
                      </c:pt>
                      <c:pt idx="683">
                        <c:v>6.0585501199962803E-2</c:v>
                      </c:pt>
                      <c:pt idx="684">
                        <c:v>6.0369474007540898E-2</c:v>
                      </c:pt>
                      <c:pt idx="685">
                        <c:v>6.0102815441893297E-2</c:v>
                      </c:pt>
                      <c:pt idx="686">
                        <c:v>5.9890163674352799E-2</c:v>
                      </c:pt>
                      <c:pt idx="687">
                        <c:v>5.95121160876129E-2</c:v>
                      </c:pt>
                      <c:pt idx="688">
                        <c:v>5.9245457521965202E-2</c:v>
                      </c:pt>
                      <c:pt idx="689">
                        <c:v>5.8978798956318801E-2</c:v>
                      </c:pt>
                      <c:pt idx="690">
                        <c:v>5.8816778562001702E-2</c:v>
                      </c:pt>
                      <c:pt idx="691">
                        <c:v>5.8604126794460101E-2</c:v>
                      </c:pt>
                      <c:pt idx="692">
                        <c:v>5.83880996020371E-2</c:v>
                      </c:pt>
                      <c:pt idx="693">
                        <c:v>5.8121441036390602E-2</c:v>
                      </c:pt>
                      <c:pt idx="694">
                        <c:v>5.7902038419086102E-2</c:v>
                      </c:pt>
                      <c:pt idx="695">
                        <c:v>5.7635379853438501E-2</c:v>
                      </c:pt>
                      <c:pt idx="696">
                        <c:v>5.7368721287792003E-2</c:v>
                      </c:pt>
                      <c:pt idx="697">
                        <c:v>5.7102062722145602E-2</c:v>
                      </c:pt>
                      <c:pt idx="698">
                        <c:v>5.6886035529722503E-2</c:v>
                      </c:pt>
                      <c:pt idx="699">
                        <c:v>5.66160015391933E-2</c:v>
                      </c:pt>
                      <c:pt idx="700">
                        <c:v>5.63493429735469E-2</c:v>
                      </c:pt>
                      <c:pt idx="701">
                        <c:v>5.6136691206005403E-2</c:v>
                      </c:pt>
                      <c:pt idx="702">
                        <c:v>5.5920664013582297E-2</c:v>
                      </c:pt>
                      <c:pt idx="703">
                        <c:v>5.5654005447935903E-2</c:v>
                      </c:pt>
                      <c:pt idx="704">
                        <c:v>5.53839714574067E-2</c:v>
                      </c:pt>
                      <c:pt idx="705">
                        <c:v>5.5167944264983601E-2</c:v>
                      </c:pt>
                      <c:pt idx="706">
                        <c:v>5.5012674720430803E-2</c:v>
                      </c:pt>
                      <c:pt idx="707">
                        <c:v>5.4850654326112601E-2</c:v>
                      </c:pt>
                      <c:pt idx="708">
                        <c:v>5.4526613537478598E-2</c:v>
                      </c:pt>
                      <c:pt idx="709">
                        <c:v>5.42599549718321E-2</c:v>
                      </c:pt>
                      <c:pt idx="710">
                        <c:v>5.4043927779409098E-2</c:v>
                      </c:pt>
                      <c:pt idx="711">
                        <c:v>5.3831276011867497E-2</c:v>
                      </c:pt>
                      <c:pt idx="712">
                        <c:v>5.3615248819444503E-2</c:v>
                      </c:pt>
                      <c:pt idx="713">
                        <c:v>5.3348590253797998E-2</c:v>
                      </c:pt>
                      <c:pt idx="714">
                        <c:v>5.3135938486256397E-2</c:v>
                      </c:pt>
                      <c:pt idx="715">
                        <c:v>5.2919911293833298E-2</c:v>
                      </c:pt>
                      <c:pt idx="716">
                        <c:v>5.2649877303305399E-2</c:v>
                      </c:pt>
                      <c:pt idx="717">
                        <c:v>5.2329211939552901E-2</c:v>
                      </c:pt>
                      <c:pt idx="718">
                        <c:v>5.2167191545235997E-2</c:v>
                      </c:pt>
                      <c:pt idx="719">
                        <c:v>5.2005171150919002E-2</c:v>
                      </c:pt>
                      <c:pt idx="720">
                        <c:v>5.1900532979588299E-2</c:v>
                      </c:pt>
                      <c:pt idx="721">
                        <c:v>5.1687881212047898E-2</c:v>
                      </c:pt>
                      <c:pt idx="722">
                        <c:v>5.1525860817729703E-2</c:v>
                      </c:pt>
                      <c:pt idx="723">
                        <c:v>5.12018200290957E-2</c:v>
                      </c:pt>
                      <c:pt idx="724">
                        <c:v>5.0935161463449202E-2</c:v>
                      </c:pt>
                      <c:pt idx="725">
                        <c:v>5.0773141069132201E-2</c:v>
                      </c:pt>
                      <c:pt idx="726">
                        <c:v>5.0506482503484502E-2</c:v>
                      </c:pt>
                      <c:pt idx="727">
                        <c:v>5.0290455311061598E-2</c:v>
                      </c:pt>
                      <c:pt idx="728">
                        <c:v>5.00237967454151E-2</c:v>
                      </c:pt>
                      <c:pt idx="729">
                        <c:v>4.9811144977873499E-2</c:v>
                      </c:pt>
                      <c:pt idx="730">
                        <c:v>4.9537735562464102E-2</c:v>
                      </c:pt>
                      <c:pt idx="731">
                        <c:v>4.9382466017910097E-2</c:v>
                      </c:pt>
                      <c:pt idx="732">
                        <c:v>4.9166438825486998E-2</c:v>
                      </c:pt>
                      <c:pt idx="733">
                        <c:v>4.8896404834957802E-2</c:v>
                      </c:pt>
                      <c:pt idx="734">
                        <c:v>4.8737759865522298E-2</c:v>
                      </c:pt>
                      <c:pt idx="735">
                        <c:v>4.8363087703664903E-2</c:v>
                      </c:pt>
                      <c:pt idx="736">
                        <c:v>4.8201067309347902E-2</c:v>
                      </c:pt>
                      <c:pt idx="737">
                        <c:v>4.79850401169249E-2</c:v>
                      </c:pt>
                      <c:pt idx="738">
                        <c:v>4.7877026520712802E-2</c:v>
                      </c:pt>
                      <c:pt idx="739">
                        <c:v>4.7505729783736898E-2</c:v>
                      </c:pt>
                      <c:pt idx="740">
                        <c:v>4.7289702591313799E-2</c:v>
                      </c:pt>
                      <c:pt idx="741">
                        <c:v>4.7181688995101702E-2</c:v>
                      </c:pt>
                      <c:pt idx="742">
                        <c:v>4.6915030429455197E-2</c:v>
                      </c:pt>
                      <c:pt idx="743">
                        <c:v>4.6648371863808803E-2</c:v>
                      </c:pt>
                      <c:pt idx="744">
                        <c:v>4.6486351469490497E-2</c:v>
                      </c:pt>
                      <c:pt idx="745">
                        <c:v>4.63243310751736E-2</c:v>
                      </c:pt>
                      <c:pt idx="746">
                        <c:v>4.6108303882750501E-2</c:v>
                      </c:pt>
                      <c:pt idx="747">
                        <c:v>4.5895652115210198E-2</c:v>
                      </c:pt>
                      <c:pt idx="748">
                        <c:v>4.5679624922787099E-2</c:v>
                      </c:pt>
                      <c:pt idx="749">
                        <c:v>4.5466973155245498E-2</c:v>
                      </c:pt>
                      <c:pt idx="750">
                        <c:v>4.5142932366611502E-2</c:v>
                      </c:pt>
                      <c:pt idx="751">
                        <c:v>4.4984287397175998E-2</c:v>
                      </c:pt>
                      <c:pt idx="752">
                        <c:v>4.4771635629634397E-2</c:v>
                      </c:pt>
                      <c:pt idx="753">
                        <c:v>4.4609615235317403E-2</c:v>
                      </c:pt>
                      <c:pt idx="754">
                        <c:v>4.43395812447894E-2</c:v>
                      </c:pt>
                      <c:pt idx="755">
                        <c:v>4.4123554052366502E-2</c:v>
                      </c:pt>
                      <c:pt idx="756">
                        <c:v>4.3910902284824901E-2</c:v>
                      </c:pt>
                      <c:pt idx="757">
                        <c:v>4.3640868294296899E-2</c:v>
                      </c:pt>
                      <c:pt idx="758">
                        <c:v>4.3374209728649298E-2</c:v>
                      </c:pt>
                      <c:pt idx="759">
                        <c:v>4.3161557961107697E-2</c:v>
                      </c:pt>
                      <c:pt idx="760">
                        <c:v>4.2945530768685798E-2</c:v>
                      </c:pt>
                      <c:pt idx="761">
                        <c:v>4.2732879001144197E-2</c:v>
                      </c:pt>
                      <c:pt idx="762">
                        <c:v>4.2462845010615202E-2</c:v>
                      </c:pt>
                      <c:pt idx="763">
                        <c:v>4.2304200041179602E-2</c:v>
                      </c:pt>
                      <c:pt idx="764">
                        <c:v>4.2034166050651703E-2</c:v>
                      </c:pt>
                      <c:pt idx="765">
                        <c:v>4.1818138858228597E-2</c:v>
                      </c:pt>
                      <c:pt idx="766">
                        <c:v>4.1605487090687003E-2</c:v>
                      </c:pt>
                      <c:pt idx="767">
                        <c:v>4.1335453100159097E-2</c:v>
                      </c:pt>
                      <c:pt idx="768">
                        <c:v>4.1122801332617497E-2</c:v>
                      </c:pt>
                      <c:pt idx="769">
                        <c:v>4.0906774140194398E-2</c:v>
                      </c:pt>
                      <c:pt idx="770">
                        <c:v>4.0694122372653997E-2</c:v>
                      </c:pt>
                      <c:pt idx="771">
                        <c:v>4.0478095180230898E-2</c:v>
                      </c:pt>
                      <c:pt idx="772">
                        <c:v>4.0211436614583401E-2</c:v>
                      </c:pt>
                      <c:pt idx="773">
                        <c:v>4.01034230183724E-2</c:v>
                      </c:pt>
                      <c:pt idx="774">
                        <c:v>3.9890771250830799E-2</c:v>
                      </c:pt>
                      <c:pt idx="775">
                        <c:v>3.9570105887078301E-2</c:v>
                      </c:pt>
                      <c:pt idx="776">
                        <c:v>3.9300071896550402E-2</c:v>
                      </c:pt>
                      <c:pt idx="777">
                        <c:v>3.9084044704127303E-2</c:v>
                      </c:pt>
                      <c:pt idx="778">
                        <c:v>3.8871392936585702E-2</c:v>
                      </c:pt>
                      <c:pt idx="779">
                        <c:v>3.8655365744162701E-2</c:v>
                      </c:pt>
                      <c:pt idx="780">
                        <c:v>3.8334700380410203E-2</c:v>
                      </c:pt>
                      <c:pt idx="781">
                        <c:v>3.8064666389882297E-2</c:v>
                      </c:pt>
                      <c:pt idx="782">
                        <c:v>3.7798007824234599E-2</c:v>
                      </c:pt>
                      <c:pt idx="783">
                        <c:v>3.7585356056692998E-2</c:v>
                      </c:pt>
                      <c:pt idx="784">
                        <c:v>3.7423335662376003E-2</c:v>
                      </c:pt>
                      <c:pt idx="785">
                        <c:v>3.7156677096729498E-2</c:v>
                      </c:pt>
                      <c:pt idx="786">
                        <c:v>3.6832636308095502E-2</c:v>
                      </c:pt>
                      <c:pt idx="787">
                        <c:v>3.6616609115672501E-2</c:v>
                      </c:pt>
                      <c:pt idx="788">
                        <c:v>3.63499505500249E-2</c:v>
                      </c:pt>
                      <c:pt idx="789">
                        <c:v>3.6137298782484499E-2</c:v>
                      </c:pt>
                      <c:pt idx="790">
                        <c:v>3.59212715900614E-2</c:v>
                      </c:pt>
                      <c:pt idx="791">
                        <c:v>3.5546599428202798E-2</c:v>
                      </c:pt>
                      <c:pt idx="792">
                        <c:v>3.5330572235779699E-2</c:v>
                      </c:pt>
                      <c:pt idx="793">
                        <c:v>3.5063913670133298E-2</c:v>
                      </c:pt>
                      <c:pt idx="794">
                        <c:v>3.4851261902591697E-2</c:v>
                      </c:pt>
                      <c:pt idx="795">
                        <c:v>3.4635234710168702E-2</c:v>
                      </c:pt>
                      <c:pt idx="796">
                        <c:v>3.4527221113957798E-2</c:v>
                      </c:pt>
                      <c:pt idx="797">
                        <c:v>3.4152548952099203E-2</c:v>
                      </c:pt>
                      <c:pt idx="798">
                        <c:v>3.3831883588346698E-2</c:v>
                      </c:pt>
                      <c:pt idx="799">
                        <c:v>3.3615856395923599E-2</c:v>
                      </c:pt>
                      <c:pt idx="800">
                        <c:v>3.3349197830277101E-2</c:v>
                      </c:pt>
                      <c:pt idx="801">
                        <c:v>3.3025157041641898E-2</c:v>
                      </c:pt>
                      <c:pt idx="802">
                        <c:v>3.27584984759954E-2</c:v>
                      </c:pt>
                      <c:pt idx="803">
                        <c:v>3.2545846708454E-2</c:v>
                      </c:pt>
                      <c:pt idx="804">
                        <c:v>3.2275812717925997E-2</c:v>
                      </c:pt>
                      <c:pt idx="805">
                        <c:v>3.2063160950384403E-2</c:v>
                      </c:pt>
                      <c:pt idx="806">
                        <c:v>3.1793126959856498E-2</c:v>
                      </c:pt>
                      <c:pt idx="807">
                        <c:v>3.1526468394208799E-2</c:v>
                      </c:pt>
                      <c:pt idx="808">
                        <c:v>3.1259809828562399E-2</c:v>
                      </c:pt>
                      <c:pt idx="809">
                        <c:v>3.0935769039927102E-2</c:v>
                      </c:pt>
                      <c:pt idx="810">
                        <c:v>3.07197418475052E-2</c:v>
                      </c:pt>
                      <c:pt idx="811">
                        <c:v>3.04024519086342E-2</c:v>
                      </c:pt>
                      <c:pt idx="812">
                        <c:v>3.01290424932237E-2</c:v>
                      </c:pt>
                      <c:pt idx="813">
                        <c:v>2.9862383927577198E-2</c:v>
                      </c:pt>
                      <c:pt idx="814">
                        <c:v>2.9649732160035601E-2</c:v>
                      </c:pt>
                      <c:pt idx="815">
                        <c:v>2.9383073594388E-2</c:v>
                      </c:pt>
                      <c:pt idx="816">
                        <c:v>2.9059032805754E-2</c:v>
                      </c:pt>
                      <c:pt idx="817">
                        <c:v>2.8843005613330999E-2</c:v>
                      </c:pt>
                      <c:pt idx="818">
                        <c:v>2.8525715674459901E-2</c:v>
                      </c:pt>
                      <c:pt idx="819">
                        <c:v>2.83096884820381E-2</c:v>
                      </c:pt>
                      <c:pt idx="820">
                        <c:v>2.80396544915089E-2</c:v>
                      </c:pt>
                      <c:pt idx="821">
                        <c:v>2.7718989127756399E-2</c:v>
                      </c:pt>
                      <c:pt idx="822">
                        <c:v>2.74523305621087E-2</c:v>
                      </c:pt>
                      <c:pt idx="823">
                        <c:v>2.7182296571580802E-2</c:v>
                      </c:pt>
                      <c:pt idx="824">
                        <c:v>2.69156380059343E-2</c:v>
                      </c:pt>
                      <c:pt idx="825">
                        <c:v>2.6648979440286699E-2</c:v>
                      </c:pt>
                      <c:pt idx="826">
                        <c:v>2.6432952247863701E-2</c:v>
                      </c:pt>
                      <c:pt idx="827">
                        <c:v>2.6108911459229701E-2</c:v>
                      </c:pt>
                      <c:pt idx="828">
                        <c:v>2.5791621520358601E-2</c:v>
                      </c:pt>
                      <c:pt idx="829">
                        <c:v>2.5575594327935498E-2</c:v>
                      </c:pt>
                      <c:pt idx="830">
                        <c:v>2.5356191710630999E-2</c:v>
                      </c:pt>
                      <c:pt idx="831">
                        <c:v>2.5089533144984501E-2</c:v>
                      </c:pt>
                      <c:pt idx="832">
                        <c:v>2.4772243206113501E-2</c:v>
                      </c:pt>
                      <c:pt idx="833">
                        <c:v>2.4610222811796499E-2</c:v>
                      </c:pt>
                      <c:pt idx="834">
                        <c:v>2.4394195619373501E-2</c:v>
                      </c:pt>
                      <c:pt idx="835">
                        <c:v>2.4019523457514898E-2</c:v>
                      </c:pt>
                      <c:pt idx="836">
                        <c:v>2.3752864891868401E-2</c:v>
                      </c:pt>
                      <c:pt idx="837">
                        <c:v>2.3482830901339301E-2</c:v>
                      </c:pt>
                      <c:pt idx="838">
                        <c:v>2.3266803708916199E-2</c:v>
                      </c:pt>
                      <c:pt idx="839">
                        <c:v>2.2946138345163701E-2</c:v>
                      </c:pt>
                      <c:pt idx="840">
                        <c:v>2.26794797795172E-2</c:v>
                      </c:pt>
                      <c:pt idx="841">
                        <c:v>2.2355438990883301E-2</c:v>
                      </c:pt>
                      <c:pt idx="842">
                        <c:v>2.20887804252357E-2</c:v>
                      </c:pt>
                      <c:pt idx="843">
                        <c:v>2.1822121859589198E-2</c:v>
                      </c:pt>
                      <c:pt idx="844">
                        <c:v>2.1552087869059999E-2</c:v>
                      </c:pt>
                      <c:pt idx="845">
                        <c:v>2.1336060676637E-2</c:v>
                      </c:pt>
                      <c:pt idx="846">
                        <c:v>2.1069402110990499E-2</c:v>
                      </c:pt>
                      <c:pt idx="847">
                        <c:v>2.0748736747238001E-2</c:v>
                      </c:pt>
                      <c:pt idx="848">
                        <c:v>2.0478702756708898E-2</c:v>
                      </c:pt>
                      <c:pt idx="849">
                        <c:v>2.0212044191062501E-2</c:v>
                      </c:pt>
                      <c:pt idx="850">
                        <c:v>1.9945385625416E-2</c:v>
                      </c:pt>
                      <c:pt idx="851">
                        <c:v>1.96213448367808E-2</c:v>
                      </c:pt>
                      <c:pt idx="852">
                        <c:v>1.9354686271134298E-2</c:v>
                      </c:pt>
                      <c:pt idx="853">
                        <c:v>1.90846522806053E-2</c:v>
                      </c:pt>
                      <c:pt idx="854">
                        <c:v>1.8817993714958799E-2</c:v>
                      </c:pt>
                      <c:pt idx="855">
                        <c:v>1.8497328351206301E-2</c:v>
                      </c:pt>
                      <c:pt idx="856">
                        <c:v>1.8227294360677201E-2</c:v>
                      </c:pt>
                      <c:pt idx="857">
                        <c:v>1.79606357950307E-2</c:v>
                      </c:pt>
                      <c:pt idx="858">
                        <c:v>1.7693977229382998E-2</c:v>
                      </c:pt>
                      <c:pt idx="859">
                        <c:v>1.74239432388551E-2</c:v>
                      </c:pt>
                      <c:pt idx="860">
                        <c:v>1.7157284673207401E-2</c:v>
                      </c:pt>
                      <c:pt idx="861">
                        <c:v>1.68872506826796E-2</c:v>
                      </c:pt>
                      <c:pt idx="862">
                        <c:v>1.6566585318927102E-2</c:v>
                      </c:pt>
                      <c:pt idx="863">
                        <c:v>1.6296551328397899E-2</c:v>
                      </c:pt>
                      <c:pt idx="864">
                        <c:v>1.5979261389526898E-2</c:v>
                      </c:pt>
                      <c:pt idx="865">
                        <c:v>1.5709227398998899E-2</c:v>
                      </c:pt>
                      <c:pt idx="866">
                        <c:v>1.5388562035246399E-2</c:v>
                      </c:pt>
                      <c:pt idx="867">
                        <c:v>1.51185280447173E-2</c:v>
                      </c:pt>
                      <c:pt idx="868">
                        <c:v>1.47978626809648E-2</c:v>
                      </c:pt>
                      <c:pt idx="869">
                        <c:v>1.45312041153184E-2</c:v>
                      </c:pt>
                      <c:pt idx="870">
                        <c:v>1.42611701247892E-2</c:v>
                      </c:pt>
                      <c:pt idx="871">
                        <c:v>1.39405047610367E-2</c:v>
                      </c:pt>
                      <c:pt idx="872">
                        <c:v>1.3616463972402701E-2</c:v>
                      </c:pt>
                      <c:pt idx="873">
                        <c:v>1.34038122048611E-2</c:v>
                      </c:pt>
                      <c:pt idx="874">
                        <c:v>1.30831468411086E-2</c:v>
                      </c:pt>
                      <c:pt idx="875">
                        <c:v>1.2813112850579501E-2</c:v>
                      </c:pt>
                      <c:pt idx="876">
                        <c:v>1.25464542849331E-2</c:v>
                      </c:pt>
                      <c:pt idx="877">
                        <c:v>1.22764202944039E-2</c:v>
                      </c:pt>
                      <c:pt idx="878">
                        <c:v>1.2006386303876E-2</c:v>
                      </c:pt>
                      <c:pt idx="879">
                        <c:v>1.1689096365004901E-2</c:v>
                      </c:pt>
                      <c:pt idx="880">
                        <c:v>1.14190623744758E-2</c:v>
                      </c:pt>
                      <c:pt idx="881">
                        <c:v>1.10983970107232E-2</c:v>
                      </c:pt>
                      <c:pt idx="882">
                        <c:v>1.07777316469708E-2</c:v>
                      </c:pt>
                      <c:pt idx="883">
                        <c:v>1.05076976564429E-2</c:v>
                      </c:pt>
                      <c:pt idx="884">
                        <c:v>1.02410390907952E-2</c:v>
                      </c:pt>
                      <c:pt idx="885">
                        <c:v>9.91699830216119E-3</c:v>
                      </c:pt>
                      <c:pt idx="886">
                        <c:v>9.5963329384086693E-3</c:v>
                      </c:pt>
                      <c:pt idx="887">
                        <c:v>9.3296743727610005E-3</c:v>
                      </c:pt>
                      <c:pt idx="888">
                        <c:v>9.0056335841270999E-3</c:v>
                      </c:pt>
                      <c:pt idx="889">
                        <c:v>8.7389750184806402E-3</c:v>
                      </c:pt>
                      <c:pt idx="890">
                        <c:v>8.3643028566220395E-3</c:v>
                      </c:pt>
                      <c:pt idx="891">
                        <c:v>8.1482756641989493E-3</c:v>
                      </c:pt>
                      <c:pt idx="892">
                        <c:v>7.8816170985525104E-3</c:v>
                      </c:pt>
                      <c:pt idx="893">
                        <c:v>7.6115831080233497E-3</c:v>
                      </c:pt>
                      <c:pt idx="894">
                        <c:v>7.2402863710462296E-3</c:v>
                      </c:pt>
                      <c:pt idx="895">
                        <c:v>6.9668769556369102E-3</c:v>
                      </c:pt>
                      <c:pt idx="896">
                        <c:v>6.7002183899892397E-3</c:v>
                      </c:pt>
                      <c:pt idx="897">
                        <c:v>6.1635258338136297E-3</c:v>
                      </c:pt>
                      <c:pt idx="898">
                        <c:v>5.7348468738501798E-3</c:v>
                      </c:pt>
                      <c:pt idx="899">
                        <c:v>5.4681883082024997E-3</c:v>
                      </c:pt>
                      <c:pt idx="900">
                        <c:v>5.2015297425560599E-3</c:v>
                      </c:pt>
                      <c:pt idx="901">
                        <c:v>5.0901407214636301E-3</c:v>
                      </c:pt>
                      <c:pt idx="902">
                        <c:v>4.7728507825925996E-3</c:v>
                      </c:pt>
                      <c:pt idx="903">
                        <c:v>4.5568235901696204E-3</c:v>
                      </c:pt>
                      <c:pt idx="904">
                        <c:v>4.2867895996404597E-3</c:v>
                      </c:pt>
                      <c:pt idx="905">
                        <c:v>3.9154928626633501E-3</c:v>
                      </c:pt>
                      <c:pt idx="906">
                        <c:v>3.64208344725392E-3</c:v>
                      </c:pt>
                      <c:pt idx="907">
                        <c:v>3.2707867102768099E-3</c:v>
                      </c:pt>
                      <c:pt idx="908">
                        <c:v>2.8961145484183199E-3</c:v>
                      </c:pt>
                      <c:pt idx="909">
                        <c:v>2.5180669616782199E-3</c:v>
                      </c:pt>
                      <c:pt idx="910">
                        <c:v>2.3054151941378498E-3</c:v>
                      </c:pt>
                      <c:pt idx="911">
                        <c:v>1.8767362341731699E-3</c:v>
                      </c:pt>
                      <c:pt idx="912">
                        <c:v>1.49868864743308E-3</c:v>
                      </c:pt>
                      <c:pt idx="913">
                        <c:v>1.2860368798914799E-3</c:v>
                      </c:pt>
                      <c:pt idx="914">
                        <c:v>1.01937831424503E-3</c:v>
                      </c:pt>
                      <c:pt idx="915">
                        <c:v>6.9533752561112805E-4</c:v>
                      </c:pt>
                      <c:pt idx="916">
                        <c:v>2.6665856564644903E-4</c:v>
                      </c:pt>
                      <c:pt idx="917">
                        <c:v>0</c:v>
                      </c:pt>
                    </c:numCache>
                  </c:numRef>
                </c:yVal>
                <c:smooth val="1"/>
                <c:extLst xmlns:c16r2="http://schemas.microsoft.com/office/drawing/2015/06/chart">
                  <c:ext xmlns:c16="http://schemas.microsoft.com/office/drawing/2014/chart" uri="{C3380CC4-5D6E-409C-BE32-E72D297353CC}">
                    <c16:uniqueId val="{00000004-D49E-264A-AD20-C1FF00D99F75}"/>
                  </c:ext>
                </c:extLst>
              </c15:ser>
            </c15:filteredScatterSeries>
            <c15:filteredScatterSeries>
              <c15:ser>
                <c:idx val="5"/>
                <c:order val="5"/>
                <c:tx>
                  <c:v>5OH Marcela</c:v>
                </c:tx>
                <c:spPr>
                  <a:ln w="19050" cap="rnd">
                    <a:solidFill>
                      <a:srgbClr val="92D050"/>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F$6:$AF$923</c15:sqref>
                        </c15:formulaRef>
                      </c:ext>
                    </c:extLst>
                    <c:numCache>
                      <c:formatCode>General</c:formatCode>
                      <c:ptCount val="918"/>
                      <c:pt idx="0">
                        <c:v>304.54500000000002</c:v>
                      </c:pt>
                      <c:pt idx="1">
                        <c:v>305.17599999999999</c:v>
                      </c:pt>
                      <c:pt idx="2">
                        <c:v>305.85300000000001</c:v>
                      </c:pt>
                      <c:pt idx="3">
                        <c:v>306.55499999999989</c:v>
                      </c:pt>
                      <c:pt idx="4">
                        <c:v>307.267</c:v>
                      </c:pt>
                      <c:pt idx="5">
                        <c:v>307.98299999999978</c:v>
                      </c:pt>
                      <c:pt idx="6">
                        <c:v>308.70099999999991</c:v>
                      </c:pt>
                      <c:pt idx="7">
                        <c:v>309.41999999999979</c:v>
                      </c:pt>
                      <c:pt idx="8">
                        <c:v>310.137</c:v>
                      </c:pt>
                      <c:pt idx="9">
                        <c:v>310.84699999999992</c:v>
                      </c:pt>
                      <c:pt idx="10">
                        <c:v>311.55</c:v>
                      </c:pt>
                      <c:pt idx="11">
                        <c:v>312.255</c:v>
                      </c:pt>
                      <c:pt idx="12">
                        <c:v>312.96299999999991</c:v>
                      </c:pt>
                      <c:pt idx="13">
                        <c:v>313.673</c:v>
                      </c:pt>
                      <c:pt idx="14">
                        <c:v>314.38599999999991</c:v>
                      </c:pt>
                      <c:pt idx="15">
                        <c:v>315.09399999999982</c:v>
                      </c:pt>
                      <c:pt idx="16">
                        <c:v>315.79399999999981</c:v>
                      </c:pt>
                      <c:pt idx="17">
                        <c:v>316.4939999999998</c:v>
                      </c:pt>
                      <c:pt idx="18">
                        <c:v>317.19299999999993</c:v>
                      </c:pt>
                      <c:pt idx="19">
                        <c:v>317.89599999999979</c:v>
                      </c:pt>
                      <c:pt idx="20">
                        <c:v>318.60500000000002</c:v>
                      </c:pt>
                      <c:pt idx="21">
                        <c:v>319.31099999999992</c:v>
                      </c:pt>
                      <c:pt idx="22">
                        <c:v>320.01499999999999</c:v>
                      </c:pt>
                      <c:pt idx="23">
                        <c:v>320.72599999999977</c:v>
                      </c:pt>
                      <c:pt idx="24">
                        <c:v>321.43799999999982</c:v>
                      </c:pt>
                      <c:pt idx="25">
                        <c:v>322.15100000000001</c:v>
                      </c:pt>
                      <c:pt idx="26">
                        <c:v>322.86399999999992</c:v>
                      </c:pt>
                      <c:pt idx="27">
                        <c:v>323.57899999999978</c:v>
                      </c:pt>
                      <c:pt idx="28">
                        <c:v>324.29899999999981</c:v>
                      </c:pt>
                      <c:pt idx="29">
                        <c:v>325.024</c:v>
                      </c:pt>
                      <c:pt idx="30">
                        <c:v>325.75099999999992</c:v>
                      </c:pt>
                      <c:pt idx="31">
                        <c:v>326.47799999999978</c:v>
                      </c:pt>
                      <c:pt idx="32">
                        <c:v>327.20399999999978</c:v>
                      </c:pt>
                      <c:pt idx="33">
                        <c:v>327.93499999999977</c:v>
                      </c:pt>
                      <c:pt idx="34">
                        <c:v>328.66899999999993</c:v>
                      </c:pt>
                      <c:pt idx="35">
                        <c:v>329.40299999999979</c:v>
                      </c:pt>
                      <c:pt idx="36">
                        <c:v>330.14</c:v>
                      </c:pt>
                      <c:pt idx="37">
                        <c:v>330.87599999999992</c:v>
                      </c:pt>
                      <c:pt idx="38">
                        <c:v>331.61099999999999</c:v>
                      </c:pt>
                      <c:pt idx="39">
                        <c:v>332.34800000000001</c:v>
                      </c:pt>
                      <c:pt idx="40">
                        <c:v>333.08599999999979</c:v>
                      </c:pt>
                      <c:pt idx="41">
                        <c:v>333.82399999999978</c:v>
                      </c:pt>
                      <c:pt idx="42">
                        <c:v>334.55899999999991</c:v>
                      </c:pt>
                      <c:pt idx="43">
                        <c:v>335.29599999999982</c:v>
                      </c:pt>
                      <c:pt idx="44">
                        <c:v>336.03999999999979</c:v>
                      </c:pt>
                      <c:pt idx="45">
                        <c:v>336.78</c:v>
                      </c:pt>
                      <c:pt idx="46">
                        <c:v>337.51799999999992</c:v>
                      </c:pt>
                      <c:pt idx="47">
                        <c:v>338.25699999999978</c:v>
                      </c:pt>
                      <c:pt idx="48">
                        <c:v>338.99599999999981</c:v>
                      </c:pt>
                      <c:pt idx="49">
                        <c:v>339.73399999999981</c:v>
                      </c:pt>
                      <c:pt idx="50">
                        <c:v>340.47499999999991</c:v>
                      </c:pt>
                      <c:pt idx="51">
                        <c:v>341.21899999999982</c:v>
                      </c:pt>
                      <c:pt idx="52">
                        <c:v>341.96499999999992</c:v>
                      </c:pt>
                      <c:pt idx="53">
                        <c:v>342.71199999999982</c:v>
                      </c:pt>
                      <c:pt idx="54">
                        <c:v>343.45299999999992</c:v>
                      </c:pt>
                      <c:pt idx="55">
                        <c:v>344.19099999999992</c:v>
                      </c:pt>
                      <c:pt idx="56">
                        <c:v>344.93299999999982</c:v>
                      </c:pt>
                      <c:pt idx="57">
                        <c:v>345.67399999999992</c:v>
                      </c:pt>
                      <c:pt idx="58">
                        <c:v>346.41999999999979</c:v>
                      </c:pt>
                      <c:pt idx="59">
                        <c:v>347.166</c:v>
                      </c:pt>
                      <c:pt idx="60">
                        <c:v>347.90999999999991</c:v>
                      </c:pt>
                      <c:pt idx="61">
                        <c:v>348.65599999999989</c:v>
                      </c:pt>
                      <c:pt idx="62">
                        <c:v>349.40199999999982</c:v>
                      </c:pt>
                      <c:pt idx="63">
                        <c:v>350.15</c:v>
                      </c:pt>
                      <c:pt idx="64">
                        <c:v>350.89699999999982</c:v>
                      </c:pt>
                      <c:pt idx="65">
                        <c:v>351.64499999999998</c:v>
                      </c:pt>
                      <c:pt idx="66">
                        <c:v>352.39099999999979</c:v>
                      </c:pt>
                      <c:pt idx="67">
                        <c:v>353.14400000000001</c:v>
                      </c:pt>
                      <c:pt idx="68">
                        <c:v>353.892</c:v>
                      </c:pt>
                      <c:pt idx="69">
                        <c:v>354.63799999999992</c:v>
                      </c:pt>
                      <c:pt idx="70">
                        <c:v>355.38699999999977</c:v>
                      </c:pt>
                      <c:pt idx="71">
                        <c:v>356.13499999999999</c:v>
                      </c:pt>
                      <c:pt idx="72">
                        <c:v>356.88900000000001</c:v>
                      </c:pt>
                      <c:pt idx="73">
                        <c:v>357.64499999999998</c:v>
                      </c:pt>
                      <c:pt idx="74">
                        <c:v>358.39799999999991</c:v>
                      </c:pt>
                      <c:pt idx="75">
                        <c:v>359.15199999999999</c:v>
                      </c:pt>
                      <c:pt idx="76">
                        <c:v>359.90299999999979</c:v>
                      </c:pt>
                      <c:pt idx="77">
                        <c:v>360.654</c:v>
                      </c:pt>
                      <c:pt idx="78">
                        <c:v>361.399</c:v>
                      </c:pt>
                      <c:pt idx="79">
                        <c:v>362.14</c:v>
                      </c:pt>
                      <c:pt idx="80">
                        <c:v>362.87599999999992</c:v>
                      </c:pt>
                      <c:pt idx="81">
                        <c:v>363.60599999999999</c:v>
                      </c:pt>
                      <c:pt idx="82">
                        <c:v>364.33199999999982</c:v>
                      </c:pt>
                      <c:pt idx="83">
                        <c:v>365.05899999999991</c:v>
                      </c:pt>
                      <c:pt idx="84">
                        <c:v>365.78899999999982</c:v>
                      </c:pt>
                      <c:pt idx="85">
                        <c:v>366.51499999999999</c:v>
                      </c:pt>
                      <c:pt idx="86">
                        <c:v>367.23599999999982</c:v>
                      </c:pt>
                      <c:pt idx="87">
                        <c:v>367.95699999999982</c:v>
                      </c:pt>
                      <c:pt idx="88">
                        <c:v>368.67599999999999</c:v>
                      </c:pt>
                      <c:pt idx="89">
                        <c:v>369.39699999999982</c:v>
                      </c:pt>
                      <c:pt idx="90">
                        <c:v>370.11899999999991</c:v>
                      </c:pt>
                      <c:pt idx="91">
                        <c:v>370.84199999999993</c:v>
                      </c:pt>
                      <c:pt idx="92">
                        <c:v>371.56399999999991</c:v>
                      </c:pt>
                      <c:pt idx="93">
                        <c:v>372.28499999999991</c:v>
                      </c:pt>
                      <c:pt idx="94">
                        <c:v>373.01</c:v>
                      </c:pt>
                      <c:pt idx="95">
                        <c:v>373.72899999999981</c:v>
                      </c:pt>
                      <c:pt idx="96">
                        <c:v>374.44499999999999</c:v>
                      </c:pt>
                      <c:pt idx="97">
                        <c:v>375.166</c:v>
                      </c:pt>
                      <c:pt idx="98">
                        <c:v>375.88599999999991</c:v>
                      </c:pt>
                      <c:pt idx="99">
                        <c:v>376.60500000000002</c:v>
                      </c:pt>
                      <c:pt idx="100">
                        <c:v>377.32099999999991</c:v>
                      </c:pt>
                      <c:pt idx="101">
                        <c:v>378.03499999999991</c:v>
                      </c:pt>
                      <c:pt idx="102">
                        <c:v>378.74599999999992</c:v>
                      </c:pt>
                      <c:pt idx="103">
                        <c:v>379.45799999999991</c:v>
                      </c:pt>
                      <c:pt idx="104">
                        <c:v>380.16899999999993</c:v>
                      </c:pt>
                      <c:pt idx="105">
                        <c:v>380.88</c:v>
                      </c:pt>
                      <c:pt idx="106">
                        <c:v>381.59</c:v>
                      </c:pt>
                      <c:pt idx="107">
                        <c:v>382.29899999999981</c:v>
                      </c:pt>
                      <c:pt idx="108">
                        <c:v>383.00599999999991</c:v>
                      </c:pt>
                      <c:pt idx="109">
                        <c:v>383.71499999999992</c:v>
                      </c:pt>
                      <c:pt idx="110">
                        <c:v>384.43299999999982</c:v>
                      </c:pt>
                      <c:pt idx="111">
                        <c:v>385.18199999999979</c:v>
                      </c:pt>
                      <c:pt idx="112">
                        <c:v>385.9989999999998</c:v>
                      </c:pt>
                      <c:pt idx="113">
                        <c:v>386.846</c:v>
                      </c:pt>
                      <c:pt idx="114">
                        <c:v>387.71199999999982</c:v>
                      </c:pt>
                      <c:pt idx="115">
                        <c:v>388.58899999999983</c:v>
                      </c:pt>
                      <c:pt idx="116">
                        <c:v>389.46299999999991</c:v>
                      </c:pt>
                      <c:pt idx="117">
                        <c:v>390.34399999999999</c:v>
                      </c:pt>
                      <c:pt idx="118">
                        <c:v>391.22799999999978</c:v>
                      </c:pt>
                      <c:pt idx="119">
                        <c:v>392.11099999999999</c:v>
                      </c:pt>
                      <c:pt idx="120">
                        <c:v>392.99599999999981</c:v>
                      </c:pt>
                      <c:pt idx="121">
                        <c:v>393.88</c:v>
                      </c:pt>
                      <c:pt idx="122">
                        <c:v>394.76099999999991</c:v>
                      </c:pt>
                      <c:pt idx="123">
                        <c:v>395.64</c:v>
                      </c:pt>
                      <c:pt idx="124">
                        <c:v>396.51400000000001</c:v>
                      </c:pt>
                      <c:pt idx="125">
                        <c:v>397.38900000000001</c:v>
                      </c:pt>
                      <c:pt idx="126">
                        <c:v>398.267</c:v>
                      </c:pt>
                      <c:pt idx="127">
                        <c:v>399.15300000000002</c:v>
                      </c:pt>
                      <c:pt idx="128">
                        <c:v>400.03999999999979</c:v>
                      </c:pt>
                      <c:pt idx="129">
                        <c:v>400.92499999999978</c:v>
                      </c:pt>
                      <c:pt idx="130">
                        <c:v>401.81200000000001</c:v>
                      </c:pt>
                      <c:pt idx="131">
                        <c:v>402.69399999999979</c:v>
                      </c:pt>
                      <c:pt idx="132">
                        <c:v>403.56899999999979</c:v>
                      </c:pt>
                      <c:pt idx="133">
                        <c:v>404.43899999999979</c:v>
                      </c:pt>
                      <c:pt idx="134">
                        <c:v>405.30700000000002</c:v>
                      </c:pt>
                      <c:pt idx="135">
                        <c:v>406.178</c:v>
                      </c:pt>
                      <c:pt idx="136">
                        <c:v>407.05</c:v>
                      </c:pt>
                      <c:pt idx="137">
                        <c:v>407.9219999999998</c:v>
                      </c:pt>
                      <c:pt idx="138">
                        <c:v>408.79299999999978</c:v>
                      </c:pt>
                      <c:pt idx="139">
                        <c:v>409.67</c:v>
                      </c:pt>
                      <c:pt idx="140">
                        <c:v>410.548</c:v>
                      </c:pt>
                      <c:pt idx="141">
                        <c:v>411.42699999999979</c:v>
                      </c:pt>
                      <c:pt idx="142">
                        <c:v>412.2969999999998</c:v>
                      </c:pt>
                      <c:pt idx="143">
                        <c:v>413.16099999999989</c:v>
                      </c:pt>
                      <c:pt idx="144">
                        <c:v>414.03099999999978</c:v>
                      </c:pt>
                      <c:pt idx="145">
                        <c:v>414.90099999999978</c:v>
                      </c:pt>
                      <c:pt idx="146">
                        <c:v>415.77</c:v>
                      </c:pt>
                      <c:pt idx="147">
                        <c:v>416.64</c:v>
                      </c:pt>
                      <c:pt idx="148">
                        <c:v>417.50900000000001</c:v>
                      </c:pt>
                      <c:pt idx="149">
                        <c:v>418.375</c:v>
                      </c:pt>
                      <c:pt idx="150">
                        <c:v>419.24099999999999</c:v>
                      </c:pt>
                      <c:pt idx="151">
                        <c:v>420.09999999999991</c:v>
                      </c:pt>
                      <c:pt idx="152">
                        <c:v>420.96</c:v>
                      </c:pt>
                      <c:pt idx="153">
                        <c:v>421.822</c:v>
                      </c:pt>
                      <c:pt idx="154">
                        <c:v>422.69200000000001</c:v>
                      </c:pt>
                      <c:pt idx="155">
                        <c:v>423.56499999999988</c:v>
                      </c:pt>
                      <c:pt idx="156">
                        <c:v>424.43700000000001</c:v>
                      </c:pt>
                      <c:pt idx="157">
                        <c:v>425.30899999999991</c:v>
                      </c:pt>
                      <c:pt idx="158">
                        <c:v>426.17699999999991</c:v>
                      </c:pt>
                      <c:pt idx="159">
                        <c:v>427.04199999999992</c:v>
                      </c:pt>
                      <c:pt idx="160">
                        <c:v>427.90800000000002</c:v>
                      </c:pt>
                      <c:pt idx="161">
                        <c:v>428.77599999999978</c:v>
                      </c:pt>
                      <c:pt idx="162">
                        <c:v>429.64600000000002</c:v>
                      </c:pt>
                      <c:pt idx="163">
                        <c:v>430.51299999999992</c:v>
                      </c:pt>
                      <c:pt idx="164">
                        <c:v>431.38699999999977</c:v>
                      </c:pt>
                      <c:pt idx="165">
                        <c:v>432.25699999999978</c:v>
                      </c:pt>
                      <c:pt idx="166">
                        <c:v>433.12099999999992</c:v>
                      </c:pt>
                      <c:pt idx="167">
                        <c:v>433.99299999999982</c:v>
                      </c:pt>
                      <c:pt idx="168">
                        <c:v>434.86500000000001</c:v>
                      </c:pt>
                      <c:pt idx="169">
                        <c:v>435.7369999999998</c:v>
                      </c:pt>
                      <c:pt idx="170">
                        <c:v>436.61</c:v>
                      </c:pt>
                      <c:pt idx="171">
                        <c:v>437.4869999999998</c:v>
                      </c:pt>
                      <c:pt idx="172">
                        <c:v>438.36099999999999</c:v>
                      </c:pt>
                      <c:pt idx="173">
                        <c:v>439.23099999999982</c:v>
                      </c:pt>
                      <c:pt idx="174">
                        <c:v>440.10199999999992</c:v>
                      </c:pt>
                      <c:pt idx="175">
                        <c:v>440.97599999999977</c:v>
                      </c:pt>
                      <c:pt idx="176">
                        <c:v>441.85199999999992</c:v>
                      </c:pt>
                      <c:pt idx="177">
                        <c:v>442.73</c:v>
                      </c:pt>
                      <c:pt idx="178">
                        <c:v>443.61</c:v>
                      </c:pt>
                      <c:pt idx="179">
                        <c:v>444.49099999999981</c:v>
                      </c:pt>
                      <c:pt idx="180">
                        <c:v>445.37799999999999</c:v>
                      </c:pt>
                      <c:pt idx="181">
                        <c:v>446.26099999999991</c:v>
                      </c:pt>
                      <c:pt idx="182">
                        <c:v>447.14100000000002</c:v>
                      </c:pt>
                      <c:pt idx="183">
                        <c:v>448.01499999999999</c:v>
                      </c:pt>
                      <c:pt idx="184">
                        <c:v>448.88799999999992</c:v>
                      </c:pt>
                      <c:pt idx="185">
                        <c:v>449.76499999999999</c:v>
                      </c:pt>
                      <c:pt idx="186">
                        <c:v>450.64800000000002</c:v>
                      </c:pt>
                      <c:pt idx="187">
                        <c:v>451.52599999999978</c:v>
                      </c:pt>
                      <c:pt idx="188">
                        <c:v>452.39699999999982</c:v>
                      </c:pt>
                      <c:pt idx="189">
                        <c:v>453.26199999999977</c:v>
                      </c:pt>
                      <c:pt idx="190">
                        <c:v>454.12099999999992</c:v>
                      </c:pt>
                      <c:pt idx="191">
                        <c:v>454.98</c:v>
                      </c:pt>
                      <c:pt idx="192">
                        <c:v>455.83600000000001</c:v>
                      </c:pt>
                      <c:pt idx="193">
                        <c:v>456.68899999999991</c:v>
                      </c:pt>
                      <c:pt idx="194">
                        <c:v>457.53599999999977</c:v>
                      </c:pt>
                      <c:pt idx="195">
                        <c:v>458.38400000000001</c:v>
                      </c:pt>
                      <c:pt idx="196">
                        <c:v>459.23899999999981</c:v>
                      </c:pt>
                      <c:pt idx="197">
                        <c:v>460.09699999999981</c:v>
                      </c:pt>
                      <c:pt idx="198">
                        <c:v>460.94599999999991</c:v>
                      </c:pt>
                      <c:pt idx="199">
                        <c:v>461.78599999999977</c:v>
                      </c:pt>
                      <c:pt idx="200">
                        <c:v>462.62599999999992</c:v>
                      </c:pt>
                      <c:pt idx="201">
                        <c:v>463.46999999999991</c:v>
                      </c:pt>
                      <c:pt idx="202">
                        <c:v>464.31799999999993</c:v>
                      </c:pt>
                      <c:pt idx="203">
                        <c:v>465.17</c:v>
                      </c:pt>
                      <c:pt idx="204">
                        <c:v>466.02299999999991</c:v>
                      </c:pt>
                      <c:pt idx="205">
                        <c:v>466.87099999999992</c:v>
                      </c:pt>
                      <c:pt idx="206">
                        <c:v>467.71</c:v>
                      </c:pt>
                      <c:pt idx="207">
                        <c:v>468.54899999999992</c:v>
                      </c:pt>
                      <c:pt idx="208">
                        <c:v>469.39</c:v>
                      </c:pt>
                      <c:pt idx="209">
                        <c:v>470.23399999999981</c:v>
                      </c:pt>
                      <c:pt idx="210">
                        <c:v>471.07799999999992</c:v>
                      </c:pt>
                      <c:pt idx="211">
                        <c:v>471.91799999999978</c:v>
                      </c:pt>
                      <c:pt idx="212">
                        <c:v>472.76299999999992</c:v>
                      </c:pt>
                      <c:pt idx="213">
                        <c:v>473.61</c:v>
                      </c:pt>
                      <c:pt idx="214">
                        <c:v>474.46100000000001</c:v>
                      </c:pt>
                      <c:pt idx="215">
                        <c:v>475.31299999999999</c:v>
                      </c:pt>
                      <c:pt idx="216">
                        <c:v>476.16399999999999</c:v>
                      </c:pt>
                      <c:pt idx="217">
                        <c:v>477.01099999999991</c:v>
                      </c:pt>
                      <c:pt idx="218">
                        <c:v>477.85</c:v>
                      </c:pt>
                      <c:pt idx="219">
                        <c:v>478.68799999999999</c:v>
                      </c:pt>
                      <c:pt idx="220">
                        <c:v>479.52699999999982</c:v>
                      </c:pt>
                      <c:pt idx="221">
                        <c:v>480.36299999999989</c:v>
                      </c:pt>
                      <c:pt idx="222">
                        <c:v>481.2</c:v>
                      </c:pt>
                      <c:pt idx="223">
                        <c:v>482.04199999999992</c:v>
                      </c:pt>
                      <c:pt idx="224">
                        <c:v>482.88599999999991</c:v>
                      </c:pt>
                      <c:pt idx="225">
                        <c:v>483.74</c:v>
                      </c:pt>
                      <c:pt idx="226">
                        <c:v>484.59499999999991</c:v>
                      </c:pt>
                      <c:pt idx="227">
                        <c:v>485.44599999999991</c:v>
                      </c:pt>
                      <c:pt idx="228">
                        <c:v>486.28899999999982</c:v>
                      </c:pt>
                      <c:pt idx="229">
                        <c:v>487.13099999999991</c:v>
                      </c:pt>
                      <c:pt idx="230">
                        <c:v>487.97599999999977</c:v>
                      </c:pt>
                      <c:pt idx="231">
                        <c:v>488.81899999999979</c:v>
                      </c:pt>
                      <c:pt idx="232">
                        <c:v>489.65899999999999</c:v>
                      </c:pt>
                      <c:pt idx="233">
                        <c:v>490.4939999999998</c:v>
                      </c:pt>
                      <c:pt idx="234">
                        <c:v>491.32599999999991</c:v>
                      </c:pt>
                      <c:pt idx="235">
                        <c:v>492.15499999999997</c:v>
                      </c:pt>
                      <c:pt idx="236">
                        <c:v>492.98500000000001</c:v>
                      </c:pt>
                      <c:pt idx="237">
                        <c:v>493.81399999999991</c:v>
                      </c:pt>
                      <c:pt idx="238">
                        <c:v>494.64499999999998</c:v>
                      </c:pt>
                      <c:pt idx="239">
                        <c:v>495.47899999999981</c:v>
                      </c:pt>
                      <c:pt idx="240">
                        <c:v>496.30999999999989</c:v>
                      </c:pt>
                      <c:pt idx="241">
                        <c:v>497.13699999999977</c:v>
                      </c:pt>
                      <c:pt idx="242">
                        <c:v>497.96899999999982</c:v>
                      </c:pt>
                      <c:pt idx="243">
                        <c:v>498.80700000000002</c:v>
                      </c:pt>
                      <c:pt idx="244">
                        <c:v>499.65</c:v>
                      </c:pt>
                      <c:pt idx="245">
                        <c:v>500.4939999999998</c:v>
                      </c:pt>
                      <c:pt idx="246">
                        <c:v>501.33699999999982</c:v>
                      </c:pt>
                      <c:pt idx="247">
                        <c:v>502.18099999999993</c:v>
                      </c:pt>
                      <c:pt idx="248">
                        <c:v>503.02299999999991</c:v>
                      </c:pt>
                      <c:pt idx="249">
                        <c:v>503.86099999999999</c:v>
                      </c:pt>
                      <c:pt idx="250">
                        <c:v>504.69599999999991</c:v>
                      </c:pt>
                      <c:pt idx="251">
                        <c:v>505.53499999999991</c:v>
                      </c:pt>
                      <c:pt idx="252">
                        <c:v>506.37599999999992</c:v>
                      </c:pt>
                      <c:pt idx="253">
                        <c:v>507.21699999999981</c:v>
                      </c:pt>
                      <c:pt idx="254">
                        <c:v>508.05399999999992</c:v>
                      </c:pt>
                      <c:pt idx="255">
                        <c:v>508.88599999999991</c:v>
                      </c:pt>
                      <c:pt idx="256">
                        <c:v>509.72099999999978</c:v>
                      </c:pt>
                      <c:pt idx="257">
                        <c:v>510.55599999999993</c:v>
                      </c:pt>
                      <c:pt idx="258">
                        <c:v>511.38699999999977</c:v>
                      </c:pt>
                      <c:pt idx="259">
                        <c:v>512.21600000000001</c:v>
                      </c:pt>
                      <c:pt idx="260">
                        <c:v>513.04399999999998</c:v>
                      </c:pt>
                      <c:pt idx="261">
                        <c:v>513.875</c:v>
                      </c:pt>
                      <c:pt idx="262">
                        <c:v>514.70600000000002</c:v>
                      </c:pt>
                      <c:pt idx="263">
                        <c:v>515.53599999999972</c:v>
                      </c:pt>
                      <c:pt idx="264">
                        <c:v>516.36099999999976</c:v>
                      </c:pt>
                      <c:pt idx="265">
                        <c:v>517.18499999999995</c:v>
                      </c:pt>
                      <c:pt idx="266">
                        <c:v>518.01800000000003</c:v>
                      </c:pt>
                      <c:pt idx="267">
                        <c:v>518.85099999999977</c:v>
                      </c:pt>
                      <c:pt idx="268">
                        <c:v>519.68899999999996</c:v>
                      </c:pt>
                      <c:pt idx="269">
                        <c:v>520.53</c:v>
                      </c:pt>
                      <c:pt idx="270">
                        <c:v>521.37300000000005</c:v>
                      </c:pt>
                      <c:pt idx="271">
                        <c:v>522.21400000000006</c:v>
                      </c:pt>
                      <c:pt idx="272">
                        <c:v>523.05199999999968</c:v>
                      </c:pt>
                      <c:pt idx="273">
                        <c:v>523.88699999999972</c:v>
                      </c:pt>
                      <c:pt idx="274">
                        <c:v>524.72299999999996</c:v>
                      </c:pt>
                      <c:pt idx="275">
                        <c:v>525.55799999999977</c:v>
                      </c:pt>
                      <c:pt idx="276">
                        <c:v>526.39699999999971</c:v>
                      </c:pt>
                      <c:pt idx="277">
                        <c:v>527.23799999999972</c:v>
                      </c:pt>
                      <c:pt idx="278">
                        <c:v>528.08199999999999</c:v>
                      </c:pt>
                      <c:pt idx="279">
                        <c:v>528.928</c:v>
                      </c:pt>
                      <c:pt idx="280">
                        <c:v>529.774</c:v>
                      </c:pt>
                      <c:pt idx="281">
                        <c:v>530.61799999999971</c:v>
                      </c:pt>
                      <c:pt idx="282">
                        <c:v>531.45999999999981</c:v>
                      </c:pt>
                      <c:pt idx="283">
                        <c:v>532.30499999999972</c:v>
                      </c:pt>
                      <c:pt idx="284">
                        <c:v>533.15499999999997</c:v>
                      </c:pt>
                      <c:pt idx="285">
                        <c:v>534.00900000000001</c:v>
                      </c:pt>
                      <c:pt idx="286">
                        <c:v>534.86099999999976</c:v>
                      </c:pt>
                      <c:pt idx="287">
                        <c:v>535.70900000000006</c:v>
                      </c:pt>
                      <c:pt idx="288">
                        <c:v>536.55699999999979</c:v>
                      </c:pt>
                      <c:pt idx="289">
                        <c:v>537.40199999999982</c:v>
                      </c:pt>
                      <c:pt idx="290">
                        <c:v>538.24800000000005</c:v>
                      </c:pt>
                      <c:pt idx="291">
                        <c:v>539.09699999999998</c:v>
                      </c:pt>
                      <c:pt idx="292">
                        <c:v>539.94399999999996</c:v>
                      </c:pt>
                      <c:pt idx="293">
                        <c:v>540.78899999999999</c:v>
                      </c:pt>
                      <c:pt idx="294">
                        <c:v>541.63200000000006</c:v>
                      </c:pt>
                      <c:pt idx="295">
                        <c:v>542.47699999999998</c:v>
                      </c:pt>
                      <c:pt idx="296">
                        <c:v>543.32199999999978</c:v>
                      </c:pt>
                      <c:pt idx="297">
                        <c:v>544.16199999999981</c:v>
                      </c:pt>
                      <c:pt idx="298">
                        <c:v>545.00599999999997</c:v>
                      </c:pt>
                      <c:pt idx="299">
                        <c:v>545.84899999999971</c:v>
                      </c:pt>
                      <c:pt idx="300">
                        <c:v>546.6869999999999</c:v>
                      </c:pt>
                      <c:pt idx="301">
                        <c:v>547.52699999999982</c:v>
                      </c:pt>
                      <c:pt idx="302">
                        <c:v>548.36499999999978</c:v>
                      </c:pt>
                      <c:pt idx="303">
                        <c:v>549.20500000000004</c:v>
                      </c:pt>
                      <c:pt idx="304">
                        <c:v>550.04499999999996</c:v>
                      </c:pt>
                      <c:pt idx="305">
                        <c:v>550.88699999999972</c:v>
                      </c:pt>
                      <c:pt idx="306">
                        <c:v>551.72699999999998</c:v>
                      </c:pt>
                      <c:pt idx="307">
                        <c:v>552.56499999999983</c:v>
                      </c:pt>
                      <c:pt idx="308">
                        <c:v>553.40199999999982</c:v>
                      </c:pt>
                      <c:pt idx="309">
                        <c:v>554.24</c:v>
                      </c:pt>
                      <c:pt idx="310">
                        <c:v>555.07399999999996</c:v>
                      </c:pt>
                      <c:pt idx="311">
                        <c:v>555.9069999999997</c:v>
                      </c:pt>
                      <c:pt idx="312">
                        <c:v>556.74400000000003</c:v>
                      </c:pt>
                      <c:pt idx="313">
                        <c:v>557.57500000000005</c:v>
                      </c:pt>
                      <c:pt idx="314">
                        <c:v>558.404</c:v>
                      </c:pt>
                      <c:pt idx="315">
                        <c:v>559.22900000000004</c:v>
                      </c:pt>
                      <c:pt idx="316">
                        <c:v>560.05599999999981</c:v>
                      </c:pt>
                      <c:pt idx="317">
                        <c:v>560.88499999999999</c:v>
                      </c:pt>
                      <c:pt idx="318">
                        <c:v>561.72199999999998</c:v>
                      </c:pt>
                      <c:pt idx="319">
                        <c:v>562.56399999999996</c:v>
                      </c:pt>
                      <c:pt idx="320">
                        <c:v>563.40799999999967</c:v>
                      </c:pt>
                      <c:pt idx="321">
                        <c:v>564.25099999999998</c:v>
                      </c:pt>
                      <c:pt idx="322">
                        <c:v>565.08900000000006</c:v>
                      </c:pt>
                      <c:pt idx="323">
                        <c:v>565.92499999999973</c:v>
                      </c:pt>
                      <c:pt idx="324">
                        <c:v>566.76499999999999</c:v>
                      </c:pt>
                      <c:pt idx="325">
                        <c:v>567.61199999999997</c:v>
                      </c:pt>
                      <c:pt idx="326">
                        <c:v>568.45900000000006</c:v>
                      </c:pt>
                      <c:pt idx="327">
                        <c:v>569.30599999999981</c:v>
                      </c:pt>
                      <c:pt idx="328">
                        <c:v>570.149</c:v>
                      </c:pt>
                      <c:pt idx="329">
                        <c:v>570.99400000000003</c:v>
                      </c:pt>
                      <c:pt idx="330">
                        <c:v>571.84099999999967</c:v>
                      </c:pt>
                      <c:pt idx="331">
                        <c:v>572.68799999999999</c:v>
                      </c:pt>
                      <c:pt idx="332">
                        <c:v>573.53099999999972</c:v>
                      </c:pt>
                      <c:pt idx="333">
                        <c:v>574.38300000000004</c:v>
                      </c:pt>
                      <c:pt idx="334">
                        <c:v>575.23699999999997</c:v>
                      </c:pt>
                      <c:pt idx="335">
                        <c:v>576.09</c:v>
                      </c:pt>
                      <c:pt idx="336">
                        <c:v>576.93999999999983</c:v>
                      </c:pt>
                      <c:pt idx="337">
                        <c:v>577.79100000000005</c:v>
                      </c:pt>
                      <c:pt idx="338">
                        <c:v>578.6389999999999</c:v>
                      </c:pt>
                      <c:pt idx="339">
                        <c:v>579.48900000000003</c:v>
                      </c:pt>
                      <c:pt idx="340">
                        <c:v>580.34199999999976</c:v>
                      </c:pt>
                      <c:pt idx="341">
                        <c:v>581.19299999999998</c:v>
                      </c:pt>
                      <c:pt idx="342">
                        <c:v>582.04299999999967</c:v>
                      </c:pt>
                      <c:pt idx="343">
                        <c:v>582.89</c:v>
                      </c:pt>
                      <c:pt idx="344">
                        <c:v>583.73599999999999</c:v>
                      </c:pt>
                      <c:pt idx="345">
                        <c:v>584.58299999999997</c:v>
                      </c:pt>
                      <c:pt idx="346">
                        <c:v>585.43199999999979</c:v>
                      </c:pt>
                      <c:pt idx="347">
                        <c:v>586.28300000000002</c:v>
                      </c:pt>
                      <c:pt idx="348">
                        <c:v>587.13699999999972</c:v>
                      </c:pt>
                      <c:pt idx="349">
                        <c:v>587.99199999999996</c:v>
                      </c:pt>
                      <c:pt idx="350">
                        <c:v>588.84799999999962</c:v>
                      </c:pt>
                      <c:pt idx="351">
                        <c:v>589.70000000000005</c:v>
                      </c:pt>
                      <c:pt idx="352">
                        <c:v>590.55599999999981</c:v>
                      </c:pt>
                      <c:pt idx="353">
                        <c:v>591.41100000000006</c:v>
                      </c:pt>
                      <c:pt idx="354">
                        <c:v>592.27</c:v>
                      </c:pt>
                      <c:pt idx="355">
                        <c:v>593.13400000000001</c:v>
                      </c:pt>
                      <c:pt idx="356">
                        <c:v>593.99299999999971</c:v>
                      </c:pt>
                      <c:pt idx="357">
                        <c:v>594.84299999999962</c:v>
                      </c:pt>
                      <c:pt idx="358">
                        <c:v>595.69399999999996</c:v>
                      </c:pt>
                      <c:pt idx="359">
                        <c:v>596.54099999999971</c:v>
                      </c:pt>
                      <c:pt idx="360">
                        <c:v>597.38599999999997</c:v>
                      </c:pt>
                      <c:pt idx="361">
                        <c:v>598.23400000000004</c:v>
                      </c:pt>
                      <c:pt idx="362">
                        <c:v>599.08600000000001</c:v>
                      </c:pt>
                      <c:pt idx="363">
                        <c:v>599.93799999999976</c:v>
                      </c:pt>
                      <c:pt idx="364">
                        <c:v>600.79200000000003</c:v>
                      </c:pt>
                      <c:pt idx="365">
                        <c:v>601.64599999999996</c:v>
                      </c:pt>
                      <c:pt idx="366">
                        <c:v>602.5029999999997</c:v>
                      </c:pt>
                      <c:pt idx="367">
                        <c:v>603.3589999999997</c:v>
                      </c:pt>
                      <c:pt idx="368">
                        <c:v>604.21299999999997</c:v>
                      </c:pt>
                      <c:pt idx="369">
                        <c:v>605.06399999999996</c:v>
                      </c:pt>
                      <c:pt idx="370">
                        <c:v>605.91599999999971</c:v>
                      </c:pt>
                      <c:pt idx="371">
                        <c:v>606.76699999999983</c:v>
                      </c:pt>
                      <c:pt idx="372">
                        <c:v>607.61400000000003</c:v>
                      </c:pt>
                      <c:pt idx="373">
                        <c:v>608.45699999999977</c:v>
                      </c:pt>
                      <c:pt idx="374">
                        <c:v>609.30499999999972</c:v>
                      </c:pt>
                      <c:pt idx="375">
                        <c:v>610.15499999999997</c:v>
                      </c:pt>
                      <c:pt idx="376">
                        <c:v>611.01</c:v>
                      </c:pt>
                      <c:pt idx="377">
                        <c:v>611.86899999999969</c:v>
                      </c:pt>
                      <c:pt idx="378">
                        <c:v>612.72400000000005</c:v>
                      </c:pt>
                      <c:pt idx="379">
                        <c:v>613.58400000000006</c:v>
                      </c:pt>
                      <c:pt idx="380">
                        <c:v>614.43899999999996</c:v>
                      </c:pt>
                      <c:pt idx="381">
                        <c:v>615.29200000000003</c:v>
                      </c:pt>
                      <c:pt idx="382">
                        <c:v>616.14599999999996</c:v>
                      </c:pt>
                      <c:pt idx="383">
                        <c:v>617.00099999999998</c:v>
                      </c:pt>
                      <c:pt idx="384">
                        <c:v>617.85699999999974</c:v>
                      </c:pt>
                      <c:pt idx="385">
                        <c:v>618.71299999999997</c:v>
                      </c:pt>
                      <c:pt idx="386">
                        <c:v>619.56699999999978</c:v>
                      </c:pt>
                      <c:pt idx="387">
                        <c:v>620.41599999999971</c:v>
                      </c:pt>
                      <c:pt idx="388">
                        <c:v>621.27</c:v>
                      </c:pt>
                      <c:pt idx="389">
                        <c:v>622.13099999999997</c:v>
                      </c:pt>
                      <c:pt idx="390">
                        <c:v>622.99299999999971</c:v>
                      </c:pt>
                      <c:pt idx="391">
                        <c:v>623.85699999999974</c:v>
                      </c:pt>
                      <c:pt idx="392">
                        <c:v>624.71799999999996</c:v>
                      </c:pt>
                      <c:pt idx="393">
                        <c:v>625.577</c:v>
                      </c:pt>
                      <c:pt idx="394">
                        <c:v>626.43599999999969</c:v>
                      </c:pt>
                      <c:pt idx="395">
                        <c:v>627.29399999999998</c:v>
                      </c:pt>
                      <c:pt idx="396">
                        <c:v>628.15099999999973</c:v>
                      </c:pt>
                      <c:pt idx="397">
                        <c:v>629.00400000000002</c:v>
                      </c:pt>
                      <c:pt idx="398">
                        <c:v>629.86399999999981</c:v>
                      </c:pt>
                      <c:pt idx="399">
                        <c:v>630.72400000000005</c:v>
                      </c:pt>
                      <c:pt idx="400">
                        <c:v>631.58000000000004</c:v>
                      </c:pt>
                      <c:pt idx="401">
                        <c:v>632.43699999999967</c:v>
                      </c:pt>
                      <c:pt idx="402">
                        <c:v>633.29200000000003</c:v>
                      </c:pt>
                      <c:pt idx="403">
                        <c:v>634.1569999999997</c:v>
                      </c:pt>
                      <c:pt idx="404">
                        <c:v>635.01900000000001</c:v>
                      </c:pt>
                      <c:pt idx="405">
                        <c:v>635.875</c:v>
                      </c:pt>
                      <c:pt idx="406">
                        <c:v>636.73099999999999</c:v>
                      </c:pt>
                      <c:pt idx="407">
                        <c:v>637.58799999999997</c:v>
                      </c:pt>
                      <c:pt idx="408">
                        <c:v>638.44299999999976</c:v>
                      </c:pt>
                      <c:pt idx="409">
                        <c:v>639.29999999999995</c:v>
                      </c:pt>
                      <c:pt idx="410">
                        <c:v>640.16</c:v>
                      </c:pt>
                      <c:pt idx="411">
                        <c:v>641.024</c:v>
                      </c:pt>
                      <c:pt idx="412">
                        <c:v>641.88499999999999</c:v>
                      </c:pt>
                      <c:pt idx="413">
                        <c:v>642.74599999999998</c:v>
                      </c:pt>
                      <c:pt idx="414">
                        <c:v>643.60299999999972</c:v>
                      </c:pt>
                      <c:pt idx="415">
                        <c:v>644.45799999999974</c:v>
                      </c:pt>
                      <c:pt idx="416">
                        <c:v>645.31199999999967</c:v>
                      </c:pt>
                      <c:pt idx="417">
                        <c:v>646.16300000000001</c:v>
                      </c:pt>
                      <c:pt idx="418">
                        <c:v>647.01</c:v>
                      </c:pt>
                      <c:pt idx="419">
                        <c:v>647.85699999999974</c:v>
                      </c:pt>
                      <c:pt idx="420">
                        <c:v>648.70799999999997</c:v>
                      </c:pt>
                      <c:pt idx="421">
                        <c:v>649.56099999999969</c:v>
                      </c:pt>
                      <c:pt idx="422">
                        <c:v>650.41399999999999</c:v>
                      </c:pt>
                      <c:pt idx="423">
                        <c:v>651.26199999999972</c:v>
                      </c:pt>
                      <c:pt idx="424">
                        <c:v>652.1099999999999</c:v>
                      </c:pt>
                      <c:pt idx="425">
                        <c:v>652.95900000000006</c:v>
                      </c:pt>
                      <c:pt idx="426">
                        <c:v>653.80699999999979</c:v>
                      </c:pt>
                      <c:pt idx="427">
                        <c:v>654.654</c:v>
                      </c:pt>
                      <c:pt idx="428">
                        <c:v>655.50400000000002</c:v>
                      </c:pt>
                      <c:pt idx="429">
                        <c:v>656.36099999999976</c:v>
                      </c:pt>
                      <c:pt idx="430">
                        <c:v>657.21799999999996</c:v>
                      </c:pt>
                      <c:pt idx="431">
                        <c:v>658.07100000000003</c:v>
                      </c:pt>
                      <c:pt idx="432">
                        <c:v>658.92499999999973</c:v>
                      </c:pt>
                      <c:pt idx="433">
                        <c:v>659.779</c:v>
                      </c:pt>
                      <c:pt idx="434">
                        <c:v>660.63400000000001</c:v>
                      </c:pt>
                      <c:pt idx="435">
                        <c:v>661.49</c:v>
                      </c:pt>
                      <c:pt idx="436">
                        <c:v>662.34599999999978</c:v>
                      </c:pt>
                      <c:pt idx="437">
                        <c:v>663.202</c:v>
                      </c:pt>
                      <c:pt idx="438">
                        <c:v>664.05599999999981</c:v>
                      </c:pt>
                      <c:pt idx="439">
                        <c:v>664.90599999999972</c:v>
                      </c:pt>
                      <c:pt idx="440">
                        <c:v>665.755</c:v>
                      </c:pt>
                      <c:pt idx="441">
                        <c:v>666.6099999999999</c:v>
                      </c:pt>
                      <c:pt idx="442">
                        <c:v>667.46899999999982</c:v>
                      </c:pt>
                      <c:pt idx="443">
                        <c:v>668.32799999999975</c:v>
                      </c:pt>
                      <c:pt idx="444">
                        <c:v>669.18899999999996</c:v>
                      </c:pt>
                      <c:pt idx="445">
                        <c:v>670.05599999999981</c:v>
                      </c:pt>
                      <c:pt idx="446">
                        <c:v>670.928</c:v>
                      </c:pt>
                      <c:pt idx="447">
                        <c:v>671.798</c:v>
                      </c:pt>
                      <c:pt idx="448">
                        <c:v>672.66199999999981</c:v>
                      </c:pt>
                      <c:pt idx="449">
                        <c:v>673.52099999999996</c:v>
                      </c:pt>
                      <c:pt idx="450">
                        <c:v>674.375</c:v>
                      </c:pt>
                      <c:pt idx="451">
                        <c:v>675.22799999999972</c:v>
                      </c:pt>
                      <c:pt idx="452">
                        <c:v>676.08199999999999</c:v>
                      </c:pt>
                      <c:pt idx="453">
                        <c:v>676.93799999999976</c:v>
                      </c:pt>
                      <c:pt idx="454">
                        <c:v>677.79499999999996</c:v>
                      </c:pt>
                      <c:pt idx="455">
                        <c:v>678.6569999999997</c:v>
                      </c:pt>
                      <c:pt idx="456">
                        <c:v>679.51900000000001</c:v>
                      </c:pt>
                      <c:pt idx="457">
                        <c:v>680.3779999999997</c:v>
                      </c:pt>
                      <c:pt idx="458">
                        <c:v>681.23400000000004</c:v>
                      </c:pt>
                      <c:pt idx="459">
                        <c:v>682.09199999999998</c:v>
                      </c:pt>
                      <c:pt idx="460">
                        <c:v>682.94999999999982</c:v>
                      </c:pt>
                      <c:pt idx="461">
                        <c:v>683.81399999999996</c:v>
                      </c:pt>
                      <c:pt idx="462">
                        <c:v>684.67499999999995</c:v>
                      </c:pt>
                      <c:pt idx="463">
                        <c:v>685.53399999999999</c:v>
                      </c:pt>
                      <c:pt idx="464">
                        <c:v>686.39499999999998</c:v>
                      </c:pt>
                      <c:pt idx="465">
                        <c:v>687.25599999999997</c:v>
                      </c:pt>
                      <c:pt idx="466">
                        <c:v>688.11699999999996</c:v>
                      </c:pt>
                      <c:pt idx="467">
                        <c:v>688.971</c:v>
                      </c:pt>
                      <c:pt idx="468">
                        <c:v>689.82099999999969</c:v>
                      </c:pt>
                      <c:pt idx="469">
                        <c:v>690.66799999999967</c:v>
                      </c:pt>
                      <c:pt idx="470">
                        <c:v>691.51499999999999</c:v>
                      </c:pt>
                      <c:pt idx="471">
                        <c:v>692.36599999999976</c:v>
                      </c:pt>
                      <c:pt idx="472">
                        <c:v>693.22400000000005</c:v>
                      </c:pt>
                      <c:pt idx="473">
                        <c:v>694.08500000000004</c:v>
                      </c:pt>
                      <c:pt idx="474">
                        <c:v>694.93999999999983</c:v>
                      </c:pt>
                      <c:pt idx="475">
                        <c:v>695.79299999999989</c:v>
                      </c:pt>
                      <c:pt idx="476">
                        <c:v>696.64300000000003</c:v>
                      </c:pt>
                      <c:pt idx="477">
                        <c:v>697.49099999999999</c:v>
                      </c:pt>
                      <c:pt idx="478">
                        <c:v>698.34299999999962</c:v>
                      </c:pt>
                      <c:pt idx="479">
                        <c:v>699.19600000000003</c:v>
                      </c:pt>
                      <c:pt idx="480">
                        <c:v>700.05199999999968</c:v>
                      </c:pt>
                      <c:pt idx="481">
                        <c:v>700.91199999999981</c:v>
                      </c:pt>
                      <c:pt idx="482">
                        <c:v>701.76599999999996</c:v>
                      </c:pt>
                      <c:pt idx="483">
                        <c:v>702.61599999999999</c:v>
                      </c:pt>
                      <c:pt idx="484">
                        <c:v>703.46599999999967</c:v>
                      </c:pt>
                      <c:pt idx="485">
                        <c:v>704.31499999999983</c:v>
                      </c:pt>
                      <c:pt idx="486">
                        <c:v>705.16699999999969</c:v>
                      </c:pt>
                      <c:pt idx="487">
                        <c:v>706.024</c:v>
                      </c:pt>
                      <c:pt idx="488">
                        <c:v>706.8779999999997</c:v>
                      </c:pt>
                      <c:pt idx="489">
                        <c:v>707.73299999999972</c:v>
                      </c:pt>
                      <c:pt idx="490">
                        <c:v>708.58500000000004</c:v>
                      </c:pt>
                      <c:pt idx="491">
                        <c:v>709.43699999999967</c:v>
                      </c:pt>
                      <c:pt idx="492">
                        <c:v>710.29</c:v>
                      </c:pt>
                      <c:pt idx="493">
                        <c:v>711.14300000000003</c:v>
                      </c:pt>
                      <c:pt idx="494">
                        <c:v>711.995</c:v>
                      </c:pt>
                      <c:pt idx="495">
                        <c:v>712.84699999999975</c:v>
                      </c:pt>
                      <c:pt idx="496">
                        <c:v>713.702</c:v>
                      </c:pt>
                      <c:pt idx="497">
                        <c:v>714.55599999999981</c:v>
                      </c:pt>
                      <c:pt idx="498">
                        <c:v>715.41199999999981</c:v>
                      </c:pt>
                      <c:pt idx="499">
                        <c:v>716.27300000000002</c:v>
                      </c:pt>
                      <c:pt idx="500">
                        <c:v>717.12900000000002</c:v>
                      </c:pt>
                      <c:pt idx="501">
                        <c:v>717.98599999999999</c:v>
                      </c:pt>
                      <c:pt idx="502">
                        <c:v>718.84399999999982</c:v>
                      </c:pt>
                      <c:pt idx="503">
                        <c:v>719.70399999999995</c:v>
                      </c:pt>
                      <c:pt idx="504">
                        <c:v>720.55999999999983</c:v>
                      </c:pt>
                      <c:pt idx="505">
                        <c:v>721.41699999999969</c:v>
                      </c:pt>
                      <c:pt idx="506">
                        <c:v>722.27300000000002</c:v>
                      </c:pt>
                      <c:pt idx="507">
                        <c:v>723.12900000000002</c:v>
                      </c:pt>
                      <c:pt idx="508">
                        <c:v>723.98800000000006</c:v>
                      </c:pt>
                      <c:pt idx="509">
                        <c:v>724.84899999999971</c:v>
                      </c:pt>
                      <c:pt idx="510">
                        <c:v>725.71400000000006</c:v>
                      </c:pt>
                      <c:pt idx="511">
                        <c:v>726.577</c:v>
                      </c:pt>
                      <c:pt idx="512">
                        <c:v>727.44199999999978</c:v>
                      </c:pt>
                      <c:pt idx="513">
                        <c:v>728.30999999999983</c:v>
                      </c:pt>
                      <c:pt idx="514">
                        <c:v>729.17399999999998</c:v>
                      </c:pt>
                      <c:pt idx="515">
                        <c:v>730.03399999999999</c:v>
                      </c:pt>
                      <c:pt idx="516">
                        <c:v>730.89199999999983</c:v>
                      </c:pt>
                      <c:pt idx="517">
                        <c:v>731.75400000000002</c:v>
                      </c:pt>
                      <c:pt idx="518">
                        <c:v>732.61900000000003</c:v>
                      </c:pt>
                      <c:pt idx="519">
                        <c:v>733.48699999999997</c:v>
                      </c:pt>
                      <c:pt idx="520">
                        <c:v>734.36300000000006</c:v>
                      </c:pt>
                      <c:pt idx="521">
                        <c:v>735.24699999999996</c:v>
                      </c:pt>
                      <c:pt idx="522">
                        <c:v>736.12300000000005</c:v>
                      </c:pt>
                      <c:pt idx="523">
                        <c:v>736.99599999999998</c:v>
                      </c:pt>
                      <c:pt idx="524">
                        <c:v>737.86699999999962</c:v>
                      </c:pt>
                      <c:pt idx="525">
                        <c:v>738.73299999999972</c:v>
                      </c:pt>
                      <c:pt idx="526">
                        <c:v>739.6</c:v>
                      </c:pt>
                      <c:pt idx="527">
                        <c:v>740.46199999999976</c:v>
                      </c:pt>
                      <c:pt idx="528">
                        <c:v>741.32599999999979</c:v>
                      </c:pt>
                      <c:pt idx="529">
                        <c:v>742.19</c:v>
                      </c:pt>
                      <c:pt idx="530">
                        <c:v>743.0469999999998</c:v>
                      </c:pt>
                      <c:pt idx="531">
                        <c:v>743.90300000000002</c:v>
                      </c:pt>
                      <c:pt idx="532">
                        <c:v>744.75599999999997</c:v>
                      </c:pt>
                      <c:pt idx="533">
                        <c:v>745.61500000000001</c:v>
                      </c:pt>
                      <c:pt idx="534">
                        <c:v>746.471</c:v>
                      </c:pt>
                      <c:pt idx="535">
                        <c:v>747.32699999999977</c:v>
                      </c:pt>
                      <c:pt idx="536">
                        <c:v>748.18600000000004</c:v>
                      </c:pt>
                      <c:pt idx="537">
                        <c:v>749.04499999999996</c:v>
                      </c:pt>
                      <c:pt idx="538">
                        <c:v>749.9</c:v>
                      </c:pt>
                      <c:pt idx="539">
                        <c:v>750.7529999999997</c:v>
                      </c:pt>
                      <c:pt idx="540">
                        <c:v>751.60500000000002</c:v>
                      </c:pt>
                      <c:pt idx="541">
                        <c:v>752.45399999999972</c:v>
                      </c:pt>
                      <c:pt idx="542">
                        <c:v>753.30699999999979</c:v>
                      </c:pt>
                      <c:pt idx="543">
                        <c:v>754.16199999999981</c:v>
                      </c:pt>
                      <c:pt idx="544">
                        <c:v>755.01900000000001</c:v>
                      </c:pt>
                      <c:pt idx="545">
                        <c:v>755.87099999999998</c:v>
                      </c:pt>
                      <c:pt idx="546">
                        <c:v>756.72299999999996</c:v>
                      </c:pt>
                      <c:pt idx="547">
                        <c:v>757.57899999999995</c:v>
                      </c:pt>
                      <c:pt idx="548">
                        <c:v>758.43699999999967</c:v>
                      </c:pt>
                      <c:pt idx="549">
                        <c:v>759.29299999999989</c:v>
                      </c:pt>
                      <c:pt idx="550">
                        <c:v>760.14499999999998</c:v>
                      </c:pt>
                      <c:pt idx="551">
                        <c:v>760.99699999999996</c:v>
                      </c:pt>
                      <c:pt idx="552">
                        <c:v>761.8529999999995</c:v>
                      </c:pt>
                      <c:pt idx="553">
                        <c:v>762.71199999999999</c:v>
                      </c:pt>
                      <c:pt idx="554">
                        <c:v>763.57899999999995</c:v>
                      </c:pt>
                      <c:pt idx="555">
                        <c:v>764.45099999999979</c:v>
                      </c:pt>
                      <c:pt idx="556">
                        <c:v>765.31999999999971</c:v>
                      </c:pt>
                      <c:pt idx="557">
                        <c:v>766.19100000000003</c:v>
                      </c:pt>
                      <c:pt idx="558">
                        <c:v>767.06199999999967</c:v>
                      </c:pt>
                      <c:pt idx="559">
                        <c:v>767.94299999999976</c:v>
                      </c:pt>
                      <c:pt idx="560">
                        <c:v>768.82599999999979</c:v>
                      </c:pt>
                      <c:pt idx="561">
                        <c:v>769.71299999999997</c:v>
                      </c:pt>
                      <c:pt idx="562">
                        <c:v>770.6</c:v>
                      </c:pt>
                      <c:pt idx="563">
                        <c:v>771.48800000000006</c:v>
                      </c:pt>
                      <c:pt idx="564">
                        <c:v>772.37300000000005</c:v>
                      </c:pt>
                      <c:pt idx="565">
                        <c:v>773.25900000000001</c:v>
                      </c:pt>
                      <c:pt idx="566">
                        <c:v>774.14599999999996</c:v>
                      </c:pt>
                      <c:pt idx="567">
                        <c:v>775.03399999999999</c:v>
                      </c:pt>
                      <c:pt idx="568">
                        <c:v>775.92</c:v>
                      </c:pt>
                      <c:pt idx="569">
                        <c:v>776.8009999999997</c:v>
                      </c:pt>
                      <c:pt idx="570">
                        <c:v>777.67899999999997</c:v>
                      </c:pt>
                      <c:pt idx="571">
                        <c:v>778.55399999999997</c:v>
                      </c:pt>
                      <c:pt idx="572">
                        <c:v>779.42699999999968</c:v>
                      </c:pt>
                      <c:pt idx="573">
                        <c:v>780.29299999999989</c:v>
                      </c:pt>
                      <c:pt idx="574">
                        <c:v>781.16</c:v>
                      </c:pt>
                      <c:pt idx="575">
                        <c:v>782.024</c:v>
                      </c:pt>
                      <c:pt idx="576">
                        <c:v>782.88799999999969</c:v>
                      </c:pt>
                      <c:pt idx="577">
                        <c:v>783.755</c:v>
                      </c:pt>
                      <c:pt idx="578">
                        <c:v>784.62599999999998</c:v>
                      </c:pt>
                      <c:pt idx="579">
                        <c:v>785.49400000000003</c:v>
                      </c:pt>
                      <c:pt idx="580">
                        <c:v>786.36199999999974</c:v>
                      </c:pt>
                      <c:pt idx="581">
                        <c:v>787.23400000000004</c:v>
                      </c:pt>
                      <c:pt idx="582">
                        <c:v>788.11500000000001</c:v>
                      </c:pt>
                      <c:pt idx="583">
                        <c:v>788.99799999999971</c:v>
                      </c:pt>
                      <c:pt idx="584">
                        <c:v>789.87599999999998</c:v>
                      </c:pt>
                      <c:pt idx="585">
                        <c:v>790.75099999999998</c:v>
                      </c:pt>
                      <c:pt idx="586">
                        <c:v>791.62400000000002</c:v>
                      </c:pt>
                      <c:pt idx="587">
                        <c:v>792.50099999999998</c:v>
                      </c:pt>
                      <c:pt idx="588">
                        <c:v>793.38099999999997</c:v>
                      </c:pt>
                      <c:pt idx="589">
                        <c:v>794.26</c:v>
                      </c:pt>
                      <c:pt idx="590">
                        <c:v>795.13900000000001</c:v>
                      </c:pt>
                      <c:pt idx="591">
                        <c:v>796.02</c:v>
                      </c:pt>
                      <c:pt idx="592">
                        <c:v>796.90599999999972</c:v>
                      </c:pt>
                      <c:pt idx="593">
                        <c:v>797.79</c:v>
                      </c:pt>
                      <c:pt idx="594">
                        <c:v>798.66899999999998</c:v>
                      </c:pt>
                      <c:pt idx="595">
                        <c:v>799.5469999999998</c:v>
                      </c:pt>
                      <c:pt idx="596">
                        <c:v>800.42499999999973</c:v>
                      </c:pt>
                      <c:pt idx="597">
                        <c:v>801.303</c:v>
                      </c:pt>
                      <c:pt idx="598">
                        <c:v>802.18399999999997</c:v>
                      </c:pt>
                      <c:pt idx="599">
                        <c:v>803.06499999999971</c:v>
                      </c:pt>
                      <c:pt idx="600">
                        <c:v>803.9459999999998</c:v>
                      </c:pt>
                      <c:pt idx="601">
                        <c:v>804.82899999999972</c:v>
                      </c:pt>
                      <c:pt idx="602">
                        <c:v>805.71699999999998</c:v>
                      </c:pt>
                      <c:pt idx="603">
                        <c:v>806.60500000000002</c:v>
                      </c:pt>
                      <c:pt idx="604">
                        <c:v>807.49099999999999</c:v>
                      </c:pt>
                      <c:pt idx="605">
                        <c:v>808.38099999999997</c:v>
                      </c:pt>
                      <c:pt idx="606">
                        <c:v>809.26900000000001</c:v>
                      </c:pt>
                      <c:pt idx="607">
                        <c:v>810.154</c:v>
                      </c:pt>
                      <c:pt idx="608">
                        <c:v>811.04300000000001</c:v>
                      </c:pt>
                      <c:pt idx="609">
                        <c:v>811.93499999999972</c:v>
                      </c:pt>
                      <c:pt idx="610">
                        <c:v>812.82399999999996</c:v>
                      </c:pt>
                      <c:pt idx="611">
                        <c:v>813.71</c:v>
                      </c:pt>
                      <c:pt idx="612">
                        <c:v>814.59500000000003</c:v>
                      </c:pt>
                      <c:pt idx="613">
                        <c:v>815.48299999999972</c:v>
                      </c:pt>
                      <c:pt idx="614">
                        <c:v>816.3689999999998</c:v>
                      </c:pt>
                      <c:pt idx="615">
                        <c:v>817.25</c:v>
                      </c:pt>
                      <c:pt idx="616">
                        <c:v>818.13599999999997</c:v>
                      </c:pt>
                      <c:pt idx="617">
                        <c:v>819.02800000000002</c:v>
                      </c:pt>
                      <c:pt idx="618">
                        <c:v>819.9219999999998</c:v>
                      </c:pt>
                      <c:pt idx="619">
                        <c:v>820.81399999999996</c:v>
                      </c:pt>
                      <c:pt idx="620">
                        <c:v>821.71</c:v>
                      </c:pt>
                      <c:pt idx="621">
                        <c:v>822.60699999999997</c:v>
                      </c:pt>
                      <c:pt idx="622">
                        <c:v>823.50599999999997</c:v>
                      </c:pt>
                      <c:pt idx="623">
                        <c:v>824.40300000000002</c:v>
                      </c:pt>
                      <c:pt idx="624">
                        <c:v>825.3009999999997</c:v>
                      </c:pt>
                      <c:pt idx="625">
                        <c:v>826.19899999999996</c:v>
                      </c:pt>
                      <c:pt idx="626">
                        <c:v>827.10500000000002</c:v>
                      </c:pt>
                      <c:pt idx="627">
                        <c:v>828.01300000000003</c:v>
                      </c:pt>
                      <c:pt idx="628">
                        <c:v>828.91399999999999</c:v>
                      </c:pt>
                      <c:pt idx="629">
                        <c:v>829.81299999999976</c:v>
                      </c:pt>
                      <c:pt idx="630">
                        <c:v>830.71199999999999</c:v>
                      </c:pt>
                      <c:pt idx="631">
                        <c:v>831.60900000000004</c:v>
                      </c:pt>
                      <c:pt idx="632">
                        <c:v>832.5079999999997</c:v>
                      </c:pt>
                      <c:pt idx="633">
                        <c:v>833.40800000000002</c:v>
                      </c:pt>
                      <c:pt idx="634">
                        <c:v>834.31099999999969</c:v>
                      </c:pt>
                      <c:pt idx="635">
                        <c:v>835.22199999999998</c:v>
                      </c:pt>
                      <c:pt idx="636">
                        <c:v>836.13499999999999</c:v>
                      </c:pt>
                      <c:pt idx="637">
                        <c:v>837.05</c:v>
                      </c:pt>
                      <c:pt idx="638">
                        <c:v>837.97</c:v>
                      </c:pt>
                      <c:pt idx="639">
                        <c:v>838.89</c:v>
                      </c:pt>
                      <c:pt idx="640">
                        <c:v>839.80699999999979</c:v>
                      </c:pt>
                      <c:pt idx="641">
                        <c:v>840.72199999999998</c:v>
                      </c:pt>
                      <c:pt idx="642">
                        <c:v>841.63400000000001</c:v>
                      </c:pt>
                      <c:pt idx="643">
                        <c:v>842.54599999999971</c:v>
                      </c:pt>
                      <c:pt idx="644">
                        <c:v>843.46399999999971</c:v>
                      </c:pt>
                      <c:pt idx="645">
                        <c:v>844.38499999999999</c:v>
                      </c:pt>
                      <c:pt idx="646">
                        <c:v>845.30199999999979</c:v>
                      </c:pt>
                      <c:pt idx="647">
                        <c:v>846.22</c:v>
                      </c:pt>
                      <c:pt idx="648">
                        <c:v>847.14300000000003</c:v>
                      </c:pt>
                      <c:pt idx="649">
                        <c:v>848.06799999999976</c:v>
                      </c:pt>
                      <c:pt idx="650">
                        <c:v>848.99199999999996</c:v>
                      </c:pt>
                      <c:pt idx="651">
                        <c:v>849.91800000000001</c:v>
                      </c:pt>
                      <c:pt idx="652">
                        <c:v>850.84299999999962</c:v>
                      </c:pt>
                      <c:pt idx="653">
                        <c:v>851.76699999999971</c:v>
                      </c:pt>
                      <c:pt idx="654">
                        <c:v>852.69100000000003</c:v>
                      </c:pt>
                      <c:pt idx="655">
                        <c:v>853.61199999999997</c:v>
                      </c:pt>
                      <c:pt idx="656">
                        <c:v>854.52599999999973</c:v>
                      </c:pt>
                      <c:pt idx="657">
                        <c:v>855.42899999999997</c:v>
                      </c:pt>
                      <c:pt idx="658">
                        <c:v>856.33099999999979</c:v>
                      </c:pt>
                      <c:pt idx="659">
                        <c:v>857.24299999999971</c:v>
                      </c:pt>
                      <c:pt idx="660">
                        <c:v>858.16199999999969</c:v>
                      </c:pt>
                      <c:pt idx="661">
                        <c:v>859.08900000000006</c:v>
                      </c:pt>
                      <c:pt idx="662">
                        <c:v>860.01699999999971</c:v>
                      </c:pt>
                      <c:pt idx="663">
                        <c:v>860.93999999999971</c:v>
                      </c:pt>
                      <c:pt idx="664">
                        <c:v>861.8539999999997</c:v>
                      </c:pt>
                      <c:pt idx="665">
                        <c:v>862.76900000000001</c:v>
                      </c:pt>
                      <c:pt idx="666">
                        <c:v>863.68600000000004</c:v>
                      </c:pt>
                      <c:pt idx="667">
                        <c:v>864.59400000000005</c:v>
                      </c:pt>
                      <c:pt idx="668">
                        <c:v>865.5</c:v>
                      </c:pt>
                      <c:pt idx="669">
                        <c:v>866.40599999999972</c:v>
                      </c:pt>
                      <c:pt idx="670">
                        <c:v>867.3159999999998</c:v>
                      </c:pt>
                      <c:pt idx="671">
                        <c:v>868.23299999999972</c:v>
                      </c:pt>
                      <c:pt idx="672">
                        <c:v>869.15</c:v>
                      </c:pt>
                      <c:pt idx="673">
                        <c:v>870.06399999999996</c:v>
                      </c:pt>
                      <c:pt idx="674">
                        <c:v>870.97299999999996</c:v>
                      </c:pt>
                      <c:pt idx="675">
                        <c:v>871.88900000000001</c:v>
                      </c:pt>
                      <c:pt idx="676">
                        <c:v>872.81399999999996</c:v>
                      </c:pt>
                      <c:pt idx="677">
                        <c:v>873.74599999999998</c:v>
                      </c:pt>
                      <c:pt idx="678">
                        <c:v>874.68299999999999</c:v>
                      </c:pt>
                      <c:pt idx="679">
                        <c:v>875.625</c:v>
                      </c:pt>
                      <c:pt idx="680">
                        <c:v>876.56799999999976</c:v>
                      </c:pt>
                      <c:pt idx="681">
                        <c:v>877.51699999999971</c:v>
                      </c:pt>
                      <c:pt idx="682">
                        <c:v>878.46799999999962</c:v>
                      </c:pt>
                      <c:pt idx="683">
                        <c:v>879.4219999999998</c:v>
                      </c:pt>
                      <c:pt idx="684">
                        <c:v>880.37599999999998</c:v>
                      </c:pt>
                      <c:pt idx="685">
                        <c:v>881.32699999999977</c:v>
                      </c:pt>
                      <c:pt idx="686">
                        <c:v>882.27700000000004</c:v>
                      </c:pt>
                      <c:pt idx="687">
                        <c:v>883.23</c:v>
                      </c:pt>
                      <c:pt idx="688">
                        <c:v>884.19</c:v>
                      </c:pt>
                      <c:pt idx="689">
                        <c:v>885.1519999999997</c:v>
                      </c:pt>
                      <c:pt idx="690">
                        <c:v>886.11599999999999</c:v>
                      </c:pt>
                      <c:pt idx="691">
                        <c:v>887.07799999999997</c:v>
                      </c:pt>
                      <c:pt idx="692">
                        <c:v>888.0419999999998</c:v>
                      </c:pt>
                      <c:pt idx="693">
                        <c:v>889.00699999999972</c:v>
                      </c:pt>
                      <c:pt idx="694">
                        <c:v>889.97199999999998</c:v>
                      </c:pt>
                      <c:pt idx="695">
                        <c:v>890.93499999999972</c:v>
                      </c:pt>
                      <c:pt idx="696">
                        <c:v>891.89499999999998</c:v>
                      </c:pt>
                      <c:pt idx="697">
                        <c:v>892.8539999999997</c:v>
                      </c:pt>
                      <c:pt idx="698">
                        <c:v>893.81399999999996</c:v>
                      </c:pt>
                      <c:pt idx="699">
                        <c:v>894.77499999999998</c:v>
                      </c:pt>
                      <c:pt idx="700">
                        <c:v>895.74199999999996</c:v>
                      </c:pt>
                      <c:pt idx="701">
                        <c:v>896.71799999999996</c:v>
                      </c:pt>
                      <c:pt idx="702">
                        <c:v>897.697</c:v>
                      </c:pt>
                      <c:pt idx="703">
                        <c:v>898.66899999999998</c:v>
                      </c:pt>
                      <c:pt idx="704">
                        <c:v>899.63900000000001</c:v>
                      </c:pt>
                      <c:pt idx="705">
                        <c:v>900.60400000000004</c:v>
                      </c:pt>
                      <c:pt idx="706">
                        <c:v>901.56799999999976</c:v>
                      </c:pt>
                      <c:pt idx="707">
                        <c:v>902.529</c:v>
                      </c:pt>
                      <c:pt idx="708">
                        <c:v>903.48799999999972</c:v>
                      </c:pt>
                      <c:pt idx="709">
                        <c:v>904.44799999999975</c:v>
                      </c:pt>
                      <c:pt idx="710">
                        <c:v>905.41</c:v>
                      </c:pt>
                      <c:pt idx="711">
                        <c:v>906.37299999999971</c:v>
                      </c:pt>
                      <c:pt idx="712">
                        <c:v>907.33599999999979</c:v>
                      </c:pt>
                      <c:pt idx="713">
                        <c:v>908.29600000000005</c:v>
                      </c:pt>
                      <c:pt idx="714">
                        <c:v>909.2529999999997</c:v>
                      </c:pt>
                      <c:pt idx="715">
                        <c:v>910.21600000000001</c:v>
                      </c:pt>
                      <c:pt idx="716">
                        <c:v>911.18200000000002</c:v>
                      </c:pt>
                      <c:pt idx="717">
                        <c:v>912.15</c:v>
                      </c:pt>
                      <c:pt idx="718">
                        <c:v>913.11799999999971</c:v>
                      </c:pt>
                      <c:pt idx="719">
                        <c:v>914.08</c:v>
                      </c:pt>
                      <c:pt idx="720">
                        <c:v>915.0419999999998</c:v>
                      </c:pt>
                      <c:pt idx="721">
                        <c:v>916.00699999999972</c:v>
                      </c:pt>
                      <c:pt idx="722">
                        <c:v>916.971</c:v>
                      </c:pt>
                      <c:pt idx="723">
                        <c:v>917.928</c:v>
                      </c:pt>
                      <c:pt idx="724">
                        <c:v>918.88599999999997</c:v>
                      </c:pt>
                      <c:pt idx="725">
                        <c:v>919.84799999999962</c:v>
                      </c:pt>
                      <c:pt idx="726">
                        <c:v>920.81199999999978</c:v>
                      </c:pt>
                      <c:pt idx="727">
                        <c:v>921.77800000000002</c:v>
                      </c:pt>
                      <c:pt idx="728">
                        <c:v>922.74799999999971</c:v>
                      </c:pt>
                      <c:pt idx="729">
                        <c:v>923.72299999999996</c:v>
                      </c:pt>
                      <c:pt idx="730">
                        <c:v>924.69299999999998</c:v>
                      </c:pt>
                      <c:pt idx="731">
                        <c:v>925.66</c:v>
                      </c:pt>
                      <c:pt idx="732">
                        <c:v>926.63400000000001</c:v>
                      </c:pt>
                      <c:pt idx="733">
                        <c:v>927.60599999999999</c:v>
                      </c:pt>
                      <c:pt idx="734">
                        <c:v>928.57100000000003</c:v>
                      </c:pt>
                      <c:pt idx="735">
                        <c:v>929.53499999999997</c:v>
                      </c:pt>
                      <c:pt idx="736">
                        <c:v>930.49699999999996</c:v>
                      </c:pt>
                      <c:pt idx="737">
                        <c:v>931.46099999999979</c:v>
                      </c:pt>
                      <c:pt idx="738">
                        <c:v>932.42699999999979</c:v>
                      </c:pt>
                      <c:pt idx="739">
                        <c:v>933.38900000000001</c:v>
                      </c:pt>
                      <c:pt idx="740">
                        <c:v>934.34799999999962</c:v>
                      </c:pt>
                      <c:pt idx="741">
                        <c:v>935.30899999999997</c:v>
                      </c:pt>
                      <c:pt idx="742">
                        <c:v>936.27099999999996</c:v>
                      </c:pt>
                      <c:pt idx="743">
                        <c:v>937.23699999999997</c:v>
                      </c:pt>
                      <c:pt idx="744">
                        <c:v>938.202</c:v>
                      </c:pt>
                      <c:pt idx="745">
                        <c:v>939.17499999999995</c:v>
                      </c:pt>
                      <c:pt idx="746">
                        <c:v>940.14699999999971</c:v>
                      </c:pt>
                      <c:pt idx="747">
                        <c:v>941.12199999999996</c:v>
                      </c:pt>
                      <c:pt idx="748">
                        <c:v>942.09699999999998</c:v>
                      </c:pt>
                      <c:pt idx="749">
                        <c:v>943.06699999999978</c:v>
                      </c:pt>
                      <c:pt idx="750">
                        <c:v>944.03300000000002</c:v>
                      </c:pt>
                      <c:pt idx="751">
                        <c:v>944.97799999999972</c:v>
                      </c:pt>
                      <c:pt idx="752">
                        <c:v>945.91300000000001</c:v>
                      </c:pt>
                      <c:pt idx="753">
                        <c:v>946.8349999999997</c:v>
                      </c:pt>
                      <c:pt idx="754">
                        <c:v>947.75199999999973</c:v>
                      </c:pt>
                      <c:pt idx="755">
                        <c:v>948.66399999999999</c:v>
                      </c:pt>
                      <c:pt idx="756">
                        <c:v>949.57299999999998</c:v>
                      </c:pt>
                      <c:pt idx="757">
                        <c:v>950.48199999999997</c:v>
                      </c:pt>
                      <c:pt idx="758">
                        <c:v>951.39</c:v>
                      </c:pt>
                      <c:pt idx="759">
                        <c:v>952.30399999999997</c:v>
                      </c:pt>
                      <c:pt idx="760">
                        <c:v>953.21600000000001</c:v>
                      </c:pt>
                      <c:pt idx="761">
                        <c:v>954.1329999999997</c:v>
                      </c:pt>
                      <c:pt idx="762">
                        <c:v>955.0509999999997</c:v>
                      </c:pt>
                      <c:pt idx="763">
                        <c:v>955.96899999999971</c:v>
                      </c:pt>
                      <c:pt idx="764">
                        <c:v>956.88699999999972</c:v>
                      </c:pt>
                      <c:pt idx="765">
                        <c:v>957.8009999999997</c:v>
                      </c:pt>
                      <c:pt idx="766">
                        <c:v>958.71900000000005</c:v>
                      </c:pt>
                      <c:pt idx="767">
                        <c:v>959.63900000000001</c:v>
                      </c:pt>
                      <c:pt idx="768">
                        <c:v>960.55799999999977</c:v>
                      </c:pt>
                      <c:pt idx="769">
                        <c:v>961.47400000000005</c:v>
                      </c:pt>
                      <c:pt idx="770">
                        <c:v>962.38800000000003</c:v>
                      </c:pt>
                      <c:pt idx="771">
                        <c:v>963.3009999999997</c:v>
                      </c:pt>
                      <c:pt idx="772">
                        <c:v>964.21299999999997</c:v>
                      </c:pt>
                      <c:pt idx="773">
                        <c:v>965.12599999999998</c:v>
                      </c:pt>
                      <c:pt idx="774">
                        <c:v>966.0419999999998</c:v>
                      </c:pt>
                      <c:pt idx="775">
                        <c:v>966.95399999999972</c:v>
                      </c:pt>
                      <c:pt idx="776">
                        <c:v>967.87</c:v>
                      </c:pt>
                      <c:pt idx="777">
                        <c:v>968.78599999999994</c:v>
                      </c:pt>
                      <c:pt idx="778">
                        <c:v>969.70500000000004</c:v>
                      </c:pt>
                      <c:pt idx="779">
                        <c:v>970.6279999999997</c:v>
                      </c:pt>
                      <c:pt idx="780">
                        <c:v>971.54899999999998</c:v>
                      </c:pt>
                      <c:pt idx="781">
                        <c:v>972.47</c:v>
                      </c:pt>
                      <c:pt idx="782">
                        <c:v>973.38599999999997</c:v>
                      </c:pt>
                      <c:pt idx="783">
                        <c:v>974.29899999999998</c:v>
                      </c:pt>
                      <c:pt idx="784">
                        <c:v>975.21400000000006</c:v>
                      </c:pt>
                      <c:pt idx="785">
                        <c:v>976.12199999999996</c:v>
                      </c:pt>
                      <c:pt idx="786">
                        <c:v>977.024</c:v>
                      </c:pt>
                      <c:pt idx="787">
                        <c:v>977.9309999999997</c:v>
                      </c:pt>
                      <c:pt idx="788">
                        <c:v>978.84399999999971</c:v>
                      </c:pt>
                      <c:pt idx="789">
                        <c:v>979.75</c:v>
                      </c:pt>
                      <c:pt idx="790">
                        <c:v>980.649</c:v>
                      </c:pt>
                      <c:pt idx="791">
                        <c:v>981.5509999999997</c:v>
                      </c:pt>
                      <c:pt idx="792">
                        <c:v>982.45899999999972</c:v>
                      </c:pt>
                      <c:pt idx="793">
                        <c:v>983.37</c:v>
                      </c:pt>
                      <c:pt idx="794">
                        <c:v>984.27700000000004</c:v>
                      </c:pt>
                      <c:pt idx="795">
                        <c:v>985.18</c:v>
                      </c:pt>
                      <c:pt idx="796">
                        <c:v>986.08100000000002</c:v>
                      </c:pt>
                      <c:pt idx="797">
                        <c:v>986.97500000000002</c:v>
                      </c:pt>
                      <c:pt idx="798">
                        <c:v>987.86599999999976</c:v>
                      </c:pt>
                      <c:pt idx="799">
                        <c:v>988.7529999999997</c:v>
                      </c:pt>
                      <c:pt idx="800">
                        <c:v>989.62699999999973</c:v>
                      </c:pt>
                      <c:pt idx="801">
                        <c:v>990.50900000000001</c:v>
                      </c:pt>
                      <c:pt idx="802">
                        <c:v>991.39599999999996</c:v>
                      </c:pt>
                      <c:pt idx="803">
                        <c:v>992.32699999999977</c:v>
                      </c:pt>
                      <c:pt idx="804">
                        <c:v>993.30699999999979</c:v>
                      </c:pt>
                      <c:pt idx="805">
                        <c:v>994.30199999999979</c:v>
                      </c:pt>
                      <c:pt idx="806">
                        <c:v>995.3059999999997</c:v>
                      </c:pt>
                      <c:pt idx="807">
                        <c:v>996.32199999999978</c:v>
                      </c:pt>
                      <c:pt idx="808">
                        <c:v>997.33899999999971</c:v>
                      </c:pt>
                      <c:pt idx="809">
                        <c:v>998.3589999999997</c:v>
                      </c:pt>
                      <c:pt idx="810">
                        <c:v>999.375</c:v>
                      </c:pt>
                      <c:pt idx="811">
                        <c:v>1000.3920000000001</c:v>
                      </c:pt>
                      <c:pt idx="812">
                        <c:v>1001.41</c:v>
                      </c:pt>
                      <c:pt idx="813">
                        <c:v>1002.425</c:v>
                      </c:pt>
                      <c:pt idx="814">
                        <c:v>1003.421</c:v>
                      </c:pt>
                      <c:pt idx="815">
                        <c:v>1004.4160000000001</c:v>
                      </c:pt>
                      <c:pt idx="816">
                        <c:v>1005.42</c:v>
                      </c:pt>
                      <c:pt idx="817">
                        <c:v>1006.418</c:v>
                      </c:pt>
                      <c:pt idx="818">
                        <c:v>1007.419</c:v>
                      </c:pt>
                      <c:pt idx="819">
                        <c:v>1008.412</c:v>
                      </c:pt>
                      <c:pt idx="820">
                        <c:v>1009.412</c:v>
                      </c:pt>
                      <c:pt idx="821">
                        <c:v>1010.404</c:v>
                      </c:pt>
                      <c:pt idx="822">
                        <c:v>1011.412</c:v>
                      </c:pt>
                      <c:pt idx="823">
                        <c:v>1012.42</c:v>
                      </c:pt>
                      <c:pt idx="824">
                        <c:v>1013.408</c:v>
                      </c:pt>
                      <c:pt idx="825">
                        <c:v>1014.386</c:v>
                      </c:pt>
                      <c:pt idx="826">
                        <c:v>1015.37</c:v>
                      </c:pt>
                      <c:pt idx="827">
                        <c:v>1016.3630000000001</c:v>
                      </c:pt>
                      <c:pt idx="828">
                        <c:v>1017.3579999999999</c:v>
                      </c:pt>
                      <c:pt idx="829">
                        <c:v>1018.357</c:v>
                      </c:pt>
                      <c:pt idx="830">
                        <c:v>1019.356</c:v>
                      </c:pt>
                      <c:pt idx="831">
                        <c:v>1020.362</c:v>
                      </c:pt>
                      <c:pt idx="832">
                        <c:v>1021.364</c:v>
                      </c:pt>
                      <c:pt idx="833">
                        <c:v>1022.351</c:v>
                      </c:pt>
                      <c:pt idx="834">
                        <c:v>1023.333</c:v>
                      </c:pt>
                      <c:pt idx="835">
                        <c:v>1024.3119999999999</c:v>
                      </c:pt>
                      <c:pt idx="836">
                        <c:v>1025.297</c:v>
                      </c:pt>
                      <c:pt idx="837">
                        <c:v>1026.2840000000001</c:v>
                      </c:pt>
                      <c:pt idx="838">
                        <c:v>1027.2719999999999</c:v>
                      </c:pt>
                      <c:pt idx="839">
                        <c:v>1028.2539999999999</c:v>
                      </c:pt>
                      <c:pt idx="840">
                        <c:v>1029.2370000000001</c:v>
                      </c:pt>
                      <c:pt idx="841">
                        <c:v>1030.2180000000001</c:v>
                      </c:pt>
                      <c:pt idx="842">
                        <c:v>1031.193</c:v>
                      </c:pt>
                      <c:pt idx="843">
                        <c:v>1032.171</c:v>
                      </c:pt>
                      <c:pt idx="844">
                        <c:v>1033.1600000000001</c:v>
                      </c:pt>
                      <c:pt idx="845">
                        <c:v>1034.146</c:v>
                      </c:pt>
                      <c:pt idx="846">
                        <c:v>1035.126</c:v>
                      </c:pt>
                      <c:pt idx="847">
                        <c:v>1036.1020000000001</c:v>
                      </c:pt>
                      <c:pt idx="848">
                        <c:v>1037.086</c:v>
                      </c:pt>
                      <c:pt idx="849">
                        <c:v>1038.07</c:v>
                      </c:pt>
                      <c:pt idx="850">
                        <c:v>1039.0509999999999</c:v>
                      </c:pt>
                      <c:pt idx="851">
                        <c:v>1040.029</c:v>
                      </c:pt>
                      <c:pt idx="852">
                        <c:v>1041.002</c:v>
                      </c:pt>
                      <c:pt idx="853">
                        <c:v>1041.9739999999999</c:v>
                      </c:pt>
                      <c:pt idx="854">
                        <c:v>1042.94</c:v>
                      </c:pt>
                      <c:pt idx="855">
                        <c:v>1043.913</c:v>
                      </c:pt>
                      <c:pt idx="856">
                        <c:v>1044.8820000000001</c:v>
                      </c:pt>
                      <c:pt idx="857">
                        <c:v>1045.846</c:v>
                      </c:pt>
                      <c:pt idx="858">
                        <c:v>1046.7909999999999</c:v>
                      </c:pt>
                      <c:pt idx="859">
                        <c:v>1047.7260000000001</c:v>
                      </c:pt>
                      <c:pt idx="860">
                        <c:v>1048.6569999999999</c:v>
                      </c:pt>
                      <c:pt idx="861">
                        <c:v>1049.578</c:v>
                      </c:pt>
                      <c:pt idx="862">
                        <c:v>1050.492</c:v>
                      </c:pt>
                      <c:pt idx="863">
                        <c:v>1051.412</c:v>
                      </c:pt>
                      <c:pt idx="864">
                        <c:v>1052.335</c:v>
                      </c:pt>
                      <c:pt idx="865">
                        <c:v>1053.258</c:v>
                      </c:pt>
                      <c:pt idx="866">
                        <c:v>1054.184</c:v>
                      </c:pt>
                      <c:pt idx="867">
                        <c:v>1055.1110000000001</c:v>
                      </c:pt>
                      <c:pt idx="868">
                        <c:v>1056.038</c:v>
                      </c:pt>
                      <c:pt idx="869">
                        <c:v>1056.962</c:v>
                      </c:pt>
                      <c:pt idx="870">
                        <c:v>1057.885</c:v>
                      </c:pt>
                      <c:pt idx="871">
                        <c:v>1058.8019999999999</c:v>
                      </c:pt>
                      <c:pt idx="872">
                        <c:v>1059.7170000000001</c:v>
                      </c:pt>
                      <c:pt idx="873">
                        <c:v>1060.6300000000001</c:v>
                      </c:pt>
                      <c:pt idx="874">
                        <c:v>1061.54</c:v>
                      </c:pt>
                      <c:pt idx="875">
                        <c:v>1062.451</c:v>
                      </c:pt>
                      <c:pt idx="876">
                        <c:v>1063.3610000000001</c:v>
                      </c:pt>
                      <c:pt idx="877">
                        <c:v>1064.271</c:v>
                      </c:pt>
                      <c:pt idx="878">
                        <c:v>1065.1869999999999</c:v>
                      </c:pt>
                      <c:pt idx="879">
                        <c:v>1066.104</c:v>
                      </c:pt>
                      <c:pt idx="880">
                        <c:v>1067.019</c:v>
                      </c:pt>
                      <c:pt idx="881">
                        <c:v>1067.925</c:v>
                      </c:pt>
                      <c:pt idx="882">
                        <c:v>1068.829</c:v>
                      </c:pt>
                      <c:pt idx="883">
                        <c:v>1069.729</c:v>
                      </c:pt>
                      <c:pt idx="884">
                        <c:v>1070.6289999999999</c:v>
                      </c:pt>
                      <c:pt idx="885">
                        <c:v>1071.529</c:v>
                      </c:pt>
                      <c:pt idx="886">
                        <c:v>1072.432</c:v>
                      </c:pt>
                      <c:pt idx="887">
                        <c:v>1073.33</c:v>
                      </c:pt>
                      <c:pt idx="888">
                        <c:v>1074.229</c:v>
                      </c:pt>
                      <c:pt idx="889">
                        <c:v>1075.135</c:v>
                      </c:pt>
                      <c:pt idx="890">
                        <c:v>1076.0350000000001</c:v>
                      </c:pt>
                      <c:pt idx="891">
                        <c:v>1076.93</c:v>
                      </c:pt>
                      <c:pt idx="892">
                        <c:v>1077.818</c:v>
                      </c:pt>
                      <c:pt idx="893">
                        <c:v>1078.7070000000001</c:v>
                      </c:pt>
                      <c:pt idx="894">
                        <c:v>1079.5940000000001</c:v>
                      </c:pt>
                      <c:pt idx="895">
                        <c:v>1080.48</c:v>
                      </c:pt>
                      <c:pt idx="896">
                        <c:v>1081.373</c:v>
                      </c:pt>
                      <c:pt idx="897">
                        <c:v>1082.2619999999999</c:v>
                      </c:pt>
                      <c:pt idx="898">
                        <c:v>1083.145</c:v>
                      </c:pt>
                      <c:pt idx="899">
                        <c:v>1084.0239999999999</c:v>
                      </c:pt>
                      <c:pt idx="900">
                        <c:v>1084.9090000000001</c:v>
                      </c:pt>
                      <c:pt idx="901">
                        <c:v>1085.7940000000001</c:v>
                      </c:pt>
                      <c:pt idx="902">
                        <c:v>1086.6790000000001</c:v>
                      </c:pt>
                      <c:pt idx="903">
                        <c:v>1087.557</c:v>
                      </c:pt>
                      <c:pt idx="904">
                        <c:v>1088.43</c:v>
                      </c:pt>
                      <c:pt idx="905">
                        <c:v>1089.3050000000001</c:v>
                      </c:pt>
                      <c:pt idx="906">
                        <c:v>1090.1780000000001</c:v>
                      </c:pt>
                      <c:pt idx="907">
                        <c:v>1091.0429999999999</c:v>
                      </c:pt>
                      <c:pt idx="908">
                        <c:v>1091.913</c:v>
                      </c:pt>
                      <c:pt idx="909">
                        <c:v>1092.7829999999999</c:v>
                      </c:pt>
                      <c:pt idx="910">
                        <c:v>1093.655</c:v>
                      </c:pt>
                      <c:pt idx="911">
                        <c:v>1094.5250000000001</c:v>
                      </c:pt>
                      <c:pt idx="912">
                        <c:v>1095.394</c:v>
                      </c:pt>
                      <c:pt idx="913">
                        <c:v>1096.261</c:v>
                      </c:pt>
                      <c:pt idx="914">
                        <c:v>1097.1199999999999</c:v>
                      </c:pt>
                      <c:pt idx="915">
                        <c:v>1097.9739999999999</c:v>
                      </c:pt>
                      <c:pt idx="916">
                        <c:v>1098.828</c:v>
                      </c:pt>
                      <c:pt idx="917">
                        <c:v>1099.679000000000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G$6:$AG$923</c15:sqref>
                        </c15:formulaRef>
                      </c:ext>
                    </c:extLst>
                    <c:numCache>
                      <c:formatCode>General</c:formatCode>
                      <c:ptCount val="918"/>
                      <c:pt idx="0">
                        <c:v>1</c:v>
                      </c:pt>
                      <c:pt idx="1">
                        <c:v>0.99983842217535301</c:v>
                      </c:pt>
                      <c:pt idx="2">
                        <c:v>0.99967598489419196</c:v>
                      </c:pt>
                      <c:pt idx="3">
                        <c:v>0.99903311142166096</c:v>
                      </c:pt>
                      <c:pt idx="4">
                        <c:v>0.99876582044578299</c:v>
                      </c:pt>
                      <c:pt idx="5">
                        <c:v>0.99844180533997495</c:v>
                      </c:pt>
                      <c:pt idx="6">
                        <c:v>0.99785565599737303</c:v>
                      </c:pt>
                      <c:pt idx="7">
                        <c:v>0.99731677676304498</c:v>
                      </c:pt>
                      <c:pt idx="8">
                        <c:v>0.99683548111516296</c:v>
                      </c:pt>
                      <c:pt idx="9">
                        <c:v>0.99634988818470804</c:v>
                      </c:pt>
                      <c:pt idx="10">
                        <c:v>0.99581616568946396</c:v>
                      </c:pt>
                      <c:pt idx="11">
                        <c:v>0.99501085493577301</c:v>
                      </c:pt>
                      <c:pt idx="12">
                        <c:v>0.99436712200672805</c:v>
                      </c:pt>
                      <c:pt idx="13">
                        <c:v>0.99388238853278699</c:v>
                      </c:pt>
                      <c:pt idx="14">
                        <c:v>0.99329537973367199</c:v>
                      </c:pt>
                      <c:pt idx="15">
                        <c:v>0.99243764213261998</c:v>
                      </c:pt>
                      <c:pt idx="16">
                        <c:v>0.99168475822628799</c:v>
                      </c:pt>
                      <c:pt idx="17">
                        <c:v>0.99125588942576304</c:v>
                      </c:pt>
                      <c:pt idx="18">
                        <c:v>0.99055972964936001</c:v>
                      </c:pt>
                      <c:pt idx="19">
                        <c:v>0.98964526791837903</c:v>
                      </c:pt>
                      <c:pt idx="20">
                        <c:v>0.98894910814197501</c:v>
                      </c:pt>
                      <c:pt idx="21">
                        <c:v>0.988091370540925</c:v>
                      </c:pt>
                      <c:pt idx="22">
                        <c:v>0.98701876881135497</c:v>
                      </c:pt>
                      <c:pt idx="23">
                        <c:v>0.98637589533882397</c:v>
                      </c:pt>
                      <c:pt idx="24">
                        <c:v>0.98557058458513203</c:v>
                      </c:pt>
                      <c:pt idx="25">
                        <c:v>0.98476527383143897</c:v>
                      </c:pt>
                      <c:pt idx="26">
                        <c:v>0.98395996307774902</c:v>
                      </c:pt>
                      <c:pt idx="27">
                        <c:v>0.98299307449940998</c:v>
                      </c:pt>
                      <c:pt idx="28">
                        <c:v>0.98197375907371198</c:v>
                      </c:pt>
                      <c:pt idx="29">
                        <c:v>0.98095788147407104</c:v>
                      </c:pt>
                      <c:pt idx="30">
                        <c:v>0.97999099289573199</c:v>
                      </c:pt>
                      <c:pt idx="31">
                        <c:v>0.97891839116616197</c:v>
                      </c:pt>
                      <c:pt idx="32">
                        <c:v>0.97773663845930403</c:v>
                      </c:pt>
                      <c:pt idx="33">
                        <c:v>0.97676974988096499</c:v>
                      </c:pt>
                      <c:pt idx="34">
                        <c:v>0.97564472130403701</c:v>
                      </c:pt>
                      <c:pt idx="35">
                        <c:v>0.97430568805510198</c:v>
                      </c:pt>
                      <c:pt idx="36">
                        <c:v>0.97307150850088397</c:v>
                      </c:pt>
                      <c:pt idx="37">
                        <c:v>0.97188975579402703</c:v>
                      </c:pt>
                      <c:pt idx="38">
                        <c:v>0.97108530449684904</c:v>
                      </c:pt>
                      <c:pt idx="39">
                        <c:v>0.96974541179139995</c:v>
                      </c:pt>
                      <c:pt idx="40">
                        <c:v>0.96840208125989502</c:v>
                      </c:pt>
                      <c:pt idx="41">
                        <c:v>0.96711547485831795</c:v>
                      </c:pt>
                      <c:pt idx="42">
                        <c:v>0.96582886845674298</c:v>
                      </c:pt>
                      <c:pt idx="43">
                        <c:v>0.96443311107787799</c:v>
                      </c:pt>
                      <c:pt idx="44">
                        <c:v>0.963093218372431</c:v>
                      </c:pt>
                      <c:pt idx="45">
                        <c:v>0.96169746099356601</c:v>
                      </c:pt>
                      <c:pt idx="46">
                        <c:v>0.96014356361611197</c:v>
                      </c:pt>
                      <c:pt idx="47">
                        <c:v>0.95874780623724798</c:v>
                      </c:pt>
                      <c:pt idx="48">
                        <c:v>0.95735204885838399</c:v>
                      </c:pt>
                      <c:pt idx="49">
                        <c:v>0.95585057832828901</c:v>
                      </c:pt>
                      <c:pt idx="50">
                        <c:v>0.95429668095083398</c:v>
                      </c:pt>
                      <c:pt idx="51">
                        <c:v>0.95268605944344997</c:v>
                      </c:pt>
                      <c:pt idx="52">
                        <c:v>0.95102301108870901</c:v>
                      </c:pt>
                      <c:pt idx="53">
                        <c:v>0.94946911371125298</c:v>
                      </c:pt>
                      <c:pt idx="54">
                        <c:v>0.94780606535651202</c:v>
                      </c:pt>
                      <c:pt idx="55">
                        <c:v>0.94619544384912802</c:v>
                      </c:pt>
                      <c:pt idx="56">
                        <c:v>0.94464154647167398</c:v>
                      </c:pt>
                      <c:pt idx="57">
                        <c:v>0.94297849811693102</c:v>
                      </c:pt>
                      <c:pt idx="58">
                        <c:v>0.94120629878490103</c:v>
                      </c:pt>
                      <c:pt idx="59">
                        <c:v>0.93959653673403098</c:v>
                      </c:pt>
                      <c:pt idx="60">
                        <c:v>0.93793348837928803</c:v>
                      </c:pt>
                      <c:pt idx="61">
                        <c:v>0.93611230002595602</c:v>
                      </c:pt>
                      <c:pt idx="62">
                        <c:v>0.93434010069392504</c:v>
                      </c:pt>
                      <c:pt idx="63">
                        <c:v>0.93251547451453598</c:v>
                      </c:pt>
                      <c:pt idx="64">
                        <c:v>0.93085586398585096</c:v>
                      </c:pt>
                      <c:pt idx="65">
                        <c:v>0.92897881095910295</c:v>
                      </c:pt>
                      <c:pt idx="66">
                        <c:v>0.92710089847584098</c:v>
                      </c:pt>
                      <c:pt idx="67">
                        <c:v>0.92522384544909198</c:v>
                      </c:pt>
                      <c:pt idx="68">
                        <c:v>0.92356079709435002</c:v>
                      </c:pt>
                      <c:pt idx="69">
                        <c:v>0.92195017558696601</c:v>
                      </c:pt>
                      <c:pt idx="70">
                        <c:v>0.92007226310370405</c:v>
                      </c:pt>
                      <c:pt idx="71">
                        <c:v>0.91814278322959797</c:v>
                      </c:pt>
                      <c:pt idx="72">
                        <c:v>0.916264870746335</c:v>
                      </c:pt>
                      <c:pt idx="73">
                        <c:v>0.91406380261377995</c:v>
                      </c:pt>
                      <c:pt idx="74">
                        <c:v>0.91229590056431897</c:v>
                      </c:pt>
                      <c:pt idx="75">
                        <c:v>0.91047041492841696</c:v>
                      </c:pt>
                      <c:pt idx="76">
                        <c:v>0.90859336190166695</c:v>
                      </c:pt>
                      <c:pt idx="77">
                        <c:v>0.90666302257104703</c:v>
                      </c:pt>
                      <c:pt idx="78">
                        <c:v>0.90483839639165797</c:v>
                      </c:pt>
                      <c:pt idx="79">
                        <c:v>0.90290805706103705</c:v>
                      </c:pt>
                      <c:pt idx="80">
                        <c:v>0.90103014457777497</c:v>
                      </c:pt>
                      <c:pt idx="81">
                        <c:v>0.899096367421098</c:v>
                      </c:pt>
                      <c:pt idx="82">
                        <c:v>0.89711360124311801</c:v>
                      </c:pt>
                      <c:pt idx="83">
                        <c:v>0.89512739723908197</c:v>
                      </c:pt>
                      <c:pt idx="84">
                        <c:v>0.89335863573310903</c:v>
                      </c:pt>
                      <c:pt idx="85">
                        <c:v>0.89121429173048194</c:v>
                      </c:pt>
                      <c:pt idx="86">
                        <c:v>0.88922722826993095</c:v>
                      </c:pt>
                      <c:pt idx="87">
                        <c:v>0.88729688893931102</c:v>
                      </c:pt>
                      <c:pt idx="88">
                        <c:v>0.88541983591256301</c:v>
                      </c:pt>
                      <c:pt idx="89">
                        <c:v>0.88364763658053203</c:v>
                      </c:pt>
                      <c:pt idx="90">
                        <c:v>0.88166487040255304</c:v>
                      </c:pt>
                      <c:pt idx="91">
                        <c:v>0.87984024422316398</c:v>
                      </c:pt>
                      <c:pt idx="92">
                        <c:v>0.87774832706789596</c:v>
                      </c:pt>
                      <c:pt idx="93">
                        <c:v>0.87581798773727404</c:v>
                      </c:pt>
                      <c:pt idx="94">
                        <c:v>0.87394007525401196</c:v>
                      </c:pt>
                      <c:pt idx="95">
                        <c:v>0.87200973592339204</c:v>
                      </c:pt>
                      <c:pt idx="96">
                        <c:v>0.87007595876671395</c:v>
                      </c:pt>
                      <c:pt idx="97">
                        <c:v>0.86819890573996605</c:v>
                      </c:pt>
                      <c:pt idx="98">
                        <c:v>0.86626856640934602</c:v>
                      </c:pt>
                      <c:pt idx="99">
                        <c:v>0.864553091207244</c:v>
                      </c:pt>
                      <c:pt idx="100">
                        <c:v>0.86240788774810295</c:v>
                      </c:pt>
                      <c:pt idx="101">
                        <c:v>0.86053083472135505</c:v>
                      </c:pt>
                      <c:pt idx="102">
                        <c:v>0.85875863538932595</c:v>
                      </c:pt>
                      <c:pt idx="103">
                        <c:v>0.85693400920993601</c:v>
                      </c:pt>
                      <c:pt idx="104">
                        <c:v>0.85505609672667404</c:v>
                      </c:pt>
                      <c:pt idx="105">
                        <c:v>0.85317904369992703</c:v>
                      </c:pt>
                      <c:pt idx="106">
                        <c:v>0.85130113121666395</c:v>
                      </c:pt>
                      <c:pt idx="107">
                        <c:v>0.84937079188604303</c:v>
                      </c:pt>
                      <c:pt idx="108">
                        <c:v>0.84749373885929502</c:v>
                      </c:pt>
                      <c:pt idx="109">
                        <c:v>0.84572497735332097</c:v>
                      </c:pt>
                      <c:pt idx="110">
                        <c:v>0.84390035117393203</c:v>
                      </c:pt>
                      <c:pt idx="111">
                        <c:v>0.84212815184190204</c:v>
                      </c:pt>
                      <c:pt idx="112">
                        <c:v>0.84030696348856904</c:v>
                      </c:pt>
                      <c:pt idx="113">
                        <c:v>0.83848233730917898</c:v>
                      </c:pt>
                      <c:pt idx="114">
                        <c:v>0.83665771112979004</c:v>
                      </c:pt>
                      <c:pt idx="115">
                        <c:v>0.83483308495040098</c:v>
                      </c:pt>
                      <c:pt idx="116">
                        <c:v>0.83295517246713902</c:v>
                      </c:pt>
                      <c:pt idx="117">
                        <c:v>0.83113398411380601</c:v>
                      </c:pt>
                      <c:pt idx="118">
                        <c:v>0.82936178478177502</c:v>
                      </c:pt>
                      <c:pt idx="119">
                        <c:v>0.82748473175502701</c:v>
                      </c:pt>
                      <c:pt idx="120">
                        <c:v>0.82571597024905397</c:v>
                      </c:pt>
                      <c:pt idx="121">
                        <c:v>0.82394377091702298</c:v>
                      </c:pt>
                      <c:pt idx="122">
                        <c:v>0.822175868867563</c:v>
                      </c:pt>
                      <c:pt idx="123">
                        <c:v>0.82045953420894802</c:v>
                      </c:pt>
                      <c:pt idx="124">
                        <c:v>0.81858248118220001</c:v>
                      </c:pt>
                      <c:pt idx="125">
                        <c:v>0.81686270869752797</c:v>
                      </c:pt>
                      <c:pt idx="126">
                        <c:v>0.81504152034419497</c:v>
                      </c:pt>
                      <c:pt idx="127">
                        <c:v>0.81337847198945301</c:v>
                      </c:pt>
                      <c:pt idx="128">
                        <c:v>0.81165955896129505</c:v>
                      </c:pt>
                      <c:pt idx="129">
                        <c:v>0.80994322430267995</c:v>
                      </c:pt>
                      <c:pt idx="130">
                        <c:v>0.80822774910057904</c:v>
                      </c:pt>
                      <c:pt idx="131">
                        <c:v>0.80656470074583597</c:v>
                      </c:pt>
                      <c:pt idx="132">
                        <c:v>0.80479679869637699</c:v>
                      </c:pt>
                      <c:pt idx="133">
                        <c:v>0.803024599364346</c:v>
                      </c:pt>
                      <c:pt idx="134">
                        <c:v>0.80130826470573102</c:v>
                      </c:pt>
                      <c:pt idx="135">
                        <c:v>0.79964521635098795</c:v>
                      </c:pt>
                      <c:pt idx="136">
                        <c:v>0.79792974114888704</c:v>
                      </c:pt>
                      <c:pt idx="137">
                        <c:v>0.79615754181685705</c:v>
                      </c:pt>
                      <c:pt idx="138">
                        <c:v>0.79444206661475603</c:v>
                      </c:pt>
                      <c:pt idx="139">
                        <c:v>0.79283144510737202</c:v>
                      </c:pt>
                      <c:pt idx="140">
                        <c:v>0.79116839675262896</c:v>
                      </c:pt>
                      <c:pt idx="141">
                        <c:v>0.789505348397888</c:v>
                      </c:pt>
                      <c:pt idx="142">
                        <c:v>0.78784230004314504</c:v>
                      </c:pt>
                      <c:pt idx="143">
                        <c:v>0.78612682484104401</c:v>
                      </c:pt>
                      <c:pt idx="144">
                        <c:v>0.78451620333366001</c:v>
                      </c:pt>
                      <c:pt idx="145">
                        <c:v>0.78290987910884702</c:v>
                      </c:pt>
                      <c:pt idx="146">
                        <c:v>0.78119010662417598</c:v>
                      </c:pt>
                      <c:pt idx="147">
                        <c:v>0.77958378239936199</c:v>
                      </c:pt>
                      <c:pt idx="148">
                        <c:v>0.77792073404462003</c:v>
                      </c:pt>
                      <c:pt idx="149">
                        <c:v>0.77625768568987696</c:v>
                      </c:pt>
                      <c:pt idx="150">
                        <c:v>0.77470035048636599</c:v>
                      </c:pt>
                      <c:pt idx="151">
                        <c:v>0.77303730213162403</c:v>
                      </c:pt>
                      <c:pt idx="152">
                        <c:v>0.77137425377688196</c:v>
                      </c:pt>
                      <c:pt idx="153">
                        <c:v>0.76976707009555401</c:v>
                      </c:pt>
                      <c:pt idx="154">
                        <c:v>0.76815730804468596</c:v>
                      </c:pt>
                      <c:pt idx="155">
                        <c:v>0.76660341066723003</c:v>
                      </c:pt>
                      <c:pt idx="156">
                        <c:v>0.76504521600720599</c:v>
                      </c:pt>
                      <c:pt idx="157">
                        <c:v>0.76349131862975095</c:v>
                      </c:pt>
                      <c:pt idx="158">
                        <c:v>0.76182827027500899</c:v>
                      </c:pt>
                      <c:pt idx="159">
                        <c:v>0.76021764876762499</c:v>
                      </c:pt>
                      <c:pt idx="160">
                        <c:v>0.75871703769404397</c:v>
                      </c:pt>
                      <c:pt idx="161">
                        <c:v>0.75705398933930101</c:v>
                      </c:pt>
                      <c:pt idx="162">
                        <c:v>0.75544336783191801</c:v>
                      </c:pt>
                      <c:pt idx="163">
                        <c:v>0.75399518360569495</c:v>
                      </c:pt>
                      <c:pt idx="164">
                        <c:v>0.75238456209831195</c:v>
                      </c:pt>
                      <c:pt idx="165">
                        <c:v>0.75083066472085802</c:v>
                      </c:pt>
                      <c:pt idx="166">
                        <c:v>0.74932919419076205</c:v>
                      </c:pt>
                      <c:pt idx="167">
                        <c:v>0.74777185898725196</c:v>
                      </c:pt>
                      <c:pt idx="168">
                        <c:v>0.74627038845715599</c:v>
                      </c:pt>
                      <c:pt idx="169">
                        <c:v>0.74471649107970195</c:v>
                      </c:pt>
                      <c:pt idx="170">
                        <c:v>0.74321502054960598</c:v>
                      </c:pt>
                      <c:pt idx="171">
                        <c:v>0.741657685346094</c:v>
                      </c:pt>
                      <c:pt idx="172">
                        <c:v>0.73999463699135304</c:v>
                      </c:pt>
                      <c:pt idx="173">
                        <c:v>0.73859887961248805</c:v>
                      </c:pt>
                      <c:pt idx="174">
                        <c:v>0.73704498223503401</c:v>
                      </c:pt>
                      <c:pt idx="175">
                        <c:v>0.73554351170493804</c:v>
                      </c:pt>
                      <c:pt idx="176">
                        <c:v>0.73409446802220202</c:v>
                      </c:pt>
                      <c:pt idx="177">
                        <c:v>0.73269871064333802</c:v>
                      </c:pt>
                      <c:pt idx="178">
                        <c:v>0.73119809956975701</c:v>
                      </c:pt>
                      <c:pt idx="179">
                        <c:v>0.72974905588701899</c:v>
                      </c:pt>
                      <c:pt idx="180">
                        <c:v>0.72830087166079704</c:v>
                      </c:pt>
                      <c:pt idx="181">
                        <c:v>0.72685182797806003</c:v>
                      </c:pt>
                      <c:pt idx="182">
                        <c:v>0.72529793060060599</c:v>
                      </c:pt>
                      <c:pt idx="183">
                        <c:v>0.723902173221742</c:v>
                      </c:pt>
                      <c:pt idx="184">
                        <c:v>0.722506415842878</c:v>
                      </c:pt>
                      <c:pt idx="185">
                        <c:v>0.72105737216014099</c:v>
                      </c:pt>
                      <c:pt idx="186">
                        <c:v>0.71950347478268595</c:v>
                      </c:pt>
                      <c:pt idx="187">
                        <c:v>0.718055290556463</c:v>
                      </c:pt>
                      <c:pt idx="188">
                        <c:v>0.71671539785101601</c:v>
                      </c:pt>
                      <c:pt idx="189">
                        <c:v>0.71526721362479295</c:v>
                      </c:pt>
                      <c:pt idx="190">
                        <c:v>0.71387145624592896</c:v>
                      </c:pt>
                      <c:pt idx="191">
                        <c:v>0.71253156354047997</c:v>
                      </c:pt>
                      <c:pt idx="192">
                        <c:v>0.71108337931425702</c:v>
                      </c:pt>
                      <c:pt idx="193">
                        <c:v>0.70968762193539303</c:v>
                      </c:pt>
                      <c:pt idx="194">
                        <c:v>0.70823857825265701</c:v>
                      </c:pt>
                      <c:pt idx="195">
                        <c:v>0.70695197185108105</c:v>
                      </c:pt>
                      <c:pt idx="196">
                        <c:v>0.70560864131957501</c:v>
                      </c:pt>
                      <c:pt idx="197">
                        <c:v>0.70421632176676696</c:v>
                      </c:pt>
                      <c:pt idx="198">
                        <c:v>0.70276813754054501</c:v>
                      </c:pt>
                      <c:pt idx="199">
                        <c:v>0.70142480700903898</c:v>
                      </c:pt>
                      <c:pt idx="200">
                        <c:v>0.70013820060746401</c:v>
                      </c:pt>
                      <c:pt idx="201">
                        <c:v>0.69874244322860102</c:v>
                      </c:pt>
                      <c:pt idx="202">
                        <c:v>0.69745583682702506</c:v>
                      </c:pt>
                      <c:pt idx="203">
                        <c:v>0.69611594412157596</c:v>
                      </c:pt>
                      <c:pt idx="204">
                        <c:v>0.694829337719999</c:v>
                      </c:pt>
                      <c:pt idx="205">
                        <c:v>0.69354273131842403</c:v>
                      </c:pt>
                      <c:pt idx="206">
                        <c:v>0.69219940078691899</c:v>
                      </c:pt>
                      <c:pt idx="207">
                        <c:v>0.69091279438534203</c:v>
                      </c:pt>
                      <c:pt idx="208">
                        <c:v>0.68967861483112602</c:v>
                      </c:pt>
                      <c:pt idx="209">
                        <c:v>0.68844443527690902</c:v>
                      </c:pt>
                      <c:pt idx="210">
                        <c:v>0.68710454257146003</c:v>
                      </c:pt>
                      <c:pt idx="211">
                        <c:v>0.68581793616988396</c:v>
                      </c:pt>
                      <c:pt idx="212">
                        <c:v>0.68447460563838003</c:v>
                      </c:pt>
                      <c:pt idx="213">
                        <c:v>0.68329371238803405</c:v>
                      </c:pt>
                      <c:pt idx="214">
                        <c:v>0.68206297065987398</c:v>
                      </c:pt>
                      <c:pt idx="215">
                        <c:v>0.68077206697572801</c:v>
                      </c:pt>
                      <c:pt idx="216">
                        <c:v>0.67964703839879803</c:v>
                      </c:pt>
                      <c:pt idx="217">
                        <c:v>0.67841371830109598</c:v>
                      </c:pt>
                      <c:pt idx="218">
                        <c:v>0.67717953874687797</c:v>
                      </c:pt>
                      <c:pt idx="219">
                        <c:v>0.67594535919266097</c:v>
                      </c:pt>
                      <c:pt idx="220">
                        <c:v>0.67476704431185897</c:v>
                      </c:pt>
                      <c:pt idx="221">
                        <c:v>0.67358615106151398</c:v>
                      </c:pt>
                      <c:pt idx="222">
                        <c:v>0.67240439835465604</c:v>
                      </c:pt>
                      <c:pt idx="223">
                        <c:v>0.67127936977772795</c:v>
                      </c:pt>
                      <c:pt idx="224">
                        <c:v>0.67004519022351094</c:v>
                      </c:pt>
                      <c:pt idx="225">
                        <c:v>0.66892016164658197</c:v>
                      </c:pt>
                      <c:pt idx="226">
                        <c:v>0.66779169524359605</c:v>
                      </c:pt>
                      <c:pt idx="227">
                        <c:v>0.66661423981930801</c:v>
                      </c:pt>
                      <c:pt idx="228">
                        <c:v>0.66553820026368204</c:v>
                      </c:pt>
                      <c:pt idx="229">
                        <c:v>0.66435988538288004</c:v>
                      </c:pt>
                      <c:pt idx="230">
                        <c:v>0.66328814310982398</c:v>
                      </c:pt>
                      <c:pt idx="231">
                        <c:v>0.66221210355419702</c:v>
                      </c:pt>
                      <c:pt idx="232">
                        <c:v>0.66108707497726804</c:v>
                      </c:pt>
                      <c:pt idx="233">
                        <c:v>0.65996204640033895</c:v>
                      </c:pt>
                      <c:pt idx="234">
                        <c:v>0.65888944467076904</c:v>
                      </c:pt>
                      <c:pt idx="235">
                        <c:v>0.65776097826778301</c:v>
                      </c:pt>
                      <c:pt idx="236">
                        <c:v>0.65668837653821299</c:v>
                      </c:pt>
                      <c:pt idx="237">
                        <c:v>0.65572148795987395</c:v>
                      </c:pt>
                      <c:pt idx="238">
                        <c:v>0.65464888623030404</c:v>
                      </c:pt>
                      <c:pt idx="239">
                        <c:v>0.65357714395724698</c:v>
                      </c:pt>
                      <c:pt idx="240">
                        <c:v>0.65250454222767695</c:v>
                      </c:pt>
                      <c:pt idx="241">
                        <c:v>0.65148522680197996</c:v>
                      </c:pt>
                      <c:pt idx="242">
                        <c:v>0.650465051919768</c:v>
                      </c:pt>
                      <c:pt idx="243">
                        <c:v>0.649445736494071</c:v>
                      </c:pt>
                      <c:pt idx="244">
                        <c:v>0.64848228574178801</c:v>
                      </c:pt>
                      <c:pt idx="245">
                        <c:v>0.64751539716344997</c:v>
                      </c:pt>
                      <c:pt idx="246">
                        <c:v>0.64649608173775297</c:v>
                      </c:pt>
                      <c:pt idx="247">
                        <c:v>0.64547590685554201</c:v>
                      </c:pt>
                      <c:pt idx="248">
                        <c:v>0.64445659142984402</c:v>
                      </c:pt>
                      <c:pt idx="249">
                        <c:v>0.64344071383020296</c:v>
                      </c:pt>
                      <c:pt idx="250">
                        <c:v>0.64252625209922298</c:v>
                      </c:pt>
                      <c:pt idx="251">
                        <c:v>0.64150693667352499</c:v>
                      </c:pt>
                      <c:pt idx="252">
                        <c:v>0.64059591276860195</c:v>
                      </c:pt>
                      <c:pt idx="253">
                        <c:v>0.63962902419026302</c:v>
                      </c:pt>
                      <c:pt idx="254">
                        <c:v>0.63860970876456602</c:v>
                      </c:pt>
                      <c:pt idx="255">
                        <c:v>0.63775197116351501</c:v>
                      </c:pt>
                      <c:pt idx="256">
                        <c:v>0.63678852041123202</c:v>
                      </c:pt>
                      <c:pt idx="257">
                        <c:v>0.63576920498553502</c:v>
                      </c:pt>
                      <c:pt idx="258">
                        <c:v>0.63491060792797005</c:v>
                      </c:pt>
                      <c:pt idx="259">
                        <c:v>0.63399700565350603</c:v>
                      </c:pt>
                      <c:pt idx="260">
                        <c:v>0.63308598174858199</c:v>
                      </c:pt>
                      <c:pt idx="261">
                        <c:v>0.63211909317024295</c:v>
                      </c:pt>
                      <c:pt idx="262">
                        <c:v>0.63142293339384004</c:v>
                      </c:pt>
                      <c:pt idx="263">
                        <c:v>0.63067090894402</c:v>
                      </c:pt>
                      <c:pt idx="264">
                        <c:v>0.62986559819032895</c:v>
                      </c:pt>
                      <c:pt idx="265">
                        <c:v>0.62900786058927904</c:v>
                      </c:pt>
                      <c:pt idx="266">
                        <c:v>0.62809683668435401</c:v>
                      </c:pt>
                      <c:pt idx="267">
                        <c:v>0.62712994810601697</c:v>
                      </c:pt>
                      <c:pt idx="268">
                        <c:v>0.62605820583295901</c:v>
                      </c:pt>
                      <c:pt idx="269">
                        <c:v>0.62509475508067702</c:v>
                      </c:pt>
                      <c:pt idx="270">
                        <c:v>0.624232720197056</c:v>
                      </c:pt>
                      <c:pt idx="271">
                        <c:v>0.62337498259600499</c:v>
                      </c:pt>
                      <c:pt idx="272">
                        <c:v>0.62246481814759702</c:v>
                      </c:pt>
                      <c:pt idx="273">
                        <c:v>0.62160708054654601</c:v>
                      </c:pt>
                      <c:pt idx="274">
                        <c:v>0.62074848348898104</c:v>
                      </c:pt>
                      <c:pt idx="275">
                        <c:v>0.61989074588793003</c:v>
                      </c:pt>
                      <c:pt idx="276">
                        <c:v>0.61908543513423897</c:v>
                      </c:pt>
                      <c:pt idx="277">
                        <c:v>0.61822769753318796</c:v>
                      </c:pt>
                      <c:pt idx="278">
                        <c:v>0.61742238677949601</c:v>
                      </c:pt>
                      <c:pt idx="279">
                        <c:v>0.61661793548231802</c:v>
                      </c:pt>
                      <c:pt idx="280">
                        <c:v>0.61576019788126701</c:v>
                      </c:pt>
                      <c:pt idx="281">
                        <c:v>0.61500731397493502</c:v>
                      </c:pt>
                      <c:pt idx="282">
                        <c:v>0.61414957637388501</c:v>
                      </c:pt>
                      <c:pt idx="283">
                        <c:v>0.61340098975012103</c:v>
                      </c:pt>
                      <c:pt idx="284">
                        <c:v>0.61264810584378904</c:v>
                      </c:pt>
                      <c:pt idx="285">
                        <c:v>0.61184279509009698</c:v>
                      </c:pt>
                      <c:pt idx="286">
                        <c:v>0.61103748433640603</c:v>
                      </c:pt>
                      <c:pt idx="287">
                        <c:v>0.61023303303922805</c:v>
                      </c:pt>
                      <c:pt idx="288">
                        <c:v>0.60932200913430501</c:v>
                      </c:pt>
                      <c:pt idx="289">
                        <c:v>0.60851669838061195</c:v>
                      </c:pt>
                      <c:pt idx="290">
                        <c:v>0.60782053860420904</c:v>
                      </c:pt>
                      <c:pt idx="291">
                        <c:v>0.60706851415438901</c:v>
                      </c:pt>
                      <c:pt idx="292">
                        <c:v>0.60626320340069795</c:v>
                      </c:pt>
                      <c:pt idx="293">
                        <c:v>0.60551461677693497</c:v>
                      </c:pt>
                      <c:pt idx="294">
                        <c:v>0.60476173287060297</c:v>
                      </c:pt>
                      <c:pt idx="295">
                        <c:v>0.60395642211691003</c:v>
                      </c:pt>
                      <c:pt idx="296">
                        <c:v>0.60315197081973304</c:v>
                      </c:pt>
                      <c:pt idx="297">
                        <c:v>0.60245581104332901</c:v>
                      </c:pt>
                      <c:pt idx="298">
                        <c:v>0.60165050028963696</c:v>
                      </c:pt>
                      <c:pt idx="299">
                        <c:v>0.60090191366587498</c:v>
                      </c:pt>
                      <c:pt idx="300">
                        <c:v>0.60020145660690105</c:v>
                      </c:pt>
                      <c:pt idx="301">
                        <c:v>0.599400443135779</c:v>
                      </c:pt>
                      <c:pt idx="302">
                        <c:v>0.59870084553331904</c:v>
                      </c:pt>
                      <c:pt idx="303">
                        <c:v>0.59800468575691501</c:v>
                      </c:pt>
                      <c:pt idx="304">
                        <c:v>0.59725180185058202</c:v>
                      </c:pt>
                      <c:pt idx="305">
                        <c:v>0.59644649109689096</c:v>
                      </c:pt>
                      <c:pt idx="306">
                        <c:v>0.59569790447312798</c:v>
                      </c:pt>
                      <c:pt idx="307">
                        <c:v>0.59484016687207697</c:v>
                      </c:pt>
                      <c:pt idx="308">
                        <c:v>0.59408728296574398</c:v>
                      </c:pt>
                      <c:pt idx="309">
                        <c:v>0.59328283166856699</c:v>
                      </c:pt>
                      <c:pt idx="310">
                        <c:v>0.59247752091487405</c:v>
                      </c:pt>
                      <c:pt idx="311">
                        <c:v>0.59178136113847102</c:v>
                      </c:pt>
                      <c:pt idx="312">
                        <c:v>0.59092362353742001</c:v>
                      </c:pt>
                      <c:pt idx="313">
                        <c:v>0.59017073963108801</c:v>
                      </c:pt>
                      <c:pt idx="314">
                        <c:v>0.58942215300732403</c:v>
                      </c:pt>
                      <c:pt idx="315">
                        <c:v>0.58861684225363298</c:v>
                      </c:pt>
                      <c:pt idx="316">
                        <c:v>0.58786481780381405</c:v>
                      </c:pt>
                      <c:pt idx="317">
                        <c:v>0.587115371723538</c:v>
                      </c:pt>
                      <c:pt idx="318">
                        <c:v>0.58631092042636002</c:v>
                      </c:pt>
                      <c:pt idx="319">
                        <c:v>0.58555803652002603</c:v>
                      </c:pt>
                      <c:pt idx="320">
                        <c:v>0.58475272576633497</c:v>
                      </c:pt>
                      <c:pt idx="321">
                        <c:v>0.58394741501264302</c:v>
                      </c:pt>
                      <c:pt idx="322">
                        <c:v>0.58314640154152098</c:v>
                      </c:pt>
                      <c:pt idx="323">
                        <c:v>0.58228866394047096</c:v>
                      </c:pt>
                      <c:pt idx="324">
                        <c:v>0.58142662905685005</c:v>
                      </c:pt>
                      <c:pt idx="325">
                        <c:v>0.58056889145579904</c:v>
                      </c:pt>
                      <c:pt idx="326">
                        <c:v>0.57982030483203695</c:v>
                      </c:pt>
                      <c:pt idx="327">
                        <c:v>0.57896256723098605</c:v>
                      </c:pt>
                      <c:pt idx="328">
                        <c:v>0.57810053234736603</c:v>
                      </c:pt>
                      <c:pt idx="329">
                        <c:v>0.57719036789895495</c:v>
                      </c:pt>
                      <c:pt idx="330">
                        <c:v>0.57633263029790505</c:v>
                      </c:pt>
                      <c:pt idx="331">
                        <c:v>0.57547403324033997</c:v>
                      </c:pt>
                      <c:pt idx="332">
                        <c:v>0.574563868791931</c:v>
                      </c:pt>
                      <c:pt idx="333">
                        <c:v>0.57364940706095102</c:v>
                      </c:pt>
                      <c:pt idx="334">
                        <c:v>0.57268681576518399</c:v>
                      </c:pt>
                      <c:pt idx="335">
                        <c:v>0.57177235403420301</c:v>
                      </c:pt>
                      <c:pt idx="336">
                        <c:v>0.57075217915199095</c:v>
                      </c:pt>
                      <c:pt idx="337">
                        <c:v>0.56978958785622302</c:v>
                      </c:pt>
                      <c:pt idx="338">
                        <c:v>0.56876941297401296</c:v>
                      </c:pt>
                      <c:pt idx="339">
                        <c:v>0.56785495124303198</c:v>
                      </c:pt>
                      <c:pt idx="340">
                        <c:v>0.56678320896997603</c:v>
                      </c:pt>
                      <c:pt idx="341">
                        <c:v>0.565710607240406</c:v>
                      </c:pt>
                      <c:pt idx="342">
                        <c:v>0.56458557866347703</c:v>
                      </c:pt>
                      <c:pt idx="343">
                        <c:v>0.563457112260491</c:v>
                      </c:pt>
                      <c:pt idx="344">
                        <c:v>0.56222293270627399</c:v>
                      </c:pt>
                      <c:pt idx="345">
                        <c:v>0.56104547728198695</c:v>
                      </c:pt>
                      <c:pt idx="346">
                        <c:v>0.55986372457512801</c:v>
                      </c:pt>
                      <c:pt idx="347">
                        <c:v>0.55857711817355205</c:v>
                      </c:pt>
                      <c:pt idx="348">
                        <c:v>0.55734293861933504</c:v>
                      </c:pt>
                      <c:pt idx="349">
                        <c:v>0.55605633221775996</c:v>
                      </c:pt>
                      <c:pt idx="350">
                        <c:v>0.55466057483889497</c:v>
                      </c:pt>
                      <c:pt idx="351">
                        <c:v>0.55326395800351702</c:v>
                      </c:pt>
                      <c:pt idx="352">
                        <c:v>0.55187249790722404</c:v>
                      </c:pt>
                      <c:pt idx="353">
                        <c:v>0.55037102737712795</c:v>
                      </c:pt>
                      <c:pt idx="354">
                        <c:v>0.54876040586974495</c:v>
                      </c:pt>
                      <c:pt idx="355">
                        <c:v>0.54709735751500199</c:v>
                      </c:pt>
                      <c:pt idx="356">
                        <c:v>0.54538188231290097</c:v>
                      </c:pt>
                      <c:pt idx="357">
                        <c:v>0.54371883395815901</c:v>
                      </c:pt>
                      <c:pt idx="358">
                        <c:v>0.54189420777876895</c:v>
                      </c:pt>
                      <c:pt idx="359">
                        <c:v>0.54006872214286505</c:v>
                      </c:pt>
                      <c:pt idx="360">
                        <c:v>0.53813924226875898</c:v>
                      </c:pt>
                      <c:pt idx="361">
                        <c:v>0.53615647609077899</c:v>
                      </c:pt>
                      <c:pt idx="362">
                        <c:v>0.53406026165294096</c:v>
                      </c:pt>
                      <c:pt idx="363">
                        <c:v>0.531810204499084</c:v>
                      </c:pt>
                      <c:pt idx="364">
                        <c:v>0.529556709519168</c:v>
                      </c:pt>
                      <c:pt idx="365">
                        <c:v>0.52719750138802302</c:v>
                      </c:pt>
                      <c:pt idx="366">
                        <c:v>0.524729142279589</c:v>
                      </c:pt>
                      <c:pt idx="367">
                        <c:v>0.52226078317115299</c:v>
                      </c:pt>
                      <c:pt idx="368">
                        <c:v>0.51963084623807299</c:v>
                      </c:pt>
                      <c:pt idx="369">
                        <c:v>0.51689605561027496</c:v>
                      </c:pt>
                      <c:pt idx="370">
                        <c:v>0.513998827701315</c:v>
                      </c:pt>
                      <c:pt idx="371">
                        <c:v>0.51099588664112405</c:v>
                      </c:pt>
                      <c:pt idx="372">
                        <c:v>0.50788465406015904</c:v>
                      </c:pt>
                      <c:pt idx="373">
                        <c:v>0.50472013517532099</c:v>
                      </c:pt>
                      <c:pt idx="374">
                        <c:v>0.50144646531319503</c:v>
                      </c:pt>
                      <c:pt idx="375">
                        <c:v>0.49801551490899199</c:v>
                      </c:pt>
                      <c:pt idx="376">
                        <c:v>0.494474554070988</c:v>
                      </c:pt>
                      <c:pt idx="377">
                        <c:v>0.49088202584213803</c:v>
                      </c:pt>
                      <c:pt idx="378">
                        <c:v>0.48712706033212799</c:v>
                      </c:pt>
                      <c:pt idx="379">
                        <c:v>0.48331537069218999</c:v>
                      </c:pt>
                      <c:pt idx="380">
                        <c:v>0.47945469203094698</c:v>
                      </c:pt>
                      <c:pt idx="381">
                        <c:v>0.47537657087164398</c:v>
                      </c:pt>
                      <c:pt idx="382">
                        <c:v>0.47130188753839602</c:v>
                      </c:pt>
                      <c:pt idx="383">
                        <c:v>0.46717048007522</c:v>
                      </c:pt>
                      <c:pt idx="384">
                        <c:v>0.46293335946081199</c:v>
                      </c:pt>
                      <c:pt idx="385">
                        <c:v>0.45874952515027601</c:v>
                      </c:pt>
                      <c:pt idx="386">
                        <c:v>0.45445653986245299</c:v>
                      </c:pt>
                      <c:pt idx="387">
                        <c:v>0.45016699240068597</c:v>
                      </c:pt>
                      <c:pt idx="388">
                        <c:v>0.44576485613557498</c:v>
                      </c:pt>
                      <c:pt idx="389">
                        <c:v>0.441367017153034</c:v>
                      </c:pt>
                      <c:pt idx="390">
                        <c:v>0.43702504284390797</c:v>
                      </c:pt>
                      <c:pt idx="391">
                        <c:v>0.43257047973143797</c:v>
                      </c:pt>
                      <c:pt idx="392">
                        <c:v>0.42811935444502303</c:v>
                      </c:pt>
                      <c:pt idx="393">
                        <c:v>0.42372065600596898</c:v>
                      </c:pt>
                      <c:pt idx="394">
                        <c:v>0.41932195756691398</c:v>
                      </c:pt>
                      <c:pt idx="395">
                        <c:v>0.41497654543173101</c:v>
                      </c:pt>
                      <c:pt idx="396">
                        <c:v>0.41057784699267602</c:v>
                      </c:pt>
                      <c:pt idx="397">
                        <c:v>0.406232434857494</c:v>
                      </c:pt>
                      <c:pt idx="398">
                        <c:v>0.40188702272231203</c:v>
                      </c:pt>
                      <c:pt idx="399">
                        <c:v>0.39770318841177599</c:v>
                      </c:pt>
                      <c:pt idx="400">
                        <c:v>0.39335691682008</c:v>
                      </c:pt>
                      <c:pt idx="401">
                        <c:v>0.38912065566218601</c:v>
                      </c:pt>
                      <c:pt idx="402">
                        <c:v>0.38493682135165003</c:v>
                      </c:pt>
                      <c:pt idx="403">
                        <c:v>0.380805413888474</c:v>
                      </c:pt>
                      <c:pt idx="404">
                        <c:v>0.37656829327406599</c:v>
                      </c:pt>
                      <c:pt idx="405">
                        <c:v>0.37254689624469101</c:v>
                      </c:pt>
                      <c:pt idx="406">
                        <c:v>0.368520342476232</c:v>
                      </c:pt>
                      <c:pt idx="407">
                        <c:v>0.36455137229421702</c:v>
                      </c:pt>
                      <c:pt idx="408">
                        <c:v>0.360638266785616</c:v>
                      </c:pt>
                      <c:pt idx="409">
                        <c:v>0.35677415029831799</c:v>
                      </c:pt>
                      <c:pt idx="410">
                        <c:v>0.35285760696366097</c:v>
                      </c:pt>
                      <c:pt idx="411">
                        <c:v>0.34904935514977797</c:v>
                      </c:pt>
                      <c:pt idx="412">
                        <c:v>0.34524196279240899</c:v>
                      </c:pt>
                      <c:pt idx="413">
                        <c:v>0.341434570435041</c:v>
                      </c:pt>
                      <c:pt idx="414">
                        <c:v>0.33767960492502902</c:v>
                      </c:pt>
                      <c:pt idx="415">
                        <c:v>0.33392463941501999</c:v>
                      </c:pt>
                      <c:pt idx="416">
                        <c:v>0.33027452759972797</c:v>
                      </c:pt>
                      <c:pt idx="417">
                        <c:v>0.32657198893707601</c:v>
                      </c:pt>
                      <c:pt idx="418">
                        <c:v>0.32281702342706597</c:v>
                      </c:pt>
                      <c:pt idx="419">
                        <c:v>0.31911878204698502</c:v>
                      </c:pt>
                      <c:pt idx="420">
                        <c:v>0.315468670231693</c:v>
                      </c:pt>
                      <c:pt idx="421">
                        <c:v>0.31160885102696501</c:v>
                      </c:pt>
                      <c:pt idx="422">
                        <c:v>0.307744734539667</c:v>
                      </c:pt>
                      <c:pt idx="423">
                        <c:v>0.30404219587701498</c:v>
                      </c:pt>
                      <c:pt idx="424">
                        <c:v>0.30039638134429397</c:v>
                      </c:pt>
                      <c:pt idx="425">
                        <c:v>0.29664141583428399</c:v>
                      </c:pt>
                      <c:pt idx="426">
                        <c:v>0.29288645032427302</c:v>
                      </c:pt>
                      <c:pt idx="427">
                        <c:v>0.28907905796690397</c:v>
                      </c:pt>
                      <c:pt idx="428">
                        <c:v>0.285324092456895</c:v>
                      </c:pt>
                      <c:pt idx="429">
                        <c:v>0.281730704771531</c:v>
                      </c:pt>
                      <c:pt idx="430">
                        <c:v>0.27781416143687498</c:v>
                      </c:pt>
                      <c:pt idx="431">
                        <c:v>0.27400590962299098</c:v>
                      </c:pt>
                      <c:pt idx="432">
                        <c:v>0.27014179313569198</c:v>
                      </c:pt>
                      <c:pt idx="433">
                        <c:v>0.266386827625683</c:v>
                      </c:pt>
                      <c:pt idx="434">
                        <c:v>0.26263186211567302</c:v>
                      </c:pt>
                      <c:pt idx="435">
                        <c:v>0.25882446975830398</c:v>
                      </c:pt>
                      <c:pt idx="436">
                        <c:v>0.25501621794442098</c:v>
                      </c:pt>
                      <c:pt idx="437">
                        <c:v>0.25131453873828302</c:v>
                      </c:pt>
                      <c:pt idx="438">
                        <c:v>0.24750628692440099</c:v>
                      </c:pt>
                      <c:pt idx="439">
                        <c:v>0.24369545674097501</c:v>
                      </c:pt>
                      <c:pt idx="440">
                        <c:v>0.23999635590438101</c:v>
                      </c:pt>
                      <c:pt idx="441">
                        <c:v>0.23634710354560201</c:v>
                      </c:pt>
                      <c:pt idx="442">
                        <c:v>0.23264456488294999</c:v>
                      </c:pt>
                      <c:pt idx="443">
                        <c:v>0.228946323502871</c:v>
                      </c:pt>
                      <c:pt idx="444">
                        <c:v>0.22534949799144999</c:v>
                      </c:pt>
                      <c:pt idx="445">
                        <c:v>0.22180853715344701</c:v>
                      </c:pt>
                      <c:pt idx="446">
                        <c:v>0.21827187359801201</c:v>
                      </c:pt>
                      <c:pt idx="447">
                        <c:v>0.21488905275859799</c:v>
                      </c:pt>
                      <c:pt idx="448">
                        <c:v>0.21145810235439499</c:v>
                      </c:pt>
                      <c:pt idx="449">
                        <c:v>0.20813200564491099</c:v>
                      </c:pt>
                      <c:pt idx="450">
                        <c:v>0.204805908935426</c:v>
                      </c:pt>
                      <c:pt idx="451">
                        <c:v>0.201588963203229</c:v>
                      </c:pt>
                      <c:pt idx="452">
                        <c:v>0.19842100649233499</c:v>
                      </c:pt>
                      <c:pt idx="453">
                        <c:v>0.195313211737426</c:v>
                      </c:pt>
                      <c:pt idx="454">
                        <c:v>0.192306832851179</c:v>
                      </c:pt>
                      <c:pt idx="455">
                        <c:v>0.189303891790987</c:v>
                      </c:pt>
                      <c:pt idx="456">
                        <c:v>0.18635423703467</c:v>
                      </c:pt>
                      <c:pt idx="457">
                        <c:v>0.18367187325423001</c:v>
                      </c:pt>
                      <c:pt idx="458">
                        <c:v>0.180936223169917</c:v>
                      </c:pt>
                      <c:pt idx="459">
                        <c:v>0.178200573085604</c:v>
                      </c:pt>
                      <c:pt idx="460">
                        <c:v>0.17562392245639499</c:v>
                      </c:pt>
                      <c:pt idx="461">
                        <c:v>0.17321142802137601</c:v>
                      </c:pt>
                      <c:pt idx="462">
                        <c:v>0.170848782064174</c:v>
                      </c:pt>
                      <c:pt idx="463">
                        <c:v>0.16854286023690199</c:v>
                      </c:pt>
                      <c:pt idx="464">
                        <c:v>0.16639765677776</c:v>
                      </c:pt>
                      <c:pt idx="465">
                        <c:v>0.16430573962249301</c:v>
                      </c:pt>
                      <c:pt idx="466">
                        <c:v>0.162266249314584</c:v>
                      </c:pt>
                      <c:pt idx="467">
                        <c:v>0.16033676944047701</c:v>
                      </c:pt>
                      <c:pt idx="468">
                        <c:v>0.158297279132568</c:v>
                      </c:pt>
                      <c:pt idx="469">
                        <c:v>0.156472652953178</c:v>
                      </c:pt>
                      <c:pt idx="470">
                        <c:v>0.15470389144720501</c:v>
                      </c:pt>
                      <c:pt idx="471">
                        <c:v>0.15304084309246199</c:v>
                      </c:pt>
                      <c:pt idx="472">
                        <c:v>0.15153937256236599</c:v>
                      </c:pt>
                      <c:pt idx="473">
                        <c:v>0.14998203735885601</c:v>
                      </c:pt>
                      <c:pt idx="474">
                        <c:v>0.14853385313263401</c:v>
                      </c:pt>
                      <c:pt idx="475">
                        <c:v>0.14719396042718499</c:v>
                      </c:pt>
                      <c:pt idx="476">
                        <c:v>0.145907354025609</c:v>
                      </c:pt>
                      <c:pt idx="477">
                        <c:v>0.14462074762403301</c:v>
                      </c:pt>
                      <c:pt idx="478">
                        <c:v>0.14338656806981501</c:v>
                      </c:pt>
                      <c:pt idx="479">
                        <c:v>0.14220481536295701</c:v>
                      </c:pt>
                      <c:pt idx="480">
                        <c:v>0.14097063580874</c:v>
                      </c:pt>
                      <c:pt idx="481">
                        <c:v>0.139845607231812</c:v>
                      </c:pt>
                      <c:pt idx="482">
                        <c:v>0.13887871865347301</c:v>
                      </c:pt>
                      <c:pt idx="483">
                        <c:v>0.13807340789978101</c:v>
                      </c:pt>
                      <c:pt idx="484">
                        <c:v>0.13716324345137201</c:v>
                      </c:pt>
                      <c:pt idx="485">
                        <c:v>0.136305505850321</c:v>
                      </c:pt>
                      <c:pt idx="486">
                        <c:v>0.135500195096629</c:v>
                      </c:pt>
                      <c:pt idx="487">
                        <c:v>0.13458917119170599</c:v>
                      </c:pt>
                      <c:pt idx="488">
                        <c:v>0.13372799576459801</c:v>
                      </c:pt>
                      <c:pt idx="489">
                        <c:v>0.132870258163548</c:v>
                      </c:pt>
                      <c:pt idx="490">
                        <c:v>0.132174098387144</c:v>
                      </c:pt>
                      <c:pt idx="491">
                        <c:v>0.13131636078609399</c:v>
                      </c:pt>
                      <c:pt idx="492">
                        <c:v>0.130672627857048</c:v>
                      </c:pt>
                      <c:pt idx="493">
                        <c:v>0.13008218123187701</c:v>
                      </c:pt>
                      <c:pt idx="494">
                        <c:v>0.12949173460670399</c:v>
                      </c:pt>
                      <c:pt idx="495">
                        <c:v>0.12890042852501801</c:v>
                      </c:pt>
                      <c:pt idx="496">
                        <c:v>0.12820426874861501</c:v>
                      </c:pt>
                      <c:pt idx="497">
                        <c:v>0.12761382212344199</c:v>
                      </c:pt>
                      <c:pt idx="498">
                        <c:v>0.12697008919439801</c:v>
                      </c:pt>
                      <c:pt idx="499">
                        <c:v>0.12648879354651399</c:v>
                      </c:pt>
                      <c:pt idx="500">
                        <c:v>0.125898346921341</c:v>
                      </c:pt>
                      <c:pt idx="501">
                        <c:v>0.12530704083965499</c:v>
                      </c:pt>
                      <c:pt idx="502">
                        <c:v>0.124825745191771</c:v>
                      </c:pt>
                      <c:pt idx="503">
                        <c:v>0.124235298566598</c:v>
                      </c:pt>
                      <c:pt idx="504">
                        <c:v>0.12380642976607401</c:v>
                      </c:pt>
                      <c:pt idx="505">
                        <c:v>0.123268409988261</c:v>
                      </c:pt>
                      <c:pt idx="506">
                        <c:v>0.122624677059215</c:v>
                      </c:pt>
                      <c:pt idx="507">
                        <c:v>0.122090095107458</c:v>
                      </c:pt>
                      <c:pt idx="508">
                        <c:v>0.121499648482286</c:v>
                      </c:pt>
                      <c:pt idx="509">
                        <c:v>0.120961628704473</c:v>
                      </c:pt>
                      <c:pt idx="510">
                        <c:v>0.120532759903948</c:v>
                      </c:pt>
                      <c:pt idx="511">
                        <c:v>0.119998177952191</c:v>
                      </c:pt>
                      <c:pt idx="512">
                        <c:v>0.119569309151665</c:v>
                      </c:pt>
                      <c:pt idx="513">
                        <c:v>0.11914044035113899</c:v>
                      </c:pt>
                      <c:pt idx="514">
                        <c:v>0.118711571550615</c:v>
                      </c:pt>
                      <c:pt idx="515">
                        <c:v>0.118173551772802</c:v>
                      </c:pt>
                      <c:pt idx="516">
                        <c:v>0.117583105147629</c:v>
                      </c:pt>
                      <c:pt idx="517">
                        <c:v>0.11715423634710399</c:v>
                      </c:pt>
                      <c:pt idx="518">
                        <c:v>0.116562930265417</c:v>
                      </c:pt>
                      <c:pt idx="519">
                        <c:v>0.11618734776876501</c:v>
                      </c:pt>
                      <c:pt idx="520">
                        <c:v>0.11581434364165499</c:v>
                      </c:pt>
                      <c:pt idx="521">
                        <c:v>0.115437901688489</c:v>
                      </c:pt>
                      <c:pt idx="522">
                        <c:v>0.11500903288796301</c:v>
                      </c:pt>
                      <c:pt idx="523">
                        <c:v>0.114580164087438</c:v>
                      </c:pt>
                      <c:pt idx="524">
                        <c:v>0.114095430613498</c:v>
                      </c:pt>
                      <c:pt idx="525">
                        <c:v>0.1136132755091</c:v>
                      </c:pt>
                      <c:pt idx="526">
                        <c:v>0.113236833555933</c:v>
                      </c:pt>
                      <c:pt idx="527">
                        <c:v>0.112807964755407</c:v>
                      </c:pt>
                      <c:pt idx="528">
                        <c:v>0.112379095954883</c:v>
                      </c:pt>
                      <c:pt idx="529">
                        <c:v>0.11200351345822999</c:v>
                      </c:pt>
                      <c:pt idx="530">
                        <c:v>0.111468931506473</c:v>
                      </c:pt>
                      <c:pt idx="531">
                        <c:v>0.11093091172866</c:v>
                      </c:pt>
                      <c:pt idx="532">
                        <c:v>0.110449616080775</c:v>
                      </c:pt>
                      <c:pt idx="533">
                        <c:v>0.109967460976377</c:v>
                      </c:pt>
                      <c:pt idx="534">
                        <c:v>0.109538592175852</c:v>
                      </c:pt>
                      <c:pt idx="535">
                        <c:v>0.109109723375326</c:v>
                      </c:pt>
                      <c:pt idx="536">
                        <c:v>0.108838994573392</c:v>
                      </c:pt>
                      <c:pt idx="537">
                        <c:v>0.108410125772866</c:v>
                      </c:pt>
                      <c:pt idx="538">
                        <c:v>0.107981256972342</c:v>
                      </c:pt>
                      <c:pt idx="539">
                        <c:v>0.10749910186794299</c:v>
                      </c:pt>
                      <c:pt idx="540">
                        <c:v>0.107070233067417</c:v>
                      </c:pt>
                      <c:pt idx="541">
                        <c:v>0.106641364266893</c:v>
                      </c:pt>
                      <c:pt idx="542">
                        <c:v>0.10637063546495799</c:v>
                      </c:pt>
                      <c:pt idx="543">
                        <c:v>0.10599849079436199</c:v>
                      </c:pt>
                      <c:pt idx="544">
                        <c:v>0.105512897863907</c:v>
                      </c:pt>
                      <c:pt idx="545">
                        <c:v>0.105084029063382</c:v>
                      </c:pt>
                      <c:pt idx="546">
                        <c:v>0.104816738087503</c:v>
                      </c:pt>
                      <c:pt idx="547">
                        <c:v>0.104440296134337</c:v>
                      </c:pt>
                      <c:pt idx="548">
                        <c:v>0.103906573639094</c:v>
                      </c:pt>
                      <c:pt idx="549">
                        <c:v>0.10342098070864</c:v>
                      </c:pt>
                      <c:pt idx="550">
                        <c:v>0.103101262885402</c:v>
                      </c:pt>
                      <c:pt idx="551">
                        <c:v>0.10272482093223601</c:v>
                      </c:pt>
                      <c:pt idx="552">
                        <c:v>0.10229595213171</c:v>
                      </c:pt>
                      <c:pt idx="553">
                        <c:v>0.101813797027312</c:v>
                      </c:pt>
                      <c:pt idx="554">
                        <c:v>0.101490641378018</c:v>
                      </c:pt>
                      <c:pt idx="555">
                        <c:v>0.10106177257749301</c:v>
                      </c:pt>
                      <c:pt idx="556">
                        <c:v>0.10073775747168499</c:v>
                      </c:pt>
                      <c:pt idx="557">
                        <c:v>0.10036561280109001</c:v>
                      </c:pt>
                      <c:pt idx="558">
                        <c:v>9.9880019870634995E-2</c:v>
                      </c:pt>
                      <c:pt idx="559">
                        <c:v>9.95078752000393E-2</c:v>
                      </c:pt>
                      <c:pt idx="560">
                        <c:v>9.9131433246872902E-2</c:v>
                      </c:pt>
                      <c:pt idx="561">
                        <c:v>9.8754991293705505E-2</c:v>
                      </c:pt>
                      <c:pt idx="562">
                        <c:v>9.8379408797053605E-2</c:v>
                      </c:pt>
                      <c:pt idx="563">
                        <c:v>9.8058831517301798E-2</c:v>
                      </c:pt>
                      <c:pt idx="564">
                        <c:v>9.7629962716777194E-2</c:v>
                      </c:pt>
                      <c:pt idx="565">
                        <c:v>9.73068070674835E-2</c:v>
                      </c:pt>
                      <c:pt idx="566">
                        <c:v>9.6877938266957703E-2</c:v>
                      </c:pt>
                      <c:pt idx="567">
                        <c:v>9.6610647291079793E-2</c:v>
                      </c:pt>
                      <c:pt idx="568">
                        <c:v>9.6287491641786196E-2</c:v>
                      </c:pt>
                      <c:pt idx="569">
                        <c:v>9.5911049688618702E-2</c:v>
                      </c:pt>
                      <c:pt idx="570">
                        <c:v>9.5591331865382503E-2</c:v>
                      </c:pt>
                      <c:pt idx="571">
                        <c:v>9.5267316759574505E-2</c:v>
                      </c:pt>
                      <c:pt idx="572">
                        <c:v>9.4890874806408301E-2</c:v>
                      </c:pt>
                      <c:pt idx="573">
                        <c:v>9.4518730135811302E-2</c:v>
                      </c:pt>
                      <c:pt idx="574">
                        <c:v>9.4142288182645001E-2</c:v>
                      </c:pt>
                      <c:pt idx="575">
                        <c:v>9.37658462294787E-2</c:v>
                      </c:pt>
                      <c:pt idx="576">
                        <c:v>9.34426905801852E-2</c:v>
                      </c:pt>
                      <c:pt idx="577">
                        <c:v>9.3122972756947697E-2</c:v>
                      </c:pt>
                      <c:pt idx="578">
                        <c:v>9.2746530803781493E-2</c:v>
                      </c:pt>
                      <c:pt idx="579">
                        <c:v>9.2426812980544004E-2</c:v>
                      </c:pt>
                      <c:pt idx="580">
                        <c:v>9.2102797874736006E-2</c:v>
                      </c:pt>
                      <c:pt idx="581">
                        <c:v>9.1727215378084204E-2</c:v>
                      </c:pt>
                      <c:pt idx="582">
                        <c:v>9.1350773424917805E-2</c:v>
                      </c:pt>
                      <c:pt idx="583">
                        <c:v>9.1031055601680497E-2</c:v>
                      </c:pt>
                      <c:pt idx="584">
                        <c:v>9.0654613648514099E-2</c:v>
                      </c:pt>
                      <c:pt idx="585">
                        <c:v>9.0278171695346701E-2</c:v>
                      </c:pt>
                      <c:pt idx="586">
                        <c:v>8.9958453872109198E-2</c:v>
                      </c:pt>
                      <c:pt idx="587">
                        <c:v>8.9582011918942994E-2</c:v>
                      </c:pt>
                      <c:pt idx="588">
                        <c:v>8.9258856269649398E-2</c:v>
                      </c:pt>
                      <c:pt idx="589">
                        <c:v>8.8991565293771502E-2</c:v>
                      </c:pt>
                      <c:pt idx="590">
                        <c:v>8.8671847470534096E-2</c:v>
                      </c:pt>
                      <c:pt idx="591">
                        <c:v>8.8347832364726195E-2</c:v>
                      </c:pt>
                      <c:pt idx="592">
                        <c:v>8.8081400845361396E-2</c:v>
                      </c:pt>
                      <c:pt idx="593">
                        <c:v>8.7704958892195206E-2</c:v>
                      </c:pt>
                      <c:pt idx="594">
                        <c:v>8.7328516939028905E-2</c:v>
                      </c:pt>
                      <c:pt idx="595">
                        <c:v>8.6952074985862604E-2</c:v>
                      </c:pt>
                      <c:pt idx="596">
                        <c:v>8.6684784009983598E-2</c:v>
                      </c:pt>
                      <c:pt idx="597">
                        <c:v>8.6309201513331504E-2</c:v>
                      </c:pt>
                      <c:pt idx="598">
                        <c:v>8.5988624233579905E-2</c:v>
                      </c:pt>
                      <c:pt idx="599">
                        <c:v>8.5717895431645805E-2</c:v>
                      </c:pt>
                      <c:pt idx="600">
                        <c:v>8.5450604455766799E-2</c:v>
                      </c:pt>
                      <c:pt idx="601">
                        <c:v>8.5130886632529296E-2</c:v>
                      </c:pt>
                      <c:pt idx="602">
                        <c:v>8.4755304135877396E-2</c:v>
                      </c:pt>
                      <c:pt idx="603">
                        <c:v>8.4540440007357998E-2</c:v>
                      </c:pt>
                      <c:pt idx="604">
                        <c:v>8.4273149031478894E-2</c:v>
                      </c:pt>
                      <c:pt idx="605">
                        <c:v>8.3896707078312496E-2</c:v>
                      </c:pt>
                      <c:pt idx="606">
                        <c:v>8.3573551429018997E-2</c:v>
                      </c:pt>
                      <c:pt idx="607">
                        <c:v>8.3358687300499501E-2</c:v>
                      </c:pt>
                      <c:pt idx="608">
                        <c:v>8.2983104803846297E-2</c:v>
                      </c:pt>
                      <c:pt idx="609">
                        <c:v>8.2610100676736201E-2</c:v>
                      </c:pt>
                      <c:pt idx="610">
                        <c:v>8.2286945027442604E-2</c:v>
                      </c:pt>
                      <c:pt idx="611">
                        <c:v>8.2019654051564694E-2</c:v>
                      </c:pt>
                      <c:pt idx="612">
                        <c:v>8.1748925249629498E-2</c:v>
                      </c:pt>
                      <c:pt idx="613">
                        <c:v>8.1429207426392106E-2</c:v>
                      </c:pt>
                      <c:pt idx="614">
                        <c:v>8.1105192320584205E-2</c:v>
                      </c:pt>
                      <c:pt idx="615">
                        <c:v>8.0785474497346701E-2</c:v>
                      </c:pt>
                      <c:pt idx="616">
                        <c:v>8.0462318848053202E-2</c:v>
                      </c:pt>
                      <c:pt idx="617">
                        <c:v>8.0195027872175306E-2</c:v>
                      </c:pt>
                      <c:pt idx="618">
                        <c:v>7.99277368962963E-2</c:v>
                      </c:pt>
                      <c:pt idx="619">
                        <c:v>7.9657008094362297E-2</c:v>
                      </c:pt>
                      <c:pt idx="620">
                        <c:v>7.9284003967252104E-2</c:v>
                      </c:pt>
                      <c:pt idx="621">
                        <c:v>7.9013275165316907E-2</c:v>
                      </c:pt>
                      <c:pt idx="622">
                        <c:v>7.8745984189437804E-2</c:v>
                      </c:pt>
                      <c:pt idx="623">
                        <c:v>7.8478693213560102E-2</c:v>
                      </c:pt>
                      <c:pt idx="624">
                        <c:v>7.8207964411624795E-2</c:v>
                      </c:pt>
                      <c:pt idx="625">
                        <c:v>7.7779095611100094E-2</c:v>
                      </c:pt>
                      <c:pt idx="626">
                        <c:v>7.7565090939093806E-2</c:v>
                      </c:pt>
                      <c:pt idx="627">
                        <c:v>7.7297799963215993E-2</c:v>
                      </c:pt>
                      <c:pt idx="628">
                        <c:v>7.6978082139978504E-2</c:v>
                      </c:pt>
                      <c:pt idx="629">
                        <c:v>7.6706493881529003E-2</c:v>
                      </c:pt>
                      <c:pt idx="630">
                        <c:v>7.6386776058292694E-2</c:v>
                      </c:pt>
                      <c:pt idx="631">
                        <c:v>7.6116047256357497E-2</c:v>
                      </c:pt>
                      <c:pt idx="632">
                        <c:v>7.5796329433120105E-2</c:v>
                      </c:pt>
                      <c:pt idx="633">
                        <c:v>7.55823247611149E-2</c:v>
                      </c:pt>
                      <c:pt idx="634">
                        <c:v>7.5205882807947405E-2</c:v>
                      </c:pt>
                      <c:pt idx="635">
                        <c:v>7.4938591832069607E-2</c:v>
                      </c:pt>
                      <c:pt idx="636">
                        <c:v>7.4614576726261594E-2</c:v>
                      </c:pt>
                      <c:pt idx="637">
                        <c:v>7.44005720542565E-2</c:v>
                      </c:pt>
                      <c:pt idx="638">
                        <c:v>7.4024130101090199E-2</c:v>
                      </c:pt>
                      <c:pt idx="639">
                        <c:v>7.3756839125211096E-2</c:v>
                      </c:pt>
                      <c:pt idx="640">
                        <c:v>7.3437121301973801E-2</c:v>
                      </c:pt>
                      <c:pt idx="641">
                        <c:v>7.3113965652680094E-2</c:v>
                      </c:pt>
                      <c:pt idx="642">
                        <c:v>7.2846674676802295E-2</c:v>
                      </c:pt>
                      <c:pt idx="643">
                        <c:v>7.2579383700923206E-2</c:v>
                      </c:pt>
                      <c:pt idx="644">
                        <c:v>7.2361081746347602E-2</c:v>
                      </c:pt>
                      <c:pt idx="645">
                        <c:v>7.2041363923110099E-2</c:v>
                      </c:pt>
                      <c:pt idx="646">
                        <c:v>7.1774072947231204E-2</c:v>
                      </c:pt>
                      <c:pt idx="647">
                        <c:v>7.1503344145296993E-2</c:v>
                      </c:pt>
                      <c:pt idx="648">
                        <c:v>7.1183626322059698E-2</c:v>
                      </c:pt>
                      <c:pt idx="649">
                        <c:v>7.08596112162517E-2</c:v>
                      </c:pt>
                      <c:pt idx="650">
                        <c:v>7.0593179696886998E-2</c:v>
                      </c:pt>
                      <c:pt idx="651">
                        <c:v>7.0378315568367503E-2</c:v>
                      </c:pt>
                      <c:pt idx="652">
                        <c:v>7.0111024592489593E-2</c:v>
                      </c:pt>
                      <c:pt idx="653">
                        <c:v>6.9840295790554396E-2</c:v>
                      </c:pt>
                      <c:pt idx="654">
                        <c:v>6.9520577967317004E-2</c:v>
                      </c:pt>
                      <c:pt idx="655">
                        <c:v>6.9196562861509103E-2</c:v>
                      </c:pt>
                      <c:pt idx="656">
                        <c:v>6.8930131342144305E-2</c:v>
                      </c:pt>
                      <c:pt idx="657">
                        <c:v>6.8662840366266603E-2</c:v>
                      </c:pt>
                      <c:pt idx="658">
                        <c:v>6.8338825260458494E-2</c:v>
                      </c:pt>
                      <c:pt idx="659">
                        <c:v>6.8071534284580806E-2</c:v>
                      </c:pt>
                      <c:pt idx="660">
                        <c:v>6.7805102765215994E-2</c:v>
                      </c:pt>
                      <c:pt idx="661">
                        <c:v>6.7481087659408107E-2</c:v>
                      </c:pt>
                      <c:pt idx="662">
                        <c:v>6.7267082987402901E-2</c:v>
                      </c:pt>
                      <c:pt idx="663">
                        <c:v>6.7052218858882295E-2</c:v>
                      </c:pt>
                      <c:pt idx="664">
                        <c:v>6.6729063209588602E-2</c:v>
                      </c:pt>
                      <c:pt idx="665">
                        <c:v>6.6461772233710706E-2</c:v>
                      </c:pt>
                      <c:pt idx="666">
                        <c:v>6.6142054410473397E-2</c:v>
                      </c:pt>
                      <c:pt idx="667">
                        <c:v>6.5927190281953901E-2</c:v>
                      </c:pt>
                      <c:pt idx="668">
                        <c:v>6.5604034632660305E-2</c:v>
                      </c:pt>
                      <c:pt idx="669">
                        <c:v>6.5283457352908497E-2</c:v>
                      </c:pt>
                      <c:pt idx="670">
                        <c:v>6.5069452680903403E-2</c:v>
                      </c:pt>
                      <c:pt idx="671">
                        <c:v>6.4798723878968095E-2</c:v>
                      </c:pt>
                      <c:pt idx="672">
                        <c:v>6.4531432903090297E-2</c:v>
                      </c:pt>
                      <c:pt idx="673">
                        <c:v>6.4316568774569594E-2</c:v>
                      </c:pt>
                      <c:pt idx="674">
                        <c:v>6.4102564102564402E-2</c:v>
                      </c:pt>
                      <c:pt idx="675">
                        <c:v>6.3778548996756501E-2</c:v>
                      </c:pt>
                      <c:pt idx="676">
                        <c:v>6.35121174773918E-2</c:v>
                      </c:pt>
                      <c:pt idx="677">
                        <c:v>6.3191540197641297E-2</c:v>
                      </c:pt>
                      <c:pt idx="678">
                        <c:v>6.2977535525634898E-2</c:v>
                      </c:pt>
                      <c:pt idx="679">
                        <c:v>6.2706806723700895E-2</c:v>
                      </c:pt>
                      <c:pt idx="680">
                        <c:v>6.2439515747821799E-2</c:v>
                      </c:pt>
                      <c:pt idx="681">
                        <c:v>6.2063073794655498E-2</c:v>
                      </c:pt>
                      <c:pt idx="682">
                        <c:v>6.1686631841489301E-2</c:v>
                      </c:pt>
                      <c:pt idx="683">
                        <c:v>6.1472627169482902E-2</c:v>
                      </c:pt>
                      <c:pt idx="684">
                        <c:v>6.1257763040963399E-2</c:v>
                      </c:pt>
                      <c:pt idx="685">
                        <c:v>6.1043758368958201E-2</c:v>
                      </c:pt>
                      <c:pt idx="686">
                        <c:v>6.0828894240438802E-2</c:v>
                      </c:pt>
                      <c:pt idx="687">
                        <c:v>6.0561603264559699E-2</c:v>
                      </c:pt>
                      <c:pt idx="688">
                        <c:v>6.0238447615266102E-2</c:v>
                      </c:pt>
                      <c:pt idx="689">
                        <c:v>6.00235834867466E-2</c:v>
                      </c:pt>
                      <c:pt idx="690">
                        <c:v>5.9757151967381898E-2</c:v>
                      </c:pt>
                      <c:pt idx="691">
                        <c:v>5.9542287838862402E-2</c:v>
                      </c:pt>
                      <c:pt idx="692">
                        <c:v>5.9222570015625003E-2</c:v>
                      </c:pt>
                      <c:pt idx="693">
                        <c:v>5.8951841213691E-2</c:v>
                      </c:pt>
                      <c:pt idx="694">
                        <c:v>5.87369770851702E-2</c:v>
                      </c:pt>
                      <c:pt idx="695">
                        <c:v>5.8575399260523499E-2</c:v>
                      </c:pt>
                      <c:pt idx="696">
                        <c:v>5.8360535132004003E-2</c:v>
                      </c:pt>
                      <c:pt idx="697">
                        <c:v>5.8094103612640398E-2</c:v>
                      </c:pt>
                      <c:pt idx="698">
                        <c:v>5.7773526332888701E-2</c:v>
                      </c:pt>
                      <c:pt idx="699">
                        <c:v>5.7502797530953498E-2</c:v>
                      </c:pt>
                      <c:pt idx="700">
                        <c:v>5.7235506555075602E-2</c:v>
                      </c:pt>
                      <c:pt idx="701">
                        <c:v>5.69690750357109E-2</c:v>
                      </c:pt>
                      <c:pt idx="702">
                        <c:v>5.6754210907191502E-2</c:v>
                      </c:pt>
                      <c:pt idx="703">
                        <c:v>5.6483482105256201E-2</c:v>
                      </c:pt>
                      <c:pt idx="704">
                        <c:v>5.6268617976736698E-2</c:v>
                      </c:pt>
                      <c:pt idx="705">
                        <c:v>5.6001327000857602E-2</c:v>
                      </c:pt>
                      <c:pt idx="706">
                        <c:v>5.5681609177620203E-2</c:v>
                      </c:pt>
                      <c:pt idx="707">
                        <c:v>5.54108803756862E-2</c:v>
                      </c:pt>
                      <c:pt idx="708">
                        <c:v>5.5143589399807097E-2</c:v>
                      </c:pt>
                      <c:pt idx="709">
                        <c:v>5.48204337505135E-2</c:v>
                      </c:pt>
                      <c:pt idx="710">
                        <c:v>5.46622937519229E-2</c:v>
                      </c:pt>
                      <c:pt idx="711">
                        <c:v>5.4391564949988903E-2</c:v>
                      </c:pt>
                      <c:pt idx="712">
                        <c:v>5.4233424951398303E-2</c:v>
                      </c:pt>
                      <c:pt idx="713">
                        <c:v>5.3962696149463002E-2</c:v>
                      </c:pt>
                      <c:pt idx="714">
                        <c:v>5.3747832020943603E-2</c:v>
                      </c:pt>
                      <c:pt idx="715">
                        <c:v>5.3533827348938398E-2</c:v>
                      </c:pt>
                      <c:pt idx="716">
                        <c:v>5.2942521267251401E-2</c:v>
                      </c:pt>
                      <c:pt idx="717">
                        <c:v>5.2837667572534698E-2</c:v>
                      </c:pt>
                      <c:pt idx="718">
                        <c:v>5.2622803444014002E-2</c:v>
                      </c:pt>
                      <c:pt idx="719">
                        <c:v>5.2408798772008901E-2</c:v>
                      </c:pt>
                      <c:pt idx="720">
                        <c:v>5.2141507796130998E-2</c:v>
                      </c:pt>
                      <c:pt idx="721">
                        <c:v>5.2084783666200903E-2</c:v>
                      </c:pt>
                      <c:pt idx="722">
                        <c:v>5.1979929971484297E-2</c:v>
                      </c:pt>
                      <c:pt idx="723">
                        <c:v>5.1765065842963497E-2</c:v>
                      </c:pt>
                      <c:pt idx="724">
                        <c:v>5.13886238897973E-2</c:v>
                      </c:pt>
                      <c:pt idx="725">
                        <c:v>5.1174619217792101E-2</c:v>
                      </c:pt>
                      <c:pt idx="726">
                        <c:v>5.1013041393145199E-2</c:v>
                      </c:pt>
                      <c:pt idx="727">
                        <c:v>5.0745750417266297E-2</c:v>
                      </c:pt>
                      <c:pt idx="728">
                        <c:v>5.0530886288746697E-2</c:v>
                      </c:pt>
                      <c:pt idx="729">
                        <c:v>5.01544443355805E-2</c:v>
                      </c:pt>
                      <c:pt idx="730">
                        <c:v>4.97788618389284E-2</c:v>
                      </c:pt>
                      <c:pt idx="731">
                        <c:v>4.9673148687696199E-2</c:v>
                      </c:pt>
                      <c:pt idx="732">
                        <c:v>4.9459144015691098E-2</c:v>
                      </c:pt>
                      <c:pt idx="733">
                        <c:v>4.9187555757241402E-2</c:v>
                      </c:pt>
                      <c:pt idx="734">
                        <c:v>4.8920264781363701E-2</c:v>
                      </c:pt>
                      <c:pt idx="735">
                        <c:v>4.8600546958126198E-2</c:v>
                      </c:pt>
                      <c:pt idx="736">
                        <c:v>4.8277391308832698E-2</c:v>
                      </c:pt>
                      <c:pt idx="737">
                        <c:v>4.8062527180313099E-2</c:v>
                      </c:pt>
                      <c:pt idx="738">
                        <c:v>4.7957673485595202E-2</c:v>
                      </c:pt>
                      <c:pt idx="739">
                        <c:v>4.7633658379787301E-2</c:v>
                      </c:pt>
                      <c:pt idx="740">
                        <c:v>4.7419653707782103E-2</c:v>
                      </c:pt>
                      <c:pt idx="741">
                        <c:v>4.7310502730493802E-2</c:v>
                      </c:pt>
                      <c:pt idx="742">
                        <c:v>4.6828347626095099E-2</c:v>
                      </c:pt>
                      <c:pt idx="743">
                        <c:v>4.6452765129443199E-2</c:v>
                      </c:pt>
                      <c:pt idx="744">
                        <c:v>4.6347051978210999E-2</c:v>
                      </c:pt>
                      <c:pt idx="745">
                        <c:v>4.6185474153564103E-2</c:v>
                      </c:pt>
                      <c:pt idx="746">
                        <c:v>4.5970610025044698E-2</c:v>
                      </c:pt>
                      <c:pt idx="747">
                        <c:v>4.5647454375750997E-2</c:v>
                      </c:pt>
                      <c:pt idx="748">
                        <c:v>4.5380163399873198E-2</c:v>
                      </c:pt>
                      <c:pt idx="749">
                        <c:v>4.5112872423994199E-2</c:v>
                      </c:pt>
                      <c:pt idx="750">
                        <c:v>4.4898867751989001E-2</c:v>
                      </c:pt>
                      <c:pt idx="751">
                        <c:v>4.4684003623469498E-2</c:v>
                      </c:pt>
                      <c:pt idx="752">
                        <c:v>4.45224257988227E-2</c:v>
                      </c:pt>
                      <c:pt idx="753">
                        <c:v>4.4360847974175902E-2</c:v>
                      </c:pt>
                      <c:pt idx="754">
                        <c:v>4.4093556998296903E-2</c:v>
                      </c:pt>
                      <c:pt idx="755">
                        <c:v>4.3826266022419E-2</c:v>
                      </c:pt>
                      <c:pt idx="756">
                        <c:v>4.3555537220483803E-2</c:v>
                      </c:pt>
                      <c:pt idx="757">
                        <c:v>4.32882462446047E-2</c:v>
                      </c:pt>
                      <c:pt idx="758">
                        <c:v>4.3020955268726797E-2</c:v>
                      </c:pt>
                      <c:pt idx="759">
                        <c:v>4.2753664292847798E-2</c:v>
                      </c:pt>
                      <c:pt idx="760">
                        <c:v>4.2539659620842697E-2</c:v>
                      </c:pt>
                      <c:pt idx="761">
                        <c:v>4.2215644515034699E-2</c:v>
                      </c:pt>
                      <c:pt idx="762">
                        <c:v>4.18959266917973E-2</c:v>
                      </c:pt>
                      <c:pt idx="763">
                        <c:v>4.1677624737221697E-2</c:v>
                      </c:pt>
                      <c:pt idx="764">
                        <c:v>4.1519484738630999E-2</c:v>
                      </c:pt>
                      <c:pt idx="765">
                        <c:v>4.1305480066625898E-2</c:v>
                      </c:pt>
                      <c:pt idx="766">
                        <c:v>4.1034751264690701E-2</c:v>
                      </c:pt>
                      <c:pt idx="767">
                        <c:v>4.0819887136171101E-2</c:v>
                      </c:pt>
                      <c:pt idx="768">
                        <c:v>4.0552596160291998E-2</c:v>
                      </c:pt>
                      <c:pt idx="769">
                        <c:v>4.0232878337054703E-2</c:v>
                      </c:pt>
                      <c:pt idx="770">
                        <c:v>3.99621495351207E-2</c:v>
                      </c:pt>
                      <c:pt idx="771">
                        <c:v>3.9747285406601197E-2</c:v>
                      </c:pt>
                      <c:pt idx="772">
                        <c:v>3.9480853887236399E-2</c:v>
                      </c:pt>
                      <c:pt idx="773">
                        <c:v>3.9318416606075303E-2</c:v>
                      </c:pt>
                      <c:pt idx="774">
                        <c:v>3.9104411934070202E-2</c:v>
                      </c:pt>
                      <c:pt idx="775">
                        <c:v>3.8942834109423299E-2</c:v>
                      </c:pt>
                      <c:pt idx="776">
                        <c:v>3.85698299823133E-2</c:v>
                      </c:pt>
                      <c:pt idx="777">
                        <c:v>3.8246674333019599E-2</c:v>
                      </c:pt>
                      <c:pt idx="778">
                        <c:v>3.79793833571406E-2</c:v>
                      </c:pt>
                      <c:pt idx="779">
                        <c:v>3.7602941403974403E-2</c:v>
                      </c:pt>
                      <c:pt idx="780">
                        <c:v>3.7388936731967998E-2</c:v>
                      </c:pt>
                      <c:pt idx="781">
                        <c:v>3.7226499450807998E-2</c:v>
                      </c:pt>
                      <c:pt idx="782">
                        <c:v>3.7064921626161297E-2</c:v>
                      </c:pt>
                      <c:pt idx="783">
                        <c:v>3.6797630650282201E-2</c:v>
                      </c:pt>
                      <c:pt idx="784">
                        <c:v>3.6583625978277003E-2</c:v>
                      </c:pt>
                      <c:pt idx="785">
                        <c:v>3.63163350023979E-2</c:v>
                      </c:pt>
                      <c:pt idx="786">
                        <c:v>3.5830742071943297E-2</c:v>
                      </c:pt>
                      <c:pt idx="787">
                        <c:v>3.5672602073353897E-2</c:v>
                      </c:pt>
                      <c:pt idx="788">
                        <c:v>3.5401873271418603E-2</c:v>
                      </c:pt>
                      <c:pt idx="789">
                        <c:v>3.5134582295539597E-2</c:v>
                      </c:pt>
                      <c:pt idx="790">
                        <c:v>3.4814864472302101E-2</c:v>
                      </c:pt>
                      <c:pt idx="791">
                        <c:v>3.4600859800297E-2</c:v>
                      </c:pt>
                      <c:pt idx="792">
                        <c:v>3.4705713495015E-2</c:v>
                      </c:pt>
                      <c:pt idx="793">
                        <c:v>3.4329271541848602E-2</c:v>
                      </c:pt>
                      <c:pt idx="794">
                        <c:v>3.3953689045195502E-2</c:v>
                      </c:pt>
                      <c:pt idx="795">
                        <c:v>3.3580684918085302E-2</c:v>
                      </c:pt>
                      <c:pt idx="796">
                        <c:v>3.3366680246080201E-2</c:v>
                      </c:pt>
                      <c:pt idx="797">
                        <c:v>3.3151816117560698E-2</c:v>
                      </c:pt>
                      <c:pt idx="798">
                        <c:v>3.2775374164393301E-2</c:v>
                      </c:pt>
                      <c:pt idx="799">
                        <c:v>3.2508942645029702E-2</c:v>
                      </c:pt>
                      <c:pt idx="800">
                        <c:v>3.2184927539221801E-2</c:v>
                      </c:pt>
                      <c:pt idx="801">
                        <c:v>3.1808485586055403E-2</c:v>
                      </c:pt>
                      <c:pt idx="802">
                        <c:v>3.1594480914049101E-2</c:v>
                      </c:pt>
                      <c:pt idx="803">
                        <c:v>3.1379616785529599E-2</c:v>
                      </c:pt>
                      <c:pt idx="804">
                        <c:v>3.11123258096517E-2</c:v>
                      </c:pt>
                      <c:pt idx="805">
                        <c:v>3.0950747985004998E-2</c:v>
                      </c:pt>
                      <c:pt idx="806">
                        <c:v>3.0683457009125899E-2</c:v>
                      </c:pt>
                      <c:pt idx="807">
                        <c:v>3.0416166033248E-2</c:v>
                      </c:pt>
                      <c:pt idx="808">
                        <c:v>3.01987235351855E-2</c:v>
                      </c:pt>
                      <c:pt idx="809">
                        <c:v>2.9983859406666001E-2</c:v>
                      </c:pt>
                      <c:pt idx="810">
                        <c:v>2.98257194080754E-2</c:v>
                      </c:pt>
                      <c:pt idx="811">
                        <c:v>2.95549906061402E-2</c:v>
                      </c:pt>
                      <c:pt idx="812">
                        <c:v>2.9182845935544401E-2</c:v>
                      </c:pt>
                      <c:pt idx="813">
                        <c:v>2.88588308297365E-2</c:v>
                      </c:pt>
                      <c:pt idx="814">
                        <c:v>2.84299620292119E-2</c:v>
                      </c:pt>
                      <c:pt idx="815">
                        <c:v>2.82150979006923E-2</c:v>
                      </c:pt>
                      <c:pt idx="816">
                        <c:v>2.7948666381327598E-2</c:v>
                      </c:pt>
                      <c:pt idx="817">
                        <c:v>2.77338022528082E-2</c:v>
                      </c:pt>
                      <c:pt idx="818">
                        <c:v>2.7519797580801801E-2</c:v>
                      </c:pt>
                      <c:pt idx="819">
                        <c:v>2.71957824749951E-2</c:v>
                      </c:pt>
                      <c:pt idx="820">
                        <c:v>2.67144868271109E-2</c:v>
                      </c:pt>
                      <c:pt idx="821">
                        <c:v>2.64996226985902E-2</c:v>
                      </c:pt>
                      <c:pt idx="822">
                        <c:v>2.6390471721302902E-2</c:v>
                      </c:pt>
                      <c:pt idx="823">
                        <c:v>2.6176467049296499E-2</c:v>
                      </c:pt>
                      <c:pt idx="824">
                        <c:v>2.60140297681366E-2</c:v>
                      </c:pt>
                      <c:pt idx="825">
                        <c:v>2.5800025096130198E-2</c:v>
                      </c:pt>
                      <c:pt idx="826">
                        <c:v>2.55327341202524E-2</c:v>
                      </c:pt>
                      <c:pt idx="827">
                        <c:v>2.5213016297015001E-2</c:v>
                      </c:pt>
                      <c:pt idx="828">
                        <c:v>2.48365743438487E-2</c:v>
                      </c:pt>
                      <c:pt idx="829">
                        <c:v>2.4565845541913399E-2</c:v>
                      </c:pt>
                      <c:pt idx="830">
                        <c:v>2.4407705543322802E-2</c:v>
                      </c:pt>
                      <c:pt idx="831">
                        <c:v>2.4136976741387602E-2</c:v>
                      </c:pt>
                      <c:pt idx="832">
                        <c:v>2.3869685765509699E-2</c:v>
                      </c:pt>
                      <c:pt idx="833">
                        <c:v>2.36023947896307E-2</c:v>
                      </c:pt>
                      <c:pt idx="834">
                        <c:v>2.32792391403371E-2</c:v>
                      </c:pt>
                      <c:pt idx="835">
                        <c:v>2.3121099141746499E-2</c:v>
                      </c:pt>
                      <c:pt idx="836">
                        <c:v>2.2797084035939798E-2</c:v>
                      </c:pt>
                      <c:pt idx="837">
                        <c:v>2.25830793639334E-2</c:v>
                      </c:pt>
                      <c:pt idx="838">
                        <c:v>2.2259064258126699E-2</c:v>
                      </c:pt>
                      <c:pt idx="839">
                        <c:v>2.19393464348893E-2</c:v>
                      </c:pt>
                      <c:pt idx="840">
                        <c:v>2.16720554590102E-2</c:v>
                      </c:pt>
                      <c:pt idx="841">
                        <c:v>2.1510477634363399E-2</c:v>
                      </c:pt>
                      <c:pt idx="842">
                        <c:v>2.1187321985069899E-2</c:v>
                      </c:pt>
                      <c:pt idx="843">
                        <c:v>2.0972457856550299E-2</c:v>
                      </c:pt>
                      <c:pt idx="844">
                        <c:v>2.07051668806713E-2</c:v>
                      </c:pt>
                      <c:pt idx="845">
                        <c:v>2.0491162208666199E-2</c:v>
                      </c:pt>
                      <c:pt idx="846">
                        <c:v>2.0167147102858201E-2</c:v>
                      </c:pt>
                      <c:pt idx="847">
                        <c:v>1.9795002432262399E-2</c:v>
                      </c:pt>
                      <c:pt idx="848">
                        <c:v>1.9580138303742899E-2</c:v>
                      </c:pt>
                      <c:pt idx="849">
                        <c:v>1.9418560479096202E-2</c:v>
                      </c:pt>
                      <c:pt idx="850">
                        <c:v>1.9095404829802501E-2</c:v>
                      </c:pt>
                      <c:pt idx="851">
                        <c:v>1.8775687006565199E-2</c:v>
                      </c:pt>
                      <c:pt idx="852">
                        <c:v>1.85608228780457E-2</c:v>
                      </c:pt>
                      <c:pt idx="853">
                        <c:v>1.8346818206039301E-2</c:v>
                      </c:pt>
                      <c:pt idx="854">
                        <c:v>1.8131954077519798E-2</c:v>
                      </c:pt>
                      <c:pt idx="855">
                        <c:v>1.7861225275584501E-2</c:v>
                      </c:pt>
                      <c:pt idx="856">
                        <c:v>1.73266433238277E-2</c:v>
                      </c:pt>
                      <c:pt idx="857">
                        <c:v>1.6950201370661399E-2</c:v>
                      </c:pt>
                      <c:pt idx="858">
                        <c:v>1.6683769851296701E-2</c:v>
                      </c:pt>
                      <c:pt idx="859">
                        <c:v>1.6468905722777202E-2</c:v>
                      </c:pt>
                      <c:pt idx="860">
                        <c:v>1.64121815928483E-2</c:v>
                      </c:pt>
                      <c:pt idx="861">
                        <c:v>1.6145750073483602E-2</c:v>
                      </c:pt>
                      <c:pt idx="862">
                        <c:v>1.6040036922252501E-2</c:v>
                      </c:pt>
                      <c:pt idx="863">
                        <c:v>1.55544439917978E-2</c:v>
                      </c:pt>
                      <c:pt idx="864">
                        <c:v>1.5234726168560401E-2</c:v>
                      </c:pt>
                      <c:pt idx="865">
                        <c:v>1.50731483439136E-2</c:v>
                      </c:pt>
                      <c:pt idx="866">
                        <c:v>1.4805857368034501E-2</c:v>
                      </c:pt>
                      <c:pt idx="867">
                        <c:v>1.4535128566100499E-2</c:v>
                      </c:pt>
                      <c:pt idx="868">
                        <c:v>1.43769885675099E-2</c:v>
                      </c:pt>
                      <c:pt idx="869">
                        <c:v>1.4052973461701999E-2</c:v>
                      </c:pt>
                      <c:pt idx="870">
                        <c:v>1.3677390965049999E-2</c:v>
                      </c:pt>
                      <c:pt idx="871">
                        <c:v>1.35716778138177E-2</c:v>
                      </c:pt>
                      <c:pt idx="872">
                        <c:v>1.3304386837939899E-2</c:v>
                      </c:pt>
                      <c:pt idx="873">
                        <c:v>1.29812311886464E-2</c:v>
                      </c:pt>
                      <c:pt idx="874">
                        <c:v>1.27139402127673E-2</c:v>
                      </c:pt>
                      <c:pt idx="875">
                        <c:v>1.2443211410833301E-2</c:v>
                      </c:pt>
                      <c:pt idx="876">
                        <c:v>1.2123493587595799E-2</c:v>
                      </c:pt>
                      <c:pt idx="877">
                        <c:v>1.18562026117167E-2</c:v>
                      </c:pt>
                      <c:pt idx="878">
                        <c:v>1.15321875059088E-2</c:v>
                      </c:pt>
                      <c:pt idx="879">
                        <c:v>1.1209031856615301E-2</c:v>
                      </c:pt>
                      <c:pt idx="880">
                        <c:v>1.0889314033377799E-2</c:v>
                      </c:pt>
                      <c:pt idx="881">
                        <c:v>1.06220230574999E-2</c:v>
                      </c:pt>
                      <c:pt idx="882">
                        <c:v>1.03512942555647E-2</c:v>
                      </c:pt>
                      <c:pt idx="883">
                        <c:v>1.0031576432327299E-2</c:v>
                      </c:pt>
                      <c:pt idx="884">
                        <c:v>9.7642854564494695E-3</c:v>
                      </c:pt>
                      <c:pt idx="885">
                        <c:v>9.5494213279300206E-3</c:v>
                      </c:pt>
                      <c:pt idx="886">
                        <c:v>9.2786925259947806E-3</c:v>
                      </c:pt>
                      <c:pt idx="887">
                        <c:v>8.9589747027573E-3</c:v>
                      </c:pt>
                      <c:pt idx="888">
                        <c:v>8.6349595969493799E-3</c:v>
                      </c:pt>
                      <c:pt idx="889">
                        <c:v>8.3685280775846992E-3</c:v>
                      </c:pt>
                      <c:pt idx="890">
                        <c:v>8.1536639490651392E-3</c:v>
                      </c:pt>
                      <c:pt idx="891">
                        <c:v>7.9396592770600901E-3</c:v>
                      </c:pt>
                      <c:pt idx="892">
                        <c:v>7.6156441712521604E-3</c:v>
                      </c:pt>
                      <c:pt idx="893">
                        <c:v>7.4016394992469899E-3</c:v>
                      </c:pt>
                      <c:pt idx="894">
                        <c:v>7.1343485233679197E-3</c:v>
                      </c:pt>
                      <c:pt idx="895">
                        <c:v>6.9719112422067502E-3</c:v>
                      </c:pt>
                      <c:pt idx="896">
                        <c:v>6.4906155943237299E-3</c:v>
                      </c:pt>
                      <c:pt idx="897">
                        <c:v>6.3290377696757502E-3</c:v>
                      </c:pt>
                      <c:pt idx="898">
                        <c:v>5.9525958165094197E-3</c:v>
                      </c:pt>
                      <c:pt idx="899">
                        <c:v>5.5804511459136598E-3</c:v>
                      </c:pt>
                      <c:pt idx="900">
                        <c:v>5.3621491913380401E-3</c:v>
                      </c:pt>
                      <c:pt idx="901">
                        <c:v>4.9332803908122003E-3</c:v>
                      </c:pt>
                      <c:pt idx="902">
                        <c:v>4.6135625675747197E-3</c:v>
                      </c:pt>
                      <c:pt idx="903">
                        <c:v>4.34627159169687E-3</c:v>
                      </c:pt>
                      <c:pt idx="904">
                        <c:v>4.0755427897616299E-3</c:v>
                      </c:pt>
                      <c:pt idx="905">
                        <c:v>3.8082518138838899E-3</c:v>
                      </c:pt>
                      <c:pt idx="906">
                        <c:v>3.4842367080758501E-3</c:v>
                      </c:pt>
                      <c:pt idx="907">
                        <c:v>3.2169457321968801E-3</c:v>
                      </c:pt>
                      <c:pt idx="908">
                        <c:v>2.95051421283332E-3</c:v>
                      </c:pt>
                      <c:pt idx="909">
                        <c:v>2.3592081311463202E-3</c:v>
                      </c:pt>
                      <c:pt idx="910">
                        <c:v>1.8779124832621901E-3</c:v>
                      </c:pt>
                      <c:pt idx="911">
                        <c:v>1.6630483547426199E-3</c:v>
                      </c:pt>
                      <c:pt idx="912">
                        <c:v>1.55389737745415E-3</c:v>
                      </c:pt>
                      <c:pt idx="913">
                        <c:v>1.23417955421801E-3</c:v>
                      </c:pt>
                      <c:pt idx="914">
                        <c:v>9.6345075228276801E-4</c:v>
                      </c:pt>
                      <c:pt idx="915">
                        <c:v>8.5859705756485805E-4</c:v>
                      </c:pt>
                      <c:pt idx="916">
                        <c:v>4.8215510439852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D49E-264A-AD20-C1FF00D99F75}"/>
                  </c:ext>
                </c:extLst>
              </c15:ser>
            </c15:filteredScatterSeries>
            <c15:filteredScatterSeries>
              <c15:ser>
                <c:idx val="6"/>
                <c:order val="6"/>
                <c:tx>
                  <c:v>5RB Marcela</c:v>
                </c:tx>
                <c:spPr>
                  <a:ln w="19050" cap="rnd">
                    <a:solidFill>
                      <a:schemeClr val="accent3"/>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I$6:$AI$923</c15:sqref>
                        </c15:formulaRef>
                      </c:ext>
                    </c:extLst>
                    <c:numCache>
                      <c:formatCode>General</c:formatCode>
                      <c:ptCount val="918"/>
                      <c:pt idx="0">
                        <c:v>303.64800000000002</c:v>
                      </c:pt>
                      <c:pt idx="1">
                        <c:v>304.28599999999977</c:v>
                      </c:pt>
                      <c:pt idx="2">
                        <c:v>304.96899999999982</c:v>
                      </c:pt>
                      <c:pt idx="3">
                        <c:v>305.67599999999999</c:v>
                      </c:pt>
                      <c:pt idx="4">
                        <c:v>306.39400000000001</c:v>
                      </c:pt>
                      <c:pt idx="5">
                        <c:v>307.11199999999991</c:v>
                      </c:pt>
                      <c:pt idx="6">
                        <c:v>307.82599999999991</c:v>
                      </c:pt>
                      <c:pt idx="7">
                        <c:v>308.53299999999979</c:v>
                      </c:pt>
                      <c:pt idx="8">
                        <c:v>309.23399999999981</c:v>
                      </c:pt>
                      <c:pt idx="9">
                        <c:v>309.9339999999998</c:v>
                      </c:pt>
                      <c:pt idx="10">
                        <c:v>310.63899999999978</c:v>
                      </c:pt>
                      <c:pt idx="11">
                        <c:v>311.34199999999993</c:v>
                      </c:pt>
                      <c:pt idx="12">
                        <c:v>312.04199999999992</c:v>
                      </c:pt>
                      <c:pt idx="13">
                        <c:v>312.74299999999999</c:v>
                      </c:pt>
                      <c:pt idx="14">
                        <c:v>313.44499999999999</c:v>
                      </c:pt>
                      <c:pt idx="15">
                        <c:v>314.15199999999999</c:v>
                      </c:pt>
                      <c:pt idx="16">
                        <c:v>314.86</c:v>
                      </c:pt>
                      <c:pt idx="17">
                        <c:v>315.565</c:v>
                      </c:pt>
                      <c:pt idx="18">
                        <c:v>316.26900000000001</c:v>
                      </c:pt>
                      <c:pt idx="19">
                        <c:v>316.97599999999977</c:v>
                      </c:pt>
                      <c:pt idx="20">
                        <c:v>317.68699999999978</c:v>
                      </c:pt>
                      <c:pt idx="21">
                        <c:v>318.39799999999991</c:v>
                      </c:pt>
                      <c:pt idx="22">
                        <c:v>319.11099999999999</c:v>
                      </c:pt>
                      <c:pt idx="23">
                        <c:v>319.82299999999992</c:v>
                      </c:pt>
                      <c:pt idx="24">
                        <c:v>320.53699999999981</c:v>
                      </c:pt>
                      <c:pt idx="25">
                        <c:v>321.25899999999979</c:v>
                      </c:pt>
                      <c:pt idx="26">
                        <c:v>321.97799999999978</c:v>
                      </c:pt>
                      <c:pt idx="27">
                        <c:v>322.697</c:v>
                      </c:pt>
                      <c:pt idx="28">
                        <c:v>323.41499999999979</c:v>
                      </c:pt>
                      <c:pt idx="29">
                        <c:v>324.13199999999978</c:v>
                      </c:pt>
                      <c:pt idx="30">
                        <c:v>324.85699999999991</c:v>
                      </c:pt>
                      <c:pt idx="31">
                        <c:v>325.59699999999981</c:v>
                      </c:pt>
                      <c:pt idx="32">
                        <c:v>326.33299999999991</c:v>
                      </c:pt>
                      <c:pt idx="33">
                        <c:v>327.06399999999991</c:v>
                      </c:pt>
                      <c:pt idx="34">
                        <c:v>327.79299999999978</c:v>
                      </c:pt>
                      <c:pt idx="35">
                        <c:v>328.52</c:v>
                      </c:pt>
                      <c:pt idx="36">
                        <c:v>329.24799999999999</c:v>
                      </c:pt>
                      <c:pt idx="37">
                        <c:v>329.97299999999979</c:v>
                      </c:pt>
                      <c:pt idx="38">
                        <c:v>330.7</c:v>
                      </c:pt>
                      <c:pt idx="39">
                        <c:v>331.4289999999998</c:v>
                      </c:pt>
                      <c:pt idx="40">
                        <c:v>332.17</c:v>
                      </c:pt>
                      <c:pt idx="41">
                        <c:v>332.92099999999982</c:v>
                      </c:pt>
                      <c:pt idx="42">
                        <c:v>333.66</c:v>
                      </c:pt>
                      <c:pt idx="43">
                        <c:v>334.4</c:v>
                      </c:pt>
                      <c:pt idx="44">
                        <c:v>335.14400000000001</c:v>
                      </c:pt>
                      <c:pt idx="45">
                        <c:v>335.89799999999991</c:v>
                      </c:pt>
                      <c:pt idx="46">
                        <c:v>336.65</c:v>
                      </c:pt>
                      <c:pt idx="47">
                        <c:v>337.39299999999992</c:v>
                      </c:pt>
                      <c:pt idx="48">
                        <c:v>338.13799999999992</c:v>
                      </c:pt>
                      <c:pt idx="49">
                        <c:v>338.88699999999977</c:v>
                      </c:pt>
                      <c:pt idx="50">
                        <c:v>339.64</c:v>
                      </c:pt>
                      <c:pt idx="51">
                        <c:v>340.39799999999991</c:v>
                      </c:pt>
                      <c:pt idx="52">
                        <c:v>341.154</c:v>
                      </c:pt>
                      <c:pt idx="53">
                        <c:v>341.90699999999981</c:v>
                      </c:pt>
                      <c:pt idx="54">
                        <c:v>342.65599999999989</c:v>
                      </c:pt>
                      <c:pt idx="55">
                        <c:v>343.404</c:v>
                      </c:pt>
                      <c:pt idx="56">
                        <c:v>344.149</c:v>
                      </c:pt>
                      <c:pt idx="57">
                        <c:v>344.88900000000001</c:v>
                      </c:pt>
                      <c:pt idx="58">
                        <c:v>345.62699999999978</c:v>
                      </c:pt>
                      <c:pt idx="59">
                        <c:v>346.36599999999999</c:v>
                      </c:pt>
                      <c:pt idx="60">
                        <c:v>347.11</c:v>
                      </c:pt>
                      <c:pt idx="61">
                        <c:v>347.85300000000001</c:v>
                      </c:pt>
                      <c:pt idx="62">
                        <c:v>348.59399999999982</c:v>
                      </c:pt>
                      <c:pt idx="63">
                        <c:v>349.33799999999991</c:v>
                      </c:pt>
                      <c:pt idx="64">
                        <c:v>350.08199999999982</c:v>
                      </c:pt>
                      <c:pt idx="65">
                        <c:v>350.82899999999978</c:v>
                      </c:pt>
                      <c:pt idx="66">
                        <c:v>351.57599999999991</c:v>
                      </c:pt>
                      <c:pt idx="67">
                        <c:v>352.32599999999991</c:v>
                      </c:pt>
                      <c:pt idx="68">
                        <c:v>353.08</c:v>
                      </c:pt>
                      <c:pt idx="69">
                        <c:v>353.83499999999992</c:v>
                      </c:pt>
                      <c:pt idx="70">
                        <c:v>354.59299999999979</c:v>
                      </c:pt>
                      <c:pt idx="71">
                        <c:v>355.34699999999992</c:v>
                      </c:pt>
                      <c:pt idx="72">
                        <c:v>356.09199999999981</c:v>
                      </c:pt>
                      <c:pt idx="73">
                        <c:v>356.83399999999978</c:v>
                      </c:pt>
                      <c:pt idx="74">
                        <c:v>357.58</c:v>
                      </c:pt>
                      <c:pt idx="75">
                        <c:v>358.327</c:v>
                      </c:pt>
                      <c:pt idx="76">
                        <c:v>359.07399999999978</c:v>
                      </c:pt>
                      <c:pt idx="77">
                        <c:v>359.82</c:v>
                      </c:pt>
                      <c:pt idx="78">
                        <c:v>360.57</c:v>
                      </c:pt>
                      <c:pt idx="79">
                        <c:v>361.31799999999993</c:v>
                      </c:pt>
                      <c:pt idx="80">
                        <c:v>362.06399999999991</c:v>
                      </c:pt>
                      <c:pt idx="81">
                        <c:v>362.80699999999979</c:v>
                      </c:pt>
                      <c:pt idx="82">
                        <c:v>363.54300000000001</c:v>
                      </c:pt>
                      <c:pt idx="83">
                        <c:v>364.26900000000001</c:v>
                      </c:pt>
                      <c:pt idx="84">
                        <c:v>365.00099999999992</c:v>
                      </c:pt>
                      <c:pt idx="85">
                        <c:v>365.7369999999998</c:v>
                      </c:pt>
                      <c:pt idx="86">
                        <c:v>366.46999999999991</c:v>
                      </c:pt>
                      <c:pt idx="87">
                        <c:v>367.20099999999991</c:v>
                      </c:pt>
                      <c:pt idx="88">
                        <c:v>367.91999999999979</c:v>
                      </c:pt>
                      <c:pt idx="89">
                        <c:v>368.63699999999977</c:v>
                      </c:pt>
                      <c:pt idx="90">
                        <c:v>369.35199999999992</c:v>
                      </c:pt>
                      <c:pt idx="91">
                        <c:v>370.065</c:v>
                      </c:pt>
                      <c:pt idx="92">
                        <c:v>370.77599999999978</c:v>
                      </c:pt>
                      <c:pt idx="93">
                        <c:v>371.48899999999981</c:v>
                      </c:pt>
                      <c:pt idx="94">
                        <c:v>372.20399999999978</c:v>
                      </c:pt>
                      <c:pt idx="95">
                        <c:v>372.92599999999982</c:v>
                      </c:pt>
                      <c:pt idx="96">
                        <c:v>373.65100000000001</c:v>
                      </c:pt>
                      <c:pt idx="97">
                        <c:v>374.37399999999991</c:v>
                      </c:pt>
                      <c:pt idx="98">
                        <c:v>375.09699999999981</c:v>
                      </c:pt>
                      <c:pt idx="99">
                        <c:v>375.81200000000001</c:v>
                      </c:pt>
                      <c:pt idx="100">
                        <c:v>376.51900000000001</c:v>
                      </c:pt>
                      <c:pt idx="101">
                        <c:v>377.2269999999998</c:v>
                      </c:pt>
                      <c:pt idx="102">
                        <c:v>377.93899999999979</c:v>
                      </c:pt>
                      <c:pt idx="103">
                        <c:v>378.65699999999993</c:v>
                      </c:pt>
                      <c:pt idx="104">
                        <c:v>379.37399999999991</c:v>
                      </c:pt>
                      <c:pt idx="105">
                        <c:v>380.09100000000001</c:v>
                      </c:pt>
                      <c:pt idx="106">
                        <c:v>380.80499999999989</c:v>
                      </c:pt>
                      <c:pt idx="107">
                        <c:v>381.51900000000001</c:v>
                      </c:pt>
                      <c:pt idx="108">
                        <c:v>382.23899999999981</c:v>
                      </c:pt>
                      <c:pt idx="109">
                        <c:v>382.96</c:v>
                      </c:pt>
                      <c:pt idx="110">
                        <c:v>383.68899999999991</c:v>
                      </c:pt>
                      <c:pt idx="111">
                        <c:v>384.42099999999982</c:v>
                      </c:pt>
                      <c:pt idx="112">
                        <c:v>385.178</c:v>
                      </c:pt>
                      <c:pt idx="113">
                        <c:v>386.00399999999979</c:v>
                      </c:pt>
                      <c:pt idx="114">
                        <c:v>386.86500000000001</c:v>
                      </c:pt>
                      <c:pt idx="115">
                        <c:v>387.74</c:v>
                      </c:pt>
                      <c:pt idx="116">
                        <c:v>388.62799999999999</c:v>
                      </c:pt>
                      <c:pt idx="117">
                        <c:v>389.51199999999977</c:v>
                      </c:pt>
                      <c:pt idx="118">
                        <c:v>390.4</c:v>
                      </c:pt>
                      <c:pt idx="119">
                        <c:v>391.28800000000001</c:v>
                      </c:pt>
                      <c:pt idx="120">
                        <c:v>392.17599999999999</c:v>
                      </c:pt>
                      <c:pt idx="121">
                        <c:v>393.05899999999991</c:v>
                      </c:pt>
                      <c:pt idx="122">
                        <c:v>393.94499999999999</c:v>
                      </c:pt>
                      <c:pt idx="123">
                        <c:v>394.83600000000001</c:v>
                      </c:pt>
                      <c:pt idx="124">
                        <c:v>395.72599999999977</c:v>
                      </c:pt>
                      <c:pt idx="125">
                        <c:v>396.61799999999999</c:v>
                      </c:pt>
                      <c:pt idx="126">
                        <c:v>397.52099999999979</c:v>
                      </c:pt>
                      <c:pt idx="127">
                        <c:v>398.41399999999982</c:v>
                      </c:pt>
                      <c:pt idx="128">
                        <c:v>399.30499999999989</c:v>
                      </c:pt>
                      <c:pt idx="129">
                        <c:v>400.197</c:v>
                      </c:pt>
                      <c:pt idx="130">
                        <c:v>401.08099999999979</c:v>
                      </c:pt>
                      <c:pt idx="131">
                        <c:v>401.95899999999978</c:v>
                      </c:pt>
                      <c:pt idx="132">
                        <c:v>402.83499999999992</c:v>
                      </c:pt>
                      <c:pt idx="133">
                        <c:v>403.70499999999993</c:v>
                      </c:pt>
                      <c:pt idx="134">
                        <c:v>404.577</c:v>
                      </c:pt>
                      <c:pt idx="135">
                        <c:v>405.45299999999992</c:v>
                      </c:pt>
                      <c:pt idx="136">
                        <c:v>406.33100000000002</c:v>
                      </c:pt>
                      <c:pt idx="137">
                        <c:v>407.21100000000001</c:v>
                      </c:pt>
                      <c:pt idx="138">
                        <c:v>408.08899999999983</c:v>
                      </c:pt>
                      <c:pt idx="139">
                        <c:v>408.96299999999991</c:v>
                      </c:pt>
                      <c:pt idx="140">
                        <c:v>409.83499999999992</c:v>
                      </c:pt>
                      <c:pt idx="141">
                        <c:v>410.70299999999992</c:v>
                      </c:pt>
                      <c:pt idx="142">
                        <c:v>411.57799999999992</c:v>
                      </c:pt>
                      <c:pt idx="143">
                        <c:v>412.46199999999982</c:v>
                      </c:pt>
                      <c:pt idx="144">
                        <c:v>413.34899999999999</c:v>
                      </c:pt>
                      <c:pt idx="145">
                        <c:v>414.22799999999978</c:v>
                      </c:pt>
                      <c:pt idx="146">
                        <c:v>415.09999999999991</c:v>
                      </c:pt>
                      <c:pt idx="147">
                        <c:v>415.97499999999991</c:v>
                      </c:pt>
                      <c:pt idx="148">
                        <c:v>416.84699999999992</c:v>
                      </c:pt>
                      <c:pt idx="149">
                        <c:v>417.73399999999981</c:v>
                      </c:pt>
                      <c:pt idx="150">
                        <c:v>418.61299999999989</c:v>
                      </c:pt>
                      <c:pt idx="151">
                        <c:v>419.4869999999998</c:v>
                      </c:pt>
                      <c:pt idx="152">
                        <c:v>420.36099999999999</c:v>
                      </c:pt>
                      <c:pt idx="153">
                        <c:v>421.23599999999982</c:v>
                      </c:pt>
                      <c:pt idx="154">
                        <c:v>422.10799999999989</c:v>
                      </c:pt>
                      <c:pt idx="155">
                        <c:v>422.98399999999981</c:v>
                      </c:pt>
                      <c:pt idx="156">
                        <c:v>423.86399999999992</c:v>
                      </c:pt>
                      <c:pt idx="157">
                        <c:v>424.7369999999998</c:v>
                      </c:pt>
                      <c:pt idx="158">
                        <c:v>425.59999999999991</c:v>
                      </c:pt>
                      <c:pt idx="159">
                        <c:v>426.46699999999981</c:v>
                      </c:pt>
                      <c:pt idx="160">
                        <c:v>427.33899999999983</c:v>
                      </c:pt>
                      <c:pt idx="161">
                        <c:v>428.21</c:v>
                      </c:pt>
                      <c:pt idx="162">
                        <c:v>429.08399999999978</c:v>
                      </c:pt>
                      <c:pt idx="163">
                        <c:v>429.95699999999982</c:v>
                      </c:pt>
                      <c:pt idx="164">
                        <c:v>430.83699999999982</c:v>
                      </c:pt>
                      <c:pt idx="165">
                        <c:v>431.72199999999981</c:v>
                      </c:pt>
                      <c:pt idx="166">
                        <c:v>432.60500000000002</c:v>
                      </c:pt>
                      <c:pt idx="167">
                        <c:v>433.4939999999998</c:v>
                      </c:pt>
                      <c:pt idx="168">
                        <c:v>434.37799999999999</c:v>
                      </c:pt>
                      <c:pt idx="169">
                        <c:v>435.25599999999991</c:v>
                      </c:pt>
                      <c:pt idx="170">
                        <c:v>436.12599999999992</c:v>
                      </c:pt>
                      <c:pt idx="171">
                        <c:v>436.99299999999982</c:v>
                      </c:pt>
                      <c:pt idx="172">
                        <c:v>437.86199999999991</c:v>
                      </c:pt>
                      <c:pt idx="173">
                        <c:v>438.73500000000001</c:v>
                      </c:pt>
                      <c:pt idx="174">
                        <c:v>439.61599999999999</c:v>
                      </c:pt>
                      <c:pt idx="175">
                        <c:v>440.49799999999982</c:v>
                      </c:pt>
                      <c:pt idx="176">
                        <c:v>441.38299999999992</c:v>
                      </c:pt>
                      <c:pt idx="177">
                        <c:v>442.26199999999977</c:v>
                      </c:pt>
                      <c:pt idx="178">
                        <c:v>443.13499999999999</c:v>
                      </c:pt>
                      <c:pt idx="179">
                        <c:v>444.00299999999999</c:v>
                      </c:pt>
                      <c:pt idx="180">
                        <c:v>444.86799999999988</c:v>
                      </c:pt>
                      <c:pt idx="181">
                        <c:v>445.73399999999981</c:v>
                      </c:pt>
                      <c:pt idx="182">
                        <c:v>446.60699999999991</c:v>
                      </c:pt>
                      <c:pt idx="183">
                        <c:v>447.4769999999998</c:v>
                      </c:pt>
                      <c:pt idx="184">
                        <c:v>448.34699999999992</c:v>
                      </c:pt>
                      <c:pt idx="185">
                        <c:v>449.21899999999982</c:v>
                      </c:pt>
                      <c:pt idx="186">
                        <c:v>450.09399999999982</c:v>
                      </c:pt>
                      <c:pt idx="187">
                        <c:v>450.96999999999991</c:v>
                      </c:pt>
                      <c:pt idx="188">
                        <c:v>451.846</c:v>
                      </c:pt>
                      <c:pt idx="189">
                        <c:v>452.71999999999991</c:v>
                      </c:pt>
                      <c:pt idx="190">
                        <c:v>453.58499999999992</c:v>
                      </c:pt>
                      <c:pt idx="191">
                        <c:v>454.44899999999978</c:v>
                      </c:pt>
                      <c:pt idx="192">
                        <c:v>455.30499999999989</c:v>
                      </c:pt>
                      <c:pt idx="193">
                        <c:v>456.15899999999999</c:v>
                      </c:pt>
                      <c:pt idx="194">
                        <c:v>457.01</c:v>
                      </c:pt>
                      <c:pt idx="195">
                        <c:v>457.85500000000002</c:v>
                      </c:pt>
                      <c:pt idx="196">
                        <c:v>458.68700000000001</c:v>
                      </c:pt>
                      <c:pt idx="197">
                        <c:v>459.51099999999991</c:v>
                      </c:pt>
                      <c:pt idx="198">
                        <c:v>460.33600000000001</c:v>
                      </c:pt>
                      <c:pt idx="199">
                        <c:v>461.17</c:v>
                      </c:pt>
                      <c:pt idx="200">
                        <c:v>462.01299999999992</c:v>
                      </c:pt>
                      <c:pt idx="201">
                        <c:v>462.85599999999999</c:v>
                      </c:pt>
                      <c:pt idx="202">
                        <c:v>463.70099999999991</c:v>
                      </c:pt>
                      <c:pt idx="203">
                        <c:v>464.54899999999992</c:v>
                      </c:pt>
                      <c:pt idx="204">
                        <c:v>465.4</c:v>
                      </c:pt>
                      <c:pt idx="205">
                        <c:v>466.25299999999999</c:v>
                      </c:pt>
                      <c:pt idx="206">
                        <c:v>467.101</c:v>
                      </c:pt>
                      <c:pt idx="207">
                        <c:v>467.95299999999992</c:v>
                      </c:pt>
                      <c:pt idx="208">
                        <c:v>468.80799999999999</c:v>
                      </c:pt>
                      <c:pt idx="209">
                        <c:v>469.65699999999993</c:v>
                      </c:pt>
                      <c:pt idx="210">
                        <c:v>470.50199999999978</c:v>
                      </c:pt>
                      <c:pt idx="211">
                        <c:v>471.35</c:v>
                      </c:pt>
                      <c:pt idx="212">
                        <c:v>472.19200000000001</c:v>
                      </c:pt>
                      <c:pt idx="213">
                        <c:v>473.029</c:v>
                      </c:pt>
                      <c:pt idx="214">
                        <c:v>473.86799999999988</c:v>
                      </c:pt>
                      <c:pt idx="215">
                        <c:v>474.70899999999978</c:v>
                      </c:pt>
                      <c:pt idx="216">
                        <c:v>475.54099999999988</c:v>
                      </c:pt>
                      <c:pt idx="217">
                        <c:v>476.37399999999991</c:v>
                      </c:pt>
                      <c:pt idx="218">
                        <c:v>477.20799999999991</c:v>
                      </c:pt>
                      <c:pt idx="219">
                        <c:v>478.03999999999979</c:v>
                      </c:pt>
                      <c:pt idx="220">
                        <c:v>478.87299999999999</c:v>
                      </c:pt>
                      <c:pt idx="221">
                        <c:v>479.71499999999992</c:v>
                      </c:pt>
                      <c:pt idx="222">
                        <c:v>480.56399999999991</c:v>
                      </c:pt>
                      <c:pt idx="223">
                        <c:v>481.41300000000001</c:v>
                      </c:pt>
                      <c:pt idx="224">
                        <c:v>482.26</c:v>
                      </c:pt>
                      <c:pt idx="225">
                        <c:v>483.10599999999999</c:v>
                      </c:pt>
                      <c:pt idx="226">
                        <c:v>483.95099999999991</c:v>
                      </c:pt>
                      <c:pt idx="227">
                        <c:v>484.79599999999982</c:v>
                      </c:pt>
                      <c:pt idx="228">
                        <c:v>485.64199999999988</c:v>
                      </c:pt>
                      <c:pt idx="229">
                        <c:v>486.48099999999982</c:v>
                      </c:pt>
                      <c:pt idx="230">
                        <c:v>487.32399999999978</c:v>
                      </c:pt>
                      <c:pt idx="231">
                        <c:v>488.17399999999992</c:v>
                      </c:pt>
                      <c:pt idx="232">
                        <c:v>489.02299999999991</c:v>
                      </c:pt>
                      <c:pt idx="233">
                        <c:v>489.86</c:v>
                      </c:pt>
                      <c:pt idx="234">
                        <c:v>490.69599999999991</c:v>
                      </c:pt>
                      <c:pt idx="235">
                        <c:v>491.53599999999977</c:v>
                      </c:pt>
                      <c:pt idx="236">
                        <c:v>492.37399999999991</c:v>
                      </c:pt>
                      <c:pt idx="237">
                        <c:v>493.21199999999982</c:v>
                      </c:pt>
                      <c:pt idx="238">
                        <c:v>494.04300000000001</c:v>
                      </c:pt>
                      <c:pt idx="239">
                        <c:v>494.87799999999999</c:v>
                      </c:pt>
                      <c:pt idx="240">
                        <c:v>495.72399999999982</c:v>
                      </c:pt>
                      <c:pt idx="241">
                        <c:v>496.572</c:v>
                      </c:pt>
                      <c:pt idx="242">
                        <c:v>497.40599999999978</c:v>
                      </c:pt>
                      <c:pt idx="243">
                        <c:v>498.24099999999999</c:v>
                      </c:pt>
                      <c:pt idx="244">
                        <c:v>499.06999999999988</c:v>
                      </c:pt>
                      <c:pt idx="245">
                        <c:v>499.89799999999991</c:v>
                      </c:pt>
                      <c:pt idx="246">
                        <c:v>500.72499999999991</c:v>
                      </c:pt>
                      <c:pt idx="247">
                        <c:v>501.55799999999999</c:v>
                      </c:pt>
                      <c:pt idx="248">
                        <c:v>502.39400000000001</c:v>
                      </c:pt>
                      <c:pt idx="249">
                        <c:v>503.23099999999982</c:v>
                      </c:pt>
                      <c:pt idx="250">
                        <c:v>504.072</c:v>
                      </c:pt>
                      <c:pt idx="251">
                        <c:v>504.91300000000001</c:v>
                      </c:pt>
                      <c:pt idx="252">
                        <c:v>505.75400000000002</c:v>
                      </c:pt>
                      <c:pt idx="253">
                        <c:v>506.59599999999978</c:v>
                      </c:pt>
                      <c:pt idx="254">
                        <c:v>507.43499999999977</c:v>
                      </c:pt>
                      <c:pt idx="255">
                        <c:v>508.27</c:v>
                      </c:pt>
                      <c:pt idx="256">
                        <c:v>509.10599999999999</c:v>
                      </c:pt>
                      <c:pt idx="257">
                        <c:v>509.94099999999992</c:v>
                      </c:pt>
                      <c:pt idx="258">
                        <c:v>510.78</c:v>
                      </c:pt>
                      <c:pt idx="259">
                        <c:v>511.62299999999999</c:v>
                      </c:pt>
                      <c:pt idx="260">
                        <c:v>512.47</c:v>
                      </c:pt>
                      <c:pt idx="261">
                        <c:v>513.31199999999978</c:v>
                      </c:pt>
                      <c:pt idx="262">
                        <c:v>514.14599999999996</c:v>
                      </c:pt>
                      <c:pt idx="263">
                        <c:v>514.98900000000003</c:v>
                      </c:pt>
                      <c:pt idx="264">
                        <c:v>515.83999999999969</c:v>
                      </c:pt>
                      <c:pt idx="265">
                        <c:v>516.68700000000001</c:v>
                      </c:pt>
                      <c:pt idx="266">
                        <c:v>517.52699999999982</c:v>
                      </c:pt>
                      <c:pt idx="267">
                        <c:v>518.36299999999949</c:v>
                      </c:pt>
                      <c:pt idx="268">
                        <c:v>519.19600000000003</c:v>
                      </c:pt>
                      <c:pt idx="269">
                        <c:v>520.03399999999999</c:v>
                      </c:pt>
                      <c:pt idx="270">
                        <c:v>520.87199999999996</c:v>
                      </c:pt>
                      <c:pt idx="271">
                        <c:v>521.71</c:v>
                      </c:pt>
                      <c:pt idx="272">
                        <c:v>522.54899999999998</c:v>
                      </c:pt>
                      <c:pt idx="273">
                        <c:v>523.38599999999997</c:v>
                      </c:pt>
                      <c:pt idx="274">
                        <c:v>524.22400000000005</c:v>
                      </c:pt>
                      <c:pt idx="275">
                        <c:v>525.06499999999971</c:v>
                      </c:pt>
                      <c:pt idx="276">
                        <c:v>525.904</c:v>
                      </c:pt>
                      <c:pt idx="277">
                        <c:v>526.74599999999998</c:v>
                      </c:pt>
                      <c:pt idx="278">
                        <c:v>527.59400000000005</c:v>
                      </c:pt>
                      <c:pt idx="279">
                        <c:v>528.43899999999996</c:v>
                      </c:pt>
                      <c:pt idx="280">
                        <c:v>529.28200000000004</c:v>
                      </c:pt>
                      <c:pt idx="281">
                        <c:v>530.125</c:v>
                      </c:pt>
                      <c:pt idx="282">
                        <c:v>530.97199999999998</c:v>
                      </c:pt>
                      <c:pt idx="283">
                        <c:v>531.81699999999978</c:v>
                      </c:pt>
                      <c:pt idx="284">
                        <c:v>532.66300000000001</c:v>
                      </c:pt>
                      <c:pt idx="285">
                        <c:v>533.51</c:v>
                      </c:pt>
                      <c:pt idx="286">
                        <c:v>534.36499999999978</c:v>
                      </c:pt>
                      <c:pt idx="287">
                        <c:v>535.21900000000005</c:v>
                      </c:pt>
                      <c:pt idx="288">
                        <c:v>536.072</c:v>
                      </c:pt>
                      <c:pt idx="289">
                        <c:v>536.91599999999971</c:v>
                      </c:pt>
                      <c:pt idx="290">
                        <c:v>537.76199999999972</c:v>
                      </c:pt>
                      <c:pt idx="291">
                        <c:v>538.61799999999971</c:v>
                      </c:pt>
                      <c:pt idx="292">
                        <c:v>539.47299999999996</c:v>
                      </c:pt>
                      <c:pt idx="293">
                        <c:v>540.32599999999979</c:v>
                      </c:pt>
                      <c:pt idx="294">
                        <c:v>541.17700000000002</c:v>
                      </c:pt>
                      <c:pt idx="295">
                        <c:v>542.02</c:v>
                      </c:pt>
                      <c:pt idx="296">
                        <c:v>542.86799999999948</c:v>
                      </c:pt>
                      <c:pt idx="297">
                        <c:v>543.70799999999997</c:v>
                      </c:pt>
                      <c:pt idx="298">
                        <c:v>544.54599999999982</c:v>
                      </c:pt>
                      <c:pt idx="299">
                        <c:v>545.38599999999997</c:v>
                      </c:pt>
                      <c:pt idx="300">
                        <c:v>546.23</c:v>
                      </c:pt>
                      <c:pt idx="301">
                        <c:v>547.06499999999983</c:v>
                      </c:pt>
                      <c:pt idx="302">
                        <c:v>547.89799999999968</c:v>
                      </c:pt>
                      <c:pt idx="303">
                        <c:v>548.73699999999997</c:v>
                      </c:pt>
                      <c:pt idx="304">
                        <c:v>549.57899999999995</c:v>
                      </c:pt>
                      <c:pt idx="305">
                        <c:v>550.428</c:v>
                      </c:pt>
                      <c:pt idx="306">
                        <c:v>551.27599999999995</c:v>
                      </c:pt>
                      <c:pt idx="307">
                        <c:v>552.12599999999998</c:v>
                      </c:pt>
                      <c:pt idx="308">
                        <c:v>552.976</c:v>
                      </c:pt>
                      <c:pt idx="309">
                        <c:v>553.82499999999982</c:v>
                      </c:pt>
                      <c:pt idx="310">
                        <c:v>554.66</c:v>
                      </c:pt>
                      <c:pt idx="311">
                        <c:v>555.48800000000006</c:v>
                      </c:pt>
                      <c:pt idx="312">
                        <c:v>556.31699999999978</c:v>
                      </c:pt>
                      <c:pt idx="313">
                        <c:v>557.14400000000001</c:v>
                      </c:pt>
                      <c:pt idx="314">
                        <c:v>557.96699999999976</c:v>
                      </c:pt>
                      <c:pt idx="315">
                        <c:v>558.79100000000005</c:v>
                      </c:pt>
                      <c:pt idx="316">
                        <c:v>559.61599999999999</c:v>
                      </c:pt>
                      <c:pt idx="317">
                        <c:v>560.44899999999996</c:v>
                      </c:pt>
                      <c:pt idx="318">
                        <c:v>561.28600000000006</c:v>
                      </c:pt>
                      <c:pt idx="319">
                        <c:v>562.12699999999973</c:v>
                      </c:pt>
                      <c:pt idx="320">
                        <c:v>562.96699999999976</c:v>
                      </c:pt>
                      <c:pt idx="321">
                        <c:v>563.80399999999997</c:v>
                      </c:pt>
                      <c:pt idx="322">
                        <c:v>564.64099999999996</c:v>
                      </c:pt>
                      <c:pt idx="323">
                        <c:v>565.48099999999999</c:v>
                      </c:pt>
                      <c:pt idx="324">
                        <c:v>566.32599999999979</c:v>
                      </c:pt>
                      <c:pt idx="325">
                        <c:v>567.16799999999967</c:v>
                      </c:pt>
                      <c:pt idx="326">
                        <c:v>568.00599999999997</c:v>
                      </c:pt>
                      <c:pt idx="327">
                        <c:v>568.84799999999962</c:v>
                      </c:pt>
                      <c:pt idx="328">
                        <c:v>569.69399999999996</c:v>
                      </c:pt>
                      <c:pt idx="329">
                        <c:v>570.54399999999998</c:v>
                      </c:pt>
                      <c:pt idx="330">
                        <c:v>571.39199999999983</c:v>
                      </c:pt>
                      <c:pt idx="331">
                        <c:v>572.23900000000003</c:v>
                      </c:pt>
                      <c:pt idx="332">
                        <c:v>573.08100000000002</c:v>
                      </c:pt>
                      <c:pt idx="333">
                        <c:v>573.928</c:v>
                      </c:pt>
                      <c:pt idx="334">
                        <c:v>574.78</c:v>
                      </c:pt>
                      <c:pt idx="335">
                        <c:v>575.63799999999969</c:v>
                      </c:pt>
                      <c:pt idx="336">
                        <c:v>576.49199999999996</c:v>
                      </c:pt>
                      <c:pt idx="337">
                        <c:v>577.34999999999968</c:v>
                      </c:pt>
                      <c:pt idx="338">
                        <c:v>578.21500000000003</c:v>
                      </c:pt>
                      <c:pt idx="339">
                        <c:v>579.077</c:v>
                      </c:pt>
                      <c:pt idx="340">
                        <c:v>579.9259999999997</c:v>
                      </c:pt>
                      <c:pt idx="341">
                        <c:v>580.77200000000005</c:v>
                      </c:pt>
                      <c:pt idx="342">
                        <c:v>581.62099999999998</c:v>
                      </c:pt>
                      <c:pt idx="343">
                        <c:v>582.471</c:v>
                      </c:pt>
                      <c:pt idx="344">
                        <c:v>583.32099999999969</c:v>
                      </c:pt>
                      <c:pt idx="345">
                        <c:v>584.17600000000004</c:v>
                      </c:pt>
                      <c:pt idx="346">
                        <c:v>585.03499999999997</c:v>
                      </c:pt>
                      <c:pt idx="347">
                        <c:v>585.89099999999996</c:v>
                      </c:pt>
                      <c:pt idx="348">
                        <c:v>586.75</c:v>
                      </c:pt>
                      <c:pt idx="349">
                        <c:v>587.60400000000004</c:v>
                      </c:pt>
                      <c:pt idx="350">
                        <c:v>588.45299999999975</c:v>
                      </c:pt>
                      <c:pt idx="351">
                        <c:v>589.3009999999997</c:v>
                      </c:pt>
                      <c:pt idx="352">
                        <c:v>590.14599999999996</c:v>
                      </c:pt>
                      <c:pt idx="353">
                        <c:v>590.98900000000003</c:v>
                      </c:pt>
                      <c:pt idx="354">
                        <c:v>591.83499999999981</c:v>
                      </c:pt>
                      <c:pt idx="355">
                        <c:v>592.68200000000002</c:v>
                      </c:pt>
                      <c:pt idx="356">
                        <c:v>593.529</c:v>
                      </c:pt>
                      <c:pt idx="357">
                        <c:v>594.38</c:v>
                      </c:pt>
                      <c:pt idx="358">
                        <c:v>595.22900000000004</c:v>
                      </c:pt>
                      <c:pt idx="359">
                        <c:v>596.07500000000005</c:v>
                      </c:pt>
                      <c:pt idx="360">
                        <c:v>596.9219999999998</c:v>
                      </c:pt>
                      <c:pt idx="361">
                        <c:v>597.77300000000002</c:v>
                      </c:pt>
                      <c:pt idx="362">
                        <c:v>598.625</c:v>
                      </c:pt>
                      <c:pt idx="363">
                        <c:v>599.47799999999972</c:v>
                      </c:pt>
                      <c:pt idx="364">
                        <c:v>600.33199999999977</c:v>
                      </c:pt>
                      <c:pt idx="365">
                        <c:v>601.18799999999999</c:v>
                      </c:pt>
                      <c:pt idx="366">
                        <c:v>602.04299999999967</c:v>
                      </c:pt>
                      <c:pt idx="367">
                        <c:v>602.89699999999971</c:v>
                      </c:pt>
                      <c:pt idx="368">
                        <c:v>603.74599999999998</c:v>
                      </c:pt>
                      <c:pt idx="369">
                        <c:v>604.59699999999998</c:v>
                      </c:pt>
                      <c:pt idx="370">
                        <c:v>605.44499999999971</c:v>
                      </c:pt>
                      <c:pt idx="371">
                        <c:v>606.29999999999995</c:v>
                      </c:pt>
                      <c:pt idx="372">
                        <c:v>607.16100000000006</c:v>
                      </c:pt>
                      <c:pt idx="373">
                        <c:v>608.02499999999998</c:v>
                      </c:pt>
                      <c:pt idx="374">
                        <c:v>608.88699999999972</c:v>
                      </c:pt>
                      <c:pt idx="375">
                        <c:v>609.74400000000003</c:v>
                      </c:pt>
                      <c:pt idx="376">
                        <c:v>610.6</c:v>
                      </c:pt>
                      <c:pt idx="377">
                        <c:v>611.4549999999997</c:v>
                      </c:pt>
                      <c:pt idx="378">
                        <c:v>612.31499999999983</c:v>
                      </c:pt>
                      <c:pt idx="379">
                        <c:v>613.17100000000005</c:v>
                      </c:pt>
                      <c:pt idx="380">
                        <c:v>614.02699999999982</c:v>
                      </c:pt>
                      <c:pt idx="381">
                        <c:v>614.88400000000001</c:v>
                      </c:pt>
                      <c:pt idx="382">
                        <c:v>615.74199999999996</c:v>
                      </c:pt>
                      <c:pt idx="383">
                        <c:v>616.601</c:v>
                      </c:pt>
                      <c:pt idx="384">
                        <c:v>617.46199999999976</c:v>
                      </c:pt>
                      <c:pt idx="385">
                        <c:v>618.32099999999969</c:v>
                      </c:pt>
                      <c:pt idx="386">
                        <c:v>619.18299999999999</c:v>
                      </c:pt>
                      <c:pt idx="387">
                        <c:v>620.0509999999997</c:v>
                      </c:pt>
                      <c:pt idx="388">
                        <c:v>620.92099999999982</c:v>
                      </c:pt>
                      <c:pt idx="389">
                        <c:v>621.78800000000001</c:v>
                      </c:pt>
                      <c:pt idx="390">
                        <c:v>622.65099999999973</c:v>
                      </c:pt>
                      <c:pt idx="391">
                        <c:v>623.505</c:v>
                      </c:pt>
                      <c:pt idx="392">
                        <c:v>624.3589999999997</c:v>
                      </c:pt>
                      <c:pt idx="393">
                        <c:v>625.21799999999996</c:v>
                      </c:pt>
                      <c:pt idx="394">
                        <c:v>626.08400000000006</c:v>
                      </c:pt>
                      <c:pt idx="395">
                        <c:v>626.95199999999977</c:v>
                      </c:pt>
                      <c:pt idx="396">
                        <c:v>627.81099999999969</c:v>
                      </c:pt>
                      <c:pt idx="397">
                        <c:v>628.67100000000005</c:v>
                      </c:pt>
                      <c:pt idx="398">
                        <c:v>629.53399999999999</c:v>
                      </c:pt>
                      <c:pt idx="399">
                        <c:v>630.39699999999971</c:v>
                      </c:pt>
                      <c:pt idx="400">
                        <c:v>631.2529999999997</c:v>
                      </c:pt>
                      <c:pt idx="401">
                        <c:v>632.1099999999999</c:v>
                      </c:pt>
                      <c:pt idx="402">
                        <c:v>632.96399999999971</c:v>
                      </c:pt>
                      <c:pt idx="403">
                        <c:v>633.81999999999971</c:v>
                      </c:pt>
                      <c:pt idx="404">
                        <c:v>634.68499999999995</c:v>
                      </c:pt>
                      <c:pt idx="405">
                        <c:v>635.54399999999998</c:v>
                      </c:pt>
                      <c:pt idx="406">
                        <c:v>636.39699999999971</c:v>
                      </c:pt>
                      <c:pt idx="407">
                        <c:v>637.24599999999998</c:v>
                      </c:pt>
                      <c:pt idx="408">
                        <c:v>638.09500000000003</c:v>
                      </c:pt>
                      <c:pt idx="409">
                        <c:v>638.94599999999969</c:v>
                      </c:pt>
                      <c:pt idx="410">
                        <c:v>639.8009999999997</c:v>
                      </c:pt>
                      <c:pt idx="411">
                        <c:v>640.65499999999997</c:v>
                      </c:pt>
                      <c:pt idx="412">
                        <c:v>641.50599999999997</c:v>
                      </c:pt>
                      <c:pt idx="413">
                        <c:v>642.35599999999977</c:v>
                      </c:pt>
                      <c:pt idx="414">
                        <c:v>643.20500000000004</c:v>
                      </c:pt>
                      <c:pt idx="415">
                        <c:v>644.05999999999972</c:v>
                      </c:pt>
                      <c:pt idx="416">
                        <c:v>644.91699999999969</c:v>
                      </c:pt>
                      <c:pt idx="417">
                        <c:v>645.77099999999996</c:v>
                      </c:pt>
                      <c:pt idx="418">
                        <c:v>646.62199999999996</c:v>
                      </c:pt>
                      <c:pt idx="419">
                        <c:v>647.46699999999976</c:v>
                      </c:pt>
                      <c:pt idx="420">
                        <c:v>648.31799999999976</c:v>
                      </c:pt>
                      <c:pt idx="421">
                        <c:v>649.16999999999996</c:v>
                      </c:pt>
                      <c:pt idx="422">
                        <c:v>650.02699999999982</c:v>
                      </c:pt>
                      <c:pt idx="423">
                        <c:v>650.88699999999972</c:v>
                      </c:pt>
                      <c:pt idx="424">
                        <c:v>651.74199999999996</c:v>
                      </c:pt>
                      <c:pt idx="425">
                        <c:v>652.59400000000005</c:v>
                      </c:pt>
                      <c:pt idx="426">
                        <c:v>653.44899999999996</c:v>
                      </c:pt>
                      <c:pt idx="427">
                        <c:v>654.298</c:v>
                      </c:pt>
                      <c:pt idx="428">
                        <c:v>655.13799999999969</c:v>
                      </c:pt>
                      <c:pt idx="429">
                        <c:v>655.98099999999999</c:v>
                      </c:pt>
                      <c:pt idx="430">
                        <c:v>656.82599999999979</c:v>
                      </c:pt>
                      <c:pt idx="431">
                        <c:v>657.67700000000002</c:v>
                      </c:pt>
                      <c:pt idx="432">
                        <c:v>658.5319999999997</c:v>
                      </c:pt>
                      <c:pt idx="433">
                        <c:v>659.38799999999969</c:v>
                      </c:pt>
                      <c:pt idx="434">
                        <c:v>660.24400000000003</c:v>
                      </c:pt>
                      <c:pt idx="435">
                        <c:v>661.10299999999972</c:v>
                      </c:pt>
                      <c:pt idx="436">
                        <c:v>661.95999999999981</c:v>
                      </c:pt>
                      <c:pt idx="437">
                        <c:v>662.8159999999998</c:v>
                      </c:pt>
                      <c:pt idx="438">
                        <c:v>663.673</c:v>
                      </c:pt>
                      <c:pt idx="439">
                        <c:v>664.53499999999997</c:v>
                      </c:pt>
                      <c:pt idx="440">
                        <c:v>665.40099999999973</c:v>
                      </c:pt>
                      <c:pt idx="441">
                        <c:v>666.26099999999997</c:v>
                      </c:pt>
                      <c:pt idx="442">
                        <c:v>667.11400000000003</c:v>
                      </c:pt>
                      <c:pt idx="443">
                        <c:v>667.971</c:v>
                      </c:pt>
                      <c:pt idx="444">
                        <c:v>668.83799999999974</c:v>
                      </c:pt>
                      <c:pt idx="445">
                        <c:v>669.70900000000006</c:v>
                      </c:pt>
                      <c:pt idx="446">
                        <c:v>670.572</c:v>
                      </c:pt>
                      <c:pt idx="447">
                        <c:v>671.43199999999979</c:v>
                      </c:pt>
                      <c:pt idx="448">
                        <c:v>672.29100000000005</c:v>
                      </c:pt>
                      <c:pt idx="449">
                        <c:v>673.154</c:v>
                      </c:pt>
                      <c:pt idx="450">
                        <c:v>674.01599999999996</c:v>
                      </c:pt>
                      <c:pt idx="451">
                        <c:v>674.87599999999998</c:v>
                      </c:pt>
                      <c:pt idx="452">
                        <c:v>675.73199999999997</c:v>
                      </c:pt>
                      <c:pt idx="453">
                        <c:v>676.58699999999999</c:v>
                      </c:pt>
                      <c:pt idx="454">
                        <c:v>677.44599999999969</c:v>
                      </c:pt>
                      <c:pt idx="455">
                        <c:v>678.31199999999967</c:v>
                      </c:pt>
                      <c:pt idx="456">
                        <c:v>679.17600000000004</c:v>
                      </c:pt>
                      <c:pt idx="457">
                        <c:v>680.03600000000006</c:v>
                      </c:pt>
                      <c:pt idx="458">
                        <c:v>680.89300000000003</c:v>
                      </c:pt>
                      <c:pt idx="459">
                        <c:v>681.74900000000002</c:v>
                      </c:pt>
                      <c:pt idx="460">
                        <c:v>682.60599999999999</c:v>
                      </c:pt>
                      <c:pt idx="461">
                        <c:v>683.46699999999976</c:v>
                      </c:pt>
                      <c:pt idx="462">
                        <c:v>684.33299999999974</c:v>
                      </c:pt>
                      <c:pt idx="463">
                        <c:v>685.20100000000002</c:v>
                      </c:pt>
                      <c:pt idx="464">
                        <c:v>686.06799999999976</c:v>
                      </c:pt>
                      <c:pt idx="465">
                        <c:v>686.92999999999984</c:v>
                      </c:pt>
                      <c:pt idx="466">
                        <c:v>687.79499999999996</c:v>
                      </c:pt>
                      <c:pt idx="467">
                        <c:v>688.66</c:v>
                      </c:pt>
                      <c:pt idx="468">
                        <c:v>689.5319999999997</c:v>
                      </c:pt>
                      <c:pt idx="469">
                        <c:v>690.40499999999997</c:v>
                      </c:pt>
                      <c:pt idx="470">
                        <c:v>691.28</c:v>
                      </c:pt>
                      <c:pt idx="471">
                        <c:v>692.15599999999972</c:v>
                      </c:pt>
                      <c:pt idx="472">
                        <c:v>693.03</c:v>
                      </c:pt>
                      <c:pt idx="473">
                        <c:v>693.89799999999968</c:v>
                      </c:pt>
                      <c:pt idx="474">
                        <c:v>694.76199999999972</c:v>
                      </c:pt>
                      <c:pt idx="475">
                        <c:v>695.62300000000005</c:v>
                      </c:pt>
                      <c:pt idx="476">
                        <c:v>696.48099999999999</c:v>
                      </c:pt>
                      <c:pt idx="477">
                        <c:v>697.33599999999979</c:v>
                      </c:pt>
                      <c:pt idx="478">
                        <c:v>698.19299999999998</c:v>
                      </c:pt>
                      <c:pt idx="479">
                        <c:v>699.05199999999968</c:v>
                      </c:pt>
                      <c:pt idx="480">
                        <c:v>699.9069999999997</c:v>
                      </c:pt>
                      <c:pt idx="481">
                        <c:v>700.7639999999999</c:v>
                      </c:pt>
                      <c:pt idx="482">
                        <c:v>701.625</c:v>
                      </c:pt>
                      <c:pt idx="483">
                        <c:v>702.49099999999999</c:v>
                      </c:pt>
                      <c:pt idx="484">
                        <c:v>703.35599999999977</c:v>
                      </c:pt>
                      <c:pt idx="485">
                        <c:v>704.21699999999998</c:v>
                      </c:pt>
                      <c:pt idx="486">
                        <c:v>705.07600000000002</c:v>
                      </c:pt>
                      <c:pt idx="487">
                        <c:v>705.93699999999967</c:v>
                      </c:pt>
                      <c:pt idx="488">
                        <c:v>706.79499999999996</c:v>
                      </c:pt>
                      <c:pt idx="489">
                        <c:v>707.65099999999973</c:v>
                      </c:pt>
                      <c:pt idx="490">
                        <c:v>708.50700000000006</c:v>
                      </c:pt>
                      <c:pt idx="491">
                        <c:v>709.36699999999962</c:v>
                      </c:pt>
                      <c:pt idx="492">
                        <c:v>710.2349999999999</c:v>
                      </c:pt>
                      <c:pt idx="493">
                        <c:v>711.10400000000004</c:v>
                      </c:pt>
                      <c:pt idx="494">
                        <c:v>711.97</c:v>
                      </c:pt>
                      <c:pt idx="495">
                        <c:v>712.83699999999976</c:v>
                      </c:pt>
                      <c:pt idx="496">
                        <c:v>713.69799999999998</c:v>
                      </c:pt>
                      <c:pt idx="497">
                        <c:v>714.55699999999979</c:v>
                      </c:pt>
                      <c:pt idx="498">
                        <c:v>715.41799999999967</c:v>
                      </c:pt>
                      <c:pt idx="499">
                        <c:v>716.28</c:v>
                      </c:pt>
                      <c:pt idx="500">
                        <c:v>717.14099999999996</c:v>
                      </c:pt>
                      <c:pt idx="501">
                        <c:v>718.00199999999973</c:v>
                      </c:pt>
                      <c:pt idx="502">
                        <c:v>718.86099999999976</c:v>
                      </c:pt>
                      <c:pt idx="503">
                        <c:v>719.721</c:v>
                      </c:pt>
                      <c:pt idx="504">
                        <c:v>720.58299999999997</c:v>
                      </c:pt>
                      <c:pt idx="505">
                        <c:v>721.44899999999996</c:v>
                      </c:pt>
                      <c:pt idx="506">
                        <c:v>722.31799999999976</c:v>
                      </c:pt>
                      <c:pt idx="507">
                        <c:v>723.18799999999999</c:v>
                      </c:pt>
                      <c:pt idx="508">
                        <c:v>724.06099999999969</c:v>
                      </c:pt>
                      <c:pt idx="509">
                        <c:v>724.92999999999984</c:v>
                      </c:pt>
                      <c:pt idx="510">
                        <c:v>725.79600000000005</c:v>
                      </c:pt>
                      <c:pt idx="511">
                        <c:v>726.66</c:v>
                      </c:pt>
                      <c:pt idx="512">
                        <c:v>727.524</c:v>
                      </c:pt>
                      <c:pt idx="513">
                        <c:v>728.38699999999972</c:v>
                      </c:pt>
                      <c:pt idx="514">
                        <c:v>729.255</c:v>
                      </c:pt>
                      <c:pt idx="515">
                        <c:v>730.13</c:v>
                      </c:pt>
                      <c:pt idx="516">
                        <c:v>731.00700000000006</c:v>
                      </c:pt>
                      <c:pt idx="517">
                        <c:v>731.88099999999997</c:v>
                      </c:pt>
                      <c:pt idx="518">
                        <c:v>732.755</c:v>
                      </c:pt>
                      <c:pt idx="519">
                        <c:v>733.62900000000002</c:v>
                      </c:pt>
                      <c:pt idx="520">
                        <c:v>734.50099999999998</c:v>
                      </c:pt>
                      <c:pt idx="521">
                        <c:v>735.37099999999998</c:v>
                      </c:pt>
                      <c:pt idx="522">
                        <c:v>736.24900000000002</c:v>
                      </c:pt>
                      <c:pt idx="523">
                        <c:v>737.1279999999997</c:v>
                      </c:pt>
                      <c:pt idx="524">
                        <c:v>738.00700000000006</c:v>
                      </c:pt>
                      <c:pt idx="525">
                        <c:v>738.8889999999999</c:v>
                      </c:pt>
                      <c:pt idx="526">
                        <c:v>739.774</c:v>
                      </c:pt>
                      <c:pt idx="527">
                        <c:v>740.65599999999972</c:v>
                      </c:pt>
                      <c:pt idx="528">
                        <c:v>741.53699999999981</c:v>
                      </c:pt>
                      <c:pt idx="529">
                        <c:v>742.41699999999969</c:v>
                      </c:pt>
                      <c:pt idx="530">
                        <c:v>743.29700000000003</c:v>
                      </c:pt>
                      <c:pt idx="531">
                        <c:v>744.17399999999998</c:v>
                      </c:pt>
                      <c:pt idx="532">
                        <c:v>745.05399999999997</c:v>
                      </c:pt>
                      <c:pt idx="533">
                        <c:v>745.928</c:v>
                      </c:pt>
                      <c:pt idx="534">
                        <c:v>746.79600000000005</c:v>
                      </c:pt>
                      <c:pt idx="535">
                        <c:v>747.65899999999999</c:v>
                      </c:pt>
                      <c:pt idx="536">
                        <c:v>748.524</c:v>
                      </c:pt>
                      <c:pt idx="537">
                        <c:v>749.38799999999969</c:v>
                      </c:pt>
                      <c:pt idx="538">
                        <c:v>750.25400000000002</c:v>
                      </c:pt>
                      <c:pt idx="539">
                        <c:v>751.11799999999971</c:v>
                      </c:pt>
                      <c:pt idx="540">
                        <c:v>751.97900000000004</c:v>
                      </c:pt>
                      <c:pt idx="541">
                        <c:v>752.84399999999982</c:v>
                      </c:pt>
                      <c:pt idx="542">
                        <c:v>753.70799999999997</c:v>
                      </c:pt>
                      <c:pt idx="543">
                        <c:v>754.57100000000003</c:v>
                      </c:pt>
                      <c:pt idx="544">
                        <c:v>755.44199999999978</c:v>
                      </c:pt>
                      <c:pt idx="545">
                        <c:v>756.31399999999996</c:v>
                      </c:pt>
                      <c:pt idx="546">
                        <c:v>757.18299999999999</c:v>
                      </c:pt>
                      <c:pt idx="547">
                        <c:v>758.05399999999997</c:v>
                      </c:pt>
                      <c:pt idx="548">
                        <c:v>758.92999999999984</c:v>
                      </c:pt>
                      <c:pt idx="549">
                        <c:v>759.80999999999983</c:v>
                      </c:pt>
                      <c:pt idx="550">
                        <c:v>760.69799999999998</c:v>
                      </c:pt>
                      <c:pt idx="551">
                        <c:v>761.57600000000002</c:v>
                      </c:pt>
                      <c:pt idx="552">
                        <c:v>762.44699999999978</c:v>
                      </c:pt>
                      <c:pt idx="553">
                        <c:v>763.31399999999996</c:v>
                      </c:pt>
                      <c:pt idx="554">
                        <c:v>764.178</c:v>
                      </c:pt>
                      <c:pt idx="555">
                        <c:v>765.04</c:v>
                      </c:pt>
                      <c:pt idx="556">
                        <c:v>765.90599999999972</c:v>
                      </c:pt>
                      <c:pt idx="557">
                        <c:v>766.77499999999998</c:v>
                      </c:pt>
                      <c:pt idx="558">
                        <c:v>767.65199999999982</c:v>
                      </c:pt>
                      <c:pt idx="559">
                        <c:v>768.53399999999999</c:v>
                      </c:pt>
                      <c:pt idx="560">
                        <c:v>769.42</c:v>
                      </c:pt>
                      <c:pt idx="561">
                        <c:v>770.30999999999983</c:v>
                      </c:pt>
                      <c:pt idx="562">
                        <c:v>771.19799999999998</c:v>
                      </c:pt>
                      <c:pt idx="563">
                        <c:v>772.08799999999997</c:v>
                      </c:pt>
                      <c:pt idx="564">
                        <c:v>772.98199999999997</c:v>
                      </c:pt>
                      <c:pt idx="565">
                        <c:v>773.88200000000006</c:v>
                      </c:pt>
                      <c:pt idx="566">
                        <c:v>774.78899999999999</c:v>
                      </c:pt>
                      <c:pt idx="567">
                        <c:v>775.69399999999996</c:v>
                      </c:pt>
                      <c:pt idx="568">
                        <c:v>776.59299999999996</c:v>
                      </c:pt>
                      <c:pt idx="569">
                        <c:v>777.49699999999996</c:v>
                      </c:pt>
                      <c:pt idx="570">
                        <c:v>778.39799999999968</c:v>
                      </c:pt>
                      <c:pt idx="571">
                        <c:v>779.29399999999998</c:v>
                      </c:pt>
                      <c:pt idx="572">
                        <c:v>780.18899999999996</c:v>
                      </c:pt>
                      <c:pt idx="573">
                        <c:v>781.07899999999995</c:v>
                      </c:pt>
                      <c:pt idx="574">
                        <c:v>781.97</c:v>
                      </c:pt>
                      <c:pt idx="575">
                        <c:v>782.86499999999978</c:v>
                      </c:pt>
                      <c:pt idx="576">
                        <c:v>783.75700000000006</c:v>
                      </c:pt>
                      <c:pt idx="577">
                        <c:v>784.649</c:v>
                      </c:pt>
                      <c:pt idx="578">
                        <c:v>785.54099999999971</c:v>
                      </c:pt>
                      <c:pt idx="579">
                        <c:v>786.43699999999978</c:v>
                      </c:pt>
                      <c:pt idx="580">
                        <c:v>787.32799999999975</c:v>
                      </c:pt>
                      <c:pt idx="581">
                        <c:v>788.22299999999996</c:v>
                      </c:pt>
                      <c:pt idx="582">
                        <c:v>789.11400000000003</c:v>
                      </c:pt>
                      <c:pt idx="583">
                        <c:v>790.005</c:v>
                      </c:pt>
                      <c:pt idx="584">
                        <c:v>790.9</c:v>
                      </c:pt>
                      <c:pt idx="585">
                        <c:v>791.79300000000001</c:v>
                      </c:pt>
                      <c:pt idx="586">
                        <c:v>792.68600000000004</c:v>
                      </c:pt>
                      <c:pt idx="587">
                        <c:v>793.57899999999995</c:v>
                      </c:pt>
                      <c:pt idx="588">
                        <c:v>794.47199999999998</c:v>
                      </c:pt>
                      <c:pt idx="589">
                        <c:v>795.36699999999962</c:v>
                      </c:pt>
                      <c:pt idx="590">
                        <c:v>796.26400000000001</c:v>
                      </c:pt>
                      <c:pt idx="591">
                        <c:v>797.16099999999972</c:v>
                      </c:pt>
                      <c:pt idx="592">
                        <c:v>798.06299999999976</c:v>
                      </c:pt>
                      <c:pt idx="593">
                        <c:v>798.97799999999972</c:v>
                      </c:pt>
                      <c:pt idx="594">
                        <c:v>799.89599999999996</c:v>
                      </c:pt>
                      <c:pt idx="595">
                        <c:v>800.80499999999972</c:v>
                      </c:pt>
                      <c:pt idx="596">
                        <c:v>801.71</c:v>
                      </c:pt>
                      <c:pt idx="597">
                        <c:v>802.62</c:v>
                      </c:pt>
                      <c:pt idx="598">
                        <c:v>803.52800000000002</c:v>
                      </c:pt>
                      <c:pt idx="599">
                        <c:v>804.43499999999972</c:v>
                      </c:pt>
                      <c:pt idx="600">
                        <c:v>805.34199999999976</c:v>
                      </c:pt>
                      <c:pt idx="601">
                        <c:v>806.2529999999997</c:v>
                      </c:pt>
                      <c:pt idx="602">
                        <c:v>807.16199999999969</c:v>
                      </c:pt>
                      <c:pt idx="603">
                        <c:v>808.06899999999996</c:v>
                      </c:pt>
                      <c:pt idx="604">
                        <c:v>808.976</c:v>
                      </c:pt>
                      <c:pt idx="605">
                        <c:v>809.8829999999997</c:v>
                      </c:pt>
                      <c:pt idx="606">
                        <c:v>810.78899999999999</c:v>
                      </c:pt>
                      <c:pt idx="607">
                        <c:v>811.697</c:v>
                      </c:pt>
                      <c:pt idx="608">
                        <c:v>812.60699999999997</c:v>
                      </c:pt>
                      <c:pt idx="609">
                        <c:v>813.52599999999973</c:v>
                      </c:pt>
                      <c:pt idx="610">
                        <c:v>814.45099999999979</c:v>
                      </c:pt>
                      <c:pt idx="611">
                        <c:v>815.37299999999971</c:v>
                      </c:pt>
                      <c:pt idx="612">
                        <c:v>816.29300000000001</c:v>
                      </c:pt>
                      <c:pt idx="613">
                        <c:v>817.21</c:v>
                      </c:pt>
                      <c:pt idx="614">
                        <c:v>818.12900000000002</c:v>
                      </c:pt>
                      <c:pt idx="615">
                        <c:v>819.048</c:v>
                      </c:pt>
                      <c:pt idx="616">
                        <c:v>819.96799999999962</c:v>
                      </c:pt>
                      <c:pt idx="617">
                        <c:v>820.88699999999972</c:v>
                      </c:pt>
                      <c:pt idx="618">
                        <c:v>821.80199999999979</c:v>
                      </c:pt>
                      <c:pt idx="619">
                        <c:v>822.71299999999997</c:v>
                      </c:pt>
                      <c:pt idx="620">
                        <c:v>823.62099999999998</c:v>
                      </c:pt>
                      <c:pt idx="621">
                        <c:v>824.524</c:v>
                      </c:pt>
                      <c:pt idx="622">
                        <c:v>825.43399999999997</c:v>
                      </c:pt>
                      <c:pt idx="623">
                        <c:v>826.34899999999971</c:v>
                      </c:pt>
                      <c:pt idx="624">
                        <c:v>827.26499999999999</c:v>
                      </c:pt>
                      <c:pt idx="625">
                        <c:v>828.18700000000001</c:v>
                      </c:pt>
                      <c:pt idx="626">
                        <c:v>829.11199999999997</c:v>
                      </c:pt>
                      <c:pt idx="627">
                        <c:v>830.04399999999998</c:v>
                      </c:pt>
                      <c:pt idx="628">
                        <c:v>830.97699999999998</c:v>
                      </c:pt>
                      <c:pt idx="629">
                        <c:v>831.90899999999999</c:v>
                      </c:pt>
                      <c:pt idx="630">
                        <c:v>832.8349999999997</c:v>
                      </c:pt>
                      <c:pt idx="631">
                        <c:v>833.76199999999972</c:v>
                      </c:pt>
                      <c:pt idx="632">
                        <c:v>834.69500000000005</c:v>
                      </c:pt>
                      <c:pt idx="633">
                        <c:v>835.62599999999998</c:v>
                      </c:pt>
                      <c:pt idx="634">
                        <c:v>836.55</c:v>
                      </c:pt>
                      <c:pt idx="635">
                        <c:v>837.48199999999997</c:v>
                      </c:pt>
                      <c:pt idx="636">
                        <c:v>838.41399999999999</c:v>
                      </c:pt>
                      <c:pt idx="637">
                        <c:v>839.35199999999975</c:v>
                      </c:pt>
                      <c:pt idx="638">
                        <c:v>840.29600000000005</c:v>
                      </c:pt>
                      <c:pt idx="639">
                        <c:v>841.23799999999972</c:v>
                      </c:pt>
                      <c:pt idx="640">
                        <c:v>842.173</c:v>
                      </c:pt>
                      <c:pt idx="641">
                        <c:v>843.10500000000002</c:v>
                      </c:pt>
                      <c:pt idx="642">
                        <c:v>844.03399999999999</c:v>
                      </c:pt>
                      <c:pt idx="643">
                        <c:v>844.96599999999978</c:v>
                      </c:pt>
                      <c:pt idx="644">
                        <c:v>845.9019999999997</c:v>
                      </c:pt>
                      <c:pt idx="645">
                        <c:v>846.84299999999962</c:v>
                      </c:pt>
                      <c:pt idx="646">
                        <c:v>847.78499999999997</c:v>
                      </c:pt>
                      <c:pt idx="647">
                        <c:v>848.72500000000002</c:v>
                      </c:pt>
                      <c:pt idx="648">
                        <c:v>849.67</c:v>
                      </c:pt>
                      <c:pt idx="649">
                        <c:v>850.62</c:v>
                      </c:pt>
                      <c:pt idx="650">
                        <c:v>851.57100000000003</c:v>
                      </c:pt>
                      <c:pt idx="651">
                        <c:v>852.52099999999996</c:v>
                      </c:pt>
                      <c:pt idx="652">
                        <c:v>853.46899999999971</c:v>
                      </c:pt>
                      <c:pt idx="653">
                        <c:v>854.41599999999971</c:v>
                      </c:pt>
                      <c:pt idx="654">
                        <c:v>855.36099999999976</c:v>
                      </c:pt>
                      <c:pt idx="655">
                        <c:v>856.30199999999979</c:v>
                      </c:pt>
                      <c:pt idx="656">
                        <c:v>857.24299999999971</c:v>
                      </c:pt>
                      <c:pt idx="657">
                        <c:v>858.19100000000003</c:v>
                      </c:pt>
                      <c:pt idx="658">
                        <c:v>859.13099999999997</c:v>
                      </c:pt>
                      <c:pt idx="659">
                        <c:v>860.06999999999971</c:v>
                      </c:pt>
                      <c:pt idx="660">
                        <c:v>861.01099999999997</c:v>
                      </c:pt>
                      <c:pt idx="661">
                        <c:v>861.9549999999997</c:v>
                      </c:pt>
                      <c:pt idx="662">
                        <c:v>862.904</c:v>
                      </c:pt>
                      <c:pt idx="663">
                        <c:v>863.8539999999997</c:v>
                      </c:pt>
                      <c:pt idx="664">
                        <c:v>864.803</c:v>
                      </c:pt>
                      <c:pt idx="665">
                        <c:v>865.755</c:v>
                      </c:pt>
                      <c:pt idx="666">
                        <c:v>866.70299999999997</c:v>
                      </c:pt>
                      <c:pt idx="667">
                        <c:v>867.65499999999997</c:v>
                      </c:pt>
                      <c:pt idx="668">
                        <c:v>868.61299999999972</c:v>
                      </c:pt>
                      <c:pt idx="669">
                        <c:v>869.56999999999971</c:v>
                      </c:pt>
                      <c:pt idx="670">
                        <c:v>870.52300000000002</c:v>
                      </c:pt>
                      <c:pt idx="671">
                        <c:v>871.47500000000002</c:v>
                      </c:pt>
                      <c:pt idx="672">
                        <c:v>872.4259999999997</c:v>
                      </c:pt>
                      <c:pt idx="673">
                        <c:v>873.37599999999998</c:v>
                      </c:pt>
                      <c:pt idx="674">
                        <c:v>874.32399999999996</c:v>
                      </c:pt>
                      <c:pt idx="675">
                        <c:v>875.27300000000002</c:v>
                      </c:pt>
                      <c:pt idx="676">
                        <c:v>876.22400000000005</c:v>
                      </c:pt>
                      <c:pt idx="677">
                        <c:v>877.17700000000002</c:v>
                      </c:pt>
                      <c:pt idx="678">
                        <c:v>878.13599999999997</c:v>
                      </c:pt>
                      <c:pt idx="679">
                        <c:v>879.09299999999996</c:v>
                      </c:pt>
                      <c:pt idx="680">
                        <c:v>880.053</c:v>
                      </c:pt>
                      <c:pt idx="681">
                        <c:v>881.02099999999996</c:v>
                      </c:pt>
                      <c:pt idx="682">
                        <c:v>881.98900000000003</c:v>
                      </c:pt>
                      <c:pt idx="683">
                        <c:v>882.95099999999979</c:v>
                      </c:pt>
                      <c:pt idx="684">
                        <c:v>883.91099999999972</c:v>
                      </c:pt>
                      <c:pt idx="685">
                        <c:v>884.87699999999973</c:v>
                      </c:pt>
                      <c:pt idx="686">
                        <c:v>885.84899999999971</c:v>
                      </c:pt>
                      <c:pt idx="687">
                        <c:v>886.83199999999977</c:v>
                      </c:pt>
                      <c:pt idx="688">
                        <c:v>887.8209999999998</c:v>
                      </c:pt>
                      <c:pt idx="689">
                        <c:v>888.80899999999997</c:v>
                      </c:pt>
                      <c:pt idx="690">
                        <c:v>889.803</c:v>
                      </c:pt>
                      <c:pt idx="691">
                        <c:v>890.79300000000001</c:v>
                      </c:pt>
                      <c:pt idx="692">
                        <c:v>891.78700000000003</c:v>
                      </c:pt>
                      <c:pt idx="693">
                        <c:v>892.77800000000002</c:v>
                      </c:pt>
                      <c:pt idx="694">
                        <c:v>893.76499999999999</c:v>
                      </c:pt>
                      <c:pt idx="695">
                        <c:v>894.74599999999998</c:v>
                      </c:pt>
                      <c:pt idx="696">
                        <c:v>895.73099999999999</c:v>
                      </c:pt>
                      <c:pt idx="697">
                        <c:v>896.71500000000003</c:v>
                      </c:pt>
                      <c:pt idx="698">
                        <c:v>897.70299999999997</c:v>
                      </c:pt>
                      <c:pt idx="699">
                        <c:v>898.68899999999996</c:v>
                      </c:pt>
                      <c:pt idx="700">
                        <c:v>899.67100000000005</c:v>
                      </c:pt>
                      <c:pt idx="701">
                        <c:v>900.65099999999973</c:v>
                      </c:pt>
                      <c:pt idx="702">
                        <c:v>901.63</c:v>
                      </c:pt>
                      <c:pt idx="703">
                        <c:v>902.61400000000003</c:v>
                      </c:pt>
                      <c:pt idx="704">
                        <c:v>903.601</c:v>
                      </c:pt>
                      <c:pt idx="705">
                        <c:v>904.58900000000006</c:v>
                      </c:pt>
                      <c:pt idx="706">
                        <c:v>905.58199999999999</c:v>
                      </c:pt>
                      <c:pt idx="707">
                        <c:v>906.572</c:v>
                      </c:pt>
                      <c:pt idx="708">
                        <c:v>907.56299999999976</c:v>
                      </c:pt>
                      <c:pt idx="709">
                        <c:v>908.55799999999977</c:v>
                      </c:pt>
                      <c:pt idx="710">
                        <c:v>909.54399999999998</c:v>
                      </c:pt>
                      <c:pt idx="711">
                        <c:v>910.5319999999997</c:v>
                      </c:pt>
                      <c:pt idx="712">
                        <c:v>911.52099999999996</c:v>
                      </c:pt>
                      <c:pt idx="713">
                        <c:v>912.5079999999997</c:v>
                      </c:pt>
                      <c:pt idx="714">
                        <c:v>913.495</c:v>
                      </c:pt>
                      <c:pt idx="715">
                        <c:v>914.48299999999972</c:v>
                      </c:pt>
                      <c:pt idx="716">
                        <c:v>915.47900000000004</c:v>
                      </c:pt>
                      <c:pt idx="717">
                        <c:v>916.47400000000005</c:v>
                      </c:pt>
                      <c:pt idx="718">
                        <c:v>917.471</c:v>
                      </c:pt>
                      <c:pt idx="719">
                        <c:v>918.4649999999998</c:v>
                      </c:pt>
                      <c:pt idx="720">
                        <c:v>919.4549999999997</c:v>
                      </c:pt>
                      <c:pt idx="721">
                        <c:v>920.44799999999975</c:v>
                      </c:pt>
                      <c:pt idx="722">
                        <c:v>921.43899999999996</c:v>
                      </c:pt>
                      <c:pt idx="723">
                        <c:v>922.43199999999979</c:v>
                      </c:pt>
                      <c:pt idx="724">
                        <c:v>923.43599999999969</c:v>
                      </c:pt>
                      <c:pt idx="725">
                        <c:v>924.44899999999996</c:v>
                      </c:pt>
                      <c:pt idx="726">
                        <c:v>925.46299999999974</c:v>
                      </c:pt>
                      <c:pt idx="727">
                        <c:v>926.47400000000005</c:v>
                      </c:pt>
                      <c:pt idx="728">
                        <c:v>927.48199999999997</c:v>
                      </c:pt>
                      <c:pt idx="729">
                        <c:v>928.48699999999997</c:v>
                      </c:pt>
                      <c:pt idx="730">
                        <c:v>929.48799999999972</c:v>
                      </c:pt>
                      <c:pt idx="731">
                        <c:v>930.48500000000001</c:v>
                      </c:pt>
                      <c:pt idx="732">
                        <c:v>931.48</c:v>
                      </c:pt>
                      <c:pt idx="733">
                        <c:v>932.476</c:v>
                      </c:pt>
                      <c:pt idx="734">
                        <c:v>933.46599999999978</c:v>
                      </c:pt>
                      <c:pt idx="735">
                        <c:v>934.45599999999979</c:v>
                      </c:pt>
                      <c:pt idx="736">
                        <c:v>935.45099999999979</c:v>
                      </c:pt>
                      <c:pt idx="737">
                        <c:v>936.4459999999998</c:v>
                      </c:pt>
                      <c:pt idx="738">
                        <c:v>937.4409999999998</c:v>
                      </c:pt>
                      <c:pt idx="739">
                        <c:v>938.43599999999969</c:v>
                      </c:pt>
                      <c:pt idx="740">
                        <c:v>939.4309999999997</c:v>
                      </c:pt>
                      <c:pt idx="741">
                        <c:v>940.42699999999979</c:v>
                      </c:pt>
                      <c:pt idx="742">
                        <c:v>941.42699999999979</c:v>
                      </c:pt>
                      <c:pt idx="743">
                        <c:v>942.42699999999979</c:v>
                      </c:pt>
                      <c:pt idx="744">
                        <c:v>943.42499999999973</c:v>
                      </c:pt>
                      <c:pt idx="745">
                        <c:v>944.41199999999969</c:v>
                      </c:pt>
                      <c:pt idx="746">
                        <c:v>945.3829999999997</c:v>
                      </c:pt>
                      <c:pt idx="747">
                        <c:v>946.34399999999971</c:v>
                      </c:pt>
                      <c:pt idx="748">
                        <c:v>947.29700000000003</c:v>
                      </c:pt>
                      <c:pt idx="749">
                        <c:v>948.24900000000002</c:v>
                      </c:pt>
                      <c:pt idx="750">
                        <c:v>949.19799999999998</c:v>
                      </c:pt>
                      <c:pt idx="751">
                        <c:v>950.14099999999996</c:v>
                      </c:pt>
                      <c:pt idx="752">
                        <c:v>951.08199999999999</c:v>
                      </c:pt>
                      <c:pt idx="753">
                        <c:v>952.02599999999973</c:v>
                      </c:pt>
                      <c:pt idx="754">
                        <c:v>952.97400000000005</c:v>
                      </c:pt>
                      <c:pt idx="755">
                        <c:v>953.92499999999973</c:v>
                      </c:pt>
                      <c:pt idx="756">
                        <c:v>954.8779999999997</c:v>
                      </c:pt>
                      <c:pt idx="757">
                        <c:v>955.82599999999979</c:v>
                      </c:pt>
                      <c:pt idx="758">
                        <c:v>956.77200000000005</c:v>
                      </c:pt>
                      <c:pt idx="759">
                        <c:v>957.71799999999996</c:v>
                      </c:pt>
                      <c:pt idx="760">
                        <c:v>958.66399999999999</c:v>
                      </c:pt>
                      <c:pt idx="761">
                        <c:v>959.60699999999997</c:v>
                      </c:pt>
                      <c:pt idx="762">
                        <c:v>960.54599999999971</c:v>
                      </c:pt>
                      <c:pt idx="763">
                        <c:v>961.48400000000004</c:v>
                      </c:pt>
                      <c:pt idx="764">
                        <c:v>962.4219999999998</c:v>
                      </c:pt>
                      <c:pt idx="765">
                        <c:v>963.36399999999981</c:v>
                      </c:pt>
                      <c:pt idx="766">
                        <c:v>964.30499999999972</c:v>
                      </c:pt>
                      <c:pt idx="767">
                        <c:v>965.24799999999971</c:v>
                      </c:pt>
                      <c:pt idx="768">
                        <c:v>966.197</c:v>
                      </c:pt>
                      <c:pt idx="769">
                        <c:v>967.14599999999996</c:v>
                      </c:pt>
                      <c:pt idx="770">
                        <c:v>968.09500000000003</c:v>
                      </c:pt>
                      <c:pt idx="771">
                        <c:v>969.04300000000001</c:v>
                      </c:pt>
                      <c:pt idx="772">
                        <c:v>969.98699999999997</c:v>
                      </c:pt>
                      <c:pt idx="773">
                        <c:v>970.9309999999997</c:v>
                      </c:pt>
                      <c:pt idx="774">
                        <c:v>971.87900000000002</c:v>
                      </c:pt>
                      <c:pt idx="775">
                        <c:v>972.82699999999977</c:v>
                      </c:pt>
                      <c:pt idx="776">
                        <c:v>973.77099999999996</c:v>
                      </c:pt>
                      <c:pt idx="777">
                        <c:v>974.71600000000001</c:v>
                      </c:pt>
                      <c:pt idx="778">
                        <c:v>975.66599999999971</c:v>
                      </c:pt>
                      <c:pt idx="779">
                        <c:v>976.61500000000001</c:v>
                      </c:pt>
                      <c:pt idx="780">
                        <c:v>977.56399999999996</c:v>
                      </c:pt>
                      <c:pt idx="781">
                        <c:v>978.50900000000001</c:v>
                      </c:pt>
                      <c:pt idx="782">
                        <c:v>979.45799999999974</c:v>
                      </c:pt>
                      <c:pt idx="783">
                        <c:v>980.40800000000002</c:v>
                      </c:pt>
                      <c:pt idx="784">
                        <c:v>981.35599999999977</c:v>
                      </c:pt>
                      <c:pt idx="785">
                        <c:v>982.3</c:v>
                      </c:pt>
                      <c:pt idx="786">
                        <c:v>983.24</c:v>
                      </c:pt>
                      <c:pt idx="787">
                        <c:v>984.17700000000002</c:v>
                      </c:pt>
                      <c:pt idx="788">
                        <c:v>985.11799999999971</c:v>
                      </c:pt>
                      <c:pt idx="789">
                        <c:v>986.06199999999978</c:v>
                      </c:pt>
                      <c:pt idx="790">
                        <c:v>987.00599999999997</c:v>
                      </c:pt>
                      <c:pt idx="791">
                        <c:v>987.9499999999997</c:v>
                      </c:pt>
                      <c:pt idx="792">
                        <c:v>988.89699999999971</c:v>
                      </c:pt>
                      <c:pt idx="793">
                        <c:v>989.8449999999998</c:v>
                      </c:pt>
                      <c:pt idx="794">
                        <c:v>990.78899999999999</c:v>
                      </c:pt>
                      <c:pt idx="795">
                        <c:v>991.74199999999996</c:v>
                      </c:pt>
                      <c:pt idx="796">
                        <c:v>992.73599999999999</c:v>
                      </c:pt>
                      <c:pt idx="797">
                        <c:v>993.755</c:v>
                      </c:pt>
                      <c:pt idx="798">
                        <c:v>994.78399999999999</c:v>
                      </c:pt>
                      <c:pt idx="799">
                        <c:v>995.81999999999971</c:v>
                      </c:pt>
                      <c:pt idx="800">
                        <c:v>996.85699999999974</c:v>
                      </c:pt>
                      <c:pt idx="801">
                        <c:v>997.89699999999971</c:v>
                      </c:pt>
                      <c:pt idx="802">
                        <c:v>998.94199999999978</c:v>
                      </c:pt>
                      <c:pt idx="803">
                        <c:v>999.97799999999972</c:v>
                      </c:pt>
                      <c:pt idx="804">
                        <c:v>1001.015</c:v>
                      </c:pt>
                      <c:pt idx="805">
                        <c:v>1002.052</c:v>
                      </c:pt>
                      <c:pt idx="806">
                        <c:v>1003.088</c:v>
                      </c:pt>
                      <c:pt idx="807">
                        <c:v>1004.13</c:v>
                      </c:pt>
                      <c:pt idx="808">
                        <c:v>1005.174</c:v>
                      </c:pt>
                      <c:pt idx="809">
                        <c:v>1006.222</c:v>
                      </c:pt>
                      <c:pt idx="810">
                        <c:v>1007.271</c:v>
                      </c:pt>
                      <c:pt idx="811">
                        <c:v>1008.314</c:v>
                      </c:pt>
                      <c:pt idx="812">
                        <c:v>1009.359</c:v>
                      </c:pt>
                      <c:pt idx="813">
                        <c:v>1010.409</c:v>
                      </c:pt>
                      <c:pt idx="814">
                        <c:v>1011.447</c:v>
                      </c:pt>
                      <c:pt idx="815">
                        <c:v>1012.474</c:v>
                      </c:pt>
                      <c:pt idx="816">
                        <c:v>1013.505</c:v>
                      </c:pt>
                      <c:pt idx="817">
                        <c:v>1014.537</c:v>
                      </c:pt>
                      <c:pt idx="818">
                        <c:v>1015.56</c:v>
                      </c:pt>
                      <c:pt idx="819">
                        <c:v>1016.581</c:v>
                      </c:pt>
                      <c:pt idx="820">
                        <c:v>1017.6</c:v>
                      </c:pt>
                      <c:pt idx="821">
                        <c:v>1018.619</c:v>
                      </c:pt>
                      <c:pt idx="822">
                        <c:v>1019.6420000000001</c:v>
                      </c:pt>
                      <c:pt idx="823">
                        <c:v>1020.671</c:v>
                      </c:pt>
                      <c:pt idx="824">
                        <c:v>1021.697</c:v>
                      </c:pt>
                      <c:pt idx="825">
                        <c:v>1022.724</c:v>
                      </c:pt>
                      <c:pt idx="826">
                        <c:v>1023.751</c:v>
                      </c:pt>
                      <c:pt idx="827">
                        <c:v>1024.7739999999999</c:v>
                      </c:pt>
                      <c:pt idx="828">
                        <c:v>1025.796</c:v>
                      </c:pt>
                      <c:pt idx="829">
                        <c:v>1026.8130000000001</c:v>
                      </c:pt>
                      <c:pt idx="830">
                        <c:v>1027.835</c:v>
                      </c:pt>
                      <c:pt idx="831">
                        <c:v>1028.857</c:v>
                      </c:pt>
                      <c:pt idx="832">
                        <c:v>1029.8779999999999</c:v>
                      </c:pt>
                      <c:pt idx="833">
                        <c:v>1030.905</c:v>
                      </c:pt>
                      <c:pt idx="834">
                        <c:v>1031.932</c:v>
                      </c:pt>
                      <c:pt idx="835">
                        <c:v>1032.9570000000001</c:v>
                      </c:pt>
                      <c:pt idx="836">
                        <c:v>1033.98</c:v>
                      </c:pt>
                      <c:pt idx="837">
                        <c:v>1034.998</c:v>
                      </c:pt>
                      <c:pt idx="838">
                        <c:v>1036.0160000000001</c:v>
                      </c:pt>
                      <c:pt idx="839">
                        <c:v>1037.0360000000001</c:v>
                      </c:pt>
                      <c:pt idx="840">
                        <c:v>1038.0609999999999</c:v>
                      </c:pt>
                      <c:pt idx="841">
                        <c:v>1039.0809999999999</c:v>
                      </c:pt>
                      <c:pt idx="842">
                        <c:v>1040.098</c:v>
                      </c:pt>
                      <c:pt idx="843">
                        <c:v>1041.1120000000001</c:v>
                      </c:pt>
                      <c:pt idx="844">
                        <c:v>1042.1189999999999</c:v>
                      </c:pt>
                      <c:pt idx="845">
                        <c:v>1043.1220000000001</c:v>
                      </c:pt>
                      <c:pt idx="846">
                        <c:v>1044.127</c:v>
                      </c:pt>
                      <c:pt idx="847">
                        <c:v>1045.134</c:v>
                      </c:pt>
                      <c:pt idx="848">
                        <c:v>1046.1310000000001</c:v>
                      </c:pt>
                      <c:pt idx="849">
                        <c:v>1047.106</c:v>
                      </c:pt>
                      <c:pt idx="850">
                        <c:v>1048.067</c:v>
                      </c:pt>
                      <c:pt idx="851">
                        <c:v>1049.0250000000001</c:v>
                      </c:pt>
                      <c:pt idx="852">
                        <c:v>1049.9870000000001</c:v>
                      </c:pt>
                      <c:pt idx="853">
                        <c:v>1050.952</c:v>
                      </c:pt>
                      <c:pt idx="854">
                        <c:v>1051.9169999999999</c:v>
                      </c:pt>
                      <c:pt idx="855">
                        <c:v>1052.8910000000001</c:v>
                      </c:pt>
                      <c:pt idx="856">
                        <c:v>1053.8689999999999</c:v>
                      </c:pt>
                      <c:pt idx="857">
                        <c:v>1054.8420000000001</c:v>
                      </c:pt>
                      <c:pt idx="858">
                        <c:v>1055.808</c:v>
                      </c:pt>
                      <c:pt idx="859">
                        <c:v>1056.7670000000001</c:v>
                      </c:pt>
                      <c:pt idx="860">
                        <c:v>1057.73</c:v>
                      </c:pt>
                      <c:pt idx="861">
                        <c:v>1058.6890000000001</c:v>
                      </c:pt>
                      <c:pt idx="862">
                        <c:v>1059.6500000000001</c:v>
                      </c:pt>
                      <c:pt idx="863">
                        <c:v>1060.614</c:v>
                      </c:pt>
                      <c:pt idx="864">
                        <c:v>1061.5709999999999</c:v>
                      </c:pt>
                      <c:pt idx="865">
                        <c:v>1062.5260000000001</c:v>
                      </c:pt>
                      <c:pt idx="866">
                        <c:v>1063.479</c:v>
                      </c:pt>
                      <c:pt idx="867">
                        <c:v>1064.4280000000001</c:v>
                      </c:pt>
                      <c:pt idx="868">
                        <c:v>1065.373</c:v>
                      </c:pt>
                      <c:pt idx="869">
                        <c:v>1066.32</c:v>
                      </c:pt>
                      <c:pt idx="870">
                        <c:v>1067.2670000000001</c:v>
                      </c:pt>
                      <c:pt idx="871">
                        <c:v>1068.204</c:v>
                      </c:pt>
                      <c:pt idx="872">
                        <c:v>1069.1400000000001</c:v>
                      </c:pt>
                      <c:pt idx="873">
                        <c:v>1070.077</c:v>
                      </c:pt>
                      <c:pt idx="874">
                        <c:v>1071.0119999999999</c:v>
                      </c:pt>
                      <c:pt idx="875">
                        <c:v>1071.9459999999999</c:v>
                      </c:pt>
                      <c:pt idx="876">
                        <c:v>1072.8820000000001</c:v>
                      </c:pt>
                      <c:pt idx="877">
                        <c:v>1073.8109999999999</c:v>
                      </c:pt>
                      <c:pt idx="878">
                        <c:v>1074.7360000000001</c:v>
                      </c:pt>
                      <c:pt idx="879">
                        <c:v>1075.654</c:v>
                      </c:pt>
                      <c:pt idx="880">
                        <c:v>1076.5730000000001</c:v>
                      </c:pt>
                      <c:pt idx="881">
                        <c:v>1077.4829999999999</c:v>
                      </c:pt>
                      <c:pt idx="882">
                        <c:v>1078.394</c:v>
                      </c:pt>
                      <c:pt idx="883">
                        <c:v>1079.3019999999999</c:v>
                      </c:pt>
                      <c:pt idx="884">
                        <c:v>1080.2059999999999</c:v>
                      </c:pt>
                      <c:pt idx="885">
                        <c:v>1081.1099999999999</c:v>
                      </c:pt>
                      <c:pt idx="886">
                        <c:v>1082.0160000000001</c:v>
                      </c:pt>
                      <c:pt idx="887">
                        <c:v>1082.925</c:v>
                      </c:pt>
                      <c:pt idx="888">
                        <c:v>1083.8330000000001</c:v>
                      </c:pt>
                      <c:pt idx="889">
                        <c:v>1084.7380000000001</c:v>
                      </c:pt>
                      <c:pt idx="890">
                        <c:v>1085.6400000000001</c:v>
                      </c:pt>
                      <c:pt idx="891">
                        <c:v>1086.539</c:v>
                      </c:pt>
                      <c:pt idx="892">
                        <c:v>1087.44</c:v>
                      </c:pt>
                      <c:pt idx="893">
                        <c:v>1088.3420000000001</c:v>
                      </c:pt>
                      <c:pt idx="894">
                        <c:v>1089.241</c:v>
                      </c:pt>
                      <c:pt idx="895">
                        <c:v>1090.133</c:v>
                      </c:pt>
                      <c:pt idx="896">
                        <c:v>1091.0229999999999</c:v>
                      </c:pt>
                      <c:pt idx="897">
                        <c:v>1091.9069999999999</c:v>
                      </c:pt>
                      <c:pt idx="898">
                        <c:v>1092.789</c:v>
                      </c:pt>
                      <c:pt idx="899">
                        <c:v>1093.663</c:v>
                      </c:pt>
                      <c:pt idx="900">
                        <c:v>1094.5260000000001</c:v>
                      </c:pt>
                      <c:pt idx="901">
                        <c:v>1095.3820000000001</c:v>
                      </c:pt>
                      <c:pt idx="902">
                        <c:v>1096.2360000000001</c:v>
                      </c:pt>
                      <c:pt idx="903">
                        <c:v>1097.0909999999999</c:v>
                      </c:pt>
                      <c:pt idx="904">
                        <c:v>1097.944</c:v>
                      </c:pt>
                      <c:pt idx="905">
                        <c:v>1098.799</c:v>
                      </c:pt>
                      <c:pt idx="906">
                        <c:v>1099.646</c:v>
                      </c:pt>
                      <c:pt idx="907">
                        <c:v>1100.4839999999999</c:v>
                      </c:pt>
                      <c:pt idx="908">
                        <c:v>1101.309</c:v>
                      </c:pt>
                      <c:pt idx="909">
                        <c:v>1102.127</c:v>
                      </c:pt>
                      <c:pt idx="910">
                        <c:v>1102.941</c:v>
                      </c:pt>
                      <c:pt idx="911">
                        <c:v>1103.752</c:v>
                      </c:pt>
                      <c:pt idx="912">
                        <c:v>1104.558</c:v>
                      </c:pt>
                      <c:pt idx="913">
                        <c:v>1105.356</c:v>
                      </c:pt>
                      <c:pt idx="914">
                        <c:v>1106.144</c:v>
                      </c:pt>
                      <c:pt idx="915">
                        <c:v>1106.9269999999999</c:v>
                      </c:pt>
                      <c:pt idx="916">
                        <c:v>1107.7090000000001</c:v>
                      </c:pt>
                      <c:pt idx="917">
                        <c:v>1108.483999999999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J$6:$AJ$923</c15:sqref>
                        </c15:formulaRef>
                      </c:ext>
                    </c:extLst>
                    <c:numCache>
                      <c:formatCode>General</c:formatCode>
                      <c:ptCount val="918"/>
                      <c:pt idx="0">
                        <c:v>1</c:v>
                      </c:pt>
                      <c:pt idx="1">
                        <c:v>0.999891197085094</c:v>
                      </c:pt>
                      <c:pt idx="2">
                        <c:v>0.999729257862909</c:v>
                      </c:pt>
                      <c:pt idx="3">
                        <c:v>0.99935224311125603</c:v>
                      </c:pt>
                      <c:pt idx="4">
                        <c:v>0.99897944552685003</c:v>
                      </c:pt>
                      <c:pt idx="5">
                        <c:v>0.99865556708247905</c:v>
                      </c:pt>
                      <c:pt idx="6">
                        <c:v>0.99806432023481095</c:v>
                      </c:pt>
                      <c:pt idx="7">
                        <c:v>0.99763416917587999</c:v>
                      </c:pt>
                      <c:pt idx="8">
                        <c:v>0.997204861550399</c:v>
                      </c:pt>
                      <c:pt idx="9">
                        <c:v>0.99661361470273202</c:v>
                      </c:pt>
                      <c:pt idx="10">
                        <c:v>0.99602658502230801</c:v>
                      </c:pt>
                      <c:pt idx="11">
                        <c:v>0.99548763104847204</c:v>
                      </c:pt>
                      <c:pt idx="12">
                        <c:v>0.99489638420080395</c:v>
                      </c:pt>
                      <c:pt idx="13">
                        <c:v>0.99441394026804197</c:v>
                      </c:pt>
                      <c:pt idx="14">
                        <c:v>0.993769557113096</c:v>
                      </c:pt>
                      <c:pt idx="15">
                        <c:v>0.99301637104324203</c:v>
                      </c:pt>
                      <c:pt idx="16">
                        <c:v>0.99242512419557505</c:v>
                      </c:pt>
                      <c:pt idx="17">
                        <c:v>0.99183387734790696</c:v>
                      </c:pt>
                      <c:pt idx="18">
                        <c:v>0.99103177213801996</c:v>
                      </c:pt>
                      <c:pt idx="19">
                        <c:v>0.99033087894199601</c:v>
                      </c:pt>
                      <c:pt idx="20">
                        <c:v>0.98958106660593903</c:v>
                      </c:pt>
                      <c:pt idx="21">
                        <c:v>0.98882788053608695</c:v>
                      </c:pt>
                      <c:pt idx="22">
                        <c:v>0.98807469446623297</c:v>
                      </c:pt>
                      <c:pt idx="23">
                        <c:v>0.987324882130176</c:v>
                      </c:pt>
                      <c:pt idx="24">
                        <c:v>0.98646626687921202</c:v>
                      </c:pt>
                      <c:pt idx="25">
                        <c:v>0.98571308080935804</c:v>
                      </c:pt>
                      <c:pt idx="26">
                        <c:v>0.98485362212494598</c:v>
                      </c:pt>
                      <c:pt idx="27">
                        <c:v>0.983995006873982</c:v>
                      </c:pt>
                      <c:pt idx="28">
                        <c:v>0.98308325531573904</c:v>
                      </c:pt>
                      <c:pt idx="29">
                        <c:v>0.98195389792768395</c:v>
                      </c:pt>
                      <c:pt idx="30">
                        <c:v>0.98104214636943998</c:v>
                      </c:pt>
                      <c:pt idx="31">
                        <c:v>0.97991194554793704</c:v>
                      </c:pt>
                      <c:pt idx="32">
                        <c:v>0.97889476480858295</c:v>
                      </c:pt>
                      <c:pt idx="33">
                        <c:v>0.97787421033543298</c:v>
                      </c:pt>
                      <c:pt idx="34">
                        <c:v>0.97674400951393003</c:v>
                      </c:pt>
                      <c:pt idx="35">
                        <c:v>0.97567031873349996</c:v>
                      </c:pt>
                      <c:pt idx="36">
                        <c:v>0.97475941060870597</c:v>
                      </c:pt>
                      <c:pt idx="37">
                        <c:v>0.97357607347992203</c:v>
                      </c:pt>
                      <c:pt idx="38">
                        <c:v>0.97245008982566195</c:v>
                      </c:pt>
                      <c:pt idx="39">
                        <c:v>0.971052520600862</c:v>
                      </c:pt>
                      <c:pt idx="40">
                        <c:v>0.96992653694660202</c:v>
                      </c:pt>
                      <c:pt idx="41">
                        <c:v>0.96874319981781798</c:v>
                      </c:pt>
                      <c:pt idx="42">
                        <c:v>0.96745527694137201</c:v>
                      </c:pt>
                      <c:pt idx="43">
                        <c:v>0.96621964693875895</c:v>
                      </c:pt>
                      <c:pt idx="44">
                        <c:v>0.96493172406231298</c:v>
                      </c:pt>
                      <c:pt idx="45">
                        <c:v>0.96364295775241804</c:v>
                      </c:pt>
                      <c:pt idx="46">
                        <c:v>0.96229852483489797</c:v>
                      </c:pt>
                      <c:pt idx="47">
                        <c:v>0.96095746565117302</c:v>
                      </c:pt>
                      <c:pt idx="48">
                        <c:v>0.95955989642637196</c:v>
                      </c:pt>
                      <c:pt idx="49">
                        <c:v>0.95816232720157202</c:v>
                      </c:pt>
                      <c:pt idx="50">
                        <c:v>0.95671246510293995</c:v>
                      </c:pt>
                      <c:pt idx="51">
                        <c:v>0.95520946669703</c:v>
                      </c:pt>
                      <c:pt idx="52">
                        <c:v>0.95359766537621304</c:v>
                      </c:pt>
                      <c:pt idx="53">
                        <c:v>0.95209466697030198</c:v>
                      </c:pt>
                      <c:pt idx="54">
                        <c:v>0.95064396143822205</c:v>
                      </c:pt>
                      <c:pt idx="55">
                        <c:v>0.94908867015848097</c:v>
                      </c:pt>
                      <c:pt idx="56">
                        <c:v>0.94747602540421505</c:v>
                      </c:pt>
                      <c:pt idx="57">
                        <c:v>0.945811087776119</c:v>
                      </c:pt>
                      <c:pt idx="58">
                        <c:v>0.94420266018909704</c:v>
                      </c:pt>
                      <c:pt idx="59">
                        <c:v>0.94253856599444996</c:v>
                      </c:pt>
                      <c:pt idx="60">
                        <c:v>0.94081711832527903</c:v>
                      </c:pt>
                      <c:pt idx="61">
                        <c:v>0.93909904438990299</c:v>
                      </c:pt>
                      <c:pt idx="62">
                        <c:v>0.93743410676180605</c:v>
                      </c:pt>
                      <c:pt idx="63">
                        <c:v>0.93576916913371</c:v>
                      </c:pt>
                      <c:pt idx="64">
                        <c:v>0.93410423150561395</c:v>
                      </c:pt>
                      <c:pt idx="65">
                        <c:v>0.932333864696406</c:v>
                      </c:pt>
                      <c:pt idx="66">
                        <c:v>0.93056012415340295</c:v>
                      </c:pt>
                      <c:pt idx="67">
                        <c:v>0.928789757344197</c:v>
                      </c:pt>
                      <c:pt idx="68">
                        <c:v>0.92701517336774497</c:v>
                      </c:pt>
                      <c:pt idx="69">
                        <c:v>0.92519251368470801</c:v>
                      </c:pt>
                      <c:pt idx="70">
                        <c:v>0.92331250052714497</c:v>
                      </c:pt>
                      <c:pt idx="71">
                        <c:v>0.92148562367686304</c:v>
                      </c:pt>
                      <c:pt idx="72">
                        <c:v>0.919658746826582</c:v>
                      </c:pt>
                      <c:pt idx="73">
                        <c:v>0.91777957710246905</c:v>
                      </c:pt>
                      <c:pt idx="74">
                        <c:v>0.91600921029326199</c:v>
                      </c:pt>
                      <c:pt idx="75">
                        <c:v>0.91418233344297894</c:v>
                      </c:pt>
                      <c:pt idx="76">
                        <c:v>0.91230232028541802</c:v>
                      </c:pt>
                      <c:pt idx="77">
                        <c:v>0.91052857974241497</c:v>
                      </c:pt>
                      <c:pt idx="78">
                        <c:v>0.90864856658485404</c:v>
                      </c:pt>
                      <c:pt idx="79">
                        <c:v>0.90671626055346199</c:v>
                      </c:pt>
                      <c:pt idx="80">
                        <c:v>0.90483624739589896</c:v>
                      </c:pt>
                      <c:pt idx="81">
                        <c:v>0.90295707767178601</c:v>
                      </c:pt>
                      <c:pt idx="82">
                        <c:v>0.90107706451422498</c:v>
                      </c:pt>
                      <c:pt idx="83">
                        <c:v>0.89930669770501803</c:v>
                      </c:pt>
                      <c:pt idx="84">
                        <c:v>0.89742752798090397</c:v>
                      </c:pt>
                      <c:pt idx="85">
                        <c:v>0.89560065113062204</c:v>
                      </c:pt>
                      <c:pt idx="86">
                        <c:v>0.89366834509922999</c:v>
                      </c:pt>
                      <c:pt idx="87">
                        <c:v>0.89173182190059297</c:v>
                      </c:pt>
                      <c:pt idx="88">
                        <c:v>0.89001459139866501</c:v>
                      </c:pt>
                      <c:pt idx="89">
                        <c:v>0.88818771454838297</c:v>
                      </c:pt>
                      <c:pt idx="90">
                        <c:v>0.88641734773917702</c:v>
                      </c:pt>
                      <c:pt idx="91">
                        <c:v>0.884375395359429</c:v>
                      </c:pt>
                      <c:pt idx="92">
                        <c:v>0.88254851850914795</c:v>
                      </c:pt>
                      <c:pt idx="93">
                        <c:v>0.880940090922126</c:v>
                      </c:pt>
                      <c:pt idx="94">
                        <c:v>0.87895127484965796</c:v>
                      </c:pt>
                      <c:pt idx="95">
                        <c:v>0.87707210512554501</c:v>
                      </c:pt>
                      <c:pt idx="96">
                        <c:v>0.87535403119016897</c:v>
                      </c:pt>
                      <c:pt idx="97">
                        <c:v>0.87336943228494501</c:v>
                      </c:pt>
                      <c:pt idx="98">
                        <c:v>0.87138061621247798</c:v>
                      </c:pt>
                      <c:pt idx="99">
                        <c:v>0.86955373936219604</c:v>
                      </c:pt>
                      <c:pt idx="100">
                        <c:v>0.867835665426819</c:v>
                      </c:pt>
                      <c:pt idx="101">
                        <c:v>0.86611843492489304</c:v>
                      </c:pt>
                      <c:pt idx="102">
                        <c:v>0.86434385094844102</c:v>
                      </c:pt>
                      <c:pt idx="103">
                        <c:v>0.86241154491704697</c:v>
                      </c:pt>
                      <c:pt idx="104">
                        <c:v>0.86064117810784102</c:v>
                      </c:pt>
                      <c:pt idx="105">
                        <c:v>0.85886743756483896</c:v>
                      </c:pt>
                      <c:pt idx="106">
                        <c:v>0.85714936362946303</c:v>
                      </c:pt>
                      <c:pt idx="107">
                        <c:v>0.85527019390534997</c:v>
                      </c:pt>
                      <c:pt idx="108">
                        <c:v>0.85349560992889895</c:v>
                      </c:pt>
                      <c:pt idx="109">
                        <c:v>0.851725243119691</c:v>
                      </c:pt>
                      <c:pt idx="110">
                        <c:v>0.84989836626940896</c:v>
                      </c:pt>
                      <c:pt idx="111">
                        <c:v>0.848181135767482</c:v>
                      </c:pt>
                      <c:pt idx="112">
                        <c:v>0.84646306183210596</c:v>
                      </c:pt>
                      <c:pt idx="113">
                        <c:v>0.84463618498182402</c:v>
                      </c:pt>
                      <c:pt idx="114">
                        <c:v>0.84291895447989595</c:v>
                      </c:pt>
                      <c:pt idx="115">
                        <c:v>0.84120088054452002</c:v>
                      </c:pt>
                      <c:pt idx="116">
                        <c:v>0.83937400369423798</c:v>
                      </c:pt>
                      <c:pt idx="117">
                        <c:v>0.83776220237342203</c:v>
                      </c:pt>
                      <c:pt idx="118">
                        <c:v>0.83614955761915599</c:v>
                      </c:pt>
                      <c:pt idx="119">
                        <c:v>0.83443232711722903</c:v>
                      </c:pt>
                      <c:pt idx="120">
                        <c:v>0.83271425318185299</c:v>
                      </c:pt>
                      <c:pt idx="121">
                        <c:v>0.83104931555375705</c:v>
                      </c:pt>
                      <c:pt idx="122">
                        <c:v>0.82938437792566</c:v>
                      </c:pt>
                      <c:pt idx="123">
                        <c:v>0.82755750107537795</c:v>
                      </c:pt>
                      <c:pt idx="124">
                        <c:v>0.82605450266946701</c:v>
                      </c:pt>
                      <c:pt idx="125">
                        <c:v>0.82438956504136995</c:v>
                      </c:pt>
                      <c:pt idx="126">
                        <c:v>0.82272462741327401</c:v>
                      </c:pt>
                      <c:pt idx="127">
                        <c:v>0.82100739691134605</c:v>
                      </c:pt>
                      <c:pt idx="128">
                        <c:v>0.81928932297597001</c:v>
                      </c:pt>
                      <c:pt idx="129">
                        <c:v>0.81762438534787396</c:v>
                      </c:pt>
                      <c:pt idx="130">
                        <c:v>0.81596029115322699</c:v>
                      </c:pt>
                      <c:pt idx="131">
                        <c:v>0.81429535352513105</c:v>
                      </c:pt>
                      <c:pt idx="132">
                        <c:v>0.81268270877086501</c:v>
                      </c:pt>
                      <c:pt idx="133">
                        <c:v>0.81107090745004795</c:v>
                      </c:pt>
                      <c:pt idx="134">
                        <c:v>0.809462479863026</c:v>
                      </c:pt>
                      <c:pt idx="135">
                        <c:v>0.80784983510876096</c:v>
                      </c:pt>
                      <c:pt idx="136">
                        <c:v>0.80618489748066402</c:v>
                      </c:pt>
                      <c:pt idx="137">
                        <c:v>0.80457309615984696</c:v>
                      </c:pt>
                      <c:pt idx="138">
                        <c:v>0.80307009775393601</c:v>
                      </c:pt>
                      <c:pt idx="139">
                        <c:v>0.80135202381855997</c:v>
                      </c:pt>
                      <c:pt idx="140">
                        <c:v>0.79968708619046402</c:v>
                      </c:pt>
                      <c:pt idx="141">
                        <c:v>0.79812842117692695</c:v>
                      </c:pt>
                      <c:pt idx="142">
                        <c:v>0.79657228646373601</c:v>
                      </c:pt>
                      <c:pt idx="143">
                        <c:v>0.79496048514291995</c:v>
                      </c:pt>
                      <c:pt idx="144">
                        <c:v>0.79340435042972901</c:v>
                      </c:pt>
                      <c:pt idx="145">
                        <c:v>0.79190135202381895</c:v>
                      </c:pt>
                      <c:pt idx="146">
                        <c:v>0.79023641439572201</c:v>
                      </c:pt>
                      <c:pt idx="147">
                        <c:v>0.78867690594873596</c:v>
                      </c:pt>
                      <c:pt idx="148">
                        <c:v>0.78706847836171501</c:v>
                      </c:pt>
                      <c:pt idx="149">
                        <c:v>0.78550896991472896</c:v>
                      </c:pt>
                      <c:pt idx="150">
                        <c:v>0.78395367863498799</c:v>
                      </c:pt>
                      <c:pt idx="151">
                        <c:v>0.78244730649528105</c:v>
                      </c:pt>
                      <c:pt idx="152">
                        <c:v>0.780891171782091</c:v>
                      </c:pt>
                      <c:pt idx="153">
                        <c:v>0.77927937046127405</c:v>
                      </c:pt>
                      <c:pt idx="154">
                        <c:v>0.777723235748084</c:v>
                      </c:pt>
                      <c:pt idx="155">
                        <c:v>0.77616372730109695</c:v>
                      </c:pt>
                      <c:pt idx="156">
                        <c:v>0.774660728895187</c:v>
                      </c:pt>
                      <c:pt idx="157">
                        <c:v>0.77315773048927605</c:v>
                      </c:pt>
                      <c:pt idx="158">
                        <c:v>0.77154592916845899</c:v>
                      </c:pt>
                      <c:pt idx="159">
                        <c:v>0.76999063788871702</c:v>
                      </c:pt>
                      <c:pt idx="160">
                        <c:v>0.76843112944173098</c:v>
                      </c:pt>
                      <c:pt idx="161">
                        <c:v>0.76692813103582103</c:v>
                      </c:pt>
                      <c:pt idx="162">
                        <c:v>0.76537199632263098</c:v>
                      </c:pt>
                      <c:pt idx="163">
                        <c:v>0.76381248787564404</c:v>
                      </c:pt>
                      <c:pt idx="164">
                        <c:v>0.76230948946973398</c:v>
                      </c:pt>
                      <c:pt idx="165">
                        <c:v>0.76075419818999201</c:v>
                      </c:pt>
                      <c:pt idx="166">
                        <c:v>0.75919468974300597</c:v>
                      </c:pt>
                      <c:pt idx="167">
                        <c:v>0.757639398463264</c:v>
                      </c:pt>
                      <c:pt idx="168">
                        <c:v>0.75613218289010897</c:v>
                      </c:pt>
                      <c:pt idx="169">
                        <c:v>0.75462918448419902</c:v>
                      </c:pt>
                      <c:pt idx="170">
                        <c:v>0.75307389320445595</c:v>
                      </c:pt>
                      <c:pt idx="171">
                        <c:v>0.75151438475747001</c:v>
                      </c:pt>
                      <c:pt idx="172">
                        <c:v>0.75001138635155895</c:v>
                      </c:pt>
                      <c:pt idx="173">
                        <c:v>0.748508387945648</c:v>
                      </c:pt>
                      <c:pt idx="174">
                        <c:v>0.74695309666590703</c:v>
                      </c:pt>
                      <c:pt idx="175">
                        <c:v>0.74544588109275201</c:v>
                      </c:pt>
                      <c:pt idx="176">
                        <c:v>0.74383745350573105</c:v>
                      </c:pt>
                      <c:pt idx="177">
                        <c:v>0.74238759140709898</c:v>
                      </c:pt>
                      <c:pt idx="178">
                        <c:v>0.74093688587502005</c:v>
                      </c:pt>
                      <c:pt idx="179">
                        <c:v>0.73927194824692299</c:v>
                      </c:pt>
                      <c:pt idx="180">
                        <c:v>0.73766014692610604</c:v>
                      </c:pt>
                      <c:pt idx="181">
                        <c:v>0.73610485564636496</c:v>
                      </c:pt>
                      <c:pt idx="182">
                        <c:v>0.73454534719937903</c:v>
                      </c:pt>
                      <c:pt idx="183">
                        <c:v>0.73293270244511299</c:v>
                      </c:pt>
                      <c:pt idx="184">
                        <c:v>0.73142970403920204</c:v>
                      </c:pt>
                      <c:pt idx="185">
                        <c:v>0.72982127645218098</c:v>
                      </c:pt>
                      <c:pt idx="186">
                        <c:v>0.72831490431247503</c:v>
                      </c:pt>
                      <c:pt idx="187">
                        <c:v>0.72670647672545396</c:v>
                      </c:pt>
                      <c:pt idx="188">
                        <c:v>0.72514696827846803</c:v>
                      </c:pt>
                      <c:pt idx="189">
                        <c:v>0.72364396987255697</c:v>
                      </c:pt>
                      <c:pt idx="190">
                        <c:v>0.72214097146664602</c:v>
                      </c:pt>
                      <c:pt idx="191">
                        <c:v>0.72058146301965997</c:v>
                      </c:pt>
                      <c:pt idx="192">
                        <c:v>0.71897303543263902</c:v>
                      </c:pt>
                      <c:pt idx="193">
                        <c:v>0.71746666329293196</c:v>
                      </c:pt>
                      <c:pt idx="194">
                        <c:v>0.71574858935755703</c:v>
                      </c:pt>
                      <c:pt idx="195">
                        <c:v>0.71419329807781495</c:v>
                      </c:pt>
                      <c:pt idx="196">
                        <c:v>0.712690299671904</c:v>
                      </c:pt>
                      <c:pt idx="197">
                        <c:v>0.71107849835108805</c:v>
                      </c:pt>
                      <c:pt idx="198">
                        <c:v>0.709518989904102</c:v>
                      </c:pt>
                      <c:pt idx="199">
                        <c:v>0.70791056231708105</c:v>
                      </c:pt>
                      <c:pt idx="200">
                        <c:v>0.706245624688984</c:v>
                      </c:pt>
                      <c:pt idx="201">
                        <c:v>0.70463297993471796</c:v>
                      </c:pt>
                      <c:pt idx="202">
                        <c:v>0.70296804230662202</c:v>
                      </c:pt>
                      <c:pt idx="203">
                        <c:v>0.70125081180469395</c:v>
                      </c:pt>
                      <c:pt idx="204">
                        <c:v>0.69963816705042803</c:v>
                      </c:pt>
                      <c:pt idx="205">
                        <c:v>0.69797322942233198</c:v>
                      </c:pt>
                      <c:pt idx="206">
                        <c:v>0.69625599892040502</c:v>
                      </c:pt>
                      <c:pt idx="207">
                        <c:v>0.69464335416613898</c:v>
                      </c:pt>
                      <c:pt idx="208">
                        <c:v>0.69297925997149201</c:v>
                      </c:pt>
                      <c:pt idx="209">
                        <c:v>0.69126118603611597</c:v>
                      </c:pt>
                      <c:pt idx="210">
                        <c:v>0.68954395553418901</c:v>
                      </c:pt>
                      <c:pt idx="211">
                        <c:v>0.68782588159881297</c:v>
                      </c:pt>
                      <c:pt idx="212">
                        <c:v>0.68621408027799502</c:v>
                      </c:pt>
                      <c:pt idx="213">
                        <c:v>0.68449600634261898</c:v>
                      </c:pt>
                      <c:pt idx="214">
                        <c:v>0.68266912949233705</c:v>
                      </c:pt>
                      <c:pt idx="215">
                        <c:v>0.68095189899040998</c:v>
                      </c:pt>
                      <c:pt idx="216">
                        <c:v>0.67923045132123905</c:v>
                      </c:pt>
                      <c:pt idx="217">
                        <c:v>0.67735043816367702</c:v>
                      </c:pt>
                      <c:pt idx="218">
                        <c:v>0.67558007135447096</c:v>
                      </c:pt>
                      <c:pt idx="219">
                        <c:v>0.67370090163035701</c:v>
                      </c:pt>
                      <c:pt idx="220">
                        <c:v>0.67187402478007496</c:v>
                      </c:pt>
                      <c:pt idx="221">
                        <c:v>0.66994171874868302</c:v>
                      </c:pt>
                      <c:pt idx="222">
                        <c:v>0.66811484189839898</c:v>
                      </c:pt>
                      <c:pt idx="223">
                        <c:v>0.66623482874083795</c:v>
                      </c:pt>
                      <c:pt idx="224">
                        <c:v>0.66430252270944501</c:v>
                      </c:pt>
                      <c:pt idx="225">
                        <c:v>0.66237021667805396</c:v>
                      </c:pt>
                      <c:pt idx="226">
                        <c:v>0.66049020352049204</c:v>
                      </c:pt>
                      <c:pt idx="227">
                        <c:v>0.658501387448023</c:v>
                      </c:pt>
                      <c:pt idx="228">
                        <c:v>0.65656908141663095</c:v>
                      </c:pt>
                      <c:pt idx="229">
                        <c:v>0.65452797247033301</c:v>
                      </c:pt>
                      <c:pt idx="230">
                        <c:v>0.65248602009058398</c:v>
                      </c:pt>
                      <c:pt idx="231">
                        <c:v>0.65039177483700705</c:v>
                      </c:pt>
                      <c:pt idx="232">
                        <c:v>0.64829752958342901</c:v>
                      </c:pt>
                      <c:pt idx="233">
                        <c:v>0.64631208724475497</c:v>
                      </c:pt>
                      <c:pt idx="234">
                        <c:v>0.64410903907627204</c:v>
                      </c:pt>
                      <c:pt idx="235">
                        <c:v>0.64196165751541301</c:v>
                      </c:pt>
                      <c:pt idx="236">
                        <c:v>0.63976198308072496</c:v>
                      </c:pt>
                      <c:pt idx="237">
                        <c:v>0.63766773782714703</c:v>
                      </c:pt>
                      <c:pt idx="238">
                        <c:v>0.63557349257356799</c:v>
                      </c:pt>
                      <c:pt idx="239">
                        <c:v>0.63320766174944998</c:v>
                      </c:pt>
                      <c:pt idx="240">
                        <c:v>0.63089918439985504</c:v>
                      </c:pt>
                      <c:pt idx="241">
                        <c:v>0.62864215649064203</c:v>
                      </c:pt>
                      <c:pt idx="242">
                        <c:v>0.62633367914104698</c:v>
                      </c:pt>
                      <c:pt idx="243">
                        <c:v>0.62402435835800396</c:v>
                      </c:pt>
                      <c:pt idx="244">
                        <c:v>0.62171588100840902</c:v>
                      </c:pt>
                      <c:pt idx="245">
                        <c:v>0.61935342391808601</c:v>
                      </c:pt>
                      <c:pt idx="246">
                        <c:v>0.61699181026121097</c:v>
                      </c:pt>
                      <c:pt idx="247">
                        <c:v>0.61462682287054105</c:v>
                      </c:pt>
                      <c:pt idx="248">
                        <c:v>0.61215556286531203</c:v>
                      </c:pt>
                      <c:pt idx="249">
                        <c:v>0.60968852002732699</c:v>
                      </c:pt>
                      <c:pt idx="250">
                        <c:v>0.60721726002209797</c:v>
                      </c:pt>
                      <c:pt idx="251">
                        <c:v>0.60469370714303805</c:v>
                      </c:pt>
                      <c:pt idx="252">
                        <c:v>0.60217015426397802</c:v>
                      </c:pt>
                      <c:pt idx="253">
                        <c:v>0.59958924791039403</c:v>
                      </c:pt>
                      <c:pt idx="254">
                        <c:v>0.59701340215750298</c:v>
                      </c:pt>
                      <c:pt idx="255">
                        <c:v>0.59443671297116296</c:v>
                      </c:pt>
                      <c:pt idx="256">
                        <c:v>0.59185665005102694</c:v>
                      </c:pt>
                      <c:pt idx="257">
                        <c:v>0.58911802164250304</c:v>
                      </c:pt>
                      <c:pt idx="258">
                        <c:v>0.58659446876344201</c:v>
                      </c:pt>
                      <c:pt idx="259">
                        <c:v>0.583964643269823</c:v>
                      </c:pt>
                      <c:pt idx="260">
                        <c:v>0.58122264112750099</c:v>
                      </c:pt>
                      <c:pt idx="261">
                        <c:v>0.57854052276005197</c:v>
                      </c:pt>
                      <c:pt idx="262">
                        <c:v>0.57585503065880606</c:v>
                      </c:pt>
                      <c:pt idx="263">
                        <c:v>0.57311640225028004</c:v>
                      </c:pt>
                      <c:pt idx="264">
                        <c:v>0.57043091014903402</c:v>
                      </c:pt>
                      <c:pt idx="265">
                        <c:v>0.56779771092162001</c:v>
                      </c:pt>
                      <c:pt idx="266">
                        <c:v>0.56511221882037399</c:v>
                      </c:pt>
                      <c:pt idx="267">
                        <c:v>0.56253552963403397</c:v>
                      </c:pt>
                      <c:pt idx="268">
                        <c:v>0.55985003753278795</c:v>
                      </c:pt>
                      <c:pt idx="269">
                        <c:v>0.55722105547261902</c:v>
                      </c:pt>
                      <c:pt idx="270">
                        <c:v>0.55458785624520301</c:v>
                      </c:pt>
                      <c:pt idx="271">
                        <c:v>0.55195465701778801</c:v>
                      </c:pt>
                      <c:pt idx="272">
                        <c:v>0.54937881126489696</c:v>
                      </c:pt>
                      <c:pt idx="273">
                        <c:v>0.54680212207855805</c:v>
                      </c:pt>
                      <c:pt idx="274">
                        <c:v>0.54427856919949702</c:v>
                      </c:pt>
                      <c:pt idx="275">
                        <c:v>0.54175501632043699</c:v>
                      </c:pt>
                      <c:pt idx="276">
                        <c:v>0.53933604918903899</c:v>
                      </c:pt>
                      <c:pt idx="277">
                        <c:v>0.53691792549108897</c:v>
                      </c:pt>
                      <c:pt idx="278">
                        <c:v>0.53455631183421504</c:v>
                      </c:pt>
                      <c:pt idx="279">
                        <c:v>0.53219469817734</c:v>
                      </c:pt>
                      <c:pt idx="280">
                        <c:v>0.52993851370157696</c:v>
                      </c:pt>
                      <c:pt idx="281">
                        <c:v>0.52762919291853305</c:v>
                      </c:pt>
                      <c:pt idx="282">
                        <c:v>0.52542614475004901</c:v>
                      </c:pt>
                      <c:pt idx="283">
                        <c:v>0.52333105606302099</c:v>
                      </c:pt>
                      <c:pt idx="284">
                        <c:v>0.52123681080944295</c:v>
                      </c:pt>
                      <c:pt idx="285">
                        <c:v>0.51914256555586502</c:v>
                      </c:pt>
                      <c:pt idx="286">
                        <c:v>0.51715796665064095</c:v>
                      </c:pt>
                      <c:pt idx="287">
                        <c:v>0.51516915057817403</c:v>
                      </c:pt>
                      <c:pt idx="288">
                        <c:v>0.513289137420612</c:v>
                      </c:pt>
                      <c:pt idx="289">
                        <c:v>0.51130453851538804</c:v>
                      </c:pt>
                      <c:pt idx="290">
                        <c:v>0.509477661665106</c:v>
                      </c:pt>
                      <c:pt idx="291">
                        <c:v>0.50765078481482395</c:v>
                      </c:pt>
                      <c:pt idx="292">
                        <c:v>0.505880418005618</c:v>
                      </c:pt>
                      <c:pt idx="293">
                        <c:v>0.50416234407024096</c:v>
                      </c:pt>
                      <c:pt idx="294">
                        <c:v>0.50244089640107004</c:v>
                      </c:pt>
                      <c:pt idx="295">
                        <c:v>0.50083246881404897</c:v>
                      </c:pt>
                      <c:pt idx="296">
                        <c:v>0.49922066749323102</c:v>
                      </c:pt>
                      <c:pt idx="297">
                        <c:v>0.49771766908732001</c:v>
                      </c:pt>
                      <c:pt idx="298">
                        <c:v>0.49615816064033402</c:v>
                      </c:pt>
                      <c:pt idx="299">
                        <c:v>0.49460202592714497</c:v>
                      </c:pt>
                      <c:pt idx="300">
                        <c:v>0.49309902752123402</c:v>
                      </c:pt>
                      <c:pt idx="301">
                        <c:v>0.49153951907424798</c:v>
                      </c:pt>
                      <c:pt idx="302">
                        <c:v>0.490146167016692</c:v>
                      </c:pt>
                      <c:pt idx="303">
                        <c:v>0.48869630491806099</c:v>
                      </c:pt>
                      <c:pt idx="304">
                        <c:v>0.48729873569326099</c:v>
                      </c:pt>
                      <c:pt idx="305">
                        <c:v>0.48600996938336599</c:v>
                      </c:pt>
                      <c:pt idx="306">
                        <c:v>0.48456010728473498</c:v>
                      </c:pt>
                      <c:pt idx="307">
                        <c:v>0.48321567436721402</c:v>
                      </c:pt>
                      <c:pt idx="308">
                        <c:v>0.48192690805732002</c:v>
                      </c:pt>
                      <c:pt idx="309">
                        <c:v>0.48053355599976399</c:v>
                      </c:pt>
                      <c:pt idx="310">
                        <c:v>0.47918912308224298</c:v>
                      </c:pt>
                      <c:pt idx="311">
                        <c:v>0.47784806389851803</c:v>
                      </c:pt>
                      <c:pt idx="312">
                        <c:v>0.47655929758862398</c:v>
                      </c:pt>
                      <c:pt idx="313">
                        <c:v>0.47526715754493398</c:v>
                      </c:pt>
                      <c:pt idx="314">
                        <c:v>0.47397923466848901</c:v>
                      </c:pt>
                      <c:pt idx="315">
                        <c:v>0.47269131179204299</c:v>
                      </c:pt>
                      <c:pt idx="316">
                        <c:v>0.47135025260831798</c:v>
                      </c:pt>
                      <c:pt idx="317">
                        <c:v>0.47011462260570303</c:v>
                      </c:pt>
                      <c:pt idx="318">
                        <c:v>0.46871705338090303</c:v>
                      </c:pt>
                      <c:pt idx="319">
                        <c:v>0.467429130504458</c:v>
                      </c:pt>
                      <c:pt idx="320">
                        <c:v>0.46614036419456401</c:v>
                      </c:pt>
                      <c:pt idx="321">
                        <c:v>0.46490557762539803</c:v>
                      </c:pt>
                      <c:pt idx="322">
                        <c:v>0.46350800840059703</c:v>
                      </c:pt>
                      <c:pt idx="323">
                        <c:v>0.46216694921687201</c:v>
                      </c:pt>
                      <c:pt idx="324">
                        <c:v>0.46082167286590198</c:v>
                      </c:pt>
                      <c:pt idx="325">
                        <c:v>0.45948061368217702</c:v>
                      </c:pt>
                      <c:pt idx="326">
                        <c:v>0.45813618076465701</c:v>
                      </c:pt>
                      <c:pt idx="327">
                        <c:v>0.456795121580932</c:v>
                      </c:pt>
                      <c:pt idx="328">
                        <c:v>0.45534525948230098</c:v>
                      </c:pt>
                      <c:pt idx="329">
                        <c:v>0.45389455395022099</c:v>
                      </c:pt>
                      <c:pt idx="330">
                        <c:v>0.45249782815887002</c:v>
                      </c:pt>
                      <c:pt idx="331">
                        <c:v>0.45099482975295901</c:v>
                      </c:pt>
                      <c:pt idx="332">
                        <c:v>0.44960063426195401</c:v>
                      </c:pt>
                      <c:pt idx="333">
                        <c:v>0.44820306503715301</c:v>
                      </c:pt>
                      <c:pt idx="334">
                        <c:v>0.44680549581235302</c:v>
                      </c:pt>
                      <c:pt idx="335">
                        <c:v>0.44530334083989098</c:v>
                      </c:pt>
                      <c:pt idx="336">
                        <c:v>0.44385263530781099</c:v>
                      </c:pt>
                      <c:pt idx="337">
                        <c:v>0.44245506608301099</c:v>
                      </c:pt>
                      <c:pt idx="338">
                        <c:v>0.44089977480326897</c:v>
                      </c:pt>
                      <c:pt idx="339">
                        <c:v>0.43934026635628298</c:v>
                      </c:pt>
                      <c:pt idx="340">
                        <c:v>0.43794607086527798</c:v>
                      </c:pt>
                      <c:pt idx="341">
                        <c:v>0.43628113323718198</c:v>
                      </c:pt>
                      <c:pt idx="342">
                        <c:v>0.43477897826472001</c:v>
                      </c:pt>
                      <c:pt idx="343">
                        <c:v>0.43316633351045403</c:v>
                      </c:pt>
                      <c:pt idx="344">
                        <c:v>0.43150139588235797</c:v>
                      </c:pt>
                      <c:pt idx="345">
                        <c:v>0.42988959456154102</c:v>
                      </c:pt>
                      <c:pt idx="346">
                        <c:v>0.42828116697452001</c:v>
                      </c:pt>
                      <c:pt idx="347">
                        <c:v>0.42661622934642401</c:v>
                      </c:pt>
                      <c:pt idx="348">
                        <c:v>0.42500358459215798</c:v>
                      </c:pt>
                      <c:pt idx="349">
                        <c:v>0.42344407614517199</c:v>
                      </c:pt>
                      <c:pt idx="350">
                        <c:v>0.42177913851707599</c:v>
                      </c:pt>
                      <c:pt idx="351">
                        <c:v>0.42000877170786899</c:v>
                      </c:pt>
                      <c:pt idx="352">
                        <c:v>0.41829154120594098</c:v>
                      </c:pt>
                      <c:pt idx="353">
                        <c:v>0.416678896451675</c:v>
                      </c:pt>
                      <c:pt idx="354">
                        <c:v>0.41469008037920801</c:v>
                      </c:pt>
                      <c:pt idx="355">
                        <c:v>0.413081652792187</c:v>
                      </c:pt>
                      <c:pt idx="356">
                        <c:v>0.411307912249184</c:v>
                      </c:pt>
                      <c:pt idx="357">
                        <c:v>0.40942789909162303</c:v>
                      </c:pt>
                      <c:pt idx="358">
                        <c:v>0.40771066858969501</c:v>
                      </c:pt>
                      <c:pt idx="359">
                        <c:v>0.40583065543213298</c:v>
                      </c:pt>
                      <c:pt idx="360">
                        <c:v>0.40395148570802097</c:v>
                      </c:pt>
                      <c:pt idx="361">
                        <c:v>0.40201917967662798</c:v>
                      </c:pt>
                      <c:pt idx="362">
                        <c:v>0.40008687364523499</c:v>
                      </c:pt>
                      <c:pt idx="363">
                        <c:v>0.39804492126548802</c:v>
                      </c:pt>
                      <c:pt idx="364">
                        <c:v>0.39616575154137501</c:v>
                      </c:pt>
                      <c:pt idx="365">
                        <c:v>0.39417693546890697</c:v>
                      </c:pt>
                      <c:pt idx="366">
                        <c:v>0.39219149313023399</c:v>
                      </c:pt>
                      <c:pt idx="367">
                        <c:v>0.39015038418393599</c:v>
                      </c:pt>
                      <c:pt idx="368">
                        <c:v>0.38810843180418803</c:v>
                      </c:pt>
                      <c:pt idx="369">
                        <c:v>0.386066479424441</c:v>
                      </c:pt>
                      <c:pt idx="370">
                        <c:v>0.38397223417086301</c:v>
                      </c:pt>
                      <c:pt idx="371">
                        <c:v>0.38182569604345401</c:v>
                      </c:pt>
                      <c:pt idx="372">
                        <c:v>0.37973145078987602</c:v>
                      </c:pt>
                      <c:pt idx="373">
                        <c:v>0.37758406922901799</c:v>
                      </c:pt>
                      <c:pt idx="374">
                        <c:v>0.37532788475325402</c:v>
                      </c:pt>
                      <c:pt idx="375">
                        <c:v>0.37307170027748898</c:v>
                      </c:pt>
                      <c:pt idx="376">
                        <c:v>0.37087202584280099</c:v>
                      </c:pt>
                      <c:pt idx="377">
                        <c:v>0.36856270505975802</c:v>
                      </c:pt>
                      <c:pt idx="378">
                        <c:v>0.366253384276714</c:v>
                      </c:pt>
                      <c:pt idx="379">
                        <c:v>0.36394490692711801</c:v>
                      </c:pt>
                      <c:pt idx="380">
                        <c:v>0.36163558614407498</c:v>
                      </c:pt>
                      <c:pt idx="381">
                        <c:v>0.35926975531995697</c:v>
                      </c:pt>
                      <c:pt idx="382">
                        <c:v>0.35685584878925197</c:v>
                      </c:pt>
                      <c:pt idx="383">
                        <c:v>0.35449001796513202</c:v>
                      </c:pt>
                      <c:pt idx="384">
                        <c:v>0.35202297512714797</c:v>
                      </c:pt>
                      <c:pt idx="385">
                        <c:v>0.34965714430302902</c:v>
                      </c:pt>
                      <c:pt idx="386">
                        <c:v>0.34724239433887499</c:v>
                      </c:pt>
                      <c:pt idx="387">
                        <c:v>0.34482427064092502</c:v>
                      </c:pt>
                      <c:pt idx="388">
                        <c:v>0.34235385406914398</c:v>
                      </c:pt>
                      <c:pt idx="389">
                        <c:v>0.33993910410499101</c:v>
                      </c:pt>
                      <c:pt idx="390">
                        <c:v>0.33746784409976099</c:v>
                      </c:pt>
                      <c:pt idx="391">
                        <c:v>0.33499742752798101</c:v>
                      </c:pt>
                      <c:pt idx="392">
                        <c:v>0.33242073834164199</c:v>
                      </c:pt>
                      <c:pt idx="393">
                        <c:v>0.32994947833641203</c:v>
                      </c:pt>
                      <c:pt idx="394">
                        <c:v>0.327531354638463</c:v>
                      </c:pt>
                      <c:pt idx="395">
                        <c:v>0.32490237257829202</c:v>
                      </c:pt>
                      <c:pt idx="396">
                        <c:v>0.32237881969923199</c:v>
                      </c:pt>
                      <c:pt idx="397">
                        <c:v>0.31995985256783399</c:v>
                      </c:pt>
                      <c:pt idx="398">
                        <c:v>0.31743629968877302</c:v>
                      </c:pt>
                      <c:pt idx="399">
                        <c:v>0.314965039683543</c:v>
                      </c:pt>
                      <c:pt idx="400">
                        <c:v>0.31244148680448403</c:v>
                      </c:pt>
                      <c:pt idx="401">
                        <c:v>0.30997107023270298</c:v>
                      </c:pt>
                      <c:pt idx="402">
                        <c:v>0.30744667392019398</c:v>
                      </c:pt>
                      <c:pt idx="403">
                        <c:v>0.304923121041135</c:v>
                      </c:pt>
                      <c:pt idx="404">
                        <c:v>0.30245186103590499</c:v>
                      </c:pt>
                      <c:pt idx="405">
                        <c:v>0.299984818197921</c:v>
                      </c:pt>
                      <c:pt idx="406">
                        <c:v>0.29751440162614001</c:v>
                      </c:pt>
                      <c:pt idx="407">
                        <c:v>0.29504314162091</c:v>
                      </c:pt>
                      <c:pt idx="408">
                        <c:v>0.29262501792296097</c:v>
                      </c:pt>
                      <c:pt idx="409">
                        <c:v>0.290210267958807</c:v>
                      </c:pt>
                      <c:pt idx="410">
                        <c:v>0.28779214426085697</c:v>
                      </c:pt>
                      <c:pt idx="411">
                        <c:v>0.28543053060398299</c:v>
                      </c:pt>
                      <c:pt idx="412">
                        <c:v>0.28301156347258399</c:v>
                      </c:pt>
                      <c:pt idx="413">
                        <c:v>0.28064994981571001</c:v>
                      </c:pt>
                      <c:pt idx="414">
                        <c:v>0.27828833615883503</c:v>
                      </c:pt>
                      <c:pt idx="415">
                        <c:v>0.27592250533471702</c:v>
                      </c:pt>
                      <c:pt idx="416">
                        <c:v>0.27367053802619701</c:v>
                      </c:pt>
                      <c:pt idx="417">
                        <c:v>0.271304707202079</c:v>
                      </c:pt>
                      <c:pt idx="418">
                        <c:v>0.26904852272631402</c:v>
                      </c:pt>
                      <c:pt idx="419">
                        <c:v>0.26668690906944098</c:v>
                      </c:pt>
                      <c:pt idx="420">
                        <c:v>0.26448723463475099</c:v>
                      </c:pt>
                      <c:pt idx="421">
                        <c:v>0.26223105015898801</c:v>
                      </c:pt>
                      <c:pt idx="422">
                        <c:v>0.25997486568322298</c:v>
                      </c:pt>
                      <c:pt idx="423">
                        <c:v>0.25777434781508601</c:v>
                      </c:pt>
                      <c:pt idx="424">
                        <c:v>0.25557129964660102</c:v>
                      </c:pt>
                      <c:pt idx="425">
                        <c:v>0.25331511517083799</c:v>
                      </c:pt>
                      <c:pt idx="426">
                        <c:v>0.25116773360997902</c:v>
                      </c:pt>
                      <c:pt idx="427">
                        <c:v>0.24902035204912201</c:v>
                      </c:pt>
                      <c:pt idx="428">
                        <c:v>0.24686959675446901</c:v>
                      </c:pt>
                      <c:pt idx="429">
                        <c:v>0.24466992231977899</c:v>
                      </c:pt>
                      <c:pt idx="430">
                        <c:v>0.24252338419237099</c:v>
                      </c:pt>
                      <c:pt idx="431">
                        <c:v>0.240429138938792</c:v>
                      </c:pt>
                      <c:pt idx="432">
                        <c:v>0.23833067651796999</c:v>
                      </c:pt>
                      <c:pt idx="433">
                        <c:v>0.23623643126439201</c:v>
                      </c:pt>
                      <c:pt idx="434">
                        <c:v>0.234089049703533</c:v>
                      </c:pt>
                      <c:pt idx="435">
                        <c:v>0.23199480444995499</c:v>
                      </c:pt>
                      <c:pt idx="436">
                        <c:v>0.229900559196376</c:v>
                      </c:pt>
                      <c:pt idx="437">
                        <c:v>0.22780631394279799</c:v>
                      </c:pt>
                      <c:pt idx="438">
                        <c:v>0.22576436156305099</c:v>
                      </c:pt>
                      <c:pt idx="439">
                        <c:v>0.22372662635054799</c:v>
                      </c:pt>
                      <c:pt idx="440">
                        <c:v>0.22173781027808001</c:v>
                      </c:pt>
                      <c:pt idx="441">
                        <c:v>0.21969670133178201</c:v>
                      </c:pt>
                      <c:pt idx="442">
                        <c:v>0.21776439530038899</c:v>
                      </c:pt>
                      <c:pt idx="443">
                        <c:v>0.215832089268996</c:v>
                      </c:pt>
                      <c:pt idx="444">
                        <c:v>0.21384327319652899</c:v>
                      </c:pt>
                      <c:pt idx="445">
                        <c:v>0.21191096716513599</c:v>
                      </c:pt>
                      <c:pt idx="446">
                        <c:v>0.21008409031485401</c:v>
                      </c:pt>
                      <c:pt idx="447">
                        <c:v>0.20826058719836699</c:v>
                      </c:pt>
                      <c:pt idx="448">
                        <c:v>0.206433710348085</c:v>
                      </c:pt>
                      <c:pt idx="449">
                        <c:v>0.204659969805083</c:v>
                      </c:pt>
                      <c:pt idx="450">
                        <c:v>0.202995032176987</c:v>
                      </c:pt>
                      <c:pt idx="451">
                        <c:v>0.20138660458996599</c:v>
                      </c:pt>
                      <c:pt idx="452">
                        <c:v>0.19977395983570001</c:v>
                      </c:pt>
                      <c:pt idx="453">
                        <c:v>0.19810902220760301</c:v>
                      </c:pt>
                      <c:pt idx="454">
                        <c:v>0.19660602380169301</c:v>
                      </c:pt>
                      <c:pt idx="455">
                        <c:v>0.195103025395782</c:v>
                      </c:pt>
                      <c:pt idx="456">
                        <c:v>0.19365316329715099</c:v>
                      </c:pt>
                      <c:pt idx="457">
                        <c:v>0.192202457765071</c:v>
                      </c:pt>
                      <c:pt idx="458">
                        <c:v>0.19075259566644001</c:v>
                      </c:pt>
                      <c:pt idx="459">
                        <c:v>0.18935502644163901</c:v>
                      </c:pt>
                      <c:pt idx="460">
                        <c:v>0.188658350412861</c:v>
                      </c:pt>
                      <c:pt idx="461">
                        <c:v>0.18811939643902401</c:v>
                      </c:pt>
                      <c:pt idx="462">
                        <c:v>0.18720848831422901</c:v>
                      </c:pt>
                      <c:pt idx="463">
                        <c:v>0.18618709040763201</c:v>
                      </c:pt>
                      <c:pt idx="464">
                        <c:v>0.185114243060652</c:v>
                      </c:pt>
                      <c:pt idx="465">
                        <c:v>0.18398404223914699</c:v>
                      </c:pt>
                      <c:pt idx="466">
                        <c:v>0.18291035145871801</c:v>
                      </c:pt>
                      <c:pt idx="467">
                        <c:v>0.18183666067828999</c:v>
                      </c:pt>
                      <c:pt idx="468">
                        <c:v>0.18076296989786</c:v>
                      </c:pt>
                      <c:pt idx="469">
                        <c:v>0.17974241542471101</c:v>
                      </c:pt>
                      <c:pt idx="470">
                        <c:v>0.17872186095156201</c:v>
                      </c:pt>
                      <c:pt idx="471">
                        <c:v>0.17770046304496301</c:v>
                      </c:pt>
                      <c:pt idx="472">
                        <c:v>0.176841847794001</c:v>
                      </c:pt>
                      <c:pt idx="473">
                        <c:v>0.17593009623575701</c:v>
                      </c:pt>
                      <c:pt idx="474">
                        <c:v>0.17485724888877699</c:v>
                      </c:pt>
                      <c:pt idx="475">
                        <c:v>0.173941280163289</c:v>
                      </c:pt>
                      <c:pt idx="476">
                        <c:v>0.17319231126067999</c:v>
                      </c:pt>
                      <c:pt idx="477">
                        <c:v>0.17233285257626799</c:v>
                      </c:pt>
                      <c:pt idx="478">
                        <c:v>0.171527373632584</c:v>
                      </c:pt>
                      <c:pt idx="479">
                        <c:v>0.17066791494817199</c:v>
                      </c:pt>
                      <c:pt idx="480">
                        <c:v>0.169862436004488</c:v>
                      </c:pt>
                      <c:pt idx="481">
                        <c:v>0.169109249934634</c:v>
                      </c:pt>
                      <c:pt idx="482">
                        <c:v>0.168197498376391</c:v>
                      </c:pt>
                      <c:pt idx="483">
                        <c:v>0.16739117599925801</c:v>
                      </c:pt>
                      <c:pt idx="484">
                        <c:v>0.16663798992940501</c:v>
                      </c:pt>
                      <c:pt idx="485">
                        <c:v>0.166050116815532</c:v>
                      </c:pt>
                      <c:pt idx="486">
                        <c:v>0.16540235992679</c:v>
                      </c:pt>
                      <c:pt idx="487">
                        <c:v>0.164543744675826</c:v>
                      </c:pt>
                      <c:pt idx="488">
                        <c:v>0.163899361520879</c:v>
                      </c:pt>
                      <c:pt idx="489">
                        <c:v>0.16304074626991499</c:v>
                      </c:pt>
                      <c:pt idx="490">
                        <c:v>0.16239636311496899</c:v>
                      </c:pt>
                      <c:pt idx="491">
                        <c:v>0.161590040737836</c:v>
                      </c:pt>
                      <c:pt idx="492">
                        <c:v>0.16094650101633801</c:v>
                      </c:pt>
                      <c:pt idx="493">
                        <c:v>0.16019668868028</c:v>
                      </c:pt>
                      <c:pt idx="494">
                        <c:v>0.15949579548425699</c:v>
                      </c:pt>
                      <c:pt idx="495">
                        <c:v>0.15885225576275999</c:v>
                      </c:pt>
                      <c:pt idx="496">
                        <c:v>0.15820787260781199</c:v>
                      </c:pt>
                      <c:pt idx="497">
                        <c:v>0.15751119657903401</c:v>
                      </c:pt>
                      <c:pt idx="498">
                        <c:v>0.15675801050918101</c:v>
                      </c:pt>
                      <c:pt idx="499">
                        <c:v>0.15611362735423401</c:v>
                      </c:pt>
                      <c:pt idx="500">
                        <c:v>0.15536044128438001</c:v>
                      </c:pt>
                      <c:pt idx="501">
                        <c:v>0.15471605812943401</c:v>
                      </c:pt>
                      <c:pt idx="502">
                        <c:v>0.153966245793377</c:v>
                      </c:pt>
                      <c:pt idx="503">
                        <c:v>0.153374998945708</c:v>
                      </c:pt>
                      <c:pt idx="504">
                        <c:v>0.15278375209804099</c:v>
                      </c:pt>
                      <c:pt idx="505">
                        <c:v>0.15203056602818699</c:v>
                      </c:pt>
                      <c:pt idx="506">
                        <c:v>0.15128075369213001</c:v>
                      </c:pt>
                      <c:pt idx="507">
                        <c:v>0.150689506844462</c:v>
                      </c:pt>
                      <c:pt idx="508">
                        <c:v>0.14999283081568501</c:v>
                      </c:pt>
                      <c:pt idx="509">
                        <c:v>0.14934844766073699</c:v>
                      </c:pt>
                      <c:pt idx="510">
                        <c:v>0.148647554464715</c:v>
                      </c:pt>
                      <c:pt idx="511">
                        <c:v>0.14805630761704799</c:v>
                      </c:pt>
                      <c:pt idx="512">
                        <c:v>0.1474119244621</c:v>
                      </c:pt>
                      <c:pt idx="513">
                        <c:v>0.146768384740603</c:v>
                      </c:pt>
                      <c:pt idx="514">
                        <c:v>0.146124001585655</c:v>
                      </c:pt>
                      <c:pt idx="515">
                        <c:v>0.145374189249598</c:v>
                      </c:pt>
                      <c:pt idx="516">
                        <c:v>0.14494488162411601</c:v>
                      </c:pt>
                      <c:pt idx="517">
                        <c:v>0.14429712473537301</c:v>
                      </c:pt>
                      <c:pt idx="518">
                        <c:v>0.143600448706596</c:v>
                      </c:pt>
                      <c:pt idx="519">
                        <c:v>0.142956065551648</c:v>
                      </c:pt>
                      <c:pt idx="520">
                        <c:v>0.14214974317451501</c:v>
                      </c:pt>
                      <c:pt idx="521">
                        <c:v>0.141558496326847</c:v>
                      </c:pt>
                      <c:pt idx="522">
                        <c:v>0.140914956605349</c:v>
                      </c:pt>
                      <c:pt idx="523">
                        <c:v>0.140270573450402</c:v>
                      </c:pt>
                      <c:pt idx="524">
                        <c:v>0.139626190295455</c:v>
                      </c:pt>
                      <c:pt idx="525">
                        <c:v>0.13892951426667799</c:v>
                      </c:pt>
                      <c:pt idx="526">
                        <c:v>0.13833826741900901</c:v>
                      </c:pt>
                      <c:pt idx="527">
                        <c:v>0.13764159139023199</c:v>
                      </c:pt>
                      <c:pt idx="528">
                        <c:v>0.13705034454256401</c:v>
                      </c:pt>
                      <c:pt idx="529">
                        <c:v>0.13651139056872699</c:v>
                      </c:pt>
                      <c:pt idx="530">
                        <c:v>0.13592014372106001</c:v>
                      </c:pt>
                      <c:pt idx="531">
                        <c:v>0.13527576056611301</c:v>
                      </c:pt>
                      <c:pt idx="532">
                        <c:v>0.13463137741116599</c:v>
                      </c:pt>
                      <c:pt idx="533">
                        <c:v>0.13409664060457299</c:v>
                      </c:pt>
                      <c:pt idx="534">
                        <c:v>0.13350539375690601</c:v>
                      </c:pt>
                      <c:pt idx="535">
                        <c:v>0.13286101060195901</c:v>
                      </c:pt>
                      <c:pt idx="536">
                        <c:v>0.132269763754291</c:v>
                      </c:pt>
                      <c:pt idx="537">
                        <c:v>0.13162538059934401</c:v>
                      </c:pt>
                      <c:pt idx="538">
                        <c:v>0.131034133751676</c:v>
                      </c:pt>
                      <c:pt idx="539">
                        <c:v>0.130390594030178</c:v>
                      </c:pt>
                      <c:pt idx="540">
                        <c:v>0.129851640056342</c:v>
                      </c:pt>
                      <c:pt idx="541">
                        <c:v>0.12931690324974901</c:v>
                      </c:pt>
                      <c:pt idx="542">
                        <c:v>0.128725656402082</c:v>
                      </c:pt>
                      <c:pt idx="543">
                        <c:v>0.12813440955441399</c:v>
                      </c:pt>
                      <c:pt idx="544">
                        <c:v>0.12754231927329801</c:v>
                      </c:pt>
                      <c:pt idx="545">
                        <c:v>0.12700758246670599</c:v>
                      </c:pt>
                      <c:pt idx="546">
                        <c:v>0.12646947192631799</c:v>
                      </c:pt>
                      <c:pt idx="547">
                        <c:v>0.12587738164520099</c:v>
                      </c:pt>
                      <c:pt idx="548">
                        <c:v>0.125290351964779</c:v>
                      </c:pt>
                      <c:pt idx="549">
                        <c:v>0.124751397990941</c:v>
                      </c:pt>
                      <c:pt idx="550">
                        <c:v>0.12426895405818</c:v>
                      </c:pt>
                      <c:pt idx="551">
                        <c:v>0.123730843517793</c:v>
                      </c:pt>
                      <c:pt idx="552">
                        <c:v>0.123191889543955</c:v>
                      </c:pt>
                      <c:pt idx="553">
                        <c:v>0.12265715273736399</c:v>
                      </c:pt>
                      <c:pt idx="554">
                        <c:v>0.122118198763527</c:v>
                      </c:pt>
                      <c:pt idx="555">
                        <c:v>0.121636598264214</c:v>
                      </c:pt>
                      <c:pt idx="556">
                        <c:v>0.121097644290378</c:v>
                      </c:pt>
                      <c:pt idx="557">
                        <c:v>0.120562907483785</c:v>
                      </c:pt>
                      <c:pt idx="558">
                        <c:v>0.120080463551023</c:v>
                      </c:pt>
                      <c:pt idx="559">
                        <c:v>0.119594645884467</c:v>
                      </c:pt>
                      <c:pt idx="560">
                        <c:v>0.11911220195170601</c:v>
                      </c:pt>
                      <c:pt idx="561">
                        <c:v>0.118630601452392</c:v>
                      </c:pt>
                      <c:pt idx="562">
                        <c:v>0.11803935460472501</c:v>
                      </c:pt>
                      <c:pt idx="563">
                        <c:v>0.117500400630888</c:v>
                      </c:pt>
                      <c:pt idx="564">
                        <c:v>0.11701795669812699</c:v>
                      </c:pt>
                      <c:pt idx="565">
                        <c:v>0.116536356198815</c:v>
                      </c:pt>
                      <c:pt idx="566">
                        <c:v>0.116050538532257</c:v>
                      </c:pt>
                      <c:pt idx="567">
                        <c:v>0.115514958292216</c:v>
                      </c:pt>
                      <c:pt idx="568">
                        <c:v>0.115029140625659</c:v>
                      </c:pt>
                      <c:pt idx="569">
                        <c:v>0.11454754012634601</c:v>
                      </c:pt>
                      <c:pt idx="570">
                        <c:v>0.114118232500864</c:v>
                      </c:pt>
                      <c:pt idx="571">
                        <c:v>0.113635788568103</c:v>
                      </c:pt>
                      <c:pt idx="572">
                        <c:v>0.11320648094262201</c:v>
                      </c:pt>
                      <c:pt idx="573">
                        <c:v>0.112777173317139</c:v>
                      </c:pt>
                      <c:pt idx="574">
                        <c:v>0.112291355650583</c:v>
                      </c:pt>
                      <c:pt idx="575">
                        <c:v>0.111917714632727</c:v>
                      </c:pt>
                      <c:pt idx="576">
                        <c:v>0.11143189696617101</c:v>
                      </c:pt>
                      <c:pt idx="577">
                        <c:v>0.110950296466857</c:v>
                      </c:pt>
                      <c:pt idx="578">
                        <c:v>0.11046785253409599</c:v>
                      </c:pt>
                      <c:pt idx="579">
                        <c:v>0.11009083778244499</c:v>
                      </c:pt>
                      <c:pt idx="580">
                        <c:v>0.10966153015696301</c:v>
                      </c:pt>
                      <c:pt idx="581">
                        <c:v>0.109285358838761</c:v>
                      </c:pt>
                      <c:pt idx="582">
                        <c:v>0.10885605121328</c:v>
                      </c:pt>
                      <c:pt idx="583">
                        <c:v>0.108425900154349</c:v>
                      </c:pt>
                      <c:pt idx="584">
                        <c:v>0.107996592528866</c:v>
                      </c:pt>
                      <c:pt idx="585">
                        <c:v>0.10762042121066499</c:v>
                      </c:pt>
                      <c:pt idx="586">
                        <c:v>0.107137977277904</c:v>
                      </c:pt>
                      <c:pt idx="587">
                        <c:v>0.106599023304066</c:v>
                      </c:pt>
                      <c:pt idx="588">
                        <c:v>0.106117422804754</c:v>
                      </c:pt>
                      <c:pt idx="589">
                        <c:v>0.105688115179272</c:v>
                      </c:pt>
                      <c:pt idx="590">
                        <c:v>0.1053642367349</c:v>
                      </c:pt>
                      <c:pt idx="591">
                        <c:v>0.10514916120543499</c:v>
                      </c:pt>
                      <c:pt idx="592">
                        <c:v>0.10477214645378401</c:v>
                      </c:pt>
                      <c:pt idx="593">
                        <c:v>0.104342838828303</c:v>
                      </c:pt>
                      <c:pt idx="594">
                        <c:v>0.10407547042500701</c:v>
                      </c:pt>
                      <c:pt idx="595">
                        <c:v>0.103593869925693</c:v>
                      </c:pt>
                      <c:pt idx="596">
                        <c:v>0.103269991481322</c:v>
                      </c:pt>
                      <c:pt idx="597">
                        <c:v>0.102892976729672</c:v>
                      </c:pt>
                      <c:pt idx="598">
                        <c:v>0.102625608326376</c:v>
                      </c:pt>
                      <c:pt idx="599">
                        <c:v>0.10241053279690999</c:v>
                      </c:pt>
                      <c:pt idx="600">
                        <c:v>0.10203436147870699</c:v>
                      </c:pt>
                      <c:pt idx="601">
                        <c:v>0.101499624672116</c:v>
                      </c:pt>
                      <c:pt idx="602">
                        <c:v>0.101228039101575</c:v>
                      </c:pt>
                      <c:pt idx="603">
                        <c:v>0.100855241517168</c:v>
                      </c:pt>
                      <c:pt idx="604">
                        <c:v>0.10026399466950101</c:v>
                      </c:pt>
                      <c:pt idx="605">
                        <c:v>0.100048919140035</c:v>
                      </c:pt>
                      <c:pt idx="606">
                        <c:v>9.9619611514553993E-2</c:v>
                      </c:pt>
                      <c:pt idx="607">
                        <c:v>9.9242596762903104E-2</c:v>
                      </c:pt>
                      <c:pt idx="608">
                        <c:v>9.8975228359606093E-2</c:v>
                      </c:pt>
                      <c:pt idx="609">
                        <c:v>9.8545920734124604E-2</c:v>
                      </c:pt>
                      <c:pt idx="610">
                        <c:v>9.8113239374847699E-2</c:v>
                      </c:pt>
                      <c:pt idx="611">
                        <c:v>9.80601030675681E-2</c:v>
                      </c:pt>
                      <c:pt idx="612">
                        <c:v>9.7630795442085402E-2</c:v>
                      </c:pt>
                      <c:pt idx="613">
                        <c:v>9.7310290731509694E-2</c:v>
                      </c:pt>
                      <c:pt idx="614">
                        <c:v>9.6934119413307998E-2</c:v>
                      </c:pt>
                      <c:pt idx="615">
                        <c:v>9.6772180191122506E-2</c:v>
                      </c:pt>
                      <c:pt idx="616">
                        <c:v>9.6448301746751397E-2</c:v>
                      </c:pt>
                      <c:pt idx="617">
                        <c:v>9.6127797036174606E-2</c:v>
                      </c:pt>
                      <c:pt idx="618">
                        <c:v>9.5750782284523703E-2</c:v>
                      </c:pt>
                      <c:pt idx="619">
                        <c:v>9.5483413881227802E-2</c:v>
                      </c:pt>
                      <c:pt idx="620">
                        <c:v>9.5216045477931902E-2</c:v>
                      </c:pt>
                      <c:pt idx="621">
                        <c:v>9.4945303340840601E-2</c:v>
                      </c:pt>
                      <c:pt idx="622">
                        <c:v>9.4624798630263796E-2</c:v>
                      </c:pt>
                      <c:pt idx="623">
                        <c:v>9.43009201858927E-2</c:v>
                      </c:pt>
                      <c:pt idx="624">
                        <c:v>9.4085844656427303E-2</c:v>
                      </c:pt>
                      <c:pt idx="625">
                        <c:v>9.3818476253131403E-2</c:v>
                      </c:pt>
                      <c:pt idx="626">
                        <c:v>9.3551107849835502E-2</c:v>
                      </c:pt>
                      <c:pt idx="627">
                        <c:v>9.3227229405464504E-2</c:v>
                      </c:pt>
                      <c:pt idx="628">
                        <c:v>9.2851058087261601E-2</c:v>
                      </c:pt>
                      <c:pt idx="629">
                        <c:v>9.2583689683965603E-2</c:v>
                      </c:pt>
                      <c:pt idx="630">
                        <c:v>9.2258967806145495E-2</c:v>
                      </c:pt>
                      <c:pt idx="631">
                        <c:v>9.1991599402849594E-2</c:v>
                      </c:pt>
                      <c:pt idx="632">
                        <c:v>9.1777367306833502E-2</c:v>
                      </c:pt>
                      <c:pt idx="633">
                        <c:v>9.1400352555181405E-2</c:v>
                      </c:pt>
                      <c:pt idx="634">
                        <c:v>9.1027554970775207E-2</c:v>
                      </c:pt>
                      <c:pt idx="635">
                        <c:v>9.0865615748589604E-2</c:v>
                      </c:pt>
                      <c:pt idx="636">
                        <c:v>9.0650540219124304E-2</c:v>
                      </c:pt>
                      <c:pt idx="637">
                        <c:v>9.0488600996938701E-2</c:v>
                      </c:pt>
                      <c:pt idx="638">
                        <c:v>9.0164722552567703E-2</c:v>
                      </c:pt>
                      <c:pt idx="639">
                        <c:v>8.9845061275439994E-2</c:v>
                      </c:pt>
                      <c:pt idx="640">
                        <c:v>8.9629985745974694E-2</c:v>
                      </c:pt>
                      <c:pt idx="641">
                        <c:v>8.9415753649958504E-2</c:v>
                      </c:pt>
                      <c:pt idx="642">
                        <c:v>8.9200678120493301E-2</c:v>
                      </c:pt>
                      <c:pt idx="643">
                        <c:v>8.8933309717197401E-2</c:v>
                      </c:pt>
                      <c:pt idx="644">
                        <c:v>8.8661724146656906E-2</c:v>
                      </c:pt>
                      <c:pt idx="645">
                        <c:v>8.8447492050639495E-2</c:v>
                      </c:pt>
                      <c:pt idx="646">
                        <c:v>8.8126987340063898E-2</c:v>
                      </c:pt>
                      <c:pt idx="647">
                        <c:v>8.7912755244047694E-2</c:v>
                      </c:pt>
                      <c:pt idx="648">
                        <c:v>8.7697679714582394E-2</c:v>
                      </c:pt>
                      <c:pt idx="649">
                        <c:v>8.7426937577491107E-2</c:v>
                      </c:pt>
                      <c:pt idx="650">
                        <c:v>8.7159569174193999E-2</c:v>
                      </c:pt>
                      <c:pt idx="651">
                        <c:v>8.6834847296373793E-2</c:v>
                      </c:pt>
                      <c:pt idx="652">
                        <c:v>8.6620615200357701E-2</c:v>
                      </c:pt>
                      <c:pt idx="653">
                        <c:v>8.6300110489782006E-2</c:v>
                      </c:pt>
                      <c:pt idx="654">
                        <c:v>8.5923939171580394E-2</c:v>
                      </c:pt>
                      <c:pt idx="655">
                        <c:v>8.5818509990469902E-2</c:v>
                      </c:pt>
                      <c:pt idx="656">
                        <c:v>8.5546924419928297E-2</c:v>
                      </c:pt>
                      <c:pt idx="657">
                        <c:v>8.5332692323912204E-2</c:v>
                      </c:pt>
                      <c:pt idx="658">
                        <c:v>8.4902541264981493E-2</c:v>
                      </c:pt>
                      <c:pt idx="659">
                        <c:v>8.4740602042796001E-2</c:v>
                      </c:pt>
                      <c:pt idx="660">
                        <c:v>8.4582879987855103E-2</c:v>
                      </c:pt>
                      <c:pt idx="661">
                        <c:v>8.4259001543483994E-2</c:v>
                      </c:pt>
                      <c:pt idx="662">
                        <c:v>8.4097062321297295E-2</c:v>
                      </c:pt>
                      <c:pt idx="663">
                        <c:v>8.3776557610721503E-2</c:v>
                      </c:pt>
                      <c:pt idx="664">
                        <c:v>8.3724264736890999E-2</c:v>
                      </c:pt>
                      <c:pt idx="665">
                        <c:v>8.3294113677960399E-2</c:v>
                      </c:pt>
                      <c:pt idx="666">
                        <c:v>8.3023371540869098E-2</c:v>
                      </c:pt>
                      <c:pt idx="667">
                        <c:v>8.2756003137573197E-2</c:v>
                      </c:pt>
                      <c:pt idx="668">
                        <c:v>8.2646356789218306E-2</c:v>
                      </c:pt>
                      <c:pt idx="669">
                        <c:v>8.25409276081078E-2</c:v>
                      </c:pt>
                      <c:pt idx="670">
                        <c:v>8.2164756289904897E-2</c:v>
                      </c:pt>
                      <c:pt idx="671">
                        <c:v>8.18442515793293E-2</c:v>
                      </c:pt>
                      <c:pt idx="672">
                        <c:v>8.1682312357143697E-2</c:v>
                      </c:pt>
                      <c:pt idx="673">
                        <c:v>8.1520373134958302E-2</c:v>
                      </c:pt>
                      <c:pt idx="674">
                        <c:v>8.1414943953847893E-2</c:v>
                      </c:pt>
                      <c:pt idx="675">
                        <c:v>8.0981419161121906E-2</c:v>
                      </c:pt>
                      <c:pt idx="676">
                        <c:v>8.0767187065104495E-2</c:v>
                      </c:pt>
                      <c:pt idx="677">
                        <c:v>8.0446682354528898E-2</c:v>
                      </c:pt>
                      <c:pt idx="678">
                        <c:v>8.0284743132343295E-2</c:v>
                      </c:pt>
                      <c:pt idx="679">
                        <c:v>8.0122803910157803E-2</c:v>
                      </c:pt>
                      <c:pt idx="680">
                        <c:v>7.9855435506861902E-2</c:v>
                      </c:pt>
                      <c:pt idx="681">
                        <c:v>7.9802299199582205E-2</c:v>
                      </c:pt>
                      <c:pt idx="682">
                        <c:v>7.9534930796286304E-2</c:v>
                      </c:pt>
                      <c:pt idx="683">
                        <c:v>7.9264188659193699E-2</c:v>
                      </c:pt>
                      <c:pt idx="684">
                        <c:v>7.8887173907542907E-2</c:v>
                      </c:pt>
                      <c:pt idx="685">
                        <c:v>7.8672941811526703E-2</c:v>
                      </c:pt>
                      <c:pt idx="686">
                        <c:v>7.8567512630416406E-2</c:v>
                      </c:pt>
                      <c:pt idx="687">
                        <c:v>7.8243634186045297E-2</c:v>
                      </c:pt>
                      <c:pt idx="688">
                        <c:v>7.8085068697655205E-2</c:v>
                      </c:pt>
                      <c:pt idx="689">
                        <c:v>7.78134831271136E-2</c:v>
                      </c:pt>
                      <c:pt idx="690">
                        <c:v>7.7655761072172494E-2</c:v>
                      </c:pt>
                      <c:pt idx="691">
                        <c:v>7.75461147238177E-2</c:v>
                      </c:pt>
                      <c:pt idx="692">
                        <c:v>7.7169943405615907E-2</c:v>
                      </c:pt>
                      <c:pt idx="693">
                        <c:v>7.6902575002320006E-2</c:v>
                      </c:pt>
                      <c:pt idx="694">
                        <c:v>7.6635206599022898E-2</c:v>
                      </c:pt>
                      <c:pt idx="695">
                        <c:v>7.6363621028482501E-2</c:v>
                      </c:pt>
                      <c:pt idx="696">
                        <c:v>7.6205055540092395E-2</c:v>
                      </c:pt>
                      <c:pt idx="697">
                        <c:v>7.6043116317906806E-2</c:v>
                      </c:pt>
                      <c:pt idx="698">
                        <c:v>7.5828884221890699E-2</c:v>
                      </c:pt>
                      <c:pt idx="699">
                        <c:v>7.5451869470239796E-2</c:v>
                      </c:pt>
                      <c:pt idx="700">
                        <c:v>7.5289930248054304E-2</c:v>
                      </c:pt>
                      <c:pt idx="701">
                        <c:v>7.5184501066944007E-2</c:v>
                      </c:pt>
                      <c:pt idx="702">
                        <c:v>7.4970268970926596E-2</c:v>
                      </c:pt>
                      <c:pt idx="703">
                        <c:v>7.4698683400386101E-2</c:v>
                      </c:pt>
                      <c:pt idx="704">
                        <c:v>7.4483607870920801E-2</c:v>
                      </c:pt>
                      <c:pt idx="705">
                        <c:v>7.4378178689810504E-2</c:v>
                      </c:pt>
                      <c:pt idx="706">
                        <c:v>7.4054300245439394E-2</c:v>
                      </c:pt>
                      <c:pt idx="707">
                        <c:v>7.3896578190498399E-2</c:v>
                      </c:pt>
                      <c:pt idx="708">
                        <c:v>7.3681502661033099E-2</c:v>
                      </c:pt>
                      <c:pt idx="709">
                        <c:v>7.3467270565015799E-2</c:v>
                      </c:pt>
                      <c:pt idx="710">
                        <c:v>7.3248821301755002E-2</c:v>
                      </c:pt>
                      <c:pt idx="711">
                        <c:v>7.3033745772289702E-2</c:v>
                      </c:pt>
                      <c:pt idx="712">
                        <c:v>7.2819513676273595E-2</c:v>
                      </c:pt>
                      <c:pt idx="713">
                        <c:v>7.2604438146808295E-2</c:v>
                      </c:pt>
                      <c:pt idx="714">
                        <c:v>7.2389362617343106E-2</c:v>
                      </c:pt>
                      <c:pt idx="715">
                        <c:v>7.2231640562402097E-2</c:v>
                      </c:pt>
                      <c:pt idx="716">
                        <c:v>7.1960054991861699E-2</c:v>
                      </c:pt>
                      <c:pt idx="717">
                        <c:v>7.1692686588564494E-2</c:v>
                      </c:pt>
                      <c:pt idx="718">
                        <c:v>7.1530747366379002E-2</c:v>
                      </c:pt>
                      <c:pt idx="719">
                        <c:v>7.1263378963083102E-2</c:v>
                      </c:pt>
                      <c:pt idx="720">
                        <c:v>7.0996010559787104E-2</c:v>
                      </c:pt>
                      <c:pt idx="721">
                        <c:v>7.0834071337601598E-2</c:v>
                      </c:pt>
                      <c:pt idx="722">
                        <c:v>7.0618995808136395E-2</c:v>
                      </c:pt>
                      <c:pt idx="723">
                        <c:v>7.05101928932306E-2</c:v>
                      </c:pt>
                      <c:pt idx="724">
                        <c:v>7.0242824489933506E-2</c:v>
                      </c:pt>
                      <c:pt idx="725">
                        <c:v>6.9975456086637605E-2</c:v>
                      </c:pt>
                      <c:pt idx="726">
                        <c:v>6.9708087683341594E-2</c:v>
                      </c:pt>
                      <c:pt idx="727">
                        <c:v>6.9546148461156101E-2</c:v>
                      </c:pt>
                      <c:pt idx="728">
                        <c:v>6.9331072931690801E-2</c:v>
                      </c:pt>
                      <c:pt idx="729">
                        <c:v>6.9059487361150307E-2</c:v>
                      </c:pt>
                      <c:pt idx="730">
                        <c:v>6.8845255265133007E-2</c:v>
                      </c:pt>
                      <c:pt idx="731">
                        <c:v>6.8630179735667596E-2</c:v>
                      </c:pt>
                      <c:pt idx="732">
                        <c:v>6.8415947639651503E-2</c:v>
                      </c:pt>
                      <c:pt idx="733">
                        <c:v>6.8148579236355603E-2</c:v>
                      </c:pt>
                      <c:pt idx="734">
                        <c:v>6.7986640014170097E-2</c:v>
                      </c:pt>
                      <c:pt idx="735">
                        <c:v>6.7719271610874196E-2</c:v>
                      </c:pt>
                      <c:pt idx="736">
                        <c:v>6.7504196081408896E-2</c:v>
                      </c:pt>
                      <c:pt idx="737">
                        <c:v>6.7342256859222099E-2</c:v>
                      </c:pt>
                      <c:pt idx="738">
                        <c:v>6.7074888455926296E-2</c:v>
                      </c:pt>
                      <c:pt idx="739">
                        <c:v>6.6859812926460899E-2</c:v>
                      </c:pt>
                      <c:pt idx="740">
                        <c:v>6.6645580830444806E-2</c:v>
                      </c:pt>
                      <c:pt idx="741">
                        <c:v>6.6430505300979506E-2</c:v>
                      </c:pt>
                      <c:pt idx="742">
                        <c:v>6.6163136897683605E-2</c:v>
                      </c:pt>
                      <c:pt idx="743">
                        <c:v>6.5948904801666305E-2</c:v>
                      </c:pt>
                      <c:pt idx="744">
                        <c:v>6.5730455538405605E-2</c:v>
                      </c:pt>
                      <c:pt idx="745">
                        <c:v>6.5515380008940305E-2</c:v>
                      </c:pt>
                      <c:pt idx="746">
                        <c:v>6.5194875298364596E-2</c:v>
                      </c:pt>
                      <c:pt idx="747">
                        <c:v>6.4980643202348504E-2</c:v>
                      </c:pt>
                      <c:pt idx="748">
                        <c:v>6.4713274799052506E-2</c:v>
                      </c:pt>
                      <c:pt idx="749">
                        <c:v>6.4498199269587303E-2</c:v>
                      </c:pt>
                      <c:pt idx="750">
                        <c:v>6.4227457132494795E-2</c:v>
                      </c:pt>
                      <c:pt idx="751">
                        <c:v>6.4012381603029495E-2</c:v>
                      </c:pt>
                      <c:pt idx="752">
                        <c:v>6.3797306073564097E-2</c:v>
                      </c:pt>
                      <c:pt idx="753">
                        <c:v>6.3583073977548005E-2</c:v>
                      </c:pt>
                      <c:pt idx="754">
                        <c:v>6.3367998448082705E-2</c:v>
                      </c:pt>
                      <c:pt idx="755">
                        <c:v>6.3048337170956301E-2</c:v>
                      </c:pt>
                      <c:pt idx="756">
                        <c:v>6.2776751600415695E-2</c:v>
                      </c:pt>
                      <c:pt idx="757">
                        <c:v>6.2509383197118601E-2</c:v>
                      </c:pt>
                      <c:pt idx="758">
                        <c:v>6.2295151101102501E-2</c:v>
                      </c:pt>
                      <c:pt idx="759">
                        <c:v>6.20269392643574E-2</c:v>
                      </c:pt>
                      <c:pt idx="760">
                        <c:v>6.1703060819986499E-2</c:v>
                      </c:pt>
                      <c:pt idx="761">
                        <c:v>6.1435692416690398E-2</c:v>
                      </c:pt>
                      <c:pt idx="762">
                        <c:v>6.1221460320673098E-2</c:v>
                      </c:pt>
                      <c:pt idx="763">
                        <c:v>6.08975818763021E-2</c:v>
                      </c:pt>
                      <c:pt idx="764">
                        <c:v>6.0739016387911897E-2</c:v>
                      </c:pt>
                      <c:pt idx="765">
                        <c:v>6.0415137943540899E-2</c:v>
                      </c:pt>
                      <c:pt idx="766">
                        <c:v>6.02531987213554E-2</c:v>
                      </c:pt>
                      <c:pt idx="767">
                        <c:v>6.0094633232965197E-2</c:v>
                      </c:pt>
                      <c:pt idx="768">
                        <c:v>5.9876183969704497E-2</c:v>
                      </c:pt>
                      <c:pt idx="769">
                        <c:v>5.9503386385297098E-2</c:v>
                      </c:pt>
                      <c:pt idx="770">
                        <c:v>5.92326442482057E-2</c:v>
                      </c:pt>
                      <c:pt idx="771">
                        <c:v>5.8965275844909799E-2</c:v>
                      </c:pt>
                      <c:pt idx="772">
                        <c:v>5.8750200315444499E-2</c:v>
                      </c:pt>
                      <c:pt idx="773">
                        <c:v>5.8429695604868902E-2</c:v>
                      </c:pt>
                      <c:pt idx="774">
                        <c:v>5.8158953467776303E-2</c:v>
                      </c:pt>
                      <c:pt idx="775">
                        <c:v>5.7838448757200699E-2</c:v>
                      </c:pt>
                      <c:pt idx="776">
                        <c:v>5.7514570312829597E-2</c:v>
                      </c:pt>
                      <c:pt idx="777">
                        <c:v>5.7247201909533703E-2</c:v>
                      </c:pt>
                      <c:pt idx="778">
                        <c:v>5.6923323465162601E-2</c:v>
                      </c:pt>
                      <c:pt idx="779">
                        <c:v>5.66559550618655E-2</c:v>
                      </c:pt>
                      <c:pt idx="780">
                        <c:v>5.6335450351289798E-2</c:v>
                      </c:pt>
                      <c:pt idx="781">
                        <c:v>5.6117001088029202E-2</c:v>
                      </c:pt>
                      <c:pt idx="782">
                        <c:v>5.5797339810902603E-2</c:v>
                      </c:pt>
                      <c:pt idx="783">
                        <c:v>5.5529971407606703E-2</c:v>
                      </c:pt>
                      <c:pt idx="784">
                        <c:v>5.51529566559548E-2</c:v>
                      </c:pt>
                      <c:pt idx="785">
                        <c:v>5.4829078211583698E-2</c:v>
                      </c:pt>
                      <c:pt idx="786">
                        <c:v>5.4456280627177299E-2</c:v>
                      </c:pt>
                      <c:pt idx="787">
                        <c:v>5.4132402182806398E-2</c:v>
                      </c:pt>
                      <c:pt idx="788">
                        <c:v>5.38650337795104E-2</c:v>
                      </c:pt>
                      <c:pt idx="789">
                        <c:v>5.34357261540278E-2</c:v>
                      </c:pt>
                      <c:pt idx="790">
                        <c:v>5.32206506245625E-2</c:v>
                      </c:pt>
                      <c:pt idx="791">
                        <c:v>5.2791342999081101E-2</c:v>
                      </c:pt>
                      <c:pt idx="792">
                        <c:v>5.2362035373599597E-2</c:v>
                      </c:pt>
                      <c:pt idx="793">
                        <c:v>5.2143586110337703E-2</c:v>
                      </c:pt>
                      <c:pt idx="794">
                        <c:v>5.1770788525931401E-2</c:v>
                      </c:pt>
                      <c:pt idx="795">
                        <c:v>5.1446910081560299E-2</c:v>
                      </c:pt>
                      <c:pt idx="796">
                        <c:v>5.10698953299095E-2</c:v>
                      </c:pt>
                      <c:pt idx="797">
                        <c:v>5.06405877044269E-2</c:v>
                      </c:pt>
                      <c:pt idx="798">
                        <c:v>5.0373219301130902E-2</c:v>
                      </c:pt>
                      <c:pt idx="799">
                        <c:v>4.9890775368369701E-2</c:v>
                      </c:pt>
                      <c:pt idx="800">
                        <c:v>4.9513760616718999E-2</c:v>
                      </c:pt>
                      <c:pt idx="801">
                        <c:v>4.9137589298516103E-2</c:v>
                      </c:pt>
                      <c:pt idx="802">
                        <c:v>4.8708281673034703E-2</c:v>
                      </c:pt>
                      <c:pt idx="803">
                        <c:v>4.83312669213838E-2</c:v>
                      </c:pt>
                      <c:pt idx="804">
                        <c:v>4.7955095603182098E-2</c:v>
                      </c:pt>
                      <c:pt idx="805">
                        <c:v>4.7581454585326699E-2</c:v>
                      </c:pt>
                      <c:pt idx="806">
                        <c:v>4.7152146959844002E-2</c:v>
                      </c:pt>
                      <c:pt idx="807">
                        <c:v>4.6775975641642403E-2</c:v>
                      </c:pt>
                      <c:pt idx="808">
                        <c:v>4.63466680161609E-2</c:v>
                      </c:pt>
                      <c:pt idx="809">
                        <c:v>4.59696532645089E-2</c:v>
                      </c:pt>
                      <c:pt idx="810">
                        <c:v>4.5487209331747699E-2</c:v>
                      </c:pt>
                      <c:pt idx="811">
                        <c:v>4.5057901706266203E-2</c:v>
                      </c:pt>
                      <c:pt idx="812">
                        <c:v>4.4734023261895101E-2</c:v>
                      </c:pt>
                      <c:pt idx="813">
                        <c:v>4.4304715636412598E-2</c:v>
                      </c:pt>
                      <c:pt idx="814">
                        <c:v>4.3822271703651397E-2</c:v>
                      </c:pt>
                      <c:pt idx="815">
                        <c:v>4.3446100385449701E-2</c:v>
                      </c:pt>
                      <c:pt idx="816">
                        <c:v>4.3016792759967101E-2</c:v>
                      </c:pt>
                      <c:pt idx="817">
                        <c:v>4.2587485134485598E-2</c:v>
                      </c:pt>
                      <c:pt idx="818">
                        <c:v>4.2210470382834799E-2</c:v>
                      </c:pt>
                      <c:pt idx="819">
                        <c:v>4.1781162757353302E-2</c:v>
                      </c:pt>
                      <c:pt idx="820">
                        <c:v>4.1298718824590901E-2</c:v>
                      </c:pt>
                      <c:pt idx="821">
                        <c:v>4.0760608284203699E-2</c:v>
                      </c:pt>
                      <c:pt idx="822">
                        <c:v>4.0330457225273099E-2</c:v>
                      </c:pt>
                      <c:pt idx="823">
                        <c:v>3.99542859070703E-2</c:v>
                      </c:pt>
                      <c:pt idx="824">
                        <c:v>3.9471841974309099E-2</c:v>
                      </c:pt>
                      <c:pt idx="825">
                        <c:v>3.9042534348827498E-2</c:v>
                      </c:pt>
                      <c:pt idx="826">
                        <c:v>3.8556716682271001E-2</c:v>
                      </c:pt>
                      <c:pt idx="827">
                        <c:v>3.80742727495086E-2</c:v>
                      </c:pt>
                      <c:pt idx="828">
                        <c:v>3.7698101431306898E-2</c:v>
                      </c:pt>
                      <c:pt idx="829">
                        <c:v>3.7268793805825498E-2</c:v>
                      </c:pt>
                      <c:pt idx="830">
                        <c:v>3.6891779054173401E-2</c:v>
                      </c:pt>
                      <c:pt idx="831">
                        <c:v>3.63570422475816E-2</c:v>
                      </c:pt>
                      <c:pt idx="832">
                        <c:v>3.58745983148204E-2</c:v>
                      </c:pt>
                      <c:pt idx="833">
                        <c:v>3.5445290689339E-2</c:v>
                      </c:pt>
                      <c:pt idx="834">
                        <c:v>3.4959473022781101E-2</c:v>
                      </c:pt>
                      <c:pt idx="835">
                        <c:v>3.4530165397299702E-2</c:v>
                      </c:pt>
                      <c:pt idx="836">
                        <c:v>3.4100857771818302E-2</c:v>
                      </c:pt>
                      <c:pt idx="837">
                        <c:v>3.3671550146335702E-2</c:v>
                      </c:pt>
                      <c:pt idx="838">
                        <c:v>3.3189106213574501E-2</c:v>
                      </c:pt>
                      <c:pt idx="839">
                        <c:v>3.2650152239738099E-2</c:v>
                      </c:pt>
                      <c:pt idx="840">
                        <c:v>3.2220844614255499E-2</c:v>
                      </c:pt>
                      <c:pt idx="841">
                        <c:v>3.1791536988774002E-2</c:v>
                      </c:pt>
                      <c:pt idx="842">
                        <c:v>3.1362229363292603E-2</c:v>
                      </c:pt>
                      <c:pt idx="843">
                        <c:v>3.0932921737809899E-2</c:v>
                      </c:pt>
                      <c:pt idx="844">
                        <c:v>3.0503614112328499E-2</c:v>
                      </c:pt>
                      <c:pt idx="845">
                        <c:v>3.0074306486847099E-2</c:v>
                      </c:pt>
                      <c:pt idx="846">
                        <c:v>2.9749584609026901E-2</c:v>
                      </c:pt>
                      <c:pt idx="847">
                        <c:v>2.9214847802433899E-2</c:v>
                      </c:pt>
                      <c:pt idx="848">
                        <c:v>2.8514798039861101E-2</c:v>
                      </c:pt>
                      <c:pt idx="849">
                        <c:v>2.8032354107099901E-2</c:v>
                      </c:pt>
                      <c:pt idx="850">
                        <c:v>2.7655339355447801E-2</c:v>
                      </c:pt>
                      <c:pt idx="851">
                        <c:v>2.7279168037246199E-2</c:v>
                      </c:pt>
                      <c:pt idx="852">
                        <c:v>2.69063704528399E-2</c:v>
                      </c:pt>
                      <c:pt idx="853">
                        <c:v>2.64762193939093E-2</c:v>
                      </c:pt>
                      <c:pt idx="854">
                        <c:v>2.60469117684267E-2</c:v>
                      </c:pt>
                      <c:pt idx="855">
                        <c:v>2.5561094101870001E-2</c:v>
                      </c:pt>
                      <c:pt idx="856">
                        <c:v>2.5079493602558001E-2</c:v>
                      </c:pt>
                      <c:pt idx="857">
                        <c:v>2.4649342543627401E-2</c:v>
                      </c:pt>
                      <c:pt idx="858">
                        <c:v>2.4220034918144701E-2</c:v>
                      </c:pt>
                      <c:pt idx="859">
                        <c:v>2.37384344188327E-2</c:v>
                      </c:pt>
                      <c:pt idx="860">
                        <c:v>2.3252616752274999E-2</c:v>
                      </c:pt>
                      <c:pt idx="861">
                        <c:v>2.2985248348978998E-2</c:v>
                      </c:pt>
                      <c:pt idx="862">
                        <c:v>2.2340865194032299E-2</c:v>
                      </c:pt>
                      <c:pt idx="863">
                        <c:v>2.20169867496612E-2</c:v>
                      </c:pt>
                      <c:pt idx="864">
                        <c:v>2.1534542816898799E-2</c:v>
                      </c:pt>
                      <c:pt idx="865">
                        <c:v>2.1105235191417399E-2</c:v>
                      </c:pt>
                      <c:pt idx="866">
                        <c:v>2.0622791258656199E-2</c:v>
                      </c:pt>
                      <c:pt idx="867">
                        <c:v>2.01369735920983E-2</c:v>
                      </c:pt>
                      <c:pt idx="868">
                        <c:v>1.9764176007692098E-2</c:v>
                      </c:pt>
                      <c:pt idx="869">
                        <c:v>1.92783583411354E-2</c:v>
                      </c:pt>
                      <c:pt idx="870">
                        <c:v>1.8795914408374199E-2</c:v>
                      </c:pt>
                      <c:pt idx="871">
                        <c:v>1.83666067828917E-2</c:v>
                      </c:pt>
                      <c:pt idx="872">
                        <c:v>1.79372991574103E-2</c:v>
                      </c:pt>
                      <c:pt idx="873">
                        <c:v>1.75079915319287E-2</c:v>
                      </c:pt>
                      <c:pt idx="874">
                        <c:v>1.70786839064462E-2</c:v>
                      </c:pt>
                      <c:pt idx="875">
                        <c:v>1.66493762809647E-2</c:v>
                      </c:pt>
                      <c:pt idx="876">
                        <c:v>1.6272361529313901E-2</c:v>
                      </c:pt>
                      <c:pt idx="877">
                        <c:v>1.5896190211112202E-2</c:v>
                      </c:pt>
                      <c:pt idx="878">
                        <c:v>1.5413746278349801E-2</c:v>
                      </c:pt>
                      <c:pt idx="879">
                        <c:v>1.4984438652868399E-2</c:v>
                      </c:pt>
                      <c:pt idx="880">
                        <c:v>1.4555131027386901E-2</c:v>
                      </c:pt>
                      <c:pt idx="881">
                        <c:v>1.42312525830146E-2</c:v>
                      </c:pt>
                      <c:pt idx="882">
                        <c:v>1.38011015240841E-2</c:v>
                      </c:pt>
                      <c:pt idx="883">
                        <c:v>1.3371793898602701E-2</c:v>
                      </c:pt>
                      <c:pt idx="884">
                        <c:v>1.2995622580400899E-2</c:v>
                      </c:pt>
                      <c:pt idx="885">
                        <c:v>1.2566314954918299E-2</c:v>
                      </c:pt>
                      <c:pt idx="886">
                        <c:v>1.2245810244342599E-2</c:v>
                      </c:pt>
                      <c:pt idx="887">
                        <c:v>1.1759992577786E-2</c:v>
                      </c:pt>
                      <c:pt idx="888">
                        <c:v>1.13306849523046E-2</c:v>
                      </c:pt>
                      <c:pt idx="889">
                        <c:v>1.0848241019542199E-2</c:v>
                      </c:pt>
                      <c:pt idx="890">
                        <c:v>1.04720697013405E-2</c:v>
                      </c:pt>
                      <c:pt idx="891">
                        <c:v>1.0147347823520199E-2</c:v>
                      </c:pt>
                      <c:pt idx="892">
                        <c:v>9.7745502391139993E-3</c:v>
                      </c:pt>
                      <c:pt idx="893">
                        <c:v>9.3452426136313403E-3</c:v>
                      </c:pt>
                      <c:pt idx="894">
                        <c:v>8.9690712954296793E-3</c:v>
                      </c:pt>
                      <c:pt idx="895">
                        <c:v>8.6451928510585807E-3</c:v>
                      </c:pt>
                      <c:pt idx="896">
                        <c:v>8.3246881404829293E-3</c:v>
                      </c:pt>
                      <c:pt idx="897">
                        <c:v>7.8388704739251799E-3</c:v>
                      </c:pt>
                      <c:pt idx="898">
                        <c:v>7.5183657633495198E-3</c:v>
                      </c:pt>
                      <c:pt idx="899">
                        <c:v>7.0890581378680899E-3</c:v>
                      </c:pt>
                      <c:pt idx="900">
                        <c:v>6.5501041640316799E-3</c:v>
                      </c:pt>
                      <c:pt idx="901">
                        <c:v>6.2827357607345702E-3</c:v>
                      </c:pt>
                      <c:pt idx="902">
                        <c:v>5.8534281352531402E-3</c:v>
                      </c:pt>
                      <c:pt idx="903">
                        <c:v>5.4772568170514697E-3</c:v>
                      </c:pt>
                      <c:pt idx="904">
                        <c:v>5.1567521064758096E-3</c:v>
                      </c:pt>
                      <c:pt idx="905">
                        <c:v>4.67093443991795E-3</c:v>
                      </c:pt>
                      <c:pt idx="906">
                        <c:v>4.1884905071567502E-3</c:v>
                      </c:pt>
                      <c:pt idx="907">
                        <c:v>3.8646120627856499E-3</c:v>
                      </c:pt>
                      <c:pt idx="908">
                        <c:v>3.5972436594897701E-3</c:v>
                      </c:pt>
                      <c:pt idx="909">
                        <c:v>3.2202289078378001E-3</c:v>
                      </c:pt>
                      <c:pt idx="910">
                        <c:v>2.9005676307112299E-3</c:v>
                      </c:pt>
                      <c:pt idx="911">
                        <c:v>2.5766891863402402E-3</c:v>
                      </c:pt>
                      <c:pt idx="912">
                        <c:v>2.19967443468938E-3</c:v>
                      </c:pt>
                      <c:pt idx="913">
                        <c:v>1.77036680920673E-3</c:v>
                      </c:pt>
                      <c:pt idx="914">
                        <c:v>1.3975692248005E-3</c:v>
                      </c:pt>
                      <c:pt idx="915">
                        <c:v>9.1175155824385601E-4</c:v>
                      </c:pt>
                      <c:pt idx="916">
                        <c:v>6.4438315494797004E-4</c:v>
                      </c:pt>
                      <c:pt idx="917">
                        <c:v>3.20504710575653E-4</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D49E-264A-AD20-C1FF00D99F75}"/>
                  </c:ext>
                </c:extLst>
              </c15:ser>
            </c15:filteredScatterSeries>
            <c15:filteredScatterSeries>
              <c15:ser>
                <c:idx val="7"/>
                <c:order val="7"/>
                <c:tx>
                  <c:v>20BSG Marcela</c:v>
                </c:tx>
                <c:spPr>
                  <a:ln w="19050" cap="rnd">
                    <a:solidFill>
                      <a:srgbClr val="FF0000"/>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O$6:$AO$923</c15:sqref>
                        </c15:formulaRef>
                      </c:ext>
                    </c:extLst>
                    <c:numCache>
                      <c:formatCode>General</c:formatCode>
                      <c:ptCount val="918"/>
                      <c:pt idx="0">
                        <c:v>297.03999999999979</c:v>
                      </c:pt>
                      <c:pt idx="1">
                        <c:v>297.69599999999991</c:v>
                      </c:pt>
                      <c:pt idx="2">
                        <c:v>298.39999999999992</c:v>
                      </c:pt>
                      <c:pt idx="3">
                        <c:v>299.13399999999979</c:v>
                      </c:pt>
                      <c:pt idx="4">
                        <c:v>299.887</c:v>
                      </c:pt>
                      <c:pt idx="5">
                        <c:v>300.64100000000002</c:v>
                      </c:pt>
                      <c:pt idx="6">
                        <c:v>301.39699999999982</c:v>
                      </c:pt>
                      <c:pt idx="7">
                        <c:v>302.15800000000002</c:v>
                      </c:pt>
                      <c:pt idx="8">
                        <c:v>302.92699999999979</c:v>
                      </c:pt>
                      <c:pt idx="9">
                        <c:v>303.69799999999992</c:v>
                      </c:pt>
                      <c:pt idx="10">
                        <c:v>304.46699999999981</c:v>
                      </c:pt>
                      <c:pt idx="11">
                        <c:v>305.2319999999998</c:v>
                      </c:pt>
                      <c:pt idx="12">
                        <c:v>305.99499999999978</c:v>
                      </c:pt>
                      <c:pt idx="13">
                        <c:v>306.75899999999979</c:v>
                      </c:pt>
                      <c:pt idx="14">
                        <c:v>307.52</c:v>
                      </c:pt>
                      <c:pt idx="15">
                        <c:v>308.27699999999982</c:v>
                      </c:pt>
                      <c:pt idx="16">
                        <c:v>309.03599999999977</c:v>
                      </c:pt>
                      <c:pt idx="17">
                        <c:v>309.79799999999977</c:v>
                      </c:pt>
                      <c:pt idx="18">
                        <c:v>310.55399999999992</c:v>
                      </c:pt>
                      <c:pt idx="19">
                        <c:v>311.31299999999999</c:v>
                      </c:pt>
                      <c:pt idx="20">
                        <c:v>312.08</c:v>
                      </c:pt>
                      <c:pt idx="21">
                        <c:v>312.84300000000002</c:v>
                      </c:pt>
                      <c:pt idx="22">
                        <c:v>313.60799999999989</c:v>
                      </c:pt>
                      <c:pt idx="23">
                        <c:v>314.37199999999979</c:v>
                      </c:pt>
                      <c:pt idx="24">
                        <c:v>315.13</c:v>
                      </c:pt>
                      <c:pt idx="25">
                        <c:v>315.89099999999979</c:v>
                      </c:pt>
                      <c:pt idx="26">
                        <c:v>316.66000000000003</c:v>
                      </c:pt>
                      <c:pt idx="27">
                        <c:v>317.43699999999973</c:v>
                      </c:pt>
                      <c:pt idx="28">
                        <c:v>318.21600000000001</c:v>
                      </c:pt>
                      <c:pt idx="29">
                        <c:v>318.99799999999982</c:v>
                      </c:pt>
                      <c:pt idx="30">
                        <c:v>319.78099999999978</c:v>
                      </c:pt>
                      <c:pt idx="31">
                        <c:v>320.56399999999991</c:v>
                      </c:pt>
                      <c:pt idx="32">
                        <c:v>321.34800000000001</c:v>
                      </c:pt>
                      <c:pt idx="33">
                        <c:v>322.13399999999979</c:v>
                      </c:pt>
                      <c:pt idx="34">
                        <c:v>322.92399999999981</c:v>
                      </c:pt>
                      <c:pt idx="35">
                        <c:v>323.70599999999979</c:v>
                      </c:pt>
                      <c:pt idx="36">
                        <c:v>324.4939999999998</c:v>
                      </c:pt>
                      <c:pt idx="37">
                        <c:v>325.28699999999981</c:v>
                      </c:pt>
                      <c:pt idx="38">
                        <c:v>326.08099999999979</c:v>
                      </c:pt>
                      <c:pt idx="39">
                        <c:v>326.875</c:v>
                      </c:pt>
                      <c:pt idx="40">
                        <c:v>327.66399999999999</c:v>
                      </c:pt>
                      <c:pt idx="41">
                        <c:v>328.45899999999978</c:v>
                      </c:pt>
                      <c:pt idx="42">
                        <c:v>329.262</c:v>
                      </c:pt>
                      <c:pt idx="43">
                        <c:v>330.072</c:v>
                      </c:pt>
                      <c:pt idx="44">
                        <c:v>330.88</c:v>
                      </c:pt>
                      <c:pt idx="45">
                        <c:v>331.68499999999989</c:v>
                      </c:pt>
                      <c:pt idx="46">
                        <c:v>332.4989999999998</c:v>
                      </c:pt>
                      <c:pt idx="47">
                        <c:v>333.315</c:v>
                      </c:pt>
                      <c:pt idx="48">
                        <c:v>334.12799999999999</c:v>
                      </c:pt>
                      <c:pt idx="49">
                        <c:v>334.94399999999979</c:v>
                      </c:pt>
                      <c:pt idx="50">
                        <c:v>335.76399999999978</c:v>
                      </c:pt>
                      <c:pt idx="51">
                        <c:v>336.58499999999992</c:v>
                      </c:pt>
                      <c:pt idx="52">
                        <c:v>337.40899999999982</c:v>
                      </c:pt>
                      <c:pt idx="53">
                        <c:v>338.22999999999979</c:v>
                      </c:pt>
                      <c:pt idx="54">
                        <c:v>339.04899999999992</c:v>
                      </c:pt>
                      <c:pt idx="55">
                        <c:v>339.86399999999992</c:v>
                      </c:pt>
                      <c:pt idx="56">
                        <c:v>340.67999999999989</c:v>
                      </c:pt>
                      <c:pt idx="57">
                        <c:v>341.50099999999992</c:v>
                      </c:pt>
                      <c:pt idx="58">
                        <c:v>342.32599999999991</c:v>
                      </c:pt>
                      <c:pt idx="59">
                        <c:v>343.14100000000002</c:v>
                      </c:pt>
                      <c:pt idx="60">
                        <c:v>343.95299999999992</c:v>
                      </c:pt>
                      <c:pt idx="61">
                        <c:v>344.76400000000001</c:v>
                      </c:pt>
                      <c:pt idx="62">
                        <c:v>345.577</c:v>
                      </c:pt>
                      <c:pt idx="63">
                        <c:v>346.38599999999991</c:v>
                      </c:pt>
                      <c:pt idx="64">
                        <c:v>347.19899999999978</c:v>
                      </c:pt>
                      <c:pt idx="65">
                        <c:v>348.02699999999982</c:v>
                      </c:pt>
                      <c:pt idx="66">
                        <c:v>348.84899999999999</c:v>
                      </c:pt>
                      <c:pt idx="67">
                        <c:v>349.67</c:v>
                      </c:pt>
                      <c:pt idx="68">
                        <c:v>350.49099999999981</c:v>
                      </c:pt>
                      <c:pt idx="69">
                        <c:v>351.31299999999999</c:v>
                      </c:pt>
                      <c:pt idx="70">
                        <c:v>352.13699999999977</c:v>
                      </c:pt>
                      <c:pt idx="71">
                        <c:v>352.95799999999991</c:v>
                      </c:pt>
                      <c:pt idx="72">
                        <c:v>353.78699999999981</c:v>
                      </c:pt>
                      <c:pt idx="73">
                        <c:v>354.61500000000001</c:v>
                      </c:pt>
                      <c:pt idx="74">
                        <c:v>355.43899999999979</c:v>
                      </c:pt>
                      <c:pt idx="75">
                        <c:v>356.26599999999979</c:v>
                      </c:pt>
                      <c:pt idx="76">
                        <c:v>357.09199999999981</c:v>
                      </c:pt>
                      <c:pt idx="77">
                        <c:v>357.91499999999979</c:v>
                      </c:pt>
                      <c:pt idx="78">
                        <c:v>358.73899999999981</c:v>
                      </c:pt>
                      <c:pt idx="79">
                        <c:v>359.565</c:v>
                      </c:pt>
                      <c:pt idx="80">
                        <c:v>360.39799999999991</c:v>
                      </c:pt>
                      <c:pt idx="81">
                        <c:v>361.22299999999979</c:v>
                      </c:pt>
                      <c:pt idx="82">
                        <c:v>362.04300000000001</c:v>
                      </c:pt>
                      <c:pt idx="83">
                        <c:v>362.851</c:v>
                      </c:pt>
                      <c:pt idx="84">
                        <c:v>363.65899999999999</c:v>
                      </c:pt>
                      <c:pt idx="85">
                        <c:v>364.46799999999979</c:v>
                      </c:pt>
                      <c:pt idx="86">
                        <c:v>365.27799999999979</c:v>
                      </c:pt>
                      <c:pt idx="87">
                        <c:v>366.08</c:v>
                      </c:pt>
                      <c:pt idx="88">
                        <c:v>366.88199999999978</c:v>
                      </c:pt>
                      <c:pt idx="89">
                        <c:v>367.67899999999992</c:v>
                      </c:pt>
                      <c:pt idx="90">
                        <c:v>368.47199999999981</c:v>
                      </c:pt>
                      <c:pt idx="91">
                        <c:v>369.26900000000001</c:v>
                      </c:pt>
                      <c:pt idx="92">
                        <c:v>370.06899999999979</c:v>
                      </c:pt>
                      <c:pt idx="93">
                        <c:v>370.87399999999991</c:v>
                      </c:pt>
                      <c:pt idx="94">
                        <c:v>371.67399999999992</c:v>
                      </c:pt>
                      <c:pt idx="95">
                        <c:v>372.47199999999981</c:v>
                      </c:pt>
                      <c:pt idx="96">
                        <c:v>373.267</c:v>
                      </c:pt>
                      <c:pt idx="97">
                        <c:v>374.06299999999999</c:v>
                      </c:pt>
                      <c:pt idx="98">
                        <c:v>374.86199999999991</c:v>
                      </c:pt>
                      <c:pt idx="99">
                        <c:v>375.66399999999999</c:v>
                      </c:pt>
                      <c:pt idx="100">
                        <c:v>376.46699999999981</c:v>
                      </c:pt>
                      <c:pt idx="101">
                        <c:v>377.26499999999999</c:v>
                      </c:pt>
                      <c:pt idx="102">
                        <c:v>378.05499999999989</c:v>
                      </c:pt>
                      <c:pt idx="103">
                        <c:v>378.846</c:v>
                      </c:pt>
                      <c:pt idx="104">
                        <c:v>379.63699999999977</c:v>
                      </c:pt>
                      <c:pt idx="105">
                        <c:v>380.43599999999981</c:v>
                      </c:pt>
                      <c:pt idx="106">
                        <c:v>381.2369999999998</c:v>
                      </c:pt>
                      <c:pt idx="107">
                        <c:v>382.03299999999979</c:v>
                      </c:pt>
                      <c:pt idx="108">
                        <c:v>382.82899999999978</c:v>
                      </c:pt>
                      <c:pt idx="109">
                        <c:v>383.62599999999992</c:v>
                      </c:pt>
                      <c:pt idx="110">
                        <c:v>384.41899999999981</c:v>
                      </c:pt>
                      <c:pt idx="111">
                        <c:v>385.21</c:v>
                      </c:pt>
                      <c:pt idx="112">
                        <c:v>385.9939999999998</c:v>
                      </c:pt>
                      <c:pt idx="113">
                        <c:v>386.77499999999992</c:v>
                      </c:pt>
                      <c:pt idx="114">
                        <c:v>387.565</c:v>
                      </c:pt>
                      <c:pt idx="115">
                        <c:v>388.36399999999992</c:v>
                      </c:pt>
                      <c:pt idx="116">
                        <c:v>389.16</c:v>
                      </c:pt>
                      <c:pt idx="117">
                        <c:v>389.96</c:v>
                      </c:pt>
                      <c:pt idx="118">
                        <c:v>390.76099999999991</c:v>
                      </c:pt>
                      <c:pt idx="119">
                        <c:v>391.55599999999993</c:v>
                      </c:pt>
                      <c:pt idx="120">
                        <c:v>392.34800000000001</c:v>
                      </c:pt>
                      <c:pt idx="121">
                        <c:v>393.14100000000002</c:v>
                      </c:pt>
                      <c:pt idx="122">
                        <c:v>393.94099999999992</c:v>
                      </c:pt>
                      <c:pt idx="123">
                        <c:v>394.74199999999979</c:v>
                      </c:pt>
                      <c:pt idx="124">
                        <c:v>395.57799999999992</c:v>
                      </c:pt>
                      <c:pt idx="125">
                        <c:v>396.43799999999982</c:v>
                      </c:pt>
                      <c:pt idx="126">
                        <c:v>397.30199999999991</c:v>
                      </c:pt>
                      <c:pt idx="127">
                        <c:v>398.17199999999991</c:v>
                      </c:pt>
                      <c:pt idx="128">
                        <c:v>399.04599999999999</c:v>
                      </c:pt>
                      <c:pt idx="129">
                        <c:v>399.91599999999983</c:v>
                      </c:pt>
                      <c:pt idx="130">
                        <c:v>400.78599999999977</c:v>
                      </c:pt>
                      <c:pt idx="131">
                        <c:v>401.65499999999997</c:v>
                      </c:pt>
                      <c:pt idx="132">
                        <c:v>402.524</c:v>
                      </c:pt>
                      <c:pt idx="133">
                        <c:v>403.39099999999979</c:v>
                      </c:pt>
                      <c:pt idx="134">
                        <c:v>404.25799999999992</c:v>
                      </c:pt>
                      <c:pt idx="135">
                        <c:v>405.12199999999979</c:v>
                      </c:pt>
                      <c:pt idx="136">
                        <c:v>405.99099999999981</c:v>
                      </c:pt>
                      <c:pt idx="137">
                        <c:v>406.85500000000002</c:v>
                      </c:pt>
                      <c:pt idx="138">
                        <c:v>407.72299999999979</c:v>
                      </c:pt>
                      <c:pt idx="139">
                        <c:v>408.601</c:v>
                      </c:pt>
                      <c:pt idx="140">
                        <c:v>409.47599999999977</c:v>
                      </c:pt>
                      <c:pt idx="141">
                        <c:v>410.35</c:v>
                      </c:pt>
                      <c:pt idx="142">
                        <c:v>411.22299999999979</c:v>
                      </c:pt>
                      <c:pt idx="143">
                        <c:v>412.09799999999979</c:v>
                      </c:pt>
                      <c:pt idx="144">
                        <c:v>412.96899999999982</c:v>
                      </c:pt>
                      <c:pt idx="145">
                        <c:v>413.84300000000002</c:v>
                      </c:pt>
                      <c:pt idx="146">
                        <c:v>414.71499999999992</c:v>
                      </c:pt>
                      <c:pt idx="147">
                        <c:v>415.577</c:v>
                      </c:pt>
                      <c:pt idx="148">
                        <c:v>416.43999999999983</c:v>
                      </c:pt>
                      <c:pt idx="149">
                        <c:v>417.30499999999989</c:v>
                      </c:pt>
                      <c:pt idx="150">
                        <c:v>418.16899999999993</c:v>
                      </c:pt>
                      <c:pt idx="151">
                        <c:v>419.02799999999979</c:v>
                      </c:pt>
                      <c:pt idx="152">
                        <c:v>419.88299999999992</c:v>
                      </c:pt>
                      <c:pt idx="153">
                        <c:v>420.74599999999992</c:v>
                      </c:pt>
                      <c:pt idx="154">
                        <c:v>421.61500000000001</c:v>
                      </c:pt>
                      <c:pt idx="155">
                        <c:v>422.48299999999978</c:v>
                      </c:pt>
                      <c:pt idx="156">
                        <c:v>423.351</c:v>
                      </c:pt>
                      <c:pt idx="157">
                        <c:v>424.21199999999982</c:v>
                      </c:pt>
                      <c:pt idx="158">
                        <c:v>425.077</c:v>
                      </c:pt>
                      <c:pt idx="159">
                        <c:v>425.94799999999992</c:v>
                      </c:pt>
                      <c:pt idx="160">
                        <c:v>426.82399999999978</c:v>
                      </c:pt>
                      <c:pt idx="161">
                        <c:v>427.70099999999991</c:v>
                      </c:pt>
                      <c:pt idx="162">
                        <c:v>428.56799999999993</c:v>
                      </c:pt>
                      <c:pt idx="163">
                        <c:v>429.43099999999981</c:v>
                      </c:pt>
                      <c:pt idx="164">
                        <c:v>430.2969999999998</c:v>
                      </c:pt>
                      <c:pt idx="165">
                        <c:v>431.15199999999999</c:v>
                      </c:pt>
                      <c:pt idx="166">
                        <c:v>432.00400000000002</c:v>
                      </c:pt>
                      <c:pt idx="167">
                        <c:v>432.86099999999999</c:v>
                      </c:pt>
                      <c:pt idx="168">
                        <c:v>433.71100000000001</c:v>
                      </c:pt>
                      <c:pt idx="169">
                        <c:v>434.56099999999992</c:v>
                      </c:pt>
                      <c:pt idx="170">
                        <c:v>435.41199999999981</c:v>
                      </c:pt>
                      <c:pt idx="171">
                        <c:v>436.26299999999992</c:v>
                      </c:pt>
                      <c:pt idx="172">
                        <c:v>437.12199999999979</c:v>
                      </c:pt>
                      <c:pt idx="173">
                        <c:v>437.98099999999982</c:v>
                      </c:pt>
                      <c:pt idx="174">
                        <c:v>438.83600000000001</c:v>
                      </c:pt>
                      <c:pt idx="175">
                        <c:v>439.68999999999988</c:v>
                      </c:pt>
                      <c:pt idx="176">
                        <c:v>440.548</c:v>
                      </c:pt>
                      <c:pt idx="177">
                        <c:v>441.40499999999992</c:v>
                      </c:pt>
                      <c:pt idx="178">
                        <c:v>442.26499999999999</c:v>
                      </c:pt>
                      <c:pt idx="179">
                        <c:v>443.13299999999992</c:v>
                      </c:pt>
                      <c:pt idx="180">
                        <c:v>444.00199999999978</c:v>
                      </c:pt>
                      <c:pt idx="181">
                        <c:v>444.86500000000001</c:v>
                      </c:pt>
                      <c:pt idx="182">
                        <c:v>445.72499999999991</c:v>
                      </c:pt>
                      <c:pt idx="183">
                        <c:v>446.59</c:v>
                      </c:pt>
                      <c:pt idx="184">
                        <c:v>447.45499999999993</c:v>
                      </c:pt>
                      <c:pt idx="185">
                        <c:v>448.32299999999992</c:v>
                      </c:pt>
                      <c:pt idx="186">
                        <c:v>449.19499999999988</c:v>
                      </c:pt>
                      <c:pt idx="187">
                        <c:v>450.072</c:v>
                      </c:pt>
                      <c:pt idx="188">
                        <c:v>450.94799999999992</c:v>
                      </c:pt>
                      <c:pt idx="189">
                        <c:v>451.82099999999991</c:v>
                      </c:pt>
                      <c:pt idx="190">
                        <c:v>452.68499999999989</c:v>
                      </c:pt>
                      <c:pt idx="191">
                        <c:v>453.553</c:v>
                      </c:pt>
                      <c:pt idx="192">
                        <c:v>454.42299999999977</c:v>
                      </c:pt>
                      <c:pt idx="193">
                        <c:v>455.2969999999998</c:v>
                      </c:pt>
                      <c:pt idx="194">
                        <c:v>456.16399999999999</c:v>
                      </c:pt>
                      <c:pt idx="195">
                        <c:v>457.02699999999982</c:v>
                      </c:pt>
                      <c:pt idx="196">
                        <c:v>457.88199999999978</c:v>
                      </c:pt>
                      <c:pt idx="197">
                        <c:v>458.72899999999981</c:v>
                      </c:pt>
                      <c:pt idx="198">
                        <c:v>459.577</c:v>
                      </c:pt>
                      <c:pt idx="199">
                        <c:v>460.42999999999978</c:v>
                      </c:pt>
                      <c:pt idx="200">
                        <c:v>461.27799999999979</c:v>
                      </c:pt>
                      <c:pt idx="201">
                        <c:v>462.12199999999979</c:v>
                      </c:pt>
                      <c:pt idx="202">
                        <c:v>462.97199999999981</c:v>
                      </c:pt>
                      <c:pt idx="203">
                        <c:v>463.81799999999993</c:v>
                      </c:pt>
                      <c:pt idx="204">
                        <c:v>464.65800000000002</c:v>
                      </c:pt>
                      <c:pt idx="205">
                        <c:v>465.50299999999999</c:v>
                      </c:pt>
                      <c:pt idx="206">
                        <c:v>466.34699999999992</c:v>
                      </c:pt>
                      <c:pt idx="207">
                        <c:v>467.197</c:v>
                      </c:pt>
                      <c:pt idx="208">
                        <c:v>468.048</c:v>
                      </c:pt>
                      <c:pt idx="209">
                        <c:v>468.90099999999978</c:v>
                      </c:pt>
                      <c:pt idx="210">
                        <c:v>469.75099999999992</c:v>
                      </c:pt>
                      <c:pt idx="211">
                        <c:v>470.60199999999992</c:v>
                      </c:pt>
                      <c:pt idx="212">
                        <c:v>471.44499999999988</c:v>
                      </c:pt>
                      <c:pt idx="213">
                        <c:v>472.29799999999977</c:v>
                      </c:pt>
                      <c:pt idx="214">
                        <c:v>473.16199999999992</c:v>
                      </c:pt>
                      <c:pt idx="215">
                        <c:v>474.01900000000001</c:v>
                      </c:pt>
                      <c:pt idx="216">
                        <c:v>474.875</c:v>
                      </c:pt>
                      <c:pt idx="217">
                        <c:v>475.72299999999979</c:v>
                      </c:pt>
                      <c:pt idx="218">
                        <c:v>476.56999999999988</c:v>
                      </c:pt>
                      <c:pt idx="219">
                        <c:v>477.41599999999983</c:v>
                      </c:pt>
                      <c:pt idx="220">
                        <c:v>478.26099999999991</c:v>
                      </c:pt>
                      <c:pt idx="221">
                        <c:v>479.10500000000002</c:v>
                      </c:pt>
                      <c:pt idx="222">
                        <c:v>479.95</c:v>
                      </c:pt>
                      <c:pt idx="223">
                        <c:v>480.79099999999983</c:v>
                      </c:pt>
                      <c:pt idx="224">
                        <c:v>481.63099999999991</c:v>
                      </c:pt>
                      <c:pt idx="225">
                        <c:v>482.47399999999982</c:v>
                      </c:pt>
                      <c:pt idx="226">
                        <c:v>483.31599999999992</c:v>
                      </c:pt>
                      <c:pt idx="227">
                        <c:v>484.16500000000002</c:v>
                      </c:pt>
                      <c:pt idx="228">
                        <c:v>485.01400000000001</c:v>
                      </c:pt>
                      <c:pt idx="229">
                        <c:v>485.85500000000002</c:v>
                      </c:pt>
                      <c:pt idx="230">
                        <c:v>486.697</c:v>
                      </c:pt>
                      <c:pt idx="231">
                        <c:v>487.54099999999988</c:v>
                      </c:pt>
                      <c:pt idx="232">
                        <c:v>488.38299999999992</c:v>
                      </c:pt>
                      <c:pt idx="233">
                        <c:v>489.23</c:v>
                      </c:pt>
                      <c:pt idx="234">
                        <c:v>490.08</c:v>
                      </c:pt>
                      <c:pt idx="235">
                        <c:v>490.92799999999983</c:v>
                      </c:pt>
                      <c:pt idx="236">
                        <c:v>491.77799999999979</c:v>
                      </c:pt>
                      <c:pt idx="237">
                        <c:v>492.63099999999991</c:v>
                      </c:pt>
                      <c:pt idx="238">
                        <c:v>493.49099999999981</c:v>
                      </c:pt>
                      <c:pt idx="239">
                        <c:v>494.35399999999993</c:v>
                      </c:pt>
                      <c:pt idx="240">
                        <c:v>495.21699999999981</c:v>
                      </c:pt>
                      <c:pt idx="241">
                        <c:v>496.077</c:v>
                      </c:pt>
                      <c:pt idx="242">
                        <c:v>496.92699999999979</c:v>
                      </c:pt>
                      <c:pt idx="243">
                        <c:v>497.76900000000001</c:v>
                      </c:pt>
                      <c:pt idx="244">
                        <c:v>498.60500000000002</c:v>
                      </c:pt>
                      <c:pt idx="245">
                        <c:v>499.44399999999979</c:v>
                      </c:pt>
                      <c:pt idx="246">
                        <c:v>500.28199999999981</c:v>
                      </c:pt>
                      <c:pt idx="247">
                        <c:v>501.11500000000001</c:v>
                      </c:pt>
                      <c:pt idx="248">
                        <c:v>501.94799999999992</c:v>
                      </c:pt>
                      <c:pt idx="249">
                        <c:v>502.78599999999977</c:v>
                      </c:pt>
                      <c:pt idx="250">
                        <c:v>503.62299999999999</c:v>
                      </c:pt>
                      <c:pt idx="251">
                        <c:v>504.46100000000001</c:v>
                      </c:pt>
                      <c:pt idx="252">
                        <c:v>505.29599999999982</c:v>
                      </c:pt>
                      <c:pt idx="253">
                        <c:v>506.12399999999991</c:v>
                      </c:pt>
                      <c:pt idx="254">
                        <c:v>506.95</c:v>
                      </c:pt>
                      <c:pt idx="255">
                        <c:v>507.78</c:v>
                      </c:pt>
                      <c:pt idx="256">
                        <c:v>508.60799999999989</c:v>
                      </c:pt>
                      <c:pt idx="257">
                        <c:v>509.43899999999979</c:v>
                      </c:pt>
                      <c:pt idx="258">
                        <c:v>510.27199999999982</c:v>
                      </c:pt>
                      <c:pt idx="259">
                        <c:v>511.10799999999989</c:v>
                      </c:pt>
                      <c:pt idx="260">
                        <c:v>511.947</c:v>
                      </c:pt>
                      <c:pt idx="261">
                        <c:v>512.78599999999994</c:v>
                      </c:pt>
                      <c:pt idx="262">
                        <c:v>513.62900000000002</c:v>
                      </c:pt>
                      <c:pt idx="263">
                        <c:v>514.476</c:v>
                      </c:pt>
                      <c:pt idx="264">
                        <c:v>515.32499999999982</c:v>
                      </c:pt>
                      <c:pt idx="265">
                        <c:v>516.16599999999971</c:v>
                      </c:pt>
                      <c:pt idx="266">
                        <c:v>517.01</c:v>
                      </c:pt>
                      <c:pt idx="267">
                        <c:v>517.85599999999977</c:v>
                      </c:pt>
                      <c:pt idx="268">
                        <c:v>518.70000000000005</c:v>
                      </c:pt>
                      <c:pt idx="269">
                        <c:v>519.54599999999971</c:v>
                      </c:pt>
                      <c:pt idx="270">
                        <c:v>520.38699999999972</c:v>
                      </c:pt>
                      <c:pt idx="271">
                        <c:v>521.22900000000004</c:v>
                      </c:pt>
                      <c:pt idx="272">
                        <c:v>522.07799999999997</c:v>
                      </c:pt>
                      <c:pt idx="273">
                        <c:v>522.93099999999981</c:v>
                      </c:pt>
                      <c:pt idx="274">
                        <c:v>523.77700000000004</c:v>
                      </c:pt>
                      <c:pt idx="275">
                        <c:v>524.62400000000002</c:v>
                      </c:pt>
                      <c:pt idx="276">
                        <c:v>525.47500000000002</c:v>
                      </c:pt>
                      <c:pt idx="277">
                        <c:v>526.32099999999969</c:v>
                      </c:pt>
                      <c:pt idx="278">
                        <c:v>527.16300000000001</c:v>
                      </c:pt>
                      <c:pt idx="279">
                        <c:v>528.00400000000002</c:v>
                      </c:pt>
                      <c:pt idx="280">
                        <c:v>528.85399999999981</c:v>
                      </c:pt>
                      <c:pt idx="281">
                        <c:v>529.69899999999996</c:v>
                      </c:pt>
                      <c:pt idx="282">
                        <c:v>530.54199999999969</c:v>
                      </c:pt>
                      <c:pt idx="283">
                        <c:v>531.39</c:v>
                      </c:pt>
                      <c:pt idx="284">
                        <c:v>532.24199999999996</c:v>
                      </c:pt>
                      <c:pt idx="285">
                        <c:v>533.09199999999998</c:v>
                      </c:pt>
                      <c:pt idx="286">
                        <c:v>533.94499999999971</c:v>
                      </c:pt>
                      <c:pt idx="287">
                        <c:v>534.803</c:v>
                      </c:pt>
                      <c:pt idx="288">
                        <c:v>535.66100000000006</c:v>
                      </c:pt>
                      <c:pt idx="289">
                        <c:v>536.5139999999999</c:v>
                      </c:pt>
                      <c:pt idx="290">
                        <c:v>537.36899999999969</c:v>
                      </c:pt>
                      <c:pt idx="291">
                        <c:v>538.221</c:v>
                      </c:pt>
                      <c:pt idx="292">
                        <c:v>539.077</c:v>
                      </c:pt>
                      <c:pt idx="293">
                        <c:v>539.93699999999967</c:v>
                      </c:pt>
                      <c:pt idx="294">
                        <c:v>540.79700000000003</c:v>
                      </c:pt>
                      <c:pt idx="295">
                        <c:v>541.65199999999982</c:v>
                      </c:pt>
                      <c:pt idx="296">
                        <c:v>542.50800000000004</c:v>
                      </c:pt>
                      <c:pt idx="297">
                        <c:v>543.36199999999974</c:v>
                      </c:pt>
                      <c:pt idx="298">
                        <c:v>544.21799999999996</c:v>
                      </c:pt>
                      <c:pt idx="299">
                        <c:v>545.07100000000003</c:v>
                      </c:pt>
                      <c:pt idx="300">
                        <c:v>545.92699999999968</c:v>
                      </c:pt>
                      <c:pt idx="301">
                        <c:v>546.78600000000006</c:v>
                      </c:pt>
                      <c:pt idx="302">
                        <c:v>547.63499999999999</c:v>
                      </c:pt>
                      <c:pt idx="303">
                        <c:v>548.4849999999999</c:v>
                      </c:pt>
                      <c:pt idx="304">
                        <c:v>549.33899999999971</c:v>
                      </c:pt>
                      <c:pt idx="305">
                        <c:v>550.18899999999996</c:v>
                      </c:pt>
                      <c:pt idx="306">
                        <c:v>551.03600000000006</c:v>
                      </c:pt>
                      <c:pt idx="307">
                        <c:v>551.88300000000004</c:v>
                      </c:pt>
                      <c:pt idx="308">
                        <c:v>552.72699999999998</c:v>
                      </c:pt>
                      <c:pt idx="309">
                        <c:v>553.57399999999996</c:v>
                      </c:pt>
                      <c:pt idx="310">
                        <c:v>554.41699999999969</c:v>
                      </c:pt>
                      <c:pt idx="311">
                        <c:v>555.26499999999999</c:v>
                      </c:pt>
                      <c:pt idx="312">
                        <c:v>556.12</c:v>
                      </c:pt>
                      <c:pt idx="313">
                        <c:v>556.97199999999998</c:v>
                      </c:pt>
                      <c:pt idx="314">
                        <c:v>557.81999999999971</c:v>
                      </c:pt>
                      <c:pt idx="315">
                        <c:v>558.66300000000001</c:v>
                      </c:pt>
                      <c:pt idx="316">
                        <c:v>559.50099999999998</c:v>
                      </c:pt>
                      <c:pt idx="317">
                        <c:v>560.33400000000006</c:v>
                      </c:pt>
                      <c:pt idx="318">
                        <c:v>561.16999999999996</c:v>
                      </c:pt>
                      <c:pt idx="319">
                        <c:v>562.01099999999997</c:v>
                      </c:pt>
                      <c:pt idx="320">
                        <c:v>562.85199999999975</c:v>
                      </c:pt>
                      <c:pt idx="321">
                        <c:v>563.68799999999999</c:v>
                      </c:pt>
                      <c:pt idx="322">
                        <c:v>564.51599999999996</c:v>
                      </c:pt>
                      <c:pt idx="323">
                        <c:v>565.34199999999976</c:v>
                      </c:pt>
                      <c:pt idx="324">
                        <c:v>566.16999999999996</c:v>
                      </c:pt>
                      <c:pt idx="325">
                        <c:v>566.99699999999996</c:v>
                      </c:pt>
                      <c:pt idx="326">
                        <c:v>567.83400000000006</c:v>
                      </c:pt>
                      <c:pt idx="327">
                        <c:v>568.673</c:v>
                      </c:pt>
                      <c:pt idx="328">
                        <c:v>569.51</c:v>
                      </c:pt>
                      <c:pt idx="329">
                        <c:v>570.34799999999962</c:v>
                      </c:pt>
                      <c:pt idx="330">
                        <c:v>571.18899999999996</c:v>
                      </c:pt>
                      <c:pt idx="331">
                        <c:v>572.02699999999982</c:v>
                      </c:pt>
                      <c:pt idx="332">
                        <c:v>572.86899999999969</c:v>
                      </c:pt>
                      <c:pt idx="333">
                        <c:v>573.71400000000006</c:v>
                      </c:pt>
                      <c:pt idx="334">
                        <c:v>574.55799999999977</c:v>
                      </c:pt>
                      <c:pt idx="335">
                        <c:v>575.40099999999973</c:v>
                      </c:pt>
                      <c:pt idx="336">
                        <c:v>576.24199999999996</c:v>
                      </c:pt>
                      <c:pt idx="337">
                        <c:v>577.08900000000006</c:v>
                      </c:pt>
                      <c:pt idx="338">
                        <c:v>577.92999999999972</c:v>
                      </c:pt>
                      <c:pt idx="339">
                        <c:v>578.77</c:v>
                      </c:pt>
                      <c:pt idx="340">
                        <c:v>579.60900000000004</c:v>
                      </c:pt>
                      <c:pt idx="341">
                        <c:v>580.45599999999968</c:v>
                      </c:pt>
                      <c:pt idx="342">
                        <c:v>581.30599999999981</c:v>
                      </c:pt>
                      <c:pt idx="343">
                        <c:v>582.15899999999999</c:v>
                      </c:pt>
                      <c:pt idx="344">
                        <c:v>583.0139999999999</c:v>
                      </c:pt>
                      <c:pt idx="345">
                        <c:v>583.86699999999962</c:v>
                      </c:pt>
                      <c:pt idx="346">
                        <c:v>584.71799999999996</c:v>
                      </c:pt>
                      <c:pt idx="347">
                        <c:v>585.56699999999978</c:v>
                      </c:pt>
                      <c:pt idx="348">
                        <c:v>586.41599999999971</c:v>
                      </c:pt>
                      <c:pt idx="349">
                        <c:v>587.26699999999983</c:v>
                      </c:pt>
                      <c:pt idx="350">
                        <c:v>588.11699999999996</c:v>
                      </c:pt>
                      <c:pt idx="351">
                        <c:v>588.97</c:v>
                      </c:pt>
                      <c:pt idx="352">
                        <c:v>589.82199999999978</c:v>
                      </c:pt>
                      <c:pt idx="353">
                        <c:v>590.67399999999998</c:v>
                      </c:pt>
                      <c:pt idx="354">
                        <c:v>591.529</c:v>
                      </c:pt>
                      <c:pt idx="355">
                        <c:v>592.3889999999999</c:v>
                      </c:pt>
                      <c:pt idx="356">
                        <c:v>593.24900000000002</c:v>
                      </c:pt>
                      <c:pt idx="357">
                        <c:v>594.11199999999997</c:v>
                      </c:pt>
                      <c:pt idx="358">
                        <c:v>594.97500000000002</c:v>
                      </c:pt>
                      <c:pt idx="359">
                        <c:v>595.83799999999974</c:v>
                      </c:pt>
                      <c:pt idx="360">
                        <c:v>596.69899999999996</c:v>
                      </c:pt>
                      <c:pt idx="361">
                        <c:v>597.55899999999997</c:v>
                      </c:pt>
                      <c:pt idx="362">
                        <c:v>598.41199999999981</c:v>
                      </c:pt>
                      <c:pt idx="363">
                        <c:v>599.26499999999999</c:v>
                      </c:pt>
                      <c:pt idx="364">
                        <c:v>600.11799999999971</c:v>
                      </c:pt>
                      <c:pt idx="365">
                        <c:v>600.96599999999967</c:v>
                      </c:pt>
                      <c:pt idx="366">
                        <c:v>601.81099999999969</c:v>
                      </c:pt>
                      <c:pt idx="367">
                        <c:v>602.65899999999999</c:v>
                      </c:pt>
                      <c:pt idx="368">
                        <c:v>603.5139999999999</c:v>
                      </c:pt>
                      <c:pt idx="369">
                        <c:v>604.36799999999948</c:v>
                      </c:pt>
                      <c:pt idx="370">
                        <c:v>605.221</c:v>
                      </c:pt>
                      <c:pt idx="371">
                        <c:v>606.072</c:v>
                      </c:pt>
                      <c:pt idx="372">
                        <c:v>606.92499999999973</c:v>
                      </c:pt>
                      <c:pt idx="373">
                        <c:v>607.77599999999995</c:v>
                      </c:pt>
                      <c:pt idx="374">
                        <c:v>608.63099999999997</c:v>
                      </c:pt>
                      <c:pt idx="375">
                        <c:v>609.48400000000004</c:v>
                      </c:pt>
                      <c:pt idx="376">
                        <c:v>610.33699999999976</c:v>
                      </c:pt>
                      <c:pt idx="377">
                        <c:v>611.18399999999997</c:v>
                      </c:pt>
                      <c:pt idx="378">
                        <c:v>612.02800000000002</c:v>
                      </c:pt>
                      <c:pt idx="379">
                        <c:v>612.87699999999973</c:v>
                      </c:pt>
                      <c:pt idx="380">
                        <c:v>613.72400000000005</c:v>
                      </c:pt>
                      <c:pt idx="381">
                        <c:v>614.56999999999971</c:v>
                      </c:pt>
                      <c:pt idx="382">
                        <c:v>615.41899999999998</c:v>
                      </c:pt>
                      <c:pt idx="383">
                        <c:v>616.27099999999996</c:v>
                      </c:pt>
                      <c:pt idx="384">
                        <c:v>617.12900000000002</c:v>
                      </c:pt>
                      <c:pt idx="385">
                        <c:v>617.995</c:v>
                      </c:pt>
                      <c:pt idx="386">
                        <c:v>618.85699999999974</c:v>
                      </c:pt>
                      <c:pt idx="387">
                        <c:v>619.71199999999999</c:v>
                      </c:pt>
                      <c:pt idx="388">
                        <c:v>620.56199999999967</c:v>
                      </c:pt>
                      <c:pt idx="389">
                        <c:v>621.41100000000006</c:v>
                      </c:pt>
                      <c:pt idx="390">
                        <c:v>622.25800000000004</c:v>
                      </c:pt>
                      <c:pt idx="391">
                        <c:v>623.10199999999998</c:v>
                      </c:pt>
                      <c:pt idx="392">
                        <c:v>623.95399999999972</c:v>
                      </c:pt>
                      <c:pt idx="393">
                        <c:v>624.81099999999969</c:v>
                      </c:pt>
                      <c:pt idx="394">
                        <c:v>625.67399999999998</c:v>
                      </c:pt>
                      <c:pt idx="395">
                        <c:v>626.53399999999999</c:v>
                      </c:pt>
                      <c:pt idx="396">
                        <c:v>627.39300000000003</c:v>
                      </c:pt>
                      <c:pt idx="397">
                        <c:v>628.24699999999996</c:v>
                      </c:pt>
                      <c:pt idx="398">
                        <c:v>629.1</c:v>
                      </c:pt>
                      <c:pt idx="399">
                        <c:v>629.95599999999968</c:v>
                      </c:pt>
                      <c:pt idx="400">
                        <c:v>630.81999999999971</c:v>
                      </c:pt>
                      <c:pt idx="401">
                        <c:v>631.68499999999995</c:v>
                      </c:pt>
                      <c:pt idx="402">
                        <c:v>632.548</c:v>
                      </c:pt>
                      <c:pt idx="403">
                        <c:v>633.41499999999996</c:v>
                      </c:pt>
                      <c:pt idx="404">
                        <c:v>634.27700000000004</c:v>
                      </c:pt>
                      <c:pt idx="405">
                        <c:v>635.1389999999999</c:v>
                      </c:pt>
                      <c:pt idx="406">
                        <c:v>636.00599999999997</c:v>
                      </c:pt>
                      <c:pt idx="407">
                        <c:v>636.87099999999998</c:v>
                      </c:pt>
                      <c:pt idx="408">
                        <c:v>637.7349999999999</c:v>
                      </c:pt>
                      <c:pt idx="409">
                        <c:v>638.59400000000005</c:v>
                      </c:pt>
                      <c:pt idx="410">
                        <c:v>639.45699999999977</c:v>
                      </c:pt>
                      <c:pt idx="411">
                        <c:v>640.31899999999996</c:v>
                      </c:pt>
                      <c:pt idx="412">
                        <c:v>641.17999999999995</c:v>
                      </c:pt>
                      <c:pt idx="413">
                        <c:v>642.03800000000001</c:v>
                      </c:pt>
                      <c:pt idx="414">
                        <c:v>642.89799999999968</c:v>
                      </c:pt>
                      <c:pt idx="415">
                        <c:v>643.75800000000004</c:v>
                      </c:pt>
                      <c:pt idx="416">
                        <c:v>644.61300000000006</c:v>
                      </c:pt>
                      <c:pt idx="417">
                        <c:v>645.46299999999974</c:v>
                      </c:pt>
                      <c:pt idx="418">
                        <c:v>646.31399999999996</c:v>
                      </c:pt>
                      <c:pt idx="419">
                        <c:v>647.16899999999998</c:v>
                      </c:pt>
                      <c:pt idx="420">
                        <c:v>648.02800000000002</c:v>
                      </c:pt>
                      <c:pt idx="421">
                        <c:v>648.88499999999999</c:v>
                      </c:pt>
                      <c:pt idx="422">
                        <c:v>649.74</c:v>
                      </c:pt>
                      <c:pt idx="423">
                        <c:v>650.59299999999996</c:v>
                      </c:pt>
                      <c:pt idx="424">
                        <c:v>651.44199999999978</c:v>
                      </c:pt>
                      <c:pt idx="425">
                        <c:v>652.29100000000005</c:v>
                      </c:pt>
                      <c:pt idx="426">
                        <c:v>653.1389999999999</c:v>
                      </c:pt>
                      <c:pt idx="427">
                        <c:v>653.98699999999997</c:v>
                      </c:pt>
                      <c:pt idx="428">
                        <c:v>654.83400000000006</c:v>
                      </c:pt>
                      <c:pt idx="429">
                        <c:v>655.6869999999999</c:v>
                      </c:pt>
                      <c:pt idx="430">
                        <c:v>656.54599999999982</c:v>
                      </c:pt>
                      <c:pt idx="431">
                        <c:v>657.40099999999973</c:v>
                      </c:pt>
                      <c:pt idx="432">
                        <c:v>658.255</c:v>
                      </c:pt>
                      <c:pt idx="433">
                        <c:v>659.1099999999999</c:v>
                      </c:pt>
                      <c:pt idx="434">
                        <c:v>659.96199999999976</c:v>
                      </c:pt>
                      <c:pt idx="435">
                        <c:v>660.81099999999969</c:v>
                      </c:pt>
                      <c:pt idx="436">
                        <c:v>661.66100000000006</c:v>
                      </c:pt>
                      <c:pt idx="437">
                        <c:v>662.5139999999999</c:v>
                      </c:pt>
                      <c:pt idx="438">
                        <c:v>663.37</c:v>
                      </c:pt>
                      <c:pt idx="439">
                        <c:v>664.22699999999998</c:v>
                      </c:pt>
                      <c:pt idx="440">
                        <c:v>665.09</c:v>
                      </c:pt>
                      <c:pt idx="441">
                        <c:v>665.95599999999968</c:v>
                      </c:pt>
                      <c:pt idx="442">
                        <c:v>666.8159999999998</c:v>
                      </c:pt>
                      <c:pt idx="443">
                        <c:v>667.66799999999967</c:v>
                      </c:pt>
                      <c:pt idx="444">
                        <c:v>668.51599999999996</c:v>
                      </c:pt>
                      <c:pt idx="445">
                        <c:v>669.36099999999976</c:v>
                      </c:pt>
                      <c:pt idx="446">
                        <c:v>670.21299999999997</c:v>
                      </c:pt>
                      <c:pt idx="447">
                        <c:v>671.072</c:v>
                      </c:pt>
                      <c:pt idx="448">
                        <c:v>671.93599999999969</c:v>
                      </c:pt>
                      <c:pt idx="449">
                        <c:v>672.8009999999997</c:v>
                      </c:pt>
                      <c:pt idx="450">
                        <c:v>673.66599999999971</c:v>
                      </c:pt>
                      <c:pt idx="451">
                        <c:v>674.52800000000002</c:v>
                      </c:pt>
                      <c:pt idx="452">
                        <c:v>675.3889999999999</c:v>
                      </c:pt>
                      <c:pt idx="453">
                        <c:v>676.25199999999973</c:v>
                      </c:pt>
                      <c:pt idx="454">
                        <c:v>677.12400000000002</c:v>
                      </c:pt>
                      <c:pt idx="455">
                        <c:v>677.99299999999971</c:v>
                      </c:pt>
                      <c:pt idx="456">
                        <c:v>678.85099999999977</c:v>
                      </c:pt>
                      <c:pt idx="457">
                        <c:v>679.70299999999997</c:v>
                      </c:pt>
                      <c:pt idx="458">
                        <c:v>680.553</c:v>
                      </c:pt>
                      <c:pt idx="459">
                        <c:v>681.40199999999982</c:v>
                      </c:pt>
                      <c:pt idx="460">
                        <c:v>682.25199999999973</c:v>
                      </c:pt>
                      <c:pt idx="461">
                        <c:v>683.1099999999999</c:v>
                      </c:pt>
                      <c:pt idx="462">
                        <c:v>683.97299999999996</c:v>
                      </c:pt>
                      <c:pt idx="463">
                        <c:v>684.83299999999974</c:v>
                      </c:pt>
                      <c:pt idx="464">
                        <c:v>685.69</c:v>
                      </c:pt>
                      <c:pt idx="465">
                        <c:v>686.54599999999982</c:v>
                      </c:pt>
                      <c:pt idx="466">
                        <c:v>687.40099999999973</c:v>
                      </c:pt>
                      <c:pt idx="467">
                        <c:v>688.25199999999973</c:v>
                      </c:pt>
                      <c:pt idx="468">
                        <c:v>689.10699999999997</c:v>
                      </c:pt>
                      <c:pt idx="469">
                        <c:v>689.96699999999976</c:v>
                      </c:pt>
                      <c:pt idx="470">
                        <c:v>690.82899999999972</c:v>
                      </c:pt>
                      <c:pt idx="471">
                        <c:v>691.68399999999997</c:v>
                      </c:pt>
                      <c:pt idx="472">
                        <c:v>692.53399999999999</c:v>
                      </c:pt>
                      <c:pt idx="473">
                        <c:v>693.38799999999969</c:v>
                      </c:pt>
                      <c:pt idx="474">
                        <c:v>694.25199999999973</c:v>
                      </c:pt>
                      <c:pt idx="475">
                        <c:v>695.125</c:v>
                      </c:pt>
                      <c:pt idx="476">
                        <c:v>695.99299999999971</c:v>
                      </c:pt>
                      <c:pt idx="477">
                        <c:v>696.8529999999995</c:v>
                      </c:pt>
                      <c:pt idx="478">
                        <c:v>697.71400000000006</c:v>
                      </c:pt>
                      <c:pt idx="479">
                        <c:v>698.57299999999998</c:v>
                      </c:pt>
                      <c:pt idx="480">
                        <c:v>699.42699999999968</c:v>
                      </c:pt>
                      <c:pt idx="481">
                        <c:v>700.27800000000002</c:v>
                      </c:pt>
                      <c:pt idx="482">
                        <c:v>701.12599999999998</c:v>
                      </c:pt>
                      <c:pt idx="483">
                        <c:v>701.97299999999996</c:v>
                      </c:pt>
                      <c:pt idx="484">
                        <c:v>702.82399999999996</c:v>
                      </c:pt>
                      <c:pt idx="485">
                        <c:v>703.678</c:v>
                      </c:pt>
                      <c:pt idx="486">
                        <c:v>704.53600000000006</c:v>
                      </c:pt>
                      <c:pt idx="487">
                        <c:v>705.39300000000003</c:v>
                      </c:pt>
                      <c:pt idx="488">
                        <c:v>706.245</c:v>
                      </c:pt>
                      <c:pt idx="489">
                        <c:v>707.101</c:v>
                      </c:pt>
                      <c:pt idx="490">
                        <c:v>707.95299999999975</c:v>
                      </c:pt>
                      <c:pt idx="491">
                        <c:v>708.80599999999981</c:v>
                      </c:pt>
                      <c:pt idx="492">
                        <c:v>709.6569999999997</c:v>
                      </c:pt>
                      <c:pt idx="493">
                        <c:v>710.50700000000006</c:v>
                      </c:pt>
                      <c:pt idx="494">
                        <c:v>711.36099999999976</c:v>
                      </c:pt>
                      <c:pt idx="495">
                        <c:v>712.21500000000003</c:v>
                      </c:pt>
                      <c:pt idx="496">
                        <c:v>713.07500000000005</c:v>
                      </c:pt>
                      <c:pt idx="497">
                        <c:v>713.92899999999997</c:v>
                      </c:pt>
                      <c:pt idx="498">
                        <c:v>714.78899999999999</c:v>
                      </c:pt>
                      <c:pt idx="499">
                        <c:v>715.64799999999968</c:v>
                      </c:pt>
                      <c:pt idx="500">
                        <c:v>716.50199999999973</c:v>
                      </c:pt>
                      <c:pt idx="501">
                        <c:v>717.36300000000006</c:v>
                      </c:pt>
                      <c:pt idx="502">
                        <c:v>718.22400000000005</c:v>
                      </c:pt>
                      <c:pt idx="503">
                        <c:v>719.08500000000004</c:v>
                      </c:pt>
                      <c:pt idx="504">
                        <c:v>719.94399999999996</c:v>
                      </c:pt>
                      <c:pt idx="505">
                        <c:v>720.80499999999972</c:v>
                      </c:pt>
                      <c:pt idx="506">
                        <c:v>721.66399999999999</c:v>
                      </c:pt>
                      <c:pt idx="507">
                        <c:v>722.52199999999971</c:v>
                      </c:pt>
                      <c:pt idx="508">
                        <c:v>723.38099999999997</c:v>
                      </c:pt>
                      <c:pt idx="509">
                        <c:v>724.24199999999996</c:v>
                      </c:pt>
                      <c:pt idx="510">
                        <c:v>725.101</c:v>
                      </c:pt>
                      <c:pt idx="511">
                        <c:v>725.95599999999968</c:v>
                      </c:pt>
                      <c:pt idx="512">
                        <c:v>726.81199999999967</c:v>
                      </c:pt>
                      <c:pt idx="513">
                        <c:v>727.66899999999998</c:v>
                      </c:pt>
                      <c:pt idx="514">
                        <c:v>728.53</c:v>
                      </c:pt>
                      <c:pt idx="515">
                        <c:v>729.39099999999996</c:v>
                      </c:pt>
                      <c:pt idx="516">
                        <c:v>730.24800000000005</c:v>
                      </c:pt>
                      <c:pt idx="517">
                        <c:v>731.10599999999999</c:v>
                      </c:pt>
                      <c:pt idx="518">
                        <c:v>731.96799999999962</c:v>
                      </c:pt>
                      <c:pt idx="519">
                        <c:v>732.8299999999997</c:v>
                      </c:pt>
                      <c:pt idx="520">
                        <c:v>733.69100000000003</c:v>
                      </c:pt>
                      <c:pt idx="521">
                        <c:v>734.5509999999997</c:v>
                      </c:pt>
                      <c:pt idx="522">
                        <c:v>735.41699999999969</c:v>
                      </c:pt>
                      <c:pt idx="523">
                        <c:v>736.28099999999995</c:v>
                      </c:pt>
                      <c:pt idx="524">
                        <c:v>737.14300000000003</c:v>
                      </c:pt>
                      <c:pt idx="525">
                        <c:v>738.00599999999997</c:v>
                      </c:pt>
                      <c:pt idx="526">
                        <c:v>738.86799999999948</c:v>
                      </c:pt>
                      <c:pt idx="527">
                        <c:v>739.73400000000004</c:v>
                      </c:pt>
                      <c:pt idx="528">
                        <c:v>740.601</c:v>
                      </c:pt>
                      <c:pt idx="529">
                        <c:v>741.46799999999962</c:v>
                      </c:pt>
                      <c:pt idx="530">
                        <c:v>742.33799999999974</c:v>
                      </c:pt>
                      <c:pt idx="531">
                        <c:v>743.20699999999999</c:v>
                      </c:pt>
                      <c:pt idx="532">
                        <c:v>744.07399999999996</c:v>
                      </c:pt>
                      <c:pt idx="533">
                        <c:v>744.93699999999967</c:v>
                      </c:pt>
                      <c:pt idx="534">
                        <c:v>745.8009999999997</c:v>
                      </c:pt>
                      <c:pt idx="535">
                        <c:v>746.66199999999981</c:v>
                      </c:pt>
                      <c:pt idx="536">
                        <c:v>747.52499999999998</c:v>
                      </c:pt>
                      <c:pt idx="537">
                        <c:v>748.39099999999996</c:v>
                      </c:pt>
                      <c:pt idx="538">
                        <c:v>749.26099999999997</c:v>
                      </c:pt>
                      <c:pt idx="539">
                        <c:v>750.13499999999999</c:v>
                      </c:pt>
                      <c:pt idx="540">
                        <c:v>751.005</c:v>
                      </c:pt>
                      <c:pt idx="541">
                        <c:v>751.87199999999996</c:v>
                      </c:pt>
                      <c:pt idx="542">
                        <c:v>752.73900000000003</c:v>
                      </c:pt>
                      <c:pt idx="543">
                        <c:v>753.60599999999999</c:v>
                      </c:pt>
                      <c:pt idx="544">
                        <c:v>754.46499999999969</c:v>
                      </c:pt>
                      <c:pt idx="545">
                        <c:v>755.32499999999982</c:v>
                      </c:pt>
                      <c:pt idx="546">
                        <c:v>756.18</c:v>
                      </c:pt>
                      <c:pt idx="547">
                        <c:v>757.03299999999967</c:v>
                      </c:pt>
                      <c:pt idx="548">
                        <c:v>757.88799999999969</c:v>
                      </c:pt>
                      <c:pt idx="549">
                        <c:v>758.75400000000002</c:v>
                      </c:pt>
                      <c:pt idx="550">
                        <c:v>759.625</c:v>
                      </c:pt>
                      <c:pt idx="551">
                        <c:v>760.49400000000003</c:v>
                      </c:pt>
                      <c:pt idx="552">
                        <c:v>761.35999999999967</c:v>
                      </c:pt>
                      <c:pt idx="553">
                        <c:v>762.22299999999996</c:v>
                      </c:pt>
                      <c:pt idx="554">
                        <c:v>763.08699999999999</c:v>
                      </c:pt>
                      <c:pt idx="555">
                        <c:v>763.94599999999969</c:v>
                      </c:pt>
                      <c:pt idx="556">
                        <c:v>764.8</c:v>
                      </c:pt>
                      <c:pt idx="557">
                        <c:v>765.65599999999972</c:v>
                      </c:pt>
                      <c:pt idx="558">
                        <c:v>766.52</c:v>
                      </c:pt>
                      <c:pt idx="559">
                        <c:v>767.39300000000003</c:v>
                      </c:pt>
                      <c:pt idx="560">
                        <c:v>768.26599999999996</c:v>
                      </c:pt>
                      <c:pt idx="561">
                        <c:v>769.13799999999969</c:v>
                      </c:pt>
                      <c:pt idx="562">
                        <c:v>770.00700000000006</c:v>
                      </c:pt>
                      <c:pt idx="563">
                        <c:v>770.87699999999973</c:v>
                      </c:pt>
                      <c:pt idx="564">
                        <c:v>771.745</c:v>
                      </c:pt>
                      <c:pt idx="565">
                        <c:v>772.61199999999997</c:v>
                      </c:pt>
                      <c:pt idx="566">
                        <c:v>773.47900000000004</c:v>
                      </c:pt>
                      <c:pt idx="567">
                        <c:v>774.34599999999978</c:v>
                      </c:pt>
                      <c:pt idx="568">
                        <c:v>775.21599999999989</c:v>
                      </c:pt>
                      <c:pt idx="569">
                        <c:v>776.08799999999997</c:v>
                      </c:pt>
                      <c:pt idx="570">
                        <c:v>776.96199999999976</c:v>
                      </c:pt>
                      <c:pt idx="571">
                        <c:v>777.83899999999971</c:v>
                      </c:pt>
                      <c:pt idx="572">
                        <c:v>778.71900000000005</c:v>
                      </c:pt>
                      <c:pt idx="573">
                        <c:v>779.601</c:v>
                      </c:pt>
                      <c:pt idx="574">
                        <c:v>780.48599999999999</c:v>
                      </c:pt>
                      <c:pt idx="575">
                        <c:v>781.38300000000004</c:v>
                      </c:pt>
                      <c:pt idx="576">
                        <c:v>782.28200000000004</c:v>
                      </c:pt>
                      <c:pt idx="577">
                        <c:v>783.18</c:v>
                      </c:pt>
                      <c:pt idx="578">
                        <c:v>784.07500000000005</c:v>
                      </c:pt>
                      <c:pt idx="579">
                        <c:v>784.96399999999971</c:v>
                      </c:pt>
                      <c:pt idx="580">
                        <c:v>785.85199999999975</c:v>
                      </c:pt>
                      <c:pt idx="581">
                        <c:v>786.73500000000001</c:v>
                      </c:pt>
                      <c:pt idx="582">
                        <c:v>787.61900000000003</c:v>
                      </c:pt>
                      <c:pt idx="583">
                        <c:v>788.49799999999971</c:v>
                      </c:pt>
                      <c:pt idx="584">
                        <c:v>789.37400000000002</c:v>
                      </c:pt>
                      <c:pt idx="585">
                        <c:v>790.24900000000002</c:v>
                      </c:pt>
                      <c:pt idx="586">
                        <c:v>791.12</c:v>
                      </c:pt>
                      <c:pt idx="587">
                        <c:v>791.99299999999971</c:v>
                      </c:pt>
                      <c:pt idx="588">
                        <c:v>792.86799999999948</c:v>
                      </c:pt>
                      <c:pt idx="589">
                        <c:v>793.74799999999971</c:v>
                      </c:pt>
                      <c:pt idx="590">
                        <c:v>794.6279999999997</c:v>
                      </c:pt>
                      <c:pt idx="591">
                        <c:v>795.50900000000001</c:v>
                      </c:pt>
                      <c:pt idx="592">
                        <c:v>796.38699999999972</c:v>
                      </c:pt>
                      <c:pt idx="593">
                        <c:v>797.2579999999997</c:v>
                      </c:pt>
                      <c:pt idx="594">
                        <c:v>798.12599999999998</c:v>
                      </c:pt>
                      <c:pt idx="595">
                        <c:v>798.99199999999996</c:v>
                      </c:pt>
                      <c:pt idx="596">
                        <c:v>799.86099999999976</c:v>
                      </c:pt>
                      <c:pt idx="597">
                        <c:v>800.72699999999998</c:v>
                      </c:pt>
                      <c:pt idx="598">
                        <c:v>801.59799999999996</c:v>
                      </c:pt>
                      <c:pt idx="599">
                        <c:v>802.46899999999971</c:v>
                      </c:pt>
                      <c:pt idx="600">
                        <c:v>803.34099999999978</c:v>
                      </c:pt>
                      <c:pt idx="601">
                        <c:v>804.20899999999995</c:v>
                      </c:pt>
                      <c:pt idx="602">
                        <c:v>805.077</c:v>
                      </c:pt>
                      <c:pt idx="603">
                        <c:v>805.9459999999998</c:v>
                      </c:pt>
                      <c:pt idx="604">
                        <c:v>806.81999999999971</c:v>
                      </c:pt>
                      <c:pt idx="605">
                        <c:v>807.69600000000003</c:v>
                      </c:pt>
                      <c:pt idx="606">
                        <c:v>808.56799999999976</c:v>
                      </c:pt>
                      <c:pt idx="607">
                        <c:v>809.4409999999998</c:v>
                      </c:pt>
                      <c:pt idx="608">
                        <c:v>810.31999999999971</c:v>
                      </c:pt>
                      <c:pt idx="609">
                        <c:v>811.202</c:v>
                      </c:pt>
                      <c:pt idx="610">
                        <c:v>812.08299999999997</c:v>
                      </c:pt>
                      <c:pt idx="611">
                        <c:v>812.97</c:v>
                      </c:pt>
                      <c:pt idx="612">
                        <c:v>813.8529999999995</c:v>
                      </c:pt>
                      <c:pt idx="613">
                        <c:v>814.73099999999999</c:v>
                      </c:pt>
                      <c:pt idx="614">
                        <c:v>815.61299999999972</c:v>
                      </c:pt>
                      <c:pt idx="615">
                        <c:v>816.48799999999972</c:v>
                      </c:pt>
                      <c:pt idx="616">
                        <c:v>817.36099999999976</c:v>
                      </c:pt>
                      <c:pt idx="617">
                        <c:v>818.23799999999972</c:v>
                      </c:pt>
                      <c:pt idx="618">
                        <c:v>819.11799999999971</c:v>
                      </c:pt>
                      <c:pt idx="619">
                        <c:v>820.0029999999997</c:v>
                      </c:pt>
                      <c:pt idx="620">
                        <c:v>820.88900000000001</c:v>
                      </c:pt>
                      <c:pt idx="621">
                        <c:v>821.77200000000005</c:v>
                      </c:pt>
                      <c:pt idx="622">
                        <c:v>822.6519999999997</c:v>
                      </c:pt>
                      <c:pt idx="623">
                        <c:v>823.53300000000002</c:v>
                      </c:pt>
                      <c:pt idx="624">
                        <c:v>824.41499999999996</c:v>
                      </c:pt>
                      <c:pt idx="625">
                        <c:v>825.29399999999998</c:v>
                      </c:pt>
                      <c:pt idx="626">
                        <c:v>826.17600000000004</c:v>
                      </c:pt>
                      <c:pt idx="627">
                        <c:v>827.05699999999979</c:v>
                      </c:pt>
                      <c:pt idx="628">
                        <c:v>827.93899999999996</c:v>
                      </c:pt>
                      <c:pt idx="629">
                        <c:v>828.81999999999971</c:v>
                      </c:pt>
                      <c:pt idx="630">
                        <c:v>829.70100000000002</c:v>
                      </c:pt>
                      <c:pt idx="631">
                        <c:v>830.58199999999999</c:v>
                      </c:pt>
                      <c:pt idx="632">
                        <c:v>831.4599999999997</c:v>
                      </c:pt>
                      <c:pt idx="633">
                        <c:v>832.34199999999976</c:v>
                      </c:pt>
                      <c:pt idx="634">
                        <c:v>833.226</c:v>
                      </c:pt>
                      <c:pt idx="635">
                        <c:v>834.10500000000002</c:v>
                      </c:pt>
                      <c:pt idx="636">
                        <c:v>834.98199999999997</c:v>
                      </c:pt>
                      <c:pt idx="637">
                        <c:v>835.8589999999997</c:v>
                      </c:pt>
                      <c:pt idx="638">
                        <c:v>836.73500000000001</c:v>
                      </c:pt>
                      <c:pt idx="639">
                        <c:v>837.61599999999999</c:v>
                      </c:pt>
                      <c:pt idx="640">
                        <c:v>838.5</c:v>
                      </c:pt>
                      <c:pt idx="641">
                        <c:v>839.38800000000003</c:v>
                      </c:pt>
                      <c:pt idx="642">
                        <c:v>840.27300000000002</c:v>
                      </c:pt>
                      <c:pt idx="643">
                        <c:v>841.15899999999999</c:v>
                      </c:pt>
                      <c:pt idx="644">
                        <c:v>842.04</c:v>
                      </c:pt>
                      <c:pt idx="645">
                        <c:v>842.923</c:v>
                      </c:pt>
                      <c:pt idx="646">
                        <c:v>843.8059999999997</c:v>
                      </c:pt>
                      <c:pt idx="647">
                        <c:v>844.69100000000003</c:v>
                      </c:pt>
                      <c:pt idx="648">
                        <c:v>845.57600000000002</c:v>
                      </c:pt>
                      <c:pt idx="649">
                        <c:v>846.45899999999972</c:v>
                      </c:pt>
                      <c:pt idx="650">
                        <c:v>847.33899999999971</c:v>
                      </c:pt>
                      <c:pt idx="651">
                        <c:v>848.21900000000005</c:v>
                      </c:pt>
                      <c:pt idx="652">
                        <c:v>849.09799999999996</c:v>
                      </c:pt>
                      <c:pt idx="653">
                        <c:v>849.98299999999972</c:v>
                      </c:pt>
                      <c:pt idx="654">
                        <c:v>850.86599999999976</c:v>
                      </c:pt>
                      <c:pt idx="655">
                        <c:v>851.74900000000002</c:v>
                      </c:pt>
                      <c:pt idx="656">
                        <c:v>852.64</c:v>
                      </c:pt>
                      <c:pt idx="657">
                        <c:v>853.53599999999972</c:v>
                      </c:pt>
                      <c:pt idx="658">
                        <c:v>854.42999999999984</c:v>
                      </c:pt>
                      <c:pt idx="659">
                        <c:v>855.31999999999971</c:v>
                      </c:pt>
                      <c:pt idx="660">
                        <c:v>856.21</c:v>
                      </c:pt>
                      <c:pt idx="661">
                        <c:v>857.09699999999998</c:v>
                      </c:pt>
                      <c:pt idx="662">
                        <c:v>857.98400000000004</c:v>
                      </c:pt>
                      <c:pt idx="663">
                        <c:v>858.8779999999997</c:v>
                      </c:pt>
                      <c:pt idx="664">
                        <c:v>859.78</c:v>
                      </c:pt>
                      <c:pt idx="665">
                        <c:v>860.68100000000004</c:v>
                      </c:pt>
                      <c:pt idx="666">
                        <c:v>861.57500000000005</c:v>
                      </c:pt>
                      <c:pt idx="667">
                        <c:v>862.46299999999974</c:v>
                      </c:pt>
                      <c:pt idx="668">
                        <c:v>863.3499999999998</c:v>
                      </c:pt>
                      <c:pt idx="669">
                        <c:v>864.23299999999972</c:v>
                      </c:pt>
                      <c:pt idx="670">
                        <c:v>865.11599999999999</c:v>
                      </c:pt>
                      <c:pt idx="671">
                        <c:v>866.00099999999998</c:v>
                      </c:pt>
                      <c:pt idx="672">
                        <c:v>866.88400000000001</c:v>
                      </c:pt>
                      <c:pt idx="673">
                        <c:v>867.76800000000003</c:v>
                      </c:pt>
                      <c:pt idx="674">
                        <c:v>868.65</c:v>
                      </c:pt>
                      <c:pt idx="675">
                        <c:v>869.529</c:v>
                      </c:pt>
                      <c:pt idx="676">
                        <c:v>870.41099999999972</c:v>
                      </c:pt>
                      <c:pt idx="677">
                        <c:v>871.29600000000005</c:v>
                      </c:pt>
                      <c:pt idx="678">
                        <c:v>872.18399999999997</c:v>
                      </c:pt>
                      <c:pt idx="679">
                        <c:v>873.07600000000002</c:v>
                      </c:pt>
                      <c:pt idx="680">
                        <c:v>873.96299999999974</c:v>
                      </c:pt>
                      <c:pt idx="681">
                        <c:v>874.85199999999975</c:v>
                      </c:pt>
                      <c:pt idx="682">
                        <c:v>875.745</c:v>
                      </c:pt>
                      <c:pt idx="683">
                        <c:v>876.64099999999996</c:v>
                      </c:pt>
                      <c:pt idx="684">
                        <c:v>877.53300000000002</c:v>
                      </c:pt>
                      <c:pt idx="685">
                        <c:v>878.42499999999973</c:v>
                      </c:pt>
                      <c:pt idx="686">
                        <c:v>879.32399999999996</c:v>
                      </c:pt>
                      <c:pt idx="687">
                        <c:v>880.22</c:v>
                      </c:pt>
                      <c:pt idx="688">
                        <c:v>881.11400000000003</c:v>
                      </c:pt>
                      <c:pt idx="689">
                        <c:v>882.00900000000001</c:v>
                      </c:pt>
                      <c:pt idx="690">
                        <c:v>882.90599999999972</c:v>
                      </c:pt>
                      <c:pt idx="691">
                        <c:v>883.803</c:v>
                      </c:pt>
                      <c:pt idx="692">
                        <c:v>884.70600000000002</c:v>
                      </c:pt>
                      <c:pt idx="693">
                        <c:v>885.61</c:v>
                      </c:pt>
                      <c:pt idx="694">
                        <c:v>886.52</c:v>
                      </c:pt>
                      <c:pt idx="695">
                        <c:v>887.43299999999977</c:v>
                      </c:pt>
                      <c:pt idx="696">
                        <c:v>888.35199999999975</c:v>
                      </c:pt>
                      <c:pt idx="697">
                        <c:v>889.27499999999998</c:v>
                      </c:pt>
                      <c:pt idx="698">
                        <c:v>890.2</c:v>
                      </c:pt>
                      <c:pt idx="699">
                        <c:v>891.12599999999998</c:v>
                      </c:pt>
                      <c:pt idx="700">
                        <c:v>892.05699999999979</c:v>
                      </c:pt>
                      <c:pt idx="701">
                        <c:v>892.99099999999999</c:v>
                      </c:pt>
                      <c:pt idx="702">
                        <c:v>893.92699999999979</c:v>
                      </c:pt>
                      <c:pt idx="703">
                        <c:v>894.86299999999949</c:v>
                      </c:pt>
                      <c:pt idx="704">
                        <c:v>895.79399999999998</c:v>
                      </c:pt>
                      <c:pt idx="705">
                        <c:v>896.72299999999996</c:v>
                      </c:pt>
                      <c:pt idx="706">
                        <c:v>897.64699999999971</c:v>
                      </c:pt>
                      <c:pt idx="707">
                        <c:v>898.57399999999996</c:v>
                      </c:pt>
                      <c:pt idx="708">
                        <c:v>899.50099999999998</c:v>
                      </c:pt>
                      <c:pt idx="709">
                        <c:v>900.42499999999973</c:v>
                      </c:pt>
                      <c:pt idx="710">
                        <c:v>901.34899999999971</c:v>
                      </c:pt>
                      <c:pt idx="711">
                        <c:v>902.27</c:v>
                      </c:pt>
                      <c:pt idx="712">
                        <c:v>903.19200000000001</c:v>
                      </c:pt>
                      <c:pt idx="713">
                        <c:v>904.11599999999999</c:v>
                      </c:pt>
                      <c:pt idx="714">
                        <c:v>905.04300000000001</c:v>
                      </c:pt>
                      <c:pt idx="715">
                        <c:v>905.97699999999998</c:v>
                      </c:pt>
                      <c:pt idx="716">
                        <c:v>906.91399999999999</c:v>
                      </c:pt>
                      <c:pt idx="717">
                        <c:v>907.8449999999998</c:v>
                      </c:pt>
                      <c:pt idx="718">
                        <c:v>908.77700000000004</c:v>
                      </c:pt>
                      <c:pt idx="719">
                        <c:v>909.70899999999995</c:v>
                      </c:pt>
                      <c:pt idx="720">
                        <c:v>910.63800000000003</c:v>
                      </c:pt>
                      <c:pt idx="721">
                        <c:v>911.56299999999976</c:v>
                      </c:pt>
                      <c:pt idx="722">
                        <c:v>912.48199999999997</c:v>
                      </c:pt>
                      <c:pt idx="723">
                        <c:v>913.40599999999972</c:v>
                      </c:pt>
                      <c:pt idx="724">
                        <c:v>914.33599999999979</c:v>
                      </c:pt>
                      <c:pt idx="725">
                        <c:v>915.26699999999971</c:v>
                      </c:pt>
                      <c:pt idx="726">
                        <c:v>916.197</c:v>
                      </c:pt>
                      <c:pt idx="727">
                        <c:v>917.1279999999997</c:v>
                      </c:pt>
                      <c:pt idx="728">
                        <c:v>918.05699999999979</c:v>
                      </c:pt>
                      <c:pt idx="729">
                        <c:v>918.98400000000004</c:v>
                      </c:pt>
                      <c:pt idx="730">
                        <c:v>919.91399999999999</c:v>
                      </c:pt>
                      <c:pt idx="731">
                        <c:v>920.84199999999976</c:v>
                      </c:pt>
                      <c:pt idx="732">
                        <c:v>921.77200000000005</c:v>
                      </c:pt>
                      <c:pt idx="733">
                        <c:v>922.70299999999997</c:v>
                      </c:pt>
                      <c:pt idx="734">
                        <c:v>923.62900000000002</c:v>
                      </c:pt>
                      <c:pt idx="735">
                        <c:v>924.5559999999997</c:v>
                      </c:pt>
                      <c:pt idx="736">
                        <c:v>925.48500000000001</c:v>
                      </c:pt>
                      <c:pt idx="737">
                        <c:v>926.41300000000001</c:v>
                      </c:pt>
                      <c:pt idx="738">
                        <c:v>927.3449999999998</c:v>
                      </c:pt>
                      <c:pt idx="739">
                        <c:v>928.28</c:v>
                      </c:pt>
                      <c:pt idx="740">
                        <c:v>929.21199999999999</c:v>
                      </c:pt>
                      <c:pt idx="741">
                        <c:v>930.14300000000003</c:v>
                      </c:pt>
                      <c:pt idx="742">
                        <c:v>931.07299999999998</c:v>
                      </c:pt>
                      <c:pt idx="743">
                        <c:v>932.00199999999973</c:v>
                      </c:pt>
                      <c:pt idx="744">
                        <c:v>932.928</c:v>
                      </c:pt>
                      <c:pt idx="745">
                        <c:v>933.8589999999997</c:v>
                      </c:pt>
                      <c:pt idx="746">
                        <c:v>934.78899999999999</c:v>
                      </c:pt>
                      <c:pt idx="747">
                        <c:v>935.71600000000001</c:v>
                      </c:pt>
                      <c:pt idx="748">
                        <c:v>936.64599999999996</c:v>
                      </c:pt>
                      <c:pt idx="749">
                        <c:v>937.57600000000002</c:v>
                      </c:pt>
                      <c:pt idx="750">
                        <c:v>938.51199999999972</c:v>
                      </c:pt>
                      <c:pt idx="751">
                        <c:v>939.44399999999996</c:v>
                      </c:pt>
                      <c:pt idx="752">
                        <c:v>940.37400000000002</c:v>
                      </c:pt>
                      <c:pt idx="753">
                        <c:v>941.3</c:v>
                      </c:pt>
                      <c:pt idx="754">
                        <c:v>942.22900000000004</c:v>
                      </c:pt>
                      <c:pt idx="755">
                        <c:v>943.16499999999996</c:v>
                      </c:pt>
                      <c:pt idx="756">
                        <c:v>944.101</c:v>
                      </c:pt>
                      <c:pt idx="757">
                        <c:v>945.03699999999969</c:v>
                      </c:pt>
                      <c:pt idx="758">
                        <c:v>945.97400000000005</c:v>
                      </c:pt>
                      <c:pt idx="759">
                        <c:v>946.91099999999972</c:v>
                      </c:pt>
                      <c:pt idx="760">
                        <c:v>947.8299999999997</c:v>
                      </c:pt>
                      <c:pt idx="761">
                        <c:v>948.73</c:v>
                      </c:pt>
                      <c:pt idx="762">
                        <c:v>949.62599999999998</c:v>
                      </c:pt>
                      <c:pt idx="763">
                        <c:v>950.51599999999996</c:v>
                      </c:pt>
                      <c:pt idx="764">
                        <c:v>951.41300000000001</c:v>
                      </c:pt>
                      <c:pt idx="765">
                        <c:v>952.30999999999983</c:v>
                      </c:pt>
                      <c:pt idx="766">
                        <c:v>953.20799999999997</c:v>
                      </c:pt>
                      <c:pt idx="767">
                        <c:v>954.10599999999999</c:v>
                      </c:pt>
                      <c:pt idx="768">
                        <c:v>955.005</c:v>
                      </c:pt>
                      <c:pt idx="769">
                        <c:v>955.9</c:v>
                      </c:pt>
                      <c:pt idx="770">
                        <c:v>956.79700000000003</c:v>
                      </c:pt>
                      <c:pt idx="771">
                        <c:v>957.69500000000005</c:v>
                      </c:pt>
                      <c:pt idx="772">
                        <c:v>958.59400000000005</c:v>
                      </c:pt>
                      <c:pt idx="773">
                        <c:v>959.49099999999999</c:v>
                      </c:pt>
                      <c:pt idx="774">
                        <c:v>960.39</c:v>
                      </c:pt>
                      <c:pt idx="775">
                        <c:v>961.28899999999999</c:v>
                      </c:pt>
                      <c:pt idx="776">
                        <c:v>962.19299999999998</c:v>
                      </c:pt>
                      <c:pt idx="777">
                        <c:v>963.09900000000005</c:v>
                      </c:pt>
                      <c:pt idx="778">
                        <c:v>964.00699999999972</c:v>
                      </c:pt>
                      <c:pt idx="779">
                        <c:v>964.92</c:v>
                      </c:pt>
                      <c:pt idx="780">
                        <c:v>965.8299999999997</c:v>
                      </c:pt>
                      <c:pt idx="781">
                        <c:v>966.73299999999972</c:v>
                      </c:pt>
                      <c:pt idx="782">
                        <c:v>967.6329999999997</c:v>
                      </c:pt>
                      <c:pt idx="783">
                        <c:v>968.5319999999997</c:v>
                      </c:pt>
                      <c:pt idx="784">
                        <c:v>969.43599999999969</c:v>
                      </c:pt>
                      <c:pt idx="785">
                        <c:v>970.33899999999971</c:v>
                      </c:pt>
                      <c:pt idx="786">
                        <c:v>971.245</c:v>
                      </c:pt>
                      <c:pt idx="787">
                        <c:v>972.15599999999972</c:v>
                      </c:pt>
                      <c:pt idx="788">
                        <c:v>973.06699999999978</c:v>
                      </c:pt>
                      <c:pt idx="789">
                        <c:v>973.976</c:v>
                      </c:pt>
                      <c:pt idx="790">
                        <c:v>974.8829999999997</c:v>
                      </c:pt>
                      <c:pt idx="791">
                        <c:v>975.78700000000003</c:v>
                      </c:pt>
                      <c:pt idx="792">
                        <c:v>976.68600000000004</c:v>
                      </c:pt>
                      <c:pt idx="793">
                        <c:v>977.58799999999997</c:v>
                      </c:pt>
                      <c:pt idx="794">
                        <c:v>978.49</c:v>
                      </c:pt>
                      <c:pt idx="795">
                        <c:v>979.38900000000001</c:v>
                      </c:pt>
                      <c:pt idx="796">
                        <c:v>980.28800000000001</c:v>
                      </c:pt>
                      <c:pt idx="797">
                        <c:v>981.18700000000001</c:v>
                      </c:pt>
                      <c:pt idx="798">
                        <c:v>982.08299999999997</c:v>
                      </c:pt>
                      <c:pt idx="799">
                        <c:v>982.97500000000002</c:v>
                      </c:pt>
                      <c:pt idx="800">
                        <c:v>983.87</c:v>
                      </c:pt>
                      <c:pt idx="801">
                        <c:v>984.76400000000001</c:v>
                      </c:pt>
                      <c:pt idx="802">
                        <c:v>985.66199999999969</c:v>
                      </c:pt>
                      <c:pt idx="803">
                        <c:v>986.56399999999996</c:v>
                      </c:pt>
                      <c:pt idx="804">
                        <c:v>987.45799999999974</c:v>
                      </c:pt>
                      <c:pt idx="805">
                        <c:v>988.3539999999997</c:v>
                      </c:pt>
                      <c:pt idx="806">
                        <c:v>989.255</c:v>
                      </c:pt>
                      <c:pt idx="807">
                        <c:v>990.1569999999997</c:v>
                      </c:pt>
                      <c:pt idx="808">
                        <c:v>991.06099999999969</c:v>
                      </c:pt>
                      <c:pt idx="809">
                        <c:v>991.96199999999976</c:v>
                      </c:pt>
                      <c:pt idx="810">
                        <c:v>992.85999999999979</c:v>
                      </c:pt>
                      <c:pt idx="811">
                        <c:v>993.76199999999972</c:v>
                      </c:pt>
                      <c:pt idx="812">
                        <c:v>994.70399999999995</c:v>
                      </c:pt>
                      <c:pt idx="813">
                        <c:v>995.66899999999998</c:v>
                      </c:pt>
                      <c:pt idx="814">
                        <c:v>996.64800000000002</c:v>
                      </c:pt>
                      <c:pt idx="815">
                        <c:v>997.63199999999972</c:v>
                      </c:pt>
                      <c:pt idx="816">
                        <c:v>998.61799999999971</c:v>
                      </c:pt>
                      <c:pt idx="817">
                        <c:v>999.60799999999972</c:v>
                      </c:pt>
                      <c:pt idx="818">
                        <c:v>1000.6</c:v>
                      </c:pt>
                      <c:pt idx="819">
                        <c:v>1001.59</c:v>
                      </c:pt>
                      <c:pt idx="820">
                        <c:v>1002.582</c:v>
                      </c:pt>
                      <c:pt idx="821">
                        <c:v>1003.569</c:v>
                      </c:pt>
                      <c:pt idx="822">
                        <c:v>1004.553</c:v>
                      </c:pt>
                      <c:pt idx="823">
                        <c:v>1005.54</c:v>
                      </c:pt>
                      <c:pt idx="824">
                        <c:v>1006.525</c:v>
                      </c:pt>
                      <c:pt idx="825">
                        <c:v>1007.508</c:v>
                      </c:pt>
                      <c:pt idx="826">
                        <c:v>1008.492</c:v>
                      </c:pt>
                      <c:pt idx="827">
                        <c:v>1009.476</c:v>
                      </c:pt>
                      <c:pt idx="828">
                        <c:v>1010.456</c:v>
                      </c:pt>
                      <c:pt idx="829">
                        <c:v>1011.433</c:v>
                      </c:pt>
                      <c:pt idx="830">
                        <c:v>1012.413</c:v>
                      </c:pt>
                      <c:pt idx="831">
                        <c:v>1013.39</c:v>
                      </c:pt>
                      <c:pt idx="832">
                        <c:v>1014.3680000000001</c:v>
                      </c:pt>
                      <c:pt idx="833">
                        <c:v>1015.347</c:v>
                      </c:pt>
                      <c:pt idx="834">
                        <c:v>1016.319</c:v>
                      </c:pt>
                      <c:pt idx="835">
                        <c:v>1017.29</c:v>
                      </c:pt>
                      <c:pt idx="836">
                        <c:v>1018.2619999999999</c:v>
                      </c:pt>
                      <c:pt idx="837">
                        <c:v>1019.24</c:v>
                      </c:pt>
                      <c:pt idx="838">
                        <c:v>1020.213</c:v>
                      </c:pt>
                      <c:pt idx="839">
                        <c:v>1021.188</c:v>
                      </c:pt>
                      <c:pt idx="840">
                        <c:v>1022.1609999999999</c:v>
                      </c:pt>
                      <c:pt idx="841">
                        <c:v>1023.13</c:v>
                      </c:pt>
                      <c:pt idx="842">
                        <c:v>1024.0930000000001</c:v>
                      </c:pt>
                      <c:pt idx="843">
                        <c:v>1025.0550000000001</c:v>
                      </c:pt>
                      <c:pt idx="844">
                        <c:v>1026.0150000000001</c:v>
                      </c:pt>
                      <c:pt idx="845">
                        <c:v>1026.979</c:v>
                      </c:pt>
                      <c:pt idx="846">
                        <c:v>1027.941</c:v>
                      </c:pt>
                      <c:pt idx="847">
                        <c:v>1028.9010000000001</c:v>
                      </c:pt>
                      <c:pt idx="848">
                        <c:v>1029.865</c:v>
                      </c:pt>
                      <c:pt idx="849">
                        <c:v>1030.828</c:v>
                      </c:pt>
                      <c:pt idx="850">
                        <c:v>1031.7919999999999</c:v>
                      </c:pt>
                      <c:pt idx="851">
                        <c:v>1032.7560000000001</c:v>
                      </c:pt>
                      <c:pt idx="852">
                        <c:v>1033.7190000000001</c:v>
                      </c:pt>
                      <c:pt idx="853">
                        <c:v>1034.68</c:v>
                      </c:pt>
                      <c:pt idx="854">
                        <c:v>1035.644</c:v>
                      </c:pt>
                      <c:pt idx="855">
                        <c:v>1036.6120000000001</c:v>
                      </c:pt>
                      <c:pt idx="856">
                        <c:v>1037.578</c:v>
                      </c:pt>
                      <c:pt idx="857">
                        <c:v>1038.5409999999999</c:v>
                      </c:pt>
                      <c:pt idx="858">
                        <c:v>1039.5050000000001</c:v>
                      </c:pt>
                      <c:pt idx="859">
                        <c:v>1040.4659999999999</c:v>
                      </c:pt>
                      <c:pt idx="860">
                        <c:v>1041.4280000000001</c:v>
                      </c:pt>
                      <c:pt idx="861">
                        <c:v>1042.394</c:v>
                      </c:pt>
                      <c:pt idx="862">
                        <c:v>1043.357</c:v>
                      </c:pt>
                      <c:pt idx="863">
                        <c:v>1044.3209999999999</c:v>
                      </c:pt>
                      <c:pt idx="864">
                        <c:v>1045.2840000000001</c:v>
                      </c:pt>
                      <c:pt idx="865">
                        <c:v>1046.2460000000001</c:v>
                      </c:pt>
                      <c:pt idx="866">
                        <c:v>1047.201</c:v>
                      </c:pt>
                      <c:pt idx="867">
                        <c:v>1048.134</c:v>
                      </c:pt>
                      <c:pt idx="868">
                        <c:v>1049.047</c:v>
                      </c:pt>
                      <c:pt idx="869">
                        <c:v>1049.954</c:v>
                      </c:pt>
                      <c:pt idx="870">
                        <c:v>1050.864</c:v>
                      </c:pt>
                      <c:pt idx="871">
                        <c:v>1051.7729999999999</c:v>
                      </c:pt>
                      <c:pt idx="872">
                        <c:v>1052.68</c:v>
                      </c:pt>
                      <c:pt idx="873">
                        <c:v>1053.586</c:v>
                      </c:pt>
                      <c:pt idx="874">
                        <c:v>1054.4939999999999</c:v>
                      </c:pt>
                      <c:pt idx="875">
                        <c:v>1055.4079999999999</c:v>
                      </c:pt>
                      <c:pt idx="876">
                        <c:v>1056.3240000000001</c:v>
                      </c:pt>
                      <c:pt idx="877">
                        <c:v>1057.241</c:v>
                      </c:pt>
                      <c:pt idx="878">
                        <c:v>1058.1569999999999</c:v>
                      </c:pt>
                      <c:pt idx="879">
                        <c:v>1059.0719999999999</c:v>
                      </c:pt>
                      <c:pt idx="880">
                        <c:v>1059.9839999999999</c:v>
                      </c:pt>
                      <c:pt idx="881">
                        <c:v>1060.893</c:v>
                      </c:pt>
                      <c:pt idx="882">
                        <c:v>1061.8009999999999</c:v>
                      </c:pt>
                      <c:pt idx="883">
                        <c:v>1062.7090000000001</c:v>
                      </c:pt>
                      <c:pt idx="884">
                        <c:v>1063.614</c:v>
                      </c:pt>
                      <c:pt idx="885">
                        <c:v>1064.5229999999999</c:v>
                      </c:pt>
                      <c:pt idx="886">
                        <c:v>1065.43</c:v>
                      </c:pt>
                      <c:pt idx="887">
                        <c:v>1066.335</c:v>
                      </c:pt>
                      <c:pt idx="888">
                        <c:v>1067.2349999999999</c:v>
                      </c:pt>
                      <c:pt idx="889">
                        <c:v>1068.135</c:v>
                      </c:pt>
                      <c:pt idx="890">
                        <c:v>1069.038</c:v>
                      </c:pt>
                      <c:pt idx="891">
                        <c:v>1069.941</c:v>
                      </c:pt>
                      <c:pt idx="892">
                        <c:v>1070.8430000000001</c:v>
                      </c:pt>
                      <c:pt idx="893">
                        <c:v>1071.7439999999999</c:v>
                      </c:pt>
                      <c:pt idx="894">
                        <c:v>1072.6420000000001</c:v>
                      </c:pt>
                      <c:pt idx="895">
                        <c:v>1073.5440000000001</c:v>
                      </c:pt>
                      <c:pt idx="896">
                        <c:v>1074.4480000000001</c:v>
                      </c:pt>
                      <c:pt idx="897">
                        <c:v>1075.357</c:v>
                      </c:pt>
                      <c:pt idx="898">
                        <c:v>1076.2760000000001</c:v>
                      </c:pt>
                      <c:pt idx="899">
                        <c:v>1077.194</c:v>
                      </c:pt>
                      <c:pt idx="900">
                        <c:v>1078.1120000000001</c:v>
                      </c:pt>
                      <c:pt idx="901">
                        <c:v>1079.03</c:v>
                      </c:pt>
                      <c:pt idx="902">
                        <c:v>1079.951</c:v>
                      </c:pt>
                      <c:pt idx="903">
                        <c:v>1080.877</c:v>
                      </c:pt>
                      <c:pt idx="904">
                        <c:v>1081.8030000000001</c:v>
                      </c:pt>
                      <c:pt idx="905">
                        <c:v>1082.7270000000001</c:v>
                      </c:pt>
                      <c:pt idx="906">
                        <c:v>1083.644</c:v>
                      </c:pt>
                      <c:pt idx="907">
                        <c:v>1084.5609999999999</c:v>
                      </c:pt>
                      <c:pt idx="908">
                        <c:v>1085.4770000000001</c:v>
                      </c:pt>
                      <c:pt idx="909">
                        <c:v>1086.393</c:v>
                      </c:pt>
                      <c:pt idx="910">
                        <c:v>1087.316</c:v>
                      </c:pt>
                      <c:pt idx="911">
                        <c:v>1088.24</c:v>
                      </c:pt>
                      <c:pt idx="912">
                        <c:v>1089.1669999999999</c:v>
                      </c:pt>
                      <c:pt idx="913">
                        <c:v>1090.0909999999999</c:v>
                      </c:pt>
                      <c:pt idx="914">
                        <c:v>1091.0160000000001</c:v>
                      </c:pt>
                      <c:pt idx="915">
                        <c:v>1091.9449999999999</c:v>
                      </c:pt>
                      <c:pt idx="916">
                        <c:v>1092.875</c:v>
                      </c:pt>
                      <c:pt idx="917">
                        <c:v>1093.800999999999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P$6:$AP$923</c15:sqref>
                        </c15:formulaRef>
                      </c:ext>
                    </c:extLst>
                    <c:numCache>
                      <c:formatCode>General</c:formatCode>
                      <c:ptCount val="918"/>
                      <c:pt idx="0">
                        <c:v>1</c:v>
                      </c:pt>
                      <c:pt idx="1">
                        <c:v>0.99995627761738404</c:v>
                      </c:pt>
                      <c:pt idx="2">
                        <c:v>0.99993371122635599</c:v>
                      </c:pt>
                      <c:pt idx="3">
                        <c:v>0.99977715688860203</c:v>
                      </c:pt>
                      <c:pt idx="4">
                        <c:v>0.99968689132449196</c:v>
                      </c:pt>
                      <c:pt idx="5">
                        <c:v>0.99957546976879297</c:v>
                      </c:pt>
                      <c:pt idx="6">
                        <c:v>0.99935121625795598</c:v>
                      </c:pt>
                      <c:pt idx="7">
                        <c:v>0.99926095069384602</c:v>
                      </c:pt>
                      <c:pt idx="8">
                        <c:v>0.99905926357403696</c:v>
                      </c:pt>
                      <c:pt idx="9">
                        <c:v>0.99888014284525495</c:v>
                      </c:pt>
                      <c:pt idx="10">
                        <c:v>0.99870102211647405</c:v>
                      </c:pt>
                      <c:pt idx="11">
                        <c:v>0.99847676860563706</c:v>
                      </c:pt>
                      <c:pt idx="12">
                        <c:v>0.99831880386844296</c:v>
                      </c:pt>
                      <c:pt idx="13">
                        <c:v>0.99807198396657903</c:v>
                      </c:pt>
                      <c:pt idx="14">
                        <c:v>0.99784914085518095</c:v>
                      </c:pt>
                      <c:pt idx="15">
                        <c:v>0.99764604333593299</c:v>
                      </c:pt>
                      <c:pt idx="16">
                        <c:v>0.99740063383350797</c:v>
                      </c:pt>
                      <c:pt idx="17">
                        <c:v>0.99715381393164304</c:v>
                      </c:pt>
                      <c:pt idx="18">
                        <c:v>0.996906994029779</c:v>
                      </c:pt>
                      <c:pt idx="19">
                        <c:v>0.996616451745299</c:v>
                      </c:pt>
                      <c:pt idx="20">
                        <c:v>0.99634706545240703</c:v>
                      </c:pt>
                      <c:pt idx="21">
                        <c:v>0.99607626876007505</c:v>
                      </c:pt>
                      <c:pt idx="22">
                        <c:v>0.99576457048400702</c:v>
                      </c:pt>
                      <c:pt idx="23">
                        <c:v>0.99547120740064798</c:v>
                      </c:pt>
                      <c:pt idx="24">
                        <c:v>0.99515809872514005</c:v>
                      </c:pt>
                      <c:pt idx="25">
                        <c:v>0.994778701275988</c:v>
                      </c:pt>
                      <c:pt idx="26">
                        <c:v>0.994441615810014</c:v>
                      </c:pt>
                      <c:pt idx="27">
                        <c:v>0.99408337435244998</c:v>
                      </c:pt>
                      <c:pt idx="28">
                        <c:v>0.99367858971339196</c:v>
                      </c:pt>
                      <c:pt idx="29">
                        <c:v>0.99332034825582904</c:v>
                      </c:pt>
                      <c:pt idx="30">
                        <c:v>0.99289440762518399</c:v>
                      </c:pt>
                      <c:pt idx="31">
                        <c:v>0.99246846699453695</c:v>
                      </c:pt>
                      <c:pt idx="32">
                        <c:v>0.99201995997286396</c:v>
                      </c:pt>
                      <c:pt idx="33">
                        <c:v>0.99157145295118998</c:v>
                      </c:pt>
                      <c:pt idx="34">
                        <c:v>0.99110037953848895</c:v>
                      </c:pt>
                      <c:pt idx="35">
                        <c:v>0.99065187251681597</c:v>
                      </c:pt>
                      <c:pt idx="36">
                        <c:v>0.99011451033047104</c:v>
                      </c:pt>
                      <c:pt idx="37">
                        <c:v>0.98962087052674197</c:v>
                      </c:pt>
                      <c:pt idx="38">
                        <c:v>0.98910607473142498</c:v>
                      </c:pt>
                      <c:pt idx="39">
                        <c:v>0.98852357976302396</c:v>
                      </c:pt>
                      <c:pt idx="40">
                        <c:v>0.98798480717724102</c:v>
                      </c:pt>
                      <c:pt idx="41">
                        <c:v>0.987402312208841</c:v>
                      </c:pt>
                      <c:pt idx="42">
                        <c:v>0.98681840684100097</c:v>
                      </c:pt>
                      <c:pt idx="43">
                        <c:v>0.98621334548157402</c:v>
                      </c:pt>
                      <c:pt idx="44">
                        <c:v>0.98556315134009098</c:v>
                      </c:pt>
                      <c:pt idx="45">
                        <c:v>0.98491295719860805</c:v>
                      </c:pt>
                      <c:pt idx="46">
                        <c:v>0.98421763027507003</c:v>
                      </c:pt>
                      <c:pt idx="47">
                        <c:v>0.98354628014199896</c:v>
                      </c:pt>
                      <c:pt idx="48">
                        <c:v>0.98285095321846105</c:v>
                      </c:pt>
                      <c:pt idx="49">
                        <c:v>0.98211049351286706</c:v>
                      </c:pt>
                      <c:pt idx="50">
                        <c:v>0.98132631142465798</c:v>
                      </c:pt>
                      <c:pt idx="51">
                        <c:v>0.98054212933644902</c:v>
                      </c:pt>
                      <c:pt idx="52">
                        <c:v>0.97975653684880104</c:v>
                      </c:pt>
                      <c:pt idx="53">
                        <c:v>0.97894978836956403</c:v>
                      </c:pt>
                      <c:pt idx="54">
                        <c:v>0.97814445028976704</c:v>
                      </c:pt>
                      <c:pt idx="55">
                        <c:v>0.97724743624641897</c:v>
                      </c:pt>
                      <c:pt idx="56">
                        <c:v>0.97637298859410004</c:v>
                      </c:pt>
                      <c:pt idx="57">
                        <c:v>0.97549854094178001</c:v>
                      </c:pt>
                      <c:pt idx="58">
                        <c:v>0.974578960507405</c:v>
                      </c:pt>
                      <c:pt idx="59">
                        <c:v>0.97365938007303099</c:v>
                      </c:pt>
                      <c:pt idx="60">
                        <c:v>0.97271864364706695</c:v>
                      </c:pt>
                      <c:pt idx="61">
                        <c:v>0.97175534083007598</c:v>
                      </c:pt>
                      <c:pt idx="62">
                        <c:v>0.97076806122261805</c:v>
                      </c:pt>
                      <c:pt idx="63">
                        <c:v>0.96975962562357299</c:v>
                      </c:pt>
                      <c:pt idx="64">
                        <c:v>0.96870605724247105</c:v>
                      </c:pt>
                      <c:pt idx="65">
                        <c:v>0.96765248886137001</c:v>
                      </c:pt>
                      <c:pt idx="66">
                        <c:v>0.96659751008082995</c:v>
                      </c:pt>
                      <c:pt idx="67">
                        <c:v>0.96550021931711305</c:v>
                      </c:pt>
                      <c:pt idx="68">
                        <c:v>0.96440151815395603</c:v>
                      </c:pt>
                      <c:pt idx="69">
                        <c:v>0.96325768420874502</c:v>
                      </c:pt>
                      <c:pt idx="70">
                        <c:v>0.96213641665456096</c:v>
                      </c:pt>
                      <c:pt idx="71">
                        <c:v>0.96097142671776103</c:v>
                      </c:pt>
                      <c:pt idx="72">
                        <c:v>0.95976130399890602</c:v>
                      </c:pt>
                      <c:pt idx="73">
                        <c:v>0.95861747005369402</c:v>
                      </c:pt>
                      <c:pt idx="74">
                        <c:v>0.95740734733483901</c:v>
                      </c:pt>
                      <c:pt idx="75">
                        <c:v>0.95619581421654398</c:v>
                      </c:pt>
                      <c:pt idx="76">
                        <c:v>0.95500966828815603</c:v>
                      </c:pt>
                      <c:pt idx="77">
                        <c:v>0.95377556877883396</c:v>
                      </c:pt>
                      <c:pt idx="78">
                        <c:v>0.95252031327792297</c:v>
                      </c:pt>
                      <c:pt idx="79">
                        <c:v>0.95128762416804002</c:v>
                      </c:pt>
                      <c:pt idx="80">
                        <c:v>0.95000839187666297</c:v>
                      </c:pt>
                      <c:pt idx="81">
                        <c:v>0.94873198038416395</c:v>
                      </c:pt>
                      <c:pt idx="82">
                        <c:v>0.94745415849222703</c:v>
                      </c:pt>
                      <c:pt idx="83">
                        <c:v>0.94615377020926095</c:v>
                      </c:pt>
                      <c:pt idx="84">
                        <c:v>0.94487453791788401</c:v>
                      </c:pt>
                      <c:pt idx="85">
                        <c:v>0.94357697043379696</c:v>
                      </c:pt>
                      <c:pt idx="86">
                        <c:v>0.94227658215083099</c:v>
                      </c:pt>
                      <c:pt idx="87">
                        <c:v>0.94097619386786502</c:v>
                      </c:pt>
                      <c:pt idx="88">
                        <c:v>0.939653239193872</c:v>
                      </c:pt>
                      <c:pt idx="89">
                        <c:v>0.93835285091090603</c:v>
                      </c:pt>
                      <c:pt idx="90">
                        <c:v>0.93700732984588597</c:v>
                      </c:pt>
                      <c:pt idx="91">
                        <c:v>0.93570694156292</c:v>
                      </c:pt>
                      <c:pt idx="92">
                        <c:v>0.93438398688892599</c:v>
                      </c:pt>
                      <c:pt idx="93">
                        <c:v>0.93306244261437299</c:v>
                      </c:pt>
                      <c:pt idx="94">
                        <c:v>0.93173948794037997</c:v>
                      </c:pt>
                      <c:pt idx="95">
                        <c:v>0.93041653326638596</c:v>
                      </c:pt>
                      <c:pt idx="96">
                        <c:v>0.92909498899183196</c:v>
                      </c:pt>
                      <c:pt idx="97">
                        <c:v>0.92779460070886699</c:v>
                      </c:pt>
                      <c:pt idx="98">
                        <c:v>0.92647023563543396</c:v>
                      </c:pt>
                      <c:pt idx="99">
                        <c:v>0.92514869136088096</c:v>
                      </c:pt>
                      <c:pt idx="100">
                        <c:v>0.92384830307791399</c:v>
                      </c:pt>
                      <c:pt idx="101">
                        <c:v>0.922593047577004</c:v>
                      </c:pt>
                      <c:pt idx="102">
                        <c:v>0.92124893691142296</c:v>
                      </c:pt>
                      <c:pt idx="103">
                        <c:v>0.91999227101107295</c:v>
                      </c:pt>
                      <c:pt idx="104">
                        <c:v>0.91871585951857504</c:v>
                      </c:pt>
                      <c:pt idx="105">
                        <c:v>0.91741547123560796</c:v>
                      </c:pt>
                      <c:pt idx="106">
                        <c:v>0.91613623894423102</c:v>
                      </c:pt>
                      <c:pt idx="107">
                        <c:v>0.91488239384276004</c:v>
                      </c:pt>
                      <c:pt idx="108">
                        <c:v>0.91362572794241104</c:v>
                      </c:pt>
                      <c:pt idx="109">
                        <c:v>0.91237047244150005</c:v>
                      </c:pt>
                      <c:pt idx="110">
                        <c:v>0.91113778333161699</c:v>
                      </c:pt>
                      <c:pt idx="111">
                        <c:v>0.90992766061276198</c:v>
                      </c:pt>
                      <c:pt idx="112">
                        <c:v>0.90864842832138504</c:v>
                      </c:pt>
                      <c:pt idx="113">
                        <c:v>0.90743830560252903</c:v>
                      </c:pt>
                      <c:pt idx="114">
                        <c:v>0.90622818288367402</c:v>
                      </c:pt>
                      <c:pt idx="115">
                        <c:v>0.90501664976537999</c:v>
                      </c:pt>
                      <c:pt idx="116">
                        <c:v>0.90382909343755302</c:v>
                      </c:pt>
                      <c:pt idx="117">
                        <c:v>0.90264153710972495</c:v>
                      </c:pt>
                      <c:pt idx="118">
                        <c:v>0.90147513677348601</c:v>
                      </c:pt>
                      <c:pt idx="119">
                        <c:v>0.90031014683668498</c:v>
                      </c:pt>
                      <c:pt idx="120">
                        <c:v>0.89914374650044704</c:v>
                      </c:pt>
                      <c:pt idx="121">
                        <c:v>0.89800132295467405</c:v>
                      </c:pt>
                      <c:pt idx="122">
                        <c:v>0.89683633301787402</c:v>
                      </c:pt>
                      <c:pt idx="123">
                        <c:v>0.89569249907266202</c:v>
                      </c:pt>
                      <c:pt idx="124">
                        <c:v>0.89459379790950599</c:v>
                      </c:pt>
                      <c:pt idx="125">
                        <c:v>0.89347253035532204</c:v>
                      </c:pt>
                      <c:pt idx="126">
                        <c:v>0.89237523959160503</c:v>
                      </c:pt>
                      <c:pt idx="127">
                        <c:v>0.89127512802900899</c:v>
                      </c:pt>
                      <c:pt idx="128">
                        <c:v>0.89017642686585197</c:v>
                      </c:pt>
                      <c:pt idx="129">
                        <c:v>0.889101702493163</c:v>
                      </c:pt>
                      <c:pt idx="130">
                        <c:v>0.88802556772103403</c:v>
                      </c:pt>
                      <c:pt idx="131">
                        <c:v>0.88697199933993298</c:v>
                      </c:pt>
                      <c:pt idx="132">
                        <c:v>0.88591843095883205</c:v>
                      </c:pt>
                      <c:pt idx="133">
                        <c:v>0.88486345217829199</c:v>
                      </c:pt>
                      <c:pt idx="134">
                        <c:v>0.88380988379719005</c:v>
                      </c:pt>
                      <c:pt idx="135">
                        <c:v>0.88280285859758301</c:v>
                      </c:pt>
                      <c:pt idx="136">
                        <c:v>0.88177044620807099</c:v>
                      </c:pt>
                      <c:pt idx="137">
                        <c:v>0.88076060020958602</c:v>
                      </c:pt>
                      <c:pt idx="138">
                        <c:v>0.87975357500997897</c:v>
                      </c:pt>
                      <c:pt idx="139">
                        <c:v>0.87876770580195995</c:v>
                      </c:pt>
                      <c:pt idx="140">
                        <c:v>0.87778042619450303</c:v>
                      </c:pt>
                      <c:pt idx="141">
                        <c:v>0.87681571297807304</c:v>
                      </c:pt>
                      <c:pt idx="142">
                        <c:v>0.87585241016108195</c:v>
                      </c:pt>
                      <c:pt idx="143">
                        <c:v>0.87488769694465196</c:v>
                      </c:pt>
                      <c:pt idx="144">
                        <c:v>0.87392439412765999</c:v>
                      </c:pt>
                      <c:pt idx="145">
                        <c:v>0.87300622409272499</c:v>
                      </c:pt>
                      <c:pt idx="146">
                        <c:v>0.87206407726732305</c:v>
                      </c:pt>
                      <c:pt idx="147">
                        <c:v>0.87116706322397597</c:v>
                      </c:pt>
                      <c:pt idx="148">
                        <c:v>0.87024889318903997</c:v>
                      </c:pt>
                      <c:pt idx="149">
                        <c:v>0.86932790235522595</c:v>
                      </c:pt>
                      <c:pt idx="150">
                        <c:v>0.868432298711317</c:v>
                      </c:pt>
                      <c:pt idx="151">
                        <c:v>0.86755785105899796</c:v>
                      </c:pt>
                      <c:pt idx="152">
                        <c:v>0.86668340340667904</c:v>
                      </c:pt>
                      <c:pt idx="153">
                        <c:v>0.86580895575435901</c:v>
                      </c:pt>
                      <c:pt idx="154">
                        <c:v>0.86493450810203898</c:v>
                      </c:pt>
                      <c:pt idx="155">
                        <c:v>0.86406147084915896</c:v>
                      </c:pt>
                      <c:pt idx="156">
                        <c:v>0.86323074557945501</c:v>
                      </c:pt>
                      <c:pt idx="157">
                        <c:v>0.86238027471760303</c:v>
                      </c:pt>
                      <c:pt idx="158">
                        <c:v>0.86154954944789897</c:v>
                      </c:pt>
                      <c:pt idx="159">
                        <c:v>0.86072164497707404</c:v>
                      </c:pt>
                      <c:pt idx="160">
                        <c:v>0.85989091970736997</c:v>
                      </c:pt>
                      <c:pt idx="161">
                        <c:v>0.85906160483710603</c:v>
                      </c:pt>
                      <c:pt idx="162">
                        <c:v>0.85827742274889696</c:v>
                      </c:pt>
                      <c:pt idx="163">
                        <c:v>0.85746926387022004</c:v>
                      </c:pt>
                      <c:pt idx="164">
                        <c:v>0.85666251539098404</c:v>
                      </c:pt>
                      <c:pt idx="165">
                        <c:v>0.85587833330277496</c:v>
                      </c:pt>
                      <c:pt idx="166">
                        <c:v>0.85511530720615403</c:v>
                      </c:pt>
                      <c:pt idx="167">
                        <c:v>0.85433112511794396</c:v>
                      </c:pt>
                      <c:pt idx="168">
                        <c:v>0.85354694302973499</c:v>
                      </c:pt>
                      <c:pt idx="169">
                        <c:v>0.85278532733255397</c:v>
                      </c:pt>
                      <c:pt idx="170">
                        <c:v>0.85202230123593303</c:v>
                      </c:pt>
                      <c:pt idx="171">
                        <c:v>0.85126068553875101</c:v>
                      </c:pt>
                      <c:pt idx="172">
                        <c:v>0.85049765944212996</c:v>
                      </c:pt>
                      <c:pt idx="173">
                        <c:v>0.84975861013597698</c:v>
                      </c:pt>
                      <c:pt idx="174">
                        <c:v>0.84897442804776702</c:v>
                      </c:pt>
                      <c:pt idx="175">
                        <c:v>0.84825653473320095</c:v>
                      </c:pt>
                      <c:pt idx="176">
                        <c:v>0.84754005181807501</c:v>
                      </c:pt>
                      <c:pt idx="177">
                        <c:v>0.84679959211248201</c:v>
                      </c:pt>
                      <c:pt idx="178">
                        <c:v>0.84608169879791595</c:v>
                      </c:pt>
                      <c:pt idx="179">
                        <c:v>0.84534123909232295</c:v>
                      </c:pt>
                      <c:pt idx="180">
                        <c:v>0.84464732256822395</c:v>
                      </c:pt>
                      <c:pt idx="181">
                        <c:v>0.84392942925365899</c:v>
                      </c:pt>
                      <c:pt idx="182">
                        <c:v>0.84323410233012097</c:v>
                      </c:pt>
                      <c:pt idx="183">
                        <c:v>0.84254018580602197</c:v>
                      </c:pt>
                      <c:pt idx="184">
                        <c:v>0.84184485888248395</c:v>
                      </c:pt>
                      <c:pt idx="185">
                        <c:v>0.84114953195894604</c:v>
                      </c:pt>
                      <c:pt idx="186">
                        <c:v>0.84045420503540802</c:v>
                      </c:pt>
                      <c:pt idx="187">
                        <c:v>0.83978285490233695</c:v>
                      </c:pt>
                      <c:pt idx="188">
                        <c:v>0.83908893837823795</c:v>
                      </c:pt>
                      <c:pt idx="189">
                        <c:v>0.83841476744628796</c:v>
                      </c:pt>
                      <c:pt idx="190">
                        <c:v>0.83774200691377798</c:v>
                      </c:pt>
                      <c:pt idx="191">
                        <c:v>0.83707065678070702</c:v>
                      </c:pt>
                      <c:pt idx="192">
                        <c:v>0.83642046263922398</c:v>
                      </c:pt>
                      <c:pt idx="193">
                        <c:v>0.83572513571568596</c:v>
                      </c:pt>
                      <c:pt idx="194">
                        <c:v>0.83507494157420303</c:v>
                      </c:pt>
                      <c:pt idx="195">
                        <c:v>0.83440218104169195</c:v>
                      </c:pt>
                      <c:pt idx="196">
                        <c:v>0.83375198690021002</c:v>
                      </c:pt>
                      <c:pt idx="197">
                        <c:v>0.83308063676713895</c:v>
                      </c:pt>
                      <c:pt idx="198">
                        <c:v>0.832429032226217</c:v>
                      </c:pt>
                      <c:pt idx="199">
                        <c:v>0.83178024848417298</c:v>
                      </c:pt>
                      <c:pt idx="200">
                        <c:v>0.83112864394325103</c:v>
                      </c:pt>
                      <c:pt idx="201">
                        <c:v>0.83050101619279604</c:v>
                      </c:pt>
                      <c:pt idx="202">
                        <c:v>0.82985223245075301</c:v>
                      </c:pt>
                      <c:pt idx="203">
                        <c:v>0.82920062790982996</c:v>
                      </c:pt>
                      <c:pt idx="204">
                        <c:v>0.82855184416778704</c:v>
                      </c:pt>
                      <c:pt idx="205">
                        <c:v>0.82790023962686499</c:v>
                      </c:pt>
                      <c:pt idx="206">
                        <c:v>0.82725145588482096</c:v>
                      </c:pt>
                      <c:pt idx="207">
                        <c:v>0.82662382813436597</c:v>
                      </c:pt>
                      <c:pt idx="208">
                        <c:v>0.82601876677493802</c:v>
                      </c:pt>
                      <c:pt idx="209">
                        <c:v>0.82536716223401596</c:v>
                      </c:pt>
                      <c:pt idx="210">
                        <c:v>0.82474094488299998</c:v>
                      </c:pt>
                      <c:pt idx="211">
                        <c:v>0.82409075074151705</c:v>
                      </c:pt>
                      <c:pt idx="212">
                        <c:v>0.82346312299106195</c:v>
                      </c:pt>
                      <c:pt idx="213">
                        <c:v>0.822858061631635</c:v>
                      </c:pt>
                      <c:pt idx="214">
                        <c:v>0.82222902348173998</c:v>
                      </c:pt>
                      <c:pt idx="215">
                        <c:v>0.82160139573128499</c:v>
                      </c:pt>
                      <c:pt idx="216">
                        <c:v>0.82099633437185804</c:v>
                      </c:pt>
                      <c:pt idx="217">
                        <c:v>0.82036870662140204</c:v>
                      </c:pt>
                      <c:pt idx="218">
                        <c:v>0.81971992287935902</c:v>
                      </c:pt>
                      <c:pt idx="219">
                        <c:v>0.81911486151993096</c:v>
                      </c:pt>
                      <c:pt idx="220">
                        <c:v>0.81848582337003695</c:v>
                      </c:pt>
                      <c:pt idx="221">
                        <c:v>0.81788217241004801</c:v>
                      </c:pt>
                      <c:pt idx="222">
                        <c:v>0.817253134260154</c:v>
                      </c:pt>
                      <c:pt idx="223">
                        <c:v>0.81662550650969901</c:v>
                      </c:pt>
                      <c:pt idx="224">
                        <c:v>0.81602044515027095</c:v>
                      </c:pt>
                      <c:pt idx="225">
                        <c:v>0.81541397339140398</c:v>
                      </c:pt>
                      <c:pt idx="226">
                        <c:v>0.81478634564094898</c:v>
                      </c:pt>
                      <c:pt idx="227">
                        <c:v>0.814160128289933</c:v>
                      </c:pt>
                      <c:pt idx="228">
                        <c:v>0.81355365653106604</c:v>
                      </c:pt>
                      <c:pt idx="229">
                        <c:v>0.81294859517163798</c:v>
                      </c:pt>
                      <c:pt idx="230">
                        <c:v>0.81234353381221103</c:v>
                      </c:pt>
                      <c:pt idx="231">
                        <c:v>0.81173847245278297</c:v>
                      </c:pt>
                      <c:pt idx="232">
                        <c:v>0.81113341109335602</c:v>
                      </c:pt>
                      <c:pt idx="233">
                        <c:v>0.81050578334290002</c:v>
                      </c:pt>
                      <c:pt idx="234">
                        <c:v>0.80990072198347296</c:v>
                      </c:pt>
                      <c:pt idx="235">
                        <c:v>0.80927309423301796</c:v>
                      </c:pt>
                      <c:pt idx="236">
                        <c:v>0.808666622474151</c:v>
                      </c:pt>
                      <c:pt idx="237">
                        <c:v>0.80806156111472305</c:v>
                      </c:pt>
                      <c:pt idx="238">
                        <c:v>0.80743393336426805</c:v>
                      </c:pt>
                      <c:pt idx="239">
                        <c:v>0.80682887200484099</c:v>
                      </c:pt>
                      <c:pt idx="240">
                        <c:v>0.80622381064541304</c:v>
                      </c:pt>
                      <c:pt idx="241">
                        <c:v>0.80561874928598498</c:v>
                      </c:pt>
                      <c:pt idx="242">
                        <c:v>0.80501368792655803</c:v>
                      </c:pt>
                      <c:pt idx="243">
                        <c:v>0.80440721616769095</c:v>
                      </c:pt>
                      <c:pt idx="244">
                        <c:v>0.803802154808263</c:v>
                      </c:pt>
                      <c:pt idx="245">
                        <c:v>0.80317452705780801</c:v>
                      </c:pt>
                      <c:pt idx="246">
                        <c:v>0.80259203208940799</c:v>
                      </c:pt>
                      <c:pt idx="247">
                        <c:v>0.801964404338953</c:v>
                      </c:pt>
                      <c:pt idx="248">
                        <c:v>0.80135934297952505</c:v>
                      </c:pt>
                      <c:pt idx="249">
                        <c:v>0.80073171522907005</c:v>
                      </c:pt>
                      <c:pt idx="250">
                        <c:v>0.80012665386964199</c:v>
                      </c:pt>
                      <c:pt idx="251">
                        <c:v>0.79952018211077602</c:v>
                      </c:pt>
                      <c:pt idx="252">
                        <c:v>0.79889396475976004</c:v>
                      </c:pt>
                      <c:pt idx="253">
                        <c:v>0.79828749300089297</c:v>
                      </c:pt>
                      <c:pt idx="254">
                        <c:v>0.79770499803249295</c:v>
                      </c:pt>
                      <c:pt idx="255">
                        <c:v>0.79707737028203696</c:v>
                      </c:pt>
                      <c:pt idx="256">
                        <c:v>0.79647230892261001</c:v>
                      </c:pt>
                      <c:pt idx="257">
                        <c:v>0.79584468117215501</c:v>
                      </c:pt>
                      <c:pt idx="258">
                        <c:v>0.79523961981272695</c:v>
                      </c:pt>
                      <c:pt idx="259">
                        <c:v>0.79463314805385998</c:v>
                      </c:pt>
                      <c:pt idx="260">
                        <c:v>0.79398436431181696</c:v>
                      </c:pt>
                      <c:pt idx="261">
                        <c:v>0.79335532616192195</c:v>
                      </c:pt>
                      <c:pt idx="262">
                        <c:v>0.792750264802494</c:v>
                      </c:pt>
                      <c:pt idx="263">
                        <c:v>0.792122637052039</c:v>
                      </c:pt>
                      <c:pt idx="264">
                        <c:v>0.79149500930158401</c:v>
                      </c:pt>
                      <c:pt idx="265">
                        <c:v>0.79088994794215595</c:v>
                      </c:pt>
                      <c:pt idx="266">
                        <c:v>0.79026232019170095</c:v>
                      </c:pt>
                      <c:pt idx="267">
                        <c:v>0.78963469244124596</c:v>
                      </c:pt>
                      <c:pt idx="268">
                        <c:v>0.78898449829976303</c:v>
                      </c:pt>
                      <c:pt idx="269">
                        <c:v>0.78833430415827999</c:v>
                      </c:pt>
                      <c:pt idx="270">
                        <c:v>0.78770808680726401</c:v>
                      </c:pt>
                      <c:pt idx="271">
                        <c:v>0.78705648226634195</c:v>
                      </c:pt>
                      <c:pt idx="272">
                        <c:v>0.78640769852429904</c:v>
                      </c:pt>
                      <c:pt idx="273">
                        <c:v>0.78575609398337698</c:v>
                      </c:pt>
                      <c:pt idx="274">
                        <c:v>0.78508474385030502</c:v>
                      </c:pt>
                      <c:pt idx="275">
                        <c:v>0.78443313930938297</c:v>
                      </c:pt>
                      <c:pt idx="276">
                        <c:v>0.78376037877687299</c:v>
                      </c:pt>
                      <c:pt idx="277">
                        <c:v>0.78308902864380303</c:v>
                      </c:pt>
                      <c:pt idx="278">
                        <c:v>0.78241626811129195</c:v>
                      </c:pt>
                      <c:pt idx="279">
                        <c:v>0.78172094118775404</c:v>
                      </c:pt>
                      <c:pt idx="280">
                        <c:v>0.78102702466365503</c:v>
                      </c:pt>
                      <c:pt idx="281">
                        <c:v>0.78033169774011701</c:v>
                      </c:pt>
                      <c:pt idx="282">
                        <c:v>0.77963637081657899</c:v>
                      </c:pt>
                      <c:pt idx="283">
                        <c:v>0.77891988790145295</c:v>
                      </c:pt>
                      <c:pt idx="284">
                        <c:v>0.77820199458688699</c:v>
                      </c:pt>
                      <c:pt idx="285">
                        <c:v>0.77748410127232104</c:v>
                      </c:pt>
                      <c:pt idx="286">
                        <c:v>0.77676620795775497</c:v>
                      </c:pt>
                      <c:pt idx="287">
                        <c:v>0.77602715865160199</c:v>
                      </c:pt>
                      <c:pt idx="288">
                        <c:v>0.77528669894600799</c:v>
                      </c:pt>
                      <c:pt idx="289">
                        <c:v>0.77452649364826598</c:v>
                      </c:pt>
                      <c:pt idx="290">
                        <c:v>0.77380718993426101</c:v>
                      </c:pt>
                      <c:pt idx="291">
                        <c:v>0.773046984636519</c:v>
                      </c:pt>
                      <c:pt idx="292">
                        <c:v>0.77226139214887002</c:v>
                      </c:pt>
                      <c:pt idx="293">
                        <c:v>0.77147721006066095</c:v>
                      </c:pt>
                      <c:pt idx="294">
                        <c:v>0.77069302797245198</c:v>
                      </c:pt>
                      <c:pt idx="295">
                        <c:v>0.76988486909377596</c:v>
                      </c:pt>
                      <c:pt idx="296">
                        <c:v>0.76909927660612798</c:v>
                      </c:pt>
                      <c:pt idx="297">
                        <c:v>0.76829252812689097</c:v>
                      </c:pt>
                      <c:pt idx="298">
                        <c:v>0.76748719004709298</c:v>
                      </c:pt>
                      <c:pt idx="299">
                        <c:v>0.76663389838636198</c:v>
                      </c:pt>
                      <c:pt idx="300">
                        <c:v>0.76580599391553705</c:v>
                      </c:pt>
                      <c:pt idx="301">
                        <c:v>0.76495411265424496</c:v>
                      </c:pt>
                      <c:pt idx="302">
                        <c:v>0.76414736417500795</c:v>
                      </c:pt>
                      <c:pt idx="303">
                        <c:v>0.76324893973222196</c:v>
                      </c:pt>
                      <c:pt idx="304">
                        <c:v>0.76237449207990204</c:v>
                      </c:pt>
                      <c:pt idx="305">
                        <c:v>0.76150004442758201</c:v>
                      </c:pt>
                      <c:pt idx="306">
                        <c:v>0.76062559677526198</c:v>
                      </c:pt>
                      <c:pt idx="307">
                        <c:v>0.75970742674032699</c:v>
                      </c:pt>
                      <c:pt idx="308">
                        <c:v>0.75881041269698002</c:v>
                      </c:pt>
                      <c:pt idx="309">
                        <c:v>0.75789224266204402</c:v>
                      </c:pt>
                      <c:pt idx="310">
                        <c:v>0.75695009583664197</c:v>
                      </c:pt>
                      <c:pt idx="311">
                        <c:v>0.75598679301965099</c:v>
                      </c:pt>
                      <c:pt idx="312">
                        <c:v>0.75504464619424905</c:v>
                      </c:pt>
                      <c:pt idx="313">
                        <c:v>0.75407993297781895</c:v>
                      </c:pt>
                      <c:pt idx="314">
                        <c:v>0.75307290777821201</c:v>
                      </c:pt>
                      <c:pt idx="315">
                        <c:v>0.75206306177972604</c:v>
                      </c:pt>
                      <c:pt idx="316">
                        <c:v>0.75105321578124096</c:v>
                      </c:pt>
                      <c:pt idx="317">
                        <c:v>0.74997849140855199</c:v>
                      </c:pt>
                      <c:pt idx="318">
                        <c:v>0.74892492302744995</c:v>
                      </c:pt>
                      <c:pt idx="319">
                        <c:v>0.74784878825532197</c:v>
                      </c:pt>
                      <c:pt idx="320">
                        <c:v>0.74672752070113702</c:v>
                      </c:pt>
                      <c:pt idx="321">
                        <c:v>0.74562881953798099</c:v>
                      </c:pt>
                      <c:pt idx="322">
                        <c:v>0.74446382960118096</c:v>
                      </c:pt>
                      <c:pt idx="323">
                        <c:v>0.74327486287391398</c:v>
                      </c:pt>
                      <c:pt idx="324">
                        <c:v>0.74208730654608701</c:v>
                      </c:pt>
                      <c:pt idx="325">
                        <c:v>0.74083205104517702</c:v>
                      </c:pt>
                      <c:pt idx="326">
                        <c:v>0.73959936193529396</c:v>
                      </c:pt>
                      <c:pt idx="327">
                        <c:v>0.73832012964391602</c:v>
                      </c:pt>
                      <c:pt idx="328">
                        <c:v>0.73695345258730705</c:v>
                      </c:pt>
                      <c:pt idx="329">
                        <c:v>0.73558536513125805</c:v>
                      </c:pt>
                      <c:pt idx="330">
                        <c:v>0.73417355529259398</c:v>
                      </c:pt>
                      <c:pt idx="331">
                        <c:v>0.732694046280847</c:v>
                      </c:pt>
                      <c:pt idx="332">
                        <c:v>0.73119338127751199</c:v>
                      </c:pt>
                      <c:pt idx="333">
                        <c:v>0.72966732908426901</c:v>
                      </c:pt>
                      <c:pt idx="334">
                        <c:v>0.72807639851682404</c:v>
                      </c:pt>
                      <c:pt idx="335">
                        <c:v>0.72641776877629505</c:v>
                      </c:pt>
                      <c:pt idx="336">
                        <c:v>0.72469143986268303</c:v>
                      </c:pt>
                      <c:pt idx="337">
                        <c:v>0.72291997816701703</c:v>
                      </c:pt>
                      <c:pt idx="338">
                        <c:v>0.72110479408873396</c:v>
                      </c:pt>
                      <c:pt idx="339">
                        <c:v>0.71917677805531299</c:v>
                      </c:pt>
                      <c:pt idx="340">
                        <c:v>0.717181062848809</c:v>
                      </c:pt>
                      <c:pt idx="341">
                        <c:v>0.71514162525969005</c:v>
                      </c:pt>
                      <c:pt idx="342">
                        <c:v>0.71298935571543198</c:v>
                      </c:pt>
                      <c:pt idx="343">
                        <c:v>0.71079195338911905</c:v>
                      </c:pt>
                      <c:pt idx="344">
                        <c:v>0.70848312950710701</c:v>
                      </c:pt>
                      <c:pt idx="345">
                        <c:v>0.70608545046042503</c:v>
                      </c:pt>
                      <c:pt idx="346">
                        <c:v>0.70357352905916504</c:v>
                      </c:pt>
                      <c:pt idx="347">
                        <c:v>0.70099672928370005</c:v>
                      </c:pt>
                      <c:pt idx="348">
                        <c:v>0.69828312076263099</c:v>
                      </c:pt>
                      <c:pt idx="349">
                        <c:v>0.69550463386735695</c:v>
                      </c:pt>
                      <c:pt idx="350">
                        <c:v>0.69256677183545101</c:v>
                      </c:pt>
                      <c:pt idx="351">
                        <c:v>0.68951889864728599</c:v>
                      </c:pt>
                      <c:pt idx="352">
                        <c:v>0.686379349495571</c:v>
                      </c:pt>
                      <c:pt idx="353">
                        <c:v>0.68308465640554095</c:v>
                      </c:pt>
                      <c:pt idx="354">
                        <c:v>0.67974483053345602</c:v>
                      </c:pt>
                      <c:pt idx="355">
                        <c:v>0.67624703992417701</c:v>
                      </c:pt>
                      <c:pt idx="356">
                        <c:v>0.67261526136817196</c:v>
                      </c:pt>
                      <c:pt idx="357">
                        <c:v>0.66887065085702901</c:v>
                      </c:pt>
                      <c:pt idx="358">
                        <c:v>0.66499346279859906</c:v>
                      </c:pt>
                      <c:pt idx="359">
                        <c:v>0.66100344278503098</c:v>
                      </c:pt>
                      <c:pt idx="360">
                        <c:v>0.65683289164324199</c:v>
                      </c:pt>
                      <c:pt idx="361">
                        <c:v>0.65257348533678206</c:v>
                      </c:pt>
                      <c:pt idx="362">
                        <c:v>0.64820265747462302</c:v>
                      </c:pt>
                      <c:pt idx="363">
                        <c:v>0.64367386487527101</c:v>
                      </c:pt>
                      <c:pt idx="364">
                        <c:v>0.63901108432919296</c:v>
                      </c:pt>
                      <c:pt idx="365">
                        <c:v>0.63421431583638799</c:v>
                      </c:pt>
                      <c:pt idx="366">
                        <c:v>0.62932728177947295</c:v>
                      </c:pt>
                      <c:pt idx="367">
                        <c:v>0.62430484937639197</c:v>
                      </c:pt>
                      <c:pt idx="368">
                        <c:v>0.61912727303499604</c:v>
                      </c:pt>
                      <c:pt idx="369">
                        <c:v>0.61385943112949104</c:v>
                      </c:pt>
                      <c:pt idx="370">
                        <c:v>0.60847875726884604</c:v>
                      </c:pt>
                      <c:pt idx="371">
                        <c:v>0.60298666185250305</c:v>
                      </c:pt>
                      <c:pt idx="372">
                        <c:v>0.59738314488046096</c:v>
                      </c:pt>
                      <c:pt idx="373">
                        <c:v>0.59168795194487001</c:v>
                      </c:pt>
                      <c:pt idx="374">
                        <c:v>0.58592647023563504</c:v>
                      </c:pt>
                      <c:pt idx="375">
                        <c:v>0.58003100057967405</c:v>
                      </c:pt>
                      <c:pt idx="376">
                        <c:v>0.57411296453268501</c:v>
                      </c:pt>
                      <c:pt idx="377">
                        <c:v>0.56810466292158601</c:v>
                      </c:pt>
                      <c:pt idx="378">
                        <c:v>0.56202866213740399</c:v>
                      </c:pt>
                      <c:pt idx="379">
                        <c:v>0.555908938970606</c:v>
                      </c:pt>
                      <c:pt idx="380">
                        <c:v>0.54974549342119206</c:v>
                      </c:pt>
                      <c:pt idx="381">
                        <c:v>0.54355807108131104</c:v>
                      </c:pt>
                      <c:pt idx="382">
                        <c:v>0.53737064874143003</c:v>
                      </c:pt>
                      <c:pt idx="383">
                        <c:v>0.531162070409961</c:v>
                      </c:pt>
                      <c:pt idx="384">
                        <c:v>0.52495067127961303</c:v>
                      </c:pt>
                      <c:pt idx="385">
                        <c:v>0.51876324893973202</c:v>
                      </c:pt>
                      <c:pt idx="386">
                        <c:v>0.51259980339031797</c:v>
                      </c:pt>
                      <c:pt idx="387">
                        <c:v>0.50645610343305303</c:v>
                      </c:pt>
                      <c:pt idx="388">
                        <c:v>0.50038292344774904</c:v>
                      </c:pt>
                      <c:pt idx="389">
                        <c:v>0.494352055445623</c:v>
                      </c:pt>
                      <c:pt idx="390">
                        <c:v>0.48838747621713902</c:v>
                      </c:pt>
                      <c:pt idx="391">
                        <c:v>0.48249341696061798</c:v>
                      </c:pt>
                      <c:pt idx="392">
                        <c:v>0.4766642360783</c:v>
                      </c:pt>
                      <c:pt idx="393">
                        <c:v>0.47099301993317499</c:v>
                      </c:pt>
                      <c:pt idx="394">
                        <c:v>0.46541065895272199</c:v>
                      </c:pt>
                      <c:pt idx="395">
                        <c:v>0.45994112992740699</c:v>
                      </c:pt>
                      <c:pt idx="396">
                        <c:v>0.45458302245778998</c:v>
                      </c:pt>
                      <c:pt idx="397">
                        <c:v>0.44931377015284502</c:v>
                      </c:pt>
                      <c:pt idx="398">
                        <c:v>0.44422645937555899</c:v>
                      </c:pt>
                      <c:pt idx="399">
                        <c:v>0.43920402697247901</c:v>
                      </c:pt>
                      <c:pt idx="400">
                        <c:v>0.43431699291556403</c:v>
                      </c:pt>
                      <c:pt idx="401">
                        <c:v>0.42958651319640201</c:v>
                      </c:pt>
                      <c:pt idx="402">
                        <c:v>0.42496886543237899</c:v>
                      </c:pt>
                      <c:pt idx="403">
                        <c:v>0.42046263922405502</c:v>
                      </c:pt>
                      <c:pt idx="404">
                        <c:v>0.416069244970868</c:v>
                      </c:pt>
                      <c:pt idx="405">
                        <c:v>0.41180983866440801</c:v>
                      </c:pt>
                      <c:pt idx="406">
                        <c:v>0.40763928752261902</c:v>
                      </c:pt>
                      <c:pt idx="407">
                        <c:v>0.40356041234438</c:v>
                      </c:pt>
                      <c:pt idx="408">
                        <c:v>0.399614114713428</c:v>
                      </c:pt>
                      <c:pt idx="409">
                        <c:v>0.39575949304602598</c:v>
                      </c:pt>
                      <c:pt idx="410">
                        <c:v>0.39197116015226602</c:v>
                      </c:pt>
                      <c:pt idx="411">
                        <c:v>0.38824911603215101</c:v>
                      </c:pt>
                      <c:pt idx="412">
                        <c:v>0.38466247025820199</c:v>
                      </c:pt>
                      <c:pt idx="413">
                        <c:v>0.381119546866868</c:v>
                      </c:pt>
                      <c:pt idx="414">
                        <c:v>0.37766829943908398</c:v>
                      </c:pt>
                      <c:pt idx="415">
                        <c:v>0.37426077439391597</c:v>
                      </c:pt>
                      <c:pt idx="416">
                        <c:v>0.37091953812239198</c:v>
                      </c:pt>
                      <c:pt idx="417">
                        <c:v>0.36764741142338903</c:v>
                      </c:pt>
                      <c:pt idx="418">
                        <c:v>0.36441900710700298</c:v>
                      </c:pt>
                      <c:pt idx="419">
                        <c:v>0.36125971236313797</c:v>
                      </c:pt>
                      <c:pt idx="420">
                        <c:v>0.35812016321142298</c:v>
                      </c:pt>
                      <c:pt idx="421">
                        <c:v>0.355004590850174</c:v>
                      </c:pt>
                      <c:pt idx="422">
                        <c:v>0.35195530726257002</c:v>
                      </c:pt>
                      <c:pt idx="423">
                        <c:v>0.34892859006599197</c:v>
                      </c:pt>
                      <c:pt idx="424">
                        <c:v>0.34594700565147002</c:v>
                      </c:pt>
                      <c:pt idx="425">
                        <c:v>0.34296542123694901</c:v>
                      </c:pt>
                      <c:pt idx="426">
                        <c:v>0.34000640321345399</c:v>
                      </c:pt>
                      <c:pt idx="427">
                        <c:v>0.33706995158098702</c:v>
                      </c:pt>
                      <c:pt idx="428">
                        <c:v>0.334110933557493</c:v>
                      </c:pt>
                      <c:pt idx="429">
                        <c:v>0.33119704831605401</c:v>
                      </c:pt>
                      <c:pt idx="430">
                        <c:v>0.32828316307461503</c:v>
                      </c:pt>
                      <c:pt idx="431">
                        <c:v>0.32536786743373602</c:v>
                      </c:pt>
                      <c:pt idx="432">
                        <c:v>0.32245398219229598</c:v>
                      </c:pt>
                      <c:pt idx="433">
                        <c:v>0.31956266334188499</c:v>
                      </c:pt>
                      <c:pt idx="434">
                        <c:v>0.31658107892736298</c:v>
                      </c:pt>
                      <c:pt idx="435">
                        <c:v>0.31362206090386902</c:v>
                      </c:pt>
                      <c:pt idx="436">
                        <c:v>0.31068560927140199</c:v>
                      </c:pt>
                      <c:pt idx="437">
                        <c:v>0.30770402485687998</c:v>
                      </c:pt>
                      <c:pt idx="438">
                        <c:v>0.30474500683338501</c:v>
                      </c:pt>
                      <c:pt idx="439">
                        <c:v>0.30178457841045098</c:v>
                      </c:pt>
                      <c:pt idx="440">
                        <c:v>0.29878042760490198</c:v>
                      </c:pt>
                      <c:pt idx="441">
                        <c:v>0.29577768719879199</c:v>
                      </c:pt>
                      <c:pt idx="442">
                        <c:v>0.292773536393242</c:v>
                      </c:pt>
                      <c:pt idx="443">
                        <c:v>0.28974681919666501</c:v>
                      </c:pt>
                      <c:pt idx="444">
                        <c:v>0.28665240282700399</c:v>
                      </c:pt>
                      <c:pt idx="445">
                        <c:v>0.28353824086519502</c:v>
                      </c:pt>
                      <c:pt idx="446">
                        <c:v>0.28048895727759099</c:v>
                      </c:pt>
                      <c:pt idx="447">
                        <c:v>0.27737197451690299</c:v>
                      </c:pt>
                      <c:pt idx="448">
                        <c:v>0.27430153493770998</c:v>
                      </c:pt>
                      <c:pt idx="449">
                        <c:v>0.27120711856804902</c:v>
                      </c:pt>
                      <c:pt idx="450">
                        <c:v>0.26811411259782902</c:v>
                      </c:pt>
                      <c:pt idx="451">
                        <c:v>0.26499712983714102</c:v>
                      </c:pt>
                      <c:pt idx="452">
                        <c:v>0.26192669025794801</c:v>
                      </c:pt>
                      <c:pt idx="453">
                        <c:v>0.25885625067875401</c:v>
                      </c:pt>
                      <c:pt idx="454">
                        <c:v>0.25580696709114997</c:v>
                      </c:pt>
                      <c:pt idx="455">
                        <c:v>0.25271255072149001</c:v>
                      </c:pt>
                      <c:pt idx="456">
                        <c:v>0.24968724392435099</c:v>
                      </c:pt>
                      <c:pt idx="457">
                        <c:v>0.24668309311880199</c:v>
                      </c:pt>
                      <c:pt idx="458">
                        <c:v>0.24361124314016899</c:v>
                      </c:pt>
                      <c:pt idx="459">
                        <c:v>0.240652225116675</c:v>
                      </c:pt>
                      <c:pt idx="460">
                        <c:v>0.23769320709318101</c:v>
                      </c:pt>
                      <c:pt idx="461">
                        <c:v>0.234779321851741</c:v>
                      </c:pt>
                      <c:pt idx="462">
                        <c:v>0.23191056939235699</c:v>
                      </c:pt>
                      <c:pt idx="463">
                        <c:v>0.229040406533534</c:v>
                      </c:pt>
                      <c:pt idx="464">
                        <c:v>0.226216786856205</c:v>
                      </c:pt>
                      <c:pt idx="465">
                        <c:v>0.22341291277102601</c:v>
                      </c:pt>
                      <c:pt idx="466">
                        <c:v>0.220700714649396</c:v>
                      </c:pt>
                      <c:pt idx="467">
                        <c:v>0.21798851652776599</c:v>
                      </c:pt>
                      <c:pt idx="468">
                        <c:v>0.215344017579219</c:v>
                      </c:pt>
                      <c:pt idx="469">
                        <c:v>0.21272067462225899</c:v>
                      </c:pt>
                      <c:pt idx="470">
                        <c:v>0.21014246444735599</c:v>
                      </c:pt>
                      <c:pt idx="471">
                        <c:v>0.207654519836563</c:v>
                      </c:pt>
                      <c:pt idx="472">
                        <c:v>0.20516516482633099</c:v>
                      </c:pt>
                      <c:pt idx="473">
                        <c:v>0.202743508989181</c:v>
                      </c:pt>
                      <c:pt idx="474">
                        <c:v>0.20036839633352499</c:v>
                      </c:pt>
                      <c:pt idx="475">
                        <c:v>0.19799187327843101</c:v>
                      </c:pt>
                      <c:pt idx="476">
                        <c:v>0.19566048300539199</c:v>
                      </c:pt>
                      <c:pt idx="477">
                        <c:v>0.193441924687491</c:v>
                      </c:pt>
                      <c:pt idx="478">
                        <c:v>0.191244522361178</c:v>
                      </c:pt>
                      <c:pt idx="479">
                        <c:v>0.18909225281691999</c:v>
                      </c:pt>
                      <c:pt idx="480">
                        <c:v>0.18693998327266301</c:v>
                      </c:pt>
                      <c:pt idx="481">
                        <c:v>0.18487797929251501</c:v>
                      </c:pt>
                      <c:pt idx="482">
                        <c:v>0.182859697694984</c:v>
                      </c:pt>
                      <c:pt idx="483">
                        <c:v>0.18086539288792</c:v>
                      </c:pt>
                      <c:pt idx="484">
                        <c:v>0.17893737685449901</c:v>
                      </c:pt>
                      <c:pt idx="485">
                        <c:v>0.177054493603133</c:v>
                      </c:pt>
                      <c:pt idx="486">
                        <c:v>0.17517019995232799</c:v>
                      </c:pt>
                      <c:pt idx="487">
                        <c:v>0.17333244948301799</c:v>
                      </c:pt>
                      <c:pt idx="488">
                        <c:v>0.17156239818679</c:v>
                      </c:pt>
                      <c:pt idx="489">
                        <c:v>0.169813502882151</c:v>
                      </c:pt>
                      <c:pt idx="490">
                        <c:v>0.16810832996012801</c:v>
                      </c:pt>
                      <c:pt idx="491">
                        <c:v>0.16640597783698299</c:v>
                      </c:pt>
                      <c:pt idx="492">
                        <c:v>0.164768504088042</c:v>
                      </c:pt>
                      <c:pt idx="493">
                        <c:v>0.163156417529008</c:v>
                      </c:pt>
                      <c:pt idx="494">
                        <c:v>0.161562666162684</c:v>
                      </c:pt>
                      <c:pt idx="495">
                        <c:v>0.16001686837729301</c:v>
                      </c:pt>
                      <c:pt idx="496">
                        <c:v>0.15851479297451801</c:v>
                      </c:pt>
                      <c:pt idx="497">
                        <c:v>0.15699015118071599</c:v>
                      </c:pt>
                      <c:pt idx="498">
                        <c:v>0.15551064216896801</c:v>
                      </c:pt>
                      <c:pt idx="499">
                        <c:v>0.15407626593927701</c:v>
                      </c:pt>
                      <c:pt idx="500">
                        <c:v>0.15266304570117301</c:v>
                      </c:pt>
                      <c:pt idx="501">
                        <c:v>0.15125123586250799</c:v>
                      </c:pt>
                      <c:pt idx="502">
                        <c:v>0.14988314840646</c:v>
                      </c:pt>
                      <c:pt idx="503">
                        <c:v>0.14853903774087801</c:v>
                      </c:pt>
                      <c:pt idx="504">
                        <c:v>0.14719492707529699</c:v>
                      </c:pt>
                      <c:pt idx="505">
                        <c:v>0.14587056200186499</c:v>
                      </c:pt>
                      <c:pt idx="506">
                        <c:v>0.14457158411833801</c:v>
                      </c:pt>
                      <c:pt idx="507">
                        <c:v>0.14327119583537201</c:v>
                      </c:pt>
                      <c:pt idx="508">
                        <c:v>0.141993373943434</c:v>
                      </c:pt>
                      <c:pt idx="509">
                        <c:v>0.14073811844252401</c:v>
                      </c:pt>
                      <c:pt idx="510">
                        <c:v>0.13948145254217401</c:v>
                      </c:pt>
                      <c:pt idx="511">
                        <c:v>0.138227607440703</c:v>
                      </c:pt>
                      <c:pt idx="512">
                        <c:v>0.137016074322409</c:v>
                      </c:pt>
                      <c:pt idx="513">
                        <c:v>0.135783385212526</c:v>
                      </c:pt>
                      <c:pt idx="514">
                        <c:v>0.13457326249367099</c:v>
                      </c:pt>
                      <c:pt idx="515">
                        <c:v>0.13338429576640401</c:v>
                      </c:pt>
                      <c:pt idx="516">
                        <c:v>0.13219673943857599</c:v>
                      </c:pt>
                      <c:pt idx="517">
                        <c:v>0.13100777271131001</c:v>
                      </c:pt>
                      <c:pt idx="518">
                        <c:v>0.12982021638348201</c:v>
                      </c:pt>
                      <c:pt idx="519">
                        <c:v>0.12863266005565399</c:v>
                      </c:pt>
                      <c:pt idx="520">
                        <c:v>0.127466259719415</c:v>
                      </c:pt>
                      <c:pt idx="521">
                        <c:v>0.12630126978261499</c:v>
                      </c:pt>
                      <c:pt idx="522">
                        <c:v>0.12515743583740299</c:v>
                      </c:pt>
                      <c:pt idx="523">
                        <c:v>0.12396846911013699</c:v>
                      </c:pt>
                      <c:pt idx="524">
                        <c:v>0.12282604556436399</c:v>
                      </c:pt>
                      <c:pt idx="525">
                        <c:v>0.12170477801018</c:v>
                      </c:pt>
                      <c:pt idx="526">
                        <c:v>0.12056094406496801</c:v>
                      </c:pt>
                      <c:pt idx="527">
                        <c:v>0.11941852051919601</c:v>
                      </c:pt>
                      <c:pt idx="528">
                        <c:v>0.118321229755479</c:v>
                      </c:pt>
                      <c:pt idx="529">
                        <c:v>0.117199962201295</c:v>
                      </c:pt>
                      <c:pt idx="530">
                        <c:v>0.116101261038139</c:v>
                      </c:pt>
                      <c:pt idx="531">
                        <c:v>0.114979993483955</c:v>
                      </c:pt>
                      <c:pt idx="532">
                        <c:v>0.113903858711826</c:v>
                      </c:pt>
                      <c:pt idx="533">
                        <c:v>0.11282913433913599</c:v>
                      </c:pt>
                      <c:pt idx="534">
                        <c:v>0.111751589167568</c:v>
                      </c:pt>
                      <c:pt idx="535">
                        <c:v>0.110698020786467</c:v>
                      </c:pt>
                      <c:pt idx="536">
                        <c:v>0.109621886014338</c:v>
                      </c:pt>
                      <c:pt idx="537">
                        <c:v>0.10859088402426401</c:v>
                      </c:pt>
                      <c:pt idx="538">
                        <c:v>0.107537315643163</c:v>
                      </c:pt>
                      <c:pt idx="539">
                        <c:v>0.10650631365309</c:v>
                      </c:pt>
                      <c:pt idx="540">
                        <c:v>0.105497878054043</c:v>
                      </c:pt>
                      <c:pt idx="541">
                        <c:v>0.10446687606397</c:v>
                      </c:pt>
                      <c:pt idx="542">
                        <c:v>0.103479596456512</c:v>
                      </c:pt>
                      <c:pt idx="543">
                        <c:v>0.10247116085746601</c:v>
                      </c:pt>
                      <c:pt idx="544">
                        <c:v>0.101485291649448</c:v>
                      </c:pt>
                      <c:pt idx="545">
                        <c:v>0.100475445650963</c:v>
                      </c:pt>
                      <c:pt idx="546">
                        <c:v>9.9533298825560404E-2</c:v>
                      </c:pt>
                      <c:pt idx="547">
                        <c:v>9.8569996008569402E-2</c:v>
                      </c:pt>
                      <c:pt idx="548">
                        <c:v>9.7606693191578595E-2</c:v>
                      </c:pt>
                      <c:pt idx="549">
                        <c:v>9.6641979975148506E-2</c:v>
                      </c:pt>
                      <c:pt idx="550">
                        <c:v>9.5723809940212998E-2</c:v>
                      </c:pt>
                      <c:pt idx="551">
                        <c:v>9.4826795896865698E-2</c:v>
                      </c:pt>
                      <c:pt idx="552">
                        <c:v>9.3929781853518399E-2</c:v>
                      </c:pt>
                      <c:pt idx="553">
                        <c:v>9.3055334201198797E-2</c:v>
                      </c:pt>
                      <c:pt idx="554">
                        <c:v>9.2159730557291195E-2</c:v>
                      </c:pt>
                      <c:pt idx="555">
                        <c:v>9.1285282904971607E-2</c:v>
                      </c:pt>
                      <c:pt idx="556">
                        <c:v>9.0410835252652005E-2</c:v>
                      </c:pt>
                      <c:pt idx="557">
                        <c:v>8.9558953991359699E-2</c:v>
                      </c:pt>
                      <c:pt idx="558">
                        <c:v>8.8707072730067907E-2</c:v>
                      </c:pt>
                      <c:pt idx="559">
                        <c:v>8.7877757859803202E-2</c:v>
                      </c:pt>
                      <c:pt idx="560">
                        <c:v>8.7069598981127205E-2</c:v>
                      </c:pt>
                      <c:pt idx="561">
                        <c:v>8.6241694510302405E-2</c:v>
                      </c:pt>
                      <c:pt idx="562">
                        <c:v>8.5434946031065495E-2</c:v>
                      </c:pt>
                      <c:pt idx="563">
                        <c:v>8.4649353543416794E-2</c:v>
                      </c:pt>
                      <c:pt idx="564">
                        <c:v>8.3865171455207693E-2</c:v>
                      </c:pt>
                      <c:pt idx="565">
                        <c:v>8.3080989366998606E-2</c:v>
                      </c:pt>
                      <c:pt idx="566">
                        <c:v>8.2295396879349794E-2</c:v>
                      </c:pt>
                      <c:pt idx="567">
                        <c:v>8.15549371737566E-2</c:v>
                      </c:pt>
                      <c:pt idx="568">
                        <c:v>8.0815887867603103E-2</c:v>
                      </c:pt>
                      <c:pt idx="569">
                        <c:v>8.0075428162009799E-2</c:v>
                      </c:pt>
                      <c:pt idx="570">
                        <c:v>7.93589452468835E-2</c:v>
                      </c:pt>
                      <c:pt idx="571">
                        <c:v>7.8618485541290306E-2</c:v>
                      </c:pt>
                      <c:pt idx="572">
                        <c:v>7.7923158617751995E-2</c:v>
                      </c:pt>
                      <c:pt idx="573">
                        <c:v>7.7206675702625599E-2</c:v>
                      </c:pt>
                      <c:pt idx="574">
                        <c:v>7.6535325569554294E-2</c:v>
                      </c:pt>
                      <c:pt idx="575">
                        <c:v>7.5883721028632403E-2</c:v>
                      </c:pt>
                      <c:pt idx="576">
                        <c:v>7.5188394105094203E-2</c:v>
                      </c:pt>
                      <c:pt idx="577">
                        <c:v>7.45156335725842E-2</c:v>
                      </c:pt>
                      <c:pt idx="578">
                        <c:v>7.3844283439512895E-2</c:v>
                      </c:pt>
                      <c:pt idx="579">
                        <c:v>7.3192678898590893E-2</c:v>
                      </c:pt>
                      <c:pt idx="580">
                        <c:v>7.2543895156547397E-2</c:v>
                      </c:pt>
                      <c:pt idx="581">
                        <c:v>7.1916267406091805E-2</c:v>
                      </c:pt>
                      <c:pt idx="582">
                        <c:v>7.1311206046664605E-2</c:v>
                      </c:pt>
                      <c:pt idx="583">
                        <c:v>7.0682167896769899E-2</c:v>
                      </c:pt>
                      <c:pt idx="584">
                        <c:v>7.0078516936781396E-2</c:v>
                      </c:pt>
                      <c:pt idx="585">
                        <c:v>6.9473455577354098E-2</c:v>
                      </c:pt>
                      <c:pt idx="586">
                        <c:v>6.8889550209514899E-2</c:v>
                      </c:pt>
                      <c:pt idx="587">
                        <c:v>6.8284488850087199E-2</c:v>
                      </c:pt>
                      <c:pt idx="588">
                        <c:v>6.7724560272714895E-2</c:v>
                      </c:pt>
                      <c:pt idx="589">
                        <c:v>6.7140654904875294E-2</c:v>
                      </c:pt>
                      <c:pt idx="590">
                        <c:v>6.6579315928063904E-2</c:v>
                      </c:pt>
                      <c:pt idx="591">
                        <c:v>6.6041953741718798E-2</c:v>
                      </c:pt>
                      <c:pt idx="592">
                        <c:v>6.5525747546962401E-2</c:v>
                      </c:pt>
                      <c:pt idx="593">
                        <c:v>6.4967229369029295E-2</c:v>
                      </c:pt>
                      <c:pt idx="594">
                        <c:v>6.44284567832452E-2</c:v>
                      </c:pt>
                      <c:pt idx="595">
                        <c:v>6.3934816979516501E-2</c:v>
                      </c:pt>
                      <c:pt idx="596">
                        <c:v>6.3397454793172006E-2</c:v>
                      </c:pt>
                      <c:pt idx="597">
                        <c:v>6.2903814989442905E-2</c:v>
                      </c:pt>
                      <c:pt idx="598">
                        <c:v>6.2387608794686397E-2</c:v>
                      </c:pt>
                      <c:pt idx="599">
                        <c:v>6.1917945781424698E-2</c:v>
                      </c:pt>
                      <c:pt idx="600">
                        <c:v>6.1424305977696103E-2</c:v>
                      </c:pt>
                      <c:pt idx="601">
                        <c:v>6.0932076573406102E-2</c:v>
                      </c:pt>
                      <c:pt idx="602">
                        <c:v>6.0459592761266001E-2</c:v>
                      </c:pt>
                      <c:pt idx="603">
                        <c:v>6.0033652130619501E-2</c:v>
                      </c:pt>
                      <c:pt idx="604">
                        <c:v>5.9563989117357802E-2</c:v>
                      </c:pt>
                      <c:pt idx="605">
                        <c:v>5.9094326104095603E-2</c:v>
                      </c:pt>
                      <c:pt idx="606">
                        <c:v>5.86444086829827E-2</c:v>
                      </c:pt>
                      <c:pt idx="607">
                        <c:v>5.8195901661309599E-2</c:v>
                      </c:pt>
                      <c:pt idx="608">
                        <c:v>5.77473946396359E-2</c:v>
                      </c:pt>
                      <c:pt idx="609">
                        <c:v>5.73454307994564E-2</c:v>
                      </c:pt>
                      <c:pt idx="610">
                        <c:v>5.6919490168810503E-2</c:v>
                      </c:pt>
                      <c:pt idx="611">
                        <c:v>5.6493549538164503E-2</c:v>
                      </c:pt>
                      <c:pt idx="612">
                        <c:v>5.6088764899106802E-2</c:v>
                      </c:pt>
                      <c:pt idx="613">
                        <c:v>5.5686801058927801E-2</c:v>
                      </c:pt>
                      <c:pt idx="614">
                        <c:v>5.5282016419870003E-2</c:v>
                      </c:pt>
                      <c:pt idx="615">
                        <c:v>5.4878642180251701E-2</c:v>
                      </c:pt>
                      <c:pt idx="616">
                        <c:v>5.4497834331660798E-2</c:v>
                      </c:pt>
                      <c:pt idx="617">
                        <c:v>5.4117026483069902E-2</c:v>
                      </c:pt>
                      <c:pt idx="618">
                        <c:v>5.3691085852423999E-2</c:v>
                      </c:pt>
                      <c:pt idx="619">
                        <c:v>5.3308867604393899E-2</c:v>
                      </c:pt>
                      <c:pt idx="620">
                        <c:v>5.2950626146830798E-2</c:v>
                      </c:pt>
                      <c:pt idx="621">
                        <c:v>5.2613540680856198E-2</c:v>
                      </c:pt>
                      <c:pt idx="622">
                        <c:v>5.2255299223293E-2</c:v>
                      </c:pt>
                      <c:pt idx="623">
                        <c:v>5.1874491374702097E-2</c:v>
                      </c:pt>
                      <c:pt idx="624">
                        <c:v>5.1538816308166702E-2</c:v>
                      </c:pt>
                      <c:pt idx="625">
                        <c:v>5.1180574850603601E-2</c:v>
                      </c:pt>
                      <c:pt idx="626">
                        <c:v>5.0820922993600602E-2</c:v>
                      </c:pt>
                      <c:pt idx="627">
                        <c:v>5.0485247927065199E-2</c:v>
                      </c:pt>
                      <c:pt idx="628">
                        <c:v>5.0148162461090599E-2</c:v>
                      </c:pt>
                      <c:pt idx="629">
                        <c:v>4.9833643386143399E-2</c:v>
                      </c:pt>
                      <c:pt idx="630">
                        <c:v>4.9475401928580097E-2</c:v>
                      </c:pt>
                      <c:pt idx="631">
                        <c:v>4.9138316462605101E-2</c:v>
                      </c:pt>
                      <c:pt idx="632">
                        <c:v>4.8826618186536698E-2</c:v>
                      </c:pt>
                      <c:pt idx="633">
                        <c:v>4.8534665502617001E-2</c:v>
                      </c:pt>
                      <c:pt idx="634">
                        <c:v>4.8220146427669697E-2</c:v>
                      </c:pt>
                      <c:pt idx="635">
                        <c:v>4.7929604143189301E-2</c:v>
                      </c:pt>
                      <c:pt idx="636">
                        <c:v>4.7615085068241997E-2</c:v>
                      </c:pt>
                      <c:pt idx="637">
                        <c:v>4.7279410001706497E-2</c:v>
                      </c:pt>
                      <c:pt idx="638">
                        <c:v>4.6987457317787001E-2</c:v>
                      </c:pt>
                      <c:pt idx="639">
                        <c:v>4.6695504633867402E-2</c:v>
                      </c:pt>
                      <c:pt idx="640">
                        <c:v>4.6404962349386999E-2</c:v>
                      </c:pt>
                      <c:pt idx="641">
                        <c:v>4.61144200649065E-2</c:v>
                      </c:pt>
                      <c:pt idx="642">
                        <c:v>4.58210569815478E-2</c:v>
                      </c:pt>
                      <c:pt idx="643">
                        <c:v>4.5530514697067398E-2</c:v>
                      </c:pt>
                      <c:pt idx="644">
                        <c:v>4.5239972412586898E-2</c:v>
                      </c:pt>
                      <c:pt idx="645">
                        <c:v>4.4970586119694601E-2</c:v>
                      </c:pt>
                      <c:pt idx="646">
                        <c:v>4.4701199826802797E-2</c:v>
                      </c:pt>
                      <c:pt idx="647">
                        <c:v>4.4433223933350197E-2</c:v>
                      </c:pt>
                      <c:pt idx="648">
                        <c:v>4.4162427241018598E-2</c:v>
                      </c:pt>
                      <c:pt idx="649">
                        <c:v>4.38718849565383E-2</c:v>
                      </c:pt>
                      <c:pt idx="650">
                        <c:v>4.3602498663646398E-2</c:v>
                      </c:pt>
                      <c:pt idx="651">
                        <c:v>4.3378245152809497E-2</c:v>
                      </c:pt>
                      <c:pt idx="652">
                        <c:v>4.3086292468889897E-2</c:v>
                      </c:pt>
                      <c:pt idx="653">
                        <c:v>4.2839472567025402E-2</c:v>
                      </c:pt>
                      <c:pt idx="654">
                        <c:v>4.2548930282544903E-2</c:v>
                      </c:pt>
                      <c:pt idx="655">
                        <c:v>4.2324676771708203E-2</c:v>
                      </c:pt>
                      <c:pt idx="656">
                        <c:v>4.2055290478816301E-2</c:v>
                      </c:pt>
                      <c:pt idx="657">
                        <c:v>4.1808470576951702E-2</c:v>
                      </c:pt>
                      <c:pt idx="658">
                        <c:v>4.15630610745268E-2</c:v>
                      </c:pt>
                      <c:pt idx="659">
                        <c:v>4.1316241172662201E-2</c:v>
                      </c:pt>
                      <c:pt idx="660">
                        <c:v>4.1069421270798198E-2</c:v>
                      </c:pt>
                      <c:pt idx="661">
                        <c:v>4.0822601368933599E-2</c:v>
                      </c:pt>
                      <c:pt idx="662">
                        <c:v>4.0599758257535902E-2</c:v>
                      </c:pt>
                      <c:pt idx="663">
                        <c:v>4.0352938355671802E-2</c:v>
                      </c:pt>
                      <c:pt idx="664">
                        <c:v>4.0106118453807203E-2</c:v>
                      </c:pt>
                      <c:pt idx="665">
                        <c:v>3.9859298551942701E-2</c:v>
                      </c:pt>
                      <c:pt idx="666">
                        <c:v>3.96350450411058E-2</c:v>
                      </c:pt>
                      <c:pt idx="667">
                        <c:v>3.9410791530268899E-2</c:v>
                      </c:pt>
                      <c:pt idx="668">
                        <c:v>3.9163971628404903E-2</c:v>
                      </c:pt>
                      <c:pt idx="669">
                        <c:v>3.8941128517007297E-2</c:v>
                      </c:pt>
                      <c:pt idx="670">
                        <c:v>3.8715464606731198E-2</c:v>
                      </c:pt>
                      <c:pt idx="671">
                        <c:v>3.8491211095894401E-2</c:v>
                      </c:pt>
                      <c:pt idx="672">
                        <c:v>3.8245801593468999E-2</c:v>
                      </c:pt>
                      <c:pt idx="673">
                        <c:v>3.8042704074220703E-2</c:v>
                      </c:pt>
                      <c:pt idx="674">
                        <c:v>3.7819860962823103E-2</c:v>
                      </c:pt>
                      <c:pt idx="675">
                        <c:v>3.7616763443574799E-2</c:v>
                      </c:pt>
                      <c:pt idx="676">
                        <c:v>3.7393920332177102E-2</c:v>
                      </c:pt>
                      <c:pt idx="677">
                        <c:v>3.7168256421901101E-2</c:v>
                      </c:pt>
                      <c:pt idx="678">
                        <c:v>3.6966569302092099E-2</c:v>
                      </c:pt>
                      <c:pt idx="679">
                        <c:v>3.6742315791255198E-2</c:v>
                      </c:pt>
                      <c:pt idx="680">
                        <c:v>3.6519472679857598E-2</c:v>
                      </c:pt>
                      <c:pt idx="681">
                        <c:v>3.6316375160609399E-2</c:v>
                      </c:pt>
                      <c:pt idx="682">
                        <c:v>3.61146880407998E-2</c:v>
                      </c:pt>
                      <c:pt idx="683">
                        <c:v>3.5891844929402103E-2</c:v>
                      </c:pt>
                      <c:pt idx="684">
                        <c:v>3.56887474101538E-2</c:v>
                      </c:pt>
                      <c:pt idx="685">
                        <c:v>3.5487060290344798E-2</c:v>
                      </c:pt>
                      <c:pt idx="686">
                        <c:v>3.5262806779507903E-2</c:v>
                      </c:pt>
                      <c:pt idx="687">
                        <c:v>3.50836860507261E-2</c:v>
                      </c:pt>
                      <c:pt idx="688">
                        <c:v>3.4881998930917001E-2</c:v>
                      </c:pt>
                      <c:pt idx="689">
                        <c:v>3.4680311811107999E-2</c:v>
                      </c:pt>
                      <c:pt idx="690">
                        <c:v>3.4478624691298802E-2</c:v>
                      </c:pt>
                      <c:pt idx="691">
                        <c:v>3.4276937571489301E-2</c:v>
                      </c:pt>
                      <c:pt idx="692">
                        <c:v>3.4075250451680097E-2</c:v>
                      </c:pt>
                      <c:pt idx="693">
                        <c:v>3.38961297228988E-2</c:v>
                      </c:pt>
                      <c:pt idx="694">
                        <c:v>3.3717008994116997E-2</c:v>
                      </c:pt>
                      <c:pt idx="695">
                        <c:v>3.35139114748687E-2</c:v>
                      </c:pt>
                      <c:pt idx="696">
                        <c:v>3.3334790746086897E-2</c:v>
                      </c:pt>
                      <c:pt idx="697">
                        <c:v>3.3133103626277902E-2</c:v>
                      </c:pt>
                      <c:pt idx="698">
                        <c:v>3.2932826905907903E-2</c:v>
                      </c:pt>
                      <c:pt idx="699">
                        <c:v>3.2753706177126099E-2</c:v>
                      </c:pt>
                      <c:pt idx="700">
                        <c:v>3.2550608657877803E-2</c:v>
                      </c:pt>
                      <c:pt idx="701">
                        <c:v>3.2348921538068801E-2</c:v>
                      </c:pt>
                      <c:pt idx="702">
                        <c:v>3.21698008092869E-2</c:v>
                      </c:pt>
                      <c:pt idx="703">
                        <c:v>3.1968113689477801E-2</c:v>
                      </c:pt>
                      <c:pt idx="704">
                        <c:v>3.1811559351723799E-2</c:v>
                      </c:pt>
                      <c:pt idx="705">
                        <c:v>3.1632438622942398E-2</c:v>
                      </c:pt>
                      <c:pt idx="706">
                        <c:v>3.1429341103693699E-2</c:v>
                      </c:pt>
                      <c:pt idx="707">
                        <c:v>3.12276539838846E-2</c:v>
                      </c:pt>
                      <c:pt idx="708">
                        <c:v>3.1048533255103299E-2</c:v>
                      </c:pt>
                      <c:pt idx="709">
                        <c:v>3.08468461352936E-2</c:v>
                      </c:pt>
                      <c:pt idx="710">
                        <c:v>3.0690291797539598E-2</c:v>
                      </c:pt>
                      <c:pt idx="711">
                        <c:v>3.0532327060346798E-2</c:v>
                      </c:pt>
                      <c:pt idx="712">
                        <c:v>3.03320503399764E-2</c:v>
                      </c:pt>
                      <c:pt idx="713">
                        <c:v>3.01529296111951E-2</c:v>
                      </c:pt>
                      <c:pt idx="714">
                        <c:v>2.99738088824133E-2</c:v>
                      </c:pt>
                      <c:pt idx="715">
                        <c:v>2.9793277754192798E-2</c:v>
                      </c:pt>
                      <c:pt idx="716">
                        <c:v>2.9614157025410901E-2</c:v>
                      </c:pt>
                      <c:pt idx="717">
                        <c:v>2.94576026876569E-2</c:v>
                      </c:pt>
                      <c:pt idx="718">
                        <c:v>2.9278481958875498E-2</c:v>
                      </c:pt>
                      <c:pt idx="719">
                        <c:v>2.9099361230093702E-2</c:v>
                      </c:pt>
                      <c:pt idx="720">
                        <c:v>2.8920240501312401E-2</c:v>
                      </c:pt>
                      <c:pt idx="721">
                        <c:v>2.8762275764119199E-2</c:v>
                      </c:pt>
                      <c:pt idx="722">
                        <c:v>2.8583155035337302E-2</c:v>
                      </c:pt>
                      <c:pt idx="723">
                        <c:v>2.84040343065559E-2</c:v>
                      </c:pt>
                      <c:pt idx="724">
                        <c:v>2.82249135777741E-2</c:v>
                      </c:pt>
                      <c:pt idx="725">
                        <c:v>2.80457928489928E-2</c:v>
                      </c:pt>
                      <c:pt idx="726">
                        <c:v>2.7887828111799601E-2</c:v>
                      </c:pt>
                      <c:pt idx="727">
                        <c:v>2.7731273774045499E-2</c:v>
                      </c:pt>
                      <c:pt idx="728">
                        <c:v>2.7573309036852199E-2</c:v>
                      </c:pt>
                      <c:pt idx="729">
                        <c:v>2.7394188308070399E-2</c:v>
                      </c:pt>
                      <c:pt idx="730">
                        <c:v>2.72376339703168E-2</c:v>
                      </c:pt>
                      <c:pt idx="731">
                        <c:v>2.7058513241535E-2</c:v>
                      </c:pt>
                      <c:pt idx="732">
                        <c:v>2.6901958903780901E-2</c:v>
                      </c:pt>
                      <c:pt idx="733">
                        <c:v>2.67214277755604E-2</c:v>
                      </c:pt>
                      <c:pt idx="734">
                        <c:v>2.6566283837245502E-2</c:v>
                      </c:pt>
                      <c:pt idx="735">
                        <c:v>2.6387163108463701E-2</c:v>
                      </c:pt>
                      <c:pt idx="736">
                        <c:v>2.6229198371270399E-2</c:v>
                      </c:pt>
                      <c:pt idx="737">
                        <c:v>2.6093800025104901E-2</c:v>
                      </c:pt>
                      <c:pt idx="738">
                        <c:v>2.59146792963235E-2</c:v>
                      </c:pt>
                      <c:pt idx="739">
                        <c:v>2.57806913495973E-2</c:v>
                      </c:pt>
                      <c:pt idx="740">
                        <c:v>2.56015706208154E-2</c:v>
                      </c:pt>
                      <c:pt idx="741">
                        <c:v>2.54224498920336E-2</c:v>
                      </c:pt>
                      <c:pt idx="742">
                        <c:v>2.5287051545868099E-2</c:v>
                      </c:pt>
                      <c:pt idx="743">
                        <c:v>2.5130497208114E-2</c:v>
                      </c:pt>
                      <c:pt idx="744">
                        <c:v>2.49725324709207E-2</c:v>
                      </c:pt>
                      <c:pt idx="745">
                        <c:v>2.4817388532606299E-2</c:v>
                      </c:pt>
                      <c:pt idx="746">
                        <c:v>2.4638267803824498E-2</c:v>
                      </c:pt>
                      <c:pt idx="747">
                        <c:v>2.4502869457659001E-2</c:v>
                      </c:pt>
                      <c:pt idx="748">
                        <c:v>2.4346315119904899E-2</c:v>
                      </c:pt>
                      <c:pt idx="749">
                        <c:v>2.4188350382711599E-2</c:v>
                      </c:pt>
                      <c:pt idx="750">
                        <c:v>2.4033206444397201E-2</c:v>
                      </c:pt>
                      <c:pt idx="751">
                        <c:v>2.3854085715615401E-2</c:v>
                      </c:pt>
                      <c:pt idx="752">
                        <c:v>2.37186873694499E-2</c:v>
                      </c:pt>
                      <c:pt idx="753">
                        <c:v>2.35607226322566E-2</c:v>
                      </c:pt>
                      <c:pt idx="754">
                        <c:v>2.3404168294502498E-2</c:v>
                      </c:pt>
                      <c:pt idx="755">
                        <c:v>2.32476139567485E-2</c:v>
                      </c:pt>
                      <c:pt idx="756">
                        <c:v>2.3091059618994401E-2</c:v>
                      </c:pt>
                      <c:pt idx="757">
                        <c:v>2.2933094881801199E-2</c:v>
                      </c:pt>
                      <c:pt idx="758">
                        <c:v>2.2800517334513899E-2</c:v>
                      </c:pt>
                      <c:pt idx="759">
                        <c:v>2.26425525973207E-2</c:v>
                      </c:pt>
                      <c:pt idx="760">
                        <c:v>2.2485998259567101E-2</c:v>
                      </c:pt>
                      <c:pt idx="761">
                        <c:v>2.2350599913401201E-2</c:v>
                      </c:pt>
                      <c:pt idx="762">
                        <c:v>2.2194045575647501E-2</c:v>
                      </c:pt>
                      <c:pt idx="763">
                        <c:v>2.2037491237893399E-2</c:v>
                      </c:pt>
                      <c:pt idx="764">
                        <c:v>2.18795265007002E-2</c:v>
                      </c:pt>
                      <c:pt idx="765">
                        <c:v>2.17455385539739E-2</c:v>
                      </c:pt>
                      <c:pt idx="766">
                        <c:v>2.16115506072476E-2</c:v>
                      </c:pt>
                      <c:pt idx="767">
                        <c:v>2.1476152261081599E-2</c:v>
                      </c:pt>
                      <c:pt idx="768">
                        <c:v>2.1297031532300201E-2</c:v>
                      </c:pt>
                      <c:pt idx="769">
                        <c:v>2.11856099766011E-2</c:v>
                      </c:pt>
                      <c:pt idx="770">
                        <c:v>2.1027645239407901E-2</c:v>
                      </c:pt>
                      <c:pt idx="771">
                        <c:v>2.0893657292681601E-2</c:v>
                      </c:pt>
                      <c:pt idx="772">
                        <c:v>2.0737102954927498E-2</c:v>
                      </c:pt>
                      <c:pt idx="773">
                        <c:v>2.0579138217734699E-2</c:v>
                      </c:pt>
                      <c:pt idx="774">
                        <c:v>2.04225838799806E-2</c:v>
                      </c:pt>
                      <c:pt idx="775">
                        <c:v>2.02885959332543E-2</c:v>
                      </c:pt>
                      <c:pt idx="776">
                        <c:v>2.0132041595500201E-2</c:v>
                      </c:pt>
                      <c:pt idx="777">
                        <c:v>2.00206200398012E-2</c:v>
                      </c:pt>
                      <c:pt idx="778">
                        <c:v>1.9840088911580601E-2</c:v>
                      </c:pt>
                      <c:pt idx="779">
                        <c:v>1.9683534573826499E-2</c:v>
                      </c:pt>
                      <c:pt idx="780">
                        <c:v>1.95255698366333E-2</c:v>
                      </c:pt>
                      <c:pt idx="781">
                        <c:v>1.9391581889907E-2</c:v>
                      </c:pt>
                      <c:pt idx="782">
                        <c:v>1.9235027552152902E-2</c:v>
                      </c:pt>
                      <c:pt idx="783">
                        <c:v>1.9055906823371101E-2</c:v>
                      </c:pt>
                      <c:pt idx="784">
                        <c:v>1.8943074868233298E-2</c:v>
                      </c:pt>
                      <c:pt idx="785">
                        <c:v>1.8809086921506998E-2</c:v>
                      </c:pt>
                      <c:pt idx="786">
                        <c:v>1.8673688575341501E-2</c:v>
                      </c:pt>
                      <c:pt idx="787">
                        <c:v>1.8517134237587399E-2</c:v>
                      </c:pt>
                      <c:pt idx="788">
                        <c:v>1.8383146290861099E-2</c:v>
                      </c:pt>
                      <c:pt idx="789">
                        <c:v>1.8226591953107101E-2</c:v>
                      </c:pt>
                      <c:pt idx="790">
                        <c:v>1.80926040063807E-2</c:v>
                      </c:pt>
                      <c:pt idx="791">
                        <c:v>1.79346392691874E-2</c:v>
                      </c:pt>
                      <c:pt idx="792">
                        <c:v>1.7799240923021899E-2</c:v>
                      </c:pt>
                      <c:pt idx="793">
                        <c:v>1.7666663375734699E-2</c:v>
                      </c:pt>
                      <c:pt idx="794">
                        <c:v>1.7531265029568699E-2</c:v>
                      </c:pt>
                      <c:pt idx="795">
                        <c:v>1.73733002923755E-2</c:v>
                      </c:pt>
                      <c:pt idx="796">
                        <c:v>1.7218156354061102E-2</c:v>
                      </c:pt>
                      <c:pt idx="797">
                        <c:v>1.71053243989229E-2</c:v>
                      </c:pt>
                      <c:pt idx="798">
                        <c:v>1.6971336452196499E-2</c:v>
                      </c:pt>
                      <c:pt idx="799">
                        <c:v>1.6835938106031002E-2</c:v>
                      </c:pt>
                      <c:pt idx="800">
                        <c:v>1.6677973368837799E-2</c:v>
                      </c:pt>
                      <c:pt idx="801">
                        <c:v>1.6545395821550599E-2</c:v>
                      </c:pt>
                      <c:pt idx="802">
                        <c:v>1.6409997475385098E-2</c:v>
                      </c:pt>
                      <c:pt idx="803">
                        <c:v>1.62520327381919E-2</c:v>
                      </c:pt>
                      <c:pt idx="804">
                        <c:v>1.6119455190904599E-2</c:v>
                      </c:pt>
                      <c:pt idx="805">
                        <c:v>1.5984056844738699E-2</c:v>
                      </c:pt>
                      <c:pt idx="806">
                        <c:v>1.5850068898012298E-2</c:v>
                      </c:pt>
                      <c:pt idx="807">
                        <c:v>1.5692104160819099E-2</c:v>
                      </c:pt>
                      <c:pt idx="808">
                        <c:v>1.5535549823065001E-2</c:v>
                      </c:pt>
                      <c:pt idx="809">
                        <c:v>1.54241282673664E-2</c:v>
                      </c:pt>
                      <c:pt idx="810">
                        <c:v>1.52661635301732E-2</c:v>
                      </c:pt>
                      <c:pt idx="811">
                        <c:v>1.51335859828861E-2</c:v>
                      </c:pt>
                      <c:pt idx="812">
                        <c:v>1.49756212456927E-2</c:v>
                      </c:pt>
                      <c:pt idx="813">
                        <c:v>1.4840222899527199E-2</c:v>
                      </c:pt>
                      <c:pt idx="814">
                        <c:v>1.4706234952800899E-2</c:v>
                      </c:pt>
                      <c:pt idx="815">
                        <c:v>1.4549680615046801E-2</c:v>
                      </c:pt>
                      <c:pt idx="816">
                        <c:v>1.43931262772927E-2</c:v>
                      </c:pt>
                      <c:pt idx="817">
                        <c:v>1.42802943221551E-2</c:v>
                      </c:pt>
                      <c:pt idx="818">
                        <c:v>1.4144895975989001E-2</c:v>
                      </c:pt>
                      <c:pt idx="819">
                        <c:v>1.3989752037674601E-2</c:v>
                      </c:pt>
                      <c:pt idx="820">
                        <c:v>1.38543536915086E-2</c:v>
                      </c:pt>
                      <c:pt idx="821">
                        <c:v>1.3718955345343099E-2</c:v>
                      </c:pt>
                      <c:pt idx="822">
                        <c:v>1.3607533789644501E-2</c:v>
                      </c:pt>
                      <c:pt idx="823">
                        <c:v>1.34509794518904E-2</c:v>
                      </c:pt>
                      <c:pt idx="824">
                        <c:v>1.33395578961919E-2</c:v>
                      </c:pt>
                      <c:pt idx="825">
                        <c:v>1.3181593158998599E-2</c:v>
                      </c:pt>
                      <c:pt idx="826">
                        <c:v>1.30250388212445E-2</c:v>
                      </c:pt>
                      <c:pt idx="827">
                        <c:v>1.28684844834904E-2</c:v>
                      </c:pt>
                      <c:pt idx="828">
                        <c:v>1.27556525283522E-2</c:v>
                      </c:pt>
                      <c:pt idx="829">
                        <c:v>1.2621664581625801E-2</c:v>
                      </c:pt>
                      <c:pt idx="830">
                        <c:v>1.24862662354603E-2</c:v>
                      </c:pt>
                      <c:pt idx="831">
                        <c:v>1.23748446797618E-2</c:v>
                      </c:pt>
                      <c:pt idx="832">
                        <c:v>1.2195723950979899E-2</c:v>
                      </c:pt>
                      <c:pt idx="833">
                        <c:v>1.20603256048144E-2</c:v>
                      </c:pt>
                      <c:pt idx="834">
                        <c:v>1.1926337658088201E-2</c:v>
                      </c:pt>
                      <c:pt idx="835">
                        <c:v>1.17697833203341E-2</c:v>
                      </c:pt>
                      <c:pt idx="836">
                        <c:v>1.1635795373607699E-2</c:v>
                      </c:pt>
                      <c:pt idx="837">
                        <c:v>1.15003970274422E-2</c:v>
                      </c:pt>
                      <c:pt idx="838">
                        <c:v>1.13649986812762E-2</c:v>
                      </c:pt>
                      <c:pt idx="839">
                        <c:v>1.12098547429618E-2</c:v>
                      </c:pt>
                      <c:pt idx="840">
                        <c:v>1.1074456396795799E-2</c:v>
                      </c:pt>
                      <c:pt idx="841">
                        <c:v>1.09179020590422E-2</c:v>
                      </c:pt>
                      <c:pt idx="842">
                        <c:v>1.07839141123154E-2</c:v>
                      </c:pt>
                      <c:pt idx="843">
                        <c:v>1.0648515766149899E-2</c:v>
                      </c:pt>
                      <c:pt idx="844">
                        <c:v>1.0491961428395801E-2</c:v>
                      </c:pt>
                      <c:pt idx="845">
                        <c:v>1.03579734816694E-2</c:v>
                      </c:pt>
                      <c:pt idx="846">
                        <c:v>1.0222575135504E-2</c:v>
                      </c:pt>
                      <c:pt idx="847">
                        <c:v>1.0067431197188999E-2</c:v>
                      </c:pt>
                      <c:pt idx="848">
                        <c:v>9.9320328510235107E-3</c:v>
                      </c:pt>
                      <c:pt idx="849">
                        <c:v>9.7966345048580202E-3</c:v>
                      </c:pt>
                      <c:pt idx="850">
                        <c:v>9.6400801671039406E-3</c:v>
                      </c:pt>
                      <c:pt idx="851">
                        <c:v>9.5060922203775693E-3</c:v>
                      </c:pt>
                      <c:pt idx="852">
                        <c:v>9.3721042736513195E-3</c:v>
                      </c:pt>
                      <c:pt idx="853">
                        <c:v>9.2141395364579992E-3</c:v>
                      </c:pt>
                      <c:pt idx="854">
                        <c:v>9.0787411902925001E-3</c:v>
                      </c:pt>
                      <c:pt idx="855">
                        <c:v>8.9221868525384308E-3</c:v>
                      </c:pt>
                      <c:pt idx="856">
                        <c:v>8.7881989058121706E-3</c:v>
                      </c:pt>
                      <c:pt idx="857">
                        <c:v>8.6528005596461302E-3</c:v>
                      </c:pt>
                      <c:pt idx="858">
                        <c:v>8.4976566213317301E-3</c:v>
                      </c:pt>
                      <c:pt idx="859">
                        <c:v>8.3622582751662396E-3</c:v>
                      </c:pt>
                      <c:pt idx="860">
                        <c:v>8.2268599290001906E-3</c:v>
                      </c:pt>
                      <c:pt idx="861">
                        <c:v>8.0717159906857905E-3</c:v>
                      </c:pt>
                      <c:pt idx="862">
                        <c:v>7.9363176445198507E-3</c:v>
                      </c:pt>
                      <c:pt idx="863">
                        <c:v>7.8023296977934899E-3</c:v>
                      </c:pt>
                      <c:pt idx="864">
                        <c:v>7.6669313516279898E-3</c:v>
                      </c:pt>
                      <c:pt idx="865">
                        <c:v>7.5103770138739197E-3</c:v>
                      </c:pt>
                      <c:pt idx="866">
                        <c:v>7.3763890671475502E-3</c:v>
                      </c:pt>
                      <c:pt idx="867">
                        <c:v>7.2409907209820597E-3</c:v>
                      </c:pt>
                      <c:pt idx="868">
                        <c:v>7.0844363832279801E-3</c:v>
                      </c:pt>
                      <c:pt idx="869">
                        <c:v>6.9278820454738996E-3</c:v>
                      </c:pt>
                      <c:pt idx="870">
                        <c:v>6.7924836993083996E-3</c:v>
                      </c:pt>
                      <c:pt idx="871">
                        <c:v>6.6584957525820396E-3</c:v>
                      </c:pt>
                      <c:pt idx="872">
                        <c:v>6.5245078058556701E-3</c:v>
                      </c:pt>
                      <c:pt idx="873">
                        <c:v>6.3665430686624704E-3</c:v>
                      </c:pt>
                      <c:pt idx="874">
                        <c:v>6.2339655213753398E-3</c:v>
                      </c:pt>
                      <c:pt idx="875">
                        <c:v>6.0985671752092898E-3</c:v>
                      </c:pt>
                      <c:pt idx="876">
                        <c:v>5.9645792284829299E-3</c:v>
                      </c:pt>
                      <c:pt idx="877">
                        <c:v>5.8291808823174298E-3</c:v>
                      </c:pt>
                      <c:pt idx="878">
                        <c:v>5.6937825361519402E-3</c:v>
                      </c:pt>
                      <c:pt idx="879">
                        <c:v>5.5386385978371004E-3</c:v>
                      </c:pt>
                      <c:pt idx="880">
                        <c:v>5.3806738606437801E-3</c:v>
                      </c:pt>
                      <c:pt idx="881">
                        <c:v>5.2452755144782896E-3</c:v>
                      </c:pt>
                      <c:pt idx="882">
                        <c:v>5.1126979671911599E-3</c:v>
                      </c:pt>
                      <c:pt idx="883">
                        <c:v>4.9547332299978396E-3</c:v>
                      </c:pt>
                      <c:pt idx="884">
                        <c:v>4.8433116742992999E-3</c:v>
                      </c:pt>
                      <c:pt idx="885">
                        <c:v>4.7079133281333601E-3</c:v>
                      </c:pt>
                      <c:pt idx="886">
                        <c:v>4.5513589903797298E-3</c:v>
                      </c:pt>
                      <c:pt idx="887">
                        <c:v>4.3948046526256501E-3</c:v>
                      </c:pt>
                      <c:pt idx="888">
                        <c:v>4.2382503148715696E-3</c:v>
                      </c:pt>
                      <c:pt idx="889">
                        <c:v>4.10285196870608E-3</c:v>
                      </c:pt>
                      <c:pt idx="890">
                        <c:v>3.9688640219797096E-3</c:v>
                      </c:pt>
                      <c:pt idx="891">
                        <c:v>3.81230968422563E-3</c:v>
                      </c:pt>
                      <c:pt idx="892">
                        <c:v>3.6769113380601399E-3</c:v>
                      </c:pt>
                      <c:pt idx="893">
                        <c:v>3.4977906092783502E-3</c:v>
                      </c:pt>
                      <c:pt idx="894">
                        <c:v>3.3638026625519798E-3</c:v>
                      </c:pt>
                      <c:pt idx="895">
                        <c:v>3.2284043163864902E-3</c:v>
                      </c:pt>
                      <c:pt idx="896">
                        <c:v>3.1169827606873902E-3</c:v>
                      </c:pt>
                      <c:pt idx="897">
                        <c:v>2.9815844145219001E-3</c:v>
                      </c:pt>
                      <c:pt idx="898">
                        <c:v>2.8024636857401099E-3</c:v>
                      </c:pt>
                      <c:pt idx="899">
                        <c:v>2.66847573901374E-3</c:v>
                      </c:pt>
                      <c:pt idx="900">
                        <c:v>2.5330773928482499E-3</c:v>
                      </c:pt>
                      <c:pt idx="901">
                        <c:v>2.3765230550941699E-3</c:v>
                      </c:pt>
                      <c:pt idx="902">
                        <c:v>2.2425351083677999E-3</c:v>
                      </c:pt>
                      <c:pt idx="903">
                        <c:v>2.0859807706137298E-3</c:v>
                      </c:pt>
                      <c:pt idx="904">
                        <c:v>1.9280160334205201E-3</c:v>
                      </c:pt>
                      <c:pt idx="905">
                        <c:v>1.7940280866941499E-3</c:v>
                      </c:pt>
                      <c:pt idx="906">
                        <c:v>1.6374737489400801E-3</c:v>
                      </c:pt>
                      <c:pt idx="907">
                        <c:v>1.4795090117473201E-3</c:v>
                      </c:pt>
                      <c:pt idx="908">
                        <c:v>1.34693146445963E-3</c:v>
                      </c:pt>
                      <c:pt idx="909">
                        <c:v>1.21153311829414E-3</c:v>
                      </c:pt>
                      <c:pt idx="910">
                        <c:v>1.0761347721286499E-3</c:v>
                      </c:pt>
                      <c:pt idx="911">
                        <c:v>9.1958043437456705E-4</c:v>
                      </c:pt>
                      <c:pt idx="912">
                        <c:v>7.85592487648201E-4</c:v>
                      </c:pt>
                      <c:pt idx="913">
                        <c:v>6.2762775045499596E-4</c:v>
                      </c:pt>
                      <c:pt idx="914">
                        <c:v>4.7248381214004499E-4</c:v>
                      </c:pt>
                      <c:pt idx="915">
                        <c:v>3.1451907494684E-4</c:v>
                      </c:pt>
                      <c:pt idx="916">
                        <c:v>1.57964737193206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D49E-264A-AD20-C1FF00D99F75}"/>
                  </c:ext>
                </c:extLst>
              </c15:ser>
            </c15:filteredScatterSeries>
            <c15:filteredScatterSeries>
              <c15:ser>
                <c:idx val="8"/>
                <c:order val="8"/>
                <c:tx>
                  <c:v>20OH Marcela</c:v>
                </c:tx>
                <c:spPr>
                  <a:ln w="19050" cap="rnd">
                    <a:solidFill>
                      <a:srgbClr val="FF0000"/>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L$6:$AL$923</c15:sqref>
                        </c15:formulaRef>
                      </c:ext>
                    </c:extLst>
                    <c:numCache>
                      <c:formatCode>General</c:formatCode>
                      <c:ptCount val="918"/>
                      <c:pt idx="0">
                        <c:v>303.86500000000001</c:v>
                      </c:pt>
                      <c:pt idx="1">
                        <c:v>304.49499999999978</c:v>
                      </c:pt>
                      <c:pt idx="2">
                        <c:v>305.166</c:v>
                      </c:pt>
                      <c:pt idx="3">
                        <c:v>305.85699999999991</c:v>
                      </c:pt>
                      <c:pt idx="4">
                        <c:v>306.55399999999992</c:v>
                      </c:pt>
                      <c:pt idx="5">
                        <c:v>307.26299999999992</c:v>
                      </c:pt>
                      <c:pt idx="6">
                        <c:v>307.96899999999982</c:v>
                      </c:pt>
                      <c:pt idx="7">
                        <c:v>308.67099999999999</c:v>
                      </c:pt>
                      <c:pt idx="8">
                        <c:v>309.37899999999979</c:v>
                      </c:pt>
                      <c:pt idx="9">
                        <c:v>310.08199999999982</c:v>
                      </c:pt>
                      <c:pt idx="10">
                        <c:v>310.79099999999983</c:v>
                      </c:pt>
                      <c:pt idx="11">
                        <c:v>311.49</c:v>
                      </c:pt>
                      <c:pt idx="12">
                        <c:v>312.18199999999979</c:v>
                      </c:pt>
                      <c:pt idx="13">
                        <c:v>312.875</c:v>
                      </c:pt>
                      <c:pt idx="14">
                        <c:v>313.57</c:v>
                      </c:pt>
                      <c:pt idx="15">
                        <c:v>314.26299999999992</c:v>
                      </c:pt>
                      <c:pt idx="16">
                        <c:v>314.95499999999993</c:v>
                      </c:pt>
                      <c:pt idx="17">
                        <c:v>315.64999999999998</c:v>
                      </c:pt>
                      <c:pt idx="18">
                        <c:v>316.34199999999993</c:v>
                      </c:pt>
                      <c:pt idx="19">
                        <c:v>317.03299999999979</c:v>
                      </c:pt>
                      <c:pt idx="20">
                        <c:v>317.72299999999979</c:v>
                      </c:pt>
                      <c:pt idx="21">
                        <c:v>318.4289999999998</c:v>
                      </c:pt>
                      <c:pt idx="22">
                        <c:v>319.14</c:v>
                      </c:pt>
                      <c:pt idx="23">
                        <c:v>319.85300000000001</c:v>
                      </c:pt>
                      <c:pt idx="24">
                        <c:v>320.57399999999978</c:v>
                      </c:pt>
                      <c:pt idx="25">
                        <c:v>321.30399999999992</c:v>
                      </c:pt>
                      <c:pt idx="26">
                        <c:v>322.03499999999991</c:v>
                      </c:pt>
                      <c:pt idx="27">
                        <c:v>322.76399999999978</c:v>
                      </c:pt>
                      <c:pt idx="28">
                        <c:v>323.49099999999981</c:v>
                      </c:pt>
                      <c:pt idx="29">
                        <c:v>324.20999999999992</c:v>
                      </c:pt>
                      <c:pt idx="30">
                        <c:v>324.92499999999978</c:v>
                      </c:pt>
                      <c:pt idx="31">
                        <c:v>325.64299999999997</c:v>
                      </c:pt>
                      <c:pt idx="32">
                        <c:v>326.36899999999991</c:v>
                      </c:pt>
                      <c:pt idx="33">
                        <c:v>327.101</c:v>
                      </c:pt>
                      <c:pt idx="34">
                        <c:v>327.83499999999992</c:v>
                      </c:pt>
                      <c:pt idx="35">
                        <c:v>328.572</c:v>
                      </c:pt>
                      <c:pt idx="36">
                        <c:v>329.30699999999979</c:v>
                      </c:pt>
                      <c:pt idx="37">
                        <c:v>330.048</c:v>
                      </c:pt>
                      <c:pt idx="38">
                        <c:v>330.78799999999978</c:v>
                      </c:pt>
                      <c:pt idx="39">
                        <c:v>331.529</c:v>
                      </c:pt>
                      <c:pt idx="40">
                        <c:v>332.26299999999992</c:v>
                      </c:pt>
                      <c:pt idx="41">
                        <c:v>332.9869999999998</c:v>
                      </c:pt>
                      <c:pt idx="42">
                        <c:v>333.70899999999978</c:v>
                      </c:pt>
                      <c:pt idx="43">
                        <c:v>334.44299999999993</c:v>
                      </c:pt>
                      <c:pt idx="44">
                        <c:v>335.173</c:v>
                      </c:pt>
                      <c:pt idx="45">
                        <c:v>335.90599999999978</c:v>
                      </c:pt>
                      <c:pt idx="46">
                        <c:v>336.63899999999978</c:v>
                      </c:pt>
                      <c:pt idx="47">
                        <c:v>337.37399999999991</c:v>
                      </c:pt>
                      <c:pt idx="48">
                        <c:v>338.11099999999999</c:v>
                      </c:pt>
                      <c:pt idx="49">
                        <c:v>338.846</c:v>
                      </c:pt>
                      <c:pt idx="50">
                        <c:v>339.58</c:v>
                      </c:pt>
                      <c:pt idx="51">
                        <c:v>340.31200000000001</c:v>
                      </c:pt>
                      <c:pt idx="52">
                        <c:v>341.05399999999992</c:v>
                      </c:pt>
                      <c:pt idx="53">
                        <c:v>341.80199999999991</c:v>
                      </c:pt>
                      <c:pt idx="54">
                        <c:v>342.54599999999999</c:v>
                      </c:pt>
                      <c:pt idx="55">
                        <c:v>343.28800000000001</c:v>
                      </c:pt>
                      <c:pt idx="56">
                        <c:v>344.02699999999982</c:v>
                      </c:pt>
                      <c:pt idx="57">
                        <c:v>344.77099999999979</c:v>
                      </c:pt>
                      <c:pt idx="58">
                        <c:v>345.51799999999992</c:v>
                      </c:pt>
                      <c:pt idx="59">
                        <c:v>346.26199999999977</c:v>
                      </c:pt>
                      <c:pt idx="60">
                        <c:v>347.00399999999979</c:v>
                      </c:pt>
                      <c:pt idx="61">
                        <c:v>347.74199999999979</c:v>
                      </c:pt>
                      <c:pt idx="62">
                        <c:v>348.48399999999981</c:v>
                      </c:pt>
                      <c:pt idx="63">
                        <c:v>349.22599999999977</c:v>
                      </c:pt>
                      <c:pt idx="64">
                        <c:v>349.96799999999979</c:v>
                      </c:pt>
                      <c:pt idx="65">
                        <c:v>350.70799999999991</c:v>
                      </c:pt>
                      <c:pt idx="66">
                        <c:v>351.45</c:v>
                      </c:pt>
                      <c:pt idx="67">
                        <c:v>352.19099999999992</c:v>
                      </c:pt>
                      <c:pt idx="68">
                        <c:v>352.93899999999979</c:v>
                      </c:pt>
                      <c:pt idx="69">
                        <c:v>353.69499999999999</c:v>
                      </c:pt>
                      <c:pt idx="70">
                        <c:v>354.44399999999979</c:v>
                      </c:pt>
                      <c:pt idx="71">
                        <c:v>355.18599999999992</c:v>
                      </c:pt>
                      <c:pt idx="72">
                        <c:v>355.92999999999978</c:v>
                      </c:pt>
                      <c:pt idx="73">
                        <c:v>356.67099999999999</c:v>
                      </c:pt>
                      <c:pt idx="74">
                        <c:v>357.41199999999981</c:v>
                      </c:pt>
                      <c:pt idx="75">
                        <c:v>358.15699999999993</c:v>
                      </c:pt>
                      <c:pt idx="76">
                        <c:v>358.90199999999982</c:v>
                      </c:pt>
                      <c:pt idx="77">
                        <c:v>359.64299999999997</c:v>
                      </c:pt>
                      <c:pt idx="78">
                        <c:v>360.38399999999979</c:v>
                      </c:pt>
                      <c:pt idx="79">
                        <c:v>361.12799999999999</c:v>
                      </c:pt>
                      <c:pt idx="80">
                        <c:v>361.87</c:v>
                      </c:pt>
                      <c:pt idx="81">
                        <c:v>362.60799999999989</c:v>
                      </c:pt>
                      <c:pt idx="82">
                        <c:v>363.33799999999991</c:v>
                      </c:pt>
                      <c:pt idx="83">
                        <c:v>364.06200000000001</c:v>
                      </c:pt>
                      <c:pt idx="84">
                        <c:v>364.78099999999978</c:v>
                      </c:pt>
                      <c:pt idx="85">
                        <c:v>365.505</c:v>
                      </c:pt>
                      <c:pt idx="86">
                        <c:v>366.22799999999978</c:v>
                      </c:pt>
                      <c:pt idx="87">
                        <c:v>366.94799999999992</c:v>
                      </c:pt>
                      <c:pt idx="88">
                        <c:v>367.66800000000001</c:v>
                      </c:pt>
                      <c:pt idx="89">
                        <c:v>368.392</c:v>
                      </c:pt>
                      <c:pt idx="90">
                        <c:v>369.12899999999979</c:v>
                      </c:pt>
                      <c:pt idx="91">
                        <c:v>369.86299999999989</c:v>
                      </c:pt>
                      <c:pt idx="92">
                        <c:v>370.58499999999992</c:v>
                      </c:pt>
                      <c:pt idx="93">
                        <c:v>371.30399999999992</c:v>
                      </c:pt>
                      <c:pt idx="94">
                        <c:v>372.02699999999982</c:v>
                      </c:pt>
                      <c:pt idx="95">
                        <c:v>372.74799999999999</c:v>
                      </c:pt>
                      <c:pt idx="96">
                        <c:v>373.46999999999991</c:v>
                      </c:pt>
                      <c:pt idx="97">
                        <c:v>374.2</c:v>
                      </c:pt>
                      <c:pt idx="98">
                        <c:v>374.9289999999998</c:v>
                      </c:pt>
                      <c:pt idx="99">
                        <c:v>375.65499999999997</c:v>
                      </c:pt>
                      <c:pt idx="100">
                        <c:v>376.38</c:v>
                      </c:pt>
                      <c:pt idx="101">
                        <c:v>377.09899999999982</c:v>
                      </c:pt>
                      <c:pt idx="102">
                        <c:v>377.81899999999979</c:v>
                      </c:pt>
                      <c:pt idx="103">
                        <c:v>378.53399999999982</c:v>
                      </c:pt>
                      <c:pt idx="104">
                        <c:v>379.24199999999979</c:v>
                      </c:pt>
                      <c:pt idx="105">
                        <c:v>379.95299999999992</c:v>
                      </c:pt>
                      <c:pt idx="106">
                        <c:v>380.67599999999999</c:v>
                      </c:pt>
                      <c:pt idx="107">
                        <c:v>381.38900000000001</c:v>
                      </c:pt>
                      <c:pt idx="108">
                        <c:v>382.09899999999982</c:v>
                      </c:pt>
                      <c:pt idx="109">
                        <c:v>382.80799999999999</c:v>
                      </c:pt>
                      <c:pt idx="110">
                        <c:v>383.51</c:v>
                      </c:pt>
                      <c:pt idx="111">
                        <c:v>384.21399999999983</c:v>
                      </c:pt>
                      <c:pt idx="112">
                        <c:v>384.93799999999982</c:v>
                      </c:pt>
                      <c:pt idx="113">
                        <c:v>385.72899999999981</c:v>
                      </c:pt>
                      <c:pt idx="114">
                        <c:v>386.57</c:v>
                      </c:pt>
                      <c:pt idx="115">
                        <c:v>387.42799999999983</c:v>
                      </c:pt>
                      <c:pt idx="116">
                        <c:v>388.29999999999978</c:v>
                      </c:pt>
                      <c:pt idx="117">
                        <c:v>389.18099999999993</c:v>
                      </c:pt>
                      <c:pt idx="118">
                        <c:v>390.07</c:v>
                      </c:pt>
                      <c:pt idx="119">
                        <c:v>390.96699999999981</c:v>
                      </c:pt>
                      <c:pt idx="120">
                        <c:v>391.86500000000001</c:v>
                      </c:pt>
                      <c:pt idx="121">
                        <c:v>392.76</c:v>
                      </c:pt>
                      <c:pt idx="122">
                        <c:v>393.65</c:v>
                      </c:pt>
                      <c:pt idx="123">
                        <c:v>394.54199999999992</c:v>
                      </c:pt>
                      <c:pt idx="124">
                        <c:v>395.43299999999982</c:v>
                      </c:pt>
                      <c:pt idx="125">
                        <c:v>396.32499999999999</c:v>
                      </c:pt>
                      <c:pt idx="126">
                        <c:v>397.21899999999982</c:v>
                      </c:pt>
                      <c:pt idx="127">
                        <c:v>398.10599999999999</c:v>
                      </c:pt>
                      <c:pt idx="128">
                        <c:v>398.98899999999981</c:v>
                      </c:pt>
                      <c:pt idx="129">
                        <c:v>399.86399999999992</c:v>
                      </c:pt>
                      <c:pt idx="130">
                        <c:v>400.7369999999998</c:v>
                      </c:pt>
                      <c:pt idx="131">
                        <c:v>401.61500000000001</c:v>
                      </c:pt>
                      <c:pt idx="132">
                        <c:v>402.48899999999981</c:v>
                      </c:pt>
                      <c:pt idx="133">
                        <c:v>403.35500000000002</c:v>
                      </c:pt>
                      <c:pt idx="134">
                        <c:v>404.22199999999981</c:v>
                      </c:pt>
                      <c:pt idx="135">
                        <c:v>405.09499999999991</c:v>
                      </c:pt>
                      <c:pt idx="136">
                        <c:v>405.98099999999982</c:v>
                      </c:pt>
                      <c:pt idx="137">
                        <c:v>406.86699999999979</c:v>
                      </c:pt>
                      <c:pt idx="138">
                        <c:v>407.75299999999999</c:v>
                      </c:pt>
                      <c:pt idx="139">
                        <c:v>408.63299999999992</c:v>
                      </c:pt>
                      <c:pt idx="140">
                        <c:v>409.505</c:v>
                      </c:pt>
                      <c:pt idx="141">
                        <c:v>410.37399999999991</c:v>
                      </c:pt>
                      <c:pt idx="142">
                        <c:v>411.23799999999977</c:v>
                      </c:pt>
                      <c:pt idx="143">
                        <c:v>412.10500000000002</c:v>
                      </c:pt>
                      <c:pt idx="144">
                        <c:v>412.97799999999978</c:v>
                      </c:pt>
                      <c:pt idx="145">
                        <c:v>413.85</c:v>
                      </c:pt>
                      <c:pt idx="146">
                        <c:v>414.72799999999978</c:v>
                      </c:pt>
                      <c:pt idx="147">
                        <c:v>415.60799999999989</c:v>
                      </c:pt>
                      <c:pt idx="148">
                        <c:v>416.4869999999998</c:v>
                      </c:pt>
                      <c:pt idx="149">
                        <c:v>417.36099999999999</c:v>
                      </c:pt>
                      <c:pt idx="150">
                        <c:v>418.23</c:v>
                      </c:pt>
                      <c:pt idx="151">
                        <c:v>419.101</c:v>
                      </c:pt>
                      <c:pt idx="152">
                        <c:v>419.97799999999978</c:v>
                      </c:pt>
                      <c:pt idx="153">
                        <c:v>420.85399999999993</c:v>
                      </c:pt>
                      <c:pt idx="154">
                        <c:v>421.72599999999977</c:v>
                      </c:pt>
                      <c:pt idx="155">
                        <c:v>422.59499999999991</c:v>
                      </c:pt>
                      <c:pt idx="156">
                        <c:v>423.46</c:v>
                      </c:pt>
                      <c:pt idx="157">
                        <c:v>424.32399999999978</c:v>
                      </c:pt>
                      <c:pt idx="158">
                        <c:v>425.18700000000001</c:v>
                      </c:pt>
                      <c:pt idx="159">
                        <c:v>426.04699999999991</c:v>
                      </c:pt>
                      <c:pt idx="160">
                        <c:v>426.90599999999978</c:v>
                      </c:pt>
                      <c:pt idx="161">
                        <c:v>427.76799999999992</c:v>
                      </c:pt>
                      <c:pt idx="162">
                        <c:v>428.63900000000001</c:v>
                      </c:pt>
                      <c:pt idx="163">
                        <c:v>429.50699999999978</c:v>
                      </c:pt>
                      <c:pt idx="164">
                        <c:v>430.38</c:v>
                      </c:pt>
                      <c:pt idx="165">
                        <c:v>431.24899999999991</c:v>
                      </c:pt>
                      <c:pt idx="166">
                        <c:v>432.11099999999999</c:v>
                      </c:pt>
                      <c:pt idx="167">
                        <c:v>432.97199999999981</c:v>
                      </c:pt>
                      <c:pt idx="168">
                        <c:v>433.83199999999982</c:v>
                      </c:pt>
                      <c:pt idx="169">
                        <c:v>434.69399999999979</c:v>
                      </c:pt>
                      <c:pt idx="170">
                        <c:v>435.55399999999992</c:v>
                      </c:pt>
                      <c:pt idx="171">
                        <c:v>436.41300000000001</c:v>
                      </c:pt>
                      <c:pt idx="172">
                        <c:v>437.27</c:v>
                      </c:pt>
                      <c:pt idx="173">
                        <c:v>438.13400000000001</c:v>
                      </c:pt>
                      <c:pt idx="174">
                        <c:v>439.00900000000001</c:v>
                      </c:pt>
                      <c:pt idx="175">
                        <c:v>439.88900000000001</c:v>
                      </c:pt>
                      <c:pt idx="176">
                        <c:v>440.76900000000001</c:v>
                      </c:pt>
                      <c:pt idx="177">
                        <c:v>441.65199999999999</c:v>
                      </c:pt>
                      <c:pt idx="178">
                        <c:v>442.53399999999982</c:v>
                      </c:pt>
                      <c:pt idx="179">
                        <c:v>443.41899999999981</c:v>
                      </c:pt>
                      <c:pt idx="180">
                        <c:v>444.29899999999981</c:v>
                      </c:pt>
                      <c:pt idx="181">
                        <c:v>445.17500000000001</c:v>
                      </c:pt>
                      <c:pt idx="182">
                        <c:v>446.04500000000002</c:v>
                      </c:pt>
                      <c:pt idx="183">
                        <c:v>446.91300000000001</c:v>
                      </c:pt>
                      <c:pt idx="184">
                        <c:v>447.78499999999991</c:v>
                      </c:pt>
                      <c:pt idx="185">
                        <c:v>448.65300000000002</c:v>
                      </c:pt>
                      <c:pt idx="186">
                        <c:v>449.52099999999979</c:v>
                      </c:pt>
                      <c:pt idx="187">
                        <c:v>450.39</c:v>
                      </c:pt>
                      <c:pt idx="188">
                        <c:v>451.26199999999977</c:v>
                      </c:pt>
                      <c:pt idx="189">
                        <c:v>452.12799999999999</c:v>
                      </c:pt>
                      <c:pt idx="190">
                        <c:v>452.9869999999998</c:v>
                      </c:pt>
                      <c:pt idx="191">
                        <c:v>453.83799999999991</c:v>
                      </c:pt>
                      <c:pt idx="192">
                        <c:v>454.69099999999992</c:v>
                      </c:pt>
                      <c:pt idx="193">
                        <c:v>455.53999999999979</c:v>
                      </c:pt>
                      <c:pt idx="194">
                        <c:v>456.39299999999992</c:v>
                      </c:pt>
                      <c:pt idx="195">
                        <c:v>457.24199999999979</c:v>
                      </c:pt>
                      <c:pt idx="196">
                        <c:v>458.09699999999981</c:v>
                      </c:pt>
                      <c:pt idx="197">
                        <c:v>458.95299999999992</c:v>
                      </c:pt>
                      <c:pt idx="198">
                        <c:v>459.803</c:v>
                      </c:pt>
                      <c:pt idx="199">
                        <c:v>460.64800000000002</c:v>
                      </c:pt>
                      <c:pt idx="200">
                        <c:v>461.49099999999981</c:v>
                      </c:pt>
                      <c:pt idx="201">
                        <c:v>462.32899999999978</c:v>
                      </c:pt>
                      <c:pt idx="202">
                        <c:v>463.16500000000002</c:v>
                      </c:pt>
                      <c:pt idx="203">
                        <c:v>464.00400000000002</c:v>
                      </c:pt>
                      <c:pt idx="204">
                        <c:v>464.851</c:v>
                      </c:pt>
                      <c:pt idx="205">
                        <c:v>465.71</c:v>
                      </c:pt>
                      <c:pt idx="206">
                        <c:v>466.56999999999988</c:v>
                      </c:pt>
                      <c:pt idx="207">
                        <c:v>467.43099999999981</c:v>
                      </c:pt>
                      <c:pt idx="208">
                        <c:v>468.28899999999982</c:v>
                      </c:pt>
                      <c:pt idx="209">
                        <c:v>469.14699999999999</c:v>
                      </c:pt>
                      <c:pt idx="210">
                        <c:v>469.9939999999998</c:v>
                      </c:pt>
                      <c:pt idx="211">
                        <c:v>470.83</c:v>
                      </c:pt>
                      <c:pt idx="212">
                        <c:v>471.66500000000002</c:v>
                      </c:pt>
                      <c:pt idx="213">
                        <c:v>472.49799999999982</c:v>
                      </c:pt>
                      <c:pt idx="214">
                        <c:v>473.33100000000002</c:v>
                      </c:pt>
                      <c:pt idx="215">
                        <c:v>474.16500000000002</c:v>
                      </c:pt>
                      <c:pt idx="216">
                        <c:v>475.00099999999992</c:v>
                      </c:pt>
                      <c:pt idx="217">
                        <c:v>475.83899999999983</c:v>
                      </c:pt>
                      <c:pt idx="218">
                        <c:v>476.673</c:v>
                      </c:pt>
                      <c:pt idx="219">
                        <c:v>477.51</c:v>
                      </c:pt>
                      <c:pt idx="220">
                        <c:v>478.34500000000003</c:v>
                      </c:pt>
                      <c:pt idx="221">
                        <c:v>479.18399999999991</c:v>
                      </c:pt>
                      <c:pt idx="222">
                        <c:v>480.02299999999991</c:v>
                      </c:pt>
                      <c:pt idx="223">
                        <c:v>480.86500000000001</c:v>
                      </c:pt>
                      <c:pt idx="224">
                        <c:v>481.71299999999991</c:v>
                      </c:pt>
                      <c:pt idx="225">
                        <c:v>482.56799999999993</c:v>
                      </c:pt>
                      <c:pt idx="226">
                        <c:v>483.42599999999982</c:v>
                      </c:pt>
                      <c:pt idx="227">
                        <c:v>484.28699999999981</c:v>
                      </c:pt>
                      <c:pt idx="228">
                        <c:v>485.14800000000002</c:v>
                      </c:pt>
                      <c:pt idx="229">
                        <c:v>485.99799999999982</c:v>
                      </c:pt>
                      <c:pt idx="230">
                        <c:v>486.86099999999999</c:v>
                      </c:pt>
                      <c:pt idx="231">
                        <c:v>487.71299999999991</c:v>
                      </c:pt>
                      <c:pt idx="232">
                        <c:v>488.56099999999992</c:v>
                      </c:pt>
                      <c:pt idx="233">
                        <c:v>489.40199999999982</c:v>
                      </c:pt>
                      <c:pt idx="234">
                        <c:v>490.23299999999978</c:v>
                      </c:pt>
                      <c:pt idx="235">
                        <c:v>491.05700000000002</c:v>
                      </c:pt>
                      <c:pt idx="236">
                        <c:v>491.88</c:v>
                      </c:pt>
                      <c:pt idx="237">
                        <c:v>492.70299999999992</c:v>
                      </c:pt>
                      <c:pt idx="238">
                        <c:v>493.52699999999982</c:v>
                      </c:pt>
                      <c:pt idx="239">
                        <c:v>494.34800000000001</c:v>
                      </c:pt>
                      <c:pt idx="240">
                        <c:v>495.17399999999992</c:v>
                      </c:pt>
                      <c:pt idx="241">
                        <c:v>496</c:v>
                      </c:pt>
                      <c:pt idx="242">
                        <c:v>496.81999999999988</c:v>
                      </c:pt>
                      <c:pt idx="243">
                        <c:v>497.64600000000002</c:v>
                      </c:pt>
                      <c:pt idx="244">
                        <c:v>498.48</c:v>
                      </c:pt>
                      <c:pt idx="245">
                        <c:v>499.31700000000001</c:v>
                      </c:pt>
                      <c:pt idx="246">
                        <c:v>500.15100000000001</c:v>
                      </c:pt>
                      <c:pt idx="247">
                        <c:v>500.9869999999998</c:v>
                      </c:pt>
                      <c:pt idx="248">
                        <c:v>501.82599999999991</c:v>
                      </c:pt>
                      <c:pt idx="249">
                        <c:v>502.66399999999999</c:v>
                      </c:pt>
                      <c:pt idx="250">
                        <c:v>503.49799999999982</c:v>
                      </c:pt>
                      <c:pt idx="251">
                        <c:v>504.33299999999991</c:v>
                      </c:pt>
                      <c:pt idx="252">
                        <c:v>505.16399999999999</c:v>
                      </c:pt>
                      <c:pt idx="253">
                        <c:v>505.99699999999967</c:v>
                      </c:pt>
                      <c:pt idx="254">
                        <c:v>506.83199999999982</c:v>
                      </c:pt>
                      <c:pt idx="255">
                        <c:v>507.66199999999992</c:v>
                      </c:pt>
                      <c:pt idx="256">
                        <c:v>508.49599999999981</c:v>
                      </c:pt>
                      <c:pt idx="257">
                        <c:v>509.32799999999992</c:v>
                      </c:pt>
                      <c:pt idx="258">
                        <c:v>510.16399999999999</c:v>
                      </c:pt>
                      <c:pt idx="259">
                        <c:v>511.00400000000002</c:v>
                      </c:pt>
                      <c:pt idx="260">
                        <c:v>511.84399999999988</c:v>
                      </c:pt>
                      <c:pt idx="261">
                        <c:v>512.68200000000002</c:v>
                      </c:pt>
                      <c:pt idx="262">
                        <c:v>513.51599999999996</c:v>
                      </c:pt>
                      <c:pt idx="263">
                        <c:v>514.35499999999979</c:v>
                      </c:pt>
                      <c:pt idx="264">
                        <c:v>515.19600000000003</c:v>
                      </c:pt>
                      <c:pt idx="265">
                        <c:v>516.03699999999981</c:v>
                      </c:pt>
                      <c:pt idx="266">
                        <c:v>516.87599999999998</c:v>
                      </c:pt>
                      <c:pt idx="267">
                        <c:v>517.72</c:v>
                      </c:pt>
                      <c:pt idx="268">
                        <c:v>518.55999999999972</c:v>
                      </c:pt>
                      <c:pt idx="269">
                        <c:v>519.40199999999982</c:v>
                      </c:pt>
                      <c:pt idx="270">
                        <c:v>520.24800000000005</c:v>
                      </c:pt>
                      <c:pt idx="271">
                        <c:v>521.08900000000006</c:v>
                      </c:pt>
                      <c:pt idx="272">
                        <c:v>521.92699999999968</c:v>
                      </c:pt>
                      <c:pt idx="273">
                        <c:v>522.77200000000005</c:v>
                      </c:pt>
                      <c:pt idx="274">
                        <c:v>523.61299999999972</c:v>
                      </c:pt>
                      <c:pt idx="275">
                        <c:v>524.45199999999977</c:v>
                      </c:pt>
                      <c:pt idx="276">
                        <c:v>525.298</c:v>
                      </c:pt>
                      <c:pt idx="277">
                        <c:v>526.13799999999969</c:v>
                      </c:pt>
                      <c:pt idx="278">
                        <c:v>526.97699999999998</c:v>
                      </c:pt>
                      <c:pt idx="279">
                        <c:v>527.82499999999982</c:v>
                      </c:pt>
                      <c:pt idx="280">
                        <c:v>528.678</c:v>
                      </c:pt>
                      <c:pt idx="281">
                        <c:v>529.53399999999999</c:v>
                      </c:pt>
                      <c:pt idx="282">
                        <c:v>530.3889999999999</c:v>
                      </c:pt>
                      <c:pt idx="283">
                        <c:v>531.23699999999997</c:v>
                      </c:pt>
                      <c:pt idx="284">
                        <c:v>532.08199999999999</c:v>
                      </c:pt>
                      <c:pt idx="285">
                        <c:v>532.92999999999972</c:v>
                      </c:pt>
                      <c:pt idx="286">
                        <c:v>533.77499999999998</c:v>
                      </c:pt>
                      <c:pt idx="287">
                        <c:v>534.625</c:v>
                      </c:pt>
                      <c:pt idx="288">
                        <c:v>535.4849999999999</c:v>
                      </c:pt>
                      <c:pt idx="289">
                        <c:v>536.34099999999967</c:v>
                      </c:pt>
                      <c:pt idx="290">
                        <c:v>537.19299999999998</c:v>
                      </c:pt>
                      <c:pt idx="291">
                        <c:v>538.04399999999998</c:v>
                      </c:pt>
                      <c:pt idx="292">
                        <c:v>538.89699999999971</c:v>
                      </c:pt>
                      <c:pt idx="293">
                        <c:v>539.75199999999973</c:v>
                      </c:pt>
                      <c:pt idx="294">
                        <c:v>540.60400000000004</c:v>
                      </c:pt>
                      <c:pt idx="295">
                        <c:v>541.44799999999975</c:v>
                      </c:pt>
                      <c:pt idx="296">
                        <c:v>542.28700000000003</c:v>
                      </c:pt>
                      <c:pt idx="297">
                        <c:v>543.12199999999996</c:v>
                      </c:pt>
                      <c:pt idx="298">
                        <c:v>543.95699999999977</c:v>
                      </c:pt>
                      <c:pt idx="299">
                        <c:v>544.79600000000005</c:v>
                      </c:pt>
                      <c:pt idx="300">
                        <c:v>545.63400000000001</c:v>
                      </c:pt>
                      <c:pt idx="301">
                        <c:v>546.47</c:v>
                      </c:pt>
                      <c:pt idx="302">
                        <c:v>547.31099999999969</c:v>
                      </c:pt>
                      <c:pt idx="303">
                        <c:v>548.154</c:v>
                      </c:pt>
                      <c:pt idx="304">
                        <c:v>548.99299999999971</c:v>
                      </c:pt>
                      <c:pt idx="305">
                        <c:v>549.83199999999977</c:v>
                      </c:pt>
                      <c:pt idx="306">
                        <c:v>550.66899999999998</c:v>
                      </c:pt>
                      <c:pt idx="307">
                        <c:v>551.50599999999997</c:v>
                      </c:pt>
                      <c:pt idx="308">
                        <c:v>552.3449999999998</c:v>
                      </c:pt>
                      <c:pt idx="309">
                        <c:v>553.18200000000002</c:v>
                      </c:pt>
                      <c:pt idx="310">
                        <c:v>554.01499999999999</c:v>
                      </c:pt>
                      <c:pt idx="311">
                        <c:v>554.84799999999962</c:v>
                      </c:pt>
                      <c:pt idx="312">
                        <c:v>555.67899999999997</c:v>
                      </c:pt>
                      <c:pt idx="313">
                        <c:v>556.50900000000001</c:v>
                      </c:pt>
                      <c:pt idx="314">
                        <c:v>557.33899999999971</c:v>
                      </c:pt>
                      <c:pt idx="315">
                        <c:v>558.16599999999971</c:v>
                      </c:pt>
                      <c:pt idx="316">
                        <c:v>558.99</c:v>
                      </c:pt>
                      <c:pt idx="317">
                        <c:v>559.81899999999996</c:v>
                      </c:pt>
                      <c:pt idx="318">
                        <c:v>560.66</c:v>
                      </c:pt>
                      <c:pt idx="319">
                        <c:v>561.50400000000002</c:v>
                      </c:pt>
                      <c:pt idx="320">
                        <c:v>562.34999999999968</c:v>
                      </c:pt>
                      <c:pt idx="321">
                        <c:v>563.20000000000005</c:v>
                      </c:pt>
                      <c:pt idx="322">
                        <c:v>564.04899999999998</c:v>
                      </c:pt>
                      <c:pt idx="323">
                        <c:v>564.89099999999996</c:v>
                      </c:pt>
                      <c:pt idx="324">
                        <c:v>565.72900000000004</c:v>
                      </c:pt>
                      <c:pt idx="325">
                        <c:v>566.57100000000003</c:v>
                      </c:pt>
                      <c:pt idx="326">
                        <c:v>567.41499999999996</c:v>
                      </c:pt>
                      <c:pt idx="327">
                        <c:v>568.26299999999969</c:v>
                      </c:pt>
                      <c:pt idx="328">
                        <c:v>569.10799999999972</c:v>
                      </c:pt>
                      <c:pt idx="329">
                        <c:v>569.95799999999974</c:v>
                      </c:pt>
                      <c:pt idx="330">
                        <c:v>570.81299999999976</c:v>
                      </c:pt>
                      <c:pt idx="331">
                        <c:v>571.67200000000003</c:v>
                      </c:pt>
                      <c:pt idx="332">
                        <c:v>572.53</c:v>
                      </c:pt>
                      <c:pt idx="333">
                        <c:v>573.38</c:v>
                      </c:pt>
                      <c:pt idx="334">
                        <c:v>574.22699999999998</c:v>
                      </c:pt>
                      <c:pt idx="335">
                        <c:v>575.077</c:v>
                      </c:pt>
                      <c:pt idx="336">
                        <c:v>575.93899999999996</c:v>
                      </c:pt>
                      <c:pt idx="337">
                        <c:v>576.80599999999981</c:v>
                      </c:pt>
                      <c:pt idx="338">
                        <c:v>577.66300000000001</c:v>
                      </c:pt>
                      <c:pt idx="339">
                        <c:v>578.51199999999972</c:v>
                      </c:pt>
                      <c:pt idx="340">
                        <c:v>579.3589999999997</c:v>
                      </c:pt>
                      <c:pt idx="341">
                        <c:v>580.20399999999995</c:v>
                      </c:pt>
                      <c:pt idx="342">
                        <c:v>581.05499999999972</c:v>
                      </c:pt>
                      <c:pt idx="343">
                        <c:v>581.90899999999999</c:v>
                      </c:pt>
                      <c:pt idx="344">
                        <c:v>582.76199999999972</c:v>
                      </c:pt>
                      <c:pt idx="345">
                        <c:v>583.61699999999996</c:v>
                      </c:pt>
                      <c:pt idx="346">
                        <c:v>584.47799999999972</c:v>
                      </c:pt>
                      <c:pt idx="347">
                        <c:v>585.33899999999971</c:v>
                      </c:pt>
                      <c:pt idx="348">
                        <c:v>586.20600000000002</c:v>
                      </c:pt>
                      <c:pt idx="349">
                        <c:v>587.06699999999978</c:v>
                      </c:pt>
                      <c:pt idx="350">
                        <c:v>587.92099999999982</c:v>
                      </c:pt>
                      <c:pt idx="351">
                        <c:v>588.76800000000003</c:v>
                      </c:pt>
                      <c:pt idx="352">
                        <c:v>589.61400000000003</c:v>
                      </c:pt>
                      <c:pt idx="353">
                        <c:v>590.46299999999974</c:v>
                      </c:pt>
                      <c:pt idx="354">
                        <c:v>591.31399999999996</c:v>
                      </c:pt>
                      <c:pt idx="355">
                        <c:v>592.17100000000005</c:v>
                      </c:pt>
                      <c:pt idx="356">
                        <c:v>593.03</c:v>
                      </c:pt>
                      <c:pt idx="357">
                        <c:v>593.88699999999972</c:v>
                      </c:pt>
                      <c:pt idx="358">
                        <c:v>594.74199999999996</c:v>
                      </c:pt>
                      <c:pt idx="359">
                        <c:v>595.59500000000003</c:v>
                      </c:pt>
                      <c:pt idx="360">
                        <c:v>596.45399999999972</c:v>
                      </c:pt>
                      <c:pt idx="361">
                        <c:v>597.30699999999979</c:v>
                      </c:pt>
                      <c:pt idx="362">
                        <c:v>598.15799999999967</c:v>
                      </c:pt>
                      <c:pt idx="363">
                        <c:v>599.01199999999972</c:v>
                      </c:pt>
                      <c:pt idx="364">
                        <c:v>599.86300000000006</c:v>
                      </c:pt>
                      <c:pt idx="365">
                        <c:v>600.71799999999996</c:v>
                      </c:pt>
                      <c:pt idx="366">
                        <c:v>601.56799999999976</c:v>
                      </c:pt>
                      <c:pt idx="367">
                        <c:v>602.41199999999981</c:v>
                      </c:pt>
                      <c:pt idx="368">
                        <c:v>603.2529999999997</c:v>
                      </c:pt>
                      <c:pt idx="369">
                        <c:v>604.08900000000006</c:v>
                      </c:pt>
                      <c:pt idx="370">
                        <c:v>604.928</c:v>
                      </c:pt>
                      <c:pt idx="371">
                        <c:v>605.78300000000002</c:v>
                      </c:pt>
                      <c:pt idx="372">
                        <c:v>606.63699999999972</c:v>
                      </c:pt>
                      <c:pt idx="373">
                        <c:v>607.49099999999999</c:v>
                      </c:pt>
                      <c:pt idx="374">
                        <c:v>608.3449999999998</c:v>
                      </c:pt>
                      <c:pt idx="375">
                        <c:v>609.20699999999999</c:v>
                      </c:pt>
                      <c:pt idx="376">
                        <c:v>610.07100000000003</c:v>
                      </c:pt>
                      <c:pt idx="377">
                        <c:v>610.93599999999969</c:v>
                      </c:pt>
                      <c:pt idx="378">
                        <c:v>611.79899999999998</c:v>
                      </c:pt>
                      <c:pt idx="379">
                        <c:v>612.6569999999997</c:v>
                      </c:pt>
                      <c:pt idx="380">
                        <c:v>613.51599999999996</c:v>
                      </c:pt>
                      <c:pt idx="381">
                        <c:v>614.37400000000002</c:v>
                      </c:pt>
                      <c:pt idx="382">
                        <c:v>615.23599999999999</c:v>
                      </c:pt>
                      <c:pt idx="383">
                        <c:v>616.09400000000005</c:v>
                      </c:pt>
                      <c:pt idx="384">
                        <c:v>616.94799999999975</c:v>
                      </c:pt>
                      <c:pt idx="385">
                        <c:v>617.798</c:v>
                      </c:pt>
                      <c:pt idx="386">
                        <c:v>618.65</c:v>
                      </c:pt>
                      <c:pt idx="387">
                        <c:v>619.505</c:v>
                      </c:pt>
                      <c:pt idx="388">
                        <c:v>620.36099999999976</c:v>
                      </c:pt>
                      <c:pt idx="389">
                        <c:v>621.21799999999996</c:v>
                      </c:pt>
                      <c:pt idx="390">
                        <c:v>622.077</c:v>
                      </c:pt>
                      <c:pt idx="391">
                        <c:v>622.92999999999972</c:v>
                      </c:pt>
                      <c:pt idx="392">
                        <c:v>623.79299999999989</c:v>
                      </c:pt>
                      <c:pt idx="393">
                        <c:v>624.6569999999997</c:v>
                      </c:pt>
                      <c:pt idx="394">
                        <c:v>625.529</c:v>
                      </c:pt>
                      <c:pt idx="395">
                        <c:v>626.39599999999996</c:v>
                      </c:pt>
                      <c:pt idx="396">
                        <c:v>627.25599999999997</c:v>
                      </c:pt>
                      <c:pt idx="397">
                        <c:v>628.11699999999996</c:v>
                      </c:pt>
                      <c:pt idx="398">
                        <c:v>628.98099999999999</c:v>
                      </c:pt>
                      <c:pt idx="399">
                        <c:v>629.84699999999975</c:v>
                      </c:pt>
                      <c:pt idx="400">
                        <c:v>630.71500000000003</c:v>
                      </c:pt>
                      <c:pt idx="401">
                        <c:v>631.572</c:v>
                      </c:pt>
                      <c:pt idx="402">
                        <c:v>632.42499999999973</c:v>
                      </c:pt>
                      <c:pt idx="403">
                        <c:v>633.274</c:v>
                      </c:pt>
                      <c:pt idx="404">
                        <c:v>634.1279999999997</c:v>
                      </c:pt>
                      <c:pt idx="405">
                        <c:v>634.98800000000006</c:v>
                      </c:pt>
                      <c:pt idx="406">
                        <c:v>635.85199999999975</c:v>
                      </c:pt>
                      <c:pt idx="407">
                        <c:v>636.71799999999996</c:v>
                      </c:pt>
                      <c:pt idx="408">
                        <c:v>637.58600000000001</c:v>
                      </c:pt>
                      <c:pt idx="409">
                        <c:v>638.44999999999982</c:v>
                      </c:pt>
                      <c:pt idx="410">
                        <c:v>639.30999999999972</c:v>
                      </c:pt>
                      <c:pt idx="411">
                        <c:v>640.17399999999998</c:v>
                      </c:pt>
                      <c:pt idx="412">
                        <c:v>641.03600000000006</c:v>
                      </c:pt>
                      <c:pt idx="413">
                        <c:v>641.89300000000003</c:v>
                      </c:pt>
                      <c:pt idx="414">
                        <c:v>642.74800000000005</c:v>
                      </c:pt>
                      <c:pt idx="415">
                        <c:v>643.60199999999998</c:v>
                      </c:pt>
                      <c:pt idx="416">
                        <c:v>644.45299999999975</c:v>
                      </c:pt>
                      <c:pt idx="417">
                        <c:v>645.3009999999997</c:v>
                      </c:pt>
                      <c:pt idx="418">
                        <c:v>646.14499999999998</c:v>
                      </c:pt>
                      <c:pt idx="419">
                        <c:v>646.98900000000003</c:v>
                      </c:pt>
                      <c:pt idx="420">
                        <c:v>647.83599999999979</c:v>
                      </c:pt>
                      <c:pt idx="421">
                        <c:v>648.6869999999999</c:v>
                      </c:pt>
                      <c:pt idx="422">
                        <c:v>649.54399999999998</c:v>
                      </c:pt>
                      <c:pt idx="423">
                        <c:v>650.399</c:v>
                      </c:pt>
                      <c:pt idx="424">
                        <c:v>651.24800000000005</c:v>
                      </c:pt>
                      <c:pt idx="425">
                        <c:v>652.1</c:v>
                      </c:pt>
                      <c:pt idx="426">
                        <c:v>652.96099999999979</c:v>
                      </c:pt>
                      <c:pt idx="427">
                        <c:v>653.81999999999971</c:v>
                      </c:pt>
                      <c:pt idx="428">
                        <c:v>654.67700000000002</c:v>
                      </c:pt>
                      <c:pt idx="429">
                        <c:v>655.53099999999972</c:v>
                      </c:pt>
                      <c:pt idx="430">
                        <c:v>656.38599999999997</c:v>
                      </c:pt>
                      <c:pt idx="431">
                        <c:v>657.245</c:v>
                      </c:pt>
                      <c:pt idx="432">
                        <c:v>658.10400000000004</c:v>
                      </c:pt>
                      <c:pt idx="433">
                        <c:v>658.96799999999962</c:v>
                      </c:pt>
                      <c:pt idx="434">
                        <c:v>659.83099999999968</c:v>
                      </c:pt>
                      <c:pt idx="435">
                        <c:v>660.68600000000004</c:v>
                      </c:pt>
                      <c:pt idx="436">
                        <c:v>661.54299999999967</c:v>
                      </c:pt>
                      <c:pt idx="437">
                        <c:v>662.40099999999973</c:v>
                      </c:pt>
                      <c:pt idx="438">
                        <c:v>663.25700000000006</c:v>
                      </c:pt>
                      <c:pt idx="439">
                        <c:v>664.12</c:v>
                      </c:pt>
                      <c:pt idx="440">
                        <c:v>664.98400000000004</c:v>
                      </c:pt>
                      <c:pt idx="441">
                        <c:v>665.84599999999978</c:v>
                      </c:pt>
                      <c:pt idx="442">
                        <c:v>666.71299999999997</c:v>
                      </c:pt>
                      <c:pt idx="443">
                        <c:v>667.58400000000006</c:v>
                      </c:pt>
                      <c:pt idx="444">
                        <c:v>668.45099999999979</c:v>
                      </c:pt>
                      <c:pt idx="445">
                        <c:v>669.31799999999976</c:v>
                      </c:pt>
                      <c:pt idx="446">
                        <c:v>670.178</c:v>
                      </c:pt>
                      <c:pt idx="447">
                        <c:v>671.03800000000001</c:v>
                      </c:pt>
                      <c:pt idx="448">
                        <c:v>671.89499999999998</c:v>
                      </c:pt>
                      <c:pt idx="449">
                        <c:v>672.75099999999998</c:v>
                      </c:pt>
                      <c:pt idx="450">
                        <c:v>673.60500000000002</c:v>
                      </c:pt>
                      <c:pt idx="451">
                        <c:v>674.46799999999962</c:v>
                      </c:pt>
                      <c:pt idx="452">
                        <c:v>675.33400000000006</c:v>
                      </c:pt>
                      <c:pt idx="453">
                        <c:v>676.19299999999998</c:v>
                      </c:pt>
                      <c:pt idx="454">
                        <c:v>677.05</c:v>
                      </c:pt>
                      <c:pt idx="455">
                        <c:v>677.90599999999972</c:v>
                      </c:pt>
                      <c:pt idx="456">
                        <c:v>678.76199999999972</c:v>
                      </c:pt>
                      <c:pt idx="457">
                        <c:v>679.61799999999971</c:v>
                      </c:pt>
                      <c:pt idx="458">
                        <c:v>680.47400000000005</c:v>
                      </c:pt>
                      <c:pt idx="459">
                        <c:v>681.33099999999968</c:v>
                      </c:pt>
                      <c:pt idx="460">
                        <c:v>682.18100000000004</c:v>
                      </c:pt>
                      <c:pt idx="461">
                        <c:v>683.0319999999997</c:v>
                      </c:pt>
                      <c:pt idx="462">
                        <c:v>683.88400000000001</c:v>
                      </c:pt>
                      <c:pt idx="463">
                        <c:v>684.73099999999999</c:v>
                      </c:pt>
                      <c:pt idx="464">
                        <c:v>685.57600000000002</c:v>
                      </c:pt>
                      <c:pt idx="465">
                        <c:v>686.428</c:v>
                      </c:pt>
                      <c:pt idx="466">
                        <c:v>687.28800000000001</c:v>
                      </c:pt>
                      <c:pt idx="467">
                        <c:v>688.14599999999996</c:v>
                      </c:pt>
                      <c:pt idx="468">
                        <c:v>689.005</c:v>
                      </c:pt>
                      <c:pt idx="469">
                        <c:v>689.86199999999974</c:v>
                      </c:pt>
                      <c:pt idx="470">
                        <c:v>690.72299999999996</c:v>
                      </c:pt>
                      <c:pt idx="471">
                        <c:v>691.58400000000006</c:v>
                      </c:pt>
                      <c:pt idx="472">
                        <c:v>692.43999999999983</c:v>
                      </c:pt>
                      <c:pt idx="473">
                        <c:v>693.303</c:v>
                      </c:pt>
                      <c:pt idx="474">
                        <c:v>694.16699999999969</c:v>
                      </c:pt>
                      <c:pt idx="475">
                        <c:v>695.02299999999968</c:v>
                      </c:pt>
                      <c:pt idx="476">
                        <c:v>695.87400000000002</c:v>
                      </c:pt>
                      <c:pt idx="477">
                        <c:v>696.72</c:v>
                      </c:pt>
                      <c:pt idx="478">
                        <c:v>697.56399999999996</c:v>
                      </c:pt>
                      <c:pt idx="479">
                        <c:v>698.41199999999981</c:v>
                      </c:pt>
                      <c:pt idx="480">
                        <c:v>699.26699999999983</c:v>
                      </c:pt>
                      <c:pt idx="481">
                        <c:v>700.12699999999973</c:v>
                      </c:pt>
                      <c:pt idx="482">
                        <c:v>700.99099999999999</c:v>
                      </c:pt>
                      <c:pt idx="483">
                        <c:v>701.85499999999979</c:v>
                      </c:pt>
                      <c:pt idx="484">
                        <c:v>702.72299999999996</c:v>
                      </c:pt>
                      <c:pt idx="485">
                        <c:v>703.58799999999997</c:v>
                      </c:pt>
                      <c:pt idx="486">
                        <c:v>704.44499999999971</c:v>
                      </c:pt>
                      <c:pt idx="487">
                        <c:v>705.30199999999968</c:v>
                      </c:pt>
                      <c:pt idx="488">
                        <c:v>706.1569999999997</c:v>
                      </c:pt>
                      <c:pt idx="489">
                        <c:v>706.99599999999998</c:v>
                      </c:pt>
                      <c:pt idx="490">
                        <c:v>707.83899999999971</c:v>
                      </c:pt>
                      <c:pt idx="491">
                        <c:v>708.68600000000004</c:v>
                      </c:pt>
                      <c:pt idx="492">
                        <c:v>709.53499999999997</c:v>
                      </c:pt>
                      <c:pt idx="493">
                        <c:v>710.38300000000004</c:v>
                      </c:pt>
                      <c:pt idx="494">
                        <c:v>711.23199999999997</c:v>
                      </c:pt>
                      <c:pt idx="495">
                        <c:v>712.08199999999999</c:v>
                      </c:pt>
                      <c:pt idx="496">
                        <c:v>712.92999999999984</c:v>
                      </c:pt>
                      <c:pt idx="497">
                        <c:v>713.78</c:v>
                      </c:pt>
                      <c:pt idx="498">
                        <c:v>714.63</c:v>
                      </c:pt>
                      <c:pt idx="499">
                        <c:v>715.47900000000004</c:v>
                      </c:pt>
                      <c:pt idx="500">
                        <c:v>716.33599999999979</c:v>
                      </c:pt>
                      <c:pt idx="501">
                        <c:v>717.19899999999996</c:v>
                      </c:pt>
                      <c:pt idx="502">
                        <c:v>718.06099999999969</c:v>
                      </c:pt>
                      <c:pt idx="503">
                        <c:v>718.91699999999969</c:v>
                      </c:pt>
                      <c:pt idx="504">
                        <c:v>719.77499999999998</c:v>
                      </c:pt>
                      <c:pt idx="505">
                        <c:v>720.6389999999999</c:v>
                      </c:pt>
                      <c:pt idx="506">
                        <c:v>721.50800000000004</c:v>
                      </c:pt>
                      <c:pt idx="507">
                        <c:v>722.37400000000002</c:v>
                      </c:pt>
                      <c:pt idx="508">
                        <c:v>723.23199999999997</c:v>
                      </c:pt>
                      <c:pt idx="509">
                        <c:v>724.09</c:v>
                      </c:pt>
                      <c:pt idx="510">
                        <c:v>724.94999999999982</c:v>
                      </c:pt>
                      <c:pt idx="511">
                        <c:v>725.80999999999983</c:v>
                      </c:pt>
                      <c:pt idx="512">
                        <c:v>726.67100000000005</c:v>
                      </c:pt>
                      <c:pt idx="513">
                        <c:v>727.53099999999972</c:v>
                      </c:pt>
                      <c:pt idx="514">
                        <c:v>728.38699999999972</c:v>
                      </c:pt>
                      <c:pt idx="515">
                        <c:v>729.2349999999999</c:v>
                      </c:pt>
                      <c:pt idx="516">
                        <c:v>730.08199999999999</c:v>
                      </c:pt>
                      <c:pt idx="517">
                        <c:v>730.93999999999983</c:v>
                      </c:pt>
                      <c:pt idx="518">
                        <c:v>731.80899999999997</c:v>
                      </c:pt>
                      <c:pt idx="519">
                        <c:v>732.67600000000004</c:v>
                      </c:pt>
                      <c:pt idx="520">
                        <c:v>733.53499999999997</c:v>
                      </c:pt>
                      <c:pt idx="521">
                        <c:v>734.39300000000003</c:v>
                      </c:pt>
                      <c:pt idx="522">
                        <c:v>735.25400000000002</c:v>
                      </c:pt>
                      <c:pt idx="523">
                        <c:v>736.11699999999996</c:v>
                      </c:pt>
                      <c:pt idx="524">
                        <c:v>736.97900000000004</c:v>
                      </c:pt>
                      <c:pt idx="525">
                        <c:v>737.83899999999971</c:v>
                      </c:pt>
                      <c:pt idx="526">
                        <c:v>738.69600000000003</c:v>
                      </c:pt>
                      <c:pt idx="527">
                        <c:v>739.548</c:v>
                      </c:pt>
                      <c:pt idx="528">
                        <c:v>740.40199999999982</c:v>
                      </c:pt>
                      <c:pt idx="529">
                        <c:v>741.26299999999969</c:v>
                      </c:pt>
                      <c:pt idx="530">
                        <c:v>742.1279999999997</c:v>
                      </c:pt>
                      <c:pt idx="531">
                        <c:v>742.99299999999971</c:v>
                      </c:pt>
                      <c:pt idx="532">
                        <c:v>743.86099999999976</c:v>
                      </c:pt>
                      <c:pt idx="533">
                        <c:v>744.72699999999998</c:v>
                      </c:pt>
                      <c:pt idx="534">
                        <c:v>745.59299999999996</c:v>
                      </c:pt>
                      <c:pt idx="535">
                        <c:v>746.46699999999976</c:v>
                      </c:pt>
                      <c:pt idx="536">
                        <c:v>747.33999999999969</c:v>
                      </c:pt>
                      <c:pt idx="537">
                        <c:v>748.21100000000001</c:v>
                      </c:pt>
                      <c:pt idx="538">
                        <c:v>749.072</c:v>
                      </c:pt>
                      <c:pt idx="539">
                        <c:v>749.9259999999997</c:v>
                      </c:pt>
                      <c:pt idx="540">
                        <c:v>750.78200000000004</c:v>
                      </c:pt>
                      <c:pt idx="541">
                        <c:v>751.63499999999999</c:v>
                      </c:pt>
                      <c:pt idx="542">
                        <c:v>752.48800000000006</c:v>
                      </c:pt>
                      <c:pt idx="543">
                        <c:v>753.34099999999967</c:v>
                      </c:pt>
                      <c:pt idx="544">
                        <c:v>754.19600000000003</c:v>
                      </c:pt>
                      <c:pt idx="545">
                        <c:v>755.05999999999983</c:v>
                      </c:pt>
                      <c:pt idx="546">
                        <c:v>755.92499999999973</c:v>
                      </c:pt>
                      <c:pt idx="547">
                        <c:v>756.79</c:v>
                      </c:pt>
                      <c:pt idx="548">
                        <c:v>757.65599999999972</c:v>
                      </c:pt>
                      <c:pt idx="549">
                        <c:v>758.52299999999968</c:v>
                      </c:pt>
                      <c:pt idx="550">
                        <c:v>759.39</c:v>
                      </c:pt>
                      <c:pt idx="551">
                        <c:v>760.25099999999998</c:v>
                      </c:pt>
                      <c:pt idx="552">
                        <c:v>761.10699999999997</c:v>
                      </c:pt>
                      <c:pt idx="553">
                        <c:v>761.96499999999969</c:v>
                      </c:pt>
                      <c:pt idx="554">
                        <c:v>762.82199999999978</c:v>
                      </c:pt>
                      <c:pt idx="555">
                        <c:v>763.67899999999997</c:v>
                      </c:pt>
                      <c:pt idx="556">
                        <c:v>764.53600000000006</c:v>
                      </c:pt>
                      <c:pt idx="557">
                        <c:v>765.39300000000003</c:v>
                      </c:pt>
                      <c:pt idx="558">
                        <c:v>766.2529999999997</c:v>
                      </c:pt>
                      <c:pt idx="559">
                        <c:v>767.11799999999971</c:v>
                      </c:pt>
                      <c:pt idx="560">
                        <c:v>767.98900000000003</c:v>
                      </c:pt>
                      <c:pt idx="561">
                        <c:v>768.85999999999967</c:v>
                      </c:pt>
                      <c:pt idx="562">
                        <c:v>769.73400000000004</c:v>
                      </c:pt>
                      <c:pt idx="563">
                        <c:v>770.61099999999999</c:v>
                      </c:pt>
                      <c:pt idx="564">
                        <c:v>771.49699999999996</c:v>
                      </c:pt>
                      <c:pt idx="565">
                        <c:v>772.38200000000006</c:v>
                      </c:pt>
                      <c:pt idx="566">
                        <c:v>773.26699999999983</c:v>
                      </c:pt>
                      <c:pt idx="567">
                        <c:v>774.15</c:v>
                      </c:pt>
                      <c:pt idx="568">
                        <c:v>775.029</c:v>
                      </c:pt>
                      <c:pt idx="569">
                        <c:v>775.9069999999997</c:v>
                      </c:pt>
                      <c:pt idx="570">
                        <c:v>776.78399999999999</c:v>
                      </c:pt>
                      <c:pt idx="571">
                        <c:v>777.66199999999981</c:v>
                      </c:pt>
                      <c:pt idx="572">
                        <c:v>778.54299999999967</c:v>
                      </c:pt>
                      <c:pt idx="573">
                        <c:v>779.42499999999973</c:v>
                      </c:pt>
                      <c:pt idx="574">
                        <c:v>780.30599999999981</c:v>
                      </c:pt>
                      <c:pt idx="575">
                        <c:v>781.18</c:v>
                      </c:pt>
                      <c:pt idx="576">
                        <c:v>782.05499999999972</c:v>
                      </c:pt>
                      <c:pt idx="577">
                        <c:v>782.94299999999976</c:v>
                      </c:pt>
                      <c:pt idx="578">
                        <c:v>783.83199999999977</c:v>
                      </c:pt>
                      <c:pt idx="579">
                        <c:v>784.71699999999998</c:v>
                      </c:pt>
                      <c:pt idx="580">
                        <c:v>785.59900000000005</c:v>
                      </c:pt>
                      <c:pt idx="581">
                        <c:v>786.48</c:v>
                      </c:pt>
                      <c:pt idx="582">
                        <c:v>787.35699999999974</c:v>
                      </c:pt>
                      <c:pt idx="583">
                        <c:v>788.23299999999972</c:v>
                      </c:pt>
                      <c:pt idx="584">
                        <c:v>789.11599999999999</c:v>
                      </c:pt>
                      <c:pt idx="585">
                        <c:v>789.99699999999996</c:v>
                      </c:pt>
                      <c:pt idx="586">
                        <c:v>790.87699999999973</c:v>
                      </c:pt>
                      <c:pt idx="587">
                        <c:v>791.75900000000001</c:v>
                      </c:pt>
                      <c:pt idx="588">
                        <c:v>792.64499999999998</c:v>
                      </c:pt>
                      <c:pt idx="589">
                        <c:v>793.53499999999997</c:v>
                      </c:pt>
                      <c:pt idx="590">
                        <c:v>794.42499999999973</c:v>
                      </c:pt>
                      <c:pt idx="591">
                        <c:v>795.30799999999977</c:v>
                      </c:pt>
                      <c:pt idx="592">
                        <c:v>796.18700000000001</c:v>
                      </c:pt>
                      <c:pt idx="593">
                        <c:v>797.06799999999976</c:v>
                      </c:pt>
                      <c:pt idx="594">
                        <c:v>797.95899999999972</c:v>
                      </c:pt>
                      <c:pt idx="595">
                        <c:v>798.84899999999971</c:v>
                      </c:pt>
                      <c:pt idx="596">
                        <c:v>799.73699999999997</c:v>
                      </c:pt>
                      <c:pt idx="597">
                        <c:v>800.62599999999998</c:v>
                      </c:pt>
                      <c:pt idx="598">
                        <c:v>801.51199999999972</c:v>
                      </c:pt>
                      <c:pt idx="599">
                        <c:v>802.39699999999971</c:v>
                      </c:pt>
                      <c:pt idx="600">
                        <c:v>803.28499999999997</c:v>
                      </c:pt>
                      <c:pt idx="601">
                        <c:v>804.17200000000003</c:v>
                      </c:pt>
                      <c:pt idx="602">
                        <c:v>805.06399999999996</c:v>
                      </c:pt>
                      <c:pt idx="603">
                        <c:v>805.95699999999977</c:v>
                      </c:pt>
                      <c:pt idx="604">
                        <c:v>806.85099999999977</c:v>
                      </c:pt>
                      <c:pt idx="605">
                        <c:v>807.745</c:v>
                      </c:pt>
                      <c:pt idx="606">
                        <c:v>808.63599999999997</c:v>
                      </c:pt>
                      <c:pt idx="607">
                        <c:v>809.52599999999973</c:v>
                      </c:pt>
                      <c:pt idx="608">
                        <c:v>810.41599999999971</c:v>
                      </c:pt>
                      <c:pt idx="609">
                        <c:v>811.298</c:v>
                      </c:pt>
                      <c:pt idx="610">
                        <c:v>812.18200000000002</c:v>
                      </c:pt>
                      <c:pt idx="611">
                        <c:v>813.06899999999996</c:v>
                      </c:pt>
                      <c:pt idx="612">
                        <c:v>813.96299999999974</c:v>
                      </c:pt>
                      <c:pt idx="613">
                        <c:v>814.85499999999979</c:v>
                      </c:pt>
                      <c:pt idx="614">
                        <c:v>815.73900000000003</c:v>
                      </c:pt>
                      <c:pt idx="615">
                        <c:v>816.62599999999998</c:v>
                      </c:pt>
                      <c:pt idx="616">
                        <c:v>817.51400000000001</c:v>
                      </c:pt>
                      <c:pt idx="617">
                        <c:v>818.40300000000002</c:v>
                      </c:pt>
                      <c:pt idx="618">
                        <c:v>819.29399999999998</c:v>
                      </c:pt>
                      <c:pt idx="619">
                        <c:v>820.18700000000001</c:v>
                      </c:pt>
                      <c:pt idx="620">
                        <c:v>821.07899999999995</c:v>
                      </c:pt>
                      <c:pt idx="621">
                        <c:v>821.97</c:v>
                      </c:pt>
                      <c:pt idx="622">
                        <c:v>822.8589999999997</c:v>
                      </c:pt>
                      <c:pt idx="623">
                        <c:v>823.75199999999973</c:v>
                      </c:pt>
                      <c:pt idx="624">
                        <c:v>824.64800000000002</c:v>
                      </c:pt>
                      <c:pt idx="625">
                        <c:v>825.5469999999998</c:v>
                      </c:pt>
                      <c:pt idx="626">
                        <c:v>826.4499999999997</c:v>
                      </c:pt>
                      <c:pt idx="627">
                        <c:v>827.35099999999977</c:v>
                      </c:pt>
                      <c:pt idx="628">
                        <c:v>828.24599999999998</c:v>
                      </c:pt>
                      <c:pt idx="629">
                        <c:v>829.14300000000003</c:v>
                      </c:pt>
                      <c:pt idx="630">
                        <c:v>830.04499999999996</c:v>
                      </c:pt>
                      <c:pt idx="631">
                        <c:v>830.94199999999978</c:v>
                      </c:pt>
                      <c:pt idx="632">
                        <c:v>831.8349999999997</c:v>
                      </c:pt>
                      <c:pt idx="633">
                        <c:v>832.72900000000004</c:v>
                      </c:pt>
                      <c:pt idx="634">
                        <c:v>833.63099999999997</c:v>
                      </c:pt>
                      <c:pt idx="635">
                        <c:v>834.54099999999971</c:v>
                      </c:pt>
                      <c:pt idx="636">
                        <c:v>835.46099999999979</c:v>
                      </c:pt>
                      <c:pt idx="637">
                        <c:v>836.37199999999996</c:v>
                      </c:pt>
                      <c:pt idx="638">
                        <c:v>837.27599999999995</c:v>
                      </c:pt>
                      <c:pt idx="639">
                        <c:v>838.19200000000001</c:v>
                      </c:pt>
                      <c:pt idx="640">
                        <c:v>839.101</c:v>
                      </c:pt>
                      <c:pt idx="641">
                        <c:v>840.01499999999999</c:v>
                      </c:pt>
                      <c:pt idx="642">
                        <c:v>840.94199999999978</c:v>
                      </c:pt>
                      <c:pt idx="643">
                        <c:v>841.86699999999962</c:v>
                      </c:pt>
                      <c:pt idx="644">
                        <c:v>842.78599999999994</c:v>
                      </c:pt>
                      <c:pt idx="645">
                        <c:v>843.69799999999998</c:v>
                      </c:pt>
                      <c:pt idx="646">
                        <c:v>844.61199999999997</c:v>
                      </c:pt>
                      <c:pt idx="647">
                        <c:v>845.53399999999999</c:v>
                      </c:pt>
                      <c:pt idx="648">
                        <c:v>846.46399999999971</c:v>
                      </c:pt>
                      <c:pt idx="649">
                        <c:v>847.39699999999971</c:v>
                      </c:pt>
                      <c:pt idx="650">
                        <c:v>848.33699999999976</c:v>
                      </c:pt>
                      <c:pt idx="651">
                        <c:v>849.27499999999998</c:v>
                      </c:pt>
                      <c:pt idx="652">
                        <c:v>850.21699999999998</c:v>
                      </c:pt>
                      <c:pt idx="653">
                        <c:v>851.15</c:v>
                      </c:pt>
                      <c:pt idx="654">
                        <c:v>852.07500000000005</c:v>
                      </c:pt>
                      <c:pt idx="655">
                        <c:v>852.99400000000003</c:v>
                      </c:pt>
                      <c:pt idx="656">
                        <c:v>853.91899999999998</c:v>
                      </c:pt>
                      <c:pt idx="657">
                        <c:v>854.8499999999998</c:v>
                      </c:pt>
                      <c:pt idx="658">
                        <c:v>855.78</c:v>
                      </c:pt>
                      <c:pt idx="659">
                        <c:v>856.70600000000002</c:v>
                      </c:pt>
                      <c:pt idx="660">
                        <c:v>857.63099999999997</c:v>
                      </c:pt>
                      <c:pt idx="661">
                        <c:v>858.56099999999969</c:v>
                      </c:pt>
                      <c:pt idx="662">
                        <c:v>859.48900000000003</c:v>
                      </c:pt>
                      <c:pt idx="663">
                        <c:v>860.42</c:v>
                      </c:pt>
                      <c:pt idx="664">
                        <c:v>861.3529999999995</c:v>
                      </c:pt>
                      <c:pt idx="665">
                        <c:v>862.28700000000003</c:v>
                      </c:pt>
                      <c:pt idx="666">
                        <c:v>863.21799999999996</c:v>
                      </c:pt>
                      <c:pt idx="667">
                        <c:v>864.14599999999996</c:v>
                      </c:pt>
                      <c:pt idx="668">
                        <c:v>865.08100000000002</c:v>
                      </c:pt>
                      <c:pt idx="669">
                        <c:v>866.03300000000002</c:v>
                      </c:pt>
                      <c:pt idx="670">
                        <c:v>866.98400000000004</c:v>
                      </c:pt>
                      <c:pt idx="671">
                        <c:v>867.9219999999998</c:v>
                      </c:pt>
                      <c:pt idx="672">
                        <c:v>868.85499999999979</c:v>
                      </c:pt>
                      <c:pt idx="673">
                        <c:v>869.79</c:v>
                      </c:pt>
                      <c:pt idx="674">
                        <c:v>870.72799999999972</c:v>
                      </c:pt>
                      <c:pt idx="675">
                        <c:v>871.673</c:v>
                      </c:pt>
                      <c:pt idx="676">
                        <c:v>872.61400000000003</c:v>
                      </c:pt>
                      <c:pt idx="677">
                        <c:v>873.5559999999997</c:v>
                      </c:pt>
                      <c:pt idx="678">
                        <c:v>874.5079999999997</c:v>
                      </c:pt>
                      <c:pt idx="679">
                        <c:v>875.46699999999976</c:v>
                      </c:pt>
                      <c:pt idx="680">
                        <c:v>876.43599999999969</c:v>
                      </c:pt>
                      <c:pt idx="681">
                        <c:v>877.40099999999973</c:v>
                      </c:pt>
                      <c:pt idx="682">
                        <c:v>878.36199999999974</c:v>
                      </c:pt>
                      <c:pt idx="683">
                        <c:v>879.32599999999979</c:v>
                      </c:pt>
                      <c:pt idx="684">
                        <c:v>880.29499999999996</c:v>
                      </c:pt>
                      <c:pt idx="685">
                        <c:v>881.26199999999972</c:v>
                      </c:pt>
                      <c:pt idx="686">
                        <c:v>882.22500000000002</c:v>
                      </c:pt>
                      <c:pt idx="687">
                        <c:v>883.19399999999996</c:v>
                      </c:pt>
                      <c:pt idx="688">
                        <c:v>884.16899999999998</c:v>
                      </c:pt>
                      <c:pt idx="689">
                        <c:v>885.149</c:v>
                      </c:pt>
                      <c:pt idx="690">
                        <c:v>886.13199999999972</c:v>
                      </c:pt>
                      <c:pt idx="691">
                        <c:v>887.11799999999971</c:v>
                      </c:pt>
                      <c:pt idx="692">
                        <c:v>888.10400000000004</c:v>
                      </c:pt>
                      <c:pt idx="693">
                        <c:v>889.08799999999997</c:v>
                      </c:pt>
                      <c:pt idx="694">
                        <c:v>890.0659999999998</c:v>
                      </c:pt>
                      <c:pt idx="695">
                        <c:v>891.04599999999971</c:v>
                      </c:pt>
                      <c:pt idx="696">
                        <c:v>892.02199999999971</c:v>
                      </c:pt>
                      <c:pt idx="697">
                        <c:v>892.99799999999971</c:v>
                      </c:pt>
                      <c:pt idx="698">
                        <c:v>893.97900000000004</c:v>
                      </c:pt>
                      <c:pt idx="699">
                        <c:v>894.96399999999971</c:v>
                      </c:pt>
                      <c:pt idx="700">
                        <c:v>895.95299999999975</c:v>
                      </c:pt>
                      <c:pt idx="701">
                        <c:v>896.9499999999997</c:v>
                      </c:pt>
                      <c:pt idx="702">
                        <c:v>897.94199999999978</c:v>
                      </c:pt>
                      <c:pt idx="703">
                        <c:v>898.93199999999979</c:v>
                      </c:pt>
                      <c:pt idx="704">
                        <c:v>899.92099999999971</c:v>
                      </c:pt>
                      <c:pt idx="705">
                        <c:v>900.90899999999999</c:v>
                      </c:pt>
                      <c:pt idx="706">
                        <c:v>901.89800000000002</c:v>
                      </c:pt>
                      <c:pt idx="707">
                        <c:v>902.88599999999997</c:v>
                      </c:pt>
                      <c:pt idx="708">
                        <c:v>903.87</c:v>
                      </c:pt>
                      <c:pt idx="709">
                        <c:v>904.8529999999995</c:v>
                      </c:pt>
                      <c:pt idx="710">
                        <c:v>905.83299999999974</c:v>
                      </c:pt>
                      <c:pt idx="711">
                        <c:v>906.80799999999977</c:v>
                      </c:pt>
                      <c:pt idx="712">
                        <c:v>907.78200000000004</c:v>
                      </c:pt>
                      <c:pt idx="713">
                        <c:v>908.76099999999997</c:v>
                      </c:pt>
                      <c:pt idx="714">
                        <c:v>909.74199999999996</c:v>
                      </c:pt>
                      <c:pt idx="715">
                        <c:v>910.72400000000005</c:v>
                      </c:pt>
                      <c:pt idx="716">
                        <c:v>911.70799999999997</c:v>
                      </c:pt>
                      <c:pt idx="717">
                        <c:v>912.69</c:v>
                      </c:pt>
                      <c:pt idx="718">
                        <c:v>913.67200000000003</c:v>
                      </c:pt>
                      <c:pt idx="719">
                        <c:v>914.65800000000002</c:v>
                      </c:pt>
                      <c:pt idx="720">
                        <c:v>915.65099999999973</c:v>
                      </c:pt>
                      <c:pt idx="721">
                        <c:v>916.64400000000001</c:v>
                      </c:pt>
                      <c:pt idx="722">
                        <c:v>917.64300000000003</c:v>
                      </c:pt>
                      <c:pt idx="723">
                        <c:v>918.63699999999972</c:v>
                      </c:pt>
                      <c:pt idx="724">
                        <c:v>919.6279999999997</c:v>
                      </c:pt>
                      <c:pt idx="725">
                        <c:v>920.61699999999996</c:v>
                      </c:pt>
                      <c:pt idx="726">
                        <c:v>921.60599999999999</c:v>
                      </c:pt>
                      <c:pt idx="727">
                        <c:v>922.59900000000005</c:v>
                      </c:pt>
                      <c:pt idx="728">
                        <c:v>923.59199999999998</c:v>
                      </c:pt>
                      <c:pt idx="729">
                        <c:v>924.58699999999999</c:v>
                      </c:pt>
                      <c:pt idx="730">
                        <c:v>925.57500000000005</c:v>
                      </c:pt>
                      <c:pt idx="731">
                        <c:v>926.56499999999971</c:v>
                      </c:pt>
                      <c:pt idx="732">
                        <c:v>927.55399999999997</c:v>
                      </c:pt>
                      <c:pt idx="733">
                        <c:v>928.54300000000001</c:v>
                      </c:pt>
                      <c:pt idx="734">
                        <c:v>929.5319999999997</c:v>
                      </c:pt>
                      <c:pt idx="735">
                        <c:v>930.524</c:v>
                      </c:pt>
                      <c:pt idx="736">
                        <c:v>931.51699999999971</c:v>
                      </c:pt>
                      <c:pt idx="737">
                        <c:v>932.51699999999971</c:v>
                      </c:pt>
                      <c:pt idx="738">
                        <c:v>933.51699999999971</c:v>
                      </c:pt>
                      <c:pt idx="739">
                        <c:v>934.51400000000001</c:v>
                      </c:pt>
                      <c:pt idx="740">
                        <c:v>935.50599999999997</c:v>
                      </c:pt>
                      <c:pt idx="741">
                        <c:v>936.49599999999998</c:v>
                      </c:pt>
                      <c:pt idx="742">
                        <c:v>937.49199999999996</c:v>
                      </c:pt>
                      <c:pt idx="743">
                        <c:v>938.49099999999999</c:v>
                      </c:pt>
                      <c:pt idx="744">
                        <c:v>939.5</c:v>
                      </c:pt>
                      <c:pt idx="745">
                        <c:v>940.51499999999999</c:v>
                      </c:pt>
                      <c:pt idx="746">
                        <c:v>941.53</c:v>
                      </c:pt>
                      <c:pt idx="747">
                        <c:v>942.55</c:v>
                      </c:pt>
                      <c:pt idx="748">
                        <c:v>943.57299999999998</c:v>
                      </c:pt>
                      <c:pt idx="749">
                        <c:v>944.57799999999997</c:v>
                      </c:pt>
                      <c:pt idx="750">
                        <c:v>945.53800000000001</c:v>
                      </c:pt>
                      <c:pt idx="751">
                        <c:v>946.47</c:v>
                      </c:pt>
                      <c:pt idx="752">
                        <c:v>947.39400000000001</c:v>
                      </c:pt>
                      <c:pt idx="753">
                        <c:v>948.3159999999998</c:v>
                      </c:pt>
                      <c:pt idx="754">
                        <c:v>949.23500000000001</c:v>
                      </c:pt>
                      <c:pt idx="755">
                        <c:v>950.15800000000002</c:v>
                      </c:pt>
                      <c:pt idx="756">
                        <c:v>951.08799999999997</c:v>
                      </c:pt>
                      <c:pt idx="757">
                        <c:v>952.02</c:v>
                      </c:pt>
                      <c:pt idx="758">
                        <c:v>952.95399999999972</c:v>
                      </c:pt>
                      <c:pt idx="759">
                        <c:v>953.88599999999997</c:v>
                      </c:pt>
                      <c:pt idx="760">
                        <c:v>954.82699999999977</c:v>
                      </c:pt>
                      <c:pt idx="761">
                        <c:v>955.77800000000002</c:v>
                      </c:pt>
                      <c:pt idx="762">
                        <c:v>956.72400000000005</c:v>
                      </c:pt>
                      <c:pt idx="763">
                        <c:v>957.67100000000005</c:v>
                      </c:pt>
                      <c:pt idx="764">
                        <c:v>958.62400000000002</c:v>
                      </c:pt>
                      <c:pt idx="765">
                        <c:v>959.58900000000006</c:v>
                      </c:pt>
                      <c:pt idx="766">
                        <c:v>960.54899999999998</c:v>
                      </c:pt>
                      <c:pt idx="767">
                        <c:v>961.48900000000003</c:v>
                      </c:pt>
                      <c:pt idx="768">
                        <c:v>962.41300000000001</c:v>
                      </c:pt>
                      <c:pt idx="769">
                        <c:v>963.33399999999972</c:v>
                      </c:pt>
                      <c:pt idx="770">
                        <c:v>964.25900000000001</c:v>
                      </c:pt>
                      <c:pt idx="771">
                        <c:v>965.18100000000004</c:v>
                      </c:pt>
                      <c:pt idx="772">
                        <c:v>966.10699999999997</c:v>
                      </c:pt>
                      <c:pt idx="773">
                        <c:v>967.03300000000002</c:v>
                      </c:pt>
                      <c:pt idx="774">
                        <c:v>967.95199999999977</c:v>
                      </c:pt>
                      <c:pt idx="775">
                        <c:v>968.87400000000002</c:v>
                      </c:pt>
                      <c:pt idx="776">
                        <c:v>969.80699999999979</c:v>
                      </c:pt>
                      <c:pt idx="777">
                        <c:v>970.74</c:v>
                      </c:pt>
                      <c:pt idx="778">
                        <c:v>971.6669999999998</c:v>
                      </c:pt>
                      <c:pt idx="779">
                        <c:v>972.59100000000001</c:v>
                      </c:pt>
                      <c:pt idx="780">
                        <c:v>973.51400000000001</c:v>
                      </c:pt>
                      <c:pt idx="781">
                        <c:v>974.43199999999979</c:v>
                      </c:pt>
                      <c:pt idx="782">
                        <c:v>975.35099999999977</c:v>
                      </c:pt>
                      <c:pt idx="783">
                        <c:v>976.26900000000001</c:v>
                      </c:pt>
                      <c:pt idx="784">
                        <c:v>977.19299999999998</c:v>
                      </c:pt>
                      <c:pt idx="785">
                        <c:v>978.12299999999971</c:v>
                      </c:pt>
                      <c:pt idx="786">
                        <c:v>979.05199999999979</c:v>
                      </c:pt>
                      <c:pt idx="787">
                        <c:v>979.97500000000002</c:v>
                      </c:pt>
                      <c:pt idx="788">
                        <c:v>980.90300000000002</c:v>
                      </c:pt>
                      <c:pt idx="789">
                        <c:v>981.83199999999977</c:v>
                      </c:pt>
                      <c:pt idx="790">
                        <c:v>982.7529999999997</c:v>
                      </c:pt>
                      <c:pt idx="791">
                        <c:v>983.67499999999995</c:v>
                      </c:pt>
                      <c:pt idx="792">
                        <c:v>984.601</c:v>
                      </c:pt>
                      <c:pt idx="793">
                        <c:v>985.52599999999973</c:v>
                      </c:pt>
                      <c:pt idx="794">
                        <c:v>986.45399999999972</c:v>
                      </c:pt>
                      <c:pt idx="795">
                        <c:v>987.37699999999973</c:v>
                      </c:pt>
                      <c:pt idx="796">
                        <c:v>988.30199999999979</c:v>
                      </c:pt>
                      <c:pt idx="797">
                        <c:v>989.22500000000002</c:v>
                      </c:pt>
                      <c:pt idx="798">
                        <c:v>990.13800000000003</c:v>
                      </c:pt>
                      <c:pt idx="799">
                        <c:v>991.04499999999996</c:v>
                      </c:pt>
                      <c:pt idx="800">
                        <c:v>991.98</c:v>
                      </c:pt>
                      <c:pt idx="801">
                        <c:v>992.95299999999975</c:v>
                      </c:pt>
                      <c:pt idx="802">
                        <c:v>993.9459999999998</c:v>
                      </c:pt>
                      <c:pt idx="803">
                        <c:v>994.95899999999972</c:v>
                      </c:pt>
                      <c:pt idx="804">
                        <c:v>995.971</c:v>
                      </c:pt>
                      <c:pt idx="805">
                        <c:v>996.98799999999972</c:v>
                      </c:pt>
                      <c:pt idx="806">
                        <c:v>998.00099999999998</c:v>
                      </c:pt>
                      <c:pt idx="807">
                        <c:v>999.01199999999972</c:v>
                      </c:pt>
                      <c:pt idx="808">
                        <c:v>1000.027</c:v>
                      </c:pt>
                      <c:pt idx="809">
                        <c:v>1001.04</c:v>
                      </c:pt>
                      <c:pt idx="810">
                        <c:v>1002.052</c:v>
                      </c:pt>
                      <c:pt idx="811">
                        <c:v>1003.09</c:v>
                      </c:pt>
                      <c:pt idx="812">
                        <c:v>1004.126</c:v>
                      </c:pt>
                      <c:pt idx="813">
                        <c:v>1005.158</c:v>
                      </c:pt>
                      <c:pt idx="814">
                        <c:v>1006.178</c:v>
                      </c:pt>
                      <c:pt idx="815">
                        <c:v>1007.196</c:v>
                      </c:pt>
                      <c:pt idx="816">
                        <c:v>1008.21</c:v>
                      </c:pt>
                      <c:pt idx="817">
                        <c:v>1009.212</c:v>
                      </c:pt>
                      <c:pt idx="818">
                        <c:v>1010.207</c:v>
                      </c:pt>
                      <c:pt idx="819">
                        <c:v>1011.201</c:v>
                      </c:pt>
                      <c:pt idx="820">
                        <c:v>1012.198</c:v>
                      </c:pt>
                      <c:pt idx="821">
                        <c:v>1013.21</c:v>
                      </c:pt>
                      <c:pt idx="822">
                        <c:v>1014.225</c:v>
                      </c:pt>
                      <c:pt idx="823">
                        <c:v>1015.234</c:v>
                      </c:pt>
                      <c:pt idx="824">
                        <c:v>1016.237</c:v>
                      </c:pt>
                      <c:pt idx="825">
                        <c:v>1017.24</c:v>
                      </c:pt>
                      <c:pt idx="826">
                        <c:v>1018.252</c:v>
                      </c:pt>
                      <c:pt idx="827">
                        <c:v>1019.259</c:v>
                      </c:pt>
                      <c:pt idx="828">
                        <c:v>1020.264</c:v>
                      </c:pt>
                      <c:pt idx="829">
                        <c:v>1021.2619999999999</c:v>
                      </c:pt>
                      <c:pt idx="830">
                        <c:v>1022.258</c:v>
                      </c:pt>
                      <c:pt idx="831">
                        <c:v>1023.264</c:v>
                      </c:pt>
                      <c:pt idx="832">
                        <c:v>1024.2729999999999</c:v>
                      </c:pt>
                      <c:pt idx="833">
                        <c:v>1025.2719999999999</c:v>
                      </c:pt>
                      <c:pt idx="834">
                        <c:v>1026.2619999999999</c:v>
                      </c:pt>
                      <c:pt idx="835">
                        <c:v>1027.2629999999999</c:v>
                      </c:pt>
                      <c:pt idx="836">
                        <c:v>1028.258</c:v>
                      </c:pt>
                      <c:pt idx="837">
                        <c:v>1029.2560000000001</c:v>
                      </c:pt>
                      <c:pt idx="838">
                        <c:v>1030.2429999999999</c:v>
                      </c:pt>
                      <c:pt idx="839">
                        <c:v>1031.2270000000001</c:v>
                      </c:pt>
                      <c:pt idx="840">
                        <c:v>1032.2090000000001</c:v>
                      </c:pt>
                      <c:pt idx="841">
                        <c:v>1033.1959999999999</c:v>
                      </c:pt>
                      <c:pt idx="842">
                        <c:v>1034.1949999999999</c:v>
                      </c:pt>
                      <c:pt idx="843">
                        <c:v>1035.1990000000001</c:v>
                      </c:pt>
                      <c:pt idx="844">
                        <c:v>1036.2139999999999</c:v>
                      </c:pt>
                      <c:pt idx="845">
                        <c:v>1037.222</c:v>
                      </c:pt>
                      <c:pt idx="846">
                        <c:v>1038.2249999999999</c:v>
                      </c:pt>
                      <c:pt idx="847">
                        <c:v>1039.2170000000001</c:v>
                      </c:pt>
                      <c:pt idx="848">
                        <c:v>1040.204</c:v>
                      </c:pt>
                      <c:pt idx="849">
                        <c:v>1041.1880000000001</c:v>
                      </c:pt>
                      <c:pt idx="850">
                        <c:v>1042.1679999999999</c:v>
                      </c:pt>
                      <c:pt idx="851">
                        <c:v>1043.1469999999999</c:v>
                      </c:pt>
                      <c:pt idx="852">
                        <c:v>1044.124</c:v>
                      </c:pt>
                      <c:pt idx="853">
                        <c:v>1045.104</c:v>
                      </c:pt>
                      <c:pt idx="854">
                        <c:v>1046.0730000000001</c:v>
                      </c:pt>
                      <c:pt idx="855">
                        <c:v>1047.021</c:v>
                      </c:pt>
                      <c:pt idx="856">
                        <c:v>1047.96</c:v>
                      </c:pt>
                      <c:pt idx="857">
                        <c:v>1048.895</c:v>
                      </c:pt>
                      <c:pt idx="858">
                        <c:v>1049.835</c:v>
                      </c:pt>
                      <c:pt idx="859">
                        <c:v>1050.7809999999999</c:v>
                      </c:pt>
                      <c:pt idx="860">
                        <c:v>1051.7339999999999</c:v>
                      </c:pt>
                      <c:pt idx="861">
                        <c:v>1052.682</c:v>
                      </c:pt>
                      <c:pt idx="862">
                        <c:v>1053.6220000000001</c:v>
                      </c:pt>
                      <c:pt idx="863">
                        <c:v>1054.557</c:v>
                      </c:pt>
                      <c:pt idx="864">
                        <c:v>1055.4839999999999</c:v>
                      </c:pt>
                      <c:pt idx="865">
                        <c:v>1056.4069999999999</c:v>
                      </c:pt>
                      <c:pt idx="866">
                        <c:v>1057.3240000000001</c:v>
                      </c:pt>
                      <c:pt idx="867">
                        <c:v>1058.239</c:v>
                      </c:pt>
                      <c:pt idx="868">
                        <c:v>1059.1659999999999</c:v>
                      </c:pt>
                      <c:pt idx="869">
                        <c:v>1060.087</c:v>
                      </c:pt>
                      <c:pt idx="870">
                        <c:v>1061.0160000000001</c:v>
                      </c:pt>
                      <c:pt idx="871">
                        <c:v>1061.9469999999999</c:v>
                      </c:pt>
                      <c:pt idx="872">
                        <c:v>1062.877</c:v>
                      </c:pt>
                      <c:pt idx="873">
                        <c:v>1063.8040000000001</c:v>
                      </c:pt>
                      <c:pt idx="874">
                        <c:v>1064.7270000000001</c:v>
                      </c:pt>
                      <c:pt idx="875">
                        <c:v>1065.6500000000001</c:v>
                      </c:pt>
                      <c:pt idx="876">
                        <c:v>1066.566</c:v>
                      </c:pt>
                      <c:pt idx="877">
                        <c:v>1067.4860000000001</c:v>
                      </c:pt>
                      <c:pt idx="878">
                        <c:v>1068.404</c:v>
                      </c:pt>
                      <c:pt idx="879">
                        <c:v>1069.3219999999999</c:v>
                      </c:pt>
                      <c:pt idx="880">
                        <c:v>1070.2349999999999</c:v>
                      </c:pt>
                      <c:pt idx="881">
                        <c:v>1071.1659999999999</c:v>
                      </c:pt>
                      <c:pt idx="882">
                        <c:v>1072.107</c:v>
                      </c:pt>
                      <c:pt idx="883">
                        <c:v>1073.0530000000001</c:v>
                      </c:pt>
                      <c:pt idx="884">
                        <c:v>1073.9939999999999</c:v>
                      </c:pt>
                      <c:pt idx="885">
                        <c:v>1074.9169999999999</c:v>
                      </c:pt>
                      <c:pt idx="886">
                        <c:v>1075.8309999999999</c:v>
                      </c:pt>
                      <c:pt idx="887">
                        <c:v>1076.7470000000001</c:v>
                      </c:pt>
                      <c:pt idx="888">
                        <c:v>1077.6579999999999</c:v>
                      </c:pt>
                      <c:pt idx="889">
                        <c:v>1078.5719999999999</c:v>
                      </c:pt>
                      <c:pt idx="890">
                        <c:v>1079.49</c:v>
                      </c:pt>
                      <c:pt idx="891">
                        <c:v>1080.396</c:v>
                      </c:pt>
                      <c:pt idx="892">
                        <c:v>1081.2950000000001</c:v>
                      </c:pt>
                      <c:pt idx="893">
                        <c:v>1082.191</c:v>
                      </c:pt>
                      <c:pt idx="894">
                        <c:v>1083.1010000000001</c:v>
                      </c:pt>
                      <c:pt idx="895">
                        <c:v>1084.0139999999999</c:v>
                      </c:pt>
                      <c:pt idx="896">
                        <c:v>1084.931</c:v>
                      </c:pt>
                      <c:pt idx="897">
                        <c:v>1085.8520000000001</c:v>
                      </c:pt>
                      <c:pt idx="898">
                        <c:v>1086.7719999999999</c:v>
                      </c:pt>
                      <c:pt idx="899">
                        <c:v>1087.69</c:v>
                      </c:pt>
                      <c:pt idx="900">
                        <c:v>1088.605</c:v>
                      </c:pt>
                      <c:pt idx="901">
                        <c:v>1089.5150000000001</c:v>
                      </c:pt>
                      <c:pt idx="902">
                        <c:v>1090.4179999999999</c:v>
                      </c:pt>
                      <c:pt idx="903">
                        <c:v>1091.3140000000001</c:v>
                      </c:pt>
                      <c:pt idx="904">
                        <c:v>1092.21</c:v>
                      </c:pt>
                      <c:pt idx="905">
                        <c:v>1093.1020000000001</c:v>
                      </c:pt>
                      <c:pt idx="906">
                        <c:v>1093.9960000000001</c:v>
                      </c:pt>
                      <c:pt idx="907">
                        <c:v>1094.894</c:v>
                      </c:pt>
                      <c:pt idx="908">
                        <c:v>1095.787</c:v>
                      </c:pt>
                      <c:pt idx="909">
                        <c:v>1096.674</c:v>
                      </c:pt>
                      <c:pt idx="910">
                        <c:v>1097.567</c:v>
                      </c:pt>
                      <c:pt idx="911">
                        <c:v>1098.463</c:v>
                      </c:pt>
                      <c:pt idx="912">
                        <c:v>1099.354</c:v>
                      </c:pt>
                      <c:pt idx="913">
                        <c:v>1100.2449999999999</c:v>
                      </c:pt>
                      <c:pt idx="914">
                        <c:v>1101.1389999999999</c:v>
                      </c:pt>
                      <c:pt idx="915">
                        <c:v>1102.039</c:v>
                      </c:pt>
                      <c:pt idx="916">
                        <c:v>1102.93</c:v>
                      </c:pt>
                      <c:pt idx="917">
                        <c:v>1103.807</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M$6:$AM$923</c15:sqref>
                        </c15:formulaRef>
                      </c:ext>
                    </c:extLst>
                    <c:numCache>
                      <c:formatCode>General</c:formatCode>
                      <c:ptCount val="918"/>
                      <c:pt idx="0">
                        <c:v>1</c:v>
                      </c:pt>
                      <c:pt idx="1">
                        <c:v>0.99967451081944503</c:v>
                      </c:pt>
                      <c:pt idx="2">
                        <c:v>0.99964022186488899</c:v>
                      </c:pt>
                      <c:pt idx="3">
                        <c:v>0.99921647179963802</c:v>
                      </c:pt>
                      <c:pt idx="4">
                        <c:v>0.99885669366452701</c:v>
                      </c:pt>
                      <c:pt idx="5">
                        <c:v>0.99869394907424902</c:v>
                      </c:pt>
                      <c:pt idx="6">
                        <c:v>0.99820417997709299</c:v>
                      </c:pt>
                      <c:pt idx="7">
                        <c:v>0.99797490457946902</c:v>
                      </c:pt>
                      <c:pt idx="8">
                        <c:v>0.99764992717435497</c:v>
                      </c:pt>
                      <c:pt idx="9">
                        <c:v>0.99712740444896597</c:v>
                      </c:pt>
                      <c:pt idx="10">
                        <c:v>0.99689864082678403</c:v>
                      </c:pt>
                      <c:pt idx="11">
                        <c:v>0.99637611810139504</c:v>
                      </c:pt>
                      <c:pt idx="12">
                        <c:v>0.99585410715144795</c:v>
                      </c:pt>
                      <c:pt idx="13">
                        <c:v>0.99552657086912799</c:v>
                      </c:pt>
                      <c:pt idx="14">
                        <c:v>0.99487354540625295</c:v>
                      </c:pt>
                      <c:pt idx="15">
                        <c:v>0.99444979534100097</c:v>
                      </c:pt>
                      <c:pt idx="16">
                        <c:v>0.99402399817398601</c:v>
                      </c:pt>
                      <c:pt idx="17">
                        <c:v>0.99333873085832003</c:v>
                      </c:pt>
                      <c:pt idx="18">
                        <c:v>0.99297946449864904</c:v>
                      </c:pt>
                      <c:pt idx="19">
                        <c:v>0.99235868088856505</c:v>
                      </c:pt>
                      <c:pt idx="20">
                        <c:v>0.99167341357289995</c:v>
                      </c:pt>
                      <c:pt idx="21">
                        <c:v>0.99115140262295098</c:v>
                      </c:pt>
                      <c:pt idx="22">
                        <c:v>0.99046408820552101</c:v>
                      </c:pt>
                      <c:pt idx="23">
                        <c:v>0.989747090812505</c:v>
                      </c:pt>
                      <c:pt idx="24">
                        <c:v>0.98919079090800299</c:v>
                      </c:pt>
                      <c:pt idx="25">
                        <c:v>0.98837553263029099</c:v>
                      </c:pt>
                      <c:pt idx="26">
                        <c:v>0.98772250716741505</c:v>
                      </c:pt>
                      <c:pt idx="27">
                        <c:v>0.98703519274998497</c:v>
                      </c:pt>
                      <c:pt idx="28">
                        <c:v>0.98618769261948203</c:v>
                      </c:pt>
                      <c:pt idx="29">
                        <c:v>0.98550088997749197</c:v>
                      </c:pt>
                      <c:pt idx="30">
                        <c:v>0.98468511992433905</c:v>
                      </c:pt>
                      <c:pt idx="31">
                        <c:v>0.98373680003193498</c:v>
                      </c:pt>
                      <c:pt idx="32">
                        <c:v>0.98301980263891897</c:v>
                      </c:pt>
                      <c:pt idx="33">
                        <c:v>0.98210372459930495</c:v>
                      </c:pt>
                      <c:pt idx="34">
                        <c:v>0.98118969366145703</c:v>
                      </c:pt>
                      <c:pt idx="35">
                        <c:v>0.98030790457639905</c:v>
                      </c:pt>
                      <c:pt idx="36">
                        <c:v>0.97932990170840895</c:v>
                      </c:pt>
                      <c:pt idx="37">
                        <c:v>0.97841382366879603</c:v>
                      </c:pt>
                      <c:pt idx="38">
                        <c:v>0.97746755087815596</c:v>
                      </c:pt>
                      <c:pt idx="39">
                        <c:v>0.97642301720281999</c:v>
                      </c:pt>
                      <c:pt idx="40">
                        <c:v>0.97544296723306601</c:v>
                      </c:pt>
                      <c:pt idx="41">
                        <c:v>0.97436619170493899</c:v>
                      </c:pt>
                      <c:pt idx="42">
                        <c:v>0.97318910819035198</c:v>
                      </c:pt>
                      <c:pt idx="43">
                        <c:v>0.97214457451501701</c:v>
                      </c:pt>
                      <c:pt idx="44">
                        <c:v>0.970969538102194</c:v>
                      </c:pt>
                      <c:pt idx="45">
                        <c:v>0.96979450168937098</c:v>
                      </c:pt>
                      <c:pt idx="46">
                        <c:v>0.96865119535389799</c:v>
                      </c:pt>
                      <c:pt idx="47">
                        <c:v>0.96734360910182404</c:v>
                      </c:pt>
                      <c:pt idx="48">
                        <c:v>0.96613633083620998</c:v>
                      </c:pt>
                      <c:pt idx="49">
                        <c:v>0.96489476361604198</c:v>
                      </c:pt>
                      <c:pt idx="50">
                        <c:v>0.96352269365838705</c:v>
                      </c:pt>
                      <c:pt idx="51">
                        <c:v>0.96228163821365797</c:v>
                      </c:pt>
                      <c:pt idx="52">
                        <c:v>0.960877326403212</c:v>
                      </c:pt>
                      <c:pt idx="53">
                        <c:v>0.95944128451541599</c:v>
                      </c:pt>
                      <c:pt idx="54">
                        <c:v>0.95810350351231499</c:v>
                      </c:pt>
                      <c:pt idx="55">
                        <c:v>0.95666490274731297</c:v>
                      </c:pt>
                      <c:pt idx="56">
                        <c:v>0.95522886085951697</c:v>
                      </c:pt>
                      <c:pt idx="57">
                        <c:v>0.95379281897172097</c:v>
                      </c:pt>
                      <c:pt idx="58">
                        <c:v>0.95222371546923201</c:v>
                      </c:pt>
                      <c:pt idx="59">
                        <c:v>0.95072114277409003</c:v>
                      </c:pt>
                      <c:pt idx="60">
                        <c:v>0.94925285903350298</c:v>
                      </c:pt>
                      <c:pt idx="61">
                        <c:v>0.94771804448556796</c:v>
                      </c:pt>
                      <c:pt idx="62">
                        <c:v>0.94621547179042598</c:v>
                      </c:pt>
                      <c:pt idx="63">
                        <c:v>0.944614638210588</c:v>
                      </c:pt>
                      <c:pt idx="64">
                        <c:v>0.94304758180986403</c:v>
                      </c:pt>
                      <c:pt idx="65">
                        <c:v>0.94148103718458098</c:v>
                      </c:pt>
                      <c:pt idx="66">
                        <c:v>0.93981571989916002</c:v>
                      </c:pt>
                      <c:pt idx="67">
                        <c:v>0.93821488631932204</c:v>
                      </c:pt>
                      <c:pt idx="68">
                        <c:v>0.93654956903390096</c:v>
                      </c:pt>
                      <c:pt idx="69">
                        <c:v>0.934884251748481</c:v>
                      </c:pt>
                      <c:pt idx="70">
                        <c:v>0.93321893446306103</c:v>
                      </c:pt>
                      <c:pt idx="71">
                        <c:v>0.93155361717763996</c:v>
                      </c:pt>
                      <c:pt idx="72">
                        <c:v>0.92982228086031504</c:v>
                      </c:pt>
                      <c:pt idx="73">
                        <c:v>0.92818920542768601</c:v>
                      </c:pt>
                      <c:pt idx="74">
                        <c:v>0.92645991621212498</c:v>
                      </c:pt>
                      <c:pt idx="75">
                        <c:v>0.92476030997214897</c:v>
                      </c:pt>
                      <c:pt idx="76">
                        <c:v>0.92312672276407903</c:v>
                      </c:pt>
                      <c:pt idx="77">
                        <c:v>0.921299172663823</c:v>
                      </c:pt>
                      <c:pt idx="78">
                        <c:v>0.91963385537840203</c:v>
                      </c:pt>
                      <c:pt idx="79">
                        <c:v>0.91796853809298096</c:v>
                      </c:pt>
                      <c:pt idx="80">
                        <c:v>0.91626893185300595</c:v>
                      </c:pt>
                      <c:pt idx="81">
                        <c:v>0.91460361456758599</c:v>
                      </c:pt>
                      <c:pt idx="82">
                        <c:v>0.91284003639747002</c:v>
                      </c:pt>
                      <c:pt idx="83">
                        <c:v>0.91117471911204895</c:v>
                      </c:pt>
                      <c:pt idx="84">
                        <c:v>0.90947767174927896</c:v>
                      </c:pt>
                      <c:pt idx="85">
                        <c:v>0.90778011261106795</c:v>
                      </c:pt>
                      <c:pt idx="86">
                        <c:v>0.90611274822388399</c:v>
                      </c:pt>
                      <c:pt idx="87">
                        <c:v>0.904415700861113</c:v>
                      </c:pt>
                      <c:pt idx="88">
                        <c:v>0.90268385276834695</c:v>
                      </c:pt>
                      <c:pt idx="89">
                        <c:v>0.90098680540557696</c:v>
                      </c:pt>
                      <c:pt idx="90">
                        <c:v>0.899321488120157</c:v>
                      </c:pt>
                      <c:pt idx="91">
                        <c:v>0.89765617083473703</c:v>
                      </c:pt>
                      <c:pt idx="92">
                        <c:v>0.89605482547945703</c:v>
                      </c:pt>
                      <c:pt idx="93">
                        <c:v>0.89435777811668704</c:v>
                      </c:pt>
                      <c:pt idx="94">
                        <c:v>0.89269246083126697</c:v>
                      </c:pt>
                      <c:pt idx="95">
                        <c:v>0.89109162725142899</c:v>
                      </c:pt>
                      <c:pt idx="96">
                        <c:v>0.88942630996600802</c:v>
                      </c:pt>
                      <c:pt idx="97">
                        <c:v>0.88785925356528395</c:v>
                      </c:pt>
                      <c:pt idx="98">
                        <c:v>0.88629066183823602</c:v>
                      </c:pt>
                      <c:pt idx="99">
                        <c:v>0.88465963350737198</c:v>
                      </c:pt>
                      <c:pt idx="100">
                        <c:v>0.88305828815209197</c:v>
                      </c:pt>
                      <c:pt idx="101">
                        <c:v>0.88142521271946195</c:v>
                      </c:pt>
                      <c:pt idx="102">
                        <c:v>0.87982642624138796</c:v>
                      </c:pt>
                      <c:pt idx="103">
                        <c:v>0.87832385354624598</c:v>
                      </c:pt>
                      <c:pt idx="104">
                        <c:v>0.87678955077375398</c:v>
                      </c:pt>
                      <c:pt idx="105">
                        <c:v>0.87531870815596102</c:v>
                      </c:pt>
                      <c:pt idx="106">
                        <c:v>0.87384837731360898</c:v>
                      </c:pt>
                      <c:pt idx="107">
                        <c:v>0.87231356276567495</c:v>
                      </c:pt>
                      <c:pt idx="108">
                        <c:v>0.87087752087787995</c:v>
                      </c:pt>
                      <c:pt idx="109">
                        <c:v>0.86937494818273697</c:v>
                      </c:pt>
                      <c:pt idx="110">
                        <c:v>0.86790666444214903</c:v>
                      </c:pt>
                      <c:pt idx="111">
                        <c:v>0.86643633359979799</c:v>
                      </c:pt>
                      <c:pt idx="112">
                        <c:v>0.86493324912921399</c:v>
                      </c:pt>
                      <c:pt idx="113">
                        <c:v>0.86346547716406896</c:v>
                      </c:pt>
                      <c:pt idx="114">
                        <c:v>0.86209340720641303</c:v>
                      </c:pt>
                      <c:pt idx="115">
                        <c:v>0.86068909539596605</c:v>
                      </c:pt>
                      <c:pt idx="116">
                        <c:v>0.85934926729110095</c:v>
                      </c:pt>
                      <c:pt idx="117">
                        <c:v>0.85797924443521001</c:v>
                      </c:pt>
                      <c:pt idx="118">
                        <c:v>0.85663941633034502</c:v>
                      </c:pt>
                      <c:pt idx="119">
                        <c:v>0.85526734637268897</c:v>
                      </c:pt>
                      <c:pt idx="120">
                        <c:v>0.85389527641503404</c:v>
                      </c:pt>
                      <c:pt idx="121">
                        <c:v>0.85255749541193304</c:v>
                      </c:pt>
                      <c:pt idx="122">
                        <c:v>0.85128419811441502</c:v>
                      </c:pt>
                      <c:pt idx="123">
                        <c:v>0.84994437000955003</c:v>
                      </c:pt>
                      <c:pt idx="124">
                        <c:v>0.84867056093658999</c:v>
                      </c:pt>
                      <c:pt idx="125">
                        <c:v>0.84736502178628104</c:v>
                      </c:pt>
                      <c:pt idx="126">
                        <c:v>0.84609172448876202</c:v>
                      </c:pt>
                      <c:pt idx="127">
                        <c:v>0.84481791541580198</c:v>
                      </c:pt>
                      <c:pt idx="128">
                        <c:v>0.84347808731093699</c:v>
                      </c:pt>
                      <c:pt idx="129">
                        <c:v>0.84227080904532403</c:v>
                      </c:pt>
                      <c:pt idx="130">
                        <c:v>0.84102924182515504</c:v>
                      </c:pt>
                      <c:pt idx="131">
                        <c:v>0.839822475334983</c:v>
                      </c:pt>
                      <c:pt idx="132">
                        <c:v>0.83864488004495397</c:v>
                      </c:pt>
                      <c:pt idx="133">
                        <c:v>0.83740587170199099</c:v>
                      </c:pt>
                      <c:pt idx="134">
                        <c:v>0.83622827641196296</c:v>
                      </c:pt>
                      <c:pt idx="135">
                        <c:v>0.83508548185193099</c:v>
                      </c:pt>
                      <c:pt idx="136">
                        <c:v>0.83394268729190002</c:v>
                      </c:pt>
                      <c:pt idx="137">
                        <c:v>0.83270316717349602</c:v>
                      </c:pt>
                      <c:pt idx="138">
                        <c:v>0.83152608365890801</c:v>
                      </c:pt>
                      <c:pt idx="139">
                        <c:v>0.83038277732343502</c:v>
                      </c:pt>
                      <c:pt idx="140">
                        <c:v>0.82927427171795798</c:v>
                      </c:pt>
                      <c:pt idx="141">
                        <c:v>0.82816320723527703</c:v>
                      </c:pt>
                      <c:pt idx="142">
                        <c:v>0.82698817082245402</c:v>
                      </c:pt>
                      <c:pt idx="143">
                        <c:v>0.82581108730786701</c:v>
                      </c:pt>
                      <c:pt idx="144">
                        <c:v>0.82479879548532198</c:v>
                      </c:pt>
                      <c:pt idx="145">
                        <c:v>0.82375426180998601</c:v>
                      </c:pt>
                      <c:pt idx="146">
                        <c:v>0.82267748628185899</c:v>
                      </c:pt>
                      <c:pt idx="147">
                        <c:v>0.82163295260652403</c:v>
                      </c:pt>
                      <c:pt idx="148">
                        <c:v>0.82045586909193702</c:v>
                      </c:pt>
                      <c:pt idx="149">
                        <c:v>0.81934736348645998</c:v>
                      </c:pt>
                      <c:pt idx="150">
                        <c:v>0.81830027093391899</c:v>
                      </c:pt>
                      <c:pt idx="151">
                        <c:v>0.817224007181233</c:v>
                      </c:pt>
                      <c:pt idx="152">
                        <c:v>0.81621120358324695</c:v>
                      </c:pt>
                      <c:pt idx="153">
                        <c:v>0.81519891176070203</c:v>
                      </c:pt>
                      <c:pt idx="154">
                        <c:v>0.81425059186829796</c:v>
                      </c:pt>
                      <c:pt idx="155">
                        <c:v>0.81320605819296199</c:v>
                      </c:pt>
                      <c:pt idx="156">
                        <c:v>0.812129794440277</c:v>
                      </c:pt>
                      <c:pt idx="157">
                        <c:v>0.81118147454787304</c:v>
                      </c:pt>
                      <c:pt idx="158">
                        <c:v>0.81049671900764697</c:v>
                      </c:pt>
                      <c:pt idx="159">
                        <c:v>0.80951615726245096</c:v>
                      </c:pt>
                      <c:pt idx="160">
                        <c:v>0.80827459004228297</c:v>
                      </c:pt>
                      <c:pt idx="161">
                        <c:v>0.80752586257191705</c:v>
                      </c:pt>
                      <c:pt idx="162">
                        <c:v>0.80638255623644395</c:v>
                      </c:pt>
                      <c:pt idx="163">
                        <c:v>0.80533597545934399</c:v>
                      </c:pt>
                      <c:pt idx="164">
                        <c:v>0.80425919993121697</c:v>
                      </c:pt>
                      <c:pt idx="165">
                        <c:v>0.80318037730132597</c:v>
                      </c:pt>
                      <c:pt idx="166">
                        <c:v>0.80242909095375603</c:v>
                      </c:pt>
                      <c:pt idx="167">
                        <c:v>0.80161383267604303</c:v>
                      </c:pt>
                      <c:pt idx="168">
                        <c:v>0.80043879626322001</c:v>
                      </c:pt>
                      <c:pt idx="169">
                        <c:v>0.79942650444067598</c:v>
                      </c:pt>
                      <c:pt idx="170">
                        <c:v>0.79860868728575796</c:v>
                      </c:pt>
                      <c:pt idx="171">
                        <c:v>0.79795566182288302</c:v>
                      </c:pt>
                      <c:pt idx="172">
                        <c:v>0.79684510911564199</c:v>
                      </c:pt>
                      <c:pt idx="173">
                        <c:v>0.79583486439486195</c:v>
                      </c:pt>
                      <c:pt idx="174">
                        <c:v>0.79488654450245699</c:v>
                      </c:pt>
                      <c:pt idx="175">
                        <c:v>0.79387425267991196</c:v>
                      </c:pt>
                      <c:pt idx="176">
                        <c:v>0.79299195181941295</c:v>
                      </c:pt>
                      <c:pt idx="177">
                        <c:v>0.79224066547184202</c:v>
                      </c:pt>
                      <c:pt idx="178">
                        <c:v>0.79139316534133897</c:v>
                      </c:pt>
                      <c:pt idx="179">
                        <c:v>0.79051137625628098</c:v>
                      </c:pt>
                      <c:pt idx="180">
                        <c:v>0.78956305636387702</c:v>
                      </c:pt>
                      <c:pt idx="181">
                        <c:v>0.78878003993895596</c:v>
                      </c:pt>
                      <c:pt idx="182">
                        <c:v>0.78802875359138402</c:v>
                      </c:pt>
                      <c:pt idx="183">
                        <c:v>0.78717869458367595</c:v>
                      </c:pt>
                      <c:pt idx="184">
                        <c:v>0.78616640276113103</c:v>
                      </c:pt>
                      <c:pt idx="185">
                        <c:v>0.78528666077783704</c:v>
                      </c:pt>
                      <c:pt idx="186">
                        <c:v>0.78456761628305705</c:v>
                      </c:pt>
                      <c:pt idx="187">
                        <c:v>0.78358705453786204</c:v>
                      </c:pt>
                      <c:pt idx="188">
                        <c:v>0.78267353537545403</c:v>
                      </c:pt>
                      <c:pt idx="189">
                        <c:v>0.78202050991257899</c:v>
                      </c:pt>
                      <c:pt idx="190">
                        <c:v>0.78123698171221601</c:v>
                      </c:pt>
                      <c:pt idx="191">
                        <c:v>0.78032090367260298</c:v>
                      </c:pt>
                      <c:pt idx="192">
                        <c:v>0.77953737547224</c:v>
                      </c:pt>
                      <c:pt idx="193">
                        <c:v>0.77901536452229303</c:v>
                      </c:pt>
                      <c:pt idx="194">
                        <c:v>0.77777379730212504</c:v>
                      </c:pt>
                      <c:pt idx="195">
                        <c:v>0.77708904176189997</c:v>
                      </c:pt>
                      <c:pt idx="196">
                        <c:v>0.77607674993935505</c:v>
                      </c:pt>
                      <c:pt idx="197">
                        <c:v>0.77499997441122803</c:v>
                      </c:pt>
                      <c:pt idx="198">
                        <c:v>0.77431265999379795</c:v>
                      </c:pt>
                      <c:pt idx="199">
                        <c:v>0.77372667711370902</c:v>
                      </c:pt>
                      <c:pt idx="200">
                        <c:v>0.77297539076613797</c:v>
                      </c:pt>
                      <c:pt idx="201">
                        <c:v>0.77225583449591695</c:v>
                      </c:pt>
                      <c:pt idx="202">
                        <c:v>0.77150454814834502</c:v>
                      </c:pt>
                      <c:pt idx="203">
                        <c:v>0.770852034460911</c:v>
                      </c:pt>
                      <c:pt idx="204">
                        <c:v>0.76996973360041199</c:v>
                      </c:pt>
                      <c:pt idx="205">
                        <c:v>0.76912018636814505</c:v>
                      </c:pt>
                      <c:pt idx="206">
                        <c:v>0.76840318897512905</c:v>
                      </c:pt>
                      <c:pt idx="207">
                        <c:v>0.76778240536504505</c:v>
                      </c:pt>
                      <c:pt idx="208">
                        <c:v>0.76699938894012398</c:v>
                      </c:pt>
                      <c:pt idx="209">
                        <c:v>0.76605106904771902</c:v>
                      </c:pt>
                      <c:pt idx="210">
                        <c:v>0.765331512777497</c:v>
                      </c:pt>
                      <c:pt idx="211">
                        <c:v>0.76477725997475898</c:v>
                      </c:pt>
                      <c:pt idx="212">
                        <c:v>0.76422300717202096</c:v>
                      </c:pt>
                      <c:pt idx="213">
                        <c:v>0.76334121808696298</c:v>
                      </c:pt>
                      <c:pt idx="214">
                        <c:v>0.76249115907925502</c:v>
                      </c:pt>
                      <c:pt idx="215">
                        <c:v>0.76177211458447502</c:v>
                      </c:pt>
                      <c:pt idx="216">
                        <c:v>0.76105511719145902</c:v>
                      </c:pt>
                      <c:pt idx="217">
                        <c:v>0.76043433358137402</c:v>
                      </c:pt>
                      <c:pt idx="218">
                        <c:v>0.75971528908659403</c:v>
                      </c:pt>
                      <c:pt idx="219">
                        <c:v>0.75916103628385601</c:v>
                      </c:pt>
                      <c:pt idx="220">
                        <c:v>0.75831097727614705</c:v>
                      </c:pt>
                      <c:pt idx="221">
                        <c:v>0.75746347714564399</c:v>
                      </c:pt>
                      <c:pt idx="222">
                        <c:v>0.75703767997862803</c:v>
                      </c:pt>
                      <c:pt idx="223">
                        <c:v>0.75645118532309896</c:v>
                      </c:pt>
                      <c:pt idx="224">
                        <c:v>0.75543889350055504</c:v>
                      </c:pt>
                      <c:pt idx="225">
                        <c:v>0.75471933723033302</c:v>
                      </c:pt>
                      <c:pt idx="226">
                        <c:v>0.754066823542899</c:v>
                      </c:pt>
                      <c:pt idx="227">
                        <c:v>0.753446039932814</c:v>
                      </c:pt>
                      <c:pt idx="228">
                        <c:v>0.75279301446993896</c:v>
                      </c:pt>
                      <c:pt idx="229">
                        <c:v>0.75214050078250505</c:v>
                      </c:pt>
                      <c:pt idx="230">
                        <c:v>0.75145318636507497</c:v>
                      </c:pt>
                      <c:pt idx="231">
                        <c:v>0.75083240275498997</c:v>
                      </c:pt>
                      <c:pt idx="232">
                        <c:v>0.75021161914490497</c:v>
                      </c:pt>
                      <c:pt idx="233">
                        <c:v>0.74946289167454005</c:v>
                      </c:pt>
                      <c:pt idx="234">
                        <c:v>0.74880781910990002</c:v>
                      </c:pt>
                      <c:pt idx="235">
                        <c:v>0.748351827191858</c:v>
                      </c:pt>
                      <c:pt idx="236">
                        <c:v>0.74760054084428595</c:v>
                      </c:pt>
                      <c:pt idx="237">
                        <c:v>0.74707852989433898</c:v>
                      </c:pt>
                      <c:pt idx="238">
                        <c:v>0.74645774628425499</c:v>
                      </c:pt>
                      <c:pt idx="239">
                        <c:v>0.74573819001403296</c:v>
                      </c:pt>
                      <c:pt idx="240">
                        <c:v>0.74515220713394603</c:v>
                      </c:pt>
                      <c:pt idx="241">
                        <c:v>0.74453142352386104</c:v>
                      </c:pt>
                      <c:pt idx="242">
                        <c:v>0.743974611843917</c:v>
                      </c:pt>
                      <c:pt idx="243">
                        <c:v>0.74332158638104195</c:v>
                      </c:pt>
                      <c:pt idx="244">
                        <c:v>0.742636830840816</c:v>
                      </c:pt>
                      <c:pt idx="245">
                        <c:v>0.74211481989086903</c:v>
                      </c:pt>
                      <c:pt idx="246">
                        <c:v>0.74155800821092499</c:v>
                      </c:pt>
                      <c:pt idx="247">
                        <c:v>0.74097151355539703</c:v>
                      </c:pt>
                      <c:pt idx="248">
                        <c:v>0.74048174445824</c:v>
                      </c:pt>
                      <c:pt idx="249">
                        <c:v>0.73982871899536495</c:v>
                      </c:pt>
                      <c:pt idx="250">
                        <c:v>0.73907743264779302</c:v>
                      </c:pt>
                      <c:pt idx="251">
                        <c:v>0.73845664903770902</c:v>
                      </c:pt>
                      <c:pt idx="252">
                        <c:v>0.73793463808776205</c:v>
                      </c:pt>
                      <c:pt idx="253">
                        <c:v>0.73737782640781802</c:v>
                      </c:pt>
                      <c:pt idx="254">
                        <c:v>0.73666082901480201</c:v>
                      </c:pt>
                      <c:pt idx="255">
                        <c:v>0.73604004540471701</c:v>
                      </c:pt>
                      <c:pt idx="256">
                        <c:v>0.73545150364742395</c:v>
                      </c:pt>
                      <c:pt idx="257">
                        <c:v>0.73496122277482601</c:v>
                      </c:pt>
                      <c:pt idx="258">
                        <c:v>0.73443921182487903</c:v>
                      </c:pt>
                      <c:pt idx="259">
                        <c:v>0.73375445628465397</c:v>
                      </c:pt>
                      <c:pt idx="260">
                        <c:v>0.73323193355926497</c:v>
                      </c:pt>
                      <c:pt idx="261">
                        <c:v>0.73257941987183095</c:v>
                      </c:pt>
                      <c:pt idx="262">
                        <c:v>0.73205689714644295</c:v>
                      </c:pt>
                      <c:pt idx="263">
                        <c:v>0.73153232731928997</c:v>
                      </c:pt>
                      <c:pt idx="264">
                        <c:v>0.73104460532389803</c:v>
                      </c:pt>
                      <c:pt idx="265">
                        <c:v>0.73032504905367601</c:v>
                      </c:pt>
                      <c:pt idx="266">
                        <c:v>0.72973650729638295</c:v>
                      </c:pt>
                      <c:pt idx="267">
                        <c:v>0.72918225449364504</c:v>
                      </c:pt>
                      <c:pt idx="268">
                        <c:v>0.72869197362104698</c:v>
                      </c:pt>
                      <c:pt idx="269">
                        <c:v>0.72807119001096199</c:v>
                      </c:pt>
                      <c:pt idx="270">
                        <c:v>0.72748520713087494</c:v>
                      </c:pt>
                      <c:pt idx="271">
                        <c:v>0.726994926258277</c:v>
                      </c:pt>
                      <c:pt idx="272">
                        <c:v>0.72653688723846999</c:v>
                      </c:pt>
                      <c:pt idx="273">
                        <c:v>0.72604660636587304</c:v>
                      </c:pt>
                      <c:pt idx="274">
                        <c:v>0.72536185082564697</c:v>
                      </c:pt>
                      <c:pt idx="275">
                        <c:v>0.724772797292913</c:v>
                      </c:pt>
                      <c:pt idx="276">
                        <c:v>0.72428302819575596</c:v>
                      </c:pt>
                      <c:pt idx="277">
                        <c:v>0.72359776088008998</c:v>
                      </c:pt>
                      <c:pt idx="278">
                        <c:v>0.72287871638530998</c:v>
                      </c:pt>
                      <c:pt idx="279">
                        <c:v>0.72235670543536201</c:v>
                      </c:pt>
                      <c:pt idx="280">
                        <c:v>0.72196468544746095</c:v>
                      </c:pt>
                      <c:pt idx="281">
                        <c:v>0.721474404574864</c:v>
                      </c:pt>
                      <c:pt idx="282">
                        <c:v>0.72085413274022003</c:v>
                      </c:pt>
                      <c:pt idx="283">
                        <c:v>0.720659146297151</c:v>
                      </c:pt>
                      <c:pt idx="284">
                        <c:v>0.71980959906488395</c:v>
                      </c:pt>
                      <c:pt idx="285">
                        <c:v>0.71912433174921797</c:v>
                      </c:pt>
                      <c:pt idx="286">
                        <c:v>0.71843752910722802</c:v>
                      </c:pt>
                      <c:pt idx="287">
                        <c:v>0.71791500638184003</c:v>
                      </c:pt>
                      <c:pt idx="288">
                        <c:v>0.71732902350175198</c:v>
                      </c:pt>
                      <c:pt idx="289">
                        <c:v>0.71670823989166799</c:v>
                      </c:pt>
                      <c:pt idx="290">
                        <c:v>0.716281930949211</c:v>
                      </c:pt>
                      <c:pt idx="291">
                        <c:v>0.71582593903116898</c:v>
                      </c:pt>
                      <c:pt idx="292">
                        <c:v>0.71504292260624802</c:v>
                      </c:pt>
                      <c:pt idx="293">
                        <c:v>0.71465090261834596</c:v>
                      </c:pt>
                      <c:pt idx="294">
                        <c:v>0.71422510545133</c:v>
                      </c:pt>
                      <c:pt idx="295">
                        <c:v>0.71354034991110404</c:v>
                      </c:pt>
                      <c:pt idx="296">
                        <c:v>0.71298609710836702</c:v>
                      </c:pt>
                      <c:pt idx="297">
                        <c:v>0.71236531349828203</c:v>
                      </c:pt>
                      <c:pt idx="298">
                        <c:v>0.71180850181833799</c:v>
                      </c:pt>
                      <c:pt idx="299">
                        <c:v>0.71112374627811303</c:v>
                      </c:pt>
                      <c:pt idx="300">
                        <c:v>0.71047072081523799</c:v>
                      </c:pt>
                      <c:pt idx="301">
                        <c:v>0.71004492364822203</c:v>
                      </c:pt>
                      <c:pt idx="302">
                        <c:v>0.70929363730065098</c:v>
                      </c:pt>
                      <c:pt idx="303">
                        <c:v>0.70880591530525905</c:v>
                      </c:pt>
                      <c:pt idx="304">
                        <c:v>0.70824910362531501</c:v>
                      </c:pt>
                      <c:pt idx="305">
                        <c:v>0.70753210623229901</c:v>
                      </c:pt>
                      <c:pt idx="306">
                        <c:v>0.70687703366765897</c:v>
                      </c:pt>
                      <c:pt idx="307">
                        <c:v>0.70616003627464297</c:v>
                      </c:pt>
                      <c:pt idx="308">
                        <c:v>0.70553925266455897</c:v>
                      </c:pt>
                      <c:pt idx="309">
                        <c:v>0.70495071090726502</c:v>
                      </c:pt>
                      <c:pt idx="310">
                        <c:v>0.70423371351425001</c:v>
                      </c:pt>
                      <c:pt idx="311">
                        <c:v>0.70361292990416502</c:v>
                      </c:pt>
                      <c:pt idx="312">
                        <c:v>0.70299214629408102</c:v>
                      </c:pt>
                      <c:pt idx="313">
                        <c:v>0.702339632606647</c:v>
                      </c:pt>
                      <c:pt idx="314">
                        <c:v>0.70165231818921603</c:v>
                      </c:pt>
                      <c:pt idx="315">
                        <c:v>0.70096756264899096</c:v>
                      </c:pt>
                      <c:pt idx="316">
                        <c:v>0.700282807108765</c:v>
                      </c:pt>
                      <c:pt idx="317">
                        <c:v>0.69966202349868101</c:v>
                      </c:pt>
                      <c:pt idx="318">
                        <c:v>0.69900899803580596</c:v>
                      </c:pt>
                      <c:pt idx="319">
                        <c:v>0.69828995354102597</c:v>
                      </c:pt>
                      <c:pt idx="320">
                        <c:v>0.69757039727080405</c:v>
                      </c:pt>
                      <c:pt idx="321">
                        <c:v>0.69681911092323301</c:v>
                      </c:pt>
                      <c:pt idx="322">
                        <c:v>0.69606782457566196</c:v>
                      </c:pt>
                      <c:pt idx="323">
                        <c:v>0.69531653822809003</c:v>
                      </c:pt>
                      <c:pt idx="324">
                        <c:v>0.69453352180316896</c:v>
                      </c:pt>
                      <c:pt idx="325">
                        <c:v>0.69378223545559903</c:v>
                      </c:pt>
                      <c:pt idx="326">
                        <c:v>0.69299870725523605</c:v>
                      </c:pt>
                      <c:pt idx="327">
                        <c:v>0.69221517905487395</c:v>
                      </c:pt>
                      <c:pt idx="328">
                        <c:v>0.69126941803967501</c:v>
                      </c:pt>
                      <c:pt idx="329">
                        <c:v>0.69035282822461996</c:v>
                      </c:pt>
                      <c:pt idx="330">
                        <c:v>0.68953756994690796</c:v>
                      </c:pt>
                      <c:pt idx="331">
                        <c:v>0.68872231166919695</c:v>
                      </c:pt>
                      <c:pt idx="332">
                        <c:v>0.68790449451428004</c:v>
                      </c:pt>
                      <c:pt idx="333">
                        <c:v>0.68695873349908099</c:v>
                      </c:pt>
                      <c:pt idx="334">
                        <c:v>0.68604214368402605</c:v>
                      </c:pt>
                      <c:pt idx="335">
                        <c:v>0.68493363807854901</c:v>
                      </c:pt>
                      <c:pt idx="336">
                        <c:v>0.68401960714069998</c:v>
                      </c:pt>
                      <c:pt idx="337">
                        <c:v>0.68284252362611297</c:v>
                      </c:pt>
                      <c:pt idx="338">
                        <c:v>0.68179798995077801</c:v>
                      </c:pt>
                      <c:pt idx="339">
                        <c:v>0.680817428205583</c:v>
                      </c:pt>
                      <c:pt idx="340">
                        <c:v>0.67983942533759301</c:v>
                      </c:pt>
                      <c:pt idx="341">
                        <c:v>0.67879284456049305</c:v>
                      </c:pt>
                      <c:pt idx="342">
                        <c:v>0.67751903548753201</c:v>
                      </c:pt>
                      <c:pt idx="343">
                        <c:v>0.67614952440708298</c:v>
                      </c:pt>
                      <c:pt idx="344">
                        <c:v>0.67487571533412305</c:v>
                      </c:pt>
                      <c:pt idx="345">
                        <c:v>0.67363465988939597</c:v>
                      </c:pt>
                      <c:pt idx="346">
                        <c:v>0.67236085081643604</c:v>
                      </c:pt>
                      <c:pt idx="347">
                        <c:v>0.67108755351891702</c:v>
                      </c:pt>
                      <c:pt idx="348">
                        <c:v>0.66974721363861101</c:v>
                      </c:pt>
                      <c:pt idx="349">
                        <c:v>0.66827892989802395</c:v>
                      </c:pt>
                      <c:pt idx="350">
                        <c:v>0.66693910179315896</c:v>
                      </c:pt>
                      <c:pt idx="351">
                        <c:v>0.66504502088555595</c:v>
                      </c:pt>
                      <c:pt idx="352">
                        <c:v>0.66331573166999502</c:v>
                      </c:pt>
                      <c:pt idx="353">
                        <c:v>0.66174662816750596</c:v>
                      </c:pt>
                      <c:pt idx="354">
                        <c:v>0.65995080814460005</c:v>
                      </c:pt>
                      <c:pt idx="355">
                        <c:v>0.65799224353141506</c:v>
                      </c:pt>
                      <c:pt idx="356">
                        <c:v>0.65603163181646496</c:v>
                      </c:pt>
                      <c:pt idx="357">
                        <c:v>0.65417183986341798</c:v>
                      </c:pt>
                      <c:pt idx="358">
                        <c:v>0.65211245548833097</c:v>
                      </c:pt>
                      <c:pt idx="359">
                        <c:v>0.64999165806031001</c:v>
                      </c:pt>
                      <c:pt idx="360">
                        <c:v>0.64773779901759598</c:v>
                      </c:pt>
                      <c:pt idx="361">
                        <c:v>0.64541945626930097</c:v>
                      </c:pt>
                      <c:pt idx="362">
                        <c:v>0.64297112255896005</c:v>
                      </c:pt>
                      <c:pt idx="363">
                        <c:v>0.64045574626583002</c:v>
                      </c:pt>
                      <c:pt idx="364">
                        <c:v>0.63767987627317002</c:v>
                      </c:pt>
                      <c:pt idx="365">
                        <c:v>0.63516501175548201</c:v>
                      </c:pt>
                      <c:pt idx="366">
                        <c:v>0.63193263806933697</c:v>
                      </c:pt>
                      <c:pt idx="367">
                        <c:v>0.62895973453184395</c:v>
                      </c:pt>
                      <c:pt idx="368">
                        <c:v>0.62579184455128001</c:v>
                      </c:pt>
                      <c:pt idx="369">
                        <c:v>0.62233070724295303</c:v>
                      </c:pt>
                      <c:pt idx="370">
                        <c:v>0.61870733711978898</c:v>
                      </c:pt>
                      <c:pt idx="371">
                        <c:v>0.61508140811942003</c:v>
                      </c:pt>
                      <c:pt idx="372">
                        <c:v>0.61139150718891</c:v>
                      </c:pt>
                      <c:pt idx="373">
                        <c:v>0.60757059174547201</c:v>
                      </c:pt>
                      <c:pt idx="374">
                        <c:v>0.60332643801222297</c:v>
                      </c:pt>
                      <c:pt idx="375">
                        <c:v>0.59907972540177001</c:v>
                      </c:pt>
                      <c:pt idx="376">
                        <c:v>0.59473679900838405</c:v>
                      </c:pt>
                      <c:pt idx="377">
                        <c:v>0.59022908092295601</c:v>
                      </c:pt>
                      <c:pt idx="378">
                        <c:v>0.58559290720180701</c:v>
                      </c:pt>
                      <c:pt idx="379">
                        <c:v>0.58085847259596102</c:v>
                      </c:pt>
                      <c:pt idx="380">
                        <c:v>0.57563375711751696</c:v>
                      </c:pt>
                      <c:pt idx="381">
                        <c:v>0.57040648276186801</c:v>
                      </c:pt>
                      <c:pt idx="382">
                        <c:v>0.56521605623797999</c:v>
                      </c:pt>
                      <c:pt idx="383">
                        <c:v>0.55992532172763099</c:v>
                      </c:pt>
                      <c:pt idx="384">
                        <c:v>0.55421032537658999</c:v>
                      </c:pt>
                      <c:pt idx="385">
                        <c:v>0.54865807361582697</c:v>
                      </c:pt>
                      <c:pt idx="386">
                        <c:v>0.54300960807213206</c:v>
                      </c:pt>
                      <c:pt idx="387">
                        <c:v>0.53732685357388199</c:v>
                      </c:pt>
                      <c:pt idx="388">
                        <c:v>0.53157961537004905</c:v>
                      </c:pt>
                      <c:pt idx="389">
                        <c:v>0.52557137169124402</c:v>
                      </c:pt>
                      <c:pt idx="390">
                        <c:v>0.51965985357081101</c:v>
                      </c:pt>
                      <c:pt idx="391">
                        <c:v>0.51368385174479603</c:v>
                      </c:pt>
                      <c:pt idx="392">
                        <c:v>0.50754510532850405</c:v>
                      </c:pt>
                      <c:pt idx="393">
                        <c:v>0.501699606239976</c:v>
                      </c:pt>
                      <c:pt idx="394">
                        <c:v>0.49565707360661498</c:v>
                      </c:pt>
                      <c:pt idx="395">
                        <c:v>0.48981157451808699</c:v>
                      </c:pt>
                      <c:pt idx="396">
                        <c:v>0.48406484808969602</c:v>
                      </c:pt>
                      <c:pt idx="397">
                        <c:v>0.47815281819382199</c:v>
                      </c:pt>
                      <c:pt idx="398">
                        <c:v>0.47253659450291702</c:v>
                      </c:pt>
                      <c:pt idx="399">
                        <c:v>0.46678935629908602</c:v>
                      </c:pt>
                      <c:pt idx="400">
                        <c:v>0.46123710453832201</c:v>
                      </c:pt>
                      <c:pt idx="401">
                        <c:v>0.45571914173211397</c:v>
                      </c:pt>
                      <c:pt idx="402">
                        <c:v>0.45016688997135101</c:v>
                      </c:pt>
                      <c:pt idx="403">
                        <c:v>0.44464892716514298</c:v>
                      </c:pt>
                      <c:pt idx="404">
                        <c:v>0.43942421168669998</c:v>
                      </c:pt>
                      <c:pt idx="405">
                        <c:v>0.434066946369005</c:v>
                      </c:pt>
                      <c:pt idx="406">
                        <c:v>0.428940491775257</c:v>
                      </c:pt>
                      <c:pt idx="407">
                        <c:v>0.42378230710415998</c:v>
                      </c:pt>
                      <c:pt idx="408">
                        <c:v>0.41865380540864799</c:v>
                      </c:pt>
                      <c:pt idx="409">
                        <c:v>0.41362612347503702</c:v>
                      </c:pt>
                      <c:pt idx="410">
                        <c:v>0.408694655324359</c:v>
                      </c:pt>
                      <c:pt idx="411">
                        <c:v>0.40379491725102901</c:v>
                      </c:pt>
                      <c:pt idx="412">
                        <c:v>0.39899395183783698</c:v>
                      </c:pt>
                      <c:pt idx="413">
                        <c:v>0.39416125634729499</c:v>
                      </c:pt>
                      <c:pt idx="414">
                        <c:v>0.38932804908131202</c:v>
                      </c:pt>
                      <c:pt idx="415">
                        <c:v>0.384494841815329</c:v>
                      </c:pt>
                      <c:pt idx="416">
                        <c:v>0.37972816535669202</c:v>
                      </c:pt>
                      <c:pt idx="417">
                        <c:v>0.37508994453377797</c:v>
                      </c:pt>
                      <c:pt idx="418">
                        <c:v>0.37022500719044499</c:v>
                      </c:pt>
                      <c:pt idx="419">
                        <c:v>0.36549006080915802</c:v>
                      </c:pt>
                      <c:pt idx="420">
                        <c:v>0.360689095395966</c:v>
                      </c:pt>
                      <c:pt idx="421">
                        <c:v>0.35598690264291</c:v>
                      </c:pt>
                      <c:pt idx="422">
                        <c:v>0.35112196529957801</c:v>
                      </c:pt>
                      <c:pt idx="423">
                        <c:v>0.34635272996373601</c:v>
                      </c:pt>
                      <c:pt idx="424">
                        <c:v>0.34158605350509902</c:v>
                      </c:pt>
                      <c:pt idx="425">
                        <c:v>0.33684957179748898</c:v>
                      </c:pt>
                      <c:pt idx="426">
                        <c:v>0.332050653486061</c:v>
                      </c:pt>
                      <c:pt idx="427">
                        <c:v>0.32724968807286903</c:v>
                      </c:pt>
                      <c:pt idx="428">
                        <c:v>0.32231821992219001</c:v>
                      </c:pt>
                      <c:pt idx="429">
                        <c:v>0.31741899362430198</c:v>
                      </c:pt>
                      <c:pt idx="430">
                        <c:v>0.31248957257538701</c:v>
                      </c:pt>
                      <c:pt idx="431">
                        <c:v>0.30765636530940399</c:v>
                      </c:pt>
                      <c:pt idx="432">
                        <c:v>0.30275713901151602</c:v>
                      </c:pt>
                      <c:pt idx="433">
                        <c:v>0.29785995981539198</c:v>
                      </c:pt>
                      <c:pt idx="434">
                        <c:v>0.29299246359485398</c:v>
                      </c:pt>
                      <c:pt idx="435">
                        <c:v>0.28809528439873</c:v>
                      </c:pt>
                      <c:pt idx="436">
                        <c:v>0.283195546325401</c:v>
                      </c:pt>
                      <c:pt idx="437">
                        <c:v>0.27829836712927802</c:v>
                      </c:pt>
                      <c:pt idx="438">
                        <c:v>0.27336689897859801</c:v>
                      </c:pt>
                      <c:pt idx="439">
                        <c:v>0.26853420348805601</c:v>
                      </c:pt>
                      <c:pt idx="440">
                        <c:v>0.26370099622207399</c:v>
                      </c:pt>
                      <c:pt idx="441">
                        <c:v>0.25899829169357702</c:v>
                      </c:pt>
                      <c:pt idx="442">
                        <c:v>0.25426180998596698</c:v>
                      </c:pt>
                      <c:pt idx="443">
                        <c:v>0.249396360867193</c:v>
                      </c:pt>
                      <c:pt idx="444">
                        <c:v>0.244595395454001</c:v>
                      </c:pt>
                      <c:pt idx="445">
                        <c:v>0.239991463585642</c:v>
                      </c:pt>
                      <c:pt idx="446">
                        <c:v>0.23545150364742401</c:v>
                      </c:pt>
                      <c:pt idx="447">
                        <c:v>0.230978074516551</c:v>
                      </c:pt>
                      <c:pt idx="448">
                        <c:v>0.22666738997595701</c:v>
                      </c:pt>
                      <c:pt idx="449">
                        <c:v>0.22242323624270799</c:v>
                      </c:pt>
                      <c:pt idx="450">
                        <c:v>0.217982048964627</c:v>
                      </c:pt>
                      <c:pt idx="451">
                        <c:v>0.21376962530872901</c:v>
                      </c:pt>
                      <c:pt idx="452">
                        <c:v>0.209687704390316</c:v>
                      </c:pt>
                      <c:pt idx="453">
                        <c:v>0.20570199725483601</c:v>
                      </c:pt>
                      <c:pt idx="454">
                        <c:v>0.201817621656699</c:v>
                      </c:pt>
                      <c:pt idx="455">
                        <c:v>0.19802894806605201</c:v>
                      </c:pt>
                      <c:pt idx="456">
                        <c:v>0.19433904713554201</c:v>
                      </c:pt>
                      <c:pt idx="457">
                        <c:v>0.190811379019868</c:v>
                      </c:pt>
                      <c:pt idx="458">
                        <c:v>0.187219738974054</c:v>
                      </c:pt>
                      <c:pt idx="459">
                        <c:v>0.18375860166572699</c:v>
                      </c:pt>
                      <c:pt idx="460">
                        <c:v>0.180361948062981</c:v>
                      </c:pt>
                      <c:pt idx="461">
                        <c:v>0.17725854178799999</c:v>
                      </c:pt>
                      <c:pt idx="462">
                        <c:v>0.174124940761993</c:v>
                      </c:pt>
                      <c:pt idx="463">
                        <c:v>0.17102102271156999</c:v>
                      </c:pt>
                      <c:pt idx="464">
                        <c:v>0.16808240812863201</c:v>
                      </c:pt>
                      <c:pt idx="465">
                        <c:v>0.165372557167875</c:v>
                      </c:pt>
                      <c:pt idx="466">
                        <c:v>0.16262841725256399</c:v>
                      </c:pt>
                      <c:pt idx="467">
                        <c:v>0.16008131088208599</c:v>
                      </c:pt>
                      <c:pt idx="468">
                        <c:v>0.15756644636439801</c:v>
                      </c:pt>
                      <c:pt idx="469">
                        <c:v>0.155248615391544</c:v>
                      </c:pt>
                      <c:pt idx="470">
                        <c:v>0.15293027264324899</c:v>
                      </c:pt>
                      <c:pt idx="471">
                        <c:v>0.15070865545332501</c:v>
                      </c:pt>
                      <c:pt idx="472">
                        <c:v>0.14861958810265399</c:v>
                      </c:pt>
                      <c:pt idx="473">
                        <c:v>0.14669326534225999</c:v>
                      </c:pt>
                      <c:pt idx="474">
                        <c:v>0.144897445319353</c:v>
                      </c:pt>
                      <c:pt idx="475">
                        <c:v>0.142971122558959</c:v>
                      </c:pt>
                      <c:pt idx="476">
                        <c:v>0.141141013581497</c:v>
                      </c:pt>
                      <c:pt idx="477">
                        <c:v>0.139574468956214</c:v>
                      </c:pt>
                      <c:pt idx="478">
                        <c:v>0.137941393523584</c:v>
                      </c:pt>
                      <c:pt idx="479">
                        <c:v>0.136340048168304</c:v>
                      </c:pt>
                      <c:pt idx="480">
                        <c:v>0.13493573635785799</c:v>
                      </c:pt>
                      <c:pt idx="481">
                        <c:v>0.13349969447006199</c:v>
                      </c:pt>
                      <c:pt idx="482">
                        <c:v>0.13212762451240601</c:v>
                      </c:pt>
                      <c:pt idx="483">
                        <c:v>0.13088605729223701</c:v>
                      </c:pt>
                      <c:pt idx="484">
                        <c:v>0.129679290802064</c:v>
                      </c:pt>
                      <c:pt idx="485">
                        <c:v>0.12850425438924201</c:v>
                      </c:pt>
                      <c:pt idx="486">
                        <c:v>0.12745972071390599</c:v>
                      </c:pt>
                      <c:pt idx="487">
                        <c:v>0.12644742889136101</c:v>
                      </c:pt>
                      <c:pt idx="488">
                        <c:v>0.12546686714616601</c:v>
                      </c:pt>
                      <c:pt idx="489">
                        <c:v>0.124518547253762</c:v>
                      </c:pt>
                      <c:pt idx="490">
                        <c:v>0.12363675816870399</c:v>
                      </c:pt>
                      <c:pt idx="491">
                        <c:v>0.12272272723085501</c:v>
                      </c:pt>
                      <c:pt idx="492">
                        <c:v>0.121744724362865</c:v>
                      </c:pt>
                      <c:pt idx="493">
                        <c:v>0.120959149060738</c:v>
                      </c:pt>
                      <c:pt idx="494">
                        <c:v>0.12014389078302699</c:v>
                      </c:pt>
                      <c:pt idx="495">
                        <c:v>0.119360362582664</c:v>
                      </c:pt>
                      <c:pt idx="496">
                        <c:v>0.11860907623509299</c:v>
                      </c:pt>
                      <c:pt idx="497">
                        <c:v>0.117889519964872</c:v>
                      </c:pt>
                      <c:pt idx="498">
                        <c:v>0.1171382336173</c:v>
                      </c:pt>
                      <c:pt idx="499">
                        <c:v>0.116453478077076</c:v>
                      </c:pt>
                      <c:pt idx="500">
                        <c:v>0.11580096438964201</c:v>
                      </c:pt>
                      <c:pt idx="501">
                        <c:v>0.11511364997221001</c:v>
                      </c:pt>
                      <c:pt idx="502">
                        <c:v>0.114460624509336</c:v>
                      </c:pt>
                      <c:pt idx="503">
                        <c:v>0.113874641629247</c:v>
                      </c:pt>
                      <c:pt idx="504">
                        <c:v>0.11321956906460701</c:v>
                      </c:pt>
                      <c:pt idx="505">
                        <c:v>0.112600832556287</c:v>
                      </c:pt>
                      <c:pt idx="506">
                        <c:v>0.111980048946203</c:v>
                      </c:pt>
                      <c:pt idx="507">
                        <c:v>0.11126100445142301</c:v>
                      </c:pt>
                      <c:pt idx="508">
                        <c:v>0.110770723578825</c:v>
                      </c:pt>
                      <c:pt idx="509">
                        <c:v>0.110216470776087</c:v>
                      </c:pt>
                      <c:pt idx="510">
                        <c:v>0.10962792901879399</c:v>
                      </c:pt>
                      <c:pt idx="511">
                        <c:v>0.10904143436326499</c:v>
                      </c:pt>
                      <c:pt idx="512">
                        <c:v>0.108452892605971</c:v>
                      </c:pt>
                      <c:pt idx="513">
                        <c:v>0.107863839073236</c:v>
                      </c:pt>
                      <c:pt idx="514">
                        <c:v>0.107243567238593</c:v>
                      </c:pt>
                      <c:pt idx="515">
                        <c:v>0.10672104451320399</c:v>
                      </c:pt>
                      <c:pt idx="516">
                        <c:v>0.106166791710466</c:v>
                      </c:pt>
                      <c:pt idx="517">
                        <c:v>0.105612538907728</c:v>
                      </c:pt>
                      <c:pt idx="518">
                        <c:v>0.10518622996527099</c:v>
                      </c:pt>
                      <c:pt idx="519">
                        <c:v>0.10466421901532399</c:v>
                      </c:pt>
                      <c:pt idx="520">
                        <c:v>0.104109966212585</c:v>
                      </c:pt>
                      <c:pt idx="521">
                        <c:v>0.103422651795155</c:v>
                      </c:pt>
                      <c:pt idx="522">
                        <c:v>0.102900640845207</c:v>
                      </c:pt>
                      <c:pt idx="523">
                        <c:v>0.102575151664652</c:v>
                      </c:pt>
                      <c:pt idx="524">
                        <c:v>0.102053140714705</c:v>
                      </c:pt>
                      <c:pt idx="525">
                        <c:v>0.10143235710462099</c:v>
                      </c:pt>
                      <c:pt idx="526">
                        <c:v>0.100909834379232</c:v>
                      </c:pt>
                      <c:pt idx="527">
                        <c:v>0.100254761814592</c:v>
                      </c:pt>
                      <c:pt idx="528">
                        <c:v>9.9799281671990606E-2</c:v>
                      </c:pt>
                      <c:pt idx="529">
                        <c:v>9.9407261684088796E-2</c:v>
                      </c:pt>
                      <c:pt idx="530">
                        <c:v>9.8850961779586299E-2</c:v>
                      </c:pt>
                      <c:pt idx="531">
                        <c:v>9.8328439054197705E-2</c:v>
                      </c:pt>
                      <c:pt idx="532">
                        <c:v>9.7872958911596794E-2</c:v>
                      </c:pt>
                      <c:pt idx="533">
                        <c:v>9.7414408116348897E-2</c:v>
                      </c:pt>
                      <c:pt idx="534">
                        <c:v>9.6825866359055504E-2</c:v>
                      </c:pt>
                      <c:pt idx="535">
                        <c:v>9.6303855409108199E-2</c:v>
                      </c:pt>
                      <c:pt idx="536">
                        <c:v>9.5813574536510598E-2</c:v>
                      </c:pt>
                      <c:pt idx="537">
                        <c:v>9.5357582618468398E-2</c:v>
                      </c:pt>
                      <c:pt idx="538">
                        <c:v>9.4899543598661706E-2</c:v>
                      </c:pt>
                      <c:pt idx="539">
                        <c:v>9.4409262726064105E-2</c:v>
                      </c:pt>
                      <c:pt idx="540">
                        <c:v>9.3887251776116898E-2</c:v>
                      </c:pt>
                      <c:pt idx="541">
                        <c:v>9.3396970903519297E-2</c:v>
                      </c:pt>
                      <c:pt idx="542">
                        <c:v>9.2940978985476999E-2</c:v>
                      </c:pt>
                      <c:pt idx="543">
                        <c:v>9.2517228920225694E-2</c:v>
                      </c:pt>
                      <c:pt idx="544">
                        <c:v>9.2027459823068702E-2</c:v>
                      </c:pt>
                      <c:pt idx="545">
                        <c:v>9.1569420803261997E-2</c:v>
                      </c:pt>
                      <c:pt idx="546">
                        <c:v>9.1046898077873598E-2</c:v>
                      </c:pt>
                      <c:pt idx="547">
                        <c:v>9.0524887127926404E-2</c:v>
                      </c:pt>
                      <c:pt idx="548">
                        <c:v>9.0098578185469305E-2</c:v>
                      </c:pt>
                      <c:pt idx="549">
                        <c:v>8.9674828120218E-2</c:v>
                      </c:pt>
                      <c:pt idx="550">
                        <c:v>8.9152817170270807E-2</c:v>
                      </c:pt>
                      <c:pt idx="551">
                        <c:v>8.8760797182369094E-2</c:v>
                      </c:pt>
                      <c:pt idx="552">
                        <c:v>8.8369288969908699E-2</c:v>
                      </c:pt>
                      <c:pt idx="553">
                        <c:v>8.7911249950101994E-2</c:v>
                      </c:pt>
                      <c:pt idx="554">
                        <c:v>8.7487499884850703E-2</c:v>
                      </c:pt>
                      <c:pt idx="555">
                        <c:v>8.6964977159462206E-2</c:v>
                      </c:pt>
                      <c:pt idx="556">
                        <c:v>8.6442966209514999E-2</c:v>
                      </c:pt>
                      <c:pt idx="557">
                        <c:v>8.6016657267057997E-2</c:v>
                      </c:pt>
                      <c:pt idx="558">
                        <c:v>8.5561177124456197E-2</c:v>
                      </c:pt>
                      <c:pt idx="559">
                        <c:v>8.5169157136555207E-2</c:v>
                      </c:pt>
                      <c:pt idx="560">
                        <c:v>8.4711118116747905E-2</c:v>
                      </c:pt>
                      <c:pt idx="561">
                        <c:v>8.4287368051496697E-2</c:v>
                      </c:pt>
                      <c:pt idx="562">
                        <c:v>8.3895859839036205E-2</c:v>
                      </c:pt>
                      <c:pt idx="563">
                        <c:v>8.34378208192295E-2</c:v>
                      </c:pt>
                      <c:pt idx="564">
                        <c:v>8.3014070753978195E-2</c:v>
                      </c:pt>
                      <c:pt idx="565">
                        <c:v>8.2654292618867406E-2</c:v>
                      </c:pt>
                      <c:pt idx="566">
                        <c:v>8.2230542553616101E-2</c:v>
                      </c:pt>
                      <c:pt idx="567">
                        <c:v>8.1871276193946504E-2</c:v>
                      </c:pt>
                      <c:pt idx="568">
                        <c:v>8.1511498058835702E-2</c:v>
                      </c:pt>
                      <c:pt idx="569">
                        <c:v>8.1119478070934101E-2</c:v>
                      </c:pt>
                      <c:pt idx="570">
                        <c:v>8.0693680903918402E-2</c:v>
                      </c:pt>
                      <c:pt idx="571">
                        <c:v>8.0302172691457896E-2</c:v>
                      </c:pt>
                      <c:pt idx="572">
                        <c:v>7.9846180773415695E-2</c:v>
                      </c:pt>
                      <c:pt idx="573">
                        <c:v>7.9486402638304907E-2</c:v>
                      </c:pt>
                      <c:pt idx="574">
                        <c:v>7.8964391688357699E-2</c:v>
                      </c:pt>
                      <c:pt idx="575">
                        <c:v>7.8540641623105603E-2</c:v>
                      </c:pt>
                      <c:pt idx="576">
                        <c:v>7.8180863487994898E-2</c:v>
                      </c:pt>
                      <c:pt idx="577">
                        <c:v>7.7789355275534405E-2</c:v>
                      </c:pt>
                      <c:pt idx="578">
                        <c:v>7.7461818993214596E-2</c:v>
                      </c:pt>
                      <c:pt idx="579">
                        <c:v>7.7069799005312897E-2</c:v>
                      </c:pt>
                      <c:pt idx="580">
                        <c:v>7.6646048940061495E-2</c:v>
                      </c:pt>
                      <c:pt idx="581">
                        <c:v>7.6318512657741699E-2</c:v>
                      </c:pt>
                      <c:pt idx="582">
                        <c:v>7.5860473637934994E-2</c:v>
                      </c:pt>
                      <c:pt idx="583">
                        <c:v>7.5535496232820895E-2</c:v>
                      </c:pt>
                      <c:pt idx="584">
                        <c:v>7.5242248905056403E-2</c:v>
                      </c:pt>
                      <c:pt idx="585">
                        <c:v>7.48824707699456E-2</c:v>
                      </c:pt>
                      <c:pt idx="586">
                        <c:v>7.4456673602929901E-2</c:v>
                      </c:pt>
                      <c:pt idx="587">
                        <c:v>7.4099454345024796E-2</c:v>
                      </c:pt>
                      <c:pt idx="588">
                        <c:v>7.3739676209914007E-2</c:v>
                      </c:pt>
                      <c:pt idx="589">
                        <c:v>7.3443870004943804E-2</c:v>
                      </c:pt>
                      <c:pt idx="590">
                        <c:v>7.3118892599829594E-2</c:v>
                      </c:pt>
                      <c:pt idx="591">
                        <c:v>7.2695142534578303E-2</c:v>
                      </c:pt>
                      <c:pt idx="592">
                        <c:v>7.2399848105049305E-2</c:v>
                      </c:pt>
                      <c:pt idx="593">
                        <c:v>7.1976098039798E-2</c:v>
                      </c:pt>
                      <c:pt idx="594">
                        <c:v>7.1584078051896302E-2</c:v>
                      </c:pt>
                      <c:pt idx="595">
                        <c:v>7.1256541769576395E-2</c:v>
                      </c:pt>
                      <c:pt idx="596">
                        <c:v>7.0931564364461602E-2</c:v>
                      </c:pt>
                      <c:pt idx="597">
                        <c:v>7.0539544376559807E-2</c:v>
                      </c:pt>
                      <c:pt idx="598">
                        <c:v>7.0244249947030907E-2</c:v>
                      </c:pt>
                      <c:pt idx="599">
                        <c:v>6.9918760766475505E-2</c:v>
                      </c:pt>
                      <c:pt idx="600">
                        <c:v>6.9559494406806005E-2</c:v>
                      </c:pt>
                      <c:pt idx="601">
                        <c:v>6.9231958124486098E-2</c:v>
                      </c:pt>
                      <c:pt idx="602">
                        <c:v>6.8906468943930696E-2</c:v>
                      </c:pt>
                      <c:pt idx="603">
                        <c:v>6.8578932661610803E-2</c:v>
                      </c:pt>
                      <c:pt idx="604">
                        <c:v>6.8253955256496704E-2</c:v>
                      </c:pt>
                      <c:pt idx="605">
                        <c:v>6.7992438006081804E-2</c:v>
                      </c:pt>
                      <c:pt idx="606">
                        <c:v>6.7664901723761897E-2</c:v>
                      </c:pt>
                      <c:pt idx="607">
                        <c:v>6.7436138101579196E-2</c:v>
                      </c:pt>
                      <c:pt idx="608">
                        <c:v>6.7012388036327905E-2</c:v>
                      </c:pt>
                      <c:pt idx="609">
                        <c:v>6.6620368048426207E-2</c:v>
                      </c:pt>
                      <c:pt idx="610">
                        <c:v>6.6228859835965798E-2</c:v>
                      </c:pt>
                      <c:pt idx="611">
                        <c:v>6.6000096213783097E-2</c:v>
                      </c:pt>
                      <c:pt idx="612">
                        <c:v>6.5706848886018507E-2</c:v>
                      </c:pt>
                      <c:pt idx="613">
                        <c:v>6.5379312603698697E-2</c:v>
                      </c:pt>
                      <c:pt idx="614">
                        <c:v>6.51822790588657E-2</c:v>
                      </c:pt>
                      <c:pt idx="615">
                        <c:v>6.4726287140823402E-2</c:v>
                      </c:pt>
                      <c:pt idx="616">
                        <c:v>6.4366509005712599E-2</c:v>
                      </c:pt>
                      <c:pt idx="617">
                        <c:v>6.4038972723392804E-2</c:v>
                      </c:pt>
                      <c:pt idx="618">
                        <c:v>6.3745725395628297E-2</c:v>
                      </c:pt>
                      <c:pt idx="619">
                        <c:v>6.3516961773444805E-2</c:v>
                      </c:pt>
                      <c:pt idx="620">
                        <c:v>6.3255956298471305E-2</c:v>
                      </c:pt>
                      <c:pt idx="621">
                        <c:v>6.2863936310569496E-2</c:v>
                      </c:pt>
                      <c:pt idx="622">
                        <c:v>6.2602930835595899E-2</c:v>
                      </c:pt>
                      <c:pt idx="623">
                        <c:v>6.2374167213413302E-2</c:v>
                      </c:pt>
                      <c:pt idx="624">
                        <c:v>6.2112649962998402E-2</c:v>
                      </c:pt>
                      <c:pt idx="625">
                        <c:v>6.1787672557884199E-2</c:v>
                      </c:pt>
                      <c:pt idx="626">
                        <c:v>6.1395652569982501E-2</c:v>
                      </c:pt>
                      <c:pt idx="627">
                        <c:v>6.1199130800590702E-2</c:v>
                      </c:pt>
                      <c:pt idx="628">
                        <c:v>6.0905883472826203E-2</c:v>
                      </c:pt>
                      <c:pt idx="629">
                        <c:v>6.0479574530369097E-2</c:v>
                      </c:pt>
                      <c:pt idx="630">
                        <c:v>6.0154597125254901E-2</c:v>
                      </c:pt>
                      <c:pt idx="631">
                        <c:v>5.9957563580421903E-2</c:v>
                      </c:pt>
                      <c:pt idx="632">
                        <c:v>5.9696046330006997E-2</c:v>
                      </c:pt>
                      <c:pt idx="633">
                        <c:v>5.94350408550334E-2</c:v>
                      </c:pt>
                      <c:pt idx="634">
                        <c:v>5.91417935272689E-2</c:v>
                      </c:pt>
                      <c:pt idx="635">
                        <c:v>5.8814257244949097E-2</c:v>
                      </c:pt>
                      <c:pt idx="636">
                        <c:v>5.8553251769975397E-2</c:v>
                      </c:pt>
                      <c:pt idx="637">
                        <c:v>5.8193473634864601E-2</c:v>
                      </c:pt>
                      <c:pt idx="638">
                        <c:v>5.7900738082541398E-2</c:v>
                      </c:pt>
                      <c:pt idx="639">
                        <c:v>5.7705751639472801E-2</c:v>
                      </c:pt>
                      <c:pt idx="640">
                        <c:v>5.7410457209943901E-2</c:v>
                      </c:pt>
                      <c:pt idx="641">
                        <c:v>5.7181181812319903E-2</c:v>
                      </c:pt>
                      <c:pt idx="642">
                        <c:v>5.68879344845553E-2</c:v>
                      </c:pt>
                      <c:pt idx="643">
                        <c:v>5.66269290095818E-2</c:v>
                      </c:pt>
                      <c:pt idx="644">
                        <c:v>5.6365923534607301E-2</c:v>
                      </c:pt>
                      <c:pt idx="645">
                        <c:v>5.6038387252287498E-2</c:v>
                      </c:pt>
                      <c:pt idx="646">
                        <c:v>5.5777381777313999E-2</c:v>
                      </c:pt>
                      <c:pt idx="647">
                        <c:v>5.5582395334245298E-2</c:v>
                      </c:pt>
                      <c:pt idx="648">
                        <c:v>5.5419650743967597E-2</c:v>
                      </c:pt>
                      <c:pt idx="649">
                        <c:v>5.51243563144386E-2</c:v>
                      </c:pt>
                      <c:pt idx="650">
                        <c:v>5.4634075441841103E-2</c:v>
                      </c:pt>
                      <c:pt idx="651">
                        <c:v>5.4373069966867402E-2</c:v>
                      </c:pt>
                      <c:pt idx="652">
                        <c:v>5.4112064491893902E-2</c:v>
                      </c:pt>
                      <c:pt idx="653">
                        <c:v>5.3917078048825201E-2</c:v>
                      </c:pt>
                      <c:pt idx="654">
                        <c:v>5.3589541766505301E-2</c:v>
                      </c:pt>
                      <c:pt idx="655">
                        <c:v>5.3328536291531697E-2</c:v>
                      </c:pt>
                      <c:pt idx="656">
                        <c:v>5.3165791701254003E-2</c:v>
                      </c:pt>
                      <c:pt idx="657">
                        <c:v>5.2937028079071302E-2</c:v>
                      </c:pt>
                      <c:pt idx="658">
                        <c:v>5.2676022604097601E-2</c:v>
                      </c:pt>
                      <c:pt idx="659">
                        <c:v>5.2316244468987E-2</c:v>
                      </c:pt>
                      <c:pt idx="660">
                        <c:v>5.2022997141222403E-2</c:v>
                      </c:pt>
                      <c:pt idx="661">
                        <c:v>5.1892494403735598E-2</c:v>
                      </c:pt>
                      <c:pt idx="662">
                        <c:v>5.1663219006111601E-2</c:v>
                      </c:pt>
                      <c:pt idx="663">
                        <c:v>5.1335682723791701E-2</c:v>
                      </c:pt>
                      <c:pt idx="664">
                        <c:v>5.0978463465886602E-2</c:v>
                      </c:pt>
                      <c:pt idx="665">
                        <c:v>5.0683169036357702E-2</c:v>
                      </c:pt>
                      <c:pt idx="666">
                        <c:v>5.0453893638733802E-2</c:v>
                      </c:pt>
                      <c:pt idx="667">
                        <c:v>5.0160646310969302E-2</c:v>
                      </c:pt>
                      <c:pt idx="668">
                        <c:v>4.9931882688786601E-2</c:v>
                      </c:pt>
                      <c:pt idx="669">
                        <c:v>4.9670365438371701E-2</c:v>
                      </c:pt>
                      <c:pt idx="670">
                        <c:v>4.9443648917953401E-2</c:v>
                      </c:pt>
                      <c:pt idx="671">
                        <c:v>4.9214885295769999E-2</c:v>
                      </c:pt>
                      <c:pt idx="672">
                        <c:v>4.90500936037278E-2</c:v>
                      </c:pt>
                      <c:pt idx="673">
                        <c:v>4.8788576353313698E-2</c:v>
                      </c:pt>
                      <c:pt idx="674">
                        <c:v>4.85275708783394E-2</c:v>
                      </c:pt>
                      <c:pt idx="675">
                        <c:v>4.83008543579211E-2</c:v>
                      </c:pt>
                      <c:pt idx="676">
                        <c:v>4.8037290005741799E-2</c:v>
                      </c:pt>
                      <c:pt idx="677">
                        <c:v>4.7810573485323499E-2</c:v>
                      </c:pt>
                      <c:pt idx="678">
                        <c:v>4.7581809863140798E-2</c:v>
                      </c:pt>
                      <c:pt idx="679">
                        <c:v>4.73525344655168E-2</c:v>
                      </c:pt>
                      <c:pt idx="680">
                        <c:v>4.7059287137752301E-2</c:v>
                      </c:pt>
                      <c:pt idx="681">
                        <c:v>4.6862253592919199E-2</c:v>
                      </c:pt>
                      <c:pt idx="682">
                        <c:v>4.6601248117945603E-2</c:v>
                      </c:pt>
                      <c:pt idx="683">
                        <c:v>4.6438503527667901E-2</c:v>
                      </c:pt>
                      <c:pt idx="684">
                        <c:v>4.6177498052694298E-2</c:v>
                      </c:pt>
                      <c:pt idx="685">
                        <c:v>4.5884250724929701E-2</c:v>
                      </c:pt>
                      <c:pt idx="686">
                        <c:v>4.5556714442609898E-2</c:v>
                      </c:pt>
                      <c:pt idx="687">
                        <c:v>4.5295708967636399E-2</c:v>
                      </c:pt>
                      <c:pt idx="688">
                        <c:v>4.5034703492662698E-2</c:v>
                      </c:pt>
                      <c:pt idx="689">
                        <c:v>4.48376699478297E-2</c:v>
                      </c:pt>
                      <c:pt idx="690">
                        <c:v>4.4642683504760999E-2</c:v>
                      </c:pt>
                      <c:pt idx="691">
                        <c:v>4.4477891812718898E-2</c:v>
                      </c:pt>
                      <c:pt idx="692">
                        <c:v>4.4216886337745197E-2</c:v>
                      </c:pt>
                      <c:pt idx="693">
                        <c:v>4.3923639009980801E-2</c:v>
                      </c:pt>
                      <c:pt idx="694">
                        <c:v>4.3694363612356797E-2</c:v>
                      </c:pt>
                      <c:pt idx="695">
                        <c:v>4.3532130797520302E-2</c:v>
                      </c:pt>
                      <c:pt idx="696">
                        <c:v>4.3270613547105402E-2</c:v>
                      </c:pt>
                      <c:pt idx="697">
                        <c:v>4.3074091777713701E-2</c:v>
                      </c:pt>
                      <c:pt idx="698">
                        <c:v>4.2911347187435903E-2</c:v>
                      </c:pt>
                      <c:pt idx="699">
                        <c:v>4.26180998596715E-2</c:v>
                      </c:pt>
                      <c:pt idx="700">
                        <c:v>4.2324852531906897E-2</c:v>
                      </c:pt>
                      <c:pt idx="701">
                        <c:v>4.2095577134282899E-2</c:v>
                      </c:pt>
                      <c:pt idx="702">
                        <c:v>4.18990553648904E-2</c:v>
                      </c:pt>
                      <c:pt idx="703">
                        <c:v>4.1704068921821803E-2</c:v>
                      </c:pt>
                      <c:pt idx="704">
                        <c:v>4.1507035376988702E-2</c:v>
                      </c:pt>
                      <c:pt idx="705">
                        <c:v>4.1278271754806001E-2</c:v>
                      </c:pt>
                      <c:pt idx="706">
                        <c:v>4.11155271645283E-2</c:v>
                      </c:pt>
                      <c:pt idx="707">
                        <c:v>4.0886251766904302E-2</c:v>
                      </c:pt>
                      <c:pt idx="708">
                        <c:v>4.0755749029417497E-2</c:v>
                      </c:pt>
                      <c:pt idx="709">
                        <c:v>4.0561274361790099E-2</c:v>
                      </c:pt>
                      <c:pt idx="710">
                        <c:v>4.026546815682E-2</c:v>
                      </c:pt>
                      <c:pt idx="711">
                        <c:v>3.9972220829055403E-2</c:v>
                      </c:pt>
                      <c:pt idx="712">
                        <c:v>3.9972220829055403E-2</c:v>
                      </c:pt>
                      <c:pt idx="713">
                        <c:v>3.9612954469386001E-2</c:v>
                      </c:pt>
                      <c:pt idx="714">
                        <c:v>3.9220934481484199E-2</c:v>
                      </c:pt>
                      <c:pt idx="715">
                        <c:v>3.9026459813856898E-2</c:v>
                      </c:pt>
                      <c:pt idx="716">
                        <c:v>3.8731165384327998E-2</c:v>
                      </c:pt>
                      <c:pt idx="717">
                        <c:v>3.8536178941259297E-2</c:v>
                      </c:pt>
                      <c:pt idx="718">
                        <c:v>3.8307415319076603E-2</c:v>
                      </c:pt>
                      <c:pt idx="719">
                        <c:v>3.8307415319076603E-2</c:v>
                      </c:pt>
                      <c:pt idx="720">
                        <c:v>3.8176912581589798E-2</c:v>
                      </c:pt>
                      <c:pt idx="721">
                        <c:v>3.7979879036756703E-2</c:v>
                      </c:pt>
                      <c:pt idx="722">
                        <c:v>3.7817134446479099E-2</c:v>
                      </c:pt>
                      <c:pt idx="723">
                        <c:v>3.7718361786341803E-2</c:v>
                      </c:pt>
                      <c:pt idx="724">
                        <c:v>3.7228592689185602E-2</c:v>
                      </c:pt>
                      <c:pt idx="725">
                        <c:v>3.68708616558392E-2</c:v>
                      </c:pt>
                      <c:pt idx="726">
                        <c:v>3.6609856180865499E-2</c:v>
                      </c:pt>
                      <c:pt idx="727">
                        <c:v>3.6479353443378798E-2</c:v>
                      </c:pt>
                      <c:pt idx="728">
                        <c:v>3.6250078045754898E-2</c:v>
                      </c:pt>
                      <c:pt idx="729">
                        <c:v>3.5989072570781197E-2</c:v>
                      </c:pt>
                      <c:pt idx="730">
                        <c:v>3.5989072570781197E-2</c:v>
                      </c:pt>
                      <c:pt idx="731">
                        <c:v>3.57280670958076E-2</c:v>
                      </c:pt>
                      <c:pt idx="732">
                        <c:v>3.5498791698183603E-2</c:v>
                      </c:pt>
                      <c:pt idx="733">
                        <c:v>3.5336558883347198E-2</c:v>
                      </c:pt>
                      <c:pt idx="734">
                        <c:v>3.5040752678376898E-2</c:v>
                      </c:pt>
                      <c:pt idx="735">
                        <c:v>3.4878519863539799E-2</c:v>
                      </c:pt>
                      <c:pt idx="736">
                        <c:v>3.4747505350612398E-2</c:v>
                      </c:pt>
                      <c:pt idx="737">
                        <c:v>3.4550983581219899E-2</c:v>
                      </c:pt>
                      <c:pt idx="738">
                        <c:v>3.43237552853611E-2</c:v>
                      </c:pt>
                      <c:pt idx="739">
                        <c:v>3.4158963593318298E-2</c:v>
                      </c:pt>
                      <c:pt idx="740">
                        <c:v>3.4028460855831402E-2</c:v>
                      </c:pt>
                      <c:pt idx="741">
                        <c:v>3.3865716265553701E-2</c:v>
                      </c:pt>
                      <c:pt idx="742">
                        <c:v>3.3703483450717303E-2</c:v>
                      </c:pt>
                      <c:pt idx="743">
                        <c:v>3.3311463462815501E-2</c:v>
                      </c:pt>
                      <c:pt idx="744">
                        <c:v>3.3114429917982503E-2</c:v>
                      </c:pt>
                      <c:pt idx="745">
                        <c:v>3.2885666295799802E-2</c:v>
                      </c:pt>
                      <c:pt idx="746">
                        <c:v>3.2722921705522198E-2</c:v>
                      </c:pt>
                      <c:pt idx="747">
                        <c:v>3.2624149045384902E-2</c:v>
                      </c:pt>
                      <c:pt idx="748">
                        <c:v>3.2363143570411403E-2</c:v>
                      </c:pt>
                      <c:pt idx="749">
                        <c:v>3.22326408329245E-2</c:v>
                      </c:pt>
                      <c:pt idx="750">
                        <c:v>3.2134379948228702E-2</c:v>
                      </c:pt>
                      <c:pt idx="751">
                        <c:v>3.2003877210741799E-2</c:v>
                      </c:pt>
                      <c:pt idx="752">
                        <c:v>3.1513596338144198E-2</c:v>
                      </c:pt>
                      <c:pt idx="753">
                        <c:v>3.1350851747866601E-2</c:v>
                      </c:pt>
                      <c:pt idx="754">
                        <c:v>3.1252590863170698E-2</c:v>
                      </c:pt>
                      <c:pt idx="755">
                        <c:v>3.1025362567311199E-2</c:v>
                      </c:pt>
                      <c:pt idx="756">
                        <c:v>3.0860570875268899E-2</c:v>
                      </c:pt>
                      <c:pt idx="757">
                        <c:v>3.05355934701548E-2</c:v>
                      </c:pt>
                      <c:pt idx="758">
                        <c:v>3.03063180725308E-2</c:v>
                      </c:pt>
                      <c:pt idx="759">
                        <c:v>3.0175815335044001E-2</c:v>
                      </c:pt>
                      <c:pt idx="760">
                        <c:v>3.0175815335044001E-2</c:v>
                      </c:pt>
                      <c:pt idx="761">
                        <c:v>2.9914809860070401E-2</c:v>
                      </c:pt>
                      <c:pt idx="762">
                        <c:v>2.9784307122583599E-2</c:v>
                      </c:pt>
                      <c:pt idx="763">
                        <c:v>2.9653804385096801E-2</c:v>
                      </c:pt>
                      <c:pt idx="764">
                        <c:v>2.9357998180126601E-2</c:v>
                      </c:pt>
                      <c:pt idx="765">
                        <c:v>2.9096992705153001E-2</c:v>
                      </c:pt>
                      <c:pt idx="766">
                        <c:v>2.88702761847347E-2</c:v>
                      </c:pt>
                      <c:pt idx="767">
                        <c:v>2.8705484492692598E-2</c:v>
                      </c:pt>
                      <c:pt idx="768">
                        <c:v>2.8510498049623901E-2</c:v>
                      </c:pt>
                      <c:pt idx="769">
                        <c:v>2.8215203620095001E-2</c:v>
                      </c:pt>
                      <c:pt idx="770">
                        <c:v>2.8084700882608199E-2</c:v>
                      </c:pt>
                      <c:pt idx="771">
                        <c:v>2.7889714439539599E-2</c:v>
                      </c:pt>
                      <c:pt idx="772">
                        <c:v>2.7727481624702399E-2</c:v>
                      </c:pt>
                      <c:pt idx="773">
                        <c:v>2.7530448079869301E-2</c:v>
                      </c:pt>
                      <c:pt idx="774">
                        <c:v>2.73677034895916E-2</c:v>
                      </c:pt>
                      <c:pt idx="775">
                        <c:v>2.7170669944758599E-2</c:v>
                      </c:pt>
                      <c:pt idx="776">
                        <c:v>2.69756835016907E-2</c:v>
                      </c:pt>
                      <c:pt idx="777">
                        <c:v>2.68108918096478E-2</c:v>
                      </c:pt>
                      <c:pt idx="778">
                        <c:v>2.6616417142020499E-2</c:v>
                      </c:pt>
                      <c:pt idx="779">
                        <c:v>2.6387141744396402E-2</c:v>
                      </c:pt>
                      <c:pt idx="780">
                        <c:v>2.62566390069097E-2</c:v>
                      </c:pt>
                      <c:pt idx="781">
                        <c:v>2.6062164339282299E-2</c:v>
                      </c:pt>
                      <c:pt idx="782">
                        <c:v>2.5896860871798901E-2</c:v>
                      </c:pt>
                      <c:pt idx="783">
                        <c:v>2.5766358134311999E-2</c:v>
                      </c:pt>
                      <c:pt idx="784">
                        <c:v>2.5537594512129301E-2</c:v>
                      </c:pt>
                      <c:pt idx="785">
                        <c:v>2.5276589037155801E-2</c:v>
                      </c:pt>
                      <c:pt idx="786">
                        <c:v>2.5145574524227599E-2</c:v>
                      </c:pt>
                      <c:pt idx="787">
                        <c:v>2.4983341709391201E-2</c:v>
                      </c:pt>
                      <c:pt idx="788">
                        <c:v>2.4655805427071398E-2</c:v>
                      </c:pt>
                      <c:pt idx="789">
                        <c:v>2.4429088906653101E-2</c:v>
                      </c:pt>
                      <c:pt idx="790">
                        <c:v>2.42637854391696E-2</c:v>
                      </c:pt>
                      <c:pt idx="791">
                        <c:v>2.4167571656238201E-2</c:v>
                      </c:pt>
                      <c:pt idx="792">
                        <c:v>2.39705381114051E-2</c:v>
                      </c:pt>
                      <c:pt idx="793">
                        <c:v>2.37095326364315E-2</c:v>
                      </c:pt>
                      <c:pt idx="794">
                        <c:v>2.3448527161457899E-2</c:v>
                      </c:pt>
                      <c:pt idx="795">
                        <c:v>2.3285782571180198E-2</c:v>
                      </c:pt>
                      <c:pt idx="796">
                        <c:v>2.3088749026347201E-2</c:v>
                      </c:pt>
                      <c:pt idx="797">
                        <c:v>2.2958246288860298E-2</c:v>
                      </c:pt>
                      <c:pt idx="798">
                        <c:v>2.2763771621233001E-2</c:v>
                      </c:pt>
                      <c:pt idx="799">
                        <c:v>2.2633268883746199E-2</c:v>
                      </c:pt>
                      <c:pt idx="800">
                        <c:v>2.2337462678776E-2</c:v>
                      </c:pt>
                      <c:pt idx="801">
                        <c:v>2.2206959941289201E-2</c:v>
                      </c:pt>
                      <c:pt idx="802">
                        <c:v>2.19781963191065E-2</c:v>
                      </c:pt>
                      <c:pt idx="803">
                        <c:v>2.17832098760379E-2</c:v>
                      </c:pt>
                      <c:pt idx="804">
                        <c:v>2.1522204401064199E-2</c:v>
                      </c:pt>
                      <c:pt idx="805">
                        <c:v>2.13917016635774E-2</c:v>
                      </c:pt>
                      <c:pt idx="806">
                        <c:v>2.1226909971535299E-2</c:v>
                      </c:pt>
                      <c:pt idx="807">
                        <c:v>2.1031923528466601E-2</c:v>
                      </c:pt>
                      <c:pt idx="808">
                        <c:v>2.08348899836336E-2</c:v>
                      </c:pt>
                      <c:pt idx="809">
                        <c:v>2.06081734632153E-2</c:v>
                      </c:pt>
                      <c:pt idx="810">
                        <c:v>2.0379409841031901E-2</c:v>
                      </c:pt>
                      <c:pt idx="811">
                        <c:v>2.0280637180895501E-2</c:v>
                      </c:pt>
                      <c:pt idx="812">
                        <c:v>2.0083603636062399E-2</c:v>
                      </c:pt>
                      <c:pt idx="813">
                        <c:v>1.9953100898575601E-2</c:v>
                      </c:pt>
                      <c:pt idx="814">
                        <c:v>1.9920859045784702E-2</c:v>
                      </c:pt>
                      <c:pt idx="815">
                        <c:v>1.96598535708103E-2</c:v>
                      </c:pt>
                      <c:pt idx="816">
                        <c:v>1.9268345358350002E-2</c:v>
                      </c:pt>
                      <c:pt idx="817">
                        <c:v>1.90390699607259E-2</c:v>
                      </c:pt>
                      <c:pt idx="818">
                        <c:v>1.8778064485752401E-2</c:v>
                      </c:pt>
                      <c:pt idx="819">
                        <c:v>1.8583589818124999E-2</c:v>
                      </c:pt>
                      <c:pt idx="820">
                        <c:v>1.8452575305196998E-2</c:v>
                      </c:pt>
                      <c:pt idx="821">
                        <c:v>1.8191569830223301E-2</c:v>
                      </c:pt>
                      <c:pt idx="822">
                        <c:v>1.79945362853903E-2</c:v>
                      </c:pt>
                      <c:pt idx="823">
                        <c:v>1.7832303470553802E-2</c:v>
                      </c:pt>
                      <c:pt idx="824">
                        <c:v>1.76670000030704E-2</c:v>
                      </c:pt>
                      <c:pt idx="825">
                        <c:v>1.7504767188233902E-2</c:v>
                      </c:pt>
                      <c:pt idx="826">
                        <c:v>1.7275491790609901E-2</c:v>
                      </c:pt>
                      <c:pt idx="827">
                        <c:v>1.70810171229826E-2</c:v>
                      </c:pt>
                      <c:pt idx="828">
                        <c:v>1.6918272532704899E-2</c:v>
                      </c:pt>
                      <c:pt idx="829">
                        <c:v>1.6721238987871801E-2</c:v>
                      </c:pt>
                      <c:pt idx="830">
                        <c:v>1.65242054430388E-2</c:v>
                      </c:pt>
                      <c:pt idx="831">
                        <c:v>1.6329730775411399E-2</c:v>
                      </c:pt>
                      <c:pt idx="832">
                        <c:v>1.6166986185133701E-2</c:v>
                      </c:pt>
                      <c:pt idx="833">
                        <c:v>1.59699526403007E-2</c:v>
                      </c:pt>
                      <c:pt idx="834">
                        <c:v>1.57749661972321E-2</c:v>
                      </c:pt>
                      <c:pt idx="835">
                        <c:v>1.5644463459745201E-2</c:v>
                      </c:pt>
                      <c:pt idx="836">
                        <c:v>1.54156998375625E-2</c:v>
                      </c:pt>
                      <c:pt idx="837">
                        <c:v>1.5250908145520299E-2</c:v>
                      </c:pt>
                      <c:pt idx="838">
                        <c:v>1.5055921702451701E-2</c:v>
                      </c:pt>
                      <c:pt idx="839">
                        <c:v>1.48588881576187E-2</c:v>
                      </c:pt>
                      <c:pt idx="840">
                        <c:v>1.4664413489991399E-2</c:v>
                      </c:pt>
                      <c:pt idx="841">
                        <c:v>1.4467379945158201E-2</c:v>
                      </c:pt>
                      <c:pt idx="842">
                        <c:v>1.42723935020896E-2</c:v>
                      </c:pt>
                      <c:pt idx="843">
                        <c:v>1.4075359957256599E-2</c:v>
                      </c:pt>
                      <c:pt idx="844">
                        <c:v>1.3944857219769799E-2</c:v>
                      </c:pt>
                      <c:pt idx="845">
                        <c:v>1.37160935975871E-2</c:v>
                      </c:pt>
                      <c:pt idx="846">
                        <c:v>1.35533490073093E-2</c:v>
                      </c:pt>
                      <c:pt idx="847">
                        <c:v>1.3390604417031699E-2</c:v>
                      </c:pt>
                      <c:pt idx="848">
                        <c:v>1.3129598942058E-2</c:v>
                      </c:pt>
                      <c:pt idx="849">
                        <c:v>1.2964807250015101E-2</c:v>
                      </c:pt>
                      <c:pt idx="850">
                        <c:v>1.2769820806947199E-2</c:v>
                      </c:pt>
                      <c:pt idx="851">
                        <c:v>1.25727872621142E-2</c:v>
                      </c:pt>
                      <c:pt idx="852">
                        <c:v>1.2410554447276999E-2</c:v>
                      </c:pt>
                      <c:pt idx="853">
                        <c:v>1.2181279049653101E-2</c:v>
                      </c:pt>
                      <c:pt idx="854">
                        <c:v>1.2018534459375301E-2</c:v>
                      </c:pt>
                      <c:pt idx="855">
                        <c:v>1.1757528984401701E-2</c:v>
                      </c:pt>
                      <c:pt idx="856">
                        <c:v>1.1594784394123999E-2</c:v>
                      </c:pt>
                      <c:pt idx="857">
                        <c:v>1.1429992702081899E-2</c:v>
                      </c:pt>
                      <c:pt idx="858">
                        <c:v>1.12672481118041E-2</c:v>
                      </c:pt>
                      <c:pt idx="859">
                        <c:v>1.11050152969677E-2</c:v>
                      </c:pt>
                      <c:pt idx="860">
                        <c:v>1.094227070669E-2</c:v>
                      </c:pt>
                      <c:pt idx="861">
                        <c:v>1.0712995309066E-2</c:v>
                      </c:pt>
                      <c:pt idx="862">
                        <c:v>1.05482036170239E-2</c:v>
                      </c:pt>
                      <c:pt idx="863">
                        <c:v>1.04177008795371E-2</c:v>
                      </c:pt>
                      <c:pt idx="864">
                        <c:v>1.02227144364684E-2</c:v>
                      </c:pt>
                      <c:pt idx="865">
                        <c:v>9.9939508142857791E-3</c:v>
                      </c:pt>
                      <c:pt idx="866">
                        <c:v>9.7646754166618097E-3</c:v>
                      </c:pt>
                      <c:pt idx="867">
                        <c:v>9.5702007490343598E-3</c:v>
                      </c:pt>
                      <c:pt idx="868">
                        <c:v>9.3731672042013398E-3</c:v>
                      </c:pt>
                      <c:pt idx="869">
                        <c:v>9.3091952740608202E-3</c:v>
                      </c:pt>
                      <c:pt idx="870">
                        <c:v>9.2104226139236908E-3</c:v>
                      </c:pt>
                      <c:pt idx="871">
                        <c:v>8.7866725486722697E-3</c:v>
                      </c:pt>
                      <c:pt idx="872">
                        <c:v>8.5896390038392497E-3</c:v>
                      </c:pt>
                      <c:pt idx="873">
                        <c:v>8.3926054590062193E-3</c:v>
                      </c:pt>
                      <c:pt idx="874">
                        <c:v>8.1981307913788805E-3</c:v>
                      </c:pt>
                      <c:pt idx="875">
                        <c:v>8.0676280538920508E-3</c:v>
                      </c:pt>
                      <c:pt idx="876">
                        <c:v>8.0010972465457408E-3</c:v>
                      </c:pt>
                      <c:pt idx="877">
                        <c:v>7.7400917715722004E-3</c:v>
                      </c:pt>
                      <c:pt idx="878">
                        <c:v>7.4468444438076098E-3</c:v>
                      </c:pt>
                      <c:pt idx="879">
                        <c:v>7.2175690461836499E-3</c:v>
                      </c:pt>
                      <c:pt idx="880">
                        <c:v>7.0230943785562997E-3</c:v>
                      </c:pt>
                      <c:pt idx="881">
                        <c:v>6.8260608337232798E-3</c:v>
                      </c:pt>
                      <c:pt idx="882">
                        <c:v>6.5967854360993198E-3</c:v>
                      </c:pt>
                      <c:pt idx="883">
                        <c:v>6.4345526212628004E-3</c:v>
                      </c:pt>
                      <c:pt idx="884">
                        <c:v>6.3040498837760896E-3</c:v>
                      </c:pt>
                      <c:pt idx="885">
                        <c:v>6.1070163389429499E-3</c:v>
                      </c:pt>
                      <c:pt idx="886">
                        <c:v>5.9442717486653E-3</c:v>
                      </c:pt>
                      <c:pt idx="887">
                        <c:v>5.7492853055965999E-3</c:v>
                      </c:pt>
                      <c:pt idx="888">
                        <c:v>5.5844936135545104E-3</c:v>
                      </c:pt>
                      <c:pt idx="889">
                        <c:v>5.3234881385801902E-3</c:v>
                      </c:pt>
                      <c:pt idx="890">
                        <c:v>5.1607435483024301E-3</c:v>
                      </c:pt>
                      <c:pt idx="891">
                        <c:v>4.9637100034693998E-3</c:v>
                      </c:pt>
                      <c:pt idx="892">
                        <c:v>4.76923533584206E-3</c:v>
                      </c:pt>
                      <c:pt idx="893">
                        <c:v>4.5722017910089204E-3</c:v>
                      </c:pt>
                      <c:pt idx="894">
                        <c:v>4.3772153479403296E-3</c:v>
                      </c:pt>
                      <c:pt idx="895">
                        <c:v>4.1484517257576198E-3</c:v>
                      </c:pt>
                      <c:pt idx="896">
                        <c:v>3.9534652826890299E-3</c:v>
                      </c:pt>
                      <c:pt idx="897">
                        <c:v>3.7247016605063102E-3</c:v>
                      </c:pt>
                      <c:pt idx="898">
                        <c:v>3.6259290003691799E-3</c:v>
                      </c:pt>
                      <c:pt idx="899">
                        <c:v>3.3971653781864602E-3</c:v>
                      </c:pt>
                      <c:pt idx="900">
                        <c:v>3.2344207879087001E-3</c:v>
                      </c:pt>
                      <c:pt idx="901">
                        <c:v>3.0056571657260901E-3</c:v>
                      </c:pt>
                      <c:pt idx="902">
                        <c:v>2.77638176810202E-3</c:v>
                      </c:pt>
                      <c:pt idx="903">
                        <c:v>2.5819071004746798E-3</c:v>
                      </c:pt>
                      <c:pt idx="904">
                        <c:v>2.3526317028507199E-3</c:v>
                      </c:pt>
                      <c:pt idx="905">
                        <c:v>2.15559815801769E-3</c:v>
                      </c:pt>
                      <c:pt idx="906">
                        <c:v>1.9928535677399299E-3</c:v>
                      </c:pt>
                      <c:pt idx="907">
                        <c:v>1.7983789001125899E-3</c:v>
                      </c:pt>
                      <c:pt idx="908">
                        <c:v>1.60134535527956E-3</c:v>
                      </c:pt>
                      <c:pt idx="909">
                        <c:v>1.4043118104465301E-3</c:v>
                      </c:pt>
                      <c:pt idx="910">
                        <c:v>1.2098371428191899E-3</c:v>
                      </c:pt>
                      <c:pt idx="911">
                        <c:v>9.8056174519511896E-4</c:v>
                      </c:pt>
                      <c:pt idx="912">
                        <c:v>7.8608707756777597E-4</c:v>
                      </c:pt>
                      <c:pt idx="913">
                        <c:v>6.2078361008444105E-4</c:v>
                      </c:pt>
                      <c:pt idx="914">
                        <c:v>4.2630894245698802E-4</c:v>
                      </c:pt>
                      <c:pt idx="915">
                        <c:v>2.9580620497027298E-4</c:v>
                      </c:pt>
                      <c:pt idx="916">
                        <c:v>1.970335448330249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D49E-264A-AD20-C1FF00D99F75}"/>
                  </c:ext>
                </c:extLst>
              </c15:ser>
            </c15:filteredScatterSeries>
            <c15:filteredScatterSeries>
              <c15:ser>
                <c:idx val="9"/>
                <c:order val="9"/>
                <c:tx>
                  <c:v>20RB Marcela</c:v>
                </c:tx>
                <c:spPr>
                  <a:ln w="19050" cap="rnd">
                    <a:solidFill>
                      <a:srgbClr val="FF0000"/>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R$6:$AR$923</c15:sqref>
                        </c15:formulaRef>
                      </c:ext>
                    </c:extLst>
                    <c:numCache>
                      <c:formatCode>General</c:formatCode>
                      <c:ptCount val="918"/>
                      <c:pt idx="0">
                        <c:v>304.29099999999983</c:v>
                      </c:pt>
                      <c:pt idx="1">
                        <c:v>304.92999999999978</c:v>
                      </c:pt>
                      <c:pt idx="2">
                        <c:v>305.61</c:v>
                      </c:pt>
                      <c:pt idx="3">
                        <c:v>306.30999999999989</c:v>
                      </c:pt>
                      <c:pt idx="4">
                        <c:v>307.02099999999979</c:v>
                      </c:pt>
                      <c:pt idx="5">
                        <c:v>307.73899999999981</c:v>
                      </c:pt>
                      <c:pt idx="6">
                        <c:v>308.45599999999979</c:v>
                      </c:pt>
                      <c:pt idx="7">
                        <c:v>309.17</c:v>
                      </c:pt>
                      <c:pt idx="8">
                        <c:v>309.88</c:v>
                      </c:pt>
                      <c:pt idx="9">
                        <c:v>310.58699999999982</c:v>
                      </c:pt>
                      <c:pt idx="10">
                        <c:v>311.28799999999978</c:v>
                      </c:pt>
                      <c:pt idx="11">
                        <c:v>311.9869999999998</c:v>
                      </c:pt>
                      <c:pt idx="12">
                        <c:v>312.68099999999993</c:v>
                      </c:pt>
                      <c:pt idx="13">
                        <c:v>313.37699999999978</c:v>
                      </c:pt>
                      <c:pt idx="14">
                        <c:v>314.07399999999978</c:v>
                      </c:pt>
                      <c:pt idx="15">
                        <c:v>314.77699999999982</c:v>
                      </c:pt>
                      <c:pt idx="16">
                        <c:v>315.48099999999982</c:v>
                      </c:pt>
                      <c:pt idx="17">
                        <c:v>316.18299999999999</c:v>
                      </c:pt>
                      <c:pt idx="18">
                        <c:v>316.88499999999999</c:v>
                      </c:pt>
                      <c:pt idx="19">
                        <c:v>317.58299999999991</c:v>
                      </c:pt>
                      <c:pt idx="20">
                        <c:v>318.28499999999991</c:v>
                      </c:pt>
                      <c:pt idx="21">
                        <c:v>318.99</c:v>
                      </c:pt>
                      <c:pt idx="22">
                        <c:v>319.697</c:v>
                      </c:pt>
                      <c:pt idx="23">
                        <c:v>320.40199999999982</c:v>
                      </c:pt>
                      <c:pt idx="24">
                        <c:v>321.10300000000001</c:v>
                      </c:pt>
                      <c:pt idx="25">
                        <c:v>321.80499999999989</c:v>
                      </c:pt>
                      <c:pt idx="26">
                        <c:v>322.51099999999991</c:v>
                      </c:pt>
                      <c:pt idx="27">
                        <c:v>323.21899999999982</c:v>
                      </c:pt>
                      <c:pt idx="28">
                        <c:v>323.93199999999968</c:v>
                      </c:pt>
                      <c:pt idx="29">
                        <c:v>324.64999999999998</c:v>
                      </c:pt>
                      <c:pt idx="30">
                        <c:v>325.37299999999999</c:v>
                      </c:pt>
                      <c:pt idx="31">
                        <c:v>326.10300000000001</c:v>
                      </c:pt>
                      <c:pt idx="32">
                        <c:v>326.83399999999978</c:v>
                      </c:pt>
                      <c:pt idx="33">
                        <c:v>327.55999999999989</c:v>
                      </c:pt>
                      <c:pt idx="34">
                        <c:v>328.28599999999977</c:v>
                      </c:pt>
                      <c:pt idx="35">
                        <c:v>329.01599999999979</c:v>
                      </c:pt>
                      <c:pt idx="36">
                        <c:v>329.74799999999999</c:v>
                      </c:pt>
                      <c:pt idx="37">
                        <c:v>330.47799999999978</c:v>
                      </c:pt>
                      <c:pt idx="38">
                        <c:v>331.20599999999979</c:v>
                      </c:pt>
                      <c:pt idx="39">
                        <c:v>331.93799999999982</c:v>
                      </c:pt>
                      <c:pt idx="40">
                        <c:v>332.67399999999992</c:v>
                      </c:pt>
                      <c:pt idx="41">
                        <c:v>333.41099999999977</c:v>
                      </c:pt>
                      <c:pt idx="42">
                        <c:v>334.15</c:v>
                      </c:pt>
                      <c:pt idx="43">
                        <c:v>334.887</c:v>
                      </c:pt>
                      <c:pt idx="44">
                        <c:v>335.62099999999992</c:v>
                      </c:pt>
                      <c:pt idx="45">
                        <c:v>336.35199999999992</c:v>
                      </c:pt>
                      <c:pt idx="46">
                        <c:v>337.08399999999978</c:v>
                      </c:pt>
                      <c:pt idx="47">
                        <c:v>337.81899999999979</c:v>
                      </c:pt>
                      <c:pt idx="48">
                        <c:v>338.56099999999992</c:v>
                      </c:pt>
                      <c:pt idx="49">
                        <c:v>339.31099999999992</c:v>
                      </c:pt>
                      <c:pt idx="50">
                        <c:v>340.06200000000001</c:v>
                      </c:pt>
                      <c:pt idx="51">
                        <c:v>340.80999999999989</c:v>
                      </c:pt>
                      <c:pt idx="52">
                        <c:v>341.56099999999992</c:v>
                      </c:pt>
                      <c:pt idx="53">
                        <c:v>342.30899999999991</c:v>
                      </c:pt>
                      <c:pt idx="54">
                        <c:v>343.05099999999999</c:v>
                      </c:pt>
                      <c:pt idx="55">
                        <c:v>343.7919999999998</c:v>
                      </c:pt>
                      <c:pt idx="56">
                        <c:v>344.53399999999982</c:v>
                      </c:pt>
                      <c:pt idx="57">
                        <c:v>345.28399999999982</c:v>
                      </c:pt>
                      <c:pt idx="58">
                        <c:v>346.03899999999982</c:v>
                      </c:pt>
                      <c:pt idx="59">
                        <c:v>346.79099999999983</c:v>
                      </c:pt>
                      <c:pt idx="60">
                        <c:v>347.54199999999992</c:v>
                      </c:pt>
                      <c:pt idx="61">
                        <c:v>348.28999999999979</c:v>
                      </c:pt>
                      <c:pt idx="62">
                        <c:v>349.03899999999982</c:v>
                      </c:pt>
                      <c:pt idx="63">
                        <c:v>349.78499999999991</c:v>
                      </c:pt>
                      <c:pt idx="64">
                        <c:v>350.53499999999991</c:v>
                      </c:pt>
                      <c:pt idx="65">
                        <c:v>351.28999999999979</c:v>
                      </c:pt>
                      <c:pt idx="66">
                        <c:v>352.04599999999999</c:v>
                      </c:pt>
                      <c:pt idx="67">
                        <c:v>352.79599999999982</c:v>
                      </c:pt>
                      <c:pt idx="68">
                        <c:v>353.54199999999992</c:v>
                      </c:pt>
                      <c:pt idx="69">
                        <c:v>354.29299999999978</c:v>
                      </c:pt>
                      <c:pt idx="70">
                        <c:v>355.03999999999979</c:v>
                      </c:pt>
                      <c:pt idx="71">
                        <c:v>355.78499999999991</c:v>
                      </c:pt>
                      <c:pt idx="72">
                        <c:v>356.53299999999979</c:v>
                      </c:pt>
                      <c:pt idx="73">
                        <c:v>357.28499999999991</c:v>
                      </c:pt>
                      <c:pt idx="74">
                        <c:v>358.041</c:v>
                      </c:pt>
                      <c:pt idx="75">
                        <c:v>358.79899999999981</c:v>
                      </c:pt>
                      <c:pt idx="76">
                        <c:v>359.55599999999993</c:v>
                      </c:pt>
                      <c:pt idx="77">
                        <c:v>360.30699999999979</c:v>
                      </c:pt>
                      <c:pt idx="78">
                        <c:v>361.05199999999991</c:v>
                      </c:pt>
                      <c:pt idx="79">
                        <c:v>361.7969999999998</c:v>
                      </c:pt>
                      <c:pt idx="80">
                        <c:v>362.53899999999982</c:v>
                      </c:pt>
                      <c:pt idx="81">
                        <c:v>363.274</c:v>
                      </c:pt>
                      <c:pt idx="82">
                        <c:v>364.00699999999978</c:v>
                      </c:pt>
                      <c:pt idx="83">
                        <c:v>364.73499999999979</c:v>
                      </c:pt>
                      <c:pt idx="84">
                        <c:v>365.46</c:v>
                      </c:pt>
                      <c:pt idx="85">
                        <c:v>366.18299999999999</c:v>
                      </c:pt>
                      <c:pt idx="86">
                        <c:v>366.90799999999979</c:v>
                      </c:pt>
                      <c:pt idx="87">
                        <c:v>367.63399999999979</c:v>
                      </c:pt>
                      <c:pt idx="88">
                        <c:v>368.35799999999989</c:v>
                      </c:pt>
                      <c:pt idx="89">
                        <c:v>369.08099999999979</c:v>
                      </c:pt>
                      <c:pt idx="90">
                        <c:v>369.80699999999979</c:v>
                      </c:pt>
                      <c:pt idx="91">
                        <c:v>370.52799999999979</c:v>
                      </c:pt>
                      <c:pt idx="92">
                        <c:v>371.24599999999992</c:v>
                      </c:pt>
                      <c:pt idx="93">
                        <c:v>371.96299999999991</c:v>
                      </c:pt>
                      <c:pt idx="94">
                        <c:v>372.67999999999989</c:v>
                      </c:pt>
                      <c:pt idx="95">
                        <c:v>373.39499999999992</c:v>
                      </c:pt>
                      <c:pt idx="96">
                        <c:v>374.10799999999989</c:v>
                      </c:pt>
                      <c:pt idx="97">
                        <c:v>374.81599999999992</c:v>
                      </c:pt>
                      <c:pt idx="98">
                        <c:v>375.53</c:v>
                      </c:pt>
                      <c:pt idx="99">
                        <c:v>376.25199999999978</c:v>
                      </c:pt>
                      <c:pt idx="100">
                        <c:v>376.97399999999982</c:v>
                      </c:pt>
                      <c:pt idx="101">
                        <c:v>377.69499999999999</c:v>
                      </c:pt>
                      <c:pt idx="102">
                        <c:v>378.41399999999982</c:v>
                      </c:pt>
                      <c:pt idx="103">
                        <c:v>379.13399999999979</c:v>
                      </c:pt>
                      <c:pt idx="104">
                        <c:v>379.85199999999992</c:v>
                      </c:pt>
                      <c:pt idx="105">
                        <c:v>380.565</c:v>
                      </c:pt>
                      <c:pt idx="106">
                        <c:v>381.27699999999982</c:v>
                      </c:pt>
                      <c:pt idx="107">
                        <c:v>382</c:v>
                      </c:pt>
                      <c:pt idx="108">
                        <c:v>382.71899999999982</c:v>
                      </c:pt>
                      <c:pt idx="109">
                        <c:v>383.43299999999982</c:v>
                      </c:pt>
                      <c:pt idx="110">
                        <c:v>384.15100000000001</c:v>
                      </c:pt>
                      <c:pt idx="111">
                        <c:v>384.88199999999978</c:v>
                      </c:pt>
                      <c:pt idx="112">
                        <c:v>385.678</c:v>
                      </c:pt>
                      <c:pt idx="113">
                        <c:v>386.52099999999979</c:v>
                      </c:pt>
                      <c:pt idx="114">
                        <c:v>387.38499999999999</c:v>
                      </c:pt>
                      <c:pt idx="115">
                        <c:v>388.26299999999992</c:v>
                      </c:pt>
                      <c:pt idx="116">
                        <c:v>389.149</c:v>
                      </c:pt>
                      <c:pt idx="117">
                        <c:v>390.03599999999977</c:v>
                      </c:pt>
                      <c:pt idx="118">
                        <c:v>390.92999999999978</c:v>
                      </c:pt>
                      <c:pt idx="119">
                        <c:v>391.82099999999991</c:v>
                      </c:pt>
                      <c:pt idx="120">
                        <c:v>392.71</c:v>
                      </c:pt>
                      <c:pt idx="121">
                        <c:v>393.601</c:v>
                      </c:pt>
                      <c:pt idx="122">
                        <c:v>394.4939999999998</c:v>
                      </c:pt>
                      <c:pt idx="123">
                        <c:v>395.38799999999992</c:v>
                      </c:pt>
                      <c:pt idx="124">
                        <c:v>396.27599999999978</c:v>
                      </c:pt>
                      <c:pt idx="125">
                        <c:v>397.16099999999989</c:v>
                      </c:pt>
                      <c:pt idx="126">
                        <c:v>398.04699999999991</c:v>
                      </c:pt>
                      <c:pt idx="127">
                        <c:v>398.93499999999977</c:v>
                      </c:pt>
                      <c:pt idx="128">
                        <c:v>399.81899999999979</c:v>
                      </c:pt>
                      <c:pt idx="129">
                        <c:v>400.70799999999991</c:v>
                      </c:pt>
                      <c:pt idx="130">
                        <c:v>401.59499999999991</c:v>
                      </c:pt>
                      <c:pt idx="131">
                        <c:v>402.47799999999978</c:v>
                      </c:pt>
                      <c:pt idx="132">
                        <c:v>403.36</c:v>
                      </c:pt>
                      <c:pt idx="133">
                        <c:v>404.24</c:v>
                      </c:pt>
                      <c:pt idx="134">
                        <c:v>405.12099999999992</c:v>
                      </c:pt>
                      <c:pt idx="135">
                        <c:v>406.005</c:v>
                      </c:pt>
                      <c:pt idx="136">
                        <c:v>406.89099999999979</c:v>
                      </c:pt>
                      <c:pt idx="137">
                        <c:v>407.77299999999991</c:v>
                      </c:pt>
                      <c:pt idx="138">
                        <c:v>408.65199999999999</c:v>
                      </c:pt>
                      <c:pt idx="139">
                        <c:v>409.529</c:v>
                      </c:pt>
                      <c:pt idx="140">
                        <c:v>410.41499999999979</c:v>
                      </c:pt>
                      <c:pt idx="141">
                        <c:v>411.29799999999977</c:v>
                      </c:pt>
                      <c:pt idx="142">
                        <c:v>412.18099999999993</c:v>
                      </c:pt>
                      <c:pt idx="143">
                        <c:v>413.05599999999993</c:v>
                      </c:pt>
                      <c:pt idx="144">
                        <c:v>413.92699999999979</c:v>
                      </c:pt>
                      <c:pt idx="145">
                        <c:v>414.80099999999999</c:v>
                      </c:pt>
                      <c:pt idx="146">
                        <c:v>415.673</c:v>
                      </c:pt>
                      <c:pt idx="147">
                        <c:v>416.548</c:v>
                      </c:pt>
                      <c:pt idx="148">
                        <c:v>417.4219999999998</c:v>
                      </c:pt>
                      <c:pt idx="149">
                        <c:v>418.29799999999977</c:v>
                      </c:pt>
                      <c:pt idx="150">
                        <c:v>419.173</c:v>
                      </c:pt>
                      <c:pt idx="151">
                        <c:v>420.05199999999991</c:v>
                      </c:pt>
                      <c:pt idx="152">
                        <c:v>420.93099999999981</c:v>
                      </c:pt>
                      <c:pt idx="153">
                        <c:v>421.80899999999991</c:v>
                      </c:pt>
                      <c:pt idx="154">
                        <c:v>422.68399999999991</c:v>
                      </c:pt>
                      <c:pt idx="155">
                        <c:v>423.55700000000002</c:v>
                      </c:pt>
                      <c:pt idx="156">
                        <c:v>424.42799999999983</c:v>
                      </c:pt>
                      <c:pt idx="157">
                        <c:v>425.29299999999978</c:v>
                      </c:pt>
                      <c:pt idx="158">
                        <c:v>426.16300000000001</c:v>
                      </c:pt>
                      <c:pt idx="159">
                        <c:v>427.03199999999981</c:v>
                      </c:pt>
                      <c:pt idx="160">
                        <c:v>427.9</c:v>
                      </c:pt>
                      <c:pt idx="161">
                        <c:v>428.77299999999991</c:v>
                      </c:pt>
                      <c:pt idx="162">
                        <c:v>429.64400000000001</c:v>
                      </c:pt>
                      <c:pt idx="163">
                        <c:v>430.51099999999991</c:v>
                      </c:pt>
                      <c:pt idx="164">
                        <c:v>431.38</c:v>
                      </c:pt>
                      <c:pt idx="165">
                        <c:v>432.24899999999991</c:v>
                      </c:pt>
                      <c:pt idx="166">
                        <c:v>433.11299999999989</c:v>
                      </c:pt>
                      <c:pt idx="167">
                        <c:v>433.9819999999998</c:v>
                      </c:pt>
                      <c:pt idx="168">
                        <c:v>434.85500000000002</c:v>
                      </c:pt>
                      <c:pt idx="169">
                        <c:v>435.73</c:v>
                      </c:pt>
                      <c:pt idx="170">
                        <c:v>436.59899999999982</c:v>
                      </c:pt>
                      <c:pt idx="171">
                        <c:v>437.46899999999982</c:v>
                      </c:pt>
                      <c:pt idx="172">
                        <c:v>438.34300000000002</c:v>
                      </c:pt>
                      <c:pt idx="173">
                        <c:v>439.21399999999983</c:v>
                      </c:pt>
                      <c:pt idx="174">
                        <c:v>440.08899999999983</c:v>
                      </c:pt>
                      <c:pt idx="175">
                        <c:v>440.96499999999992</c:v>
                      </c:pt>
                      <c:pt idx="176">
                        <c:v>441.84300000000002</c:v>
                      </c:pt>
                      <c:pt idx="177">
                        <c:v>442.71899999999982</c:v>
                      </c:pt>
                      <c:pt idx="178">
                        <c:v>443.59699999999981</c:v>
                      </c:pt>
                      <c:pt idx="179">
                        <c:v>444.47499999999991</c:v>
                      </c:pt>
                      <c:pt idx="180">
                        <c:v>445.35599999999999</c:v>
                      </c:pt>
                      <c:pt idx="181">
                        <c:v>446.24</c:v>
                      </c:pt>
                      <c:pt idx="182">
                        <c:v>447.11699999999979</c:v>
                      </c:pt>
                      <c:pt idx="183">
                        <c:v>447.99</c:v>
                      </c:pt>
                      <c:pt idx="184">
                        <c:v>448.86599999999999</c:v>
                      </c:pt>
                      <c:pt idx="185">
                        <c:v>449.74699999999979</c:v>
                      </c:pt>
                      <c:pt idx="186">
                        <c:v>450.62199999999979</c:v>
                      </c:pt>
                      <c:pt idx="187">
                        <c:v>451.49</c:v>
                      </c:pt>
                      <c:pt idx="188">
                        <c:v>452.36099999999999</c:v>
                      </c:pt>
                      <c:pt idx="189">
                        <c:v>453.2269999999998</c:v>
                      </c:pt>
                      <c:pt idx="190">
                        <c:v>454.08600000000001</c:v>
                      </c:pt>
                      <c:pt idx="191">
                        <c:v>454.94299999999993</c:v>
                      </c:pt>
                      <c:pt idx="192">
                        <c:v>455.79999999999978</c:v>
                      </c:pt>
                      <c:pt idx="193">
                        <c:v>456.66</c:v>
                      </c:pt>
                      <c:pt idx="194">
                        <c:v>457.51400000000001</c:v>
                      </c:pt>
                      <c:pt idx="195">
                        <c:v>458.36500000000001</c:v>
                      </c:pt>
                      <c:pt idx="196">
                        <c:v>459.21299999999991</c:v>
                      </c:pt>
                      <c:pt idx="197">
                        <c:v>460.05799999999999</c:v>
                      </c:pt>
                      <c:pt idx="198">
                        <c:v>460.899</c:v>
                      </c:pt>
                      <c:pt idx="199">
                        <c:v>461.73899999999981</c:v>
                      </c:pt>
                      <c:pt idx="200">
                        <c:v>462.57599999999991</c:v>
                      </c:pt>
                      <c:pt idx="201">
                        <c:v>463.41399999999982</c:v>
                      </c:pt>
                      <c:pt idx="202">
                        <c:v>464.25699999999978</c:v>
                      </c:pt>
                      <c:pt idx="203">
                        <c:v>465.10199999999992</c:v>
                      </c:pt>
                      <c:pt idx="204">
                        <c:v>465.94299999999993</c:v>
                      </c:pt>
                      <c:pt idx="205">
                        <c:v>466.78599999999977</c:v>
                      </c:pt>
                      <c:pt idx="206">
                        <c:v>467.63299999999992</c:v>
                      </c:pt>
                      <c:pt idx="207">
                        <c:v>468.47499999999991</c:v>
                      </c:pt>
                      <c:pt idx="208">
                        <c:v>469.32099999999991</c:v>
                      </c:pt>
                      <c:pt idx="209">
                        <c:v>470.16500000000002</c:v>
                      </c:pt>
                      <c:pt idx="210">
                        <c:v>471.01099999999991</c:v>
                      </c:pt>
                      <c:pt idx="211">
                        <c:v>471.85899999999992</c:v>
                      </c:pt>
                      <c:pt idx="212">
                        <c:v>472.71</c:v>
                      </c:pt>
                      <c:pt idx="213">
                        <c:v>473.56099999999992</c:v>
                      </c:pt>
                      <c:pt idx="214">
                        <c:v>474.40499999999992</c:v>
                      </c:pt>
                      <c:pt idx="215">
                        <c:v>475.245</c:v>
                      </c:pt>
                      <c:pt idx="216">
                        <c:v>476.08199999999982</c:v>
                      </c:pt>
                      <c:pt idx="217">
                        <c:v>476.92499999999978</c:v>
                      </c:pt>
                      <c:pt idx="218">
                        <c:v>477.77199999999982</c:v>
                      </c:pt>
                      <c:pt idx="219">
                        <c:v>478.61599999999999</c:v>
                      </c:pt>
                      <c:pt idx="220">
                        <c:v>479.45399999999978</c:v>
                      </c:pt>
                      <c:pt idx="221">
                        <c:v>480.29299999999978</c:v>
                      </c:pt>
                      <c:pt idx="222">
                        <c:v>481.13499999999999</c:v>
                      </c:pt>
                      <c:pt idx="223">
                        <c:v>481.97599999999977</c:v>
                      </c:pt>
                      <c:pt idx="224">
                        <c:v>482.81799999999993</c:v>
                      </c:pt>
                      <c:pt idx="225">
                        <c:v>483.66199999999992</c:v>
                      </c:pt>
                      <c:pt idx="226">
                        <c:v>484.50900000000001</c:v>
                      </c:pt>
                      <c:pt idx="227">
                        <c:v>485.35199999999992</c:v>
                      </c:pt>
                      <c:pt idx="228">
                        <c:v>486.19299999999993</c:v>
                      </c:pt>
                      <c:pt idx="229">
                        <c:v>487.03599999999977</c:v>
                      </c:pt>
                      <c:pt idx="230">
                        <c:v>487.87900000000002</c:v>
                      </c:pt>
                      <c:pt idx="231">
                        <c:v>488.71699999999981</c:v>
                      </c:pt>
                      <c:pt idx="232">
                        <c:v>489.55</c:v>
                      </c:pt>
                      <c:pt idx="233">
                        <c:v>490.38299999999992</c:v>
                      </c:pt>
                      <c:pt idx="234">
                        <c:v>491.21600000000001</c:v>
                      </c:pt>
                      <c:pt idx="235">
                        <c:v>492.053</c:v>
                      </c:pt>
                      <c:pt idx="236">
                        <c:v>492.88799999999992</c:v>
                      </c:pt>
                      <c:pt idx="237">
                        <c:v>493.72299999999979</c:v>
                      </c:pt>
                      <c:pt idx="238">
                        <c:v>494.55599999999993</c:v>
                      </c:pt>
                      <c:pt idx="239">
                        <c:v>495.39</c:v>
                      </c:pt>
                      <c:pt idx="240">
                        <c:v>496.22799999999978</c:v>
                      </c:pt>
                      <c:pt idx="241">
                        <c:v>497.06700000000001</c:v>
                      </c:pt>
                      <c:pt idx="242">
                        <c:v>497.90499999999992</c:v>
                      </c:pt>
                      <c:pt idx="243">
                        <c:v>498.74</c:v>
                      </c:pt>
                      <c:pt idx="244">
                        <c:v>499.57799999999992</c:v>
                      </c:pt>
                      <c:pt idx="245">
                        <c:v>500.41300000000001</c:v>
                      </c:pt>
                      <c:pt idx="246">
                        <c:v>501.24599999999992</c:v>
                      </c:pt>
                      <c:pt idx="247">
                        <c:v>502.08199999999982</c:v>
                      </c:pt>
                      <c:pt idx="248">
                        <c:v>502.91999999999979</c:v>
                      </c:pt>
                      <c:pt idx="249">
                        <c:v>503.755</c:v>
                      </c:pt>
                      <c:pt idx="250">
                        <c:v>504.58899999999983</c:v>
                      </c:pt>
                      <c:pt idx="251">
                        <c:v>505.41599999999983</c:v>
                      </c:pt>
                      <c:pt idx="252">
                        <c:v>506.24799999999999</c:v>
                      </c:pt>
                      <c:pt idx="253">
                        <c:v>507.08399999999978</c:v>
                      </c:pt>
                      <c:pt idx="254">
                        <c:v>507.92399999999981</c:v>
                      </c:pt>
                      <c:pt idx="255">
                        <c:v>508.76099999999991</c:v>
                      </c:pt>
                      <c:pt idx="256">
                        <c:v>509.59899999999982</c:v>
                      </c:pt>
                      <c:pt idx="257">
                        <c:v>510.43700000000001</c:v>
                      </c:pt>
                      <c:pt idx="258">
                        <c:v>511.27499999999992</c:v>
                      </c:pt>
                      <c:pt idx="259">
                        <c:v>512.11299999999972</c:v>
                      </c:pt>
                      <c:pt idx="260">
                        <c:v>512.95199999999977</c:v>
                      </c:pt>
                      <c:pt idx="261">
                        <c:v>513.78800000000001</c:v>
                      </c:pt>
                      <c:pt idx="262">
                        <c:v>514.62400000000002</c:v>
                      </c:pt>
                      <c:pt idx="263">
                        <c:v>515.46199999999976</c:v>
                      </c:pt>
                      <c:pt idx="264">
                        <c:v>516.3009999999997</c:v>
                      </c:pt>
                      <c:pt idx="265">
                        <c:v>517.13900000000001</c:v>
                      </c:pt>
                      <c:pt idx="266">
                        <c:v>517.976</c:v>
                      </c:pt>
                      <c:pt idx="267">
                        <c:v>518.81799999999976</c:v>
                      </c:pt>
                      <c:pt idx="268">
                        <c:v>519.66699999999969</c:v>
                      </c:pt>
                      <c:pt idx="269">
                        <c:v>520.50699999999972</c:v>
                      </c:pt>
                      <c:pt idx="270">
                        <c:v>521.33799999999974</c:v>
                      </c:pt>
                      <c:pt idx="271">
                        <c:v>522.16699999999969</c:v>
                      </c:pt>
                      <c:pt idx="272">
                        <c:v>523</c:v>
                      </c:pt>
                      <c:pt idx="273">
                        <c:v>523.83999999999969</c:v>
                      </c:pt>
                      <c:pt idx="274">
                        <c:v>524.68399999999997</c:v>
                      </c:pt>
                      <c:pt idx="275">
                        <c:v>525.52599999999973</c:v>
                      </c:pt>
                      <c:pt idx="276">
                        <c:v>526.37300000000005</c:v>
                      </c:pt>
                      <c:pt idx="277">
                        <c:v>527.226</c:v>
                      </c:pt>
                      <c:pt idx="278">
                        <c:v>528.07899999999995</c:v>
                      </c:pt>
                      <c:pt idx="279">
                        <c:v>528.92899999999997</c:v>
                      </c:pt>
                      <c:pt idx="280">
                        <c:v>529.78</c:v>
                      </c:pt>
                      <c:pt idx="281">
                        <c:v>530.63099999999997</c:v>
                      </c:pt>
                      <c:pt idx="282">
                        <c:v>531.47799999999972</c:v>
                      </c:pt>
                      <c:pt idx="283">
                        <c:v>532.32399999999996</c:v>
                      </c:pt>
                      <c:pt idx="284">
                        <c:v>533.16899999999998</c:v>
                      </c:pt>
                      <c:pt idx="285">
                        <c:v>534.01499999999999</c:v>
                      </c:pt>
                      <c:pt idx="286">
                        <c:v>534.86799999999948</c:v>
                      </c:pt>
                      <c:pt idx="287">
                        <c:v>535.72199999999998</c:v>
                      </c:pt>
                      <c:pt idx="288">
                        <c:v>536.57299999999998</c:v>
                      </c:pt>
                      <c:pt idx="289">
                        <c:v>537.4219999999998</c:v>
                      </c:pt>
                      <c:pt idx="290">
                        <c:v>538.27800000000002</c:v>
                      </c:pt>
                      <c:pt idx="291">
                        <c:v>539.13599999999997</c:v>
                      </c:pt>
                      <c:pt idx="292">
                        <c:v>539.99299999999971</c:v>
                      </c:pt>
                      <c:pt idx="293">
                        <c:v>540.84599999999978</c:v>
                      </c:pt>
                      <c:pt idx="294">
                        <c:v>541.69299999999998</c:v>
                      </c:pt>
                      <c:pt idx="295">
                        <c:v>542.53499999999997</c:v>
                      </c:pt>
                      <c:pt idx="296">
                        <c:v>543.37699999999973</c:v>
                      </c:pt>
                      <c:pt idx="297">
                        <c:v>544.21599999999989</c:v>
                      </c:pt>
                      <c:pt idx="298">
                        <c:v>545.048</c:v>
                      </c:pt>
                      <c:pt idx="299">
                        <c:v>545.88099999999997</c:v>
                      </c:pt>
                      <c:pt idx="300">
                        <c:v>546.71500000000003</c:v>
                      </c:pt>
                      <c:pt idx="301">
                        <c:v>547.54899999999998</c:v>
                      </c:pt>
                      <c:pt idx="302">
                        <c:v>548.38699999999972</c:v>
                      </c:pt>
                      <c:pt idx="303">
                        <c:v>549.22400000000005</c:v>
                      </c:pt>
                      <c:pt idx="304">
                        <c:v>550.05699999999979</c:v>
                      </c:pt>
                      <c:pt idx="305">
                        <c:v>550.8889999999999</c:v>
                      </c:pt>
                      <c:pt idx="306">
                        <c:v>551.72500000000002</c:v>
                      </c:pt>
                      <c:pt idx="307">
                        <c:v>552.56499999999983</c:v>
                      </c:pt>
                      <c:pt idx="308">
                        <c:v>553.40199999999982</c:v>
                      </c:pt>
                      <c:pt idx="309">
                        <c:v>554.23800000000006</c:v>
                      </c:pt>
                      <c:pt idx="310">
                        <c:v>555.07600000000002</c:v>
                      </c:pt>
                      <c:pt idx="311">
                        <c:v>555.91499999999996</c:v>
                      </c:pt>
                      <c:pt idx="312">
                        <c:v>556.75599999999997</c:v>
                      </c:pt>
                      <c:pt idx="313">
                        <c:v>557.59400000000005</c:v>
                      </c:pt>
                      <c:pt idx="314">
                        <c:v>558.42899999999997</c:v>
                      </c:pt>
                      <c:pt idx="315">
                        <c:v>559.26499999999999</c:v>
                      </c:pt>
                      <c:pt idx="316">
                        <c:v>560.09699999999998</c:v>
                      </c:pt>
                      <c:pt idx="317">
                        <c:v>560.93199999999979</c:v>
                      </c:pt>
                      <c:pt idx="318">
                        <c:v>561.77</c:v>
                      </c:pt>
                      <c:pt idx="319">
                        <c:v>562.60699999999997</c:v>
                      </c:pt>
                      <c:pt idx="320">
                        <c:v>563.44499999999971</c:v>
                      </c:pt>
                      <c:pt idx="321">
                        <c:v>564.28800000000001</c:v>
                      </c:pt>
                      <c:pt idx="322">
                        <c:v>565.13099999999997</c:v>
                      </c:pt>
                      <c:pt idx="323">
                        <c:v>565.97199999999998</c:v>
                      </c:pt>
                      <c:pt idx="324">
                        <c:v>566.81199999999967</c:v>
                      </c:pt>
                      <c:pt idx="325">
                        <c:v>567.65599999999972</c:v>
                      </c:pt>
                      <c:pt idx="326">
                        <c:v>568.50400000000002</c:v>
                      </c:pt>
                      <c:pt idx="327">
                        <c:v>569.35099999999977</c:v>
                      </c:pt>
                      <c:pt idx="328">
                        <c:v>570.20100000000002</c:v>
                      </c:pt>
                      <c:pt idx="329">
                        <c:v>571.05499999999972</c:v>
                      </c:pt>
                      <c:pt idx="330">
                        <c:v>571.90799999999967</c:v>
                      </c:pt>
                      <c:pt idx="331">
                        <c:v>572.75800000000004</c:v>
                      </c:pt>
                      <c:pt idx="332">
                        <c:v>573.6099999999999</c:v>
                      </c:pt>
                      <c:pt idx="333">
                        <c:v>574.46699999999976</c:v>
                      </c:pt>
                      <c:pt idx="334">
                        <c:v>575.33299999999974</c:v>
                      </c:pt>
                      <c:pt idx="335">
                        <c:v>576.19600000000003</c:v>
                      </c:pt>
                      <c:pt idx="336">
                        <c:v>577.0509999999997</c:v>
                      </c:pt>
                      <c:pt idx="337">
                        <c:v>577.899</c:v>
                      </c:pt>
                      <c:pt idx="338">
                        <c:v>578.74299999999971</c:v>
                      </c:pt>
                      <c:pt idx="339">
                        <c:v>579.58900000000006</c:v>
                      </c:pt>
                      <c:pt idx="340">
                        <c:v>580.43899999999996</c:v>
                      </c:pt>
                      <c:pt idx="341">
                        <c:v>581.28700000000003</c:v>
                      </c:pt>
                      <c:pt idx="342">
                        <c:v>582.14199999999983</c:v>
                      </c:pt>
                      <c:pt idx="343">
                        <c:v>582.99900000000002</c:v>
                      </c:pt>
                      <c:pt idx="344">
                        <c:v>583.85599999999977</c:v>
                      </c:pt>
                      <c:pt idx="345">
                        <c:v>584.71400000000006</c:v>
                      </c:pt>
                      <c:pt idx="346">
                        <c:v>585.56499999999983</c:v>
                      </c:pt>
                      <c:pt idx="347">
                        <c:v>586.41599999999971</c:v>
                      </c:pt>
                      <c:pt idx="348">
                        <c:v>587.27599999999995</c:v>
                      </c:pt>
                      <c:pt idx="349">
                        <c:v>588.13599999999997</c:v>
                      </c:pt>
                      <c:pt idx="350">
                        <c:v>588.99299999999971</c:v>
                      </c:pt>
                      <c:pt idx="351">
                        <c:v>589.85099999999977</c:v>
                      </c:pt>
                      <c:pt idx="352">
                        <c:v>590.70399999999995</c:v>
                      </c:pt>
                      <c:pt idx="353">
                        <c:v>591.55799999999977</c:v>
                      </c:pt>
                      <c:pt idx="354">
                        <c:v>592.41399999999999</c:v>
                      </c:pt>
                      <c:pt idx="355">
                        <c:v>593.26699999999983</c:v>
                      </c:pt>
                      <c:pt idx="356">
                        <c:v>594.11900000000003</c:v>
                      </c:pt>
                      <c:pt idx="357">
                        <c:v>594.97400000000005</c:v>
                      </c:pt>
                      <c:pt idx="358">
                        <c:v>595.82299999999975</c:v>
                      </c:pt>
                      <c:pt idx="359">
                        <c:v>596.66999999999996</c:v>
                      </c:pt>
                      <c:pt idx="360">
                        <c:v>597.52099999999996</c:v>
                      </c:pt>
                      <c:pt idx="361">
                        <c:v>598.375</c:v>
                      </c:pt>
                      <c:pt idx="362">
                        <c:v>599.22900000000004</c:v>
                      </c:pt>
                      <c:pt idx="363">
                        <c:v>600.08799999999997</c:v>
                      </c:pt>
                      <c:pt idx="364">
                        <c:v>600.94299999999976</c:v>
                      </c:pt>
                      <c:pt idx="365">
                        <c:v>601.79600000000005</c:v>
                      </c:pt>
                      <c:pt idx="366">
                        <c:v>602.65199999999982</c:v>
                      </c:pt>
                      <c:pt idx="367">
                        <c:v>603.50900000000001</c:v>
                      </c:pt>
                      <c:pt idx="368">
                        <c:v>604.36699999999962</c:v>
                      </c:pt>
                      <c:pt idx="369">
                        <c:v>605.22400000000005</c:v>
                      </c:pt>
                      <c:pt idx="370">
                        <c:v>606.08299999999997</c:v>
                      </c:pt>
                      <c:pt idx="371">
                        <c:v>606.9409999999998</c:v>
                      </c:pt>
                      <c:pt idx="372">
                        <c:v>607.80599999999981</c:v>
                      </c:pt>
                      <c:pt idx="373">
                        <c:v>608.66999999999996</c:v>
                      </c:pt>
                      <c:pt idx="374">
                        <c:v>609.53099999999972</c:v>
                      </c:pt>
                      <c:pt idx="375">
                        <c:v>610.39099999999996</c:v>
                      </c:pt>
                      <c:pt idx="376">
                        <c:v>611.24800000000005</c:v>
                      </c:pt>
                      <c:pt idx="377">
                        <c:v>612.10400000000004</c:v>
                      </c:pt>
                      <c:pt idx="378">
                        <c:v>612.96299999999974</c:v>
                      </c:pt>
                      <c:pt idx="379">
                        <c:v>613.82099999999969</c:v>
                      </c:pt>
                      <c:pt idx="380">
                        <c:v>614.67899999999997</c:v>
                      </c:pt>
                      <c:pt idx="381">
                        <c:v>615.53800000000001</c:v>
                      </c:pt>
                      <c:pt idx="382">
                        <c:v>616.39499999999998</c:v>
                      </c:pt>
                      <c:pt idx="383">
                        <c:v>617.25099999999998</c:v>
                      </c:pt>
                      <c:pt idx="384">
                        <c:v>618.10799999999972</c:v>
                      </c:pt>
                      <c:pt idx="385">
                        <c:v>618.96499999999969</c:v>
                      </c:pt>
                      <c:pt idx="386">
                        <c:v>619.82399999999996</c:v>
                      </c:pt>
                      <c:pt idx="387">
                        <c:v>620.68499999999995</c:v>
                      </c:pt>
                      <c:pt idx="388">
                        <c:v>621.54199999999969</c:v>
                      </c:pt>
                      <c:pt idx="389">
                        <c:v>622.399</c:v>
                      </c:pt>
                      <c:pt idx="390">
                        <c:v>623.25400000000002</c:v>
                      </c:pt>
                      <c:pt idx="391">
                        <c:v>624.11400000000003</c:v>
                      </c:pt>
                      <c:pt idx="392">
                        <c:v>624.97500000000002</c:v>
                      </c:pt>
                      <c:pt idx="393">
                        <c:v>625.84099999999967</c:v>
                      </c:pt>
                      <c:pt idx="394">
                        <c:v>626.70299999999997</c:v>
                      </c:pt>
                      <c:pt idx="395">
                        <c:v>627.56799999999976</c:v>
                      </c:pt>
                      <c:pt idx="396">
                        <c:v>628.43699999999967</c:v>
                      </c:pt>
                      <c:pt idx="397">
                        <c:v>629.30599999999981</c:v>
                      </c:pt>
                      <c:pt idx="398">
                        <c:v>630.17100000000005</c:v>
                      </c:pt>
                      <c:pt idx="399">
                        <c:v>631.03099999999972</c:v>
                      </c:pt>
                      <c:pt idx="400">
                        <c:v>631.89</c:v>
                      </c:pt>
                      <c:pt idx="401">
                        <c:v>632.74599999999998</c:v>
                      </c:pt>
                      <c:pt idx="402">
                        <c:v>633.60699999999997</c:v>
                      </c:pt>
                      <c:pt idx="403">
                        <c:v>634.46799999999962</c:v>
                      </c:pt>
                      <c:pt idx="404">
                        <c:v>635.32699999999977</c:v>
                      </c:pt>
                      <c:pt idx="405">
                        <c:v>636.17999999999995</c:v>
                      </c:pt>
                      <c:pt idx="406">
                        <c:v>637.0319999999997</c:v>
                      </c:pt>
                      <c:pt idx="407">
                        <c:v>637.88699999999972</c:v>
                      </c:pt>
                      <c:pt idx="408">
                        <c:v>638.74800000000005</c:v>
                      </c:pt>
                      <c:pt idx="409">
                        <c:v>639.60299999999972</c:v>
                      </c:pt>
                      <c:pt idx="410">
                        <c:v>640.45799999999974</c:v>
                      </c:pt>
                      <c:pt idx="411">
                        <c:v>641.31399999999996</c:v>
                      </c:pt>
                      <c:pt idx="412">
                        <c:v>642.16999999999996</c:v>
                      </c:pt>
                      <c:pt idx="413">
                        <c:v>643.02800000000002</c:v>
                      </c:pt>
                      <c:pt idx="414">
                        <c:v>643.88099999999997</c:v>
                      </c:pt>
                      <c:pt idx="415">
                        <c:v>644.73099999999999</c:v>
                      </c:pt>
                      <c:pt idx="416">
                        <c:v>645.58299999999997</c:v>
                      </c:pt>
                      <c:pt idx="417">
                        <c:v>646.43599999999969</c:v>
                      </c:pt>
                      <c:pt idx="418">
                        <c:v>647.28499999999997</c:v>
                      </c:pt>
                      <c:pt idx="419">
                        <c:v>648.13400000000001</c:v>
                      </c:pt>
                      <c:pt idx="420">
                        <c:v>648.9849999999999</c:v>
                      </c:pt>
                      <c:pt idx="421">
                        <c:v>649.83599999999979</c:v>
                      </c:pt>
                      <c:pt idx="422">
                        <c:v>650.68799999999999</c:v>
                      </c:pt>
                      <c:pt idx="423">
                        <c:v>651.53800000000001</c:v>
                      </c:pt>
                      <c:pt idx="424">
                        <c:v>652.38400000000001</c:v>
                      </c:pt>
                      <c:pt idx="425">
                        <c:v>653.23</c:v>
                      </c:pt>
                      <c:pt idx="426">
                        <c:v>654.07899999999995</c:v>
                      </c:pt>
                      <c:pt idx="427">
                        <c:v>654.93399999999997</c:v>
                      </c:pt>
                      <c:pt idx="428">
                        <c:v>655.79299999999989</c:v>
                      </c:pt>
                      <c:pt idx="429">
                        <c:v>656.654</c:v>
                      </c:pt>
                      <c:pt idx="430">
                        <c:v>657.51199999999972</c:v>
                      </c:pt>
                      <c:pt idx="431">
                        <c:v>658.37099999999998</c:v>
                      </c:pt>
                      <c:pt idx="432">
                        <c:v>659.23099999999999</c:v>
                      </c:pt>
                      <c:pt idx="433">
                        <c:v>660.09799999999996</c:v>
                      </c:pt>
                      <c:pt idx="434">
                        <c:v>660.96599999999967</c:v>
                      </c:pt>
                      <c:pt idx="435">
                        <c:v>661.83199999999977</c:v>
                      </c:pt>
                      <c:pt idx="436">
                        <c:v>662.69399999999996</c:v>
                      </c:pt>
                      <c:pt idx="437">
                        <c:v>663.55499999999972</c:v>
                      </c:pt>
                      <c:pt idx="438">
                        <c:v>664.41699999999969</c:v>
                      </c:pt>
                      <c:pt idx="439">
                        <c:v>665.27800000000002</c:v>
                      </c:pt>
                      <c:pt idx="440">
                        <c:v>666.14</c:v>
                      </c:pt>
                      <c:pt idx="441">
                        <c:v>667</c:v>
                      </c:pt>
                      <c:pt idx="442">
                        <c:v>667.86599999999976</c:v>
                      </c:pt>
                      <c:pt idx="443">
                        <c:v>668.73099999999999</c:v>
                      </c:pt>
                      <c:pt idx="444">
                        <c:v>669.59799999999996</c:v>
                      </c:pt>
                      <c:pt idx="445">
                        <c:v>670.46699999999976</c:v>
                      </c:pt>
                      <c:pt idx="446">
                        <c:v>671.33599999999979</c:v>
                      </c:pt>
                      <c:pt idx="447">
                        <c:v>672.20100000000002</c:v>
                      </c:pt>
                      <c:pt idx="448">
                        <c:v>673.06499999999983</c:v>
                      </c:pt>
                      <c:pt idx="449">
                        <c:v>673.92399999999998</c:v>
                      </c:pt>
                      <c:pt idx="450">
                        <c:v>674.779</c:v>
                      </c:pt>
                      <c:pt idx="451">
                        <c:v>675.63599999999997</c:v>
                      </c:pt>
                      <c:pt idx="452">
                        <c:v>676.49099999999999</c:v>
                      </c:pt>
                      <c:pt idx="453">
                        <c:v>677.34699999999975</c:v>
                      </c:pt>
                      <c:pt idx="454">
                        <c:v>678.20799999999997</c:v>
                      </c:pt>
                      <c:pt idx="455">
                        <c:v>679.06699999999978</c:v>
                      </c:pt>
                      <c:pt idx="456">
                        <c:v>679.92999999999984</c:v>
                      </c:pt>
                      <c:pt idx="457">
                        <c:v>680.79499999999996</c:v>
                      </c:pt>
                      <c:pt idx="458">
                        <c:v>681.66</c:v>
                      </c:pt>
                      <c:pt idx="459">
                        <c:v>682.52099999999996</c:v>
                      </c:pt>
                      <c:pt idx="460">
                        <c:v>683.37900000000002</c:v>
                      </c:pt>
                      <c:pt idx="461">
                        <c:v>684.2349999999999</c:v>
                      </c:pt>
                      <c:pt idx="462">
                        <c:v>685.09199999999998</c:v>
                      </c:pt>
                      <c:pt idx="463">
                        <c:v>685.94699999999978</c:v>
                      </c:pt>
                      <c:pt idx="464">
                        <c:v>686.79899999999998</c:v>
                      </c:pt>
                      <c:pt idx="465">
                        <c:v>687.654</c:v>
                      </c:pt>
                      <c:pt idx="466">
                        <c:v>688.51299999999969</c:v>
                      </c:pt>
                      <c:pt idx="467">
                        <c:v>689.37099999999998</c:v>
                      </c:pt>
                      <c:pt idx="468">
                        <c:v>690.23299999999972</c:v>
                      </c:pt>
                      <c:pt idx="469">
                        <c:v>691.09799999999996</c:v>
                      </c:pt>
                      <c:pt idx="470">
                        <c:v>691.95699999999977</c:v>
                      </c:pt>
                      <c:pt idx="471">
                        <c:v>692.81299999999976</c:v>
                      </c:pt>
                      <c:pt idx="472">
                        <c:v>693.673</c:v>
                      </c:pt>
                      <c:pt idx="473">
                        <c:v>694.52800000000002</c:v>
                      </c:pt>
                      <c:pt idx="474">
                        <c:v>695.38200000000006</c:v>
                      </c:pt>
                      <c:pt idx="475">
                        <c:v>696.24699999999996</c:v>
                      </c:pt>
                      <c:pt idx="476">
                        <c:v>697.11300000000006</c:v>
                      </c:pt>
                      <c:pt idx="477">
                        <c:v>697.98199999999997</c:v>
                      </c:pt>
                      <c:pt idx="478">
                        <c:v>698.8449999999998</c:v>
                      </c:pt>
                      <c:pt idx="479">
                        <c:v>699.70699999999999</c:v>
                      </c:pt>
                      <c:pt idx="480">
                        <c:v>700.56799999999976</c:v>
                      </c:pt>
                      <c:pt idx="481">
                        <c:v>701.42499999999973</c:v>
                      </c:pt>
                      <c:pt idx="482">
                        <c:v>702.28300000000002</c:v>
                      </c:pt>
                      <c:pt idx="483">
                        <c:v>703.14</c:v>
                      </c:pt>
                      <c:pt idx="484">
                        <c:v>703.99699999999996</c:v>
                      </c:pt>
                      <c:pt idx="485">
                        <c:v>704.85599999999977</c:v>
                      </c:pt>
                      <c:pt idx="486">
                        <c:v>705.71799999999996</c:v>
                      </c:pt>
                      <c:pt idx="487">
                        <c:v>706.57500000000005</c:v>
                      </c:pt>
                      <c:pt idx="488">
                        <c:v>707.43199999999979</c:v>
                      </c:pt>
                      <c:pt idx="489">
                        <c:v>708.28600000000006</c:v>
                      </c:pt>
                      <c:pt idx="490">
                        <c:v>709.1389999999999</c:v>
                      </c:pt>
                      <c:pt idx="491">
                        <c:v>709.99299999999971</c:v>
                      </c:pt>
                      <c:pt idx="492">
                        <c:v>710.8529999999995</c:v>
                      </c:pt>
                      <c:pt idx="493">
                        <c:v>711.71699999999998</c:v>
                      </c:pt>
                      <c:pt idx="494">
                        <c:v>712.58100000000002</c:v>
                      </c:pt>
                      <c:pt idx="495">
                        <c:v>713.44799999999975</c:v>
                      </c:pt>
                      <c:pt idx="496">
                        <c:v>714.31299999999976</c:v>
                      </c:pt>
                      <c:pt idx="497">
                        <c:v>715.18100000000004</c:v>
                      </c:pt>
                      <c:pt idx="498">
                        <c:v>716.0469999999998</c:v>
                      </c:pt>
                      <c:pt idx="499">
                        <c:v>716.90899999999999</c:v>
                      </c:pt>
                      <c:pt idx="500">
                        <c:v>717.77300000000002</c:v>
                      </c:pt>
                      <c:pt idx="501">
                        <c:v>718.63699999999972</c:v>
                      </c:pt>
                      <c:pt idx="502">
                        <c:v>719.49800000000005</c:v>
                      </c:pt>
                      <c:pt idx="503">
                        <c:v>720.3589999999997</c:v>
                      </c:pt>
                      <c:pt idx="504">
                        <c:v>721.22</c:v>
                      </c:pt>
                      <c:pt idx="505">
                        <c:v>722.08</c:v>
                      </c:pt>
                      <c:pt idx="506">
                        <c:v>722.93799999999976</c:v>
                      </c:pt>
                      <c:pt idx="507">
                        <c:v>723.798</c:v>
                      </c:pt>
                      <c:pt idx="508">
                        <c:v>724.66</c:v>
                      </c:pt>
                      <c:pt idx="509">
                        <c:v>725.52499999999998</c:v>
                      </c:pt>
                      <c:pt idx="510">
                        <c:v>726.39</c:v>
                      </c:pt>
                      <c:pt idx="511">
                        <c:v>727.25599999999997</c:v>
                      </c:pt>
                      <c:pt idx="512">
                        <c:v>728.12199999999996</c:v>
                      </c:pt>
                      <c:pt idx="513">
                        <c:v>728.99299999999971</c:v>
                      </c:pt>
                      <c:pt idx="514">
                        <c:v>729.86099999999976</c:v>
                      </c:pt>
                      <c:pt idx="515">
                        <c:v>730.72699999999998</c:v>
                      </c:pt>
                      <c:pt idx="516">
                        <c:v>731.58900000000006</c:v>
                      </c:pt>
                      <c:pt idx="517">
                        <c:v>732.45799999999974</c:v>
                      </c:pt>
                      <c:pt idx="518">
                        <c:v>733.32799999999975</c:v>
                      </c:pt>
                      <c:pt idx="519">
                        <c:v>734.19600000000003</c:v>
                      </c:pt>
                      <c:pt idx="520">
                        <c:v>735.06199999999967</c:v>
                      </c:pt>
                      <c:pt idx="521">
                        <c:v>735.93599999999969</c:v>
                      </c:pt>
                      <c:pt idx="522">
                        <c:v>736.81099999999969</c:v>
                      </c:pt>
                      <c:pt idx="523">
                        <c:v>737.68600000000004</c:v>
                      </c:pt>
                      <c:pt idx="524">
                        <c:v>738.55599999999981</c:v>
                      </c:pt>
                      <c:pt idx="525">
                        <c:v>739.43199999999979</c:v>
                      </c:pt>
                      <c:pt idx="526">
                        <c:v>740.31199999999967</c:v>
                      </c:pt>
                      <c:pt idx="527">
                        <c:v>741.18799999999999</c:v>
                      </c:pt>
                      <c:pt idx="528">
                        <c:v>742.06199999999967</c:v>
                      </c:pt>
                      <c:pt idx="529">
                        <c:v>742.93499999999972</c:v>
                      </c:pt>
                      <c:pt idx="530">
                        <c:v>743.803</c:v>
                      </c:pt>
                      <c:pt idx="531">
                        <c:v>744.66799999999967</c:v>
                      </c:pt>
                      <c:pt idx="532">
                        <c:v>745.53699999999981</c:v>
                      </c:pt>
                      <c:pt idx="533">
                        <c:v>746.4069999999997</c:v>
                      </c:pt>
                      <c:pt idx="534">
                        <c:v>747.27499999999998</c:v>
                      </c:pt>
                      <c:pt idx="535">
                        <c:v>748.14199999999983</c:v>
                      </c:pt>
                      <c:pt idx="536">
                        <c:v>749.01</c:v>
                      </c:pt>
                      <c:pt idx="537">
                        <c:v>749.8779999999997</c:v>
                      </c:pt>
                      <c:pt idx="538">
                        <c:v>750.73900000000003</c:v>
                      </c:pt>
                      <c:pt idx="539">
                        <c:v>751.60400000000004</c:v>
                      </c:pt>
                      <c:pt idx="540">
                        <c:v>752.471</c:v>
                      </c:pt>
                      <c:pt idx="541">
                        <c:v>753.33899999999971</c:v>
                      </c:pt>
                      <c:pt idx="542">
                        <c:v>754.20299999999997</c:v>
                      </c:pt>
                      <c:pt idx="543">
                        <c:v>755.06499999999983</c:v>
                      </c:pt>
                      <c:pt idx="544">
                        <c:v>755.92699999999968</c:v>
                      </c:pt>
                      <c:pt idx="545">
                        <c:v>756.78899999999999</c:v>
                      </c:pt>
                      <c:pt idx="546">
                        <c:v>757.65599999999972</c:v>
                      </c:pt>
                      <c:pt idx="547">
                        <c:v>758.52599999999973</c:v>
                      </c:pt>
                      <c:pt idx="548">
                        <c:v>759.39599999999996</c:v>
                      </c:pt>
                      <c:pt idx="549">
                        <c:v>760.26900000000001</c:v>
                      </c:pt>
                      <c:pt idx="550">
                        <c:v>761.14599999999996</c:v>
                      </c:pt>
                      <c:pt idx="551">
                        <c:v>762.02199999999971</c:v>
                      </c:pt>
                      <c:pt idx="552">
                        <c:v>762.89799999999968</c:v>
                      </c:pt>
                      <c:pt idx="553">
                        <c:v>763.77</c:v>
                      </c:pt>
                      <c:pt idx="554">
                        <c:v>764.64099999999996</c:v>
                      </c:pt>
                      <c:pt idx="555">
                        <c:v>765.5139999999999</c:v>
                      </c:pt>
                      <c:pt idx="556">
                        <c:v>766.38799999999969</c:v>
                      </c:pt>
                      <c:pt idx="557">
                        <c:v>767.26699999999983</c:v>
                      </c:pt>
                      <c:pt idx="558">
                        <c:v>768.15300000000002</c:v>
                      </c:pt>
                      <c:pt idx="559">
                        <c:v>769.04299999999967</c:v>
                      </c:pt>
                      <c:pt idx="560">
                        <c:v>769.93599999999969</c:v>
                      </c:pt>
                      <c:pt idx="561">
                        <c:v>770.82899999999972</c:v>
                      </c:pt>
                      <c:pt idx="562">
                        <c:v>771.71799999999996</c:v>
                      </c:pt>
                      <c:pt idx="563">
                        <c:v>772.60799999999972</c:v>
                      </c:pt>
                      <c:pt idx="564">
                        <c:v>773.50400000000002</c:v>
                      </c:pt>
                      <c:pt idx="565">
                        <c:v>774.404</c:v>
                      </c:pt>
                      <c:pt idx="566">
                        <c:v>775.303</c:v>
                      </c:pt>
                      <c:pt idx="567">
                        <c:v>776.20100000000002</c:v>
                      </c:pt>
                      <c:pt idx="568">
                        <c:v>777.09799999999996</c:v>
                      </c:pt>
                      <c:pt idx="569">
                        <c:v>777.99599999999998</c:v>
                      </c:pt>
                      <c:pt idx="570">
                        <c:v>778.89300000000003</c:v>
                      </c:pt>
                      <c:pt idx="571">
                        <c:v>779.79100000000005</c:v>
                      </c:pt>
                      <c:pt idx="572">
                        <c:v>780.69299999999998</c:v>
                      </c:pt>
                      <c:pt idx="573">
                        <c:v>781.58400000000006</c:v>
                      </c:pt>
                      <c:pt idx="574">
                        <c:v>782.44899999999996</c:v>
                      </c:pt>
                      <c:pt idx="575">
                        <c:v>783.30499999999972</c:v>
                      </c:pt>
                      <c:pt idx="576">
                        <c:v>784.17399999999998</c:v>
                      </c:pt>
                      <c:pt idx="577">
                        <c:v>785.06299999999976</c:v>
                      </c:pt>
                      <c:pt idx="578">
                        <c:v>785.97299999999996</c:v>
                      </c:pt>
                      <c:pt idx="579">
                        <c:v>786.89699999999971</c:v>
                      </c:pt>
                      <c:pt idx="580">
                        <c:v>787.82199999999978</c:v>
                      </c:pt>
                      <c:pt idx="581">
                        <c:v>788.74900000000002</c:v>
                      </c:pt>
                      <c:pt idx="582">
                        <c:v>789.67100000000005</c:v>
                      </c:pt>
                      <c:pt idx="583">
                        <c:v>790.58399999999995</c:v>
                      </c:pt>
                      <c:pt idx="584">
                        <c:v>791.49599999999998</c:v>
                      </c:pt>
                      <c:pt idx="585">
                        <c:v>792.41</c:v>
                      </c:pt>
                      <c:pt idx="586">
                        <c:v>793.32299999999975</c:v>
                      </c:pt>
                      <c:pt idx="587">
                        <c:v>794.24400000000003</c:v>
                      </c:pt>
                      <c:pt idx="588">
                        <c:v>795.16199999999969</c:v>
                      </c:pt>
                      <c:pt idx="589">
                        <c:v>796.07600000000002</c:v>
                      </c:pt>
                      <c:pt idx="590">
                        <c:v>796.98799999999972</c:v>
                      </c:pt>
                      <c:pt idx="591">
                        <c:v>797.90099999999973</c:v>
                      </c:pt>
                      <c:pt idx="592">
                        <c:v>798.81499999999971</c:v>
                      </c:pt>
                      <c:pt idx="593">
                        <c:v>799.73</c:v>
                      </c:pt>
                      <c:pt idx="594">
                        <c:v>800.64499999999998</c:v>
                      </c:pt>
                      <c:pt idx="595">
                        <c:v>801.55799999999977</c:v>
                      </c:pt>
                      <c:pt idx="596">
                        <c:v>802.46899999999971</c:v>
                      </c:pt>
                      <c:pt idx="597">
                        <c:v>803.3779999999997</c:v>
                      </c:pt>
                      <c:pt idx="598">
                        <c:v>804.28700000000003</c:v>
                      </c:pt>
                      <c:pt idx="599">
                        <c:v>805.19899999999996</c:v>
                      </c:pt>
                      <c:pt idx="600">
                        <c:v>806.11299999999972</c:v>
                      </c:pt>
                      <c:pt idx="601">
                        <c:v>807.0319999999997</c:v>
                      </c:pt>
                      <c:pt idx="602">
                        <c:v>807.9499999999997</c:v>
                      </c:pt>
                      <c:pt idx="603">
                        <c:v>808.86699999999962</c:v>
                      </c:pt>
                      <c:pt idx="604">
                        <c:v>809.78499999999997</c:v>
                      </c:pt>
                      <c:pt idx="605">
                        <c:v>810.71</c:v>
                      </c:pt>
                      <c:pt idx="606">
                        <c:v>811.63800000000003</c:v>
                      </c:pt>
                      <c:pt idx="607">
                        <c:v>812.56799999999976</c:v>
                      </c:pt>
                      <c:pt idx="608">
                        <c:v>813.49299999999971</c:v>
                      </c:pt>
                      <c:pt idx="609">
                        <c:v>814.42399999999998</c:v>
                      </c:pt>
                      <c:pt idx="610">
                        <c:v>815.35999999999979</c:v>
                      </c:pt>
                      <c:pt idx="611">
                        <c:v>816.28599999999994</c:v>
                      </c:pt>
                      <c:pt idx="612">
                        <c:v>817.20100000000002</c:v>
                      </c:pt>
                      <c:pt idx="613">
                        <c:v>818.11699999999996</c:v>
                      </c:pt>
                      <c:pt idx="614">
                        <c:v>819.0319999999997</c:v>
                      </c:pt>
                      <c:pt idx="615">
                        <c:v>819.95599999999979</c:v>
                      </c:pt>
                      <c:pt idx="616">
                        <c:v>820.88499999999999</c:v>
                      </c:pt>
                      <c:pt idx="617">
                        <c:v>821.81399999999996</c:v>
                      </c:pt>
                      <c:pt idx="618">
                        <c:v>822.74299999999971</c:v>
                      </c:pt>
                      <c:pt idx="619">
                        <c:v>823.68</c:v>
                      </c:pt>
                      <c:pt idx="620">
                        <c:v>824.61799999999971</c:v>
                      </c:pt>
                      <c:pt idx="621">
                        <c:v>825.5559999999997</c:v>
                      </c:pt>
                      <c:pt idx="622">
                        <c:v>826.49699999999996</c:v>
                      </c:pt>
                      <c:pt idx="623">
                        <c:v>827.4409999999998</c:v>
                      </c:pt>
                      <c:pt idx="624">
                        <c:v>828.38599999999997</c:v>
                      </c:pt>
                      <c:pt idx="625">
                        <c:v>829.3349999999997</c:v>
                      </c:pt>
                      <c:pt idx="626">
                        <c:v>830.28300000000002</c:v>
                      </c:pt>
                      <c:pt idx="627">
                        <c:v>831.23199999999997</c:v>
                      </c:pt>
                      <c:pt idx="628">
                        <c:v>832.18700000000001</c:v>
                      </c:pt>
                      <c:pt idx="629">
                        <c:v>833.14199999999971</c:v>
                      </c:pt>
                      <c:pt idx="630">
                        <c:v>834.09699999999998</c:v>
                      </c:pt>
                      <c:pt idx="631">
                        <c:v>835.053</c:v>
                      </c:pt>
                      <c:pt idx="632">
                        <c:v>836.0079999999997</c:v>
                      </c:pt>
                      <c:pt idx="633">
                        <c:v>836.96599999999978</c:v>
                      </c:pt>
                      <c:pt idx="634">
                        <c:v>837.928</c:v>
                      </c:pt>
                      <c:pt idx="635">
                        <c:v>838.88699999999972</c:v>
                      </c:pt>
                      <c:pt idx="636">
                        <c:v>839.8449999999998</c:v>
                      </c:pt>
                      <c:pt idx="637">
                        <c:v>840.80199999999979</c:v>
                      </c:pt>
                      <c:pt idx="638">
                        <c:v>841.75900000000001</c:v>
                      </c:pt>
                      <c:pt idx="639">
                        <c:v>842.71500000000003</c:v>
                      </c:pt>
                      <c:pt idx="640">
                        <c:v>843.66899999999998</c:v>
                      </c:pt>
                      <c:pt idx="641">
                        <c:v>844.62900000000002</c:v>
                      </c:pt>
                      <c:pt idx="642">
                        <c:v>845.58699999999999</c:v>
                      </c:pt>
                      <c:pt idx="643">
                        <c:v>846.5469999999998</c:v>
                      </c:pt>
                      <c:pt idx="644">
                        <c:v>847.51199999999972</c:v>
                      </c:pt>
                      <c:pt idx="645">
                        <c:v>848.48599999999999</c:v>
                      </c:pt>
                      <c:pt idx="646">
                        <c:v>849.46199999999976</c:v>
                      </c:pt>
                      <c:pt idx="647">
                        <c:v>850.43999999999971</c:v>
                      </c:pt>
                      <c:pt idx="648">
                        <c:v>851.41899999999998</c:v>
                      </c:pt>
                      <c:pt idx="649">
                        <c:v>852.4019999999997</c:v>
                      </c:pt>
                      <c:pt idx="650">
                        <c:v>853.38599999999997</c:v>
                      </c:pt>
                      <c:pt idx="651">
                        <c:v>854.37199999999996</c:v>
                      </c:pt>
                      <c:pt idx="652">
                        <c:v>855.3589999999997</c:v>
                      </c:pt>
                      <c:pt idx="653">
                        <c:v>856.3399999999998</c:v>
                      </c:pt>
                      <c:pt idx="654">
                        <c:v>857.3249999999997</c:v>
                      </c:pt>
                      <c:pt idx="655">
                        <c:v>858.30799999999977</c:v>
                      </c:pt>
                      <c:pt idx="656">
                        <c:v>859.29</c:v>
                      </c:pt>
                      <c:pt idx="657">
                        <c:v>860.274</c:v>
                      </c:pt>
                      <c:pt idx="658">
                        <c:v>861.25599999999997</c:v>
                      </c:pt>
                      <c:pt idx="659">
                        <c:v>862.23900000000003</c:v>
                      </c:pt>
                      <c:pt idx="660">
                        <c:v>863.22799999999972</c:v>
                      </c:pt>
                      <c:pt idx="661">
                        <c:v>864.221</c:v>
                      </c:pt>
                      <c:pt idx="662">
                        <c:v>865.21100000000001</c:v>
                      </c:pt>
                      <c:pt idx="663">
                        <c:v>866.20299999999997</c:v>
                      </c:pt>
                      <c:pt idx="664">
                        <c:v>867.19100000000003</c:v>
                      </c:pt>
                      <c:pt idx="665">
                        <c:v>868.17499999999995</c:v>
                      </c:pt>
                      <c:pt idx="666">
                        <c:v>869.16199999999969</c:v>
                      </c:pt>
                      <c:pt idx="667">
                        <c:v>870.14800000000002</c:v>
                      </c:pt>
                      <c:pt idx="668">
                        <c:v>871.13199999999972</c:v>
                      </c:pt>
                      <c:pt idx="669">
                        <c:v>872.12099999999998</c:v>
                      </c:pt>
                      <c:pt idx="670">
                        <c:v>873.11699999999996</c:v>
                      </c:pt>
                      <c:pt idx="671">
                        <c:v>874.11500000000001</c:v>
                      </c:pt>
                      <c:pt idx="672">
                        <c:v>875.10900000000004</c:v>
                      </c:pt>
                      <c:pt idx="673">
                        <c:v>876.1</c:v>
                      </c:pt>
                      <c:pt idx="674">
                        <c:v>877.08900000000006</c:v>
                      </c:pt>
                      <c:pt idx="675">
                        <c:v>878.08399999999995</c:v>
                      </c:pt>
                      <c:pt idx="676">
                        <c:v>879.08100000000002</c:v>
                      </c:pt>
                      <c:pt idx="677">
                        <c:v>880.08500000000004</c:v>
                      </c:pt>
                      <c:pt idx="678">
                        <c:v>881.09199999999998</c:v>
                      </c:pt>
                      <c:pt idx="679">
                        <c:v>882.10199999999998</c:v>
                      </c:pt>
                      <c:pt idx="680">
                        <c:v>883.11299999999972</c:v>
                      </c:pt>
                      <c:pt idx="681">
                        <c:v>884.12400000000002</c:v>
                      </c:pt>
                      <c:pt idx="682">
                        <c:v>885.14300000000003</c:v>
                      </c:pt>
                      <c:pt idx="683">
                        <c:v>886.16399999999999</c:v>
                      </c:pt>
                      <c:pt idx="684">
                        <c:v>887.18799999999999</c:v>
                      </c:pt>
                      <c:pt idx="685">
                        <c:v>888.226</c:v>
                      </c:pt>
                      <c:pt idx="686">
                        <c:v>889.26599999999996</c:v>
                      </c:pt>
                      <c:pt idx="687">
                        <c:v>890.303</c:v>
                      </c:pt>
                      <c:pt idx="688">
                        <c:v>891.34299999999962</c:v>
                      </c:pt>
                      <c:pt idx="689">
                        <c:v>892.3829999999997</c:v>
                      </c:pt>
                      <c:pt idx="690">
                        <c:v>893.42499999999973</c:v>
                      </c:pt>
                      <c:pt idx="691">
                        <c:v>894.46899999999971</c:v>
                      </c:pt>
                      <c:pt idx="692">
                        <c:v>895.51400000000001</c:v>
                      </c:pt>
                      <c:pt idx="693">
                        <c:v>896.56999999999971</c:v>
                      </c:pt>
                      <c:pt idx="694">
                        <c:v>897.6329999999997</c:v>
                      </c:pt>
                      <c:pt idx="695">
                        <c:v>898.69299999999998</c:v>
                      </c:pt>
                      <c:pt idx="696">
                        <c:v>899.73400000000004</c:v>
                      </c:pt>
                      <c:pt idx="697">
                        <c:v>900.76699999999971</c:v>
                      </c:pt>
                      <c:pt idx="698">
                        <c:v>901.80199999999979</c:v>
                      </c:pt>
                      <c:pt idx="699">
                        <c:v>902.8399999999998</c:v>
                      </c:pt>
                      <c:pt idx="700">
                        <c:v>903.87599999999998</c:v>
                      </c:pt>
                      <c:pt idx="701">
                        <c:v>904.91</c:v>
                      </c:pt>
                      <c:pt idx="702">
                        <c:v>905.9409999999998</c:v>
                      </c:pt>
                      <c:pt idx="703">
                        <c:v>906.97500000000002</c:v>
                      </c:pt>
                      <c:pt idx="704">
                        <c:v>908.00199999999973</c:v>
                      </c:pt>
                      <c:pt idx="705">
                        <c:v>909.03499999999997</c:v>
                      </c:pt>
                      <c:pt idx="706">
                        <c:v>910.07299999999998</c:v>
                      </c:pt>
                      <c:pt idx="707">
                        <c:v>911.11299999999972</c:v>
                      </c:pt>
                      <c:pt idx="708">
                        <c:v>912.15</c:v>
                      </c:pt>
                      <c:pt idx="709">
                        <c:v>913.18299999999999</c:v>
                      </c:pt>
                      <c:pt idx="710">
                        <c:v>914.21799999999996</c:v>
                      </c:pt>
                      <c:pt idx="711">
                        <c:v>915.255</c:v>
                      </c:pt>
                      <c:pt idx="712">
                        <c:v>916.29</c:v>
                      </c:pt>
                      <c:pt idx="713">
                        <c:v>917.33099999999979</c:v>
                      </c:pt>
                      <c:pt idx="714">
                        <c:v>918.37199999999996</c:v>
                      </c:pt>
                      <c:pt idx="715">
                        <c:v>919.41199999999969</c:v>
                      </c:pt>
                      <c:pt idx="716">
                        <c:v>920.45099999999979</c:v>
                      </c:pt>
                      <c:pt idx="717">
                        <c:v>921.48799999999972</c:v>
                      </c:pt>
                      <c:pt idx="718">
                        <c:v>922.52300000000002</c:v>
                      </c:pt>
                      <c:pt idx="719">
                        <c:v>923.55399999999997</c:v>
                      </c:pt>
                      <c:pt idx="720">
                        <c:v>924.58199999999999</c:v>
                      </c:pt>
                      <c:pt idx="721">
                        <c:v>925.60900000000004</c:v>
                      </c:pt>
                      <c:pt idx="722">
                        <c:v>926.63800000000003</c:v>
                      </c:pt>
                      <c:pt idx="723">
                        <c:v>927.67100000000005</c:v>
                      </c:pt>
                      <c:pt idx="724">
                        <c:v>928.70699999999999</c:v>
                      </c:pt>
                      <c:pt idx="725">
                        <c:v>929.74299999999971</c:v>
                      </c:pt>
                      <c:pt idx="726">
                        <c:v>930.78200000000004</c:v>
                      </c:pt>
                      <c:pt idx="727">
                        <c:v>931.82199999999978</c:v>
                      </c:pt>
                      <c:pt idx="728">
                        <c:v>932.86099999999976</c:v>
                      </c:pt>
                      <c:pt idx="729">
                        <c:v>933.89599999999996</c:v>
                      </c:pt>
                      <c:pt idx="730">
                        <c:v>934.9259999999997</c:v>
                      </c:pt>
                      <c:pt idx="731">
                        <c:v>935.95599999999979</c:v>
                      </c:pt>
                      <c:pt idx="732">
                        <c:v>936.98599999999999</c:v>
                      </c:pt>
                      <c:pt idx="733">
                        <c:v>938.02199999999971</c:v>
                      </c:pt>
                      <c:pt idx="734">
                        <c:v>939.05899999999997</c:v>
                      </c:pt>
                      <c:pt idx="735">
                        <c:v>940.09400000000005</c:v>
                      </c:pt>
                      <c:pt idx="736">
                        <c:v>941.13</c:v>
                      </c:pt>
                      <c:pt idx="737">
                        <c:v>942.1669999999998</c:v>
                      </c:pt>
                      <c:pt idx="738">
                        <c:v>943.19799999999998</c:v>
                      </c:pt>
                      <c:pt idx="739">
                        <c:v>944.21799999999996</c:v>
                      </c:pt>
                      <c:pt idx="740">
                        <c:v>945.21699999999998</c:v>
                      </c:pt>
                      <c:pt idx="741">
                        <c:v>946.202</c:v>
                      </c:pt>
                      <c:pt idx="742">
                        <c:v>947.18</c:v>
                      </c:pt>
                      <c:pt idx="743">
                        <c:v>948.15099999999973</c:v>
                      </c:pt>
                      <c:pt idx="744">
                        <c:v>949.11799999999971</c:v>
                      </c:pt>
                      <c:pt idx="745">
                        <c:v>950.09100000000001</c:v>
                      </c:pt>
                      <c:pt idx="746">
                        <c:v>951.06499999999971</c:v>
                      </c:pt>
                      <c:pt idx="747">
                        <c:v>952.04499999999996</c:v>
                      </c:pt>
                      <c:pt idx="748">
                        <c:v>953.02499999999998</c:v>
                      </c:pt>
                      <c:pt idx="749">
                        <c:v>954.00599999999997</c:v>
                      </c:pt>
                      <c:pt idx="750">
                        <c:v>954.98400000000004</c:v>
                      </c:pt>
                      <c:pt idx="751">
                        <c:v>955.95399999999972</c:v>
                      </c:pt>
                      <c:pt idx="752">
                        <c:v>956.92</c:v>
                      </c:pt>
                      <c:pt idx="753">
                        <c:v>957.88</c:v>
                      </c:pt>
                      <c:pt idx="754">
                        <c:v>958.84099999999978</c:v>
                      </c:pt>
                      <c:pt idx="755">
                        <c:v>959.80199999999979</c:v>
                      </c:pt>
                      <c:pt idx="756">
                        <c:v>960.76599999999996</c:v>
                      </c:pt>
                      <c:pt idx="757">
                        <c:v>961.73299999999972</c:v>
                      </c:pt>
                      <c:pt idx="758">
                        <c:v>962.70500000000004</c:v>
                      </c:pt>
                      <c:pt idx="759">
                        <c:v>963.67399999999998</c:v>
                      </c:pt>
                      <c:pt idx="760">
                        <c:v>964.64</c:v>
                      </c:pt>
                      <c:pt idx="761">
                        <c:v>965.61199999999997</c:v>
                      </c:pt>
                      <c:pt idx="762">
                        <c:v>966.58299999999997</c:v>
                      </c:pt>
                      <c:pt idx="763">
                        <c:v>967.55199999999979</c:v>
                      </c:pt>
                      <c:pt idx="764">
                        <c:v>968.52499999999998</c:v>
                      </c:pt>
                      <c:pt idx="765">
                        <c:v>969.49900000000002</c:v>
                      </c:pt>
                      <c:pt idx="766">
                        <c:v>970.46899999999971</c:v>
                      </c:pt>
                      <c:pt idx="767">
                        <c:v>971.43899999999996</c:v>
                      </c:pt>
                      <c:pt idx="768">
                        <c:v>972.4069999999997</c:v>
                      </c:pt>
                      <c:pt idx="769">
                        <c:v>973.3779999999997</c:v>
                      </c:pt>
                      <c:pt idx="770">
                        <c:v>974.35099999999977</c:v>
                      </c:pt>
                      <c:pt idx="771">
                        <c:v>975.3209999999998</c:v>
                      </c:pt>
                      <c:pt idx="772">
                        <c:v>976.29100000000005</c:v>
                      </c:pt>
                      <c:pt idx="773">
                        <c:v>977.2579999999997</c:v>
                      </c:pt>
                      <c:pt idx="774">
                        <c:v>978.22299999999996</c:v>
                      </c:pt>
                      <c:pt idx="775">
                        <c:v>979.18499999999995</c:v>
                      </c:pt>
                      <c:pt idx="776">
                        <c:v>980.149</c:v>
                      </c:pt>
                      <c:pt idx="777">
                        <c:v>981.11400000000003</c:v>
                      </c:pt>
                      <c:pt idx="778">
                        <c:v>982.07500000000005</c:v>
                      </c:pt>
                      <c:pt idx="779">
                        <c:v>983.03599999999972</c:v>
                      </c:pt>
                      <c:pt idx="780">
                        <c:v>983.995</c:v>
                      </c:pt>
                      <c:pt idx="781">
                        <c:v>984.95899999999972</c:v>
                      </c:pt>
                      <c:pt idx="782">
                        <c:v>985.92699999999979</c:v>
                      </c:pt>
                      <c:pt idx="783">
                        <c:v>986.89</c:v>
                      </c:pt>
                      <c:pt idx="784">
                        <c:v>987.84899999999971</c:v>
                      </c:pt>
                      <c:pt idx="785">
                        <c:v>988.80999999999983</c:v>
                      </c:pt>
                      <c:pt idx="786">
                        <c:v>989.77300000000002</c:v>
                      </c:pt>
                      <c:pt idx="787">
                        <c:v>990.74</c:v>
                      </c:pt>
                      <c:pt idx="788">
                        <c:v>991.71199999999999</c:v>
                      </c:pt>
                      <c:pt idx="789">
                        <c:v>992.73599999999999</c:v>
                      </c:pt>
                      <c:pt idx="790">
                        <c:v>993.78499999999997</c:v>
                      </c:pt>
                      <c:pt idx="791">
                        <c:v>994.85599999999977</c:v>
                      </c:pt>
                      <c:pt idx="792">
                        <c:v>995.93299999999977</c:v>
                      </c:pt>
                      <c:pt idx="793">
                        <c:v>997.01699999999971</c:v>
                      </c:pt>
                      <c:pt idx="794">
                        <c:v>998.09699999999998</c:v>
                      </c:pt>
                      <c:pt idx="795">
                        <c:v>999.17700000000002</c:v>
                      </c:pt>
                      <c:pt idx="796">
                        <c:v>1000.258</c:v>
                      </c:pt>
                      <c:pt idx="797">
                        <c:v>1001.332</c:v>
                      </c:pt>
                      <c:pt idx="798">
                        <c:v>1002.402</c:v>
                      </c:pt>
                      <c:pt idx="799">
                        <c:v>1003.472</c:v>
                      </c:pt>
                      <c:pt idx="800">
                        <c:v>1004.542</c:v>
                      </c:pt>
                      <c:pt idx="801">
                        <c:v>1005.619</c:v>
                      </c:pt>
                      <c:pt idx="802">
                        <c:v>1006.702</c:v>
                      </c:pt>
                      <c:pt idx="803">
                        <c:v>1007.7809999999999</c:v>
                      </c:pt>
                      <c:pt idx="804">
                        <c:v>1008.85</c:v>
                      </c:pt>
                      <c:pt idx="805">
                        <c:v>1009.915</c:v>
                      </c:pt>
                      <c:pt idx="806">
                        <c:v>1010.982</c:v>
                      </c:pt>
                      <c:pt idx="807">
                        <c:v>1012.04</c:v>
                      </c:pt>
                      <c:pt idx="808">
                        <c:v>1013.083</c:v>
                      </c:pt>
                      <c:pt idx="809">
                        <c:v>1014.12</c:v>
                      </c:pt>
                      <c:pt idx="810">
                        <c:v>1015.154</c:v>
                      </c:pt>
                      <c:pt idx="811">
                        <c:v>1016.199</c:v>
                      </c:pt>
                      <c:pt idx="812">
                        <c:v>1017.255</c:v>
                      </c:pt>
                      <c:pt idx="813">
                        <c:v>1018.316</c:v>
                      </c:pt>
                      <c:pt idx="814">
                        <c:v>1019.37</c:v>
                      </c:pt>
                      <c:pt idx="815">
                        <c:v>1020.424</c:v>
                      </c:pt>
                      <c:pt idx="816">
                        <c:v>1021.481</c:v>
                      </c:pt>
                      <c:pt idx="817">
                        <c:v>1022.5359999999999</c:v>
                      </c:pt>
                      <c:pt idx="818">
                        <c:v>1023.591</c:v>
                      </c:pt>
                      <c:pt idx="819">
                        <c:v>1024.643</c:v>
                      </c:pt>
                      <c:pt idx="820">
                        <c:v>1025.693</c:v>
                      </c:pt>
                      <c:pt idx="821">
                        <c:v>1026.739</c:v>
                      </c:pt>
                      <c:pt idx="822">
                        <c:v>1027.7819999999999</c:v>
                      </c:pt>
                      <c:pt idx="823">
                        <c:v>1028.8209999999999</c:v>
                      </c:pt>
                      <c:pt idx="824">
                        <c:v>1029.8610000000001</c:v>
                      </c:pt>
                      <c:pt idx="825">
                        <c:v>1030.902</c:v>
                      </c:pt>
                      <c:pt idx="826">
                        <c:v>1031.94</c:v>
                      </c:pt>
                      <c:pt idx="827">
                        <c:v>1032.9780000000001</c:v>
                      </c:pt>
                      <c:pt idx="828">
                        <c:v>1034.019</c:v>
                      </c:pt>
                      <c:pt idx="829">
                        <c:v>1035.0630000000001</c:v>
                      </c:pt>
                      <c:pt idx="830">
                        <c:v>1036.1120000000001</c:v>
                      </c:pt>
                      <c:pt idx="831">
                        <c:v>1037.155</c:v>
                      </c:pt>
                      <c:pt idx="832">
                        <c:v>1038.1959999999999</c:v>
                      </c:pt>
                      <c:pt idx="833">
                        <c:v>1039.23</c:v>
                      </c:pt>
                      <c:pt idx="834">
                        <c:v>1040.2639999999999</c:v>
                      </c:pt>
                      <c:pt idx="835">
                        <c:v>1041.296</c:v>
                      </c:pt>
                      <c:pt idx="836">
                        <c:v>1042.328</c:v>
                      </c:pt>
                      <c:pt idx="837">
                        <c:v>1043.3599999999999</c:v>
                      </c:pt>
                      <c:pt idx="838">
                        <c:v>1044.3920000000001</c:v>
                      </c:pt>
                      <c:pt idx="839">
                        <c:v>1045.42</c:v>
                      </c:pt>
                      <c:pt idx="840">
                        <c:v>1046.43</c:v>
                      </c:pt>
                      <c:pt idx="841">
                        <c:v>1047.4290000000001</c:v>
                      </c:pt>
                      <c:pt idx="842">
                        <c:v>1048.425</c:v>
                      </c:pt>
                      <c:pt idx="843">
                        <c:v>1049.414</c:v>
                      </c:pt>
                      <c:pt idx="844">
                        <c:v>1050.3969999999999</c:v>
                      </c:pt>
                      <c:pt idx="845">
                        <c:v>1051.3779999999999</c:v>
                      </c:pt>
                      <c:pt idx="846">
                        <c:v>1052.355</c:v>
                      </c:pt>
                      <c:pt idx="847">
                        <c:v>1053.3340000000001</c:v>
                      </c:pt>
                      <c:pt idx="848">
                        <c:v>1054.3130000000001</c:v>
                      </c:pt>
                      <c:pt idx="849">
                        <c:v>1055.2909999999999</c:v>
                      </c:pt>
                      <c:pt idx="850">
                        <c:v>1056.271</c:v>
                      </c:pt>
                      <c:pt idx="851">
                        <c:v>1057.248</c:v>
                      </c:pt>
                      <c:pt idx="852">
                        <c:v>1058.2239999999999</c:v>
                      </c:pt>
                      <c:pt idx="853">
                        <c:v>1059.2049999999999</c:v>
                      </c:pt>
                      <c:pt idx="854">
                        <c:v>1060.1859999999999</c:v>
                      </c:pt>
                      <c:pt idx="855">
                        <c:v>1061.1679999999999</c:v>
                      </c:pt>
                      <c:pt idx="856">
                        <c:v>1062.1489999999999</c:v>
                      </c:pt>
                      <c:pt idx="857">
                        <c:v>1063.1279999999999</c:v>
                      </c:pt>
                      <c:pt idx="858">
                        <c:v>1064.1079999999999</c:v>
                      </c:pt>
                      <c:pt idx="859">
                        <c:v>1065.0899999999999</c:v>
                      </c:pt>
                      <c:pt idx="860">
                        <c:v>1066.0730000000001</c:v>
                      </c:pt>
                      <c:pt idx="861">
                        <c:v>1067.0550000000001</c:v>
                      </c:pt>
                      <c:pt idx="862">
                        <c:v>1068.0429999999999</c:v>
                      </c:pt>
                      <c:pt idx="863">
                        <c:v>1069.0360000000001</c:v>
                      </c:pt>
                      <c:pt idx="864">
                        <c:v>1070.0260000000001</c:v>
                      </c:pt>
                      <c:pt idx="865">
                        <c:v>1071.011</c:v>
                      </c:pt>
                      <c:pt idx="866">
                        <c:v>1071.9880000000001</c:v>
                      </c:pt>
                      <c:pt idx="867">
                        <c:v>1072.96</c:v>
                      </c:pt>
                      <c:pt idx="868">
                        <c:v>1073.93</c:v>
                      </c:pt>
                      <c:pt idx="869">
                        <c:v>1074.9010000000001</c:v>
                      </c:pt>
                      <c:pt idx="870">
                        <c:v>1075.875</c:v>
                      </c:pt>
                      <c:pt idx="871">
                        <c:v>1076.846</c:v>
                      </c:pt>
                      <c:pt idx="872">
                        <c:v>1077.817</c:v>
                      </c:pt>
                      <c:pt idx="873">
                        <c:v>1078.789</c:v>
                      </c:pt>
                      <c:pt idx="874">
                        <c:v>1079.7550000000001</c:v>
                      </c:pt>
                      <c:pt idx="875">
                        <c:v>1080.7270000000001</c:v>
                      </c:pt>
                      <c:pt idx="876">
                        <c:v>1081.6969999999999</c:v>
                      </c:pt>
                      <c:pt idx="877">
                        <c:v>1082.6659999999999</c:v>
                      </c:pt>
                      <c:pt idx="878">
                        <c:v>1083.6410000000001</c:v>
                      </c:pt>
                      <c:pt idx="879">
                        <c:v>1084.6189999999999</c:v>
                      </c:pt>
                      <c:pt idx="880">
                        <c:v>1085.5940000000001</c:v>
                      </c:pt>
                      <c:pt idx="881">
                        <c:v>1086.569</c:v>
                      </c:pt>
                      <c:pt idx="882">
                        <c:v>1087.5440000000001</c:v>
                      </c:pt>
                      <c:pt idx="883">
                        <c:v>1088.5160000000001</c:v>
                      </c:pt>
                      <c:pt idx="884">
                        <c:v>1089.489</c:v>
                      </c:pt>
                      <c:pt idx="885">
                        <c:v>1090.4670000000001</c:v>
                      </c:pt>
                      <c:pt idx="886">
                        <c:v>1091.442</c:v>
                      </c:pt>
                      <c:pt idx="887">
                        <c:v>1092.415</c:v>
                      </c:pt>
                      <c:pt idx="888">
                        <c:v>1093.384</c:v>
                      </c:pt>
                      <c:pt idx="889">
                        <c:v>1094.354</c:v>
                      </c:pt>
                      <c:pt idx="890">
                        <c:v>1095.319</c:v>
                      </c:pt>
                      <c:pt idx="891">
                        <c:v>1096.2829999999999</c:v>
                      </c:pt>
                      <c:pt idx="892">
                        <c:v>1097.2470000000001</c:v>
                      </c:pt>
                      <c:pt idx="893">
                        <c:v>1098.213</c:v>
                      </c:pt>
                      <c:pt idx="894">
                        <c:v>1099.1859999999999</c:v>
                      </c:pt>
                      <c:pt idx="895">
                        <c:v>1100.1569999999999</c:v>
                      </c:pt>
                      <c:pt idx="896">
                        <c:v>1101.124</c:v>
                      </c:pt>
                      <c:pt idx="897">
                        <c:v>1102.0889999999999</c:v>
                      </c:pt>
                      <c:pt idx="898">
                        <c:v>1103.0519999999999</c:v>
                      </c:pt>
                      <c:pt idx="899">
                        <c:v>1104.009</c:v>
                      </c:pt>
                      <c:pt idx="900">
                        <c:v>1104.962</c:v>
                      </c:pt>
                      <c:pt idx="901">
                        <c:v>1105.9159999999999</c:v>
                      </c:pt>
                      <c:pt idx="902">
                        <c:v>1106.8720000000001</c:v>
                      </c:pt>
                      <c:pt idx="903">
                        <c:v>1107.825</c:v>
                      </c:pt>
                      <c:pt idx="904">
                        <c:v>1108.7750000000001</c:v>
                      </c:pt>
                      <c:pt idx="905">
                        <c:v>1109.722</c:v>
                      </c:pt>
                      <c:pt idx="906">
                        <c:v>1110.6679999999999</c:v>
                      </c:pt>
                      <c:pt idx="907">
                        <c:v>1111.6189999999999</c:v>
                      </c:pt>
                      <c:pt idx="908">
                        <c:v>1112.576</c:v>
                      </c:pt>
                      <c:pt idx="909">
                        <c:v>1113.528</c:v>
                      </c:pt>
                      <c:pt idx="910">
                        <c:v>1114.4780000000001</c:v>
                      </c:pt>
                      <c:pt idx="911">
                        <c:v>1115.4280000000001</c:v>
                      </c:pt>
                      <c:pt idx="912">
                        <c:v>1116.3779999999999</c:v>
                      </c:pt>
                      <c:pt idx="913">
                        <c:v>1117.3240000000001</c:v>
                      </c:pt>
                      <c:pt idx="914">
                        <c:v>1118.2670000000001</c:v>
                      </c:pt>
                      <c:pt idx="915">
                        <c:v>1119.2070000000001</c:v>
                      </c:pt>
                      <c:pt idx="916">
                        <c:v>1120.143</c:v>
                      </c:pt>
                      <c:pt idx="917">
                        <c:v>1121.075</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S$6:$AS$923</c15:sqref>
                        </c15:formulaRef>
                      </c:ext>
                    </c:extLst>
                    <c:numCache>
                      <c:formatCode>General</c:formatCode>
                      <c:ptCount val="918"/>
                      <c:pt idx="0">
                        <c:v>1</c:v>
                      </c:pt>
                      <c:pt idx="1">
                        <c:v>0.99987282533257305</c:v>
                      </c:pt>
                      <c:pt idx="2">
                        <c:v>0.999698347892506</c:v>
                      </c:pt>
                      <c:pt idx="3">
                        <c:v>0.99947075176513001</c:v>
                      </c:pt>
                      <c:pt idx="4">
                        <c:v>0.99926952111758605</c:v>
                      </c:pt>
                      <c:pt idx="5">
                        <c:v>0.99899229585170202</c:v>
                      </c:pt>
                      <c:pt idx="6">
                        <c:v>0.99874182379329401</c:v>
                      </c:pt>
                      <c:pt idx="7">
                        <c:v>0.99846498625505498</c:v>
                      </c:pt>
                      <c:pt idx="8">
                        <c:v>0.99816333414756098</c:v>
                      </c:pt>
                      <c:pt idx="9">
                        <c:v>0.99786168204006698</c:v>
                      </c:pt>
                      <c:pt idx="10">
                        <c:v>0.99753521536332002</c:v>
                      </c:pt>
                      <c:pt idx="11">
                        <c:v>0.99720719777599398</c:v>
                      </c:pt>
                      <c:pt idx="12">
                        <c:v>0.99688073109924702</c:v>
                      </c:pt>
                      <c:pt idx="13">
                        <c:v>0.99647826980415799</c:v>
                      </c:pt>
                      <c:pt idx="14">
                        <c:v>0.99615025221683196</c:v>
                      </c:pt>
                      <c:pt idx="15">
                        <c:v>0.99574817864939003</c:v>
                      </c:pt>
                      <c:pt idx="16">
                        <c:v>0.99532090278504703</c:v>
                      </c:pt>
                      <c:pt idx="17">
                        <c:v>0.99496807062846704</c:v>
                      </c:pt>
                      <c:pt idx="18">
                        <c:v>0.99454118249177004</c:v>
                      </c:pt>
                      <c:pt idx="19">
                        <c:v>0.99403829973673197</c:v>
                      </c:pt>
                      <c:pt idx="20">
                        <c:v>0.993661040738543</c:v>
                      </c:pt>
                      <c:pt idx="21">
                        <c:v>0.99318297255276</c:v>
                      </c:pt>
                      <c:pt idx="22">
                        <c:v>0.992704904366976</c:v>
                      </c:pt>
                      <c:pt idx="23">
                        <c:v>0.99227762850263401</c:v>
                      </c:pt>
                      <c:pt idx="24">
                        <c:v>0.99172395342615505</c:v>
                      </c:pt>
                      <c:pt idx="25">
                        <c:v>0.99119625610186401</c:v>
                      </c:pt>
                      <c:pt idx="26">
                        <c:v>0.99066700786699402</c:v>
                      </c:pt>
                      <c:pt idx="27">
                        <c:v>0.99008851822125998</c:v>
                      </c:pt>
                      <c:pt idx="28">
                        <c:v>0.98956082089696795</c:v>
                      </c:pt>
                      <c:pt idx="29">
                        <c:v>0.989006758092845</c:v>
                      </c:pt>
                      <c:pt idx="30">
                        <c:v>0.98835421246699395</c:v>
                      </c:pt>
                      <c:pt idx="31">
                        <c:v>0.98777533509361704</c:v>
                      </c:pt>
                      <c:pt idx="32">
                        <c:v>0.98717203087862904</c:v>
                      </c:pt>
                      <c:pt idx="33">
                        <c:v>0.98654236118381</c:v>
                      </c:pt>
                      <c:pt idx="34">
                        <c:v>0.985939056968823</c:v>
                      </c:pt>
                      <c:pt idx="35">
                        <c:v>0.98521012899698701</c:v>
                      </c:pt>
                      <c:pt idx="36">
                        <c:v>0.98450446468382702</c:v>
                      </c:pt>
                      <c:pt idx="37">
                        <c:v>0.98385191905797598</c:v>
                      </c:pt>
                      <c:pt idx="38">
                        <c:v>0.98312144017556302</c:v>
                      </c:pt>
                      <c:pt idx="39">
                        <c:v>0.98241732677298099</c:v>
                      </c:pt>
                      <c:pt idx="40">
                        <c:v>0.98166242104895796</c:v>
                      </c:pt>
                      <c:pt idx="41">
                        <c:v>0.980857886186427</c:v>
                      </c:pt>
                      <c:pt idx="42">
                        <c:v>0.980129345942236</c:v>
                      </c:pt>
                      <c:pt idx="43">
                        <c:v>0.97934923792131401</c:v>
                      </c:pt>
                      <c:pt idx="44">
                        <c:v>0.97851833757895101</c:v>
                      </c:pt>
                      <c:pt idx="45">
                        <c:v>0.97768937587480997</c:v>
                      </c:pt>
                      <c:pt idx="46">
                        <c:v>0.97680884639393895</c:v>
                      </c:pt>
                      <c:pt idx="47">
                        <c:v>0.97602912610066195</c:v>
                      </c:pt>
                      <c:pt idx="48">
                        <c:v>0.97509741657070403</c:v>
                      </c:pt>
                      <c:pt idx="49">
                        <c:v>0.974217274817477</c:v>
                      </c:pt>
                      <c:pt idx="50">
                        <c:v>0.97333674533660497</c:v>
                      </c:pt>
                      <c:pt idx="51">
                        <c:v>0.97245660358337904</c:v>
                      </c:pt>
                      <c:pt idx="52">
                        <c:v>0.97150201812239001</c:v>
                      </c:pt>
                      <c:pt idx="53">
                        <c:v>0.97057069632007698</c:v>
                      </c:pt>
                      <c:pt idx="54">
                        <c:v>0.96961417222086499</c:v>
                      </c:pt>
                      <c:pt idx="55">
                        <c:v>0.96860879443843395</c:v>
                      </c:pt>
                      <c:pt idx="56">
                        <c:v>0.96760302892836003</c:v>
                      </c:pt>
                      <c:pt idx="57">
                        <c:v>0.96662207798753796</c:v>
                      </c:pt>
                      <c:pt idx="58">
                        <c:v>0.96561476156688497</c:v>
                      </c:pt>
                      <c:pt idx="59">
                        <c:v>0.96455975464594601</c:v>
                      </c:pt>
                      <c:pt idx="60">
                        <c:v>0.96350319681442897</c:v>
                      </c:pt>
                      <c:pt idx="61">
                        <c:v>0.96244625125526795</c:v>
                      </c:pt>
                      <c:pt idx="62">
                        <c:v>0.96131369880541095</c:v>
                      </c:pt>
                      <c:pt idx="63">
                        <c:v>0.960207511835386</c:v>
                      </c:pt>
                      <c:pt idx="64">
                        <c:v>0.95907651029610796</c:v>
                      </c:pt>
                      <c:pt idx="65">
                        <c:v>0.95789432870774205</c:v>
                      </c:pt>
                      <c:pt idx="66">
                        <c:v>0.95671059620879895</c:v>
                      </c:pt>
                      <c:pt idx="67">
                        <c:v>0.95555516782790995</c:v>
                      </c:pt>
                      <c:pt idx="68">
                        <c:v>0.95434662075971299</c:v>
                      </c:pt>
                      <c:pt idx="69">
                        <c:v>0.95314001232973899</c:v>
                      </c:pt>
                      <c:pt idx="70">
                        <c:v>0.95193301617212001</c:v>
                      </c:pt>
                      <c:pt idx="71">
                        <c:v>0.95065041312380605</c:v>
                      </c:pt>
                      <c:pt idx="72">
                        <c:v>0.94941743921399802</c:v>
                      </c:pt>
                      <c:pt idx="73">
                        <c:v>0.94815926300729303</c:v>
                      </c:pt>
                      <c:pt idx="74">
                        <c:v>0.94690147452823203</c:v>
                      </c:pt>
                      <c:pt idx="75">
                        <c:v>0.94561887147991697</c:v>
                      </c:pt>
                      <c:pt idx="76">
                        <c:v>0.94428508838251701</c:v>
                      </c:pt>
                      <c:pt idx="77">
                        <c:v>0.94300248533420095</c:v>
                      </c:pt>
                      <c:pt idx="78">
                        <c:v>0.94169506771663303</c:v>
                      </c:pt>
                      <c:pt idx="79">
                        <c:v>0.94038803782670899</c:v>
                      </c:pt>
                      <c:pt idx="80">
                        <c:v>0.93910543477839403</c:v>
                      </c:pt>
                      <c:pt idx="81">
                        <c:v>0.93777165168099297</c:v>
                      </c:pt>
                      <c:pt idx="82">
                        <c:v>0.93643786858359201</c:v>
                      </c:pt>
                      <c:pt idx="83">
                        <c:v>0.93513045096602299</c:v>
                      </c:pt>
                      <c:pt idx="84">
                        <c:v>0.93379666786862203</c:v>
                      </c:pt>
                      <c:pt idx="85">
                        <c:v>0.932489250251054</c:v>
                      </c:pt>
                      <c:pt idx="86">
                        <c:v>0.93115585488129704</c:v>
                      </c:pt>
                      <c:pt idx="87">
                        <c:v>0.92982362269447405</c:v>
                      </c:pt>
                      <c:pt idx="88">
                        <c:v>0.92848983959707299</c:v>
                      </c:pt>
                      <c:pt idx="89">
                        <c:v>0.92715605649967203</c:v>
                      </c:pt>
                      <c:pt idx="90">
                        <c:v>0.925848638882103</c:v>
                      </c:pt>
                      <c:pt idx="91">
                        <c:v>0.92454160899217896</c:v>
                      </c:pt>
                      <c:pt idx="92">
                        <c:v>0.92323264046403197</c:v>
                      </c:pt>
                      <c:pt idx="93">
                        <c:v>0.92190040827720998</c:v>
                      </c:pt>
                      <c:pt idx="94">
                        <c:v>0.92059143974906299</c:v>
                      </c:pt>
                      <c:pt idx="95">
                        <c:v>0.91930883670074803</c:v>
                      </c:pt>
                      <c:pt idx="96">
                        <c:v>0.918001419083179</c:v>
                      </c:pt>
                      <c:pt idx="97">
                        <c:v>0.91671881603486505</c:v>
                      </c:pt>
                      <c:pt idx="98">
                        <c:v>0.91540984750671694</c:v>
                      </c:pt>
                      <c:pt idx="99">
                        <c:v>0.91407800304753895</c:v>
                      </c:pt>
                      <c:pt idx="100">
                        <c:v>0.91281982684083396</c:v>
                      </c:pt>
                      <c:pt idx="101">
                        <c:v>0.911537223792519</c:v>
                      </c:pt>
                      <c:pt idx="102">
                        <c:v>0.91027943531345801</c:v>
                      </c:pt>
                      <c:pt idx="103">
                        <c:v>0.90899683226514405</c:v>
                      </c:pt>
                      <c:pt idx="104">
                        <c:v>0.90773904378608306</c:v>
                      </c:pt>
                      <c:pt idx="105">
                        <c:v>0.90653204762846296</c:v>
                      </c:pt>
                      <c:pt idx="106">
                        <c:v>0.90529907371865703</c:v>
                      </c:pt>
                      <c:pt idx="107">
                        <c:v>0.90406765071942796</c:v>
                      </c:pt>
                      <c:pt idx="108">
                        <c:v>0.90283428908197705</c:v>
                      </c:pt>
                      <c:pt idx="109">
                        <c:v>0.90160092744452602</c:v>
                      </c:pt>
                      <c:pt idx="110">
                        <c:v>0.90039431901455103</c:v>
                      </c:pt>
                      <c:pt idx="111">
                        <c:v>0.89918771058457703</c:v>
                      </c:pt>
                      <c:pt idx="112">
                        <c:v>0.898005528996212</c:v>
                      </c:pt>
                      <c:pt idx="113">
                        <c:v>0.89682373513549096</c:v>
                      </c:pt>
                      <c:pt idx="114">
                        <c:v>0.89566636811638001</c:v>
                      </c:pt>
                      <c:pt idx="115">
                        <c:v>0.89448418652801498</c:v>
                      </c:pt>
                      <c:pt idx="116">
                        <c:v>0.89335163407815799</c:v>
                      </c:pt>
                      <c:pt idx="117">
                        <c:v>0.89219426705904703</c:v>
                      </c:pt>
                      <c:pt idx="118">
                        <c:v>0.891063265519768</c:v>
                      </c:pt>
                      <c:pt idx="119">
                        <c:v>0.88993071306991101</c:v>
                      </c:pt>
                      <c:pt idx="120">
                        <c:v>0.88882452609988705</c:v>
                      </c:pt>
                      <c:pt idx="121">
                        <c:v>0.88771833912986098</c:v>
                      </c:pt>
                      <c:pt idx="122">
                        <c:v>0.88661021352161395</c:v>
                      </c:pt>
                      <c:pt idx="123">
                        <c:v>0.88555365569009703</c:v>
                      </c:pt>
                      <c:pt idx="124">
                        <c:v>0.88447228328932603</c:v>
                      </c:pt>
                      <c:pt idx="125">
                        <c:v>0.88341727636838796</c:v>
                      </c:pt>
                      <c:pt idx="126">
                        <c:v>0.88236033080922605</c:v>
                      </c:pt>
                      <c:pt idx="127">
                        <c:v>0.88132819981931798</c:v>
                      </c:pt>
                      <c:pt idx="128">
                        <c:v>0.88029800746763398</c:v>
                      </c:pt>
                      <c:pt idx="129">
                        <c:v>0.87926587647772703</c:v>
                      </c:pt>
                      <c:pt idx="130">
                        <c:v>0.87828492553690596</c:v>
                      </c:pt>
                      <c:pt idx="131">
                        <c:v>0.87725473318522096</c:v>
                      </c:pt>
                      <c:pt idx="132">
                        <c:v>0.87624702903692298</c:v>
                      </c:pt>
                      <c:pt idx="133">
                        <c:v>0.87526646582374601</c:v>
                      </c:pt>
                      <c:pt idx="134">
                        <c:v>0.87428551488292605</c:v>
                      </c:pt>
                      <c:pt idx="135">
                        <c:v>0.87330456394210398</c:v>
                      </c:pt>
                      <c:pt idx="136">
                        <c:v>0.87237479305036902</c:v>
                      </c:pt>
                      <c:pt idx="137">
                        <c:v>0.871443083520412</c:v>
                      </c:pt>
                      <c:pt idx="138">
                        <c:v>0.87051331262867704</c:v>
                      </c:pt>
                      <c:pt idx="139">
                        <c:v>0.869581990826364</c:v>
                      </c:pt>
                      <c:pt idx="140">
                        <c:v>0.86865221993462904</c:v>
                      </c:pt>
                      <c:pt idx="141">
                        <c:v>0.86772051040467102</c:v>
                      </c:pt>
                      <c:pt idx="142">
                        <c:v>0.86681555408219102</c:v>
                      </c:pt>
                      <c:pt idx="143">
                        <c:v>0.86593541232896398</c:v>
                      </c:pt>
                      <c:pt idx="144">
                        <c:v>0.86505488284809195</c:v>
                      </c:pt>
                      <c:pt idx="145">
                        <c:v>0.86417435336722004</c:v>
                      </c:pt>
                      <c:pt idx="146">
                        <c:v>0.86334345302485704</c:v>
                      </c:pt>
                      <c:pt idx="147">
                        <c:v>0.86248967675146304</c:v>
                      </c:pt>
                      <c:pt idx="148">
                        <c:v>0.86158278179075798</c:v>
                      </c:pt>
                      <c:pt idx="149">
                        <c:v>0.86072900551736398</c:v>
                      </c:pt>
                      <c:pt idx="150">
                        <c:v>0.85987329060574702</c:v>
                      </c:pt>
                      <c:pt idx="151">
                        <c:v>0.85901757569412895</c:v>
                      </c:pt>
                      <c:pt idx="152">
                        <c:v>0.85818861398998902</c:v>
                      </c:pt>
                      <c:pt idx="153">
                        <c:v>0.85738407912745696</c:v>
                      </c:pt>
                      <c:pt idx="154">
                        <c:v>0.85657760562670404</c:v>
                      </c:pt>
                      <c:pt idx="155">
                        <c:v>0.85577307076417197</c:v>
                      </c:pt>
                      <c:pt idx="156">
                        <c:v>0.85501816504014905</c:v>
                      </c:pt>
                      <c:pt idx="157">
                        <c:v>0.85418881560836402</c:v>
                      </c:pt>
                      <c:pt idx="158">
                        <c:v>0.85338428074583195</c:v>
                      </c:pt>
                      <c:pt idx="159">
                        <c:v>0.85260456045255495</c:v>
                      </c:pt>
                      <c:pt idx="160">
                        <c:v>0.85180002559002399</c:v>
                      </c:pt>
                      <c:pt idx="161">
                        <c:v>0.85102030529674699</c:v>
                      </c:pt>
                      <c:pt idx="162">
                        <c:v>0.85026539957272396</c:v>
                      </c:pt>
                      <c:pt idx="163">
                        <c:v>0.849460864710193</c:v>
                      </c:pt>
                      <c:pt idx="164">
                        <c:v>0.84873038582777904</c:v>
                      </c:pt>
                      <c:pt idx="165">
                        <c:v>0.84797509237611102</c:v>
                      </c:pt>
                      <c:pt idx="166">
                        <c:v>0.84719537208283402</c:v>
                      </c:pt>
                      <c:pt idx="167">
                        <c:v>0.84639083722030295</c:v>
                      </c:pt>
                      <c:pt idx="168">
                        <c:v>0.84563748240685799</c:v>
                      </c:pt>
                      <c:pt idx="169">
                        <c:v>0.84485776211358099</c:v>
                      </c:pt>
                      <c:pt idx="170">
                        <c:v>0.84410285638955795</c:v>
                      </c:pt>
                      <c:pt idx="171">
                        <c:v>0.843372377507144</c:v>
                      </c:pt>
                      <c:pt idx="172">
                        <c:v>0.842643837262953</c:v>
                      </c:pt>
                      <c:pt idx="173">
                        <c:v>0.84193972386037097</c:v>
                      </c:pt>
                      <c:pt idx="174">
                        <c:v>0.84116000356709397</c:v>
                      </c:pt>
                      <c:pt idx="175">
                        <c:v>0.84042952468468002</c:v>
                      </c:pt>
                      <c:pt idx="176">
                        <c:v>0.83967616987123495</c:v>
                      </c:pt>
                      <c:pt idx="177">
                        <c:v>0.83894569098882199</c:v>
                      </c:pt>
                      <c:pt idx="178">
                        <c:v>0.83821715074463099</c:v>
                      </c:pt>
                      <c:pt idx="179">
                        <c:v>0.83743743045135399</c:v>
                      </c:pt>
                      <c:pt idx="180">
                        <c:v>0.83673370477641595</c:v>
                      </c:pt>
                      <c:pt idx="181">
                        <c:v>0.83597841132474904</c:v>
                      </c:pt>
                      <c:pt idx="182">
                        <c:v>0.835223505600726</c:v>
                      </c:pt>
                      <c:pt idx="183">
                        <c:v>0.83444339757980401</c:v>
                      </c:pt>
                      <c:pt idx="184">
                        <c:v>0.83371485733561301</c:v>
                      </c:pt>
                      <c:pt idx="185">
                        <c:v>0.83295995161158998</c:v>
                      </c:pt>
                      <c:pt idx="186">
                        <c:v>0.83220465815992195</c:v>
                      </c:pt>
                      <c:pt idx="187">
                        <c:v>0.83142493786664395</c:v>
                      </c:pt>
                      <c:pt idx="188">
                        <c:v>0.83069639762245395</c:v>
                      </c:pt>
                      <c:pt idx="189">
                        <c:v>0.82994110417078604</c:v>
                      </c:pt>
                      <c:pt idx="190">
                        <c:v>0.82921256392659504</c:v>
                      </c:pt>
                      <c:pt idx="191">
                        <c:v>0.82843284363331804</c:v>
                      </c:pt>
                      <c:pt idx="192">
                        <c:v>0.82770236475090397</c:v>
                      </c:pt>
                      <c:pt idx="193">
                        <c:v>0.82692264445762698</c:v>
                      </c:pt>
                      <c:pt idx="194">
                        <c:v>0.82614292416434898</c:v>
                      </c:pt>
                      <c:pt idx="195">
                        <c:v>0.82538956935090502</c:v>
                      </c:pt>
                      <c:pt idx="196">
                        <c:v>0.82460946132998403</c:v>
                      </c:pt>
                      <c:pt idx="197">
                        <c:v>0.823803375556874</c:v>
                      </c:pt>
                      <c:pt idx="198">
                        <c:v>0.82299884069434204</c:v>
                      </c:pt>
                      <c:pt idx="199">
                        <c:v>0.82219430583181097</c:v>
                      </c:pt>
                      <c:pt idx="200">
                        <c:v>0.82138977096928001</c:v>
                      </c:pt>
                      <c:pt idx="201">
                        <c:v>0.82058523610674905</c:v>
                      </c:pt>
                      <c:pt idx="202">
                        <c:v>0.81977915033363902</c:v>
                      </c:pt>
                      <c:pt idx="203">
                        <c:v>0.81894980090185399</c:v>
                      </c:pt>
                      <c:pt idx="204">
                        <c:v>0.81814565376696802</c:v>
                      </c:pt>
                      <c:pt idx="205">
                        <c:v>0.81728993885534995</c:v>
                      </c:pt>
                      <c:pt idx="206">
                        <c:v>0.81645903851298696</c:v>
                      </c:pt>
                      <c:pt idx="207">
                        <c:v>0.81557850903211504</c:v>
                      </c:pt>
                      <c:pt idx="208">
                        <c:v>0.81472473275872104</c:v>
                      </c:pt>
                      <c:pt idx="209">
                        <c:v>0.81384420327784901</c:v>
                      </c:pt>
                      <c:pt idx="210">
                        <c:v>0.81296406152462197</c:v>
                      </c:pt>
                      <c:pt idx="211">
                        <c:v>0.81203235199466395</c:v>
                      </c:pt>
                      <c:pt idx="212">
                        <c:v>0.81115221024143802</c:v>
                      </c:pt>
                      <c:pt idx="213">
                        <c:v>0.81022243934970295</c:v>
                      </c:pt>
                      <c:pt idx="214">
                        <c:v>0.80926591525049196</c:v>
                      </c:pt>
                      <c:pt idx="215">
                        <c:v>0.80833459344817804</c:v>
                      </c:pt>
                      <c:pt idx="216">
                        <c:v>0.80740482255644297</c:v>
                      </c:pt>
                      <c:pt idx="217">
                        <c:v>0.80642387161562201</c:v>
                      </c:pt>
                      <c:pt idx="218">
                        <c:v>0.80539174062571495</c:v>
                      </c:pt>
                      <c:pt idx="219">
                        <c:v>0.80438597511564003</c:v>
                      </c:pt>
                      <c:pt idx="220">
                        <c:v>0.80338059733320899</c:v>
                      </c:pt>
                      <c:pt idx="221">
                        <c:v>0.80237483182313396</c:v>
                      </c:pt>
                      <c:pt idx="222">
                        <c:v>0.80134270083322701</c:v>
                      </c:pt>
                      <c:pt idx="223">
                        <c:v>0.80026132843245601</c:v>
                      </c:pt>
                      <c:pt idx="224">
                        <c:v>0.79915514146243105</c:v>
                      </c:pt>
                      <c:pt idx="225">
                        <c:v>0.79804740358182802</c:v>
                      </c:pt>
                      <c:pt idx="226">
                        <c:v>0.79691640204254899</c:v>
                      </c:pt>
                      <c:pt idx="227">
                        <c:v>0.79575903502343803</c:v>
                      </c:pt>
                      <c:pt idx="228">
                        <c:v>0.79457685343507301</c:v>
                      </c:pt>
                      <c:pt idx="229">
                        <c:v>0.79336830636687605</c:v>
                      </c:pt>
                      <c:pt idx="230">
                        <c:v>0.79218651250615502</c:v>
                      </c:pt>
                      <c:pt idx="231">
                        <c:v>0.79093027493767198</c:v>
                      </c:pt>
                      <c:pt idx="232">
                        <c:v>0.78967248645861199</c:v>
                      </c:pt>
                      <c:pt idx="233">
                        <c:v>0.78838988341029703</c:v>
                      </c:pt>
                      <c:pt idx="234">
                        <c:v>0.78708091488215004</c:v>
                      </c:pt>
                      <c:pt idx="235">
                        <c:v>0.78582273867544505</c:v>
                      </c:pt>
                      <c:pt idx="236">
                        <c:v>0.78443971416717995</c:v>
                      </c:pt>
                      <c:pt idx="237">
                        <c:v>0.78308111650052503</c:v>
                      </c:pt>
                      <c:pt idx="238">
                        <c:v>0.78172445747209396</c:v>
                      </c:pt>
                      <c:pt idx="239">
                        <c:v>0.78029025291474297</c:v>
                      </c:pt>
                      <c:pt idx="240">
                        <c:v>0.77883123378813801</c:v>
                      </c:pt>
                      <c:pt idx="241">
                        <c:v>0.77737221466153295</c:v>
                      </c:pt>
                      <c:pt idx="242">
                        <c:v>0.77588838096567403</c:v>
                      </c:pt>
                      <c:pt idx="243">
                        <c:v>0.77435336722072901</c:v>
                      </c:pt>
                      <c:pt idx="244">
                        <c:v>0.77279392663417501</c:v>
                      </c:pt>
                      <c:pt idx="245">
                        <c:v>0.77123448604762102</c:v>
                      </c:pt>
                      <c:pt idx="246">
                        <c:v>0.76964984316416796</c:v>
                      </c:pt>
                      <c:pt idx="247">
                        <c:v>0.768014407959273</c:v>
                      </c:pt>
                      <c:pt idx="248">
                        <c:v>0.76635454591276897</c:v>
                      </c:pt>
                      <c:pt idx="249">
                        <c:v>0.76466948156936698</c:v>
                      </c:pt>
                      <c:pt idx="250">
                        <c:v>0.76290881033526803</c:v>
                      </c:pt>
                      <c:pt idx="251">
                        <c:v>0.761123324531915</c:v>
                      </c:pt>
                      <c:pt idx="252">
                        <c:v>0.759313411886954</c:v>
                      </c:pt>
                      <c:pt idx="253">
                        <c:v>0.75742556598542898</c:v>
                      </c:pt>
                      <c:pt idx="254">
                        <c:v>0.75558890013298996</c:v>
                      </c:pt>
                      <c:pt idx="255">
                        <c:v>0.75365375145882496</c:v>
                      </c:pt>
                      <c:pt idx="256">
                        <c:v>0.75164066952809705</c:v>
                      </c:pt>
                      <c:pt idx="257">
                        <c:v>0.74957834618650498</c:v>
                      </c:pt>
                      <c:pt idx="258">
                        <c:v>0.74751602284491303</c:v>
                      </c:pt>
                      <c:pt idx="259">
                        <c:v>0.74537770488498001</c:v>
                      </c:pt>
                      <c:pt idx="260">
                        <c:v>0.74316533094492998</c:v>
                      </c:pt>
                      <c:pt idx="261">
                        <c:v>0.740899838317572</c:v>
                      </c:pt>
                      <c:pt idx="262">
                        <c:v>0.73858704291757304</c:v>
                      </c:pt>
                      <c:pt idx="263">
                        <c:v>0.73619631426100995</c:v>
                      </c:pt>
                      <c:pt idx="264">
                        <c:v>0.73375673192122903</c:v>
                      </c:pt>
                      <c:pt idx="265">
                        <c:v>0.73121595266620898</c:v>
                      </c:pt>
                      <c:pt idx="266">
                        <c:v>0.72865074656957995</c:v>
                      </c:pt>
                      <c:pt idx="267">
                        <c:v>0.72600993358225396</c:v>
                      </c:pt>
                      <c:pt idx="268">
                        <c:v>0.72329273824894502</c:v>
                      </c:pt>
                      <c:pt idx="269">
                        <c:v>0.72052668923241503</c:v>
                      </c:pt>
                      <c:pt idx="270">
                        <c:v>0.71768425786990098</c:v>
                      </c:pt>
                      <c:pt idx="271">
                        <c:v>0.71476621961669295</c:v>
                      </c:pt>
                      <c:pt idx="272">
                        <c:v>0.71177412538336604</c:v>
                      </c:pt>
                      <c:pt idx="273">
                        <c:v>0.70873085110095202</c:v>
                      </c:pt>
                      <c:pt idx="274">
                        <c:v>0.70561158220019904</c:v>
                      </c:pt>
                      <c:pt idx="275">
                        <c:v>0.70244113325035995</c:v>
                      </c:pt>
                      <c:pt idx="276">
                        <c:v>0.69919701604804796</c:v>
                      </c:pt>
                      <c:pt idx="277">
                        <c:v>0.69587651649975002</c:v>
                      </c:pt>
                      <c:pt idx="278">
                        <c:v>0.69245559549150304</c:v>
                      </c:pt>
                      <c:pt idx="279">
                        <c:v>0.68906142769073297</c:v>
                      </c:pt>
                      <c:pt idx="280">
                        <c:v>0.6855893266334</c:v>
                      </c:pt>
                      <c:pt idx="281">
                        <c:v>0.68209434964503501</c:v>
                      </c:pt>
                      <c:pt idx="282">
                        <c:v>0.67857300717683799</c:v>
                      </c:pt>
                      <c:pt idx="283">
                        <c:v>0.67500048465955598</c:v>
                      </c:pt>
                      <c:pt idx="284">
                        <c:v>0.67137833300376504</c:v>
                      </c:pt>
                      <c:pt idx="285">
                        <c:v>0.66773175450636502</c:v>
                      </c:pt>
                      <c:pt idx="286">
                        <c:v>0.66413441741982804</c:v>
                      </c:pt>
                      <c:pt idx="287">
                        <c:v>0.66051226576403599</c:v>
                      </c:pt>
                      <c:pt idx="288">
                        <c:v>0.65686568726663697</c:v>
                      </c:pt>
                      <c:pt idx="289">
                        <c:v>0.65321717013101299</c:v>
                      </c:pt>
                      <c:pt idx="290">
                        <c:v>0.64959540620286704</c:v>
                      </c:pt>
                      <c:pt idx="291">
                        <c:v>0.64597325454707599</c:v>
                      </c:pt>
                      <c:pt idx="292">
                        <c:v>0.64237785609876197</c:v>
                      </c:pt>
                      <c:pt idx="293">
                        <c:v>0.63882976042308903</c:v>
                      </c:pt>
                      <c:pt idx="294">
                        <c:v>0.63531035659311497</c:v>
                      </c:pt>
                      <c:pt idx="295">
                        <c:v>0.63178862639727396</c:v>
                      </c:pt>
                      <c:pt idx="296">
                        <c:v>0.62836770538902598</c:v>
                      </c:pt>
                      <c:pt idx="297">
                        <c:v>0.62499641351928803</c:v>
                      </c:pt>
                      <c:pt idx="298">
                        <c:v>0.62167630169863497</c:v>
                      </c:pt>
                      <c:pt idx="299">
                        <c:v>0.61835580215033703</c:v>
                      </c:pt>
                      <c:pt idx="300">
                        <c:v>0.61506205580951701</c:v>
                      </c:pt>
                      <c:pt idx="301">
                        <c:v>0.61184236544881399</c:v>
                      </c:pt>
                      <c:pt idx="302">
                        <c:v>0.608723096548061</c:v>
                      </c:pt>
                      <c:pt idx="303">
                        <c:v>0.60570463683490205</c:v>
                      </c:pt>
                      <c:pt idx="304">
                        <c:v>0.602736969443184</c:v>
                      </c:pt>
                      <c:pt idx="305">
                        <c:v>0.59981893118997498</c:v>
                      </c:pt>
                      <c:pt idx="306">
                        <c:v>0.59697688755510603</c:v>
                      </c:pt>
                      <c:pt idx="307">
                        <c:v>0.59423526538018601</c:v>
                      </c:pt>
                      <c:pt idx="308">
                        <c:v>0.59154288461613003</c:v>
                      </c:pt>
                      <c:pt idx="309">
                        <c:v>0.58900249308875496</c:v>
                      </c:pt>
                      <c:pt idx="310">
                        <c:v>0.58648846704121105</c:v>
                      </c:pt>
                      <c:pt idx="311">
                        <c:v>0.58404849697378602</c:v>
                      </c:pt>
                      <c:pt idx="312">
                        <c:v>0.58170894836630904</c:v>
                      </c:pt>
                      <c:pt idx="313">
                        <c:v>0.57944539437717302</c:v>
                      </c:pt>
                      <c:pt idx="314">
                        <c:v>0.57723146952654603</c:v>
                      </c:pt>
                      <c:pt idx="315">
                        <c:v>0.57506833699735904</c:v>
                      </c:pt>
                      <c:pt idx="316">
                        <c:v>0.57300601365576798</c:v>
                      </c:pt>
                      <c:pt idx="317">
                        <c:v>0.57101929720487099</c:v>
                      </c:pt>
                      <c:pt idx="318">
                        <c:v>0.56908220989248304</c:v>
                      </c:pt>
                      <c:pt idx="319">
                        <c:v>0.56716993714934905</c:v>
                      </c:pt>
                      <c:pt idx="320">
                        <c:v>0.56533520993513298</c:v>
                      </c:pt>
                      <c:pt idx="321">
                        <c:v>0.56349854408269395</c:v>
                      </c:pt>
                      <c:pt idx="322">
                        <c:v>0.56171305827934204</c:v>
                      </c:pt>
                      <c:pt idx="323">
                        <c:v>0.55990120699615697</c:v>
                      </c:pt>
                      <c:pt idx="324">
                        <c:v>0.55811572119280495</c:v>
                      </c:pt>
                      <c:pt idx="325">
                        <c:v>0.55637986452796095</c:v>
                      </c:pt>
                      <c:pt idx="326">
                        <c:v>0.554619193293863</c:v>
                      </c:pt>
                      <c:pt idx="327">
                        <c:v>0.55288294890137302</c:v>
                      </c:pt>
                      <c:pt idx="328">
                        <c:v>0.55117345771636095</c:v>
                      </c:pt>
                      <c:pt idx="329">
                        <c:v>0.54941278648226299</c:v>
                      </c:pt>
                      <c:pt idx="330">
                        <c:v>0.547676929817419</c:v>
                      </c:pt>
                      <c:pt idx="331">
                        <c:v>0.54589144401406697</c:v>
                      </c:pt>
                      <c:pt idx="332">
                        <c:v>0.54413077277996802</c:v>
                      </c:pt>
                      <c:pt idx="333">
                        <c:v>0.54234528697661599</c:v>
                      </c:pt>
                      <c:pt idx="334">
                        <c:v>0.540558250262685</c:v>
                      </c:pt>
                      <c:pt idx="335">
                        <c:v>0.53877276445933298</c:v>
                      </c:pt>
                      <c:pt idx="336">
                        <c:v>0.53688685719603102</c:v>
                      </c:pt>
                      <c:pt idx="337">
                        <c:v>0.535050191343592</c:v>
                      </c:pt>
                      <c:pt idx="338">
                        <c:v>0.53316428408029104</c:v>
                      </c:pt>
                      <c:pt idx="339">
                        <c:v>0.53125162360951195</c:v>
                      </c:pt>
                      <c:pt idx="340">
                        <c:v>0.52936571634620999</c:v>
                      </c:pt>
                      <c:pt idx="341">
                        <c:v>0.527453443603076</c:v>
                      </c:pt>
                      <c:pt idx="342">
                        <c:v>0.52546672715217901</c:v>
                      </c:pt>
                      <c:pt idx="343">
                        <c:v>0.52350482527053699</c:v>
                      </c:pt>
                      <c:pt idx="344">
                        <c:v>0.52149368197803103</c:v>
                      </c:pt>
                      <c:pt idx="345">
                        <c:v>0.51948060004730301</c:v>
                      </c:pt>
                      <c:pt idx="346">
                        <c:v>0.51744309127496502</c:v>
                      </c:pt>
                      <c:pt idx="347">
                        <c:v>0.51535595336411899</c:v>
                      </c:pt>
                      <c:pt idx="348">
                        <c:v>0.51329363002252704</c:v>
                      </c:pt>
                      <c:pt idx="349">
                        <c:v>0.51115531206259501</c:v>
                      </c:pt>
                      <c:pt idx="350">
                        <c:v>0.50904180867191695</c:v>
                      </c:pt>
                      <c:pt idx="351">
                        <c:v>0.50687867614272997</c:v>
                      </c:pt>
                      <c:pt idx="352">
                        <c:v>0.50466630220268105</c:v>
                      </c:pt>
                      <c:pt idx="353">
                        <c:v>0.50245237735205195</c:v>
                      </c:pt>
                      <c:pt idx="354">
                        <c:v>0.500213637932171</c:v>
                      </c:pt>
                      <c:pt idx="355">
                        <c:v>0.49792526937378101</c:v>
                      </c:pt>
                      <c:pt idx="356">
                        <c:v>0.49561053533555899</c:v>
                      </c:pt>
                      <c:pt idx="357">
                        <c:v>0.49327098672808201</c:v>
                      </c:pt>
                      <c:pt idx="358">
                        <c:v>0.490907011278997</c:v>
                      </c:pt>
                      <c:pt idx="359">
                        <c:v>0.48851822126065803</c:v>
                      </c:pt>
                      <c:pt idx="360">
                        <c:v>0.48605188571339902</c:v>
                      </c:pt>
                      <c:pt idx="361">
                        <c:v>0.48358710107671998</c:v>
                      </c:pt>
                      <c:pt idx="362">
                        <c:v>0.48109788959842997</c:v>
                      </c:pt>
                      <c:pt idx="363">
                        <c:v>0.47855749807105502</c:v>
                      </c:pt>
                      <c:pt idx="364">
                        <c:v>0.47601671881603502</c:v>
                      </c:pt>
                      <c:pt idx="365">
                        <c:v>0.47340072039796399</c:v>
                      </c:pt>
                      <c:pt idx="366">
                        <c:v>0.47078433425224803</c:v>
                      </c:pt>
                      <c:pt idx="367">
                        <c:v>0.46809350439877001</c:v>
                      </c:pt>
                      <c:pt idx="368">
                        <c:v>0.465427876842191</c:v>
                      </c:pt>
                      <c:pt idx="369">
                        <c:v>0.46268625466727098</c:v>
                      </c:pt>
                      <c:pt idx="370">
                        <c:v>0.45989345244326502</c:v>
                      </c:pt>
                      <c:pt idx="371">
                        <c:v>0.45707583565000598</c:v>
                      </c:pt>
                      <c:pt idx="372">
                        <c:v>0.45428497206422302</c:v>
                      </c:pt>
                      <c:pt idx="373">
                        <c:v>0.45144292842935402</c:v>
                      </c:pt>
                      <c:pt idx="374">
                        <c:v>0.44860049706684102</c:v>
                      </c:pt>
                      <c:pt idx="375">
                        <c:v>0.44570727338288502</c:v>
                      </c:pt>
                      <c:pt idx="376">
                        <c:v>0.44276442056042198</c:v>
                      </c:pt>
                      <c:pt idx="377">
                        <c:v>0.43984638230721201</c:v>
                      </c:pt>
                      <c:pt idx="378">
                        <c:v>0.43685428807388499</c:v>
                      </c:pt>
                      <c:pt idx="379">
                        <c:v>0.43383582836072598</c:v>
                      </c:pt>
                      <c:pt idx="380">
                        <c:v>0.43081698091992199</c:v>
                      </c:pt>
                      <c:pt idx="381">
                        <c:v>0.42777370663751002</c:v>
                      </c:pt>
                      <c:pt idx="382">
                        <c:v>0.424730432355097</c:v>
                      </c:pt>
                      <c:pt idx="383">
                        <c:v>0.42168715807268298</c:v>
                      </c:pt>
                      <c:pt idx="384">
                        <c:v>0.41856788917193</c:v>
                      </c:pt>
                      <c:pt idx="385">
                        <c:v>0.41549980032026301</c:v>
                      </c:pt>
                      <c:pt idx="386">
                        <c:v>0.41238091914715402</c:v>
                      </c:pt>
                      <c:pt idx="387">
                        <c:v>0.40926165024640099</c:v>
                      </c:pt>
                      <c:pt idx="388">
                        <c:v>0.40614238134564801</c:v>
                      </c:pt>
                      <c:pt idx="389">
                        <c:v>0.40302311244489403</c:v>
                      </c:pt>
                      <c:pt idx="390">
                        <c:v>0.39982823665344502</c:v>
                      </c:pt>
                      <c:pt idx="391">
                        <c:v>0.396710906390915</c:v>
                      </c:pt>
                      <c:pt idx="392">
                        <c:v>0.39354045744107502</c:v>
                      </c:pt>
                      <c:pt idx="393">
                        <c:v>0.390371947129459</c:v>
                      </c:pt>
                      <c:pt idx="394">
                        <c:v>0.38720149817961902</c:v>
                      </c:pt>
                      <c:pt idx="395">
                        <c:v>0.38405780243725601</c:v>
                      </c:pt>
                      <c:pt idx="396">
                        <c:v>0.380888904397995</c:v>
                      </c:pt>
                      <c:pt idx="397">
                        <c:v>0.37772039408637798</c:v>
                      </c:pt>
                      <c:pt idx="398">
                        <c:v>0.37452551829492903</c:v>
                      </c:pt>
                      <c:pt idx="399">
                        <c:v>0.371357007983312</c:v>
                      </c:pt>
                      <c:pt idx="400">
                        <c:v>0.36823773908255902</c:v>
                      </c:pt>
                      <c:pt idx="401">
                        <c:v>0.36506729013271899</c:v>
                      </c:pt>
                      <c:pt idx="402">
                        <c:v>0.36194802123196601</c:v>
                      </c:pt>
                      <c:pt idx="403">
                        <c:v>0.35883069096943498</c:v>
                      </c:pt>
                      <c:pt idx="404">
                        <c:v>0.35568505658885002</c:v>
                      </c:pt>
                      <c:pt idx="405">
                        <c:v>0.35259254089557401</c:v>
                      </c:pt>
                      <c:pt idx="406">
                        <c:v>0.349498086564074</c:v>
                      </c:pt>
                      <c:pt idx="407">
                        <c:v>0.34642999771240701</c:v>
                      </c:pt>
                      <c:pt idx="408">
                        <c:v>0.34338672342999399</c:v>
                      </c:pt>
                      <c:pt idx="409">
                        <c:v>0.34036787598918999</c:v>
                      </c:pt>
                      <c:pt idx="410">
                        <c:v>0.33734941627603099</c:v>
                      </c:pt>
                      <c:pt idx="411">
                        <c:v>0.33435732204270402</c:v>
                      </c:pt>
                      <c:pt idx="412">
                        <c:v>0.33136328917115498</c:v>
                      </c:pt>
                      <c:pt idx="413">
                        <c:v>0.32836925629960501</c:v>
                      </c:pt>
                      <c:pt idx="414">
                        <c:v>0.32542679120478601</c:v>
                      </c:pt>
                      <c:pt idx="415">
                        <c:v>0.32248393838232198</c:v>
                      </c:pt>
                      <c:pt idx="416">
                        <c:v>0.31956590012911301</c:v>
                      </c:pt>
                      <c:pt idx="417">
                        <c:v>0.31667422735573603</c:v>
                      </c:pt>
                      <c:pt idx="418">
                        <c:v>0.313807369151613</c:v>
                      </c:pt>
                      <c:pt idx="419">
                        <c:v>0.310914145467658</c:v>
                      </c:pt>
                      <c:pt idx="420">
                        <c:v>0.30804689953588998</c:v>
                      </c:pt>
                      <c:pt idx="421">
                        <c:v>0.305178490421189</c:v>
                      </c:pt>
                      <c:pt idx="422">
                        <c:v>0.30231163221706497</c:v>
                      </c:pt>
                      <c:pt idx="423">
                        <c:v>0.29949401542380599</c:v>
                      </c:pt>
                      <c:pt idx="424">
                        <c:v>0.29665197178893599</c:v>
                      </c:pt>
                      <c:pt idx="425">
                        <c:v>0.29380954042642299</c:v>
                      </c:pt>
                      <c:pt idx="426">
                        <c:v>0.290992311360808</c:v>
                      </c:pt>
                      <c:pt idx="427">
                        <c:v>0.288149879998294</c:v>
                      </c:pt>
                      <c:pt idx="428">
                        <c:v>0.28528302179417098</c:v>
                      </c:pt>
                      <c:pt idx="429">
                        <c:v>0.28246579272855599</c:v>
                      </c:pt>
                      <c:pt idx="430">
                        <c:v>0.27967454141512799</c:v>
                      </c:pt>
                      <c:pt idx="431">
                        <c:v>0.27683249778025898</c:v>
                      </c:pt>
                      <c:pt idx="432">
                        <c:v>0.27399006641774498</c:v>
                      </c:pt>
                      <c:pt idx="433">
                        <c:v>0.27114802278287697</c:v>
                      </c:pt>
                      <c:pt idx="434">
                        <c:v>0.26835522055887001</c:v>
                      </c:pt>
                      <c:pt idx="435">
                        <c:v>0.26553760376561097</c:v>
                      </c:pt>
                      <c:pt idx="436">
                        <c:v>0.262721925610574</c:v>
                      </c:pt>
                      <c:pt idx="437">
                        <c:v>0.25990430881731402</c:v>
                      </c:pt>
                      <c:pt idx="438">
                        <c:v>0.25711189432095299</c:v>
                      </c:pt>
                      <c:pt idx="439">
                        <c:v>0.25434545757678001</c:v>
                      </c:pt>
                      <c:pt idx="440">
                        <c:v>0.25155265535277399</c:v>
                      </c:pt>
                      <c:pt idx="441">
                        <c:v>0.248811033177854</c:v>
                      </c:pt>
                      <c:pt idx="442">
                        <c:v>0.24609577648276801</c:v>
                      </c:pt>
                      <c:pt idx="443">
                        <c:v>0.24342821028796499</c:v>
                      </c:pt>
                      <c:pt idx="444">
                        <c:v>0.24078700957299601</c:v>
                      </c:pt>
                      <c:pt idx="445">
                        <c:v>0.238172562065503</c:v>
                      </c:pt>
                      <c:pt idx="446">
                        <c:v>0.23558099048904099</c:v>
                      </c:pt>
                      <c:pt idx="447">
                        <c:v>0.23304059896166501</c:v>
                      </c:pt>
                      <c:pt idx="448">
                        <c:v>0.23055099975573201</c:v>
                      </c:pt>
                      <c:pt idx="449">
                        <c:v>0.22808660284669599</c:v>
                      </c:pt>
                      <c:pt idx="450">
                        <c:v>0.22569587419013401</c:v>
                      </c:pt>
                      <c:pt idx="451">
                        <c:v>0.223331898741048</c:v>
                      </c:pt>
                      <c:pt idx="452">
                        <c:v>0.221068344751912</c:v>
                      </c:pt>
                      <c:pt idx="453">
                        <c:v>0.21877997619352299</c:v>
                      </c:pt>
                      <c:pt idx="454">
                        <c:v>0.216566051342895</c:v>
                      </c:pt>
                      <c:pt idx="455">
                        <c:v>0.21440291881370799</c:v>
                      </c:pt>
                      <c:pt idx="456">
                        <c:v>0.21228941542303001</c:v>
                      </c:pt>
                      <c:pt idx="457">
                        <c:v>0.210227092081439</c:v>
                      </c:pt>
                      <c:pt idx="458">
                        <c:v>0.20816476873984699</c:v>
                      </c:pt>
                      <c:pt idx="459">
                        <c:v>0.20620286685820399</c:v>
                      </c:pt>
                      <c:pt idx="460">
                        <c:v>0.20426577954581601</c:v>
                      </c:pt>
                      <c:pt idx="461">
                        <c:v>0.20237948455486901</c:v>
                      </c:pt>
                      <c:pt idx="462">
                        <c:v>0.200493577291567</c:v>
                      </c:pt>
                      <c:pt idx="463">
                        <c:v>0.19865729916677299</c:v>
                      </c:pt>
                      <c:pt idx="464">
                        <c:v>0.19687181336342099</c:v>
                      </c:pt>
                      <c:pt idx="465">
                        <c:v>0.19511114212932301</c:v>
                      </c:pt>
                      <c:pt idx="466">
                        <c:v>0.19342607778592</c:v>
                      </c:pt>
                      <c:pt idx="467">
                        <c:v>0.191714647962685</c:v>
                      </c:pt>
                      <c:pt idx="468">
                        <c:v>0.190054785916181</c:v>
                      </c:pt>
                      <c:pt idx="469">
                        <c:v>0.18844571619111899</c:v>
                      </c:pt>
                      <c:pt idx="470">
                        <c:v>0.186859522397087</c:v>
                      </c:pt>
                      <c:pt idx="471">
                        <c:v>0.185301632721112</c:v>
                      </c:pt>
                      <c:pt idx="472">
                        <c:v>0.18379182127306501</c:v>
                      </c:pt>
                      <c:pt idx="473">
                        <c:v>0.18228317300795199</c:v>
                      </c:pt>
                      <c:pt idx="474">
                        <c:v>0.18079933931209399</c:v>
                      </c:pt>
                      <c:pt idx="475">
                        <c:v>0.179365134754743</c:v>
                      </c:pt>
                      <c:pt idx="476">
                        <c:v>0.177955357039002</c:v>
                      </c:pt>
                      <c:pt idx="477">
                        <c:v>0.17657233253073701</c:v>
                      </c:pt>
                      <c:pt idx="478">
                        <c:v>0.17521373486408201</c:v>
                      </c:pt>
                      <c:pt idx="479">
                        <c:v>0.17388189040490401</c:v>
                      </c:pt>
                      <c:pt idx="480">
                        <c:v>0.172548107307503</c:v>
                      </c:pt>
                      <c:pt idx="481">
                        <c:v>0.171240689689934</c:v>
                      </c:pt>
                      <c:pt idx="482">
                        <c:v>0.16998290121087301</c:v>
                      </c:pt>
                      <c:pt idx="483">
                        <c:v>0.16872511273181301</c:v>
                      </c:pt>
                      <c:pt idx="484">
                        <c:v>0.167442509683498</c:v>
                      </c:pt>
                      <c:pt idx="485">
                        <c:v>0.166209148046046</c:v>
                      </c:pt>
                      <c:pt idx="486">
                        <c:v>0.16502735418532599</c:v>
                      </c:pt>
                      <c:pt idx="487">
                        <c:v>0.163871538076793</c:v>
                      </c:pt>
                      <c:pt idx="488">
                        <c:v>0.16273898562693601</c:v>
                      </c:pt>
                      <c:pt idx="489">
                        <c:v>0.16160643317707901</c:v>
                      </c:pt>
                      <c:pt idx="490">
                        <c:v>0.16047543163780001</c:v>
                      </c:pt>
                      <c:pt idx="491">
                        <c:v>0.15936924466777599</c:v>
                      </c:pt>
                      <c:pt idx="492">
                        <c:v>0.158287872267004</c:v>
                      </c:pt>
                      <c:pt idx="493">
                        <c:v>0.15720456122801099</c:v>
                      </c:pt>
                      <c:pt idx="494">
                        <c:v>0.15612318882723999</c:v>
                      </c:pt>
                      <c:pt idx="495">
                        <c:v>0.155092608747911</c:v>
                      </c:pt>
                      <c:pt idx="496">
                        <c:v>0.15406047775800399</c:v>
                      </c:pt>
                      <c:pt idx="497">
                        <c:v>0.15305509997557301</c:v>
                      </c:pt>
                      <c:pt idx="498">
                        <c:v>0.15204933446549801</c:v>
                      </c:pt>
                      <c:pt idx="499">
                        <c:v>0.15104201804484499</c:v>
                      </c:pt>
                      <c:pt idx="500">
                        <c:v>0.15003625253476999</c:v>
                      </c:pt>
                      <c:pt idx="501">
                        <c:v>0.14905568932159299</c:v>
                      </c:pt>
                      <c:pt idx="502">
                        <c:v>0.14809916522238101</c:v>
                      </c:pt>
                      <c:pt idx="503">
                        <c:v>0.14711821428155999</c:v>
                      </c:pt>
                      <c:pt idx="504">
                        <c:v>0.14613726334073901</c:v>
                      </c:pt>
                      <c:pt idx="505">
                        <c:v>0.145183065607395</c:v>
                      </c:pt>
                      <c:pt idx="506">
                        <c:v>0.144251356077437</c:v>
                      </c:pt>
                      <c:pt idx="507">
                        <c:v>0.14332158518570201</c:v>
                      </c:pt>
                      <c:pt idx="508">
                        <c:v>0.14236544881413499</c:v>
                      </c:pt>
                      <c:pt idx="509">
                        <c:v>0.14143412701182201</c:v>
                      </c:pt>
                      <c:pt idx="510">
                        <c:v>0.14050435612008699</c:v>
                      </c:pt>
                      <c:pt idx="511">
                        <c:v>0.139572646590129</c:v>
                      </c:pt>
                      <c:pt idx="512">
                        <c:v>0.13864287569839401</c:v>
                      </c:pt>
                      <c:pt idx="513">
                        <c:v>0.137711553896081</c:v>
                      </c:pt>
                      <c:pt idx="514">
                        <c:v>0.13678178300434701</c:v>
                      </c:pt>
                      <c:pt idx="515">
                        <c:v>0.135876438954221</c:v>
                      </c:pt>
                      <c:pt idx="516">
                        <c:v>0.13496993172116201</c:v>
                      </c:pt>
                      <c:pt idx="517">
                        <c:v>0.13411576772012199</c:v>
                      </c:pt>
                      <c:pt idx="518">
                        <c:v>0.13318444591781001</c:v>
                      </c:pt>
                      <c:pt idx="519">
                        <c:v>0.13230391643693801</c:v>
                      </c:pt>
                      <c:pt idx="520">
                        <c:v>0.13139896011445701</c:v>
                      </c:pt>
                      <c:pt idx="521">
                        <c:v>0.130543245202839</c:v>
                      </c:pt>
                      <c:pt idx="522">
                        <c:v>0.12966310344961299</c:v>
                      </c:pt>
                      <c:pt idx="523">
                        <c:v>0.128733332557878</c:v>
                      </c:pt>
                      <c:pt idx="524">
                        <c:v>0.127852803077006</c:v>
                      </c:pt>
                      <c:pt idx="525">
                        <c:v>0.12697266132377899</c:v>
                      </c:pt>
                      <c:pt idx="526">
                        <c:v>0.126016137224568</c:v>
                      </c:pt>
                      <c:pt idx="527">
                        <c:v>0.12516081004059501</c:v>
                      </c:pt>
                      <c:pt idx="528">
                        <c:v>0.124305095128978</c:v>
                      </c:pt>
                      <c:pt idx="529">
                        <c:v>0.123424565648106</c:v>
                      </c:pt>
                      <c:pt idx="530">
                        <c:v>0.122570789374712</c:v>
                      </c:pt>
                      <c:pt idx="531">
                        <c:v>0.121764315873958</c:v>
                      </c:pt>
                      <c:pt idx="532">
                        <c:v>0.120935354169817</c:v>
                      </c:pt>
                      <c:pt idx="533">
                        <c:v>0.120054824688946</c:v>
                      </c:pt>
                      <c:pt idx="534">
                        <c:v>0.11922392434658199</c:v>
                      </c:pt>
                      <c:pt idx="535">
                        <c:v>0.11837014807318701</c:v>
                      </c:pt>
                      <c:pt idx="536">
                        <c:v>0.117563674572434</c:v>
                      </c:pt>
                      <c:pt idx="537">
                        <c:v>0.116734712868293</c:v>
                      </c:pt>
                      <c:pt idx="538">
                        <c:v>0.115930178005762</c:v>
                      </c:pt>
                      <c:pt idx="539">
                        <c:v>0.115150457712485</c:v>
                      </c:pt>
                      <c:pt idx="540">
                        <c:v>0.114345922849953</c:v>
                      </c:pt>
                      <c:pt idx="541">
                        <c:v>0.113566202556676</c:v>
                      </c:pt>
                      <c:pt idx="542">
                        <c:v>0.112786094535754</c:v>
                      </c:pt>
                      <c:pt idx="543">
                        <c:v>0.11198000876264499</c:v>
                      </c:pt>
                      <c:pt idx="544">
                        <c:v>0.11122665394920001</c:v>
                      </c:pt>
                      <c:pt idx="545">
                        <c:v>0.110471748225177</c:v>
                      </c:pt>
                      <c:pt idx="546">
                        <c:v>0.109716454773509</c:v>
                      </c:pt>
                      <c:pt idx="547">
                        <c:v>0.10896309996006399</c:v>
                      </c:pt>
                      <c:pt idx="548">
                        <c:v>0.108257435646904</c:v>
                      </c:pt>
                      <c:pt idx="549">
                        <c:v>0.107528895402713</c:v>
                      </c:pt>
                      <c:pt idx="550">
                        <c:v>0.10679841652029901</c:v>
                      </c:pt>
                      <c:pt idx="551">
                        <c:v>0.106069876276109</c:v>
                      </c:pt>
                      <c:pt idx="552">
                        <c:v>0.105341336031918</c:v>
                      </c:pt>
                      <c:pt idx="553">
                        <c:v>0.1046864640402</c:v>
                      </c:pt>
                      <c:pt idx="554">
                        <c:v>0.10398273836526301</c:v>
                      </c:pt>
                      <c:pt idx="555">
                        <c:v>0.10330343953193501</c:v>
                      </c:pt>
                      <c:pt idx="556">
                        <c:v>0.10262414069860799</c:v>
                      </c:pt>
                      <c:pt idx="557">
                        <c:v>0.10194484186527999</c:v>
                      </c:pt>
                      <c:pt idx="558">
                        <c:v>0.101341537650293</c:v>
                      </c:pt>
                      <c:pt idx="559">
                        <c:v>0.100662238816965</c:v>
                      </c:pt>
                      <c:pt idx="560">
                        <c:v>9.9983327711282405E-2</c:v>
                      </c:pt>
                      <c:pt idx="561">
                        <c:v>9.9353270288818199E-2</c:v>
                      </c:pt>
                      <c:pt idx="562">
                        <c:v>9.87499660738312E-2</c:v>
                      </c:pt>
                      <c:pt idx="563">
                        <c:v>9.8121847289590197E-2</c:v>
                      </c:pt>
                      <c:pt idx="564">
                        <c:v>9.7492177594770094E-2</c:v>
                      </c:pt>
                      <c:pt idx="565">
                        <c:v>9.6864058810529105E-2</c:v>
                      </c:pt>
                      <c:pt idx="566">
                        <c:v>9.6260754595541995E-2</c:v>
                      </c:pt>
                      <c:pt idx="567">
                        <c:v>9.5681877222163897E-2</c:v>
                      </c:pt>
                      <c:pt idx="568">
                        <c:v>9.5078573007176995E-2</c:v>
                      </c:pt>
                      <c:pt idx="569">
                        <c:v>9.4500083361443707E-2</c:v>
                      </c:pt>
                      <c:pt idx="570">
                        <c:v>9.3970447398929E-2</c:v>
                      </c:pt>
                      <c:pt idx="571">
                        <c:v>9.3391957753195601E-2</c:v>
                      </c:pt>
                      <c:pt idx="572">
                        <c:v>9.2839833587294807E-2</c:v>
                      </c:pt>
                      <c:pt idx="573">
                        <c:v>9.2260956213917097E-2</c:v>
                      </c:pt>
                      <c:pt idx="574">
                        <c:v>9.1707281137437799E-2</c:v>
                      </c:pt>
                      <c:pt idx="575">
                        <c:v>9.1179583813146406E-2</c:v>
                      </c:pt>
                      <c:pt idx="576">
                        <c:v>9.0650335578276606E-2</c:v>
                      </c:pt>
                      <c:pt idx="577">
                        <c:v>9.0122638253985005E-2</c:v>
                      </c:pt>
                      <c:pt idx="578">
                        <c:v>8.95953286573377E-2</c:v>
                      </c:pt>
                      <c:pt idx="579">
                        <c:v>8.90660804224679E-2</c:v>
                      </c:pt>
                      <c:pt idx="580">
                        <c:v>8.8563197667430496E-2</c:v>
                      </c:pt>
                      <c:pt idx="581">
                        <c:v>8.8060314912393106E-2</c:v>
                      </c:pt>
                      <c:pt idx="582">
                        <c:v>8.7557432157355106E-2</c:v>
                      </c:pt>
                      <c:pt idx="583">
                        <c:v>8.7054937129962498E-2</c:v>
                      </c:pt>
                      <c:pt idx="584">
                        <c:v>8.6576868944178695E-2</c:v>
                      </c:pt>
                      <c:pt idx="585">
                        <c:v>8.6123227600004806E-2</c:v>
                      </c:pt>
                      <c:pt idx="586">
                        <c:v>8.5645159414221003E-2</c:v>
                      </c:pt>
                      <c:pt idx="587">
                        <c:v>8.51670912284372E-2</c:v>
                      </c:pt>
                      <c:pt idx="588">
                        <c:v>8.4715388522486501E-2</c:v>
                      </c:pt>
                      <c:pt idx="589">
                        <c:v>8.4286561747566199E-2</c:v>
                      </c:pt>
                      <c:pt idx="590">
                        <c:v>8.3859673610869004E-2</c:v>
                      </c:pt>
                      <c:pt idx="591">
                        <c:v>8.3381605425085201E-2</c:v>
                      </c:pt>
                      <c:pt idx="592">
                        <c:v>8.2954717288388005E-2</c:v>
                      </c:pt>
                      <c:pt idx="593">
                        <c:v>8.2525890513467703E-2</c:v>
                      </c:pt>
                      <c:pt idx="594">
                        <c:v>8.2099002376770494E-2</c:v>
                      </c:pt>
                      <c:pt idx="595">
                        <c:v>8.1696928809327496E-2</c:v>
                      </c:pt>
                      <c:pt idx="596">
                        <c:v>8.1294467514239105E-2</c:v>
                      </c:pt>
                      <c:pt idx="597">
                        <c:v>8.0892393946795996E-2</c:v>
                      </c:pt>
                      <c:pt idx="598">
                        <c:v>8.0489932651708201E-2</c:v>
                      </c:pt>
                      <c:pt idx="599">
                        <c:v>8.0112673653518707E-2</c:v>
                      </c:pt>
                      <c:pt idx="600">
                        <c:v>7.9710212358430899E-2</c:v>
                      </c:pt>
                      <c:pt idx="601">
                        <c:v>7.93081387909879E-2</c:v>
                      </c:pt>
                      <c:pt idx="602">
                        <c:v>7.8930492065153707E-2</c:v>
                      </c:pt>
                      <c:pt idx="603">
                        <c:v>7.8577659908573599E-2</c:v>
                      </c:pt>
                      <c:pt idx="604">
                        <c:v>7.8200013182740002E-2</c:v>
                      </c:pt>
                      <c:pt idx="605">
                        <c:v>7.7822366456906197E-2</c:v>
                      </c:pt>
                      <c:pt idx="606">
                        <c:v>7.7471472938549196E-2</c:v>
                      </c:pt>
                      <c:pt idx="607">
                        <c:v>7.71186407819692E-2</c:v>
                      </c:pt>
                      <c:pt idx="608">
                        <c:v>7.6767359535967403E-2</c:v>
                      </c:pt>
                      <c:pt idx="609">
                        <c:v>7.6414527379387795E-2</c:v>
                      </c:pt>
                      <c:pt idx="610">
                        <c:v>7.6088448430284394E-2</c:v>
                      </c:pt>
                      <c:pt idx="611">
                        <c:v>7.5735616273704801E-2</c:v>
                      </c:pt>
                      <c:pt idx="612">
                        <c:v>7.5433576438566602E-2</c:v>
                      </c:pt>
                      <c:pt idx="613">
                        <c:v>7.5107497489463798E-2</c:v>
                      </c:pt>
                      <c:pt idx="614">
                        <c:v>7.4779092174493106E-2</c:v>
                      </c:pt>
                      <c:pt idx="615">
                        <c:v>7.4477440066999606E-2</c:v>
                      </c:pt>
                      <c:pt idx="616">
                        <c:v>7.4126546548642605E-2</c:v>
                      </c:pt>
                      <c:pt idx="617">
                        <c:v>7.3822955802926096E-2</c:v>
                      </c:pt>
                      <c:pt idx="618">
                        <c:v>7.3547669175264396E-2</c:v>
                      </c:pt>
                      <c:pt idx="619">
                        <c:v>7.3246017067770994E-2</c:v>
                      </c:pt>
                      <c:pt idx="620">
                        <c:v>7.2944364960277397E-2</c:v>
                      </c:pt>
                      <c:pt idx="621">
                        <c:v>7.2667527422037706E-2</c:v>
                      </c:pt>
                      <c:pt idx="622">
                        <c:v>7.2365875314544095E-2</c:v>
                      </c:pt>
                      <c:pt idx="623">
                        <c:v>7.2088650048660094E-2</c:v>
                      </c:pt>
                      <c:pt idx="624">
                        <c:v>7.1811812510420098E-2</c:v>
                      </c:pt>
                      <c:pt idx="625">
                        <c:v>7.1585767293622093E-2</c:v>
                      </c:pt>
                      <c:pt idx="626">
                        <c:v>7.1257749706296197E-2</c:v>
                      </c:pt>
                      <c:pt idx="627">
                        <c:v>7.0956097598802698E-2</c:v>
                      </c:pt>
                      <c:pt idx="628">
                        <c:v>7.0730440109649406E-2</c:v>
                      </c:pt>
                      <c:pt idx="629">
                        <c:v>7.0453214843765294E-2</c:v>
                      </c:pt>
                      <c:pt idx="630">
                        <c:v>7.0201191874779606E-2</c:v>
                      </c:pt>
                      <c:pt idx="631">
                        <c:v>6.9925905247118503E-2</c:v>
                      </c:pt>
                      <c:pt idx="632">
                        <c:v>6.9673494550488005E-2</c:v>
                      </c:pt>
                      <c:pt idx="633">
                        <c:v>6.9423022492080502E-2</c:v>
                      </c:pt>
                      <c:pt idx="634">
                        <c:v>6.9170611795450601E-2</c:v>
                      </c:pt>
                      <c:pt idx="635">
                        <c:v>6.8918588826464802E-2</c:v>
                      </c:pt>
                      <c:pt idx="636">
                        <c:v>6.8667729040412601E-2</c:v>
                      </c:pt>
                      <c:pt idx="637">
                        <c:v>6.8415706071427398E-2</c:v>
                      </c:pt>
                      <c:pt idx="638">
                        <c:v>6.8165234013020007E-2</c:v>
                      </c:pt>
                      <c:pt idx="639">
                        <c:v>6.7937637885643706E-2</c:v>
                      </c:pt>
                      <c:pt idx="640">
                        <c:v>6.7686778099591394E-2</c:v>
                      </c:pt>
                      <c:pt idx="641">
                        <c:v>6.7459569699859903E-2</c:v>
                      </c:pt>
                      <c:pt idx="642">
                        <c:v>6.7284704532148396E-2</c:v>
                      </c:pt>
                      <c:pt idx="643">
                        <c:v>6.7057108404772095E-2</c:v>
                      </c:pt>
                      <c:pt idx="644">
                        <c:v>6.6831450915618706E-2</c:v>
                      </c:pt>
                      <c:pt idx="645">
                        <c:v>6.6579040218988805E-2</c:v>
                      </c:pt>
                      <c:pt idx="646">
                        <c:v>6.6377809571444901E-2</c:v>
                      </c:pt>
                      <c:pt idx="647">
                        <c:v>6.6176966651545197E-2</c:v>
                      </c:pt>
                      <c:pt idx="648">
                        <c:v>6.5950921434747095E-2</c:v>
                      </c:pt>
                      <c:pt idx="649">
                        <c:v>6.5725263945593901E-2</c:v>
                      </c:pt>
                      <c:pt idx="650">
                        <c:v>6.55240332980499E-2</c:v>
                      </c:pt>
                      <c:pt idx="651">
                        <c:v>6.5347617219760207E-2</c:v>
                      </c:pt>
                      <c:pt idx="652">
                        <c:v>6.5146386572216303E-2</c:v>
                      </c:pt>
                      <c:pt idx="653">
                        <c:v>6.4920729083062997E-2</c:v>
                      </c:pt>
                      <c:pt idx="654">
                        <c:v>6.4717559797296098E-2</c:v>
                      </c:pt>
                      <c:pt idx="655">
                        <c:v>6.4491902308142696E-2</c:v>
                      </c:pt>
                      <c:pt idx="656">
                        <c:v>6.4290671660598903E-2</c:v>
                      </c:pt>
                      <c:pt idx="657">
                        <c:v>6.4089828740699697E-2</c:v>
                      </c:pt>
                      <c:pt idx="658">
                        <c:v>6.3888598093155197E-2</c:v>
                      </c:pt>
                      <c:pt idx="659">
                        <c:v>6.3687367445611306E-2</c:v>
                      </c:pt>
                      <c:pt idx="660">
                        <c:v>6.3486136798067402E-2</c:v>
                      </c:pt>
                      <c:pt idx="661">
                        <c:v>6.3309720719777696E-2</c:v>
                      </c:pt>
                      <c:pt idx="662">
                        <c:v>6.3108877799878504E-2</c:v>
                      </c:pt>
                      <c:pt idx="663">
                        <c:v>6.29076471523346E-2</c:v>
                      </c:pt>
                      <c:pt idx="664">
                        <c:v>6.2706416504790696E-2</c:v>
                      </c:pt>
                      <c:pt idx="665">
                        <c:v>6.2530000426500407E-2</c:v>
                      </c:pt>
                      <c:pt idx="666">
                        <c:v>6.2329157506601202E-2</c:v>
                      </c:pt>
                      <c:pt idx="667">
                        <c:v>6.2152353700666699E-2</c:v>
                      </c:pt>
                      <c:pt idx="668">
                        <c:v>6.1951510780767001E-2</c:v>
                      </c:pt>
                      <c:pt idx="669">
                        <c:v>6.1750280133223E-2</c:v>
                      </c:pt>
                      <c:pt idx="670">
                        <c:v>6.1600229534765703E-2</c:v>
                      </c:pt>
                      <c:pt idx="671">
                        <c:v>6.1399386614865999E-2</c:v>
                      </c:pt>
                      <c:pt idx="672">
                        <c:v>6.1247397378185603E-2</c:v>
                      </c:pt>
                      <c:pt idx="673">
                        <c:v>6.1070981299896E-2</c:v>
                      </c:pt>
                      <c:pt idx="674">
                        <c:v>6.0869750652351999E-2</c:v>
                      </c:pt>
                      <c:pt idx="675">
                        <c:v>6.0693334574061703E-2</c:v>
                      </c:pt>
                      <c:pt idx="676">
                        <c:v>6.0492491654162497E-2</c:v>
                      </c:pt>
                      <c:pt idx="677">
                        <c:v>6.0367255624958802E-2</c:v>
                      </c:pt>
                      <c:pt idx="678">
                        <c:v>6.0141210408160797E-2</c:v>
                      </c:pt>
                      <c:pt idx="679">
                        <c:v>5.9989608899125198E-2</c:v>
                      </c:pt>
                      <c:pt idx="680">
                        <c:v>5.9839558300667298E-2</c:v>
                      </c:pt>
                      <c:pt idx="681">
                        <c:v>5.9638327653123401E-2</c:v>
                      </c:pt>
                      <c:pt idx="682">
                        <c:v>5.9486726144087197E-2</c:v>
                      </c:pt>
                      <c:pt idx="683">
                        <c:v>5.9335124635051598E-2</c:v>
                      </c:pt>
                      <c:pt idx="684">
                        <c:v>5.9160259467339597E-2</c:v>
                      </c:pt>
                      <c:pt idx="685">
                        <c:v>5.89838433890498E-2</c:v>
                      </c:pt>
                      <c:pt idx="686">
                        <c:v>5.8807427310760101E-2</c:v>
                      </c:pt>
                      <c:pt idx="687">
                        <c:v>5.8657764439946997E-2</c:v>
                      </c:pt>
                      <c:pt idx="688">
                        <c:v>5.8454595154179903E-2</c:v>
                      </c:pt>
                      <c:pt idx="689">
                        <c:v>5.8280117714112699E-2</c:v>
                      </c:pt>
                      <c:pt idx="690">
                        <c:v>5.8103701635822902E-2</c:v>
                      </c:pt>
                      <c:pt idx="691">
                        <c:v>5.7978465606619199E-2</c:v>
                      </c:pt>
                      <c:pt idx="692">
                        <c:v>5.7802049528329499E-2</c:v>
                      </c:pt>
                      <c:pt idx="693">
                        <c:v>5.7625633450039099E-2</c:v>
                      </c:pt>
                      <c:pt idx="694">
                        <c:v>5.7449217371749399E-2</c:v>
                      </c:pt>
                      <c:pt idx="695">
                        <c:v>5.7299166773291499E-2</c:v>
                      </c:pt>
                      <c:pt idx="696">
                        <c:v>5.7122750695001702E-2</c:v>
                      </c:pt>
                      <c:pt idx="697">
                        <c:v>5.6946334616712099E-2</c:v>
                      </c:pt>
                      <c:pt idx="698">
                        <c:v>5.6796284018254102E-2</c:v>
                      </c:pt>
                      <c:pt idx="699">
                        <c:v>5.6619867939964402E-2</c:v>
                      </c:pt>
                      <c:pt idx="700">
                        <c:v>5.6468266430928199E-2</c:v>
                      </c:pt>
                      <c:pt idx="701">
                        <c:v>5.6318215832470903E-2</c:v>
                      </c:pt>
                      <c:pt idx="702">
                        <c:v>5.6166614323434699E-2</c:v>
                      </c:pt>
                      <c:pt idx="703">
                        <c:v>5.5990198245144999E-2</c:v>
                      </c:pt>
                      <c:pt idx="704">
                        <c:v>5.5813782166854599E-2</c:v>
                      </c:pt>
                      <c:pt idx="705">
                        <c:v>5.5663731568397302E-2</c:v>
                      </c:pt>
                      <c:pt idx="706">
                        <c:v>5.5512130059361203E-2</c:v>
                      </c:pt>
                      <c:pt idx="707">
                        <c:v>5.5362079460903303E-2</c:v>
                      </c:pt>
                      <c:pt idx="708">
                        <c:v>5.5210090224222998E-2</c:v>
                      </c:pt>
                      <c:pt idx="709">
                        <c:v>5.5060427353409797E-2</c:v>
                      </c:pt>
                      <c:pt idx="710">
                        <c:v>5.4908438116729401E-2</c:v>
                      </c:pt>
                      <c:pt idx="711">
                        <c:v>5.4758775245916297E-2</c:v>
                      </c:pt>
                      <c:pt idx="712">
                        <c:v>5.4631600578489599E-2</c:v>
                      </c:pt>
                      <c:pt idx="713">
                        <c:v>5.4481549980032302E-2</c:v>
                      </c:pt>
                      <c:pt idx="714">
                        <c:v>5.4305133901741999E-2</c:v>
                      </c:pt>
                      <c:pt idx="715">
                        <c:v>5.4155083303284703E-2</c:v>
                      </c:pt>
                      <c:pt idx="716">
                        <c:v>5.4003481794248402E-2</c:v>
                      </c:pt>
                      <c:pt idx="717">
                        <c:v>5.3827065715958598E-2</c:v>
                      </c:pt>
                      <c:pt idx="718">
                        <c:v>5.3677015117500802E-2</c:v>
                      </c:pt>
                      <c:pt idx="719">
                        <c:v>5.3550228177718803E-2</c:v>
                      </c:pt>
                      <c:pt idx="720">
                        <c:v>5.3424992148515003E-2</c:v>
                      </c:pt>
                      <c:pt idx="721">
                        <c:v>5.32749415500577E-2</c:v>
                      </c:pt>
                      <c:pt idx="722">
                        <c:v>5.3098525471767397E-2</c:v>
                      </c:pt>
                      <c:pt idx="723">
                        <c:v>5.29221093934776E-2</c:v>
                      </c:pt>
                      <c:pt idx="724">
                        <c:v>5.2770120156797398E-2</c:v>
                      </c:pt>
                      <c:pt idx="725">
                        <c:v>5.2620457285984197E-2</c:v>
                      </c:pt>
                      <c:pt idx="726">
                        <c:v>5.2495221256780397E-2</c:v>
                      </c:pt>
                      <c:pt idx="727">
                        <c:v>5.2343232020099599E-2</c:v>
                      </c:pt>
                      <c:pt idx="728">
                        <c:v>5.2191630511063902E-2</c:v>
                      </c:pt>
                      <c:pt idx="729">
                        <c:v>5.2041579912606099E-2</c:v>
                      </c:pt>
                      <c:pt idx="730">
                        <c:v>5.1889978403570403E-2</c:v>
                      </c:pt>
                      <c:pt idx="731">
                        <c:v>5.17647423743667E-2</c:v>
                      </c:pt>
                      <c:pt idx="732">
                        <c:v>5.15883262960765E-2</c:v>
                      </c:pt>
                      <c:pt idx="733">
                        <c:v>5.1438275697619003E-2</c:v>
                      </c:pt>
                      <c:pt idx="734">
                        <c:v>5.1286674188582897E-2</c:v>
                      </c:pt>
                      <c:pt idx="735">
                        <c:v>5.1161438159379201E-2</c:v>
                      </c:pt>
                      <c:pt idx="736">
                        <c:v>5.1009448922698902E-2</c:v>
                      </c:pt>
                      <c:pt idx="737">
                        <c:v>5.0884212893495102E-2</c:v>
                      </c:pt>
                      <c:pt idx="738">
                        <c:v>5.0734550022681998E-2</c:v>
                      </c:pt>
                      <c:pt idx="739">
                        <c:v>5.05825607860017E-2</c:v>
                      </c:pt>
                      <c:pt idx="740">
                        <c:v>5.0430959276965497E-2</c:v>
                      </c:pt>
                      <c:pt idx="741">
                        <c:v>5.0256094109254003E-2</c:v>
                      </c:pt>
                      <c:pt idx="742">
                        <c:v>5.0104492600217897E-2</c:v>
                      </c:pt>
                      <c:pt idx="743">
                        <c:v>4.9979256571014097E-2</c:v>
                      </c:pt>
                      <c:pt idx="744">
                        <c:v>4.9778025923470297E-2</c:v>
                      </c:pt>
                      <c:pt idx="745">
                        <c:v>4.9652789894266497E-2</c:v>
                      </c:pt>
                      <c:pt idx="746">
                        <c:v>4.9501188385230897E-2</c:v>
                      </c:pt>
                      <c:pt idx="747">
                        <c:v>4.9349586876194701E-2</c:v>
                      </c:pt>
                      <c:pt idx="748">
                        <c:v>4.9224350846990901E-2</c:v>
                      </c:pt>
                      <c:pt idx="749">
                        <c:v>4.9074300248533702E-2</c:v>
                      </c:pt>
                      <c:pt idx="750">
                        <c:v>4.8897884170243301E-2</c:v>
                      </c:pt>
                      <c:pt idx="751">
                        <c:v>4.8772648141039703E-2</c:v>
                      </c:pt>
                      <c:pt idx="752">
                        <c:v>4.8596232062749899E-2</c:v>
                      </c:pt>
                      <c:pt idx="753">
                        <c:v>4.8444242826069503E-2</c:v>
                      </c:pt>
                      <c:pt idx="754">
                        <c:v>4.8319006796865703E-2</c:v>
                      </c:pt>
                      <c:pt idx="755">
                        <c:v>4.8142590718575497E-2</c:v>
                      </c:pt>
                      <c:pt idx="756">
                        <c:v>4.7992927847762899E-2</c:v>
                      </c:pt>
                      <c:pt idx="757">
                        <c:v>4.7840938611081997E-2</c:v>
                      </c:pt>
                      <c:pt idx="758">
                        <c:v>4.7689337102045801E-2</c:v>
                      </c:pt>
                      <c:pt idx="759">
                        <c:v>4.7514471934334397E-2</c:v>
                      </c:pt>
                      <c:pt idx="760">
                        <c:v>4.7362870425298798E-2</c:v>
                      </c:pt>
                      <c:pt idx="761">
                        <c:v>4.7212819826840897E-2</c:v>
                      </c:pt>
                      <c:pt idx="762">
                        <c:v>4.7036403748551101E-2</c:v>
                      </c:pt>
                      <c:pt idx="763">
                        <c:v>4.6884802239515001E-2</c:v>
                      </c:pt>
                      <c:pt idx="764">
                        <c:v>4.6734751641057101E-2</c:v>
                      </c:pt>
                      <c:pt idx="765">
                        <c:v>4.6583150132021398E-2</c:v>
                      </c:pt>
                      <c:pt idx="766">
                        <c:v>4.6406734053731198E-2</c:v>
                      </c:pt>
                      <c:pt idx="767">
                        <c:v>4.6231868886019697E-2</c:v>
                      </c:pt>
                      <c:pt idx="768">
                        <c:v>4.6080267376983598E-2</c:v>
                      </c:pt>
                      <c:pt idx="769">
                        <c:v>4.5928665867947902E-2</c:v>
                      </c:pt>
                      <c:pt idx="770">
                        <c:v>4.5753800700235901E-2</c:v>
                      </c:pt>
                      <c:pt idx="771">
                        <c:v>4.5602199191200198E-2</c:v>
                      </c:pt>
                      <c:pt idx="772">
                        <c:v>4.5400968543656398E-2</c:v>
                      </c:pt>
                      <c:pt idx="773">
                        <c:v>4.5251305672843203E-2</c:v>
                      </c:pt>
                      <c:pt idx="774">
                        <c:v>4.5099316436162801E-2</c:v>
                      </c:pt>
                      <c:pt idx="775">
                        <c:v>4.4922900357872601E-2</c:v>
                      </c:pt>
                      <c:pt idx="776">
                        <c:v>4.4746484279582797E-2</c:v>
                      </c:pt>
                      <c:pt idx="777">
                        <c:v>4.45452536320389E-2</c:v>
                      </c:pt>
                      <c:pt idx="778">
                        <c:v>4.4370776191971599E-2</c:v>
                      </c:pt>
                      <c:pt idx="779">
                        <c:v>4.4167994633849503E-2</c:v>
                      </c:pt>
                      <c:pt idx="780">
                        <c:v>4.3993129466138002E-2</c:v>
                      </c:pt>
                      <c:pt idx="781">
                        <c:v>4.3816713387847699E-2</c:v>
                      </c:pt>
                      <c:pt idx="782">
                        <c:v>4.3615482740303801E-2</c:v>
                      </c:pt>
                      <c:pt idx="783">
                        <c:v>4.3414639820404603E-2</c:v>
                      </c:pt>
                      <c:pt idx="784">
                        <c:v>4.3213409172860602E-2</c:v>
                      </c:pt>
                      <c:pt idx="785">
                        <c:v>4.3012178525316802E-2</c:v>
                      </c:pt>
                      <c:pt idx="786">
                        <c:v>4.2784582397940502E-2</c:v>
                      </c:pt>
                      <c:pt idx="787">
                        <c:v>4.2583739478041303E-2</c:v>
                      </c:pt>
                      <c:pt idx="788">
                        <c:v>4.2382508830497302E-2</c:v>
                      </c:pt>
                      <c:pt idx="789">
                        <c:v>4.2156463613699298E-2</c:v>
                      </c:pt>
                      <c:pt idx="790">
                        <c:v>4.1930806124546E-2</c:v>
                      </c:pt>
                      <c:pt idx="791">
                        <c:v>4.1703209997169699E-2</c:v>
                      </c:pt>
                      <c:pt idx="792">
                        <c:v>4.14527379387623E-2</c:v>
                      </c:pt>
                      <c:pt idx="793">
                        <c:v>4.1200327242132302E-2</c:v>
                      </c:pt>
                      <c:pt idx="794">
                        <c:v>4.09746697529789E-2</c:v>
                      </c:pt>
                      <c:pt idx="795">
                        <c:v>4.0722259056348499E-2</c:v>
                      </c:pt>
                      <c:pt idx="796">
                        <c:v>4.0496601567195201E-2</c:v>
                      </c:pt>
                      <c:pt idx="797">
                        <c:v>4.0219376301311102E-2</c:v>
                      </c:pt>
                      <c:pt idx="798">
                        <c:v>3.9968904242903697E-2</c:v>
                      </c:pt>
                      <c:pt idx="799">
                        <c:v>3.9665701224831797E-2</c:v>
                      </c:pt>
                      <c:pt idx="800">
                        <c:v>3.9414841438779699E-2</c:v>
                      </c:pt>
                      <c:pt idx="801">
                        <c:v>3.91380039005403E-2</c:v>
                      </c:pt>
                      <c:pt idx="802">
                        <c:v>3.8861166362300401E-2</c:v>
                      </c:pt>
                      <c:pt idx="803">
                        <c:v>3.8583941096416399E-2</c:v>
                      </c:pt>
                      <c:pt idx="804">
                        <c:v>3.8308654468754699E-2</c:v>
                      </c:pt>
                      <c:pt idx="805">
                        <c:v>3.8031816930515397E-2</c:v>
                      </c:pt>
                      <c:pt idx="806">
                        <c:v>3.7730164823021897E-2</c:v>
                      </c:pt>
                      <c:pt idx="807">
                        <c:v>3.7428512715527801E-2</c:v>
                      </c:pt>
                      <c:pt idx="808">
                        <c:v>3.7151675177288603E-2</c:v>
                      </c:pt>
                      <c:pt idx="809">
                        <c:v>3.6849635342150397E-2</c:v>
                      </c:pt>
                      <c:pt idx="810">
                        <c:v>3.65479832346568E-2</c:v>
                      </c:pt>
                      <c:pt idx="811">
                        <c:v>3.6246331127162801E-2</c:v>
                      </c:pt>
                      <c:pt idx="812">
                        <c:v>3.5943128109090901E-2</c:v>
                      </c:pt>
                      <c:pt idx="813">
                        <c:v>3.5616661432343301E-2</c:v>
                      </c:pt>
                      <c:pt idx="814">
                        <c:v>3.5315009324849898E-2</c:v>
                      </c:pt>
                      <c:pt idx="815">
                        <c:v>3.5013357217356399E-2</c:v>
                      </c:pt>
                      <c:pt idx="816">
                        <c:v>3.4686890540608799E-2</c:v>
                      </c:pt>
                      <c:pt idx="817">
                        <c:v>3.4385238433115299E-2</c:v>
                      </c:pt>
                      <c:pt idx="818">
                        <c:v>3.4032406276535199E-2</c:v>
                      </c:pt>
                      <c:pt idx="819">
                        <c:v>3.3730754169041699E-2</c:v>
                      </c:pt>
                      <c:pt idx="820">
                        <c:v>3.3402348854071097E-2</c:v>
                      </c:pt>
                      <c:pt idx="821">
                        <c:v>3.3076269904968099E-2</c:v>
                      </c:pt>
                      <c:pt idx="822">
                        <c:v>3.2724988658966399E-2</c:v>
                      </c:pt>
                      <c:pt idx="823">
                        <c:v>3.2421397913249897E-2</c:v>
                      </c:pt>
                      <c:pt idx="824">
                        <c:v>3.2095318964147003E-2</c:v>
                      </c:pt>
                      <c:pt idx="825">
                        <c:v>3.1744037718145303E-2</c:v>
                      </c:pt>
                      <c:pt idx="826">
                        <c:v>3.1416020130819199E-2</c:v>
                      </c:pt>
                      <c:pt idx="827">
                        <c:v>3.1089553454071599E-2</c:v>
                      </c:pt>
                      <c:pt idx="828">
                        <c:v>3.0736721297491599E-2</c:v>
                      </c:pt>
                      <c:pt idx="829">
                        <c:v>3.0385440051490398E-2</c:v>
                      </c:pt>
                      <c:pt idx="830">
                        <c:v>3.0057422464164402E-2</c:v>
                      </c:pt>
                      <c:pt idx="831">
                        <c:v>2.9706528945807401E-2</c:v>
                      </c:pt>
                      <c:pt idx="832">
                        <c:v>2.93536967892273E-2</c:v>
                      </c:pt>
                      <c:pt idx="833">
                        <c:v>2.8976050063393599E-2</c:v>
                      </c:pt>
                      <c:pt idx="834">
                        <c:v>2.8649583386645999E-2</c:v>
                      </c:pt>
                      <c:pt idx="835">
                        <c:v>2.8296751230065899E-2</c:v>
                      </c:pt>
                      <c:pt idx="836">
                        <c:v>2.7919104504232298E-2</c:v>
                      </c:pt>
                      <c:pt idx="837">
                        <c:v>2.7568210985875301E-2</c:v>
                      </c:pt>
                      <c:pt idx="838">
                        <c:v>2.71905642600411E-2</c:v>
                      </c:pt>
                      <c:pt idx="839">
                        <c:v>2.68129175342075E-2</c:v>
                      </c:pt>
                      <c:pt idx="840">
                        <c:v>2.6435658536017901E-2</c:v>
                      </c:pt>
                      <c:pt idx="841">
                        <c:v>2.60843772900167E-2</c:v>
                      </c:pt>
                      <c:pt idx="842">
                        <c:v>2.5682303722573099E-2</c:v>
                      </c:pt>
                      <c:pt idx="843">
                        <c:v>2.5329471565993002E-2</c:v>
                      </c:pt>
                      <c:pt idx="844">
                        <c:v>2.4976639409413401E-2</c:v>
                      </c:pt>
                      <c:pt idx="845">
                        <c:v>2.46005435941575E-2</c:v>
                      </c:pt>
                      <c:pt idx="846">
                        <c:v>2.4223284595968699E-2</c:v>
                      </c:pt>
                      <c:pt idx="847">
                        <c:v>2.3845637870134401E-2</c:v>
                      </c:pt>
                      <c:pt idx="848">
                        <c:v>2.3467991144300801E-2</c:v>
                      </c:pt>
                      <c:pt idx="849">
                        <c:v>2.30903444184666E-2</c:v>
                      </c:pt>
                      <c:pt idx="850">
                        <c:v>2.2713085420277598E-2</c:v>
                      </c:pt>
                      <c:pt idx="851">
                        <c:v>2.23106241251892E-2</c:v>
                      </c:pt>
                      <c:pt idx="852">
                        <c:v>2.19597306068328E-2</c:v>
                      </c:pt>
                      <c:pt idx="853">
                        <c:v>2.1582083880998599E-2</c:v>
                      </c:pt>
                      <c:pt idx="854">
                        <c:v>2.1204437155164998E-2</c:v>
                      </c:pt>
                      <c:pt idx="855">
                        <c:v>2.0826790429330701E-2</c:v>
                      </c:pt>
                      <c:pt idx="856">
                        <c:v>2.0449531431141699E-2</c:v>
                      </c:pt>
                      <c:pt idx="857">
                        <c:v>2.0047070136053401E-2</c:v>
                      </c:pt>
                      <c:pt idx="858">
                        <c:v>1.96698111378645E-2</c:v>
                      </c:pt>
                      <c:pt idx="859">
                        <c:v>1.9267349842776699E-2</c:v>
                      </c:pt>
                      <c:pt idx="860">
                        <c:v>1.8889703116942502E-2</c:v>
                      </c:pt>
                      <c:pt idx="861">
                        <c:v>1.8487629549499299E-2</c:v>
                      </c:pt>
                      <c:pt idx="862">
                        <c:v>1.8109982823665199E-2</c:v>
                      </c:pt>
                      <c:pt idx="863">
                        <c:v>1.7732336097831501E-2</c:v>
                      </c:pt>
                      <c:pt idx="864">
                        <c:v>1.7356628010220299E-2</c:v>
                      </c:pt>
                      <c:pt idx="865">
                        <c:v>1.6978981284386699E-2</c:v>
                      </c:pt>
                      <c:pt idx="866">
                        <c:v>1.65769077169436E-2</c:v>
                      </c:pt>
                      <c:pt idx="867">
                        <c:v>1.6199260991109399E-2</c:v>
                      </c:pt>
                      <c:pt idx="868">
                        <c:v>1.5822001992919901E-2</c:v>
                      </c:pt>
                      <c:pt idx="869">
                        <c:v>1.54443552670862E-2</c:v>
                      </c:pt>
                      <c:pt idx="870">
                        <c:v>1.50915231105062E-2</c:v>
                      </c:pt>
                      <c:pt idx="871">
                        <c:v>1.47158150228955E-2</c:v>
                      </c:pt>
                      <c:pt idx="872">
                        <c:v>1.43381682970614E-2</c:v>
                      </c:pt>
                      <c:pt idx="873">
                        <c:v>1.39605215712276E-2</c:v>
                      </c:pt>
                      <c:pt idx="874">
                        <c:v>1.3558448003784E-2</c:v>
                      </c:pt>
                      <c:pt idx="875">
                        <c:v>1.32056158472045E-2</c:v>
                      </c:pt>
                      <c:pt idx="876">
                        <c:v>1.28543346012028E-2</c:v>
                      </c:pt>
                      <c:pt idx="877">
                        <c:v>1.2501502444622699E-2</c:v>
                      </c:pt>
                      <c:pt idx="878">
                        <c:v>1.2123855718789E-2</c:v>
                      </c:pt>
                      <c:pt idx="879">
                        <c:v>1.1771023562208899E-2</c:v>
                      </c:pt>
                      <c:pt idx="880">
                        <c:v>1.14201300438519E-2</c:v>
                      </c:pt>
                      <c:pt idx="881">
                        <c:v>1.10672978872718E-2</c:v>
                      </c:pt>
                      <c:pt idx="882">
                        <c:v>1.0716016641270599E-2</c:v>
                      </c:pt>
                      <c:pt idx="883">
                        <c:v>1.0363184484690501E-2</c:v>
                      </c:pt>
                      <c:pt idx="884">
                        <c:v>9.9855377588569105E-3</c:v>
                      </c:pt>
                      <c:pt idx="885">
                        <c:v>9.6594588097539402E-3</c:v>
                      </c:pt>
                      <c:pt idx="886">
                        <c:v>9.3329921330063109E-3</c:v>
                      </c:pt>
                      <c:pt idx="887">
                        <c:v>8.9801599764263197E-3</c:v>
                      </c:pt>
                      <c:pt idx="888">
                        <c:v>8.6273278198462106E-3</c:v>
                      </c:pt>
                      <c:pt idx="889">
                        <c:v>8.3008611430985795E-3</c:v>
                      </c:pt>
                      <c:pt idx="890">
                        <c:v>7.9743944663509501E-3</c:v>
                      </c:pt>
                      <c:pt idx="891">
                        <c:v>7.6215623097708497E-3</c:v>
                      </c:pt>
                      <c:pt idx="892">
                        <c:v>7.3199102022774003E-3</c:v>
                      </c:pt>
                      <c:pt idx="893">
                        <c:v>6.9670780456978498E-3</c:v>
                      </c:pt>
                      <c:pt idx="894">
                        <c:v>6.6406113689502196E-3</c:v>
                      </c:pt>
                      <c:pt idx="895">
                        <c:v>6.3389592614562203E-3</c:v>
                      </c:pt>
                      <c:pt idx="896">
                        <c:v>6.0373071539627796E-3</c:v>
                      </c:pt>
                      <c:pt idx="897">
                        <c:v>5.7356550464692201E-3</c:v>
                      </c:pt>
                      <c:pt idx="898">
                        <c:v>5.4340029389757802E-3</c:v>
                      </c:pt>
                      <c:pt idx="899">
                        <c:v>5.1059853516498502E-3</c:v>
                      </c:pt>
                      <c:pt idx="900">
                        <c:v>4.8043332441557399E-3</c:v>
                      </c:pt>
                      <c:pt idx="901">
                        <c:v>4.52710797827171E-3</c:v>
                      </c:pt>
                      <c:pt idx="902">
                        <c:v>4.2518213506106397E-3</c:v>
                      </c:pt>
                      <c:pt idx="903">
                        <c:v>3.8989891940306399E-3</c:v>
                      </c:pt>
                      <c:pt idx="904">
                        <c:v>3.5973370865370899E-3</c:v>
                      </c:pt>
                      <c:pt idx="905">
                        <c:v>3.32049954829716E-3</c:v>
                      </c:pt>
                      <c:pt idx="906">
                        <c:v>3.0188474408037202E-3</c:v>
                      </c:pt>
                      <c:pt idx="907">
                        <c:v>2.7664367441732102E-3</c:v>
                      </c:pt>
                      <c:pt idx="908">
                        <c:v>2.4647846366797599E-3</c:v>
                      </c:pt>
                      <c:pt idx="909">
                        <c:v>2.1894980090186901E-3</c:v>
                      </c:pt>
                      <c:pt idx="910">
                        <c:v>1.88590726330218E-3</c:v>
                      </c:pt>
                      <c:pt idx="911">
                        <c:v>1.6110083632853199E-3</c:v>
                      </c:pt>
                      <c:pt idx="912">
                        <c:v>1.33378309740129E-3</c:v>
                      </c:pt>
                      <c:pt idx="913">
                        <c:v>1.0569455591613599E-3</c:v>
                      </c:pt>
                      <c:pt idx="914">
                        <c:v>8.0453486253140305E-4</c:v>
                      </c:pt>
                      <c:pt idx="915">
                        <c:v>5.2924823486988402E-4</c:v>
                      </c:pt>
                      <c:pt idx="916">
                        <c:v>2.7722526588402902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D49E-264A-AD20-C1FF00D99F75}"/>
                  </c:ext>
                </c:extLst>
              </c15:ser>
            </c15:filteredScatterSeries>
          </c:ext>
        </c:extLst>
      </c:scatterChart>
      <c:valAx>
        <c:axId val="220218112"/>
        <c:scaling>
          <c:orientation val="minMax"/>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Kelvi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220032"/>
        <c:crosses val="autoZero"/>
        <c:crossBetween val="midCat"/>
      </c:valAx>
      <c:valAx>
        <c:axId val="220220032"/>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version</a:t>
                </a:r>
                <a:r>
                  <a:rPr lang="en-US" baseline="0"/>
                  <a:t> Rat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0218112"/>
        <c:crosses val="autoZero"/>
        <c:crossBetween val="midCat"/>
      </c:valAx>
      <c:spPr>
        <a:noFill/>
        <a:ln>
          <a:noFill/>
        </a:ln>
        <a:effectLst/>
      </c:spPr>
    </c:plotArea>
    <c:legend>
      <c:legendPos val="r"/>
      <c:layout>
        <c:manualLayout>
          <c:xMode val="edge"/>
          <c:yMode val="edge"/>
          <c:x val="0.75838056623930383"/>
          <c:y val="5.5488631726987821E-2"/>
          <c:w val="0.19410153890500184"/>
          <c:h val="0.3251036123240934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 lastClr="FFFFFF">
          <a:lumMod val="85000"/>
        </a:sysClr>
      </a:solidFill>
      <a:round/>
    </a:ln>
    <a:effectLst/>
  </c:spPr>
  <c:txPr>
    <a:bodyPr/>
    <a:lstStyle/>
    <a:p>
      <a:pPr>
        <a:defRPr/>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15%</a:t>
            </a:r>
          </a:p>
        </c:rich>
      </c:tx>
      <c:overlay val="0"/>
    </c:title>
    <c:autoTitleDeleted val="0"/>
    <c:plotArea>
      <c:layout>
        <c:manualLayout>
          <c:layoutTarget val="inner"/>
          <c:xMode val="edge"/>
          <c:yMode val="edge"/>
          <c:x val="0.122946681134823"/>
          <c:y val="4.5830834613165602E-2"/>
          <c:w val="0.82675291913599103"/>
          <c:h val="0.83339850320567499"/>
        </c:manualLayout>
      </c:layout>
      <c:scatterChart>
        <c:scatterStyle val="smoothMarker"/>
        <c:varyColors val="0"/>
        <c:ser>
          <c:idx val="0"/>
          <c:order val="0"/>
          <c:tx>
            <c:v>Coke </c:v>
          </c:tx>
          <c:marker>
            <c:symbol val="none"/>
          </c:marker>
          <c:xVal>
            <c:numRef>
              <c:f>'Activation Energy'!$A$3:$A$21</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B$3:$B$21</c:f>
              <c:numCache>
                <c:formatCode>General</c:formatCode>
                <c:ptCount val="19"/>
                <c:pt idx="0">
                  <c:v>86.925123777358024</c:v>
                </c:pt>
                <c:pt idx="1">
                  <c:v>60.828816025052141</c:v>
                </c:pt>
                <c:pt idx="2">
                  <c:v>52.233049582571212</c:v>
                </c:pt>
                <c:pt idx="3">
                  <c:v>47.615448013956232</c:v>
                </c:pt>
                <c:pt idx="4">
                  <c:v>45.270313126321078</c:v>
                </c:pt>
                <c:pt idx="5">
                  <c:v>41.128809121481353</c:v>
                </c:pt>
                <c:pt idx="6">
                  <c:v>39.322931150663088</c:v>
                </c:pt>
                <c:pt idx="7">
                  <c:v>37.763256545423033</c:v>
                </c:pt>
                <c:pt idx="8">
                  <c:v>36.638931239869379</c:v>
                </c:pt>
                <c:pt idx="9">
                  <c:v>39.122824482247736</c:v>
                </c:pt>
                <c:pt idx="10">
                  <c:v>38.297494695949517</c:v>
                </c:pt>
                <c:pt idx="11">
                  <c:v>43.252559172407899</c:v>
                </c:pt>
                <c:pt idx="12">
                  <c:v>62.527858136753501</c:v>
                </c:pt>
                <c:pt idx="13">
                  <c:v>281.44799791451811</c:v>
                </c:pt>
                <c:pt idx="14">
                  <c:v>154.33055035969119</c:v>
                </c:pt>
                <c:pt idx="15">
                  <c:v>111.57043609592139</c:v>
                </c:pt>
                <c:pt idx="16">
                  <c:v>294.6088893405684</c:v>
                </c:pt>
                <c:pt idx="17">
                  <c:v>366.71132536236121</c:v>
                </c:pt>
                <c:pt idx="18">
                  <c:v>664.22275828139618</c:v>
                </c:pt>
              </c:numCache>
            </c:numRef>
          </c:yVal>
          <c:smooth val="1"/>
          <c:extLst xmlns:c16r2="http://schemas.microsoft.com/office/drawing/2015/06/chart">
            <c:ext xmlns:c16="http://schemas.microsoft.com/office/drawing/2014/chart" uri="{C3380CC4-5D6E-409C-BE32-E72D297353CC}">
              <c16:uniqueId val="{00000000-EC50-3341-A0D3-DE4204303C7C}"/>
            </c:ext>
          </c:extLst>
        </c:ser>
        <c:ser>
          <c:idx val="2"/>
          <c:order val="1"/>
          <c:tx>
            <c:v>15RB</c:v>
          </c:tx>
          <c:marker>
            <c:symbol val="none"/>
          </c:marker>
          <c:xVal>
            <c:numRef>
              <c:f>'Activation Energy'!$A$3:$A$21</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D$3:$D$21</c:f>
              <c:numCache>
                <c:formatCode>General</c:formatCode>
                <c:ptCount val="19"/>
                <c:pt idx="0">
                  <c:v>44.157799797814221</c:v>
                </c:pt>
                <c:pt idx="1">
                  <c:v>34.982445292542657</c:v>
                </c:pt>
                <c:pt idx="2">
                  <c:v>31.133521176423042</c:v>
                </c:pt>
                <c:pt idx="3">
                  <c:v>28.535639030995021</c:v>
                </c:pt>
                <c:pt idx="4">
                  <c:v>29.559556058258501</c:v>
                </c:pt>
                <c:pt idx="5">
                  <c:v>79.618376385551258</c:v>
                </c:pt>
                <c:pt idx="6">
                  <c:v>98.888889707672405</c:v>
                </c:pt>
                <c:pt idx="7">
                  <c:v>70.380381692300872</c:v>
                </c:pt>
                <c:pt idx="8">
                  <c:v>70.015582802476928</c:v>
                </c:pt>
                <c:pt idx="9">
                  <c:v>98.173133787615754</c:v>
                </c:pt>
                <c:pt idx="10">
                  <c:v>121.1031271713008</c:v>
                </c:pt>
                <c:pt idx="11">
                  <c:v>130.37920519851829</c:v>
                </c:pt>
                <c:pt idx="12">
                  <c:v>134.0161746736388</c:v>
                </c:pt>
                <c:pt idx="13">
                  <c:v>145.60031871677671</c:v>
                </c:pt>
                <c:pt idx="14">
                  <c:v>154.4359811974968</c:v>
                </c:pt>
                <c:pt idx="15">
                  <c:v>159.42463854702581</c:v>
                </c:pt>
                <c:pt idx="16">
                  <c:v>199.5998385958853</c:v>
                </c:pt>
                <c:pt idx="17">
                  <c:v>273.85131486233968</c:v>
                </c:pt>
                <c:pt idx="18">
                  <c:v>266.25374924638658</c:v>
                </c:pt>
              </c:numCache>
            </c:numRef>
          </c:yVal>
          <c:smooth val="1"/>
          <c:extLst xmlns:c16r2="http://schemas.microsoft.com/office/drawing/2015/06/chart">
            <c:ext xmlns:c16="http://schemas.microsoft.com/office/drawing/2014/chart" uri="{C3380CC4-5D6E-409C-BE32-E72D297353CC}">
              <c16:uniqueId val="{00000001-EC50-3341-A0D3-DE4204303C7C}"/>
            </c:ext>
          </c:extLst>
        </c:ser>
        <c:ser>
          <c:idx val="4"/>
          <c:order val="2"/>
          <c:tx>
            <c:v>15OH</c:v>
          </c:tx>
          <c:spPr>
            <a:ln>
              <a:solidFill>
                <a:srgbClr val="7030A0"/>
              </a:solidFill>
            </a:ln>
          </c:spPr>
          <c:marker>
            <c:symbol val="none"/>
          </c:marker>
          <c:xVal>
            <c:numRef>
              <c:f>'Activation Energy'!$A$3:$A$21</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F$3:$F$21</c:f>
              <c:numCache>
                <c:formatCode>General</c:formatCode>
                <c:ptCount val="19"/>
                <c:pt idx="0">
                  <c:v>115.0862726105737</c:v>
                </c:pt>
                <c:pt idx="1">
                  <c:v>58.826477405257961</c:v>
                </c:pt>
                <c:pt idx="2">
                  <c:v>44.555487785053579</c:v>
                </c:pt>
                <c:pt idx="3">
                  <c:v>29.41649393004192</c:v>
                </c:pt>
                <c:pt idx="4">
                  <c:v>8.5077962356244505</c:v>
                </c:pt>
                <c:pt idx="5">
                  <c:v>12.18654667569065</c:v>
                </c:pt>
                <c:pt idx="6">
                  <c:v>55.196848936698572</c:v>
                </c:pt>
                <c:pt idx="7">
                  <c:v>85.701479553118546</c:v>
                </c:pt>
                <c:pt idx="8">
                  <c:v>95.866197309270206</c:v>
                </c:pt>
                <c:pt idx="9">
                  <c:v>103.1340701575819</c:v>
                </c:pt>
                <c:pt idx="10">
                  <c:v>111.7409376559841</c:v>
                </c:pt>
                <c:pt idx="11">
                  <c:v>120.3560836031297</c:v>
                </c:pt>
                <c:pt idx="12">
                  <c:v>131.4251761161226</c:v>
                </c:pt>
                <c:pt idx="13">
                  <c:v>141.88968968786659</c:v>
                </c:pt>
                <c:pt idx="14">
                  <c:v>149.3484695435676</c:v>
                </c:pt>
                <c:pt idx="15">
                  <c:v>153.08120043197499</c:v>
                </c:pt>
                <c:pt idx="16">
                  <c:v>155.41199158632571</c:v>
                </c:pt>
                <c:pt idx="17">
                  <c:v>182.96176023190469</c:v>
                </c:pt>
                <c:pt idx="18">
                  <c:v>141.86682927184339</c:v>
                </c:pt>
              </c:numCache>
            </c:numRef>
          </c:yVal>
          <c:smooth val="1"/>
          <c:extLst xmlns:c16r2="http://schemas.microsoft.com/office/drawing/2015/06/chart">
            <c:ext xmlns:c16="http://schemas.microsoft.com/office/drawing/2014/chart" uri="{C3380CC4-5D6E-409C-BE32-E72D297353CC}">
              <c16:uniqueId val="{00000002-EC50-3341-A0D3-DE4204303C7C}"/>
            </c:ext>
          </c:extLst>
        </c:ser>
        <c:ser>
          <c:idx val="6"/>
          <c:order val="3"/>
          <c:tx>
            <c:v>15BSG</c:v>
          </c:tx>
          <c:spPr>
            <a:ln>
              <a:solidFill>
                <a:srgbClr val="00B0F0"/>
              </a:solidFill>
            </a:ln>
          </c:spPr>
          <c:marker>
            <c:symbol val="none"/>
          </c:marker>
          <c:xVal>
            <c:numRef>
              <c:f>'Activation Energy'!$A$3:$A$21</c:f>
              <c:numCache>
                <c:formatCode>General</c:formatCode>
                <c:ptCount val="19"/>
                <c:pt idx="0">
                  <c:v>0.05</c:v>
                </c:pt>
                <c:pt idx="1">
                  <c:v>0.1</c:v>
                </c:pt>
                <c:pt idx="2">
                  <c:v>0.15</c:v>
                </c:pt>
                <c:pt idx="3">
                  <c:v>0.2</c:v>
                </c:pt>
                <c:pt idx="4">
                  <c:v>0.25</c:v>
                </c:pt>
                <c:pt idx="5">
                  <c:v>0.3</c:v>
                </c:pt>
                <c:pt idx="6">
                  <c:v>0.35</c:v>
                </c:pt>
                <c:pt idx="7">
                  <c:v>0.4</c:v>
                </c:pt>
                <c:pt idx="8">
                  <c:v>0.45</c:v>
                </c:pt>
                <c:pt idx="9">
                  <c:v>0.5</c:v>
                </c:pt>
                <c:pt idx="10">
                  <c:v>0.55000000000000004</c:v>
                </c:pt>
                <c:pt idx="11">
                  <c:v>0.6</c:v>
                </c:pt>
                <c:pt idx="12">
                  <c:v>0.65</c:v>
                </c:pt>
                <c:pt idx="13">
                  <c:v>0.7</c:v>
                </c:pt>
                <c:pt idx="14">
                  <c:v>0.75</c:v>
                </c:pt>
                <c:pt idx="15">
                  <c:v>0.8</c:v>
                </c:pt>
                <c:pt idx="16">
                  <c:v>0.85</c:v>
                </c:pt>
                <c:pt idx="17">
                  <c:v>0.9</c:v>
                </c:pt>
                <c:pt idx="18">
                  <c:v>0.95</c:v>
                </c:pt>
              </c:numCache>
            </c:numRef>
          </c:xVal>
          <c:yVal>
            <c:numRef>
              <c:f>'Activation Energy'!$H$3:$H$21</c:f>
              <c:numCache>
                <c:formatCode>General</c:formatCode>
                <c:ptCount val="19"/>
                <c:pt idx="0">
                  <c:v>52.49280395787018</c:v>
                </c:pt>
                <c:pt idx="1">
                  <c:v>50.613643796876097</c:v>
                </c:pt>
                <c:pt idx="2">
                  <c:v>61.997611628422298</c:v>
                </c:pt>
                <c:pt idx="3">
                  <c:v>79.640567497714741</c:v>
                </c:pt>
                <c:pt idx="4">
                  <c:v>129.94847311634311</c:v>
                </c:pt>
                <c:pt idx="5">
                  <c:v>124.3914992520855</c:v>
                </c:pt>
                <c:pt idx="6">
                  <c:v>124.1939882658761</c:v>
                </c:pt>
                <c:pt idx="7">
                  <c:v>121.6075014874384</c:v>
                </c:pt>
                <c:pt idx="8">
                  <c:v>122.3938211691122</c:v>
                </c:pt>
                <c:pt idx="9">
                  <c:v>127.6877047833495</c:v>
                </c:pt>
                <c:pt idx="10">
                  <c:v>134.7948775396429</c:v>
                </c:pt>
                <c:pt idx="11">
                  <c:v>147.3117672102955</c:v>
                </c:pt>
                <c:pt idx="12">
                  <c:v>159.52747565487681</c:v>
                </c:pt>
                <c:pt idx="13">
                  <c:v>163.62106194944619</c:v>
                </c:pt>
                <c:pt idx="14">
                  <c:v>163.4084841513756</c:v>
                </c:pt>
                <c:pt idx="15">
                  <c:v>169.45845575660431</c:v>
                </c:pt>
                <c:pt idx="16">
                  <c:v>198.43685649496601</c:v>
                </c:pt>
                <c:pt idx="17">
                  <c:v>242.61917853595889</c:v>
                </c:pt>
                <c:pt idx="18">
                  <c:v>604.87472279188569</c:v>
                </c:pt>
              </c:numCache>
            </c:numRef>
          </c:yVal>
          <c:smooth val="1"/>
          <c:extLst xmlns:c16r2="http://schemas.microsoft.com/office/drawing/2015/06/chart">
            <c:ext xmlns:c16="http://schemas.microsoft.com/office/drawing/2014/chart" uri="{C3380CC4-5D6E-409C-BE32-E72D297353CC}">
              <c16:uniqueId val="{00000003-EC50-3341-A0D3-DE4204303C7C}"/>
            </c:ext>
          </c:extLst>
        </c:ser>
        <c:dLbls>
          <c:showLegendKey val="0"/>
          <c:showVal val="0"/>
          <c:showCatName val="0"/>
          <c:showSerName val="0"/>
          <c:showPercent val="0"/>
          <c:showBubbleSize val="0"/>
        </c:dLbls>
        <c:axId val="240147456"/>
        <c:axId val="240157824"/>
      </c:scatterChart>
      <c:valAx>
        <c:axId val="240147456"/>
        <c:scaling>
          <c:orientation val="minMax"/>
          <c:max val="0.95"/>
          <c:min val="0"/>
        </c:scaling>
        <c:delete val="0"/>
        <c:axPos val="b"/>
        <c:title>
          <c:tx>
            <c:rich>
              <a:bodyPr/>
              <a:lstStyle/>
              <a:p>
                <a:pPr>
                  <a:defRPr/>
                </a:pPr>
                <a:r>
                  <a:rPr lang="en-GB"/>
                  <a:t>Conversion Rate</a:t>
                </a:r>
              </a:p>
            </c:rich>
          </c:tx>
          <c:overlay val="0"/>
        </c:title>
        <c:numFmt formatCode="General" sourceLinked="1"/>
        <c:majorTickMark val="out"/>
        <c:minorTickMark val="none"/>
        <c:tickLblPos val="nextTo"/>
        <c:crossAx val="240157824"/>
        <c:crosses val="autoZero"/>
        <c:crossBetween val="midCat"/>
        <c:majorUnit val="0.1"/>
      </c:valAx>
      <c:valAx>
        <c:axId val="240157824"/>
        <c:scaling>
          <c:orientation val="minMax"/>
        </c:scaling>
        <c:delete val="0"/>
        <c:axPos val="l"/>
        <c:title>
          <c:tx>
            <c:rich>
              <a:bodyPr rot="-5400000" vert="horz"/>
              <a:lstStyle/>
              <a:p>
                <a:pPr>
                  <a:defRPr/>
                </a:pPr>
                <a:r>
                  <a:rPr lang="en-GB"/>
                  <a:t>Activation Energy (kJ/mol)</a:t>
                </a:r>
              </a:p>
            </c:rich>
          </c:tx>
          <c:overlay val="0"/>
        </c:title>
        <c:numFmt formatCode="General" sourceLinked="1"/>
        <c:majorTickMark val="out"/>
        <c:minorTickMark val="none"/>
        <c:tickLblPos val="nextTo"/>
        <c:crossAx val="240147456"/>
        <c:crosses val="autoZero"/>
        <c:crossBetween val="midCat"/>
      </c:valAx>
      <c:spPr>
        <a:ln>
          <a:noFill/>
        </a:ln>
      </c:spPr>
    </c:plotArea>
    <c:legend>
      <c:legendPos val="r"/>
      <c:layout>
        <c:manualLayout>
          <c:xMode val="edge"/>
          <c:yMode val="edge"/>
          <c:x val="0.226852526826373"/>
          <c:y val="8.9316528932335507E-2"/>
          <c:w val="0.17836022089595499"/>
          <c:h val="0.43915149278215199"/>
        </c:manualLayout>
      </c:layout>
      <c:overlay val="0"/>
    </c:legend>
    <c:plotVisOnly val="1"/>
    <c:dispBlanksAs val="gap"/>
    <c:showDLblsOverMax val="0"/>
  </c:chart>
  <c:spPr>
    <a:ln>
      <a:solidFill>
        <a:schemeClr val="bg1">
          <a:lumMod val="85000"/>
        </a:schemeClr>
      </a:solidFill>
    </a:ln>
  </c:sp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a)</a:t>
            </a:r>
          </a:p>
        </c:rich>
      </c:tx>
      <c:layout>
        <c:manualLayout>
          <c:xMode val="edge"/>
          <c:yMode val="edge"/>
          <c:x val="0.93242831759432099"/>
          <c:y val="3.8204393505253099E-2"/>
        </c:manualLayout>
      </c:layout>
      <c:overlay val="1"/>
    </c:title>
    <c:autoTitleDeleted val="0"/>
    <c:plotArea>
      <c:layout/>
      <c:scatterChart>
        <c:scatterStyle val="lineMarker"/>
        <c:varyColors val="0"/>
        <c:ser>
          <c:idx val="0"/>
          <c:order val="0"/>
          <c:tx>
            <c:v>Coke</c:v>
          </c:tx>
          <c:spPr>
            <a:ln w="19050" cap="rnd">
              <a:solidFill>
                <a:srgbClr val="FFFF00"/>
              </a:solidFill>
              <a:round/>
            </a:ln>
            <a:effectLst/>
          </c:spPr>
          <c:marker>
            <c:symbol val="none"/>
          </c:marker>
          <c:xVal>
            <c:numRef>
              <c:f>'[Analysis_20May.xlsx]COke1 (2)'!$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Analysis_20May.xlsx]COke1 (2)'!$B$2:$B$1975</c:f>
              <c:numCache>
                <c:formatCode>General</c:formatCode>
                <c:ptCount val="1974"/>
                <c:pt idx="0">
                  <c:v>123</c:v>
                </c:pt>
                <c:pt idx="1">
                  <c:v>133</c:v>
                </c:pt>
                <c:pt idx="2">
                  <c:v>148</c:v>
                </c:pt>
                <c:pt idx="3">
                  <c:v>150</c:v>
                </c:pt>
                <c:pt idx="4">
                  <c:v>132</c:v>
                </c:pt>
                <c:pt idx="5">
                  <c:v>142</c:v>
                </c:pt>
                <c:pt idx="6">
                  <c:v>109</c:v>
                </c:pt>
                <c:pt idx="7">
                  <c:v>113</c:v>
                </c:pt>
                <c:pt idx="8">
                  <c:v>136</c:v>
                </c:pt>
                <c:pt idx="9">
                  <c:v>131</c:v>
                </c:pt>
                <c:pt idx="10">
                  <c:v>124</c:v>
                </c:pt>
                <c:pt idx="11">
                  <c:v>113</c:v>
                </c:pt>
                <c:pt idx="12">
                  <c:v>123</c:v>
                </c:pt>
                <c:pt idx="13">
                  <c:v>144</c:v>
                </c:pt>
                <c:pt idx="14">
                  <c:v>147</c:v>
                </c:pt>
                <c:pt idx="15">
                  <c:v>131</c:v>
                </c:pt>
                <c:pt idx="16">
                  <c:v>134</c:v>
                </c:pt>
                <c:pt idx="17">
                  <c:v>126</c:v>
                </c:pt>
                <c:pt idx="18">
                  <c:v>117</c:v>
                </c:pt>
                <c:pt idx="19">
                  <c:v>154</c:v>
                </c:pt>
                <c:pt idx="20">
                  <c:v>131</c:v>
                </c:pt>
                <c:pt idx="21">
                  <c:v>134</c:v>
                </c:pt>
                <c:pt idx="22">
                  <c:v>133</c:v>
                </c:pt>
                <c:pt idx="23">
                  <c:v>138</c:v>
                </c:pt>
                <c:pt idx="24">
                  <c:v>136</c:v>
                </c:pt>
                <c:pt idx="25">
                  <c:v>134</c:v>
                </c:pt>
                <c:pt idx="26">
                  <c:v>110</c:v>
                </c:pt>
                <c:pt idx="27">
                  <c:v>118</c:v>
                </c:pt>
                <c:pt idx="28">
                  <c:v>124</c:v>
                </c:pt>
                <c:pt idx="29">
                  <c:v>115</c:v>
                </c:pt>
                <c:pt idx="30">
                  <c:v>147</c:v>
                </c:pt>
                <c:pt idx="31">
                  <c:v>143</c:v>
                </c:pt>
                <c:pt idx="32">
                  <c:v>140</c:v>
                </c:pt>
                <c:pt idx="33">
                  <c:v>125</c:v>
                </c:pt>
                <c:pt idx="34">
                  <c:v>122</c:v>
                </c:pt>
                <c:pt idx="35">
                  <c:v>119</c:v>
                </c:pt>
                <c:pt idx="36">
                  <c:v>113</c:v>
                </c:pt>
                <c:pt idx="37">
                  <c:v>128</c:v>
                </c:pt>
                <c:pt idx="38">
                  <c:v>136</c:v>
                </c:pt>
                <c:pt idx="39">
                  <c:v>102</c:v>
                </c:pt>
                <c:pt idx="40">
                  <c:v>145</c:v>
                </c:pt>
                <c:pt idx="41">
                  <c:v>125</c:v>
                </c:pt>
                <c:pt idx="42">
                  <c:v>143</c:v>
                </c:pt>
                <c:pt idx="43">
                  <c:v>111</c:v>
                </c:pt>
                <c:pt idx="44">
                  <c:v>136</c:v>
                </c:pt>
                <c:pt idx="45">
                  <c:v>114</c:v>
                </c:pt>
                <c:pt idx="46">
                  <c:v>123</c:v>
                </c:pt>
                <c:pt idx="47">
                  <c:v>121</c:v>
                </c:pt>
                <c:pt idx="48">
                  <c:v>111</c:v>
                </c:pt>
                <c:pt idx="49">
                  <c:v>102</c:v>
                </c:pt>
                <c:pt idx="50">
                  <c:v>104</c:v>
                </c:pt>
                <c:pt idx="51">
                  <c:v>118</c:v>
                </c:pt>
                <c:pt idx="52">
                  <c:v>113</c:v>
                </c:pt>
                <c:pt idx="53">
                  <c:v>111</c:v>
                </c:pt>
                <c:pt idx="54">
                  <c:v>125</c:v>
                </c:pt>
                <c:pt idx="55">
                  <c:v>130</c:v>
                </c:pt>
                <c:pt idx="56">
                  <c:v>108</c:v>
                </c:pt>
                <c:pt idx="57">
                  <c:v>120</c:v>
                </c:pt>
                <c:pt idx="58">
                  <c:v>128</c:v>
                </c:pt>
                <c:pt idx="59">
                  <c:v>135</c:v>
                </c:pt>
                <c:pt idx="60">
                  <c:v>131</c:v>
                </c:pt>
                <c:pt idx="61">
                  <c:v>105</c:v>
                </c:pt>
                <c:pt idx="62">
                  <c:v>119</c:v>
                </c:pt>
                <c:pt idx="63">
                  <c:v>157</c:v>
                </c:pt>
                <c:pt idx="64">
                  <c:v>140</c:v>
                </c:pt>
                <c:pt idx="65">
                  <c:v>108</c:v>
                </c:pt>
                <c:pt idx="66">
                  <c:v>126</c:v>
                </c:pt>
                <c:pt idx="67">
                  <c:v>114</c:v>
                </c:pt>
                <c:pt idx="68">
                  <c:v>127</c:v>
                </c:pt>
                <c:pt idx="69">
                  <c:v>111</c:v>
                </c:pt>
                <c:pt idx="70">
                  <c:v>120</c:v>
                </c:pt>
                <c:pt idx="71">
                  <c:v>116</c:v>
                </c:pt>
                <c:pt idx="72">
                  <c:v>129</c:v>
                </c:pt>
                <c:pt idx="73">
                  <c:v>121</c:v>
                </c:pt>
                <c:pt idx="74">
                  <c:v>109</c:v>
                </c:pt>
                <c:pt idx="75">
                  <c:v>143</c:v>
                </c:pt>
                <c:pt idx="76">
                  <c:v>108</c:v>
                </c:pt>
                <c:pt idx="77">
                  <c:v>125</c:v>
                </c:pt>
                <c:pt idx="78">
                  <c:v>131</c:v>
                </c:pt>
                <c:pt idx="79">
                  <c:v>144</c:v>
                </c:pt>
                <c:pt idx="80">
                  <c:v>124</c:v>
                </c:pt>
                <c:pt idx="81">
                  <c:v>125</c:v>
                </c:pt>
                <c:pt idx="82">
                  <c:v>125</c:v>
                </c:pt>
                <c:pt idx="83">
                  <c:v>143</c:v>
                </c:pt>
                <c:pt idx="84">
                  <c:v>115</c:v>
                </c:pt>
                <c:pt idx="85">
                  <c:v>112</c:v>
                </c:pt>
                <c:pt idx="86">
                  <c:v>121</c:v>
                </c:pt>
                <c:pt idx="87">
                  <c:v>134</c:v>
                </c:pt>
                <c:pt idx="88">
                  <c:v>129</c:v>
                </c:pt>
                <c:pt idx="89">
                  <c:v>115</c:v>
                </c:pt>
                <c:pt idx="90">
                  <c:v>102</c:v>
                </c:pt>
                <c:pt idx="91">
                  <c:v>114</c:v>
                </c:pt>
                <c:pt idx="92">
                  <c:v>146</c:v>
                </c:pt>
                <c:pt idx="93">
                  <c:v>134</c:v>
                </c:pt>
                <c:pt idx="94">
                  <c:v>138</c:v>
                </c:pt>
                <c:pt idx="95">
                  <c:v>128</c:v>
                </c:pt>
                <c:pt idx="96">
                  <c:v>118</c:v>
                </c:pt>
                <c:pt idx="97">
                  <c:v>104</c:v>
                </c:pt>
                <c:pt idx="98">
                  <c:v>128</c:v>
                </c:pt>
                <c:pt idx="99">
                  <c:v>116</c:v>
                </c:pt>
                <c:pt idx="100">
                  <c:v>119</c:v>
                </c:pt>
                <c:pt idx="101">
                  <c:v>131</c:v>
                </c:pt>
                <c:pt idx="102">
                  <c:v>123</c:v>
                </c:pt>
                <c:pt idx="103">
                  <c:v>125</c:v>
                </c:pt>
                <c:pt idx="104">
                  <c:v>119</c:v>
                </c:pt>
                <c:pt idx="105">
                  <c:v>123</c:v>
                </c:pt>
                <c:pt idx="106">
                  <c:v>118</c:v>
                </c:pt>
                <c:pt idx="107">
                  <c:v>116</c:v>
                </c:pt>
                <c:pt idx="108">
                  <c:v>140</c:v>
                </c:pt>
                <c:pt idx="109">
                  <c:v>93</c:v>
                </c:pt>
                <c:pt idx="110">
                  <c:v>115</c:v>
                </c:pt>
                <c:pt idx="111">
                  <c:v>111</c:v>
                </c:pt>
                <c:pt idx="112">
                  <c:v>132</c:v>
                </c:pt>
                <c:pt idx="113">
                  <c:v>91</c:v>
                </c:pt>
                <c:pt idx="114">
                  <c:v>101</c:v>
                </c:pt>
                <c:pt idx="115">
                  <c:v>129</c:v>
                </c:pt>
                <c:pt idx="116">
                  <c:v>110</c:v>
                </c:pt>
                <c:pt idx="117">
                  <c:v>114</c:v>
                </c:pt>
                <c:pt idx="118">
                  <c:v>127</c:v>
                </c:pt>
                <c:pt idx="119">
                  <c:v>117</c:v>
                </c:pt>
                <c:pt idx="120">
                  <c:v>126</c:v>
                </c:pt>
                <c:pt idx="121">
                  <c:v>133</c:v>
                </c:pt>
                <c:pt idx="122">
                  <c:v>141</c:v>
                </c:pt>
                <c:pt idx="123">
                  <c:v>120</c:v>
                </c:pt>
                <c:pt idx="124">
                  <c:v>130</c:v>
                </c:pt>
                <c:pt idx="125">
                  <c:v>121</c:v>
                </c:pt>
                <c:pt idx="126">
                  <c:v>103</c:v>
                </c:pt>
                <c:pt idx="127">
                  <c:v>139</c:v>
                </c:pt>
                <c:pt idx="128">
                  <c:v>129</c:v>
                </c:pt>
                <c:pt idx="129">
                  <c:v>122</c:v>
                </c:pt>
                <c:pt idx="130">
                  <c:v>118</c:v>
                </c:pt>
                <c:pt idx="131">
                  <c:v>118</c:v>
                </c:pt>
                <c:pt idx="132">
                  <c:v>118</c:v>
                </c:pt>
                <c:pt idx="133">
                  <c:v>119</c:v>
                </c:pt>
                <c:pt idx="134">
                  <c:v>106</c:v>
                </c:pt>
                <c:pt idx="135">
                  <c:v>129</c:v>
                </c:pt>
                <c:pt idx="136">
                  <c:v>124</c:v>
                </c:pt>
                <c:pt idx="137">
                  <c:v>123</c:v>
                </c:pt>
                <c:pt idx="138">
                  <c:v>139</c:v>
                </c:pt>
                <c:pt idx="139">
                  <c:v>137</c:v>
                </c:pt>
                <c:pt idx="140">
                  <c:v>99</c:v>
                </c:pt>
                <c:pt idx="141">
                  <c:v>110</c:v>
                </c:pt>
                <c:pt idx="142">
                  <c:v>98</c:v>
                </c:pt>
                <c:pt idx="143">
                  <c:v>123</c:v>
                </c:pt>
                <c:pt idx="144">
                  <c:v>111</c:v>
                </c:pt>
                <c:pt idx="145">
                  <c:v>110</c:v>
                </c:pt>
                <c:pt idx="146">
                  <c:v>113</c:v>
                </c:pt>
                <c:pt idx="147">
                  <c:v>110</c:v>
                </c:pt>
                <c:pt idx="148">
                  <c:v>87</c:v>
                </c:pt>
                <c:pt idx="149">
                  <c:v>125</c:v>
                </c:pt>
                <c:pt idx="150">
                  <c:v>119</c:v>
                </c:pt>
                <c:pt idx="151">
                  <c:v>109</c:v>
                </c:pt>
                <c:pt idx="152">
                  <c:v>103</c:v>
                </c:pt>
                <c:pt idx="153">
                  <c:v>126</c:v>
                </c:pt>
                <c:pt idx="154">
                  <c:v>119</c:v>
                </c:pt>
                <c:pt idx="155">
                  <c:v>113</c:v>
                </c:pt>
                <c:pt idx="156">
                  <c:v>86</c:v>
                </c:pt>
                <c:pt idx="157">
                  <c:v>107</c:v>
                </c:pt>
                <c:pt idx="158">
                  <c:v>130</c:v>
                </c:pt>
                <c:pt idx="159">
                  <c:v>102</c:v>
                </c:pt>
                <c:pt idx="160">
                  <c:v>101</c:v>
                </c:pt>
                <c:pt idx="161">
                  <c:v>100</c:v>
                </c:pt>
                <c:pt idx="162">
                  <c:v>114</c:v>
                </c:pt>
                <c:pt idx="163">
                  <c:v>122</c:v>
                </c:pt>
                <c:pt idx="164">
                  <c:v>104</c:v>
                </c:pt>
                <c:pt idx="165">
                  <c:v>99</c:v>
                </c:pt>
                <c:pt idx="166">
                  <c:v>108</c:v>
                </c:pt>
                <c:pt idx="167">
                  <c:v>111</c:v>
                </c:pt>
                <c:pt idx="168">
                  <c:v>122</c:v>
                </c:pt>
                <c:pt idx="169">
                  <c:v>113</c:v>
                </c:pt>
                <c:pt idx="170">
                  <c:v>107</c:v>
                </c:pt>
                <c:pt idx="171">
                  <c:v>124</c:v>
                </c:pt>
                <c:pt idx="172">
                  <c:v>98</c:v>
                </c:pt>
                <c:pt idx="173">
                  <c:v>129</c:v>
                </c:pt>
                <c:pt idx="174">
                  <c:v>93</c:v>
                </c:pt>
                <c:pt idx="175">
                  <c:v>134</c:v>
                </c:pt>
                <c:pt idx="176">
                  <c:v>127</c:v>
                </c:pt>
                <c:pt idx="177">
                  <c:v>102</c:v>
                </c:pt>
                <c:pt idx="178">
                  <c:v>130</c:v>
                </c:pt>
                <c:pt idx="179">
                  <c:v>91</c:v>
                </c:pt>
                <c:pt idx="180">
                  <c:v>115</c:v>
                </c:pt>
                <c:pt idx="181">
                  <c:v>113</c:v>
                </c:pt>
                <c:pt idx="182">
                  <c:v>106</c:v>
                </c:pt>
                <c:pt idx="183">
                  <c:v>122</c:v>
                </c:pt>
                <c:pt idx="184">
                  <c:v>125</c:v>
                </c:pt>
                <c:pt idx="185">
                  <c:v>112</c:v>
                </c:pt>
                <c:pt idx="186">
                  <c:v>127</c:v>
                </c:pt>
                <c:pt idx="187">
                  <c:v>119</c:v>
                </c:pt>
                <c:pt idx="188">
                  <c:v>110</c:v>
                </c:pt>
                <c:pt idx="189">
                  <c:v>102</c:v>
                </c:pt>
                <c:pt idx="190">
                  <c:v>119</c:v>
                </c:pt>
                <c:pt idx="191">
                  <c:v>101</c:v>
                </c:pt>
                <c:pt idx="192">
                  <c:v>92</c:v>
                </c:pt>
                <c:pt idx="193">
                  <c:v>113</c:v>
                </c:pt>
                <c:pt idx="194">
                  <c:v>115</c:v>
                </c:pt>
                <c:pt idx="195">
                  <c:v>123</c:v>
                </c:pt>
                <c:pt idx="196">
                  <c:v>111</c:v>
                </c:pt>
                <c:pt idx="197">
                  <c:v>92</c:v>
                </c:pt>
                <c:pt idx="198">
                  <c:v>125</c:v>
                </c:pt>
                <c:pt idx="199">
                  <c:v>145</c:v>
                </c:pt>
                <c:pt idx="200">
                  <c:v>110</c:v>
                </c:pt>
                <c:pt idx="201">
                  <c:v>117</c:v>
                </c:pt>
                <c:pt idx="202">
                  <c:v>114</c:v>
                </c:pt>
                <c:pt idx="203">
                  <c:v>129</c:v>
                </c:pt>
                <c:pt idx="204">
                  <c:v>106</c:v>
                </c:pt>
                <c:pt idx="205">
                  <c:v>116</c:v>
                </c:pt>
                <c:pt idx="206">
                  <c:v>93</c:v>
                </c:pt>
                <c:pt idx="207">
                  <c:v>105</c:v>
                </c:pt>
                <c:pt idx="208">
                  <c:v>104</c:v>
                </c:pt>
                <c:pt idx="209">
                  <c:v>113</c:v>
                </c:pt>
                <c:pt idx="210">
                  <c:v>120</c:v>
                </c:pt>
                <c:pt idx="211">
                  <c:v>110</c:v>
                </c:pt>
                <c:pt idx="212">
                  <c:v>116</c:v>
                </c:pt>
                <c:pt idx="213">
                  <c:v>117</c:v>
                </c:pt>
                <c:pt idx="214">
                  <c:v>115</c:v>
                </c:pt>
                <c:pt idx="215">
                  <c:v>129</c:v>
                </c:pt>
                <c:pt idx="216">
                  <c:v>107</c:v>
                </c:pt>
                <c:pt idx="217">
                  <c:v>112</c:v>
                </c:pt>
                <c:pt idx="218">
                  <c:v>124</c:v>
                </c:pt>
                <c:pt idx="219">
                  <c:v>109</c:v>
                </c:pt>
                <c:pt idx="220">
                  <c:v>114</c:v>
                </c:pt>
                <c:pt idx="221">
                  <c:v>123</c:v>
                </c:pt>
                <c:pt idx="222">
                  <c:v>113</c:v>
                </c:pt>
                <c:pt idx="223">
                  <c:v>104</c:v>
                </c:pt>
                <c:pt idx="224">
                  <c:v>102</c:v>
                </c:pt>
                <c:pt idx="225">
                  <c:v>108</c:v>
                </c:pt>
                <c:pt idx="226">
                  <c:v>117</c:v>
                </c:pt>
                <c:pt idx="227">
                  <c:v>88</c:v>
                </c:pt>
                <c:pt idx="228">
                  <c:v>107</c:v>
                </c:pt>
                <c:pt idx="229">
                  <c:v>118</c:v>
                </c:pt>
                <c:pt idx="230">
                  <c:v>118</c:v>
                </c:pt>
                <c:pt idx="231">
                  <c:v>82</c:v>
                </c:pt>
                <c:pt idx="232">
                  <c:v>102</c:v>
                </c:pt>
                <c:pt idx="233">
                  <c:v>102</c:v>
                </c:pt>
                <c:pt idx="234">
                  <c:v>112</c:v>
                </c:pt>
                <c:pt idx="235">
                  <c:v>103</c:v>
                </c:pt>
                <c:pt idx="236">
                  <c:v>109</c:v>
                </c:pt>
                <c:pt idx="237">
                  <c:v>98</c:v>
                </c:pt>
                <c:pt idx="238">
                  <c:v>122</c:v>
                </c:pt>
                <c:pt idx="239">
                  <c:v>106</c:v>
                </c:pt>
                <c:pt idx="240">
                  <c:v>129</c:v>
                </c:pt>
                <c:pt idx="241">
                  <c:v>115</c:v>
                </c:pt>
                <c:pt idx="242">
                  <c:v>99</c:v>
                </c:pt>
                <c:pt idx="243">
                  <c:v>102</c:v>
                </c:pt>
                <c:pt idx="244">
                  <c:v>117</c:v>
                </c:pt>
                <c:pt idx="245">
                  <c:v>91</c:v>
                </c:pt>
                <c:pt idx="246">
                  <c:v>111</c:v>
                </c:pt>
                <c:pt idx="247">
                  <c:v>100</c:v>
                </c:pt>
                <c:pt idx="248">
                  <c:v>101</c:v>
                </c:pt>
                <c:pt idx="249">
                  <c:v>98</c:v>
                </c:pt>
                <c:pt idx="250">
                  <c:v>114</c:v>
                </c:pt>
                <c:pt idx="251">
                  <c:v>112</c:v>
                </c:pt>
                <c:pt idx="252">
                  <c:v>107</c:v>
                </c:pt>
                <c:pt idx="253">
                  <c:v>116</c:v>
                </c:pt>
                <c:pt idx="254">
                  <c:v>119</c:v>
                </c:pt>
                <c:pt idx="255">
                  <c:v>105</c:v>
                </c:pt>
                <c:pt idx="256">
                  <c:v>141</c:v>
                </c:pt>
                <c:pt idx="257">
                  <c:v>98</c:v>
                </c:pt>
                <c:pt idx="258">
                  <c:v>118</c:v>
                </c:pt>
                <c:pt idx="259">
                  <c:v>114</c:v>
                </c:pt>
                <c:pt idx="260">
                  <c:v>111</c:v>
                </c:pt>
                <c:pt idx="261">
                  <c:v>108</c:v>
                </c:pt>
                <c:pt idx="262">
                  <c:v>103</c:v>
                </c:pt>
                <c:pt idx="263">
                  <c:v>110</c:v>
                </c:pt>
                <c:pt idx="264">
                  <c:v>127</c:v>
                </c:pt>
                <c:pt idx="265">
                  <c:v>115</c:v>
                </c:pt>
                <c:pt idx="266">
                  <c:v>104</c:v>
                </c:pt>
                <c:pt idx="267">
                  <c:v>107</c:v>
                </c:pt>
                <c:pt idx="268">
                  <c:v>90</c:v>
                </c:pt>
                <c:pt idx="269">
                  <c:v>94</c:v>
                </c:pt>
                <c:pt idx="270">
                  <c:v>120</c:v>
                </c:pt>
                <c:pt idx="271">
                  <c:v>104</c:v>
                </c:pt>
                <c:pt idx="272">
                  <c:v>105</c:v>
                </c:pt>
                <c:pt idx="273">
                  <c:v>114</c:v>
                </c:pt>
                <c:pt idx="274">
                  <c:v>105</c:v>
                </c:pt>
                <c:pt idx="275">
                  <c:v>106</c:v>
                </c:pt>
                <c:pt idx="276">
                  <c:v>120</c:v>
                </c:pt>
                <c:pt idx="277">
                  <c:v>106</c:v>
                </c:pt>
                <c:pt idx="278">
                  <c:v>109</c:v>
                </c:pt>
                <c:pt idx="279">
                  <c:v>130</c:v>
                </c:pt>
                <c:pt idx="280">
                  <c:v>103</c:v>
                </c:pt>
                <c:pt idx="281">
                  <c:v>123</c:v>
                </c:pt>
                <c:pt idx="282">
                  <c:v>115</c:v>
                </c:pt>
                <c:pt idx="283">
                  <c:v>123</c:v>
                </c:pt>
                <c:pt idx="284">
                  <c:v>111</c:v>
                </c:pt>
                <c:pt idx="285">
                  <c:v>105</c:v>
                </c:pt>
                <c:pt idx="286">
                  <c:v>108</c:v>
                </c:pt>
                <c:pt idx="287">
                  <c:v>120</c:v>
                </c:pt>
                <c:pt idx="288">
                  <c:v>92</c:v>
                </c:pt>
                <c:pt idx="289">
                  <c:v>120</c:v>
                </c:pt>
                <c:pt idx="290">
                  <c:v>99</c:v>
                </c:pt>
                <c:pt idx="291">
                  <c:v>118</c:v>
                </c:pt>
                <c:pt idx="292">
                  <c:v>125</c:v>
                </c:pt>
                <c:pt idx="293">
                  <c:v>106</c:v>
                </c:pt>
                <c:pt idx="294">
                  <c:v>116</c:v>
                </c:pt>
                <c:pt idx="295">
                  <c:v>121</c:v>
                </c:pt>
                <c:pt idx="296">
                  <c:v>121</c:v>
                </c:pt>
                <c:pt idx="297">
                  <c:v>95</c:v>
                </c:pt>
                <c:pt idx="298">
                  <c:v>102</c:v>
                </c:pt>
                <c:pt idx="299">
                  <c:v>107</c:v>
                </c:pt>
                <c:pt idx="300">
                  <c:v>121</c:v>
                </c:pt>
                <c:pt idx="301">
                  <c:v>120</c:v>
                </c:pt>
                <c:pt idx="302">
                  <c:v>104</c:v>
                </c:pt>
                <c:pt idx="303">
                  <c:v>120</c:v>
                </c:pt>
                <c:pt idx="304">
                  <c:v>130</c:v>
                </c:pt>
                <c:pt idx="305">
                  <c:v>112</c:v>
                </c:pt>
                <c:pt idx="306">
                  <c:v>105</c:v>
                </c:pt>
                <c:pt idx="307">
                  <c:v>104</c:v>
                </c:pt>
                <c:pt idx="308">
                  <c:v>107</c:v>
                </c:pt>
                <c:pt idx="309">
                  <c:v>115</c:v>
                </c:pt>
                <c:pt idx="310">
                  <c:v>116</c:v>
                </c:pt>
                <c:pt idx="311">
                  <c:v>113</c:v>
                </c:pt>
                <c:pt idx="312">
                  <c:v>118</c:v>
                </c:pt>
                <c:pt idx="313">
                  <c:v>114</c:v>
                </c:pt>
                <c:pt idx="314">
                  <c:v>90</c:v>
                </c:pt>
                <c:pt idx="315">
                  <c:v>141</c:v>
                </c:pt>
                <c:pt idx="316">
                  <c:v>122</c:v>
                </c:pt>
                <c:pt idx="317">
                  <c:v>123</c:v>
                </c:pt>
                <c:pt idx="318">
                  <c:v>123</c:v>
                </c:pt>
                <c:pt idx="319">
                  <c:v>112</c:v>
                </c:pt>
                <c:pt idx="320">
                  <c:v>111</c:v>
                </c:pt>
                <c:pt idx="321">
                  <c:v>106</c:v>
                </c:pt>
                <c:pt idx="322">
                  <c:v>122</c:v>
                </c:pt>
                <c:pt idx="323">
                  <c:v>100</c:v>
                </c:pt>
                <c:pt idx="324">
                  <c:v>118</c:v>
                </c:pt>
                <c:pt idx="325">
                  <c:v>109</c:v>
                </c:pt>
                <c:pt idx="326">
                  <c:v>119</c:v>
                </c:pt>
                <c:pt idx="327">
                  <c:v>112</c:v>
                </c:pt>
                <c:pt idx="328">
                  <c:v>150</c:v>
                </c:pt>
                <c:pt idx="329">
                  <c:v>121</c:v>
                </c:pt>
                <c:pt idx="330">
                  <c:v>131</c:v>
                </c:pt>
                <c:pt idx="331">
                  <c:v>106</c:v>
                </c:pt>
                <c:pt idx="332">
                  <c:v>131</c:v>
                </c:pt>
                <c:pt idx="333">
                  <c:v>125</c:v>
                </c:pt>
                <c:pt idx="334">
                  <c:v>116</c:v>
                </c:pt>
                <c:pt idx="335">
                  <c:v>121</c:v>
                </c:pt>
                <c:pt idx="336">
                  <c:v>112</c:v>
                </c:pt>
                <c:pt idx="337">
                  <c:v>125</c:v>
                </c:pt>
                <c:pt idx="338">
                  <c:v>115</c:v>
                </c:pt>
                <c:pt idx="339">
                  <c:v>94</c:v>
                </c:pt>
                <c:pt idx="340">
                  <c:v>127</c:v>
                </c:pt>
                <c:pt idx="341">
                  <c:v>114</c:v>
                </c:pt>
                <c:pt idx="342">
                  <c:v>116</c:v>
                </c:pt>
                <c:pt idx="343">
                  <c:v>94</c:v>
                </c:pt>
                <c:pt idx="344">
                  <c:v>141</c:v>
                </c:pt>
                <c:pt idx="345">
                  <c:v>114</c:v>
                </c:pt>
                <c:pt idx="346">
                  <c:v>113</c:v>
                </c:pt>
                <c:pt idx="347">
                  <c:v>123</c:v>
                </c:pt>
                <c:pt idx="348">
                  <c:v>113</c:v>
                </c:pt>
                <c:pt idx="349">
                  <c:v>100</c:v>
                </c:pt>
                <c:pt idx="350">
                  <c:v>130</c:v>
                </c:pt>
                <c:pt idx="351">
                  <c:v>114</c:v>
                </c:pt>
                <c:pt idx="352">
                  <c:v>117</c:v>
                </c:pt>
                <c:pt idx="353">
                  <c:v>112</c:v>
                </c:pt>
                <c:pt idx="354">
                  <c:v>109</c:v>
                </c:pt>
                <c:pt idx="355">
                  <c:v>122</c:v>
                </c:pt>
                <c:pt idx="356">
                  <c:v>137</c:v>
                </c:pt>
                <c:pt idx="357">
                  <c:v>101</c:v>
                </c:pt>
                <c:pt idx="358">
                  <c:v>100</c:v>
                </c:pt>
                <c:pt idx="359">
                  <c:v>94</c:v>
                </c:pt>
                <c:pt idx="360">
                  <c:v>100</c:v>
                </c:pt>
                <c:pt idx="361">
                  <c:v>107</c:v>
                </c:pt>
                <c:pt idx="362">
                  <c:v>111</c:v>
                </c:pt>
                <c:pt idx="363">
                  <c:v>120</c:v>
                </c:pt>
                <c:pt idx="364">
                  <c:v>112</c:v>
                </c:pt>
                <c:pt idx="365">
                  <c:v>113</c:v>
                </c:pt>
                <c:pt idx="366">
                  <c:v>114</c:v>
                </c:pt>
                <c:pt idx="367">
                  <c:v>105</c:v>
                </c:pt>
                <c:pt idx="368">
                  <c:v>137</c:v>
                </c:pt>
                <c:pt idx="369">
                  <c:v>131</c:v>
                </c:pt>
                <c:pt idx="370">
                  <c:v>110</c:v>
                </c:pt>
                <c:pt idx="371">
                  <c:v>110</c:v>
                </c:pt>
                <c:pt idx="372">
                  <c:v>132</c:v>
                </c:pt>
                <c:pt idx="373">
                  <c:v>104</c:v>
                </c:pt>
                <c:pt idx="374">
                  <c:v>141</c:v>
                </c:pt>
                <c:pt idx="375">
                  <c:v>140</c:v>
                </c:pt>
                <c:pt idx="376">
                  <c:v>118</c:v>
                </c:pt>
                <c:pt idx="377">
                  <c:v>124</c:v>
                </c:pt>
                <c:pt idx="378">
                  <c:v>110</c:v>
                </c:pt>
                <c:pt idx="379">
                  <c:v>120</c:v>
                </c:pt>
                <c:pt idx="380">
                  <c:v>145</c:v>
                </c:pt>
                <c:pt idx="381">
                  <c:v>110</c:v>
                </c:pt>
                <c:pt idx="382">
                  <c:v>118</c:v>
                </c:pt>
                <c:pt idx="383">
                  <c:v>125</c:v>
                </c:pt>
                <c:pt idx="384">
                  <c:v>132</c:v>
                </c:pt>
                <c:pt idx="385">
                  <c:v>123</c:v>
                </c:pt>
                <c:pt idx="386">
                  <c:v>140</c:v>
                </c:pt>
                <c:pt idx="387">
                  <c:v>127</c:v>
                </c:pt>
                <c:pt idx="388">
                  <c:v>101</c:v>
                </c:pt>
                <c:pt idx="389">
                  <c:v>121</c:v>
                </c:pt>
                <c:pt idx="390">
                  <c:v>109</c:v>
                </c:pt>
                <c:pt idx="391">
                  <c:v>97</c:v>
                </c:pt>
                <c:pt idx="392">
                  <c:v>115</c:v>
                </c:pt>
                <c:pt idx="393">
                  <c:v>121</c:v>
                </c:pt>
                <c:pt idx="394">
                  <c:v>117</c:v>
                </c:pt>
                <c:pt idx="395">
                  <c:v>97</c:v>
                </c:pt>
                <c:pt idx="396">
                  <c:v>111</c:v>
                </c:pt>
                <c:pt idx="397">
                  <c:v>133</c:v>
                </c:pt>
                <c:pt idx="398">
                  <c:v>123</c:v>
                </c:pt>
                <c:pt idx="399">
                  <c:v>142</c:v>
                </c:pt>
                <c:pt idx="400">
                  <c:v>133</c:v>
                </c:pt>
                <c:pt idx="401">
                  <c:v>145</c:v>
                </c:pt>
                <c:pt idx="402">
                  <c:v>102</c:v>
                </c:pt>
                <c:pt idx="403">
                  <c:v>127</c:v>
                </c:pt>
                <c:pt idx="404">
                  <c:v>130</c:v>
                </c:pt>
                <c:pt idx="405">
                  <c:v>102</c:v>
                </c:pt>
                <c:pt idx="406">
                  <c:v>137</c:v>
                </c:pt>
                <c:pt idx="407">
                  <c:v>129</c:v>
                </c:pt>
                <c:pt idx="408">
                  <c:v>114</c:v>
                </c:pt>
                <c:pt idx="409">
                  <c:v>103</c:v>
                </c:pt>
                <c:pt idx="410">
                  <c:v>105</c:v>
                </c:pt>
                <c:pt idx="411">
                  <c:v>113</c:v>
                </c:pt>
                <c:pt idx="412">
                  <c:v>114</c:v>
                </c:pt>
                <c:pt idx="413">
                  <c:v>118</c:v>
                </c:pt>
                <c:pt idx="414">
                  <c:v>120</c:v>
                </c:pt>
                <c:pt idx="415">
                  <c:v>135</c:v>
                </c:pt>
                <c:pt idx="416">
                  <c:v>132</c:v>
                </c:pt>
                <c:pt idx="417">
                  <c:v>127</c:v>
                </c:pt>
                <c:pt idx="418">
                  <c:v>106</c:v>
                </c:pt>
                <c:pt idx="419">
                  <c:v>138</c:v>
                </c:pt>
                <c:pt idx="420">
                  <c:v>115</c:v>
                </c:pt>
                <c:pt idx="421">
                  <c:v>124</c:v>
                </c:pt>
                <c:pt idx="422">
                  <c:v>143</c:v>
                </c:pt>
                <c:pt idx="423">
                  <c:v>141</c:v>
                </c:pt>
                <c:pt idx="424">
                  <c:v>120</c:v>
                </c:pt>
                <c:pt idx="425">
                  <c:v>114</c:v>
                </c:pt>
                <c:pt idx="426">
                  <c:v>129</c:v>
                </c:pt>
                <c:pt idx="427">
                  <c:v>121</c:v>
                </c:pt>
                <c:pt idx="428">
                  <c:v>139</c:v>
                </c:pt>
                <c:pt idx="429">
                  <c:v>119</c:v>
                </c:pt>
                <c:pt idx="430">
                  <c:v>113</c:v>
                </c:pt>
                <c:pt idx="431">
                  <c:v>126</c:v>
                </c:pt>
                <c:pt idx="432">
                  <c:v>115</c:v>
                </c:pt>
                <c:pt idx="433">
                  <c:v>123</c:v>
                </c:pt>
                <c:pt idx="434">
                  <c:v>110</c:v>
                </c:pt>
                <c:pt idx="435">
                  <c:v>114</c:v>
                </c:pt>
                <c:pt idx="436">
                  <c:v>125</c:v>
                </c:pt>
                <c:pt idx="437">
                  <c:v>116</c:v>
                </c:pt>
                <c:pt idx="438">
                  <c:v>115</c:v>
                </c:pt>
                <c:pt idx="439">
                  <c:v>127</c:v>
                </c:pt>
                <c:pt idx="440">
                  <c:v>138</c:v>
                </c:pt>
                <c:pt idx="441">
                  <c:v>131</c:v>
                </c:pt>
                <c:pt idx="442">
                  <c:v>141</c:v>
                </c:pt>
                <c:pt idx="443">
                  <c:v>107</c:v>
                </c:pt>
                <c:pt idx="444">
                  <c:v>111</c:v>
                </c:pt>
                <c:pt idx="445">
                  <c:v>114</c:v>
                </c:pt>
                <c:pt idx="446">
                  <c:v>133</c:v>
                </c:pt>
                <c:pt idx="447">
                  <c:v>119</c:v>
                </c:pt>
                <c:pt idx="448">
                  <c:v>137</c:v>
                </c:pt>
                <c:pt idx="449">
                  <c:v>124</c:v>
                </c:pt>
                <c:pt idx="450">
                  <c:v>154</c:v>
                </c:pt>
                <c:pt idx="451">
                  <c:v>138</c:v>
                </c:pt>
                <c:pt idx="452">
                  <c:v>157</c:v>
                </c:pt>
                <c:pt idx="453">
                  <c:v>147</c:v>
                </c:pt>
                <c:pt idx="454">
                  <c:v>120</c:v>
                </c:pt>
                <c:pt idx="455">
                  <c:v>116</c:v>
                </c:pt>
                <c:pt idx="456">
                  <c:v>112</c:v>
                </c:pt>
                <c:pt idx="457">
                  <c:v>139</c:v>
                </c:pt>
                <c:pt idx="458">
                  <c:v>154</c:v>
                </c:pt>
                <c:pt idx="459">
                  <c:v>128</c:v>
                </c:pt>
                <c:pt idx="460">
                  <c:v>125</c:v>
                </c:pt>
                <c:pt idx="461">
                  <c:v>122</c:v>
                </c:pt>
                <c:pt idx="462">
                  <c:v>140</c:v>
                </c:pt>
                <c:pt idx="463">
                  <c:v>137</c:v>
                </c:pt>
                <c:pt idx="464">
                  <c:v>143</c:v>
                </c:pt>
                <c:pt idx="465">
                  <c:v>125</c:v>
                </c:pt>
                <c:pt idx="466">
                  <c:v>134</c:v>
                </c:pt>
                <c:pt idx="467">
                  <c:v>129</c:v>
                </c:pt>
                <c:pt idx="468">
                  <c:v>145</c:v>
                </c:pt>
                <c:pt idx="469">
                  <c:v>132</c:v>
                </c:pt>
                <c:pt idx="470">
                  <c:v>139</c:v>
                </c:pt>
                <c:pt idx="471">
                  <c:v>122</c:v>
                </c:pt>
                <c:pt idx="472">
                  <c:v>156</c:v>
                </c:pt>
                <c:pt idx="473">
                  <c:v>113</c:v>
                </c:pt>
                <c:pt idx="474">
                  <c:v>143</c:v>
                </c:pt>
                <c:pt idx="475">
                  <c:v>119</c:v>
                </c:pt>
                <c:pt idx="476">
                  <c:v>140</c:v>
                </c:pt>
                <c:pt idx="477">
                  <c:v>125</c:v>
                </c:pt>
                <c:pt idx="478">
                  <c:v>163</c:v>
                </c:pt>
                <c:pt idx="479">
                  <c:v>136</c:v>
                </c:pt>
                <c:pt idx="480">
                  <c:v>150</c:v>
                </c:pt>
                <c:pt idx="481">
                  <c:v>137</c:v>
                </c:pt>
                <c:pt idx="482">
                  <c:v>142</c:v>
                </c:pt>
                <c:pt idx="483">
                  <c:v>138</c:v>
                </c:pt>
                <c:pt idx="484">
                  <c:v>130</c:v>
                </c:pt>
                <c:pt idx="485">
                  <c:v>130</c:v>
                </c:pt>
                <c:pt idx="486">
                  <c:v>153</c:v>
                </c:pt>
                <c:pt idx="487">
                  <c:v>160</c:v>
                </c:pt>
                <c:pt idx="488">
                  <c:v>127</c:v>
                </c:pt>
                <c:pt idx="489">
                  <c:v>132</c:v>
                </c:pt>
                <c:pt idx="490">
                  <c:v>152</c:v>
                </c:pt>
                <c:pt idx="491">
                  <c:v>157</c:v>
                </c:pt>
                <c:pt idx="492">
                  <c:v>136</c:v>
                </c:pt>
                <c:pt idx="493">
                  <c:v>138</c:v>
                </c:pt>
                <c:pt idx="494">
                  <c:v>151</c:v>
                </c:pt>
                <c:pt idx="495">
                  <c:v>147</c:v>
                </c:pt>
                <c:pt idx="496">
                  <c:v>127</c:v>
                </c:pt>
                <c:pt idx="497">
                  <c:v>144</c:v>
                </c:pt>
                <c:pt idx="498">
                  <c:v>144</c:v>
                </c:pt>
                <c:pt idx="499">
                  <c:v>117</c:v>
                </c:pt>
                <c:pt idx="500">
                  <c:v>142</c:v>
                </c:pt>
                <c:pt idx="501">
                  <c:v>152</c:v>
                </c:pt>
                <c:pt idx="502">
                  <c:v>133</c:v>
                </c:pt>
                <c:pt idx="503">
                  <c:v>135</c:v>
                </c:pt>
                <c:pt idx="504">
                  <c:v>171</c:v>
                </c:pt>
                <c:pt idx="505">
                  <c:v>143</c:v>
                </c:pt>
                <c:pt idx="506">
                  <c:v>170</c:v>
                </c:pt>
                <c:pt idx="507">
                  <c:v>138</c:v>
                </c:pt>
                <c:pt idx="508">
                  <c:v>176</c:v>
                </c:pt>
                <c:pt idx="509">
                  <c:v>148</c:v>
                </c:pt>
                <c:pt idx="510">
                  <c:v>151</c:v>
                </c:pt>
                <c:pt idx="511">
                  <c:v>170</c:v>
                </c:pt>
                <c:pt idx="512">
                  <c:v>141</c:v>
                </c:pt>
                <c:pt idx="513">
                  <c:v>157</c:v>
                </c:pt>
                <c:pt idx="514">
                  <c:v>136</c:v>
                </c:pt>
                <c:pt idx="515">
                  <c:v>134</c:v>
                </c:pt>
                <c:pt idx="516">
                  <c:v>152</c:v>
                </c:pt>
                <c:pt idx="517">
                  <c:v>141</c:v>
                </c:pt>
                <c:pt idx="518">
                  <c:v>146</c:v>
                </c:pt>
                <c:pt idx="519">
                  <c:v>134</c:v>
                </c:pt>
                <c:pt idx="520">
                  <c:v>159</c:v>
                </c:pt>
                <c:pt idx="521">
                  <c:v>167</c:v>
                </c:pt>
                <c:pt idx="522">
                  <c:v>149</c:v>
                </c:pt>
                <c:pt idx="523">
                  <c:v>163</c:v>
                </c:pt>
                <c:pt idx="524">
                  <c:v>165</c:v>
                </c:pt>
                <c:pt idx="525">
                  <c:v>152</c:v>
                </c:pt>
                <c:pt idx="526">
                  <c:v>166</c:v>
                </c:pt>
                <c:pt idx="527">
                  <c:v>144</c:v>
                </c:pt>
                <c:pt idx="528">
                  <c:v>158</c:v>
                </c:pt>
                <c:pt idx="529">
                  <c:v>148</c:v>
                </c:pt>
                <c:pt idx="530">
                  <c:v>165</c:v>
                </c:pt>
                <c:pt idx="531">
                  <c:v>149</c:v>
                </c:pt>
                <c:pt idx="532">
                  <c:v>142</c:v>
                </c:pt>
                <c:pt idx="533">
                  <c:v>164</c:v>
                </c:pt>
                <c:pt idx="534">
                  <c:v>155</c:v>
                </c:pt>
                <c:pt idx="535">
                  <c:v>128</c:v>
                </c:pt>
                <c:pt idx="536">
                  <c:v>175</c:v>
                </c:pt>
                <c:pt idx="537">
                  <c:v>150</c:v>
                </c:pt>
                <c:pt idx="538">
                  <c:v>167</c:v>
                </c:pt>
                <c:pt idx="539">
                  <c:v>147</c:v>
                </c:pt>
                <c:pt idx="540">
                  <c:v>161</c:v>
                </c:pt>
                <c:pt idx="541">
                  <c:v>177</c:v>
                </c:pt>
                <c:pt idx="542">
                  <c:v>149</c:v>
                </c:pt>
                <c:pt idx="543">
                  <c:v>176</c:v>
                </c:pt>
                <c:pt idx="544">
                  <c:v>168</c:v>
                </c:pt>
                <c:pt idx="545">
                  <c:v>161</c:v>
                </c:pt>
                <c:pt idx="546">
                  <c:v>154</c:v>
                </c:pt>
                <c:pt idx="547">
                  <c:v>184</c:v>
                </c:pt>
                <c:pt idx="548">
                  <c:v>178</c:v>
                </c:pt>
                <c:pt idx="549">
                  <c:v>178</c:v>
                </c:pt>
                <c:pt idx="550">
                  <c:v>173</c:v>
                </c:pt>
                <c:pt idx="551">
                  <c:v>198</c:v>
                </c:pt>
                <c:pt idx="552">
                  <c:v>204</c:v>
                </c:pt>
                <c:pt idx="553">
                  <c:v>188</c:v>
                </c:pt>
                <c:pt idx="554">
                  <c:v>184</c:v>
                </c:pt>
                <c:pt idx="555">
                  <c:v>184</c:v>
                </c:pt>
                <c:pt idx="556">
                  <c:v>194</c:v>
                </c:pt>
                <c:pt idx="557">
                  <c:v>170</c:v>
                </c:pt>
                <c:pt idx="558">
                  <c:v>181</c:v>
                </c:pt>
                <c:pt idx="559">
                  <c:v>167</c:v>
                </c:pt>
                <c:pt idx="560">
                  <c:v>176</c:v>
                </c:pt>
                <c:pt idx="561">
                  <c:v>157</c:v>
                </c:pt>
                <c:pt idx="562">
                  <c:v>175</c:v>
                </c:pt>
                <c:pt idx="563">
                  <c:v>187</c:v>
                </c:pt>
                <c:pt idx="564">
                  <c:v>177</c:v>
                </c:pt>
                <c:pt idx="565">
                  <c:v>188</c:v>
                </c:pt>
                <c:pt idx="566">
                  <c:v>171</c:v>
                </c:pt>
                <c:pt idx="567">
                  <c:v>170</c:v>
                </c:pt>
                <c:pt idx="568">
                  <c:v>164</c:v>
                </c:pt>
                <c:pt idx="569">
                  <c:v>175</c:v>
                </c:pt>
                <c:pt idx="570">
                  <c:v>183</c:v>
                </c:pt>
                <c:pt idx="571">
                  <c:v>160</c:v>
                </c:pt>
                <c:pt idx="572">
                  <c:v>184</c:v>
                </c:pt>
                <c:pt idx="573">
                  <c:v>200</c:v>
                </c:pt>
                <c:pt idx="574">
                  <c:v>189</c:v>
                </c:pt>
                <c:pt idx="575">
                  <c:v>201</c:v>
                </c:pt>
                <c:pt idx="576">
                  <c:v>179</c:v>
                </c:pt>
                <c:pt idx="577">
                  <c:v>185</c:v>
                </c:pt>
                <c:pt idx="578">
                  <c:v>174</c:v>
                </c:pt>
                <c:pt idx="579">
                  <c:v>200</c:v>
                </c:pt>
                <c:pt idx="580">
                  <c:v>189</c:v>
                </c:pt>
                <c:pt idx="581">
                  <c:v>197</c:v>
                </c:pt>
                <c:pt idx="582">
                  <c:v>156</c:v>
                </c:pt>
                <c:pt idx="583">
                  <c:v>180</c:v>
                </c:pt>
                <c:pt idx="584">
                  <c:v>162</c:v>
                </c:pt>
                <c:pt idx="585">
                  <c:v>164</c:v>
                </c:pt>
                <c:pt idx="586">
                  <c:v>144</c:v>
                </c:pt>
                <c:pt idx="587">
                  <c:v>186</c:v>
                </c:pt>
                <c:pt idx="588">
                  <c:v>197</c:v>
                </c:pt>
                <c:pt idx="589">
                  <c:v>165</c:v>
                </c:pt>
                <c:pt idx="590">
                  <c:v>171</c:v>
                </c:pt>
                <c:pt idx="591">
                  <c:v>184</c:v>
                </c:pt>
                <c:pt idx="592">
                  <c:v>185</c:v>
                </c:pt>
                <c:pt idx="593">
                  <c:v>175</c:v>
                </c:pt>
                <c:pt idx="594">
                  <c:v>176</c:v>
                </c:pt>
                <c:pt idx="595">
                  <c:v>206</c:v>
                </c:pt>
                <c:pt idx="596">
                  <c:v>201</c:v>
                </c:pt>
                <c:pt idx="597">
                  <c:v>216</c:v>
                </c:pt>
                <c:pt idx="598">
                  <c:v>177</c:v>
                </c:pt>
                <c:pt idx="599">
                  <c:v>182</c:v>
                </c:pt>
                <c:pt idx="600">
                  <c:v>191</c:v>
                </c:pt>
                <c:pt idx="601">
                  <c:v>173</c:v>
                </c:pt>
                <c:pt idx="602">
                  <c:v>194</c:v>
                </c:pt>
                <c:pt idx="603">
                  <c:v>183</c:v>
                </c:pt>
                <c:pt idx="604">
                  <c:v>191</c:v>
                </c:pt>
                <c:pt idx="605">
                  <c:v>186</c:v>
                </c:pt>
                <c:pt idx="606">
                  <c:v>216</c:v>
                </c:pt>
                <c:pt idx="607">
                  <c:v>187</c:v>
                </c:pt>
                <c:pt idx="608">
                  <c:v>206</c:v>
                </c:pt>
                <c:pt idx="609">
                  <c:v>176</c:v>
                </c:pt>
                <c:pt idx="610">
                  <c:v>202</c:v>
                </c:pt>
                <c:pt idx="611">
                  <c:v>190</c:v>
                </c:pt>
                <c:pt idx="612">
                  <c:v>206</c:v>
                </c:pt>
                <c:pt idx="613">
                  <c:v>175</c:v>
                </c:pt>
                <c:pt idx="614">
                  <c:v>201</c:v>
                </c:pt>
                <c:pt idx="615">
                  <c:v>213</c:v>
                </c:pt>
                <c:pt idx="616">
                  <c:v>208</c:v>
                </c:pt>
                <c:pt idx="617">
                  <c:v>197</c:v>
                </c:pt>
                <c:pt idx="618">
                  <c:v>210</c:v>
                </c:pt>
                <c:pt idx="619">
                  <c:v>190</c:v>
                </c:pt>
                <c:pt idx="620">
                  <c:v>213</c:v>
                </c:pt>
                <c:pt idx="621">
                  <c:v>210</c:v>
                </c:pt>
                <c:pt idx="622">
                  <c:v>203</c:v>
                </c:pt>
                <c:pt idx="623">
                  <c:v>188</c:v>
                </c:pt>
                <c:pt idx="624">
                  <c:v>202</c:v>
                </c:pt>
                <c:pt idx="625">
                  <c:v>194</c:v>
                </c:pt>
                <c:pt idx="626">
                  <c:v>219</c:v>
                </c:pt>
                <c:pt idx="627">
                  <c:v>203</c:v>
                </c:pt>
                <c:pt idx="628">
                  <c:v>229</c:v>
                </c:pt>
                <c:pt idx="629">
                  <c:v>210</c:v>
                </c:pt>
                <c:pt idx="630">
                  <c:v>188</c:v>
                </c:pt>
                <c:pt idx="631">
                  <c:v>236</c:v>
                </c:pt>
                <c:pt idx="632">
                  <c:v>197</c:v>
                </c:pt>
                <c:pt idx="633">
                  <c:v>230</c:v>
                </c:pt>
                <c:pt idx="634">
                  <c:v>244</c:v>
                </c:pt>
                <c:pt idx="635">
                  <c:v>209</c:v>
                </c:pt>
                <c:pt idx="636">
                  <c:v>198</c:v>
                </c:pt>
                <c:pt idx="637">
                  <c:v>236</c:v>
                </c:pt>
                <c:pt idx="638">
                  <c:v>247</c:v>
                </c:pt>
                <c:pt idx="639">
                  <c:v>223</c:v>
                </c:pt>
                <c:pt idx="640">
                  <c:v>251</c:v>
                </c:pt>
                <c:pt idx="641">
                  <c:v>216</c:v>
                </c:pt>
                <c:pt idx="642">
                  <c:v>238</c:v>
                </c:pt>
                <c:pt idx="643">
                  <c:v>186</c:v>
                </c:pt>
                <c:pt idx="644">
                  <c:v>203</c:v>
                </c:pt>
                <c:pt idx="645">
                  <c:v>222</c:v>
                </c:pt>
                <c:pt idx="646">
                  <c:v>232</c:v>
                </c:pt>
                <c:pt idx="647">
                  <c:v>235</c:v>
                </c:pt>
                <c:pt idx="648">
                  <c:v>211</c:v>
                </c:pt>
                <c:pt idx="649">
                  <c:v>221</c:v>
                </c:pt>
                <c:pt idx="650">
                  <c:v>213</c:v>
                </c:pt>
                <c:pt idx="651">
                  <c:v>221</c:v>
                </c:pt>
                <c:pt idx="652">
                  <c:v>232</c:v>
                </c:pt>
                <c:pt idx="653">
                  <c:v>249</c:v>
                </c:pt>
                <c:pt idx="654">
                  <c:v>241</c:v>
                </c:pt>
                <c:pt idx="655">
                  <c:v>250</c:v>
                </c:pt>
                <c:pt idx="656">
                  <c:v>250</c:v>
                </c:pt>
                <c:pt idx="657">
                  <c:v>269</c:v>
                </c:pt>
                <c:pt idx="658">
                  <c:v>246</c:v>
                </c:pt>
                <c:pt idx="659">
                  <c:v>231</c:v>
                </c:pt>
                <c:pt idx="660">
                  <c:v>246</c:v>
                </c:pt>
                <c:pt idx="661">
                  <c:v>221</c:v>
                </c:pt>
                <c:pt idx="662">
                  <c:v>260</c:v>
                </c:pt>
                <c:pt idx="663">
                  <c:v>236</c:v>
                </c:pt>
                <c:pt idx="664">
                  <c:v>265</c:v>
                </c:pt>
                <c:pt idx="665">
                  <c:v>250</c:v>
                </c:pt>
                <c:pt idx="666">
                  <c:v>267</c:v>
                </c:pt>
                <c:pt idx="667">
                  <c:v>262</c:v>
                </c:pt>
                <c:pt idx="668">
                  <c:v>292</c:v>
                </c:pt>
                <c:pt idx="669">
                  <c:v>227</c:v>
                </c:pt>
                <c:pt idx="670">
                  <c:v>245</c:v>
                </c:pt>
                <c:pt idx="671">
                  <c:v>246</c:v>
                </c:pt>
                <c:pt idx="672">
                  <c:v>264</c:v>
                </c:pt>
                <c:pt idx="673">
                  <c:v>239</c:v>
                </c:pt>
                <c:pt idx="674">
                  <c:v>223</c:v>
                </c:pt>
                <c:pt idx="675">
                  <c:v>253</c:v>
                </c:pt>
                <c:pt idx="676">
                  <c:v>266</c:v>
                </c:pt>
                <c:pt idx="677">
                  <c:v>263</c:v>
                </c:pt>
                <c:pt idx="678">
                  <c:v>260</c:v>
                </c:pt>
                <c:pt idx="679">
                  <c:v>270</c:v>
                </c:pt>
                <c:pt idx="680">
                  <c:v>251</c:v>
                </c:pt>
                <c:pt idx="681">
                  <c:v>269</c:v>
                </c:pt>
                <c:pt idx="682">
                  <c:v>261</c:v>
                </c:pt>
                <c:pt idx="683">
                  <c:v>307</c:v>
                </c:pt>
                <c:pt idx="684">
                  <c:v>273</c:v>
                </c:pt>
                <c:pt idx="685">
                  <c:v>267</c:v>
                </c:pt>
                <c:pt idx="686">
                  <c:v>259</c:v>
                </c:pt>
                <c:pt idx="687">
                  <c:v>272</c:v>
                </c:pt>
                <c:pt idx="688">
                  <c:v>257</c:v>
                </c:pt>
                <c:pt idx="689">
                  <c:v>291</c:v>
                </c:pt>
                <c:pt idx="690">
                  <c:v>285</c:v>
                </c:pt>
                <c:pt idx="691">
                  <c:v>257</c:v>
                </c:pt>
                <c:pt idx="692">
                  <c:v>251</c:v>
                </c:pt>
                <c:pt idx="693">
                  <c:v>267</c:v>
                </c:pt>
                <c:pt idx="694">
                  <c:v>291</c:v>
                </c:pt>
                <c:pt idx="695">
                  <c:v>273</c:v>
                </c:pt>
                <c:pt idx="696">
                  <c:v>321</c:v>
                </c:pt>
                <c:pt idx="697">
                  <c:v>304</c:v>
                </c:pt>
                <c:pt idx="698">
                  <c:v>313</c:v>
                </c:pt>
                <c:pt idx="699">
                  <c:v>274</c:v>
                </c:pt>
                <c:pt idx="700">
                  <c:v>279</c:v>
                </c:pt>
                <c:pt idx="701">
                  <c:v>240</c:v>
                </c:pt>
                <c:pt idx="702">
                  <c:v>282</c:v>
                </c:pt>
                <c:pt idx="703">
                  <c:v>300</c:v>
                </c:pt>
                <c:pt idx="704">
                  <c:v>314</c:v>
                </c:pt>
                <c:pt idx="705">
                  <c:v>287</c:v>
                </c:pt>
                <c:pt idx="706">
                  <c:v>297</c:v>
                </c:pt>
                <c:pt idx="707">
                  <c:v>275</c:v>
                </c:pt>
                <c:pt idx="708">
                  <c:v>296</c:v>
                </c:pt>
                <c:pt idx="709">
                  <c:v>320</c:v>
                </c:pt>
                <c:pt idx="710">
                  <c:v>314</c:v>
                </c:pt>
                <c:pt idx="711">
                  <c:v>334</c:v>
                </c:pt>
                <c:pt idx="712">
                  <c:v>308</c:v>
                </c:pt>
                <c:pt idx="713">
                  <c:v>293</c:v>
                </c:pt>
                <c:pt idx="714">
                  <c:v>292</c:v>
                </c:pt>
                <c:pt idx="715">
                  <c:v>299</c:v>
                </c:pt>
                <c:pt idx="716">
                  <c:v>326</c:v>
                </c:pt>
                <c:pt idx="717">
                  <c:v>295</c:v>
                </c:pt>
                <c:pt idx="718">
                  <c:v>328</c:v>
                </c:pt>
                <c:pt idx="719">
                  <c:v>334</c:v>
                </c:pt>
                <c:pt idx="720">
                  <c:v>330</c:v>
                </c:pt>
                <c:pt idx="721">
                  <c:v>312</c:v>
                </c:pt>
                <c:pt idx="722">
                  <c:v>305</c:v>
                </c:pt>
                <c:pt idx="723">
                  <c:v>302</c:v>
                </c:pt>
                <c:pt idx="724">
                  <c:v>358</c:v>
                </c:pt>
                <c:pt idx="725">
                  <c:v>338</c:v>
                </c:pt>
                <c:pt idx="726">
                  <c:v>351</c:v>
                </c:pt>
                <c:pt idx="727">
                  <c:v>336</c:v>
                </c:pt>
                <c:pt idx="728">
                  <c:v>290</c:v>
                </c:pt>
                <c:pt idx="729">
                  <c:v>343</c:v>
                </c:pt>
                <c:pt idx="730">
                  <c:v>306</c:v>
                </c:pt>
                <c:pt idx="731">
                  <c:v>359</c:v>
                </c:pt>
                <c:pt idx="732">
                  <c:v>343</c:v>
                </c:pt>
                <c:pt idx="733">
                  <c:v>324</c:v>
                </c:pt>
                <c:pt idx="734">
                  <c:v>338</c:v>
                </c:pt>
                <c:pt idx="735">
                  <c:v>370</c:v>
                </c:pt>
                <c:pt idx="736">
                  <c:v>325</c:v>
                </c:pt>
                <c:pt idx="737">
                  <c:v>366</c:v>
                </c:pt>
                <c:pt idx="738">
                  <c:v>355</c:v>
                </c:pt>
                <c:pt idx="739">
                  <c:v>328</c:v>
                </c:pt>
                <c:pt idx="740">
                  <c:v>351</c:v>
                </c:pt>
                <c:pt idx="741">
                  <c:v>345</c:v>
                </c:pt>
                <c:pt idx="742">
                  <c:v>354</c:v>
                </c:pt>
                <c:pt idx="743">
                  <c:v>365</c:v>
                </c:pt>
                <c:pt idx="744">
                  <c:v>355</c:v>
                </c:pt>
                <c:pt idx="745">
                  <c:v>362</c:v>
                </c:pt>
                <c:pt idx="746">
                  <c:v>347</c:v>
                </c:pt>
                <c:pt idx="747">
                  <c:v>336</c:v>
                </c:pt>
                <c:pt idx="748">
                  <c:v>331</c:v>
                </c:pt>
                <c:pt idx="749">
                  <c:v>341</c:v>
                </c:pt>
                <c:pt idx="750">
                  <c:v>354</c:v>
                </c:pt>
                <c:pt idx="751">
                  <c:v>320</c:v>
                </c:pt>
                <c:pt idx="752">
                  <c:v>346</c:v>
                </c:pt>
                <c:pt idx="753">
                  <c:v>385</c:v>
                </c:pt>
                <c:pt idx="754">
                  <c:v>357</c:v>
                </c:pt>
                <c:pt idx="755">
                  <c:v>345</c:v>
                </c:pt>
                <c:pt idx="756">
                  <c:v>315</c:v>
                </c:pt>
                <c:pt idx="757">
                  <c:v>382</c:v>
                </c:pt>
                <c:pt idx="758">
                  <c:v>356</c:v>
                </c:pt>
                <c:pt idx="759">
                  <c:v>369</c:v>
                </c:pt>
                <c:pt idx="760">
                  <c:v>369</c:v>
                </c:pt>
                <c:pt idx="761">
                  <c:v>346</c:v>
                </c:pt>
                <c:pt idx="762">
                  <c:v>383</c:v>
                </c:pt>
                <c:pt idx="763">
                  <c:v>350</c:v>
                </c:pt>
                <c:pt idx="764">
                  <c:v>352</c:v>
                </c:pt>
                <c:pt idx="765">
                  <c:v>366</c:v>
                </c:pt>
                <c:pt idx="766">
                  <c:v>364</c:v>
                </c:pt>
                <c:pt idx="767">
                  <c:v>348</c:v>
                </c:pt>
                <c:pt idx="768">
                  <c:v>364</c:v>
                </c:pt>
                <c:pt idx="769">
                  <c:v>356</c:v>
                </c:pt>
                <c:pt idx="770">
                  <c:v>340</c:v>
                </c:pt>
                <c:pt idx="771">
                  <c:v>334</c:v>
                </c:pt>
                <c:pt idx="772">
                  <c:v>387</c:v>
                </c:pt>
                <c:pt idx="773">
                  <c:v>362</c:v>
                </c:pt>
                <c:pt idx="774">
                  <c:v>406</c:v>
                </c:pt>
                <c:pt idx="775">
                  <c:v>357</c:v>
                </c:pt>
                <c:pt idx="776">
                  <c:v>346</c:v>
                </c:pt>
                <c:pt idx="777">
                  <c:v>368</c:v>
                </c:pt>
                <c:pt idx="778">
                  <c:v>366</c:v>
                </c:pt>
                <c:pt idx="779">
                  <c:v>359</c:v>
                </c:pt>
                <c:pt idx="780">
                  <c:v>345</c:v>
                </c:pt>
                <c:pt idx="781">
                  <c:v>346</c:v>
                </c:pt>
                <c:pt idx="782">
                  <c:v>376</c:v>
                </c:pt>
                <c:pt idx="783">
                  <c:v>343</c:v>
                </c:pt>
                <c:pt idx="784">
                  <c:v>355</c:v>
                </c:pt>
                <c:pt idx="785">
                  <c:v>369</c:v>
                </c:pt>
                <c:pt idx="786">
                  <c:v>361</c:v>
                </c:pt>
                <c:pt idx="787">
                  <c:v>378</c:v>
                </c:pt>
                <c:pt idx="788">
                  <c:v>389</c:v>
                </c:pt>
                <c:pt idx="789">
                  <c:v>394</c:v>
                </c:pt>
                <c:pt idx="790">
                  <c:v>383</c:v>
                </c:pt>
                <c:pt idx="791">
                  <c:v>395</c:v>
                </c:pt>
                <c:pt idx="792">
                  <c:v>374</c:v>
                </c:pt>
                <c:pt idx="793">
                  <c:v>408</c:v>
                </c:pt>
                <c:pt idx="794">
                  <c:v>393</c:v>
                </c:pt>
                <c:pt idx="795">
                  <c:v>390</c:v>
                </c:pt>
                <c:pt idx="796">
                  <c:v>387</c:v>
                </c:pt>
                <c:pt idx="797">
                  <c:v>389</c:v>
                </c:pt>
                <c:pt idx="798">
                  <c:v>367</c:v>
                </c:pt>
                <c:pt idx="799">
                  <c:v>333</c:v>
                </c:pt>
                <c:pt idx="800">
                  <c:v>363</c:v>
                </c:pt>
                <c:pt idx="801">
                  <c:v>338</c:v>
                </c:pt>
                <c:pt idx="802">
                  <c:v>364</c:v>
                </c:pt>
                <c:pt idx="803">
                  <c:v>378</c:v>
                </c:pt>
                <c:pt idx="804">
                  <c:v>386</c:v>
                </c:pt>
                <c:pt idx="805">
                  <c:v>401</c:v>
                </c:pt>
                <c:pt idx="806">
                  <c:v>373</c:v>
                </c:pt>
                <c:pt idx="807">
                  <c:v>393</c:v>
                </c:pt>
                <c:pt idx="808">
                  <c:v>375</c:v>
                </c:pt>
                <c:pt idx="809">
                  <c:v>385</c:v>
                </c:pt>
                <c:pt idx="810">
                  <c:v>356</c:v>
                </c:pt>
                <c:pt idx="811">
                  <c:v>352</c:v>
                </c:pt>
                <c:pt idx="812">
                  <c:v>359</c:v>
                </c:pt>
                <c:pt idx="813">
                  <c:v>338</c:v>
                </c:pt>
                <c:pt idx="814">
                  <c:v>341</c:v>
                </c:pt>
                <c:pt idx="815">
                  <c:v>370</c:v>
                </c:pt>
                <c:pt idx="816">
                  <c:v>377</c:v>
                </c:pt>
                <c:pt idx="817">
                  <c:v>356</c:v>
                </c:pt>
                <c:pt idx="818">
                  <c:v>351</c:v>
                </c:pt>
                <c:pt idx="819">
                  <c:v>363</c:v>
                </c:pt>
                <c:pt idx="820">
                  <c:v>350</c:v>
                </c:pt>
                <c:pt idx="821">
                  <c:v>379</c:v>
                </c:pt>
                <c:pt idx="822">
                  <c:v>340</c:v>
                </c:pt>
                <c:pt idx="823">
                  <c:v>376</c:v>
                </c:pt>
                <c:pt idx="824">
                  <c:v>377</c:v>
                </c:pt>
                <c:pt idx="825">
                  <c:v>387</c:v>
                </c:pt>
                <c:pt idx="826">
                  <c:v>402</c:v>
                </c:pt>
                <c:pt idx="827">
                  <c:v>403</c:v>
                </c:pt>
                <c:pt idx="828">
                  <c:v>361</c:v>
                </c:pt>
                <c:pt idx="829">
                  <c:v>358</c:v>
                </c:pt>
                <c:pt idx="830">
                  <c:v>372</c:v>
                </c:pt>
                <c:pt idx="831">
                  <c:v>392</c:v>
                </c:pt>
                <c:pt idx="832">
                  <c:v>377</c:v>
                </c:pt>
                <c:pt idx="833">
                  <c:v>378</c:v>
                </c:pt>
                <c:pt idx="834">
                  <c:v>440</c:v>
                </c:pt>
                <c:pt idx="835">
                  <c:v>421</c:v>
                </c:pt>
                <c:pt idx="836">
                  <c:v>462</c:v>
                </c:pt>
                <c:pt idx="837">
                  <c:v>442</c:v>
                </c:pt>
                <c:pt idx="838">
                  <c:v>430</c:v>
                </c:pt>
                <c:pt idx="839">
                  <c:v>431</c:v>
                </c:pt>
                <c:pt idx="840">
                  <c:v>368</c:v>
                </c:pt>
                <c:pt idx="841">
                  <c:v>344</c:v>
                </c:pt>
                <c:pt idx="842">
                  <c:v>360</c:v>
                </c:pt>
                <c:pt idx="843">
                  <c:v>355</c:v>
                </c:pt>
                <c:pt idx="844">
                  <c:v>327</c:v>
                </c:pt>
                <c:pt idx="845">
                  <c:v>324</c:v>
                </c:pt>
                <c:pt idx="846">
                  <c:v>308</c:v>
                </c:pt>
                <c:pt idx="847">
                  <c:v>338</c:v>
                </c:pt>
                <c:pt idx="848">
                  <c:v>251</c:v>
                </c:pt>
                <c:pt idx="849">
                  <c:v>285</c:v>
                </c:pt>
                <c:pt idx="850">
                  <c:v>296</c:v>
                </c:pt>
                <c:pt idx="851">
                  <c:v>295</c:v>
                </c:pt>
                <c:pt idx="852">
                  <c:v>272</c:v>
                </c:pt>
                <c:pt idx="853">
                  <c:v>287</c:v>
                </c:pt>
                <c:pt idx="854">
                  <c:v>236</c:v>
                </c:pt>
                <c:pt idx="855">
                  <c:v>249</c:v>
                </c:pt>
                <c:pt idx="856">
                  <c:v>284</c:v>
                </c:pt>
                <c:pt idx="857">
                  <c:v>256</c:v>
                </c:pt>
                <c:pt idx="858">
                  <c:v>277</c:v>
                </c:pt>
                <c:pt idx="859">
                  <c:v>245</c:v>
                </c:pt>
                <c:pt idx="860">
                  <c:v>290</c:v>
                </c:pt>
                <c:pt idx="861">
                  <c:v>276</c:v>
                </c:pt>
                <c:pt idx="862">
                  <c:v>256</c:v>
                </c:pt>
                <c:pt idx="863">
                  <c:v>258</c:v>
                </c:pt>
                <c:pt idx="864">
                  <c:v>245</c:v>
                </c:pt>
                <c:pt idx="865">
                  <c:v>259</c:v>
                </c:pt>
                <c:pt idx="866">
                  <c:v>263</c:v>
                </c:pt>
                <c:pt idx="867">
                  <c:v>248</c:v>
                </c:pt>
                <c:pt idx="868">
                  <c:v>254</c:v>
                </c:pt>
                <c:pt idx="869">
                  <c:v>221</c:v>
                </c:pt>
                <c:pt idx="870">
                  <c:v>249</c:v>
                </c:pt>
                <c:pt idx="871">
                  <c:v>249</c:v>
                </c:pt>
                <c:pt idx="872">
                  <c:v>223</c:v>
                </c:pt>
                <c:pt idx="873">
                  <c:v>263</c:v>
                </c:pt>
                <c:pt idx="874">
                  <c:v>256</c:v>
                </c:pt>
                <c:pt idx="875">
                  <c:v>239</c:v>
                </c:pt>
                <c:pt idx="876">
                  <c:v>259</c:v>
                </c:pt>
                <c:pt idx="877">
                  <c:v>249</c:v>
                </c:pt>
                <c:pt idx="878">
                  <c:v>221</c:v>
                </c:pt>
                <c:pt idx="879">
                  <c:v>221</c:v>
                </c:pt>
                <c:pt idx="880">
                  <c:v>222</c:v>
                </c:pt>
                <c:pt idx="881">
                  <c:v>213</c:v>
                </c:pt>
                <c:pt idx="882">
                  <c:v>224</c:v>
                </c:pt>
                <c:pt idx="883">
                  <c:v>190</c:v>
                </c:pt>
                <c:pt idx="884">
                  <c:v>214</c:v>
                </c:pt>
                <c:pt idx="885">
                  <c:v>203</c:v>
                </c:pt>
                <c:pt idx="886">
                  <c:v>193</c:v>
                </c:pt>
                <c:pt idx="887">
                  <c:v>221</c:v>
                </c:pt>
                <c:pt idx="888">
                  <c:v>209</c:v>
                </c:pt>
                <c:pt idx="889">
                  <c:v>201</c:v>
                </c:pt>
                <c:pt idx="890">
                  <c:v>210</c:v>
                </c:pt>
                <c:pt idx="891">
                  <c:v>218</c:v>
                </c:pt>
                <c:pt idx="892">
                  <c:v>212</c:v>
                </c:pt>
                <c:pt idx="893">
                  <c:v>216</c:v>
                </c:pt>
                <c:pt idx="894">
                  <c:v>217</c:v>
                </c:pt>
                <c:pt idx="895">
                  <c:v>229</c:v>
                </c:pt>
                <c:pt idx="896">
                  <c:v>191</c:v>
                </c:pt>
                <c:pt idx="897">
                  <c:v>186</c:v>
                </c:pt>
                <c:pt idx="898">
                  <c:v>190</c:v>
                </c:pt>
                <c:pt idx="899">
                  <c:v>190</c:v>
                </c:pt>
                <c:pt idx="900">
                  <c:v>193</c:v>
                </c:pt>
                <c:pt idx="901">
                  <c:v>193</c:v>
                </c:pt>
                <c:pt idx="902">
                  <c:v>198</c:v>
                </c:pt>
                <c:pt idx="903">
                  <c:v>180</c:v>
                </c:pt>
                <c:pt idx="904">
                  <c:v>180</c:v>
                </c:pt>
                <c:pt idx="905">
                  <c:v>179</c:v>
                </c:pt>
                <c:pt idx="906">
                  <c:v>197</c:v>
                </c:pt>
                <c:pt idx="907">
                  <c:v>191</c:v>
                </c:pt>
                <c:pt idx="908">
                  <c:v>154</c:v>
                </c:pt>
                <c:pt idx="909">
                  <c:v>190</c:v>
                </c:pt>
                <c:pt idx="910">
                  <c:v>183</c:v>
                </c:pt>
                <c:pt idx="911">
                  <c:v>176</c:v>
                </c:pt>
                <c:pt idx="912">
                  <c:v>174</c:v>
                </c:pt>
                <c:pt idx="913">
                  <c:v>165</c:v>
                </c:pt>
                <c:pt idx="914">
                  <c:v>188</c:v>
                </c:pt>
                <c:pt idx="915">
                  <c:v>185</c:v>
                </c:pt>
                <c:pt idx="916">
                  <c:v>191</c:v>
                </c:pt>
                <c:pt idx="917">
                  <c:v>173</c:v>
                </c:pt>
                <c:pt idx="918">
                  <c:v>181</c:v>
                </c:pt>
                <c:pt idx="919">
                  <c:v>146</c:v>
                </c:pt>
                <c:pt idx="920">
                  <c:v>171</c:v>
                </c:pt>
                <c:pt idx="921">
                  <c:v>180</c:v>
                </c:pt>
                <c:pt idx="922">
                  <c:v>166</c:v>
                </c:pt>
                <c:pt idx="923">
                  <c:v>182</c:v>
                </c:pt>
                <c:pt idx="924">
                  <c:v>183</c:v>
                </c:pt>
                <c:pt idx="925">
                  <c:v>179</c:v>
                </c:pt>
                <c:pt idx="926">
                  <c:v>179</c:v>
                </c:pt>
                <c:pt idx="927">
                  <c:v>178</c:v>
                </c:pt>
                <c:pt idx="928">
                  <c:v>180</c:v>
                </c:pt>
                <c:pt idx="929">
                  <c:v>160</c:v>
                </c:pt>
                <c:pt idx="930">
                  <c:v>175</c:v>
                </c:pt>
                <c:pt idx="931">
                  <c:v>155</c:v>
                </c:pt>
                <c:pt idx="932">
                  <c:v>144</c:v>
                </c:pt>
                <c:pt idx="933">
                  <c:v>166</c:v>
                </c:pt>
                <c:pt idx="934">
                  <c:v>166</c:v>
                </c:pt>
                <c:pt idx="935">
                  <c:v>157</c:v>
                </c:pt>
                <c:pt idx="936">
                  <c:v>166</c:v>
                </c:pt>
                <c:pt idx="937">
                  <c:v>150</c:v>
                </c:pt>
                <c:pt idx="938">
                  <c:v>153</c:v>
                </c:pt>
                <c:pt idx="939">
                  <c:v>136</c:v>
                </c:pt>
                <c:pt idx="940">
                  <c:v>141</c:v>
                </c:pt>
                <c:pt idx="941">
                  <c:v>158</c:v>
                </c:pt>
                <c:pt idx="942">
                  <c:v>136</c:v>
                </c:pt>
                <c:pt idx="943">
                  <c:v>139</c:v>
                </c:pt>
                <c:pt idx="944">
                  <c:v>165</c:v>
                </c:pt>
                <c:pt idx="945">
                  <c:v>175</c:v>
                </c:pt>
                <c:pt idx="946">
                  <c:v>158</c:v>
                </c:pt>
                <c:pt idx="947">
                  <c:v>157</c:v>
                </c:pt>
                <c:pt idx="948">
                  <c:v>143</c:v>
                </c:pt>
                <c:pt idx="949">
                  <c:v>155</c:v>
                </c:pt>
                <c:pt idx="950">
                  <c:v>159</c:v>
                </c:pt>
                <c:pt idx="951">
                  <c:v>158</c:v>
                </c:pt>
                <c:pt idx="952">
                  <c:v>170</c:v>
                </c:pt>
                <c:pt idx="953">
                  <c:v>142</c:v>
                </c:pt>
                <c:pt idx="954">
                  <c:v>149</c:v>
                </c:pt>
                <c:pt idx="955">
                  <c:v>137</c:v>
                </c:pt>
                <c:pt idx="956">
                  <c:v>172</c:v>
                </c:pt>
                <c:pt idx="957">
                  <c:v>128</c:v>
                </c:pt>
                <c:pt idx="958">
                  <c:v>131</c:v>
                </c:pt>
                <c:pt idx="959">
                  <c:v>127</c:v>
                </c:pt>
                <c:pt idx="960">
                  <c:v>153</c:v>
                </c:pt>
                <c:pt idx="961">
                  <c:v>151</c:v>
                </c:pt>
                <c:pt idx="962">
                  <c:v>160</c:v>
                </c:pt>
                <c:pt idx="963">
                  <c:v>130</c:v>
                </c:pt>
                <c:pt idx="964">
                  <c:v>159</c:v>
                </c:pt>
                <c:pt idx="965">
                  <c:v>127</c:v>
                </c:pt>
                <c:pt idx="966">
                  <c:v>136</c:v>
                </c:pt>
                <c:pt idx="967">
                  <c:v>153</c:v>
                </c:pt>
                <c:pt idx="968">
                  <c:v>157</c:v>
                </c:pt>
                <c:pt idx="969">
                  <c:v>154</c:v>
                </c:pt>
                <c:pt idx="970">
                  <c:v>138</c:v>
                </c:pt>
                <c:pt idx="971">
                  <c:v>141</c:v>
                </c:pt>
                <c:pt idx="972">
                  <c:v>146</c:v>
                </c:pt>
                <c:pt idx="973">
                  <c:v>145</c:v>
                </c:pt>
                <c:pt idx="974">
                  <c:v>125</c:v>
                </c:pt>
                <c:pt idx="975">
                  <c:v>137</c:v>
                </c:pt>
                <c:pt idx="976">
                  <c:v>156</c:v>
                </c:pt>
                <c:pt idx="977">
                  <c:v>116</c:v>
                </c:pt>
                <c:pt idx="978">
                  <c:v>135</c:v>
                </c:pt>
                <c:pt idx="979">
                  <c:v>133</c:v>
                </c:pt>
                <c:pt idx="980">
                  <c:v>147</c:v>
                </c:pt>
                <c:pt idx="981">
                  <c:v>95</c:v>
                </c:pt>
                <c:pt idx="982">
                  <c:v>122</c:v>
                </c:pt>
                <c:pt idx="983">
                  <c:v>127</c:v>
                </c:pt>
                <c:pt idx="984">
                  <c:v>156</c:v>
                </c:pt>
                <c:pt idx="985">
                  <c:v>132</c:v>
                </c:pt>
                <c:pt idx="986">
                  <c:v>141</c:v>
                </c:pt>
                <c:pt idx="987">
                  <c:v>121</c:v>
                </c:pt>
                <c:pt idx="988">
                  <c:v>144</c:v>
                </c:pt>
                <c:pt idx="989">
                  <c:v>121</c:v>
                </c:pt>
                <c:pt idx="990">
                  <c:v>130</c:v>
                </c:pt>
                <c:pt idx="991">
                  <c:v>126</c:v>
                </c:pt>
                <c:pt idx="992">
                  <c:v>135</c:v>
                </c:pt>
                <c:pt idx="993">
                  <c:v>135</c:v>
                </c:pt>
                <c:pt idx="994">
                  <c:v>151</c:v>
                </c:pt>
                <c:pt idx="995">
                  <c:v>133</c:v>
                </c:pt>
                <c:pt idx="996">
                  <c:v>152</c:v>
                </c:pt>
                <c:pt idx="997">
                  <c:v>145</c:v>
                </c:pt>
                <c:pt idx="998">
                  <c:v>116</c:v>
                </c:pt>
                <c:pt idx="999">
                  <c:v>145</c:v>
                </c:pt>
                <c:pt idx="1000">
                  <c:v>112</c:v>
                </c:pt>
                <c:pt idx="1001">
                  <c:v>124</c:v>
                </c:pt>
                <c:pt idx="1002">
                  <c:v>146</c:v>
                </c:pt>
                <c:pt idx="1003">
                  <c:v>105</c:v>
                </c:pt>
                <c:pt idx="1004">
                  <c:v>111</c:v>
                </c:pt>
                <c:pt idx="1005">
                  <c:v>107</c:v>
                </c:pt>
                <c:pt idx="1006">
                  <c:v>119</c:v>
                </c:pt>
                <c:pt idx="1007">
                  <c:v>145</c:v>
                </c:pt>
                <c:pt idx="1008">
                  <c:v>123</c:v>
                </c:pt>
                <c:pt idx="1009">
                  <c:v>119</c:v>
                </c:pt>
                <c:pt idx="1010">
                  <c:v>117</c:v>
                </c:pt>
                <c:pt idx="1011">
                  <c:v>121</c:v>
                </c:pt>
                <c:pt idx="1012">
                  <c:v>113</c:v>
                </c:pt>
                <c:pt idx="1013">
                  <c:v>117</c:v>
                </c:pt>
                <c:pt idx="1014">
                  <c:v>122</c:v>
                </c:pt>
                <c:pt idx="1015">
                  <c:v>123</c:v>
                </c:pt>
                <c:pt idx="1016">
                  <c:v>115</c:v>
                </c:pt>
                <c:pt idx="1017">
                  <c:v>116</c:v>
                </c:pt>
                <c:pt idx="1018">
                  <c:v>129</c:v>
                </c:pt>
                <c:pt idx="1019">
                  <c:v>122</c:v>
                </c:pt>
                <c:pt idx="1020">
                  <c:v>124</c:v>
                </c:pt>
                <c:pt idx="1021">
                  <c:v>108</c:v>
                </c:pt>
                <c:pt idx="1022">
                  <c:v>105</c:v>
                </c:pt>
                <c:pt idx="1023">
                  <c:v>126</c:v>
                </c:pt>
                <c:pt idx="1024">
                  <c:v>123</c:v>
                </c:pt>
                <c:pt idx="1025">
                  <c:v>104</c:v>
                </c:pt>
                <c:pt idx="1026">
                  <c:v>117</c:v>
                </c:pt>
                <c:pt idx="1027">
                  <c:v>127</c:v>
                </c:pt>
                <c:pt idx="1028">
                  <c:v>101</c:v>
                </c:pt>
                <c:pt idx="1029">
                  <c:v>96</c:v>
                </c:pt>
                <c:pt idx="1030">
                  <c:v>111</c:v>
                </c:pt>
                <c:pt idx="1031">
                  <c:v>105</c:v>
                </c:pt>
                <c:pt idx="1032">
                  <c:v>115</c:v>
                </c:pt>
                <c:pt idx="1033">
                  <c:v>118</c:v>
                </c:pt>
                <c:pt idx="1034">
                  <c:v>117</c:v>
                </c:pt>
                <c:pt idx="1035">
                  <c:v>120</c:v>
                </c:pt>
                <c:pt idx="1036">
                  <c:v>103</c:v>
                </c:pt>
                <c:pt idx="1037">
                  <c:v>121</c:v>
                </c:pt>
                <c:pt idx="1038">
                  <c:v>107</c:v>
                </c:pt>
                <c:pt idx="1039">
                  <c:v>124</c:v>
                </c:pt>
                <c:pt idx="1040">
                  <c:v>122</c:v>
                </c:pt>
                <c:pt idx="1041">
                  <c:v>103</c:v>
                </c:pt>
                <c:pt idx="1042">
                  <c:v>88</c:v>
                </c:pt>
                <c:pt idx="1043">
                  <c:v>102</c:v>
                </c:pt>
                <c:pt idx="1044">
                  <c:v>99</c:v>
                </c:pt>
                <c:pt idx="1045">
                  <c:v>89</c:v>
                </c:pt>
                <c:pt idx="1046">
                  <c:v>114</c:v>
                </c:pt>
                <c:pt idx="1047">
                  <c:v>105</c:v>
                </c:pt>
                <c:pt idx="1048">
                  <c:v>112</c:v>
                </c:pt>
                <c:pt idx="1049">
                  <c:v>115</c:v>
                </c:pt>
                <c:pt idx="1050">
                  <c:v>122</c:v>
                </c:pt>
                <c:pt idx="1051">
                  <c:v>133</c:v>
                </c:pt>
                <c:pt idx="1052">
                  <c:v>138</c:v>
                </c:pt>
                <c:pt idx="1053">
                  <c:v>108</c:v>
                </c:pt>
                <c:pt idx="1054">
                  <c:v>119</c:v>
                </c:pt>
                <c:pt idx="1055">
                  <c:v>138</c:v>
                </c:pt>
                <c:pt idx="1056">
                  <c:v>120</c:v>
                </c:pt>
                <c:pt idx="1057">
                  <c:v>128</c:v>
                </c:pt>
                <c:pt idx="1058">
                  <c:v>114</c:v>
                </c:pt>
                <c:pt idx="1059">
                  <c:v>117</c:v>
                </c:pt>
                <c:pt idx="1060">
                  <c:v>113</c:v>
                </c:pt>
                <c:pt idx="1061">
                  <c:v>99</c:v>
                </c:pt>
                <c:pt idx="1062">
                  <c:v>90</c:v>
                </c:pt>
                <c:pt idx="1063">
                  <c:v>107</c:v>
                </c:pt>
                <c:pt idx="1064">
                  <c:v>107</c:v>
                </c:pt>
                <c:pt idx="1065">
                  <c:v>92</c:v>
                </c:pt>
                <c:pt idx="1066">
                  <c:v>101</c:v>
                </c:pt>
                <c:pt idx="1067">
                  <c:v>117</c:v>
                </c:pt>
                <c:pt idx="1068">
                  <c:v>118</c:v>
                </c:pt>
                <c:pt idx="1069">
                  <c:v>103</c:v>
                </c:pt>
                <c:pt idx="1070">
                  <c:v>124</c:v>
                </c:pt>
                <c:pt idx="1071">
                  <c:v>111</c:v>
                </c:pt>
                <c:pt idx="1072">
                  <c:v>107</c:v>
                </c:pt>
                <c:pt idx="1073">
                  <c:v>91</c:v>
                </c:pt>
                <c:pt idx="1074">
                  <c:v>120</c:v>
                </c:pt>
                <c:pt idx="1075">
                  <c:v>101</c:v>
                </c:pt>
                <c:pt idx="1076">
                  <c:v>110</c:v>
                </c:pt>
                <c:pt idx="1077">
                  <c:v>91</c:v>
                </c:pt>
                <c:pt idx="1078">
                  <c:v>110</c:v>
                </c:pt>
                <c:pt idx="1079">
                  <c:v>100</c:v>
                </c:pt>
                <c:pt idx="1080">
                  <c:v>92</c:v>
                </c:pt>
                <c:pt idx="1081">
                  <c:v>97</c:v>
                </c:pt>
                <c:pt idx="1082">
                  <c:v>100</c:v>
                </c:pt>
                <c:pt idx="1083">
                  <c:v>98</c:v>
                </c:pt>
                <c:pt idx="1084">
                  <c:v>110</c:v>
                </c:pt>
                <c:pt idx="1085">
                  <c:v>108</c:v>
                </c:pt>
                <c:pt idx="1086">
                  <c:v>109</c:v>
                </c:pt>
                <c:pt idx="1087">
                  <c:v>116</c:v>
                </c:pt>
                <c:pt idx="1088">
                  <c:v>107</c:v>
                </c:pt>
                <c:pt idx="1089">
                  <c:v>98</c:v>
                </c:pt>
                <c:pt idx="1090">
                  <c:v>101</c:v>
                </c:pt>
                <c:pt idx="1091">
                  <c:v>117</c:v>
                </c:pt>
                <c:pt idx="1092">
                  <c:v>103</c:v>
                </c:pt>
                <c:pt idx="1093">
                  <c:v>104</c:v>
                </c:pt>
                <c:pt idx="1094">
                  <c:v>109</c:v>
                </c:pt>
                <c:pt idx="1095">
                  <c:v>102</c:v>
                </c:pt>
                <c:pt idx="1096">
                  <c:v>89</c:v>
                </c:pt>
                <c:pt idx="1097">
                  <c:v>108</c:v>
                </c:pt>
                <c:pt idx="1098">
                  <c:v>101</c:v>
                </c:pt>
                <c:pt idx="1099">
                  <c:v>117</c:v>
                </c:pt>
                <c:pt idx="1100">
                  <c:v>107</c:v>
                </c:pt>
                <c:pt idx="1101">
                  <c:v>91</c:v>
                </c:pt>
                <c:pt idx="1102">
                  <c:v>98</c:v>
                </c:pt>
                <c:pt idx="1103">
                  <c:v>92</c:v>
                </c:pt>
                <c:pt idx="1104">
                  <c:v>91</c:v>
                </c:pt>
                <c:pt idx="1105">
                  <c:v>118</c:v>
                </c:pt>
                <c:pt idx="1106">
                  <c:v>108</c:v>
                </c:pt>
                <c:pt idx="1107">
                  <c:v>90</c:v>
                </c:pt>
                <c:pt idx="1108">
                  <c:v>83</c:v>
                </c:pt>
                <c:pt idx="1109">
                  <c:v>98</c:v>
                </c:pt>
                <c:pt idx="1110">
                  <c:v>98</c:v>
                </c:pt>
                <c:pt idx="1111">
                  <c:v>103</c:v>
                </c:pt>
                <c:pt idx="1112">
                  <c:v>104</c:v>
                </c:pt>
                <c:pt idx="1113">
                  <c:v>96</c:v>
                </c:pt>
                <c:pt idx="1114">
                  <c:v>92</c:v>
                </c:pt>
                <c:pt idx="1115">
                  <c:v>85</c:v>
                </c:pt>
                <c:pt idx="1116">
                  <c:v>98</c:v>
                </c:pt>
                <c:pt idx="1117">
                  <c:v>94</c:v>
                </c:pt>
                <c:pt idx="1118">
                  <c:v>83</c:v>
                </c:pt>
                <c:pt idx="1119">
                  <c:v>110</c:v>
                </c:pt>
                <c:pt idx="1120">
                  <c:v>87</c:v>
                </c:pt>
                <c:pt idx="1121">
                  <c:v>90</c:v>
                </c:pt>
                <c:pt idx="1122">
                  <c:v>98</c:v>
                </c:pt>
                <c:pt idx="1123">
                  <c:v>107</c:v>
                </c:pt>
                <c:pt idx="1124">
                  <c:v>85</c:v>
                </c:pt>
                <c:pt idx="1125">
                  <c:v>98</c:v>
                </c:pt>
                <c:pt idx="1126">
                  <c:v>96</c:v>
                </c:pt>
                <c:pt idx="1127">
                  <c:v>91</c:v>
                </c:pt>
                <c:pt idx="1128">
                  <c:v>111</c:v>
                </c:pt>
                <c:pt idx="1129">
                  <c:v>112</c:v>
                </c:pt>
                <c:pt idx="1130">
                  <c:v>86</c:v>
                </c:pt>
                <c:pt idx="1131">
                  <c:v>105</c:v>
                </c:pt>
                <c:pt idx="1132">
                  <c:v>92</c:v>
                </c:pt>
                <c:pt idx="1133">
                  <c:v>111</c:v>
                </c:pt>
                <c:pt idx="1134">
                  <c:v>89</c:v>
                </c:pt>
                <c:pt idx="1135">
                  <c:v>95</c:v>
                </c:pt>
                <c:pt idx="1136">
                  <c:v>110</c:v>
                </c:pt>
                <c:pt idx="1137">
                  <c:v>90</c:v>
                </c:pt>
                <c:pt idx="1138">
                  <c:v>100</c:v>
                </c:pt>
                <c:pt idx="1139">
                  <c:v>86</c:v>
                </c:pt>
                <c:pt idx="1140">
                  <c:v>99</c:v>
                </c:pt>
                <c:pt idx="1141">
                  <c:v>103</c:v>
                </c:pt>
                <c:pt idx="1142">
                  <c:v>114</c:v>
                </c:pt>
                <c:pt idx="1143">
                  <c:v>89</c:v>
                </c:pt>
                <c:pt idx="1144">
                  <c:v>107</c:v>
                </c:pt>
                <c:pt idx="1145">
                  <c:v>97</c:v>
                </c:pt>
                <c:pt idx="1146">
                  <c:v>108</c:v>
                </c:pt>
                <c:pt idx="1147">
                  <c:v>94</c:v>
                </c:pt>
                <c:pt idx="1148">
                  <c:v>99</c:v>
                </c:pt>
                <c:pt idx="1149">
                  <c:v>107</c:v>
                </c:pt>
                <c:pt idx="1150">
                  <c:v>104</c:v>
                </c:pt>
                <c:pt idx="1151">
                  <c:v>124</c:v>
                </c:pt>
                <c:pt idx="1152">
                  <c:v>102</c:v>
                </c:pt>
                <c:pt idx="1153">
                  <c:v>113</c:v>
                </c:pt>
                <c:pt idx="1154">
                  <c:v>102</c:v>
                </c:pt>
                <c:pt idx="1155">
                  <c:v>84</c:v>
                </c:pt>
                <c:pt idx="1156">
                  <c:v>113</c:v>
                </c:pt>
                <c:pt idx="1157">
                  <c:v>99</c:v>
                </c:pt>
                <c:pt idx="1158">
                  <c:v>108</c:v>
                </c:pt>
                <c:pt idx="1159">
                  <c:v>100</c:v>
                </c:pt>
                <c:pt idx="1160">
                  <c:v>93</c:v>
                </c:pt>
                <c:pt idx="1161">
                  <c:v>96</c:v>
                </c:pt>
                <c:pt idx="1162">
                  <c:v>98</c:v>
                </c:pt>
                <c:pt idx="1163">
                  <c:v>105</c:v>
                </c:pt>
                <c:pt idx="1164">
                  <c:v>99</c:v>
                </c:pt>
                <c:pt idx="1165">
                  <c:v>104</c:v>
                </c:pt>
                <c:pt idx="1166">
                  <c:v>103</c:v>
                </c:pt>
                <c:pt idx="1167">
                  <c:v>89</c:v>
                </c:pt>
                <c:pt idx="1168">
                  <c:v>97</c:v>
                </c:pt>
                <c:pt idx="1169">
                  <c:v>87</c:v>
                </c:pt>
                <c:pt idx="1170">
                  <c:v>77</c:v>
                </c:pt>
                <c:pt idx="1171">
                  <c:v>99</c:v>
                </c:pt>
                <c:pt idx="1172">
                  <c:v>111</c:v>
                </c:pt>
                <c:pt idx="1173">
                  <c:v>104</c:v>
                </c:pt>
                <c:pt idx="1174">
                  <c:v>119</c:v>
                </c:pt>
                <c:pt idx="1175">
                  <c:v>103</c:v>
                </c:pt>
                <c:pt idx="1176">
                  <c:v>103</c:v>
                </c:pt>
                <c:pt idx="1177">
                  <c:v>104</c:v>
                </c:pt>
                <c:pt idx="1178">
                  <c:v>92</c:v>
                </c:pt>
                <c:pt idx="1179">
                  <c:v>100</c:v>
                </c:pt>
                <c:pt idx="1180">
                  <c:v>122</c:v>
                </c:pt>
                <c:pt idx="1181">
                  <c:v>90</c:v>
                </c:pt>
                <c:pt idx="1182">
                  <c:v>98</c:v>
                </c:pt>
                <c:pt idx="1183">
                  <c:v>100</c:v>
                </c:pt>
                <c:pt idx="1184">
                  <c:v>106</c:v>
                </c:pt>
                <c:pt idx="1185">
                  <c:v>78</c:v>
                </c:pt>
                <c:pt idx="1186">
                  <c:v>94</c:v>
                </c:pt>
                <c:pt idx="1187">
                  <c:v>100</c:v>
                </c:pt>
                <c:pt idx="1188">
                  <c:v>87</c:v>
                </c:pt>
                <c:pt idx="1189">
                  <c:v>106</c:v>
                </c:pt>
                <c:pt idx="1190">
                  <c:v>98</c:v>
                </c:pt>
                <c:pt idx="1191">
                  <c:v>89</c:v>
                </c:pt>
                <c:pt idx="1192">
                  <c:v>85</c:v>
                </c:pt>
                <c:pt idx="1193">
                  <c:v>78</c:v>
                </c:pt>
                <c:pt idx="1194">
                  <c:v>88</c:v>
                </c:pt>
                <c:pt idx="1195">
                  <c:v>68</c:v>
                </c:pt>
                <c:pt idx="1196">
                  <c:v>109</c:v>
                </c:pt>
                <c:pt idx="1197">
                  <c:v>101</c:v>
                </c:pt>
                <c:pt idx="1198">
                  <c:v>81</c:v>
                </c:pt>
                <c:pt idx="1199">
                  <c:v>88</c:v>
                </c:pt>
                <c:pt idx="1200">
                  <c:v>102</c:v>
                </c:pt>
                <c:pt idx="1201">
                  <c:v>84</c:v>
                </c:pt>
                <c:pt idx="1202">
                  <c:v>97</c:v>
                </c:pt>
                <c:pt idx="1203">
                  <c:v>99</c:v>
                </c:pt>
                <c:pt idx="1204">
                  <c:v>107</c:v>
                </c:pt>
                <c:pt idx="1205">
                  <c:v>91</c:v>
                </c:pt>
                <c:pt idx="1206">
                  <c:v>92</c:v>
                </c:pt>
                <c:pt idx="1207">
                  <c:v>87</c:v>
                </c:pt>
                <c:pt idx="1208">
                  <c:v>87</c:v>
                </c:pt>
                <c:pt idx="1209">
                  <c:v>88</c:v>
                </c:pt>
                <c:pt idx="1210">
                  <c:v>88</c:v>
                </c:pt>
                <c:pt idx="1211">
                  <c:v>92</c:v>
                </c:pt>
                <c:pt idx="1212">
                  <c:v>82</c:v>
                </c:pt>
                <c:pt idx="1213">
                  <c:v>94</c:v>
                </c:pt>
                <c:pt idx="1214">
                  <c:v>92</c:v>
                </c:pt>
                <c:pt idx="1215">
                  <c:v>101</c:v>
                </c:pt>
                <c:pt idx="1216">
                  <c:v>79</c:v>
                </c:pt>
                <c:pt idx="1217">
                  <c:v>80</c:v>
                </c:pt>
                <c:pt idx="1218">
                  <c:v>77</c:v>
                </c:pt>
                <c:pt idx="1219">
                  <c:v>92</c:v>
                </c:pt>
                <c:pt idx="1220">
                  <c:v>83</c:v>
                </c:pt>
                <c:pt idx="1221">
                  <c:v>103</c:v>
                </c:pt>
                <c:pt idx="1222">
                  <c:v>94</c:v>
                </c:pt>
                <c:pt idx="1223">
                  <c:v>81</c:v>
                </c:pt>
                <c:pt idx="1224">
                  <c:v>92</c:v>
                </c:pt>
                <c:pt idx="1225">
                  <c:v>85</c:v>
                </c:pt>
                <c:pt idx="1226">
                  <c:v>85</c:v>
                </c:pt>
                <c:pt idx="1227">
                  <c:v>101</c:v>
                </c:pt>
                <c:pt idx="1228">
                  <c:v>107</c:v>
                </c:pt>
                <c:pt idx="1229">
                  <c:v>96</c:v>
                </c:pt>
                <c:pt idx="1230">
                  <c:v>88</c:v>
                </c:pt>
                <c:pt idx="1231">
                  <c:v>90</c:v>
                </c:pt>
                <c:pt idx="1232">
                  <c:v>91</c:v>
                </c:pt>
                <c:pt idx="1233">
                  <c:v>106</c:v>
                </c:pt>
                <c:pt idx="1234">
                  <c:v>98</c:v>
                </c:pt>
                <c:pt idx="1235">
                  <c:v>85</c:v>
                </c:pt>
                <c:pt idx="1236">
                  <c:v>88</c:v>
                </c:pt>
                <c:pt idx="1237">
                  <c:v>100</c:v>
                </c:pt>
                <c:pt idx="1238">
                  <c:v>79</c:v>
                </c:pt>
                <c:pt idx="1239">
                  <c:v>78</c:v>
                </c:pt>
                <c:pt idx="1240">
                  <c:v>73</c:v>
                </c:pt>
                <c:pt idx="1241">
                  <c:v>96</c:v>
                </c:pt>
                <c:pt idx="1242">
                  <c:v>102</c:v>
                </c:pt>
                <c:pt idx="1243">
                  <c:v>100</c:v>
                </c:pt>
                <c:pt idx="1244">
                  <c:v>84</c:v>
                </c:pt>
                <c:pt idx="1245">
                  <c:v>89</c:v>
                </c:pt>
                <c:pt idx="1246">
                  <c:v>99</c:v>
                </c:pt>
                <c:pt idx="1247">
                  <c:v>102</c:v>
                </c:pt>
                <c:pt idx="1248">
                  <c:v>90</c:v>
                </c:pt>
                <c:pt idx="1249">
                  <c:v>104</c:v>
                </c:pt>
                <c:pt idx="1250">
                  <c:v>105</c:v>
                </c:pt>
                <c:pt idx="1251">
                  <c:v>101</c:v>
                </c:pt>
                <c:pt idx="1252">
                  <c:v>95</c:v>
                </c:pt>
                <c:pt idx="1253">
                  <c:v>91</c:v>
                </c:pt>
                <c:pt idx="1254">
                  <c:v>83</c:v>
                </c:pt>
                <c:pt idx="1255">
                  <c:v>120</c:v>
                </c:pt>
                <c:pt idx="1256">
                  <c:v>106</c:v>
                </c:pt>
                <c:pt idx="1257">
                  <c:v>103</c:v>
                </c:pt>
                <c:pt idx="1258">
                  <c:v>88</c:v>
                </c:pt>
                <c:pt idx="1259">
                  <c:v>103</c:v>
                </c:pt>
                <c:pt idx="1260">
                  <c:v>90</c:v>
                </c:pt>
                <c:pt idx="1261">
                  <c:v>104</c:v>
                </c:pt>
                <c:pt idx="1262">
                  <c:v>85</c:v>
                </c:pt>
                <c:pt idx="1263">
                  <c:v>83</c:v>
                </c:pt>
                <c:pt idx="1264">
                  <c:v>92</c:v>
                </c:pt>
                <c:pt idx="1265">
                  <c:v>103</c:v>
                </c:pt>
                <c:pt idx="1266">
                  <c:v>101</c:v>
                </c:pt>
                <c:pt idx="1267">
                  <c:v>99</c:v>
                </c:pt>
                <c:pt idx="1268">
                  <c:v>98</c:v>
                </c:pt>
                <c:pt idx="1269">
                  <c:v>83</c:v>
                </c:pt>
                <c:pt idx="1270">
                  <c:v>90</c:v>
                </c:pt>
                <c:pt idx="1271">
                  <c:v>107</c:v>
                </c:pt>
                <c:pt idx="1272">
                  <c:v>97</c:v>
                </c:pt>
                <c:pt idx="1273">
                  <c:v>91</c:v>
                </c:pt>
                <c:pt idx="1274">
                  <c:v>92</c:v>
                </c:pt>
                <c:pt idx="1275">
                  <c:v>98</c:v>
                </c:pt>
                <c:pt idx="1276">
                  <c:v>90</c:v>
                </c:pt>
                <c:pt idx="1277">
                  <c:v>91</c:v>
                </c:pt>
                <c:pt idx="1278">
                  <c:v>91</c:v>
                </c:pt>
                <c:pt idx="1279">
                  <c:v>85</c:v>
                </c:pt>
                <c:pt idx="1280">
                  <c:v>95</c:v>
                </c:pt>
                <c:pt idx="1281">
                  <c:v>94</c:v>
                </c:pt>
                <c:pt idx="1282">
                  <c:v>90</c:v>
                </c:pt>
                <c:pt idx="1283">
                  <c:v>96</c:v>
                </c:pt>
                <c:pt idx="1284">
                  <c:v>98</c:v>
                </c:pt>
                <c:pt idx="1285">
                  <c:v>77</c:v>
                </c:pt>
                <c:pt idx="1286">
                  <c:v>96</c:v>
                </c:pt>
                <c:pt idx="1287">
                  <c:v>103</c:v>
                </c:pt>
                <c:pt idx="1288">
                  <c:v>83</c:v>
                </c:pt>
                <c:pt idx="1289">
                  <c:v>108</c:v>
                </c:pt>
                <c:pt idx="1290">
                  <c:v>115</c:v>
                </c:pt>
                <c:pt idx="1291">
                  <c:v>90</c:v>
                </c:pt>
                <c:pt idx="1292">
                  <c:v>94</c:v>
                </c:pt>
                <c:pt idx="1293">
                  <c:v>90</c:v>
                </c:pt>
                <c:pt idx="1294">
                  <c:v>110</c:v>
                </c:pt>
                <c:pt idx="1295">
                  <c:v>97</c:v>
                </c:pt>
                <c:pt idx="1296">
                  <c:v>87</c:v>
                </c:pt>
                <c:pt idx="1297">
                  <c:v>85</c:v>
                </c:pt>
                <c:pt idx="1298">
                  <c:v>93</c:v>
                </c:pt>
                <c:pt idx="1299">
                  <c:v>101</c:v>
                </c:pt>
                <c:pt idx="1300">
                  <c:v>93</c:v>
                </c:pt>
                <c:pt idx="1301">
                  <c:v>90</c:v>
                </c:pt>
                <c:pt idx="1302">
                  <c:v>102</c:v>
                </c:pt>
                <c:pt idx="1303">
                  <c:v>81</c:v>
                </c:pt>
                <c:pt idx="1304">
                  <c:v>90</c:v>
                </c:pt>
                <c:pt idx="1305">
                  <c:v>88</c:v>
                </c:pt>
                <c:pt idx="1306">
                  <c:v>87</c:v>
                </c:pt>
                <c:pt idx="1307">
                  <c:v>101</c:v>
                </c:pt>
                <c:pt idx="1308">
                  <c:v>108</c:v>
                </c:pt>
                <c:pt idx="1309">
                  <c:v>86</c:v>
                </c:pt>
                <c:pt idx="1310">
                  <c:v>108</c:v>
                </c:pt>
                <c:pt idx="1311">
                  <c:v>98</c:v>
                </c:pt>
                <c:pt idx="1312">
                  <c:v>99</c:v>
                </c:pt>
                <c:pt idx="1313">
                  <c:v>82</c:v>
                </c:pt>
                <c:pt idx="1314">
                  <c:v>69</c:v>
                </c:pt>
                <c:pt idx="1315">
                  <c:v>93</c:v>
                </c:pt>
                <c:pt idx="1316">
                  <c:v>89</c:v>
                </c:pt>
                <c:pt idx="1317">
                  <c:v>93</c:v>
                </c:pt>
                <c:pt idx="1318">
                  <c:v>80</c:v>
                </c:pt>
                <c:pt idx="1319">
                  <c:v>79</c:v>
                </c:pt>
                <c:pt idx="1320">
                  <c:v>99</c:v>
                </c:pt>
                <c:pt idx="1321">
                  <c:v>89</c:v>
                </c:pt>
                <c:pt idx="1322">
                  <c:v>95</c:v>
                </c:pt>
                <c:pt idx="1323">
                  <c:v>88</c:v>
                </c:pt>
                <c:pt idx="1324">
                  <c:v>95</c:v>
                </c:pt>
                <c:pt idx="1325">
                  <c:v>95</c:v>
                </c:pt>
                <c:pt idx="1326">
                  <c:v>84</c:v>
                </c:pt>
                <c:pt idx="1327">
                  <c:v>102</c:v>
                </c:pt>
                <c:pt idx="1328">
                  <c:v>92</c:v>
                </c:pt>
                <c:pt idx="1329">
                  <c:v>100</c:v>
                </c:pt>
                <c:pt idx="1330">
                  <c:v>101</c:v>
                </c:pt>
                <c:pt idx="1331">
                  <c:v>96</c:v>
                </c:pt>
                <c:pt idx="1332">
                  <c:v>67</c:v>
                </c:pt>
                <c:pt idx="1333">
                  <c:v>100</c:v>
                </c:pt>
                <c:pt idx="1334">
                  <c:v>66</c:v>
                </c:pt>
                <c:pt idx="1335">
                  <c:v>84</c:v>
                </c:pt>
                <c:pt idx="1336">
                  <c:v>85</c:v>
                </c:pt>
                <c:pt idx="1337">
                  <c:v>102</c:v>
                </c:pt>
                <c:pt idx="1338">
                  <c:v>86</c:v>
                </c:pt>
                <c:pt idx="1339">
                  <c:v>95</c:v>
                </c:pt>
                <c:pt idx="1340">
                  <c:v>76</c:v>
                </c:pt>
                <c:pt idx="1341">
                  <c:v>93</c:v>
                </c:pt>
                <c:pt idx="1342">
                  <c:v>84</c:v>
                </c:pt>
                <c:pt idx="1343">
                  <c:v>90</c:v>
                </c:pt>
                <c:pt idx="1344">
                  <c:v>82</c:v>
                </c:pt>
                <c:pt idx="1345">
                  <c:v>83</c:v>
                </c:pt>
                <c:pt idx="1346">
                  <c:v>93</c:v>
                </c:pt>
                <c:pt idx="1347">
                  <c:v>85</c:v>
                </c:pt>
                <c:pt idx="1348">
                  <c:v>104</c:v>
                </c:pt>
                <c:pt idx="1349">
                  <c:v>78</c:v>
                </c:pt>
                <c:pt idx="1350">
                  <c:v>75</c:v>
                </c:pt>
                <c:pt idx="1351">
                  <c:v>83</c:v>
                </c:pt>
                <c:pt idx="1352">
                  <c:v>93</c:v>
                </c:pt>
                <c:pt idx="1353">
                  <c:v>83</c:v>
                </c:pt>
                <c:pt idx="1354">
                  <c:v>90</c:v>
                </c:pt>
                <c:pt idx="1355">
                  <c:v>91</c:v>
                </c:pt>
                <c:pt idx="1356">
                  <c:v>95</c:v>
                </c:pt>
                <c:pt idx="1357">
                  <c:v>70</c:v>
                </c:pt>
                <c:pt idx="1358">
                  <c:v>80</c:v>
                </c:pt>
                <c:pt idx="1359">
                  <c:v>93</c:v>
                </c:pt>
                <c:pt idx="1360">
                  <c:v>76</c:v>
                </c:pt>
                <c:pt idx="1361">
                  <c:v>96</c:v>
                </c:pt>
                <c:pt idx="1362">
                  <c:v>77</c:v>
                </c:pt>
                <c:pt idx="1363">
                  <c:v>97</c:v>
                </c:pt>
                <c:pt idx="1364">
                  <c:v>91</c:v>
                </c:pt>
                <c:pt idx="1365">
                  <c:v>60</c:v>
                </c:pt>
                <c:pt idx="1366">
                  <c:v>95</c:v>
                </c:pt>
                <c:pt idx="1367">
                  <c:v>85</c:v>
                </c:pt>
                <c:pt idx="1368">
                  <c:v>87</c:v>
                </c:pt>
                <c:pt idx="1369">
                  <c:v>83</c:v>
                </c:pt>
                <c:pt idx="1370">
                  <c:v>88</c:v>
                </c:pt>
                <c:pt idx="1371">
                  <c:v>91</c:v>
                </c:pt>
                <c:pt idx="1372">
                  <c:v>79</c:v>
                </c:pt>
                <c:pt idx="1373">
                  <c:v>75</c:v>
                </c:pt>
                <c:pt idx="1374">
                  <c:v>90</c:v>
                </c:pt>
                <c:pt idx="1375">
                  <c:v>90</c:v>
                </c:pt>
                <c:pt idx="1376">
                  <c:v>85</c:v>
                </c:pt>
                <c:pt idx="1377">
                  <c:v>102</c:v>
                </c:pt>
                <c:pt idx="1378">
                  <c:v>84</c:v>
                </c:pt>
                <c:pt idx="1379">
                  <c:v>81</c:v>
                </c:pt>
                <c:pt idx="1380">
                  <c:v>89</c:v>
                </c:pt>
                <c:pt idx="1381">
                  <c:v>76</c:v>
                </c:pt>
                <c:pt idx="1382">
                  <c:v>71</c:v>
                </c:pt>
                <c:pt idx="1383">
                  <c:v>78</c:v>
                </c:pt>
                <c:pt idx="1384">
                  <c:v>79</c:v>
                </c:pt>
                <c:pt idx="1385">
                  <c:v>95</c:v>
                </c:pt>
                <c:pt idx="1386">
                  <c:v>105</c:v>
                </c:pt>
                <c:pt idx="1387">
                  <c:v>91</c:v>
                </c:pt>
                <c:pt idx="1388">
                  <c:v>87</c:v>
                </c:pt>
                <c:pt idx="1389">
                  <c:v>101</c:v>
                </c:pt>
                <c:pt idx="1390">
                  <c:v>95</c:v>
                </c:pt>
                <c:pt idx="1391">
                  <c:v>75</c:v>
                </c:pt>
                <c:pt idx="1392">
                  <c:v>83</c:v>
                </c:pt>
                <c:pt idx="1393">
                  <c:v>82</c:v>
                </c:pt>
                <c:pt idx="1394">
                  <c:v>86</c:v>
                </c:pt>
                <c:pt idx="1395">
                  <c:v>85</c:v>
                </c:pt>
                <c:pt idx="1396">
                  <c:v>88</c:v>
                </c:pt>
                <c:pt idx="1397">
                  <c:v>86</c:v>
                </c:pt>
                <c:pt idx="1398">
                  <c:v>92</c:v>
                </c:pt>
                <c:pt idx="1399">
                  <c:v>94</c:v>
                </c:pt>
                <c:pt idx="1400">
                  <c:v>72</c:v>
                </c:pt>
                <c:pt idx="1401">
                  <c:v>78</c:v>
                </c:pt>
                <c:pt idx="1402">
                  <c:v>95</c:v>
                </c:pt>
                <c:pt idx="1403">
                  <c:v>85</c:v>
                </c:pt>
                <c:pt idx="1404">
                  <c:v>103</c:v>
                </c:pt>
                <c:pt idx="1405">
                  <c:v>68</c:v>
                </c:pt>
                <c:pt idx="1406">
                  <c:v>89</c:v>
                </c:pt>
                <c:pt idx="1407">
                  <c:v>76</c:v>
                </c:pt>
                <c:pt idx="1408">
                  <c:v>78</c:v>
                </c:pt>
                <c:pt idx="1409">
                  <c:v>73</c:v>
                </c:pt>
                <c:pt idx="1410">
                  <c:v>90</c:v>
                </c:pt>
                <c:pt idx="1411">
                  <c:v>86</c:v>
                </c:pt>
                <c:pt idx="1412">
                  <c:v>92</c:v>
                </c:pt>
                <c:pt idx="1413">
                  <c:v>89</c:v>
                </c:pt>
                <c:pt idx="1414">
                  <c:v>91</c:v>
                </c:pt>
                <c:pt idx="1415">
                  <c:v>87</c:v>
                </c:pt>
                <c:pt idx="1416">
                  <c:v>68</c:v>
                </c:pt>
                <c:pt idx="1417">
                  <c:v>81</c:v>
                </c:pt>
                <c:pt idx="1418">
                  <c:v>80</c:v>
                </c:pt>
                <c:pt idx="1419">
                  <c:v>90</c:v>
                </c:pt>
                <c:pt idx="1420">
                  <c:v>84</c:v>
                </c:pt>
                <c:pt idx="1421">
                  <c:v>93</c:v>
                </c:pt>
                <c:pt idx="1422">
                  <c:v>89</c:v>
                </c:pt>
                <c:pt idx="1423">
                  <c:v>92</c:v>
                </c:pt>
                <c:pt idx="1424">
                  <c:v>75</c:v>
                </c:pt>
                <c:pt idx="1425">
                  <c:v>73</c:v>
                </c:pt>
                <c:pt idx="1426">
                  <c:v>104</c:v>
                </c:pt>
                <c:pt idx="1427">
                  <c:v>77</c:v>
                </c:pt>
                <c:pt idx="1428">
                  <c:v>83</c:v>
                </c:pt>
                <c:pt idx="1429">
                  <c:v>97</c:v>
                </c:pt>
                <c:pt idx="1430">
                  <c:v>89</c:v>
                </c:pt>
                <c:pt idx="1431">
                  <c:v>96</c:v>
                </c:pt>
                <c:pt idx="1432">
                  <c:v>84</c:v>
                </c:pt>
                <c:pt idx="1433">
                  <c:v>86</c:v>
                </c:pt>
                <c:pt idx="1434">
                  <c:v>85</c:v>
                </c:pt>
                <c:pt idx="1435">
                  <c:v>84</c:v>
                </c:pt>
                <c:pt idx="1436">
                  <c:v>77</c:v>
                </c:pt>
                <c:pt idx="1437">
                  <c:v>100</c:v>
                </c:pt>
                <c:pt idx="1438">
                  <c:v>80</c:v>
                </c:pt>
                <c:pt idx="1439">
                  <c:v>103</c:v>
                </c:pt>
                <c:pt idx="1440">
                  <c:v>93</c:v>
                </c:pt>
                <c:pt idx="1441">
                  <c:v>86</c:v>
                </c:pt>
                <c:pt idx="1442">
                  <c:v>89</c:v>
                </c:pt>
                <c:pt idx="1443">
                  <c:v>84</c:v>
                </c:pt>
                <c:pt idx="1444">
                  <c:v>93</c:v>
                </c:pt>
                <c:pt idx="1445">
                  <c:v>83</c:v>
                </c:pt>
                <c:pt idx="1446">
                  <c:v>71</c:v>
                </c:pt>
                <c:pt idx="1447">
                  <c:v>102</c:v>
                </c:pt>
                <c:pt idx="1448">
                  <c:v>86</c:v>
                </c:pt>
                <c:pt idx="1449">
                  <c:v>98</c:v>
                </c:pt>
                <c:pt idx="1450">
                  <c:v>99</c:v>
                </c:pt>
                <c:pt idx="1451">
                  <c:v>102</c:v>
                </c:pt>
                <c:pt idx="1452">
                  <c:v>101</c:v>
                </c:pt>
                <c:pt idx="1453">
                  <c:v>84</c:v>
                </c:pt>
                <c:pt idx="1454">
                  <c:v>99</c:v>
                </c:pt>
                <c:pt idx="1455">
                  <c:v>100</c:v>
                </c:pt>
                <c:pt idx="1456">
                  <c:v>102</c:v>
                </c:pt>
                <c:pt idx="1457">
                  <c:v>112</c:v>
                </c:pt>
                <c:pt idx="1458">
                  <c:v>101</c:v>
                </c:pt>
                <c:pt idx="1459">
                  <c:v>95</c:v>
                </c:pt>
                <c:pt idx="1460">
                  <c:v>97</c:v>
                </c:pt>
                <c:pt idx="1461">
                  <c:v>104</c:v>
                </c:pt>
                <c:pt idx="1462">
                  <c:v>91</c:v>
                </c:pt>
                <c:pt idx="1463">
                  <c:v>95</c:v>
                </c:pt>
                <c:pt idx="1464">
                  <c:v>107</c:v>
                </c:pt>
                <c:pt idx="1465">
                  <c:v>98</c:v>
                </c:pt>
                <c:pt idx="1466">
                  <c:v>108</c:v>
                </c:pt>
                <c:pt idx="1467">
                  <c:v>103</c:v>
                </c:pt>
                <c:pt idx="1468">
                  <c:v>93</c:v>
                </c:pt>
                <c:pt idx="1469">
                  <c:v>109</c:v>
                </c:pt>
                <c:pt idx="1470">
                  <c:v>97</c:v>
                </c:pt>
                <c:pt idx="1471">
                  <c:v>104</c:v>
                </c:pt>
                <c:pt idx="1472">
                  <c:v>94</c:v>
                </c:pt>
                <c:pt idx="1473">
                  <c:v>117</c:v>
                </c:pt>
                <c:pt idx="1474">
                  <c:v>98</c:v>
                </c:pt>
                <c:pt idx="1475">
                  <c:v>97</c:v>
                </c:pt>
                <c:pt idx="1476">
                  <c:v>91</c:v>
                </c:pt>
                <c:pt idx="1477">
                  <c:v>104</c:v>
                </c:pt>
                <c:pt idx="1478">
                  <c:v>77</c:v>
                </c:pt>
                <c:pt idx="1479">
                  <c:v>79</c:v>
                </c:pt>
                <c:pt idx="1480">
                  <c:v>95</c:v>
                </c:pt>
                <c:pt idx="1481">
                  <c:v>94</c:v>
                </c:pt>
                <c:pt idx="1482">
                  <c:v>102</c:v>
                </c:pt>
                <c:pt idx="1483">
                  <c:v>88</c:v>
                </c:pt>
                <c:pt idx="1484">
                  <c:v>106</c:v>
                </c:pt>
                <c:pt idx="1485">
                  <c:v>106</c:v>
                </c:pt>
                <c:pt idx="1486">
                  <c:v>98</c:v>
                </c:pt>
                <c:pt idx="1487">
                  <c:v>94</c:v>
                </c:pt>
                <c:pt idx="1488">
                  <c:v>74</c:v>
                </c:pt>
                <c:pt idx="1489">
                  <c:v>87</c:v>
                </c:pt>
                <c:pt idx="1490">
                  <c:v>108</c:v>
                </c:pt>
                <c:pt idx="1491">
                  <c:v>83</c:v>
                </c:pt>
                <c:pt idx="1492">
                  <c:v>88</c:v>
                </c:pt>
                <c:pt idx="1493">
                  <c:v>94</c:v>
                </c:pt>
                <c:pt idx="1494">
                  <c:v>84</c:v>
                </c:pt>
                <c:pt idx="1495">
                  <c:v>101</c:v>
                </c:pt>
                <c:pt idx="1496">
                  <c:v>94</c:v>
                </c:pt>
                <c:pt idx="1497">
                  <c:v>110</c:v>
                </c:pt>
                <c:pt idx="1498">
                  <c:v>100</c:v>
                </c:pt>
                <c:pt idx="1499">
                  <c:v>93</c:v>
                </c:pt>
                <c:pt idx="1500">
                  <c:v>98</c:v>
                </c:pt>
                <c:pt idx="1501">
                  <c:v>118</c:v>
                </c:pt>
                <c:pt idx="1502">
                  <c:v>98</c:v>
                </c:pt>
                <c:pt idx="1503">
                  <c:v>85</c:v>
                </c:pt>
                <c:pt idx="1504">
                  <c:v>112</c:v>
                </c:pt>
                <c:pt idx="1505">
                  <c:v>102</c:v>
                </c:pt>
                <c:pt idx="1506">
                  <c:v>114</c:v>
                </c:pt>
                <c:pt idx="1507">
                  <c:v>86</c:v>
                </c:pt>
                <c:pt idx="1508">
                  <c:v>101</c:v>
                </c:pt>
                <c:pt idx="1509">
                  <c:v>94</c:v>
                </c:pt>
                <c:pt idx="1510">
                  <c:v>95</c:v>
                </c:pt>
                <c:pt idx="1511">
                  <c:v>89</c:v>
                </c:pt>
                <c:pt idx="1512">
                  <c:v>98</c:v>
                </c:pt>
                <c:pt idx="1513">
                  <c:v>90</c:v>
                </c:pt>
                <c:pt idx="1514">
                  <c:v>109</c:v>
                </c:pt>
                <c:pt idx="1515">
                  <c:v>103</c:v>
                </c:pt>
                <c:pt idx="1516">
                  <c:v>115</c:v>
                </c:pt>
                <c:pt idx="1517">
                  <c:v>116</c:v>
                </c:pt>
                <c:pt idx="1518">
                  <c:v>99</c:v>
                </c:pt>
                <c:pt idx="1519">
                  <c:v>94</c:v>
                </c:pt>
                <c:pt idx="1520">
                  <c:v>95</c:v>
                </c:pt>
                <c:pt idx="1521">
                  <c:v>96</c:v>
                </c:pt>
                <c:pt idx="1522">
                  <c:v>98</c:v>
                </c:pt>
                <c:pt idx="1523">
                  <c:v>116</c:v>
                </c:pt>
                <c:pt idx="1524">
                  <c:v>103</c:v>
                </c:pt>
                <c:pt idx="1525">
                  <c:v>95</c:v>
                </c:pt>
                <c:pt idx="1526">
                  <c:v>98</c:v>
                </c:pt>
                <c:pt idx="1527">
                  <c:v>102</c:v>
                </c:pt>
                <c:pt idx="1528">
                  <c:v>118</c:v>
                </c:pt>
                <c:pt idx="1529">
                  <c:v>105</c:v>
                </c:pt>
                <c:pt idx="1530">
                  <c:v>93</c:v>
                </c:pt>
                <c:pt idx="1531">
                  <c:v>119</c:v>
                </c:pt>
                <c:pt idx="1532">
                  <c:v>107</c:v>
                </c:pt>
                <c:pt idx="1533">
                  <c:v>119</c:v>
                </c:pt>
                <c:pt idx="1534">
                  <c:v>115</c:v>
                </c:pt>
                <c:pt idx="1535">
                  <c:v>111</c:v>
                </c:pt>
                <c:pt idx="1536">
                  <c:v>110</c:v>
                </c:pt>
                <c:pt idx="1537">
                  <c:v>100</c:v>
                </c:pt>
                <c:pt idx="1538">
                  <c:v>115</c:v>
                </c:pt>
                <c:pt idx="1539">
                  <c:v>106</c:v>
                </c:pt>
                <c:pt idx="1540">
                  <c:v>99</c:v>
                </c:pt>
                <c:pt idx="1541">
                  <c:v>116</c:v>
                </c:pt>
                <c:pt idx="1542">
                  <c:v>99</c:v>
                </c:pt>
                <c:pt idx="1543">
                  <c:v>128</c:v>
                </c:pt>
                <c:pt idx="1544">
                  <c:v>96</c:v>
                </c:pt>
                <c:pt idx="1545">
                  <c:v>112</c:v>
                </c:pt>
                <c:pt idx="1546">
                  <c:v>130</c:v>
                </c:pt>
                <c:pt idx="1547">
                  <c:v>105</c:v>
                </c:pt>
                <c:pt idx="1548">
                  <c:v>119</c:v>
                </c:pt>
                <c:pt idx="1549">
                  <c:v>110</c:v>
                </c:pt>
                <c:pt idx="1550">
                  <c:v>112</c:v>
                </c:pt>
                <c:pt idx="1551">
                  <c:v>107</c:v>
                </c:pt>
                <c:pt idx="1552">
                  <c:v>107</c:v>
                </c:pt>
                <c:pt idx="1553">
                  <c:v>96</c:v>
                </c:pt>
                <c:pt idx="1554">
                  <c:v>102</c:v>
                </c:pt>
                <c:pt idx="1555">
                  <c:v>82</c:v>
                </c:pt>
                <c:pt idx="1556">
                  <c:v>100</c:v>
                </c:pt>
                <c:pt idx="1557">
                  <c:v>81</c:v>
                </c:pt>
                <c:pt idx="1558">
                  <c:v>110</c:v>
                </c:pt>
                <c:pt idx="1559">
                  <c:v>101</c:v>
                </c:pt>
                <c:pt idx="1560">
                  <c:v>104</c:v>
                </c:pt>
                <c:pt idx="1561">
                  <c:v>111</c:v>
                </c:pt>
                <c:pt idx="1562">
                  <c:v>96</c:v>
                </c:pt>
                <c:pt idx="1563">
                  <c:v>101</c:v>
                </c:pt>
                <c:pt idx="1564">
                  <c:v>99</c:v>
                </c:pt>
                <c:pt idx="1565">
                  <c:v>111</c:v>
                </c:pt>
                <c:pt idx="1566">
                  <c:v>117</c:v>
                </c:pt>
                <c:pt idx="1567">
                  <c:v>137</c:v>
                </c:pt>
                <c:pt idx="1568">
                  <c:v>115</c:v>
                </c:pt>
                <c:pt idx="1569">
                  <c:v>97</c:v>
                </c:pt>
                <c:pt idx="1570">
                  <c:v>117</c:v>
                </c:pt>
                <c:pt idx="1571">
                  <c:v>108</c:v>
                </c:pt>
                <c:pt idx="1572">
                  <c:v>91</c:v>
                </c:pt>
                <c:pt idx="1573">
                  <c:v>127</c:v>
                </c:pt>
                <c:pt idx="1574">
                  <c:v>127</c:v>
                </c:pt>
                <c:pt idx="1575">
                  <c:v>105</c:v>
                </c:pt>
                <c:pt idx="1576">
                  <c:v>105</c:v>
                </c:pt>
                <c:pt idx="1577">
                  <c:v>105</c:v>
                </c:pt>
                <c:pt idx="1578">
                  <c:v>108</c:v>
                </c:pt>
                <c:pt idx="1579">
                  <c:v>117</c:v>
                </c:pt>
                <c:pt idx="1580">
                  <c:v>112</c:v>
                </c:pt>
                <c:pt idx="1581">
                  <c:v>121</c:v>
                </c:pt>
                <c:pt idx="1582">
                  <c:v>133</c:v>
                </c:pt>
                <c:pt idx="1583">
                  <c:v>110</c:v>
                </c:pt>
                <c:pt idx="1584">
                  <c:v>121</c:v>
                </c:pt>
                <c:pt idx="1585">
                  <c:v>119</c:v>
                </c:pt>
                <c:pt idx="1586">
                  <c:v>125</c:v>
                </c:pt>
                <c:pt idx="1587">
                  <c:v>120</c:v>
                </c:pt>
                <c:pt idx="1588">
                  <c:v>124</c:v>
                </c:pt>
                <c:pt idx="1589">
                  <c:v>121</c:v>
                </c:pt>
                <c:pt idx="1590">
                  <c:v>119</c:v>
                </c:pt>
                <c:pt idx="1591">
                  <c:v>123</c:v>
                </c:pt>
                <c:pt idx="1592">
                  <c:v>113</c:v>
                </c:pt>
                <c:pt idx="1593">
                  <c:v>105</c:v>
                </c:pt>
                <c:pt idx="1594">
                  <c:v>127</c:v>
                </c:pt>
                <c:pt idx="1595">
                  <c:v>112</c:v>
                </c:pt>
                <c:pt idx="1596">
                  <c:v>127</c:v>
                </c:pt>
                <c:pt idx="1597">
                  <c:v>107</c:v>
                </c:pt>
                <c:pt idx="1598">
                  <c:v>126</c:v>
                </c:pt>
                <c:pt idx="1599">
                  <c:v>129</c:v>
                </c:pt>
                <c:pt idx="1600">
                  <c:v>129</c:v>
                </c:pt>
                <c:pt idx="1601">
                  <c:v>113</c:v>
                </c:pt>
                <c:pt idx="1602">
                  <c:v>143</c:v>
                </c:pt>
                <c:pt idx="1603">
                  <c:v>123</c:v>
                </c:pt>
                <c:pt idx="1604">
                  <c:v>159</c:v>
                </c:pt>
                <c:pt idx="1605">
                  <c:v>122</c:v>
                </c:pt>
                <c:pt idx="1606">
                  <c:v>128</c:v>
                </c:pt>
                <c:pt idx="1607">
                  <c:v>149</c:v>
                </c:pt>
                <c:pt idx="1608">
                  <c:v>158</c:v>
                </c:pt>
                <c:pt idx="1609">
                  <c:v>146</c:v>
                </c:pt>
                <c:pt idx="1610">
                  <c:v>138</c:v>
                </c:pt>
                <c:pt idx="1611">
                  <c:v>126</c:v>
                </c:pt>
                <c:pt idx="1612">
                  <c:v>130</c:v>
                </c:pt>
                <c:pt idx="1613">
                  <c:v>127</c:v>
                </c:pt>
                <c:pt idx="1614">
                  <c:v>139</c:v>
                </c:pt>
                <c:pt idx="1615">
                  <c:v>149</c:v>
                </c:pt>
                <c:pt idx="1616">
                  <c:v>127</c:v>
                </c:pt>
                <c:pt idx="1617">
                  <c:v>138</c:v>
                </c:pt>
                <c:pt idx="1618">
                  <c:v>172</c:v>
                </c:pt>
                <c:pt idx="1619">
                  <c:v>138</c:v>
                </c:pt>
                <c:pt idx="1620">
                  <c:v>161</c:v>
                </c:pt>
                <c:pt idx="1621">
                  <c:v>142</c:v>
                </c:pt>
                <c:pt idx="1622">
                  <c:v>149</c:v>
                </c:pt>
                <c:pt idx="1623">
                  <c:v>145</c:v>
                </c:pt>
                <c:pt idx="1624">
                  <c:v>130</c:v>
                </c:pt>
                <c:pt idx="1625">
                  <c:v>126</c:v>
                </c:pt>
                <c:pt idx="1626">
                  <c:v>131</c:v>
                </c:pt>
                <c:pt idx="1627">
                  <c:v>151</c:v>
                </c:pt>
                <c:pt idx="1628">
                  <c:v>140</c:v>
                </c:pt>
                <c:pt idx="1629">
                  <c:v>138</c:v>
                </c:pt>
                <c:pt idx="1630">
                  <c:v>145</c:v>
                </c:pt>
                <c:pt idx="1631">
                  <c:v>129</c:v>
                </c:pt>
                <c:pt idx="1632">
                  <c:v>125</c:v>
                </c:pt>
                <c:pt idx="1633">
                  <c:v>151</c:v>
                </c:pt>
                <c:pt idx="1634">
                  <c:v>150</c:v>
                </c:pt>
                <c:pt idx="1635">
                  <c:v>172</c:v>
                </c:pt>
                <c:pt idx="1636">
                  <c:v>156</c:v>
                </c:pt>
                <c:pt idx="1637">
                  <c:v>151</c:v>
                </c:pt>
                <c:pt idx="1638">
                  <c:v>135</c:v>
                </c:pt>
                <c:pt idx="1639">
                  <c:v>147</c:v>
                </c:pt>
                <c:pt idx="1640">
                  <c:v>168</c:v>
                </c:pt>
                <c:pt idx="1641">
                  <c:v>162</c:v>
                </c:pt>
                <c:pt idx="1642">
                  <c:v>132</c:v>
                </c:pt>
                <c:pt idx="1643">
                  <c:v>185</c:v>
                </c:pt>
                <c:pt idx="1644">
                  <c:v>149</c:v>
                </c:pt>
                <c:pt idx="1645">
                  <c:v>138</c:v>
                </c:pt>
                <c:pt idx="1646">
                  <c:v>160</c:v>
                </c:pt>
                <c:pt idx="1647">
                  <c:v>133</c:v>
                </c:pt>
                <c:pt idx="1648">
                  <c:v>135</c:v>
                </c:pt>
                <c:pt idx="1649">
                  <c:v>163</c:v>
                </c:pt>
                <c:pt idx="1650">
                  <c:v>146</c:v>
                </c:pt>
                <c:pt idx="1651">
                  <c:v>135</c:v>
                </c:pt>
                <c:pt idx="1652">
                  <c:v>151</c:v>
                </c:pt>
                <c:pt idx="1653">
                  <c:v>169</c:v>
                </c:pt>
                <c:pt idx="1654">
                  <c:v>127</c:v>
                </c:pt>
                <c:pt idx="1655">
                  <c:v>138</c:v>
                </c:pt>
                <c:pt idx="1656">
                  <c:v>153</c:v>
                </c:pt>
                <c:pt idx="1657">
                  <c:v>166</c:v>
                </c:pt>
                <c:pt idx="1658">
                  <c:v>127</c:v>
                </c:pt>
                <c:pt idx="1659">
                  <c:v>158</c:v>
                </c:pt>
                <c:pt idx="1660">
                  <c:v>143</c:v>
                </c:pt>
                <c:pt idx="1661">
                  <c:v>154</c:v>
                </c:pt>
                <c:pt idx="1662">
                  <c:v>151</c:v>
                </c:pt>
                <c:pt idx="1663">
                  <c:v>166</c:v>
                </c:pt>
                <c:pt idx="1664">
                  <c:v>134</c:v>
                </c:pt>
                <c:pt idx="1665">
                  <c:v>127</c:v>
                </c:pt>
                <c:pt idx="1666">
                  <c:v>161</c:v>
                </c:pt>
                <c:pt idx="1667">
                  <c:v>154</c:v>
                </c:pt>
                <c:pt idx="1668">
                  <c:v>151</c:v>
                </c:pt>
                <c:pt idx="1669">
                  <c:v>141</c:v>
                </c:pt>
                <c:pt idx="1670">
                  <c:v>166</c:v>
                </c:pt>
                <c:pt idx="1671">
                  <c:v>145</c:v>
                </c:pt>
                <c:pt idx="1672">
                  <c:v>139</c:v>
                </c:pt>
                <c:pt idx="1673">
                  <c:v>150</c:v>
                </c:pt>
                <c:pt idx="1674">
                  <c:v>139</c:v>
                </c:pt>
                <c:pt idx="1675">
                  <c:v>129</c:v>
                </c:pt>
                <c:pt idx="1676">
                  <c:v>117</c:v>
                </c:pt>
                <c:pt idx="1677">
                  <c:v>132</c:v>
                </c:pt>
                <c:pt idx="1678">
                  <c:v>136</c:v>
                </c:pt>
                <c:pt idx="1679">
                  <c:v>123</c:v>
                </c:pt>
                <c:pt idx="1680">
                  <c:v>128</c:v>
                </c:pt>
                <c:pt idx="1681">
                  <c:v>144</c:v>
                </c:pt>
                <c:pt idx="1682">
                  <c:v>131</c:v>
                </c:pt>
                <c:pt idx="1683">
                  <c:v>131</c:v>
                </c:pt>
                <c:pt idx="1684">
                  <c:v>140</c:v>
                </c:pt>
                <c:pt idx="1685">
                  <c:v>132</c:v>
                </c:pt>
                <c:pt idx="1686">
                  <c:v>129</c:v>
                </c:pt>
                <c:pt idx="1687">
                  <c:v>139</c:v>
                </c:pt>
                <c:pt idx="1688">
                  <c:v>151</c:v>
                </c:pt>
                <c:pt idx="1689">
                  <c:v>134</c:v>
                </c:pt>
                <c:pt idx="1690">
                  <c:v>113</c:v>
                </c:pt>
                <c:pt idx="1691">
                  <c:v>152</c:v>
                </c:pt>
                <c:pt idx="1692">
                  <c:v>119</c:v>
                </c:pt>
                <c:pt idx="1693">
                  <c:v>128</c:v>
                </c:pt>
                <c:pt idx="1694">
                  <c:v>127</c:v>
                </c:pt>
                <c:pt idx="1695">
                  <c:v>118</c:v>
                </c:pt>
                <c:pt idx="1696">
                  <c:v>156</c:v>
                </c:pt>
                <c:pt idx="1697">
                  <c:v>141</c:v>
                </c:pt>
                <c:pt idx="1698">
                  <c:v>140</c:v>
                </c:pt>
                <c:pt idx="1699">
                  <c:v>122</c:v>
                </c:pt>
                <c:pt idx="1700">
                  <c:v>122</c:v>
                </c:pt>
                <c:pt idx="1701">
                  <c:v>129</c:v>
                </c:pt>
                <c:pt idx="1702">
                  <c:v>141</c:v>
                </c:pt>
                <c:pt idx="1703">
                  <c:v>125</c:v>
                </c:pt>
                <c:pt idx="1704">
                  <c:v>129</c:v>
                </c:pt>
                <c:pt idx="1705">
                  <c:v>110</c:v>
                </c:pt>
                <c:pt idx="1706">
                  <c:v>132</c:v>
                </c:pt>
                <c:pt idx="1707">
                  <c:v>146</c:v>
                </c:pt>
                <c:pt idx="1708">
                  <c:v>143</c:v>
                </c:pt>
                <c:pt idx="1709">
                  <c:v>141</c:v>
                </c:pt>
                <c:pt idx="1710">
                  <c:v>142</c:v>
                </c:pt>
                <c:pt idx="1711">
                  <c:v>122</c:v>
                </c:pt>
                <c:pt idx="1712">
                  <c:v>126</c:v>
                </c:pt>
                <c:pt idx="1713">
                  <c:v>129</c:v>
                </c:pt>
                <c:pt idx="1714">
                  <c:v>136</c:v>
                </c:pt>
                <c:pt idx="1715">
                  <c:v>136</c:v>
                </c:pt>
                <c:pt idx="1716">
                  <c:v>123</c:v>
                </c:pt>
                <c:pt idx="1717">
                  <c:v>121</c:v>
                </c:pt>
                <c:pt idx="1718">
                  <c:v>116</c:v>
                </c:pt>
                <c:pt idx="1719">
                  <c:v>132</c:v>
                </c:pt>
                <c:pt idx="1720">
                  <c:v>132</c:v>
                </c:pt>
                <c:pt idx="1721">
                  <c:v>119</c:v>
                </c:pt>
                <c:pt idx="1722">
                  <c:v>133</c:v>
                </c:pt>
                <c:pt idx="1723">
                  <c:v>134</c:v>
                </c:pt>
                <c:pt idx="1724">
                  <c:v>129</c:v>
                </c:pt>
                <c:pt idx="1725">
                  <c:v>123</c:v>
                </c:pt>
                <c:pt idx="1726">
                  <c:v>143</c:v>
                </c:pt>
                <c:pt idx="1727">
                  <c:v>100</c:v>
                </c:pt>
                <c:pt idx="1728">
                  <c:v>125</c:v>
                </c:pt>
                <c:pt idx="1729">
                  <c:v>126</c:v>
                </c:pt>
                <c:pt idx="1730">
                  <c:v>126</c:v>
                </c:pt>
                <c:pt idx="1731">
                  <c:v>125</c:v>
                </c:pt>
                <c:pt idx="1732">
                  <c:v>122</c:v>
                </c:pt>
                <c:pt idx="1733">
                  <c:v>132</c:v>
                </c:pt>
                <c:pt idx="1734">
                  <c:v>107</c:v>
                </c:pt>
                <c:pt idx="1735">
                  <c:v>129</c:v>
                </c:pt>
                <c:pt idx="1736">
                  <c:v>141</c:v>
                </c:pt>
                <c:pt idx="1737">
                  <c:v>136</c:v>
                </c:pt>
                <c:pt idx="1738">
                  <c:v>112</c:v>
                </c:pt>
                <c:pt idx="1739">
                  <c:v>114</c:v>
                </c:pt>
                <c:pt idx="1740">
                  <c:v>138</c:v>
                </c:pt>
                <c:pt idx="1741">
                  <c:v>125</c:v>
                </c:pt>
                <c:pt idx="1742">
                  <c:v>124</c:v>
                </c:pt>
                <c:pt idx="1743">
                  <c:v>145</c:v>
                </c:pt>
                <c:pt idx="1744">
                  <c:v>140</c:v>
                </c:pt>
                <c:pt idx="1745">
                  <c:v>122</c:v>
                </c:pt>
                <c:pt idx="1746">
                  <c:v>130</c:v>
                </c:pt>
                <c:pt idx="1747">
                  <c:v>143</c:v>
                </c:pt>
                <c:pt idx="1748">
                  <c:v>119</c:v>
                </c:pt>
                <c:pt idx="1749">
                  <c:v>124</c:v>
                </c:pt>
                <c:pt idx="1750">
                  <c:v>114</c:v>
                </c:pt>
                <c:pt idx="1751">
                  <c:v>109</c:v>
                </c:pt>
                <c:pt idx="1752">
                  <c:v>84</c:v>
                </c:pt>
                <c:pt idx="1753">
                  <c:v>119</c:v>
                </c:pt>
                <c:pt idx="1754">
                  <c:v>105</c:v>
                </c:pt>
                <c:pt idx="1755">
                  <c:v>125</c:v>
                </c:pt>
                <c:pt idx="1756">
                  <c:v>105</c:v>
                </c:pt>
                <c:pt idx="1757">
                  <c:v>130</c:v>
                </c:pt>
                <c:pt idx="1758">
                  <c:v>110</c:v>
                </c:pt>
                <c:pt idx="1759">
                  <c:v>145</c:v>
                </c:pt>
                <c:pt idx="1760">
                  <c:v>105</c:v>
                </c:pt>
                <c:pt idx="1761">
                  <c:v>108</c:v>
                </c:pt>
                <c:pt idx="1762">
                  <c:v>113</c:v>
                </c:pt>
                <c:pt idx="1763">
                  <c:v>113</c:v>
                </c:pt>
                <c:pt idx="1764">
                  <c:v>119</c:v>
                </c:pt>
                <c:pt idx="1765">
                  <c:v>113</c:v>
                </c:pt>
                <c:pt idx="1766">
                  <c:v>124</c:v>
                </c:pt>
                <c:pt idx="1767">
                  <c:v>108</c:v>
                </c:pt>
                <c:pt idx="1768">
                  <c:v>101</c:v>
                </c:pt>
                <c:pt idx="1769">
                  <c:v>123</c:v>
                </c:pt>
                <c:pt idx="1770">
                  <c:v>112</c:v>
                </c:pt>
                <c:pt idx="1771">
                  <c:v>133</c:v>
                </c:pt>
                <c:pt idx="1772">
                  <c:v>109</c:v>
                </c:pt>
                <c:pt idx="1773">
                  <c:v>122</c:v>
                </c:pt>
                <c:pt idx="1774">
                  <c:v>104</c:v>
                </c:pt>
                <c:pt idx="1775">
                  <c:v>107</c:v>
                </c:pt>
                <c:pt idx="1776">
                  <c:v>103</c:v>
                </c:pt>
                <c:pt idx="1777">
                  <c:v>109</c:v>
                </c:pt>
                <c:pt idx="1778">
                  <c:v>104</c:v>
                </c:pt>
                <c:pt idx="1779">
                  <c:v>112</c:v>
                </c:pt>
                <c:pt idx="1780">
                  <c:v>91</c:v>
                </c:pt>
                <c:pt idx="1781">
                  <c:v>105</c:v>
                </c:pt>
                <c:pt idx="1782">
                  <c:v>116</c:v>
                </c:pt>
                <c:pt idx="1783">
                  <c:v>128</c:v>
                </c:pt>
                <c:pt idx="1784">
                  <c:v>108</c:v>
                </c:pt>
                <c:pt idx="1785">
                  <c:v>121</c:v>
                </c:pt>
                <c:pt idx="1786">
                  <c:v>126</c:v>
                </c:pt>
                <c:pt idx="1787">
                  <c:v>98</c:v>
                </c:pt>
                <c:pt idx="1788">
                  <c:v>107</c:v>
                </c:pt>
                <c:pt idx="1789">
                  <c:v>98</c:v>
                </c:pt>
                <c:pt idx="1790">
                  <c:v>110</c:v>
                </c:pt>
                <c:pt idx="1791">
                  <c:v>122</c:v>
                </c:pt>
                <c:pt idx="1792">
                  <c:v>107</c:v>
                </c:pt>
                <c:pt idx="1793">
                  <c:v>93</c:v>
                </c:pt>
                <c:pt idx="1794">
                  <c:v>127</c:v>
                </c:pt>
                <c:pt idx="1795">
                  <c:v>103</c:v>
                </c:pt>
                <c:pt idx="1796">
                  <c:v>93</c:v>
                </c:pt>
                <c:pt idx="1797">
                  <c:v>84</c:v>
                </c:pt>
                <c:pt idx="1798">
                  <c:v>114</c:v>
                </c:pt>
                <c:pt idx="1799">
                  <c:v>124</c:v>
                </c:pt>
                <c:pt idx="1800">
                  <c:v>130</c:v>
                </c:pt>
                <c:pt idx="1801">
                  <c:v>92</c:v>
                </c:pt>
                <c:pt idx="1802">
                  <c:v>99</c:v>
                </c:pt>
                <c:pt idx="1803">
                  <c:v>113</c:v>
                </c:pt>
                <c:pt idx="1804">
                  <c:v>94</c:v>
                </c:pt>
                <c:pt idx="1805">
                  <c:v>110</c:v>
                </c:pt>
                <c:pt idx="1806">
                  <c:v>130</c:v>
                </c:pt>
                <c:pt idx="1807">
                  <c:v>123</c:v>
                </c:pt>
                <c:pt idx="1808">
                  <c:v>107</c:v>
                </c:pt>
                <c:pt idx="1809">
                  <c:v>105</c:v>
                </c:pt>
                <c:pt idx="1810">
                  <c:v>107</c:v>
                </c:pt>
                <c:pt idx="1811">
                  <c:v>107</c:v>
                </c:pt>
                <c:pt idx="1812">
                  <c:v>101</c:v>
                </c:pt>
                <c:pt idx="1813">
                  <c:v>109</c:v>
                </c:pt>
                <c:pt idx="1814">
                  <c:v>114</c:v>
                </c:pt>
                <c:pt idx="1815">
                  <c:v>98</c:v>
                </c:pt>
                <c:pt idx="1816">
                  <c:v>108</c:v>
                </c:pt>
                <c:pt idx="1817">
                  <c:v>122</c:v>
                </c:pt>
                <c:pt idx="1818">
                  <c:v>92</c:v>
                </c:pt>
                <c:pt idx="1819">
                  <c:v>85</c:v>
                </c:pt>
                <c:pt idx="1820">
                  <c:v>112</c:v>
                </c:pt>
                <c:pt idx="1821">
                  <c:v>96</c:v>
                </c:pt>
                <c:pt idx="1822">
                  <c:v>105</c:v>
                </c:pt>
                <c:pt idx="1823">
                  <c:v>99</c:v>
                </c:pt>
                <c:pt idx="1824">
                  <c:v>103</c:v>
                </c:pt>
                <c:pt idx="1825">
                  <c:v>112</c:v>
                </c:pt>
                <c:pt idx="1826">
                  <c:v>112</c:v>
                </c:pt>
                <c:pt idx="1827">
                  <c:v>101</c:v>
                </c:pt>
                <c:pt idx="1828">
                  <c:v>111</c:v>
                </c:pt>
                <c:pt idx="1829">
                  <c:v>98</c:v>
                </c:pt>
                <c:pt idx="1830">
                  <c:v>104</c:v>
                </c:pt>
                <c:pt idx="1831">
                  <c:v>111</c:v>
                </c:pt>
                <c:pt idx="1832">
                  <c:v>91</c:v>
                </c:pt>
                <c:pt idx="1833">
                  <c:v>105</c:v>
                </c:pt>
                <c:pt idx="1834">
                  <c:v>104</c:v>
                </c:pt>
                <c:pt idx="1835">
                  <c:v>98</c:v>
                </c:pt>
                <c:pt idx="1836">
                  <c:v>110</c:v>
                </c:pt>
                <c:pt idx="1837">
                  <c:v>99</c:v>
                </c:pt>
                <c:pt idx="1838">
                  <c:v>93</c:v>
                </c:pt>
                <c:pt idx="1839">
                  <c:v>110</c:v>
                </c:pt>
                <c:pt idx="1840">
                  <c:v>85</c:v>
                </c:pt>
                <c:pt idx="1841">
                  <c:v>106</c:v>
                </c:pt>
                <c:pt idx="1842">
                  <c:v>98</c:v>
                </c:pt>
                <c:pt idx="1843">
                  <c:v>112</c:v>
                </c:pt>
                <c:pt idx="1844">
                  <c:v>97</c:v>
                </c:pt>
                <c:pt idx="1845">
                  <c:v>98</c:v>
                </c:pt>
                <c:pt idx="1846">
                  <c:v>94</c:v>
                </c:pt>
                <c:pt idx="1847">
                  <c:v>107</c:v>
                </c:pt>
                <c:pt idx="1848">
                  <c:v>94</c:v>
                </c:pt>
                <c:pt idx="1849">
                  <c:v>86</c:v>
                </c:pt>
                <c:pt idx="1850">
                  <c:v>98</c:v>
                </c:pt>
                <c:pt idx="1851">
                  <c:v>108</c:v>
                </c:pt>
                <c:pt idx="1852">
                  <c:v>87</c:v>
                </c:pt>
                <c:pt idx="1853">
                  <c:v>109</c:v>
                </c:pt>
                <c:pt idx="1854">
                  <c:v>116</c:v>
                </c:pt>
                <c:pt idx="1855">
                  <c:v>106</c:v>
                </c:pt>
                <c:pt idx="1856">
                  <c:v>82</c:v>
                </c:pt>
                <c:pt idx="1857">
                  <c:v>104</c:v>
                </c:pt>
                <c:pt idx="1858">
                  <c:v>73</c:v>
                </c:pt>
                <c:pt idx="1859">
                  <c:v>81</c:v>
                </c:pt>
                <c:pt idx="1860">
                  <c:v>116</c:v>
                </c:pt>
                <c:pt idx="1861">
                  <c:v>111</c:v>
                </c:pt>
                <c:pt idx="1862">
                  <c:v>80</c:v>
                </c:pt>
                <c:pt idx="1863">
                  <c:v>83</c:v>
                </c:pt>
                <c:pt idx="1864">
                  <c:v>104</c:v>
                </c:pt>
                <c:pt idx="1865">
                  <c:v>115</c:v>
                </c:pt>
                <c:pt idx="1866">
                  <c:v>95</c:v>
                </c:pt>
                <c:pt idx="1867">
                  <c:v>100</c:v>
                </c:pt>
                <c:pt idx="1868">
                  <c:v>90</c:v>
                </c:pt>
                <c:pt idx="1869">
                  <c:v>108</c:v>
                </c:pt>
                <c:pt idx="1870">
                  <c:v>89</c:v>
                </c:pt>
                <c:pt idx="1871">
                  <c:v>77</c:v>
                </c:pt>
                <c:pt idx="1872">
                  <c:v>99</c:v>
                </c:pt>
                <c:pt idx="1873">
                  <c:v>93</c:v>
                </c:pt>
                <c:pt idx="1874">
                  <c:v>99</c:v>
                </c:pt>
                <c:pt idx="1875">
                  <c:v>83</c:v>
                </c:pt>
                <c:pt idx="1876">
                  <c:v>106</c:v>
                </c:pt>
                <c:pt idx="1877">
                  <c:v>103</c:v>
                </c:pt>
                <c:pt idx="1878">
                  <c:v>97</c:v>
                </c:pt>
                <c:pt idx="1879">
                  <c:v>94</c:v>
                </c:pt>
                <c:pt idx="1880">
                  <c:v>105</c:v>
                </c:pt>
                <c:pt idx="1881">
                  <c:v>98</c:v>
                </c:pt>
                <c:pt idx="1882">
                  <c:v>112</c:v>
                </c:pt>
                <c:pt idx="1883">
                  <c:v>111</c:v>
                </c:pt>
                <c:pt idx="1884">
                  <c:v>89</c:v>
                </c:pt>
                <c:pt idx="1885">
                  <c:v>88</c:v>
                </c:pt>
                <c:pt idx="1886">
                  <c:v>89</c:v>
                </c:pt>
                <c:pt idx="1887">
                  <c:v>110</c:v>
                </c:pt>
                <c:pt idx="1888">
                  <c:v>107</c:v>
                </c:pt>
                <c:pt idx="1889">
                  <c:v>106</c:v>
                </c:pt>
                <c:pt idx="1890">
                  <c:v>102</c:v>
                </c:pt>
                <c:pt idx="1891">
                  <c:v>103</c:v>
                </c:pt>
                <c:pt idx="1892">
                  <c:v>110</c:v>
                </c:pt>
                <c:pt idx="1893">
                  <c:v>94</c:v>
                </c:pt>
                <c:pt idx="1894">
                  <c:v>94</c:v>
                </c:pt>
                <c:pt idx="1895">
                  <c:v>105</c:v>
                </c:pt>
                <c:pt idx="1896">
                  <c:v>84</c:v>
                </c:pt>
                <c:pt idx="1897">
                  <c:v>85</c:v>
                </c:pt>
                <c:pt idx="1898">
                  <c:v>101</c:v>
                </c:pt>
                <c:pt idx="1899">
                  <c:v>90</c:v>
                </c:pt>
                <c:pt idx="1900">
                  <c:v>108</c:v>
                </c:pt>
                <c:pt idx="1901">
                  <c:v>76</c:v>
                </c:pt>
                <c:pt idx="1902">
                  <c:v>100</c:v>
                </c:pt>
                <c:pt idx="1903">
                  <c:v>109</c:v>
                </c:pt>
                <c:pt idx="1904">
                  <c:v>99</c:v>
                </c:pt>
                <c:pt idx="1905">
                  <c:v>85</c:v>
                </c:pt>
                <c:pt idx="1906">
                  <c:v>96</c:v>
                </c:pt>
                <c:pt idx="1907">
                  <c:v>85</c:v>
                </c:pt>
                <c:pt idx="1908">
                  <c:v>89</c:v>
                </c:pt>
                <c:pt idx="1909">
                  <c:v>96</c:v>
                </c:pt>
                <c:pt idx="1910">
                  <c:v>86</c:v>
                </c:pt>
                <c:pt idx="1911">
                  <c:v>93</c:v>
                </c:pt>
                <c:pt idx="1912">
                  <c:v>95</c:v>
                </c:pt>
                <c:pt idx="1913">
                  <c:v>83</c:v>
                </c:pt>
                <c:pt idx="1914">
                  <c:v>100</c:v>
                </c:pt>
                <c:pt idx="1915">
                  <c:v>94</c:v>
                </c:pt>
                <c:pt idx="1916">
                  <c:v>95</c:v>
                </c:pt>
                <c:pt idx="1917">
                  <c:v>104</c:v>
                </c:pt>
                <c:pt idx="1918">
                  <c:v>89</c:v>
                </c:pt>
                <c:pt idx="1919">
                  <c:v>91</c:v>
                </c:pt>
                <c:pt idx="1920">
                  <c:v>76</c:v>
                </c:pt>
                <c:pt idx="1921">
                  <c:v>94</c:v>
                </c:pt>
                <c:pt idx="1922">
                  <c:v>97</c:v>
                </c:pt>
                <c:pt idx="1923">
                  <c:v>109</c:v>
                </c:pt>
                <c:pt idx="1924">
                  <c:v>87</c:v>
                </c:pt>
                <c:pt idx="1925">
                  <c:v>103</c:v>
                </c:pt>
                <c:pt idx="1926">
                  <c:v>82</c:v>
                </c:pt>
                <c:pt idx="1927">
                  <c:v>75</c:v>
                </c:pt>
                <c:pt idx="1928">
                  <c:v>101</c:v>
                </c:pt>
                <c:pt idx="1929">
                  <c:v>84</c:v>
                </c:pt>
                <c:pt idx="1930">
                  <c:v>91</c:v>
                </c:pt>
                <c:pt idx="1931">
                  <c:v>86</c:v>
                </c:pt>
                <c:pt idx="1932">
                  <c:v>91</c:v>
                </c:pt>
                <c:pt idx="1933">
                  <c:v>90</c:v>
                </c:pt>
                <c:pt idx="1934">
                  <c:v>103</c:v>
                </c:pt>
                <c:pt idx="1935">
                  <c:v>90</c:v>
                </c:pt>
                <c:pt idx="1936">
                  <c:v>84</c:v>
                </c:pt>
                <c:pt idx="1937">
                  <c:v>94</c:v>
                </c:pt>
                <c:pt idx="1938">
                  <c:v>97</c:v>
                </c:pt>
                <c:pt idx="1939">
                  <c:v>88</c:v>
                </c:pt>
                <c:pt idx="1940">
                  <c:v>98</c:v>
                </c:pt>
                <c:pt idx="1941">
                  <c:v>94</c:v>
                </c:pt>
                <c:pt idx="1942">
                  <c:v>93</c:v>
                </c:pt>
                <c:pt idx="1943">
                  <c:v>106</c:v>
                </c:pt>
                <c:pt idx="1944">
                  <c:v>70</c:v>
                </c:pt>
                <c:pt idx="1945">
                  <c:v>104</c:v>
                </c:pt>
                <c:pt idx="1946">
                  <c:v>98</c:v>
                </c:pt>
                <c:pt idx="1947">
                  <c:v>79</c:v>
                </c:pt>
                <c:pt idx="1948">
                  <c:v>76</c:v>
                </c:pt>
                <c:pt idx="1949">
                  <c:v>85</c:v>
                </c:pt>
                <c:pt idx="1950">
                  <c:v>81</c:v>
                </c:pt>
                <c:pt idx="1951">
                  <c:v>85</c:v>
                </c:pt>
                <c:pt idx="1952">
                  <c:v>84</c:v>
                </c:pt>
                <c:pt idx="1953">
                  <c:v>92</c:v>
                </c:pt>
                <c:pt idx="1954">
                  <c:v>105</c:v>
                </c:pt>
                <c:pt idx="1955">
                  <c:v>101</c:v>
                </c:pt>
                <c:pt idx="1956">
                  <c:v>104</c:v>
                </c:pt>
                <c:pt idx="1957">
                  <c:v>85</c:v>
                </c:pt>
                <c:pt idx="1958">
                  <c:v>96</c:v>
                </c:pt>
                <c:pt idx="1959">
                  <c:v>108</c:v>
                </c:pt>
                <c:pt idx="1960">
                  <c:v>84</c:v>
                </c:pt>
                <c:pt idx="1961">
                  <c:v>88</c:v>
                </c:pt>
                <c:pt idx="1962">
                  <c:v>84</c:v>
                </c:pt>
                <c:pt idx="1963">
                  <c:v>104</c:v>
                </c:pt>
                <c:pt idx="1964">
                  <c:v>104</c:v>
                </c:pt>
                <c:pt idx="1965">
                  <c:v>100</c:v>
                </c:pt>
                <c:pt idx="1966">
                  <c:v>91</c:v>
                </c:pt>
                <c:pt idx="1967">
                  <c:v>90</c:v>
                </c:pt>
                <c:pt idx="1968">
                  <c:v>99</c:v>
                </c:pt>
                <c:pt idx="1969">
                  <c:v>84</c:v>
                </c:pt>
                <c:pt idx="1970">
                  <c:v>79</c:v>
                </c:pt>
                <c:pt idx="1971">
                  <c:v>96</c:v>
                </c:pt>
                <c:pt idx="1972">
                  <c:v>99</c:v>
                </c:pt>
                <c:pt idx="1973">
                  <c:v>82</c:v>
                </c:pt>
              </c:numCache>
            </c:numRef>
          </c:yVal>
          <c:smooth val="0"/>
          <c:extLst xmlns:c16r2="http://schemas.microsoft.com/office/drawing/2015/06/chart">
            <c:ext xmlns:c16="http://schemas.microsoft.com/office/drawing/2014/chart" uri="{C3380CC4-5D6E-409C-BE32-E72D297353CC}">
              <c16:uniqueId val="{00000000-7158-9F42-BA59-4363D128E4E6}"/>
            </c:ext>
          </c:extLst>
        </c:ser>
        <c:ser>
          <c:idx val="1"/>
          <c:order val="1"/>
          <c:tx>
            <c:v>BSG5</c:v>
          </c:tx>
          <c:spPr>
            <a:ln w="19050" cap="rnd">
              <a:solidFill>
                <a:schemeClr val="accent2"/>
              </a:solidFill>
              <a:round/>
            </a:ln>
            <a:effectLst/>
          </c:spPr>
          <c:marker>
            <c:symbol val="none"/>
          </c:marker>
          <c:xVal>
            <c:numRef>
              <c:f>'[Analysis_20May.xlsx]51'!$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Analysis_20May.xlsx]51'!$C$2:$C$1975</c:f>
              <c:numCache>
                <c:formatCode>General</c:formatCode>
                <c:ptCount val="1974"/>
                <c:pt idx="0">
                  <c:v>244</c:v>
                </c:pt>
                <c:pt idx="1">
                  <c:v>288</c:v>
                </c:pt>
                <c:pt idx="2">
                  <c:v>270</c:v>
                </c:pt>
                <c:pt idx="3">
                  <c:v>241</c:v>
                </c:pt>
                <c:pt idx="4">
                  <c:v>245</c:v>
                </c:pt>
                <c:pt idx="5">
                  <c:v>257</c:v>
                </c:pt>
                <c:pt idx="6">
                  <c:v>245</c:v>
                </c:pt>
                <c:pt idx="7">
                  <c:v>275</c:v>
                </c:pt>
                <c:pt idx="8">
                  <c:v>261</c:v>
                </c:pt>
                <c:pt idx="9">
                  <c:v>246</c:v>
                </c:pt>
                <c:pt idx="10">
                  <c:v>265</c:v>
                </c:pt>
                <c:pt idx="11">
                  <c:v>258</c:v>
                </c:pt>
                <c:pt idx="12">
                  <c:v>244</c:v>
                </c:pt>
                <c:pt idx="13">
                  <c:v>275</c:v>
                </c:pt>
                <c:pt idx="14">
                  <c:v>255</c:v>
                </c:pt>
                <c:pt idx="15">
                  <c:v>249</c:v>
                </c:pt>
                <c:pt idx="16">
                  <c:v>237</c:v>
                </c:pt>
                <c:pt idx="17">
                  <c:v>252</c:v>
                </c:pt>
                <c:pt idx="18">
                  <c:v>245</c:v>
                </c:pt>
                <c:pt idx="19">
                  <c:v>264</c:v>
                </c:pt>
                <c:pt idx="20">
                  <c:v>283</c:v>
                </c:pt>
                <c:pt idx="21">
                  <c:v>254</c:v>
                </c:pt>
                <c:pt idx="22">
                  <c:v>270</c:v>
                </c:pt>
                <c:pt idx="23">
                  <c:v>272</c:v>
                </c:pt>
                <c:pt idx="24">
                  <c:v>267</c:v>
                </c:pt>
                <c:pt idx="25">
                  <c:v>230</c:v>
                </c:pt>
                <c:pt idx="26">
                  <c:v>257</c:v>
                </c:pt>
                <c:pt idx="27">
                  <c:v>234</c:v>
                </c:pt>
                <c:pt idx="28">
                  <c:v>250</c:v>
                </c:pt>
                <c:pt idx="29">
                  <c:v>249</c:v>
                </c:pt>
                <c:pt idx="30">
                  <c:v>286</c:v>
                </c:pt>
                <c:pt idx="31">
                  <c:v>252</c:v>
                </c:pt>
                <c:pt idx="32">
                  <c:v>249</c:v>
                </c:pt>
                <c:pt idx="33">
                  <c:v>282</c:v>
                </c:pt>
                <c:pt idx="34">
                  <c:v>263</c:v>
                </c:pt>
                <c:pt idx="35">
                  <c:v>251</c:v>
                </c:pt>
                <c:pt idx="36">
                  <c:v>272</c:v>
                </c:pt>
                <c:pt idx="37">
                  <c:v>262</c:v>
                </c:pt>
                <c:pt idx="38">
                  <c:v>278</c:v>
                </c:pt>
                <c:pt idx="39">
                  <c:v>235</c:v>
                </c:pt>
                <c:pt idx="40">
                  <c:v>257</c:v>
                </c:pt>
                <c:pt idx="41">
                  <c:v>253</c:v>
                </c:pt>
                <c:pt idx="42">
                  <c:v>243</c:v>
                </c:pt>
                <c:pt idx="43">
                  <c:v>245</c:v>
                </c:pt>
                <c:pt idx="44">
                  <c:v>259</c:v>
                </c:pt>
                <c:pt idx="45">
                  <c:v>278</c:v>
                </c:pt>
                <c:pt idx="46">
                  <c:v>271</c:v>
                </c:pt>
                <c:pt idx="47">
                  <c:v>246</c:v>
                </c:pt>
                <c:pt idx="48">
                  <c:v>244</c:v>
                </c:pt>
                <c:pt idx="49">
                  <c:v>236</c:v>
                </c:pt>
                <c:pt idx="50">
                  <c:v>255</c:v>
                </c:pt>
                <c:pt idx="51">
                  <c:v>252</c:v>
                </c:pt>
                <c:pt idx="52">
                  <c:v>247</c:v>
                </c:pt>
                <c:pt idx="53">
                  <c:v>229</c:v>
                </c:pt>
                <c:pt idx="54">
                  <c:v>262</c:v>
                </c:pt>
                <c:pt idx="55">
                  <c:v>253</c:v>
                </c:pt>
                <c:pt idx="56">
                  <c:v>262</c:v>
                </c:pt>
                <c:pt idx="57">
                  <c:v>256</c:v>
                </c:pt>
                <c:pt idx="58">
                  <c:v>278</c:v>
                </c:pt>
                <c:pt idx="59">
                  <c:v>242</c:v>
                </c:pt>
                <c:pt idx="60">
                  <c:v>260</c:v>
                </c:pt>
                <c:pt idx="61">
                  <c:v>254</c:v>
                </c:pt>
                <c:pt idx="62">
                  <c:v>247</c:v>
                </c:pt>
                <c:pt idx="63">
                  <c:v>252</c:v>
                </c:pt>
                <c:pt idx="64">
                  <c:v>258</c:v>
                </c:pt>
                <c:pt idx="65">
                  <c:v>273</c:v>
                </c:pt>
                <c:pt idx="66">
                  <c:v>265</c:v>
                </c:pt>
                <c:pt idx="67">
                  <c:v>252</c:v>
                </c:pt>
                <c:pt idx="68">
                  <c:v>249</c:v>
                </c:pt>
                <c:pt idx="69">
                  <c:v>229</c:v>
                </c:pt>
                <c:pt idx="70">
                  <c:v>238</c:v>
                </c:pt>
                <c:pt idx="71">
                  <c:v>272</c:v>
                </c:pt>
                <c:pt idx="72">
                  <c:v>275</c:v>
                </c:pt>
                <c:pt idx="73">
                  <c:v>254</c:v>
                </c:pt>
                <c:pt idx="74">
                  <c:v>246</c:v>
                </c:pt>
                <c:pt idx="75">
                  <c:v>265</c:v>
                </c:pt>
                <c:pt idx="76">
                  <c:v>279</c:v>
                </c:pt>
                <c:pt idx="77">
                  <c:v>255</c:v>
                </c:pt>
                <c:pt idx="78">
                  <c:v>232</c:v>
                </c:pt>
                <c:pt idx="79">
                  <c:v>268</c:v>
                </c:pt>
                <c:pt idx="80">
                  <c:v>269</c:v>
                </c:pt>
                <c:pt idx="81">
                  <c:v>271</c:v>
                </c:pt>
                <c:pt idx="82">
                  <c:v>263</c:v>
                </c:pt>
                <c:pt idx="83">
                  <c:v>252</c:v>
                </c:pt>
                <c:pt idx="84">
                  <c:v>273</c:v>
                </c:pt>
                <c:pt idx="85">
                  <c:v>264</c:v>
                </c:pt>
                <c:pt idx="86">
                  <c:v>245</c:v>
                </c:pt>
                <c:pt idx="87">
                  <c:v>239</c:v>
                </c:pt>
                <c:pt idx="88">
                  <c:v>242</c:v>
                </c:pt>
                <c:pt idx="89">
                  <c:v>247</c:v>
                </c:pt>
                <c:pt idx="90">
                  <c:v>253</c:v>
                </c:pt>
                <c:pt idx="91">
                  <c:v>279</c:v>
                </c:pt>
                <c:pt idx="92">
                  <c:v>260</c:v>
                </c:pt>
                <c:pt idx="93">
                  <c:v>261</c:v>
                </c:pt>
                <c:pt idx="94">
                  <c:v>248</c:v>
                </c:pt>
                <c:pt idx="95">
                  <c:v>246</c:v>
                </c:pt>
                <c:pt idx="96">
                  <c:v>282</c:v>
                </c:pt>
                <c:pt idx="97">
                  <c:v>231</c:v>
                </c:pt>
                <c:pt idx="98">
                  <c:v>258</c:v>
                </c:pt>
                <c:pt idx="99">
                  <c:v>213</c:v>
                </c:pt>
                <c:pt idx="100">
                  <c:v>239</c:v>
                </c:pt>
                <c:pt idx="101">
                  <c:v>264</c:v>
                </c:pt>
                <c:pt idx="102">
                  <c:v>252</c:v>
                </c:pt>
                <c:pt idx="103">
                  <c:v>219</c:v>
                </c:pt>
                <c:pt idx="104">
                  <c:v>253</c:v>
                </c:pt>
                <c:pt idx="105">
                  <c:v>228</c:v>
                </c:pt>
                <c:pt idx="106">
                  <c:v>265</c:v>
                </c:pt>
                <c:pt idx="107">
                  <c:v>263</c:v>
                </c:pt>
                <c:pt idx="108">
                  <c:v>251</c:v>
                </c:pt>
                <c:pt idx="109">
                  <c:v>238</c:v>
                </c:pt>
                <c:pt idx="110">
                  <c:v>246</c:v>
                </c:pt>
                <c:pt idx="111">
                  <c:v>251</c:v>
                </c:pt>
                <c:pt idx="112">
                  <c:v>265</c:v>
                </c:pt>
                <c:pt idx="113">
                  <c:v>256</c:v>
                </c:pt>
                <c:pt idx="114">
                  <c:v>256</c:v>
                </c:pt>
                <c:pt idx="115">
                  <c:v>244</c:v>
                </c:pt>
                <c:pt idx="116">
                  <c:v>233</c:v>
                </c:pt>
                <c:pt idx="117">
                  <c:v>265</c:v>
                </c:pt>
                <c:pt idx="118">
                  <c:v>259</c:v>
                </c:pt>
                <c:pt idx="119">
                  <c:v>247</c:v>
                </c:pt>
                <c:pt idx="120">
                  <c:v>246</c:v>
                </c:pt>
                <c:pt idx="121">
                  <c:v>239</c:v>
                </c:pt>
                <c:pt idx="122">
                  <c:v>274</c:v>
                </c:pt>
                <c:pt idx="123">
                  <c:v>241</c:v>
                </c:pt>
                <c:pt idx="124">
                  <c:v>240</c:v>
                </c:pt>
                <c:pt idx="125">
                  <c:v>265</c:v>
                </c:pt>
                <c:pt idx="126">
                  <c:v>266</c:v>
                </c:pt>
                <c:pt idx="127">
                  <c:v>243</c:v>
                </c:pt>
                <c:pt idx="128">
                  <c:v>245</c:v>
                </c:pt>
                <c:pt idx="129">
                  <c:v>247</c:v>
                </c:pt>
                <c:pt idx="130">
                  <c:v>237</c:v>
                </c:pt>
                <c:pt idx="131">
                  <c:v>252</c:v>
                </c:pt>
                <c:pt idx="132">
                  <c:v>252</c:v>
                </c:pt>
                <c:pt idx="133">
                  <c:v>234</c:v>
                </c:pt>
                <c:pt idx="134">
                  <c:v>233</c:v>
                </c:pt>
                <c:pt idx="135">
                  <c:v>232</c:v>
                </c:pt>
                <c:pt idx="136">
                  <c:v>247</c:v>
                </c:pt>
                <c:pt idx="137">
                  <c:v>222</c:v>
                </c:pt>
                <c:pt idx="138">
                  <c:v>254</c:v>
                </c:pt>
                <c:pt idx="139">
                  <c:v>240</c:v>
                </c:pt>
                <c:pt idx="140">
                  <c:v>227</c:v>
                </c:pt>
                <c:pt idx="141">
                  <c:v>233</c:v>
                </c:pt>
                <c:pt idx="142">
                  <c:v>256</c:v>
                </c:pt>
                <c:pt idx="143">
                  <c:v>244</c:v>
                </c:pt>
                <c:pt idx="144">
                  <c:v>245</c:v>
                </c:pt>
                <c:pt idx="145">
                  <c:v>260</c:v>
                </c:pt>
                <c:pt idx="146">
                  <c:v>252</c:v>
                </c:pt>
                <c:pt idx="147">
                  <c:v>236</c:v>
                </c:pt>
                <c:pt idx="148">
                  <c:v>248</c:v>
                </c:pt>
                <c:pt idx="149">
                  <c:v>240</c:v>
                </c:pt>
                <c:pt idx="150">
                  <c:v>265</c:v>
                </c:pt>
                <c:pt idx="151">
                  <c:v>235</c:v>
                </c:pt>
                <c:pt idx="152">
                  <c:v>224</c:v>
                </c:pt>
                <c:pt idx="153">
                  <c:v>250</c:v>
                </c:pt>
                <c:pt idx="154">
                  <c:v>246</c:v>
                </c:pt>
                <c:pt idx="155">
                  <c:v>229</c:v>
                </c:pt>
                <c:pt idx="156">
                  <c:v>229</c:v>
                </c:pt>
                <c:pt idx="157">
                  <c:v>238</c:v>
                </c:pt>
                <c:pt idx="158">
                  <c:v>236</c:v>
                </c:pt>
                <c:pt idx="159">
                  <c:v>240</c:v>
                </c:pt>
                <c:pt idx="160">
                  <c:v>276</c:v>
                </c:pt>
                <c:pt idx="161">
                  <c:v>260</c:v>
                </c:pt>
                <c:pt idx="162">
                  <c:v>236</c:v>
                </c:pt>
                <c:pt idx="163">
                  <c:v>254</c:v>
                </c:pt>
                <c:pt idx="164">
                  <c:v>233</c:v>
                </c:pt>
                <c:pt idx="165">
                  <c:v>248</c:v>
                </c:pt>
                <c:pt idx="166">
                  <c:v>254</c:v>
                </c:pt>
                <c:pt idx="167">
                  <c:v>235</c:v>
                </c:pt>
                <c:pt idx="168">
                  <c:v>242</c:v>
                </c:pt>
                <c:pt idx="169">
                  <c:v>266</c:v>
                </c:pt>
                <c:pt idx="170">
                  <c:v>242</c:v>
                </c:pt>
                <c:pt idx="171">
                  <c:v>256</c:v>
                </c:pt>
                <c:pt idx="172">
                  <c:v>246</c:v>
                </c:pt>
                <c:pt idx="173">
                  <c:v>272</c:v>
                </c:pt>
                <c:pt idx="174">
                  <c:v>246</c:v>
                </c:pt>
                <c:pt idx="175">
                  <c:v>224</c:v>
                </c:pt>
                <c:pt idx="176">
                  <c:v>240</c:v>
                </c:pt>
                <c:pt idx="177">
                  <c:v>254</c:v>
                </c:pt>
                <c:pt idx="178">
                  <c:v>230</c:v>
                </c:pt>
                <c:pt idx="179">
                  <c:v>222</c:v>
                </c:pt>
                <c:pt idx="180">
                  <c:v>237</c:v>
                </c:pt>
                <c:pt idx="181">
                  <c:v>247</c:v>
                </c:pt>
                <c:pt idx="182">
                  <c:v>239</c:v>
                </c:pt>
                <c:pt idx="183">
                  <c:v>244</c:v>
                </c:pt>
                <c:pt idx="184">
                  <c:v>254</c:v>
                </c:pt>
                <c:pt idx="185">
                  <c:v>240</c:v>
                </c:pt>
                <c:pt idx="186">
                  <c:v>243</c:v>
                </c:pt>
                <c:pt idx="187">
                  <c:v>241</c:v>
                </c:pt>
                <c:pt idx="188">
                  <c:v>252</c:v>
                </c:pt>
                <c:pt idx="189">
                  <c:v>234</c:v>
                </c:pt>
                <c:pt idx="190">
                  <c:v>239</c:v>
                </c:pt>
                <c:pt idx="191">
                  <c:v>248</c:v>
                </c:pt>
                <c:pt idx="192">
                  <c:v>243</c:v>
                </c:pt>
                <c:pt idx="193">
                  <c:v>245</c:v>
                </c:pt>
                <c:pt idx="194">
                  <c:v>240</c:v>
                </c:pt>
                <c:pt idx="195">
                  <c:v>253</c:v>
                </c:pt>
                <c:pt idx="196">
                  <c:v>255</c:v>
                </c:pt>
                <c:pt idx="197">
                  <c:v>247</c:v>
                </c:pt>
                <c:pt idx="198">
                  <c:v>235</c:v>
                </c:pt>
                <c:pt idx="199">
                  <c:v>259</c:v>
                </c:pt>
                <c:pt idx="200">
                  <c:v>253</c:v>
                </c:pt>
                <c:pt idx="201">
                  <c:v>251</c:v>
                </c:pt>
                <c:pt idx="202">
                  <c:v>252</c:v>
                </c:pt>
                <c:pt idx="203">
                  <c:v>237</c:v>
                </c:pt>
                <c:pt idx="204">
                  <c:v>225</c:v>
                </c:pt>
                <c:pt idx="205">
                  <c:v>236</c:v>
                </c:pt>
                <c:pt idx="206">
                  <c:v>247</c:v>
                </c:pt>
                <c:pt idx="207">
                  <c:v>265</c:v>
                </c:pt>
                <c:pt idx="208">
                  <c:v>242</c:v>
                </c:pt>
                <c:pt idx="209">
                  <c:v>212</c:v>
                </c:pt>
                <c:pt idx="210">
                  <c:v>245</c:v>
                </c:pt>
                <c:pt idx="211">
                  <c:v>228</c:v>
                </c:pt>
                <c:pt idx="212">
                  <c:v>240</c:v>
                </c:pt>
                <c:pt idx="213">
                  <c:v>224</c:v>
                </c:pt>
                <c:pt idx="214">
                  <c:v>269</c:v>
                </c:pt>
                <c:pt idx="215">
                  <c:v>261</c:v>
                </c:pt>
                <c:pt idx="216">
                  <c:v>259</c:v>
                </c:pt>
                <c:pt idx="217">
                  <c:v>272</c:v>
                </c:pt>
                <c:pt idx="218">
                  <c:v>229</c:v>
                </c:pt>
                <c:pt idx="219">
                  <c:v>222</c:v>
                </c:pt>
                <c:pt idx="220">
                  <c:v>265</c:v>
                </c:pt>
                <c:pt idx="221">
                  <c:v>251</c:v>
                </c:pt>
                <c:pt idx="222">
                  <c:v>273</c:v>
                </c:pt>
                <c:pt idx="223">
                  <c:v>260</c:v>
                </c:pt>
                <c:pt idx="224">
                  <c:v>223</c:v>
                </c:pt>
                <c:pt idx="225">
                  <c:v>252</c:v>
                </c:pt>
                <c:pt idx="226">
                  <c:v>248</c:v>
                </c:pt>
                <c:pt idx="227">
                  <c:v>235</c:v>
                </c:pt>
                <c:pt idx="228">
                  <c:v>250</c:v>
                </c:pt>
                <c:pt idx="229">
                  <c:v>239</c:v>
                </c:pt>
                <c:pt idx="230">
                  <c:v>237</c:v>
                </c:pt>
                <c:pt idx="231">
                  <c:v>227</c:v>
                </c:pt>
                <c:pt idx="232">
                  <c:v>256</c:v>
                </c:pt>
                <c:pt idx="233">
                  <c:v>218</c:v>
                </c:pt>
                <c:pt idx="234">
                  <c:v>241</c:v>
                </c:pt>
                <c:pt idx="235">
                  <c:v>242</c:v>
                </c:pt>
                <c:pt idx="236">
                  <c:v>256</c:v>
                </c:pt>
                <c:pt idx="237">
                  <c:v>248</c:v>
                </c:pt>
                <c:pt idx="238">
                  <c:v>225</c:v>
                </c:pt>
                <c:pt idx="239">
                  <c:v>233</c:v>
                </c:pt>
                <c:pt idx="240">
                  <c:v>247</c:v>
                </c:pt>
                <c:pt idx="241">
                  <c:v>237</c:v>
                </c:pt>
                <c:pt idx="242">
                  <c:v>250</c:v>
                </c:pt>
                <c:pt idx="243">
                  <c:v>225</c:v>
                </c:pt>
                <c:pt idx="244">
                  <c:v>245</c:v>
                </c:pt>
                <c:pt idx="245">
                  <c:v>241</c:v>
                </c:pt>
                <c:pt idx="246">
                  <c:v>247</c:v>
                </c:pt>
                <c:pt idx="247">
                  <c:v>232</c:v>
                </c:pt>
                <c:pt idx="248">
                  <c:v>229</c:v>
                </c:pt>
                <c:pt idx="249">
                  <c:v>236</c:v>
                </c:pt>
                <c:pt idx="250">
                  <c:v>245</c:v>
                </c:pt>
                <c:pt idx="251">
                  <c:v>239</c:v>
                </c:pt>
                <c:pt idx="252">
                  <c:v>246</c:v>
                </c:pt>
                <c:pt idx="253">
                  <c:v>246</c:v>
                </c:pt>
                <c:pt idx="254">
                  <c:v>248</c:v>
                </c:pt>
                <c:pt idx="255">
                  <c:v>238</c:v>
                </c:pt>
                <c:pt idx="256">
                  <c:v>245</c:v>
                </c:pt>
                <c:pt idx="257">
                  <c:v>243</c:v>
                </c:pt>
                <c:pt idx="258">
                  <c:v>244</c:v>
                </c:pt>
                <c:pt idx="259">
                  <c:v>236</c:v>
                </c:pt>
                <c:pt idx="260">
                  <c:v>277</c:v>
                </c:pt>
                <c:pt idx="261">
                  <c:v>225</c:v>
                </c:pt>
                <c:pt idx="262">
                  <c:v>241</c:v>
                </c:pt>
                <c:pt idx="263">
                  <c:v>238</c:v>
                </c:pt>
                <c:pt idx="264">
                  <c:v>238</c:v>
                </c:pt>
                <c:pt idx="265">
                  <c:v>262</c:v>
                </c:pt>
                <c:pt idx="266">
                  <c:v>216</c:v>
                </c:pt>
                <c:pt idx="267">
                  <c:v>287</c:v>
                </c:pt>
                <c:pt idx="268">
                  <c:v>227</c:v>
                </c:pt>
                <c:pt idx="269">
                  <c:v>254</c:v>
                </c:pt>
                <c:pt idx="270">
                  <c:v>252</c:v>
                </c:pt>
                <c:pt idx="271">
                  <c:v>228</c:v>
                </c:pt>
                <c:pt idx="272">
                  <c:v>250</c:v>
                </c:pt>
                <c:pt idx="273">
                  <c:v>235</c:v>
                </c:pt>
                <c:pt idx="274">
                  <c:v>255</c:v>
                </c:pt>
                <c:pt idx="275">
                  <c:v>243</c:v>
                </c:pt>
                <c:pt idx="276">
                  <c:v>223</c:v>
                </c:pt>
                <c:pt idx="277">
                  <c:v>235</c:v>
                </c:pt>
                <c:pt idx="278">
                  <c:v>247</c:v>
                </c:pt>
                <c:pt idx="279">
                  <c:v>229</c:v>
                </c:pt>
                <c:pt idx="280">
                  <c:v>259</c:v>
                </c:pt>
                <c:pt idx="281">
                  <c:v>247</c:v>
                </c:pt>
                <c:pt idx="282">
                  <c:v>240</c:v>
                </c:pt>
                <c:pt idx="283">
                  <c:v>264</c:v>
                </c:pt>
                <c:pt idx="284">
                  <c:v>249</c:v>
                </c:pt>
                <c:pt idx="285">
                  <c:v>236</c:v>
                </c:pt>
                <c:pt idx="286">
                  <c:v>230</c:v>
                </c:pt>
                <c:pt idx="287">
                  <c:v>246</c:v>
                </c:pt>
                <c:pt idx="288">
                  <c:v>232</c:v>
                </c:pt>
                <c:pt idx="289">
                  <c:v>248</c:v>
                </c:pt>
                <c:pt idx="290">
                  <c:v>219</c:v>
                </c:pt>
                <c:pt idx="291">
                  <c:v>244</c:v>
                </c:pt>
                <c:pt idx="292">
                  <c:v>255</c:v>
                </c:pt>
                <c:pt idx="293">
                  <c:v>229</c:v>
                </c:pt>
                <c:pt idx="294">
                  <c:v>237</c:v>
                </c:pt>
                <c:pt idx="295">
                  <c:v>246</c:v>
                </c:pt>
                <c:pt idx="296">
                  <c:v>227</c:v>
                </c:pt>
                <c:pt idx="297">
                  <c:v>242</c:v>
                </c:pt>
                <c:pt idx="298">
                  <c:v>201</c:v>
                </c:pt>
                <c:pt idx="299">
                  <c:v>231</c:v>
                </c:pt>
                <c:pt idx="300">
                  <c:v>246</c:v>
                </c:pt>
                <c:pt idx="301">
                  <c:v>229</c:v>
                </c:pt>
                <c:pt idx="302">
                  <c:v>227</c:v>
                </c:pt>
                <c:pt idx="303">
                  <c:v>241</c:v>
                </c:pt>
                <c:pt idx="304">
                  <c:v>230</c:v>
                </c:pt>
                <c:pt idx="305">
                  <c:v>264</c:v>
                </c:pt>
                <c:pt idx="306">
                  <c:v>251</c:v>
                </c:pt>
                <c:pt idx="307">
                  <c:v>268</c:v>
                </c:pt>
                <c:pt idx="308">
                  <c:v>251</c:v>
                </c:pt>
                <c:pt idx="309">
                  <c:v>231</c:v>
                </c:pt>
                <c:pt idx="310">
                  <c:v>241</c:v>
                </c:pt>
                <c:pt idx="311">
                  <c:v>246</c:v>
                </c:pt>
                <c:pt idx="312">
                  <c:v>252</c:v>
                </c:pt>
                <c:pt idx="313">
                  <c:v>249</c:v>
                </c:pt>
                <c:pt idx="314">
                  <c:v>222</c:v>
                </c:pt>
                <c:pt idx="315">
                  <c:v>246</c:v>
                </c:pt>
                <c:pt idx="316">
                  <c:v>242</c:v>
                </c:pt>
                <c:pt idx="317">
                  <c:v>236</c:v>
                </c:pt>
                <c:pt idx="318">
                  <c:v>262</c:v>
                </c:pt>
                <c:pt idx="319">
                  <c:v>244</c:v>
                </c:pt>
                <c:pt idx="320">
                  <c:v>239</c:v>
                </c:pt>
                <c:pt idx="321">
                  <c:v>249</c:v>
                </c:pt>
                <c:pt idx="322">
                  <c:v>259</c:v>
                </c:pt>
                <c:pt idx="323">
                  <c:v>242</c:v>
                </c:pt>
                <c:pt idx="324">
                  <c:v>254</c:v>
                </c:pt>
                <c:pt idx="325">
                  <c:v>250</c:v>
                </c:pt>
                <c:pt idx="326">
                  <c:v>232</c:v>
                </c:pt>
                <c:pt idx="327">
                  <c:v>269</c:v>
                </c:pt>
                <c:pt idx="328">
                  <c:v>275</c:v>
                </c:pt>
                <c:pt idx="329">
                  <c:v>240</c:v>
                </c:pt>
                <c:pt idx="330">
                  <c:v>254</c:v>
                </c:pt>
                <c:pt idx="331">
                  <c:v>252</c:v>
                </c:pt>
                <c:pt idx="332">
                  <c:v>249</c:v>
                </c:pt>
                <c:pt idx="333">
                  <c:v>243</c:v>
                </c:pt>
                <c:pt idx="334">
                  <c:v>250</c:v>
                </c:pt>
                <c:pt idx="335">
                  <c:v>257</c:v>
                </c:pt>
                <c:pt idx="336">
                  <c:v>247</c:v>
                </c:pt>
                <c:pt idx="337">
                  <c:v>234</c:v>
                </c:pt>
                <c:pt idx="338">
                  <c:v>225</c:v>
                </c:pt>
                <c:pt idx="339">
                  <c:v>259</c:v>
                </c:pt>
                <c:pt idx="340">
                  <c:v>221</c:v>
                </c:pt>
                <c:pt idx="341">
                  <c:v>242</c:v>
                </c:pt>
                <c:pt idx="342">
                  <c:v>246</c:v>
                </c:pt>
                <c:pt idx="343">
                  <c:v>280</c:v>
                </c:pt>
                <c:pt idx="344">
                  <c:v>238</c:v>
                </c:pt>
                <c:pt idx="345">
                  <c:v>240</c:v>
                </c:pt>
                <c:pt idx="346">
                  <c:v>257</c:v>
                </c:pt>
                <c:pt idx="347">
                  <c:v>223</c:v>
                </c:pt>
                <c:pt idx="348">
                  <c:v>211</c:v>
                </c:pt>
                <c:pt idx="349">
                  <c:v>242</c:v>
                </c:pt>
                <c:pt idx="350">
                  <c:v>245</c:v>
                </c:pt>
                <c:pt idx="351">
                  <c:v>257</c:v>
                </c:pt>
                <c:pt idx="352">
                  <c:v>245</c:v>
                </c:pt>
                <c:pt idx="353">
                  <c:v>253</c:v>
                </c:pt>
                <c:pt idx="354">
                  <c:v>271</c:v>
                </c:pt>
                <c:pt idx="355">
                  <c:v>244</c:v>
                </c:pt>
                <c:pt idx="356">
                  <c:v>253</c:v>
                </c:pt>
                <c:pt idx="357">
                  <c:v>244</c:v>
                </c:pt>
                <c:pt idx="358">
                  <c:v>261</c:v>
                </c:pt>
                <c:pt idx="359">
                  <c:v>248</c:v>
                </c:pt>
                <c:pt idx="360">
                  <c:v>240</c:v>
                </c:pt>
                <c:pt idx="361">
                  <c:v>275</c:v>
                </c:pt>
                <c:pt idx="362">
                  <c:v>248</c:v>
                </c:pt>
                <c:pt idx="363">
                  <c:v>255</c:v>
                </c:pt>
                <c:pt idx="364">
                  <c:v>245</c:v>
                </c:pt>
                <c:pt idx="365">
                  <c:v>215</c:v>
                </c:pt>
                <c:pt idx="366">
                  <c:v>246</c:v>
                </c:pt>
                <c:pt idx="367">
                  <c:v>224</c:v>
                </c:pt>
                <c:pt idx="368">
                  <c:v>249</c:v>
                </c:pt>
                <c:pt idx="369">
                  <c:v>249</c:v>
                </c:pt>
                <c:pt idx="370">
                  <c:v>251</c:v>
                </c:pt>
                <c:pt idx="371">
                  <c:v>249</c:v>
                </c:pt>
                <c:pt idx="372">
                  <c:v>251</c:v>
                </c:pt>
                <c:pt idx="373">
                  <c:v>273</c:v>
                </c:pt>
                <c:pt idx="374">
                  <c:v>244</c:v>
                </c:pt>
                <c:pt idx="375">
                  <c:v>247</c:v>
                </c:pt>
                <c:pt idx="376">
                  <c:v>229</c:v>
                </c:pt>
                <c:pt idx="377">
                  <c:v>243</c:v>
                </c:pt>
                <c:pt idx="378">
                  <c:v>273</c:v>
                </c:pt>
                <c:pt idx="379">
                  <c:v>259</c:v>
                </c:pt>
                <c:pt idx="380">
                  <c:v>240</c:v>
                </c:pt>
                <c:pt idx="381">
                  <c:v>244</c:v>
                </c:pt>
                <c:pt idx="382">
                  <c:v>242</c:v>
                </c:pt>
                <c:pt idx="383">
                  <c:v>243</c:v>
                </c:pt>
                <c:pt idx="384">
                  <c:v>238</c:v>
                </c:pt>
                <c:pt idx="385">
                  <c:v>252</c:v>
                </c:pt>
                <c:pt idx="386">
                  <c:v>254</c:v>
                </c:pt>
                <c:pt idx="387">
                  <c:v>250</c:v>
                </c:pt>
                <c:pt idx="388">
                  <c:v>254</c:v>
                </c:pt>
                <c:pt idx="389">
                  <c:v>263</c:v>
                </c:pt>
                <c:pt idx="390">
                  <c:v>256</c:v>
                </c:pt>
                <c:pt idx="391">
                  <c:v>249</c:v>
                </c:pt>
                <c:pt idx="392">
                  <c:v>251</c:v>
                </c:pt>
                <c:pt idx="393">
                  <c:v>243</c:v>
                </c:pt>
                <c:pt idx="394">
                  <c:v>246</c:v>
                </c:pt>
                <c:pt idx="395">
                  <c:v>254</c:v>
                </c:pt>
                <c:pt idx="396">
                  <c:v>253</c:v>
                </c:pt>
                <c:pt idx="397">
                  <c:v>269</c:v>
                </c:pt>
                <c:pt idx="398">
                  <c:v>279</c:v>
                </c:pt>
                <c:pt idx="399">
                  <c:v>261</c:v>
                </c:pt>
                <c:pt idx="400">
                  <c:v>264</c:v>
                </c:pt>
                <c:pt idx="401">
                  <c:v>251</c:v>
                </c:pt>
                <c:pt idx="402">
                  <c:v>273</c:v>
                </c:pt>
                <c:pt idx="403">
                  <c:v>259</c:v>
                </c:pt>
                <c:pt idx="404">
                  <c:v>261</c:v>
                </c:pt>
                <c:pt idx="405">
                  <c:v>252</c:v>
                </c:pt>
                <c:pt idx="406">
                  <c:v>260</c:v>
                </c:pt>
                <c:pt idx="407">
                  <c:v>228</c:v>
                </c:pt>
                <c:pt idx="408">
                  <c:v>272</c:v>
                </c:pt>
                <c:pt idx="409">
                  <c:v>251</c:v>
                </c:pt>
                <c:pt idx="410">
                  <c:v>246</c:v>
                </c:pt>
                <c:pt idx="411">
                  <c:v>262</c:v>
                </c:pt>
                <c:pt idx="412">
                  <c:v>261</c:v>
                </c:pt>
                <c:pt idx="413">
                  <c:v>236</c:v>
                </c:pt>
                <c:pt idx="414">
                  <c:v>250</c:v>
                </c:pt>
                <c:pt idx="415">
                  <c:v>261</c:v>
                </c:pt>
                <c:pt idx="416">
                  <c:v>255</c:v>
                </c:pt>
                <c:pt idx="417">
                  <c:v>252</c:v>
                </c:pt>
                <c:pt idx="418">
                  <c:v>266</c:v>
                </c:pt>
                <c:pt idx="419">
                  <c:v>263</c:v>
                </c:pt>
                <c:pt idx="420">
                  <c:v>259</c:v>
                </c:pt>
                <c:pt idx="421">
                  <c:v>241</c:v>
                </c:pt>
                <c:pt idx="422">
                  <c:v>239</c:v>
                </c:pt>
                <c:pt idx="423">
                  <c:v>256</c:v>
                </c:pt>
                <c:pt idx="424">
                  <c:v>251</c:v>
                </c:pt>
                <c:pt idx="425">
                  <c:v>260</c:v>
                </c:pt>
                <c:pt idx="426">
                  <c:v>236</c:v>
                </c:pt>
                <c:pt idx="427">
                  <c:v>261</c:v>
                </c:pt>
                <c:pt idx="428">
                  <c:v>285</c:v>
                </c:pt>
                <c:pt idx="429">
                  <c:v>274</c:v>
                </c:pt>
                <c:pt idx="430">
                  <c:v>266</c:v>
                </c:pt>
                <c:pt idx="431">
                  <c:v>264</c:v>
                </c:pt>
                <c:pt idx="432">
                  <c:v>250</c:v>
                </c:pt>
                <c:pt idx="433">
                  <c:v>263</c:v>
                </c:pt>
                <c:pt idx="434">
                  <c:v>258</c:v>
                </c:pt>
                <c:pt idx="435">
                  <c:v>261</c:v>
                </c:pt>
                <c:pt idx="436">
                  <c:v>263</c:v>
                </c:pt>
                <c:pt idx="437">
                  <c:v>279</c:v>
                </c:pt>
                <c:pt idx="438">
                  <c:v>274</c:v>
                </c:pt>
                <c:pt idx="439">
                  <c:v>276</c:v>
                </c:pt>
                <c:pt idx="440">
                  <c:v>258</c:v>
                </c:pt>
                <c:pt idx="441">
                  <c:v>266</c:v>
                </c:pt>
                <c:pt idx="442">
                  <c:v>269</c:v>
                </c:pt>
                <c:pt idx="443">
                  <c:v>273</c:v>
                </c:pt>
                <c:pt idx="444">
                  <c:v>267</c:v>
                </c:pt>
                <c:pt idx="445">
                  <c:v>262</c:v>
                </c:pt>
                <c:pt idx="446">
                  <c:v>261</c:v>
                </c:pt>
                <c:pt idx="447">
                  <c:v>253</c:v>
                </c:pt>
                <c:pt idx="448">
                  <c:v>257</c:v>
                </c:pt>
                <c:pt idx="449">
                  <c:v>275</c:v>
                </c:pt>
                <c:pt idx="450">
                  <c:v>272</c:v>
                </c:pt>
                <c:pt idx="451">
                  <c:v>272</c:v>
                </c:pt>
                <c:pt idx="452">
                  <c:v>267</c:v>
                </c:pt>
                <c:pt idx="453">
                  <c:v>274</c:v>
                </c:pt>
                <c:pt idx="454">
                  <c:v>247</c:v>
                </c:pt>
                <c:pt idx="455">
                  <c:v>265</c:v>
                </c:pt>
                <c:pt idx="456">
                  <c:v>246</c:v>
                </c:pt>
                <c:pt idx="457">
                  <c:v>291</c:v>
                </c:pt>
                <c:pt idx="458">
                  <c:v>263</c:v>
                </c:pt>
                <c:pt idx="459">
                  <c:v>273</c:v>
                </c:pt>
                <c:pt idx="460">
                  <c:v>260</c:v>
                </c:pt>
                <c:pt idx="461">
                  <c:v>239</c:v>
                </c:pt>
                <c:pt idx="462">
                  <c:v>301</c:v>
                </c:pt>
                <c:pt idx="463">
                  <c:v>282</c:v>
                </c:pt>
                <c:pt idx="464">
                  <c:v>257</c:v>
                </c:pt>
                <c:pt idx="465">
                  <c:v>237</c:v>
                </c:pt>
                <c:pt idx="466">
                  <c:v>286</c:v>
                </c:pt>
                <c:pt idx="467">
                  <c:v>270</c:v>
                </c:pt>
                <c:pt idx="468">
                  <c:v>268</c:v>
                </c:pt>
                <c:pt idx="469">
                  <c:v>263</c:v>
                </c:pt>
                <c:pt idx="470">
                  <c:v>271</c:v>
                </c:pt>
                <c:pt idx="471">
                  <c:v>303</c:v>
                </c:pt>
                <c:pt idx="472">
                  <c:v>275</c:v>
                </c:pt>
                <c:pt idx="473">
                  <c:v>270</c:v>
                </c:pt>
                <c:pt idx="474">
                  <c:v>291</c:v>
                </c:pt>
                <c:pt idx="475">
                  <c:v>280</c:v>
                </c:pt>
                <c:pt idx="476">
                  <c:v>281</c:v>
                </c:pt>
                <c:pt idx="477">
                  <c:v>293</c:v>
                </c:pt>
                <c:pt idx="478">
                  <c:v>273</c:v>
                </c:pt>
                <c:pt idx="479">
                  <c:v>260</c:v>
                </c:pt>
                <c:pt idx="480">
                  <c:v>291</c:v>
                </c:pt>
                <c:pt idx="481">
                  <c:v>286</c:v>
                </c:pt>
                <c:pt idx="482">
                  <c:v>284</c:v>
                </c:pt>
                <c:pt idx="483">
                  <c:v>304</c:v>
                </c:pt>
                <c:pt idx="484">
                  <c:v>268</c:v>
                </c:pt>
                <c:pt idx="485">
                  <c:v>287</c:v>
                </c:pt>
                <c:pt idx="486">
                  <c:v>288</c:v>
                </c:pt>
                <c:pt idx="487">
                  <c:v>283</c:v>
                </c:pt>
                <c:pt idx="488">
                  <c:v>286</c:v>
                </c:pt>
                <c:pt idx="489">
                  <c:v>278</c:v>
                </c:pt>
                <c:pt idx="490">
                  <c:v>290</c:v>
                </c:pt>
                <c:pt idx="491">
                  <c:v>313</c:v>
                </c:pt>
                <c:pt idx="492">
                  <c:v>278</c:v>
                </c:pt>
                <c:pt idx="493">
                  <c:v>266</c:v>
                </c:pt>
                <c:pt idx="494">
                  <c:v>289</c:v>
                </c:pt>
                <c:pt idx="495">
                  <c:v>275</c:v>
                </c:pt>
                <c:pt idx="496">
                  <c:v>290</c:v>
                </c:pt>
                <c:pt idx="497">
                  <c:v>280</c:v>
                </c:pt>
                <c:pt idx="498">
                  <c:v>271</c:v>
                </c:pt>
                <c:pt idx="499">
                  <c:v>256</c:v>
                </c:pt>
                <c:pt idx="500">
                  <c:v>274</c:v>
                </c:pt>
                <c:pt idx="501">
                  <c:v>297</c:v>
                </c:pt>
                <c:pt idx="502">
                  <c:v>297</c:v>
                </c:pt>
                <c:pt idx="503">
                  <c:v>288</c:v>
                </c:pt>
                <c:pt idx="504">
                  <c:v>286</c:v>
                </c:pt>
                <c:pt idx="505">
                  <c:v>314</c:v>
                </c:pt>
                <c:pt idx="506">
                  <c:v>292</c:v>
                </c:pt>
                <c:pt idx="507">
                  <c:v>295</c:v>
                </c:pt>
                <c:pt idx="508">
                  <c:v>316</c:v>
                </c:pt>
                <c:pt idx="509">
                  <c:v>282</c:v>
                </c:pt>
                <c:pt idx="510">
                  <c:v>279</c:v>
                </c:pt>
                <c:pt idx="511">
                  <c:v>282</c:v>
                </c:pt>
                <c:pt idx="512">
                  <c:v>299</c:v>
                </c:pt>
                <c:pt idx="513">
                  <c:v>288</c:v>
                </c:pt>
                <c:pt idx="514">
                  <c:v>318</c:v>
                </c:pt>
                <c:pt idx="515">
                  <c:v>298</c:v>
                </c:pt>
                <c:pt idx="516">
                  <c:v>290</c:v>
                </c:pt>
                <c:pt idx="517">
                  <c:v>255</c:v>
                </c:pt>
                <c:pt idx="518">
                  <c:v>291</c:v>
                </c:pt>
                <c:pt idx="519">
                  <c:v>284</c:v>
                </c:pt>
                <c:pt idx="520">
                  <c:v>307</c:v>
                </c:pt>
                <c:pt idx="521">
                  <c:v>303</c:v>
                </c:pt>
                <c:pt idx="522">
                  <c:v>299</c:v>
                </c:pt>
                <c:pt idx="523">
                  <c:v>289</c:v>
                </c:pt>
                <c:pt idx="524">
                  <c:v>307</c:v>
                </c:pt>
                <c:pt idx="525">
                  <c:v>302</c:v>
                </c:pt>
                <c:pt idx="526">
                  <c:v>291</c:v>
                </c:pt>
                <c:pt idx="527">
                  <c:v>302</c:v>
                </c:pt>
                <c:pt idx="528">
                  <c:v>310</c:v>
                </c:pt>
                <c:pt idx="529">
                  <c:v>308</c:v>
                </c:pt>
                <c:pt idx="530">
                  <c:v>297</c:v>
                </c:pt>
                <c:pt idx="531">
                  <c:v>285</c:v>
                </c:pt>
                <c:pt idx="532">
                  <c:v>299</c:v>
                </c:pt>
                <c:pt idx="533">
                  <c:v>315</c:v>
                </c:pt>
                <c:pt idx="534">
                  <c:v>337</c:v>
                </c:pt>
                <c:pt idx="535">
                  <c:v>333</c:v>
                </c:pt>
                <c:pt idx="536">
                  <c:v>336</c:v>
                </c:pt>
                <c:pt idx="537">
                  <c:v>317</c:v>
                </c:pt>
                <c:pt idx="538">
                  <c:v>339</c:v>
                </c:pt>
                <c:pt idx="539">
                  <c:v>343</c:v>
                </c:pt>
                <c:pt idx="540">
                  <c:v>324</c:v>
                </c:pt>
                <c:pt idx="541">
                  <c:v>327</c:v>
                </c:pt>
                <c:pt idx="542">
                  <c:v>306</c:v>
                </c:pt>
                <c:pt idx="543">
                  <c:v>333</c:v>
                </c:pt>
                <c:pt idx="544">
                  <c:v>329</c:v>
                </c:pt>
                <c:pt idx="545">
                  <c:v>350</c:v>
                </c:pt>
                <c:pt idx="546">
                  <c:v>352</c:v>
                </c:pt>
                <c:pt idx="547">
                  <c:v>316</c:v>
                </c:pt>
                <c:pt idx="548">
                  <c:v>349</c:v>
                </c:pt>
                <c:pt idx="549">
                  <c:v>341</c:v>
                </c:pt>
                <c:pt idx="550">
                  <c:v>352</c:v>
                </c:pt>
                <c:pt idx="551">
                  <c:v>329</c:v>
                </c:pt>
                <c:pt idx="552">
                  <c:v>320</c:v>
                </c:pt>
                <c:pt idx="553">
                  <c:v>346</c:v>
                </c:pt>
                <c:pt idx="554">
                  <c:v>343</c:v>
                </c:pt>
                <c:pt idx="555">
                  <c:v>297</c:v>
                </c:pt>
                <c:pt idx="556">
                  <c:v>339</c:v>
                </c:pt>
                <c:pt idx="557">
                  <c:v>323</c:v>
                </c:pt>
                <c:pt idx="558">
                  <c:v>296</c:v>
                </c:pt>
                <c:pt idx="559">
                  <c:v>321</c:v>
                </c:pt>
                <c:pt idx="560">
                  <c:v>338</c:v>
                </c:pt>
                <c:pt idx="561">
                  <c:v>342</c:v>
                </c:pt>
                <c:pt idx="562">
                  <c:v>361</c:v>
                </c:pt>
                <c:pt idx="563">
                  <c:v>342</c:v>
                </c:pt>
                <c:pt idx="564">
                  <c:v>335</c:v>
                </c:pt>
                <c:pt idx="565">
                  <c:v>323</c:v>
                </c:pt>
                <c:pt idx="566">
                  <c:v>319</c:v>
                </c:pt>
                <c:pt idx="567">
                  <c:v>306</c:v>
                </c:pt>
                <c:pt idx="568">
                  <c:v>342</c:v>
                </c:pt>
                <c:pt idx="569">
                  <c:v>310</c:v>
                </c:pt>
                <c:pt idx="570">
                  <c:v>337</c:v>
                </c:pt>
                <c:pt idx="571">
                  <c:v>346</c:v>
                </c:pt>
                <c:pt idx="572">
                  <c:v>358</c:v>
                </c:pt>
                <c:pt idx="573">
                  <c:v>357</c:v>
                </c:pt>
                <c:pt idx="574">
                  <c:v>314</c:v>
                </c:pt>
                <c:pt idx="575">
                  <c:v>353</c:v>
                </c:pt>
                <c:pt idx="576">
                  <c:v>318</c:v>
                </c:pt>
                <c:pt idx="577">
                  <c:v>308</c:v>
                </c:pt>
                <c:pt idx="578">
                  <c:v>337</c:v>
                </c:pt>
                <c:pt idx="579">
                  <c:v>334</c:v>
                </c:pt>
                <c:pt idx="580">
                  <c:v>335</c:v>
                </c:pt>
                <c:pt idx="581">
                  <c:v>339</c:v>
                </c:pt>
                <c:pt idx="582">
                  <c:v>358</c:v>
                </c:pt>
                <c:pt idx="583">
                  <c:v>338</c:v>
                </c:pt>
                <c:pt idx="584">
                  <c:v>337</c:v>
                </c:pt>
                <c:pt idx="585">
                  <c:v>347</c:v>
                </c:pt>
                <c:pt idx="586">
                  <c:v>346</c:v>
                </c:pt>
                <c:pt idx="587">
                  <c:v>363</c:v>
                </c:pt>
                <c:pt idx="588">
                  <c:v>348</c:v>
                </c:pt>
                <c:pt idx="589">
                  <c:v>350</c:v>
                </c:pt>
                <c:pt idx="590">
                  <c:v>350</c:v>
                </c:pt>
                <c:pt idx="591">
                  <c:v>346</c:v>
                </c:pt>
                <c:pt idx="592">
                  <c:v>352</c:v>
                </c:pt>
                <c:pt idx="593">
                  <c:v>362</c:v>
                </c:pt>
                <c:pt idx="594">
                  <c:v>332</c:v>
                </c:pt>
                <c:pt idx="595">
                  <c:v>346</c:v>
                </c:pt>
                <c:pt idx="596">
                  <c:v>334</c:v>
                </c:pt>
                <c:pt idx="597">
                  <c:v>368</c:v>
                </c:pt>
                <c:pt idx="598">
                  <c:v>340</c:v>
                </c:pt>
                <c:pt idx="599">
                  <c:v>343</c:v>
                </c:pt>
                <c:pt idx="600">
                  <c:v>366</c:v>
                </c:pt>
                <c:pt idx="601">
                  <c:v>361</c:v>
                </c:pt>
                <c:pt idx="602">
                  <c:v>323</c:v>
                </c:pt>
                <c:pt idx="603">
                  <c:v>341</c:v>
                </c:pt>
                <c:pt idx="604">
                  <c:v>346</c:v>
                </c:pt>
                <c:pt idx="605">
                  <c:v>347</c:v>
                </c:pt>
                <c:pt idx="606">
                  <c:v>359</c:v>
                </c:pt>
                <c:pt idx="607">
                  <c:v>343</c:v>
                </c:pt>
                <c:pt idx="608">
                  <c:v>347</c:v>
                </c:pt>
                <c:pt idx="609">
                  <c:v>361</c:v>
                </c:pt>
                <c:pt idx="610">
                  <c:v>386</c:v>
                </c:pt>
                <c:pt idx="611">
                  <c:v>378</c:v>
                </c:pt>
                <c:pt idx="612">
                  <c:v>357</c:v>
                </c:pt>
                <c:pt idx="613">
                  <c:v>370</c:v>
                </c:pt>
                <c:pt idx="614">
                  <c:v>354</c:v>
                </c:pt>
                <c:pt idx="615">
                  <c:v>392</c:v>
                </c:pt>
                <c:pt idx="616">
                  <c:v>368</c:v>
                </c:pt>
                <c:pt idx="617">
                  <c:v>363</c:v>
                </c:pt>
                <c:pt idx="618">
                  <c:v>345</c:v>
                </c:pt>
                <c:pt idx="619">
                  <c:v>383</c:v>
                </c:pt>
                <c:pt idx="620">
                  <c:v>355</c:v>
                </c:pt>
                <c:pt idx="621">
                  <c:v>388</c:v>
                </c:pt>
                <c:pt idx="622">
                  <c:v>383</c:v>
                </c:pt>
                <c:pt idx="623">
                  <c:v>357</c:v>
                </c:pt>
                <c:pt idx="624">
                  <c:v>384</c:v>
                </c:pt>
                <c:pt idx="625">
                  <c:v>399</c:v>
                </c:pt>
                <c:pt idx="626">
                  <c:v>369</c:v>
                </c:pt>
                <c:pt idx="627">
                  <c:v>370</c:v>
                </c:pt>
                <c:pt idx="628">
                  <c:v>411</c:v>
                </c:pt>
                <c:pt idx="629">
                  <c:v>361</c:v>
                </c:pt>
                <c:pt idx="630">
                  <c:v>386</c:v>
                </c:pt>
                <c:pt idx="631">
                  <c:v>354</c:v>
                </c:pt>
                <c:pt idx="632">
                  <c:v>392</c:v>
                </c:pt>
                <c:pt idx="633">
                  <c:v>373</c:v>
                </c:pt>
                <c:pt idx="634">
                  <c:v>391</c:v>
                </c:pt>
                <c:pt idx="635">
                  <c:v>419</c:v>
                </c:pt>
                <c:pt idx="636">
                  <c:v>397</c:v>
                </c:pt>
                <c:pt idx="637">
                  <c:v>379</c:v>
                </c:pt>
                <c:pt idx="638">
                  <c:v>410</c:v>
                </c:pt>
                <c:pt idx="639">
                  <c:v>360</c:v>
                </c:pt>
                <c:pt idx="640">
                  <c:v>372</c:v>
                </c:pt>
                <c:pt idx="641">
                  <c:v>391</c:v>
                </c:pt>
                <c:pt idx="642">
                  <c:v>377</c:v>
                </c:pt>
                <c:pt idx="643">
                  <c:v>398</c:v>
                </c:pt>
                <c:pt idx="644">
                  <c:v>413</c:v>
                </c:pt>
                <c:pt idx="645">
                  <c:v>398</c:v>
                </c:pt>
                <c:pt idx="646">
                  <c:v>364</c:v>
                </c:pt>
                <c:pt idx="647">
                  <c:v>406</c:v>
                </c:pt>
                <c:pt idx="648">
                  <c:v>390</c:v>
                </c:pt>
                <c:pt idx="649">
                  <c:v>458</c:v>
                </c:pt>
                <c:pt idx="650">
                  <c:v>415</c:v>
                </c:pt>
                <c:pt idx="651">
                  <c:v>411</c:v>
                </c:pt>
                <c:pt idx="652">
                  <c:v>405</c:v>
                </c:pt>
                <c:pt idx="653">
                  <c:v>425</c:v>
                </c:pt>
                <c:pt idx="654">
                  <c:v>399</c:v>
                </c:pt>
                <c:pt idx="655">
                  <c:v>368</c:v>
                </c:pt>
                <c:pt idx="656">
                  <c:v>426</c:v>
                </c:pt>
                <c:pt idx="657">
                  <c:v>397</c:v>
                </c:pt>
                <c:pt idx="658">
                  <c:v>409</c:v>
                </c:pt>
                <c:pt idx="659">
                  <c:v>377</c:v>
                </c:pt>
                <c:pt idx="660">
                  <c:v>448</c:v>
                </c:pt>
                <c:pt idx="661">
                  <c:v>391</c:v>
                </c:pt>
                <c:pt idx="662">
                  <c:v>397</c:v>
                </c:pt>
                <c:pt idx="663">
                  <c:v>430</c:v>
                </c:pt>
                <c:pt idx="664">
                  <c:v>410</c:v>
                </c:pt>
                <c:pt idx="665">
                  <c:v>452</c:v>
                </c:pt>
                <c:pt idx="666">
                  <c:v>429</c:v>
                </c:pt>
                <c:pt idx="667">
                  <c:v>447</c:v>
                </c:pt>
                <c:pt idx="668">
                  <c:v>474</c:v>
                </c:pt>
                <c:pt idx="669">
                  <c:v>418</c:v>
                </c:pt>
                <c:pt idx="670">
                  <c:v>447</c:v>
                </c:pt>
                <c:pt idx="671">
                  <c:v>429</c:v>
                </c:pt>
                <c:pt idx="672">
                  <c:v>433</c:v>
                </c:pt>
                <c:pt idx="673">
                  <c:v>431</c:v>
                </c:pt>
                <c:pt idx="674">
                  <c:v>424</c:v>
                </c:pt>
                <c:pt idx="675">
                  <c:v>429</c:v>
                </c:pt>
                <c:pt idx="676">
                  <c:v>424</c:v>
                </c:pt>
                <c:pt idx="677">
                  <c:v>396</c:v>
                </c:pt>
                <c:pt idx="678">
                  <c:v>486</c:v>
                </c:pt>
                <c:pt idx="679">
                  <c:v>433</c:v>
                </c:pt>
                <c:pt idx="680">
                  <c:v>438</c:v>
                </c:pt>
                <c:pt idx="681">
                  <c:v>424</c:v>
                </c:pt>
                <c:pt idx="682">
                  <c:v>448</c:v>
                </c:pt>
                <c:pt idx="683">
                  <c:v>457</c:v>
                </c:pt>
                <c:pt idx="684">
                  <c:v>431</c:v>
                </c:pt>
                <c:pt idx="685">
                  <c:v>459</c:v>
                </c:pt>
                <c:pt idx="686">
                  <c:v>409</c:v>
                </c:pt>
                <c:pt idx="687">
                  <c:v>466</c:v>
                </c:pt>
                <c:pt idx="688">
                  <c:v>431</c:v>
                </c:pt>
                <c:pt idx="689">
                  <c:v>474</c:v>
                </c:pt>
                <c:pt idx="690">
                  <c:v>450</c:v>
                </c:pt>
                <c:pt idx="691">
                  <c:v>433</c:v>
                </c:pt>
                <c:pt idx="692">
                  <c:v>469</c:v>
                </c:pt>
                <c:pt idx="693">
                  <c:v>454</c:v>
                </c:pt>
                <c:pt idx="694">
                  <c:v>430</c:v>
                </c:pt>
                <c:pt idx="695">
                  <c:v>469</c:v>
                </c:pt>
                <c:pt idx="696">
                  <c:v>431</c:v>
                </c:pt>
                <c:pt idx="697">
                  <c:v>440</c:v>
                </c:pt>
                <c:pt idx="698">
                  <c:v>439</c:v>
                </c:pt>
                <c:pt idx="699">
                  <c:v>487</c:v>
                </c:pt>
                <c:pt idx="700">
                  <c:v>450</c:v>
                </c:pt>
                <c:pt idx="701">
                  <c:v>422</c:v>
                </c:pt>
                <c:pt idx="702">
                  <c:v>475</c:v>
                </c:pt>
                <c:pt idx="703">
                  <c:v>457</c:v>
                </c:pt>
                <c:pt idx="704">
                  <c:v>495</c:v>
                </c:pt>
                <c:pt idx="705">
                  <c:v>448</c:v>
                </c:pt>
                <c:pt idx="706">
                  <c:v>451</c:v>
                </c:pt>
                <c:pt idx="707">
                  <c:v>466</c:v>
                </c:pt>
                <c:pt idx="708">
                  <c:v>504</c:v>
                </c:pt>
                <c:pt idx="709">
                  <c:v>497</c:v>
                </c:pt>
                <c:pt idx="710">
                  <c:v>489</c:v>
                </c:pt>
                <c:pt idx="711">
                  <c:v>492</c:v>
                </c:pt>
                <c:pt idx="712">
                  <c:v>491</c:v>
                </c:pt>
                <c:pt idx="713">
                  <c:v>468</c:v>
                </c:pt>
                <c:pt idx="714">
                  <c:v>485</c:v>
                </c:pt>
                <c:pt idx="715">
                  <c:v>484</c:v>
                </c:pt>
                <c:pt idx="716">
                  <c:v>509</c:v>
                </c:pt>
                <c:pt idx="717">
                  <c:v>510</c:v>
                </c:pt>
                <c:pt idx="718">
                  <c:v>527</c:v>
                </c:pt>
                <c:pt idx="719">
                  <c:v>503</c:v>
                </c:pt>
                <c:pt idx="720">
                  <c:v>506</c:v>
                </c:pt>
                <c:pt idx="721">
                  <c:v>483</c:v>
                </c:pt>
                <c:pt idx="722">
                  <c:v>489</c:v>
                </c:pt>
                <c:pt idx="723">
                  <c:v>464</c:v>
                </c:pt>
                <c:pt idx="724">
                  <c:v>501</c:v>
                </c:pt>
                <c:pt idx="725">
                  <c:v>536</c:v>
                </c:pt>
                <c:pt idx="726">
                  <c:v>514</c:v>
                </c:pt>
                <c:pt idx="727">
                  <c:v>520</c:v>
                </c:pt>
                <c:pt idx="728">
                  <c:v>496</c:v>
                </c:pt>
                <c:pt idx="729">
                  <c:v>495</c:v>
                </c:pt>
                <c:pt idx="730">
                  <c:v>513</c:v>
                </c:pt>
                <c:pt idx="731">
                  <c:v>536</c:v>
                </c:pt>
                <c:pt idx="732">
                  <c:v>517</c:v>
                </c:pt>
                <c:pt idx="733">
                  <c:v>512</c:v>
                </c:pt>
                <c:pt idx="734">
                  <c:v>534</c:v>
                </c:pt>
                <c:pt idx="735">
                  <c:v>497</c:v>
                </c:pt>
                <c:pt idx="736">
                  <c:v>582</c:v>
                </c:pt>
                <c:pt idx="737">
                  <c:v>510</c:v>
                </c:pt>
                <c:pt idx="738">
                  <c:v>507</c:v>
                </c:pt>
                <c:pt idx="739">
                  <c:v>526</c:v>
                </c:pt>
                <c:pt idx="740">
                  <c:v>514</c:v>
                </c:pt>
                <c:pt idx="741">
                  <c:v>523</c:v>
                </c:pt>
                <c:pt idx="742">
                  <c:v>501</c:v>
                </c:pt>
                <c:pt idx="743">
                  <c:v>531</c:v>
                </c:pt>
                <c:pt idx="744">
                  <c:v>544</c:v>
                </c:pt>
                <c:pt idx="745">
                  <c:v>536</c:v>
                </c:pt>
                <c:pt idx="746">
                  <c:v>469</c:v>
                </c:pt>
                <c:pt idx="747">
                  <c:v>543</c:v>
                </c:pt>
                <c:pt idx="748">
                  <c:v>516</c:v>
                </c:pt>
                <c:pt idx="749">
                  <c:v>568</c:v>
                </c:pt>
                <c:pt idx="750">
                  <c:v>565</c:v>
                </c:pt>
                <c:pt idx="751">
                  <c:v>584</c:v>
                </c:pt>
                <c:pt idx="752">
                  <c:v>518</c:v>
                </c:pt>
                <c:pt idx="753">
                  <c:v>559</c:v>
                </c:pt>
                <c:pt idx="754">
                  <c:v>557</c:v>
                </c:pt>
                <c:pt idx="755">
                  <c:v>578</c:v>
                </c:pt>
                <c:pt idx="756">
                  <c:v>523</c:v>
                </c:pt>
                <c:pt idx="757">
                  <c:v>561</c:v>
                </c:pt>
                <c:pt idx="758">
                  <c:v>559</c:v>
                </c:pt>
                <c:pt idx="759">
                  <c:v>556</c:v>
                </c:pt>
                <c:pt idx="760">
                  <c:v>532</c:v>
                </c:pt>
                <c:pt idx="761">
                  <c:v>551</c:v>
                </c:pt>
                <c:pt idx="762">
                  <c:v>542</c:v>
                </c:pt>
                <c:pt idx="763">
                  <c:v>524</c:v>
                </c:pt>
                <c:pt idx="764">
                  <c:v>486</c:v>
                </c:pt>
                <c:pt idx="765">
                  <c:v>558</c:v>
                </c:pt>
                <c:pt idx="766">
                  <c:v>539</c:v>
                </c:pt>
                <c:pt idx="767">
                  <c:v>520</c:v>
                </c:pt>
                <c:pt idx="768">
                  <c:v>564</c:v>
                </c:pt>
                <c:pt idx="769">
                  <c:v>531</c:v>
                </c:pt>
                <c:pt idx="770">
                  <c:v>571</c:v>
                </c:pt>
                <c:pt idx="771">
                  <c:v>546</c:v>
                </c:pt>
                <c:pt idx="772">
                  <c:v>547</c:v>
                </c:pt>
                <c:pt idx="773">
                  <c:v>495</c:v>
                </c:pt>
                <c:pt idx="774">
                  <c:v>523</c:v>
                </c:pt>
                <c:pt idx="775">
                  <c:v>533</c:v>
                </c:pt>
                <c:pt idx="776">
                  <c:v>576</c:v>
                </c:pt>
                <c:pt idx="777">
                  <c:v>529</c:v>
                </c:pt>
                <c:pt idx="778">
                  <c:v>531</c:v>
                </c:pt>
                <c:pt idx="779">
                  <c:v>528</c:v>
                </c:pt>
                <c:pt idx="780">
                  <c:v>556</c:v>
                </c:pt>
                <c:pt idx="781">
                  <c:v>528</c:v>
                </c:pt>
                <c:pt idx="782">
                  <c:v>543</c:v>
                </c:pt>
                <c:pt idx="783">
                  <c:v>550</c:v>
                </c:pt>
                <c:pt idx="784">
                  <c:v>535</c:v>
                </c:pt>
                <c:pt idx="785">
                  <c:v>535</c:v>
                </c:pt>
                <c:pt idx="786">
                  <c:v>522</c:v>
                </c:pt>
                <c:pt idx="787">
                  <c:v>514</c:v>
                </c:pt>
                <c:pt idx="788">
                  <c:v>564</c:v>
                </c:pt>
                <c:pt idx="789">
                  <c:v>570</c:v>
                </c:pt>
                <c:pt idx="790">
                  <c:v>528</c:v>
                </c:pt>
                <c:pt idx="791">
                  <c:v>576</c:v>
                </c:pt>
                <c:pt idx="792">
                  <c:v>555</c:v>
                </c:pt>
                <c:pt idx="793">
                  <c:v>531</c:v>
                </c:pt>
                <c:pt idx="794">
                  <c:v>516</c:v>
                </c:pt>
                <c:pt idx="795">
                  <c:v>511</c:v>
                </c:pt>
                <c:pt idx="796">
                  <c:v>567</c:v>
                </c:pt>
                <c:pt idx="797">
                  <c:v>569</c:v>
                </c:pt>
                <c:pt idx="798">
                  <c:v>572</c:v>
                </c:pt>
                <c:pt idx="799">
                  <c:v>555</c:v>
                </c:pt>
                <c:pt idx="800">
                  <c:v>545</c:v>
                </c:pt>
                <c:pt idx="801">
                  <c:v>560</c:v>
                </c:pt>
                <c:pt idx="802">
                  <c:v>520</c:v>
                </c:pt>
                <c:pt idx="803">
                  <c:v>540</c:v>
                </c:pt>
                <c:pt idx="804">
                  <c:v>547</c:v>
                </c:pt>
                <c:pt idx="805">
                  <c:v>509</c:v>
                </c:pt>
                <c:pt idx="806">
                  <c:v>525</c:v>
                </c:pt>
                <c:pt idx="807">
                  <c:v>559</c:v>
                </c:pt>
                <c:pt idx="808">
                  <c:v>523</c:v>
                </c:pt>
                <c:pt idx="809">
                  <c:v>555</c:v>
                </c:pt>
                <c:pt idx="810">
                  <c:v>540</c:v>
                </c:pt>
                <c:pt idx="811">
                  <c:v>529</c:v>
                </c:pt>
                <c:pt idx="812">
                  <c:v>572</c:v>
                </c:pt>
                <c:pt idx="813">
                  <c:v>550</c:v>
                </c:pt>
                <c:pt idx="814">
                  <c:v>552</c:v>
                </c:pt>
                <c:pt idx="815">
                  <c:v>550</c:v>
                </c:pt>
                <c:pt idx="816">
                  <c:v>527</c:v>
                </c:pt>
                <c:pt idx="817">
                  <c:v>548</c:v>
                </c:pt>
                <c:pt idx="818">
                  <c:v>529</c:v>
                </c:pt>
                <c:pt idx="819">
                  <c:v>543</c:v>
                </c:pt>
                <c:pt idx="820">
                  <c:v>551</c:v>
                </c:pt>
                <c:pt idx="821">
                  <c:v>530</c:v>
                </c:pt>
                <c:pt idx="822">
                  <c:v>536</c:v>
                </c:pt>
                <c:pt idx="823">
                  <c:v>570</c:v>
                </c:pt>
                <c:pt idx="824">
                  <c:v>499</c:v>
                </c:pt>
                <c:pt idx="825">
                  <c:v>611</c:v>
                </c:pt>
                <c:pt idx="826">
                  <c:v>569</c:v>
                </c:pt>
                <c:pt idx="827">
                  <c:v>581</c:v>
                </c:pt>
                <c:pt idx="828">
                  <c:v>572</c:v>
                </c:pt>
                <c:pt idx="829">
                  <c:v>582</c:v>
                </c:pt>
                <c:pt idx="830">
                  <c:v>550</c:v>
                </c:pt>
                <c:pt idx="831">
                  <c:v>553</c:v>
                </c:pt>
                <c:pt idx="832">
                  <c:v>531</c:v>
                </c:pt>
                <c:pt idx="833">
                  <c:v>571</c:v>
                </c:pt>
                <c:pt idx="834">
                  <c:v>507</c:v>
                </c:pt>
                <c:pt idx="835">
                  <c:v>447</c:v>
                </c:pt>
                <c:pt idx="836">
                  <c:v>475</c:v>
                </c:pt>
                <c:pt idx="837">
                  <c:v>463</c:v>
                </c:pt>
                <c:pt idx="838">
                  <c:v>483</c:v>
                </c:pt>
                <c:pt idx="839">
                  <c:v>420</c:v>
                </c:pt>
                <c:pt idx="840">
                  <c:v>436</c:v>
                </c:pt>
                <c:pt idx="841">
                  <c:v>440</c:v>
                </c:pt>
                <c:pt idx="842">
                  <c:v>429</c:v>
                </c:pt>
                <c:pt idx="843">
                  <c:v>432</c:v>
                </c:pt>
                <c:pt idx="844">
                  <c:v>452</c:v>
                </c:pt>
                <c:pt idx="845">
                  <c:v>403</c:v>
                </c:pt>
                <c:pt idx="846">
                  <c:v>411</c:v>
                </c:pt>
                <c:pt idx="847">
                  <c:v>413</c:v>
                </c:pt>
                <c:pt idx="848">
                  <c:v>415</c:v>
                </c:pt>
                <c:pt idx="849">
                  <c:v>362</c:v>
                </c:pt>
                <c:pt idx="850">
                  <c:v>403</c:v>
                </c:pt>
                <c:pt idx="851">
                  <c:v>376</c:v>
                </c:pt>
                <c:pt idx="852">
                  <c:v>426</c:v>
                </c:pt>
                <c:pt idx="853">
                  <c:v>380</c:v>
                </c:pt>
                <c:pt idx="854">
                  <c:v>392</c:v>
                </c:pt>
                <c:pt idx="855">
                  <c:v>398</c:v>
                </c:pt>
                <c:pt idx="856">
                  <c:v>359</c:v>
                </c:pt>
                <c:pt idx="857">
                  <c:v>396</c:v>
                </c:pt>
                <c:pt idx="858">
                  <c:v>410</c:v>
                </c:pt>
                <c:pt idx="859">
                  <c:v>348</c:v>
                </c:pt>
                <c:pt idx="860">
                  <c:v>376</c:v>
                </c:pt>
                <c:pt idx="861">
                  <c:v>399</c:v>
                </c:pt>
                <c:pt idx="862">
                  <c:v>367</c:v>
                </c:pt>
                <c:pt idx="863">
                  <c:v>361</c:v>
                </c:pt>
                <c:pt idx="864">
                  <c:v>381</c:v>
                </c:pt>
                <c:pt idx="865">
                  <c:v>347</c:v>
                </c:pt>
                <c:pt idx="866">
                  <c:v>373</c:v>
                </c:pt>
                <c:pt idx="867">
                  <c:v>361</c:v>
                </c:pt>
                <c:pt idx="868">
                  <c:v>348</c:v>
                </c:pt>
                <c:pt idx="869">
                  <c:v>347</c:v>
                </c:pt>
                <c:pt idx="870">
                  <c:v>341</c:v>
                </c:pt>
                <c:pt idx="871">
                  <c:v>348</c:v>
                </c:pt>
                <c:pt idx="872">
                  <c:v>335</c:v>
                </c:pt>
                <c:pt idx="873">
                  <c:v>333</c:v>
                </c:pt>
                <c:pt idx="874">
                  <c:v>319</c:v>
                </c:pt>
                <c:pt idx="875">
                  <c:v>308</c:v>
                </c:pt>
                <c:pt idx="876">
                  <c:v>341</c:v>
                </c:pt>
                <c:pt idx="877">
                  <c:v>324</c:v>
                </c:pt>
                <c:pt idx="878">
                  <c:v>344</c:v>
                </c:pt>
                <c:pt idx="879">
                  <c:v>341</c:v>
                </c:pt>
                <c:pt idx="880">
                  <c:v>348</c:v>
                </c:pt>
                <c:pt idx="881">
                  <c:v>321</c:v>
                </c:pt>
                <c:pt idx="882">
                  <c:v>333</c:v>
                </c:pt>
                <c:pt idx="883">
                  <c:v>322</c:v>
                </c:pt>
                <c:pt idx="884">
                  <c:v>296</c:v>
                </c:pt>
                <c:pt idx="885">
                  <c:v>318</c:v>
                </c:pt>
                <c:pt idx="886">
                  <c:v>309</c:v>
                </c:pt>
                <c:pt idx="887">
                  <c:v>323</c:v>
                </c:pt>
                <c:pt idx="888">
                  <c:v>314</c:v>
                </c:pt>
                <c:pt idx="889">
                  <c:v>310</c:v>
                </c:pt>
                <c:pt idx="890">
                  <c:v>316</c:v>
                </c:pt>
                <c:pt idx="891">
                  <c:v>306</c:v>
                </c:pt>
                <c:pt idx="892">
                  <c:v>314</c:v>
                </c:pt>
                <c:pt idx="893">
                  <c:v>306</c:v>
                </c:pt>
                <c:pt idx="894">
                  <c:v>312</c:v>
                </c:pt>
                <c:pt idx="895">
                  <c:v>287</c:v>
                </c:pt>
                <c:pt idx="896">
                  <c:v>280</c:v>
                </c:pt>
                <c:pt idx="897">
                  <c:v>293</c:v>
                </c:pt>
                <c:pt idx="898">
                  <c:v>299</c:v>
                </c:pt>
                <c:pt idx="899">
                  <c:v>252</c:v>
                </c:pt>
                <c:pt idx="900">
                  <c:v>319</c:v>
                </c:pt>
                <c:pt idx="901">
                  <c:v>308</c:v>
                </c:pt>
                <c:pt idx="902">
                  <c:v>290</c:v>
                </c:pt>
                <c:pt idx="903">
                  <c:v>288</c:v>
                </c:pt>
                <c:pt idx="904">
                  <c:v>319</c:v>
                </c:pt>
                <c:pt idx="905">
                  <c:v>290</c:v>
                </c:pt>
                <c:pt idx="906">
                  <c:v>303</c:v>
                </c:pt>
                <c:pt idx="907">
                  <c:v>304</c:v>
                </c:pt>
                <c:pt idx="908">
                  <c:v>291</c:v>
                </c:pt>
                <c:pt idx="909">
                  <c:v>290</c:v>
                </c:pt>
                <c:pt idx="910">
                  <c:v>275</c:v>
                </c:pt>
                <c:pt idx="911">
                  <c:v>276</c:v>
                </c:pt>
                <c:pt idx="912">
                  <c:v>293</c:v>
                </c:pt>
                <c:pt idx="913">
                  <c:v>281</c:v>
                </c:pt>
                <c:pt idx="914">
                  <c:v>262</c:v>
                </c:pt>
                <c:pt idx="915">
                  <c:v>269</c:v>
                </c:pt>
                <c:pt idx="916">
                  <c:v>273</c:v>
                </c:pt>
                <c:pt idx="917">
                  <c:v>243</c:v>
                </c:pt>
                <c:pt idx="918">
                  <c:v>273</c:v>
                </c:pt>
                <c:pt idx="919">
                  <c:v>267</c:v>
                </c:pt>
                <c:pt idx="920">
                  <c:v>259</c:v>
                </c:pt>
                <c:pt idx="921">
                  <c:v>251</c:v>
                </c:pt>
                <c:pt idx="922">
                  <c:v>284</c:v>
                </c:pt>
                <c:pt idx="923">
                  <c:v>286</c:v>
                </c:pt>
                <c:pt idx="924">
                  <c:v>273</c:v>
                </c:pt>
                <c:pt idx="925">
                  <c:v>285</c:v>
                </c:pt>
                <c:pt idx="926">
                  <c:v>259</c:v>
                </c:pt>
                <c:pt idx="927">
                  <c:v>244</c:v>
                </c:pt>
                <c:pt idx="928">
                  <c:v>264</c:v>
                </c:pt>
                <c:pt idx="929">
                  <c:v>290</c:v>
                </c:pt>
                <c:pt idx="930">
                  <c:v>260</c:v>
                </c:pt>
                <c:pt idx="931">
                  <c:v>265</c:v>
                </c:pt>
                <c:pt idx="932">
                  <c:v>258</c:v>
                </c:pt>
                <c:pt idx="933">
                  <c:v>248</c:v>
                </c:pt>
                <c:pt idx="934">
                  <c:v>246</c:v>
                </c:pt>
                <c:pt idx="935">
                  <c:v>266</c:v>
                </c:pt>
                <c:pt idx="936">
                  <c:v>277</c:v>
                </c:pt>
                <c:pt idx="937">
                  <c:v>246</c:v>
                </c:pt>
                <c:pt idx="938">
                  <c:v>260</c:v>
                </c:pt>
                <c:pt idx="939">
                  <c:v>257</c:v>
                </c:pt>
                <c:pt idx="940">
                  <c:v>250</c:v>
                </c:pt>
                <c:pt idx="941">
                  <c:v>232</c:v>
                </c:pt>
                <c:pt idx="942">
                  <c:v>247</c:v>
                </c:pt>
                <c:pt idx="943">
                  <c:v>251</c:v>
                </c:pt>
                <c:pt idx="944">
                  <c:v>235</c:v>
                </c:pt>
                <c:pt idx="945">
                  <c:v>248</c:v>
                </c:pt>
                <c:pt idx="946">
                  <c:v>243</c:v>
                </c:pt>
                <c:pt idx="947">
                  <c:v>256</c:v>
                </c:pt>
                <c:pt idx="948">
                  <c:v>239</c:v>
                </c:pt>
                <c:pt idx="949">
                  <c:v>254</c:v>
                </c:pt>
                <c:pt idx="950">
                  <c:v>239</c:v>
                </c:pt>
                <c:pt idx="951">
                  <c:v>246</c:v>
                </c:pt>
                <c:pt idx="952">
                  <c:v>233</c:v>
                </c:pt>
                <c:pt idx="953">
                  <c:v>229</c:v>
                </c:pt>
                <c:pt idx="954">
                  <c:v>243</c:v>
                </c:pt>
                <c:pt idx="955">
                  <c:v>249</c:v>
                </c:pt>
                <c:pt idx="956">
                  <c:v>230</c:v>
                </c:pt>
                <c:pt idx="957">
                  <c:v>221</c:v>
                </c:pt>
                <c:pt idx="958">
                  <c:v>222</c:v>
                </c:pt>
                <c:pt idx="959">
                  <c:v>254</c:v>
                </c:pt>
                <c:pt idx="960">
                  <c:v>252</c:v>
                </c:pt>
                <c:pt idx="961">
                  <c:v>258</c:v>
                </c:pt>
                <c:pt idx="962">
                  <c:v>240</c:v>
                </c:pt>
                <c:pt idx="963">
                  <c:v>241</c:v>
                </c:pt>
                <c:pt idx="964">
                  <c:v>261</c:v>
                </c:pt>
                <c:pt idx="965">
                  <c:v>241</c:v>
                </c:pt>
                <c:pt idx="966">
                  <c:v>249</c:v>
                </c:pt>
                <c:pt idx="967">
                  <c:v>236</c:v>
                </c:pt>
                <c:pt idx="968">
                  <c:v>190</c:v>
                </c:pt>
                <c:pt idx="969">
                  <c:v>217</c:v>
                </c:pt>
                <c:pt idx="970">
                  <c:v>240</c:v>
                </c:pt>
                <c:pt idx="971">
                  <c:v>244</c:v>
                </c:pt>
                <c:pt idx="972">
                  <c:v>229</c:v>
                </c:pt>
                <c:pt idx="973">
                  <c:v>223</c:v>
                </c:pt>
                <c:pt idx="974">
                  <c:v>226</c:v>
                </c:pt>
                <c:pt idx="975">
                  <c:v>243</c:v>
                </c:pt>
                <c:pt idx="976">
                  <c:v>229</c:v>
                </c:pt>
                <c:pt idx="977">
                  <c:v>204</c:v>
                </c:pt>
                <c:pt idx="978">
                  <c:v>232</c:v>
                </c:pt>
                <c:pt idx="979">
                  <c:v>236</c:v>
                </c:pt>
                <c:pt idx="980">
                  <c:v>233</c:v>
                </c:pt>
                <c:pt idx="981">
                  <c:v>218</c:v>
                </c:pt>
                <c:pt idx="982">
                  <c:v>230</c:v>
                </c:pt>
                <c:pt idx="983">
                  <c:v>228</c:v>
                </c:pt>
                <c:pt idx="984">
                  <c:v>221</c:v>
                </c:pt>
                <c:pt idx="985">
                  <c:v>223</c:v>
                </c:pt>
                <c:pt idx="986">
                  <c:v>205</c:v>
                </c:pt>
                <c:pt idx="987">
                  <c:v>215</c:v>
                </c:pt>
                <c:pt idx="988">
                  <c:v>224</c:v>
                </c:pt>
                <c:pt idx="989">
                  <c:v>224</c:v>
                </c:pt>
                <c:pt idx="990">
                  <c:v>234</c:v>
                </c:pt>
                <c:pt idx="991">
                  <c:v>211</c:v>
                </c:pt>
                <c:pt idx="992">
                  <c:v>202</c:v>
                </c:pt>
                <c:pt idx="993">
                  <c:v>217</c:v>
                </c:pt>
                <c:pt idx="994">
                  <c:v>212</c:v>
                </c:pt>
                <c:pt idx="995">
                  <c:v>198</c:v>
                </c:pt>
                <c:pt idx="996">
                  <c:v>224</c:v>
                </c:pt>
                <c:pt idx="997">
                  <c:v>182</c:v>
                </c:pt>
                <c:pt idx="998">
                  <c:v>222</c:v>
                </c:pt>
                <c:pt idx="999">
                  <c:v>208</c:v>
                </c:pt>
                <c:pt idx="1000">
                  <c:v>218</c:v>
                </c:pt>
                <c:pt idx="1001">
                  <c:v>212</c:v>
                </c:pt>
                <c:pt idx="1002">
                  <c:v>214</c:v>
                </c:pt>
                <c:pt idx="1003">
                  <c:v>198</c:v>
                </c:pt>
                <c:pt idx="1004">
                  <c:v>206</c:v>
                </c:pt>
                <c:pt idx="1005">
                  <c:v>226</c:v>
                </c:pt>
                <c:pt idx="1006">
                  <c:v>214</c:v>
                </c:pt>
                <c:pt idx="1007">
                  <c:v>232</c:v>
                </c:pt>
                <c:pt idx="1008">
                  <c:v>209</c:v>
                </c:pt>
                <c:pt idx="1009">
                  <c:v>203</c:v>
                </c:pt>
                <c:pt idx="1010">
                  <c:v>198</c:v>
                </c:pt>
                <c:pt idx="1011">
                  <c:v>217</c:v>
                </c:pt>
                <c:pt idx="1012">
                  <c:v>206</c:v>
                </c:pt>
                <c:pt idx="1013">
                  <c:v>219</c:v>
                </c:pt>
                <c:pt idx="1014">
                  <c:v>230</c:v>
                </c:pt>
                <c:pt idx="1015">
                  <c:v>229</c:v>
                </c:pt>
                <c:pt idx="1016">
                  <c:v>209</c:v>
                </c:pt>
                <c:pt idx="1017">
                  <c:v>192</c:v>
                </c:pt>
                <c:pt idx="1018">
                  <c:v>211</c:v>
                </c:pt>
                <c:pt idx="1019">
                  <c:v>214</c:v>
                </c:pt>
                <c:pt idx="1020">
                  <c:v>198</c:v>
                </c:pt>
                <c:pt idx="1021">
                  <c:v>196</c:v>
                </c:pt>
                <c:pt idx="1022">
                  <c:v>203</c:v>
                </c:pt>
                <c:pt idx="1023">
                  <c:v>213</c:v>
                </c:pt>
                <c:pt idx="1024">
                  <c:v>210</c:v>
                </c:pt>
                <c:pt idx="1025">
                  <c:v>202</c:v>
                </c:pt>
                <c:pt idx="1026">
                  <c:v>217</c:v>
                </c:pt>
                <c:pt idx="1027">
                  <c:v>187</c:v>
                </c:pt>
                <c:pt idx="1028">
                  <c:v>191</c:v>
                </c:pt>
                <c:pt idx="1029">
                  <c:v>214</c:v>
                </c:pt>
                <c:pt idx="1030">
                  <c:v>218</c:v>
                </c:pt>
                <c:pt idx="1031">
                  <c:v>199</c:v>
                </c:pt>
                <c:pt idx="1032">
                  <c:v>196</c:v>
                </c:pt>
                <c:pt idx="1033">
                  <c:v>198</c:v>
                </c:pt>
                <c:pt idx="1034">
                  <c:v>210</c:v>
                </c:pt>
                <c:pt idx="1035">
                  <c:v>207</c:v>
                </c:pt>
                <c:pt idx="1036">
                  <c:v>191</c:v>
                </c:pt>
                <c:pt idx="1037">
                  <c:v>203</c:v>
                </c:pt>
                <c:pt idx="1038">
                  <c:v>211</c:v>
                </c:pt>
                <c:pt idx="1039">
                  <c:v>220</c:v>
                </c:pt>
                <c:pt idx="1040">
                  <c:v>196</c:v>
                </c:pt>
                <c:pt idx="1041">
                  <c:v>243</c:v>
                </c:pt>
                <c:pt idx="1042">
                  <c:v>208</c:v>
                </c:pt>
                <c:pt idx="1043">
                  <c:v>217</c:v>
                </c:pt>
                <c:pt idx="1044">
                  <c:v>240</c:v>
                </c:pt>
                <c:pt idx="1045">
                  <c:v>245</c:v>
                </c:pt>
                <c:pt idx="1046">
                  <c:v>238</c:v>
                </c:pt>
                <c:pt idx="1047">
                  <c:v>235</c:v>
                </c:pt>
                <c:pt idx="1048">
                  <c:v>259</c:v>
                </c:pt>
                <c:pt idx="1049">
                  <c:v>205</c:v>
                </c:pt>
                <c:pt idx="1050">
                  <c:v>215</c:v>
                </c:pt>
                <c:pt idx="1051">
                  <c:v>226</c:v>
                </c:pt>
                <c:pt idx="1052">
                  <c:v>235</c:v>
                </c:pt>
                <c:pt idx="1053">
                  <c:v>199</c:v>
                </c:pt>
                <c:pt idx="1054">
                  <c:v>194</c:v>
                </c:pt>
                <c:pt idx="1055">
                  <c:v>194</c:v>
                </c:pt>
                <c:pt idx="1056">
                  <c:v>205</c:v>
                </c:pt>
                <c:pt idx="1057">
                  <c:v>195</c:v>
                </c:pt>
                <c:pt idx="1058">
                  <c:v>195</c:v>
                </c:pt>
                <c:pt idx="1059">
                  <c:v>189</c:v>
                </c:pt>
                <c:pt idx="1060">
                  <c:v>194</c:v>
                </c:pt>
                <c:pt idx="1061">
                  <c:v>205</c:v>
                </c:pt>
                <c:pt idx="1062">
                  <c:v>206</c:v>
                </c:pt>
                <c:pt idx="1063">
                  <c:v>211</c:v>
                </c:pt>
                <c:pt idx="1064">
                  <c:v>208</c:v>
                </c:pt>
                <c:pt idx="1065">
                  <c:v>211</c:v>
                </c:pt>
                <c:pt idx="1066">
                  <c:v>193</c:v>
                </c:pt>
                <c:pt idx="1067">
                  <c:v>185</c:v>
                </c:pt>
                <c:pt idx="1068">
                  <c:v>204</c:v>
                </c:pt>
                <c:pt idx="1069">
                  <c:v>197</c:v>
                </c:pt>
                <c:pt idx="1070">
                  <c:v>177</c:v>
                </c:pt>
                <c:pt idx="1071">
                  <c:v>174</c:v>
                </c:pt>
                <c:pt idx="1072">
                  <c:v>190</c:v>
                </c:pt>
                <c:pt idx="1073">
                  <c:v>202</c:v>
                </c:pt>
                <c:pt idx="1074">
                  <c:v>184</c:v>
                </c:pt>
                <c:pt idx="1075">
                  <c:v>186</c:v>
                </c:pt>
                <c:pt idx="1076">
                  <c:v>192</c:v>
                </c:pt>
                <c:pt idx="1077">
                  <c:v>208</c:v>
                </c:pt>
                <c:pt idx="1078">
                  <c:v>193</c:v>
                </c:pt>
                <c:pt idx="1079">
                  <c:v>183</c:v>
                </c:pt>
                <c:pt idx="1080">
                  <c:v>185</c:v>
                </c:pt>
                <c:pt idx="1081">
                  <c:v>205</c:v>
                </c:pt>
                <c:pt idx="1082">
                  <c:v>196</c:v>
                </c:pt>
                <c:pt idx="1083">
                  <c:v>204</c:v>
                </c:pt>
                <c:pt idx="1084">
                  <c:v>196</c:v>
                </c:pt>
                <c:pt idx="1085">
                  <c:v>181</c:v>
                </c:pt>
                <c:pt idx="1086">
                  <c:v>199</c:v>
                </c:pt>
                <c:pt idx="1087">
                  <c:v>191</c:v>
                </c:pt>
                <c:pt idx="1088">
                  <c:v>197</c:v>
                </c:pt>
                <c:pt idx="1089">
                  <c:v>188</c:v>
                </c:pt>
                <c:pt idx="1090">
                  <c:v>189</c:v>
                </c:pt>
                <c:pt idx="1091">
                  <c:v>178</c:v>
                </c:pt>
                <c:pt idx="1092">
                  <c:v>199</c:v>
                </c:pt>
                <c:pt idx="1093">
                  <c:v>186</c:v>
                </c:pt>
                <c:pt idx="1094">
                  <c:v>197</c:v>
                </c:pt>
                <c:pt idx="1095">
                  <c:v>204</c:v>
                </c:pt>
                <c:pt idx="1096">
                  <c:v>202</c:v>
                </c:pt>
                <c:pt idx="1097">
                  <c:v>174</c:v>
                </c:pt>
                <c:pt idx="1098">
                  <c:v>196</c:v>
                </c:pt>
                <c:pt idx="1099">
                  <c:v>188</c:v>
                </c:pt>
                <c:pt idx="1100">
                  <c:v>193</c:v>
                </c:pt>
                <c:pt idx="1101">
                  <c:v>170</c:v>
                </c:pt>
                <c:pt idx="1102">
                  <c:v>209</c:v>
                </c:pt>
                <c:pt idx="1103">
                  <c:v>195</c:v>
                </c:pt>
                <c:pt idx="1104">
                  <c:v>180</c:v>
                </c:pt>
                <c:pt idx="1105">
                  <c:v>194</c:v>
                </c:pt>
                <c:pt idx="1106">
                  <c:v>190</c:v>
                </c:pt>
                <c:pt idx="1107">
                  <c:v>164</c:v>
                </c:pt>
                <c:pt idx="1108">
                  <c:v>180</c:v>
                </c:pt>
                <c:pt idx="1109">
                  <c:v>190</c:v>
                </c:pt>
                <c:pt idx="1110">
                  <c:v>193</c:v>
                </c:pt>
                <c:pt idx="1111">
                  <c:v>200</c:v>
                </c:pt>
                <c:pt idx="1112">
                  <c:v>183</c:v>
                </c:pt>
                <c:pt idx="1113">
                  <c:v>210</c:v>
                </c:pt>
                <c:pt idx="1114">
                  <c:v>187</c:v>
                </c:pt>
                <c:pt idx="1115">
                  <c:v>184</c:v>
                </c:pt>
                <c:pt idx="1116">
                  <c:v>191</c:v>
                </c:pt>
                <c:pt idx="1117">
                  <c:v>177</c:v>
                </c:pt>
                <c:pt idx="1118">
                  <c:v>180</c:v>
                </c:pt>
                <c:pt idx="1119">
                  <c:v>180</c:v>
                </c:pt>
                <c:pt idx="1120">
                  <c:v>190</c:v>
                </c:pt>
                <c:pt idx="1121">
                  <c:v>189</c:v>
                </c:pt>
                <c:pt idx="1122">
                  <c:v>191</c:v>
                </c:pt>
                <c:pt idx="1123">
                  <c:v>199</c:v>
                </c:pt>
                <c:pt idx="1124">
                  <c:v>181</c:v>
                </c:pt>
                <c:pt idx="1125">
                  <c:v>180</c:v>
                </c:pt>
                <c:pt idx="1126">
                  <c:v>183</c:v>
                </c:pt>
                <c:pt idx="1127">
                  <c:v>179</c:v>
                </c:pt>
                <c:pt idx="1128">
                  <c:v>180</c:v>
                </c:pt>
                <c:pt idx="1129">
                  <c:v>187</c:v>
                </c:pt>
                <c:pt idx="1130">
                  <c:v>188</c:v>
                </c:pt>
                <c:pt idx="1131">
                  <c:v>189</c:v>
                </c:pt>
                <c:pt idx="1132">
                  <c:v>183</c:v>
                </c:pt>
                <c:pt idx="1133">
                  <c:v>193</c:v>
                </c:pt>
                <c:pt idx="1134">
                  <c:v>174</c:v>
                </c:pt>
                <c:pt idx="1135">
                  <c:v>181</c:v>
                </c:pt>
                <c:pt idx="1136">
                  <c:v>171</c:v>
                </c:pt>
                <c:pt idx="1137">
                  <c:v>203</c:v>
                </c:pt>
                <c:pt idx="1138">
                  <c:v>178</c:v>
                </c:pt>
                <c:pt idx="1139">
                  <c:v>189</c:v>
                </c:pt>
                <c:pt idx="1140">
                  <c:v>190</c:v>
                </c:pt>
                <c:pt idx="1141">
                  <c:v>186</c:v>
                </c:pt>
                <c:pt idx="1142">
                  <c:v>197</c:v>
                </c:pt>
                <c:pt idx="1143">
                  <c:v>191</c:v>
                </c:pt>
                <c:pt idx="1144">
                  <c:v>198</c:v>
                </c:pt>
                <c:pt idx="1145">
                  <c:v>190</c:v>
                </c:pt>
                <c:pt idx="1146">
                  <c:v>182</c:v>
                </c:pt>
                <c:pt idx="1147">
                  <c:v>185</c:v>
                </c:pt>
                <c:pt idx="1148">
                  <c:v>193</c:v>
                </c:pt>
                <c:pt idx="1149">
                  <c:v>198</c:v>
                </c:pt>
                <c:pt idx="1150">
                  <c:v>206</c:v>
                </c:pt>
                <c:pt idx="1151">
                  <c:v>191</c:v>
                </c:pt>
                <c:pt idx="1152">
                  <c:v>209</c:v>
                </c:pt>
                <c:pt idx="1153">
                  <c:v>207</c:v>
                </c:pt>
                <c:pt idx="1154">
                  <c:v>188</c:v>
                </c:pt>
                <c:pt idx="1155">
                  <c:v>201</c:v>
                </c:pt>
                <c:pt idx="1156">
                  <c:v>196</c:v>
                </c:pt>
                <c:pt idx="1157">
                  <c:v>197</c:v>
                </c:pt>
                <c:pt idx="1158">
                  <c:v>183</c:v>
                </c:pt>
                <c:pt idx="1159">
                  <c:v>193</c:v>
                </c:pt>
                <c:pt idx="1160">
                  <c:v>193</c:v>
                </c:pt>
                <c:pt idx="1161">
                  <c:v>192</c:v>
                </c:pt>
                <c:pt idx="1162">
                  <c:v>191</c:v>
                </c:pt>
                <c:pt idx="1163">
                  <c:v>198</c:v>
                </c:pt>
                <c:pt idx="1164">
                  <c:v>191</c:v>
                </c:pt>
                <c:pt idx="1165">
                  <c:v>187</c:v>
                </c:pt>
                <c:pt idx="1166">
                  <c:v>222</c:v>
                </c:pt>
                <c:pt idx="1167">
                  <c:v>196</c:v>
                </c:pt>
                <c:pt idx="1168">
                  <c:v>186</c:v>
                </c:pt>
                <c:pt idx="1169">
                  <c:v>184</c:v>
                </c:pt>
                <c:pt idx="1170">
                  <c:v>176</c:v>
                </c:pt>
                <c:pt idx="1171">
                  <c:v>182</c:v>
                </c:pt>
                <c:pt idx="1172">
                  <c:v>183</c:v>
                </c:pt>
                <c:pt idx="1173">
                  <c:v>196</c:v>
                </c:pt>
                <c:pt idx="1174">
                  <c:v>192</c:v>
                </c:pt>
                <c:pt idx="1175">
                  <c:v>183</c:v>
                </c:pt>
                <c:pt idx="1176">
                  <c:v>190</c:v>
                </c:pt>
                <c:pt idx="1177">
                  <c:v>190</c:v>
                </c:pt>
                <c:pt idx="1178">
                  <c:v>176</c:v>
                </c:pt>
                <c:pt idx="1179">
                  <c:v>175</c:v>
                </c:pt>
                <c:pt idx="1180">
                  <c:v>176</c:v>
                </c:pt>
                <c:pt idx="1181">
                  <c:v>192</c:v>
                </c:pt>
                <c:pt idx="1182">
                  <c:v>192</c:v>
                </c:pt>
                <c:pt idx="1183">
                  <c:v>169</c:v>
                </c:pt>
                <c:pt idx="1184">
                  <c:v>182</c:v>
                </c:pt>
                <c:pt idx="1185">
                  <c:v>186</c:v>
                </c:pt>
                <c:pt idx="1186">
                  <c:v>176</c:v>
                </c:pt>
                <c:pt idx="1187">
                  <c:v>202</c:v>
                </c:pt>
                <c:pt idx="1188">
                  <c:v>176</c:v>
                </c:pt>
                <c:pt idx="1189">
                  <c:v>171</c:v>
                </c:pt>
                <c:pt idx="1190">
                  <c:v>185</c:v>
                </c:pt>
                <c:pt idx="1191">
                  <c:v>181</c:v>
                </c:pt>
                <c:pt idx="1192">
                  <c:v>187</c:v>
                </c:pt>
                <c:pt idx="1193">
                  <c:v>176</c:v>
                </c:pt>
                <c:pt idx="1194">
                  <c:v>180</c:v>
                </c:pt>
                <c:pt idx="1195">
                  <c:v>189</c:v>
                </c:pt>
                <c:pt idx="1196">
                  <c:v>184</c:v>
                </c:pt>
                <c:pt idx="1197">
                  <c:v>175</c:v>
                </c:pt>
                <c:pt idx="1198">
                  <c:v>188</c:v>
                </c:pt>
                <c:pt idx="1199">
                  <c:v>175</c:v>
                </c:pt>
                <c:pt idx="1200">
                  <c:v>186</c:v>
                </c:pt>
                <c:pt idx="1201">
                  <c:v>168</c:v>
                </c:pt>
                <c:pt idx="1202">
                  <c:v>184</c:v>
                </c:pt>
                <c:pt idx="1203">
                  <c:v>190</c:v>
                </c:pt>
                <c:pt idx="1204">
                  <c:v>181</c:v>
                </c:pt>
                <c:pt idx="1205">
                  <c:v>181</c:v>
                </c:pt>
                <c:pt idx="1206">
                  <c:v>175</c:v>
                </c:pt>
                <c:pt idx="1207">
                  <c:v>170</c:v>
                </c:pt>
                <c:pt idx="1208">
                  <c:v>183</c:v>
                </c:pt>
                <c:pt idx="1209">
                  <c:v>185</c:v>
                </c:pt>
                <c:pt idx="1210">
                  <c:v>191</c:v>
                </c:pt>
                <c:pt idx="1211">
                  <c:v>183</c:v>
                </c:pt>
                <c:pt idx="1212">
                  <c:v>176</c:v>
                </c:pt>
                <c:pt idx="1213">
                  <c:v>187</c:v>
                </c:pt>
                <c:pt idx="1214">
                  <c:v>181</c:v>
                </c:pt>
                <c:pt idx="1215">
                  <c:v>193</c:v>
                </c:pt>
                <c:pt idx="1216">
                  <c:v>187</c:v>
                </c:pt>
                <c:pt idx="1217">
                  <c:v>175</c:v>
                </c:pt>
                <c:pt idx="1218">
                  <c:v>185</c:v>
                </c:pt>
                <c:pt idx="1219">
                  <c:v>168</c:v>
                </c:pt>
                <c:pt idx="1220">
                  <c:v>180</c:v>
                </c:pt>
                <c:pt idx="1221">
                  <c:v>184</c:v>
                </c:pt>
                <c:pt idx="1222">
                  <c:v>171</c:v>
                </c:pt>
                <c:pt idx="1223">
                  <c:v>169</c:v>
                </c:pt>
                <c:pt idx="1224">
                  <c:v>192</c:v>
                </c:pt>
                <c:pt idx="1225">
                  <c:v>167</c:v>
                </c:pt>
                <c:pt idx="1226">
                  <c:v>171</c:v>
                </c:pt>
                <c:pt idx="1227">
                  <c:v>178</c:v>
                </c:pt>
                <c:pt idx="1228">
                  <c:v>186</c:v>
                </c:pt>
                <c:pt idx="1229">
                  <c:v>192</c:v>
                </c:pt>
                <c:pt idx="1230">
                  <c:v>172</c:v>
                </c:pt>
                <c:pt idx="1231">
                  <c:v>184</c:v>
                </c:pt>
                <c:pt idx="1232">
                  <c:v>184</c:v>
                </c:pt>
                <c:pt idx="1233">
                  <c:v>180</c:v>
                </c:pt>
                <c:pt idx="1234">
                  <c:v>169</c:v>
                </c:pt>
                <c:pt idx="1235">
                  <c:v>186</c:v>
                </c:pt>
                <c:pt idx="1236">
                  <c:v>191</c:v>
                </c:pt>
                <c:pt idx="1237">
                  <c:v>174</c:v>
                </c:pt>
                <c:pt idx="1238">
                  <c:v>174</c:v>
                </c:pt>
                <c:pt idx="1239">
                  <c:v>167</c:v>
                </c:pt>
                <c:pt idx="1240">
                  <c:v>185</c:v>
                </c:pt>
                <c:pt idx="1241">
                  <c:v>193</c:v>
                </c:pt>
                <c:pt idx="1242">
                  <c:v>184</c:v>
                </c:pt>
                <c:pt idx="1243">
                  <c:v>195</c:v>
                </c:pt>
                <c:pt idx="1244">
                  <c:v>185</c:v>
                </c:pt>
                <c:pt idx="1245">
                  <c:v>204</c:v>
                </c:pt>
                <c:pt idx="1246">
                  <c:v>210</c:v>
                </c:pt>
                <c:pt idx="1247">
                  <c:v>191</c:v>
                </c:pt>
                <c:pt idx="1248">
                  <c:v>186</c:v>
                </c:pt>
                <c:pt idx="1249">
                  <c:v>190</c:v>
                </c:pt>
                <c:pt idx="1250">
                  <c:v>174</c:v>
                </c:pt>
                <c:pt idx="1251">
                  <c:v>178</c:v>
                </c:pt>
                <c:pt idx="1252">
                  <c:v>200</c:v>
                </c:pt>
                <c:pt idx="1253">
                  <c:v>182</c:v>
                </c:pt>
                <c:pt idx="1254">
                  <c:v>184</c:v>
                </c:pt>
                <c:pt idx="1255">
                  <c:v>168</c:v>
                </c:pt>
                <c:pt idx="1256">
                  <c:v>187</c:v>
                </c:pt>
                <c:pt idx="1257">
                  <c:v>201</c:v>
                </c:pt>
                <c:pt idx="1258">
                  <c:v>188</c:v>
                </c:pt>
                <c:pt idx="1259">
                  <c:v>198</c:v>
                </c:pt>
                <c:pt idx="1260">
                  <c:v>191</c:v>
                </c:pt>
                <c:pt idx="1261">
                  <c:v>168</c:v>
                </c:pt>
                <c:pt idx="1262">
                  <c:v>202</c:v>
                </c:pt>
                <c:pt idx="1263">
                  <c:v>186</c:v>
                </c:pt>
                <c:pt idx="1264">
                  <c:v>184</c:v>
                </c:pt>
                <c:pt idx="1265">
                  <c:v>206</c:v>
                </c:pt>
                <c:pt idx="1266">
                  <c:v>195</c:v>
                </c:pt>
                <c:pt idx="1267">
                  <c:v>176</c:v>
                </c:pt>
                <c:pt idx="1268">
                  <c:v>193</c:v>
                </c:pt>
                <c:pt idx="1269">
                  <c:v>187</c:v>
                </c:pt>
                <c:pt idx="1270">
                  <c:v>184</c:v>
                </c:pt>
                <c:pt idx="1271">
                  <c:v>196</c:v>
                </c:pt>
                <c:pt idx="1272">
                  <c:v>186</c:v>
                </c:pt>
                <c:pt idx="1273">
                  <c:v>197</c:v>
                </c:pt>
                <c:pt idx="1274">
                  <c:v>167</c:v>
                </c:pt>
                <c:pt idx="1275">
                  <c:v>191</c:v>
                </c:pt>
                <c:pt idx="1276">
                  <c:v>183</c:v>
                </c:pt>
                <c:pt idx="1277">
                  <c:v>174</c:v>
                </c:pt>
                <c:pt idx="1278">
                  <c:v>161</c:v>
                </c:pt>
                <c:pt idx="1279">
                  <c:v>177</c:v>
                </c:pt>
                <c:pt idx="1280">
                  <c:v>180</c:v>
                </c:pt>
                <c:pt idx="1281">
                  <c:v>181</c:v>
                </c:pt>
                <c:pt idx="1282">
                  <c:v>188</c:v>
                </c:pt>
                <c:pt idx="1283">
                  <c:v>185</c:v>
                </c:pt>
                <c:pt idx="1284">
                  <c:v>194</c:v>
                </c:pt>
                <c:pt idx="1285">
                  <c:v>178</c:v>
                </c:pt>
                <c:pt idx="1286">
                  <c:v>162</c:v>
                </c:pt>
                <c:pt idx="1287">
                  <c:v>195</c:v>
                </c:pt>
                <c:pt idx="1288">
                  <c:v>182</c:v>
                </c:pt>
                <c:pt idx="1289">
                  <c:v>180</c:v>
                </c:pt>
                <c:pt idx="1290">
                  <c:v>173</c:v>
                </c:pt>
                <c:pt idx="1291">
                  <c:v>198</c:v>
                </c:pt>
                <c:pt idx="1292">
                  <c:v>181</c:v>
                </c:pt>
                <c:pt idx="1293">
                  <c:v>169</c:v>
                </c:pt>
                <c:pt idx="1294">
                  <c:v>192</c:v>
                </c:pt>
                <c:pt idx="1295">
                  <c:v>195</c:v>
                </c:pt>
                <c:pt idx="1296">
                  <c:v>177</c:v>
                </c:pt>
                <c:pt idx="1297">
                  <c:v>172</c:v>
                </c:pt>
                <c:pt idx="1298">
                  <c:v>176</c:v>
                </c:pt>
                <c:pt idx="1299">
                  <c:v>176</c:v>
                </c:pt>
                <c:pt idx="1300">
                  <c:v>200</c:v>
                </c:pt>
                <c:pt idx="1301">
                  <c:v>178</c:v>
                </c:pt>
                <c:pt idx="1302">
                  <c:v>182</c:v>
                </c:pt>
                <c:pt idx="1303">
                  <c:v>177</c:v>
                </c:pt>
                <c:pt idx="1304">
                  <c:v>179</c:v>
                </c:pt>
                <c:pt idx="1305">
                  <c:v>181</c:v>
                </c:pt>
                <c:pt idx="1306">
                  <c:v>183</c:v>
                </c:pt>
                <c:pt idx="1307">
                  <c:v>182</c:v>
                </c:pt>
                <c:pt idx="1308">
                  <c:v>162</c:v>
                </c:pt>
                <c:pt idx="1309">
                  <c:v>184</c:v>
                </c:pt>
                <c:pt idx="1310">
                  <c:v>171</c:v>
                </c:pt>
                <c:pt idx="1311">
                  <c:v>184</c:v>
                </c:pt>
                <c:pt idx="1312">
                  <c:v>176</c:v>
                </c:pt>
                <c:pt idx="1313">
                  <c:v>183</c:v>
                </c:pt>
                <c:pt idx="1314">
                  <c:v>193</c:v>
                </c:pt>
                <c:pt idx="1315">
                  <c:v>196</c:v>
                </c:pt>
                <c:pt idx="1316">
                  <c:v>195</c:v>
                </c:pt>
                <c:pt idx="1317">
                  <c:v>190</c:v>
                </c:pt>
                <c:pt idx="1318">
                  <c:v>177</c:v>
                </c:pt>
                <c:pt idx="1319">
                  <c:v>194</c:v>
                </c:pt>
                <c:pt idx="1320">
                  <c:v>186</c:v>
                </c:pt>
                <c:pt idx="1321">
                  <c:v>176</c:v>
                </c:pt>
                <c:pt idx="1322">
                  <c:v>182</c:v>
                </c:pt>
                <c:pt idx="1323">
                  <c:v>173</c:v>
                </c:pt>
                <c:pt idx="1324">
                  <c:v>172</c:v>
                </c:pt>
                <c:pt idx="1325">
                  <c:v>185</c:v>
                </c:pt>
                <c:pt idx="1326">
                  <c:v>179</c:v>
                </c:pt>
                <c:pt idx="1327">
                  <c:v>176</c:v>
                </c:pt>
                <c:pt idx="1328">
                  <c:v>174</c:v>
                </c:pt>
                <c:pt idx="1329">
                  <c:v>185</c:v>
                </c:pt>
                <c:pt idx="1330">
                  <c:v>197</c:v>
                </c:pt>
                <c:pt idx="1331">
                  <c:v>173</c:v>
                </c:pt>
                <c:pt idx="1332">
                  <c:v>191</c:v>
                </c:pt>
                <c:pt idx="1333">
                  <c:v>172</c:v>
                </c:pt>
                <c:pt idx="1334">
                  <c:v>175</c:v>
                </c:pt>
                <c:pt idx="1335">
                  <c:v>180</c:v>
                </c:pt>
                <c:pt idx="1336">
                  <c:v>164</c:v>
                </c:pt>
                <c:pt idx="1337">
                  <c:v>184</c:v>
                </c:pt>
                <c:pt idx="1338">
                  <c:v>180</c:v>
                </c:pt>
                <c:pt idx="1339">
                  <c:v>172</c:v>
                </c:pt>
                <c:pt idx="1340">
                  <c:v>175</c:v>
                </c:pt>
                <c:pt idx="1341">
                  <c:v>183</c:v>
                </c:pt>
                <c:pt idx="1342">
                  <c:v>173</c:v>
                </c:pt>
                <c:pt idx="1343">
                  <c:v>180</c:v>
                </c:pt>
                <c:pt idx="1344">
                  <c:v>175</c:v>
                </c:pt>
                <c:pt idx="1345">
                  <c:v>164</c:v>
                </c:pt>
                <c:pt idx="1346">
                  <c:v>176</c:v>
                </c:pt>
                <c:pt idx="1347">
                  <c:v>169</c:v>
                </c:pt>
                <c:pt idx="1348">
                  <c:v>179</c:v>
                </c:pt>
                <c:pt idx="1349">
                  <c:v>168</c:v>
                </c:pt>
                <c:pt idx="1350">
                  <c:v>161</c:v>
                </c:pt>
                <c:pt idx="1351">
                  <c:v>161</c:v>
                </c:pt>
                <c:pt idx="1352">
                  <c:v>174</c:v>
                </c:pt>
                <c:pt idx="1353">
                  <c:v>170</c:v>
                </c:pt>
                <c:pt idx="1354">
                  <c:v>178</c:v>
                </c:pt>
                <c:pt idx="1355">
                  <c:v>183</c:v>
                </c:pt>
                <c:pt idx="1356">
                  <c:v>177</c:v>
                </c:pt>
                <c:pt idx="1357">
                  <c:v>173</c:v>
                </c:pt>
                <c:pt idx="1358">
                  <c:v>180</c:v>
                </c:pt>
                <c:pt idx="1359">
                  <c:v>170</c:v>
                </c:pt>
                <c:pt idx="1360">
                  <c:v>181</c:v>
                </c:pt>
                <c:pt idx="1361">
                  <c:v>170</c:v>
                </c:pt>
                <c:pt idx="1362">
                  <c:v>169</c:v>
                </c:pt>
                <c:pt idx="1363">
                  <c:v>177</c:v>
                </c:pt>
                <c:pt idx="1364">
                  <c:v>167</c:v>
                </c:pt>
                <c:pt idx="1365">
                  <c:v>173</c:v>
                </c:pt>
                <c:pt idx="1366">
                  <c:v>166</c:v>
                </c:pt>
                <c:pt idx="1367">
                  <c:v>162</c:v>
                </c:pt>
                <c:pt idx="1368">
                  <c:v>179</c:v>
                </c:pt>
                <c:pt idx="1369">
                  <c:v>180</c:v>
                </c:pt>
                <c:pt idx="1370">
                  <c:v>181</c:v>
                </c:pt>
                <c:pt idx="1371">
                  <c:v>185</c:v>
                </c:pt>
                <c:pt idx="1372">
                  <c:v>177</c:v>
                </c:pt>
                <c:pt idx="1373">
                  <c:v>181</c:v>
                </c:pt>
                <c:pt idx="1374">
                  <c:v>174</c:v>
                </c:pt>
                <c:pt idx="1375">
                  <c:v>185</c:v>
                </c:pt>
                <c:pt idx="1376">
                  <c:v>168</c:v>
                </c:pt>
                <c:pt idx="1377">
                  <c:v>169</c:v>
                </c:pt>
                <c:pt idx="1378">
                  <c:v>172</c:v>
                </c:pt>
                <c:pt idx="1379">
                  <c:v>167</c:v>
                </c:pt>
                <c:pt idx="1380">
                  <c:v>177</c:v>
                </c:pt>
                <c:pt idx="1381">
                  <c:v>178</c:v>
                </c:pt>
                <c:pt idx="1382">
                  <c:v>198</c:v>
                </c:pt>
                <c:pt idx="1383">
                  <c:v>189</c:v>
                </c:pt>
                <c:pt idx="1384">
                  <c:v>177</c:v>
                </c:pt>
                <c:pt idx="1385">
                  <c:v>162</c:v>
                </c:pt>
                <c:pt idx="1386">
                  <c:v>173</c:v>
                </c:pt>
                <c:pt idx="1387">
                  <c:v>167</c:v>
                </c:pt>
                <c:pt idx="1388">
                  <c:v>161</c:v>
                </c:pt>
                <c:pt idx="1389">
                  <c:v>184</c:v>
                </c:pt>
                <c:pt idx="1390">
                  <c:v>169</c:v>
                </c:pt>
                <c:pt idx="1391">
                  <c:v>163</c:v>
                </c:pt>
                <c:pt idx="1392">
                  <c:v>159</c:v>
                </c:pt>
                <c:pt idx="1393">
                  <c:v>176</c:v>
                </c:pt>
                <c:pt idx="1394">
                  <c:v>162</c:v>
                </c:pt>
                <c:pt idx="1395">
                  <c:v>190</c:v>
                </c:pt>
                <c:pt idx="1396">
                  <c:v>168</c:v>
                </c:pt>
                <c:pt idx="1397">
                  <c:v>168</c:v>
                </c:pt>
                <c:pt idx="1398">
                  <c:v>183</c:v>
                </c:pt>
                <c:pt idx="1399">
                  <c:v>162</c:v>
                </c:pt>
                <c:pt idx="1400">
                  <c:v>190</c:v>
                </c:pt>
                <c:pt idx="1401">
                  <c:v>195</c:v>
                </c:pt>
                <c:pt idx="1402">
                  <c:v>175</c:v>
                </c:pt>
                <c:pt idx="1403">
                  <c:v>174</c:v>
                </c:pt>
                <c:pt idx="1404">
                  <c:v>177</c:v>
                </c:pt>
                <c:pt idx="1405">
                  <c:v>157</c:v>
                </c:pt>
                <c:pt idx="1406">
                  <c:v>156</c:v>
                </c:pt>
                <c:pt idx="1407">
                  <c:v>170</c:v>
                </c:pt>
                <c:pt idx="1408">
                  <c:v>184</c:v>
                </c:pt>
                <c:pt idx="1409">
                  <c:v>172</c:v>
                </c:pt>
                <c:pt idx="1410">
                  <c:v>180</c:v>
                </c:pt>
                <c:pt idx="1411">
                  <c:v>173</c:v>
                </c:pt>
                <c:pt idx="1412">
                  <c:v>165</c:v>
                </c:pt>
                <c:pt idx="1413">
                  <c:v>187</c:v>
                </c:pt>
                <c:pt idx="1414">
                  <c:v>189</c:v>
                </c:pt>
                <c:pt idx="1415">
                  <c:v>177</c:v>
                </c:pt>
                <c:pt idx="1416">
                  <c:v>165</c:v>
                </c:pt>
                <c:pt idx="1417">
                  <c:v>176</c:v>
                </c:pt>
                <c:pt idx="1418">
                  <c:v>188</c:v>
                </c:pt>
                <c:pt idx="1419">
                  <c:v>162</c:v>
                </c:pt>
                <c:pt idx="1420">
                  <c:v>178</c:v>
                </c:pt>
                <c:pt idx="1421">
                  <c:v>172</c:v>
                </c:pt>
                <c:pt idx="1422">
                  <c:v>166</c:v>
                </c:pt>
                <c:pt idx="1423">
                  <c:v>154</c:v>
                </c:pt>
                <c:pt idx="1424">
                  <c:v>187</c:v>
                </c:pt>
                <c:pt idx="1425">
                  <c:v>166</c:v>
                </c:pt>
                <c:pt idx="1426">
                  <c:v>181</c:v>
                </c:pt>
                <c:pt idx="1427">
                  <c:v>167</c:v>
                </c:pt>
                <c:pt idx="1428">
                  <c:v>187</c:v>
                </c:pt>
                <c:pt idx="1429">
                  <c:v>187</c:v>
                </c:pt>
                <c:pt idx="1430">
                  <c:v>186</c:v>
                </c:pt>
                <c:pt idx="1431">
                  <c:v>178</c:v>
                </c:pt>
                <c:pt idx="1432">
                  <c:v>180</c:v>
                </c:pt>
                <c:pt idx="1433">
                  <c:v>178</c:v>
                </c:pt>
                <c:pt idx="1434">
                  <c:v>179</c:v>
                </c:pt>
                <c:pt idx="1435">
                  <c:v>173</c:v>
                </c:pt>
                <c:pt idx="1436">
                  <c:v>165</c:v>
                </c:pt>
                <c:pt idx="1437">
                  <c:v>175</c:v>
                </c:pt>
                <c:pt idx="1438">
                  <c:v>186</c:v>
                </c:pt>
                <c:pt idx="1439">
                  <c:v>168</c:v>
                </c:pt>
                <c:pt idx="1440">
                  <c:v>164</c:v>
                </c:pt>
                <c:pt idx="1441">
                  <c:v>184</c:v>
                </c:pt>
                <c:pt idx="1442">
                  <c:v>176</c:v>
                </c:pt>
                <c:pt idx="1443">
                  <c:v>202</c:v>
                </c:pt>
                <c:pt idx="1444">
                  <c:v>185</c:v>
                </c:pt>
                <c:pt idx="1445">
                  <c:v>190</c:v>
                </c:pt>
                <c:pt idx="1446">
                  <c:v>179</c:v>
                </c:pt>
                <c:pt idx="1447">
                  <c:v>180</c:v>
                </c:pt>
                <c:pt idx="1448">
                  <c:v>183</c:v>
                </c:pt>
                <c:pt idx="1449">
                  <c:v>174</c:v>
                </c:pt>
                <c:pt idx="1450">
                  <c:v>181</c:v>
                </c:pt>
                <c:pt idx="1451">
                  <c:v>194</c:v>
                </c:pt>
                <c:pt idx="1452">
                  <c:v>199</c:v>
                </c:pt>
                <c:pt idx="1453">
                  <c:v>183</c:v>
                </c:pt>
                <c:pt idx="1454">
                  <c:v>178</c:v>
                </c:pt>
                <c:pt idx="1455">
                  <c:v>172</c:v>
                </c:pt>
                <c:pt idx="1456">
                  <c:v>185</c:v>
                </c:pt>
                <c:pt idx="1457">
                  <c:v>189</c:v>
                </c:pt>
                <c:pt idx="1458">
                  <c:v>181</c:v>
                </c:pt>
                <c:pt idx="1459">
                  <c:v>188</c:v>
                </c:pt>
                <c:pt idx="1460">
                  <c:v>184</c:v>
                </c:pt>
                <c:pt idx="1461">
                  <c:v>203</c:v>
                </c:pt>
                <c:pt idx="1462">
                  <c:v>202</c:v>
                </c:pt>
                <c:pt idx="1463">
                  <c:v>194</c:v>
                </c:pt>
                <c:pt idx="1464">
                  <c:v>178</c:v>
                </c:pt>
                <c:pt idx="1465">
                  <c:v>199</c:v>
                </c:pt>
                <c:pt idx="1466">
                  <c:v>200</c:v>
                </c:pt>
                <c:pt idx="1467">
                  <c:v>203</c:v>
                </c:pt>
                <c:pt idx="1468">
                  <c:v>189</c:v>
                </c:pt>
                <c:pt idx="1469">
                  <c:v>188</c:v>
                </c:pt>
                <c:pt idx="1470">
                  <c:v>191</c:v>
                </c:pt>
                <c:pt idx="1471">
                  <c:v>193</c:v>
                </c:pt>
                <c:pt idx="1472">
                  <c:v>185</c:v>
                </c:pt>
                <c:pt idx="1473">
                  <c:v>187</c:v>
                </c:pt>
                <c:pt idx="1474">
                  <c:v>189</c:v>
                </c:pt>
                <c:pt idx="1475">
                  <c:v>176</c:v>
                </c:pt>
                <c:pt idx="1476">
                  <c:v>185</c:v>
                </c:pt>
                <c:pt idx="1477">
                  <c:v>199</c:v>
                </c:pt>
                <c:pt idx="1478">
                  <c:v>175</c:v>
                </c:pt>
                <c:pt idx="1479">
                  <c:v>182</c:v>
                </c:pt>
                <c:pt idx="1480">
                  <c:v>188</c:v>
                </c:pt>
                <c:pt idx="1481">
                  <c:v>178</c:v>
                </c:pt>
                <c:pt idx="1482">
                  <c:v>176</c:v>
                </c:pt>
                <c:pt idx="1483">
                  <c:v>164</c:v>
                </c:pt>
                <c:pt idx="1484">
                  <c:v>166</c:v>
                </c:pt>
                <c:pt idx="1485">
                  <c:v>171</c:v>
                </c:pt>
                <c:pt idx="1486">
                  <c:v>173</c:v>
                </c:pt>
                <c:pt idx="1487">
                  <c:v>180</c:v>
                </c:pt>
                <c:pt idx="1488">
                  <c:v>189</c:v>
                </c:pt>
                <c:pt idx="1489">
                  <c:v>184</c:v>
                </c:pt>
                <c:pt idx="1490">
                  <c:v>199</c:v>
                </c:pt>
                <c:pt idx="1491">
                  <c:v>185</c:v>
                </c:pt>
                <c:pt idx="1492">
                  <c:v>187</c:v>
                </c:pt>
                <c:pt idx="1493">
                  <c:v>178</c:v>
                </c:pt>
                <c:pt idx="1494">
                  <c:v>191</c:v>
                </c:pt>
                <c:pt idx="1495">
                  <c:v>179</c:v>
                </c:pt>
                <c:pt idx="1496">
                  <c:v>174</c:v>
                </c:pt>
                <c:pt idx="1497">
                  <c:v>184</c:v>
                </c:pt>
                <c:pt idx="1498">
                  <c:v>196</c:v>
                </c:pt>
                <c:pt idx="1499">
                  <c:v>188</c:v>
                </c:pt>
                <c:pt idx="1500">
                  <c:v>186</c:v>
                </c:pt>
                <c:pt idx="1501">
                  <c:v>186</c:v>
                </c:pt>
                <c:pt idx="1502">
                  <c:v>196</c:v>
                </c:pt>
                <c:pt idx="1503">
                  <c:v>182</c:v>
                </c:pt>
                <c:pt idx="1504">
                  <c:v>187</c:v>
                </c:pt>
                <c:pt idx="1505">
                  <c:v>188</c:v>
                </c:pt>
                <c:pt idx="1506">
                  <c:v>184</c:v>
                </c:pt>
                <c:pt idx="1507">
                  <c:v>171</c:v>
                </c:pt>
                <c:pt idx="1508">
                  <c:v>191</c:v>
                </c:pt>
                <c:pt idx="1509">
                  <c:v>183</c:v>
                </c:pt>
                <c:pt idx="1510">
                  <c:v>184</c:v>
                </c:pt>
                <c:pt idx="1511">
                  <c:v>199</c:v>
                </c:pt>
                <c:pt idx="1512">
                  <c:v>201</c:v>
                </c:pt>
                <c:pt idx="1513">
                  <c:v>185</c:v>
                </c:pt>
                <c:pt idx="1514">
                  <c:v>211</c:v>
                </c:pt>
                <c:pt idx="1515">
                  <c:v>193</c:v>
                </c:pt>
                <c:pt idx="1516">
                  <c:v>198</c:v>
                </c:pt>
                <c:pt idx="1517">
                  <c:v>193</c:v>
                </c:pt>
                <c:pt idx="1518">
                  <c:v>188</c:v>
                </c:pt>
                <c:pt idx="1519">
                  <c:v>199</c:v>
                </c:pt>
                <c:pt idx="1520">
                  <c:v>203</c:v>
                </c:pt>
                <c:pt idx="1521">
                  <c:v>201</c:v>
                </c:pt>
                <c:pt idx="1522">
                  <c:v>187</c:v>
                </c:pt>
                <c:pt idx="1523">
                  <c:v>205</c:v>
                </c:pt>
                <c:pt idx="1524">
                  <c:v>196</c:v>
                </c:pt>
                <c:pt idx="1525">
                  <c:v>196</c:v>
                </c:pt>
                <c:pt idx="1526">
                  <c:v>208</c:v>
                </c:pt>
                <c:pt idx="1527">
                  <c:v>191</c:v>
                </c:pt>
                <c:pt idx="1528">
                  <c:v>198</c:v>
                </c:pt>
                <c:pt idx="1529">
                  <c:v>212</c:v>
                </c:pt>
                <c:pt idx="1530">
                  <c:v>221</c:v>
                </c:pt>
                <c:pt idx="1531">
                  <c:v>203</c:v>
                </c:pt>
                <c:pt idx="1532">
                  <c:v>199</c:v>
                </c:pt>
                <c:pt idx="1533">
                  <c:v>201</c:v>
                </c:pt>
                <c:pt idx="1534">
                  <c:v>202</c:v>
                </c:pt>
                <c:pt idx="1535">
                  <c:v>196</c:v>
                </c:pt>
                <c:pt idx="1536">
                  <c:v>223</c:v>
                </c:pt>
                <c:pt idx="1537">
                  <c:v>219</c:v>
                </c:pt>
                <c:pt idx="1538">
                  <c:v>209</c:v>
                </c:pt>
                <c:pt idx="1539">
                  <c:v>202</c:v>
                </c:pt>
                <c:pt idx="1540">
                  <c:v>190</c:v>
                </c:pt>
                <c:pt idx="1541">
                  <c:v>192</c:v>
                </c:pt>
                <c:pt idx="1542">
                  <c:v>194</c:v>
                </c:pt>
                <c:pt idx="1543">
                  <c:v>205</c:v>
                </c:pt>
                <c:pt idx="1544">
                  <c:v>204</c:v>
                </c:pt>
                <c:pt idx="1545">
                  <c:v>202</c:v>
                </c:pt>
                <c:pt idx="1546">
                  <c:v>209</c:v>
                </c:pt>
                <c:pt idx="1547">
                  <c:v>196</c:v>
                </c:pt>
                <c:pt idx="1548">
                  <c:v>187</c:v>
                </c:pt>
                <c:pt idx="1549">
                  <c:v>189</c:v>
                </c:pt>
                <c:pt idx="1550">
                  <c:v>191</c:v>
                </c:pt>
                <c:pt idx="1551">
                  <c:v>197</c:v>
                </c:pt>
                <c:pt idx="1552">
                  <c:v>204</c:v>
                </c:pt>
                <c:pt idx="1553">
                  <c:v>198</c:v>
                </c:pt>
                <c:pt idx="1554">
                  <c:v>200</c:v>
                </c:pt>
                <c:pt idx="1555">
                  <c:v>205</c:v>
                </c:pt>
                <c:pt idx="1556">
                  <c:v>192</c:v>
                </c:pt>
                <c:pt idx="1557">
                  <c:v>189</c:v>
                </c:pt>
                <c:pt idx="1558">
                  <c:v>202</c:v>
                </c:pt>
                <c:pt idx="1559">
                  <c:v>216</c:v>
                </c:pt>
                <c:pt idx="1560">
                  <c:v>203</c:v>
                </c:pt>
                <c:pt idx="1561">
                  <c:v>180</c:v>
                </c:pt>
                <c:pt idx="1562">
                  <c:v>213</c:v>
                </c:pt>
                <c:pt idx="1563">
                  <c:v>196</c:v>
                </c:pt>
                <c:pt idx="1564">
                  <c:v>194</c:v>
                </c:pt>
                <c:pt idx="1565">
                  <c:v>204</c:v>
                </c:pt>
                <c:pt idx="1566">
                  <c:v>197</c:v>
                </c:pt>
                <c:pt idx="1567">
                  <c:v>200</c:v>
                </c:pt>
                <c:pt idx="1568">
                  <c:v>217</c:v>
                </c:pt>
                <c:pt idx="1569">
                  <c:v>203</c:v>
                </c:pt>
                <c:pt idx="1570">
                  <c:v>209</c:v>
                </c:pt>
                <c:pt idx="1571">
                  <c:v>222</c:v>
                </c:pt>
                <c:pt idx="1572">
                  <c:v>200</c:v>
                </c:pt>
                <c:pt idx="1573">
                  <c:v>206</c:v>
                </c:pt>
                <c:pt idx="1574">
                  <c:v>214</c:v>
                </c:pt>
                <c:pt idx="1575">
                  <c:v>211</c:v>
                </c:pt>
                <c:pt idx="1576">
                  <c:v>209</c:v>
                </c:pt>
                <c:pt idx="1577">
                  <c:v>227</c:v>
                </c:pt>
                <c:pt idx="1578">
                  <c:v>223</c:v>
                </c:pt>
                <c:pt idx="1579">
                  <c:v>208</c:v>
                </c:pt>
                <c:pt idx="1580">
                  <c:v>214</c:v>
                </c:pt>
                <c:pt idx="1581">
                  <c:v>225</c:v>
                </c:pt>
                <c:pt idx="1582">
                  <c:v>230</c:v>
                </c:pt>
                <c:pt idx="1583">
                  <c:v>206</c:v>
                </c:pt>
                <c:pt idx="1584">
                  <c:v>241</c:v>
                </c:pt>
                <c:pt idx="1585">
                  <c:v>229</c:v>
                </c:pt>
                <c:pt idx="1586">
                  <c:v>226</c:v>
                </c:pt>
                <c:pt idx="1587">
                  <c:v>235</c:v>
                </c:pt>
                <c:pt idx="1588">
                  <c:v>211</c:v>
                </c:pt>
                <c:pt idx="1589">
                  <c:v>191</c:v>
                </c:pt>
                <c:pt idx="1590">
                  <c:v>214</c:v>
                </c:pt>
                <c:pt idx="1591">
                  <c:v>212</c:v>
                </c:pt>
                <c:pt idx="1592">
                  <c:v>211</c:v>
                </c:pt>
                <c:pt idx="1593">
                  <c:v>219</c:v>
                </c:pt>
                <c:pt idx="1594">
                  <c:v>240</c:v>
                </c:pt>
                <c:pt idx="1595">
                  <c:v>219</c:v>
                </c:pt>
                <c:pt idx="1596">
                  <c:v>234</c:v>
                </c:pt>
                <c:pt idx="1597">
                  <c:v>237</c:v>
                </c:pt>
                <c:pt idx="1598">
                  <c:v>228</c:v>
                </c:pt>
                <c:pt idx="1599">
                  <c:v>235</c:v>
                </c:pt>
                <c:pt idx="1600">
                  <c:v>222</c:v>
                </c:pt>
                <c:pt idx="1601">
                  <c:v>226</c:v>
                </c:pt>
                <c:pt idx="1602">
                  <c:v>228</c:v>
                </c:pt>
                <c:pt idx="1603">
                  <c:v>225</c:v>
                </c:pt>
                <c:pt idx="1604">
                  <c:v>220</c:v>
                </c:pt>
                <c:pt idx="1605">
                  <c:v>220</c:v>
                </c:pt>
                <c:pt idx="1606">
                  <c:v>251</c:v>
                </c:pt>
                <c:pt idx="1607">
                  <c:v>222</c:v>
                </c:pt>
                <c:pt idx="1608">
                  <c:v>249</c:v>
                </c:pt>
                <c:pt idx="1609">
                  <c:v>234</c:v>
                </c:pt>
                <c:pt idx="1610">
                  <c:v>223</c:v>
                </c:pt>
                <c:pt idx="1611">
                  <c:v>234</c:v>
                </c:pt>
                <c:pt idx="1612">
                  <c:v>210</c:v>
                </c:pt>
                <c:pt idx="1613">
                  <c:v>244</c:v>
                </c:pt>
                <c:pt idx="1614">
                  <c:v>224</c:v>
                </c:pt>
                <c:pt idx="1615">
                  <c:v>232</c:v>
                </c:pt>
                <c:pt idx="1616">
                  <c:v>230</c:v>
                </c:pt>
                <c:pt idx="1617">
                  <c:v>231</c:v>
                </c:pt>
                <c:pt idx="1618">
                  <c:v>231</c:v>
                </c:pt>
                <c:pt idx="1619">
                  <c:v>239</c:v>
                </c:pt>
                <c:pt idx="1620">
                  <c:v>235</c:v>
                </c:pt>
                <c:pt idx="1621">
                  <c:v>242</c:v>
                </c:pt>
                <c:pt idx="1622">
                  <c:v>235</c:v>
                </c:pt>
                <c:pt idx="1623">
                  <c:v>245</c:v>
                </c:pt>
                <c:pt idx="1624">
                  <c:v>236</c:v>
                </c:pt>
                <c:pt idx="1625">
                  <c:v>230</c:v>
                </c:pt>
                <c:pt idx="1626">
                  <c:v>247</c:v>
                </c:pt>
                <c:pt idx="1627">
                  <c:v>235</c:v>
                </c:pt>
                <c:pt idx="1628">
                  <c:v>229</c:v>
                </c:pt>
                <c:pt idx="1629">
                  <c:v>249</c:v>
                </c:pt>
                <c:pt idx="1630">
                  <c:v>230</c:v>
                </c:pt>
                <c:pt idx="1631">
                  <c:v>233</c:v>
                </c:pt>
                <c:pt idx="1632">
                  <c:v>241</c:v>
                </c:pt>
                <c:pt idx="1633">
                  <c:v>253</c:v>
                </c:pt>
                <c:pt idx="1634">
                  <c:v>246</c:v>
                </c:pt>
                <c:pt idx="1635">
                  <c:v>232</c:v>
                </c:pt>
                <c:pt idx="1636">
                  <c:v>253</c:v>
                </c:pt>
                <c:pt idx="1637">
                  <c:v>243</c:v>
                </c:pt>
                <c:pt idx="1638">
                  <c:v>238</c:v>
                </c:pt>
                <c:pt idx="1639">
                  <c:v>242</c:v>
                </c:pt>
                <c:pt idx="1640">
                  <c:v>252</c:v>
                </c:pt>
                <c:pt idx="1641">
                  <c:v>246</c:v>
                </c:pt>
                <c:pt idx="1642">
                  <c:v>270</c:v>
                </c:pt>
                <c:pt idx="1643">
                  <c:v>241</c:v>
                </c:pt>
                <c:pt idx="1644">
                  <c:v>241</c:v>
                </c:pt>
                <c:pt idx="1645">
                  <c:v>248</c:v>
                </c:pt>
                <c:pt idx="1646">
                  <c:v>262</c:v>
                </c:pt>
                <c:pt idx="1647">
                  <c:v>254</c:v>
                </c:pt>
                <c:pt idx="1648">
                  <c:v>255</c:v>
                </c:pt>
                <c:pt idx="1649">
                  <c:v>241</c:v>
                </c:pt>
                <c:pt idx="1650">
                  <c:v>220</c:v>
                </c:pt>
                <c:pt idx="1651">
                  <c:v>213</c:v>
                </c:pt>
                <c:pt idx="1652">
                  <c:v>264</c:v>
                </c:pt>
                <c:pt idx="1653">
                  <c:v>254</c:v>
                </c:pt>
                <c:pt idx="1654">
                  <c:v>254</c:v>
                </c:pt>
                <c:pt idx="1655">
                  <c:v>241</c:v>
                </c:pt>
                <c:pt idx="1656">
                  <c:v>245</c:v>
                </c:pt>
                <c:pt idx="1657">
                  <c:v>220</c:v>
                </c:pt>
                <c:pt idx="1658">
                  <c:v>241</c:v>
                </c:pt>
                <c:pt idx="1659">
                  <c:v>218</c:v>
                </c:pt>
                <c:pt idx="1660">
                  <c:v>218</c:v>
                </c:pt>
                <c:pt idx="1661">
                  <c:v>255</c:v>
                </c:pt>
                <c:pt idx="1662">
                  <c:v>223</c:v>
                </c:pt>
                <c:pt idx="1663">
                  <c:v>244</c:v>
                </c:pt>
                <c:pt idx="1664">
                  <c:v>243</c:v>
                </c:pt>
                <c:pt idx="1665">
                  <c:v>217</c:v>
                </c:pt>
                <c:pt idx="1666">
                  <c:v>247</c:v>
                </c:pt>
                <c:pt idx="1667">
                  <c:v>247</c:v>
                </c:pt>
                <c:pt idx="1668">
                  <c:v>242</c:v>
                </c:pt>
                <c:pt idx="1669">
                  <c:v>223</c:v>
                </c:pt>
                <c:pt idx="1670">
                  <c:v>247</c:v>
                </c:pt>
                <c:pt idx="1671">
                  <c:v>217</c:v>
                </c:pt>
                <c:pt idx="1672">
                  <c:v>253</c:v>
                </c:pt>
                <c:pt idx="1673">
                  <c:v>247</c:v>
                </c:pt>
                <c:pt idx="1674">
                  <c:v>238</c:v>
                </c:pt>
                <c:pt idx="1675">
                  <c:v>238</c:v>
                </c:pt>
                <c:pt idx="1676">
                  <c:v>233</c:v>
                </c:pt>
                <c:pt idx="1677">
                  <c:v>236</c:v>
                </c:pt>
                <c:pt idx="1678">
                  <c:v>229</c:v>
                </c:pt>
                <c:pt idx="1679">
                  <c:v>244</c:v>
                </c:pt>
                <c:pt idx="1680">
                  <c:v>244</c:v>
                </c:pt>
                <c:pt idx="1681">
                  <c:v>229</c:v>
                </c:pt>
                <c:pt idx="1682">
                  <c:v>228</c:v>
                </c:pt>
                <c:pt idx="1683">
                  <c:v>237</c:v>
                </c:pt>
                <c:pt idx="1684">
                  <c:v>273</c:v>
                </c:pt>
                <c:pt idx="1685">
                  <c:v>221</c:v>
                </c:pt>
                <c:pt idx="1686">
                  <c:v>246</c:v>
                </c:pt>
                <c:pt idx="1687">
                  <c:v>242</c:v>
                </c:pt>
                <c:pt idx="1688">
                  <c:v>232</c:v>
                </c:pt>
                <c:pt idx="1689">
                  <c:v>229</c:v>
                </c:pt>
                <c:pt idx="1690">
                  <c:v>209</c:v>
                </c:pt>
                <c:pt idx="1691">
                  <c:v>215</c:v>
                </c:pt>
                <c:pt idx="1692">
                  <c:v>252</c:v>
                </c:pt>
                <c:pt idx="1693">
                  <c:v>227</c:v>
                </c:pt>
                <c:pt idx="1694">
                  <c:v>228</c:v>
                </c:pt>
                <c:pt idx="1695">
                  <c:v>237</c:v>
                </c:pt>
                <c:pt idx="1696">
                  <c:v>218</c:v>
                </c:pt>
                <c:pt idx="1697">
                  <c:v>219</c:v>
                </c:pt>
                <c:pt idx="1698">
                  <c:v>240</c:v>
                </c:pt>
                <c:pt idx="1699">
                  <c:v>226</c:v>
                </c:pt>
                <c:pt idx="1700">
                  <c:v>240</c:v>
                </c:pt>
                <c:pt idx="1701">
                  <c:v>230</c:v>
                </c:pt>
                <c:pt idx="1702">
                  <c:v>220</c:v>
                </c:pt>
                <c:pt idx="1703">
                  <c:v>236</c:v>
                </c:pt>
                <c:pt idx="1704">
                  <c:v>226</c:v>
                </c:pt>
                <c:pt idx="1705">
                  <c:v>219</c:v>
                </c:pt>
                <c:pt idx="1706">
                  <c:v>230</c:v>
                </c:pt>
                <c:pt idx="1707">
                  <c:v>235</c:v>
                </c:pt>
                <c:pt idx="1708">
                  <c:v>218</c:v>
                </c:pt>
                <c:pt idx="1709">
                  <c:v>211</c:v>
                </c:pt>
                <c:pt idx="1710">
                  <c:v>226</c:v>
                </c:pt>
                <c:pt idx="1711">
                  <c:v>231</c:v>
                </c:pt>
                <c:pt idx="1712">
                  <c:v>240</c:v>
                </c:pt>
                <c:pt idx="1713">
                  <c:v>223</c:v>
                </c:pt>
                <c:pt idx="1714">
                  <c:v>212</c:v>
                </c:pt>
                <c:pt idx="1715">
                  <c:v>232</c:v>
                </c:pt>
                <c:pt idx="1716">
                  <c:v>207</c:v>
                </c:pt>
                <c:pt idx="1717">
                  <c:v>214</c:v>
                </c:pt>
                <c:pt idx="1718">
                  <c:v>217</c:v>
                </c:pt>
                <c:pt idx="1719">
                  <c:v>215</c:v>
                </c:pt>
                <c:pt idx="1720">
                  <c:v>223</c:v>
                </c:pt>
                <c:pt idx="1721">
                  <c:v>230</c:v>
                </c:pt>
                <c:pt idx="1722">
                  <c:v>215</c:v>
                </c:pt>
                <c:pt idx="1723">
                  <c:v>213</c:v>
                </c:pt>
                <c:pt idx="1724">
                  <c:v>199</c:v>
                </c:pt>
                <c:pt idx="1725">
                  <c:v>226</c:v>
                </c:pt>
                <c:pt idx="1726">
                  <c:v>230</c:v>
                </c:pt>
                <c:pt idx="1727">
                  <c:v>217</c:v>
                </c:pt>
                <c:pt idx="1728">
                  <c:v>227</c:v>
                </c:pt>
                <c:pt idx="1729">
                  <c:v>222</c:v>
                </c:pt>
                <c:pt idx="1730">
                  <c:v>219</c:v>
                </c:pt>
                <c:pt idx="1731">
                  <c:v>216</c:v>
                </c:pt>
                <c:pt idx="1732">
                  <c:v>234</c:v>
                </c:pt>
                <c:pt idx="1733">
                  <c:v>202</c:v>
                </c:pt>
                <c:pt idx="1734">
                  <c:v>203</c:v>
                </c:pt>
                <c:pt idx="1735">
                  <c:v>198</c:v>
                </c:pt>
                <c:pt idx="1736">
                  <c:v>228</c:v>
                </c:pt>
                <c:pt idx="1737">
                  <c:v>242</c:v>
                </c:pt>
                <c:pt idx="1738">
                  <c:v>215</c:v>
                </c:pt>
                <c:pt idx="1739">
                  <c:v>224</c:v>
                </c:pt>
                <c:pt idx="1740">
                  <c:v>205</c:v>
                </c:pt>
                <c:pt idx="1741">
                  <c:v>210</c:v>
                </c:pt>
                <c:pt idx="1742">
                  <c:v>204</c:v>
                </c:pt>
                <c:pt idx="1743">
                  <c:v>211</c:v>
                </c:pt>
                <c:pt idx="1744">
                  <c:v>214</c:v>
                </c:pt>
                <c:pt idx="1745">
                  <c:v>203</c:v>
                </c:pt>
                <c:pt idx="1746">
                  <c:v>211</c:v>
                </c:pt>
                <c:pt idx="1747">
                  <c:v>216</c:v>
                </c:pt>
                <c:pt idx="1748">
                  <c:v>228</c:v>
                </c:pt>
                <c:pt idx="1749">
                  <c:v>203</c:v>
                </c:pt>
                <c:pt idx="1750">
                  <c:v>209</c:v>
                </c:pt>
                <c:pt idx="1751">
                  <c:v>219</c:v>
                </c:pt>
                <c:pt idx="1752">
                  <c:v>210</c:v>
                </c:pt>
                <c:pt idx="1753">
                  <c:v>230</c:v>
                </c:pt>
                <c:pt idx="1754">
                  <c:v>204</c:v>
                </c:pt>
                <c:pt idx="1755">
                  <c:v>219</c:v>
                </c:pt>
                <c:pt idx="1756">
                  <c:v>215</c:v>
                </c:pt>
                <c:pt idx="1757">
                  <c:v>207</c:v>
                </c:pt>
                <c:pt idx="1758">
                  <c:v>216</c:v>
                </c:pt>
                <c:pt idx="1759">
                  <c:v>211</c:v>
                </c:pt>
                <c:pt idx="1760">
                  <c:v>210</c:v>
                </c:pt>
                <c:pt idx="1761">
                  <c:v>220</c:v>
                </c:pt>
                <c:pt idx="1762">
                  <c:v>222</c:v>
                </c:pt>
                <c:pt idx="1763">
                  <c:v>203</c:v>
                </c:pt>
                <c:pt idx="1764">
                  <c:v>209</c:v>
                </c:pt>
                <c:pt idx="1765">
                  <c:v>211</c:v>
                </c:pt>
                <c:pt idx="1766">
                  <c:v>201</c:v>
                </c:pt>
                <c:pt idx="1767">
                  <c:v>201</c:v>
                </c:pt>
                <c:pt idx="1768">
                  <c:v>213</c:v>
                </c:pt>
                <c:pt idx="1769">
                  <c:v>203</c:v>
                </c:pt>
                <c:pt idx="1770">
                  <c:v>189</c:v>
                </c:pt>
                <c:pt idx="1771">
                  <c:v>194</c:v>
                </c:pt>
                <c:pt idx="1772">
                  <c:v>205</c:v>
                </c:pt>
                <c:pt idx="1773">
                  <c:v>209</c:v>
                </c:pt>
                <c:pt idx="1774">
                  <c:v>212</c:v>
                </c:pt>
                <c:pt idx="1775">
                  <c:v>207</c:v>
                </c:pt>
                <c:pt idx="1776">
                  <c:v>199</c:v>
                </c:pt>
                <c:pt idx="1777">
                  <c:v>212</c:v>
                </c:pt>
                <c:pt idx="1778">
                  <c:v>201</c:v>
                </c:pt>
                <c:pt idx="1779">
                  <c:v>196</c:v>
                </c:pt>
                <c:pt idx="1780">
                  <c:v>199</c:v>
                </c:pt>
                <c:pt idx="1781">
                  <c:v>197</c:v>
                </c:pt>
                <c:pt idx="1782">
                  <c:v>213</c:v>
                </c:pt>
                <c:pt idx="1783">
                  <c:v>199</c:v>
                </c:pt>
                <c:pt idx="1784">
                  <c:v>213</c:v>
                </c:pt>
                <c:pt idx="1785">
                  <c:v>197</c:v>
                </c:pt>
                <c:pt idx="1786">
                  <c:v>196</c:v>
                </c:pt>
                <c:pt idx="1787">
                  <c:v>178</c:v>
                </c:pt>
                <c:pt idx="1788">
                  <c:v>214</c:v>
                </c:pt>
                <c:pt idx="1789">
                  <c:v>195</c:v>
                </c:pt>
                <c:pt idx="1790">
                  <c:v>211</c:v>
                </c:pt>
                <c:pt idx="1791">
                  <c:v>209</c:v>
                </c:pt>
                <c:pt idx="1792">
                  <c:v>212</c:v>
                </c:pt>
                <c:pt idx="1793">
                  <c:v>207</c:v>
                </c:pt>
                <c:pt idx="1794">
                  <c:v>223</c:v>
                </c:pt>
                <c:pt idx="1795">
                  <c:v>199</c:v>
                </c:pt>
                <c:pt idx="1796">
                  <c:v>203</c:v>
                </c:pt>
                <c:pt idx="1797">
                  <c:v>208</c:v>
                </c:pt>
                <c:pt idx="1798">
                  <c:v>198</c:v>
                </c:pt>
                <c:pt idx="1799">
                  <c:v>184</c:v>
                </c:pt>
                <c:pt idx="1800">
                  <c:v>213</c:v>
                </c:pt>
                <c:pt idx="1801">
                  <c:v>208</c:v>
                </c:pt>
                <c:pt idx="1802">
                  <c:v>195</c:v>
                </c:pt>
                <c:pt idx="1803">
                  <c:v>199</c:v>
                </c:pt>
                <c:pt idx="1804">
                  <c:v>192</c:v>
                </c:pt>
                <c:pt idx="1805">
                  <c:v>185</c:v>
                </c:pt>
                <c:pt idx="1806">
                  <c:v>199</c:v>
                </c:pt>
                <c:pt idx="1807">
                  <c:v>178</c:v>
                </c:pt>
                <c:pt idx="1808">
                  <c:v>205</c:v>
                </c:pt>
                <c:pt idx="1809">
                  <c:v>195</c:v>
                </c:pt>
                <c:pt idx="1810">
                  <c:v>176</c:v>
                </c:pt>
                <c:pt idx="1811">
                  <c:v>181</c:v>
                </c:pt>
                <c:pt idx="1812">
                  <c:v>206</c:v>
                </c:pt>
                <c:pt idx="1813">
                  <c:v>195</c:v>
                </c:pt>
                <c:pt idx="1814">
                  <c:v>194</c:v>
                </c:pt>
                <c:pt idx="1815">
                  <c:v>195</c:v>
                </c:pt>
                <c:pt idx="1816">
                  <c:v>198</c:v>
                </c:pt>
                <c:pt idx="1817">
                  <c:v>200</c:v>
                </c:pt>
                <c:pt idx="1818">
                  <c:v>206</c:v>
                </c:pt>
                <c:pt idx="1819">
                  <c:v>197</c:v>
                </c:pt>
                <c:pt idx="1820">
                  <c:v>190</c:v>
                </c:pt>
                <c:pt idx="1821">
                  <c:v>200</c:v>
                </c:pt>
                <c:pt idx="1822">
                  <c:v>184</c:v>
                </c:pt>
                <c:pt idx="1823">
                  <c:v>198</c:v>
                </c:pt>
                <c:pt idx="1824">
                  <c:v>198</c:v>
                </c:pt>
                <c:pt idx="1825">
                  <c:v>191</c:v>
                </c:pt>
                <c:pt idx="1826">
                  <c:v>191</c:v>
                </c:pt>
                <c:pt idx="1827">
                  <c:v>198</c:v>
                </c:pt>
                <c:pt idx="1828">
                  <c:v>195</c:v>
                </c:pt>
                <c:pt idx="1829">
                  <c:v>190</c:v>
                </c:pt>
                <c:pt idx="1830">
                  <c:v>201</c:v>
                </c:pt>
                <c:pt idx="1831">
                  <c:v>199</c:v>
                </c:pt>
                <c:pt idx="1832">
                  <c:v>194</c:v>
                </c:pt>
                <c:pt idx="1833">
                  <c:v>188</c:v>
                </c:pt>
                <c:pt idx="1834">
                  <c:v>200</c:v>
                </c:pt>
                <c:pt idx="1835">
                  <c:v>206</c:v>
                </c:pt>
                <c:pt idx="1836">
                  <c:v>202</c:v>
                </c:pt>
                <c:pt idx="1837">
                  <c:v>205</c:v>
                </c:pt>
                <c:pt idx="1838">
                  <c:v>181</c:v>
                </c:pt>
                <c:pt idx="1839">
                  <c:v>211</c:v>
                </c:pt>
                <c:pt idx="1840">
                  <c:v>204</c:v>
                </c:pt>
                <c:pt idx="1841">
                  <c:v>206</c:v>
                </c:pt>
                <c:pt idx="1842">
                  <c:v>198</c:v>
                </c:pt>
                <c:pt idx="1843">
                  <c:v>197</c:v>
                </c:pt>
                <c:pt idx="1844">
                  <c:v>182</c:v>
                </c:pt>
                <c:pt idx="1845">
                  <c:v>191</c:v>
                </c:pt>
                <c:pt idx="1846">
                  <c:v>179</c:v>
                </c:pt>
                <c:pt idx="1847">
                  <c:v>201</c:v>
                </c:pt>
                <c:pt idx="1848">
                  <c:v>194</c:v>
                </c:pt>
                <c:pt idx="1849">
                  <c:v>185</c:v>
                </c:pt>
                <c:pt idx="1850">
                  <c:v>206</c:v>
                </c:pt>
                <c:pt idx="1851">
                  <c:v>201</c:v>
                </c:pt>
                <c:pt idx="1852">
                  <c:v>207</c:v>
                </c:pt>
                <c:pt idx="1853">
                  <c:v>198</c:v>
                </c:pt>
                <c:pt idx="1854">
                  <c:v>190</c:v>
                </c:pt>
                <c:pt idx="1855">
                  <c:v>198</c:v>
                </c:pt>
                <c:pt idx="1856">
                  <c:v>195</c:v>
                </c:pt>
                <c:pt idx="1857">
                  <c:v>200</c:v>
                </c:pt>
                <c:pt idx="1858">
                  <c:v>202</c:v>
                </c:pt>
                <c:pt idx="1859">
                  <c:v>201</c:v>
                </c:pt>
                <c:pt idx="1860">
                  <c:v>193</c:v>
                </c:pt>
                <c:pt idx="1861">
                  <c:v>176</c:v>
                </c:pt>
                <c:pt idx="1862">
                  <c:v>193</c:v>
                </c:pt>
                <c:pt idx="1863">
                  <c:v>201</c:v>
                </c:pt>
                <c:pt idx="1864">
                  <c:v>189</c:v>
                </c:pt>
                <c:pt idx="1865">
                  <c:v>185</c:v>
                </c:pt>
                <c:pt idx="1866">
                  <c:v>206</c:v>
                </c:pt>
                <c:pt idx="1867">
                  <c:v>186</c:v>
                </c:pt>
                <c:pt idx="1868">
                  <c:v>181</c:v>
                </c:pt>
                <c:pt idx="1869">
                  <c:v>198</c:v>
                </c:pt>
                <c:pt idx="1870">
                  <c:v>185</c:v>
                </c:pt>
                <c:pt idx="1871">
                  <c:v>186</c:v>
                </c:pt>
                <c:pt idx="1872">
                  <c:v>192</c:v>
                </c:pt>
                <c:pt idx="1873">
                  <c:v>185</c:v>
                </c:pt>
                <c:pt idx="1874">
                  <c:v>182</c:v>
                </c:pt>
                <c:pt idx="1875">
                  <c:v>191</c:v>
                </c:pt>
                <c:pt idx="1876">
                  <c:v>169</c:v>
                </c:pt>
                <c:pt idx="1877">
                  <c:v>180</c:v>
                </c:pt>
                <c:pt idx="1878">
                  <c:v>172</c:v>
                </c:pt>
                <c:pt idx="1879">
                  <c:v>200</c:v>
                </c:pt>
                <c:pt idx="1880">
                  <c:v>191</c:v>
                </c:pt>
                <c:pt idx="1881">
                  <c:v>185</c:v>
                </c:pt>
                <c:pt idx="1882">
                  <c:v>186</c:v>
                </c:pt>
                <c:pt idx="1883">
                  <c:v>176</c:v>
                </c:pt>
                <c:pt idx="1884">
                  <c:v>199</c:v>
                </c:pt>
                <c:pt idx="1885">
                  <c:v>182</c:v>
                </c:pt>
                <c:pt idx="1886">
                  <c:v>203</c:v>
                </c:pt>
                <c:pt idx="1887">
                  <c:v>168</c:v>
                </c:pt>
                <c:pt idx="1888">
                  <c:v>180</c:v>
                </c:pt>
                <c:pt idx="1889">
                  <c:v>187</c:v>
                </c:pt>
                <c:pt idx="1890">
                  <c:v>187</c:v>
                </c:pt>
                <c:pt idx="1891">
                  <c:v>184</c:v>
                </c:pt>
                <c:pt idx="1892">
                  <c:v>190</c:v>
                </c:pt>
                <c:pt idx="1893">
                  <c:v>197</c:v>
                </c:pt>
                <c:pt idx="1894">
                  <c:v>195</c:v>
                </c:pt>
                <c:pt idx="1895">
                  <c:v>204</c:v>
                </c:pt>
                <c:pt idx="1896">
                  <c:v>189</c:v>
                </c:pt>
                <c:pt idx="1897">
                  <c:v>191</c:v>
                </c:pt>
                <c:pt idx="1898">
                  <c:v>186</c:v>
                </c:pt>
                <c:pt idx="1899">
                  <c:v>187</c:v>
                </c:pt>
                <c:pt idx="1900">
                  <c:v>189</c:v>
                </c:pt>
                <c:pt idx="1901">
                  <c:v>189</c:v>
                </c:pt>
                <c:pt idx="1902">
                  <c:v>192</c:v>
                </c:pt>
                <c:pt idx="1903">
                  <c:v>172</c:v>
                </c:pt>
                <c:pt idx="1904">
                  <c:v>196</c:v>
                </c:pt>
                <c:pt idx="1905">
                  <c:v>192</c:v>
                </c:pt>
                <c:pt idx="1906">
                  <c:v>183</c:v>
                </c:pt>
                <c:pt idx="1907">
                  <c:v>184</c:v>
                </c:pt>
                <c:pt idx="1908">
                  <c:v>199</c:v>
                </c:pt>
                <c:pt idx="1909">
                  <c:v>187</c:v>
                </c:pt>
                <c:pt idx="1910">
                  <c:v>174</c:v>
                </c:pt>
                <c:pt idx="1911">
                  <c:v>187</c:v>
                </c:pt>
                <c:pt idx="1912">
                  <c:v>187</c:v>
                </c:pt>
                <c:pt idx="1913">
                  <c:v>171</c:v>
                </c:pt>
                <c:pt idx="1914">
                  <c:v>190</c:v>
                </c:pt>
                <c:pt idx="1915">
                  <c:v>187</c:v>
                </c:pt>
                <c:pt idx="1916">
                  <c:v>194</c:v>
                </c:pt>
                <c:pt idx="1917">
                  <c:v>177</c:v>
                </c:pt>
                <c:pt idx="1918">
                  <c:v>192</c:v>
                </c:pt>
                <c:pt idx="1919">
                  <c:v>188</c:v>
                </c:pt>
                <c:pt idx="1920">
                  <c:v>171</c:v>
                </c:pt>
                <c:pt idx="1921">
                  <c:v>184</c:v>
                </c:pt>
                <c:pt idx="1922">
                  <c:v>173</c:v>
                </c:pt>
                <c:pt idx="1923">
                  <c:v>189</c:v>
                </c:pt>
                <c:pt idx="1924">
                  <c:v>193</c:v>
                </c:pt>
                <c:pt idx="1925">
                  <c:v>186</c:v>
                </c:pt>
                <c:pt idx="1926">
                  <c:v>180</c:v>
                </c:pt>
                <c:pt idx="1927">
                  <c:v>197</c:v>
                </c:pt>
                <c:pt idx="1928">
                  <c:v>178</c:v>
                </c:pt>
                <c:pt idx="1929">
                  <c:v>190</c:v>
                </c:pt>
                <c:pt idx="1930">
                  <c:v>180</c:v>
                </c:pt>
                <c:pt idx="1931">
                  <c:v>168</c:v>
                </c:pt>
                <c:pt idx="1932">
                  <c:v>194</c:v>
                </c:pt>
                <c:pt idx="1933">
                  <c:v>181</c:v>
                </c:pt>
                <c:pt idx="1934">
                  <c:v>173</c:v>
                </c:pt>
                <c:pt idx="1935">
                  <c:v>186</c:v>
                </c:pt>
                <c:pt idx="1936">
                  <c:v>184</c:v>
                </c:pt>
                <c:pt idx="1937">
                  <c:v>173</c:v>
                </c:pt>
                <c:pt idx="1938">
                  <c:v>192</c:v>
                </c:pt>
                <c:pt idx="1939">
                  <c:v>201</c:v>
                </c:pt>
                <c:pt idx="1940">
                  <c:v>186</c:v>
                </c:pt>
                <c:pt idx="1941">
                  <c:v>189</c:v>
                </c:pt>
                <c:pt idx="1942">
                  <c:v>186</c:v>
                </c:pt>
                <c:pt idx="1943">
                  <c:v>176</c:v>
                </c:pt>
                <c:pt idx="1944">
                  <c:v>191</c:v>
                </c:pt>
                <c:pt idx="1945">
                  <c:v>189</c:v>
                </c:pt>
                <c:pt idx="1946">
                  <c:v>189</c:v>
                </c:pt>
                <c:pt idx="1947">
                  <c:v>194</c:v>
                </c:pt>
                <c:pt idx="1948">
                  <c:v>206</c:v>
                </c:pt>
                <c:pt idx="1949">
                  <c:v>197</c:v>
                </c:pt>
                <c:pt idx="1950">
                  <c:v>182</c:v>
                </c:pt>
                <c:pt idx="1951">
                  <c:v>179</c:v>
                </c:pt>
                <c:pt idx="1952">
                  <c:v>187</c:v>
                </c:pt>
                <c:pt idx="1953">
                  <c:v>179</c:v>
                </c:pt>
                <c:pt idx="1954">
                  <c:v>181</c:v>
                </c:pt>
                <c:pt idx="1955">
                  <c:v>192</c:v>
                </c:pt>
                <c:pt idx="1956">
                  <c:v>186</c:v>
                </c:pt>
                <c:pt idx="1957">
                  <c:v>191</c:v>
                </c:pt>
                <c:pt idx="1958">
                  <c:v>195</c:v>
                </c:pt>
                <c:pt idx="1959">
                  <c:v>185</c:v>
                </c:pt>
                <c:pt idx="1960">
                  <c:v>174</c:v>
                </c:pt>
                <c:pt idx="1961">
                  <c:v>192</c:v>
                </c:pt>
                <c:pt idx="1962">
                  <c:v>175</c:v>
                </c:pt>
                <c:pt idx="1963">
                  <c:v>179</c:v>
                </c:pt>
                <c:pt idx="1964">
                  <c:v>203</c:v>
                </c:pt>
                <c:pt idx="1965">
                  <c:v>195</c:v>
                </c:pt>
                <c:pt idx="1966">
                  <c:v>200</c:v>
                </c:pt>
                <c:pt idx="1967">
                  <c:v>183</c:v>
                </c:pt>
                <c:pt idx="1968">
                  <c:v>181</c:v>
                </c:pt>
                <c:pt idx="1969">
                  <c:v>179</c:v>
                </c:pt>
                <c:pt idx="1970">
                  <c:v>185</c:v>
                </c:pt>
                <c:pt idx="1971">
                  <c:v>196</c:v>
                </c:pt>
                <c:pt idx="1972">
                  <c:v>188</c:v>
                </c:pt>
                <c:pt idx="1973">
                  <c:v>185</c:v>
                </c:pt>
              </c:numCache>
            </c:numRef>
          </c:yVal>
          <c:smooth val="0"/>
          <c:extLst xmlns:c16r2="http://schemas.microsoft.com/office/drawing/2015/06/chart">
            <c:ext xmlns:c16="http://schemas.microsoft.com/office/drawing/2014/chart" uri="{C3380CC4-5D6E-409C-BE32-E72D297353CC}">
              <c16:uniqueId val="{00000001-7158-9F42-BA59-4363D128E4E6}"/>
            </c:ext>
          </c:extLst>
        </c:ser>
        <c:ser>
          <c:idx val="5"/>
          <c:order val="2"/>
          <c:tx>
            <c:v>BSG15</c:v>
          </c:tx>
          <c:spPr>
            <a:ln w="19050" cap="rnd">
              <a:solidFill>
                <a:schemeClr val="accent6"/>
              </a:solidFill>
              <a:round/>
            </a:ln>
            <a:effectLst/>
          </c:spPr>
          <c:marker>
            <c:symbol val="none"/>
          </c:marker>
          <c:xVal>
            <c:numRef>
              <c:f>'[Analysis_20May.xlsx]151'!$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Analysis_20May.xlsx]151'!$D$2:$D$1975</c:f>
              <c:numCache>
                <c:formatCode>General</c:formatCode>
                <c:ptCount val="1974"/>
                <c:pt idx="0">
                  <c:v>608</c:v>
                </c:pt>
                <c:pt idx="1">
                  <c:v>597</c:v>
                </c:pt>
                <c:pt idx="2">
                  <c:v>597</c:v>
                </c:pt>
                <c:pt idx="3">
                  <c:v>624</c:v>
                </c:pt>
                <c:pt idx="4">
                  <c:v>602</c:v>
                </c:pt>
                <c:pt idx="5">
                  <c:v>628</c:v>
                </c:pt>
                <c:pt idx="6">
                  <c:v>600</c:v>
                </c:pt>
                <c:pt idx="7">
                  <c:v>602</c:v>
                </c:pt>
                <c:pt idx="8">
                  <c:v>600</c:v>
                </c:pt>
                <c:pt idx="9">
                  <c:v>627</c:v>
                </c:pt>
                <c:pt idx="10">
                  <c:v>604</c:v>
                </c:pt>
                <c:pt idx="11">
                  <c:v>610</c:v>
                </c:pt>
                <c:pt idx="12">
                  <c:v>618</c:v>
                </c:pt>
                <c:pt idx="13">
                  <c:v>616</c:v>
                </c:pt>
                <c:pt idx="14">
                  <c:v>614</c:v>
                </c:pt>
                <c:pt idx="15">
                  <c:v>624</c:v>
                </c:pt>
                <c:pt idx="16">
                  <c:v>609</c:v>
                </c:pt>
                <c:pt idx="17">
                  <c:v>620</c:v>
                </c:pt>
                <c:pt idx="18">
                  <c:v>622</c:v>
                </c:pt>
                <c:pt idx="19">
                  <c:v>619</c:v>
                </c:pt>
                <c:pt idx="20">
                  <c:v>603</c:v>
                </c:pt>
                <c:pt idx="21">
                  <c:v>616</c:v>
                </c:pt>
                <c:pt idx="22">
                  <c:v>618</c:v>
                </c:pt>
                <c:pt idx="23">
                  <c:v>628</c:v>
                </c:pt>
                <c:pt idx="24">
                  <c:v>621</c:v>
                </c:pt>
                <c:pt idx="25">
                  <c:v>628</c:v>
                </c:pt>
                <c:pt idx="26">
                  <c:v>614</c:v>
                </c:pt>
                <c:pt idx="27">
                  <c:v>606</c:v>
                </c:pt>
                <c:pt idx="28">
                  <c:v>619</c:v>
                </c:pt>
                <c:pt idx="29">
                  <c:v>619</c:v>
                </c:pt>
                <c:pt idx="30">
                  <c:v>616</c:v>
                </c:pt>
                <c:pt idx="31">
                  <c:v>597</c:v>
                </c:pt>
                <c:pt idx="32">
                  <c:v>627</c:v>
                </c:pt>
                <c:pt idx="33">
                  <c:v>605</c:v>
                </c:pt>
                <c:pt idx="34">
                  <c:v>627</c:v>
                </c:pt>
                <c:pt idx="35">
                  <c:v>624</c:v>
                </c:pt>
                <c:pt idx="36">
                  <c:v>609</c:v>
                </c:pt>
                <c:pt idx="37">
                  <c:v>605</c:v>
                </c:pt>
                <c:pt idx="38">
                  <c:v>621</c:v>
                </c:pt>
                <c:pt idx="39">
                  <c:v>632</c:v>
                </c:pt>
                <c:pt idx="40">
                  <c:v>624</c:v>
                </c:pt>
                <c:pt idx="41">
                  <c:v>612</c:v>
                </c:pt>
                <c:pt idx="42">
                  <c:v>622</c:v>
                </c:pt>
                <c:pt idx="43">
                  <c:v>617</c:v>
                </c:pt>
                <c:pt idx="44">
                  <c:v>606</c:v>
                </c:pt>
                <c:pt idx="45">
                  <c:v>625</c:v>
                </c:pt>
                <c:pt idx="46">
                  <c:v>597</c:v>
                </c:pt>
                <c:pt idx="47">
                  <c:v>620</c:v>
                </c:pt>
                <c:pt idx="48">
                  <c:v>604</c:v>
                </c:pt>
                <c:pt idx="49">
                  <c:v>593</c:v>
                </c:pt>
                <c:pt idx="50">
                  <c:v>605</c:v>
                </c:pt>
                <c:pt idx="51">
                  <c:v>590</c:v>
                </c:pt>
                <c:pt idx="52">
                  <c:v>612</c:v>
                </c:pt>
                <c:pt idx="53">
                  <c:v>593</c:v>
                </c:pt>
                <c:pt idx="54">
                  <c:v>619</c:v>
                </c:pt>
                <c:pt idx="55">
                  <c:v>620</c:v>
                </c:pt>
                <c:pt idx="56">
                  <c:v>611</c:v>
                </c:pt>
                <c:pt idx="57">
                  <c:v>612</c:v>
                </c:pt>
                <c:pt idx="58">
                  <c:v>611</c:v>
                </c:pt>
                <c:pt idx="59">
                  <c:v>602</c:v>
                </c:pt>
                <c:pt idx="60">
                  <c:v>611</c:v>
                </c:pt>
                <c:pt idx="61">
                  <c:v>618</c:v>
                </c:pt>
                <c:pt idx="62">
                  <c:v>626</c:v>
                </c:pt>
                <c:pt idx="63">
                  <c:v>596</c:v>
                </c:pt>
                <c:pt idx="64">
                  <c:v>594</c:v>
                </c:pt>
                <c:pt idx="65">
                  <c:v>630</c:v>
                </c:pt>
                <c:pt idx="66">
                  <c:v>604</c:v>
                </c:pt>
                <c:pt idx="67">
                  <c:v>604</c:v>
                </c:pt>
                <c:pt idx="68">
                  <c:v>640</c:v>
                </c:pt>
                <c:pt idx="69">
                  <c:v>604</c:v>
                </c:pt>
                <c:pt idx="70">
                  <c:v>605</c:v>
                </c:pt>
                <c:pt idx="71">
                  <c:v>616</c:v>
                </c:pt>
                <c:pt idx="72">
                  <c:v>625</c:v>
                </c:pt>
                <c:pt idx="73">
                  <c:v>612</c:v>
                </c:pt>
                <c:pt idx="74">
                  <c:v>596</c:v>
                </c:pt>
                <c:pt idx="75">
                  <c:v>618</c:v>
                </c:pt>
                <c:pt idx="76">
                  <c:v>621</c:v>
                </c:pt>
                <c:pt idx="77">
                  <c:v>628</c:v>
                </c:pt>
                <c:pt idx="78">
                  <c:v>604</c:v>
                </c:pt>
                <c:pt idx="79">
                  <c:v>603</c:v>
                </c:pt>
                <c:pt idx="80">
                  <c:v>633</c:v>
                </c:pt>
                <c:pt idx="81">
                  <c:v>605</c:v>
                </c:pt>
                <c:pt idx="82">
                  <c:v>626</c:v>
                </c:pt>
                <c:pt idx="83">
                  <c:v>617</c:v>
                </c:pt>
                <c:pt idx="84">
                  <c:v>606</c:v>
                </c:pt>
                <c:pt idx="85">
                  <c:v>627</c:v>
                </c:pt>
                <c:pt idx="86">
                  <c:v>616</c:v>
                </c:pt>
                <c:pt idx="87">
                  <c:v>613</c:v>
                </c:pt>
                <c:pt idx="88">
                  <c:v>608</c:v>
                </c:pt>
                <c:pt idx="89">
                  <c:v>622</c:v>
                </c:pt>
                <c:pt idx="90">
                  <c:v>613</c:v>
                </c:pt>
                <c:pt idx="91">
                  <c:v>615</c:v>
                </c:pt>
                <c:pt idx="92">
                  <c:v>615</c:v>
                </c:pt>
                <c:pt idx="93">
                  <c:v>610</c:v>
                </c:pt>
                <c:pt idx="94">
                  <c:v>620</c:v>
                </c:pt>
                <c:pt idx="95">
                  <c:v>621</c:v>
                </c:pt>
                <c:pt idx="96">
                  <c:v>628</c:v>
                </c:pt>
                <c:pt idx="97">
                  <c:v>628</c:v>
                </c:pt>
                <c:pt idx="98">
                  <c:v>620</c:v>
                </c:pt>
                <c:pt idx="99">
                  <c:v>604</c:v>
                </c:pt>
                <c:pt idx="100">
                  <c:v>638</c:v>
                </c:pt>
                <c:pt idx="101">
                  <c:v>613</c:v>
                </c:pt>
                <c:pt idx="102">
                  <c:v>639</c:v>
                </c:pt>
                <c:pt idx="103">
                  <c:v>620</c:v>
                </c:pt>
                <c:pt idx="104">
                  <c:v>623</c:v>
                </c:pt>
                <c:pt idx="105">
                  <c:v>619</c:v>
                </c:pt>
                <c:pt idx="106">
                  <c:v>618</c:v>
                </c:pt>
                <c:pt idx="107">
                  <c:v>621</c:v>
                </c:pt>
                <c:pt idx="108">
                  <c:v>615</c:v>
                </c:pt>
                <c:pt idx="109">
                  <c:v>620</c:v>
                </c:pt>
                <c:pt idx="110">
                  <c:v>635</c:v>
                </c:pt>
                <c:pt idx="111">
                  <c:v>600</c:v>
                </c:pt>
                <c:pt idx="112">
                  <c:v>609</c:v>
                </c:pt>
                <c:pt idx="113">
                  <c:v>617</c:v>
                </c:pt>
                <c:pt idx="114">
                  <c:v>629</c:v>
                </c:pt>
                <c:pt idx="115">
                  <c:v>602</c:v>
                </c:pt>
                <c:pt idx="116">
                  <c:v>614</c:v>
                </c:pt>
                <c:pt idx="117">
                  <c:v>617</c:v>
                </c:pt>
                <c:pt idx="118">
                  <c:v>618</c:v>
                </c:pt>
                <c:pt idx="119">
                  <c:v>613</c:v>
                </c:pt>
                <c:pt idx="120">
                  <c:v>622</c:v>
                </c:pt>
                <c:pt idx="121">
                  <c:v>619</c:v>
                </c:pt>
                <c:pt idx="122">
                  <c:v>633</c:v>
                </c:pt>
                <c:pt idx="123">
                  <c:v>620</c:v>
                </c:pt>
                <c:pt idx="124">
                  <c:v>590</c:v>
                </c:pt>
                <c:pt idx="125">
                  <c:v>621</c:v>
                </c:pt>
                <c:pt idx="126">
                  <c:v>604</c:v>
                </c:pt>
                <c:pt idx="127">
                  <c:v>602</c:v>
                </c:pt>
                <c:pt idx="128">
                  <c:v>631</c:v>
                </c:pt>
                <c:pt idx="129">
                  <c:v>612</c:v>
                </c:pt>
                <c:pt idx="130">
                  <c:v>609</c:v>
                </c:pt>
                <c:pt idx="131">
                  <c:v>601</c:v>
                </c:pt>
                <c:pt idx="132">
                  <c:v>612</c:v>
                </c:pt>
                <c:pt idx="133">
                  <c:v>612</c:v>
                </c:pt>
                <c:pt idx="134">
                  <c:v>605</c:v>
                </c:pt>
                <c:pt idx="135">
                  <c:v>611</c:v>
                </c:pt>
                <c:pt idx="136">
                  <c:v>626</c:v>
                </c:pt>
                <c:pt idx="137">
                  <c:v>621</c:v>
                </c:pt>
                <c:pt idx="138">
                  <c:v>610</c:v>
                </c:pt>
                <c:pt idx="139">
                  <c:v>628</c:v>
                </c:pt>
                <c:pt idx="140">
                  <c:v>609</c:v>
                </c:pt>
                <c:pt idx="141">
                  <c:v>617</c:v>
                </c:pt>
                <c:pt idx="142">
                  <c:v>597</c:v>
                </c:pt>
                <c:pt idx="143">
                  <c:v>613</c:v>
                </c:pt>
                <c:pt idx="144">
                  <c:v>614</c:v>
                </c:pt>
                <c:pt idx="145">
                  <c:v>605</c:v>
                </c:pt>
                <c:pt idx="146">
                  <c:v>604</c:v>
                </c:pt>
                <c:pt idx="147">
                  <c:v>606</c:v>
                </c:pt>
                <c:pt idx="148">
                  <c:v>615</c:v>
                </c:pt>
                <c:pt idx="149">
                  <c:v>608</c:v>
                </c:pt>
                <c:pt idx="150">
                  <c:v>609</c:v>
                </c:pt>
                <c:pt idx="151">
                  <c:v>602</c:v>
                </c:pt>
                <c:pt idx="152">
                  <c:v>604</c:v>
                </c:pt>
                <c:pt idx="153">
                  <c:v>645</c:v>
                </c:pt>
                <c:pt idx="154">
                  <c:v>604</c:v>
                </c:pt>
                <c:pt idx="155">
                  <c:v>636</c:v>
                </c:pt>
                <c:pt idx="156">
                  <c:v>609</c:v>
                </c:pt>
                <c:pt idx="157">
                  <c:v>593</c:v>
                </c:pt>
                <c:pt idx="158">
                  <c:v>622</c:v>
                </c:pt>
                <c:pt idx="159">
                  <c:v>593</c:v>
                </c:pt>
                <c:pt idx="160">
                  <c:v>631</c:v>
                </c:pt>
                <c:pt idx="161">
                  <c:v>617</c:v>
                </c:pt>
                <c:pt idx="162">
                  <c:v>612</c:v>
                </c:pt>
                <c:pt idx="163">
                  <c:v>618</c:v>
                </c:pt>
                <c:pt idx="164">
                  <c:v>608</c:v>
                </c:pt>
                <c:pt idx="165">
                  <c:v>610</c:v>
                </c:pt>
                <c:pt idx="166">
                  <c:v>611</c:v>
                </c:pt>
                <c:pt idx="167">
                  <c:v>631</c:v>
                </c:pt>
                <c:pt idx="168">
                  <c:v>606</c:v>
                </c:pt>
                <c:pt idx="169">
                  <c:v>598</c:v>
                </c:pt>
                <c:pt idx="170">
                  <c:v>600</c:v>
                </c:pt>
                <c:pt idx="171">
                  <c:v>612</c:v>
                </c:pt>
                <c:pt idx="172">
                  <c:v>607</c:v>
                </c:pt>
                <c:pt idx="173">
                  <c:v>625</c:v>
                </c:pt>
                <c:pt idx="174">
                  <c:v>599</c:v>
                </c:pt>
                <c:pt idx="175">
                  <c:v>619</c:v>
                </c:pt>
                <c:pt idx="176">
                  <c:v>622</c:v>
                </c:pt>
                <c:pt idx="177">
                  <c:v>610</c:v>
                </c:pt>
                <c:pt idx="178">
                  <c:v>619</c:v>
                </c:pt>
                <c:pt idx="179">
                  <c:v>603</c:v>
                </c:pt>
                <c:pt idx="180">
                  <c:v>616</c:v>
                </c:pt>
                <c:pt idx="181">
                  <c:v>620</c:v>
                </c:pt>
                <c:pt idx="182">
                  <c:v>605</c:v>
                </c:pt>
                <c:pt idx="183">
                  <c:v>605</c:v>
                </c:pt>
                <c:pt idx="184">
                  <c:v>612</c:v>
                </c:pt>
                <c:pt idx="185">
                  <c:v>615</c:v>
                </c:pt>
                <c:pt idx="186">
                  <c:v>644</c:v>
                </c:pt>
                <c:pt idx="187">
                  <c:v>613</c:v>
                </c:pt>
                <c:pt idx="188">
                  <c:v>629</c:v>
                </c:pt>
                <c:pt idx="189">
                  <c:v>614</c:v>
                </c:pt>
                <c:pt idx="190">
                  <c:v>621</c:v>
                </c:pt>
                <c:pt idx="191">
                  <c:v>610</c:v>
                </c:pt>
                <c:pt idx="192">
                  <c:v>632</c:v>
                </c:pt>
                <c:pt idx="193">
                  <c:v>622</c:v>
                </c:pt>
                <c:pt idx="194">
                  <c:v>632</c:v>
                </c:pt>
                <c:pt idx="195">
                  <c:v>619</c:v>
                </c:pt>
                <c:pt idx="196">
                  <c:v>615</c:v>
                </c:pt>
                <c:pt idx="197">
                  <c:v>624</c:v>
                </c:pt>
                <c:pt idx="198">
                  <c:v>599</c:v>
                </c:pt>
                <c:pt idx="199">
                  <c:v>608</c:v>
                </c:pt>
                <c:pt idx="200">
                  <c:v>611</c:v>
                </c:pt>
                <c:pt idx="201">
                  <c:v>636</c:v>
                </c:pt>
                <c:pt idx="202">
                  <c:v>619</c:v>
                </c:pt>
                <c:pt idx="203">
                  <c:v>609</c:v>
                </c:pt>
                <c:pt idx="204">
                  <c:v>597</c:v>
                </c:pt>
                <c:pt idx="205">
                  <c:v>601</c:v>
                </c:pt>
                <c:pt idx="206">
                  <c:v>609</c:v>
                </c:pt>
                <c:pt idx="207">
                  <c:v>610</c:v>
                </c:pt>
                <c:pt idx="208">
                  <c:v>606</c:v>
                </c:pt>
                <c:pt idx="209">
                  <c:v>609</c:v>
                </c:pt>
                <c:pt idx="210">
                  <c:v>623</c:v>
                </c:pt>
                <c:pt idx="211">
                  <c:v>612</c:v>
                </c:pt>
                <c:pt idx="212">
                  <c:v>619</c:v>
                </c:pt>
                <c:pt idx="213">
                  <c:v>600</c:v>
                </c:pt>
                <c:pt idx="214">
                  <c:v>614</c:v>
                </c:pt>
                <c:pt idx="215">
                  <c:v>613</c:v>
                </c:pt>
                <c:pt idx="216">
                  <c:v>639</c:v>
                </c:pt>
                <c:pt idx="217">
                  <c:v>614</c:v>
                </c:pt>
                <c:pt idx="218">
                  <c:v>629</c:v>
                </c:pt>
                <c:pt idx="219">
                  <c:v>605</c:v>
                </c:pt>
                <c:pt idx="220">
                  <c:v>623</c:v>
                </c:pt>
                <c:pt idx="221">
                  <c:v>627</c:v>
                </c:pt>
                <c:pt idx="222">
                  <c:v>619</c:v>
                </c:pt>
                <c:pt idx="223">
                  <c:v>618</c:v>
                </c:pt>
                <c:pt idx="224">
                  <c:v>619</c:v>
                </c:pt>
                <c:pt idx="225">
                  <c:v>634</c:v>
                </c:pt>
                <c:pt idx="226">
                  <c:v>611</c:v>
                </c:pt>
                <c:pt idx="227">
                  <c:v>605</c:v>
                </c:pt>
                <c:pt idx="228">
                  <c:v>634</c:v>
                </c:pt>
                <c:pt idx="229">
                  <c:v>628</c:v>
                </c:pt>
                <c:pt idx="230">
                  <c:v>622</c:v>
                </c:pt>
                <c:pt idx="231">
                  <c:v>612</c:v>
                </c:pt>
                <c:pt idx="232">
                  <c:v>634</c:v>
                </c:pt>
                <c:pt idx="233">
                  <c:v>614</c:v>
                </c:pt>
                <c:pt idx="234">
                  <c:v>623</c:v>
                </c:pt>
                <c:pt idx="235">
                  <c:v>626</c:v>
                </c:pt>
                <c:pt idx="236">
                  <c:v>608</c:v>
                </c:pt>
                <c:pt idx="237">
                  <c:v>640</c:v>
                </c:pt>
                <c:pt idx="238">
                  <c:v>631</c:v>
                </c:pt>
                <c:pt idx="239">
                  <c:v>620</c:v>
                </c:pt>
                <c:pt idx="240">
                  <c:v>647</c:v>
                </c:pt>
                <c:pt idx="241">
                  <c:v>630</c:v>
                </c:pt>
                <c:pt idx="242">
                  <c:v>634</c:v>
                </c:pt>
                <c:pt idx="243">
                  <c:v>604</c:v>
                </c:pt>
                <c:pt idx="244">
                  <c:v>620</c:v>
                </c:pt>
                <c:pt idx="245">
                  <c:v>592</c:v>
                </c:pt>
                <c:pt idx="246">
                  <c:v>606</c:v>
                </c:pt>
                <c:pt idx="247">
                  <c:v>632</c:v>
                </c:pt>
                <c:pt idx="248">
                  <c:v>615</c:v>
                </c:pt>
                <c:pt idx="249">
                  <c:v>620</c:v>
                </c:pt>
                <c:pt idx="250">
                  <c:v>603</c:v>
                </c:pt>
                <c:pt idx="251">
                  <c:v>624</c:v>
                </c:pt>
                <c:pt idx="252">
                  <c:v>608</c:v>
                </c:pt>
                <c:pt idx="253">
                  <c:v>640</c:v>
                </c:pt>
                <c:pt idx="254">
                  <c:v>629</c:v>
                </c:pt>
                <c:pt idx="255">
                  <c:v>619</c:v>
                </c:pt>
                <c:pt idx="256">
                  <c:v>626</c:v>
                </c:pt>
                <c:pt idx="257">
                  <c:v>598</c:v>
                </c:pt>
                <c:pt idx="258">
                  <c:v>619</c:v>
                </c:pt>
                <c:pt idx="259">
                  <c:v>622</c:v>
                </c:pt>
                <c:pt idx="260">
                  <c:v>615</c:v>
                </c:pt>
                <c:pt idx="261">
                  <c:v>633</c:v>
                </c:pt>
                <c:pt idx="262">
                  <c:v>615</c:v>
                </c:pt>
                <c:pt idx="263">
                  <c:v>631</c:v>
                </c:pt>
                <c:pt idx="264">
                  <c:v>621</c:v>
                </c:pt>
                <c:pt idx="265">
                  <c:v>631</c:v>
                </c:pt>
                <c:pt idx="266">
                  <c:v>621</c:v>
                </c:pt>
                <c:pt idx="267">
                  <c:v>619</c:v>
                </c:pt>
                <c:pt idx="268">
                  <c:v>615</c:v>
                </c:pt>
                <c:pt idx="269">
                  <c:v>620</c:v>
                </c:pt>
                <c:pt idx="270">
                  <c:v>614</c:v>
                </c:pt>
                <c:pt idx="271">
                  <c:v>609</c:v>
                </c:pt>
                <c:pt idx="272">
                  <c:v>637</c:v>
                </c:pt>
                <c:pt idx="273">
                  <c:v>634</c:v>
                </c:pt>
                <c:pt idx="274">
                  <c:v>644</c:v>
                </c:pt>
                <c:pt idx="275">
                  <c:v>604</c:v>
                </c:pt>
                <c:pt idx="276">
                  <c:v>632</c:v>
                </c:pt>
                <c:pt idx="277">
                  <c:v>617</c:v>
                </c:pt>
                <c:pt idx="278">
                  <c:v>601</c:v>
                </c:pt>
                <c:pt idx="279">
                  <c:v>634</c:v>
                </c:pt>
                <c:pt idx="280">
                  <c:v>619</c:v>
                </c:pt>
                <c:pt idx="281">
                  <c:v>618</c:v>
                </c:pt>
                <c:pt idx="282">
                  <c:v>616</c:v>
                </c:pt>
                <c:pt idx="283">
                  <c:v>619</c:v>
                </c:pt>
                <c:pt idx="284">
                  <c:v>614</c:v>
                </c:pt>
                <c:pt idx="285">
                  <c:v>648</c:v>
                </c:pt>
                <c:pt idx="286">
                  <c:v>624</c:v>
                </c:pt>
                <c:pt idx="287">
                  <c:v>613</c:v>
                </c:pt>
                <c:pt idx="288">
                  <c:v>635</c:v>
                </c:pt>
                <c:pt idx="289">
                  <c:v>629</c:v>
                </c:pt>
                <c:pt idx="290">
                  <c:v>619</c:v>
                </c:pt>
                <c:pt idx="291">
                  <c:v>621</c:v>
                </c:pt>
                <c:pt idx="292">
                  <c:v>602</c:v>
                </c:pt>
                <c:pt idx="293">
                  <c:v>626</c:v>
                </c:pt>
                <c:pt idx="294">
                  <c:v>638</c:v>
                </c:pt>
                <c:pt idx="295">
                  <c:v>614</c:v>
                </c:pt>
                <c:pt idx="296">
                  <c:v>611</c:v>
                </c:pt>
                <c:pt idx="297">
                  <c:v>630</c:v>
                </c:pt>
                <c:pt idx="298">
                  <c:v>614</c:v>
                </c:pt>
                <c:pt idx="299">
                  <c:v>620</c:v>
                </c:pt>
                <c:pt idx="300">
                  <c:v>658</c:v>
                </c:pt>
                <c:pt idx="301">
                  <c:v>633</c:v>
                </c:pt>
                <c:pt idx="302">
                  <c:v>639</c:v>
                </c:pt>
                <c:pt idx="303">
                  <c:v>626</c:v>
                </c:pt>
                <c:pt idx="304">
                  <c:v>623</c:v>
                </c:pt>
                <c:pt idx="305">
                  <c:v>623</c:v>
                </c:pt>
                <c:pt idx="306">
                  <c:v>617</c:v>
                </c:pt>
                <c:pt idx="307">
                  <c:v>630</c:v>
                </c:pt>
                <c:pt idx="308">
                  <c:v>640</c:v>
                </c:pt>
                <c:pt idx="309">
                  <c:v>627</c:v>
                </c:pt>
                <c:pt idx="310">
                  <c:v>630</c:v>
                </c:pt>
                <c:pt idx="311">
                  <c:v>659</c:v>
                </c:pt>
                <c:pt idx="312">
                  <c:v>631</c:v>
                </c:pt>
                <c:pt idx="313">
                  <c:v>630</c:v>
                </c:pt>
                <c:pt idx="314">
                  <c:v>633</c:v>
                </c:pt>
                <c:pt idx="315">
                  <c:v>618</c:v>
                </c:pt>
                <c:pt idx="316">
                  <c:v>642</c:v>
                </c:pt>
                <c:pt idx="317">
                  <c:v>638</c:v>
                </c:pt>
                <c:pt idx="318">
                  <c:v>628</c:v>
                </c:pt>
                <c:pt idx="319">
                  <c:v>632</c:v>
                </c:pt>
                <c:pt idx="320">
                  <c:v>636</c:v>
                </c:pt>
                <c:pt idx="321">
                  <c:v>614</c:v>
                </c:pt>
                <c:pt idx="322">
                  <c:v>621</c:v>
                </c:pt>
                <c:pt idx="323">
                  <c:v>645</c:v>
                </c:pt>
                <c:pt idx="324">
                  <c:v>639</c:v>
                </c:pt>
                <c:pt idx="325">
                  <c:v>643</c:v>
                </c:pt>
                <c:pt idx="326">
                  <c:v>651</c:v>
                </c:pt>
                <c:pt idx="327">
                  <c:v>614</c:v>
                </c:pt>
                <c:pt idx="328">
                  <c:v>629</c:v>
                </c:pt>
                <c:pt idx="329">
                  <c:v>643</c:v>
                </c:pt>
                <c:pt idx="330">
                  <c:v>645</c:v>
                </c:pt>
                <c:pt idx="331">
                  <c:v>609</c:v>
                </c:pt>
                <c:pt idx="332">
                  <c:v>616</c:v>
                </c:pt>
                <c:pt idx="333">
                  <c:v>649</c:v>
                </c:pt>
                <c:pt idx="334">
                  <c:v>623</c:v>
                </c:pt>
                <c:pt idx="335">
                  <c:v>619</c:v>
                </c:pt>
                <c:pt idx="336">
                  <c:v>638</c:v>
                </c:pt>
                <c:pt idx="337">
                  <c:v>637</c:v>
                </c:pt>
                <c:pt idx="338">
                  <c:v>649</c:v>
                </c:pt>
                <c:pt idx="339">
                  <c:v>647</c:v>
                </c:pt>
                <c:pt idx="340">
                  <c:v>643</c:v>
                </c:pt>
                <c:pt idx="341">
                  <c:v>652</c:v>
                </c:pt>
                <c:pt idx="342">
                  <c:v>648</c:v>
                </c:pt>
                <c:pt idx="343">
                  <c:v>650</c:v>
                </c:pt>
                <c:pt idx="344">
                  <c:v>621</c:v>
                </c:pt>
                <c:pt idx="345">
                  <c:v>631</c:v>
                </c:pt>
                <c:pt idx="346">
                  <c:v>626</c:v>
                </c:pt>
                <c:pt idx="347">
                  <c:v>647</c:v>
                </c:pt>
                <c:pt idx="348">
                  <c:v>658</c:v>
                </c:pt>
                <c:pt idx="349">
                  <c:v>617</c:v>
                </c:pt>
                <c:pt idx="350">
                  <c:v>649</c:v>
                </c:pt>
                <c:pt idx="351">
                  <c:v>651</c:v>
                </c:pt>
                <c:pt idx="352">
                  <c:v>628</c:v>
                </c:pt>
                <c:pt idx="353">
                  <c:v>632</c:v>
                </c:pt>
                <c:pt idx="354">
                  <c:v>638</c:v>
                </c:pt>
                <c:pt idx="355">
                  <c:v>614</c:v>
                </c:pt>
                <c:pt idx="356">
                  <c:v>613</c:v>
                </c:pt>
                <c:pt idx="357">
                  <c:v>628</c:v>
                </c:pt>
                <c:pt idx="358">
                  <c:v>646</c:v>
                </c:pt>
                <c:pt idx="359">
                  <c:v>636</c:v>
                </c:pt>
                <c:pt idx="360">
                  <c:v>618</c:v>
                </c:pt>
                <c:pt idx="361">
                  <c:v>642</c:v>
                </c:pt>
                <c:pt idx="362">
                  <c:v>653</c:v>
                </c:pt>
                <c:pt idx="363">
                  <c:v>661</c:v>
                </c:pt>
                <c:pt idx="364">
                  <c:v>647</c:v>
                </c:pt>
                <c:pt idx="365">
                  <c:v>638</c:v>
                </c:pt>
                <c:pt idx="366">
                  <c:v>616</c:v>
                </c:pt>
                <c:pt idx="367">
                  <c:v>633</c:v>
                </c:pt>
                <c:pt idx="368">
                  <c:v>636</c:v>
                </c:pt>
                <c:pt idx="369">
                  <c:v>640</c:v>
                </c:pt>
                <c:pt idx="370">
                  <c:v>647</c:v>
                </c:pt>
                <c:pt idx="371">
                  <c:v>654</c:v>
                </c:pt>
                <c:pt idx="372">
                  <c:v>658</c:v>
                </c:pt>
                <c:pt idx="373">
                  <c:v>645</c:v>
                </c:pt>
                <c:pt idx="374">
                  <c:v>655</c:v>
                </c:pt>
                <c:pt idx="375">
                  <c:v>628</c:v>
                </c:pt>
                <c:pt idx="376">
                  <c:v>638</c:v>
                </c:pt>
                <c:pt idx="377">
                  <c:v>649</c:v>
                </c:pt>
                <c:pt idx="378">
                  <c:v>646</c:v>
                </c:pt>
                <c:pt idx="379">
                  <c:v>629</c:v>
                </c:pt>
                <c:pt idx="380">
                  <c:v>637</c:v>
                </c:pt>
                <c:pt idx="381">
                  <c:v>649</c:v>
                </c:pt>
                <c:pt idx="382">
                  <c:v>615</c:v>
                </c:pt>
                <c:pt idx="383">
                  <c:v>618</c:v>
                </c:pt>
                <c:pt idx="384">
                  <c:v>629</c:v>
                </c:pt>
                <c:pt idx="385">
                  <c:v>650</c:v>
                </c:pt>
                <c:pt idx="386">
                  <c:v>638</c:v>
                </c:pt>
                <c:pt idx="387">
                  <c:v>631</c:v>
                </c:pt>
                <c:pt idx="388">
                  <c:v>620</c:v>
                </c:pt>
                <c:pt idx="389">
                  <c:v>638</c:v>
                </c:pt>
                <c:pt idx="390">
                  <c:v>633</c:v>
                </c:pt>
                <c:pt idx="391">
                  <c:v>658</c:v>
                </c:pt>
                <c:pt idx="392">
                  <c:v>644</c:v>
                </c:pt>
                <c:pt idx="393">
                  <c:v>632</c:v>
                </c:pt>
                <c:pt idx="394">
                  <c:v>657</c:v>
                </c:pt>
                <c:pt idx="395">
                  <c:v>630</c:v>
                </c:pt>
                <c:pt idx="396">
                  <c:v>647</c:v>
                </c:pt>
                <c:pt idx="397">
                  <c:v>647</c:v>
                </c:pt>
                <c:pt idx="398">
                  <c:v>630</c:v>
                </c:pt>
                <c:pt idx="399">
                  <c:v>655</c:v>
                </c:pt>
                <c:pt idx="400">
                  <c:v>647</c:v>
                </c:pt>
                <c:pt idx="401">
                  <c:v>641</c:v>
                </c:pt>
                <c:pt idx="402">
                  <c:v>645</c:v>
                </c:pt>
                <c:pt idx="403">
                  <c:v>658</c:v>
                </c:pt>
                <c:pt idx="404">
                  <c:v>652</c:v>
                </c:pt>
                <c:pt idx="405">
                  <c:v>646</c:v>
                </c:pt>
                <c:pt idx="406">
                  <c:v>648</c:v>
                </c:pt>
                <c:pt idx="407">
                  <c:v>654</c:v>
                </c:pt>
                <c:pt idx="408">
                  <c:v>634</c:v>
                </c:pt>
                <c:pt idx="409">
                  <c:v>637</c:v>
                </c:pt>
                <c:pt idx="410">
                  <c:v>658</c:v>
                </c:pt>
                <c:pt idx="411">
                  <c:v>649</c:v>
                </c:pt>
                <c:pt idx="412">
                  <c:v>630</c:v>
                </c:pt>
                <c:pt idx="413">
                  <c:v>642</c:v>
                </c:pt>
                <c:pt idx="414">
                  <c:v>663</c:v>
                </c:pt>
                <c:pt idx="415">
                  <c:v>638</c:v>
                </c:pt>
                <c:pt idx="416">
                  <c:v>613</c:v>
                </c:pt>
                <c:pt idx="417">
                  <c:v>628</c:v>
                </c:pt>
                <c:pt idx="418">
                  <c:v>610</c:v>
                </c:pt>
                <c:pt idx="419">
                  <c:v>626</c:v>
                </c:pt>
                <c:pt idx="420">
                  <c:v>653</c:v>
                </c:pt>
                <c:pt idx="421">
                  <c:v>627</c:v>
                </c:pt>
                <c:pt idx="422">
                  <c:v>656</c:v>
                </c:pt>
                <c:pt idx="423">
                  <c:v>639</c:v>
                </c:pt>
                <c:pt idx="424">
                  <c:v>653</c:v>
                </c:pt>
                <c:pt idx="425">
                  <c:v>651</c:v>
                </c:pt>
                <c:pt idx="426">
                  <c:v>649</c:v>
                </c:pt>
                <c:pt idx="427">
                  <c:v>643</c:v>
                </c:pt>
                <c:pt idx="428">
                  <c:v>650</c:v>
                </c:pt>
                <c:pt idx="429">
                  <c:v>657</c:v>
                </c:pt>
                <c:pt idx="430">
                  <c:v>666</c:v>
                </c:pt>
                <c:pt idx="431">
                  <c:v>651</c:v>
                </c:pt>
                <c:pt idx="432">
                  <c:v>654</c:v>
                </c:pt>
                <c:pt idx="433">
                  <c:v>643</c:v>
                </c:pt>
                <c:pt idx="434">
                  <c:v>650</c:v>
                </c:pt>
                <c:pt idx="435">
                  <c:v>654</c:v>
                </c:pt>
                <c:pt idx="436">
                  <c:v>651</c:v>
                </c:pt>
                <c:pt idx="437">
                  <c:v>635</c:v>
                </c:pt>
                <c:pt idx="438">
                  <c:v>644</c:v>
                </c:pt>
                <c:pt idx="439">
                  <c:v>645</c:v>
                </c:pt>
                <c:pt idx="440">
                  <c:v>652</c:v>
                </c:pt>
                <c:pt idx="441">
                  <c:v>640</c:v>
                </c:pt>
                <c:pt idx="442">
                  <c:v>630</c:v>
                </c:pt>
                <c:pt idx="443">
                  <c:v>624</c:v>
                </c:pt>
                <c:pt idx="444">
                  <c:v>631</c:v>
                </c:pt>
                <c:pt idx="445">
                  <c:v>653</c:v>
                </c:pt>
                <c:pt idx="446">
                  <c:v>658</c:v>
                </c:pt>
                <c:pt idx="447">
                  <c:v>653</c:v>
                </c:pt>
                <c:pt idx="448">
                  <c:v>642</c:v>
                </c:pt>
                <c:pt idx="449">
                  <c:v>658</c:v>
                </c:pt>
                <c:pt idx="450">
                  <c:v>666</c:v>
                </c:pt>
                <c:pt idx="451">
                  <c:v>641</c:v>
                </c:pt>
                <c:pt idx="452">
                  <c:v>662</c:v>
                </c:pt>
                <c:pt idx="453">
                  <c:v>662</c:v>
                </c:pt>
                <c:pt idx="454">
                  <c:v>663</c:v>
                </c:pt>
                <c:pt idx="455">
                  <c:v>658</c:v>
                </c:pt>
                <c:pt idx="456">
                  <c:v>638</c:v>
                </c:pt>
                <c:pt idx="457">
                  <c:v>635</c:v>
                </c:pt>
                <c:pt idx="458">
                  <c:v>651</c:v>
                </c:pt>
                <c:pt idx="459">
                  <c:v>646</c:v>
                </c:pt>
                <c:pt idx="460">
                  <c:v>677</c:v>
                </c:pt>
                <c:pt idx="461">
                  <c:v>659</c:v>
                </c:pt>
                <c:pt idx="462">
                  <c:v>651</c:v>
                </c:pt>
                <c:pt idx="463">
                  <c:v>629</c:v>
                </c:pt>
                <c:pt idx="464">
                  <c:v>637</c:v>
                </c:pt>
                <c:pt idx="465">
                  <c:v>673</c:v>
                </c:pt>
                <c:pt idx="466">
                  <c:v>663</c:v>
                </c:pt>
                <c:pt idx="467">
                  <c:v>659</c:v>
                </c:pt>
                <c:pt idx="468">
                  <c:v>670</c:v>
                </c:pt>
                <c:pt idx="469">
                  <c:v>669</c:v>
                </c:pt>
                <c:pt idx="470">
                  <c:v>655</c:v>
                </c:pt>
                <c:pt idx="471">
                  <c:v>658</c:v>
                </c:pt>
                <c:pt idx="472">
                  <c:v>693</c:v>
                </c:pt>
                <c:pt idx="473">
                  <c:v>673</c:v>
                </c:pt>
                <c:pt idx="474">
                  <c:v>654</c:v>
                </c:pt>
                <c:pt idx="475">
                  <c:v>666</c:v>
                </c:pt>
                <c:pt idx="476">
                  <c:v>659</c:v>
                </c:pt>
                <c:pt idx="477">
                  <c:v>689</c:v>
                </c:pt>
                <c:pt idx="478">
                  <c:v>645</c:v>
                </c:pt>
                <c:pt idx="479">
                  <c:v>657</c:v>
                </c:pt>
                <c:pt idx="480">
                  <c:v>650</c:v>
                </c:pt>
                <c:pt idx="481">
                  <c:v>674</c:v>
                </c:pt>
                <c:pt idx="482">
                  <c:v>659</c:v>
                </c:pt>
                <c:pt idx="483">
                  <c:v>654</c:v>
                </c:pt>
                <c:pt idx="484">
                  <c:v>673</c:v>
                </c:pt>
                <c:pt idx="485">
                  <c:v>679</c:v>
                </c:pt>
                <c:pt idx="486">
                  <c:v>672</c:v>
                </c:pt>
                <c:pt idx="487">
                  <c:v>664</c:v>
                </c:pt>
                <c:pt idx="488">
                  <c:v>664</c:v>
                </c:pt>
                <c:pt idx="489">
                  <c:v>670</c:v>
                </c:pt>
                <c:pt idx="490">
                  <c:v>700</c:v>
                </c:pt>
                <c:pt idx="491">
                  <c:v>663</c:v>
                </c:pt>
                <c:pt idx="492">
                  <c:v>685</c:v>
                </c:pt>
                <c:pt idx="493">
                  <c:v>682</c:v>
                </c:pt>
                <c:pt idx="494">
                  <c:v>673</c:v>
                </c:pt>
                <c:pt idx="495">
                  <c:v>675</c:v>
                </c:pt>
                <c:pt idx="496">
                  <c:v>691</c:v>
                </c:pt>
                <c:pt idx="497">
                  <c:v>656</c:v>
                </c:pt>
                <c:pt idx="498">
                  <c:v>659</c:v>
                </c:pt>
                <c:pt idx="499">
                  <c:v>663</c:v>
                </c:pt>
                <c:pt idx="500">
                  <c:v>683</c:v>
                </c:pt>
                <c:pt idx="501">
                  <c:v>664</c:v>
                </c:pt>
                <c:pt idx="502">
                  <c:v>660</c:v>
                </c:pt>
                <c:pt idx="503">
                  <c:v>671</c:v>
                </c:pt>
                <c:pt idx="504">
                  <c:v>665</c:v>
                </c:pt>
                <c:pt idx="505">
                  <c:v>688</c:v>
                </c:pt>
                <c:pt idx="506">
                  <c:v>679</c:v>
                </c:pt>
                <c:pt idx="507">
                  <c:v>673</c:v>
                </c:pt>
                <c:pt idx="508">
                  <c:v>674</c:v>
                </c:pt>
                <c:pt idx="509">
                  <c:v>665</c:v>
                </c:pt>
                <c:pt idx="510">
                  <c:v>674</c:v>
                </c:pt>
                <c:pt idx="511">
                  <c:v>666</c:v>
                </c:pt>
                <c:pt idx="512">
                  <c:v>670</c:v>
                </c:pt>
                <c:pt idx="513">
                  <c:v>681</c:v>
                </c:pt>
                <c:pt idx="514">
                  <c:v>654</c:v>
                </c:pt>
                <c:pt idx="515">
                  <c:v>667</c:v>
                </c:pt>
                <c:pt idx="516">
                  <c:v>685</c:v>
                </c:pt>
                <c:pt idx="517">
                  <c:v>664</c:v>
                </c:pt>
                <c:pt idx="518">
                  <c:v>672</c:v>
                </c:pt>
                <c:pt idx="519">
                  <c:v>681</c:v>
                </c:pt>
                <c:pt idx="520">
                  <c:v>684</c:v>
                </c:pt>
                <c:pt idx="521">
                  <c:v>694</c:v>
                </c:pt>
                <c:pt idx="522">
                  <c:v>670</c:v>
                </c:pt>
                <c:pt idx="523">
                  <c:v>685</c:v>
                </c:pt>
                <c:pt idx="524">
                  <c:v>680</c:v>
                </c:pt>
                <c:pt idx="525">
                  <c:v>669</c:v>
                </c:pt>
                <c:pt idx="526">
                  <c:v>675</c:v>
                </c:pt>
                <c:pt idx="527">
                  <c:v>690</c:v>
                </c:pt>
                <c:pt idx="528">
                  <c:v>677</c:v>
                </c:pt>
                <c:pt idx="529">
                  <c:v>657</c:v>
                </c:pt>
                <c:pt idx="530">
                  <c:v>678</c:v>
                </c:pt>
                <c:pt idx="531">
                  <c:v>697</c:v>
                </c:pt>
                <c:pt idx="532">
                  <c:v>703</c:v>
                </c:pt>
                <c:pt idx="533">
                  <c:v>692</c:v>
                </c:pt>
                <c:pt idx="534">
                  <c:v>703</c:v>
                </c:pt>
                <c:pt idx="535">
                  <c:v>678</c:v>
                </c:pt>
                <c:pt idx="536">
                  <c:v>666</c:v>
                </c:pt>
                <c:pt idx="537">
                  <c:v>672</c:v>
                </c:pt>
                <c:pt idx="538">
                  <c:v>718</c:v>
                </c:pt>
                <c:pt idx="539">
                  <c:v>689</c:v>
                </c:pt>
                <c:pt idx="540">
                  <c:v>668</c:v>
                </c:pt>
                <c:pt idx="541">
                  <c:v>682</c:v>
                </c:pt>
                <c:pt idx="542">
                  <c:v>716</c:v>
                </c:pt>
                <c:pt idx="543">
                  <c:v>703</c:v>
                </c:pt>
                <c:pt idx="544">
                  <c:v>652</c:v>
                </c:pt>
                <c:pt idx="545">
                  <c:v>710</c:v>
                </c:pt>
                <c:pt idx="546">
                  <c:v>676</c:v>
                </c:pt>
                <c:pt idx="547">
                  <c:v>708</c:v>
                </c:pt>
                <c:pt idx="548">
                  <c:v>697</c:v>
                </c:pt>
                <c:pt idx="549">
                  <c:v>747</c:v>
                </c:pt>
                <c:pt idx="550">
                  <c:v>703</c:v>
                </c:pt>
                <c:pt idx="551">
                  <c:v>727</c:v>
                </c:pt>
                <c:pt idx="552">
                  <c:v>716</c:v>
                </c:pt>
                <c:pt idx="553">
                  <c:v>706</c:v>
                </c:pt>
                <c:pt idx="554">
                  <c:v>701</c:v>
                </c:pt>
                <c:pt idx="555">
                  <c:v>746</c:v>
                </c:pt>
                <c:pt idx="556">
                  <c:v>720</c:v>
                </c:pt>
                <c:pt idx="557">
                  <c:v>746</c:v>
                </c:pt>
                <c:pt idx="558">
                  <c:v>711</c:v>
                </c:pt>
                <c:pt idx="559">
                  <c:v>722</c:v>
                </c:pt>
                <c:pt idx="560">
                  <c:v>700</c:v>
                </c:pt>
                <c:pt idx="561">
                  <c:v>712</c:v>
                </c:pt>
                <c:pt idx="562">
                  <c:v>715</c:v>
                </c:pt>
                <c:pt idx="563">
                  <c:v>713</c:v>
                </c:pt>
                <c:pt idx="564">
                  <c:v>716</c:v>
                </c:pt>
                <c:pt idx="565">
                  <c:v>701</c:v>
                </c:pt>
                <c:pt idx="566">
                  <c:v>724</c:v>
                </c:pt>
                <c:pt idx="567">
                  <c:v>712</c:v>
                </c:pt>
                <c:pt idx="568">
                  <c:v>690</c:v>
                </c:pt>
                <c:pt idx="569">
                  <c:v>721</c:v>
                </c:pt>
                <c:pt idx="570">
                  <c:v>724</c:v>
                </c:pt>
                <c:pt idx="571">
                  <c:v>684</c:v>
                </c:pt>
                <c:pt idx="572">
                  <c:v>714</c:v>
                </c:pt>
                <c:pt idx="573">
                  <c:v>712</c:v>
                </c:pt>
                <c:pt idx="574">
                  <c:v>718</c:v>
                </c:pt>
                <c:pt idx="575">
                  <c:v>696</c:v>
                </c:pt>
                <c:pt idx="576">
                  <c:v>711</c:v>
                </c:pt>
                <c:pt idx="577">
                  <c:v>719</c:v>
                </c:pt>
                <c:pt idx="578">
                  <c:v>694</c:v>
                </c:pt>
                <c:pt idx="579">
                  <c:v>710</c:v>
                </c:pt>
                <c:pt idx="580">
                  <c:v>682</c:v>
                </c:pt>
                <c:pt idx="581">
                  <c:v>695</c:v>
                </c:pt>
                <c:pt idx="582">
                  <c:v>704</c:v>
                </c:pt>
                <c:pt idx="583">
                  <c:v>718</c:v>
                </c:pt>
                <c:pt idx="584">
                  <c:v>712</c:v>
                </c:pt>
                <c:pt idx="585">
                  <c:v>755</c:v>
                </c:pt>
                <c:pt idx="586">
                  <c:v>708</c:v>
                </c:pt>
                <c:pt idx="587">
                  <c:v>734</c:v>
                </c:pt>
                <c:pt idx="588">
                  <c:v>705</c:v>
                </c:pt>
                <c:pt idx="589">
                  <c:v>726</c:v>
                </c:pt>
                <c:pt idx="590">
                  <c:v>740</c:v>
                </c:pt>
                <c:pt idx="591">
                  <c:v>740</c:v>
                </c:pt>
                <c:pt idx="592">
                  <c:v>713</c:v>
                </c:pt>
                <c:pt idx="593">
                  <c:v>712</c:v>
                </c:pt>
                <c:pt idx="594">
                  <c:v>712</c:v>
                </c:pt>
                <c:pt idx="595">
                  <c:v>690</c:v>
                </c:pt>
                <c:pt idx="596">
                  <c:v>732</c:v>
                </c:pt>
                <c:pt idx="597">
                  <c:v>730</c:v>
                </c:pt>
                <c:pt idx="598">
                  <c:v>720</c:v>
                </c:pt>
                <c:pt idx="599">
                  <c:v>738</c:v>
                </c:pt>
                <c:pt idx="600">
                  <c:v>717</c:v>
                </c:pt>
                <c:pt idx="601">
                  <c:v>711</c:v>
                </c:pt>
                <c:pt idx="602">
                  <c:v>737</c:v>
                </c:pt>
                <c:pt idx="603">
                  <c:v>713</c:v>
                </c:pt>
                <c:pt idx="604">
                  <c:v>731</c:v>
                </c:pt>
                <c:pt idx="605">
                  <c:v>726</c:v>
                </c:pt>
                <c:pt idx="606">
                  <c:v>733</c:v>
                </c:pt>
                <c:pt idx="607">
                  <c:v>711</c:v>
                </c:pt>
                <c:pt idx="608">
                  <c:v>705</c:v>
                </c:pt>
                <c:pt idx="609">
                  <c:v>725</c:v>
                </c:pt>
                <c:pt idx="610">
                  <c:v>733</c:v>
                </c:pt>
                <c:pt idx="611">
                  <c:v>699</c:v>
                </c:pt>
                <c:pt idx="612">
                  <c:v>722</c:v>
                </c:pt>
                <c:pt idx="613">
                  <c:v>745</c:v>
                </c:pt>
                <c:pt idx="614">
                  <c:v>732</c:v>
                </c:pt>
                <c:pt idx="615">
                  <c:v>720</c:v>
                </c:pt>
                <c:pt idx="616">
                  <c:v>739</c:v>
                </c:pt>
                <c:pt idx="617">
                  <c:v>721</c:v>
                </c:pt>
                <c:pt idx="618">
                  <c:v>759</c:v>
                </c:pt>
                <c:pt idx="619">
                  <c:v>724</c:v>
                </c:pt>
                <c:pt idx="620">
                  <c:v>716</c:v>
                </c:pt>
                <c:pt idx="621">
                  <c:v>739</c:v>
                </c:pt>
                <c:pt idx="622">
                  <c:v>708</c:v>
                </c:pt>
                <c:pt idx="623">
                  <c:v>735</c:v>
                </c:pt>
                <c:pt idx="624">
                  <c:v>762</c:v>
                </c:pt>
                <c:pt idx="625">
                  <c:v>754</c:v>
                </c:pt>
                <c:pt idx="626">
                  <c:v>721</c:v>
                </c:pt>
                <c:pt idx="627">
                  <c:v>757</c:v>
                </c:pt>
                <c:pt idx="628">
                  <c:v>752</c:v>
                </c:pt>
                <c:pt idx="629">
                  <c:v>725</c:v>
                </c:pt>
                <c:pt idx="630">
                  <c:v>746</c:v>
                </c:pt>
                <c:pt idx="631">
                  <c:v>746</c:v>
                </c:pt>
                <c:pt idx="632">
                  <c:v>756</c:v>
                </c:pt>
                <c:pt idx="633">
                  <c:v>756</c:v>
                </c:pt>
                <c:pt idx="634">
                  <c:v>740</c:v>
                </c:pt>
                <c:pt idx="635">
                  <c:v>755</c:v>
                </c:pt>
                <c:pt idx="636">
                  <c:v>745</c:v>
                </c:pt>
                <c:pt idx="637">
                  <c:v>735</c:v>
                </c:pt>
                <c:pt idx="638">
                  <c:v>766</c:v>
                </c:pt>
                <c:pt idx="639">
                  <c:v>769</c:v>
                </c:pt>
                <c:pt idx="640">
                  <c:v>728</c:v>
                </c:pt>
                <c:pt idx="641">
                  <c:v>773</c:v>
                </c:pt>
                <c:pt idx="642">
                  <c:v>742</c:v>
                </c:pt>
                <c:pt idx="643">
                  <c:v>745</c:v>
                </c:pt>
                <c:pt idx="644">
                  <c:v>722</c:v>
                </c:pt>
                <c:pt idx="645">
                  <c:v>704</c:v>
                </c:pt>
                <c:pt idx="646">
                  <c:v>720</c:v>
                </c:pt>
                <c:pt idx="647">
                  <c:v>751</c:v>
                </c:pt>
                <c:pt idx="648">
                  <c:v>744</c:v>
                </c:pt>
                <c:pt idx="649">
                  <c:v>750</c:v>
                </c:pt>
                <c:pt idx="650">
                  <c:v>754</c:v>
                </c:pt>
                <c:pt idx="651">
                  <c:v>756</c:v>
                </c:pt>
                <c:pt idx="652">
                  <c:v>768</c:v>
                </c:pt>
                <c:pt idx="653">
                  <c:v>783</c:v>
                </c:pt>
                <c:pt idx="654">
                  <c:v>787</c:v>
                </c:pt>
                <c:pt idx="655">
                  <c:v>756</c:v>
                </c:pt>
                <c:pt idx="656">
                  <c:v>758</c:v>
                </c:pt>
                <c:pt idx="657">
                  <c:v>782</c:v>
                </c:pt>
                <c:pt idx="658">
                  <c:v>783</c:v>
                </c:pt>
                <c:pt idx="659">
                  <c:v>769</c:v>
                </c:pt>
                <c:pt idx="660">
                  <c:v>780</c:v>
                </c:pt>
                <c:pt idx="661">
                  <c:v>755</c:v>
                </c:pt>
                <c:pt idx="662">
                  <c:v>754</c:v>
                </c:pt>
                <c:pt idx="663">
                  <c:v>735</c:v>
                </c:pt>
                <c:pt idx="664">
                  <c:v>755</c:v>
                </c:pt>
                <c:pt idx="665">
                  <c:v>773</c:v>
                </c:pt>
                <c:pt idx="666">
                  <c:v>755</c:v>
                </c:pt>
                <c:pt idx="667">
                  <c:v>738</c:v>
                </c:pt>
                <c:pt idx="668">
                  <c:v>767</c:v>
                </c:pt>
                <c:pt idx="669">
                  <c:v>796</c:v>
                </c:pt>
                <c:pt idx="670">
                  <c:v>762</c:v>
                </c:pt>
                <c:pt idx="671">
                  <c:v>767</c:v>
                </c:pt>
                <c:pt idx="672">
                  <c:v>767</c:v>
                </c:pt>
                <c:pt idx="673">
                  <c:v>760</c:v>
                </c:pt>
                <c:pt idx="674">
                  <c:v>781</c:v>
                </c:pt>
                <c:pt idx="675">
                  <c:v>741</c:v>
                </c:pt>
                <c:pt idx="676">
                  <c:v>754</c:v>
                </c:pt>
                <c:pt idx="677">
                  <c:v>794</c:v>
                </c:pt>
                <c:pt idx="678">
                  <c:v>778</c:v>
                </c:pt>
                <c:pt idx="679">
                  <c:v>792</c:v>
                </c:pt>
                <c:pt idx="680">
                  <c:v>770</c:v>
                </c:pt>
                <c:pt idx="681">
                  <c:v>749</c:v>
                </c:pt>
                <c:pt idx="682">
                  <c:v>797</c:v>
                </c:pt>
                <c:pt idx="683">
                  <c:v>751</c:v>
                </c:pt>
                <c:pt idx="684">
                  <c:v>766</c:v>
                </c:pt>
                <c:pt idx="685">
                  <c:v>787</c:v>
                </c:pt>
                <c:pt idx="686">
                  <c:v>774</c:v>
                </c:pt>
                <c:pt idx="687">
                  <c:v>781</c:v>
                </c:pt>
                <c:pt idx="688">
                  <c:v>764</c:v>
                </c:pt>
                <c:pt idx="689">
                  <c:v>791</c:v>
                </c:pt>
                <c:pt idx="690">
                  <c:v>745</c:v>
                </c:pt>
                <c:pt idx="691">
                  <c:v>790</c:v>
                </c:pt>
                <c:pt idx="692">
                  <c:v>787</c:v>
                </c:pt>
                <c:pt idx="693">
                  <c:v>781</c:v>
                </c:pt>
                <c:pt idx="694">
                  <c:v>805</c:v>
                </c:pt>
                <c:pt idx="695">
                  <c:v>817</c:v>
                </c:pt>
                <c:pt idx="696">
                  <c:v>771</c:v>
                </c:pt>
                <c:pt idx="697">
                  <c:v>790</c:v>
                </c:pt>
                <c:pt idx="698">
                  <c:v>791</c:v>
                </c:pt>
                <c:pt idx="699">
                  <c:v>797</c:v>
                </c:pt>
                <c:pt idx="700">
                  <c:v>827</c:v>
                </c:pt>
                <c:pt idx="701">
                  <c:v>783</c:v>
                </c:pt>
                <c:pt idx="702">
                  <c:v>796</c:v>
                </c:pt>
                <c:pt idx="703">
                  <c:v>806</c:v>
                </c:pt>
                <c:pt idx="704">
                  <c:v>790</c:v>
                </c:pt>
                <c:pt idx="705">
                  <c:v>803</c:v>
                </c:pt>
                <c:pt idx="706">
                  <c:v>797</c:v>
                </c:pt>
                <c:pt idx="707">
                  <c:v>792</c:v>
                </c:pt>
                <c:pt idx="708">
                  <c:v>786</c:v>
                </c:pt>
                <c:pt idx="709">
                  <c:v>824</c:v>
                </c:pt>
                <c:pt idx="710">
                  <c:v>820</c:v>
                </c:pt>
                <c:pt idx="711">
                  <c:v>797</c:v>
                </c:pt>
                <c:pt idx="712">
                  <c:v>790</c:v>
                </c:pt>
                <c:pt idx="713">
                  <c:v>803</c:v>
                </c:pt>
                <c:pt idx="714">
                  <c:v>796</c:v>
                </c:pt>
                <c:pt idx="715">
                  <c:v>805</c:v>
                </c:pt>
                <c:pt idx="716">
                  <c:v>811</c:v>
                </c:pt>
                <c:pt idx="717">
                  <c:v>780</c:v>
                </c:pt>
                <c:pt idx="718">
                  <c:v>860</c:v>
                </c:pt>
                <c:pt idx="719">
                  <c:v>826</c:v>
                </c:pt>
                <c:pt idx="720">
                  <c:v>832</c:v>
                </c:pt>
                <c:pt idx="721">
                  <c:v>791</c:v>
                </c:pt>
                <c:pt idx="722">
                  <c:v>818</c:v>
                </c:pt>
                <c:pt idx="723">
                  <c:v>820</c:v>
                </c:pt>
                <c:pt idx="724">
                  <c:v>846</c:v>
                </c:pt>
                <c:pt idx="725">
                  <c:v>801</c:v>
                </c:pt>
                <c:pt idx="726">
                  <c:v>824</c:v>
                </c:pt>
                <c:pt idx="727">
                  <c:v>833</c:v>
                </c:pt>
                <c:pt idx="728">
                  <c:v>813</c:v>
                </c:pt>
                <c:pt idx="729">
                  <c:v>820</c:v>
                </c:pt>
                <c:pt idx="730">
                  <c:v>814</c:v>
                </c:pt>
                <c:pt idx="731">
                  <c:v>828</c:v>
                </c:pt>
                <c:pt idx="732">
                  <c:v>825</c:v>
                </c:pt>
                <c:pt idx="733">
                  <c:v>809</c:v>
                </c:pt>
                <c:pt idx="734">
                  <c:v>846</c:v>
                </c:pt>
                <c:pt idx="735">
                  <c:v>817</c:v>
                </c:pt>
                <c:pt idx="736">
                  <c:v>819</c:v>
                </c:pt>
                <c:pt idx="737">
                  <c:v>835</c:v>
                </c:pt>
                <c:pt idx="738">
                  <c:v>843</c:v>
                </c:pt>
                <c:pt idx="739">
                  <c:v>836</c:v>
                </c:pt>
                <c:pt idx="740">
                  <c:v>823</c:v>
                </c:pt>
                <c:pt idx="741">
                  <c:v>840</c:v>
                </c:pt>
                <c:pt idx="742">
                  <c:v>828</c:v>
                </c:pt>
                <c:pt idx="743">
                  <c:v>840</c:v>
                </c:pt>
                <c:pt idx="744">
                  <c:v>823</c:v>
                </c:pt>
                <c:pt idx="745">
                  <c:v>856</c:v>
                </c:pt>
                <c:pt idx="746">
                  <c:v>840</c:v>
                </c:pt>
                <c:pt idx="747">
                  <c:v>835</c:v>
                </c:pt>
                <c:pt idx="748">
                  <c:v>844</c:v>
                </c:pt>
                <c:pt idx="749">
                  <c:v>866</c:v>
                </c:pt>
                <c:pt idx="750">
                  <c:v>862</c:v>
                </c:pt>
                <c:pt idx="751">
                  <c:v>829</c:v>
                </c:pt>
                <c:pt idx="752">
                  <c:v>824</c:v>
                </c:pt>
                <c:pt idx="753">
                  <c:v>853</c:v>
                </c:pt>
                <c:pt idx="754">
                  <c:v>841</c:v>
                </c:pt>
                <c:pt idx="755">
                  <c:v>850</c:v>
                </c:pt>
                <c:pt idx="756">
                  <c:v>849</c:v>
                </c:pt>
                <c:pt idx="757">
                  <c:v>852</c:v>
                </c:pt>
                <c:pt idx="758">
                  <c:v>851</c:v>
                </c:pt>
                <c:pt idx="759">
                  <c:v>850</c:v>
                </c:pt>
                <c:pt idx="760">
                  <c:v>851</c:v>
                </c:pt>
                <c:pt idx="761">
                  <c:v>873</c:v>
                </c:pt>
                <c:pt idx="762">
                  <c:v>905</c:v>
                </c:pt>
                <c:pt idx="763">
                  <c:v>875</c:v>
                </c:pt>
                <c:pt idx="764">
                  <c:v>844</c:v>
                </c:pt>
                <c:pt idx="765">
                  <c:v>898</c:v>
                </c:pt>
                <c:pt idx="766">
                  <c:v>853</c:v>
                </c:pt>
                <c:pt idx="767">
                  <c:v>871</c:v>
                </c:pt>
                <c:pt idx="768">
                  <c:v>870</c:v>
                </c:pt>
                <c:pt idx="769">
                  <c:v>875</c:v>
                </c:pt>
                <c:pt idx="770">
                  <c:v>871</c:v>
                </c:pt>
                <c:pt idx="771">
                  <c:v>836</c:v>
                </c:pt>
                <c:pt idx="772">
                  <c:v>875</c:v>
                </c:pt>
                <c:pt idx="773">
                  <c:v>885</c:v>
                </c:pt>
                <c:pt idx="774">
                  <c:v>874</c:v>
                </c:pt>
                <c:pt idx="775">
                  <c:v>838</c:v>
                </c:pt>
                <c:pt idx="776">
                  <c:v>873</c:v>
                </c:pt>
                <c:pt idx="777">
                  <c:v>854</c:v>
                </c:pt>
                <c:pt idx="778">
                  <c:v>872</c:v>
                </c:pt>
                <c:pt idx="779">
                  <c:v>863</c:v>
                </c:pt>
                <c:pt idx="780">
                  <c:v>859</c:v>
                </c:pt>
                <c:pt idx="781">
                  <c:v>877</c:v>
                </c:pt>
                <c:pt idx="782">
                  <c:v>875</c:v>
                </c:pt>
                <c:pt idx="783">
                  <c:v>911</c:v>
                </c:pt>
                <c:pt idx="784">
                  <c:v>833</c:v>
                </c:pt>
                <c:pt idx="785">
                  <c:v>853</c:v>
                </c:pt>
                <c:pt idx="786">
                  <c:v>848</c:v>
                </c:pt>
                <c:pt idx="787">
                  <c:v>891</c:v>
                </c:pt>
                <c:pt idx="788">
                  <c:v>878</c:v>
                </c:pt>
                <c:pt idx="789">
                  <c:v>853</c:v>
                </c:pt>
                <c:pt idx="790">
                  <c:v>845</c:v>
                </c:pt>
                <c:pt idx="791">
                  <c:v>846</c:v>
                </c:pt>
                <c:pt idx="792">
                  <c:v>869</c:v>
                </c:pt>
                <c:pt idx="793">
                  <c:v>914</c:v>
                </c:pt>
                <c:pt idx="794">
                  <c:v>875</c:v>
                </c:pt>
                <c:pt idx="795">
                  <c:v>854</c:v>
                </c:pt>
                <c:pt idx="796">
                  <c:v>878</c:v>
                </c:pt>
                <c:pt idx="797">
                  <c:v>875</c:v>
                </c:pt>
                <c:pt idx="798">
                  <c:v>889</c:v>
                </c:pt>
                <c:pt idx="799">
                  <c:v>871</c:v>
                </c:pt>
                <c:pt idx="800">
                  <c:v>822</c:v>
                </c:pt>
                <c:pt idx="801">
                  <c:v>867</c:v>
                </c:pt>
                <c:pt idx="802">
                  <c:v>856</c:v>
                </c:pt>
                <c:pt idx="803">
                  <c:v>847</c:v>
                </c:pt>
                <c:pt idx="804">
                  <c:v>838</c:v>
                </c:pt>
                <c:pt idx="805">
                  <c:v>839</c:v>
                </c:pt>
                <c:pt idx="806">
                  <c:v>869</c:v>
                </c:pt>
                <c:pt idx="807">
                  <c:v>876</c:v>
                </c:pt>
                <c:pt idx="808">
                  <c:v>864</c:v>
                </c:pt>
                <c:pt idx="809">
                  <c:v>868</c:v>
                </c:pt>
                <c:pt idx="810">
                  <c:v>802</c:v>
                </c:pt>
                <c:pt idx="811">
                  <c:v>866</c:v>
                </c:pt>
                <c:pt idx="812">
                  <c:v>849</c:v>
                </c:pt>
                <c:pt idx="813">
                  <c:v>837</c:v>
                </c:pt>
                <c:pt idx="814">
                  <c:v>867</c:v>
                </c:pt>
                <c:pt idx="815">
                  <c:v>863</c:v>
                </c:pt>
                <c:pt idx="816">
                  <c:v>873</c:v>
                </c:pt>
                <c:pt idx="817">
                  <c:v>849</c:v>
                </c:pt>
                <c:pt idx="818">
                  <c:v>856</c:v>
                </c:pt>
                <c:pt idx="819">
                  <c:v>853</c:v>
                </c:pt>
                <c:pt idx="820">
                  <c:v>888</c:v>
                </c:pt>
                <c:pt idx="821">
                  <c:v>826</c:v>
                </c:pt>
                <c:pt idx="822">
                  <c:v>806</c:v>
                </c:pt>
                <c:pt idx="823">
                  <c:v>849</c:v>
                </c:pt>
                <c:pt idx="824">
                  <c:v>892</c:v>
                </c:pt>
                <c:pt idx="825">
                  <c:v>845</c:v>
                </c:pt>
                <c:pt idx="826">
                  <c:v>841</c:v>
                </c:pt>
                <c:pt idx="827">
                  <c:v>870</c:v>
                </c:pt>
                <c:pt idx="828">
                  <c:v>840</c:v>
                </c:pt>
                <c:pt idx="829">
                  <c:v>854</c:v>
                </c:pt>
                <c:pt idx="830">
                  <c:v>868</c:v>
                </c:pt>
                <c:pt idx="831">
                  <c:v>845</c:v>
                </c:pt>
                <c:pt idx="832">
                  <c:v>870</c:v>
                </c:pt>
                <c:pt idx="833">
                  <c:v>848</c:v>
                </c:pt>
                <c:pt idx="834">
                  <c:v>855</c:v>
                </c:pt>
                <c:pt idx="835">
                  <c:v>871</c:v>
                </c:pt>
                <c:pt idx="836">
                  <c:v>825</c:v>
                </c:pt>
                <c:pt idx="837">
                  <c:v>819</c:v>
                </c:pt>
                <c:pt idx="838">
                  <c:v>871</c:v>
                </c:pt>
                <c:pt idx="839">
                  <c:v>890</c:v>
                </c:pt>
                <c:pt idx="840">
                  <c:v>875</c:v>
                </c:pt>
                <c:pt idx="841">
                  <c:v>871</c:v>
                </c:pt>
                <c:pt idx="842">
                  <c:v>866</c:v>
                </c:pt>
                <c:pt idx="843">
                  <c:v>904</c:v>
                </c:pt>
                <c:pt idx="844">
                  <c:v>835</c:v>
                </c:pt>
                <c:pt idx="845">
                  <c:v>830</c:v>
                </c:pt>
                <c:pt idx="846">
                  <c:v>864</c:v>
                </c:pt>
                <c:pt idx="847">
                  <c:v>861</c:v>
                </c:pt>
                <c:pt idx="848">
                  <c:v>843</c:v>
                </c:pt>
                <c:pt idx="849">
                  <c:v>805</c:v>
                </c:pt>
                <c:pt idx="850">
                  <c:v>831</c:v>
                </c:pt>
                <c:pt idx="851">
                  <c:v>823</c:v>
                </c:pt>
                <c:pt idx="852">
                  <c:v>839</c:v>
                </c:pt>
                <c:pt idx="853">
                  <c:v>787</c:v>
                </c:pt>
                <c:pt idx="854">
                  <c:v>805</c:v>
                </c:pt>
                <c:pt idx="855">
                  <c:v>796</c:v>
                </c:pt>
                <c:pt idx="856">
                  <c:v>792</c:v>
                </c:pt>
                <c:pt idx="857">
                  <c:v>804</c:v>
                </c:pt>
                <c:pt idx="858">
                  <c:v>768</c:v>
                </c:pt>
                <c:pt idx="859">
                  <c:v>755</c:v>
                </c:pt>
                <c:pt idx="860">
                  <c:v>771</c:v>
                </c:pt>
                <c:pt idx="861">
                  <c:v>758</c:v>
                </c:pt>
                <c:pt idx="862">
                  <c:v>787</c:v>
                </c:pt>
                <c:pt idx="863">
                  <c:v>763</c:v>
                </c:pt>
                <c:pt idx="864">
                  <c:v>789</c:v>
                </c:pt>
                <c:pt idx="865">
                  <c:v>761</c:v>
                </c:pt>
                <c:pt idx="866">
                  <c:v>766</c:v>
                </c:pt>
                <c:pt idx="867">
                  <c:v>736</c:v>
                </c:pt>
                <c:pt idx="868">
                  <c:v>743</c:v>
                </c:pt>
                <c:pt idx="869">
                  <c:v>723</c:v>
                </c:pt>
                <c:pt idx="870">
                  <c:v>728</c:v>
                </c:pt>
                <c:pt idx="871">
                  <c:v>722</c:v>
                </c:pt>
                <c:pt idx="872">
                  <c:v>764</c:v>
                </c:pt>
                <c:pt idx="873">
                  <c:v>724</c:v>
                </c:pt>
                <c:pt idx="874">
                  <c:v>748</c:v>
                </c:pt>
                <c:pt idx="875">
                  <c:v>759</c:v>
                </c:pt>
                <c:pt idx="876">
                  <c:v>713</c:v>
                </c:pt>
                <c:pt idx="877">
                  <c:v>730</c:v>
                </c:pt>
                <c:pt idx="878">
                  <c:v>727</c:v>
                </c:pt>
                <c:pt idx="879">
                  <c:v>734</c:v>
                </c:pt>
                <c:pt idx="880">
                  <c:v>725</c:v>
                </c:pt>
                <c:pt idx="881">
                  <c:v>731</c:v>
                </c:pt>
                <c:pt idx="882">
                  <c:v>716</c:v>
                </c:pt>
                <c:pt idx="883">
                  <c:v>747</c:v>
                </c:pt>
                <c:pt idx="884">
                  <c:v>703</c:v>
                </c:pt>
                <c:pt idx="885">
                  <c:v>703</c:v>
                </c:pt>
                <c:pt idx="886">
                  <c:v>720</c:v>
                </c:pt>
                <c:pt idx="887">
                  <c:v>702</c:v>
                </c:pt>
                <c:pt idx="888">
                  <c:v>739</c:v>
                </c:pt>
                <c:pt idx="889">
                  <c:v>717</c:v>
                </c:pt>
                <c:pt idx="890">
                  <c:v>718</c:v>
                </c:pt>
                <c:pt idx="891">
                  <c:v>695</c:v>
                </c:pt>
                <c:pt idx="892">
                  <c:v>692</c:v>
                </c:pt>
                <c:pt idx="893">
                  <c:v>700</c:v>
                </c:pt>
                <c:pt idx="894">
                  <c:v>724</c:v>
                </c:pt>
                <c:pt idx="895">
                  <c:v>702</c:v>
                </c:pt>
                <c:pt idx="896">
                  <c:v>725</c:v>
                </c:pt>
                <c:pt idx="897">
                  <c:v>706</c:v>
                </c:pt>
                <c:pt idx="898">
                  <c:v>692</c:v>
                </c:pt>
                <c:pt idx="899">
                  <c:v>678</c:v>
                </c:pt>
                <c:pt idx="900">
                  <c:v>716</c:v>
                </c:pt>
                <c:pt idx="901">
                  <c:v>699</c:v>
                </c:pt>
                <c:pt idx="902">
                  <c:v>694</c:v>
                </c:pt>
                <c:pt idx="903">
                  <c:v>697</c:v>
                </c:pt>
                <c:pt idx="904">
                  <c:v>678</c:v>
                </c:pt>
                <c:pt idx="905">
                  <c:v>709</c:v>
                </c:pt>
                <c:pt idx="906">
                  <c:v>664</c:v>
                </c:pt>
                <c:pt idx="907">
                  <c:v>703</c:v>
                </c:pt>
                <c:pt idx="908">
                  <c:v>672</c:v>
                </c:pt>
                <c:pt idx="909">
                  <c:v>701</c:v>
                </c:pt>
                <c:pt idx="910">
                  <c:v>685</c:v>
                </c:pt>
                <c:pt idx="911">
                  <c:v>688</c:v>
                </c:pt>
                <c:pt idx="912">
                  <c:v>698</c:v>
                </c:pt>
                <c:pt idx="913">
                  <c:v>675</c:v>
                </c:pt>
                <c:pt idx="914">
                  <c:v>680</c:v>
                </c:pt>
                <c:pt idx="915">
                  <c:v>668</c:v>
                </c:pt>
                <c:pt idx="916">
                  <c:v>687</c:v>
                </c:pt>
                <c:pt idx="917">
                  <c:v>680</c:v>
                </c:pt>
                <c:pt idx="918">
                  <c:v>695</c:v>
                </c:pt>
                <c:pt idx="919">
                  <c:v>678</c:v>
                </c:pt>
                <c:pt idx="920">
                  <c:v>667</c:v>
                </c:pt>
                <c:pt idx="921">
                  <c:v>667</c:v>
                </c:pt>
                <c:pt idx="922">
                  <c:v>661</c:v>
                </c:pt>
                <c:pt idx="923">
                  <c:v>663</c:v>
                </c:pt>
                <c:pt idx="924">
                  <c:v>673</c:v>
                </c:pt>
                <c:pt idx="925">
                  <c:v>667</c:v>
                </c:pt>
                <c:pt idx="926">
                  <c:v>692</c:v>
                </c:pt>
                <c:pt idx="927">
                  <c:v>652</c:v>
                </c:pt>
                <c:pt idx="928">
                  <c:v>683</c:v>
                </c:pt>
                <c:pt idx="929">
                  <c:v>686</c:v>
                </c:pt>
                <c:pt idx="930">
                  <c:v>653</c:v>
                </c:pt>
                <c:pt idx="931">
                  <c:v>647</c:v>
                </c:pt>
                <c:pt idx="932">
                  <c:v>653</c:v>
                </c:pt>
                <c:pt idx="933">
                  <c:v>641</c:v>
                </c:pt>
                <c:pt idx="934">
                  <c:v>645</c:v>
                </c:pt>
                <c:pt idx="935">
                  <c:v>665</c:v>
                </c:pt>
                <c:pt idx="936">
                  <c:v>684</c:v>
                </c:pt>
                <c:pt idx="937">
                  <c:v>637</c:v>
                </c:pt>
                <c:pt idx="938">
                  <c:v>649</c:v>
                </c:pt>
                <c:pt idx="939">
                  <c:v>669</c:v>
                </c:pt>
                <c:pt idx="940">
                  <c:v>666</c:v>
                </c:pt>
                <c:pt idx="941">
                  <c:v>691</c:v>
                </c:pt>
                <c:pt idx="942">
                  <c:v>649</c:v>
                </c:pt>
                <c:pt idx="943">
                  <c:v>642</c:v>
                </c:pt>
                <c:pt idx="944">
                  <c:v>652</c:v>
                </c:pt>
                <c:pt idx="945">
                  <c:v>622</c:v>
                </c:pt>
                <c:pt idx="946">
                  <c:v>633</c:v>
                </c:pt>
                <c:pt idx="947">
                  <c:v>628</c:v>
                </c:pt>
                <c:pt idx="948">
                  <c:v>665</c:v>
                </c:pt>
                <c:pt idx="949">
                  <c:v>663</c:v>
                </c:pt>
                <c:pt idx="950">
                  <c:v>628</c:v>
                </c:pt>
                <c:pt idx="951">
                  <c:v>654</c:v>
                </c:pt>
                <c:pt idx="952">
                  <c:v>648</c:v>
                </c:pt>
                <c:pt idx="953">
                  <c:v>644</c:v>
                </c:pt>
                <c:pt idx="954">
                  <c:v>657</c:v>
                </c:pt>
                <c:pt idx="955">
                  <c:v>621</c:v>
                </c:pt>
                <c:pt idx="956">
                  <c:v>662</c:v>
                </c:pt>
                <c:pt idx="957">
                  <c:v>649</c:v>
                </c:pt>
                <c:pt idx="958">
                  <c:v>631</c:v>
                </c:pt>
                <c:pt idx="959">
                  <c:v>631</c:v>
                </c:pt>
                <c:pt idx="960">
                  <c:v>672</c:v>
                </c:pt>
                <c:pt idx="961">
                  <c:v>620</c:v>
                </c:pt>
                <c:pt idx="962">
                  <c:v>651</c:v>
                </c:pt>
                <c:pt idx="963">
                  <c:v>647</c:v>
                </c:pt>
                <c:pt idx="964">
                  <c:v>644</c:v>
                </c:pt>
                <c:pt idx="965">
                  <c:v>641</c:v>
                </c:pt>
                <c:pt idx="966">
                  <c:v>653</c:v>
                </c:pt>
                <c:pt idx="967">
                  <c:v>650</c:v>
                </c:pt>
                <c:pt idx="968">
                  <c:v>649</c:v>
                </c:pt>
                <c:pt idx="969">
                  <c:v>631</c:v>
                </c:pt>
                <c:pt idx="970">
                  <c:v>645</c:v>
                </c:pt>
                <c:pt idx="971">
                  <c:v>642</c:v>
                </c:pt>
                <c:pt idx="972">
                  <c:v>633</c:v>
                </c:pt>
                <c:pt idx="973">
                  <c:v>644</c:v>
                </c:pt>
                <c:pt idx="974">
                  <c:v>643</c:v>
                </c:pt>
                <c:pt idx="975">
                  <c:v>650</c:v>
                </c:pt>
                <c:pt idx="976">
                  <c:v>640</c:v>
                </c:pt>
                <c:pt idx="977">
                  <c:v>651</c:v>
                </c:pt>
                <c:pt idx="978">
                  <c:v>631</c:v>
                </c:pt>
                <c:pt idx="979">
                  <c:v>630</c:v>
                </c:pt>
                <c:pt idx="980">
                  <c:v>631</c:v>
                </c:pt>
                <c:pt idx="981">
                  <c:v>652</c:v>
                </c:pt>
                <c:pt idx="982">
                  <c:v>621</c:v>
                </c:pt>
                <c:pt idx="983">
                  <c:v>625</c:v>
                </c:pt>
                <c:pt idx="984">
                  <c:v>643</c:v>
                </c:pt>
                <c:pt idx="985">
                  <c:v>624</c:v>
                </c:pt>
                <c:pt idx="986">
                  <c:v>612</c:v>
                </c:pt>
                <c:pt idx="987">
                  <c:v>635</c:v>
                </c:pt>
                <c:pt idx="988">
                  <c:v>649</c:v>
                </c:pt>
                <c:pt idx="989">
                  <c:v>629</c:v>
                </c:pt>
                <c:pt idx="990">
                  <c:v>635</c:v>
                </c:pt>
                <c:pt idx="991">
                  <c:v>635</c:v>
                </c:pt>
                <c:pt idx="992">
                  <c:v>618</c:v>
                </c:pt>
                <c:pt idx="993">
                  <c:v>627</c:v>
                </c:pt>
                <c:pt idx="994">
                  <c:v>620</c:v>
                </c:pt>
                <c:pt idx="995">
                  <c:v>628</c:v>
                </c:pt>
                <c:pt idx="996">
                  <c:v>620</c:v>
                </c:pt>
                <c:pt idx="997">
                  <c:v>657</c:v>
                </c:pt>
                <c:pt idx="998">
                  <c:v>605</c:v>
                </c:pt>
                <c:pt idx="999">
                  <c:v>613</c:v>
                </c:pt>
                <c:pt idx="1000">
                  <c:v>621</c:v>
                </c:pt>
                <c:pt idx="1001">
                  <c:v>625</c:v>
                </c:pt>
                <c:pt idx="1002">
                  <c:v>625</c:v>
                </c:pt>
                <c:pt idx="1003">
                  <c:v>607</c:v>
                </c:pt>
                <c:pt idx="1004">
                  <c:v>606</c:v>
                </c:pt>
                <c:pt idx="1005">
                  <c:v>632</c:v>
                </c:pt>
                <c:pt idx="1006">
                  <c:v>605</c:v>
                </c:pt>
                <c:pt idx="1007">
                  <c:v>613</c:v>
                </c:pt>
                <c:pt idx="1008">
                  <c:v>618</c:v>
                </c:pt>
                <c:pt idx="1009">
                  <c:v>627</c:v>
                </c:pt>
                <c:pt idx="1010">
                  <c:v>616</c:v>
                </c:pt>
                <c:pt idx="1011">
                  <c:v>633</c:v>
                </c:pt>
                <c:pt idx="1012">
                  <c:v>622</c:v>
                </c:pt>
                <c:pt idx="1013">
                  <c:v>614</c:v>
                </c:pt>
                <c:pt idx="1014">
                  <c:v>624</c:v>
                </c:pt>
                <c:pt idx="1015">
                  <c:v>624</c:v>
                </c:pt>
                <c:pt idx="1016">
                  <c:v>597</c:v>
                </c:pt>
                <c:pt idx="1017">
                  <c:v>612</c:v>
                </c:pt>
                <c:pt idx="1018">
                  <c:v>640</c:v>
                </c:pt>
                <c:pt idx="1019">
                  <c:v>610</c:v>
                </c:pt>
                <c:pt idx="1020">
                  <c:v>625</c:v>
                </c:pt>
                <c:pt idx="1021">
                  <c:v>627</c:v>
                </c:pt>
                <c:pt idx="1022">
                  <c:v>616</c:v>
                </c:pt>
                <c:pt idx="1023">
                  <c:v>617</c:v>
                </c:pt>
                <c:pt idx="1024">
                  <c:v>619</c:v>
                </c:pt>
                <c:pt idx="1025">
                  <c:v>626</c:v>
                </c:pt>
                <c:pt idx="1026">
                  <c:v>611</c:v>
                </c:pt>
                <c:pt idx="1027">
                  <c:v>615</c:v>
                </c:pt>
                <c:pt idx="1028">
                  <c:v>606</c:v>
                </c:pt>
                <c:pt idx="1029">
                  <c:v>617</c:v>
                </c:pt>
                <c:pt idx="1030">
                  <c:v>609</c:v>
                </c:pt>
                <c:pt idx="1031">
                  <c:v>594</c:v>
                </c:pt>
                <c:pt idx="1032">
                  <c:v>612</c:v>
                </c:pt>
                <c:pt idx="1033">
                  <c:v>630</c:v>
                </c:pt>
                <c:pt idx="1034">
                  <c:v>611</c:v>
                </c:pt>
                <c:pt idx="1035">
                  <c:v>606</c:v>
                </c:pt>
                <c:pt idx="1036">
                  <c:v>595</c:v>
                </c:pt>
                <c:pt idx="1037">
                  <c:v>619</c:v>
                </c:pt>
                <c:pt idx="1038">
                  <c:v>613</c:v>
                </c:pt>
                <c:pt idx="1039">
                  <c:v>605</c:v>
                </c:pt>
                <c:pt idx="1040">
                  <c:v>623</c:v>
                </c:pt>
                <c:pt idx="1041">
                  <c:v>593</c:v>
                </c:pt>
                <c:pt idx="1042">
                  <c:v>606</c:v>
                </c:pt>
                <c:pt idx="1043">
                  <c:v>602</c:v>
                </c:pt>
                <c:pt idx="1044">
                  <c:v>635</c:v>
                </c:pt>
                <c:pt idx="1045">
                  <c:v>608</c:v>
                </c:pt>
                <c:pt idx="1046">
                  <c:v>621</c:v>
                </c:pt>
                <c:pt idx="1047">
                  <c:v>630</c:v>
                </c:pt>
                <c:pt idx="1048">
                  <c:v>601</c:v>
                </c:pt>
                <c:pt idx="1049">
                  <c:v>607</c:v>
                </c:pt>
                <c:pt idx="1050">
                  <c:v>596</c:v>
                </c:pt>
                <c:pt idx="1051">
                  <c:v>592</c:v>
                </c:pt>
                <c:pt idx="1052">
                  <c:v>593</c:v>
                </c:pt>
                <c:pt idx="1053">
                  <c:v>602</c:v>
                </c:pt>
                <c:pt idx="1054">
                  <c:v>616</c:v>
                </c:pt>
                <c:pt idx="1055">
                  <c:v>617</c:v>
                </c:pt>
                <c:pt idx="1056">
                  <c:v>599</c:v>
                </c:pt>
                <c:pt idx="1057">
                  <c:v>613</c:v>
                </c:pt>
                <c:pt idx="1058">
                  <c:v>612</c:v>
                </c:pt>
                <c:pt idx="1059">
                  <c:v>600</c:v>
                </c:pt>
                <c:pt idx="1060">
                  <c:v>606</c:v>
                </c:pt>
                <c:pt idx="1061">
                  <c:v>610</c:v>
                </c:pt>
                <c:pt idx="1062">
                  <c:v>613</c:v>
                </c:pt>
                <c:pt idx="1063">
                  <c:v>598</c:v>
                </c:pt>
                <c:pt idx="1064">
                  <c:v>586</c:v>
                </c:pt>
                <c:pt idx="1065">
                  <c:v>590</c:v>
                </c:pt>
                <c:pt idx="1066">
                  <c:v>629</c:v>
                </c:pt>
                <c:pt idx="1067">
                  <c:v>629</c:v>
                </c:pt>
                <c:pt idx="1068">
                  <c:v>595</c:v>
                </c:pt>
                <c:pt idx="1069">
                  <c:v>627</c:v>
                </c:pt>
                <c:pt idx="1070">
                  <c:v>615</c:v>
                </c:pt>
                <c:pt idx="1071">
                  <c:v>598</c:v>
                </c:pt>
                <c:pt idx="1072">
                  <c:v>618</c:v>
                </c:pt>
                <c:pt idx="1073">
                  <c:v>611</c:v>
                </c:pt>
                <c:pt idx="1074">
                  <c:v>582</c:v>
                </c:pt>
                <c:pt idx="1075">
                  <c:v>604</c:v>
                </c:pt>
                <c:pt idx="1076">
                  <c:v>606</c:v>
                </c:pt>
                <c:pt idx="1077">
                  <c:v>601</c:v>
                </c:pt>
                <c:pt idx="1078">
                  <c:v>592</c:v>
                </c:pt>
                <c:pt idx="1079">
                  <c:v>605</c:v>
                </c:pt>
                <c:pt idx="1080">
                  <c:v>595</c:v>
                </c:pt>
                <c:pt idx="1081">
                  <c:v>607</c:v>
                </c:pt>
                <c:pt idx="1082">
                  <c:v>591</c:v>
                </c:pt>
                <c:pt idx="1083">
                  <c:v>618</c:v>
                </c:pt>
                <c:pt idx="1084">
                  <c:v>610</c:v>
                </c:pt>
                <c:pt idx="1085">
                  <c:v>613</c:v>
                </c:pt>
                <c:pt idx="1086">
                  <c:v>596</c:v>
                </c:pt>
                <c:pt idx="1087">
                  <c:v>581</c:v>
                </c:pt>
                <c:pt idx="1088">
                  <c:v>616</c:v>
                </c:pt>
                <c:pt idx="1089">
                  <c:v>613</c:v>
                </c:pt>
                <c:pt idx="1090">
                  <c:v>594</c:v>
                </c:pt>
                <c:pt idx="1091">
                  <c:v>598</c:v>
                </c:pt>
                <c:pt idx="1092">
                  <c:v>591</c:v>
                </c:pt>
                <c:pt idx="1093">
                  <c:v>589</c:v>
                </c:pt>
                <c:pt idx="1094">
                  <c:v>616</c:v>
                </c:pt>
                <c:pt idx="1095">
                  <c:v>607</c:v>
                </c:pt>
                <c:pt idx="1096">
                  <c:v>591</c:v>
                </c:pt>
                <c:pt idx="1097">
                  <c:v>596</c:v>
                </c:pt>
                <c:pt idx="1098">
                  <c:v>583</c:v>
                </c:pt>
                <c:pt idx="1099">
                  <c:v>598</c:v>
                </c:pt>
                <c:pt idx="1100">
                  <c:v>609</c:v>
                </c:pt>
                <c:pt idx="1101">
                  <c:v>605</c:v>
                </c:pt>
                <c:pt idx="1102">
                  <c:v>603</c:v>
                </c:pt>
                <c:pt idx="1103">
                  <c:v>589</c:v>
                </c:pt>
                <c:pt idx="1104">
                  <c:v>595</c:v>
                </c:pt>
                <c:pt idx="1105">
                  <c:v>609</c:v>
                </c:pt>
                <c:pt idx="1106">
                  <c:v>590</c:v>
                </c:pt>
                <c:pt idx="1107">
                  <c:v>586</c:v>
                </c:pt>
                <c:pt idx="1108">
                  <c:v>583</c:v>
                </c:pt>
                <c:pt idx="1109">
                  <c:v>588</c:v>
                </c:pt>
                <c:pt idx="1110">
                  <c:v>601</c:v>
                </c:pt>
                <c:pt idx="1111">
                  <c:v>602</c:v>
                </c:pt>
                <c:pt idx="1112">
                  <c:v>591</c:v>
                </c:pt>
                <c:pt idx="1113">
                  <c:v>610</c:v>
                </c:pt>
                <c:pt idx="1114">
                  <c:v>583</c:v>
                </c:pt>
                <c:pt idx="1115">
                  <c:v>591</c:v>
                </c:pt>
                <c:pt idx="1116">
                  <c:v>598</c:v>
                </c:pt>
                <c:pt idx="1117">
                  <c:v>609</c:v>
                </c:pt>
                <c:pt idx="1118">
                  <c:v>589</c:v>
                </c:pt>
                <c:pt idx="1119">
                  <c:v>598</c:v>
                </c:pt>
                <c:pt idx="1120">
                  <c:v>595</c:v>
                </c:pt>
                <c:pt idx="1121">
                  <c:v>601</c:v>
                </c:pt>
                <c:pt idx="1122">
                  <c:v>592</c:v>
                </c:pt>
                <c:pt idx="1123">
                  <c:v>600</c:v>
                </c:pt>
                <c:pt idx="1124">
                  <c:v>601</c:v>
                </c:pt>
                <c:pt idx="1125">
                  <c:v>594</c:v>
                </c:pt>
                <c:pt idx="1126">
                  <c:v>590</c:v>
                </c:pt>
                <c:pt idx="1127">
                  <c:v>595</c:v>
                </c:pt>
                <c:pt idx="1128">
                  <c:v>596</c:v>
                </c:pt>
                <c:pt idx="1129">
                  <c:v>617</c:v>
                </c:pt>
                <c:pt idx="1130">
                  <c:v>601</c:v>
                </c:pt>
                <c:pt idx="1131">
                  <c:v>601</c:v>
                </c:pt>
                <c:pt idx="1132">
                  <c:v>621</c:v>
                </c:pt>
                <c:pt idx="1133">
                  <c:v>585</c:v>
                </c:pt>
                <c:pt idx="1134">
                  <c:v>598</c:v>
                </c:pt>
                <c:pt idx="1135">
                  <c:v>609</c:v>
                </c:pt>
                <c:pt idx="1136">
                  <c:v>591</c:v>
                </c:pt>
                <c:pt idx="1137">
                  <c:v>584</c:v>
                </c:pt>
                <c:pt idx="1138">
                  <c:v>589</c:v>
                </c:pt>
                <c:pt idx="1139">
                  <c:v>583</c:v>
                </c:pt>
                <c:pt idx="1140">
                  <c:v>584</c:v>
                </c:pt>
                <c:pt idx="1141">
                  <c:v>588</c:v>
                </c:pt>
                <c:pt idx="1142">
                  <c:v>600</c:v>
                </c:pt>
                <c:pt idx="1143">
                  <c:v>599</c:v>
                </c:pt>
                <c:pt idx="1144">
                  <c:v>595</c:v>
                </c:pt>
                <c:pt idx="1145">
                  <c:v>589</c:v>
                </c:pt>
                <c:pt idx="1146">
                  <c:v>582</c:v>
                </c:pt>
                <c:pt idx="1147">
                  <c:v>594</c:v>
                </c:pt>
                <c:pt idx="1148">
                  <c:v>597</c:v>
                </c:pt>
                <c:pt idx="1149">
                  <c:v>599</c:v>
                </c:pt>
                <c:pt idx="1150">
                  <c:v>598</c:v>
                </c:pt>
                <c:pt idx="1151">
                  <c:v>588</c:v>
                </c:pt>
                <c:pt idx="1152">
                  <c:v>598</c:v>
                </c:pt>
                <c:pt idx="1153">
                  <c:v>598</c:v>
                </c:pt>
                <c:pt idx="1154">
                  <c:v>611</c:v>
                </c:pt>
                <c:pt idx="1155">
                  <c:v>613</c:v>
                </c:pt>
                <c:pt idx="1156">
                  <c:v>617</c:v>
                </c:pt>
                <c:pt idx="1157">
                  <c:v>594</c:v>
                </c:pt>
                <c:pt idx="1158">
                  <c:v>591</c:v>
                </c:pt>
                <c:pt idx="1159">
                  <c:v>618</c:v>
                </c:pt>
                <c:pt idx="1160">
                  <c:v>595</c:v>
                </c:pt>
                <c:pt idx="1161">
                  <c:v>578</c:v>
                </c:pt>
                <c:pt idx="1162">
                  <c:v>598</c:v>
                </c:pt>
                <c:pt idx="1163">
                  <c:v>595</c:v>
                </c:pt>
                <c:pt idx="1164">
                  <c:v>608</c:v>
                </c:pt>
                <c:pt idx="1165">
                  <c:v>610</c:v>
                </c:pt>
                <c:pt idx="1166">
                  <c:v>609</c:v>
                </c:pt>
                <c:pt idx="1167">
                  <c:v>607</c:v>
                </c:pt>
                <c:pt idx="1168">
                  <c:v>587</c:v>
                </c:pt>
                <c:pt idx="1169">
                  <c:v>612</c:v>
                </c:pt>
                <c:pt idx="1170">
                  <c:v>586</c:v>
                </c:pt>
                <c:pt idx="1171">
                  <c:v>591</c:v>
                </c:pt>
                <c:pt idx="1172">
                  <c:v>597</c:v>
                </c:pt>
                <c:pt idx="1173">
                  <c:v>601</c:v>
                </c:pt>
                <c:pt idx="1174">
                  <c:v>599</c:v>
                </c:pt>
                <c:pt idx="1175">
                  <c:v>588</c:v>
                </c:pt>
                <c:pt idx="1176">
                  <c:v>598</c:v>
                </c:pt>
                <c:pt idx="1177">
                  <c:v>586</c:v>
                </c:pt>
                <c:pt idx="1178">
                  <c:v>604</c:v>
                </c:pt>
                <c:pt idx="1179">
                  <c:v>612</c:v>
                </c:pt>
                <c:pt idx="1180">
                  <c:v>602</c:v>
                </c:pt>
                <c:pt idx="1181">
                  <c:v>617</c:v>
                </c:pt>
                <c:pt idx="1182">
                  <c:v>606</c:v>
                </c:pt>
                <c:pt idx="1183">
                  <c:v>590</c:v>
                </c:pt>
                <c:pt idx="1184">
                  <c:v>604</c:v>
                </c:pt>
                <c:pt idx="1185">
                  <c:v>601</c:v>
                </c:pt>
                <c:pt idx="1186">
                  <c:v>610</c:v>
                </c:pt>
                <c:pt idx="1187">
                  <c:v>590</c:v>
                </c:pt>
                <c:pt idx="1188">
                  <c:v>597</c:v>
                </c:pt>
                <c:pt idx="1189">
                  <c:v>605</c:v>
                </c:pt>
                <c:pt idx="1190">
                  <c:v>597</c:v>
                </c:pt>
                <c:pt idx="1191">
                  <c:v>595</c:v>
                </c:pt>
                <c:pt idx="1192">
                  <c:v>594</c:v>
                </c:pt>
                <c:pt idx="1193">
                  <c:v>605</c:v>
                </c:pt>
                <c:pt idx="1194">
                  <c:v>611</c:v>
                </c:pt>
                <c:pt idx="1195">
                  <c:v>594</c:v>
                </c:pt>
                <c:pt idx="1196">
                  <c:v>587</c:v>
                </c:pt>
                <c:pt idx="1197">
                  <c:v>584</c:v>
                </c:pt>
                <c:pt idx="1198">
                  <c:v>590</c:v>
                </c:pt>
                <c:pt idx="1199">
                  <c:v>595</c:v>
                </c:pt>
                <c:pt idx="1200">
                  <c:v>599</c:v>
                </c:pt>
                <c:pt idx="1201">
                  <c:v>592</c:v>
                </c:pt>
                <c:pt idx="1202">
                  <c:v>576</c:v>
                </c:pt>
                <c:pt idx="1203">
                  <c:v>605</c:v>
                </c:pt>
                <c:pt idx="1204">
                  <c:v>601</c:v>
                </c:pt>
                <c:pt idx="1205">
                  <c:v>594</c:v>
                </c:pt>
                <c:pt idx="1206">
                  <c:v>600</c:v>
                </c:pt>
                <c:pt idx="1207">
                  <c:v>570</c:v>
                </c:pt>
                <c:pt idx="1208">
                  <c:v>591</c:v>
                </c:pt>
                <c:pt idx="1209">
                  <c:v>599</c:v>
                </c:pt>
                <c:pt idx="1210">
                  <c:v>589</c:v>
                </c:pt>
                <c:pt idx="1211">
                  <c:v>590</c:v>
                </c:pt>
                <c:pt idx="1212">
                  <c:v>590</c:v>
                </c:pt>
                <c:pt idx="1213">
                  <c:v>604</c:v>
                </c:pt>
                <c:pt idx="1214">
                  <c:v>598</c:v>
                </c:pt>
                <c:pt idx="1215">
                  <c:v>581</c:v>
                </c:pt>
                <c:pt idx="1216">
                  <c:v>591</c:v>
                </c:pt>
                <c:pt idx="1217">
                  <c:v>586</c:v>
                </c:pt>
                <c:pt idx="1218">
                  <c:v>596</c:v>
                </c:pt>
                <c:pt idx="1219">
                  <c:v>590</c:v>
                </c:pt>
                <c:pt idx="1220">
                  <c:v>587</c:v>
                </c:pt>
                <c:pt idx="1221">
                  <c:v>591</c:v>
                </c:pt>
                <c:pt idx="1222">
                  <c:v>592</c:v>
                </c:pt>
                <c:pt idx="1223">
                  <c:v>612</c:v>
                </c:pt>
                <c:pt idx="1224">
                  <c:v>595</c:v>
                </c:pt>
                <c:pt idx="1225">
                  <c:v>590</c:v>
                </c:pt>
                <c:pt idx="1226">
                  <c:v>580</c:v>
                </c:pt>
                <c:pt idx="1227">
                  <c:v>592</c:v>
                </c:pt>
                <c:pt idx="1228">
                  <c:v>586</c:v>
                </c:pt>
                <c:pt idx="1229">
                  <c:v>587</c:v>
                </c:pt>
                <c:pt idx="1230">
                  <c:v>586</c:v>
                </c:pt>
                <c:pt idx="1231">
                  <c:v>580</c:v>
                </c:pt>
                <c:pt idx="1232">
                  <c:v>604</c:v>
                </c:pt>
                <c:pt idx="1233">
                  <c:v>595</c:v>
                </c:pt>
                <c:pt idx="1234">
                  <c:v>599</c:v>
                </c:pt>
                <c:pt idx="1235">
                  <c:v>597</c:v>
                </c:pt>
                <c:pt idx="1236">
                  <c:v>589</c:v>
                </c:pt>
                <c:pt idx="1237">
                  <c:v>593</c:v>
                </c:pt>
                <c:pt idx="1238">
                  <c:v>593</c:v>
                </c:pt>
                <c:pt idx="1239">
                  <c:v>608</c:v>
                </c:pt>
                <c:pt idx="1240">
                  <c:v>595</c:v>
                </c:pt>
                <c:pt idx="1241">
                  <c:v>598</c:v>
                </c:pt>
                <c:pt idx="1242">
                  <c:v>588</c:v>
                </c:pt>
                <c:pt idx="1243">
                  <c:v>591</c:v>
                </c:pt>
                <c:pt idx="1244">
                  <c:v>603</c:v>
                </c:pt>
                <c:pt idx="1245">
                  <c:v>594</c:v>
                </c:pt>
                <c:pt idx="1246">
                  <c:v>604</c:v>
                </c:pt>
                <c:pt idx="1247">
                  <c:v>600</c:v>
                </c:pt>
                <c:pt idx="1248">
                  <c:v>579</c:v>
                </c:pt>
                <c:pt idx="1249">
                  <c:v>579</c:v>
                </c:pt>
                <c:pt idx="1250">
                  <c:v>596</c:v>
                </c:pt>
                <c:pt idx="1251">
                  <c:v>596</c:v>
                </c:pt>
                <c:pt idx="1252">
                  <c:v>596</c:v>
                </c:pt>
                <c:pt idx="1253">
                  <c:v>590</c:v>
                </c:pt>
                <c:pt idx="1254">
                  <c:v>585</c:v>
                </c:pt>
                <c:pt idx="1255">
                  <c:v>589</c:v>
                </c:pt>
                <c:pt idx="1256">
                  <c:v>593</c:v>
                </c:pt>
                <c:pt idx="1257">
                  <c:v>590</c:v>
                </c:pt>
                <c:pt idx="1258">
                  <c:v>585</c:v>
                </c:pt>
                <c:pt idx="1259">
                  <c:v>605</c:v>
                </c:pt>
                <c:pt idx="1260">
                  <c:v>598</c:v>
                </c:pt>
                <c:pt idx="1261">
                  <c:v>606</c:v>
                </c:pt>
                <c:pt idx="1262">
                  <c:v>603</c:v>
                </c:pt>
                <c:pt idx="1263">
                  <c:v>593</c:v>
                </c:pt>
                <c:pt idx="1264">
                  <c:v>593</c:v>
                </c:pt>
                <c:pt idx="1265">
                  <c:v>603</c:v>
                </c:pt>
                <c:pt idx="1266">
                  <c:v>589</c:v>
                </c:pt>
                <c:pt idx="1267">
                  <c:v>599</c:v>
                </c:pt>
                <c:pt idx="1268">
                  <c:v>594</c:v>
                </c:pt>
                <c:pt idx="1269">
                  <c:v>617</c:v>
                </c:pt>
                <c:pt idx="1270">
                  <c:v>598</c:v>
                </c:pt>
                <c:pt idx="1271">
                  <c:v>594</c:v>
                </c:pt>
                <c:pt idx="1272">
                  <c:v>586</c:v>
                </c:pt>
                <c:pt idx="1273">
                  <c:v>601</c:v>
                </c:pt>
                <c:pt idx="1274">
                  <c:v>588</c:v>
                </c:pt>
                <c:pt idx="1275">
                  <c:v>586</c:v>
                </c:pt>
                <c:pt idx="1276">
                  <c:v>599</c:v>
                </c:pt>
                <c:pt idx="1277">
                  <c:v>606</c:v>
                </c:pt>
                <c:pt idx="1278">
                  <c:v>602</c:v>
                </c:pt>
                <c:pt idx="1279">
                  <c:v>584</c:v>
                </c:pt>
                <c:pt idx="1280">
                  <c:v>601</c:v>
                </c:pt>
                <c:pt idx="1281">
                  <c:v>588</c:v>
                </c:pt>
                <c:pt idx="1282">
                  <c:v>584</c:v>
                </c:pt>
                <c:pt idx="1283">
                  <c:v>578</c:v>
                </c:pt>
                <c:pt idx="1284">
                  <c:v>596</c:v>
                </c:pt>
                <c:pt idx="1285">
                  <c:v>607</c:v>
                </c:pt>
                <c:pt idx="1286">
                  <c:v>596</c:v>
                </c:pt>
                <c:pt idx="1287">
                  <c:v>593</c:v>
                </c:pt>
                <c:pt idx="1288">
                  <c:v>584</c:v>
                </c:pt>
                <c:pt idx="1289">
                  <c:v>590</c:v>
                </c:pt>
                <c:pt idx="1290">
                  <c:v>607</c:v>
                </c:pt>
                <c:pt idx="1291">
                  <c:v>594</c:v>
                </c:pt>
                <c:pt idx="1292">
                  <c:v>597</c:v>
                </c:pt>
                <c:pt idx="1293">
                  <c:v>576</c:v>
                </c:pt>
                <c:pt idx="1294">
                  <c:v>578</c:v>
                </c:pt>
                <c:pt idx="1295">
                  <c:v>597</c:v>
                </c:pt>
                <c:pt idx="1296">
                  <c:v>592</c:v>
                </c:pt>
                <c:pt idx="1297">
                  <c:v>576</c:v>
                </c:pt>
                <c:pt idx="1298">
                  <c:v>577</c:v>
                </c:pt>
                <c:pt idx="1299">
                  <c:v>579</c:v>
                </c:pt>
                <c:pt idx="1300">
                  <c:v>596</c:v>
                </c:pt>
                <c:pt idx="1301">
                  <c:v>593</c:v>
                </c:pt>
                <c:pt idx="1302">
                  <c:v>600</c:v>
                </c:pt>
                <c:pt idx="1303">
                  <c:v>598</c:v>
                </c:pt>
                <c:pt idx="1304">
                  <c:v>590</c:v>
                </c:pt>
                <c:pt idx="1305">
                  <c:v>592</c:v>
                </c:pt>
                <c:pt idx="1306">
                  <c:v>581</c:v>
                </c:pt>
                <c:pt idx="1307">
                  <c:v>591</c:v>
                </c:pt>
                <c:pt idx="1308">
                  <c:v>592</c:v>
                </c:pt>
                <c:pt idx="1309">
                  <c:v>593</c:v>
                </c:pt>
                <c:pt idx="1310">
                  <c:v>574</c:v>
                </c:pt>
                <c:pt idx="1311">
                  <c:v>593</c:v>
                </c:pt>
                <c:pt idx="1312">
                  <c:v>574</c:v>
                </c:pt>
                <c:pt idx="1313">
                  <c:v>594</c:v>
                </c:pt>
                <c:pt idx="1314">
                  <c:v>590</c:v>
                </c:pt>
                <c:pt idx="1315">
                  <c:v>583</c:v>
                </c:pt>
                <c:pt idx="1316">
                  <c:v>587</c:v>
                </c:pt>
                <c:pt idx="1317">
                  <c:v>596</c:v>
                </c:pt>
                <c:pt idx="1318">
                  <c:v>588</c:v>
                </c:pt>
                <c:pt idx="1319">
                  <c:v>585</c:v>
                </c:pt>
                <c:pt idx="1320">
                  <c:v>606</c:v>
                </c:pt>
                <c:pt idx="1321">
                  <c:v>592</c:v>
                </c:pt>
                <c:pt idx="1322">
                  <c:v>582</c:v>
                </c:pt>
                <c:pt idx="1323">
                  <c:v>601</c:v>
                </c:pt>
                <c:pt idx="1324">
                  <c:v>598</c:v>
                </c:pt>
                <c:pt idx="1325">
                  <c:v>606</c:v>
                </c:pt>
                <c:pt idx="1326">
                  <c:v>599</c:v>
                </c:pt>
                <c:pt idx="1327">
                  <c:v>591</c:v>
                </c:pt>
                <c:pt idx="1328">
                  <c:v>592</c:v>
                </c:pt>
                <c:pt idx="1329">
                  <c:v>573</c:v>
                </c:pt>
                <c:pt idx="1330">
                  <c:v>609</c:v>
                </c:pt>
                <c:pt idx="1331">
                  <c:v>587</c:v>
                </c:pt>
                <c:pt idx="1332">
                  <c:v>596</c:v>
                </c:pt>
                <c:pt idx="1333">
                  <c:v>591</c:v>
                </c:pt>
                <c:pt idx="1334">
                  <c:v>595</c:v>
                </c:pt>
                <c:pt idx="1335">
                  <c:v>581</c:v>
                </c:pt>
                <c:pt idx="1336">
                  <c:v>568</c:v>
                </c:pt>
                <c:pt idx="1337">
                  <c:v>586</c:v>
                </c:pt>
                <c:pt idx="1338">
                  <c:v>585</c:v>
                </c:pt>
                <c:pt idx="1339">
                  <c:v>593</c:v>
                </c:pt>
                <c:pt idx="1340">
                  <c:v>588</c:v>
                </c:pt>
                <c:pt idx="1341">
                  <c:v>591</c:v>
                </c:pt>
                <c:pt idx="1342">
                  <c:v>593</c:v>
                </c:pt>
                <c:pt idx="1343">
                  <c:v>578</c:v>
                </c:pt>
                <c:pt idx="1344">
                  <c:v>570</c:v>
                </c:pt>
                <c:pt idx="1345">
                  <c:v>583</c:v>
                </c:pt>
                <c:pt idx="1346">
                  <c:v>603</c:v>
                </c:pt>
                <c:pt idx="1347">
                  <c:v>583</c:v>
                </c:pt>
                <c:pt idx="1348">
                  <c:v>582</c:v>
                </c:pt>
                <c:pt idx="1349">
                  <c:v>585</c:v>
                </c:pt>
                <c:pt idx="1350">
                  <c:v>572</c:v>
                </c:pt>
                <c:pt idx="1351">
                  <c:v>580</c:v>
                </c:pt>
                <c:pt idx="1352">
                  <c:v>576</c:v>
                </c:pt>
                <c:pt idx="1353">
                  <c:v>593</c:v>
                </c:pt>
                <c:pt idx="1354">
                  <c:v>578</c:v>
                </c:pt>
                <c:pt idx="1355">
                  <c:v>584</c:v>
                </c:pt>
                <c:pt idx="1356">
                  <c:v>584</c:v>
                </c:pt>
                <c:pt idx="1357">
                  <c:v>587</c:v>
                </c:pt>
                <c:pt idx="1358">
                  <c:v>608</c:v>
                </c:pt>
                <c:pt idx="1359">
                  <c:v>576</c:v>
                </c:pt>
                <c:pt idx="1360">
                  <c:v>584</c:v>
                </c:pt>
                <c:pt idx="1361">
                  <c:v>579</c:v>
                </c:pt>
                <c:pt idx="1362">
                  <c:v>579</c:v>
                </c:pt>
                <c:pt idx="1363">
                  <c:v>597</c:v>
                </c:pt>
                <c:pt idx="1364">
                  <c:v>575</c:v>
                </c:pt>
                <c:pt idx="1365">
                  <c:v>580</c:v>
                </c:pt>
                <c:pt idx="1366">
                  <c:v>572</c:v>
                </c:pt>
                <c:pt idx="1367">
                  <c:v>586</c:v>
                </c:pt>
                <c:pt idx="1368">
                  <c:v>597</c:v>
                </c:pt>
                <c:pt idx="1369">
                  <c:v>590</c:v>
                </c:pt>
                <c:pt idx="1370">
                  <c:v>590</c:v>
                </c:pt>
                <c:pt idx="1371">
                  <c:v>583</c:v>
                </c:pt>
                <c:pt idx="1372">
                  <c:v>581</c:v>
                </c:pt>
                <c:pt idx="1373">
                  <c:v>576</c:v>
                </c:pt>
                <c:pt idx="1374">
                  <c:v>580</c:v>
                </c:pt>
                <c:pt idx="1375">
                  <c:v>576</c:v>
                </c:pt>
                <c:pt idx="1376">
                  <c:v>593</c:v>
                </c:pt>
                <c:pt idx="1377">
                  <c:v>564</c:v>
                </c:pt>
                <c:pt idx="1378">
                  <c:v>576</c:v>
                </c:pt>
                <c:pt idx="1379">
                  <c:v>587</c:v>
                </c:pt>
                <c:pt idx="1380">
                  <c:v>580</c:v>
                </c:pt>
                <c:pt idx="1381">
                  <c:v>570</c:v>
                </c:pt>
                <c:pt idx="1382">
                  <c:v>595</c:v>
                </c:pt>
                <c:pt idx="1383">
                  <c:v>580</c:v>
                </c:pt>
                <c:pt idx="1384">
                  <c:v>591</c:v>
                </c:pt>
                <c:pt idx="1385">
                  <c:v>580</c:v>
                </c:pt>
                <c:pt idx="1386">
                  <c:v>572</c:v>
                </c:pt>
                <c:pt idx="1387">
                  <c:v>585</c:v>
                </c:pt>
                <c:pt idx="1388">
                  <c:v>577</c:v>
                </c:pt>
                <c:pt idx="1389">
                  <c:v>591</c:v>
                </c:pt>
                <c:pt idx="1390">
                  <c:v>589</c:v>
                </c:pt>
                <c:pt idx="1391">
                  <c:v>585</c:v>
                </c:pt>
                <c:pt idx="1392">
                  <c:v>590</c:v>
                </c:pt>
                <c:pt idx="1393">
                  <c:v>597</c:v>
                </c:pt>
                <c:pt idx="1394">
                  <c:v>600</c:v>
                </c:pt>
                <c:pt idx="1395">
                  <c:v>593</c:v>
                </c:pt>
                <c:pt idx="1396">
                  <c:v>574</c:v>
                </c:pt>
                <c:pt idx="1397">
                  <c:v>585</c:v>
                </c:pt>
                <c:pt idx="1398">
                  <c:v>596</c:v>
                </c:pt>
                <c:pt idx="1399">
                  <c:v>591</c:v>
                </c:pt>
                <c:pt idx="1400">
                  <c:v>587</c:v>
                </c:pt>
                <c:pt idx="1401">
                  <c:v>570</c:v>
                </c:pt>
                <c:pt idx="1402">
                  <c:v>579</c:v>
                </c:pt>
                <c:pt idx="1403">
                  <c:v>582</c:v>
                </c:pt>
                <c:pt idx="1404">
                  <c:v>590</c:v>
                </c:pt>
                <c:pt idx="1405">
                  <c:v>595</c:v>
                </c:pt>
                <c:pt idx="1406">
                  <c:v>578</c:v>
                </c:pt>
                <c:pt idx="1407">
                  <c:v>580</c:v>
                </c:pt>
                <c:pt idx="1408">
                  <c:v>584</c:v>
                </c:pt>
                <c:pt idx="1409">
                  <c:v>580</c:v>
                </c:pt>
                <c:pt idx="1410">
                  <c:v>573</c:v>
                </c:pt>
                <c:pt idx="1411">
                  <c:v>594</c:v>
                </c:pt>
                <c:pt idx="1412">
                  <c:v>569</c:v>
                </c:pt>
                <c:pt idx="1413">
                  <c:v>577</c:v>
                </c:pt>
                <c:pt idx="1414">
                  <c:v>578</c:v>
                </c:pt>
                <c:pt idx="1415">
                  <c:v>578</c:v>
                </c:pt>
                <c:pt idx="1416">
                  <c:v>587</c:v>
                </c:pt>
                <c:pt idx="1417">
                  <c:v>582</c:v>
                </c:pt>
                <c:pt idx="1418">
                  <c:v>596</c:v>
                </c:pt>
                <c:pt idx="1419">
                  <c:v>575</c:v>
                </c:pt>
                <c:pt idx="1420">
                  <c:v>577</c:v>
                </c:pt>
                <c:pt idx="1421">
                  <c:v>578</c:v>
                </c:pt>
                <c:pt idx="1422">
                  <c:v>573</c:v>
                </c:pt>
                <c:pt idx="1423">
                  <c:v>572</c:v>
                </c:pt>
                <c:pt idx="1424">
                  <c:v>592</c:v>
                </c:pt>
                <c:pt idx="1425">
                  <c:v>597</c:v>
                </c:pt>
                <c:pt idx="1426">
                  <c:v>583</c:v>
                </c:pt>
                <c:pt idx="1427">
                  <c:v>589</c:v>
                </c:pt>
                <c:pt idx="1428">
                  <c:v>578</c:v>
                </c:pt>
                <c:pt idx="1429">
                  <c:v>569</c:v>
                </c:pt>
                <c:pt idx="1430">
                  <c:v>569</c:v>
                </c:pt>
                <c:pt idx="1431">
                  <c:v>587</c:v>
                </c:pt>
                <c:pt idx="1432">
                  <c:v>579</c:v>
                </c:pt>
                <c:pt idx="1433">
                  <c:v>587</c:v>
                </c:pt>
                <c:pt idx="1434">
                  <c:v>586</c:v>
                </c:pt>
                <c:pt idx="1435">
                  <c:v>584</c:v>
                </c:pt>
                <c:pt idx="1436">
                  <c:v>576</c:v>
                </c:pt>
                <c:pt idx="1437">
                  <c:v>574</c:v>
                </c:pt>
                <c:pt idx="1438">
                  <c:v>586</c:v>
                </c:pt>
                <c:pt idx="1439">
                  <c:v>563</c:v>
                </c:pt>
                <c:pt idx="1440">
                  <c:v>580</c:v>
                </c:pt>
                <c:pt idx="1441">
                  <c:v>582</c:v>
                </c:pt>
                <c:pt idx="1442">
                  <c:v>595</c:v>
                </c:pt>
                <c:pt idx="1443">
                  <c:v>581</c:v>
                </c:pt>
                <c:pt idx="1444">
                  <c:v>585</c:v>
                </c:pt>
                <c:pt idx="1445">
                  <c:v>575</c:v>
                </c:pt>
                <c:pt idx="1446">
                  <c:v>589</c:v>
                </c:pt>
                <c:pt idx="1447">
                  <c:v>602</c:v>
                </c:pt>
                <c:pt idx="1448">
                  <c:v>579</c:v>
                </c:pt>
                <c:pt idx="1449">
                  <c:v>583</c:v>
                </c:pt>
                <c:pt idx="1450">
                  <c:v>573</c:v>
                </c:pt>
                <c:pt idx="1451">
                  <c:v>598</c:v>
                </c:pt>
                <c:pt idx="1452">
                  <c:v>574</c:v>
                </c:pt>
                <c:pt idx="1453">
                  <c:v>578</c:v>
                </c:pt>
                <c:pt idx="1454">
                  <c:v>604</c:v>
                </c:pt>
                <c:pt idx="1455">
                  <c:v>586</c:v>
                </c:pt>
                <c:pt idx="1456">
                  <c:v>592</c:v>
                </c:pt>
                <c:pt idx="1457">
                  <c:v>603</c:v>
                </c:pt>
                <c:pt idx="1458">
                  <c:v>587</c:v>
                </c:pt>
                <c:pt idx="1459">
                  <c:v>603</c:v>
                </c:pt>
                <c:pt idx="1460">
                  <c:v>598</c:v>
                </c:pt>
                <c:pt idx="1461">
                  <c:v>585</c:v>
                </c:pt>
                <c:pt idx="1462">
                  <c:v>582</c:v>
                </c:pt>
                <c:pt idx="1463">
                  <c:v>594</c:v>
                </c:pt>
                <c:pt idx="1464">
                  <c:v>587</c:v>
                </c:pt>
                <c:pt idx="1465">
                  <c:v>593</c:v>
                </c:pt>
                <c:pt idx="1466">
                  <c:v>575</c:v>
                </c:pt>
                <c:pt idx="1467">
                  <c:v>596</c:v>
                </c:pt>
                <c:pt idx="1468">
                  <c:v>595</c:v>
                </c:pt>
                <c:pt idx="1469">
                  <c:v>590</c:v>
                </c:pt>
                <c:pt idx="1470">
                  <c:v>579</c:v>
                </c:pt>
                <c:pt idx="1471">
                  <c:v>592</c:v>
                </c:pt>
                <c:pt idx="1472">
                  <c:v>596</c:v>
                </c:pt>
                <c:pt idx="1473">
                  <c:v>596</c:v>
                </c:pt>
                <c:pt idx="1474">
                  <c:v>595</c:v>
                </c:pt>
                <c:pt idx="1475">
                  <c:v>576</c:v>
                </c:pt>
                <c:pt idx="1476">
                  <c:v>588</c:v>
                </c:pt>
                <c:pt idx="1477">
                  <c:v>580</c:v>
                </c:pt>
                <c:pt idx="1478">
                  <c:v>593</c:v>
                </c:pt>
                <c:pt idx="1479">
                  <c:v>605</c:v>
                </c:pt>
                <c:pt idx="1480">
                  <c:v>590</c:v>
                </c:pt>
                <c:pt idx="1481">
                  <c:v>603</c:v>
                </c:pt>
                <c:pt idx="1482">
                  <c:v>593</c:v>
                </c:pt>
                <c:pt idx="1483">
                  <c:v>591</c:v>
                </c:pt>
                <c:pt idx="1484">
                  <c:v>599</c:v>
                </c:pt>
                <c:pt idx="1485">
                  <c:v>592</c:v>
                </c:pt>
                <c:pt idx="1486">
                  <c:v>582</c:v>
                </c:pt>
                <c:pt idx="1487">
                  <c:v>599</c:v>
                </c:pt>
                <c:pt idx="1488">
                  <c:v>596</c:v>
                </c:pt>
                <c:pt idx="1489">
                  <c:v>576</c:v>
                </c:pt>
                <c:pt idx="1490">
                  <c:v>575</c:v>
                </c:pt>
                <c:pt idx="1491">
                  <c:v>574</c:v>
                </c:pt>
                <c:pt idx="1492">
                  <c:v>575</c:v>
                </c:pt>
                <c:pt idx="1493">
                  <c:v>574</c:v>
                </c:pt>
                <c:pt idx="1494">
                  <c:v>592</c:v>
                </c:pt>
                <c:pt idx="1495">
                  <c:v>580</c:v>
                </c:pt>
                <c:pt idx="1496">
                  <c:v>599</c:v>
                </c:pt>
                <c:pt idx="1497">
                  <c:v>597</c:v>
                </c:pt>
                <c:pt idx="1498">
                  <c:v>590</c:v>
                </c:pt>
                <c:pt idx="1499">
                  <c:v>593</c:v>
                </c:pt>
                <c:pt idx="1500">
                  <c:v>580</c:v>
                </c:pt>
                <c:pt idx="1501">
                  <c:v>593</c:v>
                </c:pt>
                <c:pt idx="1502">
                  <c:v>595</c:v>
                </c:pt>
                <c:pt idx="1503">
                  <c:v>595</c:v>
                </c:pt>
                <c:pt idx="1504">
                  <c:v>588</c:v>
                </c:pt>
                <c:pt idx="1505">
                  <c:v>591</c:v>
                </c:pt>
                <c:pt idx="1506">
                  <c:v>608</c:v>
                </c:pt>
                <c:pt idx="1507">
                  <c:v>593</c:v>
                </c:pt>
                <c:pt idx="1508">
                  <c:v>590</c:v>
                </c:pt>
                <c:pt idx="1509">
                  <c:v>609</c:v>
                </c:pt>
                <c:pt idx="1510">
                  <c:v>594</c:v>
                </c:pt>
                <c:pt idx="1511">
                  <c:v>619</c:v>
                </c:pt>
                <c:pt idx="1512">
                  <c:v>600</c:v>
                </c:pt>
                <c:pt idx="1513">
                  <c:v>600</c:v>
                </c:pt>
                <c:pt idx="1514">
                  <c:v>604</c:v>
                </c:pt>
                <c:pt idx="1515">
                  <c:v>596</c:v>
                </c:pt>
                <c:pt idx="1516">
                  <c:v>585</c:v>
                </c:pt>
                <c:pt idx="1517">
                  <c:v>592</c:v>
                </c:pt>
                <c:pt idx="1518">
                  <c:v>599</c:v>
                </c:pt>
                <c:pt idx="1519">
                  <c:v>577</c:v>
                </c:pt>
                <c:pt idx="1520">
                  <c:v>582</c:v>
                </c:pt>
                <c:pt idx="1521">
                  <c:v>583</c:v>
                </c:pt>
                <c:pt idx="1522">
                  <c:v>592</c:v>
                </c:pt>
                <c:pt idx="1523">
                  <c:v>586</c:v>
                </c:pt>
                <c:pt idx="1524">
                  <c:v>594</c:v>
                </c:pt>
                <c:pt idx="1525">
                  <c:v>601</c:v>
                </c:pt>
                <c:pt idx="1526">
                  <c:v>599</c:v>
                </c:pt>
                <c:pt idx="1527">
                  <c:v>600</c:v>
                </c:pt>
                <c:pt idx="1528">
                  <c:v>607</c:v>
                </c:pt>
                <c:pt idx="1529">
                  <c:v>597</c:v>
                </c:pt>
                <c:pt idx="1530">
                  <c:v>593</c:v>
                </c:pt>
                <c:pt idx="1531">
                  <c:v>594</c:v>
                </c:pt>
                <c:pt idx="1532">
                  <c:v>602</c:v>
                </c:pt>
                <c:pt idx="1533">
                  <c:v>597</c:v>
                </c:pt>
                <c:pt idx="1534">
                  <c:v>601</c:v>
                </c:pt>
                <c:pt idx="1535">
                  <c:v>604</c:v>
                </c:pt>
                <c:pt idx="1536">
                  <c:v>605</c:v>
                </c:pt>
                <c:pt idx="1537">
                  <c:v>610</c:v>
                </c:pt>
                <c:pt idx="1538">
                  <c:v>603</c:v>
                </c:pt>
                <c:pt idx="1539">
                  <c:v>600</c:v>
                </c:pt>
                <c:pt idx="1540">
                  <c:v>616</c:v>
                </c:pt>
                <c:pt idx="1541">
                  <c:v>605</c:v>
                </c:pt>
                <c:pt idx="1542">
                  <c:v>606</c:v>
                </c:pt>
                <c:pt idx="1543">
                  <c:v>592</c:v>
                </c:pt>
                <c:pt idx="1544">
                  <c:v>583</c:v>
                </c:pt>
                <c:pt idx="1545">
                  <c:v>622</c:v>
                </c:pt>
                <c:pt idx="1546">
                  <c:v>591</c:v>
                </c:pt>
                <c:pt idx="1547">
                  <c:v>593</c:v>
                </c:pt>
                <c:pt idx="1548">
                  <c:v>613</c:v>
                </c:pt>
                <c:pt idx="1549">
                  <c:v>612</c:v>
                </c:pt>
                <c:pt idx="1550">
                  <c:v>612</c:v>
                </c:pt>
                <c:pt idx="1551">
                  <c:v>584</c:v>
                </c:pt>
                <c:pt idx="1552">
                  <c:v>611</c:v>
                </c:pt>
                <c:pt idx="1553">
                  <c:v>593</c:v>
                </c:pt>
                <c:pt idx="1554">
                  <c:v>598</c:v>
                </c:pt>
                <c:pt idx="1555">
                  <c:v>606</c:v>
                </c:pt>
                <c:pt idx="1556">
                  <c:v>605</c:v>
                </c:pt>
                <c:pt idx="1557">
                  <c:v>580</c:v>
                </c:pt>
                <c:pt idx="1558">
                  <c:v>590</c:v>
                </c:pt>
                <c:pt idx="1559">
                  <c:v>605</c:v>
                </c:pt>
                <c:pt idx="1560">
                  <c:v>613</c:v>
                </c:pt>
                <c:pt idx="1561">
                  <c:v>619</c:v>
                </c:pt>
                <c:pt idx="1562">
                  <c:v>600</c:v>
                </c:pt>
                <c:pt idx="1563">
                  <c:v>601</c:v>
                </c:pt>
                <c:pt idx="1564">
                  <c:v>591</c:v>
                </c:pt>
                <c:pt idx="1565">
                  <c:v>604</c:v>
                </c:pt>
                <c:pt idx="1566">
                  <c:v>600</c:v>
                </c:pt>
                <c:pt idx="1567">
                  <c:v>595</c:v>
                </c:pt>
                <c:pt idx="1568">
                  <c:v>606</c:v>
                </c:pt>
                <c:pt idx="1569">
                  <c:v>602</c:v>
                </c:pt>
                <c:pt idx="1570">
                  <c:v>608</c:v>
                </c:pt>
                <c:pt idx="1571">
                  <c:v>596</c:v>
                </c:pt>
                <c:pt idx="1572">
                  <c:v>599</c:v>
                </c:pt>
                <c:pt idx="1573">
                  <c:v>588</c:v>
                </c:pt>
                <c:pt idx="1574">
                  <c:v>605</c:v>
                </c:pt>
                <c:pt idx="1575">
                  <c:v>618</c:v>
                </c:pt>
                <c:pt idx="1576">
                  <c:v>628</c:v>
                </c:pt>
                <c:pt idx="1577">
                  <c:v>617</c:v>
                </c:pt>
                <c:pt idx="1578">
                  <c:v>601</c:v>
                </c:pt>
                <c:pt idx="1579">
                  <c:v>598</c:v>
                </c:pt>
                <c:pt idx="1580">
                  <c:v>608</c:v>
                </c:pt>
                <c:pt idx="1581">
                  <c:v>609</c:v>
                </c:pt>
                <c:pt idx="1582">
                  <c:v>617</c:v>
                </c:pt>
                <c:pt idx="1583">
                  <c:v>597</c:v>
                </c:pt>
                <c:pt idx="1584">
                  <c:v>612</c:v>
                </c:pt>
                <c:pt idx="1585">
                  <c:v>596</c:v>
                </c:pt>
                <c:pt idx="1586">
                  <c:v>592</c:v>
                </c:pt>
                <c:pt idx="1587">
                  <c:v>610</c:v>
                </c:pt>
                <c:pt idx="1588">
                  <c:v>608</c:v>
                </c:pt>
                <c:pt idx="1589">
                  <c:v>613</c:v>
                </c:pt>
                <c:pt idx="1590">
                  <c:v>615</c:v>
                </c:pt>
                <c:pt idx="1591">
                  <c:v>622</c:v>
                </c:pt>
                <c:pt idx="1592">
                  <c:v>602</c:v>
                </c:pt>
                <c:pt idx="1593">
                  <c:v>601</c:v>
                </c:pt>
                <c:pt idx="1594">
                  <c:v>600</c:v>
                </c:pt>
                <c:pt idx="1595">
                  <c:v>624</c:v>
                </c:pt>
                <c:pt idx="1596">
                  <c:v>595</c:v>
                </c:pt>
                <c:pt idx="1597">
                  <c:v>619</c:v>
                </c:pt>
                <c:pt idx="1598">
                  <c:v>622</c:v>
                </c:pt>
                <c:pt idx="1599">
                  <c:v>623</c:v>
                </c:pt>
                <c:pt idx="1600">
                  <c:v>608</c:v>
                </c:pt>
                <c:pt idx="1601">
                  <c:v>601</c:v>
                </c:pt>
                <c:pt idx="1602">
                  <c:v>626</c:v>
                </c:pt>
                <c:pt idx="1603">
                  <c:v>605</c:v>
                </c:pt>
                <c:pt idx="1604">
                  <c:v>605</c:v>
                </c:pt>
                <c:pt idx="1605">
                  <c:v>625</c:v>
                </c:pt>
                <c:pt idx="1606">
                  <c:v>618</c:v>
                </c:pt>
                <c:pt idx="1607">
                  <c:v>616</c:v>
                </c:pt>
                <c:pt idx="1608">
                  <c:v>623</c:v>
                </c:pt>
                <c:pt idx="1609">
                  <c:v>622</c:v>
                </c:pt>
                <c:pt idx="1610">
                  <c:v>609</c:v>
                </c:pt>
                <c:pt idx="1611">
                  <c:v>625</c:v>
                </c:pt>
                <c:pt idx="1612">
                  <c:v>601</c:v>
                </c:pt>
                <c:pt idx="1613">
                  <c:v>615</c:v>
                </c:pt>
                <c:pt idx="1614">
                  <c:v>630</c:v>
                </c:pt>
                <c:pt idx="1615">
                  <c:v>609</c:v>
                </c:pt>
                <c:pt idx="1616">
                  <c:v>639</c:v>
                </c:pt>
                <c:pt idx="1617">
                  <c:v>629</c:v>
                </c:pt>
                <c:pt idx="1618">
                  <c:v>633</c:v>
                </c:pt>
                <c:pt idx="1619">
                  <c:v>617</c:v>
                </c:pt>
                <c:pt idx="1620">
                  <c:v>628</c:v>
                </c:pt>
                <c:pt idx="1621">
                  <c:v>633</c:v>
                </c:pt>
                <c:pt idx="1622">
                  <c:v>619</c:v>
                </c:pt>
                <c:pt idx="1623">
                  <c:v>631</c:v>
                </c:pt>
                <c:pt idx="1624">
                  <c:v>641</c:v>
                </c:pt>
                <c:pt idx="1625">
                  <c:v>632</c:v>
                </c:pt>
                <c:pt idx="1626">
                  <c:v>641</c:v>
                </c:pt>
                <c:pt idx="1627">
                  <c:v>633</c:v>
                </c:pt>
                <c:pt idx="1628">
                  <c:v>635</c:v>
                </c:pt>
                <c:pt idx="1629">
                  <c:v>631</c:v>
                </c:pt>
                <c:pt idx="1630">
                  <c:v>620</c:v>
                </c:pt>
                <c:pt idx="1631">
                  <c:v>648</c:v>
                </c:pt>
                <c:pt idx="1632">
                  <c:v>639</c:v>
                </c:pt>
                <c:pt idx="1633">
                  <c:v>615</c:v>
                </c:pt>
                <c:pt idx="1634">
                  <c:v>656</c:v>
                </c:pt>
                <c:pt idx="1635">
                  <c:v>645</c:v>
                </c:pt>
                <c:pt idx="1636">
                  <c:v>615</c:v>
                </c:pt>
                <c:pt idx="1637">
                  <c:v>652</c:v>
                </c:pt>
                <c:pt idx="1638">
                  <c:v>635</c:v>
                </c:pt>
                <c:pt idx="1639">
                  <c:v>622</c:v>
                </c:pt>
                <c:pt idx="1640">
                  <c:v>629</c:v>
                </c:pt>
                <c:pt idx="1641">
                  <c:v>637</c:v>
                </c:pt>
                <c:pt idx="1642">
                  <c:v>640</c:v>
                </c:pt>
                <c:pt idx="1643">
                  <c:v>619</c:v>
                </c:pt>
                <c:pt idx="1644">
                  <c:v>624</c:v>
                </c:pt>
                <c:pt idx="1645">
                  <c:v>619</c:v>
                </c:pt>
                <c:pt idx="1646">
                  <c:v>626</c:v>
                </c:pt>
                <c:pt idx="1647">
                  <c:v>615</c:v>
                </c:pt>
                <c:pt idx="1648">
                  <c:v>618</c:v>
                </c:pt>
                <c:pt idx="1649">
                  <c:v>623</c:v>
                </c:pt>
                <c:pt idx="1650">
                  <c:v>620</c:v>
                </c:pt>
                <c:pt idx="1651">
                  <c:v>639</c:v>
                </c:pt>
                <c:pt idx="1652">
                  <c:v>626</c:v>
                </c:pt>
                <c:pt idx="1653">
                  <c:v>645</c:v>
                </c:pt>
                <c:pt idx="1654">
                  <c:v>604</c:v>
                </c:pt>
                <c:pt idx="1655">
                  <c:v>639</c:v>
                </c:pt>
                <c:pt idx="1656">
                  <c:v>641</c:v>
                </c:pt>
                <c:pt idx="1657">
                  <c:v>620</c:v>
                </c:pt>
                <c:pt idx="1658">
                  <c:v>636</c:v>
                </c:pt>
                <c:pt idx="1659">
                  <c:v>627</c:v>
                </c:pt>
                <c:pt idx="1660">
                  <c:v>638</c:v>
                </c:pt>
                <c:pt idx="1661">
                  <c:v>643</c:v>
                </c:pt>
                <c:pt idx="1662">
                  <c:v>647</c:v>
                </c:pt>
                <c:pt idx="1663">
                  <c:v>663</c:v>
                </c:pt>
                <c:pt idx="1664">
                  <c:v>631</c:v>
                </c:pt>
                <c:pt idx="1665">
                  <c:v>650</c:v>
                </c:pt>
                <c:pt idx="1666">
                  <c:v>632</c:v>
                </c:pt>
                <c:pt idx="1667">
                  <c:v>640</c:v>
                </c:pt>
                <c:pt idx="1668">
                  <c:v>625</c:v>
                </c:pt>
                <c:pt idx="1669">
                  <c:v>640</c:v>
                </c:pt>
                <c:pt idx="1670">
                  <c:v>638</c:v>
                </c:pt>
                <c:pt idx="1671">
                  <c:v>636</c:v>
                </c:pt>
                <c:pt idx="1672">
                  <c:v>620</c:v>
                </c:pt>
                <c:pt idx="1673">
                  <c:v>625</c:v>
                </c:pt>
                <c:pt idx="1674">
                  <c:v>624</c:v>
                </c:pt>
                <c:pt idx="1675">
                  <c:v>654</c:v>
                </c:pt>
                <c:pt idx="1676">
                  <c:v>617</c:v>
                </c:pt>
                <c:pt idx="1677">
                  <c:v>628</c:v>
                </c:pt>
                <c:pt idx="1678">
                  <c:v>639</c:v>
                </c:pt>
                <c:pt idx="1679">
                  <c:v>634</c:v>
                </c:pt>
                <c:pt idx="1680">
                  <c:v>619</c:v>
                </c:pt>
                <c:pt idx="1681">
                  <c:v>635</c:v>
                </c:pt>
                <c:pt idx="1682">
                  <c:v>628</c:v>
                </c:pt>
                <c:pt idx="1683">
                  <c:v>630</c:v>
                </c:pt>
                <c:pt idx="1684">
                  <c:v>623</c:v>
                </c:pt>
                <c:pt idx="1685">
                  <c:v>643</c:v>
                </c:pt>
                <c:pt idx="1686">
                  <c:v>622</c:v>
                </c:pt>
                <c:pt idx="1687">
                  <c:v>599</c:v>
                </c:pt>
                <c:pt idx="1688">
                  <c:v>625</c:v>
                </c:pt>
                <c:pt idx="1689">
                  <c:v>612</c:v>
                </c:pt>
                <c:pt idx="1690">
                  <c:v>629</c:v>
                </c:pt>
                <c:pt idx="1691">
                  <c:v>613</c:v>
                </c:pt>
                <c:pt idx="1692">
                  <c:v>613</c:v>
                </c:pt>
                <c:pt idx="1693">
                  <c:v>614</c:v>
                </c:pt>
                <c:pt idx="1694">
                  <c:v>611</c:v>
                </c:pt>
                <c:pt idx="1695">
                  <c:v>609</c:v>
                </c:pt>
                <c:pt idx="1696">
                  <c:v>620</c:v>
                </c:pt>
                <c:pt idx="1697">
                  <c:v>619</c:v>
                </c:pt>
                <c:pt idx="1698">
                  <c:v>634</c:v>
                </c:pt>
                <c:pt idx="1699">
                  <c:v>621</c:v>
                </c:pt>
                <c:pt idx="1700">
                  <c:v>628</c:v>
                </c:pt>
                <c:pt idx="1701">
                  <c:v>622</c:v>
                </c:pt>
                <c:pt idx="1702">
                  <c:v>632</c:v>
                </c:pt>
                <c:pt idx="1703">
                  <c:v>607</c:v>
                </c:pt>
                <c:pt idx="1704">
                  <c:v>615</c:v>
                </c:pt>
                <c:pt idx="1705">
                  <c:v>616</c:v>
                </c:pt>
                <c:pt idx="1706">
                  <c:v>612</c:v>
                </c:pt>
                <c:pt idx="1707">
                  <c:v>619</c:v>
                </c:pt>
                <c:pt idx="1708">
                  <c:v>639</c:v>
                </c:pt>
                <c:pt idx="1709">
                  <c:v>628</c:v>
                </c:pt>
                <c:pt idx="1710">
                  <c:v>616</c:v>
                </c:pt>
                <c:pt idx="1711">
                  <c:v>617</c:v>
                </c:pt>
                <c:pt idx="1712">
                  <c:v>627</c:v>
                </c:pt>
                <c:pt idx="1713">
                  <c:v>619</c:v>
                </c:pt>
                <c:pt idx="1714">
                  <c:v>631</c:v>
                </c:pt>
                <c:pt idx="1715">
                  <c:v>610</c:v>
                </c:pt>
                <c:pt idx="1716">
                  <c:v>610</c:v>
                </c:pt>
                <c:pt idx="1717">
                  <c:v>622</c:v>
                </c:pt>
                <c:pt idx="1718">
                  <c:v>613</c:v>
                </c:pt>
                <c:pt idx="1719">
                  <c:v>623</c:v>
                </c:pt>
                <c:pt idx="1720">
                  <c:v>603</c:v>
                </c:pt>
                <c:pt idx="1721">
                  <c:v>620</c:v>
                </c:pt>
                <c:pt idx="1722">
                  <c:v>601</c:v>
                </c:pt>
                <c:pt idx="1723">
                  <c:v>631</c:v>
                </c:pt>
                <c:pt idx="1724">
                  <c:v>625</c:v>
                </c:pt>
                <c:pt idx="1725">
                  <c:v>611</c:v>
                </c:pt>
                <c:pt idx="1726">
                  <c:v>610</c:v>
                </c:pt>
                <c:pt idx="1727">
                  <c:v>632</c:v>
                </c:pt>
                <c:pt idx="1728">
                  <c:v>616</c:v>
                </c:pt>
                <c:pt idx="1729">
                  <c:v>617</c:v>
                </c:pt>
                <c:pt idx="1730">
                  <c:v>606</c:v>
                </c:pt>
                <c:pt idx="1731">
                  <c:v>610</c:v>
                </c:pt>
                <c:pt idx="1732">
                  <c:v>585</c:v>
                </c:pt>
                <c:pt idx="1733">
                  <c:v>599</c:v>
                </c:pt>
                <c:pt idx="1734">
                  <c:v>625</c:v>
                </c:pt>
                <c:pt idx="1735">
                  <c:v>599</c:v>
                </c:pt>
                <c:pt idx="1736">
                  <c:v>623</c:v>
                </c:pt>
                <c:pt idx="1737">
                  <c:v>603</c:v>
                </c:pt>
                <c:pt idx="1738">
                  <c:v>611</c:v>
                </c:pt>
                <c:pt idx="1739">
                  <c:v>589</c:v>
                </c:pt>
                <c:pt idx="1740">
                  <c:v>616</c:v>
                </c:pt>
                <c:pt idx="1741">
                  <c:v>613</c:v>
                </c:pt>
                <c:pt idx="1742">
                  <c:v>630</c:v>
                </c:pt>
                <c:pt idx="1743">
                  <c:v>619</c:v>
                </c:pt>
                <c:pt idx="1744">
                  <c:v>617</c:v>
                </c:pt>
                <c:pt idx="1745">
                  <c:v>626</c:v>
                </c:pt>
                <c:pt idx="1746">
                  <c:v>605</c:v>
                </c:pt>
                <c:pt idx="1747">
                  <c:v>615</c:v>
                </c:pt>
                <c:pt idx="1748">
                  <c:v>610</c:v>
                </c:pt>
                <c:pt idx="1749">
                  <c:v>599</c:v>
                </c:pt>
                <c:pt idx="1750">
                  <c:v>616</c:v>
                </c:pt>
                <c:pt idx="1751">
                  <c:v>620</c:v>
                </c:pt>
                <c:pt idx="1752">
                  <c:v>626</c:v>
                </c:pt>
                <c:pt idx="1753">
                  <c:v>606</c:v>
                </c:pt>
                <c:pt idx="1754">
                  <c:v>616</c:v>
                </c:pt>
                <c:pt idx="1755">
                  <c:v>622</c:v>
                </c:pt>
                <c:pt idx="1756">
                  <c:v>607</c:v>
                </c:pt>
                <c:pt idx="1757">
                  <c:v>613</c:v>
                </c:pt>
                <c:pt idx="1758">
                  <c:v>615</c:v>
                </c:pt>
                <c:pt idx="1759">
                  <c:v>605</c:v>
                </c:pt>
                <c:pt idx="1760">
                  <c:v>613</c:v>
                </c:pt>
                <c:pt idx="1761">
                  <c:v>600</c:v>
                </c:pt>
                <c:pt idx="1762">
                  <c:v>610</c:v>
                </c:pt>
                <c:pt idx="1763">
                  <c:v>604</c:v>
                </c:pt>
                <c:pt idx="1764">
                  <c:v>590</c:v>
                </c:pt>
                <c:pt idx="1765">
                  <c:v>625</c:v>
                </c:pt>
                <c:pt idx="1766">
                  <c:v>591</c:v>
                </c:pt>
                <c:pt idx="1767">
                  <c:v>629</c:v>
                </c:pt>
                <c:pt idx="1768">
                  <c:v>626</c:v>
                </c:pt>
                <c:pt idx="1769">
                  <c:v>612</c:v>
                </c:pt>
                <c:pt idx="1770">
                  <c:v>621</c:v>
                </c:pt>
                <c:pt idx="1771">
                  <c:v>604</c:v>
                </c:pt>
                <c:pt idx="1772">
                  <c:v>578</c:v>
                </c:pt>
                <c:pt idx="1773">
                  <c:v>607</c:v>
                </c:pt>
                <c:pt idx="1774">
                  <c:v>615</c:v>
                </c:pt>
                <c:pt idx="1775">
                  <c:v>608</c:v>
                </c:pt>
                <c:pt idx="1776">
                  <c:v>600</c:v>
                </c:pt>
                <c:pt idx="1777">
                  <c:v>596</c:v>
                </c:pt>
                <c:pt idx="1778">
                  <c:v>618</c:v>
                </c:pt>
                <c:pt idx="1779">
                  <c:v>594</c:v>
                </c:pt>
                <c:pt idx="1780">
                  <c:v>605</c:v>
                </c:pt>
                <c:pt idx="1781">
                  <c:v>621</c:v>
                </c:pt>
                <c:pt idx="1782">
                  <c:v>618</c:v>
                </c:pt>
                <c:pt idx="1783">
                  <c:v>611</c:v>
                </c:pt>
                <c:pt idx="1784">
                  <c:v>601</c:v>
                </c:pt>
                <c:pt idx="1785">
                  <c:v>612</c:v>
                </c:pt>
                <c:pt idx="1786">
                  <c:v>605</c:v>
                </c:pt>
                <c:pt idx="1787">
                  <c:v>618</c:v>
                </c:pt>
                <c:pt idx="1788">
                  <c:v>606</c:v>
                </c:pt>
                <c:pt idx="1789">
                  <c:v>614</c:v>
                </c:pt>
                <c:pt idx="1790">
                  <c:v>600</c:v>
                </c:pt>
                <c:pt idx="1791">
                  <c:v>584</c:v>
                </c:pt>
                <c:pt idx="1792">
                  <c:v>615</c:v>
                </c:pt>
                <c:pt idx="1793">
                  <c:v>605</c:v>
                </c:pt>
                <c:pt idx="1794">
                  <c:v>620</c:v>
                </c:pt>
                <c:pt idx="1795">
                  <c:v>596</c:v>
                </c:pt>
                <c:pt idx="1796">
                  <c:v>611</c:v>
                </c:pt>
                <c:pt idx="1797">
                  <c:v>612</c:v>
                </c:pt>
                <c:pt idx="1798">
                  <c:v>615</c:v>
                </c:pt>
                <c:pt idx="1799">
                  <c:v>618</c:v>
                </c:pt>
                <c:pt idx="1800">
                  <c:v>602</c:v>
                </c:pt>
                <c:pt idx="1801">
                  <c:v>587</c:v>
                </c:pt>
                <c:pt idx="1802">
                  <c:v>601</c:v>
                </c:pt>
                <c:pt idx="1803">
                  <c:v>608</c:v>
                </c:pt>
                <c:pt idx="1804">
                  <c:v>597</c:v>
                </c:pt>
                <c:pt idx="1805">
                  <c:v>597</c:v>
                </c:pt>
                <c:pt idx="1806">
                  <c:v>594</c:v>
                </c:pt>
                <c:pt idx="1807">
                  <c:v>596</c:v>
                </c:pt>
                <c:pt idx="1808">
                  <c:v>602</c:v>
                </c:pt>
                <c:pt idx="1809">
                  <c:v>598</c:v>
                </c:pt>
                <c:pt idx="1810">
                  <c:v>595</c:v>
                </c:pt>
                <c:pt idx="1811">
                  <c:v>592</c:v>
                </c:pt>
                <c:pt idx="1812">
                  <c:v>608</c:v>
                </c:pt>
                <c:pt idx="1813">
                  <c:v>604</c:v>
                </c:pt>
                <c:pt idx="1814">
                  <c:v>592</c:v>
                </c:pt>
                <c:pt idx="1815">
                  <c:v>589</c:v>
                </c:pt>
                <c:pt idx="1816">
                  <c:v>602</c:v>
                </c:pt>
                <c:pt idx="1817">
                  <c:v>600</c:v>
                </c:pt>
                <c:pt idx="1818">
                  <c:v>580</c:v>
                </c:pt>
                <c:pt idx="1819">
                  <c:v>607</c:v>
                </c:pt>
                <c:pt idx="1820">
                  <c:v>607</c:v>
                </c:pt>
                <c:pt idx="1821">
                  <c:v>593</c:v>
                </c:pt>
                <c:pt idx="1822">
                  <c:v>606</c:v>
                </c:pt>
                <c:pt idx="1823">
                  <c:v>596</c:v>
                </c:pt>
                <c:pt idx="1824">
                  <c:v>584</c:v>
                </c:pt>
                <c:pt idx="1825">
                  <c:v>586</c:v>
                </c:pt>
                <c:pt idx="1826">
                  <c:v>611</c:v>
                </c:pt>
                <c:pt idx="1827">
                  <c:v>578</c:v>
                </c:pt>
                <c:pt idx="1828">
                  <c:v>584</c:v>
                </c:pt>
                <c:pt idx="1829">
                  <c:v>586</c:v>
                </c:pt>
                <c:pt idx="1830">
                  <c:v>597</c:v>
                </c:pt>
                <c:pt idx="1831">
                  <c:v>596</c:v>
                </c:pt>
                <c:pt idx="1832">
                  <c:v>598</c:v>
                </c:pt>
                <c:pt idx="1833">
                  <c:v>594</c:v>
                </c:pt>
                <c:pt idx="1834">
                  <c:v>594</c:v>
                </c:pt>
                <c:pt idx="1835">
                  <c:v>585</c:v>
                </c:pt>
                <c:pt idx="1836">
                  <c:v>581</c:v>
                </c:pt>
                <c:pt idx="1837">
                  <c:v>582</c:v>
                </c:pt>
                <c:pt idx="1838">
                  <c:v>593</c:v>
                </c:pt>
                <c:pt idx="1839">
                  <c:v>590</c:v>
                </c:pt>
                <c:pt idx="1840">
                  <c:v>594</c:v>
                </c:pt>
                <c:pt idx="1841">
                  <c:v>587</c:v>
                </c:pt>
                <c:pt idx="1842">
                  <c:v>591</c:v>
                </c:pt>
                <c:pt idx="1843">
                  <c:v>593</c:v>
                </c:pt>
                <c:pt idx="1844">
                  <c:v>584</c:v>
                </c:pt>
                <c:pt idx="1845">
                  <c:v>588</c:v>
                </c:pt>
                <c:pt idx="1846">
                  <c:v>579</c:v>
                </c:pt>
                <c:pt idx="1847">
                  <c:v>581</c:v>
                </c:pt>
                <c:pt idx="1848">
                  <c:v>584</c:v>
                </c:pt>
                <c:pt idx="1849">
                  <c:v>580</c:v>
                </c:pt>
                <c:pt idx="1850">
                  <c:v>587</c:v>
                </c:pt>
                <c:pt idx="1851">
                  <c:v>603</c:v>
                </c:pt>
                <c:pt idx="1852">
                  <c:v>602</c:v>
                </c:pt>
                <c:pt idx="1853">
                  <c:v>587</c:v>
                </c:pt>
                <c:pt idx="1854">
                  <c:v>600</c:v>
                </c:pt>
                <c:pt idx="1855">
                  <c:v>583</c:v>
                </c:pt>
                <c:pt idx="1856">
                  <c:v>610</c:v>
                </c:pt>
                <c:pt idx="1857">
                  <c:v>583</c:v>
                </c:pt>
                <c:pt idx="1858">
                  <c:v>598</c:v>
                </c:pt>
                <c:pt idx="1859">
                  <c:v>603</c:v>
                </c:pt>
                <c:pt idx="1860">
                  <c:v>590</c:v>
                </c:pt>
                <c:pt idx="1861">
                  <c:v>591</c:v>
                </c:pt>
                <c:pt idx="1862">
                  <c:v>598</c:v>
                </c:pt>
                <c:pt idx="1863">
                  <c:v>589</c:v>
                </c:pt>
                <c:pt idx="1864">
                  <c:v>607</c:v>
                </c:pt>
                <c:pt idx="1865">
                  <c:v>582</c:v>
                </c:pt>
                <c:pt idx="1866">
                  <c:v>605</c:v>
                </c:pt>
                <c:pt idx="1867">
                  <c:v>605</c:v>
                </c:pt>
                <c:pt idx="1868">
                  <c:v>580</c:v>
                </c:pt>
                <c:pt idx="1869">
                  <c:v>580</c:v>
                </c:pt>
                <c:pt idx="1870">
                  <c:v>597</c:v>
                </c:pt>
                <c:pt idx="1871">
                  <c:v>603</c:v>
                </c:pt>
                <c:pt idx="1872">
                  <c:v>595</c:v>
                </c:pt>
                <c:pt idx="1873">
                  <c:v>607</c:v>
                </c:pt>
                <c:pt idx="1874">
                  <c:v>617</c:v>
                </c:pt>
                <c:pt idx="1875">
                  <c:v>584</c:v>
                </c:pt>
                <c:pt idx="1876">
                  <c:v>586</c:v>
                </c:pt>
                <c:pt idx="1877">
                  <c:v>614</c:v>
                </c:pt>
                <c:pt idx="1878">
                  <c:v>587</c:v>
                </c:pt>
                <c:pt idx="1879">
                  <c:v>592</c:v>
                </c:pt>
                <c:pt idx="1880">
                  <c:v>584</c:v>
                </c:pt>
                <c:pt idx="1881">
                  <c:v>585</c:v>
                </c:pt>
                <c:pt idx="1882">
                  <c:v>584</c:v>
                </c:pt>
                <c:pt idx="1883">
                  <c:v>575</c:v>
                </c:pt>
                <c:pt idx="1884">
                  <c:v>591</c:v>
                </c:pt>
                <c:pt idx="1885">
                  <c:v>589</c:v>
                </c:pt>
                <c:pt idx="1886">
                  <c:v>603</c:v>
                </c:pt>
                <c:pt idx="1887">
                  <c:v>586</c:v>
                </c:pt>
                <c:pt idx="1888">
                  <c:v>582</c:v>
                </c:pt>
                <c:pt idx="1889">
                  <c:v>587</c:v>
                </c:pt>
                <c:pt idx="1890">
                  <c:v>585</c:v>
                </c:pt>
                <c:pt idx="1891">
                  <c:v>585</c:v>
                </c:pt>
                <c:pt idx="1892">
                  <c:v>594</c:v>
                </c:pt>
                <c:pt idx="1893">
                  <c:v>587</c:v>
                </c:pt>
                <c:pt idx="1894">
                  <c:v>596</c:v>
                </c:pt>
                <c:pt idx="1895">
                  <c:v>580</c:v>
                </c:pt>
                <c:pt idx="1896">
                  <c:v>582</c:v>
                </c:pt>
                <c:pt idx="1897">
                  <c:v>605</c:v>
                </c:pt>
                <c:pt idx="1898">
                  <c:v>590</c:v>
                </c:pt>
                <c:pt idx="1899">
                  <c:v>583</c:v>
                </c:pt>
                <c:pt idx="1900">
                  <c:v>585</c:v>
                </c:pt>
                <c:pt idx="1901">
                  <c:v>579</c:v>
                </c:pt>
                <c:pt idx="1902">
                  <c:v>593</c:v>
                </c:pt>
                <c:pt idx="1903">
                  <c:v>588</c:v>
                </c:pt>
                <c:pt idx="1904">
                  <c:v>589</c:v>
                </c:pt>
                <c:pt idx="1905">
                  <c:v>588</c:v>
                </c:pt>
                <c:pt idx="1906">
                  <c:v>584</c:v>
                </c:pt>
                <c:pt idx="1907">
                  <c:v>584</c:v>
                </c:pt>
                <c:pt idx="1908">
                  <c:v>592</c:v>
                </c:pt>
                <c:pt idx="1909">
                  <c:v>572</c:v>
                </c:pt>
                <c:pt idx="1910">
                  <c:v>578</c:v>
                </c:pt>
                <c:pt idx="1911">
                  <c:v>597</c:v>
                </c:pt>
                <c:pt idx="1912">
                  <c:v>584</c:v>
                </c:pt>
                <c:pt idx="1913">
                  <c:v>582</c:v>
                </c:pt>
                <c:pt idx="1914">
                  <c:v>581</c:v>
                </c:pt>
                <c:pt idx="1915">
                  <c:v>592</c:v>
                </c:pt>
                <c:pt idx="1916">
                  <c:v>578</c:v>
                </c:pt>
                <c:pt idx="1917">
                  <c:v>592</c:v>
                </c:pt>
                <c:pt idx="1918">
                  <c:v>590</c:v>
                </c:pt>
                <c:pt idx="1919">
                  <c:v>582</c:v>
                </c:pt>
                <c:pt idx="1920">
                  <c:v>589</c:v>
                </c:pt>
                <c:pt idx="1921">
                  <c:v>590</c:v>
                </c:pt>
                <c:pt idx="1922">
                  <c:v>584</c:v>
                </c:pt>
                <c:pt idx="1923">
                  <c:v>579</c:v>
                </c:pt>
                <c:pt idx="1924">
                  <c:v>584</c:v>
                </c:pt>
                <c:pt idx="1925">
                  <c:v>579</c:v>
                </c:pt>
                <c:pt idx="1926">
                  <c:v>583</c:v>
                </c:pt>
                <c:pt idx="1927">
                  <c:v>587</c:v>
                </c:pt>
                <c:pt idx="1928">
                  <c:v>590</c:v>
                </c:pt>
                <c:pt idx="1929">
                  <c:v>584</c:v>
                </c:pt>
                <c:pt idx="1930">
                  <c:v>578</c:v>
                </c:pt>
                <c:pt idx="1931">
                  <c:v>595</c:v>
                </c:pt>
                <c:pt idx="1932">
                  <c:v>584</c:v>
                </c:pt>
                <c:pt idx="1933">
                  <c:v>583</c:v>
                </c:pt>
                <c:pt idx="1934">
                  <c:v>591</c:v>
                </c:pt>
                <c:pt idx="1935">
                  <c:v>571</c:v>
                </c:pt>
                <c:pt idx="1936">
                  <c:v>577</c:v>
                </c:pt>
                <c:pt idx="1937">
                  <c:v>572</c:v>
                </c:pt>
                <c:pt idx="1938">
                  <c:v>602</c:v>
                </c:pt>
                <c:pt idx="1939">
                  <c:v>585</c:v>
                </c:pt>
                <c:pt idx="1940">
                  <c:v>592</c:v>
                </c:pt>
                <c:pt idx="1941">
                  <c:v>594</c:v>
                </c:pt>
                <c:pt idx="1942">
                  <c:v>583</c:v>
                </c:pt>
                <c:pt idx="1943">
                  <c:v>591</c:v>
                </c:pt>
                <c:pt idx="1944">
                  <c:v>589</c:v>
                </c:pt>
                <c:pt idx="1945">
                  <c:v>580</c:v>
                </c:pt>
                <c:pt idx="1946">
                  <c:v>579</c:v>
                </c:pt>
                <c:pt idx="1947">
                  <c:v>593</c:v>
                </c:pt>
                <c:pt idx="1948">
                  <c:v>581</c:v>
                </c:pt>
                <c:pt idx="1949">
                  <c:v>578</c:v>
                </c:pt>
                <c:pt idx="1950">
                  <c:v>606</c:v>
                </c:pt>
                <c:pt idx="1951">
                  <c:v>589</c:v>
                </c:pt>
                <c:pt idx="1952">
                  <c:v>597</c:v>
                </c:pt>
                <c:pt idx="1953">
                  <c:v>573</c:v>
                </c:pt>
                <c:pt idx="1954">
                  <c:v>600</c:v>
                </c:pt>
                <c:pt idx="1955">
                  <c:v>575</c:v>
                </c:pt>
                <c:pt idx="1956">
                  <c:v>573</c:v>
                </c:pt>
                <c:pt idx="1957">
                  <c:v>584</c:v>
                </c:pt>
                <c:pt idx="1958">
                  <c:v>590</c:v>
                </c:pt>
                <c:pt idx="1959">
                  <c:v>584</c:v>
                </c:pt>
                <c:pt idx="1960">
                  <c:v>586</c:v>
                </c:pt>
                <c:pt idx="1961">
                  <c:v>586</c:v>
                </c:pt>
                <c:pt idx="1962">
                  <c:v>597</c:v>
                </c:pt>
                <c:pt idx="1963">
                  <c:v>599</c:v>
                </c:pt>
                <c:pt idx="1964">
                  <c:v>581</c:v>
                </c:pt>
                <c:pt idx="1965">
                  <c:v>575</c:v>
                </c:pt>
                <c:pt idx="1966">
                  <c:v>596</c:v>
                </c:pt>
                <c:pt idx="1967">
                  <c:v>606</c:v>
                </c:pt>
                <c:pt idx="1968">
                  <c:v>593</c:v>
                </c:pt>
                <c:pt idx="1969">
                  <c:v>591</c:v>
                </c:pt>
                <c:pt idx="1970">
                  <c:v>581</c:v>
                </c:pt>
                <c:pt idx="1971">
                  <c:v>573</c:v>
                </c:pt>
                <c:pt idx="1972">
                  <c:v>574</c:v>
                </c:pt>
                <c:pt idx="1973">
                  <c:v>577</c:v>
                </c:pt>
              </c:numCache>
            </c:numRef>
          </c:yVal>
          <c:smooth val="0"/>
          <c:extLst xmlns:c16r2="http://schemas.microsoft.com/office/drawing/2015/06/chart">
            <c:ext xmlns:c16="http://schemas.microsoft.com/office/drawing/2014/chart" uri="{C3380CC4-5D6E-409C-BE32-E72D297353CC}">
              <c16:uniqueId val="{00000002-7158-9F42-BA59-4363D128E4E6}"/>
            </c:ext>
          </c:extLst>
        </c:ser>
        <c:ser>
          <c:idx val="6"/>
          <c:order val="3"/>
          <c:tx>
            <c:v>BSG100</c:v>
          </c:tx>
          <c:spPr>
            <a:ln w="19050" cap="rnd">
              <a:solidFill>
                <a:schemeClr val="accent1">
                  <a:lumMod val="60000"/>
                </a:schemeClr>
              </a:solidFill>
              <a:round/>
            </a:ln>
            <a:effectLst/>
          </c:spPr>
          <c:marker>
            <c:symbol val="none"/>
          </c:marker>
          <c:xVal>
            <c:numRef>
              <c:f>'[Analysis_20May.xlsx]BSG100'!$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Analysis_20May.xlsx]BSG100'!$C$2:$C$1975</c:f>
              <c:numCache>
                <c:formatCode>General</c:formatCode>
                <c:ptCount val="1974"/>
                <c:pt idx="0">
                  <c:v>904</c:v>
                </c:pt>
                <c:pt idx="1">
                  <c:v>903</c:v>
                </c:pt>
                <c:pt idx="2">
                  <c:v>897</c:v>
                </c:pt>
                <c:pt idx="3">
                  <c:v>861</c:v>
                </c:pt>
                <c:pt idx="4">
                  <c:v>889</c:v>
                </c:pt>
                <c:pt idx="5">
                  <c:v>892</c:v>
                </c:pt>
                <c:pt idx="6">
                  <c:v>911</c:v>
                </c:pt>
                <c:pt idx="7">
                  <c:v>851</c:v>
                </c:pt>
                <c:pt idx="8">
                  <c:v>924</c:v>
                </c:pt>
                <c:pt idx="9">
                  <c:v>948</c:v>
                </c:pt>
                <c:pt idx="10">
                  <c:v>948</c:v>
                </c:pt>
                <c:pt idx="11">
                  <c:v>901</c:v>
                </c:pt>
                <c:pt idx="12">
                  <c:v>889</c:v>
                </c:pt>
                <c:pt idx="13">
                  <c:v>911</c:v>
                </c:pt>
                <c:pt idx="14">
                  <c:v>903</c:v>
                </c:pt>
                <c:pt idx="15">
                  <c:v>915</c:v>
                </c:pt>
                <c:pt idx="16">
                  <c:v>905</c:v>
                </c:pt>
                <c:pt idx="17">
                  <c:v>875</c:v>
                </c:pt>
                <c:pt idx="18">
                  <c:v>902</c:v>
                </c:pt>
                <c:pt idx="19">
                  <c:v>890</c:v>
                </c:pt>
                <c:pt idx="20">
                  <c:v>912</c:v>
                </c:pt>
                <c:pt idx="21">
                  <c:v>899</c:v>
                </c:pt>
                <c:pt idx="22">
                  <c:v>904</c:v>
                </c:pt>
                <c:pt idx="23">
                  <c:v>905</c:v>
                </c:pt>
                <c:pt idx="24">
                  <c:v>894</c:v>
                </c:pt>
                <c:pt idx="25">
                  <c:v>897</c:v>
                </c:pt>
                <c:pt idx="26">
                  <c:v>913</c:v>
                </c:pt>
                <c:pt idx="27">
                  <c:v>886</c:v>
                </c:pt>
                <c:pt idx="28">
                  <c:v>913</c:v>
                </c:pt>
                <c:pt idx="29">
                  <c:v>926</c:v>
                </c:pt>
                <c:pt idx="30">
                  <c:v>935</c:v>
                </c:pt>
                <c:pt idx="31">
                  <c:v>921</c:v>
                </c:pt>
                <c:pt idx="32">
                  <c:v>959</c:v>
                </c:pt>
                <c:pt idx="33">
                  <c:v>908</c:v>
                </c:pt>
                <c:pt idx="34">
                  <c:v>926</c:v>
                </c:pt>
                <c:pt idx="35">
                  <c:v>930</c:v>
                </c:pt>
                <c:pt idx="36">
                  <c:v>902</c:v>
                </c:pt>
                <c:pt idx="37">
                  <c:v>939</c:v>
                </c:pt>
                <c:pt idx="38">
                  <c:v>914</c:v>
                </c:pt>
                <c:pt idx="39">
                  <c:v>918</c:v>
                </c:pt>
                <c:pt idx="40">
                  <c:v>896</c:v>
                </c:pt>
                <c:pt idx="41">
                  <c:v>928</c:v>
                </c:pt>
                <c:pt idx="42">
                  <c:v>916</c:v>
                </c:pt>
                <c:pt idx="43">
                  <c:v>894</c:v>
                </c:pt>
                <c:pt idx="44">
                  <c:v>933</c:v>
                </c:pt>
                <c:pt idx="45">
                  <c:v>928</c:v>
                </c:pt>
                <c:pt idx="46">
                  <c:v>904</c:v>
                </c:pt>
                <c:pt idx="47">
                  <c:v>986</c:v>
                </c:pt>
                <c:pt idx="48">
                  <c:v>920</c:v>
                </c:pt>
                <c:pt idx="49">
                  <c:v>937</c:v>
                </c:pt>
                <c:pt idx="50">
                  <c:v>951</c:v>
                </c:pt>
                <c:pt idx="51">
                  <c:v>933</c:v>
                </c:pt>
                <c:pt idx="52">
                  <c:v>915</c:v>
                </c:pt>
                <c:pt idx="53">
                  <c:v>960</c:v>
                </c:pt>
                <c:pt idx="54">
                  <c:v>955</c:v>
                </c:pt>
                <c:pt idx="55">
                  <c:v>951</c:v>
                </c:pt>
                <c:pt idx="56">
                  <c:v>929</c:v>
                </c:pt>
                <c:pt idx="57">
                  <c:v>962</c:v>
                </c:pt>
                <c:pt idx="58">
                  <c:v>943</c:v>
                </c:pt>
                <c:pt idx="59">
                  <c:v>919</c:v>
                </c:pt>
                <c:pt idx="60">
                  <c:v>959</c:v>
                </c:pt>
                <c:pt idx="61">
                  <c:v>920</c:v>
                </c:pt>
                <c:pt idx="62">
                  <c:v>941</c:v>
                </c:pt>
                <c:pt idx="63">
                  <c:v>925</c:v>
                </c:pt>
                <c:pt idx="64">
                  <c:v>951</c:v>
                </c:pt>
                <c:pt idx="65">
                  <c:v>973</c:v>
                </c:pt>
                <c:pt idx="66">
                  <c:v>934</c:v>
                </c:pt>
                <c:pt idx="67">
                  <c:v>954</c:v>
                </c:pt>
                <c:pt idx="68">
                  <c:v>943</c:v>
                </c:pt>
                <c:pt idx="69">
                  <c:v>973</c:v>
                </c:pt>
                <c:pt idx="70">
                  <c:v>955</c:v>
                </c:pt>
                <c:pt idx="71">
                  <c:v>943</c:v>
                </c:pt>
                <c:pt idx="72">
                  <c:v>941</c:v>
                </c:pt>
                <c:pt idx="73">
                  <c:v>954</c:v>
                </c:pt>
                <c:pt idx="74">
                  <c:v>948</c:v>
                </c:pt>
                <c:pt idx="75">
                  <c:v>938</c:v>
                </c:pt>
                <c:pt idx="76">
                  <c:v>930</c:v>
                </c:pt>
                <c:pt idx="77">
                  <c:v>943</c:v>
                </c:pt>
                <c:pt idx="78">
                  <c:v>945</c:v>
                </c:pt>
                <c:pt idx="79">
                  <c:v>981</c:v>
                </c:pt>
                <c:pt idx="80">
                  <c:v>973</c:v>
                </c:pt>
                <c:pt idx="81">
                  <c:v>933</c:v>
                </c:pt>
                <c:pt idx="82">
                  <c:v>931</c:v>
                </c:pt>
                <c:pt idx="83">
                  <c:v>930</c:v>
                </c:pt>
                <c:pt idx="84">
                  <c:v>963</c:v>
                </c:pt>
                <c:pt idx="85">
                  <c:v>953</c:v>
                </c:pt>
                <c:pt idx="86">
                  <c:v>927</c:v>
                </c:pt>
                <c:pt idx="87">
                  <c:v>948</c:v>
                </c:pt>
                <c:pt idx="88">
                  <c:v>939</c:v>
                </c:pt>
                <c:pt idx="89">
                  <c:v>958</c:v>
                </c:pt>
                <c:pt idx="90">
                  <c:v>918</c:v>
                </c:pt>
                <c:pt idx="91">
                  <c:v>946</c:v>
                </c:pt>
                <c:pt idx="92">
                  <c:v>930</c:v>
                </c:pt>
                <c:pt idx="93">
                  <c:v>934</c:v>
                </c:pt>
                <c:pt idx="94">
                  <c:v>966</c:v>
                </c:pt>
                <c:pt idx="95">
                  <c:v>976</c:v>
                </c:pt>
                <c:pt idx="96">
                  <c:v>959</c:v>
                </c:pt>
                <c:pt idx="97">
                  <c:v>960</c:v>
                </c:pt>
                <c:pt idx="98">
                  <c:v>973</c:v>
                </c:pt>
                <c:pt idx="99">
                  <c:v>973</c:v>
                </c:pt>
                <c:pt idx="100">
                  <c:v>981</c:v>
                </c:pt>
                <c:pt idx="101">
                  <c:v>975</c:v>
                </c:pt>
                <c:pt idx="102">
                  <c:v>942</c:v>
                </c:pt>
                <c:pt idx="103">
                  <c:v>953</c:v>
                </c:pt>
                <c:pt idx="104">
                  <c:v>1005</c:v>
                </c:pt>
                <c:pt idx="105">
                  <c:v>947</c:v>
                </c:pt>
                <c:pt idx="106">
                  <c:v>954</c:v>
                </c:pt>
                <c:pt idx="107">
                  <c:v>933</c:v>
                </c:pt>
                <c:pt idx="108">
                  <c:v>973</c:v>
                </c:pt>
                <c:pt idx="109">
                  <c:v>978</c:v>
                </c:pt>
                <c:pt idx="110">
                  <c:v>960</c:v>
                </c:pt>
                <c:pt idx="111">
                  <c:v>967</c:v>
                </c:pt>
                <c:pt idx="112">
                  <c:v>1000</c:v>
                </c:pt>
                <c:pt idx="113">
                  <c:v>965</c:v>
                </c:pt>
                <c:pt idx="114">
                  <c:v>1005</c:v>
                </c:pt>
                <c:pt idx="115">
                  <c:v>974</c:v>
                </c:pt>
                <c:pt idx="116">
                  <c:v>980</c:v>
                </c:pt>
                <c:pt idx="117">
                  <c:v>972</c:v>
                </c:pt>
                <c:pt idx="118">
                  <c:v>1018</c:v>
                </c:pt>
                <c:pt idx="119">
                  <c:v>977</c:v>
                </c:pt>
                <c:pt idx="120">
                  <c:v>998</c:v>
                </c:pt>
                <c:pt idx="121">
                  <c:v>1003</c:v>
                </c:pt>
                <c:pt idx="122">
                  <c:v>982</c:v>
                </c:pt>
                <c:pt idx="123">
                  <c:v>982</c:v>
                </c:pt>
                <c:pt idx="124">
                  <c:v>1012</c:v>
                </c:pt>
                <c:pt idx="125">
                  <c:v>965</c:v>
                </c:pt>
                <c:pt idx="126">
                  <c:v>1028</c:v>
                </c:pt>
                <c:pt idx="127">
                  <c:v>996</c:v>
                </c:pt>
                <c:pt idx="128">
                  <c:v>949</c:v>
                </c:pt>
                <c:pt idx="129">
                  <c:v>971</c:v>
                </c:pt>
                <c:pt idx="130">
                  <c:v>971</c:v>
                </c:pt>
                <c:pt idx="131">
                  <c:v>961</c:v>
                </c:pt>
                <c:pt idx="132">
                  <c:v>978</c:v>
                </c:pt>
                <c:pt idx="133">
                  <c:v>983</c:v>
                </c:pt>
                <c:pt idx="134">
                  <c:v>963</c:v>
                </c:pt>
                <c:pt idx="135">
                  <c:v>980</c:v>
                </c:pt>
                <c:pt idx="136">
                  <c:v>968</c:v>
                </c:pt>
                <c:pt idx="137">
                  <c:v>976</c:v>
                </c:pt>
                <c:pt idx="138">
                  <c:v>1004</c:v>
                </c:pt>
                <c:pt idx="139">
                  <c:v>1017</c:v>
                </c:pt>
                <c:pt idx="140">
                  <c:v>991</c:v>
                </c:pt>
                <c:pt idx="141">
                  <c:v>1030</c:v>
                </c:pt>
                <c:pt idx="142">
                  <c:v>974</c:v>
                </c:pt>
                <c:pt idx="143">
                  <c:v>1025</c:v>
                </c:pt>
                <c:pt idx="144">
                  <c:v>991</c:v>
                </c:pt>
                <c:pt idx="145">
                  <c:v>1013</c:v>
                </c:pt>
                <c:pt idx="146">
                  <c:v>1032</c:v>
                </c:pt>
                <c:pt idx="147">
                  <c:v>992</c:v>
                </c:pt>
                <c:pt idx="148">
                  <c:v>1020</c:v>
                </c:pt>
                <c:pt idx="149">
                  <c:v>996</c:v>
                </c:pt>
                <c:pt idx="150">
                  <c:v>989</c:v>
                </c:pt>
                <c:pt idx="151">
                  <c:v>1000</c:v>
                </c:pt>
                <c:pt idx="152">
                  <c:v>1007</c:v>
                </c:pt>
                <c:pt idx="153">
                  <c:v>1009</c:v>
                </c:pt>
                <c:pt idx="154">
                  <c:v>1010</c:v>
                </c:pt>
                <c:pt idx="155">
                  <c:v>1020</c:v>
                </c:pt>
                <c:pt idx="156">
                  <c:v>986</c:v>
                </c:pt>
                <c:pt idx="157">
                  <c:v>1041</c:v>
                </c:pt>
                <c:pt idx="158">
                  <c:v>1006</c:v>
                </c:pt>
                <c:pt idx="159">
                  <c:v>995</c:v>
                </c:pt>
                <c:pt idx="160">
                  <c:v>1005</c:v>
                </c:pt>
                <c:pt idx="161">
                  <c:v>1036</c:v>
                </c:pt>
                <c:pt idx="162">
                  <c:v>1034</c:v>
                </c:pt>
                <c:pt idx="163">
                  <c:v>1003</c:v>
                </c:pt>
                <c:pt idx="164">
                  <c:v>972</c:v>
                </c:pt>
                <c:pt idx="165">
                  <c:v>1023</c:v>
                </c:pt>
                <c:pt idx="166">
                  <c:v>1014</c:v>
                </c:pt>
                <c:pt idx="167">
                  <c:v>1052</c:v>
                </c:pt>
                <c:pt idx="168">
                  <c:v>1025</c:v>
                </c:pt>
                <c:pt idx="169">
                  <c:v>980</c:v>
                </c:pt>
                <c:pt idx="170">
                  <c:v>999</c:v>
                </c:pt>
                <c:pt idx="171">
                  <c:v>990</c:v>
                </c:pt>
                <c:pt idx="172">
                  <c:v>1022</c:v>
                </c:pt>
                <c:pt idx="173">
                  <c:v>1050</c:v>
                </c:pt>
                <c:pt idx="174">
                  <c:v>1031</c:v>
                </c:pt>
                <c:pt idx="175">
                  <c:v>1024</c:v>
                </c:pt>
                <c:pt idx="176">
                  <c:v>1030</c:v>
                </c:pt>
                <c:pt idx="177">
                  <c:v>995</c:v>
                </c:pt>
                <c:pt idx="178">
                  <c:v>1073</c:v>
                </c:pt>
                <c:pt idx="179">
                  <c:v>1028</c:v>
                </c:pt>
                <c:pt idx="180">
                  <c:v>1026</c:v>
                </c:pt>
                <c:pt idx="181">
                  <c:v>1019</c:v>
                </c:pt>
                <c:pt idx="182">
                  <c:v>1046</c:v>
                </c:pt>
                <c:pt idx="183">
                  <c:v>1016</c:v>
                </c:pt>
                <c:pt idx="184">
                  <c:v>1021</c:v>
                </c:pt>
                <c:pt idx="185">
                  <c:v>1043</c:v>
                </c:pt>
                <c:pt idx="186">
                  <c:v>1017</c:v>
                </c:pt>
                <c:pt idx="187">
                  <c:v>993</c:v>
                </c:pt>
                <c:pt idx="188">
                  <c:v>1010</c:v>
                </c:pt>
                <c:pt idx="189">
                  <c:v>1063</c:v>
                </c:pt>
                <c:pt idx="190">
                  <c:v>1049</c:v>
                </c:pt>
                <c:pt idx="191">
                  <c:v>1051</c:v>
                </c:pt>
                <c:pt idx="192">
                  <c:v>1072</c:v>
                </c:pt>
                <c:pt idx="193">
                  <c:v>1027</c:v>
                </c:pt>
                <c:pt idx="194">
                  <c:v>1023</c:v>
                </c:pt>
                <c:pt idx="195">
                  <c:v>1027</c:v>
                </c:pt>
                <c:pt idx="196">
                  <c:v>1066</c:v>
                </c:pt>
                <c:pt idx="197">
                  <c:v>1044</c:v>
                </c:pt>
                <c:pt idx="198">
                  <c:v>1054</c:v>
                </c:pt>
                <c:pt idx="199">
                  <c:v>1025</c:v>
                </c:pt>
                <c:pt idx="200">
                  <c:v>1043</c:v>
                </c:pt>
                <c:pt idx="201">
                  <c:v>1067</c:v>
                </c:pt>
                <c:pt idx="202">
                  <c:v>1089</c:v>
                </c:pt>
                <c:pt idx="203">
                  <c:v>1069</c:v>
                </c:pt>
                <c:pt idx="204">
                  <c:v>1036</c:v>
                </c:pt>
                <c:pt idx="205">
                  <c:v>1053</c:v>
                </c:pt>
                <c:pt idx="206">
                  <c:v>1043</c:v>
                </c:pt>
                <c:pt idx="207">
                  <c:v>1045</c:v>
                </c:pt>
                <c:pt idx="208">
                  <c:v>1018</c:v>
                </c:pt>
                <c:pt idx="209">
                  <c:v>1038</c:v>
                </c:pt>
                <c:pt idx="210">
                  <c:v>1068</c:v>
                </c:pt>
                <c:pt idx="211">
                  <c:v>1052</c:v>
                </c:pt>
                <c:pt idx="212">
                  <c:v>1086</c:v>
                </c:pt>
                <c:pt idx="213">
                  <c:v>1099</c:v>
                </c:pt>
                <c:pt idx="214">
                  <c:v>1067</c:v>
                </c:pt>
                <c:pt idx="215">
                  <c:v>1051</c:v>
                </c:pt>
                <c:pt idx="216">
                  <c:v>1078</c:v>
                </c:pt>
                <c:pt idx="217">
                  <c:v>1064</c:v>
                </c:pt>
                <c:pt idx="218">
                  <c:v>1041</c:v>
                </c:pt>
                <c:pt idx="219">
                  <c:v>1038</c:v>
                </c:pt>
                <c:pt idx="220">
                  <c:v>1088</c:v>
                </c:pt>
                <c:pt idx="221">
                  <c:v>1079</c:v>
                </c:pt>
                <c:pt idx="222">
                  <c:v>1064</c:v>
                </c:pt>
                <c:pt idx="223">
                  <c:v>1074</c:v>
                </c:pt>
                <c:pt idx="224">
                  <c:v>1081</c:v>
                </c:pt>
                <c:pt idx="225">
                  <c:v>1073</c:v>
                </c:pt>
                <c:pt idx="226">
                  <c:v>1100</c:v>
                </c:pt>
                <c:pt idx="227">
                  <c:v>1099</c:v>
                </c:pt>
                <c:pt idx="228">
                  <c:v>1073</c:v>
                </c:pt>
                <c:pt idx="229">
                  <c:v>1111</c:v>
                </c:pt>
                <c:pt idx="230">
                  <c:v>1040</c:v>
                </c:pt>
                <c:pt idx="231">
                  <c:v>1076</c:v>
                </c:pt>
                <c:pt idx="232">
                  <c:v>1108</c:v>
                </c:pt>
                <c:pt idx="233">
                  <c:v>1147</c:v>
                </c:pt>
                <c:pt idx="234">
                  <c:v>1101</c:v>
                </c:pt>
                <c:pt idx="235">
                  <c:v>1076</c:v>
                </c:pt>
                <c:pt idx="236">
                  <c:v>1095</c:v>
                </c:pt>
                <c:pt idx="237">
                  <c:v>1100</c:v>
                </c:pt>
                <c:pt idx="238">
                  <c:v>1082</c:v>
                </c:pt>
                <c:pt idx="239">
                  <c:v>1081</c:v>
                </c:pt>
                <c:pt idx="240">
                  <c:v>1089</c:v>
                </c:pt>
                <c:pt idx="241">
                  <c:v>1088</c:v>
                </c:pt>
                <c:pt idx="242">
                  <c:v>1127</c:v>
                </c:pt>
                <c:pt idx="243">
                  <c:v>1099</c:v>
                </c:pt>
                <c:pt idx="244">
                  <c:v>1158</c:v>
                </c:pt>
                <c:pt idx="245">
                  <c:v>1132</c:v>
                </c:pt>
                <c:pt idx="246">
                  <c:v>1138</c:v>
                </c:pt>
                <c:pt idx="247">
                  <c:v>1134</c:v>
                </c:pt>
                <c:pt idx="248">
                  <c:v>1104</c:v>
                </c:pt>
                <c:pt idx="249">
                  <c:v>1108</c:v>
                </c:pt>
                <c:pt idx="250">
                  <c:v>1127</c:v>
                </c:pt>
                <c:pt idx="251">
                  <c:v>1135</c:v>
                </c:pt>
                <c:pt idx="252">
                  <c:v>1114</c:v>
                </c:pt>
                <c:pt idx="253">
                  <c:v>1111</c:v>
                </c:pt>
                <c:pt idx="254">
                  <c:v>1128</c:v>
                </c:pt>
                <c:pt idx="255">
                  <c:v>1118</c:v>
                </c:pt>
                <c:pt idx="256">
                  <c:v>1096</c:v>
                </c:pt>
                <c:pt idx="257">
                  <c:v>1145</c:v>
                </c:pt>
                <c:pt idx="258">
                  <c:v>1099</c:v>
                </c:pt>
                <c:pt idx="259">
                  <c:v>1129</c:v>
                </c:pt>
                <c:pt idx="260">
                  <c:v>1139</c:v>
                </c:pt>
                <c:pt idx="261">
                  <c:v>1114</c:v>
                </c:pt>
                <c:pt idx="262">
                  <c:v>1097</c:v>
                </c:pt>
                <c:pt idx="263">
                  <c:v>1150</c:v>
                </c:pt>
                <c:pt idx="264">
                  <c:v>1133</c:v>
                </c:pt>
                <c:pt idx="265">
                  <c:v>1145</c:v>
                </c:pt>
                <c:pt idx="266">
                  <c:v>1176</c:v>
                </c:pt>
                <c:pt idx="267">
                  <c:v>1162</c:v>
                </c:pt>
                <c:pt idx="268">
                  <c:v>1129</c:v>
                </c:pt>
                <c:pt idx="269">
                  <c:v>1106</c:v>
                </c:pt>
                <c:pt idx="270">
                  <c:v>1217</c:v>
                </c:pt>
                <c:pt idx="271">
                  <c:v>1137</c:v>
                </c:pt>
                <c:pt idx="272">
                  <c:v>1153</c:v>
                </c:pt>
                <c:pt idx="273">
                  <c:v>1160</c:v>
                </c:pt>
                <c:pt idx="274">
                  <c:v>1104</c:v>
                </c:pt>
                <c:pt idx="275">
                  <c:v>1168</c:v>
                </c:pt>
                <c:pt idx="276">
                  <c:v>1117</c:v>
                </c:pt>
                <c:pt idx="277">
                  <c:v>1155</c:v>
                </c:pt>
                <c:pt idx="278">
                  <c:v>1171</c:v>
                </c:pt>
                <c:pt idx="279">
                  <c:v>1172</c:v>
                </c:pt>
                <c:pt idx="280">
                  <c:v>1158</c:v>
                </c:pt>
                <c:pt idx="281">
                  <c:v>1150</c:v>
                </c:pt>
                <c:pt idx="282">
                  <c:v>1119</c:v>
                </c:pt>
                <c:pt idx="283">
                  <c:v>1180</c:v>
                </c:pt>
                <c:pt idx="284">
                  <c:v>1151</c:v>
                </c:pt>
                <c:pt idx="285">
                  <c:v>1164</c:v>
                </c:pt>
                <c:pt idx="286">
                  <c:v>1201</c:v>
                </c:pt>
                <c:pt idx="287">
                  <c:v>1149</c:v>
                </c:pt>
                <c:pt idx="288">
                  <c:v>1166</c:v>
                </c:pt>
                <c:pt idx="289">
                  <c:v>1171</c:v>
                </c:pt>
                <c:pt idx="290">
                  <c:v>1242</c:v>
                </c:pt>
                <c:pt idx="291">
                  <c:v>1186</c:v>
                </c:pt>
                <c:pt idx="292">
                  <c:v>1180</c:v>
                </c:pt>
                <c:pt idx="293">
                  <c:v>1220</c:v>
                </c:pt>
                <c:pt idx="294">
                  <c:v>1209</c:v>
                </c:pt>
                <c:pt idx="295">
                  <c:v>1149</c:v>
                </c:pt>
                <c:pt idx="296">
                  <c:v>1201</c:v>
                </c:pt>
                <c:pt idx="297">
                  <c:v>1182</c:v>
                </c:pt>
                <c:pt idx="298">
                  <c:v>1176</c:v>
                </c:pt>
                <c:pt idx="299">
                  <c:v>1164</c:v>
                </c:pt>
                <c:pt idx="300">
                  <c:v>1148</c:v>
                </c:pt>
                <c:pt idx="301">
                  <c:v>1200</c:v>
                </c:pt>
                <c:pt idx="302">
                  <c:v>1215</c:v>
                </c:pt>
                <c:pt idx="303">
                  <c:v>1185</c:v>
                </c:pt>
                <c:pt idx="304">
                  <c:v>1198</c:v>
                </c:pt>
                <c:pt idx="305">
                  <c:v>1195</c:v>
                </c:pt>
                <c:pt idx="306">
                  <c:v>1200</c:v>
                </c:pt>
                <c:pt idx="307">
                  <c:v>1218</c:v>
                </c:pt>
                <c:pt idx="308">
                  <c:v>1211</c:v>
                </c:pt>
                <c:pt idx="309">
                  <c:v>1228</c:v>
                </c:pt>
                <c:pt idx="310">
                  <c:v>1204</c:v>
                </c:pt>
                <c:pt idx="311">
                  <c:v>1202</c:v>
                </c:pt>
                <c:pt idx="312">
                  <c:v>1143</c:v>
                </c:pt>
                <c:pt idx="313">
                  <c:v>1177</c:v>
                </c:pt>
                <c:pt idx="314">
                  <c:v>1221</c:v>
                </c:pt>
                <c:pt idx="315">
                  <c:v>1201</c:v>
                </c:pt>
                <c:pt idx="316">
                  <c:v>1193</c:v>
                </c:pt>
                <c:pt idx="317">
                  <c:v>1237</c:v>
                </c:pt>
                <c:pt idx="318">
                  <c:v>1211</c:v>
                </c:pt>
                <c:pt idx="319">
                  <c:v>1168</c:v>
                </c:pt>
                <c:pt idx="320">
                  <c:v>1165</c:v>
                </c:pt>
                <c:pt idx="321">
                  <c:v>1181</c:v>
                </c:pt>
                <c:pt idx="322">
                  <c:v>1222</c:v>
                </c:pt>
                <c:pt idx="323">
                  <c:v>1223</c:v>
                </c:pt>
                <c:pt idx="324">
                  <c:v>1184</c:v>
                </c:pt>
                <c:pt idx="325">
                  <c:v>1247</c:v>
                </c:pt>
                <c:pt idx="326">
                  <c:v>1250</c:v>
                </c:pt>
                <c:pt idx="327">
                  <c:v>1214</c:v>
                </c:pt>
                <c:pt idx="328">
                  <c:v>1235</c:v>
                </c:pt>
                <c:pt idx="329">
                  <c:v>1209</c:v>
                </c:pt>
                <c:pt idx="330">
                  <c:v>1214</c:v>
                </c:pt>
                <c:pt idx="331">
                  <c:v>1206</c:v>
                </c:pt>
                <c:pt idx="332">
                  <c:v>1196</c:v>
                </c:pt>
                <c:pt idx="333">
                  <c:v>1288</c:v>
                </c:pt>
                <c:pt idx="334">
                  <c:v>1246</c:v>
                </c:pt>
                <c:pt idx="335">
                  <c:v>1264</c:v>
                </c:pt>
                <c:pt idx="336">
                  <c:v>1193</c:v>
                </c:pt>
                <c:pt idx="337">
                  <c:v>1182</c:v>
                </c:pt>
                <c:pt idx="338">
                  <c:v>1229</c:v>
                </c:pt>
                <c:pt idx="339">
                  <c:v>1272</c:v>
                </c:pt>
                <c:pt idx="340">
                  <c:v>1229</c:v>
                </c:pt>
                <c:pt idx="341">
                  <c:v>1197</c:v>
                </c:pt>
                <c:pt idx="342">
                  <c:v>1266</c:v>
                </c:pt>
                <c:pt idx="343">
                  <c:v>1228</c:v>
                </c:pt>
                <c:pt idx="344">
                  <c:v>1236</c:v>
                </c:pt>
                <c:pt idx="345">
                  <c:v>1209</c:v>
                </c:pt>
                <c:pt idx="346">
                  <c:v>1284</c:v>
                </c:pt>
                <c:pt idx="347">
                  <c:v>1245</c:v>
                </c:pt>
                <c:pt idx="348">
                  <c:v>1220</c:v>
                </c:pt>
                <c:pt idx="349">
                  <c:v>1230</c:v>
                </c:pt>
                <c:pt idx="350">
                  <c:v>1276</c:v>
                </c:pt>
                <c:pt idx="351">
                  <c:v>1243</c:v>
                </c:pt>
                <c:pt idx="352">
                  <c:v>1276</c:v>
                </c:pt>
                <c:pt idx="353">
                  <c:v>1240</c:v>
                </c:pt>
                <c:pt idx="354">
                  <c:v>1250</c:v>
                </c:pt>
                <c:pt idx="355">
                  <c:v>1267</c:v>
                </c:pt>
                <c:pt idx="356">
                  <c:v>1261</c:v>
                </c:pt>
                <c:pt idx="357">
                  <c:v>1264</c:v>
                </c:pt>
                <c:pt idx="358">
                  <c:v>1298</c:v>
                </c:pt>
                <c:pt idx="359">
                  <c:v>1273</c:v>
                </c:pt>
                <c:pt idx="360">
                  <c:v>1258</c:v>
                </c:pt>
                <c:pt idx="361">
                  <c:v>1298</c:v>
                </c:pt>
                <c:pt idx="362">
                  <c:v>1283</c:v>
                </c:pt>
                <c:pt idx="363">
                  <c:v>1287</c:v>
                </c:pt>
                <c:pt idx="364">
                  <c:v>1282</c:v>
                </c:pt>
                <c:pt idx="365">
                  <c:v>1219</c:v>
                </c:pt>
                <c:pt idx="366">
                  <c:v>1291</c:v>
                </c:pt>
                <c:pt idx="367">
                  <c:v>1299</c:v>
                </c:pt>
                <c:pt idx="368">
                  <c:v>1231</c:v>
                </c:pt>
                <c:pt idx="369">
                  <c:v>1242</c:v>
                </c:pt>
                <c:pt idx="370">
                  <c:v>1275</c:v>
                </c:pt>
                <c:pt idx="371">
                  <c:v>1256</c:v>
                </c:pt>
                <c:pt idx="372">
                  <c:v>1266</c:v>
                </c:pt>
                <c:pt idx="373">
                  <c:v>1273</c:v>
                </c:pt>
                <c:pt idx="374">
                  <c:v>1249</c:v>
                </c:pt>
                <c:pt idx="375">
                  <c:v>1283</c:v>
                </c:pt>
                <c:pt idx="376">
                  <c:v>1296</c:v>
                </c:pt>
                <c:pt idx="377">
                  <c:v>1305</c:v>
                </c:pt>
                <c:pt idx="378">
                  <c:v>1300</c:v>
                </c:pt>
                <c:pt idx="379">
                  <c:v>1320</c:v>
                </c:pt>
                <c:pt idx="380">
                  <c:v>1258</c:v>
                </c:pt>
                <c:pt idx="381">
                  <c:v>1261</c:v>
                </c:pt>
                <c:pt idx="382">
                  <c:v>1252</c:v>
                </c:pt>
                <c:pt idx="383">
                  <c:v>1282</c:v>
                </c:pt>
                <c:pt idx="384">
                  <c:v>1301</c:v>
                </c:pt>
                <c:pt idx="385">
                  <c:v>1235</c:v>
                </c:pt>
                <c:pt idx="386">
                  <c:v>1265</c:v>
                </c:pt>
                <c:pt idx="387">
                  <c:v>1251</c:v>
                </c:pt>
                <c:pt idx="388">
                  <c:v>1313</c:v>
                </c:pt>
                <c:pt idx="389">
                  <c:v>1240</c:v>
                </c:pt>
                <c:pt idx="390">
                  <c:v>1219</c:v>
                </c:pt>
                <c:pt idx="391">
                  <c:v>1304</c:v>
                </c:pt>
                <c:pt idx="392">
                  <c:v>1273</c:v>
                </c:pt>
                <c:pt idx="393">
                  <c:v>1384</c:v>
                </c:pt>
                <c:pt idx="394">
                  <c:v>1257</c:v>
                </c:pt>
                <c:pt idx="395">
                  <c:v>1256</c:v>
                </c:pt>
                <c:pt idx="396">
                  <c:v>1310</c:v>
                </c:pt>
                <c:pt idx="397">
                  <c:v>1254</c:v>
                </c:pt>
                <c:pt idx="398">
                  <c:v>1324</c:v>
                </c:pt>
                <c:pt idx="399">
                  <c:v>1351</c:v>
                </c:pt>
                <c:pt idx="400">
                  <c:v>1283</c:v>
                </c:pt>
                <c:pt idx="401">
                  <c:v>1330</c:v>
                </c:pt>
                <c:pt idx="402">
                  <c:v>1337</c:v>
                </c:pt>
                <c:pt idx="403">
                  <c:v>1303</c:v>
                </c:pt>
                <c:pt idx="404">
                  <c:v>1299</c:v>
                </c:pt>
                <c:pt idx="405">
                  <c:v>1258</c:v>
                </c:pt>
                <c:pt idx="406">
                  <c:v>1277</c:v>
                </c:pt>
                <c:pt idx="407">
                  <c:v>1268</c:v>
                </c:pt>
                <c:pt idx="408">
                  <c:v>1273</c:v>
                </c:pt>
                <c:pt idx="409">
                  <c:v>1255</c:v>
                </c:pt>
                <c:pt idx="410">
                  <c:v>1297</c:v>
                </c:pt>
                <c:pt idx="411">
                  <c:v>1325</c:v>
                </c:pt>
                <c:pt idx="412">
                  <c:v>1294</c:v>
                </c:pt>
                <c:pt idx="413">
                  <c:v>1298</c:v>
                </c:pt>
                <c:pt idx="414">
                  <c:v>1349</c:v>
                </c:pt>
                <c:pt idx="415">
                  <c:v>1314</c:v>
                </c:pt>
                <c:pt idx="416">
                  <c:v>1298</c:v>
                </c:pt>
                <c:pt idx="417">
                  <c:v>1260</c:v>
                </c:pt>
                <c:pt idx="418">
                  <c:v>1319</c:v>
                </c:pt>
                <c:pt idx="419">
                  <c:v>1351</c:v>
                </c:pt>
                <c:pt idx="420">
                  <c:v>1266</c:v>
                </c:pt>
                <c:pt idx="421">
                  <c:v>1325</c:v>
                </c:pt>
                <c:pt idx="422">
                  <c:v>1249</c:v>
                </c:pt>
                <c:pt idx="423">
                  <c:v>1332</c:v>
                </c:pt>
                <c:pt idx="424">
                  <c:v>1285</c:v>
                </c:pt>
                <c:pt idx="425">
                  <c:v>1316</c:v>
                </c:pt>
                <c:pt idx="426">
                  <c:v>1335</c:v>
                </c:pt>
                <c:pt idx="427">
                  <c:v>1314</c:v>
                </c:pt>
                <c:pt idx="428">
                  <c:v>1304</c:v>
                </c:pt>
                <c:pt idx="429">
                  <c:v>1341</c:v>
                </c:pt>
                <c:pt idx="430">
                  <c:v>1304</c:v>
                </c:pt>
                <c:pt idx="431">
                  <c:v>1334</c:v>
                </c:pt>
                <c:pt idx="432">
                  <c:v>1305</c:v>
                </c:pt>
                <c:pt idx="433">
                  <c:v>1343</c:v>
                </c:pt>
                <c:pt idx="434">
                  <c:v>1349</c:v>
                </c:pt>
                <c:pt idx="435">
                  <c:v>1294</c:v>
                </c:pt>
                <c:pt idx="436">
                  <c:v>1355</c:v>
                </c:pt>
                <c:pt idx="437">
                  <c:v>1344</c:v>
                </c:pt>
                <c:pt idx="438">
                  <c:v>1342</c:v>
                </c:pt>
                <c:pt idx="439">
                  <c:v>1323</c:v>
                </c:pt>
                <c:pt idx="440">
                  <c:v>1330</c:v>
                </c:pt>
                <c:pt idx="441">
                  <c:v>1345</c:v>
                </c:pt>
                <c:pt idx="442">
                  <c:v>1396</c:v>
                </c:pt>
                <c:pt idx="443">
                  <c:v>1351</c:v>
                </c:pt>
                <c:pt idx="444">
                  <c:v>1319</c:v>
                </c:pt>
                <c:pt idx="445">
                  <c:v>1348</c:v>
                </c:pt>
                <c:pt idx="446">
                  <c:v>1328</c:v>
                </c:pt>
                <c:pt idx="447">
                  <c:v>1313</c:v>
                </c:pt>
                <c:pt idx="448">
                  <c:v>1290</c:v>
                </c:pt>
                <c:pt idx="449">
                  <c:v>1319</c:v>
                </c:pt>
                <c:pt idx="450">
                  <c:v>1377</c:v>
                </c:pt>
                <c:pt idx="451">
                  <c:v>1378</c:v>
                </c:pt>
                <c:pt idx="452">
                  <c:v>1348</c:v>
                </c:pt>
                <c:pt idx="453">
                  <c:v>1297</c:v>
                </c:pt>
                <c:pt idx="454">
                  <c:v>1363</c:v>
                </c:pt>
                <c:pt idx="455">
                  <c:v>1332</c:v>
                </c:pt>
                <c:pt idx="456">
                  <c:v>1365</c:v>
                </c:pt>
                <c:pt idx="457">
                  <c:v>1333</c:v>
                </c:pt>
                <c:pt idx="458">
                  <c:v>1362</c:v>
                </c:pt>
                <c:pt idx="459">
                  <c:v>1355</c:v>
                </c:pt>
                <c:pt idx="460">
                  <c:v>1369</c:v>
                </c:pt>
                <c:pt idx="461">
                  <c:v>1362</c:v>
                </c:pt>
                <c:pt idx="462">
                  <c:v>1392</c:v>
                </c:pt>
                <c:pt idx="463">
                  <c:v>1404</c:v>
                </c:pt>
                <c:pt idx="464">
                  <c:v>1389</c:v>
                </c:pt>
                <c:pt idx="465">
                  <c:v>1391</c:v>
                </c:pt>
                <c:pt idx="466">
                  <c:v>1372</c:v>
                </c:pt>
                <c:pt idx="467">
                  <c:v>1412</c:v>
                </c:pt>
                <c:pt idx="468">
                  <c:v>1423</c:v>
                </c:pt>
                <c:pt idx="469">
                  <c:v>1356</c:v>
                </c:pt>
                <c:pt idx="470">
                  <c:v>1400</c:v>
                </c:pt>
                <c:pt idx="471">
                  <c:v>1424</c:v>
                </c:pt>
                <c:pt idx="472">
                  <c:v>1351</c:v>
                </c:pt>
                <c:pt idx="473">
                  <c:v>1399</c:v>
                </c:pt>
                <c:pt idx="474">
                  <c:v>1372</c:v>
                </c:pt>
                <c:pt idx="475">
                  <c:v>1389</c:v>
                </c:pt>
                <c:pt idx="476">
                  <c:v>1415</c:v>
                </c:pt>
                <c:pt idx="477">
                  <c:v>1368</c:v>
                </c:pt>
                <c:pt idx="478">
                  <c:v>1394</c:v>
                </c:pt>
                <c:pt idx="479">
                  <c:v>1424</c:v>
                </c:pt>
                <c:pt idx="480">
                  <c:v>1384</c:v>
                </c:pt>
                <c:pt idx="481">
                  <c:v>1436</c:v>
                </c:pt>
                <c:pt idx="482">
                  <c:v>1416</c:v>
                </c:pt>
                <c:pt idx="483">
                  <c:v>1392</c:v>
                </c:pt>
                <c:pt idx="484">
                  <c:v>1372</c:v>
                </c:pt>
                <c:pt idx="485">
                  <c:v>1385</c:v>
                </c:pt>
                <c:pt idx="486">
                  <c:v>1384</c:v>
                </c:pt>
                <c:pt idx="487">
                  <c:v>1395</c:v>
                </c:pt>
                <c:pt idx="488">
                  <c:v>1419</c:v>
                </c:pt>
                <c:pt idx="489">
                  <c:v>1414</c:v>
                </c:pt>
                <c:pt idx="490">
                  <c:v>1435</c:v>
                </c:pt>
                <c:pt idx="491">
                  <c:v>1406</c:v>
                </c:pt>
                <c:pt idx="492">
                  <c:v>1416</c:v>
                </c:pt>
                <c:pt idx="493">
                  <c:v>1427</c:v>
                </c:pt>
                <c:pt idx="494">
                  <c:v>1401</c:v>
                </c:pt>
                <c:pt idx="495">
                  <c:v>1391</c:v>
                </c:pt>
                <c:pt idx="496">
                  <c:v>1405</c:v>
                </c:pt>
                <c:pt idx="497">
                  <c:v>1370</c:v>
                </c:pt>
                <c:pt idx="498">
                  <c:v>1486</c:v>
                </c:pt>
                <c:pt idx="499">
                  <c:v>1427</c:v>
                </c:pt>
                <c:pt idx="500">
                  <c:v>1392</c:v>
                </c:pt>
                <c:pt idx="501">
                  <c:v>1434</c:v>
                </c:pt>
                <c:pt idx="502">
                  <c:v>1427</c:v>
                </c:pt>
                <c:pt idx="503">
                  <c:v>1443</c:v>
                </c:pt>
                <c:pt idx="504">
                  <c:v>1440</c:v>
                </c:pt>
                <c:pt idx="505">
                  <c:v>1395</c:v>
                </c:pt>
                <c:pt idx="506">
                  <c:v>1466</c:v>
                </c:pt>
                <c:pt idx="507">
                  <c:v>1390</c:v>
                </c:pt>
                <c:pt idx="508">
                  <c:v>1418</c:v>
                </c:pt>
                <c:pt idx="509">
                  <c:v>1409</c:v>
                </c:pt>
                <c:pt idx="510">
                  <c:v>1460</c:v>
                </c:pt>
                <c:pt idx="511">
                  <c:v>1441</c:v>
                </c:pt>
                <c:pt idx="512">
                  <c:v>1416</c:v>
                </c:pt>
                <c:pt idx="513">
                  <c:v>1384</c:v>
                </c:pt>
                <c:pt idx="514">
                  <c:v>1457</c:v>
                </c:pt>
                <c:pt idx="515">
                  <c:v>1413</c:v>
                </c:pt>
                <c:pt idx="516">
                  <c:v>1408</c:v>
                </c:pt>
                <c:pt idx="517">
                  <c:v>1482</c:v>
                </c:pt>
                <c:pt idx="518">
                  <c:v>1437</c:v>
                </c:pt>
                <c:pt idx="519">
                  <c:v>1440</c:v>
                </c:pt>
                <c:pt idx="520">
                  <c:v>1418</c:v>
                </c:pt>
                <c:pt idx="521">
                  <c:v>1436</c:v>
                </c:pt>
                <c:pt idx="522">
                  <c:v>1439</c:v>
                </c:pt>
                <c:pt idx="523">
                  <c:v>1415</c:v>
                </c:pt>
                <c:pt idx="524">
                  <c:v>1424</c:v>
                </c:pt>
                <c:pt idx="525">
                  <c:v>1475</c:v>
                </c:pt>
                <c:pt idx="526">
                  <c:v>1430</c:v>
                </c:pt>
                <c:pt idx="527">
                  <c:v>1442</c:v>
                </c:pt>
                <c:pt idx="528">
                  <c:v>1453</c:v>
                </c:pt>
                <c:pt idx="529">
                  <c:v>1469</c:v>
                </c:pt>
                <c:pt idx="530">
                  <c:v>1467</c:v>
                </c:pt>
                <c:pt idx="531">
                  <c:v>1376</c:v>
                </c:pt>
                <c:pt idx="532">
                  <c:v>1499</c:v>
                </c:pt>
                <c:pt idx="533">
                  <c:v>1440</c:v>
                </c:pt>
                <c:pt idx="534">
                  <c:v>1465</c:v>
                </c:pt>
                <c:pt idx="535">
                  <c:v>1492</c:v>
                </c:pt>
                <c:pt idx="536">
                  <c:v>1429</c:v>
                </c:pt>
                <c:pt idx="537">
                  <c:v>1466</c:v>
                </c:pt>
                <c:pt idx="538">
                  <c:v>1447</c:v>
                </c:pt>
                <c:pt idx="539">
                  <c:v>1441</c:v>
                </c:pt>
                <c:pt idx="540">
                  <c:v>1474</c:v>
                </c:pt>
                <c:pt idx="541">
                  <c:v>1470</c:v>
                </c:pt>
                <c:pt idx="542">
                  <c:v>1497</c:v>
                </c:pt>
                <c:pt idx="543">
                  <c:v>1475</c:v>
                </c:pt>
                <c:pt idx="544">
                  <c:v>1429</c:v>
                </c:pt>
                <c:pt idx="545">
                  <c:v>1424</c:v>
                </c:pt>
                <c:pt idx="546">
                  <c:v>1489</c:v>
                </c:pt>
                <c:pt idx="547">
                  <c:v>1444</c:v>
                </c:pt>
                <c:pt idx="548">
                  <c:v>1426</c:v>
                </c:pt>
                <c:pt idx="549">
                  <c:v>1486</c:v>
                </c:pt>
                <c:pt idx="550">
                  <c:v>1430</c:v>
                </c:pt>
                <c:pt idx="551">
                  <c:v>1412</c:v>
                </c:pt>
                <c:pt idx="552">
                  <c:v>1408</c:v>
                </c:pt>
                <c:pt idx="553">
                  <c:v>1472</c:v>
                </c:pt>
                <c:pt idx="554">
                  <c:v>1418</c:v>
                </c:pt>
                <c:pt idx="555">
                  <c:v>1491</c:v>
                </c:pt>
                <c:pt idx="556">
                  <c:v>1481</c:v>
                </c:pt>
                <c:pt idx="557">
                  <c:v>1439</c:v>
                </c:pt>
                <c:pt idx="558">
                  <c:v>1430</c:v>
                </c:pt>
                <c:pt idx="559">
                  <c:v>1505</c:v>
                </c:pt>
                <c:pt idx="560">
                  <c:v>1453</c:v>
                </c:pt>
                <c:pt idx="561">
                  <c:v>1511</c:v>
                </c:pt>
                <c:pt idx="562">
                  <c:v>1534</c:v>
                </c:pt>
                <c:pt idx="563">
                  <c:v>1482</c:v>
                </c:pt>
                <c:pt idx="564">
                  <c:v>1492</c:v>
                </c:pt>
                <c:pt idx="565">
                  <c:v>1423</c:v>
                </c:pt>
                <c:pt idx="566">
                  <c:v>1453</c:v>
                </c:pt>
                <c:pt idx="567">
                  <c:v>1453</c:v>
                </c:pt>
                <c:pt idx="568">
                  <c:v>1447</c:v>
                </c:pt>
                <c:pt idx="569">
                  <c:v>1434</c:v>
                </c:pt>
                <c:pt idx="570">
                  <c:v>1515</c:v>
                </c:pt>
                <c:pt idx="571">
                  <c:v>1505</c:v>
                </c:pt>
                <c:pt idx="572">
                  <c:v>1467</c:v>
                </c:pt>
                <c:pt idx="573">
                  <c:v>1464</c:v>
                </c:pt>
                <c:pt idx="574">
                  <c:v>1430</c:v>
                </c:pt>
                <c:pt idx="575">
                  <c:v>1498</c:v>
                </c:pt>
                <c:pt idx="576">
                  <c:v>1469</c:v>
                </c:pt>
                <c:pt idx="577">
                  <c:v>1444</c:v>
                </c:pt>
                <c:pt idx="578">
                  <c:v>1513</c:v>
                </c:pt>
                <c:pt idx="579">
                  <c:v>1578</c:v>
                </c:pt>
                <c:pt idx="580">
                  <c:v>1448</c:v>
                </c:pt>
                <c:pt idx="581">
                  <c:v>1459</c:v>
                </c:pt>
                <c:pt idx="582">
                  <c:v>1502</c:v>
                </c:pt>
                <c:pt idx="583">
                  <c:v>1485</c:v>
                </c:pt>
                <c:pt idx="584">
                  <c:v>1515</c:v>
                </c:pt>
                <c:pt idx="585">
                  <c:v>1435</c:v>
                </c:pt>
                <c:pt idx="586">
                  <c:v>1546</c:v>
                </c:pt>
                <c:pt idx="587">
                  <c:v>1438</c:v>
                </c:pt>
                <c:pt idx="588">
                  <c:v>1541</c:v>
                </c:pt>
                <c:pt idx="589">
                  <c:v>1480</c:v>
                </c:pt>
                <c:pt idx="590">
                  <c:v>1507</c:v>
                </c:pt>
                <c:pt idx="591">
                  <c:v>1503</c:v>
                </c:pt>
                <c:pt idx="592">
                  <c:v>1518</c:v>
                </c:pt>
                <c:pt idx="593">
                  <c:v>1494</c:v>
                </c:pt>
                <c:pt idx="594">
                  <c:v>1521</c:v>
                </c:pt>
                <c:pt idx="595">
                  <c:v>1462</c:v>
                </c:pt>
                <c:pt idx="596">
                  <c:v>1483</c:v>
                </c:pt>
                <c:pt idx="597">
                  <c:v>1521</c:v>
                </c:pt>
                <c:pt idx="598">
                  <c:v>1451</c:v>
                </c:pt>
                <c:pt idx="599">
                  <c:v>1458</c:v>
                </c:pt>
                <c:pt idx="600">
                  <c:v>1449</c:v>
                </c:pt>
                <c:pt idx="601">
                  <c:v>1475</c:v>
                </c:pt>
                <c:pt idx="602">
                  <c:v>1420</c:v>
                </c:pt>
                <c:pt idx="603">
                  <c:v>1508</c:v>
                </c:pt>
                <c:pt idx="604">
                  <c:v>1530</c:v>
                </c:pt>
                <c:pt idx="605">
                  <c:v>1485</c:v>
                </c:pt>
                <c:pt idx="606">
                  <c:v>1483</c:v>
                </c:pt>
                <c:pt idx="607">
                  <c:v>1508</c:v>
                </c:pt>
                <c:pt idx="608">
                  <c:v>1486</c:v>
                </c:pt>
                <c:pt idx="609">
                  <c:v>1514</c:v>
                </c:pt>
                <c:pt idx="610">
                  <c:v>1452</c:v>
                </c:pt>
                <c:pt idx="611">
                  <c:v>1490</c:v>
                </c:pt>
                <c:pt idx="612">
                  <c:v>1477</c:v>
                </c:pt>
                <c:pt idx="613">
                  <c:v>1535</c:v>
                </c:pt>
                <c:pt idx="614">
                  <c:v>1486</c:v>
                </c:pt>
                <c:pt idx="615">
                  <c:v>1491</c:v>
                </c:pt>
                <c:pt idx="616">
                  <c:v>1466</c:v>
                </c:pt>
                <c:pt idx="617">
                  <c:v>1545</c:v>
                </c:pt>
                <c:pt idx="618">
                  <c:v>1462</c:v>
                </c:pt>
                <c:pt idx="619">
                  <c:v>1564</c:v>
                </c:pt>
                <c:pt idx="620">
                  <c:v>1460</c:v>
                </c:pt>
                <c:pt idx="621">
                  <c:v>1475</c:v>
                </c:pt>
                <c:pt idx="622">
                  <c:v>1466</c:v>
                </c:pt>
                <c:pt idx="623">
                  <c:v>1450</c:v>
                </c:pt>
                <c:pt idx="624">
                  <c:v>1463</c:v>
                </c:pt>
                <c:pt idx="625">
                  <c:v>1505</c:v>
                </c:pt>
                <c:pt idx="626">
                  <c:v>1444</c:v>
                </c:pt>
                <c:pt idx="627">
                  <c:v>1466</c:v>
                </c:pt>
                <c:pt idx="628">
                  <c:v>1474</c:v>
                </c:pt>
                <c:pt idx="629">
                  <c:v>1489</c:v>
                </c:pt>
                <c:pt idx="630">
                  <c:v>1478</c:v>
                </c:pt>
                <c:pt idx="631">
                  <c:v>1460</c:v>
                </c:pt>
                <c:pt idx="632">
                  <c:v>1425</c:v>
                </c:pt>
                <c:pt idx="633">
                  <c:v>1444</c:v>
                </c:pt>
                <c:pt idx="634">
                  <c:v>1445</c:v>
                </c:pt>
                <c:pt idx="635">
                  <c:v>1458</c:v>
                </c:pt>
                <c:pt idx="636">
                  <c:v>1436</c:v>
                </c:pt>
                <c:pt idx="637">
                  <c:v>1451</c:v>
                </c:pt>
                <c:pt idx="638">
                  <c:v>1500</c:v>
                </c:pt>
                <c:pt idx="639">
                  <c:v>1461</c:v>
                </c:pt>
                <c:pt idx="640">
                  <c:v>1502</c:v>
                </c:pt>
                <c:pt idx="641">
                  <c:v>1445</c:v>
                </c:pt>
                <c:pt idx="642">
                  <c:v>1403</c:v>
                </c:pt>
                <c:pt idx="643">
                  <c:v>1468</c:v>
                </c:pt>
                <c:pt idx="644">
                  <c:v>1473</c:v>
                </c:pt>
                <c:pt idx="645">
                  <c:v>1484</c:v>
                </c:pt>
                <c:pt idx="646">
                  <c:v>1463</c:v>
                </c:pt>
                <c:pt idx="647">
                  <c:v>1351</c:v>
                </c:pt>
                <c:pt idx="648">
                  <c:v>1438</c:v>
                </c:pt>
                <c:pt idx="649">
                  <c:v>1447</c:v>
                </c:pt>
                <c:pt idx="650">
                  <c:v>1406</c:v>
                </c:pt>
                <c:pt idx="651">
                  <c:v>1506</c:v>
                </c:pt>
                <c:pt idx="652">
                  <c:v>1405</c:v>
                </c:pt>
                <c:pt idx="653">
                  <c:v>1403</c:v>
                </c:pt>
                <c:pt idx="654">
                  <c:v>1425</c:v>
                </c:pt>
                <c:pt idx="655">
                  <c:v>1354</c:v>
                </c:pt>
                <c:pt idx="656">
                  <c:v>1359</c:v>
                </c:pt>
                <c:pt idx="657">
                  <c:v>1333</c:v>
                </c:pt>
                <c:pt idx="658">
                  <c:v>1440</c:v>
                </c:pt>
                <c:pt idx="659">
                  <c:v>1409</c:v>
                </c:pt>
                <c:pt idx="660">
                  <c:v>1417</c:v>
                </c:pt>
                <c:pt idx="661">
                  <c:v>1374</c:v>
                </c:pt>
                <c:pt idx="662">
                  <c:v>1364</c:v>
                </c:pt>
                <c:pt idx="663">
                  <c:v>1439</c:v>
                </c:pt>
                <c:pt idx="664">
                  <c:v>1395</c:v>
                </c:pt>
                <c:pt idx="665">
                  <c:v>1398</c:v>
                </c:pt>
                <c:pt idx="666">
                  <c:v>1351</c:v>
                </c:pt>
                <c:pt idx="667">
                  <c:v>1388</c:v>
                </c:pt>
                <c:pt idx="668">
                  <c:v>1348</c:v>
                </c:pt>
                <c:pt idx="669">
                  <c:v>1325</c:v>
                </c:pt>
                <c:pt idx="670">
                  <c:v>1425</c:v>
                </c:pt>
                <c:pt idx="671">
                  <c:v>1357</c:v>
                </c:pt>
                <c:pt idx="672">
                  <c:v>1373</c:v>
                </c:pt>
                <c:pt idx="673">
                  <c:v>1315</c:v>
                </c:pt>
                <c:pt idx="674">
                  <c:v>1315</c:v>
                </c:pt>
                <c:pt idx="675">
                  <c:v>1409</c:v>
                </c:pt>
                <c:pt idx="676">
                  <c:v>1333</c:v>
                </c:pt>
                <c:pt idx="677">
                  <c:v>1306</c:v>
                </c:pt>
                <c:pt idx="678">
                  <c:v>1305</c:v>
                </c:pt>
                <c:pt idx="679">
                  <c:v>1295</c:v>
                </c:pt>
                <c:pt idx="680">
                  <c:v>1369</c:v>
                </c:pt>
                <c:pt idx="681">
                  <c:v>1273</c:v>
                </c:pt>
                <c:pt idx="682">
                  <c:v>1319</c:v>
                </c:pt>
                <c:pt idx="683">
                  <c:v>1354</c:v>
                </c:pt>
                <c:pt idx="684">
                  <c:v>1336</c:v>
                </c:pt>
                <c:pt idx="685">
                  <c:v>1293</c:v>
                </c:pt>
                <c:pt idx="686">
                  <c:v>1290</c:v>
                </c:pt>
                <c:pt idx="687">
                  <c:v>1316</c:v>
                </c:pt>
                <c:pt idx="688">
                  <c:v>1245</c:v>
                </c:pt>
                <c:pt idx="689">
                  <c:v>1347</c:v>
                </c:pt>
                <c:pt idx="690">
                  <c:v>1309</c:v>
                </c:pt>
                <c:pt idx="691">
                  <c:v>1328</c:v>
                </c:pt>
                <c:pt idx="692">
                  <c:v>1316</c:v>
                </c:pt>
                <c:pt idx="693">
                  <c:v>1310</c:v>
                </c:pt>
                <c:pt idx="694">
                  <c:v>1278</c:v>
                </c:pt>
                <c:pt idx="695">
                  <c:v>1269</c:v>
                </c:pt>
                <c:pt idx="696">
                  <c:v>1259</c:v>
                </c:pt>
                <c:pt idx="697">
                  <c:v>1264</c:v>
                </c:pt>
                <c:pt idx="698">
                  <c:v>1255</c:v>
                </c:pt>
                <c:pt idx="699">
                  <c:v>1291</c:v>
                </c:pt>
                <c:pt idx="700">
                  <c:v>1312</c:v>
                </c:pt>
                <c:pt idx="701">
                  <c:v>1323</c:v>
                </c:pt>
                <c:pt idx="702">
                  <c:v>1294</c:v>
                </c:pt>
                <c:pt idx="703">
                  <c:v>1259</c:v>
                </c:pt>
                <c:pt idx="704">
                  <c:v>1290</c:v>
                </c:pt>
                <c:pt idx="705">
                  <c:v>1250</c:v>
                </c:pt>
                <c:pt idx="706">
                  <c:v>1234</c:v>
                </c:pt>
                <c:pt idx="707">
                  <c:v>1224</c:v>
                </c:pt>
                <c:pt idx="708">
                  <c:v>1293</c:v>
                </c:pt>
                <c:pt idx="709">
                  <c:v>1222</c:v>
                </c:pt>
                <c:pt idx="710">
                  <c:v>1290</c:v>
                </c:pt>
                <c:pt idx="711">
                  <c:v>1258</c:v>
                </c:pt>
                <c:pt idx="712">
                  <c:v>1249</c:v>
                </c:pt>
                <c:pt idx="713">
                  <c:v>1261</c:v>
                </c:pt>
                <c:pt idx="714">
                  <c:v>1247</c:v>
                </c:pt>
                <c:pt idx="715">
                  <c:v>1206</c:v>
                </c:pt>
                <c:pt idx="716">
                  <c:v>1218</c:v>
                </c:pt>
                <c:pt idx="717">
                  <c:v>1214</c:v>
                </c:pt>
                <c:pt idx="718">
                  <c:v>1220</c:v>
                </c:pt>
                <c:pt idx="719">
                  <c:v>1235</c:v>
                </c:pt>
                <c:pt idx="720">
                  <c:v>1211</c:v>
                </c:pt>
                <c:pt idx="721">
                  <c:v>1162</c:v>
                </c:pt>
                <c:pt idx="722">
                  <c:v>1169</c:v>
                </c:pt>
                <c:pt idx="723">
                  <c:v>1212</c:v>
                </c:pt>
                <c:pt idx="724">
                  <c:v>1251</c:v>
                </c:pt>
                <c:pt idx="725">
                  <c:v>1180</c:v>
                </c:pt>
                <c:pt idx="726">
                  <c:v>1175</c:v>
                </c:pt>
                <c:pt idx="727">
                  <c:v>1281</c:v>
                </c:pt>
                <c:pt idx="728">
                  <c:v>1177</c:v>
                </c:pt>
                <c:pt idx="729">
                  <c:v>1231</c:v>
                </c:pt>
                <c:pt idx="730">
                  <c:v>1216</c:v>
                </c:pt>
                <c:pt idx="731">
                  <c:v>1217</c:v>
                </c:pt>
                <c:pt idx="732">
                  <c:v>1149</c:v>
                </c:pt>
                <c:pt idx="733">
                  <c:v>1210</c:v>
                </c:pt>
                <c:pt idx="734">
                  <c:v>1211</c:v>
                </c:pt>
                <c:pt idx="735">
                  <c:v>1211</c:v>
                </c:pt>
                <c:pt idx="736">
                  <c:v>1193</c:v>
                </c:pt>
                <c:pt idx="737">
                  <c:v>1180</c:v>
                </c:pt>
                <c:pt idx="738">
                  <c:v>1185</c:v>
                </c:pt>
                <c:pt idx="739">
                  <c:v>1216</c:v>
                </c:pt>
                <c:pt idx="740">
                  <c:v>1189</c:v>
                </c:pt>
                <c:pt idx="741">
                  <c:v>1196</c:v>
                </c:pt>
                <c:pt idx="742">
                  <c:v>1179</c:v>
                </c:pt>
                <c:pt idx="743">
                  <c:v>1197</c:v>
                </c:pt>
                <c:pt idx="744">
                  <c:v>1160</c:v>
                </c:pt>
                <c:pt idx="745">
                  <c:v>1163</c:v>
                </c:pt>
                <c:pt idx="746">
                  <c:v>1161</c:v>
                </c:pt>
                <c:pt idx="747">
                  <c:v>1192</c:v>
                </c:pt>
                <c:pt idx="748">
                  <c:v>1147</c:v>
                </c:pt>
                <c:pt idx="749">
                  <c:v>1122</c:v>
                </c:pt>
                <c:pt idx="750">
                  <c:v>1165</c:v>
                </c:pt>
                <c:pt idx="751">
                  <c:v>1173</c:v>
                </c:pt>
                <c:pt idx="752">
                  <c:v>1150</c:v>
                </c:pt>
                <c:pt idx="753">
                  <c:v>1143</c:v>
                </c:pt>
                <c:pt idx="754">
                  <c:v>1167</c:v>
                </c:pt>
                <c:pt idx="755">
                  <c:v>1190</c:v>
                </c:pt>
                <c:pt idx="756">
                  <c:v>1172</c:v>
                </c:pt>
                <c:pt idx="757">
                  <c:v>1181</c:v>
                </c:pt>
                <c:pt idx="758">
                  <c:v>1155</c:v>
                </c:pt>
                <c:pt idx="759">
                  <c:v>1123</c:v>
                </c:pt>
                <c:pt idx="760">
                  <c:v>1102</c:v>
                </c:pt>
                <c:pt idx="761">
                  <c:v>1174</c:v>
                </c:pt>
                <c:pt idx="762">
                  <c:v>1153</c:v>
                </c:pt>
                <c:pt idx="763">
                  <c:v>1182</c:v>
                </c:pt>
                <c:pt idx="764">
                  <c:v>1127</c:v>
                </c:pt>
                <c:pt idx="765">
                  <c:v>1161</c:v>
                </c:pt>
                <c:pt idx="766">
                  <c:v>1125</c:v>
                </c:pt>
                <c:pt idx="767">
                  <c:v>1099</c:v>
                </c:pt>
                <c:pt idx="768">
                  <c:v>1177</c:v>
                </c:pt>
                <c:pt idx="769">
                  <c:v>1161</c:v>
                </c:pt>
                <c:pt idx="770">
                  <c:v>1089</c:v>
                </c:pt>
                <c:pt idx="771">
                  <c:v>1126</c:v>
                </c:pt>
                <c:pt idx="772">
                  <c:v>1197</c:v>
                </c:pt>
                <c:pt idx="773">
                  <c:v>1111</c:v>
                </c:pt>
                <c:pt idx="774">
                  <c:v>1157</c:v>
                </c:pt>
                <c:pt idx="775">
                  <c:v>1139</c:v>
                </c:pt>
                <c:pt idx="776">
                  <c:v>1125</c:v>
                </c:pt>
                <c:pt idx="777">
                  <c:v>1122</c:v>
                </c:pt>
                <c:pt idx="778">
                  <c:v>1176</c:v>
                </c:pt>
                <c:pt idx="779">
                  <c:v>1077</c:v>
                </c:pt>
                <c:pt idx="780">
                  <c:v>1085</c:v>
                </c:pt>
                <c:pt idx="781">
                  <c:v>1150</c:v>
                </c:pt>
                <c:pt idx="782">
                  <c:v>1084</c:v>
                </c:pt>
                <c:pt idx="783">
                  <c:v>1159</c:v>
                </c:pt>
                <c:pt idx="784">
                  <c:v>1146</c:v>
                </c:pt>
                <c:pt idx="785">
                  <c:v>1141</c:v>
                </c:pt>
                <c:pt idx="786">
                  <c:v>1169</c:v>
                </c:pt>
                <c:pt idx="787">
                  <c:v>1155</c:v>
                </c:pt>
                <c:pt idx="788">
                  <c:v>1129</c:v>
                </c:pt>
                <c:pt idx="789">
                  <c:v>1111</c:v>
                </c:pt>
                <c:pt idx="790">
                  <c:v>1128</c:v>
                </c:pt>
                <c:pt idx="791">
                  <c:v>1174</c:v>
                </c:pt>
                <c:pt idx="792">
                  <c:v>1175</c:v>
                </c:pt>
                <c:pt idx="793">
                  <c:v>1149</c:v>
                </c:pt>
                <c:pt idx="794">
                  <c:v>1110</c:v>
                </c:pt>
                <c:pt idx="795">
                  <c:v>1122</c:v>
                </c:pt>
                <c:pt idx="796">
                  <c:v>1132</c:v>
                </c:pt>
                <c:pt idx="797">
                  <c:v>1119</c:v>
                </c:pt>
                <c:pt idx="798">
                  <c:v>1142</c:v>
                </c:pt>
                <c:pt idx="799">
                  <c:v>1146</c:v>
                </c:pt>
                <c:pt idx="800">
                  <c:v>1130</c:v>
                </c:pt>
                <c:pt idx="801">
                  <c:v>1106</c:v>
                </c:pt>
                <c:pt idx="802">
                  <c:v>1114</c:v>
                </c:pt>
                <c:pt idx="803">
                  <c:v>1111</c:v>
                </c:pt>
                <c:pt idx="804">
                  <c:v>1114</c:v>
                </c:pt>
                <c:pt idx="805">
                  <c:v>1103</c:v>
                </c:pt>
                <c:pt idx="806">
                  <c:v>1042</c:v>
                </c:pt>
                <c:pt idx="807">
                  <c:v>1119</c:v>
                </c:pt>
                <c:pt idx="808">
                  <c:v>1088</c:v>
                </c:pt>
                <c:pt idx="809">
                  <c:v>1109</c:v>
                </c:pt>
                <c:pt idx="810">
                  <c:v>1073</c:v>
                </c:pt>
                <c:pt idx="811">
                  <c:v>1089</c:v>
                </c:pt>
                <c:pt idx="812">
                  <c:v>1079</c:v>
                </c:pt>
                <c:pt idx="813">
                  <c:v>1087</c:v>
                </c:pt>
                <c:pt idx="814">
                  <c:v>1100</c:v>
                </c:pt>
                <c:pt idx="815">
                  <c:v>1104</c:v>
                </c:pt>
                <c:pt idx="816">
                  <c:v>1122</c:v>
                </c:pt>
                <c:pt idx="817">
                  <c:v>1083</c:v>
                </c:pt>
                <c:pt idx="818">
                  <c:v>1087</c:v>
                </c:pt>
                <c:pt idx="819">
                  <c:v>1081</c:v>
                </c:pt>
                <c:pt idx="820">
                  <c:v>1110</c:v>
                </c:pt>
                <c:pt idx="821">
                  <c:v>1097</c:v>
                </c:pt>
                <c:pt idx="822">
                  <c:v>1068</c:v>
                </c:pt>
                <c:pt idx="823">
                  <c:v>1086</c:v>
                </c:pt>
                <c:pt idx="824">
                  <c:v>1108</c:v>
                </c:pt>
                <c:pt idx="825">
                  <c:v>1115</c:v>
                </c:pt>
                <c:pt idx="826">
                  <c:v>1106</c:v>
                </c:pt>
                <c:pt idx="827">
                  <c:v>1106</c:v>
                </c:pt>
                <c:pt idx="828">
                  <c:v>1110</c:v>
                </c:pt>
                <c:pt idx="829">
                  <c:v>1136</c:v>
                </c:pt>
                <c:pt idx="830">
                  <c:v>1112</c:v>
                </c:pt>
                <c:pt idx="831">
                  <c:v>1120</c:v>
                </c:pt>
                <c:pt idx="832">
                  <c:v>1097</c:v>
                </c:pt>
                <c:pt idx="833">
                  <c:v>1132</c:v>
                </c:pt>
                <c:pt idx="834">
                  <c:v>1144</c:v>
                </c:pt>
                <c:pt idx="835">
                  <c:v>1074</c:v>
                </c:pt>
                <c:pt idx="836">
                  <c:v>1091</c:v>
                </c:pt>
                <c:pt idx="837">
                  <c:v>1110</c:v>
                </c:pt>
                <c:pt idx="838">
                  <c:v>1051</c:v>
                </c:pt>
                <c:pt idx="839">
                  <c:v>1135</c:v>
                </c:pt>
                <c:pt idx="840">
                  <c:v>1068</c:v>
                </c:pt>
                <c:pt idx="841">
                  <c:v>1056</c:v>
                </c:pt>
                <c:pt idx="842">
                  <c:v>1085</c:v>
                </c:pt>
                <c:pt idx="843">
                  <c:v>1050</c:v>
                </c:pt>
                <c:pt idx="844">
                  <c:v>1043</c:v>
                </c:pt>
                <c:pt idx="845">
                  <c:v>1085</c:v>
                </c:pt>
                <c:pt idx="846">
                  <c:v>1105</c:v>
                </c:pt>
                <c:pt idx="847">
                  <c:v>1101</c:v>
                </c:pt>
                <c:pt idx="848">
                  <c:v>1079</c:v>
                </c:pt>
                <c:pt idx="849">
                  <c:v>1093</c:v>
                </c:pt>
                <c:pt idx="850">
                  <c:v>1065</c:v>
                </c:pt>
                <c:pt idx="851">
                  <c:v>1077</c:v>
                </c:pt>
                <c:pt idx="852">
                  <c:v>1053</c:v>
                </c:pt>
                <c:pt idx="853">
                  <c:v>1113</c:v>
                </c:pt>
                <c:pt idx="854">
                  <c:v>1096</c:v>
                </c:pt>
                <c:pt idx="855">
                  <c:v>1072</c:v>
                </c:pt>
                <c:pt idx="856">
                  <c:v>1100</c:v>
                </c:pt>
                <c:pt idx="857">
                  <c:v>1085</c:v>
                </c:pt>
                <c:pt idx="858">
                  <c:v>1056</c:v>
                </c:pt>
                <c:pt idx="859">
                  <c:v>1066</c:v>
                </c:pt>
                <c:pt idx="860">
                  <c:v>1077</c:v>
                </c:pt>
                <c:pt idx="861">
                  <c:v>1034</c:v>
                </c:pt>
                <c:pt idx="862">
                  <c:v>1067</c:v>
                </c:pt>
                <c:pt idx="863">
                  <c:v>1061</c:v>
                </c:pt>
                <c:pt idx="864">
                  <c:v>1038</c:v>
                </c:pt>
                <c:pt idx="865">
                  <c:v>1038</c:v>
                </c:pt>
                <c:pt idx="866">
                  <c:v>1087</c:v>
                </c:pt>
                <c:pt idx="867">
                  <c:v>1052</c:v>
                </c:pt>
                <c:pt idx="868">
                  <c:v>1094</c:v>
                </c:pt>
                <c:pt idx="869">
                  <c:v>1079</c:v>
                </c:pt>
                <c:pt idx="870">
                  <c:v>1041</c:v>
                </c:pt>
                <c:pt idx="871">
                  <c:v>1084</c:v>
                </c:pt>
                <c:pt idx="872">
                  <c:v>1021</c:v>
                </c:pt>
                <c:pt idx="873">
                  <c:v>1069</c:v>
                </c:pt>
                <c:pt idx="874">
                  <c:v>1091</c:v>
                </c:pt>
                <c:pt idx="875">
                  <c:v>1087</c:v>
                </c:pt>
                <c:pt idx="876">
                  <c:v>1042</c:v>
                </c:pt>
                <c:pt idx="877">
                  <c:v>1040</c:v>
                </c:pt>
                <c:pt idx="878">
                  <c:v>1050</c:v>
                </c:pt>
                <c:pt idx="879">
                  <c:v>1020</c:v>
                </c:pt>
                <c:pt idx="880">
                  <c:v>1059</c:v>
                </c:pt>
                <c:pt idx="881">
                  <c:v>1025</c:v>
                </c:pt>
                <c:pt idx="882">
                  <c:v>1023</c:v>
                </c:pt>
                <c:pt idx="883">
                  <c:v>1021</c:v>
                </c:pt>
                <c:pt idx="884">
                  <c:v>1029</c:v>
                </c:pt>
                <c:pt idx="885">
                  <c:v>1037</c:v>
                </c:pt>
                <c:pt idx="886">
                  <c:v>1012</c:v>
                </c:pt>
                <c:pt idx="887">
                  <c:v>1051</c:v>
                </c:pt>
                <c:pt idx="888">
                  <c:v>1077</c:v>
                </c:pt>
                <c:pt idx="889">
                  <c:v>1053</c:v>
                </c:pt>
                <c:pt idx="890">
                  <c:v>1039</c:v>
                </c:pt>
                <c:pt idx="891">
                  <c:v>1070</c:v>
                </c:pt>
                <c:pt idx="892">
                  <c:v>1107</c:v>
                </c:pt>
                <c:pt idx="893">
                  <c:v>1039</c:v>
                </c:pt>
                <c:pt idx="894">
                  <c:v>1022</c:v>
                </c:pt>
                <c:pt idx="895">
                  <c:v>1030</c:v>
                </c:pt>
                <c:pt idx="896">
                  <c:v>1068</c:v>
                </c:pt>
                <c:pt idx="897">
                  <c:v>1063</c:v>
                </c:pt>
                <c:pt idx="898">
                  <c:v>1089</c:v>
                </c:pt>
                <c:pt idx="899">
                  <c:v>1024</c:v>
                </c:pt>
                <c:pt idx="900">
                  <c:v>1073</c:v>
                </c:pt>
                <c:pt idx="901">
                  <c:v>1038</c:v>
                </c:pt>
                <c:pt idx="902">
                  <c:v>1083</c:v>
                </c:pt>
                <c:pt idx="903">
                  <c:v>1007</c:v>
                </c:pt>
                <c:pt idx="904">
                  <c:v>1072</c:v>
                </c:pt>
                <c:pt idx="905">
                  <c:v>1043</c:v>
                </c:pt>
                <c:pt idx="906">
                  <c:v>1077</c:v>
                </c:pt>
                <c:pt idx="907">
                  <c:v>1004</c:v>
                </c:pt>
                <c:pt idx="908">
                  <c:v>1076</c:v>
                </c:pt>
                <c:pt idx="909">
                  <c:v>1091</c:v>
                </c:pt>
                <c:pt idx="910">
                  <c:v>1043</c:v>
                </c:pt>
                <c:pt idx="911">
                  <c:v>1073</c:v>
                </c:pt>
                <c:pt idx="912">
                  <c:v>1029</c:v>
                </c:pt>
                <c:pt idx="913">
                  <c:v>1035</c:v>
                </c:pt>
                <c:pt idx="914">
                  <c:v>1052</c:v>
                </c:pt>
                <c:pt idx="915">
                  <c:v>1043</c:v>
                </c:pt>
                <c:pt idx="916">
                  <c:v>1061</c:v>
                </c:pt>
                <c:pt idx="917">
                  <c:v>1025</c:v>
                </c:pt>
                <c:pt idx="918">
                  <c:v>1060</c:v>
                </c:pt>
                <c:pt idx="919">
                  <c:v>1047</c:v>
                </c:pt>
                <c:pt idx="920">
                  <c:v>1035</c:v>
                </c:pt>
                <c:pt idx="921">
                  <c:v>1050</c:v>
                </c:pt>
                <c:pt idx="922">
                  <c:v>1027</c:v>
                </c:pt>
                <c:pt idx="923">
                  <c:v>1052</c:v>
                </c:pt>
                <c:pt idx="924">
                  <c:v>1024</c:v>
                </c:pt>
                <c:pt idx="925">
                  <c:v>1052</c:v>
                </c:pt>
                <c:pt idx="926">
                  <c:v>1038</c:v>
                </c:pt>
                <c:pt idx="927">
                  <c:v>999</c:v>
                </c:pt>
                <c:pt idx="928">
                  <c:v>1002</c:v>
                </c:pt>
                <c:pt idx="929">
                  <c:v>1083</c:v>
                </c:pt>
                <c:pt idx="930">
                  <c:v>1030</c:v>
                </c:pt>
                <c:pt idx="931">
                  <c:v>1029</c:v>
                </c:pt>
                <c:pt idx="932">
                  <c:v>1015</c:v>
                </c:pt>
                <c:pt idx="933">
                  <c:v>1002</c:v>
                </c:pt>
                <c:pt idx="934">
                  <c:v>1062</c:v>
                </c:pt>
                <c:pt idx="935">
                  <c:v>1072</c:v>
                </c:pt>
                <c:pt idx="936">
                  <c:v>1031</c:v>
                </c:pt>
                <c:pt idx="937">
                  <c:v>1017</c:v>
                </c:pt>
                <c:pt idx="938">
                  <c:v>1051</c:v>
                </c:pt>
                <c:pt idx="939">
                  <c:v>1025</c:v>
                </c:pt>
                <c:pt idx="940">
                  <c:v>1039</c:v>
                </c:pt>
                <c:pt idx="941">
                  <c:v>1042</c:v>
                </c:pt>
                <c:pt idx="942">
                  <c:v>1020</c:v>
                </c:pt>
                <c:pt idx="943">
                  <c:v>1043</c:v>
                </c:pt>
                <c:pt idx="944">
                  <c:v>1087</c:v>
                </c:pt>
                <c:pt idx="945">
                  <c:v>1030</c:v>
                </c:pt>
                <c:pt idx="946">
                  <c:v>1053</c:v>
                </c:pt>
                <c:pt idx="947">
                  <c:v>1000</c:v>
                </c:pt>
                <c:pt idx="948">
                  <c:v>1032</c:v>
                </c:pt>
                <c:pt idx="949">
                  <c:v>1053</c:v>
                </c:pt>
                <c:pt idx="950">
                  <c:v>983</c:v>
                </c:pt>
                <c:pt idx="951">
                  <c:v>1028</c:v>
                </c:pt>
                <c:pt idx="952">
                  <c:v>1033</c:v>
                </c:pt>
                <c:pt idx="953">
                  <c:v>1021</c:v>
                </c:pt>
                <c:pt idx="954">
                  <c:v>1065</c:v>
                </c:pt>
                <c:pt idx="955">
                  <c:v>1016</c:v>
                </c:pt>
                <c:pt idx="956">
                  <c:v>1013</c:v>
                </c:pt>
                <c:pt idx="957">
                  <c:v>1041</c:v>
                </c:pt>
                <c:pt idx="958">
                  <c:v>1000</c:v>
                </c:pt>
                <c:pt idx="959">
                  <c:v>1015</c:v>
                </c:pt>
                <c:pt idx="960">
                  <c:v>1032</c:v>
                </c:pt>
                <c:pt idx="961">
                  <c:v>975</c:v>
                </c:pt>
                <c:pt idx="962">
                  <c:v>992</c:v>
                </c:pt>
                <c:pt idx="963">
                  <c:v>987</c:v>
                </c:pt>
                <c:pt idx="964">
                  <c:v>989</c:v>
                </c:pt>
                <c:pt idx="965">
                  <c:v>1018</c:v>
                </c:pt>
                <c:pt idx="966">
                  <c:v>997</c:v>
                </c:pt>
                <c:pt idx="967">
                  <c:v>987</c:v>
                </c:pt>
                <c:pt idx="968">
                  <c:v>1036</c:v>
                </c:pt>
                <c:pt idx="969">
                  <c:v>975</c:v>
                </c:pt>
                <c:pt idx="970">
                  <c:v>988</c:v>
                </c:pt>
                <c:pt idx="971">
                  <c:v>967</c:v>
                </c:pt>
                <c:pt idx="972">
                  <c:v>1002</c:v>
                </c:pt>
                <c:pt idx="973">
                  <c:v>1027</c:v>
                </c:pt>
                <c:pt idx="974">
                  <c:v>1012</c:v>
                </c:pt>
                <c:pt idx="975">
                  <c:v>1022</c:v>
                </c:pt>
                <c:pt idx="976">
                  <c:v>1014</c:v>
                </c:pt>
                <c:pt idx="977">
                  <c:v>1026</c:v>
                </c:pt>
                <c:pt idx="978">
                  <c:v>1038</c:v>
                </c:pt>
                <c:pt idx="979">
                  <c:v>1003</c:v>
                </c:pt>
                <c:pt idx="980">
                  <c:v>1039</c:v>
                </c:pt>
                <c:pt idx="981">
                  <c:v>1002</c:v>
                </c:pt>
                <c:pt idx="982">
                  <c:v>1003</c:v>
                </c:pt>
                <c:pt idx="983">
                  <c:v>1025</c:v>
                </c:pt>
                <c:pt idx="984">
                  <c:v>1001</c:v>
                </c:pt>
                <c:pt idx="985">
                  <c:v>1004</c:v>
                </c:pt>
                <c:pt idx="986">
                  <c:v>1025</c:v>
                </c:pt>
                <c:pt idx="987">
                  <c:v>1029</c:v>
                </c:pt>
                <c:pt idx="988">
                  <c:v>1014</c:v>
                </c:pt>
                <c:pt idx="989">
                  <c:v>1024</c:v>
                </c:pt>
                <c:pt idx="990">
                  <c:v>1014</c:v>
                </c:pt>
                <c:pt idx="991">
                  <c:v>1041</c:v>
                </c:pt>
                <c:pt idx="992">
                  <c:v>1008</c:v>
                </c:pt>
                <c:pt idx="993">
                  <c:v>1021</c:v>
                </c:pt>
                <c:pt idx="994">
                  <c:v>1016</c:v>
                </c:pt>
                <c:pt idx="995">
                  <c:v>1012</c:v>
                </c:pt>
                <c:pt idx="996">
                  <c:v>995</c:v>
                </c:pt>
                <c:pt idx="997">
                  <c:v>1047</c:v>
                </c:pt>
                <c:pt idx="998">
                  <c:v>1004</c:v>
                </c:pt>
                <c:pt idx="999">
                  <c:v>985</c:v>
                </c:pt>
                <c:pt idx="1000">
                  <c:v>1027</c:v>
                </c:pt>
                <c:pt idx="1001">
                  <c:v>988</c:v>
                </c:pt>
                <c:pt idx="1002">
                  <c:v>985</c:v>
                </c:pt>
                <c:pt idx="1003">
                  <c:v>1000</c:v>
                </c:pt>
                <c:pt idx="1004">
                  <c:v>1007</c:v>
                </c:pt>
                <c:pt idx="1005">
                  <c:v>983</c:v>
                </c:pt>
                <c:pt idx="1006">
                  <c:v>1033</c:v>
                </c:pt>
                <c:pt idx="1007">
                  <c:v>986</c:v>
                </c:pt>
                <c:pt idx="1008">
                  <c:v>1001</c:v>
                </c:pt>
                <c:pt idx="1009">
                  <c:v>1015</c:v>
                </c:pt>
                <c:pt idx="1010">
                  <c:v>1005</c:v>
                </c:pt>
                <c:pt idx="1011">
                  <c:v>1049</c:v>
                </c:pt>
                <c:pt idx="1012">
                  <c:v>986</c:v>
                </c:pt>
                <c:pt idx="1013">
                  <c:v>979</c:v>
                </c:pt>
                <c:pt idx="1014">
                  <c:v>1002</c:v>
                </c:pt>
                <c:pt idx="1015">
                  <c:v>1005</c:v>
                </c:pt>
                <c:pt idx="1016">
                  <c:v>991</c:v>
                </c:pt>
                <c:pt idx="1017">
                  <c:v>1008</c:v>
                </c:pt>
                <c:pt idx="1018">
                  <c:v>1019</c:v>
                </c:pt>
                <c:pt idx="1019">
                  <c:v>995</c:v>
                </c:pt>
                <c:pt idx="1020">
                  <c:v>1021</c:v>
                </c:pt>
                <c:pt idx="1021">
                  <c:v>1008</c:v>
                </c:pt>
                <c:pt idx="1022">
                  <c:v>1038</c:v>
                </c:pt>
                <c:pt idx="1023">
                  <c:v>1003</c:v>
                </c:pt>
                <c:pt idx="1024">
                  <c:v>1017</c:v>
                </c:pt>
                <c:pt idx="1025">
                  <c:v>999</c:v>
                </c:pt>
                <c:pt idx="1026">
                  <c:v>987</c:v>
                </c:pt>
                <c:pt idx="1027">
                  <c:v>976</c:v>
                </c:pt>
                <c:pt idx="1028">
                  <c:v>1023</c:v>
                </c:pt>
                <c:pt idx="1029">
                  <c:v>1004</c:v>
                </c:pt>
                <c:pt idx="1030">
                  <c:v>990</c:v>
                </c:pt>
                <c:pt idx="1031">
                  <c:v>993</c:v>
                </c:pt>
                <c:pt idx="1032">
                  <c:v>1001</c:v>
                </c:pt>
                <c:pt idx="1033">
                  <c:v>1005</c:v>
                </c:pt>
                <c:pt idx="1034">
                  <c:v>1039</c:v>
                </c:pt>
                <c:pt idx="1035">
                  <c:v>995</c:v>
                </c:pt>
                <c:pt idx="1036">
                  <c:v>988</c:v>
                </c:pt>
                <c:pt idx="1037">
                  <c:v>975</c:v>
                </c:pt>
                <c:pt idx="1038">
                  <c:v>1014</c:v>
                </c:pt>
                <c:pt idx="1039">
                  <c:v>999</c:v>
                </c:pt>
                <c:pt idx="1040">
                  <c:v>995</c:v>
                </c:pt>
                <c:pt idx="1041">
                  <c:v>975</c:v>
                </c:pt>
                <c:pt idx="1042">
                  <c:v>1004</c:v>
                </c:pt>
                <c:pt idx="1043">
                  <c:v>998</c:v>
                </c:pt>
                <c:pt idx="1044">
                  <c:v>1006</c:v>
                </c:pt>
                <c:pt idx="1045">
                  <c:v>986</c:v>
                </c:pt>
                <c:pt idx="1046">
                  <c:v>998</c:v>
                </c:pt>
                <c:pt idx="1047">
                  <c:v>981</c:v>
                </c:pt>
                <c:pt idx="1048">
                  <c:v>1034</c:v>
                </c:pt>
                <c:pt idx="1049">
                  <c:v>986</c:v>
                </c:pt>
                <c:pt idx="1050">
                  <c:v>987</c:v>
                </c:pt>
                <c:pt idx="1051">
                  <c:v>963</c:v>
                </c:pt>
                <c:pt idx="1052">
                  <c:v>997</c:v>
                </c:pt>
                <c:pt idx="1053">
                  <c:v>1019</c:v>
                </c:pt>
                <c:pt idx="1054">
                  <c:v>968</c:v>
                </c:pt>
                <c:pt idx="1055">
                  <c:v>981</c:v>
                </c:pt>
                <c:pt idx="1056">
                  <c:v>967</c:v>
                </c:pt>
                <c:pt idx="1057">
                  <c:v>971</c:v>
                </c:pt>
                <c:pt idx="1058">
                  <c:v>982</c:v>
                </c:pt>
                <c:pt idx="1059">
                  <c:v>1002</c:v>
                </c:pt>
                <c:pt idx="1060">
                  <c:v>956</c:v>
                </c:pt>
                <c:pt idx="1061">
                  <c:v>991</c:v>
                </c:pt>
                <c:pt idx="1062">
                  <c:v>965</c:v>
                </c:pt>
                <c:pt idx="1063">
                  <c:v>1025</c:v>
                </c:pt>
                <c:pt idx="1064">
                  <c:v>962</c:v>
                </c:pt>
                <c:pt idx="1065">
                  <c:v>989</c:v>
                </c:pt>
                <c:pt idx="1066">
                  <c:v>975</c:v>
                </c:pt>
                <c:pt idx="1067">
                  <c:v>984</c:v>
                </c:pt>
                <c:pt idx="1068">
                  <c:v>999</c:v>
                </c:pt>
                <c:pt idx="1069">
                  <c:v>956</c:v>
                </c:pt>
                <c:pt idx="1070">
                  <c:v>988</c:v>
                </c:pt>
                <c:pt idx="1071">
                  <c:v>1004</c:v>
                </c:pt>
                <c:pt idx="1072">
                  <c:v>994</c:v>
                </c:pt>
                <c:pt idx="1073">
                  <c:v>1000</c:v>
                </c:pt>
                <c:pt idx="1074">
                  <c:v>988</c:v>
                </c:pt>
                <c:pt idx="1075">
                  <c:v>1001</c:v>
                </c:pt>
                <c:pt idx="1076">
                  <c:v>959</c:v>
                </c:pt>
                <c:pt idx="1077">
                  <c:v>957</c:v>
                </c:pt>
                <c:pt idx="1078">
                  <c:v>964</c:v>
                </c:pt>
                <c:pt idx="1079">
                  <c:v>946</c:v>
                </c:pt>
                <c:pt idx="1080">
                  <c:v>972</c:v>
                </c:pt>
                <c:pt idx="1081">
                  <c:v>1007</c:v>
                </c:pt>
                <c:pt idx="1082">
                  <c:v>977</c:v>
                </c:pt>
                <c:pt idx="1083">
                  <c:v>999</c:v>
                </c:pt>
                <c:pt idx="1084">
                  <c:v>955</c:v>
                </c:pt>
                <c:pt idx="1085">
                  <c:v>985</c:v>
                </c:pt>
                <c:pt idx="1086">
                  <c:v>964</c:v>
                </c:pt>
                <c:pt idx="1087">
                  <c:v>963</c:v>
                </c:pt>
                <c:pt idx="1088">
                  <c:v>978</c:v>
                </c:pt>
                <c:pt idx="1089">
                  <c:v>967</c:v>
                </c:pt>
                <c:pt idx="1090">
                  <c:v>982</c:v>
                </c:pt>
                <c:pt idx="1091">
                  <c:v>949</c:v>
                </c:pt>
                <c:pt idx="1092">
                  <c:v>997</c:v>
                </c:pt>
                <c:pt idx="1093">
                  <c:v>989</c:v>
                </c:pt>
                <c:pt idx="1094">
                  <c:v>983</c:v>
                </c:pt>
                <c:pt idx="1095">
                  <c:v>922</c:v>
                </c:pt>
                <c:pt idx="1096">
                  <c:v>959</c:v>
                </c:pt>
                <c:pt idx="1097">
                  <c:v>1001</c:v>
                </c:pt>
                <c:pt idx="1098">
                  <c:v>960</c:v>
                </c:pt>
                <c:pt idx="1099">
                  <c:v>972</c:v>
                </c:pt>
                <c:pt idx="1100">
                  <c:v>955</c:v>
                </c:pt>
                <c:pt idx="1101">
                  <c:v>992</c:v>
                </c:pt>
                <c:pt idx="1102">
                  <c:v>965</c:v>
                </c:pt>
                <c:pt idx="1103">
                  <c:v>941</c:v>
                </c:pt>
                <c:pt idx="1104">
                  <c:v>976</c:v>
                </c:pt>
                <c:pt idx="1105">
                  <c:v>1007</c:v>
                </c:pt>
                <c:pt idx="1106">
                  <c:v>982</c:v>
                </c:pt>
                <c:pt idx="1107">
                  <c:v>1000</c:v>
                </c:pt>
                <c:pt idx="1108">
                  <c:v>977</c:v>
                </c:pt>
                <c:pt idx="1109">
                  <c:v>960</c:v>
                </c:pt>
                <c:pt idx="1110">
                  <c:v>1013</c:v>
                </c:pt>
                <c:pt idx="1111">
                  <c:v>984</c:v>
                </c:pt>
                <c:pt idx="1112">
                  <c:v>985</c:v>
                </c:pt>
                <c:pt idx="1113">
                  <c:v>933</c:v>
                </c:pt>
                <c:pt idx="1114">
                  <c:v>947</c:v>
                </c:pt>
                <c:pt idx="1115">
                  <c:v>969</c:v>
                </c:pt>
                <c:pt idx="1116">
                  <c:v>999</c:v>
                </c:pt>
                <c:pt idx="1117">
                  <c:v>998</c:v>
                </c:pt>
                <c:pt idx="1118">
                  <c:v>961</c:v>
                </c:pt>
                <c:pt idx="1119">
                  <c:v>964</c:v>
                </c:pt>
                <c:pt idx="1120">
                  <c:v>972</c:v>
                </c:pt>
                <c:pt idx="1121">
                  <c:v>965</c:v>
                </c:pt>
                <c:pt idx="1122">
                  <c:v>959</c:v>
                </c:pt>
                <c:pt idx="1123">
                  <c:v>967</c:v>
                </c:pt>
                <c:pt idx="1124">
                  <c:v>968</c:v>
                </c:pt>
                <c:pt idx="1125">
                  <c:v>969</c:v>
                </c:pt>
                <c:pt idx="1126">
                  <c:v>1007</c:v>
                </c:pt>
                <c:pt idx="1127">
                  <c:v>946</c:v>
                </c:pt>
                <c:pt idx="1128">
                  <c:v>973</c:v>
                </c:pt>
                <c:pt idx="1129">
                  <c:v>954</c:v>
                </c:pt>
                <c:pt idx="1130">
                  <c:v>985</c:v>
                </c:pt>
                <c:pt idx="1131">
                  <c:v>947</c:v>
                </c:pt>
                <c:pt idx="1132">
                  <c:v>978</c:v>
                </c:pt>
                <c:pt idx="1133">
                  <c:v>965</c:v>
                </c:pt>
                <c:pt idx="1134">
                  <c:v>999</c:v>
                </c:pt>
                <c:pt idx="1135">
                  <c:v>993</c:v>
                </c:pt>
                <c:pt idx="1136">
                  <c:v>991</c:v>
                </c:pt>
                <c:pt idx="1137">
                  <c:v>984</c:v>
                </c:pt>
                <c:pt idx="1138">
                  <c:v>989</c:v>
                </c:pt>
                <c:pt idx="1139">
                  <c:v>970</c:v>
                </c:pt>
                <c:pt idx="1140">
                  <c:v>960</c:v>
                </c:pt>
                <c:pt idx="1141">
                  <c:v>980</c:v>
                </c:pt>
                <c:pt idx="1142">
                  <c:v>982</c:v>
                </c:pt>
                <c:pt idx="1143">
                  <c:v>958</c:v>
                </c:pt>
                <c:pt idx="1144">
                  <c:v>1010</c:v>
                </c:pt>
                <c:pt idx="1145">
                  <c:v>1002</c:v>
                </c:pt>
                <c:pt idx="1146">
                  <c:v>982</c:v>
                </c:pt>
                <c:pt idx="1147">
                  <c:v>958</c:v>
                </c:pt>
                <c:pt idx="1148">
                  <c:v>959</c:v>
                </c:pt>
                <c:pt idx="1149">
                  <c:v>960</c:v>
                </c:pt>
                <c:pt idx="1150">
                  <c:v>984</c:v>
                </c:pt>
                <c:pt idx="1151">
                  <c:v>989</c:v>
                </c:pt>
                <c:pt idx="1152">
                  <c:v>970</c:v>
                </c:pt>
                <c:pt idx="1153">
                  <c:v>968</c:v>
                </c:pt>
                <c:pt idx="1154">
                  <c:v>987</c:v>
                </c:pt>
                <c:pt idx="1155">
                  <c:v>984</c:v>
                </c:pt>
                <c:pt idx="1156">
                  <c:v>963</c:v>
                </c:pt>
                <c:pt idx="1157">
                  <c:v>943</c:v>
                </c:pt>
                <c:pt idx="1158">
                  <c:v>985</c:v>
                </c:pt>
                <c:pt idx="1159">
                  <c:v>986</c:v>
                </c:pt>
                <c:pt idx="1160">
                  <c:v>953</c:v>
                </c:pt>
                <c:pt idx="1161">
                  <c:v>1007</c:v>
                </c:pt>
                <c:pt idx="1162">
                  <c:v>952</c:v>
                </c:pt>
                <c:pt idx="1163">
                  <c:v>958</c:v>
                </c:pt>
                <c:pt idx="1164">
                  <c:v>990</c:v>
                </c:pt>
                <c:pt idx="1165">
                  <c:v>995</c:v>
                </c:pt>
                <c:pt idx="1166">
                  <c:v>984</c:v>
                </c:pt>
                <c:pt idx="1167">
                  <c:v>969</c:v>
                </c:pt>
                <c:pt idx="1168">
                  <c:v>951</c:v>
                </c:pt>
                <c:pt idx="1169">
                  <c:v>970</c:v>
                </c:pt>
                <c:pt idx="1170">
                  <c:v>969</c:v>
                </c:pt>
                <c:pt idx="1171">
                  <c:v>1008</c:v>
                </c:pt>
                <c:pt idx="1172">
                  <c:v>986</c:v>
                </c:pt>
                <c:pt idx="1173">
                  <c:v>971</c:v>
                </c:pt>
                <c:pt idx="1174">
                  <c:v>979</c:v>
                </c:pt>
                <c:pt idx="1175">
                  <c:v>981</c:v>
                </c:pt>
                <c:pt idx="1176">
                  <c:v>986</c:v>
                </c:pt>
                <c:pt idx="1177">
                  <c:v>940</c:v>
                </c:pt>
                <c:pt idx="1178">
                  <c:v>956</c:v>
                </c:pt>
                <c:pt idx="1179">
                  <c:v>957</c:v>
                </c:pt>
                <c:pt idx="1180">
                  <c:v>958</c:v>
                </c:pt>
                <c:pt idx="1181">
                  <c:v>964</c:v>
                </c:pt>
                <c:pt idx="1182">
                  <c:v>1001</c:v>
                </c:pt>
                <c:pt idx="1183">
                  <c:v>965</c:v>
                </c:pt>
                <c:pt idx="1184">
                  <c:v>981</c:v>
                </c:pt>
                <c:pt idx="1185">
                  <c:v>987</c:v>
                </c:pt>
                <c:pt idx="1186">
                  <c:v>1008</c:v>
                </c:pt>
                <c:pt idx="1187">
                  <c:v>1004</c:v>
                </c:pt>
                <c:pt idx="1188">
                  <c:v>992</c:v>
                </c:pt>
                <c:pt idx="1189">
                  <c:v>975</c:v>
                </c:pt>
                <c:pt idx="1190">
                  <c:v>929</c:v>
                </c:pt>
                <c:pt idx="1191">
                  <c:v>982</c:v>
                </c:pt>
                <c:pt idx="1192">
                  <c:v>962</c:v>
                </c:pt>
                <c:pt idx="1193">
                  <c:v>943</c:v>
                </c:pt>
                <c:pt idx="1194">
                  <c:v>976</c:v>
                </c:pt>
                <c:pt idx="1195">
                  <c:v>994</c:v>
                </c:pt>
                <c:pt idx="1196">
                  <c:v>982</c:v>
                </c:pt>
                <c:pt idx="1197">
                  <c:v>965</c:v>
                </c:pt>
                <c:pt idx="1198">
                  <c:v>985</c:v>
                </c:pt>
                <c:pt idx="1199">
                  <c:v>971</c:v>
                </c:pt>
                <c:pt idx="1200">
                  <c:v>994</c:v>
                </c:pt>
                <c:pt idx="1201">
                  <c:v>964</c:v>
                </c:pt>
                <c:pt idx="1202">
                  <c:v>978</c:v>
                </c:pt>
                <c:pt idx="1203">
                  <c:v>969</c:v>
                </c:pt>
                <c:pt idx="1204">
                  <c:v>1010</c:v>
                </c:pt>
                <c:pt idx="1205">
                  <c:v>1022</c:v>
                </c:pt>
                <c:pt idx="1206">
                  <c:v>979</c:v>
                </c:pt>
                <c:pt idx="1207">
                  <c:v>961</c:v>
                </c:pt>
                <c:pt idx="1208">
                  <c:v>979</c:v>
                </c:pt>
                <c:pt idx="1209">
                  <c:v>988</c:v>
                </c:pt>
                <c:pt idx="1210">
                  <c:v>956</c:v>
                </c:pt>
                <c:pt idx="1211">
                  <c:v>979</c:v>
                </c:pt>
                <c:pt idx="1212">
                  <c:v>1021</c:v>
                </c:pt>
                <c:pt idx="1213">
                  <c:v>962</c:v>
                </c:pt>
                <c:pt idx="1214">
                  <c:v>963</c:v>
                </c:pt>
                <c:pt idx="1215">
                  <c:v>982</c:v>
                </c:pt>
                <c:pt idx="1216">
                  <c:v>982</c:v>
                </c:pt>
                <c:pt idx="1217">
                  <c:v>994</c:v>
                </c:pt>
                <c:pt idx="1218">
                  <c:v>995</c:v>
                </c:pt>
                <c:pt idx="1219">
                  <c:v>1022</c:v>
                </c:pt>
                <c:pt idx="1220">
                  <c:v>969</c:v>
                </c:pt>
                <c:pt idx="1221">
                  <c:v>984</c:v>
                </c:pt>
                <c:pt idx="1222">
                  <c:v>992</c:v>
                </c:pt>
                <c:pt idx="1223">
                  <c:v>987</c:v>
                </c:pt>
                <c:pt idx="1224">
                  <c:v>984</c:v>
                </c:pt>
                <c:pt idx="1225">
                  <c:v>996</c:v>
                </c:pt>
                <c:pt idx="1226">
                  <c:v>998</c:v>
                </c:pt>
                <c:pt idx="1227">
                  <c:v>976</c:v>
                </c:pt>
                <c:pt idx="1228">
                  <c:v>1003</c:v>
                </c:pt>
                <c:pt idx="1229">
                  <c:v>1036</c:v>
                </c:pt>
                <c:pt idx="1230">
                  <c:v>998</c:v>
                </c:pt>
                <c:pt idx="1231">
                  <c:v>993</c:v>
                </c:pt>
                <c:pt idx="1232">
                  <c:v>1009</c:v>
                </c:pt>
                <c:pt idx="1233">
                  <c:v>997</c:v>
                </c:pt>
                <c:pt idx="1234">
                  <c:v>992</c:v>
                </c:pt>
                <c:pt idx="1235">
                  <c:v>1003</c:v>
                </c:pt>
                <c:pt idx="1236">
                  <c:v>988</c:v>
                </c:pt>
                <c:pt idx="1237">
                  <c:v>960</c:v>
                </c:pt>
                <c:pt idx="1238">
                  <c:v>978</c:v>
                </c:pt>
                <c:pt idx="1239">
                  <c:v>1012</c:v>
                </c:pt>
                <c:pt idx="1240">
                  <c:v>987</c:v>
                </c:pt>
                <c:pt idx="1241">
                  <c:v>984</c:v>
                </c:pt>
                <c:pt idx="1242">
                  <c:v>1012</c:v>
                </c:pt>
                <c:pt idx="1243">
                  <c:v>983</c:v>
                </c:pt>
                <c:pt idx="1244">
                  <c:v>1028</c:v>
                </c:pt>
                <c:pt idx="1245">
                  <c:v>993</c:v>
                </c:pt>
                <c:pt idx="1246">
                  <c:v>990</c:v>
                </c:pt>
                <c:pt idx="1247">
                  <c:v>985</c:v>
                </c:pt>
                <c:pt idx="1248">
                  <c:v>951</c:v>
                </c:pt>
                <c:pt idx="1249">
                  <c:v>1004</c:v>
                </c:pt>
                <c:pt idx="1250">
                  <c:v>973</c:v>
                </c:pt>
                <c:pt idx="1251">
                  <c:v>1003</c:v>
                </c:pt>
                <c:pt idx="1252">
                  <c:v>1026</c:v>
                </c:pt>
                <c:pt idx="1253">
                  <c:v>971</c:v>
                </c:pt>
                <c:pt idx="1254">
                  <c:v>1014</c:v>
                </c:pt>
                <c:pt idx="1255">
                  <c:v>978</c:v>
                </c:pt>
                <c:pt idx="1256">
                  <c:v>978</c:v>
                </c:pt>
                <c:pt idx="1257">
                  <c:v>971</c:v>
                </c:pt>
                <c:pt idx="1258">
                  <c:v>985</c:v>
                </c:pt>
                <c:pt idx="1259">
                  <c:v>1000</c:v>
                </c:pt>
                <c:pt idx="1260">
                  <c:v>971</c:v>
                </c:pt>
                <c:pt idx="1261">
                  <c:v>955</c:v>
                </c:pt>
                <c:pt idx="1262">
                  <c:v>968</c:v>
                </c:pt>
                <c:pt idx="1263">
                  <c:v>944</c:v>
                </c:pt>
                <c:pt idx="1264">
                  <c:v>981</c:v>
                </c:pt>
                <c:pt idx="1265">
                  <c:v>939</c:v>
                </c:pt>
                <c:pt idx="1266">
                  <c:v>976</c:v>
                </c:pt>
                <c:pt idx="1267">
                  <c:v>996</c:v>
                </c:pt>
                <c:pt idx="1268">
                  <c:v>989</c:v>
                </c:pt>
                <c:pt idx="1269">
                  <c:v>962</c:v>
                </c:pt>
                <c:pt idx="1270">
                  <c:v>955</c:v>
                </c:pt>
                <c:pt idx="1271">
                  <c:v>972</c:v>
                </c:pt>
                <c:pt idx="1272">
                  <c:v>991</c:v>
                </c:pt>
                <c:pt idx="1273">
                  <c:v>968</c:v>
                </c:pt>
                <c:pt idx="1274">
                  <c:v>991</c:v>
                </c:pt>
                <c:pt idx="1275">
                  <c:v>977</c:v>
                </c:pt>
                <c:pt idx="1276">
                  <c:v>993</c:v>
                </c:pt>
                <c:pt idx="1277">
                  <c:v>973</c:v>
                </c:pt>
                <c:pt idx="1278">
                  <c:v>987</c:v>
                </c:pt>
                <c:pt idx="1279">
                  <c:v>956</c:v>
                </c:pt>
                <c:pt idx="1280">
                  <c:v>989</c:v>
                </c:pt>
                <c:pt idx="1281">
                  <c:v>963</c:v>
                </c:pt>
                <c:pt idx="1282">
                  <c:v>976</c:v>
                </c:pt>
                <c:pt idx="1283">
                  <c:v>976</c:v>
                </c:pt>
                <c:pt idx="1284">
                  <c:v>968</c:v>
                </c:pt>
                <c:pt idx="1285">
                  <c:v>1002</c:v>
                </c:pt>
                <c:pt idx="1286">
                  <c:v>971</c:v>
                </c:pt>
                <c:pt idx="1287">
                  <c:v>992</c:v>
                </c:pt>
                <c:pt idx="1288">
                  <c:v>962</c:v>
                </c:pt>
                <c:pt idx="1289">
                  <c:v>1001</c:v>
                </c:pt>
                <c:pt idx="1290">
                  <c:v>965</c:v>
                </c:pt>
                <c:pt idx="1291">
                  <c:v>955</c:v>
                </c:pt>
                <c:pt idx="1292">
                  <c:v>1022</c:v>
                </c:pt>
                <c:pt idx="1293">
                  <c:v>982</c:v>
                </c:pt>
                <c:pt idx="1294">
                  <c:v>963</c:v>
                </c:pt>
                <c:pt idx="1295">
                  <c:v>929</c:v>
                </c:pt>
                <c:pt idx="1296">
                  <c:v>985</c:v>
                </c:pt>
                <c:pt idx="1297">
                  <c:v>986</c:v>
                </c:pt>
                <c:pt idx="1298">
                  <c:v>964</c:v>
                </c:pt>
                <c:pt idx="1299">
                  <c:v>950</c:v>
                </c:pt>
                <c:pt idx="1300">
                  <c:v>983</c:v>
                </c:pt>
                <c:pt idx="1301">
                  <c:v>975</c:v>
                </c:pt>
                <c:pt idx="1302">
                  <c:v>967</c:v>
                </c:pt>
                <c:pt idx="1303">
                  <c:v>979</c:v>
                </c:pt>
                <c:pt idx="1304">
                  <c:v>982</c:v>
                </c:pt>
                <c:pt idx="1305">
                  <c:v>953</c:v>
                </c:pt>
                <c:pt idx="1306">
                  <c:v>971</c:v>
                </c:pt>
                <c:pt idx="1307">
                  <c:v>997</c:v>
                </c:pt>
                <c:pt idx="1308">
                  <c:v>975</c:v>
                </c:pt>
                <c:pt idx="1309">
                  <c:v>971</c:v>
                </c:pt>
                <c:pt idx="1310">
                  <c:v>977</c:v>
                </c:pt>
                <c:pt idx="1311">
                  <c:v>970</c:v>
                </c:pt>
                <c:pt idx="1312">
                  <c:v>977</c:v>
                </c:pt>
                <c:pt idx="1313">
                  <c:v>929</c:v>
                </c:pt>
                <c:pt idx="1314">
                  <c:v>940</c:v>
                </c:pt>
                <c:pt idx="1315">
                  <c:v>975</c:v>
                </c:pt>
                <c:pt idx="1316">
                  <c:v>964</c:v>
                </c:pt>
                <c:pt idx="1317">
                  <c:v>928</c:v>
                </c:pt>
                <c:pt idx="1318">
                  <c:v>954</c:v>
                </c:pt>
                <c:pt idx="1319">
                  <c:v>962</c:v>
                </c:pt>
                <c:pt idx="1320">
                  <c:v>948</c:v>
                </c:pt>
                <c:pt idx="1321">
                  <c:v>936</c:v>
                </c:pt>
                <c:pt idx="1322">
                  <c:v>999</c:v>
                </c:pt>
                <c:pt idx="1323">
                  <c:v>946</c:v>
                </c:pt>
                <c:pt idx="1324">
                  <c:v>938</c:v>
                </c:pt>
                <c:pt idx="1325">
                  <c:v>967</c:v>
                </c:pt>
                <c:pt idx="1326">
                  <c:v>949</c:v>
                </c:pt>
                <c:pt idx="1327">
                  <c:v>938</c:v>
                </c:pt>
                <c:pt idx="1328">
                  <c:v>966</c:v>
                </c:pt>
                <c:pt idx="1329">
                  <c:v>963</c:v>
                </c:pt>
                <c:pt idx="1330">
                  <c:v>934</c:v>
                </c:pt>
                <c:pt idx="1331">
                  <c:v>960</c:v>
                </c:pt>
                <c:pt idx="1332">
                  <c:v>948</c:v>
                </c:pt>
                <c:pt idx="1333">
                  <c:v>981</c:v>
                </c:pt>
                <c:pt idx="1334">
                  <c:v>947</c:v>
                </c:pt>
                <c:pt idx="1335">
                  <c:v>976</c:v>
                </c:pt>
                <c:pt idx="1336">
                  <c:v>951</c:v>
                </c:pt>
                <c:pt idx="1337">
                  <c:v>959</c:v>
                </c:pt>
                <c:pt idx="1338">
                  <c:v>959</c:v>
                </c:pt>
                <c:pt idx="1339">
                  <c:v>969</c:v>
                </c:pt>
                <c:pt idx="1340">
                  <c:v>940</c:v>
                </c:pt>
                <c:pt idx="1341">
                  <c:v>956</c:v>
                </c:pt>
                <c:pt idx="1342">
                  <c:v>904</c:v>
                </c:pt>
                <c:pt idx="1343">
                  <c:v>970</c:v>
                </c:pt>
                <c:pt idx="1344">
                  <c:v>955</c:v>
                </c:pt>
                <c:pt idx="1345">
                  <c:v>940</c:v>
                </c:pt>
                <c:pt idx="1346">
                  <c:v>951</c:v>
                </c:pt>
                <c:pt idx="1347">
                  <c:v>965</c:v>
                </c:pt>
                <c:pt idx="1348">
                  <c:v>946</c:v>
                </c:pt>
                <c:pt idx="1349">
                  <c:v>910</c:v>
                </c:pt>
                <c:pt idx="1350">
                  <c:v>950</c:v>
                </c:pt>
                <c:pt idx="1351">
                  <c:v>983</c:v>
                </c:pt>
                <c:pt idx="1352">
                  <c:v>930</c:v>
                </c:pt>
                <c:pt idx="1353">
                  <c:v>931</c:v>
                </c:pt>
                <c:pt idx="1354">
                  <c:v>953</c:v>
                </c:pt>
                <c:pt idx="1355">
                  <c:v>933</c:v>
                </c:pt>
                <c:pt idx="1356">
                  <c:v>938</c:v>
                </c:pt>
                <c:pt idx="1357">
                  <c:v>963</c:v>
                </c:pt>
                <c:pt idx="1358">
                  <c:v>967</c:v>
                </c:pt>
                <c:pt idx="1359">
                  <c:v>938</c:v>
                </c:pt>
                <c:pt idx="1360">
                  <c:v>918</c:v>
                </c:pt>
                <c:pt idx="1361">
                  <c:v>956</c:v>
                </c:pt>
                <c:pt idx="1362">
                  <c:v>975</c:v>
                </c:pt>
                <c:pt idx="1363">
                  <c:v>922</c:v>
                </c:pt>
                <c:pt idx="1364">
                  <c:v>968</c:v>
                </c:pt>
                <c:pt idx="1365">
                  <c:v>937</c:v>
                </c:pt>
                <c:pt idx="1366">
                  <c:v>920</c:v>
                </c:pt>
                <c:pt idx="1367">
                  <c:v>943</c:v>
                </c:pt>
                <c:pt idx="1368">
                  <c:v>932</c:v>
                </c:pt>
                <c:pt idx="1369">
                  <c:v>932</c:v>
                </c:pt>
                <c:pt idx="1370">
                  <c:v>979</c:v>
                </c:pt>
                <c:pt idx="1371">
                  <c:v>985</c:v>
                </c:pt>
                <c:pt idx="1372">
                  <c:v>945</c:v>
                </c:pt>
                <c:pt idx="1373">
                  <c:v>936</c:v>
                </c:pt>
                <c:pt idx="1374">
                  <c:v>943</c:v>
                </c:pt>
                <c:pt idx="1375">
                  <c:v>945</c:v>
                </c:pt>
                <c:pt idx="1376">
                  <c:v>949</c:v>
                </c:pt>
                <c:pt idx="1377">
                  <c:v>948</c:v>
                </c:pt>
                <c:pt idx="1378">
                  <c:v>948</c:v>
                </c:pt>
                <c:pt idx="1379">
                  <c:v>927</c:v>
                </c:pt>
                <c:pt idx="1380">
                  <c:v>974</c:v>
                </c:pt>
                <c:pt idx="1381">
                  <c:v>953</c:v>
                </c:pt>
                <c:pt idx="1382">
                  <c:v>954</c:v>
                </c:pt>
                <c:pt idx="1383">
                  <c:v>935</c:v>
                </c:pt>
                <c:pt idx="1384">
                  <c:v>955</c:v>
                </c:pt>
                <c:pt idx="1385">
                  <c:v>941</c:v>
                </c:pt>
                <c:pt idx="1386">
                  <c:v>952</c:v>
                </c:pt>
                <c:pt idx="1387">
                  <c:v>948</c:v>
                </c:pt>
                <c:pt idx="1388">
                  <c:v>944</c:v>
                </c:pt>
                <c:pt idx="1389">
                  <c:v>950</c:v>
                </c:pt>
                <c:pt idx="1390">
                  <c:v>986</c:v>
                </c:pt>
                <c:pt idx="1391">
                  <c:v>937</c:v>
                </c:pt>
                <c:pt idx="1392">
                  <c:v>942</c:v>
                </c:pt>
                <c:pt idx="1393">
                  <c:v>962</c:v>
                </c:pt>
                <c:pt idx="1394">
                  <c:v>952</c:v>
                </c:pt>
                <c:pt idx="1395">
                  <c:v>944</c:v>
                </c:pt>
                <c:pt idx="1396">
                  <c:v>949</c:v>
                </c:pt>
                <c:pt idx="1397">
                  <c:v>949</c:v>
                </c:pt>
                <c:pt idx="1398">
                  <c:v>935</c:v>
                </c:pt>
                <c:pt idx="1399">
                  <c:v>937</c:v>
                </c:pt>
                <c:pt idx="1400">
                  <c:v>970</c:v>
                </c:pt>
                <c:pt idx="1401">
                  <c:v>944</c:v>
                </c:pt>
                <c:pt idx="1402">
                  <c:v>937</c:v>
                </c:pt>
                <c:pt idx="1403">
                  <c:v>941</c:v>
                </c:pt>
                <c:pt idx="1404">
                  <c:v>944</c:v>
                </c:pt>
                <c:pt idx="1405">
                  <c:v>941</c:v>
                </c:pt>
                <c:pt idx="1406">
                  <c:v>960</c:v>
                </c:pt>
                <c:pt idx="1407">
                  <c:v>961</c:v>
                </c:pt>
                <c:pt idx="1408">
                  <c:v>954</c:v>
                </c:pt>
                <c:pt idx="1409">
                  <c:v>938</c:v>
                </c:pt>
                <c:pt idx="1410">
                  <c:v>957</c:v>
                </c:pt>
                <c:pt idx="1411">
                  <c:v>954</c:v>
                </c:pt>
                <c:pt idx="1412">
                  <c:v>930</c:v>
                </c:pt>
                <c:pt idx="1413">
                  <c:v>952</c:v>
                </c:pt>
                <c:pt idx="1414">
                  <c:v>957</c:v>
                </c:pt>
                <c:pt idx="1415">
                  <c:v>937</c:v>
                </c:pt>
                <c:pt idx="1416">
                  <c:v>949</c:v>
                </c:pt>
                <c:pt idx="1417">
                  <c:v>945</c:v>
                </c:pt>
                <c:pt idx="1418">
                  <c:v>931</c:v>
                </c:pt>
                <c:pt idx="1419">
                  <c:v>984</c:v>
                </c:pt>
                <c:pt idx="1420">
                  <c:v>941</c:v>
                </c:pt>
                <c:pt idx="1421">
                  <c:v>956</c:v>
                </c:pt>
                <c:pt idx="1422">
                  <c:v>914</c:v>
                </c:pt>
                <c:pt idx="1423">
                  <c:v>937</c:v>
                </c:pt>
                <c:pt idx="1424">
                  <c:v>906</c:v>
                </c:pt>
                <c:pt idx="1425">
                  <c:v>936</c:v>
                </c:pt>
                <c:pt idx="1426">
                  <c:v>946</c:v>
                </c:pt>
                <c:pt idx="1427">
                  <c:v>946</c:v>
                </c:pt>
                <c:pt idx="1428">
                  <c:v>943</c:v>
                </c:pt>
                <c:pt idx="1429">
                  <c:v>945</c:v>
                </c:pt>
                <c:pt idx="1430">
                  <c:v>929</c:v>
                </c:pt>
                <c:pt idx="1431">
                  <c:v>910</c:v>
                </c:pt>
                <c:pt idx="1432">
                  <c:v>939</c:v>
                </c:pt>
                <c:pt idx="1433">
                  <c:v>967</c:v>
                </c:pt>
                <c:pt idx="1434">
                  <c:v>948</c:v>
                </c:pt>
                <c:pt idx="1435">
                  <c:v>944</c:v>
                </c:pt>
                <c:pt idx="1436">
                  <c:v>933</c:v>
                </c:pt>
                <c:pt idx="1437">
                  <c:v>963</c:v>
                </c:pt>
                <c:pt idx="1438">
                  <c:v>932</c:v>
                </c:pt>
                <c:pt idx="1439">
                  <c:v>912</c:v>
                </c:pt>
                <c:pt idx="1440">
                  <c:v>930</c:v>
                </c:pt>
                <c:pt idx="1441">
                  <c:v>909</c:v>
                </c:pt>
                <c:pt idx="1442">
                  <c:v>949</c:v>
                </c:pt>
                <c:pt idx="1443">
                  <c:v>932</c:v>
                </c:pt>
                <c:pt idx="1444">
                  <c:v>935</c:v>
                </c:pt>
                <c:pt idx="1445">
                  <c:v>951</c:v>
                </c:pt>
                <c:pt idx="1446">
                  <c:v>956</c:v>
                </c:pt>
                <c:pt idx="1447">
                  <c:v>916</c:v>
                </c:pt>
                <c:pt idx="1448">
                  <c:v>936</c:v>
                </c:pt>
                <c:pt idx="1449">
                  <c:v>953</c:v>
                </c:pt>
                <c:pt idx="1450">
                  <c:v>949</c:v>
                </c:pt>
                <c:pt idx="1451">
                  <c:v>955</c:v>
                </c:pt>
                <c:pt idx="1452">
                  <c:v>920</c:v>
                </c:pt>
                <c:pt idx="1453">
                  <c:v>932</c:v>
                </c:pt>
                <c:pt idx="1454">
                  <c:v>952</c:v>
                </c:pt>
                <c:pt idx="1455">
                  <c:v>930</c:v>
                </c:pt>
                <c:pt idx="1456">
                  <c:v>925</c:v>
                </c:pt>
                <c:pt idx="1457">
                  <c:v>931</c:v>
                </c:pt>
                <c:pt idx="1458">
                  <c:v>929</c:v>
                </c:pt>
                <c:pt idx="1459">
                  <c:v>960</c:v>
                </c:pt>
                <c:pt idx="1460">
                  <c:v>948</c:v>
                </c:pt>
                <c:pt idx="1461">
                  <c:v>899</c:v>
                </c:pt>
                <c:pt idx="1462">
                  <c:v>925</c:v>
                </c:pt>
                <c:pt idx="1463">
                  <c:v>933</c:v>
                </c:pt>
                <c:pt idx="1464">
                  <c:v>931</c:v>
                </c:pt>
                <c:pt idx="1465">
                  <c:v>960</c:v>
                </c:pt>
                <c:pt idx="1466">
                  <c:v>963</c:v>
                </c:pt>
                <c:pt idx="1467">
                  <c:v>972</c:v>
                </c:pt>
                <c:pt idx="1468">
                  <c:v>947</c:v>
                </c:pt>
                <c:pt idx="1469">
                  <c:v>955</c:v>
                </c:pt>
                <c:pt idx="1470">
                  <c:v>936</c:v>
                </c:pt>
                <c:pt idx="1471">
                  <c:v>916</c:v>
                </c:pt>
                <c:pt idx="1472">
                  <c:v>930</c:v>
                </c:pt>
                <c:pt idx="1473">
                  <c:v>948</c:v>
                </c:pt>
                <c:pt idx="1474">
                  <c:v>925</c:v>
                </c:pt>
                <c:pt idx="1475">
                  <c:v>906</c:v>
                </c:pt>
                <c:pt idx="1476">
                  <c:v>948</c:v>
                </c:pt>
                <c:pt idx="1477">
                  <c:v>925</c:v>
                </c:pt>
                <c:pt idx="1478">
                  <c:v>930</c:v>
                </c:pt>
                <c:pt idx="1479">
                  <c:v>930</c:v>
                </c:pt>
                <c:pt idx="1480">
                  <c:v>913</c:v>
                </c:pt>
                <c:pt idx="1481">
                  <c:v>946</c:v>
                </c:pt>
                <c:pt idx="1482">
                  <c:v>952</c:v>
                </c:pt>
                <c:pt idx="1483">
                  <c:v>938</c:v>
                </c:pt>
                <c:pt idx="1484">
                  <c:v>940</c:v>
                </c:pt>
                <c:pt idx="1485">
                  <c:v>924</c:v>
                </c:pt>
                <c:pt idx="1486">
                  <c:v>930</c:v>
                </c:pt>
                <c:pt idx="1487">
                  <c:v>943</c:v>
                </c:pt>
                <c:pt idx="1488">
                  <c:v>966</c:v>
                </c:pt>
                <c:pt idx="1489">
                  <c:v>989</c:v>
                </c:pt>
                <c:pt idx="1490">
                  <c:v>919</c:v>
                </c:pt>
                <c:pt idx="1491">
                  <c:v>953</c:v>
                </c:pt>
                <c:pt idx="1492">
                  <c:v>941</c:v>
                </c:pt>
                <c:pt idx="1493">
                  <c:v>930</c:v>
                </c:pt>
                <c:pt idx="1494">
                  <c:v>947</c:v>
                </c:pt>
                <c:pt idx="1495">
                  <c:v>920</c:v>
                </c:pt>
                <c:pt idx="1496">
                  <c:v>935</c:v>
                </c:pt>
                <c:pt idx="1497">
                  <c:v>946</c:v>
                </c:pt>
                <c:pt idx="1498">
                  <c:v>926</c:v>
                </c:pt>
                <c:pt idx="1499">
                  <c:v>935</c:v>
                </c:pt>
                <c:pt idx="1500">
                  <c:v>909</c:v>
                </c:pt>
                <c:pt idx="1501">
                  <c:v>952</c:v>
                </c:pt>
                <c:pt idx="1502">
                  <c:v>880</c:v>
                </c:pt>
                <c:pt idx="1503">
                  <c:v>913</c:v>
                </c:pt>
                <c:pt idx="1504">
                  <c:v>915</c:v>
                </c:pt>
                <c:pt idx="1505">
                  <c:v>919</c:v>
                </c:pt>
                <c:pt idx="1506">
                  <c:v>940</c:v>
                </c:pt>
                <c:pt idx="1507">
                  <c:v>919</c:v>
                </c:pt>
                <c:pt idx="1508">
                  <c:v>972</c:v>
                </c:pt>
                <c:pt idx="1509">
                  <c:v>902</c:v>
                </c:pt>
                <c:pt idx="1510">
                  <c:v>921</c:v>
                </c:pt>
                <c:pt idx="1511">
                  <c:v>932</c:v>
                </c:pt>
                <c:pt idx="1512">
                  <c:v>933</c:v>
                </c:pt>
                <c:pt idx="1513">
                  <c:v>928</c:v>
                </c:pt>
                <c:pt idx="1514">
                  <c:v>948</c:v>
                </c:pt>
                <c:pt idx="1515">
                  <c:v>931</c:v>
                </c:pt>
                <c:pt idx="1516">
                  <c:v>902</c:v>
                </c:pt>
                <c:pt idx="1517">
                  <c:v>906</c:v>
                </c:pt>
                <c:pt idx="1518">
                  <c:v>928</c:v>
                </c:pt>
                <c:pt idx="1519">
                  <c:v>915</c:v>
                </c:pt>
                <c:pt idx="1520">
                  <c:v>940</c:v>
                </c:pt>
                <c:pt idx="1521">
                  <c:v>931</c:v>
                </c:pt>
                <c:pt idx="1522">
                  <c:v>944</c:v>
                </c:pt>
                <c:pt idx="1523">
                  <c:v>904</c:v>
                </c:pt>
                <c:pt idx="1524">
                  <c:v>927</c:v>
                </c:pt>
                <c:pt idx="1525">
                  <c:v>927</c:v>
                </c:pt>
                <c:pt idx="1526">
                  <c:v>918</c:v>
                </c:pt>
                <c:pt idx="1527">
                  <c:v>929</c:v>
                </c:pt>
                <c:pt idx="1528">
                  <c:v>926</c:v>
                </c:pt>
                <c:pt idx="1529">
                  <c:v>944</c:v>
                </c:pt>
                <c:pt idx="1530">
                  <c:v>891</c:v>
                </c:pt>
                <c:pt idx="1531">
                  <c:v>954</c:v>
                </c:pt>
                <c:pt idx="1532">
                  <c:v>920</c:v>
                </c:pt>
                <c:pt idx="1533">
                  <c:v>937</c:v>
                </c:pt>
                <c:pt idx="1534">
                  <c:v>888</c:v>
                </c:pt>
                <c:pt idx="1535">
                  <c:v>932</c:v>
                </c:pt>
                <c:pt idx="1536">
                  <c:v>928</c:v>
                </c:pt>
                <c:pt idx="1537">
                  <c:v>930</c:v>
                </c:pt>
                <c:pt idx="1538">
                  <c:v>924</c:v>
                </c:pt>
                <c:pt idx="1539">
                  <c:v>910</c:v>
                </c:pt>
                <c:pt idx="1540">
                  <c:v>944</c:v>
                </c:pt>
                <c:pt idx="1541">
                  <c:v>925</c:v>
                </c:pt>
                <c:pt idx="1542">
                  <c:v>942</c:v>
                </c:pt>
                <c:pt idx="1543">
                  <c:v>926</c:v>
                </c:pt>
                <c:pt idx="1544">
                  <c:v>915</c:v>
                </c:pt>
                <c:pt idx="1545">
                  <c:v>927</c:v>
                </c:pt>
                <c:pt idx="1546">
                  <c:v>949</c:v>
                </c:pt>
                <c:pt idx="1547">
                  <c:v>947</c:v>
                </c:pt>
                <c:pt idx="1548">
                  <c:v>903</c:v>
                </c:pt>
                <c:pt idx="1549">
                  <c:v>932</c:v>
                </c:pt>
                <c:pt idx="1550">
                  <c:v>947</c:v>
                </c:pt>
                <c:pt idx="1551">
                  <c:v>924</c:v>
                </c:pt>
                <c:pt idx="1552">
                  <c:v>888</c:v>
                </c:pt>
                <c:pt idx="1553">
                  <c:v>916</c:v>
                </c:pt>
                <c:pt idx="1554">
                  <c:v>889</c:v>
                </c:pt>
                <c:pt idx="1555">
                  <c:v>932</c:v>
                </c:pt>
                <c:pt idx="1556">
                  <c:v>925</c:v>
                </c:pt>
                <c:pt idx="1557">
                  <c:v>924</c:v>
                </c:pt>
                <c:pt idx="1558">
                  <c:v>930</c:v>
                </c:pt>
                <c:pt idx="1559">
                  <c:v>894</c:v>
                </c:pt>
                <c:pt idx="1560">
                  <c:v>907</c:v>
                </c:pt>
                <c:pt idx="1561">
                  <c:v>908</c:v>
                </c:pt>
                <c:pt idx="1562">
                  <c:v>934</c:v>
                </c:pt>
                <c:pt idx="1563">
                  <c:v>934</c:v>
                </c:pt>
                <c:pt idx="1564">
                  <c:v>918</c:v>
                </c:pt>
                <c:pt idx="1565">
                  <c:v>934</c:v>
                </c:pt>
                <c:pt idx="1566">
                  <c:v>896</c:v>
                </c:pt>
                <c:pt idx="1567">
                  <c:v>898</c:v>
                </c:pt>
                <c:pt idx="1568">
                  <c:v>900</c:v>
                </c:pt>
                <c:pt idx="1569">
                  <c:v>937</c:v>
                </c:pt>
                <c:pt idx="1570">
                  <c:v>914</c:v>
                </c:pt>
                <c:pt idx="1571">
                  <c:v>932</c:v>
                </c:pt>
                <c:pt idx="1572">
                  <c:v>903</c:v>
                </c:pt>
                <c:pt idx="1573">
                  <c:v>929</c:v>
                </c:pt>
                <c:pt idx="1574">
                  <c:v>908</c:v>
                </c:pt>
                <c:pt idx="1575">
                  <c:v>916</c:v>
                </c:pt>
                <c:pt idx="1576">
                  <c:v>894</c:v>
                </c:pt>
                <c:pt idx="1577">
                  <c:v>954</c:v>
                </c:pt>
                <c:pt idx="1578">
                  <c:v>916</c:v>
                </c:pt>
                <c:pt idx="1579">
                  <c:v>920</c:v>
                </c:pt>
                <c:pt idx="1580">
                  <c:v>926</c:v>
                </c:pt>
                <c:pt idx="1581">
                  <c:v>934</c:v>
                </c:pt>
                <c:pt idx="1582">
                  <c:v>924</c:v>
                </c:pt>
                <c:pt idx="1583">
                  <c:v>906</c:v>
                </c:pt>
                <c:pt idx="1584">
                  <c:v>921</c:v>
                </c:pt>
                <c:pt idx="1585">
                  <c:v>909</c:v>
                </c:pt>
                <c:pt idx="1586">
                  <c:v>913</c:v>
                </c:pt>
                <c:pt idx="1587">
                  <c:v>932</c:v>
                </c:pt>
                <c:pt idx="1588">
                  <c:v>910</c:v>
                </c:pt>
                <c:pt idx="1589">
                  <c:v>913</c:v>
                </c:pt>
                <c:pt idx="1590">
                  <c:v>902</c:v>
                </c:pt>
                <c:pt idx="1591">
                  <c:v>913</c:v>
                </c:pt>
                <c:pt idx="1592">
                  <c:v>891</c:v>
                </c:pt>
                <c:pt idx="1593">
                  <c:v>901</c:v>
                </c:pt>
                <c:pt idx="1594">
                  <c:v>903</c:v>
                </c:pt>
                <c:pt idx="1595">
                  <c:v>932</c:v>
                </c:pt>
                <c:pt idx="1596">
                  <c:v>944</c:v>
                </c:pt>
                <c:pt idx="1597">
                  <c:v>950</c:v>
                </c:pt>
                <c:pt idx="1598">
                  <c:v>890</c:v>
                </c:pt>
                <c:pt idx="1599">
                  <c:v>888</c:v>
                </c:pt>
                <c:pt idx="1600">
                  <c:v>911</c:v>
                </c:pt>
                <c:pt idx="1601">
                  <c:v>896</c:v>
                </c:pt>
                <c:pt idx="1602">
                  <c:v>890</c:v>
                </c:pt>
                <c:pt idx="1603">
                  <c:v>909</c:v>
                </c:pt>
                <c:pt idx="1604">
                  <c:v>882</c:v>
                </c:pt>
                <c:pt idx="1605">
                  <c:v>880</c:v>
                </c:pt>
                <c:pt idx="1606">
                  <c:v>891</c:v>
                </c:pt>
                <c:pt idx="1607">
                  <c:v>920</c:v>
                </c:pt>
                <c:pt idx="1608">
                  <c:v>901</c:v>
                </c:pt>
                <c:pt idx="1609">
                  <c:v>919</c:v>
                </c:pt>
                <c:pt idx="1610">
                  <c:v>900</c:v>
                </c:pt>
                <c:pt idx="1611">
                  <c:v>889</c:v>
                </c:pt>
                <c:pt idx="1612">
                  <c:v>923</c:v>
                </c:pt>
                <c:pt idx="1613">
                  <c:v>925</c:v>
                </c:pt>
                <c:pt idx="1614">
                  <c:v>897</c:v>
                </c:pt>
                <c:pt idx="1615">
                  <c:v>895</c:v>
                </c:pt>
                <c:pt idx="1616">
                  <c:v>915</c:v>
                </c:pt>
                <c:pt idx="1617">
                  <c:v>892</c:v>
                </c:pt>
                <c:pt idx="1618">
                  <c:v>907</c:v>
                </c:pt>
                <c:pt idx="1619">
                  <c:v>951</c:v>
                </c:pt>
                <c:pt idx="1620">
                  <c:v>925</c:v>
                </c:pt>
                <c:pt idx="1621">
                  <c:v>910</c:v>
                </c:pt>
                <c:pt idx="1622">
                  <c:v>919</c:v>
                </c:pt>
                <c:pt idx="1623">
                  <c:v>915</c:v>
                </c:pt>
                <c:pt idx="1624">
                  <c:v>906</c:v>
                </c:pt>
                <c:pt idx="1625">
                  <c:v>895</c:v>
                </c:pt>
                <c:pt idx="1626">
                  <c:v>887</c:v>
                </c:pt>
                <c:pt idx="1627">
                  <c:v>901</c:v>
                </c:pt>
                <c:pt idx="1628">
                  <c:v>911</c:v>
                </c:pt>
                <c:pt idx="1629">
                  <c:v>906</c:v>
                </c:pt>
                <c:pt idx="1630">
                  <c:v>887</c:v>
                </c:pt>
                <c:pt idx="1631">
                  <c:v>935</c:v>
                </c:pt>
                <c:pt idx="1632">
                  <c:v>892</c:v>
                </c:pt>
                <c:pt idx="1633">
                  <c:v>891</c:v>
                </c:pt>
                <c:pt idx="1634">
                  <c:v>908</c:v>
                </c:pt>
                <c:pt idx="1635">
                  <c:v>890</c:v>
                </c:pt>
                <c:pt idx="1636">
                  <c:v>888</c:v>
                </c:pt>
                <c:pt idx="1637">
                  <c:v>891</c:v>
                </c:pt>
                <c:pt idx="1638">
                  <c:v>922</c:v>
                </c:pt>
                <c:pt idx="1639">
                  <c:v>886</c:v>
                </c:pt>
                <c:pt idx="1640">
                  <c:v>880</c:v>
                </c:pt>
                <c:pt idx="1641">
                  <c:v>895</c:v>
                </c:pt>
                <c:pt idx="1642">
                  <c:v>898</c:v>
                </c:pt>
                <c:pt idx="1643">
                  <c:v>885</c:v>
                </c:pt>
                <c:pt idx="1644">
                  <c:v>919</c:v>
                </c:pt>
                <c:pt idx="1645">
                  <c:v>891</c:v>
                </c:pt>
                <c:pt idx="1646">
                  <c:v>890</c:v>
                </c:pt>
                <c:pt idx="1647">
                  <c:v>888</c:v>
                </c:pt>
                <c:pt idx="1648">
                  <c:v>938</c:v>
                </c:pt>
                <c:pt idx="1649">
                  <c:v>915</c:v>
                </c:pt>
                <c:pt idx="1650">
                  <c:v>903</c:v>
                </c:pt>
                <c:pt idx="1651">
                  <c:v>900</c:v>
                </c:pt>
                <c:pt idx="1652">
                  <c:v>888</c:v>
                </c:pt>
                <c:pt idx="1653">
                  <c:v>891</c:v>
                </c:pt>
                <c:pt idx="1654">
                  <c:v>898</c:v>
                </c:pt>
                <c:pt idx="1655">
                  <c:v>875</c:v>
                </c:pt>
                <c:pt idx="1656">
                  <c:v>927</c:v>
                </c:pt>
                <c:pt idx="1657">
                  <c:v>878</c:v>
                </c:pt>
                <c:pt idx="1658">
                  <c:v>895</c:v>
                </c:pt>
                <c:pt idx="1659">
                  <c:v>887</c:v>
                </c:pt>
                <c:pt idx="1660">
                  <c:v>890</c:v>
                </c:pt>
                <c:pt idx="1661">
                  <c:v>890</c:v>
                </c:pt>
                <c:pt idx="1662">
                  <c:v>883</c:v>
                </c:pt>
                <c:pt idx="1663">
                  <c:v>905</c:v>
                </c:pt>
                <c:pt idx="1664">
                  <c:v>918</c:v>
                </c:pt>
                <c:pt idx="1665">
                  <c:v>903</c:v>
                </c:pt>
                <c:pt idx="1666">
                  <c:v>863</c:v>
                </c:pt>
                <c:pt idx="1667">
                  <c:v>909</c:v>
                </c:pt>
                <c:pt idx="1668">
                  <c:v>869</c:v>
                </c:pt>
                <c:pt idx="1669">
                  <c:v>907</c:v>
                </c:pt>
                <c:pt idx="1670">
                  <c:v>882</c:v>
                </c:pt>
                <c:pt idx="1671">
                  <c:v>871</c:v>
                </c:pt>
                <c:pt idx="1672">
                  <c:v>900</c:v>
                </c:pt>
                <c:pt idx="1673">
                  <c:v>888</c:v>
                </c:pt>
                <c:pt idx="1674">
                  <c:v>870</c:v>
                </c:pt>
                <c:pt idx="1675">
                  <c:v>881</c:v>
                </c:pt>
                <c:pt idx="1676">
                  <c:v>895</c:v>
                </c:pt>
                <c:pt idx="1677">
                  <c:v>911</c:v>
                </c:pt>
                <c:pt idx="1678">
                  <c:v>884</c:v>
                </c:pt>
                <c:pt idx="1679">
                  <c:v>920</c:v>
                </c:pt>
                <c:pt idx="1680">
                  <c:v>891</c:v>
                </c:pt>
                <c:pt idx="1681">
                  <c:v>899</c:v>
                </c:pt>
                <c:pt idx="1682">
                  <c:v>916</c:v>
                </c:pt>
                <c:pt idx="1683">
                  <c:v>888</c:v>
                </c:pt>
                <c:pt idx="1684">
                  <c:v>884</c:v>
                </c:pt>
                <c:pt idx="1685">
                  <c:v>883</c:v>
                </c:pt>
                <c:pt idx="1686">
                  <c:v>900</c:v>
                </c:pt>
                <c:pt idx="1687">
                  <c:v>892</c:v>
                </c:pt>
                <c:pt idx="1688">
                  <c:v>881</c:v>
                </c:pt>
                <c:pt idx="1689">
                  <c:v>878</c:v>
                </c:pt>
                <c:pt idx="1690">
                  <c:v>910</c:v>
                </c:pt>
                <c:pt idx="1691">
                  <c:v>901</c:v>
                </c:pt>
                <c:pt idx="1692">
                  <c:v>893</c:v>
                </c:pt>
                <c:pt idx="1693">
                  <c:v>879</c:v>
                </c:pt>
                <c:pt idx="1694">
                  <c:v>877</c:v>
                </c:pt>
                <c:pt idx="1695">
                  <c:v>892</c:v>
                </c:pt>
                <c:pt idx="1696">
                  <c:v>899</c:v>
                </c:pt>
                <c:pt idx="1697">
                  <c:v>865</c:v>
                </c:pt>
                <c:pt idx="1698">
                  <c:v>916</c:v>
                </c:pt>
                <c:pt idx="1699">
                  <c:v>892</c:v>
                </c:pt>
                <c:pt idx="1700">
                  <c:v>885</c:v>
                </c:pt>
                <c:pt idx="1701">
                  <c:v>890</c:v>
                </c:pt>
                <c:pt idx="1702">
                  <c:v>914</c:v>
                </c:pt>
                <c:pt idx="1703">
                  <c:v>885</c:v>
                </c:pt>
                <c:pt idx="1704">
                  <c:v>907</c:v>
                </c:pt>
                <c:pt idx="1705">
                  <c:v>909</c:v>
                </c:pt>
                <c:pt idx="1706">
                  <c:v>877</c:v>
                </c:pt>
                <c:pt idx="1707">
                  <c:v>893</c:v>
                </c:pt>
                <c:pt idx="1708">
                  <c:v>885</c:v>
                </c:pt>
                <c:pt idx="1709">
                  <c:v>859</c:v>
                </c:pt>
                <c:pt idx="1710">
                  <c:v>920</c:v>
                </c:pt>
                <c:pt idx="1711">
                  <c:v>884</c:v>
                </c:pt>
                <c:pt idx="1712">
                  <c:v>886</c:v>
                </c:pt>
                <c:pt idx="1713">
                  <c:v>824</c:v>
                </c:pt>
                <c:pt idx="1714">
                  <c:v>897</c:v>
                </c:pt>
                <c:pt idx="1715">
                  <c:v>883</c:v>
                </c:pt>
                <c:pt idx="1716">
                  <c:v>891</c:v>
                </c:pt>
                <c:pt idx="1717">
                  <c:v>895</c:v>
                </c:pt>
                <c:pt idx="1718">
                  <c:v>918</c:v>
                </c:pt>
                <c:pt idx="1719">
                  <c:v>853</c:v>
                </c:pt>
                <c:pt idx="1720">
                  <c:v>887</c:v>
                </c:pt>
                <c:pt idx="1721">
                  <c:v>882</c:v>
                </c:pt>
                <c:pt idx="1722">
                  <c:v>908</c:v>
                </c:pt>
                <c:pt idx="1723">
                  <c:v>870</c:v>
                </c:pt>
                <c:pt idx="1724">
                  <c:v>885</c:v>
                </c:pt>
                <c:pt idx="1725">
                  <c:v>903</c:v>
                </c:pt>
                <c:pt idx="1726">
                  <c:v>897</c:v>
                </c:pt>
                <c:pt idx="1727">
                  <c:v>860</c:v>
                </c:pt>
                <c:pt idx="1728">
                  <c:v>871</c:v>
                </c:pt>
                <c:pt idx="1729">
                  <c:v>908</c:v>
                </c:pt>
                <c:pt idx="1730">
                  <c:v>861</c:v>
                </c:pt>
                <c:pt idx="1731">
                  <c:v>896</c:v>
                </c:pt>
                <c:pt idx="1732">
                  <c:v>880</c:v>
                </c:pt>
                <c:pt idx="1733">
                  <c:v>872</c:v>
                </c:pt>
                <c:pt idx="1734">
                  <c:v>874</c:v>
                </c:pt>
                <c:pt idx="1735">
                  <c:v>894</c:v>
                </c:pt>
                <c:pt idx="1736">
                  <c:v>874</c:v>
                </c:pt>
                <c:pt idx="1737">
                  <c:v>857</c:v>
                </c:pt>
                <c:pt idx="1738">
                  <c:v>892</c:v>
                </c:pt>
                <c:pt idx="1739">
                  <c:v>857</c:v>
                </c:pt>
                <c:pt idx="1740">
                  <c:v>841</c:v>
                </c:pt>
                <c:pt idx="1741">
                  <c:v>876</c:v>
                </c:pt>
                <c:pt idx="1742">
                  <c:v>900</c:v>
                </c:pt>
                <c:pt idx="1743">
                  <c:v>866</c:v>
                </c:pt>
                <c:pt idx="1744">
                  <c:v>881</c:v>
                </c:pt>
                <c:pt idx="1745">
                  <c:v>891</c:v>
                </c:pt>
                <c:pt idx="1746">
                  <c:v>867</c:v>
                </c:pt>
                <c:pt idx="1747">
                  <c:v>879</c:v>
                </c:pt>
                <c:pt idx="1748">
                  <c:v>898</c:v>
                </c:pt>
                <c:pt idx="1749">
                  <c:v>889</c:v>
                </c:pt>
                <c:pt idx="1750">
                  <c:v>893</c:v>
                </c:pt>
                <c:pt idx="1751">
                  <c:v>898</c:v>
                </c:pt>
                <c:pt idx="1752">
                  <c:v>871</c:v>
                </c:pt>
                <c:pt idx="1753">
                  <c:v>871</c:v>
                </c:pt>
                <c:pt idx="1754">
                  <c:v>859</c:v>
                </c:pt>
                <c:pt idx="1755">
                  <c:v>869</c:v>
                </c:pt>
                <c:pt idx="1756">
                  <c:v>872</c:v>
                </c:pt>
                <c:pt idx="1757">
                  <c:v>873</c:v>
                </c:pt>
                <c:pt idx="1758">
                  <c:v>882</c:v>
                </c:pt>
                <c:pt idx="1759">
                  <c:v>886</c:v>
                </c:pt>
                <c:pt idx="1760">
                  <c:v>883</c:v>
                </c:pt>
                <c:pt idx="1761">
                  <c:v>882</c:v>
                </c:pt>
                <c:pt idx="1762">
                  <c:v>863</c:v>
                </c:pt>
                <c:pt idx="1763">
                  <c:v>865</c:v>
                </c:pt>
                <c:pt idx="1764">
                  <c:v>841</c:v>
                </c:pt>
                <c:pt idx="1765">
                  <c:v>897</c:v>
                </c:pt>
                <c:pt idx="1766">
                  <c:v>875</c:v>
                </c:pt>
                <c:pt idx="1767">
                  <c:v>857</c:v>
                </c:pt>
                <c:pt idx="1768">
                  <c:v>865</c:v>
                </c:pt>
                <c:pt idx="1769">
                  <c:v>874</c:v>
                </c:pt>
                <c:pt idx="1770">
                  <c:v>883</c:v>
                </c:pt>
                <c:pt idx="1771">
                  <c:v>879</c:v>
                </c:pt>
                <c:pt idx="1772">
                  <c:v>862</c:v>
                </c:pt>
                <c:pt idx="1773">
                  <c:v>850</c:v>
                </c:pt>
                <c:pt idx="1774">
                  <c:v>878</c:v>
                </c:pt>
                <c:pt idx="1775">
                  <c:v>865</c:v>
                </c:pt>
                <c:pt idx="1776">
                  <c:v>860</c:v>
                </c:pt>
                <c:pt idx="1777">
                  <c:v>859</c:v>
                </c:pt>
                <c:pt idx="1778">
                  <c:v>858</c:v>
                </c:pt>
                <c:pt idx="1779">
                  <c:v>868</c:v>
                </c:pt>
                <c:pt idx="1780">
                  <c:v>877</c:v>
                </c:pt>
                <c:pt idx="1781">
                  <c:v>866</c:v>
                </c:pt>
                <c:pt idx="1782">
                  <c:v>889</c:v>
                </c:pt>
                <c:pt idx="1783">
                  <c:v>841</c:v>
                </c:pt>
                <c:pt idx="1784">
                  <c:v>880</c:v>
                </c:pt>
                <c:pt idx="1785">
                  <c:v>861</c:v>
                </c:pt>
                <c:pt idx="1786">
                  <c:v>892</c:v>
                </c:pt>
                <c:pt idx="1787">
                  <c:v>871</c:v>
                </c:pt>
                <c:pt idx="1788">
                  <c:v>868</c:v>
                </c:pt>
                <c:pt idx="1789">
                  <c:v>835</c:v>
                </c:pt>
                <c:pt idx="1790">
                  <c:v>860</c:v>
                </c:pt>
                <c:pt idx="1791">
                  <c:v>866</c:v>
                </c:pt>
                <c:pt idx="1792">
                  <c:v>885</c:v>
                </c:pt>
                <c:pt idx="1793">
                  <c:v>853</c:v>
                </c:pt>
                <c:pt idx="1794">
                  <c:v>860</c:v>
                </c:pt>
                <c:pt idx="1795">
                  <c:v>869</c:v>
                </c:pt>
                <c:pt idx="1796">
                  <c:v>901</c:v>
                </c:pt>
                <c:pt idx="1797">
                  <c:v>876</c:v>
                </c:pt>
                <c:pt idx="1798">
                  <c:v>874</c:v>
                </c:pt>
                <c:pt idx="1799">
                  <c:v>868</c:v>
                </c:pt>
                <c:pt idx="1800">
                  <c:v>878</c:v>
                </c:pt>
                <c:pt idx="1801">
                  <c:v>870</c:v>
                </c:pt>
                <c:pt idx="1802">
                  <c:v>856</c:v>
                </c:pt>
                <c:pt idx="1803">
                  <c:v>876</c:v>
                </c:pt>
                <c:pt idx="1804">
                  <c:v>869</c:v>
                </c:pt>
                <c:pt idx="1805">
                  <c:v>845</c:v>
                </c:pt>
                <c:pt idx="1806">
                  <c:v>884</c:v>
                </c:pt>
                <c:pt idx="1807">
                  <c:v>876</c:v>
                </c:pt>
                <c:pt idx="1808">
                  <c:v>877</c:v>
                </c:pt>
                <c:pt idx="1809">
                  <c:v>886</c:v>
                </c:pt>
                <c:pt idx="1810">
                  <c:v>839</c:v>
                </c:pt>
                <c:pt idx="1811">
                  <c:v>865</c:v>
                </c:pt>
                <c:pt idx="1812">
                  <c:v>895</c:v>
                </c:pt>
                <c:pt idx="1813">
                  <c:v>854</c:v>
                </c:pt>
                <c:pt idx="1814">
                  <c:v>863</c:v>
                </c:pt>
                <c:pt idx="1815">
                  <c:v>890</c:v>
                </c:pt>
                <c:pt idx="1816">
                  <c:v>847</c:v>
                </c:pt>
                <c:pt idx="1817">
                  <c:v>862</c:v>
                </c:pt>
                <c:pt idx="1818">
                  <c:v>849</c:v>
                </c:pt>
                <c:pt idx="1819">
                  <c:v>835</c:v>
                </c:pt>
                <c:pt idx="1820">
                  <c:v>892</c:v>
                </c:pt>
                <c:pt idx="1821">
                  <c:v>851</c:v>
                </c:pt>
                <c:pt idx="1822">
                  <c:v>888</c:v>
                </c:pt>
                <c:pt idx="1823">
                  <c:v>870</c:v>
                </c:pt>
                <c:pt idx="1824">
                  <c:v>849</c:v>
                </c:pt>
                <c:pt idx="1825">
                  <c:v>898</c:v>
                </c:pt>
                <c:pt idx="1826">
                  <c:v>869</c:v>
                </c:pt>
                <c:pt idx="1827">
                  <c:v>903</c:v>
                </c:pt>
                <c:pt idx="1828">
                  <c:v>875</c:v>
                </c:pt>
                <c:pt idx="1829">
                  <c:v>856</c:v>
                </c:pt>
                <c:pt idx="1830">
                  <c:v>873</c:v>
                </c:pt>
                <c:pt idx="1831">
                  <c:v>832</c:v>
                </c:pt>
                <c:pt idx="1832">
                  <c:v>865</c:v>
                </c:pt>
                <c:pt idx="1833">
                  <c:v>842</c:v>
                </c:pt>
                <c:pt idx="1834">
                  <c:v>849</c:v>
                </c:pt>
                <c:pt idx="1835">
                  <c:v>860</c:v>
                </c:pt>
                <c:pt idx="1836">
                  <c:v>885</c:v>
                </c:pt>
                <c:pt idx="1837">
                  <c:v>865</c:v>
                </c:pt>
                <c:pt idx="1838">
                  <c:v>826</c:v>
                </c:pt>
                <c:pt idx="1839">
                  <c:v>840</c:v>
                </c:pt>
                <c:pt idx="1840">
                  <c:v>849</c:v>
                </c:pt>
                <c:pt idx="1841">
                  <c:v>860</c:v>
                </c:pt>
                <c:pt idx="1842">
                  <c:v>872</c:v>
                </c:pt>
                <c:pt idx="1843">
                  <c:v>845</c:v>
                </c:pt>
                <c:pt idx="1844">
                  <c:v>868</c:v>
                </c:pt>
                <c:pt idx="1845">
                  <c:v>840</c:v>
                </c:pt>
                <c:pt idx="1846">
                  <c:v>888</c:v>
                </c:pt>
                <c:pt idx="1847">
                  <c:v>880</c:v>
                </c:pt>
                <c:pt idx="1848">
                  <c:v>867</c:v>
                </c:pt>
                <c:pt idx="1849">
                  <c:v>849</c:v>
                </c:pt>
                <c:pt idx="1850">
                  <c:v>863</c:v>
                </c:pt>
                <c:pt idx="1851">
                  <c:v>849</c:v>
                </c:pt>
                <c:pt idx="1852">
                  <c:v>886</c:v>
                </c:pt>
                <c:pt idx="1853">
                  <c:v>873</c:v>
                </c:pt>
                <c:pt idx="1854">
                  <c:v>888</c:v>
                </c:pt>
                <c:pt idx="1855">
                  <c:v>865</c:v>
                </c:pt>
                <c:pt idx="1856">
                  <c:v>844</c:v>
                </c:pt>
                <c:pt idx="1857">
                  <c:v>877</c:v>
                </c:pt>
                <c:pt idx="1858">
                  <c:v>843</c:v>
                </c:pt>
                <c:pt idx="1859">
                  <c:v>848</c:v>
                </c:pt>
                <c:pt idx="1860">
                  <c:v>820</c:v>
                </c:pt>
                <c:pt idx="1861">
                  <c:v>840</c:v>
                </c:pt>
                <c:pt idx="1862">
                  <c:v>874</c:v>
                </c:pt>
                <c:pt idx="1863">
                  <c:v>865</c:v>
                </c:pt>
                <c:pt idx="1864">
                  <c:v>852</c:v>
                </c:pt>
                <c:pt idx="1865">
                  <c:v>855</c:v>
                </c:pt>
                <c:pt idx="1866">
                  <c:v>873</c:v>
                </c:pt>
                <c:pt idx="1867">
                  <c:v>846</c:v>
                </c:pt>
                <c:pt idx="1868">
                  <c:v>843</c:v>
                </c:pt>
                <c:pt idx="1869">
                  <c:v>852</c:v>
                </c:pt>
                <c:pt idx="1870">
                  <c:v>877</c:v>
                </c:pt>
                <c:pt idx="1871">
                  <c:v>833</c:v>
                </c:pt>
                <c:pt idx="1872">
                  <c:v>853</c:v>
                </c:pt>
                <c:pt idx="1873">
                  <c:v>865</c:v>
                </c:pt>
                <c:pt idx="1874">
                  <c:v>866</c:v>
                </c:pt>
                <c:pt idx="1875">
                  <c:v>837</c:v>
                </c:pt>
                <c:pt idx="1876">
                  <c:v>856</c:v>
                </c:pt>
                <c:pt idx="1877">
                  <c:v>846</c:v>
                </c:pt>
                <c:pt idx="1878">
                  <c:v>822</c:v>
                </c:pt>
                <c:pt idx="1879">
                  <c:v>856</c:v>
                </c:pt>
                <c:pt idx="1880">
                  <c:v>846</c:v>
                </c:pt>
                <c:pt idx="1881">
                  <c:v>860</c:v>
                </c:pt>
                <c:pt idx="1882">
                  <c:v>860</c:v>
                </c:pt>
                <c:pt idx="1883">
                  <c:v>833</c:v>
                </c:pt>
                <c:pt idx="1884">
                  <c:v>841</c:v>
                </c:pt>
                <c:pt idx="1885">
                  <c:v>857</c:v>
                </c:pt>
                <c:pt idx="1886">
                  <c:v>841</c:v>
                </c:pt>
                <c:pt idx="1887">
                  <c:v>862</c:v>
                </c:pt>
                <c:pt idx="1888">
                  <c:v>854</c:v>
                </c:pt>
                <c:pt idx="1889">
                  <c:v>862</c:v>
                </c:pt>
                <c:pt idx="1890">
                  <c:v>842</c:v>
                </c:pt>
                <c:pt idx="1891">
                  <c:v>870</c:v>
                </c:pt>
                <c:pt idx="1892">
                  <c:v>860</c:v>
                </c:pt>
                <c:pt idx="1893">
                  <c:v>851</c:v>
                </c:pt>
                <c:pt idx="1894">
                  <c:v>847</c:v>
                </c:pt>
                <c:pt idx="1895">
                  <c:v>845</c:v>
                </c:pt>
                <c:pt idx="1896">
                  <c:v>881</c:v>
                </c:pt>
                <c:pt idx="1897">
                  <c:v>858</c:v>
                </c:pt>
                <c:pt idx="1898">
                  <c:v>867</c:v>
                </c:pt>
                <c:pt idx="1899">
                  <c:v>826</c:v>
                </c:pt>
                <c:pt idx="1900">
                  <c:v>831</c:v>
                </c:pt>
                <c:pt idx="1901">
                  <c:v>827</c:v>
                </c:pt>
                <c:pt idx="1902">
                  <c:v>828</c:v>
                </c:pt>
                <c:pt idx="1903">
                  <c:v>853</c:v>
                </c:pt>
                <c:pt idx="1904">
                  <c:v>830</c:v>
                </c:pt>
                <c:pt idx="1905">
                  <c:v>853</c:v>
                </c:pt>
                <c:pt idx="1906">
                  <c:v>862</c:v>
                </c:pt>
                <c:pt idx="1907">
                  <c:v>828</c:v>
                </c:pt>
                <c:pt idx="1908">
                  <c:v>840</c:v>
                </c:pt>
                <c:pt idx="1909">
                  <c:v>834</c:v>
                </c:pt>
                <c:pt idx="1910">
                  <c:v>849</c:v>
                </c:pt>
                <c:pt idx="1911">
                  <c:v>858</c:v>
                </c:pt>
                <c:pt idx="1912">
                  <c:v>883</c:v>
                </c:pt>
                <c:pt idx="1913">
                  <c:v>834</c:v>
                </c:pt>
                <c:pt idx="1914">
                  <c:v>838</c:v>
                </c:pt>
                <c:pt idx="1915">
                  <c:v>834</c:v>
                </c:pt>
                <c:pt idx="1916">
                  <c:v>833</c:v>
                </c:pt>
                <c:pt idx="1917">
                  <c:v>821</c:v>
                </c:pt>
                <c:pt idx="1918">
                  <c:v>840</c:v>
                </c:pt>
                <c:pt idx="1919">
                  <c:v>847</c:v>
                </c:pt>
                <c:pt idx="1920">
                  <c:v>850</c:v>
                </c:pt>
                <c:pt idx="1921">
                  <c:v>849</c:v>
                </c:pt>
                <c:pt idx="1922">
                  <c:v>818</c:v>
                </c:pt>
                <c:pt idx="1923">
                  <c:v>851</c:v>
                </c:pt>
                <c:pt idx="1924">
                  <c:v>844</c:v>
                </c:pt>
                <c:pt idx="1925">
                  <c:v>857</c:v>
                </c:pt>
                <c:pt idx="1926">
                  <c:v>848</c:v>
                </c:pt>
                <c:pt idx="1927">
                  <c:v>844</c:v>
                </c:pt>
                <c:pt idx="1928">
                  <c:v>862</c:v>
                </c:pt>
                <c:pt idx="1929">
                  <c:v>821</c:v>
                </c:pt>
                <c:pt idx="1930">
                  <c:v>850</c:v>
                </c:pt>
                <c:pt idx="1931">
                  <c:v>841</c:v>
                </c:pt>
                <c:pt idx="1932">
                  <c:v>855</c:v>
                </c:pt>
                <c:pt idx="1933">
                  <c:v>841</c:v>
                </c:pt>
                <c:pt idx="1934">
                  <c:v>833</c:v>
                </c:pt>
                <c:pt idx="1935">
                  <c:v>816</c:v>
                </c:pt>
                <c:pt idx="1936">
                  <c:v>868</c:v>
                </c:pt>
                <c:pt idx="1937">
                  <c:v>849</c:v>
                </c:pt>
                <c:pt idx="1938">
                  <c:v>865</c:v>
                </c:pt>
                <c:pt idx="1939">
                  <c:v>831</c:v>
                </c:pt>
                <c:pt idx="1940">
                  <c:v>821</c:v>
                </c:pt>
                <c:pt idx="1941">
                  <c:v>822</c:v>
                </c:pt>
                <c:pt idx="1942">
                  <c:v>826</c:v>
                </c:pt>
                <c:pt idx="1943">
                  <c:v>851</c:v>
                </c:pt>
                <c:pt idx="1944">
                  <c:v>821</c:v>
                </c:pt>
                <c:pt idx="1945">
                  <c:v>840</c:v>
                </c:pt>
                <c:pt idx="1946">
                  <c:v>849</c:v>
                </c:pt>
                <c:pt idx="1947">
                  <c:v>838</c:v>
                </c:pt>
                <c:pt idx="1948">
                  <c:v>827</c:v>
                </c:pt>
                <c:pt idx="1949">
                  <c:v>866</c:v>
                </c:pt>
                <c:pt idx="1950">
                  <c:v>826</c:v>
                </c:pt>
                <c:pt idx="1951">
                  <c:v>830</c:v>
                </c:pt>
                <c:pt idx="1952">
                  <c:v>846</c:v>
                </c:pt>
                <c:pt idx="1953">
                  <c:v>838</c:v>
                </c:pt>
                <c:pt idx="1954">
                  <c:v>792</c:v>
                </c:pt>
                <c:pt idx="1955">
                  <c:v>856</c:v>
                </c:pt>
                <c:pt idx="1956">
                  <c:v>827</c:v>
                </c:pt>
                <c:pt idx="1957">
                  <c:v>827</c:v>
                </c:pt>
                <c:pt idx="1958">
                  <c:v>845</c:v>
                </c:pt>
                <c:pt idx="1959">
                  <c:v>848</c:v>
                </c:pt>
                <c:pt idx="1960">
                  <c:v>831</c:v>
                </c:pt>
                <c:pt idx="1961">
                  <c:v>825</c:v>
                </c:pt>
                <c:pt idx="1962">
                  <c:v>834</c:v>
                </c:pt>
                <c:pt idx="1963">
                  <c:v>845</c:v>
                </c:pt>
                <c:pt idx="1964">
                  <c:v>826</c:v>
                </c:pt>
                <c:pt idx="1965">
                  <c:v>861</c:v>
                </c:pt>
                <c:pt idx="1966">
                  <c:v>841</c:v>
                </c:pt>
                <c:pt idx="1967">
                  <c:v>829</c:v>
                </c:pt>
                <c:pt idx="1968">
                  <c:v>825</c:v>
                </c:pt>
                <c:pt idx="1969">
                  <c:v>839</c:v>
                </c:pt>
                <c:pt idx="1970">
                  <c:v>833</c:v>
                </c:pt>
                <c:pt idx="1971">
                  <c:v>838</c:v>
                </c:pt>
                <c:pt idx="1972">
                  <c:v>840</c:v>
                </c:pt>
                <c:pt idx="1973">
                  <c:v>825</c:v>
                </c:pt>
              </c:numCache>
            </c:numRef>
          </c:yVal>
          <c:smooth val="0"/>
          <c:extLst xmlns:c16r2="http://schemas.microsoft.com/office/drawing/2015/06/chart">
            <c:ext xmlns:c16="http://schemas.microsoft.com/office/drawing/2014/chart" uri="{C3380CC4-5D6E-409C-BE32-E72D297353CC}">
              <c16:uniqueId val="{00000003-7158-9F42-BA59-4363D128E4E6}"/>
            </c:ext>
          </c:extLst>
        </c:ser>
        <c:dLbls>
          <c:showLegendKey val="0"/>
          <c:showVal val="0"/>
          <c:showCatName val="0"/>
          <c:showSerName val="0"/>
          <c:showPercent val="0"/>
          <c:showBubbleSize val="0"/>
        </c:dLbls>
        <c:axId val="239805568"/>
        <c:axId val="239807488"/>
      </c:scatterChart>
      <c:valAx>
        <c:axId val="239805568"/>
        <c:scaling>
          <c:orientation val="minMax"/>
          <c:max val="50"/>
          <c:min val="10"/>
        </c:scaling>
        <c:delete val="0"/>
        <c:axPos val="b"/>
        <c:title>
          <c:tx>
            <c:rich>
              <a:bodyPr/>
              <a:lstStyle/>
              <a:p>
                <a:pPr>
                  <a:defRPr/>
                </a:pPr>
                <a:r>
                  <a:rPr lang="en-GB"/>
                  <a:t>2 Theta</a:t>
                </a:r>
                <a:r>
                  <a:rPr lang="en-GB" baseline="0"/>
                  <a:t> </a:t>
                </a:r>
                <a:endParaRPr lang="en-GB"/>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807488"/>
        <c:crosses val="autoZero"/>
        <c:crossBetween val="midCat"/>
      </c:valAx>
      <c:valAx>
        <c:axId val="239807488"/>
        <c:scaling>
          <c:orientation val="minMax"/>
        </c:scaling>
        <c:delete val="0"/>
        <c:axPos val="l"/>
        <c:title>
          <c:tx>
            <c:rich>
              <a:bodyPr/>
              <a:lstStyle/>
              <a:p>
                <a:pPr>
                  <a:defRPr/>
                </a:pPr>
                <a:r>
                  <a:rPr lang="en-GB"/>
                  <a:t>Intensity</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80556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GB"/>
              <a:t>b)</a:t>
            </a:r>
          </a:p>
        </c:rich>
      </c:tx>
      <c:layout>
        <c:manualLayout>
          <c:xMode val="edge"/>
          <c:yMode val="edge"/>
          <c:x val="0.930683537148151"/>
          <c:y val="4.1872858774267198E-2"/>
        </c:manualLayout>
      </c:layout>
      <c:overlay val="1"/>
    </c:title>
    <c:autoTitleDeleted val="0"/>
    <c:plotArea>
      <c:layout/>
      <c:scatterChart>
        <c:scatterStyle val="lineMarker"/>
        <c:varyColors val="0"/>
        <c:ser>
          <c:idx val="0"/>
          <c:order val="0"/>
          <c:tx>
            <c:v>Coke</c:v>
          </c:tx>
          <c:spPr>
            <a:ln w="19050" cap="rnd">
              <a:solidFill>
                <a:srgbClr val="FFFF00"/>
              </a:solidFill>
              <a:round/>
            </a:ln>
            <a:effectLst/>
          </c:spPr>
          <c:marker>
            <c:symbol val="none"/>
          </c:marker>
          <c:xVal>
            <c:numRef>
              <c:f>'[OH_Analysis.xlsx]Coke1 (2)'!$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OH_Analysis.xlsx]Coke1 (2)'!$B$2:$B$1975</c:f>
              <c:numCache>
                <c:formatCode>General</c:formatCode>
                <c:ptCount val="1974"/>
                <c:pt idx="0">
                  <c:v>123</c:v>
                </c:pt>
                <c:pt idx="1">
                  <c:v>133</c:v>
                </c:pt>
                <c:pt idx="2">
                  <c:v>148</c:v>
                </c:pt>
                <c:pt idx="3">
                  <c:v>150</c:v>
                </c:pt>
                <c:pt idx="4">
                  <c:v>132</c:v>
                </c:pt>
                <c:pt idx="5">
                  <c:v>142</c:v>
                </c:pt>
                <c:pt idx="6">
                  <c:v>109</c:v>
                </c:pt>
                <c:pt idx="7">
                  <c:v>113</c:v>
                </c:pt>
                <c:pt idx="8">
                  <c:v>136</c:v>
                </c:pt>
                <c:pt idx="9">
                  <c:v>131</c:v>
                </c:pt>
                <c:pt idx="10">
                  <c:v>124</c:v>
                </c:pt>
                <c:pt idx="11">
                  <c:v>113</c:v>
                </c:pt>
                <c:pt idx="12">
                  <c:v>123</c:v>
                </c:pt>
                <c:pt idx="13">
                  <c:v>144</c:v>
                </c:pt>
                <c:pt idx="14">
                  <c:v>147</c:v>
                </c:pt>
                <c:pt idx="15">
                  <c:v>131</c:v>
                </c:pt>
                <c:pt idx="16">
                  <c:v>134</c:v>
                </c:pt>
                <c:pt idx="17">
                  <c:v>126</c:v>
                </c:pt>
                <c:pt idx="18">
                  <c:v>117</c:v>
                </c:pt>
                <c:pt idx="19">
                  <c:v>154</c:v>
                </c:pt>
                <c:pt idx="20">
                  <c:v>131</c:v>
                </c:pt>
                <c:pt idx="21">
                  <c:v>134</c:v>
                </c:pt>
                <c:pt idx="22">
                  <c:v>133</c:v>
                </c:pt>
                <c:pt idx="23">
                  <c:v>138</c:v>
                </c:pt>
                <c:pt idx="24">
                  <c:v>136</c:v>
                </c:pt>
                <c:pt idx="25">
                  <c:v>134</c:v>
                </c:pt>
                <c:pt idx="26">
                  <c:v>110</c:v>
                </c:pt>
                <c:pt idx="27">
                  <c:v>118</c:v>
                </c:pt>
                <c:pt idx="28">
                  <c:v>124</c:v>
                </c:pt>
                <c:pt idx="29">
                  <c:v>115</c:v>
                </c:pt>
                <c:pt idx="30">
                  <c:v>147</c:v>
                </c:pt>
                <c:pt idx="31">
                  <c:v>143</c:v>
                </c:pt>
                <c:pt idx="32">
                  <c:v>140</c:v>
                </c:pt>
                <c:pt idx="33">
                  <c:v>125</c:v>
                </c:pt>
                <c:pt idx="34">
                  <c:v>122</c:v>
                </c:pt>
                <c:pt idx="35">
                  <c:v>119</c:v>
                </c:pt>
                <c:pt idx="36">
                  <c:v>113</c:v>
                </c:pt>
                <c:pt idx="37">
                  <c:v>128</c:v>
                </c:pt>
                <c:pt idx="38">
                  <c:v>136</c:v>
                </c:pt>
                <c:pt idx="39">
                  <c:v>102</c:v>
                </c:pt>
                <c:pt idx="40">
                  <c:v>145</c:v>
                </c:pt>
                <c:pt idx="41">
                  <c:v>125</c:v>
                </c:pt>
                <c:pt idx="42">
                  <c:v>143</c:v>
                </c:pt>
                <c:pt idx="43">
                  <c:v>111</c:v>
                </c:pt>
                <c:pt idx="44">
                  <c:v>136</c:v>
                </c:pt>
                <c:pt idx="45">
                  <c:v>114</c:v>
                </c:pt>
                <c:pt idx="46">
                  <c:v>123</c:v>
                </c:pt>
                <c:pt idx="47">
                  <c:v>121</c:v>
                </c:pt>
                <c:pt idx="48">
                  <c:v>111</c:v>
                </c:pt>
                <c:pt idx="49">
                  <c:v>102</c:v>
                </c:pt>
                <c:pt idx="50">
                  <c:v>104</c:v>
                </c:pt>
                <c:pt idx="51">
                  <c:v>118</c:v>
                </c:pt>
                <c:pt idx="52">
                  <c:v>113</c:v>
                </c:pt>
                <c:pt idx="53">
                  <c:v>111</c:v>
                </c:pt>
                <c:pt idx="54">
                  <c:v>125</c:v>
                </c:pt>
                <c:pt idx="55">
                  <c:v>130</c:v>
                </c:pt>
                <c:pt idx="56">
                  <c:v>108</c:v>
                </c:pt>
                <c:pt idx="57">
                  <c:v>120</c:v>
                </c:pt>
                <c:pt idx="58">
                  <c:v>128</c:v>
                </c:pt>
                <c:pt idx="59">
                  <c:v>135</c:v>
                </c:pt>
                <c:pt idx="60">
                  <c:v>131</c:v>
                </c:pt>
                <c:pt idx="61">
                  <c:v>105</c:v>
                </c:pt>
                <c:pt idx="62">
                  <c:v>119</c:v>
                </c:pt>
                <c:pt idx="63">
                  <c:v>157</c:v>
                </c:pt>
                <c:pt idx="64">
                  <c:v>140</c:v>
                </c:pt>
                <c:pt idx="65">
                  <c:v>108</c:v>
                </c:pt>
                <c:pt idx="66">
                  <c:v>126</c:v>
                </c:pt>
                <c:pt idx="67">
                  <c:v>114</c:v>
                </c:pt>
                <c:pt idx="68">
                  <c:v>127</c:v>
                </c:pt>
                <c:pt idx="69">
                  <c:v>111</c:v>
                </c:pt>
                <c:pt idx="70">
                  <c:v>120</c:v>
                </c:pt>
                <c:pt idx="71">
                  <c:v>116</c:v>
                </c:pt>
                <c:pt idx="72">
                  <c:v>129</c:v>
                </c:pt>
                <c:pt idx="73">
                  <c:v>121</c:v>
                </c:pt>
                <c:pt idx="74">
                  <c:v>109</c:v>
                </c:pt>
                <c:pt idx="75">
                  <c:v>143</c:v>
                </c:pt>
                <c:pt idx="76">
                  <c:v>108</c:v>
                </c:pt>
                <c:pt idx="77">
                  <c:v>125</c:v>
                </c:pt>
                <c:pt idx="78">
                  <c:v>131</c:v>
                </c:pt>
                <c:pt idx="79">
                  <c:v>144</c:v>
                </c:pt>
                <c:pt idx="80">
                  <c:v>124</c:v>
                </c:pt>
                <c:pt idx="81">
                  <c:v>125</c:v>
                </c:pt>
                <c:pt idx="82">
                  <c:v>125</c:v>
                </c:pt>
                <c:pt idx="83">
                  <c:v>143</c:v>
                </c:pt>
                <c:pt idx="84">
                  <c:v>115</c:v>
                </c:pt>
                <c:pt idx="85">
                  <c:v>112</c:v>
                </c:pt>
                <c:pt idx="86">
                  <c:v>121</c:v>
                </c:pt>
                <c:pt idx="87">
                  <c:v>134</c:v>
                </c:pt>
                <c:pt idx="88">
                  <c:v>129</c:v>
                </c:pt>
                <c:pt idx="89">
                  <c:v>115</c:v>
                </c:pt>
                <c:pt idx="90">
                  <c:v>102</c:v>
                </c:pt>
                <c:pt idx="91">
                  <c:v>114</c:v>
                </c:pt>
                <c:pt idx="92">
                  <c:v>146</c:v>
                </c:pt>
                <c:pt idx="93">
                  <c:v>134</c:v>
                </c:pt>
                <c:pt idx="94">
                  <c:v>138</c:v>
                </c:pt>
                <c:pt idx="95">
                  <c:v>128</c:v>
                </c:pt>
                <c:pt idx="96">
                  <c:v>118</c:v>
                </c:pt>
                <c:pt idx="97">
                  <c:v>104</c:v>
                </c:pt>
                <c:pt idx="98">
                  <c:v>128</c:v>
                </c:pt>
                <c:pt idx="99">
                  <c:v>116</c:v>
                </c:pt>
                <c:pt idx="100">
                  <c:v>119</c:v>
                </c:pt>
                <c:pt idx="101">
                  <c:v>131</c:v>
                </c:pt>
                <c:pt idx="102">
                  <c:v>123</c:v>
                </c:pt>
                <c:pt idx="103">
                  <c:v>125</c:v>
                </c:pt>
                <c:pt idx="104">
                  <c:v>119</c:v>
                </c:pt>
                <c:pt idx="105">
                  <c:v>123</c:v>
                </c:pt>
                <c:pt idx="106">
                  <c:v>118</c:v>
                </c:pt>
                <c:pt idx="107">
                  <c:v>116</c:v>
                </c:pt>
                <c:pt idx="108">
                  <c:v>140</c:v>
                </c:pt>
                <c:pt idx="109">
                  <c:v>93</c:v>
                </c:pt>
                <c:pt idx="110">
                  <c:v>115</c:v>
                </c:pt>
                <c:pt idx="111">
                  <c:v>111</c:v>
                </c:pt>
                <c:pt idx="112">
                  <c:v>132</c:v>
                </c:pt>
                <c:pt idx="113">
                  <c:v>91</c:v>
                </c:pt>
                <c:pt idx="114">
                  <c:v>101</c:v>
                </c:pt>
                <c:pt idx="115">
                  <c:v>129</c:v>
                </c:pt>
                <c:pt idx="116">
                  <c:v>110</c:v>
                </c:pt>
                <c:pt idx="117">
                  <c:v>114</c:v>
                </c:pt>
                <c:pt idx="118">
                  <c:v>127</c:v>
                </c:pt>
                <c:pt idx="119">
                  <c:v>117</c:v>
                </c:pt>
                <c:pt idx="120">
                  <c:v>126</c:v>
                </c:pt>
                <c:pt idx="121">
                  <c:v>133</c:v>
                </c:pt>
                <c:pt idx="122">
                  <c:v>141</c:v>
                </c:pt>
                <c:pt idx="123">
                  <c:v>120</c:v>
                </c:pt>
                <c:pt idx="124">
                  <c:v>130</c:v>
                </c:pt>
                <c:pt idx="125">
                  <c:v>121</c:v>
                </c:pt>
                <c:pt idx="126">
                  <c:v>103</c:v>
                </c:pt>
                <c:pt idx="127">
                  <c:v>139</c:v>
                </c:pt>
                <c:pt idx="128">
                  <c:v>129</c:v>
                </c:pt>
                <c:pt idx="129">
                  <c:v>122</c:v>
                </c:pt>
                <c:pt idx="130">
                  <c:v>118</c:v>
                </c:pt>
                <c:pt idx="131">
                  <c:v>118</c:v>
                </c:pt>
                <c:pt idx="132">
                  <c:v>118</c:v>
                </c:pt>
                <c:pt idx="133">
                  <c:v>119</c:v>
                </c:pt>
                <c:pt idx="134">
                  <c:v>106</c:v>
                </c:pt>
                <c:pt idx="135">
                  <c:v>129</c:v>
                </c:pt>
                <c:pt idx="136">
                  <c:v>124</c:v>
                </c:pt>
                <c:pt idx="137">
                  <c:v>123</c:v>
                </c:pt>
                <c:pt idx="138">
                  <c:v>139</c:v>
                </c:pt>
                <c:pt idx="139">
                  <c:v>137</c:v>
                </c:pt>
                <c:pt idx="140">
                  <c:v>99</c:v>
                </c:pt>
                <c:pt idx="141">
                  <c:v>110</c:v>
                </c:pt>
                <c:pt idx="142">
                  <c:v>98</c:v>
                </c:pt>
                <c:pt idx="143">
                  <c:v>123</c:v>
                </c:pt>
                <c:pt idx="144">
                  <c:v>111</c:v>
                </c:pt>
                <c:pt idx="145">
                  <c:v>110</c:v>
                </c:pt>
                <c:pt idx="146">
                  <c:v>113</c:v>
                </c:pt>
                <c:pt idx="147">
                  <c:v>110</c:v>
                </c:pt>
                <c:pt idx="148">
                  <c:v>87</c:v>
                </c:pt>
                <c:pt idx="149">
                  <c:v>125</c:v>
                </c:pt>
                <c:pt idx="150">
                  <c:v>119</c:v>
                </c:pt>
                <c:pt idx="151">
                  <c:v>109</c:v>
                </c:pt>
                <c:pt idx="152">
                  <c:v>103</c:v>
                </c:pt>
                <c:pt idx="153">
                  <c:v>126</c:v>
                </c:pt>
                <c:pt idx="154">
                  <c:v>119</c:v>
                </c:pt>
                <c:pt idx="155">
                  <c:v>113</c:v>
                </c:pt>
                <c:pt idx="156">
                  <c:v>86</c:v>
                </c:pt>
                <c:pt idx="157">
                  <c:v>107</c:v>
                </c:pt>
                <c:pt idx="158">
                  <c:v>130</c:v>
                </c:pt>
                <c:pt idx="159">
                  <c:v>102</c:v>
                </c:pt>
                <c:pt idx="160">
                  <c:v>101</c:v>
                </c:pt>
                <c:pt idx="161">
                  <c:v>100</c:v>
                </c:pt>
                <c:pt idx="162">
                  <c:v>114</c:v>
                </c:pt>
                <c:pt idx="163">
                  <c:v>122</c:v>
                </c:pt>
                <c:pt idx="164">
                  <c:v>104</c:v>
                </c:pt>
                <c:pt idx="165">
                  <c:v>99</c:v>
                </c:pt>
                <c:pt idx="166">
                  <c:v>108</c:v>
                </c:pt>
                <c:pt idx="167">
                  <c:v>111</c:v>
                </c:pt>
                <c:pt idx="168">
                  <c:v>122</c:v>
                </c:pt>
                <c:pt idx="169">
                  <c:v>113</c:v>
                </c:pt>
                <c:pt idx="170">
                  <c:v>107</c:v>
                </c:pt>
                <c:pt idx="171">
                  <c:v>124</c:v>
                </c:pt>
                <c:pt idx="172">
                  <c:v>98</c:v>
                </c:pt>
                <c:pt idx="173">
                  <c:v>129</c:v>
                </c:pt>
                <c:pt idx="174">
                  <c:v>93</c:v>
                </c:pt>
                <c:pt idx="175">
                  <c:v>134</c:v>
                </c:pt>
                <c:pt idx="176">
                  <c:v>127</c:v>
                </c:pt>
                <c:pt idx="177">
                  <c:v>102</c:v>
                </c:pt>
                <c:pt idx="178">
                  <c:v>130</c:v>
                </c:pt>
                <c:pt idx="179">
                  <c:v>91</c:v>
                </c:pt>
                <c:pt idx="180">
                  <c:v>115</c:v>
                </c:pt>
                <c:pt idx="181">
                  <c:v>113</c:v>
                </c:pt>
                <c:pt idx="182">
                  <c:v>106</c:v>
                </c:pt>
                <c:pt idx="183">
                  <c:v>122</c:v>
                </c:pt>
                <c:pt idx="184">
                  <c:v>125</c:v>
                </c:pt>
                <c:pt idx="185">
                  <c:v>112</c:v>
                </c:pt>
                <c:pt idx="186">
                  <c:v>127</c:v>
                </c:pt>
                <c:pt idx="187">
                  <c:v>119</c:v>
                </c:pt>
                <c:pt idx="188">
                  <c:v>110</c:v>
                </c:pt>
                <c:pt idx="189">
                  <c:v>102</c:v>
                </c:pt>
                <c:pt idx="190">
                  <c:v>119</c:v>
                </c:pt>
                <c:pt idx="191">
                  <c:v>101</c:v>
                </c:pt>
                <c:pt idx="192">
                  <c:v>92</c:v>
                </c:pt>
                <c:pt idx="193">
                  <c:v>113</c:v>
                </c:pt>
                <c:pt idx="194">
                  <c:v>115</c:v>
                </c:pt>
                <c:pt idx="195">
                  <c:v>123</c:v>
                </c:pt>
                <c:pt idx="196">
                  <c:v>111</c:v>
                </c:pt>
                <c:pt idx="197">
                  <c:v>92</c:v>
                </c:pt>
                <c:pt idx="198">
                  <c:v>125</c:v>
                </c:pt>
                <c:pt idx="199">
                  <c:v>145</c:v>
                </c:pt>
                <c:pt idx="200">
                  <c:v>110</c:v>
                </c:pt>
                <c:pt idx="201">
                  <c:v>117</c:v>
                </c:pt>
                <c:pt idx="202">
                  <c:v>114</c:v>
                </c:pt>
                <c:pt idx="203">
                  <c:v>129</c:v>
                </c:pt>
                <c:pt idx="204">
                  <c:v>106</c:v>
                </c:pt>
                <c:pt idx="205">
                  <c:v>116</c:v>
                </c:pt>
                <c:pt idx="206">
                  <c:v>93</c:v>
                </c:pt>
                <c:pt idx="207">
                  <c:v>105</c:v>
                </c:pt>
                <c:pt idx="208">
                  <c:v>104</c:v>
                </c:pt>
                <c:pt idx="209">
                  <c:v>113</c:v>
                </c:pt>
                <c:pt idx="210">
                  <c:v>120</c:v>
                </c:pt>
                <c:pt idx="211">
                  <c:v>110</c:v>
                </c:pt>
                <c:pt idx="212">
                  <c:v>116</c:v>
                </c:pt>
                <c:pt idx="213">
                  <c:v>117</c:v>
                </c:pt>
                <c:pt idx="214">
                  <c:v>115</c:v>
                </c:pt>
                <c:pt idx="215">
                  <c:v>129</c:v>
                </c:pt>
                <c:pt idx="216">
                  <c:v>107</c:v>
                </c:pt>
                <c:pt idx="217">
                  <c:v>112</c:v>
                </c:pt>
                <c:pt idx="218">
                  <c:v>124</c:v>
                </c:pt>
                <c:pt idx="219">
                  <c:v>109</c:v>
                </c:pt>
                <c:pt idx="220">
                  <c:v>114</c:v>
                </c:pt>
                <c:pt idx="221">
                  <c:v>123</c:v>
                </c:pt>
                <c:pt idx="222">
                  <c:v>113</c:v>
                </c:pt>
                <c:pt idx="223">
                  <c:v>104</c:v>
                </c:pt>
                <c:pt idx="224">
                  <c:v>102</c:v>
                </c:pt>
                <c:pt idx="225">
                  <c:v>108</c:v>
                </c:pt>
                <c:pt idx="226">
                  <c:v>117</c:v>
                </c:pt>
                <c:pt idx="227">
                  <c:v>88</c:v>
                </c:pt>
                <c:pt idx="228">
                  <c:v>107</c:v>
                </c:pt>
                <c:pt idx="229">
                  <c:v>118</c:v>
                </c:pt>
                <c:pt idx="230">
                  <c:v>118</c:v>
                </c:pt>
                <c:pt idx="231">
                  <c:v>82</c:v>
                </c:pt>
                <c:pt idx="232">
                  <c:v>102</c:v>
                </c:pt>
                <c:pt idx="233">
                  <c:v>102</c:v>
                </c:pt>
                <c:pt idx="234">
                  <c:v>112</c:v>
                </c:pt>
                <c:pt idx="235">
                  <c:v>103</c:v>
                </c:pt>
                <c:pt idx="236">
                  <c:v>109</c:v>
                </c:pt>
                <c:pt idx="237">
                  <c:v>98</c:v>
                </c:pt>
                <c:pt idx="238">
                  <c:v>122</c:v>
                </c:pt>
                <c:pt idx="239">
                  <c:v>106</c:v>
                </c:pt>
                <c:pt idx="240">
                  <c:v>129</c:v>
                </c:pt>
                <c:pt idx="241">
                  <c:v>115</c:v>
                </c:pt>
                <c:pt idx="242">
                  <c:v>99</c:v>
                </c:pt>
                <c:pt idx="243">
                  <c:v>102</c:v>
                </c:pt>
                <c:pt idx="244">
                  <c:v>117</c:v>
                </c:pt>
                <c:pt idx="245">
                  <c:v>91</c:v>
                </c:pt>
                <c:pt idx="246">
                  <c:v>111</c:v>
                </c:pt>
                <c:pt idx="247">
                  <c:v>100</c:v>
                </c:pt>
                <c:pt idx="248">
                  <c:v>101</c:v>
                </c:pt>
                <c:pt idx="249">
                  <c:v>98</c:v>
                </c:pt>
                <c:pt idx="250">
                  <c:v>114</c:v>
                </c:pt>
                <c:pt idx="251">
                  <c:v>112</c:v>
                </c:pt>
                <c:pt idx="252">
                  <c:v>107</c:v>
                </c:pt>
                <c:pt idx="253">
                  <c:v>116</c:v>
                </c:pt>
                <c:pt idx="254">
                  <c:v>119</c:v>
                </c:pt>
                <c:pt idx="255">
                  <c:v>105</c:v>
                </c:pt>
                <c:pt idx="256">
                  <c:v>141</c:v>
                </c:pt>
                <c:pt idx="257">
                  <c:v>98</c:v>
                </c:pt>
                <c:pt idx="258">
                  <c:v>118</c:v>
                </c:pt>
                <c:pt idx="259">
                  <c:v>114</c:v>
                </c:pt>
                <c:pt idx="260">
                  <c:v>111</c:v>
                </c:pt>
                <c:pt idx="261">
                  <c:v>108</c:v>
                </c:pt>
                <c:pt idx="262">
                  <c:v>103</c:v>
                </c:pt>
                <c:pt idx="263">
                  <c:v>110</c:v>
                </c:pt>
                <c:pt idx="264">
                  <c:v>127</c:v>
                </c:pt>
                <c:pt idx="265">
                  <c:v>115</c:v>
                </c:pt>
                <c:pt idx="266">
                  <c:v>104</c:v>
                </c:pt>
                <c:pt idx="267">
                  <c:v>107</c:v>
                </c:pt>
                <c:pt idx="268">
                  <c:v>90</c:v>
                </c:pt>
                <c:pt idx="269">
                  <c:v>94</c:v>
                </c:pt>
                <c:pt idx="270">
                  <c:v>120</c:v>
                </c:pt>
                <c:pt idx="271">
                  <c:v>104</c:v>
                </c:pt>
                <c:pt idx="272">
                  <c:v>105</c:v>
                </c:pt>
                <c:pt idx="273">
                  <c:v>114</c:v>
                </c:pt>
                <c:pt idx="274">
                  <c:v>105</c:v>
                </c:pt>
                <c:pt idx="275">
                  <c:v>106</c:v>
                </c:pt>
                <c:pt idx="276">
                  <c:v>120</c:v>
                </c:pt>
                <c:pt idx="277">
                  <c:v>106</c:v>
                </c:pt>
                <c:pt idx="278">
                  <c:v>109</c:v>
                </c:pt>
                <c:pt idx="279">
                  <c:v>130</c:v>
                </c:pt>
                <c:pt idx="280">
                  <c:v>103</c:v>
                </c:pt>
                <c:pt idx="281">
                  <c:v>123</c:v>
                </c:pt>
                <c:pt idx="282">
                  <c:v>115</c:v>
                </c:pt>
                <c:pt idx="283">
                  <c:v>123</c:v>
                </c:pt>
                <c:pt idx="284">
                  <c:v>111</c:v>
                </c:pt>
                <c:pt idx="285">
                  <c:v>105</c:v>
                </c:pt>
                <c:pt idx="286">
                  <c:v>108</c:v>
                </c:pt>
                <c:pt idx="287">
                  <c:v>120</c:v>
                </c:pt>
                <c:pt idx="288">
                  <c:v>92</c:v>
                </c:pt>
                <c:pt idx="289">
                  <c:v>120</c:v>
                </c:pt>
                <c:pt idx="290">
                  <c:v>99</c:v>
                </c:pt>
                <c:pt idx="291">
                  <c:v>118</c:v>
                </c:pt>
                <c:pt idx="292">
                  <c:v>125</c:v>
                </c:pt>
                <c:pt idx="293">
                  <c:v>106</c:v>
                </c:pt>
                <c:pt idx="294">
                  <c:v>116</c:v>
                </c:pt>
                <c:pt idx="295">
                  <c:v>121</c:v>
                </c:pt>
                <c:pt idx="296">
                  <c:v>121</c:v>
                </c:pt>
                <c:pt idx="297">
                  <c:v>95</c:v>
                </c:pt>
                <c:pt idx="298">
                  <c:v>102</c:v>
                </c:pt>
                <c:pt idx="299">
                  <c:v>107</c:v>
                </c:pt>
                <c:pt idx="300">
                  <c:v>121</c:v>
                </c:pt>
                <c:pt idx="301">
                  <c:v>120</c:v>
                </c:pt>
                <c:pt idx="302">
                  <c:v>104</c:v>
                </c:pt>
                <c:pt idx="303">
                  <c:v>120</c:v>
                </c:pt>
                <c:pt idx="304">
                  <c:v>130</c:v>
                </c:pt>
                <c:pt idx="305">
                  <c:v>112</c:v>
                </c:pt>
                <c:pt idx="306">
                  <c:v>105</c:v>
                </c:pt>
                <c:pt idx="307">
                  <c:v>104</c:v>
                </c:pt>
                <c:pt idx="308">
                  <c:v>107</c:v>
                </c:pt>
                <c:pt idx="309">
                  <c:v>115</c:v>
                </c:pt>
                <c:pt idx="310">
                  <c:v>116</c:v>
                </c:pt>
                <c:pt idx="311">
                  <c:v>113</c:v>
                </c:pt>
                <c:pt idx="312">
                  <c:v>118</c:v>
                </c:pt>
                <c:pt idx="313">
                  <c:v>114</c:v>
                </c:pt>
                <c:pt idx="314">
                  <c:v>90</c:v>
                </c:pt>
                <c:pt idx="315">
                  <c:v>141</c:v>
                </c:pt>
                <c:pt idx="316">
                  <c:v>122</c:v>
                </c:pt>
                <c:pt idx="317">
                  <c:v>123</c:v>
                </c:pt>
                <c:pt idx="318">
                  <c:v>123</c:v>
                </c:pt>
                <c:pt idx="319">
                  <c:v>112</c:v>
                </c:pt>
                <c:pt idx="320">
                  <c:v>111</c:v>
                </c:pt>
                <c:pt idx="321">
                  <c:v>106</c:v>
                </c:pt>
                <c:pt idx="322">
                  <c:v>122</c:v>
                </c:pt>
                <c:pt idx="323">
                  <c:v>100</c:v>
                </c:pt>
                <c:pt idx="324">
                  <c:v>118</c:v>
                </c:pt>
                <c:pt idx="325">
                  <c:v>109</c:v>
                </c:pt>
                <c:pt idx="326">
                  <c:v>119</c:v>
                </c:pt>
                <c:pt idx="327">
                  <c:v>112</c:v>
                </c:pt>
                <c:pt idx="328">
                  <c:v>150</c:v>
                </c:pt>
                <c:pt idx="329">
                  <c:v>121</c:v>
                </c:pt>
                <c:pt idx="330">
                  <c:v>131</c:v>
                </c:pt>
                <c:pt idx="331">
                  <c:v>106</c:v>
                </c:pt>
                <c:pt idx="332">
                  <c:v>131</c:v>
                </c:pt>
                <c:pt idx="333">
                  <c:v>125</c:v>
                </c:pt>
                <c:pt idx="334">
                  <c:v>116</c:v>
                </c:pt>
                <c:pt idx="335">
                  <c:v>121</c:v>
                </c:pt>
                <c:pt idx="336">
                  <c:v>112</c:v>
                </c:pt>
                <c:pt idx="337">
                  <c:v>125</c:v>
                </c:pt>
                <c:pt idx="338">
                  <c:v>115</c:v>
                </c:pt>
                <c:pt idx="339">
                  <c:v>94</c:v>
                </c:pt>
                <c:pt idx="340">
                  <c:v>127</c:v>
                </c:pt>
                <c:pt idx="341">
                  <c:v>114</c:v>
                </c:pt>
                <c:pt idx="342">
                  <c:v>116</c:v>
                </c:pt>
                <c:pt idx="343">
                  <c:v>94</c:v>
                </c:pt>
                <c:pt idx="344">
                  <c:v>141</c:v>
                </c:pt>
                <c:pt idx="345">
                  <c:v>114</c:v>
                </c:pt>
                <c:pt idx="346">
                  <c:v>113</c:v>
                </c:pt>
                <c:pt idx="347">
                  <c:v>123</c:v>
                </c:pt>
                <c:pt idx="348">
                  <c:v>113</c:v>
                </c:pt>
                <c:pt idx="349">
                  <c:v>100</c:v>
                </c:pt>
                <c:pt idx="350">
                  <c:v>130</c:v>
                </c:pt>
                <c:pt idx="351">
                  <c:v>114</c:v>
                </c:pt>
                <c:pt idx="352">
                  <c:v>117</c:v>
                </c:pt>
                <c:pt idx="353">
                  <c:v>112</c:v>
                </c:pt>
                <c:pt idx="354">
                  <c:v>109</c:v>
                </c:pt>
                <c:pt idx="355">
                  <c:v>122</c:v>
                </c:pt>
                <c:pt idx="356">
                  <c:v>137</c:v>
                </c:pt>
                <c:pt idx="357">
                  <c:v>101</c:v>
                </c:pt>
                <c:pt idx="358">
                  <c:v>100</c:v>
                </c:pt>
                <c:pt idx="359">
                  <c:v>94</c:v>
                </c:pt>
                <c:pt idx="360">
                  <c:v>100</c:v>
                </c:pt>
                <c:pt idx="361">
                  <c:v>107</c:v>
                </c:pt>
                <c:pt idx="362">
                  <c:v>111</c:v>
                </c:pt>
                <c:pt idx="363">
                  <c:v>120</c:v>
                </c:pt>
                <c:pt idx="364">
                  <c:v>112</c:v>
                </c:pt>
                <c:pt idx="365">
                  <c:v>113</c:v>
                </c:pt>
                <c:pt idx="366">
                  <c:v>114</c:v>
                </c:pt>
                <c:pt idx="367">
                  <c:v>105</c:v>
                </c:pt>
                <c:pt idx="368">
                  <c:v>137</c:v>
                </c:pt>
                <c:pt idx="369">
                  <c:v>131</c:v>
                </c:pt>
                <c:pt idx="370">
                  <c:v>110</c:v>
                </c:pt>
                <c:pt idx="371">
                  <c:v>110</c:v>
                </c:pt>
                <c:pt idx="372">
                  <c:v>132</c:v>
                </c:pt>
                <c:pt idx="373">
                  <c:v>104</c:v>
                </c:pt>
                <c:pt idx="374">
                  <c:v>141</c:v>
                </c:pt>
                <c:pt idx="375">
                  <c:v>140</c:v>
                </c:pt>
                <c:pt idx="376">
                  <c:v>118</c:v>
                </c:pt>
                <c:pt idx="377">
                  <c:v>124</c:v>
                </c:pt>
                <c:pt idx="378">
                  <c:v>110</c:v>
                </c:pt>
                <c:pt idx="379">
                  <c:v>120</c:v>
                </c:pt>
                <c:pt idx="380">
                  <c:v>145</c:v>
                </c:pt>
                <c:pt idx="381">
                  <c:v>110</c:v>
                </c:pt>
                <c:pt idx="382">
                  <c:v>118</c:v>
                </c:pt>
                <c:pt idx="383">
                  <c:v>125</c:v>
                </c:pt>
                <c:pt idx="384">
                  <c:v>132</c:v>
                </c:pt>
                <c:pt idx="385">
                  <c:v>123</c:v>
                </c:pt>
                <c:pt idx="386">
                  <c:v>140</c:v>
                </c:pt>
                <c:pt idx="387">
                  <c:v>127</c:v>
                </c:pt>
                <c:pt idx="388">
                  <c:v>101</c:v>
                </c:pt>
                <c:pt idx="389">
                  <c:v>121</c:v>
                </c:pt>
                <c:pt idx="390">
                  <c:v>109</c:v>
                </c:pt>
                <c:pt idx="391">
                  <c:v>97</c:v>
                </c:pt>
                <c:pt idx="392">
                  <c:v>115</c:v>
                </c:pt>
                <c:pt idx="393">
                  <c:v>121</c:v>
                </c:pt>
                <c:pt idx="394">
                  <c:v>117</c:v>
                </c:pt>
                <c:pt idx="395">
                  <c:v>97</c:v>
                </c:pt>
                <c:pt idx="396">
                  <c:v>111</c:v>
                </c:pt>
                <c:pt idx="397">
                  <c:v>133</c:v>
                </c:pt>
                <c:pt idx="398">
                  <c:v>123</c:v>
                </c:pt>
                <c:pt idx="399">
                  <c:v>142</c:v>
                </c:pt>
                <c:pt idx="400">
                  <c:v>133</c:v>
                </c:pt>
                <c:pt idx="401">
                  <c:v>145</c:v>
                </c:pt>
                <c:pt idx="402">
                  <c:v>102</c:v>
                </c:pt>
                <c:pt idx="403">
                  <c:v>127</c:v>
                </c:pt>
                <c:pt idx="404">
                  <c:v>130</c:v>
                </c:pt>
                <c:pt idx="405">
                  <c:v>102</c:v>
                </c:pt>
                <c:pt idx="406">
                  <c:v>137</c:v>
                </c:pt>
                <c:pt idx="407">
                  <c:v>129</c:v>
                </c:pt>
                <c:pt idx="408">
                  <c:v>114</c:v>
                </c:pt>
                <c:pt idx="409">
                  <c:v>103</c:v>
                </c:pt>
                <c:pt idx="410">
                  <c:v>105</c:v>
                </c:pt>
                <c:pt idx="411">
                  <c:v>113</c:v>
                </c:pt>
                <c:pt idx="412">
                  <c:v>114</c:v>
                </c:pt>
                <c:pt idx="413">
                  <c:v>118</c:v>
                </c:pt>
                <c:pt idx="414">
                  <c:v>120</c:v>
                </c:pt>
                <c:pt idx="415">
                  <c:v>135</c:v>
                </c:pt>
                <c:pt idx="416">
                  <c:v>132</c:v>
                </c:pt>
                <c:pt idx="417">
                  <c:v>127</c:v>
                </c:pt>
                <c:pt idx="418">
                  <c:v>106</c:v>
                </c:pt>
                <c:pt idx="419">
                  <c:v>138</c:v>
                </c:pt>
                <c:pt idx="420">
                  <c:v>115</c:v>
                </c:pt>
                <c:pt idx="421">
                  <c:v>124</c:v>
                </c:pt>
                <c:pt idx="422">
                  <c:v>143</c:v>
                </c:pt>
                <c:pt idx="423">
                  <c:v>141</c:v>
                </c:pt>
                <c:pt idx="424">
                  <c:v>120</c:v>
                </c:pt>
                <c:pt idx="425">
                  <c:v>114</c:v>
                </c:pt>
                <c:pt idx="426">
                  <c:v>129</c:v>
                </c:pt>
                <c:pt idx="427">
                  <c:v>121</c:v>
                </c:pt>
                <c:pt idx="428">
                  <c:v>139</c:v>
                </c:pt>
                <c:pt idx="429">
                  <c:v>119</c:v>
                </c:pt>
                <c:pt idx="430">
                  <c:v>113</c:v>
                </c:pt>
                <c:pt idx="431">
                  <c:v>126</c:v>
                </c:pt>
                <c:pt idx="432">
                  <c:v>115</c:v>
                </c:pt>
                <c:pt idx="433">
                  <c:v>123</c:v>
                </c:pt>
                <c:pt idx="434">
                  <c:v>110</c:v>
                </c:pt>
                <c:pt idx="435">
                  <c:v>114</c:v>
                </c:pt>
                <c:pt idx="436">
                  <c:v>125</c:v>
                </c:pt>
                <c:pt idx="437">
                  <c:v>116</c:v>
                </c:pt>
                <c:pt idx="438">
                  <c:v>115</c:v>
                </c:pt>
                <c:pt idx="439">
                  <c:v>127</c:v>
                </c:pt>
                <c:pt idx="440">
                  <c:v>138</c:v>
                </c:pt>
                <c:pt idx="441">
                  <c:v>131</c:v>
                </c:pt>
                <c:pt idx="442">
                  <c:v>141</c:v>
                </c:pt>
                <c:pt idx="443">
                  <c:v>107</c:v>
                </c:pt>
                <c:pt idx="444">
                  <c:v>111</c:v>
                </c:pt>
                <c:pt idx="445">
                  <c:v>114</c:v>
                </c:pt>
                <c:pt idx="446">
                  <c:v>133</c:v>
                </c:pt>
                <c:pt idx="447">
                  <c:v>119</c:v>
                </c:pt>
                <c:pt idx="448">
                  <c:v>137</c:v>
                </c:pt>
                <c:pt idx="449">
                  <c:v>124</c:v>
                </c:pt>
                <c:pt idx="450">
                  <c:v>154</c:v>
                </c:pt>
                <c:pt idx="451">
                  <c:v>138</c:v>
                </c:pt>
                <c:pt idx="452">
                  <c:v>157</c:v>
                </c:pt>
                <c:pt idx="453">
                  <c:v>147</c:v>
                </c:pt>
                <c:pt idx="454">
                  <c:v>120</c:v>
                </c:pt>
                <c:pt idx="455">
                  <c:v>116</c:v>
                </c:pt>
                <c:pt idx="456">
                  <c:v>112</c:v>
                </c:pt>
                <c:pt idx="457">
                  <c:v>139</c:v>
                </c:pt>
                <c:pt idx="458">
                  <c:v>154</c:v>
                </c:pt>
                <c:pt idx="459">
                  <c:v>128</c:v>
                </c:pt>
                <c:pt idx="460">
                  <c:v>125</c:v>
                </c:pt>
                <c:pt idx="461">
                  <c:v>122</c:v>
                </c:pt>
                <c:pt idx="462">
                  <c:v>140</c:v>
                </c:pt>
                <c:pt idx="463">
                  <c:v>137</c:v>
                </c:pt>
                <c:pt idx="464">
                  <c:v>143</c:v>
                </c:pt>
                <c:pt idx="465">
                  <c:v>125</c:v>
                </c:pt>
                <c:pt idx="466">
                  <c:v>134</c:v>
                </c:pt>
                <c:pt idx="467">
                  <c:v>129</c:v>
                </c:pt>
                <c:pt idx="468">
                  <c:v>145</c:v>
                </c:pt>
                <c:pt idx="469">
                  <c:v>132</c:v>
                </c:pt>
                <c:pt idx="470">
                  <c:v>139</c:v>
                </c:pt>
                <c:pt idx="471">
                  <c:v>122</c:v>
                </c:pt>
                <c:pt idx="472">
                  <c:v>156</c:v>
                </c:pt>
                <c:pt idx="473">
                  <c:v>113</c:v>
                </c:pt>
                <c:pt idx="474">
                  <c:v>143</c:v>
                </c:pt>
                <c:pt idx="475">
                  <c:v>119</c:v>
                </c:pt>
                <c:pt idx="476">
                  <c:v>140</c:v>
                </c:pt>
                <c:pt idx="477">
                  <c:v>125</c:v>
                </c:pt>
                <c:pt idx="478">
                  <c:v>163</c:v>
                </c:pt>
                <c:pt idx="479">
                  <c:v>136</c:v>
                </c:pt>
                <c:pt idx="480">
                  <c:v>150</c:v>
                </c:pt>
                <c:pt idx="481">
                  <c:v>137</c:v>
                </c:pt>
                <c:pt idx="482">
                  <c:v>142</c:v>
                </c:pt>
                <c:pt idx="483">
                  <c:v>138</c:v>
                </c:pt>
                <c:pt idx="484">
                  <c:v>130</c:v>
                </c:pt>
                <c:pt idx="485">
                  <c:v>130</c:v>
                </c:pt>
                <c:pt idx="486">
                  <c:v>153</c:v>
                </c:pt>
                <c:pt idx="487">
                  <c:v>160</c:v>
                </c:pt>
                <c:pt idx="488">
                  <c:v>127</c:v>
                </c:pt>
                <c:pt idx="489">
                  <c:v>132</c:v>
                </c:pt>
                <c:pt idx="490">
                  <c:v>152</c:v>
                </c:pt>
                <c:pt idx="491">
                  <c:v>157</c:v>
                </c:pt>
                <c:pt idx="492">
                  <c:v>136</c:v>
                </c:pt>
                <c:pt idx="493">
                  <c:v>138</c:v>
                </c:pt>
                <c:pt idx="494">
                  <c:v>151</c:v>
                </c:pt>
                <c:pt idx="495">
                  <c:v>147</c:v>
                </c:pt>
                <c:pt idx="496">
                  <c:v>127</c:v>
                </c:pt>
                <c:pt idx="497">
                  <c:v>144</c:v>
                </c:pt>
                <c:pt idx="498">
                  <c:v>144</c:v>
                </c:pt>
                <c:pt idx="499">
                  <c:v>117</c:v>
                </c:pt>
                <c:pt idx="500">
                  <c:v>142</c:v>
                </c:pt>
                <c:pt idx="501">
                  <c:v>152</c:v>
                </c:pt>
                <c:pt idx="502">
                  <c:v>133</c:v>
                </c:pt>
                <c:pt idx="503">
                  <c:v>135</c:v>
                </c:pt>
                <c:pt idx="504">
                  <c:v>171</c:v>
                </c:pt>
                <c:pt idx="505">
                  <c:v>143</c:v>
                </c:pt>
                <c:pt idx="506">
                  <c:v>170</c:v>
                </c:pt>
                <c:pt idx="507">
                  <c:v>138</c:v>
                </c:pt>
                <c:pt idx="508">
                  <c:v>176</c:v>
                </c:pt>
                <c:pt idx="509">
                  <c:v>148</c:v>
                </c:pt>
                <c:pt idx="510">
                  <c:v>151</c:v>
                </c:pt>
                <c:pt idx="511">
                  <c:v>170</c:v>
                </c:pt>
                <c:pt idx="512">
                  <c:v>141</c:v>
                </c:pt>
                <c:pt idx="513">
                  <c:v>157</c:v>
                </c:pt>
                <c:pt idx="514">
                  <c:v>136</c:v>
                </c:pt>
                <c:pt idx="515">
                  <c:v>134</c:v>
                </c:pt>
                <c:pt idx="516">
                  <c:v>152</c:v>
                </c:pt>
                <c:pt idx="517">
                  <c:v>141</c:v>
                </c:pt>
                <c:pt idx="518">
                  <c:v>146</c:v>
                </c:pt>
                <c:pt idx="519">
                  <c:v>134</c:v>
                </c:pt>
                <c:pt idx="520">
                  <c:v>159</c:v>
                </c:pt>
                <c:pt idx="521">
                  <c:v>167</c:v>
                </c:pt>
                <c:pt idx="522">
                  <c:v>149</c:v>
                </c:pt>
                <c:pt idx="523">
                  <c:v>163</c:v>
                </c:pt>
                <c:pt idx="524">
                  <c:v>165</c:v>
                </c:pt>
                <c:pt idx="525">
                  <c:v>152</c:v>
                </c:pt>
                <c:pt idx="526">
                  <c:v>166</c:v>
                </c:pt>
                <c:pt idx="527">
                  <c:v>144</c:v>
                </c:pt>
                <c:pt idx="528">
                  <c:v>158</c:v>
                </c:pt>
                <c:pt idx="529">
                  <c:v>148</c:v>
                </c:pt>
                <c:pt idx="530">
                  <c:v>165</c:v>
                </c:pt>
                <c:pt idx="531">
                  <c:v>149</c:v>
                </c:pt>
                <c:pt idx="532">
                  <c:v>142</c:v>
                </c:pt>
                <c:pt idx="533">
                  <c:v>164</c:v>
                </c:pt>
                <c:pt idx="534">
                  <c:v>155</c:v>
                </c:pt>
                <c:pt idx="535">
                  <c:v>128</c:v>
                </c:pt>
                <c:pt idx="536">
                  <c:v>175</c:v>
                </c:pt>
                <c:pt idx="537">
                  <c:v>150</c:v>
                </c:pt>
                <c:pt idx="538">
                  <c:v>167</c:v>
                </c:pt>
                <c:pt idx="539">
                  <c:v>147</c:v>
                </c:pt>
                <c:pt idx="540">
                  <c:v>161</c:v>
                </c:pt>
                <c:pt idx="541">
                  <c:v>177</c:v>
                </c:pt>
                <c:pt idx="542">
                  <c:v>149</c:v>
                </c:pt>
                <c:pt idx="543">
                  <c:v>176</c:v>
                </c:pt>
                <c:pt idx="544">
                  <c:v>168</c:v>
                </c:pt>
                <c:pt idx="545">
                  <c:v>161</c:v>
                </c:pt>
                <c:pt idx="546">
                  <c:v>154</c:v>
                </c:pt>
                <c:pt idx="547">
                  <c:v>184</c:v>
                </c:pt>
                <c:pt idx="548">
                  <c:v>178</c:v>
                </c:pt>
                <c:pt idx="549">
                  <c:v>178</c:v>
                </c:pt>
                <c:pt idx="550">
                  <c:v>173</c:v>
                </c:pt>
                <c:pt idx="551">
                  <c:v>198</c:v>
                </c:pt>
                <c:pt idx="552">
                  <c:v>204</c:v>
                </c:pt>
                <c:pt idx="553">
                  <c:v>188</c:v>
                </c:pt>
                <c:pt idx="554">
                  <c:v>184</c:v>
                </c:pt>
                <c:pt idx="555">
                  <c:v>184</c:v>
                </c:pt>
                <c:pt idx="556">
                  <c:v>194</c:v>
                </c:pt>
                <c:pt idx="557">
                  <c:v>170</c:v>
                </c:pt>
                <c:pt idx="558">
                  <c:v>181</c:v>
                </c:pt>
                <c:pt idx="559">
                  <c:v>167</c:v>
                </c:pt>
                <c:pt idx="560">
                  <c:v>176</c:v>
                </c:pt>
                <c:pt idx="561">
                  <c:v>157</c:v>
                </c:pt>
                <c:pt idx="562">
                  <c:v>175</c:v>
                </c:pt>
                <c:pt idx="563">
                  <c:v>187</c:v>
                </c:pt>
                <c:pt idx="564">
                  <c:v>177</c:v>
                </c:pt>
                <c:pt idx="565">
                  <c:v>188</c:v>
                </c:pt>
                <c:pt idx="566">
                  <c:v>171</c:v>
                </c:pt>
                <c:pt idx="567">
                  <c:v>170</c:v>
                </c:pt>
                <c:pt idx="568">
                  <c:v>164</c:v>
                </c:pt>
                <c:pt idx="569">
                  <c:v>175</c:v>
                </c:pt>
                <c:pt idx="570">
                  <c:v>183</c:v>
                </c:pt>
                <c:pt idx="571">
                  <c:v>160</c:v>
                </c:pt>
                <c:pt idx="572">
                  <c:v>184</c:v>
                </c:pt>
                <c:pt idx="573">
                  <c:v>200</c:v>
                </c:pt>
                <c:pt idx="574">
                  <c:v>189</c:v>
                </c:pt>
                <c:pt idx="575">
                  <c:v>201</c:v>
                </c:pt>
                <c:pt idx="576">
                  <c:v>179</c:v>
                </c:pt>
                <c:pt idx="577">
                  <c:v>185</c:v>
                </c:pt>
                <c:pt idx="578">
                  <c:v>174</c:v>
                </c:pt>
                <c:pt idx="579">
                  <c:v>200</c:v>
                </c:pt>
                <c:pt idx="580">
                  <c:v>189</c:v>
                </c:pt>
                <c:pt idx="581">
                  <c:v>197</c:v>
                </c:pt>
                <c:pt idx="582">
                  <c:v>156</c:v>
                </c:pt>
                <c:pt idx="583">
                  <c:v>180</c:v>
                </c:pt>
                <c:pt idx="584">
                  <c:v>162</c:v>
                </c:pt>
                <c:pt idx="585">
                  <c:v>164</c:v>
                </c:pt>
                <c:pt idx="586">
                  <c:v>144</c:v>
                </c:pt>
                <c:pt idx="587">
                  <c:v>186</c:v>
                </c:pt>
                <c:pt idx="588">
                  <c:v>197</c:v>
                </c:pt>
                <c:pt idx="589">
                  <c:v>165</c:v>
                </c:pt>
                <c:pt idx="590">
                  <c:v>171</c:v>
                </c:pt>
                <c:pt idx="591">
                  <c:v>184</c:v>
                </c:pt>
                <c:pt idx="592">
                  <c:v>185</c:v>
                </c:pt>
                <c:pt idx="593">
                  <c:v>175</c:v>
                </c:pt>
                <c:pt idx="594">
                  <c:v>176</c:v>
                </c:pt>
                <c:pt idx="595">
                  <c:v>206</c:v>
                </c:pt>
                <c:pt idx="596">
                  <c:v>201</c:v>
                </c:pt>
                <c:pt idx="597">
                  <c:v>216</c:v>
                </c:pt>
                <c:pt idx="598">
                  <c:v>177</c:v>
                </c:pt>
                <c:pt idx="599">
                  <c:v>182</c:v>
                </c:pt>
                <c:pt idx="600">
                  <c:v>191</c:v>
                </c:pt>
                <c:pt idx="601">
                  <c:v>173</c:v>
                </c:pt>
                <c:pt idx="602">
                  <c:v>194</c:v>
                </c:pt>
                <c:pt idx="603">
                  <c:v>183</c:v>
                </c:pt>
                <c:pt idx="604">
                  <c:v>191</c:v>
                </c:pt>
                <c:pt idx="605">
                  <c:v>186</c:v>
                </c:pt>
                <c:pt idx="606">
                  <c:v>216</c:v>
                </c:pt>
                <c:pt idx="607">
                  <c:v>187</c:v>
                </c:pt>
                <c:pt idx="608">
                  <c:v>206</c:v>
                </c:pt>
                <c:pt idx="609">
                  <c:v>176</c:v>
                </c:pt>
                <c:pt idx="610">
                  <c:v>202</c:v>
                </c:pt>
                <c:pt idx="611">
                  <c:v>190</c:v>
                </c:pt>
                <c:pt idx="612">
                  <c:v>206</c:v>
                </c:pt>
                <c:pt idx="613">
                  <c:v>175</c:v>
                </c:pt>
                <c:pt idx="614">
                  <c:v>201</c:v>
                </c:pt>
                <c:pt idx="615">
                  <c:v>213</c:v>
                </c:pt>
                <c:pt idx="616">
                  <c:v>208</c:v>
                </c:pt>
                <c:pt idx="617">
                  <c:v>197</c:v>
                </c:pt>
                <c:pt idx="618">
                  <c:v>210</c:v>
                </c:pt>
                <c:pt idx="619">
                  <c:v>190</c:v>
                </c:pt>
                <c:pt idx="620">
                  <c:v>213</c:v>
                </c:pt>
                <c:pt idx="621">
                  <c:v>210</c:v>
                </c:pt>
                <c:pt idx="622">
                  <c:v>203</c:v>
                </c:pt>
                <c:pt idx="623">
                  <c:v>188</c:v>
                </c:pt>
                <c:pt idx="624">
                  <c:v>202</c:v>
                </c:pt>
                <c:pt idx="625">
                  <c:v>194</c:v>
                </c:pt>
                <c:pt idx="626">
                  <c:v>219</c:v>
                </c:pt>
                <c:pt idx="627">
                  <c:v>203</c:v>
                </c:pt>
                <c:pt idx="628">
                  <c:v>229</c:v>
                </c:pt>
                <c:pt idx="629">
                  <c:v>210</c:v>
                </c:pt>
                <c:pt idx="630">
                  <c:v>188</c:v>
                </c:pt>
                <c:pt idx="631">
                  <c:v>236</c:v>
                </c:pt>
                <c:pt idx="632">
                  <c:v>197</c:v>
                </c:pt>
                <c:pt idx="633">
                  <c:v>230</c:v>
                </c:pt>
                <c:pt idx="634">
                  <c:v>244</c:v>
                </c:pt>
                <c:pt idx="635">
                  <c:v>209</c:v>
                </c:pt>
                <c:pt idx="636">
                  <c:v>198</c:v>
                </c:pt>
                <c:pt idx="637">
                  <c:v>236</c:v>
                </c:pt>
                <c:pt idx="638">
                  <c:v>247</c:v>
                </c:pt>
                <c:pt idx="639">
                  <c:v>223</c:v>
                </c:pt>
                <c:pt idx="640">
                  <c:v>251</c:v>
                </c:pt>
                <c:pt idx="641">
                  <c:v>216</c:v>
                </c:pt>
                <c:pt idx="642">
                  <c:v>238</c:v>
                </c:pt>
                <c:pt idx="643">
                  <c:v>186</c:v>
                </c:pt>
                <c:pt idx="644">
                  <c:v>203</c:v>
                </c:pt>
                <c:pt idx="645">
                  <c:v>222</c:v>
                </c:pt>
                <c:pt idx="646">
                  <c:v>232</c:v>
                </c:pt>
                <c:pt idx="647">
                  <c:v>235</c:v>
                </c:pt>
                <c:pt idx="648">
                  <c:v>211</c:v>
                </c:pt>
                <c:pt idx="649">
                  <c:v>221</c:v>
                </c:pt>
                <c:pt idx="650">
                  <c:v>213</c:v>
                </c:pt>
                <c:pt idx="651">
                  <c:v>221</c:v>
                </c:pt>
                <c:pt idx="652">
                  <c:v>232</c:v>
                </c:pt>
                <c:pt idx="653">
                  <c:v>249</c:v>
                </c:pt>
                <c:pt idx="654">
                  <c:v>241</c:v>
                </c:pt>
                <c:pt idx="655">
                  <c:v>250</c:v>
                </c:pt>
                <c:pt idx="656">
                  <c:v>250</c:v>
                </c:pt>
                <c:pt idx="657">
                  <c:v>269</c:v>
                </c:pt>
                <c:pt idx="658">
                  <c:v>246</c:v>
                </c:pt>
                <c:pt idx="659">
                  <c:v>231</c:v>
                </c:pt>
                <c:pt idx="660">
                  <c:v>246</c:v>
                </c:pt>
                <c:pt idx="661">
                  <c:v>221</c:v>
                </c:pt>
                <c:pt idx="662">
                  <c:v>260</c:v>
                </c:pt>
                <c:pt idx="663">
                  <c:v>236</c:v>
                </c:pt>
                <c:pt idx="664">
                  <c:v>265</c:v>
                </c:pt>
                <c:pt idx="665">
                  <c:v>250</c:v>
                </c:pt>
                <c:pt idx="666">
                  <c:v>267</c:v>
                </c:pt>
                <c:pt idx="667">
                  <c:v>262</c:v>
                </c:pt>
                <c:pt idx="668">
                  <c:v>292</c:v>
                </c:pt>
                <c:pt idx="669">
                  <c:v>227</c:v>
                </c:pt>
                <c:pt idx="670">
                  <c:v>245</c:v>
                </c:pt>
                <c:pt idx="671">
                  <c:v>246</c:v>
                </c:pt>
                <c:pt idx="672">
                  <c:v>264</c:v>
                </c:pt>
                <c:pt idx="673">
                  <c:v>239</c:v>
                </c:pt>
                <c:pt idx="674">
                  <c:v>223</c:v>
                </c:pt>
                <c:pt idx="675">
                  <c:v>253</c:v>
                </c:pt>
                <c:pt idx="676">
                  <c:v>266</c:v>
                </c:pt>
                <c:pt idx="677">
                  <c:v>263</c:v>
                </c:pt>
                <c:pt idx="678">
                  <c:v>260</c:v>
                </c:pt>
                <c:pt idx="679">
                  <c:v>270</c:v>
                </c:pt>
                <c:pt idx="680">
                  <c:v>251</c:v>
                </c:pt>
                <c:pt idx="681">
                  <c:v>269</c:v>
                </c:pt>
                <c:pt idx="682">
                  <c:v>261</c:v>
                </c:pt>
                <c:pt idx="683">
                  <c:v>307</c:v>
                </c:pt>
                <c:pt idx="684">
                  <c:v>273</c:v>
                </c:pt>
                <c:pt idx="685">
                  <c:v>267</c:v>
                </c:pt>
                <c:pt idx="686">
                  <c:v>259</c:v>
                </c:pt>
                <c:pt idx="687">
                  <c:v>272</c:v>
                </c:pt>
                <c:pt idx="688">
                  <c:v>257</c:v>
                </c:pt>
                <c:pt idx="689">
                  <c:v>291</c:v>
                </c:pt>
                <c:pt idx="690">
                  <c:v>285</c:v>
                </c:pt>
                <c:pt idx="691">
                  <c:v>257</c:v>
                </c:pt>
                <c:pt idx="692">
                  <c:v>251</c:v>
                </c:pt>
                <c:pt idx="693">
                  <c:v>267</c:v>
                </c:pt>
                <c:pt idx="694">
                  <c:v>291</c:v>
                </c:pt>
                <c:pt idx="695">
                  <c:v>273</c:v>
                </c:pt>
                <c:pt idx="696">
                  <c:v>321</c:v>
                </c:pt>
                <c:pt idx="697">
                  <c:v>304</c:v>
                </c:pt>
                <c:pt idx="698">
                  <c:v>313</c:v>
                </c:pt>
                <c:pt idx="699">
                  <c:v>274</c:v>
                </c:pt>
                <c:pt idx="700">
                  <c:v>279</c:v>
                </c:pt>
                <c:pt idx="701">
                  <c:v>240</c:v>
                </c:pt>
                <c:pt idx="702">
                  <c:v>282</c:v>
                </c:pt>
                <c:pt idx="703">
                  <c:v>300</c:v>
                </c:pt>
                <c:pt idx="704">
                  <c:v>314</c:v>
                </c:pt>
                <c:pt idx="705">
                  <c:v>287</c:v>
                </c:pt>
                <c:pt idx="706">
                  <c:v>297</c:v>
                </c:pt>
                <c:pt idx="707">
                  <c:v>275</c:v>
                </c:pt>
                <c:pt idx="708">
                  <c:v>296</c:v>
                </c:pt>
                <c:pt idx="709">
                  <c:v>320</c:v>
                </c:pt>
                <c:pt idx="710">
                  <c:v>314</c:v>
                </c:pt>
                <c:pt idx="711">
                  <c:v>334</c:v>
                </c:pt>
                <c:pt idx="712">
                  <c:v>308</c:v>
                </c:pt>
                <c:pt idx="713">
                  <c:v>293</c:v>
                </c:pt>
                <c:pt idx="714">
                  <c:v>292</c:v>
                </c:pt>
                <c:pt idx="715">
                  <c:v>299</c:v>
                </c:pt>
                <c:pt idx="716">
                  <c:v>326</c:v>
                </c:pt>
                <c:pt idx="717">
                  <c:v>295</c:v>
                </c:pt>
                <c:pt idx="718">
                  <c:v>328</c:v>
                </c:pt>
                <c:pt idx="719">
                  <c:v>334</c:v>
                </c:pt>
                <c:pt idx="720">
                  <c:v>330</c:v>
                </c:pt>
                <c:pt idx="721">
                  <c:v>312</c:v>
                </c:pt>
                <c:pt idx="722">
                  <c:v>305</c:v>
                </c:pt>
                <c:pt idx="723">
                  <c:v>302</c:v>
                </c:pt>
                <c:pt idx="724">
                  <c:v>358</c:v>
                </c:pt>
                <c:pt idx="725">
                  <c:v>338</c:v>
                </c:pt>
                <c:pt idx="726">
                  <c:v>351</c:v>
                </c:pt>
                <c:pt idx="727">
                  <c:v>336</c:v>
                </c:pt>
                <c:pt idx="728">
                  <c:v>290</c:v>
                </c:pt>
                <c:pt idx="729">
                  <c:v>343</c:v>
                </c:pt>
                <c:pt idx="730">
                  <c:v>306</c:v>
                </c:pt>
                <c:pt idx="731">
                  <c:v>359</c:v>
                </c:pt>
                <c:pt idx="732">
                  <c:v>343</c:v>
                </c:pt>
                <c:pt idx="733">
                  <c:v>324</c:v>
                </c:pt>
                <c:pt idx="734">
                  <c:v>338</c:v>
                </c:pt>
                <c:pt idx="735">
                  <c:v>370</c:v>
                </c:pt>
                <c:pt idx="736">
                  <c:v>325</c:v>
                </c:pt>
                <c:pt idx="737">
                  <c:v>366</c:v>
                </c:pt>
                <c:pt idx="738">
                  <c:v>355</c:v>
                </c:pt>
                <c:pt idx="739">
                  <c:v>328</c:v>
                </c:pt>
                <c:pt idx="740">
                  <c:v>351</c:v>
                </c:pt>
                <c:pt idx="741">
                  <c:v>345</c:v>
                </c:pt>
                <c:pt idx="742">
                  <c:v>354</c:v>
                </c:pt>
                <c:pt idx="743">
                  <c:v>365</c:v>
                </c:pt>
                <c:pt idx="744">
                  <c:v>355</c:v>
                </c:pt>
                <c:pt idx="745">
                  <c:v>362</c:v>
                </c:pt>
                <c:pt idx="746">
                  <c:v>347</c:v>
                </c:pt>
                <c:pt idx="747">
                  <c:v>336</c:v>
                </c:pt>
                <c:pt idx="748">
                  <c:v>331</c:v>
                </c:pt>
                <c:pt idx="749">
                  <c:v>341</c:v>
                </c:pt>
                <c:pt idx="750">
                  <c:v>354</c:v>
                </c:pt>
                <c:pt idx="751">
                  <c:v>320</c:v>
                </c:pt>
                <c:pt idx="752">
                  <c:v>346</c:v>
                </c:pt>
                <c:pt idx="753">
                  <c:v>385</c:v>
                </c:pt>
                <c:pt idx="754">
                  <c:v>357</c:v>
                </c:pt>
                <c:pt idx="755">
                  <c:v>345</c:v>
                </c:pt>
                <c:pt idx="756">
                  <c:v>315</c:v>
                </c:pt>
                <c:pt idx="757">
                  <c:v>382</c:v>
                </c:pt>
                <c:pt idx="758">
                  <c:v>356</c:v>
                </c:pt>
                <c:pt idx="759">
                  <c:v>369</c:v>
                </c:pt>
                <c:pt idx="760">
                  <c:v>369</c:v>
                </c:pt>
                <c:pt idx="761">
                  <c:v>346</c:v>
                </c:pt>
                <c:pt idx="762">
                  <c:v>383</c:v>
                </c:pt>
                <c:pt idx="763">
                  <c:v>350</c:v>
                </c:pt>
                <c:pt idx="764">
                  <c:v>352</c:v>
                </c:pt>
                <c:pt idx="765">
                  <c:v>366</c:v>
                </c:pt>
                <c:pt idx="766">
                  <c:v>364</c:v>
                </c:pt>
                <c:pt idx="767">
                  <c:v>348</c:v>
                </c:pt>
                <c:pt idx="768">
                  <c:v>364</c:v>
                </c:pt>
                <c:pt idx="769">
                  <c:v>356</c:v>
                </c:pt>
                <c:pt idx="770">
                  <c:v>340</c:v>
                </c:pt>
                <c:pt idx="771">
                  <c:v>334</c:v>
                </c:pt>
                <c:pt idx="772">
                  <c:v>387</c:v>
                </c:pt>
                <c:pt idx="773">
                  <c:v>362</c:v>
                </c:pt>
                <c:pt idx="774">
                  <c:v>406</c:v>
                </c:pt>
                <c:pt idx="775">
                  <c:v>357</c:v>
                </c:pt>
                <c:pt idx="776">
                  <c:v>346</c:v>
                </c:pt>
                <c:pt idx="777">
                  <c:v>368</c:v>
                </c:pt>
                <c:pt idx="778">
                  <c:v>366</c:v>
                </c:pt>
                <c:pt idx="779">
                  <c:v>359</c:v>
                </c:pt>
                <c:pt idx="780">
                  <c:v>345</c:v>
                </c:pt>
                <c:pt idx="781">
                  <c:v>346</c:v>
                </c:pt>
                <c:pt idx="782">
                  <c:v>376</c:v>
                </c:pt>
                <c:pt idx="783">
                  <c:v>343</c:v>
                </c:pt>
                <c:pt idx="784">
                  <c:v>355</c:v>
                </c:pt>
                <c:pt idx="785">
                  <c:v>369</c:v>
                </c:pt>
                <c:pt idx="786">
                  <c:v>361</c:v>
                </c:pt>
                <c:pt idx="787">
                  <c:v>378</c:v>
                </c:pt>
                <c:pt idx="788">
                  <c:v>389</c:v>
                </c:pt>
                <c:pt idx="789">
                  <c:v>394</c:v>
                </c:pt>
                <c:pt idx="790">
                  <c:v>383</c:v>
                </c:pt>
                <c:pt idx="791">
                  <c:v>395</c:v>
                </c:pt>
                <c:pt idx="792">
                  <c:v>374</c:v>
                </c:pt>
                <c:pt idx="793">
                  <c:v>408</c:v>
                </c:pt>
                <c:pt idx="794">
                  <c:v>393</c:v>
                </c:pt>
                <c:pt idx="795">
                  <c:v>390</c:v>
                </c:pt>
                <c:pt idx="796">
                  <c:v>387</c:v>
                </c:pt>
                <c:pt idx="797">
                  <c:v>389</c:v>
                </c:pt>
                <c:pt idx="798">
                  <c:v>367</c:v>
                </c:pt>
                <c:pt idx="799">
                  <c:v>333</c:v>
                </c:pt>
                <c:pt idx="800">
                  <c:v>363</c:v>
                </c:pt>
                <c:pt idx="801">
                  <c:v>338</c:v>
                </c:pt>
                <c:pt idx="802">
                  <c:v>364</c:v>
                </c:pt>
                <c:pt idx="803">
                  <c:v>378</c:v>
                </c:pt>
                <c:pt idx="804">
                  <c:v>386</c:v>
                </c:pt>
                <c:pt idx="805">
                  <c:v>401</c:v>
                </c:pt>
                <c:pt idx="806">
                  <c:v>373</c:v>
                </c:pt>
                <c:pt idx="807">
                  <c:v>393</c:v>
                </c:pt>
                <c:pt idx="808">
                  <c:v>375</c:v>
                </c:pt>
                <c:pt idx="809">
                  <c:v>385</c:v>
                </c:pt>
                <c:pt idx="810">
                  <c:v>356</c:v>
                </c:pt>
                <c:pt idx="811">
                  <c:v>352</c:v>
                </c:pt>
                <c:pt idx="812">
                  <c:v>359</c:v>
                </c:pt>
                <c:pt idx="813">
                  <c:v>338</c:v>
                </c:pt>
                <c:pt idx="814">
                  <c:v>341</c:v>
                </c:pt>
                <c:pt idx="815">
                  <c:v>370</c:v>
                </c:pt>
                <c:pt idx="816">
                  <c:v>377</c:v>
                </c:pt>
                <c:pt idx="817">
                  <c:v>356</c:v>
                </c:pt>
                <c:pt idx="818">
                  <c:v>351</c:v>
                </c:pt>
                <c:pt idx="819">
                  <c:v>363</c:v>
                </c:pt>
                <c:pt idx="820">
                  <c:v>350</c:v>
                </c:pt>
                <c:pt idx="821">
                  <c:v>379</c:v>
                </c:pt>
                <c:pt idx="822">
                  <c:v>340</c:v>
                </c:pt>
                <c:pt idx="823">
                  <c:v>376</c:v>
                </c:pt>
                <c:pt idx="824">
                  <c:v>377</c:v>
                </c:pt>
                <c:pt idx="825">
                  <c:v>387</c:v>
                </c:pt>
                <c:pt idx="826">
                  <c:v>402</c:v>
                </c:pt>
                <c:pt idx="827">
                  <c:v>403</c:v>
                </c:pt>
                <c:pt idx="828">
                  <c:v>361</c:v>
                </c:pt>
                <c:pt idx="829">
                  <c:v>358</c:v>
                </c:pt>
                <c:pt idx="830">
                  <c:v>372</c:v>
                </c:pt>
                <c:pt idx="831">
                  <c:v>392</c:v>
                </c:pt>
                <c:pt idx="832">
                  <c:v>377</c:v>
                </c:pt>
                <c:pt idx="833">
                  <c:v>378</c:v>
                </c:pt>
                <c:pt idx="834">
                  <c:v>440</c:v>
                </c:pt>
                <c:pt idx="835">
                  <c:v>421</c:v>
                </c:pt>
                <c:pt idx="836">
                  <c:v>462</c:v>
                </c:pt>
                <c:pt idx="837">
                  <c:v>442</c:v>
                </c:pt>
                <c:pt idx="838">
                  <c:v>430</c:v>
                </c:pt>
                <c:pt idx="839">
                  <c:v>431</c:v>
                </c:pt>
                <c:pt idx="840">
                  <c:v>368</c:v>
                </c:pt>
                <c:pt idx="841">
                  <c:v>344</c:v>
                </c:pt>
                <c:pt idx="842">
                  <c:v>360</c:v>
                </c:pt>
                <c:pt idx="843">
                  <c:v>355</c:v>
                </c:pt>
                <c:pt idx="844">
                  <c:v>327</c:v>
                </c:pt>
                <c:pt idx="845">
                  <c:v>324</c:v>
                </c:pt>
                <c:pt idx="846">
                  <c:v>308</c:v>
                </c:pt>
                <c:pt idx="847">
                  <c:v>338</c:v>
                </c:pt>
                <c:pt idx="848">
                  <c:v>251</c:v>
                </c:pt>
                <c:pt idx="849">
                  <c:v>285</c:v>
                </c:pt>
                <c:pt idx="850">
                  <c:v>296</c:v>
                </c:pt>
                <c:pt idx="851">
                  <c:v>295</c:v>
                </c:pt>
                <c:pt idx="852">
                  <c:v>272</c:v>
                </c:pt>
                <c:pt idx="853">
                  <c:v>287</c:v>
                </c:pt>
                <c:pt idx="854">
                  <c:v>236</c:v>
                </c:pt>
                <c:pt idx="855">
                  <c:v>249</c:v>
                </c:pt>
                <c:pt idx="856">
                  <c:v>284</c:v>
                </c:pt>
                <c:pt idx="857">
                  <c:v>256</c:v>
                </c:pt>
                <c:pt idx="858">
                  <c:v>277</c:v>
                </c:pt>
                <c:pt idx="859">
                  <c:v>245</c:v>
                </c:pt>
                <c:pt idx="860">
                  <c:v>290</c:v>
                </c:pt>
                <c:pt idx="861">
                  <c:v>276</c:v>
                </c:pt>
                <c:pt idx="862">
                  <c:v>256</c:v>
                </c:pt>
                <c:pt idx="863">
                  <c:v>258</c:v>
                </c:pt>
                <c:pt idx="864">
                  <c:v>245</c:v>
                </c:pt>
                <c:pt idx="865">
                  <c:v>259</c:v>
                </c:pt>
                <c:pt idx="866">
                  <c:v>263</c:v>
                </c:pt>
                <c:pt idx="867">
                  <c:v>248</c:v>
                </c:pt>
                <c:pt idx="868">
                  <c:v>254</c:v>
                </c:pt>
                <c:pt idx="869">
                  <c:v>221</c:v>
                </c:pt>
                <c:pt idx="870">
                  <c:v>249</c:v>
                </c:pt>
                <c:pt idx="871">
                  <c:v>249</c:v>
                </c:pt>
                <c:pt idx="872">
                  <c:v>223</c:v>
                </c:pt>
                <c:pt idx="873">
                  <c:v>263</c:v>
                </c:pt>
                <c:pt idx="874">
                  <c:v>256</c:v>
                </c:pt>
                <c:pt idx="875">
                  <c:v>239</c:v>
                </c:pt>
                <c:pt idx="876">
                  <c:v>259</c:v>
                </c:pt>
                <c:pt idx="877">
                  <c:v>249</c:v>
                </c:pt>
                <c:pt idx="878">
                  <c:v>221</c:v>
                </c:pt>
                <c:pt idx="879">
                  <c:v>221</c:v>
                </c:pt>
                <c:pt idx="880">
                  <c:v>222</c:v>
                </c:pt>
                <c:pt idx="881">
                  <c:v>213</c:v>
                </c:pt>
                <c:pt idx="882">
                  <c:v>224</c:v>
                </c:pt>
                <c:pt idx="883">
                  <c:v>190</c:v>
                </c:pt>
                <c:pt idx="884">
                  <c:v>214</c:v>
                </c:pt>
                <c:pt idx="885">
                  <c:v>203</c:v>
                </c:pt>
                <c:pt idx="886">
                  <c:v>193</c:v>
                </c:pt>
                <c:pt idx="887">
                  <c:v>221</c:v>
                </c:pt>
                <c:pt idx="888">
                  <c:v>209</c:v>
                </c:pt>
                <c:pt idx="889">
                  <c:v>201</c:v>
                </c:pt>
                <c:pt idx="890">
                  <c:v>210</c:v>
                </c:pt>
                <c:pt idx="891">
                  <c:v>218</c:v>
                </c:pt>
                <c:pt idx="892">
                  <c:v>212</c:v>
                </c:pt>
                <c:pt idx="893">
                  <c:v>216</c:v>
                </c:pt>
                <c:pt idx="894">
                  <c:v>217</c:v>
                </c:pt>
                <c:pt idx="895">
                  <c:v>229</c:v>
                </c:pt>
                <c:pt idx="896">
                  <c:v>191</c:v>
                </c:pt>
                <c:pt idx="897">
                  <c:v>186</c:v>
                </c:pt>
                <c:pt idx="898">
                  <c:v>190</c:v>
                </c:pt>
                <c:pt idx="899">
                  <c:v>190</c:v>
                </c:pt>
                <c:pt idx="900">
                  <c:v>193</c:v>
                </c:pt>
                <c:pt idx="901">
                  <c:v>193</c:v>
                </c:pt>
                <c:pt idx="902">
                  <c:v>198</c:v>
                </c:pt>
                <c:pt idx="903">
                  <c:v>180</c:v>
                </c:pt>
                <c:pt idx="904">
                  <c:v>180</c:v>
                </c:pt>
                <c:pt idx="905">
                  <c:v>179</c:v>
                </c:pt>
                <c:pt idx="906">
                  <c:v>197</c:v>
                </c:pt>
                <c:pt idx="907">
                  <c:v>191</c:v>
                </c:pt>
                <c:pt idx="908">
                  <c:v>154</c:v>
                </c:pt>
                <c:pt idx="909">
                  <c:v>190</c:v>
                </c:pt>
                <c:pt idx="910">
                  <c:v>183</c:v>
                </c:pt>
                <c:pt idx="911">
                  <c:v>176</c:v>
                </c:pt>
                <c:pt idx="912">
                  <c:v>174</c:v>
                </c:pt>
                <c:pt idx="913">
                  <c:v>165</c:v>
                </c:pt>
                <c:pt idx="914">
                  <c:v>188</c:v>
                </c:pt>
                <c:pt idx="915">
                  <c:v>185</c:v>
                </c:pt>
                <c:pt idx="916">
                  <c:v>191</c:v>
                </c:pt>
                <c:pt idx="917">
                  <c:v>173</c:v>
                </c:pt>
                <c:pt idx="918">
                  <c:v>181</c:v>
                </c:pt>
                <c:pt idx="919">
                  <c:v>146</c:v>
                </c:pt>
                <c:pt idx="920">
                  <c:v>171</c:v>
                </c:pt>
                <c:pt idx="921">
                  <c:v>180</c:v>
                </c:pt>
                <c:pt idx="922">
                  <c:v>166</c:v>
                </c:pt>
                <c:pt idx="923">
                  <c:v>182</c:v>
                </c:pt>
                <c:pt idx="924">
                  <c:v>183</c:v>
                </c:pt>
                <c:pt idx="925">
                  <c:v>179</c:v>
                </c:pt>
                <c:pt idx="926">
                  <c:v>179</c:v>
                </c:pt>
                <c:pt idx="927">
                  <c:v>178</c:v>
                </c:pt>
                <c:pt idx="928">
                  <c:v>180</c:v>
                </c:pt>
                <c:pt idx="929">
                  <c:v>160</c:v>
                </c:pt>
                <c:pt idx="930">
                  <c:v>175</c:v>
                </c:pt>
                <c:pt idx="931">
                  <c:v>155</c:v>
                </c:pt>
                <c:pt idx="932">
                  <c:v>144</c:v>
                </c:pt>
                <c:pt idx="933">
                  <c:v>166</c:v>
                </c:pt>
                <c:pt idx="934">
                  <c:v>166</c:v>
                </c:pt>
                <c:pt idx="935">
                  <c:v>157</c:v>
                </c:pt>
                <c:pt idx="936">
                  <c:v>166</c:v>
                </c:pt>
                <c:pt idx="937">
                  <c:v>150</c:v>
                </c:pt>
                <c:pt idx="938">
                  <c:v>153</c:v>
                </c:pt>
                <c:pt idx="939">
                  <c:v>136</c:v>
                </c:pt>
                <c:pt idx="940">
                  <c:v>141</c:v>
                </c:pt>
                <c:pt idx="941">
                  <c:v>158</c:v>
                </c:pt>
                <c:pt idx="942">
                  <c:v>136</c:v>
                </c:pt>
                <c:pt idx="943">
                  <c:v>139</c:v>
                </c:pt>
                <c:pt idx="944">
                  <c:v>165</c:v>
                </c:pt>
                <c:pt idx="945">
                  <c:v>175</c:v>
                </c:pt>
                <c:pt idx="946">
                  <c:v>158</c:v>
                </c:pt>
                <c:pt idx="947">
                  <c:v>157</c:v>
                </c:pt>
                <c:pt idx="948">
                  <c:v>143</c:v>
                </c:pt>
                <c:pt idx="949">
                  <c:v>155</c:v>
                </c:pt>
                <c:pt idx="950">
                  <c:v>159</c:v>
                </c:pt>
                <c:pt idx="951">
                  <c:v>158</c:v>
                </c:pt>
                <c:pt idx="952">
                  <c:v>170</c:v>
                </c:pt>
                <c:pt idx="953">
                  <c:v>142</c:v>
                </c:pt>
                <c:pt idx="954">
                  <c:v>149</c:v>
                </c:pt>
                <c:pt idx="955">
                  <c:v>137</c:v>
                </c:pt>
                <c:pt idx="956">
                  <c:v>172</c:v>
                </c:pt>
                <c:pt idx="957">
                  <c:v>128</c:v>
                </c:pt>
                <c:pt idx="958">
                  <c:v>131</c:v>
                </c:pt>
                <c:pt idx="959">
                  <c:v>127</c:v>
                </c:pt>
                <c:pt idx="960">
                  <c:v>153</c:v>
                </c:pt>
                <c:pt idx="961">
                  <c:v>151</c:v>
                </c:pt>
                <c:pt idx="962">
                  <c:v>160</c:v>
                </c:pt>
                <c:pt idx="963">
                  <c:v>130</c:v>
                </c:pt>
                <c:pt idx="964">
                  <c:v>159</c:v>
                </c:pt>
                <c:pt idx="965">
                  <c:v>127</c:v>
                </c:pt>
                <c:pt idx="966">
                  <c:v>136</c:v>
                </c:pt>
                <c:pt idx="967">
                  <c:v>153</c:v>
                </c:pt>
                <c:pt idx="968">
                  <c:v>157</c:v>
                </c:pt>
                <c:pt idx="969">
                  <c:v>154</c:v>
                </c:pt>
                <c:pt idx="970">
                  <c:v>138</c:v>
                </c:pt>
                <c:pt idx="971">
                  <c:v>141</c:v>
                </c:pt>
                <c:pt idx="972">
                  <c:v>146</c:v>
                </c:pt>
                <c:pt idx="973">
                  <c:v>145</c:v>
                </c:pt>
                <c:pt idx="974">
                  <c:v>125</c:v>
                </c:pt>
                <c:pt idx="975">
                  <c:v>137</c:v>
                </c:pt>
                <c:pt idx="976">
                  <c:v>156</c:v>
                </c:pt>
                <c:pt idx="977">
                  <c:v>116</c:v>
                </c:pt>
                <c:pt idx="978">
                  <c:v>135</c:v>
                </c:pt>
                <c:pt idx="979">
                  <c:v>133</c:v>
                </c:pt>
                <c:pt idx="980">
                  <c:v>147</c:v>
                </c:pt>
                <c:pt idx="981">
                  <c:v>95</c:v>
                </c:pt>
                <c:pt idx="982">
                  <c:v>122</c:v>
                </c:pt>
                <c:pt idx="983">
                  <c:v>127</c:v>
                </c:pt>
                <c:pt idx="984">
                  <c:v>156</c:v>
                </c:pt>
                <c:pt idx="985">
                  <c:v>132</c:v>
                </c:pt>
                <c:pt idx="986">
                  <c:v>141</c:v>
                </c:pt>
                <c:pt idx="987">
                  <c:v>121</c:v>
                </c:pt>
                <c:pt idx="988">
                  <c:v>144</c:v>
                </c:pt>
                <c:pt idx="989">
                  <c:v>121</c:v>
                </c:pt>
                <c:pt idx="990">
                  <c:v>130</c:v>
                </c:pt>
                <c:pt idx="991">
                  <c:v>126</c:v>
                </c:pt>
                <c:pt idx="992">
                  <c:v>135</c:v>
                </c:pt>
                <c:pt idx="993">
                  <c:v>135</c:v>
                </c:pt>
                <c:pt idx="994">
                  <c:v>151</c:v>
                </c:pt>
                <c:pt idx="995">
                  <c:v>133</c:v>
                </c:pt>
                <c:pt idx="996">
                  <c:v>152</c:v>
                </c:pt>
                <c:pt idx="997">
                  <c:v>145</c:v>
                </c:pt>
                <c:pt idx="998">
                  <c:v>116</c:v>
                </c:pt>
                <c:pt idx="999">
                  <c:v>145</c:v>
                </c:pt>
                <c:pt idx="1000">
                  <c:v>112</c:v>
                </c:pt>
                <c:pt idx="1001">
                  <c:v>124</c:v>
                </c:pt>
                <c:pt idx="1002">
                  <c:v>146</c:v>
                </c:pt>
                <c:pt idx="1003">
                  <c:v>105</c:v>
                </c:pt>
                <c:pt idx="1004">
                  <c:v>111</c:v>
                </c:pt>
                <c:pt idx="1005">
                  <c:v>107</c:v>
                </c:pt>
                <c:pt idx="1006">
                  <c:v>119</c:v>
                </c:pt>
                <c:pt idx="1007">
                  <c:v>145</c:v>
                </c:pt>
                <c:pt idx="1008">
                  <c:v>123</c:v>
                </c:pt>
                <c:pt idx="1009">
                  <c:v>119</c:v>
                </c:pt>
                <c:pt idx="1010">
                  <c:v>117</c:v>
                </c:pt>
                <c:pt idx="1011">
                  <c:v>121</c:v>
                </c:pt>
                <c:pt idx="1012">
                  <c:v>113</c:v>
                </c:pt>
                <c:pt idx="1013">
                  <c:v>117</c:v>
                </c:pt>
                <c:pt idx="1014">
                  <c:v>122</c:v>
                </c:pt>
                <c:pt idx="1015">
                  <c:v>123</c:v>
                </c:pt>
                <c:pt idx="1016">
                  <c:v>115</c:v>
                </c:pt>
                <c:pt idx="1017">
                  <c:v>116</c:v>
                </c:pt>
                <c:pt idx="1018">
                  <c:v>129</c:v>
                </c:pt>
                <c:pt idx="1019">
                  <c:v>122</c:v>
                </c:pt>
                <c:pt idx="1020">
                  <c:v>124</c:v>
                </c:pt>
                <c:pt idx="1021">
                  <c:v>108</c:v>
                </c:pt>
                <c:pt idx="1022">
                  <c:v>105</c:v>
                </c:pt>
                <c:pt idx="1023">
                  <c:v>126</c:v>
                </c:pt>
                <c:pt idx="1024">
                  <c:v>123</c:v>
                </c:pt>
                <c:pt idx="1025">
                  <c:v>104</c:v>
                </c:pt>
                <c:pt idx="1026">
                  <c:v>117</c:v>
                </c:pt>
                <c:pt idx="1027">
                  <c:v>127</c:v>
                </c:pt>
                <c:pt idx="1028">
                  <c:v>101</c:v>
                </c:pt>
                <c:pt idx="1029">
                  <c:v>96</c:v>
                </c:pt>
                <c:pt idx="1030">
                  <c:v>111</c:v>
                </c:pt>
                <c:pt idx="1031">
                  <c:v>105</c:v>
                </c:pt>
                <c:pt idx="1032">
                  <c:v>115</c:v>
                </c:pt>
                <c:pt idx="1033">
                  <c:v>118</c:v>
                </c:pt>
                <c:pt idx="1034">
                  <c:v>117</c:v>
                </c:pt>
                <c:pt idx="1035">
                  <c:v>120</c:v>
                </c:pt>
                <c:pt idx="1036">
                  <c:v>103</c:v>
                </c:pt>
                <c:pt idx="1037">
                  <c:v>121</c:v>
                </c:pt>
                <c:pt idx="1038">
                  <c:v>107</c:v>
                </c:pt>
                <c:pt idx="1039">
                  <c:v>124</c:v>
                </c:pt>
                <c:pt idx="1040">
                  <c:v>122</c:v>
                </c:pt>
                <c:pt idx="1041">
                  <c:v>103</c:v>
                </c:pt>
                <c:pt idx="1042">
                  <c:v>88</c:v>
                </c:pt>
                <c:pt idx="1043">
                  <c:v>102</c:v>
                </c:pt>
                <c:pt idx="1044">
                  <c:v>99</c:v>
                </c:pt>
                <c:pt idx="1045">
                  <c:v>89</c:v>
                </c:pt>
                <c:pt idx="1046">
                  <c:v>114</c:v>
                </c:pt>
                <c:pt idx="1047">
                  <c:v>105</c:v>
                </c:pt>
                <c:pt idx="1048">
                  <c:v>112</c:v>
                </c:pt>
                <c:pt idx="1049">
                  <c:v>115</c:v>
                </c:pt>
                <c:pt idx="1050">
                  <c:v>122</c:v>
                </c:pt>
                <c:pt idx="1051">
                  <c:v>133</c:v>
                </c:pt>
                <c:pt idx="1052">
                  <c:v>138</c:v>
                </c:pt>
                <c:pt idx="1053">
                  <c:v>108</c:v>
                </c:pt>
                <c:pt idx="1054">
                  <c:v>119</c:v>
                </c:pt>
                <c:pt idx="1055">
                  <c:v>138</c:v>
                </c:pt>
                <c:pt idx="1056">
                  <c:v>120</c:v>
                </c:pt>
                <c:pt idx="1057">
                  <c:v>128</c:v>
                </c:pt>
                <c:pt idx="1058">
                  <c:v>114</c:v>
                </c:pt>
                <c:pt idx="1059">
                  <c:v>117</c:v>
                </c:pt>
                <c:pt idx="1060">
                  <c:v>113</c:v>
                </c:pt>
                <c:pt idx="1061">
                  <c:v>99</c:v>
                </c:pt>
                <c:pt idx="1062">
                  <c:v>90</c:v>
                </c:pt>
                <c:pt idx="1063">
                  <c:v>107</c:v>
                </c:pt>
                <c:pt idx="1064">
                  <c:v>107</c:v>
                </c:pt>
                <c:pt idx="1065">
                  <c:v>92</c:v>
                </c:pt>
                <c:pt idx="1066">
                  <c:v>101</c:v>
                </c:pt>
                <c:pt idx="1067">
                  <c:v>117</c:v>
                </c:pt>
                <c:pt idx="1068">
                  <c:v>118</c:v>
                </c:pt>
                <c:pt idx="1069">
                  <c:v>103</c:v>
                </c:pt>
                <c:pt idx="1070">
                  <c:v>124</c:v>
                </c:pt>
                <c:pt idx="1071">
                  <c:v>111</c:v>
                </c:pt>
                <c:pt idx="1072">
                  <c:v>107</c:v>
                </c:pt>
                <c:pt idx="1073">
                  <c:v>91</c:v>
                </c:pt>
                <c:pt idx="1074">
                  <c:v>120</c:v>
                </c:pt>
                <c:pt idx="1075">
                  <c:v>101</c:v>
                </c:pt>
                <c:pt idx="1076">
                  <c:v>110</c:v>
                </c:pt>
                <c:pt idx="1077">
                  <c:v>91</c:v>
                </c:pt>
                <c:pt idx="1078">
                  <c:v>110</c:v>
                </c:pt>
                <c:pt idx="1079">
                  <c:v>100</c:v>
                </c:pt>
                <c:pt idx="1080">
                  <c:v>92</c:v>
                </c:pt>
                <c:pt idx="1081">
                  <c:v>97</c:v>
                </c:pt>
                <c:pt idx="1082">
                  <c:v>100</c:v>
                </c:pt>
                <c:pt idx="1083">
                  <c:v>98</c:v>
                </c:pt>
                <c:pt idx="1084">
                  <c:v>110</c:v>
                </c:pt>
                <c:pt idx="1085">
                  <c:v>108</c:v>
                </c:pt>
                <c:pt idx="1086">
                  <c:v>109</c:v>
                </c:pt>
                <c:pt idx="1087">
                  <c:v>116</c:v>
                </c:pt>
                <c:pt idx="1088">
                  <c:v>107</c:v>
                </c:pt>
                <c:pt idx="1089">
                  <c:v>98</c:v>
                </c:pt>
                <c:pt idx="1090">
                  <c:v>101</c:v>
                </c:pt>
                <c:pt idx="1091">
                  <c:v>117</c:v>
                </c:pt>
                <c:pt idx="1092">
                  <c:v>103</c:v>
                </c:pt>
                <c:pt idx="1093">
                  <c:v>104</c:v>
                </c:pt>
                <c:pt idx="1094">
                  <c:v>109</c:v>
                </c:pt>
                <c:pt idx="1095">
                  <c:v>102</c:v>
                </c:pt>
                <c:pt idx="1096">
                  <c:v>89</c:v>
                </c:pt>
                <c:pt idx="1097">
                  <c:v>108</c:v>
                </c:pt>
                <c:pt idx="1098">
                  <c:v>101</c:v>
                </c:pt>
                <c:pt idx="1099">
                  <c:v>117</c:v>
                </c:pt>
                <c:pt idx="1100">
                  <c:v>107</c:v>
                </c:pt>
                <c:pt idx="1101">
                  <c:v>91</c:v>
                </c:pt>
                <c:pt idx="1102">
                  <c:v>98</c:v>
                </c:pt>
                <c:pt idx="1103">
                  <c:v>92</c:v>
                </c:pt>
                <c:pt idx="1104">
                  <c:v>91</c:v>
                </c:pt>
                <c:pt idx="1105">
                  <c:v>118</c:v>
                </c:pt>
                <c:pt idx="1106">
                  <c:v>108</c:v>
                </c:pt>
                <c:pt idx="1107">
                  <c:v>90</c:v>
                </c:pt>
                <c:pt idx="1108">
                  <c:v>83</c:v>
                </c:pt>
                <c:pt idx="1109">
                  <c:v>98</c:v>
                </c:pt>
                <c:pt idx="1110">
                  <c:v>98</c:v>
                </c:pt>
                <c:pt idx="1111">
                  <c:v>103</c:v>
                </c:pt>
                <c:pt idx="1112">
                  <c:v>104</c:v>
                </c:pt>
                <c:pt idx="1113">
                  <c:v>96</c:v>
                </c:pt>
                <c:pt idx="1114">
                  <c:v>92</c:v>
                </c:pt>
                <c:pt idx="1115">
                  <c:v>85</c:v>
                </c:pt>
                <c:pt idx="1116">
                  <c:v>98</c:v>
                </c:pt>
                <c:pt idx="1117">
                  <c:v>94</c:v>
                </c:pt>
                <c:pt idx="1118">
                  <c:v>83</c:v>
                </c:pt>
                <c:pt idx="1119">
                  <c:v>110</c:v>
                </c:pt>
                <c:pt idx="1120">
                  <c:v>87</c:v>
                </c:pt>
                <c:pt idx="1121">
                  <c:v>90</c:v>
                </c:pt>
                <c:pt idx="1122">
                  <c:v>98</c:v>
                </c:pt>
                <c:pt idx="1123">
                  <c:v>107</c:v>
                </c:pt>
                <c:pt idx="1124">
                  <c:v>85</c:v>
                </c:pt>
                <c:pt idx="1125">
                  <c:v>98</c:v>
                </c:pt>
                <c:pt idx="1126">
                  <c:v>96</c:v>
                </c:pt>
                <c:pt idx="1127">
                  <c:v>91</c:v>
                </c:pt>
                <c:pt idx="1128">
                  <c:v>111</c:v>
                </c:pt>
                <c:pt idx="1129">
                  <c:v>112</c:v>
                </c:pt>
                <c:pt idx="1130">
                  <c:v>86</c:v>
                </c:pt>
                <c:pt idx="1131">
                  <c:v>105</c:v>
                </c:pt>
                <c:pt idx="1132">
                  <c:v>92</c:v>
                </c:pt>
                <c:pt idx="1133">
                  <c:v>111</c:v>
                </c:pt>
                <c:pt idx="1134">
                  <c:v>89</c:v>
                </c:pt>
                <c:pt idx="1135">
                  <c:v>95</c:v>
                </c:pt>
                <c:pt idx="1136">
                  <c:v>110</c:v>
                </c:pt>
                <c:pt idx="1137">
                  <c:v>90</c:v>
                </c:pt>
                <c:pt idx="1138">
                  <c:v>100</c:v>
                </c:pt>
                <c:pt idx="1139">
                  <c:v>86</c:v>
                </c:pt>
                <c:pt idx="1140">
                  <c:v>99</c:v>
                </c:pt>
                <c:pt idx="1141">
                  <c:v>103</c:v>
                </c:pt>
                <c:pt idx="1142">
                  <c:v>114</c:v>
                </c:pt>
                <c:pt idx="1143">
                  <c:v>89</c:v>
                </c:pt>
                <c:pt idx="1144">
                  <c:v>107</c:v>
                </c:pt>
                <c:pt idx="1145">
                  <c:v>97</c:v>
                </c:pt>
                <c:pt idx="1146">
                  <c:v>108</c:v>
                </c:pt>
                <c:pt idx="1147">
                  <c:v>94</c:v>
                </c:pt>
                <c:pt idx="1148">
                  <c:v>99</c:v>
                </c:pt>
                <c:pt idx="1149">
                  <c:v>107</c:v>
                </c:pt>
                <c:pt idx="1150">
                  <c:v>104</c:v>
                </c:pt>
                <c:pt idx="1151">
                  <c:v>124</c:v>
                </c:pt>
                <c:pt idx="1152">
                  <c:v>102</c:v>
                </c:pt>
                <c:pt idx="1153">
                  <c:v>113</c:v>
                </c:pt>
                <c:pt idx="1154">
                  <c:v>102</c:v>
                </c:pt>
                <c:pt idx="1155">
                  <c:v>84</c:v>
                </c:pt>
                <c:pt idx="1156">
                  <c:v>113</c:v>
                </c:pt>
                <c:pt idx="1157">
                  <c:v>99</c:v>
                </c:pt>
                <c:pt idx="1158">
                  <c:v>108</c:v>
                </c:pt>
                <c:pt idx="1159">
                  <c:v>100</c:v>
                </c:pt>
                <c:pt idx="1160">
                  <c:v>93</c:v>
                </c:pt>
                <c:pt idx="1161">
                  <c:v>96</c:v>
                </c:pt>
                <c:pt idx="1162">
                  <c:v>98</c:v>
                </c:pt>
                <c:pt idx="1163">
                  <c:v>105</c:v>
                </c:pt>
                <c:pt idx="1164">
                  <c:v>99</c:v>
                </c:pt>
                <c:pt idx="1165">
                  <c:v>104</c:v>
                </c:pt>
                <c:pt idx="1166">
                  <c:v>103</c:v>
                </c:pt>
                <c:pt idx="1167">
                  <c:v>89</c:v>
                </c:pt>
                <c:pt idx="1168">
                  <c:v>97</c:v>
                </c:pt>
                <c:pt idx="1169">
                  <c:v>87</c:v>
                </c:pt>
                <c:pt idx="1170">
                  <c:v>77</c:v>
                </c:pt>
                <c:pt idx="1171">
                  <c:v>99</c:v>
                </c:pt>
                <c:pt idx="1172">
                  <c:v>111</c:v>
                </c:pt>
                <c:pt idx="1173">
                  <c:v>104</c:v>
                </c:pt>
                <c:pt idx="1174">
                  <c:v>119</c:v>
                </c:pt>
                <c:pt idx="1175">
                  <c:v>103</c:v>
                </c:pt>
                <c:pt idx="1176">
                  <c:v>103</c:v>
                </c:pt>
                <c:pt idx="1177">
                  <c:v>104</c:v>
                </c:pt>
                <c:pt idx="1178">
                  <c:v>92</c:v>
                </c:pt>
                <c:pt idx="1179">
                  <c:v>100</c:v>
                </c:pt>
                <c:pt idx="1180">
                  <c:v>122</c:v>
                </c:pt>
                <c:pt idx="1181">
                  <c:v>90</c:v>
                </c:pt>
                <c:pt idx="1182">
                  <c:v>98</c:v>
                </c:pt>
                <c:pt idx="1183">
                  <c:v>100</c:v>
                </c:pt>
                <c:pt idx="1184">
                  <c:v>106</c:v>
                </c:pt>
                <c:pt idx="1185">
                  <c:v>78</c:v>
                </c:pt>
                <c:pt idx="1186">
                  <c:v>94</c:v>
                </c:pt>
                <c:pt idx="1187">
                  <c:v>100</c:v>
                </c:pt>
                <c:pt idx="1188">
                  <c:v>87</c:v>
                </c:pt>
                <c:pt idx="1189">
                  <c:v>106</c:v>
                </c:pt>
                <c:pt idx="1190">
                  <c:v>98</c:v>
                </c:pt>
                <c:pt idx="1191">
                  <c:v>89</c:v>
                </c:pt>
                <c:pt idx="1192">
                  <c:v>85</c:v>
                </c:pt>
                <c:pt idx="1193">
                  <c:v>78</c:v>
                </c:pt>
                <c:pt idx="1194">
                  <c:v>88</c:v>
                </c:pt>
                <c:pt idx="1195">
                  <c:v>68</c:v>
                </c:pt>
                <c:pt idx="1196">
                  <c:v>109</c:v>
                </c:pt>
                <c:pt idx="1197">
                  <c:v>101</c:v>
                </c:pt>
                <c:pt idx="1198">
                  <c:v>81</c:v>
                </c:pt>
                <c:pt idx="1199">
                  <c:v>88</c:v>
                </c:pt>
                <c:pt idx="1200">
                  <c:v>102</c:v>
                </c:pt>
                <c:pt idx="1201">
                  <c:v>84</c:v>
                </c:pt>
                <c:pt idx="1202">
                  <c:v>97</c:v>
                </c:pt>
                <c:pt idx="1203">
                  <c:v>99</c:v>
                </c:pt>
                <c:pt idx="1204">
                  <c:v>107</c:v>
                </c:pt>
                <c:pt idx="1205">
                  <c:v>91</c:v>
                </c:pt>
                <c:pt idx="1206">
                  <c:v>92</c:v>
                </c:pt>
                <c:pt idx="1207">
                  <c:v>87</c:v>
                </c:pt>
                <c:pt idx="1208">
                  <c:v>87</c:v>
                </c:pt>
                <c:pt idx="1209">
                  <c:v>88</c:v>
                </c:pt>
                <c:pt idx="1210">
                  <c:v>88</c:v>
                </c:pt>
                <c:pt idx="1211">
                  <c:v>92</c:v>
                </c:pt>
                <c:pt idx="1212">
                  <c:v>82</c:v>
                </c:pt>
                <c:pt idx="1213">
                  <c:v>94</c:v>
                </c:pt>
                <c:pt idx="1214">
                  <c:v>92</c:v>
                </c:pt>
                <c:pt idx="1215">
                  <c:v>101</c:v>
                </c:pt>
                <c:pt idx="1216">
                  <c:v>79</c:v>
                </c:pt>
                <c:pt idx="1217">
                  <c:v>80</c:v>
                </c:pt>
                <c:pt idx="1218">
                  <c:v>77</c:v>
                </c:pt>
                <c:pt idx="1219">
                  <c:v>92</c:v>
                </c:pt>
                <c:pt idx="1220">
                  <c:v>83</c:v>
                </c:pt>
                <c:pt idx="1221">
                  <c:v>103</c:v>
                </c:pt>
                <c:pt idx="1222">
                  <c:v>94</c:v>
                </c:pt>
                <c:pt idx="1223">
                  <c:v>81</c:v>
                </c:pt>
                <c:pt idx="1224">
                  <c:v>92</c:v>
                </c:pt>
                <c:pt idx="1225">
                  <c:v>85</c:v>
                </c:pt>
                <c:pt idx="1226">
                  <c:v>85</c:v>
                </c:pt>
                <c:pt idx="1227">
                  <c:v>101</c:v>
                </c:pt>
                <c:pt idx="1228">
                  <c:v>107</c:v>
                </c:pt>
                <c:pt idx="1229">
                  <c:v>96</c:v>
                </c:pt>
                <c:pt idx="1230">
                  <c:v>88</c:v>
                </c:pt>
                <c:pt idx="1231">
                  <c:v>90</c:v>
                </c:pt>
                <c:pt idx="1232">
                  <c:v>91</c:v>
                </c:pt>
                <c:pt idx="1233">
                  <c:v>106</c:v>
                </c:pt>
                <c:pt idx="1234">
                  <c:v>98</c:v>
                </c:pt>
                <c:pt idx="1235">
                  <c:v>85</c:v>
                </c:pt>
                <c:pt idx="1236">
                  <c:v>88</c:v>
                </c:pt>
                <c:pt idx="1237">
                  <c:v>100</c:v>
                </c:pt>
                <c:pt idx="1238">
                  <c:v>79</c:v>
                </c:pt>
                <c:pt idx="1239">
                  <c:v>78</c:v>
                </c:pt>
                <c:pt idx="1240">
                  <c:v>73</c:v>
                </c:pt>
                <c:pt idx="1241">
                  <c:v>96</c:v>
                </c:pt>
                <c:pt idx="1242">
                  <c:v>102</c:v>
                </c:pt>
                <c:pt idx="1243">
                  <c:v>100</c:v>
                </c:pt>
                <c:pt idx="1244">
                  <c:v>84</c:v>
                </c:pt>
                <c:pt idx="1245">
                  <c:v>89</c:v>
                </c:pt>
                <c:pt idx="1246">
                  <c:v>99</c:v>
                </c:pt>
                <c:pt idx="1247">
                  <c:v>102</c:v>
                </c:pt>
                <c:pt idx="1248">
                  <c:v>90</c:v>
                </c:pt>
                <c:pt idx="1249">
                  <c:v>104</c:v>
                </c:pt>
                <c:pt idx="1250">
                  <c:v>105</c:v>
                </c:pt>
                <c:pt idx="1251">
                  <c:v>101</c:v>
                </c:pt>
                <c:pt idx="1252">
                  <c:v>95</c:v>
                </c:pt>
                <c:pt idx="1253">
                  <c:v>91</c:v>
                </c:pt>
                <c:pt idx="1254">
                  <c:v>83</c:v>
                </c:pt>
                <c:pt idx="1255">
                  <c:v>120</c:v>
                </c:pt>
                <c:pt idx="1256">
                  <c:v>106</c:v>
                </c:pt>
                <c:pt idx="1257">
                  <c:v>103</c:v>
                </c:pt>
                <c:pt idx="1258">
                  <c:v>88</c:v>
                </c:pt>
                <c:pt idx="1259">
                  <c:v>103</c:v>
                </c:pt>
                <c:pt idx="1260">
                  <c:v>90</c:v>
                </c:pt>
                <c:pt idx="1261">
                  <c:v>104</c:v>
                </c:pt>
                <c:pt idx="1262">
                  <c:v>85</c:v>
                </c:pt>
                <c:pt idx="1263">
                  <c:v>83</c:v>
                </c:pt>
                <c:pt idx="1264">
                  <c:v>92</c:v>
                </c:pt>
                <c:pt idx="1265">
                  <c:v>103</c:v>
                </c:pt>
                <c:pt idx="1266">
                  <c:v>101</c:v>
                </c:pt>
                <c:pt idx="1267">
                  <c:v>99</c:v>
                </c:pt>
                <c:pt idx="1268">
                  <c:v>98</c:v>
                </c:pt>
                <c:pt idx="1269">
                  <c:v>83</c:v>
                </c:pt>
                <c:pt idx="1270">
                  <c:v>90</c:v>
                </c:pt>
                <c:pt idx="1271">
                  <c:v>107</c:v>
                </c:pt>
                <c:pt idx="1272">
                  <c:v>97</c:v>
                </c:pt>
                <c:pt idx="1273">
                  <c:v>91</c:v>
                </c:pt>
                <c:pt idx="1274">
                  <c:v>92</c:v>
                </c:pt>
                <c:pt idx="1275">
                  <c:v>98</c:v>
                </c:pt>
                <c:pt idx="1276">
                  <c:v>90</c:v>
                </c:pt>
                <c:pt idx="1277">
                  <c:v>91</c:v>
                </c:pt>
                <c:pt idx="1278">
                  <c:v>91</c:v>
                </c:pt>
                <c:pt idx="1279">
                  <c:v>85</c:v>
                </c:pt>
                <c:pt idx="1280">
                  <c:v>95</c:v>
                </c:pt>
                <c:pt idx="1281">
                  <c:v>94</c:v>
                </c:pt>
                <c:pt idx="1282">
                  <c:v>90</c:v>
                </c:pt>
                <c:pt idx="1283">
                  <c:v>96</c:v>
                </c:pt>
                <c:pt idx="1284">
                  <c:v>98</c:v>
                </c:pt>
                <c:pt idx="1285">
                  <c:v>77</c:v>
                </c:pt>
                <c:pt idx="1286">
                  <c:v>96</c:v>
                </c:pt>
                <c:pt idx="1287">
                  <c:v>103</c:v>
                </c:pt>
                <c:pt idx="1288">
                  <c:v>83</c:v>
                </c:pt>
                <c:pt idx="1289">
                  <c:v>108</c:v>
                </c:pt>
                <c:pt idx="1290">
                  <c:v>115</c:v>
                </c:pt>
                <c:pt idx="1291">
                  <c:v>90</c:v>
                </c:pt>
                <c:pt idx="1292">
                  <c:v>94</c:v>
                </c:pt>
                <c:pt idx="1293">
                  <c:v>90</c:v>
                </c:pt>
                <c:pt idx="1294">
                  <c:v>110</c:v>
                </c:pt>
                <c:pt idx="1295">
                  <c:v>97</c:v>
                </c:pt>
                <c:pt idx="1296">
                  <c:v>87</c:v>
                </c:pt>
                <c:pt idx="1297">
                  <c:v>85</c:v>
                </c:pt>
                <c:pt idx="1298">
                  <c:v>93</c:v>
                </c:pt>
                <c:pt idx="1299">
                  <c:v>101</c:v>
                </c:pt>
                <c:pt idx="1300">
                  <c:v>93</c:v>
                </c:pt>
                <c:pt idx="1301">
                  <c:v>90</c:v>
                </c:pt>
                <c:pt idx="1302">
                  <c:v>102</c:v>
                </c:pt>
                <c:pt idx="1303">
                  <c:v>81</c:v>
                </c:pt>
                <c:pt idx="1304">
                  <c:v>90</c:v>
                </c:pt>
                <c:pt idx="1305">
                  <c:v>88</c:v>
                </c:pt>
                <c:pt idx="1306">
                  <c:v>87</c:v>
                </c:pt>
                <c:pt idx="1307">
                  <c:v>101</c:v>
                </c:pt>
                <c:pt idx="1308">
                  <c:v>108</c:v>
                </c:pt>
                <c:pt idx="1309">
                  <c:v>86</c:v>
                </c:pt>
                <c:pt idx="1310">
                  <c:v>108</c:v>
                </c:pt>
                <c:pt idx="1311">
                  <c:v>98</c:v>
                </c:pt>
                <c:pt idx="1312">
                  <c:v>99</c:v>
                </c:pt>
                <c:pt idx="1313">
                  <c:v>82</c:v>
                </c:pt>
                <c:pt idx="1314">
                  <c:v>69</c:v>
                </c:pt>
                <c:pt idx="1315">
                  <c:v>93</c:v>
                </c:pt>
                <c:pt idx="1316">
                  <c:v>89</c:v>
                </c:pt>
                <c:pt idx="1317">
                  <c:v>93</c:v>
                </c:pt>
                <c:pt idx="1318">
                  <c:v>80</c:v>
                </c:pt>
                <c:pt idx="1319">
                  <c:v>79</c:v>
                </c:pt>
                <c:pt idx="1320">
                  <c:v>99</c:v>
                </c:pt>
                <c:pt idx="1321">
                  <c:v>89</c:v>
                </c:pt>
                <c:pt idx="1322">
                  <c:v>95</c:v>
                </c:pt>
                <c:pt idx="1323">
                  <c:v>88</c:v>
                </c:pt>
                <c:pt idx="1324">
                  <c:v>95</c:v>
                </c:pt>
                <c:pt idx="1325">
                  <c:v>95</c:v>
                </c:pt>
                <c:pt idx="1326">
                  <c:v>84</c:v>
                </c:pt>
                <c:pt idx="1327">
                  <c:v>102</c:v>
                </c:pt>
                <c:pt idx="1328">
                  <c:v>92</c:v>
                </c:pt>
                <c:pt idx="1329">
                  <c:v>100</c:v>
                </c:pt>
                <c:pt idx="1330">
                  <c:v>101</c:v>
                </c:pt>
                <c:pt idx="1331">
                  <c:v>96</c:v>
                </c:pt>
                <c:pt idx="1332">
                  <c:v>67</c:v>
                </c:pt>
                <c:pt idx="1333">
                  <c:v>100</c:v>
                </c:pt>
                <c:pt idx="1334">
                  <c:v>66</c:v>
                </c:pt>
                <c:pt idx="1335">
                  <c:v>84</c:v>
                </c:pt>
                <c:pt idx="1336">
                  <c:v>85</c:v>
                </c:pt>
                <c:pt idx="1337">
                  <c:v>102</c:v>
                </c:pt>
                <c:pt idx="1338">
                  <c:v>86</c:v>
                </c:pt>
                <c:pt idx="1339">
                  <c:v>95</c:v>
                </c:pt>
                <c:pt idx="1340">
                  <c:v>76</c:v>
                </c:pt>
                <c:pt idx="1341">
                  <c:v>93</c:v>
                </c:pt>
                <c:pt idx="1342">
                  <c:v>84</c:v>
                </c:pt>
                <c:pt idx="1343">
                  <c:v>90</c:v>
                </c:pt>
                <c:pt idx="1344">
                  <c:v>82</c:v>
                </c:pt>
                <c:pt idx="1345">
                  <c:v>83</c:v>
                </c:pt>
                <c:pt idx="1346">
                  <c:v>93</c:v>
                </c:pt>
                <c:pt idx="1347">
                  <c:v>85</c:v>
                </c:pt>
                <c:pt idx="1348">
                  <c:v>104</c:v>
                </c:pt>
                <c:pt idx="1349">
                  <c:v>78</c:v>
                </c:pt>
                <c:pt idx="1350">
                  <c:v>75</c:v>
                </c:pt>
                <c:pt idx="1351">
                  <c:v>83</c:v>
                </c:pt>
                <c:pt idx="1352">
                  <c:v>93</c:v>
                </c:pt>
                <c:pt idx="1353">
                  <c:v>83</c:v>
                </c:pt>
                <c:pt idx="1354">
                  <c:v>90</c:v>
                </c:pt>
                <c:pt idx="1355">
                  <c:v>91</c:v>
                </c:pt>
                <c:pt idx="1356">
                  <c:v>95</c:v>
                </c:pt>
                <c:pt idx="1357">
                  <c:v>70</c:v>
                </c:pt>
                <c:pt idx="1358">
                  <c:v>80</c:v>
                </c:pt>
                <c:pt idx="1359">
                  <c:v>93</c:v>
                </c:pt>
                <c:pt idx="1360">
                  <c:v>76</c:v>
                </c:pt>
                <c:pt idx="1361">
                  <c:v>96</c:v>
                </c:pt>
                <c:pt idx="1362">
                  <c:v>77</c:v>
                </c:pt>
                <c:pt idx="1363">
                  <c:v>97</c:v>
                </c:pt>
                <c:pt idx="1364">
                  <c:v>91</c:v>
                </c:pt>
                <c:pt idx="1365">
                  <c:v>60</c:v>
                </c:pt>
                <c:pt idx="1366">
                  <c:v>95</c:v>
                </c:pt>
                <c:pt idx="1367">
                  <c:v>85</c:v>
                </c:pt>
                <c:pt idx="1368">
                  <c:v>87</c:v>
                </c:pt>
                <c:pt idx="1369">
                  <c:v>83</c:v>
                </c:pt>
                <c:pt idx="1370">
                  <c:v>88</c:v>
                </c:pt>
                <c:pt idx="1371">
                  <c:v>91</c:v>
                </c:pt>
                <c:pt idx="1372">
                  <c:v>79</c:v>
                </c:pt>
                <c:pt idx="1373">
                  <c:v>75</c:v>
                </c:pt>
                <c:pt idx="1374">
                  <c:v>90</c:v>
                </c:pt>
                <c:pt idx="1375">
                  <c:v>90</c:v>
                </c:pt>
                <c:pt idx="1376">
                  <c:v>85</c:v>
                </c:pt>
                <c:pt idx="1377">
                  <c:v>102</c:v>
                </c:pt>
                <c:pt idx="1378">
                  <c:v>84</c:v>
                </c:pt>
                <c:pt idx="1379">
                  <c:v>81</c:v>
                </c:pt>
                <c:pt idx="1380">
                  <c:v>89</c:v>
                </c:pt>
                <c:pt idx="1381">
                  <c:v>76</c:v>
                </c:pt>
                <c:pt idx="1382">
                  <c:v>71</c:v>
                </c:pt>
                <c:pt idx="1383">
                  <c:v>78</c:v>
                </c:pt>
                <c:pt idx="1384">
                  <c:v>79</c:v>
                </c:pt>
                <c:pt idx="1385">
                  <c:v>95</c:v>
                </c:pt>
                <c:pt idx="1386">
                  <c:v>105</c:v>
                </c:pt>
                <c:pt idx="1387">
                  <c:v>91</c:v>
                </c:pt>
                <c:pt idx="1388">
                  <c:v>87</c:v>
                </c:pt>
                <c:pt idx="1389">
                  <c:v>101</c:v>
                </c:pt>
                <c:pt idx="1390">
                  <c:v>95</c:v>
                </c:pt>
                <c:pt idx="1391">
                  <c:v>75</c:v>
                </c:pt>
                <c:pt idx="1392">
                  <c:v>83</c:v>
                </c:pt>
                <c:pt idx="1393">
                  <c:v>82</c:v>
                </c:pt>
                <c:pt idx="1394">
                  <c:v>86</c:v>
                </c:pt>
                <c:pt idx="1395">
                  <c:v>85</c:v>
                </c:pt>
                <c:pt idx="1396">
                  <c:v>88</c:v>
                </c:pt>
                <c:pt idx="1397">
                  <c:v>86</c:v>
                </c:pt>
                <c:pt idx="1398">
                  <c:v>92</c:v>
                </c:pt>
                <c:pt idx="1399">
                  <c:v>94</c:v>
                </c:pt>
                <c:pt idx="1400">
                  <c:v>72</c:v>
                </c:pt>
                <c:pt idx="1401">
                  <c:v>78</c:v>
                </c:pt>
                <c:pt idx="1402">
                  <c:v>95</c:v>
                </c:pt>
                <c:pt idx="1403">
                  <c:v>85</c:v>
                </c:pt>
                <c:pt idx="1404">
                  <c:v>103</c:v>
                </c:pt>
                <c:pt idx="1405">
                  <c:v>68</c:v>
                </c:pt>
                <c:pt idx="1406">
                  <c:v>89</c:v>
                </c:pt>
                <c:pt idx="1407">
                  <c:v>76</c:v>
                </c:pt>
                <c:pt idx="1408">
                  <c:v>78</c:v>
                </c:pt>
                <c:pt idx="1409">
                  <c:v>73</c:v>
                </c:pt>
                <c:pt idx="1410">
                  <c:v>90</c:v>
                </c:pt>
                <c:pt idx="1411">
                  <c:v>86</c:v>
                </c:pt>
                <c:pt idx="1412">
                  <c:v>92</c:v>
                </c:pt>
                <c:pt idx="1413">
                  <c:v>89</c:v>
                </c:pt>
                <c:pt idx="1414">
                  <c:v>91</c:v>
                </c:pt>
                <c:pt idx="1415">
                  <c:v>87</c:v>
                </c:pt>
                <c:pt idx="1416">
                  <c:v>68</c:v>
                </c:pt>
                <c:pt idx="1417">
                  <c:v>81</c:v>
                </c:pt>
                <c:pt idx="1418">
                  <c:v>80</c:v>
                </c:pt>
                <c:pt idx="1419">
                  <c:v>90</c:v>
                </c:pt>
                <c:pt idx="1420">
                  <c:v>84</c:v>
                </c:pt>
                <c:pt idx="1421">
                  <c:v>93</c:v>
                </c:pt>
                <c:pt idx="1422">
                  <c:v>89</c:v>
                </c:pt>
                <c:pt idx="1423">
                  <c:v>92</c:v>
                </c:pt>
                <c:pt idx="1424">
                  <c:v>75</c:v>
                </c:pt>
                <c:pt idx="1425">
                  <c:v>73</c:v>
                </c:pt>
                <c:pt idx="1426">
                  <c:v>104</c:v>
                </c:pt>
                <c:pt idx="1427">
                  <c:v>77</c:v>
                </c:pt>
                <c:pt idx="1428">
                  <c:v>83</c:v>
                </c:pt>
                <c:pt idx="1429">
                  <c:v>97</c:v>
                </c:pt>
                <c:pt idx="1430">
                  <c:v>89</c:v>
                </c:pt>
                <c:pt idx="1431">
                  <c:v>96</c:v>
                </c:pt>
                <c:pt idx="1432">
                  <c:v>84</c:v>
                </c:pt>
                <c:pt idx="1433">
                  <c:v>86</c:v>
                </c:pt>
                <c:pt idx="1434">
                  <c:v>85</c:v>
                </c:pt>
                <c:pt idx="1435">
                  <c:v>84</c:v>
                </c:pt>
                <c:pt idx="1436">
                  <c:v>77</c:v>
                </c:pt>
                <c:pt idx="1437">
                  <c:v>100</c:v>
                </c:pt>
                <c:pt idx="1438">
                  <c:v>80</c:v>
                </c:pt>
                <c:pt idx="1439">
                  <c:v>103</c:v>
                </c:pt>
                <c:pt idx="1440">
                  <c:v>93</c:v>
                </c:pt>
                <c:pt idx="1441">
                  <c:v>86</c:v>
                </c:pt>
                <c:pt idx="1442">
                  <c:v>89</c:v>
                </c:pt>
                <c:pt idx="1443">
                  <c:v>84</c:v>
                </c:pt>
                <c:pt idx="1444">
                  <c:v>93</c:v>
                </c:pt>
                <c:pt idx="1445">
                  <c:v>83</c:v>
                </c:pt>
                <c:pt idx="1446">
                  <c:v>71</c:v>
                </c:pt>
                <c:pt idx="1447">
                  <c:v>102</c:v>
                </c:pt>
                <c:pt idx="1448">
                  <c:v>86</c:v>
                </c:pt>
                <c:pt idx="1449">
                  <c:v>98</c:v>
                </c:pt>
                <c:pt idx="1450">
                  <c:v>99</c:v>
                </c:pt>
                <c:pt idx="1451">
                  <c:v>102</c:v>
                </c:pt>
                <c:pt idx="1452">
                  <c:v>101</c:v>
                </c:pt>
                <c:pt idx="1453">
                  <c:v>84</c:v>
                </c:pt>
                <c:pt idx="1454">
                  <c:v>99</c:v>
                </c:pt>
                <c:pt idx="1455">
                  <c:v>100</c:v>
                </c:pt>
                <c:pt idx="1456">
                  <c:v>102</c:v>
                </c:pt>
                <c:pt idx="1457">
                  <c:v>112</c:v>
                </c:pt>
                <c:pt idx="1458">
                  <c:v>101</c:v>
                </c:pt>
                <c:pt idx="1459">
                  <c:v>95</c:v>
                </c:pt>
                <c:pt idx="1460">
                  <c:v>97</c:v>
                </c:pt>
                <c:pt idx="1461">
                  <c:v>104</c:v>
                </c:pt>
                <c:pt idx="1462">
                  <c:v>91</c:v>
                </c:pt>
                <c:pt idx="1463">
                  <c:v>95</c:v>
                </c:pt>
                <c:pt idx="1464">
                  <c:v>107</c:v>
                </c:pt>
                <c:pt idx="1465">
                  <c:v>98</c:v>
                </c:pt>
                <c:pt idx="1466">
                  <c:v>108</c:v>
                </c:pt>
                <c:pt idx="1467">
                  <c:v>103</c:v>
                </c:pt>
                <c:pt idx="1468">
                  <c:v>93</c:v>
                </c:pt>
                <c:pt idx="1469">
                  <c:v>109</c:v>
                </c:pt>
                <c:pt idx="1470">
                  <c:v>97</c:v>
                </c:pt>
                <c:pt idx="1471">
                  <c:v>104</c:v>
                </c:pt>
                <c:pt idx="1472">
                  <c:v>94</c:v>
                </c:pt>
                <c:pt idx="1473">
                  <c:v>117</c:v>
                </c:pt>
                <c:pt idx="1474">
                  <c:v>98</c:v>
                </c:pt>
                <c:pt idx="1475">
                  <c:v>97</c:v>
                </c:pt>
                <c:pt idx="1476">
                  <c:v>91</c:v>
                </c:pt>
                <c:pt idx="1477">
                  <c:v>104</c:v>
                </c:pt>
                <c:pt idx="1478">
                  <c:v>77</c:v>
                </c:pt>
                <c:pt idx="1479">
                  <c:v>79</c:v>
                </c:pt>
                <c:pt idx="1480">
                  <c:v>95</c:v>
                </c:pt>
                <c:pt idx="1481">
                  <c:v>94</c:v>
                </c:pt>
                <c:pt idx="1482">
                  <c:v>102</c:v>
                </c:pt>
                <c:pt idx="1483">
                  <c:v>88</c:v>
                </c:pt>
                <c:pt idx="1484">
                  <c:v>106</c:v>
                </c:pt>
                <c:pt idx="1485">
                  <c:v>106</c:v>
                </c:pt>
                <c:pt idx="1486">
                  <c:v>98</c:v>
                </c:pt>
                <c:pt idx="1487">
                  <c:v>94</c:v>
                </c:pt>
                <c:pt idx="1488">
                  <c:v>74</c:v>
                </c:pt>
                <c:pt idx="1489">
                  <c:v>87</c:v>
                </c:pt>
                <c:pt idx="1490">
                  <c:v>108</c:v>
                </c:pt>
                <c:pt idx="1491">
                  <c:v>83</c:v>
                </c:pt>
                <c:pt idx="1492">
                  <c:v>88</c:v>
                </c:pt>
                <c:pt idx="1493">
                  <c:v>94</c:v>
                </c:pt>
                <c:pt idx="1494">
                  <c:v>84</c:v>
                </c:pt>
                <c:pt idx="1495">
                  <c:v>101</c:v>
                </c:pt>
                <c:pt idx="1496">
                  <c:v>94</c:v>
                </c:pt>
                <c:pt idx="1497">
                  <c:v>110</c:v>
                </c:pt>
                <c:pt idx="1498">
                  <c:v>100</c:v>
                </c:pt>
                <c:pt idx="1499">
                  <c:v>93</c:v>
                </c:pt>
                <c:pt idx="1500">
                  <c:v>98</c:v>
                </c:pt>
                <c:pt idx="1501">
                  <c:v>118</c:v>
                </c:pt>
                <c:pt idx="1502">
                  <c:v>98</c:v>
                </c:pt>
                <c:pt idx="1503">
                  <c:v>85</c:v>
                </c:pt>
                <c:pt idx="1504">
                  <c:v>112</c:v>
                </c:pt>
                <c:pt idx="1505">
                  <c:v>102</c:v>
                </c:pt>
                <c:pt idx="1506">
                  <c:v>114</c:v>
                </c:pt>
                <c:pt idx="1507">
                  <c:v>86</c:v>
                </c:pt>
                <c:pt idx="1508">
                  <c:v>101</c:v>
                </c:pt>
                <c:pt idx="1509">
                  <c:v>94</c:v>
                </c:pt>
                <c:pt idx="1510">
                  <c:v>95</c:v>
                </c:pt>
                <c:pt idx="1511">
                  <c:v>89</c:v>
                </c:pt>
                <c:pt idx="1512">
                  <c:v>98</c:v>
                </c:pt>
                <c:pt idx="1513">
                  <c:v>90</c:v>
                </c:pt>
                <c:pt idx="1514">
                  <c:v>109</c:v>
                </c:pt>
                <c:pt idx="1515">
                  <c:v>103</c:v>
                </c:pt>
                <c:pt idx="1516">
                  <c:v>115</c:v>
                </c:pt>
                <c:pt idx="1517">
                  <c:v>116</c:v>
                </c:pt>
                <c:pt idx="1518">
                  <c:v>99</c:v>
                </c:pt>
                <c:pt idx="1519">
                  <c:v>94</c:v>
                </c:pt>
                <c:pt idx="1520">
                  <c:v>95</c:v>
                </c:pt>
                <c:pt idx="1521">
                  <c:v>96</c:v>
                </c:pt>
                <c:pt idx="1522">
                  <c:v>98</c:v>
                </c:pt>
                <c:pt idx="1523">
                  <c:v>116</c:v>
                </c:pt>
                <c:pt idx="1524">
                  <c:v>103</c:v>
                </c:pt>
                <c:pt idx="1525">
                  <c:v>95</c:v>
                </c:pt>
                <c:pt idx="1526">
                  <c:v>98</c:v>
                </c:pt>
                <c:pt idx="1527">
                  <c:v>102</c:v>
                </c:pt>
                <c:pt idx="1528">
                  <c:v>118</c:v>
                </c:pt>
                <c:pt idx="1529">
                  <c:v>105</c:v>
                </c:pt>
                <c:pt idx="1530">
                  <c:v>93</c:v>
                </c:pt>
                <c:pt idx="1531">
                  <c:v>119</c:v>
                </c:pt>
                <c:pt idx="1532">
                  <c:v>107</c:v>
                </c:pt>
                <c:pt idx="1533">
                  <c:v>119</c:v>
                </c:pt>
                <c:pt idx="1534">
                  <c:v>115</c:v>
                </c:pt>
                <c:pt idx="1535">
                  <c:v>111</c:v>
                </c:pt>
                <c:pt idx="1536">
                  <c:v>110</c:v>
                </c:pt>
                <c:pt idx="1537">
                  <c:v>100</c:v>
                </c:pt>
                <c:pt idx="1538">
                  <c:v>115</c:v>
                </c:pt>
                <c:pt idx="1539">
                  <c:v>106</c:v>
                </c:pt>
                <c:pt idx="1540">
                  <c:v>99</c:v>
                </c:pt>
                <c:pt idx="1541">
                  <c:v>116</c:v>
                </c:pt>
                <c:pt idx="1542">
                  <c:v>99</c:v>
                </c:pt>
                <c:pt idx="1543">
                  <c:v>128</c:v>
                </c:pt>
                <c:pt idx="1544">
                  <c:v>96</c:v>
                </c:pt>
                <c:pt idx="1545">
                  <c:v>112</c:v>
                </c:pt>
                <c:pt idx="1546">
                  <c:v>130</c:v>
                </c:pt>
                <c:pt idx="1547">
                  <c:v>105</c:v>
                </c:pt>
                <c:pt idx="1548">
                  <c:v>119</c:v>
                </c:pt>
                <c:pt idx="1549">
                  <c:v>110</c:v>
                </c:pt>
                <c:pt idx="1550">
                  <c:v>112</c:v>
                </c:pt>
                <c:pt idx="1551">
                  <c:v>107</c:v>
                </c:pt>
                <c:pt idx="1552">
                  <c:v>107</c:v>
                </c:pt>
                <c:pt idx="1553">
                  <c:v>96</c:v>
                </c:pt>
                <c:pt idx="1554">
                  <c:v>102</c:v>
                </c:pt>
                <c:pt idx="1555">
                  <c:v>82</c:v>
                </c:pt>
                <c:pt idx="1556">
                  <c:v>100</c:v>
                </c:pt>
                <c:pt idx="1557">
                  <c:v>81</c:v>
                </c:pt>
                <c:pt idx="1558">
                  <c:v>110</c:v>
                </c:pt>
                <c:pt idx="1559">
                  <c:v>101</c:v>
                </c:pt>
                <c:pt idx="1560">
                  <c:v>104</c:v>
                </c:pt>
                <c:pt idx="1561">
                  <c:v>111</c:v>
                </c:pt>
                <c:pt idx="1562">
                  <c:v>96</c:v>
                </c:pt>
                <c:pt idx="1563">
                  <c:v>101</c:v>
                </c:pt>
                <c:pt idx="1564">
                  <c:v>99</c:v>
                </c:pt>
                <c:pt idx="1565">
                  <c:v>111</c:v>
                </c:pt>
                <c:pt idx="1566">
                  <c:v>117</c:v>
                </c:pt>
                <c:pt idx="1567">
                  <c:v>137</c:v>
                </c:pt>
                <c:pt idx="1568">
                  <c:v>115</c:v>
                </c:pt>
                <c:pt idx="1569">
                  <c:v>97</c:v>
                </c:pt>
                <c:pt idx="1570">
                  <c:v>117</c:v>
                </c:pt>
                <c:pt idx="1571">
                  <c:v>108</c:v>
                </c:pt>
                <c:pt idx="1572">
                  <c:v>91</c:v>
                </c:pt>
                <c:pt idx="1573">
                  <c:v>127</c:v>
                </c:pt>
                <c:pt idx="1574">
                  <c:v>127</c:v>
                </c:pt>
                <c:pt idx="1575">
                  <c:v>105</c:v>
                </c:pt>
                <c:pt idx="1576">
                  <c:v>105</c:v>
                </c:pt>
                <c:pt idx="1577">
                  <c:v>105</c:v>
                </c:pt>
                <c:pt idx="1578">
                  <c:v>108</c:v>
                </c:pt>
                <c:pt idx="1579">
                  <c:v>117</c:v>
                </c:pt>
                <c:pt idx="1580">
                  <c:v>112</c:v>
                </c:pt>
                <c:pt idx="1581">
                  <c:v>121</c:v>
                </c:pt>
                <c:pt idx="1582">
                  <c:v>133</c:v>
                </c:pt>
                <c:pt idx="1583">
                  <c:v>110</c:v>
                </c:pt>
                <c:pt idx="1584">
                  <c:v>121</c:v>
                </c:pt>
                <c:pt idx="1585">
                  <c:v>119</c:v>
                </c:pt>
                <c:pt idx="1586">
                  <c:v>125</c:v>
                </c:pt>
                <c:pt idx="1587">
                  <c:v>120</c:v>
                </c:pt>
                <c:pt idx="1588">
                  <c:v>124</c:v>
                </c:pt>
                <c:pt idx="1589">
                  <c:v>121</c:v>
                </c:pt>
                <c:pt idx="1590">
                  <c:v>119</c:v>
                </c:pt>
                <c:pt idx="1591">
                  <c:v>123</c:v>
                </c:pt>
                <c:pt idx="1592">
                  <c:v>113</c:v>
                </c:pt>
                <c:pt idx="1593">
                  <c:v>105</c:v>
                </c:pt>
                <c:pt idx="1594">
                  <c:v>127</c:v>
                </c:pt>
                <c:pt idx="1595">
                  <c:v>112</c:v>
                </c:pt>
                <c:pt idx="1596">
                  <c:v>127</c:v>
                </c:pt>
                <c:pt idx="1597">
                  <c:v>107</c:v>
                </c:pt>
                <c:pt idx="1598">
                  <c:v>126</c:v>
                </c:pt>
                <c:pt idx="1599">
                  <c:v>129</c:v>
                </c:pt>
                <c:pt idx="1600">
                  <c:v>129</c:v>
                </c:pt>
                <c:pt idx="1601">
                  <c:v>113</c:v>
                </c:pt>
                <c:pt idx="1602">
                  <c:v>143</c:v>
                </c:pt>
                <c:pt idx="1603">
                  <c:v>123</c:v>
                </c:pt>
                <c:pt idx="1604">
                  <c:v>159</c:v>
                </c:pt>
                <c:pt idx="1605">
                  <c:v>122</c:v>
                </c:pt>
                <c:pt idx="1606">
                  <c:v>128</c:v>
                </c:pt>
                <c:pt idx="1607">
                  <c:v>149</c:v>
                </c:pt>
                <c:pt idx="1608">
                  <c:v>158</c:v>
                </c:pt>
                <c:pt idx="1609">
                  <c:v>146</c:v>
                </c:pt>
                <c:pt idx="1610">
                  <c:v>138</c:v>
                </c:pt>
                <c:pt idx="1611">
                  <c:v>126</c:v>
                </c:pt>
                <c:pt idx="1612">
                  <c:v>130</c:v>
                </c:pt>
                <c:pt idx="1613">
                  <c:v>127</c:v>
                </c:pt>
                <c:pt idx="1614">
                  <c:v>139</c:v>
                </c:pt>
                <c:pt idx="1615">
                  <c:v>149</c:v>
                </c:pt>
                <c:pt idx="1616">
                  <c:v>127</c:v>
                </c:pt>
                <c:pt idx="1617">
                  <c:v>138</c:v>
                </c:pt>
                <c:pt idx="1618">
                  <c:v>172</c:v>
                </c:pt>
                <c:pt idx="1619">
                  <c:v>138</c:v>
                </c:pt>
                <c:pt idx="1620">
                  <c:v>161</c:v>
                </c:pt>
                <c:pt idx="1621">
                  <c:v>142</c:v>
                </c:pt>
                <c:pt idx="1622">
                  <c:v>149</c:v>
                </c:pt>
                <c:pt idx="1623">
                  <c:v>145</c:v>
                </c:pt>
                <c:pt idx="1624">
                  <c:v>130</c:v>
                </c:pt>
                <c:pt idx="1625">
                  <c:v>126</c:v>
                </c:pt>
                <c:pt idx="1626">
                  <c:v>131</c:v>
                </c:pt>
                <c:pt idx="1627">
                  <c:v>151</c:v>
                </c:pt>
                <c:pt idx="1628">
                  <c:v>140</c:v>
                </c:pt>
                <c:pt idx="1629">
                  <c:v>138</c:v>
                </c:pt>
                <c:pt idx="1630">
                  <c:v>145</c:v>
                </c:pt>
                <c:pt idx="1631">
                  <c:v>129</c:v>
                </c:pt>
                <c:pt idx="1632">
                  <c:v>125</c:v>
                </c:pt>
                <c:pt idx="1633">
                  <c:v>151</c:v>
                </c:pt>
                <c:pt idx="1634">
                  <c:v>150</c:v>
                </c:pt>
                <c:pt idx="1635">
                  <c:v>172</c:v>
                </c:pt>
                <c:pt idx="1636">
                  <c:v>156</c:v>
                </c:pt>
                <c:pt idx="1637">
                  <c:v>151</c:v>
                </c:pt>
                <c:pt idx="1638">
                  <c:v>135</c:v>
                </c:pt>
                <c:pt idx="1639">
                  <c:v>147</c:v>
                </c:pt>
                <c:pt idx="1640">
                  <c:v>168</c:v>
                </c:pt>
                <c:pt idx="1641">
                  <c:v>162</c:v>
                </c:pt>
                <c:pt idx="1642">
                  <c:v>132</c:v>
                </c:pt>
                <c:pt idx="1643">
                  <c:v>185</c:v>
                </c:pt>
                <c:pt idx="1644">
                  <c:v>149</c:v>
                </c:pt>
                <c:pt idx="1645">
                  <c:v>138</c:v>
                </c:pt>
                <c:pt idx="1646">
                  <c:v>160</c:v>
                </c:pt>
                <c:pt idx="1647">
                  <c:v>133</c:v>
                </c:pt>
                <c:pt idx="1648">
                  <c:v>135</c:v>
                </c:pt>
                <c:pt idx="1649">
                  <c:v>163</c:v>
                </c:pt>
                <c:pt idx="1650">
                  <c:v>146</c:v>
                </c:pt>
                <c:pt idx="1651">
                  <c:v>135</c:v>
                </c:pt>
                <c:pt idx="1652">
                  <c:v>151</c:v>
                </c:pt>
                <c:pt idx="1653">
                  <c:v>169</c:v>
                </c:pt>
                <c:pt idx="1654">
                  <c:v>127</c:v>
                </c:pt>
                <c:pt idx="1655">
                  <c:v>138</c:v>
                </c:pt>
                <c:pt idx="1656">
                  <c:v>153</c:v>
                </c:pt>
                <c:pt idx="1657">
                  <c:v>166</c:v>
                </c:pt>
                <c:pt idx="1658">
                  <c:v>127</c:v>
                </c:pt>
                <c:pt idx="1659">
                  <c:v>158</c:v>
                </c:pt>
                <c:pt idx="1660">
                  <c:v>143</c:v>
                </c:pt>
                <c:pt idx="1661">
                  <c:v>154</c:v>
                </c:pt>
                <c:pt idx="1662">
                  <c:v>151</c:v>
                </c:pt>
                <c:pt idx="1663">
                  <c:v>166</c:v>
                </c:pt>
                <c:pt idx="1664">
                  <c:v>134</c:v>
                </c:pt>
                <c:pt idx="1665">
                  <c:v>127</c:v>
                </c:pt>
                <c:pt idx="1666">
                  <c:v>161</c:v>
                </c:pt>
                <c:pt idx="1667">
                  <c:v>154</c:v>
                </c:pt>
                <c:pt idx="1668">
                  <c:v>151</c:v>
                </c:pt>
                <c:pt idx="1669">
                  <c:v>141</c:v>
                </c:pt>
                <c:pt idx="1670">
                  <c:v>166</c:v>
                </c:pt>
                <c:pt idx="1671">
                  <c:v>145</c:v>
                </c:pt>
                <c:pt idx="1672">
                  <c:v>139</c:v>
                </c:pt>
                <c:pt idx="1673">
                  <c:v>150</c:v>
                </c:pt>
                <c:pt idx="1674">
                  <c:v>139</c:v>
                </c:pt>
                <c:pt idx="1675">
                  <c:v>129</c:v>
                </c:pt>
                <c:pt idx="1676">
                  <c:v>117</c:v>
                </c:pt>
                <c:pt idx="1677">
                  <c:v>132</c:v>
                </c:pt>
                <c:pt idx="1678">
                  <c:v>136</c:v>
                </c:pt>
                <c:pt idx="1679">
                  <c:v>123</c:v>
                </c:pt>
                <c:pt idx="1680">
                  <c:v>128</c:v>
                </c:pt>
                <c:pt idx="1681">
                  <c:v>144</c:v>
                </c:pt>
                <c:pt idx="1682">
                  <c:v>131</c:v>
                </c:pt>
                <c:pt idx="1683">
                  <c:v>131</c:v>
                </c:pt>
                <c:pt idx="1684">
                  <c:v>140</c:v>
                </c:pt>
                <c:pt idx="1685">
                  <c:v>132</c:v>
                </c:pt>
                <c:pt idx="1686">
                  <c:v>129</c:v>
                </c:pt>
                <c:pt idx="1687">
                  <c:v>139</c:v>
                </c:pt>
                <c:pt idx="1688">
                  <c:v>151</c:v>
                </c:pt>
                <c:pt idx="1689">
                  <c:v>134</c:v>
                </c:pt>
                <c:pt idx="1690">
                  <c:v>113</c:v>
                </c:pt>
                <c:pt idx="1691">
                  <c:v>152</c:v>
                </c:pt>
                <c:pt idx="1692">
                  <c:v>119</c:v>
                </c:pt>
                <c:pt idx="1693">
                  <c:v>128</c:v>
                </c:pt>
                <c:pt idx="1694">
                  <c:v>127</c:v>
                </c:pt>
                <c:pt idx="1695">
                  <c:v>118</c:v>
                </c:pt>
                <c:pt idx="1696">
                  <c:v>156</c:v>
                </c:pt>
                <c:pt idx="1697">
                  <c:v>141</c:v>
                </c:pt>
                <c:pt idx="1698">
                  <c:v>140</c:v>
                </c:pt>
                <c:pt idx="1699">
                  <c:v>122</c:v>
                </c:pt>
                <c:pt idx="1700">
                  <c:v>122</c:v>
                </c:pt>
                <c:pt idx="1701">
                  <c:v>129</c:v>
                </c:pt>
                <c:pt idx="1702">
                  <c:v>141</c:v>
                </c:pt>
                <c:pt idx="1703">
                  <c:v>125</c:v>
                </c:pt>
                <c:pt idx="1704">
                  <c:v>129</c:v>
                </c:pt>
                <c:pt idx="1705">
                  <c:v>110</c:v>
                </c:pt>
                <c:pt idx="1706">
                  <c:v>132</c:v>
                </c:pt>
                <c:pt idx="1707">
                  <c:v>146</c:v>
                </c:pt>
                <c:pt idx="1708">
                  <c:v>143</c:v>
                </c:pt>
                <c:pt idx="1709">
                  <c:v>141</c:v>
                </c:pt>
                <c:pt idx="1710">
                  <c:v>142</c:v>
                </c:pt>
                <c:pt idx="1711">
                  <c:v>122</c:v>
                </c:pt>
                <c:pt idx="1712">
                  <c:v>126</c:v>
                </c:pt>
                <c:pt idx="1713">
                  <c:v>129</c:v>
                </c:pt>
                <c:pt idx="1714">
                  <c:v>136</c:v>
                </c:pt>
                <c:pt idx="1715">
                  <c:v>136</c:v>
                </c:pt>
                <c:pt idx="1716">
                  <c:v>123</c:v>
                </c:pt>
                <c:pt idx="1717">
                  <c:v>121</c:v>
                </c:pt>
                <c:pt idx="1718">
                  <c:v>116</c:v>
                </c:pt>
                <c:pt idx="1719">
                  <c:v>132</c:v>
                </c:pt>
                <c:pt idx="1720">
                  <c:v>132</c:v>
                </c:pt>
                <c:pt idx="1721">
                  <c:v>119</c:v>
                </c:pt>
                <c:pt idx="1722">
                  <c:v>133</c:v>
                </c:pt>
                <c:pt idx="1723">
                  <c:v>134</c:v>
                </c:pt>
                <c:pt idx="1724">
                  <c:v>129</c:v>
                </c:pt>
                <c:pt idx="1725">
                  <c:v>123</c:v>
                </c:pt>
                <c:pt idx="1726">
                  <c:v>143</c:v>
                </c:pt>
                <c:pt idx="1727">
                  <c:v>100</c:v>
                </c:pt>
                <c:pt idx="1728">
                  <c:v>125</c:v>
                </c:pt>
                <c:pt idx="1729">
                  <c:v>126</c:v>
                </c:pt>
                <c:pt idx="1730">
                  <c:v>126</c:v>
                </c:pt>
                <c:pt idx="1731">
                  <c:v>125</c:v>
                </c:pt>
                <c:pt idx="1732">
                  <c:v>122</c:v>
                </c:pt>
                <c:pt idx="1733">
                  <c:v>132</c:v>
                </c:pt>
                <c:pt idx="1734">
                  <c:v>107</c:v>
                </c:pt>
                <c:pt idx="1735">
                  <c:v>129</c:v>
                </c:pt>
                <c:pt idx="1736">
                  <c:v>141</c:v>
                </c:pt>
                <c:pt idx="1737">
                  <c:v>136</c:v>
                </c:pt>
                <c:pt idx="1738">
                  <c:v>112</c:v>
                </c:pt>
                <c:pt idx="1739">
                  <c:v>114</c:v>
                </c:pt>
                <c:pt idx="1740">
                  <c:v>138</c:v>
                </c:pt>
                <c:pt idx="1741">
                  <c:v>125</c:v>
                </c:pt>
                <c:pt idx="1742">
                  <c:v>124</c:v>
                </c:pt>
                <c:pt idx="1743">
                  <c:v>145</c:v>
                </c:pt>
                <c:pt idx="1744">
                  <c:v>140</c:v>
                </c:pt>
                <c:pt idx="1745">
                  <c:v>122</c:v>
                </c:pt>
                <c:pt idx="1746">
                  <c:v>130</c:v>
                </c:pt>
                <c:pt idx="1747">
                  <c:v>143</c:v>
                </c:pt>
                <c:pt idx="1748">
                  <c:v>119</c:v>
                </c:pt>
                <c:pt idx="1749">
                  <c:v>124</c:v>
                </c:pt>
                <c:pt idx="1750">
                  <c:v>114</c:v>
                </c:pt>
                <c:pt idx="1751">
                  <c:v>109</c:v>
                </c:pt>
                <c:pt idx="1752">
                  <c:v>84</c:v>
                </c:pt>
                <c:pt idx="1753">
                  <c:v>119</c:v>
                </c:pt>
                <c:pt idx="1754">
                  <c:v>105</c:v>
                </c:pt>
                <c:pt idx="1755">
                  <c:v>125</c:v>
                </c:pt>
                <c:pt idx="1756">
                  <c:v>105</c:v>
                </c:pt>
                <c:pt idx="1757">
                  <c:v>130</c:v>
                </c:pt>
                <c:pt idx="1758">
                  <c:v>110</c:v>
                </c:pt>
                <c:pt idx="1759">
                  <c:v>145</c:v>
                </c:pt>
                <c:pt idx="1760">
                  <c:v>105</c:v>
                </c:pt>
                <c:pt idx="1761">
                  <c:v>108</c:v>
                </c:pt>
                <c:pt idx="1762">
                  <c:v>113</c:v>
                </c:pt>
                <c:pt idx="1763">
                  <c:v>113</c:v>
                </c:pt>
                <c:pt idx="1764">
                  <c:v>119</c:v>
                </c:pt>
                <c:pt idx="1765">
                  <c:v>113</c:v>
                </c:pt>
                <c:pt idx="1766">
                  <c:v>124</c:v>
                </c:pt>
                <c:pt idx="1767">
                  <c:v>108</c:v>
                </c:pt>
                <c:pt idx="1768">
                  <c:v>101</c:v>
                </c:pt>
                <c:pt idx="1769">
                  <c:v>123</c:v>
                </c:pt>
                <c:pt idx="1770">
                  <c:v>112</c:v>
                </c:pt>
                <c:pt idx="1771">
                  <c:v>133</c:v>
                </c:pt>
                <c:pt idx="1772">
                  <c:v>109</c:v>
                </c:pt>
                <c:pt idx="1773">
                  <c:v>122</c:v>
                </c:pt>
                <c:pt idx="1774">
                  <c:v>104</c:v>
                </c:pt>
                <c:pt idx="1775">
                  <c:v>107</c:v>
                </c:pt>
                <c:pt idx="1776">
                  <c:v>103</c:v>
                </c:pt>
                <c:pt idx="1777">
                  <c:v>109</c:v>
                </c:pt>
                <c:pt idx="1778">
                  <c:v>104</c:v>
                </c:pt>
                <c:pt idx="1779">
                  <c:v>112</c:v>
                </c:pt>
                <c:pt idx="1780">
                  <c:v>91</c:v>
                </c:pt>
                <c:pt idx="1781">
                  <c:v>105</c:v>
                </c:pt>
                <c:pt idx="1782">
                  <c:v>116</c:v>
                </c:pt>
                <c:pt idx="1783">
                  <c:v>128</c:v>
                </c:pt>
                <c:pt idx="1784">
                  <c:v>108</c:v>
                </c:pt>
                <c:pt idx="1785">
                  <c:v>121</c:v>
                </c:pt>
                <c:pt idx="1786">
                  <c:v>126</c:v>
                </c:pt>
                <c:pt idx="1787">
                  <c:v>98</c:v>
                </c:pt>
                <c:pt idx="1788">
                  <c:v>107</c:v>
                </c:pt>
                <c:pt idx="1789">
                  <c:v>98</c:v>
                </c:pt>
                <c:pt idx="1790">
                  <c:v>110</c:v>
                </c:pt>
                <c:pt idx="1791">
                  <c:v>122</c:v>
                </c:pt>
                <c:pt idx="1792">
                  <c:v>107</c:v>
                </c:pt>
                <c:pt idx="1793">
                  <c:v>93</c:v>
                </c:pt>
                <c:pt idx="1794">
                  <c:v>127</c:v>
                </c:pt>
                <c:pt idx="1795">
                  <c:v>103</c:v>
                </c:pt>
                <c:pt idx="1796">
                  <c:v>93</c:v>
                </c:pt>
                <c:pt idx="1797">
                  <c:v>84</c:v>
                </c:pt>
                <c:pt idx="1798">
                  <c:v>114</c:v>
                </c:pt>
                <c:pt idx="1799">
                  <c:v>124</c:v>
                </c:pt>
                <c:pt idx="1800">
                  <c:v>130</c:v>
                </c:pt>
                <c:pt idx="1801">
                  <c:v>92</c:v>
                </c:pt>
                <c:pt idx="1802">
                  <c:v>99</c:v>
                </c:pt>
                <c:pt idx="1803">
                  <c:v>113</c:v>
                </c:pt>
                <c:pt idx="1804">
                  <c:v>94</c:v>
                </c:pt>
                <c:pt idx="1805">
                  <c:v>110</c:v>
                </c:pt>
                <c:pt idx="1806">
                  <c:v>130</c:v>
                </c:pt>
                <c:pt idx="1807">
                  <c:v>123</c:v>
                </c:pt>
                <c:pt idx="1808">
                  <c:v>107</c:v>
                </c:pt>
                <c:pt idx="1809">
                  <c:v>105</c:v>
                </c:pt>
                <c:pt idx="1810">
                  <c:v>107</c:v>
                </c:pt>
                <c:pt idx="1811">
                  <c:v>107</c:v>
                </c:pt>
                <c:pt idx="1812">
                  <c:v>101</c:v>
                </c:pt>
                <c:pt idx="1813">
                  <c:v>109</c:v>
                </c:pt>
                <c:pt idx="1814">
                  <c:v>114</c:v>
                </c:pt>
                <c:pt idx="1815">
                  <c:v>98</c:v>
                </c:pt>
                <c:pt idx="1816">
                  <c:v>108</c:v>
                </c:pt>
                <c:pt idx="1817">
                  <c:v>122</c:v>
                </c:pt>
                <c:pt idx="1818">
                  <c:v>92</c:v>
                </c:pt>
                <c:pt idx="1819">
                  <c:v>85</c:v>
                </c:pt>
                <c:pt idx="1820">
                  <c:v>112</c:v>
                </c:pt>
                <c:pt idx="1821">
                  <c:v>96</c:v>
                </c:pt>
                <c:pt idx="1822">
                  <c:v>105</c:v>
                </c:pt>
                <c:pt idx="1823">
                  <c:v>99</c:v>
                </c:pt>
                <c:pt idx="1824">
                  <c:v>103</c:v>
                </c:pt>
                <c:pt idx="1825">
                  <c:v>112</c:v>
                </c:pt>
                <c:pt idx="1826">
                  <c:v>112</c:v>
                </c:pt>
                <c:pt idx="1827">
                  <c:v>101</c:v>
                </c:pt>
                <c:pt idx="1828">
                  <c:v>111</c:v>
                </c:pt>
                <c:pt idx="1829">
                  <c:v>98</c:v>
                </c:pt>
                <c:pt idx="1830">
                  <c:v>104</c:v>
                </c:pt>
                <c:pt idx="1831">
                  <c:v>111</c:v>
                </c:pt>
                <c:pt idx="1832">
                  <c:v>91</c:v>
                </c:pt>
                <c:pt idx="1833">
                  <c:v>105</c:v>
                </c:pt>
                <c:pt idx="1834">
                  <c:v>104</c:v>
                </c:pt>
                <c:pt idx="1835">
                  <c:v>98</c:v>
                </c:pt>
                <c:pt idx="1836">
                  <c:v>110</c:v>
                </c:pt>
                <c:pt idx="1837">
                  <c:v>99</c:v>
                </c:pt>
                <c:pt idx="1838">
                  <c:v>93</c:v>
                </c:pt>
                <c:pt idx="1839">
                  <c:v>110</c:v>
                </c:pt>
                <c:pt idx="1840">
                  <c:v>85</c:v>
                </c:pt>
                <c:pt idx="1841">
                  <c:v>106</c:v>
                </c:pt>
                <c:pt idx="1842">
                  <c:v>98</c:v>
                </c:pt>
                <c:pt idx="1843">
                  <c:v>112</c:v>
                </c:pt>
                <c:pt idx="1844">
                  <c:v>97</c:v>
                </c:pt>
                <c:pt idx="1845">
                  <c:v>98</c:v>
                </c:pt>
                <c:pt idx="1846">
                  <c:v>94</c:v>
                </c:pt>
                <c:pt idx="1847">
                  <c:v>107</c:v>
                </c:pt>
                <c:pt idx="1848">
                  <c:v>94</c:v>
                </c:pt>
                <c:pt idx="1849">
                  <c:v>86</c:v>
                </c:pt>
                <c:pt idx="1850">
                  <c:v>98</c:v>
                </c:pt>
                <c:pt idx="1851">
                  <c:v>108</c:v>
                </c:pt>
                <c:pt idx="1852">
                  <c:v>87</c:v>
                </c:pt>
                <c:pt idx="1853">
                  <c:v>109</c:v>
                </c:pt>
                <c:pt idx="1854">
                  <c:v>116</c:v>
                </c:pt>
                <c:pt idx="1855">
                  <c:v>106</c:v>
                </c:pt>
                <c:pt idx="1856">
                  <c:v>82</c:v>
                </c:pt>
                <c:pt idx="1857">
                  <c:v>104</c:v>
                </c:pt>
                <c:pt idx="1858">
                  <c:v>73</c:v>
                </c:pt>
                <c:pt idx="1859">
                  <c:v>81</c:v>
                </c:pt>
                <c:pt idx="1860">
                  <c:v>116</c:v>
                </c:pt>
                <c:pt idx="1861">
                  <c:v>111</c:v>
                </c:pt>
                <c:pt idx="1862">
                  <c:v>80</c:v>
                </c:pt>
                <c:pt idx="1863">
                  <c:v>83</c:v>
                </c:pt>
                <c:pt idx="1864">
                  <c:v>104</c:v>
                </c:pt>
                <c:pt idx="1865">
                  <c:v>115</c:v>
                </c:pt>
                <c:pt idx="1866">
                  <c:v>95</c:v>
                </c:pt>
                <c:pt idx="1867">
                  <c:v>100</c:v>
                </c:pt>
                <c:pt idx="1868">
                  <c:v>90</c:v>
                </c:pt>
                <c:pt idx="1869">
                  <c:v>108</c:v>
                </c:pt>
                <c:pt idx="1870">
                  <c:v>89</c:v>
                </c:pt>
                <c:pt idx="1871">
                  <c:v>77</c:v>
                </c:pt>
                <c:pt idx="1872">
                  <c:v>99</c:v>
                </c:pt>
                <c:pt idx="1873">
                  <c:v>93</c:v>
                </c:pt>
                <c:pt idx="1874">
                  <c:v>99</c:v>
                </c:pt>
                <c:pt idx="1875">
                  <c:v>83</c:v>
                </c:pt>
                <c:pt idx="1876">
                  <c:v>106</c:v>
                </c:pt>
                <c:pt idx="1877">
                  <c:v>103</c:v>
                </c:pt>
                <c:pt idx="1878">
                  <c:v>97</c:v>
                </c:pt>
                <c:pt idx="1879">
                  <c:v>94</c:v>
                </c:pt>
                <c:pt idx="1880">
                  <c:v>105</c:v>
                </c:pt>
                <c:pt idx="1881">
                  <c:v>98</c:v>
                </c:pt>
                <c:pt idx="1882">
                  <c:v>112</c:v>
                </c:pt>
                <c:pt idx="1883">
                  <c:v>111</c:v>
                </c:pt>
                <c:pt idx="1884">
                  <c:v>89</c:v>
                </c:pt>
                <c:pt idx="1885">
                  <c:v>88</c:v>
                </c:pt>
                <c:pt idx="1886">
                  <c:v>89</c:v>
                </c:pt>
                <c:pt idx="1887">
                  <c:v>110</c:v>
                </c:pt>
                <c:pt idx="1888">
                  <c:v>107</c:v>
                </c:pt>
                <c:pt idx="1889">
                  <c:v>106</c:v>
                </c:pt>
                <c:pt idx="1890">
                  <c:v>102</c:v>
                </c:pt>
                <c:pt idx="1891">
                  <c:v>103</c:v>
                </c:pt>
                <c:pt idx="1892">
                  <c:v>110</c:v>
                </c:pt>
                <c:pt idx="1893">
                  <c:v>94</c:v>
                </c:pt>
                <c:pt idx="1894">
                  <c:v>94</c:v>
                </c:pt>
                <c:pt idx="1895">
                  <c:v>105</c:v>
                </c:pt>
                <c:pt idx="1896">
                  <c:v>84</c:v>
                </c:pt>
                <c:pt idx="1897">
                  <c:v>85</c:v>
                </c:pt>
                <c:pt idx="1898">
                  <c:v>101</c:v>
                </c:pt>
                <c:pt idx="1899">
                  <c:v>90</c:v>
                </c:pt>
                <c:pt idx="1900">
                  <c:v>108</c:v>
                </c:pt>
                <c:pt idx="1901">
                  <c:v>76</c:v>
                </c:pt>
                <c:pt idx="1902">
                  <c:v>100</c:v>
                </c:pt>
                <c:pt idx="1903">
                  <c:v>109</c:v>
                </c:pt>
                <c:pt idx="1904">
                  <c:v>99</c:v>
                </c:pt>
                <c:pt idx="1905">
                  <c:v>85</c:v>
                </c:pt>
                <c:pt idx="1906">
                  <c:v>96</c:v>
                </c:pt>
                <c:pt idx="1907">
                  <c:v>85</c:v>
                </c:pt>
                <c:pt idx="1908">
                  <c:v>89</c:v>
                </c:pt>
                <c:pt idx="1909">
                  <c:v>96</c:v>
                </c:pt>
                <c:pt idx="1910">
                  <c:v>86</c:v>
                </c:pt>
                <c:pt idx="1911">
                  <c:v>93</c:v>
                </c:pt>
                <c:pt idx="1912">
                  <c:v>95</c:v>
                </c:pt>
                <c:pt idx="1913">
                  <c:v>83</c:v>
                </c:pt>
                <c:pt idx="1914">
                  <c:v>100</c:v>
                </c:pt>
                <c:pt idx="1915">
                  <c:v>94</c:v>
                </c:pt>
                <c:pt idx="1916">
                  <c:v>95</c:v>
                </c:pt>
                <c:pt idx="1917">
                  <c:v>104</c:v>
                </c:pt>
                <c:pt idx="1918">
                  <c:v>89</c:v>
                </c:pt>
                <c:pt idx="1919">
                  <c:v>91</c:v>
                </c:pt>
                <c:pt idx="1920">
                  <c:v>76</c:v>
                </c:pt>
                <c:pt idx="1921">
                  <c:v>94</c:v>
                </c:pt>
                <c:pt idx="1922">
                  <c:v>97</c:v>
                </c:pt>
                <c:pt idx="1923">
                  <c:v>109</c:v>
                </c:pt>
                <c:pt idx="1924">
                  <c:v>87</c:v>
                </c:pt>
                <c:pt idx="1925">
                  <c:v>103</c:v>
                </c:pt>
                <c:pt idx="1926">
                  <c:v>82</c:v>
                </c:pt>
                <c:pt idx="1927">
                  <c:v>75</c:v>
                </c:pt>
                <c:pt idx="1928">
                  <c:v>101</c:v>
                </c:pt>
                <c:pt idx="1929">
                  <c:v>84</c:v>
                </c:pt>
                <c:pt idx="1930">
                  <c:v>91</c:v>
                </c:pt>
                <c:pt idx="1931">
                  <c:v>86</c:v>
                </c:pt>
                <c:pt idx="1932">
                  <c:v>91</c:v>
                </c:pt>
                <c:pt idx="1933">
                  <c:v>90</c:v>
                </c:pt>
                <c:pt idx="1934">
                  <c:v>103</c:v>
                </c:pt>
                <c:pt idx="1935">
                  <c:v>90</c:v>
                </c:pt>
                <c:pt idx="1936">
                  <c:v>84</c:v>
                </c:pt>
                <c:pt idx="1937">
                  <c:v>94</c:v>
                </c:pt>
                <c:pt idx="1938">
                  <c:v>97</c:v>
                </c:pt>
                <c:pt idx="1939">
                  <c:v>88</c:v>
                </c:pt>
                <c:pt idx="1940">
                  <c:v>98</c:v>
                </c:pt>
                <c:pt idx="1941">
                  <c:v>94</c:v>
                </c:pt>
                <c:pt idx="1942">
                  <c:v>93</c:v>
                </c:pt>
                <c:pt idx="1943">
                  <c:v>106</c:v>
                </c:pt>
                <c:pt idx="1944">
                  <c:v>70</c:v>
                </c:pt>
                <c:pt idx="1945">
                  <c:v>104</c:v>
                </c:pt>
                <c:pt idx="1946">
                  <c:v>98</c:v>
                </c:pt>
                <c:pt idx="1947">
                  <c:v>79</c:v>
                </c:pt>
                <c:pt idx="1948">
                  <c:v>76</c:v>
                </c:pt>
                <c:pt idx="1949">
                  <c:v>85</c:v>
                </c:pt>
                <c:pt idx="1950">
                  <c:v>81</c:v>
                </c:pt>
                <c:pt idx="1951">
                  <c:v>85</c:v>
                </c:pt>
                <c:pt idx="1952">
                  <c:v>84</c:v>
                </c:pt>
                <c:pt idx="1953">
                  <c:v>92</c:v>
                </c:pt>
                <c:pt idx="1954">
                  <c:v>105</c:v>
                </c:pt>
                <c:pt idx="1955">
                  <c:v>101</c:v>
                </c:pt>
                <c:pt idx="1956">
                  <c:v>104</c:v>
                </c:pt>
                <c:pt idx="1957">
                  <c:v>85</c:v>
                </c:pt>
                <c:pt idx="1958">
                  <c:v>96</c:v>
                </c:pt>
                <c:pt idx="1959">
                  <c:v>108</c:v>
                </c:pt>
                <c:pt idx="1960">
                  <c:v>84</c:v>
                </c:pt>
                <c:pt idx="1961">
                  <c:v>88</c:v>
                </c:pt>
                <c:pt idx="1962">
                  <c:v>84</c:v>
                </c:pt>
                <c:pt idx="1963">
                  <c:v>104</c:v>
                </c:pt>
                <c:pt idx="1964">
                  <c:v>104</c:v>
                </c:pt>
                <c:pt idx="1965">
                  <c:v>100</c:v>
                </c:pt>
                <c:pt idx="1966">
                  <c:v>91</c:v>
                </c:pt>
                <c:pt idx="1967">
                  <c:v>90</c:v>
                </c:pt>
                <c:pt idx="1968">
                  <c:v>99</c:v>
                </c:pt>
                <c:pt idx="1969">
                  <c:v>84</c:v>
                </c:pt>
                <c:pt idx="1970">
                  <c:v>79</c:v>
                </c:pt>
                <c:pt idx="1971">
                  <c:v>96</c:v>
                </c:pt>
                <c:pt idx="1972">
                  <c:v>99</c:v>
                </c:pt>
                <c:pt idx="1973">
                  <c:v>82</c:v>
                </c:pt>
              </c:numCache>
            </c:numRef>
          </c:yVal>
          <c:smooth val="0"/>
          <c:extLst xmlns:c16r2="http://schemas.microsoft.com/office/drawing/2015/06/chart">
            <c:ext xmlns:c16="http://schemas.microsoft.com/office/drawing/2014/chart" uri="{C3380CC4-5D6E-409C-BE32-E72D297353CC}">
              <c16:uniqueId val="{00000000-2D87-CE45-A9EE-0E45617C4F20}"/>
            </c:ext>
          </c:extLst>
        </c:ser>
        <c:ser>
          <c:idx val="1"/>
          <c:order val="1"/>
          <c:tx>
            <c:v>OH5</c:v>
          </c:tx>
          <c:spPr>
            <a:ln w="19050" cap="rnd">
              <a:solidFill>
                <a:schemeClr val="accent6">
                  <a:shade val="65000"/>
                </a:schemeClr>
              </a:solidFill>
              <a:round/>
            </a:ln>
            <a:effectLst/>
          </c:spPr>
          <c:marker>
            <c:symbol val="none"/>
          </c:marker>
          <c:xVal>
            <c:numRef>
              <c:f>'[OH_Analysis.xlsx]51'!$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OH_Analysis.xlsx]51'!$C$2:$C$1975</c:f>
              <c:numCache>
                <c:formatCode>General</c:formatCode>
                <c:ptCount val="1974"/>
                <c:pt idx="0">
                  <c:v>226</c:v>
                </c:pt>
                <c:pt idx="1">
                  <c:v>222</c:v>
                </c:pt>
                <c:pt idx="2">
                  <c:v>213</c:v>
                </c:pt>
                <c:pt idx="3">
                  <c:v>228</c:v>
                </c:pt>
                <c:pt idx="4">
                  <c:v>228</c:v>
                </c:pt>
                <c:pt idx="5">
                  <c:v>212</c:v>
                </c:pt>
                <c:pt idx="6">
                  <c:v>211</c:v>
                </c:pt>
                <c:pt idx="7">
                  <c:v>214</c:v>
                </c:pt>
                <c:pt idx="8">
                  <c:v>208</c:v>
                </c:pt>
                <c:pt idx="9">
                  <c:v>227</c:v>
                </c:pt>
                <c:pt idx="10">
                  <c:v>225</c:v>
                </c:pt>
                <c:pt idx="11">
                  <c:v>230</c:v>
                </c:pt>
                <c:pt idx="12">
                  <c:v>226</c:v>
                </c:pt>
                <c:pt idx="13">
                  <c:v>218</c:v>
                </c:pt>
                <c:pt idx="14">
                  <c:v>211</c:v>
                </c:pt>
                <c:pt idx="15">
                  <c:v>215</c:v>
                </c:pt>
                <c:pt idx="16">
                  <c:v>215</c:v>
                </c:pt>
                <c:pt idx="17">
                  <c:v>219</c:v>
                </c:pt>
                <c:pt idx="18">
                  <c:v>203</c:v>
                </c:pt>
                <c:pt idx="19">
                  <c:v>219</c:v>
                </c:pt>
                <c:pt idx="20">
                  <c:v>221</c:v>
                </c:pt>
                <c:pt idx="21">
                  <c:v>222</c:v>
                </c:pt>
                <c:pt idx="22">
                  <c:v>244</c:v>
                </c:pt>
                <c:pt idx="23">
                  <c:v>231</c:v>
                </c:pt>
                <c:pt idx="24">
                  <c:v>226</c:v>
                </c:pt>
                <c:pt idx="25">
                  <c:v>212</c:v>
                </c:pt>
                <c:pt idx="26">
                  <c:v>210</c:v>
                </c:pt>
                <c:pt idx="27">
                  <c:v>210</c:v>
                </c:pt>
                <c:pt idx="28">
                  <c:v>219</c:v>
                </c:pt>
                <c:pt idx="29">
                  <c:v>225</c:v>
                </c:pt>
                <c:pt idx="30">
                  <c:v>228</c:v>
                </c:pt>
                <c:pt idx="31">
                  <c:v>223</c:v>
                </c:pt>
                <c:pt idx="32">
                  <c:v>227</c:v>
                </c:pt>
                <c:pt idx="33">
                  <c:v>225</c:v>
                </c:pt>
                <c:pt idx="34">
                  <c:v>209</c:v>
                </c:pt>
                <c:pt idx="35">
                  <c:v>217</c:v>
                </c:pt>
                <c:pt idx="36">
                  <c:v>227</c:v>
                </c:pt>
                <c:pt idx="37">
                  <c:v>224</c:v>
                </c:pt>
                <c:pt idx="38">
                  <c:v>225</c:v>
                </c:pt>
                <c:pt idx="39">
                  <c:v>225</c:v>
                </c:pt>
                <c:pt idx="40">
                  <c:v>216</c:v>
                </c:pt>
                <c:pt idx="41">
                  <c:v>225</c:v>
                </c:pt>
                <c:pt idx="42">
                  <c:v>225</c:v>
                </c:pt>
                <c:pt idx="43">
                  <c:v>229</c:v>
                </c:pt>
                <c:pt idx="44">
                  <c:v>213</c:v>
                </c:pt>
                <c:pt idx="45">
                  <c:v>232</c:v>
                </c:pt>
                <c:pt idx="46">
                  <c:v>220</c:v>
                </c:pt>
                <c:pt idx="47">
                  <c:v>241</c:v>
                </c:pt>
                <c:pt idx="48">
                  <c:v>226</c:v>
                </c:pt>
                <c:pt idx="49">
                  <c:v>213</c:v>
                </c:pt>
                <c:pt idx="50">
                  <c:v>243</c:v>
                </c:pt>
                <c:pt idx="51">
                  <c:v>227</c:v>
                </c:pt>
                <c:pt idx="52">
                  <c:v>232</c:v>
                </c:pt>
                <c:pt idx="53">
                  <c:v>212</c:v>
                </c:pt>
                <c:pt idx="54">
                  <c:v>227</c:v>
                </c:pt>
                <c:pt idx="55">
                  <c:v>232</c:v>
                </c:pt>
                <c:pt idx="56">
                  <c:v>217</c:v>
                </c:pt>
                <c:pt idx="57">
                  <c:v>227</c:v>
                </c:pt>
                <c:pt idx="58">
                  <c:v>225</c:v>
                </c:pt>
                <c:pt idx="59">
                  <c:v>218</c:v>
                </c:pt>
                <c:pt idx="60">
                  <c:v>242</c:v>
                </c:pt>
                <c:pt idx="61">
                  <c:v>219</c:v>
                </c:pt>
                <c:pt idx="62">
                  <c:v>214</c:v>
                </c:pt>
                <c:pt idx="63">
                  <c:v>217</c:v>
                </c:pt>
                <c:pt idx="64">
                  <c:v>245</c:v>
                </c:pt>
                <c:pt idx="65">
                  <c:v>223</c:v>
                </c:pt>
                <c:pt idx="66">
                  <c:v>231</c:v>
                </c:pt>
                <c:pt idx="67">
                  <c:v>228</c:v>
                </c:pt>
                <c:pt idx="68">
                  <c:v>235</c:v>
                </c:pt>
                <c:pt idx="69">
                  <c:v>229</c:v>
                </c:pt>
                <c:pt idx="70">
                  <c:v>238</c:v>
                </c:pt>
                <c:pt idx="71">
                  <c:v>210</c:v>
                </c:pt>
                <c:pt idx="72">
                  <c:v>223</c:v>
                </c:pt>
                <c:pt idx="73">
                  <c:v>220</c:v>
                </c:pt>
                <c:pt idx="74">
                  <c:v>214</c:v>
                </c:pt>
                <c:pt idx="75">
                  <c:v>220</c:v>
                </c:pt>
                <c:pt idx="76">
                  <c:v>212</c:v>
                </c:pt>
                <c:pt idx="77">
                  <c:v>217</c:v>
                </c:pt>
                <c:pt idx="78">
                  <c:v>225</c:v>
                </c:pt>
                <c:pt idx="79">
                  <c:v>228</c:v>
                </c:pt>
                <c:pt idx="80">
                  <c:v>230</c:v>
                </c:pt>
                <c:pt idx="81">
                  <c:v>227</c:v>
                </c:pt>
                <c:pt idx="82">
                  <c:v>225</c:v>
                </c:pt>
                <c:pt idx="83">
                  <c:v>213</c:v>
                </c:pt>
                <c:pt idx="84">
                  <c:v>221</c:v>
                </c:pt>
                <c:pt idx="85">
                  <c:v>212</c:v>
                </c:pt>
                <c:pt idx="86">
                  <c:v>216</c:v>
                </c:pt>
                <c:pt idx="87">
                  <c:v>228</c:v>
                </c:pt>
                <c:pt idx="88">
                  <c:v>224</c:v>
                </c:pt>
                <c:pt idx="89">
                  <c:v>223</c:v>
                </c:pt>
                <c:pt idx="90">
                  <c:v>238</c:v>
                </c:pt>
                <c:pt idx="91">
                  <c:v>235</c:v>
                </c:pt>
                <c:pt idx="92">
                  <c:v>220</c:v>
                </c:pt>
                <c:pt idx="93">
                  <c:v>221</c:v>
                </c:pt>
                <c:pt idx="94">
                  <c:v>224</c:v>
                </c:pt>
                <c:pt idx="95">
                  <c:v>227</c:v>
                </c:pt>
                <c:pt idx="96">
                  <c:v>222</c:v>
                </c:pt>
                <c:pt idx="97">
                  <c:v>234</c:v>
                </c:pt>
                <c:pt idx="98">
                  <c:v>237</c:v>
                </c:pt>
                <c:pt idx="99">
                  <c:v>235</c:v>
                </c:pt>
                <c:pt idx="100">
                  <c:v>221</c:v>
                </c:pt>
                <c:pt idx="101">
                  <c:v>238</c:v>
                </c:pt>
                <c:pt idx="102">
                  <c:v>233</c:v>
                </c:pt>
                <c:pt idx="103">
                  <c:v>230</c:v>
                </c:pt>
                <c:pt idx="104">
                  <c:v>223</c:v>
                </c:pt>
                <c:pt idx="105">
                  <c:v>213</c:v>
                </c:pt>
                <c:pt idx="106">
                  <c:v>230</c:v>
                </c:pt>
                <c:pt idx="107">
                  <c:v>210</c:v>
                </c:pt>
                <c:pt idx="108">
                  <c:v>239</c:v>
                </c:pt>
                <c:pt idx="109">
                  <c:v>226</c:v>
                </c:pt>
                <c:pt idx="110">
                  <c:v>224</c:v>
                </c:pt>
                <c:pt idx="111">
                  <c:v>211</c:v>
                </c:pt>
                <c:pt idx="112">
                  <c:v>243</c:v>
                </c:pt>
                <c:pt idx="113">
                  <c:v>215</c:v>
                </c:pt>
                <c:pt idx="114">
                  <c:v>228</c:v>
                </c:pt>
                <c:pt idx="115">
                  <c:v>233</c:v>
                </c:pt>
                <c:pt idx="116">
                  <c:v>224</c:v>
                </c:pt>
                <c:pt idx="117">
                  <c:v>243</c:v>
                </c:pt>
                <c:pt idx="118">
                  <c:v>226</c:v>
                </c:pt>
                <c:pt idx="119">
                  <c:v>239</c:v>
                </c:pt>
                <c:pt idx="120">
                  <c:v>228</c:v>
                </c:pt>
                <c:pt idx="121">
                  <c:v>224</c:v>
                </c:pt>
                <c:pt idx="122">
                  <c:v>244</c:v>
                </c:pt>
                <c:pt idx="123">
                  <c:v>225</c:v>
                </c:pt>
                <c:pt idx="124">
                  <c:v>232</c:v>
                </c:pt>
                <c:pt idx="125">
                  <c:v>216</c:v>
                </c:pt>
                <c:pt idx="126">
                  <c:v>232</c:v>
                </c:pt>
                <c:pt idx="127">
                  <c:v>246</c:v>
                </c:pt>
                <c:pt idx="128">
                  <c:v>204</c:v>
                </c:pt>
                <c:pt idx="129">
                  <c:v>225</c:v>
                </c:pt>
                <c:pt idx="130">
                  <c:v>229</c:v>
                </c:pt>
                <c:pt idx="131">
                  <c:v>240</c:v>
                </c:pt>
                <c:pt idx="132">
                  <c:v>221</c:v>
                </c:pt>
                <c:pt idx="133">
                  <c:v>225</c:v>
                </c:pt>
                <c:pt idx="134">
                  <c:v>240</c:v>
                </c:pt>
                <c:pt idx="135">
                  <c:v>228</c:v>
                </c:pt>
                <c:pt idx="136">
                  <c:v>223</c:v>
                </c:pt>
                <c:pt idx="137">
                  <c:v>226</c:v>
                </c:pt>
                <c:pt idx="138">
                  <c:v>249</c:v>
                </c:pt>
                <c:pt idx="139">
                  <c:v>227</c:v>
                </c:pt>
                <c:pt idx="140">
                  <c:v>223</c:v>
                </c:pt>
                <c:pt idx="141">
                  <c:v>209</c:v>
                </c:pt>
                <c:pt idx="142">
                  <c:v>223</c:v>
                </c:pt>
                <c:pt idx="143">
                  <c:v>237</c:v>
                </c:pt>
                <c:pt idx="144">
                  <c:v>226</c:v>
                </c:pt>
                <c:pt idx="145">
                  <c:v>229</c:v>
                </c:pt>
                <c:pt idx="146">
                  <c:v>218</c:v>
                </c:pt>
                <c:pt idx="147">
                  <c:v>216</c:v>
                </c:pt>
                <c:pt idx="148">
                  <c:v>238</c:v>
                </c:pt>
                <c:pt idx="149">
                  <c:v>226</c:v>
                </c:pt>
                <c:pt idx="150">
                  <c:v>228</c:v>
                </c:pt>
                <c:pt idx="151">
                  <c:v>230</c:v>
                </c:pt>
                <c:pt idx="152">
                  <c:v>232</c:v>
                </c:pt>
                <c:pt idx="153">
                  <c:v>235</c:v>
                </c:pt>
                <c:pt idx="154">
                  <c:v>211</c:v>
                </c:pt>
                <c:pt idx="155">
                  <c:v>240</c:v>
                </c:pt>
                <c:pt idx="156">
                  <c:v>212</c:v>
                </c:pt>
                <c:pt idx="157">
                  <c:v>218</c:v>
                </c:pt>
                <c:pt idx="158">
                  <c:v>236</c:v>
                </c:pt>
                <c:pt idx="159">
                  <c:v>223</c:v>
                </c:pt>
                <c:pt idx="160">
                  <c:v>237</c:v>
                </c:pt>
                <c:pt idx="161">
                  <c:v>241</c:v>
                </c:pt>
                <c:pt idx="162">
                  <c:v>240</c:v>
                </c:pt>
                <c:pt idx="163">
                  <c:v>210</c:v>
                </c:pt>
                <c:pt idx="164">
                  <c:v>230</c:v>
                </c:pt>
                <c:pt idx="165">
                  <c:v>248</c:v>
                </c:pt>
                <c:pt idx="166">
                  <c:v>232</c:v>
                </c:pt>
                <c:pt idx="167">
                  <c:v>229</c:v>
                </c:pt>
                <c:pt idx="168">
                  <c:v>235</c:v>
                </c:pt>
                <c:pt idx="169">
                  <c:v>226</c:v>
                </c:pt>
                <c:pt idx="170">
                  <c:v>236</c:v>
                </c:pt>
                <c:pt idx="171">
                  <c:v>227</c:v>
                </c:pt>
                <c:pt idx="172">
                  <c:v>231</c:v>
                </c:pt>
                <c:pt idx="173">
                  <c:v>234</c:v>
                </c:pt>
                <c:pt idx="174">
                  <c:v>235</c:v>
                </c:pt>
                <c:pt idx="175">
                  <c:v>252</c:v>
                </c:pt>
                <c:pt idx="176">
                  <c:v>225</c:v>
                </c:pt>
                <c:pt idx="177">
                  <c:v>236</c:v>
                </c:pt>
                <c:pt idx="178">
                  <c:v>232</c:v>
                </c:pt>
                <c:pt idx="179">
                  <c:v>230</c:v>
                </c:pt>
                <c:pt idx="180">
                  <c:v>215</c:v>
                </c:pt>
                <c:pt idx="181">
                  <c:v>225</c:v>
                </c:pt>
                <c:pt idx="182">
                  <c:v>225</c:v>
                </c:pt>
                <c:pt idx="183">
                  <c:v>245</c:v>
                </c:pt>
                <c:pt idx="184">
                  <c:v>238</c:v>
                </c:pt>
                <c:pt idx="185">
                  <c:v>241</c:v>
                </c:pt>
                <c:pt idx="186">
                  <c:v>245</c:v>
                </c:pt>
                <c:pt idx="187">
                  <c:v>233</c:v>
                </c:pt>
                <c:pt idx="188">
                  <c:v>224</c:v>
                </c:pt>
                <c:pt idx="189">
                  <c:v>230</c:v>
                </c:pt>
                <c:pt idx="190">
                  <c:v>247</c:v>
                </c:pt>
                <c:pt idx="191">
                  <c:v>235</c:v>
                </c:pt>
                <c:pt idx="192">
                  <c:v>229</c:v>
                </c:pt>
                <c:pt idx="193">
                  <c:v>227</c:v>
                </c:pt>
                <c:pt idx="194">
                  <c:v>225</c:v>
                </c:pt>
                <c:pt idx="195">
                  <c:v>236</c:v>
                </c:pt>
                <c:pt idx="196">
                  <c:v>233</c:v>
                </c:pt>
                <c:pt idx="197">
                  <c:v>232</c:v>
                </c:pt>
                <c:pt idx="198">
                  <c:v>221</c:v>
                </c:pt>
                <c:pt idx="199">
                  <c:v>225</c:v>
                </c:pt>
                <c:pt idx="200">
                  <c:v>235</c:v>
                </c:pt>
                <c:pt idx="201">
                  <c:v>240</c:v>
                </c:pt>
                <c:pt idx="202">
                  <c:v>246</c:v>
                </c:pt>
                <c:pt idx="203">
                  <c:v>250</c:v>
                </c:pt>
                <c:pt idx="204">
                  <c:v>228</c:v>
                </c:pt>
                <c:pt idx="205">
                  <c:v>231</c:v>
                </c:pt>
                <c:pt idx="206">
                  <c:v>230</c:v>
                </c:pt>
                <c:pt idx="207">
                  <c:v>227</c:v>
                </c:pt>
                <c:pt idx="208">
                  <c:v>247</c:v>
                </c:pt>
                <c:pt idx="209">
                  <c:v>234</c:v>
                </c:pt>
                <c:pt idx="210">
                  <c:v>212</c:v>
                </c:pt>
                <c:pt idx="211">
                  <c:v>233</c:v>
                </c:pt>
                <c:pt idx="212">
                  <c:v>228</c:v>
                </c:pt>
                <c:pt idx="213">
                  <c:v>243</c:v>
                </c:pt>
                <c:pt idx="214">
                  <c:v>212</c:v>
                </c:pt>
                <c:pt idx="215">
                  <c:v>245</c:v>
                </c:pt>
                <c:pt idx="216">
                  <c:v>227</c:v>
                </c:pt>
                <c:pt idx="217">
                  <c:v>251</c:v>
                </c:pt>
                <c:pt idx="218">
                  <c:v>240</c:v>
                </c:pt>
                <c:pt idx="219">
                  <c:v>246</c:v>
                </c:pt>
                <c:pt idx="220">
                  <c:v>226</c:v>
                </c:pt>
                <c:pt idx="221">
                  <c:v>227</c:v>
                </c:pt>
                <c:pt idx="222">
                  <c:v>223</c:v>
                </c:pt>
                <c:pt idx="223">
                  <c:v>225</c:v>
                </c:pt>
                <c:pt idx="224">
                  <c:v>238</c:v>
                </c:pt>
                <c:pt idx="225">
                  <c:v>221</c:v>
                </c:pt>
                <c:pt idx="226">
                  <c:v>236</c:v>
                </c:pt>
                <c:pt idx="227">
                  <c:v>233</c:v>
                </c:pt>
                <c:pt idx="228">
                  <c:v>218</c:v>
                </c:pt>
                <c:pt idx="229">
                  <c:v>229</c:v>
                </c:pt>
                <c:pt idx="230">
                  <c:v>243</c:v>
                </c:pt>
                <c:pt idx="231">
                  <c:v>244</c:v>
                </c:pt>
                <c:pt idx="232">
                  <c:v>246</c:v>
                </c:pt>
                <c:pt idx="233">
                  <c:v>266</c:v>
                </c:pt>
                <c:pt idx="234">
                  <c:v>243</c:v>
                </c:pt>
                <c:pt idx="235">
                  <c:v>220</c:v>
                </c:pt>
                <c:pt idx="236">
                  <c:v>235</c:v>
                </c:pt>
                <c:pt idx="237">
                  <c:v>253</c:v>
                </c:pt>
                <c:pt idx="238">
                  <c:v>226</c:v>
                </c:pt>
                <c:pt idx="239">
                  <c:v>244</c:v>
                </c:pt>
                <c:pt idx="240">
                  <c:v>234</c:v>
                </c:pt>
                <c:pt idx="241">
                  <c:v>230</c:v>
                </c:pt>
                <c:pt idx="242">
                  <c:v>231</c:v>
                </c:pt>
                <c:pt idx="243">
                  <c:v>235</c:v>
                </c:pt>
                <c:pt idx="244">
                  <c:v>240</c:v>
                </c:pt>
                <c:pt idx="245">
                  <c:v>229</c:v>
                </c:pt>
                <c:pt idx="246">
                  <c:v>240</c:v>
                </c:pt>
                <c:pt idx="247">
                  <c:v>230</c:v>
                </c:pt>
                <c:pt idx="248">
                  <c:v>223</c:v>
                </c:pt>
                <c:pt idx="249">
                  <c:v>231</c:v>
                </c:pt>
                <c:pt idx="250">
                  <c:v>242</c:v>
                </c:pt>
                <c:pt idx="251">
                  <c:v>224</c:v>
                </c:pt>
                <c:pt idx="252">
                  <c:v>226</c:v>
                </c:pt>
                <c:pt idx="253">
                  <c:v>248</c:v>
                </c:pt>
                <c:pt idx="254">
                  <c:v>229</c:v>
                </c:pt>
                <c:pt idx="255">
                  <c:v>237</c:v>
                </c:pt>
                <c:pt idx="256">
                  <c:v>249</c:v>
                </c:pt>
                <c:pt idx="257">
                  <c:v>229</c:v>
                </c:pt>
                <c:pt idx="258">
                  <c:v>234</c:v>
                </c:pt>
                <c:pt idx="259">
                  <c:v>239</c:v>
                </c:pt>
                <c:pt idx="260">
                  <c:v>232</c:v>
                </c:pt>
                <c:pt idx="261">
                  <c:v>234</c:v>
                </c:pt>
                <c:pt idx="262">
                  <c:v>239</c:v>
                </c:pt>
                <c:pt idx="263">
                  <c:v>235</c:v>
                </c:pt>
                <c:pt idx="264">
                  <c:v>238</c:v>
                </c:pt>
                <c:pt idx="265">
                  <c:v>224</c:v>
                </c:pt>
                <c:pt idx="266">
                  <c:v>239</c:v>
                </c:pt>
                <c:pt idx="267">
                  <c:v>247</c:v>
                </c:pt>
                <c:pt idx="268">
                  <c:v>230</c:v>
                </c:pt>
                <c:pt idx="269">
                  <c:v>249</c:v>
                </c:pt>
                <c:pt idx="270">
                  <c:v>246</c:v>
                </c:pt>
                <c:pt idx="271">
                  <c:v>244</c:v>
                </c:pt>
                <c:pt idx="272">
                  <c:v>225</c:v>
                </c:pt>
                <c:pt idx="273">
                  <c:v>231</c:v>
                </c:pt>
                <c:pt idx="274">
                  <c:v>238</c:v>
                </c:pt>
                <c:pt idx="275">
                  <c:v>216</c:v>
                </c:pt>
                <c:pt idx="276">
                  <c:v>232</c:v>
                </c:pt>
                <c:pt idx="277">
                  <c:v>232</c:v>
                </c:pt>
                <c:pt idx="278">
                  <c:v>238</c:v>
                </c:pt>
                <c:pt idx="279">
                  <c:v>230</c:v>
                </c:pt>
                <c:pt idx="280">
                  <c:v>247</c:v>
                </c:pt>
                <c:pt idx="281">
                  <c:v>238</c:v>
                </c:pt>
                <c:pt idx="282">
                  <c:v>244</c:v>
                </c:pt>
                <c:pt idx="283">
                  <c:v>249</c:v>
                </c:pt>
                <c:pt idx="284">
                  <c:v>233</c:v>
                </c:pt>
                <c:pt idx="285">
                  <c:v>250</c:v>
                </c:pt>
                <c:pt idx="286">
                  <c:v>228</c:v>
                </c:pt>
                <c:pt idx="287">
                  <c:v>245</c:v>
                </c:pt>
                <c:pt idx="288">
                  <c:v>227</c:v>
                </c:pt>
                <c:pt idx="289">
                  <c:v>238</c:v>
                </c:pt>
                <c:pt idx="290">
                  <c:v>231</c:v>
                </c:pt>
                <c:pt idx="291">
                  <c:v>242</c:v>
                </c:pt>
                <c:pt idx="292">
                  <c:v>239</c:v>
                </c:pt>
                <c:pt idx="293">
                  <c:v>234</c:v>
                </c:pt>
                <c:pt idx="294">
                  <c:v>241</c:v>
                </c:pt>
                <c:pt idx="295">
                  <c:v>253</c:v>
                </c:pt>
                <c:pt idx="296">
                  <c:v>260</c:v>
                </c:pt>
                <c:pt idx="297">
                  <c:v>238</c:v>
                </c:pt>
                <c:pt idx="298">
                  <c:v>233</c:v>
                </c:pt>
                <c:pt idx="299">
                  <c:v>244</c:v>
                </c:pt>
                <c:pt idx="300">
                  <c:v>237</c:v>
                </c:pt>
                <c:pt idx="301">
                  <c:v>256</c:v>
                </c:pt>
                <c:pt idx="302">
                  <c:v>229</c:v>
                </c:pt>
                <c:pt idx="303">
                  <c:v>239</c:v>
                </c:pt>
                <c:pt idx="304">
                  <c:v>243</c:v>
                </c:pt>
                <c:pt idx="305">
                  <c:v>221</c:v>
                </c:pt>
                <c:pt idx="306">
                  <c:v>237</c:v>
                </c:pt>
                <c:pt idx="307">
                  <c:v>245</c:v>
                </c:pt>
                <c:pt idx="308">
                  <c:v>243</c:v>
                </c:pt>
                <c:pt idx="309">
                  <c:v>253</c:v>
                </c:pt>
                <c:pt idx="310">
                  <c:v>262</c:v>
                </c:pt>
                <c:pt idx="311">
                  <c:v>244</c:v>
                </c:pt>
                <c:pt idx="312">
                  <c:v>245</c:v>
                </c:pt>
                <c:pt idx="313">
                  <c:v>231</c:v>
                </c:pt>
                <c:pt idx="314">
                  <c:v>234</c:v>
                </c:pt>
                <c:pt idx="315">
                  <c:v>237</c:v>
                </c:pt>
                <c:pt idx="316">
                  <c:v>247</c:v>
                </c:pt>
                <c:pt idx="317">
                  <c:v>261</c:v>
                </c:pt>
                <c:pt idx="318">
                  <c:v>231</c:v>
                </c:pt>
                <c:pt idx="319">
                  <c:v>262</c:v>
                </c:pt>
                <c:pt idx="320">
                  <c:v>239</c:v>
                </c:pt>
                <c:pt idx="321">
                  <c:v>235</c:v>
                </c:pt>
                <c:pt idx="322">
                  <c:v>252</c:v>
                </c:pt>
                <c:pt idx="323">
                  <c:v>252</c:v>
                </c:pt>
                <c:pt idx="324">
                  <c:v>236</c:v>
                </c:pt>
                <c:pt idx="325">
                  <c:v>230</c:v>
                </c:pt>
                <c:pt idx="326">
                  <c:v>252</c:v>
                </c:pt>
                <c:pt idx="327">
                  <c:v>233</c:v>
                </c:pt>
                <c:pt idx="328">
                  <c:v>233</c:v>
                </c:pt>
                <c:pt idx="329">
                  <c:v>242</c:v>
                </c:pt>
                <c:pt idx="330">
                  <c:v>247</c:v>
                </c:pt>
                <c:pt idx="331">
                  <c:v>244</c:v>
                </c:pt>
                <c:pt idx="332">
                  <c:v>249</c:v>
                </c:pt>
                <c:pt idx="333">
                  <c:v>241</c:v>
                </c:pt>
                <c:pt idx="334">
                  <c:v>237</c:v>
                </c:pt>
                <c:pt idx="335">
                  <c:v>232</c:v>
                </c:pt>
                <c:pt idx="336">
                  <c:v>241</c:v>
                </c:pt>
                <c:pt idx="337">
                  <c:v>252</c:v>
                </c:pt>
                <c:pt idx="338">
                  <c:v>250</c:v>
                </c:pt>
                <c:pt idx="339">
                  <c:v>249</c:v>
                </c:pt>
                <c:pt idx="340">
                  <c:v>240</c:v>
                </c:pt>
                <c:pt idx="341">
                  <c:v>253</c:v>
                </c:pt>
                <c:pt idx="342">
                  <c:v>230</c:v>
                </c:pt>
                <c:pt idx="343">
                  <c:v>267</c:v>
                </c:pt>
                <c:pt idx="344">
                  <c:v>245</c:v>
                </c:pt>
                <c:pt idx="345">
                  <c:v>239</c:v>
                </c:pt>
                <c:pt idx="346">
                  <c:v>263</c:v>
                </c:pt>
                <c:pt idx="347">
                  <c:v>255</c:v>
                </c:pt>
                <c:pt idx="348">
                  <c:v>261</c:v>
                </c:pt>
                <c:pt idx="349">
                  <c:v>263</c:v>
                </c:pt>
                <c:pt idx="350">
                  <c:v>260</c:v>
                </c:pt>
                <c:pt idx="351">
                  <c:v>261</c:v>
                </c:pt>
                <c:pt idx="352">
                  <c:v>253</c:v>
                </c:pt>
                <c:pt idx="353">
                  <c:v>248</c:v>
                </c:pt>
                <c:pt idx="354">
                  <c:v>251</c:v>
                </c:pt>
                <c:pt idx="355">
                  <c:v>243</c:v>
                </c:pt>
                <c:pt idx="356">
                  <c:v>260</c:v>
                </c:pt>
                <c:pt idx="357">
                  <c:v>267</c:v>
                </c:pt>
                <c:pt idx="358">
                  <c:v>271</c:v>
                </c:pt>
                <c:pt idx="359">
                  <c:v>269</c:v>
                </c:pt>
                <c:pt idx="360">
                  <c:v>254</c:v>
                </c:pt>
                <c:pt idx="361">
                  <c:v>245</c:v>
                </c:pt>
                <c:pt idx="362">
                  <c:v>257</c:v>
                </c:pt>
                <c:pt idx="363">
                  <c:v>263</c:v>
                </c:pt>
                <c:pt idx="364">
                  <c:v>240</c:v>
                </c:pt>
                <c:pt idx="365">
                  <c:v>253</c:v>
                </c:pt>
                <c:pt idx="366">
                  <c:v>243</c:v>
                </c:pt>
                <c:pt idx="367">
                  <c:v>248</c:v>
                </c:pt>
                <c:pt idx="368">
                  <c:v>243</c:v>
                </c:pt>
                <c:pt idx="369">
                  <c:v>245</c:v>
                </c:pt>
                <c:pt idx="370">
                  <c:v>248</c:v>
                </c:pt>
                <c:pt idx="371">
                  <c:v>267</c:v>
                </c:pt>
                <c:pt idx="372">
                  <c:v>260</c:v>
                </c:pt>
                <c:pt idx="373">
                  <c:v>254</c:v>
                </c:pt>
                <c:pt idx="374">
                  <c:v>255</c:v>
                </c:pt>
                <c:pt idx="375">
                  <c:v>243</c:v>
                </c:pt>
                <c:pt idx="376">
                  <c:v>247</c:v>
                </c:pt>
                <c:pt idx="377">
                  <c:v>252</c:v>
                </c:pt>
                <c:pt idx="378">
                  <c:v>266</c:v>
                </c:pt>
                <c:pt idx="379">
                  <c:v>235</c:v>
                </c:pt>
                <c:pt idx="380">
                  <c:v>249</c:v>
                </c:pt>
                <c:pt idx="381">
                  <c:v>256</c:v>
                </c:pt>
                <c:pt idx="382">
                  <c:v>259</c:v>
                </c:pt>
                <c:pt idx="383">
                  <c:v>255</c:v>
                </c:pt>
                <c:pt idx="384">
                  <c:v>257</c:v>
                </c:pt>
                <c:pt idx="385">
                  <c:v>247</c:v>
                </c:pt>
                <c:pt idx="386">
                  <c:v>256</c:v>
                </c:pt>
                <c:pt idx="387">
                  <c:v>243</c:v>
                </c:pt>
                <c:pt idx="388">
                  <c:v>229</c:v>
                </c:pt>
                <c:pt idx="389">
                  <c:v>239</c:v>
                </c:pt>
                <c:pt idx="390">
                  <c:v>254</c:v>
                </c:pt>
                <c:pt idx="391">
                  <c:v>257</c:v>
                </c:pt>
                <c:pt idx="392">
                  <c:v>278</c:v>
                </c:pt>
                <c:pt idx="393">
                  <c:v>244</c:v>
                </c:pt>
                <c:pt idx="394">
                  <c:v>250</c:v>
                </c:pt>
                <c:pt idx="395">
                  <c:v>280</c:v>
                </c:pt>
                <c:pt idx="396">
                  <c:v>233</c:v>
                </c:pt>
                <c:pt idx="397">
                  <c:v>242</c:v>
                </c:pt>
                <c:pt idx="398">
                  <c:v>252</c:v>
                </c:pt>
                <c:pt idx="399">
                  <c:v>270</c:v>
                </c:pt>
                <c:pt idx="400">
                  <c:v>232</c:v>
                </c:pt>
                <c:pt idx="401">
                  <c:v>259</c:v>
                </c:pt>
                <c:pt idx="402">
                  <c:v>257</c:v>
                </c:pt>
                <c:pt idx="403">
                  <c:v>249</c:v>
                </c:pt>
                <c:pt idx="404">
                  <c:v>255</c:v>
                </c:pt>
                <c:pt idx="405">
                  <c:v>256</c:v>
                </c:pt>
                <c:pt idx="406">
                  <c:v>270</c:v>
                </c:pt>
                <c:pt idx="407">
                  <c:v>252</c:v>
                </c:pt>
                <c:pt idx="408">
                  <c:v>266</c:v>
                </c:pt>
                <c:pt idx="409">
                  <c:v>249</c:v>
                </c:pt>
                <c:pt idx="410">
                  <c:v>250</c:v>
                </c:pt>
                <c:pt idx="411">
                  <c:v>260</c:v>
                </c:pt>
                <c:pt idx="412">
                  <c:v>259</c:v>
                </c:pt>
                <c:pt idx="413">
                  <c:v>243</c:v>
                </c:pt>
                <c:pt idx="414">
                  <c:v>252</c:v>
                </c:pt>
                <c:pt idx="415">
                  <c:v>258</c:v>
                </c:pt>
                <c:pt idx="416">
                  <c:v>260</c:v>
                </c:pt>
                <c:pt idx="417">
                  <c:v>248</c:v>
                </c:pt>
                <c:pt idx="418">
                  <c:v>252</c:v>
                </c:pt>
                <c:pt idx="419">
                  <c:v>246</c:v>
                </c:pt>
                <c:pt idx="420">
                  <c:v>261</c:v>
                </c:pt>
                <c:pt idx="421">
                  <c:v>260</c:v>
                </c:pt>
                <c:pt idx="422">
                  <c:v>280</c:v>
                </c:pt>
                <c:pt idx="423">
                  <c:v>277</c:v>
                </c:pt>
                <c:pt idx="424">
                  <c:v>280</c:v>
                </c:pt>
                <c:pt idx="425">
                  <c:v>245</c:v>
                </c:pt>
                <c:pt idx="426">
                  <c:v>262</c:v>
                </c:pt>
                <c:pt idx="427">
                  <c:v>248</c:v>
                </c:pt>
                <c:pt idx="428">
                  <c:v>254</c:v>
                </c:pt>
                <c:pt idx="429">
                  <c:v>290</c:v>
                </c:pt>
                <c:pt idx="430">
                  <c:v>265</c:v>
                </c:pt>
                <c:pt idx="431">
                  <c:v>273</c:v>
                </c:pt>
                <c:pt idx="432">
                  <c:v>270</c:v>
                </c:pt>
                <c:pt idx="433">
                  <c:v>254</c:v>
                </c:pt>
                <c:pt idx="434">
                  <c:v>251</c:v>
                </c:pt>
                <c:pt idx="435">
                  <c:v>261</c:v>
                </c:pt>
                <c:pt idx="436">
                  <c:v>272</c:v>
                </c:pt>
                <c:pt idx="437">
                  <c:v>284</c:v>
                </c:pt>
                <c:pt idx="438">
                  <c:v>270</c:v>
                </c:pt>
                <c:pt idx="439">
                  <c:v>242</c:v>
                </c:pt>
                <c:pt idx="440">
                  <c:v>266</c:v>
                </c:pt>
                <c:pt idx="441">
                  <c:v>265</c:v>
                </c:pt>
                <c:pt idx="442">
                  <c:v>260</c:v>
                </c:pt>
                <c:pt idx="443">
                  <c:v>268</c:v>
                </c:pt>
                <c:pt idx="444">
                  <c:v>258</c:v>
                </c:pt>
                <c:pt idx="445">
                  <c:v>252</c:v>
                </c:pt>
                <c:pt idx="446">
                  <c:v>269</c:v>
                </c:pt>
                <c:pt idx="447">
                  <c:v>254</c:v>
                </c:pt>
                <c:pt idx="448">
                  <c:v>253</c:v>
                </c:pt>
                <c:pt idx="449">
                  <c:v>258</c:v>
                </c:pt>
                <c:pt idx="450">
                  <c:v>283</c:v>
                </c:pt>
                <c:pt idx="451">
                  <c:v>247</c:v>
                </c:pt>
                <c:pt idx="452">
                  <c:v>271</c:v>
                </c:pt>
                <c:pt idx="453">
                  <c:v>252</c:v>
                </c:pt>
                <c:pt idx="454">
                  <c:v>262</c:v>
                </c:pt>
                <c:pt idx="455">
                  <c:v>271</c:v>
                </c:pt>
                <c:pt idx="456">
                  <c:v>272</c:v>
                </c:pt>
                <c:pt idx="457">
                  <c:v>261</c:v>
                </c:pt>
                <c:pt idx="458">
                  <c:v>253</c:v>
                </c:pt>
                <c:pt idx="459">
                  <c:v>276</c:v>
                </c:pt>
                <c:pt idx="460">
                  <c:v>252</c:v>
                </c:pt>
                <c:pt idx="461">
                  <c:v>288</c:v>
                </c:pt>
                <c:pt idx="462">
                  <c:v>277</c:v>
                </c:pt>
                <c:pt idx="463">
                  <c:v>256</c:v>
                </c:pt>
                <c:pt idx="464">
                  <c:v>269</c:v>
                </c:pt>
                <c:pt idx="465">
                  <c:v>251</c:v>
                </c:pt>
                <c:pt idx="466">
                  <c:v>250</c:v>
                </c:pt>
                <c:pt idx="467">
                  <c:v>270</c:v>
                </c:pt>
                <c:pt idx="468">
                  <c:v>267</c:v>
                </c:pt>
                <c:pt idx="469">
                  <c:v>282</c:v>
                </c:pt>
                <c:pt idx="470">
                  <c:v>262</c:v>
                </c:pt>
                <c:pt idx="471">
                  <c:v>247</c:v>
                </c:pt>
                <c:pt idx="472">
                  <c:v>267</c:v>
                </c:pt>
                <c:pt idx="473">
                  <c:v>267</c:v>
                </c:pt>
                <c:pt idx="474">
                  <c:v>258</c:v>
                </c:pt>
                <c:pt idx="475">
                  <c:v>277</c:v>
                </c:pt>
                <c:pt idx="476">
                  <c:v>256</c:v>
                </c:pt>
                <c:pt idx="477">
                  <c:v>280</c:v>
                </c:pt>
                <c:pt idx="478">
                  <c:v>260</c:v>
                </c:pt>
                <c:pt idx="479">
                  <c:v>256</c:v>
                </c:pt>
                <c:pt idx="480">
                  <c:v>259</c:v>
                </c:pt>
                <c:pt idx="481">
                  <c:v>268</c:v>
                </c:pt>
                <c:pt idx="482">
                  <c:v>273</c:v>
                </c:pt>
                <c:pt idx="483">
                  <c:v>269</c:v>
                </c:pt>
                <c:pt idx="484">
                  <c:v>273</c:v>
                </c:pt>
                <c:pt idx="485">
                  <c:v>258</c:v>
                </c:pt>
                <c:pt idx="486">
                  <c:v>262</c:v>
                </c:pt>
                <c:pt idx="487">
                  <c:v>287</c:v>
                </c:pt>
                <c:pt idx="488">
                  <c:v>264</c:v>
                </c:pt>
                <c:pt idx="489">
                  <c:v>252</c:v>
                </c:pt>
                <c:pt idx="490">
                  <c:v>269</c:v>
                </c:pt>
                <c:pt idx="491">
                  <c:v>263</c:v>
                </c:pt>
                <c:pt idx="492">
                  <c:v>269</c:v>
                </c:pt>
                <c:pt idx="493">
                  <c:v>282</c:v>
                </c:pt>
                <c:pt idx="494">
                  <c:v>294</c:v>
                </c:pt>
                <c:pt idx="495">
                  <c:v>271</c:v>
                </c:pt>
                <c:pt idx="496">
                  <c:v>272</c:v>
                </c:pt>
                <c:pt idx="497">
                  <c:v>277</c:v>
                </c:pt>
                <c:pt idx="498">
                  <c:v>299</c:v>
                </c:pt>
                <c:pt idx="499">
                  <c:v>265</c:v>
                </c:pt>
                <c:pt idx="500">
                  <c:v>271</c:v>
                </c:pt>
                <c:pt idx="501">
                  <c:v>277</c:v>
                </c:pt>
                <c:pt idx="502">
                  <c:v>284</c:v>
                </c:pt>
                <c:pt idx="503">
                  <c:v>262</c:v>
                </c:pt>
                <c:pt idx="504">
                  <c:v>265</c:v>
                </c:pt>
                <c:pt idx="505">
                  <c:v>263</c:v>
                </c:pt>
                <c:pt idx="506">
                  <c:v>276</c:v>
                </c:pt>
                <c:pt idx="507">
                  <c:v>280</c:v>
                </c:pt>
                <c:pt idx="508">
                  <c:v>269</c:v>
                </c:pt>
                <c:pt idx="509">
                  <c:v>280</c:v>
                </c:pt>
                <c:pt idx="510">
                  <c:v>279</c:v>
                </c:pt>
                <c:pt idx="511">
                  <c:v>292</c:v>
                </c:pt>
                <c:pt idx="512">
                  <c:v>265</c:v>
                </c:pt>
                <c:pt idx="513">
                  <c:v>300</c:v>
                </c:pt>
                <c:pt idx="514">
                  <c:v>276</c:v>
                </c:pt>
                <c:pt idx="515">
                  <c:v>259</c:v>
                </c:pt>
                <c:pt idx="516">
                  <c:v>283</c:v>
                </c:pt>
                <c:pt idx="517">
                  <c:v>285</c:v>
                </c:pt>
                <c:pt idx="518">
                  <c:v>288</c:v>
                </c:pt>
                <c:pt idx="519">
                  <c:v>261</c:v>
                </c:pt>
                <c:pt idx="520">
                  <c:v>294</c:v>
                </c:pt>
                <c:pt idx="521">
                  <c:v>277</c:v>
                </c:pt>
                <c:pt idx="522">
                  <c:v>288</c:v>
                </c:pt>
                <c:pt idx="523">
                  <c:v>286</c:v>
                </c:pt>
                <c:pt idx="524">
                  <c:v>281</c:v>
                </c:pt>
                <c:pt idx="525">
                  <c:v>260</c:v>
                </c:pt>
                <c:pt idx="526">
                  <c:v>307</c:v>
                </c:pt>
                <c:pt idx="527">
                  <c:v>270</c:v>
                </c:pt>
                <c:pt idx="528">
                  <c:v>314</c:v>
                </c:pt>
                <c:pt idx="529">
                  <c:v>304</c:v>
                </c:pt>
                <c:pt idx="530">
                  <c:v>310</c:v>
                </c:pt>
                <c:pt idx="531">
                  <c:v>290</c:v>
                </c:pt>
                <c:pt idx="532">
                  <c:v>288</c:v>
                </c:pt>
                <c:pt idx="533">
                  <c:v>285</c:v>
                </c:pt>
                <c:pt idx="534">
                  <c:v>291</c:v>
                </c:pt>
                <c:pt idx="535">
                  <c:v>307</c:v>
                </c:pt>
                <c:pt idx="536">
                  <c:v>275</c:v>
                </c:pt>
                <c:pt idx="537">
                  <c:v>307</c:v>
                </c:pt>
                <c:pt idx="538">
                  <c:v>287</c:v>
                </c:pt>
                <c:pt idx="539">
                  <c:v>304</c:v>
                </c:pt>
                <c:pt idx="540">
                  <c:v>297</c:v>
                </c:pt>
                <c:pt idx="541">
                  <c:v>314</c:v>
                </c:pt>
                <c:pt idx="542">
                  <c:v>304</c:v>
                </c:pt>
                <c:pt idx="543">
                  <c:v>283</c:v>
                </c:pt>
                <c:pt idx="544">
                  <c:v>304</c:v>
                </c:pt>
                <c:pt idx="545">
                  <c:v>304</c:v>
                </c:pt>
                <c:pt idx="546">
                  <c:v>288</c:v>
                </c:pt>
                <c:pt idx="547">
                  <c:v>285</c:v>
                </c:pt>
                <c:pt idx="548">
                  <c:v>309</c:v>
                </c:pt>
                <c:pt idx="549">
                  <c:v>285</c:v>
                </c:pt>
                <c:pt idx="550">
                  <c:v>289</c:v>
                </c:pt>
                <c:pt idx="551">
                  <c:v>297</c:v>
                </c:pt>
                <c:pt idx="552">
                  <c:v>309</c:v>
                </c:pt>
                <c:pt idx="553">
                  <c:v>307</c:v>
                </c:pt>
                <c:pt idx="554">
                  <c:v>320</c:v>
                </c:pt>
                <c:pt idx="555">
                  <c:v>300</c:v>
                </c:pt>
                <c:pt idx="556">
                  <c:v>312</c:v>
                </c:pt>
                <c:pt idx="557">
                  <c:v>259</c:v>
                </c:pt>
                <c:pt idx="558">
                  <c:v>308</c:v>
                </c:pt>
                <c:pt idx="559">
                  <c:v>320</c:v>
                </c:pt>
                <c:pt idx="560">
                  <c:v>320</c:v>
                </c:pt>
                <c:pt idx="561">
                  <c:v>333</c:v>
                </c:pt>
                <c:pt idx="562">
                  <c:v>310</c:v>
                </c:pt>
                <c:pt idx="563">
                  <c:v>308</c:v>
                </c:pt>
                <c:pt idx="564">
                  <c:v>336</c:v>
                </c:pt>
                <c:pt idx="565">
                  <c:v>319</c:v>
                </c:pt>
                <c:pt idx="566">
                  <c:v>324</c:v>
                </c:pt>
                <c:pt idx="567">
                  <c:v>333</c:v>
                </c:pt>
                <c:pt idx="568">
                  <c:v>337</c:v>
                </c:pt>
                <c:pt idx="569">
                  <c:v>297</c:v>
                </c:pt>
                <c:pt idx="570">
                  <c:v>342</c:v>
                </c:pt>
                <c:pt idx="571">
                  <c:v>324</c:v>
                </c:pt>
                <c:pt idx="572">
                  <c:v>357</c:v>
                </c:pt>
                <c:pt idx="573">
                  <c:v>350</c:v>
                </c:pt>
                <c:pt idx="574">
                  <c:v>310</c:v>
                </c:pt>
                <c:pt idx="575">
                  <c:v>316</c:v>
                </c:pt>
                <c:pt idx="576">
                  <c:v>341</c:v>
                </c:pt>
                <c:pt idx="577">
                  <c:v>331</c:v>
                </c:pt>
                <c:pt idx="578">
                  <c:v>328</c:v>
                </c:pt>
                <c:pt idx="579">
                  <c:v>328</c:v>
                </c:pt>
                <c:pt idx="580">
                  <c:v>319</c:v>
                </c:pt>
                <c:pt idx="581">
                  <c:v>332</c:v>
                </c:pt>
                <c:pt idx="582">
                  <c:v>314</c:v>
                </c:pt>
                <c:pt idx="583">
                  <c:v>349</c:v>
                </c:pt>
                <c:pt idx="584">
                  <c:v>357</c:v>
                </c:pt>
                <c:pt idx="585">
                  <c:v>326</c:v>
                </c:pt>
                <c:pt idx="586">
                  <c:v>310</c:v>
                </c:pt>
                <c:pt idx="587">
                  <c:v>318</c:v>
                </c:pt>
                <c:pt idx="588">
                  <c:v>341</c:v>
                </c:pt>
                <c:pt idx="589">
                  <c:v>305</c:v>
                </c:pt>
                <c:pt idx="590">
                  <c:v>337</c:v>
                </c:pt>
                <c:pt idx="591">
                  <c:v>321</c:v>
                </c:pt>
                <c:pt idx="592">
                  <c:v>341</c:v>
                </c:pt>
                <c:pt idx="593">
                  <c:v>374</c:v>
                </c:pt>
                <c:pt idx="594">
                  <c:v>333</c:v>
                </c:pt>
                <c:pt idx="595">
                  <c:v>315</c:v>
                </c:pt>
                <c:pt idx="596">
                  <c:v>332</c:v>
                </c:pt>
                <c:pt idx="597">
                  <c:v>342</c:v>
                </c:pt>
                <c:pt idx="598">
                  <c:v>319</c:v>
                </c:pt>
                <c:pt idx="599">
                  <c:v>350</c:v>
                </c:pt>
                <c:pt idx="600">
                  <c:v>308</c:v>
                </c:pt>
                <c:pt idx="601">
                  <c:v>322</c:v>
                </c:pt>
                <c:pt idx="602">
                  <c:v>322</c:v>
                </c:pt>
                <c:pt idx="603">
                  <c:v>337</c:v>
                </c:pt>
                <c:pt idx="604">
                  <c:v>315</c:v>
                </c:pt>
                <c:pt idx="605">
                  <c:v>338</c:v>
                </c:pt>
                <c:pt idx="606">
                  <c:v>356</c:v>
                </c:pt>
                <c:pt idx="607">
                  <c:v>346</c:v>
                </c:pt>
                <c:pt idx="608">
                  <c:v>319</c:v>
                </c:pt>
                <c:pt idx="609">
                  <c:v>336</c:v>
                </c:pt>
                <c:pt idx="610">
                  <c:v>358</c:v>
                </c:pt>
                <c:pt idx="611">
                  <c:v>355</c:v>
                </c:pt>
                <c:pt idx="612">
                  <c:v>337</c:v>
                </c:pt>
                <c:pt idx="613">
                  <c:v>337</c:v>
                </c:pt>
                <c:pt idx="614">
                  <c:v>345</c:v>
                </c:pt>
                <c:pt idx="615">
                  <c:v>361</c:v>
                </c:pt>
                <c:pt idx="616">
                  <c:v>337</c:v>
                </c:pt>
                <c:pt idx="617">
                  <c:v>346</c:v>
                </c:pt>
                <c:pt idx="618">
                  <c:v>336</c:v>
                </c:pt>
                <c:pt idx="619">
                  <c:v>347</c:v>
                </c:pt>
                <c:pt idx="620">
                  <c:v>353</c:v>
                </c:pt>
                <c:pt idx="621">
                  <c:v>345</c:v>
                </c:pt>
                <c:pt idx="622">
                  <c:v>357</c:v>
                </c:pt>
                <c:pt idx="623">
                  <c:v>381</c:v>
                </c:pt>
                <c:pt idx="624">
                  <c:v>362</c:v>
                </c:pt>
                <c:pt idx="625">
                  <c:v>365</c:v>
                </c:pt>
                <c:pt idx="626">
                  <c:v>374</c:v>
                </c:pt>
                <c:pt idx="627">
                  <c:v>348</c:v>
                </c:pt>
                <c:pt idx="628">
                  <c:v>354</c:v>
                </c:pt>
                <c:pt idx="629">
                  <c:v>349</c:v>
                </c:pt>
                <c:pt idx="630">
                  <c:v>377</c:v>
                </c:pt>
                <c:pt idx="631">
                  <c:v>338</c:v>
                </c:pt>
                <c:pt idx="632">
                  <c:v>363</c:v>
                </c:pt>
                <c:pt idx="633">
                  <c:v>376</c:v>
                </c:pt>
                <c:pt idx="634">
                  <c:v>405</c:v>
                </c:pt>
                <c:pt idx="635">
                  <c:v>357</c:v>
                </c:pt>
                <c:pt idx="636">
                  <c:v>360</c:v>
                </c:pt>
                <c:pt idx="637">
                  <c:v>382</c:v>
                </c:pt>
                <c:pt idx="638">
                  <c:v>355</c:v>
                </c:pt>
                <c:pt idx="639">
                  <c:v>349</c:v>
                </c:pt>
                <c:pt idx="640">
                  <c:v>360</c:v>
                </c:pt>
                <c:pt idx="641">
                  <c:v>363</c:v>
                </c:pt>
                <c:pt idx="642">
                  <c:v>365</c:v>
                </c:pt>
                <c:pt idx="643">
                  <c:v>376</c:v>
                </c:pt>
                <c:pt idx="644">
                  <c:v>374</c:v>
                </c:pt>
                <c:pt idx="645">
                  <c:v>370</c:v>
                </c:pt>
                <c:pt idx="646">
                  <c:v>362</c:v>
                </c:pt>
                <c:pt idx="647">
                  <c:v>373</c:v>
                </c:pt>
                <c:pt idx="648">
                  <c:v>396</c:v>
                </c:pt>
                <c:pt idx="649">
                  <c:v>351</c:v>
                </c:pt>
                <c:pt idx="650">
                  <c:v>386</c:v>
                </c:pt>
                <c:pt idx="651">
                  <c:v>383</c:v>
                </c:pt>
                <c:pt idx="652">
                  <c:v>400</c:v>
                </c:pt>
                <c:pt idx="653">
                  <c:v>384</c:v>
                </c:pt>
                <c:pt idx="654">
                  <c:v>365</c:v>
                </c:pt>
                <c:pt idx="655">
                  <c:v>367</c:v>
                </c:pt>
                <c:pt idx="656">
                  <c:v>399</c:v>
                </c:pt>
                <c:pt idx="657">
                  <c:v>398</c:v>
                </c:pt>
                <c:pt idx="658">
                  <c:v>390</c:v>
                </c:pt>
                <c:pt idx="659">
                  <c:v>375</c:v>
                </c:pt>
                <c:pt idx="660">
                  <c:v>421</c:v>
                </c:pt>
                <c:pt idx="661">
                  <c:v>375</c:v>
                </c:pt>
                <c:pt idx="662">
                  <c:v>381</c:v>
                </c:pt>
                <c:pt idx="663">
                  <c:v>375</c:v>
                </c:pt>
                <c:pt idx="664">
                  <c:v>367</c:v>
                </c:pt>
                <c:pt idx="665">
                  <c:v>351</c:v>
                </c:pt>
                <c:pt idx="666">
                  <c:v>391</c:v>
                </c:pt>
                <c:pt idx="667">
                  <c:v>384</c:v>
                </c:pt>
                <c:pt idx="668">
                  <c:v>405</c:v>
                </c:pt>
                <c:pt idx="669">
                  <c:v>372</c:v>
                </c:pt>
                <c:pt idx="670">
                  <c:v>386</c:v>
                </c:pt>
                <c:pt idx="671">
                  <c:v>401</c:v>
                </c:pt>
                <c:pt idx="672">
                  <c:v>405</c:v>
                </c:pt>
                <c:pt idx="673">
                  <c:v>389</c:v>
                </c:pt>
                <c:pt idx="674">
                  <c:v>380</c:v>
                </c:pt>
                <c:pt idx="675">
                  <c:v>365</c:v>
                </c:pt>
                <c:pt idx="676">
                  <c:v>400</c:v>
                </c:pt>
                <c:pt idx="677">
                  <c:v>384</c:v>
                </c:pt>
                <c:pt idx="678">
                  <c:v>393</c:v>
                </c:pt>
                <c:pt idx="679">
                  <c:v>386</c:v>
                </c:pt>
                <c:pt idx="680">
                  <c:v>410</c:v>
                </c:pt>
                <c:pt idx="681">
                  <c:v>433</c:v>
                </c:pt>
                <c:pt idx="682">
                  <c:v>411</c:v>
                </c:pt>
                <c:pt idx="683">
                  <c:v>389</c:v>
                </c:pt>
                <c:pt idx="684">
                  <c:v>363</c:v>
                </c:pt>
                <c:pt idx="685">
                  <c:v>411</c:v>
                </c:pt>
                <c:pt idx="686">
                  <c:v>410</c:v>
                </c:pt>
                <c:pt idx="687">
                  <c:v>428</c:v>
                </c:pt>
                <c:pt idx="688">
                  <c:v>421</c:v>
                </c:pt>
                <c:pt idx="689">
                  <c:v>414</c:v>
                </c:pt>
                <c:pt idx="690">
                  <c:v>410</c:v>
                </c:pt>
                <c:pt idx="691">
                  <c:v>413</c:v>
                </c:pt>
                <c:pt idx="692">
                  <c:v>427</c:v>
                </c:pt>
                <c:pt idx="693">
                  <c:v>406</c:v>
                </c:pt>
                <c:pt idx="694">
                  <c:v>405</c:v>
                </c:pt>
                <c:pt idx="695">
                  <c:v>423</c:v>
                </c:pt>
                <c:pt idx="696">
                  <c:v>408</c:v>
                </c:pt>
                <c:pt idx="697">
                  <c:v>425</c:v>
                </c:pt>
                <c:pt idx="698">
                  <c:v>400</c:v>
                </c:pt>
                <c:pt idx="699">
                  <c:v>402</c:v>
                </c:pt>
                <c:pt idx="700">
                  <c:v>418</c:v>
                </c:pt>
                <c:pt idx="701">
                  <c:v>406</c:v>
                </c:pt>
                <c:pt idx="702">
                  <c:v>393</c:v>
                </c:pt>
                <c:pt idx="703">
                  <c:v>439</c:v>
                </c:pt>
                <c:pt idx="704">
                  <c:v>411</c:v>
                </c:pt>
                <c:pt idx="705">
                  <c:v>415</c:v>
                </c:pt>
                <c:pt idx="706">
                  <c:v>438</c:v>
                </c:pt>
                <c:pt idx="707">
                  <c:v>420</c:v>
                </c:pt>
                <c:pt idx="708">
                  <c:v>438</c:v>
                </c:pt>
                <c:pt idx="709">
                  <c:v>401</c:v>
                </c:pt>
                <c:pt idx="710">
                  <c:v>433</c:v>
                </c:pt>
                <c:pt idx="711">
                  <c:v>465</c:v>
                </c:pt>
                <c:pt idx="712">
                  <c:v>434</c:v>
                </c:pt>
                <c:pt idx="713">
                  <c:v>459</c:v>
                </c:pt>
                <c:pt idx="714">
                  <c:v>410</c:v>
                </c:pt>
                <c:pt idx="715">
                  <c:v>417</c:v>
                </c:pt>
                <c:pt idx="716">
                  <c:v>437</c:v>
                </c:pt>
                <c:pt idx="717">
                  <c:v>471</c:v>
                </c:pt>
                <c:pt idx="718">
                  <c:v>438</c:v>
                </c:pt>
                <c:pt idx="719">
                  <c:v>412</c:v>
                </c:pt>
                <c:pt idx="720">
                  <c:v>415</c:v>
                </c:pt>
                <c:pt idx="721">
                  <c:v>459</c:v>
                </c:pt>
                <c:pt idx="722">
                  <c:v>438</c:v>
                </c:pt>
                <c:pt idx="723">
                  <c:v>443</c:v>
                </c:pt>
                <c:pt idx="724">
                  <c:v>444</c:v>
                </c:pt>
                <c:pt idx="725">
                  <c:v>426</c:v>
                </c:pt>
                <c:pt idx="726">
                  <c:v>466</c:v>
                </c:pt>
                <c:pt idx="727">
                  <c:v>429</c:v>
                </c:pt>
                <c:pt idx="728">
                  <c:v>429</c:v>
                </c:pt>
                <c:pt idx="729">
                  <c:v>449</c:v>
                </c:pt>
                <c:pt idx="730">
                  <c:v>466</c:v>
                </c:pt>
                <c:pt idx="731">
                  <c:v>421</c:v>
                </c:pt>
                <c:pt idx="732">
                  <c:v>480</c:v>
                </c:pt>
                <c:pt idx="733">
                  <c:v>460</c:v>
                </c:pt>
                <c:pt idx="734">
                  <c:v>428</c:v>
                </c:pt>
                <c:pt idx="735">
                  <c:v>476</c:v>
                </c:pt>
                <c:pt idx="736">
                  <c:v>447</c:v>
                </c:pt>
                <c:pt idx="737">
                  <c:v>463</c:v>
                </c:pt>
                <c:pt idx="738">
                  <c:v>472</c:v>
                </c:pt>
                <c:pt idx="739">
                  <c:v>478</c:v>
                </c:pt>
                <c:pt idx="740">
                  <c:v>476</c:v>
                </c:pt>
                <c:pt idx="741">
                  <c:v>463</c:v>
                </c:pt>
                <c:pt idx="742">
                  <c:v>458</c:v>
                </c:pt>
                <c:pt idx="743">
                  <c:v>484</c:v>
                </c:pt>
                <c:pt idx="744">
                  <c:v>438</c:v>
                </c:pt>
                <c:pt idx="745">
                  <c:v>497</c:v>
                </c:pt>
                <c:pt idx="746">
                  <c:v>478</c:v>
                </c:pt>
                <c:pt idx="747">
                  <c:v>488</c:v>
                </c:pt>
                <c:pt idx="748">
                  <c:v>481</c:v>
                </c:pt>
                <c:pt idx="749">
                  <c:v>472</c:v>
                </c:pt>
                <c:pt idx="750">
                  <c:v>473</c:v>
                </c:pt>
                <c:pt idx="751">
                  <c:v>480</c:v>
                </c:pt>
                <c:pt idx="752">
                  <c:v>494</c:v>
                </c:pt>
                <c:pt idx="753">
                  <c:v>464</c:v>
                </c:pt>
                <c:pt idx="754">
                  <c:v>468</c:v>
                </c:pt>
                <c:pt idx="755">
                  <c:v>453</c:v>
                </c:pt>
                <c:pt idx="756">
                  <c:v>523</c:v>
                </c:pt>
                <c:pt idx="757">
                  <c:v>490</c:v>
                </c:pt>
                <c:pt idx="758">
                  <c:v>466</c:v>
                </c:pt>
                <c:pt idx="759">
                  <c:v>512</c:v>
                </c:pt>
                <c:pt idx="760">
                  <c:v>500</c:v>
                </c:pt>
                <c:pt idx="761">
                  <c:v>544</c:v>
                </c:pt>
                <c:pt idx="762">
                  <c:v>497</c:v>
                </c:pt>
                <c:pt idx="763">
                  <c:v>451</c:v>
                </c:pt>
                <c:pt idx="764">
                  <c:v>511</c:v>
                </c:pt>
                <c:pt idx="765">
                  <c:v>476</c:v>
                </c:pt>
                <c:pt idx="766">
                  <c:v>494</c:v>
                </c:pt>
                <c:pt idx="767">
                  <c:v>512</c:v>
                </c:pt>
                <c:pt idx="768">
                  <c:v>493</c:v>
                </c:pt>
                <c:pt idx="769">
                  <c:v>492</c:v>
                </c:pt>
                <c:pt idx="770">
                  <c:v>466</c:v>
                </c:pt>
                <c:pt idx="771">
                  <c:v>488</c:v>
                </c:pt>
                <c:pt idx="772">
                  <c:v>496</c:v>
                </c:pt>
                <c:pt idx="773">
                  <c:v>499</c:v>
                </c:pt>
                <c:pt idx="774">
                  <c:v>495</c:v>
                </c:pt>
                <c:pt idx="775">
                  <c:v>513</c:v>
                </c:pt>
                <c:pt idx="776">
                  <c:v>538</c:v>
                </c:pt>
                <c:pt idx="777">
                  <c:v>482</c:v>
                </c:pt>
                <c:pt idx="778">
                  <c:v>486</c:v>
                </c:pt>
                <c:pt idx="779">
                  <c:v>501</c:v>
                </c:pt>
                <c:pt idx="780">
                  <c:v>493</c:v>
                </c:pt>
                <c:pt idx="781">
                  <c:v>511</c:v>
                </c:pt>
                <c:pt idx="782">
                  <c:v>486</c:v>
                </c:pt>
                <c:pt idx="783">
                  <c:v>487</c:v>
                </c:pt>
                <c:pt idx="784">
                  <c:v>542</c:v>
                </c:pt>
                <c:pt idx="785">
                  <c:v>506</c:v>
                </c:pt>
                <c:pt idx="786">
                  <c:v>544</c:v>
                </c:pt>
                <c:pt idx="787">
                  <c:v>525</c:v>
                </c:pt>
                <c:pt idx="788">
                  <c:v>530</c:v>
                </c:pt>
                <c:pt idx="789">
                  <c:v>557</c:v>
                </c:pt>
                <c:pt idx="790">
                  <c:v>564</c:v>
                </c:pt>
                <c:pt idx="791">
                  <c:v>499</c:v>
                </c:pt>
                <c:pt idx="792">
                  <c:v>520</c:v>
                </c:pt>
                <c:pt idx="793">
                  <c:v>513</c:v>
                </c:pt>
                <c:pt idx="794">
                  <c:v>515</c:v>
                </c:pt>
                <c:pt idx="795">
                  <c:v>508</c:v>
                </c:pt>
                <c:pt idx="796">
                  <c:v>529</c:v>
                </c:pt>
                <c:pt idx="797">
                  <c:v>476</c:v>
                </c:pt>
                <c:pt idx="798">
                  <c:v>520</c:v>
                </c:pt>
                <c:pt idx="799">
                  <c:v>523</c:v>
                </c:pt>
                <c:pt idx="800">
                  <c:v>511</c:v>
                </c:pt>
                <c:pt idx="801">
                  <c:v>518</c:v>
                </c:pt>
                <c:pt idx="802">
                  <c:v>542</c:v>
                </c:pt>
                <c:pt idx="803">
                  <c:v>513</c:v>
                </c:pt>
                <c:pt idx="804">
                  <c:v>508</c:v>
                </c:pt>
                <c:pt idx="805">
                  <c:v>503</c:v>
                </c:pt>
                <c:pt idx="806">
                  <c:v>527</c:v>
                </c:pt>
                <c:pt idx="807">
                  <c:v>507</c:v>
                </c:pt>
                <c:pt idx="808">
                  <c:v>500</c:v>
                </c:pt>
                <c:pt idx="809">
                  <c:v>515</c:v>
                </c:pt>
                <c:pt idx="810">
                  <c:v>485</c:v>
                </c:pt>
                <c:pt idx="811">
                  <c:v>517</c:v>
                </c:pt>
                <c:pt idx="812">
                  <c:v>525</c:v>
                </c:pt>
                <c:pt idx="813">
                  <c:v>508</c:v>
                </c:pt>
                <c:pt idx="814">
                  <c:v>516</c:v>
                </c:pt>
                <c:pt idx="815">
                  <c:v>530</c:v>
                </c:pt>
                <c:pt idx="816">
                  <c:v>512</c:v>
                </c:pt>
                <c:pt idx="817">
                  <c:v>483</c:v>
                </c:pt>
                <c:pt idx="818">
                  <c:v>491</c:v>
                </c:pt>
                <c:pt idx="819">
                  <c:v>482</c:v>
                </c:pt>
                <c:pt idx="820">
                  <c:v>481</c:v>
                </c:pt>
                <c:pt idx="821">
                  <c:v>537</c:v>
                </c:pt>
                <c:pt idx="822">
                  <c:v>493</c:v>
                </c:pt>
                <c:pt idx="823">
                  <c:v>523</c:v>
                </c:pt>
                <c:pt idx="824">
                  <c:v>527</c:v>
                </c:pt>
                <c:pt idx="825">
                  <c:v>514</c:v>
                </c:pt>
                <c:pt idx="826">
                  <c:v>510</c:v>
                </c:pt>
                <c:pt idx="827">
                  <c:v>523</c:v>
                </c:pt>
                <c:pt idx="828">
                  <c:v>530</c:v>
                </c:pt>
                <c:pt idx="829">
                  <c:v>516</c:v>
                </c:pt>
                <c:pt idx="830">
                  <c:v>523</c:v>
                </c:pt>
                <c:pt idx="831">
                  <c:v>509</c:v>
                </c:pt>
                <c:pt idx="832">
                  <c:v>528</c:v>
                </c:pt>
                <c:pt idx="833">
                  <c:v>523</c:v>
                </c:pt>
                <c:pt idx="834">
                  <c:v>511</c:v>
                </c:pt>
                <c:pt idx="835">
                  <c:v>534</c:v>
                </c:pt>
                <c:pt idx="836">
                  <c:v>522</c:v>
                </c:pt>
                <c:pt idx="837">
                  <c:v>508</c:v>
                </c:pt>
                <c:pt idx="838">
                  <c:v>494</c:v>
                </c:pt>
                <c:pt idx="839">
                  <c:v>539</c:v>
                </c:pt>
                <c:pt idx="840">
                  <c:v>558</c:v>
                </c:pt>
                <c:pt idx="841">
                  <c:v>536</c:v>
                </c:pt>
                <c:pt idx="842">
                  <c:v>599</c:v>
                </c:pt>
                <c:pt idx="843">
                  <c:v>603</c:v>
                </c:pt>
                <c:pt idx="844">
                  <c:v>608</c:v>
                </c:pt>
                <c:pt idx="845">
                  <c:v>595</c:v>
                </c:pt>
                <c:pt idx="846">
                  <c:v>580</c:v>
                </c:pt>
                <c:pt idx="847">
                  <c:v>522</c:v>
                </c:pt>
                <c:pt idx="848">
                  <c:v>533</c:v>
                </c:pt>
                <c:pt idx="849">
                  <c:v>528</c:v>
                </c:pt>
                <c:pt idx="850">
                  <c:v>555</c:v>
                </c:pt>
                <c:pt idx="851">
                  <c:v>525</c:v>
                </c:pt>
                <c:pt idx="852">
                  <c:v>513</c:v>
                </c:pt>
                <c:pt idx="853">
                  <c:v>546</c:v>
                </c:pt>
                <c:pt idx="854">
                  <c:v>527</c:v>
                </c:pt>
                <c:pt idx="855">
                  <c:v>533</c:v>
                </c:pt>
                <c:pt idx="856">
                  <c:v>549</c:v>
                </c:pt>
                <c:pt idx="857">
                  <c:v>531</c:v>
                </c:pt>
                <c:pt idx="858">
                  <c:v>537</c:v>
                </c:pt>
                <c:pt idx="859">
                  <c:v>535</c:v>
                </c:pt>
                <c:pt idx="860">
                  <c:v>557</c:v>
                </c:pt>
                <c:pt idx="861">
                  <c:v>509</c:v>
                </c:pt>
                <c:pt idx="862">
                  <c:v>517</c:v>
                </c:pt>
                <c:pt idx="863">
                  <c:v>482</c:v>
                </c:pt>
                <c:pt idx="864">
                  <c:v>497</c:v>
                </c:pt>
                <c:pt idx="865">
                  <c:v>497</c:v>
                </c:pt>
                <c:pt idx="866">
                  <c:v>471</c:v>
                </c:pt>
                <c:pt idx="867">
                  <c:v>467</c:v>
                </c:pt>
                <c:pt idx="868">
                  <c:v>468</c:v>
                </c:pt>
                <c:pt idx="869">
                  <c:v>472</c:v>
                </c:pt>
                <c:pt idx="870">
                  <c:v>470</c:v>
                </c:pt>
                <c:pt idx="871">
                  <c:v>432</c:v>
                </c:pt>
                <c:pt idx="872">
                  <c:v>417</c:v>
                </c:pt>
                <c:pt idx="873">
                  <c:v>453</c:v>
                </c:pt>
                <c:pt idx="874">
                  <c:v>415</c:v>
                </c:pt>
                <c:pt idx="875">
                  <c:v>455</c:v>
                </c:pt>
                <c:pt idx="876">
                  <c:v>450</c:v>
                </c:pt>
                <c:pt idx="877">
                  <c:v>413</c:v>
                </c:pt>
                <c:pt idx="878">
                  <c:v>397</c:v>
                </c:pt>
                <c:pt idx="879">
                  <c:v>396</c:v>
                </c:pt>
                <c:pt idx="880">
                  <c:v>429</c:v>
                </c:pt>
                <c:pt idx="881">
                  <c:v>406</c:v>
                </c:pt>
                <c:pt idx="882">
                  <c:v>392</c:v>
                </c:pt>
                <c:pt idx="883">
                  <c:v>398</c:v>
                </c:pt>
                <c:pt idx="884">
                  <c:v>383</c:v>
                </c:pt>
                <c:pt idx="885">
                  <c:v>413</c:v>
                </c:pt>
                <c:pt idx="886">
                  <c:v>427</c:v>
                </c:pt>
                <c:pt idx="887">
                  <c:v>391</c:v>
                </c:pt>
                <c:pt idx="888">
                  <c:v>416</c:v>
                </c:pt>
                <c:pt idx="889">
                  <c:v>369</c:v>
                </c:pt>
                <c:pt idx="890">
                  <c:v>380</c:v>
                </c:pt>
                <c:pt idx="891">
                  <c:v>382</c:v>
                </c:pt>
                <c:pt idx="892">
                  <c:v>372</c:v>
                </c:pt>
                <c:pt idx="893">
                  <c:v>368</c:v>
                </c:pt>
                <c:pt idx="894">
                  <c:v>387</c:v>
                </c:pt>
                <c:pt idx="895">
                  <c:v>379</c:v>
                </c:pt>
                <c:pt idx="896">
                  <c:v>367</c:v>
                </c:pt>
                <c:pt idx="897">
                  <c:v>371</c:v>
                </c:pt>
                <c:pt idx="898">
                  <c:v>380</c:v>
                </c:pt>
                <c:pt idx="899">
                  <c:v>381</c:v>
                </c:pt>
                <c:pt idx="900">
                  <c:v>376</c:v>
                </c:pt>
                <c:pt idx="901">
                  <c:v>382</c:v>
                </c:pt>
                <c:pt idx="902">
                  <c:v>382</c:v>
                </c:pt>
                <c:pt idx="903">
                  <c:v>362</c:v>
                </c:pt>
                <c:pt idx="904">
                  <c:v>343</c:v>
                </c:pt>
                <c:pt idx="905">
                  <c:v>354</c:v>
                </c:pt>
                <c:pt idx="906">
                  <c:v>355</c:v>
                </c:pt>
                <c:pt idx="907">
                  <c:v>336</c:v>
                </c:pt>
                <c:pt idx="908">
                  <c:v>368</c:v>
                </c:pt>
                <c:pt idx="909">
                  <c:v>343</c:v>
                </c:pt>
                <c:pt idx="910">
                  <c:v>343</c:v>
                </c:pt>
                <c:pt idx="911">
                  <c:v>357</c:v>
                </c:pt>
                <c:pt idx="912">
                  <c:v>375</c:v>
                </c:pt>
                <c:pt idx="913">
                  <c:v>357</c:v>
                </c:pt>
                <c:pt idx="914">
                  <c:v>338</c:v>
                </c:pt>
                <c:pt idx="915">
                  <c:v>362</c:v>
                </c:pt>
                <c:pt idx="916">
                  <c:v>345</c:v>
                </c:pt>
                <c:pt idx="917">
                  <c:v>348</c:v>
                </c:pt>
                <c:pt idx="918">
                  <c:v>348</c:v>
                </c:pt>
                <c:pt idx="919">
                  <c:v>335</c:v>
                </c:pt>
                <c:pt idx="920">
                  <c:v>347</c:v>
                </c:pt>
                <c:pt idx="921">
                  <c:v>336</c:v>
                </c:pt>
                <c:pt idx="922">
                  <c:v>329</c:v>
                </c:pt>
                <c:pt idx="923">
                  <c:v>311</c:v>
                </c:pt>
                <c:pt idx="924">
                  <c:v>307</c:v>
                </c:pt>
                <c:pt idx="925">
                  <c:v>340</c:v>
                </c:pt>
                <c:pt idx="926">
                  <c:v>318</c:v>
                </c:pt>
                <c:pt idx="927">
                  <c:v>311</c:v>
                </c:pt>
                <c:pt idx="928">
                  <c:v>352</c:v>
                </c:pt>
                <c:pt idx="929">
                  <c:v>329</c:v>
                </c:pt>
                <c:pt idx="930">
                  <c:v>352</c:v>
                </c:pt>
                <c:pt idx="931">
                  <c:v>340</c:v>
                </c:pt>
                <c:pt idx="932">
                  <c:v>310</c:v>
                </c:pt>
                <c:pt idx="933">
                  <c:v>310</c:v>
                </c:pt>
                <c:pt idx="934">
                  <c:v>329</c:v>
                </c:pt>
                <c:pt idx="935">
                  <c:v>327</c:v>
                </c:pt>
                <c:pt idx="936">
                  <c:v>321</c:v>
                </c:pt>
                <c:pt idx="937">
                  <c:v>327</c:v>
                </c:pt>
                <c:pt idx="938">
                  <c:v>323</c:v>
                </c:pt>
                <c:pt idx="939">
                  <c:v>324</c:v>
                </c:pt>
                <c:pt idx="940">
                  <c:v>305</c:v>
                </c:pt>
                <c:pt idx="941">
                  <c:v>307</c:v>
                </c:pt>
                <c:pt idx="942">
                  <c:v>314</c:v>
                </c:pt>
                <c:pt idx="943">
                  <c:v>311</c:v>
                </c:pt>
                <c:pt idx="944">
                  <c:v>293</c:v>
                </c:pt>
                <c:pt idx="945">
                  <c:v>315</c:v>
                </c:pt>
                <c:pt idx="946">
                  <c:v>330</c:v>
                </c:pt>
                <c:pt idx="947">
                  <c:v>315</c:v>
                </c:pt>
                <c:pt idx="948">
                  <c:v>306</c:v>
                </c:pt>
                <c:pt idx="949">
                  <c:v>303</c:v>
                </c:pt>
                <c:pt idx="950">
                  <c:v>318</c:v>
                </c:pt>
                <c:pt idx="951">
                  <c:v>299</c:v>
                </c:pt>
                <c:pt idx="952">
                  <c:v>291</c:v>
                </c:pt>
                <c:pt idx="953">
                  <c:v>289</c:v>
                </c:pt>
                <c:pt idx="954">
                  <c:v>314</c:v>
                </c:pt>
                <c:pt idx="955">
                  <c:v>296</c:v>
                </c:pt>
                <c:pt idx="956">
                  <c:v>290</c:v>
                </c:pt>
                <c:pt idx="957">
                  <c:v>307</c:v>
                </c:pt>
                <c:pt idx="958">
                  <c:v>292</c:v>
                </c:pt>
                <c:pt idx="959">
                  <c:v>311</c:v>
                </c:pt>
                <c:pt idx="960">
                  <c:v>276</c:v>
                </c:pt>
                <c:pt idx="961">
                  <c:v>306</c:v>
                </c:pt>
                <c:pt idx="962">
                  <c:v>301</c:v>
                </c:pt>
                <c:pt idx="963">
                  <c:v>296</c:v>
                </c:pt>
                <c:pt idx="964">
                  <c:v>308</c:v>
                </c:pt>
                <c:pt idx="965">
                  <c:v>317</c:v>
                </c:pt>
                <c:pt idx="966">
                  <c:v>278</c:v>
                </c:pt>
                <c:pt idx="967">
                  <c:v>286</c:v>
                </c:pt>
                <c:pt idx="968">
                  <c:v>274</c:v>
                </c:pt>
                <c:pt idx="969">
                  <c:v>287</c:v>
                </c:pt>
                <c:pt idx="970">
                  <c:v>278</c:v>
                </c:pt>
                <c:pt idx="971">
                  <c:v>297</c:v>
                </c:pt>
                <c:pt idx="972">
                  <c:v>250</c:v>
                </c:pt>
                <c:pt idx="973">
                  <c:v>276</c:v>
                </c:pt>
                <c:pt idx="974">
                  <c:v>263</c:v>
                </c:pt>
                <c:pt idx="975">
                  <c:v>288</c:v>
                </c:pt>
                <c:pt idx="976">
                  <c:v>282</c:v>
                </c:pt>
                <c:pt idx="977">
                  <c:v>285</c:v>
                </c:pt>
                <c:pt idx="978">
                  <c:v>257</c:v>
                </c:pt>
                <c:pt idx="979">
                  <c:v>269</c:v>
                </c:pt>
                <c:pt idx="980">
                  <c:v>313</c:v>
                </c:pt>
                <c:pt idx="981">
                  <c:v>260</c:v>
                </c:pt>
                <c:pt idx="982">
                  <c:v>279</c:v>
                </c:pt>
                <c:pt idx="983">
                  <c:v>280</c:v>
                </c:pt>
                <c:pt idx="984">
                  <c:v>266</c:v>
                </c:pt>
                <c:pt idx="985">
                  <c:v>265</c:v>
                </c:pt>
                <c:pt idx="986">
                  <c:v>304</c:v>
                </c:pt>
                <c:pt idx="987">
                  <c:v>257</c:v>
                </c:pt>
                <c:pt idx="988">
                  <c:v>245</c:v>
                </c:pt>
                <c:pt idx="989">
                  <c:v>295</c:v>
                </c:pt>
                <c:pt idx="990">
                  <c:v>285</c:v>
                </c:pt>
                <c:pt idx="991">
                  <c:v>261</c:v>
                </c:pt>
                <c:pt idx="992">
                  <c:v>272</c:v>
                </c:pt>
                <c:pt idx="993">
                  <c:v>279</c:v>
                </c:pt>
                <c:pt idx="994">
                  <c:v>262</c:v>
                </c:pt>
                <c:pt idx="995">
                  <c:v>280</c:v>
                </c:pt>
                <c:pt idx="996">
                  <c:v>266</c:v>
                </c:pt>
                <c:pt idx="997">
                  <c:v>270</c:v>
                </c:pt>
                <c:pt idx="998">
                  <c:v>267</c:v>
                </c:pt>
                <c:pt idx="999">
                  <c:v>252</c:v>
                </c:pt>
                <c:pt idx="1000">
                  <c:v>271</c:v>
                </c:pt>
                <c:pt idx="1001">
                  <c:v>259</c:v>
                </c:pt>
                <c:pt idx="1002">
                  <c:v>247</c:v>
                </c:pt>
                <c:pt idx="1003">
                  <c:v>265</c:v>
                </c:pt>
                <c:pt idx="1004">
                  <c:v>265</c:v>
                </c:pt>
                <c:pt idx="1005">
                  <c:v>265</c:v>
                </c:pt>
                <c:pt idx="1006">
                  <c:v>270</c:v>
                </c:pt>
                <c:pt idx="1007">
                  <c:v>258</c:v>
                </c:pt>
                <c:pt idx="1008">
                  <c:v>254</c:v>
                </c:pt>
                <c:pt idx="1009">
                  <c:v>298</c:v>
                </c:pt>
                <c:pt idx="1010">
                  <c:v>256</c:v>
                </c:pt>
                <c:pt idx="1011">
                  <c:v>280</c:v>
                </c:pt>
                <c:pt idx="1012">
                  <c:v>266</c:v>
                </c:pt>
                <c:pt idx="1013">
                  <c:v>283</c:v>
                </c:pt>
                <c:pt idx="1014">
                  <c:v>253</c:v>
                </c:pt>
                <c:pt idx="1015">
                  <c:v>291</c:v>
                </c:pt>
                <c:pt idx="1016">
                  <c:v>243</c:v>
                </c:pt>
                <c:pt idx="1017">
                  <c:v>264</c:v>
                </c:pt>
                <c:pt idx="1018">
                  <c:v>285</c:v>
                </c:pt>
                <c:pt idx="1019">
                  <c:v>256</c:v>
                </c:pt>
                <c:pt idx="1020">
                  <c:v>269</c:v>
                </c:pt>
                <c:pt idx="1021">
                  <c:v>259</c:v>
                </c:pt>
                <c:pt idx="1022">
                  <c:v>277</c:v>
                </c:pt>
                <c:pt idx="1023">
                  <c:v>248</c:v>
                </c:pt>
                <c:pt idx="1024">
                  <c:v>252</c:v>
                </c:pt>
                <c:pt idx="1025">
                  <c:v>273</c:v>
                </c:pt>
                <c:pt idx="1026">
                  <c:v>254</c:v>
                </c:pt>
                <c:pt idx="1027">
                  <c:v>259</c:v>
                </c:pt>
                <c:pt idx="1028">
                  <c:v>257</c:v>
                </c:pt>
                <c:pt idx="1029">
                  <c:v>247</c:v>
                </c:pt>
                <c:pt idx="1030">
                  <c:v>264</c:v>
                </c:pt>
                <c:pt idx="1031">
                  <c:v>240</c:v>
                </c:pt>
                <c:pt idx="1032">
                  <c:v>249</c:v>
                </c:pt>
                <c:pt idx="1033">
                  <c:v>274</c:v>
                </c:pt>
                <c:pt idx="1034">
                  <c:v>249</c:v>
                </c:pt>
                <c:pt idx="1035">
                  <c:v>257</c:v>
                </c:pt>
                <c:pt idx="1036">
                  <c:v>266</c:v>
                </c:pt>
                <c:pt idx="1037">
                  <c:v>248</c:v>
                </c:pt>
                <c:pt idx="1038">
                  <c:v>247</c:v>
                </c:pt>
                <c:pt idx="1039">
                  <c:v>261</c:v>
                </c:pt>
                <c:pt idx="1040">
                  <c:v>269</c:v>
                </c:pt>
                <c:pt idx="1041">
                  <c:v>250</c:v>
                </c:pt>
                <c:pt idx="1042">
                  <c:v>241</c:v>
                </c:pt>
                <c:pt idx="1043">
                  <c:v>253</c:v>
                </c:pt>
                <c:pt idx="1044">
                  <c:v>248</c:v>
                </c:pt>
                <c:pt idx="1045">
                  <c:v>226</c:v>
                </c:pt>
                <c:pt idx="1046">
                  <c:v>246</c:v>
                </c:pt>
                <c:pt idx="1047">
                  <c:v>243</c:v>
                </c:pt>
                <c:pt idx="1048">
                  <c:v>243</c:v>
                </c:pt>
                <c:pt idx="1049">
                  <c:v>266</c:v>
                </c:pt>
                <c:pt idx="1050">
                  <c:v>239</c:v>
                </c:pt>
                <c:pt idx="1051">
                  <c:v>250</c:v>
                </c:pt>
                <c:pt idx="1052">
                  <c:v>253</c:v>
                </c:pt>
                <c:pt idx="1053">
                  <c:v>234</c:v>
                </c:pt>
                <c:pt idx="1054">
                  <c:v>243</c:v>
                </c:pt>
                <c:pt idx="1055">
                  <c:v>250</c:v>
                </c:pt>
                <c:pt idx="1056">
                  <c:v>257</c:v>
                </c:pt>
                <c:pt idx="1057">
                  <c:v>257</c:v>
                </c:pt>
                <c:pt idx="1058">
                  <c:v>248</c:v>
                </c:pt>
                <c:pt idx="1059">
                  <c:v>247</c:v>
                </c:pt>
                <c:pt idx="1060">
                  <c:v>246</c:v>
                </c:pt>
                <c:pt idx="1061">
                  <c:v>245</c:v>
                </c:pt>
                <c:pt idx="1062">
                  <c:v>254</c:v>
                </c:pt>
                <c:pt idx="1063">
                  <c:v>255</c:v>
                </c:pt>
                <c:pt idx="1064">
                  <c:v>257</c:v>
                </c:pt>
                <c:pt idx="1065">
                  <c:v>240</c:v>
                </c:pt>
                <c:pt idx="1066">
                  <c:v>249</c:v>
                </c:pt>
                <c:pt idx="1067">
                  <c:v>236</c:v>
                </c:pt>
                <c:pt idx="1068">
                  <c:v>254</c:v>
                </c:pt>
                <c:pt idx="1069">
                  <c:v>245</c:v>
                </c:pt>
                <c:pt idx="1070">
                  <c:v>235</c:v>
                </c:pt>
                <c:pt idx="1071">
                  <c:v>253</c:v>
                </c:pt>
                <c:pt idx="1072">
                  <c:v>262</c:v>
                </c:pt>
                <c:pt idx="1073">
                  <c:v>246</c:v>
                </c:pt>
                <c:pt idx="1074">
                  <c:v>243</c:v>
                </c:pt>
                <c:pt idx="1075">
                  <c:v>262</c:v>
                </c:pt>
                <c:pt idx="1076">
                  <c:v>259</c:v>
                </c:pt>
                <c:pt idx="1077">
                  <c:v>251</c:v>
                </c:pt>
                <c:pt idx="1078">
                  <c:v>234</c:v>
                </c:pt>
                <c:pt idx="1079">
                  <c:v>241</c:v>
                </c:pt>
                <c:pt idx="1080">
                  <c:v>238</c:v>
                </c:pt>
                <c:pt idx="1081">
                  <c:v>248</c:v>
                </c:pt>
                <c:pt idx="1082">
                  <c:v>249</c:v>
                </c:pt>
                <c:pt idx="1083">
                  <c:v>254</c:v>
                </c:pt>
                <c:pt idx="1084">
                  <c:v>239</c:v>
                </c:pt>
                <c:pt idx="1085">
                  <c:v>249</c:v>
                </c:pt>
                <c:pt idx="1086">
                  <c:v>230</c:v>
                </c:pt>
                <c:pt idx="1087">
                  <c:v>245</c:v>
                </c:pt>
                <c:pt idx="1088">
                  <c:v>260</c:v>
                </c:pt>
                <c:pt idx="1089">
                  <c:v>235</c:v>
                </c:pt>
                <c:pt idx="1090">
                  <c:v>251</c:v>
                </c:pt>
                <c:pt idx="1091">
                  <c:v>255</c:v>
                </c:pt>
                <c:pt idx="1092">
                  <c:v>253</c:v>
                </c:pt>
                <c:pt idx="1093">
                  <c:v>246</c:v>
                </c:pt>
                <c:pt idx="1094">
                  <c:v>226</c:v>
                </c:pt>
                <c:pt idx="1095">
                  <c:v>245</c:v>
                </c:pt>
                <c:pt idx="1096">
                  <c:v>242</c:v>
                </c:pt>
                <c:pt idx="1097">
                  <c:v>241</c:v>
                </c:pt>
                <c:pt idx="1098">
                  <c:v>238</c:v>
                </c:pt>
                <c:pt idx="1099">
                  <c:v>228</c:v>
                </c:pt>
                <c:pt idx="1100">
                  <c:v>224</c:v>
                </c:pt>
                <c:pt idx="1101">
                  <c:v>250</c:v>
                </c:pt>
                <c:pt idx="1102">
                  <c:v>227</c:v>
                </c:pt>
                <c:pt idx="1103">
                  <c:v>237</c:v>
                </c:pt>
                <c:pt idx="1104">
                  <c:v>233</c:v>
                </c:pt>
                <c:pt idx="1105">
                  <c:v>253</c:v>
                </c:pt>
                <c:pt idx="1106">
                  <c:v>244</c:v>
                </c:pt>
                <c:pt idx="1107">
                  <c:v>235</c:v>
                </c:pt>
                <c:pt idx="1108">
                  <c:v>228</c:v>
                </c:pt>
                <c:pt idx="1109">
                  <c:v>240</c:v>
                </c:pt>
                <c:pt idx="1110">
                  <c:v>228</c:v>
                </c:pt>
                <c:pt idx="1111">
                  <c:v>222</c:v>
                </c:pt>
                <c:pt idx="1112">
                  <c:v>230</c:v>
                </c:pt>
                <c:pt idx="1113">
                  <c:v>239</c:v>
                </c:pt>
                <c:pt idx="1114">
                  <c:v>248</c:v>
                </c:pt>
                <c:pt idx="1115">
                  <c:v>233</c:v>
                </c:pt>
                <c:pt idx="1116">
                  <c:v>230</c:v>
                </c:pt>
                <c:pt idx="1117">
                  <c:v>218</c:v>
                </c:pt>
                <c:pt idx="1118">
                  <c:v>243</c:v>
                </c:pt>
                <c:pt idx="1119">
                  <c:v>236</c:v>
                </c:pt>
                <c:pt idx="1120">
                  <c:v>242</c:v>
                </c:pt>
                <c:pt idx="1121">
                  <c:v>225</c:v>
                </c:pt>
                <c:pt idx="1122">
                  <c:v>238</c:v>
                </c:pt>
                <c:pt idx="1123">
                  <c:v>240</c:v>
                </c:pt>
                <c:pt idx="1124">
                  <c:v>234</c:v>
                </c:pt>
                <c:pt idx="1125">
                  <c:v>244</c:v>
                </c:pt>
                <c:pt idx="1126">
                  <c:v>242</c:v>
                </c:pt>
                <c:pt idx="1127">
                  <c:v>240</c:v>
                </c:pt>
                <c:pt idx="1128">
                  <c:v>246</c:v>
                </c:pt>
                <c:pt idx="1129">
                  <c:v>244</c:v>
                </c:pt>
                <c:pt idx="1130">
                  <c:v>241</c:v>
                </c:pt>
                <c:pt idx="1131">
                  <c:v>235</c:v>
                </c:pt>
                <c:pt idx="1132">
                  <c:v>235</c:v>
                </c:pt>
                <c:pt idx="1133">
                  <c:v>240</c:v>
                </c:pt>
                <c:pt idx="1134">
                  <c:v>237</c:v>
                </c:pt>
                <c:pt idx="1135">
                  <c:v>239</c:v>
                </c:pt>
                <c:pt idx="1136">
                  <c:v>227</c:v>
                </c:pt>
                <c:pt idx="1137">
                  <c:v>230</c:v>
                </c:pt>
                <c:pt idx="1138">
                  <c:v>223</c:v>
                </c:pt>
                <c:pt idx="1139">
                  <c:v>229</c:v>
                </c:pt>
                <c:pt idx="1140">
                  <c:v>235</c:v>
                </c:pt>
                <c:pt idx="1141">
                  <c:v>232</c:v>
                </c:pt>
                <c:pt idx="1142">
                  <c:v>216</c:v>
                </c:pt>
                <c:pt idx="1143">
                  <c:v>225</c:v>
                </c:pt>
                <c:pt idx="1144">
                  <c:v>228</c:v>
                </c:pt>
                <c:pt idx="1145">
                  <c:v>241</c:v>
                </c:pt>
                <c:pt idx="1146">
                  <c:v>229</c:v>
                </c:pt>
                <c:pt idx="1147">
                  <c:v>245</c:v>
                </c:pt>
                <c:pt idx="1148">
                  <c:v>226</c:v>
                </c:pt>
                <c:pt idx="1149">
                  <c:v>232</c:v>
                </c:pt>
                <c:pt idx="1150">
                  <c:v>238</c:v>
                </c:pt>
                <c:pt idx="1151">
                  <c:v>230</c:v>
                </c:pt>
                <c:pt idx="1152">
                  <c:v>221</c:v>
                </c:pt>
                <c:pt idx="1153">
                  <c:v>236</c:v>
                </c:pt>
                <c:pt idx="1154">
                  <c:v>239</c:v>
                </c:pt>
                <c:pt idx="1155">
                  <c:v>210</c:v>
                </c:pt>
                <c:pt idx="1156">
                  <c:v>230</c:v>
                </c:pt>
                <c:pt idx="1157">
                  <c:v>222</c:v>
                </c:pt>
                <c:pt idx="1158">
                  <c:v>252</c:v>
                </c:pt>
                <c:pt idx="1159">
                  <c:v>240</c:v>
                </c:pt>
                <c:pt idx="1160">
                  <c:v>249</c:v>
                </c:pt>
                <c:pt idx="1161">
                  <c:v>246</c:v>
                </c:pt>
                <c:pt idx="1162">
                  <c:v>225</c:v>
                </c:pt>
                <c:pt idx="1163">
                  <c:v>229</c:v>
                </c:pt>
                <c:pt idx="1164">
                  <c:v>245</c:v>
                </c:pt>
                <c:pt idx="1165">
                  <c:v>238</c:v>
                </c:pt>
                <c:pt idx="1166">
                  <c:v>228</c:v>
                </c:pt>
                <c:pt idx="1167">
                  <c:v>227</c:v>
                </c:pt>
                <c:pt idx="1168">
                  <c:v>222</c:v>
                </c:pt>
                <c:pt idx="1169">
                  <c:v>240</c:v>
                </c:pt>
                <c:pt idx="1170">
                  <c:v>225</c:v>
                </c:pt>
                <c:pt idx="1171">
                  <c:v>244</c:v>
                </c:pt>
                <c:pt idx="1172">
                  <c:v>239</c:v>
                </c:pt>
                <c:pt idx="1173">
                  <c:v>250</c:v>
                </c:pt>
                <c:pt idx="1174">
                  <c:v>234</c:v>
                </c:pt>
                <c:pt idx="1175">
                  <c:v>233</c:v>
                </c:pt>
                <c:pt idx="1176">
                  <c:v>245</c:v>
                </c:pt>
                <c:pt idx="1177">
                  <c:v>234</c:v>
                </c:pt>
                <c:pt idx="1178">
                  <c:v>241</c:v>
                </c:pt>
                <c:pt idx="1179">
                  <c:v>237</c:v>
                </c:pt>
                <c:pt idx="1180">
                  <c:v>253</c:v>
                </c:pt>
                <c:pt idx="1181">
                  <c:v>244</c:v>
                </c:pt>
                <c:pt idx="1182">
                  <c:v>242</c:v>
                </c:pt>
                <c:pt idx="1183">
                  <c:v>241</c:v>
                </c:pt>
                <c:pt idx="1184">
                  <c:v>248</c:v>
                </c:pt>
                <c:pt idx="1185">
                  <c:v>246</c:v>
                </c:pt>
                <c:pt idx="1186">
                  <c:v>232</c:v>
                </c:pt>
                <c:pt idx="1187">
                  <c:v>231</c:v>
                </c:pt>
                <c:pt idx="1188">
                  <c:v>240</c:v>
                </c:pt>
                <c:pt idx="1189">
                  <c:v>221</c:v>
                </c:pt>
                <c:pt idx="1190">
                  <c:v>237</c:v>
                </c:pt>
                <c:pt idx="1191">
                  <c:v>228</c:v>
                </c:pt>
                <c:pt idx="1192">
                  <c:v>223</c:v>
                </c:pt>
                <c:pt idx="1193">
                  <c:v>235</c:v>
                </c:pt>
                <c:pt idx="1194">
                  <c:v>233</c:v>
                </c:pt>
                <c:pt idx="1195">
                  <c:v>236</c:v>
                </c:pt>
                <c:pt idx="1196">
                  <c:v>233</c:v>
                </c:pt>
                <c:pt idx="1197">
                  <c:v>247</c:v>
                </c:pt>
                <c:pt idx="1198">
                  <c:v>226</c:v>
                </c:pt>
                <c:pt idx="1199">
                  <c:v>243</c:v>
                </c:pt>
                <c:pt idx="1200">
                  <c:v>235</c:v>
                </c:pt>
                <c:pt idx="1201">
                  <c:v>226</c:v>
                </c:pt>
                <c:pt idx="1202">
                  <c:v>239</c:v>
                </c:pt>
                <c:pt idx="1203">
                  <c:v>246</c:v>
                </c:pt>
                <c:pt idx="1204">
                  <c:v>226</c:v>
                </c:pt>
                <c:pt idx="1205">
                  <c:v>229</c:v>
                </c:pt>
                <c:pt idx="1206">
                  <c:v>235</c:v>
                </c:pt>
                <c:pt idx="1207">
                  <c:v>224</c:v>
                </c:pt>
                <c:pt idx="1208">
                  <c:v>224</c:v>
                </c:pt>
                <c:pt idx="1209">
                  <c:v>236</c:v>
                </c:pt>
                <c:pt idx="1210">
                  <c:v>236</c:v>
                </c:pt>
                <c:pt idx="1211">
                  <c:v>211</c:v>
                </c:pt>
                <c:pt idx="1212">
                  <c:v>237</c:v>
                </c:pt>
                <c:pt idx="1213">
                  <c:v>232</c:v>
                </c:pt>
                <c:pt idx="1214">
                  <c:v>234</c:v>
                </c:pt>
                <c:pt idx="1215">
                  <c:v>230</c:v>
                </c:pt>
                <c:pt idx="1216">
                  <c:v>224</c:v>
                </c:pt>
                <c:pt idx="1217">
                  <c:v>222</c:v>
                </c:pt>
                <c:pt idx="1218">
                  <c:v>239</c:v>
                </c:pt>
                <c:pt idx="1219">
                  <c:v>221</c:v>
                </c:pt>
                <c:pt idx="1220">
                  <c:v>240</c:v>
                </c:pt>
                <c:pt idx="1221">
                  <c:v>229</c:v>
                </c:pt>
                <c:pt idx="1222">
                  <c:v>216</c:v>
                </c:pt>
                <c:pt idx="1223">
                  <c:v>226</c:v>
                </c:pt>
                <c:pt idx="1224">
                  <c:v>237</c:v>
                </c:pt>
                <c:pt idx="1225">
                  <c:v>233</c:v>
                </c:pt>
                <c:pt idx="1226">
                  <c:v>233</c:v>
                </c:pt>
                <c:pt idx="1227">
                  <c:v>232</c:v>
                </c:pt>
                <c:pt idx="1228">
                  <c:v>222</c:v>
                </c:pt>
                <c:pt idx="1229">
                  <c:v>215</c:v>
                </c:pt>
                <c:pt idx="1230">
                  <c:v>229</c:v>
                </c:pt>
                <c:pt idx="1231">
                  <c:v>229</c:v>
                </c:pt>
                <c:pt idx="1232">
                  <c:v>241</c:v>
                </c:pt>
                <c:pt idx="1233">
                  <c:v>223</c:v>
                </c:pt>
                <c:pt idx="1234">
                  <c:v>235</c:v>
                </c:pt>
                <c:pt idx="1235">
                  <c:v>220</c:v>
                </c:pt>
                <c:pt idx="1236">
                  <c:v>256</c:v>
                </c:pt>
                <c:pt idx="1237">
                  <c:v>223</c:v>
                </c:pt>
                <c:pt idx="1238">
                  <c:v>228</c:v>
                </c:pt>
                <c:pt idx="1239">
                  <c:v>214</c:v>
                </c:pt>
                <c:pt idx="1240">
                  <c:v>240</c:v>
                </c:pt>
                <c:pt idx="1241">
                  <c:v>221</c:v>
                </c:pt>
                <c:pt idx="1242">
                  <c:v>227</c:v>
                </c:pt>
                <c:pt idx="1243">
                  <c:v>215</c:v>
                </c:pt>
                <c:pt idx="1244">
                  <c:v>237</c:v>
                </c:pt>
                <c:pt idx="1245">
                  <c:v>216</c:v>
                </c:pt>
                <c:pt idx="1246">
                  <c:v>250</c:v>
                </c:pt>
                <c:pt idx="1247">
                  <c:v>222</c:v>
                </c:pt>
                <c:pt idx="1248">
                  <c:v>221</c:v>
                </c:pt>
                <c:pt idx="1249">
                  <c:v>233</c:v>
                </c:pt>
                <c:pt idx="1250">
                  <c:v>221</c:v>
                </c:pt>
                <c:pt idx="1251">
                  <c:v>222</c:v>
                </c:pt>
                <c:pt idx="1252">
                  <c:v>234</c:v>
                </c:pt>
                <c:pt idx="1253">
                  <c:v>244</c:v>
                </c:pt>
                <c:pt idx="1254">
                  <c:v>223</c:v>
                </c:pt>
                <c:pt idx="1255">
                  <c:v>224</c:v>
                </c:pt>
                <c:pt idx="1256">
                  <c:v>222</c:v>
                </c:pt>
                <c:pt idx="1257">
                  <c:v>238</c:v>
                </c:pt>
                <c:pt idx="1258">
                  <c:v>232</c:v>
                </c:pt>
                <c:pt idx="1259">
                  <c:v>246</c:v>
                </c:pt>
                <c:pt idx="1260">
                  <c:v>223</c:v>
                </c:pt>
                <c:pt idx="1261">
                  <c:v>228</c:v>
                </c:pt>
                <c:pt idx="1262">
                  <c:v>231</c:v>
                </c:pt>
                <c:pt idx="1263">
                  <c:v>228</c:v>
                </c:pt>
                <c:pt idx="1264">
                  <c:v>227</c:v>
                </c:pt>
                <c:pt idx="1265">
                  <c:v>227</c:v>
                </c:pt>
                <c:pt idx="1266">
                  <c:v>227</c:v>
                </c:pt>
                <c:pt idx="1267">
                  <c:v>242</c:v>
                </c:pt>
                <c:pt idx="1268">
                  <c:v>229</c:v>
                </c:pt>
                <c:pt idx="1269">
                  <c:v>238</c:v>
                </c:pt>
                <c:pt idx="1270">
                  <c:v>236</c:v>
                </c:pt>
                <c:pt idx="1271">
                  <c:v>228</c:v>
                </c:pt>
                <c:pt idx="1272">
                  <c:v>219</c:v>
                </c:pt>
                <c:pt idx="1273">
                  <c:v>250</c:v>
                </c:pt>
                <c:pt idx="1274">
                  <c:v>240</c:v>
                </c:pt>
                <c:pt idx="1275">
                  <c:v>227</c:v>
                </c:pt>
                <c:pt idx="1276">
                  <c:v>238</c:v>
                </c:pt>
                <c:pt idx="1277">
                  <c:v>228</c:v>
                </c:pt>
                <c:pt idx="1278">
                  <c:v>225</c:v>
                </c:pt>
                <c:pt idx="1279">
                  <c:v>234</c:v>
                </c:pt>
                <c:pt idx="1280">
                  <c:v>241</c:v>
                </c:pt>
                <c:pt idx="1281">
                  <c:v>225</c:v>
                </c:pt>
                <c:pt idx="1282">
                  <c:v>230</c:v>
                </c:pt>
                <c:pt idx="1283">
                  <c:v>241</c:v>
                </c:pt>
                <c:pt idx="1284">
                  <c:v>247</c:v>
                </c:pt>
                <c:pt idx="1285">
                  <c:v>236</c:v>
                </c:pt>
                <c:pt idx="1286">
                  <c:v>228</c:v>
                </c:pt>
                <c:pt idx="1287">
                  <c:v>235</c:v>
                </c:pt>
                <c:pt idx="1288">
                  <c:v>240</c:v>
                </c:pt>
                <c:pt idx="1289">
                  <c:v>250</c:v>
                </c:pt>
                <c:pt idx="1290">
                  <c:v>227</c:v>
                </c:pt>
                <c:pt idx="1291">
                  <c:v>230</c:v>
                </c:pt>
                <c:pt idx="1292">
                  <c:v>237</c:v>
                </c:pt>
                <c:pt idx="1293">
                  <c:v>231</c:v>
                </c:pt>
                <c:pt idx="1294">
                  <c:v>229</c:v>
                </c:pt>
                <c:pt idx="1295">
                  <c:v>240</c:v>
                </c:pt>
                <c:pt idx="1296">
                  <c:v>247</c:v>
                </c:pt>
                <c:pt idx="1297">
                  <c:v>225</c:v>
                </c:pt>
                <c:pt idx="1298">
                  <c:v>229</c:v>
                </c:pt>
                <c:pt idx="1299">
                  <c:v>228</c:v>
                </c:pt>
                <c:pt idx="1300">
                  <c:v>232</c:v>
                </c:pt>
                <c:pt idx="1301">
                  <c:v>227</c:v>
                </c:pt>
                <c:pt idx="1302">
                  <c:v>235</c:v>
                </c:pt>
                <c:pt idx="1303">
                  <c:v>224</c:v>
                </c:pt>
                <c:pt idx="1304">
                  <c:v>236</c:v>
                </c:pt>
                <c:pt idx="1305">
                  <c:v>224</c:v>
                </c:pt>
                <c:pt idx="1306">
                  <c:v>235</c:v>
                </c:pt>
                <c:pt idx="1307">
                  <c:v>218</c:v>
                </c:pt>
                <c:pt idx="1308">
                  <c:v>243</c:v>
                </c:pt>
                <c:pt idx="1309">
                  <c:v>235</c:v>
                </c:pt>
                <c:pt idx="1310">
                  <c:v>236</c:v>
                </c:pt>
                <c:pt idx="1311">
                  <c:v>215</c:v>
                </c:pt>
                <c:pt idx="1312">
                  <c:v>233</c:v>
                </c:pt>
                <c:pt idx="1313">
                  <c:v>260</c:v>
                </c:pt>
                <c:pt idx="1314">
                  <c:v>225</c:v>
                </c:pt>
                <c:pt idx="1315">
                  <c:v>231</c:v>
                </c:pt>
                <c:pt idx="1316">
                  <c:v>223</c:v>
                </c:pt>
                <c:pt idx="1317">
                  <c:v>234</c:v>
                </c:pt>
                <c:pt idx="1318">
                  <c:v>223</c:v>
                </c:pt>
                <c:pt idx="1319">
                  <c:v>225</c:v>
                </c:pt>
                <c:pt idx="1320">
                  <c:v>218</c:v>
                </c:pt>
                <c:pt idx="1321">
                  <c:v>223</c:v>
                </c:pt>
                <c:pt idx="1322">
                  <c:v>220</c:v>
                </c:pt>
                <c:pt idx="1323">
                  <c:v>234</c:v>
                </c:pt>
                <c:pt idx="1324">
                  <c:v>239</c:v>
                </c:pt>
                <c:pt idx="1325">
                  <c:v>229</c:v>
                </c:pt>
                <c:pt idx="1326">
                  <c:v>229</c:v>
                </c:pt>
                <c:pt idx="1327">
                  <c:v>220</c:v>
                </c:pt>
                <c:pt idx="1328">
                  <c:v>229</c:v>
                </c:pt>
                <c:pt idx="1329">
                  <c:v>228</c:v>
                </c:pt>
                <c:pt idx="1330">
                  <c:v>223</c:v>
                </c:pt>
                <c:pt idx="1331">
                  <c:v>231</c:v>
                </c:pt>
                <c:pt idx="1332">
                  <c:v>237</c:v>
                </c:pt>
                <c:pt idx="1333">
                  <c:v>224</c:v>
                </c:pt>
                <c:pt idx="1334">
                  <c:v>227</c:v>
                </c:pt>
                <c:pt idx="1335">
                  <c:v>230</c:v>
                </c:pt>
                <c:pt idx="1336">
                  <c:v>231</c:v>
                </c:pt>
                <c:pt idx="1337">
                  <c:v>226</c:v>
                </c:pt>
                <c:pt idx="1338">
                  <c:v>239</c:v>
                </c:pt>
                <c:pt idx="1339">
                  <c:v>227</c:v>
                </c:pt>
                <c:pt idx="1340">
                  <c:v>227</c:v>
                </c:pt>
                <c:pt idx="1341">
                  <c:v>228</c:v>
                </c:pt>
                <c:pt idx="1342">
                  <c:v>240</c:v>
                </c:pt>
                <c:pt idx="1343">
                  <c:v>226</c:v>
                </c:pt>
                <c:pt idx="1344">
                  <c:v>237</c:v>
                </c:pt>
                <c:pt idx="1345">
                  <c:v>227</c:v>
                </c:pt>
                <c:pt idx="1346">
                  <c:v>241</c:v>
                </c:pt>
                <c:pt idx="1347">
                  <c:v>234</c:v>
                </c:pt>
                <c:pt idx="1348">
                  <c:v>240</c:v>
                </c:pt>
                <c:pt idx="1349">
                  <c:v>246</c:v>
                </c:pt>
                <c:pt idx="1350">
                  <c:v>229</c:v>
                </c:pt>
                <c:pt idx="1351">
                  <c:v>228</c:v>
                </c:pt>
                <c:pt idx="1352">
                  <c:v>223</c:v>
                </c:pt>
                <c:pt idx="1353">
                  <c:v>242</c:v>
                </c:pt>
                <c:pt idx="1354">
                  <c:v>232</c:v>
                </c:pt>
                <c:pt idx="1355">
                  <c:v>231</c:v>
                </c:pt>
                <c:pt idx="1356">
                  <c:v>244</c:v>
                </c:pt>
                <c:pt idx="1357">
                  <c:v>240</c:v>
                </c:pt>
                <c:pt idx="1358">
                  <c:v>230</c:v>
                </c:pt>
                <c:pt idx="1359">
                  <c:v>235</c:v>
                </c:pt>
                <c:pt idx="1360">
                  <c:v>246</c:v>
                </c:pt>
                <c:pt idx="1361">
                  <c:v>214</c:v>
                </c:pt>
                <c:pt idx="1362">
                  <c:v>236</c:v>
                </c:pt>
                <c:pt idx="1363">
                  <c:v>230</c:v>
                </c:pt>
                <c:pt idx="1364">
                  <c:v>228</c:v>
                </c:pt>
                <c:pt idx="1365">
                  <c:v>242</c:v>
                </c:pt>
                <c:pt idx="1366">
                  <c:v>222</c:v>
                </c:pt>
                <c:pt idx="1367">
                  <c:v>222</c:v>
                </c:pt>
                <c:pt idx="1368">
                  <c:v>219</c:v>
                </c:pt>
                <c:pt idx="1369">
                  <c:v>222</c:v>
                </c:pt>
                <c:pt idx="1370">
                  <c:v>224</c:v>
                </c:pt>
                <c:pt idx="1371">
                  <c:v>232</c:v>
                </c:pt>
                <c:pt idx="1372">
                  <c:v>227</c:v>
                </c:pt>
                <c:pt idx="1373">
                  <c:v>217</c:v>
                </c:pt>
                <c:pt idx="1374">
                  <c:v>230</c:v>
                </c:pt>
                <c:pt idx="1375">
                  <c:v>211</c:v>
                </c:pt>
                <c:pt idx="1376">
                  <c:v>213</c:v>
                </c:pt>
                <c:pt idx="1377">
                  <c:v>241</c:v>
                </c:pt>
                <c:pt idx="1378">
                  <c:v>227</c:v>
                </c:pt>
                <c:pt idx="1379">
                  <c:v>230</c:v>
                </c:pt>
                <c:pt idx="1380">
                  <c:v>214</c:v>
                </c:pt>
                <c:pt idx="1381">
                  <c:v>228</c:v>
                </c:pt>
                <c:pt idx="1382">
                  <c:v>220</c:v>
                </c:pt>
                <c:pt idx="1383">
                  <c:v>230</c:v>
                </c:pt>
                <c:pt idx="1384">
                  <c:v>228</c:v>
                </c:pt>
                <c:pt idx="1385">
                  <c:v>221</c:v>
                </c:pt>
                <c:pt idx="1386">
                  <c:v>225</c:v>
                </c:pt>
                <c:pt idx="1387">
                  <c:v>233</c:v>
                </c:pt>
                <c:pt idx="1388">
                  <c:v>223</c:v>
                </c:pt>
                <c:pt idx="1389">
                  <c:v>226</c:v>
                </c:pt>
                <c:pt idx="1390">
                  <c:v>221</c:v>
                </c:pt>
                <c:pt idx="1391">
                  <c:v>214</c:v>
                </c:pt>
                <c:pt idx="1392">
                  <c:v>215</c:v>
                </c:pt>
                <c:pt idx="1393">
                  <c:v>219</c:v>
                </c:pt>
                <c:pt idx="1394">
                  <c:v>232</c:v>
                </c:pt>
                <c:pt idx="1395">
                  <c:v>218</c:v>
                </c:pt>
                <c:pt idx="1396">
                  <c:v>228</c:v>
                </c:pt>
                <c:pt idx="1397">
                  <c:v>225</c:v>
                </c:pt>
                <c:pt idx="1398">
                  <c:v>202</c:v>
                </c:pt>
                <c:pt idx="1399">
                  <c:v>227</c:v>
                </c:pt>
                <c:pt idx="1400">
                  <c:v>236</c:v>
                </c:pt>
                <c:pt idx="1401">
                  <c:v>216</c:v>
                </c:pt>
                <c:pt idx="1402">
                  <c:v>214</c:v>
                </c:pt>
                <c:pt idx="1403">
                  <c:v>228</c:v>
                </c:pt>
                <c:pt idx="1404">
                  <c:v>230</c:v>
                </c:pt>
                <c:pt idx="1405">
                  <c:v>227</c:v>
                </c:pt>
                <c:pt idx="1406">
                  <c:v>205</c:v>
                </c:pt>
                <c:pt idx="1407">
                  <c:v>218</c:v>
                </c:pt>
                <c:pt idx="1408">
                  <c:v>215</c:v>
                </c:pt>
                <c:pt idx="1409">
                  <c:v>227</c:v>
                </c:pt>
                <c:pt idx="1410">
                  <c:v>224</c:v>
                </c:pt>
                <c:pt idx="1411">
                  <c:v>229</c:v>
                </c:pt>
                <c:pt idx="1412">
                  <c:v>217</c:v>
                </c:pt>
                <c:pt idx="1413">
                  <c:v>224</c:v>
                </c:pt>
                <c:pt idx="1414">
                  <c:v>229</c:v>
                </c:pt>
                <c:pt idx="1415">
                  <c:v>228</c:v>
                </c:pt>
                <c:pt idx="1416">
                  <c:v>223</c:v>
                </c:pt>
                <c:pt idx="1417">
                  <c:v>238</c:v>
                </c:pt>
                <c:pt idx="1418">
                  <c:v>228</c:v>
                </c:pt>
                <c:pt idx="1419">
                  <c:v>215</c:v>
                </c:pt>
                <c:pt idx="1420">
                  <c:v>219</c:v>
                </c:pt>
                <c:pt idx="1421">
                  <c:v>213</c:v>
                </c:pt>
                <c:pt idx="1422">
                  <c:v>216</c:v>
                </c:pt>
                <c:pt idx="1423">
                  <c:v>213</c:v>
                </c:pt>
                <c:pt idx="1424">
                  <c:v>212</c:v>
                </c:pt>
                <c:pt idx="1425">
                  <c:v>214</c:v>
                </c:pt>
                <c:pt idx="1426">
                  <c:v>222</c:v>
                </c:pt>
                <c:pt idx="1427">
                  <c:v>218</c:v>
                </c:pt>
                <c:pt idx="1428">
                  <c:v>208</c:v>
                </c:pt>
                <c:pt idx="1429">
                  <c:v>219</c:v>
                </c:pt>
                <c:pt idx="1430">
                  <c:v>213</c:v>
                </c:pt>
                <c:pt idx="1431">
                  <c:v>210</c:v>
                </c:pt>
                <c:pt idx="1432">
                  <c:v>220</c:v>
                </c:pt>
                <c:pt idx="1433">
                  <c:v>231</c:v>
                </c:pt>
                <c:pt idx="1434">
                  <c:v>217</c:v>
                </c:pt>
                <c:pt idx="1435">
                  <c:v>225</c:v>
                </c:pt>
                <c:pt idx="1436">
                  <c:v>231</c:v>
                </c:pt>
                <c:pt idx="1437">
                  <c:v>216</c:v>
                </c:pt>
                <c:pt idx="1438">
                  <c:v>216</c:v>
                </c:pt>
                <c:pt idx="1439">
                  <c:v>231</c:v>
                </c:pt>
                <c:pt idx="1440">
                  <c:v>226</c:v>
                </c:pt>
                <c:pt idx="1441">
                  <c:v>226</c:v>
                </c:pt>
                <c:pt idx="1442">
                  <c:v>217</c:v>
                </c:pt>
                <c:pt idx="1443">
                  <c:v>238</c:v>
                </c:pt>
                <c:pt idx="1444">
                  <c:v>221</c:v>
                </c:pt>
                <c:pt idx="1445">
                  <c:v>222</c:v>
                </c:pt>
                <c:pt idx="1446">
                  <c:v>226</c:v>
                </c:pt>
                <c:pt idx="1447">
                  <c:v>233</c:v>
                </c:pt>
                <c:pt idx="1448">
                  <c:v>228</c:v>
                </c:pt>
                <c:pt idx="1449">
                  <c:v>221</c:v>
                </c:pt>
                <c:pt idx="1450">
                  <c:v>215</c:v>
                </c:pt>
                <c:pt idx="1451">
                  <c:v>221</c:v>
                </c:pt>
                <c:pt idx="1452">
                  <c:v>211</c:v>
                </c:pt>
                <c:pt idx="1453">
                  <c:v>218</c:v>
                </c:pt>
                <c:pt idx="1454">
                  <c:v>216</c:v>
                </c:pt>
                <c:pt idx="1455">
                  <c:v>229</c:v>
                </c:pt>
                <c:pt idx="1456">
                  <c:v>223</c:v>
                </c:pt>
                <c:pt idx="1457">
                  <c:v>211</c:v>
                </c:pt>
                <c:pt idx="1458">
                  <c:v>233</c:v>
                </c:pt>
                <c:pt idx="1459">
                  <c:v>223</c:v>
                </c:pt>
                <c:pt idx="1460">
                  <c:v>223</c:v>
                </c:pt>
                <c:pt idx="1461">
                  <c:v>227</c:v>
                </c:pt>
                <c:pt idx="1462">
                  <c:v>237</c:v>
                </c:pt>
                <c:pt idx="1463">
                  <c:v>222</c:v>
                </c:pt>
                <c:pt idx="1464">
                  <c:v>224</c:v>
                </c:pt>
                <c:pt idx="1465">
                  <c:v>221</c:v>
                </c:pt>
                <c:pt idx="1466">
                  <c:v>228</c:v>
                </c:pt>
                <c:pt idx="1467">
                  <c:v>223</c:v>
                </c:pt>
                <c:pt idx="1468">
                  <c:v>234</c:v>
                </c:pt>
                <c:pt idx="1469">
                  <c:v>217</c:v>
                </c:pt>
                <c:pt idx="1470">
                  <c:v>213</c:v>
                </c:pt>
                <c:pt idx="1471">
                  <c:v>220</c:v>
                </c:pt>
                <c:pt idx="1472">
                  <c:v>225</c:v>
                </c:pt>
                <c:pt idx="1473">
                  <c:v>231</c:v>
                </c:pt>
                <c:pt idx="1474">
                  <c:v>245</c:v>
                </c:pt>
                <c:pt idx="1475">
                  <c:v>226</c:v>
                </c:pt>
                <c:pt idx="1476">
                  <c:v>218</c:v>
                </c:pt>
                <c:pt idx="1477">
                  <c:v>224</c:v>
                </c:pt>
                <c:pt idx="1478">
                  <c:v>232</c:v>
                </c:pt>
                <c:pt idx="1479">
                  <c:v>237</c:v>
                </c:pt>
                <c:pt idx="1480">
                  <c:v>246</c:v>
                </c:pt>
                <c:pt idx="1481">
                  <c:v>231</c:v>
                </c:pt>
                <c:pt idx="1482">
                  <c:v>239</c:v>
                </c:pt>
                <c:pt idx="1483">
                  <c:v>221</c:v>
                </c:pt>
                <c:pt idx="1484">
                  <c:v>231</c:v>
                </c:pt>
                <c:pt idx="1485">
                  <c:v>233</c:v>
                </c:pt>
                <c:pt idx="1486">
                  <c:v>248</c:v>
                </c:pt>
                <c:pt idx="1487">
                  <c:v>223</c:v>
                </c:pt>
                <c:pt idx="1488">
                  <c:v>236</c:v>
                </c:pt>
                <c:pt idx="1489">
                  <c:v>233</c:v>
                </c:pt>
                <c:pt idx="1490">
                  <c:v>235</c:v>
                </c:pt>
                <c:pt idx="1491">
                  <c:v>222</c:v>
                </c:pt>
                <c:pt idx="1492">
                  <c:v>219</c:v>
                </c:pt>
                <c:pt idx="1493">
                  <c:v>235</c:v>
                </c:pt>
                <c:pt idx="1494">
                  <c:v>228</c:v>
                </c:pt>
                <c:pt idx="1495">
                  <c:v>228</c:v>
                </c:pt>
                <c:pt idx="1496">
                  <c:v>225</c:v>
                </c:pt>
                <c:pt idx="1497">
                  <c:v>225</c:v>
                </c:pt>
                <c:pt idx="1498">
                  <c:v>241</c:v>
                </c:pt>
                <c:pt idx="1499">
                  <c:v>239</c:v>
                </c:pt>
                <c:pt idx="1500">
                  <c:v>225</c:v>
                </c:pt>
                <c:pt idx="1501">
                  <c:v>236</c:v>
                </c:pt>
                <c:pt idx="1502">
                  <c:v>227</c:v>
                </c:pt>
                <c:pt idx="1503">
                  <c:v>231</c:v>
                </c:pt>
                <c:pt idx="1504">
                  <c:v>229</c:v>
                </c:pt>
                <c:pt idx="1505">
                  <c:v>228</c:v>
                </c:pt>
                <c:pt idx="1506">
                  <c:v>241</c:v>
                </c:pt>
                <c:pt idx="1507">
                  <c:v>222</c:v>
                </c:pt>
                <c:pt idx="1508">
                  <c:v>231</c:v>
                </c:pt>
                <c:pt idx="1509">
                  <c:v>230</c:v>
                </c:pt>
                <c:pt idx="1510">
                  <c:v>236</c:v>
                </c:pt>
                <c:pt idx="1511">
                  <c:v>224</c:v>
                </c:pt>
                <c:pt idx="1512">
                  <c:v>240</c:v>
                </c:pt>
                <c:pt idx="1513">
                  <c:v>213</c:v>
                </c:pt>
                <c:pt idx="1514">
                  <c:v>220</c:v>
                </c:pt>
                <c:pt idx="1515">
                  <c:v>227</c:v>
                </c:pt>
                <c:pt idx="1516">
                  <c:v>227</c:v>
                </c:pt>
                <c:pt idx="1517">
                  <c:v>236</c:v>
                </c:pt>
                <c:pt idx="1518">
                  <c:v>225</c:v>
                </c:pt>
                <c:pt idx="1519">
                  <c:v>245</c:v>
                </c:pt>
                <c:pt idx="1520">
                  <c:v>226</c:v>
                </c:pt>
                <c:pt idx="1521">
                  <c:v>245</c:v>
                </c:pt>
                <c:pt idx="1522">
                  <c:v>239</c:v>
                </c:pt>
                <c:pt idx="1523">
                  <c:v>231</c:v>
                </c:pt>
                <c:pt idx="1524">
                  <c:v>239</c:v>
                </c:pt>
                <c:pt idx="1525">
                  <c:v>217</c:v>
                </c:pt>
                <c:pt idx="1526">
                  <c:v>242</c:v>
                </c:pt>
                <c:pt idx="1527">
                  <c:v>237</c:v>
                </c:pt>
                <c:pt idx="1528">
                  <c:v>248</c:v>
                </c:pt>
                <c:pt idx="1529">
                  <c:v>241</c:v>
                </c:pt>
                <c:pt idx="1530">
                  <c:v>227</c:v>
                </c:pt>
                <c:pt idx="1531">
                  <c:v>222</c:v>
                </c:pt>
                <c:pt idx="1532">
                  <c:v>232</c:v>
                </c:pt>
                <c:pt idx="1533">
                  <c:v>230</c:v>
                </c:pt>
                <c:pt idx="1534">
                  <c:v>237</c:v>
                </c:pt>
                <c:pt idx="1535">
                  <c:v>233</c:v>
                </c:pt>
                <c:pt idx="1536">
                  <c:v>230</c:v>
                </c:pt>
                <c:pt idx="1537">
                  <c:v>227</c:v>
                </c:pt>
                <c:pt idx="1538">
                  <c:v>241</c:v>
                </c:pt>
                <c:pt idx="1539">
                  <c:v>237</c:v>
                </c:pt>
                <c:pt idx="1540">
                  <c:v>244</c:v>
                </c:pt>
                <c:pt idx="1541">
                  <c:v>243</c:v>
                </c:pt>
                <c:pt idx="1542">
                  <c:v>243</c:v>
                </c:pt>
                <c:pt idx="1543">
                  <c:v>220</c:v>
                </c:pt>
                <c:pt idx="1544">
                  <c:v>219</c:v>
                </c:pt>
                <c:pt idx="1545">
                  <c:v>240</c:v>
                </c:pt>
                <c:pt idx="1546">
                  <c:v>247</c:v>
                </c:pt>
                <c:pt idx="1547">
                  <c:v>247</c:v>
                </c:pt>
                <c:pt idx="1548">
                  <c:v>244</c:v>
                </c:pt>
                <c:pt idx="1549">
                  <c:v>248</c:v>
                </c:pt>
                <c:pt idx="1550">
                  <c:v>237</c:v>
                </c:pt>
                <c:pt idx="1551">
                  <c:v>240</c:v>
                </c:pt>
                <c:pt idx="1552">
                  <c:v>237</c:v>
                </c:pt>
                <c:pt idx="1553">
                  <c:v>252</c:v>
                </c:pt>
                <c:pt idx="1554">
                  <c:v>250</c:v>
                </c:pt>
                <c:pt idx="1555">
                  <c:v>239</c:v>
                </c:pt>
                <c:pt idx="1556">
                  <c:v>238</c:v>
                </c:pt>
                <c:pt idx="1557">
                  <c:v>240</c:v>
                </c:pt>
                <c:pt idx="1558">
                  <c:v>243</c:v>
                </c:pt>
                <c:pt idx="1559">
                  <c:v>246</c:v>
                </c:pt>
                <c:pt idx="1560">
                  <c:v>249</c:v>
                </c:pt>
                <c:pt idx="1561">
                  <c:v>245</c:v>
                </c:pt>
                <c:pt idx="1562">
                  <c:v>240</c:v>
                </c:pt>
                <c:pt idx="1563">
                  <c:v>264</c:v>
                </c:pt>
                <c:pt idx="1564">
                  <c:v>248</c:v>
                </c:pt>
                <c:pt idx="1565">
                  <c:v>238</c:v>
                </c:pt>
                <c:pt idx="1566">
                  <c:v>254</c:v>
                </c:pt>
                <c:pt idx="1567">
                  <c:v>251</c:v>
                </c:pt>
                <c:pt idx="1568">
                  <c:v>245</c:v>
                </c:pt>
                <c:pt idx="1569">
                  <c:v>239</c:v>
                </c:pt>
                <c:pt idx="1570">
                  <c:v>243</c:v>
                </c:pt>
                <c:pt idx="1571">
                  <c:v>224</c:v>
                </c:pt>
                <c:pt idx="1572">
                  <c:v>237</c:v>
                </c:pt>
                <c:pt idx="1573">
                  <c:v>236</c:v>
                </c:pt>
                <c:pt idx="1574">
                  <c:v>252</c:v>
                </c:pt>
                <c:pt idx="1575">
                  <c:v>241</c:v>
                </c:pt>
                <c:pt idx="1576">
                  <c:v>244</c:v>
                </c:pt>
                <c:pt idx="1577">
                  <c:v>252</c:v>
                </c:pt>
                <c:pt idx="1578">
                  <c:v>246</c:v>
                </c:pt>
                <c:pt idx="1579">
                  <c:v>242</c:v>
                </c:pt>
                <c:pt idx="1580">
                  <c:v>230</c:v>
                </c:pt>
                <c:pt idx="1581">
                  <c:v>254</c:v>
                </c:pt>
                <c:pt idx="1582">
                  <c:v>257</c:v>
                </c:pt>
                <c:pt idx="1583">
                  <c:v>243</c:v>
                </c:pt>
                <c:pt idx="1584">
                  <c:v>248</c:v>
                </c:pt>
                <c:pt idx="1585">
                  <c:v>236</c:v>
                </c:pt>
                <c:pt idx="1586">
                  <c:v>261</c:v>
                </c:pt>
                <c:pt idx="1587">
                  <c:v>252</c:v>
                </c:pt>
                <c:pt idx="1588">
                  <c:v>231</c:v>
                </c:pt>
                <c:pt idx="1589">
                  <c:v>247</c:v>
                </c:pt>
                <c:pt idx="1590">
                  <c:v>252</c:v>
                </c:pt>
                <c:pt idx="1591">
                  <c:v>250</c:v>
                </c:pt>
                <c:pt idx="1592">
                  <c:v>240</c:v>
                </c:pt>
                <c:pt idx="1593">
                  <c:v>259</c:v>
                </c:pt>
                <c:pt idx="1594">
                  <c:v>266</c:v>
                </c:pt>
                <c:pt idx="1595">
                  <c:v>239</c:v>
                </c:pt>
                <c:pt idx="1596">
                  <c:v>255</c:v>
                </c:pt>
                <c:pt idx="1597">
                  <c:v>244</c:v>
                </c:pt>
                <c:pt idx="1598">
                  <c:v>239</c:v>
                </c:pt>
                <c:pt idx="1599">
                  <c:v>260</c:v>
                </c:pt>
                <c:pt idx="1600">
                  <c:v>257</c:v>
                </c:pt>
                <c:pt idx="1601">
                  <c:v>249</c:v>
                </c:pt>
                <c:pt idx="1602">
                  <c:v>249</c:v>
                </c:pt>
                <c:pt idx="1603">
                  <c:v>251</c:v>
                </c:pt>
                <c:pt idx="1604">
                  <c:v>251</c:v>
                </c:pt>
                <c:pt idx="1605">
                  <c:v>248</c:v>
                </c:pt>
                <c:pt idx="1606">
                  <c:v>245</c:v>
                </c:pt>
                <c:pt idx="1607">
                  <c:v>256</c:v>
                </c:pt>
                <c:pt idx="1608">
                  <c:v>272</c:v>
                </c:pt>
                <c:pt idx="1609">
                  <c:v>259</c:v>
                </c:pt>
                <c:pt idx="1610">
                  <c:v>255</c:v>
                </c:pt>
                <c:pt idx="1611">
                  <c:v>256</c:v>
                </c:pt>
                <c:pt idx="1612">
                  <c:v>258</c:v>
                </c:pt>
                <c:pt idx="1613">
                  <c:v>256</c:v>
                </c:pt>
                <c:pt idx="1614">
                  <c:v>257</c:v>
                </c:pt>
                <c:pt idx="1615">
                  <c:v>266</c:v>
                </c:pt>
                <c:pt idx="1616">
                  <c:v>256</c:v>
                </c:pt>
                <c:pt idx="1617">
                  <c:v>262</c:v>
                </c:pt>
                <c:pt idx="1618">
                  <c:v>265</c:v>
                </c:pt>
                <c:pt idx="1619">
                  <c:v>258</c:v>
                </c:pt>
                <c:pt idx="1620">
                  <c:v>251</c:v>
                </c:pt>
                <c:pt idx="1621">
                  <c:v>256</c:v>
                </c:pt>
                <c:pt idx="1622">
                  <c:v>256</c:v>
                </c:pt>
                <c:pt idx="1623">
                  <c:v>250</c:v>
                </c:pt>
                <c:pt idx="1624">
                  <c:v>271</c:v>
                </c:pt>
                <c:pt idx="1625">
                  <c:v>288</c:v>
                </c:pt>
                <c:pt idx="1626">
                  <c:v>272</c:v>
                </c:pt>
                <c:pt idx="1627">
                  <c:v>260</c:v>
                </c:pt>
                <c:pt idx="1628">
                  <c:v>269</c:v>
                </c:pt>
                <c:pt idx="1629">
                  <c:v>278</c:v>
                </c:pt>
                <c:pt idx="1630">
                  <c:v>270</c:v>
                </c:pt>
                <c:pt idx="1631">
                  <c:v>269</c:v>
                </c:pt>
                <c:pt idx="1632">
                  <c:v>285</c:v>
                </c:pt>
                <c:pt idx="1633">
                  <c:v>267</c:v>
                </c:pt>
                <c:pt idx="1634">
                  <c:v>272</c:v>
                </c:pt>
                <c:pt idx="1635">
                  <c:v>279</c:v>
                </c:pt>
                <c:pt idx="1636">
                  <c:v>265</c:v>
                </c:pt>
                <c:pt idx="1637">
                  <c:v>270</c:v>
                </c:pt>
                <c:pt idx="1638">
                  <c:v>281</c:v>
                </c:pt>
                <c:pt idx="1639">
                  <c:v>265</c:v>
                </c:pt>
                <c:pt idx="1640">
                  <c:v>292</c:v>
                </c:pt>
                <c:pt idx="1641">
                  <c:v>253</c:v>
                </c:pt>
                <c:pt idx="1642">
                  <c:v>289</c:v>
                </c:pt>
                <c:pt idx="1643">
                  <c:v>274</c:v>
                </c:pt>
                <c:pt idx="1644">
                  <c:v>285</c:v>
                </c:pt>
                <c:pt idx="1645">
                  <c:v>263</c:v>
                </c:pt>
                <c:pt idx="1646">
                  <c:v>280</c:v>
                </c:pt>
                <c:pt idx="1647">
                  <c:v>267</c:v>
                </c:pt>
                <c:pt idx="1648">
                  <c:v>281</c:v>
                </c:pt>
                <c:pt idx="1649">
                  <c:v>280</c:v>
                </c:pt>
                <c:pt idx="1650">
                  <c:v>274</c:v>
                </c:pt>
                <c:pt idx="1651">
                  <c:v>273</c:v>
                </c:pt>
                <c:pt idx="1652">
                  <c:v>281</c:v>
                </c:pt>
                <c:pt idx="1653">
                  <c:v>276</c:v>
                </c:pt>
                <c:pt idx="1654">
                  <c:v>273</c:v>
                </c:pt>
                <c:pt idx="1655">
                  <c:v>296</c:v>
                </c:pt>
                <c:pt idx="1656">
                  <c:v>269</c:v>
                </c:pt>
                <c:pt idx="1657">
                  <c:v>281</c:v>
                </c:pt>
                <c:pt idx="1658">
                  <c:v>286</c:v>
                </c:pt>
                <c:pt idx="1659">
                  <c:v>257</c:v>
                </c:pt>
                <c:pt idx="1660">
                  <c:v>273</c:v>
                </c:pt>
                <c:pt idx="1661">
                  <c:v>280</c:v>
                </c:pt>
                <c:pt idx="1662">
                  <c:v>282</c:v>
                </c:pt>
                <c:pt idx="1663">
                  <c:v>270</c:v>
                </c:pt>
                <c:pt idx="1664">
                  <c:v>303</c:v>
                </c:pt>
                <c:pt idx="1665">
                  <c:v>291</c:v>
                </c:pt>
                <c:pt idx="1666">
                  <c:v>280</c:v>
                </c:pt>
                <c:pt idx="1667">
                  <c:v>287</c:v>
                </c:pt>
                <c:pt idx="1668">
                  <c:v>281</c:v>
                </c:pt>
                <c:pt idx="1669">
                  <c:v>264</c:v>
                </c:pt>
                <c:pt idx="1670">
                  <c:v>281</c:v>
                </c:pt>
                <c:pt idx="1671">
                  <c:v>296</c:v>
                </c:pt>
                <c:pt idx="1672">
                  <c:v>281</c:v>
                </c:pt>
                <c:pt idx="1673">
                  <c:v>260</c:v>
                </c:pt>
                <c:pt idx="1674">
                  <c:v>280</c:v>
                </c:pt>
                <c:pt idx="1675">
                  <c:v>305</c:v>
                </c:pt>
                <c:pt idx="1676">
                  <c:v>271</c:v>
                </c:pt>
                <c:pt idx="1677">
                  <c:v>285</c:v>
                </c:pt>
                <c:pt idx="1678">
                  <c:v>274</c:v>
                </c:pt>
                <c:pt idx="1679">
                  <c:v>275</c:v>
                </c:pt>
                <c:pt idx="1680">
                  <c:v>300</c:v>
                </c:pt>
                <c:pt idx="1681">
                  <c:v>288</c:v>
                </c:pt>
                <c:pt idx="1682">
                  <c:v>275</c:v>
                </c:pt>
                <c:pt idx="1683">
                  <c:v>281</c:v>
                </c:pt>
                <c:pt idx="1684">
                  <c:v>289</c:v>
                </c:pt>
                <c:pt idx="1685">
                  <c:v>259</c:v>
                </c:pt>
                <c:pt idx="1686">
                  <c:v>278</c:v>
                </c:pt>
                <c:pt idx="1687">
                  <c:v>257</c:v>
                </c:pt>
                <c:pt idx="1688">
                  <c:v>263</c:v>
                </c:pt>
                <c:pt idx="1689">
                  <c:v>263</c:v>
                </c:pt>
                <c:pt idx="1690">
                  <c:v>277</c:v>
                </c:pt>
                <c:pt idx="1691">
                  <c:v>289</c:v>
                </c:pt>
                <c:pt idx="1692">
                  <c:v>288</c:v>
                </c:pt>
                <c:pt idx="1693">
                  <c:v>270</c:v>
                </c:pt>
                <c:pt idx="1694">
                  <c:v>264</c:v>
                </c:pt>
                <c:pt idx="1695">
                  <c:v>257</c:v>
                </c:pt>
                <c:pt idx="1696">
                  <c:v>264</c:v>
                </c:pt>
                <c:pt idx="1697">
                  <c:v>266</c:v>
                </c:pt>
                <c:pt idx="1698">
                  <c:v>274</c:v>
                </c:pt>
                <c:pt idx="1699">
                  <c:v>281</c:v>
                </c:pt>
                <c:pt idx="1700">
                  <c:v>278</c:v>
                </c:pt>
                <c:pt idx="1701">
                  <c:v>272</c:v>
                </c:pt>
                <c:pt idx="1702">
                  <c:v>285</c:v>
                </c:pt>
                <c:pt idx="1703">
                  <c:v>283</c:v>
                </c:pt>
                <c:pt idx="1704">
                  <c:v>285</c:v>
                </c:pt>
                <c:pt idx="1705">
                  <c:v>285</c:v>
                </c:pt>
                <c:pt idx="1706">
                  <c:v>258</c:v>
                </c:pt>
                <c:pt idx="1707">
                  <c:v>250</c:v>
                </c:pt>
                <c:pt idx="1708">
                  <c:v>287</c:v>
                </c:pt>
                <c:pt idx="1709">
                  <c:v>255</c:v>
                </c:pt>
                <c:pt idx="1710">
                  <c:v>277</c:v>
                </c:pt>
                <c:pt idx="1711">
                  <c:v>262</c:v>
                </c:pt>
                <c:pt idx="1712">
                  <c:v>268</c:v>
                </c:pt>
                <c:pt idx="1713">
                  <c:v>268</c:v>
                </c:pt>
                <c:pt idx="1714">
                  <c:v>280</c:v>
                </c:pt>
                <c:pt idx="1715">
                  <c:v>268</c:v>
                </c:pt>
                <c:pt idx="1716">
                  <c:v>271</c:v>
                </c:pt>
                <c:pt idx="1717">
                  <c:v>263</c:v>
                </c:pt>
                <c:pt idx="1718">
                  <c:v>281</c:v>
                </c:pt>
                <c:pt idx="1719">
                  <c:v>271</c:v>
                </c:pt>
                <c:pt idx="1720">
                  <c:v>276</c:v>
                </c:pt>
                <c:pt idx="1721">
                  <c:v>253</c:v>
                </c:pt>
                <c:pt idx="1722">
                  <c:v>249</c:v>
                </c:pt>
                <c:pt idx="1723">
                  <c:v>266</c:v>
                </c:pt>
                <c:pt idx="1724">
                  <c:v>269</c:v>
                </c:pt>
                <c:pt idx="1725">
                  <c:v>262</c:v>
                </c:pt>
                <c:pt idx="1726">
                  <c:v>268</c:v>
                </c:pt>
                <c:pt idx="1727">
                  <c:v>263</c:v>
                </c:pt>
                <c:pt idx="1728">
                  <c:v>279</c:v>
                </c:pt>
                <c:pt idx="1729">
                  <c:v>274</c:v>
                </c:pt>
                <c:pt idx="1730">
                  <c:v>264</c:v>
                </c:pt>
                <c:pt idx="1731">
                  <c:v>262</c:v>
                </c:pt>
                <c:pt idx="1732">
                  <c:v>260</c:v>
                </c:pt>
                <c:pt idx="1733">
                  <c:v>282</c:v>
                </c:pt>
                <c:pt idx="1734">
                  <c:v>292</c:v>
                </c:pt>
                <c:pt idx="1735">
                  <c:v>265</c:v>
                </c:pt>
                <c:pt idx="1736">
                  <c:v>280</c:v>
                </c:pt>
                <c:pt idx="1737">
                  <c:v>256</c:v>
                </c:pt>
                <c:pt idx="1738">
                  <c:v>263</c:v>
                </c:pt>
                <c:pt idx="1739">
                  <c:v>262</c:v>
                </c:pt>
                <c:pt idx="1740">
                  <c:v>251</c:v>
                </c:pt>
                <c:pt idx="1741">
                  <c:v>261</c:v>
                </c:pt>
                <c:pt idx="1742">
                  <c:v>264</c:v>
                </c:pt>
                <c:pt idx="1743">
                  <c:v>267</c:v>
                </c:pt>
                <c:pt idx="1744">
                  <c:v>245</c:v>
                </c:pt>
                <c:pt idx="1745">
                  <c:v>255</c:v>
                </c:pt>
                <c:pt idx="1746">
                  <c:v>246</c:v>
                </c:pt>
                <c:pt idx="1747">
                  <c:v>263</c:v>
                </c:pt>
                <c:pt idx="1748">
                  <c:v>257</c:v>
                </c:pt>
                <c:pt idx="1749">
                  <c:v>243</c:v>
                </c:pt>
                <c:pt idx="1750">
                  <c:v>243</c:v>
                </c:pt>
                <c:pt idx="1751">
                  <c:v>245</c:v>
                </c:pt>
                <c:pt idx="1752">
                  <c:v>252</c:v>
                </c:pt>
                <c:pt idx="1753">
                  <c:v>254</c:v>
                </c:pt>
                <c:pt idx="1754">
                  <c:v>253</c:v>
                </c:pt>
                <c:pt idx="1755">
                  <c:v>248</c:v>
                </c:pt>
                <c:pt idx="1756">
                  <c:v>274</c:v>
                </c:pt>
                <c:pt idx="1757">
                  <c:v>274</c:v>
                </c:pt>
                <c:pt idx="1758">
                  <c:v>265</c:v>
                </c:pt>
                <c:pt idx="1759">
                  <c:v>261</c:v>
                </c:pt>
                <c:pt idx="1760">
                  <c:v>259</c:v>
                </c:pt>
                <c:pt idx="1761">
                  <c:v>244</c:v>
                </c:pt>
                <c:pt idx="1762">
                  <c:v>262</c:v>
                </c:pt>
                <c:pt idx="1763">
                  <c:v>241</c:v>
                </c:pt>
                <c:pt idx="1764">
                  <c:v>245</c:v>
                </c:pt>
                <c:pt idx="1765">
                  <c:v>255</c:v>
                </c:pt>
                <c:pt idx="1766">
                  <c:v>278</c:v>
                </c:pt>
                <c:pt idx="1767">
                  <c:v>251</c:v>
                </c:pt>
                <c:pt idx="1768">
                  <c:v>241</c:v>
                </c:pt>
                <c:pt idx="1769">
                  <c:v>265</c:v>
                </c:pt>
                <c:pt idx="1770">
                  <c:v>254</c:v>
                </c:pt>
                <c:pt idx="1771">
                  <c:v>270</c:v>
                </c:pt>
                <c:pt idx="1772">
                  <c:v>251</c:v>
                </c:pt>
                <c:pt idx="1773">
                  <c:v>238</c:v>
                </c:pt>
                <c:pt idx="1774">
                  <c:v>264</c:v>
                </c:pt>
                <c:pt idx="1775">
                  <c:v>253</c:v>
                </c:pt>
                <c:pt idx="1776">
                  <c:v>263</c:v>
                </c:pt>
                <c:pt idx="1777">
                  <c:v>246</c:v>
                </c:pt>
                <c:pt idx="1778">
                  <c:v>264</c:v>
                </c:pt>
                <c:pt idx="1779">
                  <c:v>251</c:v>
                </c:pt>
                <c:pt idx="1780">
                  <c:v>255</c:v>
                </c:pt>
                <c:pt idx="1781">
                  <c:v>259</c:v>
                </c:pt>
                <c:pt idx="1782">
                  <c:v>253</c:v>
                </c:pt>
                <c:pt idx="1783">
                  <c:v>250</c:v>
                </c:pt>
                <c:pt idx="1784">
                  <c:v>227</c:v>
                </c:pt>
                <c:pt idx="1785">
                  <c:v>241</c:v>
                </c:pt>
                <c:pt idx="1786">
                  <c:v>250</c:v>
                </c:pt>
                <c:pt idx="1787">
                  <c:v>264</c:v>
                </c:pt>
                <c:pt idx="1788">
                  <c:v>254</c:v>
                </c:pt>
                <c:pt idx="1789">
                  <c:v>242</c:v>
                </c:pt>
                <c:pt idx="1790">
                  <c:v>253</c:v>
                </c:pt>
                <c:pt idx="1791">
                  <c:v>254</c:v>
                </c:pt>
                <c:pt idx="1792">
                  <c:v>262</c:v>
                </c:pt>
                <c:pt idx="1793">
                  <c:v>250</c:v>
                </c:pt>
                <c:pt idx="1794">
                  <c:v>266</c:v>
                </c:pt>
                <c:pt idx="1795">
                  <c:v>237</c:v>
                </c:pt>
                <c:pt idx="1796">
                  <c:v>240</c:v>
                </c:pt>
                <c:pt idx="1797">
                  <c:v>262</c:v>
                </c:pt>
                <c:pt idx="1798">
                  <c:v>243</c:v>
                </c:pt>
                <c:pt idx="1799">
                  <c:v>258</c:v>
                </c:pt>
                <c:pt idx="1800">
                  <c:v>232</c:v>
                </c:pt>
                <c:pt idx="1801">
                  <c:v>251</c:v>
                </c:pt>
                <c:pt idx="1802">
                  <c:v>251</c:v>
                </c:pt>
                <c:pt idx="1803">
                  <c:v>245</c:v>
                </c:pt>
                <c:pt idx="1804">
                  <c:v>242</c:v>
                </c:pt>
                <c:pt idx="1805">
                  <c:v>251</c:v>
                </c:pt>
                <c:pt idx="1806">
                  <c:v>242</c:v>
                </c:pt>
                <c:pt idx="1807">
                  <c:v>242</c:v>
                </c:pt>
                <c:pt idx="1808">
                  <c:v>230</c:v>
                </c:pt>
                <c:pt idx="1809">
                  <c:v>244</c:v>
                </c:pt>
                <c:pt idx="1810">
                  <c:v>252</c:v>
                </c:pt>
                <c:pt idx="1811">
                  <c:v>254</c:v>
                </c:pt>
                <c:pt idx="1812">
                  <c:v>245</c:v>
                </c:pt>
                <c:pt idx="1813">
                  <c:v>258</c:v>
                </c:pt>
                <c:pt idx="1814">
                  <c:v>234</c:v>
                </c:pt>
                <c:pt idx="1815">
                  <c:v>252</c:v>
                </c:pt>
                <c:pt idx="1816">
                  <c:v>236</c:v>
                </c:pt>
                <c:pt idx="1817">
                  <c:v>242</c:v>
                </c:pt>
                <c:pt idx="1818">
                  <c:v>240</c:v>
                </c:pt>
                <c:pt idx="1819">
                  <c:v>247</c:v>
                </c:pt>
                <c:pt idx="1820">
                  <c:v>241</c:v>
                </c:pt>
                <c:pt idx="1821">
                  <c:v>241</c:v>
                </c:pt>
                <c:pt idx="1822">
                  <c:v>240</c:v>
                </c:pt>
                <c:pt idx="1823">
                  <c:v>238</c:v>
                </c:pt>
                <c:pt idx="1824">
                  <c:v>239</c:v>
                </c:pt>
                <c:pt idx="1825">
                  <c:v>233</c:v>
                </c:pt>
                <c:pt idx="1826">
                  <c:v>236</c:v>
                </c:pt>
                <c:pt idx="1827">
                  <c:v>244</c:v>
                </c:pt>
                <c:pt idx="1828">
                  <c:v>228</c:v>
                </c:pt>
                <c:pt idx="1829">
                  <c:v>226</c:v>
                </c:pt>
                <c:pt idx="1830">
                  <c:v>247</c:v>
                </c:pt>
                <c:pt idx="1831">
                  <c:v>240</c:v>
                </c:pt>
                <c:pt idx="1832">
                  <c:v>241</c:v>
                </c:pt>
                <c:pt idx="1833">
                  <c:v>251</c:v>
                </c:pt>
                <c:pt idx="1834">
                  <c:v>246</c:v>
                </c:pt>
                <c:pt idx="1835">
                  <c:v>232</c:v>
                </c:pt>
                <c:pt idx="1836">
                  <c:v>237</c:v>
                </c:pt>
                <c:pt idx="1837">
                  <c:v>249</c:v>
                </c:pt>
                <c:pt idx="1838">
                  <c:v>242</c:v>
                </c:pt>
                <c:pt idx="1839">
                  <c:v>246</c:v>
                </c:pt>
                <c:pt idx="1840">
                  <c:v>223</c:v>
                </c:pt>
                <c:pt idx="1841">
                  <c:v>245</c:v>
                </c:pt>
                <c:pt idx="1842">
                  <c:v>220</c:v>
                </c:pt>
                <c:pt idx="1843">
                  <c:v>253</c:v>
                </c:pt>
                <c:pt idx="1844">
                  <c:v>245</c:v>
                </c:pt>
                <c:pt idx="1845">
                  <c:v>245</c:v>
                </c:pt>
                <c:pt idx="1846">
                  <c:v>247</c:v>
                </c:pt>
                <c:pt idx="1847">
                  <c:v>245</c:v>
                </c:pt>
                <c:pt idx="1848">
                  <c:v>238</c:v>
                </c:pt>
                <c:pt idx="1849">
                  <c:v>224</c:v>
                </c:pt>
                <c:pt idx="1850">
                  <c:v>220</c:v>
                </c:pt>
                <c:pt idx="1851">
                  <c:v>246</c:v>
                </c:pt>
                <c:pt idx="1852">
                  <c:v>240</c:v>
                </c:pt>
                <c:pt idx="1853">
                  <c:v>237</c:v>
                </c:pt>
                <c:pt idx="1854">
                  <c:v>236</c:v>
                </c:pt>
                <c:pt idx="1855">
                  <c:v>249</c:v>
                </c:pt>
                <c:pt idx="1856">
                  <c:v>250</c:v>
                </c:pt>
                <c:pt idx="1857">
                  <c:v>229</c:v>
                </c:pt>
                <c:pt idx="1858">
                  <c:v>257</c:v>
                </c:pt>
                <c:pt idx="1859">
                  <c:v>239</c:v>
                </c:pt>
                <c:pt idx="1860">
                  <c:v>241</c:v>
                </c:pt>
                <c:pt idx="1861">
                  <c:v>229</c:v>
                </c:pt>
                <c:pt idx="1862">
                  <c:v>233</c:v>
                </c:pt>
                <c:pt idx="1863">
                  <c:v>243</c:v>
                </c:pt>
                <c:pt idx="1864">
                  <c:v>242</c:v>
                </c:pt>
                <c:pt idx="1865">
                  <c:v>221</c:v>
                </c:pt>
                <c:pt idx="1866">
                  <c:v>236</c:v>
                </c:pt>
                <c:pt idx="1867">
                  <c:v>230</c:v>
                </c:pt>
                <c:pt idx="1868">
                  <c:v>248</c:v>
                </c:pt>
                <c:pt idx="1869">
                  <c:v>232</c:v>
                </c:pt>
                <c:pt idx="1870">
                  <c:v>246</c:v>
                </c:pt>
                <c:pt idx="1871">
                  <c:v>221</c:v>
                </c:pt>
                <c:pt idx="1872">
                  <c:v>232</c:v>
                </c:pt>
                <c:pt idx="1873">
                  <c:v>234</c:v>
                </c:pt>
                <c:pt idx="1874">
                  <c:v>247</c:v>
                </c:pt>
                <c:pt idx="1875">
                  <c:v>233</c:v>
                </c:pt>
                <c:pt idx="1876">
                  <c:v>237</c:v>
                </c:pt>
                <c:pt idx="1877">
                  <c:v>241</c:v>
                </c:pt>
                <c:pt idx="1878">
                  <c:v>231</c:v>
                </c:pt>
                <c:pt idx="1879">
                  <c:v>240</c:v>
                </c:pt>
                <c:pt idx="1880">
                  <c:v>244</c:v>
                </c:pt>
                <c:pt idx="1881">
                  <c:v>246</c:v>
                </c:pt>
                <c:pt idx="1882">
                  <c:v>254</c:v>
                </c:pt>
                <c:pt idx="1883">
                  <c:v>235</c:v>
                </c:pt>
                <c:pt idx="1884">
                  <c:v>230</c:v>
                </c:pt>
                <c:pt idx="1885">
                  <c:v>235</c:v>
                </c:pt>
                <c:pt idx="1886">
                  <c:v>228</c:v>
                </c:pt>
                <c:pt idx="1887">
                  <c:v>233</c:v>
                </c:pt>
                <c:pt idx="1888">
                  <c:v>226</c:v>
                </c:pt>
                <c:pt idx="1889">
                  <c:v>246</c:v>
                </c:pt>
                <c:pt idx="1890">
                  <c:v>244</c:v>
                </c:pt>
                <c:pt idx="1891">
                  <c:v>236</c:v>
                </c:pt>
                <c:pt idx="1892">
                  <c:v>224</c:v>
                </c:pt>
                <c:pt idx="1893">
                  <c:v>237</c:v>
                </c:pt>
                <c:pt idx="1894">
                  <c:v>221</c:v>
                </c:pt>
                <c:pt idx="1895">
                  <c:v>233</c:v>
                </c:pt>
                <c:pt idx="1896">
                  <c:v>214</c:v>
                </c:pt>
                <c:pt idx="1897">
                  <c:v>236</c:v>
                </c:pt>
                <c:pt idx="1898">
                  <c:v>240</c:v>
                </c:pt>
                <c:pt idx="1899">
                  <c:v>231</c:v>
                </c:pt>
                <c:pt idx="1900">
                  <c:v>239</c:v>
                </c:pt>
                <c:pt idx="1901">
                  <c:v>236</c:v>
                </c:pt>
                <c:pt idx="1902">
                  <c:v>231</c:v>
                </c:pt>
                <c:pt idx="1903">
                  <c:v>239</c:v>
                </c:pt>
                <c:pt idx="1904">
                  <c:v>228</c:v>
                </c:pt>
                <c:pt idx="1905">
                  <c:v>239</c:v>
                </c:pt>
                <c:pt idx="1906">
                  <c:v>236</c:v>
                </c:pt>
                <c:pt idx="1907">
                  <c:v>219</c:v>
                </c:pt>
                <c:pt idx="1908">
                  <c:v>223</c:v>
                </c:pt>
                <c:pt idx="1909">
                  <c:v>239</c:v>
                </c:pt>
                <c:pt idx="1910">
                  <c:v>229</c:v>
                </c:pt>
                <c:pt idx="1911">
                  <c:v>222</c:v>
                </c:pt>
                <c:pt idx="1912">
                  <c:v>235</c:v>
                </c:pt>
                <c:pt idx="1913">
                  <c:v>222</c:v>
                </c:pt>
                <c:pt idx="1914">
                  <c:v>226</c:v>
                </c:pt>
                <c:pt idx="1915">
                  <c:v>235</c:v>
                </c:pt>
                <c:pt idx="1916">
                  <c:v>245</c:v>
                </c:pt>
                <c:pt idx="1917">
                  <c:v>225</c:v>
                </c:pt>
                <c:pt idx="1918">
                  <c:v>214</c:v>
                </c:pt>
                <c:pt idx="1919">
                  <c:v>232</c:v>
                </c:pt>
                <c:pt idx="1920">
                  <c:v>227</c:v>
                </c:pt>
                <c:pt idx="1921">
                  <c:v>228</c:v>
                </c:pt>
                <c:pt idx="1922">
                  <c:v>232</c:v>
                </c:pt>
                <c:pt idx="1923">
                  <c:v>232</c:v>
                </c:pt>
                <c:pt idx="1924">
                  <c:v>215</c:v>
                </c:pt>
                <c:pt idx="1925">
                  <c:v>232</c:v>
                </c:pt>
                <c:pt idx="1926">
                  <c:v>229</c:v>
                </c:pt>
                <c:pt idx="1927">
                  <c:v>224</c:v>
                </c:pt>
                <c:pt idx="1928">
                  <c:v>215</c:v>
                </c:pt>
                <c:pt idx="1929">
                  <c:v>226</c:v>
                </c:pt>
                <c:pt idx="1930">
                  <c:v>226</c:v>
                </c:pt>
                <c:pt idx="1931">
                  <c:v>219</c:v>
                </c:pt>
                <c:pt idx="1932">
                  <c:v>240</c:v>
                </c:pt>
                <c:pt idx="1933">
                  <c:v>218</c:v>
                </c:pt>
                <c:pt idx="1934">
                  <c:v>228</c:v>
                </c:pt>
                <c:pt idx="1935">
                  <c:v>216</c:v>
                </c:pt>
                <c:pt idx="1936">
                  <c:v>235</c:v>
                </c:pt>
                <c:pt idx="1937">
                  <c:v>224</c:v>
                </c:pt>
                <c:pt idx="1938">
                  <c:v>247</c:v>
                </c:pt>
                <c:pt idx="1939">
                  <c:v>239</c:v>
                </c:pt>
                <c:pt idx="1940">
                  <c:v>216</c:v>
                </c:pt>
                <c:pt idx="1941">
                  <c:v>220</c:v>
                </c:pt>
                <c:pt idx="1942">
                  <c:v>223</c:v>
                </c:pt>
                <c:pt idx="1943">
                  <c:v>228</c:v>
                </c:pt>
                <c:pt idx="1944">
                  <c:v>234</c:v>
                </c:pt>
                <c:pt idx="1945">
                  <c:v>234</c:v>
                </c:pt>
                <c:pt idx="1946">
                  <c:v>230</c:v>
                </c:pt>
                <c:pt idx="1947">
                  <c:v>235</c:v>
                </c:pt>
                <c:pt idx="1948">
                  <c:v>225</c:v>
                </c:pt>
                <c:pt idx="1949">
                  <c:v>243</c:v>
                </c:pt>
                <c:pt idx="1950">
                  <c:v>230</c:v>
                </c:pt>
                <c:pt idx="1951">
                  <c:v>230</c:v>
                </c:pt>
                <c:pt idx="1952">
                  <c:v>224</c:v>
                </c:pt>
                <c:pt idx="1953">
                  <c:v>231</c:v>
                </c:pt>
                <c:pt idx="1954">
                  <c:v>217</c:v>
                </c:pt>
                <c:pt idx="1955">
                  <c:v>207</c:v>
                </c:pt>
                <c:pt idx="1956">
                  <c:v>229</c:v>
                </c:pt>
                <c:pt idx="1957">
                  <c:v>240</c:v>
                </c:pt>
                <c:pt idx="1958">
                  <c:v>233</c:v>
                </c:pt>
                <c:pt idx="1959">
                  <c:v>221</c:v>
                </c:pt>
                <c:pt idx="1960">
                  <c:v>235</c:v>
                </c:pt>
                <c:pt idx="1961">
                  <c:v>235</c:v>
                </c:pt>
                <c:pt idx="1962">
                  <c:v>226</c:v>
                </c:pt>
                <c:pt idx="1963">
                  <c:v>237</c:v>
                </c:pt>
                <c:pt idx="1964">
                  <c:v>236</c:v>
                </c:pt>
                <c:pt idx="1965">
                  <c:v>226</c:v>
                </c:pt>
                <c:pt idx="1966">
                  <c:v>218</c:v>
                </c:pt>
                <c:pt idx="1967">
                  <c:v>222</c:v>
                </c:pt>
                <c:pt idx="1968">
                  <c:v>228</c:v>
                </c:pt>
                <c:pt idx="1969">
                  <c:v>236</c:v>
                </c:pt>
                <c:pt idx="1970">
                  <c:v>234</c:v>
                </c:pt>
                <c:pt idx="1971">
                  <c:v>218</c:v>
                </c:pt>
                <c:pt idx="1972">
                  <c:v>235</c:v>
                </c:pt>
                <c:pt idx="1973">
                  <c:v>238</c:v>
                </c:pt>
              </c:numCache>
            </c:numRef>
          </c:yVal>
          <c:smooth val="0"/>
          <c:extLst xmlns:c16r2="http://schemas.microsoft.com/office/drawing/2015/06/chart">
            <c:ext xmlns:c16="http://schemas.microsoft.com/office/drawing/2014/chart" uri="{C3380CC4-5D6E-409C-BE32-E72D297353CC}">
              <c16:uniqueId val="{00000001-2D87-CE45-A9EE-0E45617C4F20}"/>
            </c:ext>
          </c:extLst>
        </c:ser>
        <c:ser>
          <c:idx val="5"/>
          <c:order val="2"/>
          <c:tx>
            <c:v>OH15</c:v>
          </c:tx>
          <c:spPr>
            <a:ln w="19050" cap="rnd">
              <a:solidFill>
                <a:schemeClr val="accent6">
                  <a:tint val="65000"/>
                </a:schemeClr>
              </a:solidFill>
              <a:round/>
            </a:ln>
            <a:effectLst/>
          </c:spPr>
          <c:marker>
            <c:symbol val="none"/>
          </c:marker>
          <c:xVal>
            <c:numRef>
              <c:f>'[OH_Analysis.xlsx]151'!$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OH_Analysis.xlsx]151'!$D$2:$D$1975</c:f>
              <c:numCache>
                <c:formatCode>General</c:formatCode>
                <c:ptCount val="1974"/>
                <c:pt idx="0">
                  <c:v>473</c:v>
                </c:pt>
                <c:pt idx="1">
                  <c:v>465</c:v>
                </c:pt>
                <c:pt idx="2">
                  <c:v>449</c:v>
                </c:pt>
                <c:pt idx="3">
                  <c:v>459</c:v>
                </c:pt>
                <c:pt idx="4">
                  <c:v>450</c:v>
                </c:pt>
                <c:pt idx="5">
                  <c:v>456</c:v>
                </c:pt>
                <c:pt idx="6">
                  <c:v>470</c:v>
                </c:pt>
                <c:pt idx="7">
                  <c:v>468</c:v>
                </c:pt>
                <c:pt idx="8">
                  <c:v>464</c:v>
                </c:pt>
                <c:pt idx="9">
                  <c:v>454</c:v>
                </c:pt>
                <c:pt idx="10">
                  <c:v>461</c:v>
                </c:pt>
                <c:pt idx="11">
                  <c:v>461</c:v>
                </c:pt>
                <c:pt idx="12">
                  <c:v>475</c:v>
                </c:pt>
                <c:pt idx="13">
                  <c:v>472</c:v>
                </c:pt>
                <c:pt idx="14">
                  <c:v>472</c:v>
                </c:pt>
                <c:pt idx="15">
                  <c:v>469</c:v>
                </c:pt>
                <c:pt idx="16">
                  <c:v>456</c:v>
                </c:pt>
                <c:pt idx="17">
                  <c:v>453</c:v>
                </c:pt>
                <c:pt idx="18">
                  <c:v>466</c:v>
                </c:pt>
                <c:pt idx="19">
                  <c:v>467</c:v>
                </c:pt>
                <c:pt idx="20">
                  <c:v>473</c:v>
                </c:pt>
                <c:pt idx="21">
                  <c:v>468</c:v>
                </c:pt>
                <c:pt idx="22">
                  <c:v>462</c:v>
                </c:pt>
                <c:pt idx="23">
                  <c:v>460</c:v>
                </c:pt>
                <c:pt idx="24">
                  <c:v>461</c:v>
                </c:pt>
                <c:pt idx="25">
                  <c:v>485</c:v>
                </c:pt>
                <c:pt idx="26">
                  <c:v>464</c:v>
                </c:pt>
                <c:pt idx="27">
                  <c:v>476</c:v>
                </c:pt>
                <c:pt idx="28">
                  <c:v>469</c:v>
                </c:pt>
                <c:pt idx="29">
                  <c:v>471</c:v>
                </c:pt>
                <c:pt idx="30">
                  <c:v>456</c:v>
                </c:pt>
                <c:pt idx="31">
                  <c:v>471</c:v>
                </c:pt>
                <c:pt idx="32">
                  <c:v>478</c:v>
                </c:pt>
                <c:pt idx="33">
                  <c:v>465</c:v>
                </c:pt>
                <c:pt idx="34">
                  <c:v>463</c:v>
                </c:pt>
                <c:pt idx="35">
                  <c:v>458</c:v>
                </c:pt>
                <c:pt idx="36">
                  <c:v>467</c:v>
                </c:pt>
                <c:pt idx="37">
                  <c:v>462</c:v>
                </c:pt>
                <c:pt idx="38">
                  <c:v>472</c:v>
                </c:pt>
                <c:pt idx="39">
                  <c:v>466</c:v>
                </c:pt>
                <c:pt idx="40">
                  <c:v>471</c:v>
                </c:pt>
                <c:pt idx="41">
                  <c:v>466</c:v>
                </c:pt>
                <c:pt idx="42">
                  <c:v>471</c:v>
                </c:pt>
                <c:pt idx="43">
                  <c:v>477</c:v>
                </c:pt>
                <c:pt idx="44">
                  <c:v>490</c:v>
                </c:pt>
                <c:pt idx="45">
                  <c:v>485</c:v>
                </c:pt>
                <c:pt idx="46">
                  <c:v>467</c:v>
                </c:pt>
                <c:pt idx="47">
                  <c:v>468</c:v>
                </c:pt>
                <c:pt idx="48">
                  <c:v>470</c:v>
                </c:pt>
                <c:pt idx="49">
                  <c:v>483</c:v>
                </c:pt>
                <c:pt idx="50">
                  <c:v>462</c:v>
                </c:pt>
                <c:pt idx="51">
                  <c:v>463</c:v>
                </c:pt>
                <c:pt idx="52">
                  <c:v>469</c:v>
                </c:pt>
                <c:pt idx="53">
                  <c:v>470</c:v>
                </c:pt>
                <c:pt idx="54">
                  <c:v>458</c:v>
                </c:pt>
                <c:pt idx="55">
                  <c:v>464</c:v>
                </c:pt>
                <c:pt idx="56">
                  <c:v>461</c:v>
                </c:pt>
                <c:pt idx="57">
                  <c:v>479</c:v>
                </c:pt>
                <c:pt idx="58">
                  <c:v>485</c:v>
                </c:pt>
                <c:pt idx="59">
                  <c:v>468</c:v>
                </c:pt>
                <c:pt idx="60">
                  <c:v>477</c:v>
                </c:pt>
                <c:pt idx="61">
                  <c:v>482</c:v>
                </c:pt>
                <c:pt idx="62">
                  <c:v>453</c:v>
                </c:pt>
                <c:pt idx="63">
                  <c:v>458</c:v>
                </c:pt>
                <c:pt idx="64">
                  <c:v>460</c:v>
                </c:pt>
                <c:pt idx="65">
                  <c:v>462</c:v>
                </c:pt>
                <c:pt idx="66">
                  <c:v>460</c:v>
                </c:pt>
                <c:pt idx="67">
                  <c:v>474</c:v>
                </c:pt>
                <c:pt idx="68">
                  <c:v>471</c:v>
                </c:pt>
                <c:pt idx="69">
                  <c:v>466</c:v>
                </c:pt>
                <c:pt idx="70">
                  <c:v>467</c:v>
                </c:pt>
                <c:pt idx="71">
                  <c:v>480</c:v>
                </c:pt>
                <c:pt idx="72">
                  <c:v>467</c:v>
                </c:pt>
                <c:pt idx="73">
                  <c:v>456</c:v>
                </c:pt>
                <c:pt idx="74">
                  <c:v>459</c:v>
                </c:pt>
                <c:pt idx="75">
                  <c:v>483</c:v>
                </c:pt>
                <c:pt idx="76">
                  <c:v>486</c:v>
                </c:pt>
                <c:pt idx="77">
                  <c:v>480</c:v>
                </c:pt>
                <c:pt idx="78">
                  <c:v>463</c:v>
                </c:pt>
                <c:pt idx="79">
                  <c:v>484</c:v>
                </c:pt>
                <c:pt idx="80">
                  <c:v>471</c:v>
                </c:pt>
                <c:pt idx="81">
                  <c:v>454</c:v>
                </c:pt>
                <c:pt idx="82">
                  <c:v>463</c:v>
                </c:pt>
                <c:pt idx="83">
                  <c:v>472</c:v>
                </c:pt>
                <c:pt idx="84">
                  <c:v>455</c:v>
                </c:pt>
                <c:pt idx="85">
                  <c:v>481</c:v>
                </c:pt>
                <c:pt idx="86">
                  <c:v>476</c:v>
                </c:pt>
                <c:pt idx="87">
                  <c:v>480</c:v>
                </c:pt>
                <c:pt idx="88">
                  <c:v>491</c:v>
                </c:pt>
                <c:pt idx="89">
                  <c:v>468</c:v>
                </c:pt>
                <c:pt idx="90">
                  <c:v>460</c:v>
                </c:pt>
                <c:pt idx="91">
                  <c:v>481</c:v>
                </c:pt>
                <c:pt idx="92">
                  <c:v>476</c:v>
                </c:pt>
                <c:pt idx="93">
                  <c:v>476</c:v>
                </c:pt>
                <c:pt idx="94">
                  <c:v>485</c:v>
                </c:pt>
                <c:pt idx="95">
                  <c:v>472</c:v>
                </c:pt>
                <c:pt idx="96">
                  <c:v>482</c:v>
                </c:pt>
                <c:pt idx="97">
                  <c:v>464</c:v>
                </c:pt>
                <c:pt idx="98">
                  <c:v>470</c:v>
                </c:pt>
                <c:pt idx="99">
                  <c:v>472</c:v>
                </c:pt>
                <c:pt idx="100">
                  <c:v>464</c:v>
                </c:pt>
                <c:pt idx="101">
                  <c:v>459</c:v>
                </c:pt>
                <c:pt idx="102">
                  <c:v>491</c:v>
                </c:pt>
                <c:pt idx="103">
                  <c:v>486</c:v>
                </c:pt>
                <c:pt idx="104">
                  <c:v>476</c:v>
                </c:pt>
                <c:pt idx="105">
                  <c:v>489</c:v>
                </c:pt>
                <c:pt idx="106">
                  <c:v>474</c:v>
                </c:pt>
                <c:pt idx="107">
                  <c:v>492</c:v>
                </c:pt>
                <c:pt idx="108">
                  <c:v>465</c:v>
                </c:pt>
                <c:pt idx="109">
                  <c:v>459</c:v>
                </c:pt>
                <c:pt idx="110">
                  <c:v>475</c:v>
                </c:pt>
                <c:pt idx="111">
                  <c:v>470</c:v>
                </c:pt>
                <c:pt idx="112">
                  <c:v>472</c:v>
                </c:pt>
                <c:pt idx="113">
                  <c:v>476</c:v>
                </c:pt>
                <c:pt idx="114">
                  <c:v>470</c:v>
                </c:pt>
                <c:pt idx="115">
                  <c:v>471</c:v>
                </c:pt>
                <c:pt idx="116">
                  <c:v>489</c:v>
                </c:pt>
                <c:pt idx="117">
                  <c:v>472</c:v>
                </c:pt>
                <c:pt idx="118">
                  <c:v>482</c:v>
                </c:pt>
                <c:pt idx="119">
                  <c:v>456</c:v>
                </c:pt>
                <c:pt idx="120">
                  <c:v>464</c:v>
                </c:pt>
                <c:pt idx="121">
                  <c:v>475</c:v>
                </c:pt>
                <c:pt idx="122">
                  <c:v>484</c:v>
                </c:pt>
                <c:pt idx="123">
                  <c:v>474</c:v>
                </c:pt>
                <c:pt idx="124">
                  <c:v>468</c:v>
                </c:pt>
                <c:pt idx="125">
                  <c:v>473</c:v>
                </c:pt>
                <c:pt idx="126">
                  <c:v>469</c:v>
                </c:pt>
                <c:pt idx="127">
                  <c:v>473</c:v>
                </c:pt>
                <c:pt idx="128">
                  <c:v>459</c:v>
                </c:pt>
                <c:pt idx="129">
                  <c:v>475</c:v>
                </c:pt>
                <c:pt idx="130">
                  <c:v>481</c:v>
                </c:pt>
                <c:pt idx="131">
                  <c:v>454</c:v>
                </c:pt>
                <c:pt idx="132">
                  <c:v>465</c:v>
                </c:pt>
                <c:pt idx="133">
                  <c:v>473</c:v>
                </c:pt>
                <c:pt idx="134">
                  <c:v>472</c:v>
                </c:pt>
                <c:pt idx="135">
                  <c:v>466</c:v>
                </c:pt>
                <c:pt idx="136">
                  <c:v>474</c:v>
                </c:pt>
                <c:pt idx="137">
                  <c:v>471</c:v>
                </c:pt>
                <c:pt idx="138">
                  <c:v>490</c:v>
                </c:pt>
                <c:pt idx="139">
                  <c:v>479</c:v>
                </c:pt>
                <c:pt idx="140">
                  <c:v>482</c:v>
                </c:pt>
                <c:pt idx="141">
                  <c:v>470</c:v>
                </c:pt>
                <c:pt idx="142">
                  <c:v>471</c:v>
                </c:pt>
                <c:pt idx="143">
                  <c:v>470</c:v>
                </c:pt>
                <c:pt idx="144">
                  <c:v>480</c:v>
                </c:pt>
                <c:pt idx="145">
                  <c:v>474</c:v>
                </c:pt>
                <c:pt idx="146">
                  <c:v>470</c:v>
                </c:pt>
                <c:pt idx="147">
                  <c:v>472</c:v>
                </c:pt>
                <c:pt idx="148">
                  <c:v>482</c:v>
                </c:pt>
                <c:pt idx="149">
                  <c:v>448</c:v>
                </c:pt>
                <c:pt idx="150">
                  <c:v>474</c:v>
                </c:pt>
                <c:pt idx="151">
                  <c:v>477</c:v>
                </c:pt>
                <c:pt idx="152">
                  <c:v>477</c:v>
                </c:pt>
                <c:pt idx="153">
                  <c:v>467</c:v>
                </c:pt>
                <c:pt idx="154">
                  <c:v>479</c:v>
                </c:pt>
                <c:pt idx="155">
                  <c:v>492</c:v>
                </c:pt>
                <c:pt idx="156">
                  <c:v>474</c:v>
                </c:pt>
                <c:pt idx="157">
                  <c:v>473</c:v>
                </c:pt>
                <c:pt idx="158">
                  <c:v>473</c:v>
                </c:pt>
                <c:pt idx="159">
                  <c:v>482</c:v>
                </c:pt>
                <c:pt idx="160">
                  <c:v>492</c:v>
                </c:pt>
                <c:pt idx="161">
                  <c:v>488</c:v>
                </c:pt>
                <c:pt idx="162">
                  <c:v>460</c:v>
                </c:pt>
                <c:pt idx="163">
                  <c:v>484</c:v>
                </c:pt>
                <c:pt idx="164">
                  <c:v>479</c:v>
                </c:pt>
                <c:pt idx="165">
                  <c:v>475</c:v>
                </c:pt>
                <c:pt idx="166">
                  <c:v>481</c:v>
                </c:pt>
                <c:pt idx="167">
                  <c:v>468</c:v>
                </c:pt>
                <c:pt idx="168">
                  <c:v>484</c:v>
                </c:pt>
                <c:pt idx="169">
                  <c:v>475</c:v>
                </c:pt>
                <c:pt idx="170">
                  <c:v>482</c:v>
                </c:pt>
                <c:pt idx="171">
                  <c:v>484</c:v>
                </c:pt>
                <c:pt idx="172">
                  <c:v>495</c:v>
                </c:pt>
                <c:pt idx="173">
                  <c:v>503</c:v>
                </c:pt>
                <c:pt idx="174">
                  <c:v>470</c:v>
                </c:pt>
                <c:pt idx="175">
                  <c:v>489</c:v>
                </c:pt>
                <c:pt idx="176">
                  <c:v>489</c:v>
                </c:pt>
                <c:pt idx="177">
                  <c:v>498</c:v>
                </c:pt>
                <c:pt idx="178">
                  <c:v>469</c:v>
                </c:pt>
                <c:pt idx="179">
                  <c:v>482</c:v>
                </c:pt>
                <c:pt idx="180">
                  <c:v>489</c:v>
                </c:pt>
                <c:pt idx="181">
                  <c:v>478</c:v>
                </c:pt>
                <c:pt idx="182">
                  <c:v>477</c:v>
                </c:pt>
                <c:pt idx="183">
                  <c:v>481</c:v>
                </c:pt>
                <c:pt idx="184">
                  <c:v>482</c:v>
                </c:pt>
                <c:pt idx="185">
                  <c:v>474</c:v>
                </c:pt>
                <c:pt idx="186">
                  <c:v>469</c:v>
                </c:pt>
                <c:pt idx="187">
                  <c:v>481</c:v>
                </c:pt>
                <c:pt idx="188">
                  <c:v>474</c:v>
                </c:pt>
                <c:pt idx="189">
                  <c:v>494</c:v>
                </c:pt>
                <c:pt idx="190">
                  <c:v>495</c:v>
                </c:pt>
                <c:pt idx="191">
                  <c:v>470</c:v>
                </c:pt>
                <c:pt idx="192">
                  <c:v>483</c:v>
                </c:pt>
                <c:pt idx="193">
                  <c:v>486</c:v>
                </c:pt>
                <c:pt idx="194">
                  <c:v>494</c:v>
                </c:pt>
                <c:pt idx="195">
                  <c:v>483</c:v>
                </c:pt>
                <c:pt idx="196">
                  <c:v>468</c:v>
                </c:pt>
                <c:pt idx="197">
                  <c:v>495</c:v>
                </c:pt>
                <c:pt idx="198">
                  <c:v>480</c:v>
                </c:pt>
                <c:pt idx="199">
                  <c:v>481</c:v>
                </c:pt>
                <c:pt idx="200">
                  <c:v>488</c:v>
                </c:pt>
                <c:pt idx="201">
                  <c:v>495</c:v>
                </c:pt>
                <c:pt idx="202">
                  <c:v>499</c:v>
                </c:pt>
                <c:pt idx="203">
                  <c:v>506</c:v>
                </c:pt>
                <c:pt idx="204">
                  <c:v>487</c:v>
                </c:pt>
                <c:pt idx="205">
                  <c:v>473</c:v>
                </c:pt>
                <c:pt idx="206">
                  <c:v>487</c:v>
                </c:pt>
                <c:pt idx="207">
                  <c:v>481</c:v>
                </c:pt>
                <c:pt idx="208">
                  <c:v>477</c:v>
                </c:pt>
                <c:pt idx="209">
                  <c:v>491</c:v>
                </c:pt>
                <c:pt idx="210">
                  <c:v>471</c:v>
                </c:pt>
                <c:pt idx="211">
                  <c:v>484</c:v>
                </c:pt>
                <c:pt idx="212">
                  <c:v>477</c:v>
                </c:pt>
                <c:pt idx="213">
                  <c:v>490</c:v>
                </c:pt>
                <c:pt idx="214">
                  <c:v>495</c:v>
                </c:pt>
                <c:pt idx="215">
                  <c:v>487</c:v>
                </c:pt>
                <c:pt idx="216">
                  <c:v>467</c:v>
                </c:pt>
                <c:pt idx="217">
                  <c:v>484</c:v>
                </c:pt>
                <c:pt idx="218">
                  <c:v>480</c:v>
                </c:pt>
                <c:pt idx="219">
                  <c:v>470</c:v>
                </c:pt>
                <c:pt idx="220">
                  <c:v>478</c:v>
                </c:pt>
                <c:pt idx="221">
                  <c:v>478</c:v>
                </c:pt>
                <c:pt idx="222">
                  <c:v>476</c:v>
                </c:pt>
                <c:pt idx="223">
                  <c:v>484</c:v>
                </c:pt>
                <c:pt idx="224">
                  <c:v>499</c:v>
                </c:pt>
                <c:pt idx="225">
                  <c:v>488</c:v>
                </c:pt>
                <c:pt idx="226">
                  <c:v>496</c:v>
                </c:pt>
                <c:pt idx="227">
                  <c:v>481</c:v>
                </c:pt>
                <c:pt idx="228">
                  <c:v>479</c:v>
                </c:pt>
                <c:pt idx="229">
                  <c:v>492</c:v>
                </c:pt>
                <c:pt idx="230">
                  <c:v>490</c:v>
                </c:pt>
                <c:pt idx="231">
                  <c:v>491</c:v>
                </c:pt>
                <c:pt idx="232">
                  <c:v>474</c:v>
                </c:pt>
                <c:pt idx="233">
                  <c:v>475</c:v>
                </c:pt>
                <c:pt idx="234">
                  <c:v>474</c:v>
                </c:pt>
                <c:pt idx="235">
                  <c:v>490</c:v>
                </c:pt>
                <c:pt idx="236">
                  <c:v>509</c:v>
                </c:pt>
                <c:pt idx="237">
                  <c:v>484</c:v>
                </c:pt>
                <c:pt idx="238">
                  <c:v>496</c:v>
                </c:pt>
                <c:pt idx="239">
                  <c:v>489</c:v>
                </c:pt>
                <c:pt idx="240">
                  <c:v>501</c:v>
                </c:pt>
                <c:pt idx="241">
                  <c:v>478</c:v>
                </c:pt>
                <c:pt idx="242">
                  <c:v>505</c:v>
                </c:pt>
                <c:pt idx="243">
                  <c:v>480</c:v>
                </c:pt>
                <c:pt idx="244">
                  <c:v>489</c:v>
                </c:pt>
                <c:pt idx="245">
                  <c:v>491</c:v>
                </c:pt>
                <c:pt idx="246">
                  <c:v>480</c:v>
                </c:pt>
                <c:pt idx="247">
                  <c:v>477</c:v>
                </c:pt>
                <c:pt idx="248">
                  <c:v>489</c:v>
                </c:pt>
                <c:pt idx="249">
                  <c:v>495</c:v>
                </c:pt>
                <c:pt idx="250">
                  <c:v>485</c:v>
                </c:pt>
                <c:pt idx="251">
                  <c:v>499</c:v>
                </c:pt>
                <c:pt idx="252">
                  <c:v>465</c:v>
                </c:pt>
                <c:pt idx="253">
                  <c:v>499</c:v>
                </c:pt>
                <c:pt idx="254">
                  <c:v>493</c:v>
                </c:pt>
                <c:pt idx="255">
                  <c:v>475</c:v>
                </c:pt>
                <c:pt idx="256">
                  <c:v>508</c:v>
                </c:pt>
                <c:pt idx="257">
                  <c:v>497</c:v>
                </c:pt>
                <c:pt idx="258">
                  <c:v>504</c:v>
                </c:pt>
                <c:pt idx="259">
                  <c:v>482</c:v>
                </c:pt>
                <c:pt idx="260">
                  <c:v>492</c:v>
                </c:pt>
                <c:pt idx="261">
                  <c:v>471</c:v>
                </c:pt>
                <c:pt idx="262">
                  <c:v>482</c:v>
                </c:pt>
                <c:pt idx="263">
                  <c:v>479</c:v>
                </c:pt>
                <c:pt idx="264">
                  <c:v>492</c:v>
                </c:pt>
                <c:pt idx="265">
                  <c:v>482</c:v>
                </c:pt>
                <c:pt idx="266">
                  <c:v>492</c:v>
                </c:pt>
                <c:pt idx="267">
                  <c:v>502</c:v>
                </c:pt>
                <c:pt idx="268">
                  <c:v>502</c:v>
                </c:pt>
                <c:pt idx="269">
                  <c:v>491</c:v>
                </c:pt>
                <c:pt idx="270">
                  <c:v>486</c:v>
                </c:pt>
                <c:pt idx="271">
                  <c:v>496</c:v>
                </c:pt>
                <c:pt idx="272">
                  <c:v>477</c:v>
                </c:pt>
                <c:pt idx="273">
                  <c:v>488</c:v>
                </c:pt>
                <c:pt idx="274">
                  <c:v>492</c:v>
                </c:pt>
                <c:pt idx="275">
                  <c:v>501</c:v>
                </c:pt>
                <c:pt idx="276">
                  <c:v>497</c:v>
                </c:pt>
                <c:pt idx="277">
                  <c:v>485</c:v>
                </c:pt>
                <c:pt idx="278">
                  <c:v>486</c:v>
                </c:pt>
                <c:pt idx="279">
                  <c:v>505</c:v>
                </c:pt>
                <c:pt idx="280">
                  <c:v>482</c:v>
                </c:pt>
                <c:pt idx="281">
                  <c:v>492</c:v>
                </c:pt>
                <c:pt idx="282">
                  <c:v>489</c:v>
                </c:pt>
                <c:pt idx="283">
                  <c:v>479</c:v>
                </c:pt>
                <c:pt idx="284">
                  <c:v>483</c:v>
                </c:pt>
                <c:pt idx="285">
                  <c:v>505</c:v>
                </c:pt>
                <c:pt idx="286">
                  <c:v>503</c:v>
                </c:pt>
                <c:pt idx="287">
                  <c:v>477</c:v>
                </c:pt>
                <c:pt idx="288">
                  <c:v>480</c:v>
                </c:pt>
                <c:pt idx="289">
                  <c:v>486</c:v>
                </c:pt>
                <c:pt idx="290">
                  <c:v>496</c:v>
                </c:pt>
                <c:pt idx="291">
                  <c:v>493</c:v>
                </c:pt>
                <c:pt idx="292">
                  <c:v>506</c:v>
                </c:pt>
                <c:pt idx="293">
                  <c:v>506</c:v>
                </c:pt>
                <c:pt idx="294">
                  <c:v>502</c:v>
                </c:pt>
                <c:pt idx="295">
                  <c:v>489</c:v>
                </c:pt>
                <c:pt idx="296">
                  <c:v>505</c:v>
                </c:pt>
                <c:pt idx="297">
                  <c:v>484</c:v>
                </c:pt>
                <c:pt idx="298">
                  <c:v>494</c:v>
                </c:pt>
                <c:pt idx="299">
                  <c:v>503</c:v>
                </c:pt>
                <c:pt idx="300">
                  <c:v>492</c:v>
                </c:pt>
                <c:pt idx="301">
                  <c:v>480</c:v>
                </c:pt>
                <c:pt idx="302">
                  <c:v>495</c:v>
                </c:pt>
                <c:pt idx="303">
                  <c:v>500</c:v>
                </c:pt>
                <c:pt idx="304">
                  <c:v>498</c:v>
                </c:pt>
                <c:pt idx="305">
                  <c:v>489</c:v>
                </c:pt>
                <c:pt idx="306">
                  <c:v>499</c:v>
                </c:pt>
                <c:pt idx="307">
                  <c:v>493</c:v>
                </c:pt>
                <c:pt idx="308">
                  <c:v>488</c:v>
                </c:pt>
                <c:pt idx="309">
                  <c:v>497</c:v>
                </c:pt>
                <c:pt idx="310">
                  <c:v>507</c:v>
                </c:pt>
                <c:pt idx="311">
                  <c:v>500</c:v>
                </c:pt>
                <c:pt idx="312">
                  <c:v>503</c:v>
                </c:pt>
                <c:pt idx="313">
                  <c:v>493</c:v>
                </c:pt>
                <c:pt idx="314">
                  <c:v>505</c:v>
                </c:pt>
                <c:pt idx="315">
                  <c:v>488</c:v>
                </c:pt>
                <c:pt idx="316">
                  <c:v>490</c:v>
                </c:pt>
                <c:pt idx="317">
                  <c:v>495</c:v>
                </c:pt>
                <c:pt idx="318">
                  <c:v>482</c:v>
                </c:pt>
                <c:pt idx="319">
                  <c:v>510</c:v>
                </c:pt>
                <c:pt idx="320">
                  <c:v>496</c:v>
                </c:pt>
                <c:pt idx="321">
                  <c:v>487</c:v>
                </c:pt>
                <c:pt idx="322">
                  <c:v>491</c:v>
                </c:pt>
                <c:pt idx="323">
                  <c:v>507</c:v>
                </c:pt>
                <c:pt idx="324">
                  <c:v>495</c:v>
                </c:pt>
                <c:pt idx="325">
                  <c:v>506</c:v>
                </c:pt>
                <c:pt idx="326">
                  <c:v>498</c:v>
                </c:pt>
                <c:pt idx="327">
                  <c:v>492</c:v>
                </c:pt>
                <c:pt idx="328">
                  <c:v>513</c:v>
                </c:pt>
                <c:pt idx="329">
                  <c:v>491</c:v>
                </c:pt>
                <c:pt idx="330">
                  <c:v>481</c:v>
                </c:pt>
                <c:pt idx="331">
                  <c:v>500</c:v>
                </c:pt>
                <c:pt idx="332">
                  <c:v>506</c:v>
                </c:pt>
                <c:pt idx="333">
                  <c:v>503</c:v>
                </c:pt>
                <c:pt idx="334">
                  <c:v>486</c:v>
                </c:pt>
                <c:pt idx="335">
                  <c:v>505</c:v>
                </c:pt>
                <c:pt idx="336">
                  <c:v>501</c:v>
                </c:pt>
                <c:pt idx="337">
                  <c:v>489</c:v>
                </c:pt>
                <c:pt idx="338">
                  <c:v>485</c:v>
                </c:pt>
                <c:pt idx="339">
                  <c:v>517</c:v>
                </c:pt>
                <c:pt idx="340">
                  <c:v>490</c:v>
                </c:pt>
                <c:pt idx="341">
                  <c:v>508</c:v>
                </c:pt>
                <c:pt idx="342">
                  <c:v>512</c:v>
                </c:pt>
                <c:pt idx="343">
                  <c:v>509</c:v>
                </c:pt>
                <c:pt idx="344">
                  <c:v>510</c:v>
                </c:pt>
                <c:pt idx="345">
                  <c:v>509</c:v>
                </c:pt>
                <c:pt idx="346">
                  <c:v>513</c:v>
                </c:pt>
                <c:pt idx="347">
                  <c:v>502</c:v>
                </c:pt>
                <c:pt idx="348">
                  <c:v>501</c:v>
                </c:pt>
                <c:pt idx="349">
                  <c:v>504</c:v>
                </c:pt>
                <c:pt idx="350">
                  <c:v>517</c:v>
                </c:pt>
                <c:pt idx="351">
                  <c:v>504</c:v>
                </c:pt>
                <c:pt idx="352">
                  <c:v>504</c:v>
                </c:pt>
                <c:pt idx="353">
                  <c:v>516</c:v>
                </c:pt>
                <c:pt idx="354">
                  <c:v>512</c:v>
                </c:pt>
                <c:pt idx="355">
                  <c:v>495</c:v>
                </c:pt>
                <c:pt idx="356">
                  <c:v>506</c:v>
                </c:pt>
                <c:pt idx="357">
                  <c:v>514</c:v>
                </c:pt>
                <c:pt idx="358">
                  <c:v>496</c:v>
                </c:pt>
                <c:pt idx="359">
                  <c:v>520</c:v>
                </c:pt>
                <c:pt idx="360">
                  <c:v>499</c:v>
                </c:pt>
                <c:pt idx="361">
                  <c:v>529</c:v>
                </c:pt>
                <c:pt idx="362">
                  <c:v>507</c:v>
                </c:pt>
                <c:pt idx="363">
                  <c:v>487</c:v>
                </c:pt>
                <c:pt idx="364">
                  <c:v>514</c:v>
                </c:pt>
                <c:pt idx="365">
                  <c:v>526</c:v>
                </c:pt>
                <c:pt idx="366">
                  <c:v>490</c:v>
                </c:pt>
                <c:pt idx="367">
                  <c:v>489</c:v>
                </c:pt>
                <c:pt idx="368">
                  <c:v>500</c:v>
                </c:pt>
                <c:pt idx="369">
                  <c:v>505</c:v>
                </c:pt>
                <c:pt idx="370">
                  <c:v>497</c:v>
                </c:pt>
                <c:pt idx="371">
                  <c:v>512</c:v>
                </c:pt>
                <c:pt idx="372">
                  <c:v>503</c:v>
                </c:pt>
                <c:pt idx="373">
                  <c:v>506</c:v>
                </c:pt>
                <c:pt idx="374">
                  <c:v>537</c:v>
                </c:pt>
                <c:pt idx="375">
                  <c:v>508</c:v>
                </c:pt>
                <c:pt idx="376">
                  <c:v>526</c:v>
                </c:pt>
                <c:pt idx="377">
                  <c:v>516</c:v>
                </c:pt>
                <c:pt idx="378">
                  <c:v>499</c:v>
                </c:pt>
                <c:pt idx="379">
                  <c:v>492</c:v>
                </c:pt>
                <c:pt idx="380">
                  <c:v>499</c:v>
                </c:pt>
                <c:pt idx="381">
                  <c:v>504</c:v>
                </c:pt>
                <c:pt idx="382">
                  <c:v>531</c:v>
                </c:pt>
                <c:pt idx="383">
                  <c:v>524</c:v>
                </c:pt>
                <c:pt idx="384">
                  <c:v>501</c:v>
                </c:pt>
                <c:pt idx="385">
                  <c:v>499</c:v>
                </c:pt>
                <c:pt idx="386">
                  <c:v>502</c:v>
                </c:pt>
                <c:pt idx="387">
                  <c:v>501</c:v>
                </c:pt>
                <c:pt idx="388">
                  <c:v>478</c:v>
                </c:pt>
                <c:pt idx="389">
                  <c:v>507</c:v>
                </c:pt>
                <c:pt idx="390">
                  <c:v>511</c:v>
                </c:pt>
                <c:pt idx="391">
                  <c:v>513</c:v>
                </c:pt>
                <c:pt idx="392">
                  <c:v>518</c:v>
                </c:pt>
                <c:pt idx="393">
                  <c:v>494</c:v>
                </c:pt>
                <c:pt idx="394">
                  <c:v>508</c:v>
                </c:pt>
                <c:pt idx="395">
                  <c:v>483</c:v>
                </c:pt>
                <c:pt idx="396">
                  <c:v>508</c:v>
                </c:pt>
                <c:pt idx="397">
                  <c:v>515</c:v>
                </c:pt>
                <c:pt idx="398">
                  <c:v>507</c:v>
                </c:pt>
                <c:pt idx="399">
                  <c:v>503</c:v>
                </c:pt>
                <c:pt idx="400">
                  <c:v>524</c:v>
                </c:pt>
                <c:pt idx="401">
                  <c:v>500</c:v>
                </c:pt>
                <c:pt idx="402">
                  <c:v>515</c:v>
                </c:pt>
                <c:pt idx="403">
                  <c:v>488</c:v>
                </c:pt>
                <c:pt idx="404">
                  <c:v>510</c:v>
                </c:pt>
                <c:pt idx="405">
                  <c:v>524</c:v>
                </c:pt>
                <c:pt idx="406">
                  <c:v>502</c:v>
                </c:pt>
                <c:pt idx="407">
                  <c:v>499</c:v>
                </c:pt>
                <c:pt idx="408">
                  <c:v>510</c:v>
                </c:pt>
                <c:pt idx="409">
                  <c:v>505</c:v>
                </c:pt>
                <c:pt idx="410">
                  <c:v>500</c:v>
                </c:pt>
                <c:pt idx="411">
                  <c:v>501</c:v>
                </c:pt>
                <c:pt idx="412">
                  <c:v>509</c:v>
                </c:pt>
                <c:pt idx="413">
                  <c:v>491</c:v>
                </c:pt>
                <c:pt idx="414">
                  <c:v>520</c:v>
                </c:pt>
                <c:pt idx="415">
                  <c:v>505</c:v>
                </c:pt>
                <c:pt idx="416">
                  <c:v>507</c:v>
                </c:pt>
                <c:pt idx="417">
                  <c:v>486</c:v>
                </c:pt>
                <c:pt idx="418">
                  <c:v>518</c:v>
                </c:pt>
                <c:pt idx="419">
                  <c:v>525</c:v>
                </c:pt>
                <c:pt idx="420">
                  <c:v>513</c:v>
                </c:pt>
                <c:pt idx="421">
                  <c:v>505</c:v>
                </c:pt>
                <c:pt idx="422">
                  <c:v>514</c:v>
                </c:pt>
                <c:pt idx="423">
                  <c:v>511</c:v>
                </c:pt>
                <c:pt idx="424">
                  <c:v>515</c:v>
                </c:pt>
                <c:pt idx="425">
                  <c:v>519</c:v>
                </c:pt>
                <c:pt idx="426">
                  <c:v>528</c:v>
                </c:pt>
                <c:pt idx="427">
                  <c:v>503</c:v>
                </c:pt>
                <c:pt idx="428">
                  <c:v>506</c:v>
                </c:pt>
                <c:pt idx="429">
                  <c:v>486</c:v>
                </c:pt>
                <c:pt idx="430">
                  <c:v>491</c:v>
                </c:pt>
                <c:pt idx="431">
                  <c:v>512</c:v>
                </c:pt>
                <c:pt idx="432">
                  <c:v>517</c:v>
                </c:pt>
                <c:pt idx="433">
                  <c:v>522</c:v>
                </c:pt>
                <c:pt idx="434">
                  <c:v>511</c:v>
                </c:pt>
                <c:pt idx="435">
                  <c:v>501</c:v>
                </c:pt>
                <c:pt idx="436">
                  <c:v>536</c:v>
                </c:pt>
                <c:pt idx="437">
                  <c:v>504</c:v>
                </c:pt>
                <c:pt idx="438">
                  <c:v>499</c:v>
                </c:pt>
                <c:pt idx="439">
                  <c:v>514</c:v>
                </c:pt>
                <c:pt idx="440">
                  <c:v>495</c:v>
                </c:pt>
                <c:pt idx="441">
                  <c:v>526</c:v>
                </c:pt>
                <c:pt idx="442">
                  <c:v>501</c:v>
                </c:pt>
                <c:pt idx="443">
                  <c:v>520</c:v>
                </c:pt>
                <c:pt idx="444">
                  <c:v>510</c:v>
                </c:pt>
                <c:pt idx="445">
                  <c:v>496</c:v>
                </c:pt>
                <c:pt idx="446">
                  <c:v>510</c:v>
                </c:pt>
                <c:pt idx="447">
                  <c:v>526</c:v>
                </c:pt>
                <c:pt idx="448">
                  <c:v>513</c:v>
                </c:pt>
                <c:pt idx="449">
                  <c:v>517</c:v>
                </c:pt>
                <c:pt idx="450">
                  <c:v>507</c:v>
                </c:pt>
                <c:pt idx="451">
                  <c:v>516</c:v>
                </c:pt>
                <c:pt idx="452">
                  <c:v>500</c:v>
                </c:pt>
                <c:pt idx="453">
                  <c:v>507</c:v>
                </c:pt>
                <c:pt idx="454">
                  <c:v>520</c:v>
                </c:pt>
                <c:pt idx="455">
                  <c:v>505</c:v>
                </c:pt>
                <c:pt idx="456">
                  <c:v>512</c:v>
                </c:pt>
                <c:pt idx="457">
                  <c:v>504</c:v>
                </c:pt>
                <c:pt idx="458">
                  <c:v>538</c:v>
                </c:pt>
                <c:pt idx="459">
                  <c:v>518</c:v>
                </c:pt>
                <c:pt idx="460">
                  <c:v>500</c:v>
                </c:pt>
                <c:pt idx="461">
                  <c:v>503</c:v>
                </c:pt>
                <c:pt idx="462">
                  <c:v>496</c:v>
                </c:pt>
                <c:pt idx="463">
                  <c:v>505</c:v>
                </c:pt>
                <c:pt idx="464">
                  <c:v>509</c:v>
                </c:pt>
                <c:pt idx="465">
                  <c:v>515</c:v>
                </c:pt>
                <c:pt idx="466">
                  <c:v>519</c:v>
                </c:pt>
                <c:pt idx="467">
                  <c:v>515</c:v>
                </c:pt>
                <c:pt idx="468">
                  <c:v>504</c:v>
                </c:pt>
                <c:pt idx="469">
                  <c:v>512</c:v>
                </c:pt>
                <c:pt idx="470">
                  <c:v>490</c:v>
                </c:pt>
                <c:pt idx="471">
                  <c:v>513</c:v>
                </c:pt>
                <c:pt idx="472">
                  <c:v>518</c:v>
                </c:pt>
                <c:pt idx="473">
                  <c:v>516</c:v>
                </c:pt>
                <c:pt idx="474">
                  <c:v>515</c:v>
                </c:pt>
                <c:pt idx="475">
                  <c:v>518</c:v>
                </c:pt>
                <c:pt idx="476">
                  <c:v>499</c:v>
                </c:pt>
                <c:pt idx="477">
                  <c:v>512</c:v>
                </c:pt>
                <c:pt idx="478">
                  <c:v>541</c:v>
                </c:pt>
                <c:pt idx="479">
                  <c:v>514</c:v>
                </c:pt>
                <c:pt idx="480">
                  <c:v>509</c:v>
                </c:pt>
                <c:pt idx="481">
                  <c:v>542</c:v>
                </c:pt>
                <c:pt idx="482">
                  <c:v>539</c:v>
                </c:pt>
                <c:pt idx="483">
                  <c:v>511</c:v>
                </c:pt>
                <c:pt idx="484">
                  <c:v>514</c:v>
                </c:pt>
                <c:pt idx="485">
                  <c:v>533</c:v>
                </c:pt>
                <c:pt idx="486">
                  <c:v>512</c:v>
                </c:pt>
                <c:pt idx="487">
                  <c:v>521</c:v>
                </c:pt>
                <c:pt idx="488">
                  <c:v>525</c:v>
                </c:pt>
                <c:pt idx="489">
                  <c:v>519</c:v>
                </c:pt>
                <c:pt idx="490">
                  <c:v>505</c:v>
                </c:pt>
                <c:pt idx="491">
                  <c:v>503</c:v>
                </c:pt>
                <c:pt idx="492">
                  <c:v>513</c:v>
                </c:pt>
                <c:pt idx="493">
                  <c:v>506</c:v>
                </c:pt>
                <c:pt idx="494">
                  <c:v>516</c:v>
                </c:pt>
                <c:pt idx="495">
                  <c:v>509</c:v>
                </c:pt>
                <c:pt idx="496">
                  <c:v>501</c:v>
                </c:pt>
                <c:pt idx="497">
                  <c:v>527</c:v>
                </c:pt>
                <c:pt idx="498">
                  <c:v>521</c:v>
                </c:pt>
                <c:pt idx="499">
                  <c:v>538</c:v>
                </c:pt>
                <c:pt idx="500">
                  <c:v>544</c:v>
                </c:pt>
                <c:pt idx="501">
                  <c:v>525</c:v>
                </c:pt>
                <c:pt idx="502">
                  <c:v>521</c:v>
                </c:pt>
                <c:pt idx="503">
                  <c:v>525</c:v>
                </c:pt>
                <c:pt idx="504">
                  <c:v>514</c:v>
                </c:pt>
                <c:pt idx="505">
                  <c:v>535</c:v>
                </c:pt>
                <c:pt idx="506">
                  <c:v>528</c:v>
                </c:pt>
                <c:pt idx="507">
                  <c:v>514</c:v>
                </c:pt>
                <c:pt idx="508">
                  <c:v>512</c:v>
                </c:pt>
                <c:pt idx="509">
                  <c:v>512</c:v>
                </c:pt>
                <c:pt idx="510">
                  <c:v>525</c:v>
                </c:pt>
                <c:pt idx="511">
                  <c:v>544</c:v>
                </c:pt>
                <c:pt idx="512">
                  <c:v>514</c:v>
                </c:pt>
                <c:pt idx="513">
                  <c:v>513</c:v>
                </c:pt>
                <c:pt idx="514">
                  <c:v>538</c:v>
                </c:pt>
                <c:pt idx="515">
                  <c:v>506</c:v>
                </c:pt>
                <c:pt idx="516">
                  <c:v>521</c:v>
                </c:pt>
                <c:pt idx="517">
                  <c:v>517</c:v>
                </c:pt>
                <c:pt idx="518">
                  <c:v>519</c:v>
                </c:pt>
                <c:pt idx="519">
                  <c:v>527</c:v>
                </c:pt>
                <c:pt idx="520">
                  <c:v>518</c:v>
                </c:pt>
                <c:pt idx="521">
                  <c:v>520</c:v>
                </c:pt>
                <c:pt idx="522">
                  <c:v>514</c:v>
                </c:pt>
                <c:pt idx="523">
                  <c:v>551</c:v>
                </c:pt>
                <c:pt idx="524">
                  <c:v>542</c:v>
                </c:pt>
                <c:pt idx="525">
                  <c:v>529</c:v>
                </c:pt>
                <c:pt idx="526">
                  <c:v>519</c:v>
                </c:pt>
                <c:pt idx="527">
                  <c:v>547</c:v>
                </c:pt>
                <c:pt idx="528">
                  <c:v>522</c:v>
                </c:pt>
                <c:pt idx="529">
                  <c:v>525</c:v>
                </c:pt>
                <c:pt idx="530">
                  <c:v>547</c:v>
                </c:pt>
                <c:pt idx="531">
                  <c:v>532</c:v>
                </c:pt>
                <c:pt idx="532">
                  <c:v>548</c:v>
                </c:pt>
                <c:pt idx="533">
                  <c:v>540</c:v>
                </c:pt>
                <c:pt idx="534">
                  <c:v>539</c:v>
                </c:pt>
                <c:pt idx="535">
                  <c:v>524</c:v>
                </c:pt>
                <c:pt idx="536">
                  <c:v>520</c:v>
                </c:pt>
                <c:pt idx="537">
                  <c:v>528</c:v>
                </c:pt>
                <c:pt idx="538">
                  <c:v>534</c:v>
                </c:pt>
                <c:pt idx="539">
                  <c:v>527</c:v>
                </c:pt>
                <c:pt idx="540">
                  <c:v>518</c:v>
                </c:pt>
                <c:pt idx="541">
                  <c:v>535</c:v>
                </c:pt>
                <c:pt idx="542">
                  <c:v>544</c:v>
                </c:pt>
                <c:pt idx="543">
                  <c:v>538</c:v>
                </c:pt>
                <c:pt idx="544">
                  <c:v>525</c:v>
                </c:pt>
                <c:pt idx="545">
                  <c:v>542</c:v>
                </c:pt>
                <c:pt idx="546">
                  <c:v>553</c:v>
                </c:pt>
                <c:pt idx="547">
                  <c:v>535</c:v>
                </c:pt>
                <c:pt idx="548">
                  <c:v>542</c:v>
                </c:pt>
                <c:pt idx="549">
                  <c:v>538</c:v>
                </c:pt>
                <c:pt idx="550">
                  <c:v>560</c:v>
                </c:pt>
                <c:pt idx="551">
                  <c:v>549</c:v>
                </c:pt>
                <c:pt idx="552">
                  <c:v>537</c:v>
                </c:pt>
                <c:pt idx="553">
                  <c:v>534</c:v>
                </c:pt>
                <c:pt idx="554">
                  <c:v>554</c:v>
                </c:pt>
                <c:pt idx="555">
                  <c:v>564</c:v>
                </c:pt>
                <c:pt idx="556">
                  <c:v>537</c:v>
                </c:pt>
                <c:pt idx="557">
                  <c:v>555</c:v>
                </c:pt>
                <c:pt idx="558">
                  <c:v>536</c:v>
                </c:pt>
                <c:pt idx="559">
                  <c:v>567</c:v>
                </c:pt>
                <c:pt idx="560">
                  <c:v>551</c:v>
                </c:pt>
                <c:pt idx="561">
                  <c:v>533</c:v>
                </c:pt>
                <c:pt idx="562">
                  <c:v>545</c:v>
                </c:pt>
                <c:pt idx="563">
                  <c:v>546</c:v>
                </c:pt>
                <c:pt idx="564">
                  <c:v>547</c:v>
                </c:pt>
                <c:pt idx="565">
                  <c:v>546</c:v>
                </c:pt>
                <c:pt idx="566">
                  <c:v>523</c:v>
                </c:pt>
                <c:pt idx="567">
                  <c:v>556</c:v>
                </c:pt>
                <c:pt idx="568">
                  <c:v>562</c:v>
                </c:pt>
                <c:pt idx="569">
                  <c:v>568</c:v>
                </c:pt>
                <c:pt idx="570">
                  <c:v>554</c:v>
                </c:pt>
                <c:pt idx="571">
                  <c:v>528</c:v>
                </c:pt>
                <c:pt idx="572">
                  <c:v>557</c:v>
                </c:pt>
                <c:pt idx="573">
                  <c:v>541</c:v>
                </c:pt>
                <c:pt idx="574">
                  <c:v>562</c:v>
                </c:pt>
                <c:pt idx="575">
                  <c:v>553</c:v>
                </c:pt>
                <c:pt idx="576">
                  <c:v>546</c:v>
                </c:pt>
                <c:pt idx="577">
                  <c:v>564</c:v>
                </c:pt>
                <c:pt idx="578">
                  <c:v>552</c:v>
                </c:pt>
                <c:pt idx="579">
                  <c:v>584</c:v>
                </c:pt>
                <c:pt idx="580">
                  <c:v>541</c:v>
                </c:pt>
                <c:pt idx="581">
                  <c:v>551</c:v>
                </c:pt>
                <c:pt idx="582">
                  <c:v>577</c:v>
                </c:pt>
                <c:pt idx="583">
                  <c:v>571</c:v>
                </c:pt>
                <c:pt idx="584">
                  <c:v>565</c:v>
                </c:pt>
                <c:pt idx="585">
                  <c:v>586</c:v>
                </c:pt>
                <c:pt idx="586">
                  <c:v>582</c:v>
                </c:pt>
                <c:pt idx="587">
                  <c:v>561</c:v>
                </c:pt>
                <c:pt idx="588">
                  <c:v>568</c:v>
                </c:pt>
                <c:pt idx="589">
                  <c:v>575</c:v>
                </c:pt>
                <c:pt idx="590">
                  <c:v>587</c:v>
                </c:pt>
                <c:pt idx="591">
                  <c:v>575</c:v>
                </c:pt>
                <c:pt idx="592">
                  <c:v>553</c:v>
                </c:pt>
                <c:pt idx="593">
                  <c:v>576</c:v>
                </c:pt>
                <c:pt idx="594">
                  <c:v>534</c:v>
                </c:pt>
                <c:pt idx="595">
                  <c:v>532</c:v>
                </c:pt>
                <c:pt idx="596">
                  <c:v>570</c:v>
                </c:pt>
                <c:pt idx="597">
                  <c:v>577</c:v>
                </c:pt>
                <c:pt idx="598">
                  <c:v>542</c:v>
                </c:pt>
                <c:pt idx="599">
                  <c:v>573</c:v>
                </c:pt>
                <c:pt idx="600">
                  <c:v>545</c:v>
                </c:pt>
                <c:pt idx="601">
                  <c:v>553</c:v>
                </c:pt>
                <c:pt idx="602">
                  <c:v>571</c:v>
                </c:pt>
                <c:pt idx="603">
                  <c:v>570</c:v>
                </c:pt>
                <c:pt idx="604">
                  <c:v>578</c:v>
                </c:pt>
                <c:pt idx="605">
                  <c:v>589</c:v>
                </c:pt>
                <c:pt idx="606">
                  <c:v>576</c:v>
                </c:pt>
                <c:pt idx="607">
                  <c:v>574</c:v>
                </c:pt>
                <c:pt idx="608">
                  <c:v>582</c:v>
                </c:pt>
                <c:pt idx="609">
                  <c:v>591</c:v>
                </c:pt>
                <c:pt idx="610">
                  <c:v>581</c:v>
                </c:pt>
                <c:pt idx="611">
                  <c:v>557</c:v>
                </c:pt>
                <c:pt idx="612">
                  <c:v>590</c:v>
                </c:pt>
                <c:pt idx="613">
                  <c:v>565</c:v>
                </c:pt>
                <c:pt idx="614">
                  <c:v>548</c:v>
                </c:pt>
                <c:pt idx="615">
                  <c:v>576</c:v>
                </c:pt>
                <c:pt idx="616">
                  <c:v>568</c:v>
                </c:pt>
                <c:pt idx="617">
                  <c:v>577</c:v>
                </c:pt>
                <c:pt idx="618">
                  <c:v>590</c:v>
                </c:pt>
                <c:pt idx="619">
                  <c:v>583</c:v>
                </c:pt>
                <c:pt idx="620">
                  <c:v>591</c:v>
                </c:pt>
                <c:pt idx="621">
                  <c:v>569</c:v>
                </c:pt>
                <c:pt idx="622">
                  <c:v>590</c:v>
                </c:pt>
                <c:pt idx="623">
                  <c:v>599</c:v>
                </c:pt>
                <c:pt idx="624">
                  <c:v>585</c:v>
                </c:pt>
                <c:pt idx="625">
                  <c:v>592</c:v>
                </c:pt>
                <c:pt idx="626">
                  <c:v>590</c:v>
                </c:pt>
                <c:pt idx="627">
                  <c:v>604</c:v>
                </c:pt>
                <c:pt idx="628">
                  <c:v>566</c:v>
                </c:pt>
                <c:pt idx="629">
                  <c:v>585</c:v>
                </c:pt>
                <c:pt idx="630">
                  <c:v>575</c:v>
                </c:pt>
                <c:pt idx="631">
                  <c:v>600</c:v>
                </c:pt>
                <c:pt idx="632">
                  <c:v>605</c:v>
                </c:pt>
                <c:pt idx="633">
                  <c:v>606</c:v>
                </c:pt>
                <c:pt idx="634">
                  <c:v>574</c:v>
                </c:pt>
                <c:pt idx="635">
                  <c:v>586</c:v>
                </c:pt>
                <c:pt idx="636">
                  <c:v>590</c:v>
                </c:pt>
                <c:pt idx="637">
                  <c:v>576</c:v>
                </c:pt>
                <c:pt idx="638">
                  <c:v>565</c:v>
                </c:pt>
                <c:pt idx="639">
                  <c:v>580</c:v>
                </c:pt>
                <c:pt idx="640">
                  <c:v>596</c:v>
                </c:pt>
                <c:pt idx="641">
                  <c:v>615</c:v>
                </c:pt>
                <c:pt idx="642">
                  <c:v>600</c:v>
                </c:pt>
                <c:pt idx="643">
                  <c:v>581</c:v>
                </c:pt>
                <c:pt idx="644">
                  <c:v>586</c:v>
                </c:pt>
                <c:pt idx="645">
                  <c:v>601</c:v>
                </c:pt>
                <c:pt idx="646">
                  <c:v>571</c:v>
                </c:pt>
                <c:pt idx="647">
                  <c:v>574</c:v>
                </c:pt>
                <c:pt idx="648">
                  <c:v>605</c:v>
                </c:pt>
                <c:pt idx="649">
                  <c:v>577</c:v>
                </c:pt>
                <c:pt idx="650">
                  <c:v>590</c:v>
                </c:pt>
                <c:pt idx="651">
                  <c:v>593</c:v>
                </c:pt>
                <c:pt idx="652">
                  <c:v>579</c:v>
                </c:pt>
                <c:pt idx="653">
                  <c:v>605</c:v>
                </c:pt>
                <c:pt idx="654">
                  <c:v>609</c:v>
                </c:pt>
                <c:pt idx="655">
                  <c:v>611</c:v>
                </c:pt>
                <c:pt idx="656">
                  <c:v>623</c:v>
                </c:pt>
                <c:pt idx="657">
                  <c:v>585</c:v>
                </c:pt>
                <c:pt idx="658">
                  <c:v>602</c:v>
                </c:pt>
                <c:pt idx="659">
                  <c:v>585</c:v>
                </c:pt>
                <c:pt idx="660">
                  <c:v>601</c:v>
                </c:pt>
                <c:pt idx="661">
                  <c:v>613</c:v>
                </c:pt>
                <c:pt idx="662">
                  <c:v>616</c:v>
                </c:pt>
                <c:pt idx="663">
                  <c:v>598</c:v>
                </c:pt>
                <c:pt idx="664">
                  <c:v>568</c:v>
                </c:pt>
                <c:pt idx="665">
                  <c:v>607</c:v>
                </c:pt>
                <c:pt idx="666">
                  <c:v>621</c:v>
                </c:pt>
                <c:pt idx="667">
                  <c:v>588</c:v>
                </c:pt>
                <c:pt idx="668">
                  <c:v>603</c:v>
                </c:pt>
                <c:pt idx="669">
                  <c:v>606</c:v>
                </c:pt>
                <c:pt idx="670">
                  <c:v>620</c:v>
                </c:pt>
                <c:pt idx="671">
                  <c:v>584</c:v>
                </c:pt>
                <c:pt idx="672">
                  <c:v>611</c:v>
                </c:pt>
                <c:pt idx="673">
                  <c:v>564</c:v>
                </c:pt>
                <c:pt idx="674">
                  <c:v>595</c:v>
                </c:pt>
                <c:pt idx="675">
                  <c:v>611</c:v>
                </c:pt>
                <c:pt idx="676">
                  <c:v>617</c:v>
                </c:pt>
                <c:pt idx="677">
                  <c:v>606</c:v>
                </c:pt>
                <c:pt idx="678">
                  <c:v>633</c:v>
                </c:pt>
                <c:pt idx="679">
                  <c:v>629</c:v>
                </c:pt>
                <c:pt idx="680">
                  <c:v>636</c:v>
                </c:pt>
                <c:pt idx="681">
                  <c:v>607</c:v>
                </c:pt>
                <c:pt idx="682">
                  <c:v>591</c:v>
                </c:pt>
                <c:pt idx="683">
                  <c:v>587</c:v>
                </c:pt>
                <c:pt idx="684">
                  <c:v>614</c:v>
                </c:pt>
                <c:pt idx="685">
                  <c:v>604</c:v>
                </c:pt>
                <c:pt idx="686">
                  <c:v>640</c:v>
                </c:pt>
                <c:pt idx="687">
                  <c:v>611</c:v>
                </c:pt>
                <c:pt idx="688">
                  <c:v>611</c:v>
                </c:pt>
                <c:pt idx="689">
                  <c:v>608</c:v>
                </c:pt>
                <c:pt idx="690">
                  <c:v>594</c:v>
                </c:pt>
                <c:pt idx="691">
                  <c:v>602</c:v>
                </c:pt>
                <c:pt idx="692">
                  <c:v>622</c:v>
                </c:pt>
                <c:pt idx="693">
                  <c:v>619</c:v>
                </c:pt>
                <c:pt idx="694">
                  <c:v>612</c:v>
                </c:pt>
                <c:pt idx="695">
                  <c:v>632</c:v>
                </c:pt>
                <c:pt idx="696">
                  <c:v>611</c:v>
                </c:pt>
                <c:pt idx="697">
                  <c:v>609</c:v>
                </c:pt>
                <c:pt idx="698">
                  <c:v>613</c:v>
                </c:pt>
                <c:pt idx="699">
                  <c:v>611</c:v>
                </c:pt>
                <c:pt idx="700">
                  <c:v>616</c:v>
                </c:pt>
                <c:pt idx="701">
                  <c:v>611</c:v>
                </c:pt>
                <c:pt idx="702">
                  <c:v>597</c:v>
                </c:pt>
                <c:pt idx="703">
                  <c:v>597</c:v>
                </c:pt>
                <c:pt idx="704">
                  <c:v>614</c:v>
                </c:pt>
                <c:pt idx="705">
                  <c:v>614</c:v>
                </c:pt>
                <c:pt idx="706">
                  <c:v>613</c:v>
                </c:pt>
                <c:pt idx="707">
                  <c:v>617</c:v>
                </c:pt>
                <c:pt idx="708">
                  <c:v>588</c:v>
                </c:pt>
                <c:pt idx="709">
                  <c:v>632</c:v>
                </c:pt>
                <c:pt idx="710">
                  <c:v>643</c:v>
                </c:pt>
                <c:pt idx="711">
                  <c:v>636</c:v>
                </c:pt>
                <c:pt idx="712">
                  <c:v>632</c:v>
                </c:pt>
                <c:pt idx="713">
                  <c:v>612</c:v>
                </c:pt>
                <c:pt idx="714">
                  <c:v>639</c:v>
                </c:pt>
                <c:pt idx="715">
                  <c:v>622</c:v>
                </c:pt>
                <c:pt idx="716">
                  <c:v>647</c:v>
                </c:pt>
                <c:pt idx="717">
                  <c:v>613</c:v>
                </c:pt>
                <c:pt idx="718">
                  <c:v>603</c:v>
                </c:pt>
                <c:pt idx="719">
                  <c:v>610</c:v>
                </c:pt>
                <c:pt idx="720">
                  <c:v>629</c:v>
                </c:pt>
                <c:pt idx="721">
                  <c:v>622</c:v>
                </c:pt>
                <c:pt idx="722">
                  <c:v>612</c:v>
                </c:pt>
                <c:pt idx="723">
                  <c:v>625</c:v>
                </c:pt>
                <c:pt idx="724">
                  <c:v>652</c:v>
                </c:pt>
                <c:pt idx="725">
                  <c:v>622</c:v>
                </c:pt>
                <c:pt idx="726">
                  <c:v>643</c:v>
                </c:pt>
                <c:pt idx="727">
                  <c:v>614</c:v>
                </c:pt>
                <c:pt idx="728">
                  <c:v>635</c:v>
                </c:pt>
                <c:pt idx="729">
                  <c:v>632</c:v>
                </c:pt>
                <c:pt idx="730">
                  <c:v>605</c:v>
                </c:pt>
                <c:pt idx="731">
                  <c:v>639</c:v>
                </c:pt>
                <c:pt idx="732">
                  <c:v>651</c:v>
                </c:pt>
                <c:pt idx="733">
                  <c:v>615</c:v>
                </c:pt>
                <c:pt idx="734">
                  <c:v>660</c:v>
                </c:pt>
                <c:pt idx="735">
                  <c:v>637</c:v>
                </c:pt>
                <c:pt idx="736">
                  <c:v>635</c:v>
                </c:pt>
                <c:pt idx="737">
                  <c:v>610</c:v>
                </c:pt>
                <c:pt idx="738">
                  <c:v>640</c:v>
                </c:pt>
                <c:pt idx="739">
                  <c:v>615</c:v>
                </c:pt>
                <c:pt idx="740">
                  <c:v>647</c:v>
                </c:pt>
                <c:pt idx="741">
                  <c:v>656</c:v>
                </c:pt>
                <c:pt idx="742">
                  <c:v>619</c:v>
                </c:pt>
                <c:pt idx="743">
                  <c:v>649</c:v>
                </c:pt>
                <c:pt idx="744">
                  <c:v>648</c:v>
                </c:pt>
                <c:pt idx="745">
                  <c:v>622</c:v>
                </c:pt>
                <c:pt idx="746">
                  <c:v>643</c:v>
                </c:pt>
                <c:pt idx="747">
                  <c:v>636</c:v>
                </c:pt>
                <c:pt idx="748">
                  <c:v>628</c:v>
                </c:pt>
                <c:pt idx="749">
                  <c:v>645</c:v>
                </c:pt>
                <c:pt idx="750">
                  <c:v>634</c:v>
                </c:pt>
                <c:pt idx="751">
                  <c:v>662</c:v>
                </c:pt>
                <c:pt idx="752">
                  <c:v>660</c:v>
                </c:pt>
                <c:pt idx="753">
                  <c:v>643</c:v>
                </c:pt>
                <c:pt idx="754">
                  <c:v>615</c:v>
                </c:pt>
                <c:pt idx="755">
                  <c:v>664</c:v>
                </c:pt>
                <c:pt idx="756">
                  <c:v>629</c:v>
                </c:pt>
                <c:pt idx="757">
                  <c:v>624</c:v>
                </c:pt>
                <c:pt idx="758">
                  <c:v>657</c:v>
                </c:pt>
                <c:pt idx="759">
                  <c:v>656</c:v>
                </c:pt>
                <c:pt idx="760">
                  <c:v>665</c:v>
                </c:pt>
                <c:pt idx="761">
                  <c:v>658</c:v>
                </c:pt>
                <c:pt idx="762">
                  <c:v>644</c:v>
                </c:pt>
                <c:pt idx="763">
                  <c:v>661</c:v>
                </c:pt>
                <c:pt idx="764">
                  <c:v>646</c:v>
                </c:pt>
                <c:pt idx="765">
                  <c:v>666</c:v>
                </c:pt>
                <c:pt idx="766">
                  <c:v>636</c:v>
                </c:pt>
                <c:pt idx="767">
                  <c:v>683</c:v>
                </c:pt>
                <c:pt idx="768">
                  <c:v>685</c:v>
                </c:pt>
                <c:pt idx="769">
                  <c:v>678</c:v>
                </c:pt>
                <c:pt idx="770">
                  <c:v>635</c:v>
                </c:pt>
                <c:pt idx="771">
                  <c:v>645</c:v>
                </c:pt>
                <c:pt idx="772">
                  <c:v>642</c:v>
                </c:pt>
                <c:pt idx="773">
                  <c:v>680</c:v>
                </c:pt>
                <c:pt idx="774">
                  <c:v>639</c:v>
                </c:pt>
                <c:pt idx="775">
                  <c:v>681</c:v>
                </c:pt>
                <c:pt idx="776">
                  <c:v>667</c:v>
                </c:pt>
                <c:pt idx="777">
                  <c:v>675</c:v>
                </c:pt>
                <c:pt idx="778">
                  <c:v>654</c:v>
                </c:pt>
                <c:pt idx="779">
                  <c:v>644</c:v>
                </c:pt>
                <c:pt idx="780">
                  <c:v>657</c:v>
                </c:pt>
                <c:pt idx="781">
                  <c:v>685</c:v>
                </c:pt>
                <c:pt idx="782">
                  <c:v>655</c:v>
                </c:pt>
                <c:pt idx="783">
                  <c:v>679</c:v>
                </c:pt>
                <c:pt idx="784">
                  <c:v>658</c:v>
                </c:pt>
                <c:pt idx="785">
                  <c:v>692</c:v>
                </c:pt>
                <c:pt idx="786">
                  <c:v>651</c:v>
                </c:pt>
                <c:pt idx="787">
                  <c:v>650</c:v>
                </c:pt>
                <c:pt idx="788">
                  <c:v>665</c:v>
                </c:pt>
                <c:pt idx="789">
                  <c:v>670</c:v>
                </c:pt>
                <c:pt idx="790">
                  <c:v>670</c:v>
                </c:pt>
                <c:pt idx="791">
                  <c:v>661</c:v>
                </c:pt>
                <c:pt idx="792">
                  <c:v>662</c:v>
                </c:pt>
                <c:pt idx="793">
                  <c:v>644</c:v>
                </c:pt>
                <c:pt idx="794">
                  <c:v>670</c:v>
                </c:pt>
                <c:pt idx="795">
                  <c:v>674</c:v>
                </c:pt>
                <c:pt idx="796">
                  <c:v>631</c:v>
                </c:pt>
                <c:pt idx="797">
                  <c:v>696</c:v>
                </c:pt>
                <c:pt idx="798">
                  <c:v>654</c:v>
                </c:pt>
                <c:pt idx="799">
                  <c:v>661</c:v>
                </c:pt>
                <c:pt idx="800">
                  <c:v>674</c:v>
                </c:pt>
                <c:pt idx="801">
                  <c:v>708</c:v>
                </c:pt>
                <c:pt idx="802">
                  <c:v>672</c:v>
                </c:pt>
                <c:pt idx="803">
                  <c:v>669</c:v>
                </c:pt>
                <c:pt idx="804">
                  <c:v>686</c:v>
                </c:pt>
                <c:pt idx="805">
                  <c:v>667</c:v>
                </c:pt>
                <c:pt idx="806">
                  <c:v>697</c:v>
                </c:pt>
                <c:pt idx="807">
                  <c:v>665</c:v>
                </c:pt>
                <c:pt idx="808">
                  <c:v>640</c:v>
                </c:pt>
                <c:pt idx="809">
                  <c:v>694</c:v>
                </c:pt>
                <c:pt idx="810">
                  <c:v>686</c:v>
                </c:pt>
                <c:pt idx="811">
                  <c:v>662</c:v>
                </c:pt>
                <c:pt idx="812">
                  <c:v>682</c:v>
                </c:pt>
                <c:pt idx="813">
                  <c:v>685</c:v>
                </c:pt>
                <c:pt idx="814">
                  <c:v>690</c:v>
                </c:pt>
                <c:pt idx="815">
                  <c:v>681</c:v>
                </c:pt>
                <c:pt idx="816">
                  <c:v>678</c:v>
                </c:pt>
                <c:pt idx="817">
                  <c:v>695</c:v>
                </c:pt>
                <c:pt idx="818">
                  <c:v>662</c:v>
                </c:pt>
                <c:pt idx="819">
                  <c:v>639</c:v>
                </c:pt>
                <c:pt idx="820">
                  <c:v>657</c:v>
                </c:pt>
                <c:pt idx="821">
                  <c:v>687</c:v>
                </c:pt>
                <c:pt idx="822">
                  <c:v>634</c:v>
                </c:pt>
                <c:pt idx="823">
                  <c:v>697</c:v>
                </c:pt>
                <c:pt idx="824">
                  <c:v>684</c:v>
                </c:pt>
                <c:pt idx="825">
                  <c:v>663</c:v>
                </c:pt>
                <c:pt idx="826">
                  <c:v>650</c:v>
                </c:pt>
                <c:pt idx="827">
                  <c:v>675</c:v>
                </c:pt>
                <c:pt idx="828">
                  <c:v>677</c:v>
                </c:pt>
                <c:pt idx="829">
                  <c:v>676</c:v>
                </c:pt>
                <c:pt idx="830">
                  <c:v>702</c:v>
                </c:pt>
                <c:pt idx="831">
                  <c:v>695</c:v>
                </c:pt>
                <c:pt idx="832">
                  <c:v>673</c:v>
                </c:pt>
                <c:pt idx="833">
                  <c:v>684</c:v>
                </c:pt>
                <c:pt idx="834">
                  <c:v>671</c:v>
                </c:pt>
                <c:pt idx="835">
                  <c:v>672</c:v>
                </c:pt>
                <c:pt idx="836">
                  <c:v>684</c:v>
                </c:pt>
                <c:pt idx="837">
                  <c:v>681</c:v>
                </c:pt>
                <c:pt idx="838">
                  <c:v>671</c:v>
                </c:pt>
                <c:pt idx="839">
                  <c:v>672</c:v>
                </c:pt>
                <c:pt idx="840">
                  <c:v>696</c:v>
                </c:pt>
                <c:pt idx="841">
                  <c:v>685</c:v>
                </c:pt>
                <c:pt idx="842">
                  <c:v>662</c:v>
                </c:pt>
                <c:pt idx="843">
                  <c:v>685</c:v>
                </c:pt>
                <c:pt idx="844">
                  <c:v>667</c:v>
                </c:pt>
                <c:pt idx="845">
                  <c:v>660</c:v>
                </c:pt>
                <c:pt idx="846">
                  <c:v>663</c:v>
                </c:pt>
                <c:pt idx="847">
                  <c:v>681</c:v>
                </c:pt>
                <c:pt idx="848">
                  <c:v>653</c:v>
                </c:pt>
                <c:pt idx="849">
                  <c:v>664</c:v>
                </c:pt>
                <c:pt idx="850">
                  <c:v>676</c:v>
                </c:pt>
                <c:pt idx="851">
                  <c:v>666</c:v>
                </c:pt>
                <c:pt idx="852">
                  <c:v>684</c:v>
                </c:pt>
                <c:pt idx="853">
                  <c:v>676</c:v>
                </c:pt>
                <c:pt idx="854">
                  <c:v>699</c:v>
                </c:pt>
                <c:pt idx="855">
                  <c:v>675</c:v>
                </c:pt>
                <c:pt idx="856">
                  <c:v>676</c:v>
                </c:pt>
                <c:pt idx="857">
                  <c:v>648</c:v>
                </c:pt>
                <c:pt idx="858">
                  <c:v>703</c:v>
                </c:pt>
                <c:pt idx="859">
                  <c:v>689</c:v>
                </c:pt>
                <c:pt idx="860">
                  <c:v>677</c:v>
                </c:pt>
                <c:pt idx="861">
                  <c:v>671</c:v>
                </c:pt>
                <c:pt idx="862">
                  <c:v>705</c:v>
                </c:pt>
                <c:pt idx="863">
                  <c:v>678</c:v>
                </c:pt>
                <c:pt idx="864">
                  <c:v>658</c:v>
                </c:pt>
                <c:pt idx="865">
                  <c:v>660</c:v>
                </c:pt>
                <c:pt idx="866">
                  <c:v>668</c:v>
                </c:pt>
                <c:pt idx="867">
                  <c:v>683</c:v>
                </c:pt>
                <c:pt idx="868">
                  <c:v>708</c:v>
                </c:pt>
                <c:pt idx="869">
                  <c:v>666</c:v>
                </c:pt>
                <c:pt idx="870">
                  <c:v>694</c:v>
                </c:pt>
                <c:pt idx="871">
                  <c:v>664</c:v>
                </c:pt>
                <c:pt idx="872">
                  <c:v>662</c:v>
                </c:pt>
                <c:pt idx="873">
                  <c:v>637</c:v>
                </c:pt>
                <c:pt idx="874">
                  <c:v>647</c:v>
                </c:pt>
                <c:pt idx="875">
                  <c:v>646</c:v>
                </c:pt>
                <c:pt idx="876">
                  <c:v>624</c:v>
                </c:pt>
                <c:pt idx="877">
                  <c:v>595</c:v>
                </c:pt>
                <c:pt idx="878">
                  <c:v>636</c:v>
                </c:pt>
                <c:pt idx="879">
                  <c:v>632</c:v>
                </c:pt>
                <c:pt idx="880">
                  <c:v>602</c:v>
                </c:pt>
                <c:pt idx="881">
                  <c:v>631</c:v>
                </c:pt>
                <c:pt idx="882">
                  <c:v>623</c:v>
                </c:pt>
                <c:pt idx="883">
                  <c:v>588</c:v>
                </c:pt>
                <c:pt idx="884">
                  <c:v>611</c:v>
                </c:pt>
                <c:pt idx="885">
                  <c:v>587</c:v>
                </c:pt>
                <c:pt idx="886">
                  <c:v>598</c:v>
                </c:pt>
                <c:pt idx="887">
                  <c:v>606</c:v>
                </c:pt>
                <c:pt idx="888">
                  <c:v>580</c:v>
                </c:pt>
                <c:pt idx="889">
                  <c:v>599</c:v>
                </c:pt>
                <c:pt idx="890">
                  <c:v>561</c:v>
                </c:pt>
                <c:pt idx="891">
                  <c:v>601</c:v>
                </c:pt>
                <c:pt idx="892">
                  <c:v>578</c:v>
                </c:pt>
                <c:pt idx="893">
                  <c:v>593</c:v>
                </c:pt>
                <c:pt idx="894">
                  <c:v>579</c:v>
                </c:pt>
                <c:pt idx="895">
                  <c:v>604</c:v>
                </c:pt>
                <c:pt idx="896">
                  <c:v>570</c:v>
                </c:pt>
                <c:pt idx="897">
                  <c:v>548</c:v>
                </c:pt>
                <c:pt idx="898">
                  <c:v>579</c:v>
                </c:pt>
                <c:pt idx="899">
                  <c:v>573</c:v>
                </c:pt>
                <c:pt idx="900">
                  <c:v>569</c:v>
                </c:pt>
                <c:pt idx="901">
                  <c:v>574</c:v>
                </c:pt>
                <c:pt idx="902">
                  <c:v>585</c:v>
                </c:pt>
                <c:pt idx="903">
                  <c:v>578</c:v>
                </c:pt>
                <c:pt idx="904">
                  <c:v>581</c:v>
                </c:pt>
                <c:pt idx="905">
                  <c:v>590</c:v>
                </c:pt>
                <c:pt idx="906">
                  <c:v>563</c:v>
                </c:pt>
                <c:pt idx="907">
                  <c:v>552</c:v>
                </c:pt>
                <c:pt idx="908">
                  <c:v>575</c:v>
                </c:pt>
                <c:pt idx="909">
                  <c:v>581</c:v>
                </c:pt>
                <c:pt idx="910">
                  <c:v>561</c:v>
                </c:pt>
                <c:pt idx="911">
                  <c:v>590</c:v>
                </c:pt>
                <c:pt idx="912">
                  <c:v>594</c:v>
                </c:pt>
                <c:pt idx="913">
                  <c:v>579</c:v>
                </c:pt>
                <c:pt idx="914">
                  <c:v>561</c:v>
                </c:pt>
                <c:pt idx="915">
                  <c:v>557</c:v>
                </c:pt>
                <c:pt idx="916">
                  <c:v>572</c:v>
                </c:pt>
                <c:pt idx="917">
                  <c:v>537</c:v>
                </c:pt>
                <c:pt idx="918">
                  <c:v>548</c:v>
                </c:pt>
                <c:pt idx="919">
                  <c:v>546</c:v>
                </c:pt>
                <c:pt idx="920">
                  <c:v>528</c:v>
                </c:pt>
                <c:pt idx="921">
                  <c:v>555</c:v>
                </c:pt>
                <c:pt idx="922">
                  <c:v>538</c:v>
                </c:pt>
                <c:pt idx="923">
                  <c:v>538</c:v>
                </c:pt>
                <c:pt idx="924">
                  <c:v>554</c:v>
                </c:pt>
                <c:pt idx="925">
                  <c:v>536</c:v>
                </c:pt>
                <c:pt idx="926">
                  <c:v>545</c:v>
                </c:pt>
                <c:pt idx="927">
                  <c:v>535</c:v>
                </c:pt>
                <c:pt idx="928">
                  <c:v>549</c:v>
                </c:pt>
                <c:pt idx="929">
                  <c:v>530</c:v>
                </c:pt>
                <c:pt idx="930">
                  <c:v>551</c:v>
                </c:pt>
                <c:pt idx="931">
                  <c:v>563</c:v>
                </c:pt>
                <c:pt idx="932">
                  <c:v>550</c:v>
                </c:pt>
                <c:pt idx="933">
                  <c:v>531</c:v>
                </c:pt>
                <c:pt idx="934">
                  <c:v>543</c:v>
                </c:pt>
                <c:pt idx="935">
                  <c:v>533</c:v>
                </c:pt>
                <c:pt idx="936">
                  <c:v>552</c:v>
                </c:pt>
                <c:pt idx="937">
                  <c:v>532</c:v>
                </c:pt>
                <c:pt idx="938">
                  <c:v>555</c:v>
                </c:pt>
                <c:pt idx="939">
                  <c:v>531</c:v>
                </c:pt>
                <c:pt idx="940">
                  <c:v>514</c:v>
                </c:pt>
                <c:pt idx="941">
                  <c:v>518</c:v>
                </c:pt>
                <c:pt idx="942">
                  <c:v>535</c:v>
                </c:pt>
                <c:pt idx="943">
                  <c:v>544</c:v>
                </c:pt>
                <c:pt idx="944">
                  <c:v>548</c:v>
                </c:pt>
                <c:pt idx="945">
                  <c:v>529</c:v>
                </c:pt>
                <c:pt idx="946">
                  <c:v>536</c:v>
                </c:pt>
                <c:pt idx="947">
                  <c:v>535</c:v>
                </c:pt>
                <c:pt idx="948">
                  <c:v>530</c:v>
                </c:pt>
                <c:pt idx="949">
                  <c:v>515</c:v>
                </c:pt>
                <c:pt idx="950">
                  <c:v>515</c:v>
                </c:pt>
                <c:pt idx="951">
                  <c:v>511</c:v>
                </c:pt>
                <c:pt idx="952">
                  <c:v>551</c:v>
                </c:pt>
                <c:pt idx="953">
                  <c:v>521</c:v>
                </c:pt>
                <c:pt idx="954">
                  <c:v>495</c:v>
                </c:pt>
                <c:pt idx="955">
                  <c:v>511</c:v>
                </c:pt>
                <c:pt idx="956">
                  <c:v>531</c:v>
                </c:pt>
                <c:pt idx="957">
                  <c:v>520</c:v>
                </c:pt>
                <c:pt idx="958">
                  <c:v>525</c:v>
                </c:pt>
                <c:pt idx="959">
                  <c:v>500</c:v>
                </c:pt>
                <c:pt idx="960">
                  <c:v>528</c:v>
                </c:pt>
                <c:pt idx="961">
                  <c:v>521</c:v>
                </c:pt>
                <c:pt idx="962">
                  <c:v>507</c:v>
                </c:pt>
                <c:pt idx="963">
                  <c:v>539</c:v>
                </c:pt>
                <c:pt idx="964">
                  <c:v>517</c:v>
                </c:pt>
                <c:pt idx="965">
                  <c:v>505</c:v>
                </c:pt>
                <c:pt idx="966">
                  <c:v>511</c:v>
                </c:pt>
                <c:pt idx="967">
                  <c:v>516</c:v>
                </c:pt>
                <c:pt idx="968">
                  <c:v>500</c:v>
                </c:pt>
                <c:pt idx="969">
                  <c:v>516</c:v>
                </c:pt>
                <c:pt idx="970">
                  <c:v>503</c:v>
                </c:pt>
                <c:pt idx="971">
                  <c:v>501</c:v>
                </c:pt>
                <c:pt idx="972">
                  <c:v>536</c:v>
                </c:pt>
                <c:pt idx="973">
                  <c:v>516</c:v>
                </c:pt>
                <c:pt idx="974">
                  <c:v>529</c:v>
                </c:pt>
                <c:pt idx="975">
                  <c:v>520</c:v>
                </c:pt>
                <c:pt idx="976">
                  <c:v>505</c:v>
                </c:pt>
                <c:pt idx="977">
                  <c:v>505</c:v>
                </c:pt>
                <c:pt idx="978">
                  <c:v>504</c:v>
                </c:pt>
                <c:pt idx="979">
                  <c:v>503</c:v>
                </c:pt>
                <c:pt idx="980">
                  <c:v>530</c:v>
                </c:pt>
                <c:pt idx="981">
                  <c:v>537</c:v>
                </c:pt>
                <c:pt idx="982">
                  <c:v>509</c:v>
                </c:pt>
                <c:pt idx="983">
                  <c:v>496</c:v>
                </c:pt>
                <c:pt idx="984">
                  <c:v>508</c:v>
                </c:pt>
                <c:pt idx="985">
                  <c:v>510</c:v>
                </c:pt>
                <c:pt idx="986">
                  <c:v>512</c:v>
                </c:pt>
                <c:pt idx="987">
                  <c:v>499</c:v>
                </c:pt>
                <c:pt idx="988">
                  <c:v>499</c:v>
                </c:pt>
                <c:pt idx="989">
                  <c:v>504</c:v>
                </c:pt>
                <c:pt idx="990">
                  <c:v>530</c:v>
                </c:pt>
                <c:pt idx="991">
                  <c:v>489</c:v>
                </c:pt>
                <c:pt idx="992">
                  <c:v>514</c:v>
                </c:pt>
                <c:pt idx="993">
                  <c:v>501</c:v>
                </c:pt>
                <c:pt idx="994">
                  <c:v>502</c:v>
                </c:pt>
                <c:pt idx="995">
                  <c:v>503</c:v>
                </c:pt>
                <c:pt idx="996">
                  <c:v>495</c:v>
                </c:pt>
                <c:pt idx="997">
                  <c:v>499</c:v>
                </c:pt>
                <c:pt idx="998">
                  <c:v>503</c:v>
                </c:pt>
                <c:pt idx="999">
                  <c:v>488</c:v>
                </c:pt>
                <c:pt idx="1000">
                  <c:v>490</c:v>
                </c:pt>
                <c:pt idx="1001">
                  <c:v>482</c:v>
                </c:pt>
                <c:pt idx="1002">
                  <c:v>484</c:v>
                </c:pt>
                <c:pt idx="1003">
                  <c:v>520</c:v>
                </c:pt>
                <c:pt idx="1004">
                  <c:v>494</c:v>
                </c:pt>
                <c:pt idx="1005">
                  <c:v>500</c:v>
                </c:pt>
                <c:pt idx="1006">
                  <c:v>507</c:v>
                </c:pt>
                <c:pt idx="1007">
                  <c:v>501</c:v>
                </c:pt>
                <c:pt idx="1008">
                  <c:v>499</c:v>
                </c:pt>
                <c:pt idx="1009">
                  <c:v>502</c:v>
                </c:pt>
                <c:pt idx="1010">
                  <c:v>481</c:v>
                </c:pt>
                <c:pt idx="1011">
                  <c:v>485</c:v>
                </c:pt>
                <c:pt idx="1012">
                  <c:v>487</c:v>
                </c:pt>
                <c:pt idx="1013">
                  <c:v>499</c:v>
                </c:pt>
                <c:pt idx="1014">
                  <c:v>500</c:v>
                </c:pt>
                <c:pt idx="1015">
                  <c:v>477</c:v>
                </c:pt>
                <c:pt idx="1016">
                  <c:v>488</c:v>
                </c:pt>
                <c:pt idx="1017">
                  <c:v>487</c:v>
                </c:pt>
                <c:pt idx="1018">
                  <c:v>484</c:v>
                </c:pt>
                <c:pt idx="1019">
                  <c:v>491</c:v>
                </c:pt>
                <c:pt idx="1020">
                  <c:v>483</c:v>
                </c:pt>
                <c:pt idx="1021">
                  <c:v>494</c:v>
                </c:pt>
                <c:pt idx="1022">
                  <c:v>488</c:v>
                </c:pt>
                <c:pt idx="1023">
                  <c:v>516</c:v>
                </c:pt>
                <c:pt idx="1024">
                  <c:v>480</c:v>
                </c:pt>
                <c:pt idx="1025">
                  <c:v>490</c:v>
                </c:pt>
                <c:pt idx="1026">
                  <c:v>479</c:v>
                </c:pt>
                <c:pt idx="1027">
                  <c:v>492</c:v>
                </c:pt>
                <c:pt idx="1028">
                  <c:v>497</c:v>
                </c:pt>
                <c:pt idx="1029">
                  <c:v>480</c:v>
                </c:pt>
                <c:pt idx="1030">
                  <c:v>487</c:v>
                </c:pt>
                <c:pt idx="1031">
                  <c:v>498</c:v>
                </c:pt>
                <c:pt idx="1032">
                  <c:v>507</c:v>
                </c:pt>
                <c:pt idx="1033">
                  <c:v>499</c:v>
                </c:pt>
                <c:pt idx="1034">
                  <c:v>506</c:v>
                </c:pt>
                <c:pt idx="1035">
                  <c:v>475</c:v>
                </c:pt>
                <c:pt idx="1036">
                  <c:v>497</c:v>
                </c:pt>
                <c:pt idx="1037">
                  <c:v>488</c:v>
                </c:pt>
                <c:pt idx="1038">
                  <c:v>469</c:v>
                </c:pt>
                <c:pt idx="1039">
                  <c:v>485</c:v>
                </c:pt>
                <c:pt idx="1040">
                  <c:v>510</c:v>
                </c:pt>
                <c:pt idx="1041">
                  <c:v>487</c:v>
                </c:pt>
                <c:pt idx="1042">
                  <c:v>485</c:v>
                </c:pt>
                <c:pt idx="1043">
                  <c:v>486</c:v>
                </c:pt>
                <c:pt idx="1044">
                  <c:v>460</c:v>
                </c:pt>
                <c:pt idx="1045">
                  <c:v>493</c:v>
                </c:pt>
                <c:pt idx="1046">
                  <c:v>479</c:v>
                </c:pt>
                <c:pt idx="1047">
                  <c:v>506</c:v>
                </c:pt>
                <c:pt idx="1048">
                  <c:v>477</c:v>
                </c:pt>
                <c:pt idx="1049">
                  <c:v>487</c:v>
                </c:pt>
                <c:pt idx="1050">
                  <c:v>482</c:v>
                </c:pt>
                <c:pt idx="1051">
                  <c:v>496</c:v>
                </c:pt>
                <c:pt idx="1052">
                  <c:v>473</c:v>
                </c:pt>
                <c:pt idx="1053">
                  <c:v>498</c:v>
                </c:pt>
                <c:pt idx="1054">
                  <c:v>482</c:v>
                </c:pt>
                <c:pt idx="1055">
                  <c:v>496</c:v>
                </c:pt>
                <c:pt idx="1056">
                  <c:v>496</c:v>
                </c:pt>
                <c:pt idx="1057">
                  <c:v>483</c:v>
                </c:pt>
                <c:pt idx="1058">
                  <c:v>500</c:v>
                </c:pt>
                <c:pt idx="1059">
                  <c:v>476</c:v>
                </c:pt>
                <c:pt idx="1060">
                  <c:v>476</c:v>
                </c:pt>
                <c:pt idx="1061">
                  <c:v>509</c:v>
                </c:pt>
                <c:pt idx="1062">
                  <c:v>509</c:v>
                </c:pt>
                <c:pt idx="1063">
                  <c:v>492</c:v>
                </c:pt>
                <c:pt idx="1064">
                  <c:v>480</c:v>
                </c:pt>
                <c:pt idx="1065">
                  <c:v>482</c:v>
                </c:pt>
                <c:pt idx="1066">
                  <c:v>493</c:v>
                </c:pt>
                <c:pt idx="1067">
                  <c:v>487</c:v>
                </c:pt>
                <c:pt idx="1068">
                  <c:v>490</c:v>
                </c:pt>
                <c:pt idx="1069">
                  <c:v>484</c:v>
                </c:pt>
                <c:pt idx="1070">
                  <c:v>479</c:v>
                </c:pt>
                <c:pt idx="1071">
                  <c:v>497</c:v>
                </c:pt>
                <c:pt idx="1072">
                  <c:v>469</c:v>
                </c:pt>
                <c:pt idx="1073">
                  <c:v>484</c:v>
                </c:pt>
                <c:pt idx="1074">
                  <c:v>481</c:v>
                </c:pt>
                <c:pt idx="1075">
                  <c:v>478</c:v>
                </c:pt>
                <c:pt idx="1076">
                  <c:v>495</c:v>
                </c:pt>
                <c:pt idx="1077">
                  <c:v>475</c:v>
                </c:pt>
                <c:pt idx="1078">
                  <c:v>487</c:v>
                </c:pt>
                <c:pt idx="1079">
                  <c:v>470</c:v>
                </c:pt>
                <c:pt idx="1080">
                  <c:v>491</c:v>
                </c:pt>
                <c:pt idx="1081">
                  <c:v>477</c:v>
                </c:pt>
                <c:pt idx="1082">
                  <c:v>471</c:v>
                </c:pt>
                <c:pt idx="1083">
                  <c:v>487</c:v>
                </c:pt>
                <c:pt idx="1084">
                  <c:v>478</c:v>
                </c:pt>
                <c:pt idx="1085">
                  <c:v>472</c:v>
                </c:pt>
                <c:pt idx="1086">
                  <c:v>492</c:v>
                </c:pt>
                <c:pt idx="1087">
                  <c:v>483</c:v>
                </c:pt>
                <c:pt idx="1088">
                  <c:v>485</c:v>
                </c:pt>
                <c:pt idx="1089">
                  <c:v>468</c:v>
                </c:pt>
                <c:pt idx="1090">
                  <c:v>474</c:v>
                </c:pt>
                <c:pt idx="1091">
                  <c:v>474</c:v>
                </c:pt>
                <c:pt idx="1092">
                  <c:v>478</c:v>
                </c:pt>
                <c:pt idx="1093">
                  <c:v>486</c:v>
                </c:pt>
                <c:pt idx="1094">
                  <c:v>489</c:v>
                </c:pt>
                <c:pt idx="1095">
                  <c:v>464</c:v>
                </c:pt>
                <c:pt idx="1096">
                  <c:v>470</c:v>
                </c:pt>
                <c:pt idx="1097">
                  <c:v>473</c:v>
                </c:pt>
                <c:pt idx="1098">
                  <c:v>485</c:v>
                </c:pt>
                <c:pt idx="1099">
                  <c:v>484</c:v>
                </c:pt>
                <c:pt idx="1100">
                  <c:v>464</c:v>
                </c:pt>
                <c:pt idx="1101">
                  <c:v>478</c:v>
                </c:pt>
                <c:pt idx="1102">
                  <c:v>477</c:v>
                </c:pt>
                <c:pt idx="1103">
                  <c:v>482</c:v>
                </c:pt>
                <c:pt idx="1104">
                  <c:v>476</c:v>
                </c:pt>
                <c:pt idx="1105">
                  <c:v>493</c:v>
                </c:pt>
                <c:pt idx="1106">
                  <c:v>486</c:v>
                </c:pt>
                <c:pt idx="1107">
                  <c:v>476</c:v>
                </c:pt>
                <c:pt idx="1108">
                  <c:v>483</c:v>
                </c:pt>
                <c:pt idx="1109">
                  <c:v>468</c:v>
                </c:pt>
                <c:pt idx="1110">
                  <c:v>477</c:v>
                </c:pt>
                <c:pt idx="1111">
                  <c:v>472</c:v>
                </c:pt>
                <c:pt idx="1112">
                  <c:v>476</c:v>
                </c:pt>
                <c:pt idx="1113">
                  <c:v>485</c:v>
                </c:pt>
                <c:pt idx="1114">
                  <c:v>470</c:v>
                </c:pt>
                <c:pt idx="1115">
                  <c:v>476</c:v>
                </c:pt>
                <c:pt idx="1116">
                  <c:v>477</c:v>
                </c:pt>
                <c:pt idx="1117">
                  <c:v>487</c:v>
                </c:pt>
                <c:pt idx="1118">
                  <c:v>487</c:v>
                </c:pt>
                <c:pt idx="1119">
                  <c:v>478</c:v>
                </c:pt>
                <c:pt idx="1120">
                  <c:v>495</c:v>
                </c:pt>
                <c:pt idx="1121">
                  <c:v>498</c:v>
                </c:pt>
                <c:pt idx="1122">
                  <c:v>474</c:v>
                </c:pt>
                <c:pt idx="1123">
                  <c:v>472</c:v>
                </c:pt>
                <c:pt idx="1124">
                  <c:v>463</c:v>
                </c:pt>
                <c:pt idx="1125">
                  <c:v>481</c:v>
                </c:pt>
                <c:pt idx="1126">
                  <c:v>481</c:v>
                </c:pt>
                <c:pt idx="1127">
                  <c:v>494</c:v>
                </c:pt>
                <c:pt idx="1128">
                  <c:v>481</c:v>
                </c:pt>
                <c:pt idx="1129">
                  <c:v>492</c:v>
                </c:pt>
                <c:pt idx="1130">
                  <c:v>484</c:v>
                </c:pt>
                <c:pt idx="1131">
                  <c:v>480</c:v>
                </c:pt>
                <c:pt idx="1132">
                  <c:v>485</c:v>
                </c:pt>
                <c:pt idx="1133">
                  <c:v>481</c:v>
                </c:pt>
                <c:pt idx="1134">
                  <c:v>470</c:v>
                </c:pt>
                <c:pt idx="1135">
                  <c:v>493</c:v>
                </c:pt>
                <c:pt idx="1136">
                  <c:v>474</c:v>
                </c:pt>
                <c:pt idx="1137">
                  <c:v>466</c:v>
                </c:pt>
                <c:pt idx="1138">
                  <c:v>481</c:v>
                </c:pt>
                <c:pt idx="1139">
                  <c:v>494</c:v>
                </c:pt>
                <c:pt idx="1140">
                  <c:v>489</c:v>
                </c:pt>
                <c:pt idx="1141">
                  <c:v>485</c:v>
                </c:pt>
                <c:pt idx="1142">
                  <c:v>482</c:v>
                </c:pt>
                <c:pt idx="1143">
                  <c:v>465</c:v>
                </c:pt>
                <c:pt idx="1144">
                  <c:v>482</c:v>
                </c:pt>
                <c:pt idx="1145">
                  <c:v>486</c:v>
                </c:pt>
                <c:pt idx="1146">
                  <c:v>467</c:v>
                </c:pt>
                <c:pt idx="1147">
                  <c:v>492</c:v>
                </c:pt>
                <c:pt idx="1148">
                  <c:v>476</c:v>
                </c:pt>
                <c:pt idx="1149">
                  <c:v>471</c:v>
                </c:pt>
                <c:pt idx="1150">
                  <c:v>474</c:v>
                </c:pt>
                <c:pt idx="1151">
                  <c:v>480</c:v>
                </c:pt>
                <c:pt idx="1152">
                  <c:v>458</c:v>
                </c:pt>
                <c:pt idx="1153">
                  <c:v>476</c:v>
                </c:pt>
                <c:pt idx="1154">
                  <c:v>475</c:v>
                </c:pt>
                <c:pt idx="1155">
                  <c:v>469</c:v>
                </c:pt>
                <c:pt idx="1156">
                  <c:v>466</c:v>
                </c:pt>
                <c:pt idx="1157">
                  <c:v>487</c:v>
                </c:pt>
                <c:pt idx="1158">
                  <c:v>466</c:v>
                </c:pt>
                <c:pt idx="1159">
                  <c:v>479</c:v>
                </c:pt>
                <c:pt idx="1160">
                  <c:v>473</c:v>
                </c:pt>
                <c:pt idx="1161">
                  <c:v>482</c:v>
                </c:pt>
                <c:pt idx="1162">
                  <c:v>477</c:v>
                </c:pt>
                <c:pt idx="1163">
                  <c:v>466</c:v>
                </c:pt>
                <c:pt idx="1164">
                  <c:v>488</c:v>
                </c:pt>
                <c:pt idx="1165">
                  <c:v>476</c:v>
                </c:pt>
                <c:pt idx="1166">
                  <c:v>461</c:v>
                </c:pt>
                <c:pt idx="1167">
                  <c:v>461</c:v>
                </c:pt>
                <c:pt idx="1168">
                  <c:v>475</c:v>
                </c:pt>
                <c:pt idx="1169">
                  <c:v>465</c:v>
                </c:pt>
                <c:pt idx="1170">
                  <c:v>483</c:v>
                </c:pt>
                <c:pt idx="1171">
                  <c:v>484</c:v>
                </c:pt>
                <c:pt idx="1172">
                  <c:v>468</c:v>
                </c:pt>
                <c:pt idx="1173">
                  <c:v>473</c:v>
                </c:pt>
                <c:pt idx="1174">
                  <c:v>478</c:v>
                </c:pt>
                <c:pt idx="1175">
                  <c:v>473</c:v>
                </c:pt>
                <c:pt idx="1176">
                  <c:v>475</c:v>
                </c:pt>
                <c:pt idx="1177">
                  <c:v>484</c:v>
                </c:pt>
                <c:pt idx="1178">
                  <c:v>476</c:v>
                </c:pt>
                <c:pt idx="1179">
                  <c:v>497</c:v>
                </c:pt>
                <c:pt idx="1180">
                  <c:v>488</c:v>
                </c:pt>
                <c:pt idx="1181">
                  <c:v>491</c:v>
                </c:pt>
                <c:pt idx="1182">
                  <c:v>475</c:v>
                </c:pt>
                <c:pt idx="1183">
                  <c:v>492</c:v>
                </c:pt>
                <c:pt idx="1184">
                  <c:v>465</c:v>
                </c:pt>
                <c:pt idx="1185">
                  <c:v>480</c:v>
                </c:pt>
                <c:pt idx="1186">
                  <c:v>465</c:v>
                </c:pt>
                <c:pt idx="1187">
                  <c:v>482</c:v>
                </c:pt>
                <c:pt idx="1188">
                  <c:v>475</c:v>
                </c:pt>
                <c:pt idx="1189">
                  <c:v>472</c:v>
                </c:pt>
                <c:pt idx="1190">
                  <c:v>484</c:v>
                </c:pt>
                <c:pt idx="1191">
                  <c:v>485</c:v>
                </c:pt>
                <c:pt idx="1192">
                  <c:v>480</c:v>
                </c:pt>
                <c:pt idx="1193">
                  <c:v>482</c:v>
                </c:pt>
                <c:pt idx="1194">
                  <c:v>466</c:v>
                </c:pt>
                <c:pt idx="1195">
                  <c:v>483</c:v>
                </c:pt>
                <c:pt idx="1196">
                  <c:v>477</c:v>
                </c:pt>
                <c:pt idx="1197">
                  <c:v>461</c:v>
                </c:pt>
                <c:pt idx="1198">
                  <c:v>476</c:v>
                </c:pt>
                <c:pt idx="1199">
                  <c:v>482</c:v>
                </c:pt>
                <c:pt idx="1200">
                  <c:v>472</c:v>
                </c:pt>
                <c:pt idx="1201">
                  <c:v>464</c:v>
                </c:pt>
                <c:pt idx="1202">
                  <c:v>459</c:v>
                </c:pt>
                <c:pt idx="1203">
                  <c:v>473</c:v>
                </c:pt>
                <c:pt idx="1204">
                  <c:v>472</c:v>
                </c:pt>
                <c:pt idx="1205">
                  <c:v>473</c:v>
                </c:pt>
                <c:pt idx="1206">
                  <c:v>475</c:v>
                </c:pt>
                <c:pt idx="1207">
                  <c:v>466</c:v>
                </c:pt>
                <c:pt idx="1208">
                  <c:v>482</c:v>
                </c:pt>
                <c:pt idx="1209">
                  <c:v>481</c:v>
                </c:pt>
                <c:pt idx="1210">
                  <c:v>469</c:v>
                </c:pt>
                <c:pt idx="1211">
                  <c:v>479</c:v>
                </c:pt>
                <c:pt idx="1212">
                  <c:v>475</c:v>
                </c:pt>
                <c:pt idx="1213">
                  <c:v>481</c:v>
                </c:pt>
                <c:pt idx="1214">
                  <c:v>481</c:v>
                </c:pt>
                <c:pt idx="1215">
                  <c:v>474</c:v>
                </c:pt>
                <c:pt idx="1216">
                  <c:v>483</c:v>
                </c:pt>
                <c:pt idx="1217">
                  <c:v>487</c:v>
                </c:pt>
                <c:pt idx="1218">
                  <c:v>464</c:v>
                </c:pt>
                <c:pt idx="1219">
                  <c:v>470</c:v>
                </c:pt>
                <c:pt idx="1220">
                  <c:v>471</c:v>
                </c:pt>
                <c:pt idx="1221">
                  <c:v>480</c:v>
                </c:pt>
                <c:pt idx="1222">
                  <c:v>489</c:v>
                </c:pt>
                <c:pt idx="1223">
                  <c:v>466</c:v>
                </c:pt>
                <c:pt idx="1224">
                  <c:v>482</c:v>
                </c:pt>
                <c:pt idx="1225">
                  <c:v>479</c:v>
                </c:pt>
                <c:pt idx="1226">
                  <c:v>472</c:v>
                </c:pt>
                <c:pt idx="1227">
                  <c:v>480</c:v>
                </c:pt>
                <c:pt idx="1228">
                  <c:v>469</c:v>
                </c:pt>
                <c:pt idx="1229">
                  <c:v>474</c:v>
                </c:pt>
                <c:pt idx="1230">
                  <c:v>471</c:v>
                </c:pt>
                <c:pt idx="1231">
                  <c:v>474</c:v>
                </c:pt>
                <c:pt idx="1232">
                  <c:v>468</c:v>
                </c:pt>
                <c:pt idx="1233">
                  <c:v>466</c:v>
                </c:pt>
                <c:pt idx="1234">
                  <c:v>468</c:v>
                </c:pt>
                <c:pt idx="1235">
                  <c:v>485</c:v>
                </c:pt>
                <c:pt idx="1236">
                  <c:v>469</c:v>
                </c:pt>
                <c:pt idx="1237">
                  <c:v>463</c:v>
                </c:pt>
                <c:pt idx="1238">
                  <c:v>465</c:v>
                </c:pt>
                <c:pt idx="1239">
                  <c:v>490</c:v>
                </c:pt>
                <c:pt idx="1240">
                  <c:v>476</c:v>
                </c:pt>
                <c:pt idx="1241">
                  <c:v>464</c:v>
                </c:pt>
                <c:pt idx="1242">
                  <c:v>486</c:v>
                </c:pt>
                <c:pt idx="1243">
                  <c:v>468</c:v>
                </c:pt>
                <c:pt idx="1244">
                  <c:v>470</c:v>
                </c:pt>
                <c:pt idx="1245">
                  <c:v>477</c:v>
                </c:pt>
                <c:pt idx="1246">
                  <c:v>458</c:v>
                </c:pt>
                <c:pt idx="1247">
                  <c:v>477</c:v>
                </c:pt>
                <c:pt idx="1248">
                  <c:v>479</c:v>
                </c:pt>
                <c:pt idx="1249">
                  <c:v>475</c:v>
                </c:pt>
                <c:pt idx="1250">
                  <c:v>467</c:v>
                </c:pt>
                <c:pt idx="1251">
                  <c:v>482</c:v>
                </c:pt>
                <c:pt idx="1252">
                  <c:v>485</c:v>
                </c:pt>
                <c:pt idx="1253">
                  <c:v>478</c:v>
                </c:pt>
                <c:pt idx="1254">
                  <c:v>474</c:v>
                </c:pt>
                <c:pt idx="1255">
                  <c:v>482</c:v>
                </c:pt>
                <c:pt idx="1256">
                  <c:v>479</c:v>
                </c:pt>
                <c:pt idx="1257">
                  <c:v>482</c:v>
                </c:pt>
                <c:pt idx="1258">
                  <c:v>491</c:v>
                </c:pt>
                <c:pt idx="1259">
                  <c:v>471</c:v>
                </c:pt>
                <c:pt idx="1260">
                  <c:v>481</c:v>
                </c:pt>
                <c:pt idx="1261">
                  <c:v>479</c:v>
                </c:pt>
                <c:pt idx="1262">
                  <c:v>481</c:v>
                </c:pt>
                <c:pt idx="1263">
                  <c:v>473</c:v>
                </c:pt>
                <c:pt idx="1264">
                  <c:v>490</c:v>
                </c:pt>
                <c:pt idx="1265">
                  <c:v>471</c:v>
                </c:pt>
                <c:pt idx="1266">
                  <c:v>470</c:v>
                </c:pt>
                <c:pt idx="1267">
                  <c:v>481</c:v>
                </c:pt>
                <c:pt idx="1268">
                  <c:v>464</c:v>
                </c:pt>
                <c:pt idx="1269">
                  <c:v>496</c:v>
                </c:pt>
                <c:pt idx="1270">
                  <c:v>485</c:v>
                </c:pt>
                <c:pt idx="1271">
                  <c:v>468</c:v>
                </c:pt>
                <c:pt idx="1272">
                  <c:v>471</c:v>
                </c:pt>
                <c:pt idx="1273">
                  <c:v>482</c:v>
                </c:pt>
                <c:pt idx="1274">
                  <c:v>478</c:v>
                </c:pt>
                <c:pt idx="1275">
                  <c:v>488</c:v>
                </c:pt>
                <c:pt idx="1276">
                  <c:v>494</c:v>
                </c:pt>
                <c:pt idx="1277">
                  <c:v>477</c:v>
                </c:pt>
                <c:pt idx="1278">
                  <c:v>463</c:v>
                </c:pt>
                <c:pt idx="1279">
                  <c:v>473</c:v>
                </c:pt>
                <c:pt idx="1280">
                  <c:v>471</c:v>
                </c:pt>
                <c:pt idx="1281">
                  <c:v>463</c:v>
                </c:pt>
                <c:pt idx="1282">
                  <c:v>471</c:v>
                </c:pt>
                <c:pt idx="1283">
                  <c:v>485</c:v>
                </c:pt>
                <c:pt idx="1284">
                  <c:v>466</c:v>
                </c:pt>
                <c:pt idx="1285">
                  <c:v>470</c:v>
                </c:pt>
                <c:pt idx="1286">
                  <c:v>490</c:v>
                </c:pt>
                <c:pt idx="1287">
                  <c:v>484</c:v>
                </c:pt>
                <c:pt idx="1288">
                  <c:v>474</c:v>
                </c:pt>
                <c:pt idx="1289">
                  <c:v>498</c:v>
                </c:pt>
                <c:pt idx="1290">
                  <c:v>480</c:v>
                </c:pt>
                <c:pt idx="1291">
                  <c:v>477</c:v>
                </c:pt>
                <c:pt idx="1292">
                  <c:v>483</c:v>
                </c:pt>
                <c:pt idx="1293">
                  <c:v>466</c:v>
                </c:pt>
                <c:pt idx="1294">
                  <c:v>478</c:v>
                </c:pt>
                <c:pt idx="1295">
                  <c:v>476</c:v>
                </c:pt>
                <c:pt idx="1296">
                  <c:v>480</c:v>
                </c:pt>
                <c:pt idx="1297">
                  <c:v>478</c:v>
                </c:pt>
                <c:pt idx="1298">
                  <c:v>489</c:v>
                </c:pt>
                <c:pt idx="1299">
                  <c:v>492</c:v>
                </c:pt>
                <c:pt idx="1300">
                  <c:v>469</c:v>
                </c:pt>
                <c:pt idx="1301">
                  <c:v>487</c:v>
                </c:pt>
                <c:pt idx="1302">
                  <c:v>475</c:v>
                </c:pt>
                <c:pt idx="1303">
                  <c:v>471</c:v>
                </c:pt>
                <c:pt idx="1304">
                  <c:v>477</c:v>
                </c:pt>
                <c:pt idx="1305">
                  <c:v>456</c:v>
                </c:pt>
                <c:pt idx="1306">
                  <c:v>470</c:v>
                </c:pt>
                <c:pt idx="1307">
                  <c:v>472</c:v>
                </c:pt>
                <c:pt idx="1308">
                  <c:v>488</c:v>
                </c:pt>
                <c:pt idx="1309">
                  <c:v>480</c:v>
                </c:pt>
                <c:pt idx="1310">
                  <c:v>466</c:v>
                </c:pt>
                <c:pt idx="1311">
                  <c:v>483</c:v>
                </c:pt>
                <c:pt idx="1312">
                  <c:v>467</c:v>
                </c:pt>
                <c:pt idx="1313">
                  <c:v>463</c:v>
                </c:pt>
                <c:pt idx="1314">
                  <c:v>476</c:v>
                </c:pt>
                <c:pt idx="1315">
                  <c:v>467</c:v>
                </c:pt>
                <c:pt idx="1316">
                  <c:v>469</c:v>
                </c:pt>
                <c:pt idx="1317">
                  <c:v>465</c:v>
                </c:pt>
                <c:pt idx="1318">
                  <c:v>457</c:v>
                </c:pt>
                <c:pt idx="1319">
                  <c:v>467</c:v>
                </c:pt>
                <c:pt idx="1320">
                  <c:v>471</c:v>
                </c:pt>
                <c:pt idx="1321">
                  <c:v>482</c:v>
                </c:pt>
                <c:pt idx="1322">
                  <c:v>483</c:v>
                </c:pt>
                <c:pt idx="1323">
                  <c:v>466</c:v>
                </c:pt>
                <c:pt idx="1324">
                  <c:v>478</c:v>
                </c:pt>
                <c:pt idx="1325">
                  <c:v>473</c:v>
                </c:pt>
                <c:pt idx="1326">
                  <c:v>487</c:v>
                </c:pt>
                <c:pt idx="1327">
                  <c:v>500</c:v>
                </c:pt>
                <c:pt idx="1328">
                  <c:v>466</c:v>
                </c:pt>
                <c:pt idx="1329">
                  <c:v>466</c:v>
                </c:pt>
                <c:pt idx="1330">
                  <c:v>476</c:v>
                </c:pt>
                <c:pt idx="1331">
                  <c:v>489</c:v>
                </c:pt>
                <c:pt idx="1332">
                  <c:v>476</c:v>
                </c:pt>
                <c:pt idx="1333">
                  <c:v>465</c:v>
                </c:pt>
                <c:pt idx="1334">
                  <c:v>488</c:v>
                </c:pt>
                <c:pt idx="1335">
                  <c:v>466</c:v>
                </c:pt>
                <c:pt idx="1336">
                  <c:v>467</c:v>
                </c:pt>
                <c:pt idx="1337">
                  <c:v>505</c:v>
                </c:pt>
                <c:pt idx="1338">
                  <c:v>466</c:v>
                </c:pt>
                <c:pt idx="1339">
                  <c:v>485</c:v>
                </c:pt>
                <c:pt idx="1340">
                  <c:v>466</c:v>
                </c:pt>
                <c:pt idx="1341">
                  <c:v>492</c:v>
                </c:pt>
                <c:pt idx="1342">
                  <c:v>463</c:v>
                </c:pt>
                <c:pt idx="1343">
                  <c:v>472</c:v>
                </c:pt>
                <c:pt idx="1344">
                  <c:v>471</c:v>
                </c:pt>
                <c:pt idx="1345">
                  <c:v>480</c:v>
                </c:pt>
                <c:pt idx="1346">
                  <c:v>467</c:v>
                </c:pt>
                <c:pt idx="1347">
                  <c:v>468</c:v>
                </c:pt>
                <c:pt idx="1348">
                  <c:v>469</c:v>
                </c:pt>
                <c:pt idx="1349">
                  <c:v>471</c:v>
                </c:pt>
                <c:pt idx="1350">
                  <c:v>482</c:v>
                </c:pt>
                <c:pt idx="1351">
                  <c:v>499</c:v>
                </c:pt>
                <c:pt idx="1352">
                  <c:v>484</c:v>
                </c:pt>
                <c:pt idx="1353">
                  <c:v>481</c:v>
                </c:pt>
                <c:pt idx="1354">
                  <c:v>480</c:v>
                </c:pt>
                <c:pt idx="1355">
                  <c:v>472</c:v>
                </c:pt>
                <c:pt idx="1356">
                  <c:v>488</c:v>
                </c:pt>
                <c:pt idx="1357">
                  <c:v>469</c:v>
                </c:pt>
                <c:pt idx="1358">
                  <c:v>470</c:v>
                </c:pt>
                <c:pt idx="1359">
                  <c:v>482</c:v>
                </c:pt>
                <c:pt idx="1360">
                  <c:v>481</c:v>
                </c:pt>
                <c:pt idx="1361">
                  <c:v>471</c:v>
                </c:pt>
                <c:pt idx="1362">
                  <c:v>464</c:v>
                </c:pt>
                <c:pt idx="1363">
                  <c:v>475</c:v>
                </c:pt>
                <c:pt idx="1364">
                  <c:v>455</c:v>
                </c:pt>
                <c:pt idx="1365">
                  <c:v>472</c:v>
                </c:pt>
                <c:pt idx="1366">
                  <c:v>482</c:v>
                </c:pt>
                <c:pt idx="1367">
                  <c:v>473</c:v>
                </c:pt>
                <c:pt idx="1368">
                  <c:v>465</c:v>
                </c:pt>
                <c:pt idx="1369">
                  <c:v>472</c:v>
                </c:pt>
                <c:pt idx="1370">
                  <c:v>465</c:v>
                </c:pt>
                <c:pt idx="1371">
                  <c:v>460</c:v>
                </c:pt>
                <c:pt idx="1372">
                  <c:v>477</c:v>
                </c:pt>
                <c:pt idx="1373">
                  <c:v>479</c:v>
                </c:pt>
                <c:pt idx="1374">
                  <c:v>459</c:v>
                </c:pt>
                <c:pt idx="1375">
                  <c:v>468</c:v>
                </c:pt>
                <c:pt idx="1376">
                  <c:v>476</c:v>
                </c:pt>
                <c:pt idx="1377">
                  <c:v>471</c:v>
                </c:pt>
                <c:pt idx="1378">
                  <c:v>488</c:v>
                </c:pt>
                <c:pt idx="1379">
                  <c:v>461</c:v>
                </c:pt>
                <c:pt idx="1380">
                  <c:v>467</c:v>
                </c:pt>
                <c:pt idx="1381">
                  <c:v>467</c:v>
                </c:pt>
                <c:pt idx="1382">
                  <c:v>474</c:v>
                </c:pt>
                <c:pt idx="1383">
                  <c:v>481</c:v>
                </c:pt>
                <c:pt idx="1384">
                  <c:v>469</c:v>
                </c:pt>
                <c:pt idx="1385">
                  <c:v>474</c:v>
                </c:pt>
                <c:pt idx="1386">
                  <c:v>479</c:v>
                </c:pt>
                <c:pt idx="1387">
                  <c:v>470</c:v>
                </c:pt>
                <c:pt idx="1388">
                  <c:v>484</c:v>
                </c:pt>
                <c:pt idx="1389">
                  <c:v>467</c:v>
                </c:pt>
                <c:pt idx="1390">
                  <c:v>462</c:v>
                </c:pt>
                <c:pt idx="1391">
                  <c:v>471</c:v>
                </c:pt>
                <c:pt idx="1392">
                  <c:v>474</c:v>
                </c:pt>
                <c:pt idx="1393">
                  <c:v>470</c:v>
                </c:pt>
                <c:pt idx="1394">
                  <c:v>483</c:v>
                </c:pt>
                <c:pt idx="1395">
                  <c:v>459</c:v>
                </c:pt>
                <c:pt idx="1396">
                  <c:v>459</c:v>
                </c:pt>
                <c:pt idx="1397">
                  <c:v>484</c:v>
                </c:pt>
                <c:pt idx="1398">
                  <c:v>478</c:v>
                </c:pt>
                <c:pt idx="1399">
                  <c:v>467</c:v>
                </c:pt>
                <c:pt idx="1400">
                  <c:v>470</c:v>
                </c:pt>
                <c:pt idx="1401">
                  <c:v>472</c:v>
                </c:pt>
                <c:pt idx="1402">
                  <c:v>474</c:v>
                </c:pt>
                <c:pt idx="1403">
                  <c:v>469</c:v>
                </c:pt>
                <c:pt idx="1404">
                  <c:v>480</c:v>
                </c:pt>
                <c:pt idx="1405">
                  <c:v>481</c:v>
                </c:pt>
                <c:pt idx="1406">
                  <c:v>484</c:v>
                </c:pt>
                <c:pt idx="1407">
                  <c:v>484</c:v>
                </c:pt>
                <c:pt idx="1408">
                  <c:v>477</c:v>
                </c:pt>
                <c:pt idx="1409">
                  <c:v>465</c:v>
                </c:pt>
                <c:pt idx="1410">
                  <c:v>473</c:v>
                </c:pt>
                <c:pt idx="1411">
                  <c:v>472</c:v>
                </c:pt>
                <c:pt idx="1412">
                  <c:v>466</c:v>
                </c:pt>
                <c:pt idx="1413">
                  <c:v>471</c:v>
                </c:pt>
                <c:pt idx="1414">
                  <c:v>462</c:v>
                </c:pt>
                <c:pt idx="1415">
                  <c:v>467</c:v>
                </c:pt>
                <c:pt idx="1416">
                  <c:v>464</c:v>
                </c:pt>
                <c:pt idx="1417">
                  <c:v>476</c:v>
                </c:pt>
                <c:pt idx="1418">
                  <c:v>477</c:v>
                </c:pt>
                <c:pt idx="1419">
                  <c:v>461</c:v>
                </c:pt>
                <c:pt idx="1420">
                  <c:v>467</c:v>
                </c:pt>
                <c:pt idx="1421">
                  <c:v>471</c:v>
                </c:pt>
                <c:pt idx="1422">
                  <c:v>469</c:v>
                </c:pt>
                <c:pt idx="1423">
                  <c:v>451</c:v>
                </c:pt>
                <c:pt idx="1424">
                  <c:v>471</c:v>
                </c:pt>
                <c:pt idx="1425">
                  <c:v>466</c:v>
                </c:pt>
                <c:pt idx="1426">
                  <c:v>458</c:v>
                </c:pt>
                <c:pt idx="1427">
                  <c:v>457</c:v>
                </c:pt>
                <c:pt idx="1428">
                  <c:v>473</c:v>
                </c:pt>
                <c:pt idx="1429">
                  <c:v>464</c:v>
                </c:pt>
                <c:pt idx="1430">
                  <c:v>462</c:v>
                </c:pt>
                <c:pt idx="1431">
                  <c:v>465</c:v>
                </c:pt>
                <c:pt idx="1432">
                  <c:v>472</c:v>
                </c:pt>
                <c:pt idx="1433">
                  <c:v>460</c:v>
                </c:pt>
                <c:pt idx="1434">
                  <c:v>474</c:v>
                </c:pt>
                <c:pt idx="1435">
                  <c:v>464</c:v>
                </c:pt>
                <c:pt idx="1436">
                  <c:v>470</c:v>
                </c:pt>
                <c:pt idx="1437">
                  <c:v>465</c:v>
                </c:pt>
                <c:pt idx="1438">
                  <c:v>455</c:v>
                </c:pt>
                <c:pt idx="1439">
                  <c:v>451</c:v>
                </c:pt>
                <c:pt idx="1440">
                  <c:v>481</c:v>
                </c:pt>
                <c:pt idx="1441">
                  <c:v>459</c:v>
                </c:pt>
                <c:pt idx="1442">
                  <c:v>475</c:v>
                </c:pt>
                <c:pt idx="1443">
                  <c:v>463</c:v>
                </c:pt>
                <c:pt idx="1444">
                  <c:v>474</c:v>
                </c:pt>
                <c:pt idx="1445">
                  <c:v>462</c:v>
                </c:pt>
                <c:pt idx="1446">
                  <c:v>471</c:v>
                </c:pt>
                <c:pt idx="1447">
                  <c:v>472</c:v>
                </c:pt>
                <c:pt idx="1448">
                  <c:v>456</c:v>
                </c:pt>
                <c:pt idx="1449">
                  <c:v>465</c:v>
                </c:pt>
                <c:pt idx="1450">
                  <c:v>481</c:v>
                </c:pt>
                <c:pt idx="1451">
                  <c:v>463</c:v>
                </c:pt>
                <c:pt idx="1452">
                  <c:v>460</c:v>
                </c:pt>
                <c:pt idx="1453">
                  <c:v>471</c:v>
                </c:pt>
                <c:pt idx="1454">
                  <c:v>470</c:v>
                </c:pt>
                <c:pt idx="1455">
                  <c:v>469</c:v>
                </c:pt>
                <c:pt idx="1456">
                  <c:v>471</c:v>
                </c:pt>
                <c:pt idx="1457">
                  <c:v>473</c:v>
                </c:pt>
                <c:pt idx="1458">
                  <c:v>474</c:v>
                </c:pt>
                <c:pt idx="1459">
                  <c:v>464</c:v>
                </c:pt>
                <c:pt idx="1460">
                  <c:v>472</c:v>
                </c:pt>
                <c:pt idx="1461">
                  <c:v>471</c:v>
                </c:pt>
                <c:pt idx="1462">
                  <c:v>472</c:v>
                </c:pt>
                <c:pt idx="1463">
                  <c:v>453</c:v>
                </c:pt>
                <c:pt idx="1464">
                  <c:v>468</c:v>
                </c:pt>
                <c:pt idx="1465">
                  <c:v>465</c:v>
                </c:pt>
                <c:pt idx="1466">
                  <c:v>464</c:v>
                </c:pt>
                <c:pt idx="1467">
                  <c:v>469</c:v>
                </c:pt>
                <c:pt idx="1468">
                  <c:v>464</c:v>
                </c:pt>
                <c:pt idx="1469">
                  <c:v>469</c:v>
                </c:pt>
                <c:pt idx="1470">
                  <c:v>461</c:v>
                </c:pt>
                <c:pt idx="1471">
                  <c:v>483</c:v>
                </c:pt>
                <c:pt idx="1472">
                  <c:v>474</c:v>
                </c:pt>
                <c:pt idx="1473">
                  <c:v>486</c:v>
                </c:pt>
                <c:pt idx="1474">
                  <c:v>478</c:v>
                </c:pt>
                <c:pt idx="1475">
                  <c:v>474</c:v>
                </c:pt>
                <c:pt idx="1476">
                  <c:v>466</c:v>
                </c:pt>
                <c:pt idx="1477">
                  <c:v>466</c:v>
                </c:pt>
                <c:pt idx="1478">
                  <c:v>470</c:v>
                </c:pt>
                <c:pt idx="1479">
                  <c:v>470</c:v>
                </c:pt>
                <c:pt idx="1480">
                  <c:v>475</c:v>
                </c:pt>
                <c:pt idx="1481">
                  <c:v>453</c:v>
                </c:pt>
                <c:pt idx="1482">
                  <c:v>468</c:v>
                </c:pt>
                <c:pt idx="1483">
                  <c:v>483</c:v>
                </c:pt>
                <c:pt idx="1484">
                  <c:v>486</c:v>
                </c:pt>
                <c:pt idx="1485">
                  <c:v>478</c:v>
                </c:pt>
                <c:pt idx="1486">
                  <c:v>476</c:v>
                </c:pt>
                <c:pt idx="1487">
                  <c:v>476</c:v>
                </c:pt>
                <c:pt idx="1488">
                  <c:v>468</c:v>
                </c:pt>
                <c:pt idx="1489">
                  <c:v>473</c:v>
                </c:pt>
                <c:pt idx="1490">
                  <c:v>461</c:v>
                </c:pt>
                <c:pt idx="1491">
                  <c:v>453</c:v>
                </c:pt>
                <c:pt idx="1492">
                  <c:v>479</c:v>
                </c:pt>
                <c:pt idx="1493">
                  <c:v>463</c:v>
                </c:pt>
                <c:pt idx="1494">
                  <c:v>486</c:v>
                </c:pt>
                <c:pt idx="1495">
                  <c:v>485</c:v>
                </c:pt>
                <c:pt idx="1496">
                  <c:v>468</c:v>
                </c:pt>
                <c:pt idx="1497">
                  <c:v>488</c:v>
                </c:pt>
                <c:pt idx="1498">
                  <c:v>477</c:v>
                </c:pt>
                <c:pt idx="1499">
                  <c:v>467</c:v>
                </c:pt>
                <c:pt idx="1500">
                  <c:v>458</c:v>
                </c:pt>
                <c:pt idx="1501">
                  <c:v>471</c:v>
                </c:pt>
                <c:pt idx="1502">
                  <c:v>472</c:v>
                </c:pt>
                <c:pt idx="1503">
                  <c:v>481</c:v>
                </c:pt>
                <c:pt idx="1504">
                  <c:v>480</c:v>
                </c:pt>
                <c:pt idx="1505">
                  <c:v>489</c:v>
                </c:pt>
                <c:pt idx="1506">
                  <c:v>478</c:v>
                </c:pt>
                <c:pt idx="1507">
                  <c:v>475</c:v>
                </c:pt>
                <c:pt idx="1508">
                  <c:v>473</c:v>
                </c:pt>
                <c:pt idx="1509">
                  <c:v>469</c:v>
                </c:pt>
                <c:pt idx="1510">
                  <c:v>467</c:v>
                </c:pt>
                <c:pt idx="1511">
                  <c:v>470</c:v>
                </c:pt>
                <c:pt idx="1512">
                  <c:v>480</c:v>
                </c:pt>
                <c:pt idx="1513">
                  <c:v>480</c:v>
                </c:pt>
                <c:pt idx="1514">
                  <c:v>459</c:v>
                </c:pt>
                <c:pt idx="1515">
                  <c:v>455</c:v>
                </c:pt>
                <c:pt idx="1516">
                  <c:v>464</c:v>
                </c:pt>
                <c:pt idx="1517">
                  <c:v>477</c:v>
                </c:pt>
                <c:pt idx="1518">
                  <c:v>472</c:v>
                </c:pt>
                <c:pt idx="1519">
                  <c:v>484</c:v>
                </c:pt>
                <c:pt idx="1520">
                  <c:v>476</c:v>
                </c:pt>
                <c:pt idx="1521">
                  <c:v>473</c:v>
                </c:pt>
                <c:pt idx="1522">
                  <c:v>454</c:v>
                </c:pt>
                <c:pt idx="1523">
                  <c:v>485</c:v>
                </c:pt>
                <c:pt idx="1524">
                  <c:v>466</c:v>
                </c:pt>
                <c:pt idx="1525">
                  <c:v>474</c:v>
                </c:pt>
                <c:pt idx="1526">
                  <c:v>472</c:v>
                </c:pt>
                <c:pt idx="1527">
                  <c:v>470</c:v>
                </c:pt>
                <c:pt idx="1528">
                  <c:v>476</c:v>
                </c:pt>
                <c:pt idx="1529">
                  <c:v>496</c:v>
                </c:pt>
                <c:pt idx="1530">
                  <c:v>481</c:v>
                </c:pt>
                <c:pt idx="1531">
                  <c:v>480</c:v>
                </c:pt>
                <c:pt idx="1532">
                  <c:v>485</c:v>
                </c:pt>
                <c:pt idx="1533">
                  <c:v>482</c:v>
                </c:pt>
                <c:pt idx="1534">
                  <c:v>481</c:v>
                </c:pt>
                <c:pt idx="1535">
                  <c:v>481</c:v>
                </c:pt>
                <c:pt idx="1536">
                  <c:v>480</c:v>
                </c:pt>
                <c:pt idx="1537">
                  <c:v>487</c:v>
                </c:pt>
                <c:pt idx="1538">
                  <c:v>470</c:v>
                </c:pt>
                <c:pt idx="1539">
                  <c:v>489</c:v>
                </c:pt>
                <c:pt idx="1540">
                  <c:v>474</c:v>
                </c:pt>
                <c:pt idx="1541">
                  <c:v>473</c:v>
                </c:pt>
                <c:pt idx="1542">
                  <c:v>473</c:v>
                </c:pt>
                <c:pt idx="1543">
                  <c:v>479</c:v>
                </c:pt>
                <c:pt idx="1544">
                  <c:v>470</c:v>
                </c:pt>
                <c:pt idx="1545">
                  <c:v>490</c:v>
                </c:pt>
                <c:pt idx="1546">
                  <c:v>481</c:v>
                </c:pt>
                <c:pt idx="1547">
                  <c:v>476</c:v>
                </c:pt>
                <c:pt idx="1548">
                  <c:v>480</c:v>
                </c:pt>
                <c:pt idx="1549">
                  <c:v>480</c:v>
                </c:pt>
                <c:pt idx="1550">
                  <c:v>476</c:v>
                </c:pt>
                <c:pt idx="1551">
                  <c:v>494</c:v>
                </c:pt>
                <c:pt idx="1552">
                  <c:v>471</c:v>
                </c:pt>
                <c:pt idx="1553">
                  <c:v>490</c:v>
                </c:pt>
                <c:pt idx="1554">
                  <c:v>480</c:v>
                </c:pt>
                <c:pt idx="1555">
                  <c:v>489</c:v>
                </c:pt>
                <c:pt idx="1556">
                  <c:v>502</c:v>
                </c:pt>
                <c:pt idx="1557">
                  <c:v>498</c:v>
                </c:pt>
                <c:pt idx="1558">
                  <c:v>486</c:v>
                </c:pt>
                <c:pt idx="1559">
                  <c:v>476</c:v>
                </c:pt>
                <c:pt idx="1560">
                  <c:v>479</c:v>
                </c:pt>
                <c:pt idx="1561">
                  <c:v>490</c:v>
                </c:pt>
                <c:pt idx="1562">
                  <c:v>478</c:v>
                </c:pt>
                <c:pt idx="1563">
                  <c:v>521</c:v>
                </c:pt>
                <c:pt idx="1564">
                  <c:v>490</c:v>
                </c:pt>
                <c:pt idx="1565">
                  <c:v>499</c:v>
                </c:pt>
                <c:pt idx="1566">
                  <c:v>497</c:v>
                </c:pt>
                <c:pt idx="1567">
                  <c:v>483</c:v>
                </c:pt>
                <c:pt idx="1568">
                  <c:v>484</c:v>
                </c:pt>
                <c:pt idx="1569">
                  <c:v>493</c:v>
                </c:pt>
                <c:pt idx="1570">
                  <c:v>482</c:v>
                </c:pt>
                <c:pt idx="1571">
                  <c:v>476</c:v>
                </c:pt>
                <c:pt idx="1572">
                  <c:v>485</c:v>
                </c:pt>
                <c:pt idx="1573">
                  <c:v>488</c:v>
                </c:pt>
                <c:pt idx="1574">
                  <c:v>489</c:v>
                </c:pt>
                <c:pt idx="1575">
                  <c:v>498</c:v>
                </c:pt>
                <c:pt idx="1576">
                  <c:v>486</c:v>
                </c:pt>
                <c:pt idx="1577">
                  <c:v>493</c:v>
                </c:pt>
                <c:pt idx="1578">
                  <c:v>487</c:v>
                </c:pt>
                <c:pt idx="1579">
                  <c:v>482</c:v>
                </c:pt>
                <c:pt idx="1580">
                  <c:v>485</c:v>
                </c:pt>
                <c:pt idx="1581">
                  <c:v>494</c:v>
                </c:pt>
                <c:pt idx="1582">
                  <c:v>470</c:v>
                </c:pt>
                <c:pt idx="1583">
                  <c:v>485</c:v>
                </c:pt>
                <c:pt idx="1584">
                  <c:v>483</c:v>
                </c:pt>
                <c:pt idx="1585">
                  <c:v>481</c:v>
                </c:pt>
                <c:pt idx="1586">
                  <c:v>482</c:v>
                </c:pt>
                <c:pt idx="1587">
                  <c:v>496</c:v>
                </c:pt>
                <c:pt idx="1588">
                  <c:v>482</c:v>
                </c:pt>
                <c:pt idx="1589">
                  <c:v>473</c:v>
                </c:pt>
                <c:pt idx="1590">
                  <c:v>487</c:v>
                </c:pt>
                <c:pt idx="1591">
                  <c:v>474</c:v>
                </c:pt>
                <c:pt idx="1592">
                  <c:v>475</c:v>
                </c:pt>
                <c:pt idx="1593">
                  <c:v>488</c:v>
                </c:pt>
                <c:pt idx="1594">
                  <c:v>505</c:v>
                </c:pt>
                <c:pt idx="1595">
                  <c:v>482</c:v>
                </c:pt>
                <c:pt idx="1596">
                  <c:v>473</c:v>
                </c:pt>
                <c:pt idx="1597">
                  <c:v>478</c:v>
                </c:pt>
                <c:pt idx="1598">
                  <c:v>483</c:v>
                </c:pt>
                <c:pt idx="1599">
                  <c:v>473</c:v>
                </c:pt>
                <c:pt idx="1600">
                  <c:v>482</c:v>
                </c:pt>
                <c:pt idx="1601">
                  <c:v>505</c:v>
                </c:pt>
                <c:pt idx="1602">
                  <c:v>507</c:v>
                </c:pt>
                <c:pt idx="1603">
                  <c:v>482</c:v>
                </c:pt>
                <c:pt idx="1604">
                  <c:v>481</c:v>
                </c:pt>
                <c:pt idx="1605">
                  <c:v>481</c:v>
                </c:pt>
                <c:pt idx="1606">
                  <c:v>481</c:v>
                </c:pt>
                <c:pt idx="1607">
                  <c:v>480</c:v>
                </c:pt>
                <c:pt idx="1608">
                  <c:v>498</c:v>
                </c:pt>
                <c:pt idx="1609">
                  <c:v>488</c:v>
                </c:pt>
                <c:pt idx="1610">
                  <c:v>495</c:v>
                </c:pt>
                <c:pt idx="1611">
                  <c:v>499</c:v>
                </c:pt>
                <c:pt idx="1612">
                  <c:v>499</c:v>
                </c:pt>
                <c:pt idx="1613">
                  <c:v>502</c:v>
                </c:pt>
                <c:pt idx="1614">
                  <c:v>500</c:v>
                </c:pt>
                <c:pt idx="1615">
                  <c:v>488</c:v>
                </c:pt>
                <c:pt idx="1616">
                  <c:v>491</c:v>
                </c:pt>
                <c:pt idx="1617">
                  <c:v>484</c:v>
                </c:pt>
                <c:pt idx="1618">
                  <c:v>476</c:v>
                </c:pt>
                <c:pt idx="1619">
                  <c:v>508</c:v>
                </c:pt>
                <c:pt idx="1620">
                  <c:v>494</c:v>
                </c:pt>
                <c:pt idx="1621">
                  <c:v>495</c:v>
                </c:pt>
                <c:pt idx="1622">
                  <c:v>498</c:v>
                </c:pt>
                <c:pt idx="1623">
                  <c:v>494</c:v>
                </c:pt>
                <c:pt idx="1624">
                  <c:v>497</c:v>
                </c:pt>
                <c:pt idx="1625">
                  <c:v>490</c:v>
                </c:pt>
                <c:pt idx="1626">
                  <c:v>506</c:v>
                </c:pt>
                <c:pt idx="1627">
                  <c:v>495</c:v>
                </c:pt>
                <c:pt idx="1628">
                  <c:v>495</c:v>
                </c:pt>
                <c:pt idx="1629">
                  <c:v>491</c:v>
                </c:pt>
                <c:pt idx="1630">
                  <c:v>504</c:v>
                </c:pt>
                <c:pt idx="1631">
                  <c:v>506</c:v>
                </c:pt>
                <c:pt idx="1632">
                  <c:v>502</c:v>
                </c:pt>
                <c:pt idx="1633">
                  <c:v>502</c:v>
                </c:pt>
                <c:pt idx="1634">
                  <c:v>508</c:v>
                </c:pt>
                <c:pt idx="1635">
                  <c:v>500</c:v>
                </c:pt>
                <c:pt idx="1636">
                  <c:v>493</c:v>
                </c:pt>
                <c:pt idx="1637">
                  <c:v>496</c:v>
                </c:pt>
                <c:pt idx="1638">
                  <c:v>510</c:v>
                </c:pt>
                <c:pt idx="1639">
                  <c:v>500</c:v>
                </c:pt>
                <c:pt idx="1640">
                  <c:v>503</c:v>
                </c:pt>
                <c:pt idx="1641">
                  <c:v>498</c:v>
                </c:pt>
                <c:pt idx="1642">
                  <c:v>492</c:v>
                </c:pt>
                <c:pt idx="1643">
                  <c:v>514</c:v>
                </c:pt>
                <c:pt idx="1644">
                  <c:v>496</c:v>
                </c:pt>
                <c:pt idx="1645">
                  <c:v>512</c:v>
                </c:pt>
                <c:pt idx="1646">
                  <c:v>507</c:v>
                </c:pt>
                <c:pt idx="1647">
                  <c:v>512</c:v>
                </c:pt>
                <c:pt idx="1648">
                  <c:v>491</c:v>
                </c:pt>
                <c:pt idx="1649">
                  <c:v>488</c:v>
                </c:pt>
                <c:pt idx="1650">
                  <c:v>491</c:v>
                </c:pt>
                <c:pt idx="1651">
                  <c:v>490</c:v>
                </c:pt>
                <c:pt idx="1652">
                  <c:v>498</c:v>
                </c:pt>
                <c:pt idx="1653">
                  <c:v>504</c:v>
                </c:pt>
                <c:pt idx="1654">
                  <c:v>519</c:v>
                </c:pt>
                <c:pt idx="1655">
                  <c:v>499</c:v>
                </c:pt>
                <c:pt idx="1656">
                  <c:v>512</c:v>
                </c:pt>
                <c:pt idx="1657">
                  <c:v>506</c:v>
                </c:pt>
                <c:pt idx="1658">
                  <c:v>518</c:v>
                </c:pt>
                <c:pt idx="1659">
                  <c:v>504</c:v>
                </c:pt>
                <c:pt idx="1660">
                  <c:v>500</c:v>
                </c:pt>
                <c:pt idx="1661">
                  <c:v>493</c:v>
                </c:pt>
                <c:pt idx="1662">
                  <c:v>499</c:v>
                </c:pt>
                <c:pt idx="1663">
                  <c:v>515</c:v>
                </c:pt>
                <c:pt idx="1664">
                  <c:v>513</c:v>
                </c:pt>
                <c:pt idx="1665">
                  <c:v>518</c:v>
                </c:pt>
                <c:pt idx="1666">
                  <c:v>497</c:v>
                </c:pt>
                <c:pt idx="1667">
                  <c:v>506</c:v>
                </c:pt>
                <c:pt idx="1668">
                  <c:v>506</c:v>
                </c:pt>
                <c:pt idx="1669">
                  <c:v>520</c:v>
                </c:pt>
                <c:pt idx="1670">
                  <c:v>500</c:v>
                </c:pt>
                <c:pt idx="1671">
                  <c:v>507</c:v>
                </c:pt>
                <c:pt idx="1672">
                  <c:v>513</c:v>
                </c:pt>
                <c:pt idx="1673">
                  <c:v>491</c:v>
                </c:pt>
                <c:pt idx="1674">
                  <c:v>498</c:v>
                </c:pt>
                <c:pt idx="1675">
                  <c:v>491</c:v>
                </c:pt>
                <c:pt idx="1676">
                  <c:v>510</c:v>
                </c:pt>
                <c:pt idx="1677">
                  <c:v>519</c:v>
                </c:pt>
                <c:pt idx="1678">
                  <c:v>506</c:v>
                </c:pt>
                <c:pt idx="1679">
                  <c:v>491</c:v>
                </c:pt>
                <c:pt idx="1680">
                  <c:v>517</c:v>
                </c:pt>
                <c:pt idx="1681">
                  <c:v>499</c:v>
                </c:pt>
                <c:pt idx="1682">
                  <c:v>502</c:v>
                </c:pt>
                <c:pt idx="1683">
                  <c:v>490</c:v>
                </c:pt>
                <c:pt idx="1684">
                  <c:v>500</c:v>
                </c:pt>
                <c:pt idx="1685">
                  <c:v>501</c:v>
                </c:pt>
                <c:pt idx="1686">
                  <c:v>525</c:v>
                </c:pt>
                <c:pt idx="1687">
                  <c:v>507</c:v>
                </c:pt>
                <c:pt idx="1688">
                  <c:v>496</c:v>
                </c:pt>
                <c:pt idx="1689">
                  <c:v>494</c:v>
                </c:pt>
                <c:pt idx="1690">
                  <c:v>516</c:v>
                </c:pt>
                <c:pt idx="1691">
                  <c:v>498</c:v>
                </c:pt>
                <c:pt idx="1692">
                  <c:v>499</c:v>
                </c:pt>
                <c:pt idx="1693">
                  <c:v>514</c:v>
                </c:pt>
                <c:pt idx="1694">
                  <c:v>502</c:v>
                </c:pt>
                <c:pt idx="1695">
                  <c:v>513</c:v>
                </c:pt>
                <c:pt idx="1696">
                  <c:v>505</c:v>
                </c:pt>
                <c:pt idx="1697">
                  <c:v>496</c:v>
                </c:pt>
                <c:pt idx="1698">
                  <c:v>486</c:v>
                </c:pt>
                <c:pt idx="1699">
                  <c:v>483</c:v>
                </c:pt>
                <c:pt idx="1700">
                  <c:v>493</c:v>
                </c:pt>
                <c:pt idx="1701">
                  <c:v>507</c:v>
                </c:pt>
                <c:pt idx="1702">
                  <c:v>500</c:v>
                </c:pt>
                <c:pt idx="1703">
                  <c:v>494</c:v>
                </c:pt>
                <c:pt idx="1704">
                  <c:v>495</c:v>
                </c:pt>
                <c:pt idx="1705">
                  <c:v>482</c:v>
                </c:pt>
                <c:pt idx="1706">
                  <c:v>495</c:v>
                </c:pt>
                <c:pt idx="1707">
                  <c:v>487</c:v>
                </c:pt>
                <c:pt idx="1708">
                  <c:v>490</c:v>
                </c:pt>
                <c:pt idx="1709">
                  <c:v>503</c:v>
                </c:pt>
                <c:pt idx="1710">
                  <c:v>493</c:v>
                </c:pt>
                <c:pt idx="1711">
                  <c:v>509</c:v>
                </c:pt>
                <c:pt idx="1712">
                  <c:v>487</c:v>
                </c:pt>
                <c:pt idx="1713">
                  <c:v>504</c:v>
                </c:pt>
                <c:pt idx="1714">
                  <c:v>506</c:v>
                </c:pt>
                <c:pt idx="1715">
                  <c:v>496</c:v>
                </c:pt>
                <c:pt idx="1716">
                  <c:v>484</c:v>
                </c:pt>
                <c:pt idx="1717">
                  <c:v>500</c:v>
                </c:pt>
                <c:pt idx="1718">
                  <c:v>492</c:v>
                </c:pt>
                <c:pt idx="1719">
                  <c:v>496</c:v>
                </c:pt>
                <c:pt idx="1720">
                  <c:v>492</c:v>
                </c:pt>
                <c:pt idx="1721">
                  <c:v>492</c:v>
                </c:pt>
                <c:pt idx="1722">
                  <c:v>489</c:v>
                </c:pt>
                <c:pt idx="1723">
                  <c:v>496</c:v>
                </c:pt>
                <c:pt idx="1724">
                  <c:v>485</c:v>
                </c:pt>
                <c:pt idx="1725">
                  <c:v>497</c:v>
                </c:pt>
                <c:pt idx="1726">
                  <c:v>480</c:v>
                </c:pt>
                <c:pt idx="1727">
                  <c:v>508</c:v>
                </c:pt>
                <c:pt idx="1728">
                  <c:v>475</c:v>
                </c:pt>
                <c:pt idx="1729">
                  <c:v>490</c:v>
                </c:pt>
                <c:pt idx="1730">
                  <c:v>491</c:v>
                </c:pt>
                <c:pt idx="1731">
                  <c:v>491</c:v>
                </c:pt>
                <c:pt idx="1732">
                  <c:v>508</c:v>
                </c:pt>
                <c:pt idx="1733">
                  <c:v>481</c:v>
                </c:pt>
                <c:pt idx="1734">
                  <c:v>485</c:v>
                </c:pt>
                <c:pt idx="1735">
                  <c:v>491</c:v>
                </c:pt>
                <c:pt idx="1736">
                  <c:v>481</c:v>
                </c:pt>
                <c:pt idx="1737">
                  <c:v>489</c:v>
                </c:pt>
                <c:pt idx="1738">
                  <c:v>492</c:v>
                </c:pt>
                <c:pt idx="1739">
                  <c:v>492</c:v>
                </c:pt>
                <c:pt idx="1740">
                  <c:v>496</c:v>
                </c:pt>
                <c:pt idx="1741">
                  <c:v>505</c:v>
                </c:pt>
                <c:pt idx="1742">
                  <c:v>500</c:v>
                </c:pt>
                <c:pt idx="1743">
                  <c:v>485</c:v>
                </c:pt>
                <c:pt idx="1744">
                  <c:v>477</c:v>
                </c:pt>
                <c:pt idx="1745">
                  <c:v>498</c:v>
                </c:pt>
                <c:pt idx="1746">
                  <c:v>480</c:v>
                </c:pt>
                <c:pt idx="1747">
                  <c:v>499</c:v>
                </c:pt>
                <c:pt idx="1748">
                  <c:v>489</c:v>
                </c:pt>
                <c:pt idx="1749">
                  <c:v>498</c:v>
                </c:pt>
                <c:pt idx="1750">
                  <c:v>489</c:v>
                </c:pt>
                <c:pt idx="1751">
                  <c:v>471</c:v>
                </c:pt>
                <c:pt idx="1752">
                  <c:v>488</c:v>
                </c:pt>
                <c:pt idx="1753">
                  <c:v>497</c:v>
                </c:pt>
                <c:pt idx="1754">
                  <c:v>476</c:v>
                </c:pt>
                <c:pt idx="1755">
                  <c:v>496</c:v>
                </c:pt>
                <c:pt idx="1756">
                  <c:v>484</c:v>
                </c:pt>
                <c:pt idx="1757">
                  <c:v>508</c:v>
                </c:pt>
                <c:pt idx="1758">
                  <c:v>492</c:v>
                </c:pt>
                <c:pt idx="1759">
                  <c:v>486</c:v>
                </c:pt>
                <c:pt idx="1760">
                  <c:v>490</c:v>
                </c:pt>
                <c:pt idx="1761">
                  <c:v>489</c:v>
                </c:pt>
                <c:pt idx="1762">
                  <c:v>495</c:v>
                </c:pt>
                <c:pt idx="1763">
                  <c:v>471</c:v>
                </c:pt>
                <c:pt idx="1764">
                  <c:v>467</c:v>
                </c:pt>
                <c:pt idx="1765">
                  <c:v>501</c:v>
                </c:pt>
                <c:pt idx="1766">
                  <c:v>505</c:v>
                </c:pt>
                <c:pt idx="1767">
                  <c:v>488</c:v>
                </c:pt>
                <c:pt idx="1768">
                  <c:v>480</c:v>
                </c:pt>
                <c:pt idx="1769">
                  <c:v>492</c:v>
                </c:pt>
                <c:pt idx="1770">
                  <c:v>493</c:v>
                </c:pt>
                <c:pt idx="1771">
                  <c:v>489</c:v>
                </c:pt>
                <c:pt idx="1772">
                  <c:v>479</c:v>
                </c:pt>
                <c:pt idx="1773">
                  <c:v>493</c:v>
                </c:pt>
                <c:pt idx="1774">
                  <c:v>483</c:v>
                </c:pt>
                <c:pt idx="1775">
                  <c:v>502</c:v>
                </c:pt>
                <c:pt idx="1776">
                  <c:v>487</c:v>
                </c:pt>
                <c:pt idx="1777">
                  <c:v>488</c:v>
                </c:pt>
                <c:pt idx="1778">
                  <c:v>491</c:v>
                </c:pt>
                <c:pt idx="1779">
                  <c:v>479</c:v>
                </c:pt>
                <c:pt idx="1780">
                  <c:v>481</c:v>
                </c:pt>
                <c:pt idx="1781">
                  <c:v>480</c:v>
                </c:pt>
                <c:pt idx="1782">
                  <c:v>486</c:v>
                </c:pt>
                <c:pt idx="1783">
                  <c:v>483</c:v>
                </c:pt>
                <c:pt idx="1784">
                  <c:v>470</c:v>
                </c:pt>
                <c:pt idx="1785">
                  <c:v>477</c:v>
                </c:pt>
                <c:pt idx="1786">
                  <c:v>471</c:v>
                </c:pt>
                <c:pt idx="1787">
                  <c:v>499</c:v>
                </c:pt>
                <c:pt idx="1788">
                  <c:v>490</c:v>
                </c:pt>
                <c:pt idx="1789">
                  <c:v>481</c:v>
                </c:pt>
                <c:pt idx="1790">
                  <c:v>473</c:v>
                </c:pt>
                <c:pt idx="1791">
                  <c:v>476</c:v>
                </c:pt>
                <c:pt idx="1792">
                  <c:v>492</c:v>
                </c:pt>
                <c:pt idx="1793">
                  <c:v>484</c:v>
                </c:pt>
                <c:pt idx="1794">
                  <c:v>490</c:v>
                </c:pt>
                <c:pt idx="1795">
                  <c:v>486</c:v>
                </c:pt>
                <c:pt idx="1796">
                  <c:v>483</c:v>
                </c:pt>
                <c:pt idx="1797">
                  <c:v>486</c:v>
                </c:pt>
                <c:pt idx="1798">
                  <c:v>492</c:v>
                </c:pt>
                <c:pt idx="1799">
                  <c:v>484</c:v>
                </c:pt>
                <c:pt idx="1800">
                  <c:v>490</c:v>
                </c:pt>
                <c:pt idx="1801">
                  <c:v>490</c:v>
                </c:pt>
                <c:pt idx="1802">
                  <c:v>492</c:v>
                </c:pt>
                <c:pt idx="1803">
                  <c:v>488</c:v>
                </c:pt>
                <c:pt idx="1804">
                  <c:v>468</c:v>
                </c:pt>
                <c:pt idx="1805">
                  <c:v>484</c:v>
                </c:pt>
                <c:pt idx="1806">
                  <c:v>487</c:v>
                </c:pt>
                <c:pt idx="1807">
                  <c:v>478</c:v>
                </c:pt>
                <c:pt idx="1808">
                  <c:v>489</c:v>
                </c:pt>
                <c:pt idx="1809">
                  <c:v>494</c:v>
                </c:pt>
                <c:pt idx="1810">
                  <c:v>472</c:v>
                </c:pt>
                <c:pt idx="1811">
                  <c:v>470</c:v>
                </c:pt>
                <c:pt idx="1812">
                  <c:v>465</c:v>
                </c:pt>
                <c:pt idx="1813">
                  <c:v>482</c:v>
                </c:pt>
                <c:pt idx="1814">
                  <c:v>478</c:v>
                </c:pt>
                <c:pt idx="1815">
                  <c:v>478</c:v>
                </c:pt>
                <c:pt idx="1816">
                  <c:v>462</c:v>
                </c:pt>
                <c:pt idx="1817">
                  <c:v>481</c:v>
                </c:pt>
                <c:pt idx="1818">
                  <c:v>490</c:v>
                </c:pt>
                <c:pt idx="1819">
                  <c:v>483</c:v>
                </c:pt>
                <c:pt idx="1820">
                  <c:v>474</c:v>
                </c:pt>
                <c:pt idx="1821">
                  <c:v>496</c:v>
                </c:pt>
                <c:pt idx="1822">
                  <c:v>473</c:v>
                </c:pt>
                <c:pt idx="1823">
                  <c:v>488</c:v>
                </c:pt>
                <c:pt idx="1824">
                  <c:v>491</c:v>
                </c:pt>
                <c:pt idx="1825">
                  <c:v>468</c:v>
                </c:pt>
                <c:pt idx="1826">
                  <c:v>486</c:v>
                </c:pt>
                <c:pt idx="1827">
                  <c:v>483</c:v>
                </c:pt>
                <c:pt idx="1828">
                  <c:v>489</c:v>
                </c:pt>
                <c:pt idx="1829">
                  <c:v>498</c:v>
                </c:pt>
                <c:pt idx="1830">
                  <c:v>472</c:v>
                </c:pt>
                <c:pt idx="1831">
                  <c:v>471</c:v>
                </c:pt>
                <c:pt idx="1832">
                  <c:v>467</c:v>
                </c:pt>
                <c:pt idx="1833">
                  <c:v>471</c:v>
                </c:pt>
                <c:pt idx="1834">
                  <c:v>495</c:v>
                </c:pt>
                <c:pt idx="1835">
                  <c:v>479</c:v>
                </c:pt>
                <c:pt idx="1836">
                  <c:v>475</c:v>
                </c:pt>
                <c:pt idx="1837">
                  <c:v>473</c:v>
                </c:pt>
                <c:pt idx="1838">
                  <c:v>481</c:v>
                </c:pt>
                <c:pt idx="1839">
                  <c:v>481</c:v>
                </c:pt>
                <c:pt idx="1840">
                  <c:v>477</c:v>
                </c:pt>
                <c:pt idx="1841">
                  <c:v>487</c:v>
                </c:pt>
                <c:pt idx="1842">
                  <c:v>467</c:v>
                </c:pt>
                <c:pt idx="1843">
                  <c:v>467</c:v>
                </c:pt>
                <c:pt idx="1844">
                  <c:v>477</c:v>
                </c:pt>
                <c:pt idx="1845">
                  <c:v>493</c:v>
                </c:pt>
                <c:pt idx="1846">
                  <c:v>475</c:v>
                </c:pt>
                <c:pt idx="1847">
                  <c:v>484</c:v>
                </c:pt>
                <c:pt idx="1848">
                  <c:v>483</c:v>
                </c:pt>
                <c:pt idx="1849">
                  <c:v>484</c:v>
                </c:pt>
                <c:pt idx="1850">
                  <c:v>473</c:v>
                </c:pt>
                <c:pt idx="1851">
                  <c:v>485</c:v>
                </c:pt>
                <c:pt idx="1852">
                  <c:v>483</c:v>
                </c:pt>
                <c:pt idx="1853">
                  <c:v>480</c:v>
                </c:pt>
                <c:pt idx="1854">
                  <c:v>455</c:v>
                </c:pt>
                <c:pt idx="1855">
                  <c:v>494</c:v>
                </c:pt>
                <c:pt idx="1856">
                  <c:v>484</c:v>
                </c:pt>
                <c:pt idx="1857">
                  <c:v>477</c:v>
                </c:pt>
                <c:pt idx="1858">
                  <c:v>476</c:v>
                </c:pt>
                <c:pt idx="1859">
                  <c:v>466</c:v>
                </c:pt>
                <c:pt idx="1860">
                  <c:v>474</c:v>
                </c:pt>
                <c:pt idx="1861">
                  <c:v>486</c:v>
                </c:pt>
                <c:pt idx="1862">
                  <c:v>483</c:v>
                </c:pt>
                <c:pt idx="1863">
                  <c:v>462</c:v>
                </c:pt>
                <c:pt idx="1864">
                  <c:v>469</c:v>
                </c:pt>
                <c:pt idx="1865">
                  <c:v>469</c:v>
                </c:pt>
                <c:pt idx="1866">
                  <c:v>480</c:v>
                </c:pt>
                <c:pt idx="1867">
                  <c:v>482</c:v>
                </c:pt>
                <c:pt idx="1868">
                  <c:v>478</c:v>
                </c:pt>
                <c:pt idx="1869">
                  <c:v>468</c:v>
                </c:pt>
                <c:pt idx="1870">
                  <c:v>474</c:v>
                </c:pt>
                <c:pt idx="1871">
                  <c:v>469</c:v>
                </c:pt>
                <c:pt idx="1872">
                  <c:v>460</c:v>
                </c:pt>
                <c:pt idx="1873">
                  <c:v>452</c:v>
                </c:pt>
                <c:pt idx="1874">
                  <c:v>470</c:v>
                </c:pt>
                <c:pt idx="1875">
                  <c:v>475</c:v>
                </c:pt>
                <c:pt idx="1876">
                  <c:v>482</c:v>
                </c:pt>
                <c:pt idx="1877">
                  <c:v>476</c:v>
                </c:pt>
                <c:pt idx="1878">
                  <c:v>459</c:v>
                </c:pt>
                <c:pt idx="1879">
                  <c:v>479</c:v>
                </c:pt>
                <c:pt idx="1880">
                  <c:v>465</c:v>
                </c:pt>
                <c:pt idx="1881">
                  <c:v>495</c:v>
                </c:pt>
                <c:pt idx="1882">
                  <c:v>475</c:v>
                </c:pt>
                <c:pt idx="1883">
                  <c:v>474</c:v>
                </c:pt>
                <c:pt idx="1884">
                  <c:v>469</c:v>
                </c:pt>
                <c:pt idx="1885">
                  <c:v>475</c:v>
                </c:pt>
                <c:pt idx="1886">
                  <c:v>470</c:v>
                </c:pt>
                <c:pt idx="1887">
                  <c:v>475</c:v>
                </c:pt>
                <c:pt idx="1888">
                  <c:v>478</c:v>
                </c:pt>
                <c:pt idx="1889">
                  <c:v>475</c:v>
                </c:pt>
                <c:pt idx="1890">
                  <c:v>480</c:v>
                </c:pt>
                <c:pt idx="1891">
                  <c:v>478</c:v>
                </c:pt>
                <c:pt idx="1892">
                  <c:v>468</c:v>
                </c:pt>
                <c:pt idx="1893">
                  <c:v>476</c:v>
                </c:pt>
                <c:pt idx="1894">
                  <c:v>459</c:v>
                </c:pt>
                <c:pt idx="1895">
                  <c:v>462</c:v>
                </c:pt>
                <c:pt idx="1896">
                  <c:v>476</c:v>
                </c:pt>
                <c:pt idx="1897">
                  <c:v>452</c:v>
                </c:pt>
                <c:pt idx="1898">
                  <c:v>475</c:v>
                </c:pt>
                <c:pt idx="1899">
                  <c:v>476</c:v>
                </c:pt>
                <c:pt idx="1900">
                  <c:v>464</c:v>
                </c:pt>
                <c:pt idx="1901">
                  <c:v>478</c:v>
                </c:pt>
                <c:pt idx="1902">
                  <c:v>467</c:v>
                </c:pt>
                <c:pt idx="1903">
                  <c:v>460</c:v>
                </c:pt>
                <c:pt idx="1904">
                  <c:v>472</c:v>
                </c:pt>
                <c:pt idx="1905">
                  <c:v>473</c:v>
                </c:pt>
                <c:pt idx="1906">
                  <c:v>469</c:v>
                </c:pt>
                <c:pt idx="1907">
                  <c:v>477</c:v>
                </c:pt>
                <c:pt idx="1908">
                  <c:v>475</c:v>
                </c:pt>
                <c:pt idx="1909">
                  <c:v>481</c:v>
                </c:pt>
                <c:pt idx="1910">
                  <c:v>470</c:v>
                </c:pt>
                <c:pt idx="1911">
                  <c:v>470</c:v>
                </c:pt>
                <c:pt idx="1912">
                  <c:v>483</c:v>
                </c:pt>
                <c:pt idx="1913">
                  <c:v>473</c:v>
                </c:pt>
                <c:pt idx="1914">
                  <c:v>487</c:v>
                </c:pt>
                <c:pt idx="1915">
                  <c:v>474</c:v>
                </c:pt>
                <c:pt idx="1916">
                  <c:v>459</c:v>
                </c:pt>
                <c:pt idx="1917">
                  <c:v>474</c:v>
                </c:pt>
                <c:pt idx="1918">
                  <c:v>474</c:v>
                </c:pt>
                <c:pt idx="1919">
                  <c:v>479</c:v>
                </c:pt>
                <c:pt idx="1920">
                  <c:v>470</c:v>
                </c:pt>
                <c:pt idx="1921">
                  <c:v>457</c:v>
                </c:pt>
                <c:pt idx="1922">
                  <c:v>482</c:v>
                </c:pt>
                <c:pt idx="1923">
                  <c:v>479</c:v>
                </c:pt>
                <c:pt idx="1924">
                  <c:v>464</c:v>
                </c:pt>
                <c:pt idx="1925">
                  <c:v>471</c:v>
                </c:pt>
                <c:pt idx="1926">
                  <c:v>484</c:v>
                </c:pt>
                <c:pt idx="1927">
                  <c:v>465</c:v>
                </c:pt>
                <c:pt idx="1928">
                  <c:v>461</c:v>
                </c:pt>
                <c:pt idx="1929">
                  <c:v>464</c:v>
                </c:pt>
                <c:pt idx="1930">
                  <c:v>472</c:v>
                </c:pt>
                <c:pt idx="1931">
                  <c:v>485</c:v>
                </c:pt>
                <c:pt idx="1932">
                  <c:v>467</c:v>
                </c:pt>
                <c:pt idx="1933">
                  <c:v>469</c:v>
                </c:pt>
                <c:pt idx="1934">
                  <c:v>467</c:v>
                </c:pt>
                <c:pt idx="1935">
                  <c:v>465</c:v>
                </c:pt>
                <c:pt idx="1936">
                  <c:v>479</c:v>
                </c:pt>
                <c:pt idx="1937">
                  <c:v>464</c:v>
                </c:pt>
                <c:pt idx="1938">
                  <c:v>475</c:v>
                </c:pt>
                <c:pt idx="1939">
                  <c:v>469</c:v>
                </c:pt>
                <c:pt idx="1940">
                  <c:v>454</c:v>
                </c:pt>
                <c:pt idx="1941">
                  <c:v>491</c:v>
                </c:pt>
                <c:pt idx="1942">
                  <c:v>469</c:v>
                </c:pt>
                <c:pt idx="1943">
                  <c:v>473</c:v>
                </c:pt>
                <c:pt idx="1944">
                  <c:v>469</c:v>
                </c:pt>
                <c:pt idx="1945">
                  <c:v>480</c:v>
                </c:pt>
                <c:pt idx="1946">
                  <c:v>466</c:v>
                </c:pt>
                <c:pt idx="1947">
                  <c:v>467</c:v>
                </c:pt>
                <c:pt idx="1948">
                  <c:v>469</c:v>
                </c:pt>
                <c:pt idx="1949">
                  <c:v>463</c:v>
                </c:pt>
                <c:pt idx="1950">
                  <c:v>462</c:v>
                </c:pt>
                <c:pt idx="1951">
                  <c:v>465</c:v>
                </c:pt>
                <c:pt idx="1952">
                  <c:v>453</c:v>
                </c:pt>
                <c:pt idx="1953">
                  <c:v>478</c:v>
                </c:pt>
                <c:pt idx="1954">
                  <c:v>474</c:v>
                </c:pt>
                <c:pt idx="1955">
                  <c:v>475</c:v>
                </c:pt>
                <c:pt idx="1956">
                  <c:v>483</c:v>
                </c:pt>
                <c:pt idx="1957">
                  <c:v>477</c:v>
                </c:pt>
                <c:pt idx="1958">
                  <c:v>462</c:v>
                </c:pt>
                <c:pt idx="1959">
                  <c:v>465</c:v>
                </c:pt>
                <c:pt idx="1960">
                  <c:v>473</c:v>
                </c:pt>
                <c:pt idx="1961">
                  <c:v>477</c:v>
                </c:pt>
                <c:pt idx="1962">
                  <c:v>472</c:v>
                </c:pt>
                <c:pt idx="1963">
                  <c:v>466</c:v>
                </c:pt>
                <c:pt idx="1964">
                  <c:v>470</c:v>
                </c:pt>
                <c:pt idx="1965">
                  <c:v>468</c:v>
                </c:pt>
                <c:pt idx="1966">
                  <c:v>458</c:v>
                </c:pt>
                <c:pt idx="1967">
                  <c:v>478</c:v>
                </c:pt>
                <c:pt idx="1968">
                  <c:v>469</c:v>
                </c:pt>
                <c:pt idx="1969">
                  <c:v>476</c:v>
                </c:pt>
                <c:pt idx="1970">
                  <c:v>463</c:v>
                </c:pt>
                <c:pt idx="1971">
                  <c:v>471</c:v>
                </c:pt>
                <c:pt idx="1972">
                  <c:v>464</c:v>
                </c:pt>
                <c:pt idx="1973">
                  <c:v>456</c:v>
                </c:pt>
              </c:numCache>
            </c:numRef>
          </c:yVal>
          <c:smooth val="0"/>
          <c:extLst xmlns:c16r2="http://schemas.microsoft.com/office/drawing/2015/06/chart">
            <c:ext xmlns:c16="http://schemas.microsoft.com/office/drawing/2014/chart" uri="{C3380CC4-5D6E-409C-BE32-E72D297353CC}">
              <c16:uniqueId val="{00000002-2D87-CE45-A9EE-0E45617C4F20}"/>
            </c:ext>
          </c:extLst>
        </c:ser>
        <c:ser>
          <c:idx val="6"/>
          <c:order val="3"/>
          <c:tx>
            <c:v>OH100</c:v>
          </c:tx>
          <c:spPr>
            <a:ln w="19050" cap="rnd">
              <a:solidFill>
                <a:schemeClr val="accent6">
                  <a:tint val="48000"/>
                </a:schemeClr>
              </a:solidFill>
              <a:round/>
            </a:ln>
            <a:effectLst/>
          </c:spPr>
          <c:marker>
            <c:symbol val="none"/>
          </c:marker>
          <c:xVal>
            <c:numRef>
              <c:f>'[OH_Analysis.xlsx]OH100'!$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OH_Analysis.xlsx]OH100'!$D$2:$D$1975</c:f>
              <c:numCache>
                <c:formatCode>General</c:formatCode>
                <c:ptCount val="1974"/>
                <c:pt idx="0">
                  <c:v>700</c:v>
                </c:pt>
                <c:pt idx="1">
                  <c:v>681</c:v>
                </c:pt>
                <c:pt idx="2">
                  <c:v>727</c:v>
                </c:pt>
                <c:pt idx="3">
                  <c:v>701</c:v>
                </c:pt>
                <c:pt idx="4">
                  <c:v>729</c:v>
                </c:pt>
                <c:pt idx="5">
                  <c:v>674</c:v>
                </c:pt>
                <c:pt idx="6">
                  <c:v>687</c:v>
                </c:pt>
                <c:pt idx="7">
                  <c:v>725</c:v>
                </c:pt>
                <c:pt idx="8">
                  <c:v>719</c:v>
                </c:pt>
                <c:pt idx="9">
                  <c:v>704</c:v>
                </c:pt>
                <c:pt idx="10">
                  <c:v>721</c:v>
                </c:pt>
                <c:pt idx="11">
                  <c:v>710</c:v>
                </c:pt>
                <c:pt idx="12">
                  <c:v>689</c:v>
                </c:pt>
                <c:pt idx="13">
                  <c:v>719</c:v>
                </c:pt>
                <c:pt idx="14">
                  <c:v>736</c:v>
                </c:pt>
                <c:pt idx="15">
                  <c:v>678</c:v>
                </c:pt>
                <c:pt idx="16">
                  <c:v>725</c:v>
                </c:pt>
                <c:pt idx="17">
                  <c:v>695</c:v>
                </c:pt>
                <c:pt idx="18">
                  <c:v>714</c:v>
                </c:pt>
                <c:pt idx="19">
                  <c:v>743</c:v>
                </c:pt>
                <c:pt idx="20">
                  <c:v>705</c:v>
                </c:pt>
                <c:pt idx="21">
                  <c:v>707</c:v>
                </c:pt>
                <c:pt idx="22">
                  <c:v>685</c:v>
                </c:pt>
                <c:pt idx="23">
                  <c:v>739</c:v>
                </c:pt>
                <c:pt idx="24">
                  <c:v>703</c:v>
                </c:pt>
                <c:pt idx="25">
                  <c:v>720</c:v>
                </c:pt>
                <c:pt idx="26">
                  <c:v>710</c:v>
                </c:pt>
                <c:pt idx="27">
                  <c:v>706</c:v>
                </c:pt>
                <c:pt idx="28">
                  <c:v>716</c:v>
                </c:pt>
                <c:pt idx="29">
                  <c:v>709</c:v>
                </c:pt>
                <c:pt idx="30">
                  <c:v>719</c:v>
                </c:pt>
                <c:pt idx="31">
                  <c:v>700</c:v>
                </c:pt>
                <c:pt idx="32">
                  <c:v>728</c:v>
                </c:pt>
                <c:pt idx="33">
                  <c:v>708</c:v>
                </c:pt>
                <c:pt idx="34">
                  <c:v>729</c:v>
                </c:pt>
                <c:pt idx="35">
                  <c:v>728</c:v>
                </c:pt>
                <c:pt idx="36">
                  <c:v>730</c:v>
                </c:pt>
                <c:pt idx="37">
                  <c:v>733</c:v>
                </c:pt>
                <c:pt idx="38">
                  <c:v>699</c:v>
                </c:pt>
                <c:pt idx="39">
                  <c:v>712</c:v>
                </c:pt>
                <c:pt idx="40">
                  <c:v>703</c:v>
                </c:pt>
                <c:pt idx="41">
                  <c:v>726</c:v>
                </c:pt>
                <c:pt idx="42">
                  <c:v>701</c:v>
                </c:pt>
                <c:pt idx="43">
                  <c:v>732</c:v>
                </c:pt>
                <c:pt idx="44">
                  <c:v>697</c:v>
                </c:pt>
                <c:pt idx="45">
                  <c:v>699</c:v>
                </c:pt>
                <c:pt idx="46">
                  <c:v>737</c:v>
                </c:pt>
                <c:pt idx="47">
                  <c:v>732</c:v>
                </c:pt>
                <c:pt idx="48">
                  <c:v>743</c:v>
                </c:pt>
                <c:pt idx="49">
                  <c:v>717</c:v>
                </c:pt>
                <c:pt idx="50">
                  <c:v>714</c:v>
                </c:pt>
                <c:pt idx="51">
                  <c:v>738</c:v>
                </c:pt>
                <c:pt idx="52">
                  <c:v>759</c:v>
                </c:pt>
                <c:pt idx="53">
                  <c:v>685</c:v>
                </c:pt>
                <c:pt idx="54">
                  <c:v>750</c:v>
                </c:pt>
                <c:pt idx="55">
                  <c:v>743</c:v>
                </c:pt>
                <c:pt idx="56">
                  <c:v>748</c:v>
                </c:pt>
                <c:pt idx="57">
                  <c:v>787</c:v>
                </c:pt>
                <c:pt idx="58">
                  <c:v>756</c:v>
                </c:pt>
                <c:pt idx="59">
                  <c:v>739</c:v>
                </c:pt>
                <c:pt idx="60">
                  <c:v>744</c:v>
                </c:pt>
                <c:pt idx="61">
                  <c:v>729</c:v>
                </c:pt>
                <c:pt idx="62">
                  <c:v>776</c:v>
                </c:pt>
                <c:pt idx="63">
                  <c:v>722</c:v>
                </c:pt>
                <c:pt idx="64">
                  <c:v>729</c:v>
                </c:pt>
                <c:pt idx="65">
                  <c:v>745</c:v>
                </c:pt>
                <c:pt idx="66">
                  <c:v>757</c:v>
                </c:pt>
                <c:pt idx="67">
                  <c:v>746</c:v>
                </c:pt>
                <c:pt idx="68">
                  <c:v>730</c:v>
                </c:pt>
                <c:pt idx="69">
                  <c:v>739</c:v>
                </c:pt>
                <c:pt idx="70">
                  <c:v>736</c:v>
                </c:pt>
                <c:pt idx="71">
                  <c:v>771</c:v>
                </c:pt>
                <c:pt idx="72">
                  <c:v>787</c:v>
                </c:pt>
                <c:pt idx="73">
                  <c:v>733</c:v>
                </c:pt>
                <c:pt idx="74">
                  <c:v>738</c:v>
                </c:pt>
                <c:pt idx="75">
                  <c:v>768</c:v>
                </c:pt>
                <c:pt idx="76">
                  <c:v>714</c:v>
                </c:pt>
                <c:pt idx="77">
                  <c:v>781</c:v>
                </c:pt>
                <c:pt idx="78">
                  <c:v>751</c:v>
                </c:pt>
                <c:pt idx="79">
                  <c:v>753</c:v>
                </c:pt>
                <c:pt idx="80">
                  <c:v>754</c:v>
                </c:pt>
                <c:pt idx="81">
                  <c:v>750</c:v>
                </c:pt>
                <c:pt idx="82">
                  <c:v>744</c:v>
                </c:pt>
                <c:pt idx="83">
                  <c:v>764</c:v>
                </c:pt>
                <c:pt idx="84">
                  <c:v>729</c:v>
                </c:pt>
                <c:pt idx="85">
                  <c:v>743</c:v>
                </c:pt>
                <c:pt idx="86">
                  <c:v>780</c:v>
                </c:pt>
                <c:pt idx="87">
                  <c:v>770</c:v>
                </c:pt>
                <c:pt idx="88">
                  <c:v>763</c:v>
                </c:pt>
                <c:pt idx="89">
                  <c:v>724</c:v>
                </c:pt>
                <c:pt idx="90">
                  <c:v>755</c:v>
                </c:pt>
                <c:pt idx="91">
                  <c:v>803</c:v>
                </c:pt>
                <c:pt idx="92">
                  <c:v>761</c:v>
                </c:pt>
                <c:pt idx="93">
                  <c:v>789</c:v>
                </c:pt>
                <c:pt idx="94">
                  <c:v>761</c:v>
                </c:pt>
                <c:pt idx="95">
                  <c:v>789</c:v>
                </c:pt>
                <c:pt idx="96">
                  <c:v>764</c:v>
                </c:pt>
                <c:pt idx="97">
                  <c:v>721</c:v>
                </c:pt>
                <c:pt idx="98">
                  <c:v>780</c:v>
                </c:pt>
                <c:pt idx="99">
                  <c:v>783</c:v>
                </c:pt>
                <c:pt idx="100">
                  <c:v>796</c:v>
                </c:pt>
                <c:pt idx="101">
                  <c:v>752</c:v>
                </c:pt>
                <c:pt idx="102">
                  <c:v>796</c:v>
                </c:pt>
                <c:pt idx="103">
                  <c:v>763</c:v>
                </c:pt>
                <c:pt idx="104">
                  <c:v>804</c:v>
                </c:pt>
                <c:pt idx="105">
                  <c:v>808</c:v>
                </c:pt>
                <c:pt idx="106">
                  <c:v>787</c:v>
                </c:pt>
                <c:pt idx="107">
                  <c:v>771</c:v>
                </c:pt>
                <c:pt idx="108">
                  <c:v>775</c:v>
                </c:pt>
                <c:pt idx="109">
                  <c:v>786</c:v>
                </c:pt>
                <c:pt idx="110">
                  <c:v>768</c:v>
                </c:pt>
                <c:pt idx="111">
                  <c:v>776</c:v>
                </c:pt>
                <c:pt idx="112">
                  <c:v>779</c:v>
                </c:pt>
                <c:pt idx="113">
                  <c:v>821</c:v>
                </c:pt>
                <c:pt idx="114">
                  <c:v>805</c:v>
                </c:pt>
                <c:pt idx="115">
                  <c:v>835</c:v>
                </c:pt>
                <c:pt idx="116">
                  <c:v>767</c:v>
                </c:pt>
                <c:pt idx="117">
                  <c:v>805</c:v>
                </c:pt>
                <c:pt idx="118">
                  <c:v>801</c:v>
                </c:pt>
                <c:pt idx="119">
                  <c:v>756</c:v>
                </c:pt>
                <c:pt idx="120">
                  <c:v>788</c:v>
                </c:pt>
                <c:pt idx="121">
                  <c:v>784</c:v>
                </c:pt>
                <c:pt idx="122">
                  <c:v>791</c:v>
                </c:pt>
                <c:pt idx="123">
                  <c:v>781</c:v>
                </c:pt>
                <c:pt idx="124">
                  <c:v>816</c:v>
                </c:pt>
                <c:pt idx="125">
                  <c:v>815</c:v>
                </c:pt>
                <c:pt idx="126">
                  <c:v>801</c:v>
                </c:pt>
                <c:pt idx="127">
                  <c:v>770</c:v>
                </c:pt>
                <c:pt idx="128">
                  <c:v>786</c:v>
                </c:pt>
                <c:pt idx="129">
                  <c:v>783</c:v>
                </c:pt>
                <c:pt idx="130">
                  <c:v>790</c:v>
                </c:pt>
                <c:pt idx="131">
                  <c:v>766</c:v>
                </c:pt>
                <c:pt idx="132">
                  <c:v>904</c:v>
                </c:pt>
                <c:pt idx="133">
                  <c:v>799</c:v>
                </c:pt>
                <c:pt idx="134">
                  <c:v>771</c:v>
                </c:pt>
                <c:pt idx="135">
                  <c:v>816</c:v>
                </c:pt>
                <c:pt idx="136">
                  <c:v>825</c:v>
                </c:pt>
                <c:pt idx="137">
                  <c:v>787</c:v>
                </c:pt>
                <c:pt idx="138">
                  <c:v>803</c:v>
                </c:pt>
                <c:pt idx="139">
                  <c:v>826</c:v>
                </c:pt>
                <c:pt idx="140">
                  <c:v>806</c:v>
                </c:pt>
                <c:pt idx="141">
                  <c:v>848</c:v>
                </c:pt>
                <c:pt idx="142">
                  <c:v>833</c:v>
                </c:pt>
                <c:pt idx="143">
                  <c:v>806</c:v>
                </c:pt>
                <c:pt idx="144">
                  <c:v>803</c:v>
                </c:pt>
                <c:pt idx="145">
                  <c:v>836</c:v>
                </c:pt>
                <c:pt idx="146">
                  <c:v>818</c:v>
                </c:pt>
                <c:pt idx="147">
                  <c:v>829</c:v>
                </c:pt>
                <c:pt idx="148">
                  <c:v>861</c:v>
                </c:pt>
                <c:pt idx="149">
                  <c:v>847</c:v>
                </c:pt>
                <c:pt idx="150">
                  <c:v>819</c:v>
                </c:pt>
                <c:pt idx="151">
                  <c:v>809</c:v>
                </c:pt>
                <c:pt idx="152">
                  <c:v>811</c:v>
                </c:pt>
                <c:pt idx="153">
                  <c:v>850</c:v>
                </c:pt>
                <c:pt idx="154">
                  <c:v>838</c:v>
                </c:pt>
                <c:pt idx="155">
                  <c:v>800</c:v>
                </c:pt>
                <c:pt idx="156">
                  <c:v>831</c:v>
                </c:pt>
                <c:pt idx="157">
                  <c:v>868</c:v>
                </c:pt>
                <c:pt idx="158">
                  <c:v>819</c:v>
                </c:pt>
                <c:pt idx="159">
                  <c:v>858</c:v>
                </c:pt>
                <c:pt idx="160">
                  <c:v>772</c:v>
                </c:pt>
                <c:pt idx="161">
                  <c:v>823</c:v>
                </c:pt>
                <c:pt idx="162">
                  <c:v>846</c:v>
                </c:pt>
                <c:pt idx="163">
                  <c:v>868</c:v>
                </c:pt>
                <c:pt idx="164">
                  <c:v>799</c:v>
                </c:pt>
                <c:pt idx="165">
                  <c:v>827</c:v>
                </c:pt>
                <c:pt idx="166">
                  <c:v>856</c:v>
                </c:pt>
                <c:pt idx="167">
                  <c:v>860</c:v>
                </c:pt>
                <c:pt idx="168">
                  <c:v>816</c:v>
                </c:pt>
                <c:pt idx="169">
                  <c:v>858</c:v>
                </c:pt>
                <c:pt idx="170">
                  <c:v>845</c:v>
                </c:pt>
                <c:pt idx="171">
                  <c:v>855</c:v>
                </c:pt>
                <c:pt idx="172">
                  <c:v>831</c:v>
                </c:pt>
                <c:pt idx="173">
                  <c:v>851</c:v>
                </c:pt>
                <c:pt idx="174">
                  <c:v>844</c:v>
                </c:pt>
                <c:pt idx="175">
                  <c:v>905</c:v>
                </c:pt>
                <c:pt idx="176">
                  <c:v>898</c:v>
                </c:pt>
                <c:pt idx="177">
                  <c:v>870</c:v>
                </c:pt>
                <c:pt idx="178">
                  <c:v>866</c:v>
                </c:pt>
                <c:pt idx="179">
                  <c:v>873</c:v>
                </c:pt>
                <c:pt idx="180">
                  <c:v>886</c:v>
                </c:pt>
                <c:pt idx="181">
                  <c:v>864</c:v>
                </c:pt>
                <c:pt idx="182">
                  <c:v>879</c:v>
                </c:pt>
                <c:pt idx="183">
                  <c:v>900</c:v>
                </c:pt>
                <c:pt idx="184">
                  <c:v>865</c:v>
                </c:pt>
                <c:pt idx="185">
                  <c:v>857</c:v>
                </c:pt>
                <c:pt idx="186">
                  <c:v>879</c:v>
                </c:pt>
                <c:pt idx="187">
                  <c:v>908</c:v>
                </c:pt>
                <c:pt idx="188">
                  <c:v>870</c:v>
                </c:pt>
                <c:pt idx="189">
                  <c:v>896</c:v>
                </c:pt>
                <c:pt idx="190">
                  <c:v>891</c:v>
                </c:pt>
                <c:pt idx="191">
                  <c:v>891</c:v>
                </c:pt>
                <c:pt idx="192">
                  <c:v>868</c:v>
                </c:pt>
                <c:pt idx="193">
                  <c:v>913</c:v>
                </c:pt>
                <c:pt idx="194">
                  <c:v>896</c:v>
                </c:pt>
                <c:pt idx="195">
                  <c:v>882</c:v>
                </c:pt>
                <c:pt idx="196">
                  <c:v>857</c:v>
                </c:pt>
                <c:pt idx="197">
                  <c:v>913</c:v>
                </c:pt>
                <c:pt idx="198">
                  <c:v>906</c:v>
                </c:pt>
                <c:pt idx="199">
                  <c:v>932</c:v>
                </c:pt>
                <c:pt idx="200">
                  <c:v>868</c:v>
                </c:pt>
                <c:pt idx="201">
                  <c:v>918</c:v>
                </c:pt>
                <c:pt idx="202">
                  <c:v>883</c:v>
                </c:pt>
                <c:pt idx="203">
                  <c:v>925</c:v>
                </c:pt>
                <c:pt idx="204">
                  <c:v>886</c:v>
                </c:pt>
                <c:pt idx="205">
                  <c:v>909</c:v>
                </c:pt>
                <c:pt idx="206">
                  <c:v>917</c:v>
                </c:pt>
                <c:pt idx="207">
                  <c:v>922</c:v>
                </c:pt>
                <c:pt idx="208">
                  <c:v>939</c:v>
                </c:pt>
                <c:pt idx="209">
                  <c:v>943</c:v>
                </c:pt>
                <c:pt idx="210">
                  <c:v>876</c:v>
                </c:pt>
                <c:pt idx="211">
                  <c:v>921</c:v>
                </c:pt>
                <c:pt idx="212">
                  <c:v>953</c:v>
                </c:pt>
                <c:pt idx="213">
                  <c:v>938</c:v>
                </c:pt>
                <c:pt idx="214">
                  <c:v>924</c:v>
                </c:pt>
                <c:pt idx="215">
                  <c:v>921</c:v>
                </c:pt>
                <c:pt idx="216">
                  <c:v>943</c:v>
                </c:pt>
                <c:pt idx="217">
                  <c:v>965</c:v>
                </c:pt>
                <c:pt idx="218">
                  <c:v>934</c:v>
                </c:pt>
                <c:pt idx="219">
                  <c:v>951</c:v>
                </c:pt>
                <c:pt idx="220">
                  <c:v>945</c:v>
                </c:pt>
                <c:pt idx="221">
                  <c:v>941</c:v>
                </c:pt>
                <c:pt idx="222">
                  <c:v>998</c:v>
                </c:pt>
                <c:pt idx="223">
                  <c:v>914</c:v>
                </c:pt>
                <c:pt idx="224">
                  <c:v>954</c:v>
                </c:pt>
                <c:pt idx="225">
                  <c:v>918</c:v>
                </c:pt>
                <c:pt idx="226">
                  <c:v>956</c:v>
                </c:pt>
                <c:pt idx="227">
                  <c:v>963</c:v>
                </c:pt>
                <c:pt idx="228">
                  <c:v>937</c:v>
                </c:pt>
                <c:pt idx="229">
                  <c:v>998</c:v>
                </c:pt>
                <c:pt idx="230">
                  <c:v>967</c:v>
                </c:pt>
                <c:pt idx="231">
                  <c:v>955</c:v>
                </c:pt>
                <c:pt idx="232">
                  <c:v>965</c:v>
                </c:pt>
                <c:pt idx="233">
                  <c:v>954</c:v>
                </c:pt>
                <c:pt idx="234">
                  <c:v>941</c:v>
                </c:pt>
                <c:pt idx="235">
                  <c:v>943</c:v>
                </c:pt>
                <c:pt idx="236">
                  <c:v>1019</c:v>
                </c:pt>
                <c:pt idx="237">
                  <c:v>996</c:v>
                </c:pt>
                <c:pt idx="238">
                  <c:v>994</c:v>
                </c:pt>
                <c:pt idx="239">
                  <c:v>973</c:v>
                </c:pt>
                <c:pt idx="240">
                  <c:v>966</c:v>
                </c:pt>
                <c:pt idx="241">
                  <c:v>1000</c:v>
                </c:pt>
                <c:pt idx="242">
                  <c:v>987</c:v>
                </c:pt>
                <c:pt idx="243">
                  <c:v>950</c:v>
                </c:pt>
                <c:pt idx="244">
                  <c:v>956</c:v>
                </c:pt>
                <c:pt idx="245">
                  <c:v>977</c:v>
                </c:pt>
                <c:pt idx="246">
                  <c:v>971</c:v>
                </c:pt>
                <c:pt idx="247">
                  <c:v>991</c:v>
                </c:pt>
                <c:pt idx="248">
                  <c:v>992</c:v>
                </c:pt>
                <c:pt idx="249">
                  <c:v>1040</c:v>
                </c:pt>
                <c:pt idx="250">
                  <c:v>993</c:v>
                </c:pt>
                <c:pt idx="251">
                  <c:v>1025</c:v>
                </c:pt>
                <c:pt idx="252">
                  <c:v>1020</c:v>
                </c:pt>
                <c:pt idx="253">
                  <c:v>1003</c:v>
                </c:pt>
                <c:pt idx="254">
                  <c:v>1048</c:v>
                </c:pt>
                <c:pt idx="255">
                  <c:v>984</c:v>
                </c:pt>
                <c:pt idx="256">
                  <c:v>998</c:v>
                </c:pt>
                <c:pt idx="257">
                  <c:v>1045</c:v>
                </c:pt>
                <c:pt idx="258">
                  <c:v>1077</c:v>
                </c:pt>
                <c:pt idx="259">
                  <c:v>958</c:v>
                </c:pt>
                <c:pt idx="260">
                  <c:v>989</c:v>
                </c:pt>
                <c:pt idx="261">
                  <c:v>1018</c:v>
                </c:pt>
                <c:pt idx="262">
                  <c:v>988</c:v>
                </c:pt>
                <c:pt idx="263">
                  <c:v>1034</c:v>
                </c:pt>
                <c:pt idx="264">
                  <c:v>1020</c:v>
                </c:pt>
                <c:pt idx="265">
                  <c:v>1036</c:v>
                </c:pt>
                <c:pt idx="266">
                  <c:v>1025</c:v>
                </c:pt>
                <c:pt idx="267">
                  <c:v>1017</c:v>
                </c:pt>
                <c:pt idx="268">
                  <c:v>1037</c:v>
                </c:pt>
                <c:pt idx="269">
                  <c:v>1031</c:v>
                </c:pt>
                <c:pt idx="270">
                  <c:v>1063</c:v>
                </c:pt>
                <c:pt idx="271">
                  <c:v>1000</c:v>
                </c:pt>
                <c:pt idx="272">
                  <c:v>1000</c:v>
                </c:pt>
                <c:pt idx="273">
                  <c:v>980</c:v>
                </c:pt>
                <c:pt idx="274">
                  <c:v>1003</c:v>
                </c:pt>
                <c:pt idx="275">
                  <c:v>1050</c:v>
                </c:pt>
                <c:pt idx="276">
                  <c:v>1016</c:v>
                </c:pt>
                <c:pt idx="277">
                  <c:v>1027</c:v>
                </c:pt>
                <c:pt idx="278">
                  <c:v>1056</c:v>
                </c:pt>
                <c:pt idx="279">
                  <c:v>1009</c:v>
                </c:pt>
                <c:pt idx="280">
                  <c:v>1005</c:v>
                </c:pt>
                <c:pt idx="281">
                  <c:v>974</c:v>
                </c:pt>
                <c:pt idx="282">
                  <c:v>1011</c:v>
                </c:pt>
                <c:pt idx="283">
                  <c:v>1057</c:v>
                </c:pt>
                <c:pt idx="284">
                  <c:v>1031</c:v>
                </c:pt>
                <c:pt idx="285">
                  <c:v>1055</c:v>
                </c:pt>
                <c:pt idx="286">
                  <c:v>1058</c:v>
                </c:pt>
                <c:pt idx="287">
                  <c:v>1031</c:v>
                </c:pt>
                <c:pt idx="288">
                  <c:v>1034</c:v>
                </c:pt>
                <c:pt idx="289">
                  <c:v>1043</c:v>
                </c:pt>
                <c:pt idx="290">
                  <c:v>1024</c:v>
                </c:pt>
                <c:pt idx="291">
                  <c:v>1061</c:v>
                </c:pt>
                <c:pt idx="292">
                  <c:v>1042</c:v>
                </c:pt>
                <c:pt idx="293">
                  <c:v>1052</c:v>
                </c:pt>
                <c:pt idx="294">
                  <c:v>1034</c:v>
                </c:pt>
                <c:pt idx="295">
                  <c:v>1059</c:v>
                </c:pt>
                <c:pt idx="296">
                  <c:v>1089</c:v>
                </c:pt>
                <c:pt idx="297">
                  <c:v>1042</c:v>
                </c:pt>
                <c:pt idx="298">
                  <c:v>1045</c:v>
                </c:pt>
                <c:pt idx="299">
                  <c:v>1028</c:v>
                </c:pt>
                <c:pt idx="300">
                  <c:v>1037</c:v>
                </c:pt>
                <c:pt idx="301">
                  <c:v>1004</c:v>
                </c:pt>
                <c:pt idx="302">
                  <c:v>1035</c:v>
                </c:pt>
                <c:pt idx="303">
                  <c:v>1060</c:v>
                </c:pt>
                <c:pt idx="304">
                  <c:v>1032</c:v>
                </c:pt>
                <c:pt idx="305">
                  <c:v>1042</c:v>
                </c:pt>
                <c:pt idx="306">
                  <c:v>1074</c:v>
                </c:pt>
                <c:pt idx="307">
                  <c:v>1033</c:v>
                </c:pt>
                <c:pt idx="308">
                  <c:v>1085</c:v>
                </c:pt>
                <c:pt idx="309">
                  <c:v>1071</c:v>
                </c:pt>
                <c:pt idx="310">
                  <c:v>1042</c:v>
                </c:pt>
                <c:pt idx="311">
                  <c:v>1084</c:v>
                </c:pt>
                <c:pt idx="312">
                  <c:v>979</c:v>
                </c:pt>
                <c:pt idx="313">
                  <c:v>1092</c:v>
                </c:pt>
                <c:pt idx="314">
                  <c:v>1073</c:v>
                </c:pt>
                <c:pt idx="315">
                  <c:v>1013</c:v>
                </c:pt>
                <c:pt idx="316">
                  <c:v>1010</c:v>
                </c:pt>
                <c:pt idx="317">
                  <c:v>1047</c:v>
                </c:pt>
                <c:pt idx="318">
                  <c:v>1037</c:v>
                </c:pt>
                <c:pt idx="319">
                  <c:v>1083</c:v>
                </c:pt>
                <c:pt idx="320">
                  <c:v>1022</c:v>
                </c:pt>
                <c:pt idx="321">
                  <c:v>1067</c:v>
                </c:pt>
                <c:pt idx="322">
                  <c:v>1033</c:v>
                </c:pt>
                <c:pt idx="323">
                  <c:v>1072</c:v>
                </c:pt>
                <c:pt idx="324">
                  <c:v>1048</c:v>
                </c:pt>
                <c:pt idx="325">
                  <c:v>1082</c:v>
                </c:pt>
                <c:pt idx="326">
                  <c:v>1093</c:v>
                </c:pt>
                <c:pt idx="327">
                  <c:v>1038</c:v>
                </c:pt>
                <c:pt idx="328">
                  <c:v>1013</c:v>
                </c:pt>
                <c:pt idx="329">
                  <c:v>1043</c:v>
                </c:pt>
                <c:pt idx="330">
                  <c:v>1054</c:v>
                </c:pt>
                <c:pt idx="331">
                  <c:v>1064</c:v>
                </c:pt>
                <c:pt idx="332">
                  <c:v>1080</c:v>
                </c:pt>
                <c:pt idx="333">
                  <c:v>1114</c:v>
                </c:pt>
                <c:pt idx="334">
                  <c:v>1059</c:v>
                </c:pt>
                <c:pt idx="335">
                  <c:v>1090</c:v>
                </c:pt>
                <c:pt idx="336">
                  <c:v>1056</c:v>
                </c:pt>
                <c:pt idx="337">
                  <c:v>1065</c:v>
                </c:pt>
                <c:pt idx="338">
                  <c:v>1057</c:v>
                </c:pt>
                <c:pt idx="339">
                  <c:v>1077</c:v>
                </c:pt>
                <c:pt idx="340">
                  <c:v>1028</c:v>
                </c:pt>
                <c:pt idx="341">
                  <c:v>1082</c:v>
                </c:pt>
                <c:pt idx="342">
                  <c:v>1045</c:v>
                </c:pt>
                <c:pt idx="343">
                  <c:v>1095</c:v>
                </c:pt>
                <c:pt idx="344">
                  <c:v>1095</c:v>
                </c:pt>
                <c:pt idx="345">
                  <c:v>1035</c:v>
                </c:pt>
                <c:pt idx="346">
                  <c:v>1045</c:v>
                </c:pt>
                <c:pt idx="347">
                  <c:v>1077</c:v>
                </c:pt>
                <c:pt idx="348">
                  <c:v>1066</c:v>
                </c:pt>
                <c:pt idx="349">
                  <c:v>1060</c:v>
                </c:pt>
                <c:pt idx="350">
                  <c:v>1091</c:v>
                </c:pt>
                <c:pt idx="351">
                  <c:v>1062</c:v>
                </c:pt>
                <c:pt idx="352">
                  <c:v>1070</c:v>
                </c:pt>
                <c:pt idx="353">
                  <c:v>1038</c:v>
                </c:pt>
                <c:pt idx="354">
                  <c:v>1078</c:v>
                </c:pt>
                <c:pt idx="355">
                  <c:v>1079</c:v>
                </c:pt>
                <c:pt idx="356">
                  <c:v>1061</c:v>
                </c:pt>
                <c:pt idx="357">
                  <c:v>1034</c:v>
                </c:pt>
                <c:pt idx="358">
                  <c:v>1118</c:v>
                </c:pt>
                <c:pt idx="359">
                  <c:v>1068</c:v>
                </c:pt>
                <c:pt idx="360">
                  <c:v>1035</c:v>
                </c:pt>
                <c:pt idx="361">
                  <c:v>1065</c:v>
                </c:pt>
                <c:pt idx="362">
                  <c:v>1082</c:v>
                </c:pt>
                <c:pt idx="363">
                  <c:v>1078</c:v>
                </c:pt>
                <c:pt idx="364">
                  <c:v>1085</c:v>
                </c:pt>
                <c:pt idx="365">
                  <c:v>1067</c:v>
                </c:pt>
                <c:pt idx="366">
                  <c:v>1017</c:v>
                </c:pt>
                <c:pt idx="367">
                  <c:v>1052</c:v>
                </c:pt>
                <c:pt idx="368">
                  <c:v>1062</c:v>
                </c:pt>
                <c:pt idx="369">
                  <c:v>1097</c:v>
                </c:pt>
                <c:pt idx="370">
                  <c:v>1075</c:v>
                </c:pt>
                <c:pt idx="371">
                  <c:v>1015</c:v>
                </c:pt>
                <c:pt idx="372">
                  <c:v>1044</c:v>
                </c:pt>
                <c:pt idx="373">
                  <c:v>1101</c:v>
                </c:pt>
                <c:pt idx="374">
                  <c:v>1082</c:v>
                </c:pt>
                <c:pt idx="375">
                  <c:v>1043</c:v>
                </c:pt>
                <c:pt idx="376">
                  <c:v>1060</c:v>
                </c:pt>
                <c:pt idx="377">
                  <c:v>1050</c:v>
                </c:pt>
                <c:pt idx="378">
                  <c:v>1080</c:v>
                </c:pt>
                <c:pt idx="379">
                  <c:v>1116</c:v>
                </c:pt>
                <c:pt idx="380">
                  <c:v>1097</c:v>
                </c:pt>
                <c:pt idx="381">
                  <c:v>1080</c:v>
                </c:pt>
                <c:pt idx="382">
                  <c:v>1038</c:v>
                </c:pt>
                <c:pt idx="383">
                  <c:v>1065</c:v>
                </c:pt>
                <c:pt idx="384">
                  <c:v>1063</c:v>
                </c:pt>
                <c:pt idx="385">
                  <c:v>1048</c:v>
                </c:pt>
                <c:pt idx="386">
                  <c:v>1029</c:v>
                </c:pt>
                <c:pt idx="387">
                  <c:v>1056</c:v>
                </c:pt>
                <c:pt idx="388">
                  <c:v>1085</c:v>
                </c:pt>
                <c:pt idx="389">
                  <c:v>1053</c:v>
                </c:pt>
                <c:pt idx="390">
                  <c:v>1054</c:v>
                </c:pt>
                <c:pt idx="391">
                  <c:v>1072</c:v>
                </c:pt>
                <c:pt idx="392">
                  <c:v>1019</c:v>
                </c:pt>
                <c:pt idx="393">
                  <c:v>1067</c:v>
                </c:pt>
                <c:pt idx="394">
                  <c:v>1101</c:v>
                </c:pt>
                <c:pt idx="395">
                  <c:v>1090</c:v>
                </c:pt>
                <c:pt idx="396">
                  <c:v>1099</c:v>
                </c:pt>
                <c:pt idx="397">
                  <c:v>1066</c:v>
                </c:pt>
                <c:pt idx="398">
                  <c:v>1022</c:v>
                </c:pt>
                <c:pt idx="399">
                  <c:v>1091</c:v>
                </c:pt>
                <c:pt idx="400">
                  <c:v>1045</c:v>
                </c:pt>
                <c:pt idx="401">
                  <c:v>1057</c:v>
                </c:pt>
                <c:pt idx="402">
                  <c:v>1022</c:v>
                </c:pt>
                <c:pt idx="403">
                  <c:v>1021</c:v>
                </c:pt>
                <c:pt idx="404">
                  <c:v>1030</c:v>
                </c:pt>
                <c:pt idx="405">
                  <c:v>1039</c:v>
                </c:pt>
                <c:pt idx="406">
                  <c:v>1081</c:v>
                </c:pt>
                <c:pt idx="407">
                  <c:v>1042</c:v>
                </c:pt>
                <c:pt idx="408">
                  <c:v>1071</c:v>
                </c:pt>
                <c:pt idx="409">
                  <c:v>1107</c:v>
                </c:pt>
                <c:pt idx="410">
                  <c:v>1064</c:v>
                </c:pt>
                <c:pt idx="411">
                  <c:v>1047</c:v>
                </c:pt>
                <c:pt idx="412">
                  <c:v>997</c:v>
                </c:pt>
                <c:pt idx="413">
                  <c:v>1036</c:v>
                </c:pt>
                <c:pt idx="414">
                  <c:v>1078</c:v>
                </c:pt>
                <c:pt idx="415">
                  <c:v>1059</c:v>
                </c:pt>
                <c:pt idx="416">
                  <c:v>1049</c:v>
                </c:pt>
                <c:pt idx="417">
                  <c:v>1010</c:v>
                </c:pt>
                <c:pt idx="418">
                  <c:v>1075</c:v>
                </c:pt>
                <c:pt idx="419">
                  <c:v>1109</c:v>
                </c:pt>
                <c:pt idx="420">
                  <c:v>1070</c:v>
                </c:pt>
                <c:pt idx="421">
                  <c:v>1042</c:v>
                </c:pt>
                <c:pt idx="422">
                  <c:v>1090</c:v>
                </c:pt>
                <c:pt idx="423">
                  <c:v>1067</c:v>
                </c:pt>
                <c:pt idx="424">
                  <c:v>1013</c:v>
                </c:pt>
                <c:pt idx="425">
                  <c:v>1077</c:v>
                </c:pt>
                <c:pt idx="426">
                  <c:v>1026</c:v>
                </c:pt>
                <c:pt idx="427">
                  <c:v>1052</c:v>
                </c:pt>
                <c:pt idx="428">
                  <c:v>1070</c:v>
                </c:pt>
                <c:pt idx="429">
                  <c:v>1064</c:v>
                </c:pt>
                <c:pt idx="430">
                  <c:v>1094</c:v>
                </c:pt>
                <c:pt idx="431">
                  <c:v>1030</c:v>
                </c:pt>
                <c:pt idx="432">
                  <c:v>1061</c:v>
                </c:pt>
                <c:pt idx="433">
                  <c:v>1044</c:v>
                </c:pt>
                <c:pt idx="434">
                  <c:v>1014</c:v>
                </c:pt>
                <c:pt idx="435">
                  <c:v>1087</c:v>
                </c:pt>
                <c:pt idx="436">
                  <c:v>1041</c:v>
                </c:pt>
                <c:pt idx="437">
                  <c:v>1044</c:v>
                </c:pt>
                <c:pt idx="438">
                  <c:v>1039</c:v>
                </c:pt>
                <c:pt idx="439">
                  <c:v>1031</c:v>
                </c:pt>
                <c:pt idx="440">
                  <c:v>1058</c:v>
                </c:pt>
                <c:pt idx="441">
                  <c:v>1041</c:v>
                </c:pt>
                <c:pt idx="442">
                  <c:v>1094</c:v>
                </c:pt>
                <c:pt idx="443">
                  <c:v>1015</c:v>
                </c:pt>
                <c:pt idx="444">
                  <c:v>1065</c:v>
                </c:pt>
                <c:pt idx="445">
                  <c:v>1018</c:v>
                </c:pt>
                <c:pt idx="446">
                  <c:v>1066</c:v>
                </c:pt>
                <c:pt idx="447">
                  <c:v>1065</c:v>
                </c:pt>
                <c:pt idx="448">
                  <c:v>1075</c:v>
                </c:pt>
                <c:pt idx="449">
                  <c:v>1065</c:v>
                </c:pt>
                <c:pt idx="450">
                  <c:v>1038</c:v>
                </c:pt>
                <c:pt idx="451">
                  <c:v>1011</c:v>
                </c:pt>
                <c:pt idx="452">
                  <c:v>1047</c:v>
                </c:pt>
                <c:pt idx="453">
                  <c:v>1074</c:v>
                </c:pt>
                <c:pt idx="454">
                  <c:v>1056</c:v>
                </c:pt>
                <c:pt idx="455">
                  <c:v>1089</c:v>
                </c:pt>
                <c:pt idx="456">
                  <c:v>1094</c:v>
                </c:pt>
                <c:pt idx="457">
                  <c:v>1062</c:v>
                </c:pt>
                <c:pt idx="458">
                  <c:v>1063</c:v>
                </c:pt>
                <c:pt idx="459">
                  <c:v>1129</c:v>
                </c:pt>
                <c:pt idx="460">
                  <c:v>1048</c:v>
                </c:pt>
                <c:pt idx="461">
                  <c:v>1082</c:v>
                </c:pt>
                <c:pt idx="462">
                  <c:v>1060</c:v>
                </c:pt>
                <c:pt idx="463">
                  <c:v>1055</c:v>
                </c:pt>
                <c:pt idx="464">
                  <c:v>1047</c:v>
                </c:pt>
                <c:pt idx="465">
                  <c:v>1093</c:v>
                </c:pt>
                <c:pt idx="466">
                  <c:v>1108</c:v>
                </c:pt>
                <c:pt idx="467">
                  <c:v>1090</c:v>
                </c:pt>
                <c:pt idx="468">
                  <c:v>1151</c:v>
                </c:pt>
                <c:pt idx="469">
                  <c:v>1122</c:v>
                </c:pt>
                <c:pt idx="470">
                  <c:v>1074</c:v>
                </c:pt>
                <c:pt idx="471">
                  <c:v>1081</c:v>
                </c:pt>
                <c:pt idx="472">
                  <c:v>1111</c:v>
                </c:pt>
                <c:pt idx="473">
                  <c:v>1127</c:v>
                </c:pt>
                <c:pt idx="474">
                  <c:v>1091</c:v>
                </c:pt>
                <c:pt idx="475">
                  <c:v>1113</c:v>
                </c:pt>
                <c:pt idx="476">
                  <c:v>1121</c:v>
                </c:pt>
                <c:pt idx="477">
                  <c:v>1109</c:v>
                </c:pt>
                <c:pt idx="478">
                  <c:v>1061</c:v>
                </c:pt>
                <c:pt idx="479">
                  <c:v>1152</c:v>
                </c:pt>
                <c:pt idx="480">
                  <c:v>1112</c:v>
                </c:pt>
                <c:pt idx="481">
                  <c:v>1110</c:v>
                </c:pt>
                <c:pt idx="482">
                  <c:v>1146</c:v>
                </c:pt>
                <c:pt idx="483">
                  <c:v>1154</c:v>
                </c:pt>
                <c:pt idx="484">
                  <c:v>1150</c:v>
                </c:pt>
                <c:pt idx="485">
                  <c:v>1115</c:v>
                </c:pt>
                <c:pt idx="486">
                  <c:v>1144</c:v>
                </c:pt>
                <c:pt idx="487">
                  <c:v>1089</c:v>
                </c:pt>
                <c:pt idx="488">
                  <c:v>1112</c:v>
                </c:pt>
                <c:pt idx="489">
                  <c:v>1090</c:v>
                </c:pt>
                <c:pt idx="490">
                  <c:v>1131</c:v>
                </c:pt>
                <c:pt idx="491">
                  <c:v>1191</c:v>
                </c:pt>
                <c:pt idx="492">
                  <c:v>1154</c:v>
                </c:pt>
                <c:pt idx="493">
                  <c:v>1133</c:v>
                </c:pt>
                <c:pt idx="494">
                  <c:v>1122</c:v>
                </c:pt>
                <c:pt idx="495">
                  <c:v>1149</c:v>
                </c:pt>
                <c:pt idx="496">
                  <c:v>1142</c:v>
                </c:pt>
                <c:pt idx="497">
                  <c:v>1128</c:v>
                </c:pt>
                <c:pt idx="498">
                  <c:v>1119</c:v>
                </c:pt>
                <c:pt idx="499">
                  <c:v>1175</c:v>
                </c:pt>
                <c:pt idx="500">
                  <c:v>1194</c:v>
                </c:pt>
                <c:pt idx="501">
                  <c:v>1216</c:v>
                </c:pt>
                <c:pt idx="502">
                  <c:v>1178</c:v>
                </c:pt>
                <c:pt idx="503">
                  <c:v>1191</c:v>
                </c:pt>
                <c:pt idx="504">
                  <c:v>1173</c:v>
                </c:pt>
                <c:pt idx="505">
                  <c:v>1134</c:v>
                </c:pt>
                <c:pt idx="506">
                  <c:v>1147</c:v>
                </c:pt>
                <c:pt idx="507">
                  <c:v>1206</c:v>
                </c:pt>
                <c:pt idx="508">
                  <c:v>1187</c:v>
                </c:pt>
                <c:pt idx="509">
                  <c:v>1189</c:v>
                </c:pt>
                <c:pt idx="510">
                  <c:v>1204</c:v>
                </c:pt>
                <c:pt idx="511">
                  <c:v>1165</c:v>
                </c:pt>
                <c:pt idx="512">
                  <c:v>1221</c:v>
                </c:pt>
                <c:pt idx="513">
                  <c:v>1203</c:v>
                </c:pt>
                <c:pt idx="514">
                  <c:v>1202</c:v>
                </c:pt>
                <c:pt idx="515">
                  <c:v>1137</c:v>
                </c:pt>
                <c:pt idx="516">
                  <c:v>1262</c:v>
                </c:pt>
                <c:pt idx="517">
                  <c:v>1229</c:v>
                </c:pt>
                <c:pt idx="518">
                  <c:v>1223</c:v>
                </c:pt>
                <c:pt idx="519">
                  <c:v>1193</c:v>
                </c:pt>
                <c:pt idx="520">
                  <c:v>1222</c:v>
                </c:pt>
                <c:pt idx="521">
                  <c:v>1240</c:v>
                </c:pt>
                <c:pt idx="522">
                  <c:v>1217</c:v>
                </c:pt>
                <c:pt idx="523">
                  <c:v>1172</c:v>
                </c:pt>
                <c:pt idx="524">
                  <c:v>1213</c:v>
                </c:pt>
                <c:pt idx="525">
                  <c:v>1197</c:v>
                </c:pt>
                <c:pt idx="526">
                  <c:v>1292</c:v>
                </c:pt>
                <c:pt idx="527">
                  <c:v>1186</c:v>
                </c:pt>
                <c:pt idx="528">
                  <c:v>1208</c:v>
                </c:pt>
                <c:pt idx="529">
                  <c:v>1232</c:v>
                </c:pt>
                <c:pt idx="530">
                  <c:v>1245</c:v>
                </c:pt>
                <c:pt idx="531">
                  <c:v>1282</c:v>
                </c:pt>
                <c:pt idx="532">
                  <c:v>1289</c:v>
                </c:pt>
                <c:pt idx="533">
                  <c:v>1188</c:v>
                </c:pt>
                <c:pt idx="534">
                  <c:v>1300</c:v>
                </c:pt>
                <c:pt idx="535">
                  <c:v>1202</c:v>
                </c:pt>
                <c:pt idx="536">
                  <c:v>1264</c:v>
                </c:pt>
                <c:pt idx="537">
                  <c:v>1295</c:v>
                </c:pt>
                <c:pt idx="538">
                  <c:v>1268</c:v>
                </c:pt>
                <c:pt idx="539">
                  <c:v>1340</c:v>
                </c:pt>
                <c:pt idx="540">
                  <c:v>1266</c:v>
                </c:pt>
                <c:pt idx="541">
                  <c:v>1298</c:v>
                </c:pt>
                <c:pt idx="542">
                  <c:v>1239</c:v>
                </c:pt>
                <c:pt idx="543">
                  <c:v>1305</c:v>
                </c:pt>
                <c:pt idx="544">
                  <c:v>1274</c:v>
                </c:pt>
                <c:pt idx="545">
                  <c:v>1251</c:v>
                </c:pt>
                <c:pt idx="546">
                  <c:v>1298</c:v>
                </c:pt>
                <c:pt idx="547">
                  <c:v>1305</c:v>
                </c:pt>
                <c:pt idx="548">
                  <c:v>1261</c:v>
                </c:pt>
                <c:pt idx="549">
                  <c:v>1246</c:v>
                </c:pt>
                <c:pt idx="550">
                  <c:v>1285</c:v>
                </c:pt>
                <c:pt idx="551">
                  <c:v>1306</c:v>
                </c:pt>
                <c:pt idx="552">
                  <c:v>1299</c:v>
                </c:pt>
                <c:pt idx="553">
                  <c:v>1317</c:v>
                </c:pt>
                <c:pt idx="554">
                  <c:v>1344</c:v>
                </c:pt>
                <c:pt idx="555">
                  <c:v>1300</c:v>
                </c:pt>
                <c:pt idx="556">
                  <c:v>1355</c:v>
                </c:pt>
                <c:pt idx="557">
                  <c:v>1333</c:v>
                </c:pt>
                <c:pt idx="558">
                  <c:v>1303</c:v>
                </c:pt>
                <c:pt idx="559">
                  <c:v>1395</c:v>
                </c:pt>
                <c:pt idx="560">
                  <c:v>1337</c:v>
                </c:pt>
                <c:pt idx="561">
                  <c:v>1303</c:v>
                </c:pt>
                <c:pt idx="562">
                  <c:v>1289</c:v>
                </c:pt>
                <c:pt idx="563">
                  <c:v>1291</c:v>
                </c:pt>
                <c:pt idx="564">
                  <c:v>1266</c:v>
                </c:pt>
                <c:pt idx="565">
                  <c:v>1322</c:v>
                </c:pt>
                <c:pt idx="566">
                  <c:v>1310</c:v>
                </c:pt>
                <c:pt idx="567">
                  <c:v>1333</c:v>
                </c:pt>
                <c:pt idx="568">
                  <c:v>1349</c:v>
                </c:pt>
                <c:pt idx="569">
                  <c:v>1403</c:v>
                </c:pt>
                <c:pt idx="570">
                  <c:v>1346</c:v>
                </c:pt>
                <c:pt idx="571">
                  <c:v>1344</c:v>
                </c:pt>
                <c:pt idx="572">
                  <c:v>1287</c:v>
                </c:pt>
                <c:pt idx="573">
                  <c:v>1345</c:v>
                </c:pt>
                <c:pt idx="574">
                  <c:v>1332</c:v>
                </c:pt>
                <c:pt idx="575">
                  <c:v>1418</c:v>
                </c:pt>
                <c:pt idx="576">
                  <c:v>1385</c:v>
                </c:pt>
                <c:pt idx="577">
                  <c:v>1289</c:v>
                </c:pt>
                <c:pt idx="578">
                  <c:v>1318</c:v>
                </c:pt>
                <c:pt idx="579">
                  <c:v>1378</c:v>
                </c:pt>
                <c:pt idx="580">
                  <c:v>1393</c:v>
                </c:pt>
                <c:pt idx="581">
                  <c:v>1329</c:v>
                </c:pt>
                <c:pt idx="582">
                  <c:v>1362</c:v>
                </c:pt>
                <c:pt idx="583">
                  <c:v>1355</c:v>
                </c:pt>
                <c:pt idx="584">
                  <c:v>1346</c:v>
                </c:pt>
                <c:pt idx="585">
                  <c:v>1341</c:v>
                </c:pt>
                <c:pt idx="586">
                  <c:v>1322</c:v>
                </c:pt>
                <c:pt idx="587">
                  <c:v>1428</c:v>
                </c:pt>
                <c:pt idx="588">
                  <c:v>1393</c:v>
                </c:pt>
                <c:pt idx="589">
                  <c:v>1400</c:v>
                </c:pt>
                <c:pt idx="590">
                  <c:v>1373</c:v>
                </c:pt>
                <c:pt idx="591">
                  <c:v>1326</c:v>
                </c:pt>
                <c:pt idx="592">
                  <c:v>1394</c:v>
                </c:pt>
                <c:pt idx="593">
                  <c:v>1396</c:v>
                </c:pt>
                <c:pt idx="594">
                  <c:v>1384</c:v>
                </c:pt>
                <c:pt idx="595">
                  <c:v>1413</c:v>
                </c:pt>
                <c:pt idx="596">
                  <c:v>1357</c:v>
                </c:pt>
                <c:pt idx="597">
                  <c:v>1298</c:v>
                </c:pt>
                <c:pt idx="598">
                  <c:v>1349</c:v>
                </c:pt>
                <c:pt idx="599">
                  <c:v>1351</c:v>
                </c:pt>
                <c:pt idx="600">
                  <c:v>1318</c:v>
                </c:pt>
                <c:pt idx="601">
                  <c:v>1327</c:v>
                </c:pt>
                <c:pt idx="602">
                  <c:v>1331</c:v>
                </c:pt>
                <c:pt idx="603">
                  <c:v>1409</c:v>
                </c:pt>
                <c:pt idx="604">
                  <c:v>1317</c:v>
                </c:pt>
                <c:pt idx="605">
                  <c:v>1384</c:v>
                </c:pt>
                <c:pt idx="606">
                  <c:v>1398</c:v>
                </c:pt>
                <c:pt idx="607">
                  <c:v>1325</c:v>
                </c:pt>
                <c:pt idx="608">
                  <c:v>1316</c:v>
                </c:pt>
                <c:pt idx="609">
                  <c:v>1335</c:v>
                </c:pt>
                <c:pt idx="610">
                  <c:v>1321</c:v>
                </c:pt>
                <c:pt idx="611">
                  <c:v>1297</c:v>
                </c:pt>
                <c:pt idx="612">
                  <c:v>1367</c:v>
                </c:pt>
                <c:pt idx="613">
                  <c:v>1370</c:v>
                </c:pt>
                <c:pt idx="614">
                  <c:v>1305</c:v>
                </c:pt>
                <c:pt idx="615">
                  <c:v>1360</c:v>
                </c:pt>
                <c:pt idx="616">
                  <c:v>1335</c:v>
                </c:pt>
                <c:pt idx="617">
                  <c:v>1336</c:v>
                </c:pt>
                <c:pt idx="618">
                  <c:v>1300</c:v>
                </c:pt>
                <c:pt idx="619">
                  <c:v>1312</c:v>
                </c:pt>
                <c:pt idx="620">
                  <c:v>1310</c:v>
                </c:pt>
                <c:pt idx="621">
                  <c:v>1306</c:v>
                </c:pt>
                <c:pt idx="622">
                  <c:v>1349</c:v>
                </c:pt>
                <c:pt idx="623">
                  <c:v>1322</c:v>
                </c:pt>
                <c:pt idx="624">
                  <c:v>1351</c:v>
                </c:pt>
                <c:pt idx="625">
                  <c:v>1326</c:v>
                </c:pt>
                <c:pt idx="626">
                  <c:v>1282</c:v>
                </c:pt>
                <c:pt idx="627">
                  <c:v>1331</c:v>
                </c:pt>
                <c:pt idx="628">
                  <c:v>1292</c:v>
                </c:pt>
                <c:pt idx="629">
                  <c:v>1269</c:v>
                </c:pt>
                <c:pt idx="630">
                  <c:v>1303</c:v>
                </c:pt>
                <c:pt idx="631">
                  <c:v>1225</c:v>
                </c:pt>
                <c:pt idx="632">
                  <c:v>1267</c:v>
                </c:pt>
                <c:pt idx="633">
                  <c:v>1281</c:v>
                </c:pt>
                <c:pt idx="634">
                  <c:v>1245</c:v>
                </c:pt>
                <c:pt idx="635">
                  <c:v>1293</c:v>
                </c:pt>
                <c:pt idx="636">
                  <c:v>1248</c:v>
                </c:pt>
                <c:pt idx="637">
                  <c:v>1289</c:v>
                </c:pt>
                <c:pt idx="638">
                  <c:v>1274</c:v>
                </c:pt>
                <c:pt idx="639">
                  <c:v>1280</c:v>
                </c:pt>
                <c:pt idx="640">
                  <c:v>1234</c:v>
                </c:pt>
                <c:pt idx="641">
                  <c:v>1281</c:v>
                </c:pt>
                <c:pt idx="642">
                  <c:v>1241</c:v>
                </c:pt>
                <c:pt idx="643">
                  <c:v>1234</c:v>
                </c:pt>
                <c:pt idx="644">
                  <c:v>1276</c:v>
                </c:pt>
                <c:pt idx="645">
                  <c:v>1228</c:v>
                </c:pt>
                <c:pt idx="646">
                  <c:v>1163</c:v>
                </c:pt>
                <c:pt idx="647">
                  <c:v>1190</c:v>
                </c:pt>
                <c:pt idx="648">
                  <c:v>1281</c:v>
                </c:pt>
                <c:pt idx="649">
                  <c:v>1247</c:v>
                </c:pt>
                <c:pt idx="650">
                  <c:v>1180</c:v>
                </c:pt>
                <c:pt idx="651">
                  <c:v>1230</c:v>
                </c:pt>
                <c:pt idx="652">
                  <c:v>1260</c:v>
                </c:pt>
                <c:pt idx="653">
                  <c:v>1214</c:v>
                </c:pt>
                <c:pt idx="654">
                  <c:v>1183</c:v>
                </c:pt>
                <c:pt idx="655">
                  <c:v>1207</c:v>
                </c:pt>
                <c:pt idx="656">
                  <c:v>1236</c:v>
                </c:pt>
                <c:pt idx="657">
                  <c:v>1173</c:v>
                </c:pt>
                <c:pt idx="658">
                  <c:v>1168</c:v>
                </c:pt>
                <c:pt idx="659">
                  <c:v>1247</c:v>
                </c:pt>
                <c:pt idx="660">
                  <c:v>1236</c:v>
                </c:pt>
                <c:pt idx="661">
                  <c:v>1131</c:v>
                </c:pt>
                <c:pt idx="662">
                  <c:v>1122</c:v>
                </c:pt>
                <c:pt idx="663">
                  <c:v>1177</c:v>
                </c:pt>
                <c:pt idx="664">
                  <c:v>1178</c:v>
                </c:pt>
                <c:pt idx="665">
                  <c:v>1178</c:v>
                </c:pt>
                <c:pt idx="666">
                  <c:v>1165</c:v>
                </c:pt>
                <c:pt idx="667">
                  <c:v>1117</c:v>
                </c:pt>
                <c:pt idx="668">
                  <c:v>1166</c:v>
                </c:pt>
                <c:pt idx="669">
                  <c:v>1099</c:v>
                </c:pt>
                <c:pt idx="670">
                  <c:v>1155</c:v>
                </c:pt>
                <c:pt idx="671">
                  <c:v>1100</c:v>
                </c:pt>
                <c:pt idx="672">
                  <c:v>1105</c:v>
                </c:pt>
                <c:pt idx="673">
                  <c:v>1133</c:v>
                </c:pt>
                <c:pt idx="674">
                  <c:v>1105</c:v>
                </c:pt>
                <c:pt idx="675">
                  <c:v>1121</c:v>
                </c:pt>
                <c:pt idx="676">
                  <c:v>1092</c:v>
                </c:pt>
                <c:pt idx="677">
                  <c:v>1075</c:v>
                </c:pt>
                <c:pt idx="678">
                  <c:v>1125</c:v>
                </c:pt>
                <c:pt idx="679">
                  <c:v>1106</c:v>
                </c:pt>
                <c:pt idx="680">
                  <c:v>1112</c:v>
                </c:pt>
                <c:pt idx="681">
                  <c:v>1099</c:v>
                </c:pt>
                <c:pt idx="682">
                  <c:v>1113</c:v>
                </c:pt>
                <c:pt idx="683">
                  <c:v>1062</c:v>
                </c:pt>
                <c:pt idx="684">
                  <c:v>1091</c:v>
                </c:pt>
                <c:pt idx="685">
                  <c:v>1065</c:v>
                </c:pt>
                <c:pt idx="686">
                  <c:v>1108</c:v>
                </c:pt>
                <c:pt idx="687">
                  <c:v>1080</c:v>
                </c:pt>
                <c:pt idx="688">
                  <c:v>1077</c:v>
                </c:pt>
                <c:pt idx="689">
                  <c:v>1069</c:v>
                </c:pt>
                <c:pt idx="690">
                  <c:v>1033</c:v>
                </c:pt>
                <c:pt idx="691">
                  <c:v>1065</c:v>
                </c:pt>
                <c:pt idx="692">
                  <c:v>1084</c:v>
                </c:pt>
                <c:pt idx="693">
                  <c:v>1012</c:v>
                </c:pt>
                <c:pt idx="694">
                  <c:v>1076</c:v>
                </c:pt>
                <c:pt idx="695">
                  <c:v>1031</c:v>
                </c:pt>
                <c:pt idx="696">
                  <c:v>1038</c:v>
                </c:pt>
                <c:pt idx="697">
                  <c:v>1042</c:v>
                </c:pt>
                <c:pt idx="698">
                  <c:v>1066</c:v>
                </c:pt>
                <c:pt idx="699">
                  <c:v>1006</c:v>
                </c:pt>
                <c:pt idx="700">
                  <c:v>1009</c:v>
                </c:pt>
                <c:pt idx="701">
                  <c:v>1058</c:v>
                </c:pt>
                <c:pt idx="702">
                  <c:v>1043</c:v>
                </c:pt>
                <c:pt idx="703">
                  <c:v>988</c:v>
                </c:pt>
                <c:pt idx="704">
                  <c:v>1024</c:v>
                </c:pt>
                <c:pt idx="705">
                  <c:v>1020</c:v>
                </c:pt>
                <c:pt idx="706">
                  <c:v>999</c:v>
                </c:pt>
                <c:pt idx="707">
                  <c:v>985</c:v>
                </c:pt>
                <c:pt idx="708">
                  <c:v>981</c:v>
                </c:pt>
                <c:pt idx="709">
                  <c:v>1006</c:v>
                </c:pt>
                <c:pt idx="710">
                  <c:v>978</c:v>
                </c:pt>
                <c:pt idx="711">
                  <c:v>992</c:v>
                </c:pt>
                <c:pt idx="712">
                  <c:v>954</c:v>
                </c:pt>
                <c:pt idx="713">
                  <c:v>1042</c:v>
                </c:pt>
                <c:pt idx="714">
                  <c:v>983</c:v>
                </c:pt>
                <c:pt idx="715">
                  <c:v>949</c:v>
                </c:pt>
                <c:pt idx="716">
                  <c:v>969</c:v>
                </c:pt>
                <c:pt idx="717">
                  <c:v>955</c:v>
                </c:pt>
                <c:pt idx="718">
                  <c:v>1007</c:v>
                </c:pt>
                <c:pt idx="719">
                  <c:v>975</c:v>
                </c:pt>
                <c:pt idx="720">
                  <c:v>952</c:v>
                </c:pt>
                <c:pt idx="721">
                  <c:v>981</c:v>
                </c:pt>
                <c:pt idx="722">
                  <c:v>965</c:v>
                </c:pt>
                <c:pt idx="723">
                  <c:v>985</c:v>
                </c:pt>
                <c:pt idx="724">
                  <c:v>954</c:v>
                </c:pt>
                <c:pt idx="725">
                  <c:v>979</c:v>
                </c:pt>
                <c:pt idx="726">
                  <c:v>953</c:v>
                </c:pt>
                <c:pt idx="727">
                  <c:v>939</c:v>
                </c:pt>
                <c:pt idx="728">
                  <c:v>966</c:v>
                </c:pt>
                <c:pt idx="729">
                  <c:v>879</c:v>
                </c:pt>
                <c:pt idx="730">
                  <c:v>941</c:v>
                </c:pt>
                <c:pt idx="731">
                  <c:v>912</c:v>
                </c:pt>
                <c:pt idx="732">
                  <c:v>1000</c:v>
                </c:pt>
                <c:pt idx="733">
                  <c:v>935</c:v>
                </c:pt>
                <c:pt idx="734">
                  <c:v>922</c:v>
                </c:pt>
                <c:pt idx="735">
                  <c:v>966</c:v>
                </c:pt>
                <c:pt idx="736">
                  <c:v>985</c:v>
                </c:pt>
                <c:pt idx="737">
                  <c:v>954</c:v>
                </c:pt>
                <c:pt idx="738">
                  <c:v>941</c:v>
                </c:pt>
                <c:pt idx="739">
                  <c:v>915</c:v>
                </c:pt>
                <c:pt idx="740">
                  <c:v>928</c:v>
                </c:pt>
                <c:pt idx="741">
                  <c:v>951</c:v>
                </c:pt>
                <c:pt idx="742">
                  <c:v>960</c:v>
                </c:pt>
                <c:pt idx="743">
                  <c:v>929</c:v>
                </c:pt>
                <c:pt idx="744">
                  <c:v>935</c:v>
                </c:pt>
                <c:pt idx="745">
                  <c:v>897</c:v>
                </c:pt>
                <c:pt idx="746">
                  <c:v>913</c:v>
                </c:pt>
                <c:pt idx="747">
                  <c:v>928</c:v>
                </c:pt>
                <c:pt idx="748">
                  <c:v>888</c:v>
                </c:pt>
                <c:pt idx="749">
                  <c:v>917</c:v>
                </c:pt>
                <c:pt idx="750">
                  <c:v>896</c:v>
                </c:pt>
                <c:pt idx="751">
                  <c:v>945</c:v>
                </c:pt>
                <c:pt idx="752">
                  <c:v>898</c:v>
                </c:pt>
                <c:pt idx="753">
                  <c:v>952</c:v>
                </c:pt>
                <c:pt idx="754">
                  <c:v>865</c:v>
                </c:pt>
                <c:pt idx="755">
                  <c:v>957</c:v>
                </c:pt>
                <c:pt idx="756">
                  <c:v>907</c:v>
                </c:pt>
                <c:pt idx="757">
                  <c:v>911</c:v>
                </c:pt>
                <c:pt idx="758">
                  <c:v>886</c:v>
                </c:pt>
                <c:pt idx="759">
                  <c:v>930</c:v>
                </c:pt>
                <c:pt idx="760">
                  <c:v>931</c:v>
                </c:pt>
                <c:pt idx="761">
                  <c:v>923</c:v>
                </c:pt>
                <c:pt idx="762">
                  <c:v>952</c:v>
                </c:pt>
                <c:pt idx="763">
                  <c:v>911</c:v>
                </c:pt>
                <c:pt idx="764">
                  <c:v>877</c:v>
                </c:pt>
                <c:pt idx="765">
                  <c:v>918</c:v>
                </c:pt>
                <c:pt idx="766">
                  <c:v>894</c:v>
                </c:pt>
                <c:pt idx="767">
                  <c:v>905</c:v>
                </c:pt>
                <c:pt idx="768">
                  <c:v>902</c:v>
                </c:pt>
                <c:pt idx="769">
                  <c:v>918</c:v>
                </c:pt>
                <c:pt idx="770">
                  <c:v>888</c:v>
                </c:pt>
                <c:pt idx="771">
                  <c:v>897</c:v>
                </c:pt>
                <c:pt idx="772">
                  <c:v>878</c:v>
                </c:pt>
                <c:pt idx="773">
                  <c:v>910</c:v>
                </c:pt>
                <c:pt idx="774">
                  <c:v>902</c:v>
                </c:pt>
                <c:pt idx="775">
                  <c:v>882</c:v>
                </c:pt>
                <c:pt idx="776">
                  <c:v>907</c:v>
                </c:pt>
                <c:pt idx="777">
                  <c:v>926</c:v>
                </c:pt>
                <c:pt idx="778">
                  <c:v>931</c:v>
                </c:pt>
                <c:pt idx="779">
                  <c:v>929</c:v>
                </c:pt>
                <c:pt idx="780">
                  <c:v>885</c:v>
                </c:pt>
                <c:pt idx="781">
                  <c:v>870</c:v>
                </c:pt>
                <c:pt idx="782">
                  <c:v>893</c:v>
                </c:pt>
                <c:pt idx="783">
                  <c:v>941</c:v>
                </c:pt>
                <c:pt idx="784">
                  <c:v>873</c:v>
                </c:pt>
                <c:pt idx="785">
                  <c:v>897</c:v>
                </c:pt>
                <c:pt idx="786">
                  <c:v>928</c:v>
                </c:pt>
                <c:pt idx="787">
                  <c:v>875</c:v>
                </c:pt>
                <c:pt idx="788">
                  <c:v>847</c:v>
                </c:pt>
                <c:pt idx="789">
                  <c:v>899</c:v>
                </c:pt>
                <c:pt idx="790">
                  <c:v>890</c:v>
                </c:pt>
                <c:pt idx="791">
                  <c:v>913</c:v>
                </c:pt>
                <c:pt idx="792">
                  <c:v>914</c:v>
                </c:pt>
                <c:pt idx="793">
                  <c:v>885</c:v>
                </c:pt>
                <c:pt idx="794">
                  <c:v>876</c:v>
                </c:pt>
                <c:pt idx="795">
                  <c:v>900</c:v>
                </c:pt>
                <c:pt idx="796">
                  <c:v>891</c:v>
                </c:pt>
                <c:pt idx="797">
                  <c:v>884</c:v>
                </c:pt>
                <c:pt idx="798">
                  <c:v>882</c:v>
                </c:pt>
                <c:pt idx="799">
                  <c:v>915</c:v>
                </c:pt>
                <c:pt idx="800">
                  <c:v>898</c:v>
                </c:pt>
                <c:pt idx="801">
                  <c:v>917</c:v>
                </c:pt>
                <c:pt idx="802">
                  <c:v>862</c:v>
                </c:pt>
                <c:pt idx="803">
                  <c:v>867</c:v>
                </c:pt>
                <c:pt idx="804">
                  <c:v>905</c:v>
                </c:pt>
                <c:pt idx="805">
                  <c:v>918</c:v>
                </c:pt>
                <c:pt idx="806">
                  <c:v>854</c:v>
                </c:pt>
                <c:pt idx="807">
                  <c:v>883</c:v>
                </c:pt>
                <c:pt idx="808">
                  <c:v>874</c:v>
                </c:pt>
                <c:pt idx="809">
                  <c:v>859</c:v>
                </c:pt>
                <c:pt idx="810">
                  <c:v>893</c:v>
                </c:pt>
                <c:pt idx="811">
                  <c:v>874</c:v>
                </c:pt>
                <c:pt idx="812">
                  <c:v>893</c:v>
                </c:pt>
                <c:pt idx="813">
                  <c:v>888</c:v>
                </c:pt>
                <c:pt idx="814">
                  <c:v>871</c:v>
                </c:pt>
                <c:pt idx="815">
                  <c:v>921</c:v>
                </c:pt>
                <c:pt idx="816">
                  <c:v>865</c:v>
                </c:pt>
                <c:pt idx="817">
                  <c:v>857</c:v>
                </c:pt>
                <c:pt idx="818">
                  <c:v>898</c:v>
                </c:pt>
                <c:pt idx="819">
                  <c:v>864</c:v>
                </c:pt>
                <c:pt idx="820">
                  <c:v>857</c:v>
                </c:pt>
                <c:pt idx="821">
                  <c:v>894</c:v>
                </c:pt>
                <c:pt idx="822">
                  <c:v>905</c:v>
                </c:pt>
                <c:pt idx="823">
                  <c:v>849</c:v>
                </c:pt>
                <c:pt idx="824">
                  <c:v>888</c:v>
                </c:pt>
                <c:pt idx="825">
                  <c:v>877</c:v>
                </c:pt>
                <c:pt idx="826">
                  <c:v>853</c:v>
                </c:pt>
                <c:pt idx="827">
                  <c:v>870</c:v>
                </c:pt>
                <c:pt idx="828">
                  <c:v>928</c:v>
                </c:pt>
                <c:pt idx="829">
                  <c:v>869</c:v>
                </c:pt>
                <c:pt idx="830">
                  <c:v>844</c:v>
                </c:pt>
                <c:pt idx="831">
                  <c:v>870</c:v>
                </c:pt>
                <c:pt idx="832">
                  <c:v>867</c:v>
                </c:pt>
                <c:pt idx="833">
                  <c:v>909</c:v>
                </c:pt>
                <c:pt idx="834">
                  <c:v>855</c:v>
                </c:pt>
                <c:pt idx="835">
                  <c:v>893</c:v>
                </c:pt>
                <c:pt idx="836">
                  <c:v>872</c:v>
                </c:pt>
                <c:pt idx="837">
                  <c:v>822</c:v>
                </c:pt>
                <c:pt idx="838">
                  <c:v>888</c:v>
                </c:pt>
                <c:pt idx="839">
                  <c:v>910</c:v>
                </c:pt>
                <c:pt idx="840">
                  <c:v>846</c:v>
                </c:pt>
                <c:pt idx="841">
                  <c:v>842</c:v>
                </c:pt>
                <c:pt idx="842">
                  <c:v>890</c:v>
                </c:pt>
                <c:pt idx="843">
                  <c:v>835</c:v>
                </c:pt>
                <c:pt idx="844">
                  <c:v>859</c:v>
                </c:pt>
                <c:pt idx="845">
                  <c:v>863</c:v>
                </c:pt>
                <c:pt idx="846">
                  <c:v>847</c:v>
                </c:pt>
                <c:pt idx="847">
                  <c:v>854</c:v>
                </c:pt>
                <c:pt idx="848">
                  <c:v>876</c:v>
                </c:pt>
                <c:pt idx="849">
                  <c:v>888</c:v>
                </c:pt>
                <c:pt idx="850">
                  <c:v>876</c:v>
                </c:pt>
                <c:pt idx="851">
                  <c:v>861</c:v>
                </c:pt>
                <c:pt idx="852">
                  <c:v>885</c:v>
                </c:pt>
                <c:pt idx="853">
                  <c:v>868</c:v>
                </c:pt>
                <c:pt idx="854">
                  <c:v>885</c:v>
                </c:pt>
                <c:pt idx="855">
                  <c:v>851</c:v>
                </c:pt>
                <c:pt idx="856">
                  <c:v>866</c:v>
                </c:pt>
                <c:pt idx="857">
                  <c:v>869</c:v>
                </c:pt>
                <c:pt idx="858">
                  <c:v>838</c:v>
                </c:pt>
                <c:pt idx="859">
                  <c:v>904</c:v>
                </c:pt>
                <c:pt idx="860">
                  <c:v>874</c:v>
                </c:pt>
                <c:pt idx="861">
                  <c:v>814</c:v>
                </c:pt>
                <c:pt idx="862">
                  <c:v>852</c:v>
                </c:pt>
                <c:pt idx="863">
                  <c:v>838</c:v>
                </c:pt>
                <c:pt idx="864">
                  <c:v>853</c:v>
                </c:pt>
                <c:pt idx="865">
                  <c:v>901</c:v>
                </c:pt>
                <c:pt idx="866">
                  <c:v>878</c:v>
                </c:pt>
                <c:pt idx="867">
                  <c:v>901</c:v>
                </c:pt>
                <c:pt idx="868">
                  <c:v>823</c:v>
                </c:pt>
                <c:pt idx="869">
                  <c:v>845</c:v>
                </c:pt>
                <c:pt idx="870">
                  <c:v>884</c:v>
                </c:pt>
                <c:pt idx="871">
                  <c:v>874</c:v>
                </c:pt>
                <c:pt idx="872">
                  <c:v>859</c:v>
                </c:pt>
                <c:pt idx="873">
                  <c:v>843</c:v>
                </c:pt>
                <c:pt idx="874">
                  <c:v>854</c:v>
                </c:pt>
                <c:pt idx="875">
                  <c:v>830</c:v>
                </c:pt>
                <c:pt idx="876">
                  <c:v>826</c:v>
                </c:pt>
                <c:pt idx="877">
                  <c:v>848</c:v>
                </c:pt>
                <c:pt idx="878">
                  <c:v>866</c:v>
                </c:pt>
                <c:pt idx="879">
                  <c:v>824</c:v>
                </c:pt>
                <c:pt idx="880">
                  <c:v>884</c:v>
                </c:pt>
                <c:pt idx="881">
                  <c:v>840</c:v>
                </c:pt>
                <c:pt idx="882">
                  <c:v>856</c:v>
                </c:pt>
                <c:pt idx="883">
                  <c:v>830</c:v>
                </c:pt>
                <c:pt idx="884">
                  <c:v>848</c:v>
                </c:pt>
                <c:pt idx="885">
                  <c:v>843</c:v>
                </c:pt>
                <c:pt idx="886">
                  <c:v>859</c:v>
                </c:pt>
                <c:pt idx="887">
                  <c:v>891</c:v>
                </c:pt>
                <c:pt idx="888">
                  <c:v>877</c:v>
                </c:pt>
                <c:pt idx="889">
                  <c:v>861</c:v>
                </c:pt>
                <c:pt idx="890">
                  <c:v>862</c:v>
                </c:pt>
                <c:pt idx="891">
                  <c:v>831</c:v>
                </c:pt>
                <c:pt idx="892">
                  <c:v>858</c:v>
                </c:pt>
                <c:pt idx="893">
                  <c:v>841</c:v>
                </c:pt>
                <c:pt idx="894">
                  <c:v>891</c:v>
                </c:pt>
                <c:pt idx="895">
                  <c:v>817</c:v>
                </c:pt>
                <c:pt idx="896">
                  <c:v>853</c:v>
                </c:pt>
                <c:pt idx="897">
                  <c:v>881</c:v>
                </c:pt>
                <c:pt idx="898">
                  <c:v>869</c:v>
                </c:pt>
                <c:pt idx="899">
                  <c:v>858</c:v>
                </c:pt>
                <c:pt idx="900">
                  <c:v>849</c:v>
                </c:pt>
                <c:pt idx="901">
                  <c:v>848</c:v>
                </c:pt>
                <c:pt idx="902">
                  <c:v>856</c:v>
                </c:pt>
                <c:pt idx="903">
                  <c:v>833</c:v>
                </c:pt>
                <c:pt idx="904">
                  <c:v>834</c:v>
                </c:pt>
                <c:pt idx="905">
                  <c:v>842</c:v>
                </c:pt>
                <c:pt idx="906">
                  <c:v>842</c:v>
                </c:pt>
                <c:pt idx="907">
                  <c:v>875</c:v>
                </c:pt>
                <c:pt idx="908">
                  <c:v>856</c:v>
                </c:pt>
                <c:pt idx="909">
                  <c:v>836</c:v>
                </c:pt>
                <c:pt idx="910">
                  <c:v>805</c:v>
                </c:pt>
                <c:pt idx="911">
                  <c:v>856</c:v>
                </c:pt>
                <c:pt idx="912">
                  <c:v>858</c:v>
                </c:pt>
                <c:pt idx="913">
                  <c:v>831</c:v>
                </c:pt>
                <c:pt idx="914">
                  <c:v>847</c:v>
                </c:pt>
                <c:pt idx="915">
                  <c:v>866</c:v>
                </c:pt>
                <c:pt idx="916">
                  <c:v>837</c:v>
                </c:pt>
                <c:pt idx="917">
                  <c:v>791</c:v>
                </c:pt>
                <c:pt idx="918">
                  <c:v>851</c:v>
                </c:pt>
                <c:pt idx="919">
                  <c:v>829</c:v>
                </c:pt>
                <c:pt idx="920">
                  <c:v>877</c:v>
                </c:pt>
                <c:pt idx="921">
                  <c:v>836</c:v>
                </c:pt>
                <c:pt idx="922">
                  <c:v>815</c:v>
                </c:pt>
                <c:pt idx="923">
                  <c:v>855</c:v>
                </c:pt>
                <c:pt idx="924">
                  <c:v>875</c:v>
                </c:pt>
                <c:pt idx="925">
                  <c:v>863</c:v>
                </c:pt>
                <c:pt idx="926">
                  <c:v>880</c:v>
                </c:pt>
                <c:pt idx="927">
                  <c:v>823</c:v>
                </c:pt>
                <c:pt idx="928">
                  <c:v>857</c:v>
                </c:pt>
                <c:pt idx="929">
                  <c:v>806</c:v>
                </c:pt>
                <c:pt idx="930">
                  <c:v>843</c:v>
                </c:pt>
                <c:pt idx="931">
                  <c:v>848</c:v>
                </c:pt>
                <c:pt idx="932">
                  <c:v>865</c:v>
                </c:pt>
                <c:pt idx="933">
                  <c:v>832</c:v>
                </c:pt>
                <c:pt idx="934">
                  <c:v>830</c:v>
                </c:pt>
                <c:pt idx="935">
                  <c:v>861</c:v>
                </c:pt>
                <c:pt idx="936">
                  <c:v>849</c:v>
                </c:pt>
                <c:pt idx="937">
                  <c:v>815</c:v>
                </c:pt>
                <c:pt idx="938">
                  <c:v>843</c:v>
                </c:pt>
                <c:pt idx="939">
                  <c:v>847</c:v>
                </c:pt>
                <c:pt idx="940">
                  <c:v>809</c:v>
                </c:pt>
                <c:pt idx="941">
                  <c:v>871</c:v>
                </c:pt>
                <c:pt idx="942">
                  <c:v>830</c:v>
                </c:pt>
                <c:pt idx="943">
                  <c:v>836</c:v>
                </c:pt>
                <c:pt idx="944">
                  <c:v>878</c:v>
                </c:pt>
                <c:pt idx="945">
                  <c:v>830</c:v>
                </c:pt>
                <c:pt idx="946">
                  <c:v>855</c:v>
                </c:pt>
                <c:pt idx="947">
                  <c:v>818</c:v>
                </c:pt>
                <c:pt idx="948">
                  <c:v>858</c:v>
                </c:pt>
                <c:pt idx="949">
                  <c:v>802</c:v>
                </c:pt>
                <c:pt idx="950">
                  <c:v>819</c:v>
                </c:pt>
                <c:pt idx="951">
                  <c:v>834</c:v>
                </c:pt>
                <c:pt idx="952">
                  <c:v>818</c:v>
                </c:pt>
                <c:pt idx="953">
                  <c:v>867</c:v>
                </c:pt>
                <c:pt idx="954">
                  <c:v>859</c:v>
                </c:pt>
                <c:pt idx="955">
                  <c:v>822</c:v>
                </c:pt>
                <c:pt idx="956">
                  <c:v>830</c:v>
                </c:pt>
                <c:pt idx="957">
                  <c:v>829</c:v>
                </c:pt>
                <c:pt idx="958">
                  <c:v>881</c:v>
                </c:pt>
                <c:pt idx="959">
                  <c:v>852</c:v>
                </c:pt>
                <c:pt idx="960">
                  <c:v>861</c:v>
                </c:pt>
                <c:pt idx="961">
                  <c:v>831</c:v>
                </c:pt>
                <c:pt idx="962">
                  <c:v>836</c:v>
                </c:pt>
                <c:pt idx="963">
                  <c:v>842</c:v>
                </c:pt>
                <c:pt idx="964">
                  <c:v>823</c:v>
                </c:pt>
                <c:pt idx="965">
                  <c:v>843</c:v>
                </c:pt>
                <c:pt idx="966">
                  <c:v>838</c:v>
                </c:pt>
                <c:pt idx="967">
                  <c:v>846</c:v>
                </c:pt>
                <c:pt idx="968">
                  <c:v>825</c:v>
                </c:pt>
                <c:pt idx="969">
                  <c:v>870</c:v>
                </c:pt>
                <c:pt idx="970">
                  <c:v>856</c:v>
                </c:pt>
                <c:pt idx="971">
                  <c:v>817</c:v>
                </c:pt>
                <c:pt idx="972">
                  <c:v>838</c:v>
                </c:pt>
                <c:pt idx="973">
                  <c:v>866</c:v>
                </c:pt>
                <c:pt idx="974">
                  <c:v>806</c:v>
                </c:pt>
                <c:pt idx="975">
                  <c:v>824</c:v>
                </c:pt>
                <c:pt idx="976">
                  <c:v>824</c:v>
                </c:pt>
                <c:pt idx="977">
                  <c:v>825</c:v>
                </c:pt>
                <c:pt idx="978">
                  <c:v>796</c:v>
                </c:pt>
                <c:pt idx="979">
                  <c:v>839</c:v>
                </c:pt>
                <c:pt idx="980">
                  <c:v>800</c:v>
                </c:pt>
                <c:pt idx="981">
                  <c:v>892</c:v>
                </c:pt>
                <c:pt idx="982">
                  <c:v>808</c:v>
                </c:pt>
                <c:pt idx="983">
                  <c:v>826</c:v>
                </c:pt>
                <c:pt idx="984">
                  <c:v>798</c:v>
                </c:pt>
                <c:pt idx="985">
                  <c:v>825</c:v>
                </c:pt>
                <c:pt idx="986">
                  <c:v>853</c:v>
                </c:pt>
                <c:pt idx="987">
                  <c:v>809</c:v>
                </c:pt>
                <c:pt idx="988">
                  <c:v>831</c:v>
                </c:pt>
                <c:pt idx="989">
                  <c:v>826</c:v>
                </c:pt>
                <c:pt idx="990">
                  <c:v>821</c:v>
                </c:pt>
                <c:pt idx="991">
                  <c:v>866</c:v>
                </c:pt>
                <c:pt idx="992">
                  <c:v>815</c:v>
                </c:pt>
                <c:pt idx="993">
                  <c:v>873</c:v>
                </c:pt>
                <c:pt idx="994">
                  <c:v>843</c:v>
                </c:pt>
                <c:pt idx="995">
                  <c:v>836</c:v>
                </c:pt>
                <c:pt idx="996">
                  <c:v>843</c:v>
                </c:pt>
                <c:pt idx="997">
                  <c:v>848</c:v>
                </c:pt>
                <c:pt idx="998">
                  <c:v>842</c:v>
                </c:pt>
                <c:pt idx="999">
                  <c:v>803</c:v>
                </c:pt>
                <c:pt idx="1000">
                  <c:v>828</c:v>
                </c:pt>
                <c:pt idx="1001">
                  <c:v>834</c:v>
                </c:pt>
                <c:pt idx="1002">
                  <c:v>833</c:v>
                </c:pt>
                <c:pt idx="1003">
                  <c:v>784</c:v>
                </c:pt>
                <c:pt idx="1004">
                  <c:v>857</c:v>
                </c:pt>
                <c:pt idx="1005">
                  <c:v>824</c:v>
                </c:pt>
                <c:pt idx="1006">
                  <c:v>794</c:v>
                </c:pt>
                <c:pt idx="1007">
                  <c:v>795</c:v>
                </c:pt>
                <c:pt idx="1008">
                  <c:v>828</c:v>
                </c:pt>
                <c:pt idx="1009">
                  <c:v>804</c:v>
                </c:pt>
                <c:pt idx="1010">
                  <c:v>802</c:v>
                </c:pt>
                <c:pt idx="1011">
                  <c:v>809</c:v>
                </c:pt>
                <c:pt idx="1012">
                  <c:v>836</c:v>
                </c:pt>
                <c:pt idx="1013">
                  <c:v>827</c:v>
                </c:pt>
                <c:pt idx="1014">
                  <c:v>840</c:v>
                </c:pt>
                <c:pt idx="1015">
                  <c:v>816</c:v>
                </c:pt>
                <c:pt idx="1016">
                  <c:v>827</c:v>
                </c:pt>
                <c:pt idx="1017">
                  <c:v>830</c:v>
                </c:pt>
                <c:pt idx="1018">
                  <c:v>817</c:v>
                </c:pt>
                <c:pt idx="1019">
                  <c:v>802</c:v>
                </c:pt>
                <c:pt idx="1020">
                  <c:v>800</c:v>
                </c:pt>
                <c:pt idx="1021">
                  <c:v>789</c:v>
                </c:pt>
                <c:pt idx="1022">
                  <c:v>820</c:v>
                </c:pt>
                <c:pt idx="1023">
                  <c:v>787</c:v>
                </c:pt>
                <c:pt idx="1024">
                  <c:v>829</c:v>
                </c:pt>
                <c:pt idx="1025">
                  <c:v>832</c:v>
                </c:pt>
                <c:pt idx="1026">
                  <c:v>810</c:v>
                </c:pt>
                <c:pt idx="1027">
                  <c:v>806</c:v>
                </c:pt>
                <c:pt idx="1028">
                  <c:v>783</c:v>
                </c:pt>
                <c:pt idx="1029">
                  <c:v>834</c:v>
                </c:pt>
                <c:pt idx="1030">
                  <c:v>840</c:v>
                </c:pt>
                <c:pt idx="1031">
                  <c:v>827</c:v>
                </c:pt>
                <c:pt idx="1032">
                  <c:v>838</c:v>
                </c:pt>
                <c:pt idx="1033">
                  <c:v>795</c:v>
                </c:pt>
                <c:pt idx="1034">
                  <c:v>826</c:v>
                </c:pt>
                <c:pt idx="1035">
                  <c:v>812</c:v>
                </c:pt>
                <c:pt idx="1036">
                  <c:v>828</c:v>
                </c:pt>
                <c:pt idx="1037">
                  <c:v>831</c:v>
                </c:pt>
                <c:pt idx="1038">
                  <c:v>830</c:v>
                </c:pt>
                <c:pt idx="1039">
                  <c:v>782</c:v>
                </c:pt>
                <c:pt idx="1040">
                  <c:v>807</c:v>
                </c:pt>
                <c:pt idx="1041">
                  <c:v>825</c:v>
                </c:pt>
                <c:pt idx="1042">
                  <c:v>811</c:v>
                </c:pt>
                <c:pt idx="1043">
                  <c:v>826</c:v>
                </c:pt>
                <c:pt idx="1044">
                  <c:v>822</c:v>
                </c:pt>
                <c:pt idx="1045">
                  <c:v>832</c:v>
                </c:pt>
                <c:pt idx="1046">
                  <c:v>803</c:v>
                </c:pt>
                <c:pt idx="1047">
                  <c:v>844</c:v>
                </c:pt>
                <c:pt idx="1048">
                  <c:v>794</c:v>
                </c:pt>
                <c:pt idx="1049">
                  <c:v>795</c:v>
                </c:pt>
                <c:pt idx="1050">
                  <c:v>755</c:v>
                </c:pt>
                <c:pt idx="1051">
                  <c:v>790</c:v>
                </c:pt>
                <c:pt idx="1052">
                  <c:v>819</c:v>
                </c:pt>
                <c:pt idx="1053">
                  <c:v>791</c:v>
                </c:pt>
                <c:pt idx="1054">
                  <c:v>838</c:v>
                </c:pt>
                <c:pt idx="1055">
                  <c:v>863</c:v>
                </c:pt>
                <c:pt idx="1056">
                  <c:v>816</c:v>
                </c:pt>
                <c:pt idx="1057">
                  <c:v>789</c:v>
                </c:pt>
                <c:pt idx="1058">
                  <c:v>813</c:v>
                </c:pt>
                <c:pt idx="1059">
                  <c:v>791</c:v>
                </c:pt>
                <c:pt idx="1060">
                  <c:v>839</c:v>
                </c:pt>
                <c:pt idx="1061">
                  <c:v>805</c:v>
                </c:pt>
                <c:pt idx="1062">
                  <c:v>799</c:v>
                </c:pt>
                <c:pt idx="1063">
                  <c:v>809</c:v>
                </c:pt>
                <c:pt idx="1064">
                  <c:v>820</c:v>
                </c:pt>
                <c:pt idx="1065">
                  <c:v>795</c:v>
                </c:pt>
                <c:pt idx="1066">
                  <c:v>824</c:v>
                </c:pt>
                <c:pt idx="1067">
                  <c:v>799</c:v>
                </c:pt>
                <c:pt idx="1068">
                  <c:v>808</c:v>
                </c:pt>
                <c:pt idx="1069">
                  <c:v>807</c:v>
                </c:pt>
                <c:pt idx="1070">
                  <c:v>812</c:v>
                </c:pt>
                <c:pt idx="1071">
                  <c:v>796</c:v>
                </c:pt>
                <c:pt idx="1072">
                  <c:v>782</c:v>
                </c:pt>
                <c:pt idx="1073">
                  <c:v>817</c:v>
                </c:pt>
                <c:pt idx="1074">
                  <c:v>799</c:v>
                </c:pt>
                <c:pt idx="1075">
                  <c:v>810</c:v>
                </c:pt>
                <c:pt idx="1076">
                  <c:v>817</c:v>
                </c:pt>
                <c:pt idx="1077">
                  <c:v>820</c:v>
                </c:pt>
                <c:pt idx="1078">
                  <c:v>811</c:v>
                </c:pt>
                <c:pt idx="1079">
                  <c:v>801</c:v>
                </c:pt>
                <c:pt idx="1080">
                  <c:v>812</c:v>
                </c:pt>
                <c:pt idx="1081">
                  <c:v>802</c:v>
                </c:pt>
                <c:pt idx="1082">
                  <c:v>833</c:v>
                </c:pt>
                <c:pt idx="1083">
                  <c:v>825</c:v>
                </c:pt>
                <c:pt idx="1084">
                  <c:v>832</c:v>
                </c:pt>
                <c:pt idx="1085">
                  <c:v>765</c:v>
                </c:pt>
                <c:pt idx="1086">
                  <c:v>814</c:v>
                </c:pt>
                <c:pt idx="1087">
                  <c:v>793</c:v>
                </c:pt>
                <c:pt idx="1088">
                  <c:v>794</c:v>
                </c:pt>
                <c:pt idx="1089">
                  <c:v>797</c:v>
                </c:pt>
                <c:pt idx="1090">
                  <c:v>813</c:v>
                </c:pt>
                <c:pt idx="1091">
                  <c:v>775</c:v>
                </c:pt>
                <c:pt idx="1092">
                  <c:v>817</c:v>
                </c:pt>
                <c:pt idx="1093">
                  <c:v>799</c:v>
                </c:pt>
                <c:pt idx="1094">
                  <c:v>819</c:v>
                </c:pt>
                <c:pt idx="1095">
                  <c:v>800</c:v>
                </c:pt>
                <c:pt idx="1096">
                  <c:v>827</c:v>
                </c:pt>
                <c:pt idx="1097">
                  <c:v>810</c:v>
                </c:pt>
                <c:pt idx="1098">
                  <c:v>784</c:v>
                </c:pt>
                <c:pt idx="1099">
                  <c:v>818</c:v>
                </c:pt>
                <c:pt idx="1100">
                  <c:v>811</c:v>
                </c:pt>
                <c:pt idx="1101">
                  <c:v>801</c:v>
                </c:pt>
                <c:pt idx="1102">
                  <c:v>786</c:v>
                </c:pt>
                <c:pt idx="1103">
                  <c:v>778</c:v>
                </c:pt>
                <c:pt idx="1104">
                  <c:v>818</c:v>
                </c:pt>
                <c:pt idx="1105">
                  <c:v>822</c:v>
                </c:pt>
                <c:pt idx="1106">
                  <c:v>787</c:v>
                </c:pt>
                <c:pt idx="1107">
                  <c:v>807</c:v>
                </c:pt>
                <c:pt idx="1108">
                  <c:v>831</c:v>
                </c:pt>
                <c:pt idx="1109">
                  <c:v>822</c:v>
                </c:pt>
                <c:pt idx="1110">
                  <c:v>807</c:v>
                </c:pt>
                <c:pt idx="1111">
                  <c:v>807</c:v>
                </c:pt>
                <c:pt idx="1112">
                  <c:v>799</c:v>
                </c:pt>
                <c:pt idx="1113">
                  <c:v>831</c:v>
                </c:pt>
                <c:pt idx="1114">
                  <c:v>804</c:v>
                </c:pt>
                <c:pt idx="1115">
                  <c:v>839</c:v>
                </c:pt>
                <c:pt idx="1116">
                  <c:v>810</c:v>
                </c:pt>
                <c:pt idx="1117">
                  <c:v>794</c:v>
                </c:pt>
                <c:pt idx="1118">
                  <c:v>860</c:v>
                </c:pt>
                <c:pt idx="1119">
                  <c:v>799</c:v>
                </c:pt>
                <c:pt idx="1120">
                  <c:v>799</c:v>
                </c:pt>
                <c:pt idx="1121">
                  <c:v>807</c:v>
                </c:pt>
                <c:pt idx="1122">
                  <c:v>790</c:v>
                </c:pt>
                <c:pt idx="1123">
                  <c:v>756</c:v>
                </c:pt>
                <c:pt idx="1124">
                  <c:v>742</c:v>
                </c:pt>
                <c:pt idx="1125">
                  <c:v>804</c:v>
                </c:pt>
                <c:pt idx="1126">
                  <c:v>832</c:v>
                </c:pt>
                <c:pt idx="1127">
                  <c:v>782</c:v>
                </c:pt>
                <c:pt idx="1128">
                  <c:v>814</c:v>
                </c:pt>
                <c:pt idx="1129">
                  <c:v>770</c:v>
                </c:pt>
                <c:pt idx="1130">
                  <c:v>821</c:v>
                </c:pt>
                <c:pt idx="1131">
                  <c:v>798</c:v>
                </c:pt>
                <c:pt idx="1132">
                  <c:v>830</c:v>
                </c:pt>
                <c:pt idx="1133">
                  <c:v>813</c:v>
                </c:pt>
                <c:pt idx="1134">
                  <c:v>823</c:v>
                </c:pt>
                <c:pt idx="1135">
                  <c:v>792</c:v>
                </c:pt>
                <c:pt idx="1136">
                  <c:v>792</c:v>
                </c:pt>
                <c:pt idx="1137">
                  <c:v>791</c:v>
                </c:pt>
                <c:pt idx="1138">
                  <c:v>835</c:v>
                </c:pt>
                <c:pt idx="1139">
                  <c:v>796</c:v>
                </c:pt>
                <c:pt idx="1140">
                  <c:v>766</c:v>
                </c:pt>
                <c:pt idx="1141">
                  <c:v>832</c:v>
                </c:pt>
                <c:pt idx="1142">
                  <c:v>805</c:v>
                </c:pt>
                <c:pt idx="1143">
                  <c:v>809</c:v>
                </c:pt>
                <c:pt idx="1144">
                  <c:v>817</c:v>
                </c:pt>
                <c:pt idx="1145">
                  <c:v>835</c:v>
                </c:pt>
                <c:pt idx="1146">
                  <c:v>835</c:v>
                </c:pt>
                <c:pt idx="1147">
                  <c:v>817</c:v>
                </c:pt>
                <c:pt idx="1148">
                  <c:v>835</c:v>
                </c:pt>
                <c:pt idx="1149">
                  <c:v>817</c:v>
                </c:pt>
                <c:pt idx="1150">
                  <c:v>814</c:v>
                </c:pt>
                <c:pt idx="1151">
                  <c:v>824</c:v>
                </c:pt>
                <c:pt idx="1152">
                  <c:v>777</c:v>
                </c:pt>
                <c:pt idx="1153">
                  <c:v>829</c:v>
                </c:pt>
                <c:pt idx="1154">
                  <c:v>842</c:v>
                </c:pt>
                <c:pt idx="1155">
                  <c:v>795</c:v>
                </c:pt>
                <c:pt idx="1156">
                  <c:v>794</c:v>
                </c:pt>
                <c:pt idx="1157">
                  <c:v>810</c:v>
                </c:pt>
                <c:pt idx="1158">
                  <c:v>773</c:v>
                </c:pt>
                <c:pt idx="1159">
                  <c:v>805</c:v>
                </c:pt>
                <c:pt idx="1160">
                  <c:v>820</c:v>
                </c:pt>
                <c:pt idx="1161">
                  <c:v>787</c:v>
                </c:pt>
                <c:pt idx="1162">
                  <c:v>825</c:v>
                </c:pt>
                <c:pt idx="1163">
                  <c:v>817</c:v>
                </c:pt>
                <c:pt idx="1164">
                  <c:v>829</c:v>
                </c:pt>
                <c:pt idx="1165">
                  <c:v>777</c:v>
                </c:pt>
                <c:pt idx="1166">
                  <c:v>794</c:v>
                </c:pt>
                <c:pt idx="1167">
                  <c:v>794</c:v>
                </c:pt>
                <c:pt idx="1168">
                  <c:v>794</c:v>
                </c:pt>
                <c:pt idx="1169">
                  <c:v>795</c:v>
                </c:pt>
                <c:pt idx="1170">
                  <c:v>795</c:v>
                </c:pt>
                <c:pt idx="1171">
                  <c:v>803</c:v>
                </c:pt>
                <c:pt idx="1172">
                  <c:v>806</c:v>
                </c:pt>
                <c:pt idx="1173">
                  <c:v>783</c:v>
                </c:pt>
                <c:pt idx="1174">
                  <c:v>810</c:v>
                </c:pt>
                <c:pt idx="1175">
                  <c:v>816</c:v>
                </c:pt>
                <c:pt idx="1176">
                  <c:v>801</c:v>
                </c:pt>
                <c:pt idx="1177">
                  <c:v>835</c:v>
                </c:pt>
                <c:pt idx="1178">
                  <c:v>780</c:v>
                </c:pt>
                <c:pt idx="1179">
                  <c:v>776</c:v>
                </c:pt>
                <c:pt idx="1180">
                  <c:v>810</c:v>
                </c:pt>
                <c:pt idx="1181">
                  <c:v>792</c:v>
                </c:pt>
                <c:pt idx="1182">
                  <c:v>811</c:v>
                </c:pt>
                <c:pt idx="1183">
                  <c:v>824</c:v>
                </c:pt>
                <c:pt idx="1184">
                  <c:v>814</c:v>
                </c:pt>
                <c:pt idx="1185">
                  <c:v>856</c:v>
                </c:pt>
                <c:pt idx="1186">
                  <c:v>800</c:v>
                </c:pt>
                <c:pt idx="1187">
                  <c:v>800</c:v>
                </c:pt>
                <c:pt idx="1188">
                  <c:v>798</c:v>
                </c:pt>
                <c:pt idx="1189">
                  <c:v>834</c:v>
                </c:pt>
                <c:pt idx="1190">
                  <c:v>799</c:v>
                </c:pt>
                <c:pt idx="1191">
                  <c:v>778</c:v>
                </c:pt>
                <c:pt idx="1192">
                  <c:v>837</c:v>
                </c:pt>
                <c:pt idx="1193">
                  <c:v>806</c:v>
                </c:pt>
                <c:pt idx="1194">
                  <c:v>822</c:v>
                </c:pt>
                <c:pt idx="1195">
                  <c:v>796</c:v>
                </c:pt>
                <c:pt idx="1196">
                  <c:v>814</c:v>
                </c:pt>
                <c:pt idx="1197">
                  <c:v>799</c:v>
                </c:pt>
                <c:pt idx="1198">
                  <c:v>812</c:v>
                </c:pt>
                <c:pt idx="1199">
                  <c:v>795</c:v>
                </c:pt>
                <c:pt idx="1200">
                  <c:v>786</c:v>
                </c:pt>
                <c:pt idx="1201">
                  <c:v>790</c:v>
                </c:pt>
                <c:pt idx="1202">
                  <c:v>786</c:v>
                </c:pt>
                <c:pt idx="1203">
                  <c:v>811</c:v>
                </c:pt>
                <c:pt idx="1204">
                  <c:v>806</c:v>
                </c:pt>
                <c:pt idx="1205">
                  <c:v>831</c:v>
                </c:pt>
                <c:pt idx="1206">
                  <c:v>825</c:v>
                </c:pt>
                <c:pt idx="1207">
                  <c:v>822</c:v>
                </c:pt>
                <c:pt idx="1208">
                  <c:v>777</c:v>
                </c:pt>
                <c:pt idx="1209">
                  <c:v>797</c:v>
                </c:pt>
                <c:pt idx="1210">
                  <c:v>828</c:v>
                </c:pt>
                <c:pt idx="1211">
                  <c:v>789</c:v>
                </c:pt>
                <c:pt idx="1212">
                  <c:v>802</c:v>
                </c:pt>
                <c:pt idx="1213">
                  <c:v>834</c:v>
                </c:pt>
                <c:pt idx="1214">
                  <c:v>814</c:v>
                </c:pt>
                <c:pt idx="1215">
                  <c:v>816</c:v>
                </c:pt>
                <c:pt idx="1216">
                  <c:v>818</c:v>
                </c:pt>
                <c:pt idx="1217">
                  <c:v>825</c:v>
                </c:pt>
                <c:pt idx="1218">
                  <c:v>814</c:v>
                </c:pt>
                <c:pt idx="1219">
                  <c:v>825</c:v>
                </c:pt>
                <c:pt idx="1220">
                  <c:v>853</c:v>
                </c:pt>
                <c:pt idx="1221">
                  <c:v>804</c:v>
                </c:pt>
                <c:pt idx="1222">
                  <c:v>849</c:v>
                </c:pt>
                <c:pt idx="1223">
                  <c:v>833</c:v>
                </c:pt>
                <c:pt idx="1224">
                  <c:v>804</c:v>
                </c:pt>
                <c:pt idx="1225">
                  <c:v>807</c:v>
                </c:pt>
                <c:pt idx="1226">
                  <c:v>809</c:v>
                </c:pt>
                <c:pt idx="1227">
                  <c:v>786</c:v>
                </c:pt>
                <c:pt idx="1228">
                  <c:v>824</c:v>
                </c:pt>
                <c:pt idx="1229">
                  <c:v>791</c:v>
                </c:pt>
                <c:pt idx="1230">
                  <c:v>805</c:v>
                </c:pt>
                <c:pt idx="1231">
                  <c:v>792</c:v>
                </c:pt>
                <c:pt idx="1232">
                  <c:v>794</c:v>
                </c:pt>
                <c:pt idx="1233">
                  <c:v>821</c:v>
                </c:pt>
                <c:pt idx="1234">
                  <c:v>797</c:v>
                </c:pt>
                <c:pt idx="1235">
                  <c:v>809</c:v>
                </c:pt>
                <c:pt idx="1236">
                  <c:v>820</c:v>
                </c:pt>
                <c:pt idx="1237">
                  <c:v>793</c:v>
                </c:pt>
                <c:pt idx="1238">
                  <c:v>843</c:v>
                </c:pt>
                <c:pt idx="1239">
                  <c:v>794</c:v>
                </c:pt>
                <c:pt idx="1240">
                  <c:v>805</c:v>
                </c:pt>
                <c:pt idx="1241">
                  <c:v>816</c:v>
                </c:pt>
                <c:pt idx="1242">
                  <c:v>815</c:v>
                </c:pt>
                <c:pt idx="1243">
                  <c:v>845</c:v>
                </c:pt>
                <c:pt idx="1244">
                  <c:v>764</c:v>
                </c:pt>
                <c:pt idx="1245">
                  <c:v>798</c:v>
                </c:pt>
                <c:pt idx="1246">
                  <c:v>812</c:v>
                </c:pt>
                <c:pt idx="1247">
                  <c:v>793</c:v>
                </c:pt>
                <c:pt idx="1248">
                  <c:v>847</c:v>
                </c:pt>
                <c:pt idx="1249">
                  <c:v>773</c:v>
                </c:pt>
                <c:pt idx="1250">
                  <c:v>771</c:v>
                </c:pt>
                <c:pt idx="1251">
                  <c:v>811</c:v>
                </c:pt>
                <c:pt idx="1252">
                  <c:v>778</c:v>
                </c:pt>
                <c:pt idx="1253">
                  <c:v>782</c:v>
                </c:pt>
                <c:pt idx="1254">
                  <c:v>790</c:v>
                </c:pt>
                <c:pt idx="1255">
                  <c:v>839</c:v>
                </c:pt>
                <c:pt idx="1256">
                  <c:v>759</c:v>
                </c:pt>
                <c:pt idx="1257">
                  <c:v>790</c:v>
                </c:pt>
                <c:pt idx="1258">
                  <c:v>798</c:v>
                </c:pt>
                <c:pt idx="1259">
                  <c:v>789</c:v>
                </c:pt>
                <c:pt idx="1260">
                  <c:v>779</c:v>
                </c:pt>
                <c:pt idx="1261">
                  <c:v>768</c:v>
                </c:pt>
                <c:pt idx="1262">
                  <c:v>782</c:v>
                </c:pt>
                <c:pt idx="1263">
                  <c:v>830</c:v>
                </c:pt>
                <c:pt idx="1264">
                  <c:v>790</c:v>
                </c:pt>
                <c:pt idx="1265">
                  <c:v>798</c:v>
                </c:pt>
                <c:pt idx="1266">
                  <c:v>790</c:v>
                </c:pt>
                <c:pt idx="1267">
                  <c:v>787</c:v>
                </c:pt>
                <c:pt idx="1268">
                  <c:v>807</c:v>
                </c:pt>
                <c:pt idx="1269">
                  <c:v>786</c:v>
                </c:pt>
                <c:pt idx="1270">
                  <c:v>789</c:v>
                </c:pt>
                <c:pt idx="1271">
                  <c:v>784</c:v>
                </c:pt>
                <c:pt idx="1272">
                  <c:v>797</c:v>
                </c:pt>
                <c:pt idx="1273">
                  <c:v>789</c:v>
                </c:pt>
                <c:pt idx="1274">
                  <c:v>758</c:v>
                </c:pt>
                <c:pt idx="1275">
                  <c:v>793</c:v>
                </c:pt>
                <c:pt idx="1276">
                  <c:v>764</c:v>
                </c:pt>
                <c:pt idx="1277">
                  <c:v>745</c:v>
                </c:pt>
                <c:pt idx="1278">
                  <c:v>769</c:v>
                </c:pt>
                <c:pt idx="1279">
                  <c:v>775</c:v>
                </c:pt>
                <c:pt idx="1280">
                  <c:v>772</c:v>
                </c:pt>
                <c:pt idx="1281">
                  <c:v>757</c:v>
                </c:pt>
                <c:pt idx="1282">
                  <c:v>737</c:v>
                </c:pt>
                <c:pt idx="1283">
                  <c:v>780</c:v>
                </c:pt>
                <c:pt idx="1284">
                  <c:v>770</c:v>
                </c:pt>
                <c:pt idx="1285">
                  <c:v>782</c:v>
                </c:pt>
                <c:pt idx="1286">
                  <c:v>775</c:v>
                </c:pt>
                <c:pt idx="1287">
                  <c:v>764</c:v>
                </c:pt>
                <c:pt idx="1288">
                  <c:v>772</c:v>
                </c:pt>
                <c:pt idx="1289">
                  <c:v>763</c:v>
                </c:pt>
                <c:pt idx="1290">
                  <c:v>788</c:v>
                </c:pt>
                <c:pt idx="1291">
                  <c:v>771</c:v>
                </c:pt>
                <c:pt idx="1292">
                  <c:v>794</c:v>
                </c:pt>
                <c:pt idx="1293">
                  <c:v>796</c:v>
                </c:pt>
                <c:pt idx="1294">
                  <c:v>758</c:v>
                </c:pt>
                <c:pt idx="1295">
                  <c:v>778</c:v>
                </c:pt>
                <c:pt idx="1296">
                  <c:v>781</c:v>
                </c:pt>
                <c:pt idx="1297">
                  <c:v>785</c:v>
                </c:pt>
                <c:pt idx="1298">
                  <c:v>752</c:v>
                </c:pt>
                <c:pt idx="1299">
                  <c:v>784</c:v>
                </c:pt>
                <c:pt idx="1300">
                  <c:v>782</c:v>
                </c:pt>
                <c:pt idx="1301">
                  <c:v>760</c:v>
                </c:pt>
                <c:pt idx="1302">
                  <c:v>783</c:v>
                </c:pt>
                <c:pt idx="1303">
                  <c:v>780</c:v>
                </c:pt>
                <c:pt idx="1304">
                  <c:v>795</c:v>
                </c:pt>
                <c:pt idx="1305">
                  <c:v>756</c:v>
                </c:pt>
                <c:pt idx="1306">
                  <c:v>827</c:v>
                </c:pt>
                <c:pt idx="1307">
                  <c:v>780</c:v>
                </c:pt>
                <c:pt idx="1308">
                  <c:v>769</c:v>
                </c:pt>
                <c:pt idx="1309">
                  <c:v>743</c:v>
                </c:pt>
                <c:pt idx="1310">
                  <c:v>806</c:v>
                </c:pt>
                <c:pt idx="1311">
                  <c:v>761</c:v>
                </c:pt>
                <c:pt idx="1312">
                  <c:v>789</c:v>
                </c:pt>
                <c:pt idx="1313">
                  <c:v>771</c:v>
                </c:pt>
                <c:pt idx="1314">
                  <c:v>779</c:v>
                </c:pt>
                <c:pt idx="1315">
                  <c:v>750</c:v>
                </c:pt>
                <c:pt idx="1316">
                  <c:v>748</c:v>
                </c:pt>
                <c:pt idx="1317">
                  <c:v>753</c:v>
                </c:pt>
                <c:pt idx="1318">
                  <c:v>764</c:v>
                </c:pt>
                <c:pt idx="1319">
                  <c:v>766</c:v>
                </c:pt>
                <c:pt idx="1320">
                  <c:v>737</c:v>
                </c:pt>
                <c:pt idx="1321">
                  <c:v>768</c:v>
                </c:pt>
                <c:pt idx="1322">
                  <c:v>768</c:v>
                </c:pt>
                <c:pt idx="1323">
                  <c:v>811</c:v>
                </c:pt>
                <c:pt idx="1324">
                  <c:v>772</c:v>
                </c:pt>
                <c:pt idx="1325">
                  <c:v>774</c:v>
                </c:pt>
                <c:pt idx="1326">
                  <c:v>743</c:v>
                </c:pt>
                <c:pt idx="1327">
                  <c:v>770</c:v>
                </c:pt>
                <c:pt idx="1328">
                  <c:v>774</c:v>
                </c:pt>
                <c:pt idx="1329">
                  <c:v>791</c:v>
                </c:pt>
                <c:pt idx="1330">
                  <c:v>757</c:v>
                </c:pt>
                <c:pt idx="1331">
                  <c:v>758</c:v>
                </c:pt>
                <c:pt idx="1332">
                  <c:v>738</c:v>
                </c:pt>
                <c:pt idx="1333">
                  <c:v>772</c:v>
                </c:pt>
                <c:pt idx="1334">
                  <c:v>762</c:v>
                </c:pt>
                <c:pt idx="1335">
                  <c:v>749</c:v>
                </c:pt>
                <c:pt idx="1336">
                  <c:v>739</c:v>
                </c:pt>
                <c:pt idx="1337">
                  <c:v>767</c:v>
                </c:pt>
                <c:pt idx="1338">
                  <c:v>735</c:v>
                </c:pt>
                <c:pt idx="1339">
                  <c:v>760</c:v>
                </c:pt>
                <c:pt idx="1340">
                  <c:v>770</c:v>
                </c:pt>
                <c:pt idx="1341">
                  <c:v>774</c:v>
                </c:pt>
                <c:pt idx="1342">
                  <c:v>772</c:v>
                </c:pt>
                <c:pt idx="1343">
                  <c:v>762</c:v>
                </c:pt>
                <c:pt idx="1344">
                  <c:v>746</c:v>
                </c:pt>
                <c:pt idx="1345">
                  <c:v>748</c:v>
                </c:pt>
                <c:pt idx="1346">
                  <c:v>739</c:v>
                </c:pt>
                <c:pt idx="1347">
                  <c:v>737</c:v>
                </c:pt>
                <c:pt idx="1348">
                  <c:v>738</c:v>
                </c:pt>
                <c:pt idx="1349">
                  <c:v>762</c:v>
                </c:pt>
                <c:pt idx="1350">
                  <c:v>729</c:v>
                </c:pt>
                <c:pt idx="1351">
                  <c:v>736</c:v>
                </c:pt>
                <c:pt idx="1352">
                  <c:v>746</c:v>
                </c:pt>
                <c:pt idx="1353">
                  <c:v>769</c:v>
                </c:pt>
                <c:pt idx="1354">
                  <c:v>752</c:v>
                </c:pt>
                <c:pt idx="1355">
                  <c:v>733</c:v>
                </c:pt>
                <c:pt idx="1356">
                  <c:v>748</c:v>
                </c:pt>
                <c:pt idx="1357">
                  <c:v>758</c:v>
                </c:pt>
                <c:pt idx="1358">
                  <c:v>749</c:v>
                </c:pt>
                <c:pt idx="1359">
                  <c:v>753</c:v>
                </c:pt>
                <c:pt idx="1360">
                  <c:v>783</c:v>
                </c:pt>
                <c:pt idx="1361">
                  <c:v>756</c:v>
                </c:pt>
                <c:pt idx="1362">
                  <c:v>738</c:v>
                </c:pt>
                <c:pt idx="1363">
                  <c:v>767</c:v>
                </c:pt>
                <c:pt idx="1364">
                  <c:v>778</c:v>
                </c:pt>
                <c:pt idx="1365">
                  <c:v>778</c:v>
                </c:pt>
                <c:pt idx="1366">
                  <c:v>774</c:v>
                </c:pt>
                <c:pt idx="1367">
                  <c:v>771</c:v>
                </c:pt>
                <c:pt idx="1368">
                  <c:v>724</c:v>
                </c:pt>
                <c:pt idx="1369">
                  <c:v>735</c:v>
                </c:pt>
                <c:pt idx="1370">
                  <c:v>772</c:v>
                </c:pt>
                <c:pt idx="1371">
                  <c:v>766</c:v>
                </c:pt>
                <c:pt idx="1372">
                  <c:v>769</c:v>
                </c:pt>
                <c:pt idx="1373">
                  <c:v>772</c:v>
                </c:pt>
                <c:pt idx="1374">
                  <c:v>750</c:v>
                </c:pt>
                <c:pt idx="1375">
                  <c:v>748</c:v>
                </c:pt>
                <c:pt idx="1376">
                  <c:v>747</c:v>
                </c:pt>
                <c:pt idx="1377">
                  <c:v>775</c:v>
                </c:pt>
                <c:pt idx="1378">
                  <c:v>751</c:v>
                </c:pt>
                <c:pt idx="1379">
                  <c:v>755</c:v>
                </c:pt>
                <c:pt idx="1380">
                  <c:v>749</c:v>
                </c:pt>
                <c:pt idx="1381">
                  <c:v>763</c:v>
                </c:pt>
                <c:pt idx="1382">
                  <c:v>744</c:v>
                </c:pt>
                <c:pt idx="1383">
                  <c:v>750</c:v>
                </c:pt>
                <c:pt idx="1384">
                  <c:v>725</c:v>
                </c:pt>
                <c:pt idx="1385">
                  <c:v>782</c:v>
                </c:pt>
                <c:pt idx="1386">
                  <c:v>747</c:v>
                </c:pt>
                <c:pt idx="1387">
                  <c:v>778</c:v>
                </c:pt>
                <c:pt idx="1388">
                  <c:v>732</c:v>
                </c:pt>
                <c:pt idx="1389">
                  <c:v>746</c:v>
                </c:pt>
                <c:pt idx="1390">
                  <c:v>720</c:v>
                </c:pt>
                <c:pt idx="1391">
                  <c:v>766</c:v>
                </c:pt>
                <c:pt idx="1392">
                  <c:v>753</c:v>
                </c:pt>
                <c:pt idx="1393">
                  <c:v>732</c:v>
                </c:pt>
                <c:pt idx="1394">
                  <c:v>773</c:v>
                </c:pt>
                <c:pt idx="1395">
                  <c:v>745</c:v>
                </c:pt>
                <c:pt idx="1396">
                  <c:v>739</c:v>
                </c:pt>
                <c:pt idx="1397">
                  <c:v>734</c:v>
                </c:pt>
                <c:pt idx="1398">
                  <c:v>733</c:v>
                </c:pt>
                <c:pt idx="1399">
                  <c:v>762</c:v>
                </c:pt>
                <c:pt idx="1400">
                  <c:v>794</c:v>
                </c:pt>
                <c:pt idx="1401">
                  <c:v>769</c:v>
                </c:pt>
                <c:pt idx="1402">
                  <c:v>751</c:v>
                </c:pt>
                <c:pt idx="1403">
                  <c:v>727</c:v>
                </c:pt>
                <c:pt idx="1404">
                  <c:v>754</c:v>
                </c:pt>
                <c:pt idx="1405">
                  <c:v>763</c:v>
                </c:pt>
                <c:pt idx="1406">
                  <c:v>780</c:v>
                </c:pt>
                <c:pt idx="1407">
                  <c:v>763</c:v>
                </c:pt>
                <c:pt idx="1408">
                  <c:v>740</c:v>
                </c:pt>
                <c:pt idx="1409">
                  <c:v>768</c:v>
                </c:pt>
                <c:pt idx="1410">
                  <c:v>756</c:v>
                </c:pt>
                <c:pt idx="1411">
                  <c:v>754</c:v>
                </c:pt>
                <c:pt idx="1412">
                  <c:v>767</c:v>
                </c:pt>
                <c:pt idx="1413">
                  <c:v>767</c:v>
                </c:pt>
                <c:pt idx="1414">
                  <c:v>764</c:v>
                </c:pt>
                <c:pt idx="1415">
                  <c:v>751</c:v>
                </c:pt>
                <c:pt idx="1416">
                  <c:v>727</c:v>
                </c:pt>
                <c:pt idx="1417">
                  <c:v>721</c:v>
                </c:pt>
                <c:pt idx="1418">
                  <c:v>724</c:v>
                </c:pt>
                <c:pt idx="1419">
                  <c:v>753</c:v>
                </c:pt>
                <c:pt idx="1420">
                  <c:v>760</c:v>
                </c:pt>
                <c:pt idx="1421">
                  <c:v>736</c:v>
                </c:pt>
                <c:pt idx="1422">
                  <c:v>738</c:v>
                </c:pt>
                <c:pt idx="1423">
                  <c:v>747</c:v>
                </c:pt>
                <c:pt idx="1424">
                  <c:v>770</c:v>
                </c:pt>
                <c:pt idx="1425">
                  <c:v>731</c:v>
                </c:pt>
                <c:pt idx="1426">
                  <c:v>732</c:v>
                </c:pt>
                <c:pt idx="1427">
                  <c:v>735</c:v>
                </c:pt>
                <c:pt idx="1428">
                  <c:v>728</c:v>
                </c:pt>
                <c:pt idx="1429">
                  <c:v>735</c:v>
                </c:pt>
                <c:pt idx="1430">
                  <c:v>755</c:v>
                </c:pt>
                <c:pt idx="1431">
                  <c:v>743</c:v>
                </c:pt>
                <c:pt idx="1432">
                  <c:v>726</c:v>
                </c:pt>
                <c:pt idx="1433">
                  <c:v>756</c:v>
                </c:pt>
                <c:pt idx="1434">
                  <c:v>779</c:v>
                </c:pt>
                <c:pt idx="1435">
                  <c:v>721</c:v>
                </c:pt>
                <c:pt idx="1436">
                  <c:v>743</c:v>
                </c:pt>
                <c:pt idx="1437">
                  <c:v>740</c:v>
                </c:pt>
                <c:pt idx="1438">
                  <c:v>750</c:v>
                </c:pt>
                <c:pt idx="1439">
                  <c:v>742</c:v>
                </c:pt>
                <c:pt idx="1440">
                  <c:v>761</c:v>
                </c:pt>
                <c:pt idx="1441">
                  <c:v>725</c:v>
                </c:pt>
                <c:pt idx="1442">
                  <c:v>708</c:v>
                </c:pt>
                <c:pt idx="1443">
                  <c:v>753</c:v>
                </c:pt>
                <c:pt idx="1444">
                  <c:v>746</c:v>
                </c:pt>
                <c:pt idx="1445">
                  <c:v>711</c:v>
                </c:pt>
                <c:pt idx="1446">
                  <c:v>767</c:v>
                </c:pt>
                <c:pt idx="1447">
                  <c:v>726</c:v>
                </c:pt>
                <c:pt idx="1448">
                  <c:v>760</c:v>
                </c:pt>
                <c:pt idx="1449">
                  <c:v>765</c:v>
                </c:pt>
                <c:pt idx="1450">
                  <c:v>747</c:v>
                </c:pt>
                <c:pt idx="1451">
                  <c:v>742</c:v>
                </c:pt>
                <c:pt idx="1452">
                  <c:v>760</c:v>
                </c:pt>
                <c:pt idx="1453">
                  <c:v>755</c:v>
                </c:pt>
                <c:pt idx="1454">
                  <c:v>764</c:v>
                </c:pt>
                <c:pt idx="1455">
                  <c:v>797</c:v>
                </c:pt>
                <c:pt idx="1456">
                  <c:v>764</c:v>
                </c:pt>
                <c:pt idx="1457">
                  <c:v>749</c:v>
                </c:pt>
                <c:pt idx="1458">
                  <c:v>764</c:v>
                </c:pt>
                <c:pt idx="1459">
                  <c:v>722</c:v>
                </c:pt>
                <c:pt idx="1460">
                  <c:v>750</c:v>
                </c:pt>
                <c:pt idx="1461">
                  <c:v>762</c:v>
                </c:pt>
                <c:pt idx="1462">
                  <c:v>753</c:v>
                </c:pt>
                <c:pt idx="1463">
                  <c:v>763</c:v>
                </c:pt>
                <c:pt idx="1464">
                  <c:v>739</c:v>
                </c:pt>
                <c:pt idx="1465">
                  <c:v>749</c:v>
                </c:pt>
                <c:pt idx="1466">
                  <c:v>751</c:v>
                </c:pt>
                <c:pt idx="1467">
                  <c:v>746</c:v>
                </c:pt>
                <c:pt idx="1468">
                  <c:v>798</c:v>
                </c:pt>
                <c:pt idx="1469">
                  <c:v>749</c:v>
                </c:pt>
                <c:pt idx="1470">
                  <c:v>757</c:v>
                </c:pt>
                <c:pt idx="1471">
                  <c:v>759</c:v>
                </c:pt>
                <c:pt idx="1472">
                  <c:v>776</c:v>
                </c:pt>
                <c:pt idx="1473">
                  <c:v>741</c:v>
                </c:pt>
                <c:pt idx="1474">
                  <c:v>774</c:v>
                </c:pt>
                <c:pt idx="1475">
                  <c:v>741</c:v>
                </c:pt>
                <c:pt idx="1476">
                  <c:v>754</c:v>
                </c:pt>
                <c:pt idx="1477">
                  <c:v>741</c:v>
                </c:pt>
                <c:pt idx="1478">
                  <c:v>720</c:v>
                </c:pt>
                <c:pt idx="1479">
                  <c:v>773</c:v>
                </c:pt>
                <c:pt idx="1480">
                  <c:v>740</c:v>
                </c:pt>
                <c:pt idx="1481">
                  <c:v>732</c:v>
                </c:pt>
                <c:pt idx="1482">
                  <c:v>763</c:v>
                </c:pt>
                <c:pt idx="1483">
                  <c:v>755</c:v>
                </c:pt>
                <c:pt idx="1484">
                  <c:v>757</c:v>
                </c:pt>
                <c:pt idx="1485">
                  <c:v>716</c:v>
                </c:pt>
                <c:pt idx="1486">
                  <c:v>743</c:v>
                </c:pt>
                <c:pt idx="1487">
                  <c:v>767</c:v>
                </c:pt>
                <c:pt idx="1488">
                  <c:v>757</c:v>
                </c:pt>
                <c:pt idx="1489">
                  <c:v>763</c:v>
                </c:pt>
                <c:pt idx="1490">
                  <c:v>730</c:v>
                </c:pt>
                <c:pt idx="1491">
                  <c:v>741</c:v>
                </c:pt>
                <c:pt idx="1492">
                  <c:v>718</c:v>
                </c:pt>
                <c:pt idx="1493">
                  <c:v>777</c:v>
                </c:pt>
                <c:pt idx="1494">
                  <c:v>757</c:v>
                </c:pt>
                <c:pt idx="1495">
                  <c:v>739</c:v>
                </c:pt>
                <c:pt idx="1496">
                  <c:v>744</c:v>
                </c:pt>
                <c:pt idx="1497">
                  <c:v>755</c:v>
                </c:pt>
                <c:pt idx="1498">
                  <c:v>763</c:v>
                </c:pt>
                <c:pt idx="1499">
                  <c:v>743</c:v>
                </c:pt>
                <c:pt idx="1500">
                  <c:v>757</c:v>
                </c:pt>
                <c:pt idx="1501">
                  <c:v>758</c:v>
                </c:pt>
                <c:pt idx="1502">
                  <c:v>725</c:v>
                </c:pt>
                <c:pt idx="1503">
                  <c:v>728</c:v>
                </c:pt>
                <c:pt idx="1504">
                  <c:v>716</c:v>
                </c:pt>
                <c:pt idx="1505">
                  <c:v>752</c:v>
                </c:pt>
                <c:pt idx="1506">
                  <c:v>757</c:v>
                </c:pt>
                <c:pt idx="1507">
                  <c:v>747</c:v>
                </c:pt>
                <c:pt idx="1508">
                  <c:v>771</c:v>
                </c:pt>
                <c:pt idx="1509">
                  <c:v>800</c:v>
                </c:pt>
                <c:pt idx="1510">
                  <c:v>774</c:v>
                </c:pt>
                <c:pt idx="1511">
                  <c:v>746</c:v>
                </c:pt>
                <c:pt idx="1512">
                  <c:v>754</c:v>
                </c:pt>
                <c:pt idx="1513">
                  <c:v>726</c:v>
                </c:pt>
                <c:pt idx="1514">
                  <c:v>745</c:v>
                </c:pt>
                <c:pt idx="1515">
                  <c:v>719</c:v>
                </c:pt>
                <c:pt idx="1516">
                  <c:v>762</c:v>
                </c:pt>
                <c:pt idx="1517">
                  <c:v>763</c:v>
                </c:pt>
                <c:pt idx="1518">
                  <c:v>730</c:v>
                </c:pt>
                <c:pt idx="1519">
                  <c:v>755</c:v>
                </c:pt>
                <c:pt idx="1520">
                  <c:v>742</c:v>
                </c:pt>
                <c:pt idx="1521">
                  <c:v>711</c:v>
                </c:pt>
                <c:pt idx="1522">
                  <c:v>756</c:v>
                </c:pt>
                <c:pt idx="1523">
                  <c:v>755</c:v>
                </c:pt>
                <c:pt idx="1524">
                  <c:v>775</c:v>
                </c:pt>
                <c:pt idx="1525">
                  <c:v>760</c:v>
                </c:pt>
                <c:pt idx="1526">
                  <c:v>718</c:v>
                </c:pt>
                <c:pt idx="1527">
                  <c:v>755</c:v>
                </c:pt>
                <c:pt idx="1528">
                  <c:v>791</c:v>
                </c:pt>
                <c:pt idx="1529">
                  <c:v>780</c:v>
                </c:pt>
                <c:pt idx="1530">
                  <c:v>729</c:v>
                </c:pt>
                <c:pt idx="1531">
                  <c:v>741</c:v>
                </c:pt>
                <c:pt idx="1532">
                  <c:v>711</c:v>
                </c:pt>
                <c:pt idx="1533">
                  <c:v>757</c:v>
                </c:pt>
                <c:pt idx="1534">
                  <c:v>787</c:v>
                </c:pt>
                <c:pt idx="1535">
                  <c:v>765</c:v>
                </c:pt>
                <c:pt idx="1536">
                  <c:v>745</c:v>
                </c:pt>
                <c:pt idx="1537">
                  <c:v>722</c:v>
                </c:pt>
                <c:pt idx="1538">
                  <c:v>761</c:v>
                </c:pt>
                <c:pt idx="1539">
                  <c:v>779</c:v>
                </c:pt>
                <c:pt idx="1540">
                  <c:v>729</c:v>
                </c:pt>
                <c:pt idx="1541">
                  <c:v>732</c:v>
                </c:pt>
                <c:pt idx="1542">
                  <c:v>750</c:v>
                </c:pt>
                <c:pt idx="1543">
                  <c:v>737</c:v>
                </c:pt>
                <c:pt idx="1544">
                  <c:v>745</c:v>
                </c:pt>
                <c:pt idx="1545">
                  <c:v>706</c:v>
                </c:pt>
                <c:pt idx="1546">
                  <c:v>715</c:v>
                </c:pt>
                <c:pt idx="1547">
                  <c:v>767</c:v>
                </c:pt>
                <c:pt idx="1548">
                  <c:v>713</c:v>
                </c:pt>
                <c:pt idx="1549">
                  <c:v>748</c:v>
                </c:pt>
                <c:pt idx="1550">
                  <c:v>747</c:v>
                </c:pt>
                <c:pt idx="1551">
                  <c:v>756</c:v>
                </c:pt>
                <c:pt idx="1552">
                  <c:v>749</c:v>
                </c:pt>
                <c:pt idx="1553">
                  <c:v>711</c:v>
                </c:pt>
                <c:pt idx="1554">
                  <c:v>702</c:v>
                </c:pt>
                <c:pt idx="1555">
                  <c:v>713</c:v>
                </c:pt>
                <c:pt idx="1556">
                  <c:v>722</c:v>
                </c:pt>
                <c:pt idx="1557">
                  <c:v>747</c:v>
                </c:pt>
                <c:pt idx="1558">
                  <c:v>770</c:v>
                </c:pt>
                <c:pt idx="1559">
                  <c:v>731</c:v>
                </c:pt>
                <c:pt idx="1560">
                  <c:v>726</c:v>
                </c:pt>
                <c:pt idx="1561">
                  <c:v>755</c:v>
                </c:pt>
                <c:pt idx="1562">
                  <c:v>701</c:v>
                </c:pt>
                <c:pt idx="1563">
                  <c:v>766</c:v>
                </c:pt>
                <c:pt idx="1564">
                  <c:v>739</c:v>
                </c:pt>
                <c:pt idx="1565">
                  <c:v>729</c:v>
                </c:pt>
                <c:pt idx="1566">
                  <c:v>758</c:v>
                </c:pt>
                <c:pt idx="1567">
                  <c:v>719</c:v>
                </c:pt>
                <c:pt idx="1568">
                  <c:v>724</c:v>
                </c:pt>
                <c:pt idx="1569">
                  <c:v>722</c:v>
                </c:pt>
                <c:pt idx="1570">
                  <c:v>740</c:v>
                </c:pt>
                <c:pt idx="1571">
                  <c:v>715</c:v>
                </c:pt>
                <c:pt idx="1572">
                  <c:v>715</c:v>
                </c:pt>
                <c:pt idx="1573">
                  <c:v>709</c:v>
                </c:pt>
                <c:pt idx="1574">
                  <c:v>706</c:v>
                </c:pt>
                <c:pt idx="1575">
                  <c:v>767</c:v>
                </c:pt>
                <c:pt idx="1576">
                  <c:v>702</c:v>
                </c:pt>
                <c:pt idx="1577">
                  <c:v>729</c:v>
                </c:pt>
                <c:pt idx="1578">
                  <c:v>760</c:v>
                </c:pt>
                <c:pt idx="1579">
                  <c:v>715</c:v>
                </c:pt>
                <c:pt idx="1580">
                  <c:v>702</c:v>
                </c:pt>
                <c:pt idx="1581">
                  <c:v>732</c:v>
                </c:pt>
                <c:pt idx="1582">
                  <c:v>766</c:v>
                </c:pt>
                <c:pt idx="1583">
                  <c:v>743</c:v>
                </c:pt>
                <c:pt idx="1584">
                  <c:v>755</c:v>
                </c:pt>
                <c:pt idx="1585">
                  <c:v>726</c:v>
                </c:pt>
                <c:pt idx="1586">
                  <c:v>741</c:v>
                </c:pt>
                <c:pt idx="1587">
                  <c:v>688</c:v>
                </c:pt>
                <c:pt idx="1588">
                  <c:v>721</c:v>
                </c:pt>
                <c:pt idx="1589">
                  <c:v>738</c:v>
                </c:pt>
                <c:pt idx="1590">
                  <c:v>722</c:v>
                </c:pt>
                <c:pt idx="1591">
                  <c:v>733</c:v>
                </c:pt>
                <c:pt idx="1592">
                  <c:v>729</c:v>
                </c:pt>
                <c:pt idx="1593">
                  <c:v>732</c:v>
                </c:pt>
                <c:pt idx="1594">
                  <c:v>733</c:v>
                </c:pt>
                <c:pt idx="1595">
                  <c:v>717</c:v>
                </c:pt>
                <c:pt idx="1596">
                  <c:v>714</c:v>
                </c:pt>
                <c:pt idx="1597">
                  <c:v>728</c:v>
                </c:pt>
                <c:pt idx="1598">
                  <c:v>731</c:v>
                </c:pt>
                <c:pt idx="1599">
                  <c:v>697</c:v>
                </c:pt>
                <c:pt idx="1600">
                  <c:v>720</c:v>
                </c:pt>
                <c:pt idx="1601">
                  <c:v>716</c:v>
                </c:pt>
                <c:pt idx="1602">
                  <c:v>694</c:v>
                </c:pt>
                <c:pt idx="1603">
                  <c:v>739</c:v>
                </c:pt>
                <c:pt idx="1604">
                  <c:v>729</c:v>
                </c:pt>
                <c:pt idx="1605">
                  <c:v>717</c:v>
                </c:pt>
                <c:pt idx="1606">
                  <c:v>728</c:v>
                </c:pt>
                <c:pt idx="1607">
                  <c:v>728</c:v>
                </c:pt>
                <c:pt idx="1608">
                  <c:v>718</c:v>
                </c:pt>
                <c:pt idx="1609">
                  <c:v>712</c:v>
                </c:pt>
                <c:pt idx="1610">
                  <c:v>709</c:v>
                </c:pt>
                <c:pt idx="1611">
                  <c:v>697</c:v>
                </c:pt>
                <c:pt idx="1612">
                  <c:v>703</c:v>
                </c:pt>
                <c:pt idx="1613">
                  <c:v>721</c:v>
                </c:pt>
                <c:pt idx="1614">
                  <c:v>734</c:v>
                </c:pt>
                <c:pt idx="1615">
                  <c:v>717</c:v>
                </c:pt>
                <c:pt idx="1616">
                  <c:v>721</c:v>
                </c:pt>
                <c:pt idx="1617">
                  <c:v>708</c:v>
                </c:pt>
                <c:pt idx="1618">
                  <c:v>729</c:v>
                </c:pt>
                <c:pt idx="1619">
                  <c:v>722</c:v>
                </c:pt>
                <c:pt idx="1620">
                  <c:v>730</c:v>
                </c:pt>
                <c:pt idx="1621">
                  <c:v>693</c:v>
                </c:pt>
                <c:pt idx="1622">
                  <c:v>694</c:v>
                </c:pt>
                <c:pt idx="1623">
                  <c:v>729</c:v>
                </c:pt>
                <c:pt idx="1624">
                  <c:v>715</c:v>
                </c:pt>
                <c:pt idx="1625">
                  <c:v>702</c:v>
                </c:pt>
                <c:pt idx="1626">
                  <c:v>702</c:v>
                </c:pt>
                <c:pt idx="1627">
                  <c:v>709</c:v>
                </c:pt>
                <c:pt idx="1628">
                  <c:v>706</c:v>
                </c:pt>
                <c:pt idx="1629">
                  <c:v>720</c:v>
                </c:pt>
                <c:pt idx="1630">
                  <c:v>724</c:v>
                </c:pt>
                <c:pt idx="1631">
                  <c:v>724</c:v>
                </c:pt>
                <c:pt idx="1632">
                  <c:v>698</c:v>
                </c:pt>
                <c:pt idx="1633">
                  <c:v>720</c:v>
                </c:pt>
                <c:pt idx="1634">
                  <c:v>705</c:v>
                </c:pt>
                <c:pt idx="1635">
                  <c:v>705</c:v>
                </c:pt>
                <c:pt idx="1636">
                  <c:v>706</c:v>
                </c:pt>
                <c:pt idx="1637">
                  <c:v>692</c:v>
                </c:pt>
                <c:pt idx="1638">
                  <c:v>686</c:v>
                </c:pt>
                <c:pt idx="1639">
                  <c:v>702</c:v>
                </c:pt>
                <c:pt idx="1640">
                  <c:v>697</c:v>
                </c:pt>
                <c:pt idx="1641">
                  <c:v>720</c:v>
                </c:pt>
                <c:pt idx="1642">
                  <c:v>712</c:v>
                </c:pt>
                <c:pt idx="1643">
                  <c:v>699</c:v>
                </c:pt>
                <c:pt idx="1644">
                  <c:v>709</c:v>
                </c:pt>
                <c:pt idx="1645">
                  <c:v>727</c:v>
                </c:pt>
                <c:pt idx="1646">
                  <c:v>709</c:v>
                </c:pt>
                <c:pt idx="1647">
                  <c:v>694</c:v>
                </c:pt>
                <c:pt idx="1648">
                  <c:v>688</c:v>
                </c:pt>
                <c:pt idx="1649">
                  <c:v>723</c:v>
                </c:pt>
                <c:pt idx="1650">
                  <c:v>708</c:v>
                </c:pt>
                <c:pt idx="1651">
                  <c:v>704</c:v>
                </c:pt>
                <c:pt idx="1652">
                  <c:v>746</c:v>
                </c:pt>
                <c:pt idx="1653">
                  <c:v>707</c:v>
                </c:pt>
                <c:pt idx="1654">
                  <c:v>700</c:v>
                </c:pt>
                <c:pt idx="1655">
                  <c:v>712</c:v>
                </c:pt>
                <c:pt idx="1656">
                  <c:v>707</c:v>
                </c:pt>
                <c:pt idx="1657">
                  <c:v>688</c:v>
                </c:pt>
                <c:pt idx="1658">
                  <c:v>683</c:v>
                </c:pt>
                <c:pt idx="1659">
                  <c:v>699</c:v>
                </c:pt>
                <c:pt idx="1660">
                  <c:v>696</c:v>
                </c:pt>
                <c:pt idx="1661">
                  <c:v>716</c:v>
                </c:pt>
                <c:pt idx="1662">
                  <c:v>696</c:v>
                </c:pt>
                <c:pt idx="1663">
                  <c:v>711</c:v>
                </c:pt>
                <c:pt idx="1664">
                  <c:v>710</c:v>
                </c:pt>
                <c:pt idx="1665">
                  <c:v>666</c:v>
                </c:pt>
                <c:pt idx="1666">
                  <c:v>703</c:v>
                </c:pt>
                <c:pt idx="1667">
                  <c:v>734</c:v>
                </c:pt>
                <c:pt idx="1668">
                  <c:v>730</c:v>
                </c:pt>
                <c:pt idx="1669">
                  <c:v>718</c:v>
                </c:pt>
                <c:pt idx="1670">
                  <c:v>704</c:v>
                </c:pt>
                <c:pt idx="1671">
                  <c:v>702</c:v>
                </c:pt>
                <c:pt idx="1672">
                  <c:v>678</c:v>
                </c:pt>
                <c:pt idx="1673">
                  <c:v>701</c:v>
                </c:pt>
                <c:pt idx="1674">
                  <c:v>687</c:v>
                </c:pt>
                <c:pt idx="1675">
                  <c:v>698</c:v>
                </c:pt>
                <c:pt idx="1676">
                  <c:v>705</c:v>
                </c:pt>
                <c:pt idx="1677">
                  <c:v>698</c:v>
                </c:pt>
                <c:pt idx="1678">
                  <c:v>684</c:v>
                </c:pt>
                <c:pt idx="1679">
                  <c:v>705</c:v>
                </c:pt>
                <c:pt idx="1680">
                  <c:v>689</c:v>
                </c:pt>
                <c:pt idx="1681">
                  <c:v>712</c:v>
                </c:pt>
                <c:pt idx="1682">
                  <c:v>689</c:v>
                </c:pt>
                <c:pt idx="1683">
                  <c:v>702</c:v>
                </c:pt>
                <c:pt idx="1684">
                  <c:v>692</c:v>
                </c:pt>
                <c:pt idx="1685">
                  <c:v>692</c:v>
                </c:pt>
                <c:pt idx="1686">
                  <c:v>659</c:v>
                </c:pt>
                <c:pt idx="1687">
                  <c:v>694</c:v>
                </c:pt>
                <c:pt idx="1688">
                  <c:v>705</c:v>
                </c:pt>
                <c:pt idx="1689">
                  <c:v>717</c:v>
                </c:pt>
                <c:pt idx="1690">
                  <c:v>679</c:v>
                </c:pt>
                <c:pt idx="1691">
                  <c:v>702</c:v>
                </c:pt>
                <c:pt idx="1692">
                  <c:v>690</c:v>
                </c:pt>
                <c:pt idx="1693">
                  <c:v>698</c:v>
                </c:pt>
                <c:pt idx="1694">
                  <c:v>667</c:v>
                </c:pt>
                <c:pt idx="1695">
                  <c:v>686</c:v>
                </c:pt>
                <c:pt idx="1696">
                  <c:v>711</c:v>
                </c:pt>
                <c:pt idx="1697">
                  <c:v>686</c:v>
                </c:pt>
                <c:pt idx="1698">
                  <c:v>692</c:v>
                </c:pt>
                <c:pt idx="1699">
                  <c:v>725</c:v>
                </c:pt>
                <c:pt idx="1700">
                  <c:v>694</c:v>
                </c:pt>
                <c:pt idx="1701">
                  <c:v>691</c:v>
                </c:pt>
                <c:pt idx="1702">
                  <c:v>682</c:v>
                </c:pt>
                <c:pt idx="1703">
                  <c:v>685</c:v>
                </c:pt>
                <c:pt idx="1704">
                  <c:v>685</c:v>
                </c:pt>
                <c:pt idx="1705">
                  <c:v>703</c:v>
                </c:pt>
                <c:pt idx="1706">
                  <c:v>735</c:v>
                </c:pt>
                <c:pt idx="1707">
                  <c:v>671</c:v>
                </c:pt>
                <c:pt idx="1708">
                  <c:v>723</c:v>
                </c:pt>
                <c:pt idx="1709">
                  <c:v>693</c:v>
                </c:pt>
                <c:pt idx="1710">
                  <c:v>690</c:v>
                </c:pt>
                <c:pt idx="1711">
                  <c:v>722</c:v>
                </c:pt>
                <c:pt idx="1712">
                  <c:v>710</c:v>
                </c:pt>
                <c:pt idx="1713">
                  <c:v>652</c:v>
                </c:pt>
                <c:pt idx="1714">
                  <c:v>710</c:v>
                </c:pt>
                <c:pt idx="1715">
                  <c:v>689</c:v>
                </c:pt>
                <c:pt idx="1716">
                  <c:v>728</c:v>
                </c:pt>
                <c:pt idx="1717">
                  <c:v>696</c:v>
                </c:pt>
                <c:pt idx="1718">
                  <c:v>703</c:v>
                </c:pt>
                <c:pt idx="1719">
                  <c:v>720</c:v>
                </c:pt>
                <c:pt idx="1720">
                  <c:v>663</c:v>
                </c:pt>
                <c:pt idx="1721">
                  <c:v>680</c:v>
                </c:pt>
                <c:pt idx="1722">
                  <c:v>704</c:v>
                </c:pt>
                <c:pt idx="1723">
                  <c:v>692</c:v>
                </c:pt>
                <c:pt idx="1724">
                  <c:v>703</c:v>
                </c:pt>
                <c:pt idx="1725">
                  <c:v>684</c:v>
                </c:pt>
                <c:pt idx="1726">
                  <c:v>724</c:v>
                </c:pt>
                <c:pt idx="1727">
                  <c:v>672</c:v>
                </c:pt>
                <c:pt idx="1728">
                  <c:v>706</c:v>
                </c:pt>
                <c:pt idx="1729">
                  <c:v>686</c:v>
                </c:pt>
                <c:pt idx="1730">
                  <c:v>695</c:v>
                </c:pt>
                <c:pt idx="1731">
                  <c:v>689</c:v>
                </c:pt>
                <c:pt idx="1732">
                  <c:v>668</c:v>
                </c:pt>
                <c:pt idx="1733">
                  <c:v>671</c:v>
                </c:pt>
                <c:pt idx="1734">
                  <c:v>683</c:v>
                </c:pt>
                <c:pt idx="1735">
                  <c:v>684</c:v>
                </c:pt>
                <c:pt idx="1736">
                  <c:v>693</c:v>
                </c:pt>
                <c:pt idx="1737">
                  <c:v>679</c:v>
                </c:pt>
                <c:pt idx="1738">
                  <c:v>682</c:v>
                </c:pt>
                <c:pt idx="1739">
                  <c:v>702</c:v>
                </c:pt>
                <c:pt idx="1740">
                  <c:v>690</c:v>
                </c:pt>
                <c:pt idx="1741">
                  <c:v>677</c:v>
                </c:pt>
                <c:pt idx="1742">
                  <c:v>694</c:v>
                </c:pt>
                <c:pt idx="1743">
                  <c:v>679</c:v>
                </c:pt>
                <c:pt idx="1744">
                  <c:v>691</c:v>
                </c:pt>
                <c:pt idx="1745">
                  <c:v>665</c:v>
                </c:pt>
                <c:pt idx="1746">
                  <c:v>668</c:v>
                </c:pt>
                <c:pt idx="1747">
                  <c:v>647</c:v>
                </c:pt>
                <c:pt idx="1748">
                  <c:v>666</c:v>
                </c:pt>
                <c:pt idx="1749">
                  <c:v>702</c:v>
                </c:pt>
                <c:pt idx="1750">
                  <c:v>687</c:v>
                </c:pt>
                <c:pt idx="1751">
                  <c:v>666</c:v>
                </c:pt>
                <c:pt idx="1752">
                  <c:v>685</c:v>
                </c:pt>
                <c:pt idx="1753">
                  <c:v>656</c:v>
                </c:pt>
                <c:pt idx="1754">
                  <c:v>683</c:v>
                </c:pt>
                <c:pt idx="1755">
                  <c:v>662</c:v>
                </c:pt>
                <c:pt idx="1756">
                  <c:v>662</c:v>
                </c:pt>
                <c:pt idx="1757">
                  <c:v>677</c:v>
                </c:pt>
                <c:pt idx="1758">
                  <c:v>674</c:v>
                </c:pt>
                <c:pt idx="1759">
                  <c:v>698</c:v>
                </c:pt>
                <c:pt idx="1760">
                  <c:v>676</c:v>
                </c:pt>
                <c:pt idx="1761">
                  <c:v>657</c:v>
                </c:pt>
                <c:pt idx="1762">
                  <c:v>661</c:v>
                </c:pt>
                <c:pt idx="1763">
                  <c:v>714</c:v>
                </c:pt>
                <c:pt idx="1764">
                  <c:v>677</c:v>
                </c:pt>
                <c:pt idx="1765">
                  <c:v>683</c:v>
                </c:pt>
                <c:pt idx="1766">
                  <c:v>689</c:v>
                </c:pt>
                <c:pt idx="1767">
                  <c:v>715</c:v>
                </c:pt>
                <c:pt idx="1768">
                  <c:v>668</c:v>
                </c:pt>
                <c:pt idx="1769">
                  <c:v>679</c:v>
                </c:pt>
                <c:pt idx="1770">
                  <c:v>709</c:v>
                </c:pt>
                <c:pt idx="1771">
                  <c:v>705</c:v>
                </c:pt>
                <c:pt idx="1772">
                  <c:v>686</c:v>
                </c:pt>
                <c:pt idx="1773">
                  <c:v>663</c:v>
                </c:pt>
                <c:pt idx="1774">
                  <c:v>679</c:v>
                </c:pt>
                <c:pt idx="1775">
                  <c:v>666</c:v>
                </c:pt>
                <c:pt idx="1776">
                  <c:v>648</c:v>
                </c:pt>
                <c:pt idx="1777">
                  <c:v>682</c:v>
                </c:pt>
                <c:pt idx="1778">
                  <c:v>667</c:v>
                </c:pt>
                <c:pt idx="1779">
                  <c:v>687</c:v>
                </c:pt>
                <c:pt idx="1780">
                  <c:v>684</c:v>
                </c:pt>
                <c:pt idx="1781">
                  <c:v>660</c:v>
                </c:pt>
                <c:pt idx="1782">
                  <c:v>703</c:v>
                </c:pt>
                <c:pt idx="1783">
                  <c:v>672</c:v>
                </c:pt>
                <c:pt idx="1784">
                  <c:v>671</c:v>
                </c:pt>
                <c:pt idx="1785">
                  <c:v>675</c:v>
                </c:pt>
                <c:pt idx="1786">
                  <c:v>667</c:v>
                </c:pt>
                <c:pt idx="1787">
                  <c:v>688</c:v>
                </c:pt>
                <c:pt idx="1788">
                  <c:v>680</c:v>
                </c:pt>
                <c:pt idx="1789">
                  <c:v>684</c:v>
                </c:pt>
                <c:pt idx="1790">
                  <c:v>662</c:v>
                </c:pt>
                <c:pt idx="1791">
                  <c:v>638</c:v>
                </c:pt>
                <c:pt idx="1792">
                  <c:v>673</c:v>
                </c:pt>
                <c:pt idx="1793">
                  <c:v>669</c:v>
                </c:pt>
                <c:pt idx="1794">
                  <c:v>675</c:v>
                </c:pt>
                <c:pt idx="1795">
                  <c:v>679</c:v>
                </c:pt>
                <c:pt idx="1796">
                  <c:v>662</c:v>
                </c:pt>
                <c:pt idx="1797">
                  <c:v>687</c:v>
                </c:pt>
                <c:pt idx="1798">
                  <c:v>701</c:v>
                </c:pt>
                <c:pt idx="1799">
                  <c:v>682</c:v>
                </c:pt>
                <c:pt idx="1800">
                  <c:v>657</c:v>
                </c:pt>
                <c:pt idx="1801">
                  <c:v>687</c:v>
                </c:pt>
                <c:pt idx="1802">
                  <c:v>706</c:v>
                </c:pt>
                <c:pt idx="1803">
                  <c:v>674</c:v>
                </c:pt>
                <c:pt idx="1804">
                  <c:v>660</c:v>
                </c:pt>
                <c:pt idx="1805">
                  <c:v>677</c:v>
                </c:pt>
                <c:pt idx="1806">
                  <c:v>670</c:v>
                </c:pt>
                <c:pt idx="1807">
                  <c:v>635</c:v>
                </c:pt>
                <c:pt idx="1808">
                  <c:v>665</c:v>
                </c:pt>
                <c:pt idx="1809">
                  <c:v>665</c:v>
                </c:pt>
                <c:pt idx="1810">
                  <c:v>634</c:v>
                </c:pt>
                <c:pt idx="1811">
                  <c:v>670</c:v>
                </c:pt>
                <c:pt idx="1812">
                  <c:v>661</c:v>
                </c:pt>
                <c:pt idx="1813">
                  <c:v>678</c:v>
                </c:pt>
                <c:pt idx="1814">
                  <c:v>626</c:v>
                </c:pt>
                <c:pt idx="1815">
                  <c:v>685</c:v>
                </c:pt>
                <c:pt idx="1816">
                  <c:v>675</c:v>
                </c:pt>
                <c:pt idx="1817">
                  <c:v>672</c:v>
                </c:pt>
                <c:pt idx="1818">
                  <c:v>683</c:v>
                </c:pt>
                <c:pt idx="1819">
                  <c:v>667</c:v>
                </c:pt>
                <c:pt idx="1820">
                  <c:v>674</c:v>
                </c:pt>
                <c:pt idx="1821">
                  <c:v>647</c:v>
                </c:pt>
                <c:pt idx="1822">
                  <c:v>683</c:v>
                </c:pt>
                <c:pt idx="1823">
                  <c:v>664</c:v>
                </c:pt>
                <c:pt idx="1824">
                  <c:v>679</c:v>
                </c:pt>
                <c:pt idx="1825">
                  <c:v>661</c:v>
                </c:pt>
                <c:pt idx="1826">
                  <c:v>664</c:v>
                </c:pt>
                <c:pt idx="1827">
                  <c:v>715</c:v>
                </c:pt>
                <c:pt idx="1828">
                  <c:v>662</c:v>
                </c:pt>
                <c:pt idx="1829">
                  <c:v>674</c:v>
                </c:pt>
                <c:pt idx="1830">
                  <c:v>665</c:v>
                </c:pt>
                <c:pt idx="1831">
                  <c:v>668</c:v>
                </c:pt>
                <c:pt idx="1832">
                  <c:v>647</c:v>
                </c:pt>
                <c:pt idx="1833">
                  <c:v>683</c:v>
                </c:pt>
                <c:pt idx="1834">
                  <c:v>645</c:v>
                </c:pt>
                <c:pt idx="1835">
                  <c:v>640</c:v>
                </c:pt>
                <c:pt idx="1836">
                  <c:v>659</c:v>
                </c:pt>
                <c:pt idx="1837">
                  <c:v>680</c:v>
                </c:pt>
                <c:pt idx="1838">
                  <c:v>658</c:v>
                </c:pt>
                <c:pt idx="1839">
                  <c:v>635</c:v>
                </c:pt>
                <c:pt idx="1840">
                  <c:v>664</c:v>
                </c:pt>
                <c:pt idx="1841">
                  <c:v>670</c:v>
                </c:pt>
                <c:pt idx="1842">
                  <c:v>651</c:v>
                </c:pt>
                <c:pt idx="1843">
                  <c:v>654</c:v>
                </c:pt>
                <c:pt idx="1844">
                  <c:v>666</c:v>
                </c:pt>
                <c:pt idx="1845">
                  <c:v>641</c:v>
                </c:pt>
                <c:pt idx="1846">
                  <c:v>664</c:v>
                </c:pt>
                <c:pt idx="1847">
                  <c:v>662</c:v>
                </c:pt>
                <c:pt idx="1848">
                  <c:v>682</c:v>
                </c:pt>
                <c:pt idx="1849">
                  <c:v>652</c:v>
                </c:pt>
                <c:pt idx="1850">
                  <c:v>656</c:v>
                </c:pt>
                <c:pt idx="1851">
                  <c:v>665</c:v>
                </c:pt>
                <c:pt idx="1852">
                  <c:v>642</c:v>
                </c:pt>
                <c:pt idx="1853">
                  <c:v>689</c:v>
                </c:pt>
                <c:pt idx="1854">
                  <c:v>673</c:v>
                </c:pt>
                <c:pt idx="1855">
                  <c:v>665</c:v>
                </c:pt>
                <c:pt idx="1856">
                  <c:v>663</c:v>
                </c:pt>
                <c:pt idx="1857">
                  <c:v>688</c:v>
                </c:pt>
                <c:pt idx="1858">
                  <c:v>651</c:v>
                </c:pt>
                <c:pt idx="1859">
                  <c:v>649</c:v>
                </c:pt>
                <c:pt idx="1860">
                  <c:v>644</c:v>
                </c:pt>
                <c:pt idx="1861">
                  <c:v>650</c:v>
                </c:pt>
                <c:pt idx="1862">
                  <c:v>661</c:v>
                </c:pt>
                <c:pt idx="1863">
                  <c:v>672</c:v>
                </c:pt>
                <c:pt idx="1864">
                  <c:v>680</c:v>
                </c:pt>
                <c:pt idx="1865">
                  <c:v>676</c:v>
                </c:pt>
                <c:pt idx="1866">
                  <c:v>642</c:v>
                </c:pt>
                <c:pt idx="1867">
                  <c:v>666</c:v>
                </c:pt>
                <c:pt idx="1868">
                  <c:v>668</c:v>
                </c:pt>
                <c:pt idx="1869">
                  <c:v>656</c:v>
                </c:pt>
                <c:pt idx="1870">
                  <c:v>682</c:v>
                </c:pt>
                <c:pt idx="1871">
                  <c:v>657</c:v>
                </c:pt>
                <c:pt idx="1872">
                  <c:v>666</c:v>
                </c:pt>
                <c:pt idx="1873">
                  <c:v>646</c:v>
                </c:pt>
                <c:pt idx="1874">
                  <c:v>673</c:v>
                </c:pt>
                <c:pt idx="1875">
                  <c:v>654</c:v>
                </c:pt>
                <c:pt idx="1876">
                  <c:v>673</c:v>
                </c:pt>
                <c:pt idx="1877">
                  <c:v>648</c:v>
                </c:pt>
                <c:pt idx="1878">
                  <c:v>628</c:v>
                </c:pt>
                <c:pt idx="1879">
                  <c:v>666</c:v>
                </c:pt>
                <c:pt idx="1880">
                  <c:v>654</c:v>
                </c:pt>
                <c:pt idx="1881">
                  <c:v>664</c:v>
                </c:pt>
                <c:pt idx="1882">
                  <c:v>686</c:v>
                </c:pt>
                <c:pt idx="1883">
                  <c:v>661</c:v>
                </c:pt>
                <c:pt idx="1884">
                  <c:v>631</c:v>
                </c:pt>
                <c:pt idx="1885">
                  <c:v>625</c:v>
                </c:pt>
                <c:pt idx="1886">
                  <c:v>639</c:v>
                </c:pt>
                <c:pt idx="1887">
                  <c:v>677</c:v>
                </c:pt>
                <c:pt idx="1888">
                  <c:v>630</c:v>
                </c:pt>
                <c:pt idx="1889">
                  <c:v>670</c:v>
                </c:pt>
                <c:pt idx="1890">
                  <c:v>668</c:v>
                </c:pt>
                <c:pt idx="1891">
                  <c:v>623</c:v>
                </c:pt>
                <c:pt idx="1892">
                  <c:v>649</c:v>
                </c:pt>
                <c:pt idx="1893">
                  <c:v>673</c:v>
                </c:pt>
                <c:pt idx="1894">
                  <c:v>639</c:v>
                </c:pt>
                <c:pt idx="1895">
                  <c:v>647</c:v>
                </c:pt>
                <c:pt idx="1896">
                  <c:v>655</c:v>
                </c:pt>
                <c:pt idx="1897">
                  <c:v>663</c:v>
                </c:pt>
                <c:pt idx="1898">
                  <c:v>649</c:v>
                </c:pt>
                <c:pt idx="1899">
                  <c:v>647</c:v>
                </c:pt>
                <c:pt idx="1900">
                  <c:v>657</c:v>
                </c:pt>
                <c:pt idx="1901">
                  <c:v>679</c:v>
                </c:pt>
                <c:pt idx="1902">
                  <c:v>648</c:v>
                </c:pt>
                <c:pt idx="1903">
                  <c:v>633</c:v>
                </c:pt>
                <c:pt idx="1904">
                  <c:v>655</c:v>
                </c:pt>
                <c:pt idx="1905">
                  <c:v>660</c:v>
                </c:pt>
                <c:pt idx="1906">
                  <c:v>660</c:v>
                </c:pt>
                <c:pt idx="1907">
                  <c:v>638</c:v>
                </c:pt>
                <c:pt idx="1908">
                  <c:v>633</c:v>
                </c:pt>
                <c:pt idx="1909">
                  <c:v>648</c:v>
                </c:pt>
                <c:pt idx="1910">
                  <c:v>617</c:v>
                </c:pt>
                <c:pt idx="1911">
                  <c:v>670</c:v>
                </c:pt>
                <c:pt idx="1912">
                  <c:v>654</c:v>
                </c:pt>
                <c:pt idx="1913">
                  <c:v>637</c:v>
                </c:pt>
                <c:pt idx="1914">
                  <c:v>665</c:v>
                </c:pt>
                <c:pt idx="1915">
                  <c:v>653</c:v>
                </c:pt>
                <c:pt idx="1916">
                  <c:v>642</c:v>
                </c:pt>
                <c:pt idx="1917">
                  <c:v>629</c:v>
                </c:pt>
                <c:pt idx="1918">
                  <c:v>614</c:v>
                </c:pt>
                <c:pt idx="1919">
                  <c:v>635</c:v>
                </c:pt>
                <c:pt idx="1920">
                  <c:v>628</c:v>
                </c:pt>
                <c:pt idx="1921">
                  <c:v>673</c:v>
                </c:pt>
                <c:pt idx="1922">
                  <c:v>647</c:v>
                </c:pt>
                <c:pt idx="1923">
                  <c:v>649</c:v>
                </c:pt>
                <c:pt idx="1924">
                  <c:v>674</c:v>
                </c:pt>
                <c:pt idx="1925">
                  <c:v>620</c:v>
                </c:pt>
                <c:pt idx="1926">
                  <c:v>641</c:v>
                </c:pt>
                <c:pt idx="1927">
                  <c:v>634</c:v>
                </c:pt>
                <c:pt idx="1928">
                  <c:v>637</c:v>
                </c:pt>
                <c:pt idx="1929">
                  <c:v>644</c:v>
                </c:pt>
                <c:pt idx="1930">
                  <c:v>649</c:v>
                </c:pt>
                <c:pt idx="1931">
                  <c:v>647</c:v>
                </c:pt>
                <c:pt idx="1932">
                  <c:v>634</c:v>
                </c:pt>
                <c:pt idx="1933">
                  <c:v>633</c:v>
                </c:pt>
                <c:pt idx="1934">
                  <c:v>658</c:v>
                </c:pt>
                <c:pt idx="1935">
                  <c:v>629</c:v>
                </c:pt>
                <c:pt idx="1936">
                  <c:v>646</c:v>
                </c:pt>
                <c:pt idx="1937">
                  <c:v>614</c:v>
                </c:pt>
                <c:pt idx="1938">
                  <c:v>622</c:v>
                </c:pt>
                <c:pt idx="1939">
                  <c:v>632</c:v>
                </c:pt>
                <c:pt idx="1940">
                  <c:v>617</c:v>
                </c:pt>
                <c:pt idx="1941">
                  <c:v>623</c:v>
                </c:pt>
                <c:pt idx="1942">
                  <c:v>639</c:v>
                </c:pt>
                <c:pt idx="1943">
                  <c:v>635</c:v>
                </c:pt>
                <c:pt idx="1944">
                  <c:v>648</c:v>
                </c:pt>
                <c:pt idx="1945">
                  <c:v>633</c:v>
                </c:pt>
                <c:pt idx="1946">
                  <c:v>639</c:v>
                </c:pt>
                <c:pt idx="1947">
                  <c:v>616</c:v>
                </c:pt>
                <c:pt idx="1948">
                  <c:v>651</c:v>
                </c:pt>
                <c:pt idx="1949">
                  <c:v>662</c:v>
                </c:pt>
                <c:pt idx="1950">
                  <c:v>615</c:v>
                </c:pt>
                <c:pt idx="1951">
                  <c:v>655</c:v>
                </c:pt>
                <c:pt idx="1952">
                  <c:v>627</c:v>
                </c:pt>
                <c:pt idx="1953">
                  <c:v>627</c:v>
                </c:pt>
                <c:pt idx="1954">
                  <c:v>626</c:v>
                </c:pt>
                <c:pt idx="1955">
                  <c:v>633</c:v>
                </c:pt>
                <c:pt idx="1956">
                  <c:v>604</c:v>
                </c:pt>
                <c:pt idx="1957">
                  <c:v>617</c:v>
                </c:pt>
                <c:pt idx="1958">
                  <c:v>646</c:v>
                </c:pt>
                <c:pt idx="1959">
                  <c:v>636</c:v>
                </c:pt>
                <c:pt idx="1960">
                  <c:v>647</c:v>
                </c:pt>
                <c:pt idx="1961">
                  <c:v>628</c:v>
                </c:pt>
                <c:pt idx="1962">
                  <c:v>634</c:v>
                </c:pt>
                <c:pt idx="1963">
                  <c:v>648</c:v>
                </c:pt>
                <c:pt idx="1964">
                  <c:v>620</c:v>
                </c:pt>
                <c:pt idx="1965">
                  <c:v>646</c:v>
                </c:pt>
                <c:pt idx="1966">
                  <c:v>612</c:v>
                </c:pt>
                <c:pt idx="1967">
                  <c:v>631</c:v>
                </c:pt>
                <c:pt idx="1968">
                  <c:v>637</c:v>
                </c:pt>
                <c:pt idx="1969">
                  <c:v>640</c:v>
                </c:pt>
                <c:pt idx="1970">
                  <c:v>631</c:v>
                </c:pt>
                <c:pt idx="1971">
                  <c:v>625</c:v>
                </c:pt>
                <c:pt idx="1972">
                  <c:v>643</c:v>
                </c:pt>
                <c:pt idx="1973">
                  <c:v>624</c:v>
                </c:pt>
              </c:numCache>
            </c:numRef>
          </c:yVal>
          <c:smooth val="0"/>
          <c:extLst xmlns:c16r2="http://schemas.microsoft.com/office/drawing/2015/06/chart">
            <c:ext xmlns:c16="http://schemas.microsoft.com/office/drawing/2014/chart" uri="{C3380CC4-5D6E-409C-BE32-E72D297353CC}">
              <c16:uniqueId val="{00000003-2D87-CE45-A9EE-0E45617C4F20}"/>
            </c:ext>
          </c:extLst>
        </c:ser>
        <c:dLbls>
          <c:showLegendKey val="0"/>
          <c:showVal val="0"/>
          <c:showCatName val="0"/>
          <c:showSerName val="0"/>
          <c:showPercent val="0"/>
          <c:showBubbleSize val="0"/>
        </c:dLbls>
        <c:axId val="240180608"/>
        <c:axId val="243697152"/>
      </c:scatterChart>
      <c:valAx>
        <c:axId val="240180608"/>
        <c:scaling>
          <c:orientation val="minMax"/>
          <c:max val="50"/>
          <c:min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2</a:t>
                </a:r>
                <a:r>
                  <a:rPr lang="en-US" baseline="0"/>
                  <a:t> Theta</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697152"/>
        <c:crosses val="autoZero"/>
        <c:crossBetween val="midCat"/>
      </c:valAx>
      <c:valAx>
        <c:axId val="2436971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18060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c)</a:t>
            </a:r>
          </a:p>
        </c:rich>
      </c:tx>
      <c:layout>
        <c:manualLayout>
          <c:xMode val="edge"/>
          <c:yMode val="edge"/>
          <c:x val="0.94466994526708103"/>
          <c:y val="2.5293586269195999E-2"/>
        </c:manualLayout>
      </c:layout>
      <c:overlay val="1"/>
    </c:title>
    <c:autoTitleDeleted val="0"/>
    <c:plotArea>
      <c:layout>
        <c:manualLayout>
          <c:layoutTarget val="inner"/>
          <c:xMode val="edge"/>
          <c:yMode val="edge"/>
          <c:x val="0.14185459827230301"/>
          <c:y val="3.8622011913482399E-2"/>
          <c:w val="0.60213016703660405"/>
          <c:h val="0.79980738180085198"/>
        </c:manualLayout>
      </c:layout>
      <c:scatterChart>
        <c:scatterStyle val="lineMarker"/>
        <c:varyColors val="0"/>
        <c:ser>
          <c:idx val="0"/>
          <c:order val="0"/>
          <c:tx>
            <c:v>Coke</c:v>
          </c:tx>
          <c:spPr>
            <a:ln w="19050" cap="rnd">
              <a:solidFill>
                <a:srgbClr val="FFFF00"/>
              </a:solidFill>
              <a:round/>
            </a:ln>
            <a:effectLst/>
          </c:spPr>
          <c:marker>
            <c:symbol val="none"/>
          </c:marker>
          <c:xVal>
            <c:numRef>
              <c:f>[RBP_Analysis.xlsx]Coke1!$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RBP_Analysis.xlsx]Coke1!$B$2:$B$1975</c:f>
              <c:numCache>
                <c:formatCode>General</c:formatCode>
                <c:ptCount val="1974"/>
                <c:pt idx="0">
                  <c:v>123</c:v>
                </c:pt>
                <c:pt idx="1">
                  <c:v>133</c:v>
                </c:pt>
                <c:pt idx="2">
                  <c:v>148</c:v>
                </c:pt>
                <c:pt idx="3">
                  <c:v>150</c:v>
                </c:pt>
                <c:pt idx="4">
                  <c:v>132</c:v>
                </c:pt>
                <c:pt idx="5">
                  <c:v>142</c:v>
                </c:pt>
                <c:pt idx="6">
                  <c:v>109</c:v>
                </c:pt>
                <c:pt idx="7">
                  <c:v>113</c:v>
                </c:pt>
                <c:pt idx="8">
                  <c:v>136</c:v>
                </c:pt>
                <c:pt idx="9">
                  <c:v>131</c:v>
                </c:pt>
                <c:pt idx="10">
                  <c:v>124</c:v>
                </c:pt>
                <c:pt idx="11">
                  <c:v>113</c:v>
                </c:pt>
                <c:pt idx="12">
                  <c:v>123</c:v>
                </c:pt>
                <c:pt idx="13">
                  <c:v>144</c:v>
                </c:pt>
                <c:pt idx="14">
                  <c:v>147</c:v>
                </c:pt>
                <c:pt idx="15">
                  <c:v>131</c:v>
                </c:pt>
                <c:pt idx="16">
                  <c:v>134</c:v>
                </c:pt>
                <c:pt idx="17">
                  <c:v>126</c:v>
                </c:pt>
                <c:pt idx="18">
                  <c:v>117</c:v>
                </c:pt>
                <c:pt idx="19">
                  <c:v>154</c:v>
                </c:pt>
                <c:pt idx="20">
                  <c:v>131</c:v>
                </c:pt>
                <c:pt idx="21">
                  <c:v>134</c:v>
                </c:pt>
                <c:pt idx="22">
                  <c:v>133</c:v>
                </c:pt>
                <c:pt idx="23">
                  <c:v>138</c:v>
                </c:pt>
                <c:pt idx="24">
                  <c:v>136</c:v>
                </c:pt>
                <c:pt idx="25">
                  <c:v>134</c:v>
                </c:pt>
                <c:pt idx="26">
                  <c:v>110</c:v>
                </c:pt>
                <c:pt idx="27">
                  <c:v>118</c:v>
                </c:pt>
                <c:pt idx="28">
                  <c:v>124</c:v>
                </c:pt>
                <c:pt idx="29">
                  <c:v>115</c:v>
                </c:pt>
                <c:pt idx="30">
                  <c:v>147</c:v>
                </c:pt>
                <c:pt idx="31">
                  <c:v>143</c:v>
                </c:pt>
                <c:pt idx="32">
                  <c:v>140</c:v>
                </c:pt>
                <c:pt idx="33">
                  <c:v>125</c:v>
                </c:pt>
                <c:pt idx="34">
                  <c:v>122</c:v>
                </c:pt>
                <c:pt idx="35">
                  <c:v>119</c:v>
                </c:pt>
                <c:pt idx="36">
                  <c:v>113</c:v>
                </c:pt>
                <c:pt idx="37">
                  <c:v>128</c:v>
                </c:pt>
                <c:pt idx="38">
                  <c:v>136</c:v>
                </c:pt>
                <c:pt idx="39">
                  <c:v>102</c:v>
                </c:pt>
                <c:pt idx="40">
                  <c:v>145</c:v>
                </c:pt>
                <c:pt idx="41">
                  <c:v>125</c:v>
                </c:pt>
                <c:pt idx="42">
                  <c:v>143</c:v>
                </c:pt>
                <c:pt idx="43">
                  <c:v>111</c:v>
                </c:pt>
                <c:pt idx="44">
                  <c:v>136</c:v>
                </c:pt>
                <c:pt idx="45">
                  <c:v>114</c:v>
                </c:pt>
                <c:pt idx="46">
                  <c:v>123</c:v>
                </c:pt>
                <c:pt idx="47">
                  <c:v>121</c:v>
                </c:pt>
                <c:pt idx="48">
                  <c:v>111</c:v>
                </c:pt>
                <c:pt idx="49">
                  <c:v>102</c:v>
                </c:pt>
                <c:pt idx="50">
                  <c:v>104</c:v>
                </c:pt>
                <c:pt idx="51">
                  <c:v>118</c:v>
                </c:pt>
                <c:pt idx="52">
                  <c:v>113</c:v>
                </c:pt>
                <c:pt idx="53">
                  <c:v>111</c:v>
                </c:pt>
                <c:pt idx="54">
                  <c:v>125</c:v>
                </c:pt>
                <c:pt idx="55">
                  <c:v>130</c:v>
                </c:pt>
                <c:pt idx="56">
                  <c:v>108</c:v>
                </c:pt>
                <c:pt idx="57">
                  <c:v>120</c:v>
                </c:pt>
                <c:pt idx="58">
                  <c:v>128</c:v>
                </c:pt>
                <c:pt idx="59">
                  <c:v>135</c:v>
                </c:pt>
                <c:pt idx="60">
                  <c:v>131</c:v>
                </c:pt>
                <c:pt idx="61">
                  <c:v>105</c:v>
                </c:pt>
                <c:pt idx="62">
                  <c:v>119</c:v>
                </c:pt>
                <c:pt idx="63">
                  <c:v>157</c:v>
                </c:pt>
                <c:pt idx="64">
                  <c:v>140</c:v>
                </c:pt>
                <c:pt idx="65">
                  <c:v>108</c:v>
                </c:pt>
                <c:pt idx="66">
                  <c:v>126</c:v>
                </c:pt>
                <c:pt idx="67">
                  <c:v>114</c:v>
                </c:pt>
                <c:pt idx="68">
                  <c:v>127</c:v>
                </c:pt>
                <c:pt idx="69">
                  <c:v>111</c:v>
                </c:pt>
                <c:pt idx="70">
                  <c:v>120</c:v>
                </c:pt>
                <c:pt idx="71">
                  <c:v>116</c:v>
                </c:pt>
                <c:pt idx="72">
                  <c:v>129</c:v>
                </c:pt>
                <c:pt idx="73">
                  <c:v>121</c:v>
                </c:pt>
                <c:pt idx="74">
                  <c:v>109</c:v>
                </c:pt>
                <c:pt idx="75">
                  <c:v>143</c:v>
                </c:pt>
                <c:pt idx="76">
                  <c:v>108</c:v>
                </c:pt>
                <c:pt idx="77">
                  <c:v>125</c:v>
                </c:pt>
                <c:pt idx="78">
                  <c:v>131</c:v>
                </c:pt>
                <c:pt idx="79">
                  <c:v>144</c:v>
                </c:pt>
                <c:pt idx="80">
                  <c:v>124</c:v>
                </c:pt>
                <c:pt idx="81">
                  <c:v>125</c:v>
                </c:pt>
                <c:pt idx="82">
                  <c:v>125</c:v>
                </c:pt>
                <c:pt idx="83">
                  <c:v>143</c:v>
                </c:pt>
                <c:pt idx="84">
                  <c:v>115</c:v>
                </c:pt>
                <c:pt idx="85">
                  <c:v>112</c:v>
                </c:pt>
                <c:pt idx="86">
                  <c:v>121</c:v>
                </c:pt>
                <c:pt idx="87">
                  <c:v>134</c:v>
                </c:pt>
                <c:pt idx="88">
                  <c:v>129</c:v>
                </c:pt>
                <c:pt idx="89">
                  <c:v>115</c:v>
                </c:pt>
                <c:pt idx="90">
                  <c:v>102</c:v>
                </c:pt>
                <c:pt idx="91">
                  <c:v>114</c:v>
                </c:pt>
                <c:pt idx="92">
                  <c:v>146</c:v>
                </c:pt>
                <c:pt idx="93">
                  <c:v>134</c:v>
                </c:pt>
                <c:pt idx="94">
                  <c:v>138</c:v>
                </c:pt>
                <c:pt idx="95">
                  <c:v>128</c:v>
                </c:pt>
                <c:pt idx="96">
                  <c:v>118</c:v>
                </c:pt>
                <c:pt idx="97">
                  <c:v>104</c:v>
                </c:pt>
                <c:pt idx="98">
                  <c:v>128</c:v>
                </c:pt>
                <c:pt idx="99">
                  <c:v>116</c:v>
                </c:pt>
                <c:pt idx="100">
                  <c:v>119</c:v>
                </c:pt>
                <c:pt idx="101">
                  <c:v>131</c:v>
                </c:pt>
                <c:pt idx="102">
                  <c:v>123</c:v>
                </c:pt>
                <c:pt idx="103">
                  <c:v>125</c:v>
                </c:pt>
                <c:pt idx="104">
                  <c:v>119</c:v>
                </c:pt>
                <c:pt idx="105">
                  <c:v>123</c:v>
                </c:pt>
                <c:pt idx="106">
                  <c:v>118</c:v>
                </c:pt>
                <c:pt idx="107">
                  <c:v>116</c:v>
                </c:pt>
                <c:pt idx="108">
                  <c:v>140</c:v>
                </c:pt>
                <c:pt idx="109">
                  <c:v>93</c:v>
                </c:pt>
                <c:pt idx="110">
                  <c:v>115</c:v>
                </c:pt>
                <c:pt idx="111">
                  <c:v>111</c:v>
                </c:pt>
                <c:pt idx="112">
                  <c:v>132</c:v>
                </c:pt>
                <c:pt idx="113">
                  <c:v>91</c:v>
                </c:pt>
                <c:pt idx="114">
                  <c:v>101</c:v>
                </c:pt>
                <c:pt idx="115">
                  <c:v>129</c:v>
                </c:pt>
                <c:pt idx="116">
                  <c:v>110</c:v>
                </c:pt>
                <c:pt idx="117">
                  <c:v>114</c:v>
                </c:pt>
                <c:pt idx="118">
                  <c:v>127</c:v>
                </c:pt>
                <c:pt idx="119">
                  <c:v>117</c:v>
                </c:pt>
                <c:pt idx="120">
                  <c:v>126</c:v>
                </c:pt>
                <c:pt idx="121">
                  <c:v>133</c:v>
                </c:pt>
                <c:pt idx="122">
                  <c:v>141</c:v>
                </c:pt>
                <c:pt idx="123">
                  <c:v>120</c:v>
                </c:pt>
                <c:pt idx="124">
                  <c:v>130</c:v>
                </c:pt>
                <c:pt idx="125">
                  <c:v>121</c:v>
                </c:pt>
                <c:pt idx="126">
                  <c:v>103</c:v>
                </c:pt>
                <c:pt idx="127">
                  <c:v>139</c:v>
                </c:pt>
                <c:pt idx="128">
                  <c:v>129</c:v>
                </c:pt>
                <c:pt idx="129">
                  <c:v>122</c:v>
                </c:pt>
                <c:pt idx="130">
                  <c:v>118</c:v>
                </c:pt>
                <c:pt idx="131">
                  <c:v>118</c:v>
                </c:pt>
                <c:pt idx="132">
                  <c:v>118</c:v>
                </c:pt>
                <c:pt idx="133">
                  <c:v>119</c:v>
                </c:pt>
                <c:pt idx="134">
                  <c:v>106</c:v>
                </c:pt>
                <c:pt idx="135">
                  <c:v>129</c:v>
                </c:pt>
                <c:pt idx="136">
                  <c:v>124</c:v>
                </c:pt>
                <c:pt idx="137">
                  <c:v>123</c:v>
                </c:pt>
                <c:pt idx="138">
                  <c:v>139</c:v>
                </c:pt>
                <c:pt idx="139">
                  <c:v>137</c:v>
                </c:pt>
                <c:pt idx="140">
                  <c:v>99</c:v>
                </c:pt>
                <c:pt idx="141">
                  <c:v>110</c:v>
                </c:pt>
                <c:pt idx="142">
                  <c:v>98</c:v>
                </c:pt>
                <c:pt idx="143">
                  <c:v>123</c:v>
                </c:pt>
                <c:pt idx="144">
                  <c:v>111</c:v>
                </c:pt>
                <c:pt idx="145">
                  <c:v>110</c:v>
                </c:pt>
                <c:pt idx="146">
                  <c:v>113</c:v>
                </c:pt>
                <c:pt idx="147">
                  <c:v>110</c:v>
                </c:pt>
                <c:pt idx="148">
                  <c:v>87</c:v>
                </c:pt>
                <c:pt idx="149">
                  <c:v>125</c:v>
                </c:pt>
                <c:pt idx="150">
                  <c:v>119</c:v>
                </c:pt>
                <c:pt idx="151">
                  <c:v>109</c:v>
                </c:pt>
                <c:pt idx="152">
                  <c:v>103</c:v>
                </c:pt>
                <c:pt idx="153">
                  <c:v>126</c:v>
                </c:pt>
                <c:pt idx="154">
                  <c:v>119</c:v>
                </c:pt>
                <c:pt idx="155">
                  <c:v>113</c:v>
                </c:pt>
                <c:pt idx="156">
                  <c:v>86</c:v>
                </c:pt>
                <c:pt idx="157">
                  <c:v>107</c:v>
                </c:pt>
                <c:pt idx="158">
                  <c:v>130</c:v>
                </c:pt>
                <c:pt idx="159">
                  <c:v>102</c:v>
                </c:pt>
                <c:pt idx="160">
                  <c:v>101</c:v>
                </c:pt>
                <c:pt idx="161">
                  <c:v>100</c:v>
                </c:pt>
                <c:pt idx="162">
                  <c:v>114</c:v>
                </c:pt>
                <c:pt idx="163">
                  <c:v>122</c:v>
                </c:pt>
                <c:pt idx="164">
                  <c:v>104</c:v>
                </c:pt>
                <c:pt idx="165">
                  <c:v>99</c:v>
                </c:pt>
                <c:pt idx="166">
                  <c:v>108</c:v>
                </c:pt>
                <c:pt idx="167">
                  <c:v>111</c:v>
                </c:pt>
                <c:pt idx="168">
                  <c:v>122</c:v>
                </c:pt>
                <c:pt idx="169">
                  <c:v>113</c:v>
                </c:pt>
                <c:pt idx="170">
                  <c:v>107</c:v>
                </c:pt>
                <c:pt idx="171">
                  <c:v>124</c:v>
                </c:pt>
                <c:pt idx="172">
                  <c:v>98</c:v>
                </c:pt>
                <c:pt idx="173">
                  <c:v>129</c:v>
                </c:pt>
                <c:pt idx="174">
                  <c:v>93</c:v>
                </c:pt>
                <c:pt idx="175">
                  <c:v>134</c:v>
                </c:pt>
                <c:pt idx="176">
                  <c:v>127</c:v>
                </c:pt>
                <c:pt idx="177">
                  <c:v>102</c:v>
                </c:pt>
                <c:pt idx="178">
                  <c:v>130</c:v>
                </c:pt>
                <c:pt idx="179">
                  <c:v>91</c:v>
                </c:pt>
                <c:pt idx="180">
                  <c:v>115</c:v>
                </c:pt>
                <c:pt idx="181">
                  <c:v>113</c:v>
                </c:pt>
                <c:pt idx="182">
                  <c:v>106</c:v>
                </c:pt>
                <c:pt idx="183">
                  <c:v>122</c:v>
                </c:pt>
                <c:pt idx="184">
                  <c:v>125</c:v>
                </c:pt>
                <c:pt idx="185">
                  <c:v>112</c:v>
                </c:pt>
                <c:pt idx="186">
                  <c:v>127</c:v>
                </c:pt>
                <c:pt idx="187">
                  <c:v>119</c:v>
                </c:pt>
                <c:pt idx="188">
                  <c:v>110</c:v>
                </c:pt>
                <c:pt idx="189">
                  <c:v>102</c:v>
                </c:pt>
                <c:pt idx="190">
                  <c:v>119</c:v>
                </c:pt>
                <c:pt idx="191">
                  <c:v>101</c:v>
                </c:pt>
                <c:pt idx="192">
                  <c:v>92</c:v>
                </c:pt>
                <c:pt idx="193">
                  <c:v>113</c:v>
                </c:pt>
                <c:pt idx="194">
                  <c:v>115</c:v>
                </c:pt>
                <c:pt idx="195">
                  <c:v>123</c:v>
                </c:pt>
                <c:pt idx="196">
                  <c:v>111</c:v>
                </c:pt>
                <c:pt idx="197">
                  <c:v>92</c:v>
                </c:pt>
                <c:pt idx="198">
                  <c:v>125</c:v>
                </c:pt>
                <c:pt idx="199">
                  <c:v>145</c:v>
                </c:pt>
                <c:pt idx="200">
                  <c:v>110</c:v>
                </c:pt>
                <c:pt idx="201">
                  <c:v>117</c:v>
                </c:pt>
                <c:pt idx="202">
                  <c:v>114</c:v>
                </c:pt>
                <c:pt idx="203">
                  <c:v>129</c:v>
                </c:pt>
                <c:pt idx="204">
                  <c:v>106</c:v>
                </c:pt>
                <c:pt idx="205">
                  <c:v>116</c:v>
                </c:pt>
                <c:pt idx="206">
                  <c:v>93</c:v>
                </c:pt>
                <c:pt idx="207">
                  <c:v>105</c:v>
                </c:pt>
                <c:pt idx="208">
                  <c:v>104</c:v>
                </c:pt>
                <c:pt idx="209">
                  <c:v>113</c:v>
                </c:pt>
                <c:pt idx="210">
                  <c:v>120</c:v>
                </c:pt>
                <c:pt idx="211">
                  <c:v>110</c:v>
                </c:pt>
                <c:pt idx="212">
                  <c:v>116</c:v>
                </c:pt>
                <c:pt idx="213">
                  <c:v>117</c:v>
                </c:pt>
                <c:pt idx="214">
                  <c:v>115</c:v>
                </c:pt>
                <c:pt idx="215">
                  <c:v>129</c:v>
                </c:pt>
                <c:pt idx="216">
                  <c:v>107</c:v>
                </c:pt>
                <c:pt idx="217">
                  <c:v>112</c:v>
                </c:pt>
                <c:pt idx="218">
                  <c:v>124</c:v>
                </c:pt>
                <c:pt idx="219">
                  <c:v>109</c:v>
                </c:pt>
                <c:pt idx="220">
                  <c:v>114</c:v>
                </c:pt>
                <c:pt idx="221">
                  <c:v>123</c:v>
                </c:pt>
                <c:pt idx="222">
                  <c:v>113</c:v>
                </c:pt>
                <c:pt idx="223">
                  <c:v>104</c:v>
                </c:pt>
                <c:pt idx="224">
                  <c:v>102</c:v>
                </c:pt>
                <c:pt idx="225">
                  <c:v>108</c:v>
                </c:pt>
                <c:pt idx="226">
                  <c:v>117</c:v>
                </c:pt>
                <c:pt idx="227">
                  <c:v>88</c:v>
                </c:pt>
                <c:pt idx="228">
                  <c:v>107</c:v>
                </c:pt>
                <c:pt idx="229">
                  <c:v>118</c:v>
                </c:pt>
                <c:pt idx="230">
                  <c:v>118</c:v>
                </c:pt>
                <c:pt idx="231">
                  <c:v>82</c:v>
                </c:pt>
                <c:pt idx="232">
                  <c:v>102</c:v>
                </c:pt>
                <c:pt idx="233">
                  <c:v>102</c:v>
                </c:pt>
                <c:pt idx="234">
                  <c:v>112</c:v>
                </c:pt>
                <c:pt idx="235">
                  <c:v>103</c:v>
                </c:pt>
                <c:pt idx="236">
                  <c:v>109</c:v>
                </c:pt>
                <c:pt idx="237">
                  <c:v>98</c:v>
                </c:pt>
                <c:pt idx="238">
                  <c:v>122</c:v>
                </c:pt>
                <c:pt idx="239">
                  <c:v>106</c:v>
                </c:pt>
                <c:pt idx="240">
                  <c:v>129</c:v>
                </c:pt>
                <c:pt idx="241">
                  <c:v>115</c:v>
                </c:pt>
                <c:pt idx="242">
                  <c:v>99</c:v>
                </c:pt>
                <c:pt idx="243">
                  <c:v>102</c:v>
                </c:pt>
                <c:pt idx="244">
                  <c:v>117</c:v>
                </c:pt>
                <c:pt idx="245">
                  <c:v>91</c:v>
                </c:pt>
                <c:pt idx="246">
                  <c:v>111</c:v>
                </c:pt>
                <c:pt idx="247">
                  <c:v>100</c:v>
                </c:pt>
                <c:pt idx="248">
                  <c:v>101</c:v>
                </c:pt>
                <c:pt idx="249">
                  <c:v>98</c:v>
                </c:pt>
                <c:pt idx="250">
                  <c:v>114</c:v>
                </c:pt>
                <c:pt idx="251">
                  <c:v>112</c:v>
                </c:pt>
                <c:pt idx="252">
                  <c:v>107</c:v>
                </c:pt>
                <c:pt idx="253">
                  <c:v>116</c:v>
                </c:pt>
                <c:pt idx="254">
                  <c:v>119</c:v>
                </c:pt>
                <c:pt idx="255">
                  <c:v>105</c:v>
                </c:pt>
                <c:pt idx="256">
                  <c:v>141</c:v>
                </c:pt>
                <c:pt idx="257">
                  <c:v>98</c:v>
                </c:pt>
                <c:pt idx="258">
                  <c:v>118</c:v>
                </c:pt>
                <c:pt idx="259">
                  <c:v>114</c:v>
                </c:pt>
                <c:pt idx="260">
                  <c:v>111</c:v>
                </c:pt>
                <c:pt idx="261">
                  <c:v>108</c:v>
                </c:pt>
                <c:pt idx="262">
                  <c:v>103</c:v>
                </c:pt>
                <c:pt idx="263">
                  <c:v>110</c:v>
                </c:pt>
                <c:pt idx="264">
                  <c:v>127</c:v>
                </c:pt>
                <c:pt idx="265">
                  <c:v>115</c:v>
                </c:pt>
                <c:pt idx="266">
                  <c:v>104</c:v>
                </c:pt>
                <c:pt idx="267">
                  <c:v>107</c:v>
                </c:pt>
                <c:pt idx="268">
                  <c:v>90</c:v>
                </c:pt>
                <c:pt idx="269">
                  <c:v>94</c:v>
                </c:pt>
                <c:pt idx="270">
                  <c:v>120</c:v>
                </c:pt>
                <c:pt idx="271">
                  <c:v>104</c:v>
                </c:pt>
                <c:pt idx="272">
                  <c:v>105</c:v>
                </c:pt>
                <c:pt idx="273">
                  <c:v>114</c:v>
                </c:pt>
                <c:pt idx="274">
                  <c:v>105</c:v>
                </c:pt>
                <c:pt idx="275">
                  <c:v>106</c:v>
                </c:pt>
                <c:pt idx="276">
                  <c:v>120</c:v>
                </c:pt>
                <c:pt idx="277">
                  <c:v>106</c:v>
                </c:pt>
                <c:pt idx="278">
                  <c:v>109</c:v>
                </c:pt>
                <c:pt idx="279">
                  <c:v>130</c:v>
                </c:pt>
                <c:pt idx="280">
                  <c:v>103</c:v>
                </c:pt>
                <c:pt idx="281">
                  <c:v>123</c:v>
                </c:pt>
                <c:pt idx="282">
                  <c:v>115</c:v>
                </c:pt>
                <c:pt idx="283">
                  <c:v>123</c:v>
                </c:pt>
                <c:pt idx="284">
                  <c:v>111</c:v>
                </c:pt>
                <c:pt idx="285">
                  <c:v>105</c:v>
                </c:pt>
                <c:pt idx="286">
                  <c:v>108</c:v>
                </c:pt>
                <c:pt idx="287">
                  <c:v>120</c:v>
                </c:pt>
                <c:pt idx="288">
                  <c:v>92</c:v>
                </c:pt>
                <c:pt idx="289">
                  <c:v>120</c:v>
                </c:pt>
                <c:pt idx="290">
                  <c:v>99</c:v>
                </c:pt>
                <c:pt idx="291">
                  <c:v>118</c:v>
                </c:pt>
                <c:pt idx="292">
                  <c:v>125</c:v>
                </c:pt>
                <c:pt idx="293">
                  <c:v>106</c:v>
                </c:pt>
                <c:pt idx="294">
                  <c:v>116</c:v>
                </c:pt>
                <c:pt idx="295">
                  <c:v>121</c:v>
                </c:pt>
                <c:pt idx="296">
                  <c:v>121</c:v>
                </c:pt>
                <c:pt idx="297">
                  <c:v>95</c:v>
                </c:pt>
                <c:pt idx="298">
                  <c:v>102</c:v>
                </c:pt>
                <c:pt idx="299">
                  <c:v>107</c:v>
                </c:pt>
                <c:pt idx="300">
                  <c:v>121</c:v>
                </c:pt>
                <c:pt idx="301">
                  <c:v>120</c:v>
                </c:pt>
                <c:pt idx="302">
                  <c:v>104</c:v>
                </c:pt>
                <c:pt idx="303">
                  <c:v>120</c:v>
                </c:pt>
                <c:pt idx="304">
                  <c:v>130</c:v>
                </c:pt>
                <c:pt idx="305">
                  <c:v>112</c:v>
                </c:pt>
                <c:pt idx="306">
                  <c:v>105</c:v>
                </c:pt>
                <c:pt idx="307">
                  <c:v>104</c:v>
                </c:pt>
                <c:pt idx="308">
                  <c:v>107</c:v>
                </c:pt>
                <c:pt idx="309">
                  <c:v>115</c:v>
                </c:pt>
                <c:pt idx="310">
                  <c:v>116</c:v>
                </c:pt>
                <c:pt idx="311">
                  <c:v>113</c:v>
                </c:pt>
                <c:pt idx="312">
                  <c:v>118</c:v>
                </c:pt>
                <c:pt idx="313">
                  <c:v>114</c:v>
                </c:pt>
                <c:pt idx="314">
                  <c:v>90</c:v>
                </c:pt>
                <c:pt idx="315">
                  <c:v>141</c:v>
                </c:pt>
                <c:pt idx="316">
                  <c:v>122</c:v>
                </c:pt>
                <c:pt idx="317">
                  <c:v>123</c:v>
                </c:pt>
                <c:pt idx="318">
                  <c:v>123</c:v>
                </c:pt>
                <c:pt idx="319">
                  <c:v>112</c:v>
                </c:pt>
                <c:pt idx="320">
                  <c:v>111</c:v>
                </c:pt>
                <c:pt idx="321">
                  <c:v>106</c:v>
                </c:pt>
                <c:pt idx="322">
                  <c:v>122</c:v>
                </c:pt>
                <c:pt idx="323">
                  <c:v>100</c:v>
                </c:pt>
                <c:pt idx="324">
                  <c:v>118</c:v>
                </c:pt>
                <c:pt idx="325">
                  <c:v>109</c:v>
                </c:pt>
                <c:pt idx="326">
                  <c:v>119</c:v>
                </c:pt>
                <c:pt idx="327">
                  <c:v>112</c:v>
                </c:pt>
                <c:pt idx="328">
                  <c:v>150</c:v>
                </c:pt>
                <c:pt idx="329">
                  <c:v>121</c:v>
                </c:pt>
                <c:pt idx="330">
                  <c:v>131</c:v>
                </c:pt>
                <c:pt idx="331">
                  <c:v>106</c:v>
                </c:pt>
                <c:pt idx="332">
                  <c:v>131</c:v>
                </c:pt>
                <c:pt idx="333">
                  <c:v>125</c:v>
                </c:pt>
                <c:pt idx="334">
                  <c:v>116</c:v>
                </c:pt>
                <c:pt idx="335">
                  <c:v>121</c:v>
                </c:pt>
                <c:pt idx="336">
                  <c:v>112</c:v>
                </c:pt>
                <c:pt idx="337">
                  <c:v>125</c:v>
                </c:pt>
                <c:pt idx="338">
                  <c:v>115</c:v>
                </c:pt>
                <c:pt idx="339">
                  <c:v>94</c:v>
                </c:pt>
                <c:pt idx="340">
                  <c:v>127</c:v>
                </c:pt>
                <c:pt idx="341">
                  <c:v>114</c:v>
                </c:pt>
                <c:pt idx="342">
                  <c:v>116</c:v>
                </c:pt>
                <c:pt idx="343">
                  <c:v>94</c:v>
                </c:pt>
                <c:pt idx="344">
                  <c:v>141</c:v>
                </c:pt>
                <c:pt idx="345">
                  <c:v>114</c:v>
                </c:pt>
                <c:pt idx="346">
                  <c:v>113</c:v>
                </c:pt>
                <c:pt idx="347">
                  <c:v>123</c:v>
                </c:pt>
                <c:pt idx="348">
                  <c:v>113</c:v>
                </c:pt>
                <c:pt idx="349">
                  <c:v>100</c:v>
                </c:pt>
                <c:pt idx="350">
                  <c:v>130</c:v>
                </c:pt>
                <c:pt idx="351">
                  <c:v>114</c:v>
                </c:pt>
                <c:pt idx="352">
                  <c:v>117</c:v>
                </c:pt>
                <c:pt idx="353">
                  <c:v>112</c:v>
                </c:pt>
                <c:pt idx="354">
                  <c:v>109</c:v>
                </c:pt>
                <c:pt idx="355">
                  <c:v>122</c:v>
                </c:pt>
                <c:pt idx="356">
                  <c:v>137</c:v>
                </c:pt>
                <c:pt idx="357">
                  <c:v>101</c:v>
                </c:pt>
                <c:pt idx="358">
                  <c:v>100</c:v>
                </c:pt>
                <c:pt idx="359">
                  <c:v>94</c:v>
                </c:pt>
                <c:pt idx="360">
                  <c:v>100</c:v>
                </c:pt>
                <c:pt idx="361">
                  <c:v>107</c:v>
                </c:pt>
                <c:pt idx="362">
                  <c:v>111</c:v>
                </c:pt>
                <c:pt idx="363">
                  <c:v>120</c:v>
                </c:pt>
                <c:pt idx="364">
                  <c:v>112</c:v>
                </c:pt>
                <c:pt idx="365">
                  <c:v>113</c:v>
                </c:pt>
                <c:pt idx="366">
                  <c:v>114</c:v>
                </c:pt>
                <c:pt idx="367">
                  <c:v>105</c:v>
                </c:pt>
                <c:pt idx="368">
                  <c:v>137</c:v>
                </c:pt>
                <c:pt idx="369">
                  <c:v>131</c:v>
                </c:pt>
                <c:pt idx="370">
                  <c:v>110</c:v>
                </c:pt>
                <c:pt idx="371">
                  <c:v>110</c:v>
                </c:pt>
                <c:pt idx="372">
                  <c:v>132</c:v>
                </c:pt>
                <c:pt idx="373">
                  <c:v>104</c:v>
                </c:pt>
                <c:pt idx="374">
                  <c:v>141</c:v>
                </c:pt>
                <c:pt idx="375">
                  <c:v>140</c:v>
                </c:pt>
                <c:pt idx="376">
                  <c:v>118</c:v>
                </c:pt>
                <c:pt idx="377">
                  <c:v>124</c:v>
                </c:pt>
                <c:pt idx="378">
                  <c:v>110</c:v>
                </c:pt>
                <c:pt idx="379">
                  <c:v>120</c:v>
                </c:pt>
                <c:pt idx="380">
                  <c:v>145</c:v>
                </c:pt>
                <c:pt idx="381">
                  <c:v>110</c:v>
                </c:pt>
                <c:pt idx="382">
                  <c:v>118</c:v>
                </c:pt>
                <c:pt idx="383">
                  <c:v>125</c:v>
                </c:pt>
                <c:pt idx="384">
                  <c:v>132</c:v>
                </c:pt>
                <c:pt idx="385">
                  <c:v>123</c:v>
                </c:pt>
                <c:pt idx="386">
                  <c:v>140</c:v>
                </c:pt>
                <c:pt idx="387">
                  <c:v>127</c:v>
                </c:pt>
                <c:pt idx="388">
                  <c:v>101</c:v>
                </c:pt>
                <c:pt idx="389">
                  <c:v>121</c:v>
                </c:pt>
                <c:pt idx="390">
                  <c:v>109</c:v>
                </c:pt>
                <c:pt idx="391">
                  <c:v>97</c:v>
                </c:pt>
                <c:pt idx="392">
                  <c:v>115</c:v>
                </c:pt>
                <c:pt idx="393">
                  <c:v>121</c:v>
                </c:pt>
                <c:pt idx="394">
                  <c:v>117</c:v>
                </c:pt>
                <c:pt idx="395">
                  <c:v>97</c:v>
                </c:pt>
                <c:pt idx="396">
                  <c:v>111</c:v>
                </c:pt>
                <c:pt idx="397">
                  <c:v>133</c:v>
                </c:pt>
                <c:pt idx="398">
                  <c:v>123</c:v>
                </c:pt>
                <c:pt idx="399">
                  <c:v>142</c:v>
                </c:pt>
                <c:pt idx="400">
                  <c:v>133</c:v>
                </c:pt>
                <c:pt idx="401">
                  <c:v>145</c:v>
                </c:pt>
                <c:pt idx="402">
                  <c:v>102</c:v>
                </c:pt>
                <c:pt idx="403">
                  <c:v>127</c:v>
                </c:pt>
                <c:pt idx="404">
                  <c:v>130</c:v>
                </c:pt>
                <c:pt idx="405">
                  <c:v>102</c:v>
                </c:pt>
                <c:pt idx="406">
                  <c:v>137</c:v>
                </c:pt>
                <c:pt idx="407">
                  <c:v>129</c:v>
                </c:pt>
                <c:pt idx="408">
                  <c:v>114</c:v>
                </c:pt>
                <c:pt idx="409">
                  <c:v>103</c:v>
                </c:pt>
                <c:pt idx="410">
                  <c:v>105</c:v>
                </c:pt>
                <c:pt idx="411">
                  <c:v>113</c:v>
                </c:pt>
                <c:pt idx="412">
                  <c:v>114</c:v>
                </c:pt>
                <c:pt idx="413">
                  <c:v>118</c:v>
                </c:pt>
                <c:pt idx="414">
                  <c:v>120</c:v>
                </c:pt>
                <c:pt idx="415">
                  <c:v>135</c:v>
                </c:pt>
                <c:pt idx="416">
                  <c:v>132</c:v>
                </c:pt>
                <c:pt idx="417">
                  <c:v>127</c:v>
                </c:pt>
                <c:pt idx="418">
                  <c:v>106</c:v>
                </c:pt>
                <c:pt idx="419">
                  <c:v>138</c:v>
                </c:pt>
                <c:pt idx="420">
                  <c:v>115</c:v>
                </c:pt>
                <c:pt idx="421">
                  <c:v>124</c:v>
                </c:pt>
                <c:pt idx="422">
                  <c:v>143</c:v>
                </c:pt>
                <c:pt idx="423">
                  <c:v>141</c:v>
                </c:pt>
                <c:pt idx="424">
                  <c:v>120</c:v>
                </c:pt>
                <c:pt idx="425">
                  <c:v>114</c:v>
                </c:pt>
                <c:pt idx="426">
                  <c:v>129</c:v>
                </c:pt>
                <c:pt idx="427">
                  <c:v>121</c:v>
                </c:pt>
                <c:pt idx="428">
                  <c:v>139</c:v>
                </c:pt>
                <c:pt idx="429">
                  <c:v>119</c:v>
                </c:pt>
                <c:pt idx="430">
                  <c:v>113</c:v>
                </c:pt>
                <c:pt idx="431">
                  <c:v>126</c:v>
                </c:pt>
                <c:pt idx="432">
                  <c:v>115</c:v>
                </c:pt>
                <c:pt idx="433">
                  <c:v>123</c:v>
                </c:pt>
                <c:pt idx="434">
                  <c:v>110</c:v>
                </c:pt>
                <c:pt idx="435">
                  <c:v>114</c:v>
                </c:pt>
                <c:pt idx="436">
                  <c:v>125</c:v>
                </c:pt>
                <c:pt idx="437">
                  <c:v>116</c:v>
                </c:pt>
                <c:pt idx="438">
                  <c:v>115</c:v>
                </c:pt>
                <c:pt idx="439">
                  <c:v>127</c:v>
                </c:pt>
                <c:pt idx="440">
                  <c:v>138</c:v>
                </c:pt>
                <c:pt idx="441">
                  <c:v>131</c:v>
                </c:pt>
                <c:pt idx="442">
                  <c:v>141</c:v>
                </c:pt>
                <c:pt idx="443">
                  <c:v>107</c:v>
                </c:pt>
                <c:pt idx="444">
                  <c:v>111</c:v>
                </c:pt>
                <c:pt idx="445">
                  <c:v>114</c:v>
                </c:pt>
                <c:pt idx="446">
                  <c:v>133</c:v>
                </c:pt>
                <c:pt idx="447">
                  <c:v>119</c:v>
                </c:pt>
                <c:pt idx="448">
                  <c:v>137</c:v>
                </c:pt>
                <c:pt idx="449">
                  <c:v>124</c:v>
                </c:pt>
                <c:pt idx="450">
                  <c:v>154</c:v>
                </c:pt>
                <c:pt idx="451">
                  <c:v>138</c:v>
                </c:pt>
                <c:pt idx="452">
                  <c:v>157</c:v>
                </c:pt>
                <c:pt idx="453">
                  <c:v>147</c:v>
                </c:pt>
                <c:pt idx="454">
                  <c:v>120</c:v>
                </c:pt>
                <c:pt idx="455">
                  <c:v>116</c:v>
                </c:pt>
                <c:pt idx="456">
                  <c:v>112</c:v>
                </c:pt>
                <c:pt idx="457">
                  <c:v>139</c:v>
                </c:pt>
                <c:pt idx="458">
                  <c:v>154</c:v>
                </c:pt>
                <c:pt idx="459">
                  <c:v>128</c:v>
                </c:pt>
                <c:pt idx="460">
                  <c:v>125</c:v>
                </c:pt>
                <c:pt idx="461">
                  <c:v>122</c:v>
                </c:pt>
                <c:pt idx="462">
                  <c:v>140</c:v>
                </c:pt>
                <c:pt idx="463">
                  <c:v>137</c:v>
                </c:pt>
                <c:pt idx="464">
                  <c:v>143</c:v>
                </c:pt>
                <c:pt idx="465">
                  <c:v>125</c:v>
                </c:pt>
                <c:pt idx="466">
                  <c:v>134</c:v>
                </c:pt>
                <c:pt idx="467">
                  <c:v>129</c:v>
                </c:pt>
                <c:pt idx="468">
                  <c:v>145</c:v>
                </c:pt>
                <c:pt idx="469">
                  <c:v>132</c:v>
                </c:pt>
                <c:pt idx="470">
                  <c:v>139</c:v>
                </c:pt>
                <c:pt idx="471">
                  <c:v>122</c:v>
                </c:pt>
                <c:pt idx="472">
                  <c:v>156</c:v>
                </c:pt>
                <c:pt idx="473">
                  <c:v>113</c:v>
                </c:pt>
                <c:pt idx="474">
                  <c:v>143</c:v>
                </c:pt>
                <c:pt idx="475">
                  <c:v>119</c:v>
                </c:pt>
                <c:pt idx="476">
                  <c:v>140</c:v>
                </c:pt>
                <c:pt idx="477">
                  <c:v>125</c:v>
                </c:pt>
                <c:pt idx="478">
                  <c:v>163</c:v>
                </c:pt>
                <c:pt idx="479">
                  <c:v>136</c:v>
                </c:pt>
                <c:pt idx="480">
                  <c:v>150</c:v>
                </c:pt>
                <c:pt idx="481">
                  <c:v>137</c:v>
                </c:pt>
                <c:pt idx="482">
                  <c:v>142</c:v>
                </c:pt>
                <c:pt idx="483">
                  <c:v>138</c:v>
                </c:pt>
                <c:pt idx="484">
                  <c:v>130</c:v>
                </c:pt>
                <c:pt idx="485">
                  <c:v>130</c:v>
                </c:pt>
                <c:pt idx="486">
                  <c:v>153</c:v>
                </c:pt>
                <c:pt idx="487">
                  <c:v>160</c:v>
                </c:pt>
                <c:pt idx="488">
                  <c:v>127</c:v>
                </c:pt>
                <c:pt idx="489">
                  <c:v>132</c:v>
                </c:pt>
                <c:pt idx="490">
                  <c:v>152</c:v>
                </c:pt>
                <c:pt idx="491">
                  <c:v>157</c:v>
                </c:pt>
                <c:pt idx="492">
                  <c:v>136</c:v>
                </c:pt>
                <c:pt idx="493">
                  <c:v>138</c:v>
                </c:pt>
                <c:pt idx="494">
                  <c:v>151</c:v>
                </c:pt>
                <c:pt idx="495">
                  <c:v>147</c:v>
                </c:pt>
                <c:pt idx="496">
                  <c:v>127</c:v>
                </c:pt>
                <c:pt idx="497">
                  <c:v>144</c:v>
                </c:pt>
                <c:pt idx="498">
                  <c:v>144</c:v>
                </c:pt>
                <c:pt idx="499">
                  <c:v>117</c:v>
                </c:pt>
                <c:pt idx="500">
                  <c:v>142</c:v>
                </c:pt>
                <c:pt idx="501">
                  <c:v>152</c:v>
                </c:pt>
                <c:pt idx="502">
                  <c:v>133</c:v>
                </c:pt>
                <c:pt idx="503">
                  <c:v>135</c:v>
                </c:pt>
                <c:pt idx="504">
                  <c:v>171</c:v>
                </c:pt>
                <c:pt idx="505">
                  <c:v>143</c:v>
                </c:pt>
                <c:pt idx="506">
                  <c:v>170</c:v>
                </c:pt>
                <c:pt idx="507">
                  <c:v>138</c:v>
                </c:pt>
                <c:pt idx="508">
                  <c:v>176</c:v>
                </c:pt>
                <c:pt idx="509">
                  <c:v>148</c:v>
                </c:pt>
                <c:pt idx="510">
                  <c:v>151</c:v>
                </c:pt>
                <c:pt idx="511">
                  <c:v>170</c:v>
                </c:pt>
                <c:pt idx="512">
                  <c:v>141</c:v>
                </c:pt>
                <c:pt idx="513">
                  <c:v>157</c:v>
                </c:pt>
                <c:pt idx="514">
                  <c:v>136</c:v>
                </c:pt>
                <c:pt idx="515">
                  <c:v>134</c:v>
                </c:pt>
                <c:pt idx="516">
                  <c:v>152</c:v>
                </c:pt>
                <c:pt idx="517">
                  <c:v>141</c:v>
                </c:pt>
                <c:pt idx="518">
                  <c:v>146</c:v>
                </c:pt>
                <c:pt idx="519">
                  <c:v>134</c:v>
                </c:pt>
                <c:pt idx="520">
                  <c:v>159</c:v>
                </c:pt>
                <c:pt idx="521">
                  <c:v>167</c:v>
                </c:pt>
                <c:pt idx="522">
                  <c:v>149</c:v>
                </c:pt>
                <c:pt idx="523">
                  <c:v>163</c:v>
                </c:pt>
                <c:pt idx="524">
                  <c:v>165</c:v>
                </c:pt>
                <c:pt idx="525">
                  <c:v>152</c:v>
                </c:pt>
                <c:pt idx="526">
                  <c:v>166</c:v>
                </c:pt>
                <c:pt idx="527">
                  <c:v>144</c:v>
                </c:pt>
                <c:pt idx="528">
                  <c:v>158</c:v>
                </c:pt>
                <c:pt idx="529">
                  <c:v>148</c:v>
                </c:pt>
                <c:pt idx="530">
                  <c:v>165</c:v>
                </c:pt>
                <c:pt idx="531">
                  <c:v>149</c:v>
                </c:pt>
                <c:pt idx="532">
                  <c:v>142</c:v>
                </c:pt>
                <c:pt idx="533">
                  <c:v>164</c:v>
                </c:pt>
                <c:pt idx="534">
                  <c:v>155</c:v>
                </c:pt>
                <c:pt idx="535">
                  <c:v>128</c:v>
                </c:pt>
                <c:pt idx="536">
                  <c:v>175</c:v>
                </c:pt>
                <c:pt idx="537">
                  <c:v>150</c:v>
                </c:pt>
                <c:pt idx="538">
                  <c:v>167</c:v>
                </c:pt>
                <c:pt idx="539">
                  <c:v>147</c:v>
                </c:pt>
                <c:pt idx="540">
                  <c:v>161</c:v>
                </c:pt>
                <c:pt idx="541">
                  <c:v>177</c:v>
                </c:pt>
                <c:pt idx="542">
                  <c:v>149</c:v>
                </c:pt>
                <c:pt idx="543">
                  <c:v>176</c:v>
                </c:pt>
                <c:pt idx="544">
                  <c:v>168</c:v>
                </c:pt>
                <c:pt idx="545">
                  <c:v>161</c:v>
                </c:pt>
                <c:pt idx="546">
                  <c:v>154</c:v>
                </c:pt>
                <c:pt idx="547">
                  <c:v>184</c:v>
                </c:pt>
                <c:pt idx="548">
                  <c:v>178</c:v>
                </c:pt>
                <c:pt idx="549">
                  <c:v>178</c:v>
                </c:pt>
                <c:pt idx="550">
                  <c:v>173</c:v>
                </c:pt>
                <c:pt idx="551">
                  <c:v>198</c:v>
                </c:pt>
                <c:pt idx="552">
                  <c:v>204</c:v>
                </c:pt>
                <c:pt idx="553">
                  <c:v>188</c:v>
                </c:pt>
                <c:pt idx="554">
                  <c:v>184</c:v>
                </c:pt>
                <c:pt idx="555">
                  <c:v>184</c:v>
                </c:pt>
                <c:pt idx="556">
                  <c:v>194</c:v>
                </c:pt>
                <c:pt idx="557">
                  <c:v>170</c:v>
                </c:pt>
                <c:pt idx="558">
                  <c:v>181</c:v>
                </c:pt>
                <c:pt idx="559">
                  <c:v>167</c:v>
                </c:pt>
                <c:pt idx="560">
                  <c:v>176</c:v>
                </c:pt>
                <c:pt idx="561">
                  <c:v>157</c:v>
                </c:pt>
                <c:pt idx="562">
                  <c:v>175</c:v>
                </c:pt>
                <c:pt idx="563">
                  <c:v>187</c:v>
                </c:pt>
                <c:pt idx="564">
                  <c:v>177</c:v>
                </c:pt>
                <c:pt idx="565">
                  <c:v>188</c:v>
                </c:pt>
                <c:pt idx="566">
                  <c:v>171</c:v>
                </c:pt>
                <c:pt idx="567">
                  <c:v>170</c:v>
                </c:pt>
                <c:pt idx="568">
                  <c:v>164</c:v>
                </c:pt>
                <c:pt idx="569">
                  <c:v>175</c:v>
                </c:pt>
                <c:pt idx="570">
                  <c:v>183</c:v>
                </c:pt>
                <c:pt idx="571">
                  <c:v>160</c:v>
                </c:pt>
                <c:pt idx="572">
                  <c:v>184</c:v>
                </c:pt>
                <c:pt idx="573">
                  <c:v>200</c:v>
                </c:pt>
                <c:pt idx="574">
                  <c:v>189</c:v>
                </c:pt>
                <c:pt idx="575">
                  <c:v>201</c:v>
                </c:pt>
                <c:pt idx="576">
                  <c:v>179</c:v>
                </c:pt>
                <c:pt idx="577">
                  <c:v>185</c:v>
                </c:pt>
                <c:pt idx="578">
                  <c:v>174</c:v>
                </c:pt>
                <c:pt idx="579">
                  <c:v>200</c:v>
                </c:pt>
                <c:pt idx="580">
                  <c:v>189</c:v>
                </c:pt>
                <c:pt idx="581">
                  <c:v>197</c:v>
                </c:pt>
                <c:pt idx="582">
                  <c:v>156</c:v>
                </c:pt>
                <c:pt idx="583">
                  <c:v>180</c:v>
                </c:pt>
                <c:pt idx="584">
                  <c:v>162</c:v>
                </c:pt>
                <c:pt idx="585">
                  <c:v>164</c:v>
                </c:pt>
                <c:pt idx="586">
                  <c:v>144</c:v>
                </c:pt>
                <c:pt idx="587">
                  <c:v>186</c:v>
                </c:pt>
                <c:pt idx="588">
                  <c:v>197</c:v>
                </c:pt>
                <c:pt idx="589">
                  <c:v>165</c:v>
                </c:pt>
                <c:pt idx="590">
                  <c:v>171</c:v>
                </c:pt>
                <c:pt idx="591">
                  <c:v>184</c:v>
                </c:pt>
                <c:pt idx="592">
                  <c:v>185</c:v>
                </c:pt>
                <c:pt idx="593">
                  <c:v>175</c:v>
                </c:pt>
                <c:pt idx="594">
                  <c:v>176</c:v>
                </c:pt>
                <c:pt idx="595">
                  <c:v>206</c:v>
                </c:pt>
                <c:pt idx="596">
                  <c:v>201</c:v>
                </c:pt>
                <c:pt idx="597">
                  <c:v>216</c:v>
                </c:pt>
                <c:pt idx="598">
                  <c:v>177</c:v>
                </c:pt>
                <c:pt idx="599">
                  <c:v>182</c:v>
                </c:pt>
                <c:pt idx="600">
                  <c:v>191</c:v>
                </c:pt>
                <c:pt idx="601">
                  <c:v>173</c:v>
                </c:pt>
                <c:pt idx="602">
                  <c:v>194</c:v>
                </c:pt>
                <c:pt idx="603">
                  <c:v>183</c:v>
                </c:pt>
                <c:pt idx="604">
                  <c:v>191</c:v>
                </c:pt>
                <c:pt idx="605">
                  <c:v>186</c:v>
                </c:pt>
                <c:pt idx="606">
                  <c:v>216</c:v>
                </c:pt>
                <c:pt idx="607">
                  <c:v>187</c:v>
                </c:pt>
                <c:pt idx="608">
                  <c:v>206</c:v>
                </c:pt>
                <c:pt idx="609">
                  <c:v>176</c:v>
                </c:pt>
                <c:pt idx="610">
                  <c:v>202</c:v>
                </c:pt>
                <c:pt idx="611">
                  <c:v>190</c:v>
                </c:pt>
                <c:pt idx="612">
                  <c:v>206</c:v>
                </c:pt>
                <c:pt idx="613">
                  <c:v>175</c:v>
                </c:pt>
                <c:pt idx="614">
                  <c:v>201</c:v>
                </c:pt>
                <c:pt idx="615">
                  <c:v>213</c:v>
                </c:pt>
                <c:pt idx="616">
                  <c:v>208</c:v>
                </c:pt>
                <c:pt idx="617">
                  <c:v>197</c:v>
                </c:pt>
                <c:pt idx="618">
                  <c:v>210</c:v>
                </c:pt>
                <c:pt idx="619">
                  <c:v>190</c:v>
                </c:pt>
                <c:pt idx="620">
                  <c:v>213</c:v>
                </c:pt>
                <c:pt idx="621">
                  <c:v>210</c:v>
                </c:pt>
                <c:pt idx="622">
                  <c:v>203</c:v>
                </c:pt>
                <c:pt idx="623">
                  <c:v>188</c:v>
                </c:pt>
                <c:pt idx="624">
                  <c:v>202</c:v>
                </c:pt>
                <c:pt idx="625">
                  <c:v>194</c:v>
                </c:pt>
                <c:pt idx="626">
                  <c:v>219</c:v>
                </c:pt>
                <c:pt idx="627">
                  <c:v>203</c:v>
                </c:pt>
                <c:pt idx="628">
                  <c:v>229</c:v>
                </c:pt>
                <c:pt idx="629">
                  <c:v>210</c:v>
                </c:pt>
                <c:pt idx="630">
                  <c:v>188</c:v>
                </c:pt>
                <c:pt idx="631">
                  <c:v>236</c:v>
                </c:pt>
                <c:pt idx="632">
                  <c:v>197</c:v>
                </c:pt>
                <c:pt idx="633">
                  <c:v>230</c:v>
                </c:pt>
                <c:pt idx="634">
                  <c:v>244</c:v>
                </c:pt>
                <c:pt idx="635">
                  <c:v>209</c:v>
                </c:pt>
                <c:pt idx="636">
                  <c:v>198</c:v>
                </c:pt>
                <c:pt idx="637">
                  <c:v>236</c:v>
                </c:pt>
                <c:pt idx="638">
                  <c:v>247</c:v>
                </c:pt>
                <c:pt idx="639">
                  <c:v>223</c:v>
                </c:pt>
                <c:pt idx="640">
                  <c:v>251</c:v>
                </c:pt>
                <c:pt idx="641">
                  <c:v>216</c:v>
                </c:pt>
                <c:pt idx="642">
                  <c:v>238</c:v>
                </c:pt>
                <c:pt idx="643">
                  <c:v>186</c:v>
                </c:pt>
                <c:pt idx="644">
                  <c:v>203</c:v>
                </c:pt>
                <c:pt idx="645">
                  <c:v>222</c:v>
                </c:pt>
                <c:pt idx="646">
                  <c:v>232</c:v>
                </c:pt>
                <c:pt idx="647">
                  <c:v>235</c:v>
                </c:pt>
                <c:pt idx="648">
                  <c:v>211</c:v>
                </c:pt>
                <c:pt idx="649">
                  <c:v>221</c:v>
                </c:pt>
                <c:pt idx="650">
                  <c:v>213</c:v>
                </c:pt>
                <c:pt idx="651">
                  <c:v>221</c:v>
                </c:pt>
                <c:pt idx="652">
                  <c:v>232</c:v>
                </c:pt>
                <c:pt idx="653">
                  <c:v>249</c:v>
                </c:pt>
                <c:pt idx="654">
                  <c:v>241</c:v>
                </c:pt>
                <c:pt idx="655">
                  <c:v>250</c:v>
                </c:pt>
                <c:pt idx="656">
                  <c:v>250</c:v>
                </c:pt>
                <c:pt idx="657">
                  <c:v>269</c:v>
                </c:pt>
                <c:pt idx="658">
                  <c:v>246</c:v>
                </c:pt>
                <c:pt idx="659">
                  <c:v>231</c:v>
                </c:pt>
                <c:pt idx="660">
                  <c:v>246</c:v>
                </c:pt>
                <c:pt idx="661">
                  <c:v>221</c:v>
                </c:pt>
                <c:pt idx="662">
                  <c:v>260</c:v>
                </c:pt>
                <c:pt idx="663">
                  <c:v>236</c:v>
                </c:pt>
                <c:pt idx="664">
                  <c:v>265</c:v>
                </c:pt>
                <c:pt idx="665">
                  <c:v>250</c:v>
                </c:pt>
                <c:pt idx="666">
                  <c:v>267</c:v>
                </c:pt>
                <c:pt idx="667">
                  <c:v>262</c:v>
                </c:pt>
                <c:pt idx="668">
                  <c:v>292</c:v>
                </c:pt>
                <c:pt idx="669">
                  <c:v>227</c:v>
                </c:pt>
                <c:pt idx="670">
                  <c:v>245</c:v>
                </c:pt>
                <c:pt idx="671">
                  <c:v>246</c:v>
                </c:pt>
                <c:pt idx="672">
                  <c:v>264</c:v>
                </c:pt>
                <c:pt idx="673">
                  <c:v>239</c:v>
                </c:pt>
                <c:pt idx="674">
                  <c:v>223</c:v>
                </c:pt>
                <c:pt idx="675">
                  <c:v>253</c:v>
                </c:pt>
                <c:pt idx="676">
                  <c:v>266</c:v>
                </c:pt>
                <c:pt idx="677">
                  <c:v>263</c:v>
                </c:pt>
                <c:pt idx="678">
                  <c:v>260</c:v>
                </c:pt>
                <c:pt idx="679">
                  <c:v>270</c:v>
                </c:pt>
                <c:pt idx="680">
                  <c:v>251</c:v>
                </c:pt>
                <c:pt idx="681">
                  <c:v>269</c:v>
                </c:pt>
                <c:pt idx="682">
                  <c:v>261</c:v>
                </c:pt>
                <c:pt idx="683">
                  <c:v>307</c:v>
                </c:pt>
                <c:pt idx="684">
                  <c:v>273</c:v>
                </c:pt>
                <c:pt idx="685">
                  <c:v>267</c:v>
                </c:pt>
                <c:pt idx="686">
                  <c:v>259</c:v>
                </c:pt>
                <c:pt idx="687">
                  <c:v>272</c:v>
                </c:pt>
                <c:pt idx="688">
                  <c:v>257</c:v>
                </c:pt>
                <c:pt idx="689">
                  <c:v>291</c:v>
                </c:pt>
                <c:pt idx="690">
                  <c:v>285</c:v>
                </c:pt>
                <c:pt idx="691">
                  <c:v>257</c:v>
                </c:pt>
                <c:pt idx="692">
                  <c:v>251</c:v>
                </c:pt>
                <c:pt idx="693">
                  <c:v>267</c:v>
                </c:pt>
                <c:pt idx="694">
                  <c:v>291</c:v>
                </c:pt>
                <c:pt idx="695">
                  <c:v>273</c:v>
                </c:pt>
                <c:pt idx="696">
                  <c:v>321</c:v>
                </c:pt>
                <c:pt idx="697">
                  <c:v>304</c:v>
                </c:pt>
                <c:pt idx="698">
                  <c:v>313</c:v>
                </c:pt>
                <c:pt idx="699">
                  <c:v>274</c:v>
                </c:pt>
                <c:pt idx="700">
                  <c:v>279</c:v>
                </c:pt>
                <c:pt idx="701">
                  <c:v>240</c:v>
                </c:pt>
                <c:pt idx="702">
                  <c:v>282</c:v>
                </c:pt>
                <c:pt idx="703">
                  <c:v>300</c:v>
                </c:pt>
                <c:pt idx="704">
                  <c:v>314</c:v>
                </c:pt>
                <c:pt idx="705">
                  <c:v>287</c:v>
                </c:pt>
                <c:pt idx="706">
                  <c:v>297</c:v>
                </c:pt>
                <c:pt idx="707">
                  <c:v>275</c:v>
                </c:pt>
                <c:pt idx="708">
                  <c:v>296</c:v>
                </c:pt>
                <c:pt idx="709">
                  <c:v>320</c:v>
                </c:pt>
                <c:pt idx="710">
                  <c:v>314</c:v>
                </c:pt>
                <c:pt idx="711">
                  <c:v>334</c:v>
                </c:pt>
                <c:pt idx="712">
                  <c:v>308</c:v>
                </c:pt>
                <c:pt idx="713">
                  <c:v>293</c:v>
                </c:pt>
                <c:pt idx="714">
                  <c:v>292</c:v>
                </c:pt>
                <c:pt idx="715">
                  <c:v>299</c:v>
                </c:pt>
                <c:pt idx="716">
                  <c:v>326</c:v>
                </c:pt>
                <c:pt idx="717">
                  <c:v>295</c:v>
                </c:pt>
                <c:pt idx="718">
                  <c:v>328</c:v>
                </c:pt>
                <c:pt idx="719">
                  <c:v>334</c:v>
                </c:pt>
                <c:pt idx="720">
                  <c:v>330</c:v>
                </c:pt>
                <c:pt idx="721">
                  <c:v>312</c:v>
                </c:pt>
                <c:pt idx="722">
                  <c:v>305</c:v>
                </c:pt>
                <c:pt idx="723">
                  <c:v>302</c:v>
                </c:pt>
                <c:pt idx="724">
                  <c:v>358</c:v>
                </c:pt>
                <c:pt idx="725">
                  <c:v>338</c:v>
                </c:pt>
                <c:pt idx="726">
                  <c:v>351</c:v>
                </c:pt>
                <c:pt idx="727">
                  <c:v>336</c:v>
                </c:pt>
                <c:pt idx="728">
                  <c:v>290</c:v>
                </c:pt>
                <c:pt idx="729">
                  <c:v>343</c:v>
                </c:pt>
                <c:pt idx="730">
                  <c:v>306</c:v>
                </c:pt>
                <c:pt idx="731">
                  <c:v>359</c:v>
                </c:pt>
                <c:pt idx="732">
                  <c:v>343</c:v>
                </c:pt>
                <c:pt idx="733">
                  <c:v>324</c:v>
                </c:pt>
                <c:pt idx="734">
                  <c:v>338</c:v>
                </c:pt>
                <c:pt idx="735">
                  <c:v>370</c:v>
                </c:pt>
                <c:pt idx="736">
                  <c:v>325</c:v>
                </c:pt>
                <c:pt idx="737">
                  <c:v>366</c:v>
                </c:pt>
                <c:pt idx="738">
                  <c:v>355</c:v>
                </c:pt>
                <c:pt idx="739">
                  <c:v>328</c:v>
                </c:pt>
                <c:pt idx="740">
                  <c:v>351</c:v>
                </c:pt>
                <c:pt idx="741">
                  <c:v>345</c:v>
                </c:pt>
                <c:pt idx="742">
                  <c:v>354</c:v>
                </c:pt>
                <c:pt idx="743">
                  <c:v>365</c:v>
                </c:pt>
                <c:pt idx="744">
                  <c:v>355</c:v>
                </c:pt>
                <c:pt idx="745">
                  <c:v>362</c:v>
                </c:pt>
                <c:pt idx="746">
                  <c:v>347</c:v>
                </c:pt>
                <c:pt idx="747">
                  <c:v>336</c:v>
                </c:pt>
                <c:pt idx="748">
                  <c:v>331</c:v>
                </c:pt>
                <c:pt idx="749">
                  <c:v>341</c:v>
                </c:pt>
                <c:pt idx="750">
                  <c:v>354</c:v>
                </c:pt>
                <c:pt idx="751">
                  <c:v>320</c:v>
                </c:pt>
                <c:pt idx="752">
                  <c:v>346</c:v>
                </c:pt>
                <c:pt idx="753">
                  <c:v>385</c:v>
                </c:pt>
                <c:pt idx="754">
                  <c:v>357</c:v>
                </c:pt>
                <c:pt idx="755">
                  <c:v>345</c:v>
                </c:pt>
                <c:pt idx="756">
                  <c:v>315</c:v>
                </c:pt>
                <c:pt idx="757">
                  <c:v>382</c:v>
                </c:pt>
                <c:pt idx="758">
                  <c:v>356</c:v>
                </c:pt>
                <c:pt idx="759">
                  <c:v>369</c:v>
                </c:pt>
                <c:pt idx="760">
                  <c:v>369</c:v>
                </c:pt>
                <c:pt idx="761">
                  <c:v>346</c:v>
                </c:pt>
                <c:pt idx="762">
                  <c:v>383</c:v>
                </c:pt>
                <c:pt idx="763">
                  <c:v>350</c:v>
                </c:pt>
                <c:pt idx="764">
                  <c:v>352</c:v>
                </c:pt>
                <c:pt idx="765">
                  <c:v>366</c:v>
                </c:pt>
                <c:pt idx="766">
                  <c:v>364</c:v>
                </c:pt>
                <c:pt idx="767">
                  <c:v>348</c:v>
                </c:pt>
                <c:pt idx="768">
                  <c:v>364</c:v>
                </c:pt>
                <c:pt idx="769">
                  <c:v>356</c:v>
                </c:pt>
                <c:pt idx="770">
                  <c:v>340</c:v>
                </c:pt>
                <c:pt idx="771">
                  <c:v>334</c:v>
                </c:pt>
                <c:pt idx="772">
                  <c:v>387</c:v>
                </c:pt>
                <c:pt idx="773">
                  <c:v>362</c:v>
                </c:pt>
                <c:pt idx="774">
                  <c:v>406</c:v>
                </c:pt>
                <c:pt idx="775">
                  <c:v>357</c:v>
                </c:pt>
                <c:pt idx="776">
                  <c:v>346</c:v>
                </c:pt>
                <c:pt idx="777">
                  <c:v>368</c:v>
                </c:pt>
                <c:pt idx="778">
                  <c:v>366</c:v>
                </c:pt>
                <c:pt idx="779">
                  <c:v>359</c:v>
                </c:pt>
                <c:pt idx="780">
                  <c:v>345</c:v>
                </c:pt>
                <c:pt idx="781">
                  <c:v>346</c:v>
                </c:pt>
                <c:pt idx="782">
                  <c:v>376</c:v>
                </c:pt>
                <c:pt idx="783">
                  <c:v>343</c:v>
                </c:pt>
                <c:pt idx="784">
                  <c:v>355</c:v>
                </c:pt>
                <c:pt idx="785">
                  <c:v>369</c:v>
                </c:pt>
                <c:pt idx="786">
                  <c:v>361</c:v>
                </c:pt>
                <c:pt idx="787">
                  <c:v>378</c:v>
                </c:pt>
                <c:pt idx="788">
                  <c:v>389</c:v>
                </c:pt>
                <c:pt idx="789">
                  <c:v>394</c:v>
                </c:pt>
                <c:pt idx="790">
                  <c:v>383</c:v>
                </c:pt>
                <c:pt idx="791">
                  <c:v>395</c:v>
                </c:pt>
                <c:pt idx="792">
                  <c:v>374</c:v>
                </c:pt>
                <c:pt idx="793">
                  <c:v>408</c:v>
                </c:pt>
                <c:pt idx="794">
                  <c:v>393</c:v>
                </c:pt>
                <c:pt idx="795">
                  <c:v>390</c:v>
                </c:pt>
                <c:pt idx="796">
                  <c:v>387</c:v>
                </c:pt>
                <c:pt idx="797">
                  <c:v>389</c:v>
                </c:pt>
                <c:pt idx="798">
                  <c:v>367</c:v>
                </c:pt>
                <c:pt idx="799">
                  <c:v>333</c:v>
                </c:pt>
                <c:pt idx="800">
                  <c:v>363</c:v>
                </c:pt>
                <c:pt idx="801">
                  <c:v>338</c:v>
                </c:pt>
                <c:pt idx="802">
                  <c:v>364</c:v>
                </c:pt>
                <c:pt idx="803">
                  <c:v>378</c:v>
                </c:pt>
                <c:pt idx="804">
                  <c:v>386</c:v>
                </c:pt>
                <c:pt idx="805">
                  <c:v>401</c:v>
                </c:pt>
                <c:pt idx="806">
                  <c:v>373</c:v>
                </c:pt>
                <c:pt idx="807">
                  <c:v>393</c:v>
                </c:pt>
                <c:pt idx="808">
                  <c:v>375</c:v>
                </c:pt>
                <c:pt idx="809">
                  <c:v>385</c:v>
                </c:pt>
                <c:pt idx="810">
                  <c:v>356</c:v>
                </c:pt>
                <c:pt idx="811">
                  <c:v>352</c:v>
                </c:pt>
                <c:pt idx="812">
                  <c:v>359</c:v>
                </c:pt>
                <c:pt idx="813">
                  <c:v>338</c:v>
                </c:pt>
                <c:pt idx="814">
                  <c:v>341</c:v>
                </c:pt>
                <c:pt idx="815">
                  <c:v>370</c:v>
                </c:pt>
                <c:pt idx="816">
                  <c:v>377</c:v>
                </c:pt>
                <c:pt idx="817">
                  <c:v>356</c:v>
                </c:pt>
                <c:pt idx="818">
                  <c:v>351</c:v>
                </c:pt>
                <c:pt idx="819">
                  <c:v>363</c:v>
                </c:pt>
                <c:pt idx="820">
                  <c:v>350</c:v>
                </c:pt>
                <c:pt idx="821">
                  <c:v>379</c:v>
                </c:pt>
                <c:pt idx="822">
                  <c:v>340</c:v>
                </c:pt>
                <c:pt idx="823">
                  <c:v>376</c:v>
                </c:pt>
                <c:pt idx="824">
                  <c:v>377</c:v>
                </c:pt>
                <c:pt idx="825">
                  <c:v>387</c:v>
                </c:pt>
                <c:pt idx="826">
                  <c:v>402</c:v>
                </c:pt>
                <c:pt idx="827">
                  <c:v>403</c:v>
                </c:pt>
                <c:pt idx="828">
                  <c:v>361</c:v>
                </c:pt>
                <c:pt idx="829">
                  <c:v>358</c:v>
                </c:pt>
                <c:pt idx="830">
                  <c:v>372</c:v>
                </c:pt>
                <c:pt idx="831">
                  <c:v>392</c:v>
                </c:pt>
                <c:pt idx="832">
                  <c:v>377</c:v>
                </c:pt>
                <c:pt idx="833">
                  <c:v>378</c:v>
                </c:pt>
                <c:pt idx="834">
                  <c:v>440</c:v>
                </c:pt>
                <c:pt idx="835">
                  <c:v>421</c:v>
                </c:pt>
                <c:pt idx="836">
                  <c:v>462</c:v>
                </c:pt>
                <c:pt idx="837">
                  <c:v>442</c:v>
                </c:pt>
                <c:pt idx="838">
                  <c:v>430</c:v>
                </c:pt>
                <c:pt idx="839">
                  <c:v>431</c:v>
                </c:pt>
                <c:pt idx="840">
                  <c:v>368</c:v>
                </c:pt>
                <c:pt idx="841">
                  <c:v>344</c:v>
                </c:pt>
                <c:pt idx="842">
                  <c:v>360</c:v>
                </c:pt>
                <c:pt idx="843">
                  <c:v>355</c:v>
                </c:pt>
                <c:pt idx="844">
                  <c:v>327</c:v>
                </c:pt>
                <c:pt idx="845">
                  <c:v>324</c:v>
                </c:pt>
                <c:pt idx="846">
                  <c:v>308</c:v>
                </c:pt>
                <c:pt idx="847">
                  <c:v>338</c:v>
                </c:pt>
                <c:pt idx="848">
                  <c:v>251</c:v>
                </c:pt>
                <c:pt idx="849">
                  <c:v>285</c:v>
                </c:pt>
                <c:pt idx="850">
                  <c:v>296</c:v>
                </c:pt>
                <c:pt idx="851">
                  <c:v>295</c:v>
                </c:pt>
                <c:pt idx="852">
                  <c:v>272</c:v>
                </c:pt>
                <c:pt idx="853">
                  <c:v>287</c:v>
                </c:pt>
                <c:pt idx="854">
                  <c:v>236</c:v>
                </c:pt>
                <c:pt idx="855">
                  <c:v>249</c:v>
                </c:pt>
                <c:pt idx="856">
                  <c:v>284</c:v>
                </c:pt>
                <c:pt idx="857">
                  <c:v>256</c:v>
                </c:pt>
                <c:pt idx="858">
                  <c:v>277</c:v>
                </c:pt>
                <c:pt idx="859">
                  <c:v>245</c:v>
                </c:pt>
                <c:pt idx="860">
                  <c:v>290</c:v>
                </c:pt>
                <c:pt idx="861">
                  <c:v>276</c:v>
                </c:pt>
                <c:pt idx="862">
                  <c:v>256</c:v>
                </c:pt>
                <c:pt idx="863">
                  <c:v>258</c:v>
                </c:pt>
                <c:pt idx="864">
                  <c:v>245</c:v>
                </c:pt>
                <c:pt idx="865">
                  <c:v>259</c:v>
                </c:pt>
                <c:pt idx="866">
                  <c:v>263</c:v>
                </c:pt>
                <c:pt idx="867">
                  <c:v>248</c:v>
                </c:pt>
                <c:pt idx="868">
                  <c:v>254</c:v>
                </c:pt>
                <c:pt idx="869">
                  <c:v>221</c:v>
                </c:pt>
                <c:pt idx="870">
                  <c:v>249</c:v>
                </c:pt>
                <c:pt idx="871">
                  <c:v>249</c:v>
                </c:pt>
                <c:pt idx="872">
                  <c:v>223</c:v>
                </c:pt>
                <c:pt idx="873">
                  <c:v>263</c:v>
                </c:pt>
                <c:pt idx="874">
                  <c:v>256</c:v>
                </c:pt>
                <c:pt idx="875">
                  <c:v>239</c:v>
                </c:pt>
                <c:pt idx="876">
                  <c:v>259</c:v>
                </c:pt>
                <c:pt idx="877">
                  <c:v>249</c:v>
                </c:pt>
                <c:pt idx="878">
                  <c:v>221</c:v>
                </c:pt>
                <c:pt idx="879">
                  <c:v>221</c:v>
                </c:pt>
                <c:pt idx="880">
                  <c:v>222</c:v>
                </c:pt>
                <c:pt idx="881">
                  <c:v>213</c:v>
                </c:pt>
                <c:pt idx="882">
                  <c:v>224</c:v>
                </c:pt>
                <c:pt idx="883">
                  <c:v>190</c:v>
                </c:pt>
                <c:pt idx="884">
                  <c:v>214</c:v>
                </c:pt>
                <c:pt idx="885">
                  <c:v>203</c:v>
                </c:pt>
                <c:pt idx="886">
                  <c:v>193</c:v>
                </c:pt>
                <c:pt idx="887">
                  <c:v>221</c:v>
                </c:pt>
                <c:pt idx="888">
                  <c:v>209</c:v>
                </c:pt>
                <c:pt idx="889">
                  <c:v>201</c:v>
                </c:pt>
                <c:pt idx="890">
                  <c:v>210</c:v>
                </c:pt>
                <c:pt idx="891">
                  <c:v>218</c:v>
                </c:pt>
                <c:pt idx="892">
                  <c:v>212</c:v>
                </c:pt>
                <c:pt idx="893">
                  <c:v>216</c:v>
                </c:pt>
                <c:pt idx="894">
                  <c:v>217</c:v>
                </c:pt>
                <c:pt idx="895">
                  <c:v>229</c:v>
                </c:pt>
                <c:pt idx="896">
                  <c:v>191</c:v>
                </c:pt>
                <c:pt idx="897">
                  <c:v>186</c:v>
                </c:pt>
                <c:pt idx="898">
                  <c:v>190</c:v>
                </c:pt>
                <c:pt idx="899">
                  <c:v>190</c:v>
                </c:pt>
                <c:pt idx="900">
                  <c:v>193</c:v>
                </c:pt>
                <c:pt idx="901">
                  <c:v>193</c:v>
                </c:pt>
                <c:pt idx="902">
                  <c:v>198</c:v>
                </c:pt>
                <c:pt idx="903">
                  <c:v>180</c:v>
                </c:pt>
                <c:pt idx="904">
                  <c:v>180</c:v>
                </c:pt>
                <c:pt idx="905">
                  <c:v>179</c:v>
                </c:pt>
                <c:pt idx="906">
                  <c:v>197</c:v>
                </c:pt>
                <c:pt idx="907">
                  <c:v>191</c:v>
                </c:pt>
                <c:pt idx="908">
                  <c:v>154</c:v>
                </c:pt>
                <c:pt idx="909">
                  <c:v>190</c:v>
                </c:pt>
                <c:pt idx="910">
                  <c:v>183</c:v>
                </c:pt>
                <c:pt idx="911">
                  <c:v>176</c:v>
                </c:pt>
                <c:pt idx="912">
                  <c:v>174</c:v>
                </c:pt>
                <c:pt idx="913">
                  <c:v>165</c:v>
                </c:pt>
                <c:pt idx="914">
                  <c:v>188</c:v>
                </c:pt>
                <c:pt idx="915">
                  <c:v>185</c:v>
                </c:pt>
                <c:pt idx="916">
                  <c:v>191</c:v>
                </c:pt>
                <c:pt idx="917">
                  <c:v>173</c:v>
                </c:pt>
                <c:pt idx="918">
                  <c:v>181</c:v>
                </c:pt>
                <c:pt idx="919">
                  <c:v>146</c:v>
                </c:pt>
                <c:pt idx="920">
                  <c:v>171</c:v>
                </c:pt>
                <c:pt idx="921">
                  <c:v>180</c:v>
                </c:pt>
                <c:pt idx="922">
                  <c:v>166</c:v>
                </c:pt>
                <c:pt idx="923">
                  <c:v>182</c:v>
                </c:pt>
                <c:pt idx="924">
                  <c:v>183</c:v>
                </c:pt>
                <c:pt idx="925">
                  <c:v>179</c:v>
                </c:pt>
                <c:pt idx="926">
                  <c:v>179</c:v>
                </c:pt>
                <c:pt idx="927">
                  <c:v>178</c:v>
                </c:pt>
                <c:pt idx="928">
                  <c:v>180</c:v>
                </c:pt>
                <c:pt idx="929">
                  <c:v>160</c:v>
                </c:pt>
                <c:pt idx="930">
                  <c:v>175</c:v>
                </c:pt>
                <c:pt idx="931">
                  <c:v>155</c:v>
                </c:pt>
                <c:pt idx="932">
                  <c:v>144</c:v>
                </c:pt>
                <c:pt idx="933">
                  <c:v>166</c:v>
                </c:pt>
                <c:pt idx="934">
                  <c:v>166</c:v>
                </c:pt>
                <c:pt idx="935">
                  <c:v>157</c:v>
                </c:pt>
                <c:pt idx="936">
                  <c:v>166</c:v>
                </c:pt>
                <c:pt idx="937">
                  <c:v>150</c:v>
                </c:pt>
                <c:pt idx="938">
                  <c:v>153</c:v>
                </c:pt>
                <c:pt idx="939">
                  <c:v>136</c:v>
                </c:pt>
                <c:pt idx="940">
                  <c:v>141</c:v>
                </c:pt>
                <c:pt idx="941">
                  <c:v>158</c:v>
                </c:pt>
                <c:pt idx="942">
                  <c:v>136</c:v>
                </c:pt>
                <c:pt idx="943">
                  <c:v>139</c:v>
                </c:pt>
                <c:pt idx="944">
                  <c:v>165</c:v>
                </c:pt>
                <c:pt idx="945">
                  <c:v>175</c:v>
                </c:pt>
                <c:pt idx="946">
                  <c:v>158</c:v>
                </c:pt>
                <c:pt idx="947">
                  <c:v>157</c:v>
                </c:pt>
                <c:pt idx="948">
                  <c:v>143</c:v>
                </c:pt>
                <c:pt idx="949">
                  <c:v>155</c:v>
                </c:pt>
                <c:pt idx="950">
                  <c:v>159</c:v>
                </c:pt>
                <c:pt idx="951">
                  <c:v>158</c:v>
                </c:pt>
                <c:pt idx="952">
                  <c:v>170</c:v>
                </c:pt>
                <c:pt idx="953">
                  <c:v>142</c:v>
                </c:pt>
                <c:pt idx="954">
                  <c:v>149</c:v>
                </c:pt>
                <c:pt idx="955">
                  <c:v>137</c:v>
                </c:pt>
                <c:pt idx="956">
                  <c:v>172</c:v>
                </c:pt>
                <c:pt idx="957">
                  <c:v>128</c:v>
                </c:pt>
                <c:pt idx="958">
                  <c:v>131</c:v>
                </c:pt>
                <c:pt idx="959">
                  <c:v>127</c:v>
                </c:pt>
                <c:pt idx="960">
                  <c:v>153</c:v>
                </c:pt>
                <c:pt idx="961">
                  <c:v>151</c:v>
                </c:pt>
                <c:pt idx="962">
                  <c:v>160</c:v>
                </c:pt>
                <c:pt idx="963">
                  <c:v>130</c:v>
                </c:pt>
                <c:pt idx="964">
                  <c:v>159</c:v>
                </c:pt>
                <c:pt idx="965">
                  <c:v>127</c:v>
                </c:pt>
                <c:pt idx="966">
                  <c:v>136</c:v>
                </c:pt>
                <c:pt idx="967">
                  <c:v>153</c:v>
                </c:pt>
                <c:pt idx="968">
                  <c:v>157</c:v>
                </c:pt>
                <c:pt idx="969">
                  <c:v>154</c:v>
                </c:pt>
                <c:pt idx="970">
                  <c:v>138</c:v>
                </c:pt>
                <c:pt idx="971">
                  <c:v>141</c:v>
                </c:pt>
                <c:pt idx="972">
                  <c:v>146</c:v>
                </c:pt>
                <c:pt idx="973">
                  <c:v>145</c:v>
                </c:pt>
                <c:pt idx="974">
                  <c:v>125</c:v>
                </c:pt>
                <c:pt idx="975">
                  <c:v>137</c:v>
                </c:pt>
                <c:pt idx="976">
                  <c:v>156</c:v>
                </c:pt>
                <c:pt idx="977">
                  <c:v>116</c:v>
                </c:pt>
                <c:pt idx="978">
                  <c:v>135</c:v>
                </c:pt>
                <c:pt idx="979">
                  <c:v>133</c:v>
                </c:pt>
                <c:pt idx="980">
                  <c:v>147</c:v>
                </c:pt>
                <c:pt idx="981">
                  <c:v>95</c:v>
                </c:pt>
                <c:pt idx="982">
                  <c:v>122</c:v>
                </c:pt>
                <c:pt idx="983">
                  <c:v>127</c:v>
                </c:pt>
                <c:pt idx="984">
                  <c:v>156</c:v>
                </c:pt>
                <c:pt idx="985">
                  <c:v>132</c:v>
                </c:pt>
                <c:pt idx="986">
                  <c:v>141</c:v>
                </c:pt>
                <c:pt idx="987">
                  <c:v>121</c:v>
                </c:pt>
                <c:pt idx="988">
                  <c:v>144</c:v>
                </c:pt>
                <c:pt idx="989">
                  <c:v>121</c:v>
                </c:pt>
                <c:pt idx="990">
                  <c:v>130</c:v>
                </c:pt>
                <c:pt idx="991">
                  <c:v>126</c:v>
                </c:pt>
                <c:pt idx="992">
                  <c:v>135</c:v>
                </c:pt>
                <c:pt idx="993">
                  <c:v>135</c:v>
                </c:pt>
                <c:pt idx="994">
                  <c:v>151</c:v>
                </c:pt>
                <c:pt idx="995">
                  <c:v>133</c:v>
                </c:pt>
                <c:pt idx="996">
                  <c:v>152</c:v>
                </c:pt>
                <c:pt idx="997">
                  <c:v>145</c:v>
                </c:pt>
                <c:pt idx="998">
                  <c:v>116</c:v>
                </c:pt>
                <c:pt idx="999">
                  <c:v>145</c:v>
                </c:pt>
                <c:pt idx="1000">
                  <c:v>112</c:v>
                </c:pt>
                <c:pt idx="1001">
                  <c:v>124</c:v>
                </c:pt>
                <c:pt idx="1002">
                  <c:v>146</c:v>
                </c:pt>
                <c:pt idx="1003">
                  <c:v>105</c:v>
                </c:pt>
                <c:pt idx="1004">
                  <c:v>111</c:v>
                </c:pt>
                <c:pt idx="1005">
                  <c:v>107</c:v>
                </c:pt>
                <c:pt idx="1006">
                  <c:v>119</c:v>
                </c:pt>
                <c:pt idx="1007">
                  <c:v>145</c:v>
                </c:pt>
                <c:pt idx="1008">
                  <c:v>123</c:v>
                </c:pt>
                <c:pt idx="1009">
                  <c:v>119</c:v>
                </c:pt>
                <c:pt idx="1010">
                  <c:v>117</c:v>
                </c:pt>
                <c:pt idx="1011">
                  <c:v>121</c:v>
                </c:pt>
                <c:pt idx="1012">
                  <c:v>113</c:v>
                </c:pt>
                <c:pt idx="1013">
                  <c:v>117</c:v>
                </c:pt>
                <c:pt idx="1014">
                  <c:v>122</c:v>
                </c:pt>
                <c:pt idx="1015">
                  <c:v>123</c:v>
                </c:pt>
                <c:pt idx="1016">
                  <c:v>115</c:v>
                </c:pt>
                <c:pt idx="1017">
                  <c:v>116</c:v>
                </c:pt>
                <c:pt idx="1018">
                  <c:v>129</c:v>
                </c:pt>
                <c:pt idx="1019">
                  <c:v>122</c:v>
                </c:pt>
                <c:pt idx="1020">
                  <c:v>124</c:v>
                </c:pt>
                <c:pt idx="1021">
                  <c:v>108</c:v>
                </c:pt>
                <c:pt idx="1022">
                  <c:v>105</c:v>
                </c:pt>
                <c:pt idx="1023">
                  <c:v>126</c:v>
                </c:pt>
                <c:pt idx="1024">
                  <c:v>123</c:v>
                </c:pt>
                <c:pt idx="1025">
                  <c:v>104</c:v>
                </c:pt>
                <c:pt idx="1026">
                  <c:v>117</c:v>
                </c:pt>
                <c:pt idx="1027">
                  <c:v>127</c:v>
                </c:pt>
                <c:pt idx="1028">
                  <c:v>101</c:v>
                </c:pt>
                <c:pt idx="1029">
                  <c:v>96</c:v>
                </c:pt>
                <c:pt idx="1030">
                  <c:v>111</c:v>
                </c:pt>
                <c:pt idx="1031">
                  <c:v>105</c:v>
                </c:pt>
                <c:pt idx="1032">
                  <c:v>115</c:v>
                </c:pt>
                <c:pt idx="1033">
                  <c:v>118</c:v>
                </c:pt>
                <c:pt idx="1034">
                  <c:v>117</c:v>
                </c:pt>
                <c:pt idx="1035">
                  <c:v>120</c:v>
                </c:pt>
                <c:pt idx="1036">
                  <c:v>103</c:v>
                </c:pt>
                <c:pt idx="1037">
                  <c:v>121</c:v>
                </c:pt>
                <c:pt idx="1038">
                  <c:v>107</c:v>
                </c:pt>
                <c:pt idx="1039">
                  <c:v>124</c:v>
                </c:pt>
                <c:pt idx="1040">
                  <c:v>122</c:v>
                </c:pt>
                <c:pt idx="1041">
                  <c:v>103</c:v>
                </c:pt>
                <c:pt idx="1042">
                  <c:v>88</c:v>
                </c:pt>
                <c:pt idx="1043">
                  <c:v>102</c:v>
                </c:pt>
                <c:pt idx="1044">
                  <c:v>99</c:v>
                </c:pt>
                <c:pt idx="1045">
                  <c:v>89</c:v>
                </c:pt>
                <c:pt idx="1046">
                  <c:v>114</c:v>
                </c:pt>
                <c:pt idx="1047">
                  <c:v>105</c:v>
                </c:pt>
                <c:pt idx="1048">
                  <c:v>112</c:v>
                </c:pt>
                <c:pt idx="1049">
                  <c:v>115</c:v>
                </c:pt>
                <c:pt idx="1050">
                  <c:v>122</c:v>
                </c:pt>
                <c:pt idx="1051">
                  <c:v>133</c:v>
                </c:pt>
                <c:pt idx="1052">
                  <c:v>138</c:v>
                </c:pt>
                <c:pt idx="1053">
                  <c:v>108</c:v>
                </c:pt>
                <c:pt idx="1054">
                  <c:v>119</c:v>
                </c:pt>
                <c:pt idx="1055">
                  <c:v>138</c:v>
                </c:pt>
                <c:pt idx="1056">
                  <c:v>120</c:v>
                </c:pt>
                <c:pt idx="1057">
                  <c:v>128</c:v>
                </c:pt>
                <c:pt idx="1058">
                  <c:v>114</c:v>
                </c:pt>
                <c:pt idx="1059">
                  <c:v>117</c:v>
                </c:pt>
                <c:pt idx="1060">
                  <c:v>113</c:v>
                </c:pt>
                <c:pt idx="1061">
                  <c:v>99</c:v>
                </c:pt>
                <c:pt idx="1062">
                  <c:v>90</c:v>
                </c:pt>
                <c:pt idx="1063">
                  <c:v>107</c:v>
                </c:pt>
                <c:pt idx="1064">
                  <c:v>107</c:v>
                </c:pt>
                <c:pt idx="1065">
                  <c:v>92</c:v>
                </c:pt>
                <c:pt idx="1066">
                  <c:v>101</c:v>
                </c:pt>
                <c:pt idx="1067">
                  <c:v>117</c:v>
                </c:pt>
                <c:pt idx="1068">
                  <c:v>118</c:v>
                </c:pt>
                <c:pt idx="1069">
                  <c:v>103</c:v>
                </c:pt>
                <c:pt idx="1070">
                  <c:v>124</c:v>
                </c:pt>
                <c:pt idx="1071">
                  <c:v>111</c:v>
                </c:pt>
                <c:pt idx="1072">
                  <c:v>107</c:v>
                </c:pt>
                <c:pt idx="1073">
                  <c:v>91</c:v>
                </c:pt>
                <c:pt idx="1074">
                  <c:v>120</c:v>
                </c:pt>
                <c:pt idx="1075">
                  <c:v>101</c:v>
                </c:pt>
                <c:pt idx="1076">
                  <c:v>110</c:v>
                </c:pt>
                <c:pt idx="1077">
                  <c:v>91</c:v>
                </c:pt>
                <c:pt idx="1078">
                  <c:v>110</c:v>
                </c:pt>
                <c:pt idx="1079">
                  <c:v>100</c:v>
                </c:pt>
                <c:pt idx="1080">
                  <c:v>92</c:v>
                </c:pt>
                <c:pt idx="1081">
                  <c:v>97</c:v>
                </c:pt>
                <c:pt idx="1082">
                  <c:v>100</c:v>
                </c:pt>
                <c:pt idx="1083">
                  <c:v>98</c:v>
                </c:pt>
                <c:pt idx="1084">
                  <c:v>110</c:v>
                </c:pt>
                <c:pt idx="1085">
                  <c:v>108</c:v>
                </c:pt>
                <c:pt idx="1086">
                  <c:v>109</c:v>
                </c:pt>
                <c:pt idx="1087">
                  <c:v>116</c:v>
                </c:pt>
                <c:pt idx="1088">
                  <c:v>107</c:v>
                </c:pt>
                <c:pt idx="1089">
                  <c:v>98</c:v>
                </c:pt>
                <c:pt idx="1090">
                  <c:v>101</c:v>
                </c:pt>
                <c:pt idx="1091">
                  <c:v>117</c:v>
                </c:pt>
                <c:pt idx="1092">
                  <c:v>103</c:v>
                </c:pt>
                <c:pt idx="1093">
                  <c:v>104</c:v>
                </c:pt>
                <c:pt idx="1094">
                  <c:v>109</c:v>
                </c:pt>
                <c:pt idx="1095">
                  <c:v>102</c:v>
                </c:pt>
                <c:pt idx="1096">
                  <c:v>89</c:v>
                </c:pt>
                <c:pt idx="1097">
                  <c:v>108</c:v>
                </c:pt>
                <c:pt idx="1098">
                  <c:v>101</c:v>
                </c:pt>
                <c:pt idx="1099">
                  <c:v>117</c:v>
                </c:pt>
                <c:pt idx="1100">
                  <c:v>107</c:v>
                </c:pt>
                <c:pt idx="1101">
                  <c:v>91</c:v>
                </c:pt>
                <c:pt idx="1102">
                  <c:v>98</c:v>
                </c:pt>
                <c:pt idx="1103">
                  <c:v>92</c:v>
                </c:pt>
                <c:pt idx="1104">
                  <c:v>91</c:v>
                </c:pt>
                <c:pt idx="1105">
                  <c:v>118</c:v>
                </c:pt>
                <c:pt idx="1106">
                  <c:v>108</c:v>
                </c:pt>
                <c:pt idx="1107">
                  <c:v>90</c:v>
                </c:pt>
                <c:pt idx="1108">
                  <c:v>83</c:v>
                </c:pt>
                <c:pt idx="1109">
                  <c:v>98</c:v>
                </c:pt>
                <c:pt idx="1110">
                  <c:v>98</c:v>
                </c:pt>
                <c:pt idx="1111">
                  <c:v>103</c:v>
                </c:pt>
                <c:pt idx="1112">
                  <c:v>104</c:v>
                </c:pt>
                <c:pt idx="1113">
                  <c:v>96</c:v>
                </c:pt>
                <c:pt idx="1114">
                  <c:v>92</c:v>
                </c:pt>
                <c:pt idx="1115">
                  <c:v>85</c:v>
                </c:pt>
                <c:pt idx="1116">
                  <c:v>98</c:v>
                </c:pt>
                <c:pt idx="1117">
                  <c:v>94</c:v>
                </c:pt>
                <c:pt idx="1118">
                  <c:v>83</c:v>
                </c:pt>
                <c:pt idx="1119">
                  <c:v>110</c:v>
                </c:pt>
                <c:pt idx="1120">
                  <c:v>87</c:v>
                </c:pt>
                <c:pt idx="1121">
                  <c:v>90</c:v>
                </c:pt>
                <c:pt idx="1122">
                  <c:v>98</c:v>
                </c:pt>
                <c:pt idx="1123">
                  <c:v>107</c:v>
                </c:pt>
                <c:pt idx="1124">
                  <c:v>85</c:v>
                </c:pt>
                <c:pt idx="1125">
                  <c:v>98</c:v>
                </c:pt>
                <c:pt idx="1126">
                  <c:v>96</c:v>
                </c:pt>
                <c:pt idx="1127">
                  <c:v>91</c:v>
                </c:pt>
                <c:pt idx="1128">
                  <c:v>111</c:v>
                </c:pt>
                <c:pt idx="1129">
                  <c:v>112</c:v>
                </c:pt>
                <c:pt idx="1130">
                  <c:v>86</c:v>
                </c:pt>
                <c:pt idx="1131">
                  <c:v>105</c:v>
                </c:pt>
                <c:pt idx="1132">
                  <c:v>92</c:v>
                </c:pt>
                <c:pt idx="1133">
                  <c:v>111</c:v>
                </c:pt>
                <c:pt idx="1134">
                  <c:v>89</c:v>
                </c:pt>
                <c:pt idx="1135">
                  <c:v>95</c:v>
                </c:pt>
                <c:pt idx="1136">
                  <c:v>110</c:v>
                </c:pt>
                <c:pt idx="1137">
                  <c:v>90</c:v>
                </c:pt>
                <c:pt idx="1138">
                  <c:v>100</c:v>
                </c:pt>
                <c:pt idx="1139">
                  <c:v>86</c:v>
                </c:pt>
                <c:pt idx="1140">
                  <c:v>99</c:v>
                </c:pt>
                <c:pt idx="1141">
                  <c:v>103</c:v>
                </c:pt>
                <c:pt idx="1142">
                  <c:v>114</c:v>
                </c:pt>
                <c:pt idx="1143">
                  <c:v>89</c:v>
                </c:pt>
                <c:pt idx="1144">
                  <c:v>107</c:v>
                </c:pt>
                <c:pt idx="1145">
                  <c:v>97</c:v>
                </c:pt>
                <c:pt idx="1146">
                  <c:v>108</c:v>
                </c:pt>
                <c:pt idx="1147">
                  <c:v>94</c:v>
                </c:pt>
                <c:pt idx="1148">
                  <c:v>99</c:v>
                </c:pt>
                <c:pt idx="1149">
                  <c:v>107</c:v>
                </c:pt>
                <c:pt idx="1150">
                  <c:v>104</c:v>
                </c:pt>
                <c:pt idx="1151">
                  <c:v>124</c:v>
                </c:pt>
                <c:pt idx="1152">
                  <c:v>102</c:v>
                </c:pt>
                <c:pt idx="1153">
                  <c:v>113</c:v>
                </c:pt>
                <c:pt idx="1154">
                  <c:v>102</c:v>
                </c:pt>
                <c:pt idx="1155">
                  <c:v>84</c:v>
                </c:pt>
                <c:pt idx="1156">
                  <c:v>113</c:v>
                </c:pt>
                <c:pt idx="1157">
                  <c:v>99</c:v>
                </c:pt>
                <c:pt idx="1158">
                  <c:v>108</c:v>
                </c:pt>
                <c:pt idx="1159">
                  <c:v>100</c:v>
                </c:pt>
                <c:pt idx="1160">
                  <c:v>93</c:v>
                </c:pt>
                <c:pt idx="1161">
                  <c:v>96</c:v>
                </c:pt>
                <c:pt idx="1162">
                  <c:v>98</c:v>
                </c:pt>
                <c:pt idx="1163">
                  <c:v>105</c:v>
                </c:pt>
                <c:pt idx="1164">
                  <c:v>99</c:v>
                </c:pt>
                <c:pt idx="1165">
                  <c:v>104</c:v>
                </c:pt>
                <c:pt idx="1166">
                  <c:v>103</c:v>
                </c:pt>
                <c:pt idx="1167">
                  <c:v>89</c:v>
                </c:pt>
                <c:pt idx="1168">
                  <c:v>97</c:v>
                </c:pt>
                <c:pt idx="1169">
                  <c:v>87</c:v>
                </c:pt>
                <c:pt idx="1170">
                  <c:v>77</c:v>
                </c:pt>
                <c:pt idx="1171">
                  <c:v>99</c:v>
                </c:pt>
                <c:pt idx="1172">
                  <c:v>111</c:v>
                </c:pt>
                <c:pt idx="1173">
                  <c:v>104</c:v>
                </c:pt>
                <c:pt idx="1174">
                  <c:v>119</c:v>
                </c:pt>
                <c:pt idx="1175">
                  <c:v>103</c:v>
                </c:pt>
                <c:pt idx="1176">
                  <c:v>103</c:v>
                </c:pt>
                <c:pt idx="1177">
                  <c:v>104</c:v>
                </c:pt>
                <c:pt idx="1178">
                  <c:v>92</c:v>
                </c:pt>
                <c:pt idx="1179">
                  <c:v>100</c:v>
                </c:pt>
                <c:pt idx="1180">
                  <c:v>122</c:v>
                </c:pt>
                <c:pt idx="1181">
                  <c:v>90</c:v>
                </c:pt>
                <c:pt idx="1182">
                  <c:v>98</c:v>
                </c:pt>
                <c:pt idx="1183">
                  <c:v>100</c:v>
                </c:pt>
                <c:pt idx="1184">
                  <c:v>106</c:v>
                </c:pt>
                <c:pt idx="1185">
                  <c:v>78</c:v>
                </c:pt>
                <c:pt idx="1186">
                  <c:v>94</c:v>
                </c:pt>
                <c:pt idx="1187">
                  <c:v>100</c:v>
                </c:pt>
                <c:pt idx="1188">
                  <c:v>87</c:v>
                </c:pt>
                <c:pt idx="1189">
                  <c:v>106</c:v>
                </c:pt>
                <c:pt idx="1190">
                  <c:v>98</c:v>
                </c:pt>
                <c:pt idx="1191">
                  <c:v>89</c:v>
                </c:pt>
                <c:pt idx="1192">
                  <c:v>85</c:v>
                </c:pt>
                <c:pt idx="1193">
                  <c:v>78</c:v>
                </c:pt>
                <c:pt idx="1194">
                  <c:v>88</c:v>
                </c:pt>
                <c:pt idx="1195">
                  <c:v>68</c:v>
                </c:pt>
                <c:pt idx="1196">
                  <c:v>109</c:v>
                </c:pt>
                <c:pt idx="1197">
                  <c:v>101</c:v>
                </c:pt>
                <c:pt idx="1198">
                  <c:v>81</c:v>
                </c:pt>
                <c:pt idx="1199">
                  <c:v>88</c:v>
                </c:pt>
                <c:pt idx="1200">
                  <c:v>102</c:v>
                </c:pt>
                <c:pt idx="1201">
                  <c:v>84</c:v>
                </c:pt>
                <c:pt idx="1202">
                  <c:v>97</c:v>
                </c:pt>
                <c:pt idx="1203">
                  <c:v>99</c:v>
                </c:pt>
                <c:pt idx="1204">
                  <c:v>107</c:v>
                </c:pt>
                <c:pt idx="1205">
                  <c:v>91</c:v>
                </c:pt>
                <c:pt idx="1206">
                  <c:v>92</c:v>
                </c:pt>
                <c:pt idx="1207">
                  <c:v>87</c:v>
                </c:pt>
                <c:pt idx="1208">
                  <c:v>87</c:v>
                </c:pt>
                <c:pt idx="1209">
                  <c:v>88</c:v>
                </c:pt>
                <c:pt idx="1210">
                  <c:v>88</c:v>
                </c:pt>
                <c:pt idx="1211">
                  <c:v>92</c:v>
                </c:pt>
                <c:pt idx="1212">
                  <c:v>82</c:v>
                </c:pt>
                <c:pt idx="1213">
                  <c:v>94</c:v>
                </c:pt>
                <c:pt idx="1214">
                  <c:v>92</c:v>
                </c:pt>
                <c:pt idx="1215">
                  <c:v>101</c:v>
                </c:pt>
                <c:pt idx="1216">
                  <c:v>79</c:v>
                </c:pt>
                <c:pt idx="1217">
                  <c:v>80</c:v>
                </c:pt>
                <c:pt idx="1218">
                  <c:v>77</c:v>
                </c:pt>
                <c:pt idx="1219">
                  <c:v>92</c:v>
                </c:pt>
                <c:pt idx="1220">
                  <c:v>83</c:v>
                </c:pt>
                <c:pt idx="1221">
                  <c:v>103</c:v>
                </c:pt>
                <c:pt idx="1222">
                  <c:v>94</c:v>
                </c:pt>
                <c:pt idx="1223">
                  <c:v>81</c:v>
                </c:pt>
                <c:pt idx="1224">
                  <c:v>92</c:v>
                </c:pt>
                <c:pt idx="1225">
                  <c:v>85</c:v>
                </c:pt>
                <c:pt idx="1226">
                  <c:v>85</c:v>
                </c:pt>
                <c:pt idx="1227">
                  <c:v>101</c:v>
                </c:pt>
                <c:pt idx="1228">
                  <c:v>107</c:v>
                </c:pt>
                <c:pt idx="1229">
                  <c:v>96</c:v>
                </c:pt>
                <c:pt idx="1230">
                  <c:v>88</c:v>
                </c:pt>
                <c:pt idx="1231">
                  <c:v>90</c:v>
                </c:pt>
                <c:pt idx="1232">
                  <c:v>91</c:v>
                </c:pt>
                <c:pt idx="1233">
                  <c:v>106</c:v>
                </c:pt>
                <c:pt idx="1234">
                  <c:v>98</c:v>
                </c:pt>
                <c:pt idx="1235">
                  <c:v>85</c:v>
                </c:pt>
                <c:pt idx="1236">
                  <c:v>88</c:v>
                </c:pt>
                <c:pt idx="1237">
                  <c:v>100</c:v>
                </c:pt>
                <c:pt idx="1238">
                  <c:v>79</c:v>
                </c:pt>
                <c:pt idx="1239">
                  <c:v>78</c:v>
                </c:pt>
                <c:pt idx="1240">
                  <c:v>73</c:v>
                </c:pt>
                <c:pt idx="1241">
                  <c:v>96</c:v>
                </c:pt>
                <c:pt idx="1242">
                  <c:v>102</c:v>
                </c:pt>
                <c:pt idx="1243">
                  <c:v>100</c:v>
                </c:pt>
                <c:pt idx="1244">
                  <c:v>84</c:v>
                </c:pt>
                <c:pt idx="1245">
                  <c:v>89</c:v>
                </c:pt>
                <c:pt idx="1246">
                  <c:v>99</c:v>
                </c:pt>
                <c:pt idx="1247">
                  <c:v>102</c:v>
                </c:pt>
                <c:pt idx="1248">
                  <c:v>90</c:v>
                </c:pt>
                <c:pt idx="1249">
                  <c:v>104</c:v>
                </c:pt>
                <c:pt idx="1250">
                  <c:v>105</c:v>
                </c:pt>
                <c:pt idx="1251">
                  <c:v>101</c:v>
                </c:pt>
                <c:pt idx="1252">
                  <c:v>95</c:v>
                </c:pt>
                <c:pt idx="1253">
                  <c:v>91</c:v>
                </c:pt>
                <c:pt idx="1254">
                  <c:v>83</c:v>
                </c:pt>
                <c:pt idx="1255">
                  <c:v>120</c:v>
                </c:pt>
                <c:pt idx="1256">
                  <c:v>106</c:v>
                </c:pt>
                <c:pt idx="1257">
                  <c:v>103</c:v>
                </c:pt>
                <c:pt idx="1258">
                  <c:v>88</c:v>
                </c:pt>
                <c:pt idx="1259">
                  <c:v>103</c:v>
                </c:pt>
                <c:pt idx="1260">
                  <c:v>90</c:v>
                </c:pt>
                <c:pt idx="1261">
                  <c:v>104</c:v>
                </c:pt>
                <c:pt idx="1262">
                  <c:v>85</c:v>
                </c:pt>
                <c:pt idx="1263">
                  <c:v>83</c:v>
                </c:pt>
                <c:pt idx="1264">
                  <c:v>92</c:v>
                </c:pt>
                <c:pt idx="1265">
                  <c:v>103</c:v>
                </c:pt>
                <c:pt idx="1266">
                  <c:v>101</c:v>
                </c:pt>
                <c:pt idx="1267">
                  <c:v>99</c:v>
                </c:pt>
                <c:pt idx="1268">
                  <c:v>98</c:v>
                </c:pt>
                <c:pt idx="1269">
                  <c:v>83</c:v>
                </c:pt>
                <c:pt idx="1270">
                  <c:v>90</c:v>
                </c:pt>
                <c:pt idx="1271">
                  <c:v>107</c:v>
                </c:pt>
                <c:pt idx="1272">
                  <c:v>97</c:v>
                </c:pt>
                <c:pt idx="1273">
                  <c:v>91</c:v>
                </c:pt>
                <c:pt idx="1274">
                  <c:v>92</c:v>
                </c:pt>
                <c:pt idx="1275">
                  <c:v>98</c:v>
                </c:pt>
                <c:pt idx="1276">
                  <c:v>90</c:v>
                </c:pt>
                <c:pt idx="1277">
                  <c:v>91</c:v>
                </c:pt>
                <c:pt idx="1278">
                  <c:v>91</c:v>
                </c:pt>
                <c:pt idx="1279">
                  <c:v>85</c:v>
                </c:pt>
                <c:pt idx="1280">
                  <c:v>95</c:v>
                </c:pt>
                <c:pt idx="1281">
                  <c:v>94</c:v>
                </c:pt>
                <c:pt idx="1282">
                  <c:v>90</c:v>
                </c:pt>
                <c:pt idx="1283">
                  <c:v>96</c:v>
                </c:pt>
                <c:pt idx="1284">
                  <c:v>98</c:v>
                </c:pt>
                <c:pt idx="1285">
                  <c:v>77</c:v>
                </c:pt>
                <c:pt idx="1286">
                  <c:v>96</c:v>
                </c:pt>
                <c:pt idx="1287">
                  <c:v>103</c:v>
                </c:pt>
                <c:pt idx="1288">
                  <c:v>83</c:v>
                </c:pt>
                <c:pt idx="1289">
                  <c:v>108</c:v>
                </c:pt>
                <c:pt idx="1290">
                  <c:v>115</c:v>
                </c:pt>
                <c:pt idx="1291">
                  <c:v>90</c:v>
                </c:pt>
                <c:pt idx="1292">
                  <c:v>94</c:v>
                </c:pt>
                <c:pt idx="1293">
                  <c:v>90</c:v>
                </c:pt>
                <c:pt idx="1294">
                  <c:v>110</c:v>
                </c:pt>
                <c:pt idx="1295">
                  <c:v>97</c:v>
                </c:pt>
                <c:pt idx="1296">
                  <c:v>87</c:v>
                </c:pt>
                <c:pt idx="1297">
                  <c:v>85</c:v>
                </c:pt>
                <c:pt idx="1298">
                  <c:v>93</c:v>
                </c:pt>
                <c:pt idx="1299">
                  <c:v>101</c:v>
                </c:pt>
                <c:pt idx="1300">
                  <c:v>93</c:v>
                </c:pt>
                <c:pt idx="1301">
                  <c:v>90</c:v>
                </c:pt>
                <c:pt idx="1302">
                  <c:v>102</c:v>
                </c:pt>
                <c:pt idx="1303">
                  <c:v>81</c:v>
                </c:pt>
                <c:pt idx="1304">
                  <c:v>90</c:v>
                </c:pt>
                <c:pt idx="1305">
                  <c:v>88</c:v>
                </c:pt>
                <c:pt idx="1306">
                  <c:v>87</c:v>
                </c:pt>
                <c:pt idx="1307">
                  <c:v>101</c:v>
                </c:pt>
                <c:pt idx="1308">
                  <c:v>108</c:v>
                </c:pt>
                <c:pt idx="1309">
                  <c:v>86</c:v>
                </c:pt>
                <c:pt idx="1310">
                  <c:v>108</c:v>
                </c:pt>
                <c:pt idx="1311">
                  <c:v>98</c:v>
                </c:pt>
                <c:pt idx="1312">
                  <c:v>99</c:v>
                </c:pt>
                <c:pt idx="1313">
                  <c:v>82</c:v>
                </c:pt>
                <c:pt idx="1314">
                  <c:v>69</c:v>
                </c:pt>
                <c:pt idx="1315">
                  <c:v>93</c:v>
                </c:pt>
                <c:pt idx="1316">
                  <c:v>89</c:v>
                </c:pt>
                <c:pt idx="1317">
                  <c:v>93</c:v>
                </c:pt>
                <c:pt idx="1318">
                  <c:v>80</c:v>
                </c:pt>
                <c:pt idx="1319">
                  <c:v>79</c:v>
                </c:pt>
                <c:pt idx="1320">
                  <c:v>99</c:v>
                </c:pt>
                <c:pt idx="1321">
                  <c:v>89</c:v>
                </c:pt>
                <c:pt idx="1322">
                  <c:v>95</c:v>
                </c:pt>
                <c:pt idx="1323">
                  <c:v>88</c:v>
                </c:pt>
                <c:pt idx="1324">
                  <c:v>95</c:v>
                </c:pt>
                <c:pt idx="1325">
                  <c:v>95</c:v>
                </c:pt>
                <c:pt idx="1326">
                  <c:v>84</c:v>
                </c:pt>
                <c:pt idx="1327">
                  <c:v>102</c:v>
                </c:pt>
                <c:pt idx="1328">
                  <c:v>92</c:v>
                </c:pt>
                <c:pt idx="1329">
                  <c:v>100</c:v>
                </c:pt>
                <c:pt idx="1330">
                  <c:v>101</c:v>
                </c:pt>
                <c:pt idx="1331">
                  <c:v>96</c:v>
                </c:pt>
                <c:pt idx="1332">
                  <c:v>67</c:v>
                </c:pt>
                <c:pt idx="1333">
                  <c:v>100</c:v>
                </c:pt>
                <c:pt idx="1334">
                  <c:v>66</c:v>
                </c:pt>
                <c:pt idx="1335">
                  <c:v>84</c:v>
                </c:pt>
                <c:pt idx="1336">
                  <c:v>85</c:v>
                </c:pt>
                <c:pt idx="1337">
                  <c:v>102</c:v>
                </c:pt>
                <c:pt idx="1338">
                  <c:v>86</c:v>
                </c:pt>
                <c:pt idx="1339">
                  <c:v>95</c:v>
                </c:pt>
                <c:pt idx="1340">
                  <c:v>76</c:v>
                </c:pt>
                <c:pt idx="1341">
                  <c:v>93</c:v>
                </c:pt>
                <c:pt idx="1342">
                  <c:v>84</c:v>
                </c:pt>
                <c:pt idx="1343">
                  <c:v>90</c:v>
                </c:pt>
                <c:pt idx="1344">
                  <c:v>82</c:v>
                </c:pt>
                <c:pt idx="1345">
                  <c:v>83</c:v>
                </c:pt>
                <c:pt idx="1346">
                  <c:v>93</c:v>
                </c:pt>
                <c:pt idx="1347">
                  <c:v>85</c:v>
                </c:pt>
                <c:pt idx="1348">
                  <c:v>104</c:v>
                </c:pt>
                <c:pt idx="1349">
                  <c:v>78</c:v>
                </c:pt>
                <c:pt idx="1350">
                  <c:v>75</c:v>
                </c:pt>
                <c:pt idx="1351">
                  <c:v>83</c:v>
                </c:pt>
                <c:pt idx="1352">
                  <c:v>93</c:v>
                </c:pt>
                <c:pt idx="1353">
                  <c:v>83</c:v>
                </c:pt>
                <c:pt idx="1354">
                  <c:v>90</c:v>
                </c:pt>
                <c:pt idx="1355">
                  <c:v>91</c:v>
                </c:pt>
                <c:pt idx="1356">
                  <c:v>95</c:v>
                </c:pt>
                <c:pt idx="1357">
                  <c:v>70</c:v>
                </c:pt>
                <c:pt idx="1358">
                  <c:v>80</c:v>
                </c:pt>
                <c:pt idx="1359">
                  <c:v>93</c:v>
                </c:pt>
                <c:pt idx="1360">
                  <c:v>76</c:v>
                </c:pt>
                <c:pt idx="1361">
                  <c:v>96</c:v>
                </c:pt>
                <c:pt idx="1362">
                  <c:v>77</c:v>
                </c:pt>
                <c:pt idx="1363">
                  <c:v>97</c:v>
                </c:pt>
                <c:pt idx="1364">
                  <c:v>91</c:v>
                </c:pt>
                <c:pt idx="1365">
                  <c:v>60</c:v>
                </c:pt>
                <c:pt idx="1366">
                  <c:v>95</c:v>
                </c:pt>
                <c:pt idx="1367">
                  <c:v>85</c:v>
                </c:pt>
                <c:pt idx="1368">
                  <c:v>87</c:v>
                </c:pt>
                <c:pt idx="1369">
                  <c:v>83</c:v>
                </c:pt>
                <c:pt idx="1370">
                  <c:v>88</c:v>
                </c:pt>
                <c:pt idx="1371">
                  <c:v>91</c:v>
                </c:pt>
                <c:pt idx="1372">
                  <c:v>79</c:v>
                </c:pt>
                <c:pt idx="1373">
                  <c:v>75</c:v>
                </c:pt>
                <c:pt idx="1374">
                  <c:v>90</c:v>
                </c:pt>
                <c:pt idx="1375">
                  <c:v>90</c:v>
                </c:pt>
                <c:pt idx="1376">
                  <c:v>85</c:v>
                </c:pt>
                <c:pt idx="1377">
                  <c:v>102</c:v>
                </c:pt>
                <c:pt idx="1378">
                  <c:v>84</c:v>
                </c:pt>
                <c:pt idx="1379">
                  <c:v>81</c:v>
                </c:pt>
                <c:pt idx="1380">
                  <c:v>89</c:v>
                </c:pt>
                <c:pt idx="1381">
                  <c:v>76</c:v>
                </c:pt>
                <c:pt idx="1382">
                  <c:v>71</c:v>
                </c:pt>
                <c:pt idx="1383">
                  <c:v>78</c:v>
                </c:pt>
                <c:pt idx="1384">
                  <c:v>79</c:v>
                </c:pt>
                <c:pt idx="1385">
                  <c:v>95</c:v>
                </c:pt>
                <c:pt idx="1386">
                  <c:v>105</c:v>
                </c:pt>
                <c:pt idx="1387">
                  <c:v>91</c:v>
                </c:pt>
                <c:pt idx="1388">
                  <c:v>87</c:v>
                </c:pt>
                <c:pt idx="1389">
                  <c:v>101</c:v>
                </c:pt>
                <c:pt idx="1390">
                  <c:v>95</c:v>
                </c:pt>
                <c:pt idx="1391">
                  <c:v>75</c:v>
                </c:pt>
                <c:pt idx="1392">
                  <c:v>83</c:v>
                </c:pt>
                <c:pt idx="1393">
                  <c:v>82</c:v>
                </c:pt>
                <c:pt idx="1394">
                  <c:v>86</c:v>
                </c:pt>
                <c:pt idx="1395">
                  <c:v>85</c:v>
                </c:pt>
                <c:pt idx="1396">
                  <c:v>88</c:v>
                </c:pt>
                <c:pt idx="1397">
                  <c:v>86</c:v>
                </c:pt>
                <c:pt idx="1398">
                  <c:v>92</c:v>
                </c:pt>
                <c:pt idx="1399">
                  <c:v>94</c:v>
                </c:pt>
                <c:pt idx="1400">
                  <c:v>72</c:v>
                </c:pt>
                <c:pt idx="1401">
                  <c:v>78</c:v>
                </c:pt>
                <c:pt idx="1402">
                  <c:v>95</c:v>
                </c:pt>
                <c:pt idx="1403">
                  <c:v>85</c:v>
                </c:pt>
                <c:pt idx="1404">
                  <c:v>103</c:v>
                </c:pt>
                <c:pt idx="1405">
                  <c:v>68</c:v>
                </c:pt>
                <c:pt idx="1406">
                  <c:v>89</c:v>
                </c:pt>
                <c:pt idx="1407">
                  <c:v>76</c:v>
                </c:pt>
                <c:pt idx="1408">
                  <c:v>78</c:v>
                </c:pt>
                <c:pt idx="1409">
                  <c:v>73</c:v>
                </c:pt>
                <c:pt idx="1410">
                  <c:v>90</c:v>
                </c:pt>
                <c:pt idx="1411">
                  <c:v>86</c:v>
                </c:pt>
                <c:pt idx="1412">
                  <c:v>92</c:v>
                </c:pt>
                <c:pt idx="1413">
                  <c:v>89</c:v>
                </c:pt>
                <c:pt idx="1414">
                  <c:v>91</c:v>
                </c:pt>
                <c:pt idx="1415">
                  <c:v>87</c:v>
                </c:pt>
                <c:pt idx="1416">
                  <c:v>68</c:v>
                </c:pt>
                <c:pt idx="1417">
                  <c:v>81</c:v>
                </c:pt>
                <c:pt idx="1418">
                  <c:v>80</c:v>
                </c:pt>
                <c:pt idx="1419">
                  <c:v>90</c:v>
                </c:pt>
                <c:pt idx="1420">
                  <c:v>84</c:v>
                </c:pt>
                <c:pt idx="1421">
                  <c:v>93</c:v>
                </c:pt>
                <c:pt idx="1422">
                  <c:v>89</c:v>
                </c:pt>
                <c:pt idx="1423">
                  <c:v>92</c:v>
                </c:pt>
                <c:pt idx="1424">
                  <c:v>75</c:v>
                </c:pt>
                <c:pt idx="1425">
                  <c:v>73</c:v>
                </c:pt>
                <c:pt idx="1426">
                  <c:v>104</c:v>
                </c:pt>
                <c:pt idx="1427">
                  <c:v>77</c:v>
                </c:pt>
                <c:pt idx="1428">
                  <c:v>83</c:v>
                </c:pt>
                <c:pt idx="1429">
                  <c:v>97</c:v>
                </c:pt>
                <c:pt idx="1430">
                  <c:v>89</c:v>
                </c:pt>
                <c:pt idx="1431">
                  <c:v>96</c:v>
                </c:pt>
                <c:pt idx="1432">
                  <c:v>84</c:v>
                </c:pt>
                <c:pt idx="1433">
                  <c:v>86</c:v>
                </c:pt>
                <c:pt idx="1434">
                  <c:v>85</c:v>
                </c:pt>
                <c:pt idx="1435">
                  <c:v>84</c:v>
                </c:pt>
                <c:pt idx="1436">
                  <c:v>77</c:v>
                </c:pt>
                <c:pt idx="1437">
                  <c:v>100</c:v>
                </c:pt>
                <c:pt idx="1438">
                  <c:v>80</c:v>
                </c:pt>
                <c:pt idx="1439">
                  <c:v>103</c:v>
                </c:pt>
                <c:pt idx="1440">
                  <c:v>93</c:v>
                </c:pt>
                <c:pt idx="1441">
                  <c:v>86</c:v>
                </c:pt>
                <c:pt idx="1442">
                  <c:v>89</c:v>
                </c:pt>
                <c:pt idx="1443">
                  <c:v>84</c:v>
                </c:pt>
                <c:pt idx="1444">
                  <c:v>93</c:v>
                </c:pt>
                <c:pt idx="1445">
                  <c:v>83</c:v>
                </c:pt>
                <c:pt idx="1446">
                  <c:v>71</c:v>
                </c:pt>
                <c:pt idx="1447">
                  <c:v>102</c:v>
                </c:pt>
                <c:pt idx="1448">
                  <c:v>86</c:v>
                </c:pt>
                <c:pt idx="1449">
                  <c:v>98</c:v>
                </c:pt>
                <c:pt idx="1450">
                  <c:v>99</c:v>
                </c:pt>
                <c:pt idx="1451">
                  <c:v>102</c:v>
                </c:pt>
                <c:pt idx="1452">
                  <c:v>101</c:v>
                </c:pt>
                <c:pt idx="1453">
                  <c:v>84</c:v>
                </c:pt>
                <c:pt idx="1454">
                  <c:v>99</c:v>
                </c:pt>
                <c:pt idx="1455">
                  <c:v>100</c:v>
                </c:pt>
                <c:pt idx="1456">
                  <c:v>102</c:v>
                </c:pt>
                <c:pt idx="1457">
                  <c:v>112</c:v>
                </c:pt>
                <c:pt idx="1458">
                  <c:v>101</c:v>
                </c:pt>
                <c:pt idx="1459">
                  <c:v>95</c:v>
                </c:pt>
                <c:pt idx="1460">
                  <c:v>97</c:v>
                </c:pt>
                <c:pt idx="1461">
                  <c:v>104</c:v>
                </c:pt>
                <c:pt idx="1462">
                  <c:v>91</c:v>
                </c:pt>
                <c:pt idx="1463">
                  <c:v>95</c:v>
                </c:pt>
                <c:pt idx="1464">
                  <c:v>107</c:v>
                </c:pt>
                <c:pt idx="1465">
                  <c:v>98</c:v>
                </c:pt>
                <c:pt idx="1466">
                  <c:v>108</c:v>
                </c:pt>
                <c:pt idx="1467">
                  <c:v>103</c:v>
                </c:pt>
                <c:pt idx="1468">
                  <c:v>93</c:v>
                </c:pt>
                <c:pt idx="1469">
                  <c:v>109</c:v>
                </c:pt>
                <c:pt idx="1470">
                  <c:v>97</c:v>
                </c:pt>
                <c:pt idx="1471">
                  <c:v>104</c:v>
                </c:pt>
                <c:pt idx="1472">
                  <c:v>94</c:v>
                </c:pt>
                <c:pt idx="1473">
                  <c:v>117</c:v>
                </c:pt>
                <c:pt idx="1474">
                  <c:v>98</c:v>
                </c:pt>
                <c:pt idx="1475">
                  <c:v>97</c:v>
                </c:pt>
                <c:pt idx="1476">
                  <c:v>91</c:v>
                </c:pt>
                <c:pt idx="1477">
                  <c:v>104</c:v>
                </c:pt>
                <c:pt idx="1478">
                  <c:v>77</c:v>
                </c:pt>
                <c:pt idx="1479">
                  <c:v>79</c:v>
                </c:pt>
                <c:pt idx="1480">
                  <c:v>95</c:v>
                </c:pt>
                <c:pt idx="1481">
                  <c:v>94</c:v>
                </c:pt>
                <c:pt idx="1482">
                  <c:v>102</c:v>
                </c:pt>
                <c:pt idx="1483">
                  <c:v>88</c:v>
                </c:pt>
                <c:pt idx="1484">
                  <c:v>106</c:v>
                </c:pt>
                <c:pt idx="1485">
                  <c:v>106</c:v>
                </c:pt>
                <c:pt idx="1486">
                  <c:v>98</c:v>
                </c:pt>
                <c:pt idx="1487">
                  <c:v>94</c:v>
                </c:pt>
                <c:pt idx="1488">
                  <c:v>74</c:v>
                </c:pt>
                <c:pt idx="1489">
                  <c:v>87</c:v>
                </c:pt>
                <c:pt idx="1490">
                  <c:v>108</c:v>
                </c:pt>
                <c:pt idx="1491">
                  <c:v>83</c:v>
                </c:pt>
                <c:pt idx="1492">
                  <c:v>88</c:v>
                </c:pt>
                <c:pt idx="1493">
                  <c:v>94</c:v>
                </c:pt>
                <c:pt idx="1494">
                  <c:v>84</c:v>
                </c:pt>
                <c:pt idx="1495">
                  <c:v>101</c:v>
                </c:pt>
                <c:pt idx="1496">
                  <c:v>94</c:v>
                </c:pt>
                <c:pt idx="1497">
                  <c:v>110</c:v>
                </c:pt>
                <c:pt idx="1498">
                  <c:v>100</c:v>
                </c:pt>
                <c:pt idx="1499">
                  <c:v>93</c:v>
                </c:pt>
                <c:pt idx="1500">
                  <c:v>98</c:v>
                </c:pt>
                <c:pt idx="1501">
                  <c:v>118</c:v>
                </c:pt>
                <c:pt idx="1502">
                  <c:v>98</c:v>
                </c:pt>
                <c:pt idx="1503">
                  <c:v>85</c:v>
                </c:pt>
                <c:pt idx="1504">
                  <c:v>112</c:v>
                </c:pt>
                <c:pt idx="1505">
                  <c:v>102</c:v>
                </c:pt>
                <c:pt idx="1506">
                  <c:v>114</c:v>
                </c:pt>
                <c:pt idx="1507">
                  <c:v>86</c:v>
                </c:pt>
                <c:pt idx="1508">
                  <c:v>101</c:v>
                </c:pt>
                <c:pt idx="1509">
                  <c:v>94</c:v>
                </c:pt>
                <c:pt idx="1510">
                  <c:v>95</c:v>
                </c:pt>
                <c:pt idx="1511">
                  <c:v>89</c:v>
                </c:pt>
                <c:pt idx="1512">
                  <c:v>98</c:v>
                </c:pt>
                <c:pt idx="1513">
                  <c:v>90</c:v>
                </c:pt>
                <c:pt idx="1514">
                  <c:v>109</c:v>
                </c:pt>
                <c:pt idx="1515">
                  <c:v>103</c:v>
                </c:pt>
                <c:pt idx="1516">
                  <c:v>115</c:v>
                </c:pt>
                <c:pt idx="1517">
                  <c:v>116</c:v>
                </c:pt>
                <c:pt idx="1518">
                  <c:v>99</c:v>
                </c:pt>
                <c:pt idx="1519">
                  <c:v>94</c:v>
                </c:pt>
                <c:pt idx="1520">
                  <c:v>95</c:v>
                </c:pt>
                <c:pt idx="1521">
                  <c:v>96</c:v>
                </c:pt>
                <c:pt idx="1522">
                  <c:v>98</c:v>
                </c:pt>
                <c:pt idx="1523">
                  <c:v>116</c:v>
                </c:pt>
                <c:pt idx="1524">
                  <c:v>103</c:v>
                </c:pt>
                <c:pt idx="1525">
                  <c:v>95</c:v>
                </c:pt>
                <c:pt idx="1526">
                  <c:v>98</c:v>
                </c:pt>
                <c:pt idx="1527">
                  <c:v>102</c:v>
                </c:pt>
                <c:pt idx="1528">
                  <c:v>118</c:v>
                </c:pt>
                <c:pt idx="1529">
                  <c:v>105</c:v>
                </c:pt>
                <c:pt idx="1530">
                  <c:v>93</c:v>
                </c:pt>
                <c:pt idx="1531">
                  <c:v>119</c:v>
                </c:pt>
                <c:pt idx="1532">
                  <c:v>107</c:v>
                </c:pt>
                <c:pt idx="1533">
                  <c:v>119</c:v>
                </c:pt>
                <c:pt idx="1534">
                  <c:v>115</c:v>
                </c:pt>
                <c:pt idx="1535">
                  <c:v>111</c:v>
                </c:pt>
                <c:pt idx="1536">
                  <c:v>110</c:v>
                </c:pt>
                <c:pt idx="1537">
                  <c:v>100</c:v>
                </c:pt>
                <c:pt idx="1538">
                  <c:v>115</c:v>
                </c:pt>
                <c:pt idx="1539">
                  <c:v>106</c:v>
                </c:pt>
                <c:pt idx="1540">
                  <c:v>99</c:v>
                </c:pt>
                <c:pt idx="1541">
                  <c:v>116</c:v>
                </c:pt>
                <c:pt idx="1542">
                  <c:v>99</c:v>
                </c:pt>
                <c:pt idx="1543">
                  <c:v>128</c:v>
                </c:pt>
                <c:pt idx="1544">
                  <c:v>96</c:v>
                </c:pt>
                <c:pt idx="1545">
                  <c:v>112</c:v>
                </c:pt>
                <c:pt idx="1546">
                  <c:v>130</c:v>
                </c:pt>
                <c:pt idx="1547">
                  <c:v>105</c:v>
                </c:pt>
                <c:pt idx="1548">
                  <c:v>119</c:v>
                </c:pt>
                <c:pt idx="1549">
                  <c:v>110</c:v>
                </c:pt>
                <c:pt idx="1550">
                  <c:v>112</c:v>
                </c:pt>
                <c:pt idx="1551">
                  <c:v>107</c:v>
                </c:pt>
                <c:pt idx="1552">
                  <c:v>107</c:v>
                </c:pt>
                <c:pt idx="1553">
                  <c:v>96</c:v>
                </c:pt>
                <c:pt idx="1554">
                  <c:v>102</c:v>
                </c:pt>
                <c:pt idx="1555">
                  <c:v>82</c:v>
                </c:pt>
                <c:pt idx="1556">
                  <c:v>100</c:v>
                </c:pt>
                <c:pt idx="1557">
                  <c:v>81</c:v>
                </c:pt>
                <c:pt idx="1558">
                  <c:v>110</c:v>
                </c:pt>
                <c:pt idx="1559">
                  <c:v>101</c:v>
                </c:pt>
                <c:pt idx="1560">
                  <c:v>104</c:v>
                </c:pt>
                <c:pt idx="1561">
                  <c:v>111</c:v>
                </c:pt>
                <c:pt idx="1562">
                  <c:v>96</c:v>
                </c:pt>
                <c:pt idx="1563">
                  <c:v>101</c:v>
                </c:pt>
                <c:pt idx="1564">
                  <c:v>99</c:v>
                </c:pt>
                <c:pt idx="1565">
                  <c:v>111</c:v>
                </c:pt>
                <c:pt idx="1566">
                  <c:v>117</c:v>
                </c:pt>
                <c:pt idx="1567">
                  <c:v>137</c:v>
                </c:pt>
                <c:pt idx="1568">
                  <c:v>115</c:v>
                </c:pt>
                <c:pt idx="1569">
                  <c:v>97</c:v>
                </c:pt>
                <c:pt idx="1570">
                  <c:v>117</c:v>
                </c:pt>
                <c:pt idx="1571">
                  <c:v>108</c:v>
                </c:pt>
                <c:pt idx="1572">
                  <c:v>91</c:v>
                </c:pt>
                <c:pt idx="1573">
                  <c:v>127</c:v>
                </c:pt>
                <c:pt idx="1574">
                  <c:v>127</c:v>
                </c:pt>
                <c:pt idx="1575">
                  <c:v>105</c:v>
                </c:pt>
                <c:pt idx="1576">
                  <c:v>105</c:v>
                </c:pt>
                <c:pt idx="1577">
                  <c:v>105</c:v>
                </c:pt>
                <c:pt idx="1578">
                  <c:v>108</c:v>
                </c:pt>
                <c:pt idx="1579">
                  <c:v>117</c:v>
                </c:pt>
                <c:pt idx="1580">
                  <c:v>112</c:v>
                </c:pt>
                <c:pt idx="1581">
                  <c:v>121</c:v>
                </c:pt>
                <c:pt idx="1582">
                  <c:v>133</c:v>
                </c:pt>
                <c:pt idx="1583">
                  <c:v>110</c:v>
                </c:pt>
                <c:pt idx="1584">
                  <c:v>121</c:v>
                </c:pt>
                <c:pt idx="1585">
                  <c:v>119</c:v>
                </c:pt>
                <c:pt idx="1586">
                  <c:v>125</c:v>
                </c:pt>
                <c:pt idx="1587">
                  <c:v>120</c:v>
                </c:pt>
                <c:pt idx="1588">
                  <c:v>124</c:v>
                </c:pt>
                <c:pt idx="1589">
                  <c:v>121</c:v>
                </c:pt>
                <c:pt idx="1590">
                  <c:v>119</c:v>
                </c:pt>
                <c:pt idx="1591">
                  <c:v>123</c:v>
                </c:pt>
                <c:pt idx="1592">
                  <c:v>113</c:v>
                </c:pt>
                <c:pt idx="1593">
                  <c:v>105</c:v>
                </c:pt>
                <c:pt idx="1594">
                  <c:v>127</c:v>
                </c:pt>
                <c:pt idx="1595">
                  <c:v>112</c:v>
                </c:pt>
                <c:pt idx="1596">
                  <c:v>127</c:v>
                </c:pt>
                <c:pt idx="1597">
                  <c:v>107</c:v>
                </c:pt>
                <c:pt idx="1598">
                  <c:v>126</c:v>
                </c:pt>
                <c:pt idx="1599">
                  <c:v>129</c:v>
                </c:pt>
                <c:pt idx="1600">
                  <c:v>129</c:v>
                </c:pt>
                <c:pt idx="1601">
                  <c:v>113</c:v>
                </c:pt>
                <c:pt idx="1602">
                  <c:v>143</c:v>
                </c:pt>
                <c:pt idx="1603">
                  <c:v>123</c:v>
                </c:pt>
                <c:pt idx="1604">
                  <c:v>159</c:v>
                </c:pt>
                <c:pt idx="1605">
                  <c:v>122</c:v>
                </c:pt>
                <c:pt idx="1606">
                  <c:v>128</c:v>
                </c:pt>
                <c:pt idx="1607">
                  <c:v>149</c:v>
                </c:pt>
                <c:pt idx="1608">
                  <c:v>158</c:v>
                </c:pt>
                <c:pt idx="1609">
                  <c:v>146</c:v>
                </c:pt>
                <c:pt idx="1610">
                  <c:v>138</c:v>
                </c:pt>
                <c:pt idx="1611">
                  <c:v>126</c:v>
                </c:pt>
                <c:pt idx="1612">
                  <c:v>130</c:v>
                </c:pt>
                <c:pt idx="1613">
                  <c:v>127</c:v>
                </c:pt>
                <c:pt idx="1614">
                  <c:v>139</c:v>
                </c:pt>
                <c:pt idx="1615">
                  <c:v>149</c:v>
                </c:pt>
                <c:pt idx="1616">
                  <c:v>127</c:v>
                </c:pt>
                <c:pt idx="1617">
                  <c:v>138</c:v>
                </c:pt>
                <c:pt idx="1618">
                  <c:v>172</c:v>
                </c:pt>
                <c:pt idx="1619">
                  <c:v>138</c:v>
                </c:pt>
                <c:pt idx="1620">
                  <c:v>161</c:v>
                </c:pt>
                <c:pt idx="1621">
                  <c:v>142</c:v>
                </c:pt>
                <c:pt idx="1622">
                  <c:v>149</c:v>
                </c:pt>
                <c:pt idx="1623">
                  <c:v>145</c:v>
                </c:pt>
                <c:pt idx="1624">
                  <c:v>130</c:v>
                </c:pt>
                <c:pt idx="1625">
                  <c:v>126</c:v>
                </c:pt>
                <c:pt idx="1626">
                  <c:v>131</c:v>
                </c:pt>
                <c:pt idx="1627">
                  <c:v>151</c:v>
                </c:pt>
                <c:pt idx="1628">
                  <c:v>140</c:v>
                </c:pt>
                <c:pt idx="1629">
                  <c:v>138</c:v>
                </c:pt>
                <c:pt idx="1630">
                  <c:v>145</c:v>
                </c:pt>
                <c:pt idx="1631">
                  <c:v>129</c:v>
                </c:pt>
                <c:pt idx="1632">
                  <c:v>125</c:v>
                </c:pt>
                <c:pt idx="1633">
                  <c:v>151</c:v>
                </c:pt>
                <c:pt idx="1634">
                  <c:v>150</c:v>
                </c:pt>
                <c:pt idx="1635">
                  <c:v>172</c:v>
                </c:pt>
                <c:pt idx="1636">
                  <c:v>156</c:v>
                </c:pt>
                <c:pt idx="1637">
                  <c:v>151</c:v>
                </c:pt>
                <c:pt idx="1638">
                  <c:v>135</c:v>
                </c:pt>
                <c:pt idx="1639">
                  <c:v>147</c:v>
                </c:pt>
                <c:pt idx="1640">
                  <c:v>168</c:v>
                </c:pt>
                <c:pt idx="1641">
                  <c:v>162</c:v>
                </c:pt>
                <c:pt idx="1642">
                  <c:v>132</c:v>
                </c:pt>
                <c:pt idx="1643">
                  <c:v>185</c:v>
                </c:pt>
                <c:pt idx="1644">
                  <c:v>149</c:v>
                </c:pt>
                <c:pt idx="1645">
                  <c:v>138</c:v>
                </c:pt>
                <c:pt idx="1646">
                  <c:v>160</c:v>
                </c:pt>
                <c:pt idx="1647">
                  <c:v>133</c:v>
                </c:pt>
                <c:pt idx="1648">
                  <c:v>135</c:v>
                </c:pt>
                <c:pt idx="1649">
                  <c:v>163</c:v>
                </c:pt>
                <c:pt idx="1650">
                  <c:v>146</c:v>
                </c:pt>
                <c:pt idx="1651">
                  <c:v>135</c:v>
                </c:pt>
                <c:pt idx="1652">
                  <c:v>151</c:v>
                </c:pt>
                <c:pt idx="1653">
                  <c:v>169</c:v>
                </c:pt>
                <c:pt idx="1654">
                  <c:v>127</c:v>
                </c:pt>
                <c:pt idx="1655">
                  <c:v>138</c:v>
                </c:pt>
                <c:pt idx="1656">
                  <c:v>153</c:v>
                </c:pt>
                <c:pt idx="1657">
                  <c:v>166</c:v>
                </c:pt>
                <c:pt idx="1658">
                  <c:v>127</c:v>
                </c:pt>
                <c:pt idx="1659">
                  <c:v>158</c:v>
                </c:pt>
                <c:pt idx="1660">
                  <c:v>143</c:v>
                </c:pt>
                <c:pt idx="1661">
                  <c:v>154</c:v>
                </c:pt>
                <c:pt idx="1662">
                  <c:v>151</c:v>
                </c:pt>
                <c:pt idx="1663">
                  <c:v>166</c:v>
                </c:pt>
                <c:pt idx="1664">
                  <c:v>134</c:v>
                </c:pt>
                <c:pt idx="1665">
                  <c:v>127</c:v>
                </c:pt>
                <c:pt idx="1666">
                  <c:v>161</c:v>
                </c:pt>
                <c:pt idx="1667">
                  <c:v>154</c:v>
                </c:pt>
                <c:pt idx="1668">
                  <c:v>151</c:v>
                </c:pt>
                <c:pt idx="1669">
                  <c:v>141</c:v>
                </c:pt>
                <c:pt idx="1670">
                  <c:v>166</c:v>
                </c:pt>
                <c:pt idx="1671">
                  <c:v>145</c:v>
                </c:pt>
                <c:pt idx="1672">
                  <c:v>139</c:v>
                </c:pt>
                <c:pt idx="1673">
                  <c:v>150</c:v>
                </c:pt>
                <c:pt idx="1674">
                  <c:v>139</c:v>
                </c:pt>
                <c:pt idx="1675">
                  <c:v>129</c:v>
                </c:pt>
                <c:pt idx="1676">
                  <c:v>117</c:v>
                </c:pt>
                <c:pt idx="1677">
                  <c:v>132</c:v>
                </c:pt>
                <c:pt idx="1678">
                  <c:v>136</c:v>
                </c:pt>
                <c:pt idx="1679">
                  <c:v>123</c:v>
                </c:pt>
                <c:pt idx="1680">
                  <c:v>128</c:v>
                </c:pt>
                <c:pt idx="1681">
                  <c:v>144</c:v>
                </c:pt>
                <c:pt idx="1682">
                  <c:v>131</c:v>
                </c:pt>
                <c:pt idx="1683">
                  <c:v>131</c:v>
                </c:pt>
                <c:pt idx="1684">
                  <c:v>140</c:v>
                </c:pt>
                <c:pt idx="1685">
                  <c:v>132</c:v>
                </c:pt>
                <c:pt idx="1686">
                  <c:v>129</c:v>
                </c:pt>
                <c:pt idx="1687">
                  <c:v>139</c:v>
                </c:pt>
                <c:pt idx="1688">
                  <c:v>151</c:v>
                </c:pt>
                <c:pt idx="1689">
                  <c:v>134</c:v>
                </c:pt>
                <c:pt idx="1690">
                  <c:v>113</c:v>
                </c:pt>
                <c:pt idx="1691">
                  <c:v>152</c:v>
                </c:pt>
                <c:pt idx="1692">
                  <c:v>119</c:v>
                </c:pt>
                <c:pt idx="1693">
                  <c:v>128</c:v>
                </c:pt>
                <c:pt idx="1694">
                  <c:v>127</c:v>
                </c:pt>
                <c:pt idx="1695">
                  <c:v>118</c:v>
                </c:pt>
                <c:pt idx="1696">
                  <c:v>156</c:v>
                </c:pt>
                <c:pt idx="1697">
                  <c:v>141</c:v>
                </c:pt>
                <c:pt idx="1698">
                  <c:v>140</c:v>
                </c:pt>
                <c:pt idx="1699">
                  <c:v>122</c:v>
                </c:pt>
                <c:pt idx="1700">
                  <c:v>122</c:v>
                </c:pt>
                <c:pt idx="1701">
                  <c:v>129</c:v>
                </c:pt>
                <c:pt idx="1702">
                  <c:v>141</c:v>
                </c:pt>
                <c:pt idx="1703">
                  <c:v>125</c:v>
                </c:pt>
                <c:pt idx="1704">
                  <c:v>129</c:v>
                </c:pt>
                <c:pt idx="1705">
                  <c:v>110</c:v>
                </c:pt>
                <c:pt idx="1706">
                  <c:v>132</c:v>
                </c:pt>
                <c:pt idx="1707">
                  <c:v>146</c:v>
                </c:pt>
                <c:pt idx="1708">
                  <c:v>143</c:v>
                </c:pt>
                <c:pt idx="1709">
                  <c:v>141</c:v>
                </c:pt>
                <c:pt idx="1710">
                  <c:v>142</c:v>
                </c:pt>
                <c:pt idx="1711">
                  <c:v>122</c:v>
                </c:pt>
                <c:pt idx="1712">
                  <c:v>126</c:v>
                </c:pt>
                <c:pt idx="1713">
                  <c:v>129</c:v>
                </c:pt>
                <c:pt idx="1714">
                  <c:v>136</c:v>
                </c:pt>
                <c:pt idx="1715">
                  <c:v>136</c:v>
                </c:pt>
                <c:pt idx="1716">
                  <c:v>123</c:v>
                </c:pt>
                <c:pt idx="1717">
                  <c:v>121</c:v>
                </c:pt>
                <c:pt idx="1718">
                  <c:v>116</c:v>
                </c:pt>
                <c:pt idx="1719">
                  <c:v>132</c:v>
                </c:pt>
                <c:pt idx="1720">
                  <c:v>132</c:v>
                </c:pt>
                <c:pt idx="1721">
                  <c:v>119</c:v>
                </c:pt>
                <c:pt idx="1722">
                  <c:v>133</c:v>
                </c:pt>
                <c:pt idx="1723">
                  <c:v>134</c:v>
                </c:pt>
                <c:pt idx="1724">
                  <c:v>129</c:v>
                </c:pt>
                <c:pt idx="1725">
                  <c:v>123</c:v>
                </c:pt>
                <c:pt idx="1726">
                  <c:v>143</c:v>
                </c:pt>
                <c:pt idx="1727">
                  <c:v>100</c:v>
                </c:pt>
                <c:pt idx="1728">
                  <c:v>125</c:v>
                </c:pt>
                <c:pt idx="1729">
                  <c:v>126</c:v>
                </c:pt>
                <c:pt idx="1730">
                  <c:v>126</c:v>
                </c:pt>
                <c:pt idx="1731">
                  <c:v>125</c:v>
                </c:pt>
                <c:pt idx="1732">
                  <c:v>122</c:v>
                </c:pt>
                <c:pt idx="1733">
                  <c:v>132</c:v>
                </c:pt>
                <c:pt idx="1734">
                  <c:v>107</c:v>
                </c:pt>
                <c:pt idx="1735">
                  <c:v>129</c:v>
                </c:pt>
                <c:pt idx="1736">
                  <c:v>141</c:v>
                </c:pt>
                <c:pt idx="1737">
                  <c:v>136</c:v>
                </c:pt>
                <c:pt idx="1738">
                  <c:v>112</c:v>
                </c:pt>
                <c:pt idx="1739">
                  <c:v>114</c:v>
                </c:pt>
                <c:pt idx="1740">
                  <c:v>138</c:v>
                </c:pt>
                <c:pt idx="1741">
                  <c:v>125</c:v>
                </c:pt>
                <c:pt idx="1742">
                  <c:v>124</c:v>
                </c:pt>
                <c:pt idx="1743">
                  <c:v>145</c:v>
                </c:pt>
                <c:pt idx="1744">
                  <c:v>140</c:v>
                </c:pt>
                <c:pt idx="1745">
                  <c:v>122</c:v>
                </c:pt>
                <c:pt idx="1746">
                  <c:v>130</c:v>
                </c:pt>
                <c:pt idx="1747">
                  <c:v>143</c:v>
                </c:pt>
                <c:pt idx="1748">
                  <c:v>119</c:v>
                </c:pt>
                <c:pt idx="1749">
                  <c:v>124</c:v>
                </c:pt>
                <c:pt idx="1750">
                  <c:v>114</c:v>
                </c:pt>
                <c:pt idx="1751">
                  <c:v>109</c:v>
                </c:pt>
                <c:pt idx="1752">
                  <c:v>84</c:v>
                </c:pt>
                <c:pt idx="1753">
                  <c:v>119</c:v>
                </c:pt>
                <c:pt idx="1754">
                  <c:v>105</c:v>
                </c:pt>
                <c:pt idx="1755">
                  <c:v>125</c:v>
                </c:pt>
                <c:pt idx="1756">
                  <c:v>105</c:v>
                </c:pt>
                <c:pt idx="1757">
                  <c:v>130</c:v>
                </c:pt>
                <c:pt idx="1758">
                  <c:v>110</c:v>
                </c:pt>
                <c:pt idx="1759">
                  <c:v>145</c:v>
                </c:pt>
                <c:pt idx="1760">
                  <c:v>105</c:v>
                </c:pt>
                <c:pt idx="1761">
                  <c:v>108</c:v>
                </c:pt>
                <c:pt idx="1762">
                  <c:v>113</c:v>
                </c:pt>
                <c:pt idx="1763">
                  <c:v>113</c:v>
                </c:pt>
                <c:pt idx="1764">
                  <c:v>119</c:v>
                </c:pt>
                <c:pt idx="1765">
                  <c:v>113</c:v>
                </c:pt>
                <c:pt idx="1766">
                  <c:v>124</c:v>
                </c:pt>
                <c:pt idx="1767">
                  <c:v>108</c:v>
                </c:pt>
                <c:pt idx="1768">
                  <c:v>101</c:v>
                </c:pt>
                <c:pt idx="1769">
                  <c:v>123</c:v>
                </c:pt>
                <c:pt idx="1770">
                  <c:v>112</c:v>
                </c:pt>
                <c:pt idx="1771">
                  <c:v>133</c:v>
                </c:pt>
                <c:pt idx="1772">
                  <c:v>109</c:v>
                </c:pt>
                <c:pt idx="1773">
                  <c:v>122</c:v>
                </c:pt>
                <c:pt idx="1774">
                  <c:v>104</c:v>
                </c:pt>
                <c:pt idx="1775">
                  <c:v>107</c:v>
                </c:pt>
                <c:pt idx="1776">
                  <c:v>103</c:v>
                </c:pt>
                <c:pt idx="1777">
                  <c:v>109</c:v>
                </c:pt>
                <c:pt idx="1778">
                  <c:v>104</c:v>
                </c:pt>
                <c:pt idx="1779">
                  <c:v>112</c:v>
                </c:pt>
                <c:pt idx="1780">
                  <c:v>91</c:v>
                </c:pt>
                <c:pt idx="1781">
                  <c:v>105</c:v>
                </c:pt>
                <c:pt idx="1782">
                  <c:v>116</c:v>
                </c:pt>
                <c:pt idx="1783">
                  <c:v>128</c:v>
                </c:pt>
                <c:pt idx="1784">
                  <c:v>108</c:v>
                </c:pt>
                <c:pt idx="1785">
                  <c:v>121</c:v>
                </c:pt>
                <c:pt idx="1786">
                  <c:v>126</c:v>
                </c:pt>
                <c:pt idx="1787">
                  <c:v>98</c:v>
                </c:pt>
                <c:pt idx="1788">
                  <c:v>107</c:v>
                </c:pt>
                <c:pt idx="1789">
                  <c:v>98</c:v>
                </c:pt>
                <c:pt idx="1790">
                  <c:v>110</c:v>
                </c:pt>
                <c:pt idx="1791">
                  <c:v>122</c:v>
                </c:pt>
                <c:pt idx="1792">
                  <c:v>107</c:v>
                </c:pt>
                <c:pt idx="1793">
                  <c:v>93</c:v>
                </c:pt>
                <c:pt idx="1794">
                  <c:v>127</c:v>
                </c:pt>
                <c:pt idx="1795">
                  <c:v>103</c:v>
                </c:pt>
                <c:pt idx="1796">
                  <c:v>93</c:v>
                </c:pt>
                <c:pt idx="1797">
                  <c:v>84</c:v>
                </c:pt>
                <c:pt idx="1798">
                  <c:v>114</c:v>
                </c:pt>
                <c:pt idx="1799">
                  <c:v>124</c:v>
                </c:pt>
                <c:pt idx="1800">
                  <c:v>130</c:v>
                </c:pt>
                <c:pt idx="1801">
                  <c:v>92</c:v>
                </c:pt>
                <c:pt idx="1802">
                  <c:v>99</c:v>
                </c:pt>
                <c:pt idx="1803">
                  <c:v>113</c:v>
                </c:pt>
                <c:pt idx="1804">
                  <c:v>94</c:v>
                </c:pt>
                <c:pt idx="1805">
                  <c:v>110</c:v>
                </c:pt>
                <c:pt idx="1806">
                  <c:v>130</c:v>
                </c:pt>
                <c:pt idx="1807">
                  <c:v>123</c:v>
                </c:pt>
                <c:pt idx="1808">
                  <c:v>107</c:v>
                </c:pt>
                <c:pt idx="1809">
                  <c:v>105</c:v>
                </c:pt>
                <c:pt idx="1810">
                  <c:v>107</c:v>
                </c:pt>
                <c:pt idx="1811">
                  <c:v>107</c:v>
                </c:pt>
                <c:pt idx="1812">
                  <c:v>101</c:v>
                </c:pt>
                <c:pt idx="1813">
                  <c:v>109</c:v>
                </c:pt>
                <c:pt idx="1814">
                  <c:v>114</c:v>
                </c:pt>
                <c:pt idx="1815">
                  <c:v>98</c:v>
                </c:pt>
                <c:pt idx="1816">
                  <c:v>108</c:v>
                </c:pt>
                <c:pt idx="1817">
                  <c:v>122</c:v>
                </c:pt>
                <c:pt idx="1818">
                  <c:v>92</c:v>
                </c:pt>
                <c:pt idx="1819">
                  <c:v>85</c:v>
                </c:pt>
                <c:pt idx="1820">
                  <c:v>112</c:v>
                </c:pt>
                <c:pt idx="1821">
                  <c:v>96</c:v>
                </c:pt>
                <c:pt idx="1822">
                  <c:v>105</c:v>
                </c:pt>
                <c:pt idx="1823">
                  <c:v>99</c:v>
                </c:pt>
                <c:pt idx="1824">
                  <c:v>103</c:v>
                </c:pt>
                <c:pt idx="1825">
                  <c:v>112</c:v>
                </c:pt>
                <c:pt idx="1826">
                  <c:v>112</c:v>
                </c:pt>
                <c:pt idx="1827">
                  <c:v>101</c:v>
                </c:pt>
                <c:pt idx="1828">
                  <c:v>111</c:v>
                </c:pt>
                <c:pt idx="1829">
                  <c:v>98</c:v>
                </c:pt>
                <c:pt idx="1830">
                  <c:v>104</c:v>
                </c:pt>
                <c:pt idx="1831">
                  <c:v>111</c:v>
                </c:pt>
                <c:pt idx="1832">
                  <c:v>91</c:v>
                </c:pt>
                <c:pt idx="1833">
                  <c:v>105</c:v>
                </c:pt>
                <c:pt idx="1834">
                  <c:v>104</c:v>
                </c:pt>
                <c:pt idx="1835">
                  <c:v>98</c:v>
                </c:pt>
                <c:pt idx="1836">
                  <c:v>110</c:v>
                </c:pt>
                <c:pt idx="1837">
                  <c:v>99</c:v>
                </c:pt>
                <c:pt idx="1838">
                  <c:v>93</c:v>
                </c:pt>
                <c:pt idx="1839">
                  <c:v>110</c:v>
                </c:pt>
                <c:pt idx="1840">
                  <c:v>85</c:v>
                </c:pt>
                <c:pt idx="1841">
                  <c:v>106</c:v>
                </c:pt>
                <c:pt idx="1842">
                  <c:v>98</c:v>
                </c:pt>
                <c:pt idx="1843">
                  <c:v>112</c:v>
                </c:pt>
                <c:pt idx="1844">
                  <c:v>97</c:v>
                </c:pt>
                <c:pt idx="1845">
                  <c:v>98</c:v>
                </c:pt>
                <c:pt idx="1846">
                  <c:v>94</c:v>
                </c:pt>
                <c:pt idx="1847">
                  <c:v>107</c:v>
                </c:pt>
                <c:pt idx="1848">
                  <c:v>94</c:v>
                </c:pt>
                <c:pt idx="1849">
                  <c:v>86</c:v>
                </c:pt>
                <c:pt idx="1850">
                  <c:v>98</c:v>
                </c:pt>
                <c:pt idx="1851">
                  <c:v>108</c:v>
                </c:pt>
                <c:pt idx="1852">
                  <c:v>87</c:v>
                </c:pt>
                <c:pt idx="1853">
                  <c:v>109</c:v>
                </c:pt>
                <c:pt idx="1854">
                  <c:v>116</c:v>
                </c:pt>
                <c:pt idx="1855">
                  <c:v>106</c:v>
                </c:pt>
                <c:pt idx="1856">
                  <c:v>82</c:v>
                </c:pt>
                <c:pt idx="1857">
                  <c:v>104</c:v>
                </c:pt>
                <c:pt idx="1858">
                  <c:v>73</c:v>
                </c:pt>
                <c:pt idx="1859">
                  <c:v>81</c:v>
                </c:pt>
                <c:pt idx="1860">
                  <c:v>116</c:v>
                </c:pt>
                <c:pt idx="1861">
                  <c:v>111</c:v>
                </c:pt>
                <c:pt idx="1862">
                  <c:v>80</c:v>
                </c:pt>
                <c:pt idx="1863">
                  <c:v>83</c:v>
                </c:pt>
                <c:pt idx="1864">
                  <c:v>104</c:v>
                </c:pt>
                <c:pt idx="1865">
                  <c:v>115</c:v>
                </c:pt>
                <c:pt idx="1866">
                  <c:v>95</c:v>
                </c:pt>
                <c:pt idx="1867">
                  <c:v>100</c:v>
                </c:pt>
                <c:pt idx="1868">
                  <c:v>90</c:v>
                </c:pt>
                <c:pt idx="1869">
                  <c:v>108</c:v>
                </c:pt>
                <c:pt idx="1870">
                  <c:v>89</c:v>
                </c:pt>
                <c:pt idx="1871">
                  <c:v>77</c:v>
                </c:pt>
                <c:pt idx="1872">
                  <c:v>99</c:v>
                </c:pt>
                <c:pt idx="1873">
                  <c:v>93</c:v>
                </c:pt>
                <c:pt idx="1874">
                  <c:v>99</c:v>
                </c:pt>
                <c:pt idx="1875">
                  <c:v>83</c:v>
                </c:pt>
                <c:pt idx="1876">
                  <c:v>106</c:v>
                </c:pt>
                <c:pt idx="1877">
                  <c:v>103</c:v>
                </c:pt>
                <c:pt idx="1878">
                  <c:v>97</c:v>
                </c:pt>
                <c:pt idx="1879">
                  <c:v>94</c:v>
                </c:pt>
                <c:pt idx="1880">
                  <c:v>105</c:v>
                </c:pt>
                <c:pt idx="1881">
                  <c:v>98</c:v>
                </c:pt>
                <c:pt idx="1882">
                  <c:v>112</c:v>
                </c:pt>
                <c:pt idx="1883">
                  <c:v>111</c:v>
                </c:pt>
                <c:pt idx="1884">
                  <c:v>89</c:v>
                </c:pt>
                <c:pt idx="1885">
                  <c:v>88</c:v>
                </c:pt>
                <c:pt idx="1886">
                  <c:v>89</c:v>
                </c:pt>
                <c:pt idx="1887">
                  <c:v>110</c:v>
                </c:pt>
                <c:pt idx="1888">
                  <c:v>107</c:v>
                </c:pt>
                <c:pt idx="1889">
                  <c:v>106</c:v>
                </c:pt>
                <c:pt idx="1890">
                  <c:v>102</c:v>
                </c:pt>
                <c:pt idx="1891">
                  <c:v>103</c:v>
                </c:pt>
                <c:pt idx="1892">
                  <c:v>110</c:v>
                </c:pt>
                <c:pt idx="1893">
                  <c:v>94</c:v>
                </c:pt>
                <c:pt idx="1894">
                  <c:v>94</c:v>
                </c:pt>
                <c:pt idx="1895">
                  <c:v>105</c:v>
                </c:pt>
                <c:pt idx="1896">
                  <c:v>84</c:v>
                </c:pt>
                <c:pt idx="1897">
                  <c:v>85</c:v>
                </c:pt>
                <c:pt idx="1898">
                  <c:v>101</c:v>
                </c:pt>
                <c:pt idx="1899">
                  <c:v>90</c:v>
                </c:pt>
                <c:pt idx="1900">
                  <c:v>108</c:v>
                </c:pt>
                <c:pt idx="1901">
                  <c:v>76</c:v>
                </c:pt>
                <c:pt idx="1902">
                  <c:v>100</c:v>
                </c:pt>
                <c:pt idx="1903">
                  <c:v>109</c:v>
                </c:pt>
                <c:pt idx="1904">
                  <c:v>99</c:v>
                </c:pt>
                <c:pt idx="1905">
                  <c:v>85</c:v>
                </c:pt>
                <c:pt idx="1906">
                  <c:v>96</c:v>
                </c:pt>
                <c:pt idx="1907">
                  <c:v>85</c:v>
                </c:pt>
                <c:pt idx="1908">
                  <c:v>89</c:v>
                </c:pt>
                <c:pt idx="1909">
                  <c:v>96</c:v>
                </c:pt>
                <c:pt idx="1910">
                  <c:v>86</c:v>
                </c:pt>
                <c:pt idx="1911">
                  <c:v>93</c:v>
                </c:pt>
                <c:pt idx="1912">
                  <c:v>95</c:v>
                </c:pt>
                <c:pt idx="1913">
                  <c:v>83</c:v>
                </c:pt>
                <c:pt idx="1914">
                  <c:v>100</c:v>
                </c:pt>
                <c:pt idx="1915">
                  <c:v>94</c:v>
                </c:pt>
                <c:pt idx="1916">
                  <c:v>95</c:v>
                </c:pt>
                <c:pt idx="1917">
                  <c:v>104</c:v>
                </c:pt>
                <c:pt idx="1918">
                  <c:v>89</c:v>
                </c:pt>
                <c:pt idx="1919">
                  <c:v>91</c:v>
                </c:pt>
                <c:pt idx="1920">
                  <c:v>76</c:v>
                </c:pt>
                <c:pt idx="1921">
                  <c:v>94</c:v>
                </c:pt>
                <c:pt idx="1922">
                  <c:v>97</c:v>
                </c:pt>
                <c:pt idx="1923">
                  <c:v>109</c:v>
                </c:pt>
                <c:pt idx="1924">
                  <c:v>87</c:v>
                </c:pt>
                <c:pt idx="1925">
                  <c:v>103</c:v>
                </c:pt>
                <c:pt idx="1926">
                  <c:v>82</c:v>
                </c:pt>
                <c:pt idx="1927">
                  <c:v>75</c:v>
                </c:pt>
                <c:pt idx="1928">
                  <c:v>101</c:v>
                </c:pt>
                <c:pt idx="1929">
                  <c:v>84</c:v>
                </c:pt>
                <c:pt idx="1930">
                  <c:v>91</c:v>
                </c:pt>
                <c:pt idx="1931">
                  <c:v>86</c:v>
                </c:pt>
                <c:pt idx="1932">
                  <c:v>91</c:v>
                </c:pt>
                <c:pt idx="1933">
                  <c:v>90</c:v>
                </c:pt>
                <c:pt idx="1934">
                  <c:v>103</c:v>
                </c:pt>
                <c:pt idx="1935">
                  <c:v>90</c:v>
                </c:pt>
                <c:pt idx="1936">
                  <c:v>84</c:v>
                </c:pt>
                <c:pt idx="1937">
                  <c:v>94</c:v>
                </c:pt>
                <c:pt idx="1938">
                  <c:v>97</c:v>
                </c:pt>
                <c:pt idx="1939">
                  <c:v>88</c:v>
                </c:pt>
                <c:pt idx="1940">
                  <c:v>98</c:v>
                </c:pt>
                <c:pt idx="1941">
                  <c:v>94</c:v>
                </c:pt>
                <c:pt idx="1942">
                  <c:v>93</c:v>
                </c:pt>
                <c:pt idx="1943">
                  <c:v>106</c:v>
                </c:pt>
                <c:pt idx="1944">
                  <c:v>70</c:v>
                </c:pt>
                <c:pt idx="1945">
                  <c:v>104</c:v>
                </c:pt>
                <c:pt idx="1946">
                  <c:v>98</c:v>
                </c:pt>
                <c:pt idx="1947">
                  <c:v>79</c:v>
                </c:pt>
                <c:pt idx="1948">
                  <c:v>76</c:v>
                </c:pt>
                <c:pt idx="1949">
                  <c:v>85</c:v>
                </c:pt>
                <c:pt idx="1950">
                  <c:v>81</c:v>
                </c:pt>
                <c:pt idx="1951">
                  <c:v>85</c:v>
                </c:pt>
                <c:pt idx="1952">
                  <c:v>84</c:v>
                </c:pt>
                <c:pt idx="1953">
                  <c:v>92</c:v>
                </c:pt>
                <c:pt idx="1954">
                  <c:v>105</c:v>
                </c:pt>
                <c:pt idx="1955">
                  <c:v>101</c:v>
                </c:pt>
                <c:pt idx="1956">
                  <c:v>104</c:v>
                </c:pt>
                <c:pt idx="1957">
                  <c:v>85</c:v>
                </c:pt>
                <c:pt idx="1958">
                  <c:v>96</c:v>
                </c:pt>
                <c:pt idx="1959">
                  <c:v>108</c:v>
                </c:pt>
                <c:pt idx="1960">
                  <c:v>84</c:v>
                </c:pt>
                <c:pt idx="1961">
                  <c:v>88</c:v>
                </c:pt>
                <c:pt idx="1962">
                  <c:v>84</c:v>
                </c:pt>
                <c:pt idx="1963">
                  <c:v>104</c:v>
                </c:pt>
                <c:pt idx="1964">
                  <c:v>104</c:v>
                </c:pt>
                <c:pt idx="1965">
                  <c:v>100</c:v>
                </c:pt>
                <c:pt idx="1966">
                  <c:v>91</c:v>
                </c:pt>
                <c:pt idx="1967">
                  <c:v>90</c:v>
                </c:pt>
                <c:pt idx="1968">
                  <c:v>99</c:v>
                </c:pt>
                <c:pt idx="1969">
                  <c:v>84</c:v>
                </c:pt>
                <c:pt idx="1970">
                  <c:v>79</c:v>
                </c:pt>
                <c:pt idx="1971">
                  <c:v>96</c:v>
                </c:pt>
                <c:pt idx="1972">
                  <c:v>99</c:v>
                </c:pt>
                <c:pt idx="1973">
                  <c:v>82</c:v>
                </c:pt>
              </c:numCache>
            </c:numRef>
          </c:yVal>
          <c:smooth val="0"/>
          <c:extLst xmlns:c16r2="http://schemas.microsoft.com/office/drawing/2015/06/chart">
            <c:ext xmlns:c16="http://schemas.microsoft.com/office/drawing/2014/chart" uri="{C3380CC4-5D6E-409C-BE32-E72D297353CC}">
              <c16:uniqueId val="{00000000-9147-7C4A-A61D-A4BC12C2D229}"/>
            </c:ext>
          </c:extLst>
        </c:ser>
        <c:ser>
          <c:idx val="1"/>
          <c:order val="1"/>
          <c:tx>
            <c:v>RBP5</c:v>
          </c:tx>
          <c:spPr>
            <a:ln w="19050" cap="rnd">
              <a:solidFill>
                <a:schemeClr val="accent2"/>
              </a:solidFill>
              <a:round/>
            </a:ln>
            <a:effectLst/>
          </c:spPr>
          <c:marker>
            <c:symbol val="none"/>
          </c:marker>
          <c:xVal>
            <c:numRef>
              <c:f>'[RBP_Analysis.xlsx]5new1'!$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RBP_Analysis.xlsx]5new1'!$C$2:$C$1975</c:f>
              <c:numCache>
                <c:formatCode>General</c:formatCode>
                <c:ptCount val="1974"/>
                <c:pt idx="0">
                  <c:v>214</c:v>
                </c:pt>
                <c:pt idx="1">
                  <c:v>223</c:v>
                </c:pt>
                <c:pt idx="2">
                  <c:v>193</c:v>
                </c:pt>
                <c:pt idx="3">
                  <c:v>216</c:v>
                </c:pt>
                <c:pt idx="4">
                  <c:v>185</c:v>
                </c:pt>
                <c:pt idx="5">
                  <c:v>215</c:v>
                </c:pt>
                <c:pt idx="6">
                  <c:v>208</c:v>
                </c:pt>
                <c:pt idx="7">
                  <c:v>209</c:v>
                </c:pt>
                <c:pt idx="8">
                  <c:v>207</c:v>
                </c:pt>
                <c:pt idx="9">
                  <c:v>206</c:v>
                </c:pt>
                <c:pt idx="10">
                  <c:v>222</c:v>
                </c:pt>
                <c:pt idx="11">
                  <c:v>208</c:v>
                </c:pt>
                <c:pt idx="12">
                  <c:v>207</c:v>
                </c:pt>
                <c:pt idx="13">
                  <c:v>216</c:v>
                </c:pt>
                <c:pt idx="14">
                  <c:v>219</c:v>
                </c:pt>
                <c:pt idx="15">
                  <c:v>187</c:v>
                </c:pt>
                <c:pt idx="16">
                  <c:v>205</c:v>
                </c:pt>
                <c:pt idx="17">
                  <c:v>209</c:v>
                </c:pt>
                <c:pt idx="18">
                  <c:v>203</c:v>
                </c:pt>
                <c:pt idx="19">
                  <c:v>206</c:v>
                </c:pt>
                <c:pt idx="20">
                  <c:v>210</c:v>
                </c:pt>
                <c:pt idx="21">
                  <c:v>211</c:v>
                </c:pt>
                <c:pt idx="22">
                  <c:v>202</c:v>
                </c:pt>
                <c:pt idx="23">
                  <c:v>233</c:v>
                </c:pt>
                <c:pt idx="24">
                  <c:v>196</c:v>
                </c:pt>
                <c:pt idx="25">
                  <c:v>222</c:v>
                </c:pt>
                <c:pt idx="26">
                  <c:v>220</c:v>
                </c:pt>
                <c:pt idx="27">
                  <c:v>208</c:v>
                </c:pt>
                <c:pt idx="28">
                  <c:v>213</c:v>
                </c:pt>
                <c:pt idx="29">
                  <c:v>193</c:v>
                </c:pt>
                <c:pt idx="30">
                  <c:v>200</c:v>
                </c:pt>
                <c:pt idx="31">
                  <c:v>212</c:v>
                </c:pt>
                <c:pt idx="32">
                  <c:v>204</c:v>
                </c:pt>
                <c:pt idx="33">
                  <c:v>228</c:v>
                </c:pt>
                <c:pt idx="34">
                  <c:v>209</c:v>
                </c:pt>
                <c:pt idx="35">
                  <c:v>209</c:v>
                </c:pt>
                <c:pt idx="36">
                  <c:v>201</c:v>
                </c:pt>
                <c:pt idx="37">
                  <c:v>228</c:v>
                </c:pt>
                <c:pt idx="38">
                  <c:v>219</c:v>
                </c:pt>
                <c:pt idx="39">
                  <c:v>213</c:v>
                </c:pt>
                <c:pt idx="40">
                  <c:v>221</c:v>
                </c:pt>
                <c:pt idx="41">
                  <c:v>215</c:v>
                </c:pt>
                <c:pt idx="42">
                  <c:v>206</c:v>
                </c:pt>
                <c:pt idx="43">
                  <c:v>209</c:v>
                </c:pt>
                <c:pt idx="44">
                  <c:v>205</c:v>
                </c:pt>
                <c:pt idx="45">
                  <c:v>213</c:v>
                </c:pt>
                <c:pt idx="46">
                  <c:v>205</c:v>
                </c:pt>
                <c:pt idx="47">
                  <c:v>221</c:v>
                </c:pt>
                <c:pt idx="48">
                  <c:v>235</c:v>
                </c:pt>
                <c:pt idx="49">
                  <c:v>201</c:v>
                </c:pt>
                <c:pt idx="50">
                  <c:v>196</c:v>
                </c:pt>
                <c:pt idx="51">
                  <c:v>202</c:v>
                </c:pt>
                <c:pt idx="52">
                  <c:v>213</c:v>
                </c:pt>
                <c:pt idx="53">
                  <c:v>215</c:v>
                </c:pt>
                <c:pt idx="54">
                  <c:v>221</c:v>
                </c:pt>
                <c:pt idx="55">
                  <c:v>202</c:v>
                </c:pt>
                <c:pt idx="56">
                  <c:v>215</c:v>
                </c:pt>
                <c:pt idx="57">
                  <c:v>199</c:v>
                </c:pt>
                <c:pt idx="58">
                  <c:v>200</c:v>
                </c:pt>
                <c:pt idx="59">
                  <c:v>193</c:v>
                </c:pt>
                <c:pt idx="60">
                  <c:v>206</c:v>
                </c:pt>
                <c:pt idx="61">
                  <c:v>194</c:v>
                </c:pt>
                <c:pt idx="62">
                  <c:v>200</c:v>
                </c:pt>
                <c:pt idx="63">
                  <c:v>199</c:v>
                </c:pt>
                <c:pt idx="64">
                  <c:v>196</c:v>
                </c:pt>
                <c:pt idx="65">
                  <c:v>217</c:v>
                </c:pt>
                <c:pt idx="66">
                  <c:v>194</c:v>
                </c:pt>
                <c:pt idx="67">
                  <c:v>198</c:v>
                </c:pt>
                <c:pt idx="68">
                  <c:v>201</c:v>
                </c:pt>
                <c:pt idx="69">
                  <c:v>218</c:v>
                </c:pt>
                <c:pt idx="70">
                  <c:v>209</c:v>
                </c:pt>
                <c:pt idx="71">
                  <c:v>234</c:v>
                </c:pt>
                <c:pt idx="72">
                  <c:v>201</c:v>
                </c:pt>
                <c:pt idx="73">
                  <c:v>216</c:v>
                </c:pt>
                <c:pt idx="74">
                  <c:v>178</c:v>
                </c:pt>
                <c:pt idx="75">
                  <c:v>185</c:v>
                </c:pt>
                <c:pt idx="76">
                  <c:v>186</c:v>
                </c:pt>
                <c:pt idx="77">
                  <c:v>219</c:v>
                </c:pt>
                <c:pt idx="78">
                  <c:v>207</c:v>
                </c:pt>
                <c:pt idx="79">
                  <c:v>195</c:v>
                </c:pt>
                <c:pt idx="80">
                  <c:v>214</c:v>
                </c:pt>
                <c:pt idx="81">
                  <c:v>189</c:v>
                </c:pt>
                <c:pt idx="82">
                  <c:v>199</c:v>
                </c:pt>
                <c:pt idx="83">
                  <c:v>205</c:v>
                </c:pt>
                <c:pt idx="84">
                  <c:v>194</c:v>
                </c:pt>
                <c:pt idx="85">
                  <c:v>193</c:v>
                </c:pt>
                <c:pt idx="86">
                  <c:v>206</c:v>
                </c:pt>
                <c:pt idx="87">
                  <c:v>194</c:v>
                </c:pt>
                <c:pt idx="88">
                  <c:v>190</c:v>
                </c:pt>
                <c:pt idx="89">
                  <c:v>194</c:v>
                </c:pt>
                <c:pt idx="90">
                  <c:v>201</c:v>
                </c:pt>
                <c:pt idx="91">
                  <c:v>216</c:v>
                </c:pt>
                <c:pt idx="92">
                  <c:v>181</c:v>
                </c:pt>
                <c:pt idx="93">
                  <c:v>208</c:v>
                </c:pt>
                <c:pt idx="94">
                  <c:v>210</c:v>
                </c:pt>
                <c:pt idx="95">
                  <c:v>203</c:v>
                </c:pt>
                <c:pt idx="96">
                  <c:v>199</c:v>
                </c:pt>
                <c:pt idx="97">
                  <c:v>209</c:v>
                </c:pt>
                <c:pt idx="98">
                  <c:v>216</c:v>
                </c:pt>
                <c:pt idx="99">
                  <c:v>207</c:v>
                </c:pt>
                <c:pt idx="100">
                  <c:v>206</c:v>
                </c:pt>
                <c:pt idx="101">
                  <c:v>215</c:v>
                </c:pt>
                <c:pt idx="102">
                  <c:v>195</c:v>
                </c:pt>
                <c:pt idx="103">
                  <c:v>211</c:v>
                </c:pt>
                <c:pt idx="104">
                  <c:v>196</c:v>
                </c:pt>
                <c:pt idx="105">
                  <c:v>195</c:v>
                </c:pt>
                <c:pt idx="106">
                  <c:v>214</c:v>
                </c:pt>
                <c:pt idx="107">
                  <c:v>188</c:v>
                </c:pt>
                <c:pt idx="108">
                  <c:v>193</c:v>
                </c:pt>
                <c:pt idx="109">
                  <c:v>212</c:v>
                </c:pt>
                <c:pt idx="110">
                  <c:v>203</c:v>
                </c:pt>
                <c:pt idx="111">
                  <c:v>197</c:v>
                </c:pt>
                <c:pt idx="112">
                  <c:v>198</c:v>
                </c:pt>
                <c:pt idx="113">
                  <c:v>201</c:v>
                </c:pt>
                <c:pt idx="114">
                  <c:v>187</c:v>
                </c:pt>
                <c:pt idx="115">
                  <c:v>219</c:v>
                </c:pt>
                <c:pt idx="116">
                  <c:v>199</c:v>
                </c:pt>
                <c:pt idx="117">
                  <c:v>201</c:v>
                </c:pt>
                <c:pt idx="118">
                  <c:v>183</c:v>
                </c:pt>
                <c:pt idx="119">
                  <c:v>220</c:v>
                </c:pt>
                <c:pt idx="120">
                  <c:v>198</c:v>
                </c:pt>
                <c:pt idx="121">
                  <c:v>199</c:v>
                </c:pt>
                <c:pt idx="122">
                  <c:v>217</c:v>
                </c:pt>
                <c:pt idx="123">
                  <c:v>201</c:v>
                </c:pt>
                <c:pt idx="124">
                  <c:v>198</c:v>
                </c:pt>
                <c:pt idx="125">
                  <c:v>209</c:v>
                </c:pt>
                <c:pt idx="126">
                  <c:v>206</c:v>
                </c:pt>
                <c:pt idx="127">
                  <c:v>208</c:v>
                </c:pt>
                <c:pt idx="128">
                  <c:v>199</c:v>
                </c:pt>
                <c:pt idx="129">
                  <c:v>198</c:v>
                </c:pt>
                <c:pt idx="130">
                  <c:v>193</c:v>
                </c:pt>
                <c:pt idx="131">
                  <c:v>183</c:v>
                </c:pt>
                <c:pt idx="132">
                  <c:v>190</c:v>
                </c:pt>
                <c:pt idx="133">
                  <c:v>205</c:v>
                </c:pt>
                <c:pt idx="134">
                  <c:v>182</c:v>
                </c:pt>
                <c:pt idx="135">
                  <c:v>193</c:v>
                </c:pt>
                <c:pt idx="136">
                  <c:v>196</c:v>
                </c:pt>
                <c:pt idx="137">
                  <c:v>210</c:v>
                </c:pt>
                <c:pt idx="138">
                  <c:v>214</c:v>
                </c:pt>
                <c:pt idx="139">
                  <c:v>199</c:v>
                </c:pt>
                <c:pt idx="140">
                  <c:v>202</c:v>
                </c:pt>
                <c:pt idx="141">
                  <c:v>205</c:v>
                </c:pt>
                <c:pt idx="142">
                  <c:v>209</c:v>
                </c:pt>
                <c:pt idx="143">
                  <c:v>185</c:v>
                </c:pt>
                <c:pt idx="144">
                  <c:v>213</c:v>
                </c:pt>
                <c:pt idx="145">
                  <c:v>194</c:v>
                </c:pt>
                <c:pt idx="146">
                  <c:v>194</c:v>
                </c:pt>
                <c:pt idx="147">
                  <c:v>202</c:v>
                </c:pt>
                <c:pt idx="148">
                  <c:v>176</c:v>
                </c:pt>
                <c:pt idx="149">
                  <c:v>197</c:v>
                </c:pt>
                <c:pt idx="150">
                  <c:v>212</c:v>
                </c:pt>
                <c:pt idx="151">
                  <c:v>220</c:v>
                </c:pt>
                <c:pt idx="152">
                  <c:v>195</c:v>
                </c:pt>
                <c:pt idx="153">
                  <c:v>204</c:v>
                </c:pt>
                <c:pt idx="154">
                  <c:v>189</c:v>
                </c:pt>
                <c:pt idx="155">
                  <c:v>186</c:v>
                </c:pt>
                <c:pt idx="156">
                  <c:v>212</c:v>
                </c:pt>
                <c:pt idx="157">
                  <c:v>199</c:v>
                </c:pt>
                <c:pt idx="158">
                  <c:v>199</c:v>
                </c:pt>
                <c:pt idx="159">
                  <c:v>210</c:v>
                </c:pt>
                <c:pt idx="160">
                  <c:v>208</c:v>
                </c:pt>
                <c:pt idx="161">
                  <c:v>200</c:v>
                </c:pt>
                <c:pt idx="162">
                  <c:v>195</c:v>
                </c:pt>
                <c:pt idx="163">
                  <c:v>190</c:v>
                </c:pt>
                <c:pt idx="164">
                  <c:v>191</c:v>
                </c:pt>
                <c:pt idx="165">
                  <c:v>195</c:v>
                </c:pt>
                <c:pt idx="166">
                  <c:v>207</c:v>
                </c:pt>
                <c:pt idx="167">
                  <c:v>198</c:v>
                </c:pt>
                <c:pt idx="168">
                  <c:v>191</c:v>
                </c:pt>
                <c:pt idx="169">
                  <c:v>189</c:v>
                </c:pt>
                <c:pt idx="170">
                  <c:v>175</c:v>
                </c:pt>
                <c:pt idx="171">
                  <c:v>187</c:v>
                </c:pt>
                <c:pt idx="172">
                  <c:v>185</c:v>
                </c:pt>
                <c:pt idx="173">
                  <c:v>207</c:v>
                </c:pt>
                <c:pt idx="174">
                  <c:v>214</c:v>
                </c:pt>
                <c:pt idx="175">
                  <c:v>187</c:v>
                </c:pt>
                <c:pt idx="176">
                  <c:v>198</c:v>
                </c:pt>
                <c:pt idx="177">
                  <c:v>192</c:v>
                </c:pt>
                <c:pt idx="178">
                  <c:v>214</c:v>
                </c:pt>
                <c:pt idx="179">
                  <c:v>211</c:v>
                </c:pt>
                <c:pt idx="180">
                  <c:v>192</c:v>
                </c:pt>
                <c:pt idx="181">
                  <c:v>196</c:v>
                </c:pt>
                <c:pt idx="182">
                  <c:v>187</c:v>
                </c:pt>
                <c:pt idx="183">
                  <c:v>204</c:v>
                </c:pt>
                <c:pt idx="184">
                  <c:v>193</c:v>
                </c:pt>
                <c:pt idx="185">
                  <c:v>184</c:v>
                </c:pt>
                <c:pt idx="186">
                  <c:v>186</c:v>
                </c:pt>
                <c:pt idx="187">
                  <c:v>210</c:v>
                </c:pt>
                <c:pt idx="188">
                  <c:v>210</c:v>
                </c:pt>
                <c:pt idx="189">
                  <c:v>203</c:v>
                </c:pt>
                <c:pt idx="190">
                  <c:v>195</c:v>
                </c:pt>
                <c:pt idx="191">
                  <c:v>185</c:v>
                </c:pt>
                <c:pt idx="192">
                  <c:v>176</c:v>
                </c:pt>
                <c:pt idx="193">
                  <c:v>186</c:v>
                </c:pt>
                <c:pt idx="194">
                  <c:v>195</c:v>
                </c:pt>
                <c:pt idx="195">
                  <c:v>203</c:v>
                </c:pt>
                <c:pt idx="196">
                  <c:v>212</c:v>
                </c:pt>
                <c:pt idx="197">
                  <c:v>212</c:v>
                </c:pt>
                <c:pt idx="198">
                  <c:v>214</c:v>
                </c:pt>
                <c:pt idx="199">
                  <c:v>193</c:v>
                </c:pt>
                <c:pt idx="200">
                  <c:v>198</c:v>
                </c:pt>
                <c:pt idx="201">
                  <c:v>206</c:v>
                </c:pt>
                <c:pt idx="202">
                  <c:v>204</c:v>
                </c:pt>
                <c:pt idx="203">
                  <c:v>195</c:v>
                </c:pt>
                <c:pt idx="204">
                  <c:v>199</c:v>
                </c:pt>
                <c:pt idx="205">
                  <c:v>200</c:v>
                </c:pt>
                <c:pt idx="206">
                  <c:v>209</c:v>
                </c:pt>
                <c:pt idx="207">
                  <c:v>196</c:v>
                </c:pt>
                <c:pt idx="208">
                  <c:v>207</c:v>
                </c:pt>
                <c:pt idx="209">
                  <c:v>190</c:v>
                </c:pt>
                <c:pt idx="210">
                  <c:v>194</c:v>
                </c:pt>
                <c:pt idx="211">
                  <c:v>203</c:v>
                </c:pt>
                <c:pt idx="212">
                  <c:v>209</c:v>
                </c:pt>
                <c:pt idx="213">
                  <c:v>215</c:v>
                </c:pt>
                <c:pt idx="214">
                  <c:v>199</c:v>
                </c:pt>
                <c:pt idx="215">
                  <c:v>205</c:v>
                </c:pt>
                <c:pt idx="216">
                  <c:v>207</c:v>
                </c:pt>
                <c:pt idx="217">
                  <c:v>226</c:v>
                </c:pt>
                <c:pt idx="218">
                  <c:v>192</c:v>
                </c:pt>
                <c:pt idx="219">
                  <c:v>222</c:v>
                </c:pt>
                <c:pt idx="220">
                  <c:v>211</c:v>
                </c:pt>
                <c:pt idx="221">
                  <c:v>193</c:v>
                </c:pt>
                <c:pt idx="222">
                  <c:v>194</c:v>
                </c:pt>
                <c:pt idx="223">
                  <c:v>196</c:v>
                </c:pt>
                <c:pt idx="224">
                  <c:v>204</c:v>
                </c:pt>
                <c:pt idx="225">
                  <c:v>207</c:v>
                </c:pt>
                <c:pt idx="226">
                  <c:v>190</c:v>
                </c:pt>
                <c:pt idx="227">
                  <c:v>219</c:v>
                </c:pt>
                <c:pt idx="228">
                  <c:v>178</c:v>
                </c:pt>
                <c:pt idx="229">
                  <c:v>204</c:v>
                </c:pt>
                <c:pt idx="230">
                  <c:v>198</c:v>
                </c:pt>
                <c:pt idx="231">
                  <c:v>226</c:v>
                </c:pt>
                <c:pt idx="232">
                  <c:v>200</c:v>
                </c:pt>
                <c:pt idx="233">
                  <c:v>201</c:v>
                </c:pt>
                <c:pt idx="234">
                  <c:v>206</c:v>
                </c:pt>
                <c:pt idx="235">
                  <c:v>192</c:v>
                </c:pt>
                <c:pt idx="236">
                  <c:v>192</c:v>
                </c:pt>
                <c:pt idx="237">
                  <c:v>205</c:v>
                </c:pt>
                <c:pt idx="238">
                  <c:v>202</c:v>
                </c:pt>
                <c:pt idx="239">
                  <c:v>208</c:v>
                </c:pt>
                <c:pt idx="240">
                  <c:v>205</c:v>
                </c:pt>
                <c:pt idx="241">
                  <c:v>189</c:v>
                </c:pt>
                <c:pt idx="242">
                  <c:v>212</c:v>
                </c:pt>
                <c:pt idx="243">
                  <c:v>210</c:v>
                </c:pt>
                <c:pt idx="244">
                  <c:v>195</c:v>
                </c:pt>
                <c:pt idx="245">
                  <c:v>196</c:v>
                </c:pt>
                <c:pt idx="246">
                  <c:v>190</c:v>
                </c:pt>
                <c:pt idx="247">
                  <c:v>201</c:v>
                </c:pt>
                <c:pt idx="248">
                  <c:v>195</c:v>
                </c:pt>
                <c:pt idx="249">
                  <c:v>214</c:v>
                </c:pt>
                <c:pt idx="250">
                  <c:v>191</c:v>
                </c:pt>
                <c:pt idx="251">
                  <c:v>223</c:v>
                </c:pt>
                <c:pt idx="252">
                  <c:v>203</c:v>
                </c:pt>
                <c:pt idx="253">
                  <c:v>190</c:v>
                </c:pt>
                <c:pt idx="254">
                  <c:v>211</c:v>
                </c:pt>
                <c:pt idx="255">
                  <c:v>199</c:v>
                </c:pt>
                <c:pt idx="256">
                  <c:v>200</c:v>
                </c:pt>
                <c:pt idx="257">
                  <c:v>206</c:v>
                </c:pt>
                <c:pt idx="258">
                  <c:v>207</c:v>
                </c:pt>
                <c:pt idx="259">
                  <c:v>187</c:v>
                </c:pt>
                <c:pt idx="260">
                  <c:v>209</c:v>
                </c:pt>
                <c:pt idx="261">
                  <c:v>216</c:v>
                </c:pt>
                <c:pt idx="262">
                  <c:v>202</c:v>
                </c:pt>
                <c:pt idx="263">
                  <c:v>197</c:v>
                </c:pt>
                <c:pt idx="264">
                  <c:v>186</c:v>
                </c:pt>
                <c:pt idx="265">
                  <c:v>187</c:v>
                </c:pt>
                <c:pt idx="266">
                  <c:v>197</c:v>
                </c:pt>
                <c:pt idx="267">
                  <c:v>209</c:v>
                </c:pt>
                <c:pt idx="268">
                  <c:v>191</c:v>
                </c:pt>
                <c:pt idx="269">
                  <c:v>195</c:v>
                </c:pt>
                <c:pt idx="270">
                  <c:v>200</c:v>
                </c:pt>
                <c:pt idx="271">
                  <c:v>213</c:v>
                </c:pt>
                <c:pt idx="272">
                  <c:v>195</c:v>
                </c:pt>
                <c:pt idx="273">
                  <c:v>204</c:v>
                </c:pt>
                <c:pt idx="274">
                  <c:v>219</c:v>
                </c:pt>
                <c:pt idx="275">
                  <c:v>188</c:v>
                </c:pt>
                <c:pt idx="276">
                  <c:v>205</c:v>
                </c:pt>
                <c:pt idx="277">
                  <c:v>198</c:v>
                </c:pt>
                <c:pt idx="278">
                  <c:v>200</c:v>
                </c:pt>
                <c:pt idx="279">
                  <c:v>209</c:v>
                </c:pt>
                <c:pt idx="280">
                  <c:v>197</c:v>
                </c:pt>
                <c:pt idx="281">
                  <c:v>225</c:v>
                </c:pt>
                <c:pt idx="282">
                  <c:v>191</c:v>
                </c:pt>
                <c:pt idx="283">
                  <c:v>197</c:v>
                </c:pt>
                <c:pt idx="284">
                  <c:v>200</c:v>
                </c:pt>
                <c:pt idx="285">
                  <c:v>198</c:v>
                </c:pt>
                <c:pt idx="286">
                  <c:v>205</c:v>
                </c:pt>
                <c:pt idx="287">
                  <c:v>187</c:v>
                </c:pt>
                <c:pt idx="288">
                  <c:v>188</c:v>
                </c:pt>
                <c:pt idx="289">
                  <c:v>220</c:v>
                </c:pt>
                <c:pt idx="290">
                  <c:v>194</c:v>
                </c:pt>
                <c:pt idx="291">
                  <c:v>190</c:v>
                </c:pt>
                <c:pt idx="292">
                  <c:v>206</c:v>
                </c:pt>
                <c:pt idx="293">
                  <c:v>204</c:v>
                </c:pt>
                <c:pt idx="294">
                  <c:v>195</c:v>
                </c:pt>
                <c:pt idx="295">
                  <c:v>205</c:v>
                </c:pt>
                <c:pt idx="296">
                  <c:v>206</c:v>
                </c:pt>
                <c:pt idx="297">
                  <c:v>204</c:v>
                </c:pt>
                <c:pt idx="298">
                  <c:v>202</c:v>
                </c:pt>
                <c:pt idx="299">
                  <c:v>209</c:v>
                </c:pt>
                <c:pt idx="300">
                  <c:v>220</c:v>
                </c:pt>
                <c:pt idx="301">
                  <c:v>200</c:v>
                </c:pt>
                <c:pt idx="302">
                  <c:v>204</c:v>
                </c:pt>
                <c:pt idx="303">
                  <c:v>190</c:v>
                </c:pt>
                <c:pt idx="304">
                  <c:v>202</c:v>
                </c:pt>
                <c:pt idx="305">
                  <c:v>210</c:v>
                </c:pt>
                <c:pt idx="306">
                  <c:v>193</c:v>
                </c:pt>
                <c:pt idx="307">
                  <c:v>182</c:v>
                </c:pt>
                <c:pt idx="308">
                  <c:v>196</c:v>
                </c:pt>
                <c:pt idx="309">
                  <c:v>210</c:v>
                </c:pt>
                <c:pt idx="310">
                  <c:v>191</c:v>
                </c:pt>
                <c:pt idx="311">
                  <c:v>182</c:v>
                </c:pt>
                <c:pt idx="312">
                  <c:v>208</c:v>
                </c:pt>
                <c:pt idx="313">
                  <c:v>206</c:v>
                </c:pt>
                <c:pt idx="314">
                  <c:v>188</c:v>
                </c:pt>
                <c:pt idx="315">
                  <c:v>201</c:v>
                </c:pt>
                <c:pt idx="316">
                  <c:v>219</c:v>
                </c:pt>
                <c:pt idx="317">
                  <c:v>197</c:v>
                </c:pt>
                <c:pt idx="318">
                  <c:v>205</c:v>
                </c:pt>
                <c:pt idx="319">
                  <c:v>192</c:v>
                </c:pt>
                <c:pt idx="320">
                  <c:v>218</c:v>
                </c:pt>
                <c:pt idx="321">
                  <c:v>191</c:v>
                </c:pt>
                <c:pt idx="322">
                  <c:v>201</c:v>
                </c:pt>
                <c:pt idx="323">
                  <c:v>177</c:v>
                </c:pt>
                <c:pt idx="324">
                  <c:v>220</c:v>
                </c:pt>
                <c:pt idx="325">
                  <c:v>218</c:v>
                </c:pt>
                <c:pt idx="326">
                  <c:v>222</c:v>
                </c:pt>
                <c:pt idx="327">
                  <c:v>207</c:v>
                </c:pt>
                <c:pt idx="328">
                  <c:v>181</c:v>
                </c:pt>
                <c:pt idx="329">
                  <c:v>209</c:v>
                </c:pt>
                <c:pt idx="330">
                  <c:v>207</c:v>
                </c:pt>
                <c:pt idx="331">
                  <c:v>201</c:v>
                </c:pt>
                <c:pt idx="332">
                  <c:v>184</c:v>
                </c:pt>
                <c:pt idx="333">
                  <c:v>203</c:v>
                </c:pt>
                <c:pt idx="334">
                  <c:v>203</c:v>
                </c:pt>
                <c:pt idx="335">
                  <c:v>232</c:v>
                </c:pt>
                <c:pt idx="336">
                  <c:v>197</c:v>
                </c:pt>
                <c:pt idx="337">
                  <c:v>203</c:v>
                </c:pt>
                <c:pt idx="338">
                  <c:v>194</c:v>
                </c:pt>
                <c:pt idx="339">
                  <c:v>224</c:v>
                </c:pt>
                <c:pt idx="340">
                  <c:v>194</c:v>
                </c:pt>
                <c:pt idx="341">
                  <c:v>196</c:v>
                </c:pt>
                <c:pt idx="342">
                  <c:v>223</c:v>
                </c:pt>
                <c:pt idx="343">
                  <c:v>214</c:v>
                </c:pt>
                <c:pt idx="344">
                  <c:v>244</c:v>
                </c:pt>
                <c:pt idx="345">
                  <c:v>215</c:v>
                </c:pt>
                <c:pt idx="346">
                  <c:v>202</c:v>
                </c:pt>
                <c:pt idx="347">
                  <c:v>223</c:v>
                </c:pt>
                <c:pt idx="348">
                  <c:v>199</c:v>
                </c:pt>
                <c:pt idx="349">
                  <c:v>206</c:v>
                </c:pt>
                <c:pt idx="350">
                  <c:v>231</c:v>
                </c:pt>
                <c:pt idx="351">
                  <c:v>207</c:v>
                </c:pt>
                <c:pt idx="352">
                  <c:v>191</c:v>
                </c:pt>
                <c:pt idx="353">
                  <c:v>221</c:v>
                </c:pt>
                <c:pt idx="354">
                  <c:v>200</c:v>
                </c:pt>
                <c:pt idx="355">
                  <c:v>214</c:v>
                </c:pt>
                <c:pt idx="356">
                  <c:v>193</c:v>
                </c:pt>
                <c:pt idx="357">
                  <c:v>200</c:v>
                </c:pt>
                <c:pt idx="358">
                  <c:v>199</c:v>
                </c:pt>
                <c:pt idx="359">
                  <c:v>191</c:v>
                </c:pt>
                <c:pt idx="360">
                  <c:v>200</c:v>
                </c:pt>
                <c:pt idx="361">
                  <c:v>186</c:v>
                </c:pt>
                <c:pt idx="362">
                  <c:v>202</c:v>
                </c:pt>
                <c:pt idx="363">
                  <c:v>205</c:v>
                </c:pt>
                <c:pt idx="364">
                  <c:v>198</c:v>
                </c:pt>
                <c:pt idx="365">
                  <c:v>203</c:v>
                </c:pt>
                <c:pt idx="366">
                  <c:v>206</c:v>
                </c:pt>
                <c:pt idx="367">
                  <c:v>210</c:v>
                </c:pt>
                <c:pt idx="368">
                  <c:v>213</c:v>
                </c:pt>
                <c:pt idx="369">
                  <c:v>221</c:v>
                </c:pt>
                <c:pt idx="370">
                  <c:v>212</c:v>
                </c:pt>
                <c:pt idx="371">
                  <c:v>211</c:v>
                </c:pt>
                <c:pt idx="372">
                  <c:v>221</c:v>
                </c:pt>
                <c:pt idx="373">
                  <c:v>209</c:v>
                </c:pt>
                <c:pt idx="374">
                  <c:v>218</c:v>
                </c:pt>
                <c:pt idx="375">
                  <c:v>202</c:v>
                </c:pt>
                <c:pt idx="376">
                  <c:v>210</c:v>
                </c:pt>
                <c:pt idx="377">
                  <c:v>212</c:v>
                </c:pt>
                <c:pt idx="378">
                  <c:v>202</c:v>
                </c:pt>
                <c:pt idx="379">
                  <c:v>206</c:v>
                </c:pt>
                <c:pt idx="380">
                  <c:v>219</c:v>
                </c:pt>
                <c:pt idx="381">
                  <c:v>202</c:v>
                </c:pt>
                <c:pt idx="382">
                  <c:v>193</c:v>
                </c:pt>
                <c:pt idx="383">
                  <c:v>203</c:v>
                </c:pt>
                <c:pt idx="384">
                  <c:v>207</c:v>
                </c:pt>
                <c:pt idx="385">
                  <c:v>181</c:v>
                </c:pt>
                <c:pt idx="386">
                  <c:v>203</c:v>
                </c:pt>
                <c:pt idx="387">
                  <c:v>206</c:v>
                </c:pt>
                <c:pt idx="388">
                  <c:v>222</c:v>
                </c:pt>
                <c:pt idx="389">
                  <c:v>228</c:v>
                </c:pt>
                <c:pt idx="390">
                  <c:v>216</c:v>
                </c:pt>
                <c:pt idx="391">
                  <c:v>233</c:v>
                </c:pt>
                <c:pt idx="392">
                  <c:v>217</c:v>
                </c:pt>
                <c:pt idx="393">
                  <c:v>197</c:v>
                </c:pt>
                <c:pt idx="394">
                  <c:v>214</c:v>
                </c:pt>
                <c:pt idx="395">
                  <c:v>218</c:v>
                </c:pt>
                <c:pt idx="396">
                  <c:v>208</c:v>
                </c:pt>
                <c:pt idx="397">
                  <c:v>207</c:v>
                </c:pt>
                <c:pt idx="398">
                  <c:v>205</c:v>
                </c:pt>
                <c:pt idx="399">
                  <c:v>214</c:v>
                </c:pt>
                <c:pt idx="400">
                  <c:v>220</c:v>
                </c:pt>
                <c:pt idx="401">
                  <c:v>217</c:v>
                </c:pt>
                <c:pt idx="402">
                  <c:v>226</c:v>
                </c:pt>
                <c:pt idx="403">
                  <c:v>217</c:v>
                </c:pt>
                <c:pt idx="404">
                  <c:v>227</c:v>
                </c:pt>
                <c:pt idx="405">
                  <c:v>216</c:v>
                </c:pt>
                <c:pt idx="406">
                  <c:v>228</c:v>
                </c:pt>
                <c:pt idx="407">
                  <c:v>201</c:v>
                </c:pt>
                <c:pt idx="408">
                  <c:v>214</c:v>
                </c:pt>
                <c:pt idx="409">
                  <c:v>201</c:v>
                </c:pt>
                <c:pt idx="410">
                  <c:v>198</c:v>
                </c:pt>
                <c:pt idx="411">
                  <c:v>206</c:v>
                </c:pt>
                <c:pt idx="412">
                  <c:v>214</c:v>
                </c:pt>
                <c:pt idx="413">
                  <c:v>225</c:v>
                </c:pt>
                <c:pt idx="414">
                  <c:v>223</c:v>
                </c:pt>
                <c:pt idx="415">
                  <c:v>193</c:v>
                </c:pt>
                <c:pt idx="416">
                  <c:v>202</c:v>
                </c:pt>
                <c:pt idx="417">
                  <c:v>208</c:v>
                </c:pt>
                <c:pt idx="418">
                  <c:v>218</c:v>
                </c:pt>
                <c:pt idx="419">
                  <c:v>226</c:v>
                </c:pt>
                <c:pt idx="420">
                  <c:v>206</c:v>
                </c:pt>
                <c:pt idx="421">
                  <c:v>221</c:v>
                </c:pt>
                <c:pt idx="422">
                  <c:v>237</c:v>
                </c:pt>
                <c:pt idx="423">
                  <c:v>237</c:v>
                </c:pt>
                <c:pt idx="424">
                  <c:v>213</c:v>
                </c:pt>
                <c:pt idx="425">
                  <c:v>227</c:v>
                </c:pt>
                <c:pt idx="426">
                  <c:v>210</c:v>
                </c:pt>
                <c:pt idx="427">
                  <c:v>211</c:v>
                </c:pt>
                <c:pt idx="428">
                  <c:v>213</c:v>
                </c:pt>
                <c:pt idx="429">
                  <c:v>207</c:v>
                </c:pt>
                <c:pt idx="430">
                  <c:v>229</c:v>
                </c:pt>
                <c:pt idx="431">
                  <c:v>213</c:v>
                </c:pt>
                <c:pt idx="432">
                  <c:v>217</c:v>
                </c:pt>
                <c:pt idx="433">
                  <c:v>220</c:v>
                </c:pt>
                <c:pt idx="434">
                  <c:v>199</c:v>
                </c:pt>
                <c:pt idx="435">
                  <c:v>229</c:v>
                </c:pt>
                <c:pt idx="436">
                  <c:v>233</c:v>
                </c:pt>
                <c:pt idx="437">
                  <c:v>221</c:v>
                </c:pt>
                <c:pt idx="438">
                  <c:v>220</c:v>
                </c:pt>
                <c:pt idx="439">
                  <c:v>223</c:v>
                </c:pt>
                <c:pt idx="440">
                  <c:v>221</c:v>
                </c:pt>
                <c:pt idx="441">
                  <c:v>215</c:v>
                </c:pt>
                <c:pt idx="442">
                  <c:v>218</c:v>
                </c:pt>
                <c:pt idx="443">
                  <c:v>224</c:v>
                </c:pt>
                <c:pt idx="444">
                  <c:v>218</c:v>
                </c:pt>
                <c:pt idx="445">
                  <c:v>213</c:v>
                </c:pt>
                <c:pt idx="446">
                  <c:v>225</c:v>
                </c:pt>
                <c:pt idx="447">
                  <c:v>226</c:v>
                </c:pt>
                <c:pt idx="448">
                  <c:v>210</c:v>
                </c:pt>
                <c:pt idx="449">
                  <c:v>223</c:v>
                </c:pt>
                <c:pt idx="450">
                  <c:v>204</c:v>
                </c:pt>
                <c:pt idx="451">
                  <c:v>208</c:v>
                </c:pt>
                <c:pt idx="452">
                  <c:v>218</c:v>
                </c:pt>
                <c:pt idx="453">
                  <c:v>223</c:v>
                </c:pt>
                <c:pt idx="454">
                  <c:v>217</c:v>
                </c:pt>
                <c:pt idx="455">
                  <c:v>210</c:v>
                </c:pt>
                <c:pt idx="456">
                  <c:v>221</c:v>
                </c:pt>
                <c:pt idx="457">
                  <c:v>250</c:v>
                </c:pt>
                <c:pt idx="458">
                  <c:v>221</c:v>
                </c:pt>
                <c:pt idx="459">
                  <c:v>240</c:v>
                </c:pt>
                <c:pt idx="460">
                  <c:v>233</c:v>
                </c:pt>
                <c:pt idx="461">
                  <c:v>250</c:v>
                </c:pt>
                <c:pt idx="462">
                  <c:v>231</c:v>
                </c:pt>
                <c:pt idx="463">
                  <c:v>222</c:v>
                </c:pt>
                <c:pt idx="464">
                  <c:v>233</c:v>
                </c:pt>
                <c:pt idx="465">
                  <c:v>219</c:v>
                </c:pt>
                <c:pt idx="466">
                  <c:v>232</c:v>
                </c:pt>
                <c:pt idx="467">
                  <c:v>201</c:v>
                </c:pt>
                <c:pt idx="468">
                  <c:v>225</c:v>
                </c:pt>
                <c:pt idx="469">
                  <c:v>226</c:v>
                </c:pt>
                <c:pt idx="470">
                  <c:v>228</c:v>
                </c:pt>
                <c:pt idx="471">
                  <c:v>234</c:v>
                </c:pt>
                <c:pt idx="472">
                  <c:v>225</c:v>
                </c:pt>
                <c:pt idx="473">
                  <c:v>216</c:v>
                </c:pt>
                <c:pt idx="474">
                  <c:v>222</c:v>
                </c:pt>
                <c:pt idx="475">
                  <c:v>225</c:v>
                </c:pt>
                <c:pt idx="476">
                  <c:v>224</c:v>
                </c:pt>
                <c:pt idx="477">
                  <c:v>232</c:v>
                </c:pt>
                <c:pt idx="478">
                  <c:v>252</c:v>
                </c:pt>
                <c:pt idx="479">
                  <c:v>220</c:v>
                </c:pt>
                <c:pt idx="480">
                  <c:v>245</c:v>
                </c:pt>
                <c:pt idx="481">
                  <c:v>221</c:v>
                </c:pt>
                <c:pt idx="482">
                  <c:v>220</c:v>
                </c:pt>
                <c:pt idx="483">
                  <c:v>231</c:v>
                </c:pt>
                <c:pt idx="484">
                  <c:v>238</c:v>
                </c:pt>
                <c:pt idx="485">
                  <c:v>220</c:v>
                </c:pt>
                <c:pt idx="486">
                  <c:v>231</c:v>
                </c:pt>
                <c:pt idx="487">
                  <c:v>229</c:v>
                </c:pt>
                <c:pt idx="488">
                  <c:v>234</c:v>
                </c:pt>
                <c:pt idx="489">
                  <c:v>233</c:v>
                </c:pt>
                <c:pt idx="490">
                  <c:v>240</c:v>
                </c:pt>
                <c:pt idx="491">
                  <c:v>229</c:v>
                </c:pt>
                <c:pt idx="492">
                  <c:v>226</c:v>
                </c:pt>
                <c:pt idx="493">
                  <c:v>206</c:v>
                </c:pt>
                <c:pt idx="494">
                  <c:v>211</c:v>
                </c:pt>
                <c:pt idx="495">
                  <c:v>257</c:v>
                </c:pt>
                <c:pt idx="496">
                  <c:v>232</c:v>
                </c:pt>
                <c:pt idx="497">
                  <c:v>227</c:v>
                </c:pt>
                <c:pt idx="498">
                  <c:v>238</c:v>
                </c:pt>
                <c:pt idx="499">
                  <c:v>250</c:v>
                </c:pt>
                <c:pt idx="500">
                  <c:v>253</c:v>
                </c:pt>
                <c:pt idx="501">
                  <c:v>240</c:v>
                </c:pt>
                <c:pt idx="502">
                  <c:v>232</c:v>
                </c:pt>
                <c:pt idx="503">
                  <c:v>255</c:v>
                </c:pt>
                <c:pt idx="504">
                  <c:v>236</c:v>
                </c:pt>
                <c:pt idx="505">
                  <c:v>237</c:v>
                </c:pt>
                <c:pt idx="506">
                  <c:v>235</c:v>
                </c:pt>
                <c:pt idx="507">
                  <c:v>248</c:v>
                </c:pt>
                <c:pt idx="508">
                  <c:v>259</c:v>
                </c:pt>
                <c:pt idx="509">
                  <c:v>226</c:v>
                </c:pt>
                <c:pt idx="510">
                  <c:v>217</c:v>
                </c:pt>
                <c:pt idx="511">
                  <c:v>244</c:v>
                </c:pt>
                <c:pt idx="512">
                  <c:v>230</c:v>
                </c:pt>
                <c:pt idx="513">
                  <c:v>243</c:v>
                </c:pt>
                <c:pt idx="514">
                  <c:v>240</c:v>
                </c:pt>
                <c:pt idx="515">
                  <c:v>262</c:v>
                </c:pt>
                <c:pt idx="516">
                  <c:v>268</c:v>
                </c:pt>
                <c:pt idx="517">
                  <c:v>270</c:v>
                </c:pt>
                <c:pt idx="518">
                  <c:v>229</c:v>
                </c:pt>
                <c:pt idx="519">
                  <c:v>244</c:v>
                </c:pt>
                <c:pt idx="520">
                  <c:v>253</c:v>
                </c:pt>
                <c:pt idx="521">
                  <c:v>247</c:v>
                </c:pt>
                <c:pt idx="522">
                  <c:v>235</c:v>
                </c:pt>
                <c:pt idx="523">
                  <c:v>247</c:v>
                </c:pt>
                <c:pt idx="524">
                  <c:v>267</c:v>
                </c:pt>
                <c:pt idx="525">
                  <c:v>259</c:v>
                </c:pt>
                <c:pt idx="526">
                  <c:v>267</c:v>
                </c:pt>
                <c:pt idx="527">
                  <c:v>261</c:v>
                </c:pt>
                <c:pt idx="528">
                  <c:v>257</c:v>
                </c:pt>
                <c:pt idx="529">
                  <c:v>247</c:v>
                </c:pt>
                <c:pt idx="530">
                  <c:v>258</c:v>
                </c:pt>
                <c:pt idx="531">
                  <c:v>256</c:v>
                </c:pt>
                <c:pt idx="532">
                  <c:v>234</c:v>
                </c:pt>
                <c:pt idx="533">
                  <c:v>250</c:v>
                </c:pt>
                <c:pt idx="534">
                  <c:v>234</c:v>
                </c:pt>
                <c:pt idx="535">
                  <c:v>262</c:v>
                </c:pt>
                <c:pt idx="536">
                  <c:v>258</c:v>
                </c:pt>
                <c:pt idx="537">
                  <c:v>241</c:v>
                </c:pt>
                <c:pt idx="538">
                  <c:v>264</c:v>
                </c:pt>
                <c:pt idx="539">
                  <c:v>240</c:v>
                </c:pt>
                <c:pt idx="540">
                  <c:v>243</c:v>
                </c:pt>
                <c:pt idx="541">
                  <c:v>255</c:v>
                </c:pt>
                <c:pt idx="542">
                  <c:v>223</c:v>
                </c:pt>
                <c:pt idx="543">
                  <c:v>266</c:v>
                </c:pt>
                <c:pt idx="544">
                  <c:v>236</c:v>
                </c:pt>
                <c:pt idx="545">
                  <c:v>259</c:v>
                </c:pt>
                <c:pt idx="546">
                  <c:v>252</c:v>
                </c:pt>
                <c:pt idx="547">
                  <c:v>252</c:v>
                </c:pt>
                <c:pt idx="548">
                  <c:v>240</c:v>
                </c:pt>
                <c:pt idx="549">
                  <c:v>254</c:v>
                </c:pt>
                <c:pt idx="550">
                  <c:v>254</c:v>
                </c:pt>
                <c:pt idx="551">
                  <c:v>287</c:v>
                </c:pt>
                <c:pt idx="552">
                  <c:v>272</c:v>
                </c:pt>
                <c:pt idx="553">
                  <c:v>277</c:v>
                </c:pt>
                <c:pt idx="554">
                  <c:v>283</c:v>
                </c:pt>
                <c:pt idx="555">
                  <c:v>280</c:v>
                </c:pt>
                <c:pt idx="556">
                  <c:v>295</c:v>
                </c:pt>
                <c:pt idx="557">
                  <c:v>281</c:v>
                </c:pt>
                <c:pt idx="558">
                  <c:v>309</c:v>
                </c:pt>
                <c:pt idx="559">
                  <c:v>306</c:v>
                </c:pt>
                <c:pt idx="560">
                  <c:v>297</c:v>
                </c:pt>
                <c:pt idx="561">
                  <c:v>299</c:v>
                </c:pt>
                <c:pt idx="562">
                  <c:v>295</c:v>
                </c:pt>
                <c:pt idx="563">
                  <c:v>286</c:v>
                </c:pt>
                <c:pt idx="564">
                  <c:v>266</c:v>
                </c:pt>
                <c:pt idx="565">
                  <c:v>288</c:v>
                </c:pt>
                <c:pt idx="566">
                  <c:v>316</c:v>
                </c:pt>
                <c:pt idx="567">
                  <c:v>303</c:v>
                </c:pt>
                <c:pt idx="568">
                  <c:v>286</c:v>
                </c:pt>
                <c:pt idx="569">
                  <c:v>292</c:v>
                </c:pt>
                <c:pt idx="570">
                  <c:v>252</c:v>
                </c:pt>
                <c:pt idx="571">
                  <c:v>321</c:v>
                </c:pt>
                <c:pt idx="572">
                  <c:v>275</c:v>
                </c:pt>
                <c:pt idx="573">
                  <c:v>286</c:v>
                </c:pt>
                <c:pt idx="574">
                  <c:v>259</c:v>
                </c:pt>
                <c:pt idx="575">
                  <c:v>279</c:v>
                </c:pt>
                <c:pt idx="576">
                  <c:v>252</c:v>
                </c:pt>
                <c:pt idx="577">
                  <c:v>287</c:v>
                </c:pt>
                <c:pt idx="578">
                  <c:v>276</c:v>
                </c:pt>
                <c:pt idx="579">
                  <c:v>240</c:v>
                </c:pt>
                <c:pt idx="580">
                  <c:v>289</c:v>
                </c:pt>
                <c:pt idx="581">
                  <c:v>285</c:v>
                </c:pt>
                <c:pt idx="582">
                  <c:v>269</c:v>
                </c:pt>
                <c:pt idx="583">
                  <c:v>264</c:v>
                </c:pt>
                <c:pt idx="584">
                  <c:v>281</c:v>
                </c:pt>
                <c:pt idx="585">
                  <c:v>295</c:v>
                </c:pt>
                <c:pt idx="586">
                  <c:v>280</c:v>
                </c:pt>
                <c:pt idx="587">
                  <c:v>271</c:v>
                </c:pt>
                <c:pt idx="588">
                  <c:v>258</c:v>
                </c:pt>
                <c:pt idx="589">
                  <c:v>262</c:v>
                </c:pt>
                <c:pt idx="590">
                  <c:v>262</c:v>
                </c:pt>
                <c:pt idx="591">
                  <c:v>265</c:v>
                </c:pt>
                <c:pt idx="592">
                  <c:v>272</c:v>
                </c:pt>
                <c:pt idx="593">
                  <c:v>274</c:v>
                </c:pt>
                <c:pt idx="594">
                  <c:v>275</c:v>
                </c:pt>
                <c:pt idx="595">
                  <c:v>273</c:v>
                </c:pt>
                <c:pt idx="596">
                  <c:v>282</c:v>
                </c:pt>
                <c:pt idx="597">
                  <c:v>290</c:v>
                </c:pt>
                <c:pt idx="598">
                  <c:v>312</c:v>
                </c:pt>
                <c:pt idx="599">
                  <c:v>282</c:v>
                </c:pt>
                <c:pt idx="600">
                  <c:v>292</c:v>
                </c:pt>
                <c:pt idx="601">
                  <c:v>298</c:v>
                </c:pt>
                <c:pt idx="602">
                  <c:v>292</c:v>
                </c:pt>
                <c:pt idx="603">
                  <c:v>290</c:v>
                </c:pt>
                <c:pt idx="604">
                  <c:v>303</c:v>
                </c:pt>
                <c:pt idx="605">
                  <c:v>285</c:v>
                </c:pt>
                <c:pt idx="606">
                  <c:v>307</c:v>
                </c:pt>
                <c:pt idx="607">
                  <c:v>278</c:v>
                </c:pt>
                <c:pt idx="608">
                  <c:v>294</c:v>
                </c:pt>
                <c:pt idx="609">
                  <c:v>292</c:v>
                </c:pt>
                <c:pt idx="610">
                  <c:v>319</c:v>
                </c:pt>
                <c:pt idx="611">
                  <c:v>287</c:v>
                </c:pt>
                <c:pt idx="612">
                  <c:v>261</c:v>
                </c:pt>
                <c:pt idx="613">
                  <c:v>288</c:v>
                </c:pt>
                <c:pt idx="614">
                  <c:v>311</c:v>
                </c:pt>
                <c:pt idx="615">
                  <c:v>314</c:v>
                </c:pt>
                <c:pt idx="616">
                  <c:v>299</c:v>
                </c:pt>
                <c:pt idx="617">
                  <c:v>330</c:v>
                </c:pt>
                <c:pt idx="618">
                  <c:v>289</c:v>
                </c:pt>
                <c:pt idx="619">
                  <c:v>288</c:v>
                </c:pt>
                <c:pt idx="620">
                  <c:v>295</c:v>
                </c:pt>
                <c:pt idx="621">
                  <c:v>311</c:v>
                </c:pt>
                <c:pt idx="622">
                  <c:v>275</c:v>
                </c:pt>
                <c:pt idx="623">
                  <c:v>292</c:v>
                </c:pt>
                <c:pt idx="624">
                  <c:v>321</c:v>
                </c:pt>
                <c:pt idx="625">
                  <c:v>291</c:v>
                </c:pt>
                <c:pt idx="626">
                  <c:v>326</c:v>
                </c:pt>
                <c:pt idx="627">
                  <c:v>296</c:v>
                </c:pt>
                <c:pt idx="628">
                  <c:v>319</c:v>
                </c:pt>
                <c:pt idx="629">
                  <c:v>298</c:v>
                </c:pt>
                <c:pt idx="630">
                  <c:v>294</c:v>
                </c:pt>
                <c:pt idx="631">
                  <c:v>321</c:v>
                </c:pt>
                <c:pt idx="632">
                  <c:v>312</c:v>
                </c:pt>
                <c:pt idx="633">
                  <c:v>326</c:v>
                </c:pt>
                <c:pt idx="634">
                  <c:v>303</c:v>
                </c:pt>
                <c:pt idx="635">
                  <c:v>334</c:v>
                </c:pt>
                <c:pt idx="636">
                  <c:v>325</c:v>
                </c:pt>
                <c:pt idx="637">
                  <c:v>303</c:v>
                </c:pt>
                <c:pt idx="638">
                  <c:v>336</c:v>
                </c:pt>
                <c:pt idx="639">
                  <c:v>328</c:v>
                </c:pt>
                <c:pt idx="640">
                  <c:v>327</c:v>
                </c:pt>
                <c:pt idx="641">
                  <c:v>308</c:v>
                </c:pt>
                <c:pt idx="642">
                  <c:v>341</c:v>
                </c:pt>
                <c:pt idx="643">
                  <c:v>345</c:v>
                </c:pt>
                <c:pt idx="644">
                  <c:v>336</c:v>
                </c:pt>
                <c:pt idx="645">
                  <c:v>303</c:v>
                </c:pt>
                <c:pt idx="646">
                  <c:v>316</c:v>
                </c:pt>
                <c:pt idx="647">
                  <c:v>329</c:v>
                </c:pt>
                <c:pt idx="648">
                  <c:v>363</c:v>
                </c:pt>
                <c:pt idx="649">
                  <c:v>354</c:v>
                </c:pt>
                <c:pt idx="650">
                  <c:v>328</c:v>
                </c:pt>
                <c:pt idx="651">
                  <c:v>327</c:v>
                </c:pt>
                <c:pt idx="652">
                  <c:v>318</c:v>
                </c:pt>
                <c:pt idx="653">
                  <c:v>334</c:v>
                </c:pt>
                <c:pt idx="654">
                  <c:v>353</c:v>
                </c:pt>
                <c:pt idx="655">
                  <c:v>337</c:v>
                </c:pt>
                <c:pt idx="656">
                  <c:v>370</c:v>
                </c:pt>
                <c:pt idx="657">
                  <c:v>358</c:v>
                </c:pt>
                <c:pt idx="658">
                  <c:v>341</c:v>
                </c:pt>
                <c:pt idx="659">
                  <c:v>336</c:v>
                </c:pt>
                <c:pt idx="660">
                  <c:v>384</c:v>
                </c:pt>
                <c:pt idx="661">
                  <c:v>374</c:v>
                </c:pt>
                <c:pt idx="662">
                  <c:v>353</c:v>
                </c:pt>
                <c:pt idx="663">
                  <c:v>328</c:v>
                </c:pt>
                <c:pt idx="664">
                  <c:v>336</c:v>
                </c:pt>
                <c:pt idx="665">
                  <c:v>341</c:v>
                </c:pt>
                <c:pt idx="666">
                  <c:v>352</c:v>
                </c:pt>
                <c:pt idx="667">
                  <c:v>348</c:v>
                </c:pt>
                <c:pt idx="668">
                  <c:v>333</c:v>
                </c:pt>
                <c:pt idx="669">
                  <c:v>376</c:v>
                </c:pt>
                <c:pt idx="670">
                  <c:v>350</c:v>
                </c:pt>
                <c:pt idx="671">
                  <c:v>355</c:v>
                </c:pt>
                <c:pt idx="672">
                  <c:v>360</c:v>
                </c:pt>
                <c:pt idx="673">
                  <c:v>382</c:v>
                </c:pt>
                <c:pt idx="674">
                  <c:v>349</c:v>
                </c:pt>
                <c:pt idx="675">
                  <c:v>387</c:v>
                </c:pt>
                <c:pt idx="676">
                  <c:v>379</c:v>
                </c:pt>
                <c:pt idx="677">
                  <c:v>349</c:v>
                </c:pt>
                <c:pt idx="678">
                  <c:v>375</c:v>
                </c:pt>
                <c:pt idx="679">
                  <c:v>361</c:v>
                </c:pt>
                <c:pt idx="680">
                  <c:v>354</c:v>
                </c:pt>
                <c:pt idx="681">
                  <c:v>398</c:v>
                </c:pt>
                <c:pt idx="682">
                  <c:v>341</c:v>
                </c:pt>
                <c:pt idx="683">
                  <c:v>383</c:v>
                </c:pt>
                <c:pt idx="684">
                  <c:v>370</c:v>
                </c:pt>
                <c:pt idx="685">
                  <c:v>375</c:v>
                </c:pt>
                <c:pt idx="686">
                  <c:v>350</c:v>
                </c:pt>
                <c:pt idx="687">
                  <c:v>361</c:v>
                </c:pt>
                <c:pt idx="688">
                  <c:v>392</c:v>
                </c:pt>
                <c:pt idx="689">
                  <c:v>376</c:v>
                </c:pt>
                <c:pt idx="690">
                  <c:v>394</c:v>
                </c:pt>
                <c:pt idx="691">
                  <c:v>416</c:v>
                </c:pt>
                <c:pt idx="692">
                  <c:v>365</c:v>
                </c:pt>
                <c:pt idx="693">
                  <c:v>388</c:v>
                </c:pt>
                <c:pt idx="694">
                  <c:v>381</c:v>
                </c:pt>
                <c:pt idx="695">
                  <c:v>395</c:v>
                </c:pt>
                <c:pt idx="696">
                  <c:v>407</c:v>
                </c:pt>
                <c:pt idx="697">
                  <c:v>403</c:v>
                </c:pt>
                <c:pt idx="698">
                  <c:v>399</c:v>
                </c:pt>
                <c:pt idx="699">
                  <c:v>394</c:v>
                </c:pt>
                <c:pt idx="700">
                  <c:v>418</c:v>
                </c:pt>
                <c:pt idx="701">
                  <c:v>395</c:v>
                </c:pt>
                <c:pt idx="702">
                  <c:v>408</c:v>
                </c:pt>
                <c:pt idx="703">
                  <c:v>392</c:v>
                </c:pt>
                <c:pt idx="704">
                  <c:v>422</c:v>
                </c:pt>
                <c:pt idx="705">
                  <c:v>419</c:v>
                </c:pt>
                <c:pt idx="706">
                  <c:v>410</c:v>
                </c:pt>
                <c:pt idx="707">
                  <c:v>437</c:v>
                </c:pt>
                <c:pt idx="708">
                  <c:v>407</c:v>
                </c:pt>
                <c:pt idx="709">
                  <c:v>396</c:v>
                </c:pt>
                <c:pt idx="710">
                  <c:v>404</c:v>
                </c:pt>
                <c:pt idx="711">
                  <c:v>430</c:v>
                </c:pt>
                <c:pt idx="712">
                  <c:v>386</c:v>
                </c:pt>
                <c:pt idx="713">
                  <c:v>427</c:v>
                </c:pt>
                <c:pt idx="714">
                  <c:v>406</c:v>
                </c:pt>
                <c:pt idx="715">
                  <c:v>425</c:v>
                </c:pt>
                <c:pt idx="716">
                  <c:v>456</c:v>
                </c:pt>
                <c:pt idx="717">
                  <c:v>405</c:v>
                </c:pt>
                <c:pt idx="718">
                  <c:v>431</c:v>
                </c:pt>
                <c:pt idx="719">
                  <c:v>425</c:v>
                </c:pt>
                <c:pt idx="720">
                  <c:v>451</c:v>
                </c:pt>
                <c:pt idx="721">
                  <c:v>432</c:v>
                </c:pt>
                <c:pt idx="722">
                  <c:v>415</c:v>
                </c:pt>
                <c:pt idx="723">
                  <c:v>418</c:v>
                </c:pt>
                <c:pt idx="724">
                  <c:v>447</c:v>
                </c:pt>
                <c:pt idx="725">
                  <c:v>434</c:v>
                </c:pt>
                <c:pt idx="726">
                  <c:v>440</c:v>
                </c:pt>
                <c:pt idx="727">
                  <c:v>413</c:v>
                </c:pt>
                <c:pt idx="728">
                  <c:v>461</c:v>
                </c:pt>
                <c:pt idx="729">
                  <c:v>394</c:v>
                </c:pt>
                <c:pt idx="730">
                  <c:v>437</c:v>
                </c:pt>
                <c:pt idx="731">
                  <c:v>437</c:v>
                </c:pt>
                <c:pt idx="732">
                  <c:v>450</c:v>
                </c:pt>
                <c:pt idx="733">
                  <c:v>435</c:v>
                </c:pt>
                <c:pt idx="734">
                  <c:v>491</c:v>
                </c:pt>
                <c:pt idx="735">
                  <c:v>476</c:v>
                </c:pt>
                <c:pt idx="736">
                  <c:v>474</c:v>
                </c:pt>
                <c:pt idx="737">
                  <c:v>482</c:v>
                </c:pt>
                <c:pt idx="738">
                  <c:v>484</c:v>
                </c:pt>
                <c:pt idx="739">
                  <c:v>493</c:v>
                </c:pt>
                <c:pt idx="740">
                  <c:v>481</c:v>
                </c:pt>
                <c:pt idx="741">
                  <c:v>465</c:v>
                </c:pt>
                <c:pt idx="742">
                  <c:v>476</c:v>
                </c:pt>
                <c:pt idx="743">
                  <c:v>480</c:v>
                </c:pt>
                <c:pt idx="744">
                  <c:v>452</c:v>
                </c:pt>
                <c:pt idx="745">
                  <c:v>472</c:v>
                </c:pt>
                <c:pt idx="746">
                  <c:v>460</c:v>
                </c:pt>
                <c:pt idx="747">
                  <c:v>469</c:v>
                </c:pt>
                <c:pt idx="748">
                  <c:v>493</c:v>
                </c:pt>
                <c:pt idx="749">
                  <c:v>469</c:v>
                </c:pt>
                <c:pt idx="750">
                  <c:v>468</c:v>
                </c:pt>
                <c:pt idx="751">
                  <c:v>498</c:v>
                </c:pt>
                <c:pt idx="752">
                  <c:v>479</c:v>
                </c:pt>
                <c:pt idx="753">
                  <c:v>485</c:v>
                </c:pt>
                <c:pt idx="754">
                  <c:v>475</c:v>
                </c:pt>
                <c:pt idx="755">
                  <c:v>479</c:v>
                </c:pt>
                <c:pt idx="756">
                  <c:v>496</c:v>
                </c:pt>
                <c:pt idx="757">
                  <c:v>455</c:v>
                </c:pt>
                <c:pt idx="758">
                  <c:v>477</c:v>
                </c:pt>
                <c:pt idx="759">
                  <c:v>481</c:v>
                </c:pt>
                <c:pt idx="760">
                  <c:v>487</c:v>
                </c:pt>
                <c:pt idx="761">
                  <c:v>505</c:v>
                </c:pt>
                <c:pt idx="762">
                  <c:v>516</c:v>
                </c:pt>
                <c:pt idx="763">
                  <c:v>467</c:v>
                </c:pt>
                <c:pt idx="764">
                  <c:v>498</c:v>
                </c:pt>
                <c:pt idx="765">
                  <c:v>483</c:v>
                </c:pt>
                <c:pt idx="766">
                  <c:v>501</c:v>
                </c:pt>
                <c:pt idx="767">
                  <c:v>515</c:v>
                </c:pt>
                <c:pt idx="768">
                  <c:v>519</c:v>
                </c:pt>
                <c:pt idx="769">
                  <c:v>501</c:v>
                </c:pt>
                <c:pt idx="770">
                  <c:v>548</c:v>
                </c:pt>
                <c:pt idx="771">
                  <c:v>525</c:v>
                </c:pt>
                <c:pt idx="772">
                  <c:v>548</c:v>
                </c:pt>
                <c:pt idx="773">
                  <c:v>512</c:v>
                </c:pt>
                <c:pt idx="774">
                  <c:v>509</c:v>
                </c:pt>
                <c:pt idx="775">
                  <c:v>557</c:v>
                </c:pt>
                <c:pt idx="776">
                  <c:v>544</c:v>
                </c:pt>
                <c:pt idx="777">
                  <c:v>518</c:v>
                </c:pt>
                <c:pt idx="778">
                  <c:v>507</c:v>
                </c:pt>
                <c:pt idx="779">
                  <c:v>565</c:v>
                </c:pt>
                <c:pt idx="780">
                  <c:v>513</c:v>
                </c:pt>
                <c:pt idx="781">
                  <c:v>505</c:v>
                </c:pt>
                <c:pt idx="782">
                  <c:v>525</c:v>
                </c:pt>
                <c:pt idx="783">
                  <c:v>550</c:v>
                </c:pt>
                <c:pt idx="784">
                  <c:v>510</c:v>
                </c:pt>
                <c:pt idx="785">
                  <c:v>495</c:v>
                </c:pt>
                <c:pt idx="786">
                  <c:v>498</c:v>
                </c:pt>
                <c:pt idx="787">
                  <c:v>522</c:v>
                </c:pt>
                <c:pt idx="788">
                  <c:v>528</c:v>
                </c:pt>
                <c:pt idx="789">
                  <c:v>514</c:v>
                </c:pt>
                <c:pt idx="790">
                  <c:v>532</c:v>
                </c:pt>
                <c:pt idx="791">
                  <c:v>513</c:v>
                </c:pt>
                <c:pt idx="792">
                  <c:v>523</c:v>
                </c:pt>
                <c:pt idx="793">
                  <c:v>524</c:v>
                </c:pt>
                <c:pt idx="794">
                  <c:v>518</c:v>
                </c:pt>
                <c:pt idx="795">
                  <c:v>516</c:v>
                </c:pt>
                <c:pt idx="796">
                  <c:v>515</c:v>
                </c:pt>
                <c:pt idx="797">
                  <c:v>550</c:v>
                </c:pt>
                <c:pt idx="798">
                  <c:v>538</c:v>
                </c:pt>
                <c:pt idx="799">
                  <c:v>537</c:v>
                </c:pt>
                <c:pt idx="800">
                  <c:v>533</c:v>
                </c:pt>
                <c:pt idx="801">
                  <c:v>525</c:v>
                </c:pt>
                <c:pt idx="802">
                  <c:v>507</c:v>
                </c:pt>
                <c:pt idx="803">
                  <c:v>495</c:v>
                </c:pt>
                <c:pt idx="804">
                  <c:v>560</c:v>
                </c:pt>
                <c:pt idx="805">
                  <c:v>532</c:v>
                </c:pt>
                <c:pt idx="806">
                  <c:v>571</c:v>
                </c:pt>
                <c:pt idx="807">
                  <c:v>531</c:v>
                </c:pt>
                <c:pt idx="808">
                  <c:v>530</c:v>
                </c:pt>
                <c:pt idx="809">
                  <c:v>569</c:v>
                </c:pt>
                <c:pt idx="810">
                  <c:v>544</c:v>
                </c:pt>
                <c:pt idx="811">
                  <c:v>528</c:v>
                </c:pt>
                <c:pt idx="812">
                  <c:v>540</c:v>
                </c:pt>
                <c:pt idx="813">
                  <c:v>517</c:v>
                </c:pt>
                <c:pt idx="814">
                  <c:v>542</c:v>
                </c:pt>
                <c:pt idx="815">
                  <c:v>569</c:v>
                </c:pt>
                <c:pt idx="816">
                  <c:v>534</c:v>
                </c:pt>
                <c:pt idx="817">
                  <c:v>515</c:v>
                </c:pt>
                <c:pt idx="818">
                  <c:v>525</c:v>
                </c:pt>
                <c:pt idx="819">
                  <c:v>554</c:v>
                </c:pt>
                <c:pt idx="820">
                  <c:v>539</c:v>
                </c:pt>
                <c:pt idx="821">
                  <c:v>521</c:v>
                </c:pt>
                <c:pt idx="822">
                  <c:v>557</c:v>
                </c:pt>
                <c:pt idx="823">
                  <c:v>495</c:v>
                </c:pt>
                <c:pt idx="824">
                  <c:v>522</c:v>
                </c:pt>
                <c:pt idx="825">
                  <c:v>519</c:v>
                </c:pt>
                <c:pt idx="826">
                  <c:v>528</c:v>
                </c:pt>
                <c:pt idx="827">
                  <c:v>516</c:v>
                </c:pt>
                <c:pt idx="828">
                  <c:v>537</c:v>
                </c:pt>
                <c:pt idx="829">
                  <c:v>547</c:v>
                </c:pt>
                <c:pt idx="830">
                  <c:v>498</c:v>
                </c:pt>
                <c:pt idx="831">
                  <c:v>514</c:v>
                </c:pt>
                <c:pt idx="832">
                  <c:v>577</c:v>
                </c:pt>
                <c:pt idx="833">
                  <c:v>512</c:v>
                </c:pt>
                <c:pt idx="834">
                  <c:v>497</c:v>
                </c:pt>
                <c:pt idx="835">
                  <c:v>570</c:v>
                </c:pt>
                <c:pt idx="836">
                  <c:v>512</c:v>
                </c:pt>
                <c:pt idx="837">
                  <c:v>525</c:v>
                </c:pt>
                <c:pt idx="838">
                  <c:v>554</c:v>
                </c:pt>
                <c:pt idx="839">
                  <c:v>518</c:v>
                </c:pt>
                <c:pt idx="840">
                  <c:v>515</c:v>
                </c:pt>
                <c:pt idx="841">
                  <c:v>542</c:v>
                </c:pt>
                <c:pt idx="842">
                  <c:v>571</c:v>
                </c:pt>
                <c:pt idx="843">
                  <c:v>567</c:v>
                </c:pt>
                <c:pt idx="844">
                  <c:v>551</c:v>
                </c:pt>
                <c:pt idx="845">
                  <c:v>563</c:v>
                </c:pt>
                <c:pt idx="846">
                  <c:v>581</c:v>
                </c:pt>
                <c:pt idx="847">
                  <c:v>551</c:v>
                </c:pt>
                <c:pt idx="848">
                  <c:v>609</c:v>
                </c:pt>
                <c:pt idx="849">
                  <c:v>608</c:v>
                </c:pt>
                <c:pt idx="850">
                  <c:v>604</c:v>
                </c:pt>
                <c:pt idx="851">
                  <c:v>576</c:v>
                </c:pt>
                <c:pt idx="852">
                  <c:v>587</c:v>
                </c:pt>
                <c:pt idx="853">
                  <c:v>513</c:v>
                </c:pt>
                <c:pt idx="854">
                  <c:v>506</c:v>
                </c:pt>
                <c:pt idx="855">
                  <c:v>506</c:v>
                </c:pt>
                <c:pt idx="856">
                  <c:v>469</c:v>
                </c:pt>
                <c:pt idx="857">
                  <c:v>461</c:v>
                </c:pt>
                <c:pt idx="858">
                  <c:v>454</c:v>
                </c:pt>
                <c:pt idx="859">
                  <c:v>425</c:v>
                </c:pt>
                <c:pt idx="860">
                  <c:v>423</c:v>
                </c:pt>
                <c:pt idx="861">
                  <c:v>386</c:v>
                </c:pt>
                <c:pt idx="862">
                  <c:v>400</c:v>
                </c:pt>
                <c:pt idx="863">
                  <c:v>385</c:v>
                </c:pt>
                <c:pt idx="864">
                  <c:v>413</c:v>
                </c:pt>
                <c:pt idx="865">
                  <c:v>381</c:v>
                </c:pt>
                <c:pt idx="866">
                  <c:v>373</c:v>
                </c:pt>
                <c:pt idx="867">
                  <c:v>395</c:v>
                </c:pt>
                <c:pt idx="868">
                  <c:v>378</c:v>
                </c:pt>
                <c:pt idx="869">
                  <c:v>397</c:v>
                </c:pt>
                <c:pt idx="870">
                  <c:v>405</c:v>
                </c:pt>
                <c:pt idx="871">
                  <c:v>350</c:v>
                </c:pt>
                <c:pt idx="872">
                  <c:v>355</c:v>
                </c:pt>
                <c:pt idx="873">
                  <c:v>352</c:v>
                </c:pt>
                <c:pt idx="874">
                  <c:v>380</c:v>
                </c:pt>
                <c:pt idx="875">
                  <c:v>389</c:v>
                </c:pt>
                <c:pt idx="876">
                  <c:v>386</c:v>
                </c:pt>
                <c:pt idx="877">
                  <c:v>351</c:v>
                </c:pt>
                <c:pt idx="878">
                  <c:v>351</c:v>
                </c:pt>
                <c:pt idx="879">
                  <c:v>346</c:v>
                </c:pt>
                <c:pt idx="880">
                  <c:v>357</c:v>
                </c:pt>
                <c:pt idx="881">
                  <c:v>353</c:v>
                </c:pt>
                <c:pt idx="882">
                  <c:v>355</c:v>
                </c:pt>
                <c:pt idx="883">
                  <c:v>368</c:v>
                </c:pt>
                <c:pt idx="884">
                  <c:v>361</c:v>
                </c:pt>
                <c:pt idx="885">
                  <c:v>353</c:v>
                </c:pt>
                <c:pt idx="886">
                  <c:v>325</c:v>
                </c:pt>
                <c:pt idx="887">
                  <c:v>395</c:v>
                </c:pt>
                <c:pt idx="888">
                  <c:v>372</c:v>
                </c:pt>
                <c:pt idx="889">
                  <c:v>362</c:v>
                </c:pt>
                <c:pt idx="890">
                  <c:v>353</c:v>
                </c:pt>
                <c:pt idx="891">
                  <c:v>339</c:v>
                </c:pt>
                <c:pt idx="892">
                  <c:v>344</c:v>
                </c:pt>
                <c:pt idx="893">
                  <c:v>326</c:v>
                </c:pt>
                <c:pt idx="894">
                  <c:v>335</c:v>
                </c:pt>
                <c:pt idx="895">
                  <c:v>303</c:v>
                </c:pt>
                <c:pt idx="896">
                  <c:v>328</c:v>
                </c:pt>
                <c:pt idx="897">
                  <c:v>339</c:v>
                </c:pt>
                <c:pt idx="898">
                  <c:v>320</c:v>
                </c:pt>
                <c:pt idx="899">
                  <c:v>314</c:v>
                </c:pt>
                <c:pt idx="900">
                  <c:v>332</c:v>
                </c:pt>
                <c:pt idx="901">
                  <c:v>308</c:v>
                </c:pt>
                <c:pt idx="902">
                  <c:v>318</c:v>
                </c:pt>
                <c:pt idx="903">
                  <c:v>286</c:v>
                </c:pt>
                <c:pt idx="904">
                  <c:v>313</c:v>
                </c:pt>
                <c:pt idx="905">
                  <c:v>300</c:v>
                </c:pt>
                <c:pt idx="906">
                  <c:v>300</c:v>
                </c:pt>
                <c:pt idx="907">
                  <c:v>294</c:v>
                </c:pt>
                <c:pt idx="908">
                  <c:v>303</c:v>
                </c:pt>
                <c:pt idx="909">
                  <c:v>294</c:v>
                </c:pt>
                <c:pt idx="910">
                  <c:v>312</c:v>
                </c:pt>
                <c:pt idx="911">
                  <c:v>292</c:v>
                </c:pt>
                <c:pt idx="912">
                  <c:v>288</c:v>
                </c:pt>
                <c:pt idx="913">
                  <c:v>303</c:v>
                </c:pt>
                <c:pt idx="914">
                  <c:v>309</c:v>
                </c:pt>
                <c:pt idx="915">
                  <c:v>295</c:v>
                </c:pt>
                <c:pt idx="916">
                  <c:v>303</c:v>
                </c:pt>
                <c:pt idx="917">
                  <c:v>295</c:v>
                </c:pt>
                <c:pt idx="918">
                  <c:v>298</c:v>
                </c:pt>
                <c:pt idx="919">
                  <c:v>288</c:v>
                </c:pt>
                <c:pt idx="920">
                  <c:v>262</c:v>
                </c:pt>
                <c:pt idx="921">
                  <c:v>300</c:v>
                </c:pt>
                <c:pt idx="922">
                  <c:v>298</c:v>
                </c:pt>
                <c:pt idx="923">
                  <c:v>265</c:v>
                </c:pt>
                <c:pt idx="924">
                  <c:v>282</c:v>
                </c:pt>
                <c:pt idx="925">
                  <c:v>270</c:v>
                </c:pt>
                <c:pt idx="926">
                  <c:v>264</c:v>
                </c:pt>
                <c:pt idx="927">
                  <c:v>297</c:v>
                </c:pt>
                <c:pt idx="928">
                  <c:v>265</c:v>
                </c:pt>
                <c:pt idx="929">
                  <c:v>257</c:v>
                </c:pt>
                <c:pt idx="930">
                  <c:v>277</c:v>
                </c:pt>
                <c:pt idx="931">
                  <c:v>292</c:v>
                </c:pt>
                <c:pt idx="932">
                  <c:v>265</c:v>
                </c:pt>
                <c:pt idx="933">
                  <c:v>266</c:v>
                </c:pt>
                <c:pt idx="934">
                  <c:v>257</c:v>
                </c:pt>
                <c:pt idx="935">
                  <c:v>270</c:v>
                </c:pt>
                <c:pt idx="936">
                  <c:v>255</c:v>
                </c:pt>
                <c:pt idx="937">
                  <c:v>244</c:v>
                </c:pt>
                <c:pt idx="938">
                  <c:v>254</c:v>
                </c:pt>
                <c:pt idx="939">
                  <c:v>254</c:v>
                </c:pt>
                <c:pt idx="940">
                  <c:v>260</c:v>
                </c:pt>
                <c:pt idx="941">
                  <c:v>261</c:v>
                </c:pt>
                <c:pt idx="942">
                  <c:v>252</c:v>
                </c:pt>
                <c:pt idx="943">
                  <c:v>260</c:v>
                </c:pt>
                <c:pt idx="944">
                  <c:v>262</c:v>
                </c:pt>
                <c:pt idx="945">
                  <c:v>254</c:v>
                </c:pt>
                <c:pt idx="946">
                  <c:v>260</c:v>
                </c:pt>
                <c:pt idx="947">
                  <c:v>242</c:v>
                </c:pt>
                <c:pt idx="948">
                  <c:v>260</c:v>
                </c:pt>
                <c:pt idx="949">
                  <c:v>252</c:v>
                </c:pt>
                <c:pt idx="950">
                  <c:v>260</c:v>
                </c:pt>
                <c:pt idx="951">
                  <c:v>243</c:v>
                </c:pt>
                <c:pt idx="952">
                  <c:v>257</c:v>
                </c:pt>
                <c:pt idx="953">
                  <c:v>251</c:v>
                </c:pt>
                <c:pt idx="954">
                  <c:v>279</c:v>
                </c:pt>
                <c:pt idx="955">
                  <c:v>235</c:v>
                </c:pt>
                <c:pt idx="956">
                  <c:v>223</c:v>
                </c:pt>
                <c:pt idx="957">
                  <c:v>224</c:v>
                </c:pt>
                <c:pt idx="958">
                  <c:v>241</c:v>
                </c:pt>
                <c:pt idx="959">
                  <c:v>240</c:v>
                </c:pt>
                <c:pt idx="960">
                  <c:v>240</c:v>
                </c:pt>
                <c:pt idx="961">
                  <c:v>239</c:v>
                </c:pt>
                <c:pt idx="962">
                  <c:v>246</c:v>
                </c:pt>
                <c:pt idx="963">
                  <c:v>232</c:v>
                </c:pt>
                <c:pt idx="964">
                  <c:v>241</c:v>
                </c:pt>
                <c:pt idx="965">
                  <c:v>231</c:v>
                </c:pt>
                <c:pt idx="966">
                  <c:v>234</c:v>
                </c:pt>
                <c:pt idx="967">
                  <c:v>218</c:v>
                </c:pt>
                <c:pt idx="968">
                  <c:v>235</c:v>
                </c:pt>
                <c:pt idx="969">
                  <c:v>222</c:v>
                </c:pt>
                <c:pt idx="970">
                  <c:v>205</c:v>
                </c:pt>
                <c:pt idx="971">
                  <c:v>222</c:v>
                </c:pt>
                <c:pt idx="972">
                  <c:v>227</c:v>
                </c:pt>
                <c:pt idx="973">
                  <c:v>232</c:v>
                </c:pt>
                <c:pt idx="974">
                  <c:v>244</c:v>
                </c:pt>
                <c:pt idx="975">
                  <c:v>242</c:v>
                </c:pt>
                <c:pt idx="976">
                  <c:v>219</c:v>
                </c:pt>
                <c:pt idx="977">
                  <c:v>241</c:v>
                </c:pt>
                <c:pt idx="978">
                  <c:v>248</c:v>
                </c:pt>
                <c:pt idx="979">
                  <c:v>258</c:v>
                </c:pt>
                <c:pt idx="980">
                  <c:v>267</c:v>
                </c:pt>
                <c:pt idx="981">
                  <c:v>243</c:v>
                </c:pt>
                <c:pt idx="982">
                  <c:v>250</c:v>
                </c:pt>
                <c:pt idx="983">
                  <c:v>246</c:v>
                </c:pt>
                <c:pt idx="984">
                  <c:v>247</c:v>
                </c:pt>
                <c:pt idx="985">
                  <c:v>244</c:v>
                </c:pt>
                <c:pt idx="986">
                  <c:v>247</c:v>
                </c:pt>
                <c:pt idx="987">
                  <c:v>249</c:v>
                </c:pt>
                <c:pt idx="988">
                  <c:v>233</c:v>
                </c:pt>
                <c:pt idx="989">
                  <c:v>237</c:v>
                </c:pt>
                <c:pt idx="990">
                  <c:v>231</c:v>
                </c:pt>
                <c:pt idx="991">
                  <c:v>237</c:v>
                </c:pt>
                <c:pt idx="992">
                  <c:v>217</c:v>
                </c:pt>
                <c:pt idx="993">
                  <c:v>210</c:v>
                </c:pt>
                <c:pt idx="994">
                  <c:v>222</c:v>
                </c:pt>
                <c:pt idx="995">
                  <c:v>230</c:v>
                </c:pt>
                <c:pt idx="996">
                  <c:v>232</c:v>
                </c:pt>
                <c:pt idx="997">
                  <c:v>231</c:v>
                </c:pt>
                <c:pt idx="998">
                  <c:v>224</c:v>
                </c:pt>
                <c:pt idx="999">
                  <c:v>233</c:v>
                </c:pt>
                <c:pt idx="1000">
                  <c:v>215</c:v>
                </c:pt>
                <c:pt idx="1001">
                  <c:v>211</c:v>
                </c:pt>
                <c:pt idx="1002">
                  <c:v>212</c:v>
                </c:pt>
                <c:pt idx="1003">
                  <c:v>219</c:v>
                </c:pt>
                <c:pt idx="1004">
                  <c:v>217</c:v>
                </c:pt>
                <c:pt idx="1005">
                  <c:v>217</c:v>
                </c:pt>
                <c:pt idx="1006">
                  <c:v>220</c:v>
                </c:pt>
                <c:pt idx="1007">
                  <c:v>212</c:v>
                </c:pt>
                <c:pt idx="1008">
                  <c:v>209</c:v>
                </c:pt>
                <c:pt idx="1009">
                  <c:v>211</c:v>
                </c:pt>
                <c:pt idx="1010">
                  <c:v>215</c:v>
                </c:pt>
                <c:pt idx="1011">
                  <c:v>193</c:v>
                </c:pt>
                <c:pt idx="1012">
                  <c:v>212</c:v>
                </c:pt>
                <c:pt idx="1013">
                  <c:v>214</c:v>
                </c:pt>
                <c:pt idx="1014">
                  <c:v>213</c:v>
                </c:pt>
                <c:pt idx="1015">
                  <c:v>208</c:v>
                </c:pt>
                <c:pt idx="1016">
                  <c:v>194</c:v>
                </c:pt>
                <c:pt idx="1017">
                  <c:v>206</c:v>
                </c:pt>
                <c:pt idx="1018">
                  <c:v>197</c:v>
                </c:pt>
                <c:pt idx="1019">
                  <c:v>206</c:v>
                </c:pt>
                <c:pt idx="1020">
                  <c:v>209</c:v>
                </c:pt>
                <c:pt idx="1021">
                  <c:v>190</c:v>
                </c:pt>
                <c:pt idx="1022">
                  <c:v>205</c:v>
                </c:pt>
                <c:pt idx="1023">
                  <c:v>212</c:v>
                </c:pt>
                <c:pt idx="1024">
                  <c:v>189</c:v>
                </c:pt>
                <c:pt idx="1025">
                  <c:v>193</c:v>
                </c:pt>
                <c:pt idx="1026">
                  <c:v>176</c:v>
                </c:pt>
                <c:pt idx="1027">
                  <c:v>189</c:v>
                </c:pt>
                <c:pt idx="1028">
                  <c:v>197</c:v>
                </c:pt>
                <c:pt idx="1029">
                  <c:v>179</c:v>
                </c:pt>
                <c:pt idx="1030">
                  <c:v>205</c:v>
                </c:pt>
                <c:pt idx="1031">
                  <c:v>198</c:v>
                </c:pt>
                <c:pt idx="1032">
                  <c:v>208</c:v>
                </c:pt>
                <c:pt idx="1033">
                  <c:v>186</c:v>
                </c:pt>
                <c:pt idx="1034">
                  <c:v>199</c:v>
                </c:pt>
                <c:pt idx="1035">
                  <c:v>202</c:v>
                </c:pt>
                <c:pt idx="1036">
                  <c:v>197</c:v>
                </c:pt>
                <c:pt idx="1037">
                  <c:v>202</c:v>
                </c:pt>
                <c:pt idx="1038">
                  <c:v>201</c:v>
                </c:pt>
                <c:pt idx="1039">
                  <c:v>204</c:v>
                </c:pt>
                <c:pt idx="1040">
                  <c:v>197</c:v>
                </c:pt>
                <c:pt idx="1041">
                  <c:v>217</c:v>
                </c:pt>
                <c:pt idx="1042">
                  <c:v>193</c:v>
                </c:pt>
                <c:pt idx="1043">
                  <c:v>193</c:v>
                </c:pt>
                <c:pt idx="1044">
                  <c:v>194</c:v>
                </c:pt>
                <c:pt idx="1045">
                  <c:v>181</c:v>
                </c:pt>
                <c:pt idx="1046">
                  <c:v>201</c:v>
                </c:pt>
                <c:pt idx="1047">
                  <c:v>188</c:v>
                </c:pt>
                <c:pt idx="1048">
                  <c:v>189</c:v>
                </c:pt>
                <c:pt idx="1049">
                  <c:v>212</c:v>
                </c:pt>
                <c:pt idx="1050">
                  <c:v>203</c:v>
                </c:pt>
                <c:pt idx="1051">
                  <c:v>189</c:v>
                </c:pt>
                <c:pt idx="1052">
                  <c:v>201</c:v>
                </c:pt>
                <c:pt idx="1053">
                  <c:v>189</c:v>
                </c:pt>
                <c:pt idx="1054">
                  <c:v>189</c:v>
                </c:pt>
                <c:pt idx="1055">
                  <c:v>201</c:v>
                </c:pt>
                <c:pt idx="1056">
                  <c:v>189</c:v>
                </c:pt>
                <c:pt idx="1057">
                  <c:v>211</c:v>
                </c:pt>
                <c:pt idx="1058">
                  <c:v>198</c:v>
                </c:pt>
                <c:pt idx="1059">
                  <c:v>187</c:v>
                </c:pt>
                <c:pt idx="1060">
                  <c:v>200</c:v>
                </c:pt>
                <c:pt idx="1061">
                  <c:v>209</c:v>
                </c:pt>
                <c:pt idx="1062">
                  <c:v>214</c:v>
                </c:pt>
                <c:pt idx="1063">
                  <c:v>199</c:v>
                </c:pt>
                <c:pt idx="1064">
                  <c:v>198</c:v>
                </c:pt>
                <c:pt idx="1065">
                  <c:v>186</c:v>
                </c:pt>
                <c:pt idx="1066">
                  <c:v>192</c:v>
                </c:pt>
                <c:pt idx="1067">
                  <c:v>189</c:v>
                </c:pt>
                <c:pt idx="1068">
                  <c:v>205</c:v>
                </c:pt>
                <c:pt idx="1069">
                  <c:v>179</c:v>
                </c:pt>
                <c:pt idx="1070">
                  <c:v>202</c:v>
                </c:pt>
                <c:pt idx="1071">
                  <c:v>176</c:v>
                </c:pt>
                <c:pt idx="1072">
                  <c:v>179</c:v>
                </c:pt>
                <c:pt idx="1073">
                  <c:v>183</c:v>
                </c:pt>
                <c:pt idx="1074">
                  <c:v>186</c:v>
                </c:pt>
                <c:pt idx="1075">
                  <c:v>181</c:v>
                </c:pt>
                <c:pt idx="1076">
                  <c:v>189</c:v>
                </c:pt>
                <c:pt idx="1077">
                  <c:v>186</c:v>
                </c:pt>
                <c:pt idx="1078">
                  <c:v>188</c:v>
                </c:pt>
                <c:pt idx="1079">
                  <c:v>198</c:v>
                </c:pt>
                <c:pt idx="1080">
                  <c:v>196</c:v>
                </c:pt>
                <c:pt idx="1081">
                  <c:v>180</c:v>
                </c:pt>
                <c:pt idx="1082">
                  <c:v>177</c:v>
                </c:pt>
                <c:pt idx="1083">
                  <c:v>176</c:v>
                </c:pt>
                <c:pt idx="1084">
                  <c:v>187</c:v>
                </c:pt>
                <c:pt idx="1085">
                  <c:v>194</c:v>
                </c:pt>
                <c:pt idx="1086">
                  <c:v>181</c:v>
                </c:pt>
                <c:pt idx="1087">
                  <c:v>178</c:v>
                </c:pt>
                <c:pt idx="1088">
                  <c:v>188</c:v>
                </c:pt>
                <c:pt idx="1089">
                  <c:v>196</c:v>
                </c:pt>
                <c:pt idx="1090">
                  <c:v>191</c:v>
                </c:pt>
                <c:pt idx="1091">
                  <c:v>189</c:v>
                </c:pt>
                <c:pt idx="1092">
                  <c:v>175</c:v>
                </c:pt>
                <c:pt idx="1093">
                  <c:v>188</c:v>
                </c:pt>
                <c:pt idx="1094">
                  <c:v>170</c:v>
                </c:pt>
                <c:pt idx="1095">
                  <c:v>190</c:v>
                </c:pt>
                <c:pt idx="1096">
                  <c:v>185</c:v>
                </c:pt>
                <c:pt idx="1097">
                  <c:v>174</c:v>
                </c:pt>
                <c:pt idx="1098">
                  <c:v>176</c:v>
                </c:pt>
                <c:pt idx="1099">
                  <c:v>199</c:v>
                </c:pt>
                <c:pt idx="1100">
                  <c:v>176</c:v>
                </c:pt>
                <c:pt idx="1101">
                  <c:v>198</c:v>
                </c:pt>
                <c:pt idx="1102">
                  <c:v>179</c:v>
                </c:pt>
                <c:pt idx="1103">
                  <c:v>182</c:v>
                </c:pt>
                <c:pt idx="1104">
                  <c:v>170</c:v>
                </c:pt>
                <c:pt idx="1105">
                  <c:v>177</c:v>
                </c:pt>
                <c:pt idx="1106">
                  <c:v>170</c:v>
                </c:pt>
                <c:pt idx="1107">
                  <c:v>185</c:v>
                </c:pt>
                <c:pt idx="1108">
                  <c:v>189</c:v>
                </c:pt>
                <c:pt idx="1109">
                  <c:v>200</c:v>
                </c:pt>
                <c:pt idx="1110">
                  <c:v>172</c:v>
                </c:pt>
                <c:pt idx="1111">
                  <c:v>192</c:v>
                </c:pt>
                <c:pt idx="1112">
                  <c:v>175</c:v>
                </c:pt>
                <c:pt idx="1113">
                  <c:v>190</c:v>
                </c:pt>
                <c:pt idx="1114">
                  <c:v>177</c:v>
                </c:pt>
                <c:pt idx="1115">
                  <c:v>186</c:v>
                </c:pt>
                <c:pt idx="1116">
                  <c:v>205</c:v>
                </c:pt>
                <c:pt idx="1117">
                  <c:v>178</c:v>
                </c:pt>
                <c:pt idx="1118">
                  <c:v>183</c:v>
                </c:pt>
                <c:pt idx="1119">
                  <c:v>180</c:v>
                </c:pt>
                <c:pt idx="1120">
                  <c:v>169</c:v>
                </c:pt>
                <c:pt idx="1121">
                  <c:v>168</c:v>
                </c:pt>
                <c:pt idx="1122">
                  <c:v>176</c:v>
                </c:pt>
                <c:pt idx="1123">
                  <c:v>184</c:v>
                </c:pt>
                <c:pt idx="1124">
                  <c:v>182</c:v>
                </c:pt>
                <c:pt idx="1125">
                  <c:v>192</c:v>
                </c:pt>
                <c:pt idx="1126">
                  <c:v>185</c:v>
                </c:pt>
                <c:pt idx="1127">
                  <c:v>171</c:v>
                </c:pt>
                <c:pt idx="1128">
                  <c:v>176</c:v>
                </c:pt>
                <c:pt idx="1129">
                  <c:v>186</c:v>
                </c:pt>
                <c:pt idx="1130">
                  <c:v>164</c:v>
                </c:pt>
                <c:pt idx="1131">
                  <c:v>176</c:v>
                </c:pt>
                <c:pt idx="1132">
                  <c:v>177</c:v>
                </c:pt>
                <c:pt idx="1133">
                  <c:v>181</c:v>
                </c:pt>
                <c:pt idx="1134">
                  <c:v>182</c:v>
                </c:pt>
                <c:pt idx="1135">
                  <c:v>184</c:v>
                </c:pt>
                <c:pt idx="1136">
                  <c:v>183</c:v>
                </c:pt>
                <c:pt idx="1137">
                  <c:v>171</c:v>
                </c:pt>
                <c:pt idx="1138">
                  <c:v>179</c:v>
                </c:pt>
                <c:pt idx="1139">
                  <c:v>179</c:v>
                </c:pt>
                <c:pt idx="1140">
                  <c:v>164</c:v>
                </c:pt>
                <c:pt idx="1141">
                  <c:v>186</c:v>
                </c:pt>
                <c:pt idx="1142">
                  <c:v>182</c:v>
                </c:pt>
                <c:pt idx="1143">
                  <c:v>184</c:v>
                </c:pt>
                <c:pt idx="1144">
                  <c:v>179</c:v>
                </c:pt>
                <c:pt idx="1145">
                  <c:v>181</c:v>
                </c:pt>
                <c:pt idx="1146">
                  <c:v>172</c:v>
                </c:pt>
                <c:pt idx="1147">
                  <c:v>170</c:v>
                </c:pt>
                <c:pt idx="1148">
                  <c:v>174</c:v>
                </c:pt>
                <c:pt idx="1149">
                  <c:v>161</c:v>
                </c:pt>
                <c:pt idx="1150">
                  <c:v>173</c:v>
                </c:pt>
                <c:pt idx="1151">
                  <c:v>187</c:v>
                </c:pt>
                <c:pt idx="1152">
                  <c:v>168</c:v>
                </c:pt>
                <c:pt idx="1153">
                  <c:v>171</c:v>
                </c:pt>
                <c:pt idx="1154">
                  <c:v>193</c:v>
                </c:pt>
                <c:pt idx="1155">
                  <c:v>169</c:v>
                </c:pt>
                <c:pt idx="1156">
                  <c:v>187</c:v>
                </c:pt>
                <c:pt idx="1157">
                  <c:v>179</c:v>
                </c:pt>
                <c:pt idx="1158">
                  <c:v>166</c:v>
                </c:pt>
                <c:pt idx="1159">
                  <c:v>178</c:v>
                </c:pt>
                <c:pt idx="1160">
                  <c:v>172</c:v>
                </c:pt>
                <c:pt idx="1161">
                  <c:v>172</c:v>
                </c:pt>
                <c:pt idx="1162">
                  <c:v>166</c:v>
                </c:pt>
                <c:pt idx="1163">
                  <c:v>180</c:v>
                </c:pt>
                <c:pt idx="1164">
                  <c:v>181</c:v>
                </c:pt>
                <c:pt idx="1165">
                  <c:v>179</c:v>
                </c:pt>
                <c:pt idx="1166">
                  <c:v>180</c:v>
                </c:pt>
                <c:pt idx="1167">
                  <c:v>193</c:v>
                </c:pt>
                <c:pt idx="1168">
                  <c:v>189</c:v>
                </c:pt>
                <c:pt idx="1169">
                  <c:v>185</c:v>
                </c:pt>
                <c:pt idx="1170">
                  <c:v>208</c:v>
                </c:pt>
                <c:pt idx="1171">
                  <c:v>192</c:v>
                </c:pt>
                <c:pt idx="1172">
                  <c:v>194</c:v>
                </c:pt>
                <c:pt idx="1173">
                  <c:v>186</c:v>
                </c:pt>
                <c:pt idx="1174">
                  <c:v>178</c:v>
                </c:pt>
                <c:pt idx="1175">
                  <c:v>199</c:v>
                </c:pt>
                <c:pt idx="1176">
                  <c:v>184</c:v>
                </c:pt>
                <c:pt idx="1177">
                  <c:v>180</c:v>
                </c:pt>
                <c:pt idx="1178">
                  <c:v>193</c:v>
                </c:pt>
                <c:pt idx="1179">
                  <c:v>182</c:v>
                </c:pt>
                <c:pt idx="1180">
                  <c:v>176</c:v>
                </c:pt>
                <c:pt idx="1181">
                  <c:v>171</c:v>
                </c:pt>
                <c:pt idx="1182">
                  <c:v>178</c:v>
                </c:pt>
                <c:pt idx="1183">
                  <c:v>162</c:v>
                </c:pt>
                <c:pt idx="1184">
                  <c:v>179</c:v>
                </c:pt>
                <c:pt idx="1185">
                  <c:v>187</c:v>
                </c:pt>
                <c:pt idx="1186">
                  <c:v>166</c:v>
                </c:pt>
                <c:pt idx="1187">
                  <c:v>182</c:v>
                </c:pt>
                <c:pt idx="1188">
                  <c:v>182</c:v>
                </c:pt>
                <c:pt idx="1189">
                  <c:v>179</c:v>
                </c:pt>
                <c:pt idx="1190">
                  <c:v>166</c:v>
                </c:pt>
                <c:pt idx="1191">
                  <c:v>171</c:v>
                </c:pt>
                <c:pt idx="1192">
                  <c:v>191</c:v>
                </c:pt>
                <c:pt idx="1193">
                  <c:v>178</c:v>
                </c:pt>
                <c:pt idx="1194">
                  <c:v>187</c:v>
                </c:pt>
                <c:pt idx="1195">
                  <c:v>199</c:v>
                </c:pt>
                <c:pt idx="1196">
                  <c:v>181</c:v>
                </c:pt>
                <c:pt idx="1197">
                  <c:v>174</c:v>
                </c:pt>
                <c:pt idx="1198">
                  <c:v>174</c:v>
                </c:pt>
                <c:pt idx="1199">
                  <c:v>161</c:v>
                </c:pt>
                <c:pt idx="1200">
                  <c:v>182</c:v>
                </c:pt>
                <c:pt idx="1201">
                  <c:v>185</c:v>
                </c:pt>
                <c:pt idx="1202">
                  <c:v>162</c:v>
                </c:pt>
                <c:pt idx="1203">
                  <c:v>181</c:v>
                </c:pt>
                <c:pt idx="1204">
                  <c:v>192</c:v>
                </c:pt>
                <c:pt idx="1205">
                  <c:v>171</c:v>
                </c:pt>
                <c:pt idx="1206">
                  <c:v>168</c:v>
                </c:pt>
                <c:pt idx="1207">
                  <c:v>169</c:v>
                </c:pt>
                <c:pt idx="1208">
                  <c:v>165</c:v>
                </c:pt>
                <c:pt idx="1209">
                  <c:v>168</c:v>
                </c:pt>
                <c:pt idx="1210">
                  <c:v>180</c:v>
                </c:pt>
                <c:pt idx="1211">
                  <c:v>163</c:v>
                </c:pt>
                <c:pt idx="1212">
                  <c:v>179</c:v>
                </c:pt>
                <c:pt idx="1213">
                  <c:v>163</c:v>
                </c:pt>
                <c:pt idx="1214">
                  <c:v>165</c:v>
                </c:pt>
                <c:pt idx="1215">
                  <c:v>159</c:v>
                </c:pt>
                <c:pt idx="1216">
                  <c:v>185</c:v>
                </c:pt>
                <c:pt idx="1217">
                  <c:v>175</c:v>
                </c:pt>
                <c:pt idx="1218">
                  <c:v>167</c:v>
                </c:pt>
                <c:pt idx="1219">
                  <c:v>174</c:v>
                </c:pt>
                <c:pt idx="1220">
                  <c:v>172</c:v>
                </c:pt>
                <c:pt idx="1221">
                  <c:v>171</c:v>
                </c:pt>
                <c:pt idx="1222">
                  <c:v>165</c:v>
                </c:pt>
                <c:pt idx="1223">
                  <c:v>155</c:v>
                </c:pt>
                <c:pt idx="1224">
                  <c:v>180</c:v>
                </c:pt>
                <c:pt idx="1225">
                  <c:v>174</c:v>
                </c:pt>
                <c:pt idx="1226">
                  <c:v>174</c:v>
                </c:pt>
                <c:pt idx="1227">
                  <c:v>158</c:v>
                </c:pt>
                <c:pt idx="1228">
                  <c:v>159</c:v>
                </c:pt>
                <c:pt idx="1229">
                  <c:v>174</c:v>
                </c:pt>
                <c:pt idx="1230">
                  <c:v>154</c:v>
                </c:pt>
                <c:pt idx="1231">
                  <c:v>179</c:v>
                </c:pt>
                <c:pt idx="1232">
                  <c:v>191</c:v>
                </c:pt>
                <c:pt idx="1233">
                  <c:v>168</c:v>
                </c:pt>
                <c:pt idx="1234">
                  <c:v>176</c:v>
                </c:pt>
                <c:pt idx="1235">
                  <c:v>167</c:v>
                </c:pt>
                <c:pt idx="1236">
                  <c:v>169</c:v>
                </c:pt>
                <c:pt idx="1237">
                  <c:v>179</c:v>
                </c:pt>
                <c:pt idx="1238">
                  <c:v>162</c:v>
                </c:pt>
                <c:pt idx="1239">
                  <c:v>166</c:v>
                </c:pt>
                <c:pt idx="1240">
                  <c:v>174</c:v>
                </c:pt>
                <c:pt idx="1241">
                  <c:v>170</c:v>
                </c:pt>
                <c:pt idx="1242">
                  <c:v>177</c:v>
                </c:pt>
                <c:pt idx="1243">
                  <c:v>165</c:v>
                </c:pt>
                <c:pt idx="1244">
                  <c:v>167</c:v>
                </c:pt>
                <c:pt idx="1245">
                  <c:v>186</c:v>
                </c:pt>
                <c:pt idx="1246">
                  <c:v>174</c:v>
                </c:pt>
                <c:pt idx="1247">
                  <c:v>177</c:v>
                </c:pt>
                <c:pt idx="1248">
                  <c:v>166</c:v>
                </c:pt>
                <c:pt idx="1249">
                  <c:v>162</c:v>
                </c:pt>
                <c:pt idx="1250">
                  <c:v>174</c:v>
                </c:pt>
                <c:pt idx="1251">
                  <c:v>166</c:v>
                </c:pt>
                <c:pt idx="1252">
                  <c:v>161</c:v>
                </c:pt>
                <c:pt idx="1253">
                  <c:v>167</c:v>
                </c:pt>
                <c:pt idx="1254">
                  <c:v>182</c:v>
                </c:pt>
                <c:pt idx="1255">
                  <c:v>187</c:v>
                </c:pt>
                <c:pt idx="1256">
                  <c:v>164</c:v>
                </c:pt>
                <c:pt idx="1257">
                  <c:v>197</c:v>
                </c:pt>
                <c:pt idx="1258">
                  <c:v>182</c:v>
                </c:pt>
                <c:pt idx="1259">
                  <c:v>176</c:v>
                </c:pt>
                <c:pt idx="1260">
                  <c:v>186</c:v>
                </c:pt>
                <c:pt idx="1261">
                  <c:v>198</c:v>
                </c:pt>
                <c:pt idx="1262">
                  <c:v>170</c:v>
                </c:pt>
                <c:pt idx="1263">
                  <c:v>174</c:v>
                </c:pt>
                <c:pt idx="1264">
                  <c:v>179</c:v>
                </c:pt>
                <c:pt idx="1265">
                  <c:v>193</c:v>
                </c:pt>
                <c:pt idx="1266">
                  <c:v>177</c:v>
                </c:pt>
                <c:pt idx="1267">
                  <c:v>191</c:v>
                </c:pt>
                <c:pt idx="1268">
                  <c:v>198</c:v>
                </c:pt>
                <c:pt idx="1269">
                  <c:v>177</c:v>
                </c:pt>
                <c:pt idx="1270">
                  <c:v>182</c:v>
                </c:pt>
                <c:pt idx="1271">
                  <c:v>189</c:v>
                </c:pt>
                <c:pt idx="1272">
                  <c:v>186</c:v>
                </c:pt>
                <c:pt idx="1273">
                  <c:v>168</c:v>
                </c:pt>
                <c:pt idx="1274">
                  <c:v>177</c:v>
                </c:pt>
                <c:pt idx="1275">
                  <c:v>187</c:v>
                </c:pt>
                <c:pt idx="1276">
                  <c:v>165</c:v>
                </c:pt>
                <c:pt idx="1277">
                  <c:v>181</c:v>
                </c:pt>
                <c:pt idx="1278">
                  <c:v>178</c:v>
                </c:pt>
                <c:pt idx="1279">
                  <c:v>169</c:v>
                </c:pt>
                <c:pt idx="1280">
                  <c:v>177</c:v>
                </c:pt>
                <c:pt idx="1281">
                  <c:v>171</c:v>
                </c:pt>
                <c:pt idx="1282">
                  <c:v>165</c:v>
                </c:pt>
                <c:pt idx="1283">
                  <c:v>160</c:v>
                </c:pt>
                <c:pt idx="1284">
                  <c:v>173</c:v>
                </c:pt>
                <c:pt idx="1285">
                  <c:v>173</c:v>
                </c:pt>
                <c:pt idx="1286">
                  <c:v>186</c:v>
                </c:pt>
                <c:pt idx="1287">
                  <c:v>193</c:v>
                </c:pt>
                <c:pt idx="1288">
                  <c:v>185</c:v>
                </c:pt>
                <c:pt idx="1289">
                  <c:v>180</c:v>
                </c:pt>
                <c:pt idx="1290">
                  <c:v>172</c:v>
                </c:pt>
                <c:pt idx="1291">
                  <c:v>185</c:v>
                </c:pt>
                <c:pt idx="1292">
                  <c:v>165</c:v>
                </c:pt>
                <c:pt idx="1293">
                  <c:v>178</c:v>
                </c:pt>
                <c:pt idx="1294">
                  <c:v>168</c:v>
                </c:pt>
                <c:pt idx="1295">
                  <c:v>159</c:v>
                </c:pt>
                <c:pt idx="1296">
                  <c:v>181</c:v>
                </c:pt>
                <c:pt idx="1297">
                  <c:v>169</c:v>
                </c:pt>
                <c:pt idx="1298">
                  <c:v>166</c:v>
                </c:pt>
                <c:pt idx="1299">
                  <c:v>187</c:v>
                </c:pt>
                <c:pt idx="1300">
                  <c:v>164</c:v>
                </c:pt>
                <c:pt idx="1301">
                  <c:v>170</c:v>
                </c:pt>
                <c:pt idx="1302">
                  <c:v>172</c:v>
                </c:pt>
                <c:pt idx="1303">
                  <c:v>160</c:v>
                </c:pt>
                <c:pt idx="1304">
                  <c:v>184</c:v>
                </c:pt>
                <c:pt idx="1305">
                  <c:v>153</c:v>
                </c:pt>
                <c:pt idx="1306">
                  <c:v>153</c:v>
                </c:pt>
                <c:pt idx="1307">
                  <c:v>172</c:v>
                </c:pt>
                <c:pt idx="1308">
                  <c:v>187</c:v>
                </c:pt>
                <c:pt idx="1309">
                  <c:v>172</c:v>
                </c:pt>
                <c:pt idx="1310">
                  <c:v>200</c:v>
                </c:pt>
                <c:pt idx="1311">
                  <c:v>174</c:v>
                </c:pt>
                <c:pt idx="1312">
                  <c:v>179</c:v>
                </c:pt>
                <c:pt idx="1313">
                  <c:v>188</c:v>
                </c:pt>
                <c:pt idx="1314">
                  <c:v>167</c:v>
                </c:pt>
                <c:pt idx="1315">
                  <c:v>167</c:v>
                </c:pt>
                <c:pt idx="1316">
                  <c:v>168</c:v>
                </c:pt>
                <c:pt idx="1317">
                  <c:v>176</c:v>
                </c:pt>
                <c:pt idx="1318">
                  <c:v>184</c:v>
                </c:pt>
                <c:pt idx="1319">
                  <c:v>181</c:v>
                </c:pt>
                <c:pt idx="1320">
                  <c:v>184</c:v>
                </c:pt>
                <c:pt idx="1321">
                  <c:v>173</c:v>
                </c:pt>
                <c:pt idx="1322">
                  <c:v>187</c:v>
                </c:pt>
                <c:pt idx="1323">
                  <c:v>168</c:v>
                </c:pt>
                <c:pt idx="1324">
                  <c:v>171</c:v>
                </c:pt>
                <c:pt idx="1325">
                  <c:v>186</c:v>
                </c:pt>
                <c:pt idx="1326">
                  <c:v>179</c:v>
                </c:pt>
                <c:pt idx="1327">
                  <c:v>174</c:v>
                </c:pt>
                <c:pt idx="1328">
                  <c:v>172</c:v>
                </c:pt>
                <c:pt idx="1329">
                  <c:v>193</c:v>
                </c:pt>
                <c:pt idx="1330">
                  <c:v>161</c:v>
                </c:pt>
                <c:pt idx="1331">
                  <c:v>164</c:v>
                </c:pt>
                <c:pt idx="1332">
                  <c:v>182</c:v>
                </c:pt>
                <c:pt idx="1333">
                  <c:v>191</c:v>
                </c:pt>
                <c:pt idx="1334">
                  <c:v>191</c:v>
                </c:pt>
                <c:pt idx="1335">
                  <c:v>160</c:v>
                </c:pt>
                <c:pt idx="1336">
                  <c:v>177</c:v>
                </c:pt>
                <c:pt idx="1337">
                  <c:v>184</c:v>
                </c:pt>
                <c:pt idx="1338">
                  <c:v>177</c:v>
                </c:pt>
                <c:pt idx="1339">
                  <c:v>173</c:v>
                </c:pt>
                <c:pt idx="1340">
                  <c:v>185</c:v>
                </c:pt>
                <c:pt idx="1341">
                  <c:v>172</c:v>
                </c:pt>
                <c:pt idx="1342">
                  <c:v>166</c:v>
                </c:pt>
                <c:pt idx="1343">
                  <c:v>174</c:v>
                </c:pt>
                <c:pt idx="1344">
                  <c:v>176</c:v>
                </c:pt>
                <c:pt idx="1345">
                  <c:v>178</c:v>
                </c:pt>
                <c:pt idx="1346">
                  <c:v>171</c:v>
                </c:pt>
                <c:pt idx="1347">
                  <c:v>178</c:v>
                </c:pt>
                <c:pt idx="1348">
                  <c:v>174</c:v>
                </c:pt>
                <c:pt idx="1349">
                  <c:v>163</c:v>
                </c:pt>
                <c:pt idx="1350">
                  <c:v>160</c:v>
                </c:pt>
                <c:pt idx="1351">
                  <c:v>188</c:v>
                </c:pt>
                <c:pt idx="1352">
                  <c:v>169</c:v>
                </c:pt>
                <c:pt idx="1353">
                  <c:v>184</c:v>
                </c:pt>
                <c:pt idx="1354">
                  <c:v>169</c:v>
                </c:pt>
                <c:pt idx="1355">
                  <c:v>174</c:v>
                </c:pt>
                <c:pt idx="1356">
                  <c:v>171</c:v>
                </c:pt>
                <c:pt idx="1357">
                  <c:v>164</c:v>
                </c:pt>
                <c:pt idx="1358">
                  <c:v>167</c:v>
                </c:pt>
                <c:pt idx="1359">
                  <c:v>166</c:v>
                </c:pt>
                <c:pt idx="1360">
                  <c:v>176</c:v>
                </c:pt>
                <c:pt idx="1361">
                  <c:v>177</c:v>
                </c:pt>
                <c:pt idx="1362">
                  <c:v>163</c:v>
                </c:pt>
                <c:pt idx="1363">
                  <c:v>162</c:v>
                </c:pt>
                <c:pt idx="1364">
                  <c:v>171</c:v>
                </c:pt>
                <c:pt idx="1365">
                  <c:v>177</c:v>
                </c:pt>
                <c:pt idx="1366">
                  <c:v>165</c:v>
                </c:pt>
                <c:pt idx="1367">
                  <c:v>170</c:v>
                </c:pt>
                <c:pt idx="1368">
                  <c:v>187</c:v>
                </c:pt>
                <c:pt idx="1369">
                  <c:v>168</c:v>
                </c:pt>
                <c:pt idx="1370">
                  <c:v>160</c:v>
                </c:pt>
                <c:pt idx="1371">
                  <c:v>171</c:v>
                </c:pt>
                <c:pt idx="1372">
                  <c:v>171</c:v>
                </c:pt>
                <c:pt idx="1373">
                  <c:v>175</c:v>
                </c:pt>
                <c:pt idx="1374">
                  <c:v>171</c:v>
                </c:pt>
                <c:pt idx="1375">
                  <c:v>175</c:v>
                </c:pt>
                <c:pt idx="1376">
                  <c:v>173</c:v>
                </c:pt>
                <c:pt idx="1377">
                  <c:v>169</c:v>
                </c:pt>
                <c:pt idx="1378">
                  <c:v>184</c:v>
                </c:pt>
                <c:pt idx="1379">
                  <c:v>168</c:v>
                </c:pt>
                <c:pt idx="1380">
                  <c:v>187</c:v>
                </c:pt>
                <c:pt idx="1381">
                  <c:v>174</c:v>
                </c:pt>
                <c:pt idx="1382">
                  <c:v>176</c:v>
                </c:pt>
                <c:pt idx="1383">
                  <c:v>160</c:v>
                </c:pt>
                <c:pt idx="1384">
                  <c:v>159</c:v>
                </c:pt>
                <c:pt idx="1385">
                  <c:v>175</c:v>
                </c:pt>
                <c:pt idx="1386">
                  <c:v>155</c:v>
                </c:pt>
                <c:pt idx="1387">
                  <c:v>175</c:v>
                </c:pt>
                <c:pt idx="1388">
                  <c:v>172</c:v>
                </c:pt>
                <c:pt idx="1389">
                  <c:v>175</c:v>
                </c:pt>
                <c:pt idx="1390">
                  <c:v>164</c:v>
                </c:pt>
                <c:pt idx="1391">
                  <c:v>167</c:v>
                </c:pt>
                <c:pt idx="1392">
                  <c:v>173</c:v>
                </c:pt>
                <c:pt idx="1393">
                  <c:v>173</c:v>
                </c:pt>
                <c:pt idx="1394">
                  <c:v>163</c:v>
                </c:pt>
                <c:pt idx="1395">
                  <c:v>168</c:v>
                </c:pt>
                <c:pt idx="1396">
                  <c:v>158</c:v>
                </c:pt>
                <c:pt idx="1397">
                  <c:v>189</c:v>
                </c:pt>
                <c:pt idx="1398">
                  <c:v>164</c:v>
                </c:pt>
                <c:pt idx="1399">
                  <c:v>165</c:v>
                </c:pt>
                <c:pt idx="1400">
                  <c:v>163</c:v>
                </c:pt>
                <c:pt idx="1401">
                  <c:v>158</c:v>
                </c:pt>
                <c:pt idx="1402">
                  <c:v>180</c:v>
                </c:pt>
                <c:pt idx="1403">
                  <c:v>152</c:v>
                </c:pt>
                <c:pt idx="1404">
                  <c:v>174</c:v>
                </c:pt>
                <c:pt idx="1405">
                  <c:v>174</c:v>
                </c:pt>
                <c:pt idx="1406">
                  <c:v>164</c:v>
                </c:pt>
                <c:pt idx="1407">
                  <c:v>163</c:v>
                </c:pt>
                <c:pt idx="1408">
                  <c:v>180</c:v>
                </c:pt>
                <c:pt idx="1409">
                  <c:v>159</c:v>
                </c:pt>
                <c:pt idx="1410">
                  <c:v>154</c:v>
                </c:pt>
                <c:pt idx="1411">
                  <c:v>158</c:v>
                </c:pt>
                <c:pt idx="1412">
                  <c:v>158</c:v>
                </c:pt>
                <c:pt idx="1413">
                  <c:v>171</c:v>
                </c:pt>
                <c:pt idx="1414">
                  <c:v>161</c:v>
                </c:pt>
                <c:pt idx="1415">
                  <c:v>166</c:v>
                </c:pt>
                <c:pt idx="1416">
                  <c:v>167</c:v>
                </c:pt>
                <c:pt idx="1417">
                  <c:v>157</c:v>
                </c:pt>
                <c:pt idx="1418">
                  <c:v>164</c:v>
                </c:pt>
                <c:pt idx="1419">
                  <c:v>155</c:v>
                </c:pt>
                <c:pt idx="1420">
                  <c:v>163</c:v>
                </c:pt>
                <c:pt idx="1421">
                  <c:v>177</c:v>
                </c:pt>
                <c:pt idx="1422">
                  <c:v>151</c:v>
                </c:pt>
                <c:pt idx="1423">
                  <c:v>172</c:v>
                </c:pt>
                <c:pt idx="1424">
                  <c:v>161</c:v>
                </c:pt>
                <c:pt idx="1425">
                  <c:v>172</c:v>
                </c:pt>
                <c:pt idx="1426">
                  <c:v>164</c:v>
                </c:pt>
                <c:pt idx="1427">
                  <c:v>168</c:v>
                </c:pt>
                <c:pt idx="1428">
                  <c:v>178</c:v>
                </c:pt>
                <c:pt idx="1429">
                  <c:v>159</c:v>
                </c:pt>
                <c:pt idx="1430">
                  <c:v>165</c:v>
                </c:pt>
                <c:pt idx="1431">
                  <c:v>171</c:v>
                </c:pt>
                <c:pt idx="1432">
                  <c:v>166</c:v>
                </c:pt>
                <c:pt idx="1433">
                  <c:v>174</c:v>
                </c:pt>
                <c:pt idx="1434">
                  <c:v>161</c:v>
                </c:pt>
                <c:pt idx="1435">
                  <c:v>168</c:v>
                </c:pt>
                <c:pt idx="1436">
                  <c:v>171</c:v>
                </c:pt>
                <c:pt idx="1437">
                  <c:v>175</c:v>
                </c:pt>
                <c:pt idx="1438">
                  <c:v>169</c:v>
                </c:pt>
                <c:pt idx="1439">
                  <c:v>169</c:v>
                </c:pt>
                <c:pt idx="1440">
                  <c:v>171</c:v>
                </c:pt>
                <c:pt idx="1441">
                  <c:v>162</c:v>
                </c:pt>
                <c:pt idx="1442">
                  <c:v>165</c:v>
                </c:pt>
                <c:pt idx="1443">
                  <c:v>165</c:v>
                </c:pt>
                <c:pt idx="1444">
                  <c:v>158</c:v>
                </c:pt>
                <c:pt idx="1445">
                  <c:v>176</c:v>
                </c:pt>
                <c:pt idx="1446">
                  <c:v>173</c:v>
                </c:pt>
                <c:pt idx="1447">
                  <c:v>161</c:v>
                </c:pt>
                <c:pt idx="1448">
                  <c:v>168</c:v>
                </c:pt>
                <c:pt idx="1449">
                  <c:v>164</c:v>
                </c:pt>
                <c:pt idx="1450">
                  <c:v>166</c:v>
                </c:pt>
                <c:pt idx="1451">
                  <c:v>170</c:v>
                </c:pt>
                <c:pt idx="1452">
                  <c:v>152</c:v>
                </c:pt>
                <c:pt idx="1453">
                  <c:v>189</c:v>
                </c:pt>
                <c:pt idx="1454">
                  <c:v>164</c:v>
                </c:pt>
                <c:pt idx="1455">
                  <c:v>181</c:v>
                </c:pt>
                <c:pt idx="1456">
                  <c:v>156</c:v>
                </c:pt>
                <c:pt idx="1457">
                  <c:v>161</c:v>
                </c:pt>
                <c:pt idx="1458">
                  <c:v>174</c:v>
                </c:pt>
                <c:pt idx="1459">
                  <c:v>168</c:v>
                </c:pt>
                <c:pt idx="1460">
                  <c:v>171</c:v>
                </c:pt>
                <c:pt idx="1461">
                  <c:v>181</c:v>
                </c:pt>
                <c:pt idx="1462">
                  <c:v>185</c:v>
                </c:pt>
                <c:pt idx="1463">
                  <c:v>173</c:v>
                </c:pt>
                <c:pt idx="1464">
                  <c:v>184</c:v>
                </c:pt>
                <c:pt idx="1465">
                  <c:v>187</c:v>
                </c:pt>
                <c:pt idx="1466">
                  <c:v>192</c:v>
                </c:pt>
                <c:pt idx="1467">
                  <c:v>172</c:v>
                </c:pt>
                <c:pt idx="1468">
                  <c:v>186</c:v>
                </c:pt>
                <c:pt idx="1469">
                  <c:v>174</c:v>
                </c:pt>
                <c:pt idx="1470">
                  <c:v>190</c:v>
                </c:pt>
                <c:pt idx="1471">
                  <c:v>170</c:v>
                </c:pt>
                <c:pt idx="1472">
                  <c:v>176</c:v>
                </c:pt>
                <c:pt idx="1473">
                  <c:v>186</c:v>
                </c:pt>
                <c:pt idx="1474">
                  <c:v>184</c:v>
                </c:pt>
                <c:pt idx="1475">
                  <c:v>170</c:v>
                </c:pt>
                <c:pt idx="1476">
                  <c:v>166</c:v>
                </c:pt>
                <c:pt idx="1477">
                  <c:v>188</c:v>
                </c:pt>
                <c:pt idx="1478">
                  <c:v>186</c:v>
                </c:pt>
                <c:pt idx="1479">
                  <c:v>186</c:v>
                </c:pt>
                <c:pt idx="1480">
                  <c:v>170</c:v>
                </c:pt>
                <c:pt idx="1481">
                  <c:v>199</c:v>
                </c:pt>
                <c:pt idx="1482">
                  <c:v>172</c:v>
                </c:pt>
                <c:pt idx="1483">
                  <c:v>192</c:v>
                </c:pt>
                <c:pt idx="1484">
                  <c:v>199</c:v>
                </c:pt>
                <c:pt idx="1485">
                  <c:v>177</c:v>
                </c:pt>
                <c:pt idx="1486">
                  <c:v>193</c:v>
                </c:pt>
                <c:pt idx="1487">
                  <c:v>175</c:v>
                </c:pt>
                <c:pt idx="1488">
                  <c:v>180</c:v>
                </c:pt>
                <c:pt idx="1489">
                  <c:v>175</c:v>
                </c:pt>
                <c:pt idx="1490">
                  <c:v>173</c:v>
                </c:pt>
                <c:pt idx="1491">
                  <c:v>176</c:v>
                </c:pt>
                <c:pt idx="1492">
                  <c:v>176</c:v>
                </c:pt>
                <c:pt idx="1493">
                  <c:v>166</c:v>
                </c:pt>
                <c:pt idx="1494">
                  <c:v>171</c:v>
                </c:pt>
                <c:pt idx="1495">
                  <c:v>186</c:v>
                </c:pt>
                <c:pt idx="1496">
                  <c:v>169</c:v>
                </c:pt>
                <c:pt idx="1497">
                  <c:v>199</c:v>
                </c:pt>
                <c:pt idx="1498">
                  <c:v>171</c:v>
                </c:pt>
                <c:pt idx="1499">
                  <c:v>165</c:v>
                </c:pt>
                <c:pt idx="1500">
                  <c:v>169</c:v>
                </c:pt>
                <c:pt idx="1501">
                  <c:v>174</c:v>
                </c:pt>
                <c:pt idx="1502">
                  <c:v>168</c:v>
                </c:pt>
                <c:pt idx="1503">
                  <c:v>178</c:v>
                </c:pt>
                <c:pt idx="1504">
                  <c:v>163</c:v>
                </c:pt>
                <c:pt idx="1505">
                  <c:v>179</c:v>
                </c:pt>
                <c:pt idx="1506">
                  <c:v>160</c:v>
                </c:pt>
                <c:pt idx="1507">
                  <c:v>188</c:v>
                </c:pt>
                <c:pt idx="1508">
                  <c:v>177</c:v>
                </c:pt>
                <c:pt idx="1509">
                  <c:v>165</c:v>
                </c:pt>
                <c:pt idx="1510">
                  <c:v>180</c:v>
                </c:pt>
                <c:pt idx="1511">
                  <c:v>168</c:v>
                </c:pt>
                <c:pt idx="1512">
                  <c:v>173</c:v>
                </c:pt>
                <c:pt idx="1513">
                  <c:v>160</c:v>
                </c:pt>
                <c:pt idx="1514">
                  <c:v>171</c:v>
                </c:pt>
                <c:pt idx="1515">
                  <c:v>188</c:v>
                </c:pt>
                <c:pt idx="1516">
                  <c:v>159</c:v>
                </c:pt>
                <c:pt idx="1517">
                  <c:v>173</c:v>
                </c:pt>
                <c:pt idx="1518">
                  <c:v>211</c:v>
                </c:pt>
                <c:pt idx="1519">
                  <c:v>202</c:v>
                </c:pt>
                <c:pt idx="1520">
                  <c:v>184</c:v>
                </c:pt>
                <c:pt idx="1521">
                  <c:v>198</c:v>
                </c:pt>
                <c:pt idx="1522">
                  <c:v>194</c:v>
                </c:pt>
                <c:pt idx="1523">
                  <c:v>179</c:v>
                </c:pt>
                <c:pt idx="1524">
                  <c:v>186</c:v>
                </c:pt>
                <c:pt idx="1525">
                  <c:v>190</c:v>
                </c:pt>
                <c:pt idx="1526">
                  <c:v>187</c:v>
                </c:pt>
                <c:pt idx="1527">
                  <c:v>182</c:v>
                </c:pt>
                <c:pt idx="1528">
                  <c:v>189</c:v>
                </c:pt>
                <c:pt idx="1529">
                  <c:v>189</c:v>
                </c:pt>
                <c:pt idx="1530">
                  <c:v>181</c:v>
                </c:pt>
                <c:pt idx="1531">
                  <c:v>189</c:v>
                </c:pt>
                <c:pt idx="1532">
                  <c:v>180</c:v>
                </c:pt>
                <c:pt idx="1533">
                  <c:v>184</c:v>
                </c:pt>
                <c:pt idx="1534">
                  <c:v>172</c:v>
                </c:pt>
                <c:pt idx="1535">
                  <c:v>182</c:v>
                </c:pt>
                <c:pt idx="1536">
                  <c:v>176</c:v>
                </c:pt>
                <c:pt idx="1537">
                  <c:v>177</c:v>
                </c:pt>
                <c:pt idx="1538">
                  <c:v>193</c:v>
                </c:pt>
                <c:pt idx="1539">
                  <c:v>187</c:v>
                </c:pt>
                <c:pt idx="1540">
                  <c:v>198</c:v>
                </c:pt>
                <c:pt idx="1541">
                  <c:v>186</c:v>
                </c:pt>
                <c:pt idx="1542">
                  <c:v>192</c:v>
                </c:pt>
                <c:pt idx="1543">
                  <c:v>206</c:v>
                </c:pt>
                <c:pt idx="1544">
                  <c:v>184</c:v>
                </c:pt>
                <c:pt idx="1545">
                  <c:v>187</c:v>
                </c:pt>
                <c:pt idx="1546">
                  <c:v>188</c:v>
                </c:pt>
                <c:pt idx="1547">
                  <c:v>204</c:v>
                </c:pt>
                <c:pt idx="1548">
                  <c:v>214</c:v>
                </c:pt>
                <c:pt idx="1549">
                  <c:v>194</c:v>
                </c:pt>
                <c:pt idx="1550">
                  <c:v>195</c:v>
                </c:pt>
                <c:pt idx="1551">
                  <c:v>206</c:v>
                </c:pt>
                <c:pt idx="1552">
                  <c:v>197</c:v>
                </c:pt>
                <c:pt idx="1553">
                  <c:v>189</c:v>
                </c:pt>
                <c:pt idx="1554">
                  <c:v>199</c:v>
                </c:pt>
                <c:pt idx="1555">
                  <c:v>194</c:v>
                </c:pt>
                <c:pt idx="1556">
                  <c:v>196</c:v>
                </c:pt>
                <c:pt idx="1557">
                  <c:v>193</c:v>
                </c:pt>
                <c:pt idx="1558">
                  <c:v>183</c:v>
                </c:pt>
                <c:pt idx="1559">
                  <c:v>190</c:v>
                </c:pt>
                <c:pt idx="1560">
                  <c:v>205</c:v>
                </c:pt>
                <c:pt idx="1561">
                  <c:v>186</c:v>
                </c:pt>
                <c:pt idx="1562">
                  <c:v>193</c:v>
                </c:pt>
                <c:pt idx="1563">
                  <c:v>176</c:v>
                </c:pt>
                <c:pt idx="1564">
                  <c:v>183</c:v>
                </c:pt>
                <c:pt idx="1565">
                  <c:v>201</c:v>
                </c:pt>
                <c:pt idx="1566">
                  <c:v>193</c:v>
                </c:pt>
                <c:pt idx="1567">
                  <c:v>200</c:v>
                </c:pt>
                <c:pt idx="1568">
                  <c:v>197</c:v>
                </c:pt>
                <c:pt idx="1569">
                  <c:v>203</c:v>
                </c:pt>
                <c:pt idx="1570">
                  <c:v>184</c:v>
                </c:pt>
                <c:pt idx="1571">
                  <c:v>186</c:v>
                </c:pt>
                <c:pt idx="1572">
                  <c:v>192</c:v>
                </c:pt>
                <c:pt idx="1573">
                  <c:v>172</c:v>
                </c:pt>
                <c:pt idx="1574">
                  <c:v>210</c:v>
                </c:pt>
                <c:pt idx="1575">
                  <c:v>198</c:v>
                </c:pt>
                <c:pt idx="1576">
                  <c:v>203</c:v>
                </c:pt>
                <c:pt idx="1577">
                  <c:v>194</c:v>
                </c:pt>
                <c:pt idx="1578">
                  <c:v>207</c:v>
                </c:pt>
                <c:pt idx="1579">
                  <c:v>204</c:v>
                </c:pt>
                <c:pt idx="1580">
                  <c:v>192</c:v>
                </c:pt>
                <c:pt idx="1581">
                  <c:v>199</c:v>
                </c:pt>
                <c:pt idx="1582">
                  <c:v>203</c:v>
                </c:pt>
                <c:pt idx="1583">
                  <c:v>207</c:v>
                </c:pt>
                <c:pt idx="1584">
                  <c:v>199</c:v>
                </c:pt>
                <c:pt idx="1585">
                  <c:v>178</c:v>
                </c:pt>
                <c:pt idx="1586">
                  <c:v>194</c:v>
                </c:pt>
                <c:pt idx="1587">
                  <c:v>192</c:v>
                </c:pt>
                <c:pt idx="1588">
                  <c:v>185</c:v>
                </c:pt>
                <c:pt idx="1589">
                  <c:v>204</c:v>
                </c:pt>
                <c:pt idx="1590">
                  <c:v>175</c:v>
                </c:pt>
                <c:pt idx="1591">
                  <c:v>191</c:v>
                </c:pt>
                <c:pt idx="1592">
                  <c:v>209</c:v>
                </c:pt>
                <c:pt idx="1593">
                  <c:v>209</c:v>
                </c:pt>
                <c:pt idx="1594">
                  <c:v>216</c:v>
                </c:pt>
                <c:pt idx="1595">
                  <c:v>224</c:v>
                </c:pt>
                <c:pt idx="1596">
                  <c:v>189</c:v>
                </c:pt>
                <c:pt idx="1597">
                  <c:v>213</c:v>
                </c:pt>
                <c:pt idx="1598">
                  <c:v>197</c:v>
                </c:pt>
                <c:pt idx="1599">
                  <c:v>202</c:v>
                </c:pt>
                <c:pt idx="1600">
                  <c:v>217</c:v>
                </c:pt>
                <c:pt idx="1601">
                  <c:v>203</c:v>
                </c:pt>
                <c:pt idx="1602">
                  <c:v>217</c:v>
                </c:pt>
                <c:pt idx="1603">
                  <c:v>206</c:v>
                </c:pt>
                <c:pt idx="1604">
                  <c:v>197</c:v>
                </c:pt>
                <c:pt idx="1605">
                  <c:v>223</c:v>
                </c:pt>
                <c:pt idx="1606">
                  <c:v>213</c:v>
                </c:pt>
                <c:pt idx="1607">
                  <c:v>203</c:v>
                </c:pt>
                <c:pt idx="1608">
                  <c:v>210</c:v>
                </c:pt>
                <c:pt idx="1609">
                  <c:v>211</c:v>
                </c:pt>
                <c:pt idx="1610">
                  <c:v>209</c:v>
                </c:pt>
                <c:pt idx="1611">
                  <c:v>213</c:v>
                </c:pt>
                <c:pt idx="1612">
                  <c:v>197</c:v>
                </c:pt>
                <c:pt idx="1613">
                  <c:v>226</c:v>
                </c:pt>
                <c:pt idx="1614">
                  <c:v>227</c:v>
                </c:pt>
                <c:pt idx="1615">
                  <c:v>205</c:v>
                </c:pt>
                <c:pt idx="1616">
                  <c:v>200</c:v>
                </c:pt>
                <c:pt idx="1617">
                  <c:v>229</c:v>
                </c:pt>
                <c:pt idx="1618">
                  <c:v>235</c:v>
                </c:pt>
                <c:pt idx="1619">
                  <c:v>212</c:v>
                </c:pt>
                <c:pt idx="1620">
                  <c:v>213</c:v>
                </c:pt>
                <c:pt idx="1621">
                  <c:v>228</c:v>
                </c:pt>
                <c:pt idx="1622">
                  <c:v>229</c:v>
                </c:pt>
                <c:pt idx="1623">
                  <c:v>236</c:v>
                </c:pt>
                <c:pt idx="1624">
                  <c:v>233</c:v>
                </c:pt>
                <c:pt idx="1625">
                  <c:v>221</c:v>
                </c:pt>
                <c:pt idx="1626">
                  <c:v>231</c:v>
                </c:pt>
                <c:pt idx="1627">
                  <c:v>228</c:v>
                </c:pt>
                <c:pt idx="1628">
                  <c:v>251</c:v>
                </c:pt>
                <c:pt idx="1629">
                  <c:v>233</c:v>
                </c:pt>
                <c:pt idx="1630">
                  <c:v>217</c:v>
                </c:pt>
                <c:pt idx="1631">
                  <c:v>245</c:v>
                </c:pt>
                <c:pt idx="1632">
                  <c:v>243</c:v>
                </c:pt>
                <c:pt idx="1633">
                  <c:v>213</c:v>
                </c:pt>
                <c:pt idx="1634">
                  <c:v>229</c:v>
                </c:pt>
                <c:pt idx="1635">
                  <c:v>240</c:v>
                </c:pt>
                <c:pt idx="1636">
                  <c:v>263</c:v>
                </c:pt>
                <c:pt idx="1637">
                  <c:v>246</c:v>
                </c:pt>
                <c:pt idx="1638">
                  <c:v>236</c:v>
                </c:pt>
                <c:pt idx="1639">
                  <c:v>215</c:v>
                </c:pt>
                <c:pt idx="1640">
                  <c:v>253</c:v>
                </c:pt>
                <c:pt idx="1641">
                  <c:v>232</c:v>
                </c:pt>
                <c:pt idx="1642">
                  <c:v>233</c:v>
                </c:pt>
                <c:pt idx="1643">
                  <c:v>226</c:v>
                </c:pt>
                <c:pt idx="1644">
                  <c:v>236</c:v>
                </c:pt>
                <c:pt idx="1645">
                  <c:v>239</c:v>
                </c:pt>
                <c:pt idx="1646">
                  <c:v>228</c:v>
                </c:pt>
                <c:pt idx="1647">
                  <c:v>258</c:v>
                </c:pt>
                <c:pt idx="1648">
                  <c:v>261</c:v>
                </c:pt>
                <c:pt idx="1649">
                  <c:v>246</c:v>
                </c:pt>
                <c:pt idx="1650">
                  <c:v>238</c:v>
                </c:pt>
                <c:pt idx="1651">
                  <c:v>229</c:v>
                </c:pt>
                <c:pt idx="1652">
                  <c:v>230</c:v>
                </c:pt>
                <c:pt idx="1653">
                  <c:v>234</c:v>
                </c:pt>
                <c:pt idx="1654">
                  <c:v>237</c:v>
                </c:pt>
                <c:pt idx="1655">
                  <c:v>251</c:v>
                </c:pt>
                <c:pt idx="1656">
                  <c:v>249</c:v>
                </c:pt>
                <c:pt idx="1657">
                  <c:v>248</c:v>
                </c:pt>
                <c:pt idx="1658">
                  <c:v>244</c:v>
                </c:pt>
                <c:pt idx="1659">
                  <c:v>249</c:v>
                </c:pt>
                <c:pt idx="1660">
                  <c:v>225</c:v>
                </c:pt>
                <c:pt idx="1661">
                  <c:v>257</c:v>
                </c:pt>
                <c:pt idx="1662">
                  <c:v>250</c:v>
                </c:pt>
                <c:pt idx="1663">
                  <c:v>253</c:v>
                </c:pt>
                <c:pt idx="1664">
                  <c:v>262</c:v>
                </c:pt>
                <c:pt idx="1665">
                  <c:v>248</c:v>
                </c:pt>
                <c:pt idx="1666">
                  <c:v>252</c:v>
                </c:pt>
                <c:pt idx="1667">
                  <c:v>240</c:v>
                </c:pt>
                <c:pt idx="1668">
                  <c:v>269</c:v>
                </c:pt>
                <c:pt idx="1669">
                  <c:v>237</c:v>
                </c:pt>
                <c:pt idx="1670">
                  <c:v>251</c:v>
                </c:pt>
                <c:pt idx="1671">
                  <c:v>241</c:v>
                </c:pt>
                <c:pt idx="1672">
                  <c:v>257</c:v>
                </c:pt>
                <c:pt idx="1673">
                  <c:v>230</c:v>
                </c:pt>
                <c:pt idx="1674">
                  <c:v>259</c:v>
                </c:pt>
                <c:pt idx="1675">
                  <c:v>231</c:v>
                </c:pt>
                <c:pt idx="1676">
                  <c:v>216</c:v>
                </c:pt>
                <c:pt idx="1677">
                  <c:v>227</c:v>
                </c:pt>
                <c:pt idx="1678">
                  <c:v>245</c:v>
                </c:pt>
                <c:pt idx="1679">
                  <c:v>255</c:v>
                </c:pt>
                <c:pt idx="1680">
                  <c:v>260</c:v>
                </c:pt>
                <c:pt idx="1681">
                  <c:v>227</c:v>
                </c:pt>
                <c:pt idx="1682">
                  <c:v>242</c:v>
                </c:pt>
                <c:pt idx="1683">
                  <c:v>254</c:v>
                </c:pt>
                <c:pt idx="1684">
                  <c:v>257</c:v>
                </c:pt>
                <c:pt idx="1685">
                  <c:v>231</c:v>
                </c:pt>
                <c:pt idx="1686">
                  <c:v>229</c:v>
                </c:pt>
                <c:pt idx="1687">
                  <c:v>244</c:v>
                </c:pt>
                <c:pt idx="1688">
                  <c:v>228</c:v>
                </c:pt>
                <c:pt idx="1689">
                  <c:v>215</c:v>
                </c:pt>
                <c:pt idx="1690">
                  <c:v>242</c:v>
                </c:pt>
                <c:pt idx="1691">
                  <c:v>237</c:v>
                </c:pt>
                <c:pt idx="1692">
                  <c:v>231</c:v>
                </c:pt>
                <c:pt idx="1693">
                  <c:v>226</c:v>
                </c:pt>
                <c:pt idx="1694">
                  <c:v>227</c:v>
                </c:pt>
                <c:pt idx="1695">
                  <c:v>229</c:v>
                </c:pt>
                <c:pt idx="1696">
                  <c:v>238</c:v>
                </c:pt>
                <c:pt idx="1697">
                  <c:v>240</c:v>
                </c:pt>
                <c:pt idx="1698">
                  <c:v>221</c:v>
                </c:pt>
                <c:pt idx="1699">
                  <c:v>239</c:v>
                </c:pt>
                <c:pt idx="1700">
                  <c:v>188</c:v>
                </c:pt>
                <c:pt idx="1701">
                  <c:v>235</c:v>
                </c:pt>
                <c:pt idx="1702">
                  <c:v>205</c:v>
                </c:pt>
                <c:pt idx="1703">
                  <c:v>209</c:v>
                </c:pt>
                <c:pt idx="1704">
                  <c:v>225</c:v>
                </c:pt>
                <c:pt idx="1705">
                  <c:v>232</c:v>
                </c:pt>
                <c:pt idx="1706">
                  <c:v>196</c:v>
                </c:pt>
                <c:pt idx="1707">
                  <c:v>219</c:v>
                </c:pt>
                <c:pt idx="1708">
                  <c:v>226</c:v>
                </c:pt>
                <c:pt idx="1709">
                  <c:v>216</c:v>
                </c:pt>
                <c:pt idx="1710">
                  <c:v>210</c:v>
                </c:pt>
                <c:pt idx="1711">
                  <c:v>243</c:v>
                </c:pt>
                <c:pt idx="1712">
                  <c:v>225</c:v>
                </c:pt>
                <c:pt idx="1713">
                  <c:v>226</c:v>
                </c:pt>
                <c:pt idx="1714">
                  <c:v>226</c:v>
                </c:pt>
                <c:pt idx="1715">
                  <c:v>213</c:v>
                </c:pt>
                <c:pt idx="1716">
                  <c:v>221</c:v>
                </c:pt>
                <c:pt idx="1717">
                  <c:v>215</c:v>
                </c:pt>
                <c:pt idx="1718">
                  <c:v>222</c:v>
                </c:pt>
                <c:pt idx="1719">
                  <c:v>239</c:v>
                </c:pt>
                <c:pt idx="1720">
                  <c:v>228</c:v>
                </c:pt>
                <c:pt idx="1721">
                  <c:v>223</c:v>
                </c:pt>
                <c:pt idx="1722">
                  <c:v>238</c:v>
                </c:pt>
                <c:pt idx="1723">
                  <c:v>241</c:v>
                </c:pt>
                <c:pt idx="1724">
                  <c:v>222</c:v>
                </c:pt>
                <c:pt idx="1725">
                  <c:v>221</c:v>
                </c:pt>
                <c:pt idx="1726">
                  <c:v>205</c:v>
                </c:pt>
                <c:pt idx="1727">
                  <c:v>220</c:v>
                </c:pt>
                <c:pt idx="1728">
                  <c:v>214</c:v>
                </c:pt>
                <c:pt idx="1729">
                  <c:v>224</c:v>
                </c:pt>
                <c:pt idx="1730">
                  <c:v>215</c:v>
                </c:pt>
                <c:pt idx="1731">
                  <c:v>223</c:v>
                </c:pt>
                <c:pt idx="1732">
                  <c:v>227</c:v>
                </c:pt>
                <c:pt idx="1733">
                  <c:v>215</c:v>
                </c:pt>
                <c:pt idx="1734">
                  <c:v>220</c:v>
                </c:pt>
                <c:pt idx="1735">
                  <c:v>215</c:v>
                </c:pt>
                <c:pt idx="1736">
                  <c:v>235</c:v>
                </c:pt>
                <c:pt idx="1737">
                  <c:v>218</c:v>
                </c:pt>
                <c:pt idx="1738">
                  <c:v>213</c:v>
                </c:pt>
                <c:pt idx="1739">
                  <c:v>215</c:v>
                </c:pt>
                <c:pt idx="1740">
                  <c:v>201</c:v>
                </c:pt>
                <c:pt idx="1741">
                  <c:v>217</c:v>
                </c:pt>
                <c:pt idx="1742">
                  <c:v>198</c:v>
                </c:pt>
                <c:pt idx="1743">
                  <c:v>208</c:v>
                </c:pt>
                <c:pt idx="1744">
                  <c:v>220</c:v>
                </c:pt>
                <c:pt idx="1745">
                  <c:v>205</c:v>
                </c:pt>
                <c:pt idx="1746">
                  <c:v>230</c:v>
                </c:pt>
                <c:pt idx="1747">
                  <c:v>226</c:v>
                </c:pt>
                <c:pt idx="1748">
                  <c:v>209</c:v>
                </c:pt>
                <c:pt idx="1749">
                  <c:v>217</c:v>
                </c:pt>
                <c:pt idx="1750">
                  <c:v>195</c:v>
                </c:pt>
                <c:pt idx="1751">
                  <c:v>205</c:v>
                </c:pt>
                <c:pt idx="1752">
                  <c:v>199</c:v>
                </c:pt>
                <c:pt idx="1753">
                  <c:v>222</c:v>
                </c:pt>
                <c:pt idx="1754">
                  <c:v>226</c:v>
                </c:pt>
                <c:pt idx="1755">
                  <c:v>221</c:v>
                </c:pt>
                <c:pt idx="1756">
                  <c:v>204</c:v>
                </c:pt>
                <c:pt idx="1757">
                  <c:v>208</c:v>
                </c:pt>
                <c:pt idx="1758">
                  <c:v>204</c:v>
                </c:pt>
                <c:pt idx="1759">
                  <c:v>217</c:v>
                </c:pt>
                <c:pt idx="1760">
                  <c:v>213</c:v>
                </c:pt>
                <c:pt idx="1761">
                  <c:v>202</c:v>
                </c:pt>
                <c:pt idx="1762">
                  <c:v>225</c:v>
                </c:pt>
                <c:pt idx="1763">
                  <c:v>238</c:v>
                </c:pt>
                <c:pt idx="1764">
                  <c:v>198</c:v>
                </c:pt>
                <c:pt idx="1765">
                  <c:v>210</c:v>
                </c:pt>
                <c:pt idx="1766">
                  <c:v>198</c:v>
                </c:pt>
                <c:pt idx="1767">
                  <c:v>205</c:v>
                </c:pt>
                <c:pt idx="1768">
                  <c:v>185</c:v>
                </c:pt>
                <c:pt idx="1769">
                  <c:v>202</c:v>
                </c:pt>
                <c:pt idx="1770">
                  <c:v>222</c:v>
                </c:pt>
                <c:pt idx="1771">
                  <c:v>200</c:v>
                </c:pt>
                <c:pt idx="1772">
                  <c:v>205</c:v>
                </c:pt>
                <c:pt idx="1773">
                  <c:v>198</c:v>
                </c:pt>
                <c:pt idx="1774">
                  <c:v>208</c:v>
                </c:pt>
                <c:pt idx="1775">
                  <c:v>199</c:v>
                </c:pt>
                <c:pt idx="1776">
                  <c:v>210</c:v>
                </c:pt>
                <c:pt idx="1777">
                  <c:v>205</c:v>
                </c:pt>
                <c:pt idx="1778">
                  <c:v>192</c:v>
                </c:pt>
                <c:pt idx="1779">
                  <c:v>211</c:v>
                </c:pt>
                <c:pt idx="1780">
                  <c:v>210</c:v>
                </c:pt>
                <c:pt idx="1781">
                  <c:v>211</c:v>
                </c:pt>
                <c:pt idx="1782">
                  <c:v>224</c:v>
                </c:pt>
                <c:pt idx="1783">
                  <c:v>233</c:v>
                </c:pt>
                <c:pt idx="1784">
                  <c:v>235</c:v>
                </c:pt>
                <c:pt idx="1785">
                  <c:v>207</c:v>
                </c:pt>
                <c:pt idx="1786">
                  <c:v>213</c:v>
                </c:pt>
                <c:pt idx="1787">
                  <c:v>207</c:v>
                </c:pt>
                <c:pt idx="1788">
                  <c:v>194</c:v>
                </c:pt>
                <c:pt idx="1789">
                  <c:v>204</c:v>
                </c:pt>
                <c:pt idx="1790">
                  <c:v>205</c:v>
                </c:pt>
                <c:pt idx="1791">
                  <c:v>213</c:v>
                </c:pt>
                <c:pt idx="1792">
                  <c:v>188</c:v>
                </c:pt>
                <c:pt idx="1793">
                  <c:v>216</c:v>
                </c:pt>
                <c:pt idx="1794">
                  <c:v>197</c:v>
                </c:pt>
                <c:pt idx="1795">
                  <c:v>188</c:v>
                </c:pt>
                <c:pt idx="1796">
                  <c:v>209</c:v>
                </c:pt>
                <c:pt idx="1797">
                  <c:v>207</c:v>
                </c:pt>
                <c:pt idx="1798">
                  <c:v>197</c:v>
                </c:pt>
                <c:pt idx="1799">
                  <c:v>190</c:v>
                </c:pt>
                <c:pt idx="1800">
                  <c:v>216</c:v>
                </c:pt>
                <c:pt idx="1801">
                  <c:v>200</c:v>
                </c:pt>
                <c:pt idx="1802">
                  <c:v>198</c:v>
                </c:pt>
                <c:pt idx="1803">
                  <c:v>191</c:v>
                </c:pt>
                <c:pt idx="1804">
                  <c:v>201</c:v>
                </c:pt>
                <c:pt idx="1805">
                  <c:v>209</c:v>
                </c:pt>
                <c:pt idx="1806">
                  <c:v>188</c:v>
                </c:pt>
                <c:pt idx="1807">
                  <c:v>203</c:v>
                </c:pt>
                <c:pt idx="1808">
                  <c:v>202</c:v>
                </c:pt>
                <c:pt idx="1809">
                  <c:v>189</c:v>
                </c:pt>
                <c:pt idx="1810">
                  <c:v>194</c:v>
                </c:pt>
                <c:pt idx="1811">
                  <c:v>194</c:v>
                </c:pt>
                <c:pt idx="1812">
                  <c:v>198</c:v>
                </c:pt>
                <c:pt idx="1813">
                  <c:v>186</c:v>
                </c:pt>
                <c:pt idx="1814">
                  <c:v>183</c:v>
                </c:pt>
                <c:pt idx="1815">
                  <c:v>184</c:v>
                </c:pt>
                <c:pt idx="1816">
                  <c:v>198</c:v>
                </c:pt>
                <c:pt idx="1817">
                  <c:v>193</c:v>
                </c:pt>
                <c:pt idx="1818">
                  <c:v>187</c:v>
                </c:pt>
                <c:pt idx="1819">
                  <c:v>200</c:v>
                </c:pt>
                <c:pt idx="1820">
                  <c:v>190</c:v>
                </c:pt>
                <c:pt idx="1821">
                  <c:v>206</c:v>
                </c:pt>
                <c:pt idx="1822">
                  <c:v>192</c:v>
                </c:pt>
                <c:pt idx="1823">
                  <c:v>180</c:v>
                </c:pt>
                <c:pt idx="1824">
                  <c:v>190</c:v>
                </c:pt>
                <c:pt idx="1825">
                  <c:v>206</c:v>
                </c:pt>
                <c:pt idx="1826">
                  <c:v>187</c:v>
                </c:pt>
                <c:pt idx="1827">
                  <c:v>193</c:v>
                </c:pt>
                <c:pt idx="1828">
                  <c:v>184</c:v>
                </c:pt>
                <c:pt idx="1829">
                  <c:v>202</c:v>
                </c:pt>
                <c:pt idx="1830">
                  <c:v>201</c:v>
                </c:pt>
                <c:pt idx="1831">
                  <c:v>179</c:v>
                </c:pt>
                <c:pt idx="1832">
                  <c:v>189</c:v>
                </c:pt>
                <c:pt idx="1833">
                  <c:v>209</c:v>
                </c:pt>
                <c:pt idx="1834">
                  <c:v>196</c:v>
                </c:pt>
                <c:pt idx="1835">
                  <c:v>182</c:v>
                </c:pt>
                <c:pt idx="1836">
                  <c:v>189</c:v>
                </c:pt>
                <c:pt idx="1837">
                  <c:v>182</c:v>
                </c:pt>
                <c:pt idx="1838">
                  <c:v>209</c:v>
                </c:pt>
                <c:pt idx="1839">
                  <c:v>206</c:v>
                </c:pt>
                <c:pt idx="1840">
                  <c:v>189</c:v>
                </c:pt>
                <c:pt idx="1841">
                  <c:v>186</c:v>
                </c:pt>
                <c:pt idx="1842">
                  <c:v>195</c:v>
                </c:pt>
                <c:pt idx="1843">
                  <c:v>198</c:v>
                </c:pt>
                <c:pt idx="1844">
                  <c:v>209</c:v>
                </c:pt>
                <c:pt idx="1845">
                  <c:v>190</c:v>
                </c:pt>
                <c:pt idx="1846">
                  <c:v>192</c:v>
                </c:pt>
                <c:pt idx="1847">
                  <c:v>193</c:v>
                </c:pt>
                <c:pt idx="1848">
                  <c:v>187</c:v>
                </c:pt>
                <c:pt idx="1849">
                  <c:v>186</c:v>
                </c:pt>
                <c:pt idx="1850">
                  <c:v>189</c:v>
                </c:pt>
                <c:pt idx="1851">
                  <c:v>184</c:v>
                </c:pt>
                <c:pt idx="1852">
                  <c:v>198</c:v>
                </c:pt>
                <c:pt idx="1853">
                  <c:v>190</c:v>
                </c:pt>
                <c:pt idx="1854">
                  <c:v>182</c:v>
                </c:pt>
                <c:pt idx="1855">
                  <c:v>197</c:v>
                </c:pt>
                <c:pt idx="1856">
                  <c:v>186</c:v>
                </c:pt>
                <c:pt idx="1857">
                  <c:v>192</c:v>
                </c:pt>
                <c:pt idx="1858">
                  <c:v>197</c:v>
                </c:pt>
                <c:pt idx="1859">
                  <c:v>208</c:v>
                </c:pt>
                <c:pt idx="1860">
                  <c:v>176</c:v>
                </c:pt>
                <c:pt idx="1861">
                  <c:v>199</c:v>
                </c:pt>
                <c:pt idx="1862">
                  <c:v>202</c:v>
                </c:pt>
                <c:pt idx="1863">
                  <c:v>196</c:v>
                </c:pt>
                <c:pt idx="1864">
                  <c:v>183</c:v>
                </c:pt>
                <c:pt idx="1865">
                  <c:v>206</c:v>
                </c:pt>
                <c:pt idx="1866">
                  <c:v>188</c:v>
                </c:pt>
                <c:pt idx="1867">
                  <c:v>199</c:v>
                </c:pt>
                <c:pt idx="1868">
                  <c:v>175</c:v>
                </c:pt>
                <c:pt idx="1869">
                  <c:v>175</c:v>
                </c:pt>
                <c:pt idx="1870">
                  <c:v>182</c:v>
                </c:pt>
                <c:pt idx="1871">
                  <c:v>186</c:v>
                </c:pt>
                <c:pt idx="1872">
                  <c:v>189</c:v>
                </c:pt>
                <c:pt idx="1873">
                  <c:v>177</c:v>
                </c:pt>
                <c:pt idx="1874">
                  <c:v>193</c:v>
                </c:pt>
                <c:pt idx="1875">
                  <c:v>190</c:v>
                </c:pt>
                <c:pt idx="1876">
                  <c:v>191</c:v>
                </c:pt>
                <c:pt idx="1877">
                  <c:v>196</c:v>
                </c:pt>
                <c:pt idx="1878">
                  <c:v>194</c:v>
                </c:pt>
                <c:pt idx="1879">
                  <c:v>189</c:v>
                </c:pt>
                <c:pt idx="1880">
                  <c:v>198</c:v>
                </c:pt>
                <c:pt idx="1881">
                  <c:v>179</c:v>
                </c:pt>
                <c:pt idx="1882">
                  <c:v>198</c:v>
                </c:pt>
                <c:pt idx="1883">
                  <c:v>195</c:v>
                </c:pt>
                <c:pt idx="1884">
                  <c:v>169</c:v>
                </c:pt>
                <c:pt idx="1885">
                  <c:v>186</c:v>
                </c:pt>
                <c:pt idx="1886">
                  <c:v>188</c:v>
                </c:pt>
                <c:pt idx="1887">
                  <c:v>200</c:v>
                </c:pt>
                <c:pt idx="1888">
                  <c:v>189</c:v>
                </c:pt>
                <c:pt idx="1889">
                  <c:v>184</c:v>
                </c:pt>
                <c:pt idx="1890">
                  <c:v>183</c:v>
                </c:pt>
                <c:pt idx="1891">
                  <c:v>186</c:v>
                </c:pt>
                <c:pt idx="1892">
                  <c:v>205</c:v>
                </c:pt>
                <c:pt idx="1893">
                  <c:v>185</c:v>
                </c:pt>
                <c:pt idx="1894">
                  <c:v>190</c:v>
                </c:pt>
                <c:pt idx="1895">
                  <c:v>213</c:v>
                </c:pt>
                <c:pt idx="1896">
                  <c:v>195</c:v>
                </c:pt>
                <c:pt idx="1897">
                  <c:v>184</c:v>
                </c:pt>
                <c:pt idx="1898">
                  <c:v>189</c:v>
                </c:pt>
                <c:pt idx="1899">
                  <c:v>187</c:v>
                </c:pt>
                <c:pt idx="1900">
                  <c:v>181</c:v>
                </c:pt>
                <c:pt idx="1901">
                  <c:v>178</c:v>
                </c:pt>
                <c:pt idx="1902">
                  <c:v>191</c:v>
                </c:pt>
                <c:pt idx="1903">
                  <c:v>182</c:v>
                </c:pt>
                <c:pt idx="1904">
                  <c:v>180</c:v>
                </c:pt>
                <c:pt idx="1905">
                  <c:v>178</c:v>
                </c:pt>
                <c:pt idx="1906">
                  <c:v>187</c:v>
                </c:pt>
                <c:pt idx="1907">
                  <c:v>178</c:v>
                </c:pt>
                <c:pt idx="1908">
                  <c:v>179</c:v>
                </c:pt>
                <c:pt idx="1909">
                  <c:v>186</c:v>
                </c:pt>
                <c:pt idx="1910">
                  <c:v>187</c:v>
                </c:pt>
                <c:pt idx="1911">
                  <c:v>198</c:v>
                </c:pt>
                <c:pt idx="1912">
                  <c:v>199</c:v>
                </c:pt>
                <c:pt idx="1913">
                  <c:v>195</c:v>
                </c:pt>
                <c:pt idx="1914">
                  <c:v>199</c:v>
                </c:pt>
                <c:pt idx="1915">
                  <c:v>172</c:v>
                </c:pt>
                <c:pt idx="1916">
                  <c:v>180</c:v>
                </c:pt>
                <c:pt idx="1917">
                  <c:v>180</c:v>
                </c:pt>
                <c:pt idx="1918">
                  <c:v>184</c:v>
                </c:pt>
                <c:pt idx="1919">
                  <c:v>183</c:v>
                </c:pt>
                <c:pt idx="1920">
                  <c:v>173</c:v>
                </c:pt>
                <c:pt idx="1921">
                  <c:v>185</c:v>
                </c:pt>
                <c:pt idx="1922">
                  <c:v>178</c:v>
                </c:pt>
                <c:pt idx="1923">
                  <c:v>178</c:v>
                </c:pt>
                <c:pt idx="1924">
                  <c:v>193</c:v>
                </c:pt>
                <c:pt idx="1925">
                  <c:v>203</c:v>
                </c:pt>
                <c:pt idx="1926">
                  <c:v>181</c:v>
                </c:pt>
                <c:pt idx="1927">
                  <c:v>199</c:v>
                </c:pt>
                <c:pt idx="1928">
                  <c:v>176</c:v>
                </c:pt>
                <c:pt idx="1929">
                  <c:v>180</c:v>
                </c:pt>
                <c:pt idx="1930">
                  <c:v>196</c:v>
                </c:pt>
                <c:pt idx="1931">
                  <c:v>194</c:v>
                </c:pt>
                <c:pt idx="1932">
                  <c:v>183</c:v>
                </c:pt>
                <c:pt idx="1933">
                  <c:v>184</c:v>
                </c:pt>
                <c:pt idx="1934">
                  <c:v>181</c:v>
                </c:pt>
                <c:pt idx="1935">
                  <c:v>185</c:v>
                </c:pt>
                <c:pt idx="1936">
                  <c:v>175</c:v>
                </c:pt>
                <c:pt idx="1937">
                  <c:v>184</c:v>
                </c:pt>
                <c:pt idx="1938">
                  <c:v>177</c:v>
                </c:pt>
                <c:pt idx="1939">
                  <c:v>190</c:v>
                </c:pt>
                <c:pt idx="1940">
                  <c:v>180</c:v>
                </c:pt>
                <c:pt idx="1941">
                  <c:v>183</c:v>
                </c:pt>
                <c:pt idx="1942">
                  <c:v>176</c:v>
                </c:pt>
                <c:pt idx="1943">
                  <c:v>178</c:v>
                </c:pt>
                <c:pt idx="1944">
                  <c:v>184</c:v>
                </c:pt>
                <c:pt idx="1945">
                  <c:v>181</c:v>
                </c:pt>
                <c:pt idx="1946">
                  <c:v>183</c:v>
                </c:pt>
                <c:pt idx="1947">
                  <c:v>178</c:v>
                </c:pt>
                <c:pt idx="1948">
                  <c:v>171</c:v>
                </c:pt>
                <c:pt idx="1949">
                  <c:v>181</c:v>
                </c:pt>
                <c:pt idx="1950">
                  <c:v>180</c:v>
                </c:pt>
                <c:pt idx="1951">
                  <c:v>186</c:v>
                </c:pt>
                <c:pt idx="1952">
                  <c:v>193</c:v>
                </c:pt>
                <c:pt idx="1953">
                  <c:v>183</c:v>
                </c:pt>
                <c:pt idx="1954">
                  <c:v>185</c:v>
                </c:pt>
                <c:pt idx="1955">
                  <c:v>193</c:v>
                </c:pt>
                <c:pt idx="1956">
                  <c:v>167</c:v>
                </c:pt>
                <c:pt idx="1957">
                  <c:v>177</c:v>
                </c:pt>
                <c:pt idx="1958">
                  <c:v>178</c:v>
                </c:pt>
                <c:pt idx="1959">
                  <c:v>186</c:v>
                </c:pt>
                <c:pt idx="1960">
                  <c:v>183</c:v>
                </c:pt>
                <c:pt idx="1961">
                  <c:v>177</c:v>
                </c:pt>
                <c:pt idx="1962">
                  <c:v>168</c:v>
                </c:pt>
                <c:pt idx="1963">
                  <c:v>173</c:v>
                </c:pt>
                <c:pt idx="1964">
                  <c:v>162</c:v>
                </c:pt>
                <c:pt idx="1965">
                  <c:v>185</c:v>
                </c:pt>
                <c:pt idx="1966">
                  <c:v>173</c:v>
                </c:pt>
                <c:pt idx="1967">
                  <c:v>189</c:v>
                </c:pt>
                <c:pt idx="1968">
                  <c:v>166</c:v>
                </c:pt>
                <c:pt idx="1969">
                  <c:v>187</c:v>
                </c:pt>
                <c:pt idx="1970">
                  <c:v>189</c:v>
                </c:pt>
                <c:pt idx="1971">
                  <c:v>180</c:v>
                </c:pt>
                <c:pt idx="1972">
                  <c:v>183</c:v>
                </c:pt>
                <c:pt idx="1973">
                  <c:v>190</c:v>
                </c:pt>
              </c:numCache>
            </c:numRef>
          </c:yVal>
          <c:smooth val="0"/>
          <c:extLst xmlns:c16r2="http://schemas.microsoft.com/office/drawing/2015/06/chart">
            <c:ext xmlns:c16="http://schemas.microsoft.com/office/drawing/2014/chart" uri="{C3380CC4-5D6E-409C-BE32-E72D297353CC}">
              <c16:uniqueId val="{00000001-9147-7C4A-A61D-A4BC12C2D229}"/>
            </c:ext>
          </c:extLst>
        </c:ser>
        <c:ser>
          <c:idx val="5"/>
          <c:order val="2"/>
          <c:tx>
            <c:v>RBP15</c:v>
          </c:tx>
          <c:spPr>
            <a:ln w="19050" cap="rnd">
              <a:solidFill>
                <a:schemeClr val="accent6"/>
              </a:solidFill>
              <a:round/>
            </a:ln>
            <a:effectLst/>
          </c:spPr>
          <c:marker>
            <c:symbol val="none"/>
          </c:marker>
          <c:xVal>
            <c:numRef>
              <c:f>'[RBP_Analysis.xlsx]151'!$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RBP_Analysis.xlsx]151'!$D$2:$D$1975</c:f>
              <c:numCache>
                <c:formatCode>General</c:formatCode>
                <c:ptCount val="1974"/>
                <c:pt idx="0">
                  <c:v>587</c:v>
                </c:pt>
                <c:pt idx="1">
                  <c:v>623</c:v>
                </c:pt>
                <c:pt idx="2">
                  <c:v>623</c:v>
                </c:pt>
                <c:pt idx="3">
                  <c:v>629</c:v>
                </c:pt>
                <c:pt idx="4">
                  <c:v>597</c:v>
                </c:pt>
                <c:pt idx="5">
                  <c:v>621</c:v>
                </c:pt>
                <c:pt idx="6">
                  <c:v>596</c:v>
                </c:pt>
                <c:pt idx="7">
                  <c:v>620</c:v>
                </c:pt>
                <c:pt idx="8">
                  <c:v>603</c:v>
                </c:pt>
                <c:pt idx="9">
                  <c:v>628</c:v>
                </c:pt>
                <c:pt idx="10">
                  <c:v>611</c:v>
                </c:pt>
                <c:pt idx="11">
                  <c:v>635</c:v>
                </c:pt>
                <c:pt idx="12">
                  <c:v>599</c:v>
                </c:pt>
                <c:pt idx="13">
                  <c:v>610</c:v>
                </c:pt>
                <c:pt idx="14">
                  <c:v>614</c:v>
                </c:pt>
                <c:pt idx="15">
                  <c:v>595</c:v>
                </c:pt>
                <c:pt idx="16">
                  <c:v>613</c:v>
                </c:pt>
                <c:pt idx="17">
                  <c:v>621</c:v>
                </c:pt>
                <c:pt idx="18">
                  <c:v>616</c:v>
                </c:pt>
                <c:pt idx="19">
                  <c:v>602</c:v>
                </c:pt>
                <c:pt idx="20">
                  <c:v>607</c:v>
                </c:pt>
                <c:pt idx="21">
                  <c:v>614</c:v>
                </c:pt>
                <c:pt idx="22">
                  <c:v>608</c:v>
                </c:pt>
                <c:pt idx="23">
                  <c:v>620</c:v>
                </c:pt>
                <c:pt idx="24">
                  <c:v>646</c:v>
                </c:pt>
                <c:pt idx="25">
                  <c:v>592</c:v>
                </c:pt>
                <c:pt idx="26">
                  <c:v>616</c:v>
                </c:pt>
                <c:pt idx="27">
                  <c:v>620</c:v>
                </c:pt>
                <c:pt idx="28">
                  <c:v>630</c:v>
                </c:pt>
                <c:pt idx="29">
                  <c:v>629</c:v>
                </c:pt>
                <c:pt idx="30">
                  <c:v>607</c:v>
                </c:pt>
                <c:pt idx="31">
                  <c:v>589</c:v>
                </c:pt>
                <c:pt idx="32">
                  <c:v>629</c:v>
                </c:pt>
                <c:pt idx="33">
                  <c:v>621</c:v>
                </c:pt>
                <c:pt idx="34">
                  <c:v>638</c:v>
                </c:pt>
                <c:pt idx="35">
                  <c:v>617</c:v>
                </c:pt>
                <c:pt idx="36">
                  <c:v>614</c:v>
                </c:pt>
                <c:pt idx="37">
                  <c:v>622</c:v>
                </c:pt>
                <c:pt idx="38">
                  <c:v>634</c:v>
                </c:pt>
                <c:pt idx="39">
                  <c:v>637</c:v>
                </c:pt>
                <c:pt idx="40">
                  <c:v>620</c:v>
                </c:pt>
                <c:pt idx="41">
                  <c:v>620</c:v>
                </c:pt>
                <c:pt idx="42">
                  <c:v>608</c:v>
                </c:pt>
                <c:pt idx="43">
                  <c:v>601</c:v>
                </c:pt>
                <c:pt idx="44">
                  <c:v>623</c:v>
                </c:pt>
                <c:pt idx="45">
                  <c:v>607</c:v>
                </c:pt>
                <c:pt idx="46">
                  <c:v>619</c:v>
                </c:pt>
                <c:pt idx="47">
                  <c:v>607</c:v>
                </c:pt>
                <c:pt idx="48">
                  <c:v>621</c:v>
                </c:pt>
                <c:pt idx="49">
                  <c:v>617</c:v>
                </c:pt>
                <c:pt idx="50">
                  <c:v>627</c:v>
                </c:pt>
                <c:pt idx="51">
                  <c:v>607</c:v>
                </c:pt>
                <c:pt idx="52">
                  <c:v>600</c:v>
                </c:pt>
                <c:pt idx="53">
                  <c:v>608</c:v>
                </c:pt>
                <c:pt idx="54">
                  <c:v>604</c:v>
                </c:pt>
                <c:pt idx="55">
                  <c:v>603</c:v>
                </c:pt>
                <c:pt idx="56">
                  <c:v>617</c:v>
                </c:pt>
                <c:pt idx="57">
                  <c:v>614</c:v>
                </c:pt>
                <c:pt idx="58">
                  <c:v>603</c:v>
                </c:pt>
                <c:pt idx="59">
                  <c:v>608</c:v>
                </c:pt>
                <c:pt idx="60">
                  <c:v>621</c:v>
                </c:pt>
                <c:pt idx="61">
                  <c:v>627</c:v>
                </c:pt>
                <c:pt idx="62">
                  <c:v>610</c:v>
                </c:pt>
                <c:pt idx="63">
                  <c:v>615</c:v>
                </c:pt>
                <c:pt idx="64">
                  <c:v>611</c:v>
                </c:pt>
                <c:pt idx="65">
                  <c:v>630</c:v>
                </c:pt>
                <c:pt idx="66">
                  <c:v>600</c:v>
                </c:pt>
                <c:pt idx="67">
                  <c:v>616</c:v>
                </c:pt>
                <c:pt idx="68">
                  <c:v>609</c:v>
                </c:pt>
                <c:pt idx="69">
                  <c:v>615</c:v>
                </c:pt>
                <c:pt idx="70">
                  <c:v>639</c:v>
                </c:pt>
                <c:pt idx="71">
                  <c:v>604</c:v>
                </c:pt>
                <c:pt idx="72">
                  <c:v>638</c:v>
                </c:pt>
                <c:pt idx="73">
                  <c:v>638</c:v>
                </c:pt>
                <c:pt idx="74">
                  <c:v>627</c:v>
                </c:pt>
                <c:pt idx="75">
                  <c:v>607</c:v>
                </c:pt>
                <c:pt idx="76">
                  <c:v>607</c:v>
                </c:pt>
                <c:pt idx="77">
                  <c:v>627</c:v>
                </c:pt>
                <c:pt idx="78">
                  <c:v>618</c:v>
                </c:pt>
                <c:pt idx="79">
                  <c:v>623</c:v>
                </c:pt>
                <c:pt idx="80">
                  <c:v>623</c:v>
                </c:pt>
                <c:pt idx="81">
                  <c:v>602</c:v>
                </c:pt>
                <c:pt idx="82">
                  <c:v>627</c:v>
                </c:pt>
                <c:pt idx="83">
                  <c:v>633</c:v>
                </c:pt>
                <c:pt idx="84">
                  <c:v>638</c:v>
                </c:pt>
                <c:pt idx="85">
                  <c:v>620</c:v>
                </c:pt>
                <c:pt idx="86">
                  <c:v>638</c:v>
                </c:pt>
                <c:pt idx="87">
                  <c:v>634</c:v>
                </c:pt>
                <c:pt idx="88">
                  <c:v>605</c:v>
                </c:pt>
                <c:pt idx="89">
                  <c:v>604</c:v>
                </c:pt>
                <c:pt idx="90">
                  <c:v>619</c:v>
                </c:pt>
                <c:pt idx="91">
                  <c:v>629</c:v>
                </c:pt>
                <c:pt idx="92">
                  <c:v>614</c:v>
                </c:pt>
                <c:pt idx="93">
                  <c:v>621</c:v>
                </c:pt>
                <c:pt idx="94">
                  <c:v>622</c:v>
                </c:pt>
                <c:pt idx="95">
                  <c:v>609</c:v>
                </c:pt>
                <c:pt idx="96">
                  <c:v>626</c:v>
                </c:pt>
                <c:pt idx="97">
                  <c:v>616</c:v>
                </c:pt>
                <c:pt idx="98">
                  <c:v>629</c:v>
                </c:pt>
                <c:pt idx="99">
                  <c:v>615</c:v>
                </c:pt>
                <c:pt idx="100">
                  <c:v>611</c:v>
                </c:pt>
                <c:pt idx="101">
                  <c:v>609</c:v>
                </c:pt>
                <c:pt idx="102">
                  <c:v>637</c:v>
                </c:pt>
                <c:pt idx="103">
                  <c:v>629</c:v>
                </c:pt>
                <c:pt idx="104">
                  <c:v>625</c:v>
                </c:pt>
                <c:pt idx="105">
                  <c:v>598</c:v>
                </c:pt>
                <c:pt idx="106">
                  <c:v>599</c:v>
                </c:pt>
                <c:pt idx="107">
                  <c:v>630</c:v>
                </c:pt>
                <c:pt idx="108">
                  <c:v>625</c:v>
                </c:pt>
                <c:pt idx="109">
                  <c:v>620</c:v>
                </c:pt>
                <c:pt idx="110">
                  <c:v>619</c:v>
                </c:pt>
                <c:pt idx="111">
                  <c:v>628</c:v>
                </c:pt>
                <c:pt idx="112">
                  <c:v>615</c:v>
                </c:pt>
                <c:pt idx="113">
                  <c:v>615</c:v>
                </c:pt>
                <c:pt idx="114">
                  <c:v>594</c:v>
                </c:pt>
                <c:pt idx="115">
                  <c:v>603</c:v>
                </c:pt>
                <c:pt idx="116">
                  <c:v>616</c:v>
                </c:pt>
                <c:pt idx="117">
                  <c:v>613</c:v>
                </c:pt>
                <c:pt idx="118">
                  <c:v>598</c:v>
                </c:pt>
                <c:pt idx="119">
                  <c:v>631</c:v>
                </c:pt>
                <c:pt idx="120">
                  <c:v>616</c:v>
                </c:pt>
                <c:pt idx="121">
                  <c:v>603</c:v>
                </c:pt>
                <c:pt idx="122">
                  <c:v>622</c:v>
                </c:pt>
                <c:pt idx="123">
                  <c:v>612</c:v>
                </c:pt>
                <c:pt idx="124">
                  <c:v>616</c:v>
                </c:pt>
                <c:pt idx="125">
                  <c:v>619</c:v>
                </c:pt>
                <c:pt idx="126">
                  <c:v>603</c:v>
                </c:pt>
                <c:pt idx="127">
                  <c:v>625</c:v>
                </c:pt>
                <c:pt idx="128">
                  <c:v>633</c:v>
                </c:pt>
                <c:pt idx="129">
                  <c:v>612</c:v>
                </c:pt>
                <c:pt idx="130">
                  <c:v>618</c:v>
                </c:pt>
                <c:pt idx="131">
                  <c:v>618</c:v>
                </c:pt>
                <c:pt idx="132">
                  <c:v>622</c:v>
                </c:pt>
                <c:pt idx="133">
                  <c:v>614</c:v>
                </c:pt>
                <c:pt idx="134">
                  <c:v>626</c:v>
                </c:pt>
                <c:pt idx="135">
                  <c:v>609</c:v>
                </c:pt>
                <c:pt idx="136">
                  <c:v>614</c:v>
                </c:pt>
                <c:pt idx="137">
                  <c:v>632</c:v>
                </c:pt>
                <c:pt idx="138">
                  <c:v>596</c:v>
                </c:pt>
                <c:pt idx="139">
                  <c:v>616</c:v>
                </c:pt>
                <c:pt idx="140">
                  <c:v>616</c:v>
                </c:pt>
                <c:pt idx="141">
                  <c:v>609</c:v>
                </c:pt>
                <c:pt idx="142">
                  <c:v>615</c:v>
                </c:pt>
                <c:pt idx="143">
                  <c:v>622</c:v>
                </c:pt>
                <c:pt idx="144">
                  <c:v>604</c:v>
                </c:pt>
                <c:pt idx="145">
                  <c:v>614</c:v>
                </c:pt>
                <c:pt idx="146">
                  <c:v>623</c:v>
                </c:pt>
                <c:pt idx="147">
                  <c:v>633</c:v>
                </c:pt>
                <c:pt idx="148">
                  <c:v>628</c:v>
                </c:pt>
                <c:pt idx="149">
                  <c:v>612</c:v>
                </c:pt>
                <c:pt idx="150">
                  <c:v>603</c:v>
                </c:pt>
                <c:pt idx="151">
                  <c:v>602</c:v>
                </c:pt>
                <c:pt idx="152">
                  <c:v>607</c:v>
                </c:pt>
                <c:pt idx="153">
                  <c:v>603</c:v>
                </c:pt>
                <c:pt idx="154">
                  <c:v>631</c:v>
                </c:pt>
                <c:pt idx="155">
                  <c:v>618</c:v>
                </c:pt>
                <c:pt idx="156">
                  <c:v>630</c:v>
                </c:pt>
                <c:pt idx="157">
                  <c:v>614</c:v>
                </c:pt>
                <c:pt idx="158">
                  <c:v>594</c:v>
                </c:pt>
                <c:pt idx="159">
                  <c:v>629</c:v>
                </c:pt>
                <c:pt idx="160">
                  <c:v>606</c:v>
                </c:pt>
                <c:pt idx="161">
                  <c:v>597</c:v>
                </c:pt>
                <c:pt idx="162">
                  <c:v>611</c:v>
                </c:pt>
                <c:pt idx="163">
                  <c:v>613</c:v>
                </c:pt>
                <c:pt idx="164">
                  <c:v>610</c:v>
                </c:pt>
                <c:pt idx="165">
                  <c:v>617</c:v>
                </c:pt>
                <c:pt idx="166">
                  <c:v>594</c:v>
                </c:pt>
                <c:pt idx="167">
                  <c:v>605</c:v>
                </c:pt>
                <c:pt idx="168">
                  <c:v>591</c:v>
                </c:pt>
                <c:pt idx="169">
                  <c:v>612</c:v>
                </c:pt>
                <c:pt idx="170">
                  <c:v>617</c:v>
                </c:pt>
                <c:pt idx="171">
                  <c:v>608</c:v>
                </c:pt>
                <c:pt idx="172">
                  <c:v>623</c:v>
                </c:pt>
                <c:pt idx="173">
                  <c:v>607</c:v>
                </c:pt>
                <c:pt idx="174">
                  <c:v>604</c:v>
                </c:pt>
                <c:pt idx="175">
                  <c:v>603</c:v>
                </c:pt>
                <c:pt idx="176">
                  <c:v>606</c:v>
                </c:pt>
                <c:pt idx="177">
                  <c:v>616</c:v>
                </c:pt>
                <c:pt idx="178">
                  <c:v>609</c:v>
                </c:pt>
                <c:pt idx="179">
                  <c:v>611</c:v>
                </c:pt>
                <c:pt idx="180">
                  <c:v>591</c:v>
                </c:pt>
                <c:pt idx="181">
                  <c:v>598</c:v>
                </c:pt>
                <c:pt idx="182">
                  <c:v>612</c:v>
                </c:pt>
                <c:pt idx="183">
                  <c:v>605</c:v>
                </c:pt>
                <c:pt idx="184">
                  <c:v>595</c:v>
                </c:pt>
                <c:pt idx="185">
                  <c:v>601</c:v>
                </c:pt>
                <c:pt idx="186">
                  <c:v>613</c:v>
                </c:pt>
                <c:pt idx="187">
                  <c:v>628</c:v>
                </c:pt>
                <c:pt idx="188">
                  <c:v>606</c:v>
                </c:pt>
                <c:pt idx="189">
                  <c:v>611</c:v>
                </c:pt>
                <c:pt idx="190">
                  <c:v>617</c:v>
                </c:pt>
                <c:pt idx="191">
                  <c:v>619</c:v>
                </c:pt>
                <c:pt idx="192">
                  <c:v>611</c:v>
                </c:pt>
                <c:pt idx="193">
                  <c:v>624</c:v>
                </c:pt>
                <c:pt idx="194">
                  <c:v>598</c:v>
                </c:pt>
                <c:pt idx="195">
                  <c:v>585</c:v>
                </c:pt>
                <c:pt idx="196">
                  <c:v>635</c:v>
                </c:pt>
                <c:pt idx="197">
                  <c:v>618</c:v>
                </c:pt>
                <c:pt idx="198">
                  <c:v>609</c:v>
                </c:pt>
                <c:pt idx="199">
                  <c:v>605</c:v>
                </c:pt>
                <c:pt idx="200">
                  <c:v>606</c:v>
                </c:pt>
                <c:pt idx="201">
                  <c:v>646</c:v>
                </c:pt>
                <c:pt idx="202">
                  <c:v>611</c:v>
                </c:pt>
                <c:pt idx="203">
                  <c:v>639</c:v>
                </c:pt>
                <c:pt idx="204">
                  <c:v>624</c:v>
                </c:pt>
                <c:pt idx="205">
                  <c:v>619</c:v>
                </c:pt>
                <c:pt idx="206">
                  <c:v>617</c:v>
                </c:pt>
                <c:pt idx="207">
                  <c:v>627</c:v>
                </c:pt>
                <c:pt idx="208">
                  <c:v>607</c:v>
                </c:pt>
                <c:pt idx="209">
                  <c:v>602</c:v>
                </c:pt>
                <c:pt idx="210">
                  <c:v>628</c:v>
                </c:pt>
                <c:pt idx="211">
                  <c:v>611</c:v>
                </c:pt>
                <c:pt idx="212">
                  <c:v>590</c:v>
                </c:pt>
                <c:pt idx="213">
                  <c:v>602</c:v>
                </c:pt>
                <c:pt idx="214">
                  <c:v>619</c:v>
                </c:pt>
                <c:pt idx="215">
                  <c:v>615</c:v>
                </c:pt>
                <c:pt idx="216">
                  <c:v>614</c:v>
                </c:pt>
                <c:pt idx="217">
                  <c:v>630</c:v>
                </c:pt>
                <c:pt idx="218">
                  <c:v>614</c:v>
                </c:pt>
                <c:pt idx="219">
                  <c:v>591</c:v>
                </c:pt>
                <c:pt idx="220">
                  <c:v>582</c:v>
                </c:pt>
                <c:pt idx="221">
                  <c:v>603</c:v>
                </c:pt>
                <c:pt idx="222">
                  <c:v>621</c:v>
                </c:pt>
                <c:pt idx="223">
                  <c:v>622</c:v>
                </c:pt>
                <c:pt idx="224">
                  <c:v>640</c:v>
                </c:pt>
                <c:pt idx="225">
                  <c:v>604</c:v>
                </c:pt>
                <c:pt idx="226">
                  <c:v>620</c:v>
                </c:pt>
                <c:pt idx="227">
                  <c:v>615</c:v>
                </c:pt>
                <c:pt idx="228">
                  <c:v>606</c:v>
                </c:pt>
                <c:pt idx="229">
                  <c:v>616</c:v>
                </c:pt>
                <c:pt idx="230">
                  <c:v>634</c:v>
                </c:pt>
                <c:pt idx="231">
                  <c:v>619</c:v>
                </c:pt>
                <c:pt idx="232">
                  <c:v>622</c:v>
                </c:pt>
                <c:pt idx="233">
                  <c:v>598</c:v>
                </c:pt>
                <c:pt idx="234">
                  <c:v>611</c:v>
                </c:pt>
                <c:pt idx="235">
                  <c:v>623</c:v>
                </c:pt>
                <c:pt idx="236">
                  <c:v>613</c:v>
                </c:pt>
                <c:pt idx="237">
                  <c:v>607</c:v>
                </c:pt>
                <c:pt idx="238">
                  <c:v>615</c:v>
                </c:pt>
                <c:pt idx="239">
                  <c:v>585</c:v>
                </c:pt>
                <c:pt idx="240">
                  <c:v>607</c:v>
                </c:pt>
                <c:pt idx="241">
                  <c:v>621</c:v>
                </c:pt>
                <c:pt idx="242">
                  <c:v>609</c:v>
                </c:pt>
                <c:pt idx="243">
                  <c:v>606</c:v>
                </c:pt>
                <c:pt idx="244">
                  <c:v>617</c:v>
                </c:pt>
                <c:pt idx="245">
                  <c:v>619</c:v>
                </c:pt>
                <c:pt idx="246">
                  <c:v>598</c:v>
                </c:pt>
                <c:pt idx="247">
                  <c:v>640</c:v>
                </c:pt>
                <c:pt idx="248">
                  <c:v>608</c:v>
                </c:pt>
                <c:pt idx="249">
                  <c:v>617</c:v>
                </c:pt>
                <c:pt idx="250">
                  <c:v>600</c:v>
                </c:pt>
                <c:pt idx="251">
                  <c:v>628</c:v>
                </c:pt>
                <c:pt idx="252">
                  <c:v>616</c:v>
                </c:pt>
                <c:pt idx="253">
                  <c:v>605</c:v>
                </c:pt>
                <c:pt idx="254">
                  <c:v>620</c:v>
                </c:pt>
                <c:pt idx="255">
                  <c:v>620</c:v>
                </c:pt>
                <c:pt idx="256">
                  <c:v>640</c:v>
                </c:pt>
                <c:pt idx="257">
                  <c:v>606</c:v>
                </c:pt>
                <c:pt idx="258">
                  <c:v>633</c:v>
                </c:pt>
                <c:pt idx="259">
                  <c:v>611</c:v>
                </c:pt>
                <c:pt idx="260">
                  <c:v>624</c:v>
                </c:pt>
                <c:pt idx="261">
                  <c:v>634</c:v>
                </c:pt>
                <c:pt idx="262">
                  <c:v>618</c:v>
                </c:pt>
                <c:pt idx="263">
                  <c:v>626</c:v>
                </c:pt>
                <c:pt idx="264">
                  <c:v>628</c:v>
                </c:pt>
                <c:pt idx="265">
                  <c:v>610</c:v>
                </c:pt>
                <c:pt idx="266">
                  <c:v>609</c:v>
                </c:pt>
                <c:pt idx="267">
                  <c:v>664</c:v>
                </c:pt>
                <c:pt idx="268">
                  <c:v>626</c:v>
                </c:pt>
                <c:pt idx="269">
                  <c:v>619</c:v>
                </c:pt>
                <c:pt idx="270">
                  <c:v>636</c:v>
                </c:pt>
                <c:pt idx="271">
                  <c:v>626</c:v>
                </c:pt>
                <c:pt idx="272">
                  <c:v>616</c:v>
                </c:pt>
                <c:pt idx="273">
                  <c:v>627</c:v>
                </c:pt>
                <c:pt idx="274">
                  <c:v>634</c:v>
                </c:pt>
                <c:pt idx="275">
                  <c:v>630</c:v>
                </c:pt>
                <c:pt idx="276">
                  <c:v>645</c:v>
                </c:pt>
                <c:pt idx="277">
                  <c:v>637</c:v>
                </c:pt>
                <c:pt idx="278">
                  <c:v>630</c:v>
                </c:pt>
                <c:pt idx="279">
                  <c:v>619</c:v>
                </c:pt>
                <c:pt idx="280">
                  <c:v>652</c:v>
                </c:pt>
                <c:pt idx="281">
                  <c:v>615</c:v>
                </c:pt>
                <c:pt idx="282">
                  <c:v>602</c:v>
                </c:pt>
                <c:pt idx="283">
                  <c:v>614</c:v>
                </c:pt>
                <c:pt idx="284">
                  <c:v>624</c:v>
                </c:pt>
                <c:pt idx="285">
                  <c:v>638</c:v>
                </c:pt>
                <c:pt idx="286">
                  <c:v>612</c:v>
                </c:pt>
                <c:pt idx="287">
                  <c:v>620</c:v>
                </c:pt>
                <c:pt idx="288">
                  <c:v>619</c:v>
                </c:pt>
                <c:pt idx="289">
                  <c:v>639</c:v>
                </c:pt>
                <c:pt idx="290">
                  <c:v>620</c:v>
                </c:pt>
                <c:pt idx="291">
                  <c:v>637</c:v>
                </c:pt>
                <c:pt idx="292">
                  <c:v>624</c:v>
                </c:pt>
                <c:pt idx="293">
                  <c:v>627</c:v>
                </c:pt>
                <c:pt idx="294">
                  <c:v>633</c:v>
                </c:pt>
                <c:pt idx="295">
                  <c:v>626</c:v>
                </c:pt>
                <c:pt idx="296">
                  <c:v>613</c:v>
                </c:pt>
                <c:pt idx="297">
                  <c:v>610</c:v>
                </c:pt>
                <c:pt idx="298">
                  <c:v>617</c:v>
                </c:pt>
                <c:pt idx="299">
                  <c:v>639</c:v>
                </c:pt>
                <c:pt idx="300">
                  <c:v>627</c:v>
                </c:pt>
                <c:pt idx="301">
                  <c:v>619</c:v>
                </c:pt>
                <c:pt idx="302">
                  <c:v>618</c:v>
                </c:pt>
                <c:pt idx="303">
                  <c:v>617</c:v>
                </c:pt>
                <c:pt idx="304">
                  <c:v>631</c:v>
                </c:pt>
                <c:pt idx="305">
                  <c:v>617</c:v>
                </c:pt>
                <c:pt idx="306">
                  <c:v>609</c:v>
                </c:pt>
                <c:pt idx="307">
                  <c:v>617</c:v>
                </c:pt>
                <c:pt idx="308">
                  <c:v>618</c:v>
                </c:pt>
                <c:pt idx="309">
                  <c:v>603</c:v>
                </c:pt>
                <c:pt idx="310">
                  <c:v>621</c:v>
                </c:pt>
                <c:pt idx="311">
                  <c:v>613</c:v>
                </c:pt>
                <c:pt idx="312">
                  <c:v>621</c:v>
                </c:pt>
                <c:pt idx="313">
                  <c:v>642</c:v>
                </c:pt>
                <c:pt idx="314">
                  <c:v>620</c:v>
                </c:pt>
                <c:pt idx="315">
                  <c:v>629</c:v>
                </c:pt>
                <c:pt idx="316">
                  <c:v>631</c:v>
                </c:pt>
                <c:pt idx="317">
                  <c:v>630</c:v>
                </c:pt>
                <c:pt idx="318">
                  <c:v>624</c:v>
                </c:pt>
                <c:pt idx="319">
                  <c:v>633</c:v>
                </c:pt>
                <c:pt idx="320">
                  <c:v>607</c:v>
                </c:pt>
                <c:pt idx="321">
                  <c:v>610</c:v>
                </c:pt>
                <c:pt idx="322">
                  <c:v>626</c:v>
                </c:pt>
                <c:pt idx="323">
                  <c:v>624</c:v>
                </c:pt>
                <c:pt idx="324">
                  <c:v>612</c:v>
                </c:pt>
                <c:pt idx="325">
                  <c:v>633</c:v>
                </c:pt>
                <c:pt idx="326">
                  <c:v>621</c:v>
                </c:pt>
                <c:pt idx="327">
                  <c:v>620</c:v>
                </c:pt>
                <c:pt idx="328">
                  <c:v>628</c:v>
                </c:pt>
                <c:pt idx="329">
                  <c:v>614</c:v>
                </c:pt>
                <c:pt idx="330">
                  <c:v>636</c:v>
                </c:pt>
                <c:pt idx="331">
                  <c:v>617</c:v>
                </c:pt>
                <c:pt idx="332">
                  <c:v>631</c:v>
                </c:pt>
                <c:pt idx="333">
                  <c:v>637</c:v>
                </c:pt>
                <c:pt idx="334">
                  <c:v>618</c:v>
                </c:pt>
                <c:pt idx="335">
                  <c:v>631</c:v>
                </c:pt>
                <c:pt idx="336">
                  <c:v>639</c:v>
                </c:pt>
                <c:pt idx="337">
                  <c:v>621</c:v>
                </c:pt>
                <c:pt idx="338">
                  <c:v>619</c:v>
                </c:pt>
                <c:pt idx="339">
                  <c:v>653</c:v>
                </c:pt>
                <c:pt idx="340">
                  <c:v>648</c:v>
                </c:pt>
                <c:pt idx="341">
                  <c:v>634</c:v>
                </c:pt>
                <c:pt idx="342">
                  <c:v>617</c:v>
                </c:pt>
                <c:pt idx="343">
                  <c:v>638</c:v>
                </c:pt>
                <c:pt idx="344">
                  <c:v>637</c:v>
                </c:pt>
                <c:pt idx="345">
                  <c:v>643</c:v>
                </c:pt>
                <c:pt idx="346">
                  <c:v>627</c:v>
                </c:pt>
                <c:pt idx="347">
                  <c:v>629</c:v>
                </c:pt>
                <c:pt idx="348">
                  <c:v>638</c:v>
                </c:pt>
                <c:pt idx="349">
                  <c:v>648</c:v>
                </c:pt>
                <c:pt idx="350">
                  <c:v>656</c:v>
                </c:pt>
                <c:pt idx="351">
                  <c:v>640</c:v>
                </c:pt>
                <c:pt idx="352">
                  <c:v>637</c:v>
                </c:pt>
                <c:pt idx="353">
                  <c:v>630</c:v>
                </c:pt>
                <c:pt idx="354">
                  <c:v>632</c:v>
                </c:pt>
                <c:pt idx="355">
                  <c:v>618</c:v>
                </c:pt>
                <c:pt idx="356">
                  <c:v>633</c:v>
                </c:pt>
                <c:pt idx="357">
                  <c:v>633</c:v>
                </c:pt>
                <c:pt idx="358">
                  <c:v>632</c:v>
                </c:pt>
                <c:pt idx="359">
                  <c:v>642</c:v>
                </c:pt>
                <c:pt idx="360">
                  <c:v>648</c:v>
                </c:pt>
                <c:pt idx="361">
                  <c:v>627</c:v>
                </c:pt>
                <c:pt idx="362">
                  <c:v>632</c:v>
                </c:pt>
                <c:pt idx="363">
                  <c:v>623</c:v>
                </c:pt>
                <c:pt idx="364">
                  <c:v>639</c:v>
                </c:pt>
                <c:pt idx="365">
                  <c:v>641</c:v>
                </c:pt>
                <c:pt idx="366">
                  <c:v>627</c:v>
                </c:pt>
                <c:pt idx="367">
                  <c:v>634</c:v>
                </c:pt>
                <c:pt idx="368">
                  <c:v>634</c:v>
                </c:pt>
                <c:pt idx="369">
                  <c:v>617</c:v>
                </c:pt>
                <c:pt idx="370">
                  <c:v>638</c:v>
                </c:pt>
                <c:pt idx="371">
                  <c:v>655</c:v>
                </c:pt>
                <c:pt idx="372">
                  <c:v>626</c:v>
                </c:pt>
                <c:pt idx="373">
                  <c:v>640</c:v>
                </c:pt>
                <c:pt idx="374">
                  <c:v>639</c:v>
                </c:pt>
                <c:pt idx="375">
                  <c:v>625</c:v>
                </c:pt>
                <c:pt idx="376">
                  <c:v>656</c:v>
                </c:pt>
                <c:pt idx="377">
                  <c:v>620</c:v>
                </c:pt>
                <c:pt idx="378">
                  <c:v>621</c:v>
                </c:pt>
                <c:pt idx="379">
                  <c:v>655</c:v>
                </c:pt>
                <c:pt idx="380">
                  <c:v>647</c:v>
                </c:pt>
                <c:pt idx="381">
                  <c:v>637</c:v>
                </c:pt>
                <c:pt idx="382">
                  <c:v>626</c:v>
                </c:pt>
                <c:pt idx="383">
                  <c:v>628</c:v>
                </c:pt>
                <c:pt idx="384">
                  <c:v>649</c:v>
                </c:pt>
                <c:pt idx="385">
                  <c:v>624</c:v>
                </c:pt>
                <c:pt idx="386">
                  <c:v>651</c:v>
                </c:pt>
                <c:pt idx="387">
                  <c:v>653</c:v>
                </c:pt>
                <c:pt idx="388">
                  <c:v>639</c:v>
                </c:pt>
                <c:pt idx="389">
                  <c:v>657</c:v>
                </c:pt>
                <c:pt idx="390">
                  <c:v>617</c:v>
                </c:pt>
                <c:pt idx="391">
                  <c:v>641</c:v>
                </c:pt>
                <c:pt idx="392">
                  <c:v>651</c:v>
                </c:pt>
                <c:pt idx="393">
                  <c:v>657</c:v>
                </c:pt>
                <c:pt idx="394">
                  <c:v>649</c:v>
                </c:pt>
                <c:pt idx="395">
                  <c:v>626</c:v>
                </c:pt>
                <c:pt idx="396">
                  <c:v>656</c:v>
                </c:pt>
                <c:pt idx="397">
                  <c:v>654</c:v>
                </c:pt>
                <c:pt idx="398">
                  <c:v>632</c:v>
                </c:pt>
                <c:pt idx="399">
                  <c:v>633</c:v>
                </c:pt>
                <c:pt idx="400">
                  <c:v>643</c:v>
                </c:pt>
                <c:pt idx="401">
                  <c:v>643</c:v>
                </c:pt>
                <c:pt idx="402">
                  <c:v>657</c:v>
                </c:pt>
                <c:pt idx="403">
                  <c:v>637</c:v>
                </c:pt>
                <c:pt idx="404">
                  <c:v>625</c:v>
                </c:pt>
                <c:pt idx="405">
                  <c:v>648</c:v>
                </c:pt>
                <c:pt idx="406">
                  <c:v>631</c:v>
                </c:pt>
                <c:pt idx="407">
                  <c:v>646</c:v>
                </c:pt>
                <c:pt idx="408">
                  <c:v>637</c:v>
                </c:pt>
                <c:pt idx="409">
                  <c:v>656</c:v>
                </c:pt>
                <c:pt idx="410">
                  <c:v>651</c:v>
                </c:pt>
                <c:pt idx="411">
                  <c:v>642</c:v>
                </c:pt>
                <c:pt idx="412">
                  <c:v>635</c:v>
                </c:pt>
                <c:pt idx="413">
                  <c:v>644</c:v>
                </c:pt>
                <c:pt idx="414">
                  <c:v>647</c:v>
                </c:pt>
                <c:pt idx="415">
                  <c:v>679</c:v>
                </c:pt>
                <c:pt idx="416">
                  <c:v>654</c:v>
                </c:pt>
                <c:pt idx="417">
                  <c:v>635</c:v>
                </c:pt>
                <c:pt idx="418">
                  <c:v>638</c:v>
                </c:pt>
                <c:pt idx="419">
                  <c:v>641</c:v>
                </c:pt>
                <c:pt idx="420">
                  <c:v>629</c:v>
                </c:pt>
                <c:pt idx="421">
                  <c:v>660</c:v>
                </c:pt>
                <c:pt idx="422">
                  <c:v>653</c:v>
                </c:pt>
                <c:pt idx="423">
                  <c:v>641</c:v>
                </c:pt>
                <c:pt idx="424">
                  <c:v>633</c:v>
                </c:pt>
                <c:pt idx="425">
                  <c:v>652</c:v>
                </c:pt>
                <c:pt idx="426">
                  <c:v>631</c:v>
                </c:pt>
                <c:pt idx="427">
                  <c:v>644</c:v>
                </c:pt>
                <c:pt idx="428">
                  <c:v>662</c:v>
                </c:pt>
                <c:pt idx="429">
                  <c:v>649</c:v>
                </c:pt>
                <c:pt idx="430">
                  <c:v>635</c:v>
                </c:pt>
                <c:pt idx="431">
                  <c:v>659</c:v>
                </c:pt>
                <c:pt idx="432">
                  <c:v>662</c:v>
                </c:pt>
                <c:pt idx="433">
                  <c:v>640</c:v>
                </c:pt>
                <c:pt idx="434">
                  <c:v>654</c:v>
                </c:pt>
                <c:pt idx="435">
                  <c:v>659</c:v>
                </c:pt>
                <c:pt idx="436">
                  <c:v>641</c:v>
                </c:pt>
                <c:pt idx="437">
                  <c:v>674</c:v>
                </c:pt>
                <c:pt idx="438">
                  <c:v>641</c:v>
                </c:pt>
                <c:pt idx="439">
                  <c:v>652</c:v>
                </c:pt>
                <c:pt idx="440">
                  <c:v>661</c:v>
                </c:pt>
                <c:pt idx="441">
                  <c:v>644</c:v>
                </c:pt>
                <c:pt idx="442">
                  <c:v>652</c:v>
                </c:pt>
                <c:pt idx="443">
                  <c:v>664</c:v>
                </c:pt>
                <c:pt idx="444">
                  <c:v>646</c:v>
                </c:pt>
                <c:pt idx="445">
                  <c:v>659</c:v>
                </c:pt>
                <c:pt idx="446">
                  <c:v>662</c:v>
                </c:pt>
                <c:pt idx="447">
                  <c:v>666</c:v>
                </c:pt>
                <c:pt idx="448">
                  <c:v>656</c:v>
                </c:pt>
                <c:pt idx="449">
                  <c:v>646</c:v>
                </c:pt>
                <c:pt idx="450">
                  <c:v>650</c:v>
                </c:pt>
                <c:pt idx="451">
                  <c:v>661</c:v>
                </c:pt>
                <c:pt idx="452">
                  <c:v>638</c:v>
                </c:pt>
                <c:pt idx="453">
                  <c:v>663</c:v>
                </c:pt>
                <c:pt idx="454">
                  <c:v>669</c:v>
                </c:pt>
                <c:pt idx="455">
                  <c:v>666</c:v>
                </c:pt>
                <c:pt idx="456">
                  <c:v>649</c:v>
                </c:pt>
                <c:pt idx="457">
                  <c:v>662</c:v>
                </c:pt>
                <c:pt idx="458">
                  <c:v>661</c:v>
                </c:pt>
                <c:pt idx="459">
                  <c:v>638</c:v>
                </c:pt>
                <c:pt idx="460">
                  <c:v>661</c:v>
                </c:pt>
                <c:pt idx="461">
                  <c:v>644</c:v>
                </c:pt>
                <c:pt idx="462">
                  <c:v>664</c:v>
                </c:pt>
                <c:pt idx="463">
                  <c:v>667</c:v>
                </c:pt>
                <c:pt idx="464">
                  <c:v>664</c:v>
                </c:pt>
                <c:pt idx="465">
                  <c:v>643</c:v>
                </c:pt>
                <c:pt idx="466">
                  <c:v>665</c:v>
                </c:pt>
                <c:pt idx="467">
                  <c:v>659</c:v>
                </c:pt>
                <c:pt idx="468">
                  <c:v>644</c:v>
                </c:pt>
                <c:pt idx="469">
                  <c:v>653</c:v>
                </c:pt>
                <c:pt idx="470">
                  <c:v>665</c:v>
                </c:pt>
                <c:pt idx="471">
                  <c:v>626</c:v>
                </c:pt>
                <c:pt idx="472">
                  <c:v>666</c:v>
                </c:pt>
                <c:pt idx="473">
                  <c:v>663</c:v>
                </c:pt>
                <c:pt idx="474">
                  <c:v>643</c:v>
                </c:pt>
                <c:pt idx="475">
                  <c:v>648</c:v>
                </c:pt>
                <c:pt idx="476">
                  <c:v>664</c:v>
                </c:pt>
                <c:pt idx="477">
                  <c:v>669</c:v>
                </c:pt>
                <c:pt idx="478">
                  <c:v>674</c:v>
                </c:pt>
                <c:pt idx="479">
                  <c:v>690</c:v>
                </c:pt>
                <c:pt idx="480">
                  <c:v>669</c:v>
                </c:pt>
                <c:pt idx="481">
                  <c:v>675</c:v>
                </c:pt>
                <c:pt idx="482">
                  <c:v>678</c:v>
                </c:pt>
                <c:pt idx="483">
                  <c:v>658</c:v>
                </c:pt>
                <c:pt idx="484">
                  <c:v>683</c:v>
                </c:pt>
                <c:pt idx="485">
                  <c:v>667</c:v>
                </c:pt>
                <c:pt idx="486">
                  <c:v>674</c:v>
                </c:pt>
                <c:pt idx="487">
                  <c:v>656</c:v>
                </c:pt>
                <c:pt idx="488">
                  <c:v>681</c:v>
                </c:pt>
                <c:pt idx="489">
                  <c:v>692</c:v>
                </c:pt>
                <c:pt idx="490">
                  <c:v>646</c:v>
                </c:pt>
                <c:pt idx="491">
                  <c:v>674</c:v>
                </c:pt>
                <c:pt idx="492">
                  <c:v>664</c:v>
                </c:pt>
                <c:pt idx="493">
                  <c:v>662</c:v>
                </c:pt>
                <c:pt idx="494">
                  <c:v>657</c:v>
                </c:pt>
                <c:pt idx="495">
                  <c:v>665</c:v>
                </c:pt>
                <c:pt idx="496">
                  <c:v>676</c:v>
                </c:pt>
                <c:pt idx="497">
                  <c:v>679</c:v>
                </c:pt>
                <c:pt idx="498">
                  <c:v>686</c:v>
                </c:pt>
                <c:pt idx="499">
                  <c:v>671</c:v>
                </c:pt>
                <c:pt idx="500">
                  <c:v>654</c:v>
                </c:pt>
                <c:pt idx="501">
                  <c:v>666</c:v>
                </c:pt>
                <c:pt idx="502">
                  <c:v>669</c:v>
                </c:pt>
                <c:pt idx="503">
                  <c:v>699</c:v>
                </c:pt>
                <c:pt idx="504">
                  <c:v>664</c:v>
                </c:pt>
                <c:pt idx="505">
                  <c:v>675</c:v>
                </c:pt>
                <c:pt idx="506">
                  <c:v>663</c:v>
                </c:pt>
                <c:pt idx="507">
                  <c:v>651</c:v>
                </c:pt>
                <c:pt idx="508">
                  <c:v>665</c:v>
                </c:pt>
                <c:pt idx="509">
                  <c:v>660</c:v>
                </c:pt>
                <c:pt idx="510">
                  <c:v>664</c:v>
                </c:pt>
                <c:pt idx="511">
                  <c:v>675</c:v>
                </c:pt>
                <c:pt idx="512">
                  <c:v>667</c:v>
                </c:pt>
                <c:pt idx="513">
                  <c:v>675</c:v>
                </c:pt>
                <c:pt idx="514">
                  <c:v>668</c:v>
                </c:pt>
                <c:pt idx="515">
                  <c:v>687</c:v>
                </c:pt>
                <c:pt idx="516">
                  <c:v>694</c:v>
                </c:pt>
                <c:pt idx="517">
                  <c:v>656</c:v>
                </c:pt>
                <c:pt idx="518">
                  <c:v>657</c:v>
                </c:pt>
                <c:pt idx="519">
                  <c:v>672</c:v>
                </c:pt>
                <c:pt idx="520">
                  <c:v>654</c:v>
                </c:pt>
                <c:pt idx="521">
                  <c:v>695</c:v>
                </c:pt>
                <c:pt idx="522">
                  <c:v>674</c:v>
                </c:pt>
                <c:pt idx="523">
                  <c:v>706</c:v>
                </c:pt>
                <c:pt idx="524">
                  <c:v>685</c:v>
                </c:pt>
                <c:pt idx="525">
                  <c:v>679</c:v>
                </c:pt>
                <c:pt idx="526">
                  <c:v>682</c:v>
                </c:pt>
                <c:pt idx="527">
                  <c:v>676</c:v>
                </c:pt>
                <c:pt idx="528">
                  <c:v>696</c:v>
                </c:pt>
                <c:pt idx="529">
                  <c:v>703</c:v>
                </c:pt>
                <c:pt idx="530">
                  <c:v>686</c:v>
                </c:pt>
                <c:pt idx="531">
                  <c:v>693</c:v>
                </c:pt>
                <c:pt idx="532">
                  <c:v>698</c:v>
                </c:pt>
                <c:pt idx="533">
                  <c:v>684</c:v>
                </c:pt>
                <c:pt idx="534">
                  <c:v>688</c:v>
                </c:pt>
                <c:pt idx="535">
                  <c:v>681</c:v>
                </c:pt>
                <c:pt idx="536">
                  <c:v>675</c:v>
                </c:pt>
                <c:pt idx="537">
                  <c:v>691</c:v>
                </c:pt>
                <c:pt idx="538">
                  <c:v>677</c:v>
                </c:pt>
                <c:pt idx="539">
                  <c:v>667</c:v>
                </c:pt>
                <c:pt idx="540">
                  <c:v>665</c:v>
                </c:pt>
                <c:pt idx="541">
                  <c:v>665</c:v>
                </c:pt>
                <c:pt idx="542">
                  <c:v>672</c:v>
                </c:pt>
                <c:pt idx="543">
                  <c:v>671</c:v>
                </c:pt>
                <c:pt idx="544">
                  <c:v>666</c:v>
                </c:pt>
                <c:pt idx="545">
                  <c:v>674</c:v>
                </c:pt>
                <c:pt idx="546">
                  <c:v>677</c:v>
                </c:pt>
                <c:pt idx="547">
                  <c:v>675</c:v>
                </c:pt>
                <c:pt idx="548">
                  <c:v>693</c:v>
                </c:pt>
                <c:pt idx="549">
                  <c:v>669</c:v>
                </c:pt>
                <c:pt idx="550">
                  <c:v>669</c:v>
                </c:pt>
                <c:pt idx="551">
                  <c:v>715</c:v>
                </c:pt>
                <c:pt idx="552">
                  <c:v>676</c:v>
                </c:pt>
                <c:pt idx="553">
                  <c:v>683</c:v>
                </c:pt>
                <c:pt idx="554">
                  <c:v>728</c:v>
                </c:pt>
                <c:pt idx="555">
                  <c:v>706</c:v>
                </c:pt>
                <c:pt idx="556">
                  <c:v>716</c:v>
                </c:pt>
                <c:pt idx="557">
                  <c:v>741</c:v>
                </c:pt>
                <c:pt idx="558">
                  <c:v>710</c:v>
                </c:pt>
                <c:pt idx="559">
                  <c:v>726</c:v>
                </c:pt>
                <c:pt idx="560">
                  <c:v>729</c:v>
                </c:pt>
                <c:pt idx="561">
                  <c:v>700</c:v>
                </c:pt>
                <c:pt idx="562">
                  <c:v>718</c:v>
                </c:pt>
                <c:pt idx="563">
                  <c:v>689</c:v>
                </c:pt>
                <c:pt idx="564">
                  <c:v>703</c:v>
                </c:pt>
                <c:pt idx="565">
                  <c:v>695</c:v>
                </c:pt>
                <c:pt idx="566">
                  <c:v>731</c:v>
                </c:pt>
                <c:pt idx="567">
                  <c:v>682</c:v>
                </c:pt>
                <c:pt idx="568">
                  <c:v>700</c:v>
                </c:pt>
                <c:pt idx="569">
                  <c:v>690</c:v>
                </c:pt>
                <c:pt idx="570">
                  <c:v>684</c:v>
                </c:pt>
                <c:pt idx="571">
                  <c:v>674</c:v>
                </c:pt>
                <c:pt idx="572">
                  <c:v>699</c:v>
                </c:pt>
                <c:pt idx="573">
                  <c:v>695</c:v>
                </c:pt>
                <c:pt idx="574">
                  <c:v>720</c:v>
                </c:pt>
                <c:pt idx="575">
                  <c:v>700</c:v>
                </c:pt>
                <c:pt idx="576">
                  <c:v>664</c:v>
                </c:pt>
                <c:pt idx="577">
                  <c:v>686</c:v>
                </c:pt>
                <c:pt idx="578">
                  <c:v>676</c:v>
                </c:pt>
                <c:pt idx="579">
                  <c:v>684</c:v>
                </c:pt>
                <c:pt idx="580">
                  <c:v>711</c:v>
                </c:pt>
                <c:pt idx="581">
                  <c:v>675</c:v>
                </c:pt>
                <c:pt idx="582">
                  <c:v>704</c:v>
                </c:pt>
                <c:pt idx="583">
                  <c:v>753</c:v>
                </c:pt>
                <c:pt idx="584">
                  <c:v>698</c:v>
                </c:pt>
                <c:pt idx="585">
                  <c:v>702</c:v>
                </c:pt>
                <c:pt idx="586">
                  <c:v>703</c:v>
                </c:pt>
                <c:pt idx="587">
                  <c:v>723</c:v>
                </c:pt>
                <c:pt idx="588">
                  <c:v>697</c:v>
                </c:pt>
                <c:pt idx="589">
                  <c:v>693</c:v>
                </c:pt>
                <c:pt idx="590">
                  <c:v>678</c:v>
                </c:pt>
                <c:pt idx="591">
                  <c:v>691</c:v>
                </c:pt>
                <c:pt idx="592">
                  <c:v>701</c:v>
                </c:pt>
                <c:pt idx="593">
                  <c:v>690</c:v>
                </c:pt>
                <c:pt idx="594">
                  <c:v>722</c:v>
                </c:pt>
                <c:pt idx="595">
                  <c:v>713</c:v>
                </c:pt>
                <c:pt idx="596">
                  <c:v>739</c:v>
                </c:pt>
                <c:pt idx="597">
                  <c:v>708</c:v>
                </c:pt>
                <c:pt idx="598">
                  <c:v>710</c:v>
                </c:pt>
                <c:pt idx="599">
                  <c:v>728</c:v>
                </c:pt>
                <c:pt idx="600">
                  <c:v>692</c:v>
                </c:pt>
                <c:pt idx="601">
                  <c:v>700</c:v>
                </c:pt>
                <c:pt idx="602">
                  <c:v>703</c:v>
                </c:pt>
                <c:pt idx="603">
                  <c:v>708</c:v>
                </c:pt>
                <c:pt idx="604">
                  <c:v>717</c:v>
                </c:pt>
                <c:pt idx="605">
                  <c:v>703</c:v>
                </c:pt>
                <c:pt idx="606">
                  <c:v>694</c:v>
                </c:pt>
                <c:pt idx="607">
                  <c:v>696</c:v>
                </c:pt>
                <c:pt idx="608">
                  <c:v>703</c:v>
                </c:pt>
                <c:pt idx="609">
                  <c:v>725</c:v>
                </c:pt>
                <c:pt idx="610">
                  <c:v>690</c:v>
                </c:pt>
                <c:pt idx="611">
                  <c:v>689</c:v>
                </c:pt>
                <c:pt idx="612">
                  <c:v>680</c:v>
                </c:pt>
                <c:pt idx="613">
                  <c:v>712</c:v>
                </c:pt>
                <c:pt idx="614">
                  <c:v>715</c:v>
                </c:pt>
                <c:pt idx="615">
                  <c:v>712</c:v>
                </c:pt>
                <c:pt idx="616">
                  <c:v>724</c:v>
                </c:pt>
                <c:pt idx="617">
                  <c:v>715</c:v>
                </c:pt>
                <c:pt idx="618">
                  <c:v>704</c:v>
                </c:pt>
                <c:pt idx="619">
                  <c:v>720</c:v>
                </c:pt>
                <c:pt idx="620">
                  <c:v>713</c:v>
                </c:pt>
                <c:pt idx="621">
                  <c:v>709</c:v>
                </c:pt>
                <c:pt idx="622">
                  <c:v>721</c:v>
                </c:pt>
                <c:pt idx="623">
                  <c:v>723</c:v>
                </c:pt>
                <c:pt idx="624">
                  <c:v>733</c:v>
                </c:pt>
                <c:pt idx="625">
                  <c:v>697</c:v>
                </c:pt>
                <c:pt idx="626">
                  <c:v>729</c:v>
                </c:pt>
                <c:pt idx="627">
                  <c:v>730</c:v>
                </c:pt>
                <c:pt idx="628">
                  <c:v>680</c:v>
                </c:pt>
                <c:pt idx="629">
                  <c:v>733</c:v>
                </c:pt>
                <c:pt idx="630">
                  <c:v>731</c:v>
                </c:pt>
                <c:pt idx="631">
                  <c:v>701</c:v>
                </c:pt>
                <c:pt idx="632">
                  <c:v>727</c:v>
                </c:pt>
                <c:pt idx="633">
                  <c:v>714</c:v>
                </c:pt>
                <c:pt idx="634">
                  <c:v>710</c:v>
                </c:pt>
                <c:pt idx="635">
                  <c:v>723</c:v>
                </c:pt>
                <c:pt idx="636">
                  <c:v>726</c:v>
                </c:pt>
                <c:pt idx="637">
                  <c:v>746</c:v>
                </c:pt>
                <c:pt idx="638">
                  <c:v>742</c:v>
                </c:pt>
                <c:pt idx="639">
                  <c:v>708</c:v>
                </c:pt>
                <c:pt idx="640">
                  <c:v>731</c:v>
                </c:pt>
                <c:pt idx="641">
                  <c:v>721</c:v>
                </c:pt>
                <c:pt idx="642">
                  <c:v>711</c:v>
                </c:pt>
                <c:pt idx="643">
                  <c:v>714</c:v>
                </c:pt>
                <c:pt idx="644">
                  <c:v>734</c:v>
                </c:pt>
                <c:pt idx="645">
                  <c:v>735</c:v>
                </c:pt>
                <c:pt idx="646">
                  <c:v>725</c:v>
                </c:pt>
                <c:pt idx="647">
                  <c:v>743</c:v>
                </c:pt>
                <c:pt idx="648">
                  <c:v>761</c:v>
                </c:pt>
                <c:pt idx="649">
                  <c:v>751</c:v>
                </c:pt>
                <c:pt idx="650">
                  <c:v>754</c:v>
                </c:pt>
                <c:pt idx="651">
                  <c:v>741</c:v>
                </c:pt>
                <c:pt idx="652">
                  <c:v>716</c:v>
                </c:pt>
                <c:pt idx="653">
                  <c:v>758</c:v>
                </c:pt>
                <c:pt idx="654">
                  <c:v>740</c:v>
                </c:pt>
                <c:pt idx="655">
                  <c:v>721</c:v>
                </c:pt>
                <c:pt idx="656">
                  <c:v>734</c:v>
                </c:pt>
                <c:pt idx="657">
                  <c:v>728</c:v>
                </c:pt>
                <c:pt idx="658">
                  <c:v>724</c:v>
                </c:pt>
                <c:pt idx="659">
                  <c:v>767</c:v>
                </c:pt>
                <c:pt idx="660">
                  <c:v>741</c:v>
                </c:pt>
                <c:pt idx="661">
                  <c:v>771</c:v>
                </c:pt>
                <c:pt idx="662">
                  <c:v>743</c:v>
                </c:pt>
                <c:pt idx="663">
                  <c:v>792</c:v>
                </c:pt>
                <c:pt idx="664">
                  <c:v>748</c:v>
                </c:pt>
                <c:pt idx="665">
                  <c:v>758</c:v>
                </c:pt>
                <c:pt idx="666">
                  <c:v>743</c:v>
                </c:pt>
                <c:pt idx="667">
                  <c:v>735</c:v>
                </c:pt>
                <c:pt idx="668">
                  <c:v>796</c:v>
                </c:pt>
                <c:pt idx="669">
                  <c:v>787</c:v>
                </c:pt>
                <c:pt idx="670">
                  <c:v>800</c:v>
                </c:pt>
                <c:pt idx="671">
                  <c:v>778</c:v>
                </c:pt>
                <c:pt idx="672">
                  <c:v>764</c:v>
                </c:pt>
                <c:pt idx="673">
                  <c:v>767</c:v>
                </c:pt>
                <c:pt idx="674">
                  <c:v>774</c:v>
                </c:pt>
                <c:pt idx="675">
                  <c:v>764</c:v>
                </c:pt>
                <c:pt idx="676">
                  <c:v>781</c:v>
                </c:pt>
                <c:pt idx="677">
                  <c:v>747</c:v>
                </c:pt>
                <c:pt idx="678">
                  <c:v>746</c:v>
                </c:pt>
                <c:pt idx="679">
                  <c:v>773</c:v>
                </c:pt>
                <c:pt idx="680">
                  <c:v>753</c:v>
                </c:pt>
                <c:pt idx="681">
                  <c:v>770</c:v>
                </c:pt>
                <c:pt idx="682">
                  <c:v>787</c:v>
                </c:pt>
                <c:pt idx="683">
                  <c:v>773</c:v>
                </c:pt>
                <c:pt idx="684">
                  <c:v>775</c:v>
                </c:pt>
                <c:pt idx="685">
                  <c:v>772</c:v>
                </c:pt>
                <c:pt idx="686">
                  <c:v>754</c:v>
                </c:pt>
                <c:pt idx="687">
                  <c:v>775</c:v>
                </c:pt>
                <c:pt idx="688">
                  <c:v>774</c:v>
                </c:pt>
                <c:pt idx="689">
                  <c:v>787</c:v>
                </c:pt>
                <c:pt idx="690">
                  <c:v>795</c:v>
                </c:pt>
                <c:pt idx="691">
                  <c:v>793</c:v>
                </c:pt>
                <c:pt idx="692">
                  <c:v>772</c:v>
                </c:pt>
                <c:pt idx="693">
                  <c:v>748</c:v>
                </c:pt>
                <c:pt idx="694">
                  <c:v>787</c:v>
                </c:pt>
                <c:pt idx="695">
                  <c:v>763</c:v>
                </c:pt>
                <c:pt idx="696">
                  <c:v>778</c:v>
                </c:pt>
                <c:pt idx="697">
                  <c:v>800</c:v>
                </c:pt>
                <c:pt idx="698">
                  <c:v>783</c:v>
                </c:pt>
                <c:pt idx="699">
                  <c:v>779</c:v>
                </c:pt>
                <c:pt idx="700">
                  <c:v>752</c:v>
                </c:pt>
                <c:pt idx="701">
                  <c:v>789</c:v>
                </c:pt>
                <c:pt idx="702">
                  <c:v>789</c:v>
                </c:pt>
                <c:pt idx="703">
                  <c:v>775</c:v>
                </c:pt>
                <c:pt idx="704">
                  <c:v>809</c:v>
                </c:pt>
                <c:pt idx="705">
                  <c:v>792</c:v>
                </c:pt>
                <c:pt idx="706">
                  <c:v>787</c:v>
                </c:pt>
                <c:pt idx="707">
                  <c:v>795</c:v>
                </c:pt>
                <c:pt idx="708">
                  <c:v>799</c:v>
                </c:pt>
                <c:pt idx="709">
                  <c:v>799</c:v>
                </c:pt>
                <c:pt idx="710">
                  <c:v>779</c:v>
                </c:pt>
                <c:pt idx="711">
                  <c:v>780</c:v>
                </c:pt>
                <c:pt idx="712">
                  <c:v>825</c:v>
                </c:pt>
                <c:pt idx="713">
                  <c:v>834</c:v>
                </c:pt>
                <c:pt idx="714">
                  <c:v>812</c:v>
                </c:pt>
                <c:pt idx="715">
                  <c:v>802</c:v>
                </c:pt>
                <c:pt idx="716">
                  <c:v>808</c:v>
                </c:pt>
                <c:pt idx="717">
                  <c:v>800</c:v>
                </c:pt>
                <c:pt idx="718">
                  <c:v>802</c:v>
                </c:pt>
                <c:pt idx="719">
                  <c:v>792</c:v>
                </c:pt>
                <c:pt idx="720">
                  <c:v>795</c:v>
                </c:pt>
                <c:pt idx="721">
                  <c:v>796</c:v>
                </c:pt>
                <c:pt idx="722">
                  <c:v>797</c:v>
                </c:pt>
                <c:pt idx="723">
                  <c:v>787</c:v>
                </c:pt>
                <c:pt idx="724">
                  <c:v>794</c:v>
                </c:pt>
                <c:pt idx="725">
                  <c:v>768</c:v>
                </c:pt>
                <c:pt idx="726">
                  <c:v>799</c:v>
                </c:pt>
                <c:pt idx="727">
                  <c:v>812</c:v>
                </c:pt>
                <c:pt idx="728">
                  <c:v>826</c:v>
                </c:pt>
                <c:pt idx="729">
                  <c:v>826</c:v>
                </c:pt>
                <c:pt idx="730">
                  <c:v>851</c:v>
                </c:pt>
                <c:pt idx="731">
                  <c:v>827</c:v>
                </c:pt>
                <c:pt idx="732">
                  <c:v>834</c:v>
                </c:pt>
                <c:pt idx="733">
                  <c:v>801</c:v>
                </c:pt>
                <c:pt idx="734">
                  <c:v>818</c:v>
                </c:pt>
                <c:pt idx="735">
                  <c:v>805</c:v>
                </c:pt>
                <c:pt idx="736">
                  <c:v>831</c:v>
                </c:pt>
                <c:pt idx="737">
                  <c:v>792</c:v>
                </c:pt>
                <c:pt idx="738">
                  <c:v>803</c:v>
                </c:pt>
                <c:pt idx="739">
                  <c:v>808</c:v>
                </c:pt>
                <c:pt idx="740">
                  <c:v>853</c:v>
                </c:pt>
                <c:pt idx="741">
                  <c:v>829</c:v>
                </c:pt>
                <c:pt idx="742">
                  <c:v>825</c:v>
                </c:pt>
                <c:pt idx="743">
                  <c:v>822</c:v>
                </c:pt>
                <c:pt idx="744">
                  <c:v>822</c:v>
                </c:pt>
                <c:pt idx="745">
                  <c:v>827</c:v>
                </c:pt>
                <c:pt idx="746">
                  <c:v>824</c:v>
                </c:pt>
                <c:pt idx="747">
                  <c:v>823</c:v>
                </c:pt>
                <c:pt idx="748">
                  <c:v>847</c:v>
                </c:pt>
                <c:pt idx="749">
                  <c:v>853</c:v>
                </c:pt>
                <c:pt idx="750">
                  <c:v>854</c:v>
                </c:pt>
                <c:pt idx="751">
                  <c:v>830</c:v>
                </c:pt>
                <c:pt idx="752">
                  <c:v>803</c:v>
                </c:pt>
                <c:pt idx="753">
                  <c:v>866</c:v>
                </c:pt>
                <c:pt idx="754">
                  <c:v>864</c:v>
                </c:pt>
                <c:pt idx="755">
                  <c:v>836</c:v>
                </c:pt>
                <c:pt idx="756">
                  <c:v>849</c:v>
                </c:pt>
                <c:pt idx="757">
                  <c:v>846</c:v>
                </c:pt>
                <c:pt idx="758">
                  <c:v>864</c:v>
                </c:pt>
                <c:pt idx="759">
                  <c:v>830</c:v>
                </c:pt>
                <c:pt idx="760">
                  <c:v>842</c:v>
                </c:pt>
                <c:pt idx="761">
                  <c:v>807</c:v>
                </c:pt>
                <c:pt idx="762">
                  <c:v>874</c:v>
                </c:pt>
                <c:pt idx="763">
                  <c:v>848</c:v>
                </c:pt>
                <c:pt idx="764">
                  <c:v>831</c:v>
                </c:pt>
                <c:pt idx="765">
                  <c:v>878</c:v>
                </c:pt>
                <c:pt idx="766">
                  <c:v>868</c:v>
                </c:pt>
                <c:pt idx="767">
                  <c:v>841</c:v>
                </c:pt>
                <c:pt idx="768">
                  <c:v>861</c:v>
                </c:pt>
                <c:pt idx="769">
                  <c:v>871</c:v>
                </c:pt>
                <c:pt idx="770">
                  <c:v>869</c:v>
                </c:pt>
                <c:pt idx="771">
                  <c:v>873</c:v>
                </c:pt>
                <c:pt idx="772">
                  <c:v>862</c:v>
                </c:pt>
                <c:pt idx="773">
                  <c:v>828</c:v>
                </c:pt>
                <c:pt idx="774">
                  <c:v>871</c:v>
                </c:pt>
                <c:pt idx="775">
                  <c:v>883</c:v>
                </c:pt>
                <c:pt idx="776">
                  <c:v>885</c:v>
                </c:pt>
                <c:pt idx="777">
                  <c:v>870</c:v>
                </c:pt>
                <c:pt idx="778">
                  <c:v>865</c:v>
                </c:pt>
                <c:pt idx="779">
                  <c:v>806</c:v>
                </c:pt>
                <c:pt idx="780">
                  <c:v>883</c:v>
                </c:pt>
                <c:pt idx="781">
                  <c:v>858</c:v>
                </c:pt>
                <c:pt idx="782">
                  <c:v>867</c:v>
                </c:pt>
                <c:pt idx="783">
                  <c:v>840</c:v>
                </c:pt>
                <c:pt idx="784">
                  <c:v>866</c:v>
                </c:pt>
                <c:pt idx="785">
                  <c:v>868</c:v>
                </c:pt>
                <c:pt idx="786">
                  <c:v>844</c:v>
                </c:pt>
                <c:pt idx="787">
                  <c:v>844</c:v>
                </c:pt>
                <c:pt idx="788">
                  <c:v>869</c:v>
                </c:pt>
                <c:pt idx="789">
                  <c:v>876</c:v>
                </c:pt>
                <c:pt idx="790">
                  <c:v>851</c:v>
                </c:pt>
                <c:pt idx="791">
                  <c:v>874</c:v>
                </c:pt>
                <c:pt idx="792">
                  <c:v>838</c:v>
                </c:pt>
                <c:pt idx="793">
                  <c:v>860</c:v>
                </c:pt>
                <c:pt idx="794">
                  <c:v>861</c:v>
                </c:pt>
                <c:pt idx="795">
                  <c:v>827</c:v>
                </c:pt>
                <c:pt idx="796">
                  <c:v>865</c:v>
                </c:pt>
                <c:pt idx="797">
                  <c:v>859</c:v>
                </c:pt>
                <c:pt idx="798">
                  <c:v>881</c:v>
                </c:pt>
                <c:pt idx="799">
                  <c:v>852</c:v>
                </c:pt>
                <c:pt idx="800">
                  <c:v>832</c:v>
                </c:pt>
                <c:pt idx="801">
                  <c:v>853</c:v>
                </c:pt>
                <c:pt idx="802">
                  <c:v>867</c:v>
                </c:pt>
                <c:pt idx="803">
                  <c:v>853</c:v>
                </c:pt>
                <c:pt idx="804">
                  <c:v>864</c:v>
                </c:pt>
                <c:pt idx="805">
                  <c:v>862</c:v>
                </c:pt>
                <c:pt idx="806">
                  <c:v>860</c:v>
                </c:pt>
                <c:pt idx="807">
                  <c:v>870</c:v>
                </c:pt>
                <c:pt idx="808">
                  <c:v>872</c:v>
                </c:pt>
                <c:pt idx="809">
                  <c:v>877</c:v>
                </c:pt>
                <c:pt idx="810">
                  <c:v>831</c:v>
                </c:pt>
                <c:pt idx="811">
                  <c:v>849</c:v>
                </c:pt>
                <c:pt idx="812">
                  <c:v>857</c:v>
                </c:pt>
                <c:pt idx="813">
                  <c:v>885</c:v>
                </c:pt>
                <c:pt idx="814">
                  <c:v>865</c:v>
                </c:pt>
                <c:pt idx="815">
                  <c:v>871</c:v>
                </c:pt>
                <c:pt idx="816">
                  <c:v>863</c:v>
                </c:pt>
                <c:pt idx="817">
                  <c:v>864</c:v>
                </c:pt>
                <c:pt idx="818">
                  <c:v>827</c:v>
                </c:pt>
                <c:pt idx="819">
                  <c:v>836</c:v>
                </c:pt>
                <c:pt idx="820">
                  <c:v>858</c:v>
                </c:pt>
                <c:pt idx="821">
                  <c:v>859</c:v>
                </c:pt>
                <c:pt idx="822">
                  <c:v>838</c:v>
                </c:pt>
                <c:pt idx="823">
                  <c:v>857</c:v>
                </c:pt>
                <c:pt idx="824">
                  <c:v>841</c:v>
                </c:pt>
                <c:pt idx="825">
                  <c:v>881</c:v>
                </c:pt>
                <c:pt idx="826">
                  <c:v>861</c:v>
                </c:pt>
                <c:pt idx="827">
                  <c:v>844</c:v>
                </c:pt>
                <c:pt idx="828">
                  <c:v>872</c:v>
                </c:pt>
                <c:pt idx="829">
                  <c:v>848</c:v>
                </c:pt>
                <c:pt idx="830">
                  <c:v>859</c:v>
                </c:pt>
                <c:pt idx="831">
                  <c:v>865</c:v>
                </c:pt>
                <c:pt idx="832">
                  <c:v>850</c:v>
                </c:pt>
                <c:pt idx="833">
                  <c:v>834</c:v>
                </c:pt>
                <c:pt idx="834">
                  <c:v>859</c:v>
                </c:pt>
                <c:pt idx="835">
                  <c:v>875</c:v>
                </c:pt>
                <c:pt idx="836">
                  <c:v>861</c:v>
                </c:pt>
                <c:pt idx="837">
                  <c:v>859</c:v>
                </c:pt>
                <c:pt idx="838">
                  <c:v>860</c:v>
                </c:pt>
                <c:pt idx="839">
                  <c:v>881</c:v>
                </c:pt>
                <c:pt idx="840">
                  <c:v>874</c:v>
                </c:pt>
                <c:pt idx="841">
                  <c:v>897</c:v>
                </c:pt>
                <c:pt idx="842">
                  <c:v>890</c:v>
                </c:pt>
                <c:pt idx="843">
                  <c:v>893</c:v>
                </c:pt>
                <c:pt idx="844">
                  <c:v>916</c:v>
                </c:pt>
                <c:pt idx="845">
                  <c:v>887</c:v>
                </c:pt>
                <c:pt idx="846">
                  <c:v>928</c:v>
                </c:pt>
                <c:pt idx="847">
                  <c:v>886</c:v>
                </c:pt>
                <c:pt idx="848">
                  <c:v>884</c:v>
                </c:pt>
                <c:pt idx="849">
                  <c:v>843</c:v>
                </c:pt>
                <c:pt idx="850">
                  <c:v>868</c:v>
                </c:pt>
                <c:pt idx="851">
                  <c:v>841</c:v>
                </c:pt>
                <c:pt idx="852">
                  <c:v>827</c:v>
                </c:pt>
                <c:pt idx="853">
                  <c:v>818</c:v>
                </c:pt>
                <c:pt idx="854">
                  <c:v>836</c:v>
                </c:pt>
                <c:pt idx="855">
                  <c:v>809</c:v>
                </c:pt>
                <c:pt idx="856">
                  <c:v>807</c:v>
                </c:pt>
                <c:pt idx="857">
                  <c:v>792</c:v>
                </c:pt>
                <c:pt idx="858">
                  <c:v>780</c:v>
                </c:pt>
                <c:pt idx="859">
                  <c:v>771</c:v>
                </c:pt>
                <c:pt idx="860">
                  <c:v>771</c:v>
                </c:pt>
                <c:pt idx="861">
                  <c:v>756</c:v>
                </c:pt>
                <c:pt idx="862">
                  <c:v>787</c:v>
                </c:pt>
                <c:pt idx="863">
                  <c:v>760</c:v>
                </c:pt>
                <c:pt idx="864">
                  <c:v>756</c:v>
                </c:pt>
                <c:pt idx="865">
                  <c:v>765</c:v>
                </c:pt>
                <c:pt idx="866">
                  <c:v>755</c:v>
                </c:pt>
                <c:pt idx="867">
                  <c:v>760</c:v>
                </c:pt>
                <c:pt idx="868">
                  <c:v>774</c:v>
                </c:pt>
                <c:pt idx="869">
                  <c:v>741</c:v>
                </c:pt>
                <c:pt idx="870">
                  <c:v>737</c:v>
                </c:pt>
                <c:pt idx="871">
                  <c:v>748</c:v>
                </c:pt>
                <c:pt idx="872">
                  <c:v>749</c:v>
                </c:pt>
                <c:pt idx="873">
                  <c:v>726</c:v>
                </c:pt>
                <c:pt idx="874">
                  <c:v>734</c:v>
                </c:pt>
                <c:pt idx="875">
                  <c:v>704</c:v>
                </c:pt>
                <c:pt idx="876">
                  <c:v>730</c:v>
                </c:pt>
                <c:pt idx="877">
                  <c:v>720</c:v>
                </c:pt>
                <c:pt idx="878">
                  <c:v>746</c:v>
                </c:pt>
                <c:pt idx="879">
                  <c:v>725</c:v>
                </c:pt>
                <c:pt idx="880">
                  <c:v>690</c:v>
                </c:pt>
                <c:pt idx="881">
                  <c:v>718</c:v>
                </c:pt>
                <c:pt idx="882">
                  <c:v>726</c:v>
                </c:pt>
                <c:pt idx="883">
                  <c:v>697</c:v>
                </c:pt>
                <c:pt idx="884">
                  <c:v>720</c:v>
                </c:pt>
                <c:pt idx="885">
                  <c:v>696</c:v>
                </c:pt>
                <c:pt idx="886">
                  <c:v>712</c:v>
                </c:pt>
                <c:pt idx="887">
                  <c:v>730</c:v>
                </c:pt>
                <c:pt idx="888">
                  <c:v>706</c:v>
                </c:pt>
                <c:pt idx="889">
                  <c:v>709</c:v>
                </c:pt>
                <c:pt idx="890">
                  <c:v>698</c:v>
                </c:pt>
                <c:pt idx="891">
                  <c:v>716</c:v>
                </c:pt>
                <c:pt idx="892">
                  <c:v>680</c:v>
                </c:pt>
                <c:pt idx="893">
                  <c:v>691</c:v>
                </c:pt>
                <c:pt idx="894">
                  <c:v>691</c:v>
                </c:pt>
                <c:pt idx="895">
                  <c:v>702</c:v>
                </c:pt>
                <c:pt idx="896">
                  <c:v>681</c:v>
                </c:pt>
                <c:pt idx="897">
                  <c:v>698</c:v>
                </c:pt>
                <c:pt idx="898">
                  <c:v>695</c:v>
                </c:pt>
                <c:pt idx="899">
                  <c:v>713</c:v>
                </c:pt>
                <c:pt idx="900">
                  <c:v>674</c:v>
                </c:pt>
                <c:pt idx="901">
                  <c:v>695</c:v>
                </c:pt>
                <c:pt idx="902">
                  <c:v>682</c:v>
                </c:pt>
                <c:pt idx="903">
                  <c:v>690</c:v>
                </c:pt>
                <c:pt idx="904">
                  <c:v>683</c:v>
                </c:pt>
                <c:pt idx="905">
                  <c:v>696</c:v>
                </c:pt>
                <c:pt idx="906">
                  <c:v>688</c:v>
                </c:pt>
                <c:pt idx="907">
                  <c:v>688</c:v>
                </c:pt>
                <c:pt idx="908">
                  <c:v>673</c:v>
                </c:pt>
                <c:pt idx="909">
                  <c:v>680</c:v>
                </c:pt>
                <c:pt idx="910">
                  <c:v>663</c:v>
                </c:pt>
                <c:pt idx="911">
                  <c:v>662</c:v>
                </c:pt>
                <c:pt idx="912">
                  <c:v>685</c:v>
                </c:pt>
                <c:pt idx="913">
                  <c:v>659</c:v>
                </c:pt>
                <c:pt idx="914">
                  <c:v>682</c:v>
                </c:pt>
                <c:pt idx="915">
                  <c:v>668</c:v>
                </c:pt>
                <c:pt idx="916">
                  <c:v>682</c:v>
                </c:pt>
                <c:pt idx="917">
                  <c:v>677</c:v>
                </c:pt>
                <c:pt idx="918">
                  <c:v>677</c:v>
                </c:pt>
                <c:pt idx="919">
                  <c:v>671</c:v>
                </c:pt>
                <c:pt idx="920">
                  <c:v>656</c:v>
                </c:pt>
                <c:pt idx="921">
                  <c:v>662</c:v>
                </c:pt>
                <c:pt idx="922">
                  <c:v>687</c:v>
                </c:pt>
                <c:pt idx="923">
                  <c:v>667</c:v>
                </c:pt>
                <c:pt idx="924">
                  <c:v>669</c:v>
                </c:pt>
                <c:pt idx="925">
                  <c:v>663</c:v>
                </c:pt>
                <c:pt idx="926">
                  <c:v>664</c:v>
                </c:pt>
                <c:pt idx="927">
                  <c:v>673</c:v>
                </c:pt>
                <c:pt idx="928">
                  <c:v>676</c:v>
                </c:pt>
                <c:pt idx="929">
                  <c:v>653</c:v>
                </c:pt>
                <c:pt idx="930">
                  <c:v>668</c:v>
                </c:pt>
                <c:pt idx="931">
                  <c:v>647</c:v>
                </c:pt>
                <c:pt idx="932">
                  <c:v>666</c:v>
                </c:pt>
                <c:pt idx="933">
                  <c:v>649</c:v>
                </c:pt>
                <c:pt idx="934">
                  <c:v>663</c:v>
                </c:pt>
                <c:pt idx="935">
                  <c:v>629</c:v>
                </c:pt>
                <c:pt idx="936">
                  <c:v>651</c:v>
                </c:pt>
                <c:pt idx="937">
                  <c:v>656</c:v>
                </c:pt>
                <c:pt idx="938">
                  <c:v>649</c:v>
                </c:pt>
                <c:pt idx="939">
                  <c:v>634</c:v>
                </c:pt>
                <c:pt idx="940">
                  <c:v>671</c:v>
                </c:pt>
                <c:pt idx="941">
                  <c:v>648</c:v>
                </c:pt>
                <c:pt idx="942">
                  <c:v>655</c:v>
                </c:pt>
                <c:pt idx="943">
                  <c:v>669</c:v>
                </c:pt>
                <c:pt idx="944">
                  <c:v>635</c:v>
                </c:pt>
                <c:pt idx="945">
                  <c:v>646</c:v>
                </c:pt>
                <c:pt idx="946">
                  <c:v>632</c:v>
                </c:pt>
                <c:pt idx="947">
                  <c:v>634</c:v>
                </c:pt>
                <c:pt idx="948">
                  <c:v>647</c:v>
                </c:pt>
                <c:pt idx="949">
                  <c:v>641</c:v>
                </c:pt>
                <c:pt idx="950">
                  <c:v>643</c:v>
                </c:pt>
                <c:pt idx="951">
                  <c:v>653</c:v>
                </c:pt>
                <c:pt idx="952">
                  <c:v>656</c:v>
                </c:pt>
                <c:pt idx="953">
                  <c:v>649</c:v>
                </c:pt>
                <c:pt idx="954">
                  <c:v>652</c:v>
                </c:pt>
                <c:pt idx="955">
                  <c:v>643</c:v>
                </c:pt>
                <c:pt idx="956">
                  <c:v>636</c:v>
                </c:pt>
                <c:pt idx="957">
                  <c:v>648</c:v>
                </c:pt>
                <c:pt idx="958">
                  <c:v>652</c:v>
                </c:pt>
                <c:pt idx="959">
                  <c:v>628</c:v>
                </c:pt>
                <c:pt idx="960">
                  <c:v>649</c:v>
                </c:pt>
                <c:pt idx="961">
                  <c:v>655</c:v>
                </c:pt>
                <c:pt idx="962">
                  <c:v>615</c:v>
                </c:pt>
                <c:pt idx="963">
                  <c:v>656</c:v>
                </c:pt>
                <c:pt idx="964">
                  <c:v>678</c:v>
                </c:pt>
                <c:pt idx="965">
                  <c:v>634</c:v>
                </c:pt>
                <c:pt idx="966">
                  <c:v>657</c:v>
                </c:pt>
                <c:pt idx="967">
                  <c:v>655</c:v>
                </c:pt>
                <c:pt idx="968">
                  <c:v>640</c:v>
                </c:pt>
                <c:pt idx="969">
                  <c:v>625</c:v>
                </c:pt>
                <c:pt idx="970">
                  <c:v>665</c:v>
                </c:pt>
                <c:pt idx="971">
                  <c:v>671</c:v>
                </c:pt>
                <c:pt idx="972">
                  <c:v>686</c:v>
                </c:pt>
                <c:pt idx="973">
                  <c:v>657</c:v>
                </c:pt>
                <c:pt idx="974">
                  <c:v>660</c:v>
                </c:pt>
                <c:pt idx="975">
                  <c:v>689</c:v>
                </c:pt>
                <c:pt idx="976">
                  <c:v>677</c:v>
                </c:pt>
                <c:pt idx="977">
                  <c:v>700</c:v>
                </c:pt>
                <c:pt idx="978">
                  <c:v>695</c:v>
                </c:pt>
                <c:pt idx="979">
                  <c:v>733</c:v>
                </c:pt>
                <c:pt idx="980">
                  <c:v>739</c:v>
                </c:pt>
                <c:pt idx="981">
                  <c:v>720</c:v>
                </c:pt>
                <c:pt idx="982">
                  <c:v>728</c:v>
                </c:pt>
                <c:pt idx="983">
                  <c:v>767</c:v>
                </c:pt>
                <c:pt idx="984">
                  <c:v>761</c:v>
                </c:pt>
                <c:pt idx="985">
                  <c:v>774</c:v>
                </c:pt>
                <c:pt idx="986">
                  <c:v>751</c:v>
                </c:pt>
                <c:pt idx="987">
                  <c:v>736</c:v>
                </c:pt>
                <c:pt idx="988">
                  <c:v>725</c:v>
                </c:pt>
                <c:pt idx="989">
                  <c:v>701</c:v>
                </c:pt>
                <c:pt idx="990">
                  <c:v>674</c:v>
                </c:pt>
                <c:pt idx="991">
                  <c:v>669</c:v>
                </c:pt>
                <c:pt idx="992">
                  <c:v>667</c:v>
                </c:pt>
                <c:pt idx="993">
                  <c:v>627</c:v>
                </c:pt>
                <c:pt idx="994">
                  <c:v>637</c:v>
                </c:pt>
                <c:pt idx="995">
                  <c:v>653</c:v>
                </c:pt>
                <c:pt idx="996">
                  <c:v>639</c:v>
                </c:pt>
                <c:pt idx="997">
                  <c:v>636</c:v>
                </c:pt>
                <c:pt idx="998">
                  <c:v>618</c:v>
                </c:pt>
                <c:pt idx="999">
                  <c:v>627</c:v>
                </c:pt>
                <c:pt idx="1000">
                  <c:v>644</c:v>
                </c:pt>
                <c:pt idx="1001">
                  <c:v>602</c:v>
                </c:pt>
                <c:pt idx="1002">
                  <c:v>608</c:v>
                </c:pt>
                <c:pt idx="1003">
                  <c:v>620</c:v>
                </c:pt>
                <c:pt idx="1004">
                  <c:v>622</c:v>
                </c:pt>
                <c:pt idx="1005">
                  <c:v>621</c:v>
                </c:pt>
                <c:pt idx="1006">
                  <c:v>608</c:v>
                </c:pt>
                <c:pt idx="1007">
                  <c:v>622</c:v>
                </c:pt>
                <c:pt idx="1008">
                  <c:v>613</c:v>
                </c:pt>
                <c:pt idx="1009">
                  <c:v>617</c:v>
                </c:pt>
                <c:pt idx="1010">
                  <c:v>624</c:v>
                </c:pt>
                <c:pt idx="1011">
                  <c:v>626</c:v>
                </c:pt>
                <c:pt idx="1012">
                  <c:v>613</c:v>
                </c:pt>
                <c:pt idx="1013">
                  <c:v>630</c:v>
                </c:pt>
                <c:pt idx="1014">
                  <c:v>615</c:v>
                </c:pt>
                <c:pt idx="1015">
                  <c:v>606</c:v>
                </c:pt>
                <c:pt idx="1016">
                  <c:v>602</c:v>
                </c:pt>
                <c:pt idx="1017">
                  <c:v>609</c:v>
                </c:pt>
                <c:pt idx="1018">
                  <c:v>617</c:v>
                </c:pt>
                <c:pt idx="1019">
                  <c:v>619</c:v>
                </c:pt>
                <c:pt idx="1020">
                  <c:v>609</c:v>
                </c:pt>
                <c:pt idx="1021">
                  <c:v>614</c:v>
                </c:pt>
                <c:pt idx="1022">
                  <c:v>595</c:v>
                </c:pt>
                <c:pt idx="1023">
                  <c:v>607</c:v>
                </c:pt>
                <c:pt idx="1024">
                  <c:v>632</c:v>
                </c:pt>
                <c:pt idx="1025">
                  <c:v>616</c:v>
                </c:pt>
                <c:pt idx="1026">
                  <c:v>610</c:v>
                </c:pt>
                <c:pt idx="1027">
                  <c:v>626</c:v>
                </c:pt>
                <c:pt idx="1028">
                  <c:v>600</c:v>
                </c:pt>
                <c:pt idx="1029">
                  <c:v>583</c:v>
                </c:pt>
                <c:pt idx="1030">
                  <c:v>598</c:v>
                </c:pt>
                <c:pt idx="1031">
                  <c:v>599</c:v>
                </c:pt>
                <c:pt idx="1032">
                  <c:v>602</c:v>
                </c:pt>
                <c:pt idx="1033">
                  <c:v>614</c:v>
                </c:pt>
                <c:pt idx="1034">
                  <c:v>612</c:v>
                </c:pt>
                <c:pt idx="1035">
                  <c:v>607</c:v>
                </c:pt>
                <c:pt idx="1036">
                  <c:v>597</c:v>
                </c:pt>
                <c:pt idx="1037">
                  <c:v>601</c:v>
                </c:pt>
                <c:pt idx="1038">
                  <c:v>620</c:v>
                </c:pt>
                <c:pt idx="1039">
                  <c:v>613</c:v>
                </c:pt>
                <c:pt idx="1040">
                  <c:v>604</c:v>
                </c:pt>
                <c:pt idx="1041">
                  <c:v>606</c:v>
                </c:pt>
                <c:pt idx="1042">
                  <c:v>612</c:v>
                </c:pt>
                <c:pt idx="1043">
                  <c:v>609</c:v>
                </c:pt>
                <c:pt idx="1044">
                  <c:v>600</c:v>
                </c:pt>
                <c:pt idx="1045">
                  <c:v>614</c:v>
                </c:pt>
                <c:pt idx="1046">
                  <c:v>604</c:v>
                </c:pt>
                <c:pt idx="1047">
                  <c:v>612</c:v>
                </c:pt>
                <c:pt idx="1048">
                  <c:v>587</c:v>
                </c:pt>
                <c:pt idx="1049">
                  <c:v>620</c:v>
                </c:pt>
                <c:pt idx="1050">
                  <c:v>592</c:v>
                </c:pt>
                <c:pt idx="1051">
                  <c:v>597</c:v>
                </c:pt>
                <c:pt idx="1052">
                  <c:v>599</c:v>
                </c:pt>
                <c:pt idx="1053">
                  <c:v>608</c:v>
                </c:pt>
                <c:pt idx="1054">
                  <c:v>597</c:v>
                </c:pt>
                <c:pt idx="1055">
                  <c:v>598</c:v>
                </c:pt>
                <c:pt idx="1056">
                  <c:v>586</c:v>
                </c:pt>
                <c:pt idx="1057">
                  <c:v>601</c:v>
                </c:pt>
                <c:pt idx="1058">
                  <c:v>592</c:v>
                </c:pt>
                <c:pt idx="1059">
                  <c:v>614</c:v>
                </c:pt>
                <c:pt idx="1060">
                  <c:v>620</c:v>
                </c:pt>
                <c:pt idx="1061">
                  <c:v>594</c:v>
                </c:pt>
                <c:pt idx="1062">
                  <c:v>610</c:v>
                </c:pt>
                <c:pt idx="1063">
                  <c:v>603</c:v>
                </c:pt>
                <c:pt idx="1064">
                  <c:v>600</c:v>
                </c:pt>
                <c:pt idx="1065">
                  <c:v>621</c:v>
                </c:pt>
                <c:pt idx="1066">
                  <c:v>605</c:v>
                </c:pt>
                <c:pt idx="1067">
                  <c:v>589</c:v>
                </c:pt>
                <c:pt idx="1068">
                  <c:v>610</c:v>
                </c:pt>
                <c:pt idx="1069">
                  <c:v>593</c:v>
                </c:pt>
                <c:pt idx="1070">
                  <c:v>620</c:v>
                </c:pt>
                <c:pt idx="1071">
                  <c:v>592</c:v>
                </c:pt>
                <c:pt idx="1072">
                  <c:v>594</c:v>
                </c:pt>
                <c:pt idx="1073">
                  <c:v>597</c:v>
                </c:pt>
                <c:pt idx="1074">
                  <c:v>601</c:v>
                </c:pt>
                <c:pt idx="1075">
                  <c:v>600</c:v>
                </c:pt>
                <c:pt idx="1076">
                  <c:v>596</c:v>
                </c:pt>
                <c:pt idx="1077">
                  <c:v>612</c:v>
                </c:pt>
                <c:pt idx="1078">
                  <c:v>605</c:v>
                </c:pt>
                <c:pt idx="1079">
                  <c:v>598</c:v>
                </c:pt>
                <c:pt idx="1080">
                  <c:v>581</c:v>
                </c:pt>
                <c:pt idx="1081">
                  <c:v>606</c:v>
                </c:pt>
                <c:pt idx="1082">
                  <c:v>607</c:v>
                </c:pt>
                <c:pt idx="1083">
                  <c:v>584</c:v>
                </c:pt>
                <c:pt idx="1084">
                  <c:v>582</c:v>
                </c:pt>
                <c:pt idx="1085">
                  <c:v>608</c:v>
                </c:pt>
                <c:pt idx="1086">
                  <c:v>584</c:v>
                </c:pt>
                <c:pt idx="1087">
                  <c:v>591</c:v>
                </c:pt>
                <c:pt idx="1088">
                  <c:v>595</c:v>
                </c:pt>
                <c:pt idx="1089">
                  <c:v>598</c:v>
                </c:pt>
                <c:pt idx="1090">
                  <c:v>585</c:v>
                </c:pt>
                <c:pt idx="1091">
                  <c:v>611</c:v>
                </c:pt>
                <c:pt idx="1092">
                  <c:v>596</c:v>
                </c:pt>
                <c:pt idx="1093">
                  <c:v>584</c:v>
                </c:pt>
                <c:pt idx="1094">
                  <c:v>584</c:v>
                </c:pt>
                <c:pt idx="1095">
                  <c:v>592</c:v>
                </c:pt>
                <c:pt idx="1096">
                  <c:v>595</c:v>
                </c:pt>
                <c:pt idx="1097">
                  <c:v>586</c:v>
                </c:pt>
                <c:pt idx="1098">
                  <c:v>599</c:v>
                </c:pt>
                <c:pt idx="1099">
                  <c:v>603</c:v>
                </c:pt>
                <c:pt idx="1100">
                  <c:v>595</c:v>
                </c:pt>
                <c:pt idx="1101">
                  <c:v>602</c:v>
                </c:pt>
                <c:pt idx="1102">
                  <c:v>588</c:v>
                </c:pt>
                <c:pt idx="1103">
                  <c:v>581</c:v>
                </c:pt>
                <c:pt idx="1104">
                  <c:v>591</c:v>
                </c:pt>
                <c:pt idx="1105">
                  <c:v>589</c:v>
                </c:pt>
                <c:pt idx="1106">
                  <c:v>594</c:v>
                </c:pt>
                <c:pt idx="1107">
                  <c:v>592</c:v>
                </c:pt>
                <c:pt idx="1108">
                  <c:v>613</c:v>
                </c:pt>
                <c:pt idx="1109">
                  <c:v>598</c:v>
                </c:pt>
                <c:pt idx="1110">
                  <c:v>595</c:v>
                </c:pt>
                <c:pt idx="1111">
                  <c:v>583</c:v>
                </c:pt>
                <c:pt idx="1112">
                  <c:v>603</c:v>
                </c:pt>
                <c:pt idx="1113">
                  <c:v>614</c:v>
                </c:pt>
                <c:pt idx="1114">
                  <c:v>581</c:v>
                </c:pt>
                <c:pt idx="1115">
                  <c:v>602</c:v>
                </c:pt>
                <c:pt idx="1116">
                  <c:v>582</c:v>
                </c:pt>
                <c:pt idx="1117">
                  <c:v>599</c:v>
                </c:pt>
                <c:pt idx="1118">
                  <c:v>610</c:v>
                </c:pt>
                <c:pt idx="1119">
                  <c:v>574</c:v>
                </c:pt>
                <c:pt idx="1120">
                  <c:v>584</c:v>
                </c:pt>
                <c:pt idx="1121">
                  <c:v>582</c:v>
                </c:pt>
                <c:pt idx="1122">
                  <c:v>590</c:v>
                </c:pt>
                <c:pt idx="1123">
                  <c:v>608</c:v>
                </c:pt>
                <c:pt idx="1124">
                  <c:v>580</c:v>
                </c:pt>
                <c:pt idx="1125">
                  <c:v>597</c:v>
                </c:pt>
                <c:pt idx="1126">
                  <c:v>609</c:v>
                </c:pt>
                <c:pt idx="1127">
                  <c:v>591</c:v>
                </c:pt>
                <c:pt idx="1128">
                  <c:v>585</c:v>
                </c:pt>
                <c:pt idx="1129">
                  <c:v>582</c:v>
                </c:pt>
                <c:pt idx="1130">
                  <c:v>582</c:v>
                </c:pt>
                <c:pt idx="1131">
                  <c:v>606</c:v>
                </c:pt>
                <c:pt idx="1132">
                  <c:v>576</c:v>
                </c:pt>
                <c:pt idx="1133">
                  <c:v>581</c:v>
                </c:pt>
                <c:pt idx="1134">
                  <c:v>582</c:v>
                </c:pt>
                <c:pt idx="1135">
                  <c:v>584</c:v>
                </c:pt>
                <c:pt idx="1136">
                  <c:v>574</c:v>
                </c:pt>
                <c:pt idx="1137">
                  <c:v>581</c:v>
                </c:pt>
                <c:pt idx="1138">
                  <c:v>578</c:v>
                </c:pt>
                <c:pt idx="1139">
                  <c:v>589</c:v>
                </c:pt>
                <c:pt idx="1140">
                  <c:v>583</c:v>
                </c:pt>
                <c:pt idx="1141">
                  <c:v>576</c:v>
                </c:pt>
                <c:pt idx="1142">
                  <c:v>580</c:v>
                </c:pt>
                <c:pt idx="1143">
                  <c:v>596</c:v>
                </c:pt>
                <c:pt idx="1144">
                  <c:v>586</c:v>
                </c:pt>
                <c:pt idx="1145">
                  <c:v>604</c:v>
                </c:pt>
                <c:pt idx="1146">
                  <c:v>589</c:v>
                </c:pt>
                <c:pt idx="1147">
                  <c:v>587</c:v>
                </c:pt>
                <c:pt idx="1148">
                  <c:v>584</c:v>
                </c:pt>
                <c:pt idx="1149">
                  <c:v>596</c:v>
                </c:pt>
                <c:pt idx="1150">
                  <c:v>578</c:v>
                </c:pt>
                <c:pt idx="1151">
                  <c:v>590</c:v>
                </c:pt>
                <c:pt idx="1152">
                  <c:v>595</c:v>
                </c:pt>
                <c:pt idx="1153">
                  <c:v>595</c:v>
                </c:pt>
                <c:pt idx="1154">
                  <c:v>601</c:v>
                </c:pt>
                <c:pt idx="1155">
                  <c:v>596</c:v>
                </c:pt>
                <c:pt idx="1156">
                  <c:v>588</c:v>
                </c:pt>
                <c:pt idx="1157">
                  <c:v>589</c:v>
                </c:pt>
                <c:pt idx="1158">
                  <c:v>587</c:v>
                </c:pt>
                <c:pt idx="1159">
                  <c:v>600</c:v>
                </c:pt>
                <c:pt idx="1160">
                  <c:v>591</c:v>
                </c:pt>
                <c:pt idx="1161">
                  <c:v>604</c:v>
                </c:pt>
                <c:pt idx="1162">
                  <c:v>602</c:v>
                </c:pt>
                <c:pt idx="1163">
                  <c:v>593</c:v>
                </c:pt>
                <c:pt idx="1164">
                  <c:v>598</c:v>
                </c:pt>
                <c:pt idx="1165">
                  <c:v>593</c:v>
                </c:pt>
                <c:pt idx="1166">
                  <c:v>583</c:v>
                </c:pt>
                <c:pt idx="1167">
                  <c:v>594</c:v>
                </c:pt>
                <c:pt idx="1168">
                  <c:v>593</c:v>
                </c:pt>
                <c:pt idx="1169">
                  <c:v>603</c:v>
                </c:pt>
                <c:pt idx="1170">
                  <c:v>600</c:v>
                </c:pt>
                <c:pt idx="1171">
                  <c:v>604</c:v>
                </c:pt>
                <c:pt idx="1172">
                  <c:v>609</c:v>
                </c:pt>
                <c:pt idx="1173">
                  <c:v>592</c:v>
                </c:pt>
                <c:pt idx="1174">
                  <c:v>595</c:v>
                </c:pt>
                <c:pt idx="1175">
                  <c:v>608</c:v>
                </c:pt>
                <c:pt idx="1176">
                  <c:v>605</c:v>
                </c:pt>
                <c:pt idx="1177">
                  <c:v>591</c:v>
                </c:pt>
                <c:pt idx="1178">
                  <c:v>593</c:v>
                </c:pt>
                <c:pt idx="1179">
                  <c:v>583</c:v>
                </c:pt>
                <c:pt idx="1180">
                  <c:v>579</c:v>
                </c:pt>
                <c:pt idx="1181">
                  <c:v>595</c:v>
                </c:pt>
                <c:pt idx="1182">
                  <c:v>604</c:v>
                </c:pt>
                <c:pt idx="1183">
                  <c:v>582</c:v>
                </c:pt>
                <c:pt idx="1184">
                  <c:v>587</c:v>
                </c:pt>
                <c:pt idx="1185">
                  <c:v>570</c:v>
                </c:pt>
                <c:pt idx="1186">
                  <c:v>587</c:v>
                </c:pt>
                <c:pt idx="1187">
                  <c:v>603</c:v>
                </c:pt>
                <c:pt idx="1188">
                  <c:v>586</c:v>
                </c:pt>
                <c:pt idx="1189">
                  <c:v>589</c:v>
                </c:pt>
                <c:pt idx="1190">
                  <c:v>596</c:v>
                </c:pt>
                <c:pt idx="1191">
                  <c:v>576</c:v>
                </c:pt>
                <c:pt idx="1192">
                  <c:v>589</c:v>
                </c:pt>
                <c:pt idx="1193">
                  <c:v>603</c:v>
                </c:pt>
                <c:pt idx="1194">
                  <c:v>586</c:v>
                </c:pt>
                <c:pt idx="1195">
                  <c:v>595</c:v>
                </c:pt>
                <c:pt idx="1196">
                  <c:v>591</c:v>
                </c:pt>
                <c:pt idx="1197">
                  <c:v>604</c:v>
                </c:pt>
                <c:pt idx="1198">
                  <c:v>607</c:v>
                </c:pt>
                <c:pt idx="1199">
                  <c:v>589</c:v>
                </c:pt>
                <c:pt idx="1200">
                  <c:v>585</c:v>
                </c:pt>
                <c:pt idx="1201">
                  <c:v>575</c:v>
                </c:pt>
                <c:pt idx="1202">
                  <c:v>600</c:v>
                </c:pt>
                <c:pt idx="1203">
                  <c:v>590</c:v>
                </c:pt>
                <c:pt idx="1204">
                  <c:v>590</c:v>
                </c:pt>
                <c:pt idx="1205">
                  <c:v>587</c:v>
                </c:pt>
                <c:pt idx="1206">
                  <c:v>580</c:v>
                </c:pt>
                <c:pt idx="1207">
                  <c:v>581</c:v>
                </c:pt>
                <c:pt idx="1208">
                  <c:v>586</c:v>
                </c:pt>
                <c:pt idx="1209">
                  <c:v>580</c:v>
                </c:pt>
                <c:pt idx="1210">
                  <c:v>587</c:v>
                </c:pt>
                <c:pt idx="1211">
                  <c:v>587</c:v>
                </c:pt>
                <c:pt idx="1212">
                  <c:v>586</c:v>
                </c:pt>
                <c:pt idx="1213">
                  <c:v>575</c:v>
                </c:pt>
                <c:pt idx="1214">
                  <c:v>576</c:v>
                </c:pt>
                <c:pt idx="1215">
                  <c:v>579</c:v>
                </c:pt>
                <c:pt idx="1216">
                  <c:v>568</c:v>
                </c:pt>
                <c:pt idx="1217">
                  <c:v>592</c:v>
                </c:pt>
                <c:pt idx="1218">
                  <c:v>569</c:v>
                </c:pt>
                <c:pt idx="1219">
                  <c:v>587</c:v>
                </c:pt>
                <c:pt idx="1220">
                  <c:v>595</c:v>
                </c:pt>
                <c:pt idx="1221">
                  <c:v>571</c:v>
                </c:pt>
                <c:pt idx="1222">
                  <c:v>592</c:v>
                </c:pt>
                <c:pt idx="1223">
                  <c:v>571</c:v>
                </c:pt>
                <c:pt idx="1224">
                  <c:v>570</c:v>
                </c:pt>
                <c:pt idx="1225">
                  <c:v>586</c:v>
                </c:pt>
                <c:pt idx="1226">
                  <c:v>582</c:v>
                </c:pt>
                <c:pt idx="1227">
                  <c:v>589</c:v>
                </c:pt>
                <c:pt idx="1228">
                  <c:v>582</c:v>
                </c:pt>
                <c:pt idx="1229">
                  <c:v>590</c:v>
                </c:pt>
                <c:pt idx="1230">
                  <c:v>572</c:v>
                </c:pt>
                <c:pt idx="1231">
                  <c:v>589</c:v>
                </c:pt>
                <c:pt idx="1232">
                  <c:v>594</c:v>
                </c:pt>
                <c:pt idx="1233">
                  <c:v>588</c:v>
                </c:pt>
                <c:pt idx="1234">
                  <c:v>568</c:v>
                </c:pt>
                <c:pt idx="1235">
                  <c:v>581</c:v>
                </c:pt>
                <c:pt idx="1236">
                  <c:v>588</c:v>
                </c:pt>
                <c:pt idx="1237">
                  <c:v>580</c:v>
                </c:pt>
                <c:pt idx="1238">
                  <c:v>597</c:v>
                </c:pt>
                <c:pt idx="1239">
                  <c:v>594</c:v>
                </c:pt>
                <c:pt idx="1240">
                  <c:v>579</c:v>
                </c:pt>
                <c:pt idx="1241">
                  <c:v>583</c:v>
                </c:pt>
                <c:pt idx="1242">
                  <c:v>580</c:v>
                </c:pt>
                <c:pt idx="1243">
                  <c:v>598</c:v>
                </c:pt>
                <c:pt idx="1244">
                  <c:v>580</c:v>
                </c:pt>
                <c:pt idx="1245">
                  <c:v>593</c:v>
                </c:pt>
                <c:pt idx="1246">
                  <c:v>588</c:v>
                </c:pt>
                <c:pt idx="1247">
                  <c:v>582</c:v>
                </c:pt>
                <c:pt idx="1248">
                  <c:v>581</c:v>
                </c:pt>
                <c:pt idx="1249">
                  <c:v>588</c:v>
                </c:pt>
                <c:pt idx="1250">
                  <c:v>572</c:v>
                </c:pt>
                <c:pt idx="1251">
                  <c:v>589</c:v>
                </c:pt>
                <c:pt idx="1252">
                  <c:v>585</c:v>
                </c:pt>
                <c:pt idx="1253">
                  <c:v>586</c:v>
                </c:pt>
                <c:pt idx="1254">
                  <c:v>593</c:v>
                </c:pt>
                <c:pt idx="1255">
                  <c:v>589</c:v>
                </c:pt>
                <c:pt idx="1256">
                  <c:v>584</c:v>
                </c:pt>
                <c:pt idx="1257">
                  <c:v>571</c:v>
                </c:pt>
                <c:pt idx="1258">
                  <c:v>593</c:v>
                </c:pt>
                <c:pt idx="1259">
                  <c:v>601</c:v>
                </c:pt>
                <c:pt idx="1260">
                  <c:v>602</c:v>
                </c:pt>
                <c:pt idx="1261">
                  <c:v>601</c:v>
                </c:pt>
                <c:pt idx="1262">
                  <c:v>590</c:v>
                </c:pt>
                <c:pt idx="1263">
                  <c:v>622</c:v>
                </c:pt>
                <c:pt idx="1264">
                  <c:v>580</c:v>
                </c:pt>
                <c:pt idx="1265">
                  <c:v>604</c:v>
                </c:pt>
                <c:pt idx="1266">
                  <c:v>581</c:v>
                </c:pt>
                <c:pt idx="1267">
                  <c:v>597</c:v>
                </c:pt>
                <c:pt idx="1268">
                  <c:v>597</c:v>
                </c:pt>
                <c:pt idx="1269">
                  <c:v>599</c:v>
                </c:pt>
                <c:pt idx="1270">
                  <c:v>592</c:v>
                </c:pt>
                <c:pt idx="1271">
                  <c:v>596</c:v>
                </c:pt>
                <c:pt idx="1272">
                  <c:v>599</c:v>
                </c:pt>
                <c:pt idx="1273">
                  <c:v>585</c:v>
                </c:pt>
                <c:pt idx="1274">
                  <c:v>615</c:v>
                </c:pt>
                <c:pt idx="1275">
                  <c:v>582</c:v>
                </c:pt>
                <c:pt idx="1276">
                  <c:v>591</c:v>
                </c:pt>
                <c:pt idx="1277">
                  <c:v>584</c:v>
                </c:pt>
                <c:pt idx="1278">
                  <c:v>587</c:v>
                </c:pt>
                <c:pt idx="1279">
                  <c:v>592</c:v>
                </c:pt>
                <c:pt idx="1280">
                  <c:v>596</c:v>
                </c:pt>
                <c:pt idx="1281">
                  <c:v>575</c:v>
                </c:pt>
                <c:pt idx="1282">
                  <c:v>595</c:v>
                </c:pt>
                <c:pt idx="1283">
                  <c:v>572</c:v>
                </c:pt>
                <c:pt idx="1284">
                  <c:v>598</c:v>
                </c:pt>
                <c:pt idx="1285">
                  <c:v>581</c:v>
                </c:pt>
                <c:pt idx="1286">
                  <c:v>578</c:v>
                </c:pt>
                <c:pt idx="1287">
                  <c:v>588</c:v>
                </c:pt>
                <c:pt idx="1288">
                  <c:v>594</c:v>
                </c:pt>
                <c:pt idx="1289">
                  <c:v>583</c:v>
                </c:pt>
                <c:pt idx="1290">
                  <c:v>586</c:v>
                </c:pt>
                <c:pt idx="1291">
                  <c:v>596</c:v>
                </c:pt>
                <c:pt idx="1292">
                  <c:v>580</c:v>
                </c:pt>
                <c:pt idx="1293">
                  <c:v>591</c:v>
                </c:pt>
                <c:pt idx="1294">
                  <c:v>605</c:v>
                </c:pt>
                <c:pt idx="1295">
                  <c:v>590</c:v>
                </c:pt>
                <c:pt idx="1296">
                  <c:v>590</c:v>
                </c:pt>
                <c:pt idx="1297">
                  <c:v>585</c:v>
                </c:pt>
                <c:pt idx="1298">
                  <c:v>600</c:v>
                </c:pt>
                <c:pt idx="1299">
                  <c:v>586</c:v>
                </c:pt>
                <c:pt idx="1300">
                  <c:v>581</c:v>
                </c:pt>
                <c:pt idx="1301">
                  <c:v>586</c:v>
                </c:pt>
                <c:pt idx="1302">
                  <c:v>584</c:v>
                </c:pt>
                <c:pt idx="1303">
                  <c:v>587</c:v>
                </c:pt>
                <c:pt idx="1304">
                  <c:v>589</c:v>
                </c:pt>
                <c:pt idx="1305">
                  <c:v>599</c:v>
                </c:pt>
                <c:pt idx="1306">
                  <c:v>589</c:v>
                </c:pt>
                <c:pt idx="1307">
                  <c:v>596</c:v>
                </c:pt>
                <c:pt idx="1308">
                  <c:v>586</c:v>
                </c:pt>
                <c:pt idx="1309">
                  <c:v>586</c:v>
                </c:pt>
                <c:pt idx="1310">
                  <c:v>596</c:v>
                </c:pt>
                <c:pt idx="1311">
                  <c:v>595</c:v>
                </c:pt>
                <c:pt idx="1312">
                  <c:v>605</c:v>
                </c:pt>
                <c:pt idx="1313">
                  <c:v>594</c:v>
                </c:pt>
                <c:pt idx="1314">
                  <c:v>591</c:v>
                </c:pt>
                <c:pt idx="1315">
                  <c:v>580</c:v>
                </c:pt>
                <c:pt idx="1316">
                  <c:v>578</c:v>
                </c:pt>
                <c:pt idx="1317">
                  <c:v>587</c:v>
                </c:pt>
                <c:pt idx="1318">
                  <c:v>590</c:v>
                </c:pt>
                <c:pt idx="1319">
                  <c:v>583</c:v>
                </c:pt>
                <c:pt idx="1320">
                  <c:v>581</c:v>
                </c:pt>
                <c:pt idx="1321">
                  <c:v>584</c:v>
                </c:pt>
                <c:pt idx="1322">
                  <c:v>591</c:v>
                </c:pt>
                <c:pt idx="1323">
                  <c:v>577</c:v>
                </c:pt>
                <c:pt idx="1324">
                  <c:v>586</c:v>
                </c:pt>
                <c:pt idx="1325">
                  <c:v>584</c:v>
                </c:pt>
                <c:pt idx="1326">
                  <c:v>588</c:v>
                </c:pt>
                <c:pt idx="1327">
                  <c:v>581</c:v>
                </c:pt>
                <c:pt idx="1328">
                  <c:v>603</c:v>
                </c:pt>
                <c:pt idx="1329">
                  <c:v>583</c:v>
                </c:pt>
                <c:pt idx="1330">
                  <c:v>583</c:v>
                </c:pt>
                <c:pt idx="1331">
                  <c:v>585</c:v>
                </c:pt>
                <c:pt idx="1332">
                  <c:v>584</c:v>
                </c:pt>
                <c:pt idx="1333">
                  <c:v>594</c:v>
                </c:pt>
                <c:pt idx="1334">
                  <c:v>596</c:v>
                </c:pt>
                <c:pt idx="1335">
                  <c:v>583</c:v>
                </c:pt>
                <c:pt idx="1336">
                  <c:v>576</c:v>
                </c:pt>
                <c:pt idx="1337">
                  <c:v>575</c:v>
                </c:pt>
                <c:pt idx="1338">
                  <c:v>585</c:v>
                </c:pt>
                <c:pt idx="1339">
                  <c:v>585</c:v>
                </c:pt>
                <c:pt idx="1340">
                  <c:v>594</c:v>
                </c:pt>
                <c:pt idx="1341">
                  <c:v>593</c:v>
                </c:pt>
                <c:pt idx="1342">
                  <c:v>597</c:v>
                </c:pt>
                <c:pt idx="1343">
                  <c:v>592</c:v>
                </c:pt>
                <c:pt idx="1344">
                  <c:v>570</c:v>
                </c:pt>
                <c:pt idx="1345">
                  <c:v>579</c:v>
                </c:pt>
                <c:pt idx="1346">
                  <c:v>561</c:v>
                </c:pt>
                <c:pt idx="1347">
                  <c:v>583</c:v>
                </c:pt>
                <c:pt idx="1348">
                  <c:v>590</c:v>
                </c:pt>
                <c:pt idx="1349">
                  <c:v>595</c:v>
                </c:pt>
                <c:pt idx="1350">
                  <c:v>569</c:v>
                </c:pt>
                <c:pt idx="1351">
                  <c:v>587</c:v>
                </c:pt>
                <c:pt idx="1352">
                  <c:v>570</c:v>
                </c:pt>
                <c:pt idx="1353">
                  <c:v>581</c:v>
                </c:pt>
                <c:pt idx="1354">
                  <c:v>579</c:v>
                </c:pt>
                <c:pt idx="1355">
                  <c:v>571</c:v>
                </c:pt>
                <c:pt idx="1356">
                  <c:v>590</c:v>
                </c:pt>
                <c:pt idx="1357">
                  <c:v>586</c:v>
                </c:pt>
                <c:pt idx="1358">
                  <c:v>578</c:v>
                </c:pt>
                <c:pt idx="1359">
                  <c:v>578</c:v>
                </c:pt>
                <c:pt idx="1360">
                  <c:v>596</c:v>
                </c:pt>
                <c:pt idx="1361">
                  <c:v>572</c:v>
                </c:pt>
                <c:pt idx="1362">
                  <c:v>594</c:v>
                </c:pt>
                <c:pt idx="1363">
                  <c:v>578</c:v>
                </c:pt>
                <c:pt idx="1364">
                  <c:v>580</c:v>
                </c:pt>
                <c:pt idx="1365">
                  <c:v>587</c:v>
                </c:pt>
                <c:pt idx="1366">
                  <c:v>594</c:v>
                </c:pt>
                <c:pt idx="1367">
                  <c:v>581</c:v>
                </c:pt>
                <c:pt idx="1368">
                  <c:v>591</c:v>
                </c:pt>
                <c:pt idx="1369">
                  <c:v>573</c:v>
                </c:pt>
                <c:pt idx="1370">
                  <c:v>581</c:v>
                </c:pt>
                <c:pt idx="1371">
                  <c:v>573</c:v>
                </c:pt>
                <c:pt idx="1372">
                  <c:v>582</c:v>
                </c:pt>
                <c:pt idx="1373">
                  <c:v>571</c:v>
                </c:pt>
                <c:pt idx="1374">
                  <c:v>593</c:v>
                </c:pt>
                <c:pt idx="1375">
                  <c:v>567</c:v>
                </c:pt>
                <c:pt idx="1376">
                  <c:v>577</c:v>
                </c:pt>
                <c:pt idx="1377">
                  <c:v>571</c:v>
                </c:pt>
                <c:pt idx="1378">
                  <c:v>594</c:v>
                </c:pt>
                <c:pt idx="1379">
                  <c:v>586</c:v>
                </c:pt>
                <c:pt idx="1380">
                  <c:v>573</c:v>
                </c:pt>
                <c:pt idx="1381">
                  <c:v>574</c:v>
                </c:pt>
                <c:pt idx="1382">
                  <c:v>563</c:v>
                </c:pt>
                <c:pt idx="1383">
                  <c:v>584</c:v>
                </c:pt>
                <c:pt idx="1384">
                  <c:v>561</c:v>
                </c:pt>
                <c:pt idx="1385">
                  <c:v>588</c:v>
                </c:pt>
                <c:pt idx="1386">
                  <c:v>570</c:v>
                </c:pt>
                <c:pt idx="1387">
                  <c:v>598</c:v>
                </c:pt>
                <c:pt idx="1388">
                  <c:v>577</c:v>
                </c:pt>
                <c:pt idx="1389">
                  <c:v>575</c:v>
                </c:pt>
                <c:pt idx="1390">
                  <c:v>578</c:v>
                </c:pt>
                <c:pt idx="1391">
                  <c:v>576</c:v>
                </c:pt>
                <c:pt idx="1392">
                  <c:v>584</c:v>
                </c:pt>
                <c:pt idx="1393">
                  <c:v>583</c:v>
                </c:pt>
                <c:pt idx="1394">
                  <c:v>588</c:v>
                </c:pt>
                <c:pt idx="1395">
                  <c:v>575</c:v>
                </c:pt>
                <c:pt idx="1396">
                  <c:v>579</c:v>
                </c:pt>
                <c:pt idx="1397">
                  <c:v>600</c:v>
                </c:pt>
                <c:pt idx="1398">
                  <c:v>586</c:v>
                </c:pt>
                <c:pt idx="1399">
                  <c:v>578</c:v>
                </c:pt>
                <c:pt idx="1400">
                  <c:v>570</c:v>
                </c:pt>
                <c:pt idx="1401">
                  <c:v>580</c:v>
                </c:pt>
                <c:pt idx="1402">
                  <c:v>587</c:v>
                </c:pt>
                <c:pt idx="1403">
                  <c:v>580</c:v>
                </c:pt>
                <c:pt idx="1404">
                  <c:v>576</c:v>
                </c:pt>
                <c:pt idx="1405">
                  <c:v>564</c:v>
                </c:pt>
                <c:pt idx="1406">
                  <c:v>584</c:v>
                </c:pt>
                <c:pt idx="1407">
                  <c:v>584</c:v>
                </c:pt>
                <c:pt idx="1408">
                  <c:v>573</c:v>
                </c:pt>
                <c:pt idx="1409">
                  <c:v>578</c:v>
                </c:pt>
                <c:pt idx="1410">
                  <c:v>557</c:v>
                </c:pt>
                <c:pt idx="1411">
                  <c:v>568</c:v>
                </c:pt>
                <c:pt idx="1412">
                  <c:v>589</c:v>
                </c:pt>
                <c:pt idx="1413">
                  <c:v>587</c:v>
                </c:pt>
                <c:pt idx="1414">
                  <c:v>572</c:v>
                </c:pt>
                <c:pt idx="1415">
                  <c:v>573</c:v>
                </c:pt>
                <c:pt idx="1416">
                  <c:v>573</c:v>
                </c:pt>
                <c:pt idx="1417">
                  <c:v>575</c:v>
                </c:pt>
                <c:pt idx="1418">
                  <c:v>590</c:v>
                </c:pt>
                <c:pt idx="1419">
                  <c:v>578</c:v>
                </c:pt>
                <c:pt idx="1420">
                  <c:v>571</c:v>
                </c:pt>
                <c:pt idx="1421">
                  <c:v>584</c:v>
                </c:pt>
                <c:pt idx="1422">
                  <c:v>576</c:v>
                </c:pt>
                <c:pt idx="1423">
                  <c:v>576</c:v>
                </c:pt>
                <c:pt idx="1424">
                  <c:v>573</c:v>
                </c:pt>
                <c:pt idx="1425">
                  <c:v>577</c:v>
                </c:pt>
                <c:pt idx="1426">
                  <c:v>582</c:v>
                </c:pt>
                <c:pt idx="1427">
                  <c:v>596</c:v>
                </c:pt>
                <c:pt idx="1428">
                  <c:v>566</c:v>
                </c:pt>
                <c:pt idx="1429">
                  <c:v>587</c:v>
                </c:pt>
                <c:pt idx="1430">
                  <c:v>578</c:v>
                </c:pt>
                <c:pt idx="1431">
                  <c:v>573</c:v>
                </c:pt>
                <c:pt idx="1432">
                  <c:v>572</c:v>
                </c:pt>
                <c:pt idx="1433">
                  <c:v>566</c:v>
                </c:pt>
                <c:pt idx="1434">
                  <c:v>578</c:v>
                </c:pt>
                <c:pt idx="1435">
                  <c:v>558</c:v>
                </c:pt>
                <c:pt idx="1436">
                  <c:v>579</c:v>
                </c:pt>
                <c:pt idx="1437">
                  <c:v>584</c:v>
                </c:pt>
                <c:pt idx="1438">
                  <c:v>567</c:v>
                </c:pt>
                <c:pt idx="1439">
                  <c:v>588</c:v>
                </c:pt>
                <c:pt idx="1440">
                  <c:v>582</c:v>
                </c:pt>
                <c:pt idx="1441">
                  <c:v>589</c:v>
                </c:pt>
                <c:pt idx="1442">
                  <c:v>565</c:v>
                </c:pt>
                <c:pt idx="1443">
                  <c:v>579</c:v>
                </c:pt>
                <c:pt idx="1444">
                  <c:v>571</c:v>
                </c:pt>
                <c:pt idx="1445">
                  <c:v>593</c:v>
                </c:pt>
                <c:pt idx="1446">
                  <c:v>588</c:v>
                </c:pt>
                <c:pt idx="1447">
                  <c:v>581</c:v>
                </c:pt>
                <c:pt idx="1448">
                  <c:v>582</c:v>
                </c:pt>
                <c:pt idx="1449">
                  <c:v>584</c:v>
                </c:pt>
                <c:pt idx="1450">
                  <c:v>580</c:v>
                </c:pt>
                <c:pt idx="1451">
                  <c:v>582</c:v>
                </c:pt>
                <c:pt idx="1452">
                  <c:v>562</c:v>
                </c:pt>
                <c:pt idx="1453">
                  <c:v>593</c:v>
                </c:pt>
                <c:pt idx="1454">
                  <c:v>579</c:v>
                </c:pt>
                <c:pt idx="1455">
                  <c:v>576</c:v>
                </c:pt>
                <c:pt idx="1456">
                  <c:v>576</c:v>
                </c:pt>
                <c:pt idx="1457">
                  <c:v>599</c:v>
                </c:pt>
                <c:pt idx="1458">
                  <c:v>588</c:v>
                </c:pt>
                <c:pt idx="1459">
                  <c:v>597</c:v>
                </c:pt>
                <c:pt idx="1460">
                  <c:v>600</c:v>
                </c:pt>
                <c:pt idx="1461">
                  <c:v>597</c:v>
                </c:pt>
                <c:pt idx="1462">
                  <c:v>575</c:v>
                </c:pt>
                <c:pt idx="1463">
                  <c:v>597</c:v>
                </c:pt>
                <c:pt idx="1464">
                  <c:v>601</c:v>
                </c:pt>
                <c:pt idx="1465">
                  <c:v>587</c:v>
                </c:pt>
                <c:pt idx="1466">
                  <c:v>572</c:v>
                </c:pt>
                <c:pt idx="1467">
                  <c:v>580</c:v>
                </c:pt>
                <c:pt idx="1468">
                  <c:v>592</c:v>
                </c:pt>
                <c:pt idx="1469">
                  <c:v>579</c:v>
                </c:pt>
                <c:pt idx="1470">
                  <c:v>619</c:v>
                </c:pt>
                <c:pt idx="1471">
                  <c:v>593</c:v>
                </c:pt>
                <c:pt idx="1472">
                  <c:v>600</c:v>
                </c:pt>
                <c:pt idx="1473">
                  <c:v>583</c:v>
                </c:pt>
                <c:pt idx="1474">
                  <c:v>606</c:v>
                </c:pt>
                <c:pt idx="1475">
                  <c:v>598</c:v>
                </c:pt>
                <c:pt idx="1476">
                  <c:v>593</c:v>
                </c:pt>
                <c:pt idx="1477">
                  <c:v>600</c:v>
                </c:pt>
                <c:pt idx="1478">
                  <c:v>594</c:v>
                </c:pt>
                <c:pt idx="1479">
                  <c:v>592</c:v>
                </c:pt>
                <c:pt idx="1480">
                  <c:v>604</c:v>
                </c:pt>
                <c:pt idx="1481">
                  <c:v>594</c:v>
                </c:pt>
                <c:pt idx="1482">
                  <c:v>599</c:v>
                </c:pt>
                <c:pt idx="1483">
                  <c:v>591</c:v>
                </c:pt>
                <c:pt idx="1484">
                  <c:v>590</c:v>
                </c:pt>
                <c:pt idx="1485">
                  <c:v>597</c:v>
                </c:pt>
                <c:pt idx="1486">
                  <c:v>590</c:v>
                </c:pt>
                <c:pt idx="1487">
                  <c:v>595</c:v>
                </c:pt>
                <c:pt idx="1488">
                  <c:v>580</c:v>
                </c:pt>
                <c:pt idx="1489">
                  <c:v>589</c:v>
                </c:pt>
                <c:pt idx="1490">
                  <c:v>571</c:v>
                </c:pt>
                <c:pt idx="1491">
                  <c:v>576</c:v>
                </c:pt>
                <c:pt idx="1492">
                  <c:v>575</c:v>
                </c:pt>
                <c:pt idx="1493">
                  <c:v>597</c:v>
                </c:pt>
                <c:pt idx="1494">
                  <c:v>587</c:v>
                </c:pt>
                <c:pt idx="1495">
                  <c:v>586</c:v>
                </c:pt>
                <c:pt idx="1496">
                  <c:v>597</c:v>
                </c:pt>
                <c:pt idx="1497">
                  <c:v>587</c:v>
                </c:pt>
                <c:pt idx="1498">
                  <c:v>595</c:v>
                </c:pt>
                <c:pt idx="1499">
                  <c:v>589</c:v>
                </c:pt>
                <c:pt idx="1500">
                  <c:v>590</c:v>
                </c:pt>
                <c:pt idx="1501">
                  <c:v>587</c:v>
                </c:pt>
                <c:pt idx="1502">
                  <c:v>584</c:v>
                </c:pt>
                <c:pt idx="1503">
                  <c:v>582</c:v>
                </c:pt>
                <c:pt idx="1504">
                  <c:v>566</c:v>
                </c:pt>
                <c:pt idx="1505">
                  <c:v>579</c:v>
                </c:pt>
                <c:pt idx="1506">
                  <c:v>565</c:v>
                </c:pt>
                <c:pt idx="1507">
                  <c:v>579</c:v>
                </c:pt>
                <c:pt idx="1508">
                  <c:v>595</c:v>
                </c:pt>
                <c:pt idx="1509">
                  <c:v>574</c:v>
                </c:pt>
                <c:pt idx="1510">
                  <c:v>586</c:v>
                </c:pt>
                <c:pt idx="1511">
                  <c:v>582</c:v>
                </c:pt>
                <c:pt idx="1512">
                  <c:v>595</c:v>
                </c:pt>
                <c:pt idx="1513">
                  <c:v>585</c:v>
                </c:pt>
                <c:pt idx="1514">
                  <c:v>592</c:v>
                </c:pt>
                <c:pt idx="1515">
                  <c:v>587</c:v>
                </c:pt>
                <c:pt idx="1516">
                  <c:v>599</c:v>
                </c:pt>
                <c:pt idx="1517">
                  <c:v>587</c:v>
                </c:pt>
                <c:pt idx="1518">
                  <c:v>577</c:v>
                </c:pt>
                <c:pt idx="1519">
                  <c:v>603</c:v>
                </c:pt>
                <c:pt idx="1520">
                  <c:v>596</c:v>
                </c:pt>
                <c:pt idx="1521">
                  <c:v>593</c:v>
                </c:pt>
                <c:pt idx="1522">
                  <c:v>597</c:v>
                </c:pt>
                <c:pt idx="1523">
                  <c:v>592</c:v>
                </c:pt>
                <c:pt idx="1524">
                  <c:v>587</c:v>
                </c:pt>
                <c:pt idx="1525">
                  <c:v>600</c:v>
                </c:pt>
                <c:pt idx="1526">
                  <c:v>588</c:v>
                </c:pt>
                <c:pt idx="1527">
                  <c:v>580</c:v>
                </c:pt>
                <c:pt idx="1528">
                  <c:v>581</c:v>
                </c:pt>
                <c:pt idx="1529">
                  <c:v>599</c:v>
                </c:pt>
                <c:pt idx="1530">
                  <c:v>581</c:v>
                </c:pt>
                <c:pt idx="1531">
                  <c:v>580</c:v>
                </c:pt>
                <c:pt idx="1532">
                  <c:v>576</c:v>
                </c:pt>
                <c:pt idx="1533">
                  <c:v>588</c:v>
                </c:pt>
                <c:pt idx="1534">
                  <c:v>594</c:v>
                </c:pt>
                <c:pt idx="1535">
                  <c:v>594</c:v>
                </c:pt>
                <c:pt idx="1536">
                  <c:v>594</c:v>
                </c:pt>
                <c:pt idx="1537">
                  <c:v>601</c:v>
                </c:pt>
                <c:pt idx="1538">
                  <c:v>592</c:v>
                </c:pt>
                <c:pt idx="1539">
                  <c:v>584</c:v>
                </c:pt>
                <c:pt idx="1540">
                  <c:v>594</c:v>
                </c:pt>
                <c:pt idx="1541">
                  <c:v>589</c:v>
                </c:pt>
                <c:pt idx="1542">
                  <c:v>598</c:v>
                </c:pt>
                <c:pt idx="1543">
                  <c:v>594</c:v>
                </c:pt>
                <c:pt idx="1544">
                  <c:v>609</c:v>
                </c:pt>
                <c:pt idx="1545">
                  <c:v>585</c:v>
                </c:pt>
                <c:pt idx="1546">
                  <c:v>606</c:v>
                </c:pt>
                <c:pt idx="1547">
                  <c:v>599</c:v>
                </c:pt>
                <c:pt idx="1548">
                  <c:v>603</c:v>
                </c:pt>
                <c:pt idx="1549">
                  <c:v>599</c:v>
                </c:pt>
                <c:pt idx="1550">
                  <c:v>598</c:v>
                </c:pt>
                <c:pt idx="1551">
                  <c:v>590</c:v>
                </c:pt>
                <c:pt idx="1552">
                  <c:v>607</c:v>
                </c:pt>
                <c:pt idx="1553">
                  <c:v>585</c:v>
                </c:pt>
                <c:pt idx="1554">
                  <c:v>581</c:v>
                </c:pt>
                <c:pt idx="1555">
                  <c:v>584</c:v>
                </c:pt>
                <c:pt idx="1556">
                  <c:v>593</c:v>
                </c:pt>
                <c:pt idx="1557">
                  <c:v>591</c:v>
                </c:pt>
                <c:pt idx="1558">
                  <c:v>578</c:v>
                </c:pt>
                <c:pt idx="1559">
                  <c:v>594</c:v>
                </c:pt>
                <c:pt idx="1560">
                  <c:v>579</c:v>
                </c:pt>
                <c:pt idx="1561">
                  <c:v>610</c:v>
                </c:pt>
                <c:pt idx="1562">
                  <c:v>596</c:v>
                </c:pt>
                <c:pt idx="1563">
                  <c:v>606</c:v>
                </c:pt>
                <c:pt idx="1564">
                  <c:v>595</c:v>
                </c:pt>
                <c:pt idx="1565">
                  <c:v>591</c:v>
                </c:pt>
                <c:pt idx="1566">
                  <c:v>598</c:v>
                </c:pt>
                <c:pt idx="1567">
                  <c:v>586</c:v>
                </c:pt>
                <c:pt idx="1568">
                  <c:v>601</c:v>
                </c:pt>
                <c:pt idx="1569">
                  <c:v>587</c:v>
                </c:pt>
                <c:pt idx="1570">
                  <c:v>597</c:v>
                </c:pt>
                <c:pt idx="1571">
                  <c:v>585</c:v>
                </c:pt>
                <c:pt idx="1572">
                  <c:v>591</c:v>
                </c:pt>
                <c:pt idx="1573">
                  <c:v>596</c:v>
                </c:pt>
                <c:pt idx="1574">
                  <c:v>611</c:v>
                </c:pt>
                <c:pt idx="1575">
                  <c:v>602</c:v>
                </c:pt>
                <c:pt idx="1576">
                  <c:v>587</c:v>
                </c:pt>
                <c:pt idx="1577">
                  <c:v>595</c:v>
                </c:pt>
                <c:pt idx="1578">
                  <c:v>607</c:v>
                </c:pt>
                <c:pt idx="1579">
                  <c:v>591</c:v>
                </c:pt>
                <c:pt idx="1580">
                  <c:v>585</c:v>
                </c:pt>
                <c:pt idx="1581">
                  <c:v>600</c:v>
                </c:pt>
                <c:pt idx="1582">
                  <c:v>618</c:v>
                </c:pt>
                <c:pt idx="1583">
                  <c:v>607</c:v>
                </c:pt>
                <c:pt idx="1584">
                  <c:v>610</c:v>
                </c:pt>
                <c:pt idx="1585">
                  <c:v>584</c:v>
                </c:pt>
                <c:pt idx="1586">
                  <c:v>600</c:v>
                </c:pt>
                <c:pt idx="1587">
                  <c:v>613</c:v>
                </c:pt>
                <c:pt idx="1588">
                  <c:v>602</c:v>
                </c:pt>
                <c:pt idx="1589">
                  <c:v>609</c:v>
                </c:pt>
                <c:pt idx="1590">
                  <c:v>607</c:v>
                </c:pt>
                <c:pt idx="1591">
                  <c:v>619</c:v>
                </c:pt>
                <c:pt idx="1592">
                  <c:v>614</c:v>
                </c:pt>
                <c:pt idx="1593">
                  <c:v>600</c:v>
                </c:pt>
                <c:pt idx="1594">
                  <c:v>593</c:v>
                </c:pt>
                <c:pt idx="1595">
                  <c:v>604</c:v>
                </c:pt>
                <c:pt idx="1596">
                  <c:v>600</c:v>
                </c:pt>
                <c:pt idx="1597">
                  <c:v>591</c:v>
                </c:pt>
                <c:pt idx="1598">
                  <c:v>594</c:v>
                </c:pt>
                <c:pt idx="1599">
                  <c:v>589</c:v>
                </c:pt>
                <c:pt idx="1600">
                  <c:v>610</c:v>
                </c:pt>
                <c:pt idx="1601">
                  <c:v>594</c:v>
                </c:pt>
                <c:pt idx="1602">
                  <c:v>608</c:v>
                </c:pt>
                <c:pt idx="1603">
                  <c:v>612</c:v>
                </c:pt>
                <c:pt idx="1604">
                  <c:v>616</c:v>
                </c:pt>
                <c:pt idx="1605">
                  <c:v>615</c:v>
                </c:pt>
                <c:pt idx="1606">
                  <c:v>603</c:v>
                </c:pt>
                <c:pt idx="1607">
                  <c:v>583</c:v>
                </c:pt>
                <c:pt idx="1608">
                  <c:v>619</c:v>
                </c:pt>
                <c:pt idx="1609">
                  <c:v>611</c:v>
                </c:pt>
                <c:pt idx="1610">
                  <c:v>613</c:v>
                </c:pt>
                <c:pt idx="1611">
                  <c:v>620</c:v>
                </c:pt>
                <c:pt idx="1612">
                  <c:v>615</c:v>
                </c:pt>
                <c:pt idx="1613">
                  <c:v>614</c:v>
                </c:pt>
                <c:pt idx="1614">
                  <c:v>617</c:v>
                </c:pt>
                <c:pt idx="1615">
                  <c:v>606</c:v>
                </c:pt>
                <c:pt idx="1616">
                  <c:v>622</c:v>
                </c:pt>
                <c:pt idx="1617">
                  <c:v>614</c:v>
                </c:pt>
                <c:pt idx="1618">
                  <c:v>624</c:v>
                </c:pt>
                <c:pt idx="1619">
                  <c:v>618</c:v>
                </c:pt>
                <c:pt idx="1620">
                  <c:v>636</c:v>
                </c:pt>
                <c:pt idx="1621">
                  <c:v>633</c:v>
                </c:pt>
                <c:pt idx="1622">
                  <c:v>606</c:v>
                </c:pt>
                <c:pt idx="1623">
                  <c:v>614</c:v>
                </c:pt>
                <c:pt idx="1624">
                  <c:v>617</c:v>
                </c:pt>
                <c:pt idx="1625">
                  <c:v>629</c:v>
                </c:pt>
                <c:pt idx="1626">
                  <c:v>638</c:v>
                </c:pt>
                <c:pt idx="1627">
                  <c:v>621</c:v>
                </c:pt>
                <c:pt idx="1628">
                  <c:v>592</c:v>
                </c:pt>
                <c:pt idx="1629">
                  <c:v>629</c:v>
                </c:pt>
                <c:pt idx="1630">
                  <c:v>637</c:v>
                </c:pt>
                <c:pt idx="1631">
                  <c:v>617</c:v>
                </c:pt>
                <c:pt idx="1632">
                  <c:v>627</c:v>
                </c:pt>
                <c:pt idx="1633">
                  <c:v>611</c:v>
                </c:pt>
                <c:pt idx="1634">
                  <c:v>624</c:v>
                </c:pt>
                <c:pt idx="1635">
                  <c:v>624</c:v>
                </c:pt>
                <c:pt idx="1636">
                  <c:v>625</c:v>
                </c:pt>
                <c:pt idx="1637">
                  <c:v>592</c:v>
                </c:pt>
                <c:pt idx="1638">
                  <c:v>633</c:v>
                </c:pt>
                <c:pt idx="1639">
                  <c:v>629</c:v>
                </c:pt>
                <c:pt idx="1640">
                  <c:v>628</c:v>
                </c:pt>
                <c:pt idx="1641">
                  <c:v>609</c:v>
                </c:pt>
                <c:pt idx="1642">
                  <c:v>617</c:v>
                </c:pt>
                <c:pt idx="1643">
                  <c:v>630</c:v>
                </c:pt>
                <c:pt idx="1644">
                  <c:v>633</c:v>
                </c:pt>
                <c:pt idx="1645">
                  <c:v>635</c:v>
                </c:pt>
                <c:pt idx="1646">
                  <c:v>638</c:v>
                </c:pt>
                <c:pt idx="1647">
                  <c:v>640</c:v>
                </c:pt>
                <c:pt idx="1648">
                  <c:v>651</c:v>
                </c:pt>
                <c:pt idx="1649">
                  <c:v>633</c:v>
                </c:pt>
                <c:pt idx="1650">
                  <c:v>638</c:v>
                </c:pt>
                <c:pt idx="1651">
                  <c:v>627</c:v>
                </c:pt>
                <c:pt idx="1652">
                  <c:v>634</c:v>
                </c:pt>
                <c:pt idx="1653">
                  <c:v>645</c:v>
                </c:pt>
                <c:pt idx="1654">
                  <c:v>646</c:v>
                </c:pt>
                <c:pt idx="1655">
                  <c:v>647</c:v>
                </c:pt>
                <c:pt idx="1656">
                  <c:v>635</c:v>
                </c:pt>
                <c:pt idx="1657">
                  <c:v>638</c:v>
                </c:pt>
                <c:pt idx="1658">
                  <c:v>657</c:v>
                </c:pt>
                <c:pt idx="1659">
                  <c:v>640</c:v>
                </c:pt>
                <c:pt idx="1660">
                  <c:v>648</c:v>
                </c:pt>
                <c:pt idx="1661">
                  <c:v>630</c:v>
                </c:pt>
                <c:pt idx="1662">
                  <c:v>651</c:v>
                </c:pt>
                <c:pt idx="1663">
                  <c:v>666</c:v>
                </c:pt>
                <c:pt idx="1664">
                  <c:v>642</c:v>
                </c:pt>
                <c:pt idx="1665">
                  <c:v>631</c:v>
                </c:pt>
                <c:pt idx="1666">
                  <c:v>636</c:v>
                </c:pt>
                <c:pt idx="1667">
                  <c:v>633</c:v>
                </c:pt>
                <c:pt idx="1668">
                  <c:v>660</c:v>
                </c:pt>
                <c:pt idx="1669">
                  <c:v>645</c:v>
                </c:pt>
                <c:pt idx="1670">
                  <c:v>615</c:v>
                </c:pt>
                <c:pt idx="1671">
                  <c:v>636</c:v>
                </c:pt>
                <c:pt idx="1672">
                  <c:v>654</c:v>
                </c:pt>
                <c:pt idx="1673">
                  <c:v>619</c:v>
                </c:pt>
                <c:pt idx="1674">
                  <c:v>622</c:v>
                </c:pt>
                <c:pt idx="1675">
                  <c:v>650</c:v>
                </c:pt>
                <c:pt idx="1676">
                  <c:v>624</c:v>
                </c:pt>
                <c:pt idx="1677">
                  <c:v>628</c:v>
                </c:pt>
                <c:pt idx="1678">
                  <c:v>641</c:v>
                </c:pt>
                <c:pt idx="1679">
                  <c:v>627</c:v>
                </c:pt>
                <c:pt idx="1680">
                  <c:v>617</c:v>
                </c:pt>
                <c:pt idx="1681">
                  <c:v>616</c:v>
                </c:pt>
                <c:pt idx="1682">
                  <c:v>673</c:v>
                </c:pt>
                <c:pt idx="1683">
                  <c:v>627</c:v>
                </c:pt>
                <c:pt idx="1684">
                  <c:v>649</c:v>
                </c:pt>
                <c:pt idx="1685">
                  <c:v>614</c:v>
                </c:pt>
                <c:pt idx="1686">
                  <c:v>618</c:v>
                </c:pt>
                <c:pt idx="1687">
                  <c:v>631</c:v>
                </c:pt>
                <c:pt idx="1688">
                  <c:v>607</c:v>
                </c:pt>
                <c:pt idx="1689">
                  <c:v>639</c:v>
                </c:pt>
                <c:pt idx="1690">
                  <c:v>615</c:v>
                </c:pt>
                <c:pt idx="1691">
                  <c:v>622</c:v>
                </c:pt>
                <c:pt idx="1692">
                  <c:v>617</c:v>
                </c:pt>
                <c:pt idx="1693">
                  <c:v>611</c:v>
                </c:pt>
                <c:pt idx="1694">
                  <c:v>617</c:v>
                </c:pt>
                <c:pt idx="1695">
                  <c:v>645</c:v>
                </c:pt>
                <c:pt idx="1696">
                  <c:v>628</c:v>
                </c:pt>
                <c:pt idx="1697">
                  <c:v>610</c:v>
                </c:pt>
                <c:pt idx="1698">
                  <c:v>639</c:v>
                </c:pt>
                <c:pt idx="1699">
                  <c:v>630</c:v>
                </c:pt>
                <c:pt idx="1700">
                  <c:v>603</c:v>
                </c:pt>
                <c:pt idx="1701">
                  <c:v>618</c:v>
                </c:pt>
                <c:pt idx="1702">
                  <c:v>613</c:v>
                </c:pt>
                <c:pt idx="1703">
                  <c:v>613</c:v>
                </c:pt>
                <c:pt idx="1704">
                  <c:v>634</c:v>
                </c:pt>
                <c:pt idx="1705">
                  <c:v>614</c:v>
                </c:pt>
                <c:pt idx="1706">
                  <c:v>616</c:v>
                </c:pt>
                <c:pt idx="1707">
                  <c:v>623</c:v>
                </c:pt>
                <c:pt idx="1708">
                  <c:v>637</c:v>
                </c:pt>
                <c:pt idx="1709">
                  <c:v>626</c:v>
                </c:pt>
                <c:pt idx="1710">
                  <c:v>607</c:v>
                </c:pt>
                <c:pt idx="1711">
                  <c:v>627</c:v>
                </c:pt>
                <c:pt idx="1712">
                  <c:v>600</c:v>
                </c:pt>
                <c:pt idx="1713">
                  <c:v>607</c:v>
                </c:pt>
                <c:pt idx="1714">
                  <c:v>622</c:v>
                </c:pt>
                <c:pt idx="1715">
                  <c:v>614</c:v>
                </c:pt>
                <c:pt idx="1716">
                  <c:v>609</c:v>
                </c:pt>
                <c:pt idx="1717">
                  <c:v>637</c:v>
                </c:pt>
                <c:pt idx="1718">
                  <c:v>605</c:v>
                </c:pt>
                <c:pt idx="1719">
                  <c:v>622</c:v>
                </c:pt>
                <c:pt idx="1720">
                  <c:v>636</c:v>
                </c:pt>
                <c:pt idx="1721">
                  <c:v>620</c:v>
                </c:pt>
                <c:pt idx="1722">
                  <c:v>626</c:v>
                </c:pt>
                <c:pt idx="1723">
                  <c:v>633</c:v>
                </c:pt>
                <c:pt idx="1724">
                  <c:v>601</c:v>
                </c:pt>
                <c:pt idx="1725">
                  <c:v>593</c:v>
                </c:pt>
                <c:pt idx="1726">
                  <c:v>611</c:v>
                </c:pt>
                <c:pt idx="1727">
                  <c:v>617</c:v>
                </c:pt>
                <c:pt idx="1728">
                  <c:v>607</c:v>
                </c:pt>
                <c:pt idx="1729">
                  <c:v>609</c:v>
                </c:pt>
                <c:pt idx="1730">
                  <c:v>617</c:v>
                </c:pt>
                <c:pt idx="1731">
                  <c:v>597</c:v>
                </c:pt>
                <c:pt idx="1732">
                  <c:v>605</c:v>
                </c:pt>
                <c:pt idx="1733">
                  <c:v>593</c:v>
                </c:pt>
                <c:pt idx="1734">
                  <c:v>613</c:v>
                </c:pt>
                <c:pt idx="1735">
                  <c:v>604</c:v>
                </c:pt>
                <c:pt idx="1736">
                  <c:v>617</c:v>
                </c:pt>
                <c:pt idx="1737">
                  <c:v>617</c:v>
                </c:pt>
                <c:pt idx="1738">
                  <c:v>603</c:v>
                </c:pt>
                <c:pt idx="1739">
                  <c:v>618</c:v>
                </c:pt>
                <c:pt idx="1740">
                  <c:v>599</c:v>
                </c:pt>
                <c:pt idx="1741">
                  <c:v>605</c:v>
                </c:pt>
                <c:pt idx="1742">
                  <c:v>607</c:v>
                </c:pt>
                <c:pt idx="1743">
                  <c:v>622</c:v>
                </c:pt>
                <c:pt idx="1744">
                  <c:v>606</c:v>
                </c:pt>
                <c:pt idx="1745">
                  <c:v>610</c:v>
                </c:pt>
                <c:pt idx="1746">
                  <c:v>622</c:v>
                </c:pt>
                <c:pt idx="1747">
                  <c:v>620</c:v>
                </c:pt>
                <c:pt idx="1748">
                  <c:v>597</c:v>
                </c:pt>
                <c:pt idx="1749">
                  <c:v>610</c:v>
                </c:pt>
                <c:pt idx="1750">
                  <c:v>613</c:v>
                </c:pt>
                <c:pt idx="1751">
                  <c:v>623</c:v>
                </c:pt>
                <c:pt idx="1752">
                  <c:v>599</c:v>
                </c:pt>
                <c:pt idx="1753">
                  <c:v>601</c:v>
                </c:pt>
                <c:pt idx="1754">
                  <c:v>599</c:v>
                </c:pt>
                <c:pt idx="1755">
                  <c:v>594</c:v>
                </c:pt>
                <c:pt idx="1756">
                  <c:v>618</c:v>
                </c:pt>
                <c:pt idx="1757">
                  <c:v>617</c:v>
                </c:pt>
                <c:pt idx="1758">
                  <c:v>591</c:v>
                </c:pt>
                <c:pt idx="1759">
                  <c:v>595</c:v>
                </c:pt>
                <c:pt idx="1760">
                  <c:v>607</c:v>
                </c:pt>
                <c:pt idx="1761">
                  <c:v>603</c:v>
                </c:pt>
                <c:pt idx="1762">
                  <c:v>600</c:v>
                </c:pt>
                <c:pt idx="1763">
                  <c:v>615</c:v>
                </c:pt>
                <c:pt idx="1764">
                  <c:v>598</c:v>
                </c:pt>
                <c:pt idx="1765">
                  <c:v>592</c:v>
                </c:pt>
                <c:pt idx="1766">
                  <c:v>613</c:v>
                </c:pt>
                <c:pt idx="1767">
                  <c:v>594</c:v>
                </c:pt>
                <c:pt idx="1768">
                  <c:v>596</c:v>
                </c:pt>
                <c:pt idx="1769">
                  <c:v>588</c:v>
                </c:pt>
                <c:pt idx="1770">
                  <c:v>589</c:v>
                </c:pt>
                <c:pt idx="1771">
                  <c:v>616</c:v>
                </c:pt>
                <c:pt idx="1772">
                  <c:v>597</c:v>
                </c:pt>
                <c:pt idx="1773">
                  <c:v>601</c:v>
                </c:pt>
                <c:pt idx="1774">
                  <c:v>592</c:v>
                </c:pt>
                <c:pt idx="1775">
                  <c:v>583</c:v>
                </c:pt>
                <c:pt idx="1776">
                  <c:v>597</c:v>
                </c:pt>
                <c:pt idx="1777">
                  <c:v>611</c:v>
                </c:pt>
                <c:pt idx="1778">
                  <c:v>601</c:v>
                </c:pt>
                <c:pt idx="1779">
                  <c:v>611</c:v>
                </c:pt>
                <c:pt idx="1780">
                  <c:v>606</c:v>
                </c:pt>
                <c:pt idx="1781">
                  <c:v>614</c:v>
                </c:pt>
                <c:pt idx="1782">
                  <c:v>596</c:v>
                </c:pt>
                <c:pt idx="1783">
                  <c:v>593</c:v>
                </c:pt>
                <c:pt idx="1784">
                  <c:v>597</c:v>
                </c:pt>
                <c:pt idx="1785">
                  <c:v>614</c:v>
                </c:pt>
                <c:pt idx="1786">
                  <c:v>601</c:v>
                </c:pt>
                <c:pt idx="1787">
                  <c:v>629</c:v>
                </c:pt>
                <c:pt idx="1788">
                  <c:v>578</c:v>
                </c:pt>
                <c:pt idx="1789">
                  <c:v>607</c:v>
                </c:pt>
                <c:pt idx="1790">
                  <c:v>594</c:v>
                </c:pt>
                <c:pt idx="1791">
                  <c:v>610</c:v>
                </c:pt>
                <c:pt idx="1792">
                  <c:v>592</c:v>
                </c:pt>
                <c:pt idx="1793">
                  <c:v>589</c:v>
                </c:pt>
                <c:pt idx="1794">
                  <c:v>579</c:v>
                </c:pt>
                <c:pt idx="1795">
                  <c:v>596</c:v>
                </c:pt>
                <c:pt idx="1796">
                  <c:v>582</c:v>
                </c:pt>
                <c:pt idx="1797">
                  <c:v>618</c:v>
                </c:pt>
                <c:pt idx="1798">
                  <c:v>600</c:v>
                </c:pt>
                <c:pt idx="1799">
                  <c:v>615</c:v>
                </c:pt>
                <c:pt idx="1800">
                  <c:v>602</c:v>
                </c:pt>
                <c:pt idx="1801">
                  <c:v>596</c:v>
                </c:pt>
                <c:pt idx="1802">
                  <c:v>583</c:v>
                </c:pt>
                <c:pt idx="1803">
                  <c:v>581</c:v>
                </c:pt>
                <c:pt idx="1804">
                  <c:v>596</c:v>
                </c:pt>
                <c:pt idx="1805">
                  <c:v>576</c:v>
                </c:pt>
                <c:pt idx="1806">
                  <c:v>601</c:v>
                </c:pt>
                <c:pt idx="1807">
                  <c:v>590</c:v>
                </c:pt>
                <c:pt idx="1808">
                  <c:v>584</c:v>
                </c:pt>
                <c:pt idx="1809">
                  <c:v>595</c:v>
                </c:pt>
                <c:pt idx="1810">
                  <c:v>587</c:v>
                </c:pt>
                <c:pt idx="1811">
                  <c:v>601</c:v>
                </c:pt>
                <c:pt idx="1812">
                  <c:v>593</c:v>
                </c:pt>
                <c:pt idx="1813">
                  <c:v>575</c:v>
                </c:pt>
                <c:pt idx="1814">
                  <c:v>599</c:v>
                </c:pt>
                <c:pt idx="1815">
                  <c:v>583</c:v>
                </c:pt>
                <c:pt idx="1816">
                  <c:v>593</c:v>
                </c:pt>
                <c:pt idx="1817">
                  <c:v>583</c:v>
                </c:pt>
                <c:pt idx="1818">
                  <c:v>600</c:v>
                </c:pt>
                <c:pt idx="1819">
                  <c:v>589</c:v>
                </c:pt>
                <c:pt idx="1820">
                  <c:v>588</c:v>
                </c:pt>
                <c:pt idx="1821">
                  <c:v>597</c:v>
                </c:pt>
                <c:pt idx="1822">
                  <c:v>586</c:v>
                </c:pt>
                <c:pt idx="1823">
                  <c:v>584</c:v>
                </c:pt>
                <c:pt idx="1824">
                  <c:v>587</c:v>
                </c:pt>
                <c:pt idx="1825">
                  <c:v>580</c:v>
                </c:pt>
                <c:pt idx="1826">
                  <c:v>595</c:v>
                </c:pt>
                <c:pt idx="1827">
                  <c:v>593</c:v>
                </c:pt>
                <c:pt idx="1828">
                  <c:v>602</c:v>
                </c:pt>
                <c:pt idx="1829">
                  <c:v>585</c:v>
                </c:pt>
                <c:pt idx="1830">
                  <c:v>590</c:v>
                </c:pt>
                <c:pt idx="1831">
                  <c:v>609</c:v>
                </c:pt>
                <c:pt idx="1832">
                  <c:v>576</c:v>
                </c:pt>
                <c:pt idx="1833">
                  <c:v>603</c:v>
                </c:pt>
                <c:pt idx="1834">
                  <c:v>605</c:v>
                </c:pt>
                <c:pt idx="1835">
                  <c:v>589</c:v>
                </c:pt>
                <c:pt idx="1836">
                  <c:v>580</c:v>
                </c:pt>
                <c:pt idx="1837">
                  <c:v>593</c:v>
                </c:pt>
                <c:pt idx="1838">
                  <c:v>599</c:v>
                </c:pt>
                <c:pt idx="1839">
                  <c:v>591</c:v>
                </c:pt>
                <c:pt idx="1840">
                  <c:v>602</c:v>
                </c:pt>
                <c:pt idx="1841">
                  <c:v>587</c:v>
                </c:pt>
                <c:pt idx="1842">
                  <c:v>586</c:v>
                </c:pt>
                <c:pt idx="1843">
                  <c:v>589</c:v>
                </c:pt>
                <c:pt idx="1844">
                  <c:v>588</c:v>
                </c:pt>
                <c:pt idx="1845">
                  <c:v>596</c:v>
                </c:pt>
                <c:pt idx="1846">
                  <c:v>587</c:v>
                </c:pt>
                <c:pt idx="1847">
                  <c:v>580</c:v>
                </c:pt>
                <c:pt idx="1848">
                  <c:v>601</c:v>
                </c:pt>
                <c:pt idx="1849">
                  <c:v>602</c:v>
                </c:pt>
                <c:pt idx="1850">
                  <c:v>600</c:v>
                </c:pt>
                <c:pt idx="1851">
                  <c:v>605</c:v>
                </c:pt>
                <c:pt idx="1852">
                  <c:v>597</c:v>
                </c:pt>
                <c:pt idx="1853">
                  <c:v>613</c:v>
                </c:pt>
                <c:pt idx="1854">
                  <c:v>592</c:v>
                </c:pt>
                <c:pt idx="1855">
                  <c:v>592</c:v>
                </c:pt>
                <c:pt idx="1856">
                  <c:v>603</c:v>
                </c:pt>
                <c:pt idx="1857">
                  <c:v>599</c:v>
                </c:pt>
                <c:pt idx="1858">
                  <c:v>616</c:v>
                </c:pt>
                <c:pt idx="1859">
                  <c:v>607</c:v>
                </c:pt>
                <c:pt idx="1860">
                  <c:v>611</c:v>
                </c:pt>
                <c:pt idx="1861">
                  <c:v>605</c:v>
                </c:pt>
                <c:pt idx="1862">
                  <c:v>603</c:v>
                </c:pt>
                <c:pt idx="1863">
                  <c:v>586</c:v>
                </c:pt>
                <c:pt idx="1864">
                  <c:v>613</c:v>
                </c:pt>
                <c:pt idx="1865">
                  <c:v>597</c:v>
                </c:pt>
                <c:pt idx="1866">
                  <c:v>592</c:v>
                </c:pt>
                <c:pt idx="1867">
                  <c:v>601</c:v>
                </c:pt>
                <c:pt idx="1868">
                  <c:v>603</c:v>
                </c:pt>
                <c:pt idx="1869">
                  <c:v>604</c:v>
                </c:pt>
                <c:pt idx="1870">
                  <c:v>580</c:v>
                </c:pt>
                <c:pt idx="1871">
                  <c:v>583</c:v>
                </c:pt>
                <c:pt idx="1872">
                  <c:v>591</c:v>
                </c:pt>
                <c:pt idx="1873">
                  <c:v>607</c:v>
                </c:pt>
                <c:pt idx="1874">
                  <c:v>617</c:v>
                </c:pt>
                <c:pt idx="1875">
                  <c:v>599</c:v>
                </c:pt>
                <c:pt idx="1876">
                  <c:v>599</c:v>
                </c:pt>
                <c:pt idx="1877">
                  <c:v>591</c:v>
                </c:pt>
                <c:pt idx="1878">
                  <c:v>615</c:v>
                </c:pt>
                <c:pt idx="1879">
                  <c:v>596</c:v>
                </c:pt>
                <c:pt idx="1880">
                  <c:v>605</c:v>
                </c:pt>
                <c:pt idx="1881">
                  <c:v>581</c:v>
                </c:pt>
                <c:pt idx="1882">
                  <c:v>589</c:v>
                </c:pt>
                <c:pt idx="1883">
                  <c:v>600</c:v>
                </c:pt>
                <c:pt idx="1884">
                  <c:v>586</c:v>
                </c:pt>
                <c:pt idx="1885">
                  <c:v>596</c:v>
                </c:pt>
                <c:pt idx="1886">
                  <c:v>587</c:v>
                </c:pt>
                <c:pt idx="1887">
                  <c:v>595</c:v>
                </c:pt>
                <c:pt idx="1888">
                  <c:v>586</c:v>
                </c:pt>
                <c:pt idx="1889">
                  <c:v>572</c:v>
                </c:pt>
                <c:pt idx="1890">
                  <c:v>589</c:v>
                </c:pt>
                <c:pt idx="1891">
                  <c:v>595</c:v>
                </c:pt>
                <c:pt idx="1892">
                  <c:v>585</c:v>
                </c:pt>
                <c:pt idx="1893">
                  <c:v>592</c:v>
                </c:pt>
                <c:pt idx="1894">
                  <c:v>591</c:v>
                </c:pt>
                <c:pt idx="1895">
                  <c:v>602</c:v>
                </c:pt>
                <c:pt idx="1896">
                  <c:v>575</c:v>
                </c:pt>
                <c:pt idx="1897">
                  <c:v>580</c:v>
                </c:pt>
                <c:pt idx="1898">
                  <c:v>577</c:v>
                </c:pt>
                <c:pt idx="1899">
                  <c:v>581</c:v>
                </c:pt>
                <c:pt idx="1900">
                  <c:v>586</c:v>
                </c:pt>
                <c:pt idx="1901">
                  <c:v>591</c:v>
                </c:pt>
                <c:pt idx="1902">
                  <c:v>581</c:v>
                </c:pt>
                <c:pt idx="1903">
                  <c:v>592</c:v>
                </c:pt>
                <c:pt idx="1904">
                  <c:v>590</c:v>
                </c:pt>
                <c:pt idx="1905">
                  <c:v>588</c:v>
                </c:pt>
                <c:pt idx="1906">
                  <c:v>584</c:v>
                </c:pt>
                <c:pt idx="1907">
                  <c:v>585</c:v>
                </c:pt>
                <c:pt idx="1908">
                  <c:v>577</c:v>
                </c:pt>
                <c:pt idx="1909">
                  <c:v>589</c:v>
                </c:pt>
                <c:pt idx="1910">
                  <c:v>591</c:v>
                </c:pt>
                <c:pt idx="1911">
                  <c:v>593</c:v>
                </c:pt>
                <c:pt idx="1912">
                  <c:v>598</c:v>
                </c:pt>
                <c:pt idx="1913">
                  <c:v>607</c:v>
                </c:pt>
                <c:pt idx="1914">
                  <c:v>594</c:v>
                </c:pt>
                <c:pt idx="1915">
                  <c:v>584</c:v>
                </c:pt>
                <c:pt idx="1916">
                  <c:v>590</c:v>
                </c:pt>
                <c:pt idx="1917">
                  <c:v>587</c:v>
                </c:pt>
                <c:pt idx="1918">
                  <c:v>588</c:v>
                </c:pt>
                <c:pt idx="1919">
                  <c:v>599</c:v>
                </c:pt>
                <c:pt idx="1920">
                  <c:v>587</c:v>
                </c:pt>
                <c:pt idx="1921">
                  <c:v>579</c:v>
                </c:pt>
                <c:pt idx="1922">
                  <c:v>588</c:v>
                </c:pt>
                <c:pt idx="1923">
                  <c:v>595</c:v>
                </c:pt>
                <c:pt idx="1924">
                  <c:v>601</c:v>
                </c:pt>
                <c:pt idx="1925">
                  <c:v>582</c:v>
                </c:pt>
                <c:pt idx="1926">
                  <c:v>603</c:v>
                </c:pt>
                <c:pt idx="1927">
                  <c:v>581</c:v>
                </c:pt>
                <c:pt idx="1928">
                  <c:v>595</c:v>
                </c:pt>
                <c:pt idx="1929">
                  <c:v>596</c:v>
                </c:pt>
                <c:pt idx="1930">
                  <c:v>590</c:v>
                </c:pt>
                <c:pt idx="1931">
                  <c:v>587</c:v>
                </c:pt>
                <c:pt idx="1932">
                  <c:v>589</c:v>
                </c:pt>
                <c:pt idx="1933">
                  <c:v>602</c:v>
                </c:pt>
                <c:pt idx="1934">
                  <c:v>586</c:v>
                </c:pt>
                <c:pt idx="1935">
                  <c:v>599</c:v>
                </c:pt>
                <c:pt idx="1936">
                  <c:v>582</c:v>
                </c:pt>
                <c:pt idx="1937">
                  <c:v>601</c:v>
                </c:pt>
                <c:pt idx="1938">
                  <c:v>598</c:v>
                </c:pt>
                <c:pt idx="1939">
                  <c:v>584</c:v>
                </c:pt>
                <c:pt idx="1940">
                  <c:v>580</c:v>
                </c:pt>
                <c:pt idx="1941">
                  <c:v>591</c:v>
                </c:pt>
                <c:pt idx="1942">
                  <c:v>577</c:v>
                </c:pt>
                <c:pt idx="1943">
                  <c:v>580</c:v>
                </c:pt>
                <c:pt idx="1944">
                  <c:v>579</c:v>
                </c:pt>
                <c:pt idx="1945">
                  <c:v>590</c:v>
                </c:pt>
                <c:pt idx="1946">
                  <c:v>576</c:v>
                </c:pt>
                <c:pt idx="1947">
                  <c:v>594</c:v>
                </c:pt>
                <c:pt idx="1948">
                  <c:v>585</c:v>
                </c:pt>
                <c:pt idx="1949">
                  <c:v>574</c:v>
                </c:pt>
                <c:pt idx="1950">
                  <c:v>587</c:v>
                </c:pt>
                <c:pt idx="1951">
                  <c:v>589</c:v>
                </c:pt>
                <c:pt idx="1952">
                  <c:v>585</c:v>
                </c:pt>
                <c:pt idx="1953">
                  <c:v>563</c:v>
                </c:pt>
                <c:pt idx="1954">
                  <c:v>579</c:v>
                </c:pt>
                <c:pt idx="1955">
                  <c:v>561</c:v>
                </c:pt>
                <c:pt idx="1956">
                  <c:v>586</c:v>
                </c:pt>
                <c:pt idx="1957">
                  <c:v>586</c:v>
                </c:pt>
                <c:pt idx="1958">
                  <c:v>571</c:v>
                </c:pt>
                <c:pt idx="1959">
                  <c:v>591</c:v>
                </c:pt>
                <c:pt idx="1960">
                  <c:v>597</c:v>
                </c:pt>
                <c:pt idx="1961">
                  <c:v>584</c:v>
                </c:pt>
                <c:pt idx="1962">
                  <c:v>580</c:v>
                </c:pt>
                <c:pt idx="1963">
                  <c:v>584</c:v>
                </c:pt>
                <c:pt idx="1964">
                  <c:v>586</c:v>
                </c:pt>
                <c:pt idx="1965">
                  <c:v>585</c:v>
                </c:pt>
                <c:pt idx="1966">
                  <c:v>570</c:v>
                </c:pt>
                <c:pt idx="1967">
                  <c:v>565</c:v>
                </c:pt>
                <c:pt idx="1968">
                  <c:v>593</c:v>
                </c:pt>
                <c:pt idx="1969">
                  <c:v>586</c:v>
                </c:pt>
                <c:pt idx="1970">
                  <c:v>586</c:v>
                </c:pt>
                <c:pt idx="1971">
                  <c:v>572</c:v>
                </c:pt>
                <c:pt idx="1972">
                  <c:v>582</c:v>
                </c:pt>
                <c:pt idx="1973">
                  <c:v>572</c:v>
                </c:pt>
              </c:numCache>
            </c:numRef>
          </c:yVal>
          <c:smooth val="0"/>
          <c:extLst xmlns:c16r2="http://schemas.microsoft.com/office/drawing/2015/06/chart">
            <c:ext xmlns:c16="http://schemas.microsoft.com/office/drawing/2014/chart" uri="{C3380CC4-5D6E-409C-BE32-E72D297353CC}">
              <c16:uniqueId val="{00000002-9147-7C4A-A61D-A4BC12C2D229}"/>
            </c:ext>
          </c:extLst>
        </c:ser>
        <c:ser>
          <c:idx val="6"/>
          <c:order val="3"/>
          <c:tx>
            <c:v>RBP100</c:v>
          </c:tx>
          <c:spPr>
            <a:ln w="19050" cap="rnd">
              <a:solidFill>
                <a:schemeClr val="accent1">
                  <a:lumMod val="60000"/>
                </a:schemeClr>
              </a:solidFill>
              <a:round/>
            </a:ln>
            <a:effectLst/>
          </c:spPr>
          <c:marker>
            <c:symbol val="none"/>
          </c:marker>
          <c:xVal>
            <c:numRef>
              <c:f>'[RBP_Analysis.xlsx]100'!$A$2:$A$1975</c:f>
              <c:numCache>
                <c:formatCode>General</c:formatCode>
                <c:ptCount val="1974"/>
                <c:pt idx="0">
                  <c:v>10.001899999999999</c:v>
                </c:pt>
                <c:pt idx="1">
                  <c:v>10.0221</c:v>
                </c:pt>
                <c:pt idx="2">
                  <c:v>10.042400000000001</c:v>
                </c:pt>
                <c:pt idx="3">
                  <c:v>10.0627</c:v>
                </c:pt>
                <c:pt idx="4">
                  <c:v>10.0829</c:v>
                </c:pt>
                <c:pt idx="5">
                  <c:v>10.103199999999999</c:v>
                </c:pt>
                <c:pt idx="6">
                  <c:v>10.1235</c:v>
                </c:pt>
                <c:pt idx="7">
                  <c:v>10.143800000000001</c:v>
                </c:pt>
                <c:pt idx="8">
                  <c:v>10.164</c:v>
                </c:pt>
                <c:pt idx="9">
                  <c:v>10.1843</c:v>
                </c:pt>
                <c:pt idx="10">
                  <c:v>10.204599999999999</c:v>
                </c:pt>
                <c:pt idx="11">
                  <c:v>10.2249</c:v>
                </c:pt>
                <c:pt idx="12">
                  <c:v>10.245100000000001</c:v>
                </c:pt>
                <c:pt idx="13">
                  <c:v>10.2654</c:v>
                </c:pt>
                <c:pt idx="14">
                  <c:v>10.2857</c:v>
                </c:pt>
                <c:pt idx="15">
                  <c:v>10.305999999999999</c:v>
                </c:pt>
                <c:pt idx="16">
                  <c:v>10.3262</c:v>
                </c:pt>
                <c:pt idx="17">
                  <c:v>10.346500000000001</c:v>
                </c:pt>
                <c:pt idx="18">
                  <c:v>10.3668</c:v>
                </c:pt>
                <c:pt idx="19">
                  <c:v>10.387</c:v>
                </c:pt>
                <c:pt idx="20">
                  <c:v>10.407299999999999</c:v>
                </c:pt>
                <c:pt idx="21">
                  <c:v>10.4276</c:v>
                </c:pt>
                <c:pt idx="22">
                  <c:v>10.447900000000001</c:v>
                </c:pt>
                <c:pt idx="23">
                  <c:v>10.4681</c:v>
                </c:pt>
                <c:pt idx="24">
                  <c:v>10.4884</c:v>
                </c:pt>
                <c:pt idx="25">
                  <c:v>10.508699999999999</c:v>
                </c:pt>
                <c:pt idx="26">
                  <c:v>10.529</c:v>
                </c:pt>
                <c:pt idx="27">
                  <c:v>10.549200000000001</c:v>
                </c:pt>
                <c:pt idx="28">
                  <c:v>10.5695</c:v>
                </c:pt>
                <c:pt idx="29">
                  <c:v>10.5898</c:v>
                </c:pt>
                <c:pt idx="30">
                  <c:v>10.610099999999999</c:v>
                </c:pt>
                <c:pt idx="31">
                  <c:v>10.6303</c:v>
                </c:pt>
                <c:pt idx="32">
                  <c:v>10.650600000000001</c:v>
                </c:pt>
                <c:pt idx="33">
                  <c:v>10.6709</c:v>
                </c:pt>
                <c:pt idx="34">
                  <c:v>10.6911</c:v>
                </c:pt>
                <c:pt idx="35">
                  <c:v>10.711399999999999</c:v>
                </c:pt>
                <c:pt idx="36">
                  <c:v>10.7317</c:v>
                </c:pt>
                <c:pt idx="37">
                  <c:v>10.752000000000001</c:v>
                </c:pt>
                <c:pt idx="38">
                  <c:v>10.7722</c:v>
                </c:pt>
                <c:pt idx="39">
                  <c:v>10.7925</c:v>
                </c:pt>
                <c:pt idx="40">
                  <c:v>10.812799999999999</c:v>
                </c:pt>
                <c:pt idx="41">
                  <c:v>10.8331</c:v>
                </c:pt>
                <c:pt idx="42">
                  <c:v>10.853300000000001</c:v>
                </c:pt>
                <c:pt idx="43">
                  <c:v>10.8736</c:v>
                </c:pt>
                <c:pt idx="44">
                  <c:v>10.8939</c:v>
                </c:pt>
                <c:pt idx="45">
                  <c:v>10.914199999999999</c:v>
                </c:pt>
                <c:pt idx="46">
                  <c:v>10.9344</c:v>
                </c:pt>
                <c:pt idx="47">
                  <c:v>10.954700000000001</c:v>
                </c:pt>
                <c:pt idx="48">
                  <c:v>10.975</c:v>
                </c:pt>
                <c:pt idx="49">
                  <c:v>10.995200000000001</c:v>
                </c:pt>
                <c:pt idx="50">
                  <c:v>11.015499999999999</c:v>
                </c:pt>
                <c:pt idx="51">
                  <c:v>11.0358</c:v>
                </c:pt>
                <c:pt idx="52">
                  <c:v>11.056100000000001</c:v>
                </c:pt>
                <c:pt idx="53">
                  <c:v>11.0763</c:v>
                </c:pt>
                <c:pt idx="54">
                  <c:v>11.0966</c:v>
                </c:pt>
                <c:pt idx="55">
                  <c:v>11.116899999999999</c:v>
                </c:pt>
                <c:pt idx="56">
                  <c:v>11.1372</c:v>
                </c:pt>
                <c:pt idx="57">
                  <c:v>11.157400000000001</c:v>
                </c:pt>
                <c:pt idx="58">
                  <c:v>11.1777</c:v>
                </c:pt>
                <c:pt idx="59">
                  <c:v>11.198</c:v>
                </c:pt>
                <c:pt idx="60">
                  <c:v>11.218299999999999</c:v>
                </c:pt>
                <c:pt idx="61">
                  <c:v>11.2385</c:v>
                </c:pt>
                <c:pt idx="62">
                  <c:v>11.258800000000001</c:v>
                </c:pt>
                <c:pt idx="63">
                  <c:v>11.2791</c:v>
                </c:pt>
                <c:pt idx="64">
                  <c:v>11.299300000000001</c:v>
                </c:pt>
                <c:pt idx="65">
                  <c:v>11.319599999999999</c:v>
                </c:pt>
                <c:pt idx="66">
                  <c:v>11.3399</c:v>
                </c:pt>
                <c:pt idx="67">
                  <c:v>11.360200000000001</c:v>
                </c:pt>
                <c:pt idx="68">
                  <c:v>11.3804</c:v>
                </c:pt>
                <c:pt idx="69">
                  <c:v>11.400700000000001</c:v>
                </c:pt>
                <c:pt idx="70">
                  <c:v>11.420999999999999</c:v>
                </c:pt>
                <c:pt idx="71">
                  <c:v>11.4413</c:v>
                </c:pt>
                <c:pt idx="72">
                  <c:v>11.461499999999999</c:v>
                </c:pt>
                <c:pt idx="73">
                  <c:v>11.4818</c:v>
                </c:pt>
                <c:pt idx="74">
                  <c:v>11.5021</c:v>
                </c:pt>
                <c:pt idx="75">
                  <c:v>11.522399999999999</c:v>
                </c:pt>
                <c:pt idx="76">
                  <c:v>11.5426</c:v>
                </c:pt>
                <c:pt idx="77">
                  <c:v>11.562900000000001</c:v>
                </c:pt>
                <c:pt idx="78">
                  <c:v>11.5832</c:v>
                </c:pt>
                <c:pt idx="79">
                  <c:v>11.603400000000001</c:v>
                </c:pt>
                <c:pt idx="80">
                  <c:v>11.623699999999999</c:v>
                </c:pt>
                <c:pt idx="81">
                  <c:v>11.644</c:v>
                </c:pt>
                <c:pt idx="82">
                  <c:v>11.664300000000001</c:v>
                </c:pt>
                <c:pt idx="83">
                  <c:v>11.6845</c:v>
                </c:pt>
                <c:pt idx="84">
                  <c:v>11.704800000000001</c:v>
                </c:pt>
                <c:pt idx="85">
                  <c:v>11.725099999999999</c:v>
                </c:pt>
                <c:pt idx="86">
                  <c:v>11.7454</c:v>
                </c:pt>
                <c:pt idx="87">
                  <c:v>11.765599999999999</c:v>
                </c:pt>
                <c:pt idx="88">
                  <c:v>11.7859</c:v>
                </c:pt>
                <c:pt idx="89">
                  <c:v>11.8062</c:v>
                </c:pt>
                <c:pt idx="90">
                  <c:v>11.826499999999999</c:v>
                </c:pt>
                <c:pt idx="91">
                  <c:v>11.8467</c:v>
                </c:pt>
                <c:pt idx="92">
                  <c:v>11.867000000000001</c:v>
                </c:pt>
                <c:pt idx="93">
                  <c:v>11.8873</c:v>
                </c:pt>
                <c:pt idx="94">
                  <c:v>11.907500000000001</c:v>
                </c:pt>
                <c:pt idx="95">
                  <c:v>11.9278</c:v>
                </c:pt>
                <c:pt idx="96">
                  <c:v>11.9481</c:v>
                </c:pt>
                <c:pt idx="97">
                  <c:v>11.968400000000001</c:v>
                </c:pt>
                <c:pt idx="98">
                  <c:v>11.9886</c:v>
                </c:pt>
                <c:pt idx="99">
                  <c:v>12.008900000000001</c:v>
                </c:pt>
                <c:pt idx="100">
                  <c:v>12.029199999999999</c:v>
                </c:pt>
                <c:pt idx="101">
                  <c:v>12.0495</c:v>
                </c:pt>
                <c:pt idx="102">
                  <c:v>12.069699999999999</c:v>
                </c:pt>
                <c:pt idx="103">
                  <c:v>12.09</c:v>
                </c:pt>
                <c:pt idx="104">
                  <c:v>12.110300000000001</c:v>
                </c:pt>
                <c:pt idx="105">
                  <c:v>12.130599999999999</c:v>
                </c:pt>
                <c:pt idx="106">
                  <c:v>12.1508</c:v>
                </c:pt>
                <c:pt idx="107">
                  <c:v>12.171099999999999</c:v>
                </c:pt>
                <c:pt idx="108">
                  <c:v>12.1914</c:v>
                </c:pt>
                <c:pt idx="109">
                  <c:v>12.211600000000001</c:v>
                </c:pt>
                <c:pt idx="110">
                  <c:v>12.2319</c:v>
                </c:pt>
                <c:pt idx="111">
                  <c:v>12.2522</c:v>
                </c:pt>
                <c:pt idx="112">
                  <c:v>12.272500000000001</c:v>
                </c:pt>
                <c:pt idx="113">
                  <c:v>12.2927</c:v>
                </c:pt>
                <c:pt idx="114">
                  <c:v>12.313000000000001</c:v>
                </c:pt>
                <c:pt idx="115">
                  <c:v>12.333299999999999</c:v>
                </c:pt>
                <c:pt idx="116">
                  <c:v>12.3536</c:v>
                </c:pt>
                <c:pt idx="117">
                  <c:v>12.373799999999999</c:v>
                </c:pt>
                <c:pt idx="118">
                  <c:v>12.3941</c:v>
                </c:pt>
                <c:pt idx="119">
                  <c:v>12.414400000000001</c:v>
                </c:pt>
                <c:pt idx="120">
                  <c:v>12.434699999999999</c:v>
                </c:pt>
                <c:pt idx="121">
                  <c:v>12.4549</c:v>
                </c:pt>
                <c:pt idx="122">
                  <c:v>12.475199999999999</c:v>
                </c:pt>
                <c:pt idx="123">
                  <c:v>12.4955</c:v>
                </c:pt>
                <c:pt idx="124">
                  <c:v>12.515700000000001</c:v>
                </c:pt>
                <c:pt idx="125">
                  <c:v>12.536</c:v>
                </c:pt>
                <c:pt idx="126">
                  <c:v>12.5563</c:v>
                </c:pt>
                <c:pt idx="127">
                  <c:v>12.576599999999999</c:v>
                </c:pt>
                <c:pt idx="128">
                  <c:v>12.5968</c:v>
                </c:pt>
                <c:pt idx="129">
                  <c:v>12.617100000000001</c:v>
                </c:pt>
                <c:pt idx="130">
                  <c:v>12.6374</c:v>
                </c:pt>
                <c:pt idx="131">
                  <c:v>12.6577</c:v>
                </c:pt>
                <c:pt idx="132">
                  <c:v>12.677899999999999</c:v>
                </c:pt>
                <c:pt idx="133">
                  <c:v>12.6982</c:v>
                </c:pt>
                <c:pt idx="134">
                  <c:v>12.718500000000001</c:v>
                </c:pt>
                <c:pt idx="135">
                  <c:v>12.738799999999999</c:v>
                </c:pt>
                <c:pt idx="136">
                  <c:v>12.759</c:v>
                </c:pt>
                <c:pt idx="137">
                  <c:v>12.779299999999999</c:v>
                </c:pt>
                <c:pt idx="138">
                  <c:v>12.7996</c:v>
                </c:pt>
                <c:pt idx="139">
                  <c:v>12.819800000000001</c:v>
                </c:pt>
                <c:pt idx="140">
                  <c:v>12.8401</c:v>
                </c:pt>
                <c:pt idx="141">
                  <c:v>12.8604</c:v>
                </c:pt>
                <c:pt idx="142">
                  <c:v>12.880699999999999</c:v>
                </c:pt>
                <c:pt idx="143">
                  <c:v>12.9009</c:v>
                </c:pt>
                <c:pt idx="144">
                  <c:v>12.921200000000001</c:v>
                </c:pt>
                <c:pt idx="145">
                  <c:v>12.9415</c:v>
                </c:pt>
                <c:pt idx="146">
                  <c:v>12.9618</c:v>
                </c:pt>
                <c:pt idx="147">
                  <c:v>12.981999999999999</c:v>
                </c:pt>
                <c:pt idx="148">
                  <c:v>13.0023</c:v>
                </c:pt>
                <c:pt idx="149">
                  <c:v>13.022600000000001</c:v>
                </c:pt>
                <c:pt idx="150">
                  <c:v>13.042899999999999</c:v>
                </c:pt>
                <c:pt idx="151">
                  <c:v>13.0631</c:v>
                </c:pt>
                <c:pt idx="152">
                  <c:v>13.083399999999999</c:v>
                </c:pt>
                <c:pt idx="153">
                  <c:v>13.1037</c:v>
                </c:pt>
                <c:pt idx="154">
                  <c:v>13.123900000000001</c:v>
                </c:pt>
                <c:pt idx="155">
                  <c:v>13.1442</c:v>
                </c:pt>
                <c:pt idx="156">
                  <c:v>13.1645</c:v>
                </c:pt>
                <c:pt idx="157">
                  <c:v>13.184799999999999</c:v>
                </c:pt>
                <c:pt idx="158">
                  <c:v>13.205</c:v>
                </c:pt>
                <c:pt idx="159">
                  <c:v>13.225300000000001</c:v>
                </c:pt>
                <c:pt idx="160">
                  <c:v>13.2456</c:v>
                </c:pt>
                <c:pt idx="161">
                  <c:v>13.2659</c:v>
                </c:pt>
                <c:pt idx="162">
                  <c:v>13.286099999999999</c:v>
                </c:pt>
                <c:pt idx="163">
                  <c:v>13.3064</c:v>
                </c:pt>
                <c:pt idx="164">
                  <c:v>13.326700000000001</c:v>
                </c:pt>
                <c:pt idx="165">
                  <c:v>13.347</c:v>
                </c:pt>
                <c:pt idx="166">
                  <c:v>13.3672</c:v>
                </c:pt>
                <c:pt idx="167">
                  <c:v>13.387499999999999</c:v>
                </c:pt>
                <c:pt idx="168">
                  <c:v>13.4078</c:v>
                </c:pt>
                <c:pt idx="169">
                  <c:v>13.428000000000001</c:v>
                </c:pt>
                <c:pt idx="170">
                  <c:v>13.4483</c:v>
                </c:pt>
                <c:pt idx="171">
                  <c:v>13.4686</c:v>
                </c:pt>
                <c:pt idx="172">
                  <c:v>13.488899999999999</c:v>
                </c:pt>
                <c:pt idx="173">
                  <c:v>13.5091</c:v>
                </c:pt>
                <c:pt idx="174">
                  <c:v>13.529400000000001</c:v>
                </c:pt>
                <c:pt idx="175">
                  <c:v>13.5497</c:v>
                </c:pt>
                <c:pt idx="176">
                  <c:v>13.57</c:v>
                </c:pt>
                <c:pt idx="177">
                  <c:v>13.590199999999999</c:v>
                </c:pt>
                <c:pt idx="178">
                  <c:v>13.6105</c:v>
                </c:pt>
                <c:pt idx="179">
                  <c:v>13.630800000000001</c:v>
                </c:pt>
                <c:pt idx="180">
                  <c:v>13.6511</c:v>
                </c:pt>
                <c:pt idx="181">
                  <c:v>13.6713</c:v>
                </c:pt>
                <c:pt idx="182">
                  <c:v>13.691599999999999</c:v>
                </c:pt>
                <c:pt idx="183">
                  <c:v>13.7119</c:v>
                </c:pt>
                <c:pt idx="184">
                  <c:v>13.732100000000001</c:v>
                </c:pt>
                <c:pt idx="185">
                  <c:v>13.7524</c:v>
                </c:pt>
                <c:pt idx="186">
                  <c:v>13.7727</c:v>
                </c:pt>
                <c:pt idx="187">
                  <c:v>13.792999999999999</c:v>
                </c:pt>
                <c:pt idx="188">
                  <c:v>13.8132</c:v>
                </c:pt>
                <c:pt idx="189">
                  <c:v>13.833500000000001</c:v>
                </c:pt>
                <c:pt idx="190">
                  <c:v>13.8538</c:v>
                </c:pt>
                <c:pt idx="191">
                  <c:v>13.8741</c:v>
                </c:pt>
                <c:pt idx="192">
                  <c:v>13.894299999999999</c:v>
                </c:pt>
                <c:pt idx="193">
                  <c:v>13.9146</c:v>
                </c:pt>
                <c:pt idx="194">
                  <c:v>13.934900000000001</c:v>
                </c:pt>
                <c:pt idx="195">
                  <c:v>13.9552</c:v>
                </c:pt>
                <c:pt idx="196">
                  <c:v>13.9754</c:v>
                </c:pt>
                <c:pt idx="197">
                  <c:v>13.995699999999999</c:v>
                </c:pt>
                <c:pt idx="198">
                  <c:v>14.016</c:v>
                </c:pt>
                <c:pt idx="199">
                  <c:v>14.036199999999999</c:v>
                </c:pt>
                <c:pt idx="200">
                  <c:v>14.0565</c:v>
                </c:pt>
                <c:pt idx="201">
                  <c:v>14.0768</c:v>
                </c:pt>
                <c:pt idx="202">
                  <c:v>14.097099999999999</c:v>
                </c:pt>
                <c:pt idx="203">
                  <c:v>14.1173</c:v>
                </c:pt>
                <c:pt idx="204">
                  <c:v>14.137600000000001</c:v>
                </c:pt>
                <c:pt idx="205">
                  <c:v>14.1579</c:v>
                </c:pt>
                <c:pt idx="206">
                  <c:v>14.1782</c:v>
                </c:pt>
                <c:pt idx="207">
                  <c:v>14.198399999999999</c:v>
                </c:pt>
                <c:pt idx="208">
                  <c:v>14.2187</c:v>
                </c:pt>
                <c:pt idx="209">
                  <c:v>14.239000000000001</c:v>
                </c:pt>
                <c:pt idx="210">
                  <c:v>14.2593</c:v>
                </c:pt>
                <c:pt idx="211">
                  <c:v>14.279500000000001</c:v>
                </c:pt>
                <c:pt idx="212">
                  <c:v>14.299799999999999</c:v>
                </c:pt>
                <c:pt idx="213">
                  <c:v>14.3201</c:v>
                </c:pt>
                <c:pt idx="214">
                  <c:v>14.340299999999999</c:v>
                </c:pt>
                <c:pt idx="215">
                  <c:v>14.3606</c:v>
                </c:pt>
                <c:pt idx="216">
                  <c:v>14.3809</c:v>
                </c:pt>
                <c:pt idx="217">
                  <c:v>14.401199999999999</c:v>
                </c:pt>
                <c:pt idx="218">
                  <c:v>14.4214</c:v>
                </c:pt>
                <c:pt idx="219">
                  <c:v>14.441700000000001</c:v>
                </c:pt>
                <c:pt idx="220">
                  <c:v>14.462</c:v>
                </c:pt>
                <c:pt idx="221">
                  <c:v>14.4823</c:v>
                </c:pt>
                <c:pt idx="222">
                  <c:v>14.5025</c:v>
                </c:pt>
                <c:pt idx="223">
                  <c:v>14.5228</c:v>
                </c:pt>
                <c:pt idx="224">
                  <c:v>14.543100000000001</c:v>
                </c:pt>
                <c:pt idx="225">
                  <c:v>14.5634</c:v>
                </c:pt>
                <c:pt idx="226">
                  <c:v>14.583600000000001</c:v>
                </c:pt>
                <c:pt idx="227">
                  <c:v>14.603899999999999</c:v>
                </c:pt>
                <c:pt idx="228">
                  <c:v>14.6242</c:v>
                </c:pt>
                <c:pt idx="229">
                  <c:v>14.644399999999999</c:v>
                </c:pt>
                <c:pt idx="230">
                  <c:v>14.6647</c:v>
                </c:pt>
                <c:pt idx="231">
                  <c:v>14.685</c:v>
                </c:pt>
                <c:pt idx="232">
                  <c:v>14.705299999999999</c:v>
                </c:pt>
                <c:pt idx="233">
                  <c:v>14.7255</c:v>
                </c:pt>
                <c:pt idx="234">
                  <c:v>14.745799999999999</c:v>
                </c:pt>
                <c:pt idx="235">
                  <c:v>14.7661</c:v>
                </c:pt>
                <c:pt idx="236">
                  <c:v>14.7864</c:v>
                </c:pt>
                <c:pt idx="237">
                  <c:v>14.8066</c:v>
                </c:pt>
                <c:pt idx="238">
                  <c:v>14.8269</c:v>
                </c:pt>
                <c:pt idx="239">
                  <c:v>14.847200000000001</c:v>
                </c:pt>
                <c:pt idx="240">
                  <c:v>14.8675</c:v>
                </c:pt>
                <c:pt idx="241">
                  <c:v>14.887700000000001</c:v>
                </c:pt>
                <c:pt idx="242">
                  <c:v>14.907999999999999</c:v>
                </c:pt>
                <c:pt idx="243">
                  <c:v>14.9283</c:v>
                </c:pt>
                <c:pt idx="244">
                  <c:v>14.948499999999999</c:v>
                </c:pt>
                <c:pt idx="245">
                  <c:v>14.9688</c:v>
                </c:pt>
                <c:pt idx="246">
                  <c:v>14.989100000000001</c:v>
                </c:pt>
                <c:pt idx="247">
                  <c:v>15.009399999999999</c:v>
                </c:pt>
                <c:pt idx="248">
                  <c:v>15.0296</c:v>
                </c:pt>
                <c:pt idx="249">
                  <c:v>15.049899999999999</c:v>
                </c:pt>
                <c:pt idx="250">
                  <c:v>15.0702</c:v>
                </c:pt>
                <c:pt idx="251">
                  <c:v>15.0905</c:v>
                </c:pt>
                <c:pt idx="252">
                  <c:v>15.1107</c:v>
                </c:pt>
                <c:pt idx="253">
                  <c:v>15.131</c:v>
                </c:pt>
                <c:pt idx="254">
                  <c:v>15.151300000000001</c:v>
                </c:pt>
                <c:pt idx="255">
                  <c:v>15.1716</c:v>
                </c:pt>
                <c:pt idx="256">
                  <c:v>15.191800000000001</c:v>
                </c:pt>
                <c:pt idx="257">
                  <c:v>15.2121</c:v>
                </c:pt>
                <c:pt idx="258">
                  <c:v>15.2324</c:v>
                </c:pt>
                <c:pt idx="259">
                  <c:v>15.252599999999999</c:v>
                </c:pt>
                <c:pt idx="260">
                  <c:v>15.2729</c:v>
                </c:pt>
                <c:pt idx="261">
                  <c:v>15.293200000000001</c:v>
                </c:pt>
                <c:pt idx="262">
                  <c:v>15.313499999999999</c:v>
                </c:pt>
                <c:pt idx="263">
                  <c:v>15.3337</c:v>
                </c:pt>
                <c:pt idx="264">
                  <c:v>15.353999999999999</c:v>
                </c:pt>
                <c:pt idx="265">
                  <c:v>15.3743</c:v>
                </c:pt>
                <c:pt idx="266">
                  <c:v>15.394600000000001</c:v>
                </c:pt>
                <c:pt idx="267">
                  <c:v>15.4148</c:v>
                </c:pt>
                <c:pt idx="268">
                  <c:v>15.4351</c:v>
                </c:pt>
                <c:pt idx="269">
                  <c:v>15.455399999999999</c:v>
                </c:pt>
                <c:pt idx="270">
                  <c:v>15.4757</c:v>
                </c:pt>
                <c:pt idx="271">
                  <c:v>15.495900000000001</c:v>
                </c:pt>
                <c:pt idx="272">
                  <c:v>15.5162</c:v>
                </c:pt>
                <c:pt idx="273">
                  <c:v>15.5365</c:v>
                </c:pt>
                <c:pt idx="274">
                  <c:v>15.556699999999999</c:v>
                </c:pt>
                <c:pt idx="275">
                  <c:v>15.577</c:v>
                </c:pt>
                <c:pt idx="276">
                  <c:v>15.597300000000001</c:v>
                </c:pt>
                <c:pt idx="277">
                  <c:v>15.617599999999999</c:v>
                </c:pt>
                <c:pt idx="278">
                  <c:v>15.6378</c:v>
                </c:pt>
                <c:pt idx="279">
                  <c:v>15.658099999999999</c:v>
                </c:pt>
                <c:pt idx="280">
                  <c:v>15.6784</c:v>
                </c:pt>
                <c:pt idx="281">
                  <c:v>15.698700000000001</c:v>
                </c:pt>
                <c:pt idx="282">
                  <c:v>15.7189</c:v>
                </c:pt>
                <c:pt idx="283">
                  <c:v>15.7392</c:v>
                </c:pt>
                <c:pt idx="284">
                  <c:v>15.759499999999999</c:v>
                </c:pt>
                <c:pt idx="285">
                  <c:v>15.7798</c:v>
                </c:pt>
                <c:pt idx="286">
                  <c:v>15.8</c:v>
                </c:pt>
                <c:pt idx="287">
                  <c:v>15.8203</c:v>
                </c:pt>
                <c:pt idx="288">
                  <c:v>15.8406</c:v>
                </c:pt>
                <c:pt idx="289">
                  <c:v>15.860799999999999</c:v>
                </c:pt>
                <c:pt idx="290">
                  <c:v>15.8811</c:v>
                </c:pt>
                <c:pt idx="291">
                  <c:v>15.901400000000001</c:v>
                </c:pt>
                <c:pt idx="292">
                  <c:v>15.9217</c:v>
                </c:pt>
                <c:pt idx="293">
                  <c:v>15.9419</c:v>
                </c:pt>
                <c:pt idx="294">
                  <c:v>15.962199999999999</c:v>
                </c:pt>
                <c:pt idx="295">
                  <c:v>15.9825</c:v>
                </c:pt>
                <c:pt idx="296">
                  <c:v>16.002800000000001</c:v>
                </c:pt>
                <c:pt idx="297">
                  <c:v>16.023</c:v>
                </c:pt>
                <c:pt idx="298">
                  <c:v>16.043299999999999</c:v>
                </c:pt>
                <c:pt idx="299">
                  <c:v>16.063600000000001</c:v>
                </c:pt>
                <c:pt idx="300">
                  <c:v>16.0839</c:v>
                </c:pt>
                <c:pt idx="301">
                  <c:v>16.104099999999999</c:v>
                </c:pt>
                <c:pt idx="302">
                  <c:v>16.124400000000001</c:v>
                </c:pt>
                <c:pt idx="303">
                  <c:v>16.1447</c:v>
                </c:pt>
                <c:pt idx="304">
                  <c:v>16.164899999999999</c:v>
                </c:pt>
                <c:pt idx="305">
                  <c:v>16.18519999999998</c:v>
                </c:pt>
                <c:pt idx="306">
                  <c:v>16.205500000000001</c:v>
                </c:pt>
                <c:pt idx="307">
                  <c:v>16.2258</c:v>
                </c:pt>
                <c:pt idx="308">
                  <c:v>16.245999999999999</c:v>
                </c:pt>
                <c:pt idx="309">
                  <c:v>16.266300000000001</c:v>
                </c:pt>
                <c:pt idx="310">
                  <c:v>16.2866</c:v>
                </c:pt>
                <c:pt idx="311">
                  <c:v>16.306899999999999</c:v>
                </c:pt>
                <c:pt idx="312">
                  <c:v>16.327100000000009</c:v>
                </c:pt>
                <c:pt idx="313">
                  <c:v>16.3474</c:v>
                </c:pt>
                <c:pt idx="314">
                  <c:v>16.367699999999999</c:v>
                </c:pt>
                <c:pt idx="315">
                  <c:v>16.388000000000002</c:v>
                </c:pt>
                <c:pt idx="316">
                  <c:v>16.408200000000001</c:v>
                </c:pt>
                <c:pt idx="317">
                  <c:v>16.4285</c:v>
                </c:pt>
                <c:pt idx="318">
                  <c:v>16.448799999999981</c:v>
                </c:pt>
                <c:pt idx="319">
                  <c:v>16.469000000000001</c:v>
                </c:pt>
                <c:pt idx="320">
                  <c:v>16.4893</c:v>
                </c:pt>
                <c:pt idx="321">
                  <c:v>16.509599999999999</c:v>
                </c:pt>
                <c:pt idx="322">
                  <c:v>16.529900000000001</c:v>
                </c:pt>
                <c:pt idx="323">
                  <c:v>16.5501</c:v>
                </c:pt>
                <c:pt idx="324">
                  <c:v>16.570399999999999</c:v>
                </c:pt>
                <c:pt idx="325">
                  <c:v>16.59069999999998</c:v>
                </c:pt>
                <c:pt idx="326">
                  <c:v>16.611000000000001</c:v>
                </c:pt>
                <c:pt idx="327">
                  <c:v>16.6312</c:v>
                </c:pt>
                <c:pt idx="328">
                  <c:v>16.651499999999999</c:v>
                </c:pt>
                <c:pt idx="329">
                  <c:v>16.671800000000001</c:v>
                </c:pt>
                <c:pt idx="330">
                  <c:v>16.6921</c:v>
                </c:pt>
                <c:pt idx="331">
                  <c:v>16.712299999999999</c:v>
                </c:pt>
                <c:pt idx="332">
                  <c:v>16.732600000000001</c:v>
                </c:pt>
                <c:pt idx="333">
                  <c:v>16.7529</c:v>
                </c:pt>
                <c:pt idx="334">
                  <c:v>16.773099999999999</c:v>
                </c:pt>
                <c:pt idx="335">
                  <c:v>16.793399999999981</c:v>
                </c:pt>
                <c:pt idx="336">
                  <c:v>16.813700000000001</c:v>
                </c:pt>
                <c:pt idx="337">
                  <c:v>16.834</c:v>
                </c:pt>
                <c:pt idx="338">
                  <c:v>16.854199999999999</c:v>
                </c:pt>
                <c:pt idx="339">
                  <c:v>16.874500000000001</c:v>
                </c:pt>
                <c:pt idx="340">
                  <c:v>16.8948</c:v>
                </c:pt>
                <c:pt idx="341">
                  <c:v>16.915099999999999</c:v>
                </c:pt>
                <c:pt idx="342">
                  <c:v>16.935300000000002</c:v>
                </c:pt>
                <c:pt idx="343">
                  <c:v>16.9556</c:v>
                </c:pt>
                <c:pt idx="344">
                  <c:v>16.975899999999999</c:v>
                </c:pt>
                <c:pt idx="345">
                  <c:v>16.996200000000002</c:v>
                </c:pt>
                <c:pt idx="346">
                  <c:v>17.016400000000001</c:v>
                </c:pt>
                <c:pt idx="347">
                  <c:v>17.0367</c:v>
                </c:pt>
                <c:pt idx="348">
                  <c:v>17.056999999999999</c:v>
                </c:pt>
                <c:pt idx="349">
                  <c:v>17.077200000000001</c:v>
                </c:pt>
                <c:pt idx="350">
                  <c:v>17.0975</c:v>
                </c:pt>
                <c:pt idx="351">
                  <c:v>17.117799999999999</c:v>
                </c:pt>
                <c:pt idx="352">
                  <c:v>17.138100000000001</c:v>
                </c:pt>
                <c:pt idx="353">
                  <c:v>17.158300000000001</c:v>
                </c:pt>
                <c:pt idx="354">
                  <c:v>17.178599999999999</c:v>
                </c:pt>
                <c:pt idx="355">
                  <c:v>17.198899999999991</c:v>
                </c:pt>
                <c:pt idx="356">
                  <c:v>17.219200000000001</c:v>
                </c:pt>
                <c:pt idx="357">
                  <c:v>17.2394</c:v>
                </c:pt>
                <c:pt idx="358">
                  <c:v>17.259699999999999</c:v>
                </c:pt>
                <c:pt idx="359">
                  <c:v>17.28</c:v>
                </c:pt>
                <c:pt idx="360">
                  <c:v>17.3003</c:v>
                </c:pt>
                <c:pt idx="361">
                  <c:v>17.320499999999999</c:v>
                </c:pt>
                <c:pt idx="362">
                  <c:v>17.340800000000009</c:v>
                </c:pt>
                <c:pt idx="363">
                  <c:v>17.3611</c:v>
                </c:pt>
                <c:pt idx="364">
                  <c:v>17.3813</c:v>
                </c:pt>
                <c:pt idx="365">
                  <c:v>17.401599999999981</c:v>
                </c:pt>
                <c:pt idx="366">
                  <c:v>17.421900000000001</c:v>
                </c:pt>
                <c:pt idx="367">
                  <c:v>17.4422</c:v>
                </c:pt>
                <c:pt idx="368">
                  <c:v>17.462399999999981</c:v>
                </c:pt>
                <c:pt idx="369">
                  <c:v>17.48269999999998</c:v>
                </c:pt>
                <c:pt idx="370">
                  <c:v>17.503</c:v>
                </c:pt>
                <c:pt idx="371">
                  <c:v>17.523299999999999</c:v>
                </c:pt>
                <c:pt idx="372">
                  <c:v>17.543500000000002</c:v>
                </c:pt>
                <c:pt idx="373">
                  <c:v>17.563800000000001</c:v>
                </c:pt>
                <c:pt idx="374">
                  <c:v>17.584099999999999</c:v>
                </c:pt>
                <c:pt idx="375">
                  <c:v>17.604399999999991</c:v>
                </c:pt>
                <c:pt idx="376">
                  <c:v>17.624600000000001</c:v>
                </c:pt>
                <c:pt idx="377">
                  <c:v>17.6449</c:v>
                </c:pt>
                <c:pt idx="378">
                  <c:v>17.665199999999999</c:v>
                </c:pt>
                <c:pt idx="379">
                  <c:v>17.685400000000001</c:v>
                </c:pt>
                <c:pt idx="380">
                  <c:v>17.7057</c:v>
                </c:pt>
                <c:pt idx="381">
                  <c:v>17.725999999999999</c:v>
                </c:pt>
                <c:pt idx="382">
                  <c:v>17.746300000000002</c:v>
                </c:pt>
                <c:pt idx="383">
                  <c:v>17.766500000000001</c:v>
                </c:pt>
                <c:pt idx="384">
                  <c:v>17.786799999999982</c:v>
                </c:pt>
                <c:pt idx="385">
                  <c:v>17.807099999999991</c:v>
                </c:pt>
                <c:pt idx="386">
                  <c:v>17.827400000000001</c:v>
                </c:pt>
                <c:pt idx="387">
                  <c:v>17.8476</c:v>
                </c:pt>
                <c:pt idx="388">
                  <c:v>17.867899999999999</c:v>
                </c:pt>
                <c:pt idx="389">
                  <c:v>17.888200000000001</c:v>
                </c:pt>
                <c:pt idx="390">
                  <c:v>17.9085</c:v>
                </c:pt>
                <c:pt idx="391">
                  <c:v>17.928699999999981</c:v>
                </c:pt>
                <c:pt idx="392">
                  <c:v>17.949000000000002</c:v>
                </c:pt>
                <c:pt idx="393">
                  <c:v>17.9693</c:v>
                </c:pt>
                <c:pt idx="394">
                  <c:v>17.9895</c:v>
                </c:pt>
                <c:pt idx="395">
                  <c:v>18.009799999999981</c:v>
                </c:pt>
                <c:pt idx="396">
                  <c:v>18.030100000000001</c:v>
                </c:pt>
                <c:pt idx="397">
                  <c:v>18.0504</c:v>
                </c:pt>
                <c:pt idx="398">
                  <c:v>18.070599999999999</c:v>
                </c:pt>
                <c:pt idx="399">
                  <c:v>18.090900000000001</c:v>
                </c:pt>
                <c:pt idx="400">
                  <c:v>18.1112</c:v>
                </c:pt>
                <c:pt idx="401">
                  <c:v>18.131499999999999</c:v>
                </c:pt>
                <c:pt idx="402">
                  <c:v>18.151700000000009</c:v>
                </c:pt>
                <c:pt idx="403">
                  <c:v>18.172000000000001</c:v>
                </c:pt>
                <c:pt idx="404">
                  <c:v>18.192299999999999</c:v>
                </c:pt>
                <c:pt idx="405">
                  <c:v>18.212599999999981</c:v>
                </c:pt>
                <c:pt idx="406">
                  <c:v>18.232800000000001</c:v>
                </c:pt>
                <c:pt idx="407">
                  <c:v>18.2531</c:v>
                </c:pt>
                <c:pt idx="408">
                  <c:v>18.273399999999999</c:v>
                </c:pt>
                <c:pt idx="409">
                  <c:v>18.293600000000001</c:v>
                </c:pt>
                <c:pt idx="410">
                  <c:v>18.3139</c:v>
                </c:pt>
                <c:pt idx="411">
                  <c:v>18.334199999999999</c:v>
                </c:pt>
                <c:pt idx="412">
                  <c:v>18.354500000000009</c:v>
                </c:pt>
                <c:pt idx="413">
                  <c:v>18.374700000000001</c:v>
                </c:pt>
                <c:pt idx="414">
                  <c:v>18.395</c:v>
                </c:pt>
                <c:pt idx="415">
                  <c:v>18.415299999999981</c:v>
                </c:pt>
                <c:pt idx="416">
                  <c:v>18.435600000000001</c:v>
                </c:pt>
                <c:pt idx="417">
                  <c:v>18.4558</c:v>
                </c:pt>
                <c:pt idx="418">
                  <c:v>18.476099999999999</c:v>
                </c:pt>
                <c:pt idx="419">
                  <c:v>18.496400000000001</c:v>
                </c:pt>
                <c:pt idx="420">
                  <c:v>18.5167</c:v>
                </c:pt>
                <c:pt idx="421">
                  <c:v>18.536899999999999</c:v>
                </c:pt>
                <c:pt idx="422">
                  <c:v>18.557200000000009</c:v>
                </c:pt>
                <c:pt idx="423">
                  <c:v>18.577500000000001</c:v>
                </c:pt>
                <c:pt idx="424">
                  <c:v>18.5977</c:v>
                </c:pt>
                <c:pt idx="425">
                  <c:v>18.617999999999999</c:v>
                </c:pt>
                <c:pt idx="426">
                  <c:v>18.638300000000001</c:v>
                </c:pt>
                <c:pt idx="427">
                  <c:v>18.6586</c:v>
                </c:pt>
                <c:pt idx="428">
                  <c:v>18.678799999999999</c:v>
                </c:pt>
                <c:pt idx="429">
                  <c:v>18.699100000000001</c:v>
                </c:pt>
                <c:pt idx="430">
                  <c:v>18.7194</c:v>
                </c:pt>
                <c:pt idx="431">
                  <c:v>18.739699999999999</c:v>
                </c:pt>
                <c:pt idx="432">
                  <c:v>18.759899999999991</c:v>
                </c:pt>
                <c:pt idx="433">
                  <c:v>18.780200000000001</c:v>
                </c:pt>
                <c:pt idx="434">
                  <c:v>18.8005</c:v>
                </c:pt>
                <c:pt idx="435">
                  <c:v>18.820799999999981</c:v>
                </c:pt>
                <c:pt idx="436">
                  <c:v>18.841000000000001</c:v>
                </c:pt>
                <c:pt idx="437">
                  <c:v>18.8613</c:v>
                </c:pt>
                <c:pt idx="438">
                  <c:v>18.881599999999999</c:v>
                </c:pt>
                <c:pt idx="439">
                  <c:v>18.901800000000001</c:v>
                </c:pt>
                <c:pt idx="440">
                  <c:v>18.9221</c:v>
                </c:pt>
                <c:pt idx="441">
                  <c:v>18.942399999999981</c:v>
                </c:pt>
                <c:pt idx="442">
                  <c:v>18.962699999999991</c:v>
                </c:pt>
                <c:pt idx="443">
                  <c:v>18.982900000000001</c:v>
                </c:pt>
                <c:pt idx="444">
                  <c:v>19.0032</c:v>
                </c:pt>
                <c:pt idx="445">
                  <c:v>19.023499999999981</c:v>
                </c:pt>
                <c:pt idx="446">
                  <c:v>19.043800000000001</c:v>
                </c:pt>
                <c:pt idx="447">
                  <c:v>19.064</c:v>
                </c:pt>
                <c:pt idx="448">
                  <c:v>19.084299999999999</c:v>
                </c:pt>
                <c:pt idx="449">
                  <c:v>19.104600000000001</c:v>
                </c:pt>
                <c:pt idx="450">
                  <c:v>19.1249</c:v>
                </c:pt>
                <c:pt idx="451">
                  <c:v>19.145099999999999</c:v>
                </c:pt>
                <c:pt idx="452">
                  <c:v>19.165400000000002</c:v>
                </c:pt>
                <c:pt idx="453">
                  <c:v>19.185700000000001</c:v>
                </c:pt>
                <c:pt idx="454">
                  <c:v>19.2059</c:v>
                </c:pt>
                <c:pt idx="455">
                  <c:v>19.226199999999999</c:v>
                </c:pt>
                <c:pt idx="456">
                  <c:v>19.246500000000001</c:v>
                </c:pt>
                <c:pt idx="457">
                  <c:v>19.2668</c:v>
                </c:pt>
                <c:pt idx="458">
                  <c:v>19.286999999999999</c:v>
                </c:pt>
                <c:pt idx="459">
                  <c:v>19.307300000000001</c:v>
                </c:pt>
                <c:pt idx="460">
                  <c:v>19.3276</c:v>
                </c:pt>
                <c:pt idx="461">
                  <c:v>19.347899999999999</c:v>
                </c:pt>
                <c:pt idx="462">
                  <c:v>19.368099999999981</c:v>
                </c:pt>
                <c:pt idx="463">
                  <c:v>19.388400000000001</c:v>
                </c:pt>
                <c:pt idx="464">
                  <c:v>19.4087</c:v>
                </c:pt>
                <c:pt idx="465">
                  <c:v>19.428999999999981</c:v>
                </c:pt>
                <c:pt idx="466">
                  <c:v>19.449200000000001</c:v>
                </c:pt>
                <c:pt idx="467">
                  <c:v>19.4695</c:v>
                </c:pt>
                <c:pt idx="468">
                  <c:v>19.489799999999981</c:v>
                </c:pt>
                <c:pt idx="469">
                  <c:v>19.510000000000009</c:v>
                </c:pt>
                <c:pt idx="470">
                  <c:v>19.5303</c:v>
                </c:pt>
                <c:pt idx="471">
                  <c:v>19.550599999999999</c:v>
                </c:pt>
                <c:pt idx="472">
                  <c:v>19.570900000000009</c:v>
                </c:pt>
                <c:pt idx="473">
                  <c:v>19.591100000000001</c:v>
                </c:pt>
                <c:pt idx="474">
                  <c:v>19.6114</c:v>
                </c:pt>
                <c:pt idx="475">
                  <c:v>19.631699999999999</c:v>
                </c:pt>
                <c:pt idx="476">
                  <c:v>19.652000000000001</c:v>
                </c:pt>
                <c:pt idx="477">
                  <c:v>19.6722</c:v>
                </c:pt>
                <c:pt idx="478">
                  <c:v>19.692499999999999</c:v>
                </c:pt>
                <c:pt idx="479">
                  <c:v>19.712800000000001</c:v>
                </c:pt>
                <c:pt idx="480">
                  <c:v>19.7331</c:v>
                </c:pt>
                <c:pt idx="481">
                  <c:v>19.753299999999999</c:v>
                </c:pt>
                <c:pt idx="482">
                  <c:v>19.773599999999981</c:v>
                </c:pt>
                <c:pt idx="483">
                  <c:v>19.793900000000001</c:v>
                </c:pt>
                <c:pt idx="484">
                  <c:v>19.8141</c:v>
                </c:pt>
                <c:pt idx="485">
                  <c:v>19.834399999999999</c:v>
                </c:pt>
                <c:pt idx="486">
                  <c:v>19.854700000000001</c:v>
                </c:pt>
                <c:pt idx="487">
                  <c:v>19.875</c:v>
                </c:pt>
                <c:pt idx="488">
                  <c:v>19.895199999999999</c:v>
                </c:pt>
                <c:pt idx="489">
                  <c:v>19.915500000000002</c:v>
                </c:pt>
                <c:pt idx="490">
                  <c:v>19.9358</c:v>
                </c:pt>
                <c:pt idx="491">
                  <c:v>19.956099999999999</c:v>
                </c:pt>
                <c:pt idx="492">
                  <c:v>19.976299999999981</c:v>
                </c:pt>
                <c:pt idx="493">
                  <c:v>19.996600000000001</c:v>
                </c:pt>
                <c:pt idx="494">
                  <c:v>20.0169</c:v>
                </c:pt>
                <c:pt idx="495">
                  <c:v>20.037199999999999</c:v>
                </c:pt>
                <c:pt idx="496">
                  <c:v>20.057400000000001</c:v>
                </c:pt>
                <c:pt idx="497">
                  <c:v>20.0777</c:v>
                </c:pt>
                <c:pt idx="498">
                  <c:v>20.097999999999999</c:v>
                </c:pt>
                <c:pt idx="499">
                  <c:v>20.118200000000009</c:v>
                </c:pt>
                <c:pt idx="500">
                  <c:v>20.138500000000001</c:v>
                </c:pt>
                <c:pt idx="501">
                  <c:v>20.158799999999999</c:v>
                </c:pt>
                <c:pt idx="502">
                  <c:v>20.179099999999991</c:v>
                </c:pt>
                <c:pt idx="503">
                  <c:v>20.199300000000001</c:v>
                </c:pt>
                <c:pt idx="504">
                  <c:v>20.2196</c:v>
                </c:pt>
                <c:pt idx="505">
                  <c:v>20.239899999999999</c:v>
                </c:pt>
                <c:pt idx="506">
                  <c:v>20.260200000000001</c:v>
                </c:pt>
                <c:pt idx="507">
                  <c:v>20.2804</c:v>
                </c:pt>
                <c:pt idx="508">
                  <c:v>20.300699999999999</c:v>
                </c:pt>
                <c:pt idx="509">
                  <c:v>20.321000000000009</c:v>
                </c:pt>
                <c:pt idx="510">
                  <c:v>20.3413</c:v>
                </c:pt>
                <c:pt idx="511">
                  <c:v>20.361499999999999</c:v>
                </c:pt>
                <c:pt idx="512">
                  <c:v>20.381799999999981</c:v>
                </c:pt>
                <c:pt idx="513">
                  <c:v>20.402100000000001</c:v>
                </c:pt>
                <c:pt idx="514">
                  <c:v>20.4223</c:v>
                </c:pt>
                <c:pt idx="515">
                  <c:v>20.442599999999981</c:v>
                </c:pt>
                <c:pt idx="516">
                  <c:v>20.462900000000001</c:v>
                </c:pt>
                <c:pt idx="517">
                  <c:v>20.4832</c:v>
                </c:pt>
                <c:pt idx="518">
                  <c:v>20.503399999999999</c:v>
                </c:pt>
                <c:pt idx="519">
                  <c:v>20.523700000000002</c:v>
                </c:pt>
                <c:pt idx="520">
                  <c:v>20.544</c:v>
                </c:pt>
                <c:pt idx="521">
                  <c:v>20.564299999999999</c:v>
                </c:pt>
                <c:pt idx="522">
                  <c:v>20.584499999999981</c:v>
                </c:pt>
                <c:pt idx="523">
                  <c:v>20.604800000000001</c:v>
                </c:pt>
                <c:pt idx="524">
                  <c:v>20.6251</c:v>
                </c:pt>
                <c:pt idx="525">
                  <c:v>20.645399999999981</c:v>
                </c:pt>
                <c:pt idx="526">
                  <c:v>20.665600000000001</c:v>
                </c:pt>
                <c:pt idx="527">
                  <c:v>20.6859</c:v>
                </c:pt>
                <c:pt idx="528">
                  <c:v>20.706199999999999</c:v>
                </c:pt>
                <c:pt idx="529">
                  <c:v>20.726400000000002</c:v>
                </c:pt>
                <c:pt idx="530">
                  <c:v>20.746700000000001</c:v>
                </c:pt>
                <c:pt idx="531">
                  <c:v>20.766999999999999</c:v>
                </c:pt>
                <c:pt idx="532">
                  <c:v>20.787299999999981</c:v>
                </c:pt>
                <c:pt idx="533">
                  <c:v>20.807500000000001</c:v>
                </c:pt>
                <c:pt idx="534">
                  <c:v>20.8278</c:v>
                </c:pt>
                <c:pt idx="535">
                  <c:v>20.848099999999999</c:v>
                </c:pt>
                <c:pt idx="536">
                  <c:v>20.868400000000001</c:v>
                </c:pt>
                <c:pt idx="537">
                  <c:v>20.8886</c:v>
                </c:pt>
                <c:pt idx="538">
                  <c:v>20.908899999999999</c:v>
                </c:pt>
                <c:pt idx="539">
                  <c:v>20.929200000000002</c:v>
                </c:pt>
                <c:pt idx="540">
                  <c:v>20.9495</c:v>
                </c:pt>
                <c:pt idx="541">
                  <c:v>20.9697</c:v>
                </c:pt>
                <c:pt idx="542">
                  <c:v>20.99</c:v>
                </c:pt>
                <c:pt idx="543">
                  <c:v>21.010300000000001</c:v>
                </c:pt>
                <c:pt idx="544">
                  <c:v>21.0305</c:v>
                </c:pt>
                <c:pt idx="545">
                  <c:v>21.050799999999999</c:v>
                </c:pt>
                <c:pt idx="546">
                  <c:v>21.071100000000001</c:v>
                </c:pt>
                <c:pt idx="547">
                  <c:v>21.0914</c:v>
                </c:pt>
                <c:pt idx="548">
                  <c:v>21.111599999999999</c:v>
                </c:pt>
                <c:pt idx="549">
                  <c:v>21.131900000000009</c:v>
                </c:pt>
                <c:pt idx="550">
                  <c:v>21.152200000000001</c:v>
                </c:pt>
                <c:pt idx="551">
                  <c:v>21.172499999999999</c:v>
                </c:pt>
                <c:pt idx="552">
                  <c:v>21.192699999999981</c:v>
                </c:pt>
                <c:pt idx="553">
                  <c:v>21.213000000000001</c:v>
                </c:pt>
                <c:pt idx="554">
                  <c:v>21.2333</c:v>
                </c:pt>
                <c:pt idx="555">
                  <c:v>21.253599999999999</c:v>
                </c:pt>
                <c:pt idx="556">
                  <c:v>21.273800000000001</c:v>
                </c:pt>
                <c:pt idx="557">
                  <c:v>21.2941</c:v>
                </c:pt>
                <c:pt idx="558">
                  <c:v>21.314399999999999</c:v>
                </c:pt>
                <c:pt idx="559">
                  <c:v>21.334599999999991</c:v>
                </c:pt>
                <c:pt idx="560">
                  <c:v>21.354900000000001</c:v>
                </c:pt>
                <c:pt idx="561">
                  <c:v>21.3752</c:v>
                </c:pt>
                <c:pt idx="562">
                  <c:v>21.395499999999981</c:v>
                </c:pt>
                <c:pt idx="563">
                  <c:v>21.415700000000001</c:v>
                </c:pt>
                <c:pt idx="564">
                  <c:v>21.436</c:v>
                </c:pt>
                <c:pt idx="565">
                  <c:v>21.456299999999999</c:v>
                </c:pt>
                <c:pt idx="566">
                  <c:v>21.476600000000001</c:v>
                </c:pt>
                <c:pt idx="567">
                  <c:v>21.4968</c:v>
                </c:pt>
                <c:pt idx="568">
                  <c:v>21.517099999999999</c:v>
                </c:pt>
                <c:pt idx="569">
                  <c:v>21.537400000000009</c:v>
                </c:pt>
                <c:pt idx="570">
                  <c:v>21.557700000000001</c:v>
                </c:pt>
                <c:pt idx="571">
                  <c:v>21.5779</c:v>
                </c:pt>
                <c:pt idx="572">
                  <c:v>21.598199999999981</c:v>
                </c:pt>
                <c:pt idx="573">
                  <c:v>21.618500000000001</c:v>
                </c:pt>
                <c:pt idx="574">
                  <c:v>21.6387</c:v>
                </c:pt>
                <c:pt idx="575">
                  <c:v>21.658999999999999</c:v>
                </c:pt>
                <c:pt idx="576">
                  <c:v>21.679300000000001</c:v>
                </c:pt>
                <c:pt idx="577">
                  <c:v>21.6996</c:v>
                </c:pt>
                <c:pt idx="578">
                  <c:v>21.719799999999999</c:v>
                </c:pt>
                <c:pt idx="579">
                  <c:v>21.740100000000002</c:v>
                </c:pt>
                <c:pt idx="580">
                  <c:v>21.760400000000001</c:v>
                </c:pt>
                <c:pt idx="581">
                  <c:v>21.7807</c:v>
                </c:pt>
                <c:pt idx="582">
                  <c:v>21.800899999999999</c:v>
                </c:pt>
                <c:pt idx="583">
                  <c:v>21.821200000000001</c:v>
                </c:pt>
                <c:pt idx="584">
                  <c:v>21.8415</c:v>
                </c:pt>
                <c:pt idx="585">
                  <c:v>21.861799999999999</c:v>
                </c:pt>
                <c:pt idx="586">
                  <c:v>21.882000000000001</c:v>
                </c:pt>
                <c:pt idx="587">
                  <c:v>21.9023</c:v>
                </c:pt>
                <c:pt idx="588">
                  <c:v>21.922599999999981</c:v>
                </c:pt>
                <c:pt idx="589">
                  <c:v>21.942799999999981</c:v>
                </c:pt>
                <c:pt idx="590">
                  <c:v>21.963100000000001</c:v>
                </c:pt>
                <c:pt idx="591">
                  <c:v>21.9834</c:v>
                </c:pt>
                <c:pt idx="592">
                  <c:v>22.003699999999981</c:v>
                </c:pt>
                <c:pt idx="593">
                  <c:v>22.023900000000001</c:v>
                </c:pt>
                <c:pt idx="594">
                  <c:v>22.0442</c:v>
                </c:pt>
                <c:pt idx="595">
                  <c:v>22.064499999999999</c:v>
                </c:pt>
                <c:pt idx="596">
                  <c:v>22.084800000000001</c:v>
                </c:pt>
                <c:pt idx="597">
                  <c:v>22.105</c:v>
                </c:pt>
                <c:pt idx="598">
                  <c:v>22.125299999999999</c:v>
                </c:pt>
                <c:pt idx="599">
                  <c:v>22.145600000000002</c:v>
                </c:pt>
                <c:pt idx="600">
                  <c:v>22.165900000000001</c:v>
                </c:pt>
                <c:pt idx="601">
                  <c:v>22.1861</c:v>
                </c:pt>
                <c:pt idx="602">
                  <c:v>22.206399999999999</c:v>
                </c:pt>
                <c:pt idx="603">
                  <c:v>22.226700000000001</c:v>
                </c:pt>
                <c:pt idx="604">
                  <c:v>22.2469</c:v>
                </c:pt>
                <c:pt idx="605">
                  <c:v>22.267199999999999</c:v>
                </c:pt>
                <c:pt idx="606">
                  <c:v>22.287500000000001</c:v>
                </c:pt>
                <c:pt idx="607">
                  <c:v>22.3078</c:v>
                </c:pt>
                <c:pt idx="608">
                  <c:v>22.327999999999999</c:v>
                </c:pt>
                <c:pt idx="609">
                  <c:v>22.348299999999981</c:v>
                </c:pt>
                <c:pt idx="610">
                  <c:v>22.368600000000001</c:v>
                </c:pt>
                <c:pt idx="611">
                  <c:v>22.3889</c:v>
                </c:pt>
                <c:pt idx="612">
                  <c:v>22.409099999999999</c:v>
                </c:pt>
                <c:pt idx="613">
                  <c:v>22.429400000000001</c:v>
                </c:pt>
                <c:pt idx="614">
                  <c:v>22.4497</c:v>
                </c:pt>
                <c:pt idx="615">
                  <c:v>22.47</c:v>
                </c:pt>
                <c:pt idx="616">
                  <c:v>22.490200000000002</c:v>
                </c:pt>
                <c:pt idx="617">
                  <c:v>22.5105</c:v>
                </c:pt>
                <c:pt idx="618">
                  <c:v>22.530799999999999</c:v>
                </c:pt>
                <c:pt idx="619">
                  <c:v>22.550999999999991</c:v>
                </c:pt>
                <c:pt idx="620">
                  <c:v>22.571300000000001</c:v>
                </c:pt>
                <c:pt idx="621">
                  <c:v>22.5916</c:v>
                </c:pt>
                <c:pt idx="622">
                  <c:v>22.611899999999999</c:v>
                </c:pt>
                <c:pt idx="623">
                  <c:v>22.632100000000001</c:v>
                </c:pt>
                <c:pt idx="624">
                  <c:v>22.6524</c:v>
                </c:pt>
                <c:pt idx="625">
                  <c:v>22.672699999999999</c:v>
                </c:pt>
                <c:pt idx="626">
                  <c:v>22.693000000000001</c:v>
                </c:pt>
                <c:pt idx="627">
                  <c:v>22.713200000000001</c:v>
                </c:pt>
                <c:pt idx="628">
                  <c:v>22.733499999999999</c:v>
                </c:pt>
                <c:pt idx="629">
                  <c:v>22.75379999999998</c:v>
                </c:pt>
                <c:pt idx="630">
                  <c:v>22.774100000000001</c:v>
                </c:pt>
                <c:pt idx="631">
                  <c:v>22.7943</c:v>
                </c:pt>
                <c:pt idx="632">
                  <c:v>22.814599999999999</c:v>
                </c:pt>
                <c:pt idx="633">
                  <c:v>22.834900000000001</c:v>
                </c:pt>
                <c:pt idx="634">
                  <c:v>22.8551</c:v>
                </c:pt>
                <c:pt idx="635">
                  <c:v>22.875399999999999</c:v>
                </c:pt>
                <c:pt idx="636">
                  <c:v>22.895700000000001</c:v>
                </c:pt>
                <c:pt idx="637">
                  <c:v>22.916</c:v>
                </c:pt>
                <c:pt idx="638">
                  <c:v>22.936199999999999</c:v>
                </c:pt>
                <c:pt idx="639">
                  <c:v>22.956499999999981</c:v>
                </c:pt>
                <c:pt idx="640">
                  <c:v>22.976800000000001</c:v>
                </c:pt>
                <c:pt idx="641">
                  <c:v>22.9971</c:v>
                </c:pt>
                <c:pt idx="642">
                  <c:v>23.017299999999999</c:v>
                </c:pt>
                <c:pt idx="643">
                  <c:v>23.037600000000001</c:v>
                </c:pt>
                <c:pt idx="644">
                  <c:v>23.0579</c:v>
                </c:pt>
                <c:pt idx="645">
                  <c:v>23.078199999999999</c:v>
                </c:pt>
                <c:pt idx="646">
                  <c:v>23.098400000000002</c:v>
                </c:pt>
                <c:pt idx="647">
                  <c:v>23.1187</c:v>
                </c:pt>
                <c:pt idx="648">
                  <c:v>23.138999999999999</c:v>
                </c:pt>
                <c:pt idx="649">
                  <c:v>23.159199999999991</c:v>
                </c:pt>
                <c:pt idx="650">
                  <c:v>23.179500000000001</c:v>
                </c:pt>
                <c:pt idx="651">
                  <c:v>23.1998</c:v>
                </c:pt>
                <c:pt idx="652">
                  <c:v>23.220099999999999</c:v>
                </c:pt>
                <c:pt idx="653">
                  <c:v>23.240300000000001</c:v>
                </c:pt>
                <c:pt idx="654">
                  <c:v>23.2606</c:v>
                </c:pt>
                <c:pt idx="655">
                  <c:v>23.280899999999999</c:v>
                </c:pt>
                <c:pt idx="656">
                  <c:v>23.301200000000001</c:v>
                </c:pt>
                <c:pt idx="657">
                  <c:v>23.321400000000001</c:v>
                </c:pt>
                <c:pt idx="658">
                  <c:v>23.341699999999999</c:v>
                </c:pt>
                <c:pt idx="659">
                  <c:v>23.361999999999991</c:v>
                </c:pt>
                <c:pt idx="660">
                  <c:v>23.382300000000001</c:v>
                </c:pt>
                <c:pt idx="661">
                  <c:v>23.4025</c:v>
                </c:pt>
                <c:pt idx="662">
                  <c:v>23.422799999999981</c:v>
                </c:pt>
                <c:pt idx="663">
                  <c:v>23.443100000000001</c:v>
                </c:pt>
                <c:pt idx="664">
                  <c:v>23.4633</c:v>
                </c:pt>
                <c:pt idx="665">
                  <c:v>23.483599999999981</c:v>
                </c:pt>
                <c:pt idx="666">
                  <c:v>23.503900000000009</c:v>
                </c:pt>
                <c:pt idx="667">
                  <c:v>23.5242</c:v>
                </c:pt>
                <c:pt idx="668">
                  <c:v>23.5444</c:v>
                </c:pt>
                <c:pt idx="669">
                  <c:v>23.564699999999981</c:v>
                </c:pt>
                <c:pt idx="670">
                  <c:v>23.585000000000001</c:v>
                </c:pt>
                <c:pt idx="671">
                  <c:v>23.6053</c:v>
                </c:pt>
                <c:pt idx="672">
                  <c:v>23.625499999999999</c:v>
                </c:pt>
                <c:pt idx="673">
                  <c:v>23.645800000000001</c:v>
                </c:pt>
                <c:pt idx="674">
                  <c:v>23.6661</c:v>
                </c:pt>
                <c:pt idx="675">
                  <c:v>23.686399999999999</c:v>
                </c:pt>
                <c:pt idx="676">
                  <c:v>23.706600000000002</c:v>
                </c:pt>
                <c:pt idx="677">
                  <c:v>23.726900000000001</c:v>
                </c:pt>
                <c:pt idx="678">
                  <c:v>23.747199999999999</c:v>
                </c:pt>
                <c:pt idx="679">
                  <c:v>23.767399999999981</c:v>
                </c:pt>
                <c:pt idx="680">
                  <c:v>23.787700000000001</c:v>
                </c:pt>
                <c:pt idx="681">
                  <c:v>23.808</c:v>
                </c:pt>
                <c:pt idx="682">
                  <c:v>23.828299999999999</c:v>
                </c:pt>
                <c:pt idx="683">
                  <c:v>23.848500000000001</c:v>
                </c:pt>
                <c:pt idx="684">
                  <c:v>23.8688</c:v>
                </c:pt>
                <c:pt idx="685">
                  <c:v>23.889099999999999</c:v>
                </c:pt>
                <c:pt idx="686">
                  <c:v>23.909400000000002</c:v>
                </c:pt>
                <c:pt idx="687">
                  <c:v>23.929600000000001</c:v>
                </c:pt>
                <c:pt idx="688">
                  <c:v>23.9499</c:v>
                </c:pt>
                <c:pt idx="689">
                  <c:v>23.970199999999981</c:v>
                </c:pt>
                <c:pt idx="690">
                  <c:v>23.990500000000001</c:v>
                </c:pt>
                <c:pt idx="691">
                  <c:v>24.0107</c:v>
                </c:pt>
                <c:pt idx="692">
                  <c:v>24.030999999999999</c:v>
                </c:pt>
                <c:pt idx="693">
                  <c:v>24.051300000000001</c:v>
                </c:pt>
                <c:pt idx="694">
                  <c:v>24.0715</c:v>
                </c:pt>
                <c:pt idx="695">
                  <c:v>24.091799999999999</c:v>
                </c:pt>
                <c:pt idx="696">
                  <c:v>24.112100000000009</c:v>
                </c:pt>
                <c:pt idx="697">
                  <c:v>24.132400000000001</c:v>
                </c:pt>
                <c:pt idx="698">
                  <c:v>24.1526</c:v>
                </c:pt>
                <c:pt idx="699">
                  <c:v>24.172899999999991</c:v>
                </c:pt>
                <c:pt idx="700">
                  <c:v>24.193200000000001</c:v>
                </c:pt>
                <c:pt idx="701">
                  <c:v>24.2135</c:v>
                </c:pt>
                <c:pt idx="702">
                  <c:v>24.233699999999999</c:v>
                </c:pt>
                <c:pt idx="703">
                  <c:v>24.254000000000001</c:v>
                </c:pt>
                <c:pt idx="704">
                  <c:v>24.2743</c:v>
                </c:pt>
                <c:pt idx="705">
                  <c:v>24.294599999999999</c:v>
                </c:pt>
                <c:pt idx="706">
                  <c:v>24.314800000000009</c:v>
                </c:pt>
                <c:pt idx="707">
                  <c:v>24.335100000000001</c:v>
                </c:pt>
                <c:pt idx="708">
                  <c:v>24.355399999999999</c:v>
                </c:pt>
                <c:pt idx="709">
                  <c:v>24.375599999999981</c:v>
                </c:pt>
                <c:pt idx="710">
                  <c:v>24.395900000000001</c:v>
                </c:pt>
                <c:pt idx="711">
                  <c:v>24.4162</c:v>
                </c:pt>
                <c:pt idx="712">
                  <c:v>24.436499999999999</c:v>
                </c:pt>
                <c:pt idx="713">
                  <c:v>24.456700000000001</c:v>
                </c:pt>
                <c:pt idx="714">
                  <c:v>24.477</c:v>
                </c:pt>
                <c:pt idx="715">
                  <c:v>24.497299999999999</c:v>
                </c:pt>
                <c:pt idx="716">
                  <c:v>24.517600000000009</c:v>
                </c:pt>
                <c:pt idx="717">
                  <c:v>24.537800000000001</c:v>
                </c:pt>
                <c:pt idx="718">
                  <c:v>24.5581</c:v>
                </c:pt>
                <c:pt idx="719">
                  <c:v>24.578399999999981</c:v>
                </c:pt>
                <c:pt idx="720">
                  <c:v>24.598700000000001</c:v>
                </c:pt>
                <c:pt idx="721">
                  <c:v>24.6189</c:v>
                </c:pt>
                <c:pt idx="722">
                  <c:v>24.639199999999999</c:v>
                </c:pt>
                <c:pt idx="723">
                  <c:v>24.659500000000001</c:v>
                </c:pt>
                <c:pt idx="724">
                  <c:v>24.6797</c:v>
                </c:pt>
                <c:pt idx="725">
                  <c:v>24.7</c:v>
                </c:pt>
                <c:pt idx="726">
                  <c:v>24.720300000000002</c:v>
                </c:pt>
                <c:pt idx="727">
                  <c:v>24.740600000000001</c:v>
                </c:pt>
                <c:pt idx="728">
                  <c:v>24.7608</c:v>
                </c:pt>
                <c:pt idx="729">
                  <c:v>24.781099999999981</c:v>
                </c:pt>
                <c:pt idx="730">
                  <c:v>24.801400000000001</c:v>
                </c:pt>
                <c:pt idx="731">
                  <c:v>24.8217</c:v>
                </c:pt>
                <c:pt idx="732">
                  <c:v>24.841899999999999</c:v>
                </c:pt>
                <c:pt idx="733">
                  <c:v>24.862200000000001</c:v>
                </c:pt>
                <c:pt idx="734">
                  <c:v>24.8825</c:v>
                </c:pt>
                <c:pt idx="735">
                  <c:v>24.902799999999981</c:v>
                </c:pt>
                <c:pt idx="736">
                  <c:v>24.922999999999981</c:v>
                </c:pt>
                <c:pt idx="737">
                  <c:v>24.943300000000001</c:v>
                </c:pt>
                <c:pt idx="738">
                  <c:v>24.9636</c:v>
                </c:pt>
                <c:pt idx="739">
                  <c:v>24.983799999999981</c:v>
                </c:pt>
                <c:pt idx="740">
                  <c:v>25.004100000000001</c:v>
                </c:pt>
                <c:pt idx="741">
                  <c:v>25.0244</c:v>
                </c:pt>
                <c:pt idx="742">
                  <c:v>25.044699999999999</c:v>
                </c:pt>
                <c:pt idx="743">
                  <c:v>25.064900000000009</c:v>
                </c:pt>
                <c:pt idx="744">
                  <c:v>25.0852</c:v>
                </c:pt>
                <c:pt idx="745">
                  <c:v>25.105499999999999</c:v>
                </c:pt>
                <c:pt idx="746">
                  <c:v>25.125800000000009</c:v>
                </c:pt>
                <c:pt idx="747">
                  <c:v>25.146000000000001</c:v>
                </c:pt>
                <c:pt idx="748">
                  <c:v>25.1663</c:v>
                </c:pt>
                <c:pt idx="749">
                  <c:v>25.186599999999981</c:v>
                </c:pt>
                <c:pt idx="750">
                  <c:v>25.206900000000001</c:v>
                </c:pt>
                <c:pt idx="751">
                  <c:v>25.2271</c:v>
                </c:pt>
                <c:pt idx="752">
                  <c:v>25.247399999999999</c:v>
                </c:pt>
                <c:pt idx="753">
                  <c:v>25.267700000000001</c:v>
                </c:pt>
                <c:pt idx="754">
                  <c:v>25.2879</c:v>
                </c:pt>
                <c:pt idx="755">
                  <c:v>25.308199999999999</c:v>
                </c:pt>
                <c:pt idx="756">
                  <c:v>25.32849999999998</c:v>
                </c:pt>
                <c:pt idx="757">
                  <c:v>25.348800000000001</c:v>
                </c:pt>
                <c:pt idx="758">
                  <c:v>25.369</c:v>
                </c:pt>
                <c:pt idx="759">
                  <c:v>25.389299999999999</c:v>
                </c:pt>
                <c:pt idx="760">
                  <c:v>25.409600000000001</c:v>
                </c:pt>
                <c:pt idx="761">
                  <c:v>25.4299</c:v>
                </c:pt>
                <c:pt idx="762">
                  <c:v>25.450099999999999</c:v>
                </c:pt>
                <c:pt idx="763">
                  <c:v>25.470400000000001</c:v>
                </c:pt>
                <c:pt idx="764">
                  <c:v>25.4907</c:v>
                </c:pt>
                <c:pt idx="765">
                  <c:v>25.510999999999999</c:v>
                </c:pt>
                <c:pt idx="766">
                  <c:v>25.531199999999991</c:v>
                </c:pt>
                <c:pt idx="767">
                  <c:v>25.551500000000001</c:v>
                </c:pt>
                <c:pt idx="768">
                  <c:v>25.5718</c:v>
                </c:pt>
                <c:pt idx="769">
                  <c:v>25.591999999999999</c:v>
                </c:pt>
                <c:pt idx="770">
                  <c:v>25.612300000000001</c:v>
                </c:pt>
                <c:pt idx="771">
                  <c:v>25.6326</c:v>
                </c:pt>
                <c:pt idx="772">
                  <c:v>25.652899999999999</c:v>
                </c:pt>
                <c:pt idx="773">
                  <c:v>25.673100000000009</c:v>
                </c:pt>
                <c:pt idx="774">
                  <c:v>25.6934</c:v>
                </c:pt>
                <c:pt idx="775">
                  <c:v>25.713699999999999</c:v>
                </c:pt>
                <c:pt idx="776">
                  <c:v>25.734000000000009</c:v>
                </c:pt>
                <c:pt idx="777">
                  <c:v>25.754200000000001</c:v>
                </c:pt>
                <c:pt idx="778">
                  <c:v>25.7745</c:v>
                </c:pt>
                <c:pt idx="779">
                  <c:v>25.794799999999981</c:v>
                </c:pt>
                <c:pt idx="780">
                  <c:v>25.815100000000001</c:v>
                </c:pt>
                <c:pt idx="781">
                  <c:v>25.8353</c:v>
                </c:pt>
                <c:pt idx="782">
                  <c:v>25.855599999999999</c:v>
                </c:pt>
                <c:pt idx="783">
                  <c:v>25.875900000000001</c:v>
                </c:pt>
                <c:pt idx="784">
                  <c:v>25.896100000000001</c:v>
                </c:pt>
                <c:pt idx="785">
                  <c:v>25.916399999999999</c:v>
                </c:pt>
                <c:pt idx="786">
                  <c:v>25.936699999999981</c:v>
                </c:pt>
                <c:pt idx="787">
                  <c:v>25.957000000000001</c:v>
                </c:pt>
                <c:pt idx="788">
                  <c:v>25.9772</c:v>
                </c:pt>
                <c:pt idx="789">
                  <c:v>25.997499999999999</c:v>
                </c:pt>
                <c:pt idx="790">
                  <c:v>26.017800000000001</c:v>
                </c:pt>
                <c:pt idx="791">
                  <c:v>26.0381</c:v>
                </c:pt>
                <c:pt idx="792">
                  <c:v>26.058299999999999</c:v>
                </c:pt>
                <c:pt idx="793">
                  <c:v>26.078600000000002</c:v>
                </c:pt>
                <c:pt idx="794">
                  <c:v>26.0989</c:v>
                </c:pt>
                <c:pt idx="795">
                  <c:v>26.119199999999999</c:v>
                </c:pt>
                <c:pt idx="796">
                  <c:v>26.139399999999991</c:v>
                </c:pt>
                <c:pt idx="797">
                  <c:v>26.159700000000001</c:v>
                </c:pt>
                <c:pt idx="798">
                  <c:v>26.18</c:v>
                </c:pt>
                <c:pt idx="799">
                  <c:v>26.200199999999999</c:v>
                </c:pt>
                <c:pt idx="800">
                  <c:v>26.220500000000001</c:v>
                </c:pt>
                <c:pt idx="801">
                  <c:v>26.2408</c:v>
                </c:pt>
                <c:pt idx="802">
                  <c:v>26.261099999999999</c:v>
                </c:pt>
                <c:pt idx="803">
                  <c:v>26.281300000000002</c:v>
                </c:pt>
                <c:pt idx="804">
                  <c:v>26.301600000000001</c:v>
                </c:pt>
                <c:pt idx="805">
                  <c:v>26.321899999999999</c:v>
                </c:pt>
                <c:pt idx="806">
                  <c:v>26.342199999999981</c:v>
                </c:pt>
                <c:pt idx="807">
                  <c:v>26.362400000000001</c:v>
                </c:pt>
                <c:pt idx="808">
                  <c:v>26.3827</c:v>
                </c:pt>
                <c:pt idx="809">
                  <c:v>26.402999999999999</c:v>
                </c:pt>
                <c:pt idx="810">
                  <c:v>26.423300000000001</c:v>
                </c:pt>
                <c:pt idx="811">
                  <c:v>26.4435</c:v>
                </c:pt>
                <c:pt idx="812">
                  <c:v>26.463799999999981</c:v>
                </c:pt>
                <c:pt idx="813">
                  <c:v>26.484100000000002</c:v>
                </c:pt>
                <c:pt idx="814">
                  <c:v>26.504300000000001</c:v>
                </c:pt>
                <c:pt idx="815">
                  <c:v>26.5246</c:v>
                </c:pt>
                <c:pt idx="816">
                  <c:v>26.544899999999991</c:v>
                </c:pt>
                <c:pt idx="817">
                  <c:v>26.565200000000001</c:v>
                </c:pt>
                <c:pt idx="818">
                  <c:v>26.5854</c:v>
                </c:pt>
                <c:pt idx="819">
                  <c:v>26.605699999999999</c:v>
                </c:pt>
                <c:pt idx="820">
                  <c:v>26.626000000000001</c:v>
                </c:pt>
                <c:pt idx="821">
                  <c:v>26.6463</c:v>
                </c:pt>
                <c:pt idx="822">
                  <c:v>26.666499999999999</c:v>
                </c:pt>
                <c:pt idx="823">
                  <c:v>26.686800000000009</c:v>
                </c:pt>
                <c:pt idx="824">
                  <c:v>26.707100000000001</c:v>
                </c:pt>
                <c:pt idx="825">
                  <c:v>26.727399999999999</c:v>
                </c:pt>
                <c:pt idx="826">
                  <c:v>26.747599999999981</c:v>
                </c:pt>
                <c:pt idx="827">
                  <c:v>26.767900000000001</c:v>
                </c:pt>
                <c:pt idx="828">
                  <c:v>26.7882</c:v>
                </c:pt>
                <c:pt idx="829">
                  <c:v>26.808399999999999</c:v>
                </c:pt>
                <c:pt idx="830">
                  <c:v>26.828700000000001</c:v>
                </c:pt>
                <c:pt idx="831">
                  <c:v>26.849</c:v>
                </c:pt>
                <c:pt idx="832">
                  <c:v>26.869299999999999</c:v>
                </c:pt>
                <c:pt idx="833">
                  <c:v>26.889500000000002</c:v>
                </c:pt>
                <c:pt idx="834">
                  <c:v>26.909800000000001</c:v>
                </c:pt>
                <c:pt idx="835">
                  <c:v>26.930099999999999</c:v>
                </c:pt>
                <c:pt idx="836">
                  <c:v>26.950399999999981</c:v>
                </c:pt>
                <c:pt idx="837">
                  <c:v>26.970600000000001</c:v>
                </c:pt>
                <c:pt idx="838">
                  <c:v>26.9909</c:v>
                </c:pt>
                <c:pt idx="839">
                  <c:v>27.011199999999999</c:v>
                </c:pt>
                <c:pt idx="840">
                  <c:v>27.031500000000001</c:v>
                </c:pt>
                <c:pt idx="841">
                  <c:v>27.0517</c:v>
                </c:pt>
                <c:pt idx="842">
                  <c:v>27.071999999999999</c:v>
                </c:pt>
                <c:pt idx="843">
                  <c:v>27.092300000000002</c:v>
                </c:pt>
                <c:pt idx="844">
                  <c:v>27.112500000000001</c:v>
                </c:pt>
                <c:pt idx="845">
                  <c:v>27.1328</c:v>
                </c:pt>
                <c:pt idx="846">
                  <c:v>27.153099999999991</c:v>
                </c:pt>
                <c:pt idx="847">
                  <c:v>27.173400000000001</c:v>
                </c:pt>
                <c:pt idx="848">
                  <c:v>27.1936</c:v>
                </c:pt>
                <c:pt idx="849">
                  <c:v>27.213899999999999</c:v>
                </c:pt>
                <c:pt idx="850">
                  <c:v>27.234200000000001</c:v>
                </c:pt>
                <c:pt idx="851">
                  <c:v>27.2545</c:v>
                </c:pt>
                <c:pt idx="852">
                  <c:v>27.274699999999999</c:v>
                </c:pt>
                <c:pt idx="853">
                  <c:v>27.295000000000002</c:v>
                </c:pt>
                <c:pt idx="854">
                  <c:v>27.315300000000001</c:v>
                </c:pt>
                <c:pt idx="855">
                  <c:v>27.335599999999999</c:v>
                </c:pt>
                <c:pt idx="856">
                  <c:v>27.355799999999981</c:v>
                </c:pt>
                <c:pt idx="857">
                  <c:v>27.376100000000001</c:v>
                </c:pt>
                <c:pt idx="858">
                  <c:v>27.3964</c:v>
                </c:pt>
                <c:pt idx="859">
                  <c:v>27.416599999999999</c:v>
                </c:pt>
                <c:pt idx="860">
                  <c:v>27.436900000000001</c:v>
                </c:pt>
                <c:pt idx="861">
                  <c:v>27.4572</c:v>
                </c:pt>
                <c:pt idx="862">
                  <c:v>27.477499999999999</c:v>
                </c:pt>
                <c:pt idx="863">
                  <c:v>27.49769999999998</c:v>
                </c:pt>
                <c:pt idx="864">
                  <c:v>27.518000000000001</c:v>
                </c:pt>
                <c:pt idx="865">
                  <c:v>27.5383</c:v>
                </c:pt>
                <c:pt idx="866">
                  <c:v>27.558599999999981</c:v>
                </c:pt>
                <c:pt idx="867">
                  <c:v>27.578800000000001</c:v>
                </c:pt>
                <c:pt idx="868">
                  <c:v>27.5991</c:v>
                </c:pt>
                <c:pt idx="869">
                  <c:v>27.619399999999999</c:v>
                </c:pt>
                <c:pt idx="870">
                  <c:v>27.639700000000001</c:v>
                </c:pt>
                <c:pt idx="871">
                  <c:v>27.6599</c:v>
                </c:pt>
                <c:pt idx="872">
                  <c:v>27.680199999999999</c:v>
                </c:pt>
                <c:pt idx="873">
                  <c:v>27.700500000000002</c:v>
                </c:pt>
                <c:pt idx="874">
                  <c:v>27.720700000000001</c:v>
                </c:pt>
                <c:pt idx="875">
                  <c:v>27.741</c:v>
                </c:pt>
                <c:pt idx="876">
                  <c:v>27.761299999999981</c:v>
                </c:pt>
                <c:pt idx="877">
                  <c:v>27.781600000000001</c:v>
                </c:pt>
                <c:pt idx="878">
                  <c:v>27.8018</c:v>
                </c:pt>
                <c:pt idx="879">
                  <c:v>27.822099999999999</c:v>
                </c:pt>
                <c:pt idx="880">
                  <c:v>27.842400000000001</c:v>
                </c:pt>
                <c:pt idx="881">
                  <c:v>27.8627</c:v>
                </c:pt>
                <c:pt idx="882">
                  <c:v>27.882899999999999</c:v>
                </c:pt>
                <c:pt idx="883">
                  <c:v>27.90319999999998</c:v>
                </c:pt>
                <c:pt idx="884">
                  <c:v>27.923500000000001</c:v>
                </c:pt>
                <c:pt idx="885">
                  <c:v>27.9438</c:v>
                </c:pt>
                <c:pt idx="886">
                  <c:v>27.963999999999999</c:v>
                </c:pt>
                <c:pt idx="887">
                  <c:v>27.984300000000001</c:v>
                </c:pt>
                <c:pt idx="888">
                  <c:v>28.0046</c:v>
                </c:pt>
                <c:pt idx="889">
                  <c:v>28.024799999999999</c:v>
                </c:pt>
                <c:pt idx="890">
                  <c:v>28.045100000000001</c:v>
                </c:pt>
                <c:pt idx="891">
                  <c:v>28.0654</c:v>
                </c:pt>
                <c:pt idx="892">
                  <c:v>28.085699999999981</c:v>
                </c:pt>
                <c:pt idx="893">
                  <c:v>28.105899999999991</c:v>
                </c:pt>
                <c:pt idx="894">
                  <c:v>28.126200000000001</c:v>
                </c:pt>
                <c:pt idx="895">
                  <c:v>28.1465</c:v>
                </c:pt>
                <c:pt idx="896">
                  <c:v>28.166799999999981</c:v>
                </c:pt>
                <c:pt idx="897">
                  <c:v>28.187000000000001</c:v>
                </c:pt>
                <c:pt idx="898">
                  <c:v>28.2073</c:v>
                </c:pt>
                <c:pt idx="899">
                  <c:v>28.227599999999999</c:v>
                </c:pt>
                <c:pt idx="900">
                  <c:v>28.247900000000001</c:v>
                </c:pt>
                <c:pt idx="901">
                  <c:v>28.2681</c:v>
                </c:pt>
                <c:pt idx="902">
                  <c:v>28.288399999999982</c:v>
                </c:pt>
                <c:pt idx="903">
                  <c:v>28.308700000000002</c:v>
                </c:pt>
                <c:pt idx="904">
                  <c:v>28.328900000000001</c:v>
                </c:pt>
                <c:pt idx="905">
                  <c:v>28.3492</c:v>
                </c:pt>
                <c:pt idx="906">
                  <c:v>28.369499999999981</c:v>
                </c:pt>
                <c:pt idx="907">
                  <c:v>28.389800000000001</c:v>
                </c:pt>
                <c:pt idx="908">
                  <c:v>28.41</c:v>
                </c:pt>
                <c:pt idx="909">
                  <c:v>28.430299999999999</c:v>
                </c:pt>
                <c:pt idx="910">
                  <c:v>28.450600000000001</c:v>
                </c:pt>
                <c:pt idx="911">
                  <c:v>28.4709</c:v>
                </c:pt>
                <c:pt idx="912">
                  <c:v>28.491099999999999</c:v>
                </c:pt>
                <c:pt idx="913">
                  <c:v>28.511399999999991</c:v>
                </c:pt>
                <c:pt idx="914">
                  <c:v>28.531700000000001</c:v>
                </c:pt>
                <c:pt idx="915">
                  <c:v>28.552</c:v>
                </c:pt>
                <c:pt idx="916">
                  <c:v>28.572199999999999</c:v>
                </c:pt>
                <c:pt idx="917">
                  <c:v>28.592500000000001</c:v>
                </c:pt>
                <c:pt idx="918">
                  <c:v>28.6128</c:v>
                </c:pt>
                <c:pt idx="919">
                  <c:v>28.632999999999999</c:v>
                </c:pt>
                <c:pt idx="920">
                  <c:v>28.653300000000002</c:v>
                </c:pt>
                <c:pt idx="921">
                  <c:v>28.6736</c:v>
                </c:pt>
                <c:pt idx="922">
                  <c:v>28.693899999999999</c:v>
                </c:pt>
                <c:pt idx="923">
                  <c:v>28.714099999999991</c:v>
                </c:pt>
                <c:pt idx="924">
                  <c:v>28.734400000000001</c:v>
                </c:pt>
                <c:pt idx="925">
                  <c:v>28.7547</c:v>
                </c:pt>
                <c:pt idx="926">
                  <c:v>28.774999999999999</c:v>
                </c:pt>
                <c:pt idx="927">
                  <c:v>28.795200000000001</c:v>
                </c:pt>
                <c:pt idx="928">
                  <c:v>28.8155</c:v>
                </c:pt>
                <c:pt idx="929">
                  <c:v>28.835799999999999</c:v>
                </c:pt>
                <c:pt idx="930">
                  <c:v>28.856100000000001</c:v>
                </c:pt>
                <c:pt idx="931">
                  <c:v>28.876300000000001</c:v>
                </c:pt>
                <c:pt idx="932">
                  <c:v>28.896599999999999</c:v>
                </c:pt>
                <c:pt idx="933">
                  <c:v>28.916899999999991</c:v>
                </c:pt>
                <c:pt idx="934">
                  <c:v>28.937100000000001</c:v>
                </c:pt>
                <c:pt idx="935">
                  <c:v>28.9574</c:v>
                </c:pt>
                <c:pt idx="936">
                  <c:v>28.977699999999999</c:v>
                </c:pt>
                <c:pt idx="937">
                  <c:v>28.998000000000001</c:v>
                </c:pt>
                <c:pt idx="938">
                  <c:v>29.0182</c:v>
                </c:pt>
                <c:pt idx="939">
                  <c:v>29.038499999999999</c:v>
                </c:pt>
                <c:pt idx="940">
                  <c:v>29.058800000000009</c:v>
                </c:pt>
                <c:pt idx="941">
                  <c:v>29.0791</c:v>
                </c:pt>
                <c:pt idx="942">
                  <c:v>29.099299999999999</c:v>
                </c:pt>
                <c:pt idx="943">
                  <c:v>29.119599999999991</c:v>
                </c:pt>
                <c:pt idx="944">
                  <c:v>29.139900000000001</c:v>
                </c:pt>
                <c:pt idx="945">
                  <c:v>29.1602</c:v>
                </c:pt>
                <c:pt idx="946">
                  <c:v>29.180399999999999</c:v>
                </c:pt>
                <c:pt idx="947">
                  <c:v>29.200700000000001</c:v>
                </c:pt>
                <c:pt idx="948">
                  <c:v>29.221</c:v>
                </c:pt>
                <c:pt idx="949">
                  <c:v>29.241199999999999</c:v>
                </c:pt>
                <c:pt idx="950">
                  <c:v>29.261500000000002</c:v>
                </c:pt>
                <c:pt idx="951">
                  <c:v>29.2818</c:v>
                </c:pt>
                <c:pt idx="952">
                  <c:v>29.302099999999999</c:v>
                </c:pt>
                <c:pt idx="953">
                  <c:v>29.322299999999981</c:v>
                </c:pt>
                <c:pt idx="954">
                  <c:v>29.342600000000001</c:v>
                </c:pt>
                <c:pt idx="955">
                  <c:v>29.3629</c:v>
                </c:pt>
                <c:pt idx="956">
                  <c:v>29.383199999999999</c:v>
                </c:pt>
                <c:pt idx="957">
                  <c:v>29.403400000000001</c:v>
                </c:pt>
                <c:pt idx="958">
                  <c:v>29.4237</c:v>
                </c:pt>
                <c:pt idx="959">
                  <c:v>29.443999999999999</c:v>
                </c:pt>
                <c:pt idx="960">
                  <c:v>29.464300000000001</c:v>
                </c:pt>
                <c:pt idx="961">
                  <c:v>29.484500000000001</c:v>
                </c:pt>
                <c:pt idx="962">
                  <c:v>29.504799999999999</c:v>
                </c:pt>
                <c:pt idx="963">
                  <c:v>29.525099999999981</c:v>
                </c:pt>
                <c:pt idx="964">
                  <c:v>29.545300000000001</c:v>
                </c:pt>
                <c:pt idx="965">
                  <c:v>29.5656</c:v>
                </c:pt>
                <c:pt idx="966">
                  <c:v>29.585899999999999</c:v>
                </c:pt>
                <c:pt idx="967">
                  <c:v>29.606200000000001</c:v>
                </c:pt>
                <c:pt idx="968">
                  <c:v>29.6264</c:v>
                </c:pt>
                <c:pt idx="969">
                  <c:v>29.646699999999999</c:v>
                </c:pt>
                <c:pt idx="970">
                  <c:v>29.667000000000009</c:v>
                </c:pt>
                <c:pt idx="971">
                  <c:v>29.6873</c:v>
                </c:pt>
                <c:pt idx="972">
                  <c:v>29.7075</c:v>
                </c:pt>
                <c:pt idx="973">
                  <c:v>29.727799999999981</c:v>
                </c:pt>
                <c:pt idx="974">
                  <c:v>29.748100000000001</c:v>
                </c:pt>
                <c:pt idx="975">
                  <c:v>29.7684</c:v>
                </c:pt>
                <c:pt idx="976">
                  <c:v>29.788599999999981</c:v>
                </c:pt>
                <c:pt idx="977">
                  <c:v>29.808900000000001</c:v>
                </c:pt>
                <c:pt idx="978">
                  <c:v>29.8292</c:v>
                </c:pt>
                <c:pt idx="979">
                  <c:v>29.849399999999999</c:v>
                </c:pt>
                <c:pt idx="980">
                  <c:v>29.869700000000002</c:v>
                </c:pt>
                <c:pt idx="981">
                  <c:v>29.89</c:v>
                </c:pt>
                <c:pt idx="982">
                  <c:v>29.910299999999999</c:v>
                </c:pt>
                <c:pt idx="983">
                  <c:v>29.930499999999981</c:v>
                </c:pt>
                <c:pt idx="984">
                  <c:v>29.950800000000001</c:v>
                </c:pt>
                <c:pt idx="985">
                  <c:v>29.9711</c:v>
                </c:pt>
                <c:pt idx="986">
                  <c:v>29.991399999999999</c:v>
                </c:pt>
                <c:pt idx="987">
                  <c:v>30.011600000000001</c:v>
                </c:pt>
                <c:pt idx="988">
                  <c:v>30.0319</c:v>
                </c:pt>
                <c:pt idx="989">
                  <c:v>30.052199999999999</c:v>
                </c:pt>
                <c:pt idx="990">
                  <c:v>30.072500000000002</c:v>
                </c:pt>
                <c:pt idx="991">
                  <c:v>30.092700000000001</c:v>
                </c:pt>
                <c:pt idx="992">
                  <c:v>30.113</c:v>
                </c:pt>
                <c:pt idx="993">
                  <c:v>30.133299999999991</c:v>
                </c:pt>
                <c:pt idx="994">
                  <c:v>30.153500000000001</c:v>
                </c:pt>
                <c:pt idx="995">
                  <c:v>30.1738</c:v>
                </c:pt>
                <c:pt idx="996">
                  <c:v>30.194099999999999</c:v>
                </c:pt>
                <c:pt idx="997">
                  <c:v>30.214400000000001</c:v>
                </c:pt>
                <c:pt idx="998">
                  <c:v>30.2346</c:v>
                </c:pt>
                <c:pt idx="999">
                  <c:v>30.254899999999999</c:v>
                </c:pt>
                <c:pt idx="1000">
                  <c:v>30.275200000000002</c:v>
                </c:pt>
                <c:pt idx="1001">
                  <c:v>30.295500000000001</c:v>
                </c:pt>
                <c:pt idx="1002">
                  <c:v>30.3157</c:v>
                </c:pt>
                <c:pt idx="1003">
                  <c:v>30.335999999999999</c:v>
                </c:pt>
                <c:pt idx="1004">
                  <c:v>30.356300000000001</c:v>
                </c:pt>
                <c:pt idx="1005">
                  <c:v>30.3766</c:v>
                </c:pt>
                <c:pt idx="1006">
                  <c:v>30.396799999999999</c:v>
                </c:pt>
                <c:pt idx="1007">
                  <c:v>30.417100000000001</c:v>
                </c:pt>
                <c:pt idx="1008">
                  <c:v>30.4374</c:v>
                </c:pt>
                <c:pt idx="1009">
                  <c:v>30.457599999999999</c:v>
                </c:pt>
                <c:pt idx="1010">
                  <c:v>30.477900000000009</c:v>
                </c:pt>
                <c:pt idx="1011">
                  <c:v>30.498200000000001</c:v>
                </c:pt>
                <c:pt idx="1012">
                  <c:v>30.5185</c:v>
                </c:pt>
                <c:pt idx="1013">
                  <c:v>30.538699999999999</c:v>
                </c:pt>
                <c:pt idx="1014">
                  <c:v>30.559000000000001</c:v>
                </c:pt>
                <c:pt idx="1015">
                  <c:v>30.5793</c:v>
                </c:pt>
                <c:pt idx="1016">
                  <c:v>30.599599999999999</c:v>
                </c:pt>
                <c:pt idx="1017">
                  <c:v>30.619800000000001</c:v>
                </c:pt>
                <c:pt idx="1018">
                  <c:v>30.6401</c:v>
                </c:pt>
                <c:pt idx="1019">
                  <c:v>30.660399999999999</c:v>
                </c:pt>
                <c:pt idx="1020">
                  <c:v>30.680700000000002</c:v>
                </c:pt>
                <c:pt idx="1021">
                  <c:v>30.700900000000001</c:v>
                </c:pt>
                <c:pt idx="1022">
                  <c:v>30.7212</c:v>
                </c:pt>
                <c:pt idx="1023">
                  <c:v>30.741499999999981</c:v>
                </c:pt>
                <c:pt idx="1024">
                  <c:v>30.761700000000001</c:v>
                </c:pt>
                <c:pt idx="1025">
                  <c:v>30.782</c:v>
                </c:pt>
                <c:pt idx="1026">
                  <c:v>30.802299999999999</c:v>
                </c:pt>
                <c:pt idx="1027">
                  <c:v>30.822600000000001</c:v>
                </c:pt>
                <c:pt idx="1028">
                  <c:v>30.8428</c:v>
                </c:pt>
                <c:pt idx="1029">
                  <c:v>30.863099999999999</c:v>
                </c:pt>
                <c:pt idx="1030">
                  <c:v>30.883400000000002</c:v>
                </c:pt>
                <c:pt idx="1031">
                  <c:v>30.903700000000001</c:v>
                </c:pt>
                <c:pt idx="1032">
                  <c:v>30.9239</c:v>
                </c:pt>
                <c:pt idx="1033">
                  <c:v>30.944199999999999</c:v>
                </c:pt>
                <c:pt idx="1034">
                  <c:v>30.964500000000001</c:v>
                </c:pt>
                <c:pt idx="1035">
                  <c:v>30.9848</c:v>
                </c:pt>
                <c:pt idx="1036">
                  <c:v>31.004999999999999</c:v>
                </c:pt>
                <c:pt idx="1037">
                  <c:v>31.025300000000001</c:v>
                </c:pt>
                <c:pt idx="1038">
                  <c:v>31.0456</c:v>
                </c:pt>
                <c:pt idx="1039">
                  <c:v>31.065799999999982</c:v>
                </c:pt>
                <c:pt idx="1040">
                  <c:v>31.086099999999981</c:v>
                </c:pt>
                <c:pt idx="1041">
                  <c:v>31.106400000000001</c:v>
                </c:pt>
                <c:pt idx="1042">
                  <c:v>31.1267</c:v>
                </c:pt>
                <c:pt idx="1043">
                  <c:v>31.146899999999999</c:v>
                </c:pt>
                <c:pt idx="1044">
                  <c:v>31.167200000000001</c:v>
                </c:pt>
                <c:pt idx="1045">
                  <c:v>31.1875</c:v>
                </c:pt>
                <c:pt idx="1046">
                  <c:v>31.207799999999999</c:v>
                </c:pt>
                <c:pt idx="1047">
                  <c:v>31.228000000000002</c:v>
                </c:pt>
                <c:pt idx="1048">
                  <c:v>31.2483</c:v>
                </c:pt>
                <c:pt idx="1049">
                  <c:v>31.268599999999982</c:v>
                </c:pt>
                <c:pt idx="1050">
                  <c:v>31.288900000000002</c:v>
                </c:pt>
                <c:pt idx="1051">
                  <c:v>31.309100000000001</c:v>
                </c:pt>
                <c:pt idx="1052">
                  <c:v>31.3294</c:v>
                </c:pt>
                <c:pt idx="1053">
                  <c:v>31.349699999999981</c:v>
                </c:pt>
                <c:pt idx="1054">
                  <c:v>31.369900000000001</c:v>
                </c:pt>
                <c:pt idx="1055">
                  <c:v>31.3902</c:v>
                </c:pt>
                <c:pt idx="1056">
                  <c:v>31.410499999999999</c:v>
                </c:pt>
                <c:pt idx="1057">
                  <c:v>31.430800000000001</c:v>
                </c:pt>
                <c:pt idx="1058">
                  <c:v>31.451000000000001</c:v>
                </c:pt>
                <c:pt idx="1059">
                  <c:v>31.471299999999999</c:v>
                </c:pt>
                <c:pt idx="1060">
                  <c:v>31.49159999999998</c:v>
                </c:pt>
                <c:pt idx="1061">
                  <c:v>31.511900000000001</c:v>
                </c:pt>
                <c:pt idx="1062">
                  <c:v>31.5321</c:v>
                </c:pt>
                <c:pt idx="1063">
                  <c:v>31.552399999999999</c:v>
                </c:pt>
                <c:pt idx="1064">
                  <c:v>31.572700000000001</c:v>
                </c:pt>
                <c:pt idx="1065">
                  <c:v>31.593</c:v>
                </c:pt>
                <c:pt idx="1066">
                  <c:v>31.613199999999999</c:v>
                </c:pt>
                <c:pt idx="1067">
                  <c:v>31.633500000000002</c:v>
                </c:pt>
                <c:pt idx="1068">
                  <c:v>31.6538</c:v>
                </c:pt>
                <c:pt idx="1069">
                  <c:v>31.673999999999999</c:v>
                </c:pt>
                <c:pt idx="1070">
                  <c:v>31.694299999999991</c:v>
                </c:pt>
                <c:pt idx="1071">
                  <c:v>31.714600000000001</c:v>
                </c:pt>
                <c:pt idx="1072">
                  <c:v>31.7349</c:v>
                </c:pt>
                <c:pt idx="1073">
                  <c:v>31.755099999999999</c:v>
                </c:pt>
                <c:pt idx="1074">
                  <c:v>31.775400000000001</c:v>
                </c:pt>
                <c:pt idx="1075">
                  <c:v>31.7957</c:v>
                </c:pt>
                <c:pt idx="1076">
                  <c:v>31.815999999999999</c:v>
                </c:pt>
                <c:pt idx="1077">
                  <c:v>31.836200000000009</c:v>
                </c:pt>
                <c:pt idx="1078">
                  <c:v>31.8565</c:v>
                </c:pt>
                <c:pt idx="1079">
                  <c:v>31.876799999999999</c:v>
                </c:pt>
                <c:pt idx="1080">
                  <c:v>31.897099999999991</c:v>
                </c:pt>
                <c:pt idx="1081">
                  <c:v>31.917300000000001</c:v>
                </c:pt>
                <c:pt idx="1082">
                  <c:v>31.9376</c:v>
                </c:pt>
                <c:pt idx="1083">
                  <c:v>31.957899999999999</c:v>
                </c:pt>
                <c:pt idx="1084">
                  <c:v>31.978100000000001</c:v>
                </c:pt>
                <c:pt idx="1085">
                  <c:v>31.9984</c:v>
                </c:pt>
                <c:pt idx="1086">
                  <c:v>32.018700000000003</c:v>
                </c:pt>
                <c:pt idx="1087">
                  <c:v>32.039000000000001</c:v>
                </c:pt>
                <c:pt idx="1088">
                  <c:v>32.059199999999997</c:v>
                </c:pt>
                <c:pt idx="1089">
                  <c:v>32.079500000000003</c:v>
                </c:pt>
                <c:pt idx="1090">
                  <c:v>32.099800000000002</c:v>
                </c:pt>
                <c:pt idx="1091">
                  <c:v>32.120100000000001</c:v>
                </c:pt>
                <c:pt idx="1092">
                  <c:v>32.140300000000003</c:v>
                </c:pt>
                <c:pt idx="1093">
                  <c:v>32.160600000000002</c:v>
                </c:pt>
                <c:pt idx="1094">
                  <c:v>32.180900000000001</c:v>
                </c:pt>
                <c:pt idx="1095">
                  <c:v>32.2012</c:v>
                </c:pt>
                <c:pt idx="1096">
                  <c:v>32.221400000000003</c:v>
                </c:pt>
                <c:pt idx="1097">
                  <c:v>32.241700000000002</c:v>
                </c:pt>
                <c:pt idx="1098">
                  <c:v>32.262</c:v>
                </c:pt>
                <c:pt idx="1099">
                  <c:v>32.282200000000003</c:v>
                </c:pt>
                <c:pt idx="1100">
                  <c:v>32.302500000000002</c:v>
                </c:pt>
                <c:pt idx="1101">
                  <c:v>32.322800000000001</c:v>
                </c:pt>
                <c:pt idx="1102">
                  <c:v>32.3431</c:v>
                </c:pt>
                <c:pt idx="1103">
                  <c:v>32.363300000000002</c:v>
                </c:pt>
                <c:pt idx="1104">
                  <c:v>32.383600000000001</c:v>
                </c:pt>
                <c:pt idx="1105">
                  <c:v>32.4039</c:v>
                </c:pt>
                <c:pt idx="1106">
                  <c:v>32.424200000000013</c:v>
                </c:pt>
                <c:pt idx="1107">
                  <c:v>32.444400000000002</c:v>
                </c:pt>
                <c:pt idx="1108">
                  <c:v>32.464700000000001</c:v>
                </c:pt>
                <c:pt idx="1109">
                  <c:v>32.484999999999999</c:v>
                </c:pt>
                <c:pt idx="1110">
                  <c:v>32.505299999999998</c:v>
                </c:pt>
                <c:pt idx="1111">
                  <c:v>32.525500000000001</c:v>
                </c:pt>
                <c:pt idx="1112">
                  <c:v>32.5458</c:v>
                </c:pt>
                <c:pt idx="1113">
                  <c:v>32.566099999999999</c:v>
                </c:pt>
                <c:pt idx="1114">
                  <c:v>32.586300000000001</c:v>
                </c:pt>
                <c:pt idx="1115">
                  <c:v>32.6066</c:v>
                </c:pt>
                <c:pt idx="1116">
                  <c:v>32.626899999999999</c:v>
                </c:pt>
                <c:pt idx="1117">
                  <c:v>32.647200000000012</c:v>
                </c:pt>
                <c:pt idx="1118">
                  <c:v>32.667400000000001</c:v>
                </c:pt>
                <c:pt idx="1119">
                  <c:v>32.6877</c:v>
                </c:pt>
                <c:pt idx="1120">
                  <c:v>32.707999999999998</c:v>
                </c:pt>
                <c:pt idx="1121">
                  <c:v>32.728299999999997</c:v>
                </c:pt>
                <c:pt idx="1122">
                  <c:v>32.7485</c:v>
                </c:pt>
                <c:pt idx="1123">
                  <c:v>32.768800000000013</c:v>
                </c:pt>
                <c:pt idx="1124">
                  <c:v>32.789099999999998</c:v>
                </c:pt>
                <c:pt idx="1125">
                  <c:v>32.809399999999997</c:v>
                </c:pt>
                <c:pt idx="1126">
                  <c:v>32.829600000000013</c:v>
                </c:pt>
                <c:pt idx="1127">
                  <c:v>32.849899999999998</c:v>
                </c:pt>
                <c:pt idx="1128">
                  <c:v>32.870199999999997</c:v>
                </c:pt>
                <c:pt idx="1129">
                  <c:v>32.8904</c:v>
                </c:pt>
                <c:pt idx="1130">
                  <c:v>32.910699999999999</c:v>
                </c:pt>
                <c:pt idx="1131">
                  <c:v>32.930999999999997</c:v>
                </c:pt>
                <c:pt idx="1132">
                  <c:v>32.951300000000003</c:v>
                </c:pt>
                <c:pt idx="1133">
                  <c:v>32.971499999999999</c:v>
                </c:pt>
                <c:pt idx="1134">
                  <c:v>32.991799999999998</c:v>
                </c:pt>
                <c:pt idx="1135">
                  <c:v>33.012099999999997</c:v>
                </c:pt>
                <c:pt idx="1136">
                  <c:v>33.032400000000003</c:v>
                </c:pt>
                <c:pt idx="1137">
                  <c:v>33.052600000000012</c:v>
                </c:pt>
                <c:pt idx="1138">
                  <c:v>33.072899999999997</c:v>
                </c:pt>
                <c:pt idx="1139">
                  <c:v>33.093200000000003</c:v>
                </c:pt>
                <c:pt idx="1140">
                  <c:v>33.113500000000002</c:v>
                </c:pt>
                <c:pt idx="1141">
                  <c:v>33.133699999999997</c:v>
                </c:pt>
                <c:pt idx="1142">
                  <c:v>33.154000000000003</c:v>
                </c:pt>
                <c:pt idx="1143">
                  <c:v>33.174300000000002</c:v>
                </c:pt>
                <c:pt idx="1144">
                  <c:v>33.194499999999998</c:v>
                </c:pt>
                <c:pt idx="1145">
                  <c:v>33.214799999999997</c:v>
                </c:pt>
                <c:pt idx="1146">
                  <c:v>33.235100000000003</c:v>
                </c:pt>
                <c:pt idx="1147">
                  <c:v>33.255400000000002</c:v>
                </c:pt>
                <c:pt idx="1148">
                  <c:v>33.275600000000011</c:v>
                </c:pt>
                <c:pt idx="1149">
                  <c:v>33.295900000000003</c:v>
                </c:pt>
                <c:pt idx="1150">
                  <c:v>33.316200000000002</c:v>
                </c:pt>
                <c:pt idx="1151">
                  <c:v>33.336500000000001</c:v>
                </c:pt>
                <c:pt idx="1152">
                  <c:v>33.356699999999996</c:v>
                </c:pt>
                <c:pt idx="1153">
                  <c:v>33.377000000000002</c:v>
                </c:pt>
                <c:pt idx="1154">
                  <c:v>33.397300000000001</c:v>
                </c:pt>
                <c:pt idx="1155">
                  <c:v>33.4176</c:v>
                </c:pt>
                <c:pt idx="1156">
                  <c:v>33.437800000000003</c:v>
                </c:pt>
                <c:pt idx="1157">
                  <c:v>33.458100000000002</c:v>
                </c:pt>
                <c:pt idx="1158">
                  <c:v>33.478400000000001</c:v>
                </c:pt>
                <c:pt idx="1159">
                  <c:v>33.498600000000003</c:v>
                </c:pt>
                <c:pt idx="1160">
                  <c:v>33.518900000000002</c:v>
                </c:pt>
                <c:pt idx="1161">
                  <c:v>33.539200000000001</c:v>
                </c:pt>
                <c:pt idx="1162">
                  <c:v>33.5595</c:v>
                </c:pt>
                <c:pt idx="1163">
                  <c:v>33.579700000000003</c:v>
                </c:pt>
                <c:pt idx="1164">
                  <c:v>33.6</c:v>
                </c:pt>
                <c:pt idx="1165">
                  <c:v>33.6203</c:v>
                </c:pt>
                <c:pt idx="1166">
                  <c:v>33.640600000000013</c:v>
                </c:pt>
                <c:pt idx="1167">
                  <c:v>33.660800000000002</c:v>
                </c:pt>
                <c:pt idx="1168">
                  <c:v>33.681100000000001</c:v>
                </c:pt>
                <c:pt idx="1169">
                  <c:v>33.7014</c:v>
                </c:pt>
                <c:pt idx="1170">
                  <c:v>33.721699999999998</c:v>
                </c:pt>
                <c:pt idx="1171">
                  <c:v>33.741900000000001</c:v>
                </c:pt>
                <c:pt idx="1172">
                  <c:v>33.7622</c:v>
                </c:pt>
                <c:pt idx="1173">
                  <c:v>33.782499999999999</c:v>
                </c:pt>
                <c:pt idx="1174">
                  <c:v>33.802700000000002</c:v>
                </c:pt>
                <c:pt idx="1175">
                  <c:v>33.823</c:v>
                </c:pt>
                <c:pt idx="1176">
                  <c:v>33.843299999999999</c:v>
                </c:pt>
                <c:pt idx="1177">
                  <c:v>33.863600000000012</c:v>
                </c:pt>
                <c:pt idx="1178">
                  <c:v>33.883800000000001</c:v>
                </c:pt>
                <c:pt idx="1179">
                  <c:v>33.9041</c:v>
                </c:pt>
                <c:pt idx="1180">
                  <c:v>33.924400000000013</c:v>
                </c:pt>
                <c:pt idx="1181">
                  <c:v>33.944699999999997</c:v>
                </c:pt>
                <c:pt idx="1182">
                  <c:v>33.9649</c:v>
                </c:pt>
                <c:pt idx="1183">
                  <c:v>33.985200000000013</c:v>
                </c:pt>
                <c:pt idx="1184">
                  <c:v>34.005499999999998</c:v>
                </c:pt>
                <c:pt idx="1185">
                  <c:v>34.025800000000011</c:v>
                </c:pt>
                <c:pt idx="1186">
                  <c:v>34.046000000000006</c:v>
                </c:pt>
                <c:pt idx="1187">
                  <c:v>34.066299999999998</c:v>
                </c:pt>
                <c:pt idx="1188">
                  <c:v>34.086599999999997</c:v>
                </c:pt>
                <c:pt idx="1189">
                  <c:v>34.1068</c:v>
                </c:pt>
                <c:pt idx="1190">
                  <c:v>34.127099999999999</c:v>
                </c:pt>
                <c:pt idx="1191">
                  <c:v>34.147399999999998</c:v>
                </c:pt>
                <c:pt idx="1192">
                  <c:v>34.167700000000011</c:v>
                </c:pt>
                <c:pt idx="1193">
                  <c:v>34.187899999999999</c:v>
                </c:pt>
                <c:pt idx="1194">
                  <c:v>34.208200000000012</c:v>
                </c:pt>
                <c:pt idx="1195">
                  <c:v>34.228499999999997</c:v>
                </c:pt>
                <c:pt idx="1196">
                  <c:v>34.248800000000003</c:v>
                </c:pt>
                <c:pt idx="1197">
                  <c:v>34.269000000000013</c:v>
                </c:pt>
                <c:pt idx="1198">
                  <c:v>34.289299999999997</c:v>
                </c:pt>
                <c:pt idx="1199">
                  <c:v>34.309600000000003</c:v>
                </c:pt>
                <c:pt idx="1200">
                  <c:v>34.329900000000002</c:v>
                </c:pt>
                <c:pt idx="1201">
                  <c:v>34.350099999999998</c:v>
                </c:pt>
                <c:pt idx="1202">
                  <c:v>34.370399999999997</c:v>
                </c:pt>
                <c:pt idx="1203">
                  <c:v>34.390700000000002</c:v>
                </c:pt>
                <c:pt idx="1204">
                  <c:v>34.410899999999998</c:v>
                </c:pt>
                <c:pt idx="1205">
                  <c:v>34.431199999999997</c:v>
                </c:pt>
                <c:pt idx="1206">
                  <c:v>34.451500000000003</c:v>
                </c:pt>
                <c:pt idx="1207">
                  <c:v>34.471800000000002</c:v>
                </c:pt>
                <c:pt idx="1208">
                  <c:v>34.491999999999997</c:v>
                </c:pt>
                <c:pt idx="1209">
                  <c:v>34.512300000000003</c:v>
                </c:pt>
                <c:pt idx="1210">
                  <c:v>34.532600000000002</c:v>
                </c:pt>
                <c:pt idx="1211">
                  <c:v>34.552900000000001</c:v>
                </c:pt>
                <c:pt idx="1212">
                  <c:v>34.573099999999997</c:v>
                </c:pt>
                <c:pt idx="1213">
                  <c:v>34.593400000000003</c:v>
                </c:pt>
                <c:pt idx="1214">
                  <c:v>34.613700000000001</c:v>
                </c:pt>
                <c:pt idx="1215">
                  <c:v>34.634</c:v>
                </c:pt>
                <c:pt idx="1216">
                  <c:v>34.654200000000003</c:v>
                </c:pt>
                <c:pt idx="1217">
                  <c:v>34.674500000000002</c:v>
                </c:pt>
                <c:pt idx="1218">
                  <c:v>34.694800000000001</c:v>
                </c:pt>
                <c:pt idx="1219">
                  <c:v>34.715000000000003</c:v>
                </c:pt>
                <c:pt idx="1220">
                  <c:v>34.735300000000002</c:v>
                </c:pt>
                <c:pt idx="1221">
                  <c:v>34.755600000000001</c:v>
                </c:pt>
                <c:pt idx="1222">
                  <c:v>34.7759</c:v>
                </c:pt>
                <c:pt idx="1223">
                  <c:v>34.796100000000003</c:v>
                </c:pt>
                <c:pt idx="1224">
                  <c:v>34.816400000000002</c:v>
                </c:pt>
                <c:pt idx="1225">
                  <c:v>34.8367</c:v>
                </c:pt>
                <c:pt idx="1226">
                  <c:v>34.856999999999999</c:v>
                </c:pt>
                <c:pt idx="1227">
                  <c:v>34.877200000000002</c:v>
                </c:pt>
                <c:pt idx="1228">
                  <c:v>34.897500000000001</c:v>
                </c:pt>
                <c:pt idx="1229">
                  <c:v>34.9178</c:v>
                </c:pt>
                <c:pt idx="1230">
                  <c:v>34.938099999999999</c:v>
                </c:pt>
                <c:pt idx="1231">
                  <c:v>34.958300000000001</c:v>
                </c:pt>
                <c:pt idx="1232">
                  <c:v>34.9786</c:v>
                </c:pt>
                <c:pt idx="1233">
                  <c:v>34.998899999999999</c:v>
                </c:pt>
                <c:pt idx="1234">
                  <c:v>35.019100000000002</c:v>
                </c:pt>
                <c:pt idx="1235">
                  <c:v>35.039400000000001</c:v>
                </c:pt>
                <c:pt idx="1236">
                  <c:v>35.059699999999999</c:v>
                </c:pt>
                <c:pt idx="1237">
                  <c:v>35.08</c:v>
                </c:pt>
                <c:pt idx="1238">
                  <c:v>35.100200000000001</c:v>
                </c:pt>
                <c:pt idx="1239">
                  <c:v>35.1205</c:v>
                </c:pt>
                <c:pt idx="1240">
                  <c:v>35.140800000000013</c:v>
                </c:pt>
                <c:pt idx="1241">
                  <c:v>35.161099999999998</c:v>
                </c:pt>
                <c:pt idx="1242">
                  <c:v>35.1813</c:v>
                </c:pt>
                <c:pt idx="1243">
                  <c:v>35.201600000000013</c:v>
                </c:pt>
                <c:pt idx="1244">
                  <c:v>35.221899999999998</c:v>
                </c:pt>
                <c:pt idx="1245">
                  <c:v>35.242200000000011</c:v>
                </c:pt>
                <c:pt idx="1246">
                  <c:v>35.2624</c:v>
                </c:pt>
                <c:pt idx="1247">
                  <c:v>35.282699999999998</c:v>
                </c:pt>
                <c:pt idx="1248">
                  <c:v>35.302999999999997</c:v>
                </c:pt>
                <c:pt idx="1249">
                  <c:v>35.3232</c:v>
                </c:pt>
                <c:pt idx="1250">
                  <c:v>35.343499999999999</c:v>
                </c:pt>
                <c:pt idx="1251">
                  <c:v>35.363799999999998</c:v>
                </c:pt>
                <c:pt idx="1252">
                  <c:v>35.384099999999997</c:v>
                </c:pt>
                <c:pt idx="1253">
                  <c:v>35.404299999999999</c:v>
                </c:pt>
                <c:pt idx="1254">
                  <c:v>35.424600000000012</c:v>
                </c:pt>
                <c:pt idx="1255">
                  <c:v>35.444899999999997</c:v>
                </c:pt>
                <c:pt idx="1256">
                  <c:v>35.465200000000003</c:v>
                </c:pt>
                <c:pt idx="1257">
                  <c:v>35.485400000000013</c:v>
                </c:pt>
                <c:pt idx="1258">
                  <c:v>35.505699999999997</c:v>
                </c:pt>
                <c:pt idx="1259">
                  <c:v>35.526000000000003</c:v>
                </c:pt>
                <c:pt idx="1260">
                  <c:v>35.546300000000002</c:v>
                </c:pt>
                <c:pt idx="1261">
                  <c:v>35.566499999999998</c:v>
                </c:pt>
                <c:pt idx="1262">
                  <c:v>35.586799999999997</c:v>
                </c:pt>
                <c:pt idx="1263">
                  <c:v>35.607100000000003</c:v>
                </c:pt>
                <c:pt idx="1264">
                  <c:v>35.627299999999998</c:v>
                </c:pt>
                <c:pt idx="1265">
                  <c:v>35.647599999999997</c:v>
                </c:pt>
                <c:pt idx="1266">
                  <c:v>35.667900000000003</c:v>
                </c:pt>
                <c:pt idx="1267">
                  <c:v>35.688200000000002</c:v>
                </c:pt>
                <c:pt idx="1268">
                  <c:v>35.708400000000012</c:v>
                </c:pt>
                <c:pt idx="1269">
                  <c:v>35.728700000000003</c:v>
                </c:pt>
                <c:pt idx="1270">
                  <c:v>35.749000000000002</c:v>
                </c:pt>
                <c:pt idx="1271">
                  <c:v>35.769300000000001</c:v>
                </c:pt>
                <c:pt idx="1272">
                  <c:v>35.789499999999997</c:v>
                </c:pt>
                <c:pt idx="1273">
                  <c:v>35.809800000000003</c:v>
                </c:pt>
                <c:pt idx="1274">
                  <c:v>35.830100000000002</c:v>
                </c:pt>
                <c:pt idx="1275">
                  <c:v>35.8504</c:v>
                </c:pt>
                <c:pt idx="1276">
                  <c:v>35.870600000000003</c:v>
                </c:pt>
                <c:pt idx="1277">
                  <c:v>35.890900000000002</c:v>
                </c:pt>
                <c:pt idx="1278">
                  <c:v>35.911200000000001</c:v>
                </c:pt>
                <c:pt idx="1279">
                  <c:v>35.931399999999996</c:v>
                </c:pt>
                <c:pt idx="1280">
                  <c:v>35.951700000000002</c:v>
                </c:pt>
                <c:pt idx="1281">
                  <c:v>35.972000000000001</c:v>
                </c:pt>
                <c:pt idx="1282">
                  <c:v>35.9923</c:v>
                </c:pt>
                <c:pt idx="1283">
                  <c:v>36.012500000000003</c:v>
                </c:pt>
                <c:pt idx="1284">
                  <c:v>36.032800000000002</c:v>
                </c:pt>
                <c:pt idx="1285">
                  <c:v>36.053100000000001</c:v>
                </c:pt>
                <c:pt idx="1286">
                  <c:v>36.073400000000007</c:v>
                </c:pt>
                <c:pt idx="1287">
                  <c:v>36.093600000000002</c:v>
                </c:pt>
                <c:pt idx="1288">
                  <c:v>36.113900000000001</c:v>
                </c:pt>
                <c:pt idx="1289">
                  <c:v>36.1342</c:v>
                </c:pt>
                <c:pt idx="1290">
                  <c:v>36.154499999999999</c:v>
                </c:pt>
                <c:pt idx="1291">
                  <c:v>36.174700000000001</c:v>
                </c:pt>
                <c:pt idx="1292">
                  <c:v>36.195</c:v>
                </c:pt>
                <c:pt idx="1293">
                  <c:v>36.215299999999999</c:v>
                </c:pt>
                <c:pt idx="1294">
                  <c:v>36.235500000000002</c:v>
                </c:pt>
                <c:pt idx="1295">
                  <c:v>36.255800000000001</c:v>
                </c:pt>
                <c:pt idx="1296">
                  <c:v>36.2761</c:v>
                </c:pt>
                <c:pt idx="1297">
                  <c:v>36.296400000000013</c:v>
                </c:pt>
                <c:pt idx="1298">
                  <c:v>36.316600000000001</c:v>
                </c:pt>
                <c:pt idx="1299">
                  <c:v>36.3369</c:v>
                </c:pt>
                <c:pt idx="1300">
                  <c:v>36.357199999999999</c:v>
                </c:pt>
                <c:pt idx="1301">
                  <c:v>36.377499999999998</c:v>
                </c:pt>
                <c:pt idx="1302">
                  <c:v>36.3977</c:v>
                </c:pt>
                <c:pt idx="1303">
                  <c:v>36.417999999999999</c:v>
                </c:pt>
                <c:pt idx="1304">
                  <c:v>36.438299999999998</c:v>
                </c:pt>
                <c:pt idx="1305">
                  <c:v>36.458599999999997</c:v>
                </c:pt>
                <c:pt idx="1306">
                  <c:v>36.4788</c:v>
                </c:pt>
                <c:pt idx="1307">
                  <c:v>36.499099999999999</c:v>
                </c:pt>
                <c:pt idx="1308">
                  <c:v>36.519399999999997</c:v>
                </c:pt>
                <c:pt idx="1309">
                  <c:v>36.5396</c:v>
                </c:pt>
                <c:pt idx="1310">
                  <c:v>36.559899999999999</c:v>
                </c:pt>
                <c:pt idx="1311">
                  <c:v>36.580199999999998</c:v>
                </c:pt>
                <c:pt idx="1312">
                  <c:v>36.600499999999997</c:v>
                </c:pt>
                <c:pt idx="1313">
                  <c:v>36.620699999999999</c:v>
                </c:pt>
                <c:pt idx="1314">
                  <c:v>36.641000000000012</c:v>
                </c:pt>
                <c:pt idx="1315">
                  <c:v>36.661299999999997</c:v>
                </c:pt>
                <c:pt idx="1316">
                  <c:v>36.681600000000003</c:v>
                </c:pt>
                <c:pt idx="1317">
                  <c:v>36.701800000000013</c:v>
                </c:pt>
                <c:pt idx="1318">
                  <c:v>36.722099999999998</c:v>
                </c:pt>
                <c:pt idx="1319">
                  <c:v>36.742400000000011</c:v>
                </c:pt>
                <c:pt idx="1320">
                  <c:v>36.762700000000002</c:v>
                </c:pt>
                <c:pt idx="1321">
                  <c:v>36.782899999999998</c:v>
                </c:pt>
                <c:pt idx="1322">
                  <c:v>36.803199999999997</c:v>
                </c:pt>
                <c:pt idx="1323">
                  <c:v>36.823500000000003</c:v>
                </c:pt>
                <c:pt idx="1324">
                  <c:v>36.843699999999998</c:v>
                </c:pt>
                <c:pt idx="1325">
                  <c:v>36.863999999999997</c:v>
                </c:pt>
                <c:pt idx="1326">
                  <c:v>36.884300000000003</c:v>
                </c:pt>
                <c:pt idx="1327">
                  <c:v>36.904600000000002</c:v>
                </c:pt>
                <c:pt idx="1328">
                  <c:v>36.924799999999998</c:v>
                </c:pt>
                <c:pt idx="1329">
                  <c:v>36.945099999999996</c:v>
                </c:pt>
                <c:pt idx="1330">
                  <c:v>36.965400000000002</c:v>
                </c:pt>
                <c:pt idx="1331">
                  <c:v>36.985700000000001</c:v>
                </c:pt>
                <c:pt idx="1332">
                  <c:v>37.005899999999997</c:v>
                </c:pt>
                <c:pt idx="1333">
                  <c:v>37.026200000000003</c:v>
                </c:pt>
                <c:pt idx="1334">
                  <c:v>37.046500000000002</c:v>
                </c:pt>
                <c:pt idx="1335">
                  <c:v>37.066800000000001</c:v>
                </c:pt>
                <c:pt idx="1336">
                  <c:v>37.087000000000003</c:v>
                </c:pt>
                <c:pt idx="1337">
                  <c:v>37.107300000000002</c:v>
                </c:pt>
                <c:pt idx="1338">
                  <c:v>37.127600000000001</c:v>
                </c:pt>
                <c:pt idx="1339">
                  <c:v>37.147799999999997</c:v>
                </c:pt>
                <c:pt idx="1340">
                  <c:v>37.168100000000003</c:v>
                </c:pt>
                <c:pt idx="1341">
                  <c:v>37.188400000000001</c:v>
                </c:pt>
                <c:pt idx="1342">
                  <c:v>37.2087</c:v>
                </c:pt>
                <c:pt idx="1343">
                  <c:v>37.228900000000003</c:v>
                </c:pt>
                <c:pt idx="1344">
                  <c:v>37.249200000000002</c:v>
                </c:pt>
                <c:pt idx="1345">
                  <c:v>37.269500000000001</c:v>
                </c:pt>
                <c:pt idx="1346">
                  <c:v>37.2898</c:v>
                </c:pt>
                <c:pt idx="1347">
                  <c:v>37.31</c:v>
                </c:pt>
                <c:pt idx="1348">
                  <c:v>37.330300000000001</c:v>
                </c:pt>
                <c:pt idx="1349">
                  <c:v>37.3506</c:v>
                </c:pt>
                <c:pt idx="1350">
                  <c:v>37.370899999999999</c:v>
                </c:pt>
                <c:pt idx="1351">
                  <c:v>37.391100000000002</c:v>
                </c:pt>
                <c:pt idx="1352">
                  <c:v>37.4114</c:v>
                </c:pt>
                <c:pt idx="1353">
                  <c:v>37.431699999999999</c:v>
                </c:pt>
                <c:pt idx="1354">
                  <c:v>37.451899999999988</c:v>
                </c:pt>
                <c:pt idx="1355">
                  <c:v>37.472200000000001</c:v>
                </c:pt>
                <c:pt idx="1356">
                  <c:v>37.4925</c:v>
                </c:pt>
                <c:pt idx="1357">
                  <c:v>37.512800000000013</c:v>
                </c:pt>
                <c:pt idx="1358">
                  <c:v>37.533000000000001</c:v>
                </c:pt>
                <c:pt idx="1359">
                  <c:v>37.5533</c:v>
                </c:pt>
                <c:pt idx="1360">
                  <c:v>37.573600000000013</c:v>
                </c:pt>
                <c:pt idx="1361">
                  <c:v>37.593899999999998</c:v>
                </c:pt>
                <c:pt idx="1362">
                  <c:v>37.614100000000001</c:v>
                </c:pt>
                <c:pt idx="1363">
                  <c:v>37.634400000000007</c:v>
                </c:pt>
                <c:pt idx="1364">
                  <c:v>37.654699999999998</c:v>
                </c:pt>
                <c:pt idx="1365">
                  <c:v>37.674999999999997</c:v>
                </c:pt>
                <c:pt idx="1366">
                  <c:v>37.6952</c:v>
                </c:pt>
                <c:pt idx="1367">
                  <c:v>37.715499999999999</c:v>
                </c:pt>
                <c:pt idx="1368">
                  <c:v>37.735800000000012</c:v>
                </c:pt>
                <c:pt idx="1369">
                  <c:v>37.756</c:v>
                </c:pt>
                <c:pt idx="1370">
                  <c:v>37.776299999999999</c:v>
                </c:pt>
                <c:pt idx="1371">
                  <c:v>37.796600000000012</c:v>
                </c:pt>
                <c:pt idx="1372">
                  <c:v>37.816899999999997</c:v>
                </c:pt>
                <c:pt idx="1373">
                  <c:v>37.8371</c:v>
                </c:pt>
                <c:pt idx="1374">
                  <c:v>37.857399999999998</c:v>
                </c:pt>
                <c:pt idx="1375">
                  <c:v>37.877699999999997</c:v>
                </c:pt>
                <c:pt idx="1376">
                  <c:v>37.898000000000003</c:v>
                </c:pt>
                <c:pt idx="1377">
                  <c:v>37.918200000000013</c:v>
                </c:pt>
                <c:pt idx="1378">
                  <c:v>37.938499999999998</c:v>
                </c:pt>
                <c:pt idx="1379">
                  <c:v>37.958799999999997</c:v>
                </c:pt>
                <c:pt idx="1380">
                  <c:v>37.979100000000003</c:v>
                </c:pt>
                <c:pt idx="1381">
                  <c:v>37.999299999999998</c:v>
                </c:pt>
                <c:pt idx="1382">
                  <c:v>38.019599999999997</c:v>
                </c:pt>
                <c:pt idx="1383">
                  <c:v>38.039900000000003</c:v>
                </c:pt>
                <c:pt idx="1384">
                  <c:v>38.060099999999998</c:v>
                </c:pt>
                <c:pt idx="1385">
                  <c:v>38.080399999999997</c:v>
                </c:pt>
                <c:pt idx="1386">
                  <c:v>38.100700000000003</c:v>
                </c:pt>
                <c:pt idx="1387">
                  <c:v>38.121000000000002</c:v>
                </c:pt>
                <c:pt idx="1388">
                  <c:v>38.141199999999998</c:v>
                </c:pt>
                <c:pt idx="1389">
                  <c:v>38.161499999999997</c:v>
                </c:pt>
                <c:pt idx="1390">
                  <c:v>38.181800000000003</c:v>
                </c:pt>
                <c:pt idx="1391">
                  <c:v>38.202100000000002</c:v>
                </c:pt>
                <c:pt idx="1392">
                  <c:v>38.222299999999997</c:v>
                </c:pt>
                <c:pt idx="1393">
                  <c:v>38.242600000000003</c:v>
                </c:pt>
                <c:pt idx="1394">
                  <c:v>38.262900000000002</c:v>
                </c:pt>
                <c:pt idx="1395">
                  <c:v>38.283200000000001</c:v>
                </c:pt>
                <c:pt idx="1396">
                  <c:v>38.303400000000003</c:v>
                </c:pt>
                <c:pt idx="1397">
                  <c:v>38.323700000000002</c:v>
                </c:pt>
                <c:pt idx="1398">
                  <c:v>38.344000000000001</c:v>
                </c:pt>
                <c:pt idx="1399">
                  <c:v>38.364199999999997</c:v>
                </c:pt>
                <c:pt idx="1400">
                  <c:v>38.384500000000003</c:v>
                </c:pt>
                <c:pt idx="1401">
                  <c:v>38.404800000000002</c:v>
                </c:pt>
                <c:pt idx="1402">
                  <c:v>38.4251</c:v>
                </c:pt>
                <c:pt idx="1403">
                  <c:v>38.445300000000003</c:v>
                </c:pt>
                <c:pt idx="1404">
                  <c:v>38.465600000000002</c:v>
                </c:pt>
                <c:pt idx="1405">
                  <c:v>38.485900000000001</c:v>
                </c:pt>
                <c:pt idx="1406">
                  <c:v>38.5062</c:v>
                </c:pt>
                <c:pt idx="1407">
                  <c:v>38.526400000000002</c:v>
                </c:pt>
                <c:pt idx="1408">
                  <c:v>38.546700000000001</c:v>
                </c:pt>
                <c:pt idx="1409">
                  <c:v>38.567</c:v>
                </c:pt>
                <c:pt idx="1410">
                  <c:v>38.587299999999999</c:v>
                </c:pt>
                <c:pt idx="1411">
                  <c:v>38.607500000000002</c:v>
                </c:pt>
                <c:pt idx="1412">
                  <c:v>38.627800000000001</c:v>
                </c:pt>
                <c:pt idx="1413">
                  <c:v>38.648099999999999</c:v>
                </c:pt>
                <c:pt idx="1414">
                  <c:v>38.668300000000002</c:v>
                </c:pt>
                <c:pt idx="1415">
                  <c:v>38.688600000000001</c:v>
                </c:pt>
                <c:pt idx="1416">
                  <c:v>38.7089</c:v>
                </c:pt>
                <c:pt idx="1417">
                  <c:v>38.729200000000013</c:v>
                </c:pt>
                <c:pt idx="1418">
                  <c:v>38.749400000000001</c:v>
                </c:pt>
                <c:pt idx="1419">
                  <c:v>38.7697</c:v>
                </c:pt>
                <c:pt idx="1420">
                  <c:v>38.79</c:v>
                </c:pt>
                <c:pt idx="1421">
                  <c:v>38.810299999999998</c:v>
                </c:pt>
                <c:pt idx="1422">
                  <c:v>38.830500000000001</c:v>
                </c:pt>
                <c:pt idx="1423">
                  <c:v>38.8508</c:v>
                </c:pt>
                <c:pt idx="1424">
                  <c:v>38.871099999999998</c:v>
                </c:pt>
                <c:pt idx="1425">
                  <c:v>38.891399999999997</c:v>
                </c:pt>
                <c:pt idx="1426">
                  <c:v>38.9116</c:v>
                </c:pt>
                <c:pt idx="1427">
                  <c:v>38.931899999999999</c:v>
                </c:pt>
                <c:pt idx="1428">
                  <c:v>38.952199999999998</c:v>
                </c:pt>
                <c:pt idx="1429">
                  <c:v>38.9724</c:v>
                </c:pt>
                <c:pt idx="1430">
                  <c:v>38.992699999999999</c:v>
                </c:pt>
                <c:pt idx="1431">
                  <c:v>39.013000000000012</c:v>
                </c:pt>
                <c:pt idx="1432">
                  <c:v>39.033299999999997</c:v>
                </c:pt>
                <c:pt idx="1433">
                  <c:v>39.0535</c:v>
                </c:pt>
                <c:pt idx="1434">
                  <c:v>39.073800000000013</c:v>
                </c:pt>
                <c:pt idx="1435">
                  <c:v>39.094099999999997</c:v>
                </c:pt>
                <c:pt idx="1436">
                  <c:v>39.114400000000003</c:v>
                </c:pt>
                <c:pt idx="1437">
                  <c:v>39.134600000000013</c:v>
                </c:pt>
                <c:pt idx="1438">
                  <c:v>39.154899999999998</c:v>
                </c:pt>
                <c:pt idx="1439">
                  <c:v>39.175200000000011</c:v>
                </c:pt>
                <c:pt idx="1440">
                  <c:v>39.195500000000003</c:v>
                </c:pt>
                <c:pt idx="1441">
                  <c:v>39.215699999999998</c:v>
                </c:pt>
                <c:pt idx="1442">
                  <c:v>39.236000000000011</c:v>
                </c:pt>
                <c:pt idx="1443">
                  <c:v>39.256300000000003</c:v>
                </c:pt>
                <c:pt idx="1444">
                  <c:v>39.276499999999999</c:v>
                </c:pt>
                <c:pt idx="1445">
                  <c:v>39.296800000000012</c:v>
                </c:pt>
                <c:pt idx="1446">
                  <c:v>39.317100000000003</c:v>
                </c:pt>
                <c:pt idx="1447">
                  <c:v>39.337400000000002</c:v>
                </c:pt>
                <c:pt idx="1448">
                  <c:v>39.357599999999998</c:v>
                </c:pt>
                <c:pt idx="1449">
                  <c:v>39.377899999999997</c:v>
                </c:pt>
                <c:pt idx="1450">
                  <c:v>39.398200000000003</c:v>
                </c:pt>
                <c:pt idx="1451">
                  <c:v>39.418500000000002</c:v>
                </c:pt>
                <c:pt idx="1452">
                  <c:v>39.438699999999997</c:v>
                </c:pt>
                <c:pt idx="1453">
                  <c:v>39.459000000000003</c:v>
                </c:pt>
                <c:pt idx="1454">
                  <c:v>39.479300000000002</c:v>
                </c:pt>
                <c:pt idx="1455">
                  <c:v>39.499600000000001</c:v>
                </c:pt>
                <c:pt idx="1456">
                  <c:v>39.519799999999996</c:v>
                </c:pt>
                <c:pt idx="1457">
                  <c:v>39.540100000000002</c:v>
                </c:pt>
                <c:pt idx="1458">
                  <c:v>39.560400000000001</c:v>
                </c:pt>
                <c:pt idx="1459">
                  <c:v>39.580599999999997</c:v>
                </c:pt>
                <c:pt idx="1460">
                  <c:v>39.600900000000003</c:v>
                </c:pt>
                <c:pt idx="1461">
                  <c:v>39.621200000000002</c:v>
                </c:pt>
                <c:pt idx="1462">
                  <c:v>39.641500000000001</c:v>
                </c:pt>
                <c:pt idx="1463">
                  <c:v>39.661700000000003</c:v>
                </c:pt>
                <c:pt idx="1464">
                  <c:v>39.682000000000002</c:v>
                </c:pt>
                <c:pt idx="1465">
                  <c:v>39.702300000000001</c:v>
                </c:pt>
                <c:pt idx="1466">
                  <c:v>39.7226</c:v>
                </c:pt>
                <c:pt idx="1467">
                  <c:v>39.742800000000003</c:v>
                </c:pt>
                <c:pt idx="1468">
                  <c:v>39.763100000000001</c:v>
                </c:pt>
                <c:pt idx="1469">
                  <c:v>39.7834</c:v>
                </c:pt>
                <c:pt idx="1470">
                  <c:v>39.803699999999999</c:v>
                </c:pt>
                <c:pt idx="1471">
                  <c:v>39.823900000000002</c:v>
                </c:pt>
                <c:pt idx="1472">
                  <c:v>39.844200000000001</c:v>
                </c:pt>
                <c:pt idx="1473">
                  <c:v>39.8645</c:v>
                </c:pt>
                <c:pt idx="1474">
                  <c:v>39.884700000000002</c:v>
                </c:pt>
                <c:pt idx="1475">
                  <c:v>39.905000000000001</c:v>
                </c:pt>
                <c:pt idx="1476">
                  <c:v>39.9253</c:v>
                </c:pt>
                <c:pt idx="1477">
                  <c:v>39.945600000000013</c:v>
                </c:pt>
                <c:pt idx="1478">
                  <c:v>39.965800000000002</c:v>
                </c:pt>
                <c:pt idx="1479">
                  <c:v>39.9861</c:v>
                </c:pt>
                <c:pt idx="1480">
                  <c:v>40.006400000000014</c:v>
                </c:pt>
                <c:pt idx="1481">
                  <c:v>40.026699999999998</c:v>
                </c:pt>
                <c:pt idx="1482">
                  <c:v>40.046900000000001</c:v>
                </c:pt>
                <c:pt idx="1483">
                  <c:v>40.0672</c:v>
                </c:pt>
                <c:pt idx="1484">
                  <c:v>40.087499999999999</c:v>
                </c:pt>
                <c:pt idx="1485">
                  <c:v>40.107799999999997</c:v>
                </c:pt>
                <c:pt idx="1486">
                  <c:v>40.128</c:v>
                </c:pt>
                <c:pt idx="1487">
                  <c:v>40.148299999999999</c:v>
                </c:pt>
                <c:pt idx="1488">
                  <c:v>40.168600000000012</c:v>
                </c:pt>
                <c:pt idx="1489">
                  <c:v>40.188800000000001</c:v>
                </c:pt>
                <c:pt idx="1490">
                  <c:v>40.209099999999999</c:v>
                </c:pt>
                <c:pt idx="1491">
                  <c:v>40.229400000000012</c:v>
                </c:pt>
                <c:pt idx="1492">
                  <c:v>40.249699999999997</c:v>
                </c:pt>
                <c:pt idx="1493">
                  <c:v>40.2699</c:v>
                </c:pt>
                <c:pt idx="1494">
                  <c:v>40.290200000000013</c:v>
                </c:pt>
                <c:pt idx="1495">
                  <c:v>40.310499999999998</c:v>
                </c:pt>
                <c:pt idx="1496">
                  <c:v>40.330800000000004</c:v>
                </c:pt>
                <c:pt idx="1497">
                  <c:v>40.350999999999999</c:v>
                </c:pt>
                <c:pt idx="1498">
                  <c:v>40.371299999999998</c:v>
                </c:pt>
                <c:pt idx="1499">
                  <c:v>40.391599999999997</c:v>
                </c:pt>
                <c:pt idx="1500">
                  <c:v>40.411900000000003</c:v>
                </c:pt>
                <c:pt idx="1501">
                  <c:v>40.432099999999998</c:v>
                </c:pt>
                <c:pt idx="1502">
                  <c:v>40.452399999999997</c:v>
                </c:pt>
                <c:pt idx="1503">
                  <c:v>40.472700000000003</c:v>
                </c:pt>
                <c:pt idx="1504">
                  <c:v>40.492899999999999</c:v>
                </c:pt>
                <c:pt idx="1505">
                  <c:v>40.513199999999998</c:v>
                </c:pt>
                <c:pt idx="1506">
                  <c:v>40.533499999999997</c:v>
                </c:pt>
                <c:pt idx="1507">
                  <c:v>40.553800000000003</c:v>
                </c:pt>
                <c:pt idx="1508">
                  <c:v>40.574000000000012</c:v>
                </c:pt>
                <c:pt idx="1509">
                  <c:v>40.594299999999997</c:v>
                </c:pt>
                <c:pt idx="1510">
                  <c:v>40.614600000000003</c:v>
                </c:pt>
                <c:pt idx="1511">
                  <c:v>40.634900000000002</c:v>
                </c:pt>
                <c:pt idx="1512">
                  <c:v>40.655099999999997</c:v>
                </c:pt>
                <c:pt idx="1513">
                  <c:v>40.675400000000003</c:v>
                </c:pt>
                <c:pt idx="1514">
                  <c:v>40.695700000000002</c:v>
                </c:pt>
                <c:pt idx="1515">
                  <c:v>40.716000000000001</c:v>
                </c:pt>
                <c:pt idx="1516">
                  <c:v>40.736200000000011</c:v>
                </c:pt>
                <c:pt idx="1517">
                  <c:v>40.756500000000003</c:v>
                </c:pt>
                <c:pt idx="1518">
                  <c:v>40.776800000000001</c:v>
                </c:pt>
                <c:pt idx="1519">
                  <c:v>40.797000000000011</c:v>
                </c:pt>
                <c:pt idx="1520">
                  <c:v>40.817300000000003</c:v>
                </c:pt>
                <c:pt idx="1521">
                  <c:v>40.837600000000002</c:v>
                </c:pt>
                <c:pt idx="1522">
                  <c:v>40.857899999999987</c:v>
                </c:pt>
                <c:pt idx="1523">
                  <c:v>40.878100000000003</c:v>
                </c:pt>
                <c:pt idx="1524">
                  <c:v>40.898400000000002</c:v>
                </c:pt>
                <c:pt idx="1525">
                  <c:v>40.918700000000001</c:v>
                </c:pt>
                <c:pt idx="1526">
                  <c:v>40.939</c:v>
                </c:pt>
                <c:pt idx="1527">
                  <c:v>40.959200000000003</c:v>
                </c:pt>
                <c:pt idx="1528">
                  <c:v>40.979500000000002</c:v>
                </c:pt>
                <c:pt idx="1529">
                  <c:v>40.9998</c:v>
                </c:pt>
                <c:pt idx="1530">
                  <c:v>41.020099999999999</c:v>
                </c:pt>
                <c:pt idx="1531">
                  <c:v>41.040300000000002</c:v>
                </c:pt>
                <c:pt idx="1532">
                  <c:v>41.060600000000001</c:v>
                </c:pt>
                <c:pt idx="1533">
                  <c:v>41.0809</c:v>
                </c:pt>
                <c:pt idx="1534">
                  <c:v>41.101100000000002</c:v>
                </c:pt>
                <c:pt idx="1535">
                  <c:v>41.121400000000001</c:v>
                </c:pt>
                <c:pt idx="1536">
                  <c:v>41.1417</c:v>
                </c:pt>
                <c:pt idx="1537">
                  <c:v>41.161999999999999</c:v>
                </c:pt>
                <c:pt idx="1538">
                  <c:v>41.182200000000002</c:v>
                </c:pt>
                <c:pt idx="1539">
                  <c:v>41.202500000000001</c:v>
                </c:pt>
                <c:pt idx="1540">
                  <c:v>41.222800000000007</c:v>
                </c:pt>
                <c:pt idx="1541">
                  <c:v>41.243099999999998</c:v>
                </c:pt>
                <c:pt idx="1542">
                  <c:v>41.263300000000001</c:v>
                </c:pt>
                <c:pt idx="1543">
                  <c:v>41.2836</c:v>
                </c:pt>
                <c:pt idx="1544">
                  <c:v>41.303899999999999</c:v>
                </c:pt>
                <c:pt idx="1545">
                  <c:v>41.324199999999998</c:v>
                </c:pt>
                <c:pt idx="1546">
                  <c:v>41.3444</c:v>
                </c:pt>
                <c:pt idx="1547">
                  <c:v>41.364699999999999</c:v>
                </c:pt>
                <c:pt idx="1548">
                  <c:v>41.384999999999998</c:v>
                </c:pt>
                <c:pt idx="1549">
                  <c:v>41.405200000000001</c:v>
                </c:pt>
                <c:pt idx="1550">
                  <c:v>41.4255</c:v>
                </c:pt>
                <c:pt idx="1551">
                  <c:v>41.445800000000013</c:v>
                </c:pt>
                <c:pt idx="1552">
                  <c:v>41.466099999999997</c:v>
                </c:pt>
                <c:pt idx="1553">
                  <c:v>41.4863</c:v>
                </c:pt>
                <c:pt idx="1554">
                  <c:v>41.506600000000013</c:v>
                </c:pt>
                <c:pt idx="1555">
                  <c:v>41.526899999999998</c:v>
                </c:pt>
                <c:pt idx="1556">
                  <c:v>41.547199999999997</c:v>
                </c:pt>
                <c:pt idx="1557">
                  <c:v>41.567400000000013</c:v>
                </c:pt>
                <c:pt idx="1558">
                  <c:v>41.587699999999998</c:v>
                </c:pt>
                <c:pt idx="1559">
                  <c:v>41.607999999999997</c:v>
                </c:pt>
                <c:pt idx="1560">
                  <c:v>41.628300000000003</c:v>
                </c:pt>
                <c:pt idx="1561">
                  <c:v>41.648499999999999</c:v>
                </c:pt>
                <c:pt idx="1562">
                  <c:v>41.668800000000012</c:v>
                </c:pt>
                <c:pt idx="1563">
                  <c:v>41.689100000000003</c:v>
                </c:pt>
                <c:pt idx="1564">
                  <c:v>41.709299999999999</c:v>
                </c:pt>
                <c:pt idx="1565">
                  <c:v>41.729600000000012</c:v>
                </c:pt>
                <c:pt idx="1566">
                  <c:v>41.749899999999997</c:v>
                </c:pt>
                <c:pt idx="1567">
                  <c:v>41.770200000000003</c:v>
                </c:pt>
                <c:pt idx="1568">
                  <c:v>41.790400000000012</c:v>
                </c:pt>
                <c:pt idx="1569">
                  <c:v>41.810699999999997</c:v>
                </c:pt>
                <c:pt idx="1570">
                  <c:v>41.831000000000003</c:v>
                </c:pt>
                <c:pt idx="1571">
                  <c:v>41.851299999999988</c:v>
                </c:pt>
                <c:pt idx="1572">
                  <c:v>41.871499999999997</c:v>
                </c:pt>
                <c:pt idx="1573">
                  <c:v>41.891800000000003</c:v>
                </c:pt>
                <c:pt idx="1574">
                  <c:v>41.912100000000002</c:v>
                </c:pt>
                <c:pt idx="1575">
                  <c:v>41.932400000000001</c:v>
                </c:pt>
                <c:pt idx="1576">
                  <c:v>41.952599999999997</c:v>
                </c:pt>
                <c:pt idx="1577">
                  <c:v>41.972900000000003</c:v>
                </c:pt>
                <c:pt idx="1578">
                  <c:v>41.993200000000002</c:v>
                </c:pt>
                <c:pt idx="1579">
                  <c:v>42.013399999999997</c:v>
                </c:pt>
                <c:pt idx="1580">
                  <c:v>42.033700000000003</c:v>
                </c:pt>
                <c:pt idx="1581">
                  <c:v>42.054000000000002</c:v>
                </c:pt>
                <c:pt idx="1582">
                  <c:v>42.074300000000001</c:v>
                </c:pt>
                <c:pt idx="1583">
                  <c:v>42.094499999999996</c:v>
                </c:pt>
                <c:pt idx="1584">
                  <c:v>42.114800000000002</c:v>
                </c:pt>
                <c:pt idx="1585">
                  <c:v>42.135100000000001</c:v>
                </c:pt>
                <c:pt idx="1586">
                  <c:v>42.1554</c:v>
                </c:pt>
                <c:pt idx="1587">
                  <c:v>42.175600000000003</c:v>
                </c:pt>
                <c:pt idx="1588">
                  <c:v>42.195900000000002</c:v>
                </c:pt>
                <c:pt idx="1589">
                  <c:v>42.216200000000001</c:v>
                </c:pt>
                <c:pt idx="1590">
                  <c:v>42.236499999999999</c:v>
                </c:pt>
                <c:pt idx="1591">
                  <c:v>42.256700000000002</c:v>
                </c:pt>
                <c:pt idx="1592">
                  <c:v>42.277000000000001</c:v>
                </c:pt>
                <c:pt idx="1593">
                  <c:v>42.2973</c:v>
                </c:pt>
                <c:pt idx="1594">
                  <c:v>42.317500000000003</c:v>
                </c:pt>
                <c:pt idx="1595">
                  <c:v>42.337800000000001</c:v>
                </c:pt>
                <c:pt idx="1596">
                  <c:v>42.3581</c:v>
                </c:pt>
                <c:pt idx="1597">
                  <c:v>42.378400000000013</c:v>
                </c:pt>
                <c:pt idx="1598">
                  <c:v>42.398600000000002</c:v>
                </c:pt>
                <c:pt idx="1599">
                  <c:v>42.418900000000001</c:v>
                </c:pt>
                <c:pt idx="1600">
                  <c:v>42.4392</c:v>
                </c:pt>
                <c:pt idx="1601">
                  <c:v>42.459499999999998</c:v>
                </c:pt>
                <c:pt idx="1602">
                  <c:v>42.479700000000001</c:v>
                </c:pt>
                <c:pt idx="1603">
                  <c:v>42.5</c:v>
                </c:pt>
                <c:pt idx="1604">
                  <c:v>42.520299999999999</c:v>
                </c:pt>
                <c:pt idx="1605">
                  <c:v>42.540599999999998</c:v>
                </c:pt>
                <c:pt idx="1606">
                  <c:v>42.5608</c:v>
                </c:pt>
                <c:pt idx="1607">
                  <c:v>42.581099999999999</c:v>
                </c:pt>
                <c:pt idx="1608">
                  <c:v>42.601400000000012</c:v>
                </c:pt>
                <c:pt idx="1609">
                  <c:v>42.621600000000001</c:v>
                </c:pt>
                <c:pt idx="1610">
                  <c:v>42.6419</c:v>
                </c:pt>
                <c:pt idx="1611">
                  <c:v>42.662200000000013</c:v>
                </c:pt>
                <c:pt idx="1612">
                  <c:v>42.682499999999997</c:v>
                </c:pt>
                <c:pt idx="1613">
                  <c:v>42.7027</c:v>
                </c:pt>
                <c:pt idx="1614">
                  <c:v>42.723000000000013</c:v>
                </c:pt>
                <c:pt idx="1615">
                  <c:v>42.743299999999998</c:v>
                </c:pt>
                <c:pt idx="1616">
                  <c:v>42.763600000000011</c:v>
                </c:pt>
                <c:pt idx="1617">
                  <c:v>42.783800000000006</c:v>
                </c:pt>
                <c:pt idx="1618">
                  <c:v>42.804099999999998</c:v>
                </c:pt>
                <c:pt idx="1619">
                  <c:v>42.824399999999997</c:v>
                </c:pt>
                <c:pt idx="1620">
                  <c:v>42.844700000000003</c:v>
                </c:pt>
                <c:pt idx="1621">
                  <c:v>42.864899999999999</c:v>
                </c:pt>
                <c:pt idx="1622">
                  <c:v>42.885199999999998</c:v>
                </c:pt>
                <c:pt idx="1623">
                  <c:v>42.905500000000011</c:v>
                </c:pt>
                <c:pt idx="1624">
                  <c:v>42.925699999999999</c:v>
                </c:pt>
                <c:pt idx="1625">
                  <c:v>42.946000000000012</c:v>
                </c:pt>
                <c:pt idx="1626">
                  <c:v>42.966299999999997</c:v>
                </c:pt>
                <c:pt idx="1627">
                  <c:v>42.986600000000003</c:v>
                </c:pt>
                <c:pt idx="1628">
                  <c:v>43.006800000000013</c:v>
                </c:pt>
                <c:pt idx="1629">
                  <c:v>43.027099999999997</c:v>
                </c:pt>
                <c:pt idx="1630">
                  <c:v>43.047400000000003</c:v>
                </c:pt>
                <c:pt idx="1631">
                  <c:v>43.067700000000002</c:v>
                </c:pt>
                <c:pt idx="1632">
                  <c:v>43.087899999999998</c:v>
                </c:pt>
                <c:pt idx="1633">
                  <c:v>43.108200000000011</c:v>
                </c:pt>
                <c:pt idx="1634">
                  <c:v>43.128500000000003</c:v>
                </c:pt>
                <c:pt idx="1635">
                  <c:v>43.148800000000001</c:v>
                </c:pt>
                <c:pt idx="1636">
                  <c:v>43.169000000000011</c:v>
                </c:pt>
                <c:pt idx="1637">
                  <c:v>43.189300000000003</c:v>
                </c:pt>
                <c:pt idx="1638">
                  <c:v>43.209600000000002</c:v>
                </c:pt>
                <c:pt idx="1639">
                  <c:v>43.229800000000012</c:v>
                </c:pt>
                <c:pt idx="1640">
                  <c:v>43.250100000000003</c:v>
                </c:pt>
                <c:pt idx="1641">
                  <c:v>43.270400000000002</c:v>
                </c:pt>
                <c:pt idx="1642">
                  <c:v>43.290700000000001</c:v>
                </c:pt>
                <c:pt idx="1643">
                  <c:v>43.310899999999997</c:v>
                </c:pt>
                <c:pt idx="1644">
                  <c:v>43.331200000000003</c:v>
                </c:pt>
                <c:pt idx="1645">
                  <c:v>43.351499999999987</c:v>
                </c:pt>
                <c:pt idx="1646">
                  <c:v>43.3718</c:v>
                </c:pt>
                <c:pt idx="1647">
                  <c:v>43.392000000000003</c:v>
                </c:pt>
                <c:pt idx="1648">
                  <c:v>43.412300000000002</c:v>
                </c:pt>
                <c:pt idx="1649">
                  <c:v>43.432600000000001</c:v>
                </c:pt>
                <c:pt idx="1650">
                  <c:v>43.4529</c:v>
                </c:pt>
                <c:pt idx="1651">
                  <c:v>43.473100000000002</c:v>
                </c:pt>
                <c:pt idx="1652">
                  <c:v>43.493400000000001</c:v>
                </c:pt>
                <c:pt idx="1653">
                  <c:v>43.5137</c:v>
                </c:pt>
                <c:pt idx="1654">
                  <c:v>43.533900000000003</c:v>
                </c:pt>
                <c:pt idx="1655">
                  <c:v>43.554200000000002</c:v>
                </c:pt>
                <c:pt idx="1656">
                  <c:v>43.5745</c:v>
                </c:pt>
                <c:pt idx="1657">
                  <c:v>43.594800000000014</c:v>
                </c:pt>
                <c:pt idx="1658">
                  <c:v>43.615000000000002</c:v>
                </c:pt>
                <c:pt idx="1659">
                  <c:v>43.635300000000001</c:v>
                </c:pt>
                <c:pt idx="1660">
                  <c:v>43.6556</c:v>
                </c:pt>
                <c:pt idx="1661">
                  <c:v>43.675899999999999</c:v>
                </c:pt>
                <c:pt idx="1662">
                  <c:v>43.696100000000001</c:v>
                </c:pt>
                <c:pt idx="1663">
                  <c:v>43.7164</c:v>
                </c:pt>
                <c:pt idx="1664">
                  <c:v>43.736699999999999</c:v>
                </c:pt>
                <c:pt idx="1665">
                  <c:v>43.756999999999998</c:v>
                </c:pt>
                <c:pt idx="1666">
                  <c:v>43.777200000000001</c:v>
                </c:pt>
                <c:pt idx="1667">
                  <c:v>43.797499999999999</c:v>
                </c:pt>
                <c:pt idx="1668">
                  <c:v>43.817799999999998</c:v>
                </c:pt>
                <c:pt idx="1669">
                  <c:v>43.838000000000001</c:v>
                </c:pt>
                <c:pt idx="1670">
                  <c:v>43.8583</c:v>
                </c:pt>
                <c:pt idx="1671">
                  <c:v>43.878600000000013</c:v>
                </c:pt>
                <c:pt idx="1672">
                  <c:v>43.898899999999998</c:v>
                </c:pt>
                <c:pt idx="1673">
                  <c:v>43.9191</c:v>
                </c:pt>
                <c:pt idx="1674">
                  <c:v>43.939400000000013</c:v>
                </c:pt>
                <c:pt idx="1675">
                  <c:v>43.959699999999998</c:v>
                </c:pt>
                <c:pt idx="1676">
                  <c:v>43.98</c:v>
                </c:pt>
                <c:pt idx="1677">
                  <c:v>44.0002</c:v>
                </c:pt>
                <c:pt idx="1678">
                  <c:v>44.020499999999998</c:v>
                </c:pt>
                <c:pt idx="1679">
                  <c:v>44.040799999999997</c:v>
                </c:pt>
                <c:pt idx="1680">
                  <c:v>44.061100000000003</c:v>
                </c:pt>
                <c:pt idx="1681">
                  <c:v>44.081299999999999</c:v>
                </c:pt>
                <c:pt idx="1682">
                  <c:v>44.101599999999998</c:v>
                </c:pt>
                <c:pt idx="1683">
                  <c:v>44.121899999999997</c:v>
                </c:pt>
                <c:pt idx="1684">
                  <c:v>44.142099999999999</c:v>
                </c:pt>
                <c:pt idx="1685">
                  <c:v>44.162400000000012</c:v>
                </c:pt>
                <c:pt idx="1686">
                  <c:v>44.182699999999997</c:v>
                </c:pt>
                <c:pt idx="1687">
                  <c:v>44.203000000000003</c:v>
                </c:pt>
                <c:pt idx="1688">
                  <c:v>44.223200000000013</c:v>
                </c:pt>
                <c:pt idx="1689">
                  <c:v>44.243499999999997</c:v>
                </c:pt>
                <c:pt idx="1690">
                  <c:v>44.263800000000003</c:v>
                </c:pt>
                <c:pt idx="1691">
                  <c:v>44.284100000000002</c:v>
                </c:pt>
                <c:pt idx="1692">
                  <c:v>44.304299999999998</c:v>
                </c:pt>
                <c:pt idx="1693">
                  <c:v>44.324599999999997</c:v>
                </c:pt>
                <c:pt idx="1694">
                  <c:v>44.344900000000003</c:v>
                </c:pt>
                <c:pt idx="1695">
                  <c:v>44.365200000000002</c:v>
                </c:pt>
                <c:pt idx="1696">
                  <c:v>44.385399999999997</c:v>
                </c:pt>
                <c:pt idx="1697">
                  <c:v>44.405700000000003</c:v>
                </c:pt>
                <c:pt idx="1698">
                  <c:v>44.426000000000002</c:v>
                </c:pt>
                <c:pt idx="1699">
                  <c:v>44.446199999999997</c:v>
                </c:pt>
                <c:pt idx="1700">
                  <c:v>44.466500000000003</c:v>
                </c:pt>
                <c:pt idx="1701">
                  <c:v>44.486800000000002</c:v>
                </c:pt>
                <c:pt idx="1702">
                  <c:v>44.507100000000001</c:v>
                </c:pt>
                <c:pt idx="1703">
                  <c:v>44.527299999999997</c:v>
                </c:pt>
                <c:pt idx="1704">
                  <c:v>44.547600000000003</c:v>
                </c:pt>
                <c:pt idx="1705">
                  <c:v>44.567900000000002</c:v>
                </c:pt>
                <c:pt idx="1706">
                  <c:v>44.588200000000001</c:v>
                </c:pt>
                <c:pt idx="1707">
                  <c:v>44.608400000000003</c:v>
                </c:pt>
                <c:pt idx="1708">
                  <c:v>44.628700000000002</c:v>
                </c:pt>
                <c:pt idx="1709">
                  <c:v>44.649000000000001</c:v>
                </c:pt>
                <c:pt idx="1710">
                  <c:v>44.6693</c:v>
                </c:pt>
                <c:pt idx="1711">
                  <c:v>44.689500000000002</c:v>
                </c:pt>
                <c:pt idx="1712">
                  <c:v>44.709800000000001</c:v>
                </c:pt>
                <c:pt idx="1713">
                  <c:v>44.7301</c:v>
                </c:pt>
                <c:pt idx="1714">
                  <c:v>44.750300000000003</c:v>
                </c:pt>
                <c:pt idx="1715">
                  <c:v>44.770600000000002</c:v>
                </c:pt>
                <c:pt idx="1716">
                  <c:v>44.790900000000001</c:v>
                </c:pt>
                <c:pt idx="1717">
                  <c:v>44.811199999999999</c:v>
                </c:pt>
                <c:pt idx="1718">
                  <c:v>44.831400000000002</c:v>
                </c:pt>
                <c:pt idx="1719">
                  <c:v>44.851699999999987</c:v>
                </c:pt>
                <c:pt idx="1720">
                  <c:v>44.872</c:v>
                </c:pt>
                <c:pt idx="1721">
                  <c:v>44.892299999999999</c:v>
                </c:pt>
                <c:pt idx="1722">
                  <c:v>44.912500000000001</c:v>
                </c:pt>
                <c:pt idx="1723">
                  <c:v>44.9328</c:v>
                </c:pt>
                <c:pt idx="1724">
                  <c:v>44.953099999999999</c:v>
                </c:pt>
                <c:pt idx="1725">
                  <c:v>44.973400000000012</c:v>
                </c:pt>
                <c:pt idx="1726">
                  <c:v>44.993600000000001</c:v>
                </c:pt>
                <c:pt idx="1727">
                  <c:v>45.0139</c:v>
                </c:pt>
                <c:pt idx="1728">
                  <c:v>45.034200000000013</c:v>
                </c:pt>
                <c:pt idx="1729">
                  <c:v>45.054400000000001</c:v>
                </c:pt>
                <c:pt idx="1730">
                  <c:v>45.0747</c:v>
                </c:pt>
                <c:pt idx="1731">
                  <c:v>45.094999999999999</c:v>
                </c:pt>
                <c:pt idx="1732">
                  <c:v>45.115299999999998</c:v>
                </c:pt>
                <c:pt idx="1733">
                  <c:v>45.1355</c:v>
                </c:pt>
                <c:pt idx="1734">
                  <c:v>45.155800000000013</c:v>
                </c:pt>
                <c:pt idx="1735">
                  <c:v>45.176099999999998</c:v>
                </c:pt>
                <c:pt idx="1736">
                  <c:v>45.196400000000011</c:v>
                </c:pt>
                <c:pt idx="1737">
                  <c:v>45.2166</c:v>
                </c:pt>
                <c:pt idx="1738">
                  <c:v>45.236899999999999</c:v>
                </c:pt>
                <c:pt idx="1739">
                  <c:v>45.257199999999997</c:v>
                </c:pt>
                <c:pt idx="1740">
                  <c:v>45.277500000000003</c:v>
                </c:pt>
                <c:pt idx="1741">
                  <c:v>45.297699999999999</c:v>
                </c:pt>
                <c:pt idx="1742">
                  <c:v>45.317999999999998</c:v>
                </c:pt>
                <c:pt idx="1743">
                  <c:v>45.338299999999997</c:v>
                </c:pt>
                <c:pt idx="1744">
                  <c:v>45.358499999999999</c:v>
                </c:pt>
                <c:pt idx="1745">
                  <c:v>45.378800000000012</c:v>
                </c:pt>
                <c:pt idx="1746">
                  <c:v>45.399099999999997</c:v>
                </c:pt>
                <c:pt idx="1747">
                  <c:v>45.419400000000003</c:v>
                </c:pt>
                <c:pt idx="1748">
                  <c:v>45.439600000000013</c:v>
                </c:pt>
                <c:pt idx="1749">
                  <c:v>45.459899999999998</c:v>
                </c:pt>
                <c:pt idx="1750">
                  <c:v>45.480200000000004</c:v>
                </c:pt>
                <c:pt idx="1751">
                  <c:v>45.500500000000002</c:v>
                </c:pt>
                <c:pt idx="1752">
                  <c:v>45.520699999999998</c:v>
                </c:pt>
                <c:pt idx="1753">
                  <c:v>45.540999999999997</c:v>
                </c:pt>
                <c:pt idx="1754">
                  <c:v>45.561300000000003</c:v>
                </c:pt>
                <c:pt idx="1755">
                  <c:v>45.581600000000002</c:v>
                </c:pt>
                <c:pt idx="1756">
                  <c:v>45.601799999999997</c:v>
                </c:pt>
                <c:pt idx="1757">
                  <c:v>45.622100000000003</c:v>
                </c:pt>
                <c:pt idx="1758">
                  <c:v>45.642400000000002</c:v>
                </c:pt>
                <c:pt idx="1759">
                  <c:v>45.662600000000012</c:v>
                </c:pt>
                <c:pt idx="1760">
                  <c:v>45.682899999999997</c:v>
                </c:pt>
                <c:pt idx="1761">
                  <c:v>45.703200000000002</c:v>
                </c:pt>
                <c:pt idx="1762">
                  <c:v>45.723500000000001</c:v>
                </c:pt>
                <c:pt idx="1763">
                  <c:v>45.743699999999997</c:v>
                </c:pt>
                <c:pt idx="1764">
                  <c:v>45.764000000000003</c:v>
                </c:pt>
                <c:pt idx="1765">
                  <c:v>45.784300000000002</c:v>
                </c:pt>
                <c:pt idx="1766">
                  <c:v>45.804600000000001</c:v>
                </c:pt>
                <c:pt idx="1767">
                  <c:v>45.824800000000003</c:v>
                </c:pt>
                <c:pt idx="1768">
                  <c:v>45.845100000000002</c:v>
                </c:pt>
                <c:pt idx="1769">
                  <c:v>45.865400000000001</c:v>
                </c:pt>
                <c:pt idx="1770">
                  <c:v>45.8857</c:v>
                </c:pt>
                <c:pt idx="1771">
                  <c:v>45.905900000000003</c:v>
                </c:pt>
                <c:pt idx="1772">
                  <c:v>45.926200000000001</c:v>
                </c:pt>
                <c:pt idx="1773">
                  <c:v>45.9465</c:v>
                </c:pt>
                <c:pt idx="1774">
                  <c:v>45.966700000000003</c:v>
                </c:pt>
                <c:pt idx="1775">
                  <c:v>45.987000000000002</c:v>
                </c:pt>
                <c:pt idx="1776">
                  <c:v>46.007300000000001</c:v>
                </c:pt>
                <c:pt idx="1777">
                  <c:v>46.0276</c:v>
                </c:pt>
                <c:pt idx="1778">
                  <c:v>46.047800000000002</c:v>
                </c:pt>
                <c:pt idx="1779">
                  <c:v>46.068100000000001</c:v>
                </c:pt>
                <c:pt idx="1780">
                  <c:v>46.0884</c:v>
                </c:pt>
                <c:pt idx="1781">
                  <c:v>46.108699999999999</c:v>
                </c:pt>
                <c:pt idx="1782">
                  <c:v>46.128900000000002</c:v>
                </c:pt>
                <c:pt idx="1783">
                  <c:v>46.1492</c:v>
                </c:pt>
                <c:pt idx="1784">
                  <c:v>46.169499999999999</c:v>
                </c:pt>
                <c:pt idx="1785">
                  <c:v>46.189800000000012</c:v>
                </c:pt>
                <c:pt idx="1786">
                  <c:v>46.21</c:v>
                </c:pt>
                <c:pt idx="1787">
                  <c:v>46.2303</c:v>
                </c:pt>
                <c:pt idx="1788">
                  <c:v>46.250600000000013</c:v>
                </c:pt>
                <c:pt idx="1789">
                  <c:v>46.270800000000001</c:v>
                </c:pt>
                <c:pt idx="1790">
                  <c:v>46.2911</c:v>
                </c:pt>
                <c:pt idx="1791">
                  <c:v>46.311399999999999</c:v>
                </c:pt>
                <c:pt idx="1792">
                  <c:v>46.331699999999998</c:v>
                </c:pt>
                <c:pt idx="1793">
                  <c:v>46.351899999999993</c:v>
                </c:pt>
                <c:pt idx="1794">
                  <c:v>46.372200000000007</c:v>
                </c:pt>
                <c:pt idx="1795">
                  <c:v>46.392499999999998</c:v>
                </c:pt>
                <c:pt idx="1796">
                  <c:v>46.412799999999997</c:v>
                </c:pt>
                <c:pt idx="1797">
                  <c:v>46.433</c:v>
                </c:pt>
                <c:pt idx="1798">
                  <c:v>46.453299999999999</c:v>
                </c:pt>
                <c:pt idx="1799">
                  <c:v>46.473599999999998</c:v>
                </c:pt>
                <c:pt idx="1800">
                  <c:v>46.493899999999996</c:v>
                </c:pt>
                <c:pt idx="1801">
                  <c:v>46.514099999999999</c:v>
                </c:pt>
                <c:pt idx="1802">
                  <c:v>46.534400000000012</c:v>
                </c:pt>
                <c:pt idx="1803">
                  <c:v>46.554699999999997</c:v>
                </c:pt>
                <c:pt idx="1804">
                  <c:v>46.5749</c:v>
                </c:pt>
                <c:pt idx="1805">
                  <c:v>46.595200000000013</c:v>
                </c:pt>
                <c:pt idx="1806">
                  <c:v>46.615499999999997</c:v>
                </c:pt>
                <c:pt idx="1807">
                  <c:v>46.635800000000003</c:v>
                </c:pt>
                <c:pt idx="1808">
                  <c:v>46.656000000000013</c:v>
                </c:pt>
                <c:pt idx="1809">
                  <c:v>46.676299999999998</c:v>
                </c:pt>
                <c:pt idx="1810">
                  <c:v>46.696600000000011</c:v>
                </c:pt>
                <c:pt idx="1811">
                  <c:v>46.716900000000003</c:v>
                </c:pt>
                <c:pt idx="1812">
                  <c:v>46.737099999999998</c:v>
                </c:pt>
                <c:pt idx="1813">
                  <c:v>46.757399999999997</c:v>
                </c:pt>
                <c:pt idx="1814">
                  <c:v>46.777700000000003</c:v>
                </c:pt>
                <c:pt idx="1815">
                  <c:v>46.798000000000002</c:v>
                </c:pt>
                <c:pt idx="1816">
                  <c:v>46.818199999999997</c:v>
                </c:pt>
                <c:pt idx="1817">
                  <c:v>46.838500000000003</c:v>
                </c:pt>
                <c:pt idx="1818">
                  <c:v>46.858800000000002</c:v>
                </c:pt>
                <c:pt idx="1819">
                  <c:v>46.878999999999998</c:v>
                </c:pt>
                <c:pt idx="1820">
                  <c:v>46.899299999999997</c:v>
                </c:pt>
                <c:pt idx="1821">
                  <c:v>46.919600000000003</c:v>
                </c:pt>
                <c:pt idx="1822">
                  <c:v>46.939900000000002</c:v>
                </c:pt>
                <c:pt idx="1823">
                  <c:v>46.960099999999997</c:v>
                </c:pt>
                <c:pt idx="1824">
                  <c:v>46.980400000000003</c:v>
                </c:pt>
                <c:pt idx="1825">
                  <c:v>47.000700000000002</c:v>
                </c:pt>
                <c:pt idx="1826">
                  <c:v>47.021000000000001</c:v>
                </c:pt>
                <c:pt idx="1827">
                  <c:v>47.041200000000003</c:v>
                </c:pt>
                <c:pt idx="1828">
                  <c:v>47.061500000000002</c:v>
                </c:pt>
                <c:pt idx="1829">
                  <c:v>47.081800000000001</c:v>
                </c:pt>
                <c:pt idx="1830">
                  <c:v>47.1021</c:v>
                </c:pt>
                <c:pt idx="1831">
                  <c:v>47.122300000000003</c:v>
                </c:pt>
                <c:pt idx="1832">
                  <c:v>47.142600000000002</c:v>
                </c:pt>
                <c:pt idx="1833">
                  <c:v>47.1629</c:v>
                </c:pt>
                <c:pt idx="1834">
                  <c:v>47.183100000000003</c:v>
                </c:pt>
                <c:pt idx="1835">
                  <c:v>47.203400000000002</c:v>
                </c:pt>
                <c:pt idx="1836">
                  <c:v>47.223700000000001</c:v>
                </c:pt>
                <c:pt idx="1837">
                  <c:v>47.244</c:v>
                </c:pt>
                <c:pt idx="1838">
                  <c:v>47.264200000000002</c:v>
                </c:pt>
                <c:pt idx="1839">
                  <c:v>47.284500000000001</c:v>
                </c:pt>
                <c:pt idx="1840">
                  <c:v>47.3048</c:v>
                </c:pt>
                <c:pt idx="1841">
                  <c:v>47.325099999999999</c:v>
                </c:pt>
                <c:pt idx="1842">
                  <c:v>47.345300000000002</c:v>
                </c:pt>
                <c:pt idx="1843">
                  <c:v>47.365600000000001</c:v>
                </c:pt>
                <c:pt idx="1844">
                  <c:v>47.385899999999999</c:v>
                </c:pt>
                <c:pt idx="1845">
                  <c:v>47.406200000000013</c:v>
                </c:pt>
                <c:pt idx="1846">
                  <c:v>47.426400000000001</c:v>
                </c:pt>
                <c:pt idx="1847">
                  <c:v>47.4467</c:v>
                </c:pt>
                <c:pt idx="1848">
                  <c:v>47.467000000000013</c:v>
                </c:pt>
                <c:pt idx="1849">
                  <c:v>47.487200000000001</c:v>
                </c:pt>
                <c:pt idx="1850">
                  <c:v>47.5075</c:v>
                </c:pt>
                <c:pt idx="1851">
                  <c:v>47.527800000000013</c:v>
                </c:pt>
                <c:pt idx="1852">
                  <c:v>47.548099999999998</c:v>
                </c:pt>
                <c:pt idx="1853">
                  <c:v>47.568300000000001</c:v>
                </c:pt>
                <c:pt idx="1854">
                  <c:v>47.5886</c:v>
                </c:pt>
                <c:pt idx="1855">
                  <c:v>47.608899999999998</c:v>
                </c:pt>
                <c:pt idx="1856">
                  <c:v>47.629200000000012</c:v>
                </c:pt>
                <c:pt idx="1857">
                  <c:v>47.6494</c:v>
                </c:pt>
                <c:pt idx="1858">
                  <c:v>47.669699999999999</c:v>
                </c:pt>
                <c:pt idx="1859">
                  <c:v>47.69</c:v>
                </c:pt>
                <c:pt idx="1860">
                  <c:v>47.710299999999997</c:v>
                </c:pt>
                <c:pt idx="1861">
                  <c:v>47.730499999999999</c:v>
                </c:pt>
                <c:pt idx="1862">
                  <c:v>47.750800000000012</c:v>
                </c:pt>
                <c:pt idx="1863">
                  <c:v>47.771099999999997</c:v>
                </c:pt>
                <c:pt idx="1864">
                  <c:v>47.7913</c:v>
                </c:pt>
                <c:pt idx="1865">
                  <c:v>47.811599999999999</c:v>
                </c:pt>
                <c:pt idx="1866">
                  <c:v>47.831899999999997</c:v>
                </c:pt>
                <c:pt idx="1867">
                  <c:v>47.852200000000003</c:v>
                </c:pt>
                <c:pt idx="1868">
                  <c:v>47.872400000000013</c:v>
                </c:pt>
                <c:pt idx="1869">
                  <c:v>47.892699999999998</c:v>
                </c:pt>
                <c:pt idx="1870">
                  <c:v>47.912999999999997</c:v>
                </c:pt>
                <c:pt idx="1871">
                  <c:v>47.933300000000003</c:v>
                </c:pt>
                <c:pt idx="1872">
                  <c:v>47.953499999999998</c:v>
                </c:pt>
                <c:pt idx="1873">
                  <c:v>47.973799999999997</c:v>
                </c:pt>
                <c:pt idx="1874">
                  <c:v>47.994100000000003</c:v>
                </c:pt>
                <c:pt idx="1875">
                  <c:v>48.014400000000002</c:v>
                </c:pt>
                <c:pt idx="1876">
                  <c:v>48.034599999999998</c:v>
                </c:pt>
                <c:pt idx="1877">
                  <c:v>48.054900000000004</c:v>
                </c:pt>
                <c:pt idx="1878">
                  <c:v>48.075200000000002</c:v>
                </c:pt>
                <c:pt idx="1879">
                  <c:v>48.095400000000012</c:v>
                </c:pt>
                <c:pt idx="1880">
                  <c:v>48.115699999999997</c:v>
                </c:pt>
                <c:pt idx="1881">
                  <c:v>48.136000000000003</c:v>
                </c:pt>
                <c:pt idx="1882">
                  <c:v>48.156300000000002</c:v>
                </c:pt>
                <c:pt idx="1883">
                  <c:v>48.176499999999997</c:v>
                </c:pt>
                <c:pt idx="1884">
                  <c:v>48.196800000000003</c:v>
                </c:pt>
                <c:pt idx="1885">
                  <c:v>48.217100000000002</c:v>
                </c:pt>
                <c:pt idx="1886">
                  <c:v>48.237400000000001</c:v>
                </c:pt>
                <c:pt idx="1887">
                  <c:v>48.257599999999996</c:v>
                </c:pt>
                <c:pt idx="1888">
                  <c:v>48.277900000000002</c:v>
                </c:pt>
                <c:pt idx="1889">
                  <c:v>48.298200000000001</c:v>
                </c:pt>
                <c:pt idx="1890">
                  <c:v>48.3185</c:v>
                </c:pt>
                <c:pt idx="1891">
                  <c:v>48.338700000000003</c:v>
                </c:pt>
                <c:pt idx="1892">
                  <c:v>48.359000000000002</c:v>
                </c:pt>
                <c:pt idx="1893">
                  <c:v>48.379300000000001</c:v>
                </c:pt>
                <c:pt idx="1894">
                  <c:v>48.399500000000003</c:v>
                </c:pt>
                <c:pt idx="1895">
                  <c:v>48.419800000000002</c:v>
                </c:pt>
                <c:pt idx="1896">
                  <c:v>48.440100000000001</c:v>
                </c:pt>
                <c:pt idx="1897">
                  <c:v>48.4604</c:v>
                </c:pt>
                <c:pt idx="1898">
                  <c:v>48.480600000000003</c:v>
                </c:pt>
                <c:pt idx="1899">
                  <c:v>48.500900000000001</c:v>
                </c:pt>
                <c:pt idx="1900">
                  <c:v>48.5212</c:v>
                </c:pt>
                <c:pt idx="1901">
                  <c:v>48.541499999999999</c:v>
                </c:pt>
                <c:pt idx="1902">
                  <c:v>48.561700000000002</c:v>
                </c:pt>
                <c:pt idx="1903">
                  <c:v>48.582000000000001</c:v>
                </c:pt>
                <c:pt idx="1904">
                  <c:v>48.6023</c:v>
                </c:pt>
                <c:pt idx="1905">
                  <c:v>48.622600000000013</c:v>
                </c:pt>
                <c:pt idx="1906">
                  <c:v>48.642800000000001</c:v>
                </c:pt>
                <c:pt idx="1907">
                  <c:v>48.6631</c:v>
                </c:pt>
                <c:pt idx="1908">
                  <c:v>48.683400000000013</c:v>
                </c:pt>
                <c:pt idx="1909">
                  <c:v>48.703600000000002</c:v>
                </c:pt>
                <c:pt idx="1910">
                  <c:v>48.7239</c:v>
                </c:pt>
                <c:pt idx="1911">
                  <c:v>48.744200000000014</c:v>
                </c:pt>
                <c:pt idx="1912">
                  <c:v>48.764499999999998</c:v>
                </c:pt>
                <c:pt idx="1913">
                  <c:v>48.784700000000001</c:v>
                </c:pt>
                <c:pt idx="1914">
                  <c:v>48.805</c:v>
                </c:pt>
                <c:pt idx="1915">
                  <c:v>48.825299999999999</c:v>
                </c:pt>
                <c:pt idx="1916">
                  <c:v>48.845599999999997</c:v>
                </c:pt>
                <c:pt idx="1917">
                  <c:v>48.8658</c:v>
                </c:pt>
                <c:pt idx="1918">
                  <c:v>48.886099999999999</c:v>
                </c:pt>
                <c:pt idx="1919">
                  <c:v>48.906399999999998</c:v>
                </c:pt>
                <c:pt idx="1920">
                  <c:v>48.926699999999997</c:v>
                </c:pt>
                <c:pt idx="1921">
                  <c:v>48.946899999999999</c:v>
                </c:pt>
                <c:pt idx="1922">
                  <c:v>48.967200000000012</c:v>
                </c:pt>
                <c:pt idx="1923">
                  <c:v>48.987499999999997</c:v>
                </c:pt>
                <c:pt idx="1924">
                  <c:v>49.0077</c:v>
                </c:pt>
                <c:pt idx="1925">
                  <c:v>49.027999999999999</c:v>
                </c:pt>
                <c:pt idx="1926">
                  <c:v>49.048299999999998</c:v>
                </c:pt>
                <c:pt idx="1927">
                  <c:v>49.068600000000011</c:v>
                </c:pt>
                <c:pt idx="1928">
                  <c:v>49.088800000000013</c:v>
                </c:pt>
                <c:pt idx="1929">
                  <c:v>49.109099999999998</c:v>
                </c:pt>
                <c:pt idx="1930">
                  <c:v>49.129400000000011</c:v>
                </c:pt>
                <c:pt idx="1931">
                  <c:v>49.149700000000003</c:v>
                </c:pt>
                <c:pt idx="1932">
                  <c:v>49.169899999999998</c:v>
                </c:pt>
                <c:pt idx="1933">
                  <c:v>49.190200000000011</c:v>
                </c:pt>
                <c:pt idx="1934">
                  <c:v>49.210500000000003</c:v>
                </c:pt>
                <c:pt idx="1935">
                  <c:v>49.230800000000002</c:v>
                </c:pt>
                <c:pt idx="1936">
                  <c:v>49.250999999999998</c:v>
                </c:pt>
                <c:pt idx="1937">
                  <c:v>49.271299999999997</c:v>
                </c:pt>
                <c:pt idx="1938">
                  <c:v>49.291600000000003</c:v>
                </c:pt>
                <c:pt idx="1939">
                  <c:v>49.311799999999998</c:v>
                </c:pt>
                <c:pt idx="1940">
                  <c:v>49.332099999999997</c:v>
                </c:pt>
                <c:pt idx="1941">
                  <c:v>49.352400000000003</c:v>
                </c:pt>
                <c:pt idx="1942">
                  <c:v>49.372700000000002</c:v>
                </c:pt>
                <c:pt idx="1943">
                  <c:v>49.392899999999997</c:v>
                </c:pt>
                <c:pt idx="1944">
                  <c:v>49.413200000000003</c:v>
                </c:pt>
                <c:pt idx="1945">
                  <c:v>49.433500000000002</c:v>
                </c:pt>
                <c:pt idx="1946">
                  <c:v>49.453800000000001</c:v>
                </c:pt>
                <c:pt idx="1947">
                  <c:v>49.473999999999997</c:v>
                </c:pt>
                <c:pt idx="1948">
                  <c:v>49.494300000000003</c:v>
                </c:pt>
                <c:pt idx="1949">
                  <c:v>49.514600000000002</c:v>
                </c:pt>
                <c:pt idx="1950">
                  <c:v>49.5349</c:v>
                </c:pt>
                <c:pt idx="1951">
                  <c:v>49.555100000000003</c:v>
                </c:pt>
                <c:pt idx="1952">
                  <c:v>49.575400000000002</c:v>
                </c:pt>
                <c:pt idx="1953">
                  <c:v>49.595700000000001</c:v>
                </c:pt>
                <c:pt idx="1954">
                  <c:v>49.615900000000003</c:v>
                </c:pt>
                <c:pt idx="1955">
                  <c:v>49.636200000000002</c:v>
                </c:pt>
                <c:pt idx="1956">
                  <c:v>49.656500000000001</c:v>
                </c:pt>
                <c:pt idx="1957">
                  <c:v>49.6768</c:v>
                </c:pt>
                <c:pt idx="1958">
                  <c:v>49.697000000000003</c:v>
                </c:pt>
                <c:pt idx="1959">
                  <c:v>49.717300000000002</c:v>
                </c:pt>
                <c:pt idx="1960">
                  <c:v>49.7376</c:v>
                </c:pt>
                <c:pt idx="1961">
                  <c:v>49.757899999999999</c:v>
                </c:pt>
                <c:pt idx="1962">
                  <c:v>49.778100000000002</c:v>
                </c:pt>
                <c:pt idx="1963">
                  <c:v>49.798400000000001</c:v>
                </c:pt>
                <c:pt idx="1964">
                  <c:v>49.8187</c:v>
                </c:pt>
                <c:pt idx="1965">
                  <c:v>49.839000000000013</c:v>
                </c:pt>
                <c:pt idx="1966">
                  <c:v>49.859200000000001</c:v>
                </c:pt>
                <c:pt idx="1967">
                  <c:v>49.8795</c:v>
                </c:pt>
                <c:pt idx="1968">
                  <c:v>49.899800000000013</c:v>
                </c:pt>
                <c:pt idx="1969">
                  <c:v>49.92</c:v>
                </c:pt>
                <c:pt idx="1970">
                  <c:v>49.940300000000001</c:v>
                </c:pt>
                <c:pt idx="1971">
                  <c:v>49.960600000000007</c:v>
                </c:pt>
                <c:pt idx="1972">
                  <c:v>49.980899999999998</c:v>
                </c:pt>
                <c:pt idx="1973">
                  <c:v>50.001100000000001</c:v>
                </c:pt>
              </c:numCache>
            </c:numRef>
          </c:xVal>
          <c:yVal>
            <c:numRef>
              <c:f>'[RBP_Analysis.xlsx]100'!$D$2:$D$1975</c:f>
              <c:numCache>
                <c:formatCode>General</c:formatCode>
                <c:ptCount val="1974"/>
                <c:pt idx="0">
                  <c:v>916</c:v>
                </c:pt>
                <c:pt idx="1">
                  <c:v>934</c:v>
                </c:pt>
                <c:pt idx="2">
                  <c:v>942</c:v>
                </c:pt>
                <c:pt idx="3">
                  <c:v>906</c:v>
                </c:pt>
                <c:pt idx="4">
                  <c:v>905</c:v>
                </c:pt>
                <c:pt idx="5">
                  <c:v>885</c:v>
                </c:pt>
                <c:pt idx="6">
                  <c:v>929</c:v>
                </c:pt>
                <c:pt idx="7">
                  <c:v>935</c:v>
                </c:pt>
                <c:pt idx="8">
                  <c:v>920</c:v>
                </c:pt>
                <c:pt idx="9">
                  <c:v>919</c:v>
                </c:pt>
                <c:pt idx="10">
                  <c:v>923</c:v>
                </c:pt>
                <c:pt idx="11">
                  <c:v>913</c:v>
                </c:pt>
                <c:pt idx="12">
                  <c:v>924</c:v>
                </c:pt>
                <c:pt idx="13">
                  <c:v>923</c:v>
                </c:pt>
                <c:pt idx="14">
                  <c:v>925</c:v>
                </c:pt>
                <c:pt idx="15">
                  <c:v>944</c:v>
                </c:pt>
                <c:pt idx="16">
                  <c:v>916</c:v>
                </c:pt>
                <c:pt idx="17">
                  <c:v>921</c:v>
                </c:pt>
                <c:pt idx="18">
                  <c:v>928</c:v>
                </c:pt>
                <c:pt idx="19">
                  <c:v>901</c:v>
                </c:pt>
                <c:pt idx="20">
                  <c:v>920</c:v>
                </c:pt>
                <c:pt idx="21">
                  <c:v>925</c:v>
                </c:pt>
                <c:pt idx="22">
                  <c:v>937</c:v>
                </c:pt>
                <c:pt idx="23">
                  <c:v>906</c:v>
                </c:pt>
                <c:pt idx="24">
                  <c:v>895</c:v>
                </c:pt>
                <c:pt idx="25">
                  <c:v>930</c:v>
                </c:pt>
                <c:pt idx="26">
                  <c:v>929</c:v>
                </c:pt>
                <c:pt idx="27">
                  <c:v>916</c:v>
                </c:pt>
                <c:pt idx="28">
                  <c:v>915</c:v>
                </c:pt>
                <c:pt idx="29">
                  <c:v>947</c:v>
                </c:pt>
                <c:pt idx="30">
                  <c:v>927</c:v>
                </c:pt>
                <c:pt idx="31">
                  <c:v>927</c:v>
                </c:pt>
                <c:pt idx="32">
                  <c:v>904</c:v>
                </c:pt>
                <c:pt idx="33">
                  <c:v>935</c:v>
                </c:pt>
                <c:pt idx="34">
                  <c:v>920</c:v>
                </c:pt>
                <c:pt idx="35">
                  <c:v>914</c:v>
                </c:pt>
                <c:pt idx="36">
                  <c:v>914</c:v>
                </c:pt>
                <c:pt idx="37">
                  <c:v>926</c:v>
                </c:pt>
                <c:pt idx="38">
                  <c:v>909</c:v>
                </c:pt>
                <c:pt idx="39">
                  <c:v>909</c:v>
                </c:pt>
                <c:pt idx="40">
                  <c:v>924</c:v>
                </c:pt>
                <c:pt idx="41">
                  <c:v>933</c:v>
                </c:pt>
                <c:pt idx="42">
                  <c:v>890</c:v>
                </c:pt>
                <c:pt idx="43">
                  <c:v>935</c:v>
                </c:pt>
                <c:pt idx="44">
                  <c:v>928</c:v>
                </c:pt>
                <c:pt idx="45">
                  <c:v>918</c:v>
                </c:pt>
                <c:pt idx="46">
                  <c:v>946</c:v>
                </c:pt>
                <c:pt idx="47">
                  <c:v>923</c:v>
                </c:pt>
                <c:pt idx="48">
                  <c:v>922</c:v>
                </c:pt>
                <c:pt idx="49">
                  <c:v>946</c:v>
                </c:pt>
                <c:pt idx="50">
                  <c:v>935</c:v>
                </c:pt>
                <c:pt idx="51">
                  <c:v>937</c:v>
                </c:pt>
                <c:pt idx="52">
                  <c:v>924</c:v>
                </c:pt>
                <c:pt idx="53">
                  <c:v>942</c:v>
                </c:pt>
                <c:pt idx="54">
                  <c:v>913</c:v>
                </c:pt>
                <c:pt idx="55">
                  <c:v>940</c:v>
                </c:pt>
                <c:pt idx="56">
                  <c:v>930</c:v>
                </c:pt>
                <c:pt idx="57">
                  <c:v>915</c:v>
                </c:pt>
                <c:pt idx="58">
                  <c:v>951</c:v>
                </c:pt>
                <c:pt idx="59">
                  <c:v>915</c:v>
                </c:pt>
                <c:pt idx="60">
                  <c:v>946</c:v>
                </c:pt>
                <c:pt idx="61">
                  <c:v>941</c:v>
                </c:pt>
                <c:pt idx="62">
                  <c:v>919</c:v>
                </c:pt>
                <c:pt idx="63">
                  <c:v>938</c:v>
                </c:pt>
                <c:pt idx="64">
                  <c:v>913</c:v>
                </c:pt>
                <c:pt idx="65">
                  <c:v>919</c:v>
                </c:pt>
                <c:pt idx="66">
                  <c:v>926</c:v>
                </c:pt>
                <c:pt idx="67">
                  <c:v>901</c:v>
                </c:pt>
                <c:pt idx="68">
                  <c:v>953</c:v>
                </c:pt>
                <c:pt idx="69">
                  <c:v>945</c:v>
                </c:pt>
                <c:pt idx="70">
                  <c:v>932</c:v>
                </c:pt>
                <c:pt idx="71">
                  <c:v>940</c:v>
                </c:pt>
                <c:pt idx="72">
                  <c:v>975</c:v>
                </c:pt>
                <c:pt idx="73">
                  <c:v>934</c:v>
                </c:pt>
                <c:pt idx="74">
                  <c:v>942</c:v>
                </c:pt>
                <c:pt idx="75">
                  <c:v>925</c:v>
                </c:pt>
                <c:pt idx="76">
                  <c:v>946</c:v>
                </c:pt>
                <c:pt idx="77">
                  <c:v>935</c:v>
                </c:pt>
                <c:pt idx="78">
                  <c:v>938</c:v>
                </c:pt>
                <c:pt idx="79">
                  <c:v>913</c:v>
                </c:pt>
                <c:pt idx="80">
                  <c:v>911</c:v>
                </c:pt>
                <c:pt idx="81">
                  <c:v>952</c:v>
                </c:pt>
                <c:pt idx="82">
                  <c:v>939</c:v>
                </c:pt>
                <c:pt idx="83">
                  <c:v>936</c:v>
                </c:pt>
                <c:pt idx="84">
                  <c:v>936</c:v>
                </c:pt>
                <c:pt idx="85">
                  <c:v>926</c:v>
                </c:pt>
                <c:pt idx="86">
                  <c:v>966</c:v>
                </c:pt>
                <c:pt idx="87">
                  <c:v>950</c:v>
                </c:pt>
                <c:pt idx="88">
                  <c:v>948</c:v>
                </c:pt>
                <c:pt idx="89">
                  <c:v>941</c:v>
                </c:pt>
                <c:pt idx="90">
                  <c:v>938</c:v>
                </c:pt>
                <c:pt idx="91">
                  <c:v>935</c:v>
                </c:pt>
                <c:pt idx="92">
                  <c:v>954</c:v>
                </c:pt>
                <c:pt idx="93">
                  <c:v>947</c:v>
                </c:pt>
                <c:pt idx="94">
                  <c:v>938</c:v>
                </c:pt>
                <c:pt idx="95">
                  <c:v>964</c:v>
                </c:pt>
                <c:pt idx="96">
                  <c:v>946</c:v>
                </c:pt>
                <c:pt idx="97">
                  <c:v>941</c:v>
                </c:pt>
                <c:pt idx="98">
                  <c:v>943</c:v>
                </c:pt>
                <c:pt idx="99">
                  <c:v>941</c:v>
                </c:pt>
                <c:pt idx="100">
                  <c:v>971</c:v>
                </c:pt>
                <c:pt idx="101">
                  <c:v>960</c:v>
                </c:pt>
                <c:pt idx="102">
                  <c:v>944</c:v>
                </c:pt>
                <c:pt idx="103">
                  <c:v>944</c:v>
                </c:pt>
                <c:pt idx="104">
                  <c:v>940</c:v>
                </c:pt>
                <c:pt idx="105">
                  <c:v>959</c:v>
                </c:pt>
                <c:pt idx="106">
                  <c:v>960</c:v>
                </c:pt>
                <c:pt idx="107">
                  <c:v>934</c:v>
                </c:pt>
                <c:pt idx="108">
                  <c:v>971</c:v>
                </c:pt>
                <c:pt idx="109">
                  <c:v>959</c:v>
                </c:pt>
                <c:pt idx="110">
                  <c:v>961</c:v>
                </c:pt>
                <c:pt idx="111">
                  <c:v>988</c:v>
                </c:pt>
                <c:pt idx="112">
                  <c:v>975</c:v>
                </c:pt>
                <c:pt idx="113">
                  <c:v>955</c:v>
                </c:pt>
                <c:pt idx="114">
                  <c:v>999</c:v>
                </c:pt>
                <c:pt idx="115">
                  <c:v>972</c:v>
                </c:pt>
                <c:pt idx="116">
                  <c:v>983</c:v>
                </c:pt>
                <c:pt idx="117">
                  <c:v>966</c:v>
                </c:pt>
                <c:pt idx="118">
                  <c:v>938</c:v>
                </c:pt>
                <c:pt idx="119">
                  <c:v>930</c:v>
                </c:pt>
                <c:pt idx="120">
                  <c:v>939</c:v>
                </c:pt>
                <c:pt idx="121">
                  <c:v>980</c:v>
                </c:pt>
                <c:pt idx="122">
                  <c:v>950</c:v>
                </c:pt>
                <c:pt idx="123">
                  <c:v>938</c:v>
                </c:pt>
                <c:pt idx="124">
                  <c:v>955</c:v>
                </c:pt>
                <c:pt idx="125">
                  <c:v>940</c:v>
                </c:pt>
                <c:pt idx="126">
                  <c:v>940</c:v>
                </c:pt>
                <c:pt idx="127">
                  <c:v>935</c:v>
                </c:pt>
                <c:pt idx="128">
                  <c:v>961</c:v>
                </c:pt>
                <c:pt idx="129">
                  <c:v>923</c:v>
                </c:pt>
                <c:pt idx="130">
                  <c:v>941</c:v>
                </c:pt>
                <c:pt idx="131">
                  <c:v>962</c:v>
                </c:pt>
                <c:pt idx="132">
                  <c:v>959</c:v>
                </c:pt>
                <c:pt idx="133">
                  <c:v>971</c:v>
                </c:pt>
                <c:pt idx="134">
                  <c:v>954</c:v>
                </c:pt>
                <c:pt idx="135">
                  <c:v>956</c:v>
                </c:pt>
                <c:pt idx="136">
                  <c:v>951</c:v>
                </c:pt>
                <c:pt idx="137">
                  <c:v>946</c:v>
                </c:pt>
                <c:pt idx="138">
                  <c:v>926</c:v>
                </c:pt>
                <c:pt idx="139">
                  <c:v>962</c:v>
                </c:pt>
                <c:pt idx="140">
                  <c:v>952</c:v>
                </c:pt>
                <c:pt idx="141">
                  <c:v>971</c:v>
                </c:pt>
                <c:pt idx="142">
                  <c:v>968</c:v>
                </c:pt>
                <c:pt idx="143">
                  <c:v>952</c:v>
                </c:pt>
                <c:pt idx="144">
                  <c:v>943</c:v>
                </c:pt>
                <c:pt idx="145">
                  <c:v>955</c:v>
                </c:pt>
                <c:pt idx="146">
                  <c:v>938</c:v>
                </c:pt>
                <c:pt idx="147">
                  <c:v>959</c:v>
                </c:pt>
                <c:pt idx="148">
                  <c:v>938</c:v>
                </c:pt>
                <c:pt idx="149">
                  <c:v>959</c:v>
                </c:pt>
                <c:pt idx="150">
                  <c:v>978</c:v>
                </c:pt>
                <c:pt idx="151">
                  <c:v>951</c:v>
                </c:pt>
                <c:pt idx="152">
                  <c:v>944</c:v>
                </c:pt>
                <c:pt idx="153">
                  <c:v>924</c:v>
                </c:pt>
                <c:pt idx="154">
                  <c:v>976</c:v>
                </c:pt>
                <c:pt idx="155">
                  <c:v>947</c:v>
                </c:pt>
                <c:pt idx="156">
                  <c:v>975</c:v>
                </c:pt>
                <c:pt idx="157">
                  <c:v>959</c:v>
                </c:pt>
                <c:pt idx="158">
                  <c:v>965</c:v>
                </c:pt>
                <c:pt idx="159">
                  <c:v>963</c:v>
                </c:pt>
                <c:pt idx="160">
                  <c:v>968</c:v>
                </c:pt>
                <c:pt idx="161">
                  <c:v>952</c:v>
                </c:pt>
                <c:pt idx="162">
                  <c:v>960</c:v>
                </c:pt>
                <c:pt idx="163">
                  <c:v>957</c:v>
                </c:pt>
                <c:pt idx="164">
                  <c:v>977</c:v>
                </c:pt>
                <c:pt idx="165">
                  <c:v>980</c:v>
                </c:pt>
                <c:pt idx="166">
                  <c:v>989</c:v>
                </c:pt>
                <c:pt idx="167">
                  <c:v>986</c:v>
                </c:pt>
                <c:pt idx="168">
                  <c:v>971</c:v>
                </c:pt>
                <c:pt idx="169">
                  <c:v>959</c:v>
                </c:pt>
                <c:pt idx="170">
                  <c:v>954</c:v>
                </c:pt>
                <c:pt idx="171">
                  <c:v>947</c:v>
                </c:pt>
                <c:pt idx="172">
                  <c:v>947</c:v>
                </c:pt>
                <c:pt idx="173">
                  <c:v>977</c:v>
                </c:pt>
                <c:pt idx="174">
                  <c:v>952</c:v>
                </c:pt>
                <c:pt idx="175">
                  <c:v>973</c:v>
                </c:pt>
                <c:pt idx="176">
                  <c:v>976</c:v>
                </c:pt>
                <c:pt idx="177">
                  <c:v>974</c:v>
                </c:pt>
                <c:pt idx="178">
                  <c:v>1007</c:v>
                </c:pt>
                <c:pt idx="179">
                  <c:v>1000</c:v>
                </c:pt>
                <c:pt idx="180">
                  <c:v>986</c:v>
                </c:pt>
                <c:pt idx="181">
                  <c:v>990</c:v>
                </c:pt>
                <c:pt idx="182">
                  <c:v>980</c:v>
                </c:pt>
                <c:pt idx="183">
                  <c:v>992</c:v>
                </c:pt>
                <c:pt idx="184">
                  <c:v>963</c:v>
                </c:pt>
                <c:pt idx="185">
                  <c:v>987</c:v>
                </c:pt>
                <c:pt idx="186">
                  <c:v>970</c:v>
                </c:pt>
                <c:pt idx="187">
                  <c:v>991</c:v>
                </c:pt>
                <c:pt idx="188">
                  <c:v>970</c:v>
                </c:pt>
                <c:pt idx="189">
                  <c:v>961</c:v>
                </c:pt>
                <c:pt idx="190">
                  <c:v>981</c:v>
                </c:pt>
                <c:pt idx="191">
                  <c:v>981</c:v>
                </c:pt>
                <c:pt idx="192">
                  <c:v>928</c:v>
                </c:pt>
                <c:pt idx="193">
                  <c:v>968</c:v>
                </c:pt>
                <c:pt idx="194">
                  <c:v>977</c:v>
                </c:pt>
                <c:pt idx="195">
                  <c:v>982</c:v>
                </c:pt>
                <c:pt idx="196">
                  <c:v>975</c:v>
                </c:pt>
                <c:pt idx="197">
                  <c:v>990</c:v>
                </c:pt>
                <c:pt idx="198">
                  <c:v>954</c:v>
                </c:pt>
                <c:pt idx="199">
                  <c:v>967</c:v>
                </c:pt>
                <c:pt idx="200">
                  <c:v>985</c:v>
                </c:pt>
                <c:pt idx="201">
                  <c:v>971</c:v>
                </c:pt>
                <c:pt idx="202">
                  <c:v>975</c:v>
                </c:pt>
                <c:pt idx="203">
                  <c:v>960</c:v>
                </c:pt>
                <c:pt idx="204">
                  <c:v>944</c:v>
                </c:pt>
                <c:pt idx="205">
                  <c:v>961</c:v>
                </c:pt>
                <c:pt idx="206">
                  <c:v>958</c:v>
                </c:pt>
                <c:pt idx="207">
                  <c:v>949</c:v>
                </c:pt>
                <c:pt idx="208">
                  <c:v>964</c:v>
                </c:pt>
                <c:pt idx="209">
                  <c:v>976</c:v>
                </c:pt>
                <c:pt idx="210">
                  <c:v>974</c:v>
                </c:pt>
                <c:pt idx="211">
                  <c:v>973</c:v>
                </c:pt>
                <c:pt idx="212">
                  <c:v>985</c:v>
                </c:pt>
                <c:pt idx="213">
                  <c:v>964</c:v>
                </c:pt>
                <c:pt idx="214">
                  <c:v>955</c:v>
                </c:pt>
                <c:pt idx="215">
                  <c:v>974</c:v>
                </c:pt>
                <c:pt idx="216">
                  <c:v>968</c:v>
                </c:pt>
                <c:pt idx="217">
                  <c:v>994</c:v>
                </c:pt>
                <c:pt idx="218">
                  <c:v>949</c:v>
                </c:pt>
                <c:pt idx="219">
                  <c:v>1006</c:v>
                </c:pt>
                <c:pt idx="220">
                  <c:v>947</c:v>
                </c:pt>
                <c:pt idx="221">
                  <c:v>968</c:v>
                </c:pt>
                <c:pt idx="222">
                  <c:v>955</c:v>
                </c:pt>
                <c:pt idx="223">
                  <c:v>979</c:v>
                </c:pt>
                <c:pt idx="224">
                  <c:v>965</c:v>
                </c:pt>
                <c:pt idx="225">
                  <c:v>991</c:v>
                </c:pt>
                <c:pt idx="226">
                  <c:v>957</c:v>
                </c:pt>
                <c:pt idx="227">
                  <c:v>1002</c:v>
                </c:pt>
                <c:pt idx="228">
                  <c:v>968</c:v>
                </c:pt>
                <c:pt idx="229">
                  <c:v>972</c:v>
                </c:pt>
                <c:pt idx="230">
                  <c:v>963</c:v>
                </c:pt>
                <c:pt idx="231">
                  <c:v>961</c:v>
                </c:pt>
                <c:pt idx="232">
                  <c:v>960</c:v>
                </c:pt>
                <c:pt idx="233">
                  <c:v>1004</c:v>
                </c:pt>
                <c:pt idx="234">
                  <c:v>962</c:v>
                </c:pt>
                <c:pt idx="235">
                  <c:v>988</c:v>
                </c:pt>
                <c:pt idx="236">
                  <c:v>1001</c:v>
                </c:pt>
                <c:pt idx="237">
                  <c:v>1008</c:v>
                </c:pt>
                <c:pt idx="238">
                  <c:v>993</c:v>
                </c:pt>
                <c:pt idx="239">
                  <c:v>986</c:v>
                </c:pt>
                <c:pt idx="240">
                  <c:v>1004</c:v>
                </c:pt>
                <c:pt idx="241">
                  <c:v>1000</c:v>
                </c:pt>
                <c:pt idx="242">
                  <c:v>982</c:v>
                </c:pt>
                <c:pt idx="243">
                  <c:v>973</c:v>
                </c:pt>
                <c:pt idx="244">
                  <c:v>1032</c:v>
                </c:pt>
                <c:pt idx="245">
                  <c:v>995</c:v>
                </c:pt>
                <c:pt idx="246">
                  <c:v>968</c:v>
                </c:pt>
                <c:pt idx="247">
                  <c:v>959</c:v>
                </c:pt>
                <c:pt idx="248">
                  <c:v>1006</c:v>
                </c:pt>
                <c:pt idx="249">
                  <c:v>965</c:v>
                </c:pt>
                <c:pt idx="250">
                  <c:v>969</c:v>
                </c:pt>
                <c:pt idx="251">
                  <c:v>990</c:v>
                </c:pt>
                <c:pt idx="252">
                  <c:v>1004</c:v>
                </c:pt>
                <c:pt idx="253">
                  <c:v>996</c:v>
                </c:pt>
                <c:pt idx="254">
                  <c:v>971</c:v>
                </c:pt>
                <c:pt idx="255">
                  <c:v>971</c:v>
                </c:pt>
                <c:pt idx="256">
                  <c:v>1017</c:v>
                </c:pt>
                <c:pt idx="257">
                  <c:v>972</c:v>
                </c:pt>
                <c:pt idx="258">
                  <c:v>991</c:v>
                </c:pt>
                <c:pt idx="259">
                  <c:v>984</c:v>
                </c:pt>
                <c:pt idx="260">
                  <c:v>982</c:v>
                </c:pt>
                <c:pt idx="261">
                  <c:v>1019</c:v>
                </c:pt>
                <c:pt idx="262">
                  <c:v>1028</c:v>
                </c:pt>
                <c:pt idx="263">
                  <c:v>1031</c:v>
                </c:pt>
                <c:pt idx="264">
                  <c:v>989</c:v>
                </c:pt>
                <c:pt idx="265">
                  <c:v>1003</c:v>
                </c:pt>
                <c:pt idx="266">
                  <c:v>1006</c:v>
                </c:pt>
                <c:pt idx="267">
                  <c:v>975</c:v>
                </c:pt>
                <c:pt idx="268">
                  <c:v>990</c:v>
                </c:pt>
                <c:pt idx="269">
                  <c:v>1012</c:v>
                </c:pt>
                <c:pt idx="270">
                  <c:v>1020</c:v>
                </c:pt>
                <c:pt idx="271">
                  <c:v>1040</c:v>
                </c:pt>
                <c:pt idx="272">
                  <c:v>1034</c:v>
                </c:pt>
                <c:pt idx="273">
                  <c:v>1018</c:v>
                </c:pt>
                <c:pt idx="274">
                  <c:v>1009</c:v>
                </c:pt>
                <c:pt idx="275">
                  <c:v>1014</c:v>
                </c:pt>
                <c:pt idx="276">
                  <c:v>1001</c:v>
                </c:pt>
                <c:pt idx="277">
                  <c:v>1030</c:v>
                </c:pt>
                <c:pt idx="278">
                  <c:v>1004</c:v>
                </c:pt>
                <c:pt idx="279">
                  <c:v>1055</c:v>
                </c:pt>
                <c:pt idx="280">
                  <c:v>1009</c:v>
                </c:pt>
                <c:pt idx="281">
                  <c:v>1026</c:v>
                </c:pt>
                <c:pt idx="282">
                  <c:v>1033</c:v>
                </c:pt>
                <c:pt idx="283">
                  <c:v>995</c:v>
                </c:pt>
                <c:pt idx="284">
                  <c:v>1032</c:v>
                </c:pt>
                <c:pt idx="285">
                  <c:v>977</c:v>
                </c:pt>
                <c:pt idx="286">
                  <c:v>1018</c:v>
                </c:pt>
                <c:pt idx="287">
                  <c:v>1032</c:v>
                </c:pt>
                <c:pt idx="288">
                  <c:v>1037</c:v>
                </c:pt>
                <c:pt idx="289">
                  <c:v>1016</c:v>
                </c:pt>
                <c:pt idx="290">
                  <c:v>1039</c:v>
                </c:pt>
                <c:pt idx="291">
                  <c:v>1018</c:v>
                </c:pt>
                <c:pt idx="292">
                  <c:v>1048</c:v>
                </c:pt>
                <c:pt idx="293">
                  <c:v>1027</c:v>
                </c:pt>
                <c:pt idx="294">
                  <c:v>1028</c:v>
                </c:pt>
                <c:pt idx="295">
                  <c:v>1061</c:v>
                </c:pt>
                <c:pt idx="296">
                  <c:v>1071</c:v>
                </c:pt>
                <c:pt idx="297">
                  <c:v>1047</c:v>
                </c:pt>
                <c:pt idx="298">
                  <c:v>1028</c:v>
                </c:pt>
                <c:pt idx="299">
                  <c:v>1033</c:v>
                </c:pt>
                <c:pt idx="300">
                  <c:v>1033</c:v>
                </c:pt>
                <c:pt idx="301">
                  <c:v>1029</c:v>
                </c:pt>
                <c:pt idx="302">
                  <c:v>1023</c:v>
                </c:pt>
                <c:pt idx="303">
                  <c:v>1082</c:v>
                </c:pt>
                <c:pt idx="304">
                  <c:v>1036</c:v>
                </c:pt>
                <c:pt idx="305">
                  <c:v>1027</c:v>
                </c:pt>
                <c:pt idx="306">
                  <c:v>1045</c:v>
                </c:pt>
                <c:pt idx="307">
                  <c:v>1008</c:v>
                </c:pt>
                <c:pt idx="308">
                  <c:v>1018</c:v>
                </c:pt>
                <c:pt idx="309">
                  <c:v>1033</c:v>
                </c:pt>
                <c:pt idx="310">
                  <c:v>1049</c:v>
                </c:pt>
                <c:pt idx="311">
                  <c:v>1010</c:v>
                </c:pt>
                <c:pt idx="312">
                  <c:v>1018</c:v>
                </c:pt>
                <c:pt idx="313">
                  <c:v>1044</c:v>
                </c:pt>
                <c:pt idx="314">
                  <c:v>1065</c:v>
                </c:pt>
                <c:pt idx="315">
                  <c:v>1028</c:v>
                </c:pt>
                <c:pt idx="316">
                  <c:v>1034</c:v>
                </c:pt>
                <c:pt idx="317">
                  <c:v>1055</c:v>
                </c:pt>
                <c:pt idx="318">
                  <c:v>1039</c:v>
                </c:pt>
                <c:pt idx="319">
                  <c:v>1067</c:v>
                </c:pt>
                <c:pt idx="320">
                  <c:v>1036</c:v>
                </c:pt>
                <c:pt idx="321">
                  <c:v>1048</c:v>
                </c:pt>
                <c:pt idx="322">
                  <c:v>1043</c:v>
                </c:pt>
                <c:pt idx="323">
                  <c:v>1041</c:v>
                </c:pt>
                <c:pt idx="324">
                  <c:v>1024</c:v>
                </c:pt>
                <c:pt idx="325">
                  <c:v>1042</c:v>
                </c:pt>
                <c:pt idx="326">
                  <c:v>1054</c:v>
                </c:pt>
                <c:pt idx="327">
                  <c:v>1043</c:v>
                </c:pt>
                <c:pt idx="328">
                  <c:v>1057</c:v>
                </c:pt>
                <c:pt idx="329">
                  <c:v>1058</c:v>
                </c:pt>
                <c:pt idx="330">
                  <c:v>1060</c:v>
                </c:pt>
                <c:pt idx="331">
                  <c:v>1047</c:v>
                </c:pt>
                <c:pt idx="332">
                  <c:v>1089</c:v>
                </c:pt>
                <c:pt idx="333">
                  <c:v>1047</c:v>
                </c:pt>
                <c:pt idx="334">
                  <c:v>1017</c:v>
                </c:pt>
                <c:pt idx="335">
                  <c:v>1040</c:v>
                </c:pt>
                <c:pt idx="336">
                  <c:v>1041</c:v>
                </c:pt>
                <c:pt idx="337">
                  <c:v>1051</c:v>
                </c:pt>
                <c:pt idx="338">
                  <c:v>1079</c:v>
                </c:pt>
                <c:pt idx="339">
                  <c:v>1013</c:v>
                </c:pt>
                <c:pt idx="340">
                  <c:v>1034</c:v>
                </c:pt>
                <c:pt idx="341">
                  <c:v>1026</c:v>
                </c:pt>
                <c:pt idx="342">
                  <c:v>1053</c:v>
                </c:pt>
                <c:pt idx="343">
                  <c:v>1062</c:v>
                </c:pt>
                <c:pt idx="344">
                  <c:v>1095</c:v>
                </c:pt>
                <c:pt idx="345">
                  <c:v>1049</c:v>
                </c:pt>
                <c:pt idx="346">
                  <c:v>1053</c:v>
                </c:pt>
                <c:pt idx="347">
                  <c:v>1048</c:v>
                </c:pt>
                <c:pt idx="348">
                  <c:v>1083</c:v>
                </c:pt>
                <c:pt idx="349">
                  <c:v>1057</c:v>
                </c:pt>
                <c:pt idx="350">
                  <c:v>1039</c:v>
                </c:pt>
                <c:pt idx="351">
                  <c:v>1071</c:v>
                </c:pt>
                <c:pt idx="352">
                  <c:v>1055</c:v>
                </c:pt>
                <c:pt idx="353">
                  <c:v>1067</c:v>
                </c:pt>
                <c:pt idx="354">
                  <c:v>1051</c:v>
                </c:pt>
                <c:pt idx="355">
                  <c:v>1056</c:v>
                </c:pt>
                <c:pt idx="356">
                  <c:v>1088</c:v>
                </c:pt>
                <c:pt idx="357">
                  <c:v>1053</c:v>
                </c:pt>
                <c:pt idx="358">
                  <c:v>1091</c:v>
                </c:pt>
                <c:pt idx="359">
                  <c:v>1067</c:v>
                </c:pt>
                <c:pt idx="360">
                  <c:v>1089</c:v>
                </c:pt>
                <c:pt idx="361">
                  <c:v>1088</c:v>
                </c:pt>
                <c:pt idx="362">
                  <c:v>1071</c:v>
                </c:pt>
                <c:pt idx="363">
                  <c:v>1090</c:v>
                </c:pt>
                <c:pt idx="364">
                  <c:v>1070</c:v>
                </c:pt>
                <c:pt idx="365">
                  <c:v>1041</c:v>
                </c:pt>
                <c:pt idx="366">
                  <c:v>1078</c:v>
                </c:pt>
                <c:pt idx="367">
                  <c:v>1080</c:v>
                </c:pt>
                <c:pt idx="368">
                  <c:v>1075</c:v>
                </c:pt>
                <c:pt idx="369">
                  <c:v>1055</c:v>
                </c:pt>
                <c:pt idx="370">
                  <c:v>1087</c:v>
                </c:pt>
                <c:pt idx="371">
                  <c:v>1078</c:v>
                </c:pt>
                <c:pt idx="372">
                  <c:v>1091</c:v>
                </c:pt>
                <c:pt idx="373">
                  <c:v>1068</c:v>
                </c:pt>
                <c:pt idx="374">
                  <c:v>1095</c:v>
                </c:pt>
                <c:pt idx="375">
                  <c:v>1073</c:v>
                </c:pt>
                <c:pt idx="376">
                  <c:v>1091</c:v>
                </c:pt>
                <c:pt idx="377">
                  <c:v>1059</c:v>
                </c:pt>
                <c:pt idx="378">
                  <c:v>1086</c:v>
                </c:pt>
                <c:pt idx="379">
                  <c:v>1066</c:v>
                </c:pt>
                <c:pt idx="380">
                  <c:v>1084</c:v>
                </c:pt>
                <c:pt idx="381">
                  <c:v>1097</c:v>
                </c:pt>
                <c:pt idx="382">
                  <c:v>1039</c:v>
                </c:pt>
                <c:pt idx="383">
                  <c:v>1077</c:v>
                </c:pt>
                <c:pt idx="384">
                  <c:v>1082</c:v>
                </c:pt>
                <c:pt idx="385">
                  <c:v>1057</c:v>
                </c:pt>
                <c:pt idx="386">
                  <c:v>1094</c:v>
                </c:pt>
                <c:pt idx="387">
                  <c:v>1088</c:v>
                </c:pt>
                <c:pt idx="388">
                  <c:v>1081</c:v>
                </c:pt>
                <c:pt idx="389">
                  <c:v>1048</c:v>
                </c:pt>
                <c:pt idx="390">
                  <c:v>1081</c:v>
                </c:pt>
                <c:pt idx="391">
                  <c:v>1098</c:v>
                </c:pt>
                <c:pt idx="392">
                  <c:v>1062</c:v>
                </c:pt>
                <c:pt idx="393">
                  <c:v>1118</c:v>
                </c:pt>
                <c:pt idx="394">
                  <c:v>1079</c:v>
                </c:pt>
                <c:pt idx="395">
                  <c:v>1103</c:v>
                </c:pt>
                <c:pt idx="396">
                  <c:v>1074</c:v>
                </c:pt>
                <c:pt idx="397">
                  <c:v>1122</c:v>
                </c:pt>
                <c:pt idx="398">
                  <c:v>1102</c:v>
                </c:pt>
                <c:pt idx="399">
                  <c:v>1095</c:v>
                </c:pt>
                <c:pt idx="400">
                  <c:v>1122</c:v>
                </c:pt>
                <c:pt idx="401">
                  <c:v>1128</c:v>
                </c:pt>
                <c:pt idx="402">
                  <c:v>1085</c:v>
                </c:pt>
                <c:pt idx="403">
                  <c:v>1127</c:v>
                </c:pt>
                <c:pt idx="404">
                  <c:v>1097</c:v>
                </c:pt>
                <c:pt idx="405">
                  <c:v>1108</c:v>
                </c:pt>
                <c:pt idx="406">
                  <c:v>1108</c:v>
                </c:pt>
                <c:pt idx="407">
                  <c:v>1126</c:v>
                </c:pt>
                <c:pt idx="408">
                  <c:v>1103</c:v>
                </c:pt>
                <c:pt idx="409">
                  <c:v>1134</c:v>
                </c:pt>
                <c:pt idx="410">
                  <c:v>1140</c:v>
                </c:pt>
                <c:pt idx="411">
                  <c:v>1099</c:v>
                </c:pt>
                <c:pt idx="412">
                  <c:v>1163</c:v>
                </c:pt>
                <c:pt idx="413">
                  <c:v>1114</c:v>
                </c:pt>
                <c:pt idx="414">
                  <c:v>1080</c:v>
                </c:pt>
                <c:pt idx="415">
                  <c:v>1129</c:v>
                </c:pt>
                <c:pt idx="416">
                  <c:v>1152</c:v>
                </c:pt>
                <c:pt idx="417">
                  <c:v>1121</c:v>
                </c:pt>
                <c:pt idx="418">
                  <c:v>1090</c:v>
                </c:pt>
                <c:pt idx="419">
                  <c:v>1143</c:v>
                </c:pt>
                <c:pt idx="420">
                  <c:v>1148</c:v>
                </c:pt>
                <c:pt idx="421">
                  <c:v>1149</c:v>
                </c:pt>
                <c:pt idx="422">
                  <c:v>1154</c:v>
                </c:pt>
                <c:pt idx="423">
                  <c:v>1143</c:v>
                </c:pt>
                <c:pt idx="424">
                  <c:v>1114</c:v>
                </c:pt>
                <c:pt idx="425">
                  <c:v>1132</c:v>
                </c:pt>
                <c:pt idx="426">
                  <c:v>1112</c:v>
                </c:pt>
                <c:pt idx="427">
                  <c:v>1133</c:v>
                </c:pt>
                <c:pt idx="428">
                  <c:v>1134</c:v>
                </c:pt>
                <c:pt idx="429">
                  <c:v>1118</c:v>
                </c:pt>
                <c:pt idx="430">
                  <c:v>1136</c:v>
                </c:pt>
                <c:pt idx="431">
                  <c:v>1115</c:v>
                </c:pt>
                <c:pt idx="432">
                  <c:v>1171</c:v>
                </c:pt>
                <c:pt idx="433">
                  <c:v>1152</c:v>
                </c:pt>
                <c:pt idx="434">
                  <c:v>1141</c:v>
                </c:pt>
                <c:pt idx="435">
                  <c:v>1122</c:v>
                </c:pt>
                <c:pt idx="436">
                  <c:v>1144</c:v>
                </c:pt>
                <c:pt idx="437">
                  <c:v>1124</c:v>
                </c:pt>
                <c:pt idx="438">
                  <c:v>1145</c:v>
                </c:pt>
                <c:pt idx="439">
                  <c:v>1143</c:v>
                </c:pt>
                <c:pt idx="440">
                  <c:v>1144</c:v>
                </c:pt>
                <c:pt idx="441">
                  <c:v>1153</c:v>
                </c:pt>
                <c:pt idx="442">
                  <c:v>1154</c:v>
                </c:pt>
                <c:pt idx="443">
                  <c:v>1105</c:v>
                </c:pt>
                <c:pt idx="444">
                  <c:v>1132</c:v>
                </c:pt>
                <c:pt idx="445">
                  <c:v>1159</c:v>
                </c:pt>
                <c:pt idx="446">
                  <c:v>1117</c:v>
                </c:pt>
                <c:pt idx="447">
                  <c:v>1147</c:v>
                </c:pt>
                <c:pt idx="448">
                  <c:v>1148</c:v>
                </c:pt>
                <c:pt idx="449">
                  <c:v>1129</c:v>
                </c:pt>
                <c:pt idx="450">
                  <c:v>1183</c:v>
                </c:pt>
                <c:pt idx="451">
                  <c:v>1110</c:v>
                </c:pt>
                <c:pt idx="452">
                  <c:v>1123</c:v>
                </c:pt>
                <c:pt idx="453">
                  <c:v>1161</c:v>
                </c:pt>
                <c:pt idx="454">
                  <c:v>1179</c:v>
                </c:pt>
                <c:pt idx="455">
                  <c:v>1177</c:v>
                </c:pt>
                <c:pt idx="456">
                  <c:v>1189</c:v>
                </c:pt>
                <c:pt idx="457">
                  <c:v>1171</c:v>
                </c:pt>
                <c:pt idx="458">
                  <c:v>1167</c:v>
                </c:pt>
                <c:pt idx="459">
                  <c:v>1200</c:v>
                </c:pt>
                <c:pt idx="460">
                  <c:v>1170</c:v>
                </c:pt>
                <c:pt idx="461">
                  <c:v>1209</c:v>
                </c:pt>
                <c:pt idx="462">
                  <c:v>1169</c:v>
                </c:pt>
                <c:pt idx="463">
                  <c:v>1214</c:v>
                </c:pt>
                <c:pt idx="464">
                  <c:v>1243</c:v>
                </c:pt>
                <c:pt idx="465">
                  <c:v>1186</c:v>
                </c:pt>
                <c:pt idx="466">
                  <c:v>1204</c:v>
                </c:pt>
                <c:pt idx="467">
                  <c:v>1208</c:v>
                </c:pt>
                <c:pt idx="468">
                  <c:v>1234</c:v>
                </c:pt>
                <c:pt idx="469">
                  <c:v>1163</c:v>
                </c:pt>
                <c:pt idx="470">
                  <c:v>1218</c:v>
                </c:pt>
                <c:pt idx="471">
                  <c:v>1188</c:v>
                </c:pt>
                <c:pt idx="472">
                  <c:v>1152</c:v>
                </c:pt>
                <c:pt idx="473">
                  <c:v>1210</c:v>
                </c:pt>
                <c:pt idx="474">
                  <c:v>1156</c:v>
                </c:pt>
                <c:pt idx="475">
                  <c:v>1177</c:v>
                </c:pt>
                <c:pt idx="476">
                  <c:v>1174</c:v>
                </c:pt>
                <c:pt idx="477">
                  <c:v>1165</c:v>
                </c:pt>
                <c:pt idx="478">
                  <c:v>1177</c:v>
                </c:pt>
                <c:pt idx="479">
                  <c:v>1142</c:v>
                </c:pt>
                <c:pt idx="480">
                  <c:v>1170</c:v>
                </c:pt>
                <c:pt idx="481">
                  <c:v>1171</c:v>
                </c:pt>
                <c:pt idx="482">
                  <c:v>1125</c:v>
                </c:pt>
                <c:pt idx="483">
                  <c:v>1171</c:v>
                </c:pt>
                <c:pt idx="484">
                  <c:v>1161</c:v>
                </c:pt>
                <c:pt idx="485">
                  <c:v>1182</c:v>
                </c:pt>
                <c:pt idx="486">
                  <c:v>1197</c:v>
                </c:pt>
                <c:pt idx="487">
                  <c:v>1181</c:v>
                </c:pt>
                <c:pt idx="488">
                  <c:v>1138</c:v>
                </c:pt>
                <c:pt idx="489">
                  <c:v>1190</c:v>
                </c:pt>
                <c:pt idx="490">
                  <c:v>1197</c:v>
                </c:pt>
                <c:pt idx="491">
                  <c:v>1144</c:v>
                </c:pt>
                <c:pt idx="492">
                  <c:v>1205</c:v>
                </c:pt>
                <c:pt idx="493">
                  <c:v>1173</c:v>
                </c:pt>
                <c:pt idx="494">
                  <c:v>1169</c:v>
                </c:pt>
                <c:pt idx="495">
                  <c:v>1233</c:v>
                </c:pt>
                <c:pt idx="496">
                  <c:v>1203</c:v>
                </c:pt>
                <c:pt idx="497">
                  <c:v>1168</c:v>
                </c:pt>
                <c:pt idx="498">
                  <c:v>1207</c:v>
                </c:pt>
                <c:pt idx="499">
                  <c:v>1192</c:v>
                </c:pt>
                <c:pt idx="500">
                  <c:v>1190</c:v>
                </c:pt>
                <c:pt idx="501">
                  <c:v>1201</c:v>
                </c:pt>
                <c:pt idx="502">
                  <c:v>1193</c:v>
                </c:pt>
                <c:pt idx="503">
                  <c:v>1247</c:v>
                </c:pt>
                <c:pt idx="504">
                  <c:v>1185</c:v>
                </c:pt>
                <c:pt idx="505">
                  <c:v>1203</c:v>
                </c:pt>
                <c:pt idx="506">
                  <c:v>1225</c:v>
                </c:pt>
                <c:pt idx="507">
                  <c:v>1195</c:v>
                </c:pt>
                <c:pt idx="508">
                  <c:v>1180</c:v>
                </c:pt>
                <c:pt idx="509">
                  <c:v>1171</c:v>
                </c:pt>
                <c:pt idx="510">
                  <c:v>1207</c:v>
                </c:pt>
                <c:pt idx="511">
                  <c:v>1158</c:v>
                </c:pt>
                <c:pt idx="512">
                  <c:v>1169</c:v>
                </c:pt>
                <c:pt idx="513">
                  <c:v>1179</c:v>
                </c:pt>
                <c:pt idx="514">
                  <c:v>1152</c:v>
                </c:pt>
                <c:pt idx="515">
                  <c:v>1179</c:v>
                </c:pt>
                <c:pt idx="516">
                  <c:v>1185</c:v>
                </c:pt>
                <c:pt idx="517">
                  <c:v>1186</c:v>
                </c:pt>
                <c:pt idx="518">
                  <c:v>1136</c:v>
                </c:pt>
                <c:pt idx="519">
                  <c:v>1182</c:v>
                </c:pt>
                <c:pt idx="520">
                  <c:v>1165</c:v>
                </c:pt>
                <c:pt idx="521">
                  <c:v>1196</c:v>
                </c:pt>
                <c:pt idx="522">
                  <c:v>1176</c:v>
                </c:pt>
                <c:pt idx="523">
                  <c:v>1163</c:v>
                </c:pt>
                <c:pt idx="524">
                  <c:v>1181</c:v>
                </c:pt>
                <c:pt idx="525">
                  <c:v>1196</c:v>
                </c:pt>
                <c:pt idx="526">
                  <c:v>1172</c:v>
                </c:pt>
                <c:pt idx="527">
                  <c:v>1165</c:v>
                </c:pt>
                <c:pt idx="528">
                  <c:v>1205</c:v>
                </c:pt>
                <c:pt idx="529">
                  <c:v>1164</c:v>
                </c:pt>
                <c:pt idx="530">
                  <c:v>1193</c:v>
                </c:pt>
                <c:pt idx="531">
                  <c:v>1175</c:v>
                </c:pt>
                <c:pt idx="532">
                  <c:v>1162</c:v>
                </c:pt>
                <c:pt idx="533">
                  <c:v>1255</c:v>
                </c:pt>
                <c:pt idx="534">
                  <c:v>1177</c:v>
                </c:pt>
                <c:pt idx="535">
                  <c:v>1209</c:v>
                </c:pt>
                <c:pt idx="536">
                  <c:v>1199</c:v>
                </c:pt>
                <c:pt idx="537">
                  <c:v>1212</c:v>
                </c:pt>
                <c:pt idx="538">
                  <c:v>1184</c:v>
                </c:pt>
                <c:pt idx="539">
                  <c:v>1193</c:v>
                </c:pt>
                <c:pt idx="540">
                  <c:v>1142</c:v>
                </c:pt>
                <c:pt idx="541">
                  <c:v>1180</c:v>
                </c:pt>
                <c:pt idx="542">
                  <c:v>1156</c:v>
                </c:pt>
                <c:pt idx="543">
                  <c:v>1197</c:v>
                </c:pt>
                <c:pt idx="544">
                  <c:v>1184</c:v>
                </c:pt>
                <c:pt idx="545">
                  <c:v>1193</c:v>
                </c:pt>
                <c:pt idx="546">
                  <c:v>1192</c:v>
                </c:pt>
                <c:pt idx="547">
                  <c:v>1156</c:v>
                </c:pt>
                <c:pt idx="548">
                  <c:v>1206</c:v>
                </c:pt>
                <c:pt idx="549">
                  <c:v>1157</c:v>
                </c:pt>
                <c:pt idx="550">
                  <c:v>1208</c:v>
                </c:pt>
                <c:pt idx="551">
                  <c:v>1137</c:v>
                </c:pt>
                <c:pt idx="552">
                  <c:v>1190</c:v>
                </c:pt>
                <c:pt idx="553">
                  <c:v>1186</c:v>
                </c:pt>
                <c:pt idx="554">
                  <c:v>1189</c:v>
                </c:pt>
                <c:pt idx="555">
                  <c:v>1207</c:v>
                </c:pt>
                <c:pt idx="556">
                  <c:v>1162</c:v>
                </c:pt>
                <c:pt idx="557">
                  <c:v>1188</c:v>
                </c:pt>
                <c:pt idx="558">
                  <c:v>1154</c:v>
                </c:pt>
                <c:pt idx="559">
                  <c:v>1183</c:v>
                </c:pt>
                <c:pt idx="560">
                  <c:v>1204</c:v>
                </c:pt>
                <c:pt idx="561">
                  <c:v>1192</c:v>
                </c:pt>
                <c:pt idx="562">
                  <c:v>1175</c:v>
                </c:pt>
                <c:pt idx="563">
                  <c:v>1171</c:v>
                </c:pt>
                <c:pt idx="564">
                  <c:v>1191</c:v>
                </c:pt>
                <c:pt idx="565">
                  <c:v>1209</c:v>
                </c:pt>
                <c:pt idx="566">
                  <c:v>1203</c:v>
                </c:pt>
                <c:pt idx="567">
                  <c:v>1202</c:v>
                </c:pt>
                <c:pt idx="568">
                  <c:v>1174</c:v>
                </c:pt>
                <c:pt idx="569">
                  <c:v>1171</c:v>
                </c:pt>
                <c:pt idx="570">
                  <c:v>1204</c:v>
                </c:pt>
                <c:pt idx="571">
                  <c:v>1187</c:v>
                </c:pt>
                <c:pt idx="572">
                  <c:v>1156</c:v>
                </c:pt>
                <c:pt idx="573">
                  <c:v>1184</c:v>
                </c:pt>
                <c:pt idx="574">
                  <c:v>1154</c:v>
                </c:pt>
                <c:pt idx="575">
                  <c:v>1149</c:v>
                </c:pt>
                <c:pt idx="576">
                  <c:v>1221</c:v>
                </c:pt>
                <c:pt idx="577">
                  <c:v>1174</c:v>
                </c:pt>
                <c:pt idx="578">
                  <c:v>1192</c:v>
                </c:pt>
                <c:pt idx="579">
                  <c:v>1128</c:v>
                </c:pt>
                <c:pt idx="580">
                  <c:v>1190</c:v>
                </c:pt>
                <c:pt idx="581">
                  <c:v>1142</c:v>
                </c:pt>
                <c:pt idx="582">
                  <c:v>1153</c:v>
                </c:pt>
                <c:pt idx="583">
                  <c:v>1180</c:v>
                </c:pt>
                <c:pt idx="584">
                  <c:v>1182</c:v>
                </c:pt>
                <c:pt idx="585">
                  <c:v>1187</c:v>
                </c:pt>
                <c:pt idx="586">
                  <c:v>1170</c:v>
                </c:pt>
                <c:pt idx="587">
                  <c:v>1221</c:v>
                </c:pt>
                <c:pt idx="588">
                  <c:v>1146</c:v>
                </c:pt>
                <c:pt idx="589">
                  <c:v>1203</c:v>
                </c:pt>
                <c:pt idx="590">
                  <c:v>1185</c:v>
                </c:pt>
                <c:pt idx="591">
                  <c:v>1217</c:v>
                </c:pt>
                <c:pt idx="592">
                  <c:v>1190</c:v>
                </c:pt>
                <c:pt idx="593">
                  <c:v>1199</c:v>
                </c:pt>
                <c:pt idx="594">
                  <c:v>1213</c:v>
                </c:pt>
                <c:pt idx="595">
                  <c:v>1184</c:v>
                </c:pt>
                <c:pt idx="596">
                  <c:v>1187</c:v>
                </c:pt>
                <c:pt idx="597">
                  <c:v>1163</c:v>
                </c:pt>
                <c:pt idx="598">
                  <c:v>1199</c:v>
                </c:pt>
                <c:pt idx="599">
                  <c:v>1173</c:v>
                </c:pt>
                <c:pt idx="600">
                  <c:v>1202</c:v>
                </c:pt>
                <c:pt idx="601">
                  <c:v>1181</c:v>
                </c:pt>
                <c:pt idx="602">
                  <c:v>1145</c:v>
                </c:pt>
                <c:pt idx="603">
                  <c:v>1150</c:v>
                </c:pt>
                <c:pt idx="604">
                  <c:v>1181</c:v>
                </c:pt>
                <c:pt idx="605">
                  <c:v>1154</c:v>
                </c:pt>
                <c:pt idx="606">
                  <c:v>1137</c:v>
                </c:pt>
                <c:pt idx="607">
                  <c:v>1162</c:v>
                </c:pt>
                <c:pt idx="608">
                  <c:v>1156</c:v>
                </c:pt>
                <c:pt idx="609">
                  <c:v>1184</c:v>
                </c:pt>
                <c:pt idx="610">
                  <c:v>1188</c:v>
                </c:pt>
                <c:pt idx="611">
                  <c:v>1196</c:v>
                </c:pt>
                <c:pt idx="612">
                  <c:v>1206</c:v>
                </c:pt>
                <c:pt idx="613">
                  <c:v>1167</c:v>
                </c:pt>
                <c:pt idx="614">
                  <c:v>1165</c:v>
                </c:pt>
                <c:pt idx="615">
                  <c:v>1164</c:v>
                </c:pt>
                <c:pt idx="616">
                  <c:v>1151</c:v>
                </c:pt>
                <c:pt idx="617">
                  <c:v>1152</c:v>
                </c:pt>
                <c:pt idx="618">
                  <c:v>1153</c:v>
                </c:pt>
                <c:pt idx="619">
                  <c:v>1133</c:v>
                </c:pt>
                <c:pt idx="620">
                  <c:v>1145</c:v>
                </c:pt>
                <c:pt idx="621">
                  <c:v>1137</c:v>
                </c:pt>
                <c:pt idx="622">
                  <c:v>1192</c:v>
                </c:pt>
                <c:pt idx="623">
                  <c:v>1218</c:v>
                </c:pt>
                <c:pt idx="624">
                  <c:v>1189</c:v>
                </c:pt>
                <c:pt idx="625">
                  <c:v>1143</c:v>
                </c:pt>
                <c:pt idx="626">
                  <c:v>1158</c:v>
                </c:pt>
                <c:pt idx="627">
                  <c:v>1148</c:v>
                </c:pt>
                <c:pt idx="628">
                  <c:v>1159</c:v>
                </c:pt>
                <c:pt idx="629">
                  <c:v>1140</c:v>
                </c:pt>
                <c:pt idx="630">
                  <c:v>1164</c:v>
                </c:pt>
                <c:pt idx="631">
                  <c:v>1149</c:v>
                </c:pt>
                <c:pt idx="632">
                  <c:v>1123</c:v>
                </c:pt>
                <c:pt idx="633">
                  <c:v>1130</c:v>
                </c:pt>
                <c:pt idx="634">
                  <c:v>1156</c:v>
                </c:pt>
                <c:pt idx="635">
                  <c:v>1174</c:v>
                </c:pt>
                <c:pt idx="636">
                  <c:v>1160</c:v>
                </c:pt>
                <c:pt idx="637">
                  <c:v>1173</c:v>
                </c:pt>
                <c:pt idx="638">
                  <c:v>1168</c:v>
                </c:pt>
                <c:pt idx="639">
                  <c:v>1145</c:v>
                </c:pt>
                <c:pt idx="640">
                  <c:v>1145</c:v>
                </c:pt>
                <c:pt idx="641">
                  <c:v>1146</c:v>
                </c:pt>
                <c:pt idx="642">
                  <c:v>1130</c:v>
                </c:pt>
                <c:pt idx="643">
                  <c:v>1163</c:v>
                </c:pt>
                <c:pt idx="644">
                  <c:v>1149</c:v>
                </c:pt>
                <c:pt idx="645">
                  <c:v>1135</c:v>
                </c:pt>
                <c:pt idx="646">
                  <c:v>1135</c:v>
                </c:pt>
                <c:pt idx="647">
                  <c:v>1153</c:v>
                </c:pt>
                <c:pt idx="648">
                  <c:v>1157</c:v>
                </c:pt>
                <c:pt idx="649">
                  <c:v>1139</c:v>
                </c:pt>
                <c:pt idx="650">
                  <c:v>1167</c:v>
                </c:pt>
                <c:pt idx="651">
                  <c:v>1159</c:v>
                </c:pt>
                <c:pt idx="652">
                  <c:v>1157</c:v>
                </c:pt>
                <c:pt idx="653">
                  <c:v>1131</c:v>
                </c:pt>
                <c:pt idx="654">
                  <c:v>1136</c:v>
                </c:pt>
                <c:pt idx="655">
                  <c:v>1150</c:v>
                </c:pt>
                <c:pt idx="656">
                  <c:v>1093</c:v>
                </c:pt>
                <c:pt idx="657">
                  <c:v>1153</c:v>
                </c:pt>
                <c:pt idx="658">
                  <c:v>1143</c:v>
                </c:pt>
                <c:pt idx="659">
                  <c:v>1172</c:v>
                </c:pt>
                <c:pt idx="660">
                  <c:v>1143</c:v>
                </c:pt>
                <c:pt idx="661">
                  <c:v>1154</c:v>
                </c:pt>
                <c:pt idx="662">
                  <c:v>1132</c:v>
                </c:pt>
                <c:pt idx="663">
                  <c:v>1151</c:v>
                </c:pt>
                <c:pt idx="664">
                  <c:v>1150</c:v>
                </c:pt>
                <c:pt idx="665">
                  <c:v>1187</c:v>
                </c:pt>
                <c:pt idx="666">
                  <c:v>1161</c:v>
                </c:pt>
                <c:pt idx="667">
                  <c:v>1190</c:v>
                </c:pt>
                <c:pt idx="668">
                  <c:v>1160</c:v>
                </c:pt>
                <c:pt idx="669">
                  <c:v>1171</c:v>
                </c:pt>
                <c:pt idx="670">
                  <c:v>1143</c:v>
                </c:pt>
                <c:pt idx="671">
                  <c:v>1199</c:v>
                </c:pt>
                <c:pt idx="672">
                  <c:v>1224</c:v>
                </c:pt>
                <c:pt idx="673">
                  <c:v>1145</c:v>
                </c:pt>
                <c:pt idx="674">
                  <c:v>1169</c:v>
                </c:pt>
                <c:pt idx="675">
                  <c:v>1172</c:v>
                </c:pt>
                <c:pt idx="676">
                  <c:v>1214</c:v>
                </c:pt>
                <c:pt idx="677">
                  <c:v>1122</c:v>
                </c:pt>
                <c:pt idx="678">
                  <c:v>1165</c:v>
                </c:pt>
                <c:pt idx="679">
                  <c:v>1154</c:v>
                </c:pt>
                <c:pt idx="680">
                  <c:v>1121</c:v>
                </c:pt>
                <c:pt idx="681">
                  <c:v>1153</c:v>
                </c:pt>
                <c:pt idx="682">
                  <c:v>1080</c:v>
                </c:pt>
                <c:pt idx="683">
                  <c:v>1118</c:v>
                </c:pt>
                <c:pt idx="684">
                  <c:v>1115</c:v>
                </c:pt>
                <c:pt idx="685">
                  <c:v>1158</c:v>
                </c:pt>
                <c:pt idx="686">
                  <c:v>1124</c:v>
                </c:pt>
                <c:pt idx="687">
                  <c:v>1122</c:v>
                </c:pt>
                <c:pt idx="688">
                  <c:v>1121</c:v>
                </c:pt>
                <c:pt idx="689">
                  <c:v>1112</c:v>
                </c:pt>
                <c:pt idx="690">
                  <c:v>1086</c:v>
                </c:pt>
                <c:pt idx="691">
                  <c:v>1108</c:v>
                </c:pt>
                <c:pt idx="692">
                  <c:v>1118</c:v>
                </c:pt>
                <c:pt idx="693">
                  <c:v>1099</c:v>
                </c:pt>
                <c:pt idx="694">
                  <c:v>1073</c:v>
                </c:pt>
                <c:pt idx="695">
                  <c:v>1111</c:v>
                </c:pt>
                <c:pt idx="696">
                  <c:v>1092</c:v>
                </c:pt>
                <c:pt idx="697">
                  <c:v>1130</c:v>
                </c:pt>
                <c:pt idx="698">
                  <c:v>1113</c:v>
                </c:pt>
                <c:pt idx="699">
                  <c:v>1097</c:v>
                </c:pt>
                <c:pt idx="700">
                  <c:v>1057</c:v>
                </c:pt>
                <c:pt idx="701">
                  <c:v>1064</c:v>
                </c:pt>
                <c:pt idx="702">
                  <c:v>1087</c:v>
                </c:pt>
                <c:pt idx="703">
                  <c:v>1100</c:v>
                </c:pt>
                <c:pt idx="704">
                  <c:v>1115</c:v>
                </c:pt>
                <c:pt idx="705">
                  <c:v>1133</c:v>
                </c:pt>
                <c:pt idx="706">
                  <c:v>1116</c:v>
                </c:pt>
                <c:pt idx="707">
                  <c:v>1114</c:v>
                </c:pt>
                <c:pt idx="708">
                  <c:v>1064</c:v>
                </c:pt>
                <c:pt idx="709">
                  <c:v>1133</c:v>
                </c:pt>
                <c:pt idx="710">
                  <c:v>1147</c:v>
                </c:pt>
                <c:pt idx="711">
                  <c:v>1091</c:v>
                </c:pt>
                <c:pt idx="712">
                  <c:v>1087</c:v>
                </c:pt>
                <c:pt idx="713">
                  <c:v>1101</c:v>
                </c:pt>
                <c:pt idx="714">
                  <c:v>1077</c:v>
                </c:pt>
                <c:pt idx="715">
                  <c:v>1103</c:v>
                </c:pt>
                <c:pt idx="716">
                  <c:v>1083</c:v>
                </c:pt>
                <c:pt idx="717">
                  <c:v>1110</c:v>
                </c:pt>
                <c:pt idx="718">
                  <c:v>1098</c:v>
                </c:pt>
                <c:pt idx="719">
                  <c:v>1061</c:v>
                </c:pt>
                <c:pt idx="720">
                  <c:v>1050</c:v>
                </c:pt>
                <c:pt idx="721">
                  <c:v>1059</c:v>
                </c:pt>
                <c:pt idx="722">
                  <c:v>1049</c:v>
                </c:pt>
                <c:pt idx="723">
                  <c:v>1080</c:v>
                </c:pt>
                <c:pt idx="724">
                  <c:v>1086</c:v>
                </c:pt>
                <c:pt idx="725">
                  <c:v>1086</c:v>
                </c:pt>
                <c:pt idx="726">
                  <c:v>1079</c:v>
                </c:pt>
                <c:pt idx="727">
                  <c:v>1071</c:v>
                </c:pt>
                <c:pt idx="728">
                  <c:v>1066</c:v>
                </c:pt>
                <c:pt idx="729">
                  <c:v>1081</c:v>
                </c:pt>
                <c:pt idx="730">
                  <c:v>1072</c:v>
                </c:pt>
                <c:pt idx="731">
                  <c:v>1108</c:v>
                </c:pt>
                <c:pt idx="732">
                  <c:v>1079</c:v>
                </c:pt>
                <c:pt idx="733">
                  <c:v>1067</c:v>
                </c:pt>
                <c:pt idx="734">
                  <c:v>1049</c:v>
                </c:pt>
                <c:pt idx="735">
                  <c:v>1080</c:v>
                </c:pt>
                <c:pt idx="736">
                  <c:v>1084</c:v>
                </c:pt>
                <c:pt idx="737">
                  <c:v>1063</c:v>
                </c:pt>
                <c:pt idx="738">
                  <c:v>1071</c:v>
                </c:pt>
                <c:pt idx="739">
                  <c:v>1037</c:v>
                </c:pt>
                <c:pt idx="740">
                  <c:v>1044</c:v>
                </c:pt>
                <c:pt idx="741">
                  <c:v>1091</c:v>
                </c:pt>
                <c:pt idx="742">
                  <c:v>1081</c:v>
                </c:pt>
                <c:pt idx="743">
                  <c:v>1070</c:v>
                </c:pt>
                <c:pt idx="744">
                  <c:v>1088</c:v>
                </c:pt>
                <c:pt idx="745">
                  <c:v>1084</c:v>
                </c:pt>
                <c:pt idx="746">
                  <c:v>1083</c:v>
                </c:pt>
                <c:pt idx="747">
                  <c:v>1076</c:v>
                </c:pt>
                <c:pt idx="748">
                  <c:v>1094</c:v>
                </c:pt>
                <c:pt idx="749">
                  <c:v>1098</c:v>
                </c:pt>
                <c:pt idx="750">
                  <c:v>1108</c:v>
                </c:pt>
                <c:pt idx="751">
                  <c:v>1087</c:v>
                </c:pt>
                <c:pt idx="752">
                  <c:v>1112</c:v>
                </c:pt>
                <c:pt idx="753">
                  <c:v>1129</c:v>
                </c:pt>
                <c:pt idx="754">
                  <c:v>1116</c:v>
                </c:pt>
                <c:pt idx="755">
                  <c:v>1124</c:v>
                </c:pt>
                <c:pt idx="756">
                  <c:v>1134</c:v>
                </c:pt>
                <c:pt idx="757">
                  <c:v>1101</c:v>
                </c:pt>
                <c:pt idx="758">
                  <c:v>1122</c:v>
                </c:pt>
                <c:pt idx="759">
                  <c:v>1119</c:v>
                </c:pt>
                <c:pt idx="760">
                  <c:v>1098</c:v>
                </c:pt>
                <c:pt idx="761">
                  <c:v>1060</c:v>
                </c:pt>
                <c:pt idx="762">
                  <c:v>1070</c:v>
                </c:pt>
                <c:pt idx="763">
                  <c:v>1073</c:v>
                </c:pt>
                <c:pt idx="764">
                  <c:v>1089</c:v>
                </c:pt>
                <c:pt idx="765">
                  <c:v>1039</c:v>
                </c:pt>
                <c:pt idx="766">
                  <c:v>1061</c:v>
                </c:pt>
                <c:pt idx="767">
                  <c:v>1085</c:v>
                </c:pt>
                <c:pt idx="768">
                  <c:v>1046</c:v>
                </c:pt>
                <c:pt idx="769">
                  <c:v>1089</c:v>
                </c:pt>
                <c:pt idx="770">
                  <c:v>1046</c:v>
                </c:pt>
                <c:pt idx="771">
                  <c:v>1042</c:v>
                </c:pt>
                <c:pt idx="772">
                  <c:v>1076</c:v>
                </c:pt>
                <c:pt idx="773">
                  <c:v>1085</c:v>
                </c:pt>
                <c:pt idx="774">
                  <c:v>1044</c:v>
                </c:pt>
                <c:pt idx="775">
                  <c:v>1066</c:v>
                </c:pt>
                <c:pt idx="776">
                  <c:v>1098</c:v>
                </c:pt>
                <c:pt idx="777">
                  <c:v>1085</c:v>
                </c:pt>
                <c:pt idx="778">
                  <c:v>1111</c:v>
                </c:pt>
                <c:pt idx="779">
                  <c:v>1064</c:v>
                </c:pt>
                <c:pt idx="780">
                  <c:v>1044</c:v>
                </c:pt>
                <c:pt idx="781">
                  <c:v>1023</c:v>
                </c:pt>
                <c:pt idx="782">
                  <c:v>1075</c:v>
                </c:pt>
                <c:pt idx="783">
                  <c:v>1052</c:v>
                </c:pt>
                <c:pt idx="784">
                  <c:v>1030</c:v>
                </c:pt>
                <c:pt idx="785">
                  <c:v>1057</c:v>
                </c:pt>
                <c:pt idx="786">
                  <c:v>1058</c:v>
                </c:pt>
                <c:pt idx="787">
                  <c:v>1053</c:v>
                </c:pt>
                <c:pt idx="788">
                  <c:v>1046</c:v>
                </c:pt>
                <c:pt idx="789">
                  <c:v>1058</c:v>
                </c:pt>
                <c:pt idx="790">
                  <c:v>1032</c:v>
                </c:pt>
                <c:pt idx="791">
                  <c:v>1080</c:v>
                </c:pt>
                <c:pt idx="792">
                  <c:v>1040</c:v>
                </c:pt>
                <c:pt idx="793">
                  <c:v>1030</c:v>
                </c:pt>
                <c:pt idx="794">
                  <c:v>1047</c:v>
                </c:pt>
                <c:pt idx="795">
                  <c:v>1037</c:v>
                </c:pt>
                <c:pt idx="796">
                  <c:v>1058</c:v>
                </c:pt>
                <c:pt idx="797">
                  <c:v>993</c:v>
                </c:pt>
                <c:pt idx="798">
                  <c:v>1046</c:v>
                </c:pt>
                <c:pt idx="799">
                  <c:v>1008</c:v>
                </c:pt>
                <c:pt idx="800">
                  <c:v>1033</c:v>
                </c:pt>
                <c:pt idx="801">
                  <c:v>1023</c:v>
                </c:pt>
                <c:pt idx="802">
                  <c:v>1026</c:v>
                </c:pt>
                <c:pt idx="803">
                  <c:v>1031</c:v>
                </c:pt>
                <c:pt idx="804">
                  <c:v>1059</c:v>
                </c:pt>
                <c:pt idx="805">
                  <c:v>1025</c:v>
                </c:pt>
                <c:pt idx="806">
                  <c:v>1034</c:v>
                </c:pt>
                <c:pt idx="807">
                  <c:v>1038</c:v>
                </c:pt>
                <c:pt idx="808">
                  <c:v>1032</c:v>
                </c:pt>
                <c:pt idx="809">
                  <c:v>1041</c:v>
                </c:pt>
                <c:pt idx="810">
                  <c:v>1034</c:v>
                </c:pt>
                <c:pt idx="811">
                  <c:v>1030</c:v>
                </c:pt>
                <c:pt idx="812">
                  <c:v>1033</c:v>
                </c:pt>
                <c:pt idx="813">
                  <c:v>1052</c:v>
                </c:pt>
                <c:pt idx="814">
                  <c:v>1004</c:v>
                </c:pt>
                <c:pt idx="815">
                  <c:v>1011</c:v>
                </c:pt>
                <c:pt idx="816">
                  <c:v>1036</c:v>
                </c:pt>
                <c:pt idx="817">
                  <c:v>1027</c:v>
                </c:pt>
                <c:pt idx="818">
                  <c:v>1023</c:v>
                </c:pt>
                <c:pt idx="819">
                  <c:v>1039</c:v>
                </c:pt>
                <c:pt idx="820">
                  <c:v>1051</c:v>
                </c:pt>
                <c:pt idx="821">
                  <c:v>1054</c:v>
                </c:pt>
                <c:pt idx="822">
                  <c:v>1024</c:v>
                </c:pt>
                <c:pt idx="823">
                  <c:v>1009</c:v>
                </c:pt>
                <c:pt idx="824">
                  <c:v>1008</c:v>
                </c:pt>
                <c:pt idx="825">
                  <c:v>1033</c:v>
                </c:pt>
                <c:pt idx="826">
                  <c:v>1026</c:v>
                </c:pt>
                <c:pt idx="827">
                  <c:v>1002</c:v>
                </c:pt>
                <c:pt idx="828">
                  <c:v>1006</c:v>
                </c:pt>
                <c:pt idx="829">
                  <c:v>1018</c:v>
                </c:pt>
                <c:pt idx="830">
                  <c:v>1008</c:v>
                </c:pt>
                <c:pt idx="831">
                  <c:v>995</c:v>
                </c:pt>
                <c:pt idx="832">
                  <c:v>1038</c:v>
                </c:pt>
                <c:pt idx="833">
                  <c:v>991</c:v>
                </c:pt>
                <c:pt idx="834">
                  <c:v>1021</c:v>
                </c:pt>
                <c:pt idx="835">
                  <c:v>997</c:v>
                </c:pt>
                <c:pt idx="836">
                  <c:v>1031</c:v>
                </c:pt>
                <c:pt idx="837">
                  <c:v>1013</c:v>
                </c:pt>
                <c:pt idx="838">
                  <c:v>1051</c:v>
                </c:pt>
                <c:pt idx="839">
                  <c:v>1038</c:v>
                </c:pt>
                <c:pt idx="840">
                  <c:v>1039</c:v>
                </c:pt>
                <c:pt idx="841">
                  <c:v>1031</c:v>
                </c:pt>
                <c:pt idx="842">
                  <c:v>1028</c:v>
                </c:pt>
                <c:pt idx="843">
                  <c:v>1021</c:v>
                </c:pt>
                <c:pt idx="844">
                  <c:v>1007</c:v>
                </c:pt>
                <c:pt idx="845">
                  <c:v>978</c:v>
                </c:pt>
                <c:pt idx="846">
                  <c:v>1028</c:v>
                </c:pt>
                <c:pt idx="847">
                  <c:v>1032</c:v>
                </c:pt>
                <c:pt idx="848">
                  <c:v>1011</c:v>
                </c:pt>
                <c:pt idx="849">
                  <c:v>1028</c:v>
                </c:pt>
                <c:pt idx="850">
                  <c:v>1022</c:v>
                </c:pt>
                <c:pt idx="851">
                  <c:v>1026</c:v>
                </c:pt>
                <c:pt idx="852">
                  <c:v>1032</c:v>
                </c:pt>
                <c:pt idx="853">
                  <c:v>1039</c:v>
                </c:pt>
                <c:pt idx="854">
                  <c:v>1010</c:v>
                </c:pt>
                <c:pt idx="855">
                  <c:v>994</c:v>
                </c:pt>
                <c:pt idx="856">
                  <c:v>1018</c:v>
                </c:pt>
                <c:pt idx="857">
                  <c:v>992</c:v>
                </c:pt>
                <c:pt idx="858">
                  <c:v>1008</c:v>
                </c:pt>
                <c:pt idx="859">
                  <c:v>1017</c:v>
                </c:pt>
                <c:pt idx="860">
                  <c:v>994</c:v>
                </c:pt>
                <c:pt idx="861">
                  <c:v>1008</c:v>
                </c:pt>
                <c:pt idx="862">
                  <c:v>1060</c:v>
                </c:pt>
                <c:pt idx="863">
                  <c:v>1006</c:v>
                </c:pt>
                <c:pt idx="864">
                  <c:v>980</c:v>
                </c:pt>
                <c:pt idx="865">
                  <c:v>1014</c:v>
                </c:pt>
                <c:pt idx="866">
                  <c:v>1005</c:v>
                </c:pt>
                <c:pt idx="867">
                  <c:v>1011</c:v>
                </c:pt>
                <c:pt idx="868">
                  <c:v>1001</c:v>
                </c:pt>
                <c:pt idx="869">
                  <c:v>1053</c:v>
                </c:pt>
                <c:pt idx="870">
                  <c:v>1008</c:v>
                </c:pt>
                <c:pt idx="871">
                  <c:v>1024</c:v>
                </c:pt>
                <c:pt idx="872">
                  <c:v>1026</c:v>
                </c:pt>
                <c:pt idx="873">
                  <c:v>1006</c:v>
                </c:pt>
                <c:pt idx="874">
                  <c:v>1026</c:v>
                </c:pt>
                <c:pt idx="875">
                  <c:v>1003</c:v>
                </c:pt>
                <c:pt idx="876">
                  <c:v>1032</c:v>
                </c:pt>
                <c:pt idx="877">
                  <c:v>1043</c:v>
                </c:pt>
                <c:pt idx="878">
                  <c:v>985</c:v>
                </c:pt>
                <c:pt idx="879">
                  <c:v>1020</c:v>
                </c:pt>
                <c:pt idx="880">
                  <c:v>1033</c:v>
                </c:pt>
                <c:pt idx="881">
                  <c:v>984</c:v>
                </c:pt>
                <c:pt idx="882">
                  <c:v>1049</c:v>
                </c:pt>
                <c:pt idx="883">
                  <c:v>1030</c:v>
                </c:pt>
                <c:pt idx="884">
                  <c:v>999</c:v>
                </c:pt>
                <c:pt idx="885">
                  <c:v>1014</c:v>
                </c:pt>
                <c:pt idx="886">
                  <c:v>1010</c:v>
                </c:pt>
                <c:pt idx="887">
                  <c:v>1035</c:v>
                </c:pt>
                <c:pt idx="888">
                  <c:v>993</c:v>
                </c:pt>
                <c:pt idx="889">
                  <c:v>993</c:v>
                </c:pt>
                <c:pt idx="890">
                  <c:v>1030</c:v>
                </c:pt>
                <c:pt idx="891">
                  <c:v>1019</c:v>
                </c:pt>
                <c:pt idx="892">
                  <c:v>990</c:v>
                </c:pt>
                <c:pt idx="893">
                  <c:v>1004</c:v>
                </c:pt>
                <c:pt idx="894">
                  <c:v>1005</c:v>
                </c:pt>
                <c:pt idx="895">
                  <c:v>1024</c:v>
                </c:pt>
                <c:pt idx="896">
                  <c:v>1019</c:v>
                </c:pt>
                <c:pt idx="897">
                  <c:v>1028</c:v>
                </c:pt>
                <c:pt idx="898">
                  <c:v>1013</c:v>
                </c:pt>
                <c:pt idx="899">
                  <c:v>1017</c:v>
                </c:pt>
                <c:pt idx="900">
                  <c:v>1004</c:v>
                </c:pt>
                <c:pt idx="901">
                  <c:v>1009</c:v>
                </c:pt>
                <c:pt idx="902">
                  <c:v>1014</c:v>
                </c:pt>
                <c:pt idx="903">
                  <c:v>1028</c:v>
                </c:pt>
                <c:pt idx="904">
                  <c:v>987</c:v>
                </c:pt>
                <c:pt idx="905">
                  <c:v>999</c:v>
                </c:pt>
                <c:pt idx="906">
                  <c:v>995</c:v>
                </c:pt>
                <c:pt idx="907">
                  <c:v>1021</c:v>
                </c:pt>
                <c:pt idx="908">
                  <c:v>1009</c:v>
                </c:pt>
                <c:pt idx="909">
                  <c:v>1006</c:v>
                </c:pt>
                <c:pt idx="910">
                  <c:v>988</c:v>
                </c:pt>
                <c:pt idx="911">
                  <c:v>989</c:v>
                </c:pt>
                <c:pt idx="912">
                  <c:v>1017</c:v>
                </c:pt>
                <c:pt idx="913">
                  <c:v>1019</c:v>
                </c:pt>
                <c:pt idx="914">
                  <c:v>1030</c:v>
                </c:pt>
                <c:pt idx="915">
                  <c:v>997</c:v>
                </c:pt>
                <c:pt idx="916">
                  <c:v>1002</c:v>
                </c:pt>
                <c:pt idx="917">
                  <c:v>1003</c:v>
                </c:pt>
                <c:pt idx="918">
                  <c:v>986</c:v>
                </c:pt>
                <c:pt idx="919">
                  <c:v>998</c:v>
                </c:pt>
                <c:pt idx="920">
                  <c:v>1015</c:v>
                </c:pt>
                <c:pt idx="921">
                  <c:v>998</c:v>
                </c:pt>
                <c:pt idx="922">
                  <c:v>990</c:v>
                </c:pt>
                <c:pt idx="923">
                  <c:v>993</c:v>
                </c:pt>
                <c:pt idx="924">
                  <c:v>996</c:v>
                </c:pt>
                <c:pt idx="925">
                  <c:v>1004</c:v>
                </c:pt>
                <c:pt idx="926">
                  <c:v>999</c:v>
                </c:pt>
                <c:pt idx="927">
                  <c:v>980</c:v>
                </c:pt>
                <c:pt idx="928">
                  <c:v>1007</c:v>
                </c:pt>
                <c:pt idx="929">
                  <c:v>1013</c:v>
                </c:pt>
                <c:pt idx="930">
                  <c:v>1001</c:v>
                </c:pt>
                <c:pt idx="931">
                  <c:v>1010</c:v>
                </c:pt>
                <c:pt idx="932">
                  <c:v>993</c:v>
                </c:pt>
                <c:pt idx="933">
                  <c:v>1017</c:v>
                </c:pt>
                <c:pt idx="934">
                  <c:v>999</c:v>
                </c:pt>
                <c:pt idx="935">
                  <c:v>990</c:v>
                </c:pt>
                <c:pt idx="936">
                  <c:v>1011</c:v>
                </c:pt>
                <c:pt idx="937">
                  <c:v>997</c:v>
                </c:pt>
                <c:pt idx="938">
                  <c:v>1015</c:v>
                </c:pt>
                <c:pt idx="939">
                  <c:v>1028</c:v>
                </c:pt>
                <c:pt idx="940">
                  <c:v>1004</c:v>
                </c:pt>
                <c:pt idx="941">
                  <c:v>1035</c:v>
                </c:pt>
                <c:pt idx="942">
                  <c:v>991</c:v>
                </c:pt>
                <c:pt idx="943">
                  <c:v>1024</c:v>
                </c:pt>
                <c:pt idx="944">
                  <c:v>1012</c:v>
                </c:pt>
                <c:pt idx="945">
                  <c:v>992</c:v>
                </c:pt>
                <c:pt idx="946">
                  <c:v>1020</c:v>
                </c:pt>
                <c:pt idx="947">
                  <c:v>1015</c:v>
                </c:pt>
                <c:pt idx="948">
                  <c:v>1023</c:v>
                </c:pt>
                <c:pt idx="949">
                  <c:v>1036</c:v>
                </c:pt>
                <c:pt idx="950">
                  <c:v>1027</c:v>
                </c:pt>
                <c:pt idx="951">
                  <c:v>1018</c:v>
                </c:pt>
                <c:pt idx="952">
                  <c:v>1012</c:v>
                </c:pt>
                <c:pt idx="953">
                  <c:v>1010</c:v>
                </c:pt>
                <c:pt idx="954">
                  <c:v>1012</c:v>
                </c:pt>
                <c:pt idx="955">
                  <c:v>1003</c:v>
                </c:pt>
                <c:pt idx="956">
                  <c:v>1022</c:v>
                </c:pt>
                <c:pt idx="957">
                  <c:v>1024</c:v>
                </c:pt>
                <c:pt idx="958">
                  <c:v>997</c:v>
                </c:pt>
                <c:pt idx="959">
                  <c:v>1025</c:v>
                </c:pt>
                <c:pt idx="960">
                  <c:v>1007</c:v>
                </c:pt>
                <c:pt idx="961">
                  <c:v>1005</c:v>
                </c:pt>
                <c:pt idx="962">
                  <c:v>996</c:v>
                </c:pt>
                <c:pt idx="963">
                  <c:v>1041</c:v>
                </c:pt>
                <c:pt idx="964">
                  <c:v>1019</c:v>
                </c:pt>
                <c:pt idx="965">
                  <c:v>1043</c:v>
                </c:pt>
                <c:pt idx="966">
                  <c:v>1037</c:v>
                </c:pt>
                <c:pt idx="967">
                  <c:v>1069</c:v>
                </c:pt>
                <c:pt idx="968">
                  <c:v>1119</c:v>
                </c:pt>
                <c:pt idx="969">
                  <c:v>1100</c:v>
                </c:pt>
                <c:pt idx="970">
                  <c:v>1089</c:v>
                </c:pt>
                <c:pt idx="971">
                  <c:v>1144</c:v>
                </c:pt>
                <c:pt idx="972">
                  <c:v>1169</c:v>
                </c:pt>
                <c:pt idx="973">
                  <c:v>1157</c:v>
                </c:pt>
                <c:pt idx="974">
                  <c:v>1178</c:v>
                </c:pt>
                <c:pt idx="975">
                  <c:v>1218</c:v>
                </c:pt>
                <c:pt idx="976">
                  <c:v>1258</c:v>
                </c:pt>
                <c:pt idx="977">
                  <c:v>1381</c:v>
                </c:pt>
                <c:pt idx="978">
                  <c:v>1356</c:v>
                </c:pt>
                <c:pt idx="979">
                  <c:v>1459</c:v>
                </c:pt>
                <c:pt idx="980">
                  <c:v>1478</c:v>
                </c:pt>
                <c:pt idx="981">
                  <c:v>1473</c:v>
                </c:pt>
                <c:pt idx="982">
                  <c:v>1546</c:v>
                </c:pt>
                <c:pt idx="983">
                  <c:v>1536</c:v>
                </c:pt>
                <c:pt idx="984">
                  <c:v>1577</c:v>
                </c:pt>
                <c:pt idx="985">
                  <c:v>1661</c:v>
                </c:pt>
                <c:pt idx="986">
                  <c:v>1569</c:v>
                </c:pt>
                <c:pt idx="987">
                  <c:v>1518</c:v>
                </c:pt>
                <c:pt idx="988">
                  <c:v>1497</c:v>
                </c:pt>
                <c:pt idx="989">
                  <c:v>1406</c:v>
                </c:pt>
                <c:pt idx="990">
                  <c:v>1321</c:v>
                </c:pt>
                <c:pt idx="991">
                  <c:v>1253</c:v>
                </c:pt>
                <c:pt idx="992">
                  <c:v>1183</c:v>
                </c:pt>
                <c:pt idx="993">
                  <c:v>1149</c:v>
                </c:pt>
                <c:pt idx="994">
                  <c:v>1051</c:v>
                </c:pt>
                <c:pt idx="995">
                  <c:v>1091</c:v>
                </c:pt>
                <c:pt idx="996">
                  <c:v>1071</c:v>
                </c:pt>
                <c:pt idx="997">
                  <c:v>1035</c:v>
                </c:pt>
                <c:pt idx="998">
                  <c:v>1052</c:v>
                </c:pt>
                <c:pt idx="999">
                  <c:v>1035</c:v>
                </c:pt>
                <c:pt idx="1000">
                  <c:v>999</c:v>
                </c:pt>
                <c:pt idx="1001">
                  <c:v>1013</c:v>
                </c:pt>
                <c:pt idx="1002">
                  <c:v>988</c:v>
                </c:pt>
                <c:pt idx="1003">
                  <c:v>985</c:v>
                </c:pt>
                <c:pt idx="1004">
                  <c:v>996</c:v>
                </c:pt>
                <c:pt idx="1005">
                  <c:v>985</c:v>
                </c:pt>
                <c:pt idx="1006">
                  <c:v>1007</c:v>
                </c:pt>
                <c:pt idx="1007">
                  <c:v>1017</c:v>
                </c:pt>
                <c:pt idx="1008">
                  <c:v>1004</c:v>
                </c:pt>
                <c:pt idx="1009">
                  <c:v>991</c:v>
                </c:pt>
                <c:pt idx="1010">
                  <c:v>1007</c:v>
                </c:pt>
                <c:pt idx="1011">
                  <c:v>972</c:v>
                </c:pt>
                <c:pt idx="1012">
                  <c:v>985</c:v>
                </c:pt>
                <c:pt idx="1013">
                  <c:v>982</c:v>
                </c:pt>
                <c:pt idx="1014">
                  <c:v>993</c:v>
                </c:pt>
                <c:pt idx="1015">
                  <c:v>966</c:v>
                </c:pt>
                <c:pt idx="1016">
                  <c:v>994</c:v>
                </c:pt>
                <c:pt idx="1017">
                  <c:v>1004</c:v>
                </c:pt>
                <c:pt idx="1018">
                  <c:v>995</c:v>
                </c:pt>
                <c:pt idx="1019">
                  <c:v>995</c:v>
                </c:pt>
                <c:pt idx="1020">
                  <c:v>993</c:v>
                </c:pt>
                <c:pt idx="1021">
                  <c:v>995</c:v>
                </c:pt>
                <c:pt idx="1022">
                  <c:v>998</c:v>
                </c:pt>
                <c:pt idx="1023">
                  <c:v>985</c:v>
                </c:pt>
                <c:pt idx="1024">
                  <c:v>1007</c:v>
                </c:pt>
                <c:pt idx="1025">
                  <c:v>976</c:v>
                </c:pt>
                <c:pt idx="1026">
                  <c:v>970</c:v>
                </c:pt>
                <c:pt idx="1027">
                  <c:v>995</c:v>
                </c:pt>
                <c:pt idx="1028">
                  <c:v>995</c:v>
                </c:pt>
                <c:pt idx="1029">
                  <c:v>1004</c:v>
                </c:pt>
                <c:pt idx="1030">
                  <c:v>987</c:v>
                </c:pt>
                <c:pt idx="1031">
                  <c:v>973</c:v>
                </c:pt>
                <c:pt idx="1032">
                  <c:v>993</c:v>
                </c:pt>
                <c:pt idx="1033">
                  <c:v>996</c:v>
                </c:pt>
                <c:pt idx="1034">
                  <c:v>1001</c:v>
                </c:pt>
                <c:pt idx="1035">
                  <c:v>998</c:v>
                </c:pt>
                <c:pt idx="1036">
                  <c:v>991</c:v>
                </c:pt>
                <c:pt idx="1037">
                  <c:v>1009</c:v>
                </c:pt>
                <c:pt idx="1038">
                  <c:v>972</c:v>
                </c:pt>
                <c:pt idx="1039">
                  <c:v>984</c:v>
                </c:pt>
                <c:pt idx="1040">
                  <c:v>997</c:v>
                </c:pt>
                <c:pt idx="1041">
                  <c:v>1019</c:v>
                </c:pt>
                <c:pt idx="1042">
                  <c:v>1010</c:v>
                </c:pt>
                <c:pt idx="1043">
                  <c:v>950</c:v>
                </c:pt>
                <c:pt idx="1044">
                  <c:v>997</c:v>
                </c:pt>
                <c:pt idx="1045">
                  <c:v>1002</c:v>
                </c:pt>
                <c:pt idx="1046">
                  <c:v>986</c:v>
                </c:pt>
                <c:pt idx="1047">
                  <c:v>1000</c:v>
                </c:pt>
                <c:pt idx="1048">
                  <c:v>996</c:v>
                </c:pt>
                <c:pt idx="1049">
                  <c:v>994</c:v>
                </c:pt>
                <c:pt idx="1050">
                  <c:v>968</c:v>
                </c:pt>
                <c:pt idx="1051">
                  <c:v>1000</c:v>
                </c:pt>
                <c:pt idx="1052">
                  <c:v>985</c:v>
                </c:pt>
                <c:pt idx="1053">
                  <c:v>1021</c:v>
                </c:pt>
                <c:pt idx="1054">
                  <c:v>992</c:v>
                </c:pt>
                <c:pt idx="1055">
                  <c:v>979</c:v>
                </c:pt>
                <c:pt idx="1056">
                  <c:v>999</c:v>
                </c:pt>
                <c:pt idx="1057">
                  <c:v>997</c:v>
                </c:pt>
                <c:pt idx="1058">
                  <c:v>1012</c:v>
                </c:pt>
                <c:pt idx="1059">
                  <c:v>1031</c:v>
                </c:pt>
                <c:pt idx="1060">
                  <c:v>1001</c:v>
                </c:pt>
                <c:pt idx="1061">
                  <c:v>1032</c:v>
                </c:pt>
                <c:pt idx="1062">
                  <c:v>1010</c:v>
                </c:pt>
                <c:pt idx="1063">
                  <c:v>1003</c:v>
                </c:pt>
                <c:pt idx="1064">
                  <c:v>1007</c:v>
                </c:pt>
                <c:pt idx="1065">
                  <c:v>1015</c:v>
                </c:pt>
                <c:pt idx="1066">
                  <c:v>994</c:v>
                </c:pt>
                <c:pt idx="1067">
                  <c:v>1018</c:v>
                </c:pt>
                <c:pt idx="1068">
                  <c:v>1012</c:v>
                </c:pt>
                <c:pt idx="1069">
                  <c:v>994</c:v>
                </c:pt>
                <c:pt idx="1070">
                  <c:v>968</c:v>
                </c:pt>
                <c:pt idx="1071">
                  <c:v>1006</c:v>
                </c:pt>
                <c:pt idx="1072">
                  <c:v>988</c:v>
                </c:pt>
                <c:pt idx="1073">
                  <c:v>1013</c:v>
                </c:pt>
                <c:pt idx="1074">
                  <c:v>1018</c:v>
                </c:pt>
                <c:pt idx="1075">
                  <c:v>1019</c:v>
                </c:pt>
                <c:pt idx="1076">
                  <c:v>1002</c:v>
                </c:pt>
                <c:pt idx="1077">
                  <c:v>1017</c:v>
                </c:pt>
                <c:pt idx="1078">
                  <c:v>975</c:v>
                </c:pt>
                <c:pt idx="1079">
                  <c:v>986</c:v>
                </c:pt>
                <c:pt idx="1080">
                  <c:v>997</c:v>
                </c:pt>
                <c:pt idx="1081">
                  <c:v>993</c:v>
                </c:pt>
                <c:pt idx="1082">
                  <c:v>968</c:v>
                </c:pt>
                <c:pt idx="1083">
                  <c:v>989</c:v>
                </c:pt>
                <c:pt idx="1084">
                  <c:v>984</c:v>
                </c:pt>
                <c:pt idx="1085">
                  <c:v>988</c:v>
                </c:pt>
                <c:pt idx="1086">
                  <c:v>993</c:v>
                </c:pt>
                <c:pt idx="1087">
                  <c:v>989</c:v>
                </c:pt>
                <c:pt idx="1088">
                  <c:v>976</c:v>
                </c:pt>
                <c:pt idx="1089">
                  <c:v>994</c:v>
                </c:pt>
                <c:pt idx="1090">
                  <c:v>1005</c:v>
                </c:pt>
                <c:pt idx="1091">
                  <c:v>965</c:v>
                </c:pt>
                <c:pt idx="1092">
                  <c:v>995</c:v>
                </c:pt>
                <c:pt idx="1093">
                  <c:v>990</c:v>
                </c:pt>
                <c:pt idx="1094">
                  <c:v>1001</c:v>
                </c:pt>
                <c:pt idx="1095">
                  <c:v>949</c:v>
                </c:pt>
                <c:pt idx="1096">
                  <c:v>960</c:v>
                </c:pt>
                <c:pt idx="1097">
                  <c:v>977</c:v>
                </c:pt>
                <c:pt idx="1098">
                  <c:v>1012</c:v>
                </c:pt>
                <c:pt idx="1099">
                  <c:v>977</c:v>
                </c:pt>
                <c:pt idx="1100">
                  <c:v>1009</c:v>
                </c:pt>
                <c:pt idx="1101">
                  <c:v>986</c:v>
                </c:pt>
                <c:pt idx="1102">
                  <c:v>1004</c:v>
                </c:pt>
                <c:pt idx="1103">
                  <c:v>987</c:v>
                </c:pt>
                <c:pt idx="1104">
                  <c:v>1014</c:v>
                </c:pt>
                <c:pt idx="1105">
                  <c:v>1011</c:v>
                </c:pt>
                <c:pt idx="1106">
                  <c:v>986</c:v>
                </c:pt>
                <c:pt idx="1107">
                  <c:v>1018</c:v>
                </c:pt>
                <c:pt idx="1108">
                  <c:v>970</c:v>
                </c:pt>
                <c:pt idx="1109">
                  <c:v>985</c:v>
                </c:pt>
                <c:pt idx="1110">
                  <c:v>950</c:v>
                </c:pt>
                <c:pt idx="1111">
                  <c:v>1009</c:v>
                </c:pt>
                <c:pt idx="1112">
                  <c:v>964</c:v>
                </c:pt>
                <c:pt idx="1113">
                  <c:v>989</c:v>
                </c:pt>
                <c:pt idx="1114">
                  <c:v>965</c:v>
                </c:pt>
                <c:pt idx="1115">
                  <c:v>981</c:v>
                </c:pt>
                <c:pt idx="1116">
                  <c:v>1004</c:v>
                </c:pt>
                <c:pt idx="1117">
                  <c:v>984</c:v>
                </c:pt>
                <c:pt idx="1118">
                  <c:v>983</c:v>
                </c:pt>
                <c:pt idx="1119">
                  <c:v>997</c:v>
                </c:pt>
                <c:pt idx="1120">
                  <c:v>1002</c:v>
                </c:pt>
                <c:pt idx="1121">
                  <c:v>959</c:v>
                </c:pt>
                <c:pt idx="1122">
                  <c:v>993</c:v>
                </c:pt>
                <c:pt idx="1123">
                  <c:v>974</c:v>
                </c:pt>
                <c:pt idx="1124">
                  <c:v>980</c:v>
                </c:pt>
                <c:pt idx="1125">
                  <c:v>974</c:v>
                </c:pt>
                <c:pt idx="1126">
                  <c:v>994</c:v>
                </c:pt>
                <c:pt idx="1127">
                  <c:v>978</c:v>
                </c:pt>
                <c:pt idx="1128">
                  <c:v>968</c:v>
                </c:pt>
                <c:pt idx="1129">
                  <c:v>986</c:v>
                </c:pt>
                <c:pt idx="1130">
                  <c:v>1003</c:v>
                </c:pt>
                <c:pt idx="1131">
                  <c:v>1003</c:v>
                </c:pt>
                <c:pt idx="1132">
                  <c:v>965</c:v>
                </c:pt>
                <c:pt idx="1133">
                  <c:v>993</c:v>
                </c:pt>
                <c:pt idx="1134">
                  <c:v>960</c:v>
                </c:pt>
                <c:pt idx="1135">
                  <c:v>974</c:v>
                </c:pt>
                <c:pt idx="1136">
                  <c:v>972</c:v>
                </c:pt>
                <c:pt idx="1137">
                  <c:v>999</c:v>
                </c:pt>
                <c:pt idx="1138">
                  <c:v>981</c:v>
                </c:pt>
                <c:pt idx="1139">
                  <c:v>1008</c:v>
                </c:pt>
                <c:pt idx="1140">
                  <c:v>1005</c:v>
                </c:pt>
                <c:pt idx="1141">
                  <c:v>972</c:v>
                </c:pt>
                <c:pt idx="1142">
                  <c:v>1026</c:v>
                </c:pt>
                <c:pt idx="1143">
                  <c:v>988</c:v>
                </c:pt>
                <c:pt idx="1144">
                  <c:v>1009</c:v>
                </c:pt>
                <c:pt idx="1145">
                  <c:v>976</c:v>
                </c:pt>
                <c:pt idx="1146">
                  <c:v>968</c:v>
                </c:pt>
                <c:pt idx="1147">
                  <c:v>964</c:v>
                </c:pt>
                <c:pt idx="1148">
                  <c:v>986</c:v>
                </c:pt>
                <c:pt idx="1149">
                  <c:v>959</c:v>
                </c:pt>
                <c:pt idx="1150">
                  <c:v>977</c:v>
                </c:pt>
                <c:pt idx="1151">
                  <c:v>969</c:v>
                </c:pt>
                <c:pt idx="1152">
                  <c:v>959</c:v>
                </c:pt>
                <c:pt idx="1153">
                  <c:v>961</c:v>
                </c:pt>
                <c:pt idx="1154">
                  <c:v>940</c:v>
                </c:pt>
                <c:pt idx="1155">
                  <c:v>949</c:v>
                </c:pt>
                <c:pt idx="1156">
                  <c:v>981</c:v>
                </c:pt>
                <c:pt idx="1157">
                  <c:v>976</c:v>
                </c:pt>
                <c:pt idx="1158">
                  <c:v>973</c:v>
                </c:pt>
                <c:pt idx="1159">
                  <c:v>1010</c:v>
                </c:pt>
                <c:pt idx="1160">
                  <c:v>980</c:v>
                </c:pt>
                <c:pt idx="1161">
                  <c:v>974</c:v>
                </c:pt>
                <c:pt idx="1162">
                  <c:v>988</c:v>
                </c:pt>
                <c:pt idx="1163">
                  <c:v>1003</c:v>
                </c:pt>
                <c:pt idx="1164">
                  <c:v>965</c:v>
                </c:pt>
                <c:pt idx="1165">
                  <c:v>966</c:v>
                </c:pt>
                <c:pt idx="1166">
                  <c:v>964</c:v>
                </c:pt>
                <c:pt idx="1167">
                  <c:v>995</c:v>
                </c:pt>
                <c:pt idx="1168">
                  <c:v>957</c:v>
                </c:pt>
                <c:pt idx="1169">
                  <c:v>943</c:v>
                </c:pt>
                <c:pt idx="1170">
                  <c:v>951</c:v>
                </c:pt>
                <c:pt idx="1171">
                  <c:v>951</c:v>
                </c:pt>
                <c:pt idx="1172">
                  <c:v>981</c:v>
                </c:pt>
                <c:pt idx="1173">
                  <c:v>965</c:v>
                </c:pt>
                <c:pt idx="1174">
                  <c:v>967</c:v>
                </c:pt>
                <c:pt idx="1175">
                  <c:v>1005</c:v>
                </c:pt>
                <c:pt idx="1176">
                  <c:v>954</c:v>
                </c:pt>
                <c:pt idx="1177">
                  <c:v>961</c:v>
                </c:pt>
                <c:pt idx="1178">
                  <c:v>955</c:v>
                </c:pt>
                <c:pt idx="1179">
                  <c:v>956</c:v>
                </c:pt>
                <c:pt idx="1180">
                  <c:v>973</c:v>
                </c:pt>
                <c:pt idx="1181">
                  <c:v>965</c:v>
                </c:pt>
                <c:pt idx="1182">
                  <c:v>959</c:v>
                </c:pt>
                <c:pt idx="1183">
                  <c:v>978</c:v>
                </c:pt>
                <c:pt idx="1184">
                  <c:v>964</c:v>
                </c:pt>
                <c:pt idx="1185">
                  <c:v>963</c:v>
                </c:pt>
                <c:pt idx="1186">
                  <c:v>985</c:v>
                </c:pt>
                <c:pt idx="1187">
                  <c:v>968</c:v>
                </c:pt>
                <c:pt idx="1188">
                  <c:v>962</c:v>
                </c:pt>
                <c:pt idx="1189">
                  <c:v>982</c:v>
                </c:pt>
                <c:pt idx="1190">
                  <c:v>986</c:v>
                </c:pt>
                <c:pt idx="1191">
                  <c:v>948</c:v>
                </c:pt>
                <c:pt idx="1192">
                  <c:v>991</c:v>
                </c:pt>
                <c:pt idx="1193">
                  <c:v>961</c:v>
                </c:pt>
                <c:pt idx="1194">
                  <c:v>963</c:v>
                </c:pt>
                <c:pt idx="1195">
                  <c:v>980</c:v>
                </c:pt>
                <c:pt idx="1196">
                  <c:v>955</c:v>
                </c:pt>
                <c:pt idx="1197">
                  <c:v>976</c:v>
                </c:pt>
                <c:pt idx="1198">
                  <c:v>981</c:v>
                </c:pt>
                <c:pt idx="1199">
                  <c:v>959</c:v>
                </c:pt>
                <c:pt idx="1200">
                  <c:v>952</c:v>
                </c:pt>
                <c:pt idx="1201">
                  <c:v>959</c:v>
                </c:pt>
                <c:pt idx="1202">
                  <c:v>945</c:v>
                </c:pt>
                <c:pt idx="1203">
                  <c:v>957</c:v>
                </c:pt>
                <c:pt idx="1204">
                  <c:v>968</c:v>
                </c:pt>
                <c:pt idx="1205">
                  <c:v>933</c:v>
                </c:pt>
                <c:pt idx="1206">
                  <c:v>949</c:v>
                </c:pt>
                <c:pt idx="1207">
                  <c:v>951</c:v>
                </c:pt>
                <c:pt idx="1208">
                  <c:v>987</c:v>
                </c:pt>
                <c:pt idx="1209">
                  <c:v>954</c:v>
                </c:pt>
                <c:pt idx="1210">
                  <c:v>964</c:v>
                </c:pt>
                <c:pt idx="1211">
                  <c:v>970</c:v>
                </c:pt>
                <c:pt idx="1212">
                  <c:v>992</c:v>
                </c:pt>
                <c:pt idx="1213">
                  <c:v>957</c:v>
                </c:pt>
                <c:pt idx="1214">
                  <c:v>968</c:v>
                </c:pt>
                <c:pt idx="1215">
                  <c:v>954</c:v>
                </c:pt>
                <c:pt idx="1216">
                  <c:v>940</c:v>
                </c:pt>
                <c:pt idx="1217">
                  <c:v>966</c:v>
                </c:pt>
                <c:pt idx="1218">
                  <c:v>944</c:v>
                </c:pt>
                <c:pt idx="1219">
                  <c:v>935</c:v>
                </c:pt>
                <c:pt idx="1220">
                  <c:v>940</c:v>
                </c:pt>
                <c:pt idx="1221">
                  <c:v>953</c:v>
                </c:pt>
                <c:pt idx="1222">
                  <c:v>967</c:v>
                </c:pt>
                <c:pt idx="1223">
                  <c:v>976</c:v>
                </c:pt>
                <c:pt idx="1224">
                  <c:v>944</c:v>
                </c:pt>
                <c:pt idx="1225">
                  <c:v>976</c:v>
                </c:pt>
                <c:pt idx="1226">
                  <c:v>949</c:v>
                </c:pt>
                <c:pt idx="1227">
                  <c:v>988</c:v>
                </c:pt>
                <c:pt idx="1228">
                  <c:v>985</c:v>
                </c:pt>
                <c:pt idx="1229">
                  <c:v>968</c:v>
                </c:pt>
                <c:pt idx="1230">
                  <c:v>944</c:v>
                </c:pt>
                <c:pt idx="1231">
                  <c:v>962</c:v>
                </c:pt>
                <c:pt idx="1232">
                  <c:v>965</c:v>
                </c:pt>
                <c:pt idx="1233">
                  <c:v>975</c:v>
                </c:pt>
                <c:pt idx="1234">
                  <c:v>1018</c:v>
                </c:pt>
                <c:pt idx="1235">
                  <c:v>966</c:v>
                </c:pt>
                <c:pt idx="1236">
                  <c:v>963</c:v>
                </c:pt>
                <c:pt idx="1237">
                  <c:v>939</c:v>
                </c:pt>
                <c:pt idx="1238">
                  <c:v>959</c:v>
                </c:pt>
                <c:pt idx="1239">
                  <c:v>968</c:v>
                </c:pt>
                <c:pt idx="1240">
                  <c:v>966</c:v>
                </c:pt>
                <c:pt idx="1241">
                  <c:v>990</c:v>
                </c:pt>
                <c:pt idx="1242">
                  <c:v>979</c:v>
                </c:pt>
                <c:pt idx="1243">
                  <c:v>959</c:v>
                </c:pt>
                <c:pt idx="1244">
                  <c:v>955</c:v>
                </c:pt>
                <c:pt idx="1245">
                  <c:v>956</c:v>
                </c:pt>
                <c:pt idx="1246">
                  <c:v>968</c:v>
                </c:pt>
                <c:pt idx="1247">
                  <c:v>979</c:v>
                </c:pt>
                <c:pt idx="1248">
                  <c:v>951</c:v>
                </c:pt>
                <c:pt idx="1249">
                  <c:v>976</c:v>
                </c:pt>
                <c:pt idx="1250">
                  <c:v>963</c:v>
                </c:pt>
                <c:pt idx="1251">
                  <c:v>937</c:v>
                </c:pt>
                <c:pt idx="1252">
                  <c:v>955</c:v>
                </c:pt>
                <c:pt idx="1253">
                  <c:v>978</c:v>
                </c:pt>
                <c:pt idx="1254">
                  <c:v>956</c:v>
                </c:pt>
                <c:pt idx="1255">
                  <c:v>941</c:v>
                </c:pt>
                <c:pt idx="1256">
                  <c:v>965</c:v>
                </c:pt>
                <c:pt idx="1257">
                  <c:v>996</c:v>
                </c:pt>
                <c:pt idx="1258">
                  <c:v>958</c:v>
                </c:pt>
                <c:pt idx="1259">
                  <c:v>946</c:v>
                </c:pt>
                <c:pt idx="1260">
                  <c:v>952</c:v>
                </c:pt>
                <c:pt idx="1261">
                  <c:v>959</c:v>
                </c:pt>
                <c:pt idx="1262">
                  <c:v>979</c:v>
                </c:pt>
                <c:pt idx="1263">
                  <c:v>963</c:v>
                </c:pt>
                <c:pt idx="1264">
                  <c:v>964</c:v>
                </c:pt>
                <c:pt idx="1265">
                  <c:v>973</c:v>
                </c:pt>
                <c:pt idx="1266">
                  <c:v>953</c:v>
                </c:pt>
                <c:pt idx="1267">
                  <c:v>965</c:v>
                </c:pt>
                <c:pt idx="1268">
                  <c:v>967</c:v>
                </c:pt>
                <c:pt idx="1269">
                  <c:v>992</c:v>
                </c:pt>
                <c:pt idx="1270">
                  <c:v>963</c:v>
                </c:pt>
                <c:pt idx="1271">
                  <c:v>965</c:v>
                </c:pt>
                <c:pt idx="1272">
                  <c:v>988</c:v>
                </c:pt>
                <c:pt idx="1273">
                  <c:v>945</c:v>
                </c:pt>
                <c:pt idx="1274">
                  <c:v>988</c:v>
                </c:pt>
                <c:pt idx="1275">
                  <c:v>955</c:v>
                </c:pt>
                <c:pt idx="1276">
                  <c:v>970</c:v>
                </c:pt>
                <c:pt idx="1277">
                  <c:v>929</c:v>
                </c:pt>
                <c:pt idx="1278">
                  <c:v>962</c:v>
                </c:pt>
                <c:pt idx="1279">
                  <c:v>950</c:v>
                </c:pt>
                <c:pt idx="1280">
                  <c:v>958</c:v>
                </c:pt>
                <c:pt idx="1281">
                  <c:v>964</c:v>
                </c:pt>
                <c:pt idx="1282">
                  <c:v>959</c:v>
                </c:pt>
                <c:pt idx="1283">
                  <c:v>954</c:v>
                </c:pt>
                <c:pt idx="1284">
                  <c:v>981</c:v>
                </c:pt>
                <c:pt idx="1285">
                  <c:v>932</c:v>
                </c:pt>
                <c:pt idx="1286">
                  <c:v>962</c:v>
                </c:pt>
                <c:pt idx="1287">
                  <c:v>953</c:v>
                </c:pt>
                <c:pt idx="1288">
                  <c:v>964</c:v>
                </c:pt>
                <c:pt idx="1289">
                  <c:v>967</c:v>
                </c:pt>
                <c:pt idx="1290">
                  <c:v>955</c:v>
                </c:pt>
                <c:pt idx="1291">
                  <c:v>975</c:v>
                </c:pt>
                <c:pt idx="1292">
                  <c:v>982</c:v>
                </c:pt>
                <c:pt idx="1293">
                  <c:v>990</c:v>
                </c:pt>
                <c:pt idx="1294">
                  <c:v>962</c:v>
                </c:pt>
                <c:pt idx="1295">
                  <c:v>985</c:v>
                </c:pt>
                <c:pt idx="1296">
                  <c:v>969</c:v>
                </c:pt>
                <c:pt idx="1297">
                  <c:v>992</c:v>
                </c:pt>
                <c:pt idx="1298">
                  <c:v>956</c:v>
                </c:pt>
                <c:pt idx="1299">
                  <c:v>997</c:v>
                </c:pt>
                <c:pt idx="1300">
                  <c:v>1003</c:v>
                </c:pt>
                <c:pt idx="1301">
                  <c:v>975</c:v>
                </c:pt>
                <c:pt idx="1302">
                  <c:v>1004</c:v>
                </c:pt>
                <c:pt idx="1303">
                  <c:v>1022</c:v>
                </c:pt>
                <c:pt idx="1304">
                  <c:v>1029</c:v>
                </c:pt>
                <c:pt idx="1305">
                  <c:v>997</c:v>
                </c:pt>
                <c:pt idx="1306">
                  <c:v>1045</c:v>
                </c:pt>
                <c:pt idx="1307">
                  <c:v>1045</c:v>
                </c:pt>
                <c:pt idx="1308">
                  <c:v>1005</c:v>
                </c:pt>
                <c:pt idx="1309">
                  <c:v>1023</c:v>
                </c:pt>
                <c:pt idx="1310">
                  <c:v>1055</c:v>
                </c:pt>
                <c:pt idx="1311">
                  <c:v>1035</c:v>
                </c:pt>
                <c:pt idx="1312">
                  <c:v>1014</c:v>
                </c:pt>
                <c:pt idx="1313">
                  <c:v>985</c:v>
                </c:pt>
                <c:pt idx="1314">
                  <c:v>998</c:v>
                </c:pt>
                <c:pt idx="1315">
                  <c:v>973</c:v>
                </c:pt>
                <c:pt idx="1316">
                  <c:v>968</c:v>
                </c:pt>
                <c:pt idx="1317">
                  <c:v>987</c:v>
                </c:pt>
                <c:pt idx="1318">
                  <c:v>982</c:v>
                </c:pt>
                <c:pt idx="1319">
                  <c:v>996</c:v>
                </c:pt>
                <c:pt idx="1320">
                  <c:v>959</c:v>
                </c:pt>
                <c:pt idx="1321">
                  <c:v>988</c:v>
                </c:pt>
                <c:pt idx="1322">
                  <c:v>961</c:v>
                </c:pt>
                <c:pt idx="1323">
                  <c:v>966</c:v>
                </c:pt>
                <c:pt idx="1324">
                  <c:v>948</c:v>
                </c:pt>
                <c:pt idx="1325">
                  <c:v>962</c:v>
                </c:pt>
                <c:pt idx="1326">
                  <c:v>950</c:v>
                </c:pt>
                <c:pt idx="1327">
                  <c:v>963</c:v>
                </c:pt>
                <c:pt idx="1328">
                  <c:v>959</c:v>
                </c:pt>
                <c:pt idx="1329">
                  <c:v>942</c:v>
                </c:pt>
                <c:pt idx="1330">
                  <c:v>958</c:v>
                </c:pt>
                <c:pt idx="1331">
                  <c:v>948</c:v>
                </c:pt>
                <c:pt idx="1332">
                  <c:v>919</c:v>
                </c:pt>
                <c:pt idx="1333">
                  <c:v>952</c:v>
                </c:pt>
                <c:pt idx="1334">
                  <c:v>954</c:v>
                </c:pt>
                <c:pt idx="1335">
                  <c:v>954</c:v>
                </c:pt>
                <c:pt idx="1336">
                  <c:v>965</c:v>
                </c:pt>
                <c:pt idx="1337">
                  <c:v>942</c:v>
                </c:pt>
                <c:pt idx="1338">
                  <c:v>954</c:v>
                </c:pt>
                <c:pt idx="1339">
                  <c:v>961</c:v>
                </c:pt>
                <c:pt idx="1340">
                  <c:v>931</c:v>
                </c:pt>
                <c:pt idx="1341">
                  <c:v>954</c:v>
                </c:pt>
                <c:pt idx="1342">
                  <c:v>926</c:v>
                </c:pt>
                <c:pt idx="1343">
                  <c:v>953</c:v>
                </c:pt>
                <c:pt idx="1344">
                  <c:v>961</c:v>
                </c:pt>
                <c:pt idx="1345">
                  <c:v>945</c:v>
                </c:pt>
                <c:pt idx="1346">
                  <c:v>981</c:v>
                </c:pt>
                <c:pt idx="1347">
                  <c:v>960</c:v>
                </c:pt>
                <c:pt idx="1348">
                  <c:v>927</c:v>
                </c:pt>
                <c:pt idx="1349">
                  <c:v>959</c:v>
                </c:pt>
                <c:pt idx="1350">
                  <c:v>966</c:v>
                </c:pt>
                <c:pt idx="1351">
                  <c:v>949</c:v>
                </c:pt>
                <c:pt idx="1352">
                  <c:v>939</c:v>
                </c:pt>
                <c:pt idx="1353">
                  <c:v>954</c:v>
                </c:pt>
                <c:pt idx="1354">
                  <c:v>963</c:v>
                </c:pt>
                <c:pt idx="1355">
                  <c:v>958</c:v>
                </c:pt>
                <c:pt idx="1356">
                  <c:v>958</c:v>
                </c:pt>
                <c:pt idx="1357">
                  <c:v>960</c:v>
                </c:pt>
                <c:pt idx="1358">
                  <c:v>943</c:v>
                </c:pt>
                <c:pt idx="1359">
                  <c:v>947</c:v>
                </c:pt>
                <c:pt idx="1360">
                  <c:v>953</c:v>
                </c:pt>
                <c:pt idx="1361">
                  <c:v>932</c:v>
                </c:pt>
                <c:pt idx="1362">
                  <c:v>937</c:v>
                </c:pt>
                <c:pt idx="1363">
                  <c:v>914</c:v>
                </c:pt>
                <c:pt idx="1364">
                  <c:v>941</c:v>
                </c:pt>
                <c:pt idx="1365">
                  <c:v>976</c:v>
                </c:pt>
                <c:pt idx="1366">
                  <c:v>949</c:v>
                </c:pt>
                <c:pt idx="1367">
                  <c:v>952</c:v>
                </c:pt>
                <c:pt idx="1368">
                  <c:v>942</c:v>
                </c:pt>
                <c:pt idx="1369">
                  <c:v>964</c:v>
                </c:pt>
                <c:pt idx="1370">
                  <c:v>958</c:v>
                </c:pt>
                <c:pt idx="1371">
                  <c:v>950</c:v>
                </c:pt>
                <c:pt idx="1372">
                  <c:v>971</c:v>
                </c:pt>
                <c:pt idx="1373">
                  <c:v>962</c:v>
                </c:pt>
                <c:pt idx="1374">
                  <c:v>970</c:v>
                </c:pt>
                <c:pt idx="1375">
                  <c:v>965</c:v>
                </c:pt>
                <c:pt idx="1376">
                  <c:v>952</c:v>
                </c:pt>
                <c:pt idx="1377">
                  <c:v>990</c:v>
                </c:pt>
                <c:pt idx="1378">
                  <c:v>941</c:v>
                </c:pt>
                <c:pt idx="1379">
                  <c:v>958</c:v>
                </c:pt>
                <c:pt idx="1380">
                  <c:v>976</c:v>
                </c:pt>
                <c:pt idx="1381">
                  <c:v>952</c:v>
                </c:pt>
                <c:pt idx="1382">
                  <c:v>946</c:v>
                </c:pt>
                <c:pt idx="1383">
                  <c:v>964</c:v>
                </c:pt>
                <c:pt idx="1384">
                  <c:v>963</c:v>
                </c:pt>
                <c:pt idx="1385">
                  <c:v>927</c:v>
                </c:pt>
                <c:pt idx="1386">
                  <c:v>957</c:v>
                </c:pt>
                <c:pt idx="1387">
                  <c:v>933</c:v>
                </c:pt>
                <c:pt idx="1388">
                  <c:v>947</c:v>
                </c:pt>
                <c:pt idx="1389">
                  <c:v>951</c:v>
                </c:pt>
                <c:pt idx="1390">
                  <c:v>938</c:v>
                </c:pt>
                <c:pt idx="1391">
                  <c:v>937</c:v>
                </c:pt>
                <c:pt idx="1392">
                  <c:v>955</c:v>
                </c:pt>
                <c:pt idx="1393">
                  <c:v>983</c:v>
                </c:pt>
                <c:pt idx="1394">
                  <c:v>920</c:v>
                </c:pt>
                <c:pt idx="1395">
                  <c:v>963</c:v>
                </c:pt>
                <c:pt idx="1396">
                  <c:v>937</c:v>
                </c:pt>
                <c:pt idx="1397">
                  <c:v>943</c:v>
                </c:pt>
                <c:pt idx="1398">
                  <c:v>938</c:v>
                </c:pt>
                <c:pt idx="1399">
                  <c:v>933</c:v>
                </c:pt>
                <c:pt idx="1400">
                  <c:v>941</c:v>
                </c:pt>
                <c:pt idx="1401">
                  <c:v>961</c:v>
                </c:pt>
                <c:pt idx="1402">
                  <c:v>943</c:v>
                </c:pt>
                <c:pt idx="1403">
                  <c:v>951</c:v>
                </c:pt>
                <c:pt idx="1404">
                  <c:v>982</c:v>
                </c:pt>
                <c:pt idx="1405">
                  <c:v>947</c:v>
                </c:pt>
                <c:pt idx="1406">
                  <c:v>944</c:v>
                </c:pt>
                <c:pt idx="1407">
                  <c:v>953</c:v>
                </c:pt>
                <c:pt idx="1408">
                  <c:v>956</c:v>
                </c:pt>
                <c:pt idx="1409">
                  <c:v>963</c:v>
                </c:pt>
                <c:pt idx="1410">
                  <c:v>941</c:v>
                </c:pt>
                <c:pt idx="1411">
                  <c:v>941</c:v>
                </c:pt>
                <c:pt idx="1412">
                  <c:v>933</c:v>
                </c:pt>
                <c:pt idx="1413">
                  <c:v>940</c:v>
                </c:pt>
                <c:pt idx="1414">
                  <c:v>945</c:v>
                </c:pt>
                <c:pt idx="1415">
                  <c:v>980</c:v>
                </c:pt>
                <c:pt idx="1416">
                  <c:v>980</c:v>
                </c:pt>
                <c:pt idx="1417">
                  <c:v>940</c:v>
                </c:pt>
                <c:pt idx="1418">
                  <c:v>967</c:v>
                </c:pt>
                <c:pt idx="1419">
                  <c:v>975</c:v>
                </c:pt>
                <c:pt idx="1420">
                  <c:v>931</c:v>
                </c:pt>
                <c:pt idx="1421">
                  <c:v>972</c:v>
                </c:pt>
                <c:pt idx="1422">
                  <c:v>946</c:v>
                </c:pt>
                <c:pt idx="1423">
                  <c:v>966</c:v>
                </c:pt>
                <c:pt idx="1424">
                  <c:v>951</c:v>
                </c:pt>
                <c:pt idx="1425">
                  <c:v>982</c:v>
                </c:pt>
                <c:pt idx="1426">
                  <c:v>971</c:v>
                </c:pt>
                <c:pt idx="1427">
                  <c:v>948</c:v>
                </c:pt>
                <c:pt idx="1428">
                  <c:v>983</c:v>
                </c:pt>
                <c:pt idx="1429">
                  <c:v>964</c:v>
                </c:pt>
                <c:pt idx="1430">
                  <c:v>954</c:v>
                </c:pt>
                <c:pt idx="1431">
                  <c:v>968</c:v>
                </c:pt>
                <c:pt idx="1432">
                  <c:v>960</c:v>
                </c:pt>
                <c:pt idx="1433">
                  <c:v>953</c:v>
                </c:pt>
                <c:pt idx="1434">
                  <c:v>949</c:v>
                </c:pt>
                <c:pt idx="1435">
                  <c:v>947</c:v>
                </c:pt>
                <c:pt idx="1436">
                  <c:v>967</c:v>
                </c:pt>
                <c:pt idx="1437">
                  <c:v>987</c:v>
                </c:pt>
                <c:pt idx="1438">
                  <c:v>986</c:v>
                </c:pt>
                <c:pt idx="1439">
                  <c:v>954</c:v>
                </c:pt>
                <c:pt idx="1440">
                  <c:v>954</c:v>
                </c:pt>
                <c:pt idx="1441">
                  <c:v>939</c:v>
                </c:pt>
                <c:pt idx="1442">
                  <c:v>940</c:v>
                </c:pt>
                <c:pt idx="1443">
                  <c:v>948</c:v>
                </c:pt>
                <c:pt idx="1444">
                  <c:v>954</c:v>
                </c:pt>
                <c:pt idx="1445">
                  <c:v>958</c:v>
                </c:pt>
                <c:pt idx="1446">
                  <c:v>949</c:v>
                </c:pt>
                <c:pt idx="1447">
                  <c:v>998</c:v>
                </c:pt>
                <c:pt idx="1448">
                  <c:v>965</c:v>
                </c:pt>
                <c:pt idx="1449">
                  <c:v>963</c:v>
                </c:pt>
                <c:pt idx="1450">
                  <c:v>964</c:v>
                </c:pt>
                <c:pt idx="1451">
                  <c:v>959</c:v>
                </c:pt>
                <c:pt idx="1452">
                  <c:v>964</c:v>
                </c:pt>
                <c:pt idx="1453">
                  <c:v>974</c:v>
                </c:pt>
                <c:pt idx="1454">
                  <c:v>965</c:v>
                </c:pt>
                <c:pt idx="1455">
                  <c:v>958</c:v>
                </c:pt>
                <c:pt idx="1456">
                  <c:v>971</c:v>
                </c:pt>
                <c:pt idx="1457">
                  <c:v>966</c:v>
                </c:pt>
                <c:pt idx="1458">
                  <c:v>962</c:v>
                </c:pt>
                <c:pt idx="1459">
                  <c:v>975</c:v>
                </c:pt>
                <c:pt idx="1460">
                  <c:v>971</c:v>
                </c:pt>
                <c:pt idx="1461">
                  <c:v>960</c:v>
                </c:pt>
                <c:pt idx="1462">
                  <c:v>1004</c:v>
                </c:pt>
                <c:pt idx="1463">
                  <c:v>980</c:v>
                </c:pt>
                <c:pt idx="1464">
                  <c:v>965</c:v>
                </c:pt>
                <c:pt idx="1465">
                  <c:v>963</c:v>
                </c:pt>
                <c:pt idx="1466">
                  <c:v>985</c:v>
                </c:pt>
                <c:pt idx="1467">
                  <c:v>982</c:v>
                </c:pt>
                <c:pt idx="1468">
                  <c:v>991</c:v>
                </c:pt>
                <c:pt idx="1469">
                  <c:v>1013</c:v>
                </c:pt>
                <c:pt idx="1470">
                  <c:v>1001</c:v>
                </c:pt>
                <c:pt idx="1471">
                  <c:v>1023</c:v>
                </c:pt>
                <c:pt idx="1472">
                  <c:v>996</c:v>
                </c:pt>
                <c:pt idx="1473">
                  <c:v>1034</c:v>
                </c:pt>
                <c:pt idx="1474">
                  <c:v>1033</c:v>
                </c:pt>
                <c:pt idx="1475">
                  <c:v>1036</c:v>
                </c:pt>
                <c:pt idx="1476">
                  <c:v>1009</c:v>
                </c:pt>
                <c:pt idx="1477">
                  <c:v>1031</c:v>
                </c:pt>
                <c:pt idx="1478">
                  <c:v>1059</c:v>
                </c:pt>
                <c:pt idx="1479">
                  <c:v>1045</c:v>
                </c:pt>
                <c:pt idx="1480">
                  <c:v>1042</c:v>
                </c:pt>
                <c:pt idx="1481">
                  <c:v>1029</c:v>
                </c:pt>
                <c:pt idx="1482">
                  <c:v>1022</c:v>
                </c:pt>
                <c:pt idx="1483">
                  <c:v>1022</c:v>
                </c:pt>
                <c:pt idx="1484">
                  <c:v>1017</c:v>
                </c:pt>
                <c:pt idx="1485">
                  <c:v>1007</c:v>
                </c:pt>
                <c:pt idx="1486">
                  <c:v>1003</c:v>
                </c:pt>
                <c:pt idx="1487">
                  <c:v>979</c:v>
                </c:pt>
                <c:pt idx="1488">
                  <c:v>971</c:v>
                </c:pt>
                <c:pt idx="1489">
                  <c:v>955</c:v>
                </c:pt>
                <c:pt idx="1490">
                  <c:v>967</c:v>
                </c:pt>
                <c:pt idx="1491">
                  <c:v>970</c:v>
                </c:pt>
                <c:pt idx="1492">
                  <c:v>940</c:v>
                </c:pt>
                <c:pt idx="1493">
                  <c:v>947</c:v>
                </c:pt>
                <c:pt idx="1494">
                  <c:v>964</c:v>
                </c:pt>
                <c:pt idx="1495">
                  <c:v>964</c:v>
                </c:pt>
                <c:pt idx="1496">
                  <c:v>980</c:v>
                </c:pt>
                <c:pt idx="1497">
                  <c:v>941</c:v>
                </c:pt>
                <c:pt idx="1498">
                  <c:v>940</c:v>
                </c:pt>
                <c:pt idx="1499">
                  <c:v>967</c:v>
                </c:pt>
                <c:pt idx="1500">
                  <c:v>966</c:v>
                </c:pt>
                <c:pt idx="1501">
                  <c:v>962</c:v>
                </c:pt>
                <c:pt idx="1502">
                  <c:v>953</c:v>
                </c:pt>
                <c:pt idx="1503">
                  <c:v>959</c:v>
                </c:pt>
                <c:pt idx="1504">
                  <c:v>955</c:v>
                </c:pt>
                <c:pt idx="1505">
                  <c:v>960</c:v>
                </c:pt>
                <c:pt idx="1506">
                  <c:v>927</c:v>
                </c:pt>
                <c:pt idx="1507">
                  <c:v>958</c:v>
                </c:pt>
                <c:pt idx="1508">
                  <c:v>971</c:v>
                </c:pt>
                <c:pt idx="1509">
                  <c:v>959</c:v>
                </c:pt>
                <c:pt idx="1510">
                  <c:v>934</c:v>
                </c:pt>
                <c:pt idx="1511">
                  <c:v>947</c:v>
                </c:pt>
                <c:pt idx="1512">
                  <c:v>955</c:v>
                </c:pt>
                <c:pt idx="1513">
                  <c:v>952</c:v>
                </c:pt>
                <c:pt idx="1514">
                  <c:v>954</c:v>
                </c:pt>
                <c:pt idx="1515">
                  <c:v>922</c:v>
                </c:pt>
                <c:pt idx="1516">
                  <c:v>958</c:v>
                </c:pt>
                <c:pt idx="1517">
                  <c:v>929</c:v>
                </c:pt>
                <c:pt idx="1518">
                  <c:v>931</c:v>
                </c:pt>
                <c:pt idx="1519">
                  <c:v>939</c:v>
                </c:pt>
                <c:pt idx="1520">
                  <c:v>945</c:v>
                </c:pt>
                <c:pt idx="1521">
                  <c:v>965</c:v>
                </c:pt>
                <c:pt idx="1522">
                  <c:v>961</c:v>
                </c:pt>
                <c:pt idx="1523">
                  <c:v>918</c:v>
                </c:pt>
                <c:pt idx="1524">
                  <c:v>921</c:v>
                </c:pt>
                <c:pt idx="1525">
                  <c:v>960</c:v>
                </c:pt>
                <c:pt idx="1526">
                  <c:v>983</c:v>
                </c:pt>
                <c:pt idx="1527">
                  <c:v>969</c:v>
                </c:pt>
                <c:pt idx="1528">
                  <c:v>930</c:v>
                </c:pt>
                <c:pt idx="1529">
                  <c:v>938</c:v>
                </c:pt>
                <c:pt idx="1530">
                  <c:v>937</c:v>
                </c:pt>
                <c:pt idx="1531">
                  <c:v>972</c:v>
                </c:pt>
                <c:pt idx="1532">
                  <c:v>957</c:v>
                </c:pt>
                <c:pt idx="1533">
                  <c:v>932</c:v>
                </c:pt>
                <c:pt idx="1534">
                  <c:v>941</c:v>
                </c:pt>
                <c:pt idx="1535">
                  <c:v>939</c:v>
                </c:pt>
                <c:pt idx="1536">
                  <c:v>956</c:v>
                </c:pt>
                <c:pt idx="1537">
                  <c:v>922</c:v>
                </c:pt>
                <c:pt idx="1538">
                  <c:v>944</c:v>
                </c:pt>
                <c:pt idx="1539">
                  <c:v>937</c:v>
                </c:pt>
                <c:pt idx="1540">
                  <c:v>928</c:v>
                </c:pt>
                <c:pt idx="1541">
                  <c:v>949</c:v>
                </c:pt>
                <c:pt idx="1542">
                  <c:v>902</c:v>
                </c:pt>
                <c:pt idx="1543">
                  <c:v>947</c:v>
                </c:pt>
                <c:pt idx="1544">
                  <c:v>941</c:v>
                </c:pt>
                <c:pt idx="1545">
                  <c:v>953</c:v>
                </c:pt>
                <c:pt idx="1546">
                  <c:v>934</c:v>
                </c:pt>
                <c:pt idx="1547">
                  <c:v>930</c:v>
                </c:pt>
                <c:pt idx="1548">
                  <c:v>944</c:v>
                </c:pt>
                <c:pt idx="1549">
                  <c:v>922</c:v>
                </c:pt>
                <c:pt idx="1550">
                  <c:v>948</c:v>
                </c:pt>
                <c:pt idx="1551">
                  <c:v>935</c:v>
                </c:pt>
                <c:pt idx="1552">
                  <c:v>928</c:v>
                </c:pt>
                <c:pt idx="1553">
                  <c:v>939</c:v>
                </c:pt>
                <c:pt idx="1554">
                  <c:v>918</c:v>
                </c:pt>
                <c:pt idx="1555">
                  <c:v>929</c:v>
                </c:pt>
                <c:pt idx="1556">
                  <c:v>939</c:v>
                </c:pt>
                <c:pt idx="1557">
                  <c:v>947</c:v>
                </c:pt>
                <c:pt idx="1558">
                  <c:v>946</c:v>
                </c:pt>
                <c:pt idx="1559">
                  <c:v>930</c:v>
                </c:pt>
                <c:pt idx="1560">
                  <c:v>960</c:v>
                </c:pt>
                <c:pt idx="1561">
                  <c:v>920</c:v>
                </c:pt>
                <c:pt idx="1562">
                  <c:v>946</c:v>
                </c:pt>
                <c:pt idx="1563">
                  <c:v>940</c:v>
                </c:pt>
                <c:pt idx="1564">
                  <c:v>951</c:v>
                </c:pt>
                <c:pt idx="1565">
                  <c:v>924</c:v>
                </c:pt>
                <c:pt idx="1566">
                  <c:v>955</c:v>
                </c:pt>
                <c:pt idx="1567">
                  <c:v>942</c:v>
                </c:pt>
                <c:pt idx="1568">
                  <c:v>940</c:v>
                </c:pt>
                <c:pt idx="1569">
                  <c:v>949</c:v>
                </c:pt>
                <c:pt idx="1570">
                  <c:v>921</c:v>
                </c:pt>
                <c:pt idx="1571">
                  <c:v>944</c:v>
                </c:pt>
                <c:pt idx="1572">
                  <c:v>943</c:v>
                </c:pt>
                <c:pt idx="1573">
                  <c:v>932</c:v>
                </c:pt>
                <c:pt idx="1574">
                  <c:v>951</c:v>
                </c:pt>
                <c:pt idx="1575">
                  <c:v>941</c:v>
                </c:pt>
                <c:pt idx="1576">
                  <c:v>940</c:v>
                </c:pt>
                <c:pt idx="1577">
                  <c:v>973</c:v>
                </c:pt>
                <c:pt idx="1578">
                  <c:v>946</c:v>
                </c:pt>
                <c:pt idx="1579">
                  <c:v>922</c:v>
                </c:pt>
                <c:pt idx="1580">
                  <c:v>916</c:v>
                </c:pt>
                <c:pt idx="1581">
                  <c:v>957</c:v>
                </c:pt>
                <c:pt idx="1582">
                  <c:v>932</c:v>
                </c:pt>
                <c:pt idx="1583">
                  <c:v>925</c:v>
                </c:pt>
                <c:pt idx="1584">
                  <c:v>964</c:v>
                </c:pt>
                <c:pt idx="1585">
                  <c:v>945</c:v>
                </c:pt>
                <c:pt idx="1586">
                  <c:v>941</c:v>
                </c:pt>
                <c:pt idx="1587">
                  <c:v>940</c:v>
                </c:pt>
                <c:pt idx="1588">
                  <c:v>928</c:v>
                </c:pt>
                <c:pt idx="1589">
                  <c:v>945</c:v>
                </c:pt>
                <c:pt idx="1590">
                  <c:v>930</c:v>
                </c:pt>
                <c:pt idx="1591">
                  <c:v>956</c:v>
                </c:pt>
                <c:pt idx="1592">
                  <c:v>930</c:v>
                </c:pt>
                <c:pt idx="1593">
                  <c:v>924</c:v>
                </c:pt>
                <c:pt idx="1594">
                  <c:v>929</c:v>
                </c:pt>
                <c:pt idx="1595">
                  <c:v>923</c:v>
                </c:pt>
                <c:pt idx="1596">
                  <c:v>939</c:v>
                </c:pt>
                <c:pt idx="1597">
                  <c:v>931</c:v>
                </c:pt>
                <c:pt idx="1598">
                  <c:v>913</c:v>
                </c:pt>
                <c:pt idx="1599">
                  <c:v>921</c:v>
                </c:pt>
                <c:pt idx="1600">
                  <c:v>924</c:v>
                </c:pt>
                <c:pt idx="1601">
                  <c:v>946</c:v>
                </c:pt>
                <c:pt idx="1602">
                  <c:v>933</c:v>
                </c:pt>
                <c:pt idx="1603">
                  <c:v>932</c:v>
                </c:pt>
                <c:pt idx="1604">
                  <c:v>930</c:v>
                </c:pt>
                <c:pt idx="1605">
                  <c:v>955</c:v>
                </c:pt>
                <c:pt idx="1606">
                  <c:v>937</c:v>
                </c:pt>
                <c:pt idx="1607">
                  <c:v>926</c:v>
                </c:pt>
                <c:pt idx="1608">
                  <c:v>928</c:v>
                </c:pt>
                <c:pt idx="1609">
                  <c:v>930</c:v>
                </c:pt>
                <c:pt idx="1610">
                  <c:v>932</c:v>
                </c:pt>
                <c:pt idx="1611">
                  <c:v>945</c:v>
                </c:pt>
                <c:pt idx="1612">
                  <c:v>931</c:v>
                </c:pt>
                <c:pt idx="1613">
                  <c:v>934</c:v>
                </c:pt>
                <c:pt idx="1614">
                  <c:v>935</c:v>
                </c:pt>
                <c:pt idx="1615">
                  <c:v>957</c:v>
                </c:pt>
                <c:pt idx="1616">
                  <c:v>953</c:v>
                </c:pt>
                <c:pt idx="1617">
                  <c:v>939</c:v>
                </c:pt>
                <c:pt idx="1618">
                  <c:v>917</c:v>
                </c:pt>
                <c:pt idx="1619">
                  <c:v>940</c:v>
                </c:pt>
                <c:pt idx="1620">
                  <c:v>946</c:v>
                </c:pt>
                <c:pt idx="1621">
                  <c:v>947</c:v>
                </c:pt>
                <c:pt idx="1622">
                  <c:v>932</c:v>
                </c:pt>
                <c:pt idx="1623">
                  <c:v>935</c:v>
                </c:pt>
                <c:pt idx="1624">
                  <c:v>930</c:v>
                </c:pt>
                <c:pt idx="1625">
                  <c:v>927</c:v>
                </c:pt>
                <c:pt idx="1626">
                  <c:v>948</c:v>
                </c:pt>
                <c:pt idx="1627">
                  <c:v>938</c:v>
                </c:pt>
                <c:pt idx="1628">
                  <c:v>927</c:v>
                </c:pt>
                <c:pt idx="1629">
                  <c:v>940</c:v>
                </c:pt>
                <c:pt idx="1630">
                  <c:v>968</c:v>
                </c:pt>
                <c:pt idx="1631">
                  <c:v>923</c:v>
                </c:pt>
                <c:pt idx="1632">
                  <c:v>934</c:v>
                </c:pt>
                <c:pt idx="1633">
                  <c:v>941</c:v>
                </c:pt>
                <c:pt idx="1634">
                  <c:v>939</c:v>
                </c:pt>
                <c:pt idx="1635">
                  <c:v>933</c:v>
                </c:pt>
                <c:pt idx="1636">
                  <c:v>949</c:v>
                </c:pt>
                <c:pt idx="1637">
                  <c:v>945</c:v>
                </c:pt>
                <c:pt idx="1638">
                  <c:v>950</c:v>
                </c:pt>
                <c:pt idx="1639">
                  <c:v>948</c:v>
                </c:pt>
                <c:pt idx="1640">
                  <c:v>968</c:v>
                </c:pt>
                <c:pt idx="1641">
                  <c:v>952</c:v>
                </c:pt>
                <c:pt idx="1642">
                  <c:v>970</c:v>
                </c:pt>
                <c:pt idx="1643">
                  <c:v>960</c:v>
                </c:pt>
                <c:pt idx="1644">
                  <c:v>945</c:v>
                </c:pt>
                <c:pt idx="1645">
                  <c:v>916</c:v>
                </c:pt>
                <c:pt idx="1646">
                  <c:v>921</c:v>
                </c:pt>
                <c:pt idx="1647">
                  <c:v>954</c:v>
                </c:pt>
                <c:pt idx="1648">
                  <c:v>965</c:v>
                </c:pt>
                <c:pt idx="1649">
                  <c:v>951</c:v>
                </c:pt>
                <c:pt idx="1650">
                  <c:v>934</c:v>
                </c:pt>
                <c:pt idx="1651">
                  <c:v>963</c:v>
                </c:pt>
                <c:pt idx="1652">
                  <c:v>973</c:v>
                </c:pt>
                <c:pt idx="1653">
                  <c:v>985</c:v>
                </c:pt>
                <c:pt idx="1654">
                  <c:v>978</c:v>
                </c:pt>
                <c:pt idx="1655">
                  <c:v>966</c:v>
                </c:pt>
                <c:pt idx="1656">
                  <c:v>1001</c:v>
                </c:pt>
                <c:pt idx="1657">
                  <c:v>982</c:v>
                </c:pt>
                <c:pt idx="1658">
                  <c:v>992</c:v>
                </c:pt>
                <c:pt idx="1659">
                  <c:v>999</c:v>
                </c:pt>
                <c:pt idx="1660">
                  <c:v>1019</c:v>
                </c:pt>
                <c:pt idx="1661">
                  <c:v>986</c:v>
                </c:pt>
                <c:pt idx="1662">
                  <c:v>1034</c:v>
                </c:pt>
                <c:pt idx="1663">
                  <c:v>1032</c:v>
                </c:pt>
                <c:pt idx="1664">
                  <c:v>1051</c:v>
                </c:pt>
                <c:pt idx="1665">
                  <c:v>1031</c:v>
                </c:pt>
                <c:pt idx="1666">
                  <c:v>1005</c:v>
                </c:pt>
                <c:pt idx="1667">
                  <c:v>974</c:v>
                </c:pt>
                <c:pt idx="1668">
                  <c:v>989</c:v>
                </c:pt>
                <c:pt idx="1669">
                  <c:v>1002</c:v>
                </c:pt>
                <c:pt idx="1670">
                  <c:v>969</c:v>
                </c:pt>
                <c:pt idx="1671">
                  <c:v>974</c:v>
                </c:pt>
                <c:pt idx="1672">
                  <c:v>939</c:v>
                </c:pt>
                <c:pt idx="1673">
                  <c:v>968</c:v>
                </c:pt>
                <c:pt idx="1674">
                  <c:v>952</c:v>
                </c:pt>
                <c:pt idx="1675">
                  <c:v>949</c:v>
                </c:pt>
                <c:pt idx="1676">
                  <c:v>936</c:v>
                </c:pt>
                <c:pt idx="1677">
                  <c:v>950</c:v>
                </c:pt>
                <c:pt idx="1678">
                  <c:v>930</c:v>
                </c:pt>
                <c:pt idx="1679">
                  <c:v>942</c:v>
                </c:pt>
                <c:pt idx="1680">
                  <c:v>935</c:v>
                </c:pt>
                <c:pt idx="1681">
                  <c:v>944</c:v>
                </c:pt>
                <c:pt idx="1682">
                  <c:v>934</c:v>
                </c:pt>
                <c:pt idx="1683">
                  <c:v>938</c:v>
                </c:pt>
                <c:pt idx="1684">
                  <c:v>954</c:v>
                </c:pt>
                <c:pt idx="1685">
                  <c:v>920</c:v>
                </c:pt>
                <c:pt idx="1686">
                  <c:v>933</c:v>
                </c:pt>
                <c:pt idx="1687">
                  <c:v>937</c:v>
                </c:pt>
                <c:pt idx="1688">
                  <c:v>949</c:v>
                </c:pt>
                <c:pt idx="1689">
                  <c:v>939</c:v>
                </c:pt>
                <c:pt idx="1690">
                  <c:v>925</c:v>
                </c:pt>
                <c:pt idx="1691">
                  <c:v>931</c:v>
                </c:pt>
                <c:pt idx="1692">
                  <c:v>931</c:v>
                </c:pt>
                <c:pt idx="1693">
                  <c:v>935</c:v>
                </c:pt>
                <c:pt idx="1694">
                  <c:v>925</c:v>
                </c:pt>
                <c:pt idx="1695">
                  <c:v>928</c:v>
                </c:pt>
                <c:pt idx="1696">
                  <c:v>911</c:v>
                </c:pt>
                <c:pt idx="1697">
                  <c:v>936</c:v>
                </c:pt>
                <c:pt idx="1698">
                  <c:v>925</c:v>
                </c:pt>
                <c:pt idx="1699">
                  <c:v>944</c:v>
                </c:pt>
                <c:pt idx="1700">
                  <c:v>934</c:v>
                </c:pt>
                <c:pt idx="1701">
                  <c:v>926</c:v>
                </c:pt>
                <c:pt idx="1702">
                  <c:v>947</c:v>
                </c:pt>
                <c:pt idx="1703">
                  <c:v>952</c:v>
                </c:pt>
                <c:pt idx="1704">
                  <c:v>905</c:v>
                </c:pt>
                <c:pt idx="1705">
                  <c:v>925</c:v>
                </c:pt>
                <c:pt idx="1706">
                  <c:v>953</c:v>
                </c:pt>
                <c:pt idx="1707">
                  <c:v>913</c:v>
                </c:pt>
                <c:pt idx="1708">
                  <c:v>920</c:v>
                </c:pt>
                <c:pt idx="1709">
                  <c:v>942</c:v>
                </c:pt>
                <c:pt idx="1710">
                  <c:v>925</c:v>
                </c:pt>
                <c:pt idx="1711">
                  <c:v>919</c:v>
                </c:pt>
                <c:pt idx="1712">
                  <c:v>934</c:v>
                </c:pt>
                <c:pt idx="1713">
                  <c:v>930</c:v>
                </c:pt>
                <c:pt idx="1714">
                  <c:v>900</c:v>
                </c:pt>
                <c:pt idx="1715">
                  <c:v>936</c:v>
                </c:pt>
                <c:pt idx="1716">
                  <c:v>922</c:v>
                </c:pt>
                <c:pt idx="1717">
                  <c:v>926</c:v>
                </c:pt>
                <c:pt idx="1718">
                  <c:v>911</c:v>
                </c:pt>
                <c:pt idx="1719">
                  <c:v>905</c:v>
                </c:pt>
                <c:pt idx="1720">
                  <c:v>919</c:v>
                </c:pt>
                <c:pt idx="1721">
                  <c:v>908</c:v>
                </c:pt>
                <c:pt idx="1722">
                  <c:v>918</c:v>
                </c:pt>
                <c:pt idx="1723">
                  <c:v>942</c:v>
                </c:pt>
                <c:pt idx="1724">
                  <c:v>908</c:v>
                </c:pt>
                <c:pt idx="1725">
                  <c:v>913</c:v>
                </c:pt>
                <c:pt idx="1726">
                  <c:v>915</c:v>
                </c:pt>
                <c:pt idx="1727">
                  <c:v>921</c:v>
                </c:pt>
                <c:pt idx="1728">
                  <c:v>930</c:v>
                </c:pt>
                <c:pt idx="1729">
                  <c:v>913</c:v>
                </c:pt>
                <c:pt idx="1730">
                  <c:v>921</c:v>
                </c:pt>
                <c:pt idx="1731">
                  <c:v>921</c:v>
                </c:pt>
                <c:pt idx="1732">
                  <c:v>936</c:v>
                </c:pt>
                <c:pt idx="1733">
                  <c:v>934</c:v>
                </c:pt>
                <c:pt idx="1734">
                  <c:v>932</c:v>
                </c:pt>
                <c:pt idx="1735">
                  <c:v>926</c:v>
                </c:pt>
                <c:pt idx="1736">
                  <c:v>929</c:v>
                </c:pt>
                <c:pt idx="1737">
                  <c:v>919</c:v>
                </c:pt>
                <c:pt idx="1738">
                  <c:v>906</c:v>
                </c:pt>
                <c:pt idx="1739">
                  <c:v>926</c:v>
                </c:pt>
                <c:pt idx="1740">
                  <c:v>917</c:v>
                </c:pt>
                <c:pt idx="1741">
                  <c:v>944</c:v>
                </c:pt>
                <c:pt idx="1742">
                  <c:v>928</c:v>
                </c:pt>
                <c:pt idx="1743">
                  <c:v>937</c:v>
                </c:pt>
                <c:pt idx="1744">
                  <c:v>952</c:v>
                </c:pt>
                <c:pt idx="1745">
                  <c:v>913</c:v>
                </c:pt>
                <c:pt idx="1746">
                  <c:v>921</c:v>
                </c:pt>
                <c:pt idx="1747">
                  <c:v>915</c:v>
                </c:pt>
                <c:pt idx="1748">
                  <c:v>911</c:v>
                </c:pt>
                <c:pt idx="1749">
                  <c:v>923</c:v>
                </c:pt>
                <c:pt idx="1750">
                  <c:v>899</c:v>
                </c:pt>
                <c:pt idx="1751">
                  <c:v>924</c:v>
                </c:pt>
                <c:pt idx="1752">
                  <c:v>910</c:v>
                </c:pt>
                <c:pt idx="1753">
                  <c:v>941</c:v>
                </c:pt>
                <c:pt idx="1754">
                  <c:v>909</c:v>
                </c:pt>
                <c:pt idx="1755">
                  <c:v>927</c:v>
                </c:pt>
                <c:pt idx="1756">
                  <c:v>918</c:v>
                </c:pt>
                <c:pt idx="1757">
                  <c:v>933</c:v>
                </c:pt>
                <c:pt idx="1758">
                  <c:v>937</c:v>
                </c:pt>
                <c:pt idx="1759">
                  <c:v>914</c:v>
                </c:pt>
                <c:pt idx="1760">
                  <c:v>914</c:v>
                </c:pt>
                <c:pt idx="1761">
                  <c:v>924</c:v>
                </c:pt>
                <c:pt idx="1762">
                  <c:v>927</c:v>
                </c:pt>
                <c:pt idx="1763">
                  <c:v>918</c:v>
                </c:pt>
                <c:pt idx="1764">
                  <c:v>905</c:v>
                </c:pt>
                <c:pt idx="1765">
                  <c:v>927</c:v>
                </c:pt>
                <c:pt idx="1766">
                  <c:v>914</c:v>
                </c:pt>
                <c:pt idx="1767">
                  <c:v>922</c:v>
                </c:pt>
                <c:pt idx="1768">
                  <c:v>907</c:v>
                </c:pt>
                <c:pt idx="1769">
                  <c:v>916</c:v>
                </c:pt>
                <c:pt idx="1770">
                  <c:v>950</c:v>
                </c:pt>
                <c:pt idx="1771">
                  <c:v>900</c:v>
                </c:pt>
                <c:pt idx="1772">
                  <c:v>914</c:v>
                </c:pt>
                <c:pt idx="1773">
                  <c:v>909</c:v>
                </c:pt>
                <c:pt idx="1774">
                  <c:v>909</c:v>
                </c:pt>
                <c:pt idx="1775">
                  <c:v>899</c:v>
                </c:pt>
                <c:pt idx="1776">
                  <c:v>909</c:v>
                </c:pt>
                <c:pt idx="1777">
                  <c:v>920</c:v>
                </c:pt>
                <c:pt idx="1778">
                  <c:v>920</c:v>
                </c:pt>
                <c:pt idx="1779">
                  <c:v>916</c:v>
                </c:pt>
                <c:pt idx="1780">
                  <c:v>901</c:v>
                </c:pt>
                <c:pt idx="1781">
                  <c:v>931</c:v>
                </c:pt>
                <c:pt idx="1782">
                  <c:v>935</c:v>
                </c:pt>
                <c:pt idx="1783">
                  <c:v>893</c:v>
                </c:pt>
                <c:pt idx="1784">
                  <c:v>922</c:v>
                </c:pt>
                <c:pt idx="1785">
                  <c:v>920</c:v>
                </c:pt>
                <c:pt idx="1786">
                  <c:v>916</c:v>
                </c:pt>
                <c:pt idx="1787">
                  <c:v>920</c:v>
                </c:pt>
                <c:pt idx="1788">
                  <c:v>941</c:v>
                </c:pt>
                <c:pt idx="1789">
                  <c:v>932</c:v>
                </c:pt>
                <c:pt idx="1790">
                  <c:v>909</c:v>
                </c:pt>
                <c:pt idx="1791">
                  <c:v>913</c:v>
                </c:pt>
                <c:pt idx="1792">
                  <c:v>934</c:v>
                </c:pt>
                <c:pt idx="1793">
                  <c:v>896</c:v>
                </c:pt>
                <c:pt idx="1794">
                  <c:v>904</c:v>
                </c:pt>
                <c:pt idx="1795">
                  <c:v>920</c:v>
                </c:pt>
                <c:pt idx="1796">
                  <c:v>912</c:v>
                </c:pt>
                <c:pt idx="1797">
                  <c:v>937</c:v>
                </c:pt>
                <c:pt idx="1798">
                  <c:v>893</c:v>
                </c:pt>
                <c:pt idx="1799">
                  <c:v>924</c:v>
                </c:pt>
                <c:pt idx="1800">
                  <c:v>931</c:v>
                </c:pt>
                <c:pt idx="1801">
                  <c:v>904</c:v>
                </c:pt>
                <c:pt idx="1802">
                  <c:v>910</c:v>
                </c:pt>
                <c:pt idx="1803">
                  <c:v>918</c:v>
                </c:pt>
                <c:pt idx="1804">
                  <c:v>896</c:v>
                </c:pt>
                <c:pt idx="1805">
                  <c:v>912</c:v>
                </c:pt>
                <c:pt idx="1806">
                  <c:v>923</c:v>
                </c:pt>
                <c:pt idx="1807">
                  <c:v>905</c:v>
                </c:pt>
                <c:pt idx="1808">
                  <c:v>907</c:v>
                </c:pt>
                <c:pt idx="1809">
                  <c:v>903</c:v>
                </c:pt>
                <c:pt idx="1810">
                  <c:v>912</c:v>
                </c:pt>
                <c:pt idx="1811">
                  <c:v>904</c:v>
                </c:pt>
                <c:pt idx="1812">
                  <c:v>900</c:v>
                </c:pt>
                <c:pt idx="1813">
                  <c:v>910</c:v>
                </c:pt>
                <c:pt idx="1814">
                  <c:v>927</c:v>
                </c:pt>
                <c:pt idx="1815">
                  <c:v>911</c:v>
                </c:pt>
                <c:pt idx="1816">
                  <c:v>908</c:v>
                </c:pt>
                <c:pt idx="1817">
                  <c:v>901</c:v>
                </c:pt>
                <c:pt idx="1818">
                  <c:v>901</c:v>
                </c:pt>
                <c:pt idx="1819">
                  <c:v>913</c:v>
                </c:pt>
                <c:pt idx="1820">
                  <c:v>903</c:v>
                </c:pt>
                <c:pt idx="1821">
                  <c:v>933</c:v>
                </c:pt>
                <c:pt idx="1822">
                  <c:v>902</c:v>
                </c:pt>
                <c:pt idx="1823">
                  <c:v>925</c:v>
                </c:pt>
                <c:pt idx="1824">
                  <c:v>908</c:v>
                </c:pt>
                <c:pt idx="1825">
                  <c:v>914</c:v>
                </c:pt>
                <c:pt idx="1826">
                  <c:v>905</c:v>
                </c:pt>
                <c:pt idx="1827">
                  <c:v>916</c:v>
                </c:pt>
                <c:pt idx="1828">
                  <c:v>919</c:v>
                </c:pt>
                <c:pt idx="1829">
                  <c:v>903</c:v>
                </c:pt>
                <c:pt idx="1830">
                  <c:v>914</c:v>
                </c:pt>
                <c:pt idx="1831">
                  <c:v>899</c:v>
                </c:pt>
                <c:pt idx="1832">
                  <c:v>926</c:v>
                </c:pt>
                <c:pt idx="1833">
                  <c:v>906</c:v>
                </c:pt>
                <c:pt idx="1834">
                  <c:v>940</c:v>
                </c:pt>
                <c:pt idx="1835">
                  <c:v>916</c:v>
                </c:pt>
                <c:pt idx="1836">
                  <c:v>924</c:v>
                </c:pt>
                <c:pt idx="1837">
                  <c:v>926</c:v>
                </c:pt>
                <c:pt idx="1838">
                  <c:v>914</c:v>
                </c:pt>
                <c:pt idx="1839">
                  <c:v>897</c:v>
                </c:pt>
                <c:pt idx="1840">
                  <c:v>930</c:v>
                </c:pt>
                <c:pt idx="1841">
                  <c:v>937</c:v>
                </c:pt>
                <c:pt idx="1842">
                  <c:v>914</c:v>
                </c:pt>
                <c:pt idx="1843">
                  <c:v>905</c:v>
                </c:pt>
                <c:pt idx="1844">
                  <c:v>948</c:v>
                </c:pt>
                <c:pt idx="1845">
                  <c:v>948</c:v>
                </c:pt>
                <c:pt idx="1846">
                  <c:v>935</c:v>
                </c:pt>
                <c:pt idx="1847">
                  <c:v>943</c:v>
                </c:pt>
                <c:pt idx="1848">
                  <c:v>916</c:v>
                </c:pt>
                <c:pt idx="1849">
                  <c:v>934</c:v>
                </c:pt>
                <c:pt idx="1850">
                  <c:v>924</c:v>
                </c:pt>
                <c:pt idx="1851">
                  <c:v>942</c:v>
                </c:pt>
                <c:pt idx="1852">
                  <c:v>934</c:v>
                </c:pt>
                <c:pt idx="1853">
                  <c:v>939</c:v>
                </c:pt>
                <c:pt idx="1854">
                  <c:v>960</c:v>
                </c:pt>
                <c:pt idx="1855">
                  <c:v>956</c:v>
                </c:pt>
                <c:pt idx="1856">
                  <c:v>968</c:v>
                </c:pt>
                <c:pt idx="1857">
                  <c:v>945</c:v>
                </c:pt>
                <c:pt idx="1858">
                  <c:v>950</c:v>
                </c:pt>
                <c:pt idx="1859">
                  <c:v>939</c:v>
                </c:pt>
                <c:pt idx="1860">
                  <c:v>982</c:v>
                </c:pt>
                <c:pt idx="1861">
                  <c:v>959</c:v>
                </c:pt>
                <c:pt idx="1862">
                  <c:v>968</c:v>
                </c:pt>
                <c:pt idx="1863">
                  <c:v>960</c:v>
                </c:pt>
                <c:pt idx="1864">
                  <c:v>951</c:v>
                </c:pt>
                <c:pt idx="1865">
                  <c:v>993</c:v>
                </c:pt>
                <c:pt idx="1866">
                  <c:v>947</c:v>
                </c:pt>
                <c:pt idx="1867">
                  <c:v>964</c:v>
                </c:pt>
                <c:pt idx="1868">
                  <c:v>991</c:v>
                </c:pt>
                <c:pt idx="1869">
                  <c:v>990</c:v>
                </c:pt>
                <c:pt idx="1870">
                  <c:v>998</c:v>
                </c:pt>
                <c:pt idx="1871">
                  <c:v>1005</c:v>
                </c:pt>
                <c:pt idx="1872">
                  <c:v>1009</c:v>
                </c:pt>
                <c:pt idx="1873">
                  <c:v>1023</c:v>
                </c:pt>
                <c:pt idx="1874">
                  <c:v>1037</c:v>
                </c:pt>
                <c:pt idx="1875">
                  <c:v>1042</c:v>
                </c:pt>
                <c:pt idx="1876">
                  <c:v>1044</c:v>
                </c:pt>
                <c:pt idx="1877">
                  <c:v>1032</c:v>
                </c:pt>
                <c:pt idx="1878">
                  <c:v>1047</c:v>
                </c:pt>
                <c:pt idx="1879">
                  <c:v>1018</c:v>
                </c:pt>
                <c:pt idx="1880">
                  <c:v>1046</c:v>
                </c:pt>
                <c:pt idx="1881">
                  <c:v>985</c:v>
                </c:pt>
                <c:pt idx="1882">
                  <c:v>982</c:v>
                </c:pt>
                <c:pt idx="1883">
                  <c:v>984</c:v>
                </c:pt>
                <c:pt idx="1884">
                  <c:v>971</c:v>
                </c:pt>
                <c:pt idx="1885">
                  <c:v>974</c:v>
                </c:pt>
                <c:pt idx="1886">
                  <c:v>971</c:v>
                </c:pt>
                <c:pt idx="1887">
                  <c:v>979</c:v>
                </c:pt>
                <c:pt idx="1888">
                  <c:v>929</c:v>
                </c:pt>
                <c:pt idx="1889">
                  <c:v>947</c:v>
                </c:pt>
                <c:pt idx="1890">
                  <c:v>933</c:v>
                </c:pt>
                <c:pt idx="1891">
                  <c:v>920</c:v>
                </c:pt>
                <c:pt idx="1892">
                  <c:v>937</c:v>
                </c:pt>
                <c:pt idx="1893">
                  <c:v>927</c:v>
                </c:pt>
                <c:pt idx="1894">
                  <c:v>909</c:v>
                </c:pt>
                <c:pt idx="1895">
                  <c:v>912</c:v>
                </c:pt>
                <c:pt idx="1896">
                  <c:v>912</c:v>
                </c:pt>
                <c:pt idx="1897">
                  <c:v>903</c:v>
                </c:pt>
                <c:pt idx="1898">
                  <c:v>900</c:v>
                </c:pt>
                <c:pt idx="1899">
                  <c:v>921</c:v>
                </c:pt>
                <c:pt idx="1900">
                  <c:v>912</c:v>
                </c:pt>
                <c:pt idx="1901">
                  <c:v>909</c:v>
                </c:pt>
                <c:pt idx="1902">
                  <c:v>915</c:v>
                </c:pt>
                <c:pt idx="1903">
                  <c:v>916</c:v>
                </c:pt>
                <c:pt idx="1904">
                  <c:v>910</c:v>
                </c:pt>
                <c:pt idx="1905">
                  <c:v>917</c:v>
                </c:pt>
                <c:pt idx="1906">
                  <c:v>920</c:v>
                </c:pt>
                <c:pt idx="1907">
                  <c:v>930</c:v>
                </c:pt>
                <c:pt idx="1908">
                  <c:v>914</c:v>
                </c:pt>
                <c:pt idx="1909">
                  <c:v>915</c:v>
                </c:pt>
                <c:pt idx="1910">
                  <c:v>934</c:v>
                </c:pt>
                <c:pt idx="1911">
                  <c:v>934</c:v>
                </c:pt>
                <c:pt idx="1912">
                  <c:v>938</c:v>
                </c:pt>
                <c:pt idx="1913">
                  <c:v>926</c:v>
                </c:pt>
                <c:pt idx="1914">
                  <c:v>967</c:v>
                </c:pt>
                <c:pt idx="1915">
                  <c:v>981</c:v>
                </c:pt>
                <c:pt idx="1916">
                  <c:v>928</c:v>
                </c:pt>
                <c:pt idx="1917">
                  <c:v>953</c:v>
                </c:pt>
                <c:pt idx="1918">
                  <c:v>921</c:v>
                </c:pt>
                <c:pt idx="1919">
                  <c:v>951</c:v>
                </c:pt>
                <c:pt idx="1920">
                  <c:v>988</c:v>
                </c:pt>
                <c:pt idx="1921">
                  <c:v>985</c:v>
                </c:pt>
                <c:pt idx="1922">
                  <c:v>1015</c:v>
                </c:pt>
                <c:pt idx="1923">
                  <c:v>1038</c:v>
                </c:pt>
                <c:pt idx="1924">
                  <c:v>1036</c:v>
                </c:pt>
                <c:pt idx="1925">
                  <c:v>1042</c:v>
                </c:pt>
                <c:pt idx="1926">
                  <c:v>1035</c:v>
                </c:pt>
                <c:pt idx="1927">
                  <c:v>1072</c:v>
                </c:pt>
                <c:pt idx="1928">
                  <c:v>1002</c:v>
                </c:pt>
                <c:pt idx="1929">
                  <c:v>991</c:v>
                </c:pt>
                <c:pt idx="1930">
                  <c:v>1006</c:v>
                </c:pt>
                <c:pt idx="1931">
                  <c:v>998</c:v>
                </c:pt>
                <c:pt idx="1932">
                  <c:v>951</c:v>
                </c:pt>
                <c:pt idx="1933">
                  <c:v>948</c:v>
                </c:pt>
                <c:pt idx="1934">
                  <c:v>930</c:v>
                </c:pt>
                <c:pt idx="1935">
                  <c:v>948</c:v>
                </c:pt>
                <c:pt idx="1936">
                  <c:v>927</c:v>
                </c:pt>
                <c:pt idx="1937">
                  <c:v>936</c:v>
                </c:pt>
                <c:pt idx="1938">
                  <c:v>950</c:v>
                </c:pt>
                <c:pt idx="1939">
                  <c:v>906</c:v>
                </c:pt>
                <c:pt idx="1940">
                  <c:v>926</c:v>
                </c:pt>
                <c:pt idx="1941">
                  <c:v>903</c:v>
                </c:pt>
                <c:pt idx="1942">
                  <c:v>925</c:v>
                </c:pt>
                <c:pt idx="1943">
                  <c:v>910</c:v>
                </c:pt>
                <c:pt idx="1944">
                  <c:v>911</c:v>
                </c:pt>
                <c:pt idx="1945">
                  <c:v>912</c:v>
                </c:pt>
                <c:pt idx="1946">
                  <c:v>925</c:v>
                </c:pt>
                <c:pt idx="1947">
                  <c:v>927</c:v>
                </c:pt>
                <c:pt idx="1948">
                  <c:v>894</c:v>
                </c:pt>
                <c:pt idx="1949">
                  <c:v>889</c:v>
                </c:pt>
                <c:pt idx="1950">
                  <c:v>913</c:v>
                </c:pt>
                <c:pt idx="1951">
                  <c:v>913</c:v>
                </c:pt>
                <c:pt idx="1952">
                  <c:v>877</c:v>
                </c:pt>
                <c:pt idx="1953">
                  <c:v>895</c:v>
                </c:pt>
                <c:pt idx="1954">
                  <c:v>912</c:v>
                </c:pt>
                <c:pt idx="1955">
                  <c:v>908</c:v>
                </c:pt>
                <c:pt idx="1956">
                  <c:v>896</c:v>
                </c:pt>
                <c:pt idx="1957">
                  <c:v>891</c:v>
                </c:pt>
                <c:pt idx="1958">
                  <c:v>873</c:v>
                </c:pt>
                <c:pt idx="1959">
                  <c:v>899</c:v>
                </c:pt>
                <c:pt idx="1960">
                  <c:v>912</c:v>
                </c:pt>
                <c:pt idx="1961">
                  <c:v>907</c:v>
                </c:pt>
                <c:pt idx="1962">
                  <c:v>906</c:v>
                </c:pt>
                <c:pt idx="1963">
                  <c:v>897</c:v>
                </c:pt>
                <c:pt idx="1964">
                  <c:v>897</c:v>
                </c:pt>
                <c:pt idx="1965">
                  <c:v>902</c:v>
                </c:pt>
                <c:pt idx="1966">
                  <c:v>883</c:v>
                </c:pt>
                <c:pt idx="1967">
                  <c:v>865</c:v>
                </c:pt>
                <c:pt idx="1968">
                  <c:v>906</c:v>
                </c:pt>
                <c:pt idx="1969">
                  <c:v>886</c:v>
                </c:pt>
                <c:pt idx="1970">
                  <c:v>901</c:v>
                </c:pt>
                <c:pt idx="1971">
                  <c:v>883</c:v>
                </c:pt>
                <c:pt idx="1972">
                  <c:v>895</c:v>
                </c:pt>
                <c:pt idx="1973">
                  <c:v>895</c:v>
                </c:pt>
              </c:numCache>
            </c:numRef>
          </c:yVal>
          <c:smooth val="0"/>
          <c:extLst xmlns:c16r2="http://schemas.microsoft.com/office/drawing/2015/06/chart">
            <c:ext xmlns:c16="http://schemas.microsoft.com/office/drawing/2014/chart" uri="{C3380CC4-5D6E-409C-BE32-E72D297353CC}">
              <c16:uniqueId val="{00000003-9147-7C4A-A61D-A4BC12C2D229}"/>
            </c:ext>
          </c:extLst>
        </c:ser>
        <c:dLbls>
          <c:showLegendKey val="0"/>
          <c:showVal val="0"/>
          <c:showCatName val="0"/>
          <c:showSerName val="0"/>
          <c:showPercent val="0"/>
          <c:showBubbleSize val="0"/>
        </c:dLbls>
        <c:axId val="239847296"/>
        <c:axId val="243716096"/>
      </c:scatterChart>
      <c:valAx>
        <c:axId val="239847296"/>
        <c:scaling>
          <c:orientation val="minMax"/>
          <c:max val="50"/>
          <c:min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2 Thet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716096"/>
        <c:crosses val="autoZero"/>
        <c:crossBetween val="midCat"/>
      </c:valAx>
      <c:valAx>
        <c:axId val="2437160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847296"/>
        <c:crosses val="autoZero"/>
        <c:crossBetween val="midCat"/>
      </c:valAx>
      <c:spPr>
        <a:noFill/>
        <a:ln>
          <a:noFill/>
        </a:ln>
        <a:effectLst/>
      </c:spPr>
    </c:plotArea>
    <c:legend>
      <c:legendPos val="r"/>
      <c:layout>
        <c:manualLayout>
          <c:xMode val="edge"/>
          <c:yMode val="edge"/>
          <c:x val="0.76692485947980804"/>
          <c:y val="0.29024091845573402"/>
          <c:w val="0.22532019674353401"/>
          <c:h val="0.419518163088533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Edited - T Proflile swapped'!$E$1</c:f>
              <c:strCache>
                <c:ptCount val="1"/>
                <c:pt idx="0">
                  <c:v>Temperature 1(°C)</c:v>
                </c:pt>
              </c:strCache>
            </c:strRef>
          </c:tx>
          <c:marker>
            <c:symbol val="none"/>
          </c:marker>
          <c:xVal>
            <c:numRef>
              <c:f>'Edited - T Proflile swapped'!$B$2:$B$1601</c:f>
              <c:numCache>
                <c:formatCode>General</c:formatCode>
                <c:ptCount val="1600"/>
                <c:pt idx="0">
                  <c:v>0</c:v>
                </c:pt>
                <c:pt idx="1">
                  <c:v>0.99999999999695888</c:v>
                </c:pt>
                <c:pt idx="2">
                  <c:v>0.99999999999695888</c:v>
                </c:pt>
                <c:pt idx="3">
                  <c:v>1.9999999999939178</c:v>
                </c:pt>
                <c:pt idx="4">
                  <c:v>1.9999999999939178</c:v>
                </c:pt>
                <c:pt idx="5">
                  <c:v>2.9999999999908766</c:v>
                </c:pt>
                <c:pt idx="6">
                  <c:v>2.9999999999908766</c:v>
                </c:pt>
                <c:pt idx="7">
                  <c:v>3.9999999999974278</c:v>
                </c:pt>
                <c:pt idx="8">
                  <c:v>3.9999999999974278</c:v>
                </c:pt>
                <c:pt idx="9">
                  <c:v>4.9999999999943867</c:v>
                </c:pt>
                <c:pt idx="10">
                  <c:v>4.9999999999943867</c:v>
                </c:pt>
                <c:pt idx="11">
                  <c:v>6.0000000000009379</c:v>
                </c:pt>
                <c:pt idx="12">
                  <c:v>6.0000000000009379</c:v>
                </c:pt>
                <c:pt idx="13">
                  <c:v>6.9999999999978968</c:v>
                </c:pt>
                <c:pt idx="14">
                  <c:v>6.9999999999978968</c:v>
                </c:pt>
                <c:pt idx="15">
                  <c:v>7.9999999999948557</c:v>
                </c:pt>
                <c:pt idx="16">
                  <c:v>7.9999999999948557</c:v>
                </c:pt>
                <c:pt idx="17">
                  <c:v>8.9999999999918145</c:v>
                </c:pt>
                <c:pt idx="18">
                  <c:v>8.9999999999918145</c:v>
                </c:pt>
                <c:pt idx="19">
                  <c:v>9.9999999999983658</c:v>
                </c:pt>
                <c:pt idx="20">
                  <c:v>9.9999999999983658</c:v>
                </c:pt>
                <c:pt idx="21">
                  <c:v>10.999999999995325</c:v>
                </c:pt>
                <c:pt idx="22">
                  <c:v>10.999999999995325</c:v>
                </c:pt>
                <c:pt idx="23">
                  <c:v>11.999999999992284</c:v>
                </c:pt>
                <c:pt idx="24">
                  <c:v>11.999999999992284</c:v>
                </c:pt>
                <c:pt idx="25">
                  <c:v>12.999999999998835</c:v>
                </c:pt>
                <c:pt idx="26">
                  <c:v>12.999999999998835</c:v>
                </c:pt>
                <c:pt idx="27">
                  <c:v>13.999999999995794</c:v>
                </c:pt>
                <c:pt idx="28">
                  <c:v>13.999999999995794</c:v>
                </c:pt>
                <c:pt idx="29">
                  <c:v>14.999999999992752</c:v>
                </c:pt>
                <c:pt idx="30">
                  <c:v>14.999999999992752</c:v>
                </c:pt>
                <c:pt idx="31">
                  <c:v>15.999999999989711</c:v>
                </c:pt>
                <c:pt idx="32">
                  <c:v>15.999999999989711</c:v>
                </c:pt>
                <c:pt idx="33">
                  <c:v>16.999999999996263</c:v>
                </c:pt>
                <c:pt idx="34">
                  <c:v>16.999999999996263</c:v>
                </c:pt>
                <c:pt idx="35">
                  <c:v>17.999999999993221</c:v>
                </c:pt>
                <c:pt idx="36">
                  <c:v>17.999999999993221</c:v>
                </c:pt>
                <c:pt idx="37">
                  <c:v>18.999999999999773</c:v>
                </c:pt>
                <c:pt idx="38">
                  <c:v>18.999999999999773</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87</c:v>
                </c:pt>
                <c:pt idx="56">
                  <c:v>27.999999999991587</c:v>
                </c:pt>
                <c:pt idx="57">
                  <c:v>28.999999999998138</c:v>
                </c:pt>
                <c:pt idx="58">
                  <c:v>28.999999999998138</c:v>
                </c:pt>
                <c:pt idx="59">
                  <c:v>29.999999999995097</c:v>
                </c:pt>
                <c:pt idx="60">
                  <c:v>29.999999999995097</c:v>
                </c:pt>
                <c:pt idx="61">
                  <c:v>30.999999999992056</c:v>
                </c:pt>
                <c:pt idx="62">
                  <c:v>30.999999999992056</c:v>
                </c:pt>
                <c:pt idx="63">
                  <c:v>31.999999999998607</c:v>
                </c:pt>
                <c:pt idx="64">
                  <c:v>31.999999999998607</c:v>
                </c:pt>
                <c:pt idx="65">
                  <c:v>32.999999999995566</c:v>
                </c:pt>
                <c:pt idx="66">
                  <c:v>32.999999999995566</c:v>
                </c:pt>
                <c:pt idx="67">
                  <c:v>33.999999999992525</c:v>
                </c:pt>
                <c:pt idx="68">
                  <c:v>33.999999999992525</c:v>
                </c:pt>
                <c:pt idx="69">
                  <c:v>34.999999999989484</c:v>
                </c:pt>
                <c:pt idx="70">
                  <c:v>34.999999999989484</c:v>
                </c:pt>
                <c:pt idx="71">
                  <c:v>35.999999999996035</c:v>
                </c:pt>
                <c:pt idx="72">
                  <c:v>35.999999999996035</c:v>
                </c:pt>
                <c:pt idx="73">
                  <c:v>36.999999999992994</c:v>
                </c:pt>
                <c:pt idx="74">
                  <c:v>36.999999999992994</c:v>
                </c:pt>
                <c:pt idx="75">
                  <c:v>37.999999999999545</c:v>
                </c:pt>
                <c:pt idx="76">
                  <c:v>37.999999999999545</c:v>
                </c:pt>
                <c:pt idx="77">
                  <c:v>38.999999999996504</c:v>
                </c:pt>
                <c:pt idx="78">
                  <c:v>38.999999999996504</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36</c:v>
                </c:pt>
                <c:pt idx="118">
                  <c:v>58.999999999993236</c:v>
                </c:pt>
                <c:pt idx="119">
                  <c:v>59.999999999990195</c:v>
                </c:pt>
                <c:pt idx="120">
                  <c:v>59.999999999990195</c:v>
                </c:pt>
                <c:pt idx="121">
                  <c:v>60.999999999996746</c:v>
                </c:pt>
                <c:pt idx="122">
                  <c:v>60.999999999996746</c:v>
                </c:pt>
                <c:pt idx="123">
                  <c:v>61.999999999993705</c:v>
                </c:pt>
                <c:pt idx="124">
                  <c:v>61.999999999993705</c:v>
                </c:pt>
                <c:pt idx="125">
                  <c:v>63.000000000000256</c:v>
                </c:pt>
                <c:pt idx="126">
                  <c:v>63.000000000000256</c:v>
                </c:pt>
                <c:pt idx="127">
                  <c:v>63.999999999997215</c:v>
                </c:pt>
                <c:pt idx="128">
                  <c:v>63.999999999997215</c:v>
                </c:pt>
                <c:pt idx="129">
                  <c:v>64.999999999994174</c:v>
                </c:pt>
                <c:pt idx="130">
                  <c:v>64.999999999994174</c:v>
                </c:pt>
                <c:pt idx="131">
                  <c:v>65.999999999991132</c:v>
                </c:pt>
                <c:pt idx="132">
                  <c:v>65.999999999991132</c:v>
                </c:pt>
                <c:pt idx="133">
                  <c:v>66.999999999997684</c:v>
                </c:pt>
                <c:pt idx="134">
                  <c:v>66.999999999997684</c:v>
                </c:pt>
                <c:pt idx="135">
                  <c:v>67.999999999994643</c:v>
                </c:pt>
                <c:pt idx="136">
                  <c:v>67.999999999994643</c:v>
                </c:pt>
                <c:pt idx="137">
                  <c:v>69.000000000001194</c:v>
                </c:pt>
                <c:pt idx="138">
                  <c:v>69.000000000001194</c:v>
                </c:pt>
                <c:pt idx="139">
                  <c:v>69.999999999998153</c:v>
                </c:pt>
                <c:pt idx="140">
                  <c:v>69.999999999998153</c:v>
                </c:pt>
                <c:pt idx="141">
                  <c:v>70.999999999995111</c:v>
                </c:pt>
                <c:pt idx="142">
                  <c:v>70.999999999995111</c:v>
                </c:pt>
                <c:pt idx="143">
                  <c:v>71.99999999999207</c:v>
                </c:pt>
                <c:pt idx="144">
                  <c:v>71.99999999999207</c:v>
                </c:pt>
                <c:pt idx="145">
                  <c:v>72.999999999989029</c:v>
                </c:pt>
                <c:pt idx="146">
                  <c:v>72.999999999989029</c:v>
                </c:pt>
                <c:pt idx="147">
                  <c:v>73.99999999999558</c:v>
                </c:pt>
                <c:pt idx="148">
                  <c:v>73.99999999999558</c:v>
                </c:pt>
                <c:pt idx="149">
                  <c:v>74.999999999992539</c:v>
                </c:pt>
                <c:pt idx="150">
                  <c:v>74.999999999992539</c:v>
                </c:pt>
                <c:pt idx="151">
                  <c:v>75.999999999999091</c:v>
                </c:pt>
                <c:pt idx="152">
                  <c:v>75.999999999999091</c:v>
                </c:pt>
                <c:pt idx="153">
                  <c:v>76.999999999996049</c:v>
                </c:pt>
                <c:pt idx="154">
                  <c:v>76.999999999996049</c:v>
                </c:pt>
                <c:pt idx="155">
                  <c:v>77.999999999993008</c:v>
                </c:pt>
                <c:pt idx="156">
                  <c:v>77.999999999993008</c:v>
                </c:pt>
                <c:pt idx="157">
                  <c:v>78.999999999989967</c:v>
                </c:pt>
                <c:pt idx="158">
                  <c:v>78.999999999989967</c:v>
                </c:pt>
                <c:pt idx="159">
                  <c:v>79.999999999996518</c:v>
                </c:pt>
                <c:pt idx="160">
                  <c:v>79.999999999996518</c:v>
                </c:pt>
                <c:pt idx="161">
                  <c:v>80.999999999993477</c:v>
                </c:pt>
                <c:pt idx="162">
                  <c:v>80.999999999993477</c:v>
                </c:pt>
                <c:pt idx="163">
                  <c:v>82.000000000000028</c:v>
                </c:pt>
                <c:pt idx="164">
                  <c:v>82.000000000000028</c:v>
                </c:pt>
                <c:pt idx="165">
                  <c:v>82.999999999996987</c:v>
                </c:pt>
                <c:pt idx="166">
                  <c:v>82.999999999996987</c:v>
                </c:pt>
                <c:pt idx="167">
                  <c:v>83.999999999993946</c:v>
                </c:pt>
                <c:pt idx="168">
                  <c:v>83.999999999993946</c:v>
                </c:pt>
                <c:pt idx="169">
                  <c:v>84.999999999990905</c:v>
                </c:pt>
                <c:pt idx="170">
                  <c:v>84.999999999990905</c:v>
                </c:pt>
                <c:pt idx="171">
                  <c:v>85.999999999997456</c:v>
                </c:pt>
                <c:pt idx="172">
                  <c:v>85.999999999997456</c:v>
                </c:pt>
                <c:pt idx="173">
                  <c:v>86.999999999994415</c:v>
                </c:pt>
                <c:pt idx="174">
                  <c:v>86.999999999994415</c:v>
                </c:pt>
                <c:pt idx="175">
                  <c:v>88.000000000000966</c:v>
                </c:pt>
                <c:pt idx="176">
                  <c:v>88.000000000000966</c:v>
                </c:pt>
                <c:pt idx="177">
                  <c:v>88.999999999997925</c:v>
                </c:pt>
                <c:pt idx="178">
                  <c:v>88.999999999997925</c:v>
                </c:pt>
                <c:pt idx="179">
                  <c:v>89.999999999994884</c:v>
                </c:pt>
                <c:pt idx="180">
                  <c:v>89.999999999994884</c:v>
                </c:pt>
                <c:pt idx="181">
                  <c:v>90.999999999991843</c:v>
                </c:pt>
                <c:pt idx="182">
                  <c:v>90.999999999991843</c:v>
                </c:pt>
                <c:pt idx="183">
                  <c:v>91.999999999988802</c:v>
                </c:pt>
                <c:pt idx="184">
                  <c:v>91.999999999988802</c:v>
                </c:pt>
                <c:pt idx="185">
                  <c:v>92.999999999995353</c:v>
                </c:pt>
                <c:pt idx="186">
                  <c:v>92.999999999995353</c:v>
                </c:pt>
                <c:pt idx="187">
                  <c:v>93.999999999992312</c:v>
                </c:pt>
                <c:pt idx="188">
                  <c:v>93.999999999992312</c:v>
                </c:pt>
                <c:pt idx="189">
                  <c:v>94.999999999998863</c:v>
                </c:pt>
                <c:pt idx="190">
                  <c:v>94.999999999998863</c:v>
                </c:pt>
                <c:pt idx="191">
                  <c:v>95.999999999995822</c:v>
                </c:pt>
                <c:pt idx="192">
                  <c:v>95.999999999995822</c:v>
                </c:pt>
                <c:pt idx="193">
                  <c:v>96.999999999992781</c:v>
                </c:pt>
                <c:pt idx="194">
                  <c:v>96.999999999992781</c:v>
                </c:pt>
                <c:pt idx="195">
                  <c:v>97.99999999998974</c:v>
                </c:pt>
                <c:pt idx="196">
                  <c:v>97.99999999998974</c:v>
                </c:pt>
                <c:pt idx="197">
                  <c:v>98.999999999996291</c:v>
                </c:pt>
                <c:pt idx="198">
                  <c:v>98.999999999996291</c:v>
                </c:pt>
                <c:pt idx="199">
                  <c:v>99.99999999999325</c:v>
                </c:pt>
                <c:pt idx="200">
                  <c:v>99.99999999999325</c:v>
                </c:pt>
                <c:pt idx="201">
                  <c:v>100.9999999999998</c:v>
                </c:pt>
                <c:pt idx="202">
                  <c:v>100.9999999999998</c:v>
                </c:pt>
                <c:pt idx="203">
                  <c:v>101.99999999999676</c:v>
                </c:pt>
                <c:pt idx="204">
                  <c:v>101.99999999999676</c:v>
                </c:pt>
                <c:pt idx="205">
                  <c:v>102.99999999999372</c:v>
                </c:pt>
                <c:pt idx="206">
                  <c:v>102.99999999999372</c:v>
                </c:pt>
                <c:pt idx="207">
                  <c:v>103.99999999999068</c:v>
                </c:pt>
                <c:pt idx="208">
                  <c:v>103.99999999999068</c:v>
                </c:pt>
                <c:pt idx="209">
                  <c:v>104.99999999999723</c:v>
                </c:pt>
                <c:pt idx="210">
                  <c:v>104.99999999999723</c:v>
                </c:pt>
                <c:pt idx="211">
                  <c:v>105.99999999999419</c:v>
                </c:pt>
                <c:pt idx="212">
                  <c:v>105.99999999999419</c:v>
                </c:pt>
                <c:pt idx="213">
                  <c:v>107.00000000000074</c:v>
                </c:pt>
                <c:pt idx="214">
                  <c:v>107.00000000000074</c:v>
                </c:pt>
                <c:pt idx="215">
                  <c:v>107.9999999999977</c:v>
                </c:pt>
                <c:pt idx="216">
                  <c:v>107.9999999999977</c:v>
                </c:pt>
                <c:pt idx="217">
                  <c:v>108.99999999999466</c:v>
                </c:pt>
                <c:pt idx="218">
                  <c:v>108.99999999999466</c:v>
                </c:pt>
                <c:pt idx="219">
                  <c:v>109.99999999999162</c:v>
                </c:pt>
                <c:pt idx="220">
                  <c:v>109.99999999999162</c:v>
                </c:pt>
                <c:pt idx="221">
                  <c:v>110.99999999999817</c:v>
                </c:pt>
                <c:pt idx="222">
                  <c:v>110.99999999999817</c:v>
                </c:pt>
                <c:pt idx="223">
                  <c:v>111.99999999999513</c:v>
                </c:pt>
                <c:pt idx="224">
                  <c:v>111.99999999999513</c:v>
                </c:pt>
                <c:pt idx="225">
                  <c:v>112.99999999999208</c:v>
                </c:pt>
                <c:pt idx="226">
                  <c:v>112.99999999999208</c:v>
                </c:pt>
                <c:pt idx="227">
                  <c:v>113.99999999999864</c:v>
                </c:pt>
                <c:pt idx="228">
                  <c:v>113.99999999999864</c:v>
                </c:pt>
                <c:pt idx="229">
                  <c:v>114.99999999999559</c:v>
                </c:pt>
                <c:pt idx="230">
                  <c:v>114.99999999999559</c:v>
                </c:pt>
                <c:pt idx="231">
                  <c:v>115.99999999999255</c:v>
                </c:pt>
                <c:pt idx="232">
                  <c:v>115.99999999999255</c:v>
                </c:pt>
                <c:pt idx="233">
                  <c:v>116.99999999998951</c:v>
                </c:pt>
                <c:pt idx="234">
                  <c:v>116.99999999998951</c:v>
                </c:pt>
                <c:pt idx="235">
                  <c:v>117.99999999999606</c:v>
                </c:pt>
                <c:pt idx="236">
                  <c:v>117.99999999999606</c:v>
                </c:pt>
                <c:pt idx="237">
                  <c:v>118.99999999999302</c:v>
                </c:pt>
                <c:pt idx="238">
                  <c:v>118.99999999999302</c:v>
                </c:pt>
                <c:pt idx="239">
                  <c:v>119.99999999999957</c:v>
                </c:pt>
                <c:pt idx="240">
                  <c:v>119.99999999999957</c:v>
                </c:pt>
                <c:pt idx="241">
                  <c:v>120.99999999999653</c:v>
                </c:pt>
                <c:pt idx="242">
                  <c:v>120.99999999999653</c:v>
                </c:pt>
                <c:pt idx="243">
                  <c:v>121.99999999999349</c:v>
                </c:pt>
                <c:pt idx="244">
                  <c:v>121.99999999999349</c:v>
                </c:pt>
                <c:pt idx="245">
                  <c:v>122.99999999999045</c:v>
                </c:pt>
                <c:pt idx="246">
                  <c:v>122.99999999999045</c:v>
                </c:pt>
                <c:pt idx="247">
                  <c:v>123.999999999997</c:v>
                </c:pt>
                <c:pt idx="248">
                  <c:v>123.999999999997</c:v>
                </c:pt>
                <c:pt idx="249">
                  <c:v>124.99999999999396</c:v>
                </c:pt>
                <c:pt idx="250">
                  <c:v>124.99999999999396</c:v>
                </c:pt>
                <c:pt idx="251">
                  <c:v>126.00000000000051</c:v>
                </c:pt>
                <c:pt idx="252">
                  <c:v>126.00000000000051</c:v>
                </c:pt>
                <c:pt idx="253">
                  <c:v>126.99999999999747</c:v>
                </c:pt>
                <c:pt idx="254">
                  <c:v>126.99999999999747</c:v>
                </c:pt>
                <c:pt idx="255">
                  <c:v>127.99999999999443</c:v>
                </c:pt>
                <c:pt idx="256">
                  <c:v>127.99999999999443</c:v>
                </c:pt>
                <c:pt idx="257">
                  <c:v>128.99999999999139</c:v>
                </c:pt>
                <c:pt idx="258">
                  <c:v>128.99999999999139</c:v>
                </c:pt>
                <c:pt idx="259">
                  <c:v>129.99999999999795</c:v>
                </c:pt>
                <c:pt idx="260">
                  <c:v>129.99999999999795</c:v>
                </c:pt>
                <c:pt idx="261">
                  <c:v>130.99999999999488</c:v>
                </c:pt>
                <c:pt idx="262">
                  <c:v>130.99999999999488</c:v>
                </c:pt>
                <c:pt idx="263">
                  <c:v>132.00000000000145</c:v>
                </c:pt>
                <c:pt idx="264">
                  <c:v>132.00000000000145</c:v>
                </c:pt>
                <c:pt idx="265">
                  <c:v>132.99999999999841</c:v>
                </c:pt>
                <c:pt idx="266">
                  <c:v>132.99999999999841</c:v>
                </c:pt>
                <c:pt idx="267">
                  <c:v>133.99999999999537</c:v>
                </c:pt>
                <c:pt idx="268">
                  <c:v>133.99999999999537</c:v>
                </c:pt>
                <c:pt idx="269">
                  <c:v>134.99999999999233</c:v>
                </c:pt>
                <c:pt idx="270">
                  <c:v>134.99999999999233</c:v>
                </c:pt>
                <c:pt idx="271">
                  <c:v>135.99999999998929</c:v>
                </c:pt>
                <c:pt idx="272">
                  <c:v>135.99999999998929</c:v>
                </c:pt>
                <c:pt idx="273">
                  <c:v>136.99999999999585</c:v>
                </c:pt>
                <c:pt idx="274">
                  <c:v>136.99999999999585</c:v>
                </c:pt>
                <c:pt idx="275">
                  <c:v>137.99999999999278</c:v>
                </c:pt>
                <c:pt idx="276">
                  <c:v>137.99999999999278</c:v>
                </c:pt>
                <c:pt idx="277">
                  <c:v>138.99999999999935</c:v>
                </c:pt>
                <c:pt idx="278">
                  <c:v>138.99999999999935</c:v>
                </c:pt>
                <c:pt idx="279">
                  <c:v>139.99999999999631</c:v>
                </c:pt>
                <c:pt idx="280">
                  <c:v>139.99999999999631</c:v>
                </c:pt>
                <c:pt idx="281">
                  <c:v>140.99999999999326</c:v>
                </c:pt>
                <c:pt idx="282">
                  <c:v>140.99999999999326</c:v>
                </c:pt>
                <c:pt idx="283">
                  <c:v>141.99999999999022</c:v>
                </c:pt>
                <c:pt idx="284">
                  <c:v>141.99999999999022</c:v>
                </c:pt>
                <c:pt idx="285">
                  <c:v>142.99999999999676</c:v>
                </c:pt>
                <c:pt idx="286">
                  <c:v>142.99999999999676</c:v>
                </c:pt>
                <c:pt idx="287">
                  <c:v>143.99999999999375</c:v>
                </c:pt>
                <c:pt idx="288">
                  <c:v>143.99999999999375</c:v>
                </c:pt>
                <c:pt idx="289">
                  <c:v>145.00000000000028</c:v>
                </c:pt>
                <c:pt idx="290">
                  <c:v>145.00000000000028</c:v>
                </c:pt>
                <c:pt idx="291">
                  <c:v>145.99999999999724</c:v>
                </c:pt>
                <c:pt idx="292">
                  <c:v>145.99999999999724</c:v>
                </c:pt>
                <c:pt idx="293">
                  <c:v>146.9999999999942</c:v>
                </c:pt>
                <c:pt idx="294">
                  <c:v>146.9999999999942</c:v>
                </c:pt>
                <c:pt idx="295">
                  <c:v>147.99999999999116</c:v>
                </c:pt>
                <c:pt idx="296">
                  <c:v>147.99999999999116</c:v>
                </c:pt>
                <c:pt idx="297">
                  <c:v>148.99999999999773</c:v>
                </c:pt>
                <c:pt idx="298">
                  <c:v>148.99999999999773</c:v>
                </c:pt>
                <c:pt idx="299">
                  <c:v>149.99999999999466</c:v>
                </c:pt>
                <c:pt idx="300">
                  <c:v>149.99999999999466</c:v>
                </c:pt>
                <c:pt idx="301">
                  <c:v>151.00000000000122</c:v>
                </c:pt>
                <c:pt idx="302">
                  <c:v>151.00000000000122</c:v>
                </c:pt>
                <c:pt idx="303">
                  <c:v>151.99999999999818</c:v>
                </c:pt>
                <c:pt idx="304">
                  <c:v>151.99999999999818</c:v>
                </c:pt>
                <c:pt idx="305">
                  <c:v>152.99999999999514</c:v>
                </c:pt>
                <c:pt idx="306">
                  <c:v>152.99999999999514</c:v>
                </c:pt>
                <c:pt idx="307">
                  <c:v>153.9999999999921</c:v>
                </c:pt>
                <c:pt idx="308">
                  <c:v>153.9999999999921</c:v>
                </c:pt>
                <c:pt idx="309">
                  <c:v>154.99999999998906</c:v>
                </c:pt>
                <c:pt idx="310">
                  <c:v>154.99999999998906</c:v>
                </c:pt>
                <c:pt idx="311">
                  <c:v>155.99999999999562</c:v>
                </c:pt>
                <c:pt idx="312">
                  <c:v>155.99999999999562</c:v>
                </c:pt>
                <c:pt idx="313">
                  <c:v>156.99999999999255</c:v>
                </c:pt>
                <c:pt idx="314">
                  <c:v>156.99999999999255</c:v>
                </c:pt>
                <c:pt idx="315">
                  <c:v>157.99999999999912</c:v>
                </c:pt>
                <c:pt idx="316">
                  <c:v>157.99999999999912</c:v>
                </c:pt>
                <c:pt idx="317">
                  <c:v>158.99999999999608</c:v>
                </c:pt>
                <c:pt idx="318">
                  <c:v>158.99999999999608</c:v>
                </c:pt>
                <c:pt idx="319">
                  <c:v>159.99999999999304</c:v>
                </c:pt>
                <c:pt idx="320">
                  <c:v>159.99999999999304</c:v>
                </c:pt>
                <c:pt idx="321">
                  <c:v>160.99999999999</c:v>
                </c:pt>
                <c:pt idx="322">
                  <c:v>160.99999999999</c:v>
                </c:pt>
                <c:pt idx="323">
                  <c:v>161.99999999999653</c:v>
                </c:pt>
                <c:pt idx="324">
                  <c:v>161.99999999999653</c:v>
                </c:pt>
                <c:pt idx="325">
                  <c:v>162.99999999999352</c:v>
                </c:pt>
                <c:pt idx="326">
                  <c:v>162.99999999999352</c:v>
                </c:pt>
                <c:pt idx="327">
                  <c:v>164.00000000000006</c:v>
                </c:pt>
                <c:pt idx="328">
                  <c:v>164.00000000000006</c:v>
                </c:pt>
                <c:pt idx="329">
                  <c:v>164.99999999999702</c:v>
                </c:pt>
                <c:pt idx="330">
                  <c:v>164.99999999999702</c:v>
                </c:pt>
                <c:pt idx="331">
                  <c:v>165.99999999999397</c:v>
                </c:pt>
                <c:pt idx="332">
                  <c:v>165.99999999999397</c:v>
                </c:pt>
                <c:pt idx="333">
                  <c:v>166.99999999999093</c:v>
                </c:pt>
                <c:pt idx="334">
                  <c:v>166.99999999999093</c:v>
                </c:pt>
                <c:pt idx="335">
                  <c:v>167.9999999999975</c:v>
                </c:pt>
                <c:pt idx="336">
                  <c:v>167.9999999999975</c:v>
                </c:pt>
                <c:pt idx="337">
                  <c:v>168.99999999999443</c:v>
                </c:pt>
                <c:pt idx="338">
                  <c:v>168.99999999999443</c:v>
                </c:pt>
                <c:pt idx="339">
                  <c:v>170.00000000000099</c:v>
                </c:pt>
                <c:pt idx="340">
                  <c:v>170.00000000000099</c:v>
                </c:pt>
                <c:pt idx="341">
                  <c:v>170.99999999999795</c:v>
                </c:pt>
                <c:pt idx="342">
                  <c:v>170.99999999999795</c:v>
                </c:pt>
                <c:pt idx="343">
                  <c:v>171.99999999999491</c:v>
                </c:pt>
                <c:pt idx="344">
                  <c:v>171.99999999999491</c:v>
                </c:pt>
                <c:pt idx="345">
                  <c:v>172.99999999999187</c:v>
                </c:pt>
                <c:pt idx="346">
                  <c:v>172.99999999999187</c:v>
                </c:pt>
                <c:pt idx="347">
                  <c:v>173.99999999999841</c:v>
                </c:pt>
                <c:pt idx="348">
                  <c:v>173.99999999999841</c:v>
                </c:pt>
                <c:pt idx="349">
                  <c:v>174.9999999999954</c:v>
                </c:pt>
                <c:pt idx="350">
                  <c:v>174.9999999999954</c:v>
                </c:pt>
                <c:pt idx="351">
                  <c:v>175.99999999999233</c:v>
                </c:pt>
                <c:pt idx="352">
                  <c:v>175.99999999999233</c:v>
                </c:pt>
                <c:pt idx="353">
                  <c:v>176.99999999999889</c:v>
                </c:pt>
                <c:pt idx="354">
                  <c:v>176.99999999999889</c:v>
                </c:pt>
                <c:pt idx="355">
                  <c:v>177.99999999999585</c:v>
                </c:pt>
                <c:pt idx="356">
                  <c:v>177.99999999999585</c:v>
                </c:pt>
                <c:pt idx="357">
                  <c:v>178.99999999999281</c:v>
                </c:pt>
                <c:pt idx="358">
                  <c:v>178.99999999999281</c:v>
                </c:pt>
                <c:pt idx="359">
                  <c:v>179.99999999998977</c:v>
                </c:pt>
                <c:pt idx="360">
                  <c:v>179.99999999998977</c:v>
                </c:pt>
                <c:pt idx="361">
                  <c:v>180.99999999999631</c:v>
                </c:pt>
                <c:pt idx="362">
                  <c:v>180.99999999999631</c:v>
                </c:pt>
                <c:pt idx="363">
                  <c:v>181.99999999999329</c:v>
                </c:pt>
                <c:pt idx="364">
                  <c:v>181.99999999999329</c:v>
                </c:pt>
                <c:pt idx="365">
                  <c:v>182.99999999999983</c:v>
                </c:pt>
                <c:pt idx="366">
                  <c:v>182.99999999999983</c:v>
                </c:pt>
                <c:pt idx="367">
                  <c:v>183.99999999999679</c:v>
                </c:pt>
                <c:pt idx="368">
                  <c:v>183.99999999999679</c:v>
                </c:pt>
                <c:pt idx="369">
                  <c:v>184.99999999999375</c:v>
                </c:pt>
                <c:pt idx="370">
                  <c:v>184.99999999999375</c:v>
                </c:pt>
                <c:pt idx="371">
                  <c:v>185.99999999999071</c:v>
                </c:pt>
                <c:pt idx="372">
                  <c:v>185.99999999999071</c:v>
                </c:pt>
                <c:pt idx="373">
                  <c:v>186.99999999999727</c:v>
                </c:pt>
                <c:pt idx="374">
                  <c:v>186.99999999999727</c:v>
                </c:pt>
                <c:pt idx="375">
                  <c:v>187.9999999999942</c:v>
                </c:pt>
                <c:pt idx="376">
                  <c:v>187.9999999999942</c:v>
                </c:pt>
                <c:pt idx="377">
                  <c:v>189.00000000000077</c:v>
                </c:pt>
                <c:pt idx="378">
                  <c:v>189.00000000000077</c:v>
                </c:pt>
                <c:pt idx="379">
                  <c:v>189.99999999999773</c:v>
                </c:pt>
                <c:pt idx="380">
                  <c:v>189.99999999999773</c:v>
                </c:pt>
                <c:pt idx="381">
                  <c:v>190.99999999999469</c:v>
                </c:pt>
                <c:pt idx="382">
                  <c:v>190.99999999999469</c:v>
                </c:pt>
                <c:pt idx="383">
                  <c:v>191.99999999999164</c:v>
                </c:pt>
                <c:pt idx="384">
                  <c:v>191.99999999999164</c:v>
                </c:pt>
                <c:pt idx="385">
                  <c:v>192.99999999999818</c:v>
                </c:pt>
                <c:pt idx="386">
                  <c:v>192.99999999999818</c:v>
                </c:pt>
                <c:pt idx="387">
                  <c:v>193.99999999999517</c:v>
                </c:pt>
                <c:pt idx="388">
                  <c:v>193.99999999999517</c:v>
                </c:pt>
                <c:pt idx="389">
                  <c:v>194.9999999999921</c:v>
                </c:pt>
                <c:pt idx="390">
                  <c:v>194.9999999999921</c:v>
                </c:pt>
                <c:pt idx="391">
                  <c:v>195.99999999999866</c:v>
                </c:pt>
                <c:pt idx="392">
                  <c:v>195.99999999999866</c:v>
                </c:pt>
                <c:pt idx="393">
                  <c:v>196.99999999999562</c:v>
                </c:pt>
                <c:pt idx="394">
                  <c:v>196.99999999999562</c:v>
                </c:pt>
                <c:pt idx="395">
                  <c:v>197.99999999999258</c:v>
                </c:pt>
                <c:pt idx="396">
                  <c:v>197.99999999999258</c:v>
                </c:pt>
                <c:pt idx="397">
                  <c:v>198.99999999998954</c:v>
                </c:pt>
                <c:pt idx="398">
                  <c:v>198.99999999998954</c:v>
                </c:pt>
                <c:pt idx="399">
                  <c:v>199.99999999999608</c:v>
                </c:pt>
                <c:pt idx="400">
                  <c:v>199.99999999999608</c:v>
                </c:pt>
                <c:pt idx="401">
                  <c:v>200.99999999999307</c:v>
                </c:pt>
                <c:pt idx="402">
                  <c:v>200.99999999999307</c:v>
                </c:pt>
                <c:pt idx="403">
                  <c:v>201.9999999999996</c:v>
                </c:pt>
                <c:pt idx="404">
                  <c:v>201.9999999999996</c:v>
                </c:pt>
                <c:pt idx="405">
                  <c:v>202.99999999999656</c:v>
                </c:pt>
                <c:pt idx="406">
                  <c:v>202.99999999999656</c:v>
                </c:pt>
                <c:pt idx="407">
                  <c:v>203.99999999999352</c:v>
                </c:pt>
                <c:pt idx="408">
                  <c:v>203.99999999999352</c:v>
                </c:pt>
                <c:pt idx="409">
                  <c:v>204.99999999999048</c:v>
                </c:pt>
                <c:pt idx="410">
                  <c:v>204.99999999999048</c:v>
                </c:pt>
                <c:pt idx="411">
                  <c:v>205.99999999999704</c:v>
                </c:pt>
                <c:pt idx="412">
                  <c:v>205.99999999999704</c:v>
                </c:pt>
                <c:pt idx="413">
                  <c:v>206.99999999999397</c:v>
                </c:pt>
                <c:pt idx="414">
                  <c:v>206.99999999999397</c:v>
                </c:pt>
                <c:pt idx="415">
                  <c:v>208.00000000000054</c:v>
                </c:pt>
                <c:pt idx="416">
                  <c:v>208.00000000000054</c:v>
                </c:pt>
                <c:pt idx="417">
                  <c:v>208.9999999999975</c:v>
                </c:pt>
                <c:pt idx="418">
                  <c:v>208.9999999999975</c:v>
                </c:pt>
                <c:pt idx="419">
                  <c:v>209.99999999999446</c:v>
                </c:pt>
                <c:pt idx="420">
                  <c:v>209.99999999999446</c:v>
                </c:pt>
                <c:pt idx="421">
                  <c:v>210.99999999999142</c:v>
                </c:pt>
                <c:pt idx="422">
                  <c:v>210.99999999999142</c:v>
                </c:pt>
                <c:pt idx="423">
                  <c:v>211.99999999999795</c:v>
                </c:pt>
                <c:pt idx="424">
                  <c:v>211.99999999999795</c:v>
                </c:pt>
                <c:pt idx="425">
                  <c:v>212.99999999999494</c:v>
                </c:pt>
                <c:pt idx="426">
                  <c:v>212.99999999999494</c:v>
                </c:pt>
                <c:pt idx="427">
                  <c:v>213.99999999999187</c:v>
                </c:pt>
                <c:pt idx="428">
                  <c:v>213.99999999999187</c:v>
                </c:pt>
                <c:pt idx="429">
                  <c:v>214.99999999999844</c:v>
                </c:pt>
                <c:pt idx="430">
                  <c:v>214.99999999999844</c:v>
                </c:pt>
                <c:pt idx="431">
                  <c:v>215.9999999999954</c:v>
                </c:pt>
                <c:pt idx="432">
                  <c:v>215.9999999999954</c:v>
                </c:pt>
                <c:pt idx="433">
                  <c:v>216.99999999999235</c:v>
                </c:pt>
                <c:pt idx="434">
                  <c:v>216.99999999999235</c:v>
                </c:pt>
                <c:pt idx="435">
                  <c:v>217.99999999998931</c:v>
                </c:pt>
                <c:pt idx="436">
                  <c:v>217.99999999998931</c:v>
                </c:pt>
                <c:pt idx="437">
                  <c:v>218.99999999999585</c:v>
                </c:pt>
                <c:pt idx="438">
                  <c:v>218.99999999999585</c:v>
                </c:pt>
                <c:pt idx="439">
                  <c:v>219.99999999999284</c:v>
                </c:pt>
                <c:pt idx="440">
                  <c:v>219.99999999999284</c:v>
                </c:pt>
                <c:pt idx="441">
                  <c:v>220.99999999999937</c:v>
                </c:pt>
                <c:pt idx="442">
                  <c:v>220.99999999999937</c:v>
                </c:pt>
                <c:pt idx="443">
                  <c:v>221.99999999999633</c:v>
                </c:pt>
                <c:pt idx="444">
                  <c:v>221.99999999999633</c:v>
                </c:pt>
                <c:pt idx="445">
                  <c:v>222.99999999999329</c:v>
                </c:pt>
                <c:pt idx="446">
                  <c:v>222.99999999999329</c:v>
                </c:pt>
                <c:pt idx="447">
                  <c:v>223.99999999999025</c:v>
                </c:pt>
                <c:pt idx="448">
                  <c:v>223.99999999999025</c:v>
                </c:pt>
                <c:pt idx="449">
                  <c:v>224.99999999999682</c:v>
                </c:pt>
                <c:pt idx="450">
                  <c:v>224.99999999999682</c:v>
                </c:pt>
                <c:pt idx="451">
                  <c:v>225.99999999999375</c:v>
                </c:pt>
                <c:pt idx="452">
                  <c:v>225.99999999999375</c:v>
                </c:pt>
                <c:pt idx="453">
                  <c:v>227.00000000000031</c:v>
                </c:pt>
                <c:pt idx="454">
                  <c:v>227.00000000000031</c:v>
                </c:pt>
                <c:pt idx="455">
                  <c:v>227.99999999999727</c:v>
                </c:pt>
                <c:pt idx="456">
                  <c:v>227.99999999999727</c:v>
                </c:pt>
                <c:pt idx="457">
                  <c:v>228.99999999999423</c:v>
                </c:pt>
                <c:pt idx="458">
                  <c:v>228.99999999999423</c:v>
                </c:pt>
                <c:pt idx="459">
                  <c:v>229.99999999999119</c:v>
                </c:pt>
                <c:pt idx="460">
                  <c:v>229.99999999999119</c:v>
                </c:pt>
                <c:pt idx="461">
                  <c:v>230.99999999999773</c:v>
                </c:pt>
                <c:pt idx="462">
                  <c:v>230.99999999999773</c:v>
                </c:pt>
                <c:pt idx="463">
                  <c:v>231.99999999999471</c:v>
                </c:pt>
                <c:pt idx="464">
                  <c:v>231.99999999999471</c:v>
                </c:pt>
                <c:pt idx="465">
                  <c:v>233.00000000000125</c:v>
                </c:pt>
                <c:pt idx="466">
                  <c:v>233.00000000000125</c:v>
                </c:pt>
                <c:pt idx="467">
                  <c:v>233.99999999999821</c:v>
                </c:pt>
                <c:pt idx="468">
                  <c:v>233.99999999999821</c:v>
                </c:pt>
                <c:pt idx="469">
                  <c:v>234.99999999999517</c:v>
                </c:pt>
                <c:pt idx="470">
                  <c:v>234.99999999999517</c:v>
                </c:pt>
                <c:pt idx="471">
                  <c:v>235.99999999999213</c:v>
                </c:pt>
                <c:pt idx="472">
                  <c:v>235.99999999999213</c:v>
                </c:pt>
                <c:pt idx="473">
                  <c:v>236.99999999998909</c:v>
                </c:pt>
                <c:pt idx="474">
                  <c:v>236.99999999998909</c:v>
                </c:pt>
                <c:pt idx="475">
                  <c:v>237.99999999999562</c:v>
                </c:pt>
                <c:pt idx="476">
                  <c:v>237.99999999999562</c:v>
                </c:pt>
                <c:pt idx="477">
                  <c:v>238.99999999999261</c:v>
                </c:pt>
                <c:pt idx="478">
                  <c:v>238.99999999999261</c:v>
                </c:pt>
                <c:pt idx="479">
                  <c:v>239.99999999999915</c:v>
                </c:pt>
                <c:pt idx="480">
                  <c:v>239.99999999999915</c:v>
                </c:pt>
                <c:pt idx="481">
                  <c:v>240.99999999999611</c:v>
                </c:pt>
                <c:pt idx="482">
                  <c:v>240.99999999999611</c:v>
                </c:pt>
                <c:pt idx="483">
                  <c:v>241.99999999999307</c:v>
                </c:pt>
                <c:pt idx="484">
                  <c:v>241.99999999999307</c:v>
                </c:pt>
                <c:pt idx="485">
                  <c:v>242.99999999999002</c:v>
                </c:pt>
                <c:pt idx="486">
                  <c:v>242.99999999999002</c:v>
                </c:pt>
                <c:pt idx="487">
                  <c:v>243.99999999999659</c:v>
                </c:pt>
                <c:pt idx="488">
                  <c:v>243.99999999999659</c:v>
                </c:pt>
                <c:pt idx="489">
                  <c:v>244.99999999999352</c:v>
                </c:pt>
                <c:pt idx="490">
                  <c:v>244.99999999999352</c:v>
                </c:pt>
                <c:pt idx="491">
                  <c:v>246.00000000000009</c:v>
                </c:pt>
                <c:pt idx="492">
                  <c:v>246.00000000000009</c:v>
                </c:pt>
                <c:pt idx="493">
                  <c:v>246.99999999999704</c:v>
                </c:pt>
                <c:pt idx="494">
                  <c:v>246.99999999999704</c:v>
                </c:pt>
                <c:pt idx="495">
                  <c:v>247.999999999994</c:v>
                </c:pt>
                <c:pt idx="496">
                  <c:v>247.999999999994</c:v>
                </c:pt>
                <c:pt idx="497">
                  <c:v>248.99999999999096</c:v>
                </c:pt>
                <c:pt idx="498">
                  <c:v>248.99999999999096</c:v>
                </c:pt>
                <c:pt idx="499">
                  <c:v>249.9999999999975</c:v>
                </c:pt>
                <c:pt idx="500">
                  <c:v>249.9999999999975</c:v>
                </c:pt>
                <c:pt idx="501">
                  <c:v>250.99999999999449</c:v>
                </c:pt>
                <c:pt idx="502">
                  <c:v>250.99999999999449</c:v>
                </c:pt>
                <c:pt idx="503">
                  <c:v>252.00000000000102</c:v>
                </c:pt>
                <c:pt idx="504">
                  <c:v>252.00000000000102</c:v>
                </c:pt>
                <c:pt idx="505">
                  <c:v>252.99999999999798</c:v>
                </c:pt>
                <c:pt idx="506">
                  <c:v>252.99999999999798</c:v>
                </c:pt>
                <c:pt idx="507">
                  <c:v>253.99999999999494</c:v>
                </c:pt>
                <c:pt idx="508">
                  <c:v>253.99999999999494</c:v>
                </c:pt>
                <c:pt idx="509">
                  <c:v>254.9999999999919</c:v>
                </c:pt>
                <c:pt idx="510">
                  <c:v>254.9999999999919</c:v>
                </c:pt>
                <c:pt idx="511">
                  <c:v>255.99999999998886</c:v>
                </c:pt>
                <c:pt idx="512">
                  <c:v>255.99999999998886</c:v>
                </c:pt>
                <c:pt idx="513">
                  <c:v>256.9999999999954</c:v>
                </c:pt>
                <c:pt idx="514">
                  <c:v>256.9999999999954</c:v>
                </c:pt>
                <c:pt idx="515">
                  <c:v>257.99999999999238</c:v>
                </c:pt>
                <c:pt idx="516">
                  <c:v>257.99999999999238</c:v>
                </c:pt>
                <c:pt idx="517">
                  <c:v>258.99999999999892</c:v>
                </c:pt>
                <c:pt idx="518">
                  <c:v>258.99999999999892</c:v>
                </c:pt>
                <c:pt idx="519">
                  <c:v>259.99999999999591</c:v>
                </c:pt>
                <c:pt idx="520">
                  <c:v>259.99999999999591</c:v>
                </c:pt>
                <c:pt idx="521">
                  <c:v>260.99999999999284</c:v>
                </c:pt>
                <c:pt idx="522">
                  <c:v>260.99999999999284</c:v>
                </c:pt>
                <c:pt idx="523">
                  <c:v>261.99999999998977</c:v>
                </c:pt>
                <c:pt idx="524">
                  <c:v>261.99999999998977</c:v>
                </c:pt>
                <c:pt idx="525">
                  <c:v>262.99999999999636</c:v>
                </c:pt>
                <c:pt idx="526">
                  <c:v>262.99999999999636</c:v>
                </c:pt>
                <c:pt idx="527">
                  <c:v>263.99999999999329</c:v>
                </c:pt>
                <c:pt idx="528">
                  <c:v>263.99999999999329</c:v>
                </c:pt>
                <c:pt idx="529">
                  <c:v>264.99999999999989</c:v>
                </c:pt>
                <c:pt idx="530">
                  <c:v>264.99999999999989</c:v>
                </c:pt>
                <c:pt idx="531">
                  <c:v>265.99999999999682</c:v>
                </c:pt>
                <c:pt idx="532">
                  <c:v>265.99999999999682</c:v>
                </c:pt>
                <c:pt idx="533">
                  <c:v>266.99999999999375</c:v>
                </c:pt>
                <c:pt idx="534">
                  <c:v>266.99999999999375</c:v>
                </c:pt>
                <c:pt idx="535">
                  <c:v>267.99999999999073</c:v>
                </c:pt>
                <c:pt idx="536">
                  <c:v>267.99999999999073</c:v>
                </c:pt>
                <c:pt idx="537">
                  <c:v>268.99999999999727</c:v>
                </c:pt>
                <c:pt idx="538">
                  <c:v>268.99999999999727</c:v>
                </c:pt>
                <c:pt idx="539">
                  <c:v>269.99999999999426</c:v>
                </c:pt>
                <c:pt idx="540">
                  <c:v>269.99999999999426</c:v>
                </c:pt>
                <c:pt idx="541">
                  <c:v>271.0000000000008</c:v>
                </c:pt>
                <c:pt idx="542">
                  <c:v>271.0000000000008</c:v>
                </c:pt>
                <c:pt idx="543">
                  <c:v>271.99999999999773</c:v>
                </c:pt>
                <c:pt idx="544">
                  <c:v>271.99999999999773</c:v>
                </c:pt>
                <c:pt idx="545">
                  <c:v>272.99999999999471</c:v>
                </c:pt>
                <c:pt idx="546">
                  <c:v>272.99999999999471</c:v>
                </c:pt>
                <c:pt idx="547">
                  <c:v>273.9999999999917</c:v>
                </c:pt>
                <c:pt idx="548">
                  <c:v>273.9999999999917</c:v>
                </c:pt>
                <c:pt idx="549">
                  <c:v>274.99999999998863</c:v>
                </c:pt>
                <c:pt idx="550">
                  <c:v>274.99999999998863</c:v>
                </c:pt>
                <c:pt idx="551">
                  <c:v>275.99999999999517</c:v>
                </c:pt>
                <c:pt idx="552">
                  <c:v>275.99999999999517</c:v>
                </c:pt>
                <c:pt idx="553">
                  <c:v>276.99999999999216</c:v>
                </c:pt>
                <c:pt idx="554">
                  <c:v>276.99999999999216</c:v>
                </c:pt>
                <c:pt idx="555">
                  <c:v>277.99999999999869</c:v>
                </c:pt>
                <c:pt idx="556">
                  <c:v>277.99999999999869</c:v>
                </c:pt>
                <c:pt idx="557">
                  <c:v>278.99999999999568</c:v>
                </c:pt>
                <c:pt idx="558">
                  <c:v>278.99999999999568</c:v>
                </c:pt>
                <c:pt idx="559">
                  <c:v>279.99999999999261</c:v>
                </c:pt>
                <c:pt idx="560">
                  <c:v>279.99999999999261</c:v>
                </c:pt>
                <c:pt idx="561">
                  <c:v>280.99999999998954</c:v>
                </c:pt>
                <c:pt idx="562">
                  <c:v>280.99999999998954</c:v>
                </c:pt>
                <c:pt idx="563">
                  <c:v>281.99999999999613</c:v>
                </c:pt>
                <c:pt idx="564">
                  <c:v>281.99999999999613</c:v>
                </c:pt>
                <c:pt idx="565">
                  <c:v>282.99999999999307</c:v>
                </c:pt>
                <c:pt idx="566">
                  <c:v>282.99999999999307</c:v>
                </c:pt>
                <c:pt idx="567">
                  <c:v>283.99999999999966</c:v>
                </c:pt>
                <c:pt idx="568">
                  <c:v>283.99999999999966</c:v>
                </c:pt>
                <c:pt idx="569">
                  <c:v>284.99999999999659</c:v>
                </c:pt>
                <c:pt idx="570">
                  <c:v>284.99999999999659</c:v>
                </c:pt>
                <c:pt idx="571">
                  <c:v>285.99999999999352</c:v>
                </c:pt>
                <c:pt idx="572">
                  <c:v>285.99999999999352</c:v>
                </c:pt>
                <c:pt idx="573">
                  <c:v>286.99999999999051</c:v>
                </c:pt>
                <c:pt idx="574">
                  <c:v>286.99999999999051</c:v>
                </c:pt>
                <c:pt idx="575">
                  <c:v>287.99999999999704</c:v>
                </c:pt>
                <c:pt idx="576">
                  <c:v>287.99999999999704</c:v>
                </c:pt>
                <c:pt idx="577">
                  <c:v>288.99999999999403</c:v>
                </c:pt>
                <c:pt idx="578">
                  <c:v>288.99999999999403</c:v>
                </c:pt>
                <c:pt idx="579">
                  <c:v>290.00000000000057</c:v>
                </c:pt>
                <c:pt idx="580">
                  <c:v>290.00000000000057</c:v>
                </c:pt>
                <c:pt idx="581">
                  <c:v>290.9999999999975</c:v>
                </c:pt>
                <c:pt idx="582">
                  <c:v>290.9999999999975</c:v>
                </c:pt>
                <c:pt idx="583">
                  <c:v>291.99999999999449</c:v>
                </c:pt>
                <c:pt idx="584">
                  <c:v>291.99999999999449</c:v>
                </c:pt>
                <c:pt idx="585">
                  <c:v>292.99999999999147</c:v>
                </c:pt>
                <c:pt idx="586">
                  <c:v>292.99999999999147</c:v>
                </c:pt>
                <c:pt idx="587">
                  <c:v>293.99999999999801</c:v>
                </c:pt>
                <c:pt idx="588">
                  <c:v>293.99999999999801</c:v>
                </c:pt>
                <c:pt idx="589">
                  <c:v>294.99999999999494</c:v>
                </c:pt>
                <c:pt idx="590">
                  <c:v>294.99999999999494</c:v>
                </c:pt>
                <c:pt idx="591">
                  <c:v>296.00000000000148</c:v>
                </c:pt>
                <c:pt idx="592">
                  <c:v>296.00000000000148</c:v>
                </c:pt>
                <c:pt idx="593">
                  <c:v>296.99999999999847</c:v>
                </c:pt>
                <c:pt idx="594">
                  <c:v>296.99999999999847</c:v>
                </c:pt>
                <c:pt idx="595">
                  <c:v>297.99999999999545</c:v>
                </c:pt>
                <c:pt idx="596">
                  <c:v>297.99999999999545</c:v>
                </c:pt>
                <c:pt idx="597">
                  <c:v>298.99999999999238</c:v>
                </c:pt>
                <c:pt idx="598">
                  <c:v>298.99999999999238</c:v>
                </c:pt>
                <c:pt idx="599">
                  <c:v>299.99999999998931</c:v>
                </c:pt>
                <c:pt idx="600">
                  <c:v>299.99999999998931</c:v>
                </c:pt>
                <c:pt idx="601">
                  <c:v>300.99999999999591</c:v>
                </c:pt>
                <c:pt idx="602">
                  <c:v>300.99999999999591</c:v>
                </c:pt>
                <c:pt idx="603">
                  <c:v>301.99999999999284</c:v>
                </c:pt>
                <c:pt idx="604">
                  <c:v>301.99999999999284</c:v>
                </c:pt>
                <c:pt idx="605">
                  <c:v>302.99999999999943</c:v>
                </c:pt>
                <c:pt idx="606">
                  <c:v>302.99999999999943</c:v>
                </c:pt>
                <c:pt idx="607">
                  <c:v>303.99999999999636</c:v>
                </c:pt>
                <c:pt idx="608">
                  <c:v>303.99999999999636</c:v>
                </c:pt>
                <c:pt idx="609">
                  <c:v>304.99999999999329</c:v>
                </c:pt>
                <c:pt idx="610">
                  <c:v>304.99999999999329</c:v>
                </c:pt>
                <c:pt idx="611">
                  <c:v>305.99999999999028</c:v>
                </c:pt>
                <c:pt idx="612">
                  <c:v>305.99999999999028</c:v>
                </c:pt>
                <c:pt idx="613">
                  <c:v>306.99999999999682</c:v>
                </c:pt>
                <c:pt idx="614">
                  <c:v>306.99999999999682</c:v>
                </c:pt>
                <c:pt idx="615">
                  <c:v>307.9999999999938</c:v>
                </c:pt>
                <c:pt idx="616">
                  <c:v>307.9999999999938</c:v>
                </c:pt>
                <c:pt idx="617">
                  <c:v>309.00000000000034</c:v>
                </c:pt>
                <c:pt idx="618">
                  <c:v>309.00000000000034</c:v>
                </c:pt>
                <c:pt idx="619">
                  <c:v>309.99999999999727</c:v>
                </c:pt>
                <c:pt idx="620">
                  <c:v>309.99999999999727</c:v>
                </c:pt>
                <c:pt idx="621">
                  <c:v>310.99999999999426</c:v>
                </c:pt>
                <c:pt idx="622">
                  <c:v>310.99999999999426</c:v>
                </c:pt>
                <c:pt idx="623">
                  <c:v>311.99999999999125</c:v>
                </c:pt>
                <c:pt idx="624">
                  <c:v>311.99999999999125</c:v>
                </c:pt>
                <c:pt idx="625">
                  <c:v>312.99999999999778</c:v>
                </c:pt>
                <c:pt idx="626">
                  <c:v>312.99999999999778</c:v>
                </c:pt>
                <c:pt idx="627">
                  <c:v>313.99999999999471</c:v>
                </c:pt>
                <c:pt idx="628">
                  <c:v>313.99999999999471</c:v>
                </c:pt>
                <c:pt idx="629">
                  <c:v>315.00000000000125</c:v>
                </c:pt>
                <c:pt idx="630">
                  <c:v>315.00000000000125</c:v>
                </c:pt>
                <c:pt idx="631">
                  <c:v>315.99999999999824</c:v>
                </c:pt>
                <c:pt idx="632">
                  <c:v>315.99999999999824</c:v>
                </c:pt>
                <c:pt idx="633">
                  <c:v>316.99999999999523</c:v>
                </c:pt>
                <c:pt idx="634">
                  <c:v>316.99999999999523</c:v>
                </c:pt>
                <c:pt idx="635">
                  <c:v>317.99999999999216</c:v>
                </c:pt>
                <c:pt idx="636">
                  <c:v>317.99999999999216</c:v>
                </c:pt>
                <c:pt idx="637">
                  <c:v>318.99999999998909</c:v>
                </c:pt>
                <c:pt idx="638">
                  <c:v>318.99999999998909</c:v>
                </c:pt>
                <c:pt idx="639">
                  <c:v>319.99999999999568</c:v>
                </c:pt>
                <c:pt idx="640">
                  <c:v>319.99999999999568</c:v>
                </c:pt>
                <c:pt idx="641">
                  <c:v>320.99999999999261</c:v>
                </c:pt>
                <c:pt idx="642">
                  <c:v>320.99999999999261</c:v>
                </c:pt>
                <c:pt idx="643">
                  <c:v>321.9999999999992</c:v>
                </c:pt>
                <c:pt idx="644">
                  <c:v>321.9999999999992</c:v>
                </c:pt>
                <c:pt idx="645">
                  <c:v>322.99999999999613</c:v>
                </c:pt>
                <c:pt idx="646">
                  <c:v>322.99999999999613</c:v>
                </c:pt>
                <c:pt idx="647">
                  <c:v>323.99999999999307</c:v>
                </c:pt>
                <c:pt idx="648">
                  <c:v>323.99999999999307</c:v>
                </c:pt>
                <c:pt idx="649">
                  <c:v>324.99999999999005</c:v>
                </c:pt>
                <c:pt idx="650">
                  <c:v>324.99999999999005</c:v>
                </c:pt>
                <c:pt idx="651">
                  <c:v>325.99999999999659</c:v>
                </c:pt>
                <c:pt idx="652">
                  <c:v>325.99999999999659</c:v>
                </c:pt>
                <c:pt idx="653">
                  <c:v>326.99999999999358</c:v>
                </c:pt>
                <c:pt idx="654">
                  <c:v>326.99999999999358</c:v>
                </c:pt>
                <c:pt idx="655">
                  <c:v>328.00000000000011</c:v>
                </c:pt>
                <c:pt idx="656">
                  <c:v>328.00000000000011</c:v>
                </c:pt>
                <c:pt idx="657">
                  <c:v>328.99999999999704</c:v>
                </c:pt>
                <c:pt idx="658">
                  <c:v>328.99999999999704</c:v>
                </c:pt>
                <c:pt idx="659">
                  <c:v>329.99999999999403</c:v>
                </c:pt>
                <c:pt idx="660">
                  <c:v>329.99999999999403</c:v>
                </c:pt>
                <c:pt idx="661">
                  <c:v>330.99999999999102</c:v>
                </c:pt>
                <c:pt idx="662">
                  <c:v>330.99999999999102</c:v>
                </c:pt>
                <c:pt idx="663">
                  <c:v>331.99999999999756</c:v>
                </c:pt>
                <c:pt idx="664">
                  <c:v>331.99999999999756</c:v>
                </c:pt>
                <c:pt idx="665">
                  <c:v>332.99999999999449</c:v>
                </c:pt>
                <c:pt idx="666">
                  <c:v>332.99999999999449</c:v>
                </c:pt>
                <c:pt idx="667">
                  <c:v>334.00000000000102</c:v>
                </c:pt>
                <c:pt idx="668">
                  <c:v>334.00000000000102</c:v>
                </c:pt>
                <c:pt idx="669">
                  <c:v>334.99999999999801</c:v>
                </c:pt>
                <c:pt idx="670">
                  <c:v>334.99999999999801</c:v>
                </c:pt>
                <c:pt idx="671">
                  <c:v>335.999999999995</c:v>
                </c:pt>
                <c:pt idx="672">
                  <c:v>335.999999999995</c:v>
                </c:pt>
                <c:pt idx="673">
                  <c:v>336.99999999999193</c:v>
                </c:pt>
                <c:pt idx="674">
                  <c:v>336.99999999999193</c:v>
                </c:pt>
                <c:pt idx="675">
                  <c:v>337.99999999998886</c:v>
                </c:pt>
                <c:pt idx="676">
                  <c:v>337.99999999998886</c:v>
                </c:pt>
                <c:pt idx="677">
                  <c:v>338.99999999999545</c:v>
                </c:pt>
                <c:pt idx="678">
                  <c:v>338.99999999999545</c:v>
                </c:pt>
                <c:pt idx="679">
                  <c:v>339.99999999999238</c:v>
                </c:pt>
                <c:pt idx="680">
                  <c:v>339.99999999999238</c:v>
                </c:pt>
                <c:pt idx="681">
                  <c:v>340.99999999999898</c:v>
                </c:pt>
                <c:pt idx="682">
                  <c:v>340.99999999999898</c:v>
                </c:pt>
                <c:pt idx="683">
                  <c:v>341.99999999999591</c:v>
                </c:pt>
                <c:pt idx="684">
                  <c:v>341.99999999999591</c:v>
                </c:pt>
                <c:pt idx="685">
                  <c:v>342.99999999999284</c:v>
                </c:pt>
                <c:pt idx="686">
                  <c:v>342.99999999999284</c:v>
                </c:pt>
                <c:pt idx="687">
                  <c:v>343.99999999998983</c:v>
                </c:pt>
                <c:pt idx="688">
                  <c:v>343.99999999998983</c:v>
                </c:pt>
                <c:pt idx="689">
                  <c:v>344.99999999999636</c:v>
                </c:pt>
                <c:pt idx="690">
                  <c:v>344.99999999999636</c:v>
                </c:pt>
                <c:pt idx="691">
                  <c:v>345.99999999999335</c:v>
                </c:pt>
                <c:pt idx="692">
                  <c:v>345.99999999999335</c:v>
                </c:pt>
                <c:pt idx="693">
                  <c:v>346.99999999999989</c:v>
                </c:pt>
                <c:pt idx="694">
                  <c:v>346.99999999999989</c:v>
                </c:pt>
                <c:pt idx="695">
                  <c:v>347.99999999999682</c:v>
                </c:pt>
                <c:pt idx="696">
                  <c:v>347.99999999999682</c:v>
                </c:pt>
                <c:pt idx="697">
                  <c:v>348.9999999999938</c:v>
                </c:pt>
                <c:pt idx="698">
                  <c:v>348.9999999999938</c:v>
                </c:pt>
                <c:pt idx="699">
                  <c:v>349.99999999999079</c:v>
                </c:pt>
                <c:pt idx="700">
                  <c:v>349.99999999999079</c:v>
                </c:pt>
                <c:pt idx="701">
                  <c:v>350.99999999999733</c:v>
                </c:pt>
                <c:pt idx="702">
                  <c:v>350.99999999999733</c:v>
                </c:pt>
                <c:pt idx="703">
                  <c:v>351.99999999999426</c:v>
                </c:pt>
                <c:pt idx="704">
                  <c:v>351.99999999999426</c:v>
                </c:pt>
                <c:pt idx="705">
                  <c:v>353.0000000000008</c:v>
                </c:pt>
                <c:pt idx="706">
                  <c:v>353.0000000000008</c:v>
                </c:pt>
                <c:pt idx="707">
                  <c:v>353.99999999999778</c:v>
                </c:pt>
                <c:pt idx="708">
                  <c:v>353.99999999999778</c:v>
                </c:pt>
                <c:pt idx="709">
                  <c:v>354.99999999999477</c:v>
                </c:pt>
                <c:pt idx="710">
                  <c:v>354.99999999999477</c:v>
                </c:pt>
                <c:pt idx="711">
                  <c:v>355.9999999999917</c:v>
                </c:pt>
                <c:pt idx="712">
                  <c:v>355.9999999999917</c:v>
                </c:pt>
                <c:pt idx="713">
                  <c:v>356.99999999999824</c:v>
                </c:pt>
                <c:pt idx="714">
                  <c:v>356.99999999999824</c:v>
                </c:pt>
                <c:pt idx="715">
                  <c:v>357.99999999999523</c:v>
                </c:pt>
                <c:pt idx="716">
                  <c:v>357.99999999999523</c:v>
                </c:pt>
                <c:pt idx="717">
                  <c:v>358.99999999999216</c:v>
                </c:pt>
                <c:pt idx="718">
                  <c:v>358.99999999999216</c:v>
                </c:pt>
                <c:pt idx="719">
                  <c:v>359.99999999999875</c:v>
                </c:pt>
                <c:pt idx="720">
                  <c:v>359.99999999999875</c:v>
                </c:pt>
                <c:pt idx="721">
                  <c:v>360.99999999999568</c:v>
                </c:pt>
                <c:pt idx="722">
                  <c:v>360.99999999999568</c:v>
                </c:pt>
                <c:pt idx="723">
                  <c:v>361.99999999999261</c:v>
                </c:pt>
                <c:pt idx="724">
                  <c:v>361.99999999999261</c:v>
                </c:pt>
                <c:pt idx="725">
                  <c:v>362.9999999999896</c:v>
                </c:pt>
                <c:pt idx="726">
                  <c:v>362.9999999999896</c:v>
                </c:pt>
                <c:pt idx="727">
                  <c:v>363.99999999999613</c:v>
                </c:pt>
                <c:pt idx="728">
                  <c:v>363.99999999999613</c:v>
                </c:pt>
                <c:pt idx="729">
                  <c:v>364.99999999999312</c:v>
                </c:pt>
                <c:pt idx="730">
                  <c:v>364.99999999999312</c:v>
                </c:pt>
                <c:pt idx="731">
                  <c:v>365.99999999999966</c:v>
                </c:pt>
                <c:pt idx="732">
                  <c:v>365.99999999999966</c:v>
                </c:pt>
                <c:pt idx="733">
                  <c:v>366.99999999999659</c:v>
                </c:pt>
                <c:pt idx="734">
                  <c:v>366.99999999999659</c:v>
                </c:pt>
                <c:pt idx="735">
                  <c:v>367.99999999999358</c:v>
                </c:pt>
                <c:pt idx="736">
                  <c:v>367.99999999999358</c:v>
                </c:pt>
                <c:pt idx="737">
                  <c:v>368.99999999999056</c:v>
                </c:pt>
                <c:pt idx="738">
                  <c:v>368.99999999999056</c:v>
                </c:pt>
                <c:pt idx="739">
                  <c:v>369.9999999999971</c:v>
                </c:pt>
                <c:pt idx="740">
                  <c:v>369.9999999999971</c:v>
                </c:pt>
                <c:pt idx="741">
                  <c:v>370.99999999999403</c:v>
                </c:pt>
                <c:pt idx="742">
                  <c:v>370.99999999999403</c:v>
                </c:pt>
                <c:pt idx="743">
                  <c:v>372.00000000000057</c:v>
                </c:pt>
                <c:pt idx="744">
                  <c:v>372.00000000000057</c:v>
                </c:pt>
                <c:pt idx="745">
                  <c:v>372.99999999999756</c:v>
                </c:pt>
                <c:pt idx="746">
                  <c:v>372.99999999999756</c:v>
                </c:pt>
                <c:pt idx="747">
                  <c:v>373.99999999999454</c:v>
                </c:pt>
                <c:pt idx="748">
                  <c:v>373.99999999999454</c:v>
                </c:pt>
                <c:pt idx="749">
                  <c:v>374.99999999999147</c:v>
                </c:pt>
                <c:pt idx="750">
                  <c:v>374.99999999999147</c:v>
                </c:pt>
                <c:pt idx="751">
                  <c:v>375.99999999999801</c:v>
                </c:pt>
                <c:pt idx="752">
                  <c:v>375.99999999999801</c:v>
                </c:pt>
                <c:pt idx="753">
                  <c:v>376.999999999995</c:v>
                </c:pt>
                <c:pt idx="754">
                  <c:v>376.999999999995</c:v>
                </c:pt>
                <c:pt idx="755">
                  <c:v>377.99999999999193</c:v>
                </c:pt>
                <c:pt idx="756">
                  <c:v>377.99999999999193</c:v>
                </c:pt>
                <c:pt idx="757">
                  <c:v>378.99999999999852</c:v>
                </c:pt>
                <c:pt idx="758">
                  <c:v>378.99999999999852</c:v>
                </c:pt>
                <c:pt idx="759">
                  <c:v>379.99999999999545</c:v>
                </c:pt>
                <c:pt idx="760">
                  <c:v>379.99999999999545</c:v>
                </c:pt>
                <c:pt idx="761">
                  <c:v>380.99999999999238</c:v>
                </c:pt>
                <c:pt idx="762">
                  <c:v>380.99999999999238</c:v>
                </c:pt>
                <c:pt idx="763">
                  <c:v>381.99999999998937</c:v>
                </c:pt>
                <c:pt idx="764">
                  <c:v>381.99999999998937</c:v>
                </c:pt>
                <c:pt idx="765">
                  <c:v>382.99999999999591</c:v>
                </c:pt>
                <c:pt idx="766">
                  <c:v>382.99999999999591</c:v>
                </c:pt>
                <c:pt idx="767">
                  <c:v>383.99999999999289</c:v>
                </c:pt>
                <c:pt idx="768">
                  <c:v>383.99999999999289</c:v>
                </c:pt>
                <c:pt idx="769">
                  <c:v>384.99999999999943</c:v>
                </c:pt>
                <c:pt idx="770">
                  <c:v>384.99999999999943</c:v>
                </c:pt>
                <c:pt idx="771">
                  <c:v>385.99999999999636</c:v>
                </c:pt>
                <c:pt idx="772">
                  <c:v>385.99999999999636</c:v>
                </c:pt>
                <c:pt idx="773">
                  <c:v>386.99999999999335</c:v>
                </c:pt>
                <c:pt idx="774">
                  <c:v>386.99999999999335</c:v>
                </c:pt>
                <c:pt idx="775">
                  <c:v>387.99999999999034</c:v>
                </c:pt>
                <c:pt idx="776">
                  <c:v>387.99999999999034</c:v>
                </c:pt>
                <c:pt idx="777">
                  <c:v>388.99999999999687</c:v>
                </c:pt>
                <c:pt idx="778">
                  <c:v>388.99999999999687</c:v>
                </c:pt>
                <c:pt idx="779">
                  <c:v>389.9999999999938</c:v>
                </c:pt>
                <c:pt idx="780">
                  <c:v>389.9999999999938</c:v>
                </c:pt>
                <c:pt idx="781">
                  <c:v>391.00000000000034</c:v>
                </c:pt>
                <c:pt idx="782">
                  <c:v>391.00000000000034</c:v>
                </c:pt>
                <c:pt idx="783">
                  <c:v>391.99999999999733</c:v>
                </c:pt>
                <c:pt idx="784">
                  <c:v>391.99999999999733</c:v>
                </c:pt>
                <c:pt idx="785">
                  <c:v>392.99999999999432</c:v>
                </c:pt>
                <c:pt idx="786">
                  <c:v>392.99999999999432</c:v>
                </c:pt>
                <c:pt idx="787">
                  <c:v>393.99999999999125</c:v>
                </c:pt>
                <c:pt idx="788">
                  <c:v>393.99999999999125</c:v>
                </c:pt>
                <c:pt idx="789">
                  <c:v>394.99999999999778</c:v>
                </c:pt>
                <c:pt idx="790">
                  <c:v>394.99999999999778</c:v>
                </c:pt>
                <c:pt idx="791">
                  <c:v>395.99999999999477</c:v>
                </c:pt>
                <c:pt idx="792">
                  <c:v>395.99999999999477</c:v>
                </c:pt>
                <c:pt idx="793">
                  <c:v>397.00000000000131</c:v>
                </c:pt>
                <c:pt idx="794">
                  <c:v>397.00000000000131</c:v>
                </c:pt>
                <c:pt idx="795">
                  <c:v>397.99999999999829</c:v>
                </c:pt>
                <c:pt idx="796">
                  <c:v>397.99999999999829</c:v>
                </c:pt>
                <c:pt idx="797">
                  <c:v>398.99999999999523</c:v>
                </c:pt>
                <c:pt idx="798">
                  <c:v>398.99999999999523</c:v>
                </c:pt>
                <c:pt idx="799">
                  <c:v>399.99999999999216</c:v>
                </c:pt>
                <c:pt idx="800">
                  <c:v>399.99999999999216</c:v>
                </c:pt>
                <c:pt idx="801">
                  <c:v>400.99999999998914</c:v>
                </c:pt>
                <c:pt idx="802">
                  <c:v>400.99999999998914</c:v>
                </c:pt>
                <c:pt idx="803">
                  <c:v>401.99999999999568</c:v>
                </c:pt>
                <c:pt idx="804">
                  <c:v>401.99999999999568</c:v>
                </c:pt>
                <c:pt idx="805">
                  <c:v>402.99999999999267</c:v>
                </c:pt>
                <c:pt idx="806">
                  <c:v>402.99999999999267</c:v>
                </c:pt>
                <c:pt idx="807">
                  <c:v>403.9999999999992</c:v>
                </c:pt>
                <c:pt idx="808">
                  <c:v>403.9999999999992</c:v>
                </c:pt>
                <c:pt idx="809">
                  <c:v>404.99999999999613</c:v>
                </c:pt>
                <c:pt idx="810">
                  <c:v>404.99999999999613</c:v>
                </c:pt>
                <c:pt idx="811">
                  <c:v>405.99999999999312</c:v>
                </c:pt>
                <c:pt idx="812">
                  <c:v>405.99999999999312</c:v>
                </c:pt>
                <c:pt idx="813">
                  <c:v>406.99999999999011</c:v>
                </c:pt>
                <c:pt idx="814">
                  <c:v>406.99999999999011</c:v>
                </c:pt>
                <c:pt idx="815">
                  <c:v>407.99999999999665</c:v>
                </c:pt>
                <c:pt idx="816">
                  <c:v>407.99999999999665</c:v>
                </c:pt>
                <c:pt idx="817">
                  <c:v>408.99999999999358</c:v>
                </c:pt>
                <c:pt idx="818">
                  <c:v>408.99999999999358</c:v>
                </c:pt>
                <c:pt idx="819">
                  <c:v>410.00000000000011</c:v>
                </c:pt>
                <c:pt idx="820">
                  <c:v>410.00000000000011</c:v>
                </c:pt>
                <c:pt idx="821">
                  <c:v>410.9999999999971</c:v>
                </c:pt>
                <c:pt idx="822">
                  <c:v>410.9999999999971</c:v>
                </c:pt>
                <c:pt idx="823">
                  <c:v>411.99999999999409</c:v>
                </c:pt>
                <c:pt idx="824">
                  <c:v>411.99999999999409</c:v>
                </c:pt>
                <c:pt idx="825">
                  <c:v>412.99999999999102</c:v>
                </c:pt>
                <c:pt idx="826">
                  <c:v>412.99999999999102</c:v>
                </c:pt>
                <c:pt idx="827">
                  <c:v>413.99999999999756</c:v>
                </c:pt>
                <c:pt idx="828">
                  <c:v>413.99999999999756</c:v>
                </c:pt>
                <c:pt idx="829">
                  <c:v>414.99999999999454</c:v>
                </c:pt>
                <c:pt idx="830">
                  <c:v>414.99999999999454</c:v>
                </c:pt>
                <c:pt idx="831">
                  <c:v>416.00000000000108</c:v>
                </c:pt>
                <c:pt idx="832">
                  <c:v>416.00000000000108</c:v>
                </c:pt>
                <c:pt idx="833">
                  <c:v>416.99999999999807</c:v>
                </c:pt>
                <c:pt idx="834">
                  <c:v>416.99999999999807</c:v>
                </c:pt>
                <c:pt idx="835">
                  <c:v>417.999999999995</c:v>
                </c:pt>
                <c:pt idx="836">
                  <c:v>417.999999999995</c:v>
                </c:pt>
                <c:pt idx="837">
                  <c:v>418.99999999999193</c:v>
                </c:pt>
                <c:pt idx="838">
                  <c:v>418.99999999999193</c:v>
                </c:pt>
                <c:pt idx="839">
                  <c:v>419.99999999998892</c:v>
                </c:pt>
                <c:pt idx="840">
                  <c:v>419.99999999998892</c:v>
                </c:pt>
                <c:pt idx="841">
                  <c:v>420.99999999999545</c:v>
                </c:pt>
                <c:pt idx="842">
                  <c:v>420.99999999999545</c:v>
                </c:pt>
                <c:pt idx="843">
                  <c:v>421.99999999999244</c:v>
                </c:pt>
                <c:pt idx="844">
                  <c:v>421.99999999999244</c:v>
                </c:pt>
                <c:pt idx="845">
                  <c:v>422.99999999999898</c:v>
                </c:pt>
                <c:pt idx="846">
                  <c:v>422.99999999999898</c:v>
                </c:pt>
                <c:pt idx="847">
                  <c:v>423.99999999999591</c:v>
                </c:pt>
                <c:pt idx="848">
                  <c:v>423.99999999999591</c:v>
                </c:pt>
                <c:pt idx="849">
                  <c:v>424.99999999999289</c:v>
                </c:pt>
                <c:pt idx="850">
                  <c:v>424.99999999999289</c:v>
                </c:pt>
                <c:pt idx="851">
                  <c:v>425.99999999998988</c:v>
                </c:pt>
                <c:pt idx="852">
                  <c:v>425.99999999998988</c:v>
                </c:pt>
                <c:pt idx="853">
                  <c:v>426.99999999999642</c:v>
                </c:pt>
                <c:pt idx="854">
                  <c:v>426.99999999999642</c:v>
                </c:pt>
                <c:pt idx="855">
                  <c:v>427.99999999999335</c:v>
                </c:pt>
                <c:pt idx="856">
                  <c:v>427.99999999999335</c:v>
                </c:pt>
                <c:pt idx="857">
                  <c:v>428.99999999999989</c:v>
                </c:pt>
                <c:pt idx="858">
                  <c:v>428.99999999999989</c:v>
                </c:pt>
                <c:pt idx="859">
                  <c:v>429.99999999999687</c:v>
                </c:pt>
                <c:pt idx="860">
                  <c:v>429.99999999999687</c:v>
                </c:pt>
                <c:pt idx="861">
                  <c:v>430.99999999999386</c:v>
                </c:pt>
                <c:pt idx="862">
                  <c:v>430.99999999999386</c:v>
                </c:pt>
                <c:pt idx="863">
                  <c:v>431.99999999999079</c:v>
                </c:pt>
                <c:pt idx="864">
                  <c:v>431.99999999999079</c:v>
                </c:pt>
                <c:pt idx="865">
                  <c:v>432.99999999999733</c:v>
                </c:pt>
                <c:pt idx="866">
                  <c:v>432.99999999999733</c:v>
                </c:pt>
                <c:pt idx="867">
                  <c:v>433.99999999999432</c:v>
                </c:pt>
                <c:pt idx="868">
                  <c:v>433.99999999999432</c:v>
                </c:pt>
                <c:pt idx="869">
                  <c:v>435.00000000000085</c:v>
                </c:pt>
                <c:pt idx="870">
                  <c:v>435.00000000000085</c:v>
                </c:pt>
                <c:pt idx="871">
                  <c:v>435.99999999999784</c:v>
                </c:pt>
                <c:pt idx="872">
                  <c:v>435.99999999999784</c:v>
                </c:pt>
                <c:pt idx="873">
                  <c:v>436.99999999999477</c:v>
                </c:pt>
                <c:pt idx="874">
                  <c:v>436.99999999999477</c:v>
                </c:pt>
                <c:pt idx="875">
                  <c:v>437.9999999999917</c:v>
                </c:pt>
                <c:pt idx="876">
                  <c:v>437.9999999999917</c:v>
                </c:pt>
                <c:pt idx="877">
                  <c:v>438.99999999998869</c:v>
                </c:pt>
                <c:pt idx="878">
                  <c:v>438.99999999998869</c:v>
                </c:pt>
                <c:pt idx="879">
                  <c:v>439.99999999999523</c:v>
                </c:pt>
                <c:pt idx="880">
                  <c:v>439.99999999999523</c:v>
                </c:pt>
                <c:pt idx="881">
                  <c:v>440.99999999999221</c:v>
                </c:pt>
                <c:pt idx="882">
                  <c:v>440.99999999999221</c:v>
                </c:pt>
                <c:pt idx="883">
                  <c:v>441.99999999999875</c:v>
                </c:pt>
                <c:pt idx="884">
                  <c:v>441.99999999999875</c:v>
                </c:pt>
                <c:pt idx="885">
                  <c:v>442.99999999999568</c:v>
                </c:pt>
                <c:pt idx="886">
                  <c:v>442.99999999999568</c:v>
                </c:pt>
                <c:pt idx="887">
                  <c:v>443.99999999999267</c:v>
                </c:pt>
                <c:pt idx="888">
                  <c:v>443.99999999999267</c:v>
                </c:pt>
                <c:pt idx="889">
                  <c:v>444.99999999998965</c:v>
                </c:pt>
                <c:pt idx="890">
                  <c:v>444.99999999998965</c:v>
                </c:pt>
                <c:pt idx="891">
                  <c:v>445.99999999999619</c:v>
                </c:pt>
                <c:pt idx="892">
                  <c:v>445.99999999999619</c:v>
                </c:pt>
                <c:pt idx="893">
                  <c:v>446.99999999999312</c:v>
                </c:pt>
                <c:pt idx="894">
                  <c:v>446.99999999999312</c:v>
                </c:pt>
                <c:pt idx="895">
                  <c:v>447.99999999999966</c:v>
                </c:pt>
                <c:pt idx="896">
                  <c:v>447.99999999999966</c:v>
                </c:pt>
                <c:pt idx="897">
                  <c:v>448.99999999999665</c:v>
                </c:pt>
                <c:pt idx="898">
                  <c:v>448.99999999999665</c:v>
                </c:pt>
                <c:pt idx="899">
                  <c:v>449.99999999999363</c:v>
                </c:pt>
                <c:pt idx="900">
                  <c:v>449.99999999999363</c:v>
                </c:pt>
                <c:pt idx="901">
                  <c:v>450.99999999999056</c:v>
                </c:pt>
                <c:pt idx="902">
                  <c:v>450.99999999999056</c:v>
                </c:pt>
                <c:pt idx="903">
                  <c:v>451.9999999999971</c:v>
                </c:pt>
                <c:pt idx="904">
                  <c:v>451.9999999999971</c:v>
                </c:pt>
                <c:pt idx="905">
                  <c:v>452.99999999999409</c:v>
                </c:pt>
                <c:pt idx="906">
                  <c:v>452.99999999999409</c:v>
                </c:pt>
                <c:pt idx="907">
                  <c:v>454.00000000000063</c:v>
                </c:pt>
                <c:pt idx="908">
                  <c:v>454.00000000000063</c:v>
                </c:pt>
                <c:pt idx="909">
                  <c:v>454.99999999999761</c:v>
                </c:pt>
                <c:pt idx="910">
                  <c:v>454.99999999999761</c:v>
                </c:pt>
                <c:pt idx="911">
                  <c:v>455.99999999999454</c:v>
                </c:pt>
                <c:pt idx="912">
                  <c:v>455.99999999999454</c:v>
                </c:pt>
                <c:pt idx="913">
                  <c:v>456.99999999999147</c:v>
                </c:pt>
                <c:pt idx="914">
                  <c:v>456.99999999999147</c:v>
                </c:pt>
                <c:pt idx="915">
                  <c:v>457.99999999999807</c:v>
                </c:pt>
                <c:pt idx="916">
                  <c:v>457.99999999999807</c:v>
                </c:pt>
                <c:pt idx="917">
                  <c:v>458.999999999995</c:v>
                </c:pt>
                <c:pt idx="918">
                  <c:v>458.999999999995</c:v>
                </c:pt>
                <c:pt idx="919">
                  <c:v>459.99999999999199</c:v>
                </c:pt>
                <c:pt idx="920">
                  <c:v>459.99999999999199</c:v>
                </c:pt>
                <c:pt idx="921">
                  <c:v>460.99999999999852</c:v>
                </c:pt>
                <c:pt idx="922">
                  <c:v>460.99999999999852</c:v>
                </c:pt>
                <c:pt idx="923">
                  <c:v>461.99999999999545</c:v>
                </c:pt>
                <c:pt idx="924">
                  <c:v>461.99999999999545</c:v>
                </c:pt>
                <c:pt idx="925">
                  <c:v>462.99999999999244</c:v>
                </c:pt>
                <c:pt idx="926">
                  <c:v>462.99999999999244</c:v>
                </c:pt>
                <c:pt idx="927">
                  <c:v>463.99999999998943</c:v>
                </c:pt>
                <c:pt idx="928">
                  <c:v>463.99999999998943</c:v>
                </c:pt>
                <c:pt idx="929">
                  <c:v>464.99999999999596</c:v>
                </c:pt>
                <c:pt idx="930">
                  <c:v>464.99999999999596</c:v>
                </c:pt>
                <c:pt idx="931">
                  <c:v>465.99999999999289</c:v>
                </c:pt>
                <c:pt idx="932">
                  <c:v>465.99999999999289</c:v>
                </c:pt>
                <c:pt idx="933">
                  <c:v>466.99999999999943</c:v>
                </c:pt>
                <c:pt idx="934">
                  <c:v>466.99999999999943</c:v>
                </c:pt>
                <c:pt idx="935">
                  <c:v>467.99999999999642</c:v>
                </c:pt>
                <c:pt idx="936">
                  <c:v>467.99999999999642</c:v>
                </c:pt>
                <c:pt idx="937">
                  <c:v>468.99999999999341</c:v>
                </c:pt>
                <c:pt idx="938">
                  <c:v>468.99999999999341</c:v>
                </c:pt>
                <c:pt idx="939">
                  <c:v>469.99999999999034</c:v>
                </c:pt>
                <c:pt idx="940">
                  <c:v>469.99999999999034</c:v>
                </c:pt>
                <c:pt idx="941">
                  <c:v>470.99999999999687</c:v>
                </c:pt>
                <c:pt idx="942">
                  <c:v>470.99999999999687</c:v>
                </c:pt>
                <c:pt idx="943">
                  <c:v>471.99999999999386</c:v>
                </c:pt>
                <c:pt idx="944">
                  <c:v>471.99999999999386</c:v>
                </c:pt>
                <c:pt idx="945">
                  <c:v>473.0000000000004</c:v>
                </c:pt>
                <c:pt idx="946">
                  <c:v>473.0000000000004</c:v>
                </c:pt>
                <c:pt idx="947">
                  <c:v>473.99999999999739</c:v>
                </c:pt>
                <c:pt idx="948">
                  <c:v>473.99999999999739</c:v>
                </c:pt>
                <c:pt idx="949">
                  <c:v>474.99999999999432</c:v>
                </c:pt>
                <c:pt idx="950">
                  <c:v>474.99999999999432</c:v>
                </c:pt>
                <c:pt idx="951">
                  <c:v>475.99999999999125</c:v>
                </c:pt>
                <c:pt idx="952">
                  <c:v>475.99999999999125</c:v>
                </c:pt>
                <c:pt idx="953">
                  <c:v>476.99999999999784</c:v>
                </c:pt>
                <c:pt idx="954">
                  <c:v>476.99999999999784</c:v>
                </c:pt>
                <c:pt idx="955">
                  <c:v>477.99999999999477</c:v>
                </c:pt>
                <c:pt idx="956">
                  <c:v>477.99999999999477</c:v>
                </c:pt>
                <c:pt idx="957">
                  <c:v>479.00000000000136</c:v>
                </c:pt>
                <c:pt idx="958">
                  <c:v>479.00000000000136</c:v>
                </c:pt>
                <c:pt idx="959">
                  <c:v>479.99999999999829</c:v>
                </c:pt>
                <c:pt idx="960">
                  <c:v>479.99999999999829</c:v>
                </c:pt>
                <c:pt idx="961">
                  <c:v>480.99999999999523</c:v>
                </c:pt>
                <c:pt idx="962">
                  <c:v>480.99999999999523</c:v>
                </c:pt>
                <c:pt idx="963">
                  <c:v>481.99999999999221</c:v>
                </c:pt>
                <c:pt idx="964">
                  <c:v>481.99999999999221</c:v>
                </c:pt>
                <c:pt idx="965">
                  <c:v>482.9999999999892</c:v>
                </c:pt>
                <c:pt idx="966">
                  <c:v>482.9999999999892</c:v>
                </c:pt>
                <c:pt idx="967">
                  <c:v>483.99999999999574</c:v>
                </c:pt>
                <c:pt idx="968">
                  <c:v>483.99999999999574</c:v>
                </c:pt>
                <c:pt idx="969">
                  <c:v>484.99999999999267</c:v>
                </c:pt>
                <c:pt idx="970">
                  <c:v>484.99999999999267</c:v>
                </c:pt>
                <c:pt idx="971">
                  <c:v>485.9999999999992</c:v>
                </c:pt>
                <c:pt idx="972">
                  <c:v>485.9999999999992</c:v>
                </c:pt>
                <c:pt idx="973">
                  <c:v>486.99999999999619</c:v>
                </c:pt>
                <c:pt idx="974">
                  <c:v>486.99999999999619</c:v>
                </c:pt>
                <c:pt idx="975">
                  <c:v>487.99999999999318</c:v>
                </c:pt>
                <c:pt idx="976">
                  <c:v>487.99999999999318</c:v>
                </c:pt>
                <c:pt idx="977">
                  <c:v>488.99999999999011</c:v>
                </c:pt>
                <c:pt idx="978">
                  <c:v>488.99999999999011</c:v>
                </c:pt>
                <c:pt idx="979">
                  <c:v>489.99999999999665</c:v>
                </c:pt>
                <c:pt idx="980">
                  <c:v>489.99999999999665</c:v>
                </c:pt>
                <c:pt idx="981">
                  <c:v>490.99999999999363</c:v>
                </c:pt>
                <c:pt idx="982">
                  <c:v>490.99999999999363</c:v>
                </c:pt>
                <c:pt idx="983">
                  <c:v>492.00000000000017</c:v>
                </c:pt>
                <c:pt idx="984">
                  <c:v>492.00000000000017</c:v>
                </c:pt>
                <c:pt idx="985">
                  <c:v>492.99999999999716</c:v>
                </c:pt>
                <c:pt idx="986">
                  <c:v>492.99999999999716</c:v>
                </c:pt>
                <c:pt idx="987">
                  <c:v>493.99999999999409</c:v>
                </c:pt>
                <c:pt idx="988">
                  <c:v>493.99999999999409</c:v>
                </c:pt>
                <c:pt idx="989">
                  <c:v>494.99999999999102</c:v>
                </c:pt>
                <c:pt idx="990">
                  <c:v>494.99999999999102</c:v>
                </c:pt>
                <c:pt idx="991">
                  <c:v>495.99999999999761</c:v>
                </c:pt>
                <c:pt idx="992">
                  <c:v>495.99999999999761</c:v>
                </c:pt>
                <c:pt idx="993">
                  <c:v>496.99999999999454</c:v>
                </c:pt>
                <c:pt idx="994">
                  <c:v>496.99999999999454</c:v>
                </c:pt>
                <c:pt idx="995">
                  <c:v>498.00000000000114</c:v>
                </c:pt>
                <c:pt idx="996">
                  <c:v>498.00000000000114</c:v>
                </c:pt>
                <c:pt idx="997">
                  <c:v>498.99999999999807</c:v>
                </c:pt>
                <c:pt idx="998">
                  <c:v>498.99999999999807</c:v>
                </c:pt>
                <c:pt idx="999">
                  <c:v>499.999999999995</c:v>
                </c:pt>
                <c:pt idx="1000">
                  <c:v>499.999999999995</c:v>
                </c:pt>
                <c:pt idx="1001">
                  <c:v>500.99999999999199</c:v>
                </c:pt>
                <c:pt idx="1002">
                  <c:v>500.99999999999199</c:v>
                </c:pt>
                <c:pt idx="1003">
                  <c:v>501.99999999998897</c:v>
                </c:pt>
                <c:pt idx="1004">
                  <c:v>501.99999999998897</c:v>
                </c:pt>
                <c:pt idx="1005">
                  <c:v>502.99999999999551</c:v>
                </c:pt>
                <c:pt idx="1006">
                  <c:v>502.99999999999551</c:v>
                </c:pt>
                <c:pt idx="1007">
                  <c:v>503.99999999999244</c:v>
                </c:pt>
                <c:pt idx="1008">
                  <c:v>503.99999999999244</c:v>
                </c:pt>
                <c:pt idx="1009">
                  <c:v>504.99999999999898</c:v>
                </c:pt>
                <c:pt idx="1010">
                  <c:v>504.99999999999898</c:v>
                </c:pt>
                <c:pt idx="1011">
                  <c:v>505.99999999999596</c:v>
                </c:pt>
                <c:pt idx="1012">
                  <c:v>505.99999999999596</c:v>
                </c:pt>
                <c:pt idx="1013">
                  <c:v>506.99999999999295</c:v>
                </c:pt>
                <c:pt idx="1014">
                  <c:v>506.99999999999295</c:v>
                </c:pt>
                <c:pt idx="1015">
                  <c:v>507.99999999998988</c:v>
                </c:pt>
                <c:pt idx="1016">
                  <c:v>507.99999999998988</c:v>
                </c:pt>
                <c:pt idx="1017">
                  <c:v>508.99999999999642</c:v>
                </c:pt>
                <c:pt idx="1018">
                  <c:v>508.99999999999642</c:v>
                </c:pt>
                <c:pt idx="1019">
                  <c:v>509.99999999999341</c:v>
                </c:pt>
                <c:pt idx="1020">
                  <c:v>509.99999999999341</c:v>
                </c:pt>
                <c:pt idx="1021">
                  <c:v>510.99999999999994</c:v>
                </c:pt>
                <c:pt idx="1022">
                  <c:v>510.99999999999994</c:v>
                </c:pt>
                <c:pt idx="1023">
                  <c:v>511.99999999999693</c:v>
                </c:pt>
                <c:pt idx="1024">
                  <c:v>511.99999999999693</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091</c:v>
                </c:pt>
                <c:pt idx="1034">
                  <c:v>517.00000000000091</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75</c:v>
                </c:pt>
                <c:pt idx="1048">
                  <c:v>523.99999999999875</c:v>
                </c:pt>
                <c:pt idx="1049">
                  <c:v>524.99999999999568</c:v>
                </c:pt>
                <c:pt idx="1050">
                  <c:v>524.99999999999568</c:v>
                </c:pt>
                <c:pt idx="1051">
                  <c:v>525.99999999999272</c:v>
                </c:pt>
                <c:pt idx="1052">
                  <c:v>525.99999999999272</c:v>
                </c:pt>
                <c:pt idx="1053">
                  <c:v>526.99999999998965</c:v>
                </c:pt>
                <c:pt idx="1054">
                  <c:v>526.99999999998965</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63</c:v>
                </c:pt>
                <c:pt idx="1064">
                  <c:v>531.99999999999363</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54</c:v>
                </c:pt>
                <c:pt idx="1076">
                  <c:v>537.99999999999454</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52</c:v>
                </c:pt>
                <c:pt idx="1086">
                  <c:v>542.99999999999852</c:v>
                </c:pt>
                <c:pt idx="1087">
                  <c:v>543.99999999999545</c:v>
                </c:pt>
                <c:pt idx="1088">
                  <c:v>543.99999999999545</c:v>
                </c:pt>
                <c:pt idx="1089">
                  <c:v>544.9999999999925</c:v>
                </c:pt>
                <c:pt idx="1090">
                  <c:v>544.9999999999925</c:v>
                </c:pt>
                <c:pt idx="1091">
                  <c:v>545.99999999998943</c:v>
                </c:pt>
                <c:pt idx="1092">
                  <c:v>545.99999999998943</c:v>
                </c:pt>
                <c:pt idx="1093">
                  <c:v>546.99999999999602</c:v>
                </c:pt>
                <c:pt idx="1094">
                  <c:v>546.99999999999602</c:v>
                </c:pt>
                <c:pt idx="1095">
                  <c:v>547.99999999999295</c:v>
                </c:pt>
                <c:pt idx="1096">
                  <c:v>547.99999999999295</c:v>
                </c:pt>
                <c:pt idx="1097">
                  <c:v>548.99999999999955</c:v>
                </c:pt>
                <c:pt idx="1098">
                  <c:v>548.99999999999955</c:v>
                </c:pt>
                <c:pt idx="1099">
                  <c:v>549.99999999999648</c:v>
                </c:pt>
                <c:pt idx="1100">
                  <c:v>549.99999999999648</c:v>
                </c:pt>
                <c:pt idx="1101">
                  <c:v>550.99999999999341</c:v>
                </c:pt>
                <c:pt idx="1102">
                  <c:v>550.99999999999341</c:v>
                </c:pt>
                <c:pt idx="1103">
                  <c:v>551.99999999999034</c:v>
                </c:pt>
                <c:pt idx="1104">
                  <c:v>551.99999999999034</c:v>
                </c:pt>
                <c:pt idx="1105">
                  <c:v>552.99999999999693</c:v>
                </c:pt>
                <c:pt idx="1106">
                  <c:v>552.99999999999693</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63</c:v>
                </c:pt>
                <c:pt idx="1146">
                  <c:v>572.99999999999363</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54</c:v>
                </c:pt>
                <c:pt idx="1158">
                  <c:v>578.99999999999454</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5</c:v>
                </c:pt>
                <c:pt idx="1172">
                  <c:v>585.9999999999925</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48</c:v>
                </c:pt>
                <c:pt idx="1182">
                  <c:v>590.99999999999648</c:v>
                </c:pt>
                <c:pt idx="1183">
                  <c:v>591.99999999999341</c:v>
                </c:pt>
                <c:pt idx="1184">
                  <c:v>591.99999999999341</c:v>
                </c:pt>
                <c:pt idx="1185">
                  <c:v>593</c:v>
                </c:pt>
                <c:pt idx="1186">
                  <c:v>593</c:v>
                </c:pt>
                <c:pt idx="1187">
                  <c:v>593.99999999999693</c:v>
                </c:pt>
                <c:pt idx="1188">
                  <c:v>593.99999999999693</c:v>
                </c:pt>
                <c:pt idx="1189">
                  <c:v>594.99999999999386</c:v>
                </c:pt>
                <c:pt idx="1190">
                  <c:v>594.99999999999386</c:v>
                </c:pt>
                <c:pt idx="1191">
                  <c:v>595.99999999999091</c:v>
                </c:pt>
                <c:pt idx="1192">
                  <c:v>595.99999999999091</c:v>
                </c:pt>
                <c:pt idx="1193">
                  <c:v>596.99999999999739</c:v>
                </c:pt>
                <c:pt idx="1194">
                  <c:v>596.99999999999739</c:v>
                </c:pt>
                <c:pt idx="1195">
                  <c:v>597.99999999999432</c:v>
                </c:pt>
                <c:pt idx="1196">
                  <c:v>597.99999999999432</c:v>
                </c:pt>
                <c:pt idx="1197">
                  <c:v>599.00000000000091</c:v>
                </c:pt>
                <c:pt idx="1198">
                  <c:v>599.00000000000091</c:v>
                </c:pt>
                <c:pt idx="1199">
                  <c:v>599.99999999999784</c:v>
                </c:pt>
                <c:pt idx="1200">
                  <c:v>599.99999999999784</c:v>
                </c:pt>
                <c:pt idx="1201">
                  <c:v>600.99999999999477</c:v>
                </c:pt>
                <c:pt idx="1202">
                  <c:v>600.99999999999477</c:v>
                </c:pt>
                <c:pt idx="1203">
                  <c:v>601.99999999999181</c:v>
                </c:pt>
                <c:pt idx="1204">
                  <c:v>601.99999999999181</c:v>
                </c:pt>
                <c:pt idx="1205">
                  <c:v>602.99999999998875</c:v>
                </c:pt>
                <c:pt idx="1206">
                  <c:v>602.99999999998875</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65</c:v>
                </c:pt>
                <c:pt idx="1218">
                  <c:v>608.99999999998965</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63</c:v>
                </c:pt>
                <c:pt idx="1228">
                  <c:v>613.99999999999363</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54</c:v>
                </c:pt>
                <c:pt idx="1240">
                  <c:v>619.99999999999454</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64</c:v>
                </c:pt>
                <c:pt idx="1250">
                  <c:v>624.99999999999864</c:v>
                </c:pt>
                <c:pt idx="1251">
                  <c:v>625.99999999999557</c:v>
                </c:pt>
                <c:pt idx="1252">
                  <c:v>625.99999999999557</c:v>
                </c:pt>
                <c:pt idx="1253">
                  <c:v>626.9999999999925</c:v>
                </c:pt>
                <c:pt idx="1254">
                  <c:v>626.9999999999925</c:v>
                </c:pt>
                <c:pt idx="1255">
                  <c:v>627.99999999998943</c:v>
                </c:pt>
                <c:pt idx="1256">
                  <c:v>627.99999999998943</c:v>
                </c:pt>
                <c:pt idx="1257">
                  <c:v>628.99999999999602</c:v>
                </c:pt>
                <c:pt idx="1258">
                  <c:v>628.99999999999602</c:v>
                </c:pt>
                <c:pt idx="1259">
                  <c:v>629.99999999999295</c:v>
                </c:pt>
                <c:pt idx="1260">
                  <c:v>629.99999999999295</c:v>
                </c:pt>
                <c:pt idx="1261">
                  <c:v>630.99999999999955</c:v>
                </c:pt>
                <c:pt idx="1262">
                  <c:v>630.99999999999955</c:v>
                </c:pt>
                <c:pt idx="1263">
                  <c:v>631.99999999999648</c:v>
                </c:pt>
                <c:pt idx="1264">
                  <c:v>631.99999999999648</c:v>
                </c:pt>
                <c:pt idx="1265">
                  <c:v>632.99999999999341</c:v>
                </c:pt>
                <c:pt idx="1266">
                  <c:v>632.99999999999341</c:v>
                </c:pt>
                <c:pt idx="1267">
                  <c:v>633.99999999999045</c:v>
                </c:pt>
                <c:pt idx="1268">
                  <c:v>633.99999999999045</c:v>
                </c:pt>
                <c:pt idx="1269">
                  <c:v>634.99999999999693</c:v>
                </c:pt>
                <c:pt idx="1270">
                  <c:v>634.99999999999693</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63</c:v>
                </c:pt>
                <c:pt idx="1310">
                  <c:v>654.99999999999363</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5</c:v>
                </c:pt>
                <c:pt idx="1336">
                  <c:v>667.9999999999925</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48</c:v>
                </c:pt>
                <c:pt idx="1346">
                  <c:v>672.99999999999648</c:v>
                </c:pt>
                <c:pt idx="1347">
                  <c:v>673.99999999999341</c:v>
                </c:pt>
                <c:pt idx="1348">
                  <c:v>673.99999999999341</c:v>
                </c:pt>
                <c:pt idx="1349">
                  <c:v>675</c:v>
                </c:pt>
                <c:pt idx="1350">
                  <c:v>675</c:v>
                </c:pt>
                <c:pt idx="1351">
                  <c:v>675.99999999999693</c:v>
                </c:pt>
                <c:pt idx="1352">
                  <c:v>675.99999999999693</c:v>
                </c:pt>
                <c:pt idx="1353">
                  <c:v>676.99999999999386</c:v>
                </c:pt>
                <c:pt idx="1354">
                  <c:v>676.99999999999386</c:v>
                </c:pt>
                <c:pt idx="1355">
                  <c:v>677.99999999999091</c:v>
                </c:pt>
                <c:pt idx="1356">
                  <c:v>677.99999999999091</c:v>
                </c:pt>
                <c:pt idx="1357">
                  <c:v>678.99999999999739</c:v>
                </c:pt>
                <c:pt idx="1358">
                  <c:v>678.99999999999739</c:v>
                </c:pt>
                <c:pt idx="1359">
                  <c:v>679.99999999999443</c:v>
                </c:pt>
                <c:pt idx="1360">
                  <c:v>679.99999999999443</c:v>
                </c:pt>
                <c:pt idx="1361">
                  <c:v>681.00000000000091</c:v>
                </c:pt>
                <c:pt idx="1362">
                  <c:v>681.00000000000091</c:v>
                </c:pt>
                <c:pt idx="1363">
                  <c:v>681.99999999999795</c:v>
                </c:pt>
                <c:pt idx="1364">
                  <c:v>681.99999999999795</c:v>
                </c:pt>
                <c:pt idx="1365">
                  <c:v>682.99999999999488</c:v>
                </c:pt>
                <c:pt idx="1366">
                  <c:v>682.99999999999488</c:v>
                </c:pt>
                <c:pt idx="1367">
                  <c:v>683.99999999999181</c:v>
                </c:pt>
                <c:pt idx="1368">
                  <c:v>683.99999999999181</c:v>
                </c:pt>
                <c:pt idx="1369">
                  <c:v>684.99999999998875</c:v>
                </c:pt>
                <c:pt idx="1370">
                  <c:v>684.99999999998875</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63</c:v>
                </c:pt>
                <c:pt idx="1392">
                  <c:v>695.99999999999363</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64</c:v>
                </c:pt>
                <c:pt idx="1414">
                  <c:v>706.99999999999864</c:v>
                </c:pt>
                <c:pt idx="1415">
                  <c:v>707.99999999999557</c:v>
                </c:pt>
                <c:pt idx="1416">
                  <c:v>707.99999999999557</c:v>
                </c:pt>
                <c:pt idx="1417">
                  <c:v>708.9999999999925</c:v>
                </c:pt>
                <c:pt idx="1418">
                  <c:v>708.9999999999925</c:v>
                </c:pt>
                <c:pt idx="1419">
                  <c:v>709.99999999998954</c:v>
                </c:pt>
                <c:pt idx="1420">
                  <c:v>709.99999999998954</c:v>
                </c:pt>
                <c:pt idx="1421">
                  <c:v>710.99999999999602</c:v>
                </c:pt>
                <c:pt idx="1422">
                  <c:v>710.99999999999602</c:v>
                </c:pt>
                <c:pt idx="1423">
                  <c:v>711.99999999999295</c:v>
                </c:pt>
                <c:pt idx="1424">
                  <c:v>711.99999999999295</c:v>
                </c:pt>
                <c:pt idx="1425">
                  <c:v>712.99999999999955</c:v>
                </c:pt>
                <c:pt idx="1426">
                  <c:v>712.99999999999955</c:v>
                </c:pt>
                <c:pt idx="1427">
                  <c:v>713.99999999999648</c:v>
                </c:pt>
                <c:pt idx="1428">
                  <c:v>713.99999999999648</c:v>
                </c:pt>
                <c:pt idx="1429">
                  <c:v>714.99999999999341</c:v>
                </c:pt>
                <c:pt idx="1430">
                  <c:v>714.99999999999341</c:v>
                </c:pt>
                <c:pt idx="1431">
                  <c:v>715.99999999999045</c:v>
                </c:pt>
                <c:pt idx="1432">
                  <c:v>715.99999999999045</c:v>
                </c:pt>
                <c:pt idx="1433">
                  <c:v>716.99999999999693</c:v>
                </c:pt>
                <c:pt idx="1434">
                  <c:v>716.99999999999693</c:v>
                </c:pt>
                <c:pt idx="1435">
                  <c:v>717.99999999999397</c:v>
                </c:pt>
                <c:pt idx="1436">
                  <c:v>717.99999999999397</c:v>
                </c:pt>
                <c:pt idx="1437">
                  <c:v>719.00000000000045</c:v>
                </c:pt>
                <c:pt idx="1438">
                  <c:v>719.00000000000045</c:v>
                </c:pt>
                <c:pt idx="1439">
                  <c:v>719.9999999999975</c:v>
                </c:pt>
                <c:pt idx="1440">
                  <c:v>719.9999999999975</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75</c:v>
                </c:pt>
                <c:pt idx="1474">
                  <c:v>736.99999999999375</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5</c:v>
                </c:pt>
                <c:pt idx="1500">
                  <c:v>749.9999999999925</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48</c:v>
                </c:pt>
                <c:pt idx="1510">
                  <c:v>754.99999999999648</c:v>
                </c:pt>
                <c:pt idx="1511">
                  <c:v>755.99999999999352</c:v>
                </c:pt>
                <c:pt idx="1512">
                  <c:v>755.99999999999352</c:v>
                </c:pt>
                <c:pt idx="1513">
                  <c:v>757</c:v>
                </c:pt>
                <c:pt idx="1514">
                  <c:v>757</c:v>
                </c:pt>
                <c:pt idx="1515">
                  <c:v>757.99999999999704</c:v>
                </c:pt>
                <c:pt idx="1516">
                  <c:v>757.99999999999704</c:v>
                </c:pt>
                <c:pt idx="1517">
                  <c:v>758.99999999999397</c:v>
                </c:pt>
                <c:pt idx="1518">
                  <c:v>758.99999999999397</c:v>
                </c:pt>
                <c:pt idx="1519">
                  <c:v>759.99999999999091</c:v>
                </c:pt>
                <c:pt idx="1520">
                  <c:v>759.99999999999091</c:v>
                </c:pt>
                <c:pt idx="1521">
                  <c:v>760.9999999999975</c:v>
                </c:pt>
                <c:pt idx="1522">
                  <c:v>760.9999999999975</c:v>
                </c:pt>
                <c:pt idx="1523">
                  <c:v>761.99999999999443</c:v>
                </c:pt>
                <c:pt idx="1524">
                  <c:v>761.99999999999443</c:v>
                </c:pt>
                <c:pt idx="1525">
                  <c:v>763.00000000000091</c:v>
                </c:pt>
                <c:pt idx="1526">
                  <c:v>763.00000000000091</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75</c:v>
                </c:pt>
                <c:pt idx="1556">
                  <c:v>777.99999999999375</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64</c:v>
                </c:pt>
                <c:pt idx="1578">
                  <c:v>788.99999999999864</c:v>
                </c:pt>
                <c:pt idx="1579">
                  <c:v>789.99999999999557</c:v>
                </c:pt>
                <c:pt idx="1580">
                  <c:v>789.99999999999557</c:v>
                </c:pt>
                <c:pt idx="1581">
                  <c:v>790.9999999999925</c:v>
                </c:pt>
                <c:pt idx="1582">
                  <c:v>790.9999999999925</c:v>
                </c:pt>
                <c:pt idx="1583">
                  <c:v>791.99999999998954</c:v>
                </c:pt>
                <c:pt idx="1584">
                  <c:v>791.99999999998954</c:v>
                </c:pt>
                <c:pt idx="1585">
                  <c:v>792.99999999999602</c:v>
                </c:pt>
                <c:pt idx="1586">
                  <c:v>792.99999999999602</c:v>
                </c:pt>
                <c:pt idx="1587">
                  <c:v>793.99999999999307</c:v>
                </c:pt>
                <c:pt idx="1588">
                  <c:v>793.99999999999307</c:v>
                </c:pt>
                <c:pt idx="1589">
                  <c:v>794.99999999999955</c:v>
                </c:pt>
                <c:pt idx="1590">
                  <c:v>794.99999999999955</c:v>
                </c:pt>
                <c:pt idx="1591">
                  <c:v>795.99999999999659</c:v>
                </c:pt>
                <c:pt idx="1592">
                  <c:v>795.99999999999659</c:v>
                </c:pt>
                <c:pt idx="1593">
                  <c:v>796.99999999999352</c:v>
                </c:pt>
                <c:pt idx="1594">
                  <c:v>796.99999999999352</c:v>
                </c:pt>
                <c:pt idx="1595">
                  <c:v>797.99999999999045</c:v>
                </c:pt>
                <c:pt idx="1596">
                  <c:v>797.99999999999045</c:v>
                </c:pt>
                <c:pt idx="1597">
                  <c:v>798.99999999999704</c:v>
                </c:pt>
                <c:pt idx="1598">
                  <c:v>798.99999999999704</c:v>
                </c:pt>
                <c:pt idx="1599">
                  <c:v>799.99999999999397</c:v>
                </c:pt>
              </c:numCache>
            </c:numRef>
          </c:xVal>
          <c:yVal>
            <c:numRef>
              <c:f>'Edited - T Proflile swapped'!$E$2:$E$1601</c:f>
              <c:numCache>
                <c:formatCode>General</c:formatCode>
                <c:ptCount val="1600"/>
                <c:pt idx="0">
                  <c:v>62.6</c:v>
                </c:pt>
                <c:pt idx="1">
                  <c:v>62.6</c:v>
                </c:pt>
                <c:pt idx="2">
                  <c:v>62.6</c:v>
                </c:pt>
                <c:pt idx="3">
                  <c:v>62.6</c:v>
                </c:pt>
                <c:pt idx="4">
                  <c:v>62.7</c:v>
                </c:pt>
                <c:pt idx="5">
                  <c:v>62.7</c:v>
                </c:pt>
                <c:pt idx="6">
                  <c:v>62.7</c:v>
                </c:pt>
                <c:pt idx="7">
                  <c:v>62.7</c:v>
                </c:pt>
                <c:pt idx="8">
                  <c:v>62.7</c:v>
                </c:pt>
                <c:pt idx="9">
                  <c:v>62.8</c:v>
                </c:pt>
                <c:pt idx="10">
                  <c:v>62.8</c:v>
                </c:pt>
                <c:pt idx="11">
                  <c:v>62.9</c:v>
                </c:pt>
                <c:pt idx="12">
                  <c:v>63</c:v>
                </c:pt>
                <c:pt idx="13">
                  <c:v>63.1</c:v>
                </c:pt>
                <c:pt idx="14">
                  <c:v>63.2</c:v>
                </c:pt>
                <c:pt idx="15">
                  <c:v>63.2</c:v>
                </c:pt>
                <c:pt idx="16">
                  <c:v>63.3</c:v>
                </c:pt>
                <c:pt idx="17">
                  <c:v>63.3</c:v>
                </c:pt>
                <c:pt idx="18">
                  <c:v>63.4</c:v>
                </c:pt>
                <c:pt idx="19">
                  <c:v>63.4</c:v>
                </c:pt>
                <c:pt idx="20">
                  <c:v>63.4</c:v>
                </c:pt>
                <c:pt idx="21">
                  <c:v>63.4</c:v>
                </c:pt>
                <c:pt idx="22">
                  <c:v>63.4</c:v>
                </c:pt>
                <c:pt idx="23">
                  <c:v>63.5</c:v>
                </c:pt>
                <c:pt idx="24">
                  <c:v>63.5</c:v>
                </c:pt>
                <c:pt idx="25">
                  <c:v>63.5</c:v>
                </c:pt>
                <c:pt idx="26">
                  <c:v>63.5</c:v>
                </c:pt>
                <c:pt idx="27">
                  <c:v>63.5</c:v>
                </c:pt>
                <c:pt idx="28">
                  <c:v>63.5</c:v>
                </c:pt>
                <c:pt idx="29">
                  <c:v>63.5</c:v>
                </c:pt>
                <c:pt idx="30">
                  <c:v>63.5</c:v>
                </c:pt>
                <c:pt idx="31">
                  <c:v>63.5</c:v>
                </c:pt>
                <c:pt idx="32">
                  <c:v>63.5</c:v>
                </c:pt>
                <c:pt idx="33">
                  <c:v>63.5</c:v>
                </c:pt>
                <c:pt idx="34">
                  <c:v>63.5</c:v>
                </c:pt>
                <c:pt idx="35">
                  <c:v>63.5</c:v>
                </c:pt>
                <c:pt idx="36">
                  <c:v>63.5</c:v>
                </c:pt>
                <c:pt idx="37">
                  <c:v>63.5</c:v>
                </c:pt>
                <c:pt idx="38">
                  <c:v>63.5</c:v>
                </c:pt>
                <c:pt idx="39">
                  <c:v>63.5</c:v>
                </c:pt>
                <c:pt idx="40">
                  <c:v>63.5</c:v>
                </c:pt>
                <c:pt idx="41">
                  <c:v>63.4</c:v>
                </c:pt>
                <c:pt idx="42">
                  <c:v>63.4</c:v>
                </c:pt>
                <c:pt idx="43">
                  <c:v>63.4</c:v>
                </c:pt>
                <c:pt idx="44">
                  <c:v>63.4</c:v>
                </c:pt>
                <c:pt idx="45">
                  <c:v>63.4</c:v>
                </c:pt>
                <c:pt idx="46">
                  <c:v>63.4</c:v>
                </c:pt>
                <c:pt idx="47">
                  <c:v>63.4</c:v>
                </c:pt>
                <c:pt idx="48">
                  <c:v>63.4</c:v>
                </c:pt>
                <c:pt idx="49">
                  <c:v>63.4</c:v>
                </c:pt>
                <c:pt idx="50">
                  <c:v>63.4</c:v>
                </c:pt>
                <c:pt idx="51">
                  <c:v>63.4</c:v>
                </c:pt>
                <c:pt idx="52">
                  <c:v>63.4</c:v>
                </c:pt>
                <c:pt idx="53">
                  <c:v>63.4</c:v>
                </c:pt>
                <c:pt idx="54">
                  <c:v>63.3</c:v>
                </c:pt>
                <c:pt idx="55">
                  <c:v>63.3</c:v>
                </c:pt>
                <c:pt idx="56">
                  <c:v>63.3</c:v>
                </c:pt>
                <c:pt idx="57">
                  <c:v>63.3</c:v>
                </c:pt>
                <c:pt idx="58">
                  <c:v>63.3</c:v>
                </c:pt>
                <c:pt idx="59">
                  <c:v>63.4</c:v>
                </c:pt>
                <c:pt idx="60">
                  <c:v>63.4</c:v>
                </c:pt>
                <c:pt idx="61">
                  <c:v>63.5</c:v>
                </c:pt>
                <c:pt idx="62">
                  <c:v>63.6</c:v>
                </c:pt>
                <c:pt idx="63">
                  <c:v>63.7</c:v>
                </c:pt>
                <c:pt idx="64">
                  <c:v>63.8</c:v>
                </c:pt>
                <c:pt idx="65">
                  <c:v>63.8</c:v>
                </c:pt>
                <c:pt idx="66">
                  <c:v>63.9</c:v>
                </c:pt>
                <c:pt idx="67">
                  <c:v>64.099999999999994</c:v>
                </c:pt>
                <c:pt idx="68">
                  <c:v>64.3</c:v>
                </c:pt>
                <c:pt idx="69">
                  <c:v>64.599999999999994</c:v>
                </c:pt>
                <c:pt idx="70">
                  <c:v>64.900000000000006</c:v>
                </c:pt>
                <c:pt idx="71">
                  <c:v>65.099999999999994</c:v>
                </c:pt>
                <c:pt idx="72">
                  <c:v>65.3</c:v>
                </c:pt>
                <c:pt idx="73">
                  <c:v>65.5</c:v>
                </c:pt>
                <c:pt idx="74">
                  <c:v>65.7</c:v>
                </c:pt>
                <c:pt idx="75">
                  <c:v>65.8</c:v>
                </c:pt>
                <c:pt idx="76">
                  <c:v>65.8</c:v>
                </c:pt>
                <c:pt idx="77">
                  <c:v>65.8</c:v>
                </c:pt>
                <c:pt idx="78">
                  <c:v>65.8</c:v>
                </c:pt>
                <c:pt idx="79">
                  <c:v>65.8</c:v>
                </c:pt>
                <c:pt idx="80">
                  <c:v>65.8</c:v>
                </c:pt>
                <c:pt idx="81">
                  <c:v>65.8</c:v>
                </c:pt>
                <c:pt idx="82">
                  <c:v>65.8</c:v>
                </c:pt>
                <c:pt idx="83">
                  <c:v>65.8</c:v>
                </c:pt>
                <c:pt idx="84">
                  <c:v>65.8</c:v>
                </c:pt>
                <c:pt idx="85">
                  <c:v>65.8</c:v>
                </c:pt>
                <c:pt idx="86">
                  <c:v>65.8</c:v>
                </c:pt>
                <c:pt idx="87">
                  <c:v>65.8</c:v>
                </c:pt>
                <c:pt idx="88">
                  <c:v>65.8</c:v>
                </c:pt>
                <c:pt idx="89">
                  <c:v>65.8</c:v>
                </c:pt>
                <c:pt idx="90">
                  <c:v>65.900000000000006</c:v>
                </c:pt>
                <c:pt idx="91">
                  <c:v>66</c:v>
                </c:pt>
                <c:pt idx="92">
                  <c:v>66.099999999999994</c:v>
                </c:pt>
                <c:pt idx="93">
                  <c:v>66.2</c:v>
                </c:pt>
                <c:pt idx="94">
                  <c:v>66.2</c:v>
                </c:pt>
                <c:pt idx="95">
                  <c:v>66.3</c:v>
                </c:pt>
                <c:pt idx="96">
                  <c:v>66.400000000000006</c:v>
                </c:pt>
                <c:pt idx="97">
                  <c:v>66.5</c:v>
                </c:pt>
                <c:pt idx="98">
                  <c:v>66.599999999999994</c:v>
                </c:pt>
                <c:pt idx="99">
                  <c:v>66.7</c:v>
                </c:pt>
                <c:pt idx="100">
                  <c:v>66.8</c:v>
                </c:pt>
                <c:pt idx="101">
                  <c:v>66.8</c:v>
                </c:pt>
                <c:pt idx="102">
                  <c:v>66.8</c:v>
                </c:pt>
                <c:pt idx="103">
                  <c:v>66.8</c:v>
                </c:pt>
                <c:pt idx="104">
                  <c:v>66.8</c:v>
                </c:pt>
                <c:pt idx="105">
                  <c:v>66.8</c:v>
                </c:pt>
                <c:pt idx="106">
                  <c:v>66.8</c:v>
                </c:pt>
                <c:pt idx="107">
                  <c:v>66.8</c:v>
                </c:pt>
                <c:pt idx="108">
                  <c:v>66.8</c:v>
                </c:pt>
                <c:pt idx="109">
                  <c:v>66.8</c:v>
                </c:pt>
                <c:pt idx="110">
                  <c:v>66.900000000000006</c:v>
                </c:pt>
                <c:pt idx="111">
                  <c:v>67</c:v>
                </c:pt>
                <c:pt idx="112">
                  <c:v>67.099999999999994</c:v>
                </c:pt>
                <c:pt idx="113">
                  <c:v>67</c:v>
                </c:pt>
                <c:pt idx="114">
                  <c:v>67</c:v>
                </c:pt>
                <c:pt idx="115">
                  <c:v>67</c:v>
                </c:pt>
                <c:pt idx="116">
                  <c:v>67</c:v>
                </c:pt>
                <c:pt idx="117">
                  <c:v>67</c:v>
                </c:pt>
                <c:pt idx="118">
                  <c:v>67</c:v>
                </c:pt>
                <c:pt idx="119">
                  <c:v>67.099999999999994</c:v>
                </c:pt>
                <c:pt idx="120">
                  <c:v>67.099999999999994</c:v>
                </c:pt>
                <c:pt idx="121">
                  <c:v>67.400000000000006</c:v>
                </c:pt>
                <c:pt idx="122">
                  <c:v>67.7</c:v>
                </c:pt>
                <c:pt idx="123">
                  <c:v>68</c:v>
                </c:pt>
                <c:pt idx="124">
                  <c:v>68.3</c:v>
                </c:pt>
                <c:pt idx="125">
                  <c:v>68.5</c:v>
                </c:pt>
                <c:pt idx="126">
                  <c:v>68.8</c:v>
                </c:pt>
                <c:pt idx="127">
                  <c:v>69.400000000000006</c:v>
                </c:pt>
                <c:pt idx="128">
                  <c:v>70.5</c:v>
                </c:pt>
                <c:pt idx="129">
                  <c:v>72</c:v>
                </c:pt>
                <c:pt idx="130">
                  <c:v>74</c:v>
                </c:pt>
                <c:pt idx="131">
                  <c:v>76.5</c:v>
                </c:pt>
                <c:pt idx="132">
                  <c:v>79.5</c:v>
                </c:pt>
                <c:pt idx="133">
                  <c:v>83</c:v>
                </c:pt>
                <c:pt idx="134">
                  <c:v>86.7</c:v>
                </c:pt>
                <c:pt idx="135">
                  <c:v>90.8</c:v>
                </c:pt>
                <c:pt idx="136">
                  <c:v>95</c:v>
                </c:pt>
                <c:pt idx="137">
                  <c:v>99.8</c:v>
                </c:pt>
                <c:pt idx="138">
                  <c:v>104.7</c:v>
                </c:pt>
                <c:pt idx="139">
                  <c:v>109.7</c:v>
                </c:pt>
                <c:pt idx="140">
                  <c:v>115</c:v>
                </c:pt>
                <c:pt idx="141">
                  <c:v>120.2</c:v>
                </c:pt>
                <c:pt idx="142">
                  <c:v>125.3</c:v>
                </c:pt>
                <c:pt idx="143">
                  <c:v>130.6</c:v>
                </c:pt>
                <c:pt idx="144">
                  <c:v>135.9</c:v>
                </c:pt>
                <c:pt idx="145">
                  <c:v>141.30000000000001</c:v>
                </c:pt>
                <c:pt idx="146">
                  <c:v>146.9</c:v>
                </c:pt>
                <c:pt idx="147">
                  <c:v>152.6</c:v>
                </c:pt>
                <c:pt idx="148">
                  <c:v>158.1</c:v>
                </c:pt>
                <c:pt idx="149">
                  <c:v>163.6</c:v>
                </c:pt>
                <c:pt idx="150">
                  <c:v>168.9</c:v>
                </c:pt>
                <c:pt idx="151">
                  <c:v>174.4</c:v>
                </c:pt>
                <c:pt idx="152">
                  <c:v>180.3</c:v>
                </c:pt>
                <c:pt idx="153">
                  <c:v>186.1</c:v>
                </c:pt>
                <c:pt idx="154">
                  <c:v>191.5</c:v>
                </c:pt>
                <c:pt idx="155">
                  <c:v>196.9</c:v>
                </c:pt>
                <c:pt idx="156">
                  <c:v>202.2</c:v>
                </c:pt>
                <c:pt idx="157">
                  <c:v>207.2</c:v>
                </c:pt>
                <c:pt idx="158">
                  <c:v>212.3</c:v>
                </c:pt>
                <c:pt idx="159">
                  <c:v>217.4</c:v>
                </c:pt>
                <c:pt idx="160">
                  <c:v>222.3</c:v>
                </c:pt>
                <c:pt idx="161">
                  <c:v>227.1</c:v>
                </c:pt>
                <c:pt idx="162">
                  <c:v>231.7</c:v>
                </c:pt>
                <c:pt idx="163">
                  <c:v>236.1</c:v>
                </c:pt>
                <c:pt idx="164">
                  <c:v>240.5</c:v>
                </c:pt>
                <c:pt idx="165">
                  <c:v>244.7</c:v>
                </c:pt>
                <c:pt idx="166">
                  <c:v>248.6</c:v>
                </c:pt>
                <c:pt idx="167">
                  <c:v>252.7</c:v>
                </c:pt>
                <c:pt idx="168">
                  <c:v>256.7</c:v>
                </c:pt>
                <c:pt idx="169">
                  <c:v>260.60000000000002</c:v>
                </c:pt>
                <c:pt idx="170">
                  <c:v>264.5</c:v>
                </c:pt>
                <c:pt idx="171">
                  <c:v>268.3</c:v>
                </c:pt>
                <c:pt idx="172">
                  <c:v>271.89999999999998</c:v>
                </c:pt>
                <c:pt idx="173">
                  <c:v>275.39999999999998</c:v>
                </c:pt>
                <c:pt idx="174">
                  <c:v>278.5</c:v>
                </c:pt>
                <c:pt idx="175">
                  <c:v>281.8</c:v>
                </c:pt>
                <c:pt idx="176">
                  <c:v>285</c:v>
                </c:pt>
                <c:pt idx="177">
                  <c:v>288</c:v>
                </c:pt>
                <c:pt idx="178">
                  <c:v>291.10000000000002</c:v>
                </c:pt>
                <c:pt idx="179">
                  <c:v>294.5</c:v>
                </c:pt>
                <c:pt idx="180">
                  <c:v>297.7</c:v>
                </c:pt>
                <c:pt idx="181">
                  <c:v>300.89999999999998</c:v>
                </c:pt>
                <c:pt idx="182">
                  <c:v>304.10000000000002</c:v>
                </c:pt>
                <c:pt idx="183">
                  <c:v>307.5</c:v>
                </c:pt>
                <c:pt idx="184">
                  <c:v>310.8</c:v>
                </c:pt>
                <c:pt idx="185">
                  <c:v>314</c:v>
                </c:pt>
                <c:pt idx="186">
                  <c:v>317.39999999999998</c:v>
                </c:pt>
                <c:pt idx="187">
                  <c:v>320.8</c:v>
                </c:pt>
                <c:pt idx="188">
                  <c:v>324.3</c:v>
                </c:pt>
                <c:pt idx="189">
                  <c:v>327.8</c:v>
                </c:pt>
                <c:pt idx="190">
                  <c:v>331.3</c:v>
                </c:pt>
                <c:pt idx="191">
                  <c:v>334.8</c:v>
                </c:pt>
                <c:pt idx="192">
                  <c:v>338.3</c:v>
                </c:pt>
                <c:pt idx="193">
                  <c:v>341.7</c:v>
                </c:pt>
                <c:pt idx="194">
                  <c:v>345.3</c:v>
                </c:pt>
                <c:pt idx="195">
                  <c:v>348.8</c:v>
                </c:pt>
                <c:pt idx="196">
                  <c:v>352.4</c:v>
                </c:pt>
                <c:pt idx="197">
                  <c:v>355.8</c:v>
                </c:pt>
                <c:pt idx="198">
                  <c:v>359.3</c:v>
                </c:pt>
                <c:pt idx="199">
                  <c:v>362.8</c:v>
                </c:pt>
                <c:pt idx="200">
                  <c:v>366.1</c:v>
                </c:pt>
                <c:pt idx="201">
                  <c:v>369.3</c:v>
                </c:pt>
                <c:pt idx="202">
                  <c:v>372.7</c:v>
                </c:pt>
                <c:pt idx="203">
                  <c:v>376.1</c:v>
                </c:pt>
                <c:pt idx="204">
                  <c:v>379.4</c:v>
                </c:pt>
                <c:pt idx="205">
                  <c:v>383</c:v>
                </c:pt>
                <c:pt idx="206">
                  <c:v>386.6</c:v>
                </c:pt>
                <c:pt idx="207">
                  <c:v>390.2</c:v>
                </c:pt>
                <c:pt idx="208">
                  <c:v>394</c:v>
                </c:pt>
                <c:pt idx="209">
                  <c:v>397.9</c:v>
                </c:pt>
                <c:pt idx="210">
                  <c:v>401.8</c:v>
                </c:pt>
                <c:pt idx="211">
                  <c:v>405.7</c:v>
                </c:pt>
                <c:pt idx="212">
                  <c:v>409.7</c:v>
                </c:pt>
                <c:pt idx="213">
                  <c:v>413.6</c:v>
                </c:pt>
                <c:pt idx="214">
                  <c:v>417.5</c:v>
                </c:pt>
                <c:pt idx="215">
                  <c:v>421.4</c:v>
                </c:pt>
                <c:pt idx="216">
                  <c:v>425.3</c:v>
                </c:pt>
                <c:pt idx="217">
                  <c:v>429.2</c:v>
                </c:pt>
                <c:pt idx="218">
                  <c:v>432.8</c:v>
                </c:pt>
                <c:pt idx="219">
                  <c:v>436.3</c:v>
                </c:pt>
                <c:pt idx="220">
                  <c:v>439.6</c:v>
                </c:pt>
                <c:pt idx="221">
                  <c:v>442.9</c:v>
                </c:pt>
                <c:pt idx="222">
                  <c:v>446.3</c:v>
                </c:pt>
                <c:pt idx="223">
                  <c:v>449</c:v>
                </c:pt>
                <c:pt idx="224">
                  <c:v>451.5</c:v>
                </c:pt>
                <c:pt idx="225">
                  <c:v>454.3</c:v>
                </c:pt>
                <c:pt idx="226">
                  <c:v>456.9</c:v>
                </c:pt>
                <c:pt idx="227">
                  <c:v>459.3</c:v>
                </c:pt>
                <c:pt idx="228">
                  <c:v>461.4</c:v>
                </c:pt>
                <c:pt idx="229">
                  <c:v>463.8</c:v>
                </c:pt>
                <c:pt idx="230">
                  <c:v>466.8</c:v>
                </c:pt>
                <c:pt idx="231">
                  <c:v>469.9</c:v>
                </c:pt>
                <c:pt idx="232">
                  <c:v>473.3</c:v>
                </c:pt>
                <c:pt idx="233">
                  <c:v>476.9</c:v>
                </c:pt>
                <c:pt idx="234">
                  <c:v>480.9</c:v>
                </c:pt>
                <c:pt idx="235">
                  <c:v>485.1</c:v>
                </c:pt>
                <c:pt idx="236">
                  <c:v>489.5</c:v>
                </c:pt>
                <c:pt idx="237">
                  <c:v>494</c:v>
                </c:pt>
                <c:pt idx="238">
                  <c:v>498.6</c:v>
                </c:pt>
                <c:pt idx="239">
                  <c:v>503.3</c:v>
                </c:pt>
                <c:pt idx="240">
                  <c:v>507.9</c:v>
                </c:pt>
                <c:pt idx="241">
                  <c:v>512.5</c:v>
                </c:pt>
                <c:pt idx="242">
                  <c:v>517.20000000000005</c:v>
                </c:pt>
                <c:pt idx="243">
                  <c:v>522.1</c:v>
                </c:pt>
                <c:pt idx="244">
                  <c:v>527.20000000000005</c:v>
                </c:pt>
                <c:pt idx="245">
                  <c:v>532.4</c:v>
                </c:pt>
                <c:pt idx="246">
                  <c:v>537.70000000000005</c:v>
                </c:pt>
                <c:pt idx="247">
                  <c:v>542.70000000000005</c:v>
                </c:pt>
                <c:pt idx="248">
                  <c:v>547.79999999999995</c:v>
                </c:pt>
                <c:pt idx="249">
                  <c:v>553.20000000000005</c:v>
                </c:pt>
                <c:pt idx="250">
                  <c:v>558.4</c:v>
                </c:pt>
                <c:pt idx="251">
                  <c:v>563.5</c:v>
                </c:pt>
                <c:pt idx="252">
                  <c:v>568.79999999999995</c:v>
                </c:pt>
                <c:pt idx="253">
                  <c:v>574.4</c:v>
                </c:pt>
                <c:pt idx="254">
                  <c:v>580</c:v>
                </c:pt>
                <c:pt idx="255">
                  <c:v>585.70000000000005</c:v>
                </c:pt>
                <c:pt idx="256">
                  <c:v>591.5</c:v>
                </c:pt>
                <c:pt idx="257">
                  <c:v>597.6</c:v>
                </c:pt>
                <c:pt idx="258">
                  <c:v>603.79999999999995</c:v>
                </c:pt>
                <c:pt idx="259">
                  <c:v>610</c:v>
                </c:pt>
                <c:pt idx="260">
                  <c:v>616.20000000000005</c:v>
                </c:pt>
                <c:pt idx="261">
                  <c:v>622.5</c:v>
                </c:pt>
                <c:pt idx="262">
                  <c:v>629</c:v>
                </c:pt>
                <c:pt idx="263">
                  <c:v>635.4</c:v>
                </c:pt>
                <c:pt idx="264">
                  <c:v>642.1</c:v>
                </c:pt>
                <c:pt idx="265">
                  <c:v>649.4</c:v>
                </c:pt>
                <c:pt idx="266">
                  <c:v>657.3</c:v>
                </c:pt>
                <c:pt idx="267">
                  <c:v>666.2</c:v>
                </c:pt>
                <c:pt idx="268">
                  <c:v>675.4</c:v>
                </c:pt>
                <c:pt idx="269">
                  <c:v>684.9</c:v>
                </c:pt>
                <c:pt idx="270">
                  <c:v>695</c:v>
                </c:pt>
                <c:pt idx="271">
                  <c:v>705</c:v>
                </c:pt>
                <c:pt idx="272">
                  <c:v>715.3</c:v>
                </c:pt>
                <c:pt idx="273">
                  <c:v>725.5</c:v>
                </c:pt>
                <c:pt idx="274">
                  <c:v>735.3</c:v>
                </c:pt>
                <c:pt idx="275">
                  <c:v>744.9</c:v>
                </c:pt>
                <c:pt idx="276">
                  <c:v>754.5</c:v>
                </c:pt>
                <c:pt idx="277">
                  <c:v>763.9</c:v>
                </c:pt>
                <c:pt idx="278">
                  <c:v>773.6</c:v>
                </c:pt>
                <c:pt idx="279">
                  <c:v>783.2</c:v>
                </c:pt>
                <c:pt idx="280">
                  <c:v>793</c:v>
                </c:pt>
                <c:pt idx="281">
                  <c:v>802.8</c:v>
                </c:pt>
                <c:pt idx="282">
                  <c:v>812.3</c:v>
                </c:pt>
                <c:pt idx="283">
                  <c:v>821.4</c:v>
                </c:pt>
                <c:pt idx="284">
                  <c:v>829.9</c:v>
                </c:pt>
                <c:pt idx="285">
                  <c:v>837.6</c:v>
                </c:pt>
                <c:pt idx="286">
                  <c:v>844.9</c:v>
                </c:pt>
                <c:pt idx="287">
                  <c:v>851.8</c:v>
                </c:pt>
                <c:pt idx="288">
                  <c:v>858.4</c:v>
                </c:pt>
                <c:pt idx="289">
                  <c:v>864.8</c:v>
                </c:pt>
                <c:pt idx="290">
                  <c:v>870.9</c:v>
                </c:pt>
                <c:pt idx="291">
                  <c:v>877</c:v>
                </c:pt>
                <c:pt idx="292">
                  <c:v>883</c:v>
                </c:pt>
                <c:pt idx="293">
                  <c:v>888.6</c:v>
                </c:pt>
                <c:pt idx="294">
                  <c:v>894</c:v>
                </c:pt>
                <c:pt idx="295">
                  <c:v>899.3</c:v>
                </c:pt>
                <c:pt idx="296">
                  <c:v>904.4</c:v>
                </c:pt>
                <c:pt idx="297">
                  <c:v>909.4</c:v>
                </c:pt>
                <c:pt idx="298">
                  <c:v>914.3</c:v>
                </c:pt>
                <c:pt idx="299">
                  <c:v>919.4</c:v>
                </c:pt>
                <c:pt idx="300">
                  <c:v>924.4</c:v>
                </c:pt>
                <c:pt idx="301">
                  <c:v>929.2</c:v>
                </c:pt>
                <c:pt idx="302">
                  <c:v>934.2</c:v>
                </c:pt>
                <c:pt idx="303">
                  <c:v>939</c:v>
                </c:pt>
                <c:pt idx="304">
                  <c:v>943.7</c:v>
                </c:pt>
                <c:pt idx="305">
                  <c:v>948.3</c:v>
                </c:pt>
                <c:pt idx="306">
                  <c:v>952.7</c:v>
                </c:pt>
                <c:pt idx="307">
                  <c:v>957.1</c:v>
                </c:pt>
                <c:pt idx="308">
                  <c:v>961.1</c:v>
                </c:pt>
                <c:pt idx="309">
                  <c:v>964.6</c:v>
                </c:pt>
                <c:pt idx="310">
                  <c:v>967.7</c:v>
                </c:pt>
                <c:pt idx="311">
                  <c:v>970.9</c:v>
                </c:pt>
                <c:pt idx="312">
                  <c:v>973.8</c:v>
                </c:pt>
                <c:pt idx="313">
                  <c:v>976.9</c:v>
                </c:pt>
                <c:pt idx="314">
                  <c:v>979.9</c:v>
                </c:pt>
                <c:pt idx="315">
                  <c:v>982.7</c:v>
                </c:pt>
                <c:pt idx="316">
                  <c:v>985.8</c:v>
                </c:pt>
                <c:pt idx="317">
                  <c:v>988.6</c:v>
                </c:pt>
                <c:pt idx="318">
                  <c:v>991.6</c:v>
                </c:pt>
                <c:pt idx="319">
                  <c:v>994.5</c:v>
                </c:pt>
                <c:pt idx="320">
                  <c:v>997.3</c:v>
                </c:pt>
                <c:pt idx="321">
                  <c:v>1000</c:v>
                </c:pt>
                <c:pt idx="322">
                  <c:v>1002.8</c:v>
                </c:pt>
                <c:pt idx="323">
                  <c:v>1005.5</c:v>
                </c:pt>
                <c:pt idx="324">
                  <c:v>1008.2</c:v>
                </c:pt>
                <c:pt idx="325">
                  <c:v>1010.8</c:v>
                </c:pt>
                <c:pt idx="326">
                  <c:v>1013.4</c:v>
                </c:pt>
                <c:pt idx="327">
                  <c:v>1016</c:v>
                </c:pt>
                <c:pt idx="328">
                  <c:v>1018.5</c:v>
                </c:pt>
                <c:pt idx="329">
                  <c:v>1021</c:v>
                </c:pt>
                <c:pt idx="330">
                  <c:v>1023.3</c:v>
                </c:pt>
                <c:pt idx="331">
                  <c:v>1025.4000000000001</c:v>
                </c:pt>
                <c:pt idx="332">
                  <c:v>1027.5</c:v>
                </c:pt>
                <c:pt idx="333">
                  <c:v>1029.5999999999999</c:v>
                </c:pt>
                <c:pt idx="334">
                  <c:v>1031.5999999999999</c:v>
                </c:pt>
                <c:pt idx="335">
                  <c:v>1033.7</c:v>
                </c:pt>
                <c:pt idx="336">
                  <c:v>1035.8</c:v>
                </c:pt>
                <c:pt idx="337">
                  <c:v>1037.8</c:v>
                </c:pt>
                <c:pt idx="338">
                  <c:v>1039.9000000000001</c:v>
                </c:pt>
                <c:pt idx="339">
                  <c:v>1041.9000000000001</c:v>
                </c:pt>
                <c:pt idx="340">
                  <c:v>1044</c:v>
                </c:pt>
                <c:pt idx="341">
                  <c:v>1046</c:v>
                </c:pt>
                <c:pt idx="342">
                  <c:v>1048</c:v>
                </c:pt>
                <c:pt idx="343">
                  <c:v>1050</c:v>
                </c:pt>
                <c:pt idx="344">
                  <c:v>1051.8</c:v>
                </c:pt>
                <c:pt idx="345">
                  <c:v>1053.5999999999999</c:v>
                </c:pt>
                <c:pt idx="346">
                  <c:v>1055.3</c:v>
                </c:pt>
                <c:pt idx="347">
                  <c:v>1057.0999999999999</c:v>
                </c:pt>
                <c:pt idx="348">
                  <c:v>1058.7</c:v>
                </c:pt>
                <c:pt idx="349">
                  <c:v>1060.3</c:v>
                </c:pt>
                <c:pt idx="350">
                  <c:v>1061.9000000000001</c:v>
                </c:pt>
                <c:pt idx="351">
                  <c:v>1063.4000000000001</c:v>
                </c:pt>
                <c:pt idx="352">
                  <c:v>1064.9000000000001</c:v>
                </c:pt>
                <c:pt idx="353">
                  <c:v>1066.4000000000001</c:v>
                </c:pt>
                <c:pt idx="354">
                  <c:v>1067.9000000000001</c:v>
                </c:pt>
                <c:pt idx="355">
                  <c:v>1069.2</c:v>
                </c:pt>
                <c:pt idx="356">
                  <c:v>1070.7</c:v>
                </c:pt>
                <c:pt idx="357">
                  <c:v>1072</c:v>
                </c:pt>
                <c:pt idx="358">
                  <c:v>1073.3</c:v>
                </c:pt>
                <c:pt idx="359">
                  <c:v>1074.5</c:v>
                </c:pt>
                <c:pt idx="360">
                  <c:v>1075.8</c:v>
                </c:pt>
                <c:pt idx="361">
                  <c:v>1076.9000000000001</c:v>
                </c:pt>
                <c:pt idx="362">
                  <c:v>1078</c:v>
                </c:pt>
                <c:pt idx="363">
                  <c:v>1079.0999999999999</c:v>
                </c:pt>
                <c:pt idx="364">
                  <c:v>1080.0999999999999</c:v>
                </c:pt>
                <c:pt idx="365">
                  <c:v>1081</c:v>
                </c:pt>
                <c:pt idx="366">
                  <c:v>1082</c:v>
                </c:pt>
                <c:pt idx="367">
                  <c:v>1082.8</c:v>
                </c:pt>
                <c:pt idx="368">
                  <c:v>1083.7</c:v>
                </c:pt>
                <c:pt idx="369">
                  <c:v>1084.5</c:v>
                </c:pt>
                <c:pt idx="370">
                  <c:v>1085.4000000000001</c:v>
                </c:pt>
                <c:pt idx="371">
                  <c:v>1086.4000000000001</c:v>
                </c:pt>
                <c:pt idx="372">
                  <c:v>1087.4000000000001</c:v>
                </c:pt>
                <c:pt idx="373">
                  <c:v>1088.4000000000001</c:v>
                </c:pt>
                <c:pt idx="374">
                  <c:v>1089.4000000000001</c:v>
                </c:pt>
                <c:pt idx="375">
                  <c:v>1090.4000000000001</c:v>
                </c:pt>
                <c:pt idx="376">
                  <c:v>1091.4000000000001</c:v>
                </c:pt>
                <c:pt idx="377">
                  <c:v>1092.3</c:v>
                </c:pt>
                <c:pt idx="378">
                  <c:v>1093.3</c:v>
                </c:pt>
                <c:pt idx="379">
                  <c:v>1094.2</c:v>
                </c:pt>
                <c:pt idx="380">
                  <c:v>1095</c:v>
                </c:pt>
                <c:pt idx="381">
                  <c:v>1096</c:v>
                </c:pt>
                <c:pt idx="382">
                  <c:v>1097</c:v>
                </c:pt>
                <c:pt idx="383">
                  <c:v>1098</c:v>
                </c:pt>
                <c:pt idx="384">
                  <c:v>1099</c:v>
                </c:pt>
                <c:pt idx="385">
                  <c:v>1100</c:v>
                </c:pt>
                <c:pt idx="386">
                  <c:v>1100.9000000000001</c:v>
                </c:pt>
                <c:pt idx="387">
                  <c:v>1101.9000000000001</c:v>
                </c:pt>
                <c:pt idx="388">
                  <c:v>1102.8</c:v>
                </c:pt>
                <c:pt idx="389">
                  <c:v>1103.7</c:v>
                </c:pt>
                <c:pt idx="390">
                  <c:v>1104.5</c:v>
                </c:pt>
                <c:pt idx="391">
                  <c:v>1105.4000000000001</c:v>
                </c:pt>
                <c:pt idx="392">
                  <c:v>1106.2</c:v>
                </c:pt>
                <c:pt idx="393">
                  <c:v>1107</c:v>
                </c:pt>
                <c:pt idx="394">
                  <c:v>1107.8</c:v>
                </c:pt>
                <c:pt idx="395">
                  <c:v>1108.5</c:v>
                </c:pt>
                <c:pt idx="396">
                  <c:v>1109.2</c:v>
                </c:pt>
                <c:pt idx="397">
                  <c:v>1110</c:v>
                </c:pt>
                <c:pt idx="398">
                  <c:v>1110.8</c:v>
                </c:pt>
                <c:pt idx="399">
                  <c:v>1111.5999999999999</c:v>
                </c:pt>
                <c:pt idx="400">
                  <c:v>1112.5</c:v>
                </c:pt>
                <c:pt idx="401">
                  <c:v>1113.2</c:v>
                </c:pt>
                <c:pt idx="402">
                  <c:v>1114</c:v>
                </c:pt>
                <c:pt idx="403">
                  <c:v>1114.7</c:v>
                </c:pt>
                <c:pt idx="404">
                  <c:v>1115.4000000000001</c:v>
                </c:pt>
                <c:pt idx="405">
                  <c:v>1116.0999999999999</c:v>
                </c:pt>
                <c:pt idx="406">
                  <c:v>1116.8</c:v>
                </c:pt>
                <c:pt idx="407">
                  <c:v>1117.5</c:v>
                </c:pt>
                <c:pt idx="408">
                  <c:v>1118.3</c:v>
                </c:pt>
                <c:pt idx="409">
                  <c:v>1119.0999999999999</c:v>
                </c:pt>
                <c:pt idx="410">
                  <c:v>1120.0999999999999</c:v>
                </c:pt>
                <c:pt idx="411">
                  <c:v>1121.0999999999999</c:v>
                </c:pt>
                <c:pt idx="412">
                  <c:v>1122</c:v>
                </c:pt>
                <c:pt idx="413">
                  <c:v>1123</c:v>
                </c:pt>
                <c:pt idx="414">
                  <c:v>1123.9000000000001</c:v>
                </c:pt>
                <c:pt idx="415">
                  <c:v>1124.5999999999999</c:v>
                </c:pt>
                <c:pt idx="416">
                  <c:v>1125.3</c:v>
                </c:pt>
                <c:pt idx="417">
                  <c:v>1125.9000000000001</c:v>
                </c:pt>
                <c:pt idx="418">
                  <c:v>1126.4000000000001</c:v>
                </c:pt>
                <c:pt idx="419">
                  <c:v>1126.9000000000001</c:v>
                </c:pt>
                <c:pt idx="420">
                  <c:v>1127.4000000000001</c:v>
                </c:pt>
                <c:pt idx="421">
                  <c:v>1127.8</c:v>
                </c:pt>
                <c:pt idx="422">
                  <c:v>1128.2</c:v>
                </c:pt>
                <c:pt idx="423">
                  <c:v>1128.5999999999999</c:v>
                </c:pt>
                <c:pt idx="424">
                  <c:v>1128.9000000000001</c:v>
                </c:pt>
                <c:pt idx="425">
                  <c:v>1129.2</c:v>
                </c:pt>
                <c:pt idx="426">
                  <c:v>1129.5</c:v>
                </c:pt>
                <c:pt idx="427">
                  <c:v>1129.8</c:v>
                </c:pt>
                <c:pt idx="428">
                  <c:v>1130.0999999999999</c:v>
                </c:pt>
                <c:pt idx="429">
                  <c:v>1130.4000000000001</c:v>
                </c:pt>
                <c:pt idx="430">
                  <c:v>1130.5999999999999</c:v>
                </c:pt>
                <c:pt idx="431">
                  <c:v>1130.7</c:v>
                </c:pt>
                <c:pt idx="432">
                  <c:v>1130.8</c:v>
                </c:pt>
                <c:pt idx="433">
                  <c:v>1130.9000000000001</c:v>
                </c:pt>
                <c:pt idx="434">
                  <c:v>1130.9000000000001</c:v>
                </c:pt>
                <c:pt idx="435">
                  <c:v>1131</c:v>
                </c:pt>
                <c:pt idx="436">
                  <c:v>1131</c:v>
                </c:pt>
                <c:pt idx="437">
                  <c:v>1131</c:v>
                </c:pt>
                <c:pt idx="438">
                  <c:v>1130.9000000000001</c:v>
                </c:pt>
                <c:pt idx="439">
                  <c:v>1130.8</c:v>
                </c:pt>
                <c:pt idx="440">
                  <c:v>1130.5999999999999</c:v>
                </c:pt>
                <c:pt idx="441">
                  <c:v>1130.4000000000001</c:v>
                </c:pt>
                <c:pt idx="442">
                  <c:v>1130.2</c:v>
                </c:pt>
                <c:pt idx="443">
                  <c:v>1130</c:v>
                </c:pt>
                <c:pt idx="444">
                  <c:v>1129.8</c:v>
                </c:pt>
                <c:pt idx="445">
                  <c:v>1129.5999999999999</c:v>
                </c:pt>
                <c:pt idx="446">
                  <c:v>1129.4000000000001</c:v>
                </c:pt>
                <c:pt idx="447">
                  <c:v>1129.0999999999999</c:v>
                </c:pt>
                <c:pt idx="448">
                  <c:v>1128.9000000000001</c:v>
                </c:pt>
                <c:pt idx="449">
                  <c:v>1128.5999999999999</c:v>
                </c:pt>
                <c:pt idx="450">
                  <c:v>1128.2</c:v>
                </c:pt>
                <c:pt idx="451">
                  <c:v>1127.9000000000001</c:v>
                </c:pt>
                <c:pt idx="452">
                  <c:v>1127.5999999999999</c:v>
                </c:pt>
                <c:pt idx="453">
                  <c:v>1127.2</c:v>
                </c:pt>
                <c:pt idx="454">
                  <c:v>1126.8</c:v>
                </c:pt>
                <c:pt idx="455">
                  <c:v>1126.4000000000001</c:v>
                </c:pt>
                <c:pt idx="456">
                  <c:v>1126</c:v>
                </c:pt>
                <c:pt idx="457">
                  <c:v>1125.5</c:v>
                </c:pt>
                <c:pt idx="458">
                  <c:v>1125.0999999999999</c:v>
                </c:pt>
                <c:pt idx="459">
                  <c:v>1124.5999999999999</c:v>
                </c:pt>
                <c:pt idx="460">
                  <c:v>1124.0999999999999</c:v>
                </c:pt>
                <c:pt idx="461">
                  <c:v>1123.5999999999999</c:v>
                </c:pt>
                <c:pt idx="462">
                  <c:v>1123.0999999999999</c:v>
                </c:pt>
                <c:pt idx="463">
                  <c:v>1122.5999999999999</c:v>
                </c:pt>
                <c:pt idx="464">
                  <c:v>1122.0999999999999</c:v>
                </c:pt>
                <c:pt idx="465">
                  <c:v>1121.5999999999999</c:v>
                </c:pt>
                <c:pt idx="466">
                  <c:v>1121</c:v>
                </c:pt>
                <c:pt idx="467">
                  <c:v>1120.5</c:v>
                </c:pt>
                <c:pt idx="468">
                  <c:v>1119.9000000000001</c:v>
                </c:pt>
                <c:pt idx="469">
                  <c:v>1119.3</c:v>
                </c:pt>
                <c:pt idx="470">
                  <c:v>1118.8</c:v>
                </c:pt>
                <c:pt idx="471">
                  <c:v>1118.2</c:v>
                </c:pt>
                <c:pt idx="472">
                  <c:v>1117.5999999999999</c:v>
                </c:pt>
                <c:pt idx="473">
                  <c:v>1117</c:v>
                </c:pt>
                <c:pt idx="474">
                  <c:v>1116.4000000000001</c:v>
                </c:pt>
                <c:pt idx="475">
                  <c:v>1115.7</c:v>
                </c:pt>
                <c:pt idx="476">
                  <c:v>1115</c:v>
                </c:pt>
                <c:pt idx="477">
                  <c:v>1114.3</c:v>
                </c:pt>
                <c:pt idx="478">
                  <c:v>1113.5</c:v>
                </c:pt>
                <c:pt idx="479">
                  <c:v>1112.8</c:v>
                </c:pt>
                <c:pt idx="480">
                  <c:v>1112.0999999999999</c:v>
                </c:pt>
                <c:pt idx="481">
                  <c:v>1111.4000000000001</c:v>
                </c:pt>
                <c:pt idx="482">
                  <c:v>1110.7</c:v>
                </c:pt>
                <c:pt idx="483">
                  <c:v>1110.0999999999999</c:v>
                </c:pt>
                <c:pt idx="484">
                  <c:v>1109.4000000000001</c:v>
                </c:pt>
                <c:pt idx="485">
                  <c:v>1108.8</c:v>
                </c:pt>
                <c:pt idx="486">
                  <c:v>1108.2</c:v>
                </c:pt>
                <c:pt idx="487">
                  <c:v>1107.5</c:v>
                </c:pt>
                <c:pt idx="488">
                  <c:v>1106.8</c:v>
                </c:pt>
                <c:pt idx="489">
                  <c:v>1106.0999999999999</c:v>
                </c:pt>
                <c:pt idx="490">
                  <c:v>1105.5</c:v>
                </c:pt>
                <c:pt idx="491">
                  <c:v>1104.9000000000001</c:v>
                </c:pt>
                <c:pt idx="492">
                  <c:v>1104.3</c:v>
                </c:pt>
                <c:pt idx="493">
                  <c:v>1103.7</c:v>
                </c:pt>
                <c:pt idx="494">
                  <c:v>1103.0999999999999</c:v>
                </c:pt>
                <c:pt idx="495">
                  <c:v>1102.5</c:v>
                </c:pt>
                <c:pt idx="496">
                  <c:v>1101.8</c:v>
                </c:pt>
                <c:pt idx="497">
                  <c:v>1101</c:v>
                </c:pt>
                <c:pt idx="498">
                  <c:v>1100.3</c:v>
                </c:pt>
                <c:pt idx="499">
                  <c:v>1099.5999999999999</c:v>
                </c:pt>
                <c:pt idx="500">
                  <c:v>1098.9000000000001</c:v>
                </c:pt>
                <c:pt idx="501">
                  <c:v>1098.2</c:v>
                </c:pt>
                <c:pt idx="502">
                  <c:v>1097.5</c:v>
                </c:pt>
                <c:pt idx="503">
                  <c:v>1096.7</c:v>
                </c:pt>
                <c:pt idx="504">
                  <c:v>1096</c:v>
                </c:pt>
                <c:pt idx="505">
                  <c:v>1095.2</c:v>
                </c:pt>
                <c:pt idx="506">
                  <c:v>1094.5</c:v>
                </c:pt>
                <c:pt idx="507">
                  <c:v>1093.7</c:v>
                </c:pt>
                <c:pt idx="508">
                  <c:v>1093</c:v>
                </c:pt>
                <c:pt idx="509">
                  <c:v>1092.2</c:v>
                </c:pt>
                <c:pt idx="510">
                  <c:v>1091.4000000000001</c:v>
                </c:pt>
                <c:pt idx="511">
                  <c:v>1090.5</c:v>
                </c:pt>
                <c:pt idx="512">
                  <c:v>1089.7</c:v>
                </c:pt>
                <c:pt idx="513">
                  <c:v>1088.9000000000001</c:v>
                </c:pt>
                <c:pt idx="514">
                  <c:v>1088</c:v>
                </c:pt>
                <c:pt idx="515">
                  <c:v>1087.0999999999999</c:v>
                </c:pt>
                <c:pt idx="516">
                  <c:v>1086.0999999999999</c:v>
                </c:pt>
                <c:pt idx="517">
                  <c:v>1085.0999999999999</c:v>
                </c:pt>
                <c:pt idx="518">
                  <c:v>1084</c:v>
                </c:pt>
                <c:pt idx="519">
                  <c:v>1083</c:v>
                </c:pt>
                <c:pt idx="520">
                  <c:v>1081.9000000000001</c:v>
                </c:pt>
                <c:pt idx="521">
                  <c:v>1080.8</c:v>
                </c:pt>
                <c:pt idx="522">
                  <c:v>1079.5999999999999</c:v>
                </c:pt>
                <c:pt idx="523">
                  <c:v>1078.5</c:v>
                </c:pt>
                <c:pt idx="524">
                  <c:v>1077.4000000000001</c:v>
                </c:pt>
                <c:pt idx="525">
                  <c:v>1076.2</c:v>
                </c:pt>
                <c:pt idx="526">
                  <c:v>1075</c:v>
                </c:pt>
                <c:pt idx="527">
                  <c:v>1073.8</c:v>
                </c:pt>
                <c:pt idx="528">
                  <c:v>1072.5999999999999</c:v>
                </c:pt>
                <c:pt idx="529">
                  <c:v>1071.4000000000001</c:v>
                </c:pt>
                <c:pt idx="530">
                  <c:v>1070.0999999999999</c:v>
                </c:pt>
                <c:pt idx="531">
                  <c:v>1068.9000000000001</c:v>
                </c:pt>
                <c:pt idx="532">
                  <c:v>1067.5</c:v>
                </c:pt>
                <c:pt idx="533">
                  <c:v>1066.3</c:v>
                </c:pt>
                <c:pt idx="534">
                  <c:v>1065</c:v>
                </c:pt>
                <c:pt idx="535">
                  <c:v>1063.5999999999999</c:v>
                </c:pt>
                <c:pt idx="536">
                  <c:v>1062.2</c:v>
                </c:pt>
                <c:pt idx="537">
                  <c:v>1060.8</c:v>
                </c:pt>
                <c:pt idx="538">
                  <c:v>1059.4000000000001</c:v>
                </c:pt>
                <c:pt idx="539">
                  <c:v>1057.9000000000001</c:v>
                </c:pt>
                <c:pt idx="540">
                  <c:v>1056.4000000000001</c:v>
                </c:pt>
                <c:pt idx="541">
                  <c:v>1054.9000000000001</c:v>
                </c:pt>
                <c:pt idx="542">
                  <c:v>1053.4000000000001</c:v>
                </c:pt>
                <c:pt idx="543">
                  <c:v>1051.9000000000001</c:v>
                </c:pt>
                <c:pt idx="544">
                  <c:v>1050.4000000000001</c:v>
                </c:pt>
                <c:pt idx="545">
                  <c:v>1048.8</c:v>
                </c:pt>
                <c:pt idx="546">
                  <c:v>1047.3</c:v>
                </c:pt>
                <c:pt idx="547">
                  <c:v>1045.8</c:v>
                </c:pt>
                <c:pt idx="548">
                  <c:v>1044.2</c:v>
                </c:pt>
                <c:pt idx="549">
                  <c:v>1042.5</c:v>
                </c:pt>
                <c:pt idx="550">
                  <c:v>1040.9000000000001</c:v>
                </c:pt>
                <c:pt idx="551">
                  <c:v>1039.3</c:v>
                </c:pt>
                <c:pt idx="552">
                  <c:v>1037.7</c:v>
                </c:pt>
                <c:pt idx="553">
                  <c:v>1036.0999999999999</c:v>
                </c:pt>
                <c:pt idx="554">
                  <c:v>1034.5999999999999</c:v>
                </c:pt>
                <c:pt idx="555">
                  <c:v>1032.9000000000001</c:v>
                </c:pt>
                <c:pt idx="556">
                  <c:v>1031.3</c:v>
                </c:pt>
                <c:pt idx="557">
                  <c:v>1029.7</c:v>
                </c:pt>
                <c:pt idx="558">
                  <c:v>1028.3</c:v>
                </c:pt>
                <c:pt idx="559">
                  <c:v>1026.7</c:v>
                </c:pt>
                <c:pt idx="560">
                  <c:v>1025.0999999999999</c:v>
                </c:pt>
                <c:pt idx="561">
                  <c:v>1023.5</c:v>
                </c:pt>
                <c:pt idx="562">
                  <c:v>1021.9</c:v>
                </c:pt>
                <c:pt idx="563">
                  <c:v>1020.3</c:v>
                </c:pt>
                <c:pt idx="564">
                  <c:v>1018.7</c:v>
                </c:pt>
                <c:pt idx="565">
                  <c:v>1017.1</c:v>
                </c:pt>
                <c:pt idx="566">
                  <c:v>1015.4</c:v>
                </c:pt>
                <c:pt idx="567">
                  <c:v>1013.8</c:v>
                </c:pt>
                <c:pt idx="568">
                  <c:v>1012.2</c:v>
                </c:pt>
                <c:pt idx="569">
                  <c:v>1010.6</c:v>
                </c:pt>
                <c:pt idx="570">
                  <c:v>1008.9</c:v>
                </c:pt>
                <c:pt idx="571">
                  <c:v>1007.3</c:v>
                </c:pt>
                <c:pt idx="572">
                  <c:v>1005.7</c:v>
                </c:pt>
                <c:pt idx="573">
                  <c:v>1004</c:v>
                </c:pt>
                <c:pt idx="574">
                  <c:v>1002.4</c:v>
                </c:pt>
                <c:pt idx="575">
                  <c:v>1000.8</c:v>
                </c:pt>
                <c:pt idx="576">
                  <c:v>999.2</c:v>
                </c:pt>
                <c:pt idx="577">
                  <c:v>997.5</c:v>
                </c:pt>
                <c:pt idx="578">
                  <c:v>994.7</c:v>
                </c:pt>
                <c:pt idx="579">
                  <c:v>992.9</c:v>
                </c:pt>
                <c:pt idx="580">
                  <c:v>991.2</c:v>
                </c:pt>
                <c:pt idx="581">
                  <c:v>989.4</c:v>
                </c:pt>
                <c:pt idx="582">
                  <c:v>987.7</c:v>
                </c:pt>
                <c:pt idx="583">
                  <c:v>986</c:v>
                </c:pt>
                <c:pt idx="584">
                  <c:v>984.4</c:v>
                </c:pt>
                <c:pt idx="585">
                  <c:v>982.7</c:v>
                </c:pt>
                <c:pt idx="586">
                  <c:v>981.1</c:v>
                </c:pt>
                <c:pt idx="587">
                  <c:v>979.4</c:v>
                </c:pt>
                <c:pt idx="588">
                  <c:v>977.9</c:v>
                </c:pt>
                <c:pt idx="589">
                  <c:v>976.2</c:v>
                </c:pt>
                <c:pt idx="590">
                  <c:v>974.6</c:v>
                </c:pt>
                <c:pt idx="591">
                  <c:v>973.1</c:v>
                </c:pt>
                <c:pt idx="592">
                  <c:v>971.6</c:v>
                </c:pt>
                <c:pt idx="593">
                  <c:v>970.1</c:v>
                </c:pt>
                <c:pt idx="594">
                  <c:v>968.6</c:v>
                </c:pt>
                <c:pt idx="595">
                  <c:v>967.1</c:v>
                </c:pt>
                <c:pt idx="596">
                  <c:v>965.6</c:v>
                </c:pt>
                <c:pt idx="597">
                  <c:v>964.2</c:v>
                </c:pt>
                <c:pt idx="598">
                  <c:v>962.7</c:v>
                </c:pt>
                <c:pt idx="599">
                  <c:v>961.2</c:v>
                </c:pt>
                <c:pt idx="600">
                  <c:v>959.8</c:v>
                </c:pt>
                <c:pt idx="601">
                  <c:v>958.3</c:v>
                </c:pt>
                <c:pt idx="602">
                  <c:v>956.9</c:v>
                </c:pt>
                <c:pt idx="603">
                  <c:v>955.5</c:v>
                </c:pt>
                <c:pt idx="604">
                  <c:v>954.1</c:v>
                </c:pt>
                <c:pt idx="605">
                  <c:v>952.7</c:v>
                </c:pt>
                <c:pt idx="606">
                  <c:v>951.3</c:v>
                </c:pt>
                <c:pt idx="607">
                  <c:v>950</c:v>
                </c:pt>
                <c:pt idx="608">
                  <c:v>948.6</c:v>
                </c:pt>
                <c:pt idx="609">
                  <c:v>947.1</c:v>
                </c:pt>
                <c:pt idx="610">
                  <c:v>945.7</c:v>
                </c:pt>
                <c:pt idx="611">
                  <c:v>944.3</c:v>
                </c:pt>
                <c:pt idx="612">
                  <c:v>942.9</c:v>
                </c:pt>
                <c:pt idx="613">
                  <c:v>941.5</c:v>
                </c:pt>
                <c:pt idx="614">
                  <c:v>940</c:v>
                </c:pt>
                <c:pt idx="615">
                  <c:v>938.6</c:v>
                </c:pt>
                <c:pt idx="616">
                  <c:v>937.2</c:v>
                </c:pt>
                <c:pt idx="617">
                  <c:v>935.8</c:v>
                </c:pt>
                <c:pt idx="618">
                  <c:v>934.3</c:v>
                </c:pt>
                <c:pt idx="619">
                  <c:v>932.9</c:v>
                </c:pt>
                <c:pt idx="620">
                  <c:v>931.5</c:v>
                </c:pt>
                <c:pt idx="621">
                  <c:v>930</c:v>
                </c:pt>
                <c:pt idx="622">
                  <c:v>928.6</c:v>
                </c:pt>
                <c:pt idx="623">
                  <c:v>927.2</c:v>
                </c:pt>
                <c:pt idx="624">
                  <c:v>925.8</c:v>
                </c:pt>
                <c:pt idx="625">
                  <c:v>924.4</c:v>
                </c:pt>
                <c:pt idx="626">
                  <c:v>923</c:v>
                </c:pt>
                <c:pt idx="627">
                  <c:v>921.6</c:v>
                </c:pt>
                <c:pt idx="628">
                  <c:v>920.2</c:v>
                </c:pt>
                <c:pt idx="629">
                  <c:v>918.8</c:v>
                </c:pt>
                <c:pt idx="630">
                  <c:v>917.4</c:v>
                </c:pt>
                <c:pt idx="631">
                  <c:v>916</c:v>
                </c:pt>
                <c:pt idx="632">
                  <c:v>914.6</c:v>
                </c:pt>
                <c:pt idx="633">
                  <c:v>913.3</c:v>
                </c:pt>
                <c:pt idx="634">
                  <c:v>911.9</c:v>
                </c:pt>
                <c:pt idx="635">
                  <c:v>910.6</c:v>
                </c:pt>
                <c:pt idx="636">
                  <c:v>909.2</c:v>
                </c:pt>
                <c:pt idx="637">
                  <c:v>907.9</c:v>
                </c:pt>
                <c:pt idx="638">
                  <c:v>906.5</c:v>
                </c:pt>
                <c:pt idx="639">
                  <c:v>905.2</c:v>
                </c:pt>
                <c:pt idx="640">
                  <c:v>903.9</c:v>
                </c:pt>
                <c:pt idx="641">
                  <c:v>902.6</c:v>
                </c:pt>
                <c:pt idx="642">
                  <c:v>901.2</c:v>
                </c:pt>
                <c:pt idx="643">
                  <c:v>899.9</c:v>
                </c:pt>
                <c:pt idx="644">
                  <c:v>898.6</c:v>
                </c:pt>
                <c:pt idx="645">
                  <c:v>897.3</c:v>
                </c:pt>
                <c:pt idx="646">
                  <c:v>896</c:v>
                </c:pt>
                <c:pt idx="647">
                  <c:v>894.7</c:v>
                </c:pt>
                <c:pt idx="648">
                  <c:v>893.5</c:v>
                </c:pt>
                <c:pt idx="649">
                  <c:v>892.2</c:v>
                </c:pt>
                <c:pt idx="650">
                  <c:v>890.9</c:v>
                </c:pt>
                <c:pt idx="651">
                  <c:v>889.6</c:v>
                </c:pt>
                <c:pt idx="652">
                  <c:v>888.3</c:v>
                </c:pt>
                <c:pt idx="653">
                  <c:v>887</c:v>
                </c:pt>
                <c:pt idx="654">
                  <c:v>885.8</c:v>
                </c:pt>
                <c:pt idx="655">
                  <c:v>884.5</c:v>
                </c:pt>
                <c:pt idx="656">
                  <c:v>883.2</c:v>
                </c:pt>
                <c:pt idx="657">
                  <c:v>881.9</c:v>
                </c:pt>
                <c:pt idx="658">
                  <c:v>880.6</c:v>
                </c:pt>
                <c:pt idx="659">
                  <c:v>879.4</c:v>
                </c:pt>
                <c:pt idx="660">
                  <c:v>878</c:v>
                </c:pt>
                <c:pt idx="661">
                  <c:v>876.8</c:v>
                </c:pt>
                <c:pt idx="662">
                  <c:v>875.5</c:v>
                </c:pt>
                <c:pt idx="663">
                  <c:v>874.3</c:v>
                </c:pt>
                <c:pt idx="664">
                  <c:v>873</c:v>
                </c:pt>
                <c:pt idx="665">
                  <c:v>871.8</c:v>
                </c:pt>
                <c:pt idx="666">
                  <c:v>870.5</c:v>
                </c:pt>
                <c:pt idx="667">
                  <c:v>869.3</c:v>
                </c:pt>
                <c:pt idx="668">
                  <c:v>868</c:v>
                </c:pt>
                <c:pt idx="669">
                  <c:v>866.8</c:v>
                </c:pt>
                <c:pt idx="670">
                  <c:v>865.6</c:v>
                </c:pt>
                <c:pt idx="671">
                  <c:v>864.3</c:v>
                </c:pt>
                <c:pt idx="672">
                  <c:v>863.1</c:v>
                </c:pt>
                <c:pt idx="673">
                  <c:v>861.9</c:v>
                </c:pt>
                <c:pt idx="674">
                  <c:v>860.7</c:v>
                </c:pt>
                <c:pt idx="675">
                  <c:v>859.4</c:v>
                </c:pt>
                <c:pt idx="676">
                  <c:v>858.2</c:v>
                </c:pt>
                <c:pt idx="677">
                  <c:v>857</c:v>
                </c:pt>
                <c:pt idx="678">
                  <c:v>855.8</c:v>
                </c:pt>
                <c:pt idx="679">
                  <c:v>854.6</c:v>
                </c:pt>
                <c:pt idx="680">
                  <c:v>853.3</c:v>
                </c:pt>
                <c:pt idx="681">
                  <c:v>852.1</c:v>
                </c:pt>
                <c:pt idx="682">
                  <c:v>850.8</c:v>
                </c:pt>
                <c:pt idx="683">
                  <c:v>849.6</c:v>
                </c:pt>
                <c:pt idx="684">
                  <c:v>848.4</c:v>
                </c:pt>
                <c:pt idx="685">
                  <c:v>847.1</c:v>
                </c:pt>
                <c:pt idx="686">
                  <c:v>846</c:v>
                </c:pt>
                <c:pt idx="687">
                  <c:v>844.7</c:v>
                </c:pt>
                <c:pt idx="688">
                  <c:v>843.4</c:v>
                </c:pt>
                <c:pt idx="689">
                  <c:v>842.1</c:v>
                </c:pt>
                <c:pt idx="690">
                  <c:v>840.9</c:v>
                </c:pt>
                <c:pt idx="691">
                  <c:v>839.6</c:v>
                </c:pt>
                <c:pt idx="692">
                  <c:v>838.4</c:v>
                </c:pt>
                <c:pt idx="693">
                  <c:v>837.1</c:v>
                </c:pt>
                <c:pt idx="694">
                  <c:v>835.8</c:v>
                </c:pt>
                <c:pt idx="695">
                  <c:v>834.5</c:v>
                </c:pt>
                <c:pt idx="696">
                  <c:v>833.3</c:v>
                </c:pt>
                <c:pt idx="697">
                  <c:v>832</c:v>
                </c:pt>
                <c:pt idx="698">
                  <c:v>830.8</c:v>
                </c:pt>
                <c:pt idx="699">
                  <c:v>829.6</c:v>
                </c:pt>
                <c:pt idx="700">
                  <c:v>828.4</c:v>
                </c:pt>
                <c:pt idx="701">
                  <c:v>827.1</c:v>
                </c:pt>
                <c:pt idx="702">
                  <c:v>825.9</c:v>
                </c:pt>
                <c:pt idx="703">
                  <c:v>824.7</c:v>
                </c:pt>
                <c:pt idx="704">
                  <c:v>823.5</c:v>
                </c:pt>
                <c:pt idx="705">
                  <c:v>822.3</c:v>
                </c:pt>
                <c:pt idx="706">
                  <c:v>821</c:v>
                </c:pt>
                <c:pt idx="707">
                  <c:v>819.8</c:v>
                </c:pt>
                <c:pt idx="708">
                  <c:v>818.6</c:v>
                </c:pt>
                <c:pt idx="709">
                  <c:v>817.4</c:v>
                </c:pt>
                <c:pt idx="710">
                  <c:v>816.2</c:v>
                </c:pt>
                <c:pt idx="711">
                  <c:v>815</c:v>
                </c:pt>
                <c:pt idx="712">
                  <c:v>813.8</c:v>
                </c:pt>
                <c:pt idx="713">
                  <c:v>812.6</c:v>
                </c:pt>
                <c:pt idx="714">
                  <c:v>811.4</c:v>
                </c:pt>
                <c:pt idx="715">
                  <c:v>810.2</c:v>
                </c:pt>
                <c:pt idx="716">
                  <c:v>809</c:v>
                </c:pt>
                <c:pt idx="717">
                  <c:v>807.8</c:v>
                </c:pt>
                <c:pt idx="718">
                  <c:v>806.6</c:v>
                </c:pt>
                <c:pt idx="719">
                  <c:v>805.3</c:v>
                </c:pt>
                <c:pt idx="720">
                  <c:v>804.1</c:v>
                </c:pt>
                <c:pt idx="721">
                  <c:v>802.8</c:v>
                </c:pt>
                <c:pt idx="722">
                  <c:v>801.6</c:v>
                </c:pt>
                <c:pt idx="723">
                  <c:v>800.3</c:v>
                </c:pt>
                <c:pt idx="724">
                  <c:v>799.1</c:v>
                </c:pt>
                <c:pt idx="725">
                  <c:v>797.9</c:v>
                </c:pt>
                <c:pt idx="726">
                  <c:v>796.7</c:v>
                </c:pt>
                <c:pt idx="727">
                  <c:v>795.5</c:v>
                </c:pt>
                <c:pt idx="728">
                  <c:v>794.3</c:v>
                </c:pt>
                <c:pt idx="729">
                  <c:v>793.1</c:v>
                </c:pt>
                <c:pt idx="730">
                  <c:v>791.8</c:v>
                </c:pt>
                <c:pt idx="731">
                  <c:v>790.7</c:v>
                </c:pt>
                <c:pt idx="732">
                  <c:v>789.4</c:v>
                </c:pt>
                <c:pt idx="733">
                  <c:v>788.2</c:v>
                </c:pt>
                <c:pt idx="734">
                  <c:v>787</c:v>
                </c:pt>
                <c:pt idx="735">
                  <c:v>785.8</c:v>
                </c:pt>
                <c:pt idx="736">
                  <c:v>784.6</c:v>
                </c:pt>
                <c:pt idx="737">
                  <c:v>783.4</c:v>
                </c:pt>
                <c:pt idx="738">
                  <c:v>782.1</c:v>
                </c:pt>
                <c:pt idx="739">
                  <c:v>781</c:v>
                </c:pt>
                <c:pt idx="740">
                  <c:v>779.7</c:v>
                </c:pt>
                <c:pt idx="741">
                  <c:v>778.5</c:v>
                </c:pt>
                <c:pt idx="742">
                  <c:v>777.3</c:v>
                </c:pt>
                <c:pt idx="743">
                  <c:v>776.1</c:v>
                </c:pt>
                <c:pt idx="744">
                  <c:v>774.9</c:v>
                </c:pt>
                <c:pt idx="745">
                  <c:v>773.6</c:v>
                </c:pt>
                <c:pt idx="746">
                  <c:v>772.4</c:v>
                </c:pt>
                <c:pt idx="747">
                  <c:v>771.2</c:v>
                </c:pt>
                <c:pt idx="748">
                  <c:v>770</c:v>
                </c:pt>
                <c:pt idx="749">
                  <c:v>768.8</c:v>
                </c:pt>
                <c:pt idx="750">
                  <c:v>767.6</c:v>
                </c:pt>
                <c:pt idx="751">
                  <c:v>766.4</c:v>
                </c:pt>
                <c:pt idx="752">
                  <c:v>765.2</c:v>
                </c:pt>
                <c:pt idx="753">
                  <c:v>764</c:v>
                </c:pt>
                <c:pt idx="754">
                  <c:v>762.9</c:v>
                </c:pt>
                <c:pt idx="755">
                  <c:v>761.7</c:v>
                </c:pt>
                <c:pt idx="756">
                  <c:v>760.5</c:v>
                </c:pt>
                <c:pt idx="757">
                  <c:v>759.3</c:v>
                </c:pt>
                <c:pt idx="758">
                  <c:v>758.1</c:v>
                </c:pt>
                <c:pt idx="759">
                  <c:v>756.9</c:v>
                </c:pt>
                <c:pt idx="760">
                  <c:v>755.7</c:v>
                </c:pt>
                <c:pt idx="761">
                  <c:v>754.5</c:v>
                </c:pt>
                <c:pt idx="762">
                  <c:v>753.3</c:v>
                </c:pt>
                <c:pt idx="763">
                  <c:v>752.1</c:v>
                </c:pt>
                <c:pt idx="764">
                  <c:v>750.9</c:v>
                </c:pt>
                <c:pt idx="765">
                  <c:v>749.7</c:v>
                </c:pt>
                <c:pt idx="766">
                  <c:v>748.5</c:v>
                </c:pt>
                <c:pt idx="767">
                  <c:v>747.3</c:v>
                </c:pt>
                <c:pt idx="768">
                  <c:v>746.2</c:v>
                </c:pt>
                <c:pt idx="769">
                  <c:v>745.1</c:v>
                </c:pt>
                <c:pt idx="770">
                  <c:v>743.9</c:v>
                </c:pt>
                <c:pt idx="771">
                  <c:v>742.8</c:v>
                </c:pt>
                <c:pt idx="772">
                  <c:v>741.6</c:v>
                </c:pt>
                <c:pt idx="773">
                  <c:v>740.5</c:v>
                </c:pt>
                <c:pt idx="774">
                  <c:v>739.3</c:v>
                </c:pt>
                <c:pt idx="775">
                  <c:v>738.2</c:v>
                </c:pt>
                <c:pt idx="776">
                  <c:v>737.1</c:v>
                </c:pt>
                <c:pt idx="777">
                  <c:v>736</c:v>
                </c:pt>
                <c:pt idx="778">
                  <c:v>734.9</c:v>
                </c:pt>
                <c:pt idx="779">
                  <c:v>733.7</c:v>
                </c:pt>
                <c:pt idx="780">
                  <c:v>732.5</c:v>
                </c:pt>
                <c:pt idx="781">
                  <c:v>731.3</c:v>
                </c:pt>
                <c:pt idx="782">
                  <c:v>730.2</c:v>
                </c:pt>
                <c:pt idx="783">
                  <c:v>729</c:v>
                </c:pt>
                <c:pt idx="784">
                  <c:v>727.9</c:v>
                </c:pt>
                <c:pt idx="785">
                  <c:v>726.7</c:v>
                </c:pt>
                <c:pt idx="786">
                  <c:v>725.6</c:v>
                </c:pt>
                <c:pt idx="787">
                  <c:v>724.4</c:v>
                </c:pt>
                <c:pt idx="788">
                  <c:v>723.2</c:v>
                </c:pt>
                <c:pt idx="789">
                  <c:v>722</c:v>
                </c:pt>
                <c:pt idx="790">
                  <c:v>720.8</c:v>
                </c:pt>
                <c:pt idx="791">
                  <c:v>719.7</c:v>
                </c:pt>
                <c:pt idx="792">
                  <c:v>718.6</c:v>
                </c:pt>
                <c:pt idx="793">
                  <c:v>717.4</c:v>
                </c:pt>
                <c:pt idx="794">
                  <c:v>716.3</c:v>
                </c:pt>
                <c:pt idx="795">
                  <c:v>715.1</c:v>
                </c:pt>
                <c:pt idx="796">
                  <c:v>713.9</c:v>
                </c:pt>
                <c:pt idx="797">
                  <c:v>712.8</c:v>
                </c:pt>
                <c:pt idx="798">
                  <c:v>711.6</c:v>
                </c:pt>
                <c:pt idx="799">
                  <c:v>710.4</c:v>
                </c:pt>
                <c:pt idx="800">
                  <c:v>709.2</c:v>
                </c:pt>
                <c:pt idx="801">
                  <c:v>708</c:v>
                </c:pt>
                <c:pt idx="802">
                  <c:v>706.9</c:v>
                </c:pt>
                <c:pt idx="803">
                  <c:v>705.7</c:v>
                </c:pt>
                <c:pt idx="804">
                  <c:v>704.5</c:v>
                </c:pt>
                <c:pt idx="805">
                  <c:v>703.4</c:v>
                </c:pt>
                <c:pt idx="806">
                  <c:v>702.3</c:v>
                </c:pt>
                <c:pt idx="807">
                  <c:v>701.1</c:v>
                </c:pt>
                <c:pt idx="808">
                  <c:v>700</c:v>
                </c:pt>
                <c:pt idx="809">
                  <c:v>698.8</c:v>
                </c:pt>
                <c:pt idx="810">
                  <c:v>697.7</c:v>
                </c:pt>
                <c:pt idx="811">
                  <c:v>696.5</c:v>
                </c:pt>
                <c:pt idx="812">
                  <c:v>695.4</c:v>
                </c:pt>
                <c:pt idx="813">
                  <c:v>694.3</c:v>
                </c:pt>
                <c:pt idx="814">
                  <c:v>693.1</c:v>
                </c:pt>
                <c:pt idx="815">
                  <c:v>691.8</c:v>
                </c:pt>
                <c:pt idx="816">
                  <c:v>690.6</c:v>
                </c:pt>
                <c:pt idx="817">
                  <c:v>689.5</c:v>
                </c:pt>
                <c:pt idx="818">
                  <c:v>688.4</c:v>
                </c:pt>
                <c:pt idx="819">
                  <c:v>687.4</c:v>
                </c:pt>
                <c:pt idx="820">
                  <c:v>686.3</c:v>
                </c:pt>
                <c:pt idx="821">
                  <c:v>685.2</c:v>
                </c:pt>
                <c:pt idx="822">
                  <c:v>684.2</c:v>
                </c:pt>
                <c:pt idx="823">
                  <c:v>683.1</c:v>
                </c:pt>
                <c:pt idx="824">
                  <c:v>681.9</c:v>
                </c:pt>
                <c:pt idx="825">
                  <c:v>680.8</c:v>
                </c:pt>
                <c:pt idx="826">
                  <c:v>679.7</c:v>
                </c:pt>
                <c:pt idx="827">
                  <c:v>678.6</c:v>
                </c:pt>
                <c:pt idx="828">
                  <c:v>677.4</c:v>
                </c:pt>
                <c:pt idx="829">
                  <c:v>676.3</c:v>
                </c:pt>
                <c:pt idx="830">
                  <c:v>675.3</c:v>
                </c:pt>
                <c:pt idx="831">
                  <c:v>674.2</c:v>
                </c:pt>
                <c:pt idx="832">
                  <c:v>673.1</c:v>
                </c:pt>
                <c:pt idx="833">
                  <c:v>672</c:v>
                </c:pt>
                <c:pt idx="834">
                  <c:v>670.9</c:v>
                </c:pt>
                <c:pt idx="835">
                  <c:v>669.9</c:v>
                </c:pt>
                <c:pt idx="836">
                  <c:v>668.8</c:v>
                </c:pt>
                <c:pt idx="837">
                  <c:v>667.7</c:v>
                </c:pt>
                <c:pt idx="838">
                  <c:v>666.7</c:v>
                </c:pt>
                <c:pt idx="839">
                  <c:v>665.5</c:v>
                </c:pt>
                <c:pt idx="840">
                  <c:v>664.4</c:v>
                </c:pt>
                <c:pt idx="841">
                  <c:v>663.4</c:v>
                </c:pt>
                <c:pt idx="842">
                  <c:v>662.2</c:v>
                </c:pt>
                <c:pt idx="843">
                  <c:v>661.1</c:v>
                </c:pt>
                <c:pt idx="844">
                  <c:v>660.1</c:v>
                </c:pt>
                <c:pt idx="845">
                  <c:v>659.1</c:v>
                </c:pt>
                <c:pt idx="846">
                  <c:v>658</c:v>
                </c:pt>
                <c:pt idx="847">
                  <c:v>657</c:v>
                </c:pt>
                <c:pt idx="848">
                  <c:v>656</c:v>
                </c:pt>
                <c:pt idx="849">
                  <c:v>654.9</c:v>
                </c:pt>
                <c:pt idx="850">
                  <c:v>653.9</c:v>
                </c:pt>
                <c:pt idx="851">
                  <c:v>652.9</c:v>
                </c:pt>
                <c:pt idx="852">
                  <c:v>651.9</c:v>
                </c:pt>
                <c:pt idx="853">
                  <c:v>650.79999999999995</c:v>
                </c:pt>
                <c:pt idx="854">
                  <c:v>649.79999999999995</c:v>
                </c:pt>
                <c:pt idx="855">
                  <c:v>648.79999999999995</c:v>
                </c:pt>
                <c:pt idx="856">
                  <c:v>647.79999999999995</c:v>
                </c:pt>
                <c:pt idx="857">
                  <c:v>646.79999999999995</c:v>
                </c:pt>
                <c:pt idx="858">
                  <c:v>645.70000000000005</c:v>
                </c:pt>
                <c:pt idx="859">
                  <c:v>644.70000000000005</c:v>
                </c:pt>
                <c:pt idx="860">
                  <c:v>643.70000000000005</c:v>
                </c:pt>
                <c:pt idx="861">
                  <c:v>642.70000000000005</c:v>
                </c:pt>
                <c:pt idx="862">
                  <c:v>641.6</c:v>
                </c:pt>
                <c:pt idx="863">
                  <c:v>640.6</c:v>
                </c:pt>
                <c:pt idx="864">
                  <c:v>639.6</c:v>
                </c:pt>
                <c:pt idx="865">
                  <c:v>638.6</c:v>
                </c:pt>
                <c:pt idx="866">
                  <c:v>637.6</c:v>
                </c:pt>
                <c:pt idx="867">
                  <c:v>636.6</c:v>
                </c:pt>
                <c:pt idx="868">
                  <c:v>635.5</c:v>
                </c:pt>
                <c:pt idx="869">
                  <c:v>634.4</c:v>
                </c:pt>
                <c:pt idx="870">
                  <c:v>633.4</c:v>
                </c:pt>
                <c:pt idx="871">
                  <c:v>632.4</c:v>
                </c:pt>
                <c:pt idx="872">
                  <c:v>631.29999999999995</c:v>
                </c:pt>
                <c:pt idx="873">
                  <c:v>630.29999999999995</c:v>
                </c:pt>
                <c:pt idx="874">
                  <c:v>629.20000000000005</c:v>
                </c:pt>
                <c:pt idx="875">
                  <c:v>628.20000000000005</c:v>
                </c:pt>
                <c:pt idx="876">
                  <c:v>627.20000000000005</c:v>
                </c:pt>
                <c:pt idx="877">
                  <c:v>626.1</c:v>
                </c:pt>
                <c:pt idx="878">
                  <c:v>625</c:v>
                </c:pt>
                <c:pt idx="879">
                  <c:v>624</c:v>
                </c:pt>
                <c:pt idx="880">
                  <c:v>623</c:v>
                </c:pt>
                <c:pt idx="881">
                  <c:v>621.9</c:v>
                </c:pt>
                <c:pt idx="882">
                  <c:v>620.9</c:v>
                </c:pt>
                <c:pt idx="883">
                  <c:v>619.79999999999995</c:v>
                </c:pt>
                <c:pt idx="884">
                  <c:v>618.79999999999995</c:v>
                </c:pt>
                <c:pt idx="885">
                  <c:v>617.79999999999995</c:v>
                </c:pt>
                <c:pt idx="886">
                  <c:v>616.9</c:v>
                </c:pt>
                <c:pt idx="887">
                  <c:v>615.79999999999995</c:v>
                </c:pt>
                <c:pt idx="888">
                  <c:v>614.70000000000005</c:v>
                </c:pt>
                <c:pt idx="889">
                  <c:v>613.6</c:v>
                </c:pt>
                <c:pt idx="890">
                  <c:v>612.4</c:v>
                </c:pt>
                <c:pt idx="891">
                  <c:v>611.29999999999995</c:v>
                </c:pt>
                <c:pt idx="892">
                  <c:v>610.1</c:v>
                </c:pt>
                <c:pt idx="893">
                  <c:v>608.79999999999995</c:v>
                </c:pt>
                <c:pt idx="894">
                  <c:v>607.6</c:v>
                </c:pt>
                <c:pt idx="895">
                  <c:v>606.29999999999995</c:v>
                </c:pt>
                <c:pt idx="896">
                  <c:v>605.1</c:v>
                </c:pt>
                <c:pt idx="897">
                  <c:v>603.9</c:v>
                </c:pt>
                <c:pt idx="898">
                  <c:v>602.6</c:v>
                </c:pt>
                <c:pt idx="899">
                  <c:v>601.4</c:v>
                </c:pt>
                <c:pt idx="900">
                  <c:v>600.20000000000005</c:v>
                </c:pt>
                <c:pt idx="901">
                  <c:v>599</c:v>
                </c:pt>
                <c:pt idx="902">
                  <c:v>597.79999999999995</c:v>
                </c:pt>
                <c:pt idx="903">
                  <c:v>596.6</c:v>
                </c:pt>
                <c:pt idx="904">
                  <c:v>595.4</c:v>
                </c:pt>
                <c:pt idx="905">
                  <c:v>594.29999999999995</c:v>
                </c:pt>
                <c:pt idx="906">
                  <c:v>593.1</c:v>
                </c:pt>
                <c:pt idx="907">
                  <c:v>591.9</c:v>
                </c:pt>
                <c:pt idx="908">
                  <c:v>590.79999999999995</c:v>
                </c:pt>
                <c:pt idx="909">
                  <c:v>589.6</c:v>
                </c:pt>
                <c:pt idx="910">
                  <c:v>588.5</c:v>
                </c:pt>
                <c:pt idx="911">
                  <c:v>587.4</c:v>
                </c:pt>
                <c:pt idx="912">
                  <c:v>586.29999999999995</c:v>
                </c:pt>
                <c:pt idx="913">
                  <c:v>585.20000000000005</c:v>
                </c:pt>
                <c:pt idx="914">
                  <c:v>584.1</c:v>
                </c:pt>
                <c:pt idx="915">
                  <c:v>583</c:v>
                </c:pt>
                <c:pt idx="916">
                  <c:v>581.9</c:v>
                </c:pt>
                <c:pt idx="917">
                  <c:v>580.79999999999995</c:v>
                </c:pt>
                <c:pt idx="918">
                  <c:v>579.70000000000005</c:v>
                </c:pt>
                <c:pt idx="919">
                  <c:v>578.70000000000005</c:v>
                </c:pt>
                <c:pt idx="920">
                  <c:v>577.70000000000005</c:v>
                </c:pt>
                <c:pt idx="921">
                  <c:v>576.70000000000005</c:v>
                </c:pt>
                <c:pt idx="922">
                  <c:v>575.70000000000005</c:v>
                </c:pt>
                <c:pt idx="923">
                  <c:v>574.70000000000005</c:v>
                </c:pt>
                <c:pt idx="924">
                  <c:v>573.6</c:v>
                </c:pt>
                <c:pt idx="925">
                  <c:v>572.6</c:v>
                </c:pt>
                <c:pt idx="926">
                  <c:v>571.6</c:v>
                </c:pt>
                <c:pt idx="927">
                  <c:v>570.6</c:v>
                </c:pt>
                <c:pt idx="928">
                  <c:v>569.6</c:v>
                </c:pt>
                <c:pt idx="929">
                  <c:v>568.6</c:v>
                </c:pt>
                <c:pt idx="930">
                  <c:v>567.6</c:v>
                </c:pt>
                <c:pt idx="931">
                  <c:v>566.5</c:v>
                </c:pt>
                <c:pt idx="932">
                  <c:v>565.5</c:v>
                </c:pt>
                <c:pt idx="933">
                  <c:v>564.5</c:v>
                </c:pt>
                <c:pt idx="934">
                  <c:v>563.6</c:v>
                </c:pt>
                <c:pt idx="935">
                  <c:v>562.5</c:v>
                </c:pt>
                <c:pt idx="936">
                  <c:v>561.5</c:v>
                </c:pt>
                <c:pt idx="937">
                  <c:v>560.5</c:v>
                </c:pt>
                <c:pt idx="938">
                  <c:v>559.5</c:v>
                </c:pt>
                <c:pt idx="939">
                  <c:v>558.5</c:v>
                </c:pt>
                <c:pt idx="940">
                  <c:v>557.5</c:v>
                </c:pt>
                <c:pt idx="941">
                  <c:v>556.5</c:v>
                </c:pt>
                <c:pt idx="942">
                  <c:v>555.5</c:v>
                </c:pt>
                <c:pt idx="943">
                  <c:v>554.6</c:v>
                </c:pt>
                <c:pt idx="944">
                  <c:v>553.5</c:v>
                </c:pt>
                <c:pt idx="945">
                  <c:v>552.5</c:v>
                </c:pt>
                <c:pt idx="946">
                  <c:v>551.6</c:v>
                </c:pt>
                <c:pt idx="947">
                  <c:v>550.6</c:v>
                </c:pt>
                <c:pt idx="948">
                  <c:v>549.6</c:v>
                </c:pt>
                <c:pt idx="949">
                  <c:v>548.6</c:v>
                </c:pt>
                <c:pt idx="950">
                  <c:v>547.6</c:v>
                </c:pt>
                <c:pt idx="951">
                  <c:v>546.70000000000005</c:v>
                </c:pt>
                <c:pt idx="952">
                  <c:v>545.70000000000005</c:v>
                </c:pt>
                <c:pt idx="953">
                  <c:v>544.70000000000005</c:v>
                </c:pt>
                <c:pt idx="954">
                  <c:v>543.79999999999995</c:v>
                </c:pt>
                <c:pt idx="955">
                  <c:v>542.79999999999995</c:v>
                </c:pt>
                <c:pt idx="956">
                  <c:v>541.79999999999995</c:v>
                </c:pt>
                <c:pt idx="957">
                  <c:v>540.79999999999995</c:v>
                </c:pt>
                <c:pt idx="958">
                  <c:v>539.9</c:v>
                </c:pt>
                <c:pt idx="959">
                  <c:v>538.9</c:v>
                </c:pt>
                <c:pt idx="960">
                  <c:v>538</c:v>
                </c:pt>
                <c:pt idx="961">
                  <c:v>537</c:v>
                </c:pt>
                <c:pt idx="962">
                  <c:v>536.1</c:v>
                </c:pt>
                <c:pt idx="963">
                  <c:v>535.20000000000005</c:v>
                </c:pt>
                <c:pt idx="964">
                  <c:v>534.20000000000005</c:v>
                </c:pt>
                <c:pt idx="965">
                  <c:v>533.29999999999995</c:v>
                </c:pt>
                <c:pt idx="966">
                  <c:v>532.29999999999995</c:v>
                </c:pt>
                <c:pt idx="967">
                  <c:v>531.4</c:v>
                </c:pt>
                <c:pt idx="968">
                  <c:v>530.5</c:v>
                </c:pt>
                <c:pt idx="969">
                  <c:v>529.6</c:v>
                </c:pt>
                <c:pt idx="970">
                  <c:v>528.70000000000005</c:v>
                </c:pt>
                <c:pt idx="971">
                  <c:v>527.79999999999995</c:v>
                </c:pt>
                <c:pt idx="972">
                  <c:v>526.79999999999995</c:v>
                </c:pt>
                <c:pt idx="973">
                  <c:v>525.9</c:v>
                </c:pt>
                <c:pt idx="974">
                  <c:v>525</c:v>
                </c:pt>
                <c:pt idx="975">
                  <c:v>524.1</c:v>
                </c:pt>
                <c:pt idx="976">
                  <c:v>523.20000000000005</c:v>
                </c:pt>
                <c:pt idx="977">
                  <c:v>522.29999999999995</c:v>
                </c:pt>
                <c:pt idx="978">
                  <c:v>521.29999999999995</c:v>
                </c:pt>
                <c:pt idx="979">
                  <c:v>520.4</c:v>
                </c:pt>
                <c:pt idx="980">
                  <c:v>519.5</c:v>
                </c:pt>
                <c:pt idx="981">
                  <c:v>518.6</c:v>
                </c:pt>
                <c:pt idx="982">
                  <c:v>517.70000000000005</c:v>
                </c:pt>
                <c:pt idx="983">
                  <c:v>516.79999999999995</c:v>
                </c:pt>
                <c:pt idx="984">
                  <c:v>515.9</c:v>
                </c:pt>
                <c:pt idx="985">
                  <c:v>515</c:v>
                </c:pt>
                <c:pt idx="986">
                  <c:v>514.1</c:v>
                </c:pt>
                <c:pt idx="987">
                  <c:v>513.20000000000005</c:v>
                </c:pt>
                <c:pt idx="988">
                  <c:v>512.29999999999995</c:v>
                </c:pt>
                <c:pt idx="989">
                  <c:v>511.4</c:v>
                </c:pt>
                <c:pt idx="990">
                  <c:v>510.6</c:v>
                </c:pt>
                <c:pt idx="991">
                  <c:v>509.7</c:v>
                </c:pt>
                <c:pt idx="992">
                  <c:v>508.8</c:v>
                </c:pt>
                <c:pt idx="993">
                  <c:v>507.9</c:v>
                </c:pt>
                <c:pt idx="994">
                  <c:v>507</c:v>
                </c:pt>
                <c:pt idx="995">
                  <c:v>506.1</c:v>
                </c:pt>
                <c:pt idx="996">
                  <c:v>505.2</c:v>
                </c:pt>
                <c:pt idx="997">
                  <c:v>504.3</c:v>
                </c:pt>
                <c:pt idx="998">
                  <c:v>503.4</c:v>
                </c:pt>
                <c:pt idx="999">
                  <c:v>502.6</c:v>
                </c:pt>
                <c:pt idx="1000">
                  <c:v>501.7</c:v>
                </c:pt>
                <c:pt idx="1001">
                  <c:v>500.8</c:v>
                </c:pt>
                <c:pt idx="1002">
                  <c:v>499.9</c:v>
                </c:pt>
                <c:pt idx="1003">
                  <c:v>499</c:v>
                </c:pt>
                <c:pt idx="1004">
                  <c:v>497.9</c:v>
                </c:pt>
                <c:pt idx="1005">
                  <c:v>497</c:v>
                </c:pt>
                <c:pt idx="1006">
                  <c:v>496.1</c:v>
                </c:pt>
                <c:pt idx="1007">
                  <c:v>495.2</c:v>
                </c:pt>
                <c:pt idx="1008">
                  <c:v>494.4</c:v>
                </c:pt>
                <c:pt idx="1009">
                  <c:v>493.5</c:v>
                </c:pt>
                <c:pt idx="1010">
                  <c:v>492.6</c:v>
                </c:pt>
                <c:pt idx="1011">
                  <c:v>491.8</c:v>
                </c:pt>
                <c:pt idx="1012">
                  <c:v>491</c:v>
                </c:pt>
                <c:pt idx="1013">
                  <c:v>490.1</c:v>
                </c:pt>
                <c:pt idx="1014">
                  <c:v>489.2</c:v>
                </c:pt>
                <c:pt idx="1015">
                  <c:v>488.3</c:v>
                </c:pt>
                <c:pt idx="1016">
                  <c:v>487.5</c:v>
                </c:pt>
                <c:pt idx="1017">
                  <c:v>486.7</c:v>
                </c:pt>
                <c:pt idx="1018">
                  <c:v>485.8</c:v>
                </c:pt>
                <c:pt idx="1019">
                  <c:v>485</c:v>
                </c:pt>
                <c:pt idx="1020">
                  <c:v>484.1</c:v>
                </c:pt>
                <c:pt idx="1021">
                  <c:v>483.3</c:v>
                </c:pt>
                <c:pt idx="1022">
                  <c:v>482.4</c:v>
                </c:pt>
                <c:pt idx="1023">
                  <c:v>481.6</c:v>
                </c:pt>
                <c:pt idx="1024">
                  <c:v>480.8</c:v>
                </c:pt>
                <c:pt idx="1025">
                  <c:v>479.9</c:v>
                </c:pt>
                <c:pt idx="1026">
                  <c:v>479.1</c:v>
                </c:pt>
                <c:pt idx="1027">
                  <c:v>478.2</c:v>
                </c:pt>
                <c:pt idx="1028">
                  <c:v>477.4</c:v>
                </c:pt>
                <c:pt idx="1029">
                  <c:v>476.6</c:v>
                </c:pt>
                <c:pt idx="1030">
                  <c:v>475.7</c:v>
                </c:pt>
                <c:pt idx="1031">
                  <c:v>474.9</c:v>
                </c:pt>
                <c:pt idx="1032">
                  <c:v>474</c:v>
                </c:pt>
                <c:pt idx="1033">
                  <c:v>473.2</c:v>
                </c:pt>
                <c:pt idx="1034">
                  <c:v>472.4</c:v>
                </c:pt>
                <c:pt idx="1035">
                  <c:v>471.6</c:v>
                </c:pt>
                <c:pt idx="1036">
                  <c:v>470.7</c:v>
                </c:pt>
                <c:pt idx="1037">
                  <c:v>469.9</c:v>
                </c:pt>
                <c:pt idx="1038">
                  <c:v>469.1</c:v>
                </c:pt>
                <c:pt idx="1039">
                  <c:v>468.4</c:v>
                </c:pt>
                <c:pt idx="1040">
                  <c:v>467.7</c:v>
                </c:pt>
                <c:pt idx="1041">
                  <c:v>466.9</c:v>
                </c:pt>
                <c:pt idx="1042">
                  <c:v>466.2</c:v>
                </c:pt>
                <c:pt idx="1043">
                  <c:v>465.5</c:v>
                </c:pt>
                <c:pt idx="1044">
                  <c:v>464.8</c:v>
                </c:pt>
                <c:pt idx="1045">
                  <c:v>464</c:v>
                </c:pt>
                <c:pt idx="1046">
                  <c:v>463.3</c:v>
                </c:pt>
                <c:pt idx="1047">
                  <c:v>462.6</c:v>
                </c:pt>
                <c:pt idx="1048">
                  <c:v>461.8</c:v>
                </c:pt>
                <c:pt idx="1049">
                  <c:v>461</c:v>
                </c:pt>
                <c:pt idx="1050">
                  <c:v>460.3</c:v>
                </c:pt>
                <c:pt idx="1051">
                  <c:v>459.6</c:v>
                </c:pt>
                <c:pt idx="1052">
                  <c:v>458.8</c:v>
                </c:pt>
                <c:pt idx="1053">
                  <c:v>458.1</c:v>
                </c:pt>
                <c:pt idx="1054">
                  <c:v>457.3</c:v>
                </c:pt>
                <c:pt idx="1055">
                  <c:v>456.5</c:v>
                </c:pt>
                <c:pt idx="1056">
                  <c:v>455.8</c:v>
                </c:pt>
                <c:pt idx="1057">
                  <c:v>455</c:v>
                </c:pt>
                <c:pt idx="1058">
                  <c:v>454.2</c:v>
                </c:pt>
                <c:pt idx="1059">
                  <c:v>453.5</c:v>
                </c:pt>
                <c:pt idx="1060">
                  <c:v>452.8</c:v>
                </c:pt>
                <c:pt idx="1061">
                  <c:v>452</c:v>
                </c:pt>
                <c:pt idx="1062">
                  <c:v>451.2</c:v>
                </c:pt>
                <c:pt idx="1063">
                  <c:v>450.5</c:v>
                </c:pt>
                <c:pt idx="1064">
                  <c:v>449.7</c:v>
                </c:pt>
                <c:pt idx="1065">
                  <c:v>448.9</c:v>
                </c:pt>
                <c:pt idx="1066">
                  <c:v>448.1</c:v>
                </c:pt>
                <c:pt idx="1067">
                  <c:v>447.3</c:v>
                </c:pt>
                <c:pt idx="1068">
                  <c:v>446.5</c:v>
                </c:pt>
                <c:pt idx="1069">
                  <c:v>445.7</c:v>
                </c:pt>
                <c:pt idx="1070">
                  <c:v>444.9</c:v>
                </c:pt>
                <c:pt idx="1071">
                  <c:v>444.1</c:v>
                </c:pt>
                <c:pt idx="1072">
                  <c:v>443.3</c:v>
                </c:pt>
                <c:pt idx="1073">
                  <c:v>442.5</c:v>
                </c:pt>
                <c:pt idx="1074">
                  <c:v>441.7</c:v>
                </c:pt>
                <c:pt idx="1075">
                  <c:v>440.9</c:v>
                </c:pt>
                <c:pt idx="1076">
                  <c:v>440.1</c:v>
                </c:pt>
                <c:pt idx="1077">
                  <c:v>439.2</c:v>
                </c:pt>
                <c:pt idx="1078">
                  <c:v>438.4</c:v>
                </c:pt>
                <c:pt idx="1079">
                  <c:v>437.6</c:v>
                </c:pt>
                <c:pt idx="1080">
                  <c:v>436.8</c:v>
                </c:pt>
                <c:pt idx="1081">
                  <c:v>436</c:v>
                </c:pt>
                <c:pt idx="1082">
                  <c:v>435.2</c:v>
                </c:pt>
                <c:pt idx="1083">
                  <c:v>434.4</c:v>
                </c:pt>
                <c:pt idx="1084">
                  <c:v>433.6</c:v>
                </c:pt>
                <c:pt idx="1085">
                  <c:v>432.8</c:v>
                </c:pt>
                <c:pt idx="1086">
                  <c:v>432</c:v>
                </c:pt>
                <c:pt idx="1087">
                  <c:v>431.1</c:v>
                </c:pt>
                <c:pt idx="1088">
                  <c:v>430.4</c:v>
                </c:pt>
                <c:pt idx="1089">
                  <c:v>429.6</c:v>
                </c:pt>
                <c:pt idx="1090">
                  <c:v>428.8</c:v>
                </c:pt>
                <c:pt idx="1091">
                  <c:v>428</c:v>
                </c:pt>
                <c:pt idx="1092">
                  <c:v>427.2</c:v>
                </c:pt>
                <c:pt idx="1093">
                  <c:v>426.4</c:v>
                </c:pt>
                <c:pt idx="1094">
                  <c:v>425.6</c:v>
                </c:pt>
                <c:pt idx="1095">
                  <c:v>424.7</c:v>
                </c:pt>
                <c:pt idx="1096">
                  <c:v>423.9</c:v>
                </c:pt>
                <c:pt idx="1097">
                  <c:v>423.1</c:v>
                </c:pt>
                <c:pt idx="1098">
                  <c:v>422.2</c:v>
                </c:pt>
                <c:pt idx="1099">
                  <c:v>421.4</c:v>
                </c:pt>
                <c:pt idx="1100">
                  <c:v>420.9</c:v>
                </c:pt>
                <c:pt idx="1101">
                  <c:v>420.1</c:v>
                </c:pt>
                <c:pt idx="1102">
                  <c:v>419.3</c:v>
                </c:pt>
                <c:pt idx="1103">
                  <c:v>418.4</c:v>
                </c:pt>
                <c:pt idx="1104">
                  <c:v>417.6</c:v>
                </c:pt>
                <c:pt idx="1105">
                  <c:v>416.7</c:v>
                </c:pt>
                <c:pt idx="1106">
                  <c:v>415.9</c:v>
                </c:pt>
                <c:pt idx="1107">
                  <c:v>415.1</c:v>
                </c:pt>
                <c:pt idx="1108">
                  <c:v>414.3</c:v>
                </c:pt>
                <c:pt idx="1109">
                  <c:v>413.4</c:v>
                </c:pt>
                <c:pt idx="1110">
                  <c:v>412.5</c:v>
                </c:pt>
                <c:pt idx="1111">
                  <c:v>411.5</c:v>
                </c:pt>
                <c:pt idx="1112">
                  <c:v>410.5</c:v>
                </c:pt>
                <c:pt idx="1113">
                  <c:v>409.7</c:v>
                </c:pt>
                <c:pt idx="1114">
                  <c:v>408.9</c:v>
                </c:pt>
                <c:pt idx="1115">
                  <c:v>408</c:v>
                </c:pt>
                <c:pt idx="1116">
                  <c:v>407.2</c:v>
                </c:pt>
                <c:pt idx="1117">
                  <c:v>406.4</c:v>
                </c:pt>
                <c:pt idx="1118">
                  <c:v>405.6</c:v>
                </c:pt>
                <c:pt idx="1119">
                  <c:v>404.8</c:v>
                </c:pt>
                <c:pt idx="1120">
                  <c:v>404.1</c:v>
                </c:pt>
                <c:pt idx="1121">
                  <c:v>403.3</c:v>
                </c:pt>
                <c:pt idx="1122">
                  <c:v>402.5</c:v>
                </c:pt>
                <c:pt idx="1123">
                  <c:v>401.8</c:v>
                </c:pt>
                <c:pt idx="1124">
                  <c:v>401</c:v>
                </c:pt>
                <c:pt idx="1125">
                  <c:v>400.2</c:v>
                </c:pt>
                <c:pt idx="1126">
                  <c:v>399.4</c:v>
                </c:pt>
                <c:pt idx="1127">
                  <c:v>398.6</c:v>
                </c:pt>
                <c:pt idx="1128">
                  <c:v>397.8</c:v>
                </c:pt>
                <c:pt idx="1129">
                  <c:v>397</c:v>
                </c:pt>
                <c:pt idx="1130">
                  <c:v>396.2</c:v>
                </c:pt>
                <c:pt idx="1131">
                  <c:v>395.5</c:v>
                </c:pt>
                <c:pt idx="1132">
                  <c:v>394.7</c:v>
                </c:pt>
                <c:pt idx="1133">
                  <c:v>393.9</c:v>
                </c:pt>
                <c:pt idx="1134">
                  <c:v>393.1</c:v>
                </c:pt>
                <c:pt idx="1135">
                  <c:v>392.4</c:v>
                </c:pt>
                <c:pt idx="1136">
                  <c:v>391.6</c:v>
                </c:pt>
                <c:pt idx="1137">
                  <c:v>390.8</c:v>
                </c:pt>
                <c:pt idx="1138">
                  <c:v>390</c:v>
                </c:pt>
                <c:pt idx="1139">
                  <c:v>389.3</c:v>
                </c:pt>
                <c:pt idx="1140">
                  <c:v>388.5</c:v>
                </c:pt>
                <c:pt idx="1141">
                  <c:v>387.8</c:v>
                </c:pt>
                <c:pt idx="1142">
                  <c:v>387</c:v>
                </c:pt>
                <c:pt idx="1143">
                  <c:v>386.3</c:v>
                </c:pt>
                <c:pt idx="1144">
                  <c:v>385.5</c:v>
                </c:pt>
                <c:pt idx="1145">
                  <c:v>384.7</c:v>
                </c:pt>
                <c:pt idx="1146">
                  <c:v>384</c:v>
                </c:pt>
                <c:pt idx="1147">
                  <c:v>383.2</c:v>
                </c:pt>
                <c:pt idx="1148">
                  <c:v>382.4</c:v>
                </c:pt>
                <c:pt idx="1149">
                  <c:v>381.7</c:v>
                </c:pt>
                <c:pt idx="1150">
                  <c:v>380.9</c:v>
                </c:pt>
                <c:pt idx="1151">
                  <c:v>380.2</c:v>
                </c:pt>
                <c:pt idx="1152">
                  <c:v>379.5</c:v>
                </c:pt>
                <c:pt idx="1153">
                  <c:v>378.7</c:v>
                </c:pt>
                <c:pt idx="1154">
                  <c:v>377.9</c:v>
                </c:pt>
                <c:pt idx="1155">
                  <c:v>377.2</c:v>
                </c:pt>
                <c:pt idx="1156">
                  <c:v>376.4</c:v>
                </c:pt>
                <c:pt idx="1157">
                  <c:v>375.6</c:v>
                </c:pt>
                <c:pt idx="1158">
                  <c:v>374.8</c:v>
                </c:pt>
                <c:pt idx="1159">
                  <c:v>374</c:v>
                </c:pt>
                <c:pt idx="1160">
                  <c:v>373.3</c:v>
                </c:pt>
                <c:pt idx="1161">
                  <c:v>372.6</c:v>
                </c:pt>
                <c:pt idx="1162">
                  <c:v>371.8</c:v>
                </c:pt>
                <c:pt idx="1163">
                  <c:v>371</c:v>
                </c:pt>
                <c:pt idx="1164">
                  <c:v>370.2</c:v>
                </c:pt>
                <c:pt idx="1165">
                  <c:v>369.5</c:v>
                </c:pt>
                <c:pt idx="1166">
                  <c:v>368.8</c:v>
                </c:pt>
                <c:pt idx="1167">
                  <c:v>368</c:v>
                </c:pt>
                <c:pt idx="1168">
                  <c:v>367.3</c:v>
                </c:pt>
                <c:pt idx="1169">
                  <c:v>366.6</c:v>
                </c:pt>
                <c:pt idx="1170">
                  <c:v>365.8</c:v>
                </c:pt>
                <c:pt idx="1171">
                  <c:v>365.1</c:v>
                </c:pt>
                <c:pt idx="1172">
                  <c:v>364.4</c:v>
                </c:pt>
                <c:pt idx="1173">
                  <c:v>363.6</c:v>
                </c:pt>
                <c:pt idx="1174">
                  <c:v>362.9</c:v>
                </c:pt>
                <c:pt idx="1175">
                  <c:v>362.1</c:v>
                </c:pt>
                <c:pt idx="1176">
                  <c:v>361.4</c:v>
                </c:pt>
                <c:pt idx="1177">
                  <c:v>360.7</c:v>
                </c:pt>
                <c:pt idx="1178">
                  <c:v>360</c:v>
                </c:pt>
                <c:pt idx="1179">
                  <c:v>359.2</c:v>
                </c:pt>
                <c:pt idx="1180">
                  <c:v>358.6</c:v>
                </c:pt>
                <c:pt idx="1181">
                  <c:v>357.8</c:v>
                </c:pt>
                <c:pt idx="1182">
                  <c:v>357.1</c:v>
                </c:pt>
                <c:pt idx="1183">
                  <c:v>356.4</c:v>
                </c:pt>
                <c:pt idx="1184">
                  <c:v>355.7</c:v>
                </c:pt>
                <c:pt idx="1185">
                  <c:v>354.9</c:v>
                </c:pt>
                <c:pt idx="1186">
                  <c:v>354.2</c:v>
                </c:pt>
                <c:pt idx="1187">
                  <c:v>353.5</c:v>
                </c:pt>
                <c:pt idx="1188">
                  <c:v>352.8</c:v>
                </c:pt>
                <c:pt idx="1189">
                  <c:v>352</c:v>
                </c:pt>
                <c:pt idx="1190">
                  <c:v>351.4</c:v>
                </c:pt>
                <c:pt idx="1191">
                  <c:v>350.6</c:v>
                </c:pt>
                <c:pt idx="1192">
                  <c:v>349.9</c:v>
                </c:pt>
                <c:pt idx="1193">
                  <c:v>349.2</c:v>
                </c:pt>
                <c:pt idx="1194">
                  <c:v>348.5</c:v>
                </c:pt>
                <c:pt idx="1195">
                  <c:v>347.9</c:v>
                </c:pt>
                <c:pt idx="1196">
                  <c:v>347.2</c:v>
                </c:pt>
                <c:pt idx="1197">
                  <c:v>346.5</c:v>
                </c:pt>
                <c:pt idx="1198">
                  <c:v>345.7</c:v>
                </c:pt>
                <c:pt idx="1199">
                  <c:v>345.1</c:v>
                </c:pt>
                <c:pt idx="1200">
                  <c:v>344.4</c:v>
                </c:pt>
                <c:pt idx="1201">
                  <c:v>343.6</c:v>
                </c:pt>
                <c:pt idx="1202">
                  <c:v>342.9</c:v>
                </c:pt>
                <c:pt idx="1203">
                  <c:v>342.3</c:v>
                </c:pt>
                <c:pt idx="1204">
                  <c:v>341.6</c:v>
                </c:pt>
                <c:pt idx="1205">
                  <c:v>340.9</c:v>
                </c:pt>
                <c:pt idx="1206">
                  <c:v>340.2</c:v>
                </c:pt>
                <c:pt idx="1207">
                  <c:v>339.6</c:v>
                </c:pt>
                <c:pt idx="1208">
                  <c:v>338.8</c:v>
                </c:pt>
                <c:pt idx="1209">
                  <c:v>338.2</c:v>
                </c:pt>
                <c:pt idx="1210">
                  <c:v>337.4</c:v>
                </c:pt>
                <c:pt idx="1211">
                  <c:v>336.8</c:v>
                </c:pt>
                <c:pt idx="1212">
                  <c:v>336.1</c:v>
                </c:pt>
                <c:pt idx="1213">
                  <c:v>335.4</c:v>
                </c:pt>
                <c:pt idx="1214">
                  <c:v>334.7</c:v>
                </c:pt>
                <c:pt idx="1215">
                  <c:v>334</c:v>
                </c:pt>
                <c:pt idx="1216">
                  <c:v>333.3</c:v>
                </c:pt>
                <c:pt idx="1217">
                  <c:v>332.6</c:v>
                </c:pt>
                <c:pt idx="1218">
                  <c:v>331.9</c:v>
                </c:pt>
                <c:pt idx="1219">
                  <c:v>331.2</c:v>
                </c:pt>
                <c:pt idx="1220">
                  <c:v>330.6</c:v>
                </c:pt>
                <c:pt idx="1221">
                  <c:v>329.9</c:v>
                </c:pt>
                <c:pt idx="1222">
                  <c:v>329.2</c:v>
                </c:pt>
                <c:pt idx="1223">
                  <c:v>328.5</c:v>
                </c:pt>
                <c:pt idx="1224">
                  <c:v>327.8</c:v>
                </c:pt>
                <c:pt idx="1225">
                  <c:v>327.2</c:v>
                </c:pt>
                <c:pt idx="1226">
                  <c:v>326.5</c:v>
                </c:pt>
                <c:pt idx="1227">
                  <c:v>325.8</c:v>
                </c:pt>
                <c:pt idx="1228">
                  <c:v>325.10000000000002</c:v>
                </c:pt>
                <c:pt idx="1229">
                  <c:v>324.5</c:v>
                </c:pt>
                <c:pt idx="1230">
                  <c:v>323.8</c:v>
                </c:pt>
                <c:pt idx="1231">
                  <c:v>323.10000000000002</c:v>
                </c:pt>
                <c:pt idx="1232">
                  <c:v>322.39999999999998</c:v>
                </c:pt>
                <c:pt idx="1233">
                  <c:v>321.7</c:v>
                </c:pt>
                <c:pt idx="1234">
                  <c:v>321.10000000000002</c:v>
                </c:pt>
                <c:pt idx="1235">
                  <c:v>320.39999999999998</c:v>
                </c:pt>
                <c:pt idx="1236">
                  <c:v>319.7</c:v>
                </c:pt>
                <c:pt idx="1237">
                  <c:v>319</c:v>
                </c:pt>
                <c:pt idx="1238">
                  <c:v>318.39999999999998</c:v>
                </c:pt>
                <c:pt idx="1239">
                  <c:v>317.7</c:v>
                </c:pt>
                <c:pt idx="1240">
                  <c:v>317</c:v>
                </c:pt>
                <c:pt idx="1241">
                  <c:v>316.39999999999998</c:v>
                </c:pt>
                <c:pt idx="1242">
                  <c:v>315.7</c:v>
                </c:pt>
                <c:pt idx="1243">
                  <c:v>315.10000000000002</c:v>
                </c:pt>
                <c:pt idx="1244">
                  <c:v>314.39999999999998</c:v>
                </c:pt>
                <c:pt idx="1245">
                  <c:v>313.8</c:v>
                </c:pt>
                <c:pt idx="1246">
                  <c:v>313.10000000000002</c:v>
                </c:pt>
                <c:pt idx="1247">
                  <c:v>312.5</c:v>
                </c:pt>
                <c:pt idx="1248">
                  <c:v>311.8</c:v>
                </c:pt>
                <c:pt idx="1249">
                  <c:v>311.10000000000002</c:v>
                </c:pt>
                <c:pt idx="1250">
                  <c:v>310.39999999999998</c:v>
                </c:pt>
                <c:pt idx="1251">
                  <c:v>309.8</c:v>
                </c:pt>
                <c:pt idx="1252">
                  <c:v>309.10000000000002</c:v>
                </c:pt>
                <c:pt idx="1253">
                  <c:v>308.39999999999998</c:v>
                </c:pt>
                <c:pt idx="1254">
                  <c:v>307.8</c:v>
                </c:pt>
                <c:pt idx="1255">
                  <c:v>307.10000000000002</c:v>
                </c:pt>
                <c:pt idx="1256">
                  <c:v>306.5</c:v>
                </c:pt>
                <c:pt idx="1257">
                  <c:v>305.8</c:v>
                </c:pt>
                <c:pt idx="1258">
                  <c:v>305.2</c:v>
                </c:pt>
                <c:pt idx="1259">
                  <c:v>304.5</c:v>
                </c:pt>
                <c:pt idx="1260">
                  <c:v>303.89999999999998</c:v>
                </c:pt>
                <c:pt idx="1261">
                  <c:v>303.2</c:v>
                </c:pt>
                <c:pt idx="1262">
                  <c:v>302.60000000000002</c:v>
                </c:pt>
                <c:pt idx="1263">
                  <c:v>302</c:v>
                </c:pt>
                <c:pt idx="1264">
                  <c:v>301.39999999999998</c:v>
                </c:pt>
                <c:pt idx="1265">
                  <c:v>300.8</c:v>
                </c:pt>
                <c:pt idx="1266">
                  <c:v>300.10000000000002</c:v>
                </c:pt>
                <c:pt idx="1267">
                  <c:v>299.5</c:v>
                </c:pt>
                <c:pt idx="1268">
                  <c:v>298.8</c:v>
                </c:pt>
                <c:pt idx="1269">
                  <c:v>298.10000000000002</c:v>
                </c:pt>
                <c:pt idx="1270">
                  <c:v>297.5</c:v>
                </c:pt>
                <c:pt idx="1271">
                  <c:v>296.89999999999998</c:v>
                </c:pt>
                <c:pt idx="1272">
                  <c:v>296.2</c:v>
                </c:pt>
                <c:pt idx="1273">
                  <c:v>295.60000000000002</c:v>
                </c:pt>
                <c:pt idx="1274">
                  <c:v>294.89999999999998</c:v>
                </c:pt>
                <c:pt idx="1275">
                  <c:v>294.3</c:v>
                </c:pt>
                <c:pt idx="1276">
                  <c:v>293.60000000000002</c:v>
                </c:pt>
                <c:pt idx="1277">
                  <c:v>293</c:v>
                </c:pt>
                <c:pt idx="1278">
                  <c:v>292.3</c:v>
                </c:pt>
                <c:pt idx="1279">
                  <c:v>291.7</c:v>
                </c:pt>
                <c:pt idx="1280">
                  <c:v>291.10000000000002</c:v>
                </c:pt>
                <c:pt idx="1281">
                  <c:v>290.39999999999998</c:v>
                </c:pt>
                <c:pt idx="1282">
                  <c:v>289.8</c:v>
                </c:pt>
                <c:pt idx="1283">
                  <c:v>289.2</c:v>
                </c:pt>
                <c:pt idx="1284">
                  <c:v>288.5</c:v>
                </c:pt>
                <c:pt idx="1285">
                  <c:v>287.89999999999998</c:v>
                </c:pt>
                <c:pt idx="1286">
                  <c:v>287.2</c:v>
                </c:pt>
                <c:pt idx="1287">
                  <c:v>286.60000000000002</c:v>
                </c:pt>
                <c:pt idx="1288">
                  <c:v>286</c:v>
                </c:pt>
                <c:pt idx="1289">
                  <c:v>285.39999999999998</c:v>
                </c:pt>
                <c:pt idx="1290">
                  <c:v>284.7</c:v>
                </c:pt>
                <c:pt idx="1291">
                  <c:v>284.10000000000002</c:v>
                </c:pt>
                <c:pt idx="1292">
                  <c:v>283.5</c:v>
                </c:pt>
                <c:pt idx="1293">
                  <c:v>282.89999999999998</c:v>
                </c:pt>
                <c:pt idx="1294">
                  <c:v>282.3</c:v>
                </c:pt>
                <c:pt idx="1295">
                  <c:v>281.7</c:v>
                </c:pt>
                <c:pt idx="1296">
                  <c:v>281.10000000000002</c:v>
                </c:pt>
                <c:pt idx="1297">
                  <c:v>280.5</c:v>
                </c:pt>
                <c:pt idx="1298">
                  <c:v>279.89999999999998</c:v>
                </c:pt>
                <c:pt idx="1299">
                  <c:v>279.3</c:v>
                </c:pt>
                <c:pt idx="1300">
                  <c:v>278.8</c:v>
                </c:pt>
                <c:pt idx="1301">
                  <c:v>278.2</c:v>
                </c:pt>
                <c:pt idx="1302">
                  <c:v>277.60000000000002</c:v>
                </c:pt>
                <c:pt idx="1303">
                  <c:v>276.89999999999998</c:v>
                </c:pt>
                <c:pt idx="1304">
                  <c:v>276.3</c:v>
                </c:pt>
                <c:pt idx="1305">
                  <c:v>275.7</c:v>
                </c:pt>
                <c:pt idx="1306">
                  <c:v>275.10000000000002</c:v>
                </c:pt>
                <c:pt idx="1307">
                  <c:v>274.5</c:v>
                </c:pt>
                <c:pt idx="1308">
                  <c:v>273.89999999999998</c:v>
                </c:pt>
                <c:pt idx="1309">
                  <c:v>273.3</c:v>
                </c:pt>
                <c:pt idx="1310">
                  <c:v>272.7</c:v>
                </c:pt>
                <c:pt idx="1311">
                  <c:v>272.10000000000002</c:v>
                </c:pt>
                <c:pt idx="1312">
                  <c:v>271.5</c:v>
                </c:pt>
                <c:pt idx="1313">
                  <c:v>270.89999999999998</c:v>
                </c:pt>
                <c:pt idx="1314">
                  <c:v>270.3</c:v>
                </c:pt>
                <c:pt idx="1315">
                  <c:v>269.8</c:v>
                </c:pt>
                <c:pt idx="1316">
                  <c:v>269.2</c:v>
                </c:pt>
                <c:pt idx="1317">
                  <c:v>268.7</c:v>
                </c:pt>
                <c:pt idx="1318">
                  <c:v>268.10000000000002</c:v>
                </c:pt>
                <c:pt idx="1319">
                  <c:v>267.5</c:v>
                </c:pt>
                <c:pt idx="1320">
                  <c:v>266.89999999999998</c:v>
                </c:pt>
                <c:pt idx="1321">
                  <c:v>266.3</c:v>
                </c:pt>
                <c:pt idx="1322">
                  <c:v>265.8</c:v>
                </c:pt>
                <c:pt idx="1323">
                  <c:v>265.2</c:v>
                </c:pt>
                <c:pt idx="1324">
                  <c:v>264.60000000000002</c:v>
                </c:pt>
                <c:pt idx="1325">
                  <c:v>264</c:v>
                </c:pt>
                <c:pt idx="1326">
                  <c:v>263.39999999999998</c:v>
                </c:pt>
                <c:pt idx="1327">
                  <c:v>262.8</c:v>
                </c:pt>
                <c:pt idx="1328">
                  <c:v>262.2</c:v>
                </c:pt>
                <c:pt idx="1329">
                  <c:v>261.60000000000002</c:v>
                </c:pt>
                <c:pt idx="1330">
                  <c:v>261</c:v>
                </c:pt>
                <c:pt idx="1331">
                  <c:v>260.5</c:v>
                </c:pt>
                <c:pt idx="1332">
                  <c:v>259.89999999999998</c:v>
                </c:pt>
                <c:pt idx="1333">
                  <c:v>259.3</c:v>
                </c:pt>
                <c:pt idx="1334">
                  <c:v>258.8</c:v>
                </c:pt>
                <c:pt idx="1335">
                  <c:v>258.2</c:v>
                </c:pt>
                <c:pt idx="1336">
                  <c:v>257.60000000000002</c:v>
                </c:pt>
                <c:pt idx="1337">
                  <c:v>257</c:v>
                </c:pt>
                <c:pt idx="1338">
                  <c:v>256.39999999999998</c:v>
                </c:pt>
                <c:pt idx="1339">
                  <c:v>255.8</c:v>
                </c:pt>
                <c:pt idx="1340">
                  <c:v>255.2</c:v>
                </c:pt>
                <c:pt idx="1341">
                  <c:v>254.6</c:v>
                </c:pt>
                <c:pt idx="1342">
                  <c:v>254.1</c:v>
                </c:pt>
                <c:pt idx="1343">
                  <c:v>253.5</c:v>
                </c:pt>
                <c:pt idx="1344">
                  <c:v>253</c:v>
                </c:pt>
                <c:pt idx="1345">
                  <c:v>252.5</c:v>
                </c:pt>
                <c:pt idx="1346">
                  <c:v>252</c:v>
                </c:pt>
                <c:pt idx="1347">
                  <c:v>251.4</c:v>
                </c:pt>
                <c:pt idx="1348">
                  <c:v>250.8</c:v>
                </c:pt>
                <c:pt idx="1349">
                  <c:v>250.2</c:v>
                </c:pt>
                <c:pt idx="1350">
                  <c:v>249.7</c:v>
                </c:pt>
                <c:pt idx="1351">
                  <c:v>249.1</c:v>
                </c:pt>
                <c:pt idx="1352">
                  <c:v>248.6</c:v>
                </c:pt>
                <c:pt idx="1353">
                  <c:v>248</c:v>
                </c:pt>
                <c:pt idx="1354">
                  <c:v>247.5</c:v>
                </c:pt>
                <c:pt idx="1355">
                  <c:v>247</c:v>
                </c:pt>
                <c:pt idx="1356">
                  <c:v>246.4</c:v>
                </c:pt>
                <c:pt idx="1357">
                  <c:v>245.8</c:v>
                </c:pt>
                <c:pt idx="1358">
                  <c:v>245.3</c:v>
                </c:pt>
                <c:pt idx="1359">
                  <c:v>244.7</c:v>
                </c:pt>
                <c:pt idx="1360">
                  <c:v>244.2</c:v>
                </c:pt>
                <c:pt idx="1361">
                  <c:v>243.7</c:v>
                </c:pt>
                <c:pt idx="1362">
                  <c:v>243.1</c:v>
                </c:pt>
                <c:pt idx="1363">
                  <c:v>242.5</c:v>
                </c:pt>
                <c:pt idx="1364">
                  <c:v>242</c:v>
                </c:pt>
                <c:pt idx="1365">
                  <c:v>241.5</c:v>
                </c:pt>
                <c:pt idx="1366">
                  <c:v>240.9</c:v>
                </c:pt>
                <c:pt idx="1367">
                  <c:v>240.4</c:v>
                </c:pt>
                <c:pt idx="1368">
                  <c:v>239.9</c:v>
                </c:pt>
                <c:pt idx="1369">
                  <c:v>239.4</c:v>
                </c:pt>
                <c:pt idx="1370">
                  <c:v>238.8</c:v>
                </c:pt>
                <c:pt idx="1371">
                  <c:v>238.3</c:v>
                </c:pt>
                <c:pt idx="1372">
                  <c:v>237.8</c:v>
                </c:pt>
                <c:pt idx="1373">
                  <c:v>237.3</c:v>
                </c:pt>
                <c:pt idx="1374">
                  <c:v>236.8</c:v>
                </c:pt>
                <c:pt idx="1375">
                  <c:v>236.3</c:v>
                </c:pt>
                <c:pt idx="1376">
                  <c:v>235.8</c:v>
                </c:pt>
                <c:pt idx="1377">
                  <c:v>235.3</c:v>
                </c:pt>
                <c:pt idx="1378">
                  <c:v>234.8</c:v>
                </c:pt>
                <c:pt idx="1379">
                  <c:v>234.3</c:v>
                </c:pt>
                <c:pt idx="1380">
                  <c:v>233.8</c:v>
                </c:pt>
                <c:pt idx="1381">
                  <c:v>233.2</c:v>
                </c:pt>
                <c:pt idx="1382">
                  <c:v>232.7</c:v>
                </c:pt>
                <c:pt idx="1383">
                  <c:v>232.3</c:v>
                </c:pt>
                <c:pt idx="1384">
                  <c:v>231.8</c:v>
                </c:pt>
                <c:pt idx="1385">
                  <c:v>231.3</c:v>
                </c:pt>
                <c:pt idx="1386">
                  <c:v>230.8</c:v>
                </c:pt>
                <c:pt idx="1387">
                  <c:v>230.3</c:v>
                </c:pt>
                <c:pt idx="1388">
                  <c:v>229.8</c:v>
                </c:pt>
                <c:pt idx="1389">
                  <c:v>229.3</c:v>
                </c:pt>
                <c:pt idx="1390">
                  <c:v>228.8</c:v>
                </c:pt>
                <c:pt idx="1391">
                  <c:v>228.3</c:v>
                </c:pt>
                <c:pt idx="1392">
                  <c:v>227.8</c:v>
                </c:pt>
                <c:pt idx="1393">
                  <c:v>227.4</c:v>
                </c:pt>
                <c:pt idx="1394">
                  <c:v>226.8</c:v>
                </c:pt>
                <c:pt idx="1395">
                  <c:v>226.4</c:v>
                </c:pt>
                <c:pt idx="1396">
                  <c:v>225.9</c:v>
                </c:pt>
                <c:pt idx="1397">
                  <c:v>225.4</c:v>
                </c:pt>
                <c:pt idx="1398">
                  <c:v>224.9</c:v>
                </c:pt>
                <c:pt idx="1399">
                  <c:v>224.5</c:v>
                </c:pt>
                <c:pt idx="1400">
                  <c:v>223.9</c:v>
                </c:pt>
                <c:pt idx="1401">
                  <c:v>223.4</c:v>
                </c:pt>
                <c:pt idx="1402">
                  <c:v>222.9</c:v>
                </c:pt>
                <c:pt idx="1403">
                  <c:v>222.4</c:v>
                </c:pt>
                <c:pt idx="1404">
                  <c:v>221.9</c:v>
                </c:pt>
                <c:pt idx="1405">
                  <c:v>221.4</c:v>
                </c:pt>
              </c:numCache>
            </c:numRef>
          </c:yVal>
          <c:smooth val="1"/>
          <c:extLst xmlns:c16r2="http://schemas.microsoft.com/office/drawing/2015/06/chart">
            <c:ext xmlns:c16="http://schemas.microsoft.com/office/drawing/2014/chart" uri="{C3380CC4-5D6E-409C-BE32-E72D297353CC}">
              <c16:uniqueId val="{00000000-8F11-A44B-8730-402E1A9567C2}"/>
            </c:ext>
          </c:extLst>
        </c:ser>
        <c:ser>
          <c:idx val="1"/>
          <c:order val="1"/>
          <c:tx>
            <c:strRef>
              <c:f>'Edited - T Proflile swapped'!$F$1</c:f>
              <c:strCache>
                <c:ptCount val="1"/>
                <c:pt idx="0">
                  <c:v>Temperature 2(°C)</c:v>
                </c:pt>
              </c:strCache>
            </c:strRef>
          </c:tx>
          <c:marker>
            <c:symbol val="none"/>
          </c:marker>
          <c:xVal>
            <c:numRef>
              <c:f>'Edited - T Proflile swapped'!$B$2:$B$1601</c:f>
              <c:numCache>
                <c:formatCode>General</c:formatCode>
                <c:ptCount val="1600"/>
                <c:pt idx="0">
                  <c:v>0</c:v>
                </c:pt>
                <c:pt idx="1">
                  <c:v>0.99999999999695888</c:v>
                </c:pt>
                <c:pt idx="2">
                  <c:v>0.99999999999695888</c:v>
                </c:pt>
                <c:pt idx="3">
                  <c:v>1.9999999999939178</c:v>
                </c:pt>
                <c:pt idx="4">
                  <c:v>1.9999999999939178</c:v>
                </c:pt>
                <c:pt idx="5">
                  <c:v>2.9999999999908766</c:v>
                </c:pt>
                <c:pt idx="6">
                  <c:v>2.9999999999908766</c:v>
                </c:pt>
                <c:pt idx="7">
                  <c:v>3.9999999999974278</c:v>
                </c:pt>
                <c:pt idx="8">
                  <c:v>3.9999999999974278</c:v>
                </c:pt>
                <c:pt idx="9">
                  <c:v>4.9999999999943867</c:v>
                </c:pt>
                <c:pt idx="10">
                  <c:v>4.9999999999943867</c:v>
                </c:pt>
                <c:pt idx="11">
                  <c:v>6.0000000000009379</c:v>
                </c:pt>
                <c:pt idx="12">
                  <c:v>6.0000000000009379</c:v>
                </c:pt>
                <c:pt idx="13">
                  <c:v>6.9999999999978968</c:v>
                </c:pt>
                <c:pt idx="14">
                  <c:v>6.9999999999978968</c:v>
                </c:pt>
                <c:pt idx="15">
                  <c:v>7.9999999999948557</c:v>
                </c:pt>
                <c:pt idx="16">
                  <c:v>7.9999999999948557</c:v>
                </c:pt>
                <c:pt idx="17">
                  <c:v>8.9999999999918145</c:v>
                </c:pt>
                <c:pt idx="18">
                  <c:v>8.9999999999918145</c:v>
                </c:pt>
                <c:pt idx="19">
                  <c:v>9.9999999999983658</c:v>
                </c:pt>
                <c:pt idx="20">
                  <c:v>9.9999999999983658</c:v>
                </c:pt>
                <c:pt idx="21">
                  <c:v>10.999999999995325</c:v>
                </c:pt>
                <c:pt idx="22">
                  <c:v>10.999999999995325</c:v>
                </c:pt>
                <c:pt idx="23">
                  <c:v>11.999999999992284</c:v>
                </c:pt>
                <c:pt idx="24">
                  <c:v>11.999999999992284</c:v>
                </c:pt>
                <c:pt idx="25">
                  <c:v>12.999999999998835</c:v>
                </c:pt>
                <c:pt idx="26">
                  <c:v>12.999999999998835</c:v>
                </c:pt>
                <c:pt idx="27">
                  <c:v>13.999999999995794</c:v>
                </c:pt>
                <c:pt idx="28">
                  <c:v>13.999999999995794</c:v>
                </c:pt>
                <c:pt idx="29">
                  <c:v>14.999999999992752</c:v>
                </c:pt>
                <c:pt idx="30">
                  <c:v>14.999999999992752</c:v>
                </c:pt>
                <c:pt idx="31">
                  <c:v>15.999999999989711</c:v>
                </c:pt>
                <c:pt idx="32">
                  <c:v>15.999999999989711</c:v>
                </c:pt>
                <c:pt idx="33">
                  <c:v>16.999999999996263</c:v>
                </c:pt>
                <c:pt idx="34">
                  <c:v>16.999999999996263</c:v>
                </c:pt>
                <c:pt idx="35">
                  <c:v>17.999999999993221</c:v>
                </c:pt>
                <c:pt idx="36">
                  <c:v>17.999999999993221</c:v>
                </c:pt>
                <c:pt idx="37">
                  <c:v>18.999999999999773</c:v>
                </c:pt>
                <c:pt idx="38">
                  <c:v>18.999999999999773</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87</c:v>
                </c:pt>
                <c:pt idx="56">
                  <c:v>27.999999999991587</c:v>
                </c:pt>
                <c:pt idx="57">
                  <c:v>28.999999999998138</c:v>
                </c:pt>
                <c:pt idx="58">
                  <c:v>28.999999999998138</c:v>
                </c:pt>
                <c:pt idx="59">
                  <c:v>29.999999999995097</c:v>
                </c:pt>
                <c:pt idx="60">
                  <c:v>29.999999999995097</c:v>
                </c:pt>
                <c:pt idx="61">
                  <c:v>30.999999999992056</c:v>
                </c:pt>
                <c:pt idx="62">
                  <c:v>30.999999999992056</c:v>
                </c:pt>
                <c:pt idx="63">
                  <c:v>31.999999999998607</c:v>
                </c:pt>
                <c:pt idx="64">
                  <c:v>31.999999999998607</c:v>
                </c:pt>
                <c:pt idx="65">
                  <c:v>32.999999999995566</c:v>
                </c:pt>
                <c:pt idx="66">
                  <c:v>32.999999999995566</c:v>
                </c:pt>
                <c:pt idx="67">
                  <c:v>33.999999999992525</c:v>
                </c:pt>
                <c:pt idx="68">
                  <c:v>33.999999999992525</c:v>
                </c:pt>
                <c:pt idx="69">
                  <c:v>34.999999999989484</c:v>
                </c:pt>
                <c:pt idx="70">
                  <c:v>34.999999999989484</c:v>
                </c:pt>
                <c:pt idx="71">
                  <c:v>35.999999999996035</c:v>
                </c:pt>
                <c:pt idx="72">
                  <c:v>35.999999999996035</c:v>
                </c:pt>
                <c:pt idx="73">
                  <c:v>36.999999999992994</c:v>
                </c:pt>
                <c:pt idx="74">
                  <c:v>36.999999999992994</c:v>
                </c:pt>
                <c:pt idx="75">
                  <c:v>37.999999999999545</c:v>
                </c:pt>
                <c:pt idx="76">
                  <c:v>37.999999999999545</c:v>
                </c:pt>
                <c:pt idx="77">
                  <c:v>38.999999999996504</c:v>
                </c:pt>
                <c:pt idx="78">
                  <c:v>38.999999999996504</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36</c:v>
                </c:pt>
                <c:pt idx="118">
                  <c:v>58.999999999993236</c:v>
                </c:pt>
                <c:pt idx="119">
                  <c:v>59.999999999990195</c:v>
                </c:pt>
                <c:pt idx="120">
                  <c:v>59.999999999990195</c:v>
                </c:pt>
                <c:pt idx="121">
                  <c:v>60.999999999996746</c:v>
                </c:pt>
                <c:pt idx="122">
                  <c:v>60.999999999996746</c:v>
                </c:pt>
                <c:pt idx="123">
                  <c:v>61.999999999993705</c:v>
                </c:pt>
                <c:pt idx="124">
                  <c:v>61.999999999993705</c:v>
                </c:pt>
                <c:pt idx="125">
                  <c:v>63.000000000000256</c:v>
                </c:pt>
                <c:pt idx="126">
                  <c:v>63.000000000000256</c:v>
                </c:pt>
                <c:pt idx="127">
                  <c:v>63.999999999997215</c:v>
                </c:pt>
                <c:pt idx="128">
                  <c:v>63.999999999997215</c:v>
                </c:pt>
                <c:pt idx="129">
                  <c:v>64.999999999994174</c:v>
                </c:pt>
                <c:pt idx="130">
                  <c:v>64.999999999994174</c:v>
                </c:pt>
                <c:pt idx="131">
                  <c:v>65.999999999991132</c:v>
                </c:pt>
                <c:pt idx="132">
                  <c:v>65.999999999991132</c:v>
                </c:pt>
                <c:pt idx="133">
                  <c:v>66.999999999997684</c:v>
                </c:pt>
                <c:pt idx="134">
                  <c:v>66.999999999997684</c:v>
                </c:pt>
                <c:pt idx="135">
                  <c:v>67.999999999994643</c:v>
                </c:pt>
                <c:pt idx="136">
                  <c:v>67.999999999994643</c:v>
                </c:pt>
                <c:pt idx="137">
                  <c:v>69.000000000001194</c:v>
                </c:pt>
                <c:pt idx="138">
                  <c:v>69.000000000001194</c:v>
                </c:pt>
                <c:pt idx="139">
                  <c:v>69.999999999998153</c:v>
                </c:pt>
                <c:pt idx="140">
                  <c:v>69.999999999998153</c:v>
                </c:pt>
                <c:pt idx="141">
                  <c:v>70.999999999995111</c:v>
                </c:pt>
                <c:pt idx="142">
                  <c:v>70.999999999995111</c:v>
                </c:pt>
                <c:pt idx="143">
                  <c:v>71.99999999999207</c:v>
                </c:pt>
                <c:pt idx="144">
                  <c:v>71.99999999999207</c:v>
                </c:pt>
                <c:pt idx="145">
                  <c:v>72.999999999989029</c:v>
                </c:pt>
                <c:pt idx="146">
                  <c:v>72.999999999989029</c:v>
                </c:pt>
                <c:pt idx="147">
                  <c:v>73.99999999999558</c:v>
                </c:pt>
                <c:pt idx="148">
                  <c:v>73.99999999999558</c:v>
                </c:pt>
                <c:pt idx="149">
                  <c:v>74.999999999992539</c:v>
                </c:pt>
                <c:pt idx="150">
                  <c:v>74.999999999992539</c:v>
                </c:pt>
                <c:pt idx="151">
                  <c:v>75.999999999999091</c:v>
                </c:pt>
                <c:pt idx="152">
                  <c:v>75.999999999999091</c:v>
                </c:pt>
                <c:pt idx="153">
                  <c:v>76.999999999996049</c:v>
                </c:pt>
                <c:pt idx="154">
                  <c:v>76.999999999996049</c:v>
                </c:pt>
                <c:pt idx="155">
                  <c:v>77.999999999993008</c:v>
                </c:pt>
                <c:pt idx="156">
                  <c:v>77.999999999993008</c:v>
                </c:pt>
                <c:pt idx="157">
                  <c:v>78.999999999989967</c:v>
                </c:pt>
                <c:pt idx="158">
                  <c:v>78.999999999989967</c:v>
                </c:pt>
                <c:pt idx="159">
                  <c:v>79.999999999996518</c:v>
                </c:pt>
                <c:pt idx="160">
                  <c:v>79.999999999996518</c:v>
                </c:pt>
                <c:pt idx="161">
                  <c:v>80.999999999993477</c:v>
                </c:pt>
                <c:pt idx="162">
                  <c:v>80.999999999993477</c:v>
                </c:pt>
                <c:pt idx="163">
                  <c:v>82.000000000000028</c:v>
                </c:pt>
                <c:pt idx="164">
                  <c:v>82.000000000000028</c:v>
                </c:pt>
                <c:pt idx="165">
                  <c:v>82.999999999996987</c:v>
                </c:pt>
                <c:pt idx="166">
                  <c:v>82.999999999996987</c:v>
                </c:pt>
                <c:pt idx="167">
                  <c:v>83.999999999993946</c:v>
                </c:pt>
                <c:pt idx="168">
                  <c:v>83.999999999993946</c:v>
                </c:pt>
                <c:pt idx="169">
                  <c:v>84.999999999990905</c:v>
                </c:pt>
                <c:pt idx="170">
                  <c:v>84.999999999990905</c:v>
                </c:pt>
                <c:pt idx="171">
                  <c:v>85.999999999997456</c:v>
                </c:pt>
                <c:pt idx="172">
                  <c:v>85.999999999997456</c:v>
                </c:pt>
                <c:pt idx="173">
                  <c:v>86.999999999994415</c:v>
                </c:pt>
                <c:pt idx="174">
                  <c:v>86.999999999994415</c:v>
                </c:pt>
                <c:pt idx="175">
                  <c:v>88.000000000000966</c:v>
                </c:pt>
                <c:pt idx="176">
                  <c:v>88.000000000000966</c:v>
                </c:pt>
                <c:pt idx="177">
                  <c:v>88.999999999997925</c:v>
                </c:pt>
                <c:pt idx="178">
                  <c:v>88.999999999997925</c:v>
                </c:pt>
                <c:pt idx="179">
                  <c:v>89.999999999994884</c:v>
                </c:pt>
                <c:pt idx="180">
                  <c:v>89.999999999994884</c:v>
                </c:pt>
                <c:pt idx="181">
                  <c:v>90.999999999991843</c:v>
                </c:pt>
                <c:pt idx="182">
                  <c:v>90.999999999991843</c:v>
                </c:pt>
                <c:pt idx="183">
                  <c:v>91.999999999988802</c:v>
                </c:pt>
                <c:pt idx="184">
                  <c:v>91.999999999988802</c:v>
                </c:pt>
                <c:pt idx="185">
                  <c:v>92.999999999995353</c:v>
                </c:pt>
                <c:pt idx="186">
                  <c:v>92.999999999995353</c:v>
                </c:pt>
                <c:pt idx="187">
                  <c:v>93.999999999992312</c:v>
                </c:pt>
                <c:pt idx="188">
                  <c:v>93.999999999992312</c:v>
                </c:pt>
                <c:pt idx="189">
                  <c:v>94.999999999998863</c:v>
                </c:pt>
                <c:pt idx="190">
                  <c:v>94.999999999998863</c:v>
                </c:pt>
                <c:pt idx="191">
                  <c:v>95.999999999995822</c:v>
                </c:pt>
                <c:pt idx="192">
                  <c:v>95.999999999995822</c:v>
                </c:pt>
                <c:pt idx="193">
                  <c:v>96.999999999992781</c:v>
                </c:pt>
                <c:pt idx="194">
                  <c:v>96.999999999992781</c:v>
                </c:pt>
                <c:pt idx="195">
                  <c:v>97.99999999998974</c:v>
                </c:pt>
                <c:pt idx="196">
                  <c:v>97.99999999998974</c:v>
                </c:pt>
                <c:pt idx="197">
                  <c:v>98.999999999996291</c:v>
                </c:pt>
                <c:pt idx="198">
                  <c:v>98.999999999996291</c:v>
                </c:pt>
                <c:pt idx="199">
                  <c:v>99.99999999999325</c:v>
                </c:pt>
                <c:pt idx="200">
                  <c:v>99.99999999999325</c:v>
                </c:pt>
                <c:pt idx="201">
                  <c:v>100.9999999999998</c:v>
                </c:pt>
                <c:pt idx="202">
                  <c:v>100.9999999999998</c:v>
                </c:pt>
                <c:pt idx="203">
                  <c:v>101.99999999999676</c:v>
                </c:pt>
                <c:pt idx="204">
                  <c:v>101.99999999999676</c:v>
                </c:pt>
                <c:pt idx="205">
                  <c:v>102.99999999999372</c:v>
                </c:pt>
                <c:pt idx="206">
                  <c:v>102.99999999999372</c:v>
                </c:pt>
                <c:pt idx="207">
                  <c:v>103.99999999999068</c:v>
                </c:pt>
                <c:pt idx="208">
                  <c:v>103.99999999999068</c:v>
                </c:pt>
                <c:pt idx="209">
                  <c:v>104.99999999999723</c:v>
                </c:pt>
                <c:pt idx="210">
                  <c:v>104.99999999999723</c:v>
                </c:pt>
                <c:pt idx="211">
                  <c:v>105.99999999999419</c:v>
                </c:pt>
                <c:pt idx="212">
                  <c:v>105.99999999999419</c:v>
                </c:pt>
                <c:pt idx="213">
                  <c:v>107.00000000000074</c:v>
                </c:pt>
                <c:pt idx="214">
                  <c:v>107.00000000000074</c:v>
                </c:pt>
                <c:pt idx="215">
                  <c:v>107.9999999999977</c:v>
                </c:pt>
                <c:pt idx="216">
                  <c:v>107.9999999999977</c:v>
                </c:pt>
                <c:pt idx="217">
                  <c:v>108.99999999999466</c:v>
                </c:pt>
                <c:pt idx="218">
                  <c:v>108.99999999999466</c:v>
                </c:pt>
                <c:pt idx="219">
                  <c:v>109.99999999999162</c:v>
                </c:pt>
                <c:pt idx="220">
                  <c:v>109.99999999999162</c:v>
                </c:pt>
                <c:pt idx="221">
                  <c:v>110.99999999999817</c:v>
                </c:pt>
                <c:pt idx="222">
                  <c:v>110.99999999999817</c:v>
                </c:pt>
                <c:pt idx="223">
                  <c:v>111.99999999999513</c:v>
                </c:pt>
                <c:pt idx="224">
                  <c:v>111.99999999999513</c:v>
                </c:pt>
                <c:pt idx="225">
                  <c:v>112.99999999999208</c:v>
                </c:pt>
                <c:pt idx="226">
                  <c:v>112.99999999999208</c:v>
                </c:pt>
                <c:pt idx="227">
                  <c:v>113.99999999999864</c:v>
                </c:pt>
                <c:pt idx="228">
                  <c:v>113.99999999999864</c:v>
                </c:pt>
                <c:pt idx="229">
                  <c:v>114.99999999999559</c:v>
                </c:pt>
                <c:pt idx="230">
                  <c:v>114.99999999999559</c:v>
                </c:pt>
                <c:pt idx="231">
                  <c:v>115.99999999999255</c:v>
                </c:pt>
                <c:pt idx="232">
                  <c:v>115.99999999999255</c:v>
                </c:pt>
                <c:pt idx="233">
                  <c:v>116.99999999998951</c:v>
                </c:pt>
                <c:pt idx="234">
                  <c:v>116.99999999998951</c:v>
                </c:pt>
                <c:pt idx="235">
                  <c:v>117.99999999999606</c:v>
                </c:pt>
                <c:pt idx="236">
                  <c:v>117.99999999999606</c:v>
                </c:pt>
                <c:pt idx="237">
                  <c:v>118.99999999999302</c:v>
                </c:pt>
                <c:pt idx="238">
                  <c:v>118.99999999999302</c:v>
                </c:pt>
                <c:pt idx="239">
                  <c:v>119.99999999999957</c:v>
                </c:pt>
                <c:pt idx="240">
                  <c:v>119.99999999999957</c:v>
                </c:pt>
                <c:pt idx="241">
                  <c:v>120.99999999999653</c:v>
                </c:pt>
                <c:pt idx="242">
                  <c:v>120.99999999999653</c:v>
                </c:pt>
                <c:pt idx="243">
                  <c:v>121.99999999999349</c:v>
                </c:pt>
                <c:pt idx="244">
                  <c:v>121.99999999999349</c:v>
                </c:pt>
                <c:pt idx="245">
                  <c:v>122.99999999999045</c:v>
                </c:pt>
                <c:pt idx="246">
                  <c:v>122.99999999999045</c:v>
                </c:pt>
                <c:pt idx="247">
                  <c:v>123.999999999997</c:v>
                </c:pt>
                <c:pt idx="248">
                  <c:v>123.999999999997</c:v>
                </c:pt>
                <c:pt idx="249">
                  <c:v>124.99999999999396</c:v>
                </c:pt>
                <c:pt idx="250">
                  <c:v>124.99999999999396</c:v>
                </c:pt>
                <c:pt idx="251">
                  <c:v>126.00000000000051</c:v>
                </c:pt>
                <c:pt idx="252">
                  <c:v>126.00000000000051</c:v>
                </c:pt>
                <c:pt idx="253">
                  <c:v>126.99999999999747</c:v>
                </c:pt>
                <c:pt idx="254">
                  <c:v>126.99999999999747</c:v>
                </c:pt>
                <c:pt idx="255">
                  <c:v>127.99999999999443</c:v>
                </c:pt>
                <c:pt idx="256">
                  <c:v>127.99999999999443</c:v>
                </c:pt>
                <c:pt idx="257">
                  <c:v>128.99999999999139</c:v>
                </c:pt>
                <c:pt idx="258">
                  <c:v>128.99999999999139</c:v>
                </c:pt>
                <c:pt idx="259">
                  <c:v>129.99999999999795</c:v>
                </c:pt>
                <c:pt idx="260">
                  <c:v>129.99999999999795</c:v>
                </c:pt>
                <c:pt idx="261">
                  <c:v>130.99999999999488</c:v>
                </c:pt>
                <c:pt idx="262">
                  <c:v>130.99999999999488</c:v>
                </c:pt>
                <c:pt idx="263">
                  <c:v>132.00000000000145</c:v>
                </c:pt>
                <c:pt idx="264">
                  <c:v>132.00000000000145</c:v>
                </c:pt>
                <c:pt idx="265">
                  <c:v>132.99999999999841</c:v>
                </c:pt>
                <c:pt idx="266">
                  <c:v>132.99999999999841</c:v>
                </c:pt>
                <c:pt idx="267">
                  <c:v>133.99999999999537</c:v>
                </c:pt>
                <c:pt idx="268">
                  <c:v>133.99999999999537</c:v>
                </c:pt>
                <c:pt idx="269">
                  <c:v>134.99999999999233</c:v>
                </c:pt>
                <c:pt idx="270">
                  <c:v>134.99999999999233</c:v>
                </c:pt>
                <c:pt idx="271">
                  <c:v>135.99999999998929</c:v>
                </c:pt>
                <c:pt idx="272">
                  <c:v>135.99999999998929</c:v>
                </c:pt>
                <c:pt idx="273">
                  <c:v>136.99999999999585</c:v>
                </c:pt>
                <c:pt idx="274">
                  <c:v>136.99999999999585</c:v>
                </c:pt>
                <c:pt idx="275">
                  <c:v>137.99999999999278</c:v>
                </c:pt>
                <c:pt idx="276">
                  <c:v>137.99999999999278</c:v>
                </c:pt>
                <c:pt idx="277">
                  <c:v>138.99999999999935</c:v>
                </c:pt>
                <c:pt idx="278">
                  <c:v>138.99999999999935</c:v>
                </c:pt>
                <c:pt idx="279">
                  <c:v>139.99999999999631</c:v>
                </c:pt>
                <c:pt idx="280">
                  <c:v>139.99999999999631</c:v>
                </c:pt>
                <c:pt idx="281">
                  <c:v>140.99999999999326</c:v>
                </c:pt>
                <c:pt idx="282">
                  <c:v>140.99999999999326</c:v>
                </c:pt>
                <c:pt idx="283">
                  <c:v>141.99999999999022</c:v>
                </c:pt>
                <c:pt idx="284">
                  <c:v>141.99999999999022</c:v>
                </c:pt>
                <c:pt idx="285">
                  <c:v>142.99999999999676</c:v>
                </c:pt>
                <c:pt idx="286">
                  <c:v>142.99999999999676</c:v>
                </c:pt>
                <c:pt idx="287">
                  <c:v>143.99999999999375</c:v>
                </c:pt>
                <c:pt idx="288">
                  <c:v>143.99999999999375</c:v>
                </c:pt>
                <c:pt idx="289">
                  <c:v>145.00000000000028</c:v>
                </c:pt>
                <c:pt idx="290">
                  <c:v>145.00000000000028</c:v>
                </c:pt>
                <c:pt idx="291">
                  <c:v>145.99999999999724</c:v>
                </c:pt>
                <c:pt idx="292">
                  <c:v>145.99999999999724</c:v>
                </c:pt>
                <c:pt idx="293">
                  <c:v>146.9999999999942</c:v>
                </c:pt>
                <c:pt idx="294">
                  <c:v>146.9999999999942</c:v>
                </c:pt>
                <c:pt idx="295">
                  <c:v>147.99999999999116</c:v>
                </c:pt>
                <c:pt idx="296">
                  <c:v>147.99999999999116</c:v>
                </c:pt>
                <c:pt idx="297">
                  <c:v>148.99999999999773</c:v>
                </c:pt>
                <c:pt idx="298">
                  <c:v>148.99999999999773</c:v>
                </c:pt>
                <c:pt idx="299">
                  <c:v>149.99999999999466</c:v>
                </c:pt>
                <c:pt idx="300">
                  <c:v>149.99999999999466</c:v>
                </c:pt>
                <c:pt idx="301">
                  <c:v>151.00000000000122</c:v>
                </c:pt>
                <c:pt idx="302">
                  <c:v>151.00000000000122</c:v>
                </c:pt>
                <c:pt idx="303">
                  <c:v>151.99999999999818</c:v>
                </c:pt>
                <c:pt idx="304">
                  <c:v>151.99999999999818</c:v>
                </c:pt>
                <c:pt idx="305">
                  <c:v>152.99999999999514</c:v>
                </c:pt>
                <c:pt idx="306">
                  <c:v>152.99999999999514</c:v>
                </c:pt>
                <c:pt idx="307">
                  <c:v>153.9999999999921</c:v>
                </c:pt>
                <c:pt idx="308">
                  <c:v>153.9999999999921</c:v>
                </c:pt>
                <c:pt idx="309">
                  <c:v>154.99999999998906</c:v>
                </c:pt>
                <c:pt idx="310">
                  <c:v>154.99999999998906</c:v>
                </c:pt>
                <c:pt idx="311">
                  <c:v>155.99999999999562</c:v>
                </c:pt>
                <c:pt idx="312">
                  <c:v>155.99999999999562</c:v>
                </c:pt>
                <c:pt idx="313">
                  <c:v>156.99999999999255</c:v>
                </c:pt>
                <c:pt idx="314">
                  <c:v>156.99999999999255</c:v>
                </c:pt>
                <c:pt idx="315">
                  <c:v>157.99999999999912</c:v>
                </c:pt>
                <c:pt idx="316">
                  <c:v>157.99999999999912</c:v>
                </c:pt>
                <c:pt idx="317">
                  <c:v>158.99999999999608</c:v>
                </c:pt>
                <c:pt idx="318">
                  <c:v>158.99999999999608</c:v>
                </c:pt>
                <c:pt idx="319">
                  <c:v>159.99999999999304</c:v>
                </c:pt>
                <c:pt idx="320">
                  <c:v>159.99999999999304</c:v>
                </c:pt>
                <c:pt idx="321">
                  <c:v>160.99999999999</c:v>
                </c:pt>
                <c:pt idx="322">
                  <c:v>160.99999999999</c:v>
                </c:pt>
                <c:pt idx="323">
                  <c:v>161.99999999999653</c:v>
                </c:pt>
                <c:pt idx="324">
                  <c:v>161.99999999999653</c:v>
                </c:pt>
                <c:pt idx="325">
                  <c:v>162.99999999999352</c:v>
                </c:pt>
                <c:pt idx="326">
                  <c:v>162.99999999999352</c:v>
                </c:pt>
                <c:pt idx="327">
                  <c:v>164.00000000000006</c:v>
                </c:pt>
                <c:pt idx="328">
                  <c:v>164.00000000000006</c:v>
                </c:pt>
                <c:pt idx="329">
                  <c:v>164.99999999999702</c:v>
                </c:pt>
                <c:pt idx="330">
                  <c:v>164.99999999999702</c:v>
                </c:pt>
                <c:pt idx="331">
                  <c:v>165.99999999999397</c:v>
                </c:pt>
                <c:pt idx="332">
                  <c:v>165.99999999999397</c:v>
                </c:pt>
                <c:pt idx="333">
                  <c:v>166.99999999999093</c:v>
                </c:pt>
                <c:pt idx="334">
                  <c:v>166.99999999999093</c:v>
                </c:pt>
                <c:pt idx="335">
                  <c:v>167.9999999999975</c:v>
                </c:pt>
                <c:pt idx="336">
                  <c:v>167.9999999999975</c:v>
                </c:pt>
                <c:pt idx="337">
                  <c:v>168.99999999999443</c:v>
                </c:pt>
                <c:pt idx="338">
                  <c:v>168.99999999999443</c:v>
                </c:pt>
                <c:pt idx="339">
                  <c:v>170.00000000000099</c:v>
                </c:pt>
                <c:pt idx="340">
                  <c:v>170.00000000000099</c:v>
                </c:pt>
                <c:pt idx="341">
                  <c:v>170.99999999999795</c:v>
                </c:pt>
                <c:pt idx="342">
                  <c:v>170.99999999999795</c:v>
                </c:pt>
                <c:pt idx="343">
                  <c:v>171.99999999999491</c:v>
                </c:pt>
                <c:pt idx="344">
                  <c:v>171.99999999999491</c:v>
                </c:pt>
                <c:pt idx="345">
                  <c:v>172.99999999999187</c:v>
                </c:pt>
                <c:pt idx="346">
                  <c:v>172.99999999999187</c:v>
                </c:pt>
                <c:pt idx="347">
                  <c:v>173.99999999999841</c:v>
                </c:pt>
                <c:pt idx="348">
                  <c:v>173.99999999999841</c:v>
                </c:pt>
                <c:pt idx="349">
                  <c:v>174.9999999999954</c:v>
                </c:pt>
                <c:pt idx="350">
                  <c:v>174.9999999999954</c:v>
                </c:pt>
                <c:pt idx="351">
                  <c:v>175.99999999999233</c:v>
                </c:pt>
                <c:pt idx="352">
                  <c:v>175.99999999999233</c:v>
                </c:pt>
                <c:pt idx="353">
                  <c:v>176.99999999999889</c:v>
                </c:pt>
                <c:pt idx="354">
                  <c:v>176.99999999999889</c:v>
                </c:pt>
                <c:pt idx="355">
                  <c:v>177.99999999999585</c:v>
                </c:pt>
                <c:pt idx="356">
                  <c:v>177.99999999999585</c:v>
                </c:pt>
                <c:pt idx="357">
                  <c:v>178.99999999999281</c:v>
                </c:pt>
                <c:pt idx="358">
                  <c:v>178.99999999999281</c:v>
                </c:pt>
                <c:pt idx="359">
                  <c:v>179.99999999998977</c:v>
                </c:pt>
                <c:pt idx="360">
                  <c:v>179.99999999998977</c:v>
                </c:pt>
                <c:pt idx="361">
                  <c:v>180.99999999999631</c:v>
                </c:pt>
                <c:pt idx="362">
                  <c:v>180.99999999999631</c:v>
                </c:pt>
                <c:pt idx="363">
                  <c:v>181.99999999999329</c:v>
                </c:pt>
                <c:pt idx="364">
                  <c:v>181.99999999999329</c:v>
                </c:pt>
                <c:pt idx="365">
                  <c:v>182.99999999999983</c:v>
                </c:pt>
                <c:pt idx="366">
                  <c:v>182.99999999999983</c:v>
                </c:pt>
                <c:pt idx="367">
                  <c:v>183.99999999999679</c:v>
                </c:pt>
                <c:pt idx="368">
                  <c:v>183.99999999999679</c:v>
                </c:pt>
                <c:pt idx="369">
                  <c:v>184.99999999999375</c:v>
                </c:pt>
                <c:pt idx="370">
                  <c:v>184.99999999999375</c:v>
                </c:pt>
                <c:pt idx="371">
                  <c:v>185.99999999999071</c:v>
                </c:pt>
                <c:pt idx="372">
                  <c:v>185.99999999999071</c:v>
                </c:pt>
                <c:pt idx="373">
                  <c:v>186.99999999999727</c:v>
                </c:pt>
                <c:pt idx="374">
                  <c:v>186.99999999999727</c:v>
                </c:pt>
                <c:pt idx="375">
                  <c:v>187.9999999999942</c:v>
                </c:pt>
                <c:pt idx="376">
                  <c:v>187.9999999999942</c:v>
                </c:pt>
                <c:pt idx="377">
                  <c:v>189.00000000000077</c:v>
                </c:pt>
                <c:pt idx="378">
                  <c:v>189.00000000000077</c:v>
                </c:pt>
                <c:pt idx="379">
                  <c:v>189.99999999999773</c:v>
                </c:pt>
                <c:pt idx="380">
                  <c:v>189.99999999999773</c:v>
                </c:pt>
                <c:pt idx="381">
                  <c:v>190.99999999999469</c:v>
                </c:pt>
                <c:pt idx="382">
                  <c:v>190.99999999999469</c:v>
                </c:pt>
                <c:pt idx="383">
                  <c:v>191.99999999999164</c:v>
                </c:pt>
                <c:pt idx="384">
                  <c:v>191.99999999999164</c:v>
                </c:pt>
                <c:pt idx="385">
                  <c:v>192.99999999999818</c:v>
                </c:pt>
                <c:pt idx="386">
                  <c:v>192.99999999999818</c:v>
                </c:pt>
                <c:pt idx="387">
                  <c:v>193.99999999999517</c:v>
                </c:pt>
                <c:pt idx="388">
                  <c:v>193.99999999999517</c:v>
                </c:pt>
                <c:pt idx="389">
                  <c:v>194.9999999999921</c:v>
                </c:pt>
                <c:pt idx="390">
                  <c:v>194.9999999999921</c:v>
                </c:pt>
                <c:pt idx="391">
                  <c:v>195.99999999999866</c:v>
                </c:pt>
                <c:pt idx="392">
                  <c:v>195.99999999999866</c:v>
                </c:pt>
                <c:pt idx="393">
                  <c:v>196.99999999999562</c:v>
                </c:pt>
                <c:pt idx="394">
                  <c:v>196.99999999999562</c:v>
                </c:pt>
                <c:pt idx="395">
                  <c:v>197.99999999999258</c:v>
                </c:pt>
                <c:pt idx="396">
                  <c:v>197.99999999999258</c:v>
                </c:pt>
                <c:pt idx="397">
                  <c:v>198.99999999998954</c:v>
                </c:pt>
                <c:pt idx="398">
                  <c:v>198.99999999998954</c:v>
                </c:pt>
                <c:pt idx="399">
                  <c:v>199.99999999999608</c:v>
                </c:pt>
                <c:pt idx="400">
                  <c:v>199.99999999999608</c:v>
                </c:pt>
                <c:pt idx="401">
                  <c:v>200.99999999999307</c:v>
                </c:pt>
                <c:pt idx="402">
                  <c:v>200.99999999999307</c:v>
                </c:pt>
                <c:pt idx="403">
                  <c:v>201.9999999999996</c:v>
                </c:pt>
                <c:pt idx="404">
                  <c:v>201.9999999999996</c:v>
                </c:pt>
                <c:pt idx="405">
                  <c:v>202.99999999999656</c:v>
                </c:pt>
                <c:pt idx="406">
                  <c:v>202.99999999999656</c:v>
                </c:pt>
                <c:pt idx="407">
                  <c:v>203.99999999999352</c:v>
                </c:pt>
                <c:pt idx="408">
                  <c:v>203.99999999999352</c:v>
                </c:pt>
                <c:pt idx="409">
                  <c:v>204.99999999999048</c:v>
                </c:pt>
                <c:pt idx="410">
                  <c:v>204.99999999999048</c:v>
                </c:pt>
                <c:pt idx="411">
                  <c:v>205.99999999999704</c:v>
                </c:pt>
                <c:pt idx="412">
                  <c:v>205.99999999999704</c:v>
                </c:pt>
                <c:pt idx="413">
                  <c:v>206.99999999999397</c:v>
                </c:pt>
                <c:pt idx="414">
                  <c:v>206.99999999999397</c:v>
                </c:pt>
                <c:pt idx="415">
                  <c:v>208.00000000000054</c:v>
                </c:pt>
                <c:pt idx="416">
                  <c:v>208.00000000000054</c:v>
                </c:pt>
                <c:pt idx="417">
                  <c:v>208.9999999999975</c:v>
                </c:pt>
                <c:pt idx="418">
                  <c:v>208.9999999999975</c:v>
                </c:pt>
                <c:pt idx="419">
                  <c:v>209.99999999999446</c:v>
                </c:pt>
                <c:pt idx="420">
                  <c:v>209.99999999999446</c:v>
                </c:pt>
                <c:pt idx="421">
                  <c:v>210.99999999999142</c:v>
                </c:pt>
                <c:pt idx="422">
                  <c:v>210.99999999999142</c:v>
                </c:pt>
                <c:pt idx="423">
                  <c:v>211.99999999999795</c:v>
                </c:pt>
                <c:pt idx="424">
                  <c:v>211.99999999999795</c:v>
                </c:pt>
                <c:pt idx="425">
                  <c:v>212.99999999999494</c:v>
                </c:pt>
                <c:pt idx="426">
                  <c:v>212.99999999999494</c:v>
                </c:pt>
                <c:pt idx="427">
                  <c:v>213.99999999999187</c:v>
                </c:pt>
                <c:pt idx="428">
                  <c:v>213.99999999999187</c:v>
                </c:pt>
                <c:pt idx="429">
                  <c:v>214.99999999999844</c:v>
                </c:pt>
                <c:pt idx="430">
                  <c:v>214.99999999999844</c:v>
                </c:pt>
                <c:pt idx="431">
                  <c:v>215.9999999999954</c:v>
                </c:pt>
                <c:pt idx="432">
                  <c:v>215.9999999999954</c:v>
                </c:pt>
                <c:pt idx="433">
                  <c:v>216.99999999999235</c:v>
                </c:pt>
                <c:pt idx="434">
                  <c:v>216.99999999999235</c:v>
                </c:pt>
                <c:pt idx="435">
                  <c:v>217.99999999998931</c:v>
                </c:pt>
                <c:pt idx="436">
                  <c:v>217.99999999998931</c:v>
                </c:pt>
                <c:pt idx="437">
                  <c:v>218.99999999999585</c:v>
                </c:pt>
                <c:pt idx="438">
                  <c:v>218.99999999999585</c:v>
                </c:pt>
                <c:pt idx="439">
                  <c:v>219.99999999999284</c:v>
                </c:pt>
                <c:pt idx="440">
                  <c:v>219.99999999999284</c:v>
                </c:pt>
                <c:pt idx="441">
                  <c:v>220.99999999999937</c:v>
                </c:pt>
                <c:pt idx="442">
                  <c:v>220.99999999999937</c:v>
                </c:pt>
                <c:pt idx="443">
                  <c:v>221.99999999999633</c:v>
                </c:pt>
                <c:pt idx="444">
                  <c:v>221.99999999999633</c:v>
                </c:pt>
                <c:pt idx="445">
                  <c:v>222.99999999999329</c:v>
                </c:pt>
                <c:pt idx="446">
                  <c:v>222.99999999999329</c:v>
                </c:pt>
                <c:pt idx="447">
                  <c:v>223.99999999999025</c:v>
                </c:pt>
                <c:pt idx="448">
                  <c:v>223.99999999999025</c:v>
                </c:pt>
                <c:pt idx="449">
                  <c:v>224.99999999999682</c:v>
                </c:pt>
                <c:pt idx="450">
                  <c:v>224.99999999999682</c:v>
                </c:pt>
                <c:pt idx="451">
                  <c:v>225.99999999999375</c:v>
                </c:pt>
                <c:pt idx="452">
                  <c:v>225.99999999999375</c:v>
                </c:pt>
                <c:pt idx="453">
                  <c:v>227.00000000000031</c:v>
                </c:pt>
                <c:pt idx="454">
                  <c:v>227.00000000000031</c:v>
                </c:pt>
                <c:pt idx="455">
                  <c:v>227.99999999999727</c:v>
                </c:pt>
                <c:pt idx="456">
                  <c:v>227.99999999999727</c:v>
                </c:pt>
                <c:pt idx="457">
                  <c:v>228.99999999999423</c:v>
                </c:pt>
                <c:pt idx="458">
                  <c:v>228.99999999999423</c:v>
                </c:pt>
                <c:pt idx="459">
                  <c:v>229.99999999999119</c:v>
                </c:pt>
                <c:pt idx="460">
                  <c:v>229.99999999999119</c:v>
                </c:pt>
                <c:pt idx="461">
                  <c:v>230.99999999999773</c:v>
                </c:pt>
                <c:pt idx="462">
                  <c:v>230.99999999999773</c:v>
                </c:pt>
                <c:pt idx="463">
                  <c:v>231.99999999999471</c:v>
                </c:pt>
                <c:pt idx="464">
                  <c:v>231.99999999999471</c:v>
                </c:pt>
                <c:pt idx="465">
                  <c:v>233.00000000000125</c:v>
                </c:pt>
                <c:pt idx="466">
                  <c:v>233.00000000000125</c:v>
                </c:pt>
                <c:pt idx="467">
                  <c:v>233.99999999999821</c:v>
                </c:pt>
                <c:pt idx="468">
                  <c:v>233.99999999999821</c:v>
                </c:pt>
                <c:pt idx="469">
                  <c:v>234.99999999999517</c:v>
                </c:pt>
                <c:pt idx="470">
                  <c:v>234.99999999999517</c:v>
                </c:pt>
                <c:pt idx="471">
                  <c:v>235.99999999999213</c:v>
                </c:pt>
                <c:pt idx="472">
                  <c:v>235.99999999999213</c:v>
                </c:pt>
                <c:pt idx="473">
                  <c:v>236.99999999998909</c:v>
                </c:pt>
                <c:pt idx="474">
                  <c:v>236.99999999998909</c:v>
                </c:pt>
                <c:pt idx="475">
                  <c:v>237.99999999999562</c:v>
                </c:pt>
                <c:pt idx="476">
                  <c:v>237.99999999999562</c:v>
                </c:pt>
                <c:pt idx="477">
                  <c:v>238.99999999999261</c:v>
                </c:pt>
                <c:pt idx="478">
                  <c:v>238.99999999999261</c:v>
                </c:pt>
                <c:pt idx="479">
                  <c:v>239.99999999999915</c:v>
                </c:pt>
                <c:pt idx="480">
                  <c:v>239.99999999999915</c:v>
                </c:pt>
                <c:pt idx="481">
                  <c:v>240.99999999999611</c:v>
                </c:pt>
                <c:pt idx="482">
                  <c:v>240.99999999999611</c:v>
                </c:pt>
                <c:pt idx="483">
                  <c:v>241.99999999999307</c:v>
                </c:pt>
                <c:pt idx="484">
                  <c:v>241.99999999999307</c:v>
                </c:pt>
                <c:pt idx="485">
                  <c:v>242.99999999999002</c:v>
                </c:pt>
                <c:pt idx="486">
                  <c:v>242.99999999999002</c:v>
                </c:pt>
                <c:pt idx="487">
                  <c:v>243.99999999999659</c:v>
                </c:pt>
                <c:pt idx="488">
                  <c:v>243.99999999999659</c:v>
                </c:pt>
                <c:pt idx="489">
                  <c:v>244.99999999999352</c:v>
                </c:pt>
                <c:pt idx="490">
                  <c:v>244.99999999999352</c:v>
                </c:pt>
                <c:pt idx="491">
                  <c:v>246.00000000000009</c:v>
                </c:pt>
                <c:pt idx="492">
                  <c:v>246.00000000000009</c:v>
                </c:pt>
                <c:pt idx="493">
                  <c:v>246.99999999999704</c:v>
                </c:pt>
                <c:pt idx="494">
                  <c:v>246.99999999999704</c:v>
                </c:pt>
                <c:pt idx="495">
                  <c:v>247.999999999994</c:v>
                </c:pt>
                <c:pt idx="496">
                  <c:v>247.999999999994</c:v>
                </c:pt>
                <c:pt idx="497">
                  <c:v>248.99999999999096</c:v>
                </c:pt>
                <c:pt idx="498">
                  <c:v>248.99999999999096</c:v>
                </c:pt>
                <c:pt idx="499">
                  <c:v>249.9999999999975</c:v>
                </c:pt>
                <c:pt idx="500">
                  <c:v>249.9999999999975</c:v>
                </c:pt>
                <c:pt idx="501">
                  <c:v>250.99999999999449</c:v>
                </c:pt>
                <c:pt idx="502">
                  <c:v>250.99999999999449</c:v>
                </c:pt>
                <c:pt idx="503">
                  <c:v>252.00000000000102</c:v>
                </c:pt>
                <c:pt idx="504">
                  <c:v>252.00000000000102</c:v>
                </c:pt>
                <c:pt idx="505">
                  <c:v>252.99999999999798</c:v>
                </c:pt>
                <c:pt idx="506">
                  <c:v>252.99999999999798</c:v>
                </c:pt>
                <c:pt idx="507">
                  <c:v>253.99999999999494</c:v>
                </c:pt>
                <c:pt idx="508">
                  <c:v>253.99999999999494</c:v>
                </c:pt>
                <c:pt idx="509">
                  <c:v>254.9999999999919</c:v>
                </c:pt>
                <c:pt idx="510">
                  <c:v>254.9999999999919</c:v>
                </c:pt>
                <c:pt idx="511">
                  <c:v>255.99999999998886</c:v>
                </c:pt>
                <c:pt idx="512">
                  <c:v>255.99999999998886</c:v>
                </c:pt>
                <c:pt idx="513">
                  <c:v>256.9999999999954</c:v>
                </c:pt>
                <c:pt idx="514">
                  <c:v>256.9999999999954</c:v>
                </c:pt>
                <c:pt idx="515">
                  <c:v>257.99999999999238</c:v>
                </c:pt>
                <c:pt idx="516">
                  <c:v>257.99999999999238</c:v>
                </c:pt>
                <c:pt idx="517">
                  <c:v>258.99999999999892</c:v>
                </c:pt>
                <c:pt idx="518">
                  <c:v>258.99999999999892</c:v>
                </c:pt>
                <c:pt idx="519">
                  <c:v>259.99999999999591</c:v>
                </c:pt>
                <c:pt idx="520">
                  <c:v>259.99999999999591</c:v>
                </c:pt>
                <c:pt idx="521">
                  <c:v>260.99999999999284</c:v>
                </c:pt>
                <c:pt idx="522">
                  <c:v>260.99999999999284</c:v>
                </c:pt>
                <c:pt idx="523">
                  <c:v>261.99999999998977</c:v>
                </c:pt>
                <c:pt idx="524">
                  <c:v>261.99999999998977</c:v>
                </c:pt>
                <c:pt idx="525">
                  <c:v>262.99999999999636</c:v>
                </c:pt>
                <c:pt idx="526">
                  <c:v>262.99999999999636</c:v>
                </c:pt>
                <c:pt idx="527">
                  <c:v>263.99999999999329</c:v>
                </c:pt>
                <c:pt idx="528">
                  <c:v>263.99999999999329</c:v>
                </c:pt>
                <c:pt idx="529">
                  <c:v>264.99999999999989</c:v>
                </c:pt>
                <c:pt idx="530">
                  <c:v>264.99999999999989</c:v>
                </c:pt>
                <c:pt idx="531">
                  <c:v>265.99999999999682</c:v>
                </c:pt>
                <c:pt idx="532">
                  <c:v>265.99999999999682</c:v>
                </c:pt>
                <c:pt idx="533">
                  <c:v>266.99999999999375</c:v>
                </c:pt>
                <c:pt idx="534">
                  <c:v>266.99999999999375</c:v>
                </c:pt>
                <c:pt idx="535">
                  <c:v>267.99999999999073</c:v>
                </c:pt>
                <c:pt idx="536">
                  <c:v>267.99999999999073</c:v>
                </c:pt>
                <c:pt idx="537">
                  <c:v>268.99999999999727</c:v>
                </c:pt>
                <c:pt idx="538">
                  <c:v>268.99999999999727</c:v>
                </c:pt>
                <c:pt idx="539">
                  <c:v>269.99999999999426</c:v>
                </c:pt>
                <c:pt idx="540">
                  <c:v>269.99999999999426</c:v>
                </c:pt>
                <c:pt idx="541">
                  <c:v>271.0000000000008</c:v>
                </c:pt>
                <c:pt idx="542">
                  <c:v>271.0000000000008</c:v>
                </c:pt>
                <c:pt idx="543">
                  <c:v>271.99999999999773</c:v>
                </c:pt>
                <c:pt idx="544">
                  <c:v>271.99999999999773</c:v>
                </c:pt>
                <c:pt idx="545">
                  <c:v>272.99999999999471</c:v>
                </c:pt>
                <c:pt idx="546">
                  <c:v>272.99999999999471</c:v>
                </c:pt>
                <c:pt idx="547">
                  <c:v>273.9999999999917</c:v>
                </c:pt>
                <c:pt idx="548">
                  <c:v>273.9999999999917</c:v>
                </c:pt>
                <c:pt idx="549">
                  <c:v>274.99999999998863</c:v>
                </c:pt>
                <c:pt idx="550">
                  <c:v>274.99999999998863</c:v>
                </c:pt>
                <c:pt idx="551">
                  <c:v>275.99999999999517</c:v>
                </c:pt>
                <c:pt idx="552">
                  <c:v>275.99999999999517</c:v>
                </c:pt>
                <c:pt idx="553">
                  <c:v>276.99999999999216</c:v>
                </c:pt>
                <c:pt idx="554">
                  <c:v>276.99999999999216</c:v>
                </c:pt>
                <c:pt idx="555">
                  <c:v>277.99999999999869</c:v>
                </c:pt>
                <c:pt idx="556">
                  <c:v>277.99999999999869</c:v>
                </c:pt>
                <c:pt idx="557">
                  <c:v>278.99999999999568</c:v>
                </c:pt>
                <c:pt idx="558">
                  <c:v>278.99999999999568</c:v>
                </c:pt>
                <c:pt idx="559">
                  <c:v>279.99999999999261</c:v>
                </c:pt>
                <c:pt idx="560">
                  <c:v>279.99999999999261</c:v>
                </c:pt>
                <c:pt idx="561">
                  <c:v>280.99999999998954</c:v>
                </c:pt>
                <c:pt idx="562">
                  <c:v>280.99999999998954</c:v>
                </c:pt>
                <c:pt idx="563">
                  <c:v>281.99999999999613</c:v>
                </c:pt>
                <c:pt idx="564">
                  <c:v>281.99999999999613</c:v>
                </c:pt>
                <c:pt idx="565">
                  <c:v>282.99999999999307</c:v>
                </c:pt>
                <c:pt idx="566">
                  <c:v>282.99999999999307</c:v>
                </c:pt>
                <c:pt idx="567">
                  <c:v>283.99999999999966</c:v>
                </c:pt>
                <c:pt idx="568">
                  <c:v>283.99999999999966</c:v>
                </c:pt>
                <c:pt idx="569">
                  <c:v>284.99999999999659</c:v>
                </c:pt>
                <c:pt idx="570">
                  <c:v>284.99999999999659</c:v>
                </c:pt>
                <c:pt idx="571">
                  <c:v>285.99999999999352</c:v>
                </c:pt>
                <c:pt idx="572">
                  <c:v>285.99999999999352</c:v>
                </c:pt>
                <c:pt idx="573">
                  <c:v>286.99999999999051</c:v>
                </c:pt>
                <c:pt idx="574">
                  <c:v>286.99999999999051</c:v>
                </c:pt>
                <c:pt idx="575">
                  <c:v>287.99999999999704</c:v>
                </c:pt>
                <c:pt idx="576">
                  <c:v>287.99999999999704</c:v>
                </c:pt>
                <c:pt idx="577">
                  <c:v>288.99999999999403</c:v>
                </c:pt>
                <c:pt idx="578">
                  <c:v>288.99999999999403</c:v>
                </c:pt>
                <c:pt idx="579">
                  <c:v>290.00000000000057</c:v>
                </c:pt>
                <c:pt idx="580">
                  <c:v>290.00000000000057</c:v>
                </c:pt>
                <c:pt idx="581">
                  <c:v>290.9999999999975</c:v>
                </c:pt>
                <c:pt idx="582">
                  <c:v>290.9999999999975</c:v>
                </c:pt>
                <c:pt idx="583">
                  <c:v>291.99999999999449</c:v>
                </c:pt>
                <c:pt idx="584">
                  <c:v>291.99999999999449</c:v>
                </c:pt>
                <c:pt idx="585">
                  <c:v>292.99999999999147</c:v>
                </c:pt>
                <c:pt idx="586">
                  <c:v>292.99999999999147</c:v>
                </c:pt>
                <c:pt idx="587">
                  <c:v>293.99999999999801</c:v>
                </c:pt>
                <c:pt idx="588">
                  <c:v>293.99999999999801</c:v>
                </c:pt>
                <c:pt idx="589">
                  <c:v>294.99999999999494</c:v>
                </c:pt>
                <c:pt idx="590">
                  <c:v>294.99999999999494</c:v>
                </c:pt>
                <c:pt idx="591">
                  <c:v>296.00000000000148</c:v>
                </c:pt>
                <c:pt idx="592">
                  <c:v>296.00000000000148</c:v>
                </c:pt>
                <c:pt idx="593">
                  <c:v>296.99999999999847</c:v>
                </c:pt>
                <c:pt idx="594">
                  <c:v>296.99999999999847</c:v>
                </c:pt>
                <c:pt idx="595">
                  <c:v>297.99999999999545</c:v>
                </c:pt>
                <c:pt idx="596">
                  <c:v>297.99999999999545</c:v>
                </c:pt>
                <c:pt idx="597">
                  <c:v>298.99999999999238</c:v>
                </c:pt>
                <c:pt idx="598">
                  <c:v>298.99999999999238</c:v>
                </c:pt>
                <c:pt idx="599">
                  <c:v>299.99999999998931</c:v>
                </c:pt>
                <c:pt idx="600">
                  <c:v>299.99999999998931</c:v>
                </c:pt>
                <c:pt idx="601">
                  <c:v>300.99999999999591</c:v>
                </c:pt>
                <c:pt idx="602">
                  <c:v>300.99999999999591</c:v>
                </c:pt>
                <c:pt idx="603">
                  <c:v>301.99999999999284</c:v>
                </c:pt>
                <c:pt idx="604">
                  <c:v>301.99999999999284</c:v>
                </c:pt>
                <c:pt idx="605">
                  <c:v>302.99999999999943</c:v>
                </c:pt>
                <c:pt idx="606">
                  <c:v>302.99999999999943</c:v>
                </c:pt>
                <c:pt idx="607">
                  <c:v>303.99999999999636</c:v>
                </c:pt>
                <c:pt idx="608">
                  <c:v>303.99999999999636</c:v>
                </c:pt>
                <c:pt idx="609">
                  <c:v>304.99999999999329</c:v>
                </c:pt>
                <c:pt idx="610">
                  <c:v>304.99999999999329</c:v>
                </c:pt>
                <c:pt idx="611">
                  <c:v>305.99999999999028</c:v>
                </c:pt>
                <c:pt idx="612">
                  <c:v>305.99999999999028</c:v>
                </c:pt>
                <c:pt idx="613">
                  <c:v>306.99999999999682</c:v>
                </c:pt>
                <c:pt idx="614">
                  <c:v>306.99999999999682</c:v>
                </c:pt>
                <c:pt idx="615">
                  <c:v>307.9999999999938</c:v>
                </c:pt>
                <c:pt idx="616">
                  <c:v>307.9999999999938</c:v>
                </c:pt>
                <c:pt idx="617">
                  <c:v>309.00000000000034</c:v>
                </c:pt>
                <c:pt idx="618">
                  <c:v>309.00000000000034</c:v>
                </c:pt>
                <c:pt idx="619">
                  <c:v>309.99999999999727</c:v>
                </c:pt>
                <c:pt idx="620">
                  <c:v>309.99999999999727</c:v>
                </c:pt>
                <c:pt idx="621">
                  <c:v>310.99999999999426</c:v>
                </c:pt>
                <c:pt idx="622">
                  <c:v>310.99999999999426</c:v>
                </c:pt>
                <c:pt idx="623">
                  <c:v>311.99999999999125</c:v>
                </c:pt>
                <c:pt idx="624">
                  <c:v>311.99999999999125</c:v>
                </c:pt>
                <c:pt idx="625">
                  <c:v>312.99999999999778</c:v>
                </c:pt>
                <c:pt idx="626">
                  <c:v>312.99999999999778</c:v>
                </c:pt>
                <c:pt idx="627">
                  <c:v>313.99999999999471</c:v>
                </c:pt>
                <c:pt idx="628">
                  <c:v>313.99999999999471</c:v>
                </c:pt>
                <c:pt idx="629">
                  <c:v>315.00000000000125</c:v>
                </c:pt>
                <c:pt idx="630">
                  <c:v>315.00000000000125</c:v>
                </c:pt>
                <c:pt idx="631">
                  <c:v>315.99999999999824</c:v>
                </c:pt>
                <c:pt idx="632">
                  <c:v>315.99999999999824</c:v>
                </c:pt>
                <c:pt idx="633">
                  <c:v>316.99999999999523</c:v>
                </c:pt>
                <c:pt idx="634">
                  <c:v>316.99999999999523</c:v>
                </c:pt>
                <c:pt idx="635">
                  <c:v>317.99999999999216</c:v>
                </c:pt>
                <c:pt idx="636">
                  <c:v>317.99999999999216</c:v>
                </c:pt>
                <c:pt idx="637">
                  <c:v>318.99999999998909</c:v>
                </c:pt>
                <c:pt idx="638">
                  <c:v>318.99999999998909</c:v>
                </c:pt>
                <c:pt idx="639">
                  <c:v>319.99999999999568</c:v>
                </c:pt>
                <c:pt idx="640">
                  <c:v>319.99999999999568</c:v>
                </c:pt>
                <c:pt idx="641">
                  <c:v>320.99999999999261</c:v>
                </c:pt>
                <c:pt idx="642">
                  <c:v>320.99999999999261</c:v>
                </c:pt>
                <c:pt idx="643">
                  <c:v>321.9999999999992</c:v>
                </c:pt>
                <c:pt idx="644">
                  <c:v>321.9999999999992</c:v>
                </c:pt>
                <c:pt idx="645">
                  <c:v>322.99999999999613</c:v>
                </c:pt>
                <c:pt idx="646">
                  <c:v>322.99999999999613</c:v>
                </c:pt>
                <c:pt idx="647">
                  <c:v>323.99999999999307</c:v>
                </c:pt>
                <c:pt idx="648">
                  <c:v>323.99999999999307</c:v>
                </c:pt>
                <c:pt idx="649">
                  <c:v>324.99999999999005</c:v>
                </c:pt>
                <c:pt idx="650">
                  <c:v>324.99999999999005</c:v>
                </c:pt>
                <c:pt idx="651">
                  <c:v>325.99999999999659</c:v>
                </c:pt>
                <c:pt idx="652">
                  <c:v>325.99999999999659</c:v>
                </c:pt>
                <c:pt idx="653">
                  <c:v>326.99999999999358</c:v>
                </c:pt>
                <c:pt idx="654">
                  <c:v>326.99999999999358</c:v>
                </c:pt>
                <c:pt idx="655">
                  <c:v>328.00000000000011</c:v>
                </c:pt>
                <c:pt idx="656">
                  <c:v>328.00000000000011</c:v>
                </c:pt>
                <c:pt idx="657">
                  <c:v>328.99999999999704</c:v>
                </c:pt>
                <c:pt idx="658">
                  <c:v>328.99999999999704</c:v>
                </c:pt>
                <c:pt idx="659">
                  <c:v>329.99999999999403</c:v>
                </c:pt>
                <c:pt idx="660">
                  <c:v>329.99999999999403</c:v>
                </c:pt>
                <c:pt idx="661">
                  <c:v>330.99999999999102</c:v>
                </c:pt>
                <c:pt idx="662">
                  <c:v>330.99999999999102</c:v>
                </c:pt>
                <c:pt idx="663">
                  <c:v>331.99999999999756</c:v>
                </c:pt>
                <c:pt idx="664">
                  <c:v>331.99999999999756</c:v>
                </c:pt>
                <c:pt idx="665">
                  <c:v>332.99999999999449</c:v>
                </c:pt>
                <c:pt idx="666">
                  <c:v>332.99999999999449</c:v>
                </c:pt>
                <c:pt idx="667">
                  <c:v>334.00000000000102</c:v>
                </c:pt>
                <c:pt idx="668">
                  <c:v>334.00000000000102</c:v>
                </c:pt>
                <c:pt idx="669">
                  <c:v>334.99999999999801</c:v>
                </c:pt>
                <c:pt idx="670">
                  <c:v>334.99999999999801</c:v>
                </c:pt>
                <c:pt idx="671">
                  <c:v>335.999999999995</c:v>
                </c:pt>
                <c:pt idx="672">
                  <c:v>335.999999999995</c:v>
                </c:pt>
                <c:pt idx="673">
                  <c:v>336.99999999999193</c:v>
                </c:pt>
                <c:pt idx="674">
                  <c:v>336.99999999999193</c:v>
                </c:pt>
                <c:pt idx="675">
                  <c:v>337.99999999998886</c:v>
                </c:pt>
                <c:pt idx="676">
                  <c:v>337.99999999998886</c:v>
                </c:pt>
                <c:pt idx="677">
                  <c:v>338.99999999999545</c:v>
                </c:pt>
                <c:pt idx="678">
                  <c:v>338.99999999999545</c:v>
                </c:pt>
                <c:pt idx="679">
                  <c:v>339.99999999999238</c:v>
                </c:pt>
                <c:pt idx="680">
                  <c:v>339.99999999999238</c:v>
                </c:pt>
                <c:pt idx="681">
                  <c:v>340.99999999999898</c:v>
                </c:pt>
                <c:pt idx="682">
                  <c:v>340.99999999999898</c:v>
                </c:pt>
                <c:pt idx="683">
                  <c:v>341.99999999999591</c:v>
                </c:pt>
                <c:pt idx="684">
                  <c:v>341.99999999999591</c:v>
                </c:pt>
                <c:pt idx="685">
                  <c:v>342.99999999999284</c:v>
                </c:pt>
                <c:pt idx="686">
                  <c:v>342.99999999999284</c:v>
                </c:pt>
                <c:pt idx="687">
                  <c:v>343.99999999998983</c:v>
                </c:pt>
                <c:pt idx="688">
                  <c:v>343.99999999998983</c:v>
                </c:pt>
                <c:pt idx="689">
                  <c:v>344.99999999999636</c:v>
                </c:pt>
                <c:pt idx="690">
                  <c:v>344.99999999999636</c:v>
                </c:pt>
                <c:pt idx="691">
                  <c:v>345.99999999999335</c:v>
                </c:pt>
                <c:pt idx="692">
                  <c:v>345.99999999999335</c:v>
                </c:pt>
                <c:pt idx="693">
                  <c:v>346.99999999999989</c:v>
                </c:pt>
                <c:pt idx="694">
                  <c:v>346.99999999999989</c:v>
                </c:pt>
                <c:pt idx="695">
                  <c:v>347.99999999999682</c:v>
                </c:pt>
                <c:pt idx="696">
                  <c:v>347.99999999999682</c:v>
                </c:pt>
                <c:pt idx="697">
                  <c:v>348.9999999999938</c:v>
                </c:pt>
                <c:pt idx="698">
                  <c:v>348.9999999999938</c:v>
                </c:pt>
                <c:pt idx="699">
                  <c:v>349.99999999999079</c:v>
                </c:pt>
                <c:pt idx="700">
                  <c:v>349.99999999999079</c:v>
                </c:pt>
                <c:pt idx="701">
                  <c:v>350.99999999999733</c:v>
                </c:pt>
                <c:pt idx="702">
                  <c:v>350.99999999999733</c:v>
                </c:pt>
                <c:pt idx="703">
                  <c:v>351.99999999999426</c:v>
                </c:pt>
                <c:pt idx="704">
                  <c:v>351.99999999999426</c:v>
                </c:pt>
                <c:pt idx="705">
                  <c:v>353.0000000000008</c:v>
                </c:pt>
                <c:pt idx="706">
                  <c:v>353.0000000000008</c:v>
                </c:pt>
                <c:pt idx="707">
                  <c:v>353.99999999999778</c:v>
                </c:pt>
                <c:pt idx="708">
                  <c:v>353.99999999999778</c:v>
                </c:pt>
                <c:pt idx="709">
                  <c:v>354.99999999999477</c:v>
                </c:pt>
                <c:pt idx="710">
                  <c:v>354.99999999999477</c:v>
                </c:pt>
                <c:pt idx="711">
                  <c:v>355.9999999999917</c:v>
                </c:pt>
                <c:pt idx="712">
                  <c:v>355.9999999999917</c:v>
                </c:pt>
                <c:pt idx="713">
                  <c:v>356.99999999999824</c:v>
                </c:pt>
                <c:pt idx="714">
                  <c:v>356.99999999999824</c:v>
                </c:pt>
                <c:pt idx="715">
                  <c:v>357.99999999999523</c:v>
                </c:pt>
                <c:pt idx="716">
                  <c:v>357.99999999999523</c:v>
                </c:pt>
                <c:pt idx="717">
                  <c:v>358.99999999999216</c:v>
                </c:pt>
                <c:pt idx="718">
                  <c:v>358.99999999999216</c:v>
                </c:pt>
                <c:pt idx="719">
                  <c:v>359.99999999999875</c:v>
                </c:pt>
                <c:pt idx="720">
                  <c:v>359.99999999999875</c:v>
                </c:pt>
                <c:pt idx="721">
                  <c:v>360.99999999999568</c:v>
                </c:pt>
                <c:pt idx="722">
                  <c:v>360.99999999999568</c:v>
                </c:pt>
                <c:pt idx="723">
                  <c:v>361.99999999999261</c:v>
                </c:pt>
                <c:pt idx="724">
                  <c:v>361.99999999999261</c:v>
                </c:pt>
                <c:pt idx="725">
                  <c:v>362.9999999999896</c:v>
                </c:pt>
                <c:pt idx="726">
                  <c:v>362.9999999999896</c:v>
                </c:pt>
                <c:pt idx="727">
                  <c:v>363.99999999999613</c:v>
                </c:pt>
                <c:pt idx="728">
                  <c:v>363.99999999999613</c:v>
                </c:pt>
                <c:pt idx="729">
                  <c:v>364.99999999999312</c:v>
                </c:pt>
                <c:pt idx="730">
                  <c:v>364.99999999999312</c:v>
                </c:pt>
                <c:pt idx="731">
                  <c:v>365.99999999999966</c:v>
                </c:pt>
                <c:pt idx="732">
                  <c:v>365.99999999999966</c:v>
                </c:pt>
                <c:pt idx="733">
                  <c:v>366.99999999999659</c:v>
                </c:pt>
                <c:pt idx="734">
                  <c:v>366.99999999999659</c:v>
                </c:pt>
                <c:pt idx="735">
                  <c:v>367.99999999999358</c:v>
                </c:pt>
                <c:pt idx="736">
                  <c:v>367.99999999999358</c:v>
                </c:pt>
                <c:pt idx="737">
                  <c:v>368.99999999999056</c:v>
                </c:pt>
                <c:pt idx="738">
                  <c:v>368.99999999999056</c:v>
                </c:pt>
                <c:pt idx="739">
                  <c:v>369.9999999999971</c:v>
                </c:pt>
                <c:pt idx="740">
                  <c:v>369.9999999999971</c:v>
                </c:pt>
                <c:pt idx="741">
                  <c:v>370.99999999999403</c:v>
                </c:pt>
                <c:pt idx="742">
                  <c:v>370.99999999999403</c:v>
                </c:pt>
                <c:pt idx="743">
                  <c:v>372.00000000000057</c:v>
                </c:pt>
                <c:pt idx="744">
                  <c:v>372.00000000000057</c:v>
                </c:pt>
                <c:pt idx="745">
                  <c:v>372.99999999999756</c:v>
                </c:pt>
                <c:pt idx="746">
                  <c:v>372.99999999999756</c:v>
                </c:pt>
                <c:pt idx="747">
                  <c:v>373.99999999999454</c:v>
                </c:pt>
                <c:pt idx="748">
                  <c:v>373.99999999999454</c:v>
                </c:pt>
                <c:pt idx="749">
                  <c:v>374.99999999999147</c:v>
                </c:pt>
                <c:pt idx="750">
                  <c:v>374.99999999999147</c:v>
                </c:pt>
                <c:pt idx="751">
                  <c:v>375.99999999999801</c:v>
                </c:pt>
                <c:pt idx="752">
                  <c:v>375.99999999999801</c:v>
                </c:pt>
                <c:pt idx="753">
                  <c:v>376.999999999995</c:v>
                </c:pt>
                <c:pt idx="754">
                  <c:v>376.999999999995</c:v>
                </c:pt>
                <c:pt idx="755">
                  <c:v>377.99999999999193</c:v>
                </c:pt>
                <c:pt idx="756">
                  <c:v>377.99999999999193</c:v>
                </c:pt>
                <c:pt idx="757">
                  <c:v>378.99999999999852</c:v>
                </c:pt>
                <c:pt idx="758">
                  <c:v>378.99999999999852</c:v>
                </c:pt>
                <c:pt idx="759">
                  <c:v>379.99999999999545</c:v>
                </c:pt>
                <c:pt idx="760">
                  <c:v>379.99999999999545</c:v>
                </c:pt>
                <c:pt idx="761">
                  <c:v>380.99999999999238</c:v>
                </c:pt>
                <c:pt idx="762">
                  <c:v>380.99999999999238</c:v>
                </c:pt>
                <c:pt idx="763">
                  <c:v>381.99999999998937</c:v>
                </c:pt>
                <c:pt idx="764">
                  <c:v>381.99999999998937</c:v>
                </c:pt>
                <c:pt idx="765">
                  <c:v>382.99999999999591</c:v>
                </c:pt>
                <c:pt idx="766">
                  <c:v>382.99999999999591</c:v>
                </c:pt>
                <c:pt idx="767">
                  <c:v>383.99999999999289</c:v>
                </c:pt>
                <c:pt idx="768">
                  <c:v>383.99999999999289</c:v>
                </c:pt>
                <c:pt idx="769">
                  <c:v>384.99999999999943</c:v>
                </c:pt>
                <c:pt idx="770">
                  <c:v>384.99999999999943</c:v>
                </c:pt>
                <c:pt idx="771">
                  <c:v>385.99999999999636</c:v>
                </c:pt>
                <c:pt idx="772">
                  <c:v>385.99999999999636</c:v>
                </c:pt>
                <c:pt idx="773">
                  <c:v>386.99999999999335</c:v>
                </c:pt>
                <c:pt idx="774">
                  <c:v>386.99999999999335</c:v>
                </c:pt>
                <c:pt idx="775">
                  <c:v>387.99999999999034</c:v>
                </c:pt>
                <c:pt idx="776">
                  <c:v>387.99999999999034</c:v>
                </c:pt>
                <c:pt idx="777">
                  <c:v>388.99999999999687</c:v>
                </c:pt>
                <c:pt idx="778">
                  <c:v>388.99999999999687</c:v>
                </c:pt>
                <c:pt idx="779">
                  <c:v>389.9999999999938</c:v>
                </c:pt>
                <c:pt idx="780">
                  <c:v>389.9999999999938</c:v>
                </c:pt>
                <c:pt idx="781">
                  <c:v>391.00000000000034</c:v>
                </c:pt>
                <c:pt idx="782">
                  <c:v>391.00000000000034</c:v>
                </c:pt>
                <c:pt idx="783">
                  <c:v>391.99999999999733</c:v>
                </c:pt>
                <c:pt idx="784">
                  <c:v>391.99999999999733</c:v>
                </c:pt>
                <c:pt idx="785">
                  <c:v>392.99999999999432</c:v>
                </c:pt>
                <c:pt idx="786">
                  <c:v>392.99999999999432</c:v>
                </c:pt>
                <c:pt idx="787">
                  <c:v>393.99999999999125</c:v>
                </c:pt>
                <c:pt idx="788">
                  <c:v>393.99999999999125</c:v>
                </c:pt>
                <c:pt idx="789">
                  <c:v>394.99999999999778</c:v>
                </c:pt>
                <c:pt idx="790">
                  <c:v>394.99999999999778</c:v>
                </c:pt>
                <c:pt idx="791">
                  <c:v>395.99999999999477</c:v>
                </c:pt>
                <c:pt idx="792">
                  <c:v>395.99999999999477</c:v>
                </c:pt>
                <c:pt idx="793">
                  <c:v>397.00000000000131</c:v>
                </c:pt>
                <c:pt idx="794">
                  <c:v>397.00000000000131</c:v>
                </c:pt>
                <c:pt idx="795">
                  <c:v>397.99999999999829</c:v>
                </c:pt>
                <c:pt idx="796">
                  <c:v>397.99999999999829</c:v>
                </c:pt>
                <c:pt idx="797">
                  <c:v>398.99999999999523</c:v>
                </c:pt>
                <c:pt idx="798">
                  <c:v>398.99999999999523</c:v>
                </c:pt>
                <c:pt idx="799">
                  <c:v>399.99999999999216</c:v>
                </c:pt>
                <c:pt idx="800">
                  <c:v>399.99999999999216</c:v>
                </c:pt>
                <c:pt idx="801">
                  <c:v>400.99999999998914</c:v>
                </c:pt>
                <c:pt idx="802">
                  <c:v>400.99999999998914</c:v>
                </c:pt>
                <c:pt idx="803">
                  <c:v>401.99999999999568</c:v>
                </c:pt>
                <c:pt idx="804">
                  <c:v>401.99999999999568</c:v>
                </c:pt>
                <c:pt idx="805">
                  <c:v>402.99999999999267</c:v>
                </c:pt>
                <c:pt idx="806">
                  <c:v>402.99999999999267</c:v>
                </c:pt>
                <c:pt idx="807">
                  <c:v>403.9999999999992</c:v>
                </c:pt>
                <c:pt idx="808">
                  <c:v>403.9999999999992</c:v>
                </c:pt>
                <c:pt idx="809">
                  <c:v>404.99999999999613</c:v>
                </c:pt>
                <c:pt idx="810">
                  <c:v>404.99999999999613</c:v>
                </c:pt>
                <c:pt idx="811">
                  <c:v>405.99999999999312</c:v>
                </c:pt>
                <c:pt idx="812">
                  <c:v>405.99999999999312</c:v>
                </c:pt>
                <c:pt idx="813">
                  <c:v>406.99999999999011</c:v>
                </c:pt>
                <c:pt idx="814">
                  <c:v>406.99999999999011</c:v>
                </c:pt>
                <c:pt idx="815">
                  <c:v>407.99999999999665</c:v>
                </c:pt>
                <c:pt idx="816">
                  <c:v>407.99999999999665</c:v>
                </c:pt>
                <c:pt idx="817">
                  <c:v>408.99999999999358</c:v>
                </c:pt>
                <c:pt idx="818">
                  <c:v>408.99999999999358</c:v>
                </c:pt>
                <c:pt idx="819">
                  <c:v>410.00000000000011</c:v>
                </c:pt>
                <c:pt idx="820">
                  <c:v>410.00000000000011</c:v>
                </c:pt>
                <c:pt idx="821">
                  <c:v>410.9999999999971</c:v>
                </c:pt>
                <c:pt idx="822">
                  <c:v>410.9999999999971</c:v>
                </c:pt>
                <c:pt idx="823">
                  <c:v>411.99999999999409</c:v>
                </c:pt>
                <c:pt idx="824">
                  <c:v>411.99999999999409</c:v>
                </c:pt>
                <c:pt idx="825">
                  <c:v>412.99999999999102</c:v>
                </c:pt>
                <c:pt idx="826">
                  <c:v>412.99999999999102</c:v>
                </c:pt>
                <c:pt idx="827">
                  <c:v>413.99999999999756</c:v>
                </c:pt>
                <c:pt idx="828">
                  <c:v>413.99999999999756</c:v>
                </c:pt>
                <c:pt idx="829">
                  <c:v>414.99999999999454</c:v>
                </c:pt>
                <c:pt idx="830">
                  <c:v>414.99999999999454</c:v>
                </c:pt>
                <c:pt idx="831">
                  <c:v>416.00000000000108</c:v>
                </c:pt>
                <c:pt idx="832">
                  <c:v>416.00000000000108</c:v>
                </c:pt>
                <c:pt idx="833">
                  <c:v>416.99999999999807</c:v>
                </c:pt>
                <c:pt idx="834">
                  <c:v>416.99999999999807</c:v>
                </c:pt>
                <c:pt idx="835">
                  <c:v>417.999999999995</c:v>
                </c:pt>
                <c:pt idx="836">
                  <c:v>417.999999999995</c:v>
                </c:pt>
                <c:pt idx="837">
                  <c:v>418.99999999999193</c:v>
                </c:pt>
                <c:pt idx="838">
                  <c:v>418.99999999999193</c:v>
                </c:pt>
                <c:pt idx="839">
                  <c:v>419.99999999998892</c:v>
                </c:pt>
                <c:pt idx="840">
                  <c:v>419.99999999998892</c:v>
                </c:pt>
                <c:pt idx="841">
                  <c:v>420.99999999999545</c:v>
                </c:pt>
                <c:pt idx="842">
                  <c:v>420.99999999999545</c:v>
                </c:pt>
                <c:pt idx="843">
                  <c:v>421.99999999999244</c:v>
                </c:pt>
                <c:pt idx="844">
                  <c:v>421.99999999999244</c:v>
                </c:pt>
                <c:pt idx="845">
                  <c:v>422.99999999999898</c:v>
                </c:pt>
                <c:pt idx="846">
                  <c:v>422.99999999999898</c:v>
                </c:pt>
                <c:pt idx="847">
                  <c:v>423.99999999999591</c:v>
                </c:pt>
                <c:pt idx="848">
                  <c:v>423.99999999999591</c:v>
                </c:pt>
                <c:pt idx="849">
                  <c:v>424.99999999999289</c:v>
                </c:pt>
                <c:pt idx="850">
                  <c:v>424.99999999999289</c:v>
                </c:pt>
                <c:pt idx="851">
                  <c:v>425.99999999998988</c:v>
                </c:pt>
                <c:pt idx="852">
                  <c:v>425.99999999998988</c:v>
                </c:pt>
                <c:pt idx="853">
                  <c:v>426.99999999999642</c:v>
                </c:pt>
                <c:pt idx="854">
                  <c:v>426.99999999999642</c:v>
                </c:pt>
                <c:pt idx="855">
                  <c:v>427.99999999999335</c:v>
                </c:pt>
                <c:pt idx="856">
                  <c:v>427.99999999999335</c:v>
                </c:pt>
                <c:pt idx="857">
                  <c:v>428.99999999999989</c:v>
                </c:pt>
                <c:pt idx="858">
                  <c:v>428.99999999999989</c:v>
                </c:pt>
                <c:pt idx="859">
                  <c:v>429.99999999999687</c:v>
                </c:pt>
                <c:pt idx="860">
                  <c:v>429.99999999999687</c:v>
                </c:pt>
                <c:pt idx="861">
                  <c:v>430.99999999999386</c:v>
                </c:pt>
                <c:pt idx="862">
                  <c:v>430.99999999999386</c:v>
                </c:pt>
                <c:pt idx="863">
                  <c:v>431.99999999999079</c:v>
                </c:pt>
                <c:pt idx="864">
                  <c:v>431.99999999999079</c:v>
                </c:pt>
                <c:pt idx="865">
                  <c:v>432.99999999999733</c:v>
                </c:pt>
                <c:pt idx="866">
                  <c:v>432.99999999999733</c:v>
                </c:pt>
                <c:pt idx="867">
                  <c:v>433.99999999999432</c:v>
                </c:pt>
                <c:pt idx="868">
                  <c:v>433.99999999999432</c:v>
                </c:pt>
                <c:pt idx="869">
                  <c:v>435.00000000000085</c:v>
                </c:pt>
                <c:pt idx="870">
                  <c:v>435.00000000000085</c:v>
                </c:pt>
                <c:pt idx="871">
                  <c:v>435.99999999999784</c:v>
                </c:pt>
                <c:pt idx="872">
                  <c:v>435.99999999999784</c:v>
                </c:pt>
                <c:pt idx="873">
                  <c:v>436.99999999999477</c:v>
                </c:pt>
                <c:pt idx="874">
                  <c:v>436.99999999999477</c:v>
                </c:pt>
                <c:pt idx="875">
                  <c:v>437.9999999999917</c:v>
                </c:pt>
                <c:pt idx="876">
                  <c:v>437.9999999999917</c:v>
                </c:pt>
                <c:pt idx="877">
                  <c:v>438.99999999998869</c:v>
                </c:pt>
                <c:pt idx="878">
                  <c:v>438.99999999998869</c:v>
                </c:pt>
                <c:pt idx="879">
                  <c:v>439.99999999999523</c:v>
                </c:pt>
                <c:pt idx="880">
                  <c:v>439.99999999999523</c:v>
                </c:pt>
                <c:pt idx="881">
                  <c:v>440.99999999999221</c:v>
                </c:pt>
                <c:pt idx="882">
                  <c:v>440.99999999999221</c:v>
                </c:pt>
                <c:pt idx="883">
                  <c:v>441.99999999999875</c:v>
                </c:pt>
                <c:pt idx="884">
                  <c:v>441.99999999999875</c:v>
                </c:pt>
                <c:pt idx="885">
                  <c:v>442.99999999999568</c:v>
                </c:pt>
                <c:pt idx="886">
                  <c:v>442.99999999999568</c:v>
                </c:pt>
                <c:pt idx="887">
                  <c:v>443.99999999999267</c:v>
                </c:pt>
                <c:pt idx="888">
                  <c:v>443.99999999999267</c:v>
                </c:pt>
                <c:pt idx="889">
                  <c:v>444.99999999998965</c:v>
                </c:pt>
                <c:pt idx="890">
                  <c:v>444.99999999998965</c:v>
                </c:pt>
                <c:pt idx="891">
                  <c:v>445.99999999999619</c:v>
                </c:pt>
                <c:pt idx="892">
                  <c:v>445.99999999999619</c:v>
                </c:pt>
                <c:pt idx="893">
                  <c:v>446.99999999999312</c:v>
                </c:pt>
                <c:pt idx="894">
                  <c:v>446.99999999999312</c:v>
                </c:pt>
                <c:pt idx="895">
                  <c:v>447.99999999999966</c:v>
                </c:pt>
                <c:pt idx="896">
                  <c:v>447.99999999999966</c:v>
                </c:pt>
                <c:pt idx="897">
                  <c:v>448.99999999999665</c:v>
                </c:pt>
                <c:pt idx="898">
                  <c:v>448.99999999999665</c:v>
                </c:pt>
                <c:pt idx="899">
                  <c:v>449.99999999999363</c:v>
                </c:pt>
                <c:pt idx="900">
                  <c:v>449.99999999999363</c:v>
                </c:pt>
                <c:pt idx="901">
                  <c:v>450.99999999999056</c:v>
                </c:pt>
                <c:pt idx="902">
                  <c:v>450.99999999999056</c:v>
                </c:pt>
                <c:pt idx="903">
                  <c:v>451.9999999999971</c:v>
                </c:pt>
                <c:pt idx="904">
                  <c:v>451.9999999999971</c:v>
                </c:pt>
                <c:pt idx="905">
                  <c:v>452.99999999999409</c:v>
                </c:pt>
                <c:pt idx="906">
                  <c:v>452.99999999999409</c:v>
                </c:pt>
                <c:pt idx="907">
                  <c:v>454.00000000000063</c:v>
                </c:pt>
                <c:pt idx="908">
                  <c:v>454.00000000000063</c:v>
                </c:pt>
                <c:pt idx="909">
                  <c:v>454.99999999999761</c:v>
                </c:pt>
                <c:pt idx="910">
                  <c:v>454.99999999999761</c:v>
                </c:pt>
                <c:pt idx="911">
                  <c:v>455.99999999999454</c:v>
                </c:pt>
                <c:pt idx="912">
                  <c:v>455.99999999999454</c:v>
                </c:pt>
                <c:pt idx="913">
                  <c:v>456.99999999999147</c:v>
                </c:pt>
                <c:pt idx="914">
                  <c:v>456.99999999999147</c:v>
                </c:pt>
                <c:pt idx="915">
                  <c:v>457.99999999999807</c:v>
                </c:pt>
                <c:pt idx="916">
                  <c:v>457.99999999999807</c:v>
                </c:pt>
                <c:pt idx="917">
                  <c:v>458.999999999995</c:v>
                </c:pt>
                <c:pt idx="918">
                  <c:v>458.999999999995</c:v>
                </c:pt>
                <c:pt idx="919">
                  <c:v>459.99999999999199</c:v>
                </c:pt>
                <c:pt idx="920">
                  <c:v>459.99999999999199</c:v>
                </c:pt>
                <c:pt idx="921">
                  <c:v>460.99999999999852</c:v>
                </c:pt>
                <c:pt idx="922">
                  <c:v>460.99999999999852</c:v>
                </c:pt>
                <c:pt idx="923">
                  <c:v>461.99999999999545</c:v>
                </c:pt>
                <c:pt idx="924">
                  <c:v>461.99999999999545</c:v>
                </c:pt>
                <c:pt idx="925">
                  <c:v>462.99999999999244</c:v>
                </c:pt>
                <c:pt idx="926">
                  <c:v>462.99999999999244</c:v>
                </c:pt>
                <c:pt idx="927">
                  <c:v>463.99999999998943</c:v>
                </c:pt>
                <c:pt idx="928">
                  <c:v>463.99999999998943</c:v>
                </c:pt>
                <c:pt idx="929">
                  <c:v>464.99999999999596</c:v>
                </c:pt>
                <c:pt idx="930">
                  <c:v>464.99999999999596</c:v>
                </c:pt>
                <c:pt idx="931">
                  <c:v>465.99999999999289</c:v>
                </c:pt>
                <c:pt idx="932">
                  <c:v>465.99999999999289</c:v>
                </c:pt>
                <c:pt idx="933">
                  <c:v>466.99999999999943</c:v>
                </c:pt>
                <c:pt idx="934">
                  <c:v>466.99999999999943</c:v>
                </c:pt>
                <c:pt idx="935">
                  <c:v>467.99999999999642</c:v>
                </c:pt>
                <c:pt idx="936">
                  <c:v>467.99999999999642</c:v>
                </c:pt>
                <c:pt idx="937">
                  <c:v>468.99999999999341</c:v>
                </c:pt>
                <c:pt idx="938">
                  <c:v>468.99999999999341</c:v>
                </c:pt>
                <c:pt idx="939">
                  <c:v>469.99999999999034</c:v>
                </c:pt>
                <c:pt idx="940">
                  <c:v>469.99999999999034</c:v>
                </c:pt>
                <c:pt idx="941">
                  <c:v>470.99999999999687</c:v>
                </c:pt>
                <c:pt idx="942">
                  <c:v>470.99999999999687</c:v>
                </c:pt>
                <c:pt idx="943">
                  <c:v>471.99999999999386</c:v>
                </c:pt>
                <c:pt idx="944">
                  <c:v>471.99999999999386</c:v>
                </c:pt>
                <c:pt idx="945">
                  <c:v>473.0000000000004</c:v>
                </c:pt>
                <c:pt idx="946">
                  <c:v>473.0000000000004</c:v>
                </c:pt>
                <c:pt idx="947">
                  <c:v>473.99999999999739</c:v>
                </c:pt>
                <c:pt idx="948">
                  <c:v>473.99999999999739</c:v>
                </c:pt>
                <c:pt idx="949">
                  <c:v>474.99999999999432</c:v>
                </c:pt>
                <c:pt idx="950">
                  <c:v>474.99999999999432</c:v>
                </c:pt>
                <c:pt idx="951">
                  <c:v>475.99999999999125</c:v>
                </c:pt>
                <c:pt idx="952">
                  <c:v>475.99999999999125</c:v>
                </c:pt>
                <c:pt idx="953">
                  <c:v>476.99999999999784</c:v>
                </c:pt>
                <c:pt idx="954">
                  <c:v>476.99999999999784</c:v>
                </c:pt>
                <c:pt idx="955">
                  <c:v>477.99999999999477</c:v>
                </c:pt>
                <c:pt idx="956">
                  <c:v>477.99999999999477</c:v>
                </c:pt>
                <c:pt idx="957">
                  <c:v>479.00000000000136</c:v>
                </c:pt>
                <c:pt idx="958">
                  <c:v>479.00000000000136</c:v>
                </c:pt>
                <c:pt idx="959">
                  <c:v>479.99999999999829</c:v>
                </c:pt>
                <c:pt idx="960">
                  <c:v>479.99999999999829</c:v>
                </c:pt>
                <c:pt idx="961">
                  <c:v>480.99999999999523</c:v>
                </c:pt>
                <c:pt idx="962">
                  <c:v>480.99999999999523</c:v>
                </c:pt>
                <c:pt idx="963">
                  <c:v>481.99999999999221</c:v>
                </c:pt>
                <c:pt idx="964">
                  <c:v>481.99999999999221</c:v>
                </c:pt>
                <c:pt idx="965">
                  <c:v>482.9999999999892</c:v>
                </c:pt>
                <c:pt idx="966">
                  <c:v>482.9999999999892</c:v>
                </c:pt>
                <c:pt idx="967">
                  <c:v>483.99999999999574</c:v>
                </c:pt>
                <c:pt idx="968">
                  <c:v>483.99999999999574</c:v>
                </c:pt>
                <c:pt idx="969">
                  <c:v>484.99999999999267</c:v>
                </c:pt>
                <c:pt idx="970">
                  <c:v>484.99999999999267</c:v>
                </c:pt>
                <c:pt idx="971">
                  <c:v>485.9999999999992</c:v>
                </c:pt>
                <c:pt idx="972">
                  <c:v>485.9999999999992</c:v>
                </c:pt>
                <c:pt idx="973">
                  <c:v>486.99999999999619</c:v>
                </c:pt>
                <c:pt idx="974">
                  <c:v>486.99999999999619</c:v>
                </c:pt>
                <c:pt idx="975">
                  <c:v>487.99999999999318</c:v>
                </c:pt>
                <c:pt idx="976">
                  <c:v>487.99999999999318</c:v>
                </c:pt>
                <c:pt idx="977">
                  <c:v>488.99999999999011</c:v>
                </c:pt>
                <c:pt idx="978">
                  <c:v>488.99999999999011</c:v>
                </c:pt>
                <c:pt idx="979">
                  <c:v>489.99999999999665</c:v>
                </c:pt>
                <c:pt idx="980">
                  <c:v>489.99999999999665</c:v>
                </c:pt>
                <c:pt idx="981">
                  <c:v>490.99999999999363</c:v>
                </c:pt>
                <c:pt idx="982">
                  <c:v>490.99999999999363</c:v>
                </c:pt>
                <c:pt idx="983">
                  <c:v>492.00000000000017</c:v>
                </c:pt>
                <c:pt idx="984">
                  <c:v>492.00000000000017</c:v>
                </c:pt>
                <c:pt idx="985">
                  <c:v>492.99999999999716</c:v>
                </c:pt>
                <c:pt idx="986">
                  <c:v>492.99999999999716</c:v>
                </c:pt>
                <c:pt idx="987">
                  <c:v>493.99999999999409</c:v>
                </c:pt>
                <c:pt idx="988">
                  <c:v>493.99999999999409</c:v>
                </c:pt>
                <c:pt idx="989">
                  <c:v>494.99999999999102</c:v>
                </c:pt>
                <c:pt idx="990">
                  <c:v>494.99999999999102</c:v>
                </c:pt>
                <c:pt idx="991">
                  <c:v>495.99999999999761</c:v>
                </c:pt>
                <c:pt idx="992">
                  <c:v>495.99999999999761</c:v>
                </c:pt>
                <c:pt idx="993">
                  <c:v>496.99999999999454</c:v>
                </c:pt>
                <c:pt idx="994">
                  <c:v>496.99999999999454</c:v>
                </c:pt>
                <c:pt idx="995">
                  <c:v>498.00000000000114</c:v>
                </c:pt>
                <c:pt idx="996">
                  <c:v>498.00000000000114</c:v>
                </c:pt>
                <c:pt idx="997">
                  <c:v>498.99999999999807</c:v>
                </c:pt>
                <c:pt idx="998">
                  <c:v>498.99999999999807</c:v>
                </c:pt>
                <c:pt idx="999">
                  <c:v>499.999999999995</c:v>
                </c:pt>
                <c:pt idx="1000">
                  <c:v>499.999999999995</c:v>
                </c:pt>
                <c:pt idx="1001">
                  <c:v>500.99999999999199</c:v>
                </c:pt>
                <c:pt idx="1002">
                  <c:v>500.99999999999199</c:v>
                </c:pt>
                <c:pt idx="1003">
                  <c:v>501.99999999998897</c:v>
                </c:pt>
                <c:pt idx="1004">
                  <c:v>501.99999999998897</c:v>
                </c:pt>
                <c:pt idx="1005">
                  <c:v>502.99999999999551</c:v>
                </c:pt>
                <c:pt idx="1006">
                  <c:v>502.99999999999551</c:v>
                </c:pt>
                <c:pt idx="1007">
                  <c:v>503.99999999999244</c:v>
                </c:pt>
                <c:pt idx="1008">
                  <c:v>503.99999999999244</c:v>
                </c:pt>
                <c:pt idx="1009">
                  <c:v>504.99999999999898</c:v>
                </c:pt>
                <c:pt idx="1010">
                  <c:v>504.99999999999898</c:v>
                </c:pt>
                <c:pt idx="1011">
                  <c:v>505.99999999999596</c:v>
                </c:pt>
                <c:pt idx="1012">
                  <c:v>505.99999999999596</c:v>
                </c:pt>
                <c:pt idx="1013">
                  <c:v>506.99999999999295</c:v>
                </c:pt>
                <c:pt idx="1014">
                  <c:v>506.99999999999295</c:v>
                </c:pt>
                <c:pt idx="1015">
                  <c:v>507.99999999998988</c:v>
                </c:pt>
                <c:pt idx="1016">
                  <c:v>507.99999999998988</c:v>
                </c:pt>
                <c:pt idx="1017">
                  <c:v>508.99999999999642</c:v>
                </c:pt>
                <c:pt idx="1018">
                  <c:v>508.99999999999642</c:v>
                </c:pt>
                <c:pt idx="1019">
                  <c:v>509.99999999999341</c:v>
                </c:pt>
                <c:pt idx="1020">
                  <c:v>509.99999999999341</c:v>
                </c:pt>
                <c:pt idx="1021">
                  <c:v>510.99999999999994</c:v>
                </c:pt>
                <c:pt idx="1022">
                  <c:v>510.99999999999994</c:v>
                </c:pt>
                <c:pt idx="1023">
                  <c:v>511.99999999999693</c:v>
                </c:pt>
                <c:pt idx="1024">
                  <c:v>511.99999999999693</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091</c:v>
                </c:pt>
                <c:pt idx="1034">
                  <c:v>517.00000000000091</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75</c:v>
                </c:pt>
                <c:pt idx="1048">
                  <c:v>523.99999999999875</c:v>
                </c:pt>
                <c:pt idx="1049">
                  <c:v>524.99999999999568</c:v>
                </c:pt>
                <c:pt idx="1050">
                  <c:v>524.99999999999568</c:v>
                </c:pt>
                <c:pt idx="1051">
                  <c:v>525.99999999999272</c:v>
                </c:pt>
                <c:pt idx="1052">
                  <c:v>525.99999999999272</c:v>
                </c:pt>
                <c:pt idx="1053">
                  <c:v>526.99999999998965</c:v>
                </c:pt>
                <c:pt idx="1054">
                  <c:v>526.99999999998965</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63</c:v>
                </c:pt>
                <c:pt idx="1064">
                  <c:v>531.99999999999363</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54</c:v>
                </c:pt>
                <c:pt idx="1076">
                  <c:v>537.99999999999454</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52</c:v>
                </c:pt>
                <c:pt idx="1086">
                  <c:v>542.99999999999852</c:v>
                </c:pt>
                <c:pt idx="1087">
                  <c:v>543.99999999999545</c:v>
                </c:pt>
                <c:pt idx="1088">
                  <c:v>543.99999999999545</c:v>
                </c:pt>
                <c:pt idx="1089">
                  <c:v>544.9999999999925</c:v>
                </c:pt>
                <c:pt idx="1090">
                  <c:v>544.9999999999925</c:v>
                </c:pt>
                <c:pt idx="1091">
                  <c:v>545.99999999998943</c:v>
                </c:pt>
                <c:pt idx="1092">
                  <c:v>545.99999999998943</c:v>
                </c:pt>
                <c:pt idx="1093">
                  <c:v>546.99999999999602</c:v>
                </c:pt>
                <c:pt idx="1094">
                  <c:v>546.99999999999602</c:v>
                </c:pt>
                <c:pt idx="1095">
                  <c:v>547.99999999999295</c:v>
                </c:pt>
                <c:pt idx="1096">
                  <c:v>547.99999999999295</c:v>
                </c:pt>
                <c:pt idx="1097">
                  <c:v>548.99999999999955</c:v>
                </c:pt>
                <c:pt idx="1098">
                  <c:v>548.99999999999955</c:v>
                </c:pt>
                <c:pt idx="1099">
                  <c:v>549.99999999999648</c:v>
                </c:pt>
                <c:pt idx="1100">
                  <c:v>549.99999999999648</c:v>
                </c:pt>
                <c:pt idx="1101">
                  <c:v>550.99999999999341</c:v>
                </c:pt>
                <c:pt idx="1102">
                  <c:v>550.99999999999341</c:v>
                </c:pt>
                <c:pt idx="1103">
                  <c:v>551.99999999999034</c:v>
                </c:pt>
                <c:pt idx="1104">
                  <c:v>551.99999999999034</c:v>
                </c:pt>
                <c:pt idx="1105">
                  <c:v>552.99999999999693</c:v>
                </c:pt>
                <c:pt idx="1106">
                  <c:v>552.99999999999693</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63</c:v>
                </c:pt>
                <c:pt idx="1146">
                  <c:v>572.99999999999363</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54</c:v>
                </c:pt>
                <c:pt idx="1158">
                  <c:v>578.99999999999454</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5</c:v>
                </c:pt>
                <c:pt idx="1172">
                  <c:v>585.9999999999925</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48</c:v>
                </c:pt>
                <c:pt idx="1182">
                  <c:v>590.99999999999648</c:v>
                </c:pt>
                <c:pt idx="1183">
                  <c:v>591.99999999999341</c:v>
                </c:pt>
                <c:pt idx="1184">
                  <c:v>591.99999999999341</c:v>
                </c:pt>
                <c:pt idx="1185">
                  <c:v>593</c:v>
                </c:pt>
                <c:pt idx="1186">
                  <c:v>593</c:v>
                </c:pt>
                <c:pt idx="1187">
                  <c:v>593.99999999999693</c:v>
                </c:pt>
                <c:pt idx="1188">
                  <c:v>593.99999999999693</c:v>
                </c:pt>
                <c:pt idx="1189">
                  <c:v>594.99999999999386</c:v>
                </c:pt>
                <c:pt idx="1190">
                  <c:v>594.99999999999386</c:v>
                </c:pt>
                <c:pt idx="1191">
                  <c:v>595.99999999999091</c:v>
                </c:pt>
                <c:pt idx="1192">
                  <c:v>595.99999999999091</c:v>
                </c:pt>
                <c:pt idx="1193">
                  <c:v>596.99999999999739</c:v>
                </c:pt>
                <c:pt idx="1194">
                  <c:v>596.99999999999739</c:v>
                </c:pt>
                <c:pt idx="1195">
                  <c:v>597.99999999999432</c:v>
                </c:pt>
                <c:pt idx="1196">
                  <c:v>597.99999999999432</c:v>
                </c:pt>
                <c:pt idx="1197">
                  <c:v>599.00000000000091</c:v>
                </c:pt>
                <c:pt idx="1198">
                  <c:v>599.00000000000091</c:v>
                </c:pt>
                <c:pt idx="1199">
                  <c:v>599.99999999999784</c:v>
                </c:pt>
                <c:pt idx="1200">
                  <c:v>599.99999999999784</c:v>
                </c:pt>
                <c:pt idx="1201">
                  <c:v>600.99999999999477</c:v>
                </c:pt>
                <c:pt idx="1202">
                  <c:v>600.99999999999477</c:v>
                </c:pt>
                <c:pt idx="1203">
                  <c:v>601.99999999999181</c:v>
                </c:pt>
                <c:pt idx="1204">
                  <c:v>601.99999999999181</c:v>
                </c:pt>
                <c:pt idx="1205">
                  <c:v>602.99999999998875</c:v>
                </c:pt>
                <c:pt idx="1206">
                  <c:v>602.99999999998875</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65</c:v>
                </c:pt>
                <c:pt idx="1218">
                  <c:v>608.99999999998965</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63</c:v>
                </c:pt>
                <c:pt idx="1228">
                  <c:v>613.99999999999363</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54</c:v>
                </c:pt>
                <c:pt idx="1240">
                  <c:v>619.99999999999454</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64</c:v>
                </c:pt>
                <c:pt idx="1250">
                  <c:v>624.99999999999864</c:v>
                </c:pt>
                <c:pt idx="1251">
                  <c:v>625.99999999999557</c:v>
                </c:pt>
                <c:pt idx="1252">
                  <c:v>625.99999999999557</c:v>
                </c:pt>
                <c:pt idx="1253">
                  <c:v>626.9999999999925</c:v>
                </c:pt>
                <c:pt idx="1254">
                  <c:v>626.9999999999925</c:v>
                </c:pt>
                <c:pt idx="1255">
                  <c:v>627.99999999998943</c:v>
                </c:pt>
                <c:pt idx="1256">
                  <c:v>627.99999999998943</c:v>
                </c:pt>
                <c:pt idx="1257">
                  <c:v>628.99999999999602</c:v>
                </c:pt>
                <c:pt idx="1258">
                  <c:v>628.99999999999602</c:v>
                </c:pt>
                <c:pt idx="1259">
                  <c:v>629.99999999999295</c:v>
                </c:pt>
                <c:pt idx="1260">
                  <c:v>629.99999999999295</c:v>
                </c:pt>
                <c:pt idx="1261">
                  <c:v>630.99999999999955</c:v>
                </c:pt>
                <c:pt idx="1262">
                  <c:v>630.99999999999955</c:v>
                </c:pt>
                <c:pt idx="1263">
                  <c:v>631.99999999999648</c:v>
                </c:pt>
                <c:pt idx="1264">
                  <c:v>631.99999999999648</c:v>
                </c:pt>
                <c:pt idx="1265">
                  <c:v>632.99999999999341</c:v>
                </c:pt>
                <c:pt idx="1266">
                  <c:v>632.99999999999341</c:v>
                </c:pt>
                <c:pt idx="1267">
                  <c:v>633.99999999999045</c:v>
                </c:pt>
                <c:pt idx="1268">
                  <c:v>633.99999999999045</c:v>
                </c:pt>
                <c:pt idx="1269">
                  <c:v>634.99999999999693</c:v>
                </c:pt>
                <c:pt idx="1270">
                  <c:v>634.99999999999693</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63</c:v>
                </c:pt>
                <c:pt idx="1310">
                  <c:v>654.99999999999363</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5</c:v>
                </c:pt>
                <c:pt idx="1336">
                  <c:v>667.9999999999925</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48</c:v>
                </c:pt>
                <c:pt idx="1346">
                  <c:v>672.99999999999648</c:v>
                </c:pt>
                <c:pt idx="1347">
                  <c:v>673.99999999999341</c:v>
                </c:pt>
                <c:pt idx="1348">
                  <c:v>673.99999999999341</c:v>
                </c:pt>
                <c:pt idx="1349">
                  <c:v>675</c:v>
                </c:pt>
                <c:pt idx="1350">
                  <c:v>675</c:v>
                </c:pt>
                <c:pt idx="1351">
                  <c:v>675.99999999999693</c:v>
                </c:pt>
                <c:pt idx="1352">
                  <c:v>675.99999999999693</c:v>
                </c:pt>
                <c:pt idx="1353">
                  <c:v>676.99999999999386</c:v>
                </c:pt>
                <c:pt idx="1354">
                  <c:v>676.99999999999386</c:v>
                </c:pt>
                <c:pt idx="1355">
                  <c:v>677.99999999999091</c:v>
                </c:pt>
                <c:pt idx="1356">
                  <c:v>677.99999999999091</c:v>
                </c:pt>
                <c:pt idx="1357">
                  <c:v>678.99999999999739</c:v>
                </c:pt>
                <c:pt idx="1358">
                  <c:v>678.99999999999739</c:v>
                </c:pt>
                <c:pt idx="1359">
                  <c:v>679.99999999999443</c:v>
                </c:pt>
                <c:pt idx="1360">
                  <c:v>679.99999999999443</c:v>
                </c:pt>
                <c:pt idx="1361">
                  <c:v>681.00000000000091</c:v>
                </c:pt>
                <c:pt idx="1362">
                  <c:v>681.00000000000091</c:v>
                </c:pt>
                <c:pt idx="1363">
                  <c:v>681.99999999999795</c:v>
                </c:pt>
                <c:pt idx="1364">
                  <c:v>681.99999999999795</c:v>
                </c:pt>
                <c:pt idx="1365">
                  <c:v>682.99999999999488</c:v>
                </c:pt>
                <c:pt idx="1366">
                  <c:v>682.99999999999488</c:v>
                </c:pt>
                <c:pt idx="1367">
                  <c:v>683.99999999999181</c:v>
                </c:pt>
                <c:pt idx="1368">
                  <c:v>683.99999999999181</c:v>
                </c:pt>
                <c:pt idx="1369">
                  <c:v>684.99999999998875</c:v>
                </c:pt>
                <c:pt idx="1370">
                  <c:v>684.99999999998875</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63</c:v>
                </c:pt>
                <c:pt idx="1392">
                  <c:v>695.99999999999363</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64</c:v>
                </c:pt>
                <c:pt idx="1414">
                  <c:v>706.99999999999864</c:v>
                </c:pt>
                <c:pt idx="1415">
                  <c:v>707.99999999999557</c:v>
                </c:pt>
                <c:pt idx="1416">
                  <c:v>707.99999999999557</c:v>
                </c:pt>
                <c:pt idx="1417">
                  <c:v>708.9999999999925</c:v>
                </c:pt>
                <c:pt idx="1418">
                  <c:v>708.9999999999925</c:v>
                </c:pt>
                <c:pt idx="1419">
                  <c:v>709.99999999998954</c:v>
                </c:pt>
                <c:pt idx="1420">
                  <c:v>709.99999999998954</c:v>
                </c:pt>
                <c:pt idx="1421">
                  <c:v>710.99999999999602</c:v>
                </c:pt>
                <c:pt idx="1422">
                  <c:v>710.99999999999602</c:v>
                </c:pt>
                <c:pt idx="1423">
                  <c:v>711.99999999999295</c:v>
                </c:pt>
                <c:pt idx="1424">
                  <c:v>711.99999999999295</c:v>
                </c:pt>
                <c:pt idx="1425">
                  <c:v>712.99999999999955</c:v>
                </c:pt>
                <c:pt idx="1426">
                  <c:v>712.99999999999955</c:v>
                </c:pt>
                <c:pt idx="1427">
                  <c:v>713.99999999999648</c:v>
                </c:pt>
                <c:pt idx="1428">
                  <c:v>713.99999999999648</c:v>
                </c:pt>
                <c:pt idx="1429">
                  <c:v>714.99999999999341</c:v>
                </c:pt>
                <c:pt idx="1430">
                  <c:v>714.99999999999341</c:v>
                </c:pt>
                <c:pt idx="1431">
                  <c:v>715.99999999999045</c:v>
                </c:pt>
                <c:pt idx="1432">
                  <c:v>715.99999999999045</c:v>
                </c:pt>
                <c:pt idx="1433">
                  <c:v>716.99999999999693</c:v>
                </c:pt>
                <c:pt idx="1434">
                  <c:v>716.99999999999693</c:v>
                </c:pt>
                <c:pt idx="1435">
                  <c:v>717.99999999999397</c:v>
                </c:pt>
                <c:pt idx="1436">
                  <c:v>717.99999999999397</c:v>
                </c:pt>
                <c:pt idx="1437">
                  <c:v>719.00000000000045</c:v>
                </c:pt>
                <c:pt idx="1438">
                  <c:v>719.00000000000045</c:v>
                </c:pt>
                <c:pt idx="1439">
                  <c:v>719.9999999999975</c:v>
                </c:pt>
                <c:pt idx="1440">
                  <c:v>719.9999999999975</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75</c:v>
                </c:pt>
                <c:pt idx="1474">
                  <c:v>736.99999999999375</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5</c:v>
                </c:pt>
                <c:pt idx="1500">
                  <c:v>749.9999999999925</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48</c:v>
                </c:pt>
                <c:pt idx="1510">
                  <c:v>754.99999999999648</c:v>
                </c:pt>
                <c:pt idx="1511">
                  <c:v>755.99999999999352</c:v>
                </c:pt>
                <c:pt idx="1512">
                  <c:v>755.99999999999352</c:v>
                </c:pt>
                <c:pt idx="1513">
                  <c:v>757</c:v>
                </c:pt>
                <c:pt idx="1514">
                  <c:v>757</c:v>
                </c:pt>
                <c:pt idx="1515">
                  <c:v>757.99999999999704</c:v>
                </c:pt>
                <c:pt idx="1516">
                  <c:v>757.99999999999704</c:v>
                </c:pt>
                <c:pt idx="1517">
                  <c:v>758.99999999999397</c:v>
                </c:pt>
                <c:pt idx="1518">
                  <c:v>758.99999999999397</c:v>
                </c:pt>
                <c:pt idx="1519">
                  <c:v>759.99999999999091</c:v>
                </c:pt>
                <c:pt idx="1520">
                  <c:v>759.99999999999091</c:v>
                </c:pt>
                <c:pt idx="1521">
                  <c:v>760.9999999999975</c:v>
                </c:pt>
                <c:pt idx="1522">
                  <c:v>760.9999999999975</c:v>
                </c:pt>
                <c:pt idx="1523">
                  <c:v>761.99999999999443</c:v>
                </c:pt>
                <c:pt idx="1524">
                  <c:v>761.99999999999443</c:v>
                </c:pt>
                <c:pt idx="1525">
                  <c:v>763.00000000000091</c:v>
                </c:pt>
                <c:pt idx="1526">
                  <c:v>763.00000000000091</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75</c:v>
                </c:pt>
                <c:pt idx="1556">
                  <c:v>777.99999999999375</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64</c:v>
                </c:pt>
                <c:pt idx="1578">
                  <c:v>788.99999999999864</c:v>
                </c:pt>
                <c:pt idx="1579">
                  <c:v>789.99999999999557</c:v>
                </c:pt>
                <c:pt idx="1580">
                  <c:v>789.99999999999557</c:v>
                </c:pt>
                <c:pt idx="1581">
                  <c:v>790.9999999999925</c:v>
                </c:pt>
                <c:pt idx="1582">
                  <c:v>790.9999999999925</c:v>
                </c:pt>
                <c:pt idx="1583">
                  <c:v>791.99999999998954</c:v>
                </c:pt>
                <c:pt idx="1584">
                  <c:v>791.99999999998954</c:v>
                </c:pt>
                <c:pt idx="1585">
                  <c:v>792.99999999999602</c:v>
                </c:pt>
                <c:pt idx="1586">
                  <c:v>792.99999999999602</c:v>
                </c:pt>
                <c:pt idx="1587">
                  <c:v>793.99999999999307</c:v>
                </c:pt>
                <c:pt idx="1588">
                  <c:v>793.99999999999307</c:v>
                </c:pt>
                <c:pt idx="1589">
                  <c:v>794.99999999999955</c:v>
                </c:pt>
                <c:pt idx="1590">
                  <c:v>794.99999999999955</c:v>
                </c:pt>
                <c:pt idx="1591">
                  <c:v>795.99999999999659</c:v>
                </c:pt>
                <c:pt idx="1592">
                  <c:v>795.99999999999659</c:v>
                </c:pt>
                <c:pt idx="1593">
                  <c:v>796.99999999999352</c:v>
                </c:pt>
                <c:pt idx="1594">
                  <c:v>796.99999999999352</c:v>
                </c:pt>
                <c:pt idx="1595">
                  <c:v>797.99999999999045</c:v>
                </c:pt>
                <c:pt idx="1596">
                  <c:v>797.99999999999045</c:v>
                </c:pt>
                <c:pt idx="1597">
                  <c:v>798.99999999999704</c:v>
                </c:pt>
                <c:pt idx="1598">
                  <c:v>798.99999999999704</c:v>
                </c:pt>
                <c:pt idx="1599">
                  <c:v>799.99999999999397</c:v>
                </c:pt>
              </c:numCache>
            </c:numRef>
          </c:xVal>
          <c:yVal>
            <c:numRef>
              <c:f>'Edited - T Proflile swapped'!$F$2:$F$1601</c:f>
              <c:numCache>
                <c:formatCode>General</c:formatCode>
                <c:ptCount val="1600"/>
                <c:pt idx="0">
                  <c:v>36.5</c:v>
                </c:pt>
                <c:pt idx="1">
                  <c:v>39.4</c:v>
                </c:pt>
                <c:pt idx="2">
                  <c:v>42.3</c:v>
                </c:pt>
                <c:pt idx="3">
                  <c:v>44.8</c:v>
                </c:pt>
                <c:pt idx="4">
                  <c:v>47.3</c:v>
                </c:pt>
                <c:pt idx="5">
                  <c:v>49.5</c:v>
                </c:pt>
                <c:pt idx="6">
                  <c:v>51.3</c:v>
                </c:pt>
                <c:pt idx="7">
                  <c:v>52.9</c:v>
                </c:pt>
                <c:pt idx="8">
                  <c:v>54.3</c:v>
                </c:pt>
                <c:pt idx="9">
                  <c:v>55.4</c:v>
                </c:pt>
                <c:pt idx="10">
                  <c:v>56.3</c:v>
                </c:pt>
                <c:pt idx="11">
                  <c:v>57.1</c:v>
                </c:pt>
                <c:pt idx="12">
                  <c:v>57.8</c:v>
                </c:pt>
                <c:pt idx="13">
                  <c:v>58.4</c:v>
                </c:pt>
                <c:pt idx="14">
                  <c:v>58.9</c:v>
                </c:pt>
                <c:pt idx="15">
                  <c:v>59.3</c:v>
                </c:pt>
                <c:pt idx="16">
                  <c:v>59.6</c:v>
                </c:pt>
                <c:pt idx="17">
                  <c:v>59.9</c:v>
                </c:pt>
                <c:pt idx="18">
                  <c:v>60.1</c:v>
                </c:pt>
                <c:pt idx="19">
                  <c:v>60.4</c:v>
                </c:pt>
                <c:pt idx="20">
                  <c:v>60.5</c:v>
                </c:pt>
                <c:pt idx="21">
                  <c:v>60.7</c:v>
                </c:pt>
                <c:pt idx="22">
                  <c:v>60.8</c:v>
                </c:pt>
                <c:pt idx="23">
                  <c:v>60.9</c:v>
                </c:pt>
                <c:pt idx="24">
                  <c:v>61</c:v>
                </c:pt>
                <c:pt idx="25">
                  <c:v>61.1</c:v>
                </c:pt>
                <c:pt idx="26">
                  <c:v>61.1</c:v>
                </c:pt>
                <c:pt idx="27">
                  <c:v>61.2</c:v>
                </c:pt>
                <c:pt idx="28">
                  <c:v>61.2</c:v>
                </c:pt>
                <c:pt idx="29">
                  <c:v>61.3</c:v>
                </c:pt>
                <c:pt idx="30">
                  <c:v>61.3</c:v>
                </c:pt>
                <c:pt idx="31">
                  <c:v>61.3</c:v>
                </c:pt>
                <c:pt idx="32">
                  <c:v>61.3</c:v>
                </c:pt>
                <c:pt idx="33">
                  <c:v>61.3</c:v>
                </c:pt>
                <c:pt idx="34">
                  <c:v>61.3</c:v>
                </c:pt>
                <c:pt idx="35">
                  <c:v>61.3</c:v>
                </c:pt>
                <c:pt idx="36">
                  <c:v>61.3</c:v>
                </c:pt>
                <c:pt idx="37">
                  <c:v>61.4</c:v>
                </c:pt>
                <c:pt idx="38">
                  <c:v>61.4</c:v>
                </c:pt>
                <c:pt idx="39">
                  <c:v>61.3</c:v>
                </c:pt>
                <c:pt idx="40">
                  <c:v>61.3</c:v>
                </c:pt>
                <c:pt idx="41">
                  <c:v>61.3</c:v>
                </c:pt>
                <c:pt idx="42">
                  <c:v>61.3</c:v>
                </c:pt>
                <c:pt idx="43">
                  <c:v>61.3</c:v>
                </c:pt>
                <c:pt idx="44">
                  <c:v>61.3</c:v>
                </c:pt>
                <c:pt idx="45">
                  <c:v>61.3</c:v>
                </c:pt>
                <c:pt idx="46">
                  <c:v>61.3</c:v>
                </c:pt>
                <c:pt idx="47">
                  <c:v>61.3</c:v>
                </c:pt>
                <c:pt idx="48">
                  <c:v>61.3</c:v>
                </c:pt>
                <c:pt idx="49">
                  <c:v>61.3</c:v>
                </c:pt>
                <c:pt idx="50">
                  <c:v>61.2</c:v>
                </c:pt>
                <c:pt idx="51">
                  <c:v>61.2</c:v>
                </c:pt>
                <c:pt idx="52">
                  <c:v>61.2</c:v>
                </c:pt>
                <c:pt idx="53">
                  <c:v>61.2</c:v>
                </c:pt>
                <c:pt idx="54">
                  <c:v>61.2</c:v>
                </c:pt>
                <c:pt idx="55">
                  <c:v>61.2</c:v>
                </c:pt>
                <c:pt idx="56">
                  <c:v>61.2</c:v>
                </c:pt>
                <c:pt idx="57">
                  <c:v>61.1</c:v>
                </c:pt>
                <c:pt idx="58">
                  <c:v>61.1</c:v>
                </c:pt>
                <c:pt idx="59">
                  <c:v>61.1</c:v>
                </c:pt>
                <c:pt idx="60">
                  <c:v>61.1</c:v>
                </c:pt>
                <c:pt idx="61">
                  <c:v>61.1</c:v>
                </c:pt>
                <c:pt idx="62">
                  <c:v>61.1</c:v>
                </c:pt>
                <c:pt idx="63">
                  <c:v>61.1</c:v>
                </c:pt>
                <c:pt idx="64">
                  <c:v>61.1</c:v>
                </c:pt>
                <c:pt idx="65">
                  <c:v>61.1</c:v>
                </c:pt>
                <c:pt idx="66">
                  <c:v>61.1</c:v>
                </c:pt>
                <c:pt idx="67">
                  <c:v>61.1</c:v>
                </c:pt>
                <c:pt idx="68">
                  <c:v>61.1</c:v>
                </c:pt>
                <c:pt idx="69">
                  <c:v>61.1</c:v>
                </c:pt>
                <c:pt idx="70">
                  <c:v>61.1</c:v>
                </c:pt>
                <c:pt idx="71">
                  <c:v>61.2</c:v>
                </c:pt>
                <c:pt idx="72">
                  <c:v>61.4</c:v>
                </c:pt>
                <c:pt idx="73">
                  <c:v>61.6</c:v>
                </c:pt>
                <c:pt idx="74">
                  <c:v>61.7</c:v>
                </c:pt>
                <c:pt idx="75">
                  <c:v>61.9</c:v>
                </c:pt>
                <c:pt idx="76">
                  <c:v>62.1</c:v>
                </c:pt>
                <c:pt idx="77">
                  <c:v>62.3</c:v>
                </c:pt>
                <c:pt idx="78">
                  <c:v>62.5</c:v>
                </c:pt>
                <c:pt idx="79">
                  <c:v>62.7</c:v>
                </c:pt>
                <c:pt idx="80">
                  <c:v>62.9</c:v>
                </c:pt>
                <c:pt idx="81">
                  <c:v>63</c:v>
                </c:pt>
                <c:pt idx="82">
                  <c:v>63.1</c:v>
                </c:pt>
                <c:pt idx="83">
                  <c:v>63.2</c:v>
                </c:pt>
                <c:pt idx="84">
                  <c:v>63.3</c:v>
                </c:pt>
                <c:pt idx="85">
                  <c:v>63.3</c:v>
                </c:pt>
                <c:pt idx="86">
                  <c:v>63.4</c:v>
                </c:pt>
                <c:pt idx="87">
                  <c:v>63.4</c:v>
                </c:pt>
                <c:pt idx="88">
                  <c:v>63.4</c:v>
                </c:pt>
                <c:pt idx="89">
                  <c:v>63.5</c:v>
                </c:pt>
                <c:pt idx="90">
                  <c:v>63.5</c:v>
                </c:pt>
                <c:pt idx="91">
                  <c:v>63.6</c:v>
                </c:pt>
                <c:pt idx="92">
                  <c:v>63.6</c:v>
                </c:pt>
                <c:pt idx="93">
                  <c:v>63.7</c:v>
                </c:pt>
                <c:pt idx="94">
                  <c:v>63.8</c:v>
                </c:pt>
                <c:pt idx="95">
                  <c:v>63.9</c:v>
                </c:pt>
                <c:pt idx="96">
                  <c:v>64</c:v>
                </c:pt>
                <c:pt idx="97">
                  <c:v>64</c:v>
                </c:pt>
                <c:pt idx="98">
                  <c:v>64.099999999999994</c:v>
                </c:pt>
                <c:pt idx="99">
                  <c:v>64.2</c:v>
                </c:pt>
                <c:pt idx="100">
                  <c:v>64.2</c:v>
                </c:pt>
                <c:pt idx="101">
                  <c:v>64.3</c:v>
                </c:pt>
                <c:pt idx="102">
                  <c:v>64.3</c:v>
                </c:pt>
                <c:pt idx="103">
                  <c:v>64.3</c:v>
                </c:pt>
                <c:pt idx="104">
                  <c:v>64.3</c:v>
                </c:pt>
                <c:pt idx="105">
                  <c:v>64.3</c:v>
                </c:pt>
                <c:pt idx="106">
                  <c:v>64.3</c:v>
                </c:pt>
                <c:pt idx="107">
                  <c:v>64.400000000000006</c:v>
                </c:pt>
                <c:pt idx="108">
                  <c:v>64.400000000000006</c:v>
                </c:pt>
                <c:pt idx="109">
                  <c:v>64.400000000000006</c:v>
                </c:pt>
                <c:pt idx="110">
                  <c:v>64.400000000000006</c:v>
                </c:pt>
                <c:pt idx="111">
                  <c:v>64.3</c:v>
                </c:pt>
                <c:pt idx="112">
                  <c:v>64.3</c:v>
                </c:pt>
                <c:pt idx="113">
                  <c:v>64.3</c:v>
                </c:pt>
                <c:pt idx="114">
                  <c:v>64.3</c:v>
                </c:pt>
                <c:pt idx="115">
                  <c:v>64.3</c:v>
                </c:pt>
                <c:pt idx="116">
                  <c:v>64.3</c:v>
                </c:pt>
                <c:pt idx="117">
                  <c:v>64.3</c:v>
                </c:pt>
                <c:pt idx="118">
                  <c:v>64.3</c:v>
                </c:pt>
                <c:pt idx="119">
                  <c:v>64.3</c:v>
                </c:pt>
                <c:pt idx="120">
                  <c:v>64.3</c:v>
                </c:pt>
                <c:pt idx="121">
                  <c:v>64.3</c:v>
                </c:pt>
                <c:pt idx="122">
                  <c:v>64.3</c:v>
                </c:pt>
                <c:pt idx="123">
                  <c:v>64.3</c:v>
                </c:pt>
                <c:pt idx="124">
                  <c:v>64.3</c:v>
                </c:pt>
                <c:pt idx="125">
                  <c:v>64.2</c:v>
                </c:pt>
                <c:pt idx="126">
                  <c:v>64.2</c:v>
                </c:pt>
                <c:pt idx="127">
                  <c:v>64.2</c:v>
                </c:pt>
                <c:pt idx="128">
                  <c:v>64</c:v>
                </c:pt>
                <c:pt idx="129">
                  <c:v>63.9</c:v>
                </c:pt>
                <c:pt idx="130">
                  <c:v>63.9</c:v>
                </c:pt>
                <c:pt idx="131">
                  <c:v>63.8</c:v>
                </c:pt>
                <c:pt idx="132">
                  <c:v>63.7</c:v>
                </c:pt>
                <c:pt idx="133">
                  <c:v>63.5</c:v>
                </c:pt>
                <c:pt idx="134">
                  <c:v>63.3</c:v>
                </c:pt>
                <c:pt idx="135">
                  <c:v>63.1</c:v>
                </c:pt>
                <c:pt idx="136">
                  <c:v>62.9</c:v>
                </c:pt>
                <c:pt idx="137">
                  <c:v>62.7</c:v>
                </c:pt>
                <c:pt idx="138">
                  <c:v>62.5</c:v>
                </c:pt>
                <c:pt idx="139">
                  <c:v>62.4</c:v>
                </c:pt>
                <c:pt idx="140">
                  <c:v>62.4</c:v>
                </c:pt>
                <c:pt idx="141">
                  <c:v>62.4</c:v>
                </c:pt>
                <c:pt idx="142">
                  <c:v>62.4</c:v>
                </c:pt>
                <c:pt idx="143">
                  <c:v>62.5</c:v>
                </c:pt>
                <c:pt idx="144">
                  <c:v>62.5</c:v>
                </c:pt>
                <c:pt idx="145">
                  <c:v>62.5</c:v>
                </c:pt>
                <c:pt idx="146">
                  <c:v>62.4</c:v>
                </c:pt>
                <c:pt idx="147">
                  <c:v>62.2</c:v>
                </c:pt>
                <c:pt idx="148">
                  <c:v>62</c:v>
                </c:pt>
                <c:pt idx="149">
                  <c:v>61.8</c:v>
                </c:pt>
                <c:pt idx="150">
                  <c:v>61.7</c:v>
                </c:pt>
                <c:pt idx="151">
                  <c:v>61.6</c:v>
                </c:pt>
                <c:pt idx="152">
                  <c:v>61.5</c:v>
                </c:pt>
                <c:pt idx="153">
                  <c:v>61.5</c:v>
                </c:pt>
                <c:pt idx="154">
                  <c:v>61.4</c:v>
                </c:pt>
                <c:pt idx="155">
                  <c:v>61.3</c:v>
                </c:pt>
                <c:pt idx="156">
                  <c:v>61.1</c:v>
                </c:pt>
                <c:pt idx="157">
                  <c:v>60.9</c:v>
                </c:pt>
                <c:pt idx="158">
                  <c:v>60.5</c:v>
                </c:pt>
                <c:pt idx="159">
                  <c:v>60.1</c:v>
                </c:pt>
                <c:pt idx="160">
                  <c:v>59.8</c:v>
                </c:pt>
                <c:pt idx="161">
                  <c:v>59.4</c:v>
                </c:pt>
                <c:pt idx="162">
                  <c:v>59.2</c:v>
                </c:pt>
                <c:pt idx="163">
                  <c:v>58.9</c:v>
                </c:pt>
                <c:pt idx="164">
                  <c:v>58.7</c:v>
                </c:pt>
                <c:pt idx="165">
                  <c:v>58.6</c:v>
                </c:pt>
                <c:pt idx="166">
                  <c:v>58.5</c:v>
                </c:pt>
                <c:pt idx="167">
                  <c:v>58.5</c:v>
                </c:pt>
                <c:pt idx="168">
                  <c:v>58.5</c:v>
                </c:pt>
                <c:pt idx="169">
                  <c:v>58.5</c:v>
                </c:pt>
                <c:pt idx="170">
                  <c:v>58.4</c:v>
                </c:pt>
                <c:pt idx="171">
                  <c:v>58.4</c:v>
                </c:pt>
                <c:pt idx="172">
                  <c:v>58.4</c:v>
                </c:pt>
                <c:pt idx="173">
                  <c:v>58.4</c:v>
                </c:pt>
                <c:pt idx="174">
                  <c:v>58.4</c:v>
                </c:pt>
                <c:pt idx="175">
                  <c:v>58.5</c:v>
                </c:pt>
                <c:pt idx="176">
                  <c:v>58.5</c:v>
                </c:pt>
                <c:pt idx="177">
                  <c:v>58.5</c:v>
                </c:pt>
                <c:pt idx="178">
                  <c:v>58.5</c:v>
                </c:pt>
                <c:pt idx="179">
                  <c:v>58.5</c:v>
                </c:pt>
                <c:pt idx="180">
                  <c:v>58.5</c:v>
                </c:pt>
                <c:pt idx="181">
                  <c:v>58.5</c:v>
                </c:pt>
                <c:pt idx="182">
                  <c:v>58.5</c:v>
                </c:pt>
                <c:pt idx="183">
                  <c:v>58.5</c:v>
                </c:pt>
                <c:pt idx="184">
                  <c:v>58.5</c:v>
                </c:pt>
                <c:pt idx="185">
                  <c:v>58.5</c:v>
                </c:pt>
                <c:pt idx="186">
                  <c:v>58.4</c:v>
                </c:pt>
                <c:pt idx="187">
                  <c:v>58.3</c:v>
                </c:pt>
                <c:pt idx="188">
                  <c:v>58.1</c:v>
                </c:pt>
                <c:pt idx="189">
                  <c:v>58</c:v>
                </c:pt>
                <c:pt idx="190">
                  <c:v>57.8</c:v>
                </c:pt>
                <c:pt idx="191">
                  <c:v>57.6</c:v>
                </c:pt>
                <c:pt idx="192">
                  <c:v>57.4</c:v>
                </c:pt>
                <c:pt idx="193">
                  <c:v>57.3</c:v>
                </c:pt>
                <c:pt idx="194">
                  <c:v>57.1</c:v>
                </c:pt>
                <c:pt idx="195">
                  <c:v>57</c:v>
                </c:pt>
                <c:pt idx="196">
                  <c:v>56.8</c:v>
                </c:pt>
                <c:pt idx="197">
                  <c:v>56.6</c:v>
                </c:pt>
                <c:pt idx="198">
                  <c:v>56.5</c:v>
                </c:pt>
                <c:pt idx="199">
                  <c:v>56.4</c:v>
                </c:pt>
                <c:pt idx="200">
                  <c:v>56.3</c:v>
                </c:pt>
                <c:pt idx="201">
                  <c:v>56.2</c:v>
                </c:pt>
                <c:pt idx="202">
                  <c:v>56.1</c:v>
                </c:pt>
                <c:pt idx="203">
                  <c:v>56</c:v>
                </c:pt>
                <c:pt idx="204">
                  <c:v>55.9</c:v>
                </c:pt>
                <c:pt idx="205">
                  <c:v>55.9</c:v>
                </c:pt>
                <c:pt idx="206">
                  <c:v>55.8</c:v>
                </c:pt>
                <c:pt idx="207">
                  <c:v>55.8</c:v>
                </c:pt>
                <c:pt idx="208">
                  <c:v>55.7</c:v>
                </c:pt>
                <c:pt idx="209">
                  <c:v>55.7</c:v>
                </c:pt>
                <c:pt idx="210">
                  <c:v>55.6</c:v>
                </c:pt>
                <c:pt idx="211">
                  <c:v>55.5</c:v>
                </c:pt>
                <c:pt idx="212">
                  <c:v>55.5</c:v>
                </c:pt>
                <c:pt idx="213">
                  <c:v>55.5</c:v>
                </c:pt>
                <c:pt idx="214">
                  <c:v>55.4</c:v>
                </c:pt>
                <c:pt idx="215">
                  <c:v>55.4</c:v>
                </c:pt>
                <c:pt idx="216">
                  <c:v>55.4</c:v>
                </c:pt>
                <c:pt idx="217">
                  <c:v>55.4</c:v>
                </c:pt>
                <c:pt idx="218">
                  <c:v>55.4</c:v>
                </c:pt>
                <c:pt idx="219">
                  <c:v>55.4</c:v>
                </c:pt>
                <c:pt idx="220">
                  <c:v>55.4</c:v>
                </c:pt>
                <c:pt idx="221">
                  <c:v>55.5</c:v>
                </c:pt>
                <c:pt idx="222">
                  <c:v>55.6</c:v>
                </c:pt>
                <c:pt idx="223">
                  <c:v>55.6</c:v>
                </c:pt>
                <c:pt idx="224">
                  <c:v>55.6</c:v>
                </c:pt>
                <c:pt idx="225">
                  <c:v>55.7</c:v>
                </c:pt>
                <c:pt idx="226">
                  <c:v>55.7</c:v>
                </c:pt>
                <c:pt idx="227">
                  <c:v>55.7</c:v>
                </c:pt>
                <c:pt idx="228">
                  <c:v>55.7</c:v>
                </c:pt>
                <c:pt idx="229">
                  <c:v>55.7</c:v>
                </c:pt>
                <c:pt idx="230">
                  <c:v>55.7</c:v>
                </c:pt>
                <c:pt idx="231">
                  <c:v>55.7</c:v>
                </c:pt>
                <c:pt idx="232">
                  <c:v>55.6</c:v>
                </c:pt>
                <c:pt idx="233">
                  <c:v>55.5</c:v>
                </c:pt>
                <c:pt idx="234">
                  <c:v>55.5</c:v>
                </c:pt>
                <c:pt idx="235">
                  <c:v>55.4</c:v>
                </c:pt>
                <c:pt idx="236">
                  <c:v>55.3</c:v>
                </c:pt>
                <c:pt idx="237">
                  <c:v>55.2</c:v>
                </c:pt>
                <c:pt idx="238">
                  <c:v>55.2</c:v>
                </c:pt>
                <c:pt idx="239">
                  <c:v>55.2</c:v>
                </c:pt>
                <c:pt idx="240">
                  <c:v>55.1</c:v>
                </c:pt>
                <c:pt idx="241">
                  <c:v>55.1</c:v>
                </c:pt>
                <c:pt idx="242">
                  <c:v>55</c:v>
                </c:pt>
                <c:pt idx="243">
                  <c:v>55</c:v>
                </c:pt>
                <c:pt idx="244">
                  <c:v>55</c:v>
                </c:pt>
                <c:pt idx="245">
                  <c:v>55</c:v>
                </c:pt>
                <c:pt idx="246">
                  <c:v>55</c:v>
                </c:pt>
                <c:pt idx="247">
                  <c:v>55</c:v>
                </c:pt>
                <c:pt idx="248">
                  <c:v>55</c:v>
                </c:pt>
                <c:pt idx="249">
                  <c:v>55</c:v>
                </c:pt>
                <c:pt idx="250">
                  <c:v>54.9</c:v>
                </c:pt>
                <c:pt idx="251">
                  <c:v>55</c:v>
                </c:pt>
                <c:pt idx="252">
                  <c:v>55</c:v>
                </c:pt>
                <c:pt idx="253">
                  <c:v>55</c:v>
                </c:pt>
                <c:pt idx="254">
                  <c:v>55</c:v>
                </c:pt>
                <c:pt idx="255">
                  <c:v>55</c:v>
                </c:pt>
                <c:pt idx="256">
                  <c:v>55</c:v>
                </c:pt>
                <c:pt idx="257">
                  <c:v>55</c:v>
                </c:pt>
                <c:pt idx="258">
                  <c:v>55.1</c:v>
                </c:pt>
                <c:pt idx="259">
                  <c:v>55.1</c:v>
                </c:pt>
                <c:pt idx="260">
                  <c:v>55.1</c:v>
                </c:pt>
                <c:pt idx="261">
                  <c:v>55.1</c:v>
                </c:pt>
                <c:pt idx="262">
                  <c:v>55.2</c:v>
                </c:pt>
                <c:pt idx="263">
                  <c:v>55.3</c:v>
                </c:pt>
                <c:pt idx="264">
                  <c:v>55.4</c:v>
                </c:pt>
                <c:pt idx="265">
                  <c:v>55.5</c:v>
                </c:pt>
                <c:pt idx="266">
                  <c:v>55.6</c:v>
                </c:pt>
                <c:pt idx="267">
                  <c:v>55.8</c:v>
                </c:pt>
                <c:pt idx="268">
                  <c:v>55.9</c:v>
                </c:pt>
                <c:pt idx="269">
                  <c:v>56.1</c:v>
                </c:pt>
                <c:pt idx="270">
                  <c:v>56.2</c:v>
                </c:pt>
                <c:pt idx="271">
                  <c:v>56.4</c:v>
                </c:pt>
                <c:pt idx="272">
                  <c:v>56.5</c:v>
                </c:pt>
                <c:pt idx="273">
                  <c:v>56.6</c:v>
                </c:pt>
                <c:pt idx="274">
                  <c:v>56.7</c:v>
                </c:pt>
                <c:pt idx="275">
                  <c:v>56.8</c:v>
                </c:pt>
                <c:pt idx="276">
                  <c:v>56.8</c:v>
                </c:pt>
                <c:pt idx="277">
                  <c:v>56.9</c:v>
                </c:pt>
                <c:pt idx="278">
                  <c:v>57</c:v>
                </c:pt>
                <c:pt idx="279">
                  <c:v>57</c:v>
                </c:pt>
                <c:pt idx="280">
                  <c:v>57</c:v>
                </c:pt>
                <c:pt idx="281">
                  <c:v>57.1</c:v>
                </c:pt>
                <c:pt idx="282">
                  <c:v>57.1</c:v>
                </c:pt>
                <c:pt idx="283">
                  <c:v>57.1</c:v>
                </c:pt>
                <c:pt idx="284">
                  <c:v>57.1</c:v>
                </c:pt>
                <c:pt idx="285">
                  <c:v>57.1</c:v>
                </c:pt>
                <c:pt idx="286">
                  <c:v>57.1</c:v>
                </c:pt>
                <c:pt idx="287">
                  <c:v>57.1</c:v>
                </c:pt>
                <c:pt idx="288">
                  <c:v>57.1</c:v>
                </c:pt>
                <c:pt idx="289">
                  <c:v>57.1</c:v>
                </c:pt>
                <c:pt idx="290">
                  <c:v>57.1</c:v>
                </c:pt>
                <c:pt idx="291">
                  <c:v>57.1</c:v>
                </c:pt>
                <c:pt idx="292">
                  <c:v>57.1</c:v>
                </c:pt>
                <c:pt idx="293">
                  <c:v>57.1</c:v>
                </c:pt>
                <c:pt idx="294">
                  <c:v>57.1</c:v>
                </c:pt>
                <c:pt idx="295">
                  <c:v>57.1</c:v>
                </c:pt>
                <c:pt idx="296">
                  <c:v>57.1</c:v>
                </c:pt>
                <c:pt idx="297">
                  <c:v>57.1</c:v>
                </c:pt>
                <c:pt idx="298">
                  <c:v>57.1</c:v>
                </c:pt>
                <c:pt idx="299">
                  <c:v>57.2</c:v>
                </c:pt>
                <c:pt idx="300">
                  <c:v>57.2</c:v>
                </c:pt>
                <c:pt idx="301">
                  <c:v>57.2</c:v>
                </c:pt>
                <c:pt idx="302">
                  <c:v>57.3</c:v>
                </c:pt>
                <c:pt idx="303">
                  <c:v>57.4</c:v>
                </c:pt>
                <c:pt idx="304">
                  <c:v>57.6</c:v>
                </c:pt>
                <c:pt idx="305">
                  <c:v>57.8</c:v>
                </c:pt>
                <c:pt idx="306">
                  <c:v>58</c:v>
                </c:pt>
                <c:pt idx="307">
                  <c:v>58.1</c:v>
                </c:pt>
                <c:pt idx="308">
                  <c:v>58.3</c:v>
                </c:pt>
                <c:pt idx="309">
                  <c:v>58.4</c:v>
                </c:pt>
                <c:pt idx="310">
                  <c:v>58.6</c:v>
                </c:pt>
                <c:pt idx="311">
                  <c:v>58.7</c:v>
                </c:pt>
                <c:pt idx="312">
                  <c:v>58.8</c:v>
                </c:pt>
                <c:pt idx="313">
                  <c:v>58.9</c:v>
                </c:pt>
                <c:pt idx="314">
                  <c:v>59</c:v>
                </c:pt>
                <c:pt idx="315">
                  <c:v>59.1</c:v>
                </c:pt>
                <c:pt idx="316">
                  <c:v>59.2</c:v>
                </c:pt>
                <c:pt idx="317">
                  <c:v>59.2</c:v>
                </c:pt>
                <c:pt idx="318">
                  <c:v>59.3</c:v>
                </c:pt>
                <c:pt idx="319">
                  <c:v>59.4</c:v>
                </c:pt>
                <c:pt idx="320">
                  <c:v>59.5</c:v>
                </c:pt>
                <c:pt idx="321">
                  <c:v>59.6</c:v>
                </c:pt>
                <c:pt idx="322">
                  <c:v>59.7</c:v>
                </c:pt>
                <c:pt idx="323">
                  <c:v>59.9</c:v>
                </c:pt>
                <c:pt idx="324">
                  <c:v>60.1</c:v>
                </c:pt>
                <c:pt idx="325">
                  <c:v>60.3</c:v>
                </c:pt>
                <c:pt idx="326">
                  <c:v>60.5</c:v>
                </c:pt>
                <c:pt idx="327">
                  <c:v>60.8</c:v>
                </c:pt>
                <c:pt idx="328">
                  <c:v>61.1</c:v>
                </c:pt>
                <c:pt idx="329">
                  <c:v>61.6</c:v>
                </c:pt>
                <c:pt idx="330">
                  <c:v>62.2</c:v>
                </c:pt>
                <c:pt idx="331">
                  <c:v>62.8</c:v>
                </c:pt>
                <c:pt idx="332">
                  <c:v>63.5</c:v>
                </c:pt>
                <c:pt idx="333">
                  <c:v>64.3</c:v>
                </c:pt>
                <c:pt idx="334">
                  <c:v>65.2</c:v>
                </c:pt>
                <c:pt idx="335">
                  <c:v>66.3</c:v>
                </c:pt>
                <c:pt idx="336">
                  <c:v>67.5</c:v>
                </c:pt>
                <c:pt idx="337">
                  <c:v>68.7</c:v>
                </c:pt>
                <c:pt idx="338">
                  <c:v>70</c:v>
                </c:pt>
                <c:pt idx="339">
                  <c:v>71.400000000000006</c:v>
                </c:pt>
                <c:pt idx="340">
                  <c:v>73</c:v>
                </c:pt>
                <c:pt idx="341">
                  <c:v>74.8</c:v>
                </c:pt>
                <c:pt idx="342">
                  <c:v>76.8</c:v>
                </c:pt>
                <c:pt idx="343">
                  <c:v>78.7</c:v>
                </c:pt>
                <c:pt idx="344">
                  <c:v>80.5</c:v>
                </c:pt>
                <c:pt idx="345">
                  <c:v>82.5</c:v>
                </c:pt>
                <c:pt idx="346">
                  <c:v>84.7</c:v>
                </c:pt>
                <c:pt idx="347">
                  <c:v>87</c:v>
                </c:pt>
                <c:pt idx="348">
                  <c:v>89.3</c:v>
                </c:pt>
                <c:pt idx="349">
                  <c:v>91.8</c:v>
                </c:pt>
                <c:pt idx="350">
                  <c:v>94.3</c:v>
                </c:pt>
                <c:pt idx="351">
                  <c:v>97</c:v>
                </c:pt>
                <c:pt idx="352">
                  <c:v>99.9</c:v>
                </c:pt>
                <c:pt idx="353">
                  <c:v>102.8</c:v>
                </c:pt>
                <c:pt idx="354">
                  <c:v>105.8</c:v>
                </c:pt>
                <c:pt idx="355">
                  <c:v>109</c:v>
                </c:pt>
                <c:pt idx="356">
                  <c:v>112.4</c:v>
                </c:pt>
                <c:pt idx="357">
                  <c:v>115.8</c:v>
                </c:pt>
                <c:pt idx="358">
                  <c:v>119.2</c:v>
                </c:pt>
                <c:pt idx="359">
                  <c:v>123</c:v>
                </c:pt>
                <c:pt idx="360">
                  <c:v>127.3</c:v>
                </c:pt>
                <c:pt idx="361">
                  <c:v>131.5</c:v>
                </c:pt>
                <c:pt idx="362">
                  <c:v>135.4</c:v>
                </c:pt>
                <c:pt idx="363">
                  <c:v>139.4</c:v>
                </c:pt>
                <c:pt idx="364">
                  <c:v>143.30000000000001</c:v>
                </c:pt>
                <c:pt idx="365">
                  <c:v>147.4</c:v>
                </c:pt>
                <c:pt idx="366">
                  <c:v>151.30000000000001</c:v>
                </c:pt>
                <c:pt idx="367">
                  <c:v>155.5</c:v>
                </c:pt>
                <c:pt idx="368">
                  <c:v>159.5</c:v>
                </c:pt>
                <c:pt idx="369">
                  <c:v>163.4</c:v>
                </c:pt>
                <c:pt idx="370">
                  <c:v>167.4</c:v>
                </c:pt>
                <c:pt idx="371">
                  <c:v>171.3</c:v>
                </c:pt>
                <c:pt idx="372">
                  <c:v>175.1</c:v>
                </c:pt>
                <c:pt idx="373">
                  <c:v>178.8</c:v>
                </c:pt>
                <c:pt idx="374">
                  <c:v>182.5</c:v>
                </c:pt>
                <c:pt idx="375">
                  <c:v>186.2</c:v>
                </c:pt>
                <c:pt idx="376">
                  <c:v>189.8</c:v>
                </c:pt>
                <c:pt idx="377">
                  <c:v>193.4</c:v>
                </c:pt>
                <c:pt idx="378">
                  <c:v>197</c:v>
                </c:pt>
                <c:pt idx="379">
                  <c:v>200.6</c:v>
                </c:pt>
                <c:pt idx="380">
                  <c:v>204.2</c:v>
                </c:pt>
                <c:pt idx="381">
                  <c:v>207.9</c:v>
                </c:pt>
                <c:pt idx="382">
                  <c:v>211.8</c:v>
                </c:pt>
                <c:pt idx="383">
                  <c:v>216.1</c:v>
                </c:pt>
                <c:pt idx="384">
                  <c:v>220.8</c:v>
                </c:pt>
                <c:pt idx="385">
                  <c:v>225.6</c:v>
                </c:pt>
                <c:pt idx="386">
                  <c:v>230.7</c:v>
                </c:pt>
                <c:pt idx="387">
                  <c:v>235.8</c:v>
                </c:pt>
                <c:pt idx="388">
                  <c:v>240.7</c:v>
                </c:pt>
                <c:pt idx="389">
                  <c:v>245.7</c:v>
                </c:pt>
                <c:pt idx="390">
                  <c:v>250.6</c:v>
                </c:pt>
                <c:pt idx="391">
                  <c:v>255.5</c:v>
                </c:pt>
                <c:pt idx="392">
                  <c:v>260.2</c:v>
                </c:pt>
                <c:pt idx="393">
                  <c:v>264.8</c:v>
                </c:pt>
                <c:pt idx="394">
                  <c:v>269.60000000000002</c:v>
                </c:pt>
                <c:pt idx="395">
                  <c:v>274.3</c:v>
                </c:pt>
                <c:pt idx="396">
                  <c:v>279</c:v>
                </c:pt>
                <c:pt idx="397">
                  <c:v>283.89999999999998</c:v>
                </c:pt>
                <c:pt idx="398">
                  <c:v>288.60000000000002</c:v>
                </c:pt>
                <c:pt idx="399">
                  <c:v>293.3</c:v>
                </c:pt>
                <c:pt idx="400">
                  <c:v>297.89999999999998</c:v>
                </c:pt>
                <c:pt idx="401">
                  <c:v>302.39999999999998</c:v>
                </c:pt>
                <c:pt idx="402">
                  <c:v>306.89999999999998</c:v>
                </c:pt>
                <c:pt idx="403">
                  <c:v>311.3</c:v>
                </c:pt>
                <c:pt idx="404">
                  <c:v>315.5</c:v>
                </c:pt>
                <c:pt idx="405">
                  <c:v>320</c:v>
                </c:pt>
                <c:pt idx="406">
                  <c:v>324.89999999999998</c:v>
                </c:pt>
                <c:pt idx="407">
                  <c:v>331.3</c:v>
                </c:pt>
                <c:pt idx="408">
                  <c:v>338</c:v>
                </c:pt>
                <c:pt idx="409">
                  <c:v>347.3</c:v>
                </c:pt>
                <c:pt idx="410">
                  <c:v>358.3</c:v>
                </c:pt>
                <c:pt idx="411">
                  <c:v>368.6</c:v>
                </c:pt>
                <c:pt idx="412">
                  <c:v>378</c:v>
                </c:pt>
                <c:pt idx="413">
                  <c:v>388.1</c:v>
                </c:pt>
                <c:pt idx="414">
                  <c:v>399.1</c:v>
                </c:pt>
                <c:pt idx="415">
                  <c:v>412.4</c:v>
                </c:pt>
                <c:pt idx="416">
                  <c:v>426.6</c:v>
                </c:pt>
                <c:pt idx="417">
                  <c:v>440.6</c:v>
                </c:pt>
                <c:pt idx="418">
                  <c:v>454.7</c:v>
                </c:pt>
                <c:pt idx="419">
                  <c:v>468.3</c:v>
                </c:pt>
                <c:pt idx="420">
                  <c:v>481.3</c:v>
                </c:pt>
                <c:pt idx="421">
                  <c:v>494.2</c:v>
                </c:pt>
                <c:pt idx="422">
                  <c:v>506.7</c:v>
                </c:pt>
                <c:pt idx="423">
                  <c:v>519.20000000000005</c:v>
                </c:pt>
                <c:pt idx="424">
                  <c:v>531.79999999999995</c:v>
                </c:pt>
                <c:pt idx="425">
                  <c:v>543.70000000000005</c:v>
                </c:pt>
                <c:pt idx="426">
                  <c:v>554.70000000000005</c:v>
                </c:pt>
                <c:pt idx="427">
                  <c:v>565.29999999999995</c:v>
                </c:pt>
                <c:pt idx="428">
                  <c:v>575.70000000000005</c:v>
                </c:pt>
                <c:pt idx="429">
                  <c:v>585.79999999999995</c:v>
                </c:pt>
                <c:pt idx="430">
                  <c:v>595.79999999999995</c:v>
                </c:pt>
                <c:pt idx="431">
                  <c:v>605.70000000000005</c:v>
                </c:pt>
                <c:pt idx="432">
                  <c:v>616</c:v>
                </c:pt>
                <c:pt idx="433">
                  <c:v>627.20000000000005</c:v>
                </c:pt>
                <c:pt idx="434">
                  <c:v>640.1</c:v>
                </c:pt>
                <c:pt idx="435">
                  <c:v>652.29999999999995</c:v>
                </c:pt>
                <c:pt idx="436">
                  <c:v>663.7</c:v>
                </c:pt>
                <c:pt idx="437">
                  <c:v>673</c:v>
                </c:pt>
                <c:pt idx="438">
                  <c:v>679.6</c:v>
                </c:pt>
                <c:pt idx="439">
                  <c:v>687.6</c:v>
                </c:pt>
                <c:pt idx="440">
                  <c:v>696.6</c:v>
                </c:pt>
                <c:pt idx="441">
                  <c:v>707.2</c:v>
                </c:pt>
                <c:pt idx="442">
                  <c:v>718.2</c:v>
                </c:pt>
                <c:pt idx="443">
                  <c:v>730.5</c:v>
                </c:pt>
                <c:pt idx="444">
                  <c:v>742.3</c:v>
                </c:pt>
                <c:pt idx="445">
                  <c:v>753.4</c:v>
                </c:pt>
                <c:pt idx="446">
                  <c:v>763.9</c:v>
                </c:pt>
                <c:pt idx="447">
                  <c:v>773.4</c:v>
                </c:pt>
                <c:pt idx="448">
                  <c:v>782.6</c:v>
                </c:pt>
                <c:pt idx="449">
                  <c:v>791.7</c:v>
                </c:pt>
                <c:pt idx="450">
                  <c:v>800.4</c:v>
                </c:pt>
                <c:pt idx="451">
                  <c:v>809.5</c:v>
                </c:pt>
                <c:pt idx="452">
                  <c:v>818.3</c:v>
                </c:pt>
                <c:pt idx="453">
                  <c:v>826.7</c:v>
                </c:pt>
                <c:pt idx="454">
                  <c:v>834.5</c:v>
                </c:pt>
                <c:pt idx="455">
                  <c:v>841.2</c:v>
                </c:pt>
                <c:pt idx="456">
                  <c:v>847.6</c:v>
                </c:pt>
                <c:pt idx="457">
                  <c:v>854.1</c:v>
                </c:pt>
                <c:pt idx="458">
                  <c:v>860.3</c:v>
                </c:pt>
                <c:pt idx="459">
                  <c:v>866.6</c:v>
                </c:pt>
                <c:pt idx="460">
                  <c:v>873</c:v>
                </c:pt>
                <c:pt idx="461">
                  <c:v>879.3</c:v>
                </c:pt>
                <c:pt idx="462">
                  <c:v>885.6</c:v>
                </c:pt>
                <c:pt idx="463">
                  <c:v>891.7</c:v>
                </c:pt>
                <c:pt idx="464">
                  <c:v>897.7</c:v>
                </c:pt>
                <c:pt idx="465">
                  <c:v>903.1</c:v>
                </c:pt>
                <c:pt idx="466">
                  <c:v>908.5</c:v>
                </c:pt>
                <c:pt idx="467">
                  <c:v>914.3</c:v>
                </c:pt>
                <c:pt idx="468">
                  <c:v>920</c:v>
                </c:pt>
                <c:pt idx="469">
                  <c:v>925.2</c:v>
                </c:pt>
                <c:pt idx="470">
                  <c:v>930.8</c:v>
                </c:pt>
                <c:pt idx="471">
                  <c:v>935.5</c:v>
                </c:pt>
                <c:pt idx="472">
                  <c:v>939.6</c:v>
                </c:pt>
                <c:pt idx="473">
                  <c:v>943.3</c:v>
                </c:pt>
                <c:pt idx="474">
                  <c:v>946.8</c:v>
                </c:pt>
                <c:pt idx="475">
                  <c:v>950.3</c:v>
                </c:pt>
                <c:pt idx="476">
                  <c:v>953.5</c:v>
                </c:pt>
                <c:pt idx="477">
                  <c:v>956.5</c:v>
                </c:pt>
                <c:pt idx="478">
                  <c:v>959</c:v>
                </c:pt>
                <c:pt idx="479">
                  <c:v>961.4</c:v>
                </c:pt>
                <c:pt idx="480">
                  <c:v>963.9</c:v>
                </c:pt>
                <c:pt idx="481">
                  <c:v>966.4</c:v>
                </c:pt>
                <c:pt idx="482">
                  <c:v>968.8</c:v>
                </c:pt>
                <c:pt idx="483">
                  <c:v>971.4</c:v>
                </c:pt>
                <c:pt idx="484">
                  <c:v>974</c:v>
                </c:pt>
                <c:pt idx="485">
                  <c:v>976.5</c:v>
                </c:pt>
                <c:pt idx="486">
                  <c:v>978.9</c:v>
                </c:pt>
                <c:pt idx="487">
                  <c:v>981.5</c:v>
                </c:pt>
                <c:pt idx="488">
                  <c:v>984.1</c:v>
                </c:pt>
                <c:pt idx="489">
                  <c:v>986.5</c:v>
                </c:pt>
                <c:pt idx="490">
                  <c:v>989.1</c:v>
                </c:pt>
                <c:pt idx="491">
                  <c:v>991.7</c:v>
                </c:pt>
                <c:pt idx="492">
                  <c:v>994.4</c:v>
                </c:pt>
                <c:pt idx="493">
                  <c:v>997.1</c:v>
                </c:pt>
                <c:pt idx="494">
                  <c:v>999.8</c:v>
                </c:pt>
                <c:pt idx="495">
                  <c:v>1002.7</c:v>
                </c:pt>
                <c:pt idx="496">
                  <c:v>1005.3</c:v>
                </c:pt>
                <c:pt idx="497">
                  <c:v>1007.9</c:v>
                </c:pt>
                <c:pt idx="498">
                  <c:v>1010.5</c:v>
                </c:pt>
                <c:pt idx="499">
                  <c:v>1013.1</c:v>
                </c:pt>
                <c:pt idx="500">
                  <c:v>1015.4</c:v>
                </c:pt>
                <c:pt idx="501">
                  <c:v>1018.1</c:v>
                </c:pt>
                <c:pt idx="502">
                  <c:v>1020.7</c:v>
                </c:pt>
                <c:pt idx="503">
                  <c:v>1023.3</c:v>
                </c:pt>
                <c:pt idx="504">
                  <c:v>1025.9000000000001</c:v>
                </c:pt>
                <c:pt idx="505">
                  <c:v>1028.7</c:v>
                </c:pt>
                <c:pt idx="506">
                  <c:v>1031.4000000000001</c:v>
                </c:pt>
                <c:pt idx="507">
                  <c:v>1034.2</c:v>
                </c:pt>
                <c:pt idx="508">
                  <c:v>1037.0999999999999</c:v>
                </c:pt>
                <c:pt idx="509">
                  <c:v>1039.9000000000001</c:v>
                </c:pt>
                <c:pt idx="510">
                  <c:v>1042.8</c:v>
                </c:pt>
                <c:pt idx="511">
                  <c:v>1045.7</c:v>
                </c:pt>
                <c:pt idx="512">
                  <c:v>1048.5999999999999</c:v>
                </c:pt>
                <c:pt idx="513">
                  <c:v>1051.5</c:v>
                </c:pt>
                <c:pt idx="514">
                  <c:v>1054.3</c:v>
                </c:pt>
                <c:pt idx="515">
                  <c:v>1057.0999999999999</c:v>
                </c:pt>
                <c:pt idx="516">
                  <c:v>1059.7</c:v>
                </c:pt>
                <c:pt idx="517">
                  <c:v>1062.5999999999999</c:v>
                </c:pt>
                <c:pt idx="518">
                  <c:v>1066</c:v>
                </c:pt>
                <c:pt idx="519">
                  <c:v>1069.3</c:v>
                </c:pt>
                <c:pt idx="520">
                  <c:v>1072.4000000000001</c:v>
                </c:pt>
                <c:pt idx="521">
                  <c:v>1075.8</c:v>
                </c:pt>
                <c:pt idx="522">
                  <c:v>1079</c:v>
                </c:pt>
                <c:pt idx="523">
                  <c:v>1082.5</c:v>
                </c:pt>
                <c:pt idx="524">
                  <c:v>1085.8</c:v>
                </c:pt>
                <c:pt idx="525">
                  <c:v>1088.8</c:v>
                </c:pt>
                <c:pt idx="526">
                  <c:v>1091.9000000000001</c:v>
                </c:pt>
                <c:pt idx="527">
                  <c:v>1094.8</c:v>
                </c:pt>
                <c:pt idx="528">
                  <c:v>1097.7</c:v>
                </c:pt>
                <c:pt idx="529">
                  <c:v>1100.7</c:v>
                </c:pt>
                <c:pt idx="530">
                  <c:v>1103.9000000000001</c:v>
                </c:pt>
                <c:pt idx="531">
                  <c:v>1107</c:v>
                </c:pt>
                <c:pt idx="532">
                  <c:v>1110.7</c:v>
                </c:pt>
                <c:pt idx="533">
                  <c:v>1114.5</c:v>
                </c:pt>
                <c:pt idx="534">
                  <c:v>1118.4000000000001</c:v>
                </c:pt>
                <c:pt idx="535">
                  <c:v>1122.7</c:v>
                </c:pt>
                <c:pt idx="536">
                  <c:v>1127</c:v>
                </c:pt>
                <c:pt idx="537">
                  <c:v>1131.5</c:v>
                </c:pt>
                <c:pt idx="538">
                  <c:v>1136.3</c:v>
                </c:pt>
                <c:pt idx="539">
                  <c:v>1141.2</c:v>
                </c:pt>
                <c:pt idx="540">
                  <c:v>1146.3</c:v>
                </c:pt>
                <c:pt idx="541">
                  <c:v>1151.4000000000001</c:v>
                </c:pt>
                <c:pt idx="542">
                  <c:v>1156.0999999999999</c:v>
                </c:pt>
                <c:pt idx="543">
                  <c:v>1160.8</c:v>
                </c:pt>
                <c:pt idx="544">
                  <c:v>1165.4000000000001</c:v>
                </c:pt>
                <c:pt idx="545">
                  <c:v>1169.7</c:v>
                </c:pt>
                <c:pt idx="546">
                  <c:v>1173.8</c:v>
                </c:pt>
                <c:pt idx="547">
                  <c:v>1177.5999999999999</c:v>
                </c:pt>
                <c:pt idx="548">
                  <c:v>1181.5</c:v>
                </c:pt>
                <c:pt idx="549">
                  <c:v>1185.2</c:v>
                </c:pt>
                <c:pt idx="550">
                  <c:v>1188.8</c:v>
                </c:pt>
                <c:pt idx="551">
                  <c:v>1192.5</c:v>
                </c:pt>
                <c:pt idx="552">
                  <c:v>1196</c:v>
                </c:pt>
                <c:pt idx="553">
                  <c:v>1199.2</c:v>
                </c:pt>
                <c:pt idx="554">
                  <c:v>1202.5999999999999</c:v>
                </c:pt>
                <c:pt idx="555">
                  <c:v>1205.5</c:v>
                </c:pt>
                <c:pt idx="556">
                  <c:v>1208.8</c:v>
                </c:pt>
                <c:pt idx="557">
                  <c:v>1212.5999999999999</c:v>
                </c:pt>
                <c:pt idx="558">
                  <c:v>1216.0999999999999</c:v>
                </c:pt>
                <c:pt idx="559">
                  <c:v>1219.2</c:v>
                </c:pt>
                <c:pt idx="560">
                  <c:v>1221.8</c:v>
                </c:pt>
                <c:pt idx="561">
                  <c:v>1224.4000000000001</c:v>
                </c:pt>
                <c:pt idx="562">
                  <c:v>1227.4000000000001</c:v>
                </c:pt>
                <c:pt idx="563">
                  <c:v>1230.2</c:v>
                </c:pt>
                <c:pt idx="564">
                  <c:v>1232.5</c:v>
                </c:pt>
                <c:pt idx="565">
                  <c:v>1234.5</c:v>
                </c:pt>
                <c:pt idx="566">
                  <c:v>1235.8</c:v>
                </c:pt>
                <c:pt idx="567">
                  <c:v>1236.9000000000001</c:v>
                </c:pt>
                <c:pt idx="568">
                  <c:v>1237.7</c:v>
                </c:pt>
                <c:pt idx="569">
                  <c:v>1238.2</c:v>
                </c:pt>
                <c:pt idx="570">
                  <c:v>1238.5999999999999</c:v>
                </c:pt>
                <c:pt idx="571">
                  <c:v>1238.8</c:v>
                </c:pt>
                <c:pt idx="572">
                  <c:v>1238.9000000000001</c:v>
                </c:pt>
                <c:pt idx="573">
                  <c:v>1238.9000000000001</c:v>
                </c:pt>
                <c:pt idx="574">
                  <c:v>1238.9000000000001</c:v>
                </c:pt>
                <c:pt idx="575">
                  <c:v>1238.9000000000001</c:v>
                </c:pt>
                <c:pt idx="576">
                  <c:v>1238.7</c:v>
                </c:pt>
                <c:pt idx="577">
                  <c:v>1238.5</c:v>
                </c:pt>
                <c:pt idx="578">
                  <c:v>1238.0999999999999</c:v>
                </c:pt>
                <c:pt idx="579">
                  <c:v>1237.7</c:v>
                </c:pt>
                <c:pt idx="580">
                  <c:v>1237.2</c:v>
                </c:pt>
                <c:pt idx="581">
                  <c:v>1236.5999999999999</c:v>
                </c:pt>
                <c:pt idx="582">
                  <c:v>1236</c:v>
                </c:pt>
                <c:pt idx="583">
                  <c:v>1235.5</c:v>
                </c:pt>
                <c:pt idx="584">
                  <c:v>1234.9000000000001</c:v>
                </c:pt>
                <c:pt idx="585">
                  <c:v>1234.4000000000001</c:v>
                </c:pt>
                <c:pt idx="586">
                  <c:v>1234.0999999999999</c:v>
                </c:pt>
                <c:pt idx="587">
                  <c:v>1233.8</c:v>
                </c:pt>
                <c:pt idx="588">
                  <c:v>1233.5999999999999</c:v>
                </c:pt>
                <c:pt idx="589">
                  <c:v>1233.5</c:v>
                </c:pt>
                <c:pt idx="590">
                  <c:v>1233.5</c:v>
                </c:pt>
                <c:pt idx="591">
                  <c:v>1233.5</c:v>
                </c:pt>
                <c:pt idx="592">
                  <c:v>1233.5</c:v>
                </c:pt>
                <c:pt idx="593">
                  <c:v>1233.7</c:v>
                </c:pt>
                <c:pt idx="594">
                  <c:v>1234.0999999999999</c:v>
                </c:pt>
                <c:pt idx="595">
                  <c:v>1235.2</c:v>
                </c:pt>
                <c:pt idx="596">
                  <c:v>1236.7</c:v>
                </c:pt>
                <c:pt idx="597">
                  <c:v>1237.8</c:v>
                </c:pt>
                <c:pt idx="598">
                  <c:v>1238.5999999999999</c:v>
                </c:pt>
                <c:pt idx="599">
                  <c:v>1239.0999999999999</c:v>
                </c:pt>
                <c:pt idx="600">
                  <c:v>1239.4000000000001</c:v>
                </c:pt>
                <c:pt idx="601">
                  <c:v>1239.5999999999999</c:v>
                </c:pt>
                <c:pt idx="602">
                  <c:v>1239.7</c:v>
                </c:pt>
                <c:pt idx="603">
                  <c:v>1239.7</c:v>
                </c:pt>
                <c:pt idx="604">
                  <c:v>1239.5999999999999</c:v>
                </c:pt>
                <c:pt idx="605">
                  <c:v>1239.3</c:v>
                </c:pt>
                <c:pt idx="606">
                  <c:v>1238.9000000000001</c:v>
                </c:pt>
                <c:pt idx="607">
                  <c:v>1238.4000000000001</c:v>
                </c:pt>
                <c:pt idx="608">
                  <c:v>1237.9000000000001</c:v>
                </c:pt>
                <c:pt idx="609">
                  <c:v>1237.4000000000001</c:v>
                </c:pt>
                <c:pt idx="610">
                  <c:v>1236.8</c:v>
                </c:pt>
                <c:pt idx="611">
                  <c:v>1236</c:v>
                </c:pt>
                <c:pt idx="612">
                  <c:v>1234.9000000000001</c:v>
                </c:pt>
                <c:pt idx="613">
                  <c:v>1233.5999999999999</c:v>
                </c:pt>
                <c:pt idx="614">
                  <c:v>1232.3</c:v>
                </c:pt>
                <c:pt idx="615">
                  <c:v>1230.9000000000001</c:v>
                </c:pt>
                <c:pt idx="616">
                  <c:v>1229.5</c:v>
                </c:pt>
                <c:pt idx="617">
                  <c:v>1228</c:v>
                </c:pt>
                <c:pt idx="618">
                  <c:v>1226.5999999999999</c:v>
                </c:pt>
                <c:pt idx="619">
                  <c:v>1224.9000000000001</c:v>
                </c:pt>
                <c:pt idx="620">
                  <c:v>1223.0999999999999</c:v>
                </c:pt>
                <c:pt idx="621">
                  <c:v>1221.4000000000001</c:v>
                </c:pt>
                <c:pt idx="622">
                  <c:v>1219.7</c:v>
                </c:pt>
                <c:pt idx="623">
                  <c:v>1217.9000000000001</c:v>
                </c:pt>
                <c:pt idx="624">
                  <c:v>1215.8</c:v>
                </c:pt>
                <c:pt idx="625">
                  <c:v>1213.7</c:v>
                </c:pt>
                <c:pt idx="626">
                  <c:v>1211.5</c:v>
                </c:pt>
                <c:pt idx="627">
                  <c:v>1209.2</c:v>
                </c:pt>
                <c:pt idx="628">
                  <c:v>1206.9000000000001</c:v>
                </c:pt>
                <c:pt idx="629">
                  <c:v>1204.5</c:v>
                </c:pt>
                <c:pt idx="630">
                  <c:v>1202.0999999999999</c:v>
                </c:pt>
                <c:pt idx="631">
                  <c:v>1199.7</c:v>
                </c:pt>
                <c:pt idx="632">
                  <c:v>1197.0999999999999</c:v>
                </c:pt>
                <c:pt idx="633">
                  <c:v>1194.5999999999999</c:v>
                </c:pt>
                <c:pt idx="634">
                  <c:v>1192.2</c:v>
                </c:pt>
                <c:pt idx="635">
                  <c:v>1189.9000000000001</c:v>
                </c:pt>
                <c:pt idx="636">
                  <c:v>1187.7</c:v>
                </c:pt>
                <c:pt idx="637">
                  <c:v>1185.5</c:v>
                </c:pt>
                <c:pt idx="638">
                  <c:v>1183.0999999999999</c:v>
                </c:pt>
                <c:pt idx="639">
                  <c:v>1180.5</c:v>
                </c:pt>
                <c:pt idx="640">
                  <c:v>1178.2</c:v>
                </c:pt>
                <c:pt idx="641">
                  <c:v>1175.9000000000001</c:v>
                </c:pt>
                <c:pt idx="642">
                  <c:v>1173.5999999999999</c:v>
                </c:pt>
                <c:pt idx="643">
                  <c:v>1171.3</c:v>
                </c:pt>
                <c:pt idx="644">
                  <c:v>1169.2</c:v>
                </c:pt>
                <c:pt idx="645">
                  <c:v>1167</c:v>
                </c:pt>
                <c:pt idx="646">
                  <c:v>1164.8</c:v>
                </c:pt>
                <c:pt idx="647">
                  <c:v>1162.5999999999999</c:v>
                </c:pt>
                <c:pt idx="648">
                  <c:v>1160.4000000000001</c:v>
                </c:pt>
                <c:pt idx="649">
                  <c:v>1158.0999999999999</c:v>
                </c:pt>
                <c:pt idx="650">
                  <c:v>1155.8</c:v>
                </c:pt>
                <c:pt idx="651">
                  <c:v>1153.5999999999999</c:v>
                </c:pt>
                <c:pt idx="652">
                  <c:v>1151.2</c:v>
                </c:pt>
                <c:pt idx="653">
                  <c:v>1148.9000000000001</c:v>
                </c:pt>
                <c:pt idx="654">
                  <c:v>1146.7</c:v>
                </c:pt>
                <c:pt idx="655">
                  <c:v>1144.2</c:v>
                </c:pt>
                <c:pt idx="656">
                  <c:v>1141.7</c:v>
                </c:pt>
                <c:pt idx="657">
                  <c:v>1139</c:v>
                </c:pt>
                <c:pt idx="658">
                  <c:v>1136.4000000000001</c:v>
                </c:pt>
                <c:pt idx="659">
                  <c:v>1133.9000000000001</c:v>
                </c:pt>
                <c:pt idx="660">
                  <c:v>1131.2</c:v>
                </c:pt>
                <c:pt idx="661">
                  <c:v>1128.7</c:v>
                </c:pt>
                <c:pt idx="662">
                  <c:v>1126.0999999999999</c:v>
                </c:pt>
                <c:pt idx="663">
                  <c:v>1123.3</c:v>
                </c:pt>
                <c:pt idx="664">
                  <c:v>1120.8</c:v>
                </c:pt>
                <c:pt idx="665">
                  <c:v>1118.3</c:v>
                </c:pt>
                <c:pt idx="666">
                  <c:v>1115.5</c:v>
                </c:pt>
                <c:pt idx="667">
                  <c:v>1113</c:v>
                </c:pt>
                <c:pt idx="668">
                  <c:v>1110.5</c:v>
                </c:pt>
                <c:pt idx="669">
                  <c:v>1108</c:v>
                </c:pt>
                <c:pt idx="670">
                  <c:v>1105.5999999999999</c:v>
                </c:pt>
                <c:pt idx="671">
                  <c:v>1103</c:v>
                </c:pt>
                <c:pt idx="672">
                  <c:v>1100.5</c:v>
                </c:pt>
                <c:pt idx="673">
                  <c:v>1098.0999999999999</c:v>
                </c:pt>
                <c:pt idx="674">
                  <c:v>1095.7</c:v>
                </c:pt>
                <c:pt idx="675">
                  <c:v>1093.3</c:v>
                </c:pt>
                <c:pt idx="676">
                  <c:v>1090.8</c:v>
                </c:pt>
                <c:pt idx="677">
                  <c:v>1088.3</c:v>
                </c:pt>
                <c:pt idx="678">
                  <c:v>1085.9000000000001</c:v>
                </c:pt>
                <c:pt idx="679">
                  <c:v>1083.5</c:v>
                </c:pt>
                <c:pt idx="680">
                  <c:v>1081</c:v>
                </c:pt>
                <c:pt idx="681">
                  <c:v>1078.5</c:v>
                </c:pt>
                <c:pt idx="682">
                  <c:v>1075.8</c:v>
                </c:pt>
                <c:pt idx="683">
                  <c:v>1073.0999999999999</c:v>
                </c:pt>
                <c:pt idx="684">
                  <c:v>1070.4000000000001</c:v>
                </c:pt>
                <c:pt idx="685">
                  <c:v>1067.7</c:v>
                </c:pt>
                <c:pt idx="686">
                  <c:v>1065</c:v>
                </c:pt>
                <c:pt idx="687">
                  <c:v>1062.0999999999999</c:v>
                </c:pt>
                <c:pt idx="688">
                  <c:v>1059.0999999999999</c:v>
                </c:pt>
                <c:pt idx="689">
                  <c:v>1056.4000000000001</c:v>
                </c:pt>
                <c:pt idx="690">
                  <c:v>1053.5</c:v>
                </c:pt>
                <c:pt idx="691">
                  <c:v>1050.9000000000001</c:v>
                </c:pt>
                <c:pt idx="692">
                  <c:v>1048</c:v>
                </c:pt>
                <c:pt idx="693">
                  <c:v>1045.0999999999999</c:v>
                </c:pt>
                <c:pt idx="694">
                  <c:v>1042.3</c:v>
                </c:pt>
                <c:pt idx="695">
                  <c:v>1039.4000000000001</c:v>
                </c:pt>
                <c:pt idx="696">
                  <c:v>1036.5</c:v>
                </c:pt>
                <c:pt idx="697">
                  <c:v>1033.8</c:v>
                </c:pt>
                <c:pt idx="698">
                  <c:v>1031</c:v>
                </c:pt>
                <c:pt idx="699">
                  <c:v>1028</c:v>
                </c:pt>
                <c:pt idx="700">
                  <c:v>1025.4000000000001</c:v>
                </c:pt>
                <c:pt idx="701">
                  <c:v>1022.6</c:v>
                </c:pt>
                <c:pt idx="702">
                  <c:v>1019.7</c:v>
                </c:pt>
                <c:pt idx="703">
                  <c:v>1017.1</c:v>
                </c:pt>
                <c:pt idx="704">
                  <c:v>1014.3</c:v>
                </c:pt>
                <c:pt idx="705">
                  <c:v>1011.6</c:v>
                </c:pt>
                <c:pt idx="706">
                  <c:v>1008.7</c:v>
                </c:pt>
                <c:pt idx="707">
                  <c:v>1006</c:v>
                </c:pt>
                <c:pt idx="708">
                  <c:v>1003.1</c:v>
                </c:pt>
                <c:pt idx="709">
                  <c:v>1000.2</c:v>
                </c:pt>
                <c:pt idx="710">
                  <c:v>997.7</c:v>
                </c:pt>
                <c:pt idx="711">
                  <c:v>994.9</c:v>
                </c:pt>
                <c:pt idx="712">
                  <c:v>992.2</c:v>
                </c:pt>
                <c:pt idx="713">
                  <c:v>989.6</c:v>
                </c:pt>
                <c:pt idx="714">
                  <c:v>986.8</c:v>
                </c:pt>
                <c:pt idx="715">
                  <c:v>984.2</c:v>
                </c:pt>
                <c:pt idx="716">
                  <c:v>981.5</c:v>
                </c:pt>
                <c:pt idx="717">
                  <c:v>978.8</c:v>
                </c:pt>
                <c:pt idx="718">
                  <c:v>976.2</c:v>
                </c:pt>
                <c:pt idx="719">
                  <c:v>973.4</c:v>
                </c:pt>
                <c:pt idx="720">
                  <c:v>970.8</c:v>
                </c:pt>
                <c:pt idx="721">
                  <c:v>967.8</c:v>
                </c:pt>
                <c:pt idx="722">
                  <c:v>965.2</c:v>
                </c:pt>
                <c:pt idx="723">
                  <c:v>962.5</c:v>
                </c:pt>
                <c:pt idx="724">
                  <c:v>959.8</c:v>
                </c:pt>
                <c:pt idx="725">
                  <c:v>957.1</c:v>
                </c:pt>
                <c:pt idx="726">
                  <c:v>954.4</c:v>
                </c:pt>
                <c:pt idx="727">
                  <c:v>951.7</c:v>
                </c:pt>
                <c:pt idx="728">
                  <c:v>949</c:v>
                </c:pt>
                <c:pt idx="729">
                  <c:v>946.5</c:v>
                </c:pt>
                <c:pt idx="730">
                  <c:v>943.9</c:v>
                </c:pt>
                <c:pt idx="731">
                  <c:v>941.3</c:v>
                </c:pt>
                <c:pt idx="732">
                  <c:v>938.8</c:v>
                </c:pt>
                <c:pt idx="733">
                  <c:v>936.2</c:v>
                </c:pt>
                <c:pt idx="734">
                  <c:v>933.6</c:v>
                </c:pt>
                <c:pt idx="735">
                  <c:v>931.1</c:v>
                </c:pt>
                <c:pt idx="736">
                  <c:v>928.5</c:v>
                </c:pt>
                <c:pt idx="737">
                  <c:v>926</c:v>
                </c:pt>
                <c:pt idx="738">
                  <c:v>923.4</c:v>
                </c:pt>
                <c:pt idx="739">
                  <c:v>920.9</c:v>
                </c:pt>
                <c:pt idx="740">
                  <c:v>918.5</c:v>
                </c:pt>
                <c:pt idx="741">
                  <c:v>915.2</c:v>
                </c:pt>
                <c:pt idx="742">
                  <c:v>911.6</c:v>
                </c:pt>
                <c:pt idx="743">
                  <c:v>908</c:v>
                </c:pt>
                <c:pt idx="744">
                  <c:v>904.6</c:v>
                </c:pt>
                <c:pt idx="745">
                  <c:v>901.5</c:v>
                </c:pt>
                <c:pt idx="746">
                  <c:v>898.4</c:v>
                </c:pt>
                <c:pt idx="747">
                  <c:v>895.6</c:v>
                </c:pt>
                <c:pt idx="748">
                  <c:v>893</c:v>
                </c:pt>
                <c:pt idx="749">
                  <c:v>890.2</c:v>
                </c:pt>
                <c:pt idx="750">
                  <c:v>887.5</c:v>
                </c:pt>
                <c:pt idx="751">
                  <c:v>884.8</c:v>
                </c:pt>
                <c:pt idx="752">
                  <c:v>882.4</c:v>
                </c:pt>
                <c:pt idx="753">
                  <c:v>879.8</c:v>
                </c:pt>
                <c:pt idx="754">
                  <c:v>877.5</c:v>
                </c:pt>
                <c:pt idx="755">
                  <c:v>874.9</c:v>
                </c:pt>
                <c:pt idx="756">
                  <c:v>872.4</c:v>
                </c:pt>
                <c:pt idx="757">
                  <c:v>869.7</c:v>
                </c:pt>
                <c:pt idx="758">
                  <c:v>867</c:v>
                </c:pt>
                <c:pt idx="759">
                  <c:v>864.6</c:v>
                </c:pt>
                <c:pt idx="760">
                  <c:v>862</c:v>
                </c:pt>
                <c:pt idx="761">
                  <c:v>858.6</c:v>
                </c:pt>
                <c:pt idx="762">
                  <c:v>855.4</c:v>
                </c:pt>
                <c:pt idx="763">
                  <c:v>852.4</c:v>
                </c:pt>
                <c:pt idx="764">
                  <c:v>849.5</c:v>
                </c:pt>
                <c:pt idx="765">
                  <c:v>846.8</c:v>
                </c:pt>
                <c:pt idx="766">
                  <c:v>844</c:v>
                </c:pt>
                <c:pt idx="767">
                  <c:v>841.5</c:v>
                </c:pt>
                <c:pt idx="768">
                  <c:v>838.9</c:v>
                </c:pt>
                <c:pt idx="769">
                  <c:v>836.2</c:v>
                </c:pt>
                <c:pt idx="770">
                  <c:v>833.7</c:v>
                </c:pt>
                <c:pt idx="771">
                  <c:v>831.3</c:v>
                </c:pt>
                <c:pt idx="772">
                  <c:v>828.8</c:v>
                </c:pt>
                <c:pt idx="773">
                  <c:v>826.4</c:v>
                </c:pt>
                <c:pt idx="774">
                  <c:v>823.9</c:v>
                </c:pt>
                <c:pt idx="775">
                  <c:v>821.4</c:v>
                </c:pt>
                <c:pt idx="776">
                  <c:v>819.1</c:v>
                </c:pt>
                <c:pt idx="777">
                  <c:v>816.7</c:v>
                </c:pt>
                <c:pt idx="778">
                  <c:v>814.3</c:v>
                </c:pt>
                <c:pt idx="779">
                  <c:v>811.9</c:v>
                </c:pt>
                <c:pt idx="780">
                  <c:v>809.5</c:v>
                </c:pt>
                <c:pt idx="781">
                  <c:v>807.1</c:v>
                </c:pt>
                <c:pt idx="782">
                  <c:v>804.6</c:v>
                </c:pt>
                <c:pt idx="783">
                  <c:v>802.2</c:v>
                </c:pt>
                <c:pt idx="784">
                  <c:v>799.8</c:v>
                </c:pt>
                <c:pt idx="785">
                  <c:v>797.3</c:v>
                </c:pt>
                <c:pt idx="786">
                  <c:v>794.9</c:v>
                </c:pt>
                <c:pt idx="787">
                  <c:v>792.5</c:v>
                </c:pt>
                <c:pt idx="788">
                  <c:v>790</c:v>
                </c:pt>
                <c:pt idx="789">
                  <c:v>787.6</c:v>
                </c:pt>
                <c:pt idx="790">
                  <c:v>785.2</c:v>
                </c:pt>
                <c:pt idx="791">
                  <c:v>782.6</c:v>
                </c:pt>
                <c:pt idx="792">
                  <c:v>780.3</c:v>
                </c:pt>
                <c:pt idx="793">
                  <c:v>777.8</c:v>
                </c:pt>
                <c:pt idx="794">
                  <c:v>775.4</c:v>
                </c:pt>
                <c:pt idx="795">
                  <c:v>773.1</c:v>
                </c:pt>
                <c:pt idx="796">
                  <c:v>770.7</c:v>
                </c:pt>
                <c:pt idx="797">
                  <c:v>768.3</c:v>
                </c:pt>
                <c:pt idx="798">
                  <c:v>765.8</c:v>
                </c:pt>
                <c:pt idx="799">
                  <c:v>763.3</c:v>
                </c:pt>
                <c:pt idx="800">
                  <c:v>760.9</c:v>
                </c:pt>
                <c:pt idx="801">
                  <c:v>758.5</c:v>
                </c:pt>
                <c:pt idx="802">
                  <c:v>756.3</c:v>
                </c:pt>
                <c:pt idx="803">
                  <c:v>753.9</c:v>
                </c:pt>
                <c:pt idx="804">
                  <c:v>751.5</c:v>
                </c:pt>
                <c:pt idx="805">
                  <c:v>749.2</c:v>
                </c:pt>
                <c:pt idx="806">
                  <c:v>746.9</c:v>
                </c:pt>
                <c:pt idx="807">
                  <c:v>744.5</c:v>
                </c:pt>
                <c:pt idx="808">
                  <c:v>742.3</c:v>
                </c:pt>
                <c:pt idx="809">
                  <c:v>739.9</c:v>
                </c:pt>
                <c:pt idx="810">
                  <c:v>737.5</c:v>
                </c:pt>
                <c:pt idx="811">
                  <c:v>735.1</c:v>
                </c:pt>
                <c:pt idx="812">
                  <c:v>732.8</c:v>
                </c:pt>
                <c:pt idx="813">
                  <c:v>730.5</c:v>
                </c:pt>
                <c:pt idx="814">
                  <c:v>728.2</c:v>
                </c:pt>
                <c:pt idx="815">
                  <c:v>725.8</c:v>
                </c:pt>
                <c:pt idx="816">
                  <c:v>723.7</c:v>
                </c:pt>
                <c:pt idx="817">
                  <c:v>721.5</c:v>
                </c:pt>
                <c:pt idx="818">
                  <c:v>719.3</c:v>
                </c:pt>
                <c:pt idx="819">
                  <c:v>717.1</c:v>
                </c:pt>
                <c:pt idx="820">
                  <c:v>714.8</c:v>
                </c:pt>
                <c:pt idx="821">
                  <c:v>712.5</c:v>
                </c:pt>
                <c:pt idx="822">
                  <c:v>710.2</c:v>
                </c:pt>
                <c:pt idx="823">
                  <c:v>707.9</c:v>
                </c:pt>
                <c:pt idx="824">
                  <c:v>705.6</c:v>
                </c:pt>
                <c:pt idx="825">
                  <c:v>703.1</c:v>
                </c:pt>
                <c:pt idx="826">
                  <c:v>700.7</c:v>
                </c:pt>
                <c:pt idx="827">
                  <c:v>698.3</c:v>
                </c:pt>
                <c:pt idx="828">
                  <c:v>696.1</c:v>
                </c:pt>
                <c:pt idx="829">
                  <c:v>693.8</c:v>
                </c:pt>
                <c:pt idx="830">
                  <c:v>691.4</c:v>
                </c:pt>
                <c:pt idx="831">
                  <c:v>689.1</c:v>
                </c:pt>
                <c:pt idx="832">
                  <c:v>687</c:v>
                </c:pt>
                <c:pt idx="833">
                  <c:v>685</c:v>
                </c:pt>
                <c:pt idx="834">
                  <c:v>683</c:v>
                </c:pt>
                <c:pt idx="835">
                  <c:v>680.9</c:v>
                </c:pt>
                <c:pt idx="836">
                  <c:v>678.8</c:v>
                </c:pt>
                <c:pt idx="837">
                  <c:v>676.7</c:v>
                </c:pt>
                <c:pt idx="838">
                  <c:v>674.6</c:v>
                </c:pt>
                <c:pt idx="839">
                  <c:v>672.4</c:v>
                </c:pt>
                <c:pt idx="840">
                  <c:v>670.3</c:v>
                </c:pt>
                <c:pt idx="841">
                  <c:v>668.2</c:v>
                </c:pt>
                <c:pt idx="842">
                  <c:v>666</c:v>
                </c:pt>
                <c:pt idx="843">
                  <c:v>663.8</c:v>
                </c:pt>
                <c:pt idx="844">
                  <c:v>661.6</c:v>
                </c:pt>
                <c:pt idx="845">
                  <c:v>659.5</c:v>
                </c:pt>
                <c:pt idx="846">
                  <c:v>657.5</c:v>
                </c:pt>
                <c:pt idx="847">
                  <c:v>655.4</c:v>
                </c:pt>
                <c:pt idx="848">
                  <c:v>653.4</c:v>
                </c:pt>
                <c:pt idx="849">
                  <c:v>651.4</c:v>
                </c:pt>
                <c:pt idx="850">
                  <c:v>649.5</c:v>
                </c:pt>
                <c:pt idx="851">
                  <c:v>647.5</c:v>
                </c:pt>
                <c:pt idx="852">
                  <c:v>645.4</c:v>
                </c:pt>
                <c:pt idx="853">
                  <c:v>643.29999999999995</c:v>
                </c:pt>
                <c:pt idx="854">
                  <c:v>641.4</c:v>
                </c:pt>
                <c:pt idx="855">
                  <c:v>639.5</c:v>
                </c:pt>
                <c:pt idx="856">
                  <c:v>637.6</c:v>
                </c:pt>
                <c:pt idx="857">
                  <c:v>635.70000000000005</c:v>
                </c:pt>
                <c:pt idx="858">
                  <c:v>633.70000000000005</c:v>
                </c:pt>
                <c:pt idx="859">
                  <c:v>631.79999999999995</c:v>
                </c:pt>
                <c:pt idx="860">
                  <c:v>629.79999999999995</c:v>
                </c:pt>
                <c:pt idx="861">
                  <c:v>628</c:v>
                </c:pt>
                <c:pt idx="862">
                  <c:v>626</c:v>
                </c:pt>
                <c:pt idx="863">
                  <c:v>624.1</c:v>
                </c:pt>
                <c:pt idx="864">
                  <c:v>622.20000000000005</c:v>
                </c:pt>
                <c:pt idx="865">
                  <c:v>620.4</c:v>
                </c:pt>
                <c:pt idx="866">
                  <c:v>618.5</c:v>
                </c:pt>
                <c:pt idx="867">
                  <c:v>616.5</c:v>
                </c:pt>
                <c:pt idx="868">
                  <c:v>614.5</c:v>
                </c:pt>
                <c:pt idx="869">
                  <c:v>612.6</c:v>
                </c:pt>
                <c:pt idx="870">
                  <c:v>610.6</c:v>
                </c:pt>
                <c:pt idx="871">
                  <c:v>608.70000000000005</c:v>
                </c:pt>
                <c:pt idx="872">
                  <c:v>606.9</c:v>
                </c:pt>
                <c:pt idx="873">
                  <c:v>605.20000000000005</c:v>
                </c:pt>
                <c:pt idx="874">
                  <c:v>603.5</c:v>
                </c:pt>
                <c:pt idx="875">
                  <c:v>601.70000000000005</c:v>
                </c:pt>
                <c:pt idx="876">
                  <c:v>600.1</c:v>
                </c:pt>
                <c:pt idx="877">
                  <c:v>598.29999999999995</c:v>
                </c:pt>
                <c:pt idx="878">
                  <c:v>596.6</c:v>
                </c:pt>
                <c:pt idx="879">
                  <c:v>594.79999999999995</c:v>
                </c:pt>
                <c:pt idx="880">
                  <c:v>593</c:v>
                </c:pt>
                <c:pt idx="881">
                  <c:v>591.29999999999995</c:v>
                </c:pt>
                <c:pt idx="882">
                  <c:v>589.5</c:v>
                </c:pt>
                <c:pt idx="883">
                  <c:v>587.79999999999995</c:v>
                </c:pt>
                <c:pt idx="884">
                  <c:v>586.20000000000005</c:v>
                </c:pt>
                <c:pt idx="885">
                  <c:v>584.5</c:v>
                </c:pt>
                <c:pt idx="886">
                  <c:v>582.79999999999995</c:v>
                </c:pt>
                <c:pt idx="887">
                  <c:v>581.20000000000005</c:v>
                </c:pt>
                <c:pt idx="888">
                  <c:v>579.4</c:v>
                </c:pt>
                <c:pt idx="889">
                  <c:v>577.6</c:v>
                </c:pt>
                <c:pt idx="890">
                  <c:v>575.79999999999995</c:v>
                </c:pt>
                <c:pt idx="891">
                  <c:v>574.1</c:v>
                </c:pt>
                <c:pt idx="892">
                  <c:v>572.5</c:v>
                </c:pt>
                <c:pt idx="893">
                  <c:v>570.79999999999995</c:v>
                </c:pt>
                <c:pt idx="894">
                  <c:v>569</c:v>
                </c:pt>
                <c:pt idx="895">
                  <c:v>567.20000000000005</c:v>
                </c:pt>
                <c:pt idx="896">
                  <c:v>565.5</c:v>
                </c:pt>
                <c:pt idx="897">
                  <c:v>564</c:v>
                </c:pt>
                <c:pt idx="898">
                  <c:v>562.4</c:v>
                </c:pt>
                <c:pt idx="899">
                  <c:v>560.79999999999995</c:v>
                </c:pt>
                <c:pt idx="900">
                  <c:v>559.1</c:v>
                </c:pt>
                <c:pt idx="901">
                  <c:v>557.4</c:v>
                </c:pt>
                <c:pt idx="902">
                  <c:v>555.79999999999995</c:v>
                </c:pt>
                <c:pt idx="903">
                  <c:v>554.29999999999995</c:v>
                </c:pt>
                <c:pt idx="904">
                  <c:v>552.79999999999995</c:v>
                </c:pt>
                <c:pt idx="905">
                  <c:v>551.20000000000005</c:v>
                </c:pt>
                <c:pt idx="906">
                  <c:v>549.6</c:v>
                </c:pt>
                <c:pt idx="907">
                  <c:v>547.79999999999995</c:v>
                </c:pt>
                <c:pt idx="908">
                  <c:v>546.1</c:v>
                </c:pt>
                <c:pt idx="909">
                  <c:v>544.5</c:v>
                </c:pt>
                <c:pt idx="910">
                  <c:v>543</c:v>
                </c:pt>
                <c:pt idx="911">
                  <c:v>541.4</c:v>
                </c:pt>
                <c:pt idx="912">
                  <c:v>539.79999999999995</c:v>
                </c:pt>
                <c:pt idx="913">
                  <c:v>538.20000000000005</c:v>
                </c:pt>
                <c:pt idx="914">
                  <c:v>536.70000000000005</c:v>
                </c:pt>
                <c:pt idx="915">
                  <c:v>535.29999999999995</c:v>
                </c:pt>
                <c:pt idx="916">
                  <c:v>533.70000000000005</c:v>
                </c:pt>
                <c:pt idx="917">
                  <c:v>532.4</c:v>
                </c:pt>
                <c:pt idx="918">
                  <c:v>531</c:v>
                </c:pt>
                <c:pt idx="919">
                  <c:v>529.70000000000005</c:v>
                </c:pt>
                <c:pt idx="920">
                  <c:v>528.6</c:v>
                </c:pt>
                <c:pt idx="921">
                  <c:v>527.5</c:v>
                </c:pt>
                <c:pt idx="922">
                  <c:v>526.6</c:v>
                </c:pt>
                <c:pt idx="923">
                  <c:v>525.6</c:v>
                </c:pt>
                <c:pt idx="924">
                  <c:v>524.6</c:v>
                </c:pt>
                <c:pt idx="925">
                  <c:v>523.5</c:v>
                </c:pt>
                <c:pt idx="926">
                  <c:v>522.20000000000005</c:v>
                </c:pt>
                <c:pt idx="927">
                  <c:v>521</c:v>
                </c:pt>
                <c:pt idx="928">
                  <c:v>519.9</c:v>
                </c:pt>
                <c:pt idx="929">
                  <c:v>518.6</c:v>
                </c:pt>
                <c:pt idx="930">
                  <c:v>517.20000000000005</c:v>
                </c:pt>
                <c:pt idx="931">
                  <c:v>515.9</c:v>
                </c:pt>
                <c:pt idx="932">
                  <c:v>514.70000000000005</c:v>
                </c:pt>
                <c:pt idx="933">
                  <c:v>513.6</c:v>
                </c:pt>
                <c:pt idx="934">
                  <c:v>512.20000000000005</c:v>
                </c:pt>
                <c:pt idx="935">
                  <c:v>510.7</c:v>
                </c:pt>
                <c:pt idx="936">
                  <c:v>509.2</c:v>
                </c:pt>
                <c:pt idx="937">
                  <c:v>507.9</c:v>
                </c:pt>
                <c:pt idx="938">
                  <c:v>507.1</c:v>
                </c:pt>
                <c:pt idx="939">
                  <c:v>506.3</c:v>
                </c:pt>
                <c:pt idx="940">
                  <c:v>505.4</c:v>
                </c:pt>
                <c:pt idx="941">
                  <c:v>504.4</c:v>
                </c:pt>
                <c:pt idx="942">
                  <c:v>503.4</c:v>
                </c:pt>
                <c:pt idx="943">
                  <c:v>502.4</c:v>
                </c:pt>
                <c:pt idx="944">
                  <c:v>501.2</c:v>
                </c:pt>
                <c:pt idx="945">
                  <c:v>499.8</c:v>
                </c:pt>
                <c:pt idx="946">
                  <c:v>498.6</c:v>
                </c:pt>
                <c:pt idx="947">
                  <c:v>497.4</c:v>
                </c:pt>
                <c:pt idx="948">
                  <c:v>496.2</c:v>
                </c:pt>
                <c:pt idx="949">
                  <c:v>495</c:v>
                </c:pt>
                <c:pt idx="950">
                  <c:v>493.8</c:v>
                </c:pt>
                <c:pt idx="951">
                  <c:v>492.8</c:v>
                </c:pt>
                <c:pt idx="952">
                  <c:v>491.5</c:v>
                </c:pt>
                <c:pt idx="953">
                  <c:v>490.3</c:v>
                </c:pt>
                <c:pt idx="954">
                  <c:v>488.9</c:v>
                </c:pt>
                <c:pt idx="955">
                  <c:v>487.5</c:v>
                </c:pt>
                <c:pt idx="956">
                  <c:v>486.3</c:v>
                </c:pt>
                <c:pt idx="957">
                  <c:v>485</c:v>
                </c:pt>
                <c:pt idx="958">
                  <c:v>483.7</c:v>
                </c:pt>
                <c:pt idx="959">
                  <c:v>482.4</c:v>
                </c:pt>
                <c:pt idx="960">
                  <c:v>481.3</c:v>
                </c:pt>
                <c:pt idx="961">
                  <c:v>480.2</c:v>
                </c:pt>
                <c:pt idx="962">
                  <c:v>479</c:v>
                </c:pt>
                <c:pt idx="963">
                  <c:v>477.7</c:v>
                </c:pt>
                <c:pt idx="964">
                  <c:v>476.5</c:v>
                </c:pt>
                <c:pt idx="965">
                  <c:v>475.3</c:v>
                </c:pt>
                <c:pt idx="966">
                  <c:v>474.1</c:v>
                </c:pt>
                <c:pt idx="967">
                  <c:v>472.6</c:v>
                </c:pt>
                <c:pt idx="968">
                  <c:v>471.2</c:v>
                </c:pt>
                <c:pt idx="969">
                  <c:v>470</c:v>
                </c:pt>
                <c:pt idx="970">
                  <c:v>468.9</c:v>
                </c:pt>
                <c:pt idx="971">
                  <c:v>467.8</c:v>
                </c:pt>
                <c:pt idx="972">
                  <c:v>466.6</c:v>
                </c:pt>
                <c:pt idx="973">
                  <c:v>465.4</c:v>
                </c:pt>
                <c:pt idx="974">
                  <c:v>464.3</c:v>
                </c:pt>
                <c:pt idx="975">
                  <c:v>463.3</c:v>
                </c:pt>
                <c:pt idx="976">
                  <c:v>462.2</c:v>
                </c:pt>
                <c:pt idx="977">
                  <c:v>461.1</c:v>
                </c:pt>
                <c:pt idx="978">
                  <c:v>460.1</c:v>
                </c:pt>
                <c:pt idx="979">
                  <c:v>458.9</c:v>
                </c:pt>
                <c:pt idx="980">
                  <c:v>457.8</c:v>
                </c:pt>
                <c:pt idx="981">
                  <c:v>456.8</c:v>
                </c:pt>
                <c:pt idx="982">
                  <c:v>455.7</c:v>
                </c:pt>
                <c:pt idx="983">
                  <c:v>454.6</c:v>
                </c:pt>
                <c:pt idx="984">
                  <c:v>453.5</c:v>
                </c:pt>
                <c:pt idx="985">
                  <c:v>452.4</c:v>
                </c:pt>
                <c:pt idx="986">
                  <c:v>451.2</c:v>
                </c:pt>
                <c:pt idx="987">
                  <c:v>450.1</c:v>
                </c:pt>
                <c:pt idx="988">
                  <c:v>449</c:v>
                </c:pt>
                <c:pt idx="989">
                  <c:v>447.9</c:v>
                </c:pt>
                <c:pt idx="990">
                  <c:v>446.8</c:v>
                </c:pt>
                <c:pt idx="991">
                  <c:v>445.8</c:v>
                </c:pt>
                <c:pt idx="992">
                  <c:v>444.7</c:v>
                </c:pt>
                <c:pt idx="993">
                  <c:v>443.7</c:v>
                </c:pt>
                <c:pt idx="994">
                  <c:v>442.6</c:v>
                </c:pt>
                <c:pt idx="995">
                  <c:v>441.5</c:v>
                </c:pt>
                <c:pt idx="996">
                  <c:v>440.3</c:v>
                </c:pt>
                <c:pt idx="997">
                  <c:v>439.2</c:v>
                </c:pt>
                <c:pt idx="998">
                  <c:v>438.1</c:v>
                </c:pt>
                <c:pt idx="999">
                  <c:v>437</c:v>
                </c:pt>
                <c:pt idx="1000">
                  <c:v>436</c:v>
                </c:pt>
                <c:pt idx="1001">
                  <c:v>434.9</c:v>
                </c:pt>
                <c:pt idx="1002">
                  <c:v>433.9</c:v>
                </c:pt>
                <c:pt idx="1003">
                  <c:v>432.9</c:v>
                </c:pt>
                <c:pt idx="1004">
                  <c:v>432</c:v>
                </c:pt>
                <c:pt idx="1005">
                  <c:v>431</c:v>
                </c:pt>
                <c:pt idx="1006">
                  <c:v>430.1</c:v>
                </c:pt>
                <c:pt idx="1007">
                  <c:v>429.1</c:v>
                </c:pt>
                <c:pt idx="1008">
                  <c:v>428</c:v>
                </c:pt>
                <c:pt idx="1009">
                  <c:v>427</c:v>
                </c:pt>
                <c:pt idx="1010">
                  <c:v>426</c:v>
                </c:pt>
                <c:pt idx="1011">
                  <c:v>424.9</c:v>
                </c:pt>
                <c:pt idx="1012">
                  <c:v>424</c:v>
                </c:pt>
                <c:pt idx="1013">
                  <c:v>423</c:v>
                </c:pt>
                <c:pt idx="1014">
                  <c:v>422</c:v>
                </c:pt>
                <c:pt idx="1015">
                  <c:v>420.9</c:v>
                </c:pt>
                <c:pt idx="1016">
                  <c:v>419.9</c:v>
                </c:pt>
                <c:pt idx="1017">
                  <c:v>418.9</c:v>
                </c:pt>
                <c:pt idx="1018">
                  <c:v>418</c:v>
                </c:pt>
                <c:pt idx="1019">
                  <c:v>417.1</c:v>
                </c:pt>
                <c:pt idx="1020">
                  <c:v>416.1</c:v>
                </c:pt>
                <c:pt idx="1021">
                  <c:v>415.2</c:v>
                </c:pt>
                <c:pt idx="1022">
                  <c:v>414.2</c:v>
                </c:pt>
                <c:pt idx="1023">
                  <c:v>413.3</c:v>
                </c:pt>
                <c:pt idx="1024">
                  <c:v>412.5</c:v>
                </c:pt>
                <c:pt idx="1025">
                  <c:v>411.5</c:v>
                </c:pt>
                <c:pt idx="1026">
                  <c:v>410.2</c:v>
                </c:pt>
                <c:pt idx="1027">
                  <c:v>409.2</c:v>
                </c:pt>
                <c:pt idx="1028">
                  <c:v>408.2</c:v>
                </c:pt>
                <c:pt idx="1029">
                  <c:v>407.3</c:v>
                </c:pt>
                <c:pt idx="1030">
                  <c:v>406.4</c:v>
                </c:pt>
                <c:pt idx="1031">
                  <c:v>405.5</c:v>
                </c:pt>
                <c:pt idx="1032">
                  <c:v>404.6</c:v>
                </c:pt>
                <c:pt idx="1033">
                  <c:v>403.7</c:v>
                </c:pt>
                <c:pt idx="1034">
                  <c:v>402.7</c:v>
                </c:pt>
                <c:pt idx="1035">
                  <c:v>401.7</c:v>
                </c:pt>
                <c:pt idx="1036">
                  <c:v>400.8</c:v>
                </c:pt>
                <c:pt idx="1037">
                  <c:v>399.9</c:v>
                </c:pt>
                <c:pt idx="1038">
                  <c:v>398.9</c:v>
                </c:pt>
                <c:pt idx="1039">
                  <c:v>398</c:v>
                </c:pt>
                <c:pt idx="1040">
                  <c:v>397.1</c:v>
                </c:pt>
                <c:pt idx="1041">
                  <c:v>396.1</c:v>
                </c:pt>
                <c:pt idx="1042">
                  <c:v>395.1</c:v>
                </c:pt>
                <c:pt idx="1043">
                  <c:v>394.2</c:v>
                </c:pt>
                <c:pt idx="1044">
                  <c:v>393.3</c:v>
                </c:pt>
                <c:pt idx="1045">
                  <c:v>392.3</c:v>
                </c:pt>
                <c:pt idx="1046">
                  <c:v>391.4</c:v>
                </c:pt>
                <c:pt idx="1047">
                  <c:v>390.5</c:v>
                </c:pt>
                <c:pt idx="1048">
                  <c:v>389.5</c:v>
                </c:pt>
                <c:pt idx="1049">
                  <c:v>388.6</c:v>
                </c:pt>
                <c:pt idx="1050">
                  <c:v>387.6</c:v>
                </c:pt>
                <c:pt idx="1051">
                  <c:v>386.7</c:v>
                </c:pt>
                <c:pt idx="1052">
                  <c:v>385.8</c:v>
                </c:pt>
                <c:pt idx="1053">
                  <c:v>384.9</c:v>
                </c:pt>
                <c:pt idx="1054">
                  <c:v>384</c:v>
                </c:pt>
                <c:pt idx="1055">
                  <c:v>383.1</c:v>
                </c:pt>
                <c:pt idx="1056">
                  <c:v>382.2</c:v>
                </c:pt>
                <c:pt idx="1057">
                  <c:v>381.3</c:v>
                </c:pt>
                <c:pt idx="1058">
                  <c:v>380.4</c:v>
                </c:pt>
                <c:pt idx="1059">
                  <c:v>379.5</c:v>
                </c:pt>
                <c:pt idx="1060">
                  <c:v>378.6</c:v>
                </c:pt>
                <c:pt idx="1061">
                  <c:v>377.8</c:v>
                </c:pt>
                <c:pt idx="1062">
                  <c:v>377</c:v>
                </c:pt>
                <c:pt idx="1063">
                  <c:v>376.1</c:v>
                </c:pt>
                <c:pt idx="1064">
                  <c:v>375.2</c:v>
                </c:pt>
                <c:pt idx="1065">
                  <c:v>374.4</c:v>
                </c:pt>
                <c:pt idx="1066">
                  <c:v>373.6</c:v>
                </c:pt>
                <c:pt idx="1067">
                  <c:v>372.7</c:v>
                </c:pt>
                <c:pt idx="1068">
                  <c:v>371.8</c:v>
                </c:pt>
                <c:pt idx="1069">
                  <c:v>371</c:v>
                </c:pt>
                <c:pt idx="1070">
                  <c:v>370</c:v>
                </c:pt>
                <c:pt idx="1071">
                  <c:v>369.2</c:v>
                </c:pt>
                <c:pt idx="1072">
                  <c:v>368.3</c:v>
                </c:pt>
                <c:pt idx="1073">
                  <c:v>367.5</c:v>
                </c:pt>
                <c:pt idx="1074">
                  <c:v>366.6</c:v>
                </c:pt>
                <c:pt idx="1075">
                  <c:v>365.8</c:v>
                </c:pt>
                <c:pt idx="1076">
                  <c:v>364.9</c:v>
                </c:pt>
                <c:pt idx="1077">
                  <c:v>364.1</c:v>
                </c:pt>
                <c:pt idx="1078">
                  <c:v>363.2</c:v>
                </c:pt>
                <c:pt idx="1079">
                  <c:v>362.4</c:v>
                </c:pt>
                <c:pt idx="1080">
                  <c:v>361.6</c:v>
                </c:pt>
                <c:pt idx="1081">
                  <c:v>360.7</c:v>
                </c:pt>
                <c:pt idx="1082">
                  <c:v>360</c:v>
                </c:pt>
                <c:pt idx="1083">
                  <c:v>359.2</c:v>
                </c:pt>
                <c:pt idx="1084">
                  <c:v>358.4</c:v>
                </c:pt>
                <c:pt idx="1085">
                  <c:v>357.6</c:v>
                </c:pt>
                <c:pt idx="1086">
                  <c:v>356.9</c:v>
                </c:pt>
                <c:pt idx="1087">
                  <c:v>356.1</c:v>
                </c:pt>
                <c:pt idx="1088">
                  <c:v>355.3</c:v>
                </c:pt>
                <c:pt idx="1089">
                  <c:v>354.4</c:v>
                </c:pt>
                <c:pt idx="1090">
                  <c:v>353.6</c:v>
                </c:pt>
                <c:pt idx="1091">
                  <c:v>352.8</c:v>
                </c:pt>
                <c:pt idx="1092">
                  <c:v>351.9</c:v>
                </c:pt>
                <c:pt idx="1093">
                  <c:v>351.1</c:v>
                </c:pt>
                <c:pt idx="1094">
                  <c:v>350.3</c:v>
                </c:pt>
                <c:pt idx="1095">
                  <c:v>349.6</c:v>
                </c:pt>
                <c:pt idx="1096">
                  <c:v>348.8</c:v>
                </c:pt>
                <c:pt idx="1097">
                  <c:v>348</c:v>
                </c:pt>
                <c:pt idx="1098">
                  <c:v>347.1</c:v>
                </c:pt>
                <c:pt idx="1099">
                  <c:v>346.3</c:v>
                </c:pt>
                <c:pt idx="1100">
                  <c:v>345.5</c:v>
                </c:pt>
                <c:pt idx="1101">
                  <c:v>344.7</c:v>
                </c:pt>
                <c:pt idx="1102">
                  <c:v>343.9</c:v>
                </c:pt>
                <c:pt idx="1103">
                  <c:v>343.1</c:v>
                </c:pt>
                <c:pt idx="1104">
                  <c:v>342.4</c:v>
                </c:pt>
                <c:pt idx="1105">
                  <c:v>341.5</c:v>
                </c:pt>
                <c:pt idx="1106">
                  <c:v>340.8</c:v>
                </c:pt>
                <c:pt idx="1107">
                  <c:v>340</c:v>
                </c:pt>
                <c:pt idx="1108">
                  <c:v>339.2</c:v>
                </c:pt>
                <c:pt idx="1109">
                  <c:v>338.5</c:v>
                </c:pt>
                <c:pt idx="1110">
                  <c:v>337.7</c:v>
                </c:pt>
                <c:pt idx="1111">
                  <c:v>336.9</c:v>
                </c:pt>
                <c:pt idx="1112">
                  <c:v>336.1</c:v>
                </c:pt>
                <c:pt idx="1113">
                  <c:v>335.3</c:v>
                </c:pt>
                <c:pt idx="1114">
                  <c:v>334.6</c:v>
                </c:pt>
                <c:pt idx="1115">
                  <c:v>333.8</c:v>
                </c:pt>
                <c:pt idx="1116">
                  <c:v>333</c:v>
                </c:pt>
                <c:pt idx="1117">
                  <c:v>332.3</c:v>
                </c:pt>
                <c:pt idx="1118">
                  <c:v>331.6</c:v>
                </c:pt>
                <c:pt idx="1119">
                  <c:v>330.8</c:v>
                </c:pt>
                <c:pt idx="1120">
                  <c:v>330.1</c:v>
                </c:pt>
                <c:pt idx="1121">
                  <c:v>329.3</c:v>
                </c:pt>
                <c:pt idx="1122">
                  <c:v>328.6</c:v>
                </c:pt>
                <c:pt idx="1123">
                  <c:v>327.8</c:v>
                </c:pt>
                <c:pt idx="1124">
                  <c:v>327</c:v>
                </c:pt>
                <c:pt idx="1125">
                  <c:v>326.39999999999998</c:v>
                </c:pt>
                <c:pt idx="1126">
                  <c:v>325.60000000000002</c:v>
                </c:pt>
                <c:pt idx="1127">
                  <c:v>324.89999999999998</c:v>
                </c:pt>
                <c:pt idx="1128">
                  <c:v>324.10000000000002</c:v>
                </c:pt>
                <c:pt idx="1129">
                  <c:v>323.3</c:v>
                </c:pt>
                <c:pt idx="1130">
                  <c:v>322.60000000000002</c:v>
                </c:pt>
                <c:pt idx="1131">
                  <c:v>321.89999999999998</c:v>
                </c:pt>
                <c:pt idx="1132">
                  <c:v>321.2</c:v>
                </c:pt>
                <c:pt idx="1133">
                  <c:v>320.5</c:v>
                </c:pt>
                <c:pt idx="1134">
                  <c:v>319.7</c:v>
                </c:pt>
                <c:pt idx="1135">
                  <c:v>318.89999999999998</c:v>
                </c:pt>
                <c:pt idx="1136">
                  <c:v>318.2</c:v>
                </c:pt>
                <c:pt idx="1137">
                  <c:v>317.5</c:v>
                </c:pt>
                <c:pt idx="1138">
                  <c:v>316.8</c:v>
                </c:pt>
                <c:pt idx="1139">
                  <c:v>316.10000000000002</c:v>
                </c:pt>
                <c:pt idx="1140">
                  <c:v>315.3</c:v>
                </c:pt>
                <c:pt idx="1141">
                  <c:v>314.60000000000002</c:v>
                </c:pt>
                <c:pt idx="1142">
                  <c:v>313.89999999999998</c:v>
                </c:pt>
                <c:pt idx="1143">
                  <c:v>313.2</c:v>
                </c:pt>
                <c:pt idx="1144">
                  <c:v>312.5</c:v>
                </c:pt>
                <c:pt idx="1145">
                  <c:v>311.8</c:v>
                </c:pt>
                <c:pt idx="1146">
                  <c:v>311.10000000000002</c:v>
                </c:pt>
                <c:pt idx="1147">
                  <c:v>310.39999999999998</c:v>
                </c:pt>
                <c:pt idx="1148">
                  <c:v>309.60000000000002</c:v>
                </c:pt>
                <c:pt idx="1149">
                  <c:v>308.89999999999998</c:v>
                </c:pt>
                <c:pt idx="1150">
                  <c:v>308.2</c:v>
                </c:pt>
                <c:pt idx="1151">
                  <c:v>307.5</c:v>
                </c:pt>
                <c:pt idx="1152">
                  <c:v>306.89999999999998</c:v>
                </c:pt>
                <c:pt idx="1153">
                  <c:v>306.2</c:v>
                </c:pt>
                <c:pt idx="1154">
                  <c:v>305.5</c:v>
                </c:pt>
                <c:pt idx="1155">
                  <c:v>304.89999999999998</c:v>
                </c:pt>
                <c:pt idx="1156">
                  <c:v>304.3</c:v>
                </c:pt>
                <c:pt idx="1157">
                  <c:v>303.60000000000002</c:v>
                </c:pt>
                <c:pt idx="1158">
                  <c:v>303</c:v>
                </c:pt>
                <c:pt idx="1159">
                  <c:v>302.3</c:v>
                </c:pt>
                <c:pt idx="1160">
                  <c:v>301.7</c:v>
                </c:pt>
                <c:pt idx="1161">
                  <c:v>301</c:v>
                </c:pt>
                <c:pt idx="1162">
                  <c:v>300.39999999999998</c:v>
                </c:pt>
                <c:pt idx="1163">
                  <c:v>299.7</c:v>
                </c:pt>
                <c:pt idx="1164">
                  <c:v>299.10000000000002</c:v>
                </c:pt>
                <c:pt idx="1165">
                  <c:v>298.5</c:v>
                </c:pt>
                <c:pt idx="1166">
                  <c:v>297.8</c:v>
                </c:pt>
                <c:pt idx="1167">
                  <c:v>297.10000000000002</c:v>
                </c:pt>
                <c:pt idx="1168">
                  <c:v>296.5</c:v>
                </c:pt>
                <c:pt idx="1169">
                  <c:v>295.8</c:v>
                </c:pt>
                <c:pt idx="1170">
                  <c:v>295.2</c:v>
                </c:pt>
                <c:pt idx="1171">
                  <c:v>294.5</c:v>
                </c:pt>
                <c:pt idx="1172">
                  <c:v>293.89999999999998</c:v>
                </c:pt>
                <c:pt idx="1173">
                  <c:v>293.3</c:v>
                </c:pt>
                <c:pt idx="1174">
                  <c:v>292.7</c:v>
                </c:pt>
                <c:pt idx="1175">
                  <c:v>292</c:v>
                </c:pt>
                <c:pt idx="1176">
                  <c:v>291.39999999999998</c:v>
                </c:pt>
                <c:pt idx="1177">
                  <c:v>290.8</c:v>
                </c:pt>
                <c:pt idx="1178">
                  <c:v>290.10000000000002</c:v>
                </c:pt>
                <c:pt idx="1179">
                  <c:v>289.5</c:v>
                </c:pt>
                <c:pt idx="1180">
                  <c:v>288.89999999999998</c:v>
                </c:pt>
                <c:pt idx="1181">
                  <c:v>288.3</c:v>
                </c:pt>
                <c:pt idx="1182">
                  <c:v>287.7</c:v>
                </c:pt>
                <c:pt idx="1183">
                  <c:v>287</c:v>
                </c:pt>
                <c:pt idx="1184">
                  <c:v>286.39999999999998</c:v>
                </c:pt>
                <c:pt idx="1185">
                  <c:v>285.8</c:v>
                </c:pt>
                <c:pt idx="1186">
                  <c:v>285.2</c:v>
                </c:pt>
                <c:pt idx="1187">
                  <c:v>284.5</c:v>
                </c:pt>
                <c:pt idx="1188">
                  <c:v>283.89999999999998</c:v>
                </c:pt>
                <c:pt idx="1189">
                  <c:v>283.3</c:v>
                </c:pt>
                <c:pt idx="1190">
                  <c:v>282.60000000000002</c:v>
                </c:pt>
                <c:pt idx="1191">
                  <c:v>282</c:v>
                </c:pt>
                <c:pt idx="1192">
                  <c:v>281.39999999999998</c:v>
                </c:pt>
                <c:pt idx="1193">
                  <c:v>280.7</c:v>
                </c:pt>
                <c:pt idx="1194">
                  <c:v>280.10000000000002</c:v>
                </c:pt>
                <c:pt idx="1195">
                  <c:v>279.5</c:v>
                </c:pt>
                <c:pt idx="1196">
                  <c:v>278.89999999999998</c:v>
                </c:pt>
                <c:pt idx="1197">
                  <c:v>278.3</c:v>
                </c:pt>
                <c:pt idx="1198">
                  <c:v>277.7</c:v>
                </c:pt>
                <c:pt idx="1199">
                  <c:v>277.2</c:v>
                </c:pt>
                <c:pt idx="1200">
                  <c:v>276.60000000000002</c:v>
                </c:pt>
                <c:pt idx="1201">
                  <c:v>276</c:v>
                </c:pt>
                <c:pt idx="1202">
                  <c:v>275.39999999999998</c:v>
                </c:pt>
                <c:pt idx="1203">
                  <c:v>274.8</c:v>
                </c:pt>
                <c:pt idx="1204">
                  <c:v>274.2</c:v>
                </c:pt>
                <c:pt idx="1205">
                  <c:v>273.60000000000002</c:v>
                </c:pt>
                <c:pt idx="1206">
                  <c:v>273</c:v>
                </c:pt>
                <c:pt idx="1207">
                  <c:v>272.39999999999998</c:v>
                </c:pt>
                <c:pt idx="1208">
                  <c:v>271.89999999999998</c:v>
                </c:pt>
                <c:pt idx="1209">
                  <c:v>271.2</c:v>
                </c:pt>
                <c:pt idx="1210">
                  <c:v>270.60000000000002</c:v>
                </c:pt>
                <c:pt idx="1211">
                  <c:v>270</c:v>
                </c:pt>
                <c:pt idx="1212">
                  <c:v>269.39999999999998</c:v>
                </c:pt>
                <c:pt idx="1213">
                  <c:v>268.8</c:v>
                </c:pt>
                <c:pt idx="1214">
                  <c:v>268.2</c:v>
                </c:pt>
                <c:pt idx="1215">
                  <c:v>267.60000000000002</c:v>
                </c:pt>
                <c:pt idx="1216">
                  <c:v>267.10000000000002</c:v>
                </c:pt>
                <c:pt idx="1217">
                  <c:v>266.5</c:v>
                </c:pt>
                <c:pt idx="1218">
                  <c:v>266</c:v>
                </c:pt>
                <c:pt idx="1219">
                  <c:v>265.39999999999998</c:v>
                </c:pt>
                <c:pt idx="1220">
                  <c:v>264.8</c:v>
                </c:pt>
                <c:pt idx="1221">
                  <c:v>264.2</c:v>
                </c:pt>
                <c:pt idx="1222">
                  <c:v>263.60000000000002</c:v>
                </c:pt>
                <c:pt idx="1223">
                  <c:v>263.10000000000002</c:v>
                </c:pt>
                <c:pt idx="1224">
                  <c:v>262.5</c:v>
                </c:pt>
                <c:pt idx="1225">
                  <c:v>261.89999999999998</c:v>
                </c:pt>
                <c:pt idx="1226">
                  <c:v>261.3</c:v>
                </c:pt>
                <c:pt idx="1227">
                  <c:v>260.7</c:v>
                </c:pt>
                <c:pt idx="1228">
                  <c:v>260.2</c:v>
                </c:pt>
                <c:pt idx="1229">
                  <c:v>259.60000000000002</c:v>
                </c:pt>
                <c:pt idx="1230">
                  <c:v>259.10000000000002</c:v>
                </c:pt>
                <c:pt idx="1231">
                  <c:v>258.5</c:v>
                </c:pt>
                <c:pt idx="1232">
                  <c:v>257.89999999999998</c:v>
                </c:pt>
                <c:pt idx="1233">
                  <c:v>257.39999999999998</c:v>
                </c:pt>
                <c:pt idx="1234">
                  <c:v>256.8</c:v>
                </c:pt>
                <c:pt idx="1235">
                  <c:v>256.2</c:v>
                </c:pt>
                <c:pt idx="1236">
                  <c:v>255.7</c:v>
                </c:pt>
                <c:pt idx="1237">
                  <c:v>255.1</c:v>
                </c:pt>
                <c:pt idx="1238">
                  <c:v>254.5</c:v>
                </c:pt>
                <c:pt idx="1239">
                  <c:v>254</c:v>
                </c:pt>
                <c:pt idx="1240">
                  <c:v>253.4</c:v>
                </c:pt>
                <c:pt idx="1241">
                  <c:v>252.9</c:v>
                </c:pt>
                <c:pt idx="1242">
                  <c:v>252.3</c:v>
                </c:pt>
                <c:pt idx="1243">
                  <c:v>251.8</c:v>
                </c:pt>
                <c:pt idx="1244">
                  <c:v>251.3</c:v>
                </c:pt>
                <c:pt idx="1245">
                  <c:v>250.8</c:v>
                </c:pt>
                <c:pt idx="1246">
                  <c:v>250.3</c:v>
                </c:pt>
                <c:pt idx="1247">
                  <c:v>249.7</c:v>
                </c:pt>
                <c:pt idx="1248">
                  <c:v>249.2</c:v>
                </c:pt>
                <c:pt idx="1249">
                  <c:v>248.6</c:v>
                </c:pt>
                <c:pt idx="1250">
                  <c:v>248.1</c:v>
                </c:pt>
                <c:pt idx="1251">
                  <c:v>247.5</c:v>
                </c:pt>
                <c:pt idx="1252">
                  <c:v>247</c:v>
                </c:pt>
                <c:pt idx="1253">
                  <c:v>246.5</c:v>
                </c:pt>
                <c:pt idx="1254">
                  <c:v>246</c:v>
                </c:pt>
                <c:pt idx="1255">
                  <c:v>245.5</c:v>
                </c:pt>
                <c:pt idx="1256">
                  <c:v>245</c:v>
                </c:pt>
                <c:pt idx="1257">
                  <c:v>244.4</c:v>
                </c:pt>
                <c:pt idx="1258">
                  <c:v>243.9</c:v>
                </c:pt>
                <c:pt idx="1259">
                  <c:v>243.4</c:v>
                </c:pt>
                <c:pt idx="1260">
                  <c:v>242.9</c:v>
                </c:pt>
                <c:pt idx="1261">
                  <c:v>242.4</c:v>
                </c:pt>
                <c:pt idx="1262">
                  <c:v>241.8</c:v>
                </c:pt>
                <c:pt idx="1263">
                  <c:v>241.3</c:v>
                </c:pt>
                <c:pt idx="1264">
                  <c:v>240.8</c:v>
                </c:pt>
                <c:pt idx="1265">
                  <c:v>240.2</c:v>
                </c:pt>
                <c:pt idx="1266">
                  <c:v>239.7</c:v>
                </c:pt>
                <c:pt idx="1267">
                  <c:v>239.2</c:v>
                </c:pt>
                <c:pt idx="1268">
                  <c:v>238.7</c:v>
                </c:pt>
                <c:pt idx="1269">
                  <c:v>238.2</c:v>
                </c:pt>
                <c:pt idx="1270">
                  <c:v>237.6</c:v>
                </c:pt>
                <c:pt idx="1271">
                  <c:v>237.1</c:v>
                </c:pt>
                <c:pt idx="1272">
                  <c:v>236.6</c:v>
                </c:pt>
                <c:pt idx="1273">
                  <c:v>236.1</c:v>
                </c:pt>
                <c:pt idx="1274">
                  <c:v>235.6</c:v>
                </c:pt>
                <c:pt idx="1275">
                  <c:v>235.1</c:v>
                </c:pt>
                <c:pt idx="1276">
                  <c:v>234.6</c:v>
                </c:pt>
                <c:pt idx="1277">
                  <c:v>234.1</c:v>
                </c:pt>
                <c:pt idx="1278">
                  <c:v>233.6</c:v>
                </c:pt>
                <c:pt idx="1279">
                  <c:v>233.1</c:v>
                </c:pt>
                <c:pt idx="1280">
                  <c:v>232.6</c:v>
                </c:pt>
                <c:pt idx="1281">
                  <c:v>232</c:v>
                </c:pt>
                <c:pt idx="1282">
                  <c:v>231.5</c:v>
                </c:pt>
                <c:pt idx="1283">
                  <c:v>231</c:v>
                </c:pt>
                <c:pt idx="1284">
                  <c:v>230.6</c:v>
                </c:pt>
                <c:pt idx="1285">
                  <c:v>230.1</c:v>
                </c:pt>
                <c:pt idx="1286">
                  <c:v>229.5</c:v>
                </c:pt>
                <c:pt idx="1287">
                  <c:v>229</c:v>
                </c:pt>
                <c:pt idx="1288">
                  <c:v>228.5</c:v>
                </c:pt>
                <c:pt idx="1289">
                  <c:v>228</c:v>
                </c:pt>
                <c:pt idx="1290">
                  <c:v>227.5</c:v>
                </c:pt>
                <c:pt idx="1291">
                  <c:v>227</c:v>
                </c:pt>
                <c:pt idx="1292">
                  <c:v>226.5</c:v>
                </c:pt>
                <c:pt idx="1293">
                  <c:v>226.1</c:v>
                </c:pt>
                <c:pt idx="1294">
                  <c:v>225.6</c:v>
                </c:pt>
                <c:pt idx="1295">
                  <c:v>225.1</c:v>
                </c:pt>
                <c:pt idx="1296">
                  <c:v>224.7</c:v>
                </c:pt>
                <c:pt idx="1297">
                  <c:v>224.2</c:v>
                </c:pt>
                <c:pt idx="1298">
                  <c:v>223.7</c:v>
                </c:pt>
                <c:pt idx="1299">
                  <c:v>223.3</c:v>
                </c:pt>
                <c:pt idx="1300">
                  <c:v>222.8</c:v>
                </c:pt>
                <c:pt idx="1301">
                  <c:v>222.3</c:v>
                </c:pt>
                <c:pt idx="1302">
                  <c:v>221.8</c:v>
                </c:pt>
                <c:pt idx="1303">
                  <c:v>221.3</c:v>
                </c:pt>
                <c:pt idx="1304">
                  <c:v>220.8</c:v>
                </c:pt>
                <c:pt idx="1305">
                  <c:v>220.4</c:v>
                </c:pt>
                <c:pt idx="1306">
                  <c:v>219.9</c:v>
                </c:pt>
                <c:pt idx="1307">
                  <c:v>219.5</c:v>
                </c:pt>
                <c:pt idx="1308">
                  <c:v>219</c:v>
                </c:pt>
                <c:pt idx="1309">
                  <c:v>218.6</c:v>
                </c:pt>
                <c:pt idx="1310">
                  <c:v>218.1</c:v>
                </c:pt>
                <c:pt idx="1311">
                  <c:v>217.6</c:v>
                </c:pt>
                <c:pt idx="1312">
                  <c:v>217.1</c:v>
                </c:pt>
                <c:pt idx="1313">
                  <c:v>216.6</c:v>
                </c:pt>
                <c:pt idx="1314">
                  <c:v>216.1</c:v>
                </c:pt>
                <c:pt idx="1315">
                  <c:v>215.7</c:v>
                </c:pt>
                <c:pt idx="1316">
                  <c:v>215.2</c:v>
                </c:pt>
                <c:pt idx="1317">
                  <c:v>214.8</c:v>
                </c:pt>
                <c:pt idx="1318">
                  <c:v>214.3</c:v>
                </c:pt>
                <c:pt idx="1319">
                  <c:v>213.8</c:v>
                </c:pt>
                <c:pt idx="1320">
                  <c:v>213.4</c:v>
                </c:pt>
                <c:pt idx="1321">
                  <c:v>212.9</c:v>
                </c:pt>
                <c:pt idx="1322">
                  <c:v>212.4</c:v>
                </c:pt>
                <c:pt idx="1323">
                  <c:v>211.9</c:v>
                </c:pt>
                <c:pt idx="1324">
                  <c:v>211.4</c:v>
                </c:pt>
                <c:pt idx="1325">
                  <c:v>211</c:v>
                </c:pt>
                <c:pt idx="1326">
                  <c:v>210.5</c:v>
                </c:pt>
                <c:pt idx="1327">
                  <c:v>210</c:v>
                </c:pt>
                <c:pt idx="1328">
                  <c:v>209.5</c:v>
                </c:pt>
                <c:pt idx="1329">
                  <c:v>209.1</c:v>
                </c:pt>
                <c:pt idx="1330">
                  <c:v>208.6</c:v>
                </c:pt>
                <c:pt idx="1331">
                  <c:v>208.2</c:v>
                </c:pt>
                <c:pt idx="1332">
                  <c:v>207.6</c:v>
                </c:pt>
                <c:pt idx="1333">
                  <c:v>207.1</c:v>
                </c:pt>
                <c:pt idx="1334">
                  <c:v>206.7</c:v>
                </c:pt>
                <c:pt idx="1335">
                  <c:v>206.3</c:v>
                </c:pt>
                <c:pt idx="1336">
                  <c:v>205.8</c:v>
                </c:pt>
                <c:pt idx="1337">
                  <c:v>205.3</c:v>
                </c:pt>
                <c:pt idx="1338">
                  <c:v>204.9</c:v>
                </c:pt>
                <c:pt idx="1339">
                  <c:v>204.4</c:v>
                </c:pt>
                <c:pt idx="1340">
                  <c:v>204</c:v>
                </c:pt>
                <c:pt idx="1341">
                  <c:v>203.5</c:v>
                </c:pt>
                <c:pt idx="1342">
                  <c:v>203.1</c:v>
                </c:pt>
                <c:pt idx="1343">
                  <c:v>202.6</c:v>
                </c:pt>
                <c:pt idx="1344">
                  <c:v>202.1</c:v>
                </c:pt>
                <c:pt idx="1345">
                  <c:v>201.7</c:v>
                </c:pt>
                <c:pt idx="1346">
                  <c:v>201.2</c:v>
                </c:pt>
                <c:pt idx="1347">
                  <c:v>200.8</c:v>
                </c:pt>
                <c:pt idx="1348">
                  <c:v>200.3</c:v>
                </c:pt>
                <c:pt idx="1349">
                  <c:v>199.8</c:v>
                </c:pt>
                <c:pt idx="1350">
                  <c:v>199.4</c:v>
                </c:pt>
                <c:pt idx="1351">
                  <c:v>198.9</c:v>
                </c:pt>
                <c:pt idx="1352">
                  <c:v>198.4</c:v>
                </c:pt>
                <c:pt idx="1353">
                  <c:v>198</c:v>
                </c:pt>
                <c:pt idx="1354">
                  <c:v>197.5</c:v>
                </c:pt>
                <c:pt idx="1355">
                  <c:v>197.1</c:v>
                </c:pt>
                <c:pt idx="1356">
                  <c:v>196.7</c:v>
                </c:pt>
                <c:pt idx="1357">
                  <c:v>196.2</c:v>
                </c:pt>
                <c:pt idx="1358">
                  <c:v>195.8</c:v>
                </c:pt>
                <c:pt idx="1359">
                  <c:v>195.3</c:v>
                </c:pt>
                <c:pt idx="1360">
                  <c:v>194.9</c:v>
                </c:pt>
                <c:pt idx="1361">
                  <c:v>194.5</c:v>
                </c:pt>
                <c:pt idx="1362">
                  <c:v>194</c:v>
                </c:pt>
                <c:pt idx="1363">
                  <c:v>193.6</c:v>
                </c:pt>
                <c:pt idx="1364">
                  <c:v>193.1</c:v>
                </c:pt>
                <c:pt idx="1365">
                  <c:v>192.7</c:v>
                </c:pt>
                <c:pt idx="1366">
                  <c:v>192.3</c:v>
                </c:pt>
                <c:pt idx="1367">
                  <c:v>191.9</c:v>
                </c:pt>
                <c:pt idx="1368">
                  <c:v>191.4</c:v>
                </c:pt>
                <c:pt idx="1369">
                  <c:v>191</c:v>
                </c:pt>
                <c:pt idx="1370">
                  <c:v>190.6</c:v>
                </c:pt>
                <c:pt idx="1371">
                  <c:v>190.1</c:v>
                </c:pt>
                <c:pt idx="1372">
                  <c:v>189.7</c:v>
                </c:pt>
                <c:pt idx="1373">
                  <c:v>189.3</c:v>
                </c:pt>
                <c:pt idx="1374">
                  <c:v>188.9</c:v>
                </c:pt>
                <c:pt idx="1375">
                  <c:v>188.5</c:v>
                </c:pt>
                <c:pt idx="1376">
                  <c:v>188</c:v>
                </c:pt>
                <c:pt idx="1377">
                  <c:v>187.6</c:v>
                </c:pt>
                <c:pt idx="1378">
                  <c:v>187.2</c:v>
                </c:pt>
                <c:pt idx="1379">
                  <c:v>186.8</c:v>
                </c:pt>
                <c:pt idx="1380">
                  <c:v>186.3</c:v>
                </c:pt>
                <c:pt idx="1381">
                  <c:v>185.9</c:v>
                </c:pt>
                <c:pt idx="1382">
                  <c:v>185.5</c:v>
                </c:pt>
                <c:pt idx="1383">
                  <c:v>185.1</c:v>
                </c:pt>
                <c:pt idx="1384">
                  <c:v>184.7</c:v>
                </c:pt>
                <c:pt idx="1385">
                  <c:v>184.3</c:v>
                </c:pt>
                <c:pt idx="1386">
                  <c:v>183.9</c:v>
                </c:pt>
                <c:pt idx="1387">
                  <c:v>183.5</c:v>
                </c:pt>
                <c:pt idx="1388">
                  <c:v>183.1</c:v>
                </c:pt>
                <c:pt idx="1389">
                  <c:v>182.7</c:v>
                </c:pt>
                <c:pt idx="1390">
                  <c:v>182.3</c:v>
                </c:pt>
                <c:pt idx="1391">
                  <c:v>181.9</c:v>
                </c:pt>
                <c:pt idx="1392">
                  <c:v>181.5</c:v>
                </c:pt>
                <c:pt idx="1393">
                  <c:v>181.1</c:v>
                </c:pt>
                <c:pt idx="1394">
                  <c:v>180.7</c:v>
                </c:pt>
                <c:pt idx="1395">
                  <c:v>180.3</c:v>
                </c:pt>
                <c:pt idx="1396">
                  <c:v>180</c:v>
                </c:pt>
                <c:pt idx="1397">
                  <c:v>179.6</c:v>
                </c:pt>
                <c:pt idx="1398">
                  <c:v>179.2</c:v>
                </c:pt>
                <c:pt idx="1399">
                  <c:v>178.8</c:v>
                </c:pt>
                <c:pt idx="1400">
                  <c:v>178.4</c:v>
                </c:pt>
                <c:pt idx="1401">
                  <c:v>178</c:v>
                </c:pt>
                <c:pt idx="1402">
                  <c:v>177.6</c:v>
                </c:pt>
                <c:pt idx="1403">
                  <c:v>177.2</c:v>
                </c:pt>
                <c:pt idx="1404">
                  <c:v>176.8</c:v>
                </c:pt>
                <c:pt idx="1405">
                  <c:v>176.4</c:v>
                </c:pt>
              </c:numCache>
            </c:numRef>
          </c:yVal>
          <c:smooth val="1"/>
          <c:extLst xmlns:c16r2="http://schemas.microsoft.com/office/drawing/2015/06/chart">
            <c:ext xmlns:c16="http://schemas.microsoft.com/office/drawing/2014/chart" uri="{C3380CC4-5D6E-409C-BE32-E72D297353CC}">
              <c16:uniqueId val="{00000001-8F11-A44B-8730-402E1A9567C2}"/>
            </c:ext>
          </c:extLst>
        </c:ser>
        <c:ser>
          <c:idx val="2"/>
          <c:order val="2"/>
          <c:tx>
            <c:strRef>
              <c:f>'Edited - T Proflile swapped'!$G$1</c:f>
              <c:strCache>
                <c:ptCount val="1"/>
                <c:pt idx="0">
                  <c:v>Temperature 3(°C)</c:v>
                </c:pt>
              </c:strCache>
            </c:strRef>
          </c:tx>
          <c:marker>
            <c:symbol val="none"/>
          </c:marker>
          <c:xVal>
            <c:numRef>
              <c:f>'Edited - T Proflile swapped'!$B$2:$B$1601</c:f>
              <c:numCache>
                <c:formatCode>General</c:formatCode>
                <c:ptCount val="1600"/>
                <c:pt idx="0">
                  <c:v>0</c:v>
                </c:pt>
                <c:pt idx="1">
                  <c:v>0.99999999999695888</c:v>
                </c:pt>
                <c:pt idx="2">
                  <c:v>0.99999999999695888</c:v>
                </c:pt>
                <c:pt idx="3">
                  <c:v>1.9999999999939178</c:v>
                </c:pt>
                <c:pt idx="4">
                  <c:v>1.9999999999939178</c:v>
                </c:pt>
                <c:pt idx="5">
                  <c:v>2.9999999999908766</c:v>
                </c:pt>
                <c:pt idx="6">
                  <c:v>2.9999999999908766</c:v>
                </c:pt>
                <c:pt idx="7">
                  <c:v>3.9999999999974278</c:v>
                </c:pt>
                <c:pt idx="8">
                  <c:v>3.9999999999974278</c:v>
                </c:pt>
                <c:pt idx="9">
                  <c:v>4.9999999999943867</c:v>
                </c:pt>
                <c:pt idx="10">
                  <c:v>4.9999999999943867</c:v>
                </c:pt>
                <c:pt idx="11">
                  <c:v>6.0000000000009379</c:v>
                </c:pt>
                <c:pt idx="12">
                  <c:v>6.0000000000009379</c:v>
                </c:pt>
                <c:pt idx="13">
                  <c:v>6.9999999999978968</c:v>
                </c:pt>
                <c:pt idx="14">
                  <c:v>6.9999999999978968</c:v>
                </c:pt>
                <c:pt idx="15">
                  <c:v>7.9999999999948557</c:v>
                </c:pt>
                <c:pt idx="16">
                  <c:v>7.9999999999948557</c:v>
                </c:pt>
                <c:pt idx="17">
                  <c:v>8.9999999999918145</c:v>
                </c:pt>
                <c:pt idx="18">
                  <c:v>8.9999999999918145</c:v>
                </c:pt>
                <c:pt idx="19">
                  <c:v>9.9999999999983658</c:v>
                </c:pt>
                <c:pt idx="20">
                  <c:v>9.9999999999983658</c:v>
                </c:pt>
                <c:pt idx="21">
                  <c:v>10.999999999995325</c:v>
                </c:pt>
                <c:pt idx="22">
                  <c:v>10.999999999995325</c:v>
                </c:pt>
                <c:pt idx="23">
                  <c:v>11.999999999992284</c:v>
                </c:pt>
                <c:pt idx="24">
                  <c:v>11.999999999992284</c:v>
                </c:pt>
                <c:pt idx="25">
                  <c:v>12.999999999998835</c:v>
                </c:pt>
                <c:pt idx="26">
                  <c:v>12.999999999998835</c:v>
                </c:pt>
                <c:pt idx="27">
                  <c:v>13.999999999995794</c:v>
                </c:pt>
                <c:pt idx="28">
                  <c:v>13.999999999995794</c:v>
                </c:pt>
                <c:pt idx="29">
                  <c:v>14.999999999992752</c:v>
                </c:pt>
                <c:pt idx="30">
                  <c:v>14.999999999992752</c:v>
                </c:pt>
                <c:pt idx="31">
                  <c:v>15.999999999989711</c:v>
                </c:pt>
                <c:pt idx="32">
                  <c:v>15.999999999989711</c:v>
                </c:pt>
                <c:pt idx="33">
                  <c:v>16.999999999996263</c:v>
                </c:pt>
                <c:pt idx="34">
                  <c:v>16.999999999996263</c:v>
                </c:pt>
                <c:pt idx="35">
                  <c:v>17.999999999993221</c:v>
                </c:pt>
                <c:pt idx="36">
                  <c:v>17.999999999993221</c:v>
                </c:pt>
                <c:pt idx="37">
                  <c:v>18.999999999999773</c:v>
                </c:pt>
                <c:pt idx="38">
                  <c:v>18.999999999999773</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87</c:v>
                </c:pt>
                <c:pt idx="56">
                  <c:v>27.999999999991587</c:v>
                </c:pt>
                <c:pt idx="57">
                  <c:v>28.999999999998138</c:v>
                </c:pt>
                <c:pt idx="58">
                  <c:v>28.999999999998138</c:v>
                </c:pt>
                <c:pt idx="59">
                  <c:v>29.999999999995097</c:v>
                </c:pt>
                <c:pt idx="60">
                  <c:v>29.999999999995097</c:v>
                </c:pt>
                <c:pt idx="61">
                  <c:v>30.999999999992056</c:v>
                </c:pt>
                <c:pt idx="62">
                  <c:v>30.999999999992056</c:v>
                </c:pt>
                <c:pt idx="63">
                  <c:v>31.999999999998607</c:v>
                </c:pt>
                <c:pt idx="64">
                  <c:v>31.999999999998607</c:v>
                </c:pt>
                <c:pt idx="65">
                  <c:v>32.999999999995566</c:v>
                </c:pt>
                <c:pt idx="66">
                  <c:v>32.999999999995566</c:v>
                </c:pt>
                <c:pt idx="67">
                  <c:v>33.999999999992525</c:v>
                </c:pt>
                <c:pt idx="68">
                  <c:v>33.999999999992525</c:v>
                </c:pt>
                <c:pt idx="69">
                  <c:v>34.999999999989484</c:v>
                </c:pt>
                <c:pt idx="70">
                  <c:v>34.999999999989484</c:v>
                </c:pt>
                <c:pt idx="71">
                  <c:v>35.999999999996035</c:v>
                </c:pt>
                <c:pt idx="72">
                  <c:v>35.999999999996035</c:v>
                </c:pt>
                <c:pt idx="73">
                  <c:v>36.999999999992994</c:v>
                </c:pt>
                <c:pt idx="74">
                  <c:v>36.999999999992994</c:v>
                </c:pt>
                <c:pt idx="75">
                  <c:v>37.999999999999545</c:v>
                </c:pt>
                <c:pt idx="76">
                  <c:v>37.999999999999545</c:v>
                </c:pt>
                <c:pt idx="77">
                  <c:v>38.999999999996504</c:v>
                </c:pt>
                <c:pt idx="78">
                  <c:v>38.999999999996504</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36</c:v>
                </c:pt>
                <c:pt idx="118">
                  <c:v>58.999999999993236</c:v>
                </c:pt>
                <c:pt idx="119">
                  <c:v>59.999999999990195</c:v>
                </c:pt>
                <c:pt idx="120">
                  <c:v>59.999999999990195</c:v>
                </c:pt>
                <c:pt idx="121">
                  <c:v>60.999999999996746</c:v>
                </c:pt>
                <c:pt idx="122">
                  <c:v>60.999999999996746</c:v>
                </c:pt>
                <c:pt idx="123">
                  <c:v>61.999999999993705</c:v>
                </c:pt>
                <c:pt idx="124">
                  <c:v>61.999999999993705</c:v>
                </c:pt>
                <c:pt idx="125">
                  <c:v>63.000000000000256</c:v>
                </c:pt>
                <c:pt idx="126">
                  <c:v>63.000000000000256</c:v>
                </c:pt>
                <c:pt idx="127">
                  <c:v>63.999999999997215</c:v>
                </c:pt>
                <c:pt idx="128">
                  <c:v>63.999999999997215</c:v>
                </c:pt>
                <c:pt idx="129">
                  <c:v>64.999999999994174</c:v>
                </c:pt>
                <c:pt idx="130">
                  <c:v>64.999999999994174</c:v>
                </c:pt>
                <c:pt idx="131">
                  <c:v>65.999999999991132</c:v>
                </c:pt>
                <c:pt idx="132">
                  <c:v>65.999999999991132</c:v>
                </c:pt>
                <c:pt idx="133">
                  <c:v>66.999999999997684</c:v>
                </c:pt>
                <c:pt idx="134">
                  <c:v>66.999999999997684</c:v>
                </c:pt>
                <c:pt idx="135">
                  <c:v>67.999999999994643</c:v>
                </c:pt>
                <c:pt idx="136">
                  <c:v>67.999999999994643</c:v>
                </c:pt>
                <c:pt idx="137">
                  <c:v>69.000000000001194</c:v>
                </c:pt>
                <c:pt idx="138">
                  <c:v>69.000000000001194</c:v>
                </c:pt>
                <c:pt idx="139">
                  <c:v>69.999999999998153</c:v>
                </c:pt>
                <c:pt idx="140">
                  <c:v>69.999999999998153</c:v>
                </c:pt>
                <c:pt idx="141">
                  <c:v>70.999999999995111</c:v>
                </c:pt>
                <c:pt idx="142">
                  <c:v>70.999999999995111</c:v>
                </c:pt>
                <c:pt idx="143">
                  <c:v>71.99999999999207</c:v>
                </c:pt>
                <c:pt idx="144">
                  <c:v>71.99999999999207</c:v>
                </c:pt>
                <c:pt idx="145">
                  <c:v>72.999999999989029</c:v>
                </c:pt>
                <c:pt idx="146">
                  <c:v>72.999999999989029</c:v>
                </c:pt>
                <c:pt idx="147">
                  <c:v>73.99999999999558</c:v>
                </c:pt>
                <c:pt idx="148">
                  <c:v>73.99999999999558</c:v>
                </c:pt>
                <c:pt idx="149">
                  <c:v>74.999999999992539</c:v>
                </c:pt>
                <c:pt idx="150">
                  <c:v>74.999999999992539</c:v>
                </c:pt>
                <c:pt idx="151">
                  <c:v>75.999999999999091</c:v>
                </c:pt>
                <c:pt idx="152">
                  <c:v>75.999999999999091</c:v>
                </c:pt>
                <c:pt idx="153">
                  <c:v>76.999999999996049</c:v>
                </c:pt>
                <c:pt idx="154">
                  <c:v>76.999999999996049</c:v>
                </c:pt>
                <c:pt idx="155">
                  <c:v>77.999999999993008</c:v>
                </c:pt>
                <c:pt idx="156">
                  <c:v>77.999999999993008</c:v>
                </c:pt>
                <c:pt idx="157">
                  <c:v>78.999999999989967</c:v>
                </c:pt>
                <c:pt idx="158">
                  <c:v>78.999999999989967</c:v>
                </c:pt>
                <c:pt idx="159">
                  <c:v>79.999999999996518</c:v>
                </c:pt>
                <c:pt idx="160">
                  <c:v>79.999999999996518</c:v>
                </c:pt>
                <c:pt idx="161">
                  <c:v>80.999999999993477</c:v>
                </c:pt>
                <c:pt idx="162">
                  <c:v>80.999999999993477</c:v>
                </c:pt>
                <c:pt idx="163">
                  <c:v>82.000000000000028</c:v>
                </c:pt>
                <c:pt idx="164">
                  <c:v>82.000000000000028</c:v>
                </c:pt>
                <c:pt idx="165">
                  <c:v>82.999999999996987</c:v>
                </c:pt>
                <c:pt idx="166">
                  <c:v>82.999999999996987</c:v>
                </c:pt>
                <c:pt idx="167">
                  <c:v>83.999999999993946</c:v>
                </c:pt>
                <c:pt idx="168">
                  <c:v>83.999999999993946</c:v>
                </c:pt>
                <c:pt idx="169">
                  <c:v>84.999999999990905</c:v>
                </c:pt>
                <c:pt idx="170">
                  <c:v>84.999999999990905</c:v>
                </c:pt>
                <c:pt idx="171">
                  <c:v>85.999999999997456</c:v>
                </c:pt>
                <c:pt idx="172">
                  <c:v>85.999999999997456</c:v>
                </c:pt>
                <c:pt idx="173">
                  <c:v>86.999999999994415</c:v>
                </c:pt>
                <c:pt idx="174">
                  <c:v>86.999999999994415</c:v>
                </c:pt>
                <c:pt idx="175">
                  <c:v>88.000000000000966</c:v>
                </c:pt>
                <c:pt idx="176">
                  <c:v>88.000000000000966</c:v>
                </c:pt>
                <c:pt idx="177">
                  <c:v>88.999999999997925</c:v>
                </c:pt>
                <c:pt idx="178">
                  <c:v>88.999999999997925</c:v>
                </c:pt>
                <c:pt idx="179">
                  <c:v>89.999999999994884</c:v>
                </c:pt>
                <c:pt idx="180">
                  <c:v>89.999999999994884</c:v>
                </c:pt>
                <c:pt idx="181">
                  <c:v>90.999999999991843</c:v>
                </c:pt>
                <c:pt idx="182">
                  <c:v>90.999999999991843</c:v>
                </c:pt>
                <c:pt idx="183">
                  <c:v>91.999999999988802</c:v>
                </c:pt>
                <c:pt idx="184">
                  <c:v>91.999999999988802</c:v>
                </c:pt>
                <c:pt idx="185">
                  <c:v>92.999999999995353</c:v>
                </c:pt>
                <c:pt idx="186">
                  <c:v>92.999999999995353</c:v>
                </c:pt>
                <c:pt idx="187">
                  <c:v>93.999999999992312</c:v>
                </c:pt>
                <c:pt idx="188">
                  <c:v>93.999999999992312</c:v>
                </c:pt>
                <c:pt idx="189">
                  <c:v>94.999999999998863</c:v>
                </c:pt>
                <c:pt idx="190">
                  <c:v>94.999999999998863</c:v>
                </c:pt>
                <c:pt idx="191">
                  <c:v>95.999999999995822</c:v>
                </c:pt>
                <c:pt idx="192">
                  <c:v>95.999999999995822</c:v>
                </c:pt>
                <c:pt idx="193">
                  <c:v>96.999999999992781</c:v>
                </c:pt>
                <c:pt idx="194">
                  <c:v>96.999999999992781</c:v>
                </c:pt>
                <c:pt idx="195">
                  <c:v>97.99999999998974</c:v>
                </c:pt>
                <c:pt idx="196">
                  <c:v>97.99999999998974</c:v>
                </c:pt>
                <c:pt idx="197">
                  <c:v>98.999999999996291</c:v>
                </c:pt>
                <c:pt idx="198">
                  <c:v>98.999999999996291</c:v>
                </c:pt>
                <c:pt idx="199">
                  <c:v>99.99999999999325</c:v>
                </c:pt>
                <c:pt idx="200">
                  <c:v>99.99999999999325</c:v>
                </c:pt>
                <c:pt idx="201">
                  <c:v>100.9999999999998</c:v>
                </c:pt>
                <c:pt idx="202">
                  <c:v>100.9999999999998</c:v>
                </c:pt>
                <c:pt idx="203">
                  <c:v>101.99999999999676</c:v>
                </c:pt>
                <c:pt idx="204">
                  <c:v>101.99999999999676</c:v>
                </c:pt>
                <c:pt idx="205">
                  <c:v>102.99999999999372</c:v>
                </c:pt>
                <c:pt idx="206">
                  <c:v>102.99999999999372</c:v>
                </c:pt>
                <c:pt idx="207">
                  <c:v>103.99999999999068</c:v>
                </c:pt>
                <c:pt idx="208">
                  <c:v>103.99999999999068</c:v>
                </c:pt>
                <c:pt idx="209">
                  <c:v>104.99999999999723</c:v>
                </c:pt>
                <c:pt idx="210">
                  <c:v>104.99999999999723</c:v>
                </c:pt>
                <c:pt idx="211">
                  <c:v>105.99999999999419</c:v>
                </c:pt>
                <c:pt idx="212">
                  <c:v>105.99999999999419</c:v>
                </c:pt>
                <c:pt idx="213">
                  <c:v>107.00000000000074</c:v>
                </c:pt>
                <c:pt idx="214">
                  <c:v>107.00000000000074</c:v>
                </c:pt>
                <c:pt idx="215">
                  <c:v>107.9999999999977</c:v>
                </c:pt>
                <c:pt idx="216">
                  <c:v>107.9999999999977</c:v>
                </c:pt>
                <c:pt idx="217">
                  <c:v>108.99999999999466</c:v>
                </c:pt>
                <c:pt idx="218">
                  <c:v>108.99999999999466</c:v>
                </c:pt>
                <c:pt idx="219">
                  <c:v>109.99999999999162</c:v>
                </c:pt>
                <c:pt idx="220">
                  <c:v>109.99999999999162</c:v>
                </c:pt>
                <c:pt idx="221">
                  <c:v>110.99999999999817</c:v>
                </c:pt>
                <c:pt idx="222">
                  <c:v>110.99999999999817</c:v>
                </c:pt>
                <c:pt idx="223">
                  <c:v>111.99999999999513</c:v>
                </c:pt>
                <c:pt idx="224">
                  <c:v>111.99999999999513</c:v>
                </c:pt>
                <c:pt idx="225">
                  <c:v>112.99999999999208</c:v>
                </c:pt>
                <c:pt idx="226">
                  <c:v>112.99999999999208</c:v>
                </c:pt>
                <c:pt idx="227">
                  <c:v>113.99999999999864</c:v>
                </c:pt>
                <c:pt idx="228">
                  <c:v>113.99999999999864</c:v>
                </c:pt>
                <c:pt idx="229">
                  <c:v>114.99999999999559</c:v>
                </c:pt>
                <c:pt idx="230">
                  <c:v>114.99999999999559</c:v>
                </c:pt>
                <c:pt idx="231">
                  <c:v>115.99999999999255</c:v>
                </c:pt>
                <c:pt idx="232">
                  <c:v>115.99999999999255</c:v>
                </c:pt>
                <c:pt idx="233">
                  <c:v>116.99999999998951</c:v>
                </c:pt>
                <c:pt idx="234">
                  <c:v>116.99999999998951</c:v>
                </c:pt>
                <c:pt idx="235">
                  <c:v>117.99999999999606</c:v>
                </c:pt>
                <c:pt idx="236">
                  <c:v>117.99999999999606</c:v>
                </c:pt>
                <c:pt idx="237">
                  <c:v>118.99999999999302</c:v>
                </c:pt>
                <c:pt idx="238">
                  <c:v>118.99999999999302</c:v>
                </c:pt>
                <c:pt idx="239">
                  <c:v>119.99999999999957</c:v>
                </c:pt>
                <c:pt idx="240">
                  <c:v>119.99999999999957</c:v>
                </c:pt>
                <c:pt idx="241">
                  <c:v>120.99999999999653</c:v>
                </c:pt>
                <c:pt idx="242">
                  <c:v>120.99999999999653</c:v>
                </c:pt>
                <c:pt idx="243">
                  <c:v>121.99999999999349</c:v>
                </c:pt>
                <c:pt idx="244">
                  <c:v>121.99999999999349</c:v>
                </c:pt>
                <c:pt idx="245">
                  <c:v>122.99999999999045</c:v>
                </c:pt>
                <c:pt idx="246">
                  <c:v>122.99999999999045</c:v>
                </c:pt>
                <c:pt idx="247">
                  <c:v>123.999999999997</c:v>
                </c:pt>
                <c:pt idx="248">
                  <c:v>123.999999999997</c:v>
                </c:pt>
                <c:pt idx="249">
                  <c:v>124.99999999999396</c:v>
                </c:pt>
                <c:pt idx="250">
                  <c:v>124.99999999999396</c:v>
                </c:pt>
                <c:pt idx="251">
                  <c:v>126.00000000000051</c:v>
                </c:pt>
                <c:pt idx="252">
                  <c:v>126.00000000000051</c:v>
                </c:pt>
                <c:pt idx="253">
                  <c:v>126.99999999999747</c:v>
                </c:pt>
                <c:pt idx="254">
                  <c:v>126.99999999999747</c:v>
                </c:pt>
                <c:pt idx="255">
                  <c:v>127.99999999999443</c:v>
                </c:pt>
                <c:pt idx="256">
                  <c:v>127.99999999999443</c:v>
                </c:pt>
                <c:pt idx="257">
                  <c:v>128.99999999999139</c:v>
                </c:pt>
                <c:pt idx="258">
                  <c:v>128.99999999999139</c:v>
                </c:pt>
                <c:pt idx="259">
                  <c:v>129.99999999999795</c:v>
                </c:pt>
                <c:pt idx="260">
                  <c:v>129.99999999999795</c:v>
                </c:pt>
                <c:pt idx="261">
                  <c:v>130.99999999999488</c:v>
                </c:pt>
                <c:pt idx="262">
                  <c:v>130.99999999999488</c:v>
                </c:pt>
                <c:pt idx="263">
                  <c:v>132.00000000000145</c:v>
                </c:pt>
                <c:pt idx="264">
                  <c:v>132.00000000000145</c:v>
                </c:pt>
                <c:pt idx="265">
                  <c:v>132.99999999999841</c:v>
                </c:pt>
                <c:pt idx="266">
                  <c:v>132.99999999999841</c:v>
                </c:pt>
                <c:pt idx="267">
                  <c:v>133.99999999999537</c:v>
                </c:pt>
                <c:pt idx="268">
                  <c:v>133.99999999999537</c:v>
                </c:pt>
                <c:pt idx="269">
                  <c:v>134.99999999999233</c:v>
                </c:pt>
                <c:pt idx="270">
                  <c:v>134.99999999999233</c:v>
                </c:pt>
                <c:pt idx="271">
                  <c:v>135.99999999998929</c:v>
                </c:pt>
                <c:pt idx="272">
                  <c:v>135.99999999998929</c:v>
                </c:pt>
                <c:pt idx="273">
                  <c:v>136.99999999999585</c:v>
                </c:pt>
                <c:pt idx="274">
                  <c:v>136.99999999999585</c:v>
                </c:pt>
                <c:pt idx="275">
                  <c:v>137.99999999999278</c:v>
                </c:pt>
                <c:pt idx="276">
                  <c:v>137.99999999999278</c:v>
                </c:pt>
                <c:pt idx="277">
                  <c:v>138.99999999999935</c:v>
                </c:pt>
                <c:pt idx="278">
                  <c:v>138.99999999999935</c:v>
                </c:pt>
                <c:pt idx="279">
                  <c:v>139.99999999999631</c:v>
                </c:pt>
                <c:pt idx="280">
                  <c:v>139.99999999999631</c:v>
                </c:pt>
                <c:pt idx="281">
                  <c:v>140.99999999999326</c:v>
                </c:pt>
                <c:pt idx="282">
                  <c:v>140.99999999999326</c:v>
                </c:pt>
                <c:pt idx="283">
                  <c:v>141.99999999999022</c:v>
                </c:pt>
                <c:pt idx="284">
                  <c:v>141.99999999999022</c:v>
                </c:pt>
                <c:pt idx="285">
                  <c:v>142.99999999999676</c:v>
                </c:pt>
                <c:pt idx="286">
                  <c:v>142.99999999999676</c:v>
                </c:pt>
                <c:pt idx="287">
                  <c:v>143.99999999999375</c:v>
                </c:pt>
                <c:pt idx="288">
                  <c:v>143.99999999999375</c:v>
                </c:pt>
                <c:pt idx="289">
                  <c:v>145.00000000000028</c:v>
                </c:pt>
                <c:pt idx="290">
                  <c:v>145.00000000000028</c:v>
                </c:pt>
                <c:pt idx="291">
                  <c:v>145.99999999999724</c:v>
                </c:pt>
                <c:pt idx="292">
                  <c:v>145.99999999999724</c:v>
                </c:pt>
                <c:pt idx="293">
                  <c:v>146.9999999999942</c:v>
                </c:pt>
                <c:pt idx="294">
                  <c:v>146.9999999999942</c:v>
                </c:pt>
                <c:pt idx="295">
                  <c:v>147.99999999999116</c:v>
                </c:pt>
                <c:pt idx="296">
                  <c:v>147.99999999999116</c:v>
                </c:pt>
                <c:pt idx="297">
                  <c:v>148.99999999999773</c:v>
                </c:pt>
                <c:pt idx="298">
                  <c:v>148.99999999999773</c:v>
                </c:pt>
                <c:pt idx="299">
                  <c:v>149.99999999999466</c:v>
                </c:pt>
                <c:pt idx="300">
                  <c:v>149.99999999999466</c:v>
                </c:pt>
                <c:pt idx="301">
                  <c:v>151.00000000000122</c:v>
                </c:pt>
                <c:pt idx="302">
                  <c:v>151.00000000000122</c:v>
                </c:pt>
                <c:pt idx="303">
                  <c:v>151.99999999999818</c:v>
                </c:pt>
                <c:pt idx="304">
                  <c:v>151.99999999999818</c:v>
                </c:pt>
                <c:pt idx="305">
                  <c:v>152.99999999999514</c:v>
                </c:pt>
                <c:pt idx="306">
                  <c:v>152.99999999999514</c:v>
                </c:pt>
                <c:pt idx="307">
                  <c:v>153.9999999999921</c:v>
                </c:pt>
                <c:pt idx="308">
                  <c:v>153.9999999999921</c:v>
                </c:pt>
                <c:pt idx="309">
                  <c:v>154.99999999998906</c:v>
                </c:pt>
                <c:pt idx="310">
                  <c:v>154.99999999998906</c:v>
                </c:pt>
                <c:pt idx="311">
                  <c:v>155.99999999999562</c:v>
                </c:pt>
                <c:pt idx="312">
                  <c:v>155.99999999999562</c:v>
                </c:pt>
                <c:pt idx="313">
                  <c:v>156.99999999999255</c:v>
                </c:pt>
                <c:pt idx="314">
                  <c:v>156.99999999999255</c:v>
                </c:pt>
                <c:pt idx="315">
                  <c:v>157.99999999999912</c:v>
                </c:pt>
                <c:pt idx="316">
                  <c:v>157.99999999999912</c:v>
                </c:pt>
                <c:pt idx="317">
                  <c:v>158.99999999999608</c:v>
                </c:pt>
                <c:pt idx="318">
                  <c:v>158.99999999999608</c:v>
                </c:pt>
                <c:pt idx="319">
                  <c:v>159.99999999999304</c:v>
                </c:pt>
                <c:pt idx="320">
                  <c:v>159.99999999999304</c:v>
                </c:pt>
                <c:pt idx="321">
                  <c:v>160.99999999999</c:v>
                </c:pt>
                <c:pt idx="322">
                  <c:v>160.99999999999</c:v>
                </c:pt>
                <c:pt idx="323">
                  <c:v>161.99999999999653</c:v>
                </c:pt>
                <c:pt idx="324">
                  <c:v>161.99999999999653</c:v>
                </c:pt>
                <c:pt idx="325">
                  <c:v>162.99999999999352</c:v>
                </c:pt>
                <c:pt idx="326">
                  <c:v>162.99999999999352</c:v>
                </c:pt>
                <c:pt idx="327">
                  <c:v>164.00000000000006</c:v>
                </c:pt>
                <c:pt idx="328">
                  <c:v>164.00000000000006</c:v>
                </c:pt>
                <c:pt idx="329">
                  <c:v>164.99999999999702</c:v>
                </c:pt>
                <c:pt idx="330">
                  <c:v>164.99999999999702</c:v>
                </c:pt>
                <c:pt idx="331">
                  <c:v>165.99999999999397</c:v>
                </c:pt>
                <c:pt idx="332">
                  <c:v>165.99999999999397</c:v>
                </c:pt>
                <c:pt idx="333">
                  <c:v>166.99999999999093</c:v>
                </c:pt>
                <c:pt idx="334">
                  <c:v>166.99999999999093</c:v>
                </c:pt>
                <c:pt idx="335">
                  <c:v>167.9999999999975</c:v>
                </c:pt>
                <c:pt idx="336">
                  <c:v>167.9999999999975</c:v>
                </c:pt>
                <c:pt idx="337">
                  <c:v>168.99999999999443</c:v>
                </c:pt>
                <c:pt idx="338">
                  <c:v>168.99999999999443</c:v>
                </c:pt>
                <c:pt idx="339">
                  <c:v>170.00000000000099</c:v>
                </c:pt>
                <c:pt idx="340">
                  <c:v>170.00000000000099</c:v>
                </c:pt>
                <c:pt idx="341">
                  <c:v>170.99999999999795</c:v>
                </c:pt>
                <c:pt idx="342">
                  <c:v>170.99999999999795</c:v>
                </c:pt>
                <c:pt idx="343">
                  <c:v>171.99999999999491</c:v>
                </c:pt>
                <c:pt idx="344">
                  <c:v>171.99999999999491</c:v>
                </c:pt>
                <c:pt idx="345">
                  <c:v>172.99999999999187</c:v>
                </c:pt>
                <c:pt idx="346">
                  <c:v>172.99999999999187</c:v>
                </c:pt>
                <c:pt idx="347">
                  <c:v>173.99999999999841</c:v>
                </c:pt>
                <c:pt idx="348">
                  <c:v>173.99999999999841</c:v>
                </c:pt>
                <c:pt idx="349">
                  <c:v>174.9999999999954</c:v>
                </c:pt>
                <c:pt idx="350">
                  <c:v>174.9999999999954</c:v>
                </c:pt>
                <c:pt idx="351">
                  <c:v>175.99999999999233</c:v>
                </c:pt>
                <c:pt idx="352">
                  <c:v>175.99999999999233</c:v>
                </c:pt>
                <c:pt idx="353">
                  <c:v>176.99999999999889</c:v>
                </c:pt>
                <c:pt idx="354">
                  <c:v>176.99999999999889</c:v>
                </c:pt>
                <c:pt idx="355">
                  <c:v>177.99999999999585</c:v>
                </c:pt>
                <c:pt idx="356">
                  <c:v>177.99999999999585</c:v>
                </c:pt>
                <c:pt idx="357">
                  <c:v>178.99999999999281</c:v>
                </c:pt>
                <c:pt idx="358">
                  <c:v>178.99999999999281</c:v>
                </c:pt>
                <c:pt idx="359">
                  <c:v>179.99999999998977</c:v>
                </c:pt>
                <c:pt idx="360">
                  <c:v>179.99999999998977</c:v>
                </c:pt>
                <c:pt idx="361">
                  <c:v>180.99999999999631</c:v>
                </c:pt>
                <c:pt idx="362">
                  <c:v>180.99999999999631</c:v>
                </c:pt>
                <c:pt idx="363">
                  <c:v>181.99999999999329</c:v>
                </c:pt>
                <c:pt idx="364">
                  <c:v>181.99999999999329</c:v>
                </c:pt>
                <c:pt idx="365">
                  <c:v>182.99999999999983</c:v>
                </c:pt>
                <c:pt idx="366">
                  <c:v>182.99999999999983</c:v>
                </c:pt>
                <c:pt idx="367">
                  <c:v>183.99999999999679</c:v>
                </c:pt>
                <c:pt idx="368">
                  <c:v>183.99999999999679</c:v>
                </c:pt>
                <c:pt idx="369">
                  <c:v>184.99999999999375</c:v>
                </c:pt>
                <c:pt idx="370">
                  <c:v>184.99999999999375</c:v>
                </c:pt>
                <c:pt idx="371">
                  <c:v>185.99999999999071</c:v>
                </c:pt>
                <c:pt idx="372">
                  <c:v>185.99999999999071</c:v>
                </c:pt>
                <c:pt idx="373">
                  <c:v>186.99999999999727</c:v>
                </c:pt>
                <c:pt idx="374">
                  <c:v>186.99999999999727</c:v>
                </c:pt>
                <c:pt idx="375">
                  <c:v>187.9999999999942</c:v>
                </c:pt>
                <c:pt idx="376">
                  <c:v>187.9999999999942</c:v>
                </c:pt>
                <c:pt idx="377">
                  <c:v>189.00000000000077</c:v>
                </c:pt>
                <c:pt idx="378">
                  <c:v>189.00000000000077</c:v>
                </c:pt>
                <c:pt idx="379">
                  <c:v>189.99999999999773</c:v>
                </c:pt>
                <c:pt idx="380">
                  <c:v>189.99999999999773</c:v>
                </c:pt>
                <c:pt idx="381">
                  <c:v>190.99999999999469</c:v>
                </c:pt>
                <c:pt idx="382">
                  <c:v>190.99999999999469</c:v>
                </c:pt>
                <c:pt idx="383">
                  <c:v>191.99999999999164</c:v>
                </c:pt>
                <c:pt idx="384">
                  <c:v>191.99999999999164</c:v>
                </c:pt>
                <c:pt idx="385">
                  <c:v>192.99999999999818</c:v>
                </c:pt>
                <c:pt idx="386">
                  <c:v>192.99999999999818</c:v>
                </c:pt>
                <c:pt idx="387">
                  <c:v>193.99999999999517</c:v>
                </c:pt>
                <c:pt idx="388">
                  <c:v>193.99999999999517</c:v>
                </c:pt>
                <c:pt idx="389">
                  <c:v>194.9999999999921</c:v>
                </c:pt>
                <c:pt idx="390">
                  <c:v>194.9999999999921</c:v>
                </c:pt>
                <c:pt idx="391">
                  <c:v>195.99999999999866</c:v>
                </c:pt>
                <c:pt idx="392">
                  <c:v>195.99999999999866</c:v>
                </c:pt>
                <c:pt idx="393">
                  <c:v>196.99999999999562</c:v>
                </c:pt>
                <c:pt idx="394">
                  <c:v>196.99999999999562</c:v>
                </c:pt>
                <c:pt idx="395">
                  <c:v>197.99999999999258</c:v>
                </c:pt>
                <c:pt idx="396">
                  <c:v>197.99999999999258</c:v>
                </c:pt>
                <c:pt idx="397">
                  <c:v>198.99999999998954</c:v>
                </c:pt>
                <c:pt idx="398">
                  <c:v>198.99999999998954</c:v>
                </c:pt>
                <c:pt idx="399">
                  <c:v>199.99999999999608</c:v>
                </c:pt>
                <c:pt idx="400">
                  <c:v>199.99999999999608</c:v>
                </c:pt>
                <c:pt idx="401">
                  <c:v>200.99999999999307</c:v>
                </c:pt>
                <c:pt idx="402">
                  <c:v>200.99999999999307</c:v>
                </c:pt>
                <c:pt idx="403">
                  <c:v>201.9999999999996</c:v>
                </c:pt>
                <c:pt idx="404">
                  <c:v>201.9999999999996</c:v>
                </c:pt>
                <c:pt idx="405">
                  <c:v>202.99999999999656</c:v>
                </c:pt>
                <c:pt idx="406">
                  <c:v>202.99999999999656</c:v>
                </c:pt>
                <c:pt idx="407">
                  <c:v>203.99999999999352</c:v>
                </c:pt>
                <c:pt idx="408">
                  <c:v>203.99999999999352</c:v>
                </c:pt>
                <c:pt idx="409">
                  <c:v>204.99999999999048</c:v>
                </c:pt>
                <c:pt idx="410">
                  <c:v>204.99999999999048</c:v>
                </c:pt>
                <c:pt idx="411">
                  <c:v>205.99999999999704</c:v>
                </c:pt>
                <c:pt idx="412">
                  <c:v>205.99999999999704</c:v>
                </c:pt>
                <c:pt idx="413">
                  <c:v>206.99999999999397</c:v>
                </c:pt>
                <c:pt idx="414">
                  <c:v>206.99999999999397</c:v>
                </c:pt>
                <c:pt idx="415">
                  <c:v>208.00000000000054</c:v>
                </c:pt>
                <c:pt idx="416">
                  <c:v>208.00000000000054</c:v>
                </c:pt>
                <c:pt idx="417">
                  <c:v>208.9999999999975</c:v>
                </c:pt>
                <c:pt idx="418">
                  <c:v>208.9999999999975</c:v>
                </c:pt>
                <c:pt idx="419">
                  <c:v>209.99999999999446</c:v>
                </c:pt>
                <c:pt idx="420">
                  <c:v>209.99999999999446</c:v>
                </c:pt>
                <c:pt idx="421">
                  <c:v>210.99999999999142</c:v>
                </c:pt>
                <c:pt idx="422">
                  <c:v>210.99999999999142</c:v>
                </c:pt>
                <c:pt idx="423">
                  <c:v>211.99999999999795</c:v>
                </c:pt>
                <c:pt idx="424">
                  <c:v>211.99999999999795</c:v>
                </c:pt>
                <c:pt idx="425">
                  <c:v>212.99999999999494</c:v>
                </c:pt>
                <c:pt idx="426">
                  <c:v>212.99999999999494</c:v>
                </c:pt>
                <c:pt idx="427">
                  <c:v>213.99999999999187</c:v>
                </c:pt>
                <c:pt idx="428">
                  <c:v>213.99999999999187</c:v>
                </c:pt>
                <c:pt idx="429">
                  <c:v>214.99999999999844</c:v>
                </c:pt>
                <c:pt idx="430">
                  <c:v>214.99999999999844</c:v>
                </c:pt>
                <c:pt idx="431">
                  <c:v>215.9999999999954</c:v>
                </c:pt>
                <c:pt idx="432">
                  <c:v>215.9999999999954</c:v>
                </c:pt>
                <c:pt idx="433">
                  <c:v>216.99999999999235</c:v>
                </c:pt>
                <c:pt idx="434">
                  <c:v>216.99999999999235</c:v>
                </c:pt>
                <c:pt idx="435">
                  <c:v>217.99999999998931</c:v>
                </c:pt>
                <c:pt idx="436">
                  <c:v>217.99999999998931</c:v>
                </c:pt>
                <c:pt idx="437">
                  <c:v>218.99999999999585</c:v>
                </c:pt>
                <c:pt idx="438">
                  <c:v>218.99999999999585</c:v>
                </c:pt>
                <c:pt idx="439">
                  <c:v>219.99999999999284</c:v>
                </c:pt>
                <c:pt idx="440">
                  <c:v>219.99999999999284</c:v>
                </c:pt>
                <c:pt idx="441">
                  <c:v>220.99999999999937</c:v>
                </c:pt>
                <c:pt idx="442">
                  <c:v>220.99999999999937</c:v>
                </c:pt>
                <c:pt idx="443">
                  <c:v>221.99999999999633</c:v>
                </c:pt>
                <c:pt idx="444">
                  <c:v>221.99999999999633</c:v>
                </c:pt>
                <c:pt idx="445">
                  <c:v>222.99999999999329</c:v>
                </c:pt>
                <c:pt idx="446">
                  <c:v>222.99999999999329</c:v>
                </c:pt>
                <c:pt idx="447">
                  <c:v>223.99999999999025</c:v>
                </c:pt>
                <c:pt idx="448">
                  <c:v>223.99999999999025</c:v>
                </c:pt>
                <c:pt idx="449">
                  <c:v>224.99999999999682</c:v>
                </c:pt>
                <c:pt idx="450">
                  <c:v>224.99999999999682</c:v>
                </c:pt>
                <c:pt idx="451">
                  <c:v>225.99999999999375</c:v>
                </c:pt>
                <c:pt idx="452">
                  <c:v>225.99999999999375</c:v>
                </c:pt>
                <c:pt idx="453">
                  <c:v>227.00000000000031</c:v>
                </c:pt>
                <c:pt idx="454">
                  <c:v>227.00000000000031</c:v>
                </c:pt>
                <c:pt idx="455">
                  <c:v>227.99999999999727</c:v>
                </c:pt>
                <c:pt idx="456">
                  <c:v>227.99999999999727</c:v>
                </c:pt>
                <c:pt idx="457">
                  <c:v>228.99999999999423</c:v>
                </c:pt>
                <c:pt idx="458">
                  <c:v>228.99999999999423</c:v>
                </c:pt>
                <c:pt idx="459">
                  <c:v>229.99999999999119</c:v>
                </c:pt>
                <c:pt idx="460">
                  <c:v>229.99999999999119</c:v>
                </c:pt>
                <c:pt idx="461">
                  <c:v>230.99999999999773</c:v>
                </c:pt>
                <c:pt idx="462">
                  <c:v>230.99999999999773</c:v>
                </c:pt>
                <c:pt idx="463">
                  <c:v>231.99999999999471</c:v>
                </c:pt>
                <c:pt idx="464">
                  <c:v>231.99999999999471</c:v>
                </c:pt>
                <c:pt idx="465">
                  <c:v>233.00000000000125</c:v>
                </c:pt>
                <c:pt idx="466">
                  <c:v>233.00000000000125</c:v>
                </c:pt>
                <c:pt idx="467">
                  <c:v>233.99999999999821</c:v>
                </c:pt>
                <c:pt idx="468">
                  <c:v>233.99999999999821</c:v>
                </c:pt>
                <c:pt idx="469">
                  <c:v>234.99999999999517</c:v>
                </c:pt>
                <c:pt idx="470">
                  <c:v>234.99999999999517</c:v>
                </c:pt>
                <c:pt idx="471">
                  <c:v>235.99999999999213</c:v>
                </c:pt>
                <c:pt idx="472">
                  <c:v>235.99999999999213</c:v>
                </c:pt>
                <c:pt idx="473">
                  <c:v>236.99999999998909</c:v>
                </c:pt>
                <c:pt idx="474">
                  <c:v>236.99999999998909</c:v>
                </c:pt>
                <c:pt idx="475">
                  <c:v>237.99999999999562</c:v>
                </c:pt>
                <c:pt idx="476">
                  <c:v>237.99999999999562</c:v>
                </c:pt>
                <c:pt idx="477">
                  <c:v>238.99999999999261</c:v>
                </c:pt>
                <c:pt idx="478">
                  <c:v>238.99999999999261</c:v>
                </c:pt>
                <c:pt idx="479">
                  <c:v>239.99999999999915</c:v>
                </c:pt>
                <c:pt idx="480">
                  <c:v>239.99999999999915</c:v>
                </c:pt>
                <c:pt idx="481">
                  <c:v>240.99999999999611</c:v>
                </c:pt>
                <c:pt idx="482">
                  <c:v>240.99999999999611</c:v>
                </c:pt>
                <c:pt idx="483">
                  <c:v>241.99999999999307</c:v>
                </c:pt>
                <c:pt idx="484">
                  <c:v>241.99999999999307</c:v>
                </c:pt>
                <c:pt idx="485">
                  <c:v>242.99999999999002</c:v>
                </c:pt>
                <c:pt idx="486">
                  <c:v>242.99999999999002</c:v>
                </c:pt>
                <c:pt idx="487">
                  <c:v>243.99999999999659</c:v>
                </c:pt>
                <c:pt idx="488">
                  <c:v>243.99999999999659</c:v>
                </c:pt>
                <c:pt idx="489">
                  <c:v>244.99999999999352</c:v>
                </c:pt>
                <c:pt idx="490">
                  <c:v>244.99999999999352</c:v>
                </c:pt>
                <c:pt idx="491">
                  <c:v>246.00000000000009</c:v>
                </c:pt>
                <c:pt idx="492">
                  <c:v>246.00000000000009</c:v>
                </c:pt>
                <c:pt idx="493">
                  <c:v>246.99999999999704</c:v>
                </c:pt>
                <c:pt idx="494">
                  <c:v>246.99999999999704</c:v>
                </c:pt>
                <c:pt idx="495">
                  <c:v>247.999999999994</c:v>
                </c:pt>
                <c:pt idx="496">
                  <c:v>247.999999999994</c:v>
                </c:pt>
                <c:pt idx="497">
                  <c:v>248.99999999999096</c:v>
                </c:pt>
                <c:pt idx="498">
                  <c:v>248.99999999999096</c:v>
                </c:pt>
                <c:pt idx="499">
                  <c:v>249.9999999999975</c:v>
                </c:pt>
                <c:pt idx="500">
                  <c:v>249.9999999999975</c:v>
                </c:pt>
                <c:pt idx="501">
                  <c:v>250.99999999999449</c:v>
                </c:pt>
                <c:pt idx="502">
                  <c:v>250.99999999999449</c:v>
                </c:pt>
                <c:pt idx="503">
                  <c:v>252.00000000000102</c:v>
                </c:pt>
                <c:pt idx="504">
                  <c:v>252.00000000000102</c:v>
                </c:pt>
                <c:pt idx="505">
                  <c:v>252.99999999999798</c:v>
                </c:pt>
                <c:pt idx="506">
                  <c:v>252.99999999999798</c:v>
                </c:pt>
                <c:pt idx="507">
                  <c:v>253.99999999999494</c:v>
                </c:pt>
                <c:pt idx="508">
                  <c:v>253.99999999999494</c:v>
                </c:pt>
                <c:pt idx="509">
                  <c:v>254.9999999999919</c:v>
                </c:pt>
                <c:pt idx="510">
                  <c:v>254.9999999999919</c:v>
                </c:pt>
                <c:pt idx="511">
                  <c:v>255.99999999998886</c:v>
                </c:pt>
                <c:pt idx="512">
                  <c:v>255.99999999998886</c:v>
                </c:pt>
                <c:pt idx="513">
                  <c:v>256.9999999999954</c:v>
                </c:pt>
                <c:pt idx="514">
                  <c:v>256.9999999999954</c:v>
                </c:pt>
                <c:pt idx="515">
                  <c:v>257.99999999999238</c:v>
                </c:pt>
                <c:pt idx="516">
                  <c:v>257.99999999999238</c:v>
                </c:pt>
                <c:pt idx="517">
                  <c:v>258.99999999999892</c:v>
                </c:pt>
                <c:pt idx="518">
                  <c:v>258.99999999999892</c:v>
                </c:pt>
                <c:pt idx="519">
                  <c:v>259.99999999999591</c:v>
                </c:pt>
                <c:pt idx="520">
                  <c:v>259.99999999999591</c:v>
                </c:pt>
                <c:pt idx="521">
                  <c:v>260.99999999999284</c:v>
                </c:pt>
                <c:pt idx="522">
                  <c:v>260.99999999999284</c:v>
                </c:pt>
                <c:pt idx="523">
                  <c:v>261.99999999998977</c:v>
                </c:pt>
                <c:pt idx="524">
                  <c:v>261.99999999998977</c:v>
                </c:pt>
                <c:pt idx="525">
                  <c:v>262.99999999999636</c:v>
                </c:pt>
                <c:pt idx="526">
                  <c:v>262.99999999999636</c:v>
                </c:pt>
                <c:pt idx="527">
                  <c:v>263.99999999999329</c:v>
                </c:pt>
                <c:pt idx="528">
                  <c:v>263.99999999999329</c:v>
                </c:pt>
                <c:pt idx="529">
                  <c:v>264.99999999999989</c:v>
                </c:pt>
                <c:pt idx="530">
                  <c:v>264.99999999999989</c:v>
                </c:pt>
                <c:pt idx="531">
                  <c:v>265.99999999999682</c:v>
                </c:pt>
                <c:pt idx="532">
                  <c:v>265.99999999999682</c:v>
                </c:pt>
                <c:pt idx="533">
                  <c:v>266.99999999999375</c:v>
                </c:pt>
                <c:pt idx="534">
                  <c:v>266.99999999999375</c:v>
                </c:pt>
                <c:pt idx="535">
                  <c:v>267.99999999999073</c:v>
                </c:pt>
                <c:pt idx="536">
                  <c:v>267.99999999999073</c:v>
                </c:pt>
                <c:pt idx="537">
                  <c:v>268.99999999999727</c:v>
                </c:pt>
                <c:pt idx="538">
                  <c:v>268.99999999999727</c:v>
                </c:pt>
                <c:pt idx="539">
                  <c:v>269.99999999999426</c:v>
                </c:pt>
                <c:pt idx="540">
                  <c:v>269.99999999999426</c:v>
                </c:pt>
                <c:pt idx="541">
                  <c:v>271.0000000000008</c:v>
                </c:pt>
                <c:pt idx="542">
                  <c:v>271.0000000000008</c:v>
                </c:pt>
                <c:pt idx="543">
                  <c:v>271.99999999999773</c:v>
                </c:pt>
                <c:pt idx="544">
                  <c:v>271.99999999999773</c:v>
                </c:pt>
                <c:pt idx="545">
                  <c:v>272.99999999999471</c:v>
                </c:pt>
                <c:pt idx="546">
                  <c:v>272.99999999999471</c:v>
                </c:pt>
                <c:pt idx="547">
                  <c:v>273.9999999999917</c:v>
                </c:pt>
                <c:pt idx="548">
                  <c:v>273.9999999999917</c:v>
                </c:pt>
                <c:pt idx="549">
                  <c:v>274.99999999998863</c:v>
                </c:pt>
                <c:pt idx="550">
                  <c:v>274.99999999998863</c:v>
                </c:pt>
                <c:pt idx="551">
                  <c:v>275.99999999999517</c:v>
                </c:pt>
                <c:pt idx="552">
                  <c:v>275.99999999999517</c:v>
                </c:pt>
                <c:pt idx="553">
                  <c:v>276.99999999999216</c:v>
                </c:pt>
                <c:pt idx="554">
                  <c:v>276.99999999999216</c:v>
                </c:pt>
                <c:pt idx="555">
                  <c:v>277.99999999999869</c:v>
                </c:pt>
                <c:pt idx="556">
                  <c:v>277.99999999999869</c:v>
                </c:pt>
                <c:pt idx="557">
                  <c:v>278.99999999999568</c:v>
                </c:pt>
                <c:pt idx="558">
                  <c:v>278.99999999999568</c:v>
                </c:pt>
                <c:pt idx="559">
                  <c:v>279.99999999999261</c:v>
                </c:pt>
                <c:pt idx="560">
                  <c:v>279.99999999999261</c:v>
                </c:pt>
                <c:pt idx="561">
                  <c:v>280.99999999998954</c:v>
                </c:pt>
                <c:pt idx="562">
                  <c:v>280.99999999998954</c:v>
                </c:pt>
                <c:pt idx="563">
                  <c:v>281.99999999999613</c:v>
                </c:pt>
                <c:pt idx="564">
                  <c:v>281.99999999999613</c:v>
                </c:pt>
                <c:pt idx="565">
                  <c:v>282.99999999999307</c:v>
                </c:pt>
                <c:pt idx="566">
                  <c:v>282.99999999999307</c:v>
                </c:pt>
                <c:pt idx="567">
                  <c:v>283.99999999999966</c:v>
                </c:pt>
                <c:pt idx="568">
                  <c:v>283.99999999999966</c:v>
                </c:pt>
                <c:pt idx="569">
                  <c:v>284.99999999999659</c:v>
                </c:pt>
                <c:pt idx="570">
                  <c:v>284.99999999999659</c:v>
                </c:pt>
                <c:pt idx="571">
                  <c:v>285.99999999999352</c:v>
                </c:pt>
                <c:pt idx="572">
                  <c:v>285.99999999999352</c:v>
                </c:pt>
                <c:pt idx="573">
                  <c:v>286.99999999999051</c:v>
                </c:pt>
                <c:pt idx="574">
                  <c:v>286.99999999999051</c:v>
                </c:pt>
                <c:pt idx="575">
                  <c:v>287.99999999999704</c:v>
                </c:pt>
                <c:pt idx="576">
                  <c:v>287.99999999999704</c:v>
                </c:pt>
                <c:pt idx="577">
                  <c:v>288.99999999999403</c:v>
                </c:pt>
                <c:pt idx="578">
                  <c:v>288.99999999999403</c:v>
                </c:pt>
                <c:pt idx="579">
                  <c:v>290.00000000000057</c:v>
                </c:pt>
                <c:pt idx="580">
                  <c:v>290.00000000000057</c:v>
                </c:pt>
                <c:pt idx="581">
                  <c:v>290.9999999999975</c:v>
                </c:pt>
                <c:pt idx="582">
                  <c:v>290.9999999999975</c:v>
                </c:pt>
                <c:pt idx="583">
                  <c:v>291.99999999999449</c:v>
                </c:pt>
                <c:pt idx="584">
                  <c:v>291.99999999999449</c:v>
                </c:pt>
                <c:pt idx="585">
                  <c:v>292.99999999999147</c:v>
                </c:pt>
                <c:pt idx="586">
                  <c:v>292.99999999999147</c:v>
                </c:pt>
                <c:pt idx="587">
                  <c:v>293.99999999999801</c:v>
                </c:pt>
                <c:pt idx="588">
                  <c:v>293.99999999999801</c:v>
                </c:pt>
                <c:pt idx="589">
                  <c:v>294.99999999999494</c:v>
                </c:pt>
                <c:pt idx="590">
                  <c:v>294.99999999999494</c:v>
                </c:pt>
                <c:pt idx="591">
                  <c:v>296.00000000000148</c:v>
                </c:pt>
                <c:pt idx="592">
                  <c:v>296.00000000000148</c:v>
                </c:pt>
                <c:pt idx="593">
                  <c:v>296.99999999999847</c:v>
                </c:pt>
                <c:pt idx="594">
                  <c:v>296.99999999999847</c:v>
                </c:pt>
                <c:pt idx="595">
                  <c:v>297.99999999999545</c:v>
                </c:pt>
                <c:pt idx="596">
                  <c:v>297.99999999999545</c:v>
                </c:pt>
                <c:pt idx="597">
                  <c:v>298.99999999999238</c:v>
                </c:pt>
                <c:pt idx="598">
                  <c:v>298.99999999999238</c:v>
                </c:pt>
                <c:pt idx="599">
                  <c:v>299.99999999998931</c:v>
                </c:pt>
                <c:pt idx="600">
                  <c:v>299.99999999998931</c:v>
                </c:pt>
                <c:pt idx="601">
                  <c:v>300.99999999999591</c:v>
                </c:pt>
                <c:pt idx="602">
                  <c:v>300.99999999999591</c:v>
                </c:pt>
                <c:pt idx="603">
                  <c:v>301.99999999999284</c:v>
                </c:pt>
                <c:pt idx="604">
                  <c:v>301.99999999999284</c:v>
                </c:pt>
                <c:pt idx="605">
                  <c:v>302.99999999999943</c:v>
                </c:pt>
                <c:pt idx="606">
                  <c:v>302.99999999999943</c:v>
                </c:pt>
                <c:pt idx="607">
                  <c:v>303.99999999999636</c:v>
                </c:pt>
                <c:pt idx="608">
                  <c:v>303.99999999999636</c:v>
                </c:pt>
                <c:pt idx="609">
                  <c:v>304.99999999999329</c:v>
                </c:pt>
                <c:pt idx="610">
                  <c:v>304.99999999999329</c:v>
                </c:pt>
                <c:pt idx="611">
                  <c:v>305.99999999999028</c:v>
                </c:pt>
                <c:pt idx="612">
                  <c:v>305.99999999999028</c:v>
                </c:pt>
                <c:pt idx="613">
                  <c:v>306.99999999999682</c:v>
                </c:pt>
                <c:pt idx="614">
                  <c:v>306.99999999999682</c:v>
                </c:pt>
                <c:pt idx="615">
                  <c:v>307.9999999999938</c:v>
                </c:pt>
                <c:pt idx="616">
                  <c:v>307.9999999999938</c:v>
                </c:pt>
                <c:pt idx="617">
                  <c:v>309.00000000000034</c:v>
                </c:pt>
                <c:pt idx="618">
                  <c:v>309.00000000000034</c:v>
                </c:pt>
                <c:pt idx="619">
                  <c:v>309.99999999999727</c:v>
                </c:pt>
                <c:pt idx="620">
                  <c:v>309.99999999999727</c:v>
                </c:pt>
                <c:pt idx="621">
                  <c:v>310.99999999999426</c:v>
                </c:pt>
                <c:pt idx="622">
                  <c:v>310.99999999999426</c:v>
                </c:pt>
                <c:pt idx="623">
                  <c:v>311.99999999999125</c:v>
                </c:pt>
                <c:pt idx="624">
                  <c:v>311.99999999999125</c:v>
                </c:pt>
                <c:pt idx="625">
                  <c:v>312.99999999999778</c:v>
                </c:pt>
                <c:pt idx="626">
                  <c:v>312.99999999999778</c:v>
                </c:pt>
                <c:pt idx="627">
                  <c:v>313.99999999999471</c:v>
                </c:pt>
                <c:pt idx="628">
                  <c:v>313.99999999999471</c:v>
                </c:pt>
                <c:pt idx="629">
                  <c:v>315.00000000000125</c:v>
                </c:pt>
                <c:pt idx="630">
                  <c:v>315.00000000000125</c:v>
                </c:pt>
                <c:pt idx="631">
                  <c:v>315.99999999999824</c:v>
                </c:pt>
                <c:pt idx="632">
                  <c:v>315.99999999999824</c:v>
                </c:pt>
                <c:pt idx="633">
                  <c:v>316.99999999999523</c:v>
                </c:pt>
                <c:pt idx="634">
                  <c:v>316.99999999999523</c:v>
                </c:pt>
                <c:pt idx="635">
                  <c:v>317.99999999999216</c:v>
                </c:pt>
                <c:pt idx="636">
                  <c:v>317.99999999999216</c:v>
                </c:pt>
                <c:pt idx="637">
                  <c:v>318.99999999998909</c:v>
                </c:pt>
                <c:pt idx="638">
                  <c:v>318.99999999998909</c:v>
                </c:pt>
                <c:pt idx="639">
                  <c:v>319.99999999999568</c:v>
                </c:pt>
                <c:pt idx="640">
                  <c:v>319.99999999999568</c:v>
                </c:pt>
                <c:pt idx="641">
                  <c:v>320.99999999999261</c:v>
                </c:pt>
                <c:pt idx="642">
                  <c:v>320.99999999999261</c:v>
                </c:pt>
                <c:pt idx="643">
                  <c:v>321.9999999999992</c:v>
                </c:pt>
                <c:pt idx="644">
                  <c:v>321.9999999999992</c:v>
                </c:pt>
                <c:pt idx="645">
                  <c:v>322.99999999999613</c:v>
                </c:pt>
                <c:pt idx="646">
                  <c:v>322.99999999999613</c:v>
                </c:pt>
                <c:pt idx="647">
                  <c:v>323.99999999999307</c:v>
                </c:pt>
                <c:pt idx="648">
                  <c:v>323.99999999999307</c:v>
                </c:pt>
                <c:pt idx="649">
                  <c:v>324.99999999999005</c:v>
                </c:pt>
                <c:pt idx="650">
                  <c:v>324.99999999999005</c:v>
                </c:pt>
                <c:pt idx="651">
                  <c:v>325.99999999999659</c:v>
                </c:pt>
                <c:pt idx="652">
                  <c:v>325.99999999999659</c:v>
                </c:pt>
                <c:pt idx="653">
                  <c:v>326.99999999999358</c:v>
                </c:pt>
                <c:pt idx="654">
                  <c:v>326.99999999999358</c:v>
                </c:pt>
                <c:pt idx="655">
                  <c:v>328.00000000000011</c:v>
                </c:pt>
                <c:pt idx="656">
                  <c:v>328.00000000000011</c:v>
                </c:pt>
                <c:pt idx="657">
                  <c:v>328.99999999999704</c:v>
                </c:pt>
                <c:pt idx="658">
                  <c:v>328.99999999999704</c:v>
                </c:pt>
                <c:pt idx="659">
                  <c:v>329.99999999999403</c:v>
                </c:pt>
                <c:pt idx="660">
                  <c:v>329.99999999999403</c:v>
                </c:pt>
                <c:pt idx="661">
                  <c:v>330.99999999999102</c:v>
                </c:pt>
                <c:pt idx="662">
                  <c:v>330.99999999999102</c:v>
                </c:pt>
                <c:pt idx="663">
                  <c:v>331.99999999999756</c:v>
                </c:pt>
                <c:pt idx="664">
                  <c:v>331.99999999999756</c:v>
                </c:pt>
                <c:pt idx="665">
                  <c:v>332.99999999999449</c:v>
                </c:pt>
                <c:pt idx="666">
                  <c:v>332.99999999999449</c:v>
                </c:pt>
                <c:pt idx="667">
                  <c:v>334.00000000000102</c:v>
                </c:pt>
                <c:pt idx="668">
                  <c:v>334.00000000000102</c:v>
                </c:pt>
                <c:pt idx="669">
                  <c:v>334.99999999999801</c:v>
                </c:pt>
                <c:pt idx="670">
                  <c:v>334.99999999999801</c:v>
                </c:pt>
                <c:pt idx="671">
                  <c:v>335.999999999995</c:v>
                </c:pt>
                <c:pt idx="672">
                  <c:v>335.999999999995</c:v>
                </c:pt>
                <c:pt idx="673">
                  <c:v>336.99999999999193</c:v>
                </c:pt>
                <c:pt idx="674">
                  <c:v>336.99999999999193</c:v>
                </c:pt>
                <c:pt idx="675">
                  <c:v>337.99999999998886</c:v>
                </c:pt>
                <c:pt idx="676">
                  <c:v>337.99999999998886</c:v>
                </c:pt>
                <c:pt idx="677">
                  <c:v>338.99999999999545</c:v>
                </c:pt>
                <c:pt idx="678">
                  <c:v>338.99999999999545</c:v>
                </c:pt>
                <c:pt idx="679">
                  <c:v>339.99999999999238</c:v>
                </c:pt>
                <c:pt idx="680">
                  <c:v>339.99999999999238</c:v>
                </c:pt>
                <c:pt idx="681">
                  <c:v>340.99999999999898</c:v>
                </c:pt>
                <c:pt idx="682">
                  <c:v>340.99999999999898</c:v>
                </c:pt>
                <c:pt idx="683">
                  <c:v>341.99999999999591</c:v>
                </c:pt>
                <c:pt idx="684">
                  <c:v>341.99999999999591</c:v>
                </c:pt>
                <c:pt idx="685">
                  <c:v>342.99999999999284</c:v>
                </c:pt>
                <c:pt idx="686">
                  <c:v>342.99999999999284</c:v>
                </c:pt>
                <c:pt idx="687">
                  <c:v>343.99999999998983</c:v>
                </c:pt>
                <c:pt idx="688">
                  <c:v>343.99999999998983</c:v>
                </c:pt>
                <c:pt idx="689">
                  <c:v>344.99999999999636</c:v>
                </c:pt>
                <c:pt idx="690">
                  <c:v>344.99999999999636</c:v>
                </c:pt>
                <c:pt idx="691">
                  <c:v>345.99999999999335</c:v>
                </c:pt>
                <c:pt idx="692">
                  <c:v>345.99999999999335</c:v>
                </c:pt>
                <c:pt idx="693">
                  <c:v>346.99999999999989</c:v>
                </c:pt>
                <c:pt idx="694">
                  <c:v>346.99999999999989</c:v>
                </c:pt>
                <c:pt idx="695">
                  <c:v>347.99999999999682</c:v>
                </c:pt>
                <c:pt idx="696">
                  <c:v>347.99999999999682</c:v>
                </c:pt>
                <c:pt idx="697">
                  <c:v>348.9999999999938</c:v>
                </c:pt>
                <c:pt idx="698">
                  <c:v>348.9999999999938</c:v>
                </c:pt>
                <c:pt idx="699">
                  <c:v>349.99999999999079</c:v>
                </c:pt>
                <c:pt idx="700">
                  <c:v>349.99999999999079</c:v>
                </c:pt>
                <c:pt idx="701">
                  <c:v>350.99999999999733</c:v>
                </c:pt>
                <c:pt idx="702">
                  <c:v>350.99999999999733</c:v>
                </c:pt>
                <c:pt idx="703">
                  <c:v>351.99999999999426</c:v>
                </c:pt>
                <c:pt idx="704">
                  <c:v>351.99999999999426</c:v>
                </c:pt>
                <c:pt idx="705">
                  <c:v>353.0000000000008</c:v>
                </c:pt>
                <c:pt idx="706">
                  <c:v>353.0000000000008</c:v>
                </c:pt>
                <c:pt idx="707">
                  <c:v>353.99999999999778</c:v>
                </c:pt>
                <c:pt idx="708">
                  <c:v>353.99999999999778</c:v>
                </c:pt>
                <c:pt idx="709">
                  <c:v>354.99999999999477</c:v>
                </c:pt>
                <c:pt idx="710">
                  <c:v>354.99999999999477</c:v>
                </c:pt>
                <c:pt idx="711">
                  <c:v>355.9999999999917</c:v>
                </c:pt>
                <c:pt idx="712">
                  <c:v>355.9999999999917</c:v>
                </c:pt>
                <c:pt idx="713">
                  <c:v>356.99999999999824</c:v>
                </c:pt>
                <c:pt idx="714">
                  <c:v>356.99999999999824</c:v>
                </c:pt>
                <c:pt idx="715">
                  <c:v>357.99999999999523</c:v>
                </c:pt>
                <c:pt idx="716">
                  <c:v>357.99999999999523</c:v>
                </c:pt>
                <c:pt idx="717">
                  <c:v>358.99999999999216</c:v>
                </c:pt>
                <c:pt idx="718">
                  <c:v>358.99999999999216</c:v>
                </c:pt>
                <c:pt idx="719">
                  <c:v>359.99999999999875</c:v>
                </c:pt>
                <c:pt idx="720">
                  <c:v>359.99999999999875</c:v>
                </c:pt>
                <c:pt idx="721">
                  <c:v>360.99999999999568</c:v>
                </c:pt>
                <c:pt idx="722">
                  <c:v>360.99999999999568</c:v>
                </c:pt>
                <c:pt idx="723">
                  <c:v>361.99999999999261</c:v>
                </c:pt>
                <c:pt idx="724">
                  <c:v>361.99999999999261</c:v>
                </c:pt>
                <c:pt idx="725">
                  <c:v>362.9999999999896</c:v>
                </c:pt>
                <c:pt idx="726">
                  <c:v>362.9999999999896</c:v>
                </c:pt>
                <c:pt idx="727">
                  <c:v>363.99999999999613</c:v>
                </c:pt>
                <c:pt idx="728">
                  <c:v>363.99999999999613</c:v>
                </c:pt>
                <c:pt idx="729">
                  <c:v>364.99999999999312</c:v>
                </c:pt>
                <c:pt idx="730">
                  <c:v>364.99999999999312</c:v>
                </c:pt>
                <c:pt idx="731">
                  <c:v>365.99999999999966</c:v>
                </c:pt>
                <c:pt idx="732">
                  <c:v>365.99999999999966</c:v>
                </c:pt>
                <c:pt idx="733">
                  <c:v>366.99999999999659</c:v>
                </c:pt>
                <c:pt idx="734">
                  <c:v>366.99999999999659</c:v>
                </c:pt>
                <c:pt idx="735">
                  <c:v>367.99999999999358</c:v>
                </c:pt>
                <c:pt idx="736">
                  <c:v>367.99999999999358</c:v>
                </c:pt>
                <c:pt idx="737">
                  <c:v>368.99999999999056</c:v>
                </c:pt>
                <c:pt idx="738">
                  <c:v>368.99999999999056</c:v>
                </c:pt>
                <c:pt idx="739">
                  <c:v>369.9999999999971</c:v>
                </c:pt>
                <c:pt idx="740">
                  <c:v>369.9999999999971</c:v>
                </c:pt>
                <c:pt idx="741">
                  <c:v>370.99999999999403</c:v>
                </c:pt>
                <c:pt idx="742">
                  <c:v>370.99999999999403</c:v>
                </c:pt>
                <c:pt idx="743">
                  <c:v>372.00000000000057</c:v>
                </c:pt>
                <c:pt idx="744">
                  <c:v>372.00000000000057</c:v>
                </c:pt>
                <c:pt idx="745">
                  <c:v>372.99999999999756</c:v>
                </c:pt>
                <c:pt idx="746">
                  <c:v>372.99999999999756</c:v>
                </c:pt>
                <c:pt idx="747">
                  <c:v>373.99999999999454</c:v>
                </c:pt>
                <c:pt idx="748">
                  <c:v>373.99999999999454</c:v>
                </c:pt>
                <c:pt idx="749">
                  <c:v>374.99999999999147</c:v>
                </c:pt>
                <c:pt idx="750">
                  <c:v>374.99999999999147</c:v>
                </c:pt>
                <c:pt idx="751">
                  <c:v>375.99999999999801</c:v>
                </c:pt>
                <c:pt idx="752">
                  <c:v>375.99999999999801</c:v>
                </c:pt>
                <c:pt idx="753">
                  <c:v>376.999999999995</c:v>
                </c:pt>
                <c:pt idx="754">
                  <c:v>376.999999999995</c:v>
                </c:pt>
                <c:pt idx="755">
                  <c:v>377.99999999999193</c:v>
                </c:pt>
                <c:pt idx="756">
                  <c:v>377.99999999999193</c:v>
                </c:pt>
                <c:pt idx="757">
                  <c:v>378.99999999999852</c:v>
                </c:pt>
                <c:pt idx="758">
                  <c:v>378.99999999999852</c:v>
                </c:pt>
                <c:pt idx="759">
                  <c:v>379.99999999999545</c:v>
                </c:pt>
                <c:pt idx="760">
                  <c:v>379.99999999999545</c:v>
                </c:pt>
                <c:pt idx="761">
                  <c:v>380.99999999999238</c:v>
                </c:pt>
                <c:pt idx="762">
                  <c:v>380.99999999999238</c:v>
                </c:pt>
                <c:pt idx="763">
                  <c:v>381.99999999998937</c:v>
                </c:pt>
                <c:pt idx="764">
                  <c:v>381.99999999998937</c:v>
                </c:pt>
                <c:pt idx="765">
                  <c:v>382.99999999999591</c:v>
                </c:pt>
                <c:pt idx="766">
                  <c:v>382.99999999999591</c:v>
                </c:pt>
                <c:pt idx="767">
                  <c:v>383.99999999999289</c:v>
                </c:pt>
                <c:pt idx="768">
                  <c:v>383.99999999999289</c:v>
                </c:pt>
                <c:pt idx="769">
                  <c:v>384.99999999999943</c:v>
                </c:pt>
                <c:pt idx="770">
                  <c:v>384.99999999999943</c:v>
                </c:pt>
                <c:pt idx="771">
                  <c:v>385.99999999999636</c:v>
                </c:pt>
                <c:pt idx="772">
                  <c:v>385.99999999999636</c:v>
                </c:pt>
                <c:pt idx="773">
                  <c:v>386.99999999999335</c:v>
                </c:pt>
                <c:pt idx="774">
                  <c:v>386.99999999999335</c:v>
                </c:pt>
                <c:pt idx="775">
                  <c:v>387.99999999999034</c:v>
                </c:pt>
                <c:pt idx="776">
                  <c:v>387.99999999999034</c:v>
                </c:pt>
                <c:pt idx="777">
                  <c:v>388.99999999999687</c:v>
                </c:pt>
                <c:pt idx="778">
                  <c:v>388.99999999999687</c:v>
                </c:pt>
                <c:pt idx="779">
                  <c:v>389.9999999999938</c:v>
                </c:pt>
                <c:pt idx="780">
                  <c:v>389.9999999999938</c:v>
                </c:pt>
                <c:pt idx="781">
                  <c:v>391.00000000000034</c:v>
                </c:pt>
                <c:pt idx="782">
                  <c:v>391.00000000000034</c:v>
                </c:pt>
                <c:pt idx="783">
                  <c:v>391.99999999999733</c:v>
                </c:pt>
                <c:pt idx="784">
                  <c:v>391.99999999999733</c:v>
                </c:pt>
                <c:pt idx="785">
                  <c:v>392.99999999999432</c:v>
                </c:pt>
                <c:pt idx="786">
                  <c:v>392.99999999999432</c:v>
                </c:pt>
                <c:pt idx="787">
                  <c:v>393.99999999999125</c:v>
                </c:pt>
                <c:pt idx="788">
                  <c:v>393.99999999999125</c:v>
                </c:pt>
                <c:pt idx="789">
                  <c:v>394.99999999999778</c:v>
                </c:pt>
                <c:pt idx="790">
                  <c:v>394.99999999999778</c:v>
                </c:pt>
                <c:pt idx="791">
                  <c:v>395.99999999999477</c:v>
                </c:pt>
                <c:pt idx="792">
                  <c:v>395.99999999999477</c:v>
                </c:pt>
                <c:pt idx="793">
                  <c:v>397.00000000000131</c:v>
                </c:pt>
                <c:pt idx="794">
                  <c:v>397.00000000000131</c:v>
                </c:pt>
                <c:pt idx="795">
                  <c:v>397.99999999999829</c:v>
                </c:pt>
                <c:pt idx="796">
                  <c:v>397.99999999999829</c:v>
                </c:pt>
                <c:pt idx="797">
                  <c:v>398.99999999999523</c:v>
                </c:pt>
                <c:pt idx="798">
                  <c:v>398.99999999999523</c:v>
                </c:pt>
                <c:pt idx="799">
                  <c:v>399.99999999999216</c:v>
                </c:pt>
                <c:pt idx="800">
                  <c:v>399.99999999999216</c:v>
                </c:pt>
                <c:pt idx="801">
                  <c:v>400.99999999998914</c:v>
                </c:pt>
                <c:pt idx="802">
                  <c:v>400.99999999998914</c:v>
                </c:pt>
                <c:pt idx="803">
                  <c:v>401.99999999999568</c:v>
                </c:pt>
                <c:pt idx="804">
                  <c:v>401.99999999999568</c:v>
                </c:pt>
                <c:pt idx="805">
                  <c:v>402.99999999999267</c:v>
                </c:pt>
                <c:pt idx="806">
                  <c:v>402.99999999999267</c:v>
                </c:pt>
                <c:pt idx="807">
                  <c:v>403.9999999999992</c:v>
                </c:pt>
                <c:pt idx="808">
                  <c:v>403.9999999999992</c:v>
                </c:pt>
                <c:pt idx="809">
                  <c:v>404.99999999999613</c:v>
                </c:pt>
                <c:pt idx="810">
                  <c:v>404.99999999999613</c:v>
                </c:pt>
                <c:pt idx="811">
                  <c:v>405.99999999999312</c:v>
                </c:pt>
                <c:pt idx="812">
                  <c:v>405.99999999999312</c:v>
                </c:pt>
                <c:pt idx="813">
                  <c:v>406.99999999999011</c:v>
                </c:pt>
                <c:pt idx="814">
                  <c:v>406.99999999999011</c:v>
                </c:pt>
                <c:pt idx="815">
                  <c:v>407.99999999999665</c:v>
                </c:pt>
                <c:pt idx="816">
                  <c:v>407.99999999999665</c:v>
                </c:pt>
                <c:pt idx="817">
                  <c:v>408.99999999999358</c:v>
                </c:pt>
                <c:pt idx="818">
                  <c:v>408.99999999999358</c:v>
                </c:pt>
                <c:pt idx="819">
                  <c:v>410.00000000000011</c:v>
                </c:pt>
                <c:pt idx="820">
                  <c:v>410.00000000000011</c:v>
                </c:pt>
                <c:pt idx="821">
                  <c:v>410.9999999999971</c:v>
                </c:pt>
                <c:pt idx="822">
                  <c:v>410.9999999999971</c:v>
                </c:pt>
                <c:pt idx="823">
                  <c:v>411.99999999999409</c:v>
                </c:pt>
                <c:pt idx="824">
                  <c:v>411.99999999999409</c:v>
                </c:pt>
                <c:pt idx="825">
                  <c:v>412.99999999999102</c:v>
                </c:pt>
                <c:pt idx="826">
                  <c:v>412.99999999999102</c:v>
                </c:pt>
                <c:pt idx="827">
                  <c:v>413.99999999999756</c:v>
                </c:pt>
                <c:pt idx="828">
                  <c:v>413.99999999999756</c:v>
                </c:pt>
                <c:pt idx="829">
                  <c:v>414.99999999999454</c:v>
                </c:pt>
                <c:pt idx="830">
                  <c:v>414.99999999999454</c:v>
                </c:pt>
                <c:pt idx="831">
                  <c:v>416.00000000000108</c:v>
                </c:pt>
                <c:pt idx="832">
                  <c:v>416.00000000000108</c:v>
                </c:pt>
                <c:pt idx="833">
                  <c:v>416.99999999999807</c:v>
                </c:pt>
                <c:pt idx="834">
                  <c:v>416.99999999999807</c:v>
                </c:pt>
                <c:pt idx="835">
                  <c:v>417.999999999995</c:v>
                </c:pt>
                <c:pt idx="836">
                  <c:v>417.999999999995</c:v>
                </c:pt>
                <c:pt idx="837">
                  <c:v>418.99999999999193</c:v>
                </c:pt>
                <c:pt idx="838">
                  <c:v>418.99999999999193</c:v>
                </c:pt>
                <c:pt idx="839">
                  <c:v>419.99999999998892</c:v>
                </c:pt>
                <c:pt idx="840">
                  <c:v>419.99999999998892</c:v>
                </c:pt>
                <c:pt idx="841">
                  <c:v>420.99999999999545</c:v>
                </c:pt>
                <c:pt idx="842">
                  <c:v>420.99999999999545</c:v>
                </c:pt>
                <c:pt idx="843">
                  <c:v>421.99999999999244</c:v>
                </c:pt>
                <c:pt idx="844">
                  <c:v>421.99999999999244</c:v>
                </c:pt>
                <c:pt idx="845">
                  <c:v>422.99999999999898</c:v>
                </c:pt>
                <c:pt idx="846">
                  <c:v>422.99999999999898</c:v>
                </c:pt>
                <c:pt idx="847">
                  <c:v>423.99999999999591</c:v>
                </c:pt>
                <c:pt idx="848">
                  <c:v>423.99999999999591</c:v>
                </c:pt>
                <c:pt idx="849">
                  <c:v>424.99999999999289</c:v>
                </c:pt>
                <c:pt idx="850">
                  <c:v>424.99999999999289</c:v>
                </c:pt>
                <c:pt idx="851">
                  <c:v>425.99999999998988</c:v>
                </c:pt>
                <c:pt idx="852">
                  <c:v>425.99999999998988</c:v>
                </c:pt>
                <c:pt idx="853">
                  <c:v>426.99999999999642</c:v>
                </c:pt>
                <c:pt idx="854">
                  <c:v>426.99999999999642</c:v>
                </c:pt>
                <c:pt idx="855">
                  <c:v>427.99999999999335</c:v>
                </c:pt>
                <c:pt idx="856">
                  <c:v>427.99999999999335</c:v>
                </c:pt>
                <c:pt idx="857">
                  <c:v>428.99999999999989</c:v>
                </c:pt>
                <c:pt idx="858">
                  <c:v>428.99999999999989</c:v>
                </c:pt>
                <c:pt idx="859">
                  <c:v>429.99999999999687</c:v>
                </c:pt>
                <c:pt idx="860">
                  <c:v>429.99999999999687</c:v>
                </c:pt>
                <c:pt idx="861">
                  <c:v>430.99999999999386</c:v>
                </c:pt>
                <c:pt idx="862">
                  <c:v>430.99999999999386</c:v>
                </c:pt>
                <c:pt idx="863">
                  <c:v>431.99999999999079</c:v>
                </c:pt>
                <c:pt idx="864">
                  <c:v>431.99999999999079</c:v>
                </c:pt>
                <c:pt idx="865">
                  <c:v>432.99999999999733</c:v>
                </c:pt>
                <c:pt idx="866">
                  <c:v>432.99999999999733</c:v>
                </c:pt>
                <c:pt idx="867">
                  <c:v>433.99999999999432</c:v>
                </c:pt>
                <c:pt idx="868">
                  <c:v>433.99999999999432</c:v>
                </c:pt>
                <c:pt idx="869">
                  <c:v>435.00000000000085</c:v>
                </c:pt>
                <c:pt idx="870">
                  <c:v>435.00000000000085</c:v>
                </c:pt>
                <c:pt idx="871">
                  <c:v>435.99999999999784</c:v>
                </c:pt>
                <c:pt idx="872">
                  <c:v>435.99999999999784</c:v>
                </c:pt>
                <c:pt idx="873">
                  <c:v>436.99999999999477</c:v>
                </c:pt>
                <c:pt idx="874">
                  <c:v>436.99999999999477</c:v>
                </c:pt>
                <c:pt idx="875">
                  <c:v>437.9999999999917</c:v>
                </c:pt>
                <c:pt idx="876">
                  <c:v>437.9999999999917</c:v>
                </c:pt>
                <c:pt idx="877">
                  <c:v>438.99999999998869</c:v>
                </c:pt>
                <c:pt idx="878">
                  <c:v>438.99999999998869</c:v>
                </c:pt>
                <c:pt idx="879">
                  <c:v>439.99999999999523</c:v>
                </c:pt>
                <c:pt idx="880">
                  <c:v>439.99999999999523</c:v>
                </c:pt>
                <c:pt idx="881">
                  <c:v>440.99999999999221</c:v>
                </c:pt>
                <c:pt idx="882">
                  <c:v>440.99999999999221</c:v>
                </c:pt>
                <c:pt idx="883">
                  <c:v>441.99999999999875</c:v>
                </c:pt>
                <c:pt idx="884">
                  <c:v>441.99999999999875</c:v>
                </c:pt>
                <c:pt idx="885">
                  <c:v>442.99999999999568</c:v>
                </c:pt>
                <c:pt idx="886">
                  <c:v>442.99999999999568</c:v>
                </c:pt>
                <c:pt idx="887">
                  <c:v>443.99999999999267</c:v>
                </c:pt>
                <c:pt idx="888">
                  <c:v>443.99999999999267</c:v>
                </c:pt>
                <c:pt idx="889">
                  <c:v>444.99999999998965</c:v>
                </c:pt>
                <c:pt idx="890">
                  <c:v>444.99999999998965</c:v>
                </c:pt>
                <c:pt idx="891">
                  <c:v>445.99999999999619</c:v>
                </c:pt>
                <c:pt idx="892">
                  <c:v>445.99999999999619</c:v>
                </c:pt>
                <c:pt idx="893">
                  <c:v>446.99999999999312</c:v>
                </c:pt>
                <c:pt idx="894">
                  <c:v>446.99999999999312</c:v>
                </c:pt>
                <c:pt idx="895">
                  <c:v>447.99999999999966</c:v>
                </c:pt>
                <c:pt idx="896">
                  <c:v>447.99999999999966</c:v>
                </c:pt>
                <c:pt idx="897">
                  <c:v>448.99999999999665</c:v>
                </c:pt>
                <c:pt idx="898">
                  <c:v>448.99999999999665</c:v>
                </c:pt>
                <c:pt idx="899">
                  <c:v>449.99999999999363</c:v>
                </c:pt>
                <c:pt idx="900">
                  <c:v>449.99999999999363</c:v>
                </c:pt>
                <c:pt idx="901">
                  <c:v>450.99999999999056</c:v>
                </c:pt>
                <c:pt idx="902">
                  <c:v>450.99999999999056</c:v>
                </c:pt>
                <c:pt idx="903">
                  <c:v>451.9999999999971</c:v>
                </c:pt>
                <c:pt idx="904">
                  <c:v>451.9999999999971</c:v>
                </c:pt>
                <c:pt idx="905">
                  <c:v>452.99999999999409</c:v>
                </c:pt>
                <c:pt idx="906">
                  <c:v>452.99999999999409</c:v>
                </c:pt>
                <c:pt idx="907">
                  <c:v>454.00000000000063</c:v>
                </c:pt>
                <c:pt idx="908">
                  <c:v>454.00000000000063</c:v>
                </c:pt>
                <c:pt idx="909">
                  <c:v>454.99999999999761</c:v>
                </c:pt>
                <c:pt idx="910">
                  <c:v>454.99999999999761</c:v>
                </c:pt>
                <c:pt idx="911">
                  <c:v>455.99999999999454</c:v>
                </c:pt>
                <c:pt idx="912">
                  <c:v>455.99999999999454</c:v>
                </c:pt>
                <c:pt idx="913">
                  <c:v>456.99999999999147</c:v>
                </c:pt>
                <c:pt idx="914">
                  <c:v>456.99999999999147</c:v>
                </c:pt>
                <c:pt idx="915">
                  <c:v>457.99999999999807</c:v>
                </c:pt>
                <c:pt idx="916">
                  <c:v>457.99999999999807</c:v>
                </c:pt>
                <c:pt idx="917">
                  <c:v>458.999999999995</c:v>
                </c:pt>
                <c:pt idx="918">
                  <c:v>458.999999999995</c:v>
                </c:pt>
                <c:pt idx="919">
                  <c:v>459.99999999999199</c:v>
                </c:pt>
                <c:pt idx="920">
                  <c:v>459.99999999999199</c:v>
                </c:pt>
                <c:pt idx="921">
                  <c:v>460.99999999999852</c:v>
                </c:pt>
                <c:pt idx="922">
                  <c:v>460.99999999999852</c:v>
                </c:pt>
                <c:pt idx="923">
                  <c:v>461.99999999999545</c:v>
                </c:pt>
                <c:pt idx="924">
                  <c:v>461.99999999999545</c:v>
                </c:pt>
                <c:pt idx="925">
                  <c:v>462.99999999999244</c:v>
                </c:pt>
                <c:pt idx="926">
                  <c:v>462.99999999999244</c:v>
                </c:pt>
                <c:pt idx="927">
                  <c:v>463.99999999998943</c:v>
                </c:pt>
                <c:pt idx="928">
                  <c:v>463.99999999998943</c:v>
                </c:pt>
                <c:pt idx="929">
                  <c:v>464.99999999999596</c:v>
                </c:pt>
                <c:pt idx="930">
                  <c:v>464.99999999999596</c:v>
                </c:pt>
                <c:pt idx="931">
                  <c:v>465.99999999999289</c:v>
                </c:pt>
                <c:pt idx="932">
                  <c:v>465.99999999999289</c:v>
                </c:pt>
                <c:pt idx="933">
                  <c:v>466.99999999999943</c:v>
                </c:pt>
                <c:pt idx="934">
                  <c:v>466.99999999999943</c:v>
                </c:pt>
                <c:pt idx="935">
                  <c:v>467.99999999999642</c:v>
                </c:pt>
                <c:pt idx="936">
                  <c:v>467.99999999999642</c:v>
                </c:pt>
                <c:pt idx="937">
                  <c:v>468.99999999999341</c:v>
                </c:pt>
                <c:pt idx="938">
                  <c:v>468.99999999999341</c:v>
                </c:pt>
                <c:pt idx="939">
                  <c:v>469.99999999999034</c:v>
                </c:pt>
                <c:pt idx="940">
                  <c:v>469.99999999999034</c:v>
                </c:pt>
                <c:pt idx="941">
                  <c:v>470.99999999999687</c:v>
                </c:pt>
                <c:pt idx="942">
                  <c:v>470.99999999999687</c:v>
                </c:pt>
                <c:pt idx="943">
                  <c:v>471.99999999999386</c:v>
                </c:pt>
                <c:pt idx="944">
                  <c:v>471.99999999999386</c:v>
                </c:pt>
                <c:pt idx="945">
                  <c:v>473.0000000000004</c:v>
                </c:pt>
                <c:pt idx="946">
                  <c:v>473.0000000000004</c:v>
                </c:pt>
                <c:pt idx="947">
                  <c:v>473.99999999999739</c:v>
                </c:pt>
                <c:pt idx="948">
                  <c:v>473.99999999999739</c:v>
                </c:pt>
                <c:pt idx="949">
                  <c:v>474.99999999999432</c:v>
                </c:pt>
                <c:pt idx="950">
                  <c:v>474.99999999999432</c:v>
                </c:pt>
                <c:pt idx="951">
                  <c:v>475.99999999999125</c:v>
                </c:pt>
                <c:pt idx="952">
                  <c:v>475.99999999999125</c:v>
                </c:pt>
                <c:pt idx="953">
                  <c:v>476.99999999999784</c:v>
                </c:pt>
                <c:pt idx="954">
                  <c:v>476.99999999999784</c:v>
                </c:pt>
                <c:pt idx="955">
                  <c:v>477.99999999999477</c:v>
                </c:pt>
                <c:pt idx="956">
                  <c:v>477.99999999999477</c:v>
                </c:pt>
                <c:pt idx="957">
                  <c:v>479.00000000000136</c:v>
                </c:pt>
                <c:pt idx="958">
                  <c:v>479.00000000000136</c:v>
                </c:pt>
                <c:pt idx="959">
                  <c:v>479.99999999999829</c:v>
                </c:pt>
                <c:pt idx="960">
                  <c:v>479.99999999999829</c:v>
                </c:pt>
                <c:pt idx="961">
                  <c:v>480.99999999999523</c:v>
                </c:pt>
                <c:pt idx="962">
                  <c:v>480.99999999999523</c:v>
                </c:pt>
                <c:pt idx="963">
                  <c:v>481.99999999999221</c:v>
                </c:pt>
                <c:pt idx="964">
                  <c:v>481.99999999999221</c:v>
                </c:pt>
                <c:pt idx="965">
                  <c:v>482.9999999999892</c:v>
                </c:pt>
                <c:pt idx="966">
                  <c:v>482.9999999999892</c:v>
                </c:pt>
                <c:pt idx="967">
                  <c:v>483.99999999999574</c:v>
                </c:pt>
                <c:pt idx="968">
                  <c:v>483.99999999999574</c:v>
                </c:pt>
                <c:pt idx="969">
                  <c:v>484.99999999999267</c:v>
                </c:pt>
                <c:pt idx="970">
                  <c:v>484.99999999999267</c:v>
                </c:pt>
                <c:pt idx="971">
                  <c:v>485.9999999999992</c:v>
                </c:pt>
                <c:pt idx="972">
                  <c:v>485.9999999999992</c:v>
                </c:pt>
                <c:pt idx="973">
                  <c:v>486.99999999999619</c:v>
                </c:pt>
                <c:pt idx="974">
                  <c:v>486.99999999999619</c:v>
                </c:pt>
                <c:pt idx="975">
                  <c:v>487.99999999999318</c:v>
                </c:pt>
                <c:pt idx="976">
                  <c:v>487.99999999999318</c:v>
                </c:pt>
                <c:pt idx="977">
                  <c:v>488.99999999999011</c:v>
                </c:pt>
                <c:pt idx="978">
                  <c:v>488.99999999999011</c:v>
                </c:pt>
                <c:pt idx="979">
                  <c:v>489.99999999999665</c:v>
                </c:pt>
                <c:pt idx="980">
                  <c:v>489.99999999999665</c:v>
                </c:pt>
                <c:pt idx="981">
                  <c:v>490.99999999999363</c:v>
                </c:pt>
                <c:pt idx="982">
                  <c:v>490.99999999999363</c:v>
                </c:pt>
                <c:pt idx="983">
                  <c:v>492.00000000000017</c:v>
                </c:pt>
                <c:pt idx="984">
                  <c:v>492.00000000000017</c:v>
                </c:pt>
                <c:pt idx="985">
                  <c:v>492.99999999999716</c:v>
                </c:pt>
                <c:pt idx="986">
                  <c:v>492.99999999999716</c:v>
                </c:pt>
                <c:pt idx="987">
                  <c:v>493.99999999999409</c:v>
                </c:pt>
                <c:pt idx="988">
                  <c:v>493.99999999999409</c:v>
                </c:pt>
                <c:pt idx="989">
                  <c:v>494.99999999999102</c:v>
                </c:pt>
                <c:pt idx="990">
                  <c:v>494.99999999999102</c:v>
                </c:pt>
                <c:pt idx="991">
                  <c:v>495.99999999999761</c:v>
                </c:pt>
                <c:pt idx="992">
                  <c:v>495.99999999999761</c:v>
                </c:pt>
                <c:pt idx="993">
                  <c:v>496.99999999999454</c:v>
                </c:pt>
                <c:pt idx="994">
                  <c:v>496.99999999999454</c:v>
                </c:pt>
                <c:pt idx="995">
                  <c:v>498.00000000000114</c:v>
                </c:pt>
                <c:pt idx="996">
                  <c:v>498.00000000000114</c:v>
                </c:pt>
                <c:pt idx="997">
                  <c:v>498.99999999999807</c:v>
                </c:pt>
                <c:pt idx="998">
                  <c:v>498.99999999999807</c:v>
                </c:pt>
                <c:pt idx="999">
                  <c:v>499.999999999995</c:v>
                </c:pt>
                <c:pt idx="1000">
                  <c:v>499.999999999995</c:v>
                </c:pt>
                <c:pt idx="1001">
                  <c:v>500.99999999999199</c:v>
                </c:pt>
                <c:pt idx="1002">
                  <c:v>500.99999999999199</c:v>
                </c:pt>
                <c:pt idx="1003">
                  <c:v>501.99999999998897</c:v>
                </c:pt>
                <c:pt idx="1004">
                  <c:v>501.99999999998897</c:v>
                </c:pt>
                <c:pt idx="1005">
                  <c:v>502.99999999999551</c:v>
                </c:pt>
                <c:pt idx="1006">
                  <c:v>502.99999999999551</c:v>
                </c:pt>
                <c:pt idx="1007">
                  <c:v>503.99999999999244</c:v>
                </c:pt>
                <c:pt idx="1008">
                  <c:v>503.99999999999244</c:v>
                </c:pt>
                <c:pt idx="1009">
                  <c:v>504.99999999999898</c:v>
                </c:pt>
                <c:pt idx="1010">
                  <c:v>504.99999999999898</c:v>
                </c:pt>
                <c:pt idx="1011">
                  <c:v>505.99999999999596</c:v>
                </c:pt>
                <c:pt idx="1012">
                  <c:v>505.99999999999596</c:v>
                </c:pt>
                <c:pt idx="1013">
                  <c:v>506.99999999999295</c:v>
                </c:pt>
                <c:pt idx="1014">
                  <c:v>506.99999999999295</c:v>
                </c:pt>
                <c:pt idx="1015">
                  <c:v>507.99999999998988</c:v>
                </c:pt>
                <c:pt idx="1016">
                  <c:v>507.99999999998988</c:v>
                </c:pt>
                <c:pt idx="1017">
                  <c:v>508.99999999999642</c:v>
                </c:pt>
                <c:pt idx="1018">
                  <c:v>508.99999999999642</c:v>
                </c:pt>
                <c:pt idx="1019">
                  <c:v>509.99999999999341</c:v>
                </c:pt>
                <c:pt idx="1020">
                  <c:v>509.99999999999341</c:v>
                </c:pt>
                <c:pt idx="1021">
                  <c:v>510.99999999999994</c:v>
                </c:pt>
                <c:pt idx="1022">
                  <c:v>510.99999999999994</c:v>
                </c:pt>
                <c:pt idx="1023">
                  <c:v>511.99999999999693</c:v>
                </c:pt>
                <c:pt idx="1024">
                  <c:v>511.99999999999693</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091</c:v>
                </c:pt>
                <c:pt idx="1034">
                  <c:v>517.00000000000091</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75</c:v>
                </c:pt>
                <c:pt idx="1048">
                  <c:v>523.99999999999875</c:v>
                </c:pt>
                <c:pt idx="1049">
                  <c:v>524.99999999999568</c:v>
                </c:pt>
                <c:pt idx="1050">
                  <c:v>524.99999999999568</c:v>
                </c:pt>
                <c:pt idx="1051">
                  <c:v>525.99999999999272</c:v>
                </c:pt>
                <c:pt idx="1052">
                  <c:v>525.99999999999272</c:v>
                </c:pt>
                <c:pt idx="1053">
                  <c:v>526.99999999998965</c:v>
                </c:pt>
                <c:pt idx="1054">
                  <c:v>526.99999999998965</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63</c:v>
                </c:pt>
                <c:pt idx="1064">
                  <c:v>531.99999999999363</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54</c:v>
                </c:pt>
                <c:pt idx="1076">
                  <c:v>537.99999999999454</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52</c:v>
                </c:pt>
                <c:pt idx="1086">
                  <c:v>542.99999999999852</c:v>
                </c:pt>
                <c:pt idx="1087">
                  <c:v>543.99999999999545</c:v>
                </c:pt>
                <c:pt idx="1088">
                  <c:v>543.99999999999545</c:v>
                </c:pt>
                <c:pt idx="1089">
                  <c:v>544.9999999999925</c:v>
                </c:pt>
                <c:pt idx="1090">
                  <c:v>544.9999999999925</c:v>
                </c:pt>
                <c:pt idx="1091">
                  <c:v>545.99999999998943</c:v>
                </c:pt>
                <c:pt idx="1092">
                  <c:v>545.99999999998943</c:v>
                </c:pt>
                <c:pt idx="1093">
                  <c:v>546.99999999999602</c:v>
                </c:pt>
                <c:pt idx="1094">
                  <c:v>546.99999999999602</c:v>
                </c:pt>
                <c:pt idx="1095">
                  <c:v>547.99999999999295</c:v>
                </c:pt>
                <c:pt idx="1096">
                  <c:v>547.99999999999295</c:v>
                </c:pt>
                <c:pt idx="1097">
                  <c:v>548.99999999999955</c:v>
                </c:pt>
                <c:pt idx="1098">
                  <c:v>548.99999999999955</c:v>
                </c:pt>
                <c:pt idx="1099">
                  <c:v>549.99999999999648</c:v>
                </c:pt>
                <c:pt idx="1100">
                  <c:v>549.99999999999648</c:v>
                </c:pt>
                <c:pt idx="1101">
                  <c:v>550.99999999999341</c:v>
                </c:pt>
                <c:pt idx="1102">
                  <c:v>550.99999999999341</c:v>
                </c:pt>
                <c:pt idx="1103">
                  <c:v>551.99999999999034</c:v>
                </c:pt>
                <c:pt idx="1104">
                  <c:v>551.99999999999034</c:v>
                </c:pt>
                <c:pt idx="1105">
                  <c:v>552.99999999999693</c:v>
                </c:pt>
                <c:pt idx="1106">
                  <c:v>552.99999999999693</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63</c:v>
                </c:pt>
                <c:pt idx="1146">
                  <c:v>572.99999999999363</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54</c:v>
                </c:pt>
                <c:pt idx="1158">
                  <c:v>578.99999999999454</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5</c:v>
                </c:pt>
                <c:pt idx="1172">
                  <c:v>585.9999999999925</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48</c:v>
                </c:pt>
                <c:pt idx="1182">
                  <c:v>590.99999999999648</c:v>
                </c:pt>
                <c:pt idx="1183">
                  <c:v>591.99999999999341</c:v>
                </c:pt>
                <c:pt idx="1184">
                  <c:v>591.99999999999341</c:v>
                </c:pt>
                <c:pt idx="1185">
                  <c:v>593</c:v>
                </c:pt>
                <c:pt idx="1186">
                  <c:v>593</c:v>
                </c:pt>
                <c:pt idx="1187">
                  <c:v>593.99999999999693</c:v>
                </c:pt>
                <c:pt idx="1188">
                  <c:v>593.99999999999693</c:v>
                </c:pt>
                <c:pt idx="1189">
                  <c:v>594.99999999999386</c:v>
                </c:pt>
                <c:pt idx="1190">
                  <c:v>594.99999999999386</c:v>
                </c:pt>
                <c:pt idx="1191">
                  <c:v>595.99999999999091</c:v>
                </c:pt>
                <c:pt idx="1192">
                  <c:v>595.99999999999091</c:v>
                </c:pt>
                <c:pt idx="1193">
                  <c:v>596.99999999999739</c:v>
                </c:pt>
                <c:pt idx="1194">
                  <c:v>596.99999999999739</c:v>
                </c:pt>
                <c:pt idx="1195">
                  <c:v>597.99999999999432</c:v>
                </c:pt>
                <c:pt idx="1196">
                  <c:v>597.99999999999432</c:v>
                </c:pt>
                <c:pt idx="1197">
                  <c:v>599.00000000000091</c:v>
                </c:pt>
                <c:pt idx="1198">
                  <c:v>599.00000000000091</c:v>
                </c:pt>
                <c:pt idx="1199">
                  <c:v>599.99999999999784</c:v>
                </c:pt>
                <c:pt idx="1200">
                  <c:v>599.99999999999784</c:v>
                </c:pt>
                <c:pt idx="1201">
                  <c:v>600.99999999999477</c:v>
                </c:pt>
                <c:pt idx="1202">
                  <c:v>600.99999999999477</c:v>
                </c:pt>
                <c:pt idx="1203">
                  <c:v>601.99999999999181</c:v>
                </c:pt>
                <c:pt idx="1204">
                  <c:v>601.99999999999181</c:v>
                </c:pt>
                <c:pt idx="1205">
                  <c:v>602.99999999998875</c:v>
                </c:pt>
                <c:pt idx="1206">
                  <c:v>602.99999999998875</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65</c:v>
                </c:pt>
                <c:pt idx="1218">
                  <c:v>608.99999999998965</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63</c:v>
                </c:pt>
                <c:pt idx="1228">
                  <c:v>613.99999999999363</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54</c:v>
                </c:pt>
                <c:pt idx="1240">
                  <c:v>619.99999999999454</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64</c:v>
                </c:pt>
                <c:pt idx="1250">
                  <c:v>624.99999999999864</c:v>
                </c:pt>
                <c:pt idx="1251">
                  <c:v>625.99999999999557</c:v>
                </c:pt>
                <c:pt idx="1252">
                  <c:v>625.99999999999557</c:v>
                </c:pt>
                <c:pt idx="1253">
                  <c:v>626.9999999999925</c:v>
                </c:pt>
                <c:pt idx="1254">
                  <c:v>626.9999999999925</c:v>
                </c:pt>
                <c:pt idx="1255">
                  <c:v>627.99999999998943</c:v>
                </c:pt>
                <c:pt idx="1256">
                  <c:v>627.99999999998943</c:v>
                </c:pt>
                <c:pt idx="1257">
                  <c:v>628.99999999999602</c:v>
                </c:pt>
                <c:pt idx="1258">
                  <c:v>628.99999999999602</c:v>
                </c:pt>
                <c:pt idx="1259">
                  <c:v>629.99999999999295</c:v>
                </c:pt>
                <c:pt idx="1260">
                  <c:v>629.99999999999295</c:v>
                </c:pt>
                <c:pt idx="1261">
                  <c:v>630.99999999999955</c:v>
                </c:pt>
                <c:pt idx="1262">
                  <c:v>630.99999999999955</c:v>
                </c:pt>
                <c:pt idx="1263">
                  <c:v>631.99999999999648</c:v>
                </c:pt>
                <c:pt idx="1264">
                  <c:v>631.99999999999648</c:v>
                </c:pt>
                <c:pt idx="1265">
                  <c:v>632.99999999999341</c:v>
                </c:pt>
                <c:pt idx="1266">
                  <c:v>632.99999999999341</c:v>
                </c:pt>
                <c:pt idx="1267">
                  <c:v>633.99999999999045</c:v>
                </c:pt>
                <c:pt idx="1268">
                  <c:v>633.99999999999045</c:v>
                </c:pt>
                <c:pt idx="1269">
                  <c:v>634.99999999999693</c:v>
                </c:pt>
                <c:pt idx="1270">
                  <c:v>634.99999999999693</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63</c:v>
                </c:pt>
                <c:pt idx="1310">
                  <c:v>654.99999999999363</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5</c:v>
                </c:pt>
                <c:pt idx="1336">
                  <c:v>667.9999999999925</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48</c:v>
                </c:pt>
                <c:pt idx="1346">
                  <c:v>672.99999999999648</c:v>
                </c:pt>
                <c:pt idx="1347">
                  <c:v>673.99999999999341</c:v>
                </c:pt>
                <c:pt idx="1348">
                  <c:v>673.99999999999341</c:v>
                </c:pt>
                <c:pt idx="1349">
                  <c:v>675</c:v>
                </c:pt>
                <c:pt idx="1350">
                  <c:v>675</c:v>
                </c:pt>
                <c:pt idx="1351">
                  <c:v>675.99999999999693</c:v>
                </c:pt>
                <c:pt idx="1352">
                  <c:v>675.99999999999693</c:v>
                </c:pt>
                <c:pt idx="1353">
                  <c:v>676.99999999999386</c:v>
                </c:pt>
                <c:pt idx="1354">
                  <c:v>676.99999999999386</c:v>
                </c:pt>
                <c:pt idx="1355">
                  <c:v>677.99999999999091</c:v>
                </c:pt>
                <c:pt idx="1356">
                  <c:v>677.99999999999091</c:v>
                </c:pt>
                <c:pt idx="1357">
                  <c:v>678.99999999999739</c:v>
                </c:pt>
                <c:pt idx="1358">
                  <c:v>678.99999999999739</c:v>
                </c:pt>
                <c:pt idx="1359">
                  <c:v>679.99999999999443</c:v>
                </c:pt>
                <c:pt idx="1360">
                  <c:v>679.99999999999443</c:v>
                </c:pt>
                <c:pt idx="1361">
                  <c:v>681.00000000000091</c:v>
                </c:pt>
                <c:pt idx="1362">
                  <c:v>681.00000000000091</c:v>
                </c:pt>
                <c:pt idx="1363">
                  <c:v>681.99999999999795</c:v>
                </c:pt>
                <c:pt idx="1364">
                  <c:v>681.99999999999795</c:v>
                </c:pt>
                <c:pt idx="1365">
                  <c:v>682.99999999999488</c:v>
                </c:pt>
                <c:pt idx="1366">
                  <c:v>682.99999999999488</c:v>
                </c:pt>
                <c:pt idx="1367">
                  <c:v>683.99999999999181</c:v>
                </c:pt>
                <c:pt idx="1368">
                  <c:v>683.99999999999181</c:v>
                </c:pt>
                <c:pt idx="1369">
                  <c:v>684.99999999998875</c:v>
                </c:pt>
                <c:pt idx="1370">
                  <c:v>684.99999999998875</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63</c:v>
                </c:pt>
                <c:pt idx="1392">
                  <c:v>695.99999999999363</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64</c:v>
                </c:pt>
                <c:pt idx="1414">
                  <c:v>706.99999999999864</c:v>
                </c:pt>
                <c:pt idx="1415">
                  <c:v>707.99999999999557</c:v>
                </c:pt>
                <c:pt idx="1416">
                  <c:v>707.99999999999557</c:v>
                </c:pt>
                <c:pt idx="1417">
                  <c:v>708.9999999999925</c:v>
                </c:pt>
                <c:pt idx="1418">
                  <c:v>708.9999999999925</c:v>
                </c:pt>
                <c:pt idx="1419">
                  <c:v>709.99999999998954</c:v>
                </c:pt>
                <c:pt idx="1420">
                  <c:v>709.99999999998954</c:v>
                </c:pt>
                <c:pt idx="1421">
                  <c:v>710.99999999999602</c:v>
                </c:pt>
                <c:pt idx="1422">
                  <c:v>710.99999999999602</c:v>
                </c:pt>
                <c:pt idx="1423">
                  <c:v>711.99999999999295</c:v>
                </c:pt>
                <c:pt idx="1424">
                  <c:v>711.99999999999295</c:v>
                </c:pt>
                <c:pt idx="1425">
                  <c:v>712.99999999999955</c:v>
                </c:pt>
                <c:pt idx="1426">
                  <c:v>712.99999999999955</c:v>
                </c:pt>
                <c:pt idx="1427">
                  <c:v>713.99999999999648</c:v>
                </c:pt>
                <c:pt idx="1428">
                  <c:v>713.99999999999648</c:v>
                </c:pt>
                <c:pt idx="1429">
                  <c:v>714.99999999999341</c:v>
                </c:pt>
                <c:pt idx="1430">
                  <c:v>714.99999999999341</c:v>
                </c:pt>
                <c:pt idx="1431">
                  <c:v>715.99999999999045</c:v>
                </c:pt>
                <c:pt idx="1432">
                  <c:v>715.99999999999045</c:v>
                </c:pt>
                <c:pt idx="1433">
                  <c:v>716.99999999999693</c:v>
                </c:pt>
                <c:pt idx="1434">
                  <c:v>716.99999999999693</c:v>
                </c:pt>
                <c:pt idx="1435">
                  <c:v>717.99999999999397</c:v>
                </c:pt>
                <c:pt idx="1436">
                  <c:v>717.99999999999397</c:v>
                </c:pt>
                <c:pt idx="1437">
                  <c:v>719.00000000000045</c:v>
                </c:pt>
                <c:pt idx="1438">
                  <c:v>719.00000000000045</c:v>
                </c:pt>
                <c:pt idx="1439">
                  <c:v>719.9999999999975</c:v>
                </c:pt>
                <c:pt idx="1440">
                  <c:v>719.9999999999975</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75</c:v>
                </c:pt>
                <c:pt idx="1474">
                  <c:v>736.99999999999375</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5</c:v>
                </c:pt>
                <c:pt idx="1500">
                  <c:v>749.9999999999925</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48</c:v>
                </c:pt>
                <c:pt idx="1510">
                  <c:v>754.99999999999648</c:v>
                </c:pt>
                <c:pt idx="1511">
                  <c:v>755.99999999999352</c:v>
                </c:pt>
                <c:pt idx="1512">
                  <c:v>755.99999999999352</c:v>
                </c:pt>
                <c:pt idx="1513">
                  <c:v>757</c:v>
                </c:pt>
                <c:pt idx="1514">
                  <c:v>757</c:v>
                </c:pt>
                <c:pt idx="1515">
                  <c:v>757.99999999999704</c:v>
                </c:pt>
                <c:pt idx="1516">
                  <c:v>757.99999999999704</c:v>
                </c:pt>
                <c:pt idx="1517">
                  <c:v>758.99999999999397</c:v>
                </c:pt>
                <c:pt idx="1518">
                  <c:v>758.99999999999397</c:v>
                </c:pt>
                <c:pt idx="1519">
                  <c:v>759.99999999999091</c:v>
                </c:pt>
                <c:pt idx="1520">
                  <c:v>759.99999999999091</c:v>
                </c:pt>
                <c:pt idx="1521">
                  <c:v>760.9999999999975</c:v>
                </c:pt>
                <c:pt idx="1522">
                  <c:v>760.9999999999975</c:v>
                </c:pt>
                <c:pt idx="1523">
                  <c:v>761.99999999999443</c:v>
                </c:pt>
                <c:pt idx="1524">
                  <c:v>761.99999999999443</c:v>
                </c:pt>
                <c:pt idx="1525">
                  <c:v>763.00000000000091</c:v>
                </c:pt>
                <c:pt idx="1526">
                  <c:v>763.00000000000091</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75</c:v>
                </c:pt>
                <c:pt idx="1556">
                  <c:v>777.99999999999375</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64</c:v>
                </c:pt>
                <c:pt idx="1578">
                  <c:v>788.99999999999864</c:v>
                </c:pt>
                <c:pt idx="1579">
                  <c:v>789.99999999999557</c:v>
                </c:pt>
                <c:pt idx="1580">
                  <c:v>789.99999999999557</c:v>
                </c:pt>
                <c:pt idx="1581">
                  <c:v>790.9999999999925</c:v>
                </c:pt>
                <c:pt idx="1582">
                  <c:v>790.9999999999925</c:v>
                </c:pt>
                <c:pt idx="1583">
                  <c:v>791.99999999998954</c:v>
                </c:pt>
                <c:pt idx="1584">
                  <c:v>791.99999999998954</c:v>
                </c:pt>
                <c:pt idx="1585">
                  <c:v>792.99999999999602</c:v>
                </c:pt>
                <c:pt idx="1586">
                  <c:v>792.99999999999602</c:v>
                </c:pt>
                <c:pt idx="1587">
                  <c:v>793.99999999999307</c:v>
                </c:pt>
                <c:pt idx="1588">
                  <c:v>793.99999999999307</c:v>
                </c:pt>
                <c:pt idx="1589">
                  <c:v>794.99999999999955</c:v>
                </c:pt>
                <c:pt idx="1590">
                  <c:v>794.99999999999955</c:v>
                </c:pt>
                <c:pt idx="1591">
                  <c:v>795.99999999999659</c:v>
                </c:pt>
                <c:pt idx="1592">
                  <c:v>795.99999999999659</c:v>
                </c:pt>
                <c:pt idx="1593">
                  <c:v>796.99999999999352</c:v>
                </c:pt>
                <c:pt idx="1594">
                  <c:v>796.99999999999352</c:v>
                </c:pt>
                <c:pt idx="1595">
                  <c:v>797.99999999999045</c:v>
                </c:pt>
                <c:pt idx="1596">
                  <c:v>797.99999999999045</c:v>
                </c:pt>
                <c:pt idx="1597">
                  <c:v>798.99999999999704</c:v>
                </c:pt>
                <c:pt idx="1598">
                  <c:v>798.99999999999704</c:v>
                </c:pt>
                <c:pt idx="1599">
                  <c:v>799.99999999999397</c:v>
                </c:pt>
              </c:numCache>
            </c:numRef>
          </c:xVal>
          <c:yVal>
            <c:numRef>
              <c:f>'Edited - T Proflile swapped'!$G$2:$G$1601</c:f>
              <c:numCache>
                <c:formatCode>General</c:formatCode>
                <c:ptCount val="1600"/>
                <c:pt idx="0">
                  <c:v>17.5</c:v>
                </c:pt>
                <c:pt idx="1">
                  <c:v>17.600000000000001</c:v>
                </c:pt>
                <c:pt idx="2">
                  <c:v>17.600000000000001</c:v>
                </c:pt>
                <c:pt idx="3">
                  <c:v>17.600000000000001</c:v>
                </c:pt>
                <c:pt idx="4">
                  <c:v>17.600000000000001</c:v>
                </c:pt>
                <c:pt idx="5">
                  <c:v>17.7</c:v>
                </c:pt>
                <c:pt idx="6">
                  <c:v>17.8</c:v>
                </c:pt>
                <c:pt idx="7">
                  <c:v>18</c:v>
                </c:pt>
                <c:pt idx="8">
                  <c:v>18.100000000000001</c:v>
                </c:pt>
                <c:pt idx="9">
                  <c:v>18.399999999999999</c:v>
                </c:pt>
                <c:pt idx="10">
                  <c:v>18.600000000000001</c:v>
                </c:pt>
                <c:pt idx="11">
                  <c:v>19</c:v>
                </c:pt>
                <c:pt idx="12">
                  <c:v>19.399999999999999</c:v>
                </c:pt>
                <c:pt idx="13">
                  <c:v>20</c:v>
                </c:pt>
                <c:pt idx="14">
                  <c:v>20.8</c:v>
                </c:pt>
                <c:pt idx="15">
                  <c:v>21.7</c:v>
                </c:pt>
                <c:pt idx="16">
                  <c:v>22.8</c:v>
                </c:pt>
                <c:pt idx="17">
                  <c:v>24.2</c:v>
                </c:pt>
                <c:pt idx="18">
                  <c:v>25.7</c:v>
                </c:pt>
                <c:pt idx="19">
                  <c:v>27.4</c:v>
                </c:pt>
                <c:pt idx="20">
                  <c:v>29.3</c:v>
                </c:pt>
                <c:pt idx="21">
                  <c:v>31.5</c:v>
                </c:pt>
                <c:pt idx="22">
                  <c:v>33.700000000000003</c:v>
                </c:pt>
                <c:pt idx="23">
                  <c:v>36</c:v>
                </c:pt>
                <c:pt idx="24">
                  <c:v>38.299999999999997</c:v>
                </c:pt>
                <c:pt idx="25">
                  <c:v>40.700000000000003</c:v>
                </c:pt>
                <c:pt idx="26">
                  <c:v>42.9</c:v>
                </c:pt>
                <c:pt idx="27">
                  <c:v>45</c:v>
                </c:pt>
                <c:pt idx="28">
                  <c:v>47</c:v>
                </c:pt>
                <c:pt idx="29">
                  <c:v>48.8</c:v>
                </c:pt>
                <c:pt idx="30">
                  <c:v>50.4</c:v>
                </c:pt>
                <c:pt idx="31">
                  <c:v>51.9</c:v>
                </c:pt>
                <c:pt idx="32">
                  <c:v>53.1</c:v>
                </c:pt>
                <c:pt idx="33">
                  <c:v>54.2</c:v>
                </c:pt>
                <c:pt idx="34">
                  <c:v>55.1</c:v>
                </c:pt>
                <c:pt idx="35">
                  <c:v>55.9</c:v>
                </c:pt>
                <c:pt idx="36">
                  <c:v>56.6</c:v>
                </c:pt>
                <c:pt idx="37">
                  <c:v>57.2</c:v>
                </c:pt>
                <c:pt idx="38">
                  <c:v>57.7</c:v>
                </c:pt>
                <c:pt idx="39">
                  <c:v>58.1</c:v>
                </c:pt>
                <c:pt idx="40">
                  <c:v>58.5</c:v>
                </c:pt>
                <c:pt idx="41">
                  <c:v>58.8</c:v>
                </c:pt>
                <c:pt idx="42">
                  <c:v>58.9</c:v>
                </c:pt>
                <c:pt idx="43">
                  <c:v>59.1</c:v>
                </c:pt>
                <c:pt idx="44">
                  <c:v>59.1</c:v>
                </c:pt>
                <c:pt idx="45">
                  <c:v>59.2</c:v>
                </c:pt>
                <c:pt idx="46">
                  <c:v>59.2</c:v>
                </c:pt>
                <c:pt idx="47">
                  <c:v>59.2</c:v>
                </c:pt>
                <c:pt idx="48">
                  <c:v>59.2</c:v>
                </c:pt>
                <c:pt idx="49">
                  <c:v>59.2</c:v>
                </c:pt>
                <c:pt idx="50">
                  <c:v>59.2</c:v>
                </c:pt>
                <c:pt idx="51">
                  <c:v>59.2</c:v>
                </c:pt>
                <c:pt idx="52">
                  <c:v>59.2</c:v>
                </c:pt>
                <c:pt idx="53">
                  <c:v>59.1</c:v>
                </c:pt>
                <c:pt idx="54">
                  <c:v>59</c:v>
                </c:pt>
                <c:pt idx="55">
                  <c:v>58.9</c:v>
                </c:pt>
                <c:pt idx="56">
                  <c:v>58.8</c:v>
                </c:pt>
                <c:pt idx="57">
                  <c:v>58.6</c:v>
                </c:pt>
                <c:pt idx="58">
                  <c:v>58.5</c:v>
                </c:pt>
                <c:pt idx="59">
                  <c:v>58.4</c:v>
                </c:pt>
                <c:pt idx="60">
                  <c:v>58.3</c:v>
                </c:pt>
                <c:pt idx="61">
                  <c:v>58.2</c:v>
                </c:pt>
                <c:pt idx="62">
                  <c:v>58.1</c:v>
                </c:pt>
                <c:pt idx="63">
                  <c:v>58</c:v>
                </c:pt>
                <c:pt idx="64">
                  <c:v>57.9</c:v>
                </c:pt>
                <c:pt idx="65">
                  <c:v>57.9</c:v>
                </c:pt>
                <c:pt idx="66">
                  <c:v>57.8</c:v>
                </c:pt>
                <c:pt idx="67">
                  <c:v>57.8</c:v>
                </c:pt>
                <c:pt idx="68">
                  <c:v>57.7</c:v>
                </c:pt>
                <c:pt idx="69">
                  <c:v>57.7</c:v>
                </c:pt>
                <c:pt idx="70">
                  <c:v>57.7</c:v>
                </c:pt>
                <c:pt idx="71">
                  <c:v>57.6</c:v>
                </c:pt>
                <c:pt idx="72">
                  <c:v>57.6</c:v>
                </c:pt>
                <c:pt idx="73">
                  <c:v>57.6</c:v>
                </c:pt>
                <c:pt idx="74">
                  <c:v>57.6</c:v>
                </c:pt>
                <c:pt idx="75">
                  <c:v>57.6</c:v>
                </c:pt>
                <c:pt idx="76">
                  <c:v>57.6</c:v>
                </c:pt>
                <c:pt idx="77">
                  <c:v>57.6</c:v>
                </c:pt>
                <c:pt idx="78">
                  <c:v>57.6</c:v>
                </c:pt>
                <c:pt idx="79">
                  <c:v>57.7</c:v>
                </c:pt>
                <c:pt idx="80">
                  <c:v>57.9</c:v>
                </c:pt>
                <c:pt idx="81">
                  <c:v>58.1</c:v>
                </c:pt>
                <c:pt idx="82">
                  <c:v>58.3</c:v>
                </c:pt>
                <c:pt idx="83">
                  <c:v>58.5</c:v>
                </c:pt>
                <c:pt idx="84">
                  <c:v>58.8</c:v>
                </c:pt>
                <c:pt idx="85">
                  <c:v>59</c:v>
                </c:pt>
                <c:pt idx="86">
                  <c:v>59.3</c:v>
                </c:pt>
                <c:pt idx="87">
                  <c:v>59.5</c:v>
                </c:pt>
                <c:pt idx="88">
                  <c:v>59.8</c:v>
                </c:pt>
                <c:pt idx="89">
                  <c:v>60</c:v>
                </c:pt>
                <c:pt idx="90">
                  <c:v>60.3</c:v>
                </c:pt>
                <c:pt idx="91">
                  <c:v>60.5</c:v>
                </c:pt>
                <c:pt idx="92">
                  <c:v>60.7</c:v>
                </c:pt>
                <c:pt idx="93">
                  <c:v>60.9</c:v>
                </c:pt>
                <c:pt idx="94">
                  <c:v>61.1</c:v>
                </c:pt>
                <c:pt idx="95">
                  <c:v>61.3</c:v>
                </c:pt>
                <c:pt idx="96">
                  <c:v>61.4</c:v>
                </c:pt>
                <c:pt idx="97">
                  <c:v>61.6</c:v>
                </c:pt>
                <c:pt idx="98">
                  <c:v>61.7</c:v>
                </c:pt>
                <c:pt idx="99">
                  <c:v>61.9</c:v>
                </c:pt>
                <c:pt idx="100">
                  <c:v>62</c:v>
                </c:pt>
                <c:pt idx="101">
                  <c:v>62.2</c:v>
                </c:pt>
                <c:pt idx="102">
                  <c:v>62.3</c:v>
                </c:pt>
                <c:pt idx="103">
                  <c:v>62.4</c:v>
                </c:pt>
                <c:pt idx="104">
                  <c:v>62.6</c:v>
                </c:pt>
                <c:pt idx="105">
                  <c:v>62.7</c:v>
                </c:pt>
                <c:pt idx="106">
                  <c:v>62.8</c:v>
                </c:pt>
                <c:pt idx="107">
                  <c:v>62.8</c:v>
                </c:pt>
                <c:pt idx="108">
                  <c:v>62.9</c:v>
                </c:pt>
                <c:pt idx="109">
                  <c:v>63</c:v>
                </c:pt>
                <c:pt idx="110">
                  <c:v>63.1</c:v>
                </c:pt>
                <c:pt idx="111">
                  <c:v>63.1</c:v>
                </c:pt>
                <c:pt idx="112">
                  <c:v>63.1</c:v>
                </c:pt>
                <c:pt idx="113">
                  <c:v>63.1</c:v>
                </c:pt>
                <c:pt idx="114">
                  <c:v>63.2</c:v>
                </c:pt>
                <c:pt idx="115">
                  <c:v>63.2</c:v>
                </c:pt>
                <c:pt idx="116">
                  <c:v>63.2</c:v>
                </c:pt>
                <c:pt idx="117">
                  <c:v>63.2</c:v>
                </c:pt>
                <c:pt idx="118">
                  <c:v>63.2</c:v>
                </c:pt>
                <c:pt idx="119">
                  <c:v>63.3</c:v>
                </c:pt>
                <c:pt idx="120">
                  <c:v>63.3</c:v>
                </c:pt>
                <c:pt idx="121">
                  <c:v>63.3</c:v>
                </c:pt>
                <c:pt idx="122">
                  <c:v>63.4</c:v>
                </c:pt>
                <c:pt idx="123">
                  <c:v>63.4</c:v>
                </c:pt>
                <c:pt idx="124">
                  <c:v>63.4</c:v>
                </c:pt>
                <c:pt idx="125">
                  <c:v>63.5</c:v>
                </c:pt>
                <c:pt idx="126">
                  <c:v>63.5</c:v>
                </c:pt>
                <c:pt idx="127">
                  <c:v>63.5</c:v>
                </c:pt>
                <c:pt idx="128">
                  <c:v>63.6</c:v>
                </c:pt>
                <c:pt idx="129">
                  <c:v>63.6</c:v>
                </c:pt>
                <c:pt idx="130">
                  <c:v>63.6</c:v>
                </c:pt>
                <c:pt idx="131">
                  <c:v>63.6</c:v>
                </c:pt>
                <c:pt idx="132">
                  <c:v>63.6</c:v>
                </c:pt>
                <c:pt idx="133">
                  <c:v>63.6</c:v>
                </c:pt>
                <c:pt idx="134">
                  <c:v>63.6</c:v>
                </c:pt>
                <c:pt idx="135">
                  <c:v>63.6</c:v>
                </c:pt>
                <c:pt idx="136">
                  <c:v>63.5</c:v>
                </c:pt>
                <c:pt idx="137">
                  <c:v>63.3</c:v>
                </c:pt>
                <c:pt idx="138">
                  <c:v>63.2</c:v>
                </c:pt>
                <c:pt idx="139">
                  <c:v>63.1</c:v>
                </c:pt>
                <c:pt idx="140">
                  <c:v>62.9</c:v>
                </c:pt>
                <c:pt idx="141">
                  <c:v>62.7</c:v>
                </c:pt>
                <c:pt idx="142">
                  <c:v>62.6</c:v>
                </c:pt>
                <c:pt idx="143">
                  <c:v>62.4</c:v>
                </c:pt>
                <c:pt idx="144">
                  <c:v>62.3</c:v>
                </c:pt>
                <c:pt idx="145">
                  <c:v>62.1</c:v>
                </c:pt>
                <c:pt idx="146">
                  <c:v>62</c:v>
                </c:pt>
                <c:pt idx="147">
                  <c:v>62</c:v>
                </c:pt>
                <c:pt idx="148">
                  <c:v>61.9</c:v>
                </c:pt>
                <c:pt idx="149">
                  <c:v>61.9</c:v>
                </c:pt>
                <c:pt idx="150">
                  <c:v>61.8</c:v>
                </c:pt>
                <c:pt idx="151">
                  <c:v>61.7</c:v>
                </c:pt>
                <c:pt idx="152">
                  <c:v>61.7</c:v>
                </c:pt>
                <c:pt idx="153">
                  <c:v>61.6</c:v>
                </c:pt>
                <c:pt idx="154">
                  <c:v>61.5</c:v>
                </c:pt>
                <c:pt idx="155">
                  <c:v>61.4</c:v>
                </c:pt>
                <c:pt idx="156">
                  <c:v>61.3</c:v>
                </c:pt>
                <c:pt idx="157">
                  <c:v>61.3</c:v>
                </c:pt>
                <c:pt idx="158">
                  <c:v>61.2</c:v>
                </c:pt>
                <c:pt idx="159">
                  <c:v>61.1</c:v>
                </c:pt>
                <c:pt idx="160">
                  <c:v>61</c:v>
                </c:pt>
                <c:pt idx="161">
                  <c:v>60.9</c:v>
                </c:pt>
                <c:pt idx="162">
                  <c:v>60.8</c:v>
                </c:pt>
                <c:pt idx="163">
                  <c:v>60.6</c:v>
                </c:pt>
                <c:pt idx="164">
                  <c:v>60.5</c:v>
                </c:pt>
                <c:pt idx="165">
                  <c:v>60.4</c:v>
                </c:pt>
                <c:pt idx="166">
                  <c:v>60.3</c:v>
                </c:pt>
                <c:pt idx="167">
                  <c:v>60.1</c:v>
                </c:pt>
                <c:pt idx="168">
                  <c:v>60</c:v>
                </c:pt>
                <c:pt idx="169">
                  <c:v>59.9</c:v>
                </c:pt>
                <c:pt idx="170">
                  <c:v>59.8</c:v>
                </c:pt>
                <c:pt idx="171">
                  <c:v>59.6</c:v>
                </c:pt>
                <c:pt idx="172">
                  <c:v>59.5</c:v>
                </c:pt>
                <c:pt idx="173">
                  <c:v>59.5</c:v>
                </c:pt>
                <c:pt idx="174">
                  <c:v>59.4</c:v>
                </c:pt>
                <c:pt idx="175">
                  <c:v>59.3</c:v>
                </c:pt>
                <c:pt idx="176">
                  <c:v>59.3</c:v>
                </c:pt>
                <c:pt idx="177">
                  <c:v>59.2</c:v>
                </c:pt>
                <c:pt idx="178">
                  <c:v>59.2</c:v>
                </c:pt>
                <c:pt idx="179">
                  <c:v>59.2</c:v>
                </c:pt>
                <c:pt idx="180">
                  <c:v>59.2</c:v>
                </c:pt>
                <c:pt idx="181">
                  <c:v>59.2</c:v>
                </c:pt>
                <c:pt idx="182">
                  <c:v>59.1</c:v>
                </c:pt>
                <c:pt idx="183">
                  <c:v>59.1</c:v>
                </c:pt>
                <c:pt idx="184">
                  <c:v>59.1</c:v>
                </c:pt>
                <c:pt idx="185">
                  <c:v>59.1</c:v>
                </c:pt>
                <c:pt idx="186">
                  <c:v>59.1</c:v>
                </c:pt>
                <c:pt idx="187">
                  <c:v>59.1</c:v>
                </c:pt>
                <c:pt idx="188">
                  <c:v>59.1</c:v>
                </c:pt>
                <c:pt idx="189">
                  <c:v>59.1</c:v>
                </c:pt>
                <c:pt idx="190">
                  <c:v>59.1</c:v>
                </c:pt>
                <c:pt idx="191">
                  <c:v>59.1</c:v>
                </c:pt>
                <c:pt idx="192">
                  <c:v>59.1</c:v>
                </c:pt>
                <c:pt idx="193">
                  <c:v>59</c:v>
                </c:pt>
                <c:pt idx="194">
                  <c:v>59</c:v>
                </c:pt>
                <c:pt idx="195">
                  <c:v>59</c:v>
                </c:pt>
                <c:pt idx="196">
                  <c:v>59</c:v>
                </c:pt>
                <c:pt idx="197">
                  <c:v>59</c:v>
                </c:pt>
                <c:pt idx="198">
                  <c:v>59</c:v>
                </c:pt>
                <c:pt idx="199">
                  <c:v>58.9</c:v>
                </c:pt>
                <c:pt idx="200">
                  <c:v>58.8</c:v>
                </c:pt>
                <c:pt idx="201">
                  <c:v>58.8</c:v>
                </c:pt>
                <c:pt idx="202">
                  <c:v>58.7</c:v>
                </c:pt>
                <c:pt idx="203">
                  <c:v>58.6</c:v>
                </c:pt>
                <c:pt idx="204">
                  <c:v>58.5</c:v>
                </c:pt>
                <c:pt idx="205">
                  <c:v>58.4</c:v>
                </c:pt>
                <c:pt idx="206">
                  <c:v>58.3</c:v>
                </c:pt>
                <c:pt idx="207">
                  <c:v>58.3</c:v>
                </c:pt>
                <c:pt idx="208">
                  <c:v>58.2</c:v>
                </c:pt>
                <c:pt idx="209">
                  <c:v>58.1</c:v>
                </c:pt>
                <c:pt idx="210">
                  <c:v>58</c:v>
                </c:pt>
                <c:pt idx="211">
                  <c:v>57.9</c:v>
                </c:pt>
                <c:pt idx="212">
                  <c:v>57.8</c:v>
                </c:pt>
                <c:pt idx="213">
                  <c:v>57.8</c:v>
                </c:pt>
                <c:pt idx="214">
                  <c:v>57.7</c:v>
                </c:pt>
                <c:pt idx="215">
                  <c:v>57.6</c:v>
                </c:pt>
                <c:pt idx="216">
                  <c:v>57.6</c:v>
                </c:pt>
                <c:pt idx="217">
                  <c:v>57.5</c:v>
                </c:pt>
                <c:pt idx="218">
                  <c:v>57.4</c:v>
                </c:pt>
                <c:pt idx="219">
                  <c:v>57.3</c:v>
                </c:pt>
                <c:pt idx="220">
                  <c:v>57.3</c:v>
                </c:pt>
                <c:pt idx="221">
                  <c:v>57.3</c:v>
                </c:pt>
                <c:pt idx="222">
                  <c:v>57.2</c:v>
                </c:pt>
                <c:pt idx="223">
                  <c:v>57.2</c:v>
                </c:pt>
                <c:pt idx="224">
                  <c:v>57.1</c:v>
                </c:pt>
                <c:pt idx="225">
                  <c:v>57.1</c:v>
                </c:pt>
                <c:pt idx="226">
                  <c:v>57.1</c:v>
                </c:pt>
                <c:pt idx="227">
                  <c:v>57.1</c:v>
                </c:pt>
                <c:pt idx="228">
                  <c:v>57</c:v>
                </c:pt>
                <c:pt idx="229">
                  <c:v>57</c:v>
                </c:pt>
                <c:pt idx="230">
                  <c:v>57</c:v>
                </c:pt>
                <c:pt idx="231">
                  <c:v>57</c:v>
                </c:pt>
                <c:pt idx="232">
                  <c:v>57</c:v>
                </c:pt>
                <c:pt idx="233">
                  <c:v>57</c:v>
                </c:pt>
                <c:pt idx="234">
                  <c:v>57</c:v>
                </c:pt>
                <c:pt idx="235">
                  <c:v>57</c:v>
                </c:pt>
                <c:pt idx="236">
                  <c:v>57</c:v>
                </c:pt>
                <c:pt idx="237">
                  <c:v>56.9</c:v>
                </c:pt>
                <c:pt idx="238">
                  <c:v>56.9</c:v>
                </c:pt>
                <c:pt idx="239">
                  <c:v>56.9</c:v>
                </c:pt>
                <c:pt idx="240">
                  <c:v>56.9</c:v>
                </c:pt>
                <c:pt idx="241">
                  <c:v>56.9</c:v>
                </c:pt>
                <c:pt idx="242">
                  <c:v>56.9</c:v>
                </c:pt>
                <c:pt idx="243">
                  <c:v>56.9</c:v>
                </c:pt>
                <c:pt idx="244">
                  <c:v>56.8</c:v>
                </c:pt>
                <c:pt idx="245">
                  <c:v>56.8</c:v>
                </c:pt>
                <c:pt idx="246">
                  <c:v>56.8</c:v>
                </c:pt>
                <c:pt idx="247">
                  <c:v>56.8</c:v>
                </c:pt>
                <c:pt idx="248">
                  <c:v>56.8</c:v>
                </c:pt>
                <c:pt idx="249">
                  <c:v>56.7</c:v>
                </c:pt>
                <c:pt idx="250">
                  <c:v>56.7</c:v>
                </c:pt>
                <c:pt idx="251">
                  <c:v>56.7</c:v>
                </c:pt>
                <c:pt idx="252">
                  <c:v>56.6</c:v>
                </c:pt>
                <c:pt idx="253">
                  <c:v>56.6</c:v>
                </c:pt>
                <c:pt idx="254">
                  <c:v>56.6</c:v>
                </c:pt>
                <c:pt idx="255">
                  <c:v>56.6</c:v>
                </c:pt>
                <c:pt idx="256">
                  <c:v>56.6</c:v>
                </c:pt>
                <c:pt idx="257">
                  <c:v>56.6</c:v>
                </c:pt>
                <c:pt idx="258">
                  <c:v>56.6</c:v>
                </c:pt>
                <c:pt idx="259">
                  <c:v>56.6</c:v>
                </c:pt>
                <c:pt idx="260">
                  <c:v>56.6</c:v>
                </c:pt>
                <c:pt idx="261">
                  <c:v>56.6</c:v>
                </c:pt>
                <c:pt idx="262">
                  <c:v>56.5</c:v>
                </c:pt>
                <c:pt idx="263">
                  <c:v>56.5</c:v>
                </c:pt>
                <c:pt idx="264">
                  <c:v>56.5</c:v>
                </c:pt>
                <c:pt idx="265">
                  <c:v>56.5</c:v>
                </c:pt>
                <c:pt idx="266">
                  <c:v>56.5</c:v>
                </c:pt>
                <c:pt idx="267">
                  <c:v>56.5</c:v>
                </c:pt>
                <c:pt idx="268">
                  <c:v>56.5</c:v>
                </c:pt>
                <c:pt idx="269">
                  <c:v>56.5</c:v>
                </c:pt>
                <c:pt idx="270">
                  <c:v>56.5</c:v>
                </c:pt>
                <c:pt idx="271">
                  <c:v>56.6</c:v>
                </c:pt>
                <c:pt idx="272">
                  <c:v>56.6</c:v>
                </c:pt>
                <c:pt idx="273">
                  <c:v>56.6</c:v>
                </c:pt>
                <c:pt idx="274">
                  <c:v>56.6</c:v>
                </c:pt>
                <c:pt idx="275">
                  <c:v>56.6</c:v>
                </c:pt>
                <c:pt idx="276">
                  <c:v>56.7</c:v>
                </c:pt>
                <c:pt idx="277">
                  <c:v>56.7</c:v>
                </c:pt>
                <c:pt idx="278">
                  <c:v>56.7</c:v>
                </c:pt>
                <c:pt idx="279">
                  <c:v>56.7</c:v>
                </c:pt>
                <c:pt idx="280">
                  <c:v>56.8</c:v>
                </c:pt>
                <c:pt idx="281">
                  <c:v>56.8</c:v>
                </c:pt>
                <c:pt idx="282">
                  <c:v>56.8</c:v>
                </c:pt>
                <c:pt idx="283">
                  <c:v>56.9</c:v>
                </c:pt>
                <c:pt idx="284">
                  <c:v>56.9</c:v>
                </c:pt>
                <c:pt idx="285">
                  <c:v>56.9</c:v>
                </c:pt>
                <c:pt idx="286">
                  <c:v>56.9</c:v>
                </c:pt>
                <c:pt idx="287">
                  <c:v>57</c:v>
                </c:pt>
                <c:pt idx="288">
                  <c:v>57</c:v>
                </c:pt>
                <c:pt idx="289">
                  <c:v>57</c:v>
                </c:pt>
                <c:pt idx="290">
                  <c:v>57.1</c:v>
                </c:pt>
                <c:pt idx="291">
                  <c:v>57.1</c:v>
                </c:pt>
                <c:pt idx="292">
                  <c:v>57.1</c:v>
                </c:pt>
                <c:pt idx="293">
                  <c:v>57.2</c:v>
                </c:pt>
                <c:pt idx="294">
                  <c:v>57.2</c:v>
                </c:pt>
                <c:pt idx="295">
                  <c:v>57.2</c:v>
                </c:pt>
                <c:pt idx="296">
                  <c:v>57.2</c:v>
                </c:pt>
                <c:pt idx="297">
                  <c:v>57.3</c:v>
                </c:pt>
                <c:pt idx="298">
                  <c:v>57.3</c:v>
                </c:pt>
                <c:pt idx="299">
                  <c:v>57.3</c:v>
                </c:pt>
                <c:pt idx="300">
                  <c:v>57.3</c:v>
                </c:pt>
                <c:pt idx="301">
                  <c:v>57.4</c:v>
                </c:pt>
                <c:pt idx="302">
                  <c:v>57.4</c:v>
                </c:pt>
                <c:pt idx="303">
                  <c:v>57.4</c:v>
                </c:pt>
                <c:pt idx="304">
                  <c:v>57.5</c:v>
                </c:pt>
                <c:pt idx="305">
                  <c:v>57.5</c:v>
                </c:pt>
                <c:pt idx="306">
                  <c:v>57.5</c:v>
                </c:pt>
                <c:pt idx="307">
                  <c:v>57.6</c:v>
                </c:pt>
                <c:pt idx="308">
                  <c:v>57.6</c:v>
                </c:pt>
                <c:pt idx="309">
                  <c:v>57.7</c:v>
                </c:pt>
                <c:pt idx="310">
                  <c:v>57.7</c:v>
                </c:pt>
                <c:pt idx="311">
                  <c:v>57.8</c:v>
                </c:pt>
                <c:pt idx="312">
                  <c:v>57.8</c:v>
                </c:pt>
                <c:pt idx="313">
                  <c:v>57.9</c:v>
                </c:pt>
                <c:pt idx="314">
                  <c:v>57.9</c:v>
                </c:pt>
                <c:pt idx="315">
                  <c:v>58</c:v>
                </c:pt>
                <c:pt idx="316">
                  <c:v>58.1</c:v>
                </c:pt>
                <c:pt idx="317">
                  <c:v>58.1</c:v>
                </c:pt>
                <c:pt idx="318">
                  <c:v>58.2</c:v>
                </c:pt>
                <c:pt idx="319">
                  <c:v>58.2</c:v>
                </c:pt>
                <c:pt idx="320">
                  <c:v>58.3</c:v>
                </c:pt>
                <c:pt idx="321">
                  <c:v>58.3</c:v>
                </c:pt>
                <c:pt idx="322">
                  <c:v>58.4</c:v>
                </c:pt>
                <c:pt idx="323">
                  <c:v>58.4</c:v>
                </c:pt>
                <c:pt idx="324">
                  <c:v>58.5</c:v>
                </c:pt>
                <c:pt idx="325">
                  <c:v>58.5</c:v>
                </c:pt>
                <c:pt idx="326">
                  <c:v>58.5</c:v>
                </c:pt>
                <c:pt idx="327">
                  <c:v>58.5</c:v>
                </c:pt>
                <c:pt idx="328">
                  <c:v>58.6</c:v>
                </c:pt>
                <c:pt idx="329">
                  <c:v>58.6</c:v>
                </c:pt>
                <c:pt idx="330">
                  <c:v>58.6</c:v>
                </c:pt>
                <c:pt idx="331">
                  <c:v>58.7</c:v>
                </c:pt>
                <c:pt idx="332">
                  <c:v>58.7</c:v>
                </c:pt>
                <c:pt idx="333">
                  <c:v>58.7</c:v>
                </c:pt>
                <c:pt idx="334">
                  <c:v>58.7</c:v>
                </c:pt>
                <c:pt idx="335">
                  <c:v>58.7</c:v>
                </c:pt>
                <c:pt idx="336">
                  <c:v>58.7</c:v>
                </c:pt>
                <c:pt idx="337">
                  <c:v>58.7</c:v>
                </c:pt>
                <c:pt idx="338">
                  <c:v>58.7</c:v>
                </c:pt>
                <c:pt idx="339">
                  <c:v>58.7</c:v>
                </c:pt>
                <c:pt idx="340">
                  <c:v>58.7</c:v>
                </c:pt>
                <c:pt idx="341">
                  <c:v>58.7</c:v>
                </c:pt>
                <c:pt idx="342">
                  <c:v>58.7</c:v>
                </c:pt>
                <c:pt idx="343">
                  <c:v>58.7</c:v>
                </c:pt>
                <c:pt idx="344">
                  <c:v>58.7</c:v>
                </c:pt>
                <c:pt idx="345">
                  <c:v>58.7</c:v>
                </c:pt>
                <c:pt idx="346">
                  <c:v>58.6</c:v>
                </c:pt>
                <c:pt idx="347">
                  <c:v>58.6</c:v>
                </c:pt>
                <c:pt idx="348">
                  <c:v>58.5</c:v>
                </c:pt>
                <c:pt idx="349">
                  <c:v>58.5</c:v>
                </c:pt>
                <c:pt idx="350">
                  <c:v>58.4</c:v>
                </c:pt>
                <c:pt idx="351">
                  <c:v>58.4</c:v>
                </c:pt>
                <c:pt idx="352">
                  <c:v>58.4</c:v>
                </c:pt>
                <c:pt idx="353">
                  <c:v>58.3</c:v>
                </c:pt>
                <c:pt idx="354">
                  <c:v>58.3</c:v>
                </c:pt>
                <c:pt idx="355">
                  <c:v>58.3</c:v>
                </c:pt>
                <c:pt idx="356">
                  <c:v>58.3</c:v>
                </c:pt>
                <c:pt idx="357">
                  <c:v>58.2</c:v>
                </c:pt>
                <c:pt idx="358">
                  <c:v>58.2</c:v>
                </c:pt>
                <c:pt idx="359">
                  <c:v>58.2</c:v>
                </c:pt>
                <c:pt idx="360">
                  <c:v>58.2</c:v>
                </c:pt>
                <c:pt idx="361">
                  <c:v>58.2</c:v>
                </c:pt>
                <c:pt idx="362">
                  <c:v>58.2</c:v>
                </c:pt>
                <c:pt idx="363">
                  <c:v>58.2</c:v>
                </c:pt>
                <c:pt idx="364">
                  <c:v>58.1</c:v>
                </c:pt>
                <c:pt idx="365">
                  <c:v>58.1</c:v>
                </c:pt>
                <c:pt idx="366">
                  <c:v>58.1</c:v>
                </c:pt>
                <c:pt idx="367">
                  <c:v>58.1</c:v>
                </c:pt>
                <c:pt idx="368">
                  <c:v>58.1</c:v>
                </c:pt>
                <c:pt idx="369">
                  <c:v>58.1</c:v>
                </c:pt>
                <c:pt idx="370">
                  <c:v>58.1</c:v>
                </c:pt>
                <c:pt idx="371">
                  <c:v>58.2</c:v>
                </c:pt>
                <c:pt idx="372">
                  <c:v>58.2</c:v>
                </c:pt>
                <c:pt idx="373">
                  <c:v>58.2</c:v>
                </c:pt>
                <c:pt idx="374">
                  <c:v>58.2</c:v>
                </c:pt>
                <c:pt idx="375">
                  <c:v>58.2</c:v>
                </c:pt>
                <c:pt idx="376">
                  <c:v>58.3</c:v>
                </c:pt>
                <c:pt idx="377">
                  <c:v>58.3</c:v>
                </c:pt>
                <c:pt idx="378">
                  <c:v>58.3</c:v>
                </c:pt>
                <c:pt idx="379">
                  <c:v>58.3</c:v>
                </c:pt>
                <c:pt idx="380">
                  <c:v>58.4</c:v>
                </c:pt>
                <c:pt idx="381">
                  <c:v>58.4</c:v>
                </c:pt>
                <c:pt idx="382">
                  <c:v>58.5</c:v>
                </c:pt>
                <c:pt idx="383">
                  <c:v>58.5</c:v>
                </c:pt>
                <c:pt idx="384">
                  <c:v>58.6</c:v>
                </c:pt>
                <c:pt idx="385">
                  <c:v>58.7</c:v>
                </c:pt>
                <c:pt idx="386">
                  <c:v>58.8</c:v>
                </c:pt>
                <c:pt idx="387">
                  <c:v>58.8</c:v>
                </c:pt>
                <c:pt idx="388">
                  <c:v>58.9</c:v>
                </c:pt>
                <c:pt idx="389">
                  <c:v>59</c:v>
                </c:pt>
                <c:pt idx="390">
                  <c:v>59.1</c:v>
                </c:pt>
                <c:pt idx="391">
                  <c:v>59.1</c:v>
                </c:pt>
                <c:pt idx="392">
                  <c:v>59.2</c:v>
                </c:pt>
                <c:pt idx="393">
                  <c:v>59.3</c:v>
                </c:pt>
                <c:pt idx="394">
                  <c:v>59.4</c:v>
                </c:pt>
                <c:pt idx="395">
                  <c:v>59.4</c:v>
                </c:pt>
                <c:pt idx="396">
                  <c:v>59.5</c:v>
                </c:pt>
                <c:pt idx="397">
                  <c:v>59.6</c:v>
                </c:pt>
                <c:pt idx="398">
                  <c:v>59.7</c:v>
                </c:pt>
                <c:pt idx="399">
                  <c:v>59.7</c:v>
                </c:pt>
                <c:pt idx="400">
                  <c:v>59.7</c:v>
                </c:pt>
                <c:pt idx="401">
                  <c:v>59.7</c:v>
                </c:pt>
                <c:pt idx="402">
                  <c:v>59.8</c:v>
                </c:pt>
                <c:pt idx="403">
                  <c:v>59.8</c:v>
                </c:pt>
                <c:pt idx="404">
                  <c:v>59.8</c:v>
                </c:pt>
                <c:pt idx="405">
                  <c:v>59.8</c:v>
                </c:pt>
                <c:pt idx="406">
                  <c:v>59.9</c:v>
                </c:pt>
                <c:pt idx="407">
                  <c:v>59.9</c:v>
                </c:pt>
                <c:pt idx="408">
                  <c:v>59.9</c:v>
                </c:pt>
                <c:pt idx="409">
                  <c:v>59.9</c:v>
                </c:pt>
                <c:pt idx="410">
                  <c:v>59.9</c:v>
                </c:pt>
                <c:pt idx="411">
                  <c:v>59.9</c:v>
                </c:pt>
                <c:pt idx="412">
                  <c:v>59.9</c:v>
                </c:pt>
                <c:pt idx="413">
                  <c:v>60</c:v>
                </c:pt>
                <c:pt idx="414">
                  <c:v>59.9</c:v>
                </c:pt>
                <c:pt idx="415">
                  <c:v>59.8</c:v>
                </c:pt>
                <c:pt idx="416">
                  <c:v>59.7</c:v>
                </c:pt>
                <c:pt idx="417">
                  <c:v>59.6</c:v>
                </c:pt>
                <c:pt idx="418">
                  <c:v>59.5</c:v>
                </c:pt>
                <c:pt idx="419">
                  <c:v>59.5</c:v>
                </c:pt>
                <c:pt idx="420">
                  <c:v>59.4</c:v>
                </c:pt>
                <c:pt idx="421">
                  <c:v>59.3</c:v>
                </c:pt>
                <c:pt idx="422">
                  <c:v>59.2</c:v>
                </c:pt>
                <c:pt idx="423">
                  <c:v>59.2</c:v>
                </c:pt>
                <c:pt idx="424">
                  <c:v>59.2</c:v>
                </c:pt>
                <c:pt idx="425">
                  <c:v>59.2</c:v>
                </c:pt>
                <c:pt idx="426">
                  <c:v>59.1</c:v>
                </c:pt>
                <c:pt idx="427">
                  <c:v>59.1</c:v>
                </c:pt>
                <c:pt idx="428">
                  <c:v>59.1</c:v>
                </c:pt>
                <c:pt idx="429">
                  <c:v>59.1</c:v>
                </c:pt>
                <c:pt idx="430">
                  <c:v>59.1</c:v>
                </c:pt>
                <c:pt idx="431">
                  <c:v>59.1</c:v>
                </c:pt>
                <c:pt idx="432">
                  <c:v>59.1</c:v>
                </c:pt>
                <c:pt idx="433">
                  <c:v>59.1</c:v>
                </c:pt>
                <c:pt idx="434">
                  <c:v>59.1</c:v>
                </c:pt>
                <c:pt idx="435">
                  <c:v>59.1</c:v>
                </c:pt>
                <c:pt idx="436">
                  <c:v>59.1</c:v>
                </c:pt>
                <c:pt idx="437">
                  <c:v>59.1</c:v>
                </c:pt>
                <c:pt idx="438">
                  <c:v>59.1</c:v>
                </c:pt>
                <c:pt idx="439">
                  <c:v>59.1</c:v>
                </c:pt>
                <c:pt idx="440">
                  <c:v>59.1</c:v>
                </c:pt>
                <c:pt idx="441">
                  <c:v>59.1</c:v>
                </c:pt>
                <c:pt idx="442">
                  <c:v>59.1</c:v>
                </c:pt>
                <c:pt idx="443">
                  <c:v>59.1</c:v>
                </c:pt>
                <c:pt idx="444">
                  <c:v>59.1</c:v>
                </c:pt>
                <c:pt idx="445">
                  <c:v>59.1</c:v>
                </c:pt>
                <c:pt idx="446">
                  <c:v>59.1</c:v>
                </c:pt>
                <c:pt idx="447">
                  <c:v>59.1</c:v>
                </c:pt>
                <c:pt idx="448">
                  <c:v>59.1</c:v>
                </c:pt>
                <c:pt idx="449">
                  <c:v>59.2</c:v>
                </c:pt>
                <c:pt idx="450">
                  <c:v>59.2</c:v>
                </c:pt>
                <c:pt idx="451">
                  <c:v>59.2</c:v>
                </c:pt>
                <c:pt idx="452">
                  <c:v>59.1</c:v>
                </c:pt>
                <c:pt idx="453">
                  <c:v>59.1</c:v>
                </c:pt>
                <c:pt idx="454">
                  <c:v>59.1</c:v>
                </c:pt>
                <c:pt idx="455">
                  <c:v>59.1</c:v>
                </c:pt>
                <c:pt idx="456">
                  <c:v>59.1</c:v>
                </c:pt>
                <c:pt idx="457">
                  <c:v>59.1</c:v>
                </c:pt>
                <c:pt idx="458">
                  <c:v>59.1</c:v>
                </c:pt>
                <c:pt idx="459">
                  <c:v>59.1</c:v>
                </c:pt>
                <c:pt idx="460">
                  <c:v>59.1</c:v>
                </c:pt>
                <c:pt idx="461">
                  <c:v>59.2</c:v>
                </c:pt>
                <c:pt idx="462">
                  <c:v>59.2</c:v>
                </c:pt>
                <c:pt idx="463">
                  <c:v>59.4</c:v>
                </c:pt>
                <c:pt idx="464">
                  <c:v>59.6</c:v>
                </c:pt>
                <c:pt idx="465">
                  <c:v>59.8</c:v>
                </c:pt>
                <c:pt idx="466">
                  <c:v>60.1</c:v>
                </c:pt>
                <c:pt idx="467">
                  <c:v>60.3</c:v>
                </c:pt>
                <c:pt idx="468">
                  <c:v>60.4</c:v>
                </c:pt>
                <c:pt idx="469">
                  <c:v>60.5</c:v>
                </c:pt>
                <c:pt idx="470">
                  <c:v>60.6</c:v>
                </c:pt>
                <c:pt idx="471">
                  <c:v>60.6</c:v>
                </c:pt>
                <c:pt idx="472">
                  <c:v>60.6</c:v>
                </c:pt>
                <c:pt idx="473">
                  <c:v>60.7</c:v>
                </c:pt>
                <c:pt idx="474">
                  <c:v>60.7</c:v>
                </c:pt>
                <c:pt idx="475">
                  <c:v>60.7</c:v>
                </c:pt>
                <c:pt idx="476">
                  <c:v>60.8</c:v>
                </c:pt>
                <c:pt idx="477">
                  <c:v>60.9</c:v>
                </c:pt>
                <c:pt idx="478">
                  <c:v>60.9</c:v>
                </c:pt>
                <c:pt idx="479">
                  <c:v>61</c:v>
                </c:pt>
                <c:pt idx="480">
                  <c:v>61</c:v>
                </c:pt>
                <c:pt idx="481">
                  <c:v>61.1</c:v>
                </c:pt>
                <c:pt idx="482">
                  <c:v>61.2</c:v>
                </c:pt>
                <c:pt idx="483">
                  <c:v>61.4</c:v>
                </c:pt>
                <c:pt idx="484">
                  <c:v>61.5</c:v>
                </c:pt>
                <c:pt idx="485">
                  <c:v>61.6</c:v>
                </c:pt>
                <c:pt idx="486">
                  <c:v>61.7</c:v>
                </c:pt>
                <c:pt idx="487">
                  <c:v>61.8</c:v>
                </c:pt>
                <c:pt idx="488">
                  <c:v>61.9</c:v>
                </c:pt>
                <c:pt idx="489">
                  <c:v>62</c:v>
                </c:pt>
                <c:pt idx="490">
                  <c:v>62.1</c:v>
                </c:pt>
                <c:pt idx="491">
                  <c:v>62.2</c:v>
                </c:pt>
                <c:pt idx="492">
                  <c:v>62.3</c:v>
                </c:pt>
                <c:pt idx="493">
                  <c:v>62.4</c:v>
                </c:pt>
                <c:pt idx="494">
                  <c:v>62.6</c:v>
                </c:pt>
                <c:pt idx="495">
                  <c:v>62.7</c:v>
                </c:pt>
                <c:pt idx="496">
                  <c:v>62.8</c:v>
                </c:pt>
                <c:pt idx="497">
                  <c:v>62.8</c:v>
                </c:pt>
                <c:pt idx="498">
                  <c:v>62.9</c:v>
                </c:pt>
                <c:pt idx="499">
                  <c:v>62.9</c:v>
                </c:pt>
                <c:pt idx="500">
                  <c:v>62.9</c:v>
                </c:pt>
                <c:pt idx="501">
                  <c:v>62.9</c:v>
                </c:pt>
                <c:pt idx="502">
                  <c:v>62.9</c:v>
                </c:pt>
                <c:pt idx="503">
                  <c:v>63</c:v>
                </c:pt>
                <c:pt idx="504">
                  <c:v>63</c:v>
                </c:pt>
                <c:pt idx="505">
                  <c:v>63.1</c:v>
                </c:pt>
                <c:pt idx="506">
                  <c:v>63.2</c:v>
                </c:pt>
                <c:pt idx="507">
                  <c:v>63.5</c:v>
                </c:pt>
                <c:pt idx="508">
                  <c:v>63.9</c:v>
                </c:pt>
                <c:pt idx="509">
                  <c:v>64.3</c:v>
                </c:pt>
                <c:pt idx="510">
                  <c:v>64.900000000000006</c:v>
                </c:pt>
                <c:pt idx="511">
                  <c:v>65.7</c:v>
                </c:pt>
                <c:pt idx="512">
                  <c:v>66.599999999999994</c:v>
                </c:pt>
                <c:pt idx="513">
                  <c:v>67.599999999999994</c:v>
                </c:pt>
                <c:pt idx="514">
                  <c:v>68.7</c:v>
                </c:pt>
                <c:pt idx="515">
                  <c:v>69.7</c:v>
                </c:pt>
                <c:pt idx="516">
                  <c:v>70.8</c:v>
                </c:pt>
                <c:pt idx="517">
                  <c:v>72</c:v>
                </c:pt>
                <c:pt idx="518">
                  <c:v>73.2</c:v>
                </c:pt>
                <c:pt idx="519">
                  <c:v>74.400000000000006</c:v>
                </c:pt>
                <c:pt idx="520">
                  <c:v>75.7</c:v>
                </c:pt>
                <c:pt idx="521">
                  <c:v>77.099999999999994</c:v>
                </c:pt>
                <c:pt idx="522">
                  <c:v>78.599999999999994</c:v>
                </c:pt>
                <c:pt idx="523">
                  <c:v>80.2</c:v>
                </c:pt>
                <c:pt idx="524">
                  <c:v>81.8</c:v>
                </c:pt>
                <c:pt idx="525">
                  <c:v>83.6</c:v>
                </c:pt>
                <c:pt idx="526">
                  <c:v>85.5</c:v>
                </c:pt>
                <c:pt idx="527">
                  <c:v>87.6</c:v>
                </c:pt>
                <c:pt idx="528">
                  <c:v>89.8</c:v>
                </c:pt>
                <c:pt idx="529">
                  <c:v>92.6</c:v>
                </c:pt>
                <c:pt idx="530">
                  <c:v>95.5</c:v>
                </c:pt>
                <c:pt idx="531">
                  <c:v>98.6</c:v>
                </c:pt>
                <c:pt idx="532">
                  <c:v>101.9</c:v>
                </c:pt>
                <c:pt idx="533">
                  <c:v>105.3</c:v>
                </c:pt>
                <c:pt idx="534">
                  <c:v>108.3</c:v>
                </c:pt>
                <c:pt idx="535">
                  <c:v>111.1</c:v>
                </c:pt>
                <c:pt idx="536">
                  <c:v>114.1</c:v>
                </c:pt>
                <c:pt idx="537">
                  <c:v>117.5</c:v>
                </c:pt>
                <c:pt idx="538">
                  <c:v>120.7</c:v>
                </c:pt>
                <c:pt idx="539">
                  <c:v>124.3</c:v>
                </c:pt>
                <c:pt idx="540">
                  <c:v>128.19999999999999</c:v>
                </c:pt>
                <c:pt idx="541">
                  <c:v>132.4</c:v>
                </c:pt>
                <c:pt idx="542">
                  <c:v>137</c:v>
                </c:pt>
                <c:pt idx="543">
                  <c:v>141.6</c:v>
                </c:pt>
                <c:pt idx="544">
                  <c:v>146.6</c:v>
                </c:pt>
                <c:pt idx="545">
                  <c:v>151.69999999999999</c:v>
                </c:pt>
                <c:pt idx="546">
                  <c:v>156.69999999999999</c:v>
                </c:pt>
                <c:pt idx="547">
                  <c:v>161.80000000000001</c:v>
                </c:pt>
                <c:pt idx="548">
                  <c:v>166.9</c:v>
                </c:pt>
                <c:pt idx="549">
                  <c:v>171.8</c:v>
                </c:pt>
                <c:pt idx="550">
                  <c:v>176.7</c:v>
                </c:pt>
                <c:pt idx="551">
                  <c:v>181.5</c:v>
                </c:pt>
                <c:pt idx="552">
                  <c:v>186.3</c:v>
                </c:pt>
                <c:pt idx="553">
                  <c:v>191</c:v>
                </c:pt>
                <c:pt idx="554">
                  <c:v>195.5</c:v>
                </c:pt>
                <c:pt idx="555">
                  <c:v>200</c:v>
                </c:pt>
                <c:pt idx="556">
                  <c:v>204.4</c:v>
                </c:pt>
                <c:pt idx="557">
                  <c:v>208.7</c:v>
                </c:pt>
                <c:pt idx="558">
                  <c:v>212.9</c:v>
                </c:pt>
                <c:pt idx="559">
                  <c:v>217.2</c:v>
                </c:pt>
                <c:pt idx="560">
                  <c:v>221.6</c:v>
                </c:pt>
                <c:pt idx="561">
                  <c:v>226.2</c:v>
                </c:pt>
                <c:pt idx="562">
                  <c:v>231.2</c:v>
                </c:pt>
                <c:pt idx="563">
                  <c:v>236.8</c:v>
                </c:pt>
                <c:pt idx="564">
                  <c:v>242.5</c:v>
                </c:pt>
                <c:pt idx="565">
                  <c:v>248</c:v>
                </c:pt>
                <c:pt idx="566">
                  <c:v>253.7</c:v>
                </c:pt>
                <c:pt idx="567">
                  <c:v>259.39999999999998</c:v>
                </c:pt>
                <c:pt idx="568">
                  <c:v>264.89999999999998</c:v>
                </c:pt>
                <c:pt idx="569">
                  <c:v>270.8</c:v>
                </c:pt>
                <c:pt idx="570">
                  <c:v>276.60000000000002</c:v>
                </c:pt>
                <c:pt idx="571">
                  <c:v>282.5</c:v>
                </c:pt>
                <c:pt idx="572">
                  <c:v>288.39999999999998</c:v>
                </c:pt>
                <c:pt idx="573">
                  <c:v>294.10000000000002</c:v>
                </c:pt>
                <c:pt idx="574">
                  <c:v>300</c:v>
                </c:pt>
                <c:pt idx="575">
                  <c:v>305.89999999999998</c:v>
                </c:pt>
                <c:pt idx="576">
                  <c:v>311.60000000000002</c:v>
                </c:pt>
                <c:pt idx="577">
                  <c:v>317.39999999999998</c:v>
                </c:pt>
                <c:pt idx="578">
                  <c:v>323.3</c:v>
                </c:pt>
                <c:pt idx="579">
                  <c:v>329.1</c:v>
                </c:pt>
                <c:pt idx="580">
                  <c:v>335.2</c:v>
                </c:pt>
                <c:pt idx="581">
                  <c:v>341.1</c:v>
                </c:pt>
                <c:pt idx="582">
                  <c:v>347.2</c:v>
                </c:pt>
                <c:pt idx="583">
                  <c:v>353.4</c:v>
                </c:pt>
                <c:pt idx="584">
                  <c:v>359.6</c:v>
                </c:pt>
                <c:pt idx="585">
                  <c:v>365.9</c:v>
                </c:pt>
                <c:pt idx="586">
                  <c:v>372.3</c:v>
                </c:pt>
                <c:pt idx="587">
                  <c:v>378.7</c:v>
                </c:pt>
                <c:pt idx="588">
                  <c:v>385.3</c:v>
                </c:pt>
                <c:pt idx="589">
                  <c:v>391.9</c:v>
                </c:pt>
                <c:pt idx="590">
                  <c:v>398.7</c:v>
                </c:pt>
                <c:pt idx="591">
                  <c:v>405.5</c:v>
                </c:pt>
                <c:pt idx="592">
                  <c:v>412.6</c:v>
                </c:pt>
                <c:pt idx="593">
                  <c:v>419.8</c:v>
                </c:pt>
                <c:pt idx="594">
                  <c:v>427.1</c:v>
                </c:pt>
                <c:pt idx="595">
                  <c:v>434.3</c:v>
                </c:pt>
                <c:pt idx="596">
                  <c:v>441.8</c:v>
                </c:pt>
                <c:pt idx="597">
                  <c:v>449.5</c:v>
                </c:pt>
                <c:pt idx="598">
                  <c:v>457.2</c:v>
                </c:pt>
                <c:pt idx="599">
                  <c:v>465</c:v>
                </c:pt>
                <c:pt idx="600">
                  <c:v>472.7</c:v>
                </c:pt>
                <c:pt idx="601">
                  <c:v>480.8</c:v>
                </c:pt>
                <c:pt idx="602">
                  <c:v>489.1</c:v>
                </c:pt>
                <c:pt idx="603">
                  <c:v>497.5</c:v>
                </c:pt>
                <c:pt idx="604">
                  <c:v>506.2</c:v>
                </c:pt>
                <c:pt idx="605">
                  <c:v>515</c:v>
                </c:pt>
                <c:pt idx="606">
                  <c:v>524</c:v>
                </c:pt>
                <c:pt idx="607">
                  <c:v>533.5</c:v>
                </c:pt>
                <c:pt idx="608">
                  <c:v>543</c:v>
                </c:pt>
                <c:pt idx="609">
                  <c:v>553</c:v>
                </c:pt>
                <c:pt idx="610">
                  <c:v>563.20000000000005</c:v>
                </c:pt>
                <c:pt idx="611">
                  <c:v>573.29999999999995</c:v>
                </c:pt>
                <c:pt idx="612">
                  <c:v>583.6</c:v>
                </c:pt>
                <c:pt idx="613">
                  <c:v>593.79999999999995</c:v>
                </c:pt>
                <c:pt idx="614">
                  <c:v>603.9</c:v>
                </c:pt>
                <c:pt idx="615">
                  <c:v>614.4</c:v>
                </c:pt>
                <c:pt idx="616">
                  <c:v>624.79999999999995</c:v>
                </c:pt>
                <c:pt idx="617">
                  <c:v>635.20000000000005</c:v>
                </c:pt>
                <c:pt idx="618">
                  <c:v>645.9</c:v>
                </c:pt>
                <c:pt idx="619">
                  <c:v>656.4</c:v>
                </c:pt>
                <c:pt idx="620">
                  <c:v>666.9</c:v>
                </c:pt>
                <c:pt idx="621">
                  <c:v>677.2</c:v>
                </c:pt>
                <c:pt idx="622">
                  <c:v>687.6</c:v>
                </c:pt>
                <c:pt idx="623">
                  <c:v>698</c:v>
                </c:pt>
                <c:pt idx="624">
                  <c:v>708.5</c:v>
                </c:pt>
                <c:pt idx="625">
                  <c:v>718.9</c:v>
                </c:pt>
                <c:pt idx="626">
                  <c:v>729.7</c:v>
                </c:pt>
                <c:pt idx="627">
                  <c:v>740.3</c:v>
                </c:pt>
                <c:pt idx="628">
                  <c:v>750.9</c:v>
                </c:pt>
                <c:pt idx="629">
                  <c:v>761.4</c:v>
                </c:pt>
                <c:pt idx="630">
                  <c:v>771.7</c:v>
                </c:pt>
                <c:pt idx="631">
                  <c:v>781.8</c:v>
                </c:pt>
                <c:pt idx="632">
                  <c:v>791.9</c:v>
                </c:pt>
                <c:pt idx="633">
                  <c:v>801.6</c:v>
                </c:pt>
                <c:pt idx="634">
                  <c:v>811.3</c:v>
                </c:pt>
                <c:pt idx="635">
                  <c:v>820.6</c:v>
                </c:pt>
                <c:pt idx="636">
                  <c:v>829.7</c:v>
                </c:pt>
                <c:pt idx="637">
                  <c:v>838.9</c:v>
                </c:pt>
                <c:pt idx="638">
                  <c:v>847.6</c:v>
                </c:pt>
                <c:pt idx="639">
                  <c:v>856.4</c:v>
                </c:pt>
                <c:pt idx="640">
                  <c:v>865.2</c:v>
                </c:pt>
                <c:pt idx="641">
                  <c:v>873.8</c:v>
                </c:pt>
                <c:pt idx="642">
                  <c:v>882.6</c:v>
                </c:pt>
                <c:pt idx="643">
                  <c:v>891.5</c:v>
                </c:pt>
                <c:pt idx="644">
                  <c:v>900</c:v>
                </c:pt>
                <c:pt idx="645">
                  <c:v>908.3</c:v>
                </c:pt>
                <c:pt idx="646">
                  <c:v>916.2</c:v>
                </c:pt>
                <c:pt idx="647">
                  <c:v>924</c:v>
                </c:pt>
                <c:pt idx="648">
                  <c:v>931.7</c:v>
                </c:pt>
                <c:pt idx="649">
                  <c:v>939.5</c:v>
                </c:pt>
                <c:pt idx="650">
                  <c:v>947.5</c:v>
                </c:pt>
                <c:pt idx="651">
                  <c:v>955.5</c:v>
                </c:pt>
                <c:pt idx="652">
                  <c:v>963.2</c:v>
                </c:pt>
                <c:pt idx="653">
                  <c:v>971.1</c:v>
                </c:pt>
                <c:pt idx="654">
                  <c:v>979</c:v>
                </c:pt>
                <c:pt idx="655">
                  <c:v>986.9</c:v>
                </c:pt>
                <c:pt idx="656">
                  <c:v>994.8</c:v>
                </c:pt>
                <c:pt idx="657">
                  <c:v>1002.7</c:v>
                </c:pt>
                <c:pt idx="658">
                  <c:v>1010.4</c:v>
                </c:pt>
                <c:pt idx="659">
                  <c:v>1018.1</c:v>
                </c:pt>
                <c:pt idx="660">
                  <c:v>1025.5999999999999</c:v>
                </c:pt>
                <c:pt idx="661">
                  <c:v>1033.0999999999999</c:v>
                </c:pt>
                <c:pt idx="662">
                  <c:v>1040.4000000000001</c:v>
                </c:pt>
                <c:pt idx="663">
                  <c:v>1047.2</c:v>
                </c:pt>
                <c:pt idx="664">
                  <c:v>1054.0999999999999</c:v>
                </c:pt>
                <c:pt idx="665">
                  <c:v>1060.5999999999999</c:v>
                </c:pt>
                <c:pt idx="666">
                  <c:v>1067.0999999999999</c:v>
                </c:pt>
                <c:pt idx="667">
                  <c:v>1073.5</c:v>
                </c:pt>
                <c:pt idx="668">
                  <c:v>1079.8</c:v>
                </c:pt>
                <c:pt idx="669">
                  <c:v>1086.0999999999999</c:v>
                </c:pt>
                <c:pt idx="670">
                  <c:v>1092.4000000000001</c:v>
                </c:pt>
                <c:pt idx="671">
                  <c:v>1098.7</c:v>
                </c:pt>
                <c:pt idx="672">
                  <c:v>1105.3</c:v>
                </c:pt>
                <c:pt idx="673">
                  <c:v>1112.0999999999999</c:v>
                </c:pt>
                <c:pt idx="674">
                  <c:v>1119.0999999999999</c:v>
                </c:pt>
                <c:pt idx="675">
                  <c:v>1126.3</c:v>
                </c:pt>
                <c:pt idx="676">
                  <c:v>1133.8</c:v>
                </c:pt>
                <c:pt idx="677">
                  <c:v>1141.7</c:v>
                </c:pt>
                <c:pt idx="678">
                  <c:v>1150.0999999999999</c:v>
                </c:pt>
                <c:pt idx="679">
                  <c:v>1158.4000000000001</c:v>
                </c:pt>
                <c:pt idx="680">
                  <c:v>1166.4000000000001</c:v>
                </c:pt>
                <c:pt idx="681">
                  <c:v>1173.8</c:v>
                </c:pt>
                <c:pt idx="682">
                  <c:v>1180.5</c:v>
                </c:pt>
                <c:pt idx="683">
                  <c:v>1186.4000000000001</c:v>
                </c:pt>
                <c:pt idx="684">
                  <c:v>1191.9000000000001</c:v>
                </c:pt>
                <c:pt idx="685">
                  <c:v>1197.0999999999999</c:v>
                </c:pt>
                <c:pt idx="686">
                  <c:v>1202.2</c:v>
                </c:pt>
                <c:pt idx="687">
                  <c:v>1207.2</c:v>
                </c:pt>
                <c:pt idx="688">
                  <c:v>1212.2</c:v>
                </c:pt>
                <c:pt idx="689">
                  <c:v>1217.3</c:v>
                </c:pt>
                <c:pt idx="690">
                  <c:v>1222.0999999999999</c:v>
                </c:pt>
                <c:pt idx="691">
                  <c:v>1226.8</c:v>
                </c:pt>
                <c:pt idx="692">
                  <c:v>1231</c:v>
                </c:pt>
                <c:pt idx="693">
                  <c:v>1234.8</c:v>
                </c:pt>
                <c:pt idx="694">
                  <c:v>1238.2</c:v>
                </c:pt>
                <c:pt idx="695">
                  <c:v>1241</c:v>
                </c:pt>
                <c:pt idx="696">
                  <c:v>1243.5999999999999</c:v>
                </c:pt>
                <c:pt idx="697">
                  <c:v>1246</c:v>
                </c:pt>
                <c:pt idx="698">
                  <c:v>1248.4000000000001</c:v>
                </c:pt>
                <c:pt idx="699">
                  <c:v>1251.0999999999999</c:v>
                </c:pt>
                <c:pt idx="700">
                  <c:v>1253.5</c:v>
                </c:pt>
                <c:pt idx="701">
                  <c:v>1255.2</c:v>
                </c:pt>
                <c:pt idx="702">
                  <c:v>1256.5</c:v>
                </c:pt>
                <c:pt idx="703">
                  <c:v>1257.5</c:v>
                </c:pt>
                <c:pt idx="704">
                  <c:v>1258.5999999999999</c:v>
                </c:pt>
                <c:pt idx="705">
                  <c:v>1259.5999999999999</c:v>
                </c:pt>
                <c:pt idx="706">
                  <c:v>1260.3</c:v>
                </c:pt>
                <c:pt idx="707">
                  <c:v>1260.9000000000001</c:v>
                </c:pt>
                <c:pt idx="708">
                  <c:v>1261.3</c:v>
                </c:pt>
                <c:pt idx="709">
                  <c:v>1261.5999999999999</c:v>
                </c:pt>
                <c:pt idx="710">
                  <c:v>1261.7</c:v>
                </c:pt>
                <c:pt idx="711">
                  <c:v>1261.7</c:v>
                </c:pt>
                <c:pt idx="712">
                  <c:v>1261.5999999999999</c:v>
                </c:pt>
                <c:pt idx="713">
                  <c:v>1261.2</c:v>
                </c:pt>
                <c:pt idx="714">
                  <c:v>1260.4000000000001</c:v>
                </c:pt>
                <c:pt idx="715">
                  <c:v>1259.4000000000001</c:v>
                </c:pt>
                <c:pt idx="716">
                  <c:v>1258.4000000000001</c:v>
                </c:pt>
                <c:pt idx="717">
                  <c:v>1257.5999999999999</c:v>
                </c:pt>
                <c:pt idx="718">
                  <c:v>1256.5</c:v>
                </c:pt>
                <c:pt idx="719">
                  <c:v>1255.0999999999999</c:v>
                </c:pt>
                <c:pt idx="720">
                  <c:v>1253.4000000000001</c:v>
                </c:pt>
                <c:pt idx="721">
                  <c:v>1251.5</c:v>
                </c:pt>
                <c:pt idx="722">
                  <c:v>1249.5999999999999</c:v>
                </c:pt>
                <c:pt idx="723">
                  <c:v>1247.8</c:v>
                </c:pt>
                <c:pt idx="724">
                  <c:v>1246.0999999999999</c:v>
                </c:pt>
                <c:pt idx="725">
                  <c:v>1244.4000000000001</c:v>
                </c:pt>
                <c:pt idx="726">
                  <c:v>1242.8</c:v>
                </c:pt>
                <c:pt idx="727">
                  <c:v>1241.0999999999999</c:v>
                </c:pt>
                <c:pt idx="728">
                  <c:v>1239.4000000000001</c:v>
                </c:pt>
                <c:pt idx="729">
                  <c:v>1237.7</c:v>
                </c:pt>
                <c:pt idx="730">
                  <c:v>1236.0999999999999</c:v>
                </c:pt>
                <c:pt idx="731">
                  <c:v>1234.4000000000001</c:v>
                </c:pt>
                <c:pt idx="732">
                  <c:v>1232.8</c:v>
                </c:pt>
                <c:pt idx="733">
                  <c:v>1231.2</c:v>
                </c:pt>
                <c:pt idx="734">
                  <c:v>1229.5999999999999</c:v>
                </c:pt>
                <c:pt idx="735">
                  <c:v>1227.9000000000001</c:v>
                </c:pt>
                <c:pt idx="736">
                  <c:v>1226.3</c:v>
                </c:pt>
                <c:pt idx="737">
                  <c:v>1224.8</c:v>
                </c:pt>
                <c:pt idx="738">
                  <c:v>1223.3</c:v>
                </c:pt>
                <c:pt idx="739">
                  <c:v>1221.8</c:v>
                </c:pt>
                <c:pt idx="740">
                  <c:v>1220.3</c:v>
                </c:pt>
                <c:pt idx="741">
                  <c:v>1218.8</c:v>
                </c:pt>
                <c:pt idx="742">
                  <c:v>1217.4000000000001</c:v>
                </c:pt>
                <c:pt idx="743">
                  <c:v>1215.9000000000001</c:v>
                </c:pt>
                <c:pt idx="744">
                  <c:v>1214.5</c:v>
                </c:pt>
                <c:pt idx="745">
                  <c:v>1213</c:v>
                </c:pt>
                <c:pt idx="746">
                  <c:v>1211.5</c:v>
                </c:pt>
                <c:pt idx="747">
                  <c:v>1210</c:v>
                </c:pt>
                <c:pt idx="748">
                  <c:v>1208.4000000000001</c:v>
                </c:pt>
                <c:pt idx="749">
                  <c:v>1206.8</c:v>
                </c:pt>
                <c:pt idx="750">
                  <c:v>1205.2</c:v>
                </c:pt>
                <c:pt idx="751">
                  <c:v>1203.5</c:v>
                </c:pt>
                <c:pt idx="752">
                  <c:v>1201.9000000000001</c:v>
                </c:pt>
                <c:pt idx="753">
                  <c:v>1200.3</c:v>
                </c:pt>
                <c:pt idx="754">
                  <c:v>1198.5999999999999</c:v>
                </c:pt>
                <c:pt idx="755">
                  <c:v>1196.9000000000001</c:v>
                </c:pt>
                <c:pt idx="756">
                  <c:v>1195</c:v>
                </c:pt>
                <c:pt idx="757">
                  <c:v>1193.2</c:v>
                </c:pt>
                <c:pt idx="758">
                  <c:v>1191.3</c:v>
                </c:pt>
                <c:pt idx="759">
                  <c:v>1189.5</c:v>
                </c:pt>
                <c:pt idx="760">
                  <c:v>1187.5999999999999</c:v>
                </c:pt>
                <c:pt idx="761">
                  <c:v>1185.7</c:v>
                </c:pt>
                <c:pt idx="762">
                  <c:v>1183.5999999999999</c:v>
                </c:pt>
                <c:pt idx="763">
                  <c:v>1181.5999999999999</c:v>
                </c:pt>
                <c:pt idx="764">
                  <c:v>1179.5</c:v>
                </c:pt>
                <c:pt idx="765">
                  <c:v>1177.3</c:v>
                </c:pt>
                <c:pt idx="766">
                  <c:v>1175.2</c:v>
                </c:pt>
                <c:pt idx="767">
                  <c:v>1172.9000000000001</c:v>
                </c:pt>
                <c:pt idx="768">
                  <c:v>1170.5999999999999</c:v>
                </c:pt>
                <c:pt idx="769">
                  <c:v>1168</c:v>
                </c:pt>
                <c:pt idx="770">
                  <c:v>1165.3</c:v>
                </c:pt>
                <c:pt idx="771">
                  <c:v>1162.4000000000001</c:v>
                </c:pt>
                <c:pt idx="772">
                  <c:v>1159.2</c:v>
                </c:pt>
                <c:pt idx="773">
                  <c:v>1156.2</c:v>
                </c:pt>
                <c:pt idx="774">
                  <c:v>1153</c:v>
                </c:pt>
                <c:pt idx="775">
                  <c:v>1150</c:v>
                </c:pt>
                <c:pt idx="776">
                  <c:v>1146.8</c:v>
                </c:pt>
                <c:pt idx="777">
                  <c:v>1143.5</c:v>
                </c:pt>
                <c:pt idx="778">
                  <c:v>1140.4000000000001</c:v>
                </c:pt>
                <c:pt idx="779">
                  <c:v>1137.0999999999999</c:v>
                </c:pt>
                <c:pt idx="780">
                  <c:v>1133.9000000000001</c:v>
                </c:pt>
                <c:pt idx="781">
                  <c:v>1130.5999999999999</c:v>
                </c:pt>
                <c:pt idx="782">
                  <c:v>1127.7</c:v>
                </c:pt>
                <c:pt idx="783">
                  <c:v>1124.5</c:v>
                </c:pt>
                <c:pt idx="784">
                  <c:v>1121.5999999999999</c:v>
                </c:pt>
                <c:pt idx="785">
                  <c:v>1118.5999999999999</c:v>
                </c:pt>
                <c:pt idx="786">
                  <c:v>1115.5999999999999</c:v>
                </c:pt>
                <c:pt idx="787">
                  <c:v>1112.5</c:v>
                </c:pt>
                <c:pt idx="788">
                  <c:v>1109.5</c:v>
                </c:pt>
                <c:pt idx="789">
                  <c:v>1106.5999999999999</c:v>
                </c:pt>
                <c:pt idx="790">
                  <c:v>1103.7</c:v>
                </c:pt>
                <c:pt idx="791">
                  <c:v>1100.8</c:v>
                </c:pt>
                <c:pt idx="792">
                  <c:v>1097.9000000000001</c:v>
                </c:pt>
                <c:pt idx="793">
                  <c:v>1095</c:v>
                </c:pt>
                <c:pt idx="794">
                  <c:v>1092</c:v>
                </c:pt>
                <c:pt idx="795">
                  <c:v>1089.2</c:v>
                </c:pt>
                <c:pt idx="796">
                  <c:v>1086.3</c:v>
                </c:pt>
                <c:pt idx="797">
                  <c:v>1083.5</c:v>
                </c:pt>
                <c:pt idx="798">
                  <c:v>1080.5</c:v>
                </c:pt>
                <c:pt idx="799">
                  <c:v>1077.8</c:v>
                </c:pt>
                <c:pt idx="800">
                  <c:v>1075.0999999999999</c:v>
                </c:pt>
                <c:pt idx="801">
                  <c:v>1072.3</c:v>
                </c:pt>
                <c:pt idx="802">
                  <c:v>1069.5999999999999</c:v>
                </c:pt>
                <c:pt idx="803">
                  <c:v>1066.7</c:v>
                </c:pt>
                <c:pt idx="804">
                  <c:v>1064</c:v>
                </c:pt>
                <c:pt idx="805">
                  <c:v>1061.4000000000001</c:v>
                </c:pt>
                <c:pt idx="806">
                  <c:v>1058.5999999999999</c:v>
                </c:pt>
                <c:pt idx="807">
                  <c:v>1056.0999999999999</c:v>
                </c:pt>
                <c:pt idx="808">
                  <c:v>1053.5</c:v>
                </c:pt>
                <c:pt idx="809">
                  <c:v>1050.9000000000001</c:v>
                </c:pt>
                <c:pt idx="810">
                  <c:v>1048.3</c:v>
                </c:pt>
                <c:pt idx="811">
                  <c:v>1045.7</c:v>
                </c:pt>
                <c:pt idx="812">
                  <c:v>1043.0999999999999</c:v>
                </c:pt>
                <c:pt idx="813">
                  <c:v>1040.5</c:v>
                </c:pt>
                <c:pt idx="814">
                  <c:v>1037.9000000000001</c:v>
                </c:pt>
                <c:pt idx="815">
                  <c:v>1035.3</c:v>
                </c:pt>
                <c:pt idx="816">
                  <c:v>1032.7</c:v>
                </c:pt>
                <c:pt idx="817">
                  <c:v>1030</c:v>
                </c:pt>
                <c:pt idx="818">
                  <c:v>1027.4000000000001</c:v>
                </c:pt>
                <c:pt idx="819">
                  <c:v>1024.7</c:v>
                </c:pt>
                <c:pt idx="820">
                  <c:v>1022</c:v>
                </c:pt>
                <c:pt idx="821">
                  <c:v>1019.3</c:v>
                </c:pt>
                <c:pt idx="822">
                  <c:v>1016.6</c:v>
                </c:pt>
                <c:pt idx="823">
                  <c:v>1014</c:v>
                </c:pt>
                <c:pt idx="824">
                  <c:v>1011.5</c:v>
                </c:pt>
                <c:pt idx="825">
                  <c:v>1008.9</c:v>
                </c:pt>
                <c:pt idx="826">
                  <c:v>1006.3</c:v>
                </c:pt>
                <c:pt idx="827">
                  <c:v>1003.7</c:v>
                </c:pt>
                <c:pt idx="828">
                  <c:v>1001.1</c:v>
                </c:pt>
                <c:pt idx="829">
                  <c:v>998.4</c:v>
                </c:pt>
                <c:pt idx="830">
                  <c:v>995.8</c:v>
                </c:pt>
                <c:pt idx="831">
                  <c:v>993.3</c:v>
                </c:pt>
                <c:pt idx="832">
                  <c:v>990.6</c:v>
                </c:pt>
                <c:pt idx="833">
                  <c:v>988</c:v>
                </c:pt>
                <c:pt idx="834">
                  <c:v>985.4</c:v>
                </c:pt>
                <c:pt idx="835">
                  <c:v>982.9</c:v>
                </c:pt>
                <c:pt idx="836">
                  <c:v>980.2</c:v>
                </c:pt>
                <c:pt idx="837">
                  <c:v>977.7</c:v>
                </c:pt>
                <c:pt idx="838">
                  <c:v>975</c:v>
                </c:pt>
                <c:pt idx="839">
                  <c:v>972.6</c:v>
                </c:pt>
                <c:pt idx="840">
                  <c:v>970</c:v>
                </c:pt>
                <c:pt idx="841">
                  <c:v>967.4</c:v>
                </c:pt>
                <c:pt idx="842">
                  <c:v>964.8</c:v>
                </c:pt>
                <c:pt idx="843">
                  <c:v>962.2</c:v>
                </c:pt>
                <c:pt idx="844">
                  <c:v>959.6</c:v>
                </c:pt>
                <c:pt idx="845">
                  <c:v>956.9</c:v>
                </c:pt>
                <c:pt idx="846">
                  <c:v>954.4</c:v>
                </c:pt>
                <c:pt idx="847">
                  <c:v>952.1</c:v>
                </c:pt>
                <c:pt idx="848">
                  <c:v>949.6</c:v>
                </c:pt>
                <c:pt idx="849">
                  <c:v>947</c:v>
                </c:pt>
                <c:pt idx="850">
                  <c:v>944.4</c:v>
                </c:pt>
                <c:pt idx="851">
                  <c:v>941.7</c:v>
                </c:pt>
                <c:pt idx="852">
                  <c:v>939.1</c:v>
                </c:pt>
                <c:pt idx="853">
                  <c:v>936.5</c:v>
                </c:pt>
                <c:pt idx="854">
                  <c:v>933.9</c:v>
                </c:pt>
                <c:pt idx="855">
                  <c:v>931.1</c:v>
                </c:pt>
                <c:pt idx="856">
                  <c:v>928.6</c:v>
                </c:pt>
                <c:pt idx="857">
                  <c:v>926</c:v>
                </c:pt>
                <c:pt idx="858">
                  <c:v>923.5</c:v>
                </c:pt>
                <c:pt idx="859">
                  <c:v>920.9</c:v>
                </c:pt>
                <c:pt idx="860">
                  <c:v>918.2</c:v>
                </c:pt>
                <c:pt idx="861">
                  <c:v>915.6</c:v>
                </c:pt>
                <c:pt idx="862">
                  <c:v>913</c:v>
                </c:pt>
                <c:pt idx="863">
                  <c:v>910.4</c:v>
                </c:pt>
                <c:pt idx="864">
                  <c:v>907.7</c:v>
                </c:pt>
                <c:pt idx="865">
                  <c:v>905</c:v>
                </c:pt>
                <c:pt idx="866">
                  <c:v>902.5</c:v>
                </c:pt>
                <c:pt idx="867">
                  <c:v>899.9</c:v>
                </c:pt>
                <c:pt idx="868">
                  <c:v>897.3</c:v>
                </c:pt>
                <c:pt idx="869">
                  <c:v>894.7</c:v>
                </c:pt>
                <c:pt idx="870">
                  <c:v>892.1</c:v>
                </c:pt>
                <c:pt idx="871">
                  <c:v>889.5</c:v>
                </c:pt>
                <c:pt idx="872">
                  <c:v>886.8</c:v>
                </c:pt>
                <c:pt idx="873">
                  <c:v>884.2</c:v>
                </c:pt>
                <c:pt idx="874">
                  <c:v>881.7</c:v>
                </c:pt>
                <c:pt idx="875">
                  <c:v>879.1</c:v>
                </c:pt>
                <c:pt idx="876">
                  <c:v>876.5</c:v>
                </c:pt>
                <c:pt idx="877">
                  <c:v>874.1</c:v>
                </c:pt>
                <c:pt idx="878">
                  <c:v>871.5</c:v>
                </c:pt>
                <c:pt idx="879">
                  <c:v>868.9</c:v>
                </c:pt>
                <c:pt idx="880">
                  <c:v>866.4</c:v>
                </c:pt>
                <c:pt idx="881">
                  <c:v>864.1</c:v>
                </c:pt>
                <c:pt idx="882">
                  <c:v>861.7</c:v>
                </c:pt>
                <c:pt idx="883">
                  <c:v>859.2</c:v>
                </c:pt>
                <c:pt idx="884">
                  <c:v>856.6</c:v>
                </c:pt>
                <c:pt idx="885">
                  <c:v>854.2</c:v>
                </c:pt>
                <c:pt idx="886">
                  <c:v>851.6</c:v>
                </c:pt>
                <c:pt idx="887">
                  <c:v>849.1</c:v>
                </c:pt>
                <c:pt idx="888">
                  <c:v>846.5</c:v>
                </c:pt>
                <c:pt idx="889">
                  <c:v>843.8</c:v>
                </c:pt>
                <c:pt idx="890">
                  <c:v>841.3</c:v>
                </c:pt>
                <c:pt idx="891">
                  <c:v>838.6</c:v>
                </c:pt>
                <c:pt idx="892">
                  <c:v>836</c:v>
                </c:pt>
                <c:pt idx="893">
                  <c:v>833.4</c:v>
                </c:pt>
                <c:pt idx="894">
                  <c:v>830.7</c:v>
                </c:pt>
                <c:pt idx="895">
                  <c:v>828</c:v>
                </c:pt>
                <c:pt idx="896">
                  <c:v>825.4</c:v>
                </c:pt>
                <c:pt idx="897">
                  <c:v>822.5</c:v>
                </c:pt>
                <c:pt idx="898">
                  <c:v>820.1</c:v>
                </c:pt>
                <c:pt idx="899">
                  <c:v>817.7</c:v>
                </c:pt>
                <c:pt idx="900">
                  <c:v>815.1</c:v>
                </c:pt>
                <c:pt idx="901">
                  <c:v>812.4</c:v>
                </c:pt>
                <c:pt idx="902">
                  <c:v>809.9</c:v>
                </c:pt>
                <c:pt idx="903">
                  <c:v>807.3</c:v>
                </c:pt>
                <c:pt idx="904">
                  <c:v>804.7</c:v>
                </c:pt>
                <c:pt idx="905">
                  <c:v>802.1</c:v>
                </c:pt>
                <c:pt idx="906">
                  <c:v>799.6</c:v>
                </c:pt>
                <c:pt idx="907">
                  <c:v>797.1</c:v>
                </c:pt>
                <c:pt idx="908">
                  <c:v>794.5</c:v>
                </c:pt>
                <c:pt idx="909">
                  <c:v>791.9</c:v>
                </c:pt>
                <c:pt idx="910">
                  <c:v>789.4</c:v>
                </c:pt>
                <c:pt idx="911">
                  <c:v>786.8</c:v>
                </c:pt>
                <c:pt idx="912">
                  <c:v>784.2</c:v>
                </c:pt>
                <c:pt idx="913">
                  <c:v>781.7</c:v>
                </c:pt>
                <c:pt idx="914">
                  <c:v>779.1</c:v>
                </c:pt>
                <c:pt idx="915">
                  <c:v>776.7</c:v>
                </c:pt>
                <c:pt idx="916">
                  <c:v>774.1</c:v>
                </c:pt>
                <c:pt idx="917">
                  <c:v>771.5</c:v>
                </c:pt>
                <c:pt idx="918">
                  <c:v>768.9</c:v>
                </c:pt>
                <c:pt idx="919">
                  <c:v>766.4</c:v>
                </c:pt>
                <c:pt idx="920">
                  <c:v>764.1</c:v>
                </c:pt>
                <c:pt idx="921">
                  <c:v>761.6</c:v>
                </c:pt>
                <c:pt idx="922">
                  <c:v>759.2</c:v>
                </c:pt>
                <c:pt idx="923">
                  <c:v>756.9</c:v>
                </c:pt>
                <c:pt idx="924">
                  <c:v>754.4</c:v>
                </c:pt>
                <c:pt idx="925">
                  <c:v>752.1</c:v>
                </c:pt>
                <c:pt idx="926">
                  <c:v>749.6</c:v>
                </c:pt>
                <c:pt idx="927">
                  <c:v>747.1</c:v>
                </c:pt>
                <c:pt idx="928">
                  <c:v>744.8</c:v>
                </c:pt>
                <c:pt idx="929">
                  <c:v>742.5</c:v>
                </c:pt>
                <c:pt idx="930">
                  <c:v>740</c:v>
                </c:pt>
                <c:pt idx="931">
                  <c:v>737.6</c:v>
                </c:pt>
                <c:pt idx="932">
                  <c:v>735.2</c:v>
                </c:pt>
                <c:pt idx="933">
                  <c:v>732.9</c:v>
                </c:pt>
                <c:pt idx="934">
                  <c:v>730.5</c:v>
                </c:pt>
                <c:pt idx="935">
                  <c:v>728.1</c:v>
                </c:pt>
                <c:pt idx="936">
                  <c:v>725.7</c:v>
                </c:pt>
                <c:pt idx="937">
                  <c:v>723.5</c:v>
                </c:pt>
                <c:pt idx="938">
                  <c:v>721.1</c:v>
                </c:pt>
                <c:pt idx="939">
                  <c:v>718.9</c:v>
                </c:pt>
                <c:pt idx="940">
                  <c:v>716.5</c:v>
                </c:pt>
                <c:pt idx="941">
                  <c:v>714.3</c:v>
                </c:pt>
                <c:pt idx="942">
                  <c:v>712.1</c:v>
                </c:pt>
                <c:pt idx="943">
                  <c:v>709.9</c:v>
                </c:pt>
                <c:pt idx="944">
                  <c:v>707.6</c:v>
                </c:pt>
                <c:pt idx="945">
                  <c:v>705.4</c:v>
                </c:pt>
                <c:pt idx="946">
                  <c:v>703.2</c:v>
                </c:pt>
                <c:pt idx="947">
                  <c:v>701</c:v>
                </c:pt>
                <c:pt idx="948">
                  <c:v>698.9</c:v>
                </c:pt>
                <c:pt idx="949">
                  <c:v>696.7</c:v>
                </c:pt>
                <c:pt idx="950">
                  <c:v>694.5</c:v>
                </c:pt>
                <c:pt idx="951">
                  <c:v>692.4</c:v>
                </c:pt>
                <c:pt idx="952">
                  <c:v>690.2</c:v>
                </c:pt>
                <c:pt idx="953">
                  <c:v>688.1</c:v>
                </c:pt>
                <c:pt idx="954">
                  <c:v>685.9</c:v>
                </c:pt>
                <c:pt idx="955">
                  <c:v>683.7</c:v>
                </c:pt>
                <c:pt idx="956">
                  <c:v>681.6</c:v>
                </c:pt>
                <c:pt idx="957">
                  <c:v>679.4</c:v>
                </c:pt>
                <c:pt idx="958">
                  <c:v>677.3</c:v>
                </c:pt>
                <c:pt idx="959">
                  <c:v>675.2</c:v>
                </c:pt>
                <c:pt idx="960">
                  <c:v>673.1</c:v>
                </c:pt>
                <c:pt idx="961">
                  <c:v>671</c:v>
                </c:pt>
                <c:pt idx="962">
                  <c:v>668.9</c:v>
                </c:pt>
                <c:pt idx="963">
                  <c:v>666.8</c:v>
                </c:pt>
                <c:pt idx="964">
                  <c:v>664.7</c:v>
                </c:pt>
                <c:pt idx="965">
                  <c:v>662.6</c:v>
                </c:pt>
                <c:pt idx="966">
                  <c:v>660.6</c:v>
                </c:pt>
                <c:pt idx="967">
                  <c:v>658.6</c:v>
                </c:pt>
                <c:pt idx="968">
                  <c:v>656.5</c:v>
                </c:pt>
                <c:pt idx="969">
                  <c:v>654.5</c:v>
                </c:pt>
                <c:pt idx="970">
                  <c:v>652.5</c:v>
                </c:pt>
                <c:pt idx="971">
                  <c:v>650.4</c:v>
                </c:pt>
                <c:pt idx="972">
                  <c:v>648.4</c:v>
                </c:pt>
                <c:pt idx="973">
                  <c:v>646.29999999999995</c:v>
                </c:pt>
                <c:pt idx="974">
                  <c:v>644.4</c:v>
                </c:pt>
                <c:pt idx="975">
                  <c:v>642.4</c:v>
                </c:pt>
                <c:pt idx="976">
                  <c:v>640.29999999999995</c:v>
                </c:pt>
                <c:pt idx="977">
                  <c:v>638.4</c:v>
                </c:pt>
                <c:pt idx="978">
                  <c:v>636.4</c:v>
                </c:pt>
                <c:pt idx="979">
                  <c:v>634.5</c:v>
                </c:pt>
                <c:pt idx="980">
                  <c:v>632.5</c:v>
                </c:pt>
                <c:pt idx="981">
                  <c:v>630.6</c:v>
                </c:pt>
                <c:pt idx="982">
                  <c:v>628.6</c:v>
                </c:pt>
                <c:pt idx="983">
                  <c:v>626.79999999999995</c:v>
                </c:pt>
                <c:pt idx="984">
                  <c:v>624.9</c:v>
                </c:pt>
                <c:pt idx="985">
                  <c:v>623</c:v>
                </c:pt>
                <c:pt idx="986">
                  <c:v>621.1</c:v>
                </c:pt>
                <c:pt idx="987">
                  <c:v>619.20000000000005</c:v>
                </c:pt>
                <c:pt idx="988">
                  <c:v>617.4</c:v>
                </c:pt>
                <c:pt idx="989">
                  <c:v>615.5</c:v>
                </c:pt>
                <c:pt idx="990">
                  <c:v>613.70000000000005</c:v>
                </c:pt>
                <c:pt idx="991">
                  <c:v>611.9</c:v>
                </c:pt>
                <c:pt idx="992">
                  <c:v>610.1</c:v>
                </c:pt>
                <c:pt idx="993">
                  <c:v>608.29999999999995</c:v>
                </c:pt>
                <c:pt idx="994">
                  <c:v>606.5</c:v>
                </c:pt>
                <c:pt idx="995">
                  <c:v>604.70000000000005</c:v>
                </c:pt>
                <c:pt idx="996">
                  <c:v>602.9</c:v>
                </c:pt>
                <c:pt idx="997">
                  <c:v>601.1</c:v>
                </c:pt>
                <c:pt idx="998">
                  <c:v>599.29999999999995</c:v>
                </c:pt>
                <c:pt idx="999">
                  <c:v>597.6</c:v>
                </c:pt>
                <c:pt idx="1000">
                  <c:v>595.70000000000005</c:v>
                </c:pt>
                <c:pt idx="1001">
                  <c:v>593.9</c:v>
                </c:pt>
                <c:pt idx="1002">
                  <c:v>592.20000000000005</c:v>
                </c:pt>
                <c:pt idx="1003">
                  <c:v>590.4</c:v>
                </c:pt>
                <c:pt idx="1004">
                  <c:v>588.70000000000005</c:v>
                </c:pt>
                <c:pt idx="1005">
                  <c:v>586.9</c:v>
                </c:pt>
                <c:pt idx="1006">
                  <c:v>585.20000000000005</c:v>
                </c:pt>
                <c:pt idx="1007">
                  <c:v>583.5</c:v>
                </c:pt>
                <c:pt idx="1008">
                  <c:v>581.79999999999995</c:v>
                </c:pt>
                <c:pt idx="1009">
                  <c:v>580</c:v>
                </c:pt>
                <c:pt idx="1010">
                  <c:v>578.29999999999995</c:v>
                </c:pt>
                <c:pt idx="1011">
                  <c:v>576.70000000000005</c:v>
                </c:pt>
                <c:pt idx="1012">
                  <c:v>575</c:v>
                </c:pt>
                <c:pt idx="1013">
                  <c:v>573.29999999999995</c:v>
                </c:pt>
                <c:pt idx="1014">
                  <c:v>571.5</c:v>
                </c:pt>
                <c:pt idx="1015">
                  <c:v>569.9</c:v>
                </c:pt>
                <c:pt idx="1016">
                  <c:v>568.29999999999995</c:v>
                </c:pt>
                <c:pt idx="1017">
                  <c:v>566.6</c:v>
                </c:pt>
                <c:pt idx="1018">
                  <c:v>565</c:v>
                </c:pt>
                <c:pt idx="1019">
                  <c:v>563.29999999999995</c:v>
                </c:pt>
                <c:pt idx="1020">
                  <c:v>561.70000000000005</c:v>
                </c:pt>
                <c:pt idx="1021">
                  <c:v>560.1</c:v>
                </c:pt>
                <c:pt idx="1022">
                  <c:v>558.5</c:v>
                </c:pt>
                <c:pt idx="1023">
                  <c:v>556.9</c:v>
                </c:pt>
                <c:pt idx="1024">
                  <c:v>555.4</c:v>
                </c:pt>
                <c:pt idx="1025">
                  <c:v>553.79999999999995</c:v>
                </c:pt>
                <c:pt idx="1026">
                  <c:v>552.20000000000005</c:v>
                </c:pt>
                <c:pt idx="1027">
                  <c:v>550.70000000000005</c:v>
                </c:pt>
                <c:pt idx="1028">
                  <c:v>549.20000000000005</c:v>
                </c:pt>
                <c:pt idx="1029">
                  <c:v>547.6</c:v>
                </c:pt>
                <c:pt idx="1030">
                  <c:v>546.1</c:v>
                </c:pt>
                <c:pt idx="1031">
                  <c:v>544.6</c:v>
                </c:pt>
                <c:pt idx="1032">
                  <c:v>543.1</c:v>
                </c:pt>
                <c:pt idx="1033">
                  <c:v>541.6</c:v>
                </c:pt>
                <c:pt idx="1034">
                  <c:v>540.1</c:v>
                </c:pt>
                <c:pt idx="1035">
                  <c:v>538.6</c:v>
                </c:pt>
                <c:pt idx="1036">
                  <c:v>537.1</c:v>
                </c:pt>
                <c:pt idx="1037">
                  <c:v>535.6</c:v>
                </c:pt>
                <c:pt idx="1038">
                  <c:v>534.20000000000005</c:v>
                </c:pt>
                <c:pt idx="1039">
                  <c:v>532.70000000000005</c:v>
                </c:pt>
                <c:pt idx="1040">
                  <c:v>531.29999999999995</c:v>
                </c:pt>
                <c:pt idx="1041">
                  <c:v>529.79999999999995</c:v>
                </c:pt>
                <c:pt idx="1042">
                  <c:v>528.29999999999995</c:v>
                </c:pt>
                <c:pt idx="1043">
                  <c:v>526.79999999999995</c:v>
                </c:pt>
                <c:pt idx="1044">
                  <c:v>525.29999999999995</c:v>
                </c:pt>
                <c:pt idx="1045">
                  <c:v>523.9</c:v>
                </c:pt>
                <c:pt idx="1046">
                  <c:v>522.4</c:v>
                </c:pt>
                <c:pt idx="1047">
                  <c:v>520.9</c:v>
                </c:pt>
                <c:pt idx="1048">
                  <c:v>519.5</c:v>
                </c:pt>
                <c:pt idx="1049">
                  <c:v>518.1</c:v>
                </c:pt>
                <c:pt idx="1050">
                  <c:v>516.6</c:v>
                </c:pt>
                <c:pt idx="1051">
                  <c:v>515.20000000000005</c:v>
                </c:pt>
                <c:pt idx="1052">
                  <c:v>513.79999999999995</c:v>
                </c:pt>
                <c:pt idx="1053">
                  <c:v>512.4</c:v>
                </c:pt>
                <c:pt idx="1054">
                  <c:v>510.9</c:v>
                </c:pt>
                <c:pt idx="1055">
                  <c:v>509.5</c:v>
                </c:pt>
                <c:pt idx="1056">
                  <c:v>508.2</c:v>
                </c:pt>
                <c:pt idx="1057">
                  <c:v>506.9</c:v>
                </c:pt>
                <c:pt idx="1058">
                  <c:v>505.4</c:v>
                </c:pt>
                <c:pt idx="1059">
                  <c:v>504.1</c:v>
                </c:pt>
                <c:pt idx="1060">
                  <c:v>502.7</c:v>
                </c:pt>
                <c:pt idx="1061">
                  <c:v>501.3</c:v>
                </c:pt>
                <c:pt idx="1062">
                  <c:v>500</c:v>
                </c:pt>
                <c:pt idx="1063">
                  <c:v>498.7</c:v>
                </c:pt>
                <c:pt idx="1064">
                  <c:v>497.3</c:v>
                </c:pt>
                <c:pt idx="1065">
                  <c:v>495.9</c:v>
                </c:pt>
                <c:pt idx="1066">
                  <c:v>494.6</c:v>
                </c:pt>
                <c:pt idx="1067">
                  <c:v>493.2</c:v>
                </c:pt>
                <c:pt idx="1068">
                  <c:v>491.9</c:v>
                </c:pt>
                <c:pt idx="1069">
                  <c:v>490.6</c:v>
                </c:pt>
                <c:pt idx="1070">
                  <c:v>489.3</c:v>
                </c:pt>
                <c:pt idx="1071">
                  <c:v>487.9</c:v>
                </c:pt>
                <c:pt idx="1072">
                  <c:v>486.6</c:v>
                </c:pt>
                <c:pt idx="1073">
                  <c:v>485.3</c:v>
                </c:pt>
                <c:pt idx="1074">
                  <c:v>484</c:v>
                </c:pt>
                <c:pt idx="1075">
                  <c:v>482.7</c:v>
                </c:pt>
                <c:pt idx="1076">
                  <c:v>481.5</c:v>
                </c:pt>
                <c:pt idx="1077">
                  <c:v>480.2</c:v>
                </c:pt>
                <c:pt idx="1078">
                  <c:v>478.9</c:v>
                </c:pt>
                <c:pt idx="1079">
                  <c:v>477.7</c:v>
                </c:pt>
                <c:pt idx="1080">
                  <c:v>476.4</c:v>
                </c:pt>
                <c:pt idx="1081">
                  <c:v>475.1</c:v>
                </c:pt>
                <c:pt idx="1082">
                  <c:v>473.9</c:v>
                </c:pt>
                <c:pt idx="1083">
                  <c:v>472.6</c:v>
                </c:pt>
                <c:pt idx="1084">
                  <c:v>471.4</c:v>
                </c:pt>
                <c:pt idx="1085">
                  <c:v>470.2</c:v>
                </c:pt>
                <c:pt idx="1086">
                  <c:v>469</c:v>
                </c:pt>
                <c:pt idx="1087">
                  <c:v>467.8</c:v>
                </c:pt>
                <c:pt idx="1088">
                  <c:v>466.5</c:v>
                </c:pt>
                <c:pt idx="1089">
                  <c:v>465.3</c:v>
                </c:pt>
                <c:pt idx="1090">
                  <c:v>464.1</c:v>
                </c:pt>
                <c:pt idx="1091">
                  <c:v>462.9</c:v>
                </c:pt>
                <c:pt idx="1092">
                  <c:v>461.7</c:v>
                </c:pt>
                <c:pt idx="1093">
                  <c:v>460.5</c:v>
                </c:pt>
                <c:pt idx="1094">
                  <c:v>459.4</c:v>
                </c:pt>
                <c:pt idx="1095">
                  <c:v>458.2</c:v>
                </c:pt>
                <c:pt idx="1096">
                  <c:v>457</c:v>
                </c:pt>
                <c:pt idx="1097">
                  <c:v>455.8</c:v>
                </c:pt>
                <c:pt idx="1098">
                  <c:v>454.7</c:v>
                </c:pt>
                <c:pt idx="1099">
                  <c:v>453.6</c:v>
                </c:pt>
                <c:pt idx="1100">
                  <c:v>452.4</c:v>
                </c:pt>
                <c:pt idx="1101">
                  <c:v>451.3</c:v>
                </c:pt>
                <c:pt idx="1102">
                  <c:v>450.2</c:v>
                </c:pt>
                <c:pt idx="1103">
                  <c:v>449</c:v>
                </c:pt>
                <c:pt idx="1104">
                  <c:v>447.9</c:v>
                </c:pt>
                <c:pt idx="1105">
                  <c:v>446.7</c:v>
                </c:pt>
                <c:pt idx="1106">
                  <c:v>445.6</c:v>
                </c:pt>
                <c:pt idx="1107">
                  <c:v>444.5</c:v>
                </c:pt>
                <c:pt idx="1108">
                  <c:v>443.4</c:v>
                </c:pt>
                <c:pt idx="1109">
                  <c:v>442.3</c:v>
                </c:pt>
                <c:pt idx="1110">
                  <c:v>441.2</c:v>
                </c:pt>
                <c:pt idx="1111">
                  <c:v>440.2</c:v>
                </c:pt>
                <c:pt idx="1112">
                  <c:v>439.1</c:v>
                </c:pt>
                <c:pt idx="1113">
                  <c:v>438</c:v>
                </c:pt>
                <c:pt idx="1114">
                  <c:v>436.9</c:v>
                </c:pt>
                <c:pt idx="1115">
                  <c:v>435.8</c:v>
                </c:pt>
                <c:pt idx="1116">
                  <c:v>434.8</c:v>
                </c:pt>
                <c:pt idx="1117">
                  <c:v>433.7</c:v>
                </c:pt>
                <c:pt idx="1118">
                  <c:v>432.7</c:v>
                </c:pt>
                <c:pt idx="1119">
                  <c:v>431.6</c:v>
                </c:pt>
                <c:pt idx="1120">
                  <c:v>430.6</c:v>
                </c:pt>
                <c:pt idx="1121">
                  <c:v>429.5</c:v>
                </c:pt>
                <c:pt idx="1122">
                  <c:v>428.5</c:v>
                </c:pt>
                <c:pt idx="1123">
                  <c:v>427.5</c:v>
                </c:pt>
                <c:pt idx="1124">
                  <c:v>426.4</c:v>
                </c:pt>
                <c:pt idx="1125">
                  <c:v>425.4</c:v>
                </c:pt>
                <c:pt idx="1126">
                  <c:v>424.4</c:v>
                </c:pt>
                <c:pt idx="1127">
                  <c:v>423.3</c:v>
                </c:pt>
                <c:pt idx="1128">
                  <c:v>422.4</c:v>
                </c:pt>
                <c:pt idx="1129">
                  <c:v>421.4</c:v>
                </c:pt>
                <c:pt idx="1130">
                  <c:v>420.3</c:v>
                </c:pt>
                <c:pt idx="1131">
                  <c:v>419.3</c:v>
                </c:pt>
                <c:pt idx="1132">
                  <c:v>418.3</c:v>
                </c:pt>
                <c:pt idx="1133">
                  <c:v>417.3</c:v>
                </c:pt>
                <c:pt idx="1134">
                  <c:v>416.3</c:v>
                </c:pt>
                <c:pt idx="1135">
                  <c:v>415.4</c:v>
                </c:pt>
                <c:pt idx="1136">
                  <c:v>414.4</c:v>
                </c:pt>
                <c:pt idx="1137">
                  <c:v>413.4</c:v>
                </c:pt>
                <c:pt idx="1138">
                  <c:v>412.3</c:v>
                </c:pt>
                <c:pt idx="1139">
                  <c:v>411.4</c:v>
                </c:pt>
                <c:pt idx="1140">
                  <c:v>410.2</c:v>
                </c:pt>
                <c:pt idx="1141">
                  <c:v>409.1</c:v>
                </c:pt>
                <c:pt idx="1142">
                  <c:v>408.1</c:v>
                </c:pt>
                <c:pt idx="1143">
                  <c:v>407</c:v>
                </c:pt>
                <c:pt idx="1144">
                  <c:v>406.2</c:v>
                </c:pt>
                <c:pt idx="1145">
                  <c:v>405.5</c:v>
                </c:pt>
                <c:pt idx="1146">
                  <c:v>404.5</c:v>
                </c:pt>
                <c:pt idx="1147">
                  <c:v>403.6</c:v>
                </c:pt>
                <c:pt idx="1148">
                  <c:v>402.6</c:v>
                </c:pt>
                <c:pt idx="1149">
                  <c:v>401.7</c:v>
                </c:pt>
                <c:pt idx="1150">
                  <c:v>400.7</c:v>
                </c:pt>
                <c:pt idx="1151">
                  <c:v>399.8</c:v>
                </c:pt>
                <c:pt idx="1152">
                  <c:v>398.9</c:v>
                </c:pt>
                <c:pt idx="1153">
                  <c:v>397.9</c:v>
                </c:pt>
                <c:pt idx="1154">
                  <c:v>397</c:v>
                </c:pt>
                <c:pt idx="1155">
                  <c:v>396.1</c:v>
                </c:pt>
                <c:pt idx="1156">
                  <c:v>395.2</c:v>
                </c:pt>
                <c:pt idx="1157">
                  <c:v>394.3</c:v>
                </c:pt>
                <c:pt idx="1158">
                  <c:v>393.4</c:v>
                </c:pt>
                <c:pt idx="1159">
                  <c:v>392.5</c:v>
                </c:pt>
                <c:pt idx="1160">
                  <c:v>391.5</c:v>
                </c:pt>
                <c:pt idx="1161">
                  <c:v>390.7</c:v>
                </c:pt>
                <c:pt idx="1162">
                  <c:v>389.8</c:v>
                </c:pt>
                <c:pt idx="1163">
                  <c:v>388.9</c:v>
                </c:pt>
                <c:pt idx="1164">
                  <c:v>388</c:v>
                </c:pt>
                <c:pt idx="1165">
                  <c:v>387.1</c:v>
                </c:pt>
                <c:pt idx="1166">
                  <c:v>386.2</c:v>
                </c:pt>
                <c:pt idx="1167">
                  <c:v>385.3</c:v>
                </c:pt>
                <c:pt idx="1168">
                  <c:v>384.5</c:v>
                </c:pt>
                <c:pt idx="1169">
                  <c:v>383.6</c:v>
                </c:pt>
                <c:pt idx="1170">
                  <c:v>382.7</c:v>
                </c:pt>
                <c:pt idx="1171">
                  <c:v>381.9</c:v>
                </c:pt>
                <c:pt idx="1172">
                  <c:v>381</c:v>
                </c:pt>
                <c:pt idx="1173">
                  <c:v>380.2</c:v>
                </c:pt>
                <c:pt idx="1174">
                  <c:v>379.3</c:v>
                </c:pt>
                <c:pt idx="1175">
                  <c:v>378.5</c:v>
                </c:pt>
                <c:pt idx="1176">
                  <c:v>377.6</c:v>
                </c:pt>
                <c:pt idx="1177">
                  <c:v>376.8</c:v>
                </c:pt>
                <c:pt idx="1178">
                  <c:v>375.9</c:v>
                </c:pt>
                <c:pt idx="1179">
                  <c:v>375.1</c:v>
                </c:pt>
                <c:pt idx="1180">
                  <c:v>374.2</c:v>
                </c:pt>
                <c:pt idx="1181">
                  <c:v>373.4</c:v>
                </c:pt>
                <c:pt idx="1182">
                  <c:v>372.5</c:v>
                </c:pt>
                <c:pt idx="1183">
                  <c:v>371.7</c:v>
                </c:pt>
                <c:pt idx="1184">
                  <c:v>370.9</c:v>
                </c:pt>
                <c:pt idx="1185">
                  <c:v>370</c:v>
                </c:pt>
                <c:pt idx="1186">
                  <c:v>369.2</c:v>
                </c:pt>
                <c:pt idx="1187">
                  <c:v>368.4</c:v>
                </c:pt>
                <c:pt idx="1188">
                  <c:v>367.6</c:v>
                </c:pt>
                <c:pt idx="1189">
                  <c:v>366.8</c:v>
                </c:pt>
                <c:pt idx="1190">
                  <c:v>365.9</c:v>
                </c:pt>
                <c:pt idx="1191">
                  <c:v>365.1</c:v>
                </c:pt>
                <c:pt idx="1192">
                  <c:v>364.3</c:v>
                </c:pt>
                <c:pt idx="1193">
                  <c:v>363.4</c:v>
                </c:pt>
                <c:pt idx="1194">
                  <c:v>362.7</c:v>
                </c:pt>
                <c:pt idx="1195">
                  <c:v>361.9</c:v>
                </c:pt>
                <c:pt idx="1196">
                  <c:v>361.1</c:v>
                </c:pt>
                <c:pt idx="1197">
                  <c:v>360.4</c:v>
                </c:pt>
                <c:pt idx="1198">
                  <c:v>359.6</c:v>
                </c:pt>
                <c:pt idx="1199">
                  <c:v>358.8</c:v>
                </c:pt>
                <c:pt idx="1200">
                  <c:v>358</c:v>
                </c:pt>
                <c:pt idx="1201">
                  <c:v>357.2</c:v>
                </c:pt>
                <c:pt idx="1202">
                  <c:v>356.5</c:v>
                </c:pt>
                <c:pt idx="1203">
                  <c:v>355.7</c:v>
                </c:pt>
                <c:pt idx="1204">
                  <c:v>354.9</c:v>
                </c:pt>
                <c:pt idx="1205">
                  <c:v>354.2</c:v>
                </c:pt>
                <c:pt idx="1206">
                  <c:v>353.4</c:v>
                </c:pt>
                <c:pt idx="1207">
                  <c:v>352.6</c:v>
                </c:pt>
                <c:pt idx="1208">
                  <c:v>351.9</c:v>
                </c:pt>
                <c:pt idx="1209">
                  <c:v>351.1</c:v>
                </c:pt>
                <c:pt idx="1210">
                  <c:v>350.4</c:v>
                </c:pt>
                <c:pt idx="1211">
                  <c:v>349.6</c:v>
                </c:pt>
                <c:pt idx="1212">
                  <c:v>348.9</c:v>
                </c:pt>
                <c:pt idx="1213">
                  <c:v>348.1</c:v>
                </c:pt>
                <c:pt idx="1214">
                  <c:v>347.3</c:v>
                </c:pt>
                <c:pt idx="1215">
                  <c:v>346.6</c:v>
                </c:pt>
                <c:pt idx="1216">
                  <c:v>345.8</c:v>
                </c:pt>
                <c:pt idx="1217">
                  <c:v>345</c:v>
                </c:pt>
                <c:pt idx="1218">
                  <c:v>344.2</c:v>
                </c:pt>
                <c:pt idx="1219">
                  <c:v>343.5</c:v>
                </c:pt>
                <c:pt idx="1220">
                  <c:v>342.7</c:v>
                </c:pt>
                <c:pt idx="1221">
                  <c:v>342</c:v>
                </c:pt>
                <c:pt idx="1222">
                  <c:v>341.2</c:v>
                </c:pt>
                <c:pt idx="1223">
                  <c:v>340.5</c:v>
                </c:pt>
                <c:pt idx="1224">
                  <c:v>339.7</c:v>
                </c:pt>
                <c:pt idx="1225">
                  <c:v>339</c:v>
                </c:pt>
                <c:pt idx="1226">
                  <c:v>338.2</c:v>
                </c:pt>
                <c:pt idx="1227">
                  <c:v>337.5</c:v>
                </c:pt>
                <c:pt idx="1228">
                  <c:v>336.7</c:v>
                </c:pt>
                <c:pt idx="1229">
                  <c:v>335.9</c:v>
                </c:pt>
                <c:pt idx="1230">
                  <c:v>335.2</c:v>
                </c:pt>
                <c:pt idx="1231">
                  <c:v>334.5</c:v>
                </c:pt>
                <c:pt idx="1232">
                  <c:v>333.8</c:v>
                </c:pt>
                <c:pt idx="1233">
                  <c:v>333</c:v>
                </c:pt>
                <c:pt idx="1234">
                  <c:v>332.3</c:v>
                </c:pt>
                <c:pt idx="1235">
                  <c:v>331.6</c:v>
                </c:pt>
                <c:pt idx="1236">
                  <c:v>330.8</c:v>
                </c:pt>
                <c:pt idx="1237">
                  <c:v>330.1</c:v>
                </c:pt>
                <c:pt idx="1238">
                  <c:v>329.4</c:v>
                </c:pt>
                <c:pt idx="1239">
                  <c:v>328.6</c:v>
                </c:pt>
                <c:pt idx="1240">
                  <c:v>327.9</c:v>
                </c:pt>
                <c:pt idx="1241">
                  <c:v>327.2</c:v>
                </c:pt>
                <c:pt idx="1242">
                  <c:v>326.5</c:v>
                </c:pt>
                <c:pt idx="1243">
                  <c:v>325.8</c:v>
                </c:pt>
                <c:pt idx="1244">
                  <c:v>325</c:v>
                </c:pt>
                <c:pt idx="1245">
                  <c:v>324.3</c:v>
                </c:pt>
                <c:pt idx="1246">
                  <c:v>323.60000000000002</c:v>
                </c:pt>
                <c:pt idx="1247">
                  <c:v>322.89999999999998</c:v>
                </c:pt>
                <c:pt idx="1248">
                  <c:v>322.10000000000002</c:v>
                </c:pt>
                <c:pt idx="1249">
                  <c:v>321.39999999999998</c:v>
                </c:pt>
                <c:pt idx="1250">
                  <c:v>320.7</c:v>
                </c:pt>
                <c:pt idx="1251">
                  <c:v>320</c:v>
                </c:pt>
                <c:pt idx="1252">
                  <c:v>319.3</c:v>
                </c:pt>
                <c:pt idx="1253">
                  <c:v>318.60000000000002</c:v>
                </c:pt>
                <c:pt idx="1254">
                  <c:v>317.89999999999998</c:v>
                </c:pt>
                <c:pt idx="1255">
                  <c:v>317.2</c:v>
                </c:pt>
                <c:pt idx="1256">
                  <c:v>316.5</c:v>
                </c:pt>
                <c:pt idx="1257">
                  <c:v>315.8</c:v>
                </c:pt>
                <c:pt idx="1258">
                  <c:v>315.10000000000002</c:v>
                </c:pt>
                <c:pt idx="1259">
                  <c:v>314.39999999999998</c:v>
                </c:pt>
                <c:pt idx="1260">
                  <c:v>313.7</c:v>
                </c:pt>
                <c:pt idx="1261">
                  <c:v>312.89999999999998</c:v>
                </c:pt>
                <c:pt idx="1262">
                  <c:v>312.3</c:v>
                </c:pt>
                <c:pt idx="1263">
                  <c:v>311.60000000000002</c:v>
                </c:pt>
                <c:pt idx="1264">
                  <c:v>310.89999999999998</c:v>
                </c:pt>
                <c:pt idx="1265">
                  <c:v>310.2</c:v>
                </c:pt>
                <c:pt idx="1266">
                  <c:v>309.5</c:v>
                </c:pt>
                <c:pt idx="1267">
                  <c:v>308.8</c:v>
                </c:pt>
                <c:pt idx="1268">
                  <c:v>308.10000000000002</c:v>
                </c:pt>
                <c:pt idx="1269">
                  <c:v>307.39999999999998</c:v>
                </c:pt>
                <c:pt idx="1270">
                  <c:v>306.7</c:v>
                </c:pt>
                <c:pt idx="1271">
                  <c:v>306</c:v>
                </c:pt>
                <c:pt idx="1272">
                  <c:v>305.3</c:v>
                </c:pt>
                <c:pt idx="1273">
                  <c:v>304.7</c:v>
                </c:pt>
                <c:pt idx="1274">
                  <c:v>304</c:v>
                </c:pt>
                <c:pt idx="1275">
                  <c:v>303.3</c:v>
                </c:pt>
                <c:pt idx="1276">
                  <c:v>302.60000000000002</c:v>
                </c:pt>
                <c:pt idx="1277">
                  <c:v>301.89999999999998</c:v>
                </c:pt>
                <c:pt idx="1278">
                  <c:v>301.2</c:v>
                </c:pt>
                <c:pt idx="1279">
                  <c:v>300.5</c:v>
                </c:pt>
                <c:pt idx="1280">
                  <c:v>299.89999999999998</c:v>
                </c:pt>
                <c:pt idx="1281">
                  <c:v>299.2</c:v>
                </c:pt>
                <c:pt idx="1282">
                  <c:v>298.5</c:v>
                </c:pt>
                <c:pt idx="1283">
                  <c:v>297.8</c:v>
                </c:pt>
                <c:pt idx="1284">
                  <c:v>297.10000000000002</c:v>
                </c:pt>
                <c:pt idx="1285">
                  <c:v>296.39999999999998</c:v>
                </c:pt>
                <c:pt idx="1286">
                  <c:v>295.7</c:v>
                </c:pt>
                <c:pt idx="1287">
                  <c:v>295</c:v>
                </c:pt>
                <c:pt idx="1288">
                  <c:v>294.3</c:v>
                </c:pt>
                <c:pt idx="1289">
                  <c:v>293.60000000000002</c:v>
                </c:pt>
                <c:pt idx="1290">
                  <c:v>293</c:v>
                </c:pt>
                <c:pt idx="1291">
                  <c:v>292.3</c:v>
                </c:pt>
                <c:pt idx="1292">
                  <c:v>291.60000000000002</c:v>
                </c:pt>
                <c:pt idx="1293">
                  <c:v>291</c:v>
                </c:pt>
                <c:pt idx="1294">
                  <c:v>290.3</c:v>
                </c:pt>
                <c:pt idx="1295">
                  <c:v>289.7</c:v>
                </c:pt>
                <c:pt idx="1296">
                  <c:v>289</c:v>
                </c:pt>
                <c:pt idx="1297">
                  <c:v>288.39999999999998</c:v>
                </c:pt>
                <c:pt idx="1298">
                  <c:v>287.7</c:v>
                </c:pt>
                <c:pt idx="1299">
                  <c:v>287</c:v>
                </c:pt>
                <c:pt idx="1300">
                  <c:v>286.3</c:v>
                </c:pt>
                <c:pt idx="1301">
                  <c:v>285.7</c:v>
                </c:pt>
                <c:pt idx="1302">
                  <c:v>285</c:v>
                </c:pt>
                <c:pt idx="1303">
                  <c:v>284.39999999999998</c:v>
                </c:pt>
                <c:pt idx="1304">
                  <c:v>283.7</c:v>
                </c:pt>
                <c:pt idx="1305">
                  <c:v>283</c:v>
                </c:pt>
                <c:pt idx="1306">
                  <c:v>282.3</c:v>
                </c:pt>
                <c:pt idx="1307">
                  <c:v>281.7</c:v>
                </c:pt>
                <c:pt idx="1308">
                  <c:v>281</c:v>
                </c:pt>
                <c:pt idx="1309">
                  <c:v>280.39999999999998</c:v>
                </c:pt>
                <c:pt idx="1310">
                  <c:v>279.7</c:v>
                </c:pt>
                <c:pt idx="1311">
                  <c:v>279.10000000000002</c:v>
                </c:pt>
                <c:pt idx="1312">
                  <c:v>278.39999999999998</c:v>
                </c:pt>
                <c:pt idx="1313">
                  <c:v>277.7</c:v>
                </c:pt>
                <c:pt idx="1314">
                  <c:v>277.10000000000002</c:v>
                </c:pt>
                <c:pt idx="1315">
                  <c:v>276.5</c:v>
                </c:pt>
                <c:pt idx="1316">
                  <c:v>275.8</c:v>
                </c:pt>
                <c:pt idx="1317">
                  <c:v>275.2</c:v>
                </c:pt>
                <c:pt idx="1318">
                  <c:v>274.5</c:v>
                </c:pt>
                <c:pt idx="1319">
                  <c:v>273.89999999999998</c:v>
                </c:pt>
                <c:pt idx="1320">
                  <c:v>273.3</c:v>
                </c:pt>
                <c:pt idx="1321">
                  <c:v>272.60000000000002</c:v>
                </c:pt>
                <c:pt idx="1322">
                  <c:v>272</c:v>
                </c:pt>
                <c:pt idx="1323">
                  <c:v>271.39999999999998</c:v>
                </c:pt>
                <c:pt idx="1324">
                  <c:v>270.8</c:v>
                </c:pt>
                <c:pt idx="1325">
                  <c:v>270.2</c:v>
                </c:pt>
                <c:pt idx="1326">
                  <c:v>269.60000000000002</c:v>
                </c:pt>
                <c:pt idx="1327">
                  <c:v>269</c:v>
                </c:pt>
                <c:pt idx="1328">
                  <c:v>268.3</c:v>
                </c:pt>
                <c:pt idx="1329">
                  <c:v>267.7</c:v>
                </c:pt>
                <c:pt idx="1330">
                  <c:v>267.10000000000002</c:v>
                </c:pt>
                <c:pt idx="1331">
                  <c:v>266.5</c:v>
                </c:pt>
                <c:pt idx="1332">
                  <c:v>265.89999999999998</c:v>
                </c:pt>
                <c:pt idx="1333">
                  <c:v>265.3</c:v>
                </c:pt>
                <c:pt idx="1334">
                  <c:v>264.7</c:v>
                </c:pt>
                <c:pt idx="1335">
                  <c:v>264.10000000000002</c:v>
                </c:pt>
                <c:pt idx="1336">
                  <c:v>263.5</c:v>
                </c:pt>
                <c:pt idx="1337">
                  <c:v>262.89999999999998</c:v>
                </c:pt>
                <c:pt idx="1338">
                  <c:v>262.3</c:v>
                </c:pt>
                <c:pt idx="1339">
                  <c:v>261.7</c:v>
                </c:pt>
                <c:pt idx="1340">
                  <c:v>261.10000000000002</c:v>
                </c:pt>
                <c:pt idx="1341">
                  <c:v>260.5</c:v>
                </c:pt>
                <c:pt idx="1342">
                  <c:v>259.89999999999998</c:v>
                </c:pt>
                <c:pt idx="1343">
                  <c:v>259.3</c:v>
                </c:pt>
                <c:pt idx="1344">
                  <c:v>258.7</c:v>
                </c:pt>
                <c:pt idx="1345">
                  <c:v>258.10000000000002</c:v>
                </c:pt>
                <c:pt idx="1346">
                  <c:v>257.60000000000002</c:v>
                </c:pt>
                <c:pt idx="1347">
                  <c:v>257</c:v>
                </c:pt>
                <c:pt idx="1348">
                  <c:v>256.39999999999998</c:v>
                </c:pt>
                <c:pt idx="1349">
                  <c:v>255.8</c:v>
                </c:pt>
                <c:pt idx="1350">
                  <c:v>255.2</c:v>
                </c:pt>
                <c:pt idx="1351">
                  <c:v>254.7</c:v>
                </c:pt>
                <c:pt idx="1352">
                  <c:v>254.1</c:v>
                </c:pt>
                <c:pt idx="1353">
                  <c:v>253.5</c:v>
                </c:pt>
                <c:pt idx="1354">
                  <c:v>253</c:v>
                </c:pt>
                <c:pt idx="1355">
                  <c:v>252.4</c:v>
                </c:pt>
                <c:pt idx="1356">
                  <c:v>251.8</c:v>
                </c:pt>
                <c:pt idx="1357">
                  <c:v>251.3</c:v>
                </c:pt>
                <c:pt idx="1358">
                  <c:v>250.7</c:v>
                </c:pt>
                <c:pt idx="1359">
                  <c:v>250.1</c:v>
                </c:pt>
                <c:pt idx="1360">
                  <c:v>249.6</c:v>
                </c:pt>
                <c:pt idx="1361">
                  <c:v>249</c:v>
                </c:pt>
                <c:pt idx="1362">
                  <c:v>248.4</c:v>
                </c:pt>
                <c:pt idx="1363">
                  <c:v>247.8</c:v>
                </c:pt>
                <c:pt idx="1364">
                  <c:v>247.3</c:v>
                </c:pt>
                <c:pt idx="1365">
                  <c:v>246.7</c:v>
                </c:pt>
                <c:pt idx="1366">
                  <c:v>246.2</c:v>
                </c:pt>
                <c:pt idx="1367">
                  <c:v>245.6</c:v>
                </c:pt>
                <c:pt idx="1368">
                  <c:v>245.1</c:v>
                </c:pt>
                <c:pt idx="1369">
                  <c:v>244.5</c:v>
                </c:pt>
                <c:pt idx="1370">
                  <c:v>244</c:v>
                </c:pt>
                <c:pt idx="1371">
                  <c:v>243.4</c:v>
                </c:pt>
                <c:pt idx="1372">
                  <c:v>242.8</c:v>
                </c:pt>
                <c:pt idx="1373">
                  <c:v>242.3</c:v>
                </c:pt>
                <c:pt idx="1374">
                  <c:v>241.8</c:v>
                </c:pt>
                <c:pt idx="1375">
                  <c:v>241.2</c:v>
                </c:pt>
                <c:pt idx="1376">
                  <c:v>240.7</c:v>
                </c:pt>
                <c:pt idx="1377">
                  <c:v>240.2</c:v>
                </c:pt>
                <c:pt idx="1378">
                  <c:v>239.6</c:v>
                </c:pt>
                <c:pt idx="1379">
                  <c:v>239.1</c:v>
                </c:pt>
                <c:pt idx="1380">
                  <c:v>238.6</c:v>
                </c:pt>
                <c:pt idx="1381">
                  <c:v>238.1</c:v>
                </c:pt>
                <c:pt idx="1382">
                  <c:v>237.6</c:v>
                </c:pt>
                <c:pt idx="1383">
                  <c:v>237</c:v>
                </c:pt>
                <c:pt idx="1384">
                  <c:v>236.5</c:v>
                </c:pt>
                <c:pt idx="1385">
                  <c:v>236</c:v>
                </c:pt>
                <c:pt idx="1386">
                  <c:v>235.5</c:v>
                </c:pt>
                <c:pt idx="1387">
                  <c:v>234.9</c:v>
                </c:pt>
                <c:pt idx="1388">
                  <c:v>234.4</c:v>
                </c:pt>
                <c:pt idx="1389">
                  <c:v>233.9</c:v>
                </c:pt>
                <c:pt idx="1390">
                  <c:v>233.4</c:v>
                </c:pt>
                <c:pt idx="1391">
                  <c:v>232.9</c:v>
                </c:pt>
                <c:pt idx="1392">
                  <c:v>232.4</c:v>
                </c:pt>
                <c:pt idx="1393">
                  <c:v>231.9</c:v>
                </c:pt>
                <c:pt idx="1394">
                  <c:v>231.3</c:v>
                </c:pt>
                <c:pt idx="1395">
                  <c:v>230.8</c:v>
                </c:pt>
                <c:pt idx="1396">
                  <c:v>230.3</c:v>
                </c:pt>
                <c:pt idx="1397">
                  <c:v>229.8</c:v>
                </c:pt>
                <c:pt idx="1398">
                  <c:v>229.3</c:v>
                </c:pt>
                <c:pt idx="1399">
                  <c:v>228.7</c:v>
                </c:pt>
                <c:pt idx="1400">
                  <c:v>228.2</c:v>
                </c:pt>
                <c:pt idx="1401">
                  <c:v>227.7</c:v>
                </c:pt>
                <c:pt idx="1402">
                  <c:v>227.2</c:v>
                </c:pt>
                <c:pt idx="1403">
                  <c:v>226.7</c:v>
                </c:pt>
                <c:pt idx="1404">
                  <c:v>226.2</c:v>
                </c:pt>
                <c:pt idx="1405">
                  <c:v>225.7</c:v>
                </c:pt>
              </c:numCache>
            </c:numRef>
          </c:yVal>
          <c:smooth val="1"/>
          <c:extLst xmlns:c16r2="http://schemas.microsoft.com/office/drawing/2015/06/chart">
            <c:ext xmlns:c16="http://schemas.microsoft.com/office/drawing/2014/chart" uri="{C3380CC4-5D6E-409C-BE32-E72D297353CC}">
              <c16:uniqueId val="{00000002-8F11-A44B-8730-402E1A9567C2}"/>
            </c:ext>
          </c:extLst>
        </c:ser>
        <c:ser>
          <c:idx val="3"/>
          <c:order val="3"/>
          <c:tx>
            <c:strRef>
              <c:f>'Edited - T Proflile swapped'!$H$1</c:f>
              <c:strCache>
                <c:ptCount val="1"/>
                <c:pt idx="0">
                  <c:v>Temperature 4(°C)</c:v>
                </c:pt>
              </c:strCache>
            </c:strRef>
          </c:tx>
          <c:marker>
            <c:symbol val="none"/>
          </c:marker>
          <c:xVal>
            <c:numRef>
              <c:f>'Edited - T Proflile swapped'!$B$2:$B$1601</c:f>
              <c:numCache>
                <c:formatCode>General</c:formatCode>
                <c:ptCount val="1600"/>
                <c:pt idx="0">
                  <c:v>0</c:v>
                </c:pt>
                <c:pt idx="1">
                  <c:v>0.99999999999695888</c:v>
                </c:pt>
                <c:pt idx="2">
                  <c:v>0.99999999999695888</c:v>
                </c:pt>
                <c:pt idx="3">
                  <c:v>1.9999999999939178</c:v>
                </c:pt>
                <c:pt idx="4">
                  <c:v>1.9999999999939178</c:v>
                </c:pt>
                <c:pt idx="5">
                  <c:v>2.9999999999908766</c:v>
                </c:pt>
                <c:pt idx="6">
                  <c:v>2.9999999999908766</c:v>
                </c:pt>
                <c:pt idx="7">
                  <c:v>3.9999999999974278</c:v>
                </c:pt>
                <c:pt idx="8">
                  <c:v>3.9999999999974278</c:v>
                </c:pt>
                <c:pt idx="9">
                  <c:v>4.9999999999943867</c:v>
                </c:pt>
                <c:pt idx="10">
                  <c:v>4.9999999999943867</c:v>
                </c:pt>
                <c:pt idx="11">
                  <c:v>6.0000000000009379</c:v>
                </c:pt>
                <c:pt idx="12">
                  <c:v>6.0000000000009379</c:v>
                </c:pt>
                <c:pt idx="13">
                  <c:v>6.9999999999978968</c:v>
                </c:pt>
                <c:pt idx="14">
                  <c:v>6.9999999999978968</c:v>
                </c:pt>
                <c:pt idx="15">
                  <c:v>7.9999999999948557</c:v>
                </c:pt>
                <c:pt idx="16">
                  <c:v>7.9999999999948557</c:v>
                </c:pt>
                <c:pt idx="17">
                  <c:v>8.9999999999918145</c:v>
                </c:pt>
                <c:pt idx="18">
                  <c:v>8.9999999999918145</c:v>
                </c:pt>
                <c:pt idx="19">
                  <c:v>9.9999999999983658</c:v>
                </c:pt>
                <c:pt idx="20">
                  <c:v>9.9999999999983658</c:v>
                </c:pt>
                <c:pt idx="21">
                  <c:v>10.999999999995325</c:v>
                </c:pt>
                <c:pt idx="22">
                  <c:v>10.999999999995325</c:v>
                </c:pt>
                <c:pt idx="23">
                  <c:v>11.999999999992284</c:v>
                </c:pt>
                <c:pt idx="24">
                  <c:v>11.999999999992284</c:v>
                </c:pt>
                <c:pt idx="25">
                  <c:v>12.999999999998835</c:v>
                </c:pt>
                <c:pt idx="26">
                  <c:v>12.999999999998835</c:v>
                </c:pt>
                <c:pt idx="27">
                  <c:v>13.999999999995794</c:v>
                </c:pt>
                <c:pt idx="28">
                  <c:v>13.999999999995794</c:v>
                </c:pt>
                <c:pt idx="29">
                  <c:v>14.999999999992752</c:v>
                </c:pt>
                <c:pt idx="30">
                  <c:v>14.999999999992752</c:v>
                </c:pt>
                <c:pt idx="31">
                  <c:v>15.999999999989711</c:v>
                </c:pt>
                <c:pt idx="32">
                  <c:v>15.999999999989711</c:v>
                </c:pt>
                <c:pt idx="33">
                  <c:v>16.999999999996263</c:v>
                </c:pt>
                <c:pt idx="34">
                  <c:v>16.999999999996263</c:v>
                </c:pt>
                <c:pt idx="35">
                  <c:v>17.999999999993221</c:v>
                </c:pt>
                <c:pt idx="36">
                  <c:v>17.999999999993221</c:v>
                </c:pt>
                <c:pt idx="37">
                  <c:v>18.999999999999773</c:v>
                </c:pt>
                <c:pt idx="38">
                  <c:v>18.999999999999773</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87</c:v>
                </c:pt>
                <c:pt idx="56">
                  <c:v>27.999999999991587</c:v>
                </c:pt>
                <c:pt idx="57">
                  <c:v>28.999999999998138</c:v>
                </c:pt>
                <c:pt idx="58">
                  <c:v>28.999999999998138</c:v>
                </c:pt>
                <c:pt idx="59">
                  <c:v>29.999999999995097</c:v>
                </c:pt>
                <c:pt idx="60">
                  <c:v>29.999999999995097</c:v>
                </c:pt>
                <c:pt idx="61">
                  <c:v>30.999999999992056</c:v>
                </c:pt>
                <c:pt idx="62">
                  <c:v>30.999999999992056</c:v>
                </c:pt>
                <c:pt idx="63">
                  <c:v>31.999999999998607</c:v>
                </c:pt>
                <c:pt idx="64">
                  <c:v>31.999999999998607</c:v>
                </c:pt>
                <c:pt idx="65">
                  <c:v>32.999999999995566</c:v>
                </c:pt>
                <c:pt idx="66">
                  <c:v>32.999999999995566</c:v>
                </c:pt>
                <c:pt idx="67">
                  <c:v>33.999999999992525</c:v>
                </c:pt>
                <c:pt idx="68">
                  <c:v>33.999999999992525</c:v>
                </c:pt>
                <c:pt idx="69">
                  <c:v>34.999999999989484</c:v>
                </c:pt>
                <c:pt idx="70">
                  <c:v>34.999999999989484</c:v>
                </c:pt>
                <c:pt idx="71">
                  <c:v>35.999999999996035</c:v>
                </c:pt>
                <c:pt idx="72">
                  <c:v>35.999999999996035</c:v>
                </c:pt>
                <c:pt idx="73">
                  <c:v>36.999999999992994</c:v>
                </c:pt>
                <c:pt idx="74">
                  <c:v>36.999999999992994</c:v>
                </c:pt>
                <c:pt idx="75">
                  <c:v>37.999999999999545</c:v>
                </c:pt>
                <c:pt idx="76">
                  <c:v>37.999999999999545</c:v>
                </c:pt>
                <c:pt idx="77">
                  <c:v>38.999999999996504</c:v>
                </c:pt>
                <c:pt idx="78">
                  <c:v>38.999999999996504</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36</c:v>
                </c:pt>
                <c:pt idx="118">
                  <c:v>58.999999999993236</c:v>
                </c:pt>
                <c:pt idx="119">
                  <c:v>59.999999999990195</c:v>
                </c:pt>
                <c:pt idx="120">
                  <c:v>59.999999999990195</c:v>
                </c:pt>
                <c:pt idx="121">
                  <c:v>60.999999999996746</c:v>
                </c:pt>
                <c:pt idx="122">
                  <c:v>60.999999999996746</c:v>
                </c:pt>
                <c:pt idx="123">
                  <c:v>61.999999999993705</c:v>
                </c:pt>
                <c:pt idx="124">
                  <c:v>61.999999999993705</c:v>
                </c:pt>
                <c:pt idx="125">
                  <c:v>63.000000000000256</c:v>
                </c:pt>
                <c:pt idx="126">
                  <c:v>63.000000000000256</c:v>
                </c:pt>
                <c:pt idx="127">
                  <c:v>63.999999999997215</c:v>
                </c:pt>
                <c:pt idx="128">
                  <c:v>63.999999999997215</c:v>
                </c:pt>
                <c:pt idx="129">
                  <c:v>64.999999999994174</c:v>
                </c:pt>
                <c:pt idx="130">
                  <c:v>64.999999999994174</c:v>
                </c:pt>
                <c:pt idx="131">
                  <c:v>65.999999999991132</c:v>
                </c:pt>
                <c:pt idx="132">
                  <c:v>65.999999999991132</c:v>
                </c:pt>
                <c:pt idx="133">
                  <c:v>66.999999999997684</c:v>
                </c:pt>
                <c:pt idx="134">
                  <c:v>66.999999999997684</c:v>
                </c:pt>
                <c:pt idx="135">
                  <c:v>67.999999999994643</c:v>
                </c:pt>
                <c:pt idx="136">
                  <c:v>67.999999999994643</c:v>
                </c:pt>
                <c:pt idx="137">
                  <c:v>69.000000000001194</c:v>
                </c:pt>
                <c:pt idx="138">
                  <c:v>69.000000000001194</c:v>
                </c:pt>
                <c:pt idx="139">
                  <c:v>69.999999999998153</c:v>
                </c:pt>
                <c:pt idx="140">
                  <c:v>69.999999999998153</c:v>
                </c:pt>
                <c:pt idx="141">
                  <c:v>70.999999999995111</c:v>
                </c:pt>
                <c:pt idx="142">
                  <c:v>70.999999999995111</c:v>
                </c:pt>
                <c:pt idx="143">
                  <c:v>71.99999999999207</c:v>
                </c:pt>
                <c:pt idx="144">
                  <c:v>71.99999999999207</c:v>
                </c:pt>
                <c:pt idx="145">
                  <c:v>72.999999999989029</c:v>
                </c:pt>
                <c:pt idx="146">
                  <c:v>72.999999999989029</c:v>
                </c:pt>
                <c:pt idx="147">
                  <c:v>73.99999999999558</c:v>
                </c:pt>
                <c:pt idx="148">
                  <c:v>73.99999999999558</c:v>
                </c:pt>
                <c:pt idx="149">
                  <c:v>74.999999999992539</c:v>
                </c:pt>
                <c:pt idx="150">
                  <c:v>74.999999999992539</c:v>
                </c:pt>
                <c:pt idx="151">
                  <c:v>75.999999999999091</c:v>
                </c:pt>
                <c:pt idx="152">
                  <c:v>75.999999999999091</c:v>
                </c:pt>
                <c:pt idx="153">
                  <c:v>76.999999999996049</c:v>
                </c:pt>
                <c:pt idx="154">
                  <c:v>76.999999999996049</c:v>
                </c:pt>
                <c:pt idx="155">
                  <c:v>77.999999999993008</c:v>
                </c:pt>
                <c:pt idx="156">
                  <c:v>77.999999999993008</c:v>
                </c:pt>
                <c:pt idx="157">
                  <c:v>78.999999999989967</c:v>
                </c:pt>
                <c:pt idx="158">
                  <c:v>78.999999999989967</c:v>
                </c:pt>
                <c:pt idx="159">
                  <c:v>79.999999999996518</c:v>
                </c:pt>
                <c:pt idx="160">
                  <c:v>79.999999999996518</c:v>
                </c:pt>
                <c:pt idx="161">
                  <c:v>80.999999999993477</c:v>
                </c:pt>
                <c:pt idx="162">
                  <c:v>80.999999999993477</c:v>
                </c:pt>
                <c:pt idx="163">
                  <c:v>82.000000000000028</c:v>
                </c:pt>
                <c:pt idx="164">
                  <c:v>82.000000000000028</c:v>
                </c:pt>
                <c:pt idx="165">
                  <c:v>82.999999999996987</c:v>
                </c:pt>
                <c:pt idx="166">
                  <c:v>82.999999999996987</c:v>
                </c:pt>
                <c:pt idx="167">
                  <c:v>83.999999999993946</c:v>
                </c:pt>
                <c:pt idx="168">
                  <c:v>83.999999999993946</c:v>
                </c:pt>
                <c:pt idx="169">
                  <c:v>84.999999999990905</c:v>
                </c:pt>
                <c:pt idx="170">
                  <c:v>84.999999999990905</c:v>
                </c:pt>
                <c:pt idx="171">
                  <c:v>85.999999999997456</c:v>
                </c:pt>
                <c:pt idx="172">
                  <c:v>85.999999999997456</c:v>
                </c:pt>
                <c:pt idx="173">
                  <c:v>86.999999999994415</c:v>
                </c:pt>
                <c:pt idx="174">
                  <c:v>86.999999999994415</c:v>
                </c:pt>
                <c:pt idx="175">
                  <c:v>88.000000000000966</c:v>
                </c:pt>
                <c:pt idx="176">
                  <c:v>88.000000000000966</c:v>
                </c:pt>
                <c:pt idx="177">
                  <c:v>88.999999999997925</c:v>
                </c:pt>
                <c:pt idx="178">
                  <c:v>88.999999999997925</c:v>
                </c:pt>
                <c:pt idx="179">
                  <c:v>89.999999999994884</c:v>
                </c:pt>
                <c:pt idx="180">
                  <c:v>89.999999999994884</c:v>
                </c:pt>
                <c:pt idx="181">
                  <c:v>90.999999999991843</c:v>
                </c:pt>
                <c:pt idx="182">
                  <c:v>90.999999999991843</c:v>
                </c:pt>
                <c:pt idx="183">
                  <c:v>91.999999999988802</c:v>
                </c:pt>
                <c:pt idx="184">
                  <c:v>91.999999999988802</c:v>
                </c:pt>
                <c:pt idx="185">
                  <c:v>92.999999999995353</c:v>
                </c:pt>
                <c:pt idx="186">
                  <c:v>92.999999999995353</c:v>
                </c:pt>
                <c:pt idx="187">
                  <c:v>93.999999999992312</c:v>
                </c:pt>
                <c:pt idx="188">
                  <c:v>93.999999999992312</c:v>
                </c:pt>
                <c:pt idx="189">
                  <c:v>94.999999999998863</c:v>
                </c:pt>
                <c:pt idx="190">
                  <c:v>94.999999999998863</c:v>
                </c:pt>
                <c:pt idx="191">
                  <c:v>95.999999999995822</c:v>
                </c:pt>
                <c:pt idx="192">
                  <c:v>95.999999999995822</c:v>
                </c:pt>
                <c:pt idx="193">
                  <c:v>96.999999999992781</c:v>
                </c:pt>
                <c:pt idx="194">
                  <c:v>96.999999999992781</c:v>
                </c:pt>
                <c:pt idx="195">
                  <c:v>97.99999999998974</c:v>
                </c:pt>
                <c:pt idx="196">
                  <c:v>97.99999999998974</c:v>
                </c:pt>
                <c:pt idx="197">
                  <c:v>98.999999999996291</c:v>
                </c:pt>
                <c:pt idx="198">
                  <c:v>98.999999999996291</c:v>
                </c:pt>
                <c:pt idx="199">
                  <c:v>99.99999999999325</c:v>
                </c:pt>
                <c:pt idx="200">
                  <c:v>99.99999999999325</c:v>
                </c:pt>
                <c:pt idx="201">
                  <c:v>100.9999999999998</c:v>
                </c:pt>
                <c:pt idx="202">
                  <c:v>100.9999999999998</c:v>
                </c:pt>
                <c:pt idx="203">
                  <c:v>101.99999999999676</c:v>
                </c:pt>
                <c:pt idx="204">
                  <c:v>101.99999999999676</c:v>
                </c:pt>
                <c:pt idx="205">
                  <c:v>102.99999999999372</c:v>
                </c:pt>
                <c:pt idx="206">
                  <c:v>102.99999999999372</c:v>
                </c:pt>
                <c:pt idx="207">
                  <c:v>103.99999999999068</c:v>
                </c:pt>
                <c:pt idx="208">
                  <c:v>103.99999999999068</c:v>
                </c:pt>
                <c:pt idx="209">
                  <c:v>104.99999999999723</c:v>
                </c:pt>
                <c:pt idx="210">
                  <c:v>104.99999999999723</c:v>
                </c:pt>
                <c:pt idx="211">
                  <c:v>105.99999999999419</c:v>
                </c:pt>
                <c:pt idx="212">
                  <c:v>105.99999999999419</c:v>
                </c:pt>
                <c:pt idx="213">
                  <c:v>107.00000000000074</c:v>
                </c:pt>
                <c:pt idx="214">
                  <c:v>107.00000000000074</c:v>
                </c:pt>
                <c:pt idx="215">
                  <c:v>107.9999999999977</c:v>
                </c:pt>
                <c:pt idx="216">
                  <c:v>107.9999999999977</c:v>
                </c:pt>
                <c:pt idx="217">
                  <c:v>108.99999999999466</c:v>
                </c:pt>
                <c:pt idx="218">
                  <c:v>108.99999999999466</c:v>
                </c:pt>
                <c:pt idx="219">
                  <c:v>109.99999999999162</c:v>
                </c:pt>
                <c:pt idx="220">
                  <c:v>109.99999999999162</c:v>
                </c:pt>
                <c:pt idx="221">
                  <c:v>110.99999999999817</c:v>
                </c:pt>
                <c:pt idx="222">
                  <c:v>110.99999999999817</c:v>
                </c:pt>
                <c:pt idx="223">
                  <c:v>111.99999999999513</c:v>
                </c:pt>
                <c:pt idx="224">
                  <c:v>111.99999999999513</c:v>
                </c:pt>
                <c:pt idx="225">
                  <c:v>112.99999999999208</c:v>
                </c:pt>
                <c:pt idx="226">
                  <c:v>112.99999999999208</c:v>
                </c:pt>
                <c:pt idx="227">
                  <c:v>113.99999999999864</c:v>
                </c:pt>
                <c:pt idx="228">
                  <c:v>113.99999999999864</c:v>
                </c:pt>
                <c:pt idx="229">
                  <c:v>114.99999999999559</c:v>
                </c:pt>
                <c:pt idx="230">
                  <c:v>114.99999999999559</c:v>
                </c:pt>
                <c:pt idx="231">
                  <c:v>115.99999999999255</c:v>
                </c:pt>
                <c:pt idx="232">
                  <c:v>115.99999999999255</c:v>
                </c:pt>
                <c:pt idx="233">
                  <c:v>116.99999999998951</c:v>
                </c:pt>
                <c:pt idx="234">
                  <c:v>116.99999999998951</c:v>
                </c:pt>
                <c:pt idx="235">
                  <c:v>117.99999999999606</c:v>
                </c:pt>
                <c:pt idx="236">
                  <c:v>117.99999999999606</c:v>
                </c:pt>
                <c:pt idx="237">
                  <c:v>118.99999999999302</c:v>
                </c:pt>
                <c:pt idx="238">
                  <c:v>118.99999999999302</c:v>
                </c:pt>
                <c:pt idx="239">
                  <c:v>119.99999999999957</c:v>
                </c:pt>
                <c:pt idx="240">
                  <c:v>119.99999999999957</c:v>
                </c:pt>
                <c:pt idx="241">
                  <c:v>120.99999999999653</c:v>
                </c:pt>
                <c:pt idx="242">
                  <c:v>120.99999999999653</c:v>
                </c:pt>
                <c:pt idx="243">
                  <c:v>121.99999999999349</c:v>
                </c:pt>
                <c:pt idx="244">
                  <c:v>121.99999999999349</c:v>
                </c:pt>
                <c:pt idx="245">
                  <c:v>122.99999999999045</c:v>
                </c:pt>
                <c:pt idx="246">
                  <c:v>122.99999999999045</c:v>
                </c:pt>
                <c:pt idx="247">
                  <c:v>123.999999999997</c:v>
                </c:pt>
                <c:pt idx="248">
                  <c:v>123.999999999997</c:v>
                </c:pt>
                <c:pt idx="249">
                  <c:v>124.99999999999396</c:v>
                </c:pt>
                <c:pt idx="250">
                  <c:v>124.99999999999396</c:v>
                </c:pt>
                <c:pt idx="251">
                  <c:v>126.00000000000051</c:v>
                </c:pt>
                <c:pt idx="252">
                  <c:v>126.00000000000051</c:v>
                </c:pt>
                <c:pt idx="253">
                  <c:v>126.99999999999747</c:v>
                </c:pt>
                <c:pt idx="254">
                  <c:v>126.99999999999747</c:v>
                </c:pt>
                <c:pt idx="255">
                  <c:v>127.99999999999443</c:v>
                </c:pt>
                <c:pt idx="256">
                  <c:v>127.99999999999443</c:v>
                </c:pt>
                <c:pt idx="257">
                  <c:v>128.99999999999139</c:v>
                </c:pt>
                <c:pt idx="258">
                  <c:v>128.99999999999139</c:v>
                </c:pt>
                <c:pt idx="259">
                  <c:v>129.99999999999795</c:v>
                </c:pt>
                <c:pt idx="260">
                  <c:v>129.99999999999795</c:v>
                </c:pt>
                <c:pt idx="261">
                  <c:v>130.99999999999488</c:v>
                </c:pt>
                <c:pt idx="262">
                  <c:v>130.99999999999488</c:v>
                </c:pt>
                <c:pt idx="263">
                  <c:v>132.00000000000145</c:v>
                </c:pt>
                <c:pt idx="264">
                  <c:v>132.00000000000145</c:v>
                </c:pt>
                <c:pt idx="265">
                  <c:v>132.99999999999841</c:v>
                </c:pt>
                <c:pt idx="266">
                  <c:v>132.99999999999841</c:v>
                </c:pt>
                <c:pt idx="267">
                  <c:v>133.99999999999537</c:v>
                </c:pt>
                <c:pt idx="268">
                  <c:v>133.99999999999537</c:v>
                </c:pt>
                <c:pt idx="269">
                  <c:v>134.99999999999233</c:v>
                </c:pt>
                <c:pt idx="270">
                  <c:v>134.99999999999233</c:v>
                </c:pt>
                <c:pt idx="271">
                  <c:v>135.99999999998929</c:v>
                </c:pt>
                <c:pt idx="272">
                  <c:v>135.99999999998929</c:v>
                </c:pt>
                <c:pt idx="273">
                  <c:v>136.99999999999585</c:v>
                </c:pt>
                <c:pt idx="274">
                  <c:v>136.99999999999585</c:v>
                </c:pt>
                <c:pt idx="275">
                  <c:v>137.99999999999278</c:v>
                </c:pt>
                <c:pt idx="276">
                  <c:v>137.99999999999278</c:v>
                </c:pt>
                <c:pt idx="277">
                  <c:v>138.99999999999935</c:v>
                </c:pt>
                <c:pt idx="278">
                  <c:v>138.99999999999935</c:v>
                </c:pt>
                <c:pt idx="279">
                  <c:v>139.99999999999631</c:v>
                </c:pt>
                <c:pt idx="280">
                  <c:v>139.99999999999631</c:v>
                </c:pt>
                <c:pt idx="281">
                  <c:v>140.99999999999326</c:v>
                </c:pt>
                <c:pt idx="282">
                  <c:v>140.99999999999326</c:v>
                </c:pt>
                <c:pt idx="283">
                  <c:v>141.99999999999022</c:v>
                </c:pt>
                <c:pt idx="284">
                  <c:v>141.99999999999022</c:v>
                </c:pt>
                <c:pt idx="285">
                  <c:v>142.99999999999676</c:v>
                </c:pt>
                <c:pt idx="286">
                  <c:v>142.99999999999676</c:v>
                </c:pt>
                <c:pt idx="287">
                  <c:v>143.99999999999375</c:v>
                </c:pt>
                <c:pt idx="288">
                  <c:v>143.99999999999375</c:v>
                </c:pt>
                <c:pt idx="289">
                  <c:v>145.00000000000028</c:v>
                </c:pt>
                <c:pt idx="290">
                  <c:v>145.00000000000028</c:v>
                </c:pt>
                <c:pt idx="291">
                  <c:v>145.99999999999724</c:v>
                </c:pt>
                <c:pt idx="292">
                  <c:v>145.99999999999724</c:v>
                </c:pt>
                <c:pt idx="293">
                  <c:v>146.9999999999942</c:v>
                </c:pt>
                <c:pt idx="294">
                  <c:v>146.9999999999942</c:v>
                </c:pt>
                <c:pt idx="295">
                  <c:v>147.99999999999116</c:v>
                </c:pt>
                <c:pt idx="296">
                  <c:v>147.99999999999116</c:v>
                </c:pt>
                <c:pt idx="297">
                  <c:v>148.99999999999773</c:v>
                </c:pt>
                <c:pt idx="298">
                  <c:v>148.99999999999773</c:v>
                </c:pt>
                <c:pt idx="299">
                  <c:v>149.99999999999466</c:v>
                </c:pt>
                <c:pt idx="300">
                  <c:v>149.99999999999466</c:v>
                </c:pt>
                <c:pt idx="301">
                  <c:v>151.00000000000122</c:v>
                </c:pt>
                <c:pt idx="302">
                  <c:v>151.00000000000122</c:v>
                </c:pt>
                <c:pt idx="303">
                  <c:v>151.99999999999818</c:v>
                </c:pt>
                <c:pt idx="304">
                  <c:v>151.99999999999818</c:v>
                </c:pt>
                <c:pt idx="305">
                  <c:v>152.99999999999514</c:v>
                </c:pt>
                <c:pt idx="306">
                  <c:v>152.99999999999514</c:v>
                </c:pt>
                <c:pt idx="307">
                  <c:v>153.9999999999921</c:v>
                </c:pt>
                <c:pt idx="308">
                  <c:v>153.9999999999921</c:v>
                </c:pt>
                <c:pt idx="309">
                  <c:v>154.99999999998906</c:v>
                </c:pt>
                <c:pt idx="310">
                  <c:v>154.99999999998906</c:v>
                </c:pt>
                <c:pt idx="311">
                  <c:v>155.99999999999562</c:v>
                </c:pt>
                <c:pt idx="312">
                  <c:v>155.99999999999562</c:v>
                </c:pt>
                <c:pt idx="313">
                  <c:v>156.99999999999255</c:v>
                </c:pt>
                <c:pt idx="314">
                  <c:v>156.99999999999255</c:v>
                </c:pt>
                <c:pt idx="315">
                  <c:v>157.99999999999912</c:v>
                </c:pt>
                <c:pt idx="316">
                  <c:v>157.99999999999912</c:v>
                </c:pt>
                <c:pt idx="317">
                  <c:v>158.99999999999608</c:v>
                </c:pt>
                <c:pt idx="318">
                  <c:v>158.99999999999608</c:v>
                </c:pt>
                <c:pt idx="319">
                  <c:v>159.99999999999304</c:v>
                </c:pt>
                <c:pt idx="320">
                  <c:v>159.99999999999304</c:v>
                </c:pt>
                <c:pt idx="321">
                  <c:v>160.99999999999</c:v>
                </c:pt>
                <c:pt idx="322">
                  <c:v>160.99999999999</c:v>
                </c:pt>
                <c:pt idx="323">
                  <c:v>161.99999999999653</c:v>
                </c:pt>
                <c:pt idx="324">
                  <c:v>161.99999999999653</c:v>
                </c:pt>
                <c:pt idx="325">
                  <c:v>162.99999999999352</c:v>
                </c:pt>
                <c:pt idx="326">
                  <c:v>162.99999999999352</c:v>
                </c:pt>
                <c:pt idx="327">
                  <c:v>164.00000000000006</c:v>
                </c:pt>
                <c:pt idx="328">
                  <c:v>164.00000000000006</c:v>
                </c:pt>
                <c:pt idx="329">
                  <c:v>164.99999999999702</c:v>
                </c:pt>
                <c:pt idx="330">
                  <c:v>164.99999999999702</c:v>
                </c:pt>
                <c:pt idx="331">
                  <c:v>165.99999999999397</c:v>
                </c:pt>
                <c:pt idx="332">
                  <c:v>165.99999999999397</c:v>
                </c:pt>
                <c:pt idx="333">
                  <c:v>166.99999999999093</c:v>
                </c:pt>
                <c:pt idx="334">
                  <c:v>166.99999999999093</c:v>
                </c:pt>
                <c:pt idx="335">
                  <c:v>167.9999999999975</c:v>
                </c:pt>
                <c:pt idx="336">
                  <c:v>167.9999999999975</c:v>
                </c:pt>
                <c:pt idx="337">
                  <c:v>168.99999999999443</c:v>
                </c:pt>
                <c:pt idx="338">
                  <c:v>168.99999999999443</c:v>
                </c:pt>
                <c:pt idx="339">
                  <c:v>170.00000000000099</c:v>
                </c:pt>
                <c:pt idx="340">
                  <c:v>170.00000000000099</c:v>
                </c:pt>
                <c:pt idx="341">
                  <c:v>170.99999999999795</c:v>
                </c:pt>
                <c:pt idx="342">
                  <c:v>170.99999999999795</c:v>
                </c:pt>
                <c:pt idx="343">
                  <c:v>171.99999999999491</c:v>
                </c:pt>
                <c:pt idx="344">
                  <c:v>171.99999999999491</c:v>
                </c:pt>
                <c:pt idx="345">
                  <c:v>172.99999999999187</c:v>
                </c:pt>
                <c:pt idx="346">
                  <c:v>172.99999999999187</c:v>
                </c:pt>
                <c:pt idx="347">
                  <c:v>173.99999999999841</c:v>
                </c:pt>
                <c:pt idx="348">
                  <c:v>173.99999999999841</c:v>
                </c:pt>
                <c:pt idx="349">
                  <c:v>174.9999999999954</c:v>
                </c:pt>
                <c:pt idx="350">
                  <c:v>174.9999999999954</c:v>
                </c:pt>
                <c:pt idx="351">
                  <c:v>175.99999999999233</c:v>
                </c:pt>
                <c:pt idx="352">
                  <c:v>175.99999999999233</c:v>
                </c:pt>
                <c:pt idx="353">
                  <c:v>176.99999999999889</c:v>
                </c:pt>
                <c:pt idx="354">
                  <c:v>176.99999999999889</c:v>
                </c:pt>
                <c:pt idx="355">
                  <c:v>177.99999999999585</c:v>
                </c:pt>
                <c:pt idx="356">
                  <c:v>177.99999999999585</c:v>
                </c:pt>
                <c:pt idx="357">
                  <c:v>178.99999999999281</c:v>
                </c:pt>
                <c:pt idx="358">
                  <c:v>178.99999999999281</c:v>
                </c:pt>
                <c:pt idx="359">
                  <c:v>179.99999999998977</c:v>
                </c:pt>
                <c:pt idx="360">
                  <c:v>179.99999999998977</c:v>
                </c:pt>
                <c:pt idx="361">
                  <c:v>180.99999999999631</c:v>
                </c:pt>
                <c:pt idx="362">
                  <c:v>180.99999999999631</c:v>
                </c:pt>
                <c:pt idx="363">
                  <c:v>181.99999999999329</c:v>
                </c:pt>
                <c:pt idx="364">
                  <c:v>181.99999999999329</c:v>
                </c:pt>
                <c:pt idx="365">
                  <c:v>182.99999999999983</c:v>
                </c:pt>
                <c:pt idx="366">
                  <c:v>182.99999999999983</c:v>
                </c:pt>
                <c:pt idx="367">
                  <c:v>183.99999999999679</c:v>
                </c:pt>
                <c:pt idx="368">
                  <c:v>183.99999999999679</c:v>
                </c:pt>
                <c:pt idx="369">
                  <c:v>184.99999999999375</c:v>
                </c:pt>
                <c:pt idx="370">
                  <c:v>184.99999999999375</c:v>
                </c:pt>
                <c:pt idx="371">
                  <c:v>185.99999999999071</c:v>
                </c:pt>
                <c:pt idx="372">
                  <c:v>185.99999999999071</c:v>
                </c:pt>
                <c:pt idx="373">
                  <c:v>186.99999999999727</c:v>
                </c:pt>
                <c:pt idx="374">
                  <c:v>186.99999999999727</c:v>
                </c:pt>
                <c:pt idx="375">
                  <c:v>187.9999999999942</c:v>
                </c:pt>
                <c:pt idx="376">
                  <c:v>187.9999999999942</c:v>
                </c:pt>
                <c:pt idx="377">
                  <c:v>189.00000000000077</c:v>
                </c:pt>
                <c:pt idx="378">
                  <c:v>189.00000000000077</c:v>
                </c:pt>
                <c:pt idx="379">
                  <c:v>189.99999999999773</c:v>
                </c:pt>
                <c:pt idx="380">
                  <c:v>189.99999999999773</c:v>
                </c:pt>
                <c:pt idx="381">
                  <c:v>190.99999999999469</c:v>
                </c:pt>
                <c:pt idx="382">
                  <c:v>190.99999999999469</c:v>
                </c:pt>
                <c:pt idx="383">
                  <c:v>191.99999999999164</c:v>
                </c:pt>
                <c:pt idx="384">
                  <c:v>191.99999999999164</c:v>
                </c:pt>
                <c:pt idx="385">
                  <c:v>192.99999999999818</c:v>
                </c:pt>
                <c:pt idx="386">
                  <c:v>192.99999999999818</c:v>
                </c:pt>
                <c:pt idx="387">
                  <c:v>193.99999999999517</c:v>
                </c:pt>
                <c:pt idx="388">
                  <c:v>193.99999999999517</c:v>
                </c:pt>
                <c:pt idx="389">
                  <c:v>194.9999999999921</c:v>
                </c:pt>
                <c:pt idx="390">
                  <c:v>194.9999999999921</c:v>
                </c:pt>
                <c:pt idx="391">
                  <c:v>195.99999999999866</c:v>
                </c:pt>
                <c:pt idx="392">
                  <c:v>195.99999999999866</c:v>
                </c:pt>
                <c:pt idx="393">
                  <c:v>196.99999999999562</c:v>
                </c:pt>
                <c:pt idx="394">
                  <c:v>196.99999999999562</c:v>
                </c:pt>
                <c:pt idx="395">
                  <c:v>197.99999999999258</c:v>
                </c:pt>
                <c:pt idx="396">
                  <c:v>197.99999999999258</c:v>
                </c:pt>
                <c:pt idx="397">
                  <c:v>198.99999999998954</c:v>
                </c:pt>
                <c:pt idx="398">
                  <c:v>198.99999999998954</c:v>
                </c:pt>
                <c:pt idx="399">
                  <c:v>199.99999999999608</c:v>
                </c:pt>
                <c:pt idx="400">
                  <c:v>199.99999999999608</c:v>
                </c:pt>
                <c:pt idx="401">
                  <c:v>200.99999999999307</c:v>
                </c:pt>
                <c:pt idx="402">
                  <c:v>200.99999999999307</c:v>
                </c:pt>
                <c:pt idx="403">
                  <c:v>201.9999999999996</c:v>
                </c:pt>
                <c:pt idx="404">
                  <c:v>201.9999999999996</c:v>
                </c:pt>
                <c:pt idx="405">
                  <c:v>202.99999999999656</c:v>
                </c:pt>
                <c:pt idx="406">
                  <c:v>202.99999999999656</c:v>
                </c:pt>
                <c:pt idx="407">
                  <c:v>203.99999999999352</c:v>
                </c:pt>
                <c:pt idx="408">
                  <c:v>203.99999999999352</c:v>
                </c:pt>
                <c:pt idx="409">
                  <c:v>204.99999999999048</c:v>
                </c:pt>
                <c:pt idx="410">
                  <c:v>204.99999999999048</c:v>
                </c:pt>
                <c:pt idx="411">
                  <c:v>205.99999999999704</c:v>
                </c:pt>
                <c:pt idx="412">
                  <c:v>205.99999999999704</c:v>
                </c:pt>
                <c:pt idx="413">
                  <c:v>206.99999999999397</c:v>
                </c:pt>
                <c:pt idx="414">
                  <c:v>206.99999999999397</c:v>
                </c:pt>
                <c:pt idx="415">
                  <c:v>208.00000000000054</c:v>
                </c:pt>
                <c:pt idx="416">
                  <c:v>208.00000000000054</c:v>
                </c:pt>
                <c:pt idx="417">
                  <c:v>208.9999999999975</c:v>
                </c:pt>
                <c:pt idx="418">
                  <c:v>208.9999999999975</c:v>
                </c:pt>
                <c:pt idx="419">
                  <c:v>209.99999999999446</c:v>
                </c:pt>
                <c:pt idx="420">
                  <c:v>209.99999999999446</c:v>
                </c:pt>
                <c:pt idx="421">
                  <c:v>210.99999999999142</c:v>
                </c:pt>
                <c:pt idx="422">
                  <c:v>210.99999999999142</c:v>
                </c:pt>
                <c:pt idx="423">
                  <c:v>211.99999999999795</c:v>
                </c:pt>
                <c:pt idx="424">
                  <c:v>211.99999999999795</c:v>
                </c:pt>
                <c:pt idx="425">
                  <c:v>212.99999999999494</c:v>
                </c:pt>
                <c:pt idx="426">
                  <c:v>212.99999999999494</c:v>
                </c:pt>
                <c:pt idx="427">
                  <c:v>213.99999999999187</c:v>
                </c:pt>
                <c:pt idx="428">
                  <c:v>213.99999999999187</c:v>
                </c:pt>
                <c:pt idx="429">
                  <c:v>214.99999999999844</c:v>
                </c:pt>
                <c:pt idx="430">
                  <c:v>214.99999999999844</c:v>
                </c:pt>
                <c:pt idx="431">
                  <c:v>215.9999999999954</c:v>
                </c:pt>
                <c:pt idx="432">
                  <c:v>215.9999999999954</c:v>
                </c:pt>
                <c:pt idx="433">
                  <c:v>216.99999999999235</c:v>
                </c:pt>
                <c:pt idx="434">
                  <c:v>216.99999999999235</c:v>
                </c:pt>
                <c:pt idx="435">
                  <c:v>217.99999999998931</c:v>
                </c:pt>
                <c:pt idx="436">
                  <c:v>217.99999999998931</c:v>
                </c:pt>
                <c:pt idx="437">
                  <c:v>218.99999999999585</c:v>
                </c:pt>
                <c:pt idx="438">
                  <c:v>218.99999999999585</c:v>
                </c:pt>
                <c:pt idx="439">
                  <c:v>219.99999999999284</c:v>
                </c:pt>
                <c:pt idx="440">
                  <c:v>219.99999999999284</c:v>
                </c:pt>
                <c:pt idx="441">
                  <c:v>220.99999999999937</c:v>
                </c:pt>
                <c:pt idx="442">
                  <c:v>220.99999999999937</c:v>
                </c:pt>
                <c:pt idx="443">
                  <c:v>221.99999999999633</c:v>
                </c:pt>
                <c:pt idx="444">
                  <c:v>221.99999999999633</c:v>
                </c:pt>
                <c:pt idx="445">
                  <c:v>222.99999999999329</c:v>
                </c:pt>
                <c:pt idx="446">
                  <c:v>222.99999999999329</c:v>
                </c:pt>
                <c:pt idx="447">
                  <c:v>223.99999999999025</c:v>
                </c:pt>
                <c:pt idx="448">
                  <c:v>223.99999999999025</c:v>
                </c:pt>
                <c:pt idx="449">
                  <c:v>224.99999999999682</c:v>
                </c:pt>
                <c:pt idx="450">
                  <c:v>224.99999999999682</c:v>
                </c:pt>
                <c:pt idx="451">
                  <c:v>225.99999999999375</c:v>
                </c:pt>
                <c:pt idx="452">
                  <c:v>225.99999999999375</c:v>
                </c:pt>
                <c:pt idx="453">
                  <c:v>227.00000000000031</c:v>
                </c:pt>
                <c:pt idx="454">
                  <c:v>227.00000000000031</c:v>
                </c:pt>
                <c:pt idx="455">
                  <c:v>227.99999999999727</c:v>
                </c:pt>
                <c:pt idx="456">
                  <c:v>227.99999999999727</c:v>
                </c:pt>
                <c:pt idx="457">
                  <c:v>228.99999999999423</c:v>
                </c:pt>
                <c:pt idx="458">
                  <c:v>228.99999999999423</c:v>
                </c:pt>
                <c:pt idx="459">
                  <c:v>229.99999999999119</c:v>
                </c:pt>
                <c:pt idx="460">
                  <c:v>229.99999999999119</c:v>
                </c:pt>
                <c:pt idx="461">
                  <c:v>230.99999999999773</c:v>
                </c:pt>
                <c:pt idx="462">
                  <c:v>230.99999999999773</c:v>
                </c:pt>
                <c:pt idx="463">
                  <c:v>231.99999999999471</c:v>
                </c:pt>
                <c:pt idx="464">
                  <c:v>231.99999999999471</c:v>
                </c:pt>
                <c:pt idx="465">
                  <c:v>233.00000000000125</c:v>
                </c:pt>
                <c:pt idx="466">
                  <c:v>233.00000000000125</c:v>
                </c:pt>
                <c:pt idx="467">
                  <c:v>233.99999999999821</c:v>
                </c:pt>
                <c:pt idx="468">
                  <c:v>233.99999999999821</c:v>
                </c:pt>
                <c:pt idx="469">
                  <c:v>234.99999999999517</c:v>
                </c:pt>
                <c:pt idx="470">
                  <c:v>234.99999999999517</c:v>
                </c:pt>
                <c:pt idx="471">
                  <c:v>235.99999999999213</c:v>
                </c:pt>
                <c:pt idx="472">
                  <c:v>235.99999999999213</c:v>
                </c:pt>
                <c:pt idx="473">
                  <c:v>236.99999999998909</c:v>
                </c:pt>
                <c:pt idx="474">
                  <c:v>236.99999999998909</c:v>
                </c:pt>
                <c:pt idx="475">
                  <c:v>237.99999999999562</c:v>
                </c:pt>
                <c:pt idx="476">
                  <c:v>237.99999999999562</c:v>
                </c:pt>
                <c:pt idx="477">
                  <c:v>238.99999999999261</c:v>
                </c:pt>
                <c:pt idx="478">
                  <c:v>238.99999999999261</c:v>
                </c:pt>
                <c:pt idx="479">
                  <c:v>239.99999999999915</c:v>
                </c:pt>
                <c:pt idx="480">
                  <c:v>239.99999999999915</c:v>
                </c:pt>
                <c:pt idx="481">
                  <c:v>240.99999999999611</c:v>
                </c:pt>
                <c:pt idx="482">
                  <c:v>240.99999999999611</c:v>
                </c:pt>
                <c:pt idx="483">
                  <c:v>241.99999999999307</c:v>
                </c:pt>
                <c:pt idx="484">
                  <c:v>241.99999999999307</c:v>
                </c:pt>
                <c:pt idx="485">
                  <c:v>242.99999999999002</c:v>
                </c:pt>
                <c:pt idx="486">
                  <c:v>242.99999999999002</c:v>
                </c:pt>
                <c:pt idx="487">
                  <c:v>243.99999999999659</c:v>
                </c:pt>
                <c:pt idx="488">
                  <c:v>243.99999999999659</c:v>
                </c:pt>
                <c:pt idx="489">
                  <c:v>244.99999999999352</c:v>
                </c:pt>
                <c:pt idx="490">
                  <c:v>244.99999999999352</c:v>
                </c:pt>
                <c:pt idx="491">
                  <c:v>246.00000000000009</c:v>
                </c:pt>
                <c:pt idx="492">
                  <c:v>246.00000000000009</c:v>
                </c:pt>
                <c:pt idx="493">
                  <c:v>246.99999999999704</c:v>
                </c:pt>
                <c:pt idx="494">
                  <c:v>246.99999999999704</c:v>
                </c:pt>
                <c:pt idx="495">
                  <c:v>247.999999999994</c:v>
                </c:pt>
                <c:pt idx="496">
                  <c:v>247.999999999994</c:v>
                </c:pt>
                <c:pt idx="497">
                  <c:v>248.99999999999096</c:v>
                </c:pt>
                <c:pt idx="498">
                  <c:v>248.99999999999096</c:v>
                </c:pt>
                <c:pt idx="499">
                  <c:v>249.9999999999975</c:v>
                </c:pt>
                <c:pt idx="500">
                  <c:v>249.9999999999975</c:v>
                </c:pt>
                <c:pt idx="501">
                  <c:v>250.99999999999449</c:v>
                </c:pt>
                <c:pt idx="502">
                  <c:v>250.99999999999449</c:v>
                </c:pt>
                <c:pt idx="503">
                  <c:v>252.00000000000102</c:v>
                </c:pt>
                <c:pt idx="504">
                  <c:v>252.00000000000102</c:v>
                </c:pt>
                <c:pt idx="505">
                  <c:v>252.99999999999798</c:v>
                </c:pt>
                <c:pt idx="506">
                  <c:v>252.99999999999798</c:v>
                </c:pt>
                <c:pt idx="507">
                  <c:v>253.99999999999494</c:v>
                </c:pt>
                <c:pt idx="508">
                  <c:v>253.99999999999494</c:v>
                </c:pt>
                <c:pt idx="509">
                  <c:v>254.9999999999919</c:v>
                </c:pt>
                <c:pt idx="510">
                  <c:v>254.9999999999919</c:v>
                </c:pt>
                <c:pt idx="511">
                  <c:v>255.99999999998886</c:v>
                </c:pt>
                <c:pt idx="512">
                  <c:v>255.99999999998886</c:v>
                </c:pt>
                <c:pt idx="513">
                  <c:v>256.9999999999954</c:v>
                </c:pt>
                <c:pt idx="514">
                  <c:v>256.9999999999954</c:v>
                </c:pt>
                <c:pt idx="515">
                  <c:v>257.99999999999238</c:v>
                </c:pt>
                <c:pt idx="516">
                  <c:v>257.99999999999238</c:v>
                </c:pt>
                <c:pt idx="517">
                  <c:v>258.99999999999892</c:v>
                </c:pt>
                <c:pt idx="518">
                  <c:v>258.99999999999892</c:v>
                </c:pt>
                <c:pt idx="519">
                  <c:v>259.99999999999591</c:v>
                </c:pt>
                <c:pt idx="520">
                  <c:v>259.99999999999591</c:v>
                </c:pt>
                <c:pt idx="521">
                  <c:v>260.99999999999284</c:v>
                </c:pt>
                <c:pt idx="522">
                  <c:v>260.99999999999284</c:v>
                </c:pt>
                <c:pt idx="523">
                  <c:v>261.99999999998977</c:v>
                </c:pt>
                <c:pt idx="524">
                  <c:v>261.99999999998977</c:v>
                </c:pt>
                <c:pt idx="525">
                  <c:v>262.99999999999636</c:v>
                </c:pt>
                <c:pt idx="526">
                  <c:v>262.99999999999636</c:v>
                </c:pt>
                <c:pt idx="527">
                  <c:v>263.99999999999329</c:v>
                </c:pt>
                <c:pt idx="528">
                  <c:v>263.99999999999329</c:v>
                </c:pt>
                <c:pt idx="529">
                  <c:v>264.99999999999989</c:v>
                </c:pt>
                <c:pt idx="530">
                  <c:v>264.99999999999989</c:v>
                </c:pt>
                <c:pt idx="531">
                  <c:v>265.99999999999682</c:v>
                </c:pt>
                <c:pt idx="532">
                  <c:v>265.99999999999682</c:v>
                </c:pt>
                <c:pt idx="533">
                  <c:v>266.99999999999375</c:v>
                </c:pt>
                <c:pt idx="534">
                  <c:v>266.99999999999375</c:v>
                </c:pt>
                <c:pt idx="535">
                  <c:v>267.99999999999073</c:v>
                </c:pt>
                <c:pt idx="536">
                  <c:v>267.99999999999073</c:v>
                </c:pt>
                <c:pt idx="537">
                  <c:v>268.99999999999727</c:v>
                </c:pt>
                <c:pt idx="538">
                  <c:v>268.99999999999727</c:v>
                </c:pt>
                <c:pt idx="539">
                  <c:v>269.99999999999426</c:v>
                </c:pt>
                <c:pt idx="540">
                  <c:v>269.99999999999426</c:v>
                </c:pt>
                <c:pt idx="541">
                  <c:v>271.0000000000008</c:v>
                </c:pt>
                <c:pt idx="542">
                  <c:v>271.0000000000008</c:v>
                </c:pt>
                <c:pt idx="543">
                  <c:v>271.99999999999773</c:v>
                </c:pt>
                <c:pt idx="544">
                  <c:v>271.99999999999773</c:v>
                </c:pt>
                <c:pt idx="545">
                  <c:v>272.99999999999471</c:v>
                </c:pt>
                <c:pt idx="546">
                  <c:v>272.99999999999471</c:v>
                </c:pt>
                <c:pt idx="547">
                  <c:v>273.9999999999917</c:v>
                </c:pt>
                <c:pt idx="548">
                  <c:v>273.9999999999917</c:v>
                </c:pt>
                <c:pt idx="549">
                  <c:v>274.99999999998863</c:v>
                </c:pt>
                <c:pt idx="550">
                  <c:v>274.99999999998863</c:v>
                </c:pt>
                <c:pt idx="551">
                  <c:v>275.99999999999517</c:v>
                </c:pt>
                <c:pt idx="552">
                  <c:v>275.99999999999517</c:v>
                </c:pt>
                <c:pt idx="553">
                  <c:v>276.99999999999216</c:v>
                </c:pt>
                <c:pt idx="554">
                  <c:v>276.99999999999216</c:v>
                </c:pt>
                <c:pt idx="555">
                  <c:v>277.99999999999869</c:v>
                </c:pt>
                <c:pt idx="556">
                  <c:v>277.99999999999869</c:v>
                </c:pt>
                <c:pt idx="557">
                  <c:v>278.99999999999568</c:v>
                </c:pt>
                <c:pt idx="558">
                  <c:v>278.99999999999568</c:v>
                </c:pt>
                <c:pt idx="559">
                  <c:v>279.99999999999261</c:v>
                </c:pt>
                <c:pt idx="560">
                  <c:v>279.99999999999261</c:v>
                </c:pt>
                <c:pt idx="561">
                  <c:v>280.99999999998954</c:v>
                </c:pt>
                <c:pt idx="562">
                  <c:v>280.99999999998954</c:v>
                </c:pt>
                <c:pt idx="563">
                  <c:v>281.99999999999613</c:v>
                </c:pt>
                <c:pt idx="564">
                  <c:v>281.99999999999613</c:v>
                </c:pt>
                <c:pt idx="565">
                  <c:v>282.99999999999307</c:v>
                </c:pt>
                <c:pt idx="566">
                  <c:v>282.99999999999307</c:v>
                </c:pt>
                <c:pt idx="567">
                  <c:v>283.99999999999966</c:v>
                </c:pt>
                <c:pt idx="568">
                  <c:v>283.99999999999966</c:v>
                </c:pt>
                <c:pt idx="569">
                  <c:v>284.99999999999659</c:v>
                </c:pt>
                <c:pt idx="570">
                  <c:v>284.99999999999659</c:v>
                </c:pt>
                <c:pt idx="571">
                  <c:v>285.99999999999352</c:v>
                </c:pt>
                <c:pt idx="572">
                  <c:v>285.99999999999352</c:v>
                </c:pt>
                <c:pt idx="573">
                  <c:v>286.99999999999051</c:v>
                </c:pt>
                <c:pt idx="574">
                  <c:v>286.99999999999051</c:v>
                </c:pt>
                <c:pt idx="575">
                  <c:v>287.99999999999704</c:v>
                </c:pt>
                <c:pt idx="576">
                  <c:v>287.99999999999704</c:v>
                </c:pt>
                <c:pt idx="577">
                  <c:v>288.99999999999403</c:v>
                </c:pt>
                <c:pt idx="578">
                  <c:v>288.99999999999403</c:v>
                </c:pt>
                <c:pt idx="579">
                  <c:v>290.00000000000057</c:v>
                </c:pt>
                <c:pt idx="580">
                  <c:v>290.00000000000057</c:v>
                </c:pt>
                <c:pt idx="581">
                  <c:v>290.9999999999975</c:v>
                </c:pt>
                <c:pt idx="582">
                  <c:v>290.9999999999975</c:v>
                </c:pt>
                <c:pt idx="583">
                  <c:v>291.99999999999449</c:v>
                </c:pt>
                <c:pt idx="584">
                  <c:v>291.99999999999449</c:v>
                </c:pt>
                <c:pt idx="585">
                  <c:v>292.99999999999147</c:v>
                </c:pt>
                <c:pt idx="586">
                  <c:v>292.99999999999147</c:v>
                </c:pt>
                <c:pt idx="587">
                  <c:v>293.99999999999801</c:v>
                </c:pt>
                <c:pt idx="588">
                  <c:v>293.99999999999801</c:v>
                </c:pt>
                <c:pt idx="589">
                  <c:v>294.99999999999494</c:v>
                </c:pt>
                <c:pt idx="590">
                  <c:v>294.99999999999494</c:v>
                </c:pt>
                <c:pt idx="591">
                  <c:v>296.00000000000148</c:v>
                </c:pt>
                <c:pt idx="592">
                  <c:v>296.00000000000148</c:v>
                </c:pt>
                <c:pt idx="593">
                  <c:v>296.99999999999847</c:v>
                </c:pt>
                <c:pt idx="594">
                  <c:v>296.99999999999847</c:v>
                </c:pt>
                <c:pt idx="595">
                  <c:v>297.99999999999545</c:v>
                </c:pt>
                <c:pt idx="596">
                  <c:v>297.99999999999545</c:v>
                </c:pt>
                <c:pt idx="597">
                  <c:v>298.99999999999238</c:v>
                </c:pt>
                <c:pt idx="598">
                  <c:v>298.99999999999238</c:v>
                </c:pt>
                <c:pt idx="599">
                  <c:v>299.99999999998931</c:v>
                </c:pt>
                <c:pt idx="600">
                  <c:v>299.99999999998931</c:v>
                </c:pt>
                <c:pt idx="601">
                  <c:v>300.99999999999591</c:v>
                </c:pt>
                <c:pt idx="602">
                  <c:v>300.99999999999591</c:v>
                </c:pt>
                <c:pt idx="603">
                  <c:v>301.99999999999284</c:v>
                </c:pt>
                <c:pt idx="604">
                  <c:v>301.99999999999284</c:v>
                </c:pt>
                <c:pt idx="605">
                  <c:v>302.99999999999943</c:v>
                </c:pt>
                <c:pt idx="606">
                  <c:v>302.99999999999943</c:v>
                </c:pt>
                <c:pt idx="607">
                  <c:v>303.99999999999636</c:v>
                </c:pt>
                <c:pt idx="608">
                  <c:v>303.99999999999636</c:v>
                </c:pt>
                <c:pt idx="609">
                  <c:v>304.99999999999329</c:v>
                </c:pt>
                <c:pt idx="610">
                  <c:v>304.99999999999329</c:v>
                </c:pt>
                <c:pt idx="611">
                  <c:v>305.99999999999028</c:v>
                </c:pt>
                <c:pt idx="612">
                  <c:v>305.99999999999028</c:v>
                </c:pt>
                <c:pt idx="613">
                  <c:v>306.99999999999682</c:v>
                </c:pt>
                <c:pt idx="614">
                  <c:v>306.99999999999682</c:v>
                </c:pt>
                <c:pt idx="615">
                  <c:v>307.9999999999938</c:v>
                </c:pt>
                <c:pt idx="616">
                  <c:v>307.9999999999938</c:v>
                </c:pt>
                <c:pt idx="617">
                  <c:v>309.00000000000034</c:v>
                </c:pt>
                <c:pt idx="618">
                  <c:v>309.00000000000034</c:v>
                </c:pt>
                <c:pt idx="619">
                  <c:v>309.99999999999727</c:v>
                </c:pt>
                <c:pt idx="620">
                  <c:v>309.99999999999727</c:v>
                </c:pt>
                <c:pt idx="621">
                  <c:v>310.99999999999426</c:v>
                </c:pt>
                <c:pt idx="622">
                  <c:v>310.99999999999426</c:v>
                </c:pt>
                <c:pt idx="623">
                  <c:v>311.99999999999125</c:v>
                </c:pt>
                <c:pt idx="624">
                  <c:v>311.99999999999125</c:v>
                </c:pt>
                <c:pt idx="625">
                  <c:v>312.99999999999778</c:v>
                </c:pt>
                <c:pt idx="626">
                  <c:v>312.99999999999778</c:v>
                </c:pt>
                <c:pt idx="627">
                  <c:v>313.99999999999471</c:v>
                </c:pt>
                <c:pt idx="628">
                  <c:v>313.99999999999471</c:v>
                </c:pt>
                <c:pt idx="629">
                  <c:v>315.00000000000125</c:v>
                </c:pt>
                <c:pt idx="630">
                  <c:v>315.00000000000125</c:v>
                </c:pt>
                <c:pt idx="631">
                  <c:v>315.99999999999824</c:v>
                </c:pt>
                <c:pt idx="632">
                  <c:v>315.99999999999824</c:v>
                </c:pt>
                <c:pt idx="633">
                  <c:v>316.99999999999523</c:v>
                </c:pt>
                <c:pt idx="634">
                  <c:v>316.99999999999523</c:v>
                </c:pt>
                <c:pt idx="635">
                  <c:v>317.99999999999216</c:v>
                </c:pt>
                <c:pt idx="636">
                  <c:v>317.99999999999216</c:v>
                </c:pt>
                <c:pt idx="637">
                  <c:v>318.99999999998909</c:v>
                </c:pt>
                <c:pt idx="638">
                  <c:v>318.99999999998909</c:v>
                </c:pt>
                <c:pt idx="639">
                  <c:v>319.99999999999568</c:v>
                </c:pt>
                <c:pt idx="640">
                  <c:v>319.99999999999568</c:v>
                </c:pt>
                <c:pt idx="641">
                  <c:v>320.99999999999261</c:v>
                </c:pt>
                <c:pt idx="642">
                  <c:v>320.99999999999261</c:v>
                </c:pt>
                <c:pt idx="643">
                  <c:v>321.9999999999992</c:v>
                </c:pt>
                <c:pt idx="644">
                  <c:v>321.9999999999992</c:v>
                </c:pt>
                <c:pt idx="645">
                  <c:v>322.99999999999613</c:v>
                </c:pt>
                <c:pt idx="646">
                  <c:v>322.99999999999613</c:v>
                </c:pt>
                <c:pt idx="647">
                  <c:v>323.99999999999307</c:v>
                </c:pt>
                <c:pt idx="648">
                  <c:v>323.99999999999307</c:v>
                </c:pt>
                <c:pt idx="649">
                  <c:v>324.99999999999005</c:v>
                </c:pt>
                <c:pt idx="650">
                  <c:v>324.99999999999005</c:v>
                </c:pt>
                <c:pt idx="651">
                  <c:v>325.99999999999659</c:v>
                </c:pt>
                <c:pt idx="652">
                  <c:v>325.99999999999659</c:v>
                </c:pt>
                <c:pt idx="653">
                  <c:v>326.99999999999358</c:v>
                </c:pt>
                <c:pt idx="654">
                  <c:v>326.99999999999358</c:v>
                </c:pt>
                <c:pt idx="655">
                  <c:v>328.00000000000011</c:v>
                </c:pt>
                <c:pt idx="656">
                  <c:v>328.00000000000011</c:v>
                </c:pt>
                <c:pt idx="657">
                  <c:v>328.99999999999704</c:v>
                </c:pt>
                <c:pt idx="658">
                  <c:v>328.99999999999704</c:v>
                </c:pt>
                <c:pt idx="659">
                  <c:v>329.99999999999403</c:v>
                </c:pt>
                <c:pt idx="660">
                  <c:v>329.99999999999403</c:v>
                </c:pt>
                <c:pt idx="661">
                  <c:v>330.99999999999102</c:v>
                </c:pt>
                <c:pt idx="662">
                  <c:v>330.99999999999102</c:v>
                </c:pt>
                <c:pt idx="663">
                  <c:v>331.99999999999756</c:v>
                </c:pt>
                <c:pt idx="664">
                  <c:v>331.99999999999756</c:v>
                </c:pt>
                <c:pt idx="665">
                  <c:v>332.99999999999449</c:v>
                </c:pt>
                <c:pt idx="666">
                  <c:v>332.99999999999449</c:v>
                </c:pt>
                <c:pt idx="667">
                  <c:v>334.00000000000102</c:v>
                </c:pt>
                <c:pt idx="668">
                  <c:v>334.00000000000102</c:v>
                </c:pt>
                <c:pt idx="669">
                  <c:v>334.99999999999801</c:v>
                </c:pt>
                <c:pt idx="670">
                  <c:v>334.99999999999801</c:v>
                </c:pt>
                <c:pt idx="671">
                  <c:v>335.999999999995</c:v>
                </c:pt>
                <c:pt idx="672">
                  <c:v>335.999999999995</c:v>
                </c:pt>
                <c:pt idx="673">
                  <c:v>336.99999999999193</c:v>
                </c:pt>
                <c:pt idx="674">
                  <c:v>336.99999999999193</c:v>
                </c:pt>
                <c:pt idx="675">
                  <c:v>337.99999999998886</c:v>
                </c:pt>
                <c:pt idx="676">
                  <c:v>337.99999999998886</c:v>
                </c:pt>
                <c:pt idx="677">
                  <c:v>338.99999999999545</c:v>
                </c:pt>
                <c:pt idx="678">
                  <c:v>338.99999999999545</c:v>
                </c:pt>
                <c:pt idx="679">
                  <c:v>339.99999999999238</c:v>
                </c:pt>
                <c:pt idx="680">
                  <c:v>339.99999999999238</c:v>
                </c:pt>
                <c:pt idx="681">
                  <c:v>340.99999999999898</c:v>
                </c:pt>
                <c:pt idx="682">
                  <c:v>340.99999999999898</c:v>
                </c:pt>
                <c:pt idx="683">
                  <c:v>341.99999999999591</c:v>
                </c:pt>
                <c:pt idx="684">
                  <c:v>341.99999999999591</c:v>
                </c:pt>
                <c:pt idx="685">
                  <c:v>342.99999999999284</c:v>
                </c:pt>
                <c:pt idx="686">
                  <c:v>342.99999999999284</c:v>
                </c:pt>
                <c:pt idx="687">
                  <c:v>343.99999999998983</c:v>
                </c:pt>
                <c:pt idx="688">
                  <c:v>343.99999999998983</c:v>
                </c:pt>
                <c:pt idx="689">
                  <c:v>344.99999999999636</c:v>
                </c:pt>
                <c:pt idx="690">
                  <c:v>344.99999999999636</c:v>
                </c:pt>
                <c:pt idx="691">
                  <c:v>345.99999999999335</c:v>
                </c:pt>
                <c:pt idx="692">
                  <c:v>345.99999999999335</c:v>
                </c:pt>
                <c:pt idx="693">
                  <c:v>346.99999999999989</c:v>
                </c:pt>
                <c:pt idx="694">
                  <c:v>346.99999999999989</c:v>
                </c:pt>
                <c:pt idx="695">
                  <c:v>347.99999999999682</c:v>
                </c:pt>
                <c:pt idx="696">
                  <c:v>347.99999999999682</c:v>
                </c:pt>
                <c:pt idx="697">
                  <c:v>348.9999999999938</c:v>
                </c:pt>
                <c:pt idx="698">
                  <c:v>348.9999999999938</c:v>
                </c:pt>
                <c:pt idx="699">
                  <c:v>349.99999999999079</c:v>
                </c:pt>
                <c:pt idx="700">
                  <c:v>349.99999999999079</c:v>
                </c:pt>
                <c:pt idx="701">
                  <c:v>350.99999999999733</c:v>
                </c:pt>
                <c:pt idx="702">
                  <c:v>350.99999999999733</c:v>
                </c:pt>
                <c:pt idx="703">
                  <c:v>351.99999999999426</c:v>
                </c:pt>
                <c:pt idx="704">
                  <c:v>351.99999999999426</c:v>
                </c:pt>
                <c:pt idx="705">
                  <c:v>353.0000000000008</c:v>
                </c:pt>
                <c:pt idx="706">
                  <c:v>353.0000000000008</c:v>
                </c:pt>
                <c:pt idx="707">
                  <c:v>353.99999999999778</c:v>
                </c:pt>
                <c:pt idx="708">
                  <c:v>353.99999999999778</c:v>
                </c:pt>
                <c:pt idx="709">
                  <c:v>354.99999999999477</c:v>
                </c:pt>
                <c:pt idx="710">
                  <c:v>354.99999999999477</c:v>
                </c:pt>
                <c:pt idx="711">
                  <c:v>355.9999999999917</c:v>
                </c:pt>
                <c:pt idx="712">
                  <c:v>355.9999999999917</c:v>
                </c:pt>
                <c:pt idx="713">
                  <c:v>356.99999999999824</c:v>
                </c:pt>
                <c:pt idx="714">
                  <c:v>356.99999999999824</c:v>
                </c:pt>
                <c:pt idx="715">
                  <c:v>357.99999999999523</c:v>
                </c:pt>
                <c:pt idx="716">
                  <c:v>357.99999999999523</c:v>
                </c:pt>
                <c:pt idx="717">
                  <c:v>358.99999999999216</c:v>
                </c:pt>
                <c:pt idx="718">
                  <c:v>358.99999999999216</c:v>
                </c:pt>
                <c:pt idx="719">
                  <c:v>359.99999999999875</c:v>
                </c:pt>
                <c:pt idx="720">
                  <c:v>359.99999999999875</c:v>
                </c:pt>
                <c:pt idx="721">
                  <c:v>360.99999999999568</c:v>
                </c:pt>
                <c:pt idx="722">
                  <c:v>360.99999999999568</c:v>
                </c:pt>
                <c:pt idx="723">
                  <c:v>361.99999999999261</c:v>
                </c:pt>
                <c:pt idx="724">
                  <c:v>361.99999999999261</c:v>
                </c:pt>
                <c:pt idx="725">
                  <c:v>362.9999999999896</c:v>
                </c:pt>
                <c:pt idx="726">
                  <c:v>362.9999999999896</c:v>
                </c:pt>
                <c:pt idx="727">
                  <c:v>363.99999999999613</c:v>
                </c:pt>
                <c:pt idx="728">
                  <c:v>363.99999999999613</c:v>
                </c:pt>
                <c:pt idx="729">
                  <c:v>364.99999999999312</c:v>
                </c:pt>
                <c:pt idx="730">
                  <c:v>364.99999999999312</c:v>
                </c:pt>
                <c:pt idx="731">
                  <c:v>365.99999999999966</c:v>
                </c:pt>
                <c:pt idx="732">
                  <c:v>365.99999999999966</c:v>
                </c:pt>
                <c:pt idx="733">
                  <c:v>366.99999999999659</c:v>
                </c:pt>
                <c:pt idx="734">
                  <c:v>366.99999999999659</c:v>
                </c:pt>
                <c:pt idx="735">
                  <c:v>367.99999999999358</c:v>
                </c:pt>
                <c:pt idx="736">
                  <c:v>367.99999999999358</c:v>
                </c:pt>
                <c:pt idx="737">
                  <c:v>368.99999999999056</c:v>
                </c:pt>
                <c:pt idx="738">
                  <c:v>368.99999999999056</c:v>
                </c:pt>
                <c:pt idx="739">
                  <c:v>369.9999999999971</c:v>
                </c:pt>
                <c:pt idx="740">
                  <c:v>369.9999999999971</c:v>
                </c:pt>
                <c:pt idx="741">
                  <c:v>370.99999999999403</c:v>
                </c:pt>
                <c:pt idx="742">
                  <c:v>370.99999999999403</c:v>
                </c:pt>
                <c:pt idx="743">
                  <c:v>372.00000000000057</c:v>
                </c:pt>
                <c:pt idx="744">
                  <c:v>372.00000000000057</c:v>
                </c:pt>
                <c:pt idx="745">
                  <c:v>372.99999999999756</c:v>
                </c:pt>
                <c:pt idx="746">
                  <c:v>372.99999999999756</c:v>
                </c:pt>
                <c:pt idx="747">
                  <c:v>373.99999999999454</c:v>
                </c:pt>
                <c:pt idx="748">
                  <c:v>373.99999999999454</c:v>
                </c:pt>
                <c:pt idx="749">
                  <c:v>374.99999999999147</c:v>
                </c:pt>
                <c:pt idx="750">
                  <c:v>374.99999999999147</c:v>
                </c:pt>
                <c:pt idx="751">
                  <c:v>375.99999999999801</c:v>
                </c:pt>
                <c:pt idx="752">
                  <c:v>375.99999999999801</c:v>
                </c:pt>
                <c:pt idx="753">
                  <c:v>376.999999999995</c:v>
                </c:pt>
                <c:pt idx="754">
                  <c:v>376.999999999995</c:v>
                </c:pt>
                <c:pt idx="755">
                  <c:v>377.99999999999193</c:v>
                </c:pt>
                <c:pt idx="756">
                  <c:v>377.99999999999193</c:v>
                </c:pt>
                <c:pt idx="757">
                  <c:v>378.99999999999852</c:v>
                </c:pt>
                <c:pt idx="758">
                  <c:v>378.99999999999852</c:v>
                </c:pt>
                <c:pt idx="759">
                  <c:v>379.99999999999545</c:v>
                </c:pt>
                <c:pt idx="760">
                  <c:v>379.99999999999545</c:v>
                </c:pt>
                <c:pt idx="761">
                  <c:v>380.99999999999238</c:v>
                </c:pt>
                <c:pt idx="762">
                  <c:v>380.99999999999238</c:v>
                </c:pt>
                <c:pt idx="763">
                  <c:v>381.99999999998937</c:v>
                </c:pt>
                <c:pt idx="764">
                  <c:v>381.99999999998937</c:v>
                </c:pt>
                <c:pt idx="765">
                  <c:v>382.99999999999591</c:v>
                </c:pt>
                <c:pt idx="766">
                  <c:v>382.99999999999591</c:v>
                </c:pt>
                <c:pt idx="767">
                  <c:v>383.99999999999289</c:v>
                </c:pt>
                <c:pt idx="768">
                  <c:v>383.99999999999289</c:v>
                </c:pt>
                <c:pt idx="769">
                  <c:v>384.99999999999943</c:v>
                </c:pt>
                <c:pt idx="770">
                  <c:v>384.99999999999943</c:v>
                </c:pt>
                <c:pt idx="771">
                  <c:v>385.99999999999636</c:v>
                </c:pt>
                <c:pt idx="772">
                  <c:v>385.99999999999636</c:v>
                </c:pt>
                <c:pt idx="773">
                  <c:v>386.99999999999335</c:v>
                </c:pt>
                <c:pt idx="774">
                  <c:v>386.99999999999335</c:v>
                </c:pt>
                <c:pt idx="775">
                  <c:v>387.99999999999034</c:v>
                </c:pt>
                <c:pt idx="776">
                  <c:v>387.99999999999034</c:v>
                </c:pt>
                <c:pt idx="777">
                  <c:v>388.99999999999687</c:v>
                </c:pt>
                <c:pt idx="778">
                  <c:v>388.99999999999687</c:v>
                </c:pt>
                <c:pt idx="779">
                  <c:v>389.9999999999938</c:v>
                </c:pt>
                <c:pt idx="780">
                  <c:v>389.9999999999938</c:v>
                </c:pt>
                <c:pt idx="781">
                  <c:v>391.00000000000034</c:v>
                </c:pt>
                <c:pt idx="782">
                  <c:v>391.00000000000034</c:v>
                </c:pt>
                <c:pt idx="783">
                  <c:v>391.99999999999733</c:v>
                </c:pt>
                <c:pt idx="784">
                  <c:v>391.99999999999733</c:v>
                </c:pt>
                <c:pt idx="785">
                  <c:v>392.99999999999432</c:v>
                </c:pt>
                <c:pt idx="786">
                  <c:v>392.99999999999432</c:v>
                </c:pt>
                <c:pt idx="787">
                  <c:v>393.99999999999125</c:v>
                </c:pt>
                <c:pt idx="788">
                  <c:v>393.99999999999125</c:v>
                </c:pt>
                <c:pt idx="789">
                  <c:v>394.99999999999778</c:v>
                </c:pt>
                <c:pt idx="790">
                  <c:v>394.99999999999778</c:v>
                </c:pt>
                <c:pt idx="791">
                  <c:v>395.99999999999477</c:v>
                </c:pt>
                <c:pt idx="792">
                  <c:v>395.99999999999477</c:v>
                </c:pt>
                <c:pt idx="793">
                  <c:v>397.00000000000131</c:v>
                </c:pt>
                <c:pt idx="794">
                  <c:v>397.00000000000131</c:v>
                </c:pt>
                <c:pt idx="795">
                  <c:v>397.99999999999829</c:v>
                </c:pt>
                <c:pt idx="796">
                  <c:v>397.99999999999829</c:v>
                </c:pt>
                <c:pt idx="797">
                  <c:v>398.99999999999523</c:v>
                </c:pt>
                <c:pt idx="798">
                  <c:v>398.99999999999523</c:v>
                </c:pt>
                <c:pt idx="799">
                  <c:v>399.99999999999216</c:v>
                </c:pt>
                <c:pt idx="800">
                  <c:v>399.99999999999216</c:v>
                </c:pt>
                <c:pt idx="801">
                  <c:v>400.99999999998914</c:v>
                </c:pt>
                <c:pt idx="802">
                  <c:v>400.99999999998914</c:v>
                </c:pt>
                <c:pt idx="803">
                  <c:v>401.99999999999568</c:v>
                </c:pt>
                <c:pt idx="804">
                  <c:v>401.99999999999568</c:v>
                </c:pt>
                <c:pt idx="805">
                  <c:v>402.99999999999267</c:v>
                </c:pt>
                <c:pt idx="806">
                  <c:v>402.99999999999267</c:v>
                </c:pt>
                <c:pt idx="807">
                  <c:v>403.9999999999992</c:v>
                </c:pt>
                <c:pt idx="808">
                  <c:v>403.9999999999992</c:v>
                </c:pt>
                <c:pt idx="809">
                  <c:v>404.99999999999613</c:v>
                </c:pt>
                <c:pt idx="810">
                  <c:v>404.99999999999613</c:v>
                </c:pt>
                <c:pt idx="811">
                  <c:v>405.99999999999312</c:v>
                </c:pt>
                <c:pt idx="812">
                  <c:v>405.99999999999312</c:v>
                </c:pt>
                <c:pt idx="813">
                  <c:v>406.99999999999011</c:v>
                </c:pt>
                <c:pt idx="814">
                  <c:v>406.99999999999011</c:v>
                </c:pt>
                <c:pt idx="815">
                  <c:v>407.99999999999665</c:v>
                </c:pt>
                <c:pt idx="816">
                  <c:v>407.99999999999665</c:v>
                </c:pt>
                <c:pt idx="817">
                  <c:v>408.99999999999358</c:v>
                </c:pt>
                <c:pt idx="818">
                  <c:v>408.99999999999358</c:v>
                </c:pt>
                <c:pt idx="819">
                  <c:v>410.00000000000011</c:v>
                </c:pt>
                <c:pt idx="820">
                  <c:v>410.00000000000011</c:v>
                </c:pt>
                <c:pt idx="821">
                  <c:v>410.9999999999971</c:v>
                </c:pt>
                <c:pt idx="822">
                  <c:v>410.9999999999971</c:v>
                </c:pt>
                <c:pt idx="823">
                  <c:v>411.99999999999409</c:v>
                </c:pt>
                <c:pt idx="824">
                  <c:v>411.99999999999409</c:v>
                </c:pt>
                <c:pt idx="825">
                  <c:v>412.99999999999102</c:v>
                </c:pt>
                <c:pt idx="826">
                  <c:v>412.99999999999102</c:v>
                </c:pt>
                <c:pt idx="827">
                  <c:v>413.99999999999756</c:v>
                </c:pt>
                <c:pt idx="828">
                  <c:v>413.99999999999756</c:v>
                </c:pt>
                <c:pt idx="829">
                  <c:v>414.99999999999454</c:v>
                </c:pt>
                <c:pt idx="830">
                  <c:v>414.99999999999454</c:v>
                </c:pt>
                <c:pt idx="831">
                  <c:v>416.00000000000108</c:v>
                </c:pt>
                <c:pt idx="832">
                  <c:v>416.00000000000108</c:v>
                </c:pt>
                <c:pt idx="833">
                  <c:v>416.99999999999807</c:v>
                </c:pt>
                <c:pt idx="834">
                  <c:v>416.99999999999807</c:v>
                </c:pt>
                <c:pt idx="835">
                  <c:v>417.999999999995</c:v>
                </c:pt>
                <c:pt idx="836">
                  <c:v>417.999999999995</c:v>
                </c:pt>
                <c:pt idx="837">
                  <c:v>418.99999999999193</c:v>
                </c:pt>
                <c:pt idx="838">
                  <c:v>418.99999999999193</c:v>
                </c:pt>
                <c:pt idx="839">
                  <c:v>419.99999999998892</c:v>
                </c:pt>
                <c:pt idx="840">
                  <c:v>419.99999999998892</c:v>
                </c:pt>
                <c:pt idx="841">
                  <c:v>420.99999999999545</c:v>
                </c:pt>
                <c:pt idx="842">
                  <c:v>420.99999999999545</c:v>
                </c:pt>
                <c:pt idx="843">
                  <c:v>421.99999999999244</c:v>
                </c:pt>
                <c:pt idx="844">
                  <c:v>421.99999999999244</c:v>
                </c:pt>
                <c:pt idx="845">
                  <c:v>422.99999999999898</c:v>
                </c:pt>
                <c:pt idx="846">
                  <c:v>422.99999999999898</c:v>
                </c:pt>
                <c:pt idx="847">
                  <c:v>423.99999999999591</c:v>
                </c:pt>
                <c:pt idx="848">
                  <c:v>423.99999999999591</c:v>
                </c:pt>
                <c:pt idx="849">
                  <c:v>424.99999999999289</c:v>
                </c:pt>
                <c:pt idx="850">
                  <c:v>424.99999999999289</c:v>
                </c:pt>
                <c:pt idx="851">
                  <c:v>425.99999999998988</c:v>
                </c:pt>
                <c:pt idx="852">
                  <c:v>425.99999999998988</c:v>
                </c:pt>
                <c:pt idx="853">
                  <c:v>426.99999999999642</c:v>
                </c:pt>
                <c:pt idx="854">
                  <c:v>426.99999999999642</c:v>
                </c:pt>
                <c:pt idx="855">
                  <c:v>427.99999999999335</c:v>
                </c:pt>
                <c:pt idx="856">
                  <c:v>427.99999999999335</c:v>
                </c:pt>
                <c:pt idx="857">
                  <c:v>428.99999999999989</c:v>
                </c:pt>
                <c:pt idx="858">
                  <c:v>428.99999999999989</c:v>
                </c:pt>
                <c:pt idx="859">
                  <c:v>429.99999999999687</c:v>
                </c:pt>
                <c:pt idx="860">
                  <c:v>429.99999999999687</c:v>
                </c:pt>
                <c:pt idx="861">
                  <c:v>430.99999999999386</c:v>
                </c:pt>
                <c:pt idx="862">
                  <c:v>430.99999999999386</c:v>
                </c:pt>
                <c:pt idx="863">
                  <c:v>431.99999999999079</c:v>
                </c:pt>
                <c:pt idx="864">
                  <c:v>431.99999999999079</c:v>
                </c:pt>
                <c:pt idx="865">
                  <c:v>432.99999999999733</c:v>
                </c:pt>
                <c:pt idx="866">
                  <c:v>432.99999999999733</c:v>
                </c:pt>
                <c:pt idx="867">
                  <c:v>433.99999999999432</c:v>
                </c:pt>
                <c:pt idx="868">
                  <c:v>433.99999999999432</c:v>
                </c:pt>
                <c:pt idx="869">
                  <c:v>435.00000000000085</c:v>
                </c:pt>
                <c:pt idx="870">
                  <c:v>435.00000000000085</c:v>
                </c:pt>
                <c:pt idx="871">
                  <c:v>435.99999999999784</c:v>
                </c:pt>
                <c:pt idx="872">
                  <c:v>435.99999999999784</c:v>
                </c:pt>
                <c:pt idx="873">
                  <c:v>436.99999999999477</c:v>
                </c:pt>
                <c:pt idx="874">
                  <c:v>436.99999999999477</c:v>
                </c:pt>
                <c:pt idx="875">
                  <c:v>437.9999999999917</c:v>
                </c:pt>
                <c:pt idx="876">
                  <c:v>437.9999999999917</c:v>
                </c:pt>
                <c:pt idx="877">
                  <c:v>438.99999999998869</c:v>
                </c:pt>
                <c:pt idx="878">
                  <c:v>438.99999999998869</c:v>
                </c:pt>
                <c:pt idx="879">
                  <c:v>439.99999999999523</c:v>
                </c:pt>
                <c:pt idx="880">
                  <c:v>439.99999999999523</c:v>
                </c:pt>
                <c:pt idx="881">
                  <c:v>440.99999999999221</c:v>
                </c:pt>
                <c:pt idx="882">
                  <c:v>440.99999999999221</c:v>
                </c:pt>
                <c:pt idx="883">
                  <c:v>441.99999999999875</c:v>
                </c:pt>
                <c:pt idx="884">
                  <c:v>441.99999999999875</c:v>
                </c:pt>
                <c:pt idx="885">
                  <c:v>442.99999999999568</c:v>
                </c:pt>
                <c:pt idx="886">
                  <c:v>442.99999999999568</c:v>
                </c:pt>
                <c:pt idx="887">
                  <c:v>443.99999999999267</c:v>
                </c:pt>
                <c:pt idx="888">
                  <c:v>443.99999999999267</c:v>
                </c:pt>
                <c:pt idx="889">
                  <c:v>444.99999999998965</c:v>
                </c:pt>
                <c:pt idx="890">
                  <c:v>444.99999999998965</c:v>
                </c:pt>
                <c:pt idx="891">
                  <c:v>445.99999999999619</c:v>
                </c:pt>
                <c:pt idx="892">
                  <c:v>445.99999999999619</c:v>
                </c:pt>
                <c:pt idx="893">
                  <c:v>446.99999999999312</c:v>
                </c:pt>
                <c:pt idx="894">
                  <c:v>446.99999999999312</c:v>
                </c:pt>
                <c:pt idx="895">
                  <c:v>447.99999999999966</c:v>
                </c:pt>
                <c:pt idx="896">
                  <c:v>447.99999999999966</c:v>
                </c:pt>
                <c:pt idx="897">
                  <c:v>448.99999999999665</c:v>
                </c:pt>
                <c:pt idx="898">
                  <c:v>448.99999999999665</c:v>
                </c:pt>
                <c:pt idx="899">
                  <c:v>449.99999999999363</c:v>
                </c:pt>
                <c:pt idx="900">
                  <c:v>449.99999999999363</c:v>
                </c:pt>
                <c:pt idx="901">
                  <c:v>450.99999999999056</c:v>
                </c:pt>
                <c:pt idx="902">
                  <c:v>450.99999999999056</c:v>
                </c:pt>
                <c:pt idx="903">
                  <c:v>451.9999999999971</c:v>
                </c:pt>
                <c:pt idx="904">
                  <c:v>451.9999999999971</c:v>
                </c:pt>
                <c:pt idx="905">
                  <c:v>452.99999999999409</c:v>
                </c:pt>
                <c:pt idx="906">
                  <c:v>452.99999999999409</c:v>
                </c:pt>
                <c:pt idx="907">
                  <c:v>454.00000000000063</c:v>
                </c:pt>
                <c:pt idx="908">
                  <c:v>454.00000000000063</c:v>
                </c:pt>
                <c:pt idx="909">
                  <c:v>454.99999999999761</c:v>
                </c:pt>
                <c:pt idx="910">
                  <c:v>454.99999999999761</c:v>
                </c:pt>
                <c:pt idx="911">
                  <c:v>455.99999999999454</c:v>
                </c:pt>
                <c:pt idx="912">
                  <c:v>455.99999999999454</c:v>
                </c:pt>
                <c:pt idx="913">
                  <c:v>456.99999999999147</c:v>
                </c:pt>
                <c:pt idx="914">
                  <c:v>456.99999999999147</c:v>
                </c:pt>
                <c:pt idx="915">
                  <c:v>457.99999999999807</c:v>
                </c:pt>
                <c:pt idx="916">
                  <c:v>457.99999999999807</c:v>
                </c:pt>
                <c:pt idx="917">
                  <c:v>458.999999999995</c:v>
                </c:pt>
                <c:pt idx="918">
                  <c:v>458.999999999995</c:v>
                </c:pt>
                <c:pt idx="919">
                  <c:v>459.99999999999199</c:v>
                </c:pt>
                <c:pt idx="920">
                  <c:v>459.99999999999199</c:v>
                </c:pt>
                <c:pt idx="921">
                  <c:v>460.99999999999852</c:v>
                </c:pt>
                <c:pt idx="922">
                  <c:v>460.99999999999852</c:v>
                </c:pt>
                <c:pt idx="923">
                  <c:v>461.99999999999545</c:v>
                </c:pt>
                <c:pt idx="924">
                  <c:v>461.99999999999545</c:v>
                </c:pt>
                <c:pt idx="925">
                  <c:v>462.99999999999244</c:v>
                </c:pt>
                <c:pt idx="926">
                  <c:v>462.99999999999244</c:v>
                </c:pt>
                <c:pt idx="927">
                  <c:v>463.99999999998943</c:v>
                </c:pt>
                <c:pt idx="928">
                  <c:v>463.99999999998943</c:v>
                </c:pt>
                <c:pt idx="929">
                  <c:v>464.99999999999596</c:v>
                </c:pt>
                <c:pt idx="930">
                  <c:v>464.99999999999596</c:v>
                </c:pt>
                <c:pt idx="931">
                  <c:v>465.99999999999289</c:v>
                </c:pt>
                <c:pt idx="932">
                  <c:v>465.99999999999289</c:v>
                </c:pt>
                <c:pt idx="933">
                  <c:v>466.99999999999943</c:v>
                </c:pt>
                <c:pt idx="934">
                  <c:v>466.99999999999943</c:v>
                </c:pt>
                <c:pt idx="935">
                  <c:v>467.99999999999642</c:v>
                </c:pt>
                <c:pt idx="936">
                  <c:v>467.99999999999642</c:v>
                </c:pt>
                <c:pt idx="937">
                  <c:v>468.99999999999341</c:v>
                </c:pt>
                <c:pt idx="938">
                  <c:v>468.99999999999341</c:v>
                </c:pt>
                <c:pt idx="939">
                  <c:v>469.99999999999034</c:v>
                </c:pt>
                <c:pt idx="940">
                  <c:v>469.99999999999034</c:v>
                </c:pt>
                <c:pt idx="941">
                  <c:v>470.99999999999687</c:v>
                </c:pt>
                <c:pt idx="942">
                  <c:v>470.99999999999687</c:v>
                </c:pt>
                <c:pt idx="943">
                  <c:v>471.99999999999386</c:v>
                </c:pt>
                <c:pt idx="944">
                  <c:v>471.99999999999386</c:v>
                </c:pt>
                <c:pt idx="945">
                  <c:v>473.0000000000004</c:v>
                </c:pt>
                <c:pt idx="946">
                  <c:v>473.0000000000004</c:v>
                </c:pt>
                <c:pt idx="947">
                  <c:v>473.99999999999739</c:v>
                </c:pt>
                <c:pt idx="948">
                  <c:v>473.99999999999739</c:v>
                </c:pt>
                <c:pt idx="949">
                  <c:v>474.99999999999432</c:v>
                </c:pt>
                <c:pt idx="950">
                  <c:v>474.99999999999432</c:v>
                </c:pt>
                <c:pt idx="951">
                  <c:v>475.99999999999125</c:v>
                </c:pt>
                <c:pt idx="952">
                  <c:v>475.99999999999125</c:v>
                </c:pt>
                <c:pt idx="953">
                  <c:v>476.99999999999784</c:v>
                </c:pt>
                <c:pt idx="954">
                  <c:v>476.99999999999784</c:v>
                </c:pt>
                <c:pt idx="955">
                  <c:v>477.99999999999477</c:v>
                </c:pt>
                <c:pt idx="956">
                  <c:v>477.99999999999477</c:v>
                </c:pt>
                <c:pt idx="957">
                  <c:v>479.00000000000136</c:v>
                </c:pt>
                <c:pt idx="958">
                  <c:v>479.00000000000136</c:v>
                </c:pt>
                <c:pt idx="959">
                  <c:v>479.99999999999829</c:v>
                </c:pt>
                <c:pt idx="960">
                  <c:v>479.99999999999829</c:v>
                </c:pt>
                <c:pt idx="961">
                  <c:v>480.99999999999523</c:v>
                </c:pt>
                <c:pt idx="962">
                  <c:v>480.99999999999523</c:v>
                </c:pt>
                <c:pt idx="963">
                  <c:v>481.99999999999221</c:v>
                </c:pt>
                <c:pt idx="964">
                  <c:v>481.99999999999221</c:v>
                </c:pt>
                <c:pt idx="965">
                  <c:v>482.9999999999892</c:v>
                </c:pt>
                <c:pt idx="966">
                  <c:v>482.9999999999892</c:v>
                </c:pt>
                <c:pt idx="967">
                  <c:v>483.99999999999574</c:v>
                </c:pt>
                <c:pt idx="968">
                  <c:v>483.99999999999574</c:v>
                </c:pt>
                <c:pt idx="969">
                  <c:v>484.99999999999267</c:v>
                </c:pt>
                <c:pt idx="970">
                  <c:v>484.99999999999267</c:v>
                </c:pt>
                <c:pt idx="971">
                  <c:v>485.9999999999992</c:v>
                </c:pt>
                <c:pt idx="972">
                  <c:v>485.9999999999992</c:v>
                </c:pt>
                <c:pt idx="973">
                  <c:v>486.99999999999619</c:v>
                </c:pt>
                <c:pt idx="974">
                  <c:v>486.99999999999619</c:v>
                </c:pt>
                <c:pt idx="975">
                  <c:v>487.99999999999318</c:v>
                </c:pt>
                <c:pt idx="976">
                  <c:v>487.99999999999318</c:v>
                </c:pt>
                <c:pt idx="977">
                  <c:v>488.99999999999011</c:v>
                </c:pt>
                <c:pt idx="978">
                  <c:v>488.99999999999011</c:v>
                </c:pt>
                <c:pt idx="979">
                  <c:v>489.99999999999665</c:v>
                </c:pt>
                <c:pt idx="980">
                  <c:v>489.99999999999665</c:v>
                </c:pt>
                <c:pt idx="981">
                  <c:v>490.99999999999363</c:v>
                </c:pt>
                <c:pt idx="982">
                  <c:v>490.99999999999363</c:v>
                </c:pt>
                <c:pt idx="983">
                  <c:v>492.00000000000017</c:v>
                </c:pt>
                <c:pt idx="984">
                  <c:v>492.00000000000017</c:v>
                </c:pt>
                <c:pt idx="985">
                  <c:v>492.99999999999716</c:v>
                </c:pt>
                <c:pt idx="986">
                  <c:v>492.99999999999716</c:v>
                </c:pt>
                <c:pt idx="987">
                  <c:v>493.99999999999409</c:v>
                </c:pt>
                <c:pt idx="988">
                  <c:v>493.99999999999409</c:v>
                </c:pt>
                <c:pt idx="989">
                  <c:v>494.99999999999102</c:v>
                </c:pt>
                <c:pt idx="990">
                  <c:v>494.99999999999102</c:v>
                </c:pt>
                <c:pt idx="991">
                  <c:v>495.99999999999761</c:v>
                </c:pt>
                <c:pt idx="992">
                  <c:v>495.99999999999761</c:v>
                </c:pt>
                <c:pt idx="993">
                  <c:v>496.99999999999454</c:v>
                </c:pt>
                <c:pt idx="994">
                  <c:v>496.99999999999454</c:v>
                </c:pt>
                <c:pt idx="995">
                  <c:v>498.00000000000114</c:v>
                </c:pt>
                <c:pt idx="996">
                  <c:v>498.00000000000114</c:v>
                </c:pt>
                <c:pt idx="997">
                  <c:v>498.99999999999807</c:v>
                </c:pt>
                <c:pt idx="998">
                  <c:v>498.99999999999807</c:v>
                </c:pt>
                <c:pt idx="999">
                  <c:v>499.999999999995</c:v>
                </c:pt>
                <c:pt idx="1000">
                  <c:v>499.999999999995</c:v>
                </c:pt>
                <c:pt idx="1001">
                  <c:v>500.99999999999199</c:v>
                </c:pt>
                <c:pt idx="1002">
                  <c:v>500.99999999999199</c:v>
                </c:pt>
                <c:pt idx="1003">
                  <c:v>501.99999999998897</c:v>
                </c:pt>
                <c:pt idx="1004">
                  <c:v>501.99999999998897</c:v>
                </c:pt>
                <c:pt idx="1005">
                  <c:v>502.99999999999551</c:v>
                </c:pt>
                <c:pt idx="1006">
                  <c:v>502.99999999999551</c:v>
                </c:pt>
                <c:pt idx="1007">
                  <c:v>503.99999999999244</c:v>
                </c:pt>
                <c:pt idx="1008">
                  <c:v>503.99999999999244</c:v>
                </c:pt>
                <c:pt idx="1009">
                  <c:v>504.99999999999898</c:v>
                </c:pt>
                <c:pt idx="1010">
                  <c:v>504.99999999999898</c:v>
                </c:pt>
                <c:pt idx="1011">
                  <c:v>505.99999999999596</c:v>
                </c:pt>
                <c:pt idx="1012">
                  <c:v>505.99999999999596</c:v>
                </c:pt>
                <c:pt idx="1013">
                  <c:v>506.99999999999295</c:v>
                </c:pt>
                <c:pt idx="1014">
                  <c:v>506.99999999999295</c:v>
                </c:pt>
                <c:pt idx="1015">
                  <c:v>507.99999999998988</c:v>
                </c:pt>
                <c:pt idx="1016">
                  <c:v>507.99999999998988</c:v>
                </c:pt>
                <c:pt idx="1017">
                  <c:v>508.99999999999642</c:v>
                </c:pt>
                <c:pt idx="1018">
                  <c:v>508.99999999999642</c:v>
                </c:pt>
                <c:pt idx="1019">
                  <c:v>509.99999999999341</c:v>
                </c:pt>
                <c:pt idx="1020">
                  <c:v>509.99999999999341</c:v>
                </c:pt>
                <c:pt idx="1021">
                  <c:v>510.99999999999994</c:v>
                </c:pt>
                <c:pt idx="1022">
                  <c:v>510.99999999999994</c:v>
                </c:pt>
                <c:pt idx="1023">
                  <c:v>511.99999999999693</c:v>
                </c:pt>
                <c:pt idx="1024">
                  <c:v>511.99999999999693</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091</c:v>
                </c:pt>
                <c:pt idx="1034">
                  <c:v>517.00000000000091</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75</c:v>
                </c:pt>
                <c:pt idx="1048">
                  <c:v>523.99999999999875</c:v>
                </c:pt>
                <c:pt idx="1049">
                  <c:v>524.99999999999568</c:v>
                </c:pt>
                <c:pt idx="1050">
                  <c:v>524.99999999999568</c:v>
                </c:pt>
                <c:pt idx="1051">
                  <c:v>525.99999999999272</c:v>
                </c:pt>
                <c:pt idx="1052">
                  <c:v>525.99999999999272</c:v>
                </c:pt>
                <c:pt idx="1053">
                  <c:v>526.99999999998965</c:v>
                </c:pt>
                <c:pt idx="1054">
                  <c:v>526.99999999998965</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63</c:v>
                </c:pt>
                <c:pt idx="1064">
                  <c:v>531.99999999999363</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54</c:v>
                </c:pt>
                <c:pt idx="1076">
                  <c:v>537.99999999999454</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52</c:v>
                </c:pt>
                <c:pt idx="1086">
                  <c:v>542.99999999999852</c:v>
                </c:pt>
                <c:pt idx="1087">
                  <c:v>543.99999999999545</c:v>
                </c:pt>
                <c:pt idx="1088">
                  <c:v>543.99999999999545</c:v>
                </c:pt>
                <c:pt idx="1089">
                  <c:v>544.9999999999925</c:v>
                </c:pt>
                <c:pt idx="1090">
                  <c:v>544.9999999999925</c:v>
                </c:pt>
                <c:pt idx="1091">
                  <c:v>545.99999999998943</c:v>
                </c:pt>
                <c:pt idx="1092">
                  <c:v>545.99999999998943</c:v>
                </c:pt>
                <c:pt idx="1093">
                  <c:v>546.99999999999602</c:v>
                </c:pt>
                <c:pt idx="1094">
                  <c:v>546.99999999999602</c:v>
                </c:pt>
                <c:pt idx="1095">
                  <c:v>547.99999999999295</c:v>
                </c:pt>
                <c:pt idx="1096">
                  <c:v>547.99999999999295</c:v>
                </c:pt>
                <c:pt idx="1097">
                  <c:v>548.99999999999955</c:v>
                </c:pt>
                <c:pt idx="1098">
                  <c:v>548.99999999999955</c:v>
                </c:pt>
                <c:pt idx="1099">
                  <c:v>549.99999999999648</c:v>
                </c:pt>
                <c:pt idx="1100">
                  <c:v>549.99999999999648</c:v>
                </c:pt>
                <c:pt idx="1101">
                  <c:v>550.99999999999341</c:v>
                </c:pt>
                <c:pt idx="1102">
                  <c:v>550.99999999999341</c:v>
                </c:pt>
                <c:pt idx="1103">
                  <c:v>551.99999999999034</c:v>
                </c:pt>
                <c:pt idx="1104">
                  <c:v>551.99999999999034</c:v>
                </c:pt>
                <c:pt idx="1105">
                  <c:v>552.99999999999693</c:v>
                </c:pt>
                <c:pt idx="1106">
                  <c:v>552.99999999999693</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63</c:v>
                </c:pt>
                <c:pt idx="1146">
                  <c:v>572.99999999999363</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54</c:v>
                </c:pt>
                <c:pt idx="1158">
                  <c:v>578.99999999999454</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5</c:v>
                </c:pt>
                <c:pt idx="1172">
                  <c:v>585.9999999999925</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48</c:v>
                </c:pt>
                <c:pt idx="1182">
                  <c:v>590.99999999999648</c:v>
                </c:pt>
                <c:pt idx="1183">
                  <c:v>591.99999999999341</c:v>
                </c:pt>
                <c:pt idx="1184">
                  <c:v>591.99999999999341</c:v>
                </c:pt>
                <c:pt idx="1185">
                  <c:v>593</c:v>
                </c:pt>
                <c:pt idx="1186">
                  <c:v>593</c:v>
                </c:pt>
                <c:pt idx="1187">
                  <c:v>593.99999999999693</c:v>
                </c:pt>
                <c:pt idx="1188">
                  <c:v>593.99999999999693</c:v>
                </c:pt>
                <c:pt idx="1189">
                  <c:v>594.99999999999386</c:v>
                </c:pt>
                <c:pt idx="1190">
                  <c:v>594.99999999999386</c:v>
                </c:pt>
                <c:pt idx="1191">
                  <c:v>595.99999999999091</c:v>
                </c:pt>
                <c:pt idx="1192">
                  <c:v>595.99999999999091</c:v>
                </c:pt>
                <c:pt idx="1193">
                  <c:v>596.99999999999739</c:v>
                </c:pt>
                <c:pt idx="1194">
                  <c:v>596.99999999999739</c:v>
                </c:pt>
                <c:pt idx="1195">
                  <c:v>597.99999999999432</c:v>
                </c:pt>
                <c:pt idx="1196">
                  <c:v>597.99999999999432</c:v>
                </c:pt>
                <c:pt idx="1197">
                  <c:v>599.00000000000091</c:v>
                </c:pt>
                <c:pt idx="1198">
                  <c:v>599.00000000000091</c:v>
                </c:pt>
                <c:pt idx="1199">
                  <c:v>599.99999999999784</c:v>
                </c:pt>
                <c:pt idx="1200">
                  <c:v>599.99999999999784</c:v>
                </c:pt>
                <c:pt idx="1201">
                  <c:v>600.99999999999477</c:v>
                </c:pt>
                <c:pt idx="1202">
                  <c:v>600.99999999999477</c:v>
                </c:pt>
                <c:pt idx="1203">
                  <c:v>601.99999999999181</c:v>
                </c:pt>
                <c:pt idx="1204">
                  <c:v>601.99999999999181</c:v>
                </c:pt>
                <c:pt idx="1205">
                  <c:v>602.99999999998875</c:v>
                </c:pt>
                <c:pt idx="1206">
                  <c:v>602.99999999998875</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65</c:v>
                </c:pt>
                <c:pt idx="1218">
                  <c:v>608.99999999998965</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63</c:v>
                </c:pt>
                <c:pt idx="1228">
                  <c:v>613.99999999999363</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54</c:v>
                </c:pt>
                <c:pt idx="1240">
                  <c:v>619.99999999999454</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64</c:v>
                </c:pt>
                <c:pt idx="1250">
                  <c:v>624.99999999999864</c:v>
                </c:pt>
                <c:pt idx="1251">
                  <c:v>625.99999999999557</c:v>
                </c:pt>
                <c:pt idx="1252">
                  <c:v>625.99999999999557</c:v>
                </c:pt>
                <c:pt idx="1253">
                  <c:v>626.9999999999925</c:v>
                </c:pt>
                <c:pt idx="1254">
                  <c:v>626.9999999999925</c:v>
                </c:pt>
                <c:pt idx="1255">
                  <c:v>627.99999999998943</c:v>
                </c:pt>
                <c:pt idx="1256">
                  <c:v>627.99999999998943</c:v>
                </c:pt>
                <c:pt idx="1257">
                  <c:v>628.99999999999602</c:v>
                </c:pt>
                <c:pt idx="1258">
                  <c:v>628.99999999999602</c:v>
                </c:pt>
                <c:pt idx="1259">
                  <c:v>629.99999999999295</c:v>
                </c:pt>
                <c:pt idx="1260">
                  <c:v>629.99999999999295</c:v>
                </c:pt>
                <c:pt idx="1261">
                  <c:v>630.99999999999955</c:v>
                </c:pt>
                <c:pt idx="1262">
                  <c:v>630.99999999999955</c:v>
                </c:pt>
                <c:pt idx="1263">
                  <c:v>631.99999999999648</c:v>
                </c:pt>
                <c:pt idx="1264">
                  <c:v>631.99999999999648</c:v>
                </c:pt>
                <c:pt idx="1265">
                  <c:v>632.99999999999341</c:v>
                </c:pt>
                <c:pt idx="1266">
                  <c:v>632.99999999999341</c:v>
                </c:pt>
                <c:pt idx="1267">
                  <c:v>633.99999999999045</c:v>
                </c:pt>
                <c:pt idx="1268">
                  <c:v>633.99999999999045</c:v>
                </c:pt>
                <c:pt idx="1269">
                  <c:v>634.99999999999693</c:v>
                </c:pt>
                <c:pt idx="1270">
                  <c:v>634.99999999999693</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63</c:v>
                </c:pt>
                <c:pt idx="1310">
                  <c:v>654.99999999999363</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5</c:v>
                </c:pt>
                <c:pt idx="1336">
                  <c:v>667.9999999999925</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48</c:v>
                </c:pt>
                <c:pt idx="1346">
                  <c:v>672.99999999999648</c:v>
                </c:pt>
                <c:pt idx="1347">
                  <c:v>673.99999999999341</c:v>
                </c:pt>
                <c:pt idx="1348">
                  <c:v>673.99999999999341</c:v>
                </c:pt>
                <c:pt idx="1349">
                  <c:v>675</c:v>
                </c:pt>
                <c:pt idx="1350">
                  <c:v>675</c:v>
                </c:pt>
                <c:pt idx="1351">
                  <c:v>675.99999999999693</c:v>
                </c:pt>
                <c:pt idx="1352">
                  <c:v>675.99999999999693</c:v>
                </c:pt>
                <c:pt idx="1353">
                  <c:v>676.99999999999386</c:v>
                </c:pt>
                <c:pt idx="1354">
                  <c:v>676.99999999999386</c:v>
                </c:pt>
                <c:pt idx="1355">
                  <c:v>677.99999999999091</c:v>
                </c:pt>
                <c:pt idx="1356">
                  <c:v>677.99999999999091</c:v>
                </c:pt>
                <c:pt idx="1357">
                  <c:v>678.99999999999739</c:v>
                </c:pt>
                <c:pt idx="1358">
                  <c:v>678.99999999999739</c:v>
                </c:pt>
                <c:pt idx="1359">
                  <c:v>679.99999999999443</c:v>
                </c:pt>
                <c:pt idx="1360">
                  <c:v>679.99999999999443</c:v>
                </c:pt>
                <c:pt idx="1361">
                  <c:v>681.00000000000091</c:v>
                </c:pt>
                <c:pt idx="1362">
                  <c:v>681.00000000000091</c:v>
                </c:pt>
                <c:pt idx="1363">
                  <c:v>681.99999999999795</c:v>
                </c:pt>
                <c:pt idx="1364">
                  <c:v>681.99999999999795</c:v>
                </c:pt>
                <c:pt idx="1365">
                  <c:v>682.99999999999488</c:v>
                </c:pt>
                <c:pt idx="1366">
                  <c:v>682.99999999999488</c:v>
                </c:pt>
                <c:pt idx="1367">
                  <c:v>683.99999999999181</c:v>
                </c:pt>
                <c:pt idx="1368">
                  <c:v>683.99999999999181</c:v>
                </c:pt>
                <c:pt idx="1369">
                  <c:v>684.99999999998875</c:v>
                </c:pt>
                <c:pt idx="1370">
                  <c:v>684.99999999998875</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63</c:v>
                </c:pt>
                <c:pt idx="1392">
                  <c:v>695.99999999999363</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64</c:v>
                </c:pt>
                <c:pt idx="1414">
                  <c:v>706.99999999999864</c:v>
                </c:pt>
                <c:pt idx="1415">
                  <c:v>707.99999999999557</c:v>
                </c:pt>
                <c:pt idx="1416">
                  <c:v>707.99999999999557</c:v>
                </c:pt>
                <c:pt idx="1417">
                  <c:v>708.9999999999925</c:v>
                </c:pt>
                <c:pt idx="1418">
                  <c:v>708.9999999999925</c:v>
                </c:pt>
                <c:pt idx="1419">
                  <c:v>709.99999999998954</c:v>
                </c:pt>
                <c:pt idx="1420">
                  <c:v>709.99999999998954</c:v>
                </c:pt>
                <c:pt idx="1421">
                  <c:v>710.99999999999602</c:v>
                </c:pt>
                <c:pt idx="1422">
                  <c:v>710.99999999999602</c:v>
                </c:pt>
                <c:pt idx="1423">
                  <c:v>711.99999999999295</c:v>
                </c:pt>
                <c:pt idx="1424">
                  <c:v>711.99999999999295</c:v>
                </c:pt>
                <c:pt idx="1425">
                  <c:v>712.99999999999955</c:v>
                </c:pt>
                <c:pt idx="1426">
                  <c:v>712.99999999999955</c:v>
                </c:pt>
                <c:pt idx="1427">
                  <c:v>713.99999999999648</c:v>
                </c:pt>
                <c:pt idx="1428">
                  <c:v>713.99999999999648</c:v>
                </c:pt>
                <c:pt idx="1429">
                  <c:v>714.99999999999341</c:v>
                </c:pt>
                <c:pt idx="1430">
                  <c:v>714.99999999999341</c:v>
                </c:pt>
                <c:pt idx="1431">
                  <c:v>715.99999999999045</c:v>
                </c:pt>
                <c:pt idx="1432">
                  <c:v>715.99999999999045</c:v>
                </c:pt>
                <c:pt idx="1433">
                  <c:v>716.99999999999693</c:v>
                </c:pt>
                <c:pt idx="1434">
                  <c:v>716.99999999999693</c:v>
                </c:pt>
                <c:pt idx="1435">
                  <c:v>717.99999999999397</c:v>
                </c:pt>
                <c:pt idx="1436">
                  <c:v>717.99999999999397</c:v>
                </c:pt>
                <c:pt idx="1437">
                  <c:v>719.00000000000045</c:v>
                </c:pt>
                <c:pt idx="1438">
                  <c:v>719.00000000000045</c:v>
                </c:pt>
                <c:pt idx="1439">
                  <c:v>719.9999999999975</c:v>
                </c:pt>
                <c:pt idx="1440">
                  <c:v>719.9999999999975</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75</c:v>
                </c:pt>
                <c:pt idx="1474">
                  <c:v>736.99999999999375</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5</c:v>
                </c:pt>
                <c:pt idx="1500">
                  <c:v>749.9999999999925</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48</c:v>
                </c:pt>
                <c:pt idx="1510">
                  <c:v>754.99999999999648</c:v>
                </c:pt>
                <c:pt idx="1511">
                  <c:v>755.99999999999352</c:v>
                </c:pt>
                <c:pt idx="1512">
                  <c:v>755.99999999999352</c:v>
                </c:pt>
                <c:pt idx="1513">
                  <c:v>757</c:v>
                </c:pt>
                <c:pt idx="1514">
                  <c:v>757</c:v>
                </c:pt>
                <c:pt idx="1515">
                  <c:v>757.99999999999704</c:v>
                </c:pt>
                <c:pt idx="1516">
                  <c:v>757.99999999999704</c:v>
                </c:pt>
                <c:pt idx="1517">
                  <c:v>758.99999999999397</c:v>
                </c:pt>
                <c:pt idx="1518">
                  <c:v>758.99999999999397</c:v>
                </c:pt>
                <c:pt idx="1519">
                  <c:v>759.99999999999091</c:v>
                </c:pt>
                <c:pt idx="1520">
                  <c:v>759.99999999999091</c:v>
                </c:pt>
                <c:pt idx="1521">
                  <c:v>760.9999999999975</c:v>
                </c:pt>
                <c:pt idx="1522">
                  <c:v>760.9999999999975</c:v>
                </c:pt>
                <c:pt idx="1523">
                  <c:v>761.99999999999443</c:v>
                </c:pt>
                <c:pt idx="1524">
                  <c:v>761.99999999999443</c:v>
                </c:pt>
                <c:pt idx="1525">
                  <c:v>763.00000000000091</c:v>
                </c:pt>
                <c:pt idx="1526">
                  <c:v>763.00000000000091</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75</c:v>
                </c:pt>
                <c:pt idx="1556">
                  <c:v>777.99999999999375</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64</c:v>
                </c:pt>
                <c:pt idx="1578">
                  <c:v>788.99999999999864</c:v>
                </c:pt>
                <c:pt idx="1579">
                  <c:v>789.99999999999557</c:v>
                </c:pt>
                <c:pt idx="1580">
                  <c:v>789.99999999999557</c:v>
                </c:pt>
                <c:pt idx="1581">
                  <c:v>790.9999999999925</c:v>
                </c:pt>
                <c:pt idx="1582">
                  <c:v>790.9999999999925</c:v>
                </c:pt>
                <c:pt idx="1583">
                  <c:v>791.99999999998954</c:v>
                </c:pt>
                <c:pt idx="1584">
                  <c:v>791.99999999998954</c:v>
                </c:pt>
                <c:pt idx="1585">
                  <c:v>792.99999999999602</c:v>
                </c:pt>
                <c:pt idx="1586">
                  <c:v>792.99999999999602</c:v>
                </c:pt>
                <c:pt idx="1587">
                  <c:v>793.99999999999307</c:v>
                </c:pt>
                <c:pt idx="1588">
                  <c:v>793.99999999999307</c:v>
                </c:pt>
                <c:pt idx="1589">
                  <c:v>794.99999999999955</c:v>
                </c:pt>
                <c:pt idx="1590">
                  <c:v>794.99999999999955</c:v>
                </c:pt>
                <c:pt idx="1591">
                  <c:v>795.99999999999659</c:v>
                </c:pt>
                <c:pt idx="1592">
                  <c:v>795.99999999999659</c:v>
                </c:pt>
                <c:pt idx="1593">
                  <c:v>796.99999999999352</c:v>
                </c:pt>
                <c:pt idx="1594">
                  <c:v>796.99999999999352</c:v>
                </c:pt>
                <c:pt idx="1595">
                  <c:v>797.99999999999045</c:v>
                </c:pt>
                <c:pt idx="1596">
                  <c:v>797.99999999999045</c:v>
                </c:pt>
                <c:pt idx="1597">
                  <c:v>798.99999999999704</c:v>
                </c:pt>
                <c:pt idx="1598">
                  <c:v>798.99999999999704</c:v>
                </c:pt>
                <c:pt idx="1599">
                  <c:v>799.99999999999397</c:v>
                </c:pt>
              </c:numCache>
            </c:numRef>
          </c:xVal>
          <c:yVal>
            <c:numRef>
              <c:f>'Edited - T Proflile swapped'!$H$2:$H$1601</c:f>
              <c:numCache>
                <c:formatCode>General</c:formatCode>
                <c:ptCount val="1600"/>
                <c:pt idx="0">
                  <c:v>20.2</c:v>
                </c:pt>
                <c:pt idx="1">
                  <c:v>20.100000000000001</c:v>
                </c:pt>
                <c:pt idx="2">
                  <c:v>20.2</c:v>
                </c:pt>
                <c:pt idx="3">
                  <c:v>20.2</c:v>
                </c:pt>
                <c:pt idx="4">
                  <c:v>20.2</c:v>
                </c:pt>
                <c:pt idx="5">
                  <c:v>20.2</c:v>
                </c:pt>
                <c:pt idx="6">
                  <c:v>20.2</c:v>
                </c:pt>
                <c:pt idx="7">
                  <c:v>20.2</c:v>
                </c:pt>
                <c:pt idx="8">
                  <c:v>20.3</c:v>
                </c:pt>
                <c:pt idx="9">
                  <c:v>20.399999999999999</c:v>
                </c:pt>
                <c:pt idx="10">
                  <c:v>20.399999999999999</c:v>
                </c:pt>
                <c:pt idx="11">
                  <c:v>20.399999999999999</c:v>
                </c:pt>
                <c:pt idx="12">
                  <c:v>20.399999999999999</c:v>
                </c:pt>
                <c:pt idx="13">
                  <c:v>20.399999999999999</c:v>
                </c:pt>
                <c:pt idx="14">
                  <c:v>20.3</c:v>
                </c:pt>
                <c:pt idx="15">
                  <c:v>20.3</c:v>
                </c:pt>
                <c:pt idx="16">
                  <c:v>20.3</c:v>
                </c:pt>
                <c:pt idx="17">
                  <c:v>20.3</c:v>
                </c:pt>
                <c:pt idx="18">
                  <c:v>20.3</c:v>
                </c:pt>
                <c:pt idx="19">
                  <c:v>20.3</c:v>
                </c:pt>
                <c:pt idx="20">
                  <c:v>20.3</c:v>
                </c:pt>
                <c:pt idx="21">
                  <c:v>20.3</c:v>
                </c:pt>
                <c:pt idx="22">
                  <c:v>20.3</c:v>
                </c:pt>
                <c:pt idx="23">
                  <c:v>20.3</c:v>
                </c:pt>
                <c:pt idx="24">
                  <c:v>20.3</c:v>
                </c:pt>
                <c:pt idx="25">
                  <c:v>20.3</c:v>
                </c:pt>
                <c:pt idx="26">
                  <c:v>20.3</c:v>
                </c:pt>
                <c:pt idx="27">
                  <c:v>20.3</c:v>
                </c:pt>
                <c:pt idx="28">
                  <c:v>20.3</c:v>
                </c:pt>
                <c:pt idx="29">
                  <c:v>20.3</c:v>
                </c:pt>
                <c:pt idx="30">
                  <c:v>20.399999999999999</c:v>
                </c:pt>
                <c:pt idx="31">
                  <c:v>20.399999999999999</c:v>
                </c:pt>
                <c:pt idx="32">
                  <c:v>20.5</c:v>
                </c:pt>
                <c:pt idx="33">
                  <c:v>20.5</c:v>
                </c:pt>
                <c:pt idx="34">
                  <c:v>20.399999999999999</c:v>
                </c:pt>
                <c:pt idx="35">
                  <c:v>20.5</c:v>
                </c:pt>
                <c:pt idx="36">
                  <c:v>20.6</c:v>
                </c:pt>
                <c:pt idx="37">
                  <c:v>20.7</c:v>
                </c:pt>
                <c:pt idx="38">
                  <c:v>20.9</c:v>
                </c:pt>
                <c:pt idx="39">
                  <c:v>21.1</c:v>
                </c:pt>
                <c:pt idx="40">
                  <c:v>21.3</c:v>
                </c:pt>
                <c:pt idx="41">
                  <c:v>21.6</c:v>
                </c:pt>
                <c:pt idx="42">
                  <c:v>21.9</c:v>
                </c:pt>
                <c:pt idx="43">
                  <c:v>22.3</c:v>
                </c:pt>
                <c:pt idx="44">
                  <c:v>22.8</c:v>
                </c:pt>
                <c:pt idx="45">
                  <c:v>23.4</c:v>
                </c:pt>
                <c:pt idx="46">
                  <c:v>24.1</c:v>
                </c:pt>
                <c:pt idx="47">
                  <c:v>24.9</c:v>
                </c:pt>
                <c:pt idx="48">
                  <c:v>26</c:v>
                </c:pt>
                <c:pt idx="49">
                  <c:v>27.3</c:v>
                </c:pt>
                <c:pt idx="50">
                  <c:v>28.7</c:v>
                </c:pt>
                <c:pt idx="51">
                  <c:v>30.3</c:v>
                </c:pt>
                <c:pt idx="52">
                  <c:v>32.1</c:v>
                </c:pt>
                <c:pt idx="53">
                  <c:v>33.9</c:v>
                </c:pt>
                <c:pt idx="54">
                  <c:v>35.9</c:v>
                </c:pt>
                <c:pt idx="55">
                  <c:v>38.1</c:v>
                </c:pt>
                <c:pt idx="56">
                  <c:v>40.200000000000003</c:v>
                </c:pt>
                <c:pt idx="57">
                  <c:v>42.3</c:v>
                </c:pt>
                <c:pt idx="58">
                  <c:v>44.4</c:v>
                </c:pt>
                <c:pt idx="59">
                  <c:v>46.3</c:v>
                </c:pt>
                <c:pt idx="60">
                  <c:v>48.2</c:v>
                </c:pt>
                <c:pt idx="61">
                  <c:v>49.9</c:v>
                </c:pt>
                <c:pt idx="62">
                  <c:v>51.5</c:v>
                </c:pt>
                <c:pt idx="63">
                  <c:v>52.9</c:v>
                </c:pt>
                <c:pt idx="64">
                  <c:v>54.2</c:v>
                </c:pt>
                <c:pt idx="65">
                  <c:v>55.4</c:v>
                </c:pt>
                <c:pt idx="66">
                  <c:v>56.4</c:v>
                </c:pt>
                <c:pt idx="67">
                  <c:v>57.3</c:v>
                </c:pt>
                <c:pt idx="68">
                  <c:v>58.1</c:v>
                </c:pt>
                <c:pt idx="69">
                  <c:v>58.8</c:v>
                </c:pt>
                <c:pt idx="70">
                  <c:v>59.4</c:v>
                </c:pt>
                <c:pt idx="71">
                  <c:v>59.9</c:v>
                </c:pt>
                <c:pt idx="72">
                  <c:v>60.3</c:v>
                </c:pt>
                <c:pt idx="73">
                  <c:v>60.7</c:v>
                </c:pt>
                <c:pt idx="74">
                  <c:v>61</c:v>
                </c:pt>
                <c:pt idx="75">
                  <c:v>61.2</c:v>
                </c:pt>
                <c:pt idx="76">
                  <c:v>61.5</c:v>
                </c:pt>
                <c:pt idx="77">
                  <c:v>61.7</c:v>
                </c:pt>
                <c:pt idx="78">
                  <c:v>61.9</c:v>
                </c:pt>
                <c:pt idx="79">
                  <c:v>62</c:v>
                </c:pt>
                <c:pt idx="80">
                  <c:v>62.1</c:v>
                </c:pt>
                <c:pt idx="81">
                  <c:v>62.1</c:v>
                </c:pt>
                <c:pt idx="82">
                  <c:v>62.2</c:v>
                </c:pt>
                <c:pt idx="83">
                  <c:v>62.3</c:v>
                </c:pt>
                <c:pt idx="84">
                  <c:v>62.3</c:v>
                </c:pt>
                <c:pt idx="85">
                  <c:v>62.3</c:v>
                </c:pt>
                <c:pt idx="86">
                  <c:v>62.3</c:v>
                </c:pt>
                <c:pt idx="87">
                  <c:v>62.4</c:v>
                </c:pt>
                <c:pt idx="88">
                  <c:v>62.4</c:v>
                </c:pt>
                <c:pt idx="89">
                  <c:v>62.5</c:v>
                </c:pt>
                <c:pt idx="90">
                  <c:v>62.6</c:v>
                </c:pt>
                <c:pt idx="91">
                  <c:v>62.7</c:v>
                </c:pt>
                <c:pt idx="92">
                  <c:v>62.8</c:v>
                </c:pt>
                <c:pt idx="93">
                  <c:v>62.9</c:v>
                </c:pt>
                <c:pt idx="94">
                  <c:v>63</c:v>
                </c:pt>
                <c:pt idx="95">
                  <c:v>63.1</c:v>
                </c:pt>
                <c:pt idx="96">
                  <c:v>63.1</c:v>
                </c:pt>
                <c:pt idx="97">
                  <c:v>63.2</c:v>
                </c:pt>
                <c:pt idx="98">
                  <c:v>63.4</c:v>
                </c:pt>
                <c:pt idx="99">
                  <c:v>63.6</c:v>
                </c:pt>
                <c:pt idx="100">
                  <c:v>63.7</c:v>
                </c:pt>
                <c:pt idx="101">
                  <c:v>63.8</c:v>
                </c:pt>
                <c:pt idx="102">
                  <c:v>64</c:v>
                </c:pt>
                <c:pt idx="103">
                  <c:v>64.099999999999994</c:v>
                </c:pt>
                <c:pt idx="104">
                  <c:v>64.2</c:v>
                </c:pt>
                <c:pt idx="105">
                  <c:v>64.400000000000006</c:v>
                </c:pt>
                <c:pt idx="106">
                  <c:v>64.5</c:v>
                </c:pt>
                <c:pt idx="107">
                  <c:v>64.599999999999994</c:v>
                </c:pt>
                <c:pt idx="108">
                  <c:v>64.7</c:v>
                </c:pt>
                <c:pt idx="109">
                  <c:v>64.8</c:v>
                </c:pt>
                <c:pt idx="110">
                  <c:v>64.900000000000006</c:v>
                </c:pt>
                <c:pt idx="111">
                  <c:v>65</c:v>
                </c:pt>
                <c:pt idx="112">
                  <c:v>65</c:v>
                </c:pt>
                <c:pt idx="113">
                  <c:v>65.2</c:v>
                </c:pt>
                <c:pt idx="114">
                  <c:v>65.3</c:v>
                </c:pt>
                <c:pt idx="115">
                  <c:v>65.400000000000006</c:v>
                </c:pt>
                <c:pt idx="116">
                  <c:v>65.400000000000006</c:v>
                </c:pt>
                <c:pt idx="117">
                  <c:v>65.5</c:v>
                </c:pt>
                <c:pt idx="118">
                  <c:v>65.5</c:v>
                </c:pt>
                <c:pt idx="119">
                  <c:v>65.599999999999994</c:v>
                </c:pt>
                <c:pt idx="120">
                  <c:v>65.599999999999994</c:v>
                </c:pt>
                <c:pt idx="121">
                  <c:v>65.599999999999994</c:v>
                </c:pt>
                <c:pt idx="122">
                  <c:v>65.599999999999994</c:v>
                </c:pt>
                <c:pt idx="123">
                  <c:v>65.599999999999994</c:v>
                </c:pt>
                <c:pt idx="124">
                  <c:v>65.599999999999994</c:v>
                </c:pt>
                <c:pt idx="125">
                  <c:v>65.7</c:v>
                </c:pt>
                <c:pt idx="126">
                  <c:v>65.7</c:v>
                </c:pt>
                <c:pt idx="127">
                  <c:v>65.7</c:v>
                </c:pt>
                <c:pt idx="128">
                  <c:v>65.7</c:v>
                </c:pt>
                <c:pt idx="129">
                  <c:v>65.7</c:v>
                </c:pt>
                <c:pt idx="130">
                  <c:v>65.8</c:v>
                </c:pt>
                <c:pt idx="131">
                  <c:v>65.7</c:v>
                </c:pt>
                <c:pt idx="132">
                  <c:v>65.7</c:v>
                </c:pt>
                <c:pt idx="133">
                  <c:v>65.7</c:v>
                </c:pt>
                <c:pt idx="134">
                  <c:v>65.8</c:v>
                </c:pt>
                <c:pt idx="135">
                  <c:v>65.8</c:v>
                </c:pt>
                <c:pt idx="136">
                  <c:v>65.8</c:v>
                </c:pt>
                <c:pt idx="137">
                  <c:v>65.8</c:v>
                </c:pt>
                <c:pt idx="138">
                  <c:v>65.8</c:v>
                </c:pt>
                <c:pt idx="139">
                  <c:v>65.8</c:v>
                </c:pt>
                <c:pt idx="140">
                  <c:v>65.8</c:v>
                </c:pt>
                <c:pt idx="141">
                  <c:v>65.8</c:v>
                </c:pt>
                <c:pt idx="142">
                  <c:v>65.8</c:v>
                </c:pt>
                <c:pt idx="143">
                  <c:v>65.8</c:v>
                </c:pt>
                <c:pt idx="144">
                  <c:v>65.900000000000006</c:v>
                </c:pt>
                <c:pt idx="145">
                  <c:v>65.8</c:v>
                </c:pt>
                <c:pt idx="146">
                  <c:v>65.8</c:v>
                </c:pt>
                <c:pt idx="147">
                  <c:v>65.7</c:v>
                </c:pt>
                <c:pt idx="148">
                  <c:v>65.7</c:v>
                </c:pt>
                <c:pt idx="149">
                  <c:v>65.599999999999994</c:v>
                </c:pt>
                <c:pt idx="150">
                  <c:v>65.599999999999994</c:v>
                </c:pt>
                <c:pt idx="151">
                  <c:v>65.5</c:v>
                </c:pt>
                <c:pt idx="152">
                  <c:v>65.400000000000006</c:v>
                </c:pt>
                <c:pt idx="153">
                  <c:v>65.400000000000006</c:v>
                </c:pt>
                <c:pt idx="154">
                  <c:v>65.3</c:v>
                </c:pt>
                <c:pt idx="155">
                  <c:v>65.3</c:v>
                </c:pt>
                <c:pt idx="156">
                  <c:v>65.3</c:v>
                </c:pt>
                <c:pt idx="157">
                  <c:v>65.2</c:v>
                </c:pt>
                <c:pt idx="158">
                  <c:v>65.2</c:v>
                </c:pt>
                <c:pt idx="159">
                  <c:v>65.2</c:v>
                </c:pt>
                <c:pt idx="160">
                  <c:v>65.099999999999994</c:v>
                </c:pt>
                <c:pt idx="161">
                  <c:v>65</c:v>
                </c:pt>
                <c:pt idx="162">
                  <c:v>65</c:v>
                </c:pt>
                <c:pt idx="163">
                  <c:v>64.900000000000006</c:v>
                </c:pt>
                <c:pt idx="164">
                  <c:v>64.8</c:v>
                </c:pt>
                <c:pt idx="165">
                  <c:v>64.8</c:v>
                </c:pt>
                <c:pt idx="166">
                  <c:v>64.7</c:v>
                </c:pt>
                <c:pt idx="167">
                  <c:v>64.7</c:v>
                </c:pt>
                <c:pt idx="168">
                  <c:v>64.599999999999994</c:v>
                </c:pt>
                <c:pt idx="169">
                  <c:v>64.5</c:v>
                </c:pt>
                <c:pt idx="170">
                  <c:v>64.5</c:v>
                </c:pt>
                <c:pt idx="171">
                  <c:v>64.400000000000006</c:v>
                </c:pt>
                <c:pt idx="172">
                  <c:v>64.400000000000006</c:v>
                </c:pt>
                <c:pt idx="173">
                  <c:v>64.3</c:v>
                </c:pt>
                <c:pt idx="174">
                  <c:v>64.2</c:v>
                </c:pt>
                <c:pt idx="175">
                  <c:v>64.2</c:v>
                </c:pt>
                <c:pt idx="176">
                  <c:v>64.099999999999994</c:v>
                </c:pt>
                <c:pt idx="177">
                  <c:v>64</c:v>
                </c:pt>
                <c:pt idx="178">
                  <c:v>64</c:v>
                </c:pt>
                <c:pt idx="179">
                  <c:v>63.9</c:v>
                </c:pt>
                <c:pt idx="180">
                  <c:v>63.9</c:v>
                </c:pt>
                <c:pt idx="181">
                  <c:v>63.8</c:v>
                </c:pt>
                <c:pt idx="182">
                  <c:v>63.7</c:v>
                </c:pt>
                <c:pt idx="183">
                  <c:v>63.6</c:v>
                </c:pt>
                <c:pt idx="184">
                  <c:v>63.6</c:v>
                </c:pt>
                <c:pt idx="185">
                  <c:v>63.5</c:v>
                </c:pt>
                <c:pt idx="186">
                  <c:v>63.5</c:v>
                </c:pt>
                <c:pt idx="187">
                  <c:v>63.4</c:v>
                </c:pt>
                <c:pt idx="188">
                  <c:v>63.3</c:v>
                </c:pt>
                <c:pt idx="189">
                  <c:v>63.2</c:v>
                </c:pt>
                <c:pt idx="190">
                  <c:v>63.1</c:v>
                </c:pt>
                <c:pt idx="191">
                  <c:v>63.1</c:v>
                </c:pt>
                <c:pt idx="192">
                  <c:v>63</c:v>
                </c:pt>
                <c:pt idx="193">
                  <c:v>63</c:v>
                </c:pt>
                <c:pt idx="194">
                  <c:v>62.9</c:v>
                </c:pt>
                <c:pt idx="195">
                  <c:v>62.9</c:v>
                </c:pt>
                <c:pt idx="196">
                  <c:v>62.9</c:v>
                </c:pt>
                <c:pt idx="197">
                  <c:v>62.8</c:v>
                </c:pt>
                <c:pt idx="198">
                  <c:v>62.8</c:v>
                </c:pt>
                <c:pt idx="199">
                  <c:v>62.7</c:v>
                </c:pt>
                <c:pt idx="200">
                  <c:v>62.7</c:v>
                </c:pt>
                <c:pt idx="201">
                  <c:v>62.7</c:v>
                </c:pt>
                <c:pt idx="202">
                  <c:v>62.6</c:v>
                </c:pt>
                <c:pt idx="203">
                  <c:v>62.6</c:v>
                </c:pt>
                <c:pt idx="204">
                  <c:v>62.6</c:v>
                </c:pt>
                <c:pt idx="205">
                  <c:v>62.5</c:v>
                </c:pt>
                <c:pt idx="206">
                  <c:v>62.5</c:v>
                </c:pt>
                <c:pt idx="207">
                  <c:v>62.4</c:v>
                </c:pt>
                <c:pt idx="208">
                  <c:v>62.4</c:v>
                </c:pt>
                <c:pt idx="209">
                  <c:v>62.4</c:v>
                </c:pt>
                <c:pt idx="210">
                  <c:v>62.3</c:v>
                </c:pt>
                <c:pt idx="211">
                  <c:v>62.3</c:v>
                </c:pt>
                <c:pt idx="212">
                  <c:v>62.3</c:v>
                </c:pt>
                <c:pt idx="213">
                  <c:v>62.3</c:v>
                </c:pt>
                <c:pt idx="214">
                  <c:v>62.3</c:v>
                </c:pt>
                <c:pt idx="215">
                  <c:v>62.2</c:v>
                </c:pt>
                <c:pt idx="216">
                  <c:v>62.2</c:v>
                </c:pt>
                <c:pt idx="217">
                  <c:v>62.2</c:v>
                </c:pt>
                <c:pt idx="218">
                  <c:v>62.2</c:v>
                </c:pt>
                <c:pt idx="219">
                  <c:v>62.1</c:v>
                </c:pt>
                <c:pt idx="220">
                  <c:v>62.1</c:v>
                </c:pt>
                <c:pt idx="221">
                  <c:v>62.1</c:v>
                </c:pt>
                <c:pt idx="222">
                  <c:v>62.1</c:v>
                </c:pt>
                <c:pt idx="223">
                  <c:v>62</c:v>
                </c:pt>
                <c:pt idx="224">
                  <c:v>61.9</c:v>
                </c:pt>
                <c:pt idx="225">
                  <c:v>61.8</c:v>
                </c:pt>
                <c:pt idx="226">
                  <c:v>61.8</c:v>
                </c:pt>
                <c:pt idx="227">
                  <c:v>61.8</c:v>
                </c:pt>
                <c:pt idx="228">
                  <c:v>61.7</c:v>
                </c:pt>
                <c:pt idx="229">
                  <c:v>61.7</c:v>
                </c:pt>
                <c:pt idx="230">
                  <c:v>61.6</c:v>
                </c:pt>
                <c:pt idx="231">
                  <c:v>61.5</c:v>
                </c:pt>
                <c:pt idx="232">
                  <c:v>61.5</c:v>
                </c:pt>
                <c:pt idx="233">
                  <c:v>61.5</c:v>
                </c:pt>
                <c:pt idx="234">
                  <c:v>61.4</c:v>
                </c:pt>
                <c:pt idx="235">
                  <c:v>61.4</c:v>
                </c:pt>
                <c:pt idx="236">
                  <c:v>61.3</c:v>
                </c:pt>
                <c:pt idx="237">
                  <c:v>61.2</c:v>
                </c:pt>
                <c:pt idx="238">
                  <c:v>61.1</c:v>
                </c:pt>
                <c:pt idx="239">
                  <c:v>61.1</c:v>
                </c:pt>
                <c:pt idx="240">
                  <c:v>61</c:v>
                </c:pt>
                <c:pt idx="241">
                  <c:v>61</c:v>
                </c:pt>
                <c:pt idx="242">
                  <c:v>61</c:v>
                </c:pt>
                <c:pt idx="243">
                  <c:v>60.9</c:v>
                </c:pt>
                <c:pt idx="244">
                  <c:v>60.8</c:v>
                </c:pt>
                <c:pt idx="245">
                  <c:v>60.8</c:v>
                </c:pt>
                <c:pt idx="246">
                  <c:v>60.7</c:v>
                </c:pt>
                <c:pt idx="247">
                  <c:v>60.6</c:v>
                </c:pt>
                <c:pt idx="248">
                  <c:v>60.6</c:v>
                </c:pt>
                <c:pt idx="249">
                  <c:v>60.5</c:v>
                </c:pt>
                <c:pt idx="250">
                  <c:v>60.5</c:v>
                </c:pt>
                <c:pt idx="251">
                  <c:v>60.6</c:v>
                </c:pt>
                <c:pt idx="252">
                  <c:v>60.5</c:v>
                </c:pt>
                <c:pt idx="253">
                  <c:v>60.5</c:v>
                </c:pt>
                <c:pt idx="254">
                  <c:v>60.4</c:v>
                </c:pt>
                <c:pt idx="255">
                  <c:v>60.3</c:v>
                </c:pt>
                <c:pt idx="256">
                  <c:v>60.3</c:v>
                </c:pt>
                <c:pt idx="257">
                  <c:v>60.2</c:v>
                </c:pt>
                <c:pt idx="258">
                  <c:v>60.2</c:v>
                </c:pt>
                <c:pt idx="259">
                  <c:v>60.1</c:v>
                </c:pt>
                <c:pt idx="260">
                  <c:v>60.1</c:v>
                </c:pt>
                <c:pt idx="261">
                  <c:v>60</c:v>
                </c:pt>
                <c:pt idx="262">
                  <c:v>60</c:v>
                </c:pt>
                <c:pt idx="263">
                  <c:v>59.9</c:v>
                </c:pt>
                <c:pt idx="264">
                  <c:v>59.9</c:v>
                </c:pt>
                <c:pt idx="265">
                  <c:v>59.8</c:v>
                </c:pt>
                <c:pt idx="266">
                  <c:v>59.9</c:v>
                </c:pt>
                <c:pt idx="267">
                  <c:v>59.8</c:v>
                </c:pt>
                <c:pt idx="268">
                  <c:v>59.8</c:v>
                </c:pt>
                <c:pt idx="269">
                  <c:v>59.8</c:v>
                </c:pt>
                <c:pt idx="270">
                  <c:v>59.8</c:v>
                </c:pt>
                <c:pt idx="271">
                  <c:v>59.7</c:v>
                </c:pt>
                <c:pt idx="272">
                  <c:v>59.7</c:v>
                </c:pt>
                <c:pt idx="273">
                  <c:v>59.7</c:v>
                </c:pt>
                <c:pt idx="274">
                  <c:v>59.7</c:v>
                </c:pt>
                <c:pt idx="275">
                  <c:v>59.7</c:v>
                </c:pt>
                <c:pt idx="276">
                  <c:v>59.6</c:v>
                </c:pt>
                <c:pt idx="277">
                  <c:v>59.6</c:v>
                </c:pt>
                <c:pt idx="278">
                  <c:v>59.7</c:v>
                </c:pt>
                <c:pt idx="279">
                  <c:v>59.7</c:v>
                </c:pt>
                <c:pt idx="280">
                  <c:v>59.7</c:v>
                </c:pt>
                <c:pt idx="281">
                  <c:v>59.7</c:v>
                </c:pt>
                <c:pt idx="282">
                  <c:v>59.7</c:v>
                </c:pt>
                <c:pt idx="283">
                  <c:v>59.7</c:v>
                </c:pt>
                <c:pt idx="284">
                  <c:v>59.7</c:v>
                </c:pt>
                <c:pt idx="285">
                  <c:v>59.7</c:v>
                </c:pt>
                <c:pt idx="286">
                  <c:v>59.6</c:v>
                </c:pt>
                <c:pt idx="287">
                  <c:v>59.7</c:v>
                </c:pt>
                <c:pt idx="288">
                  <c:v>59.7</c:v>
                </c:pt>
                <c:pt idx="289">
                  <c:v>59.7</c:v>
                </c:pt>
                <c:pt idx="290">
                  <c:v>59.7</c:v>
                </c:pt>
                <c:pt idx="291">
                  <c:v>59.7</c:v>
                </c:pt>
                <c:pt idx="292">
                  <c:v>59.7</c:v>
                </c:pt>
                <c:pt idx="293">
                  <c:v>59.7</c:v>
                </c:pt>
                <c:pt idx="294">
                  <c:v>59.7</c:v>
                </c:pt>
                <c:pt idx="295">
                  <c:v>59.7</c:v>
                </c:pt>
                <c:pt idx="296">
                  <c:v>59.7</c:v>
                </c:pt>
                <c:pt idx="297">
                  <c:v>59.7</c:v>
                </c:pt>
                <c:pt idx="298">
                  <c:v>59.8</c:v>
                </c:pt>
                <c:pt idx="299">
                  <c:v>59.8</c:v>
                </c:pt>
                <c:pt idx="300">
                  <c:v>59.8</c:v>
                </c:pt>
                <c:pt idx="301">
                  <c:v>59.8</c:v>
                </c:pt>
                <c:pt idx="302">
                  <c:v>59.8</c:v>
                </c:pt>
                <c:pt idx="303">
                  <c:v>59.9</c:v>
                </c:pt>
                <c:pt idx="304">
                  <c:v>59.9</c:v>
                </c:pt>
                <c:pt idx="305">
                  <c:v>59.9</c:v>
                </c:pt>
                <c:pt idx="306">
                  <c:v>59.9</c:v>
                </c:pt>
                <c:pt idx="307">
                  <c:v>60</c:v>
                </c:pt>
                <c:pt idx="308">
                  <c:v>60</c:v>
                </c:pt>
                <c:pt idx="309">
                  <c:v>60</c:v>
                </c:pt>
                <c:pt idx="310">
                  <c:v>60</c:v>
                </c:pt>
                <c:pt idx="311">
                  <c:v>60.1</c:v>
                </c:pt>
                <c:pt idx="312">
                  <c:v>60.1</c:v>
                </c:pt>
                <c:pt idx="313">
                  <c:v>60.1</c:v>
                </c:pt>
                <c:pt idx="314">
                  <c:v>60.1</c:v>
                </c:pt>
                <c:pt idx="315">
                  <c:v>60.1</c:v>
                </c:pt>
                <c:pt idx="316">
                  <c:v>60.1</c:v>
                </c:pt>
                <c:pt idx="317">
                  <c:v>60.2</c:v>
                </c:pt>
                <c:pt idx="318">
                  <c:v>60.2</c:v>
                </c:pt>
                <c:pt idx="319">
                  <c:v>60.3</c:v>
                </c:pt>
                <c:pt idx="320">
                  <c:v>60.3</c:v>
                </c:pt>
                <c:pt idx="321">
                  <c:v>60.3</c:v>
                </c:pt>
                <c:pt idx="322">
                  <c:v>60.3</c:v>
                </c:pt>
                <c:pt idx="323">
                  <c:v>60.4</c:v>
                </c:pt>
                <c:pt idx="324">
                  <c:v>60.4</c:v>
                </c:pt>
                <c:pt idx="325">
                  <c:v>60.5</c:v>
                </c:pt>
                <c:pt idx="326">
                  <c:v>60.5</c:v>
                </c:pt>
                <c:pt idx="327">
                  <c:v>60.5</c:v>
                </c:pt>
                <c:pt idx="328">
                  <c:v>60.6</c:v>
                </c:pt>
                <c:pt idx="329">
                  <c:v>60.6</c:v>
                </c:pt>
                <c:pt idx="330">
                  <c:v>60.6</c:v>
                </c:pt>
                <c:pt idx="331">
                  <c:v>60.6</c:v>
                </c:pt>
                <c:pt idx="332">
                  <c:v>60.6</c:v>
                </c:pt>
                <c:pt idx="333">
                  <c:v>60.7</c:v>
                </c:pt>
                <c:pt idx="334">
                  <c:v>60.8</c:v>
                </c:pt>
                <c:pt idx="335">
                  <c:v>60.8</c:v>
                </c:pt>
                <c:pt idx="336">
                  <c:v>60.8</c:v>
                </c:pt>
                <c:pt idx="337">
                  <c:v>60.8</c:v>
                </c:pt>
                <c:pt idx="338">
                  <c:v>60.9</c:v>
                </c:pt>
                <c:pt idx="339">
                  <c:v>60.9</c:v>
                </c:pt>
                <c:pt idx="340">
                  <c:v>61</c:v>
                </c:pt>
                <c:pt idx="341">
                  <c:v>60.9</c:v>
                </c:pt>
                <c:pt idx="342">
                  <c:v>61</c:v>
                </c:pt>
                <c:pt idx="343">
                  <c:v>61</c:v>
                </c:pt>
                <c:pt idx="344">
                  <c:v>61</c:v>
                </c:pt>
                <c:pt idx="345">
                  <c:v>61</c:v>
                </c:pt>
                <c:pt idx="346">
                  <c:v>61</c:v>
                </c:pt>
                <c:pt idx="347">
                  <c:v>61</c:v>
                </c:pt>
                <c:pt idx="348">
                  <c:v>61.1</c:v>
                </c:pt>
                <c:pt idx="349">
                  <c:v>61.1</c:v>
                </c:pt>
                <c:pt idx="350">
                  <c:v>61.2</c:v>
                </c:pt>
                <c:pt idx="351">
                  <c:v>61.1</c:v>
                </c:pt>
                <c:pt idx="352">
                  <c:v>61.2</c:v>
                </c:pt>
                <c:pt idx="353">
                  <c:v>61.2</c:v>
                </c:pt>
                <c:pt idx="354">
                  <c:v>61.2</c:v>
                </c:pt>
                <c:pt idx="355">
                  <c:v>61.2</c:v>
                </c:pt>
                <c:pt idx="356">
                  <c:v>61.2</c:v>
                </c:pt>
                <c:pt idx="357">
                  <c:v>61.2</c:v>
                </c:pt>
                <c:pt idx="358">
                  <c:v>61.2</c:v>
                </c:pt>
                <c:pt idx="359">
                  <c:v>61.2</c:v>
                </c:pt>
                <c:pt idx="360">
                  <c:v>61.3</c:v>
                </c:pt>
                <c:pt idx="361">
                  <c:v>61.4</c:v>
                </c:pt>
                <c:pt idx="362">
                  <c:v>61.3</c:v>
                </c:pt>
                <c:pt idx="363">
                  <c:v>61.3</c:v>
                </c:pt>
                <c:pt idx="364">
                  <c:v>61.3</c:v>
                </c:pt>
                <c:pt idx="365">
                  <c:v>61.3</c:v>
                </c:pt>
                <c:pt idx="366">
                  <c:v>61.3</c:v>
                </c:pt>
                <c:pt idx="367">
                  <c:v>61.4</c:v>
                </c:pt>
                <c:pt idx="368">
                  <c:v>61.4</c:v>
                </c:pt>
                <c:pt idx="369">
                  <c:v>61.4</c:v>
                </c:pt>
                <c:pt idx="370">
                  <c:v>61.5</c:v>
                </c:pt>
                <c:pt idx="371">
                  <c:v>61.5</c:v>
                </c:pt>
                <c:pt idx="372">
                  <c:v>61.5</c:v>
                </c:pt>
                <c:pt idx="373">
                  <c:v>61.5</c:v>
                </c:pt>
                <c:pt idx="374">
                  <c:v>61.5</c:v>
                </c:pt>
                <c:pt idx="375">
                  <c:v>61.6</c:v>
                </c:pt>
                <c:pt idx="376">
                  <c:v>61.6</c:v>
                </c:pt>
                <c:pt idx="377">
                  <c:v>61.6</c:v>
                </c:pt>
                <c:pt idx="378">
                  <c:v>61.7</c:v>
                </c:pt>
                <c:pt idx="379">
                  <c:v>61.7</c:v>
                </c:pt>
                <c:pt idx="380">
                  <c:v>61.7</c:v>
                </c:pt>
                <c:pt idx="381">
                  <c:v>61.8</c:v>
                </c:pt>
                <c:pt idx="382">
                  <c:v>61.8</c:v>
                </c:pt>
                <c:pt idx="383">
                  <c:v>61.9</c:v>
                </c:pt>
                <c:pt idx="384">
                  <c:v>61.9</c:v>
                </c:pt>
                <c:pt idx="385">
                  <c:v>61.9</c:v>
                </c:pt>
                <c:pt idx="386">
                  <c:v>61.9</c:v>
                </c:pt>
                <c:pt idx="387">
                  <c:v>62</c:v>
                </c:pt>
                <c:pt idx="388">
                  <c:v>62</c:v>
                </c:pt>
                <c:pt idx="389">
                  <c:v>62</c:v>
                </c:pt>
                <c:pt idx="390">
                  <c:v>62</c:v>
                </c:pt>
                <c:pt idx="391">
                  <c:v>62</c:v>
                </c:pt>
                <c:pt idx="392">
                  <c:v>62</c:v>
                </c:pt>
                <c:pt idx="393">
                  <c:v>62.1</c:v>
                </c:pt>
                <c:pt idx="394">
                  <c:v>62.1</c:v>
                </c:pt>
                <c:pt idx="395">
                  <c:v>62.2</c:v>
                </c:pt>
                <c:pt idx="396">
                  <c:v>62.2</c:v>
                </c:pt>
                <c:pt idx="397">
                  <c:v>62.3</c:v>
                </c:pt>
                <c:pt idx="398">
                  <c:v>62.3</c:v>
                </c:pt>
                <c:pt idx="399">
                  <c:v>62.3</c:v>
                </c:pt>
                <c:pt idx="400">
                  <c:v>62.4</c:v>
                </c:pt>
                <c:pt idx="401">
                  <c:v>62.4</c:v>
                </c:pt>
                <c:pt idx="402">
                  <c:v>62.4</c:v>
                </c:pt>
                <c:pt idx="403">
                  <c:v>62.4</c:v>
                </c:pt>
                <c:pt idx="404">
                  <c:v>62.4</c:v>
                </c:pt>
                <c:pt idx="405">
                  <c:v>62.5</c:v>
                </c:pt>
                <c:pt idx="406">
                  <c:v>62.5</c:v>
                </c:pt>
                <c:pt idx="407">
                  <c:v>62.6</c:v>
                </c:pt>
                <c:pt idx="408">
                  <c:v>62.6</c:v>
                </c:pt>
                <c:pt idx="409">
                  <c:v>62.7</c:v>
                </c:pt>
                <c:pt idx="410">
                  <c:v>62.8</c:v>
                </c:pt>
                <c:pt idx="411">
                  <c:v>62.8</c:v>
                </c:pt>
                <c:pt idx="412">
                  <c:v>62.9</c:v>
                </c:pt>
                <c:pt idx="413">
                  <c:v>62.9</c:v>
                </c:pt>
                <c:pt idx="414">
                  <c:v>63</c:v>
                </c:pt>
                <c:pt idx="415">
                  <c:v>63</c:v>
                </c:pt>
                <c:pt idx="416">
                  <c:v>63.1</c:v>
                </c:pt>
                <c:pt idx="417">
                  <c:v>63.2</c:v>
                </c:pt>
                <c:pt idx="418">
                  <c:v>63.3</c:v>
                </c:pt>
                <c:pt idx="419">
                  <c:v>63.3</c:v>
                </c:pt>
                <c:pt idx="420">
                  <c:v>63.3</c:v>
                </c:pt>
                <c:pt idx="421">
                  <c:v>63.3</c:v>
                </c:pt>
                <c:pt idx="422">
                  <c:v>63.4</c:v>
                </c:pt>
                <c:pt idx="423">
                  <c:v>63.4</c:v>
                </c:pt>
                <c:pt idx="424">
                  <c:v>63.4</c:v>
                </c:pt>
                <c:pt idx="425">
                  <c:v>63.4</c:v>
                </c:pt>
                <c:pt idx="426">
                  <c:v>63.4</c:v>
                </c:pt>
                <c:pt idx="427">
                  <c:v>63.4</c:v>
                </c:pt>
                <c:pt idx="428">
                  <c:v>63.5</c:v>
                </c:pt>
                <c:pt idx="429">
                  <c:v>63.5</c:v>
                </c:pt>
                <c:pt idx="430">
                  <c:v>63.5</c:v>
                </c:pt>
                <c:pt idx="431">
                  <c:v>63.5</c:v>
                </c:pt>
                <c:pt idx="432">
                  <c:v>63.6</c:v>
                </c:pt>
                <c:pt idx="433">
                  <c:v>63.6</c:v>
                </c:pt>
                <c:pt idx="434">
                  <c:v>63.7</c:v>
                </c:pt>
                <c:pt idx="435">
                  <c:v>63.7</c:v>
                </c:pt>
                <c:pt idx="436">
                  <c:v>63.7</c:v>
                </c:pt>
                <c:pt idx="437">
                  <c:v>63.7</c:v>
                </c:pt>
                <c:pt idx="438">
                  <c:v>63.7</c:v>
                </c:pt>
                <c:pt idx="439">
                  <c:v>63.7</c:v>
                </c:pt>
                <c:pt idx="440">
                  <c:v>63.7</c:v>
                </c:pt>
                <c:pt idx="441">
                  <c:v>63.6</c:v>
                </c:pt>
                <c:pt idx="442">
                  <c:v>63.7</c:v>
                </c:pt>
                <c:pt idx="443">
                  <c:v>63.7</c:v>
                </c:pt>
                <c:pt idx="444">
                  <c:v>63.7</c:v>
                </c:pt>
                <c:pt idx="445">
                  <c:v>63.7</c:v>
                </c:pt>
                <c:pt idx="446">
                  <c:v>63.7</c:v>
                </c:pt>
                <c:pt idx="447">
                  <c:v>63.7</c:v>
                </c:pt>
                <c:pt idx="448">
                  <c:v>63.8</c:v>
                </c:pt>
                <c:pt idx="449">
                  <c:v>63.8</c:v>
                </c:pt>
                <c:pt idx="450">
                  <c:v>63.8</c:v>
                </c:pt>
                <c:pt idx="451">
                  <c:v>63.8</c:v>
                </c:pt>
                <c:pt idx="452">
                  <c:v>63.8</c:v>
                </c:pt>
                <c:pt idx="453">
                  <c:v>63.8</c:v>
                </c:pt>
                <c:pt idx="454">
                  <c:v>63.8</c:v>
                </c:pt>
                <c:pt idx="455">
                  <c:v>63.9</c:v>
                </c:pt>
                <c:pt idx="456">
                  <c:v>63.9</c:v>
                </c:pt>
                <c:pt idx="457">
                  <c:v>63.9</c:v>
                </c:pt>
                <c:pt idx="458">
                  <c:v>63.9</c:v>
                </c:pt>
                <c:pt idx="459">
                  <c:v>63.9</c:v>
                </c:pt>
                <c:pt idx="460">
                  <c:v>63.9</c:v>
                </c:pt>
                <c:pt idx="461">
                  <c:v>63.9</c:v>
                </c:pt>
                <c:pt idx="462">
                  <c:v>64</c:v>
                </c:pt>
                <c:pt idx="463">
                  <c:v>63.9</c:v>
                </c:pt>
                <c:pt idx="464">
                  <c:v>64</c:v>
                </c:pt>
                <c:pt idx="465">
                  <c:v>64</c:v>
                </c:pt>
                <c:pt idx="466">
                  <c:v>64</c:v>
                </c:pt>
                <c:pt idx="467">
                  <c:v>64.099999999999994</c:v>
                </c:pt>
                <c:pt idx="468">
                  <c:v>64.099999999999994</c:v>
                </c:pt>
                <c:pt idx="469">
                  <c:v>64.099999999999994</c:v>
                </c:pt>
                <c:pt idx="470">
                  <c:v>64.099999999999994</c:v>
                </c:pt>
                <c:pt idx="471">
                  <c:v>64.099999999999994</c:v>
                </c:pt>
                <c:pt idx="472">
                  <c:v>64.2</c:v>
                </c:pt>
                <c:pt idx="473">
                  <c:v>64.2</c:v>
                </c:pt>
                <c:pt idx="474">
                  <c:v>64.2</c:v>
                </c:pt>
                <c:pt idx="475">
                  <c:v>64.2</c:v>
                </c:pt>
                <c:pt idx="476">
                  <c:v>64.2</c:v>
                </c:pt>
                <c:pt idx="477">
                  <c:v>64.2</c:v>
                </c:pt>
                <c:pt idx="478">
                  <c:v>64.3</c:v>
                </c:pt>
                <c:pt idx="479">
                  <c:v>64.3</c:v>
                </c:pt>
                <c:pt idx="480">
                  <c:v>64.3</c:v>
                </c:pt>
                <c:pt idx="481">
                  <c:v>64.2</c:v>
                </c:pt>
                <c:pt idx="482">
                  <c:v>64.2</c:v>
                </c:pt>
                <c:pt idx="483">
                  <c:v>64.2</c:v>
                </c:pt>
                <c:pt idx="484">
                  <c:v>64.2</c:v>
                </c:pt>
                <c:pt idx="485">
                  <c:v>64.3</c:v>
                </c:pt>
                <c:pt idx="486">
                  <c:v>64.3</c:v>
                </c:pt>
                <c:pt idx="487">
                  <c:v>64.3</c:v>
                </c:pt>
                <c:pt idx="488">
                  <c:v>64.3</c:v>
                </c:pt>
                <c:pt idx="489">
                  <c:v>64.3</c:v>
                </c:pt>
                <c:pt idx="490">
                  <c:v>64.3</c:v>
                </c:pt>
                <c:pt idx="491">
                  <c:v>64.3</c:v>
                </c:pt>
                <c:pt idx="492">
                  <c:v>64.3</c:v>
                </c:pt>
                <c:pt idx="493">
                  <c:v>64.3</c:v>
                </c:pt>
                <c:pt idx="494">
                  <c:v>64.3</c:v>
                </c:pt>
                <c:pt idx="495">
                  <c:v>64.3</c:v>
                </c:pt>
                <c:pt idx="496">
                  <c:v>64.3</c:v>
                </c:pt>
                <c:pt idx="497">
                  <c:v>64.3</c:v>
                </c:pt>
                <c:pt idx="498">
                  <c:v>64.2</c:v>
                </c:pt>
                <c:pt idx="499">
                  <c:v>64.3</c:v>
                </c:pt>
                <c:pt idx="500">
                  <c:v>64.3</c:v>
                </c:pt>
                <c:pt idx="501">
                  <c:v>64.3</c:v>
                </c:pt>
                <c:pt idx="502">
                  <c:v>64.3</c:v>
                </c:pt>
                <c:pt idx="503">
                  <c:v>64.2</c:v>
                </c:pt>
                <c:pt idx="504">
                  <c:v>64.2</c:v>
                </c:pt>
                <c:pt idx="505">
                  <c:v>64.2</c:v>
                </c:pt>
                <c:pt idx="506">
                  <c:v>64.2</c:v>
                </c:pt>
                <c:pt idx="507">
                  <c:v>64.2</c:v>
                </c:pt>
                <c:pt idx="508">
                  <c:v>64.2</c:v>
                </c:pt>
                <c:pt idx="509">
                  <c:v>64.3</c:v>
                </c:pt>
                <c:pt idx="510">
                  <c:v>64.3</c:v>
                </c:pt>
                <c:pt idx="511">
                  <c:v>64.3</c:v>
                </c:pt>
                <c:pt idx="512">
                  <c:v>64.3</c:v>
                </c:pt>
                <c:pt idx="513">
                  <c:v>64.3</c:v>
                </c:pt>
                <c:pt idx="514">
                  <c:v>64.3</c:v>
                </c:pt>
                <c:pt idx="515">
                  <c:v>64.3</c:v>
                </c:pt>
                <c:pt idx="516">
                  <c:v>64.3</c:v>
                </c:pt>
                <c:pt idx="517">
                  <c:v>64.3</c:v>
                </c:pt>
                <c:pt idx="518">
                  <c:v>64.3</c:v>
                </c:pt>
                <c:pt idx="519">
                  <c:v>64.3</c:v>
                </c:pt>
                <c:pt idx="520">
                  <c:v>64.3</c:v>
                </c:pt>
                <c:pt idx="521">
                  <c:v>64.400000000000006</c:v>
                </c:pt>
                <c:pt idx="522">
                  <c:v>64.400000000000006</c:v>
                </c:pt>
                <c:pt idx="523">
                  <c:v>64.400000000000006</c:v>
                </c:pt>
                <c:pt idx="524">
                  <c:v>64.400000000000006</c:v>
                </c:pt>
                <c:pt idx="525">
                  <c:v>64.5</c:v>
                </c:pt>
                <c:pt idx="526">
                  <c:v>64.599999999999994</c:v>
                </c:pt>
                <c:pt idx="527">
                  <c:v>64.599999999999994</c:v>
                </c:pt>
                <c:pt idx="528">
                  <c:v>64.599999999999994</c:v>
                </c:pt>
                <c:pt idx="529">
                  <c:v>64.7</c:v>
                </c:pt>
                <c:pt idx="530">
                  <c:v>64.7</c:v>
                </c:pt>
                <c:pt idx="531">
                  <c:v>64.7</c:v>
                </c:pt>
                <c:pt idx="532">
                  <c:v>64.8</c:v>
                </c:pt>
                <c:pt idx="533">
                  <c:v>64.8</c:v>
                </c:pt>
                <c:pt idx="534">
                  <c:v>64.8</c:v>
                </c:pt>
                <c:pt idx="535">
                  <c:v>64.8</c:v>
                </c:pt>
                <c:pt idx="536">
                  <c:v>64.8</c:v>
                </c:pt>
                <c:pt idx="537">
                  <c:v>64.900000000000006</c:v>
                </c:pt>
                <c:pt idx="538">
                  <c:v>64.900000000000006</c:v>
                </c:pt>
                <c:pt idx="539">
                  <c:v>64.900000000000006</c:v>
                </c:pt>
                <c:pt idx="540">
                  <c:v>65</c:v>
                </c:pt>
                <c:pt idx="541">
                  <c:v>65</c:v>
                </c:pt>
                <c:pt idx="542">
                  <c:v>65.099999999999994</c:v>
                </c:pt>
                <c:pt idx="543">
                  <c:v>65.099999999999994</c:v>
                </c:pt>
                <c:pt idx="544">
                  <c:v>65.099999999999994</c:v>
                </c:pt>
                <c:pt idx="545">
                  <c:v>65.099999999999994</c:v>
                </c:pt>
                <c:pt idx="546">
                  <c:v>65.099999999999994</c:v>
                </c:pt>
                <c:pt idx="547">
                  <c:v>65.099999999999994</c:v>
                </c:pt>
                <c:pt idx="548">
                  <c:v>65.099999999999994</c:v>
                </c:pt>
                <c:pt idx="549">
                  <c:v>65.099999999999994</c:v>
                </c:pt>
                <c:pt idx="550">
                  <c:v>65.099999999999994</c:v>
                </c:pt>
                <c:pt idx="551">
                  <c:v>65.099999999999994</c:v>
                </c:pt>
                <c:pt idx="552">
                  <c:v>65.099999999999994</c:v>
                </c:pt>
                <c:pt idx="553">
                  <c:v>65.099999999999994</c:v>
                </c:pt>
                <c:pt idx="554">
                  <c:v>65.099999999999994</c:v>
                </c:pt>
                <c:pt idx="555">
                  <c:v>65</c:v>
                </c:pt>
                <c:pt idx="556">
                  <c:v>65</c:v>
                </c:pt>
                <c:pt idx="557">
                  <c:v>65</c:v>
                </c:pt>
                <c:pt idx="558">
                  <c:v>65</c:v>
                </c:pt>
                <c:pt idx="559">
                  <c:v>65</c:v>
                </c:pt>
                <c:pt idx="560">
                  <c:v>65</c:v>
                </c:pt>
                <c:pt idx="561">
                  <c:v>65</c:v>
                </c:pt>
                <c:pt idx="562">
                  <c:v>65</c:v>
                </c:pt>
                <c:pt idx="563">
                  <c:v>65</c:v>
                </c:pt>
                <c:pt idx="564">
                  <c:v>65.099999999999994</c:v>
                </c:pt>
                <c:pt idx="565">
                  <c:v>65.099999999999994</c:v>
                </c:pt>
                <c:pt idx="566">
                  <c:v>65.099999999999994</c:v>
                </c:pt>
                <c:pt idx="567">
                  <c:v>65.2</c:v>
                </c:pt>
                <c:pt idx="568">
                  <c:v>65.3</c:v>
                </c:pt>
                <c:pt idx="569">
                  <c:v>65.400000000000006</c:v>
                </c:pt>
                <c:pt idx="570">
                  <c:v>65.5</c:v>
                </c:pt>
                <c:pt idx="571">
                  <c:v>65.5</c:v>
                </c:pt>
                <c:pt idx="572">
                  <c:v>65.599999999999994</c:v>
                </c:pt>
                <c:pt idx="573">
                  <c:v>65.599999999999994</c:v>
                </c:pt>
                <c:pt idx="574">
                  <c:v>65.7</c:v>
                </c:pt>
                <c:pt idx="575">
                  <c:v>65.7</c:v>
                </c:pt>
                <c:pt idx="576">
                  <c:v>65.8</c:v>
                </c:pt>
                <c:pt idx="577">
                  <c:v>65.900000000000006</c:v>
                </c:pt>
                <c:pt idx="578">
                  <c:v>65.900000000000006</c:v>
                </c:pt>
                <c:pt idx="579">
                  <c:v>65.900000000000006</c:v>
                </c:pt>
                <c:pt idx="580">
                  <c:v>65.900000000000006</c:v>
                </c:pt>
                <c:pt idx="581">
                  <c:v>65.900000000000006</c:v>
                </c:pt>
                <c:pt idx="582">
                  <c:v>66</c:v>
                </c:pt>
                <c:pt idx="583">
                  <c:v>66</c:v>
                </c:pt>
                <c:pt idx="584">
                  <c:v>66</c:v>
                </c:pt>
                <c:pt idx="585">
                  <c:v>66</c:v>
                </c:pt>
                <c:pt idx="586">
                  <c:v>66</c:v>
                </c:pt>
                <c:pt idx="587">
                  <c:v>66</c:v>
                </c:pt>
                <c:pt idx="588">
                  <c:v>65.900000000000006</c:v>
                </c:pt>
                <c:pt idx="589">
                  <c:v>65.900000000000006</c:v>
                </c:pt>
                <c:pt idx="590">
                  <c:v>65.8</c:v>
                </c:pt>
                <c:pt idx="591">
                  <c:v>65.8</c:v>
                </c:pt>
                <c:pt idx="592">
                  <c:v>65.8</c:v>
                </c:pt>
                <c:pt idx="593">
                  <c:v>65.8</c:v>
                </c:pt>
                <c:pt idx="594">
                  <c:v>65.8</c:v>
                </c:pt>
                <c:pt idx="595">
                  <c:v>65.8</c:v>
                </c:pt>
                <c:pt idx="596">
                  <c:v>65.8</c:v>
                </c:pt>
                <c:pt idx="597">
                  <c:v>65.8</c:v>
                </c:pt>
                <c:pt idx="598">
                  <c:v>65.8</c:v>
                </c:pt>
                <c:pt idx="599">
                  <c:v>65.8</c:v>
                </c:pt>
                <c:pt idx="600">
                  <c:v>65.8</c:v>
                </c:pt>
                <c:pt idx="601">
                  <c:v>65.8</c:v>
                </c:pt>
                <c:pt idx="602">
                  <c:v>65.8</c:v>
                </c:pt>
                <c:pt idx="603">
                  <c:v>65.900000000000006</c:v>
                </c:pt>
                <c:pt idx="604">
                  <c:v>65.900000000000006</c:v>
                </c:pt>
                <c:pt idx="605">
                  <c:v>66</c:v>
                </c:pt>
                <c:pt idx="606">
                  <c:v>66.099999999999994</c:v>
                </c:pt>
                <c:pt idx="607">
                  <c:v>66.2</c:v>
                </c:pt>
                <c:pt idx="608">
                  <c:v>66.2</c:v>
                </c:pt>
                <c:pt idx="609">
                  <c:v>66.2</c:v>
                </c:pt>
                <c:pt idx="610">
                  <c:v>66.3</c:v>
                </c:pt>
                <c:pt idx="611">
                  <c:v>66.3</c:v>
                </c:pt>
                <c:pt idx="612">
                  <c:v>66.3</c:v>
                </c:pt>
                <c:pt idx="613">
                  <c:v>66.3</c:v>
                </c:pt>
                <c:pt idx="614">
                  <c:v>66.3</c:v>
                </c:pt>
                <c:pt idx="615">
                  <c:v>66.400000000000006</c:v>
                </c:pt>
                <c:pt idx="616">
                  <c:v>66.400000000000006</c:v>
                </c:pt>
                <c:pt idx="617">
                  <c:v>66.400000000000006</c:v>
                </c:pt>
                <c:pt idx="618">
                  <c:v>66.3</c:v>
                </c:pt>
                <c:pt idx="619">
                  <c:v>66.2</c:v>
                </c:pt>
                <c:pt idx="620">
                  <c:v>66.2</c:v>
                </c:pt>
                <c:pt idx="621">
                  <c:v>66.099999999999994</c:v>
                </c:pt>
                <c:pt idx="622">
                  <c:v>66.099999999999994</c:v>
                </c:pt>
                <c:pt idx="623">
                  <c:v>66.099999999999994</c:v>
                </c:pt>
                <c:pt idx="624">
                  <c:v>66.099999999999994</c:v>
                </c:pt>
                <c:pt idx="625">
                  <c:v>66.099999999999994</c:v>
                </c:pt>
                <c:pt idx="626">
                  <c:v>66.099999999999994</c:v>
                </c:pt>
                <c:pt idx="627">
                  <c:v>66.099999999999994</c:v>
                </c:pt>
                <c:pt idx="628">
                  <c:v>66.099999999999994</c:v>
                </c:pt>
                <c:pt idx="629">
                  <c:v>66.2</c:v>
                </c:pt>
                <c:pt idx="630">
                  <c:v>66.3</c:v>
                </c:pt>
                <c:pt idx="631">
                  <c:v>66.5</c:v>
                </c:pt>
                <c:pt idx="632">
                  <c:v>66.7</c:v>
                </c:pt>
                <c:pt idx="633">
                  <c:v>66.8</c:v>
                </c:pt>
                <c:pt idx="634">
                  <c:v>67</c:v>
                </c:pt>
                <c:pt idx="635">
                  <c:v>67.099999999999994</c:v>
                </c:pt>
                <c:pt idx="636">
                  <c:v>67.2</c:v>
                </c:pt>
                <c:pt idx="637">
                  <c:v>67.3</c:v>
                </c:pt>
                <c:pt idx="638">
                  <c:v>67.400000000000006</c:v>
                </c:pt>
                <c:pt idx="639">
                  <c:v>67.5</c:v>
                </c:pt>
                <c:pt idx="640">
                  <c:v>67.5</c:v>
                </c:pt>
                <c:pt idx="641">
                  <c:v>67.5</c:v>
                </c:pt>
                <c:pt idx="642">
                  <c:v>67.599999999999994</c:v>
                </c:pt>
                <c:pt idx="643">
                  <c:v>67.599999999999994</c:v>
                </c:pt>
                <c:pt idx="644">
                  <c:v>67.599999999999994</c:v>
                </c:pt>
                <c:pt idx="645">
                  <c:v>67.599999999999994</c:v>
                </c:pt>
                <c:pt idx="646">
                  <c:v>67.599999999999994</c:v>
                </c:pt>
                <c:pt idx="647">
                  <c:v>67.599999999999994</c:v>
                </c:pt>
                <c:pt idx="648">
                  <c:v>67.7</c:v>
                </c:pt>
                <c:pt idx="649">
                  <c:v>67.7</c:v>
                </c:pt>
                <c:pt idx="650">
                  <c:v>67.8</c:v>
                </c:pt>
                <c:pt idx="651">
                  <c:v>68</c:v>
                </c:pt>
                <c:pt idx="652">
                  <c:v>68.2</c:v>
                </c:pt>
                <c:pt idx="653">
                  <c:v>68.3</c:v>
                </c:pt>
                <c:pt idx="654">
                  <c:v>68.400000000000006</c:v>
                </c:pt>
                <c:pt idx="655">
                  <c:v>68.599999999999994</c:v>
                </c:pt>
                <c:pt idx="656">
                  <c:v>68.8</c:v>
                </c:pt>
                <c:pt idx="657">
                  <c:v>69</c:v>
                </c:pt>
                <c:pt idx="658">
                  <c:v>69.3</c:v>
                </c:pt>
                <c:pt idx="659">
                  <c:v>69.599999999999994</c:v>
                </c:pt>
                <c:pt idx="660">
                  <c:v>69.900000000000006</c:v>
                </c:pt>
                <c:pt idx="661">
                  <c:v>70.2</c:v>
                </c:pt>
                <c:pt idx="662">
                  <c:v>70.5</c:v>
                </c:pt>
                <c:pt idx="663">
                  <c:v>70.900000000000006</c:v>
                </c:pt>
                <c:pt idx="664">
                  <c:v>71.2</c:v>
                </c:pt>
                <c:pt idx="665">
                  <c:v>71.599999999999994</c:v>
                </c:pt>
                <c:pt idx="666">
                  <c:v>71.900000000000006</c:v>
                </c:pt>
                <c:pt idx="667">
                  <c:v>72.400000000000006</c:v>
                </c:pt>
                <c:pt idx="668">
                  <c:v>72.900000000000006</c:v>
                </c:pt>
                <c:pt idx="669">
                  <c:v>73.5</c:v>
                </c:pt>
                <c:pt idx="670">
                  <c:v>74.2</c:v>
                </c:pt>
                <c:pt idx="671">
                  <c:v>74.8</c:v>
                </c:pt>
                <c:pt idx="672">
                  <c:v>75.599999999999994</c:v>
                </c:pt>
                <c:pt idx="673">
                  <c:v>76.3</c:v>
                </c:pt>
                <c:pt idx="674">
                  <c:v>77.2</c:v>
                </c:pt>
                <c:pt idx="675">
                  <c:v>78.3</c:v>
                </c:pt>
                <c:pt idx="676">
                  <c:v>79.400000000000006</c:v>
                </c:pt>
                <c:pt idx="677">
                  <c:v>80.599999999999994</c:v>
                </c:pt>
                <c:pt idx="678">
                  <c:v>81.900000000000006</c:v>
                </c:pt>
                <c:pt idx="679">
                  <c:v>83.3</c:v>
                </c:pt>
                <c:pt idx="680">
                  <c:v>84.9</c:v>
                </c:pt>
                <c:pt idx="681">
                  <c:v>86.8</c:v>
                </c:pt>
                <c:pt idx="682">
                  <c:v>88.9</c:v>
                </c:pt>
                <c:pt idx="683">
                  <c:v>91</c:v>
                </c:pt>
                <c:pt idx="684">
                  <c:v>93.2</c:v>
                </c:pt>
                <c:pt idx="685">
                  <c:v>95.5</c:v>
                </c:pt>
                <c:pt idx="686">
                  <c:v>97.7</c:v>
                </c:pt>
                <c:pt idx="687">
                  <c:v>99.9</c:v>
                </c:pt>
                <c:pt idx="688">
                  <c:v>102.3</c:v>
                </c:pt>
                <c:pt idx="689">
                  <c:v>104.7</c:v>
                </c:pt>
                <c:pt idx="690">
                  <c:v>107.5</c:v>
                </c:pt>
                <c:pt idx="691">
                  <c:v>110.8</c:v>
                </c:pt>
                <c:pt idx="692">
                  <c:v>114.3</c:v>
                </c:pt>
                <c:pt idx="693">
                  <c:v>118.1</c:v>
                </c:pt>
                <c:pt idx="694">
                  <c:v>122.3</c:v>
                </c:pt>
                <c:pt idx="695">
                  <c:v>127</c:v>
                </c:pt>
                <c:pt idx="696">
                  <c:v>132.80000000000001</c:v>
                </c:pt>
                <c:pt idx="697">
                  <c:v>139.1</c:v>
                </c:pt>
                <c:pt idx="698">
                  <c:v>146.4</c:v>
                </c:pt>
                <c:pt idx="699">
                  <c:v>154.30000000000001</c:v>
                </c:pt>
                <c:pt idx="700">
                  <c:v>162.69999999999999</c:v>
                </c:pt>
                <c:pt idx="701">
                  <c:v>171.5</c:v>
                </c:pt>
                <c:pt idx="702">
                  <c:v>180.3</c:v>
                </c:pt>
                <c:pt idx="703">
                  <c:v>189.3</c:v>
                </c:pt>
                <c:pt idx="704">
                  <c:v>198.3</c:v>
                </c:pt>
                <c:pt idx="705">
                  <c:v>207.3</c:v>
                </c:pt>
                <c:pt idx="706">
                  <c:v>216.6</c:v>
                </c:pt>
                <c:pt idx="707">
                  <c:v>226</c:v>
                </c:pt>
                <c:pt idx="708">
                  <c:v>235.4</c:v>
                </c:pt>
                <c:pt idx="709">
                  <c:v>245</c:v>
                </c:pt>
                <c:pt idx="710">
                  <c:v>254.3</c:v>
                </c:pt>
                <c:pt idx="711">
                  <c:v>263.7</c:v>
                </c:pt>
                <c:pt idx="712">
                  <c:v>273.2</c:v>
                </c:pt>
                <c:pt idx="713">
                  <c:v>282.8</c:v>
                </c:pt>
                <c:pt idx="714">
                  <c:v>292.60000000000002</c:v>
                </c:pt>
                <c:pt idx="715">
                  <c:v>302.39999999999998</c:v>
                </c:pt>
                <c:pt idx="716">
                  <c:v>312.10000000000002</c:v>
                </c:pt>
                <c:pt idx="717">
                  <c:v>322.10000000000002</c:v>
                </c:pt>
                <c:pt idx="718">
                  <c:v>331.9</c:v>
                </c:pt>
                <c:pt idx="719">
                  <c:v>342</c:v>
                </c:pt>
                <c:pt idx="720">
                  <c:v>352.2</c:v>
                </c:pt>
                <c:pt idx="721">
                  <c:v>362.4</c:v>
                </c:pt>
                <c:pt idx="722">
                  <c:v>372.6</c:v>
                </c:pt>
                <c:pt idx="723">
                  <c:v>382.7</c:v>
                </c:pt>
                <c:pt idx="724">
                  <c:v>392.8</c:v>
                </c:pt>
                <c:pt idx="725">
                  <c:v>403.3</c:v>
                </c:pt>
                <c:pt idx="726">
                  <c:v>414.1</c:v>
                </c:pt>
                <c:pt idx="727">
                  <c:v>425.1</c:v>
                </c:pt>
                <c:pt idx="728">
                  <c:v>436.4</c:v>
                </c:pt>
                <c:pt idx="729">
                  <c:v>447.6</c:v>
                </c:pt>
                <c:pt idx="730">
                  <c:v>459.3</c:v>
                </c:pt>
                <c:pt idx="731">
                  <c:v>471.1</c:v>
                </c:pt>
                <c:pt idx="732">
                  <c:v>483.1</c:v>
                </c:pt>
                <c:pt idx="733">
                  <c:v>495.5</c:v>
                </c:pt>
                <c:pt idx="734">
                  <c:v>507.9</c:v>
                </c:pt>
                <c:pt idx="735">
                  <c:v>519.29999999999995</c:v>
                </c:pt>
                <c:pt idx="736">
                  <c:v>531.1</c:v>
                </c:pt>
                <c:pt idx="737">
                  <c:v>543.4</c:v>
                </c:pt>
                <c:pt idx="738">
                  <c:v>556.6</c:v>
                </c:pt>
                <c:pt idx="739">
                  <c:v>570.5</c:v>
                </c:pt>
                <c:pt idx="740">
                  <c:v>584.70000000000005</c:v>
                </c:pt>
                <c:pt idx="741">
                  <c:v>599.5</c:v>
                </c:pt>
                <c:pt idx="742">
                  <c:v>614.5</c:v>
                </c:pt>
                <c:pt idx="743">
                  <c:v>629.20000000000005</c:v>
                </c:pt>
                <c:pt idx="744">
                  <c:v>644.4</c:v>
                </c:pt>
                <c:pt idx="745">
                  <c:v>659.5</c:v>
                </c:pt>
                <c:pt idx="746">
                  <c:v>674.8</c:v>
                </c:pt>
                <c:pt idx="747">
                  <c:v>690.8</c:v>
                </c:pt>
                <c:pt idx="748">
                  <c:v>706.9</c:v>
                </c:pt>
                <c:pt idx="749">
                  <c:v>723.5</c:v>
                </c:pt>
                <c:pt idx="750">
                  <c:v>741.3</c:v>
                </c:pt>
                <c:pt idx="751">
                  <c:v>760</c:v>
                </c:pt>
                <c:pt idx="752">
                  <c:v>779.9</c:v>
                </c:pt>
                <c:pt idx="753">
                  <c:v>799.1</c:v>
                </c:pt>
                <c:pt idx="754">
                  <c:v>814.1</c:v>
                </c:pt>
                <c:pt idx="755">
                  <c:v>826.5</c:v>
                </c:pt>
                <c:pt idx="756">
                  <c:v>837.9</c:v>
                </c:pt>
                <c:pt idx="757">
                  <c:v>849.4</c:v>
                </c:pt>
                <c:pt idx="758">
                  <c:v>861.1</c:v>
                </c:pt>
                <c:pt idx="759">
                  <c:v>872.5</c:v>
                </c:pt>
                <c:pt idx="760">
                  <c:v>882.5</c:v>
                </c:pt>
                <c:pt idx="761">
                  <c:v>891.7</c:v>
                </c:pt>
                <c:pt idx="762">
                  <c:v>901.2</c:v>
                </c:pt>
                <c:pt idx="763">
                  <c:v>911.6</c:v>
                </c:pt>
                <c:pt idx="764">
                  <c:v>922.8</c:v>
                </c:pt>
                <c:pt idx="765">
                  <c:v>934.7</c:v>
                </c:pt>
                <c:pt idx="766">
                  <c:v>947.8</c:v>
                </c:pt>
                <c:pt idx="767">
                  <c:v>960.3</c:v>
                </c:pt>
                <c:pt idx="768">
                  <c:v>972.3</c:v>
                </c:pt>
                <c:pt idx="769">
                  <c:v>984.2</c:v>
                </c:pt>
                <c:pt idx="770">
                  <c:v>996.6</c:v>
                </c:pt>
                <c:pt idx="771">
                  <c:v>1010.7</c:v>
                </c:pt>
                <c:pt idx="772">
                  <c:v>1025.5</c:v>
                </c:pt>
                <c:pt idx="773">
                  <c:v>1040.2</c:v>
                </c:pt>
                <c:pt idx="774">
                  <c:v>1056.5</c:v>
                </c:pt>
                <c:pt idx="775">
                  <c:v>1073.0999999999999</c:v>
                </c:pt>
                <c:pt idx="776">
                  <c:v>1089.4000000000001</c:v>
                </c:pt>
                <c:pt idx="777">
                  <c:v>1104.8</c:v>
                </c:pt>
                <c:pt idx="778">
                  <c:v>1119.2</c:v>
                </c:pt>
                <c:pt idx="779">
                  <c:v>1132.9000000000001</c:v>
                </c:pt>
                <c:pt idx="780">
                  <c:v>1145.3</c:v>
                </c:pt>
                <c:pt idx="781">
                  <c:v>1155.9000000000001</c:v>
                </c:pt>
                <c:pt idx="782">
                  <c:v>1165.5999999999999</c:v>
                </c:pt>
                <c:pt idx="783">
                  <c:v>1174.2</c:v>
                </c:pt>
                <c:pt idx="784">
                  <c:v>1181.4000000000001</c:v>
                </c:pt>
                <c:pt idx="785">
                  <c:v>1187.8</c:v>
                </c:pt>
                <c:pt idx="786">
                  <c:v>1193.7</c:v>
                </c:pt>
                <c:pt idx="787">
                  <c:v>1199</c:v>
                </c:pt>
                <c:pt idx="788">
                  <c:v>1203.9000000000001</c:v>
                </c:pt>
                <c:pt idx="789">
                  <c:v>1208.5</c:v>
                </c:pt>
                <c:pt idx="790">
                  <c:v>1212.5999999999999</c:v>
                </c:pt>
                <c:pt idx="791">
                  <c:v>1216.2</c:v>
                </c:pt>
                <c:pt idx="792">
                  <c:v>1219.8</c:v>
                </c:pt>
                <c:pt idx="793">
                  <c:v>1223.8</c:v>
                </c:pt>
                <c:pt idx="794">
                  <c:v>1227.5999999999999</c:v>
                </c:pt>
                <c:pt idx="795">
                  <c:v>1231.3</c:v>
                </c:pt>
                <c:pt idx="796">
                  <c:v>1235</c:v>
                </c:pt>
                <c:pt idx="797">
                  <c:v>1238.0999999999999</c:v>
                </c:pt>
                <c:pt idx="798">
                  <c:v>1240.5999999999999</c:v>
                </c:pt>
                <c:pt idx="799">
                  <c:v>1242.5</c:v>
                </c:pt>
                <c:pt idx="800">
                  <c:v>1244.2</c:v>
                </c:pt>
                <c:pt idx="801">
                  <c:v>1245.7</c:v>
                </c:pt>
                <c:pt idx="802">
                  <c:v>1247.0999999999999</c:v>
                </c:pt>
                <c:pt idx="803">
                  <c:v>1248.0999999999999</c:v>
                </c:pt>
                <c:pt idx="804">
                  <c:v>1249.0999999999999</c:v>
                </c:pt>
                <c:pt idx="805">
                  <c:v>1250.0999999999999</c:v>
                </c:pt>
                <c:pt idx="806">
                  <c:v>1251</c:v>
                </c:pt>
                <c:pt idx="807">
                  <c:v>1251.8</c:v>
                </c:pt>
                <c:pt idx="808">
                  <c:v>1252.8</c:v>
                </c:pt>
                <c:pt idx="809">
                  <c:v>1253.8</c:v>
                </c:pt>
                <c:pt idx="810">
                  <c:v>1254.7</c:v>
                </c:pt>
                <c:pt idx="811">
                  <c:v>1255.5</c:v>
                </c:pt>
                <c:pt idx="812">
                  <c:v>1256.2</c:v>
                </c:pt>
                <c:pt idx="813">
                  <c:v>1256.9000000000001</c:v>
                </c:pt>
                <c:pt idx="814">
                  <c:v>1257.5</c:v>
                </c:pt>
                <c:pt idx="815">
                  <c:v>1258.2</c:v>
                </c:pt>
                <c:pt idx="816">
                  <c:v>1258.7</c:v>
                </c:pt>
                <c:pt idx="817">
                  <c:v>1259.3</c:v>
                </c:pt>
                <c:pt idx="818">
                  <c:v>1259.9000000000001</c:v>
                </c:pt>
                <c:pt idx="819">
                  <c:v>1260.4000000000001</c:v>
                </c:pt>
                <c:pt idx="820">
                  <c:v>1260.9000000000001</c:v>
                </c:pt>
                <c:pt idx="821">
                  <c:v>1261.3</c:v>
                </c:pt>
                <c:pt idx="822">
                  <c:v>1261.7</c:v>
                </c:pt>
                <c:pt idx="823">
                  <c:v>1262.2</c:v>
                </c:pt>
                <c:pt idx="824">
                  <c:v>1262.7</c:v>
                </c:pt>
                <c:pt idx="825">
                  <c:v>1263.3</c:v>
                </c:pt>
                <c:pt idx="826">
                  <c:v>1264.0999999999999</c:v>
                </c:pt>
                <c:pt idx="827">
                  <c:v>1265.2</c:v>
                </c:pt>
                <c:pt idx="828">
                  <c:v>1266.2</c:v>
                </c:pt>
                <c:pt idx="829">
                  <c:v>1267.0999999999999</c:v>
                </c:pt>
                <c:pt idx="830">
                  <c:v>1267.8</c:v>
                </c:pt>
                <c:pt idx="831">
                  <c:v>1268.5</c:v>
                </c:pt>
                <c:pt idx="832">
                  <c:v>1269.2</c:v>
                </c:pt>
                <c:pt idx="833">
                  <c:v>1269.8</c:v>
                </c:pt>
                <c:pt idx="834">
                  <c:v>1270.5</c:v>
                </c:pt>
                <c:pt idx="835">
                  <c:v>1271</c:v>
                </c:pt>
                <c:pt idx="836">
                  <c:v>1271.5</c:v>
                </c:pt>
                <c:pt idx="837">
                  <c:v>1271.8</c:v>
                </c:pt>
                <c:pt idx="838">
                  <c:v>1272</c:v>
                </c:pt>
                <c:pt idx="839">
                  <c:v>1272</c:v>
                </c:pt>
                <c:pt idx="840">
                  <c:v>1272</c:v>
                </c:pt>
                <c:pt idx="841">
                  <c:v>1271.9000000000001</c:v>
                </c:pt>
                <c:pt idx="842">
                  <c:v>1271.5999999999999</c:v>
                </c:pt>
                <c:pt idx="843">
                  <c:v>1271.3</c:v>
                </c:pt>
                <c:pt idx="844">
                  <c:v>1270.8</c:v>
                </c:pt>
                <c:pt idx="845">
                  <c:v>1270.2</c:v>
                </c:pt>
                <c:pt idx="846">
                  <c:v>1269.5999999999999</c:v>
                </c:pt>
                <c:pt idx="847">
                  <c:v>1268.9000000000001</c:v>
                </c:pt>
                <c:pt idx="848">
                  <c:v>1268.3</c:v>
                </c:pt>
                <c:pt idx="849">
                  <c:v>1267.7</c:v>
                </c:pt>
                <c:pt idx="850">
                  <c:v>1267.2</c:v>
                </c:pt>
                <c:pt idx="851">
                  <c:v>1266.5999999999999</c:v>
                </c:pt>
                <c:pt idx="852">
                  <c:v>1266</c:v>
                </c:pt>
                <c:pt idx="853">
                  <c:v>1265.4000000000001</c:v>
                </c:pt>
                <c:pt idx="854">
                  <c:v>1264.7</c:v>
                </c:pt>
                <c:pt idx="855">
                  <c:v>1264.0999999999999</c:v>
                </c:pt>
                <c:pt idx="856">
                  <c:v>1263.5</c:v>
                </c:pt>
                <c:pt idx="857">
                  <c:v>1262.8</c:v>
                </c:pt>
                <c:pt idx="858">
                  <c:v>1262.2</c:v>
                </c:pt>
                <c:pt idx="859">
                  <c:v>1261.7</c:v>
                </c:pt>
                <c:pt idx="860">
                  <c:v>1261.2</c:v>
                </c:pt>
                <c:pt idx="861">
                  <c:v>1260.5999999999999</c:v>
                </c:pt>
                <c:pt idx="862">
                  <c:v>1260.0999999999999</c:v>
                </c:pt>
                <c:pt idx="863">
                  <c:v>1259.5</c:v>
                </c:pt>
                <c:pt idx="864">
                  <c:v>1258.8</c:v>
                </c:pt>
                <c:pt idx="865">
                  <c:v>1258.0999999999999</c:v>
                </c:pt>
                <c:pt idx="866">
                  <c:v>1257.4000000000001</c:v>
                </c:pt>
                <c:pt idx="867">
                  <c:v>1256.7</c:v>
                </c:pt>
                <c:pt idx="868">
                  <c:v>1256.0999999999999</c:v>
                </c:pt>
                <c:pt idx="869">
                  <c:v>1255.3</c:v>
                </c:pt>
                <c:pt idx="870">
                  <c:v>1254.5</c:v>
                </c:pt>
                <c:pt idx="871">
                  <c:v>1253.8</c:v>
                </c:pt>
                <c:pt idx="872">
                  <c:v>1253</c:v>
                </c:pt>
                <c:pt idx="873">
                  <c:v>1252.3</c:v>
                </c:pt>
                <c:pt idx="874">
                  <c:v>1251.5999999999999</c:v>
                </c:pt>
                <c:pt idx="875">
                  <c:v>1250.8</c:v>
                </c:pt>
                <c:pt idx="876">
                  <c:v>1249.9000000000001</c:v>
                </c:pt>
                <c:pt idx="877">
                  <c:v>1249.0999999999999</c:v>
                </c:pt>
                <c:pt idx="878">
                  <c:v>1248.3</c:v>
                </c:pt>
                <c:pt idx="879">
                  <c:v>1247.5</c:v>
                </c:pt>
                <c:pt idx="880">
                  <c:v>1246.8</c:v>
                </c:pt>
                <c:pt idx="881">
                  <c:v>1245.9000000000001</c:v>
                </c:pt>
                <c:pt idx="882">
                  <c:v>1245.0999999999999</c:v>
                </c:pt>
                <c:pt idx="883">
                  <c:v>1244.3</c:v>
                </c:pt>
                <c:pt idx="884">
                  <c:v>1243.4000000000001</c:v>
                </c:pt>
                <c:pt idx="885">
                  <c:v>1242.5999999999999</c:v>
                </c:pt>
                <c:pt idx="886">
                  <c:v>1241.8</c:v>
                </c:pt>
                <c:pt idx="887">
                  <c:v>1241</c:v>
                </c:pt>
                <c:pt idx="888">
                  <c:v>1240.3</c:v>
                </c:pt>
                <c:pt idx="889">
                  <c:v>1239.5999999999999</c:v>
                </c:pt>
                <c:pt idx="890">
                  <c:v>1238.9000000000001</c:v>
                </c:pt>
                <c:pt idx="891">
                  <c:v>1238.3</c:v>
                </c:pt>
                <c:pt idx="892">
                  <c:v>1237.7</c:v>
                </c:pt>
                <c:pt idx="893">
                  <c:v>1237.2</c:v>
                </c:pt>
                <c:pt idx="894">
                  <c:v>1236.5999999999999</c:v>
                </c:pt>
                <c:pt idx="895">
                  <c:v>1236</c:v>
                </c:pt>
                <c:pt idx="896">
                  <c:v>1235.4000000000001</c:v>
                </c:pt>
                <c:pt idx="897">
                  <c:v>1234.7</c:v>
                </c:pt>
                <c:pt idx="898">
                  <c:v>1234</c:v>
                </c:pt>
                <c:pt idx="899">
                  <c:v>1233.3</c:v>
                </c:pt>
                <c:pt idx="900">
                  <c:v>1232.5</c:v>
                </c:pt>
                <c:pt idx="901">
                  <c:v>1231.8</c:v>
                </c:pt>
                <c:pt idx="902">
                  <c:v>1231</c:v>
                </c:pt>
                <c:pt idx="903">
                  <c:v>1230.0999999999999</c:v>
                </c:pt>
                <c:pt idx="904">
                  <c:v>1229.3</c:v>
                </c:pt>
                <c:pt idx="905">
                  <c:v>1228.4000000000001</c:v>
                </c:pt>
                <c:pt idx="906">
                  <c:v>1227.5</c:v>
                </c:pt>
                <c:pt idx="907">
                  <c:v>1226.5</c:v>
                </c:pt>
                <c:pt idx="908">
                  <c:v>1225.4000000000001</c:v>
                </c:pt>
                <c:pt idx="909">
                  <c:v>1224.3</c:v>
                </c:pt>
                <c:pt idx="910">
                  <c:v>1223.3</c:v>
                </c:pt>
                <c:pt idx="911">
                  <c:v>1222.0999999999999</c:v>
                </c:pt>
                <c:pt idx="912">
                  <c:v>1220.9000000000001</c:v>
                </c:pt>
                <c:pt idx="913">
                  <c:v>1219.7</c:v>
                </c:pt>
                <c:pt idx="914">
                  <c:v>1218.4000000000001</c:v>
                </c:pt>
                <c:pt idx="915">
                  <c:v>1217</c:v>
                </c:pt>
                <c:pt idx="916">
                  <c:v>1215.5</c:v>
                </c:pt>
                <c:pt idx="917">
                  <c:v>1214.2</c:v>
                </c:pt>
                <c:pt idx="918">
                  <c:v>1212.9000000000001</c:v>
                </c:pt>
                <c:pt idx="919">
                  <c:v>1211.9000000000001</c:v>
                </c:pt>
                <c:pt idx="920">
                  <c:v>1211</c:v>
                </c:pt>
                <c:pt idx="921">
                  <c:v>1209.8</c:v>
                </c:pt>
                <c:pt idx="922">
                  <c:v>1208.8</c:v>
                </c:pt>
                <c:pt idx="923">
                  <c:v>1208.0999999999999</c:v>
                </c:pt>
                <c:pt idx="924">
                  <c:v>1207.5</c:v>
                </c:pt>
                <c:pt idx="925">
                  <c:v>1206.9000000000001</c:v>
                </c:pt>
                <c:pt idx="926">
                  <c:v>1206.0999999999999</c:v>
                </c:pt>
                <c:pt idx="927">
                  <c:v>1205.0999999999999</c:v>
                </c:pt>
                <c:pt idx="928">
                  <c:v>1204.3</c:v>
                </c:pt>
                <c:pt idx="929">
                  <c:v>1203.4000000000001</c:v>
                </c:pt>
                <c:pt idx="930">
                  <c:v>1202.4000000000001</c:v>
                </c:pt>
                <c:pt idx="931">
                  <c:v>1201.3</c:v>
                </c:pt>
                <c:pt idx="932">
                  <c:v>1199.9000000000001</c:v>
                </c:pt>
                <c:pt idx="933">
                  <c:v>1198.4000000000001</c:v>
                </c:pt>
                <c:pt idx="934">
                  <c:v>1197</c:v>
                </c:pt>
                <c:pt idx="935">
                  <c:v>1195.7</c:v>
                </c:pt>
                <c:pt idx="936">
                  <c:v>1194.4000000000001</c:v>
                </c:pt>
                <c:pt idx="937">
                  <c:v>1193.3</c:v>
                </c:pt>
                <c:pt idx="938">
                  <c:v>1192.0999999999999</c:v>
                </c:pt>
                <c:pt idx="939">
                  <c:v>1190.5999999999999</c:v>
                </c:pt>
                <c:pt idx="940">
                  <c:v>1189</c:v>
                </c:pt>
                <c:pt idx="941">
                  <c:v>1187.3</c:v>
                </c:pt>
                <c:pt idx="942">
                  <c:v>1185.7</c:v>
                </c:pt>
                <c:pt idx="943">
                  <c:v>1184.0999999999999</c:v>
                </c:pt>
                <c:pt idx="944">
                  <c:v>1182.9000000000001</c:v>
                </c:pt>
                <c:pt idx="945">
                  <c:v>1181.5999999999999</c:v>
                </c:pt>
                <c:pt idx="946">
                  <c:v>1180</c:v>
                </c:pt>
                <c:pt idx="947">
                  <c:v>1178.5</c:v>
                </c:pt>
                <c:pt idx="948">
                  <c:v>1177.0999999999999</c:v>
                </c:pt>
                <c:pt idx="949">
                  <c:v>1175.8</c:v>
                </c:pt>
                <c:pt idx="950">
                  <c:v>1174.3</c:v>
                </c:pt>
                <c:pt idx="951">
                  <c:v>1172.9000000000001</c:v>
                </c:pt>
                <c:pt idx="952">
                  <c:v>1171.4000000000001</c:v>
                </c:pt>
                <c:pt idx="953">
                  <c:v>1169.9000000000001</c:v>
                </c:pt>
                <c:pt idx="954">
                  <c:v>1168.2</c:v>
                </c:pt>
                <c:pt idx="955">
                  <c:v>1166.7</c:v>
                </c:pt>
                <c:pt idx="956">
                  <c:v>1165</c:v>
                </c:pt>
                <c:pt idx="957">
                  <c:v>1163.4000000000001</c:v>
                </c:pt>
                <c:pt idx="958">
                  <c:v>1161.7</c:v>
                </c:pt>
                <c:pt idx="959">
                  <c:v>1159.9000000000001</c:v>
                </c:pt>
                <c:pt idx="960">
                  <c:v>1158.0999999999999</c:v>
                </c:pt>
                <c:pt idx="961">
                  <c:v>1156.2</c:v>
                </c:pt>
                <c:pt idx="962">
                  <c:v>1154.2</c:v>
                </c:pt>
                <c:pt idx="963">
                  <c:v>1152.0999999999999</c:v>
                </c:pt>
                <c:pt idx="964">
                  <c:v>1150</c:v>
                </c:pt>
                <c:pt idx="965">
                  <c:v>1148</c:v>
                </c:pt>
                <c:pt idx="966">
                  <c:v>1146.2</c:v>
                </c:pt>
                <c:pt idx="967">
                  <c:v>1144.2</c:v>
                </c:pt>
                <c:pt idx="968">
                  <c:v>1142.3</c:v>
                </c:pt>
                <c:pt idx="969">
                  <c:v>1140.5</c:v>
                </c:pt>
                <c:pt idx="970">
                  <c:v>1138.5999999999999</c:v>
                </c:pt>
                <c:pt idx="971">
                  <c:v>1136.8</c:v>
                </c:pt>
                <c:pt idx="972">
                  <c:v>1134.9000000000001</c:v>
                </c:pt>
                <c:pt idx="973">
                  <c:v>1132.9000000000001</c:v>
                </c:pt>
                <c:pt idx="974">
                  <c:v>1130.8</c:v>
                </c:pt>
                <c:pt idx="975">
                  <c:v>1128.7</c:v>
                </c:pt>
                <c:pt idx="976">
                  <c:v>1126.4000000000001</c:v>
                </c:pt>
                <c:pt idx="977">
                  <c:v>1124.0999999999999</c:v>
                </c:pt>
                <c:pt idx="978">
                  <c:v>1121.5999999999999</c:v>
                </c:pt>
                <c:pt idx="979">
                  <c:v>1119.2</c:v>
                </c:pt>
                <c:pt idx="980">
                  <c:v>1116.5999999999999</c:v>
                </c:pt>
                <c:pt idx="981">
                  <c:v>1114</c:v>
                </c:pt>
                <c:pt idx="982">
                  <c:v>1111.2</c:v>
                </c:pt>
                <c:pt idx="983">
                  <c:v>1108.5999999999999</c:v>
                </c:pt>
                <c:pt idx="984">
                  <c:v>1105.8</c:v>
                </c:pt>
                <c:pt idx="985">
                  <c:v>1103</c:v>
                </c:pt>
                <c:pt idx="986">
                  <c:v>1100.0999999999999</c:v>
                </c:pt>
                <c:pt idx="987">
                  <c:v>1097.2</c:v>
                </c:pt>
                <c:pt idx="988">
                  <c:v>1094.0999999999999</c:v>
                </c:pt>
                <c:pt idx="989">
                  <c:v>1091.2</c:v>
                </c:pt>
                <c:pt idx="990">
                  <c:v>1088.0999999999999</c:v>
                </c:pt>
                <c:pt idx="991">
                  <c:v>1085.0999999999999</c:v>
                </c:pt>
                <c:pt idx="992">
                  <c:v>1082</c:v>
                </c:pt>
                <c:pt idx="993">
                  <c:v>1078.8</c:v>
                </c:pt>
                <c:pt idx="994">
                  <c:v>1075.3</c:v>
                </c:pt>
                <c:pt idx="995">
                  <c:v>1071.9000000000001</c:v>
                </c:pt>
                <c:pt idx="996">
                  <c:v>1068.5999999999999</c:v>
                </c:pt>
                <c:pt idx="997">
                  <c:v>1065.0999999999999</c:v>
                </c:pt>
                <c:pt idx="998">
                  <c:v>1061.5999999999999</c:v>
                </c:pt>
                <c:pt idx="999">
                  <c:v>1058.0999999999999</c:v>
                </c:pt>
                <c:pt idx="1000">
                  <c:v>1054.5</c:v>
                </c:pt>
                <c:pt idx="1001">
                  <c:v>1050.9000000000001</c:v>
                </c:pt>
                <c:pt idx="1002">
                  <c:v>1047.2</c:v>
                </c:pt>
                <c:pt idx="1003">
                  <c:v>1043.5999999999999</c:v>
                </c:pt>
                <c:pt idx="1004">
                  <c:v>1040.0999999999999</c:v>
                </c:pt>
                <c:pt idx="1005">
                  <c:v>1036.5</c:v>
                </c:pt>
                <c:pt idx="1006">
                  <c:v>1033</c:v>
                </c:pt>
                <c:pt idx="1007">
                  <c:v>1029.5</c:v>
                </c:pt>
                <c:pt idx="1008">
                  <c:v>1026</c:v>
                </c:pt>
                <c:pt idx="1009">
                  <c:v>1022.4</c:v>
                </c:pt>
                <c:pt idx="1010">
                  <c:v>1018.9</c:v>
                </c:pt>
                <c:pt idx="1011">
                  <c:v>1015.2</c:v>
                </c:pt>
                <c:pt idx="1012">
                  <c:v>1011.6</c:v>
                </c:pt>
                <c:pt idx="1013">
                  <c:v>1008</c:v>
                </c:pt>
                <c:pt idx="1014">
                  <c:v>1004.4</c:v>
                </c:pt>
                <c:pt idx="1015">
                  <c:v>1001</c:v>
                </c:pt>
                <c:pt idx="1016">
                  <c:v>997.3</c:v>
                </c:pt>
                <c:pt idx="1017">
                  <c:v>993.7</c:v>
                </c:pt>
                <c:pt idx="1018">
                  <c:v>990.3</c:v>
                </c:pt>
                <c:pt idx="1019">
                  <c:v>986.8</c:v>
                </c:pt>
                <c:pt idx="1020">
                  <c:v>983.2</c:v>
                </c:pt>
                <c:pt idx="1021">
                  <c:v>979.6</c:v>
                </c:pt>
                <c:pt idx="1022">
                  <c:v>976.1</c:v>
                </c:pt>
                <c:pt idx="1023">
                  <c:v>972.7</c:v>
                </c:pt>
                <c:pt idx="1024">
                  <c:v>969.2</c:v>
                </c:pt>
                <c:pt idx="1025">
                  <c:v>965.8</c:v>
                </c:pt>
                <c:pt idx="1026">
                  <c:v>962.4</c:v>
                </c:pt>
                <c:pt idx="1027">
                  <c:v>959</c:v>
                </c:pt>
                <c:pt idx="1028">
                  <c:v>955.6</c:v>
                </c:pt>
                <c:pt idx="1029">
                  <c:v>952.3</c:v>
                </c:pt>
                <c:pt idx="1030">
                  <c:v>949</c:v>
                </c:pt>
                <c:pt idx="1031">
                  <c:v>945.7</c:v>
                </c:pt>
                <c:pt idx="1032">
                  <c:v>942.3</c:v>
                </c:pt>
                <c:pt idx="1033">
                  <c:v>938.9</c:v>
                </c:pt>
                <c:pt idx="1034">
                  <c:v>935.8</c:v>
                </c:pt>
                <c:pt idx="1035">
                  <c:v>932.5</c:v>
                </c:pt>
                <c:pt idx="1036">
                  <c:v>929.2</c:v>
                </c:pt>
                <c:pt idx="1037">
                  <c:v>926.1</c:v>
                </c:pt>
                <c:pt idx="1038">
                  <c:v>922.9</c:v>
                </c:pt>
                <c:pt idx="1039">
                  <c:v>919.7</c:v>
                </c:pt>
                <c:pt idx="1040">
                  <c:v>916.5</c:v>
                </c:pt>
                <c:pt idx="1041">
                  <c:v>913.4</c:v>
                </c:pt>
                <c:pt idx="1042">
                  <c:v>910.3</c:v>
                </c:pt>
                <c:pt idx="1043">
                  <c:v>907.2</c:v>
                </c:pt>
                <c:pt idx="1044">
                  <c:v>904</c:v>
                </c:pt>
                <c:pt idx="1045">
                  <c:v>901.1</c:v>
                </c:pt>
                <c:pt idx="1046">
                  <c:v>897.9</c:v>
                </c:pt>
                <c:pt idx="1047">
                  <c:v>894.9</c:v>
                </c:pt>
                <c:pt idx="1048">
                  <c:v>891.8</c:v>
                </c:pt>
                <c:pt idx="1049">
                  <c:v>888.8</c:v>
                </c:pt>
                <c:pt idx="1050">
                  <c:v>886</c:v>
                </c:pt>
                <c:pt idx="1051">
                  <c:v>883.2</c:v>
                </c:pt>
                <c:pt idx="1052">
                  <c:v>880.2</c:v>
                </c:pt>
                <c:pt idx="1053">
                  <c:v>877.2</c:v>
                </c:pt>
                <c:pt idx="1054">
                  <c:v>874.3</c:v>
                </c:pt>
                <c:pt idx="1055">
                  <c:v>871.3</c:v>
                </c:pt>
                <c:pt idx="1056">
                  <c:v>868.4</c:v>
                </c:pt>
                <c:pt idx="1057">
                  <c:v>865.3</c:v>
                </c:pt>
                <c:pt idx="1058">
                  <c:v>862.6</c:v>
                </c:pt>
                <c:pt idx="1059">
                  <c:v>859.5</c:v>
                </c:pt>
                <c:pt idx="1060">
                  <c:v>856.9</c:v>
                </c:pt>
                <c:pt idx="1061">
                  <c:v>854.2</c:v>
                </c:pt>
                <c:pt idx="1062">
                  <c:v>851.2</c:v>
                </c:pt>
                <c:pt idx="1063">
                  <c:v>848.4</c:v>
                </c:pt>
                <c:pt idx="1064">
                  <c:v>845.7</c:v>
                </c:pt>
                <c:pt idx="1065">
                  <c:v>842.8</c:v>
                </c:pt>
                <c:pt idx="1066">
                  <c:v>840.2</c:v>
                </c:pt>
                <c:pt idx="1067">
                  <c:v>837.5</c:v>
                </c:pt>
                <c:pt idx="1068">
                  <c:v>835</c:v>
                </c:pt>
                <c:pt idx="1069">
                  <c:v>832.4</c:v>
                </c:pt>
                <c:pt idx="1070">
                  <c:v>829.5</c:v>
                </c:pt>
                <c:pt idx="1071">
                  <c:v>826.9</c:v>
                </c:pt>
                <c:pt idx="1072">
                  <c:v>824.2</c:v>
                </c:pt>
                <c:pt idx="1073">
                  <c:v>821.4</c:v>
                </c:pt>
                <c:pt idx="1074">
                  <c:v>818.7</c:v>
                </c:pt>
                <c:pt idx="1075">
                  <c:v>816.2</c:v>
                </c:pt>
                <c:pt idx="1076">
                  <c:v>813.6</c:v>
                </c:pt>
                <c:pt idx="1077">
                  <c:v>811</c:v>
                </c:pt>
                <c:pt idx="1078">
                  <c:v>808.2</c:v>
                </c:pt>
                <c:pt idx="1079">
                  <c:v>805.8</c:v>
                </c:pt>
                <c:pt idx="1080">
                  <c:v>803.1</c:v>
                </c:pt>
                <c:pt idx="1081">
                  <c:v>800.8</c:v>
                </c:pt>
                <c:pt idx="1082">
                  <c:v>798.3</c:v>
                </c:pt>
                <c:pt idx="1083">
                  <c:v>795.8</c:v>
                </c:pt>
                <c:pt idx="1084">
                  <c:v>793.3</c:v>
                </c:pt>
                <c:pt idx="1085">
                  <c:v>790.9</c:v>
                </c:pt>
                <c:pt idx="1086">
                  <c:v>788.3</c:v>
                </c:pt>
                <c:pt idx="1087">
                  <c:v>785.8</c:v>
                </c:pt>
                <c:pt idx="1088">
                  <c:v>783.3</c:v>
                </c:pt>
                <c:pt idx="1089">
                  <c:v>780.9</c:v>
                </c:pt>
                <c:pt idx="1090">
                  <c:v>778.4</c:v>
                </c:pt>
                <c:pt idx="1091">
                  <c:v>775.8</c:v>
                </c:pt>
                <c:pt idx="1092">
                  <c:v>773.4</c:v>
                </c:pt>
                <c:pt idx="1093">
                  <c:v>771</c:v>
                </c:pt>
                <c:pt idx="1094">
                  <c:v>768.6</c:v>
                </c:pt>
                <c:pt idx="1095">
                  <c:v>766.3</c:v>
                </c:pt>
                <c:pt idx="1096">
                  <c:v>763.9</c:v>
                </c:pt>
                <c:pt idx="1097">
                  <c:v>761.6</c:v>
                </c:pt>
                <c:pt idx="1098">
                  <c:v>759.3</c:v>
                </c:pt>
                <c:pt idx="1099">
                  <c:v>757</c:v>
                </c:pt>
                <c:pt idx="1100">
                  <c:v>754.6</c:v>
                </c:pt>
                <c:pt idx="1101">
                  <c:v>752.4</c:v>
                </c:pt>
                <c:pt idx="1102">
                  <c:v>750.2</c:v>
                </c:pt>
                <c:pt idx="1103">
                  <c:v>747.9</c:v>
                </c:pt>
                <c:pt idx="1104">
                  <c:v>745.6</c:v>
                </c:pt>
                <c:pt idx="1105">
                  <c:v>743.4</c:v>
                </c:pt>
                <c:pt idx="1106">
                  <c:v>741.2</c:v>
                </c:pt>
                <c:pt idx="1107">
                  <c:v>739</c:v>
                </c:pt>
                <c:pt idx="1108">
                  <c:v>736.8</c:v>
                </c:pt>
                <c:pt idx="1109">
                  <c:v>734.5</c:v>
                </c:pt>
                <c:pt idx="1110">
                  <c:v>732.3</c:v>
                </c:pt>
                <c:pt idx="1111">
                  <c:v>730.2</c:v>
                </c:pt>
                <c:pt idx="1112">
                  <c:v>728.1</c:v>
                </c:pt>
                <c:pt idx="1113">
                  <c:v>725.9</c:v>
                </c:pt>
                <c:pt idx="1114">
                  <c:v>723.8</c:v>
                </c:pt>
                <c:pt idx="1115">
                  <c:v>721.7</c:v>
                </c:pt>
                <c:pt idx="1116">
                  <c:v>719.6</c:v>
                </c:pt>
                <c:pt idx="1117">
                  <c:v>717.4</c:v>
                </c:pt>
                <c:pt idx="1118">
                  <c:v>715.4</c:v>
                </c:pt>
                <c:pt idx="1119">
                  <c:v>713.2</c:v>
                </c:pt>
                <c:pt idx="1120">
                  <c:v>711.1</c:v>
                </c:pt>
                <c:pt idx="1121">
                  <c:v>709</c:v>
                </c:pt>
                <c:pt idx="1122">
                  <c:v>706.9</c:v>
                </c:pt>
                <c:pt idx="1123">
                  <c:v>704.9</c:v>
                </c:pt>
                <c:pt idx="1124">
                  <c:v>703</c:v>
                </c:pt>
                <c:pt idx="1125">
                  <c:v>700.9</c:v>
                </c:pt>
                <c:pt idx="1126">
                  <c:v>699</c:v>
                </c:pt>
                <c:pt idx="1127">
                  <c:v>697.1</c:v>
                </c:pt>
                <c:pt idx="1128">
                  <c:v>695.1</c:v>
                </c:pt>
                <c:pt idx="1129">
                  <c:v>693.1</c:v>
                </c:pt>
                <c:pt idx="1130">
                  <c:v>691.2</c:v>
                </c:pt>
                <c:pt idx="1131">
                  <c:v>689.3</c:v>
                </c:pt>
                <c:pt idx="1132">
                  <c:v>687.3</c:v>
                </c:pt>
                <c:pt idx="1133">
                  <c:v>685.4</c:v>
                </c:pt>
                <c:pt idx="1134">
                  <c:v>683.4</c:v>
                </c:pt>
                <c:pt idx="1135">
                  <c:v>681.4</c:v>
                </c:pt>
                <c:pt idx="1136">
                  <c:v>679.5</c:v>
                </c:pt>
                <c:pt idx="1137">
                  <c:v>677.6</c:v>
                </c:pt>
                <c:pt idx="1138">
                  <c:v>675.7</c:v>
                </c:pt>
                <c:pt idx="1139">
                  <c:v>673.8</c:v>
                </c:pt>
                <c:pt idx="1140">
                  <c:v>671.9</c:v>
                </c:pt>
                <c:pt idx="1141">
                  <c:v>670</c:v>
                </c:pt>
                <c:pt idx="1142">
                  <c:v>668.2</c:v>
                </c:pt>
                <c:pt idx="1143">
                  <c:v>666.4</c:v>
                </c:pt>
                <c:pt idx="1144">
                  <c:v>664.2</c:v>
                </c:pt>
                <c:pt idx="1145">
                  <c:v>662.2</c:v>
                </c:pt>
                <c:pt idx="1146">
                  <c:v>660.2</c:v>
                </c:pt>
                <c:pt idx="1147">
                  <c:v>658.3</c:v>
                </c:pt>
                <c:pt idx="1148">
                  <c:v>656.4</c:v>
                </c:pt>
                <c:pt idx="1149">
                  <c:v>654.5</c:v>
                </c:pt>
                <c:pt idx="1150">
                  <c:v>652.6</c:v>
                </c:pt>
                <c:pt idx="1151">
                  <c:v>650.70000000000005</c:v>
                </c:pt>
                <c:pt idx="1152">
                  <c:v>648.9</c:v>
                </c:pt>
                <c:pt idx="1153">
                  <c:v>647.1</c:v>
                </c:pt>
                <c:pt idx="1154">
                  <c:v>645.29999999999995</c:v>
                </c:pt>
                <c:pt idx="1155">
                  <c:v>643.6</c:v>
                </c:pt>
                <c:pt idx="1156">
                  <c:v>641.79999999999995</c:v>
                </c:pt>
                <c:pt idx="1157">
                  <c:v>640</c:v>
                </c:pt>
                <c:pt idx="1158">
                  <c:v>638.29999999999995</c:v>
                </c:pt>
                <c:pt idx="1159">
                  <c:v>636.5</c:v>
                </c:pt>
                <c:pt idx="1160">
                  <c:v>634.70000000000005</c:v>
                </c:pt>
                <c:pt idx="1161">
                  <c:v>633</c:v>
                </c:pt>
                <c:pt idx="1162">
                  <c:v>631.29999999999995</c:v>
                </c:pt>
                <c:pt idx="1163">
                  <c:v>629.6</c:v>
                </c:pt>
                <c:pt idx="1164">
                  <c:v>627.9</c:v>
                </c:pt>
                <c:pt idx="1165">
                  <c:v>626.1</c:v>
                </c:pt>
                <c:pt idx="1166">
                  <c:v>624.4</c:v>
                </c:pt>
                <c:pt idx="1167">
                  <c:v>622.70000000000005</c:v>
                </c:pt>
                <c:pt idx="1168">
                  <c:v>621</c:v>
                </c:pt>
                <c:pt idx="1169">
                  <c:v>619.29999999999995</c:v>
                </c:pt>
                <c:pt idx="1170">
                  <c:v>617.6</c:v>
                </c:pt>
                <c:pt idx="1171">
                  <c:v>615.9</c:v>
                </c:pt>
                <c:pt idx="1172">
                  <c:v>614.20000000000005</c:v>
                </c:pt>
                <c:pt idx="1173">
                  <c:v>612.5</c:v>
                </c:pt>
                <c:pt idx="1174">
                  <c:v>610.79999999999995</c:v>
                </c:pt>
                <c:pt idx="1175">
                  <c:v>609.20000000000005</c:v>
                </c:pt>
                <c:pt idx="1176">
                  <c:v>607.5</c:v>
                </c:pt>
                <c:pt idx="1177">
                  <c:v>605.79999999999995</c:v>
                </c:pt>
                <c:pt idx="1178">
                  <c:v>604.20000000000005</c:v>
                </c:pt>
                <c:pt idx="1179">
                  <c:v>602.6</c:v>
                </c:pt>
                <c:pt idx="1180">
                  <c:v>601</c:v>
                </c:pt>
                <c:pt idx="1181">
                  <c:v>599.4</c:v>
                </c:pt>
                <c:pt idx="1182">
                  <c:v>597.70000000000005</c:v>
                </c:pt>
                <c:pt idx="1183">
                  <c:v>596.1</c:v>
                </c:pt>
                <c:pt idx="1184">
                  <c:v>594.5</c:v>
                </c:pt>
                <c:pt idx="1185">
                  <c:v>592.9</c:v>
                </c:pt>
                <c:pt idx="1186">
                  <c:v>591.4</c:v>
                </c:pt>
                <c:pt idx="1187">
                  <c:v>589.70000000000005</c:v>
                </c:pt>
                <c:pt idx="1188">
                  <c:v>588.20000000000005</c:v>
                </c:pt>
                <c:pt idx="1189">
                  <c:v>586.6</c:v>
                </c:pt>
                <c:pt idx="1190">
                  <c:v>585</c:v>
                </c:pt>
                <c:pt idx="1191">
                  <c:v>583.5</c:v>
                </c:pt>
                <c:pt idx="1192">
                  <c:v>581.9</c:v>
                </c:pt>
                <c:pt idx="1193">
                  <c:v>580.29999999999995</c:v>
                </c:pt>
                <c:pt idx="1194">
                  <c:v>578.79999999999995</c:v>
                </c:pt>
                <c:pt idx="1195">
                  <c:v>577.29999999999995</c:v>
                </c:pt>
                <c:pt idx="1196">
                  <c:v>575.70000000000005</c:v>
                </c:pt>
                <c:pt idx="1197">
                  <c:v>574.20000000000005</c:v>
                </c:pt>
                <c:pt idx="1198">
                  <c:v>572.70000000000005</c:v>
                </c:pt>
                <c:pt idx="1199">
                  <c:v>571.20000000000005</c:v>
                </c:pt>
                <c:pt idx="1200">
                  <c:v>569.70000000000005</c:v>
                </c:pt>
                <c:pt idx="1201">
                  <c:v>568.20000000000005</c:v>
                </c:pt>
                <c:pt idx="1202">
                  <c:v>566.70000000000005</c:v>
                </c:pt>
                <c:pt idx="1203">
                  <c:v>565.29999999999995</c:v>
                </c:pt>
                <c:pt idx="1204">
                  <c:v>563.79999999999995</c:v>
                </c:pt>
                <c:pt idx="1205">
                  <c:v>562.29999999999995</c:v>
                </c:pt>
                <c:pt idx="1206">
                  <c:v>560.9</c:v>
                </c:pt>
                <c:pt idx="1207">
                  <c:v>559.5</c:v>
                </c:pt>
                <c:pt idx="1208">
                  <c:v>558</c:v>
                </c:pt>
                <c:pt idx="1209">
                  <c:v>556.6</c:v>
                </c:pt>
                <c:pt idx="1210">
                  <c:v>555.20000000000005</c:v>
                </c:pt>
                <c:pt idx="1211">
                  <c:v>553.79999999999995</c:v>
                </c:pt>
                <c:pt idx="1212">
                  <c:v>552.4</c:v>
                </c:pt>
                <c:pt idx="1213">
                  <c:v>550.9</c:v>
                </c:pt>
                <c:pt idx="1214">
                  <c:v>549.5</c:v>
                </c:pt>
                <c:pt idx="1215">
                  <c:v>548</c:v>
                </c:pt>
                <c:pt idx="1216">
                  <c:v>546.70000000000005</c:v>
                </c:pt>
                <c:pt idx="1217">
                  <c:v>545.20000000000005</c:v>
                </c:pt>
                <c:pt idx="1218">
                  <c:v>543.79999999999995</c:v>
                </c:pt>
                <c:pt idx="1219">
                  <c:v>542.4</c:v>
                </c:pt>
                <c:pt idx="1220">
                  <c:v>541</c:v>
                </c:pt>
                <c:pt idx="1221">
                  <c:v>539.6</c:v>
                </c:pt>
                <c:pt idx="1222">
                  <c:v>538.29999999999995</c:v>
                </c:pt>
                <c:pt idx="1223">
                  <c:v>536.9</c:v>
                </c:pt>
                <c:pt idx="1224">
                  <c:v>535.5</c:v>
                </c:pt>
                <c:pt idx="1225">
                  <c:v>534.1</c:v>
                </c:pt>
                <c:pt idx="1226">
                  <c:v>532.70000000000005</c:v>
                </c:pt>
                <c:pt idx="1227">
                  <c:v>531.29999999999995</c:v>
                </c:pt>
                <c:pt idx="1228">
                  <c:v>529.9</c:v>
                </c:pt>
                <c:pt idx="1229">
                  <c:v>528.5</c:v>
                </c:pt>
                <c:pt idx="1230">
                  <c:v>527.20000000000005</c:v>
                </c:pt>
                <c:pt idx="1231">
                  <c:v>525.79999999999995</c:v>
                </c:pt>
                <c:pt idx="1232">
                  <c:v>524.5</c:v>
                </c:pt>
                <c:pt idx="1233">
                  <c:v>523.20000000000005</c:v>
                </c:pt>
                <c:pt idx="1234">
                  <c:v>521.9</c:v>
                </c:pt>
                <c:pt idx="1235">
                  <c:v>520.5</c:v>
                </c:pt>
                <c:pt idx="1236">
                  <c:v>519.20000000000005</c:v>
                </c:pt>
                <c:pt idx="1237">
                  <c:v>517.9</c:v>
                </c:pt>
                <c:pt idx="1238">
                  <c:v>516.6</c:v>
                </c:pt>
                <c:pt idx="1239">
                  <c:v>515.20000000000005</c:v>
                </c:pt>
                <c:pt idx="1240">
                  <c:v>513.9</c:v>
                </c:pt>
                <c:pt idx="1241">
                  <c:v>512.6</c:v>
                </c:pt>
                <c:pt idx="1242">
                  <c:v>511.3</c:v>
                </c:pt>
                <c:pt idx="1243">
                  <c:v>510.1</c:v>
                </c:pt>
                <c:pt idx="1244">
                  <c:v>508.8</c:v>
                </c:pt>
                <c:pt idx="1245">
                  <c:v>507.5</c:v>
                </c:pt>
                <c:pt idx="1246">
                  <c:v>506.2</c:v>
                </c:pt>
                <c:pt idx="1247">
                  <c:v>504.9</c:v>
                </c:pt>
                <c:pt idx="1248">
                  <c:v>503.7</c:v>
                </c:pt>
                <c:pt idx="1249">
                  <c:v>502.4</c:v>
                </c:pt>
                <c:pt idx="1250">
                  <c:v>501.1</c:v>
                </c:pt>
                <c:pt idx="1251">
                  <c:v>499.9</c:v>
                </c:pt>
                <c:pt idx="1252">
                  <c:v>498.6</c:v>
                </c:pt>
                <c:pt idx="1253">
                  <c:v>497.4</c:v>
                </c:pt>
                <c:pt idx="1254">
                  <c:v>496.1</c:v>
                </c:pt>
                <c:pt idx="1255">
                  <c:v>494.8</c:v>
                </c:pt>
                <c:pt idx="1256">
                  <c:v>493.6</c:v>
                </c:pt>
                <c:pt idx="1257">
                  <c:v>492.3</c:v>
                </c:pt>
                <c:pt idx="1258">
                  <c:v>491</c:v>
                </c:pt>
                <c:pt idx="1259">
                  <c:v>489.8</c:v>
                </c:pt>
                <c:pt idx="1260">
                  <c:v>488.6</c:v>
                </c:pt>
                <c:pt idx="1261">
                  <c:v>487.3</c:v>
                </c:pt>
                <c:pt idx="1262">
                  <c:v>486.1</c:v>
                </c:pt>
                <c:pt idx="1263">
                  <c:v>484.9</c:v>
                </c:pt>
                <c:pt idx="1264">
                  <c:v>483.7</c:v>
                </c:pt>
                <c:pt idx="1265">
                  <c:v>482.5</c:v>
                </c:pt>
                <c:pt idx="1266">
                  <c:v>481.3</c:v>
                </c:pt>
                <c:pt idx="1267">
                  <c:v>480.1</c:v>
                </c:pt>
                <c:pt idx="1268">
                  <c:v>478.9</c:v>
                </c:pt>
                <c:pt idx="1269">
                  <c:v>477.7</c:v>
                </c:pt>
                <c:pt idx="1270">
                  <c:v>476.5</c:v>
                </c:pt>
                <c:pt idx="1271">
                  <c:v>475.3</c:v>
                </c:pt>
                <c:pt idx="1272">
                  <c:v>474.1</c:v>
                </c:pt>
                <c:pt idx="1273">
                  <c:v>472.9</c:v>
                </c:pt>
                <c:pt idx="1274">
                  <c:v>471.7</c:v>
                </c:pt>
                <c:pt idx="1275">
                  <c:v>470.6</c:v>
                </c:pt>
                <c:pt idx="1276">
                  <c:v>469.5</c:v>
                </c:pt>
                <c:pt idx="1277">
                  <c:v>468.3</c:v>
                </c:pt>
                <c:pt idx="1278">
                  <c:v>467.1</c:v>
                </c:pt>
                <c:pt idx="1279">
                  <c:v>465.9</c:v>
                </c:pt>
                <c:pt idx="1280">
                  <c:v>464.7</c:v>
                </c:pt>
                <c:pt idx="1281">
                  <c:v>463.5</c:v>
                </c:pt>
                <c:pt idx="1282">
                  <c:v>462.4</c:v>
                </c:pt>
                <c:pt idx="1283">
                  <c:v>461.2</c:v>
                </c:pt>
                <c:pt idx="1284">
                  <c:v>460</c:v>
                </c:pt>
                <c:pt idx="1285">
                  <c:v>458.8</c:v>
                </c:pt>
                <c:pt idx="1286">
                  <c:v>457.6</c:v>
                </c:pt>
                <c:pt idx="1287">
                  <c:v>456.5</c:v>
                </c:pt>
                <c:pt idx="1288">
                  <c:v>455.3</c:v>
                </c:pt>
                <c:pt idx="1289">
                  <c:v>454.2</c:v>
                </c:pt>
                <c:pt idx="1290">
                  <c:v>453.1</c:v>
                </c:pt>
                <c:pt idx="1291">
                  <c:v>451.9</c:v>
                </c:pt>
                <c:pt idx="1292">
                  <c:v>450.8</c:v>
                </c:pt>
                <c:pt idx="1293">
                  <c:v>449.7</c:v>
                </c:pt>
                <c:pt idx="1294">
                  <c:v>448.6</c:v>
                </c:pt>
                <c:pt idx="1295">
                  <c:v>447.4</c:v>
                </c:pt>
                <c:pt idx="1296">
                  <c:v>446.3</c:v>
                </c:pt>
                <c:pt idx="1297">
                  <c:v>445.2</c:v>
                </c:pt>
                <c:pt idx="1298">
                  <c:v>444.1</c:v>
                </c:pt>
                <c:pt idx="1299">
                  <c:v>443</c:v>
                </c:pt>
                <c:pt idx="1300">
                  <c:v>441.9</c:v>
                </c:pt>
                <c:pt idx="1301">
                  <c:v>440.7</c:v>
                </c:pt>
                <c:pt idx="1302">
                  <c:v>439.6</c:v>
                </c:pt>
                <c:pt idx="1303">
                  <c:v>438.5</c:v>
                </c:pt>
                <c:pt idx="1304">
                  <c:v>437.4</c:v>
                </c:pt>
                <c:pt idx="1305">
                  <c:v>436.4</c:v>
                </c:pt>
                <c:pt idx="1306">
                  <c:v>435.3</c:v>
                </c:pt>
                <c:pt idx="1307">
                  <c:v>434.2</c:v>
                </c:pt>
                <c:pt idx="1308">
                  <c:v>433.1</c:v>
                </c:pt>
                <c:pt idx="1309">
                  <c:v>432</c:v>
                </c:pt>
                <c:pt idx="1310">
                  <c:v>430.9</c:v>
                </c:pt>
                <c:pt idx="1311">
                  <c:v>429.9</c:v>
                </c:pt>
                <c:pt idx="1312">
                  <c:v>428.8</c:v>
                </c:pt>
                <c:pt idx="1313">
                  <c:v>427.7</c:v>
                </c:pt>
                <c:pt idx="1314">
                  <c:v>426.7</c:v>
                </c:pt>
                <c:pt idx="1315">
                  <c:v>425.6</c:v>
                </c:pt>
                <c:pt idx="1316">
                  <c:v>424.5</c:v>
                </c:pt>
                <c:pt idx="1317">
                  <c:v>423.5</c:v>
                </c:pt>
                <c:pt idx="1318">
                  <c:v>422.5</c:v>
                </c:pt>
                <c:pt idx="1319">
                  <c:v>421.4</c:v>
                </c:pt>
                <c:pt idx="1320">
                  <c:v>420.3</c:v>
                </c:pt>
                <c:pt idx="1321">
                  <c:v>419.3</c:v>
                </c:pt>
                <c:pt idx="1322">
                  <c:v>418.3</c:v>
                </c:pt>
                <c:pt idx="1323">
                  <c:v>417.2</c:v>
                </c:pt>
                <c:pt idx="1324">
                  <c:v>416.2</c:v>
                </c:pt>
                <c:pt idx="1325">
                  <c:v>415.2</c:v>
                </c:pt>
                <c:pt idx="1326">
                  <c:v>414.2</c:v>
                </c:pt>
                <c:pt idx="1327">
                  <c:v>413.1</c:v>
                </c:pt>
                <c:pt idx="1328">
                  <c:v>411.8</c:v>
                </c:pt>
                <c:pt idx="1329">
                  <c:v>410.7</c:v>
                </c:pt>
                <c:pt idx="1330">
                  <c:v>409.7</c:v>
                </c:pt>
                <c:pt idx="1331">
                  <c:v>408.7</c:v>
                </c:pt>
                <c:pt idx="1332">
                  <c:v>407.7</c:v>
                </c:pt>
                <c:pt idx="1333">
                  <c:v>406.8</c:v>
                </c:pt>
                <c:pt idx="1334">
                  <c:v>405.8</c:v>
                </c:pt>
                <c:pt idx="1335">
                  <c:v>404.7</c:v>
                </c:pt>
                <c:pt idx="1336">
                  <c:v>403.8</c:v>
                </c:pt>
                <c:pt idx="1337">
                  <c:v>402.8</c:v>
                </c:pt>
                <c:pt idx="1338">
                  <c:v>401.8</c:v>
                </c:pt>
                <c:pt idx="1339">
                  <c:v>400.9</c:v>
                </c:pt>
                <c:pt idx="1340">
                  <c:v>399.8</c:v>
                </c:pt>
                <c:pt idx="1341">
                  <c:v>398.7</c:v>
                </c:pt>
                <c:pt idx="1342">
                  <c:v>398</c:v>
                </c:pt>
                <c:pt idx="1343">
                  <c:v>397</c:v>
                </c:pt>
                <c:pt idx="1344">
                  <c:v>396.1</c:v>
                </c:pt>
                <c:pt idx="1345">
                  <c:v>395.1</c:v>
                </c:pt>
                <c:pt idx="1346">
                  <c:v>394.1</c:v>
                </c:pt>
                <c:pt idx="1347">
                  <c:v>393.1</c:v>
                </c:pt>
                <c:pt idx="1348">
                  <c:v>392.2</c:v>
                </c:pt>
                <c:pt idx="1349">
                  <c:v>391.2</c:v>
                </c:pt>
                <c:pt idx="1350">
                  <c:v>390.2</c:v>
                </c:pt>
                <c:pt idx="1351">
                  <c:v>389.3</c:v>
                </c:pt>
                <c:pt idx="1352">
                  <c:v>388.4</c:v>
                </c:pt>
                <c:pt idx="1353">
                  <c:v>387.5</c:v>
                </c:pt>
                <c:pt idx="1354">
                  <c:v>386.5</c:v>
                </c:pt>
                <c:pt idx="1355">
                  <c:v>385.5</c:v>
                </c:pt>
                <c:pt idx="1356">
                  <c:v>384.6</c:v>
                </c:pt>
                <c:pt idx="1357">
                  <c:v>383.7</c:v>
                </c:pt>
                <c:pt idx="1358">
                  <c:v>382.7</c:v>
                </c:pt>
                <c:pt idx="1359">
                  <c:v>381.8</c:v>
                </c:pt>
                <c:pt idx="1360">
                  <c:v>380.9</c:v>
                </c:pt>
                <c:pt idx="1361">
                  <c:v>379.9</c:v>
                </c:pt>
                <c:pt idx="1362">
                  <c:v>379</c:v>
                </c:pt>
                <c:pt idx="1363">
                  <c:v>378</c:v>
                </c:pt>
                <c:pt idx="1364">
                  <c:v>377.1</c:v>
                </c:pt>
                <c:pt idx="1365">
                  <c:v>376.2</c:v>
                </c:pt>
                <c:pt idx="1366">
                  <c:v>375.3</c:v>
                </c:pt>
                <c:pt idx="1367">
                  <c:v>374.3</c:v>
                </c:pt>
                <c:pt idx="1368">
                  <c:v>373.4</c:v>
                </c:pt>
                <c:pt idx="1369">
                  <c:v>372.5</c:v>
                </c:pt>
                <c:pt idx="1370">
                  <c:v>371.6</c:v>
                </c:pt>
                <c:pt idx="1371">
                  <c:v>370.7</c:v>
                </c:pt>
                <c:pt idx="1372">
                  <c:v>369.7</c:v>
                </c:pt>
                <c:pt idx="1373">
                  <c:v>368.8</c:v>
                </c:pt>
                <c:pt idx="1374">
                  <c:v>367.9</c:v>
                </c:pt>
                <c:pt idx="1375">
                  <c:v>367</c:v>
                </c:pt>
                <c:pt idx="1376">
                  <c:v>366.1</c:v>
                </c:pt>
                <c:pt idx="1377">
                  <c:v>365.1</c:v>
                </c:pt>
                <c:pt idx="1378">
                  <c:v>364.2</c:v>
                </c:pt>
                <c:pt idx="1379">
                  <c:v>363.4</c:v>
                </c:pt>
                <c:pt idx="1380">
                  <c:v>362.5</c:v>
                </c:pt>
                <c:pt idx="1381">
                  <c:v>361.6</c:v>
                </c:pt>
                <c:pt idx="1382">
                  <c:v>360.8</c:v>
                </c:pt>
                <c:pt idx="1383">
                  <c:v>359.9</c:v>
                </c:pt>
                <c:pt idx="1384">
                  <c:v>359</c:v>
                </c:pt>
                <c:pt idx="1385">
                  <c:v>358.2</c:v>
                </c:pt>
                <c:pt idx="1386">
                  <c:v>357.3</c:v>
                </c:pt>
                <c:pt idx="1387">
                  <c:v>356.5</c:v>
                </c:pt>
                <c:pt idx="1388">
                  <c:v>355.6</c:v>
                </c:pt>
                <c:pt idx="1389">
                  <c:v>354.8</c:v>
                </c:pt>
                <c:pt idx="1390">
                  <c:v>353.9</c:v>
                </c:pt>
                <c:pt idx="1391">
                  <c:v>353</c:v>
                </c:pt>
                <c:pt idx="1392">
                  <c:v>352.1</c:v>
                </c:pt>
                <c:pt idx="1393">
                  <c:v>351.3</c:v>
                </c:pt>
                <c:pt idx="1394">
                  <c:v>350.3</c:v>
                </c:pt>
                <c:pt idx="1395">
                  <c:v>349.4</c:v>
                </c:pt>
                <c:pt idx="1396">
                  <c:v>348.6</c:v>
                </c:pt>
                <c:pt idx="1397">
                  <c:v>347.8</c:v>
                </c:pt>
                <c:pt idx="1398">
                  <c:v>346.9</c:v>
                </c:pt>
                <c:pt idx="1399">
                  <c:v>346</c:v>
                </c:pt>
                <c:pt idx="1400">
                  <c:v>345.2</c:v>
                </c:pt>
                <c:pt idx="1401">
                  <c:v>344.4</c:v>
                </c:pt>
                <c:pt idx="1402">
                  <c:v>343.5</c:v>
                </c:pt>
                <c:pt idx="1403">
                  <c:v>342.7</c:v>
                </c:pt>
                <c:pt idx="1404">
                  <c:v>341.9</c:v>
                </c:pt>
                <c:pt idx="1405">
                  <c:v>341</c:v>
                </c:pt>
              </c:numCache>
            </c:numRef>
          </c:yVal>
          <c:smooth val="1"/>
          <c:extLst xmlns:c16r2="http://schemas.microsoft.com/office/drawing/2015/06/chart">
            <c:ext xmlns:c16="http://schemas.microsoft.com/office/drawing/2014/chart" uri="{C3380CC4-5D6E-409C-BE32-E72D297353CC}">
              <c16:uniqueId val="{00000003-8F11-A44B-8730-402E1A9567C2}"/>
            </c:ext>
          </c:extLst>
        </c:ser>
        <c:ser>
          <c:idx val="4"/>
          <c:order val="4"/>
          <c:tx>
            <c:strRef>
              <c:f>'Edited - T Proflile swapped'!$I$1</c:f>
              <c:strCache>
                <c:ptCount val="1"/>
                <c:pt idx="0">
                  <c:v>Temperature 5(°C)</c:v>
                </c:pt>
              </c:strCache>
            </c:strRef>
          </c:tx>
          <c:marker>
            <c:symbol val="none"/>
          </c:marker>
          <c:xVal>
            <c:numRef>
              <c:f>'Edited - T Proflile swapped'!$B$2:$B$1601</c:f>
              <c:numCache>
                <c:formatCode>General</c:formatCode>
                <c:ptCount val="1600"/>
                <c:pt idx="0">
                  <c:v>0</c:v>
                </c:pt>
                <c:pt idx="1">
                  <c:v>0.99999999999695888</c:v>
                </c:pt>
                <c:pt idx="2">
                  <c:v>0.99999999999695888</c:v>
                </c:pt>
                <c:pt idx="3">
                  <c:v>1.9999999999939178</c:v>
                </c:pt>
                <c:pt idx="4">
                  <c:v>1.9999999999939178</c:v>
                </c:pt>
                <c:pt idx="5">
                  <c:v>2.9999999999908766</c:v>
                </c:pt>
                <c:pt idx="6">
                  <c:v>2.9999999999908766</c:v>
                </c:pt>
                <c:pt idx="7">
                  <c:v>3.9999999999974278</c:v>
                </c:pt>
                <c:pt idx="8">
                  <c:v>3.9999999999974278</c:v>
                </c:pt>
                <c:pt idx="9">
                  <c:v>4.9999999999943867</c:v>
                </c:pt>
                <c:pt idx="10">
                  <c:v>4.9999999999943867</c:v>
                </c:pt>
                <c:pt idx="11">
                  <c:v>6.0000000000009379</c:v>
                </c:pt>
                <c:pt idx="12">
                  <c:v>6.0000000000009379</c:v>
                </c:pt>
                <c:pt idx="13">
                  <c:v>6.9999999999978968</c:v>
                </c:pt>
                <c:pt idx="14">
                  <c:v>6.9999999999978968</c:v>
                </c:pt>
                <c:pt idx="15">
                  <c:v>7.9999999999948557</c:v>
                </c:pt>
                <c:pt idx="16">
                  <c:v>7.9999999999948557</c:v>
                </c:pt>
                <c:pt idx="17">
                  <c:v>8.9999999999918145</c:v>
                </c:pt>
                <c:pt idx="18">
                  <c:v>8.9999999999918145</c:v>
                </c:pt>
                <c:pt idx="19">
                  <c:v>9.9999999999983658</c:v>
                </c:pt>
                <c:pt idx="20">
                  <c:v>9.9999999999983658</c:v>
                </c:pt>
                <c:pt idx="21">
                  <c:v>10.999999999995325</c:v>
                </c:pt>
                <c:pt idx="22">
                  <c:v>10.999999999995325</c:v>
                </c:pt>
                <c:pt idx="23">
                  <c:v>11.999999999992284</c:v>
                </c:pt>
                <c:pt idx="24">
                  <c:v>11.999999999992284</c:v>
                </c:pt>
                <c:pt idx="25">
                  <c:v>12.999999999998835</c:v>
                </c:pt>
                <c:pt idx="26">
                  <c:v>12.999999999998835</c:v>
                </c:pt>
                <c:pt idx="27">
                  <c:v>13.999999999995794</c:v>
                </c:pt>
                <c:pt idx="28">
                  <c:v>13.999999999995794</c:v>
                </c:pt>
                <c:pt idx="29">
                  <c:v>14.999999999992752</c:v>
                </c:pt>
                <c:pt idx="30">
                  <c:v>14.999999999992752</c:v>
                </c:pt>
                <c:pt idx="31">
                  <c:v>15.999999999989711</c:v>
                </c:pt>
                <c:pt idx="32">
                  <c:v>15.999999999989711</c:v>
                </c:pt>
                <c:pt idx="33">
                  <c:v>16.999999999996263</c:v>
                </c:pt>
                <c:pt idx="34">
                  <c:v>16.999999999996263</c:v>
                </c:pt>
                <c:pt idx="35">
                  <c:v>17.999999999993221</c:v>
                </c:pt>
                <c:pt idx="36">
                  <c:v>17.999999999993221</c:v>
                </c:pt>
                <c:pt idx="37">
                  <c:v>18.999999999999773</c:v>
                </c:pt>
                <c:pt idx="38">
                  <c:v>18.999999999999773</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87</c:v>
                </c:pt>
                <c:pt idx="56">
                  <c:v>27.999999999991587</c:v>
                </c:pt>
                <c:pt idx="57">
                  <c:v>28.999999999998138</c:v>
                </c:pt>
                <c:pt idx="58">
                  <c:v>28.999999999998138</c:v>
                </c:pt>
                <c:pt idx="59">
                  <c:v>29.999999999995097</c:v>
                </c:pt>
                <c:pt idx="60">
                  <c:v>29.999999999995097</c:v>
                </c:pt>
                <c:pt idx="61">
                  <c:v>30.999999999992056</c:v>
                </c:pt>
                <c:pt idx="62">
                  <c:v>30.999999999992056</c:v>
                </c:pt>
                <c:pt idx="63">
                  <c:v>31.999999999998607</c:v>
                </c:pt>
                <c:pt idx="64">
                  <c:v>31.999999999998607</c:v>
                </c:pt>
                <c:pt idx="65">
                  <c:v>32.999999999995566</c:v>
                </c:pt>
                <c:pt idx="66">
                  <c:v>32.999999999995566</c:v>
                </c:pt>
                <c:pt idx="67">
                  <c:v>33.999999999992525</c:v>
                </c:pt>
                <c:pt idx="68">
                  <c:v>33.999999999992525</c:v>
                </c:pt>
                <c:pt idx="69">
                  <c:v>34.999999999989484</c:v>
                </c:pt>
                <c:pt idx="70">
                  <c:v>34.999999999989484</c:v>
                </c:pt>
                <c:pt idx="71">
                  <c:v>35.999999999996035</c:v>
                </c:pt>
                <c:pt idx="72">
                  <c:v>35.999999999996035</c:v>
                </c:pt>
                <c:pt idx="73">
                  <c:v>36.999999999992994</c:v>
                </c:pt>
                <c:pt idx="74">
                  <c:v>36.999999999992994</c:v>
                </c:pt>
                <c:pt idx="75">
                  <c:v>37.999999999999545</c:v>
                </c:pt>
                <c:pt idx="76">
                  <c:v>37.999999999999545</c:v>
                </c:pt>
                <c:pt idx="77">
                  <c:v>38.999999999996504</c:v>
                </c:pt>
                <c:pt idx="78">
                  <c:v>38.999999999996504</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36</c:v>
                </c:pt>
                <c:pt idx="118">
                  <c:v>58.999999999993236</c:v>
                </c:pt>
                <c:pt idx="119">
                  <c:v>59.999999999990195</c:v>
                </c:pt>
                <c:pt idx="120">
                  <c:v>59.999999999990195</c:v>
                </c:pt>
                <c:pt idx="121">
                  <c:v>60.999999999996746</c:v>
                </c:pt>
                <c:pt idx="122">
                  <c:v>60.999999999996746</c:v>
                </c:pt>
                <c:pt idx="123">
                  <c:v>61.999999999993705</c:v>
                </c:pt>
                <c:pt idx="124">
                  <c:v>61.999999999993705</c:v>
                </c:pt>
                <c:pt idx="125">
                  <c:v>63.000000000000256</c:v>
                </c:pt>
                <c:pt idx="126">
                  <c:v>63.000000000000256</c:v>
                </c:pt>
                <c:pt idx="127">
                  <c:v>63.999999999997215</c:v>
                </c:pt>
                <c:pt idx="128">
                  <c:v>63.999999999997215</c:v>
                </c:pt>
                <c:pt idx="129">
                  <c:v>64.999999999994174</c:v>
                </c:pt>
                <c:pt idx="130">
                  <c:v>64.999999999994174</c:v>
                </c:pt>
                <c:pt idx="131">
                  <c:v>65.999999999991132</c:v>
                </c:pt>
                <c:pt idx="132">
                  <c:v>65.999999999991132</c:v>
                </c:pt>
                <c:pt idx="133">
                  <c:v>66.999999999997684</c:v>
                </c:pt>
                <c:pt idx="134">
                  <c:v>66.999999999997684</c:v>
                </c:pt>
                <c:pt idx="135">
                  <c:v>67.999999999994643</c:v>
                </c:pt>
                <c:pt idx="136">
                  <c:v>67.999999999994643</c:v>
                </c:pt>
                <c:pt idx="137">
                  <c:v>69.000000000001194</c:v>
                </c:pt>
                <c:pt idx="138">
                  <c:v>69.000000000001194</c:v>
                </c:pt>
                <c:pt idx="139">
                  <c:v>69.999999999998153</c:v>
                </c:pt>
                <c:pt idx="140">
                  <c:v>69.999999999998153</c:v>
                </c:pt>
                <c:pt idx="141">
                  <c:v>70.999999999995111</c:v>
                </c:pt>
                <c:pt idx="142">
                  <c:v>70.999999999995111</c:v>
                </c:pt>
                <c:pt idx="143">
                  <c:v>71.99999999999207</c:v>
                </c:pt>
                <c:pt idx="144">
                  <c:v>71.99999999999207</c:v>
                </c:pt>
                <c:pt idx="145">
                  <c:v>72.999999999989029</c:v>
                </c:pt>
                <c:pt idx="146">
                  <c:v>72.999999999989029</c:v>
                </c:pt>
                <c:pt idx="147">
                  <c:v>73.99999999999558</c:v>
                </c:pt>
                <c:pt idx="148">
                  <c:v>73.99999999999558</c:v>
                </c:pt>
                <c:pt idx="149">
                  <c:v>74.999999999992539</c:v>
                </c:pt>
                <c:pt idx="150">
                  <c:v>74.999999999992539</c:v>
                </c:pt>
                <c:pt idx="151">
                  <c:v>75.999999999999091</c:v>
                </c:pt>
                <c:pt idx="152">
                  <c:v>75.999999999999091</c:v>
                </c:pt>
                <c:pt idx="153">
                  <c:v>76.999999999996049</c:v>
                </c:pt>
                <c:pt idx="154">
                  <c:v>76.999999999996049</c:v>
                </c:pt>
                <c:pt idx="155">
                  <c:v>77.999999999993008</c:v>
                </c:pt>
                <c:pt idx="156">
                  <c:v>77.999999999993008</c:v>
                </c:pt>
                <c:pt idx="157">
                  <c:v>78.999999999989967</c:v>
                </c:pt>
                <c:pt idx="158">
                  <c:v>78.999999999989967</c:v>
                </c:pt>
                <c:pt idx="159">
                  <c:v>79.999999999996518</c:v>
                </c:pt>
                <c:pt idx="160">
                  <c:v>79.999999999996518</c:v>
                </c:pt>
                <c:pt idx="161">
                  <c:v>80.999999999993477</c:v>
                </c:pt>
                <c:pt idx="162">
                  <c:v>80.999999999993477</c:v>
                </c:pt>
                <c:pt idx="163">
                  <c:v>82.000000000000028</c:v>
                </c:pt>
                <c:pt idx="164">
                  <c:v>82.000000000000028</c:v>
                </c:pt>
                <c:pt idx="165">
                  <c:v>82.999999999996987</c:v>
                </c:pt>
                <c:pt idx="166">
                  <c:v>82.999999999996987</c:v>
                </c:pt>
                <c:pt idx="167">
                  <c:v>83.999999999993946</c:v>
                </c:pt>
                <c:pt idx="168">
                  <c:v>83.999999999993946</c:v>
                </c:pt>
                <c:pt idx="169">
                  <c:v>84.999999999990905</c:v>
                </c:pt>
                <c:pt idx="170">
                  <c:v>84.999999999990905</c:v>
                </c:pt>
                <c:pt idx="171">
                  <c:v>85.999999999997456</c:v>
                </c:pt>
                <c:pt idx="172">
                  <c:v>85.999999999997456</c:v>
                </c:pt>
                <c:pt idx="173">
                  <c:v>86.999999999994415</c:v>
                </c:pt>
                <c:pt idx="174">
                  <c:v>86.999999999994415</c:v>
                </c:pt>
                <c:pt idx="175">
                  <c:v>88.000000000000966</c:v>
                </c:pt>
                <c:pt idx="176">
                  <c:v>88.000000000000966</c:v>
                </c:pt>
                <c:pt idx="177">
                  <c:v>88.999999999997925</c:v>
                </c:pt>
                <c:pt idx="178">
                  <c:v>88.999999999997925</c:v>
                </c:pt>
                <c:pt idx="179">
                  <c:v>89.999999999994884</c:v>
                </c:pt>
                <c:pt idx="180">
                  <c:v>89.999999999994884</c:v>
                </c:pt>
                <c:pt idx="181">
                  <c:v>90.999999999991843</c:v>
                </c:pt>
                <c:pt idx="182">
                  <c:v>90.999999999991843</c:v>
                </c:pt>
                <c:pt idx="183">
                  <c:v>91.999999999988802</c:v>
                </c:pt>
                <c:pt idx="184">
                  <c:v>91.999999999988802</c:v>
                </c:pt>
                <c:pt idx="185">
                  <c:v>92.999999999995353</c:v>
                </c:pt>
                <c:pt idx="186">
                  <c:v>92.999999999995353</c:v>
                </c:pt>
                <c:pt idx="187">
                  <c:v>93.999999999992312</c:v>
                </c:pt>
                <c:pt idx="188">
                  <c:v>93.999999999992312</c:v>
                </c:pt>
                <c:pt idx="189">
                  <c:v>94.999999999998863</c:v>
                </c:pt>
                <c:pt idx="190">
                  <c:v>94.999999999998863</c:v>
                </c:pt>
                <c:pt idx="191">
                  <c:v>95.999999999995822</c:v>
                </c:pt>
                <c:pt idx="192">
                  <c:v>95.999999999995822</c:v>
                </c:pt>
                <c:pt idx="193">
                  <c:v>96.999999999992781</c:v>
                </c:pt>
                <c:pt idx="194">
                  <c:v>96.999999999992781</c:v>
                </c:pt>
                <c:pt idx="195">
                  <c:v>97.99999999998974</c:v>
                </c:pt>
                <c:pt idx="196">
                  <c:v>97.99999999998974</c:v>
                </c:pt>
                <c:pt idx="197">
                  <c:v>98.999999999996291</c:v>
                </c:pt>
                <c:pt idx="198">
                  <c:v>98.999999999996291</c:v>
                </c:pt>
                <c:pt idx="199">
                  <c:v>99.99999999999325</c:v>
                </c:pt>
                <c:pt idx="200">
                  <c:v>99.99999999999325</c:v>
                </c:pt>
                <c:pt idx="201">
                  <c:v>100.9999999999998</c:v>
                </c:pt>
                <c:pt idx="202">
                  <c:v>100.9999999999998</c:v>
                </c:pt>
                <c:pt idx="203">
                  <c:v>101.99999999999676</c:v>
                </c:pt>
                <c:pt idx="204">
                  <c:v>101.99999999999676</c:v>
                </c:pt>
                <c:pt idx="205">
                  <c:v>102.99999999999372</c:v>
                </c:pt>
                <c:pt idx="206">
                  <c:v>102.99999999999372</c:v>
                </c:pt>
                <c:pt idx="207">
                  <c:v>103.99999999999068</c:v>
                </c:pt>
                <c:pt idx="208">
                  <c:v>103.99999999999068</c:v>
                </c:pt>
                <c:pt idx="209">
                  <c:v>104.99999999999723</c:v>
                </c:pt>
                <c:pt idx="210">
                  <c:v>104.99999999999723</c:v>
                </c:pt>
                <c:pt idx="211">
                  <c:v>105.99999999999419</c:v>
                </c:pt>
                <c:pt idx="212">
                  <c:v>105.99999999999419</c:v>
                </c:pt>
                <c:pt idx="213">
                  <c:v>107.00000000000074</c:v>
                </c:pt>
                <c:pt idx="214">
                  <c:v>107.00000000000074</c:v>
                </c:pt>
                <c:pt idx="215">
                  <c:v>107.9999999999977</c:v>
                </c:pt>
                <c:pt idx="216">
                  <c:v>107.9999999999977</c:v>
                </c:pt>
                <c:pt idx="217">
                  <c:v>108.99999999999466</c:v>
                </c:pt>
                <c:pt idx="218">
                  <c:v>108.99999999999466</c:v>
                </c:pt>
                <c:pt idx="219">
                  <c:v>109.99999999999162</c:v>
                </c:pt>
                <c:pt idx="220">
                  <c:v>109.99999999999162</c:v>
                </c:pt>
                <c:pt idx="221">
                  <c:v>110.99999999999817</c:v>
                </c:pt>
                <c:pt idx="222">
                  <c:v>110.99999999999817</c:v>
                </c:pt>
                <c:pt idx="223">
                  <c:v>111.99999999999513</c:v>
                </c:pt>
                <c:pt idx="224">
                  <c:v>111.99999999999513</c:v>
                </c:pt>
                <c:pt idx="225">
                  <c:v>112.99999999999208</c:v>
                </c:pt>
                <c:pt idx="226">
                  <c:v>112.99999999999208</c:v>
                </c:pt>
                <c:pt idx="227">
                  <c:v>113.99999999999864</c:v>
                </c:pt>
                <c:pt idx="228">
                  <c:v>113.99999999999864</c:v>
                </c:pt>
                <c:pt idx="229">
                  <c:v>114.99999999999559</c:v>
                </c:pt>
                <c:pt idx="230">
                  <c:v>114.99999999999559</c:v>
                </c:pt>
                <c:pt idx="231">
                  <c:v>115.99999999999255</c:v>
                </c:pt>
                <c:pt idx="232">
                  <c:v>115.99999999999255</c:v>
                </c:pt>
                <c:pt idx="233">
                  <c:v>116.99999999998951</c:v>
                </c:pt>
                <c:pt idx="234">
                  <c:v>116.99999999998951</c:v>
                </c:pt>
                <c:pt idx="235">
                  <c:v>117.99999999999606</c:v>
                </c:pt>
                <c:pt idx="236">
                  <c:v>117.99999999999606</c:v>
                </c:pt>
                <c:pt idx="237">
                  <c:v>118.99999999999302</c:v>
                </c:pt>
                <c:pt idx="238">
                  <c:v>118.99999999999302</c:v>
                </c:pt>
                <c:pt idx="239">
                  <c:v>119.99999999999957</c:v>
                </c:pt>
                <c:pt idx="240">
                  <c:v>119.99999999999957</c:v>
                </c:pt>
                <c:pt idx="241">
                  <c:v>120.99999999999653</c:v>
                </c:pt>
                <c:pt idx="242">
                  <c:v>120.99999999999653</c:v>
                </c:pt>
                <c:pt idx="243">
                  <c:v>121.99999999999349</c:v>
                </c:pt>
                <c:pt idx="244">
                  <c:v>121.99999999999349</c:v>
                </c:pt>
                <c:pt idx="245">
                  <c:v>122.99999999999045</c:v>
                </c:pt>
                <c:pt idx="246">
                  <c:v>122.99999999999045</c:v>
                </c:pt>
                <c:pt idx="247">
                  <c:v>123.999999999997</c:v>
                </c:pt>
                <c:pt idx="248">
                  <c:v>123.999999999997</c:v>
                </c:pt>
                <c:pt idx="249">
                  <c:v>124.99999999999396</c:v>
                </c:pt>
                <c:pt idx="250">
                  <c:v>124.99999999999396</c:v>
                </c:pt>
                <c:pt idx="251">
                  <c:v>126.00000000000051</c:v>
                </c:pt>
                <c:pt idx="252">
                  <c:v>126.00000000000051</c:v>
                </c:pt>
                <c:pt idx="253">
                  <c:v>126.99999999999747</c:v>
                </c:pt>
                <c:pt idx="254">
                  <c:v>126.99999999999747</c:v>
                </c:pt>
                <c:pt idx="255">
                  <c:v>127.99999999999443</c:v>
                </c:pt>
                <c:pt idx="256">
                  <c:v>127.99999999999443</c:v>
                </c:pt>
                <c:pt idx="257">
                  <c:v>128.99999999999139</c:v>
                </c:pt>
                <c:pt idx="258">
                  <c:v>128.99999999999139</c:v>
                </c:pt>
                <c:pt idx="259">
                  <c:v>129.99999999999795</c:v>
                </c:pt>
                <c:pt idx="260">
                  <c:v>129.99999999999795</c:v>
                </c:pt>
                <c:pt idx="261">
                  <c:v>130.99999999999488</c:v>
                </c:pt>
                <c:pt idx="262">
                  <c:v>130.99999999999488</c:v>
                </c:pt>
                <c:pt idx="263">
                  <c:v>132.00000000000145</c:v>
                </c:pt>
                <c:pt idx="264">
                  <c:v>132.00000000000145</c:v>
                </c:pt>
                <c:pt idx="265">
                  <c:v>132.99999999999841</c:v>
                </c:pt>
                <c:pt idx="266">
                  <c:v>132.99999999999841</c:v>
                </c:pt>
                <c:pt idx="267">
                  <c:v>133.99999999999537</c:v>
                </c:pt>
                <c:pt idx="268">
                  <c:v>133.99999999999537</c:v>
                </c:pt>
                <c:pt idx="269">
                  <c:v>134.99999999999233</c:v>
                </c:pt>
                <c:pt idx="270">
                  <c:v>134.99999999999233</c:v>
                </c:pt>
                <c:pt idx="271">
                  <c:v>135.99999999998929</c:v>
                </c:pt>
                <c:pt idx="272">
                  <c:v>135.99999999998929</c:v>
                </c:pt>
                <c:pt idx="273">
                  <c:v>136.99999999999585</c:v>
                </c:pt>
                <c:pt idx="274">
                  <c:v>136.99999999999585</c:v>
                </c:pt>
                <c:pt idx="275">
                  <c:v>137.99999999999278</c:v>
                </c:pt>
                <c:pt idx="276">
                  <c:v>137.99999999999278</c:v>
                </c:pt>
                <c:pt idx="277">
                  <c:v>138.99999999999935</c:v>
                </c:pt>
                <c:pt idx="278">
                  <c:v>138.99999999999935</c:v>
                </c:pt>
                <c:pt idx="279">
                  <c:v>139.99999999999631</c:v>
                </c:pt>
                <c:pt idx="280">
                  <c:v>139.99999999999631</c:v>
                </c:pt>
                <c:pt idx="281">
                  <c:v>140.99999999999326</c:v>
                </c:pt>
                <c:pt idx="282">
                  <c:v>140.99999999999326</c:v>
                </c:pt>
                <c:pt idx="283">
                  <c:v>141.99999999999022</c:v>
                </c:pt>
                <c:pt idx="284">
                  <c:v>141.99999999999022</c:v>
                </c:pt>
                <c:pt idx="285">
                  <c:v>142.99999999999676</c:v>
                </c:pt>
                <c:pt idx="286">
                  <c:v>142.99999999999676</c:v>
                </c:pt>
                <c:pt idx="287">
                  <c:v>143.99999999999375</c:v>
                </c:pt>
                <c:pt idx="288">
                  <c:v>143.99999999999375</c:v>
                </c:pt>
                <c:pt idx="289">
                  <c:v>145.00000000000028</c:v>
                </c:pt>
                <c:pt idx="290">
                  <c:v>145.00000000000028</c:v>
                </c:pt>
                <c:pt idx="291">
                  <c:v>145.99999999999724</c:v>
                </c:pt>
                <c:pt idx="292">
                  <c:v>145.99999999999724</c:v>
                </c:pt>
                <c:pt idx="293">
                  <c:v>146.9999999999942</c:v>
                </c:pt>
                <c:pt idx="294">
                  <c:v>146.9999999999942</c:v>
                </c:pt>
                <c:pt idx="295">
                  <c:v>147.99999999999116</c:v>
                </c:pt>
                <c:pt idx="296">
                  <c:v>147.99999999999116</c:v>
                </c:pt>
                <c:pt idx="297">
                  <c:v>148.99999999999773</c:v>
                </c:pt>
                <c:pt idx="298">
                  <c:v>148.99999999999773</c:v>
                </c:pt>
                <c:pt idx="299">
                  <c:v>149.99999999999466</c:v>
                </c:pt>
                <c:pt idx="300">
                  <c:v>149.99999999999466</c:v>
                </c:pt>
                <c:pt idx="301">
                  <c:v>151.00000000000122</c:v>
                </c:pt>
                <c:pt idx="302">
                  <c:v>151.00000000000122</c:v>
                </c:pt>
                <c:pt idx="303">
                  <c:v>151.99999999999818</c:v>
                </c:pt>
                <c:pt idx="304">
                  <c:v>151.99999999999818</c:v>
                </c:pt>
                <c:pt idx="305">
                  <c:v>152.99999999999514</c:v>
                </c:pt>
                <c:pt idx="306">
                  <c:v>152.99999999999514</c:v>
                </c:pt>
                <c:pt idx="307">
                  <c:v>153.9999999999921</c:v>
                </c:pt>
                <c:pt idx="308">
                  <c:v>153.9999999999921</c:v>
                </c:pt>
                <c:pt idx="309">
                  <c:v>154.99999999998906</c:v>
                </c:pt>
                <c:pt idx="310">
                  <c:v>154.99999999998906</c:v>
                </c:pt>
                <c:pt idx="311">
                  <c:v>155.99999999999562</c:v>
                </c:pt>
                <c:pt idx="312">
                  <c:v>155.99999999999562</c:v>
                </c:pt>
                <c:pt idx="313">
                  <c:v>156.99999999999255</c:v>
                </c:pt>
                <c:pt idx="314">
                  <c:v>156.99999999999255</c:v>
                </c:pt>
                <c:pt idx="315">
                  <c:v>157.99999999999912</c:v>
                </c:pt>
                <c:pt idx="316">
                  <c:v>157.99999999999912</c:v>
                </c:pt>
                <c:pt idx="317">
                  <c:v>158.99999999999608</c:v>
                </c:pt>
                <c:pt idx="318">
                  <c:v>158.99999999999608</c:v>
                </c:pt>
                <c:pt idx="319">
                  <c:v>159.99999999999304</c:v>
                </c:pt>
                <c:pt idx="320">
                  <c:v>159.99999999999304</c:v>
                </c:pt>
                <c:pt idx="321">
                  <c:v>160.99999999999</c:v>
                </c:pt>
                <c:pt idx="322">
                  <c:v>160.99999999999</c:v>
                </c:pt>
                <c:pt idx="323">
                  <c:v>161.99999999999653</c:v>
                </c:pt>
                <c:pt idx="324">
                  <c:v>161.99999999999653</c:v>
                </c:pt>
                <c:pt idx="325">
                  <c:v>162.99999999999352</c:v>
                </c:pt>
                <c:pt idx="326">
                  <c:v>162.99999999999352</c:v>
                </c:pt>
                <c:pt idx="327">
                  <c:v>164.00000000000006</c:v>
                </c:pt>
                <c:pt idx="328">
                  <c:v>164.00000000000006</c:v>
                </c:pt>
                <c:pt idx="329">
                  <c:v>164.99999999999702</c:v>
                </c:pt>
                <c:pt idx="330">
                  <c:v>164.99999999999702</c:v>
                </c:pt>
                <c:pt idx="331">
                  <c:v>165.99999999999397</c:v>
                </c:pt>
                <c:pt idx="332">
                  <c:v>165.99999999999397</c:v>
                </c:pt>
                <c:pt idx="333">
                  <c:v>166.99999999999093</c:v>
                </c:pt>
                <c:pt idx="334">
                  <c:v>166.99999999999093</c:v>
                </c:pt>
                <c:pt idx="335">
                  <c:v>167.9999999999975</c:v>
                </c:pt>
                <c:pt idx="336">
                  <c:v>167.9999999999975</c:v>
                </c:pt>
                <c:pt idx="337">
                  <c:v>168.99999999999443</c:v>
                </c:pt>
                <c:pt idx="338">
                  <c:v>168.99999999999443</c:v>
                </c:pt>
                <c:pt idx="339">
                  <c:v>170.00000000000099</c:v>
                </c:pt>
                <c:pt idx="340">
                  <c:v>170.00000000000099</c:v>
                </c:pt>
                <c:pt idx="341">
                  <c:v>170.99999999999795</c:v>
                </c:pt>
                <c:pt idx="342">
                  <c:v>170.99999999999795</c:v>
                </c:pt>
                <c:pt idx="343">
                  <c:v>171.99999999999491</c:v>
                </c:pt>
                <c:pt idx="344">
                  <c:v>171.99999999999491</c:v>
                </c:pt>
                <c:pt idx="345">
                  <c:v>172.99999999999187</c:v>
                </c:pt>
                <c:pt idx="346">
                  <c:v>172.99999999999187</c:v>
                </c:pt>
                <c:pt idx="347">
                  <c:v>173.99999999999841</c:v>
                </c:pt>
                <c:pt idx="348">
                  <c:v>173.99999999999841</c:v>
                </c:pt>
                <c:pt idx="349">
                  <c:v>174.9999999999954</c:v>
                </c:pt>
                <c:pt idx="350">
                  <c:v>174.9999999999954</c:v>
                </c:pt>
                <c:pt idx="351">
                  <c:v>175.99999999999233</c:v>
                </c:pt>
                <c:pt idx="352">
                  <c:v>175.99999999999233</c:v>
                </c:pt>
                <c:pt idx="353">
                  <c:v>176.99999999999889</c:v>
                </c:pt>
                <c:pt idx="354">
                  <c:v>176.99999999999889</c:v>
                </c:pt>
                <c:pt idx="355">
                  <c:v>177.99999999999585</c:v>
                </c:pt>
                <c:pt idx="356">
                  <c:v>177.99999999999585</c:v>
                </c:pt>
                <c:pt idx="357">
                  <c:v>178.99999999999281</c:v>
                </c:pt>
                <c:pt idx="358">
                  <c:v>178.99999999999281</c:v>
                </c:pt>
                <c:pt idx="359">
                  <c:v>179.99999999998977</c:v>
                </c:pt>
                <c:pt idx="360">
                  <c:v>179.99999999998977</c:v>
                </c:pt>
                <c:pt idx="361">
                  <c:v>180.99999999999631</c:v>
                </c:pt>
                <c:pt idx="362">
                  <c:v>180.99999999999631</c:v>
                </c:pt>
                <c:pt idx="363">
                  <c:v>181.99999999999329</c:v>
                </c:pt>
                <c:pt idx="364">
                  <c:v>181.99999999999329</c:v>
                </c:pt>
                <c:pt idx="365">
                  <c:v>182.99999999999983</c:v>
                </c:pt>
                <c:pt idx="366">
                  <c:v>182.99999999999983</c:v>
                </c:pt>
                <c:pt idx="367">
                  <c:v>183.99999999999679</c:v>
                </c:pt>
                <c:pt idx="368">
                  <c:v>183.99999999999679</c:v>
                </c:pt>
                <c:pt idx="369">
                  <c:v>184.99999999999375</c:v>
                </c:pt>
                <c:pt idx="370">
                  <c:v>184.99999999999375</c:v>
                </c:pt>
                <c:pt idx="371">
                  <c:v>185.99999999999071</c:v>
                </c:pt>
                <c:pt idx="372">
                  <c:v>185.99999999999071</c:v>
                </c:pt>
                <c:pt idx="373">
                  <c:v>186.99999999999727</c:v>
                </c:pt>
                <c:pt idx="374">
                  <c:v>186.99999999999727</c:v>
                </c:pt>
                <c:pt idx="375">
                  <c:v>187.9999999999942</c:v>
                </c:pt>
                <c:pt idx="376">
                  <c:v>187.9999999999942</c:v>
                </c:pt>
                <c:pt idx="377">
                  <c:v>189.00000000000077</c:v>
                </c:pt>
                <c:pt idx="378">
                  <c:v>189.00000000000077</c:v>
                </c:pt>
                <c:pt idx="379">
                  <c:v>189.99999999999773</c:v>
                </c:pt>
                <c:pt idx="380">
                  <c:v>189.99999999999773</c:v>
                </c:pt>
                <c:pt idx="381">
                  <c:v>190.99999999999469</c:v>
                </c:pt>
                <c:pt idx="382">
                  <c:v>190.99999999999469</c:v>
                </c:pt>
                <c:pt idx="383">
                  <c:v>191.99999999999164</c:v>
                </c:pt>
                <c:pt idx="384">
                  <c:v>191.99999999999164</c:v>
                </c:pt>
                <c:pt idx="385">
                  <c:v>192.99999999999818</c:v>
                </c:pt>
                <c:pt idx="386">
                  <c:v>192.99999999999818</c:v>
                </c:pt>
                <c:pt idx="387">
                  <c:v>193.99999999999517</c:v>
                </c:pt>
                <c:pt idx="388">
                  <c:v>193.99999999999517</c:v>
                </c:pt>
                <c:pt idx="389">
                  <c:v>194.9999999999921</c:v>
                </c:pt>
                <c:pt idx="390">
                  <c:v>194.9999999999921</c:v>
                </c:pt>
                <c:pt idx="391">
                  <c:v>195.99999999999866</c:v>
                </c:pt>
                <c:pt idx="392">
                  <c:v>195.99999999999866</c:v>
                </c:pt>
                <c:pt idx="393">
                  <c:v>196.99999999999562</c:v>
                </c:pt>
                <c:pt idx="394">
                  <c:v>196.99999999999562</c:v>
                </c:pt>
                <c:pt idx="395">
                  <c:v>197.99999999999258</c:v>
                </c:pt>
                <c:pt idx="396">
                  <c:v>197.99999999999258</c:v>
                </c:pt>
                <c:pt idx="397">
                  <c:v>198.99999999998954</c:v>
                </c:pt>
                <c:pt idx="398">
                  <c:v>198.99999999998954</c:v>
                </c:pt>
                <c:pt idx="399">
                  <c:v>199.99999999999608</c:v>
                </c:pt>
                <c:pt idx="400">
                  <c:v>199.99999999999608</c:v>
                </c:pt>
                <c:pt idx="401">
                  <c:v>200.99999999999307</c:v>
                </c:pt>
                <c:pt idx="402">
                  <c:v>200.99999999999307</c:v>
                </c:pt>
                <c:pt idx="403">
                  <c:v>201.9999999999996</c:v>
                </c:pt>
                <c:pt idx="404">
                  <c:v>201.9999999999996</c:v>
                </c:pt>
                <c:pt idx="405">
                  <c:v>202.99999999999656</c:v>
                </c:pt>
                <c:pt idx="406">
                  <c:v>202.99999999999656</c:v>
                </c:pt>
                <c:pt idx="407">
                  <c:v>203.99999999999352</c:v>
                </c:pt>
                <c:pt idx="408">
                  <c:v>203.99999999999352</c:v>
                </c:pt>
                <c:pt idx="409">
                  <c:v>204.99999999999048</c:v>
                </c:pt>
                <c:pt idx="410">
                  <c:v>204.99999999999048</c:v>
                </c:pt>
                <c:pt idx="411">
                  <c:v>205.99999999999704</c:v>
                </c:pt>
                <c:pt idx="412">
                  <c:v>205.99999999999704</c:v>
                </c:pt>
                <c:pt idx="413">
                  <c:v>206.99999999999397</c:v>
                </c:pt>
                <c:pt idx="414">
                  <c:v>206.99999999999397</c:v>
                </c:pt>
                <c:pt idx="415">
                  <c:v>208.00000000000054</c:v>
                </c:pt>
                <c:pt idx="416">
                  <c:v>208.00000000000054</c:v>
                </c:pt>
                <c:pt idx="417">
                  <c:v>208.9999999999975</c:v>
                </c:pt>
                <c:pt idx="418">
                  <c:v>208.9999999999975</c:v>
                </c:pt>
                <c:pt idx="419">
                  <c:v>209.99999999999446</c:v>
                </c:pt>
                <c:pt idx="420">
                  <c:v>209.99999999999446</c:v>
                </c:pt>
                <c:pt idx="421">
                  <c:v>210.99999999999142</c:v>
                </c:pt>
                <c:pt idx="422">
                  <c:v>210.99999999999142</c:v>
                </c:pt>
                <c:pt idx="423">
                  <c:v>211.99999999999795</c:v>
                </c:pt>
                <c:pt idx="424">
                  <c:v>211.99999999999795</c:v>
                </c:pt>
                <c:pt idx="425">
                  <c:v>212.99999999999494</c:v>
                </c:pt>
                <c:pt idx="426">
                  <c:v>212.99999999999494</c:v>
                </c:pt>
                <c:pt idx="427">
                  <c:v>213.99999999999187</c:v>
                </c:pt>
                <c:pt idx="428">
                  <c:v>213.99999999999187</c:v>
                </c:pt>
                <c:pt idx="429">
                  <c:v>214.99999999999844</c:v>
                </c:pt>
                <c:pt idx="430">
                  <c:v>214.99999999999844</c:v>
                </c:pt>
                <c:pt idx="431">
                  <c:v>215.9999999999954</c:v>
                </c:pt>
                <c:pt idx="432">
                  <c:v>215.9999999999954</c:v>
                </c:pt>
                <c:pt idx="433">
                  <c:v>216.99999999999235</c:v>
                </c:pt>
                <c:pt idx="434">
                  <c:v>216.99999999999235</c:v>
                </c:pt>
                <c:pt idx="435">
                  <c:v>217.99999999998931</c:v>
                </c:pt>
                <c:pt idx="436">
                  <c:v>217.99999999998931</c:v>
                </c:pt>
                <c:pt idx="437">
                  <c:v>218.99999999999585</c:v>
                </c:pt>
                <c:pt idx="438">
                  <c:v>218.99999999999585</c:v>
                </c:pt>
                <c:pt idx="439">
                  <c:v>219.99999999999284</c:v>
                </c:pt>
                <c:pt idx="440">
                  <c:v>219.99999999999284</c:v>
                </c:pt>
                <c:pt idx="441">
                  <c:v>220.99999999999937</c:v>
                </c:pt>
                <c:pt idx="442">
                  <c:v>220.99999999999937</c:v>
                </c:pt>
                <c:pt idx="443">
                  <c:v>221.99999999999633</c:v>
                </c:pt>
                <c:pt idx="444">
                  <c:v>221.99999999999633</c:v>
                </c:pt>
                <c:pt idx="445">
                  <c:v>222.99999999999329</c:v>
                </c:pt>
                <c:pt idx="446">
                  <c:v>222.99999999999329</c:v>
                </c:pt>
                <c:pt idx="447">
                  <c:v>223.99999999999025</c:v>
                </c:pt>
                <c:pt idx="448">
                  <c:v>223.99999999999025</c:v>
                </c:pt>
                <c:pt idx="449">
                  <c:v>224.99999999999682</c:v>
                </c:pt>
                <c:pt idx="450">
                  <c:v>224.99999999999682</c:v>
                </c:pt>
                <c:pt idx="451">
                  <c:v>225.99999999999375</c:v>
                </c:pt>
                <c:pt idx="452">
                  <c:v>225.99999999999375</c:v>
                </c:pt>
                <c:pt idx="453">
                  <c:v>227.00000000000031</c:v>
                </c:pt>
                <c:pt idx="454">
                  <c:v>227.00000000000031</c:v>
                </c:pt>
                <c:pt idx="455">
                  <c:v>227.99999999999727</c:v>
                </c:pt>
                <c:pt idx="456">
                  <c:v>227.99999999999727</c:v>
                </c:pt>
                <c:pt idx="457">
                  <c:v>228.99999999999423</c:v>
                </c:pt>
                <c:pt idx="458">
                  <c:v>228.99999999999423</c:v>
                </c:pt>
                <c:pt idx="459">
                  <c:v>229.99999999999119</c:v>
                </c:pt>
                <c:pt idx="460">
                  <c:v>229.99999999999119</c:v>
                </c:pt>
                <c:pt idx="461">
                  <c:v>230.99999999999773</c:v>
                </c:pt>
                <c:pt idx="462">
                  <c:v>230.99999999999773</c:v>
                </c:pt>
                <c:pt idx="463">
                  <c:v>231.99999999999471</c:v>
                </c:pt>
                <c:pt idx="464">
                  <c:v>231.99999999999471</c:v>
                </c:pt>
                <c:pt idx="465">
                  <c:v>233.00000000000125</c:v>
                </c:pt>
                <c:pt idx="466">
                  <c:v>233.00000000000125</c:v>
                </c:pt>
                <c:pt idx="467">
                  <c:v>233.99999999999821</c:v>
                </c:pt>
                <c:pt idx="468">
                  <c:v>233.99999999999821</c:v>
                </c:pt>
                <c:pt idx="469">
                  <c:v>234.99999999999517</c:v>
                </c:pt>
                <c:pt idx="470">
                  <c:v>234.99999999999517</c:v>
                </c:pt>
                <c:pt idx="471">
                  <c:v>235.99999999999213</c:v>
                </c:pt>
                <c:pt idx="472">
                  <c:v>235.99999999999213</c:v>
                </c:pt>
                <c:pt idx="473">
                  <c:v>236.99999999998909</c:v>
                </c:pt>
                <c:pt idx="474">
                  <c:v>236.99999999998909</c:v>
                </c:pt>
                <c:pt idx="475">
                  <c:v>237.99999999999562</c:v>
                </c:pt>
                <c:pt idx="476">
                  <c:v>237.99999999999562</c:v>
                </c:pt>
                <c:pt idx="477">
                  <c:v>238.99999999999261</c:v>
                </c:pt>
                <c:pt idx="478">
                  <c:v>238.99999999999261</c:v>
                </c:pt>
                <c:pt idx="479">
                  <c:v>239.99999999999915</c:v>
                </c:pt>
                <c:pt idx="480">
                  <c:v>239.99999999999915</c:v>
                </c:pt>
                <c:pt idx="481">
                  <c:v>240.99999999999611</c:v>
                </c:pt>
                <c:pt idx="482">
                  <c:v>240.99999999999611</c:v>
                </c:pt>
                <c:pt idx="483">
                  <c:v>241.99999999999307</c:v>
                </c:pt>
                <c:pt idx="484">
                  <c:v>241.99999999999307</c:v>
                </c:pt>
                <c:pt idx="485">
                  <c:v>242.99999999999002</c:v>
                </c:pt>
                <c:pt idx="486">
                  <c:v>242.99999999999002</c:v>
                </c:pt>
                <c:pt idx="487">
                  <c:v>243.99999999999659</c:v>
                </c:pt>
                <c:pt idx="488">
                  <c:v>243.99999999999659</c:v>
                </c:pt>
                <c:pt idx="489">
                  <c:v>244.99999999999352</c:v>
                </c:pt>
                <c:pt idx="490">
                  <c:v>244.99999999999352</c:v>
                </c:pt>
                <c:pt idx="491">
                  <c:v>246.00000000000009</c:v>
                </c:pt>
                <c:pt idx="492">
                  <c:v>246.00000000000009</c:v>
                </c:pt>
                <c:pt idx="493">
                  <c:v>246.99999999999704</c:v>
                </c:pt>
                <c:pt idx="494">
                  <c:v>246.99999999999704</c:v>
                </c:pt>
                <c:pt idx="495">
                  <c:v>247.999999999994</c:v>
                </c:pt>
                <c:pt idx="496">
                  <c:v>247.999999999994</c:v>
                </c:pt>
                <c:pt idx="497">
                  <c:v>248.99999999999096</c:v>
                </c:pt>
                <c:pt idx="498">
                  <c:v>248.99999999999096</c:v>
                </c:pt>
                <c:pt idx="499">
                  <c:v>249.9999999999975</c:v>
                </c:pt>
                <c:pt idx="500">
                  <c:v>249.9999999999975</c:v>
                </c:pt>
                <c:pt idx="501">
                  <c:v>250.99999999999449</c:v>
                </c:pt>
                <c:pt idx="502">
                  <c:v>250.99999999999449</c:v>
                </c:pt>
                <c:pt idx="503">
                  <c:v>252.00000000000102</c:v>
                </c:pt>
                <c:pt idx="504">
                  <c:v>252.00000000000102</c:v>
                </c:pt>
                <c:pt idx="505">
                  <c:v>252.99999999999798</c:v>
                </c:pt>
                <c:pt idx="506">
                  <c:v>252.99999999999798</c:v>
                </c:pt>
                <c:pt idx="507">
                  <c:v>253.99999999999494</c:v>
                </c:pt>
                <c:pt idx="508">
                  <c:v>253.99999999999494</c:v>
                </c:pt>
                <c:pt idx="509">
                  <c:v>254.9999999999919</c:v>
                </c:pt>
                <c:pt idx="510">
                  <c:v>254.9999999999919</c:v>
                </c:pt>
                <c:pt idx="511">
                  <c:v>255.99999999998886</c:v>
                </c:pt>
                <c:pt idx="512">
                  <c:v>255.99999999998886</c:v>
                </c:pt>
                <c:pt idx="513">
                  <c:v>256.9999999999954</c:v>
                </c:pt>
                <c:pt idx="514">
                  <c:v>256.9999999999954</c:v>
                </c:pt>
                <c:pt idx="515">
                  <c:v>257.99999999999238</c:v>
                </c:pt>
                <c:pt idx="516">
                  <c:v>257.99999999999238</c:v>
                </c:pt>
                <c:pt idx="517">
                  <c:v>258.99999999999892</c:v>
                </c:pt>
                <c:pt idx="518">
                  <c:v>258.99999999999892</c:v>
                </c:pt>
                <c:pt idx="519">
                  <c:v>259.99999999999591</c:v>
                </c:pt>
                <c:pt idx="520">
                  <c:v>259.99999999999591</c:v>
                </c:pt>
                <c:pt idx="521">
                  <c:v>260.99999999999284</c:v>
                </c:pt>
                <c:pt idx="522">
                  <c:v>260.99999999999284</c:v>
                </c:pt>
                <c:pt idx="523">
                  <c:v>261.99999999998977</c:v>
                </c:pt>
                <c:pt idx="524">
                  <c:v>261.99999999998977</c:v>
                </c:pt>
                <c:pt idx="525">
                  <c:v>262.99999999999636</c:v>
                </c:pt>
                <c:pt idx="526">
                  <c:v>262.99999999999636</c:v>
                </c:pt>
                <c:pt idx="527">
                  <c:v>263.99999999999329</c:v>
                </c:pt>
                <c:pt idx="528">
                  <c:v>263.99999999999329</c:v>
                </c:pt>
                <c:pt idx="529">
                  <c:v>264.99999999999989</c:v>
                </c:pt>
                <c:pt idx="530">
                  <c:v>264.99999999999989</c:v>
                </c:pt>
                <c:pt idx="531">
                  <c:v>265.99999999999682</c:v>
                </c:pt>
                <c:pt idx="532">
                  <c:v>265.99999999999682</c:v>
                </c:pt>
                <c:pt idx="533">
                  <c:v>266.99999999999375</c:v>
                </c:pt>
                <c:pt idx="534">
                  <c:v>266.99999999999375</c:v>
                </c:pt>
                <c:pt idx="535">
                  <c:v>267.99999999999073</c:v>
                </c:pt>
                <c:pt idx="536">
                  <c:v>267.99999999999073</c:v>
                </c:pt>
                <c:pt idx="537">
                  <c:v>268.99999999999727</c:v>
                </c:pt>
                <c:pt idx="538">
                  <c:v>268.99999999999727</c:v>
                </c:pt>
                <c:pt idx="539">
                  <c:v>269.99999999999426</c:v>
                </c:pt>
                <c:pt idx="540">
                  <c:v>269.99999999999426</c:v>
                </c:pt>
                <c:pt idx="541">
                  <c:v>271.0000000000008</c:v>
                </c:pt>
                <c:pt idx="542">
                  <c:v>271.0000000000008</c:v>
                </c:pt>
                <c:pt idx="543">
                  <c:v>271.99999999999773</c:v>
                </c:pt>
                <c:pt idx="544">
                  <c:v>271.99999999999773</c:v>
                </c:pt>
                <c:pt idx="545">
                  <c:v>272.99999999999471</c:v>
                </c:pt>
                <c:pt idx="546">
                  <c:v>272.99999999999471</c:v>
                </c:pt>
                <c:pt idx="547">
                  <c:v>273.9999999999917</c:v>
                </c:pt>
                <c:pt idx="548">
                  <c:v>273.9999999999917</c:v>
                </c:pt>
                <c:pt idx="549">
                  <c:v>274.99999999998863</c:v>
                </c:pt>
                <c:pt idx="550">
                  <c:v>274.99999999998863</c:v>
                </c:pt>
                <c:pt idx="551">
                  <c:v>275.99999999999517</c:v>
                </c:pt>
                <c:pt idx="552">
                  <c:v>275.99999999999517</c:v>
                </c:pt>
                <c:pt idx="553">
                  <c:v>276.99999999999216</c:v>
                </c:pt>
                <c:pt idx="554">
                  <c:v>276.99999999999216</c:v>
                </c:pt>
                <c:pt idx="555">
                  <c:v>277.99999999999869</c:v>
                </c:pt>
                <c:pt idx="556">
                  <c:v>277.99999999999869</c:v>
                </c:pt>
                <c:pt idx="557">
                  <c:v>278.99999999999568</c:v>
                </c:pt>
                <c:pt idx="558">
                  <c:v>278.99999999999568</c:v>
                </c:pt>
                <c:pt idx="559">
                  <c:v>279.99999999999261</c:v>
                </c:pt>
                <c:pt idx="560">
                  <c:v>279.99999999999261</c:v>
                </c:pt>
                <c:pt idx="561">
                  <c:v>280.99999999998954</c:v>
                </c:pt>
                <c:pt idx="562">
                  <c:v>280.99999999998954</c:v>
                </c:pt>
                <c:pt idx="563">
                  <c:v>281.99999999999613</c:v>
                </c:pt>
                <c:pt idx="564">
                  <c:v>281.99999999999613</c:v>
                </c:pt>
                <c:pt idx="565">
                  <c:v>282.99999999999307</c:v>
                </c:pt>
                <c:pt idx="566">
                  <c:v>282.99999999999307</c:v>
                </c:pt>
                <c:pt idx="567">
                  <c:v>283.99999999999966</c:v>
                </c:pt>
                <c:pt idx="568">
                  <c:v>283.99999999999966</c:v>
                </c:pt>
                <c:pt idx="569">
                  <c:v>284.99999999999659</c:v>
                </c:pt>
                <c:pt idx="570">
                  <c:v>284.99999999999659</c:v>
                </c:pt>
                <c:pt idx="571">
                  <c:v>285.99999999999352</c:v>
                </c:pt>
                <c:pt idx="572">
                  <c:v>285.99999999999352</c:v>
                </c:pt>
                <c:pt idx="573">
                  <c:v>286.99999999999051</c:v>
                </c:pt>
                <c:pt idx="574">
                  <c:v>286.99999999999051</c:v>
                </c:pt>
                <c:pt idx="575">
                  <c:v>287.99999999999704</c:v>
                </c:pt>
                <c:pt idx="576">
                  <c:v>287.99999999999704</c:v>
                </c:pt>
                <c:pt idx="577">
                  <c:v>288.99999999999403</c:v>
                </c:pt>
                <c:pt idx="578">
                  <c:v>288.99999999999403</c:v>
                </c:pt>
                <c:pt idx="579">
                  <c:v>290.00000000000057</c:v>
                </c:pt>
                <c:pt idx="580">
                  <c:v>290.00000000000057</c:v>
                </c:pt>
                <c:pt idx="581">
                  <c:v>290.9999999999975</c:v>
                </c:pt>
                <c:pt idx="582">
                  <c:v>290.9999999999975</c:v>
                </c:pt>
                <c:pt idx="583">
                  <c:v>291.99999999999449</c:v>
                </c:pt>
                <c:pt idx="584">
                  <c:v>291.99999999999449</c:v>
                </c:pt>
                <c:pt idx="585">
                  <c:v>292.99999999999147</c:v>
                </c:pt>
                <c:pt idx="586">
                  <c:v>292.99999999999147</c:v>
                </c:pt>
                <c:pt idx="587">
                  <c:v>293.99999999999801</c:v>
                </c:pt>
                <c:pt idx="588">
                  <c:v>293.99999999999801</c:v>
                </c:pt>
                <c:pt idx="589">
                  <c:v>294.99999999999494</c:v>
                </c:pt>
                <c:pt idx="590">
                  <c:v>294.99999999999494</c:v>
                </c:pt>
                <c:pt idx="591">
                  <c:v>296.00000000000148</c:v>
                </c:pt>
                <c:pt idx="592">
                  <c:v>296.00000000000148</c:v>
                </c:pt>
                <c:pt idx="593">
                  <c:v>296.99999999999847</c:v>
                </c:pt>
                <c:pt idx="594">
                  <c:v>296.99999999999847</c:v>
                </c:pt>
                <c:pt idx="595">
                  <c:v>297.99999999999545</c:v>
                </c:pt>
                <c:pt idx="596">
                  <c:v>297.99999999999545</c:v>
                </c:pt>
                <c:pt idx="597">
                  <c:v>298.99999999999238</c:v>
                </c:pt>
                <c:pt idx="598">
                  <c:v>298.99999999999238</c:v>
                </c:pt>
                <c:pt idx="599">
                  <c:v>299.99999999998931</c:v>
                </c:pt>
                <c:pt idx="600">
                  <c:v>299.99999999998931</c:v>
                </c:pt>
                <c:pt idx="601">
                  <c:v>300.99999999999591</c:v>
                </c:pt>
                <c:pt idx="602">
                  <c:v>300.99999999999591</c:v>
                </c:pt>
                <c:pt idx="603">
                  <c:v>301.99999999999284</c:v>
                </c:pt>
                <c:pt idx="604">
                  <c:v>301.99999999999284</c:v>
                </c:pt>
                <c:pt idx="605">
                  <c:v>302.99999999999943</c:v>
                </c:pt>
                <c:pt idx="606">
                  <c:v>302.99999999999943</c:v>
                </c:pt>
                <c:pt idx="607">
                  <c:v>303.99999999999636</c:v>
                </c:pt>
                <c:pt idx="608">
                  <c:v>303.99999999999636</c:v>
                </c:pt>
                <c:pt idx="609">
                  <c:v>304.99999999999329</c:v>
                </c:pt>
                <c:pt idx="610">
                  <c:v>304.99999999999329</c:v>
                </c:pt>
                <c:pt idx="611">
                  <c:v>305.99999999999028</c:v>
                </c:pt>
                <c:pt idx="612">
                  <c:v>305.99999999999028</c:v>
                </c:pt>
                <c:pt idx="613">
                  <c:v>306.99999999999682</c:v>
                </c:pt>
                <c:pt idx="614">
                  <c:v>306.99999999999682</c:v>
                </c:pt>
                <c:pt idx="615">
                  <c:v>307.9999999999938</c:v>
                </c:pt>
                <c:pt idx="616">
                  <c:v>307.9999999999938</c:v>
                </c:pt>
                <c:pt idx="617">
                  <c:v>309.00000000000034</c:v>
                </c:pt>
                <c:pt idx="618">
                  <c:v>309.00000000000034</c:v>
                </c:pt>
                <c:pt idx="619">
                  <c:v>309.99999999999727</c:v>
                </c:pt>
                <c:pt idx="620">
                  <c:v>309.99999999999727</c:v>
                </c:pt>
                <c:pt idx="621">
                  <c:v>310.99999999999426</c:v>
                </c:pt>
                <c:pt idx="622">
                  <c:v>310.99999999999426</c:v>
                </c:pt>
                <c:pt idx="623">
                  <c:v>311.99999999999125</c:v>
                </c:pt>
                <c:pt idx="624">
                  <c:v>311.99999999999125</c:v>
                </c:pt>
                <c:pt idx="625">
                  <c:v>312.99999999999778</c:v>
                </c:pt>
                <c:pt idx="626">
                  <c:v>312.99999999999778</c:v>
                </c:pt>
                <c:pt idx="627">
                  <c:v>313.99999999999471</c:v>
                </c:pt>
                <c:pt idx="628">
                  <c:v>313.99999999999471</c:v>
                </c:pt>
                <c:pt idx="629">
                  <c:v>315.00000000000125</c:v>
                </c:pt>
                <c:pt idx="630">
                  <c:v>315.00000000000125</c:v>
                </c:pt>
                <c:pt idx="631">
                  <c:v>315.99999999999824</c:v>
                </c:pt>
                <c:pt idx="632">
                  <c:v>315.99999999999824</c:v>
                </c:pt>
                <c:pt idx="633">
                  <c:v>316.99999999999523</c:v>
                </c:pt>
                <c:pt idx="634">
                  <c:v>316.99999999999523</c:v>
                </c:pt>
                <c:pt idx="635">
                  <c:v>317.99999999999216</c:v>
                </c:pt>
                <c:pt idx="636">
                  <c:v>317.99999999999216</c:v>
                </c:pt>
                <c:pt idx="637">
                  <c:v>318.99999999998909</c:v>
                </c:pt>
                <c:pt idx="638">
                  <c:v>318.99999999998909</c:v>
                </c:pt>
                <c:pt idx="639">
                  <c:v>319.99999999999568</c:v>
                </c:pt>
                <c:pt idx="640">
                  <c:v>319.99999999999568</c:v>
                </c:pt>
                <c:pt idx="641">
                  <c:v>320.99999999999261</c:v>
                </c:pt>
                <c:pt idx="642">
                  <c:v>320.99999999999261</c:v>
                </c:pt>
                <c:pt idx="643">
                  <c:v>321.9999999999992</c:v>
                </c:pt>
                <c:pt idx="644">
                  <c:v>321.9999999999992</c:v>
                </c:pt>
                <c:pt idx="645">
                  <c:v>322.99999999999613</c:v>
                </c:pt>
                <c:pt idx="646">
                  <c:v>322.99999999999613</c:v>
                </c:pt>
                <c:pt idx="647">
                  <c:v>323.99999999999307</c:v>
                </c:pt>
                <c:pt idx="648">
                  <c:v>323.99999999999307</c:v>
                </c:pt>
                <c:pt idx="649">
                  <c:v>324.99999999999005</c:v>
                </c:pt>
                <c:pt idx="650">
                  <c:v>324.99999999999005</c:v>
                </c:pt>
                <c:pt idx="651">
                  <c:v>325.99999999999659</c:v>
                </c:pt>
                <c:pt idx="652">
                  <c:v>325.99999999999659</c:v>
                </c:pt>
                <c:pt idx="653">
                  <c:v>326.99999999999358</c:v>
                </c:pt>
                <c:pt idx="654">
                  <c:v>326.99999999999358</c:v>
                </c:pt>
                <c:pt idx="655">
                  <c:v>328.00000000000011</c:v>
                </c:pt>
                <c:pt idx="656">
                  <c:v>328.00000000000011</c:v>
                </c:pt>
                <c:pt idx="657">
                  <c:v>328.99999999999704</c:v>
                </c:pt>
                <c:pt idx="658">
                  <c:v>328.99999999999704</c:v>
                </c:pt>
                <c:pt idx="659">
                  <c:v>329.99999999999403</c:v>
                </c:pt>
                <c:pt idx="660">
                  <c:v>329.99999999999403</c:v>
                </c:pt>
                <c:pt idx="661">
                  <c:v>330.99999999999102</c:v>
                </c:pt>
                <c:pt idx="662">
                  <c:v>330.99999999999102</c:v>
                </c:pt>
                <c:pt idx="663">
                  <c:v>331.99999999999756</c:v>
                </c:pt>
                <c:pt idx="664">
                  <c:v>331.99999999999756</c:v>
                </c:pt>
                <c:pt idx="665">
                  <c:v>332.99999999999449</c:v>
                </c:pt>
                <c:pt idx="666">
                  <c:v>332.99999999999449</c:v>
                </c:pt>
                <c:pt idx="667">
                  <c:v>334.00000000000102</c:v>
                </c:pt>
                <c:pt idx="668">
                  <c:v>334.00000000000102</c:v>
                </c:pt>
                <c:pt idx="669">
                  <c:v>334.99999999999801</c:v>
                </c:pt>
                <c:pt idx="670">
                  <c:v>334.99999999999801</c:v>
                </c:pt>
                <c:pt idx="671">
                  <c:v>335.999999999995</c:v>
                </c:pt>
                <c:pt idx="672">
                  <c:v>335.999999999995</c:v>
                </c:pt>
                <c:pt idx="673">
                  <c:v>336.99999999999193</c:v>
                </c:pt>
                <c:pt idx="674">
                  <c:v>336.99999999999193</c:v>
                </c:pt>
                <c:pt idx="675">
                  <c:v>337.99999999998886</c:v>
                </c:pt>
                <c:pt idx="676">
                  <c:v>337.99999999998886</c:v>
                </c:pt>
                <c:pt idx="677">
                  <c:v>338.99999999999545</c:v>
                </c:pt>
                <c:pt idx="678">
                  <c:v>338.99999999999545</c:v>
                </c:pt>
                <c:pt idx="679">
                  <c:v>339.99999999999238</c:v>
                </c:pt>
                <c:pt idx="680">
                  <c:v>339.99999999999238</c:v>
                </c:pt>
                <c:pt idx="681">
                  <c:v>340.99999999999898</c:v>
                </c:pt>
                <c:pt idx="682">
                  <c:v>340.99999999999898</c:v>
                </c:pt>
                <c:pt idx="683">
                  <c:v>341.99999999999591</c:v>
                </c:pt>
                <c:pt idx="684">
                  <c:v>341.99999999999591</c:v>
                </c:pt>
                <c:pt idx="685">
                  <c:v>342.99999999999284</c:v>
                </c:pt>
                <c:pt idx="686">
                  <c:v>342.99999999999284</c:v>
                </c:pt>
                <c:pt idx="687">
                  <c:v>343.99999999998983</c:v>
                </c:pt>
                <c:pt idx="688">
                  <c:v>343.99999999998983</c:v>
                </c:pt>
                <c:pt idx="689">
                  <c:v>344.99999999999636</c:v>
                </c:pt>
                <c:pt idx="690">
                  <c:v>344.99999999999636</c:v>
                </c:pt>
                <c:pt idx="691">
                  <c:v>345.99999999999335</c:v>
                </c:pt>
                <c:pt idx="692">
                  <c:v>345.99999999999335</c:v>
                </c:pt>
                <c:pt idx="693">
                  <c:v>346.99999999999989</c:v>
                </c:pt>
                <c:pt idx="694">
                  <c:v>346.99999999999989</c:v>
                </c:pt>
                <c:pt idx="695">
                  <c:v>347.99999999999682</c:v>
                </c:pt>
                <c:pt idx="696">
                  <c:v>347.99999999999682</c:v>
                </c:pt>
                <c:pt idx="697">
                  <c:v>348.9999999999938</c:v>
                </c:pt>
                <c:pt idx="698">
                  <c:v>348.9999999999938</c:v>
                </c:pt>
                <c:pt idx="699">
                  <c:v>349.99999999999079</c:v>
                </c:pt>
                <c:pt idx="700">
                  <c:v>349.99999999999079</c:v>
                </c:pt>
                <c:pt idx="701">
                  <c:v>350.99999999999733</c:v>
                </c:pt>
                <c:pt idx="702">
                  <c:v>350.99999999999733</c:v>
                </c:pt>
                <c:pt idx="703">
                  <c:v>351.99999999999426</c:v>
                </c:pt>
                <c:pt idx="704">
                  <c:v>351.99999999999426</c:v>
                </c:pt>
                <c:pt idx="705">
                  <c:v>353.0000000000008</c:v>
                </c:pt>
                <c:pt idx="706">
                  <c:v>353.0000000000008</c:v>
                </c:pt>
                <c:pt idx="707">
                  <c:v>353.99999999999778</c:v>
                </c:pt>
                <c:pt idx="708">
                  <c:v>353.99999999999778</c:v>
                </c:pt>
                <c:pt idx="709">
                  <c:v>354.99999999999477</c:v>
                </c:pt>
                <c:pt idx="710">
                  <c:v>354.99999999999477</c:v>
                </c:pt>
                <c:pt idx="711">
                  <c:v>355.9999999999917</c:v>
                </c:pt>
                <c:pt idx="712">
                  <c:v>355.9999999999917</c:v>
                </c:pt>
                <c:pt idx="713">
                  <c:v>356.99999999999824</c:v>
                </c:pt>
                <c:pt idx="714">
                  <c:v>356.99999999999824</c:v>
                </c:pt>
                <c:pt idx="715">
                  <c:v>357.99999999999523</c:v>
                </c:pt>
                <c:pt idx="716">
                  <c:v>357.99999999999523</c:v>
                </c:pt>
                <c:pt idx="717">
                  <c:v>358.99999999999216</c:v>
                </c:pt>
                <c:pt idx="718">
                  <c:v>358.99999999999216</c:v>
                </c:pt>
                <c:pt idx="719">
                  <c:v>359.99999999999875</c:v>
                </c:pt>
                <c:pt idx="720">
                  <c:v>359.99999999999875</c:v>
                </c:pt>
                <c:pt idx="721">
                  <c:v>360.99999999999568</c:v>
                </c:pt>
                <c:pt idx="722">
                  <c:v>360.99999999999568</c:v>
                </c:pt>
                <c:pt idx="723">
                  <c:v>361.99999999999261</c:v>
                </c:pt>
                <c:pt idx="724">
                  <c:v>361.99999999999261</c:v>
                </c:pt>
                <c:pt idx="725">
                  <c:v>362.9999999999896</c:v>
                </c:pt>
                <c:pt idx="726">
                  <c:v>362.9999999999896</c:v>
                </c:pt>
                <c:pt idx="727">
                  <c:v>363.99999999999613</c:v>
                </c:pt>
                <c:pt idx="728">
                  <c:v>363.99999999999613</c:v>
                </c:pt>
                <c:pt idx="729">
                  <c:v>364.99999999999312</c:v>
                </c:pt>
                <c:pt idx="730">
                  <c:v>364.99999999999312</c:v>
                </c:pt>
                <c:pt idx="731">
                  <c:v>365.99999999999966</c:v>
                </c:pt>
                <c:pt idx="732">
                  <c:v>365.99999999999966</c:v>
                </c:pt>
                <c:pt idx="733">
                  <c:v>366.99999999999659</c:v>
                </c:pt>
                <c:pt idx="734">
                  <c:v>366.99999999999659</c:v>
                </c:pt>
                <c:pt idx="735">
                  <c:v>367.99999999999358</c:v>
                </c:pt>
                <c:pt idx="736">
                  <c:v>367.99999999999358</c:v>
                </c:pt>
                <c:pt idx="737">
                  <c:v>368.99999999999056</c:v>
                </c:pt>
                <c:pt idx="738">
                  <c:v>368.99999999999056</c:v>
                </c:pt>
                <c:pt idx="739">
                  <c:v>369.9999999999971</c:v>
                </c:pt>
                <c:pt idx="740">
                  <c:v>369.9999999999971</c:v>
                </c:pt>
                <c:pt idx="741">
                  <c:v>370.99999999999403</c:v>
                </c:pt>
                <c:pt idx="742">
                  <c:v>370.99999999999403</c:v>
                </c:pt>
                <c:pt idx="743">
                  <c:v>372.00000000000057</c:v>
                </c:pt>
                <c:pt idx="744">
                  <c:v>372.00000000000057</c:v>
                </c:pt>
                <c:pt idx="745">
                  <c:v>372.99999999999756</c:v>
                </c:pt>
                <c:pt idx="746">
                  <c:v>372.99999999999756</c:v>
                </c:pt>
                <c:pt idx="747">
                  <c:v>373.99999999999454</c:v>
                </c:pt>
                <c:pt idx="748">
                  <c:v>373.99999999999454</c:v>
                </c:pt>
                <c:pt idx="749">
                  <c:v>374.99999999999147</c:v>
                </c:pt>
                <c:pt idx="750">
                  <c:v>374.99999999999147</c:v>
                </c:pt>
                <c:pt idx="751">
                  <c:v>375.99999999999801</c:v>
                </c:pt>
                <c:pt idx="752">
                  <c:v>375.99999999999801</c:v>
                </c:pt>
                <c:pt idx="753">
                  <c:v>376.999999999995</c:v>
                </c:pt>
                <c:pt idx="754">
                  <c:v>376.999999999995</c:v>
                </c:pt>
                <c:pt idx="755">
                  <c:v>377.99999999999193</c:v>
                </c:pt>
                <c:pt idx="756">
                  <c:v>377.99999999999193</c:v>
                </c:pt>
                <c:pt idx="757">
                  <c:v>378.99999999999852</c:v>
                </c:pt>
                <c:pt idx="758">
                  <c:v>378.99999999999852</c:v>
                </c:pt>
                <c:pt idx="759">
                  <c:v>379.99999999999545</c:v>
                </c:pt>
                <c:pt idx="760">
                  <c:v>379.99999999999545</c:v>
                </c:pt>
                <c:pt idx="761">
                  <c:v>380.99999999999238</c:v>
                </c:pt>
                <c:pt idx="762">
                  <c:v>380.99999999999238</c:v>
                </c:pt>
                <c:pt idx="763">
                  <c:v>381.99999999998937</c:v>
                </c:pt>
                <c:pt idx="764">
                  <c:v>381.99999999998937</c:v>
                </c:pt>
                <c:pt idx="765">
                  <c:v>382.99999999999591</c:v>
                </c:pt>
                <c:pt idx="766">
                  <c:v>382.99999999999591</c:v>
                </c:pt>
                <c:pt idx="767">
                  <c:v>383.99999999999289</c:v>
                </c:pt>
                <c:pt idx="768">
                  <c:v>383.99999999999289</c:v>
                </c:pt>
                <c:pt idx="769">
                  <c:v>384.99999999999943</c:v>
                </c:pt>
                <c:pt idx="770">
                  <c:v>384.99999999999943</c:v>
                </c:pt>
                <c:pt idx="771">
                  <c:v>385.99999999999636</c:v>
                </c:pt>
                <c:pt idx="772">
                  <c:v>385.99999999999636</c:v>
                </c:pt>
                <c:pt idx="773">
                  <c:v>386.99999999999335</c:v>
                </c:pt>
                <c:pt idx="774">
                  <c:v>386.99999999999335</c:v>
                </c:pt>
                <c:pt idx="775">
                  <c:v>387.99999999999034</c:v>
                </c:pt>
                <c:pt idx="776">
                  <c:v>387.99999999999034</c:v>
                </c:pt>
                <c:pt idx="777">
                  <c:v>388.99999999999687</c:v>
                </c:pt>
                <c:pt idx="778">
                  <c:v>388.99999999999687</c:v>
                </c:pt>
                <c:pt idx="779">
                  <c:v>389.9999999999938</c:v>
                </c:pt>
                <c:pt idx="780">
                  <c:v>389.9999999999938</c:v>
                </c:pt>
                <c:pt idx="781">
                  <c:v>391.00000000000034</c:v>
                </c:pt>
                <c:pt idx="782">
                  <c:v>391.00000000000034</c:v>
                </c:pt>
                <c:pt idx="783">
                  <c:v>391.99999999999733</c:v>
                </c:pt>
                <c:pt idx="784">
                  <c:v>391.99999999999733</c:v>
                </c:pt>
                <c:pt idx="785">
                  <c:v>392.99999999999432</c:v>
                </c:pt>
                <c:pt idx="786">
                  <c:v>392.99999999999432</c:v>
                </c:pt>
                <c:pt idx="787">
                  <c:v>393.99999999999125</c:v>
                </c:pt>
                <c:pt idx="788">
                  <c:v>393.99999999999125</c:v>
                </c:pt>
                <c:pt idx="789">
                  <c:v>394.99999999999778</c:v>
                </c:pt>
                <c:pt idx="790">
                  <c:v>394.99999999999778</c:v>
                </c:pt>
                <c:pt idx="791">
                  <c:v>395.99999999999477</c:v>
                </c:pt>
                <c:pt idx="792">
                  <c:v>395.99999999999477</c:v>
                </c:pt>
                <c:pt idx="793">
                  <c:v>397.00000000000131</c:v>
                </c:pt>
                <c:pt idx="794">
                  <c:v>397.00000000000131</c:v>
                </c:pt>
                <c:pt idx="795">
                  <c:v>397.99999999999829</c:v>
                </c:pt>
                <c:pt idx="796">
                  <c:v>397.99999999999829</c:v>
                </c:pt>
                <c:pt idx="797">
                  <c:v>398.99999999999523</c:v>
                </c:pt>
                <c:pt idx="798">
                  <c:v>398.99999999999523</c:v>
                </c:pt>
                <c:pt idx="799">
                  <c:v>399.99999999999216</c:v>
                </c:pt>
                <c:pt idx="800">
                  <c:v>399.99999999999216</c:v>
                </c:pt>
                <c:pt idx="801">
                  <c:v>400.99999999998914</c:v>
                </c:pt>
                <c:pt idx="802">
                  <c:v>400.99999999998914</c:v>
                </c:pt>
                <c:pt idx="803">
                  <c:v>401.99999999999568</c:v>
                </c:pt>
                <c:pt idx="804">
                  <c:v>401.99999999999568</c:v>
                </c:pt>
                <c:pt idx="805">
                  <c:v>402.99999999999267</c:v>
                </c:pt>
                <c:pt idx="806">
                  <c:v>402.99999999999267</c:v>
                </c:pt>
                <c:pt idx="807">
                  <c:v>403.9999999999992</c:v>
                </c:pt>
                <c:pt idx="808">
                  <c:v>403.9999999999992</c:v>
                </c:pt>
                <c:pt idx="809">
                  <c:v>404.99999999999613</c:v>
                </c:pt>
                <c:pt idx="810">
                  <c:v>404.99999999999613</c:v>
                </c:pt>
                <c:pt idx="811">
                  <c:v>405.99999999999312</c:v>
                </c:pt>
                <c:pt idx="812">
                  <c:v>405.99999999999312</c:v>
                </c:pt>
                <c:pt idx="813">
                  <c:v>406.99999999999011</c:v>
                </c:pt>
                <c:pt idx="814">
                  <c:v>406.99999999999011</c:v>
                </c:pt>
                <c:pt idx="815">
                  <c:v>407.99999999999665</c:v>
                </c:pt>
                <c:pt idx="816">
                  <c:v>407.99999999999665</c:v>
                </c:pt>
                <c:pt idx="817">
                  <c:v>408.99999999999358</c:v>
                </c:pt>
                <c:pt idx="818">
                  <c:v>408.99999999999358</c:v>
                </c:pt>
                <c:pt idx="819">
                  <c:v>410.00000000000011</c:v>
                </c:pt>
                <c:pt idx="820">
                  <c:v>410.00000000000011</c:v>
                </c:pt>
                <c:pt idx="821">
                  <c:v>410.9999999999971</c:v>
                </c:pt>
                <c:pt idx="822">
                  <c:v>410.9999999999971</c:v>
                </c:pt>
                <c:pt idx="823">
                  <c:v>411.99999999999409</c:v>
                </c:pt>
                <c:pt idx="824">
                  <c:v>411.99999999999409</c:v>
                </c:pt>
                <c:pt idx="825">
                  <c:v>412.99999999999102</c:v>
                </c:pt>
                <c:pt idx="826">
                  <c:v>412.99999999999102</c:v>
                </c:pt>
                <c:pt idx="827">
                  <c:v>413.99999999999756</c:v>
                </c:pt>
                <c:pt idx="828">
                  <c:v>413.99999999999756</c:v>
                </c:pt>
                <c:pt idx="829">
                  <c:v>414.99999999999454</c:v>
                </c:pt>
                <c:pt idx="830">
                  <c:v>414.99999999999454</c:v>
                </c:pt>
                <c:pt idx="831">
                  <c:v>416.00000000000108</c:v>
                </c:pt>
                <c:pt idx="832">
                  <c:v>416.00000000000108</c:v>
                </c:pt>
                <c:pt idx="833">
                  <c:v>416.99999999999807</c:v>
                </c:pt>
                <c:pt idx="834">
                  <c:v>416.99999999999807</c:v>
                </c:pt>
                <c:pt idx="835">
                  <c:v>417.999999999995</c:v>
                </c:pt>
                <c:pt idx="836">
                  <c:v>417.999999999995</c:v>
                </c:pt>
                <c:pt idx="837">
                  <c:v>418.99999999999193</c:v>
                </c:pt>
                <c:pt idx="838">
                  <c:v>418.99999999999193</c:v>
                </c:pt>
                <c:pt idx="839">
                  <c:v>419.99999999998892</c:v>
                </c:pt>
                <c:pt idx="840">
                  <c:v>419.99999999998892</c:v>
                </c:pt>
                <c:pt idx="841">
                  <c:v>420.99999999999545</c:v>
                </c:pt>
                <c:pt idx="842">
                  <c:v>420.99999999999545</c:v>
                </c:pt>
                <c:pt idx="843">
                  <c:v>421.99999999999244</c:v>
                </c:pt>
                <c:pt idx="844">
                  <c:v>421.99999999999244</c:v>
                </c:pt>
                <c:pt idx="845">
                  <c:v>422.99999999999898</c:v>
                </c:pt>
                <c:pt idx="846">
                  <c:v>422.99999999999898</c:v>
                </c:pt>
                <c:pt idx="847">
                  <c:v>423.99999999999591</c:v>
                </c:pt>
                <c:pt idx="848">
                  <c:v>423.99999999999591</c:v>
                </c:pt>
                <c:pt idx="849">
                  <c:v>424.99999999999289</c:v>
                </c:pt>
                <c:pt idx="850">
                  <c:v>424.99999999999289</c:v>
                </c:pt>
                <c:pt idx="851">
                  <c:v>425.99999999998988</c:v>
                </c:pt>
                <c:pt idx="852">
                  <c:v>425.99999999998988</c:v>
                </c:pt>
                <c:pt idx="853">
                  <c:v>426.99999999999642</c:v>
                </c:pt>
                <c:pt idx="854">
                  <c:v>426.99999999999642</c:v>
                </c:pt>
                <c:pt idx="855">
                  <c:v>427.99999999999335</c:v>
                </c:pt>
                <c:pt idx="856">
                  <c:v>427.99999999999335</c:v>
                </c:pt>
                <c:pt idx="857">
                  <c:v>428.99999999999989</c:v>
                </c:pt>
                <c:pt idx="858">
                  <c:v>428.99999999999989</c:v>
                </c:pt>
                <c:pt idx="859">
                  <c:v>429.99999999999687</c:v>
                </c:pt>
                <c:pt idx="860">
                  <c:v>429.99999999999687</c:v>
                </c:pt>
                <c:pt idx="861">
                  <c:v>430.99999999999386</c:v>
                </c:pt>
                <c:pt idx="862">
                  <c:v>430.99999999999386</c:v>
                </c:pt>
                <c:pt idx="863">
                  <c:v>431.99999999999079</c:v>
                </c:pt>
                <c:pt idx="864">
                  <c:v>431.99999999999079</c:v>
                </c:pt>
                <c:pt idx="865">
                  <c:v>432.99999999999733</c:v>
                </c:pt>
                <c:pt idx="866">
                  <c:v>432.99999999999733</c:v>
                </c:pt>
                <c:pt idx="867">
                  <c:v>433.99999999999432</c:v>
                </c:pt>
                <c:pt idx="868">
                  <c:v>433.99999999999432</c:v>
                </c:pt>
                <c:pt idx="869">
                  <c:v>435.00000000000085</c:v>
                </c:pt>
                <c:pt idx="870">
                  <c:v>435.00000000000085</c:v>
                </c:pt>
                <c:pt idx="871">
                  <c:v>435.99999999999784</c:v>
                </c:pt>
                <c:pt idx="872">
                  <c:v>435.99999999999784</c:v>
                </c:pt>
                <c:pt idx="873">
                  <c:v>436.99999999999477</c:v>
                </c:pt>
                <c:pt idx="874">
                  <c:v>436.99999999999477</c:v>
                </c:pt>
                <c:pt idx="875">
                  <c:v>437.9999999999917</c:v>
                </c:pt>
                <c:pt idx="876">
                  <c:v>437.9999999999917</c:v>
                </c:pt>
                <c:pt idx="877">
                  <c:v>438.99999999998869</c:v>
                </c:pt>
                <c:pt idx="878">
                  <c:v>438.99999999998869</c:v>
                </c:pt>
                <c:pt idx="879">
                  <c:v>439.99999999999523</c:v>
                </c:pt>
                <c:pt idx="880">
                  <c:v>439.99999999999523</c:v>
                </c:pt>
                <c:pt idx="881">
                  <c:v>440.99999999999221</c:v>
                </c:pt>
                <c:pt idx="882">
                  <c:v>440.99999999999221</c:v>
                </c:pt>
                <c:pt idx="883">
                  <c:v>441.99999999999875</c:v>
                </c:pt>
                <c:pt idx="884">
                  <c:v>441.99999999999875</c:v>
                </c:pt>
                <c:pt idx="885">
                  <c:v>442.99999999999568</c:v>
                </c:pt>
                <c:pt idx="886">
                  <c:v>442.99999999999568</c:v>
                </c:pt>
                <c:pt idx="887">
                  <c:v>443.99999999999267</c:v>
                </c:pt>
                <c:pt idx="888">
                  <c:v>443.99999999999267</c:v>
                </c:pt>
                <c:pt idx="889">
                  <c:v>444.99999999998965</c:v>
                </c:pt>
                <c:pt idx="890">
                  <c:v>444.99999999998965</c:v>
                </c:pt>
                <c:pt idx="891">
                  <c:v>445.99999999999619</c:v>
                </c:pt>
                <c:pt idx="892">
                  <c:v>445.99999999999619</c:v>
                </c:pt>
                <c:pt idx="893">
                  <c:v>446.99999999999312</c:v>
                </c:pt>
                <c:pt idx="894">
                  <c:v>446.99999999999312</c:v>
                </c:pt>
                <c:pt idx="895">
                  <c:v>447.99999999999966</c:v>
                </c:pt>
                <c:pt idx="896">
                  <c:v>447.99999999999966</c:v>
                </c:pt>
                <c:pt idx="897">
                  <c:v>448.99999999999665</c:v>
                </c:pt>
                <c:pt idx="898">
                  <c:v>448.99999999999665</c:v>
                </c:pt>
                <c:pt idx="899">
                  <c:v>449.99999999999363</c:v>
                </c:pt>
                <c:pt idx="900">
                  <c:v>449.99999999999363</c:v>
                </c:pt>
                <c:pt idx="901">
                  <c:v>450.99999999999056</c:v>
                </c:pt>
                <c:pt idx="902">
                  <c:v>450.99999999999056</c:v>
                </c:pt>
                <c:pt idx="903">
                  <c:v>451.9999999999971</c:v>
                </c:pt>
                <c:pt idx="904">
                  <c:v>451.9999999999971</c:v>
                </c:pt>
                <c:pt idx="905">
                  <c:v>452.99999999999409</c:v>
                </c:pt>
                <c:pt idx="906">
                  <c:v>452.99999999999409</c:v>
                </c:pt>
                <c:pt idx="907">
                  <c:v>454.00000000000063</c:v>
                </c:pt>
                <c:pt idx="908">
                  <c:v>454.00000000000063</c:v>
                </c:pt>
                <c:pt idx="909">
                  <c:v>454.99999999999761</c:v>
                </c:pt>
                <c:pt idx="910">
                  <c:v>454.99999999999761</c:v>
                </c:pt>
                <c:pt idx="911">
                  <c:v>455.99999999999454</c:v>
                </c:pt>
                <c:pt idx="912">
                  <c:v>455.99999999999454</c:v>
                </c:pt>
                <c:pt idx="913">
                  <c:v>456.99999999999147</c:v>
                </c:pt>
                <c:pt idx="914">
                  <c:v>456.99999999999147</c:v>
                </c:pt>
                <c:pt idx="915">
                  <c:v>457.99999999999807</c:v>
                </c:pt>
                <c:pt idx="916">
                  <c:v>457.99999999999807</c:v>
                </c:pt>
                <c:pt idx="917">
                  <c:v>458.999999999995</c:v>
                </c:pt>
                <c:pt idx="918">
                  <c:v>458.999999999995</c:v>
                </c:pt>
                <c:pt idx="919">
                  <c:v>459.99999999999199</c:v>
                </c:pt>
                <c:pt idx="920">
                  <c:v>459.99999999999199</c:v>
                </c:pt>
                <c:pt idx="921">
                  <c:v>460.99999999999852</c:v>
                </c:pt>
                <c:pt idx="922">
                  <c:v>460.99999999999852</c:v>
                </c:pt>
                <c:pt idx="923">
                  <c:v>461.99999999999545</c:v>
                </c:pt>
                <c:pt idx="924">
                  <c:v>461.99999999999545</c:v>
                </c:pt>
                <c:pt idx="925">
                  <c:v>462.99999999999244</c:v>
                </c:pt>
                <c:pt idx="926">
                  <c:v>462.99999999999244</c:v>
                </c:pt>
                <c:pt idx="927">
                  <c:v>463.99999999998943</c:v>
                </c:pt>
                <c:pt idx="928">
                  <c:v>463.99999999998943</c:v>
                </c:pt>
                <c:pt idx="929">
                  <c:v>464.99999999999596</c:v>
                </c:pt>
                <c:pt idx="930">
                  <c:v>464.99999999999596</c:v>
                </c:pt>
                <c:pt idx="931">
                  <c:v>465.99999999999289</c:v>
                </c:pt>
                <c:pt idx="932">
                  <c:v>465.99999999999289</c:v>
                </c:pt>
                <c:pt idx="933">
                  <c:v>466.99999999999943</c:v>
                </c:pt>
                <c:pt idx="934">
                  <c:v>466.99999999999943</c:v>
                </c:pt>
                <c:pt idx="935">
                  <c:v>467.99999999999642</c:v>
                </c:pt>
                <c:pt idx="936">
                  <c:v>467.99999999999642</c:v>
                </c:pt>
                <c:pt idx="937">
                  <c:v>468.99999999999341</c:v>
                </c:pt>
                <c:pt idx="938">
                  <c:v>468.99999999999341</c:v>
                </c:pt>
                <c:pt idx="939">
                  <c:v>469.99999999999034</c:v>
                </c:pt>
                <c:pt idx="940">
                  <c:v>469.99999999999034</c:v>
                </c:pt>
                <c:pt idx="941">
                  <c:v>470.99999999999687</c:v>
                </c:pt>
                <c:pt idx="942">
                  <c:v>470.99999999999687</c:v>
                </c:pt>
                <c:pt idx="943">
                  <c:v>471.99999999999386</c:v>
                </c:pt>
                <c:pt idx="944">
                  <c:v>471.99999999999386</c:v>
                </c:pt>
                <c:pt idx="945">
                  <c:v>473.0000000000004</c:v>
                </c:pt>
                <c:pt idx="946">
                  <c:v>473.0000000000004</c:v>
                </c:pt>
                <c:pt idx="947">
                  <c:v>473.99999999999739</c:v>
                </c:pt>
                <c:pt idx="948">
                  <c:v>473.99999999999739</c:v>
                </c:pt>
                <c:pt idx="949">
                  <c:v>474.99999999999432</c:v>
                </c:pt>
                <c:pt idx="950">
                  <c:v>474.99999999999432</c:v>
                </c:pt>
                <c:pt idx="951">
                  <c:v>475.99999999999125</c:v>
                </c:pt>
                <c:pt idx="952">
                  <c:v>475.99999999999125</c:v>
                </c:pt>
                <c:pt idx="953">
                  <c:v>476.99999999999784</c:v>
                </c:pt>
                <c:pt idx="954">
                  <c:v>476.99999999999784</c:v>
                </c:pt>
                <c:pt idx="955">
                  <c:v>477.99999999999477</c:v>
                </c:pt>
                <c:pt idx="956">
                  <c:v>477.99999999999477</c:v>
                </c:pt>
                <c:pt idx="957">
                  <c:v>479.00000000000136</c:v>
                </c:pt>
                <c:pt idx="958">
                  <c:v>479.00000000000136</c:v>
                </c:pt>
                <c:pt idx="959">
                  <c:v>479.99999999999829</c:v>
                </c:pt>
                <c:pt idx="960">
                  <c:v>479.99999999999829</c:v>
                </c:pt>
                <c:pt idx="961">
                  <c:v>480.99999999999523</c:v>
                </c:pt>
                <c:pt idx="962">
                  <c:v>480.99999999999523</c:v>
                </c:pt>
                <c:pt idx="963">
                  <c:v>481.99999999999221</c:v>
                </c:pt>
                <c:pt idx="964">
                  <c:v>481.99999999999221</c:v>
                </c:pt>
                <c:pt idx="965">
                  <c:v>482.9999999999892</c:v>
                </c:pt>
                <c:pt idx="966">
                  <c:v>482.9999999999892</c:v>
                </c:pt>
                <c:pt idx="967">
                  <c:v>483.99999999999574</c:v>
                </c:pt>
                <c:pt idx="968">
                  <c:v>483.99999999999574</c:v>
                </c:pt>
                <c:pt idx="969">
                  <c:v>484.99999999999267</c:v>
                </c:pt>
                <c:pt idx="970">
                  <c:v>484.99999999999267</c:v>
                </c:pt>
                <c:pt idx="971">
                  <c:v>485.9999999999992</c:v>
                </c:pt>
                <c:pt idx="972">
                  <c:v>485.9999999999992</c:v>
                </c:pt>
                <c:pt idx="973">
                  <c:v>486.99999999999619</c:v>
                </c:pt>
                <c:pt idx="974">
                  <c:v>486.99999999999619</c:v>
                </c:pt>
                <c:pt idx="975">
                  <c:v>487.99999999999318</c:v>
                </c:pt>
                <c:pt idx="976">
                  <c:v>487.99999999999318</c:v>
                </c:pt>
                <c:pt idx="977">
                  <c:v>488.99999999999011</c:v>
                </c:pt>
                <c:pt idx="978">
                  <c:v>488.99999999999011</c:v>
                </c:pt>
                <c:pt idx="979">
                  <c:v>489.99999999999665</c:v>
                </c:pt>
                <c:pt idx="980">
                  <c:v>489.99999999999665</c:v>
                </c:pt>
                <c:pt idx="981">
                  <c:v>490.99999999999363</c:v>
                </c:pt>
                <c:pt idx="982">
                  <c:v>490.99999999999363</c:v>
                </c:pt>
                <c:pt idx="983">
                  <c:v>492.00000000000017</c:v>
                </c:pt>
                <c:pt idx="984">
                  <c:v>492.00000000000017</c:v>
                </c:pt>
                <c:pt idx="985">
                  <c:v>492.99999999999716</c:v>
                </c:pt>
                <c:pt idx="986">
                  <c:v>492.99999999999716</c:v>
                </c:pt>
                <c:pt idx="987">
                  <c:v>493.99999999999409</c:v>
                </c:pt>
                <c:pt idx="988">
                  <c:v>493.99999999999409</c:v>
                </c:pt>
                <c:pt idx="989">
                  <c:v>494.99999999999102</c:v>
                </c:pt>
                <c:pt idx="990">
                  <c:v>494.99999999999102</c:v>
                </c:pt>
                <c:pt idx="991">
                  <c:v>495.99999999999761</c:v>
                </c:pt>
                <c:pt idx="992">
                  <c:v>495.99999999999761</c:v>
                </c:pt>
                <c:pt idx="993">
                  <c:v>496.99999999999454</c:v>
                </c:pt>
                <c:pt idx="994">
                  <c:v>496.99999999999454</c:v>
                </c:pt>
                <c:pt idx="995">
                  <c:v>498.00000000000114</c:v>
                </c:pt>
                <c:pt idx="996">
                  <c:v>498.00000000000114</c:v>
                </c:pt>
                <c:pt idx="997">
                  <c:v>498.99999999999807</c:v>
                </c:pt>
                <c:pt idx="998">
                  <c:v>498.99999999999807</c:v>
                </c:pt>
                <c:pt idx="999">
                  <c:v>499.999999999995</c:v>
                </c:pt>
                <c:pt idx="1000">
                  <c:v>499.999999999995</c:v>
                </c:pt>
                <c:pt idx="1001">
                  <c:v>500.99999999999199</c:v>
                </c:pt>
                <c:pt idx="1002">
                  <c:v>500.99999999999199</c:v>
                </c:pt>
                <c:pt idx="1003">
                  <c:v>501.99999999998897</c:v>
                </c:pt>
                <c:pt idx="1004">
                  <c:v>501.99999999998897</c:v>
                </c:pt>
                <c:pt idx="1005">
                  <c:v>502.99999999999551</c:v>
                </c:pt>
                <c:pt idx="1006">
                  <c:v>502.99999999999551</c:v>
                </c:pt>
                <c:pt idx="1007">
                  <c:v>503.99999999999244</c:v>
                </c:pt>
                <c:pt idx="1008">
                  <c:v>503.99999999999244</c:v>
                </c:pt>
                <c:pt idx="1009">
                  <c:v>504.99999999999898</c:v>
                </c:pt>
                <c:pt idx="1010">
                  <c:v>504.99999999999898</c:v>
                </c:pt>
                <c:pt idx="1011">
                  <c:v>505.99999999999596</c:v>
                </c:pt>
                <c:pt idx="1012">
                  <c:v>505.99999999999596</c:v>
                </c:pt>
                <c:pt idx="1013">
                  <c:v>506.99999999999295</c:v>
                </c:pt>
                <c:pt idx="1014">
                  <c:v>506.99999999999295</c:v>
                </c:pt>
                <c:pt idx="1015">
                  <c:v>507.99999999998988</c:v>
                </c:pt>
                <c:pt idx="1016">
                  <c:v>507.99999999998988</c:v>
                </c:pt>
                <c:pt idx="1017">
                  <c:v>508.99999999999642</c:v>
                </c:pt>
                <c:pt idx="1018">
                  <c:v>508.99999999999642</c:v>
                </c:pt>
                <c:pt idx="1019">
                  <c:v>509.99999999999341</c:v>
                </c:pt>
                <c:pt idx="1020">
                  <c:v>509.99999999999341</c:v>
                </c:pt>
                <c:pt idx="1021">
                  <c:v>510.99999999999994</c:v>
                </c:pt>
                <c:pt idx="1022">
                  <c:v>510.99999999999994</c:v>
                </c:pt>
                <c:pt idx="1023">
                  <c:v>511.99999999999693</c:v>
                </c:pt>
                <c:pt idx="1024">
                  <c:v>511.99999999999693</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091</c:v>
                </c:pt>
                <c:pt idx="1034">
                  <c:v>517.00000000000091</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75</c:v>
                </c:pt>
                <c:pt idx="1048">
                  <c:v>523.99999999999875</c:v>
                </c:pt>
                <c:pt idx="1049">
                  <c:v>524.99999999999568</c:v>
                </c:pt>
                <c:pt idx="1050">
                  <c:v>524.99999999999568</c:v>
                </c:pt>
                <c:pt idx="1051">
                  <c:v>525.99999999999272</c:v>
                </c:pt>
                <c:pt idx="1052">
                  <c:v>525.99999999999272</c:v>
                </c:pt>
                <c:pt idx="1053">
                  <c:v>526.99999999998965</c:v>
                </c:pt>
                <c:pt idx="1054">
                  <c:v>526.99999999998965</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63</c:v>
                </c:pt>
                <c:pt idx="1064">
                  <c:v>531.99999999999363</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54</c:v>
                </c:pt>
                <c:pt idx="1076">
                  <c:v>537.99999999999454</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52</c:v>
                </c:pt>
                <c:pt idx="1086">
                  <c:v>542.99999999999852</c:v>
                </c:pt>
                <c:pt idx="1087">
                  <c:v>543.99999999999545</c:v>
                </c:pt>
                <c:pt idx="1088">
                  <c:v>543.99999999999545</c:v>
                </c:pt>
                <c:pt idx="1089">
                  <c:v>544.9999999999925</c:v>
                </c:pt>
                <c:pt idx="1090">
                  <c:v>544.9999999999925</c:v>
                </c:pt>
                <c:pt idx="1091">
                  <c:v>545.99999999998943</c:v>
                </c:pt>
                <c:pt idx="1092">
                  <c:v>545.99999999998943</c:v>
                </c:pt>
                <c:pt idx="1093">
                  <c:v>546.99999999999602</c:v>
                </c:pt>
                <c:pt idx="1094">
                  <c:v>546.99999999999602</c:v>
                </c:pt>
                <c:pt idx="1095">
                  <c:v>547.99999999999295</c:v>
                </c:pt>
                <c:pt idx="1096">
                  <c:v>547.99999999999295</c:v>
                </c:pt>
                <c:pt idx="1097">
                  <c:v>548.99999999999955</c:v>
                </c:pt>
                <c:pt idx="1098">
                  <c:v>548.99999999999955</c:v>
                </c:pt>
                <c:pt idx="1099">
                  <c:v>549.99999999999648</c:v>
                </c:pt>
                <c:pt idx="1100">
                  <c:v>549.99999999999648</c:v>
                </c:pt>
                <c:pt idx="1101">
                  <c:v>550.99999999999341</c:v>
                </c:pt>
                <c:pt idx="1102">
                  <c:v>550.99999999999341</c:v>
                </c:pt>
                <c:pt idx="1103">
                  <c:v>551.99999999999034</c:v>
                </c:pt>
                <c:pt idx="1104">
                  <c:v>551.99999999999034</c:v>
                </c:pt>
                <c:pt idx="1105">
                  <c:v>552.99999999999693</c:v>
                </c:pt>
                <c:pt idx="1106">
                  <c:v>552.99999999999693</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63</c:v>
                </c:pt>
                <c:pt idx="1146">
                  <c:v>572.99999999999363</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54</c:v>
                </c:pt>
                <c:pt idx="1158">
                  <c:v>578.99999999999454</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5</c:v>
                </c:pt>
                <c:pt idx="1172">
                  <c:v>585.9999999999925</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48</c:v>
                </c:pt>
                <c:pt idx="1182">
                  <c:v>590.99999999999648</c:v>
                </c:pt>
                <c:pt idx="1183">
                  <c:v>591.99999999999341</c:v>
                </c:pt>
                <c:pt idx="1184">
                  <c:v>591.99999999999341</c:v>
                </c:pt>
                <c:pt idx="1185">
                  <c:v>593</c:v>
                </c:pt>
                <c:pt idx="1186">
                  <c:v>593</c:v>
                </c:pt>
                <c:pt idx="1187">
                  <c:v>593.99999999999693</c:v>
                </c:pt>
                <c:pt idx="1188">
                  <c:v>593.99999999999693</c:v>
                </c:pt>
                <c:pt idx="1189">
                  <c:v>594.99999999999386</c:v>
                </c:pt>
                <c:pt idx="1190">
                  <c:v>594.99999999999386</c:v>
                </c:pt>
                <c:pt idx="1191">
                  <c:v>595.99999999999091</c:v>
                </c:pt>
                <c:pt idx="1192">
                  <c:v>595.99999999999091</c:v>
                </c:pt>
                <c:pt idx="1193">
                  <c:v>596.99999999999739</c:v>
                </c:pt>
                <c:pt idx="1194">
                  <c:v>596.99999999999739</c:v>
                </c:pt>
                <c:pt idx="1195">
                  <c:v>597.99999999999432</c:v>
                </c:pt>
                <c:pt idx="1196">
                  <c:v>597.99999999999432</c:v>
                </c:pt>
                <c:pt idx="1197">
                  <c:v>599.00000000000091</c:v>
                </c:pt>
                <c:pt idx="1198">
                  <c:v>599.00000000000091</c:v>
                </c:pt>
                <c:pt idx="1199">
                  <c:v>599.99999999999784</c:v>
                </c:pt>
                <c:pt idx="1200">
                  <c:v>599.99999999999784</c:v>
                </c:pt>
                <c:pt idx="1201">
                  <c:v>600.99999999999477</c:v>
                </c:pt>
                <c:pt idx="1202">
                  <c:v>600.99999999999477</c:v>
                </c:pt>
                <c:pt idx="1203">
                  <c:v>601.99999999999181</c:v>
                </c:pt>
                <c:pt idx="1204">
                  <c:v>601.99999999999181</c:v>
                </c:pt>
                <c:pt idx="1205">
                  <c:v>602.99999999998875</c:v>
                </c:pt>
                <c:pt idx="1206">
                  <c:v>602.99999999998875</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65</c:v>
                </c:pt>
                <c:pt idx="1218">
                  <c:v>608.99999999998965</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63</c:v>
                </c:pt>
                <c:pt idx="1228">
                  <c:v>613.99999999999363</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54</c:v>
                </c:pt>
                <c:pt idx="1240">
                  <c:v>619.99999999999454</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64</c:v>
                </c:pt>
                <c:pt idx="1250">
                  <c:v>624.99999999999864</c:v>
                </c:pt>
                <c:pt idx="1251">
                  <c:v>625.99999999999557</c:v>
                </c:pt>
                <c:pt idx="1252">
                  <c:v>625.99999999999557</c:v>
                </c:pt>
                <c:pt idx="1253">
                  <c:v>626.9999999999925</c:v>
                </c:pt>
                <c:pt idx="1254">
                  <c:v>626.9999999999925</c:v>
                </c:pt>
                <c:pt idx="1255">
                  <c:v>627.99999999998943</c:v>
                </c:pt>
                <c:pt idx="1256">
                  <c:v>627.99999999998943</c:v>
                </c:pt>
                <c:pt idx="1257">
                  <c:v>628.99999999999602</c:v>
                </c:pt>
                <c:pt idx="1258">
                  <c:v>628.99999999999602</c:v>
                </c:pt>
                <c:pt idx="1259">
                  <c:v>629.99999999999295</c:v>
                </c:pt>
                <c:pt idx="1260">
                  <c:v>629.99999999999295</c:v>
                </c:pt>
                <c:pt idx="1261">
                  <c:v>630.99999999999955</c:v>
                </c:pt>
                <c:pt idx="1262">
                  <c:v>630.99999999999955</c:v>
                </c:pt>
                <c:pt idx="1263">
                  <c:v>631.99999999999648</c:v>
                </c:pt>
                <c:pt idx="1264">
                  <c:v>631.99999999999648</c:v>
                </c:pt>
                <c:pt idx="1265">
                  <c:v>632.99999999999341</c:v>
                </c:pt>
                <c:pt idx="1266">
                  <c:v>632.99999999999341</c:v>
                </c:pt>
                <c:pt idx="1267">
                  <c:v>633.99999999999045</c:v>
                </c:pt>
                <c:pt idx="1268">
                  <c:v>633.99999999999045</c:v>
                </c:pt>
                <c:pt idx="1269">
                  <c:v>634.99999999999693</c:v>
                </c:pt>
                <c:pt idx="1270">
                  <c:v>634.99999999999693</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63</c:v>
                </c:pt>
                <c:pt idx="1310">
                  <c:v>654.99999999999363</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5</c:v>
                </c:pt>
                <c:pt idx="1336">
                  <c:v>667.9999999999925</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48</c:v>
                </c:pt>
                <c:pt idx="1346">
                  <c:v>672.99999999999648</c:v>
                </c:pt>
                <c:pt idx="1347">
                  <c:v>673.99999999999341</c:v>
                </c:pt>
                <c:pt idx="1348">
                  <c:v>673.99999999999341</c:v>
                </c:pt>
                <c:pt idx="1349">
                  <c:v>675</c:v>
                </c:pt>
                <c:pt idx="1350">
                  <c:v>675</c:v>
                </c:pt>
                <c:pt idx="1351">
                  <c:v>675.99999999999693</c:v>
                </c:pt>
                <c:pt idx="1352">
                  <c:v>675.99999999999693</c:v>
                </c:pt>
                <c:pt idx="1353">
                  <c:v>676.99999999999386</c:v>
                </c:pt>
                <c:pt idx="1354">
                  <c:v>676.99999999999386</c:v>
                </c:pt>
                <c:pt idx="1355">
                  <c:v>677.99999999999091</c:v>
                </c:pt>
                <c:pt idx="1356">
                  <c:v>677.99999999999091</c:v>
                </c:pt>
                <c:pt idx="1357">
                  <c:v>678.99999999999739</c:v>
                </c:pt>
                <c:pt idx="1358">
                  <c:v>678.99999999999739</c:v>
                </c:pt>
                <c:pt idx="1359">
                  <c:v>679.99999999999443</c:v>
                </c:pt>
                <c:pt idx="1360">
                  <c:v>679.99999999999443</c:v>
                </c:pt>
                <c:pt idx="1361">
                  <c:v>681.00000000000091</c:v>
                </c:pt>
                <c:pt idx="1362">
                  <c:v>681.00000000000091</c:v>
                </c:pt>
                <c:pt idx="1363">
                  <c:v>681.99999999999795</c:v>
                </c:pt>
                <c:pt idx="1364">
                  <c:v>681.99999999999795</c:v>
                </c:pt>
                <c:pt idx="1365">
                  <c:v>682.99999999999488</c:v>
                </c:pt>
                <c:pt idx="1366">
                  <c:v>682.99999999999488</c:v>
                </c:pt>
                <c:pt idx="1367">
                  <c:v>683.99999999999181</c:v>
                </c:pt>
                <c:pt idx="1368">
                  <c:v>683.99999999999181</c:v>
                </c:pt>
                <c:pt idx="1369">
                  <c:v>684.99999999998875</c:v>
                </c:pt>
                <c:pt idx="1370">
                  <c:v>684.99999999998875</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63</c:v>
                </c:pt>
                <c:pt idx="1392">
                  <c:v>695.99999999999363</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64</c:v>
                </c:pt>
                <c:pt idx="1414">
                  <c:v>706.99999999999864</c:v>
                </c:pt>
                <c:pt idx="1415">
                  <c:v>707.99999999999557</c:v>
                </c:pt>
                <c:pt idx="1416">
                  <c:v>707.99999999999557</c:v>
                </c:pt>
                <c:pt idx="1417">
                  <c:v>708.9999999999925</c:v>
                </c:pt>
                <c:pt idx="1418">
                  <c:v>708.9999999999925</c:v>
                </c:pt>
                <c:pt idx="1419">
                  <c:v>709.99999999998954</c:v>
                </c:pt>
                <c:pt idx="1420">
                  <c:v>709.99999999998954</c:v>
                </c:pt>
                <c:pt idx="1421">
                  <c:v>710.99999999999602</c:v>
                </c:pt>
                <c:pt idx="1422">
                  <c:v>710.99999999999602</c:v>
                </c:pt>
                <c:pt idx="1423">
                  <c:v>711.99999999999295</c:v>
                </c:pt>
                <c:pt idx="1424">
                  <c:v>711.99999999999295</c:v>
                </c:pt>
                <c:pt idx="1425">
                  <c:v>712.99999999999955</c:v>
                </c:pt>
                <c:pt idx="1426">
                  <c:v>712.99999999999955</c:v>
                </c:pt>
                <c:pt idx="1427">
                  <c:v>713.99999999999648</c:v>
                </c:pt>
                <c:pt idx="1428">
                  <c:v>713.99999999999648</c:v>
                </c:pt>
                <c:pt idx="1429">
                  <c:v>714.99999999999341</c:v>
                </c:pt>
                <c:pt idx="1430">
                  <c:v>714.99999999999341</c:v>
                </c:pt>
                <c:pt idx="1431">
                  <c:v>715.99999999999045</c:v>
                </c:pt>
                <c:pt idx="1432">
                  <c:v>715.99999999999045</c:v>
                </c:pt>
                <c:pt idx="1433">
                  <c:v>716.99999999999693</c:v>
                </c:pt>
                <c:pt idx="1434">
                  <c:v>716.99999999999693</c:v>
                </c:pt>
                <c:pt idx="1435">
                  <c:v>717.99999999999397</c:v>
                </c:pt>
                <c:pt idx="1436">
                  <c:v>717.99999999999397</c:v>
                </c:pt>
                <c:pt idx="1437">
                  <c:v>719.00000000000045</c:v>
                </c:pt>
                <c:pt idx="1438">
                  <c:v>719.00000000000045</c:v>
                </c:pt>
                <c:pt idx="1439">
                  <c:v>719.9999999999975</c:v>
                </c:pt>
                <c:pt idx="1440">
                  <c:v>719.9999999999975</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75</c:v>
                </c:pt>
                <c:pt idx="1474">
                  <c:v>736.99999999999375</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5</c:v>
                </c:pt>
                <c:pt idx="1500">
                  <c:v>749.9999999999925</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48</c:v>
                </c:pt>
                <c:pt idx="1510">
                  <c:v>754.99999999999648</c:v>
                </c:pt>
                <c:pt idx="1511">
                  <c:v>755.99999999999352</c:v>
                </c:pt>
                <c:pt idx="1512">
                  <c:v>755.99999999999352</c:v>
                </c:pt>
                <c:pt idx="1513">
                  <c:v>757</c:v>
                </c:pt>
                <c:pt idx="1514">
                  <c:v>757</c:v>
                </c:pt>
                <c:pt idx="1515">
                  <c:v>757.99999999999704</c:v>
                </c:pt>
                <c:pt idx="1516">
                  <c:v>757.99999999999704</c:v>
                </c:pt>
                <c:pt idx="1517">
                  <c:v>758.99999999999397</c:v>
                </c:pt>
                <c:pt idx="1518">
                  <c:v>758.99999999999397</c:v>
                </c:pt>
                <c:pt idx="1519">
                  <c:v>759.99999999999091</c:v>
                </c:pt>
                <c:pt idx="1520">
                  <c:v>759.99999999999091</c:v>
                </c:pt>
                <c:pt idx="1521">
                  <c:v>760.9999999999975</c:v>
                </c:pt>
                <c:pt idx="1522">
                  <c:v>760.9999999999975</c:v>
                </c:pt>
                <c:pt idx="1523">
                  <c:v>761.99999999999443</c:v>
                </c:pt>
                <c:pt idx="1524">
                  <c:v>761.99999999999443</c:v>
                </c:pt>
                <c:pt idx="1525">
                  <c:v>763.00000000000091</c:v>
                </c:pt>
                <c:pt idx="1526">
                  <c:v>763.00000000000091</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75</c:v>
                </c:pt>
                <c:pt idx="1556">
                  <c:v>777.99999999999375</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64</c:v>
                </c:pt>
                <c:pt idx="1578">
                  <c:v>788.99999999999864</c:v>
                </c:pt>
                <c:pt idx="1579">
                  <c:v>789.99999999999557</c:v>
                </c:pt>
                <c:pt idx="1580">
                  <c:v>789.99999999999557</c:v>
                </c:pt>
                <c:pt idx="1581">
                  <c:v>790.9999999999925</c:v>
                </c:pt>
                <c:pt idx="1582">
                  <c:v>790.9999999999925</c:v>
                </c:pt>
                <c:pt idx="1583">
                  <c:v>791.99999999998954</c:v>
                </c:pt>
                <c:pt idx="1584">
                  <c:v>791.99999999998954</c:v>
                </c:pt>
                <c:pt idx="1585">
                  <c:v>792.99999999999602</c:v>
                </c:pt>
                <c:pt idx="1586">
                  <c:v>792.99999999999602</c:v>
                </c:pt>
                <c:pt idx="1587">
                  <c:v>793.99999999999307</c:v>
                </c:pt>
                <c:pt idx="1588">
                  <c:v>793.99999999999307</c:v>
                </c:pt>
                <c:pt idx="1589">
                  <c:v>794.99999999999955</c:v>
                </c:pt>
                <c:pt idx="1590">
                  <c:v>794.99999999999955</c:v>
                </c:pt>
                <c:pt idx="1591">
                  <c:v>795.99999999999659</c:v>
                </c:pt>
                <c:pt idx="1592">
                  <c:v>795.99999999999659</c:v>
                </c:pt>
                <c:pt idx="1593">
                  <c:v>796.99999999999352</c:v>
                </c:pt>
                <c:pt idx="1594">
                  <c:v>796.99999999999352</c:v>
                </c:pt>
                <c:pt idx="1595">
                  <c:v>797.99999999999045</c:v>
                </c:pt>
                <c:pt idx="1596">
                  <c:v>797.99999999999045</c:v>
                </c:pt>
                <c:pt idx="1597">
                  <c:v>798.99999999999704</c:v>
                </c:pt>
                <c:pt idx="1598">
                  <c:v>798.99999999999704</c:v>
                </c:pt>
                <c:pt idx="1599">
                  <c:v>799.99999999999397</c:v>
                </c:pt>
              </c:numCache>
            </c:numRef>
          </c:xVal>
          <c:yVal>
            <c:numRef>
              <c:f>'Edited - T Proflile swapped'!$I$2:$I$1601</c:f>
              <c:numCache>
                <c:formatCode>General</c:formatCode>
                <c:ptCount val="1600"/>
                <c:pt idx="0">
                  <c:v>17.100000000000001</c:v>
                </c:pt>
                <c:pt idx="1">
                  <c:v>17</c:v>
                </c:pt>
                <c:pt idx="2">
                  <c:v>17.100000000000001</c:v>
                </c:pt>
                <c:pt idx="3">
                  <c:v>17.100000000000001</c:v>
                </c:pt>
                <c:pt idx="4">
                  <c:v>17.100000000000001</c:v>
                </c:pt>
                <c:pt idx="5">
                  <c:v>17.100000000000001</c:v>
                </c:pt>
                <c:pt idx="6">
                  <c:v>17.100000000000001</c:v>
                </c:pt>
                <c:pt idx="7">
                  <c:v>17.100000000000001</c:v>
                </c:pt>
                <c:pt idx="8">
                  <c:v>17.100000000000001</c:v>
                </c:pt>
                <c:pt idx="9">
                  <c:v>17.2</c:v>
                </c:pt>
                <c:pt idx="10">
                  <c:v>17.2</c:v>
                </c:pt>
                <c:pt idx="11">
                  <c:v>17.2</c:v>
                </c:pt>
                <c:pt idx="12">
                  <c:v>17.2</c:v>
                </c:pt>
                <c:pt idx="13">
                  <c:v>17.2</c:v>
                </c:pt>
                <c:pt idx="14">
                  <c:v>17.2</c:v>
                </c:pt>
                <c:pt idx="15">
                  <c:v>17.2</c:v>
                </c:pt>
                <c:pt idx="16">
                  <c:v>17.3</c:v>
                </c:pt>
                <c:pt idx="17">
                  <c:v>17.3</c:v>
                </c:pt>
                <c:pt idx="18">
                  <c:v>17.3</c:v>
                </c:pt>
                <c:pt idx="19">
                  <c:v>17.3</c:v>
                </c:pt>
                <c:pt idx="20">
                  <c:v>17.3</c:v>
                </c:pt>
                <c:pt idx="21">
                  <c:v>17.399999999999999</c:v>
                </c:pt>
                <c:pt idx="22">
                  <c:v>17.5</c:v>
                </c:pt>
                <c:pt idx="23">
                  <c:v>17.5</c:v>
                </c:pt>
                <c:pt idx="24">
                  <c:v>17.600000000000001</c:v>
                </c:pt>
                <c:pt idx="25">
                  <c:v>17.7</c:v>
                </c:pt>
                <c:pt idx="26">
                  <c:v>17.8</c:v>
                </c:pt>
                <c:pt idx="27">
                  <c:v>17.8</c:v>
                </c:pt>
                <c:pt idx="28">
                  <c:v>17.899999999999999</c:v>
                </c:pt>
                <c:pt idx="29">
                  <c:v>17.899999999999999</c:v>
                </c:pt>
                <c:pt idx="30">
                  <c:v>18</c:v>
                </c:pt>
                <c:pt idx="31">
                  <c:v>18.2</c:v>
                </c:pt>
                <c:pt idx="32">
                  <c:v>18.3</c:v>
                </c:pt>
                <c:pt idx="33">
                  <c:v>18.399999999999999</c:v>
                </c:pt>
                <c:pt idx="34">
                  <c:v>18.5</c:v>
                </c:pt>
                <c:pt idx="35">
                  <c:v>18.7</c:v>
                </c:pt>
                <c:pt idx="36">
                  <c:v>18.8</c:v>
                </c:pt>
                <c:pt idx="37">
                  <c:v>19</c:v>
                </c:pt>
                <c:pt idx="38">
                  <c:v>19.2</c:v>
                </c:pt>
                <c:pt idx="39">
                  <c:v>19.399999999999999</c:v>
                </c:pt>
                <c:pt idx="40">
                  <c:v>19.600000000000001</c:v>
                </c:pt>
                <c:pt idx="41">
                  <c:v>19.8</c:v>
                </c:pt>
                <c:pt idx="42">
                  <c:v>20</c:v>
                </c:pt>
                <c:pt idx="43">
                  <c:v>20.3</c:v>
                </c:pt>
                <c:pt idx="44">
                  <c:v>20.6</c:v>
                </c:pt>
                <c:pt idx="45">
                  <c:v>20.9</c:v>
                </c:pt>
                <c:pt idx="46">
                  <c:v>21.2</c:v>
                </c:pt>
                <c:pt idx="47">
                  <c:v>21.6</c:v>
                </c:pt>
                <c:pt idx="48">
                  <c:v>21.9</c:v>
                </c:pt>
                <c:pt idx="49">
                  <c:v>22.4</c:v>
                </c:pt>
                <c:pt idx="50">
                  <c:v>22.8</c:v>
                </c:pt>
                <c:pt idx="51">
                  <c:v>23.4</c:v>
                </c:pt>
                <c:pt idx="52">
                  <c:v>23.9</c:v>
                </c:pt>
                <c:pt idx="53">
                  <c:v>24.5</c:v>
                </c:pt>
                <c:pt idx="54">
                  <c:v>25.1</c:v>
                </c:pt>
                <c:pt idx="55">
                  <c:v>25.8</c:v>
                </c:pt>
                <c:pt idx="56">
                  <c:v>26.5</c:v>
                </c:pt>
                <c:pt idx="57">
                  <c:v>27.2</c:v>
                </c:pt>
                <c:pt idx="58">
                  <c:v>28</c:v>
                </c:pt>
                <c:pt idx="59">
                  <c:v>28.8</c:v>
                </c:pt>
                <c:pt idx="60">
                  <c:v>29.5</c:v>
                </c:pt>
                <c:pt idx="61">
                  <c:v>30.3</c:v>
                </c:pt>
                <c:pt idx="62">
                  <c:v>31.1</c:v>
                </c:pt>
                <c:pt idx="63">
                  <c:v>31.8</c:v>
                </c:pt>
                <c:pt idx="64">
                  <c:v>32.6</c:v>
                </c:pt>
                <c:pt idx="65">
                  <c:v>33.299999999999997</c:v>
                </c:pt>
                <c:pt idx="66">
                  <c:v>34</c:v>
                </c:pt>
                <c:pt idx="67">
                  <c:v>34.700000000000003</c:v>
                </c:pt>
                <c:pt idx="68">
                  <c:v>35.299999999999997</c:v>
                </c:pt>
                <c:pt idx="69">
                  <c:v>35.799999999999997</c:v>
                </c:pt>
                <c:pt idx="70">
                  <c:v>36.4</c:v>
                </c:pt>
                <c:pt idx="71">
                  <c:v>36.9</c:v>
                </c:pt>
                <c:pt idx="72">
                  <c:v>37.299999999999997</c:v>
                </c:pt>
                <c:pt idx="73">
                  <c:v>37.700000000000003</c:v>
                </c:pt>
                <c:pt idx="74">
                  <c:v>38.1</c:v>
                </c:pt>
                <c:pt idx="75">
                  <c:v>38.4</c:v>
                </c:pt>
                <c:pt idx="76">
                  <c:v>38.799999999999997</c:v>
                </c:pt>
                <c:pt idx="77">
                  <c:v>39</c:v>
                </c:pt>
                <c:pt idx="78">
                  <c:v>39.299999999999997</c:v>
                </c:pt>
                <c:pt idx="79">
                  <c:v>39.5</c:v>
                </c:pt>
                <c:pt idx="80">
                  <c:v>39.700000000000003</c:v>
                </c:pt>
                <c:pt idx="81">
                  <c:v>39.9</c:v>
                </c:pt>
                <c:pt idx="82">
                  <c:v>40.1</c:v>
                </c:pt>
                <c:pt idx="83">
                  <c:v>40.200000000000003</c:v>
                </c:pt>
                <c:pt idx="84">
                  <c:v>40.4</c:v>
                </c:pt>
                <c:pt idx="85">
                  <c:v>40.5</c:v>
                </c:pt>
                <c:pt idx="86">
                  <c:v>40.6</c:v>
                </c:pt>
                <c:pt idx="87">
                  <c:v>40.700000000000003</c:v>
                </c:pt>
                <c:pt idx="88">
                  <c:v>40.799999999999997</c:v>
                </c:pt>
                <c:pt idx="89">
                  <c:v>40.799999999999997</c:v>
                </c:pt>
                <c:pt idx="90">
                  <c:v>40.9</c:v>
                </c:pt>
                <c:pt idx="91">
                  <c:v>40.9</c:v>
                </c:pt>
                <c:pt idx="92">
                  <c:v>41</c:v>
                </c:pt>
                <c:pt idx="93">
                  <c:v>41.1</c:v>
                </c:pt>
                <c:pt idx="94">
                  <c:v>41.2</c:v>
                </c:pt>
                <c:pt idx="95">
                  <c:v>41.3</c:v>
                </c:pt>
                <c:pt idx="96">
                  <c:v>41.4</c:v>
                </c:pt>
                <c:pt idx="97">
                  <c:v>41.5</c:v>
                </c:pt>
                <c:pt idx="98">
                  <c:v>41.6</c:v>
                </c:pt>
                <c:pt idx="99">
                  <c:v>41.7</c:v>
                </c:pt>
                <c:pt idx="100">
                  <c:v>41.9</c:v>
                </c:pt>
                <c:pt idx="101">
                  <c:v>42</c:v>
                </c:pt>
                <c:pt idx="102">
                  <c:v>42.2</c:v>
                </c:pt>
                <c:pt idx="103">
                  <c:v>42.3</c:v>
                </c:pt>
                <c:pt idx="104">
                  <c:v>42.5</c:v>
                </c:pt>
                <c:pt idx="105">
                  <c:v>42.7</c:v>
                </c:pt>
                <c:pt idx="106">
                  <c:v>42.8</c:v>
                </c:pt>
                <c:pt idx="107">
                  <c:v>43</c:v>
                </c:pt>
                <c:pt idx="108">
                  <c:v>43.2</c:v>
                </c:pt>
                <c:pt idx="109">
                  <c:v>43.4</c:v>
                </c:pt>
                <c:pt idx="110">
                  <c:v>43.7</c:v>
                </c:pt>
                <c:pt idx="111">
                  <c:v>43.9</c:v>
                </c:pt>
                <c:pt idx="112">
                  <c:v>44.2</c:v>
                </c:pt>
                <c:pt idx="113">
                  <c:v>44.4</c:v>
                </c:pt>
                <c:pt idx="114">
                  <c:v>44.6</c:v>
                </c:pt>
                <c:pt idx="115">
                  <c:v>44.9</c:v>
                </c:pt>
                <c:pt idx="116">
                  <c:v>45.1</c:v>
                </c:pt>
                <c:pt idx="117">
                  <c:v>45.4</c:v>
                </c:pt>
                <c:pt idx="118">
                  <c:v>45.6</c:v>
                </c:pt>
                <c:pt idx="119">
                  <c:v>45.8</c:v>
                </c:pt>
                <c:pt idx="120">
                  <c:v>46</c:v>
                </c:pt>
                <c:pt idx="121">
                  <c:v>46.2</c:v>
                </c:pt>
                <c:pt idx="122">
                  <c:v>46.5</c:v>
                </c:pt>
                <c:pt idx="123">
                  <c:v>46.7</c:v>
                </c:pt>
                <c:pt idx="124">
                  <c:v>46.9</c:v>
                </c:pt>
                <c:pt idx="125">
                  <c:v>47</c:v>
                </c:pt>
                <c:pt idx="126">
                  <c:v>47.2</c:v>
                </c:pt>
                <c:pt idx="127">
                  <c:v>47.4</c:v>
                </c:pt>
                <c:pt idx="128">
                  <c:v>47.5</c:v>
                </c:pt>
                <c:pt idx="129">
                  <c:v>47.7</c:v>
                </c:pt>
                <c:pt idx="130">
                  <c:v>47.8</c:v>
                </c:pt>
                <c:pt idx="131">
                  <c:v>47.9</c:v>
                </c:pt>
                <c:pt idx="132">
                  <c:v>48.1</c:v>
                </c:pt>
                <c:pt idx="133">
                  <c:v>48.1</c:v>
                </c:pt>
                <c:pt idx="134">
                  <c:v>48.2</c:v>
                </c:pt>
                <c:pt idx="135">
                  <c:v>48.3</c:v>
                </c:pt>
                <c:pt idx="136">
                  <c:v>48.4</c:v>
                </c:pt>
                <c:pt idx="137">
                  <c:v>48.5</c:v>
                </c:pt>
                <c:pt idx="138">
                  <c:v>48.5</c:v>
                </c:pt>
                <c:pt idx="139">
                  <c:v>48.5</c:v>
                </c:pt>
                <c:pt idx="140">
                  <c:v>48.6</c:v>
                </c:pt>
                <c:pt idx="141">
                  <c:v>48.6</c:v>
                </c:pt>
                <c:pt idx="142">
                  <c:v>48.6</c:v>
                </c:pt>
                <c:pt idx="143">
                  <c:v>48.7</c:v>
                </c:pt>
                <c:pt idx="144">
                  <c:v>48.7</c:v>
                </c:pt>
                <c:pt idx="145">
                  <c:v>48.7</c:v>
                </c:pt>
                <c:pt idx="146">
                  <c:v>48.7</c:v>
                </c:pt>
                <c:pt idx="147">
                  <c:v>48.8</c:v>
                </c:pt>
                <c:pt idx="148">
                  <c:v>48.8</c:v>
                </c:pt>
                <c:pt idx="149">
                  <c:v>48.8</c:v>
                </c:pt>
                <c:pt idx="150">
                  <c:v>48.8</c:v>
                </c:pt>
                <c:pt idx="151">
                  <c:v>48.8</c:v>
                </c:pt>
                <c:pt idx="152">
                  <c:v>48.9</c:v>
                </c:pt>
                <c:pt idx="153">
                  <c:v>48.9</c:v>
                </c:pt>
                <c:pt idx="154">
                  <c:v>48.8</c:v>
                </c:pt>
                <c:pt idx="155">
                  <c:v>48.8</c:v>
                </c:pt>
                <c:pt idx="156">
                  <c:v>48.8</c:v>
                </c:pt>
                <c:pt idx="157">
                  <c:v>48.8</c:v>
                </c:pt>
                <c:pt idx="158">
                  <c:v>48.9</c:v>
                </c:pt>
                <c:pt idx="159">
                  <c:v>48.8</c:v>
                </c:pt>
                <c:pt idx="160">
                  <c:v>48.8</c:v>
                </c:pt>
                <c:pt idx="161">
                  <c:v>48.8</c:v>
                </c:pt>
                <c:pt idx="162">
                  <c:v>48.8</c:v>
                </c:pt>
                <c:pt idx="163">
                  <c:v>48.8</c:v>
                </c:pt>
                <c:pt idx="164">
                  <c:v>48.8</c:v>
                </c:pt>
                <c:pt idx="165">
                  <c:v>48.8</c:v>
                </c:pt>
                <c:pt idx="166">
                  <c:v>48.8</c:v>
                </c:pt>
                <c:pt idx="167">
                  <c:v>48.8</c:v>
                </c:pt>
                <c:pt idx="168">
                  <c:v>48.8</c:v>
                </c:pt>
                <c:pt idx="169">
                  <c:v>48.8</c:v>
                </c:pt>
                <c:pt idx="170">
                  <c:v>48.8</c:v>
                </c:pt>
                <c:pt idx="171">
                  <c:v>48.8</c:v>
                </c:pt>
                <c:pt idx="172">
                  <c:v>48.8</c:v>
                </c:pt>
                <c:pt idx="173">
                  <c:v>48.8</c:v>
                </c:pt>
                <c:pt idx="174">
                  <c:v>48.8</c:v>
                </c:pt>
                <c:pt idx="175">
                  <c:v>48.8</c:v>
                </c:pt>
                <c:pt idx="176">
                  <c:v>48.8</c:v>
                </c:pt>
                <c:pt idx="177">
                  <c:v>48.9</c:v>
                </c:pt>
                <c:pt idx="178">
                  <c:v>48.9</c:v>
                </c:pt>
                <c:pt idx="179">
                  <c:v>48.9</c:v>
                </c:pt>
                <c:pt idx="180">
                  <c:v>48.9</c:v>
                </c:pt>
                <c:pt idx="181">
                  <c:v>48.9</c:v>
                </c:pt>
                <c:pt idx="182">
                  <c:v>48.9</c:v>
                </c:pt>
                <c:pt idx="183">
                  <c:v>48.9</c:v>
                </c:pt>
                <c:pt idx="184">
                  <c:v>48.9</c:v>
                </c:pt>
                <c:pt idx="185">
                  <c:v>48.9</c:v>
                </c:pt>
                <c:pt idx="186">
                  <c:v>48.9</c:v>
                </c:pt>
                <c:pt idx="187">
                  <c:v>49</c:v>
                </c:pt>
                <c:pt idx="188">
                  <c:v>49</c:v>
                </c:pt>
                <c:pt idx="189">
                  <c:v>49</c:v>
                </c:pt>
                <c:pt idx="190">
                  <c:v>49</c:v>
                </c:pt>
                <c:pt idx="191">
                  <c:v>49</c:v>
                </c:pt>
                <c:pt idx="192">
                  <c:v>49</c:v>
                </c:pt>
                <c:pt idx="193">
                  <c:v>49</c:v>
                </c:pt>
                <c:pt idx="194">
                  <c:v>49</c:v>
                </c:pt>
                <c:pt idx="195">
                  <c:v>49</c:v>
                </c:pt>
                <c:pt idx="196">
                  <c:v>49.1</c:v>
                </c:pt>
                <c:pt idx="197">
                  <c:v>49.1</c:v>
                </c:pt>
                <c:pt idx="198">
                  <c:v>49.1</c:v>
                </c:pt>
                <c:pt idx="199">
                  <c:v>49.1</c:v>
                </c:pt>
                <c:pt idx="200">
                  <c:v>49.1</c:v>
                </c:pt>
                <c:pt idx="201">
                  <c:v>49.2</c:v>
                </c:pt>
                <c:pt idx="202">
                  <c:v>49.2</c:v>
                </c:pt>
                <c:pt idx="203">
                  <c:v>49.2</c:v>
                </c:pt>
                <c:pt idx="204">
                  <c:v>49.2</c:v>
                </c:pt>
                <c:pt idx="205">
                  <c:v>49.2</c:v>
                </c:pt>
                <c:pt idx="206">
                  <c:v>49.3</c:v>
                </c:pt>
                <c:pt idx="207">
                  <c:v>49.3</c:v>
                </c:pt>
                <c:pt idx="208">
                  <c:v>49.3</c:v>
                </c:pt>
                <c:pt idx="209">
                  <c:v>49.3</c:v>
                </c:pt>
                <c:pt idx="210">
                  <c:v>49.3</c:v>
                </c:pt>
                <c:pt idx="211">
                  <c:v>49.4</c:v>
                </c:pt>
                <c:pt idx="212">
                  <c:v>49.4</c:v>
                </c:pt>
                <c:pt idx="213">
                  <c:v>49.4</c:v>
                </c:pt>
                <c:pt idx="214">
                  <c:v>49.5</c:v>
                </c:pt>
                <c:pt idx="215">
                  <c:v>49.5</c:v>
                </c:pt>
                <c:pt idx="216">
                  <c:v>49.5</c:v>
                </c:pt>
                <c:pt idx="217">
                  <c:v>49.5</c:v>
                </c:pt>
                <c:pt idx="218">
                  <c:v>49.6</c:v>
                </c:pt>
                <c:pt idx="219">
                  <c:v>49.6</c:v>
                </c:pt>
                <c:pt idx="220">
                  <c:v>49.6</c:v>
                </c:pt>
                <c:pt idx="221">
                  <c:v>49.6</c:v>
                </c:pt>
                <c:pt idx="222">
                  <c:v>49.7</c:v>
                </c:pt>
                <c:pt idx="223">
                  <c:v>49.7</c:v>
                </c:pt>
                <c:pt idx="224">
                  <c:v>49.7</c:v>
                </c:pt>
                <c:pt idx="225">
                  <c:v>49.8</c:v>
                </c:pt>
                <c:pt idx="226">
                  <c:v>49.8</c:v>
                </c:pt>
                <c:pt idx="227">
                  <c:v>49.8</c:v>
                </c:pt>
                <c:pt idx="228">
                  <c:v>49.9</c:v>
                </c:pt>
                <c:pt idx="229">
                  <c:v>49.9</c:v>
                </c:pt>
                <c:pt idx="230">
                  <c:v>49.9</c:v>
                </c:pt>
                <c:pt idx="231">
                  <c:v>49.9</c:v>
                </c:pt>
                <c:pt idx="232">
                  <c:v>49.9</c:v>
                </c:pt>
                <c:pt idx="233">
                  <c:v>50</c:v>
                </c:pt>
                <c:pt idx="234">
                  <c:v>50</c:v>
                </c:pt>
                <c:pt idx="235">
                  <c:v>50</c:v>
                </c:pt>
                <c:pt idx="236">
                  <c:v>50</c:v>
                </c:pt>
                <c:pt idx="237">
                  <c:v>50</c:v>
                </c:pt>
                <c:pt idx="238">
                  <c:v>50</c:v>
                </c:pt>
                <c:pt idx="239">
                  <c:v>50</c:v>
                </c:pt>
                <c:pt idx="240">
                  <c:v>50.1</c:v>
                </c:pt>
                <c:pt idx="241">
                  <c:v>50.1</c:v>
                </c:pt>
                <c:pt idx="242">
                  <c:v>50.1</c:v>
                </c:pt>
                <c:pt idx="243">
                  <c:v>50.1</c:v>
                </c:pt>
                <c:pt idx="244">
                  <c:v>50.1</c:v>
                </c:pt>
                <c:pt idx="245">
                  <c:v>50.2</c:v>
                </c:pt>
                <c:pt idx="246">
                  <c:v>50.2</c:v>
                </c:pt>
                <c:pt idx="247">
                  <c:v>50.2</c:v>
                </c:pt>
                <c:pt idx="248">
                  <c:v>50.2</c:v>
                </c:pt>
                <c:pt idx="249">
                  <c:v>50.2</c:v>
                </c:pt>
                <c:pt idx="250">
                  <c:v>50.2</c:v>
                </c:pt>
                <c:pt idx="251">
                  <c:v>50.3</c:v>
                </c:pt>
                <c:pt idx="252">
                  <c:v>50.3</c:v>
                </c:pt>
                <c:pt idx="253">
                  <c:v>50.3</c:v>
                </c:pt>
                <c:pt idx="254">
                  <c:v>50.3</c:v>
                </c:pt>
                <c:pt idx="255">
                  <c:v>50.3</c:v>
                </c:pt>
                <c:pt idx="256">
                  <c:v>50.3</c:v>
                </c:pt>
                <c:pt idx="257">
                  <c:v>50.3</c:v>
                </c:pt>
                <c:pt idx="258">
                  <c:v>50.3</c:v>
                </c:pt>
                <c:pt idx="259">
                  <c:v>50.3</c:v>
                </c:pt>
                <c:pt idx="260">
                  <c:v>50.3</c:v>
                </c:pt>
                <c:pt idx="261">
                  <c:v>50.3</c:v>
                </c:pt>
                <c:pt idx="262">
                  <c:v>50.3</c:v>
                </c:pt>
                <c:pt idx="263">
                  <c:v>50.3</c:v>
                </c:pt>
                <c:pt idx="264">
                  <c:v>50.3</c:v>
                </c:pt>
                <c:pt idx="265">
                  <c:v>50.3</c:v>
                </c:pt>
                <c:pt idx="266">
                  <c:v>50.4</c:v>
                </c:pt>
                <c:pt idx="267">
                  <c:v>50.3</c:v>
                </c:pt>
                <c:pt idx="268">
                  <c:v>50.3</c:v>
                </c:pt>
                <c:pt idx="269">
                  <c:v>50.3</c:v>
                </c:pt>
                <c:pt idx="270">
                  <c:v>50.4</c:v>
                </c:pt>
                <c:pt idx="271">
                  <c:v>50.4</c:v>
                </c:pt>
                <c:pt idx="272">
                  <c:v>50.4</c:v>
                </c:pt>
                <c:pt idx="273">
                  <c:v>50.4</c:v>
                </c:pt>
                <c:pt idx="274">
                  <c:v>50.4</c:v>
                </c:pt>
                <c:pt idx="275">
                  <c:v>50.5</c:v>
                </c:pt>
                <c:pt idx="276">
                  <c:v>50.5</c:v>
                </c:pt>
                <c:pt idx="277">
                  <c:v>50.5</c:v>
                </c:pt>
                <c:pt idx="278">
                  <c:v>50.5</c:v>
                </c:pt>
                <c:pt idx="279">
                  <c:v>50.6</c:v>
                </c:pt>
                <c:pt idx="280">
                  <c:v>50.6</c:v>
                </c:pt>
                <c:pt idx="281">
                  <c:v>50.6</c:v>
                </c:pt>
                <c:pt idx="282">
                  <c:v>50.6</c:v>
                </c:pt>
                <c:pt idx="283">
                  <c:v>50.7</c:v>
                </c:pt>
                <c:pt idx="284">
                  <c:v>50.7</c:v>
                </c:pt>
                <c:pt idx="285">
                  <c:v>50.7</c:v>
                </c:pt>
                <c:pt idx="286">
                  <c:v>50.7</c:v>
                </c:pt>
                <c:pt idx="287">
                  <c:v>50.8</c:v>
                </c:pt>
                <c:pt idx="288">
                  <c:v>50.8</c:v>
                </c:pt>
                <c:pt idx="289">
                  <c:v>50.8</c:v>
                </c:pt>
                <c:pt idx="290">
                  <c:v>50.8</c:v>
                </c:pt>
                <c:pt idx="291">
                  <c:v>50.9</c:v>
                </c:pt>
                <c:pt idx="292">
                  <c:v>50.9</c:v>
                </c:pt>
                <c:pt idx="293">
                  <c:v>50.9</c:v>
                </c:pt>
                <c:pt idx="294">
                  <c:v>51</c:v>
                </c:pt>
                <c:pt idx="295">
                  <c:v>51</c:v>
                </c:pt>
                <c:pt idx="296">
                  <c:v>51.1</c:v>
                </c:pt>
                <c:pt idx="297">
                  <c:v>51.1</c:v>
                </c:pt>
                <c:pt idx="298">
                  <c:v>51.1</c:v>
                </c:pt>
                <c:pt idx="299">
                  <c:v>51.2</c:v>
                </c:pt>
                <c:pt idx="300">
                  <c:v>51.2</c:v>
                </c:pt>
                <c:pt idx="301">
                  <c:v>51.2</c:v>
                </c:pt>
                <c:pt idx="302">
                  <c:v>51.3</c:v>
                </c:pt>
                <c:pt idx="303">
                  <c:v>51.3</c:v>
                </c:pt>
                <c:pt idx="304">
                  <c:v>51.3</c:v>
                </c:pt>
                <c:pt idx="305">
                  <c:v>51.4</c:v>
                </c:pt>
                <c:pt idx="306">
                  <c:v>51.4</c:v>
                </c:pt>
                <c:pt idx="307">
                  <c:v>51.5</c:v>
                </c:pt>
                <c:pt idx="308">
                  <c:v>51.5</c:v>
                </c:pt>
                <c:pt idx="309">
                  <c:v>51.6</c:v>
                </c:pt>
                <c:pt idx="310">
                  <c:v>51.6</c:v>
                </c:pt>
                <c:pt idx="311">
                  <c:v>51.6</c:v>
                </c:pt>
                <c:pt idx="312">
                  <c:v>51.6</c:v>
                </c:pt>
                <c:pt idx="313">
                  <c:v>51.7</c:v>
                </c:pt>
                <c:pt idx="314">
                  <c:v>51.7</c:v>
                </c:pt>
                <c:pt idx="315">
                  <c:v>51.7</c:v>
                </c:pt>
                <c:pt idx="316">
                  <c:v>51.8</c:v>
                </c:pt>
                <c:pt idx="317">
                  <c:v>51.9</c:v>
                </c:pt>
                <c:pt idx="318">
                  <c:v>51.9</c:v>
                </c:pt>
                <c:pt idx="319">
                  <c:v>52</c:v>
                </c:pt>
                <c:pt idx="320">
                  <c:v>52</c:v>
                </c:pt>
                <c:pt idx="321">
                  <c:v>52</c:v>
                </c:pt>
                <c:pt idx="322">
                  <c:v>52.1</c:v>
                </c:pt>
                <c:pt idx="323">
                  <c:v>52.1</c:v>
                </c:pt>
                <c:pt idx="324">
                  <c:v>52.1</c:v>
                </c:pt>
                <c:pt idx="325">
                  <c:v>52.2</c:v>
                </c:pt>
                <c:pt idx="326">
                  <c:v>52.2</c:v>
                </c:pt>
                <c:pt idx="327">
                  <c:v>52.3</c:v>
                </c:pt>
                <c:pt idx="328">
                  <c:v>52.3</c:v>
                </c:pt>
                <c:pt idx="329">
                  <c:v>52.3</c:v>
                </c:pt>
                <c:pt idx="330">
                  <c:v>52.4</c:v>
                </c:pt>
                <c:pt idx="331">
                  <c:v>52.4</c:v>
                </c:pt>
                <c:pt idx="332">
                  <c:v>52.4</c:v>
                </c:pt>
                <c:pt idx="333">
                  <c:v>52.5</c:v>
                </c:pt>
                <c:pt idx="334">
                  <c:v>52.5</c:v>
                </c:pt>
                <c:pt idx="335">
                  <c:v>52.5</c:v>
                </c:pt>
                <c:pt idx="336">
                  <c:v>52.6</c:v>
                </c:pt>
                <c:pt idx="337">
                  <c:v>52.6</c:v>
                </c:pt>
                <c:pt idx="338">
                  <c:v>52.6</c:v>
                </c:pt>
                <c:pt idx="339">
                  <c:v>52.6</c:v>
                </c:pt>
                <c:pt idx="340">
                  <c:v>52.7</c:v>
                </c:pt>
                <c:pt idx="341">
                  <c:v>52.7</c:v>
                </c:pt>
                <c:pt idx="342">
                  <c:v>52.7</c:v>
                </c:pt>
                <c:pt idx="343">
                  <c:v>52.8</c:v>
                </c:pt>
                <c:pt idx="344">
                  <c:v>52.8</c:v>
                </c:pt>
                <c:pt idx="345">
                  <c:v>52.8</c:v>
                </c:pt>
                <c:pt idx="346">
                  <c:v>52.8</c:v>
                </c:pt>
                <c:pt idx="347">
                  <c:v>52.9</c:v>
                </c:pt>
                <c:pt idx="348">
                  <c:v>52.9</c:v>
                </c:pt>
                <c:pt idx="349">
                  <c:v>52.9</c:v>
                </c:pt>
                <c:pt idx="350">
                  <c:v>52.9</c:v>
                </c:pt>
                <c:pt idx="351">
                  <c:v>53</c:v>
                </c:pt>
                <c:pt idx="352">
                  <c:v>53</c:v>
                </c:pt>
                <c:pt idx="353">
                  <c:v>53</c:v>
                </c:pt>
                <c:pt idx="354">
                  <c:v>53</c:v>
                </c:pt>
                <c:pt idx="355">
                  <c:v>53.1</c:v>
                </c:pt>
                <c:pt idx="356">
                  <c:v>53.1</c:v>
                </c:pt>
                <c:pt idx="357">
                  <c:v>53.1</c:v>
                </c:pt>
                <c:pt idx="358">
                  <c:v>53.1</c:v>
                </c:pt>
                <c:pt idx="359">
                  <c:v>53.2</c:v>
                </c:pt>
                <c:pt idx="360">
                  <c:v>53.3</c:v>
                </c:pt>
                <c:pt idx="361">
                  <c:v>53.3</c:v>
                </c:pt>
                <c:pt idx="362">
                  <c:v>53.3</c:v>
                </c:pt>
                <c:pt idx="363">
                  <c:v>53.4</c:v>
                </c:pt>
                <c:pt idx="364">
                  <c:v>53.4</c:v>
                </c:pt>
                <c:pt idx="365">
                  <c:v>53.5</c:v>
                </c:pt>
                <c:pt idx="366">
                  <c:v>53.5</c:v>
                </c:pt>
                <c:pt idx="367">
                  <c:v>53.6</c:v>
                </c:pt>
                <c:pt idx="368">
                  <c:v>53.6</c:v>
                </c:pt>
                <c:pt idx="369">
                  <c:v>53.6</c:v>
                </c:pt>
                <c:pt idx="370">
                  <c:v>53.7</c:v>
                </c:pt>
                <c:pt idx="371">
                  <c:v>53.7</c:v>
                </c:pt>
                <c:pt idx="372">
                  <c:v>53.7</c:v>
                </c:pt>
                <c:pt idx="373">
                  <c:v>53.8</c:v>
                </c:pt>
                <c:pt idx="374">
                  <c:v>53.8</c:v>
                </c:pt>
                <c:pt idx="375">
                  <c:v>53.9</c:v>
                </c:pt>
                <c:pt idx="376">
                  <c:v>53.9</c:v>
                </c:pt>
                <c:pt idx="377">
                  <c:v>53.9</c:v>
                </c:pt>
                <c:pt idx="378">
                  <c:v>54</c:v>
                </c:pt>
                <c:pt idx="379">
                  <c:v>54</c:v>
                </c:pt>
                <c:pt idx="380">
                  <c:v>54</c:v>
                </c:pt>
                <c:pt idx="381">
                  <c:v>54.1</c:v>
                </c:pt>
                <c:pt idx="382">
                  <c:v>54.1</c:v>
                </c:pt>
                <c:pt idx="383">
                  <c:v>54.1</c:v>
                </c:pt>
                <c:pt idx="384">
                  <c:v>54.1</c:v>
                </c:pt>
                <c:pt idx="385">
                  <c:v>54.2</c:v>
                </c:pt>
                <c:pt idx="386">
                  <c:v>54.2</c:v>
                </c:pt>
                <c:pt idx="387">
                  <c:v>54.2</c:v>
                </c:pt>
                <c:pt idx="388">
                  <c:v>54.2</c:v>
                </c:pt>
                <c:pt idx="389">
                  <c:v>54.2</c:v>
                </c:pt>
                <c:pt idx="390">
                  <c:v>54.3</c:v>
                </c:pt>
                <c:pt idx="391">
                  <c:v>54.3</c:v>
                </c:pt>
                <c:pt idx="392">
                  <c:v>54.3</c:v>
                </c:pt>
                <c:pt idx="393">
                  <c:v>54.4</c:v>
                </c:pt>
                <c:pt idx="394">
                  <c:v>54.4</c:v>
                </c:pt>
                <c:pt idx="395">
                  <c:v>54.4</c:v>
                </c:pt>
                <c:pt idx="396">
                  <c:v>54.4</c:v>
                </c:pt>
                <c:pt idx="397">
                  <c:v>54.4</c:v>
                </c:pt>
                <c:pt idx="398">
                  <c:v>54.4</c:v>
                </c:pt>
                <c:pt idx="399">
                  <c:v>54.4</c:v>
                </c:pt>
                <c:pt idx="400">
                  <c:v>54.4</c:v>
                </c:pt>
                <c:pt idx="401">
                  <c:v>54.4</c:v>
                </c:pt>
                <c:pt idx="402">
                  <c:v>54.4</c:v>
                </c:pt>
                <c:pt idx="403">
                  <c:v>54.4</c:v>
                </c:pt>
                <c:pt idx="404">
                  <c:v>54.5</c:v>
                </c:pt>
                <c:pt idx="405">
                  <c:v>54.5</c:v>
                </c:pt>
                <c:pt idx="406">
                  <c:v>54.5</c:v>
                </c:pt>
                <c:pt idx="407">
                  <c:v>54.5</c:v>
                </c:pt>
                <c:pt idx="408">
                  <c:v>54.5</c:v>
                </c:pt>
                <c:pt idx="409">
                  <c:v>54.5</c:v>
                </c:pt>
                <c:pt idx="410">
                  <c:v>54.5</c:v>
                </c:pt>
                <c:pt idx="411">
                  <c:v>54.5</c:v>
                </c:pt>
                <c:pt idx="412">
                  <c:v>54.5</c:v>
                </c:pt>
                <c:pt idx="413">
                  <c:v>54.5</c:v>
                </c:pt>
                <c:pt idx="414">
                  <c:v>54.5</c:v>
                </c:pt>
                <c:pt idx="415">
                  <c:v>54.5</c:v>
                </c:pt>
                <c:pt idx="416">
                  <c:v>54.5</c:v>
                </c:pt>
                <c:pt idx="417">
                  <c:v>54.6</c:v>
                </c:pt>
                <c:pt idx="418">
                  <c:v>54.6</c:v>
                </c:pt>
                <c:pt idx="419">
                  <c:v>54.6</c:v>
                </c:pt>
                <c:pt idx="420">
                  <c:v>54.6</c:v>
                </c:pt>
                <c:pt idx="421">
                  <c:v>54.7</c:v>
                </c:pt>
                <c:pt idx="422">
                  <c:v>54.7</c:v>
                </c:pt>
                <c:pt idx="423">
                  <c:v>54.7</c:v>
                </c:pt>
                <c:pt idx="424">
                  <c:v>54.7</c:v>
                </c:pt>
                <c:pt idx="425">
                  <c:v>54.7</c:v>
                </c:pt>
                <c:pt idx="426">
                  <c:v>54.8</c:v>
                </c:pt>
                <c:pt idx="427">
                  <c:v>54.8</c:v>
                </c:pt>
                <c:pt idx="428">
                  <c:v>54.8</c:v>
                </c:pt>
                <c:pt idx="429">
                  <c:v>54.8</c:v>
                </c:pt>
                <c:pt idx="430">
                  <c:v>54.8</c:v>
                </c:pt>
                <c:pt idx="431">
                  <c:v>54.8</c:v>
                </c:pt>
                <c:pt idx="432">
                  <c:v>54.8</c:v>
                </c:pt>
                <c:pt idx="433">
                  <c:v>54.9</c:v>
                </c:pt>
                <c:pt idx="434">
                  <c:v>54.9</c:v>
                </c:pt>
                <c:pt idx="435">
                  <c:v>54.9</c:v>
                </c:pt>
                <c:pt idx="436">
                  <c:v>54.9</c:v>
                </c:pt>
                <c:pt idx="437">
                  <c:v>54.9</c:v>
                </c:pt>
                <c:pt idx="438">
                  <c:v>55</c:v>
                </c:pt>
                <c:pt idx="439">
                  <c:v>55</c:v>
                </c:pt>
                <c:pt idx="440">
                  <c:v>55</c:v>
                </c:pt>
                <c:pt idx="441">
                  <c:v>55.1</c:v>
                </c:pt>
                <c:pt idx="442">
                  <c:v>55.1</c:v>
                </c:pt>
                <c:pt idx="443">
                  <c:v>55.1</c:v>
                </c:pt>
                <c:pt idx="444">
                  <c:v>55.2</c:v>
                </c:pt>
                <c:pt idx="445">
                  <c:v>55.2</c:v>
                </c:pt>
                <c:pt idx="446">
                  <c:v>55.2</c:v>
                </c:pt>
                <c:pt idx="447">
                  <c:v>55.2</c:v>
                </c:pt>
                <c:pt idx="448">
                  <c:v>55.2</c:v>
                </c:pt>
                <c:pt idx="449">
                  <c:v>55.3</c:v>
                </c:pt>
                <c:pt idx="450">
                  <c:v>55.3</c:v>
                </c:pt>
                <c:pt idx="451">
                  <c:v>55.3</c:v>
                </c:pt>
                <c:pt idx="452">
                  <c:v>55.4</c:v>
                </c:pt>
                <c:pt idx="453">
                  <c:v>55.4</c:v>
                </c:pt>
                <c:pt idx="454">
                  <c:v>55.5</c:v>
                </c:pt>
                <c:pt idx="455">
                  <c:v>55.5</c:v>
                </c:pt>
                <c:pt idx="456">
                  <c:v>55.6</c:v>
                </c:pt>
                <c:pt idx="457">
                  <c:v>55.7</c:v>
                </c:pt>
                <c:pt idx="458">
                  <c:v>55.7</c:v>
                </c:pt>
                <c:pt idx="459">
                  <c:v>55.7</c:v>
                </c:pt>
                <c:pt idx="460">
                  <c:v>55.8</c:v>
                </c:pt>
                <c:pt idx="461">
                  <c:v>55.9</c:v>
                </c:pt>
                <c:pt idx="462">
                  <c:v>55.9</c:v>
                </c:pt>
                <c:pt idx="463">
                  <c:v>56</c:v>
                </c:pt>
                <c:pt idx="464">
                  <c:v>56.1</c:v>
                </c:pt>
                <c:pt idx="465">
                  <c:v>56.1</c:v>
                </c:pt>
                <c:pt idx="466">
                  <c:v>56.1</c:v>
                </c:pt>
                <c:pt idx="467">
                  <c:v>56.2</c:v>
                </c:pt>
                <c:pt idx="468">
                  <c:v>56.2</c:v>
                </c:pt>
                <c:pt idx="469">
                  <c:v>56.3</c:v>
                </c:pt>
                <c:pt idx="470">
                  <c:v>56.3</c:v>
                </c:pt>
                <c:pt idx="471">
                  <c:v>56.4</c:v>
                </c:pt>
                <c:pt idx="472">
                  <c:v>56.4</c:v>
                </c:pt>
                <c:pt idx="473">
                  <c:v>56.5</c:v>
                </c:pt>
                <c:pt idx="474">
                  <c:v>56.5</c:v>
                </c:pt>
                <c:pt idx="475">
                  <c:v>56.6</c:v>
                </c:pt>
                <c:pt idx="476">
                  <c:v>56.7</c:v>
                </c:pt>
                <c:pt idx="477">
                  <c:v>56.7</c:v>
                </c:pt>
                <c:pt idx="478">
                  <c:v>56.8</c:v>
                </c:pt>
                <c:pt idx="479">
                  <c:v>56.9</c:v>
                </c:pt>
                <c:pt idx="480">
                  <c:v>56.9</c:v>
                </c:pt>
                <c:pt idx="481">
                  <c:v>57</c:v>
                </c:pt>
                <c:pt idx="482">
                  <c:v>57</c:v>
                </c:pt>
                <c:pt idx="483">
                  <c:v>57.1</c:v>
                </c:pt>
                <c:pt idx="484">
                  <c:v>57.1</c:v>
                </c:pt>
                <c:pt idx="485">
                  <c:v>57.1</c:v>
                </c:pt>
                <c:pt idx="486">
                  <c:v>57.2</c:v>
                </c:pt>
                <c:pt idx="487">
                  <c:v>57.2</c:v>
                </c:pt>
                <c:pt idx="488">
                  <c:v>57.2</c:v>
                </c:pt>
                <c:pt idx="489">
                  <c:v>57.3</c:v>
                </c:pt>
                <c:pt idx="490">
                  <c:v>57.4</c:v>
                </c:pt>
                <c:pt idx="491">
                  <c:v>57.4</c:v>
                </c:pt>
                <c:pt idx="492">
                  <c:v>57.5</c:v>
                </c:pt>
                <c:pt idx="493">
                  <c:v>57.5</c:v>
                </c:pt>
                <c:pt idx="494">
                  <c:v>57.5</c:v>
                </c:pt>
                <c:pt idx="495">
                  <c:v>57.6</c:v>
                </c:pt>
                <c:pt idx="496">
                  <c:v>57.6</c:v>
                </c:pt>
                <c:pt idx="497">
                  <c:v>57.6</c:v>
                </c:pt>
                <c:pt idx="498">
                  <c:v>57.6</c:v>
                </c:pt>
                <c:pt idx="499">
                  <c:v>57.6</c:v>
                </c:pt>
                <c:pt idx="500">
                  <c:v>57.6</c:v>
                </c:pt>
                <c:pt idx="501">
                  <c:v>57.7</c:v>
                </c:pt>
                <c:pt idx="502">
                  <c:v>57.7</c:v>
                </c:pt>
                <c:pt idx="503">
                  <c:v>57.7</c:v>
                </c:pt>
                <c:pt idx="504">
                  <c:v>57.7</c:v>
                </c:pt>
                <c:pt idx="505">
                  <c:v>57.7</c:v>
                </c:pt>
                <c:pt idx="506">
                  <c:v>57.6</c:v>
                </c:pt>
                <c:pt idx="507">
                  <c:v>57.7</c:v>
                </c:pt>
                <c:pt idx="508">
                  <c:v>57.7</c:v>
                </c:pt>
                <c:pt idx="509">
                  <c:v>57.7</c:v>
                </c:pt>
                <c:pt idx="510">
                  <c:v>57.7</c:v>
                </c:pt>
                <c:pt idx="511">
                  <c:v>57.6</c:v>
                </c:pt>
                <c:pt idx="512">
                  <c:v>57.6</c:v>
                </c:pt>
                <c:pt idx="513">
                  <c:v>57.6</c:v>
                </c:pt>
                <c:pt idx="514">
                  <c:v>57.6</c:v>
                </c:pt>
                <c:pt idx="515">
                  <c:v>57.5</c:v>
                </c:pt>
                <c:pt idx="516">
                  <c:v>57.5</c:v>
                </c:pt>
                <c:pt idx="517">
                  <c:v>57.5</c:v>
                </c:pt>
                <c:pt idx="518">
                  <c:v>57.5</c:v>
                </c:pt>
                <c:pt idx="519">
                  <c:v>57.4</c:v>
                </c:pt>
                <c:pt idx="520">
                  <c:v>57.4</c:v>
                </c:pt>
                <c:pt idx="521">
                  <c:v>57.4</c:v>
                </c:pt>
                <c:pt idx="522">
                  <c:v>57.3</c:v>
                </c:pt>
                <c:pt idx="523">
                  <c:v>57.3</c:v>
                </c:pt>
                <c:pt idx="524">
                  <c:v>57.2</c:v>
                </c:pt>
                <c:pt idx="525">
                  <c:v>57.2</c:v>
                </c:pt>
                <c:pt idx="526">
                  <c:v>57.2</c:v>
                </c:pt>
                <c:pt idx="527">
                  <c:v>57.2</c:v>
                </c:pt>
                <c:pt idx="528">
                  <c:v>57.1</c:v>
                </c:pt>
                <c:pt idx="529">
                  <c:v>57.1</c:v>
                </c:pt>
                <c:pt idx="530">
                  <c:v>57.1</c:v>
                </c:pt>
                <c:pt idx="531">
                  <c:v>57.1</c:v>
                </c:pt>
                <c:pt idx="532">
                  <c:v>57</c:v>
                </c:pt>
                <c:pt idx="533">
                  <c:v>57.1</c:v>
                </c:pt>
                <c:pt idx="534">
                  <c:v>57</c:v>
                </c:pt>
                <c:pt idx="535">
                  <c:v>57</c:v>
                </c:pt>
                <c:pt idx="536">
                  <c:v>57</c:v>
                </c:pt>
                <c:pt idx="537">
                  <c:v>57.1</c:v>
                </c:pt>
                <c:pt idx="538">
                  <c:v>57.1</c:v>
                </c:pt>
                <c:pt idx="539">
                  <c:v>57.1</c:v>
                </c:pt>
                <c:pt idx="540">
                  <c:v>57.1</c:v>
                </c:pt>
                <c:pt idx="541">
                  <c:v>57.1</c:v>
                </c:pt>
                <c:pt idx="542">
                  <c:v>57.1</c:v>
                </c:pt>
                <c:pt idx="543">
                  <c:v>57.1</c:v>
                </c:pt>
                <c:pt idx="544">
                  <c:v>57.1</c:v>
                </c:pt>
                <c:pt idx="545">
                  <c:v>57.1</c:v>
                </c:pt>
                <c:pt idx="546">
                  <c:v>57.1</c:v>
                </c:pt>
                <c:pt idx="547">
                  <c:v>57.1</c:v>
                </c:pt>
                <c:pt idx="548">
                  <c:v>57.1</c:v>
                </c:pt>
                <c:pt idx="549">
                  <c:v>57.2</c:v>
                </c:pt>
                <c:pt idx="550">
                  <c:v>57.2</c:v>
                </c:pt>
                <c:pt idx="551">
                  <c:v>57.2</c:v>
                </c:pt>
                <c:pt idx="552">
                  <c:v>57.2</c:v>
                </c:pt>
                <c:pt idx="553">
                  <c:v>57.2</c:v>
                </c:pt>
                <c:pt idx="554">
                  <c:v>57.3</c:v>
                </c:pt>
                <c:pt idx="555">
                  <c:v>57.3</c:v>
                </c:pt>
                <c:pt idx="556">
                  <c:v>57.3</c:v>
                </c:pt>
                <c:pt idx="557">
                  <c:v>57.4</c:v>
                </c:pt>
                <c:pt idx="558">
                  <c:v>57.4</c:v>
                </c:pt>
                <c:pt idx="559">
                  <c:v>57.4</c:v>
                </c:pt>
                <c:pt idx="560">
                  <c:v>57.5</c:v>
                </c:pt>
                <c:pt idx="561">
                  <c:v>57.5</c:v>
                </c:pt>
                <c:pt idx="562">
                  <c:v>57.6</c:v>
                </c:pt>
                <c:pt idx="563">
                  <c:v>57.6</c:v>
                </c:pt>
                <c:pt idx="564">
                  <c:v>57.6</c:v>
                </c:pt>
                <c:pt idx="565">
                  <c:v>57.7</c:v>
                </c:pt>
                <c:pt idx="566">
                  <c:v>57.7</c:v>
                </c:pt>
                <c:pt idx="567">
                  <c:v>57.7</c:v>
                </c:pt>
                <c:pt idx="568">
                  <c:v>57.8</c:v>
                </c:pt>
                <c:pt idx="569">
                  <c:v>57.8</c:v>
                </c:pt>
                <c:pt idx="570">
                  <c:v>57.8</c:v>
                </c:pt>
                <c:pt idx="571">
                  <c:v>57.8</c:v>
                </c:pt>
                <c:pt idx="572">
                  <c:v>57.8</c:v>
                </c:pt>
                <c:pt idx="573">
                  <c:v>57.9</c:v>
                </c:pt>
                <c:pt idx="574">
                  <c:v>57.9</c:v>
                </c:pt>
                <c:pt idx="575">
                  <c:v>57.9</c:v>
                </c:pt>
                <c:pt idx="576">
                  <c:v>57.9</c:v>
                </c:pt>
                <c:pt idx="577">
                  <c:v>58</c:v>
                </c:pt>
                <c:pt idx="578">
                  <c:v>58</c:v>
                </c:pt>
                <c:pt idx="579">
                  <c:v>58</c:v>
                </c:pt>
                <c:pt idx="580">
                  <c:v>58</c:v>
                </c:pt>
                <c:pt idx="581">
                  <c:v>58</c:v>
                </c:pt>
                <c:pt idx="582">
                  <c:v>58</c:v>
                </c:pt>
                <c:pt idx="583">
                  <c:v>58</c:v>
                </c:pt>
                <c:pt idx="584">
                  <c:v>58</c:v>
                </c:pt>
                <c:pt idx="585">
                  <c:v>58</c:v>
                </c:pt>
                <c:pt idx="586">
                  <c:v>58</c:v>
                </c:pt>
                <c:pt idx="587">
                  <c:v>58</c:v>
                </c:pt>
                <c:pt idx="588">
                  <c:v>58</c:v>
                </c:pt>
                <c:pt idx="589">
                  <c:v>58</c:v>
                </c:pt>
                <c:pt idx="590">
                  <c:v>58.1</c:v>
                </c:pt>
                <c:pt idx="591">
                  <c:v>58.1</c:v>
                </c:pt>
                <c:pt idx="592">
                  <c:v>58.1</c:v>
                </c:pt>
                <c:pt idx="593">
                  <c:v>58.2</c:v>
                </c:pt>
                <c:pt idx="594">
                  <c:v>58.2</c:v>
                </c:pt>
                <c:pt idx="595">
                  <c:v>58.2</c:v>
                </c:pt>
                <c:pt idx="596">
                  <c:v>58.2</c:v>
                </c:pt>
                <c:pt idx="597">
                  <c:v>58.2</c:v>
                </c:pt>
                <c:pt idx="598">
                  <c:v>58.2</c:v>
                </c:pt>
                <c:pt idx="599">
                  <c:v>58.3</c:v>
                </c:pt>
                <c:pt idx="600">
                  <c:v>58.3</c:v>
                </c:pt>
                <c:pt idx="601">
                  <c:v>58.3</c:v>
                </c:pt>
                <c:pt idx="602">
                  <c:v>58.3</c:v>
                </c:pt>
                <c:pt idx="603">
                  <c:v>58.3</c:v>
                </c:pt>
                <c:pt idx="604">
                  <c:v>58.3</c:v>
                </c:pt>
                <c:pt idx="605">
                  <c:v>58.3</c:v>
                </c:pt>
                <c:pt idx="606">
                  <c:v>58.4</c:v>
                </c:pt>
                <c:pt idx="607">
                  <c:v>58.4</c:v>
                </c:pt>
                <c:pt idx="608">
                  <c:v>58.4</c:v>
                </c:pt>
                <c:pt idx="609">
                  <c:v>58.4</c:v>
                </c:pt>
                <c:pt idx="610">
                  <c:v>58.4</c:v>
                </c:pt>
                <c:pt idx="611">
                  <c:v>58.5</c:v>
                </c:pt>
                <c:pt idx="612">
                  <c:v>58.5</c:v>
                </c:pt>
                <c:pt idx="613">
                  <c:v>58.5</c:v>
                </c:pt>
                <c:pt idx="614">
                  <c:v>58.5</c:v>
                </c:pt>
                <c:pt idx="615">
                  <c:v>58.6</c:v>
                </c:pt>
                <c:pt idx="616">
                  <c:v>58.6</c:v>
                </c:pt>
                <c:pt idx="617">
                  <c:v>58.6</c:v>
                </c:pt>
                <c:pt idx="618">
                  <c:v>58.7</c:v>
                </c:pt>
                <c:pt idx="619">
                  <c:v>58.7</c:v>
                </c:pt>
                <c:pt idx="620">
                  <c:v>58.8</c:v>
                </c:pt>
                <c:pt idx="621">
                  <c:v>58.8</c:v>
                </c:pt>
                <c:pt idx="622">
                  <c:v>58.9</c:v>
                </c:pt>
                <c:pt idx="623">
                  <c:v>58.9</c:v>
                </c:pt>
                <c:pt idx="624">
                  <c:v>59</c:v>
                </c:pt>
                <c:pt idx="625">
                  <c:v>59.1</c:v>
                </c:pt>
                <c:pt idx="626">
                  <c:v>59.2</c:v>
                </c:pt>
                <c:pt idx="627">
                  <c:v>59.2</c:v>
                </c:pt>
                <c:pt idx="628">
                  <c:v>59.3</c:v>
                </c:pt>
                <c:pt idx="629">
                  <c:v>59.3</c:v>
                </c:pt>
                <c:pt idx="630">
                  <c:v>59.4</c:v>
                </c:pt>
                <c:pt idx="631">
                  <c:v>59.5</c:v>
                </c:pt>
                <c:pt idx="632">
                  <c:v>59.6</c:v>
                </c:pt>
                <c:pt idx="633">
                  <c:v>59.6</c:v>
                </c:pt>
                <c:pt idx="634">
                  <c:v>59.6</c:v>
                </c:pt>
                <c:pt idx="635">
                  <c:v>59.7</c:v>
                </c:pt>
                <c:pt idx="636">
                  <c:v>59.7</c:v>
                </c:pt>
                <c:pt idx="637">
                  <c:v>59.7</c:v>
                </c:pt>
                <c:pt idx="638">
                  <c:v>59.8</c:v>
                </c:pt>
                <c:pt idx="639">
                  <c:v>59.8</c:v>
                </c:pt>
                <c:pt idx="640">
                  <c:v>59.8</c:v>
                </c:pt>
                <c:pt idx="641">
                  <c:v>59.8</c:v>
                </c:pt>
                <c:pt idx="642">
                  <c:v>59.8</c:v>
                </c:pt>
                <c:pt idx="643">
                  <c:v>59.8</c:v>
                </c:pt>
                <c:pt idx="644">
                  <c:v>59.8</c:v>
                </c:pt>
                <c:pt idx="645">
                  <c:v>59.8</c:v>
                </c:pt>
                <c:pt idx="646">
                  <c:v>59.8</c:v>
                </c:pt>
                <c:pt idx="647">
                  <c:v>59.8</c:v>
                </c:pt>
                <c:pt idx="648">
                  <c:v>59.8</c:v>
                </c:pt>
                <c:pt idx="649">
                  <c:v>59.8</c:v>
                </c:pt>
                <c:pt idx="650">
                  <c:v>59.8</c:v>
                </c:pt>
                <c:pt idx="651">
                  <c:v>59.8</c:v>
                </c:pt>
                <c:pt idx="652">
                  <c:v>59.8</c:v>
                </c:pt>
                <c:pt idx="653">
                  <c:v>59.8</c:v>
                </c:pt>
                <c:pt idx="654">
                  <c:v>59.8</c:v>
                </c:pt>
                <c:pt idx="655">
                  <c:v>59.8</c:v>
                </c:pt>
                <c:pt idx="656">
                  <c:v>59.8</c:v>
                </c:pt>
                <c:pt idx="657">
                  <c:v>59.8</c:v>
                </c:pt>
                <c:pt idx="658">
                  <c:v>59.8</c:v>
                </c:pt>
                <c:pt idx="659">
                  <c:v>59.8</c:v>
                </c:pt>
                <c:pt idx="660">
                  <c:v>59.8</c:v>
                </c:pt>
                <c:pt idx="661">
                  <c:v>59.8</c:v>
                </c:pt>
                <c:pt idx="662">
                  <c:v>59.8</c:v>
                </c:pt>
                <c:pt idx="663">
                  <c:v>59.8</c:v>
                </c:pt>
                <c:pt idx="664">
                  <c:v>59.8</c:v>
                </c:pt>
                <c:pt idx="665">
                  <c:v>59.8</c:v>
                </c:pt>
                <c:pt idx="666">
                  <c:v>59.8</c:v>
                </c:pt>
                <c:pt idx="667">
                  <c:v>59.8</c:v>
                </c:pt>
                <c:pt idx="668">
                  <c:v>59.8</c:v>
                </c:pt>
                <c:pt idx="669">
                  <c:v>59.9</c:v>
                </c:pt>
                <c:pt idx="670">
                  <c:v>59.9</c:v>
                </c:pt>
                <c:pt idx="671">
                  <c:v>59.9</c:v>
                </c:pt>
                <c:pt idx="672">
                  <c:v>59.9</c:v>
                </c:pt>
                <c:pt idx="673">
                  <c:v>60</c:v>
                </c:pt>
                <c:pt idx="674">
                  <c:v>60</c:v>
                </c:pt>
                <c:pt idx="675">
                  <c:v>60.1</c:v>
                </c:pt>
                <c:pt idx="676">
                  <c:v>60.1</c:v>
                </c:pt>
                <c:pt idx="677">
                  <c:v>60.1</c:v>
                </c:pt>
                <c:pt idx="678">
                  <c:v>60.2</c:v>
                </c:pt>
                <c:pt idx="679">
                  <c:v>60.3</c:v>
                </c:pt>
                <c:pt idx="680">
                  <c:v>60.3</c:v>
                </c:pt>
                <c:pt idx="681">
                  <c:v>60.4</c:v>
                </c:pt>
                <c:pt idx="682">
                  <c:v>60.5</c:v>
                </c:pt>
                <c:pt idx="683">
                  <c:v>60.6</c:v>
                </c:pt>
                <c:pt idx="684">
                  <c:v>60.7</c:v>
                </c:pt>
                <c:pt idx="685">
                  <c:v>60.7</c:v>
                </c:pt>
                <c:pt idx="686">
                  <c:v>60.8</c:v>
                </c:pt>
                <c:pt idx="687">
                  <c:v>60.9</c:v>
                </c:pt>
                <c:pt idx="688">
                  <c:v>61</c:v>
                </c:pt>
                <c:pt idx="689">
                  <c:v>61</c:v>
                </c:pt>
                <c:pt idx="690">
                  <c:v>61</c:v>
                </c:pt>
                <c:pt idx="691">
                  <c:v>61.1</c:v>
                </c:pt>
                <c:pt idx="692">
                  <c:v>61.2</c:v>
                </c:pt>
                <c:pt idx="693">
                  <c:v>61.2</c:v>
                </c:pt>
                <c:pt idx="694">
                  <c:v>61.2</c:v>
                </c:pt>
                <c:pt idx="695">
                  <c:v>61.3</c:v>
                </c:pt>
                <c:pt idx="696">
                  <c:v>61.3</c:v>
                </c:pt>
                <c:pt idx="697">
                  <c:v>61.3</c:v>
                </c:pt>
                <c:pt idx="698">
                  <c:v>61.4</c:v>
                </c:pt>
                <c:pt idx="699">
                  <c:v>61.4</c:v>
                </c:pt>
                <c:pt idx="700">
                  <c:v>61.5</c:v>
                </c:pt>
                <c:pt idx="701">
                  <c:v>61.5</c:v>
                </c:pt>
                <c:pt idx="702">
                  <c:v>61.6</c:v>
                </c:pt>
                <c:pt idx="703">
                  <c:v>61.6</c:v>
                </c:pt>
                <c:pt idx="704">
                  <c:v>61.6</c:v>
                </c:pt>
                <c:pt idx="705">
                  <c:v>61.7</c:v>
                </c:pt>
                <c:pt idx="706">
                  <c:v>61.7</c:v>
                </c:pt>
                <c:pt idx="707">
                  <c:v>61.7</c:v>
                </c:pt>
                <c:pt idx="708">
                  <c:v>61.8</c:v>
                </c:pt>
                <c:pt idx="709">
                  <c:v>61.8</c:v>
                </c:pt>
                <c:pt idx="710">
                  <c:v>61.8</c:v>
                </c:pt>
                <c:pt idx="711">
                  <c:v>61.8</c:v>
                </c:pt>
                <c:pt idx="712">
                  <c:v>61.8</c:v>
                </c:pt>
                <c:pt idx="713">
                  <c:v>61.9</c:v>
                </c:pt>
                <c:pt idx="714">
                  <c:v>61.8</c:v>
                </c:pt>
                <c:pt idx="715">
                  <c:v>61.9</c:v>
                </c:pt>
                <c:pt idx="716">
                  <c:v>61.9</c:v>
                </c:pt>
                <c:pt idx="717">
                  <c:v>61.9</c:v>
                </c:pt>
                <c:pt idx="718">
                  <c:v>61.9</c:v>
                </c:pt>
                <c:pt idx="719">
                  <c:v>61.9</c:v>
                </c:pt>
                <c:pt idx="720">
                  <c:v>62</c:v>
                </c:pt>
                <c:pt idx="721">
                  <c:v>62.1</c:v>
                </c:pt>
                <c:pt idx="722">
                  <c:v>62.2</c:v>
                </c:pt>
                <c:pt idx="723">
                  <c:v>62.3</c:v>
                </c:pt>
                <c:pt idx="724">
                  <c:v>62.4</c:v>
                </c:pt>
                <c:pt idx="725">
                  <c:v>62.5</c:v>
                </c:pt>
                <c:pt idx="726">
                  <c:v>62.6</c:v>
                </c:pt>
                <c:pt idx="727">
                  <c:v>62.7</c:v>
                </c:pt>
                <c:pt idx="728">
                  <c:v>62.7</c:v>
                </c:pt>
                <c:pt idx="729">
                  <c:v>62.7</c:v>
                </c:pt>
                <c:pt idx="730">
                  <c:v>62.8</c:v>
                </c:pt>
                <c:pt idx="731">
                  <c:v>62.8</c:v>
                </c:pt>
                <c:pt idx="732">
                  <c:v>62.8</c:v>
                </c:pt>
                <c:pt idx="733">
                  <c:v>62.8</c:v>
                </c:pt>
                <c:pt idx="734">
                  <c:v>62.8</c:v>
                </c:pt>
                <c:pt idx="735">
                  <c:v>62.8</c:v>
                </c:pt>
                <c:pt idx="736">
                  <c:v>62.8</c:v>
                </c:pt>
                <c:pt idx="737">
                  <c:v>62.8</c:v>
                </c:pt>
                <c:pt idx="738">
                  <c:v>62.7</c:v>
                </c:pt>
                <c:pt idx="739">
                  <c:v>62.6</c:v>
                </c:pt>
                <c:pt idx="740">
                  <c:v>62.6</c:v>
                </c:pt>
                <c:pt idx="741">
                  <c:v>62.4</c:v>
                </c:pt>
                <c:pt idx="742">
                  <c:v>62.2</c:v>
                </c:pt>
                <c:pt idx="743">
                  <c:v>62.1</c:v>
                </c:pt>
                <c:pt idx="744">
                  <c:v>61.9</c:v>
                </c:pt>
                <c:pt idx="745">
                  <c:v>61.7</c:v>
                </c:pt>
                <c:pt idx="746">
                  <c:v>61.5</c:v>
                </c:pt>
                <c:pt idx="747">
                  <c:v>61.3</c:v>
                </c:pt>
                <c:pt idx="748">
                  <c:v>61.1</c:v>
                </c:pt>
                <c:pt idx="749">
                  <c:v>61</c:v>
                </c:pt>
                <c:pt idx="750">
                  <c:v>60.8</c:v>
                </c:pt>
                <c:pt idx="751">
                  <c:v>60.8</c:v>
                </c:pt>
                <c:pt idx="752">
                  <c:v>60.8</c:v>
                </c:pt>
                <c:pt idx="753">
                  <c:v>60.8</c:v>
                </c:pt>
                <c:pt idx="754">
                  <c:v>60.8</c:v>
                </c:pt>
                <c:pt idx="755">
                  <c:v>60.8</c:v>
                </c:pt>
                <c:pt idx="756">
                  <c:v>60.8</c:v>
                </c:pt>
                <c:pt idx="757">
                  <c:v>60.8</c:v>
                </c:pt>
                <c:pt idx="758">
                  <c:v>60.8</c:v>
                </c:pt>
                <c:pt idx="759">
                  <c:v>60.9</c:v>
                </c:pt>
                <c:pt idx="760">
                  <c:v>60.9</c:v>
                </c:pt>
                <c:pt idx="761">
                  <c:v>60.9</c:v>
                </c:pt>
                <c:pt idx="762">
                  <c:v>61</c:v>
                </c:pt>
                <c:pt idx="763">
                  <c:v>61.1</c:v>
                </c:pt>
                <c:pt idx="764">
                  <c:v>61.1</c:v>
                </c:pt>
                <c:pt idx="765">
                  <c:v>61.2</c:v>
                </c:pt>
                <c:pt idx="766">
                  <c:v>61.2</c:v>
                </c:pt>
                <c:pt idx="767">
                  <c:v>61.3</c:v>
                </c:pt>
                <c:pt idx="768">
                  <c:v>61.4</c:v>
                </c:pt>
                <c:pt idx="769">
                  <c:v>61.5</c:v>
                </c:pt>
                <c:pt idx="770">
                  <c:v>61.7</c:v>
                </c:pt>
                <c:pt idx="771">
                  <c:v>61.9</c:v>
                </c:pt>
                <c:pt idx="772">
                  <c:v>62.2</c:v>
                </c:pt>
                <c:pt idx="773">
                  <c:v>62.8</c:v>
                </c:pt>
                <c:pt idx="774">
                  <c:v>63.3</c:v>
                </c:pt>
                <c:pt idx="775">
                  <c:v>63.6</c:v>
                </c:pt>
                <c:pt idx="776">
                  <c:v>63.9</c:v>
                </c:pt>
                <c:pt idx="777">
                  <c:v>64</c:v>
                </c:pt>
                <c:pt idx="778">
                  <c:v>64</c:v>
                </c:pt>
                <c:pt idx="779">
                  <c:v>64</c:v>
                </c:pt>
                <c:pt idx="780">
                  <c:v>64.099999999999994</c:v>
                </c:pt>
                <c:pt idx="781">
                  <c:v>64.099999999999994</c:v>
                </c:pt>
                <c:pt idx="782">
                  <c:v>64.2</c:v>
                </c:pt>
                <c:pt idx="783">
                  <c:v>64.3</c:v>
                </c:pt>
                <c:pt idx="784">
                  <c:v>64.5</c:v>
                </c:pt>
                <c:pt idx="785">
                  <c:v>64.7</c:v>
                </c:pt>
                <c:pt idx="786">
                  <c:v>64.900000000000006</c:v>
                </c:pt>
                <c:pt idx="787">
                  <c:v>65.2</c:v>
                </c:pt>
                <c:pt idx="788">
                  <c:v>65.400000000000006</c:v>
                </c:pt>
                <c:pt idx="789">
                  <c:v>65.7</c:v>
                </c:pt>
                <c:pt idx="790">
                  <c:v>66.099999999999994</c:v>
                </c:pt>
                <c:pt idx="791">
                  <c:v>66.599999999999994</c:v>
                </c:pt>
                <c:pt idx="792">
                  <c:v>67</c:v>
                </c:pt>
                <c:pt idx="793">
                  <c:v>67.599999999999994</c:v>
                </c:pt>
                <c:pt idx="794">
                  <c:v>68.2</c:v>
                </c:pt>
                <c:pt idx="795">
                  <c:v>68.900000000000006</c:v>
                </c:pt>
                <c:pt idx="796">
                  <c:v>69.7</c:v>
                </c:pt>
                <c:pt idx="797">
                  <c:v>70.400000000000006</c:v>
                </c:pt>
                <c:pt idx="798">
                  <c:v>71.2</c:v>
                </c:pt>
                <c:pt idx="799">
                  <c:v>71.900000000000006</c:v>
                </c:pt>
                <c:pt idx="800">
                  <c:v>72.7</c:v>
                </c:pt>
                <c:pt idx="801">
                  <c:v>73.5</c:v>
                </c:pt>
                <c:pt idx="802">
                  <c:v>74.400000000000006</c:v>
                </c:pt>
                <c:pt idx="803">
                  <c:v>75.400000000000006</c:v>
                </c:pt>
                <c:pt idx="804">
                  <c:v>76.3</c:v>
                </c:pt>
                <c:pt idx="805">
                  <c:v>77.400000000000006</c:v>
                </c:pt>
                <c:pt idx="806">
                  <c:v>78.5</c:v>
                </c:pt>
                <c:pt idx="807">
                  <c:v>79.599999999999994</c:v>
                </c:pt>
                <c:pt idx="808">
                  <c:v>80.8</c:v>
                </c:pt>
                <c:pt idx="809">
                  <c:v>82</c:v>
                </c:pt>
                <c:pt idx="810">
                  <c:v>83.3</c:v>
                </c:pt>
                <c:pt idx="811">
                  <c:v>84.6</c:v>
                </c:pt>
                <c:pt idx="812">
                  <c:v>86</c:v>
                </c:pt>
                <c:pt idx="813">
                  <c:v>87.3</c:v>
                </c:pt>
                <c:pt idx="814">
                  <c:v>88.8</c:v>
                </c:pt>
                <c:pt idx="815">
                  <c:v>90.3</c:v>
                </c:pt>
                <c:pt idx="816">
                  <c:v>91.8</c:v>
                </c:pt>
                <c:pt idx="817">
                  <c:v>93.4</c:v>
                </c:pt>
                <c:pt idx="818">
                  <c:v>95.3</c:v>
                </c:pt>
                <c:pt idx="819">
                  <c:v>97.4</c:v>
                </c:pt>
                <c:pt idx="820">
                  <c:v>99.6</c:v>
                </c:pt>
                <c:pt idx="821">
                  <c:v>102</c:v>
                </c:pt>
                <c:pt idx="822">
                  <c:v>104.6</c:v>
                </c:pt>
                <c:pt idx="823">
                  <c:v>107.1</c:v>
                </c:pt>
                <c:pt idx="824">
                  <c:v>109.8</c:v>
                </c:pt>
                <c:pt idx="825">
                  <c:v>112.7</c:v>
                </c:pt>
                <c:pt idx="826">
                  <c:v>115.6</c:v>
                </c:pt>
                <c:pt idx="827">
                  <c:v>118.7</c:v>
                </c:pt>
                <c:pt idx="828">
                  <c:v>122.1</c:v>
                </c:pt>
                <c:pt idx="829">
                  <c:v>126.2</c:v>
                </c:pt>
                <c:pt idx="830">
                  <c:v>130.6</c:v>
                </c:pt>
                <c:pt idx="831">
                  <c:v>135.19999999999999</c:v>
                </c:pt>
                <c:pt idx="832">
                  <c:v>140.19999999999999</c:v>
                </c:pt>
                <c:pt idx="833">
                  <c:v>145.19999999999999</c:v>
                </c:pt>
                <c:pt idx="834">
                  <c:v>150.1</c:v>
                </c:pt>
                <c:pt idx="835">
                  <c:v>154.9</c:v>
                </c:pt>
                <c:pt idx="836">
                  <c:v>159.69999999999999</c:v>
                </c:pt>
                <c:pt idx="837">
                  <c:v>164.6</c:v>
                </c:pt>
                <c:pt idx="838">
                  <c:v>169.5</c:v>
                </c:pt>
                <c:pt idx="839">
                  <c:v>174.2</c:v>
                </c:pt>
                <c:pt idx="840">
                  <c:v>179.1</c:v>
                </c:pt>
                <c:pt idx="841">
                  <c:v>184</c:v>
                </c:pt>
                <c:pt idx="842">
                  <c:v>188.8</c:v>
                </c:pt>
                <c:pt idx="843">
                  <c:v>193.7</c:v>
                </c:pt>
                <c:pt idx="844">
                  <c:v>198.8</c:v>
                </c:pt>
                <c:pt idx="845">
                  <c:v>204.1</c:v>
                </c:pt>
                <c:pt idx="846">
                  <c:v>209.6</c:v>
                </c:pt>
                <c:pt idx="847">
                  <c:v>215.2</c:v>
                </c:pt>
                <c:pt idx="848">
                  <c:v>220.9</c:v>
                </c:pt>
                <c:pt idx="849">
                  <c:v>226.7</c:v>
                </c:pt>
                <c:pt idx="850">
                  <c:v>232.4</c:v>
                </c:pt>
                <c:pt idx="851">
                  <c:v>238.2</c:v>
                </c:pt>
                <c:pt idx="852">
                  <c:v>244.1</c:v>
                </c:pt>
                <c:pt idx="853">
                  <c:v>250</c:v>
                </c:pt>
                <c:pt idx="854">
                  <c:v>256.10000000000002</c:v>
                </c:pt>
                <c:pt idx="855">
                  <c:v>262.2</c:v>
                </c:pt>
                <c:pt idx="856">
                  <c:v>268.5</c:v>
                </c:pt>
                <c:pt idx="857">
                  <c:v>275</c:v>
                </c:pt>
                <c:pt idx="858">
                  <c:v>281.60000000000002</c:v>
                </c:pt>
                <c:pt idx="859">
                  <c:v>288.2</c:v>
                </c:pt>
                <c:pt idx="860">
                  <c:v>295</c:v>
                </c:pt>
                <c:pt idx="861">
                  <c:v>301.8</c:v>
                </c:pt>
                <c:pt idx="862">
                  <c:v>308.8</c:v>
                </c:pt>
                <c:pt idx="863">
                  <c:v>316</c:v>
                </c:pt>
                <c:pt idx="864">
                  <c:v>323.2</c:v>
                </c:pt>
                <c:pt idx="865">
                  <c:v>330.5</c:v>
                </c:pt>
                <c:pt idx="866">
                  <c:v>337.6</c:v>
                </c:pt>
                <c:pt idx="867">
                  <c:v>345</c:v>
                </c:pt>
                <c:pt idx="868">
                  <c:v>352.6</c:v>
                </c:pt>
                <c:pt idx="869">
                  <c:v>360.3</c:v>
                </c:pt>
                <c:pt idx="870">
                  <c:v>368.1</c:v>
                </c:pt>
                <c:pt idx="871">
                  <c:v>376.1</c:v>
                </c:pt>
                <c:pt idx="872">
                  <c:v>384.2</c:v>
                </c:pt>
                <c:pt idx="873">
                  <c:v>392.7</c:v>
                </c:pt>
                <c:pt idx="874">
                  <c:v>401.2</c:v>
                </c:pt>
                <c:pt idx="875">
                  <c:v>410.3</c:v>
                </c:pt>
                <c:pt idx="876">
                  <c:v>419.5</c:v>
                </c:pt>
                <c:pt idx="877">
                  <c:v>428.9</c:v>
                </c:pt>
                <c:pt idx="878">
                  <c:v>438.7</c:v>
                </c:pt>
                <c:pt idx="879">
                  <c:v>448.8</c:v>
                </c:pt>
                <c:pt idx="880">
                  <c:v>459.1</c:v>
                </c:pt>
                <c:pt idx="881">
                  <c:v>470.1</c:v>
                </c:pt>
                <c:pt idx="882">
                  <c:v>481.2</c:v>
                </c:pt>
                <c:pt idx="883">
                  <c:v>492.8</c:v>
                </c:pt>
                <c:pt idx="884">
                  <c:v>504.8</c:v>
                </c:pt>
                <c:pt idx="885">
                  <c:v>517</c:v>
                </c:pt>
                <c:pt idx="886">
                  <c:v>529.79999999999995</c:v>
                </c:pt>
                <c:pt idx="887">
                  <c:v>542.6</c:v>
                </c:pt>
                <c:pt idx="888">
                  <c:v>555.29999999999995</c:v>
                </c:pt>
                <c:pt idx="889">
                  <c:v>568.5</c:v>
                </c:pt>
                <c:pt idx="890">
                  <c:v>581.6</c:v>
                </c:pt>
                <c:pt idx="891">
                  <c:v>594.6</c:v>
                </c:pt>
                <c:pt idx="892">
                  <c:v>607.9</c:v>
                </c:pt>
                <c:pt idx="893">
                  <c:v>620.70000000000005</c:v>
                </c:pt>
                <c:pt idx="894">
                  <c:v>634</c:v>
                </c:pt>
                <c:pt idx="895">
                  <c:v>649.1</c:v>
                </c:pt>
                <c:pt idx="896">
                  <c:v>664.5</c:v>
                </c:pt>
                <c:pt idx="897">
                  <c:v>679.4</c:v>
                </c:pt>
                <c:pt idx="898">
                  <c:v>693.7</c:v>
                </c:pt>
                <c:pt idx="899">
                  <c:v>707.3</c:v>
                </c:pt>
                <c:pt idx="900">
                  <c:v>721</c:v>
                </c:pt>
                <c:pt idx="901">
                  <c:v>734.1</c:v>
                </c:pt>
                <c:pt idx="902">
                  <c:v>747.3</c:v>
                </c:pt>
                <c:pt idx="903">
                  <c:v>761</c:v>
                </c:pt>
                <c:pt idx="904">
                  <c:v>775.5</c:v>
                </c:pt>
                <c:pt idx="905">
                  <c:v>790.5</c:v>
                </c:pt>
                <c:pt idx="906">
                  <c:v>805.3</c:v>
                </c:pt>
                <c:pt idx="907">
                  <c:v>819.8</c:v>
                </c:pt>
                <c:pt idx="908">
                  <c:v>834.3</c:v>
                </c:pt>
                <c:pt idx="909">
                  <c:v>847.3</c:v>
                </c:pt>
                <c:pt idx="910">
                  <c:v>859</c:v>
                </c:pt>
                <c:pt idx="911">
                  <c:v>869.4</c:v>
                </c:pt>
                <c:pt idx="912">
                  <c:v>878.4</c:v>
                </c:pt>
                <c:pt idx="913">
                  <c:v>886.6</c:v>
                </c:pt>
                <c:pt idx="914">
                  <c:v>894.1</c:v>
                </c:pt>
                <c:pt idx="915">
                  <c:v>900.8</c:v>
                </c:pt>
                <c:pt idx="916">
                  <c:v>907.2</c:v>
                </c:pt>
                <c:pt idx="917">
                  <c:v>913.6</c:v>
                </c:pt>
                <c:pt idx="918">
                  <c:v>919.8</c:v>
                </c:pt>
                <c:pt idx="919">
                  <c:v>926.2</c:v>
                </c:pt>
                <c:pt idx="920">
                  <c:v>932.4</c:v>
                </c:pt>
                <c:pt idx="921">
                  <c:v>938.6</c:v>
                </c:pt>
                <c:pt idx="922">
                  <c:v>945</c:v>
                </c:pt>
                <c:pt idx="923">
                  <c:v>951.8</c:v>
                </c:pt>
                <c:pt idx="924">
                  <c:v>958.9</c:v>
                </c:pt>
                <c:pt idx="925">
                  <c:v>966.3</c:v>
                </c:pt>
                <c:pt idx="926">
                  <c:v>973.6</c:v>
                </c:pt>
                <c:pt idx="927">
                  <c:v>981.1</c:v>
                </c:pt>
                <c:pt idx="928">
                  <c:v>988.3</c:v>
                </c:pt>
                <c:pt idx="929">
                  <c:v>995.3</c:v>
                </c:pt>
                <c:pt idx="930">
                  <c:v>1002.1</c:v>
                </c:pt>
                <c:pt idx="931">
                  <c:v>1008.7</c:v>
                </c:pt>
                <c:pt idx="932">
                  <c:v>1015.4</c:v>
                </c:pt>
                <c:pt idx="933">
                  <c:v>1022.1</c:v>
                </c:pt>
                <c:pt idx="934">
                  <c:v>1028.8</c:v>
                </c:pt>
                <c:pt idx="935">
                  <c:v>1035.8</c:v>
                </c:pt>
                <c:pt idx="936">
                  <c:v>1042.7</c:v>
                </c:pt>
                <c:pt idx="937">
                  <c:v>1049.4000000000001</c:v>
                </c:pt>
                <c:pt idx="938">
                  <c:v>1056.0999999999999</c:v>
                </c:pt>
                <c:pt idx="939">
                  <c:v>1062.7</c:v>
                </c:pt>
                <c:pt idx="940">
                  <c:v>1069</c:v>
                </c:pt>
                <c:pt idx="941">
                  <c:v>1075.2</c:v>
                </c:pt>
                <c:pt idx="942">
                  <c:v>1080.9000000000001</c:v>
                </c:pt>
                <c:pt idx="943">
                  <c:v>1086.7</c:v>
                </c:pt>
                <c:pt idx="944">
                  <c:v>1092.2</c:v>
                </c:pt>
                <c:pt idx="945">
                  <c:v>1097.2</c:v>
                </c:pt>
                <c:pt idx="946">
                  <c:v>1102.0999999999999</c:v>
                </c:pt>
                <c:pt idx="947">
                  <c:v>1106.4000000000001</c:v>
                </c:pt>
                <c:pt idx="948">
                  <c:v>1110.5</c:v>
                </c:pt>
                <c:pt idx="949">
                  <c:v>1114.2</c:v>
                </c:pt>
                <c:pt idx="950">
                  <c:v>1117.5</c:v>
                </c:pt>
                <c:pt idx="951">
                  <c:v>1120.3</c:v>
                </c:pt>
                <c:pt idx="952">
                  <c:v>1122.5999999999999</c:v>
                </c:pt>
                <c:pt idx="953">
                  <c:v>1124.7</c:v>
                </c:pt>
                <c:pt idx="954">
                  <c:v>1126.5999999999999</c:v>
                </c:pt>
                <c:pt idx="955">
                  <c:v>1128.4000000000001</c:v>
                </c:pt>
                <c:pt idx="956">
                  <c:v>1130</c:v>
                </c:pt>
                <c:pt idx="957">
                  <c:v>1131.4000000000001</c:v>
                </c:pt>
                <c:pt idx="958">
                  <c:v>1132.7</c:v>
                </c:pt>
                <c:pt idx="959">
                  <c:v>1133.9000000000001</c:v>
                </c:pt>
                <c:pt idx="960">
                  <c:v>1134.9000000000001</c:v>
                </c:pt>
                <c:pt idx="961">
                  <c:v>1135.9000000000001</c:v>
                </c:pt>
                <c:pt idx="962">
                  <c:v>1136.8</c:v>
                </c:pt>
                <c:pt idx="963">
                  <c:v>1137.7</c:v>
                </c:pt>
                <c:pt idx="964">
                  <c:v>1138.8</c:v>
                </c:pt>
                <c:pt idx="965">
                  <c:v>1140.0999999999999</c:v>
                </c:pt>
                <c:pt idx="966">
                  <c:v>1141.5999999999999</c:v>
                </c:pt>
                <c:pt idx="967">
                  <c:v>1143</c:v>
                </c:pt>
                <c:pt idx="968">
                  <c:v>1144.3</c:v>
                </c:pt>
                <c:pt idx="969">
                  <c:v>1145.3</c:v>
                </c:pt>
                <c:pt idx="970">
                  <c:v>1146.2</c:v>
                </c:pt>
                <c:pt idx="971">
                  <c:v>1146.9000000000001</c:v>
                </c:pt>
                <c:pt idx="972">
                  <c:v>1147.5</c:v>
                </c:pt>
                <c:pt idx="973">
                  <c:v>1147.9000000000001</c:v>
                </c:pt>
                <c:pt idx="974">
                  <c:v>1148.3</c:v>
                </c:pt>
                <c:pt idx="975">
                  <c:v>1148.5999999999999</c:v>
                </c:pt>
                <c:pt idx="976">
                  <c:v>1148.8</c:v>
                </c:pt>
                <c:pt idx="977">
                  <c:v>1149</c:v>
                </c:pt>
                <c:pt idx="978">
                  <c:v>1149</c:v>
                </c:pt>
                <c:pt idx="979">
                  <c:v>1149.0999999999999</c:v>
                </c:pt>
                <c:pt idx="980">
                  <c:v>1149.0999999999999</c:v>
                </c:pt>
                <c:pt idx="981">
                  <c:v>1149.2</c:v>
                </c:pt>
                <c:pt idx="982">
                  <c:v>1149.2</c:v>
                </c:pt>
                <c:pt idx="983">
                  <c:v>1149.3</c:v>
                </c:pt>
                <c:pt idx="984">
                  <c:v>1149.5</c:v>
                </c:pt>
                <c:pt idx="985">
                  <c:v>1149.7</c:v>
                </c:pt>
                <c:pt idx="986">
                  <c:v>1150</c:v>
                </c:pt>
                <c:pt idx="987">
                  <c:v>1150.3</c:v>
                </c:pt>
                <c:pt idx="988">
                  <c:v>1150.5999999999999</c:v>
                </c:pt>
                <c:pt idx="989">
                  <c:v>1151</c:v>
                </c:pt>
                <c:pt idx="990">
                  <c:v>1151.5</c:v>
                </c:pt>
                <c:pt idx="991">
                  <c:v>1151.9000000000001</c:v>
                </c:pt>
                <c:pt idx="992">
                  <c:v>1152.3</c:v>
                </c:pt>
                <c:pt idx="993">
                  <c:v>1152.8</c:v>
                </c:pt>
                <c:pt idx="994">
                  <c:v>1153.3</c:v>
                </c:pt>
                <c:pt idx="995">
                  <c:v>1153.5</c:v>
                </c:pt>
                <c:pt idx="996">
                  <c:v>1153.7</c:v>
                </c:pt>
                <c:pt idx="997">
                  <c:v>1153.7</c:v>
                </c:pt>
                <c:pt idx="998">
                  <c:v>1153.5999999999999</c:v>
                </c:pt>
                <c:pt idx="999">
                  <c:v>1153.5</c:v>
                </c:pt>
                <c:pt idx="1000">
                  <c:v>1153.2</c:v>
                </c:pt>
                <c:pt idx="1001">
                  <c:v>1152.7</c:v>
                </c:pt>
                <c:pt idx="1002">
                  <c:v>1152.2</c:v>
                </c:pt>
                <c:pt idx="1003">
                  <c:v>1151.5</c:v>
                </c:pt>
                <c:pt idx="1004">
                  <c:v>1150.7</c:v>
                </c:pt>
                <c:pt idx="1005">
                  <c:v>1149.8</c:v>
                </c:pt>
                <c:pt idx="1006">
                  <c:v>1148.9000000000001</c:v>
                </c:pt>
                <c:pt idx="1007">
                  <c:v>1148</c:v>
                </c:pt>
                <c:pt idx="1008">
                  <c:v>1147.0999999999999</c:v>
                </c:pt>
                <c:pt idx="1009">
                  <c:v>1146.0999999999999</c:v>
                </c:pt>
                <c:pt idx="1010">
                  <c:v>1145.0999999999999</c:v>
                </c:pt>
                <c:pt idx="1011">
                  <c:v>1144.2</c:v>
                </c:pt>
                <c:pt idx="1012">
                  <c:v>1143.3</c:v>
                </c:pt>
                <c:pt idx="1013">
                  <c:v>1142.4000000000001</c:v>
                </c:pt>
                <c:pt idx="1014">
                  <c:v>1141.4000000000001</c:v>
                </c:pt>
                <c:pt idx="1015">
                  <c:v>1140.5</c:v>
                </c:pt>
                <c:pt idx="1016">
                  <c:v>1139.7</c:v>
                </c:pt>
                <c:pt idx="1017">
                  <c:v>1138.8</c:v>
                </c:pt>
                <c:pt idx="1018">
                  <c:v>1138.0999999999999</c:v>
                </c:pt>
                <c:pt idx="1019">
                  <c:v>1137.3</c:v>
                </c:pt>
                <c:pt idx="1020">
                  <c:v>1136.5</c:v>
                </c:pt>
                <c:pt idx="1021">
                  <c:v>1135.8</c:v>
                </c:pt>
                <c:pt idx="1022">
                  <c:v>1135</c:v>
                </c:pt>
                <c:pt idx="1023">
                  <c:v>1134.2</c:v>
                </c:pt>
                <c:pt idx="1024">
                  <c:v>1133.4000000000001</c:v>
                </c:pt>
                <c:pt idx="1025">
                  <c:v>1132.5999999999999</c:v>
                </c:pt>
                <c:pt idx="1026">
                  <c:v>1131.8</c:v>
                </c:pt>
                <c:pt idx="1027">
                  <c:v>1131</c:v>
                </c:pt>
                <c:pt idx="1028">
                  <c:v>1130.2</c:v>
                </c:pt>
                <c:pt idx="1029">
                  <c:v>1129.3</c:v>
                </c:pt>
                <c:pt idx="1030">
                  <c:v>1128.4000000000001</c:v>
                </c:pt>
                <c:pt idx="1031">
                  <c:v>1127.5999999999999</c:v>
                </c:pt>
                <c:pt idx="1032">
                  <c:v>1126.7</c:v>
                </c:pt>
                <c:pt idx="1033">
                  <c:v>1125.8</c:v>
                </c:pt>
                <c:pt idx="1034">
                  <c:v>1124.9000000000001</c:v>
                </c:pt>
                <c:pt idx="1035">
                  <c:v>1124</c:v>
                </c:pt>
                <c:pt idx="1036">
                  <c:v>1123.0999999999999</c:v>
                </c:pt>
                <c:pt idx="1037">
                  <c:v>1122.2</c:v>
                </c:pt>
                <c:pt idx="1038">
                  <c:v>1121.2</c:v>
                </c:pt>
                <c:pt idx="1039">
                  <c:v>1120.2</c:v>
                </c:pt>
                <c:pt idx="1040">
                  <c:v>1119.3</c:v>
                </c:pt>
                <c:pt idx="1041">
                  <c:v>1118.4000000000001</c:v>
                </c:pt>
                <c:pt idx="1042">
                  <c:v>1117.4000000000001</c:v>
                </c:pt>
                <c:pt idx="1043">
                  <c:v>1116.4000000000001</c:v>
                </c:pt>
                <c:pt idx="1044">
                  <c:v>1115.5</c:v>
                </c:pt>
                <c:pt idx="1045">
                  <c:v>1114.4000000000001</c:v>
                </c:pt>
                <c:pt idx="1046">
                  <c:v>1113.3</c:v>
                </c:pt>
                <c:pt idx="1047">
                  <c:v>1112.2</c:v>
                </c:pt>
                <c:pt idx="1048">
                  <c:v>1111.0999999999999</c:v>
                </c:pt>
                <c:pt idx="1049">
                  <c:v>1109.9000000000001</c:v>
                </c:pt>
                <c:pt idx="1050">
                  <c:v>1108.8</c:v>
                </c:pt>
                <c:pt idx="1051">
                  <c:v>1107.5</c:v>
                </c:pt>
                <c:pt idx="1052">
                  <c:v>1106.3</c:v>
                </c:pt>
                <c:pt idx="1053">
                  <c:v>1105</c:v>
                </c:pt>
                <c:pt idx="1054">
                  <c:v>1103.8</c:v>
                </c:pt>
                <c:pt idx="1055">
                  <c:v>1102.5</c:v>
                </c:pt>
                <c:pt idx="1056">
                  <c:v>1101.2</c:v>
                </c:pt>
                <c:pt idx="1057">
                  <c:v>1099.9000000000001</c:v>
                </c:pt>
                <c:pt idx="1058">
                  <c:v>1098.5999999999999</c:v>
                </c:pt>
                <c:pt idx="1059">
                  <c:v>1097.2</c:v>
                </c:pt>
                <c:pt idx="1060">
                  <c:v>1095.9000000000001</c:v>
                </c:pt>
                <c:pt idx="1061">
                  <c:v>1094.5</c:v>
                </c:pt>
                <c:pt idx="1062">
                  <c:v>1093</c:v>
                </c:pt>
                <c:pt idx="1063">
                  <c:v>1091.5999999999999</c:v>
                </c:pt>
                <c:pt idx="1064">
                  <c:v>1090.0999999999999</c:v>
                </c:pt>
                <c:pt idx="1065">
                  <c:v>1088.5999999999999</c:v>
                </c:pt>
                <c:pt idx="1066">
                  <c:v>1087</c:v>
                </c:pt>
                <c:pt idx="1067">
                  <c:v>1085.4000000000001</c:v>
                </c:pt>
                <c:pt idx="1068">
                  <c:v>1083.8</c:v>
                </c:pt>
                <c:pt idx="1069">
                  <c:v>1082.2</c:v>
                </c:pt>
                <c:pt idx="1070">
                  <c:v>1080.5999999999999</c:v>
                </c:pt>
                <c:pt idx="1071">
                  <c:v>1078.8</c:v>
                </c:pt>
                <c:pt idx="1072">
                  <c:v>1077.2</c:v>
                </c:pt>
                <c:pt idx="1073">
                  <c:v>1075.5</c:v>
                </c:pt>
                <c:pt idx="1074">
                  <c:v>1073.7</c:v>
                </c:pt>
                <c:pt idx="1075">
                  <c:v>1072</c:v>
                </c:pt>
                <c:pt idx="1076">
                  <c:v>1070.2</c:v>
                </c:pt>
                <c:pt idx="1077">
                  <c:v>1068.4000000000001</c:v>
                </c:pt>
                <c:pt idx="1078">
                  <c:v>1066.7</c:v>
                </c:pt>
                <c:pt idx="1079">
                  <c:v>1064.9000000000001</c:v>
                </c:pt>
                <c:pt idx="1080">
                  <c:v>1063.0999999999999</c:v>
                </c:pt>
                <c:pt idx="1081">
                  <c:v>1061.3</c:v>
                </c:pt>
                <c:pt idx="1082">
                  <c:v>1059.5</c:v>
                </c:pt>
                <c:pt idx="1083">
                  <c:v>1057.7</c:v>
                </c:pt>
                <c:pt idx="1084">
                  <c:v>1055.9000000000001</c:v>
                </c:pt>
                <c:pt idx="1085">
                  <c:v>1054.0999999999999</c:v>
                </c:pt>
                <c:pt idx="1086">
                  <c:v>1052.3</c:v>
                </c:pt>
                <c:pt idx="1087">
                  <c:v>1050.4000000000001</c:v>
                </c:pt>
                <c:pt idx="1088">
                  <c:v>1048.5999999999999</c:v>
                </c:pt>
                <c:pt idx="1089">
                  <c:v>1046.7</c:v>
                </c:pt>
                <c:pt idx="1090">
                  <c:v>1044.9000000000001</c:v>
                </c:pt>
                <c:pt idx="1091">
                  <c:v>1043</c:v>
                </c:pt>
                <c:pt idx="1092">
                  <c:v>1041.0999999999999</c:v>
                </c:pt>
                <c:pt idx="1093">
                  <c:v>1039.3</c:v>
                </c:pt>
                <c:pt idx="1094">
                  <c:v>1037.4000000000001</c:v>
                </c:pt>
                <c:pt idx="1095">
                  <c:v>1035.4000000000001</c:v>
                </c:pt>
                <c:pt idx="1096">
                  <c:v>1033.5</c:v>
                </c:pt>
                <c:pt idx="1097">
                  <c:v>1031.4000000000001</c:v>
                </c:pt>
                <c:pt idx="1098">
                  <c:v>1029.7</c:v>
                </c:pt>
                <c:pt idx="1099">
                  <c:v>1027.8</c:v>
                </c:pt>
                <c:pt idx="1100">
                  <c:v>1025.9000000000001</c:v>
                </c:pt>
                <c:pt idx="1101">
                  <c:v>1024</c:v>
                </c:pt>
                <c:pt idx="1102">
                  <c:v>1022</c:v>
                </c:pt>
                <c:pt idx="1103">
                  <c:v>1020.1</c:v>
                </c:pt>
                <c:pt idx="1104">
                  <c:v>1018.2</c:v>
                </c:pt>
                <c:pt idx="1105">
                  <c:v>1016.2</c:v>
                </c:pt>
                <c:pt idx="1106">
                  <c:v>1014.3</c:v>
                </c:pt>
                <c:pt idx="1107">
                  <c:v>1012.4</c:v>
                </c:pt>
                <c:pt idx="1108">
                  <c:v>1010.4</c:v>
                </c:pt>
                <c:pt idx="1109">
                  <c:v>1008.4</c:v>
                </c:pt>
                <c:pt idx="1110">
                  <c:v>1006.5</c:v>
                </c:pt>
                <c:pt idx="1111">
                  <c:v>1004.6</c:v>
                </c:pt>
                <c:pt idx="1112">
                  <c:v>1002.6</c:v>
                </c:pt>
                <c:pt idx="1113">
                  <c:v>1000.7</c:v>
                </c:pt>
                <c:pt idx="1114">
                  <c:v>998.8</c:v>
                </c:pt>
                <c:pt idx="1115">
                  <c:v>996.9</c:v>
                </c:pt>
                <c:pt idx="1116">
                  <c:v>995</c:v>
                </c:pt>
                <c:pt idx="1117">
                  <c:v>993.1</c:v>
                </c:pt>
                <c:pt idx="1118">
                  <c:v>991.2</c:v>
                </c:pt>
                <c:pt idx="1119">
                  <c:v>989.3</c:v>
                </c:pt>
                <c:pt idx="1120">
                  <c:v>987.4</c:v>
                </c:pt>
                <c:pt idx="1121">
                  <c:v>985.5</c:v>
                </c:pt>
                <c:pt idx="1122">
                  <c:v>983.6</c:v>
                </c:pt>
                <c:pt idx="1123">
                  <c:v>981.7</c:v>
                </c:pt>
                <c:pt idx="1124">
                  <c:v>979.8</c:v>
                </c:pt>
                <c:pt idx="1125">
                  <c:v>977.9</c:v>
                </c:pt>
                <c:pt idx="1126">
                  <c:v>976</c:v>
                </c:pt>
                <c:pt idx="1127">
                  <c:v>974.2</c:v>
                </c:pt>
                <c:pt idx="1128">
                  <c:v>972.3</c:v>
                </c:pt>
                <c:pt idx="1129">
                  <c:v>970.5</c:v>
                </c:pt>
                <c:pt idx="1130">
                  <c:v>968.5</c:v>
                </c:pt>
                <c:pt idx="1131">
                  <c:v>966.7</c:v>
                </c:pt>
                <c:pt idx="1132">
                  <c:v>964.9</c:v>
                </c:pt>
                <c:pt idx="1133">
                  <c:v>963</c:v>
                </c:pt>
                <c:pt idx="1134">
                  <c:v>961.1</c:v>
                </c:pt>
                <c:pt idx="1135">
                  <c:v>959.3</c:v>
                </c:pt>
                <c:pt idx="1136">
                  <c:v>957.4</c:v>
                </c:pt>
                <c:pt idx="1137">
                  <c:v>955.5</c:v>
                </c:pt>
                <c:pt idx="1138">
                  <c:v>953.6</c:v>
                </c:pt>
                <c:pt idx="1139">
                  <c:v>951.8</c:v>
                </c:pt>
                <c:pt idx="1140">
                  <c:v>949.9</c:v>
                </c:pt>
                <c:pt idx="1141">
                  <c:v>948.1</c:v>
                </c:pt>
                <c:pt idx="1142">
                  <c:v>946.3</c:v>
                </c:pt>
                <c:pt idx="1143">
                  <c:v>944.4</c:v>
                </c:pt>
                <c:pt idx="1144">
                  <c:v>942.5</c:v>
                </c:pt>
                <c:pt idx="1145">
                  <c:v>940.7</c:v>
                </c:pt>
                <c:pt idx="1146">
                  <c:v>938.8</c:v>
                </c:pt>
                <c:pt idx="1147">
                  <c:v>937</c:v>
                </c:pt>
                <c:pt idx="1148">
                  <c:v>935.2</c:v>
                </c:pt>
                <c:pt idx="1149">
                  <c:v>933.3</c:v>
                </c:pt>
                <c:pt idx="1150">
                  <c:v>931.6</c:v>
                </c:pt>
                <c:pt idx="1151">
                  <c:v>929.7</c:v>
                </c:pt>
                <c:pt idx="1152">
                  <c:v>927.9</c:v>
                </c:pt>
                <c:pt idx="1153">
                  <c:v>926.2</c:v>
                </c:pt>
                <c:pt idx="1154">
                  <c:v>924.4</c:v>
                </c:pt>
                <c:pt idx="1155">
                  <c:v>922.6</c:v>
                </c:pt>
                <c:pt idx="1156">
                  <c:v>920.8</c:v>
                </c:pt>
                <c:pt idx="1157">
                  <c:v>919</c:v>
                </c:pt>
                <c:pt idx="1158">
                  <c:v>917.2</c:v>
                </c:pt>
                <c:pt idx="1159">
                  <c:v>915.4</c:v>
                </c:pt>
                <c:pt idx="1160">
                  <c:v>913.7</c:v>
                </c:pt>
                <c:pt idx="1161">
                  <c:v>911.9</c:v>
                </c:pt>
                <c:pt idx="1162">
                  <c:v>910.1</c:v>
                </c:pt>
                <c:pt idx="1163">
                  <c:v>908.4</c:v>
                </c:pt>
                <c:pt idx="1164">
                  <c:v>906.7</c:v>
                </c:pt>
                <c:pt idx="1165">
                  <c:v>904.9</c:v>
                </c:pt>
                <c:pt idx="1166">
                  <c:v>903.2</c:v>
                </c:pt>
                <c:pt idx="1167">
                  <c:v>901.4</c:v>
                </c:pt>
                <c:pt idx="1168">
                  <c:v>899.8</c:v>
                </c:pt>
                <c:pt idx="1169">
                  <c:v>898</c:v>
                </c:pt>
                <c:pt idx="1170">
                  <c:v>896.3</c:v>
                </c:pt>
                <c:pt idx="1171">
                  <c:v>894.6</c:v>
                </c:pt>
                <c:pt idx="1172">
                  <c:v>892.9</c:v>
                </c:pt>
                <c:pt idx="1173">
                  <c:v>891.2</c:v>
                </c:pt>
                <c:pt idx="1174">
                  <c:v>889.6</c:v>
                </c:pt>
                <c:pt idx="1175">
                  <c:v>888</c:v>
                </c:pt>
                <c:pt idx="1176">
                  <c:v>886.3</c:v>
                </c:pt>
                <c:pt idx="1177">
                  <c:v>884.6</c:v>
                </c:pt>
                <c:pt idx="1178">
                  <c:v>882.9</c:v>
                </c:pt>
                <c:pt idx="1179">
                  <c:v>881.2</c:v>
                </c:pt>
                <c:pt idx="1180">
                  <c:v>879.6</c:v>
                </c:pt>
                <c:pt idx="1181">
                  <c:v>877.9</c:v>
                </c:pt>
                <c:pt idx="1182">
                  <c:v>876.2</c:v>
                </c:pt>
                <c:pt idx="1183">
                  <c:v>874.6</c:v>
                </c:pt>
                <c:pt idx="1184">
                  <c:v>873</c:v>
                </c:pt>
                <c:pt idx="1185">
                  <c:v>871.3</c:v>
                </c:pt>
                <c:pt idx="1186">
                  <c:v>869.7</c:v>
                </c:pt>
                <c:pt idx="1187">
                  <c:v>867.9</c:v>
                </c:pt>
                <c:pt idx="1188">
                  <c:v>866.3</c:v>
                </c:pt>
                <c:pt idx="1189">
                  <c:v>864.6</c:v>
                </c:pt>
                <c:pt idx="1190">
                  <c:v>862.9</c:v>
                </c:pt>
                <c:pt idx="1191">
                  <c:v>861.2</c:v>
                </c:pt>
                <c:pt idx="1192">
                  <c:v>859.5</c:v>
                </c:pt>
                <c:pt idx="1193">
                  <c:v>857.9</c:v>
                </c:pt>
                <c:pt idx="1194">
                  <c:v>856.3</c:v>
                </c:pt>
                <c:pt idx="1195">
                  <c:v>854.6</c:v>
                </c:pt>
                <c:pt idx="1196">
                  <c:v>853</c:v>
                </c:pt>
                <c:pt idx="1197">
                  <c:v>851.4</c:v>
                </c:pt>
                <c:pt idx="1198">
                  <c:v>849.8</c:v>
                </c:pt>
                <c:pt idx="1199">
                  <c:v>848.2</c:v>
                </c:pt>
                <c:pt idx="1200">
                  <c:v>846.5</c:v>
                </c:pt>
                <c:pt idx="1201">
                  <c:v>844.9</c:v>
                </c:pt>
                <c:pt idx="1202">
                  <c:v>843.3</c:v>
                </c:pt>
                <c:pt idx="1203">
                  <c:v>841.7</c:v>
                </c:pt>
                <c:pt idx="1204">
                  <c:v>840.1</c:v>
                </c:pt>
                <c:pt idx="1205">
                  <c:v>838.5</c:v>
                </c:pt>
                <c:pt idx="1206">
                  <c:v>836.9</c:v>
                </c:pt>
                <c:pt idx="1207">
                  <c:v>835.3</c:v>
                </c:pt>
                <c:pt idx="1208">
                  <c:v>833.7</c:v>
                </c:pt>
                <c:pt idx="1209">
                  <c:v>832.2</c:v>
                </c:pt>
                <c:pt idx="1210">
                  <c:v>830.6</c:v>
                </c:pt>
                <c:pt idx="1211">
                  <c:v>829</c:v>
                </c:pt>
                <c:pt idx="1212">
                  <c:v>827.5</c:v>
                </c:pt>
                <c:pt idx="1213">
                  <c:v>825.9</c:v>
                </c:pt>
                <c:pt idx="1214">
                  <c:v>824.3</c:v>
                </c:pt>
                <c:pt idx="1215">
                  <c:v>822.7</c:v>
                </c:pt>
                <c:pt idx="1216">
                  <c:v>821.2</c:v>
                </c:pt>
                <c:pt idx="1217">
                  <c:v>819.6</c:v>
                </c:pt>
                <c:pt idx="1218">
                  <c:v>818.1</c:v>
                </c:pt>
                <c:pt idx="1219">
                  <c:v>816.5</c:v>
                </c:pt>
                <c:pt idx="1220">
                  <c:v>814.9</c:v>
                </c:pt>
                <c:pt idx="1221">
                  <c:v>813.4</c:v>
                </c:pt>
                <c:pt idx="1222">
                  <c:v>811.9</c:v>
                </c:pt>
                <c:pt idx="1223">
                  <c:v>810.4</c:v>
                </c:pt>
                <c:pt idx="1224">
                  <c:v>808.9</c:v>
                </c:pt>
                <c:pt idx="1225">
                  <c:v>807.3</c:v>
                </c:pt>
                <c:pt idx="1226">
                  <c:v>805.9</c:v>
                </c:pt>
                <c:pt idx="1227">
                  <c:v>804.3</c:v>
                </c:pt>
                <c:pt idx="1228">
                  <c:v>802.9</c:v>
                </c:pt>
                <c:pt idx="1229">
                  <c:v>801.4</c:v>
                </c:pt>
                <c:pt idx="1230">
                  <c:v>799.9</c:v>
                </c:pt>
                <c:pt idx="1231">
                  <c:v>798.4</c:v>
                </c:pt>
                <c:pt idx="1232">
                  <c:v>797</c:v>
                </c:pt>
                <c:pt idx="1233">
                  <c:v>795.6</c:v>
                </c:pt>
                <c:pt idx="1234">
                  <c:v>794.1</c:v>
                </c:pt>
                <c:pt idx="1235">
                  <c:v>792.7</c:v>
                </c:pt>
                <c:pt idx="1236">
                  <c:v>791.2</c:v>
                </c:pt>
                <c:pt idx="1237">
                  <c:v>789.7</c:v>
                </c:pt>
                <c:pt idx="1238">
                  <c:v>788.3</c:v>
                </c:pt>
                <c:pt idx="1239">
                  <c:v>786.8</c:v>
                </c:pt>
                <c:pt idx="1240">
                  <c:v>785.4</c:v>
                </c:pt>
                <c:pt idx="1241">
                  <c:v>784</c:v>
                </c:pt>
                <c:pt idx="1242">
                  <c:v>782.6</c:v>
                </c:pt>
                <c:pt idx="1243">
                  <c:v>781.1</c:v>
                </c:pt>
                <c:pt idx="1244">
                  <c:v>779.7</c:v>
                </c:pt>
                <c:pt idx="1245">
                  <c:v>778.2</c:v>
                </c:pt>
                <c:pt idx="1246">
                  <c:v>776.9</c:v>
                </c:pt>
                <c:pt idx="1247">
                  <c:v>775.4</c:v>
                </c:pt>
                <c:pt idx="1248">
                  <c:v>774</c:v>
                </c:pt>
                <c:pt idx="1249">
                  <c:v>772.5</c:v>
                </c:pt>
                <c:pt idx="1250">
                  <c:v>771.1</c:v>
                </c:pt>
                <c:pt idx="1251">
                  <c:v>769.7</c:v>
                </c:pt>
                <c:pt idx="1252">
                  <c:v>768.2</c:v>
                </c:pt>
                <c:pt idx="1253">
                  <c:v>766.8</c:v>
                </c:pt>
                <c:pt idx="1254">
                  <c:v>765.4</c:v>
                </c:pt>
                <c:pt idx="1255">
                  <c:v>763.9</c:v>
                </c:pt>
                <c:pt idx="1256">
                  <c:v>762.5</c:v>
                </c:pt>
                <c:pt idx="1257">
                  <c:v>761.1</c:v>
                </c:pt>
                <c:pt idx="1258">
                  <c:v>759.7</c:v>
                </c:pt>
                <c:pt idx="1259">
                  <c:v>758.3</c:v>
                </c:pt>
                <c:pt idx="1260">
                  <c:v>756.9</c:v>
                </c:pt>
                <c:pt idx="1261">
                  <c:v>755.5</c:v>
                </c:pt>
                <c:pt idx="1262">
                  <c:v>754.1</c:v>
                </c:pt>
                <c:pt idx="1263">
                  <c:v>752.7</c:v>
                </c:pt>
                <c:pt idx="1264">
                  <c:v>751.3</c:v>
                </c:pt>
                <c:pt idx="1265">
                  <c:v>749.9</c:v>
                </c:pt>
                <c:pt idx="1266">
                  <c:v>748.5</c:v>
                </c:pt>
                <c:pt idx="1267">
                  <c:v>747.1</c:v>
                </c:pt>
                <c:pt idx="1268">
                  <c:v>745.7</c:v>
                </c:pt>
                <c:pt idx="1269">
                  <c:v>744.4</c:v>
                </c:pt>
                <c:pt idx="1270">
                  <c:v>743</c:v>
                </c:pt>
                <c:pt idx="1271">
                  <c:v>741.6</c:v>
                </c:pt>
                <c:pt idx="1272">
                  <c:v>740.3</c:v>
                </c:pt>
                <c:pt idx="1273">
                  <c:v>738.9</c:v>
                </c:pt>
                <c:pt idx="1274">
                  <c:v>737.5</c:v>
                </c:pt>
                <c:pt idx="1275">
                  <c:v>736.2</c:v>
                </c:pt>
                <c:pt idx="1276">
                  <c:v>734.8</c:v>
                </c:pt>
                <c:pt idx="1277">
                  <c:v>733.5</c:v>
                </c:pt>
                <c:pt idx="1278">
                  <c:v>732.1</c:v>
                </c:pt>
                <c:pt idx="1279">
                  <c:v>730.8</c:v>
                </c:pt>
                <c:pt idx="1280">
                  <c:v>729.4</c:v>
                </c:pt>
                <c:pt idx="1281">
                  <c:v>728.1</c:v>
                </c:pt>
                <c:pt idx="1282">
                  <c:v>726.7</c:v>
                </c:pt>
                <c:pt idx="1283">
                  <c:v>725.4</c:v>
                </c:pt>
                <c:pt idx="1284">
                  <c:v>724.1</c:v>
                </c:pt>
                <c:pt idx="1285">
                  <c:v>722.8</c:v>
                </c:pt>
                <c:pt idx="1286">
                  <c:v>721.4</c:v>
                </c:pt>
                <c:pt idx="1287">
                  <c:v>720.1</c:v>
                </c:pt>
                <c:pt idx="1288">
                  <c:v>718.8</c:v>
                </c:pt>
                <c:pt idx="1289">
                  <c:v>717.5</c:v>
                </c:pt>
                <c:pt idx="1290">
                  <c:v>716.2</c:v>
                </c:pt>
                <c:pt idx="1291">
                  <c:v>714.9</c:v>
                </c:pt>
                <c:pt idx="1292">
                  <c:v>713.6</c:v>
                </c:pt>
                <c:pt idx="1293">
                  <c:v>712.2</c:v>
                </c:pt>
                <c:pt idx="1294">
                  <c:v>710.9</c:v>
                </c:pt>
                <c:pt idx="1295">
                  <c:v>709.6</c:v>
                </c:pt>
                <c:pt idx="1296">
                  <c:v>708.3</c:v>
                </c:pt>
                <c:pt idx="1297">
                  <c:v>707.1</c:v>
                </c:pt>
                <c:pt idx="1298">
                  <c:v>705.8</c:v>
                </c:pt>
                <c:pt idx="1299">
                  <c:v>704.5</c:v>
                </c:pt>
                <c:pt idx="1300">
                  <c:v>703.2</c:v>
                </c:pt>
                <c:pt idx="1301">
                  <c:v>701.9</c:v>
                </c:pt>
                <c:pt idx="1302">
                  <c:v>700.6</c:v>
                </c:pt>
                <c:pt idx="1303">
                  <c:v>699.4</c:v>
                </c:pt>
                <c:pt idx="1304">
                  <c:v>698.2</c:v>
                </c:pt>
                <c:pt idx="1305">
                  <c:v>696.9</c:v>
                </c:pt>
                <c:pt idx="1306">
                  <c:v>695.7</c:v>
                </c:pt>
                <c:pt idx="1307">
                  <c:v>694.4</c:v>
                </c:pt>
                <c:pt idx="1308">
                  <c:v>693.2</c:v>
                </c:pt>
                <c:pt idx="1309">
                  <c:v>691.9</c:v>
                </c:pt>
                <c:pt idx="1310">
                  <c:v>690.7</c:v>
                </c:pt>
                <c:pt idx="1311">
                  <c:v>689.4</c:v>
                </c:pt>
                <c:pt idx="1312">
                  <c:v>688.2</c:v>
                </c:pt>
                <c:pt idx="1313">
                  <c:v>687</c:v>
                </c:pt>
                <c:pt idx="1314">
                  <c:v>685.8</c:v>
                </c:pt>
                <c:pt idx="1315">
                  <c:v>684.6</c:v>
                </c:pt>
                <c:pt idx="1316">
                  <c:v>683.3</c:v>
                </c:pt>
                <c:pt idx="1317">
                  <c:v>682.1</c:v>
                </c:pt>
                <c:pt idx="1318">
                  <c:v>680.9</c:v>
                </c:pt>
                <c:pt idx="1319">
                  <c:v>679.6</c:v>
                </c:pt>
                <c:pt idx="1320">
                  <c:v>678.4</c:v>
                </c:pt>
                <c:pt idx="1321">
                  <c:v>677.2</c:v>
                </c:pt>
                <c:pt idx="1322">
                  <c:v>676</c:v>
                </c:pt>
                <c:pt idx="1323">
                  <c:v>674.8</c:v>
                </c:pt>
                <c:pt idx="1324">
                  <c:v>673.7</c:v>
                </c:pt>
                <c:pt idx="1325">
                  <c:v>672.4</c:v>
                </c:pt>
                <c:pt idx="1326">
                  <c:v>671.3</c:v>
                </c:pt>
                <c:pt idx="1327">
                  <c:v>670.1</c:v>
                </c:pt>
                <c:pt idx="1328">
                  <c:v>668.9</c:v>
                </c:pt>
                <c:pt idx="1329">
                  <c:v>667.7</c:v>
                </c:pt>
                <c:pt idx="1330">
                  <c:v>666.5</c:v>
                </c:pt>
                <c:pt idx="1331">
                  <c:v>665.3</c:v>
                </c:pt>
                <c:pt idx="1332">
                  <c:v>664.1</c:v>
                </c:pt>
                <c:pt idx="1333">
                  <c:v>662.8</c:v>
                </c:pt>
                <c:pt idx="1334">
                  <c:v>661.7</c:v>
                </c:pt>
                <c:pt idx="1335">
                  <c:v>660.5</c:v>
                </c:pt>
                <c:pt idx="1336">
                  <c:v>659.3</c:v>
                </c:pt>
                <c:pt idx="1337">
                  <c:v>658.1</c:v>
                </c:pt>
                <c:pt idx="1338">
                  <c:v>656.9</c:v>
                </c:pt>
                <c:pt idx="1339">
                  <c:v>655.7</c:v>
                </c:pt>
                <c:pt idx="1340">
                  <c:v>654.5</c:v>
                </c:pt>
                <c:pt idx="1341">
                  <c:v>653.29999999999995</c:v>
                </c:pt>
                <c:pt idx="1342">
                  <c:v>652.20000000000005</c:v>
                </c:pt>
                <c:pt idx="1343">
                  <c:v>651</c:v>
                </c:pt>
                <c:pt idx="1344">
                  <c:v>649.9</c:v>
                </c:pt>
                <c:pt idx="1345">
                  <c:v>648.70000000000005</c:v>
                </c:pt>
                <c:pt idx="1346">
                  <c:v>647.5</c:v>
                </c:pt>
                <c:pt idx="1347">
                  <c:v>646.29999999999995</c:v>
                </c:pt>
                <c:pt idx="1348">
                  <c:v>645.20000000000005</c:v>
                </c:pt>
                <c:pt idx="1349">
                  <c:v>644.1</c:v>
                </c:pt>
                <c:pt idx="1350">
                  <c:v>642.9</c:v>
                </c:pt>
                <c:pt idx="1351">
                  <c:v>641.79999999999995</c:v>
                </c:pt>
                <c:pt idx="1352">
                  <c:v>640.6</c:v>
                </c:pt>
                <c:pt idx="1353">
                  <c:v>639.5</c:v>
                </c:pt>
                <c:pt idx="1354">
                  <c:v>638.29999999999995</c:v>
                </c:pt>
                <c:pt idx="1355">
                  <c:v>637.20000000000005</c:v>
                </c:pt>
                <c:pt idx="1356">
                  <c:v>636.1</c:v>
                </c:pt>
                <c:pt idx="1357">
                  <c:v>635</c:v>
                </c:pt>
                <c:pt idx="1358">
                  <c:v>633.79999999999995</c:v>
                </c:pt>
                <c:pt idx="1359">
                  <c:v>632.70000000000005</c:v>
                </c:pt>
                <c:pt idx="1360">
                  <c:v>631.6</c:v>
                </c:pt>
                <c:pt idx="1361">
                  <c:v>630.5</c:v>
                </c:pt>
                <c:pt idx="1362">
                  <c:v>629.29999999999995</c:v>
                </c:pt>
                <c:pt idx="1363">
                  <c:v>628.20000000000005</c:v>
                </c:pt>
                <c:pt idx="1364">
                  <c:v>627.1</c:v>
                </c:pt>
                <c:pt idx="1365">
                  <c:v>625.9</c:v>
                </c:pt>
                <c:pt idx="1366">
                  <c:v>624.79999999999995</c:v>
                </c:pt>
                <c:pt idx="1367">
                  <c:v>623.70000000000005</c:v>
                </c:pt>
                <c:pt idx="1368">
                  <c:v>622.6</c:v>
                </c:pt>
                <c:pt idx="1369">
                  <c:v>621.5</c:v>
                </c:pt>
                <c:pt idx="1370">
                  <c:v>620.29999999999995</c:v>
                </c:pt>
                <c:pt idx="1371">
                  <c:v>619.20000000000005</c:v>
                </c:pt>
                <c:pt idx="1372">
                  <c:v>618.1</c:v>
                </c:pt>
                <c:pt idx="1373">
                  <c:v>617</c:v>
                </c:pt>
                <c:pt idx="1374">
                  <c:v>615.9</c:v>
                </c:pt>
                <c:pt idx="1375">
                  <c:v>614.79999999999995</c:v>
                </c:pt>
                <c:pt idx="1376">
                  <c:v>613.6</c:v>
                </c:pt>
                <c:pt idx="1377">
                  <c:v>612.5</c:v>
                </c:pt>
                <c:pt idx="1378">
                  <c:v>611.4</c:v>
                </c:pt>
                <c:pt idx="1379">
                  <c:v>610.29999999999995</c:v>
                </c:pt>
                <c:pt idx="1380">
                  <c:v>609.20000000000005</c:v>
                </c:pt>
                <c:pt idx="1381">
                  <c:v>608.1</c:v>
                </c:pt>
                <c:pt idx="1382">
                  <c:v>607</c:v>
                </c:pt>
                <c:pt idx="1383">
                  <c:v>605.9</c:v>
                </c:pt>
                <c:pt idx="1384">
                  <c:v>604.79999999999995</c:v>
                </c:pt>
                <c:pt idx="1385">
                  <c:v>603.6</c:v>
                </c:pt>
                <c:pt idx="1386">
                  <c:v>602.6</c:v>
                </c:pt>
                <c:pt idx="1387">
                  <c:v>601.5</c:v>
                </c:pt>
                <c:pt idx="1388">
                  <c:v>600.4</c:v>
                </c:pt>
                <c:pt idx="1389">
                  <c:v>599.29999999999995</c:v>
                </c:pt>
                <c:pt idx="1390">
                  <c:v>598.29999999999995</c:v>
                </c:pt>
                <c:pt idx="1391">
                  <c:v>597.20000000000005</c:v>
                </c:pt>
                <c:pt idx="1392">
                  <c:v>596.1</c:v>
                </c:pt>
                <c:pt idx="1393">
                  <c:v>595.1</c:v>
                </c:pt>
                <c:pt idx="1394">
                  <c:v>594</c:v>
                </c:pt>
                <c:pt idx="1395">
                  <c:v>592.9</c:v>
                </c:pt>
                <c:pt idx="1396">
                  <c:v>591.9</c:v>
                </c:pt>
                <c:pt idx="1397">
                  <c:v>590.79999999999995</c:v>
                </c:pt>
                <c:pt idx="1398">
                  <c:v>589.70000000000005</c:v>
                </c:pt>
                <c:pt idx="1399">
                  <c:v>588.70000000000005</c:v>
                </c:pt>
                <c:pt idx="1400">
                  <c:v>587.6</c:v>
                </c:pt>
                <c:pt idx="1401">
                  <c:v>586.6</c:v>
                </c:pt>
                <c:pt idx="1402">
                  <c:v>585.5</c:v>
                </c:pt>
                <c:pt idx="1403">
                  <c:v>584.4</c:v>
                </c:pt>
                <c:pt idx="1404">
                  <c:v>583.4</c:v>
                </c:pt>
                <c:pt idx="1405">
                  <c:v>582.29999999999995</c:v>
                </c:pt>
                <c:pt idx="1406">
                  <c:v>581.20000000000005</c:v>
                </c:pt>
                <c:pt idx="1407">
                  <c:v>580.20000000000005</c:v>
                </c:pt>
                <c:pt idx="1408">
                  <c:v>579.20000000000005</c:v>
                </c:pt>
                <c:pt idx="1409">
                  <c:v>578.20000000000005</c:v>
                </c:pt>
                <c:pt idx="1410">
                  <c:v>577.1</c:v>
                </c:pt>
                <c:pt idx="1411">
                  <c:v>576.1</c:v>
                </c:pt>
                <c:pt idx="1412">
                  <c:v>575</c:v>
                </c:pt>
                <c:pt idx="1413">
                  <c:v>574</c:v>
                </c:pt>
                <c:pt idx="1414">
                  <c:v>573</c:v>
                </c:pt>
                <c:pt idx="1415">
                  <c:v>572</c:v>
                </c:pt>
                <c:pt idx="1416">
                  <c:v>570.9</c:v>
                </c:pt>
                <c:pt idx="1417">
                  <c:v>569.9</c:v>
                </c:pt>
                <c:pt idx="1418">
                  <c:v>568.9</c:v>
                </c:pt>
                <c:pt idx="1419">
                  <c:v>567.9</c:v>
                </c:pt>
                <c:pt idx="1420">
                  <c:v>566.9</c:v>
                </c:pt>
                <c:pt idx="1421">
                  <c:v>565.79999999999995</c:v>
                </c:pt>
                <c:pt idx="1422">
                  <c:v>564.79999999999995</c:v>
                </c:pt>
                <c:pt idx="1423">
                  <c:v>563.79999999999995</c:v>
                </c:pt>
                <c:pt idx="1424">
                  <c:v>562.79999999999995</c:v>
                </c:pt>
                <c:pt idx="1425">
                  <c:v>561.79999999999995</c:v>
                </c:pt>
                <c:pt idx="1426">
                  <c:v>560.79999999999995</c:v>
                </c:pt>
                <c:pt idx="1427">
                  <c:v>559.79999999999995</c:v>
                </c:pt>
                <c:pt idx="1428">
                  <c:v>558.79999999999995</c:v>
                </c:pt>
                <c:pt idx="1429">
                  <c:v>557.79999999999995</c:v>
                </c:pt>
                <c:pt idx="1430">
                  <c:v>556.79999999999995</c:v>
                </c:pt>
                <c:pt idx="1431">
                  <c:v>555.79999999999995</c:v>
                </c:pt>
                <c:pt idx="1432">
                  <c:v>554.79999999999995</c:v>
                </c:pt>
                <c:pt idx="1433">
                  <c:v>553.79999999999995</c:v>
                </c:pt>
                <c:pt idx="1434">
                  <c:v>552.79999999999995</c:v>
                </c:pt>
                <c:pt idx="1435">
                  <c:v>551.9</c:v>
                </c:pt>
                <c:pt idx="1436">
                  <c:v>550.79999999999995</c:v>
                </c:pt>
                <c:pt idx="1437">
                  <c:v>549.9</c:v>
                </c:pt>
                <c:pt idx="1438">
                  <c:v>548.9</c:v>
                </c:pt>
                <c:pt idx="1439">
                  <c:v>547.9</c:v>
                </c:pt>
                <c:pt idx="1440">
                  <c:v>547</c:v>
                </c:pt>
                <c:pt idx="1441">
                  <c:v>546</c:v>
                </c:pt>
                <c:pt idx="1442">
                  <c:v>545.1</c:v>
                </c:pt>
                <c:pt idx="1443">
                  <c:v>544.1</c:v>
                </c:pt>
                <c:pt idx="1444">
                  <c:v>543.20000000000005</c:v>
                </c:pt>
                <c:pt idx="1445">
                  <c:v>542.20000000000005</c:v>
                </c:pt>
                <c:pt idx="1446">
                  <c:v>541.20000000000005</c:v>
                </c:pt>
                <c:pt idx="1447">
                  <c:v>540.29999999999995</c:v>
                </c:pt>
                <c:pt idx="1448">
                  <c:v>539.29999999999995</c:v>
                </c:pt>
                <c:pt idx="1449">
                  <c:v>538.4</c:v>
                </c:pt>
                <c:pt idx="1450">
                  <c:v>537.5</c:v>
                </c:pt>
                <c:pt idx="1451">
                  <c:v>536.5</c:v>
                </c:pt>
                <c:pt idx="1452">
                  <c:v>535.5</c:v>
                </c:pt>
                <c:pt idx="1453">
                  <c:v>534.6</c:v>
                </c:pt>
                <c:pt idx="1454">
                  <c:v>533.70000000000005</c:v>
                </c:pt>
                <c:pt idx="1455">
                  <c:v>532.70000000000005</c:v>
                </c:pt>
                <c:pt idx="1456">
                  <c:v>531.79999999999995</c:v>
                </c:pt>
                <c:pt idx="1457">
                  <c:v>530.9</c:v>
                </c:pt>
                <c:pt idx="1458">
                  <c:v>530</c:v>
                </c:pt>
                <c:pt idx="1459">
                  <c:v>529.1</c:v>
                </c:pt>
                <c:pt idx="1460">
                  <c:v>528.20000000000005</c:v>
                </c:pt>
                <c:pt idx="1461">
                  <c:v>527.20000000000005</c:v>
                </c:pt>
                <c:pt idx="1462">
                  <c:v>526.29999999999995</c:v>
                </c:pt>
                <c:pt idx="1463">
                  <c:v>525.4</c:v>
                </c:pt>
                <c:pt idx="1464">
                  <c:v>524.5</c:v>
                </c:pt>
                <c:pt idx="1465">
                  <c:v>523.6</c:v>
                </c:pt>
                <c:pt idx="1466">
                  <c:v>522.70000000000005</c:v>
                </c:pt>
                <c:pt idx="1467">
                  <c:v>521.79999999999995</c:v>
                </c:pt>
                <c:pt idx="1468">
                  <c:v>520.9</c:v>
                </c:pt>
                <c:pt idx="1469">
                  <c:v>519.9</c:v>
                </c:pt>
                <c:pt idx="1470">
                  <c:v>519.1</c:v>
                </c:pt>
                <c:pt idx="1471">
                  <c:v>518.1</c:v>
                </c:pt>
                <c:pt idx="1472">
                  <c:v>517.20000000000005</c:v>
                </c:pt>
                <c:pt idx="1473">
                  <c:v>516.29999999999995</c:v>
                </c:pt>
                <c:pt idx="1474">
                  <c:v>515.4</c:v>
                </c:pt>
                <c:pt idx="1475">
                  <c:v>514.5</c:v>
                </c:pt>
                <c:pt idx="1476">
                  <c:v>513.6</c:v>
                </c:pt>
                <c:pt idx="1477">
                  <c:v>512.70000000000005</c:v>
                </c:pt>
                <c:pt idx="1478">
                  <c:v>511.8</c:v>
                </c:pt>
                <c:pt idx="1479">
                  <c:v>510.9</c:v>
                </c:pt>
                <c:pt idx="1480">
                  <c:v>510</c:v>
                </c:pt>
                <c:pt idx="1481">
                  <c:v>509.1</c:v>
                </c:pt>
                <c:pt idx="1482">
                  <c:v>508.2</c:v>
                </c:pt>
                <c:pt idx="1483">
                  <c:v>507.3</c:v>
                </c:pt>
                <c:pt idx="1484">
                  <c:v>506.4</c:v>
                </c:pt>
                <c:pt idx="1485">
                  <c:v>505.5</c:v>
                </c:pt>
                <c:pt idx="1486">
                  <c:v>504.7</c:v>
                </c:pt>
                <c:pt idx="1487">
                  <c:v>503.8</c:v>
                </c:pt>
                <c:pt idx="1488">
                  <c:v>503</c:v>
                </c:pt>
                <c:pt idx="1489">
                  <c:v>502.1</c:v>
                </c:pt>
                <c:pt idx="1490">
                  <c:v>501.2</c:v>
                </c:pt>
                <c:pt idx="1491">
                  <c:v>500.3</c:v>
                </c:pt>
                <c:pt idx="1492">
                  <c:v>499.5</c:v>
                </c:pt>
                <c:pt idx="1493">
                  <c:v>498.6</c:v>
                </c:pt>
                <c:pt idx="1494">
                  <c:v>497.8</c:v>
                </c:pt>
                <c:pt idx="1495">
                  <c:v>496.9</c:v>
                </c:pt>
                <c:pt idx="1496">
                  <c:v>496.1</c:v>
                </c:pt>
                <c:pt idx="1497">
                  <c:v>495.2</c:v>
                </c:pt>
                <c:pt idx="1498">
                  <c:v>494.4</c:v>
                </c:pt>
                <c:pt idx="1499">
                  <c:v>493.5</c:v>
                </c:pt>
                <c:pt idx="1500">
                  <c:v>492.7</c:v>
                </c:pt>
                <c:pt idx="1501">
                  <c:v>491.9</c:v>
                </c:pt>
                <c:pt idx="1502">
                  <c:v>491</c:v>
                </c:pt>
                <c:pt idx="1503">
                  <c:v>490.2</c:v>
                </c:pt>
                <c:pt idx="1504">
                  <c:v>489.4</c:v>
                </c:pt>
                <c:pt idx="1505">
                  <c:v>488.6</c:v>
                </c:pt>
                <c:pt idx="1506">
                  <c:v>487.7</c:v>
                </c:pt>
                <c:pt idx="1507">
                  <c:v>486.9</c:v>
                </c:pt>
                <c:pt idx="1508">
                  <c:v>486.1</c:v>
                </c:pt>
                <c:pt idx="1509">
                  <c:v>485.3</c:v>
                </c:pt>
                <c:pt idx="1510">
                  <c:v>484.5</c:v>
                </c:pt>
                <c:pt idx="1511">
                  <c:v>483.7</c:v>
                </c:pt>
                <c:pt idx="1512">
                  <c:v>482.8</c:v>
                </c:pt>
                <c:pt idx="1513">
                  <c:v>482</c:v>
                </c:pt>
                <c:pt idx="1514">
                  <c:v>481.2</c:v>
                </c:pt>
                <c:pt idx="1515">
                  <c:v>480.4</c:v>
                </c:pt>
                <c:pt idx="1516">
                  <c:v>479.6</c:v>
                </c:pt>
                <c:pt idx="1517">
                  <c:v>478.8</c:v>
                </c:pt>
                <c:pt idx="1518">
                  <c:v>478</c:v>
                </c:pt>
                <c:pt idx="1519">
                  <c:v>477.2</c:v>
                </c:pt>
                <c:pt idx="1520">
                  <c:v>476.5</c:v>
                </c:pt>
                <c:pt idx="1521">
                  <c:v>475.7</c:v>
                </c:pt>
                <c:pt idx="1522">
                  <c:v>474.9</c:v>
                </c:pt>
                <c:pt idx="1523">
                  <c:v>474.1</c:v>
                </c:pt>
                <c:pt idx="1524">
                  <c:v>473.4</c:v>
                </c:pt>
                <c:pt idx="1525">
                  <c:v>472.5</c:v>
                </c:pt>
                <c:pt idx="1526">
                  <c:v>471.8</c:v>
                </c:pt>
                <c:pt idx="1527">
                  <c:v>471</c:v>
                </c:pt>
                <c:pt idx="1528">
                  <c:v>470.2</c:v>
                </c:pt>
                <c:pt idx="1529">
                  <c:v>469.5</c:v>
                </c:pt>
                <c:pt idx="1530">
                  <c:v>468.7</c:v>
                </c:pt>
                <c:pt idx="1531">
                  <c:v>468</c:v>
                </c:pt>
                <c:pt idx="1532">
                  <c:v>467.2</c:v>
                </c:pt>
                <c:pt idx="1533">
                  <c:v>466.4</c:v>
                </c:pt>
                <c:pt idx="1534">
                  <c:v>465.7</c:v>
                </c:pt>
                <c:pt idx="1535">
                  <c:v>464.9</c:v>
                </c:pt>
                <c:pt idx="1536">
                  <c:v>464.1</c:v>
                </c:pt>
                <c:pt idx="1537">
                  <c:v>463.3</c:v>
                </c:pt>
                <c:pt idx="1538">
                  <c:v>462.6</c:v>
                </c:pt>
                <c:pt idx="1539">
                  <c:v>461.9</c:v>
                </c:pt>
                <c:pt idx="1540">
                  <c:v>461.1</c:v>
                </c:pt>
                <c:pt idx="1541">
                  <c:v>460.4</c:v>
                </c:pt>
                <c:pt idx="1542">
                  <c:v>459.6</c:v>
                </c:pt>
                <c:pt idx="1543">
                  <c:v>458.8</c:v>
                </c:pt>
                <c:pt idx="1544">
                  <c:v>458.1</c:v>
                </c:pt>
                <c:pt idx="1545">
                  <c:v>457.4</c:v>
                </c:pt>
                <c:pt idx="1546">
                  <c:v>456.6</c:v>
                </c:pt>
                <c:pt idx="1547">
                  <c:v>455.9</c:v>
                </c:pt>
                <c:pt idx="1548">
                  <c:v>455.1</c:v>
                </c:pt>
                <c:pt idx="1549">
                  <c:v>454.3</c:v>
                </c:pt>
                <c:pt idx="1550">
                  <c:v>453.6</c:v>
                </c:pt>
                <c:pt idx="1551">
                  <c:v>452.9</c:v>
                </c:pt>
                <c:pt idx="1552">
                  <c:v>452.2</c:v>
                </c:pt>
                <c:pt idx="1553">
                  <c:v>451.4</c:v>
                </c:pt>
                <c:pt idx="1554">
                  <c:v>450.7</c:v>
                </c:pt>
                <c:pt idx="1555">
                  <c:v>450</c:v>
                </c:pt>
                <c:pt idx="1556">
                  <c:v>449.2</c:v>
                </c:pt>
                <c:pt idx="1557">
                  <c:v>448.5</c:v>
                </c:pt>
                <c:pt idx="1558">
                  <c:v>447.7</c:v>
                </c:pt>
                <c:pt idx="1559">
                  <c:v>447</c:v>
                </c:pt>
                <c:pt idx="1560">
                  <c:v>446.3</c:v>
                </c:pt>
                <c:pt idx="1561">
                  <c:v>445.6</c:v>
                </c:pt>
                <c:pt idx="1562">
                  <c:v>444.9</c:v>
                </c:pt>
                <c:pt idx="1563">
                  <c:v>444.2</c:v>
                </c:pt>
                <c:pt idx="1564">
                  <c:v>443.5</c:v>
                </c:pt>
                <c:pt idx="1565">
                  <c:v>442.7</c:v>
                </c:pt>
                <c:pt idx="1566">
                  <c:v>442</c:v>
                </c:pt>
                <c:pt idx="1567">
                  <c:v>441.3</c:v>
                </c:pt>
                <c:pt idx="1568">
                  <c:v>440.6</c:v>
                </c:pt>
                <c:pt idx="1569">
                  <c:v>439.9</c:v>
                </c:pt>
                <c:pt idx="1570">
                  <c:v>439.2</c:v>
                </c:pt>
                <c:pt idx="1571">
                  <c:v>438.5</c:v>
                </c:pt>
                <c:pt idx="1572">
                  <c:v>437.8</c:v>
                </c:pt>
                <c:pt idx="1573">
                  <c:v>437.1</c:v>
                </c:pt>
                <c:pt idx="1574">
                  <c:v>436.4</c:v>
                </c:pt>
                <c:pt idx="1575">
                  <c:v>435.7</c:v>
                </c:pt>
                <c:pt idx="1576">
                  <c:v>435</c:v>
                </c:pt>
                <c:pt idx="1577">
                  <c:v>434.3</c:v>
                </c:pt>
                <c:pt idx="1578">
                  <c:v>433.6</c:v>
                </c:pt>
                <c:pt idx="1579">
                  <c:v>433</c:v>
                </c:pt>
                <c:pt idx="1580">
                  <c:v>432.3</c:v>
                </c:pt>
                <c:pt idx="1581">
                  <c:v>431.6</c:v>
                </c:pt>
                <c:pt idx="1582">
                  <c:v>430.9</c:v>
                </c:pt>
                <c:pt idx="1583">
                  <c:v>430.2</c:v>
                </c:pt>
                <c:pt idx="1584">
                  <c:v>429.5</c:v>
                </c:pt>
                <c:pt idx="1585">
                  <c:v>428.9</c:v>
                </c:pt>
                <c:pt idx="1586">
                  <c:v>428.2</c:v>
                </c:pt>
                <c:pt idx="1587">
                  <c:v>427.5</c:v>
                </c:pt>
                <c:pt idx="1588">
                  <c:v>426.8</c:v>
                </c:pt>
                <c:pt idx="1589">
                  <c:v>426.2</c:v>
                </c:pt>
                <c:pt idx="1590">
                  <c:v>425.5</c:v>
                </c:pt>
                <c:pt idx="1591">
                  <c:v>424.8</c:v>
                </c:pt>
                <c:pt idx="1592">
                  <c:v>424.2</c:v>
                </c:pt>
                <c:pt idx="1593">
                  <c:v>423.5</c:v>
                </c:pt>
                <c:pt idx="1594">
                  <c:v>422.8</c:v>
                </c:pt>
                <c:pt idx="1595">
                  <c:v>422.1</c:v>
                </c:pt>
                <c:pt idx="1596">
                  <c:v>421.5</c:v>
                </c:pt>
                <c:pt idx="1597">
                  <c:v>420.8</c:v>
                </c:pt>
                <c:pt idx="1598">
                  <c:v>420.1</c:v>
                </c:pt>
                <c:pt idx="1599">
                  <c:v>419.3</c:v>
                </c:pt>
              </c:numCache>
            </c:numRef>
          </c:yVal>
          <c:smooth val="1"/>
          <c:extLst xmlns:c16r2="http://schemas.microsoft.com/office/drawing/2015/06/chart">
            <c:ext xmlns:c16="http://schemas.microsoft.com/office/drawing/2014/chart" uri="{C3380CC4-5D6E-409C-BE32-E72D297353CC}">
              <c16:uniqueId val="{00000004-8F11-A44B-8730-402E1A9567C2}"/>
            </c:ext>
          </c:extLst>
        </c:ser>
        <c:ser>
          <c:idx val="5"/>
          <c:order val="5"/>
          <c:tx>
            <c:strRef>
              <c:f>'Edited - T Proflile swapped'!$J$1</c:f>
              <c:strCache>
                <c:ptCount val="1"/>
                <c:pt idx="0">
                  <c:v>Temperature 6(°C)</c:v>
                </c:pt>
              </c:strCache>
            </c:strRef>
          </c:tx>
          <c:marker>
            <c:symbol val="none"/>
          </c:marker>
          <c:xVal>
            <c:numRef>
              <c:f>'Edited - T Proflile swapped'!$B$2:$B$1601</c:f>
              <c:numCache>
                <c:formatCode>General</c:formatCode>
                <c:ptCount val="1600"/>
                <c:pt idx="0">
                  <c:v>0</c:v>
                </c:pt>
                <c:pt idx="1">
                  <c:v>0.99999999999695888</c:v>
                </c:pt>
                <c:pt idx="2">
                  <c:v>0.99999999999695888</c:v>
                </c:pt>
                <c:pt idx="3">
                  <c:v>1.9999999999939178</c:v>
                </c:pt>
                <c:pt idx="4">
                  <c:v>1.9999999999939178</c:v>
                </c:pt>
                <c:pt idx="5">
                  <c:v>2.9999999999908766</c:v>
                </c:pt>
                <c:pt idx="6">
                  <c:v>2.9999999999908766</c:v>
                </c:pt>
                <c:pt idx="7">
                  <c:v>3.9999999999974278</c:v>
                </c:pt>
                <c:pt idx="8">
                  <c:v>3.9999999999974278</c:v>
                </c:pt>
                <c:pt idx="9">
                  <c:v>4.9999999999943867</c:v>
                </c:pt>
                <c:pt idx="10">
                  <c:v>4.9999999999943867</c:v>
                </c:pt>
                <c:pt idx="11">
                  <c:v>6.0000000000009379</c:v>
                </c:pt>
                <c:pt idx="12">
                  <c:v>6.0000000000009379</c:v>
                </c:pt>
                <c:pt idx="13">
                  <c:v>6.9999999999978968</c:v>
                </c:pt>
                <c:pt idx="14">
                  <c:v>6.9999999999978968</c:v>
                </c:pt>
                <c:pt idx="15">
                  <c:v>7.9999999999948557</c:v>
                </c:pt>
                <c:pt idx="16">
                  <c:v>7.9999999999948557</c:v>
                </c:pt>
                <c:pt idx="17">
                  <c:v>8.9999999999918145</c:v>
                </c:pt>
                <c:pt idx="18">
                  <c:v>8.9999999999918145</c:v>
                </c:pt>
                <c:pt idx="19">
                  <c:v>9.9999999999983658</c:v>
                </c:pt>
                <c:pt idx="20">
                  <c:v>9.9999999999983658</c:v>
                </c:pt>
                <c:pt idx="21">
                  <c:v>10.999999999995325</c:v>
                </c:pt>
                <c:pt idx="22">
                  <c:v>10.999999999995325</c:v>
                </c:pt>
                <c:pt idx="23">
                  <c:v>11.999999999992284</c:v>
                </c:pt>
                <c:pt idx="24">
                  <c:v>11.999999999992284</c:v>
                </c:pt>
                <c:pt idx="25">
                  <c:v>12.999999999998835</c:v>
                </c:pt>
                <c:pt idx="26">
                  <c:v>12.999999999998835</c:v>
                </c:pt>
                <c:pt idx="27">
                  <c:v>13.999999999995794</c:v>
                </c:pt>
                <c:pt idx="28">
                  <c:v>13.999999999995794</c:v>
                </c:pt>
                <c:pt idx="29">
                  <c:v>14.999999999992752</c:v>
                </c:pt>
                <c:pt idx="30">
                  <c:v>14.999999999992752</c:v>
                </c:pt>
                <c:pt idx="31">
                  <c:v>15.999999999989711</c:v>
                </c:pt>
                <c:pt idx="32">
                  <c:v>15.999999999989711</c:v>
                </c:pt>
                <c:pt idx="33">
                  <c:v>16.999999999996263</c:v>
                </c:pt>
                <c:pt idx="34">
                  <c:v>16.999999999996263</c:v>
                </c:pt>
                <c:pt idx="35">
                  <c:v>17.999999999993221</c:v>
                </c:pt>
                <c:pt idx="36">
                  <c:v>17.999999999993221</c:v>
                </c:pt>
                <c:pt idx="37">
                  <c:v>18.999999999999773</c:v>
                </c:pt>
                <c:pt idx="38">
                  <c:v>18.999999999999773</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87</c:v>
                </c:pt>
                <c:pt idx="56">
                  <c:v>27.999999999991587</c:v>
                </c:pt>
                <c:pt idx="57">
                  <c:v>28.999999999998138</c:v>
                </c:pt>
                <c:pt idx="58">
                  <c:v>28.999999999998138</c:v>
                </c:pt>
                <c:pt idx="59">
                  <c:v>29.999999999995097</c:v>
                </c:pt>
                <c:pt idx="60">
                  <c:v>29.999999999995097</c:v>
                </c:pt>
                <c:pt idx="61">
                  <c:v>30.999999999992056</c:v>
                </c:pt>
                <c:pt idx="62">
                  <c:v>30.999999999992056</c:v>
                </c:pt>
                <c:pt idx="63">
                  <c:v>31.999999999998607</c:v>
                </c:pt>
                <c:pt idx="64">
                  <c:v>31.999999999998607</c:v>
                </c:pt>
                <c:pt idx="65">
                  <c:v>32.999999999995566</c:v>
                </c:pt>
                <c:pt idx="66">
                  <c:v>32.999999999995566</c:v>
                </c:pt>
                <c:pt idx="67">
                  <c:v>33.999999999992525</c:v>
                </c:pt>
                <c:pt idx="68">
                  <c:v>33.999999999992525</c:v>
                </c:pt>
                <c:pt idx="69">
                  <c:v>34.999999999989484</c:v>
                </c:pt>
                <c:pt idx="70">
                  <c:v>34.999999999989484</c:v>
                </c:pt>
                <c:pt idx="71">
                  <c:v>35.999999999996035</c:v>
                </c:pt>
                <c:pt idx="72">
                  <c:v>35.999999999996035</c:v>
                </c:pt>
                <c:pt idx="73">
                  <c:v>36.999999999992994</c:v>
                </c:pt>
                <c:pt idx="74">
                  <c:v>36.999999999992994</c:v>
                </c:pt>
                <c:pt idx="75">
                  <c:v>37.999999999999545</c:v>
                </c:pt>
                <c:pt idx="76">
                  <c:v>37.999999999999545</c:v>
                </c:pt>
                <c:pt idx="77">
                  <c:v>38.999999999996504</c:v>
                </c:pt>
                <c:pt idx="78">
                  <c:v>38.999999999996504</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36</c:v>
                </c:pt>
                <c:pt idx="118">
                  <c:v>58.999999999993236</c:v>
                </c:pt>
                <c:pt idx="119">
                  <c:v>59.999999999990195</c:v>
                </c:pt>
                <c:pt idx="120">
                  <c:v>59.999999999990195</c:v>
                </c:pt>
                <c:pt idx="121">
                  <c:v>60.999999999996746</c:v>
                </c:pt>
                <c:pt idx="122">
                  <c:v>60.999999999996746</c:v>
                </c:pt>
                <c:pt idx="123">
                  <c:v>61.999999999993705</c:v>
                </c:pt>
                <c:pt idx="124">
                  <c:v>61.999999999993705</c:v>
                </c:pt>
                <c:pt idx="125">
                  <c:v>63.000000000000256</c:v>
                </c:pt>
                <c:pt idx="126">
                  <c:v>63.000000000000256</c:v>
                </c:pt>
                <c:pt idx="127">
                  <c:v>63.999999999997215</c:v>
                </c:pt>
                <c:pt idx="128">
                  <c:v>63.999999999997215</c:v>
                </c:pt>
                <c:pt idx="129">
                  <c:v>64.999999999994174</c:v>
                </c:pt>
                <c:pt idx="130">
                  <c:v>64.999999999994174</c:v>
                </c:pt>
                <c:pt idx="131">
                  <c:v>65.999999999991132</c:v>
                </c:pt>
                <c:pt idx="132">
                  <c:v>65.999999999991132</c:v>
                </c:pt>
                <c:pt idx="133">
                  <c:v>66.999999999997684</c:v>
                </c:pt>
                <c:pt idx="134">
                  <c:v>66.999999999997684</c:v>
                </c:pt>
                <c:pt idx="135">
                  <c:v>67.999999999994643</c:v>
                </c:pt>
                <c:pt idx="136">
                  <c:v>67.999999999994643</c:v>
                </c:pt>
                <c:pt idx="137">
                  <c:v>69.000000000001194</c:v>
                </c:pt>
                <c:pt idx="138">
                  <c:v>69.000000000001194</c:v>
                </c:pt>
                <c:pt idx="139">
                  <c:v>69.999999999998153</c:v>
                </c:pt>
                <c:pt idx="140">
                  <c:v>69.999999999998153</c:v>
                </c:pt>
                <c:pt idx="141">
                  <c:v>70.999999999995111</c:v>
                </c:pt>
                <c:pt idx="142">
                  <c:v>70.999999999995111</c:v>
                </c:pt>
                <c:pt idx="143">
                  <c:v>71.99999999999207</c:v>
                </c:pt>
                <c:pt idx="144">
                  <c:v>71.99999999999207</c:v>
                </c:pt>
                <c:pt idx="145">
                  <c:v>72.999999999989029</c:v>
                </c:pt>
                <c:pt idx="146">
                  <c:v>72.999999999989029</c:v>
                </c:pt>
                <c:pt idx="147">
                  <c:v>73.99999999999558</c:v>
                </c:pt>
                <c:pt idx="148">
                  <c:v>73.99999999999558</c:v>
                </c:pt>
                <c:pt idx="149">
                  <c:v>74.999999999992539</c:v>
                </c:pt>
                <c:pt idx="150">
                  <c:v>74.999999999992539</c:v>
                </c:pt>
                <c:pt idx="151">
                  <c:v>75.999999999999091</c:v>
                </c:pt>
                <c:pt idx="152">
                  <c:v>75.999999999999091</c:v>
                </c:pt>
                <c:pt idx="153">
                  <c:v>76.999999999996049</c:v>
                </c:pt>
                <c:pt idx="154">
                  <c:v>76.999999999996049</c:v>
                </c:pt>
                <c:pt idx="155">
                  <c:v>77.999999999993008</c:v>
                </c:pt>
                <c:pt idx="156">
                  <c:v>77.999999999993008</c:v>
                </c:pt>
                <c:pt idx="157">
                  <c:v>78.999999999989967</c:v>
                </c:pt>
                <c:pt idx="158">
                  <c:v>78.999999999989967</c:v>
                </c:pt>
                <c:pt idx="159">
                  <c:v>79.999999999996518</c:v>
                </c:pt>
                <c:pt idx="160">
                  <c:v>79.999999999996518</c:v>
                </c:pt>
                <c:pt idx="161">
                  <c:v>80.999999999993477</c:v>
                </c:pt>
                <c:pt idx="162">
                  <c:v>80.999999999993477</c:v>
                </c:pt>
                <c:pt idx="163">
                  <c:v>82.000000000000028</c:v>
                </c:pt>
                <c:pt idx="164">
                  <c:v>82.000000000000028</c:v>
                </c:pt>
                <c:pt idx="165">
                  <c:v>82.999999999996987</c:v>
                </c:pt>
                <c:pt idx="166">
                  <c:v>82.999999999996987</c:v>
                </c:pt>
                <c:pt idx="167">
                  <c:v>83.999999999993946</c:v>
                </c:pt>
                <c:pt idx="168">
                  <c:v>83.999999999993946</c:v>
                </c:pt>
                <c:pt idx="169">
                  <c:v>84.999999999990905</c:v>
                </c:pt>
                <c:pt idx="170">
                  <c:v>84.999999999990905</c:v>
                </c:pt>
                <c:pt idx="171">
                  <c:v>85.999999999997456</c:v>
                </c:pt>
                <c:pt idx="172">
                  <c:v>85.999999999997456</c:v>
                </c:pt>
                <c:pt idx="173">
                  <c:v>86.999999999994415</c:v>
                </c:pt>
                <c:pt idx="174">
                  <c:v>86.999999999994415</c:v>
                </c:pt>
                <c:pt idx="175">
                  <c:v>88.000000000000966</c:v>
                </c:pt>
                <c:pt idx="176">
                  <c:v>88.000000000000966</c:v>
                </c:pt>
                <c:pt idx="177">
                  <c:v>88.999999999997925</c:v>
                </c:pt>
                <c:pt idx="178">
                  <c:v>88.999999999997925</c:v>
                </c:pt>
                <c:pt idx="179">
                  <c:v>89.999999999994884</c:v>
                </c:pt>
                <c:pt idx="180">
                  <c:v>89.999999999994884</c:v>
                </c:pt>
                <c:pt idx="181">
                  <c:v>90.999999999991843</c:v>
                </c:pt>
                <c:pt idx="182">
                  <c:v>90.999999999991843</c:v>
                </c:pt>
                <c:pt idx="183">
                  <c:v>91.999999999988802</c:v>
                </c:pt>
                <c:pt idx="184">
                  <c:v>91.999999999988802</c:v>
                </c:pt>
                <c:pt idx="185">
                  <c:v>92.999999999995353</c:v>
                </c:pt>
                <c:pt idx="186">
                  <c:v>92.999999999995353</c:v>
                </c:pt>
                <c:pt idx="187">
                  <c:v>93.999999999992312</c:v>
                </c:pt>
                <c:pt idx="188">
                  <c:v>93.999999999992312</c:v>
                </c:pt>
                <c:pt idx="189">
                  <c:v>94.999999999998863</c:v>
                </c:pt>
                <c:pt idx="190">
                  <c:v>94.999999999998863</c:v>
                </c:pt>
                <c:pt idx="191">
                  <c:v>95.999999999995822</c:v>
                </c:pt>
                <c:pt idx="192">
                  <c:v>95.999999999995822</c:v>
                </c:pt>
                <c:pt idx="193">
                  <c:v>96.999999999992781</c:v>
                </c:pt>
                <c:pt idx="194">
                  <c:v>96.999999999992781</c:v>
                </c:pt>
                <c:pt idx="195">
                  <c:v>97.99999999998974</c:v>
                </c:pt>
                <c:pt idx="196">
                  <c:v>97.99999999998974</c:v>
                </c:pt>
                <c:pt idx="197">
                  <c:v>98.999999999996291</c:v>
                </c:pt>
                <c:pt idx="198">
                  <c:v>98.999999999996291</c:v>
                </c:pt>
                <c:pt idx="199">
                  <c:v>99.99999999999325</c:v>
                </c:pt>
                <c:pt idx="200">
                  <c:v>99.99999999999325</c:v>
                </c:pt>
                <c:pt idx="201">
                  <c:v>100.9999999999998</c:v>
                </c:pt>
                <c:pt idx="202">
                  <c:v>100.9999999999998</c:v>
                </c:pt>
                <c:pt idx="203">
                  <c:v>101.99999999999676</c:v>
                </c:pt>
                <c:pt idx="204">
                  <c:v>101.99999999999676</c:v>
                </c:pt>
                <c:pt idx="205">
                  <c:v>102.99999999999372</c:v>
                </c:pt>
                <c:pt idx="206">
                  <c:v>102.99999999999372</c:v>
                </c:pt>
                <c:pt idx="207">
                  <c:v>103.99999999999068</c:v>
                </c:pt>
                <c:pt idx="208">
                  <c:v>103.99999999999068</c:v>
                </c:pt>
                <c:pt idx="209">
                  <c:v>104.99999999999723</c:v>
                </c:pt>
                <c:pt idx="210">
                  <c:v>104.99999999999723</c:v>
                </c:pt>
                <c:pt idx="211">
                  <c:v>105.99999999999419</c:v>
                </c:pt>
                <c:pt idx="212">
                  <c:v>105.99999999999419</c:v>
                </c:pt>
                <c:pt idx="213">
                  <c:v>107.00000000000074</c:v>
                </c:pt>
                <c:pt idx="214">
                  <c:v>107.00000000000074</c:v>
                </c:pt>
                <c:pt idx="215">
                  <c:v>107.9999999999977</c:v>
                </c:pt>
                <c:pt idx="216">
                  <c:v>107.9999999999977</c:v>
                </c:pt>
                <c:pt idx="217">
                  <c:v>108.99999999999466</c:v>
                </c:pt>
                <c:pt idx="218">
                  <c:v>108.99999999999466</c:v>
                </c:pt>
                <c:pt idx="219">
                  <c:v>109.99999999999162</c:v>
                </c:pt>
                <c:pt idx="220">
                  <c:v>109.99999999999162</c:v>
                </c:pt>
                <c:pt idx="221">
                  <c:v>110.99999999999817</c:v>
                </c:pt>
                <c:pt idx="222">
                  <c:v>110.99999999999817</c:v>
                </c:pt>
                <c:pt idx="223">
                  <c:v>111.99999999999513</c:v>
                </c:pt>
                <c:pt idx="224">
                  <c:v>111.99999999999513</c:v>
                </c:pt>
                <c:pt idx="225">
                  <c:v>112.99999999999208</c:v>
                </c:pt>
                <c:pt idx="226">
                  <c:v>112.99999999999208</c:v>
                </c:pt>
                <c:pt idx="227">
                  <c:v>113.99999999999864</c:v>
                </c:pt>
                <c:pt idx="228">
                  <c:v>113.99999999999864</c:v>
                </c:pt>
                <c:pt idx="229">
                  <c:v>114.99999999999559</c:v>
                </c:pt>
                <c:pt idx="230">
                  <c:v>114.99999999999559</c:v>
                </c:pt>
                <c:pt idx="231">
                  <c:v>115.99999999999255</c:v>
                </c:pt>
                <c:pt idx="232">
                  <c:v>115.99999999999255</c:v>
                </c:pt>
                <c:pt idx="233">
                  <c:v>116.99999999998951</c:v>
                </c:pt>
                <c:pt idx="234">
                  <c:v>116.99999999998951</c:v>
                </c:pt>
                <c:pt idx="235">
                  <c:v>117.99999999999606</c:v>
                </c:pt>
                <c:pt idx="236">
                  <c:v>117.99999999999606</c:v>
                </c:pt>
                <c:pt idx="237">
                  <c:v>118.99999999999302</c:v>
                </c:pt>
                <c:pt idx="238">
                  <c:v>118.99999999999302</c:v>
                </c:pt>
                <c:pt idx="239">
                  <c:v>119.99999999999957</c:v>
                </c:pt>
                <c:pt idx="240">
                  <c:v>119.99999999999957</c:v>
                </c:pt>
                <c:pt idx="241">
                  <c:v>120.99999999999653</c:v>
                </c:pt>
                <c:pt idx="242">
                  <c:v>120.99999999999653</c:v>
                </c:pt>
                <c:pt idx="243">
                  <c:v>121.99999999999349</c:v>
                </c:pt>
                <c:pt idx="244">
                  <c:v>121.99999999999349</c:v>
                </c:pt>
                <c:pt idx="245">
                  <c:v>122.99999999999045</c:v>
                </c:pt>
                <c:pt idx="246">
                  <c:v>122.99999999999045</c:v>
                </c:pt>
                <c:pt idx="247">
                  <c:v>123.999999999997</c:v>
                </c:pt>
                <c:pt idx="248">
                  <c:v>123.999999999997</c:v>
                </c:pt>
                <c:pt idx="249">
                  <c:v>124.99999999999396</c:v>
                </c:pt>
                <c:pt idx="250">
                  <c:v>124.99999999999396</c:v>
                </c:pt>
                <c:pt idx="251">
                  <c:v>126.00000000000051</c:v>
                </c:pt>
                <c:pt idx="252">
                  <c:v>126.00000000000051</c:v>
                </c:pt>
                <c:pt idx="253">
                  <c:v>126.99999999999747</c:v>
                </c:pt>
                <c:pt idx="254">
                  <c:v>126.99999999999747</c:v>
                </c:pt>
                <c:pt idx="255">
                  <c:v>127.99999999999443</c:v>
                </c:pt>
                <c:pt idx="256">
                  <c:v>127.99999999999443</c:v>
                </c:pt>
                <c:pt idx="257">
                  <c:v>128.99999999999139</c:v>
                </c:pt>
                <c:pt idx="258">
                  <c:v>128.99999999999139</c:v>
                </c:pt>
                <c:pt idx="259">
                  <c:v>129.99999999999795</c:v>
                </c:pt>
                <c:pt idx="260">
                  <c:v>129.99999999999795</c:v>
                </c:pt>
                <c:pt idx="261">
                  <c:v>130.99999999999488</c:v>
                </c:pt>
                <c:pt idx="262">
                  <c:v>130.99999999999488</c:v>
                </c:pt>
                <c:pt idx="263">
                  <c:v>132.00000000000145</c:v>
                </c:pt>
                <c:pt idx="264">
                  <c:v>132.00000000000145</c:v>
                </c:pt>
                <c:pt idx="265">
                  <c:v>132.99999999999841</c:v>
                </c:pt>
                <c:pt idx="266">
                  <c:v>132.99999999999841</c:v>
                </c:pt>
                <c:pt idx="267">
                  <c:v>133.99999999999537</c:v>
                </c:pt>
                <c:pt idx="268">
                  <c:v>133.99999999999537</c:v>
                </c:pt>
                <c:pt idx="269">
                  <c:v>134.99999999999233</c:v>
                </c:pt>
                <c:pt idx="270">
                  <c:v>134.99999999999233</c:v>
                </c:pt>
                <c:pt idx="271">
                  <c:v>135.99999999998929</c:v>
                </c:pt>
                <c:pt idx="272">
                  <c:v>135.99999999998929</c:v>
                </c:pt>
                <c:pt idx="273">
                  <c:v>136.99999999999585</c:v>
                </c:pt>
                <c:pt idx="274">
                  <c:v>136.99999999999585</c:v>
                </c:pt>
                <c:pt idx="275">
                  <c:v>137.99999999999278</c:v>
                </c:pt>
                <c:pt idx="276">
                  <c:v>137.99999999999278</c:v>
                </c:pt>
                <c:pt idx="277">
                  <c:v>138.99999999999935</c:v>
                </c:pt>
                <c:pt idx="278">
                  <c:v>138.99999999999935</c:v>
                </c:pt>
                <c:pt idx="279">
                  <c:v>139.99999999999631</c:v>
                </c:pt>
                <c:pt idx="280">
                  <c:v>139.99999999999631</c:v>
                </c:pt>
                <c:pt idx="281">
                  <c:v>140.99999999999326</c:v>
                </c:pt>
                <c:pt idx="282">
                  <c:v>140.99999999999326</c:v>
                </c:pt>
                <c:pt idx="283">
                  <c:v>141.99999999999022</c:v>
                </c:pt>
                <c:pt idx="284">
                  <c:v>141.99999999999022</c:v>
                </c:pt>
                <c:pt idx="285">
                  <c:v>142.99999999999676</c:v>
                </c:pt>
                <c:pt idx="286">
                  <c:v>142.99999999999676</c:v>
                </c:pt>
                <c:pt idx="287">
                  <c:v>143.99999999999375</c:v>
                </c:pt>
                <c:pt idx="288">
                  <c:v>143.99999999999375</c:v>
                </c:pt>
                <c:pt idx="289">
                  <c:v>145.00000000000028</c:v>
                </c:pt>
                <c:pt idx="290">
                  <c:v>145.00000000000028</c:v>
                </c:pt>
                <c:pt idx="291">
                  <c:v>145.99999999999724</c:v>
                </c:pt>
                <c:pt idx="292">
                  <c:v>145.99999999999724</c:v>
                </c:pt>
                <c:pt idx="293">
                  <c:v>146.9999999999942</c:v>
                </c:pt>
                <c:pt idx="294">
                  <c:v>146.9999999999942</c:v>
                </c:pt>
                <c:pt idx="295">
                  <c:v>147.99999999999116</c:v>
                </c:pt>
                <c:pt idx="296">
                  <c:v>147.99999999999116</c:v>
                </c:pt>
                <c:pt idx="297">
                  <c:v>148.99999999999773</c:v>
                </c:pt>
                <c:pt idx="298">
                  <c:v>148.99999999999773</c:v>
                </c:pt>
                <c:pt idx="299">
                  <c:v>149.99999999999466</c:v>
                </c:pt>
                <c:pt idx="300">
                  <c:v>149.99999999999466</c:v>
                </c:pt>
                <c:pt idx="301">
                  <c:v>151.00000000000122</c:v>
                </c:pt>
                <c:pt idx="302">
                  <c:v>151.00000000000122</c:v>
                </c:pt>
                <c:pt idx="303">
                  <c:v>151.99999999999818</c:v>
                </c:pt>
                <c:pt idx="304">
                  <c:v>151.99999999999818</c:v>
                </c:pt>
                <c:pt idx="305">
                  <c:v>152.99999999999514</c:v>
                </c:pt>
                <c:pt idx="306">
                  <c:v>152.99999999999514</c:v>
                </c:pt>
                <c:pt idx="307">
                  <c:v>153.9999999999921</c:v>
                </c:pt>
                <c:pt idx="308">
                  <c:v>153.9999999999921</c:v>
                </c:pt>
                <c:pt idx="309">
                  <c:v>154.99999999998906</c:v>
                </c:pt>
                <c:pt idx="310">
                  <c:v>154.99999999998906</c:v>
                </c:pt>
                <c:pt idx="311">
                  <c:v>155.99999999999562</c:v>
                </c:pt>
                <c:pt idx="312">
                  <c:v>155.99999999999562</c:v>
                </c:pt>
                <c:pt idx="313">
                  <c:v>156.99999999999255</c:v>
                </c:pt>
                <c:pt idx="314">
                  <c:v>156.99999999999255</c:v>
                </c:pt>
                <c:pt idx="315">
                  <c:v>157.99999999999912</c:v>
                </c:pt>
                <c:pt idx="316">
                  <c:v>157.99999999999912</c:v>
                </c:pt>
                <c:pt idx="317">
                  <c:v>158.99999999999608</c:v>
                </c:pt>
                <c:pt idx="318">
                  <c:v>158.99999999999608</c:v>
                </c:pt>
                <c:pt idx="319">
                  <c:v>159.99999999999304</c:v>
                </c:pt>
                <c:pt idx="320">
                  <c:v>159.99999999999304</c:v>
                </c:pt>
                <c:pt idx="321">
                  <c:v>160.99999999999</c:v>
                </c:pt>
                <c:pt idx="322">
                  <c:v>160.99999999999</c:v>
                </c:pt>
                <c:pt idx="323">
                  <c:v>161.99999999999653</c:v>
                </c:pt>
                <c:pt idx="324">
                  <c:v>161.99999999999653</c:v>
                </c:pt>
                <c:pt idx="325">
                  <c:v>162.99999999999352</c:v>
                </c:pt>
                <c:pt idx="326">
                  <c:v>162.99999999999352</c:v>
                </c:pt>
                <c:pt idx="327">
                  <c:v>164.00000000000006</c:v>
                </c:pt>
                <c:pt idx="328">
                  <c:v>164.00000000000006</c:v>
                </c:pt>
                <c:pt idx="329">
                  <c:v>164.99999999999702</c:v>
                </c:pt>
                <c:pt idx="330">
                  <c:v>164.99999999999702</c:v>
                </c:pt>
                <c:pt idx="331">
                  <c:v>165.99999999999397</c:v>
                </c:pt>
                <c:pt idx="332">
                  <c:v>165.99999999999397</c:v>
                </c:pt>
                <c:pt idx="333">
                  <c:v>166.99999999999093</c:v>
                </c:pt>
                <c:pt idx="334">
                  <c:v>166.99999999999093</c:v>
                </c:pt>
                <c:pt idx="335">
                  <c:v>167.9999999999975</c:v>
                </c:pt>
                <c:pt idx="336">
                  <c:v>167.9999999999975</c:v>
                </c:pt>
                <c:pt idx="337">
                  <c:v>168.99999999999443</c:v>
                </c:pt>
                <c:pt idx="338">
                  <c:v>168.99999999999443</c:v>
                </c:pt>
                <c:pt idx="339">
                  <c:v>170.00000000000099</c:v>
                </c:pt>
                <c:pt idx="340">
                  <c:v>170.00000000000099</c:v>
                </c:pt>
                <c:pt idx="341">
                  <c:v>170.99999999999795</c:v>
                </c:pt>
                <c:pt idx="342">
                  <c:v>170.99999999999795</c:v>
                </c:pt>
                <c:pt idx="343">
                  <c:v>171.99999999999491</c:v>
                </c:pt>
                <c:pt idx="344">
                  <c:v>171.99999999999491</c:v>
                </c:pt>
                <c:pt idx="345">
                  <c:v>172.99999999999187</c:v>
                </c:pt>
                <c:pt idx="346">
                  <c:v>172.99999999999187</c:v>
                </c:pt>
                <c:pt idx="347">
                  <c:v>173.99999999999841</c:v>
                </c:pt>
                <c:pt idx="348">
                  <c:v>173.99999999999841</c:v>
                </c:pt>
                <c:pt idx="349">
                  <c:v>174.9999999999954</c:v>
                </c:pt>
                <c:pt idx="350">
                  <c:v>174.9999999999954</c:v>
                </c:pt>
                <c:pt idx="351">
                  <c:v>175.99999999999233</c:v>
                </c:pt>
                <c:pt idx="352">
                  <c:v>175.99999999999233</c:v>
                </c:pt>
                <c:pt idx="353">
                  <c:v>176.99999999999889</c:v>
                </c:pt>
                <c:pt idx="354">
                  <c:v>176.99999999999889</c:v>
                </c:pt>
                <c:pt idx="355">
                  <c:v>177.99999999999585</c:v>
                </c:pt>
                <c:pt idx="356">
                  <c:v>177.99999999999585</c:v>
                </c:pt>
                <c:pt idx="357">
                  <c:v>178.99999999999281</c:v>
                </c:pt>
                <c:pt idx="358">
                  <c:v>178.99999999999281</c:v>
                </c:pt>
                <c:pt idx="359">
                  <c:v>179.99999999998977</c:v>
                </c:pt>
                <c:pt idx="360">
                  <c:v>179.99999999998977</c:v>
                </c:pt>
                <c:pt idx="361">
                  <c:v>180.99999999999631</c:v>
                </c:pt>
                <c:pt idx="362">
                  <c:v>180.99999999999631</c:v>
                </c:pt>
                <c:pt idx="363">
                  <c:v>181.99999999999329</c:v>
                </c:pt>
                <c:pt idx="364">
                  <c:v>181.99999999999329</c:v>
                </c:pt>
                <c:pt idx="365">
                  <c:v>182.99999999999983</c:v>
                </c:pt>
                <c:pt idx="366">
                  <c:v>182.99999999999983</c:v>
                </c:pt>
                <c:pt idx="367">
                  <c:v>183.99999999999679</c:v>
                </c:pt>
                <c:pt idx="368">
                  <c:v>183.99999999999679</c:v>
                </c:pt>
                <c:pt idx="369">
                  <c:v>184.99999999999375</c:v>
                </c:pt>
                <c:pt idx="370">
                  <c:v>184.99999999999375</c:v>
                </c:pt>
                <c:pt idx="371">
                  <c:v>185.99999999999071</c:v>
                </c:pt>
                <c:pt idx="372">
                  <c:v>185.99999999999071</c:v>
                </c:pt>
                <c:pt idx="373">
                  <c:v>186.99999999999727</c:v>
                </c:pt>
                <c:pt idx="374">
                  <c:v>186.99999999999727</c:v>
                </c:pt>
                <c:pt idx="375">
                  <c:v>187.9999999999942</c:v>
                </c:pt>
                <c:pt idx="376">
                  <c:v>187.9999999999942</c:v>
                </c:pt>
                <c:pt idx="377">
                  <c:v>189.00000000000077</c:v>
                </c:pt>
                <c:pt idx="378">
                  <c:v>189.00000000000077</c:v>
                </c:pt>
                <c:pt idx="379">
                  <c:v>189.99999999999773</c:v>
                </c:pt>
                <c:pt idx="380">
                  <c:v>189.99999999999773</c:v>
                </c:pt>
                <c:pt idx="381">
                  <c:v>190.99999999999469</c:v>
                </c:pt>
                <c:pt idx="382">
                  <c:v>190.99999999999469</c:v>
                </c:pt>
                <c:pt idx="383">
                  <c:v>191.99999999999164</c:v>
                </c:pt>
                <c:pt idx="384">
                  <c:v>191.99999999999164</c:v>
                </c:pt>
                <c:pt idx="385">
                  <c:v>192.99999999999818</c:v>
                </c:pt>
                <c:pt idx="386">
                  <c:v>192.99999999999818</c:v>
                </c:pt>
                <c:pt idx="387">
                  <c:v>193.99999999999517</c:v>
                </c:pt>
                <c:pt idx="388">
                  <c:v>193.99999999999517</c:v>
                </c:pt>
                <c:pt idx="389">
                  <c:v>194.9999999999921</c:v>
                </c:pt>
                <c:pt idx="390">
                  <c:v>194.9999999999921</c:v>
                </c:pt>
                <c:pt idx="391">
                  <c:v>195.99999999999866</c:v>
                </c:pt>
                <c:pt idx="392">
                  <c:v>195.99999999999866</c:v>
                </c:pt>
                <c:pt idx="393">
                  <c:v>196.99999999999562</c:v>
                </c:pt>
                <c:pt idx="394">
                  <c:v>196.99999999999562</c:v>
                </c:pt>
                <c:pt idx="395">
                  <c:v>197.99999999999258</c:v>
                </c:pt>
                <c:pt idx="396">
                  <c:v>197.99999999999258</c:v>
                </c:pt>
                <c:pt idx="397">
                  <c:v>198.99999999998954</c:v>
                </c:pt>
                <c:pt idx="398">
                  <c:v>198.99999999998954</c:v>
                </c:pt>
                <c:pt idx="399">
                  <c:v>199.99999999999608</c:v>
                </c:pt>
                <c:pt idx="400">
                  <c:v>199.99999999999608</c:v>
                </c:pt>
                <c:pt idx="401">
                  <c:v>200.99999999999307</c:v>
                </c:pt>
                <c:pt idx="402">
                  <c:v>200.99999999999307</c:v>
                </c:pt>
                <c:pt idx="403">
                  <c:v>201.9999999999996</c:v>
                </c:pt>
                <c:pt idx="404">
                  <c:v>201.9999999999996</c:v>
                </c:pt>
                <c:pt idx="405">
                  <c:v>202.99999999999656</c:v>
                </c:pt>
                <c:pt idx="406">
                  <c:v>202.99999999999656</c:v>
                </c:pt>
                <c:pt idx="407">
                  <c:v>203.99999999999352</c:v>
                </c:pt>
                <c:pt idx="408">
                  <c:v>203.99999999999352</c:v>
                </c:pt>
                <c:pt idx="409">
                  <c:v>204.99999999999048</c:v>
                </c:pt>
                <c:pt idx="410">
                  <c:v>204.99999999999048</c:v>
                </c:pt>
                <c:pt idx="411">
                  <c:v>205.99999999999704</c:v>
                </c:pt>
                <c:pt idx="412">
                  <c:v>205.99999999999704</c:v>
                </c:pt>
                <c:pt idx="413">
                  <c:v>206.99999999999397</c:v>
                </c:pt>
                <c:pt idx="414">
                  <c:v>206.99999999999397</c:v>
                </c:pt>
                <c:pt idx="415">
                  <c:v>208.00000000000054</c:v>
                </c:pt>
                <c:pt idx="416">
                  <c:v>208.00000000000054</c:v>
                </c:pt>
                <c:pt idx="417">
                  <c:v>208.9999999999975</c:v>
                </c:pt>
                <c:pt idx="418">
                  <c:v>208.9999999999975</c:v>
                </c:pt>
                <c:pt idx="419">
                  <c:v>209.99999999999446</c:v>
                </c:pt>
                <c:pt idx="420">
                  <c:v>209.99999999999446</c:v>
                </c:pt>
                <c:pt idx="421">
                  <c:v>210.99999999999142</c:v>
                </c:pt>
                <c:pt idx="422">
                  <c:v>210.99999999999142</c:v>
                </c:pt>
                <c:pt idx="423">
                  <c:v>211.99999999999795</c:v>
                </c:pt>
                <c:pt idx="424">
                  <c:v>211.99999999999795</c:v>
                </c:pt>
                <c:pt idx="425">
                  <c:v>212.99999999999494</c:v>
                </c:pt>
                <c:pt idx="426">
                  <c:v>212.99999999999494</c:v>
                </c:pt>
                <c:pt idx="427">
                  <c:v>213.99999999999187</c:v>
                </c:pt>
                <c:pt idx="428">
                  <c:v>213.99999999999187</c:v>
                </c:pt>
                <c:pt idx="429">
                  <c:v>214.99999999999844</c:v>
                </c:pt>
                <c:pt idx="430">
                  <c:v>214.99999999999844</c:v>
                </c:pt>
                <c:pt idx="431">
                  <c:v>215.9999999999954</c:v>
                </c:pt>
                <c:pt idx="432">
                  <c:v>215.9999999999954</c:v>
                </c:pt>
                <c:pt idx="433">
                  <c:v>216.99999999999235</c:v>
                </c:pt>
                <c:pt idx="434">
                  <c:v>216.99999999999235</c:v>
                </c:pt>
                <c:pt idx="435">
                  <c:v>217.99999999998931</c:v>
                </c:pt>
                <c:pt idx="436">
                  <c:v>217.99999999998931</c:v>
                </c:pt>
                <c:pt idx="437">
                  <c:v>218.99999999999585</c:v>
                </c:pt>
                <c:pt idx="438">
                  <c:v>218.99999999999585</c:v>
                </c:pt>
                <c:pt idx="439">
                  <c:v>219.99999999999284</c:v>
                </c:pt>
                <c:pt idx="440">
                  <c:v>219.99999999999284</c:v>
                </c:pt>
                <c:pt idx="441">
                  <c:v>220.99999999999937</c:v>
                </c:pt>
                <c:pt idx="442">
                  <c:v>220.99999999999937</c:v>
                </c:pt>
                <c:pt idx="443">
                  <c:v>221.99999999999633</c:v>
                </c:pt>
                <c:pt idx="444">
                  <c:v>221.99999999999633</c:v>
                </c:pt>
                <c:pt idx="445">
                  <c:v>222.99999999999329</c:v>
                </c:pt>
                <c:pt idx="446">
                  <c:v>222.99999999999329</c:v>
                </c:pt>
                <c:pt idx="447">
                  <c:v>223.99999999999025</c:v>
                </c:pt>
                <c:pt idx="448">
                  <c:v>223.99999999999025</c:v>
                </c:pt>
                <c:pt idx="449">
                  <c:v>224.99999999999682</c:v>
                </c:pt>
                <c:pt idx="450">
                  <c:v>224.99999999999682</c:v>
                </c:pt>
                <c:pt idx="451">
                  <c:v>225.99999999999375</c:v>
                </c:pt>
                <c:pt idx="452">
                  <c:v>225.99999999999375</c:v>
                </c:pt>
                <c:pt idx="453">
                  <c:v>227.00000000000031</c:v>
                </c:pt>
                <c:pt idx="454">
                  <c:v>227.00000000000031</c:v>
                </c:pt>
                <c:pt idx="455">
                  <c:v>227.99999999999727</c:v>
                </c:pt>
                <c:pt idx="456">
                  <c:v>227.99999999999727</c:v>
                </c:pt>
                <c:pt idx="457">
                  <c:v>228.99999999999423</c:v>
                </c:pt>
                <c:pt idx="458">
                  <c:v>228.99999999999423</c:v>
                </c:pt>
                <c:pt idx="459">
                  <c:v>229.99999999999119</c:v>
                </c:pt>
                <c:pt idx="460">
                  <c:v>229.99999999999119</c:v>
                </c:pt>
                <c:pt idx="461">
                  <c:v>230.99999999999773</c:v>
                </c:pt>
                <c:pt idx="462">
                  <c:v>230.99999999999773</c:v>
                </c:pt>
                <c:pt idx="463">
                  <c:v>231.99999999999471</c:v>
                </c:pt>
                <c:pt idx="464">
                  <c:v>231.99999999999471</c:v>
                </c:pt>
                <c:pt idx="465">
                  <c:v>233.00000000000125</c:v>
                </c:pt>
                <c:pt idx="466">
                  <c:v>233.00000000000125</c:v>
                </c:pt>
                <c:pt idx="467">
                  <c:v>233.99999999999821</c:v>
                </c:pt>
                <c:pt idx="468">
                  <c:v>233.99999999999821</c:v>
                </c:pt>
                <c:pt idx="469">
                  <c:v>234.99999999999517</c:v>
                </c:pt>
                <c:pt idx="470">
                  <c:v>234.99999999999517</c:v>
                </c:pt>
                <c:pt idx="471">
                  <c:v>235.99999999999213</c:v>
                </c:pt>
                <c:pt idx="472">
                  <c:v>235.99999999999213</c:v>
                </c:pt>
                <c:pt idx="473">
                  <c:v>236.99999999998909</c:v>
                </c:pt>
                <c:pt idx="474">
                  <c:v>236.99999999998909</c:v>
                </c:pt>
                <c:pt idx="475">
                  <c:v>237.99999999999562</c:v>
                </c:pt>
                <c:pt idx="476">
                  <c:v>237.99999999999562</c:v>
                </c:pt>
                <c:pt idx="477">
                  <c:v>238.99999999999261</c:v>
                </c:pt>
                <c:pt idx="478">
                  <c:v>238.99999999999261</c:v>
                </c:pt>
                <c:pt idx="479">
                  <c:v>239.99999999999915</c:v>
                </c:pt>
                <c:pt idx="480">
                  <c:v>239.99999999999915</c:v>
                </c:pt>
                <c:pt idx="481">
                  <c:v>240.99999999999611</c:v>
                </c:pt>
                <c:pt idx="482">
                  <c:v>240.99999999999611</c:v>
                </c:pt>
                <c:pt idx="483">
                  <c:v>241.99999999999307</c:v>
                </c:pt>
                <c:pt idx="484">
                  <c:v>241.99999999999307</c:v>
                </c:pt>
                <c:pt idx="485">
                  <c:v>242.99999999999002</c:v>
                </c:pt>
                <c:pt idx="486">
                  <c:v>242.99999999999002</c:v>
                </c:pt>
                <c:pt idx="487">
                  <c:v>243.99999999999659</c:v>
                </c:pt>
                <c:pt idx="488">
                  <c:v>243.99999999999659</c:v>
                </c:pt>
                <c:pt idx="489">
                  <c:v>244.99999999999352</c:v>
                </c:pt>
                <c:pt idx="490">
                  <c:v>244.99999999999352</c:v>
                </c:pt>
                <c:pt idx="491">
                  <c:v>246.00000000000009</c:v>
                </c:pt>
                <c:pt idx="492">
                  <c:v>246.00000000000009</c:v>
                </c:pt>
                <c:pt idx="493">
                  <c:v>246.99999999999704</c:v>
                </c:pt>
                <c:pt idx="494">
                  <c:v>246.99999999999704</c:v>
                </c:pt>
                <c:pt idx="495">
                  <c:v>247.999999999994</c:v>
                </c:pt>
                <c:pt idx="496">
                  <c:v>247.999999999994</c:v>
                </c:pt>
                <c:pt idx="497">
                  <c:v>248.99999999999096</c:v>
                </c:pt>
                <c:pt idx="498">
                  <c:v>248.99999999999096</c:v>
                </c:pt>
                <c:pt idx="499">
                  <c:v>249.9999999999975</c:v>
                </c:pt>
                <c:pt idx="500">
                  <c:v>249.9999999999975</c:v>
                </c:pt>
                <c:pt idx="501">
                  <c:v>250.99999999999449</c:v>
                </c:pt>
                <c:pt idx="502">
                  <c:v>250.99999999999449</c:v>
                </c:pt>
                <c:pt idx="503">
                  <c:v>252.00000000000102</c:v>
                </c:pt>
                <c:pt idx="504">
                  <c:v>252.00000000000102</c:v>
                </c:pt>
                <c:pt idx="505">
                  <c:v>252.99999999999798</c:v>
                </c:pt>
                <c:pt idx="506">
                  <c:v>252.99999999999798</c:v>
                </c:pt>
                <c:pt idx="507">
                  <c:v>253.99999999999494</c:v>
                </c:pt>
                <c:pt idx="508">
                  <c:v>253.99999999999494</c:v>
                </c:pt>
                <c:pt idx="509">
                  <c:v>254.9999999999919</c:v>
                </c:pt>
                <c:pt idx="510">
                  <c:v>254.9999999999919</c:v>
                </c:pt>
                <c:pt idx="511">
                  <c:v>255.99999999998886</c:v>
                </c:pt>
                <c:pt idx="512">
                  <c:v>255.99999999998886</c:v>
                </c:pt>
                <c:pt idx="513">
                  <c:v>256.9999999999954</c:v>
                </c:pt>
                <c:pt idx="514">
                  <c:v>256.9999999999954</c:v>
                </c:pt>
                <c:pt idx="515">
                  <c:v>257.99999999999238</c:v>
                </c:pt>
                <c:pt idx="516">
                  <c:v>257.99999999999238</c:v>
                </c:pt>
                <c:pt idx="517">
                  <c:v>258.99999999999892</c:v>
                </c:pt>
                <c:pt idx="518">
                  <c:v>258.99999999999892</c:v>
                </c:pt>
                <c:pt idx="519">
                  <c:v>259.99999999999591</c:v>
                </c:pt>
                <c:pt idx="520">
                  <c:v>259.99999999999591</c:v>
                </c:pt>
                <c:pt idx="521">
                  <c:v>260.99999999999284</c:v>
                </c:pt>
                <c:pt idx="522">
                  <c:v>260.99999999999284</c:v>
                </c:pt>
                <c:pt idx="523">
                  <c:v>261.99999999998977</c:v>
                </c:pt>
                <c:pt idx="524">
                  <c:v>261.99999999998977</c:v>
                </c:pt>
                <c:pt idx="525">
                  <c:v>262.99999999999636</c:v>
                </c:pt>
                <c:pt idx="526">
                  <c:v>262.99999999999636</c:v>
                </c:pt>
                <c:pt idx="527">
                  <c:v>263.99999999999329</c:v>
                </c:pt>
                <c:pt idx="528">
                  <c:v>263.99999999999329</c:v>
                </c:pt>
                <c:pt idx="529">
                  <c:v>264.99999999999989</c:v>
                </c:pt>
                <c:pt idx="530">
                  <c:v>264.99999999999989</c:v>
                </c:pt>
                <c:pt idx="531">
                  <c:v>265.99999999999682</c:v>
                </c:pt>
                <c:pt idx="532">
                  <c:v>265.99999999999682</c:v>
                </c:pt>
                <c:pt idx="533">
                  <c:v>266.99999999999375</c:v>
                </c:pt>
                <c:pt idx="534">
                  <c:v>266.99999999999375</c:v>
                </c:pt>
                <c:pt idx="535">
                  <c:v>267.99999999999073</c:v>
                </c:pt>
                <c:pt idx="536">
                  <c:v>267.99999999999073</c:v>
                </c:pt>
                <c:pt idx="537">
                  <c:v>268.99999999999727</c:v>
                </c:pt>
                <c:pt idx="538">
                  <c:v>268.99999999999727</c:v>
                </c:pt>
                <c:pt idx="539">
                  <c:v>269.99999999999426</c:v>
                </c:pt>
                <c:pt idx="540">
                  <c:v>269.99999999999426</c:v>
                </c:pt>
                <c:pt idx="541">
                  <c:v>271.0000000000008</c:v>
                </c:pt>
                <c:pt idx="542">
                  <c:v>271.0000000000008</c:v>
                </c:pt>
                <c:pt idx="543">
                  <c:v>271.99999999999773</c:v>
                </c:pt>
                <c:pt idx="544">
                  <c:v>271.99999999999773</c:v>
                </c:pt>
                <c:pt idx="545">
                  <c:v>272.99999999999471</c:v>
                </c:pt>
                <c:pt idx="546">
                  <c:v>272.99999999999471</c:v>
                </c:pt>
                <c:pt idx="547">
                  <c:v>273.9999999999917</c:v>
                </c:pt>
                <c:pt idx="548">
                  <c:v>273.9999999999917</c:v>
                </c:pt>
                <c:pt idx="549">
                  <c:v>274.99999999998863</c:v>
                </c:pt>
                <c:pt idx="550">
                  <c:v>274.99999999998863</c:v>
                </c:pt>
                <c:pt idx="551">
                  <c:v>275.99999999999517</c:v>
                </c:pt>
                <c:pt idx="552">
                  <c:v>275.99999999999517</c:v>
                </c:pt>
                <c:pt idx="553">
                  <c:v>276.99999999999216</c:v>
                </c:pt>
                <c:pt idx="554">
                  <c:v>276.99999999999216</c:v>
                </c:pt>
                <c:pt idx="555">
                  <c:v>277.99999999999869</c:v>
                </c:pt>
                <c:pt idx="556">
                  <c:v>277.99999999999869</c:v>
                </c:pt>
                <c:pt idx="557">
                  <c:v>278.99999999999568</c:v>
                </c:pt>
                <c:pt idx="558">
                  <c:v>278.99999999999568</c:v>
                </c:pt>
                <c:pt idx="559">
                  <c:v>279.99999999999261</c:v>
                </c:pt>
                <c:pt idx="560">
                  <c:v>279.99999999999261</c:v>
                </c:pt>
                <c:pt idx="561">
                  <c:v>280.99999999998954</c:v>
                </c:pt>
                <c:pt idx="562">
                  <c:v>280.99999999998954</c:v>
                </c:pt>
                <c:pt idx="563">
                  <c:v>281.99999999999613</c:v>
                </c:pt>
                <c:pt idx="564">
                  <c:v>281.99999999999613</c:v>
                </c:pt>
                <c:pt idx="565">
                  <c:v>282.99999999999307</c:v>
                </c:pt>
                <c:pt idx="566">
                  <c:v>282.99999999999307</c:v>
                </c:pt>
                <c:pt idx="567">
                  <c:v>283.99999999999966</c:v>
                </c:pt>
                <c:pt idx="568">
                  <c:v>283.99999999999966</c:v>
                </c:pt>
                <c:pt idx="569">
                  <c:v>284.99999999999659</c:v>
                </c:pt>
                <c:pt idx="570">
                  <c:v>284.99999999999659</c:v>
                </c:pt>
                <c:pt idx="571">
                  <c:v>285.99999999999352</c:v>
                </c:pt>
                <c:pt idx="572">
                  <c:v>285.99999999999352</c:v>
                </c:pt>
                <c:pt idx="573">
                  <c:v>286.99999999999051</c:v>
                </c:pt>
                <c:pt idx="574">
                  <c:v>286.99999999999051</c:v>
                </c:pt>
                <c:pt idx="575">
                  <c:v>287.99999999999704</c:v>
                </c:pt>
                <c:pt idx="576">
                  <c:v>287.99999999999704</c:v>
                </c:pt>
                <c:pt idx="577">
                  <c:v>288.99999999999403</c:v>
                </c:pt>
                <c:pt idx="578">
                  <c:v>288.99999999999403</c:v>
                </c:pt>
                <c:pt idx="579">
                  <c:v>290.00000000000057</c:v>
                </c:pt>
                <c:pt idx="580">
                  <c:v>290.00000000000057</c:v>
                </c:pt>
                <c:pt idx="581">
                  <c:v>290.9999999999975</c:v>
                </c:pt>
                <c:pt idx="582">
                  <c:v>290.9999999999975</c:v>
                </c:pt>
                <c:pt idx="583">
                  <c:v>291.99999999999449</c:v>
                </c:pt>
                <c:pt idx="584">
                  <c:v>291.99999999999449</c:v>
                </c:pt>
                <c:pt idx="585">
                  <c:v>292.99999999999147</c:v>
                </c:pt>
                <c:pt idx="586">
                  <c:v>292.99999999999147</c:v>
                </c:pt>
                <c:pt idx="587">
                  <c:v>293.99999999999801</c:v>
                </c:pt>
                <c:pt idx="588">
                  <c:v>293.99999999999801</c:v>
                </c:pt>
                <c:pt idx="589">
                  <c:v>294.99999999999494</c:v>
                </c:pt>
                <c:pt idx="590">
                  <c:v>294.99999999999494</c:v>
                </c:pt>
                <c:pt idx="591">
                  <c:v>296.00000000000148</c:v>
                </c:pt>
                <c:pt idx="592">
                  <c:v>296.00000000000148</c:v>
                </c:pt>
                <c:pt idx="593">
                  <c:v>296.99999999999847</c:v>
                </c:pt>
                <c:pt idx="594">
                  <c:v>296.99999999999847</c:v>
                </c:pt>
                <c:pt idx="595">
                  <c:v>297.99999999999545</c:v>
                </c:pt>
                <c:pt idx="596">
                  <c:v>297.99999999999545</c:v>
                </c:pt>
                <c:pt idx="597">
                  <c:v>298.99999999999238</c:v>
                </c:pt>
                <c:pt idx="598">
                  <c:v>298.99999999999238</c:v>
                </c:pt>
                <c:pt idx="599">
                  <c:v>299.99999999998931</c:v>
                </c:pt>
                <c:pt idx="600">
                  <c:v>299.99999999998931</c:v>
                </c:pt>
                <c:pt idx="601">
                  <c:v>300.99999999999591</c:v>
                </c:pt>
                <c:pt idx="602">
                  <c:v>300.99999999999591</c:v>
                </c:pt>
                <c:pt idx="603">
                  <c:v>301.99999999999284</c:v>
                </c:pt>
                <c:pt idx="604">
                  <c:v>301.99999999999284</c:v>
                </c:pt>
                <c:pt idx="605">
                  <c:v>302.99999999999943</c:v>
                </c:pt>
                <c:pt idx="606">
                  <c:v>302.99999999999943</c:v>
                </c:pt>
                <c:pt idx="607">
                  <c:v>303.99999999999636</c:v>
                </c:pt>
                <c:pt idx="608">
                  <c:v>303.99999999999636</c:v>
                </c:pt>
                <c:pt idx="609">
                  <c:v>304.99999999999329</c:v>
                </c:pt>
                <c:pt idx="610">
                  <c:v>304.99999999999329</c:v>
                </c:pt>
                <c:pt idx="611">
                  <c:v>305.99999999999028</c:v>
                </c:pt>
                <c:pt idx="612">
                  <c:v>305.99999999999028</c:v>
                </c:pt>
                <c:pt idx="613">
                  <c:v>306.99999999999682</c:v>
                </c:pt>
                <c:pt idx="614">
                  <c:v>306.99999999999682</c:v>
                </c:pt>
                <c:pt idx="615">
                  <c:v>307.9999999999938</c:v>
                </c:pt>
                <c:pt idx="616">
                  <c:v>307.9999999999938</c:v>
                </c:pt>
                <c:pt idx="617">
                  <c:v>309.00000000000034</c:v>
                </c:pt>
                <c:pt idx="618">
                  <c:v>309.00000000000034</c:v>
                </c:pt>
                <c:pt idx="619">
                  <c:v>309.99999999999727</c:v>
                </c:pt>
                <c:pt idx="620">
                  <c:v>309.99999999999727</c:v>
                </c:pt>
                <c:pt idx="621">
                  <c:v>310.99999999999426</c:v>
                </c:pt>
                <c:pt idx="622">
                  <c:v>310.99999999999426</c:v>
                </c:pt>
                <c:pt idx="623">
                  <c:v>311.99999999999125</c:v>
                </c:pt>
                <c:pt idx="624">
                  <c:v>311.99999999999125</c:v>
                </c:pt>
                <c:pt idx="625">
                  <c:v>312.99999999999778</c:v>
                </c:pt>
                <c:pt idx="626">
                  <c:v>312.99999999999778</c:v>
                </c:pt>
                <c:pt idx="627">
                  <c:v>313.99999999999471</c:v>
                </c:pt>
                <c:pt idx="628">
                  <c:v>313.99999999999471</c:v>
                </c:pt>
                <c:pt idx="629">
                  <c:v>315.00000000000125</c:v>
                </c:pt>
                <c:pt idx="630">
                  <c:v>315.00000000000125</c:v>
                </c:pt>
                <c:pt idx="631">
                  <c:v>315.99999999999824</c:v>
                </c:pt>
                <c:pt idx="632">
                  <c:v>315.99999999999824</c:v>
                </c:pt>
                <c:pt idx="633">
                  <c:v>316.99999999999523</c:v>
                </c:pt>
                <c:pt idx="634">
                  <c:v>316.99999999999523</c:v>
                </c:pt>
                <c:pt idx="635">
                  <c:v>317.99999999999216</c:v>
                </c:pt>
                <c:pt idx="636">
                  <c:v>317.99999999999216</c:v>
                </c:pt>
                <c:pt idx="637">
                  <c:v>318.99999999998909</c:v>
                </c:pt>
                <c:pt idx="638">
                  <c:v>318.99999999998909</c:v>
                </c:pt>
                <c:pt idx="639">
                  <c:v>319.99999999999568</c:v>
                </c:pt>
                <c:pt idx="640">
                  <c:v>319.99999999999568</c:v>
                </c:pt>
                <c:pt idx="641">
                  <c:v>320.99999999999261</c:v>
                </c:pt>
                <c:pt idx="642">
                  <c:v>320.99999999999261</c:v>
                </c:pt>
                <c:pt idx="643">
                  <c:v>321.9999999999992</c:v>
                </c:pt>
                <c:pt idx="644">
                  <c:v>321.9999999999992</c:v>
                </c:pt>
                <c:pt idx="645">
                  <c:v>322.99999999999613</c:v>
                </c:pt>
                <c:pt idx="646">
                  <c:v>322.99999999999613</c:v>
                </c:pt>
                <c:pt idx="647">
                  <c:v>323.99999999999307</c:v>
                </c:pt>
                <c:pt idx="648">
                  <c:v>323.99999999999307</c:v>
                </c:pt>
                <c:pt idx="649">
                  <c:v>324.99999999999005</c:v>
                </c:pt>
                <c:pt idx="650">
                  <c:v>324.99999999999005</c:v>
                </c:pt>
                <c:pt idx="651">
                  <c:v>325.99999999999659</c:v>
                </c:pt>
                <c:pt idx="652">
                  <c:v>325.99999999999659</c:v>
                </c:pt>
                <c:pt idx="653">
                  <c:v>326.99999999999358</c:v>
                </c:pt>
                <c:pt idx="654">
                  <c:v>326.99999999999358</c:v>
                </c:pt>
                <c:pt idx="655">
                  <c:v>328.00000000000011</c:v>
                </c:pt>
                <c:pt idx="656">
                  <c:v>328.00000000000011</c:v>
                </c:pt>
                <c:pt idx="657">
                  <c:v>328.99999999999704</c:v>
                </c:pt>
                <c:pt idx="658">
                  <c:v>328.99999999999704</c:v>
                </c:pt>
                <c:pt idx="659">
                  <c:v>329.99999999999403</c:v>
                </c:pt>
                <c:pt idx="660">
                  <c:v>329.99999999999403</c:v>
                </c:pt>
                <c:pt idx="661">
                  <c:v>330.99999999999102</c:v>
                </c:pt>
                <c:pt idx="662">
                  <c:v>330.99999999999102</c:v>
                </c:pt>
                <c:pt idx="663">
                  <c:v>331.99999999999756</c:v>
                </c:pt>
                <c:pt idx="664">
                  <c:v>331.99999999999756</c:v>
                </c:pt>
                <c:pt idx="665">
                  <c:v>332.99999999999449</c:v>
                </c:pt>
                <c:pt idx="666">
                  <c:v>332.99999999999449</c:v>
                </c:pt>
                <c:pt idx="667">
                  <c:v>334.00000000000102</c:v>
                </c:pt>
                <c:pt idx="668">
                  <c:v>334.00000000000102</c:v>
                </c:pt>
                <c:pt idx="669">
                  <c:v>334.99999999999801</c:v>
                </c:pt>
                <c:pt idx="670">
                  <c:v>334.99999999999801</c:v>
                </c:pt>
                <c:pt idx="671">
                  <c:v>335.999999999995</c:v>
                </c:pt>
                <c:pt idx="672">
                  <c:v>335.999999999995</c:v>
                </c:pt>
                <c:pt idx="673">
                  <c:v>336.99999999999193</c:v>
                </c:pt>
                <c:pt idx="674">
                  <c:v>336.99999999999193</c:v>
                </c:pt>
                <c:pt idx="675">
                  <c:v>337.99999999998886</c:v>
                </c:pt>
                <c:pt idx="676">
                  <c:v>337.99999999998886</c:v>
                </c:pt>
                <c:pt idx="677">
                  <c:v>338.99999999999545</c:v>
                </c:pt>
                <c:pt idx="678">
                  <c:v>338.99999999999545</c:v>
                </c:pt>
                <c:pt idx="679">
                  <c:v>339.99999999999238</c:v>
                </c:pt>
                <c:pt idx="680">
                  <c:v>339.99999999999238</c:v>
                </c:pt>
                <c:pt idx="681">
                  <c:v>340.99999999999898</c:v>
                </c:pt>
                <c:pt idx="682">
                  <c:v>340.99999999999898</c:v>
                </c:pt>
                <c:pt idx="683">
                  <c:v>341.99999999999591</c:v>
                </c:pt>
                <c:pt idx="684">
                  <c:v>341.99999999999591</c:v>
                </c:pt>
                <c:pt idx="685">
                  <c:v>342.99999999999284</c:v>
                </c:pt>
                <c:pt idx="686">
                  <c:v>342.99999999999284</c:v>
                </c:pt>
                <c:pt idx="687">
                  <c:v>343.99999999998983</c:v>
                </c:pt>
                <c:pt idx="688">
                  <c:v>343.99999999998983</c:v>
                </c:pt>
                <c:pt idx="689">
                  <c:v>344.99999999999636</c:v>
                </c:pt>
                <c:pt idx="690">
                  <c:v>344.99999999999636</c:v>
                </c:pt>
                <c:pt idx="691">
                  <c:v>345.99999999999335</c:v>
                </c:pt>
                <c:pt idx="692">
                  <c:v>345.99999999999335</c:v>
                </c:pt>
                <c:pt idx="693">
                  <c:v>346.99999999999989</c:v>
                </c:pt>
                <c:pt idx="694">
                  <c:v>346.99999999999989</c:v>
                </c:pt>
                <c:pt idx="695">
                  <c:v>347.99999999999682</c:v>
                </c:pt>
                <c:pt idx="696">
                  <c:v>347.99999999999682</c:v>
                </c:pt>
                <c:pt idx="697">
                  <c:v>348.9999999999938</c:v>
                </c:pt>
                <c:pt idx="698">
                  <c:v>348.9999999999938</c:v>
                </c:pt>
                <c:pt idx="699">
                  <c:v>349.99999999999079</c:v>
                </c:pt>
                <c:pt idx="700">
                  <c:v>349.99999999999079</c:v>
                </c:pt>
                <c:pt idx="701">
                  <c:v>350.99999999999733</c:v>
                </c:pt>
                <c:pt idx="702">
                  <c:v>350.99999999999733</c:v>
                </c:pt>
                <c:pt idx="703">
                  <c:v>351.99999999999426</c:v>
                </c:pt>
                <c:pt idx="704">
                  <c:v>351.99999999999426</c:v>
                </c:pt>
                <c:pt idx="705">
                  <c:v>353.0000000000008</c:v>
                </c:pt>
                <c:pt idx="706">
                  <c:v>353.0000000000008</c:v>
                </c:pt>
                <c:pt idx="707">
                  <c:v>353.99999999999778</c:v>
                </c:pt>
                <c:pt idx="708">
                  <c:v>353.99999999999778</c:v>
                </c:pt>
                <c:pt idx="709">
                  <c:v>354.99999999999477</c:v>
                </c:pt>
                <c:pt idx="710">
                  <c:v>354.99999999999477</c:v>
                </c:pt>
                <c:pt idx="711">
                  <c:v>355.9999999999917</c:v>
                </c:pt>
                <c:pt idx="712">
                  <c:v>355.9999999999917</c:v>
                </c:pt>
                <c:pt idx="713">
                  <c:v>356.99999999999824</c:v>
                </c:pt>
                <c:pt idx="714">
                  <c:v>356.99999999999824</c:v>
                </c:pt>
                <c:pt idx="715">
                  <c:v>357.99999999999523</c:v>
                </c:pt>
                <c:pt idx="716">
                  <c:v>357.99999999999523</c:v>
                </c:pt>
                <c:pt idx="717">
                  <c:v>358.99999999999216</c:v>
                </c:pt>
                <c:pt idx="718">
                  <c:v>358.99999999999216</c:v>
                </c:pt>
                <c:pt idx="719">
                  <c:v>359.99999999999875</c:v>
                </c:pt>
                <c:pt idx="720">
                  <c:v>359.99999999999875</c:v>
                </c:pt>
                <c:pt idx="721">
                  <c:v>360.99999999999568</c:v>
                </c:pt>
                <c:pt idx="722">
                  <c:v>360.99999999999568</c:v>
                </c:pt>
                <c:pt idx="723">
                  <c:v>361.99999999999261</c:v>
                </c:pt>
                <c:pt idx="724">
                  <c:v>361.99999999999261</c:v>
                </c:pt>
                <c:pt idx="725">
                  <c:v>362.9999999999896</c:v>
                </c:pt>
                <c:pt idx="726">
                  <c:v>362.9999999999896</c:v>
                </c:pt>
                <c:pt idx="727">
                  <c:v>363.99999999999613</c:v>
                </c:pt>
                <c:pt idx="728">
                  <c:v>363.99999999999613</c:v>
                </c:pt>
                <c:pt idx="729">
                  <c:v>364.99999999999312</c:v>
                </c:pt>
                <c:pt idx="730">
                  <c:v>364.99999999999312</c:v>
                </c:pt>
                <c:pt idx="731">
                  <c:v>365.99999999999966</c:v>
                </c:pt>
                <c:pt idx="732">
                  <c:v>365.99999999999966</c:v>
                </c:pt>
                <c:pt idx="733">
                  <c:v>366.99999999999659</c:v>
                </c:pt>
                <c:pt idx="734">
                  <c:v>366.99999999999659</c:v>
                </c:pt>
                <c:pt idx="735">
                  <c:v>367.99999999999358</c:v>
                </c:pt>
                <c:pt idx="736">
                  <c:v>367.99999999999358</c:v>
                </c:pt>
                <c:pt idx="737">
                  <c:v>368.99999999999056</c:v>
                </c:pt>
                <c:pt idx="738">
                  <c:v>368.99999999999056</c:v>
                </c:pt>
                <c:pt idx="739">
                  <c:v>369.9999999999971</c:v>
                </c:pt>
                <c:pt idx="740">
                  <c:v>369.9999999999971</c:v>
                </c:pt>
                <c:pt idx="741">
                  <c:v>370.99999999999403</c:v>
                </c:pt>
                <c:pt idx="742">
                  <c:v>370.99999999999403</c:v>
                </c:pt>
                <c:pt idx="743">
                  <c:v>372.00000000000057</c:v>
                </c:pt>
                <c:pt idx="744">
                  <c:v>372.00000000000057</c:v>
                </c:pt>
                <c:pt idx="745">
                  <c:v>372.99999999999756</c:v>
                </c:pt>
                <c:pt idx="746">
                  <c:v>372.99999999999756</c:v>
                </c:pt>
                <c:pt idx="747">
                  <c:v>373.99999999999454</c:v>
                </c:pt>
                <c:pt idx="748">
                  <c:v>373.99999999999454</c:v>
                </c:pt>
                <c:pt idx="749">
                  <c:v>374.99999999999147</c:v>
                </c:pt>
                <c:pt idx="750">
                  <c:v>374.99999999999147</c:v>
                </c:pt>
                <c:pt idx="751">
                  <c:v>375.99999999999801</c:v>
                </c:pt>
                <c:pt idx="752">
                  <c:v>375.99999999999801</c:v>
                </c:pt>
                <c:pt idx="753">
                  <c:v>376.999999999995</c:v>
                </c:pt>
                <c:pt idx="754">
                  <c:v>376.999999999995</c:v>
                </c:pt>
                <c:pt idx="755">
                  <c:v>377.99999999999193</c:v>
                </c:pt>
                <c:pt idx="756">
                  <c:v>377.99999999999193</c:v>
                </c:pt>
                <c:pt idx="757">
                  <c:v>378.99999999999852</c:v>
                </c:pt>
                <c:pt idx="758">
                  <c:v>378.99999999999852</c:v>
                </c:pt>
                <c:pt idx="759">
                  <c:v>379.99999999999545</c:v>
                </c:pt>
                <c:pt idx="760">
                  <c:v>379.99999999999545</c:v>
                </c:pt>
                <c:pt idx="761">
                  <c:v>380.99999999999238</c:v>
                </c:pt>
                <c:pt idx="762">
                  <c:v>380.99999999999238</c:v>
                </c:pt>
                <c:pt idx="763">
                  <c:v>381.99999999998937</c:v>
                </c:pt>
                <c:pt idx="764">
                  <c:v>381.99999999998937</c:v>
                </c:pt>
                <c:pt idx="765">
                  <c:v>382.99999999999591</c:v>
                </c:pt>
                <c:pt idx="766">
                  <c:v>382.99999999999591</c:v>
                </c:pt>
                <c:pt idx="767">
                  <c:v>383.99999999999289</c:v>
                </c:pt>
                <c:pt idx="768">
                  <c:v>383.99999999999289</c:v>
                </c:pt>
                <c:pt idx="769">
                  <c:v>384.99999999999943</c:v>
                </c:pt>
                <c:pt idx="770">
                  <c:v>384.99999999999943</c:v>
                </c:pt>
                <c:pt idx="771">
                  <c:v>385.99999999999636</c:v>
                </c:pt>
                <c:pt idx="772">
                  <c:v>385.99999999999636</c:v>
                </c:pt>
                <c:pt idx="773">
                  <c:v>386.99999999999335</c:v>
                </c:pt>
                <c:pt idx="774">
                  <c:v>386.99999999999335</c:v>
                </c:pt>
                <c:pt idx="775">
                  <c:v>387.99999999999034</c:v>
                </c:pt>
                <c:pt idx="776">
                  <c:v>387.99999999999034</c:v>
                </c:pt>
                <c:pt idx="777">
                  <c:v>388.99999999999687</c:v>
                </c:pt>
                <c:pt idx="778">
                  <c:v>388.99999999999687</c:v>
                </c:pt>
                <c:pt idx="779">
                  <c:v>389.9999999999938</c:v>
                </c:pt>
                <c:pt idx="780">
                  <c:v>389.9999999999938</c:v>
                </c:pt>
                <c:pt idx="781">
                  <c:v>391.00000000000034</c:v>
                </c:pt>
                <c:pt idx="782">
                  <c:v>391.00000000000034</c:v>
                </c:pt>
                <c:pt idx="783">
                  <c:v>391.99999999999733</c:v>
                </c:pt>
                <c:pt idx="784">
                  <c:v>391.99999999999733</c:v>
                </c:pt>
                <c:pt idx="785">
                  <c:v>392.99999999999432</c:v>
                </c:pt>
                <c:pt idx="786">
                  <c:v>392.99999999999432</c:v>
                </c:pt>
                <c:pt idx="787">
                  <c:v>393.99999999999125</c:v>
                </c:pt>
                <c:pt idx="788">
                  <c:v>393.99999999999125</c:v>
                </c:pt>
                <c:pt idx="789">
                  <c:v>394.99999999999778</c:v>
                </c:pt>
                <c:pt idx="790">
                  <c:v>394.99999999999778</c:v>
                </c:pt>
                <c:pt idx="791">
                  <c:v>395.99999999999477</c:v>
                </c:pt>
                <c:pt idx="792">
                  <c:v>395.99999999999477</c:v>
                </c:pt>
                <c:pt idx="793">
                  <c:v>397.00000000000131</c:v>
                </c:pt>
                <c:pt idx="794">
                  <c:v>397.00000000000131</c:v>
                </c:pt>
                <c:pt idx="795">
                  <c:v>397.99999999999829</c:v>
                </c:pt>
                <c:pt idx="796">
                  <c:v>397.99999999999829</c:v>
                </c:pt>
                <c:pt idx="797">
                  <c:v>398.99999999999523</c:v>
                </c:pt>
                <c:pt idx="798">
                  <c:v>398.99999999999523</c:v>
                </c:pt>
                <c:pt idx="799">
                  <c:v>399.99999999999216</c:v>
                </c:pt>
                <c:pt idx="800">
                  <c:v>399.99999999999216</c:v>
                </c:pt>
                <c:pt idx="801">
                  <c:v>400.99999999998914</c:v>
                </c:pt>
                <c:pt idx="802">
                  <c:v>400.99999999998914</c:v>
                </c:pt>
                <c:pt idx="803">
                  <c:v>401.99999999999568</c:v>
                </c:pt>
                <c:pt idx="804">
                  <c:v>401.99999999999568</c:v>
                </c:pt>
                <c:pt idx="805">
                  <c:v>402.99999999999267</c:v>
                </c:pt>
                <c:pt idx="806">
                  <c:v>402.99999999999267</c:v>
                </c:pt>
                <c:pt idx="807">
                  <c:v>403.9999999999992</c:v>
                </c:pt>
                <c:pt idx="808">
                  <c:v>403.9999999999992</c:v>
                </c:pt>
                <c:pt idx="809">
                  <c:v>404.99999999999613</c:v>
                </c:pt>
                <c:pt idx="810">
                  <c:v>404.99999999999613</c:v>
                </c:pt>
                <c:pt idx="811">
                  <c:v>405.99999999999312</c:v>
                </c:pt>
                <c:pt idx="812">
                  <c:v>405.99999999999312</c:v>
                </c:pt>
                <c:pt idx="813">
                  <c:v>406.99999999999011</c:v>
                </c:pt>
                <c:pt idx="814">
                  <c:v>406.99999999999011</c:v>
                </c:pt>
                <c:pt idx="815">
                  <c:v>407.99999999999665</c:v>
                </c:pt>
                <c:pt idx="816">
                  <c:v>407.99999999999665</c:v>
                </c:pt>
                <c:pt idx="817">
                  <c:v>408.99999999999358</c:v>
                </c:pt>
                <c:pt idx="818">
                  <c:v>408.99999999999358</c:v>
                </c:pt>
                <c:pt idx="819">
                  <c:v>410.00000000000011</c:v>
                </c:pt>
                <c:pt idx="820">
                  <c:v>410.00000000000011</c:v>
                </c:pt>
                <c:pt idx="821">
                  <c:v>410.9999999999971</c:v>
                </c:pt>
                <c:pt idx="822">
                  <c:v>410.9999999999971</c:v>
                </c:pt>
                <c:pt idx="823">
                  <c:v>411.99999999999409</c:v>
                </c:pt>
                <c:pt idx="824">
                  <c:v>411.99999999999409</c:v>
                </c:pt>
                <c:pt idx="825">
                  <c:v>412.99999999999102</c:v>
                </c:pt>
                <c:pt idx="826">
                  <c:v>412.99999999999102</c:v>
                </c:pt>
                <c:pt idx="827">
                  <c:v>413.99999999999756</c:v>
                </c:pt>
                <c:pt idx="828">
                  <c:v>413.99999999999756</c:v>
                </c:pt>
                <c:pt idx="829">
                  <c:v>414.99999999999454</c:v>
                </c:pt>
                <c:pt idx="830">
                  <c:v>414.99999999999454</c:v>
                </c:pt>
                <c:pt idx="831">
                  <c:v>416.00000000000108</c:v>
                </c:pt>
                <c:pt idx="832">
                  <c:v>416.00000000000108</c:v>
                </c:pt>
                <c:pt idx="833">
                  <c:v>416.99999999999807</c:v>
                </c:pt>
                <c:pt idx="834">
                  <c:v>416.99999999999807</c:v>
                </c:pt>
                <c:pt idx="835">
                  <c:v>417.999999999995</c:v>
                </c:pt>
                <c:pt idx="836">
                  <c:v>417.999999999995</c:v>
                </c:pt>
                <c:pt idx="837">
                  <c:v>418.99999999999193</c:v>
                </c:pt>
                <c:pt idx="838">
                  <c:v>418.99999999999193</c:v>
                </c:pt>
                <c:pt idx="839">
                  <c:v>419.99999999998892</c:v>
                </c:pt>
                <c:pt idx="840">
                  <c:v>419.99999999998892</c:v>
                </c:pt>
                <c:pt idx="841">
                  <c:v>420.99999999999545</c:v>
                </c:pt>
                <c:pt idx="842">
                  <c:v>420.99999999999545</c:v>
                </c:pt>
                <c:pt idx="843">
                  <c:v>421.99999999999244</c:v>
                </c:pt>
                <c:pt idx="844">
                  <c:v>421.99999999999244</c:v>
                </c:pt>
                <c:pt idx="845">
                  <c:v>422.99999999999898</c:v>
                </c:pt>
                <c:pt idx="846">
                  <c:v>422.99999999999898</c:v>
                </c:pt>
                <c:pt idx="847">
                  <c:v>423.99999999999591</c:v>
                </c:pt>
                <c:pt idx="848">
                  <c:v>423.99999999999591</c:v>
                </c:pt>
                <c:pt idx="849">
                  <c:v>424.99999999999289</c:v>
                </c:pt>
                <c:pt idx="850">
                  <c:v>424.99999999999289</c:v>
                </c:pt>
                <c:pt idx="851">
                  <c:v>425.99999999998988</c:v>
                </c:pt>
                <c:pt idx="852">
                  <c:v>425.99999999998988</c:v>
                </c:pt>
                <c:pt idx="853">
                  <c:v>426.99999999999642</c:v>
                </c:pt>
                <c:pt idx="854">
                  <c:v>426.99999999999642</c:v>
                </c:pt>
                <c:pt idx="855">
                  <c:v>427.99999999999335</c:v>
                </c:pt>
                <c:pt idx="856">
                  <c:v>427.99999999999335</c:v>
                </c:pt>
                <c:pt idx="857">
                  <c:v>428.99999999999989</c:v>
                </c:pt>
                <c:pt idx="858">
                  <c:v>428.99999999999989</c:v>
                </c:pt>
                <c:pt idx="859">
                  <c:v>429.99999999999687</c:v>
                </c:pt>
                <c:pt idx="860">
                  <c:v>429.99999999999687</c:v>
                </c:pt>
                <c:pt idx="861">
                  <c:v>430.99999999999386</c:v>
                </c:pt>
                <c:pt idx="862">
                  <c:v>430.99999999999386</c:v>
                </c:pt>
                <c:pt idx="863">
                  <c:v>431.99999999999079</c:v>
                </c:pt>
                <c:pt idx="864">
                  <c:v>431.99999999999079</c:v>
                </c:pt>
                <c:pt idx="865">
                  <c:v>432.99999999999733</c:v>
                </c:pt>
                <c:pt idx="866">
                  <c:v>432.99999999999733</c:v>
                </c:pt>
                <c:pt idx="867">
                  <c:v>433.99999999999432</c:v>
                </c:pt>
                <c:pt idx="868">
                  <c:v>433.99999999999432</c:v>
                </c:pt>
                <c:pt idx="869">
                  <c:v>435.00000000000085</c:v>
                </c:pt>
                <c:pt idx="870">
                  <c:v>435.00000000000085</c:v>
                </c:pt>
                <c:pt idx="871">
                  <c:v>435.99999999999784</c:v>
                </c:pt>
                <c:pt idx="872">
                  <c:v>435.99999999999784</c:v>
                </c:pt>
                <c:pt idx="873">
                  <c:v>436.99999999999477</c:v>
                </c:pt>
                <c:pt idx="874">
                  <c:v>436.99999999999477</c:v>
                </c:pt>
                <c:pt idx="875">
                  <c:v>437.9999999999917</c:v>
                </c:pt>
                <c:pt idx="876">
                  <c:v>437.9999999999917</c:v>
                </c:pt>
                <c:pt idx="877">
                  <c:v>438.99999999998869</c:v>
                </c:pt>
                <c:pt idx="878">
                  <c:v>438.99999999998869</c:v>
                </c:pt>
                <c:pt idx="879">
                  <c:v>439.99999999999523</c:v>
                </c:pt>
                <c:pt idx="880">
                  <c:v>439.99999999999523</c:v>
                </c:pt>
                <c:pt idx="881">
                  <c:v>440.99999999999221</c:v>
                </c:pt>
                <c:pt idx="882">
                  <c:v>440.99999999999221</c:v>
                </c:pt>
                <c:pt idx="883">
                  <c:v>441.99999999999875</c:v>
                </c:pt>
                <c:pt idx="884">
                  <c:v>441.99999999999875</c:v>
                </c:pt>
                <c:pt idx="885">
                  <c:v>442.99999999999568</c:v>
                </c:pt>
                <c:pt idx="886">
                  <c:v>442.99999999999568</c:v>
                </c:pt>
                <c:pt idx="887">
                  <c:v>443.99999999999267</c:v>
                </c:pt>
                <c:pt idx="888">
                  <c:v>443.99999999999267</c:v>
                </c:pt>
                <c:pt idx="889">
                  <c:v>444.99999999998965</c:v>
                </c:pt>
                <c:pt idx="890">
                  <c:v>444.99999999998965</c:v>
                </c:pt>
                <c:pt idx="891">
                  <c:v>445.99999999999619</c:v>
                </c:pt>
                <c:pt idx="892">
                  <c:v>445.99999999999619</c:v>
                </c:pt>
                <c:pt idx="893">
                  <c:v>446.99999999999312</c:v>
                </c:pt>
                <c:pt idx="894">
                  <c:v>446.99999999999312</c:v>
                </c:pt>
                <c:pt idx="895">
                  <c:v>447.99999999999966</c:v>
                </c:pt>
                <c:pt idx="896">
                  <c:v>447.99999999999966</c:v>
                </c:pt>
                <c:pt idx="897">
                  <c:v>448.99999999999665</c:v>
                </c:pt>
                <c:pt idx="898">
                  <c:v>448.99999999999665</c:v>
                </c:pt>
                <c:pt idx="899">
                  <c:v>449.99999999999363</c:v>
                </c:pt>
                <c:pt idx="900">
                  <c:v>449.99999999999363</c:v>
                </c:pt>
                <c:pt idx="901">
                  <c:v>450.99999999999056</c:v>
                </c:pt>
                <c:pt idx="902">
                  <c:v>450.99999999999056</c:v>
                </c:pt>
                <c:pt idx="903">
                  <c:v>451.9999999999971</c:v>
                </c:pt>
                <c:pt idx="904">
                  <c:v>451.9999999999971</c:v>
                </c:pt>
                <c:pt idx="905">
                  <c:v>452.99999999999409</c:v>
                </c:pt>
                <c:pt idx="906">
                  <c:v>452.99999999999409</c:v>
                </c:pt>
                <c:pt idx="907">
                  <c:v>454.00000000000063</c:v>
                </c:pt>
                <c:pt idx="908">
                  <c:v>454.00000000000063</c:v>
                </c:pt>
                <c:pt idx="909">
                  <c:v>454.99999999999761</c:v>
                </c:pt>
                <c:pt idx="910">
                  <c:v>454.99999999999761</c:v>
                </c:pt>
                <c:pt idx="911">
                  <c:v>455.99999999999454</c:v>
                </c:pt>
                <c:pt idx="912">
                  <c:v>455.99999999999454</c:v>
                </c:pt>
                <c:pt idx="913">
                  <c:v>456.99999999999147</c:v>
                </c:pt>
                <c:pt idx="914">
                  <c:v>456.99999999999147</c:v>
                </c:pt>
                <c:pt idx="915">
                  <c:v>457.99999999999807</c:v>
                </c:pt>
                <c:pt idx="916">
                  <c:v>457.99999999999807</c:v>
                </c:pt>
                <c:pt idx="917">
                  <c:v>458.999999999995</c:v>
                </c:pt>
                <c:pt idx="918">
                  <c:v>458.999999999995</c:v>
                </c:pt>
                <c:pt idx="919">
                  <c:v>459.99999999999199</c:v>
                </c:pt>
                <c:pt idx="920">
                  <c:v>459.99999999999199</c:v>
                </c:pt>
                <c:pt idx="921">
                  <c:v>460.99999999999852</c:v>
                </c:pt>
                <c:pt idx="922">
                  <c:v>460.99999999999852</c:v>
                </c:pt>
                <c:pt idx="923">
                  <c:v>461.99999999999545</c:v>
                </c:pt>
                <c:pt idx="924">
                  <c:v>461.99999999999545</c:v>
                </c:pt>
                <c:pt idx="925">
                  <c:v>462.99999999999244</c:v>
                </c:pt>
                <c:pt idx="926">
                  <c:v>462.99999999999244</c:v>
                </c:pt>
                <c:pt idx="927">
                  <c:v>463.99999999998943</c:v>
                </c:pt>
                <c:pt idx="928">
                  <c:v>463.99999999998943</c:v>
                </c:pt>
                <c:pt idx="929">
                  <c:v>464.99999999999596</c:v>
                </c:pt>
                <c:pt idx="930">
                  <c:v>464.99999999999596</c:v>
                </c:pt>
                <c:pt idx="931">
                  <c:v>465.99999999999289</c:v>
                </c:pt>
                <c:pt idx="932">
                  <c:v>465.99999999999289</c:v>
                </c:pt>
                <c:pt idx="933">
                  <c:v>466.99999999999943</c:v>
                </c:pt>
                <c:pt idx="934">
                  <c:v>466.99999999999943</c:v>
                </c:pt>
                <c:pt idx="935">
                  <c:v>467.99999999999642</c:v>
                </c:pt>
                <c:pt idx="936">
                  <c:v>467.99999999999642</c:v>
                </c:pt>
                <c:pt idx="937">
                  <c:v>468.99999999999341</c:v>
                </c:pt>
                <c:pt idx="938">
                  <c:v>468.99999999999341</c:v>
                </c:pt>
                <c:pt idx="939">
                  <c:v>469.99999999999034</c:v>
                </c:pt>
                <c:pt idx="940">
                  <c:v>469.99999999999034</c:v>
                </c:pt>
                <c:pt idx="941">
                  <c:v>470.99999999999687</c:v>
                </c:pt>
                <c:pt idx="942">
                  <c:v>470.99999999999687</c:v>
                </c:pt>
                <c:pt idx="943">
                  <c:v>471.99999999999386</c:v>
                </c:pt>
                <c:pt idx="944">
                  <c:v>471.99999999999386</c:v>
                </c:pt>
                <c:pt idx="945">
                  <c:v>473.0000000000004</c:v>
                </c:pt>
                <c:pt idx="946">
                  <c:v>473.0000000000004</c:v>
                </c:pt>
                <c:pt idx="947">
                  <c:v>473.99999999999739</c:v>
                </c:pt>
                <c:pt idx="948">
                  <c:v>473.99999999999739</c:v>
                </c:pt>
                <c:pt idx="949">
                  <c:v>474.99999999999432</c:v>
                </c:pt>
                <c:pt idx="950">
                  <c:v>474.99999999999432</c:v>
                </c:pt>
                <c:pt idx="951">
                  <c:v>475.99999999999125</c:v>
                </c:pt>
                <c:pt idx="952">
                  <c:v>475.99999999999125</c:v>
                </c:pt>
                <c:pt idx="953">
                  <c:v>476.99999999999784</c:v>
                </c:pt>
                <c:pt idx="954">
                  <c:v>476.99999999999784</c:v>
                </c:pt>
                <c:pt idx="955">
                  <c:v>477.99999999999477</c:v>
                </c:pt>
                <c:pt idx="956">
                  <c:v>477.99999999999477</c:v>
                </c:pt>
                <c:pt idx="957">
                  <c:v>479.00000000000136</c:v>
                </c:pt>
                <c:pt idx="958">
                  <c:v>479.00000000000136</c:v>
                </c:pt>
                <c:pt idx="959">
                  <c:v>479.99999999999829</c:v>
                </c:pt>
                <c:pt idx="960">
                  <c:v>479.99999999999829</c:v>
                </c:pt>
                <c:pt idx="961">
                  <c:v>480.99999999999523</c:v>
                </c:pt>
                <c:pt idx="962">
                  <c:v>480.99999999999523</c:v>
                </c:pt>
                <c:pt idx="963">
                  <c:v>481.99999999999221</c:v>
                </c:pt>
                <c:pt idx="964">
                  <c:v>481.99999999999221</c:v>
                </c:pt>
                <c:pt idx="965">
                  <c:v>482.9999999999892</c:v>
                </c:pt>
                <c:pt idx="966">
                  <c:v>482.9999999999892</c:v>
                </c:pt>
                <c:pt idx="967">
                  <c:v>483.99999999999574</c:v>
                </c:pt>
                <c:pt idx="968">
                  <c:v>483.99999999999574</c:v>
                </c:pt>
                <c:pt idx="969">
                  <c:v>484.99999999999267</c:v>
                </c:pt>
                <c:pt idx="970">
                  <c:v>484.99999999999267</c:v>
                </c:pt>
                <c:pt idx="971">
                  <c:v>485.9999999999992</c:v>
                </c:pt>
                <c:pt idx="972">
                  <c:v>485.9999999999992</c:v>
                </c:pt>
                <c:pt idx="973">
                  <c:v>486.99999999999619</c:v>
                </c:pt>
                <c:pt idx="974">
                  <c:v>486.99999999999619</c:v>
                </c:pt>
                <c:pt idx="975">
                  <c:v>487.99999999999318</c:v>
                </c:pt>
                <c:pt idx="976">
                  <c:v>487.99999999999318</c:v>
                </c:pt>
                <c:pt idx="977">
                  <c:v>488.99999999999011</c:v>
                </c:pt>
                <c:pt idx="978">
                  <c:v>488.99999999999011</c:v>
                </c:pt>
                <c:pt idx="979">
                  <c:v>489.99999999999665</c:v>
                </c:pt>
                <c:pt idx="980">
                  <c:v>489.99999999999665</c:v>
                </c:pt>
                <c:pt idx="981">
                  <c:v>490.99999999999363</c:v>
                </c:pt>
                <c:pt idx="982">
                  <c:v>490.99999999999363</c:v>
                </c:pt>
                <c:pt idx="983">
                  <c:v>492.00000000000017</c:v>
                </c:pt>
                <c:pt idx="984">
                  <c:v>492.00000000000017</c:v>
                </c:pt>
                <c:pt idx="985">
                  <c:v>492.99999999999716</c:v>
                </c:pt>
                <c:pt idx="986">
                  <c:v>492.99999999999716</c:v>
                </c:pt>
                <c:pt idx="987">
                  <c:v>493.99999999999409</c:v>
                </c:pt>
                <c:pt idx="988">
                  <c:v>493.99999999999409</c:v>
                </c:pt>
                <c:pt idx="989">
                  <c:v>494.99999999999102</c:v>
                </c:pt>
                <c:pt idx="990">
                  <c:v>494.99999999999102</c:v>
                </c:pt>
                <c:pt idx="991">
                  <c:v>495.99999999999761</c:v>
                </c:pt>
                <c:pt idx="992">
                  <c:v>495.99999999999761</c:v>
                </c:pt>
                <c:pt idx="993">
                  <c:v>496.99999999999454</c:v>
                </c:pt>
                <c:pt idx="994">
                  <c:v>496.99999999999454</c:v>
                </c:pt>
                <c:pt idx="995">
                  <c:v>498.00000000000114</c:v>
                </c:pt>
                <c:pt idx="996">
                  <c:v>498.00000000000114</c:v>
                </c:pt>
                <c:pt idx="997">
                  <c:v>498.99999999999807</c:v>
                </c:pt>
                <c:pt idx="998">
                  <c:v>498.99999999999807</c:v>
                </c:pt>
                <c:pt idx="999">
                  <c:v>499.999999999995</c:v>
                </c:pt>
                <c:pt idx="1000">
                  <c:v>499.999999999995</c:v>
                </c:pt>
                <c:pt idx="1001">
                  <c:v>500.99999999999199</c:v>
                </c:pt>
                <c:pt idx="1002">
                  <c:v>500.99999999999199</c:v>
                </c:pt>
                <c:pt idx="1003">
                  <c:v>501.99999999998897</c:v>
                </c:pt>
                <c:pt idx="1004">
                  <c:v>501.99999999998897</c:v>
                </c:pt>
                <c:pt idx="1005">
                  <c:v>502.99999999999551</c:v>
                </c:pt>
                <c:pt idx="1006">
                  <c:v>502.99999999999551</c:v>
                </c:pt>
                <c:pt idx="1007">
                  <c:v>503.99999999999244</c:v>
                </c:pt>
                <c:pt idx="1008">
                  <c:v>503.99999999999244</c:v>
                </c:pt>
                <c:pt idx="1009">
                  <c:v>504.99999999999898</c:v>
                </c:pt>
                <c:pt idx="1010">
                  <c:v>504.99999999999898</c:v>
                </c:pt>
                <c:pt idx="1011">
                  <c:v>505.99999999999596</c:v>
                </c:pt>
                <c:pt idx="1012">
                  <c:v>505.99999999999596</c:v>
                </c:pt>
                <c:pt idx="1013">
                  <c:v>506.99999999999295</c:v>
                </c:pt>
                <c:pt idx="1014">
                  <c:v>506.99999999999295</c:v>
                </c:pt>
                <c:pt idx="1015">
                  <c:v>507.99999999998988</c:v>
                </c:pt>
                <c:pt idx="1016">
                  <c:v>507.99999999998988</c:v>
                </c:pt>
                <c:pt idx="1017">
                  <c:v>508.99999999999642</c:v>
                </c:pt>
                <c:pt idx="1018">
                  <c:v>508.99999999999642</c:v>
                </c:pt>
                <c:pt idx="1019">
                  <c:v>509.99999999999341</c:v>
                </c:pt>
                <c:pt idx="1020">
                  <c:v>509.99999999999341</c:v>
                </c:pt>
                <c:pt idx="1021">
                  <c:v>510.99999999999994</c:v>
                </c:pt>
                <c:pt idx="1022">
                  <c:v>510.99999999999994</c:v>
                </c:pt>
                <c:pt idx="1023">
                  <c:v>511.99999999999693</c:v>
                </c:pt>
                <c:pt idx="1024">
                  <c:v>511.99999999999693</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091</c:v>
                </c:pt>
                <c:pt idx="1034">
                  <c:v>517.00000000000091</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75</c:v>
                </c:pt>
                <c:pt idx="1048">
                  <c:v>523.99999999999875</c:v>
                </c:pt>
                <c:pt idx="1049">
                  <c:v>524.99999999999568</c:v>
                </c:pt>
                <c:pt idx="1050">
                  <c:v>524.99999999999568</c:v>
                </c:pt>
                <c:pt idx="1051">
                  <c:v>525.99999999999272</c:v>
                </c:pt>
                <c:pt idx="1052">
                  <c:v>525.99999999999272</c:v>
                </c:pt>
                <c:pt idx="1053">
                  <c:v>526.99999999998965</c:v>
                </c:pt>
                <c:pt idx="1054">
                  <c:v>526.99999999998965</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63</c:v>
                </c:pt>
                <c:pt idx="1064">
                  <c:v>531.99999999999363</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54</c:v>
                </c:pt>
                <c:pt idx="1076">
                  <c:v>537.99999999999454</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52</c:v>
                </c:pt>
                <c:pt idx="1086">
                  <c:v>542.99999999999852</c:v>
                </c:pt>
                <c:pt idx="1087">
                  <c:v>543.99999999999545</c:v>
                </c:pt>
                <c:pt idx="1088">
                  <c:v>543.99999999999545</c:v>
                </c:pt>
                <c:pt idx="1089">
                  <c:v>544.9999999999925</c:v>
                </c:pt>
                <c:pt idx="1090">
                  <c:v>544.9999999999925</c:v>
                </c:pt>
                <c:pt idx="1091">
                  <c:v>545.99999999998943</c:v>
                </c:pt>
                <c:pt idx="1092">
                  <c:v>545.99999999998943</c:v>
                </c:pt>
                <c:pt idx="1093">
                  <c:v>546.99999999999602</c:v>
                </c:pt>
                <c:pt idx="1094">
                  <c:v>546.99999999999602</c:v>
                </c:pt>
                <c:pt idx="1095">
                  <c:v>547.99999999999295</c:v>
                </c:pt>
                <c:pt idx="1096">
                  <c:v>547.99999999999295</c:v>
                </c:pt>
                <c:pt idx="1097">
                  <c:v>548.99999999999955</c:v>
                </c:pt>
                <c:pt idx="1098">
                  <c:v>548.99999999999955</c:v>
                </c:pt>
                <c:pt idx="1099">
                  <c:v>549.99999999999648</c:v>
                </c:pt>
                <c:pt idx="1100">
                  <c:v>549.99999999999648</c:v>
                </c:pt>
                <c:pt idx="1101">
                  <c:v>550.99999999999341</c:v>
                </c:pt>
                <c:pt idx="1102">
                  <c:v>550.99999999999341</c:v>
                </c:pt>
                <c:pt idx="1103">
                  <c:v>551.99999999999034</c:v>
                </c:pt>
                <c:pt idx="1104">
                  <c:v>551.99999999999034</c:v>
                </c:pt>
                <c:pt idx="1105">
                  <c:v>552.99999999999693</c:v>
                </c:pt>
                <c:pt idx="1106">
                  <c:v>552.99999999999693</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63</c:v>
                </c:pt>
                <c:pt idx="1146">
                  <c:v>572.99999999999363</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54</c:v>
                </c:pt>
                <c:pt idx="1158">
                  <c:v>578.99999999999454</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5</c:v>
                </c:pt>
                <c:pt idx="1172">
                  <c:v>585.9999999999925</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48</c:v>
                </c:pt>
                <c:pt idx="1182">
                  <c:v>590.99999999999648</c:v>
                </c:pt>
                <c:pt idx="1183">
                  <c:v>591.99999999999341</c:v>
                </c:pt>
                <c:pt idx="1184">
                  <c:v>591.99999999999341</c:v>
                </c:pt>
                <c:pt idx="1185">
                  <c:v>593</c:v>
                </c:pt>
                <c:pt idx="1186">
                  <c:v>593</c:v>
                </c:pt>
                <c:pt idx="1187">
                  <c:v>593.99999999999693</c:v>
                </c:pt>
                <c:pt idx="1188">
                  <c:v>593.99999999999693</c:v>
                </c:pt>
                <c:pt idx="1189">
                  <c:v>594.99999999999386</c:v>
                </c:pt>
                <c:pt idx="1190">
                  <c:v>594.99999999999386</c:v>
                </c:pt>
                <c:pt idx="1191">
                  <c:v>595.99999999999091</c:v>
                </c:pt>
                <c:pt idx="1192">
                  <c:v>595.99999999999091</c:v>
                </c:pt>
                <c:pt idx="1193">
                  <c:v>596.99999999999739</c:v>
                </c:pt>
                <c:pt idx="1194">
                  <c:v>596.99999999999739</c:v>
                </c:pt>
                <c:pt idx="1195">
                  <c:v>597.99999999999432</c:v>
                </c:pt>
                <c:pt idx="1196">
                  <c:v>597.99999999999432</c:v>
                </c:pt>
                <c:pt idx="1197">
                  <c:v>599.00000000000091</c:v>
                </c:pt>
                <c:pt idx="1198">
                  <c:v>599.00000000000091</c:v>
                </c:pt>
                <c:pt idx="1199">
                  <c:v>599.99999999999784</c:v>
                </c:pt>
                <c:pt idx="1200">
                  <c:v>599.99999999999784</c:v>
                </c:pt>
                <c:pt idx="1201">
                  <c:v>600.99999999999477</c:v>
                </c:pt>
                <c:pt idx="1202">
                  <c:v>600.99999999999477</c:v>
                </c:pt>
                <c:pt idx="1203">
                  <c:v>601.99999999999181</c:v>
                </c:pt>
                <c:pt idx="1204">
                  <c:v>601.99999999999181</c:v>
                </c:pt>
                <c:pt idx="1205">
                  <c:v>602.99999999998875</c:v>
                </c:pt>
                <c:pt idx="1206">
                  <c:v>602.99999999998875</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65</c:v>
                </c:pt>
                <c:pt idx="1218">
                  <c:v>608.99999999998965</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63</c:v>
                </c:pt>
                <c:pt idx="1228">
                  <c:v>613.99999999999363</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54</c:v>
                </c:pt>
                <c:pt idx="1240">
                  <c:v>619.99999999999454</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64</c:v>
                </c:pt>
                <c:pt idx="1250">
                  <c:v>624.99999999999864</c:v>
                </c:pt>
                <c:pt idx="1251">
                  <c:v>625.99999999999557</c:v>
                </c:pt>
                <c:pt idx="1252">
                  <c:v>625.99999999999557</c:v>
                </c:pt>
                <c:pt idx="1253">
                  <c:v>626.9999999999925</c:v>
                </c:pt>
                <c:pt idx="1254">
                  <c:v>626.9999999999925</c:v>
                </c:pt>
                <c:pt idx="1255">
                  <c:v>627.99999999998943</c:v>
                </c:pt>
                <c:pt idx="1256">
                  <c:v>627.99999999998943</c:v>
                </c:pt>
                <c:pt idx="1257">
                  <c:v>628.99999999999602</c:v>
                </c:pt>
                <c:pt idx="1258">
                  <c:v>628.99999999999602</c:v>
                </c:pt>
                <c:pt idx="1259">
                  <c:v>629.99999999999295</c:v>
                </c:pt>
                <c:pt idx="1260">
                  <c:v>629.99999999999295</c:v>
                </c:pt>
                <c:pt idx="1261">
                  <c:v>630.99999999999955</c:v>
                </c:pt>
                <c:pt idx="1262">
                  <c:v>630.99999999999955</c:v>
                </c:pt>
                <c:pt idx="1263">
                  <c:v>631.99999999999648</c:v>
                </c:pt>
                <c:pt idx="1264">
                  <c:v>631.99999999999648</c:v>
                </c:pt>
                <c:pt idx="1265">
                  <c:v>632.99999999999341</c:v>
                </c:pt>
                <c:pt idx="1266">
                  <c:v>632.99999999999341</c:v>
                </c:pt>
                <c:pt idx="1267">
                  <c:v>633.99999999999045</c:v>
                </c:pt>
                <c:pt idx="1268">
                  <c:v>633.99999999999045</c:v>
                </c:pt>
                <c:pt idx="1269">
                  <c:v>634.99999999999693</c:v>
                </c:pt>
                <c:pt idx="1270">
                  <c:v>634.99999999999693</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63</c:v>
                </c:pt>
                <c:pt idx="1310">
                  <c:v>654.99999999999363</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5</c:v>
                </c:pt>
                <c:pt idx="1336">
                  <c:v>667.9999999999925</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48</c:v>
                </c:pt>
                <c:pt idx="1346">
                  <c:v>672.99999999999648</c:v>
                </c:pt>
                <c:pt idx="1347">
                  <c:v>673.99999999999341</c:v>
                </c:pt>
                <c:pt idx="1348">
                  <c:v>673.99999999999341</c:v>
                </c:pt>
                <c:pt idx="1349">
                  <c:v>675</c:v>
                </c:pt>
                <c:pt idx="1350">
                  <c:v>675</c:v>
                </c:pt>
                <c:pt idx="1351">
                  <c:v>675.99999999999693</c:v>
                </c:pt>
                <c:pt idx="1352">
                  <c:v>675.99999999999693</c:v>
                </c:pt>
                <c:pt idx="1353">
                  <c:v>676.99999999999386</c:v>
                </c:pt>
                <c:pt idx="1354">
                  <c:v>676.99999999999386</c:v>
                </c:pt>
                <c:pt idx="1355">
                  <c:v>677.99999999999091</c:v>
                </c:pt>
                <c:pt idx="1356">
                  <c:v>677.99999999999091</c:v>
                </c:pt>
                <c:pt idx="1357">
                  <c:v>678.99999999999739</c:v>
                </c:pt>
                <c:pt idx="1358">
                  <c:v>678.99999999999739</c:v>
                </c:pt>
                <c:pt idx="1359">
                  <c:v>679.99999999999443</c:v>
                </c:pt>
                <c:pt idx="1360">
                  <c:v>679.99999999999443</c:v>
                </c:pt>
                <c:pt idx="1361">
                  <c:v>681.00000000000091</c:v>
                </c:pt>
                <c:pt idx="1362">
                  <c:v>681.00000000000091</c:v>
                </c:pt>
                <c:pt idx="1363">
                  <c:v>681.99999999999795</c:v>
                </c:pt>
                <c:pt idx="1364">
                  <c:v>681.99999999999795</c:v>
                </c:pt>
                <c:pt idx="1365">
                  <c:v>682.99999999999488</c:v>
                </c:pt>
                <c:pt idx="1366">
                  <c:v>682.99999999999488</c:v>
                </c:pt>
                <c:pt idx="1367">
                  <c:v>683.99999999999181</c:v>
                </c:pt>
                <c:pt idx="1368">
                  <c:v>683.99999999999181</c:v>
                </c:pt>
                <c:pt idx="1369">
                  <c:v>684.99999999998875</c:v>
                </c:pt>
                <c:pt idx="1370">
                  <c:v>684.99999999998875</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63</c:v>
                </c:pt>
                <c:pt idx="1392">
                  <c:v>695.99999999999363</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64</c:v>
                </c:pt>
                <c:pt idx="1414">
                  <c:v>706.99999999999864</c:v>
                </c:pt>
                <c:pt idx="1415">
                  <c:v>707.99999999999557</c:v>
                </c:pt>
                <c:pt idx="1416">
                  <c:v>707.99999999999557</c:v>
                </c:pt>
                <c:pt idx="1417">
                  <c:v>708.9999999999925</c:v>
                </c:pt>
                <c:pt idx="1418">
                  <c:v>708.9999999999925</c:v>
                </c:pt>
                <c:pt idx="1419">
                  <c:v>709.99999999998954</c:v>
                </c:pt>
                <c:pt idx="1420">
                  <c:v>709.99999999998954</c:v>
                </c:pt>
                <c:pt idx="1421">
                  <c:v>710.99999999999602</c:v>
                </c:pt>
                <c:pt idx="1422">
                  <c:v>710.99999999999602</c:v>
                </c:pt>
                <c:pt idx="1423">
                  <c:v>711.99999999999295</c:v>
                </c:pt>
                <c:pt idx="1424">
                  <c:v>711.99999999999295</c:v>
                </c:pt>
                <c:pt idx="1425">
                  <c:v>712.99999999999955</c:v>
                </c:pt>
                <c:pt idx="1426">
                  <c:v>712.99999999999955</c:v>
                </c:pt>
                <c:pt idx="1427">
                  <c:v>713.99999999999648</c:v>
                </c:pt>
                <c:pt idx="1428">
                  <c:v>713.99999999999648</c:v>
                </c:pt>
                <c:pt idx="1429">
                  <c:v>714.99999999999341</c:v>
                </c:pt>
                <c:pt idx="1430">
                  <c:v>714.99999999999341</c:v>
                </c:pt>
                <c:pt idx="1431">
                  <c:v>715.99999999999045</c:v>
                </c:pt>
                <c:pt idx="1432">
                  <c:v>715.99999999999045</c:v>
                </c:pt>
                <c:pt idx="1433">
                  <c:v>716.99999999999693</c:v>
                </c:pt>
                <c:pt idx="1434">
                  <c:v>716.99999999999693</c:v>
                </c:pt>
                <c:pt idx="1435">
                  <c:v>717.99999999999397</c:v>
                </c:pt>
                <c:pt idx="1436">
                  <c:v>717.99999999999397</c:v>
                </c:pt>
                <c:pt idx="1437">
                  <c:v>719.00000000000045</c:v>
                </c:pt>
                <c:pt idx="1438">
                  <c:v>719.00000000000045</c:v>
                </c:pt>
                <c:pt idx="1439">
                  <c:v>719.9999999999975</c:v>
                </c:pt>
                <c:pt idx="1440">
                  <c:v>719.9999999999975</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75</c:v>
                </c:pt>
                <c:pt idx="1474">
                  <c:v>736.99999999999375</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5</c:v>
                </c:pt>
                <c:pt idx="1500">
                  <c:v>749.9999999999925</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48</c:v>
                </c:pt>
                <c:pt idx="1510">
                  <c:v>754.99999999999648</c:v>
                </c:pt>
                <c:pt idx="1511">
                  <c:v>755.99999999999352</c:v>
                </c:pt>
                <c:pt idx="1512">
                  <c:v>755.99999999999352</c:v>
                </c:pt>
                <c:pt idx="1513">
                  <c:v>757</c:v>
                </c:pt>
                <c:pt idx="1514">
                  <c:v>757</c:v>
                </c:pt>
                <c:pt idx="1515">
                  <c:v>757.99999999999704</c:v>
                </c:pt>
                <c:pt idx="1516">
                  <c:v>757.99999999999704</c:v>
                </c:pt>
                <c:pt idx="1517">
                  <c:v>758.99999999999397</c:v>
                </c:pt>
                <c:pt idx="1518">
                  <c:v>758.99999999999397</c:v>
                </c:pt>
                <c:pt idx="1519">
                  <c:v>759.99999999999091</c:v>
                </c:pt>
                <c:pt idx="1520">
                  <c:v>759.99999999999091</c:v>
                </c:pt>
                <c:pt idx="1521">
                  <c:v>760.9999999999975</c:v>
                </c:pt>
                <c:pt idx="1522">
                  <c:v>760.9999999999975</c:v>
                </c:pt>
                <c:pt idx="1523">
                  <c:v>761.99999999999443</c:v>
                </c:pt>
                <c:pt idx="1524">
                  <c:v>761.99999999999443</c:v>
                </c:pt>
                <c:pt idx="1525">
                  <c:v>763.00000000000091</c:v>
                </c:pt>
                <c:pt idx="1526">
                  <c:v>763.00000000000091</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75</c:v>
                </c:pt>
                <c:pt idx="1556">
                  <c:v>777.99999999999375</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64</c:v>
                </c:pt>
                <c:pt idx="1578">
                  <c:v>788.99999999999864</c:v>
                </c:pt>
                <c:pt idx="1579">
                  <c:v>789.99999999999557</c:v>
                </c:pt>
                <c:pt idx="1580">
                  <c:v>789.99999999999557</c:v>
                </c:pt>
                <c:pt idx="1581">
                  <c:v>790.9999999999925</c:v>
                </c:pt>
                <c:pt idx="1582">
                  <c:v>790.9999999999925</c:v>
                </c:pt>
                <c:pt idx="1583">
                  <c:v>791.99999999998954</c:v>
                </c:pt>
                <c:pt idx="1584">
                  <c:v>791.99999999998954</c:v>
                </c:pt>
                <c:pt idx="1585">
                  <c:v>792.99999999999602</c:v>
                </c:pt>
                <c:pt idx="1586">
                  <c:v>792.99999999999602</c:v>
                </c:pt>
                <c:pt idx="1587">
                  <c:v>793.99999999999307</c:v>
                </c:pt>
                <c:pt idx="1588">
                  <c:v>793.99999999999307</c:v>
                </c:pt>
                <c:pt idx="1589">
                  <c:v>794.99999999999955</c:v>
                </c:pt>
                <c:pt idx="1590">
                  <c:v>794.99999999999955</c:v>
                </c:pt>
                <c:pt idx="1591">
                  <c:v>795.99999999999659</c:v>
                </c:pt>
                <c:pt idx="1592">
                  <c:v>795.99999999999659</c:v>
                </c:pt>
                <c:pt idx="1593">
                  <c:v>796.99999999999352</c:v>
                </c:pt>
                <c:pt idx="1594">
                  <c:v>796.99999999999352</c:v>
                </c:pt>
                <c:pt idx="1595">
                  <c:v>797.99999999999045</c:v>
                </c:pt>
                <c:pt idx="1596">
                  <c:v>797.99999999999045</c:v>
                </c:pt>
                <c:pt idx="1597">
                  <c:v>798.99999999999704</c:v>
                </c:pt>
                <c:pt idx="1598">
                  <c:v>798.99999999999704</c:v>
                </c:pt>
                <c:pt idx="1599">
                  <c:v>799.99999999999397</c:v>
                </c:pt>
              </c:numCache>
            </c:numRef>
          </c:xVal>
          <c:yVal>
            <c:numRef>
              <c:f>'Edited - T Proflile swapped'!$J$2:$J$1601</c:f>
              <c:numCache>
                <c:formatCode>General</c:formatCode>
                <c:ptCount val="1600"/>
                <c:pt idx="0">
                  <c:v>18.7</c:v>
                </c:pt>
                <c:pt idx="1">
                  <c:v>18.7</c:v>
                </c:pt>
                <c:pt idx="2">
                  <c:v>18.7</c:v>
                </c:pt>
                <c:pt idx="3">
                  <c:v>18.7</c:v>
                </c:pt>
                <c:pt idx="4">
                  <c:v>18.7</c:v>
                </c:pt>
                <c:pt idx="5">
                  <c:v>18.7</c:v>
                </c:pt>
                <c:pt idx="6">
                  <c:v>18.7</c:v>
                </c:pt>
                <c:pt idx="7">
                  <c:v>18.7</c:v>
                </c:pt>
                <c:pt idx="8">
                  <c:v>18.8</c:v>
                </c:pt>
                <c:pt idx="9">
                  <c:v>18.8</c:v>
                </c:pt>
                <c:pt idx="10">
                  <c:v>18.8</c:v>
                </c:pt>
                <c:pt idx="11">
                  <c:v>18.8</c:v>
                </c:pt>
                <c:pt idx="12">
                  <c:v>18.7</c:v>
                </c:pt>
                <c:pt idx="13">
                  <c:v>18.7</c:v>
                </c:pt>
                <c:pt idx="14">
                  <c:v>18.7</c:v>
                </c:pt>
                <c:pt idx="15">
                  <c:v>18.8</c:v>
                </c:pt>
                <c:pt idx="16">
                  <c:v>18.8</c:v>
                </c:pt>
                <c:pt idx="17">
                  <c:v>18.8</c:v>
                </c:pt>
                <c:pt idx="18">
                  <c:v>18.8</c:v>
                </c:pt>
                <c:pt idx="19">
                  <c:v>18.8</c:v>
                </c:pt>
                <c:pt idx="20">
                  <c:v>18.8</c:v>
                </c:pt>
                <c:pt idx="21">
                  <c:v>18.8</c:v>
                </c:pt>
                <c:pt idx="22">
                  <c:v>18.8</c:v>
                </c:pt>
                <c:pt idx="23">
                  <c:v>18.8</c:v>
                </c:pt>
                <c:pt idx="24">
                  <c:v>18.8</c:v>
                </c:pt>
                <c:pt idx="25">
                  <c:v>18.8</c:v>
                </c:pt>
                <c:pt idx="26">
                  <c:v>18.8</c:v>
                </c:pt>
                <c:pt idx="27">
                  <c:v>18.8</c:v>
                </c:pt>
                <c:pt idx="28">
                  <c:v>18.8</c:v>
                </c:pt>
                <c:pt idx="29">
                  <c:v>18.8</c:v>
                </c:pt>
                <c:pt idx="30">
                  <c:v>18.899999999999999</c:v>
                </c:pt>
                <c:pt idx="31">
                  <c:v>18.899999999999999</c:v>
                </c:pt>
                <c:pt idx="32">
                  <c:v>18.899999999999999</c:v>
                </c:pt>
                <c:pt idx="33">
                  <c:v>18.899999999999999</c:v>
                </c:pt>
                <c:pt idx="34">
                  <c:v>18.899999999999999</c:v>
                </c:pt>
                <c:pt idx="35">
                  <c:v>18.899999999999999</c:v>
                </c:pt>
                <c:pt idx="36">
                  <c:v>18.899999999999999</c:v>
                </c:pt>
                <c:pt idx="37">
                  <c:v>18.899999999999999</c:v>
                </c:pt>
                <c:pt idx="38">
                  <c:v>18.899999999999999</c:v>
                </c:pt>
                <c:pt idx="39">
                  <c:v>18.899999999999999</c:v>
                </c:pt>
                <c:pt idx="40">
                  <c:v>18.899999999999999</c:v>
                </c:pt>
                <c:pt idx="41">
                  <c:v>18.899999999999999</c:v>
                </c:pt>
                <c:pt idx="42">
                  <c:v>18.899999999999999</c:v>
                </c:pt>
                <c:pt idx="43">
                  <c:v>18.899999999999999</c:v>
                </c:pt>
                <c:pt idx="44">
                  <c:v>18.899999999999999</c:v>
                </c:pt>
                <c:pt idx="45">
                  <c:v>18.899999999999999</c:v>
                </c:pt>
                <c:pt idx="46">
                  <c:v>18.899999999999999</c:v>
                </c:pt>
                <c:pt idx="47">
                  <c:v>18.899999999999999</c:v>
                </c:pt>
                <c:pt idx="48">
                  <c:v>18.899999999999999</c:v>
                </c:pt>
                <c:pt idx="49">
                  <c:v>18.899999999999999</c:v>
                </c:pt>
                <c:pt idx="50">
                  <c:v>18.899999999999999</c:v>
                </c:pt>
                <c:pt idx="51">
                  <c:v>18.899999999999999</c:v>
                </c:pt>
                <c:pt idx="52">
                  <c:v>18.899999999999999</c:v>
                </c:pt>
                <c:pt idx="53">
                  <c:v>18.899999999999999</c:v>
                </c:pt>
                <c:pt idx="54">
                  <c:v>18.899999999999999</c:v>
                </c:pt>
                <c:pt idx="55">
                  <c:v>18.899999999999999</c:v>
                </c:pt>
                <c:pt idx="56">
                  <c:v>18.899999999999999</c:v>
                </c:pt>
                <c:pt idx="57">
                  <c:v>18.899999999999999</c:v>
                </c:pt>
                <c:pt idx="58">
                  <c:v>19</c:v>
                </c:pt>
                <c:pt idx="59">
                  <c:v>19</c:v>
                </c:pt>
                <c:pt idx="60">
                  <c:v>19</c:v>
                </c:pt>
                <c:pt idx="61">
                  <c:v>19</c:v>
                </c:pt>
                <c:pt idx="62">
                  <c:v>19</c:v>
                </c:pt>
                <c:pt idx="63">
                  <c:v>19</c:v>
                </c:pt>
                <c:pt idx="64">
                  <c:v>19.100000000000001</c:v>
                </c:pt>
                <c:pt idx="65">
                  <c:v>19.100000000000001</c:v>
                </c:pt>
                <c:pt idx="66">
                  <c:v>19.2</c:v>
                </c:pt>
                <c:pt idx="67">
                  <c:v>19.3</c:v>
                </c:pt>
                <c:pt idx="68">
                  <c:v>19.3</c:v>
                </c:pt>
                <c:pt idx="69">
                  <c:v>19.399999999999999</c:v>
                </c:pt>
                <c:pt idx="70">
                  <c:v>19.5</c:v>
                </c:pt>
                <c:pt idx="71">
                  <c:v>19.7</c:v>
                </c:pt>
                <c:pt idx="72">
                  <c:v>19.8</c:v>
                </c:pt>
                <c:pt idx="73">
                  <c:v>19.899999999999999</c:v>
                </c:pt>
                <c:pt idx="74">
                  <c:v>20.100000000000001</c:v>
                </c:pt>
                <c:pt idx="75">
                  <c:v>20.3</c:v>
                </c:pt>
                <c:pt idx="76">
                  <c:v>20.6</c:v>
                </c:pt>
                <c:pt idx="77">
                  <c:v>20.8</c:v>
                </c:pt>
                <c:pt idx="78">
                  <c:v>21.2</c:v>
                </c:pt>
                <c:pt idx="79">
                  <c:v>21.5</c:v>
                </c:pt>
                <c:pt idx="80">
                  <c:v>22</c:v>
                </c:pt>
                <c:pt idx="81">
                  <c:v>22.5</c:v>
                </c:pt>
                <c:pt idx="82">
                  <c:v>23</c:v>
                </c:pt>
                <c:pt idx="83">
                  <c:v>23.6</c:v>
                </c:pt>
                <c:pt idx="84">
                  <c:v>24.4</c:v>
                </c:pt>
                <c:pt idx="85">
                  <c:v>25.2</c:v>
                </c:pt>
                <c:pt idx="86">
                  <c:v>26.1</c:v>
                </c:pt>
                <c:pt idx="87">
                  <c:v>27.1</c:v>
                </c:pt>
                <c:pt idx="88">
                  <c:v>28.2</c:v>
                </c:pt>
                <c:pt idx="89">
                  <c:v>29.3</c:v>
                </c:pt>
                <c:pt idx="90">
                  <c:v>30.6</c:v>
                </c:pt>
                <c:pt idx="91">
                  <c:v>31.9</c:v>
                </c:pt>
                <c:pt idx="92">
                  <c:v>33.200000000000003</c:v>
                </c:pt>
                <c:pt idx="93">
                  <c:v>34.6</c:v>
                </c:pt>
                <c:pt idx="94">
                  <c:v>36.1</c:v>
                </c:pt>
                <c:pt idx="95">
                  <c:v>37.5</c:v>
                </c:pt>
                <c:pt idx="96">
                  <c:v>38.9</c:v>
                </c:pt>
                <c:pt idx="97">
                  <c:v>40.299999999999997</c:v>
                </c:pt>
                <c:pt idx="98">
                  <c:v>41.6</c:v>
                </c:pt>
                <c:pt idx="99">
                  <c:v>42.9</c:v>
                </c:pt>
                <c:pt idx="100">
                  <c:v>44</c:v>
                </c:pt>
                <c:pt idx="101">
                  <c:v>45.2</c:v>
                </c:pt>
                <c:pt idx="102">
                  <c:v>46.2</c:v>
                </c:pt>
                <c:pt idx="103">
                  <c:v>47.2</c:v>
                </c:pt>
                <c:pt idx="104">
                  <c:v>48.1</c:v>
                </c:pt>
                <c:pt idx="105">
                  <c:v>48.9</c:v>
                </c:pt>
                <c:pt idx="106">
                  <c:v>49.6</c:v>
                </c:pt>
                <c:pt idx="107">
                  <c:v>50.3</c:v>
                </c:pt>
                <c:pt idx="108">
                  <c:v>51</c:v>
                </c:pt>
                <c:pt idx="109">
                  <c:v>51.5</c:v>
                </c:pt>
                <c:pt idx="110">
                  <c:v>52.1</c:v>
                </c:pt>
                <c:pt idx="111">
                  <c:v>52.6</c:v>
                </c:pt>
                <c:pt idx="112">
                  <c:v>53.1</c:v>
                </c:pt>
                <c:pt idx="113">
                  <c:v>53.5</c:v>
                </c:pt>
                <c:pt idx="114">
                  <c:v>53.9</c:v>
                </c:pt>
                <c:pt idx="115">
                  <c:v>54.3</c:v>
                </c:pt>
                <c:pt idx="116">
                  <c:v>54.7</c:v>
                </c:pt>
                <c:pt idx="117">
                  <c:v>55.1</c:v>
                </c:pt>
                <c:pt idx="118">
                  <c:v>55.5</c:v>
                </c:pt>
                <c:pt idx="119">
                  <c:v>55.9</c:v>
                </c:pt>
                <c:pt idx="120">
                  <c:v>56.3</c:v>
                </c:pt>
                <c:pt idx="121">
                  <c:v>56.6</c:v>
                </c:pt>
                <c:pt idx="122">
                  <c:v>56.9</c:v>
                </c:pt>
                <c:pt idx="123">
                  <c:v>57.3</c:v>
                </c:pt>
                <c:pt idx="124">
                  <c:v>57.5</c:v>
                </c:pt>
                <c:pt idx="125">
                  <c:v>57.8</c:v>
                </c:pt>
                <c:pt idx="126">
                  <c:v>58.1</c:v>
                </c:pt>
                <c:pt idx="127">
                  <c:v>58.3</c:v>
                </c:pt>
                <c:pt idx="128">
                  <c:v>58.6</c:v>
                </c:pt>
                <c:pt idx="129">
                  <c:v>58.8</c:v>
                </c:pt>
                <c:pt idx="130">
                  <c:v>59</c:v>
                </c:pt>
                <c:pt idx="131">
                  <c:v>59.3</c:v>
                </c:pt>
                <c:pt idx="132">
                  <c:v>59.5</c:v>
                </c:pt>
                <c:pt idx="133">
                  <c:v>59.6</c:v>
                </c:pt>
                <c:pt idx="134">
                  <c:v>59.8</c:v>
                </c:pt>
                <c:pt idx="135">
                  <c:v>59.9</c:v>
                </c:pt>
                <c:pt idx="136">
                  <c:v>60</c:v>
                </c:pt>
                <c:pt idx="137">
                  <c:v>60.2</c:v>
                </c:pt>
                <c:pt idx="138">
                  <c:v>60.3</c:v>
                </c:pt>
                <c:pt idx="139">
                  <c:v>60.4</c:v>
                </c:pt>
                <c:pt idx="140">
                  <c:v>60.4</c:v>
                </c:pt>
                <c:pt idx="141">
                  <c:v>60.5</c:v>
                </c:pt>
                <c:pt idx="142">
                  <c:v>60.6</c:v>
                </c:pt>
                <c:pt idx="143">
                  <c:v>60.6</c:v>
                </c:pt>
                <c:pt idx="144">
                  <c:v>60.7</c:v>
                </c:pt>
                <c:pt idx="145">
                  <c:v>60.7</c:v>
                </c:pt>
                <c:pt idx="146">
                  <c:v>60.8</c:v>
                </c:pt>
                <c:pt idx="147">
                  <c:v>60.8</c:v>
                </c:pt>
                <c:pt idx="148">
                  <c:v>60.8</c:v>
                </c:pt>
                <c:pt idx="149">
                  <c:v>60.8</c:v>
                </c:pt>
                <c:pt idx="150">
                  <c:v>60.9</c:v>
                </c:pt>
                <c:pt idx="151">
                  <c:v>60.9</c:v>
                </c:pt>
                <c:pt idx="152">
                  <c:v>60.9</c:v>
                </c:pt>
                <c:pt idx="153">
                  <c:v>61</c:v>
                </c:pt>
                <c:pt idx="154">
                  <c:v>61</c:v>
                </c:pt>
                <c:pt idx="155">
                  <c:v>61</c:v>
                </c:pt>
                <c:pt idx="156">
                  <c:v>61</c:v>
                </c:pt>
                <c:pt idx="157">
                  <c:v>61</c:v>
                </c:pt>
                <c:pt idx="158">
                  <c:v>61</c:v>
                </c:pt>
                <c:pt idx="159">
                  <c:v>61</c:v>
                </c:pt>
                <c:pt idx="160">
                  <c:v>61</c:v>
                </c:pt>
                <c:pt idx="161">
                  <c:v>61</c:v>
                </c:pt>
                <c:pt idx="162">
                  <c:v>60.9</c:v>
                </c:pt>
                <c:pt idx="163">
                  <c:v>60.9</c:v>
                </c:pt>
                <c:pt idx="164">
                  <c:v>60.9</c:v>
                </c:pt>
                <c:pt idx="165">
                  <c:v>60.8</c:v>
                </c:pt>
                <c:pt idx="166">
                  <c:v>60.8</c:v>
                </c:pt>
                <c:pt idx="167">
                  <c:v>60.7</c:v>
                </c:pt>
                <c:pt idx="168">
                  <c:v>60.7</c:v>
                </c:pt>
                <c:pt idx="169">
                  <c:v>60.6</c:v>
                </c:pt>
                <c:pt idx="170">
                  <c:v>60.6</c:v>
                </c:pt>
                <c:pt idx="171">
                  <c:v>60.6</c:v>
                </c:pt>
                <c:pt idx="172">
                  <c:v>60.5</c:v>
                </c:pt>
                <c:pt idx="173">
                  <c:v>60.5</c:v>
                </c:pt>
                <c:pt idx="174">
                  <c:v>60.4</c:v>
                </c:pt>
                <c:pt idx="175">
                  <c:v>60.4</c:v>
                </c:pt>
                <c:pt idx="176">
                  <c:v>60.3</c:v>
                </c:pt>
                <c:pt idx="177">
                  <c:v>60.3</c:v>
                </c:pt>
                <c:pt idx="178">
                  <c:v>60.3</c:v>
                </c:pt>
                <c:pt idx="179">
                  <c:v>60.3</c:v>
                </c:pt>
                <c:pt idx="180">
                  <c:v>60.2</c:v>
                </c:pt>
                <c:pt idx="181">
                  <c:v>60.2</c:v>
                </c:pt>
                <c:pt idx="182">
                  <c:v>60.2</c:v>
                </c:pt>
                <c:pt idx="183">
                  <c:v>60.1</c:v>
                </c:pt>
                <c:pt idx="184">
                  <c:v>60.1</c:v>
                </c:pt>
                <c:pt idx="185">
                  <c:v>60.1</c:v>
                </c:pt>
                <c:pt idx="186">
                  <c:v>60</c:v>
                </c:pt>
                <c:pt idx="187">
                  <c:v>60</c:v>
                </c:pt>
                <c:pt idx="188">
                  <c:v>60</c:v>
                </c:pt>
                <c:pt idx="189">
                  <c:v>60</c:v>
                </c:pt>
                <c:pt idx="190">
                  <c:v>60</c:v>
                </c:pt>
                <c:pt idx="191">
                  <c:v>59.9</c:v>
                </c:pt>
                <c:pt idx="192">
                  <c:v>59.9</c:v>
                </c:pt>
                <c:pt idx="193">
                  <c:v>59.8</c:v>
                </c:pt>
                <c:pt idx="194">
                  <c:v>59.7</c:v>
                </c:pt>
                <c:pt idx="195">
                  <c:v>59.7</c:v>
                </c:pt>
                <c:pt idx="196">
                  <c:v>59.7</c:v>
                </c:pt>
                <c:pt idx="197">
                  <c:v>59.7</c:v>
                </c:pt>
                <c:pt idx="198">
                  <c:v>59.6</c:v>
                </c:pt>
                <c:pt idx="199">
                  <c:v>59.6</c:v>
                </c:pt>
                <c:pt idx="200">
                  <c:v>59.6</c:v>
                </c:pt>
                <c:pt idx="201">
                  <c:v>59.5</c:v>
                </c:pt>
                <c:pt idx="202">
                  <c:v>59.5</c:v>
                </c:pt>
                <c:pt idx="203">
                  <c:v>59.4</c:v>
                </c:pt>
                <c:pt idx="204">
                  <c:v>59.4</c:v>
                </c:pt>
                <c:pt idx="205">
                  <c:v>59.4</c:v>
                </c:pt>
                <c:pt idx="206">
                  <c:v>59.4</c:v>
                </c:pt>
                <c:pt idx="207">
                  <c:v>59.4</c:v>
                </c:pt>
                <c:pt idx="208">
                  <c:v>59.3</c:v>
                </c:pt>
                <c:pt idx="209">
                  <c:v>59.3</c:v>
                </c:pt>
                <c:pt idx="210">
                  <c:v>59.3</c:v>
                </c:pt>
                <c:pt idx="211">
                  <c:v>59.3</c:v>
                </c:pt>
                <c:pt idx="212">
                  <c:v>59.2</c:v>
                </c:pt>
                <c:pt idx="213">
                  <c:v>59.2</c:v>
                </c:pt>
                <c:pt idx="214">
                  <c:v>59.1</c:v>
                </c:pt>
                <c:pt idx="215">
                  <c:v>59.1</c:v>
                </c:pt>
                <c:pt idx="216">
                  <c:v>59.1</c:v>
                </c:pt>
                <c:pt idx="217">
                  <c:v>59.1</c:v>
                </c:pt>
                <c:pt idx="218">
                  <c:v>59.1</c:v>
                </c:pt>
                <c:pt idx="219">
                  <c:v>59</c:v>
                </c:pt>
                <c:pt idx="220">
                  <c:v>59</c:v>
                </c:pt>
                <c:pt idx="221">
                  <c:v>59</c:v>
                </c:pt>
                <c:pt idx="222">
                  <c:v>59</c:v>
                </c:pt>
                <c:pt idx="223">
                  <c:v>59</c:v>
                </c:pt>
                <c:pt idx="224">
                  <c:v>59</c:v>
                </c:pt>
                <c:pt idx="225">
                  <c:v>58.9</c:v>
                </c:pt>
                <c:pt idx="226">
                  <c:v>58.9</c:v>
                </c:pt>
                <c:pt idx="227">
                  <c:v>58.9</c:v>
                </c:pt>
                <c:pt idx="228">
                  <c:v>58.9</c:v>
                </c:pt>
                <c:pt idx="229">
                  <c:v>58.9</c:v>
                </c:pt>
                <c:pt idx="230">
                  <c:v>58.9</c:v>
                </c:pt>
                <c:pt idx="231">
                  <c:v>58.8</c:v>
                </c:pt>
                <c:pt idx="232">
                  <c:v>58.8</c:v>
                </c:pt>
                <c:pt idx="233">
                  <c:v>58.8</c:v>
                </c:pt>
                <c:pt idx="234">
                  <c:v>58.8</c:v>
                </c:pt>
                <c:pt idx="235">
                  <c:v>58.8</c:v>
                </c:pt>
                <c:pt idx="236">
                  <c:v>58.8</c:v>
                </c:pt>
                <c:pt idx="237">
                  <c:v>58.7</c:v>
                </c:pt>
                <c:pt idx="238">
                  <c:v>58.7</c:v>
                </c:pt>
                <c:pt idx="239">
                  <c:v>58.8</c:v>
                </c:pt>
                <c:pt idx="240">
                  <c:v>58.7</c:v>
                </c:pt>
                <c:pt idx="241">
                  <c:v>58.7</c:v>
                </c:pt>
                <c:pt idx="242">
                  <c:v>58.7</c:v>
                </c:pt>
                <c:pt idx="243">
                  <c:v>58.7</c:v>
                </c:pt>
                <c:pt idx="244">
                  <c:v>58.6</c:v>
                </c:pt>
                <c:pt idx="245">
                  <c:v>58.6</c:v>
                </c:pt>
                <c:pt idx="246">
                  <c:v>58.6</c:v>
                </c:pt>
                <c:pt idx="247">
                  <c:v>58.6</c:v>
                </c:pt>
                <c:pt idx="248">
                  <c:v>58.5</c:v>
                </c:pt>
                <c:pt idx="249">
                  <c:v>58.5</c:v>
                </c:pt>
                <c:pt idx="250">
                  <c:v>58.5</c:v>
                </c:pt>
                <c:pt idx="251">
                  <c:v>58.5</c:v>
                </c:pt>
                <c:pt idx="252">
                  <c:v>58.5</c:v>
                </c:pt>
                <c:pt idx="253">
                  <c:v>58.5</c:v>
                </c:pt>
                <c:pt idx="254">
                  <c:v>58.4</c:v>
                </c:pt>
                <c:pt idx="255">
                  <c:v>58.4</c:v>
                </c:pt>
                <c:pt idx="256">
                  <c:v>58.4</c:v>
                </c:pt>
                <c:pt idx="257">
                  <c:v>58.4</c:v>
                </c:pt>
                <c:pt idx="258">
                  <c:v>58.3</c:v>
                </c:pt>
                <c:pt idx="259">
                  <c:v>58.3</c:v>
                </c:pt>
                <c:pt idx="260">
                  <c:v>58.3</c:v>
                </c:pt>
                <c:pt idx="261">
                  <c:v>58.3</c:v>
                </c:pt>
                <c:pt idx="262">
                  <c:v>58.3</c:v>
                </c:pt>
                <c:pt idx="263">
                  <c:v>58.2</c:v>
                </c:pt>
                <c:pt idx="264">
                  <c:v>58.2</c:v>
                </c:pt>
                <c:pt idx="265">
                  <c:v>58.2</c:v>
                </c:pt>
                <c:pt idx="266">
                  <c:v>58.1</c:v>
                </c:pt>
                <c:pt idx="267">
                  <c:v>58.1</c:v>
                </c:pt>
                <c:pt idx="268">
                  <c:v>58.1</c:v>
                </c:pt>
                <c:pt idx="269">
                  <c:v>58</c:v>
                </c:pt>
                <c:pt idx="270">
                  <c:v>58</c:v>
                </c:pt>
                <c:pt idx="271">
                  <c:v>58</c:v>
                </c:pt>
                <c:pt idx="272">
                  <c:v>58</c:v>
                </c:pt>
                <c:pt idx="273">
                  <c:v>58</c:v>
                </c:pt>
                <c:pt idx="274">
                  <c:v>57.9</c:v>
                </c:pt>
                <c:pt idx="275">
                  <c:v>57.9</c:v>
                </c:pt>
                <c:pt idx="276">
                  <c:v>57.9</c:v>
                </c:pt>
                <c:pt idx="277">
                  <c:v>57.9</c:v>
                </c:pt>
                <c:pt idx="278">
                  <c:v>57.9</c:v>
                </c:pt>
                <c:pt idx="279">
                  <c:v>57.9</c:v>
                </c:pt>
                <c:pt idx="280">
                  <c:v>57.9</c:v>
                </c:pt>
                <c:pt idx="281">
                  <c:v>57.9</c:v>
                </c:pt>
                <c:pt idx="282">
                  <c:v>57.8</c:v>
                </c:pt>
                <c:pt idx="283">
                  <c:v>57.8</c:v>
                </c:pt>
                <c:pt idx="284">
                  <c:v>57.8</c:v>
                </c:pt>
                <c:pt idx="285">
                  <c:v>57.8</c:v>
                </c:pt>
                <c:pt idx="286">
                  <c:v>57.7</c:v>
                </c:pt>
                <c:pt idx="287">
                  <c:v>57.7</c:v>
                </c:pt>
                <c:pt idx="288">
                  <c:v>57.7</c:v>
                </c:pt>
                <c:pt idx="289">
                  <c:v>57.7</c:v>
                </c:pt>
                <c:pt idx="290">
                  <c:v>57.7</c:v>
                </c:pt>
                <c:pt idx="291">
                  <c:v>57.7</c:v>
                </c:pt>
                <c:pt idx="292">
                  <c:v>57.7</c:v>
                </c:pt>
                <c:pt idx="293">
                  <c:v>57.7</c:v>
                </c:pt>
                <c:pt idx="294">
                  <c:v>57.7</c:v>
                </c:pt>
                <c:pt idx="295">
                  <c:v>57.7</c:v>
                </c:pt>
                <c:pt idx="296">
                  <c:v>57.7</c:v>
                </c:pt>
                <c:pt idx="297">
                  <c:v>57.6</c:v>
                </c:pt>
                <c:pt idx="298">
                  <c:v>57.6</c:v>
                </c:pt>
                <c:pt idx="299">
                  <c:v>57.6</c:v>
                </c:pt>
                <c:pt idx="300">
                  <c:v>57.6</c:v>
                </c:pt>
                <c:pt idx="301">
                  <c:v>57.6</c:v>
                </c:pt>
                <c:pt idx="302">
                  <c:v>57.6</c:v>
                </c:pt>
                <c:pt idx="303">
                  <c:v>57.6</c:v>
                </c:pt>
                <c:pt idx="304">
                  <c:v>57.6</c:v>
                </c:pt>
                <c:pt idx="305">
                  <c:v>57.6</c:v>
                </c:pt>
                <c:pt idx="306">
                  <c:v>57.6</c:v>
                </c:pt>
                <c:pt idx="307">
                  <c:v>57.6</c:v>
                </c:pt>
                <c:pt idx="308">
                  <c:v>57.6</c:v>
                </c:pt>
                <c:pt idx="309">
                  <c:v>57.6</c:v>
                </c:pt>
                <c:pt idx="310">
                  <c:v>57.6</c:v>
                </c:pt>
                <c:pt idx="311">
                  <c:v>57.6</c:v>
                </c:pt>
                <c:pt idx="312">
                  <c:v>57.6</c:v>
                </c:pt>
                <c:pt idx="313">
                  <c:v>57.6</c:v>
                </c:pt>
                <c:pt idx="314">
                  <c:v>57.6</c:v>
                </c:pt>
                <c:pt idx="315">
                  <c:v>57.6</c:v>
                </c:pt>
                <c:pt idx="316">
                  <c:v>57.6</c:v>
                </c:pt>
                <c:pt idx="317">
                  <c:v>57.6</c:v>
                </c:pt>
                <c:pt idx="318">
                  <c:v>57.6</c:v>
                </c:pt>
                <c:pt idx="319">
                  <c:v>57.6</c:v>
                </c:pt>
                <c:pt idx="320">
                  <c:v>57.6</c:v>
                </c:pt>
                <c:pt idx="321">
                  <c:v>57.6</c:v>
                </c:pt>
                <c:pt idx="322">
                  <c:v>57.6</c:v>
                </c:pt>
                <c:pt idx="323">
                  <c:v>57.6</c:v>
                </c:pt>
                <c:pt idx="324">
                  <c:v>57.6</c:v>
                </c:pt>
                <c:pt idx="325">
                  <c:v>57.6</c:v>
                </c:pt>
                <c:pt idx="326">
                  <c:v>57.6</c:v>
                </c:pt>
                <c:pt idx="327">
                  <c:v>57.6</c:v>
                </c:pt>
                <c:pt idx="328">
                  <c:v>57.7</c:v>
                </c:pt>
                <c:pt idx="329">
                  <c:v>57.7</c:v>
                </c:pt>
                <c:pt idx="330">
                  <c:v>57.7</c:v>
                </c:pt>
                <c:pt idx="331">
                  <c:v>57.7</c:v>
                </c:pt>
                <c:pt idx="332">
                  <c:v>57.7</c:v>
                </c:pt>
                <c:pt idx="333">
                  <c:v>57.7</c:v>
                </c:pt>
                <c:pt idx="334">
                  <c:v>57.8</c:v>
                </c:pt>
                <c:pt idx="335">
                  <c:v>57.8</c:v>
                </c:pt>
                <c:pt idx="336">
                  <c:v>57.8</c:v>
                </c:pt>
                <c:pt idx="337">
                  <c:v>57.8</c:v>
                </c:pt>
                <c:pt idx="338">
                  <c:v>57.8</c:v>
                </c:pt>
                <c:pt idx="339">
                  <c:v>57.9</c:v>
                </c:pt>
                <c:pt idx="340">
                  <c:v>57.9</c:v>
                </c:pt>
                <c:pt idx="341">
                  <c:v>57.9</c:v>
                </c:pt>
                <c:pt idx="342">
                  <c:v>57.9</c:v>
                </c:pt>
                <c:pt idx="343">
                  <c:v>58</c:v>
                </c:pt>
                <c:pt idx="344">
                  <c:v>58</c:v>
                </c:pt>
                <c:pt idx="345">
                  <c:v>58</c:v>
                </c:pt>
                <c:pt idx="346">
                  <c:v>58</c:v>
                </c:pt>
                <c:pt idx="347">
                  <c:v>58</c:v>
                </c:pt>
                <c:pt idx="348">
                  <c:v>58</c:v>
                </c:pt>
                <c:pt idx="349">
                  <c:v>58.1</c:v>
                </c:pt>
                <c:pt idx="350">
                  <c:v>58.1</c:v>
                </c:pt>
                <c:pt idx="351">
                  <c:v>58.1</c:v>
                </c:pt>
                <c:pt idx="352">
                  <c:v>58.1</c:v>
                </c:pt>
                <c:pt idx="353">
                  <c:v>58.2</c:v>
                </c:pt>
                <c:pt idx="354">
                  <c:v>58.2</c:v>
                </c:pt>
                <c:pt idx="355">
                  <c:v>58.2</c:v>
                </c:pt>
                <c:pt idx="356">
                  <c:v>58.2</c:v>
                </c:pt>
                <c:pt idx="357">
                  <c:v>58.3</c:v>
                </c:pt>
                <c:pt idx="358">
                  <c:v>58.3</c:v>
                </c:pt>
                <c:pt idx="359">
                  <c:v>58.3</c:v>
                </c:pt>
                <c:pt idx="360">
                  <c:v>58.3</c:v>
                </c:pt>
                <c:pt idx="361">
                  <c:v>58.4</c:v>
                </c:pt>
                <c:pt idx="362">
                  <c:v>58.4</c:v>
                </c:pt>
                <c:pt idx="363">
                  <c:v>58.4</c:v>
                </c:pt>
                <c:pt idx="364">
                  <c:v>58.4</c:v>
                </c:pt>
                <c:pt idx="365">
                  <c:v>58.5</c:v>
                </c:pt>
                <c:pt idx="366">
                  <c:v>58.5</c:v>
                </c:pt>
                <c:pt idx="367">
                  <c:v>58.5</c:v>
                </c:pt>
                <c:pt idx="368">
                  <c:v>58.5</c:v>
                </c:pt>
                <c:pt idx="369">
                  <c:v>58.6</c:v>
                </c:pt>
                <c:pt idx="370">
                  <c:v>58.6</c:v>
                </c:pt>
                <c:pt idx="371">
                  <c:v>58.7</c:v>
                </c:pt>
                <c:pt idx="372">
                  <c:v>58.7</c:v>
                </c:pt>
                <c:pt idx="373">
                  <c:v>58.7</c:v>
                </c:pt>
                <c:pt idx="374">
                  <c:v>58.8</c:v>
                </c:pt>
                <c:pt idx="375">
                  <c:v>58.8</c:v>
                </c:pt>
                <c:pt idx="376">
                  <c:v>58.8</c:v>
                </c:pt>
                <c:pt idx="377">
                  <c:v>58.9</c:v>
                </c:pt>
                <c:pt idx="378">
                  <c:v>58.9</c:v>
                </c:pt>
                <c:pt idx="379">
                  <c:v>58.9</c:v>
                </c:pt>
                <c:pt idx="380">
                  <c:v>58.9</c:v>
                </c:pt>
                <c:pt idx="381">
                  <c:v>58.9</c:v>
                </c:pt>
                <c:pt idx="382">
                  <c:v>59</c:v>
                </c:pt>
                <c:pt idx="383">
                  <c:v>59</c:v>
                </c:pt>
                <c:pt idx="384">
                  <c:v>59</c:v>
                </c:pt>
                <c:pt idx="385">
                  <c:v>59</c:v>
                </c:pt>
                <c:pt idx="386">
                  <c:v>59.1</c:v>
                </c:pt>
                <c:pt idx="387">
                  <c:v>59.1</c:v>
                </c:pt>
                <c:pt idx="388">
                  <c:v>59.1</c:v>
                </c:pt>
                <c:pt idx="389">
                  <c:v>59.2</c:v>
                </c:pt>
                <c:pt idx="390">
                  <c:v>59.2</c:v>
                </c:pt>
                <c:pt idx="391">
                  <c:v>59.2</c:v>
                </c:pt>
                <c:pt idx="392">
                  <c:v>59.2</c:v>
                </c:pt>
                <c:pt idx="393">
                  <c:v>59.2</c:v>
                </c:pt>
                <c:pt idx="394">
                  <c:v>59.3</c:v>
                </c:pt>
                <c:pt idx="395">
                  <c:v>59.3</c:v>
                </c:pt>
                <c:pt idx="396">
                  <c:v>59.3</c:v>
                </c:pt>
                <c:pt idx="397">
                  <c:v>59.3</c:v>
                </c:pt>
                <c:pt idx="398">
                  <c:v>59.4</c:v>
                </c:pt>
                <c:pt idx="399">
                  <c:v>59.4</c:v>
                </c:pt>
                <c:pt idx="400">
                  <c:v>59.4</c:v>
                </c:pt>
                <c:pt idx="401">
                  <c:v>59.4</c:v>
                </c:pt>
                <c:pt idx="402">
                  <c:v>59.4</c:v>
                </c:pt>
                <c:pt idx="403">
                  <c:v>59.5</c:v>
                </c:pt>
                <c:pt idx="404">
                  <c:v>59.5</c:v>
                </c:pt>
                <c:pt idx="405">
                  <c:v>59.5</c:v>
                </c:pt>
                <c:pt idx="406">
                  <c:v>59.5</c:v>
                </c:pt>
                <c:pt idx="407">
                  <c:v>59.6</c:v>
                </c:pt>
                <c:pt idx="408">
                  <c:v>59.6</c:v>
                </c:pt>
                <c:pt idx="409">
                  <c:v>59.6</c:v>
                </c:pt>
                <c:pt idx="410">
                  <c:v>59.6</c:v>
                </c:pt>
                <c:pt idx="411">
                  <c:v>59.7</c:v>
                </c:pt>
                <c:pt idx="412">
                  <c:v>59.7</c:v>
                </c:pt>
                <c:pt idx="413">
                  <c:v>59.7</c:v>
                </c:pt>
                <c:pt idx="414">
                  <c:v>59.8</c:v>
                </c:pt>
                <c:pt idx="415">
                  <c:v>59.8</c:v>
                </c:pt>
                <c:pt idx="416">
                  <c:v>59.8</c:v>
                </c:pt>
                <c:pt idx="417">
                  <c:v>59.8</c:v>
                </c:pt>
                <c:pt idx="418">
                  <c:v>59.9</c:v>
                </c:pt>
                <c:pt idx="419">
                  <c:v>59.9</c:v>
                </c:pt>
                <c:pt idx="420">
                  <c:v>60</c:v>
                </c:pt>
                <c:pt idx="421">
                  <c:v>60</c:v>
                </c:pt>
                <c:pt idx="422">
                  <c:v>60</c:v>
                </c:pt>
                <c:pt idx="423">
                  <c:v>60.1</c:v>
                </c:pt>
                <c:pt idx="424">
                  <c:v>60.1</c:v>
                </c:pt>
                <c:pt idx="425">
                  <c:v>60.2</c:v>
                </c:pt>
                <c:pt idx="426">
                  <c:v>60.2</c:v>
                </c:pt>
                <c:pt idx="427">
                  <c:v>60.2</c:v>
                </c:pt>
                <c:pt idx="428">
                  <c:v>60.3</c:v>
                </c:pt>
                <c:pt idx="429">
                  <c:v>60.3</c:v>
                </c:pt>
                <c:pt idx="430">
                  <c:v>60.3</c:v>
                </c:pt>
                <c:pt idx="431">
                  <c:v>60.4</c:v>
                </c:pt>
                <c:pt idx="432">
                  <c:v>60.4</c:v>
                </c:pt>
                <c:pt idx="433">
                  <c:v>60.5</c:v>
                </c:pt>
                <c:pt idx="434">
                  <c:v>60.5</c:v>
                </c:pt>
                <c:pt idx="435">
                  <c:v>60.5</c:v>
                </c:pt>
                <c:pt idx="436">
                  <c:v>60.5</c:v>
                </c:pt>
                <c:pt idx="437">
                  <c:v>60.6</c:v>
                </c:pt>
                <c:pt idx="438">
                  <c:v>60.6</c:v>
                </c:pt>
                <c:pt idx="439">
                  <c:v>60.6</c:v>
                </c:pt>
                <c:pt idx="440">
                  <c:v>60.7</c:v>
                </c:pt>
                <c:pt idx="441">
                  <c:v>60.7</c:v>
                </c:pt>
                <c:pt idx="442">
                  <c:v>60.7</c:v>
                </c:pt>
                <c:pt idx="443">
                  <c:v>60.7</c:v>
                </c:pt>
                <c:pt idx="444">
                  <c:v>60.8</c:v>
                </c:pt>
                <c:pt idx="445">
                  <c:v>60.8</c:v>
                </c:pt>
                <c:pt idx="446">
                  <c:v>60.8</c:v>
                </c:pt>
                <c:pt idx="447">
                  <c:v>60.9</c:v>
                </c:pt>
                <c:pt idx="448">
                  <c:v>60.9</c:v>
                </c:pt>
                <c:pt idx="449">
                  <c:v>60.9</c:v>
                </c:pt>
                <c:pt idx="450">
                  <c:v>60.9</c:v>
                </c:pt>
                <c:pt idx="451">
                  <c:v>61</c:v>
                </c:pt>
                <c:pt idx="452">
                  <c:v>61</c:v>
                </c:pt>
                <c:pt idx="453">
                  <c:v>61</c:v>
                </c:pt>
                <c:pt idx="454">
                  <c:v>61</c:v>
                </c:pt>
                <c:pt idx="455">
                  <c:v>61</c:v>
                </c:pt>
                <c:pt idx="456">
                  <c:v>61</c:v>
                </c:pt>
                <c:pt idx="457">
                  <c:v>61</c:v>
                </c:pt>
                <c:pt idx="458">
                  <c:v>61</c:v>
                </c:pt>
                <c:pt idx="459">
                  <c:v>61</c:v>
                </c:pt>
                <c:pt idx="460">
                  <c:v>61</c:v>
                </c:pt>
                <c:pt idx="461">
                  <c:v>61.1</c:v>
                </c:pt>
                <c:pt idx="462">
                  <c:v>61.1</c:v>
                </c:pt>
                <c:pt idx="463">
                  <c:v>61.1</c:v>
                </c:pt>
                <c:pt idx="464">
                  <c:v>61.1</c:v>
                </c:pt>
                <c:pt idx="465">
                  <c:v>61.1</c:v>
                </c:pt>
                <c:pt idx="466">
                  <c:v>61.1</c:v>
                </c:pt>
                <c:pt idx="467">
                  <c:v>61.1</c:v>
                </c:pt>
                <c:pt idx="468">
                  <c:v>61.2</c:v>
                </c:pt>
                <c:pt idx="469">
                  <c:v>61.2</c:v>
                </c:pt>
                <c:pt idx="470">
                  <c:v>61.2</c:v>
                </c:pt>
                <c:pt idx="471">
                  <c:v>61.2</c:v>
                </c:pt>
                <c:pt idx="472">
                  <c:v>61.2</c:v>
                </c:pt>
                <c:pt idx="473">
                  <c:v>61.2</c:v>
                </c:pt>
                <c:pt idx="474">
                  <c:v>61.2</c:v>
                </c:pt>
                <c:pt idx="475">
                  <c:v>61.2</c:v>
                </c:pt>
                <c:pt idx="476">
                  <c:v>61.2</c:v>
                </c:pt>
                <c:pt idx="477">
                  <c:v>61.2</c:v>
                </c:pt>
                <c:pt idx="478">
                  <c:v>61.2</c:v>
                </c:pt>
                <c:pt idx="479">
                  <c:v>61.3</c:v>
                </c:pt>
                <c:pt idx="480">
                  <c:v>61.3</c:v>
                </c:pt>
                <c:pt idx="481">
                  <c:v>61.3</c:v>
                </c:pt>
                <c:pt idx="482">
                  <c:v>61.3</c:v>
                </c:pt>
                <c:pt idx="483">
                  <c:v>61.3</c:v>
                </c:pt>
                <c:pt idx="484">
                  <c:v>61.3</c:v>
                </c:pt>
                <c:pt idx="485">
                  <c:v>61.4</c:v>
                </c:pt>
                <c:pt idx="486">
                  <c:v>61.4</c:v>
                </c:pt>
                <c:pt idx="487">
                  <c:v>61.4</c:v>
                </c:pt>
                <c:pt idx="488">
                  <c:v>61.4</c:v>
                </c:pt>
                <c:pt idx="489">
                  <c:v>61.4</c:v>
                </c:pt>
                <c:pt idx="490">
                  <c:v>61.4</c:v>
                </c:pt>
                <c:pt idx="491">
                  <c:v>61.4</c:v>
                </c:pt>
                <c:pt idx="492">
                  <c:v>61.5</c:v>
                </c:pt>
                <c:pt idx="493">
                  <c:v>61.5</c:v>
                </c:pt>
                <c:pt idx="494">
                  <c:v>61.5</c:v>
                </c:pt>
                <c:pt idx="495">
                  <c:v>61.5</c:v>
                </c:pt>
                <c:pt idx="496">
                  <c:v>61.6</c:v>
                </c:pt>
                <c:pt idx="497">
                  <c:v>61.6</c:v>
                </c:pt>
                <c:pt idx="498">
                  <c:v>61.6</c:v>
                </c:pt>
                <c:pt idx="499">
                  <c:v>61.6</c:v>
                </c:pt>
                <c:pt idx="500">
                  <c:v>61.6</c:v>
                </c:pt>
                <c:pt idx="501">
                  <c:v>61.7</c:v>
                </c:pt>
                <c:pt idx="502">
                  <c:v>61.7</c:v>
                </c:pt>
                <c:pt idx="503">
                  <c:v>61.7</c:v>
                </c:pt>
                <c:pt idx="504">
                  <c:v>61.8</c:v>
                </c:pt>
                <c:pt idx="505">
                  <c:v>61.8</c:v>
                </c:pt>
                <c:pt idx="506">
                  <c:v>61.8</c:v>
                </c:pt>
                <c:pt idx="507">
                  <c:v>61.8</c:v>
                </c:pt>
                <c:pt idx="508">
                  <c:v>61.8</c:v>
                </c:pt>
                <c:pt idx="509">
                  <c:v>61.8</c:v>
                </c:pt>
                <c:pt idx="510">
                  <c:v>61.8</c:v>
                </c:pt>
                <c:pt idx="511">
                  <c:v>61.9</c:v>
                </c:pt>
                <c:pt idx="512">
                  <c:v>61.9</c:v>
                </c:pt>
                <c:pt idx="513">
                  <c:v>61.9</c:v>
                </c:pt>
                <c:pt idx="514">
                  <c:v>61.9</c:v>
                </c:pt>
                <c:pt idx="515">
                  <c:v>61.9</c:v>
                </c:pt>
                <c:pt idx="516">
                  <c:v>61.9</c:v>
                </c:pt>
                <c:pt idx="517">
                  <c:v>61.9</c:v>
                </c:pt>
                <c:pt idx="518">
                  <c:v>61.9</c:v>
                </c:pt>
                <c:pt idx="519">
                  <c:v>61.9</c:v>
                </c:pt>
                <c:pt idx="520">
                  <c:v>61.9</c:v>
                </c:pt>
                <c:pt idx="521">
                  <c:v>61.9</c:v>
                </c:pt>
                <c:pt idx="522">
                  <c:v>61.9</c:v>
                </c:pt>
                <c:pt idx="523">
                  <c:v>61.9</c:v>
                </c:pt>
                <c:pt idx="524">
                  <c:v>61.9</c:v>
                </c:pt>
                <c:pt idx="525">
                  <c:v>61.9</c:v>
                </c:pt>
                <c:pt idx="526">
                  <c:v>61.9</c:v>
                </c:pt>
                <c:pt idx="527">
                  <c:v>61.9</c:v>
                </c:pt>
                <c:pt idx="528">
                  <c:v>61.9</c:v>
                </c:pt>
                <c:pt idx="529">
                  <c:v>61.9</c:v>
                </c:pt>
                <c:pt idx="530">
                  <c:v>61.9</c:v>
                </c:pt>
                <c:pt idx="531">
                  <c:v>61.9</c:v>
                </c:pt>
                <c:pt idx="532">
                  <c:v>61.9</c:v>
                </c:pt>
                <c:pt idx="533">
                  <c:v>61.9</c:v>
                </c:pt>
                <c:pt idx="534">
                  <c:v>61.9</c:v>
                </c:pt>
                <c:pt idx="535">
                  <c:v>61.9</c:v>
                </c:pt>
                <c:pt idx="536">
                  <c:v>61.9</c:v>
                </c:pt>
                <c:pt idx="537">
                  <c:v>62</c:v>
                </c:pt>
                <c:pt idx="538">
                  <c:v>62</c:v>
                </c:pt>
                <c:pt idx="539">
                  <c:v>61.9</c:v>
                </c:pt>
                <c:pt idx="540">
                  <c:v>61.9</c:v>
                </c:pt>
                <c:pt idx="541">
                  <c:v>61.9</c:v>
                </c:pt>
                <c:pt idx="542">
                  <c:v>61.9</c:v>
                </c:pt>
                <c:pt idx="543">
                  <c:v>61.9</c:v>
                </c:pt>
                <c:pt idx="544">
                  <c:v>61.9</c:v>
                </c:pt>
                <c:pt idx="545">
                  <c:v>61.9</c:v>
                </c:pt>
                <c:pt idx="546">
                  <c:v>61.9</c:v>
                </c:pt>
                <c:pt idx="547">
                  <c:v>61.9</c:v>
                </c:pt>
                <c:pt idx="548">
                  <c:v>61.9</c:v>
                </c:pt>
                <c:pt idx="549">
                  <c:v>62</c:v>
                </c:pt>
                <c:pt idx="550">
                  <c:v>62</c:v>
                </c:pt>
                <c:pt idx="551">
                  <c:v>62</c:v>
                </c:pt>
                <c:pt idx="552">
                  <c:v>62</c:v>
                </c:pt>
                <c:pt idx="553">
                  <c:v>62</c:v>
                </c:pt>
                <c:pt idx="554">
                  <c:v>62</c:v>
                </c:pt>
                <c:pt idx="555">
                  <c:v>62</c:v>
                </c:pt>
                <c:pt idx="556">
                  <c:v>62</c:v>
                </c:pt>
                <c:pt idx="557">
                  <c:v>62</c:v>
                </c:pt>
                <c:pt idx="558">
                  <c:v>62.1</c:v>
                </c:pt>
                <c:pt idx="559">
                  <c:v>62.1</c:v>
                </c:pt>
                <c:pt idx="560">
                  <c:v>62.1</c:v>
                </c:pt>
                <c:pt idx="561">
                  <c:v>62.1</c:v>
                </c:pt>
                <c:pt idx="562">
                  <c:v>62.1</c:v>
                </c:pt>
                <c:pt idx="563">
                  <c:v>62.1</c:v>
                </c:pt>
                <c:pt idx="564">
                  <c:v>62.1</c:v>
                </c:pt>
                <c:pt idx="565">
                  <c:v>62.1</c:v>
                </c:pt>
                <c:pt idx="566">
                  <c:v>62.1</c:v>
                </c:pt>
                <c:pt idx="567">
                  <c:v>62.1</c:v>
                </c:pt>
                <c:pt idx="568">
                  <c:v>62.1</c:v>
                </c:pt>
                <c:pt idx="569">
                  <c:v>62.1</c:v>
                </c:pt>
                <c:pt idx="570">
                  <c:v>62.1</c:v>
                </c:pt>
                <c:pt idx="571">
                  <c:v>62.1</c:v>
                </c:pt>
                <c:pt idx="572">
                  <c:v>62.1</c:v>
                </c:pt>
                <c:pt idx="573">
                  <c:v>62.1</c:v>
                </c:pt>
                <c:pt idx="574">
                  <c:v>62.1</c:v>
                </c:pt>
                <c:pt idx="575">
                  <c:v>62.1</c:v>
                </c:pt>
                <c:pt idx="576">
                  <c:v>62.1</c:v>
                </c:pt>
                <c:pt idx="577">
                  <c:v>62.1</c:v>
                </c:pt>
                <c:pt idx="578">
                  <c:v>62.1</c:v>
                </c:pt>
                <c:pt idx="579">
                  <c:v>62.2</c:v>
                </c:pt>
                <c:pt idx="580">
                  <c:v>62.2</c:v>
                </c:pt>
                <c:pt idx="581">
                  <c:v>62.2</c:v>
                </c:pt>
                <c:pt idx="582">
                  <c:v>62.2</c:v>
                </c:pt>
                <c:pt idx="583">
                  <c:v>62.2</c:v>
                </c:pt>
                <c:pt idx="584">
                  <c:v>62.2</c:v>
                </c:pt>
                <c:pt idx="585">
                  <c:v>62.2</c:v>
                </c:pt>
                <c:pt idx="586">
                  <c:v>62.2</c:v>
                </c:pt>
                <c:pt idx="587">
                  <c:v>62.2</c:v>
                </c:pt>
                <c:pt idx="588">
                  <c:v>62.3</c:v>
                </c:pt>
                <c:pt idx="589">
                  <c:v>62.3</c:v>
                </c:pt>
                <c:pt idx="590">
                  <c:v>62.3</c:v>
                </c:pt>
                <c:pt idx="591">
                  <c:v>62.3</c:v>
                </c:pt>
                <c:pt idx="592">
                  <c:v>62.3</c:v>
                </c:pt>
                <c:pt idx="593">
                  <c:v>62.3</c:v>
                </c:pt>
                <c:pt idx="594">
                  <c:v>62.4</c:v>
                </c:pt>
                <c:pt idx="595">
                  <c:v>62.4</c:v>
                </c:pt>
                <c:pt idx="596">
                  <c:v>62.5</c:v>
                </c:pt>
                <c:pt idx="597">
                  <c:v>62.5</c:v>
                </c:pt>
                <c:pt idx="598">
                  <c:v>62.5</c:v>
                </c:pt>
                <c:pt idx="599">
                  <c:v>62.5</c:v>
                </c:pt>
                <c:pt idx="600">
                  <c:v>62.6</c:v>
                </c:pt>
                <c:pt idx="601">
                  <c:v>62.6</c:v>
                </c:pt>
                <c:pt idx="602">
                  <c:v>62.7</c:v>
                </c:pt>
                <c:pt idx="603">
                  <c:v>62.7</c:v>
                </c:pt>
                <c:pt idx="604">
                  <c:v>62.7</c:v>
                </c:pt>
                <c:pt idx="605">
                  <c:v>62.7</c:v>
                </c:pt>
                <c:pt idx="606">
                  <c:v>62.8</c:v>
                </c:pt>
                <c:pt idx="607">
                  <c:v>62.8</c:v>
                </c:pt>
                <c:pt idx="608">
                  <c:v>62.8</c:v>
                </c:pt>
                <c:pt idx="609">
                  <c:v>62.9</c:v>
                </c:pt>
                <c:pt idx="610">
                  <c:v>62.9</c:v>
                </c:pt>
                <c:pt idx="611">
                  <c:v>62.9</c:v>
                </c:pt>
                <c:pt idx="612">
                  <c:v>63</c:v>
                </c:pt>
                <c:pt idx="613">
                  <c:v>63</c:v>
                </c:pt>
                <c:pt idx="614">
                  <c:v>63</c:v>
                </c:pt>
                <c:pt idx="615">
                  <c:v>63</c:v>
                </c:pt>
                <c:pt idx="616">
                  <c:v>63</c:v>
                </c:pt>
                <c:pt idx="617">
                  <c:v>63</c:v>
                </c:pt>
                <c:pt idx="618">
                  <c:v>63.1</c:v>
                </c:pt>
                <c:pt idx="619">
                  <c:v>63.1</c:v>
                </c:pt>
                <c:pt idx="620">
                  <c:v>63.1</c:v>
                </c:pt>
                <c:pt idx="621">
                  <c:v>63.1</c:v>
                </c:pt>
                <c:pt idx="622">
                  <c:v>63.1</c:v>
                </c:pt>
                <c:pt idx="623">
                  <c:v>63.1</c:v>
                </c:pt>
                <c:pt idx="624">
                  <c:v>63.1</c:v>
                </c:pt>
                <c:pt idx="625">
                  <c:v>63.1</c:v>
                </c:pt>
                <c:pt idx="626">
                  <c:v>63.2</c:v>
                </c:pt>
                <c:pt idx="627">
                  <c:v>63.2</c:v>
                </c:pt>
                <c:pt idx="628">
                  <c:v>63.2</c:v>
                </c:pt>
                <c:pt idx="629">
                  <c:v>63.2</c:v>
                </c:pt>
                <c:pt idx="630">
                  <c:v>63.2</c:v>
                </c:pt>
                <c:pt idx="631">
                  <c:v>63.2</c:v>
                </c:pt>
                <c:pt idx="632">
                  <c:v>63.2</c:v>
                </c:pt>
                <c:pt idx="633">
                  <c:v>63.3</c:v>
                </c:pt>
                <c:pt idx="634">
                  <c:v>63.2</c:v>
                </c:pt>
                <c:pt idx="635">
                  <c:v>63.2</c:v>
                </c:pt>
                <c:pt idx="636">
                  <c:v>63.2</c:v>
                </c:pt>
                <c:pt idx="637">
                  <c:v>63.2</c:v>
                </c:pt>
                <c:pt idx="638">
                  <c:v>63.3</c:v>
                </c:pt>
                <c:pt idx="639">
                  <c:v>63.3</c:v>
                </c:pt>
                <c:pt idx="640">
                  <c:v>63.2</c:v>
                </c:pt>
                <c:pt idx="641">
                  <c:v>63.3</c:v>
                </c:pt>
                <c:pt idx="642">
                  <c:v>63.3</c:v>
                </c:pt>
                <c:pt idx="643">
                  <c:v>63.3</c:v>
                </c:pt>
                <c:pt idx="644">
                  <c:v>63.3</c:v>
                </c:pt>
                <c:pt idx="645">
                  <c:v>63.3</c:v>
                </c:pt>
                <c:pt idx="646">
                  <c:v>63.3</c:v>
                </c:pt>
                <c:pt idx="647">
                  <c:v>63.3</c:v>
                </c:pt>
                <c:pt idx="648">
                  <c:v>63.3</c:v>
                </c:pt>
                <c:pt idx="649">
                  <c:v>63.3</c:v>
                </c:pt>
                <c:pt idx="650">
                  <c:v>63.3</c:v>
                </c:pt>
                <c:pt idx="651">
                  <c:v>63.3</c:v>
                </c:pt>
                <c:pt idx="652">
                  <c:v>63.3</c:v>
                </c:pt>
                <c:pt idx="653">
                  <c:v>63.3</c:v>
                </c:pt>
                <c:pt idx="654">
                  <c:v>63.3</c:v>
                </c:pt>
                <c:pt idx="655">
                  <c:v>63.3</c:v>
                </c:pt>
                <c:pt idx="656">
                  <c:v>63.3</c:v>
                </c:pt>
                <c:pt idx="657">
                  <c:v>63.3</c:v>
                </c:pt>
                <c:pt idx="658">
                  <c:v>63.3</c:v>
                </c:pt>
                <c:pt idx="659">
                  <c:v>63.3</c:v>
                </c:pt>
                <c:pt idx="660">
                  <c:v>63.3</c:v>
                </c:pt>
                <c:pt idx="661">
                  <c:v>63.3</c:v>
                </c:pt>
                <c:pt idx="662">
                  <c:v>63.3</c:v>
                </c:pt>
                <c:pt idx="663">
                  <c:v>63.3</c:v>
                </c:pt>
                <c:pt idx="664">
                  <c:v>63.3</c:v>
                </c:pt>
                <c:pt idx="665">
                  <c:v>63.3</c:v>
                </c:pt>
                <c:pt idx="666">
                  <c:v>63.3</c:v>
                </c:pt>
                <c:pt idx="667">
                  <c:v>63.3</c:v>
                </c:pt>
                <c:pt idx="668">
                  <c:v>63.3</c:v>
                </c:pt>
                <c:pt idx="669">
                  <c:v>63.3</c:v>
                </c:pt>
                <c:pt idx="670">
                  <c:v>63.4</c:v>
                </c:pt>
                <c:pt idx="671">
                  <c:v>63.4</c:v>
                </c:pt>
                <c:pt idx="672">
                  <c:v>63.4</c:v>
                </c:pt>
                <c:pt idx="673">
                  <c:v>63.4</c:v>
                </c:pt>
                <c:pt idx="674">
                  <c:v>63.4</c:v>
                </c:pt>
                <c:pt idx="675">
                  <c:v>63.4</c:v>
                </c:pt>
                <c:pt idx="676">
                  <c:v>63.4</c:v>
                </c:pt>
                <c:pt idx="677">
                  <c:v>63.4</c:v>
                </c:pt>
                <c:pt idx="678">
                  <c:v>63.4</c:v>
                </c:pt>
                <c:pt idx="679">
                  <c:v>63.5</c:v>
                </c:pt>
                <c:pt idx="680">
                  <c:v>63.5</c:v>
                </c:pt>
                <c:pt idx="681">
                  <c:v>63.5</c:v>
                </c:pt>
                <c:pt idx="682">
                  <c:v>63.5</c:v>
                </c:pt>
                <c:pt idx="683">
                  <c:v>63.5</c:v>
                </c:pt>
                <c:pt idx="684">
                  <c:v>63.6</c:v>
                </c:pt>
                <c:pt idx="685">
                  <c:v>63.6</c:v>
                </c:pt>
                <c:pt idx="686">
                  <c:v>63.6</c:v>
                </c:pt>
                <c:pt idx="687">
                  <c:v>63.6</c:v>
                </c:pt>
                <c:pt idx="688">
                  <c:v>63.6</c:v>
                </c:pt>
                <c:pt idx="689">
                  <c:v>63.7</c:v>
                </c:pt>
                <c:pt idx="690">
                  <c:v>63.7</c:v>
                </c:pt>
                <c:pt idx="691">
                  <c:v>63.7</c:v>
                </c:pt>
                <c:pt idx="692">
                  <c:v>63.7</c:v>
                </c:pt>
                <c:pt idx="693">
                  <c:v>63.8</c:v>
                </c:pt>
                <c:pt idx="694">
                  <c:v>63.8</c:v>
                </c:pt>
                <c:pt idx="695">
                  <c:v>63.8</c:v>
                </c:pt>
                <c:pt idx="696">
                  <c:v>63.8</c:v>
                </c:pt>
                <c:pt idx="697">
                  <c:v>63.8</c:v>
                </c:pt>
                <c:pt idx="698">
                  <c:v>63.8</c:v>
                </c:pt>
                <c:pt idx="699">
                  <c:v>63.9</c:v>
                </c:pt>
                <c:pt idx="700">
                  <c:v>63.9</c:v>
                </c:pt>
                <c:pt idx="701">
                  <c:v>63.9</c:v>
                </c:pt>
                <c:pt idx="702">
                  <c:v>63.9</c:v>
                </c:pt>
                <c:pt idx="703">
                  <c:v>63.9</c:v>
                </c:pt>
                <c:pt idx="704">
                  <c:v>63.9</c:v>
                </c:pt>
                <c:pt idx="705">
                  <c:v>63.9</c:v>
                </c:pt>
                <c:pt idx="706">
                  <c:v>63.9</c:v>
                </c:pt>
                <c:pt idx="707">
                  <c:v>63.9</c:v>
                </c:pt>
                <c:pt idx="708">
                  <c:v>64</c:v>
                </c:pt>
                <c:pt idx="709">
                  <c:v>64</c:v>
                </c:pt>
                <c:pt idx="710">
                  <c:v>64</c:v>
                </c:pt>
                <c:pt idx="711">
                  <c:v>64</c:v>
                </c:pt>
                <c:pt idx="712">
                  <c:v>64</c:v>
                </c:pt>
                <c:pt idx="713">
                  <c:v>64</c:v>
                </c:pt>
                <c:pt idx="714">
                  <c:v>64</c:v>
                </c:pt>
                <c:pt idx="715">
                  <c:v>64</c:v>
                </c:pt>
                <c:pt idx="716">
                  <c:v>64</c:v>
                </c:pt>
                <c:pt idx="717">
                  <c:v>64</c:v>
                </c:pt>
                <c:pt idx="718">
                  <c:v>64</c:v>
                </c:pt>
                <c:pt idx="719">
                  <c:v>64</c:v>
                </c:pt>
                <c:pt idx="720">
                  <c:v>64</c:v>
                </c:pt>
                <c:pt idx="721">
                  <c:v>64.099999999999994</c:v>
                </c:pt>
                <c:pt idx="722">
                  <c:v>64.099999999999994</c:v>
                </c:pt>
                <c:pt idx="723">
                  <c:v>64.099999999999994</c:v>
                </c:pt>
                <c:pt idx="724">
                  <c:v>64.099999999999994</c:v>
                </c:pt>
                <c:pt idx="725">
                  <c:v>64.099999999999994</c:v>
                </c:pt>
                <c:pt idx="726">
                  <c:v>64</c:v>
                </c:pt>
                <c:pt idx="727">
                  <c:v>64</c:v>
                </c:pt>
                <c:pt idx="728">
                  <c:v>64.099999999999994</c:v>
                </c:pt>
                <c:pt idx="729">
                  <c:v>64.099999999999994</c:v>
                </c:pt>
                <c:pt idx="730">
                  <c:v>64.099999999999994</c:v>
                </c:pt>
                <c:pt idx="731">
                  <c:v>64.099999999999994</c:v>
                </c:pt>
                <c:pt idx="732">
                  <c:v>64.099999999999994</c:v>
                </c:pt>
                <c:pt idx="733">
                  <c:v>64.099999999999994</c:v>
                </c:pt>
                <c:pt idx="734">
                  <c:v>64.099999999999994</c:v>
                </c:pt>
                <c:pt idx="735">
                  <c:v>64.099999999999994</c:v>
                </c:pt>
                <c:pt idx="736">
                  <c:v>64.099999999999994</c:v>
                </c:pt>
                <c:pt idx="737">
                  <c:v>64.099999999999994</c:v>
                </c:pt>
                <c:pt idx="738">
                  <c:v>64.099999999999994</c:v>
                </c:pt>
                <c:pt idx="739">
                  <c:v>64.099999999999994</c:v>
                </c:pt>
                <c:pt idx="740">
                  <c:v>64.2</c:v>
                </c:pt>
                <c:pt idx="741">
                  <c:v>64.2</c:v>
                </c:pt>
                <c:pt idx="742">
                  <c:v>64.2</c:v>
                </c:pt>
                <c:pt idx="743">
                  <c:v>64.3</c:v>
                </c:pt>
                <c:pt idx="744">
                  <c:v>64.400000000000006</c:v>
                </c:pt>
                <c:pt idx="745">
                  <c:v>64.5</c:v>
                </c:pt>
                <c:pt idx="746">
                  <c:v>64.599999999999994</c:v>
                </c:pt>
                <c:pt idx="747">
                  <c:v>64.7</c:v>
                </c:pt>
                <c:pt idx="748">
                  <c:v>64.8</c:v>
                </c:pt>
                <c:pt idx="749">
                  <c:v>64.900000000000006</c:v>
                </c:pt>
                <c:pt idx="750">
                  <c:v>65</c:v>
                </c:pt>
                <c:pt idx="751">
                  <c:v>65.099999999999994</c:v>
                </c:pt>
                <c:pt idx="752">
                  <c:v>65.099999999999994</c:v>
                </c:pt>
                <c:pt idx="753">
                  <c:v>65.2</c:v>
                </c:pt>
                <c:pt idx="754">
                  <c:v>65.3</c:v>
                </c:pt>
                <c:pt idx="755">
                  <c:v>65.3</c:v>
                </c:pt>
                <c:pt idx="756">
                  <c:v>65.400000000000006</c:v>
                </c:pt>
                <c:pt idx="757">
                  <c:v>65.5</c:v>
                </c:pt>
                <c:pt idx="758">
                  <c:v>65.599999999999994</c:v>
                </c:pt>
                <c:pt idx="759">
                  <c:v>65.599999999999994</c:v>
                </c:pt>
                <c:pt idx="760">
                  <c:v>65.7</c:v>
                </c:pt>
                <c:pt idx="761">
                  <c:v>65.7</c:v>
                </c:pt>
                <c:pt idx="762">
                  <c:v>65.8</c:v>
                </c:pt>
                <c:pt idx="763">
                  <c:v>65.8</c:v>
                </c:pt>
                <c:pt idx="764">
                  <c:v>65.8</c:v>
                </c:pt>
                <c:pt idx="765">
                  <c:v>65.8</c:v>
                </c:pt>
                <c:pt idx="766">
                  <c:v>65.900000000000006</c:v>
                </c:pt>
                <c:pt idx="767">
                  <c:v>65.900000000000006</c:v>
                </c:pt>
                <c:pt idx="768">
                  <c:v>65.900000000000006</c:v>
                </c:pt>
                <c:pt idx="769">
                  <c:v>65.900000000000006</c:v>
                </c:pt>
                <c:pt idx="770">
                  <c:v>65.900000000000006</c:v>
                </c:pt>
                <c:pt idx="771">
                  <c:v>66</c:v>
                </c:pt>
                <c:pt idx="772">
                  <c:v>66</c:v>
                </c:pt>
                <c:pt idx="773">
                  <c:v>66</c:v>
                </c:pt>
                <c:pt idx="774">
                  <c:v>66</c:v>
                </c:pt>
                <c:pt idx="775">
                  <c:v>66</c:v>
                </c:pt>
                <c:pt idx="776">
                  <c:v>66</c:v>
                </c:pt>
                <c:pt idx="777">
                  <c:v>66</c:v>
                </c:pt>
                <c:pt idx="778">
                  <c:v>66</c:v>
                </c:pt>
                <c:pt idx="779">
                  <c:v>66</c:v>
                </c:pt>
                <c:pt idx="780">
                  <c:v>66</c:v>
                </c:pt>
                <c:pt idx="781">
                  <c:v>66</c:v>
                </c:pt>
                <c:pt idx="782">
                  <c:v>66</c:v>
                </c:pt>
                <c:pt idx="783">
                  <c:v>66</c:v>
                </c:pt>
                <c:pt idx="784">
                  <c:v>66</c:v>
                </c:pt>
                <c:pt idx="785">
                  <c:v>66</c:v>
                </c:pt>
                <c:pt idx="786">
                  <c:v>66</c:v>
                </c:pt>
                <c:pt idx="787">
                  <c:v>65.900000000000006</c:v>
                </c:pt>
                <c:pt idx="788">
                  <c:v>65.900000000000006</c:v>
                </c:pt>
                <c:pt idx="789">
                  <c:v>65.900000000000006</c:v>
                </c:pt>
                <c:pt idx="790">
                  <c:v>65.8</c:v>
                </c:pt>
                <c:pt idx="791">
                  <c:v>65.8</c:v>
                </c:pt>
                <c:pt idx="792">
                  <c:v>65.7</c:v>
                </c:pt>
                <c:pt idx="793">
                  <c:v>65.7</c:v>
                </c:pt>
                <c:pt idx="794">
                  <c:v>65.599999999999994</c:v>
                </c:pt>
                <c:pt idx="795">
                  <c:v>65.599999999999994</c:v>
                </c:pt>
                <c:pt idx="796">
                  <c:v>65.599999999999994</c:v>
                </c:pt>
                <c:pt idx="797">
                  <c:v>65.599999999999994</c:v>
                </c:pt>
                <c:pt idx="798">
                  <c:v>65.5</c:v>
                </c:pt>
                <c:pt idx="799">
                  <c:v>65.5</c:v>
                </c:pt>
                <c:pt idx="800">
                  <c:v>65.5</c:v>
                </c:pt>
                <c:pt idx="801">
                  <c:v>65.5</c:v>
                </c:pt>
                <c:pt idx="802">
                  <c:v>65.400000000000006</c:v>
                </c:pt>
                <c:pt idx="803">
                  <c:v>65.400000000000006</c:v>
                </c:pt>
                <c:pt idx="804">
                  <c:v>65.400000000000006</c:v>
                </c:pt>
                <c:pt idx="805">
                  <c:v>65.400000000000006</c:v>
                </c:pt>
                <c:pt idx="806">
                  <c:v>65.3</c:v>
                </c:pt>
                <c:pt idx="807">
                  <c:v>65.400000000000006</c:v>
                </c:pt>
                <c:pt idx="808">
                  <c:v>65.3</c:v>
                </c:pt>
                <c:pt idx="809">
                  <c:v>65.3</c:v>
                </c:pt>
                <c:pt idx="810">
                  <c:v>65.400000000000006</c:v>
                </c:pt>
                <c:pt idx="811">
                  <c:v>65.400000000000006</c:v>
                </c:pt>
                <c:pt idx="812">
                  <c:v>65.400000000000006</c:v>
                </c:pt>
                <c:pt idx="813">
                  <c:v>65.400000000000006</c:v>
                </c:pt>
                <c:pt idx="814">
                  <c:v>65.5</c:v>
                </c:pt>
                <c:pt idx="815">
                  <c:v>65.5</c:v>
                </c:pt>
                <c:pt idx="816">
                  <c:v>65.599999999999994</c:v>
                </c:pt>
                <c:pt idx="817">
                  <c:v>65.7</c:v>
                </c:pt>
                <c:pt idx="818">
                  <c:v>65.7</c:v>
                </c:pt>
                <c:pt idx="819">
                  <c:v>65.7</c:v>
                </c:pt>
                <c:pt idx="820">
                  <c:v>65.8</c:v>
                </c:pt>
                <c:pt idx="821">
                  <c:v>65.8</c:v>
                </c:pt>
                <c:pt idx="822">
                  <c:v>65.8</c:v>
                </c:pt>
                <c:pt idx="823">
                  <c:v>65.8</c:v>
                </c:pt>
                <c:pt idx="824">
                  <c:v>65.8</c:v>
                </c:pt>
                <c:pt idx="825">
                  <c:v>65.900000000000006</c:v>
                </c:pt>
                <c:pt idx="826">
                  <c:v>65.900000000000006</c:v>
                </c:pt>
                <c:pt idx="827">
                  <c:v>65.900000000000006</c:v>
                </c:pt>
                <c:pt idx="828">
                  <c:v>65.900000000000006</c:v>
                </c:pt>
                <c:pt idx="829">
                  <c:v>65.900000000000006</c:v>
                </c:pt>
                <c:pt idx="830">
                  <c:v>66</c:v>
                </c:pt>
                <c:pt idx="831">
                  <c:v>65.900000000000006</c:v>
                </c:pt>
                <c:pt idx="832">
                  <c:v>66</c:v>
                </c:pt>
                <c:pt idx="833">
                  <c:v>66</c:v>
                </c:pt>
                <c:pt idx="834">
                  <c:v>66</c:v>
                </c:pt>
                <c:pt idx="835">
                  <c:v>66</c:v>
                </c:pt>
                <c:pt idx="836">
                  <c:v>66</c:v>
                </c:pt>
                <c:pt idx="837">
                  <c:v>66.099999999999994</c:v>
                </c:pt>
                <c:pt idx="838">
                  <c:v>66.099999999999994</c:v>
                </c:pt>
                <c:pt idx="839">
                  <c:v>66.2</c:v>
                </c:pt>
                <c:pt idx="840">
                  <c:v>66.3</c:v>
                </c:pt>
                <c:pt idx="841">
                  <c:v>66.3</c:v>
                </c:pt>
                <c:pt idx="842">
                  <c:v>66.5</c:v>
                </c:pt>
                <c:pt idx="843">
                  <c:v>66.599999999999994</c:v>
                </c:pt>
                <c:pt idx="844">
                  <c:v>66.8</c:v>
                </c:pt>
                <c:pt idx="845">
                  <c:v>66.900000000000006</c:v>
                </c:pt>
                <c:pt idx="846">
                  <c:v>67</c:v>
                </c:pt>
                <c:pt idx="847">
                  <c:v>67.2</c:v>
                </c:pt>
                <c:pt idx="848">
                  <c:v>67.400000000000006</c:v>
                </c:pt>
                <c:pt idx="849">
                  <c:v>67.5</c:v>
                </c:pt>
                <c:pt idx="850">
                  <c:v>67.5</c:v>
                </c:pt>
                <c:pt idx="851">
                  <c:v>67.7</c:v>
                </c:pt>
                <c:pt idx="852">
                  <c:v>67.7</c:v>
                </c:pt>
                <c:pt idx="853">
                  <c:v>67.8</c:v>
                </c:pt>
                <c:pt idx="854">
                  <c:v>67.900000000000006</c:v>
                </c:pt>
                <c:pt idx="855">
                  <c:v>67.900000000000006</c:v>
                </c:pt>
                <c:pt idx="856">
                  <c:v>67.900000000000006</c:v>
                </c:pt>
                <c:pt idx="857">
                  <c:v>67.900000000000006</c:v>
                </c:pt>
                <c:pt idx="858">
                  <c:v>68</c:v>
                </c:pt>
                <c:pt idx="859">
                  <c:v>68</c:v>
                </c:pt>
                <c:pt idx="860">
                  <c:v>68</c:v>
                </c:pt>
                <c:pt idx="861">
                  <c:v>68</c:v>
                </c:pt>
                <c:pt idx="862">
                  <c:v>68</c:v>
                </c:pt>
                <c:pt idx="863">
                  <c:v>68</c:v>
                </c:pt>
                <c:pt idx="864">
                  <c:v>68</c:v>
                </c:pt>
                <c:pt idx="865">
                  <c:v>67.900000000000006</c:v>
                </c:pt>
                <c:pt idx="866">
                  <c:v>67.7</c:v>
                </c:pt>
                <c:pt idx="867">
                  <c:v>67.599999999999994</c:v>
                </c:pt>
                <c:pt idx="868">
                  <c:v>67.5</c:v>
                </c:pt>
                <c:pt idx="869">
                  <c:v>67.3</c:v>
                </c:pt>
                <c:pt idx="870">
                  <c:v>67.3</c:v>
                </c:pt>
                <c:pt idx="871">
                  <c:v>67.3</c:v>
                </c:pt>
                <c:pt idx="872">
                  <c:v>67.2</c:v>
                </c:pt>
                <c:pt idx="873">
                  <c:v>67.2</c:v>
                </c:pt>
                <c:pt idx="874">
                  <c:v>67.2</c:v>
                </c:pt>
                <c:pt idx="875">
                  <c:v>67.2</c:v>
                </c:pt>
                <c:pt idx="876">
                  <c:v>67.2</c:v>
                </c:pt>
                <c:pt idx="877">
                  <c:v>67.2</c:v>
                </c:pt>
                <c:pt idx="878">
                  <c:v>67.2</c:v>
                </c:pt>
                <c:pt idx="879">
                  <c:v>67.2</c:v>
                </c:pt>
                <c:pt idx="880">
                  <c:v>67.2</c:v>
                </c:pt>
                <c:pt idx="881">
                  <c:v>67.2</c:v>
                </c:pt>
                <c:pt idx="882">
                  <c:v>67.2</c:v>
                </c:pt>
                <c:pt idx="883">
                  <c:v>67.2</c:v>
                </c:pt>
                <c:pt idx="884">
                  <c:v>67.2</c:v>
                </c:pt>
                <c:pt idx="885">
                  <c:v>67.2</c:v>
                </c:pt>
                <c:pt idx="886">
                  <c:v>67.2</c:v>
                </c:pt>
                <c:pt idx="887">
                  <c:v>67.2</c:v>
                </c:pt>
                <c:pt idx="888">
                  <c:v>67.2</c:v>
                </c:pt>
                <c:pt idx="889">
                  <c:v>67.099999999999994</c:v>
                </c:pt>
                <c:pt idx="890">
                  <c:v>67.099999999999994</c:v>
                </c:pt>
                <c:pt idx="891">
                  <c:v>67.099999999999994</c:v>
                </c:pt>
                <c:pt idx="892">
                  <c:v>67.099999999999994</c:v>
                </c:pt>
                <c:pt idx="893">
                  <c:v>67.099999999999994</c:v>
                </c:pt>
                <c:pt idx="894">
                  <c:v>67.099999999999994</c:v>
                </c:pt>
                <c:pt idx="895">
                  <c:v>67.099999999999994</c:v>
                </c:pt>
                <c:pt idx="896">
                  <c:v>67.099999999999994</c:v>
                </c:pt>
                <c:pt idx="897">
                  <c:v>67.2</c:v>
                </c:pt>
                <c:pt idx="898">
                  <c:v>67.2</c:v>
                </c:pt>
                <c:pt idx="899">
                  <c:v>67.2</c:v>
                </c:pt>
                <c:pt idx="900">
                  <c:v>67.3</c:v>
                </c:pt>
                <c:pt idx="901">
                  <c:v>67.400000000000006</c:v>
                </c:pt>
                <c:pt idx="902">
                  <c:v>67.599999999999994</c:v>
                </c:pt>
                <c:pt idx="903">
                  <c:v>67.7</c:v>
                </c:pt>
                <c:pt idx="904">
                  <c:v>67.7</c:v>
                </c:pt>
                <c:pt idx="905">
                  <c:v>67.8</c:v>
                </c:pt>
                <c:pt idx="906">
                  <c:v>67.8</c:v>
                </c:pt>
                <c:pt idx="907">
                  <c:v>67.900000000000006</c:v>
                </c:pt>
                <c:pt idx="908">
                  <c:v>67.900000000000006</c:v>
                </c:pt>
                <c:pt idx="909">
                  <c:v>67.900000000000006</c:v>
                </c:pt>
                <c:pt idx="910">
                  <c:v>67.900000000000006</c:v>
                </c:pt>
                <c:pt idx="911">
                  <c:v>67.900000000000006</c:v>
                </c:pt>
                <c:pt idx="912">
                  <c:v>67.900000000000006</c:v>
                </c:pt>
                <c:pt idx="913">
                  <c:v>67.900000000000006</c:v>
                </c:pt>
                <c:pt idx="914">
                  <c:v>67.900000000000006</c:v>
                </c:pt>
                <c:pt idx="915">
                  <c:v>67.8</c:v>
                </c:pt>
                <c:pt idx="916">
                  <c:v>67.7</c:v>
                </c:pt>
                <c:pt idx="917">
                  <c:v>67.599999999999994</c:v>
                </c:pt>
                <c:pt idx="918">
                  <c:v>67.599999999999994</c:v>
                </c:pt>
                <c:pt idx="919">
                  <c:v>67.400000000000006</c:v>
                </c:pt>
                <c:pt idx="920">
                  <c:v>67.400000000000006</c:v>
                </c:pt>
                <c:pt idx="921">
                  <c:v>67.3</c:v>
                </c:pt>
                <c:pt idx="922">
                  <c:v>67.2</c:v>
                </c:pt>
                <c:pt idx="923">
                  <c:v>67.2</c:v>
                </c:pt>
                <c:pt idx="924">
                  <c:v>67.2</c:v>
                </c:pt>
                <c:pt idx="925">
                  <c:v>67.2</c:v>
                </c:pt>
                <c:pt idx="926">
                  <c:v>67.099999999999994</c:v>
                </c:pt>
                <c:pt idx="927">
                  <c:v>67.099999999999994</c:v>
                </c:pt>
                <c:pt idx="928">
                  <c:v>67.2</c:v>
                </c:pt>
                <c:pt idx="929">
                  <c:v>67.2</c:v>
                </c:pt>
                <c:pt idx="930">
                  <c:v>67.2</c:v>
                </c:pt>
                <c:pt idx="931">
                  <c:v>67.3</c:v>
                </c:pt>
                <c:pt idx="932">
                  <c:v>67.400000000000006</c:v>
                </c:pt>
                <c:pt idx="933">
                  <c:v>67.400000000000006</c:v>
                </c:pt>
                <c:pt idx="934">
                  <c:v>67.5</c:v>
                </c:pt>
                <c:pt idx="935">
                  <c:v>67.5</c:v>
                </c:pt>
                <c:pt idx="936">
                  <c:v>67.599999999999994</c:v>
                </c:pt>
                <c:pt idx="937">
                  <c:v>67.7</c:v>
                </c:pt>
                <c:pt idx="938">
                  <c:v>67.7</c:v>
                </c:pt>
                <c:pt idx="939">
                  <c:v>67.8</c:v>
                </c:pt>
                <c:pt idx="940">
                  <c:v>67.8</c:v>
                </c:pt>
                <c:pt idx="941">
                  <c:v>67.900000000000006</c:v>
                </c:pt>
                <c:pt idx="942">
                  <c:v>67.8</c:v>
                </c:pt>
                <c:pt idx="943">
                  <c:v>67.900000000000006</c:v>
                </c:pt>
                <c:pt idx="944">
                  <c:v>67.900000000000006</c:v>
                </c:pt>
                <c:pt idx="945">
                  <c:v>67.900000000000006</c:v>
                </c:pt>
                <c:pt idx="946">
                  <c:v>67.900000000000006</c:v>
                </c:pt>
                <c:pt idx="947">
                  <c:v>67.900000000000006</c:v>
                </c:pt>
                <c:pt idx="948">
                  <c:v>67.900000000000006</c:v>
                </c:pt>
                <c:pt idx="949">
                  <c:v>67.900000000000006</c:v>
                </c:pt>
                <c:pt idx="950">
                  <c:v>67.900000000000006</c:v>
                </c:pt>
                <c:pt idx="951">
                  <c:v>67.900000000000006</c:v>
                </c:pt>
                <c:pt idx="952">
                  <c:v>67.900000000000006</c:v>
                </c:pt>
                <c:pt idx="953">
                  <c:v>68</c:v>
                </c:pt>
                <c:pt idx="954">
                  <c:v>68.099999999999994</c:v>
                </c:pt>
                <c:pt idx="955">
                  <c:v>68.2</c:v>
                </c:pt>
                <c:pt idx="956">
                  <c:v>68.400000000000006</c:v>
                </c:pt>
                <c:pt idx="957">
                  <c:v>68.7</c:v>
                </c:pt>
                <c:pt idx="958">
                  <c:v>68.900000000000006</c:v>
                </c:pt>
                <c:pt idx="959">
                  <c:v>69.2</c:v>
                </c:pt>
                <c:pt idx="960">
                  <c:v>69.599999999999994</c:v>
                </c:pt>
                <c:pt idx="961">
                  <c:v>70</c:v>
                </c:pt>
                <c:pt idx="962">
                  <c:v>70.7</c:v>
                </c:pt>
                <c:pt idx="963">
                  <c:v>71.5</c:v>
                </c:pt>
                <c:pt idx="964">
                  <c:v>72.3</c:v>
                </c:pt>
                <c:pt idx="965">
                  <c:v>73.3</c:v>
                </c:pt>
                <c:pt idx="966">
                  <c:v>74.400000000000006</c:v>
                </c:pt>
                <c:pt idx="967">
                  <c:v>75.7</c:v>
                </c:pt>
                <c:pt idx="968">
                  <c:v>77.099999999999994</c:v>
                </c:pt>
                <c:pt idx="969">
                  <c:v>78.8</c:v>
                </c:pt>
                <c:pt idx="970">
                  <c:v>80.7</c:v>
                </c:pt>
                <c:pt idx="971">
                  <c:v>82.8</c:v>
                </c:pt>
                <c:pt idx="972">
                  <c:v>85.3</c:v>
                </c:pt>
                <c:pt idx="973">
                  <c:v>87.9</c:v>
                </c:pt>
                <c:pt idx="974">
                  <c:v>90.7</c:v>
                </c:pt>
                <c:pt idx="975">
                  <c:v>93.8</c:v>
                </c:pt>
                <c:pt idx="976">
                  <c:v>96.9</c:v>
                </c:pt>
                <c:pt idx="977">
                  <c:v>99.8</c:v>
                </c:pt>
                <c:pt idx="978">
                  <c:v>103.1</c:v>
                </c:pt>
                <c:pt idx="979">
                  <c:v>106.5</c:v>
                </c:pt>
                <c:pt idx="980">
                  <c:v>110.1</c:v>
                </c:pt>
                <c:pt idx="981">
                  <c:v>114</c:v>
                </c:pt>
                <c:pt idx="982">
                  <c:v>118.3</c:v>
                </c:pt>
                <c:pt idx="983">
                  <c:v>122.7</c:v>
                </c:pt>
                <c:pt idx="984">
                  <c:v>127.3</c:v>
                </c:pt>
                <c:pt idx="985">
                  <c:v>132.19999999999999</c:v>
                </c:pt>
                <c:pt idx="986">
                  <c:v>137.19999999999999</c:v>
                </c:pt>
                <c:pt idx="987">
                  <c:v>142.30000000000001</c:v>
                </c:pt>
                <c:pt idx="988">
                  <c:v>147.80000000000001</c:v>
                </c:pt>
                <c:pt idx="989">
                  <c:v>153.30000000000001</c:v>
                </c:pt>
                <c:pt idx="990">
                  <c:v>158.9</c:v>
                </c:pt>
                <c:pt idx="991">
                  <c:v>165</c:v>
                </c:pt>
                <c:pt idx="992">
                  <c:v>171.1</c:v>
                </c:pt>
                <c:pt idx="993">
                  <c:v>177.4</c:v>
                </c:pt>
                <c:pt idx="994">
                  <c:v>183.8</c:v>
                </c:pt>
                <c:pt idx="995">
                  <c:v>190.3</c:v>
                </c:pt>
                <c:pt idx="996">
                  <c:v>196.9</c:v>
                </c:pt>
                <c:pt idx="997">
                  <c:v>203.8</c:v>
                </c:pt>
                <c:pt idx="998">
                  <c:v>210.7</c:v>
                </c:pt>
                <c:pt idx="999">
                  <c:v>218.3</c:v>
                </c:pt>
                <c:pt idx="1000">
                  <c:v>226.1</c:v>
                </c:pt>
                <c:pt idx="1001">
                  <c:v>234.1</c:v>
                </c:pt>
                <c:pt idx="1002">
                  <c:v>242.4</c:v>
                </c:pt>
                <c:pt idx="1003">
                  <c:v>250.7</c:v>
                </c:pt>
                <c:pt idx="1004">
                  <c:v>259.39999999999998</c:v>
                </c:pt>
                <c:pt idx="1005">
                  <c:v>268.3</c:v>
                </c:pt>
                <c:pt idx="1006">
                  <c:v>277.39999999999998</c:v>
                </c:pt>
                <c:pt idx="1007">
                  <c:v>287.10000000000002</c:v>
                </c:pt>
                <c:pt idx="1008">
                  <c:v>297</c:v>
                </c:pt>
                <c:pt idx="1009">
                  <c:v>307.3</c:v>
                </c:pt>
                <c:pt idx="1010">
                  <c:v>318</c:v>
                </c:pt>
                <c:pt idx="1011">
                  <c:v>328.8</c:v>
                </c:pt>
                <c:pt idx="1012">
                  <c:v>339.9</c:v>
                </c:pt>
                <c:pt idx="1013">
                  <c:v>351.2</c:v>
                </c:pt>
                <c:pt idx="1014">
                  <c:v>362.6</c:v>
                </c:pt>
                <c:pt idx="1015">
                  <c:v>375</c:v>
                </c:pt>
                <c:pt idx="1016">
                  <c:v>388.7</c:v>
                </c:pt>
                <c:pt idx="1017">
                  <c:v>402.8</c:v>
                </c:pt>
                <c:pt idx="1018">
                  <c:v>417.9</c:v>
                </c:pt>
                <c:pt idx="1019">
                  <c:v>433.2</c:v>
                </c:pt>
                <c:pt idx="1020">
                  <c:v>448.4</c:v>
                </c:pt>
                <c:pt idx="1021">
                  <c:v>463.4</c:v>
                </c:pt>
                <c:pt idx="1022">
                  <c:v>478.4</c:v>
                </c:pt>
                <c:pt idx="1023">
                  <c:v>494.2</c:v>
                </c:pt>
                <c:pt idx="1024">
                  <c:v>510.7</c:v>
                </c:pt>
                <c:pt idx="1025">
                  <c:v>527.79999999999995</c:v>
                </c:pt>
                <c:pt idx="1026">
                  <c:v>546.1</c:v>
                </c:pt>
                <c:pt idx="1027">
                  <c:v>564.5</c:v>
                </c:pt>
                <c:pt idx="1028">
                  <c:v>583.1</c:v>
                </c:pt>
                <c:pt idx="1029">
                  <c:v>602.20000000000005</c:v>
                </c:pt>
                <c:pt idx="1030">
                  <c:v>621.5</c:v>
                </c:pt>
                <c:pt idx="1031">
                  <c:v>641</c:v>
                </c:pt>
                <c:pt idx="1032">
                  <c:v>661</c:v>
                </c:pt>
                <c:pt idx="1033">
                  <c:v>681.2</c:v>
                </c:pt>
                <c:pt idx="1034">
                  <c:v>701.3</c:v>
                </c:pt>
                <c:pt idx="1035">
                  <c:v>722.4</c:v>
                </c:pt>
                <c:pt idx="1036">
                  <c:v>744.8</c:v>
                </c:pt>
                <c:pt idx="1037">
                  <c:v>768.6</c:v>
                </c:pt>
                <c:pt idx="1038">
                  <c:v>792.3</c:v>
                </c:pt>
                <c:pt idx="1039">
                  <c:v>817.2</c:v>
                </c:pt>
                <c:pt idx="1040">
                  <c:v>842.3</c:v>
                </c:pt>
                <c:pt idx="1041">
                  <c:v>866.2</c:v>
                </c:pt>
                <c:pt idx="1042">
                  <c:v>889</c:v>
                </c:pt>
                <c:pt idx="1043">
                  <c:v>911.1</c:v>
                </c:pt>
                <c:pt idx="1044">
                  <c:v>933.9</c:v>
                </c:pt>
                <c:pt idx="1045">
                  <c:v>957.4</c:v>
                </c:pt>
                <c:pt idx="1046">
                  <c:v>978.2</c:v>
                </c:pt>
                <c:pt idx="1047">
                  <c:v>996.7</c:v>
                </c:pt>
                <c:pt idx="1048">
                  <c:v>1013.6</c:v>
                </c:pt>
                <c:pt idx="1049">
                  <c:v>1029.7</c:v>
                </c:pt>
                <c:pt idx="1050">
                  <c:v>1045.2</c:v>
                </c:pt>
                <c:pt idx="1051">
                  <c:v>1060.2</c:v>
                </c:pt>
                <c:pt idx="1052">
                  <c:v>1074.2</c:v>
                </c:pt>
                <c:pt idx="1053">
                  <c:v>1087.5999999999999</c:v>
                </c:pt>
                <c:pt idx="1054">
                  <c:v>1101.3</c:v>
                </c:pt>
                <c:pt idx="1055">
                  <c:v>1114.8</c:v>
                </c:pt>
                <c:pt idx="1056">
                  <c:v>1127.4000000000001</c:v>
                </c:pt>
                <c:pt idx="1057">
                  <c:v>1138.8</c:v>
                </c:pt>
                <c:pt idx="1058">
                  <c:v>1150</c:v>
                </c:pt>
                <c:pt idx="1059">
                  <c:v>1161.3</c:v>
                </c:pt>
                <c:pt idx="1060">
                  <c:v>1170.5999999999999</c:v>
                </c:pt>
                <c:pt idx="1061">
                  <c:v>1178.5999999999999</c:v>
                </c:pt>
                <c:pt idx="1062">
                  <c:v>1185.5</c:v>
                </c:pt>
                <c:pt idx="1063">
                  <c:v>1191.2</c:v>
                </c:pt>
                <c:pt idx="1064">
                  <c:v>1196.5</c:v>
                </c:pt>
                <c:pt idx="1065">
                  <c:v>1201.0999999999999</c:v>
                </c:pt>
                <c:pt idx="1066">
                  <c:v>1205.0999999999999</c:v>
                </c:pt>
                <c:pt idx="1067">
                  <c:v>1208</c:v>
                </c:pt>
                <c:pt idx="1068">
                  <c:v>1210.4000000000001</c:v>
                </c:pt>
                <c:pt idx="1069">
                  <c:v>1212.5999999999999</c:v>
                </c:pt>
                <c:pt idx="1070">
                  <c:v>1214.5999999999999</c:v>
                </c:pt>
                <c:pt idx="1071">
                  <c:v>1216.5</c:v>
                </c:pt>
                <c:pt idx="1072">
                  <c:v>1218.3</c:v>
                </c:pt>
                <c:pt idx="1073">
                  <c:v>1220.0999999999999</c:v>
                </c:pt>
                <c:pt idx="1074">
                  <c:v>1221.9000000000001</c:v>
                </c:pt>
                <c:pt idx="1075">
                  <c:v>1223.7</c:v>
                </c:pt>
                <c:pt idx="1076">
                  <c:v>1225.5999999999999</c:v>
                </c:pt>
                <c:pt idx="1077">
                  <c:v>1227.4000000000001</c:v>
                </c:pt>
                <c:pt idx="1078">
                  <c:v>1229.3</c:v>
                </c:pt>
                <c:pt idx="1079">
                  <c:v>1231.0999999999999</c:v>
                </c:pt>
                <c:pt idx="1080">
                  <c:v>1232.9000000000001</c:v>
                </c:pt>
                <c:pt idx="1081">
                  <c:v>1234.5999999999999</c:v>
                </c:pt>
                <c:pt idx="1082">
                  <c:v>1236.3</c:v>
                </c:pt>
                <c:pt idx="1083">
                  <c:v>1237.8</c:v>
                </c:pt>
                <c:pt idx="1084">
                  <c:v>1239.3</c:v>
                </c:pt>
                <c:pt idx="1085">
                  <c:v>1241</c:v>
                </c:pt>
                <c:pt idx="1086">
                  <c:v>1242.8</c:v>
                </c:pt>
                <c:pt idx="1087">
                  <c:v>1244.5999999999999</c:v>
                </c:pt>
                <c:pt idx="1088">
                  <c:v>1246.5</c:v>
                </c:pt>
                <c:pt idx="1089">
                  <c:v>1248.5</c:v>
                </c:pt>
                <c:pt idx="1090">
                  <c:v>1250.4000000000001</c:v>
                </c:pt>
                <c:pt idx="1091">
                  <c:v>1252.3</c:v>
                </c:pt>
                <c:pt idx="1092">
                  <c:v>1254.0999999999999</c:v>
                </c:pt>
                <c:pt idx="1093">
                  <c:v>1255.8</c:v>
                </c:pt>
                <c:pt idx="1094">
                  <c:v>1257.2</c:v>
                </c:pt>
                <c:pt idx="1095">
                  <c:v>1258.5</c:v>
                </c:pt>
                <c:pt idx="1096">
                  <c:v>1259.7</c:v>
                </c:pt>
                <c:pt idx="1097">
                  <c:v>1261.2</c:v>
                </c:pt>
                <c:pt idx="1098">
                  <c:v>1263.8</c:v>
                </c:pt>
                <c:pt idx="1099">
                  <c:v>1265.4000000000001</c:v>
                </c:pt>
                <c:pt idx="1100">
                  <c:v>1267.7</c:v>
                </c:pt>
                <c:pt idx="1101">
                  <c:v>1269.5999999999999</c:v>
                </c:pt>
                <c:pt idx="1102">
                  <c:v>1271.3</c:v>
                </c:pt>
                <c:pt idx="1103">
                  <c:v>1273.2</c:v>
                </c:pt>
                <c:pt idx="1104">
                  <c:v>1274</c:v>
                </c:pt>
                <c:pt idx="1105">
                  <c:v>1273.9000000000001</c:v>
                </c:pt>
                <c:pt idx="1106">
                  <c:v>1273.2</c:v>
                </c:pt>
                <c:pt idx="1107">
                  <c:v>1272.5</c:v>
                </c:pt>
                <c:pt idx="1108">
                  <c:v>1272</c:v>
                </c:pt>
                <c:pt idx="1109">
                  <c:v>1271.7</c:v>
                </c:pt>
                <c:pt idx="1110">
                  <c:v>1271.5999999999999</c:v>
                </c:pt>
                <c:pt idx="1111">
                  <c:v>1272.5</c:v>
                </c:pt>
                <c:pt idx="1112">
                  <c:v>1274.5</c:v>
                </c:pt>
                <c:pt idx="1113">
                  <c:v>1276.2</c:v>
                </c:pt>
                <c:pt idx="1114">
                  <c:v>1277.3</c:v>
                </c:pt>
                <c:pt idx="1115">
                  <c:v>1278.0999999999999</c:v>
                </c:pt>
                <c:pt idx="1116">
                  <c:v>1279.5999999999999</c:v>
                </c:pt>
                <c:pt idx="1117">
                  <c:v>1282</c:v>
                </c:pt>
                <c:pt idx="1118">
                  <c:v>1284</c:v>
                </c:pt>
                <c:pt idx="1119">
                  <c:v>1285.4000000000001</c:v>
                </c:pt>
                <c:pt idx="1120">
                  <c:v>1286.5</c:v>
                </c:pt>
                <c:pt idx="1121">
                  <c:v>1287.5999999999999</c:v>
                </c:pt>
                <c:pt idx="1122">
                  <c:v>1290.4000000000001</c:v>
                </c:pt>
                <c:pt idx="1123">
                  <c:v>1292.3</c:v>
                </c:pt>
                <c:pt idx="1124">
                  <c:v>1292.8</c:v>
                </c:pt>
                <c:pt idx="1125">
                  <c:v>1293</c:v>
                </c:pt>
                <c:pt idx="1126">
                  <c:v>1293</c:v>
                </c:pt>
                <c:pt idx="1127">
                  <c:v>1291</c:v>
                </c:pt>
                <c:pt idx="1128">
                  <c:v>1289.5999999999999</c:v>
                </c:pt>
                <c:pt idx="1129">
                  <c:v>1287.2</c:v>
                </c:pt>
                <c:pt idx="1130">
                  <c:v>1285.4000000000001</c:v>
                </c:pt>
                <c:pt idx="1131">
                  <c:v>1284.3</c:v>
                </c:pt>
                <c:pt idx="1132">
                  <c:v>1283.5</c:v>
                </c:pt>
                <c:pt idx="1133">
                  <c:v>1282</c:v>
                </c:pt>
                <c:pt idx="1134">
                  <c:v>1279.5999999999999</c:v>
                </c:pt>
                <c:pt idx="1135">
                  <c:v>1277.7</c:v>
                </c:pt>
                <c:pt idx="1136">
                  <c:v>1276.5</c:v>
                </c:pt>
                <c:pt idx="1137">
                  <c:v>1275.3</c:v>
                </c:pt>
                <c:pt idx="1138">
                  <c:v>1273</c:v>
                </c:pt>
                <c:pt idx="1139">
                  <c:v>1270.9000000000001</c:v>
                </c:pt>
                <c:pt idx="1140">
                  <c:v>1269.0999999999999</c:v>
                </c:pt>
                <c:pt idx="1141">
                  <c:v>1267.4000000000001</c:v>
                </c:pt>
                <c:pt idx="1142">
                  <c:v>1266</c:v>
                </c:pt>
                <c:pt idx="1143">
                  <c:v>1265.0999999999999</c:v>
                </c:pt>
                <c:pt idx="1144">
                  <c:v>1264.5</c:v>
                </c:pt>
                <c:pt idx="1145">
                  <c:v>1264.0999999999999</c:v>
                </c:pt>
                <c:pt idx="1146">
                  <c:v>1263.5</c:v>
                </c:pt>
                <c:pt idx="1147">
                  <c:v>1262.8</c:v>
                </c:pt>
                <c:pt idx="1148">
                  <c:v>1262.2</c:v>
                </c:pt>
                <c:pt idx="1149">
                  <c:v>1261.8</c:v>
                </c:pt>
                <c:pt idx="1150">
                  <c:v>1261.4000000000001</c:v>
                </c:pt>
                <c:pt idx="1151">
                  <c:v>1260.9000000000001</c:v>
                </c:pt>
                <c:pt idx="1152">
                  <c:v>1260.4000000000001</c:v>
                </c:pt>
                <c:pt idx="1153">
                  <c:v>1259.8</c:v>
                </c:pt>
                <c:pt idx="1154">
                  <c:v>1258.9000000000001</c:v>
                </c:pt>
                <c:pt idx="1155">
                  <c:v>1257.5</c:v>
                </c:pt>
                <c:pt idx="1156">
                  <c:v>1255.7</c:v>
                </c:pt>
                <c:pt idx="1157">
                  <c:v>1254</c:v>
                </c:pt>
                <c:pt idx="1158">
                  <c:v>1252.7</c:v>
                </c:pt>
                <c:pt idx="1159">
                  <c:v>1251.0999999999999</c:v>
                </c:pt>
                <c:pt idx="1160">
                  <c:v>1249.5999999999999</c:v>
                </c:pt>
                <c:pt idx="1161">
                  <c:v>1248.4000000000001</c:v>
                </c:pt>
                <c:pt idx="1162">
                  <c:v>1247.5</c:v>
                </c:pt>
                <c:pt idx="1163">
                  <c:v>1246.5</c:v>
                </c:pt>
                <c:pt idx="1164">
                  <c:v>1245.3</c:v>
                </c:pt>
                <c:pt idx="1165">
                  <c:v>1244</c:v>
                </c:pt>
                <c:pt idx="1166">
                  <c:v>1242.7</c:v>
                </c:pt>
                <c:pt idx="1167">
                  <c:v>1241.4000000000001</c:v>
                </c:pt>
                <c:pt idx="1168">
                  <c:v>1240.2</c:v>
                </c:pt>
                <c:pt idx="1169">
                  <c:v>1239.0999999999999</c:v>
                </c:pt>
                <c:pt idx="1170">
                  <c:v>1237.8</c:v>
                </c:pt>
                <c:pt idx="1171">
                  <c:v>1236.5999999999999</c:v>
                </c:pt>
                <c:pt idx="1172">
                  <c:v>1235.4000000000001</c:v>
                </c:pt>
                <c:pt idx="1173">
                  <c:v>1234.2</c:v>
                </c:pt>
                <c:pt idx="1174">
                  <c:v>1233</c:v>
                </c:pt>
                <c:pt idx="1175">
                  <c:v>1231.8</c:v>
                </c:pt>
                <c:pt idx="1176">
                  <c:v>1230.5</c:v>
                </c:pt>
                <c:pt idx="1177">
                  <c:v>1229.3</c:v>
                </c:pt>
                <c:pt idx="1178">
                  <c:v>1228</c:v>
                </c:pt>
                <c:pt idx="1179">
                  <c:v>1226.8</c:v>
                </c:pt>
                <c:pt idx="1180">
                  <c:v>1225.5</c:v>
                </c:pt>
                <c:pt idx="1181">
                  <c:v>1224.2</c:v>
                </c:pt>
                <c:pt idx="1182">
                  <c:v>1222.9000000000001</c:v>
                </c:pt>
                <c:pt idx="1183">
                  <c:v>1221.5999999999999</c:v>
                </c:pt>
                <c:pt idx="1184">
                  <c:v>1220.3</c:v>
                </c:pt>
                <c:pt idx="1185">
                  <c:v>1218.9000000000001</c:v>
                </c:pt>
                <c:pt idx="1186">
                  <c:v>1217.5999999999999</c:v>
                </c:pt>
                <c:pt idx="1187">
                  <c:v>1216.3</c:v>
                </c:pt>
                <c:pt idx="1188">
                  <c:v>1214.9000000000001</c:v>
                </c:pt>
                <c:pt idx="1189">
                  <c:v>1213.5</c:v>
                </c:pt>
                <c:pt idx="1190">
                  <c:v>1212.0999999999999</c:v>
                </c:pt>
                <c:pt idx="1191">
                  <c:v>1210.7</c:v>
                </c:pt>
                <c:pt idx="1192">
                  <c:v>1209.3</c:v>
                </c:pt>
                <c:pt idx="1193">
                  <c:v>1208</c:v>
                </c:pt>
                <c:pt idx="1194">
                  <c:v>1206.7</c:v>
                </c:pt>
                <c:pt idx="1195">
                  <c:v>1205.3</c:v>
                </c:pt>
                <c:pt idx="1196">
                  <c:v>1204</c:v>
                </c:pt>
                <c:pt idx="1197">
                  <c:v>1202.5999999999999</c:v>
                </c:pt>
                <c:pt idx="1198">
                  <c:v>1201.2</c:v>
                </c:pt>
                <c:pt idx="1199">
                  <c:v>1199.7</c:v>
                </c:pt>
                <c:pt idx="1200">
                  <c:v>1198.2</c:v>
                </c:pt>
                <c:pt idx="1201">
                  <c:v>1196.7</c:v>
                </c:pt>
                <c:pt idx="1202">
                  <c:v>1195.0999999999999</c:v>
                </c:pt>
                <c:pt idx="1203">
                  <c:v>1193.4000000000001</c:v>
                </c:pt>
                <c:pt idx="1204">
                  <c:v>1191.7</c:v>
                </c:pt>
                <c:pt idx="1205">
                  <c:v>1189.8</c:v>
                </c:pt>
                <c:pt idx="1206">
                  <c:v>1187.9000000000001</c:v>
                </c:pt>
                <c:pt idx="1207">
                  <c:v>1185.8</c:v>
                </c:pt>
                <c:pt idx="1208">
                  <c:v>1183.5999999999999</c:v>
                </c:pt>
                <c:pt idx="1209">
                  <c:v>1181.4000000000001</c:v>
                </c:pt>
                <c:pt idx="1210">
                  <c:v>1179.0999999999999</c:v>
                </c:pt>
                <c:pt idx="1211">
                  <c:v>1176.5999999999999</c:v>
                </c:pt>
                <c:pt idx="1212">
                  <c:v>1173.9000000000001</c:v>
                </c:pt>
                <c:pt idx="1213">
                  <c:v>1171.5</c:v>
                </c:pt>
                <c:pt idx="1214">
                  <c:v>1168.7</c:v>
                </c:pt>
                <c:pt idx="1215">
                  <c:v>1165.7</c:v>
                </c:pt>
                <c:pt idx="1216">
                  <c:v>1162.9000000000001</c:v>
                </c:pt>
                <c:pt idx="1217">
                  <c:v>1159.9000000000001</c:v>
                </c:pt>
                <c:pt idx="1218">
                  <c:v>1156.7</c:v>
                </c:pt>
                <c:pt idx="1219">
                  <c:v>1153.7</c:v>
                </c:pt>
                <c:pt idx="1220">
                  <c:v>1150.5</c:v>
                </c:pt>
                <c:pt idx="1221">
                  <c:v>1147.2</c:v>
                </c:pt>
                <c:pt idx="1222">
                  <c:v>1143.9000000000001</c:v>
                </c:pt>
                <c:pt idx="1223">
                  <c:v>1140.8</c:v>
                </c:pt>
                <c:pt idx="1224">
                  <c:v>1137.3</c:v>
                </c:pt>
                <c:pt idx="1225">
                  <c:v>1134.2</c:v>
                </c:pt>
                <c:pt idx="1226">
                  <c:v>1130.8</c:v>
                </c:pt>
                <c:pt idx="1227">
                  <c:v>1127.3</c:v>
                </c:pt>
                <c:pt idx="1228">
                  <c:v>1124.2</c:v>
                </c:pt>
                <c:pt idx="1229">
                  <c:v>1120.9000000000001</c:v>
                </c:pt>
                <c:pt idx="1230">
                  <c:v>1117.5</c:v>
                </c:pt>
                <c:pt idx="1231">
                  <c:v>1114.2</c:v>
                </c:pt>
                <c:pt idx="1232">
                  <c:v>1110.8</c:v>
                </c:pt>
                <c:pt idx="1233">
                  <c:v>1107.4000000000001</c:v>
                </c:pt>
                <c:pt idx="1234">
                  <c:v>1104.2</c:v>
                </c:pt>
                <c:pt idx="1235">
                  <c:v>1100.7</c:v>
                </c:pt>
                <c:pt idx="1236">
                  <c:v>1097.4000000000001</c:v>
                </c:pt>
                <c:pt idx="1237">
                  <c:v>1094</c:v>
                </c:pt>
                <c:pt idx="1238">
                  <c:v>1090.7</c:v>
                </c:pt>
                <c:pt idx="1239">
                  <c:v>1087.5</c:v>
                </c:pt>
                <c:pt idx="1240">
                  <c:v>1084.0999999999999</c:v>
                </c:pt>
                <c:pt idx="1241">
                  <c:v>1080.9000000000001</c:v>
                </c:pt>
                <c:pt idx="1242">
                  <c:v>1077.5999999999999</c:v>
                </c:pt>
                <c:pt idx="1243">
                  <c:v>1074.2</c:v>
                </c:pt>
                <c:pt idx="1244">
                  <c:v>1071.0999999999999</c:v>
                </c:pt>
                <c:pt idx="1245">
                  <c:v>1067.7</c:v>
                </c:pt>
                <c:pt idx="1246">
                  <c:v>1064.5999999999999</c:v>
                </c:pt>
                <c:pt idx="1247">
                  <c:v>1061.5</c:v>
                </c:pt>
                <c:pt idx="1248">
                  <c:v>1058</c:v>
                </c:pt>
                <c:pt idx="1249">
                  <c:v>1054.8</c:v>
                </c:pt>
                <c:pt idx="1250">
                  <c:v>1051.5999999999999</c:v>
                </c:pt>
                <c:pt idx="1251">
                  <c:v>1048.4000000000001</c:v>
                </c:pt>
                <c:pt idx="1252">
                  <c:v>1045.0999999999999</c:v>
                </c:pt>
                <c:pt idx="1253">
                  <c:v>1042</c:v>
                </c:pt>
                <c:pt idx="1254">
                  <c:v>1038.9000000000001</c:v>
                </c:pt>
                <c:pt idx="1255">
                  <c:v>1035.7</c:v>
                </c:pt>
                <c:pt idx="1256">
                  <c:v>1032.4000000000001</c:v>
                </c:pt>
                <c:pt idx="1257">
                  <c:v>1029.2</c:v>
                </c:pt>
                <c:pt idx="1258">
                  <c:v>1026</c:v>
                </c:pt>
                <c:pt idx="1259">
                  <c:v>1023</c:v>
                </c:pt>
                <c:pt idx="1260">
                  <c:v>1019.8</c:v>
                </c:pt>
                <c:pt idx="1261">
                  <c:v>1016.8</c:v>
                </c:pt>
                <c:pt idx="1262">
                  <c:v>1013.5</c:v>
                </c:pt>
                <c:pt idx="1263">
                  <c:v>1010.3</c:v>
                </c:pt>
                <c:pt idx="1264">
                  <c:v>1007.1</c:v>
                </c:pt>
                <c:pt idx="1265">
                  <c:v>1004</c:v>
                </c:pt>
                <c:pt idx="1266">
                  <c:v>1001</c:v>
                </c:pt>
                <c:pt idx="1267">
                  <c:v>997.7</c:v>
                </c:pt>
                <c:pt idx="1268">
                  <c:v>994.4</c:v>
                </c:pt>
                <c:pt idx="1269">
                  <c:v>991.3</c:v>
                </c:pt>
                <c:pt idx="1270">
                  <c:v>988.1</c:v>
                </c:pt>
                <c:pt idx="1271">
                  <c:v>984.9</c:v>
                </c:pt>
                <c:pt idx="1272">
                  <c:v>981.9</c:v>
                </c:pt>
                <c:pt idx="1273">
                  <c:v>978.8</c:v>
                </c:pt>
                <c:pt idx="1274">
                  <c:v>975.5</c:v>
                </c:pt>
                <c:pt idx="1275">
                  <c:v>972.4</c:v>
                </c:pt>
                <c:pt idx="1276">
                  <c:v>969.3</c:v>
                </c:pt>
                <c:pt idx="1277">
                  <c:v>966.1</c:v>
                </c:pt>
                <c:pt idx="1278">
                  <c:v>962.8</c:v>
                </c:pt>
                <c:pt idx="1279">
                  <c:v>959.6</c:v>
                </c:pt>
                <c:pt idx="1280">
                  <c:v>956.5</c:v>
                </c:pt>
                <c:pt idx="1281">
                  <c:v>953.3</c:v>
                </c:pt>
                <c:pt idx="1282">
                  <c:v>950.1</c:v>
                </c:pt>
                <c:pt idx="1283">
                  <c:v>947</c:v>
                </c:pt>
                <c:pt idx="1284">
                  <c:v>943.9</c:v>
                </c:pt>
                <c:pt idx="1285">
                  <c:v>940.8</c:v>
                </c:pt>
                <c:pt idx="1286">
                  <c:v>937.7</c:v>
                </c:pt>
                <c:pt idx="1287">
                  <c:v>934.5</c:v>
                </c:pt>
                <c:pt idx="1288">
                  <c:v>931.4</c:v>
                </c:pt>
                <c:pt idx="1289">
                  <c:v>928.4</c:v>
                </c:pt>
                <c:pt idx="1290">
                  <c:v>925.2</c:v>
                </c:pt>
                <c:pt idx="1291">
                  <c:v>922.3</c:v>
                </c:pt>
                <c:pt idx="1292">
                  <c:v>919.2</c:v>
                </c:pt>
                <c:pt idx="1293">
                  <c:v>916.3</c:v>
                </c:pt>
                <c:pt idx="1294">
                  <c:v>913.2</c:v>
                </c:pt>
                <c:pt idx="1295">
                  <c:v>910.2</c:v>
                </c:pt>
                <c:pt idx="1296">
                  <c:v>907.2</c:v>
                </c:pt>
                <c:pt idx="1297">
                  <c:v>904.2</c:v>
                </c:pt>
                <c:pt idx="1298">
                  <c:v>901.2</c:v>
                </c:pt>
                <c:pt idx="1299">
                  <c:v>898.4</c:v>
                </c:pt>
                <c:pt idx="1300">
                  <c:v>895.4</c:v>
                </c:pt>
                <c:pt idx="1301">
                  <c:v>892.3</c:v>
                </c:pt>
                <c:pt idx="1302">
                  <c:v>889.5</c:v>
                </c:pt>
                <c:pt idx="1303">
                  <c:v>886.5</c:v>
                </c:pt>
                <c:pt idx="1304">
                  <c:v>883.4</c:v>
                </c:pt>
                <c:pt idx="1305">
                  <c:v>880.4</c:v>
                </c:pt>
                <c:pt idx="1306">
                  <c:v>877.6</c:v>
                </c:pt>
                <c:pt idx="1307">
                  <c:v>874.7</c:v>
                </c:pt>
                <c:pt idx="1308">
                  <c:v>871.7</c:v>
                </c:pt>
                <c:pt idx="1309">
                  <c:v>869</c:v>
                </c:pt>
                <c:pt idx="1310">
                  <c:v>866.2</c:v>
                </c:pt>
                <c:pt idx="1311">
                  <c:v>863.3</c:v>
                </c:pt>
                <c:pt idx="1312">
                  <c:v>860.4</c:v>
                </c:pt>
                <c:pt idx="1313">
                  <c:v>857.6</c:v>
                </c:pt>
                <c:pt idx="1314">
                  <c:v>854.7</c:v>
                </c:pt>
                <c:pt idx="1315">
                  <c:v>852</c:v>
                </c:pt>
                <c:pt idx="1316">
                  <c:v>849.2</c:v>
                </c:pt>
                <c:pt idx="1317">
                  <c:v>846.4</c:v>
                </c:pt>
                <c:pt idx="1318">
                  <c:v>843.7</c:v>
                </c:pt>
                <c:pt idx="1319">
                  <c:v>841</c:v>
                </c:pt>
                <c:pt idx="1320">
                  <c:v>838.1</c:v>
                </c:pt>
                <c:pt idx="1321">
                  <c:v>835.4</c:v>
                </c:pt>
                <c:pt idx="1322">
                  <c:v>832.6</c:v>
                </c:pt>
                <c:pt idx="1323">
                  <c:v>829.8</c:v>
                </c:pt>
                <c:pt idx="1324">
                  <c:v>827.1</c:v>
                </c:pt>
                <c:pt idx="1325">
                  <c:v>824.5</c:v>
                </c:pt>
                <c:pt idx="1326">
                  <c:v>821.7</c:v>
                </c:pt>
                <c:pt idx="1327">
                  <c:v>818.9</c:v>
                </c:pt>
                <c:pt idx="1328">
                  <c:v>816.2</c:v>
                </c:pt>
                <c:pt idx="1329">
                  <c:v>813.7</c:v>
                </c:pt>
                <c:pt idx="1330">
                  <c:v>811</c:v>
                </c:pt>
                <c:pt idx="1331">
                  <c:v>808.5</c:v>
                </c:pt>
                <c:pt idx="1332">
                  <c:v>805.9</c:v>
                </c:pt>
                <c:pt idx="1333">
                  <c:v>803.2</c:v>
                </c:pt>
                <c:pt idx="1334">
                  <c:v>800.7</c:v>
                </c:pt>
                <c:pt idx="1335">
                  <c:v>798</c:v>
                </c:pt>
                <c:pt idx="1336">
                  <c:v>795.5</c:v>
                </c:pt>
                <c:pt idx="1337">
                  <c:v>793</c:v>
                </c:pt>
                <c:pt idx="1338">
                  <c:v>790.4</c:v>
                </c:pt>
                <c:pt idx="1339">
                  <c:v>787.9</c:v>
                </c:pt>
                <c:pt idx="1340">
                  <c:v>785.3</c:v>
                </c:pt>
                <c:pt idx="1341">
                  <c:v>782.8</c:v>
                </c:pt>
                <c:pt idx="1342">
                  <c:v>780.2</c:v>
                </c:pt>
                <c:pt idx="1343">
                  <c:v>777.8</c:v>
                </c:pt>
                <c:pt idx="1344">
                  <c:v>775.2</c:v>
                </c:pt>
                <c:pt idx="1345">
                  <c:v>772.8</c:v>
                </c:pt>
                <c:pt idx="1346">
                  <c:v>770.4</c:v>
                </c:pt>
                <c:pt idx="1347">
                  <c:v>767.9</c:v>
                </c:pt>
                <c:pt idx="1348">
                  <c:v>765.4</c:v>
                </c:pt>
                <c:pt idx="1349">
                  <c:v>763</c:v>
                </c:pt>
                <c:pt idx="1350">
                  <c:v>760.6</c:v>
                </c:pt>
                <c:pt idx="1351">
                  <c:v>758.1</c:v>
                </c:pt>
                <c:pt idx="1352">
                  <c:v>755.8</c:v>
                </c:pt>
                <c:pt idx="1353">
                  <c:v>753.4</c:v>
                </c:pt>
                <c:pt idx="1354">
                  <c:v>751</c:v>
                </c:pt>
                <c:pt idx="1355">
                  <c:v>748.6</c:v>
                </c:pt>
                <c:pt idx="1356">
                  <c:v>746.2</c:v>
                </c:pt>
                <c:pt idx="1357">
                  <c:v>743.9</c:v>
                </c:pt>
                <c:pt idx="1358">
                  <c:v>741.7</c:v>
                </c:pt>
                <c:pt idx="1359">
                  <c:v>739.3</c:v>
                </c:pt>
                <c:pt idx="1360">
                  <c:v>737</c:v>
                </c:pt>
                <c:pt idx="1361">
                  <c:v>734.8</c:v>
                </c:pt>
                <c:pt idx="1362">
                  <c:v>732.5</c:v>
                </c:pt>
                <c:pt idx="1363">
                  <c:v>730.2</c:v>
                </c:pt>
                <c:pt idx="1364">
                  <c:v>727.9</c:v>
                </c:pt>
                <c:pt idx="1365">
                  <c:v>725.6</c:v>
                </c:pt>
                <c:pt idx="1366">
                  <c:v>723.4</c:v>
                </c:pt>
                <c:pt idx="1367">
                  <c:v>721.1</c:v>
                </c:pt>
                <c:pt idx="1368">
                  <c:v>718.9</c:v>
                </c:pt>
                <c:pt idx="1369">
                  <c:v>716.8</c:v>
                </c:pt>
                <c:pt idx="1370">
                  <c:v>714.5</c:v>
                </c:pt>
                <c:pt idx="1371">
                  <c:v>712.4</c:v>
                </c:pt>
                <c:pt idx="1372">
                  <c:v>710.2</c:v>
                </c:pt>
                <c:pt idx="1373">
                  <c:v>708</c:v>
                </c:pt>
                <c:pt idx="1374">
                  <c:v>705.9</c:v>
                </c:pt>
                <c:pt idx="1375">
                  <c:v>703.7</c:v>
                </c:pt>
                <c:pt idx="1376">
                  <c:v>701.6</c:v>
                </c:pt>
                <c:pt idx="1377">
                  <c:v>699.6</c:v>
                </c:pt>
                <c:pt idx="1378">
                  <c:v>697.5</c:v>
                </c:pt>
                <c:pt idx="1379">
                  <c:v>695.5</c:v>
                </c:pt>
                <c:pt idx="1380">
                  <c:v>693.6</c:v>
                </c:pt>
                <c:pt idx="1381">
                  <c:v>691.5</c:v>
                </c:pt>
                <c:pt idx="1382">
                  <c:v>689.5</c:v>
                </c:pt>
                <c:pt idx="1383">
                  <c:v>687.5</c:v>
                </c:pt>
                <c:pt idx="1384">
                  <c:v>685.4</c:v>
                </c:pt>
                <c:pt idx="1385">
                  <c:v>683.4</c:v>
                </c:pt>
                <c:pt idx="1386">
                  <c:v>681.3</c:v>
                </c:pt>
                <c:pt idx="1387">
                  <c:v>679.3</c:v>
                </c:pt>
                <c:pt idx="1388">
                  <c:v>677.3</c:v>
                </c:pt>
                <c:pt idx="1389">
                  <c:v>675.2</c:v>
                </c:pt>
                <c:pt idx="1390">
                  <c:v>673.1</c:v>
                </c:pt>
                <c:pt idx="1391">
                  <c:v>671.1</c:v>
                </c:pt>
                <c:pt idx="1392">
                  <c:v>669.1</c:v>
                </c:pt>
                <c:pt idx="1393">
                  <c:v>667.1</c:v>
                </c:pt>
                <c:pt idx="1394">
                  <c:v>665.1</c:v>
                </c:pt>
                <c:pt idx="1395">
                  <c:v>663.1</c:v>
                </c:pt>
                <c:pt idx="1396">
                  <c:v>661.1</c:v>
                </c:pt>
                <c:pt idx="1397">
                  <c:v>659.2</c:v>
                </c:pt>
                <c:pt idx="1398">
                  <c:v>657.2</c:v>
                </c:pt>
                <c:pt idx="1399">
                  <c:v>655.29999999999995</c:v>
                </c:pt>
                <c:pt idx="1400">
                  <c:v>653.4</c:v>
                </c:pt>
                <c:pt idx="1401">
                  <c:v>651.4</c:v>
                </c:pt>
                <c:pt idx="1402">
                  <c:v>649.5</c:v>
                </c:pt>
                <c:pt idx="1403">
                  <c:v>647.6</c:v>
                </c:pt>
                <c:pt idx="1404">
                  <c:v>645.79999999999995</c:v>
                </c:pt>
                <c:pt idx="1405">
                  <c:v>643.9</c:v>
                </c:pt>
                <c:pt idx="1406">
                  <c:v>642</c:v>
                </c:pt>
                <c:pt idx="1407">
                  <c:v>640.1</c:v>
                </c:pt>
                <c:pt idx="1408">
                  <c:v>638.1</c:v>
                </c:pt>
                <c:pt idx="1409">
                  <c:v>636.29999999999995</c:v>
                </c:pt>
                <c:pt idx="1410">
                  <c:v>634.4</c:v>
                </c:pt>
                <c:pt idx="1411">
                  <c:v>632.5</c:v>
                </c:pt>
                <c:pt idx="1412">
                  <c:v>630.6</c:v>
                </c:pt>
                <c:pt idx="1413">
                  <c:v>628.79999999999995</c:v>
                </c:pt>
                <c:pt idx="1414">
                  <c:v>626.9</c:v>
                </c:pt>
                <c:pt idx="1415">
                  <c:v>625.1</c:v>
                </c:pt>
                <c:pt idx="1416">
                  <c:v>623.29999999999995</c:v>
                </c:pt>
                <c:pt idx="1417">
                  <c:v>621.5</c:v>
                </c:pt>
                <c:pt idx="1418">
                  <c:v>619.70000000000005</c:v>
                </c:pt>
                <c:pt idx="1419">
                  <c:v>617.9</c:v>
                </c:pt>
                <c:pt idx="1420">
                  <c:v>616.1</c:v>
                </c:pt>
                <c:pt idx="1421">
                  <c:v>614.20000000000005</c:v>
                </c:pt>
                <c:pt idx="1422">
                  <c:v>612.4</c:v>
                </c:pt>
                <c:pt idx="1423">
                  <c:v>610.70000000000005</c:v>
                </c:pt>
                <c:pt idx="1424">
                  <c:v>608.9</c:v>
                </c:pt>
                <c:pt idx="1425">
                  <c:v>607.1</c:v>
                </c:pt>
                <c:pt idx="1426">
                  <c:v>605.4</c:v>
                </c:pt>
                <c:pt idx="1427">
                  <c:v>603.6</c:v>
                </c:pt>
                <c:pt idx="1428">
                  <c:v>601.9</c:v>
                </c:pt>
                <c:pt idx="1429">
                  <c:v>600.1</c:v>
                </c:pt>
                <c:pt idx="1430">
                  <c:v>598.29999999999995</c:v>
                </c:pt>
                <c:pt idx="1431">
                  <c:v>596.6</c:v>
                </c:pt>
                <c:pt idx="1432">
                  <c:v>594.9</c:v>
                </c:pt>
                <c:pt idx="1433">
                  <c:v>593.20000000000005</c:v>
                </c:pt>
                <c:pt idx="1434">
                  <c:v>591.5</c:v>
                </c:pt>
                <c:pt idx="1435">
                  <c:v>589.79999999999995</c:v>
                </c:pt>
                <c:pt idx="1436">
                  <c:v>588.1</c:v>
                </c:pt>
                <c:pt idx="1437">
                  <c:v>586.4</c:v>
                </c:pt>
                <c:pt idx="1438">
                  <c:v>584.70000000000005</c:v>
                </c:pt>
                <c:pt idx="1439">
                  <c:v>583</c:v>
                </c:pt>
                <c:pt idx="1440">
                  <c:v>581.4</c:v>
                </c:pt>
                <c:pt idx="1441">
                  <c:v>579.70000000000005</c:v>
                </c:pt>
                <c:pt idx="1442">
                  <c:v>578</c:v>
                </c:pt>
                <c:pt idx="1443">
                  <c:v>576.4</c:v>
                </c:pt>
                <c:pt idx="1444">
                  <c:v>574.79999999999995</c:v>
                </c:pt>
                <c:pt idx="1445">
                  <c:v>573.20000000000005</c:v>
                </c:pt>
                <c:pt idx="1446">
                  <c:v>571.6</c:v>
                </c:pt>
                <c:pt idx="1447">
                  <c:v>570</c:v>
                </c:pt>
                <c:pt idx="1448">
                  <c:v>568.4</c:v>
                </c:pt>
                <c:pt idx="1449">
                  <c:v>566.79999999999995</c:v>
                </c:pt>
                <c:pt idx="1450">
                  <c:v>565.20000000000005</c:v>
                </c:pt>
                <c:pt idx="1451">
                  <c:v>563.6</c:v>
                </c:pt>
                <c:pt idx="1452">
                  <c:v>562</c:v>
                </c:pt>
                <c:pt idx="1453">
                  <c:v>560.5</c:v>
                </c:pt>
                <c:pt idx="1454">
                  <c:v>559</c:v>
                </c:pt>
                <c:pt idx="1455">
                  <c:v>557.4</c:v>
                </c:pt>
                <c:pt idx="1456">
                  <c:v>555.79999999999995</c:v>
                </c:pt>
                <c:pt idx="1457">
                  <c:v>554.20000000000005</c:v>
                </c:pt>
                <c:pt idx="1458">
                  <c:v>552.79999999999995</c:v>
                </c:pt>
                <c:pt idx="1459">
                  <c:v>551.20000000000005</c:v>
                </c:pt>
                <c:pt idx="1460">
                  <c:v>549.6</c:v>
                </c:pt>
                <c:pt idx="1461">
                  <c:v>548.1</c:v>
                </c:pt>
                <c:pt idx="1462">
                  <c:v>546.5</c:v>
                </c:pt>
                <c:pt idx="1463">
                  <c:v>544.9</c:v>
                </c:pt>
                <c:pt idx="1464">
                  <c:v>543.4</c:v>
                </c:pt>
                <c:pt idx="1465">
                  <c:v>541.9</c:v>
                </c:pt>
                <c:pt idx="1466">
                  <c:v>540.29999999999995</c:v>
                </c:pt>
                <c:pt idx="1467">
                  <c:v>538.79999999999995</c:v>
                </c:pt>
                <c:pt idx="1468">
                  <c:v>537.29999999999995</c:v>
                </c:pt>
                <c:pt idx="1469">
                  <c:v>535.79999999999995</c:v>
                </c:pt>
                <c:pt idx="1470">
                  <c:v>534.29999999999995</c:v>
                </c:pt>
                <c:pt idx="1471">
                  <c:v>532.9</c:v>
                </c:pt>
                <c:pt idx="1472">
                  <c:v>531.4</c:v>
                </c:pt>
                <c:pt idx="1473">
                  <c:v>529.9</c:v>
                </c:pt>
                <c:pt idx="1474">
                  <c:v>528.5</c:v>
                </c:pt>
                <c:pt idx="1475">
                  <c:v>527</c:v>
                </c:pt>
                <c:pt idx="1476">
                  <c:v>525.6</c:v>
                </c:pt>
                <c:pt idx="1477">
                  <c:v>524.1</c:v>
                </c:pt>
                <c:pt idx="1478">
                  <c:v>522.70000000000005</c:v>
                </c:pt>
                <c:pt idx="1479">
                  <c:v>521.20000000000005</c:v>
                </c:pt>
                <c:pt idx="1480">
                  <c:v>519.70000000000005</c:v>
                </c:pt>
                <c:pt idx="1481">
                  <c:v>518.29999999999995</c:v>
                </c:pt>
                <c:pt idx="1482">
                  <c:v>516.9</c:v>
                </c:pt>
                <c:pt idx="1483">
                  <c:v>515.5</c:v>
                </c:pt>
                <c:pt idx="1484">
                  <c:v>514.1</c:v>
                </c:pt>
                <c:pt idx="1485">
                  <c:v>512.70000000000005</c:v>
                </c:pt>
                <c:pt idx="1486">
                  <c:v>511.3</c:v>
                </c:pt>
                <c:pt idx="1487">
                  <c:v>509.9</c:v>
                </c:pt>
                <c:pt idx="1488">
                  <c:v>508.5</c:v>
                </c:pt>
                <c:pt idx="1489">
                  <c:v>507.1</c:v>
                </c:pt>
                <c:pt idx="1490">
                  <c:v>505.7</c:v>
                </c:pt>
                <c:pt idx="1491">
                  <c:v>504.4</c:v>
                </c:pt>
                <c:pt idx="1492">
                  <c:v>503</c:v>
                </c:pt>
                <c:pt idx="1493">
                  <c:v>501.7</c:v>
                </c:pt>
                <c:pt idx="1494">
                  <c:v>500.3</c:v>
                </c:pt>
                <c:pt idx="1495">
                  <c:v>499</c:v>
                </c:pt>
                <c:pt idx="1496">
                  <c:v>497.6</c:v>
                </c:pt>
                <c:pt idx="1497">
                  <c:v>496.2</c:v>
                </c:pt>
                <c:pt idx="1498">
                  <c:v>494.9</c:v>
                </c:pt>
                <c:pt idx="1499">
                  <c:v>493.6</c:v>
                </c:pt>
                <c:pt idx="1500">
                  <c:v>492.3</c:v>
                </c:pt>
                <c:pt idx="1501">
                  <c:v>491</c:v>
                </c:pt>
                <c:pt idx="1502">
                  <c:v>489.6</c:v>
                </c:pt>
                <c:pt idx="1503">
                  <c:v>488.4</c:v>
                </c:pt>
                <c:pt idx="1504">
                  <c:v>487.1</c:v>
                </c:pt>
                <c:pt idx="1505">
                  <c:v>485.8</c:v>
                </c:pt>
                <c:pt idx="1506">
                  <c:v>484.5</c:v>
                </c:pt>
                <c:pt idx="1507">
                  <c:v>483.2</c:v>
                </c:pt>
                <c:pt idx="1508">
                  <c:v>482</c:v>
                </c:pt>
                <c:pt idx="1509">
                  <c:v>480.6</c:v>
                </c:pt>
                <c:pt idx="1510">
                  <c:v>479.4</c:v>
                </c:pt>
                <c:pt idx="1511">
                  <c:v>478.1</c:v>
                </c:pt>
                <c:pt idx="1512">
                  <c:v>476.8</c:v>
                </c:pt>
                <c:pt idx="1513">
                  <c:v>475.6</c:v>
                </c:pt>
                <c:pt idx="1514">
                  <c:v>474.4</c:v>
                </c:pt>
                <c:pt idx="1515">
                  <c:v>473.1</c:v>
                </c:pt>
                <c:pt idx="1516">
                  <c:v>471.9</c:v>
                </c:pt>
                <c:pt idx="1517">
                  <c:v>470.6</c:v>
                </c:pt>
                <c:pt idx="1518">
                  <c:v>469.4</c:v>
                </c:pt>
                <c:pt idx="1519">
                  <c:v>468.2</c:v>
                </c:pt>
                <c:pt idx="1520">
                  <c:v>467</c:v>
                </c:pt>
                <c:pt idx="1521">
                  <c:v>465.8</c:v>
                </c:pt>
                <c:pt idx="1522">
                  <c:v>464.5</c:v>
                </c:pt>
                <c:pt idx="1523">
                  <c:v>463.4</c:v>
                </c:pt>
                <c:pt idx="1524">
                  <c:v>462.2</c:v>
                </c:pt>
                <c:pt idx="1525">
                  <c:v>461</c:v>
                </c:pt>
                <c:pt idx="1526">
                  <c:v>459.8</c:v>
                </c:pt>
                <c:pt idx="1527">
                  <c:v>458.6</c:v>
                </c:pt>
                <c:pt idx="1528">
                  <c:v>457.4</c:v>
                </c:pt>
                <c:pt idx="1529">
                  <c:v>456.2</c:v>
                </c:pt>
                <c:pt idx="1530">
                  <c:v>455</c:v>
                </c:pt>
                <c:pt idx="1531">
                  <c:v>453.8</c:v>
                </c:pt>
                <c:pt idx="1532">
                  <c:v>452.7</c:v>
                </c:pt>
                <c:pt idx="1533">
                  <c:v>451.5</c:v>
                </c:pt>
                <c:pt idx="1534">
                  <c:v>450.4</c:v>
                </c:pt>
                <c:pt idx="1535">
                  <c:v>449.2</c:v>
                </c:pt>
                <c:pt idx="1536">
                  <c:v>448.1</c:v>
                </c:pt>
                <c:pt idx="1537">
                  <c:v>446.9</c:v>
                </c:pt>
                <c:pt idx="1538">
                  <c:v>445.8</c:v>
                </c:pt>
                <c:pt idx="1539">
                  <c:v>444.6</c:v>
                </c:pt>
                <c:pt idx="1540">
                  <c:v>443.5</c:v>
                </c:pt>
                <c:pt idx="1541">
                  <c:v>442.4</c:v>
                </c:pt>
                <c:pt idx="1542">
                  <c:v>441.3</c:v>
                </c:pt>
                <c:pt idx="1543">
                  <c:v>440.2</c:v>
                </c:pt>
                <c:pt idx="1544">
                  <c:v>439</c:v>
                </c:pt>
                <c:pt idx="1545">
                  <c:v>437.9</c:v>
                </c:pt>
                <c:pt idx="1546">
                  <c:v>436.8</c:v>
                </c:pt>
                <c:pt idx="1547">
                  <c:v>435.7</c:v>
                </c:pt>
                <c:pt idx="1548">
                  <c:v>434.6</c:v>
                </c:pt>
                <c:pt idx="1549">
                  <c:v>433.5</c:v>
                </c:pt>
                <c:pt idx="1550">
                  <c:v>432.4</c:v>
                </c:pt>
                <c:pt idx="1551">
                  <c:v>431.4</c:v>
                </c:pt>
                <c:pt idx="1552">
                  <c:v>430.3</c:v>
                </c:pt>
                <c:pt idx="1553">
                  <c:v>429.2</c:v>
                </c:pt>
                <c:pt idx="1554">
                  <c:v>428.2</c:v>
                </c:pt>
                <c:pt idx="1555">
                  <c:v>427.1</c:v>
                </c:pt>
                <c:pt idx="1556">
                  <c:v>426</c:v>
                </c:pt>
                <c:pt idx="1557">
                  <c:v>424.9</c:v>
                </c:pt>
                <c:pt idx="1558">
                  <c:v>423.9</c:v>
                </c:pt>
                <c:pt idx="1559">
                  <c:v>422.8</c:v>
                </c:pt>
                <c:pt idx="1560">
                  <c:v>421.8</c:v>
                </c:pt>
                <c:pt idx="1561">
                  <c:v>420.7</c:v>
                </c:pt>
                <c:pt idx="1562">
                  <c:v>419.7</c:v>
                </c:pt>
                <c:pt idx="1563">
                  <c:v>418.6</c:v>
                </c:pt>
                <c:pt idx="1564">
                  <c:v>417.6</c:v>
                </c:pt>
                <c:pt idx="1565">
                  <c:v>416.5</c:v>
                </c:pt>
                <c:pt idx="1566">
                  <c:v>415.5</c:v>
                </c:pt>
                <c:pt idx="1567">
                  <c:v>414.3</c:v>
                </c:pt>
                <c:pt idx="1568">
                  <c:v>413.6</c:v>
                </c:pt>
                <c:pt idx="1569">
                  <c:v>412.7</c:v>
                </c:pt>
                <c:pt idx="1570">
                  <c:v>411.6</c:v>
                </c:pt>
                <c:pt idx="1571">
                  <c:v>410.6</c:v>
                </c:pt>
                <c:pt idx="1572">
                  <c:v>409.6</c:v>
                </c:pt>
                <c:pt idx="1573">
                  <c:v>408.4</c:v>
                </c:pt>
                <c:pt idx="1574">
                  <c:v>407.2</c:v>
                </c:pt>
                <c:pt idx="1575">
                  <c:v>406.3</c:v>
                </c:pt>
                <c:pt idx="1576">
                  <c:v>405.3</c:v>
                </c:pt>
                <c:pt idx="1577">
                  <c:v>404.3</c:v>
                </c:pt>
                <c:pt idx="1578">
                  <c:v>403.3</c:v>
                </c:pt>
                <c:pt idx="1579">
                  <c:v>402.3</c:v>
                </c:pt>
                <c:pt idx="1580">
                  <c:v>401.4</c:v>
                </c:pt>
                <c:pt idx="1581">
                  <c:v>400.4</c:v>
                </c:pt>
                <c:pt idx="1582">
                  <c:v>399.4</c:v>
                </c:pt>
                <c:pt idx="1583">
                  <c:v>398.5</c:v>
                </c:pt>
                <c:pt idx="1584">
                  <c:v>397.5</c:v>
                </c:pt>
                <c:pt idx="1585">
                  <c:v>396.6</c:v>
                </c:pt>
                <c:pt idx="1586">
                  <c:v>395.7</c:v>
                </c:pt>
                <c:pt idx="1587">
                  <c:v>394.7</c:v>
                </c:pt>
                <c:pt idx="1588">
                  <c:v>393.8</c:v>
                </c:pt>
                <c:pt idx="1589">
                  <c:v>392.8</c:v>
                </c:pt>
                <c:pt idx="1590">
                  <c:v>391.9</c:v>
                </c:pt>
                <c:pt idx="1591">
                  <c:v>390.9</c:v>
                </c:pt>
                <c:pt idx="1592">
                  <c:v>390</c:v>
                </c:pt>
                <c:pt idx="1593">
                  <c:v>389.1</c:v>
                </c:pt>
                <c:pt idx="1594">
                  <c:v>388.2</c:v>
                </c:pt>
                <c:pt idx="1595">
                  <c:v>387.2</c:v>
                </c:pt>
                <c:pt idx="1596">
                  <c:v>386.3</c:v>
                </c:pt>
                <c:pt idx="1597">
                  <c:v>385.4</c:v>
                </c:pt>
                <c:pt idx="1598">
                  <c:v>384.5</c:v>
                </c:pt>
                <c:pt idx="1599">
                  <c:v>383.7</c:v>
                </c:pt>
              </c:numCache>
            </c:numRef>
          </c:yVal>
          <c:smooth val="1"/>
          <c:extLst xmlns:c16r2="http://schemas.microsoft.com/office/drawing/2015/06/chart">
            <c:ext xmlns:c16="http://schemas.microsoft.com/office/drawing/2014/chart" uri="{C3380CC4-5D6E-409C-BE32-E72D297353CC}">
              <c16:uniqueId val="{00000005-8F11-A44B-8730-402E1A9567C2}"/>
            </c:ext>
          </c:extLst>
        </c:ser>
        <c:ser>
          <c:idx val="6"/>
          <c:order val="6"/>
          <c:tx>
            <c:strRef>
              <c:f>'Edited - T Proflile swapped'!$K$1</c:f>
              <c:strCache>
                <c:ptCount val="1"/>
                <c:pt idx="0">
                  <c:v>Temperature 7(°C)</c:v>
                </c:pt>
              </c:strCache>
            </c:strRef>
          </c:tx>
          <c:marker>
            <c:symbol val="none"/>
          </c:marker>
          <c:xVal>
            <c:numRef>
              <c:f>'Edited - T Proflile swapped'!$B$2:$B$1601</c:f>
              <c:numCache>
                <c:formatCode>General</c:formatCode>
                <c:ptCount val="1600"/>
                <c:pt idx="0">
                  <c:v>0</c:v>
                </c:pt>
                <c:pt idx="1">
                  <c:v>0.99999999999695888</c:v>
                </c:pt>
                <c:pt idx="2">
                  <c:v>0.99999999999695888</c:v>
                </c:pt>
                <c:pt idx="3">
                  <c:v>1.9999999999939178</c:v>
                </c:pt>
                <c:pt idx="4">
                  <c:v>1.9999999999939178</c:v>
                </c:pt>
                <c:pt idx="5">
                  <c:v>2.9999999999908766</c:v>
                </c:pt>
                <c:pt idx="6">
                  <c:v>2.9999999999908766</c:v>
                </c:pt>
                <c:pt idx="7">
                  <c:v>3.9999999999974278</c:v>
                </c:pt>
                <c:pt idx="8">
                  <c:v>3.9999999999974278</c:v>
                </c:pt>
                <c:pt idx="9">
                  <c:v>4.9999999999943867</c:v>
                </c:pt>
                <c:pt idx="10">
                  <c:v>4.9999999999943867</c:v>
                </c:pt>
                <c:pt idx="11">
                  <c:v>6.0000000000009379</c:v>
                </c:pt>
                <c:pt idx="12">
                  <c:v>6.0000000000009379</c:v>
                </c:pt>
                <c:pt idx="13">
                  <c:v>6.9999999999978968</c:v>
                </c:pt>
                <c:pt idx="14">
                  <c:v>6.9999999999978968</c:v>
                </c:pt>
                <c:pt idx="15">
                  <c:v>7.9999999999948557</c:v>
                </c:pt>
                <c:pt idx="16">
                  <c:v>7.9999999999948557</c:v>
                </c:pt>
                <c:pt idx="17">
                  <c:v>8.9999999999918145</c:v>
                </c:pt>
                <c:pt idx="18">
                  <c:v>8.9999999999918145</c:v>
                </c:pt>
                <c:pt idx="19">
                  <c:v>9.9999999999983658</c:v>
                </c:pt>
                <c:pt idx="20">
                  <c:v>9.9999999999983658</c:v>
                </c:pt>
                <c:pt idx="21">
                  <c:v>10.999999999995325</c:v>
                </c:pt>
                <c:pt idx="22">
                  <c:v>10.999999999995325</c:v>
                </c:pt>
                <c:pt idx="23">
                  <c:v>11.999999999992284</c:v>
                </c:pt>
                <c:pt idx="24">
                  <c:v>11.999999999992284</c:v>
                </c:pt>
                <c:pt idx="25">
                  <c:v>12.999999999998835</c:v>
                </c:pt>
                <c:pt idx="26">
                  <c:v>12.999999999998835</c:v>
                </c:pt>
                <c:pt idx="27">
                  <c:v>13.999999999995794</c:v>
                </c:pt>
                <c:pt idx="28">
                  <c:v>13.999999999995794</c:v>
                </c:pt>
                <c:pt idx="29">
                  <c:v>14.999999999992752</c:v>
                </c:pt>
                <c:pt idx="30">
                  <c:v>14.999999999992752</c:v>
                </c:pt>
                <c:pt idx="31">
                  <c:v>15.999999999989711</c:v>
                </c:pt>
                <c:pt idx="32">
                  <c:v>15.999999999989711</c:v>
                </c:pt>
                <c:pt idx="33">
                  <c:v>16.999999999996263</c:v>
                </c:pt>
                <c:pt idx="34">
                  <c:v>16.999999999996263</c:v>
                </c:pt>
                <c:pt idx="35">
                  <c:v>17.999999999993221</c:v>
                </c:pt>
                <c:pt idx="36">
                  <c:v>17.999999999993221</c:v>
                </c:pt>
                <c:pt idx="37">
                  <c:v>18.999999999999773</c:v>
                </c:pt>
                <c:pt idx="38">
                  <c:v>18.999999999999773</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87</c:v>
                </c:pt>
                <c:pt idx="56">
                  <c:v>27.999999999991587</c:v>
                </c:pt>
                <c:pt idx="57">
                  <c:v>28.999999999998138</c:v>
                </c:pt>
                <c:pt idx="58">
                  <c:v>28.999999999998138</c:v>
                </c:pt>
                <c:pt idx="59">
                  <c:v>29.999999999995097</c:v>
                </c:pt>
                <c:pt idx="60">
                  <c:v>29.999999999995097</c:v>
                </c:pt>
                <c:pt idx="61">
                  <c:v>30.999999999992056</c:v>
                </c:pt>
                <c:pt idx="62">
                  <c:v>30.999999999992056</c:v>
                </c:pt>
                <c:pt idx="63">
                  <c:v>31.999999999998607</c:v>
                </c:pt>
                <c:pt idx="64">
                  <c:v>31.999999999998607</c:v>
                </c:pt>
                <c:pt idx="65">
                  <c:v>32.999999999995566</c:v>
                </c:pt>
                <c:pt idx="66">
                  <c:v>32.999999999995566</c:v>
                </c:pt>
                <c:pt idx="67">
                  <c:v>33.999999999992525</c:v>
                </c:pt>
                <c:pt idx="68">
                  <c:v>33.999999999992525</c:v>
                </c:pt>
                <c:pt idx="69">
                  <c:v>34.999999999989484</c:v>
                </c:pt>
                <c:pt idx="70">
                  <c:v>34.999999999989484</c:v>
                </c:pt>
                <c:pt idx="71">
                  <c:v>35.999999999996035</c:v>
                </c:pt>
                <c:pt idx="72">
                  <c:v>35.999999999996035</c:v>
                </c:pt>
                <c:pt idx="73">
                  <c:v>36.999999999992994</c:v>
                </c:pt>
                <c:pt idx="74">
                  <c:v>36.999999999992994</c:v>
                </c:pt>
                <c:pt idx="75">
                  <c:v>37.999999999999545</c:v>
                </c:pt>
                <c:pt idx="76">
                  <c:v>37.999999999999545</c:v>
                </c:pt>
                <c:pt idx="77">
                  <c:v>38.999999999996504</c:v>
                </c:pt>
                <c:pt idx="78">
                  <c:v>38.999999999996504</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36</c:v>
                </c:pt>
                <c:pt idx="118">
                  <c:v>58.999999999993236</c:v>
                </c:pt>
                <c:pt idx="119">
                  <c:v>59.999999999990195</c:v>
                </c:pt>
                <c:pt idx="120">
                  <c:v>59.999999999990195</c:v>
                </c:pt>
                <c:pt idx="121">
                  <c:v>60.999999999996746</c:v>
                </c:pt>
                <c:pt idx="122">
                  <c:v>60.999999999996746</c:v>
                </c:pt>
                <c:pt idx="123">
                  <c:v>61.999999999993705</c:v>
                </c:pt>
                <c:pt idx="124">
                  <c:v>61.999999999993705</c:v>
                </c:pt>
                <c:pt idx="125">
                  <c:v>63.000000000000256</c:v>
                </c:pt>
                <c:pt idx="126">
                  <c:v>63.000000000000256</c:v>
                </c:pt>
                <c:pt idx="127">
                  <c:v>63.999999999997215</c:v>
                </c:pt>
                <c:pt idx="128">
                  <c:v>63.999999999997215</c:v>
                </c:pt>
                <c:pt idx="129">
                  <c:v>64.999999999994174</c:v>
                </c:pt>
                <c:pt idx="130">
                  <c:v>64.999999999994174</c:v>
                </c:pt>
                <c:pt idx="131">
                  <c:v>65.999999999991132</c:v>
                </c:pt>
                <c:pt idx="132">
                  <c:v>65.999999999991132</c:v>
                </c:pt>
                <c:pt idx="133">
                  <c:v>66.999999999997684</c:v>
                </c:pt>
                <c:pt idx="134">
                  <c:v>66.999999999997684</c:v>
                </c:pt>
                <c:pt idx="135">
                  <c:v>67.999999999994643</c:v>
                </c:pt>
                <c:pt idx="136">
                  <c:v>67.999999999994643</c:v>
                </c:pt>
                <c:pt idx="137">
                  <c:v>69.000000000001194</c:v>
                </c:pt>
                <c:pt idx="138">
                  <c:v>69.000000000001194</c:v>
                </c:pt>
                <c:pt idx="139">
                  <c:v>69.999999999998153</c:v>
                </c:pt>
                <c:pt idx="140">
                  <c:v>69.999999999998153</c:v>
                </c:pt>
                <c:pt idx="141">
                  <c:v>70.999999999995111</c:v>
                </c:pt>
                <c:pt idx="142">
                  <c:v>70.999999999995111</c:v>
                </c:pt>
                <c:pt idx="143">
                  <c:v>71.99999999999207</c:v>
                </c:pt>
                <c:pt idx="144">
                  <c:v>71.99999999999207</c:v>
                </c:pt>
                <c:pt idx="145">
                  <c:v>72.999999999989029</c:v>
                </c:pt>
                <c:pt idx="146">
                  <c:v>72.999999999989029</c:v>
                </c:pt>
                <c:pt idx="147">
                  <c:v>73.99999999999558</c:v>
                </c:pt>
                <c:pt idx="148">
                  <c:v>73.99999999999558</c:v>
                </c:pt>
                <c:pt idx="149">
                  <c:v>74.999999999992539</c:v>
                </c:pt>
                <c:pt idx="150">
                  <c:v>74.999999999992539</c:v>
                </c:pt>
                <c:pt idx="151">
                  <c:v>75.999999999999091</c:v>
                </c:pt>
                <c:pt idx="152">
                  <c:v>75.999999999999091</c:v>
                </c:pt>
                <c:pt idx="153">
                  <c:v>76.999999999996049</c:v>
                </c:pt>
                <c:pt idx="154">
                  <c:v>76.999999999996049</c:v>
                </c:pt>
                <c:pt idx="155">
                  <c:v>77.999999999993008</c:v>
                </c:pt>
                <c:pt idx="156">
                  <c:v>77.999999999993008</c:v>
                </c:pt>
                <c:pt idx="157">
                  <c:v>78.999999999989967</c:v>
                </c:pt>
                <c:pt idx="158">
                  <c:v>78.999999999989967</c:v>
                </c:pt>
                <c:pt idx="159">
                  <c:v>79.999999999996518</c:v>
                </c:pt>
                <c:pt idx="160">
                  <c:v>79.999999999996518</c:v>
                </c:pt>
                <c:pt idx="161">
                  <c:v>80.999999999993477</c:v>
                </c:pt>
                <c:pt idx="162">
                  <c:v>80.999999999993477</c:v>
                </c:pt>
                <c:pt idx="163">
                  <c:v>82.000000000000028</c:v>
                </c:pt>
                <c:pt idx="164">
                  <c:v>82.000000000000028</c:v>
                </c:pt>
                <c:pt idx="165">
                  <c:v>82.999999999996987</c:v>
                </c:pt>
                <c:pt idx="166">
                  <c:v>82.999999999996987</c:v>
                </c:pt>
                <c:pt idx="167">
                  <c:v>83.999999999993946</c:v>
                </c:pt>
                <c:pt idx="168">
                  <c:v>83.999999999993946</c:v>
                </c:pt>
                <c:pt idx="169">
                  <c:v>84.999999999990905</c:v>
                </c:pt>
                <c:pt idx="170">
                  <c:v>84.999999999990905</c:v>
                </c:pt>
                <c:pt idx="171">
                  <c:v>85.999999999997456</c:v>
                </c:pt>
                <c:pt idx="172">
                  <c:v>85.999999999997456</c:v>
                </c:pt>
                <c:pt idx="173">
                  <c:v>86.999999999994415</c:v>
                </c:pt>
                <c:pt idx="174">
                  <c:v>86.999999999994415</c:v>
                </c:pt>
                <c:pt idx="175">
                  <c:v>88.000000000000966</c:v>
                </c:pt>
                <c:pt idx="176">
                  <c:v>88.000000000000966</c:v>
                </c:pt>
                <c:pt idx="177">
                  <c:v>88.999999999997925</c:v>
                </c:pt>
                <c:pt idx="178">
                  <c:v>88.999999999997925</c:v>
                </c:pt>
                <c:pt idx="179">
                  <c:v>89.999999999994884</c:v>
                </c:pt>
                <c:pt idx="180">
                  <c:v>89.999999999994884</c:v>
                </c:pt>
                <c:pt idx="181">
                  <c:v>90.999999999991843</c:v>
                </c:pt>
                <c:pt idx="182">
                  <c:v>90.999999999991843</c:v>
                </c:pt>
                <c:pt idx="183">
                  <c:v>91.999999999988802</c:v>
                </c:pt>
                <c:pt idx="184">
                  <c:v>91.999999999988802</c:v>
                </c:pt>
                <c:pt idx="185">
                  <c:v>92.999999999995353</c:v>
                </c:pt>
                <c:pt idx="186">
                  <c:v>92.999999999995353</c:v>
                </c:pt>
                <c:pt idx="187">
                  <c:v>93.999999999992312</c:v>
                </c:pt>
                <c:pt idx="188">
                  <c:v>93.999999999992312</c:v>
                </c:pt>
                <c:pt idx="189">
                  <c:v>94.999999999998863</c:v>
                </c:pt>
                <c:pt idx="190">
                  <c:v>94.999999999998863</c:v>
                </c:pt>
                <c:pt idx="191">
                  <c:v>95.999999999995822</c:v>
                </c:pt>
                <c:pt idx="192">
                  <c:v>95.999999999995822</c:v>
                </c:pt>
                <c:pt idx="193">
                  <c:v>96.999999999992781</c:v>
                </c:pt>
                <c:pt idx="194">
                  <c:v>96.999999999992781</c:v>
                </c:pt>
                <c:pt idx="195">
                  <c:v>97.99999999998974</c:v>
                </c:pt>
                <c:pt idx="196">
                  <c:v>97.99999999998974</c:v>
                </c:pt>
                <c:pt idx="197">
                  <c:v>98.999999999996291</c:v>
                </c:pt>
                <c:pt idx="198">
                  <c:v>98.999999999996291</c:v>
                </c:pt>
                <c:pt idx="199">
                  <c:v>99.99999999999325</c:v>
                </c:pt>
                <c:pt idx="200">
                  <c:v>99.99999999999325</c:v>
                </c:pt>
                <c:pt idx="201">
                  <c:v>100.9999999999998</c:v>
                </c:pt>
                <c:pt idx="202">
                  <c:v>100.9999999999998</c:v>
                </c:pt>
                <c:pt idx="203">
                  <c:v>101.99999999999676</c:v>
                </c:pt>
                <c:pt idx="204">
                  <c:v>101.99999999999676</c:v>
                </c:pt>
                <c:pt idx="205">
                  <c:v>102.99999999999372</c:v>
                </c:pt>
                <c:pt idx="206">
                  <c:v>102.99999999999372</c:v>
                </c:pt>
                <c:pt idx="207">
                  <c:v>103.99999999999068</c:v>
                </c:pt>
                <c:pt idx="208">
                  <c:v>103.99999999999068</c:v>
                </c:pt>
                <c:pt idx="209">
                  <c:v>104.99999999999723</c:v>
                </c:pt>
                <c:pt idx="210">
                  <c:v>104.99999999999723</c:v>
                </c:pt>
                <c:pt idx="211">
                  <c:v>105.99999999999419</c:v>
                </c:pt>
                <c:pt idx="212">
                  <c:v>105.99999999999419</c:v>
                </c:pt>
                <c:pt idx="213">
                  <c:v>107.00000000000074</c:v>
                </c:pt>
                <c:pt idx="214">
                  <c:v>107.00000000000074</c:v>
                </c:pt>
                <c:pt idx="215">
                  <c:v>107.9999999999977</c:v>
                </c:pt>
                <c:pt idx="216">
                  <c:v>107.9999999999977</c:v>
                </c:pt>
                <c:pt idx="217">
                  <c:v>108.99999999999466</c:v>
                </c:pt>
                <c:pt idx="218">
                  <c:v>108.99999999999466</c:v>
                </c:pt>
                <c:pt idx="219">
                  <c:v>109.99999999999162</c:v>
                </c:pt>
                <c:pt idx="220">
                  <c:v>109.99999999999162</c:v>
                </c:pt>
                <c:pt idx="221">
                  <c:v>110.99999999999817</c:v>
                </c:pt>
                <c:pt idx="222">
                  <c:v>110.99999999999817</c:v>
                </c:pt>
                <c:pt idx="223">
                  <c:v>111.99999999999513</c:v>
                </c:pt>
                <c:pt idx="224">
                  <c:v>111.99999999999513</c:v>
                </c:pt>
                <c:pt idx="225">
                  <c:v>112.99999999999208</c:v>
                </c:pt>
                <c:pt idx="226">
                  <c:v>112.99999999999208</c:v>
                </c:pt>
                <c:pt idx="227">
                  <c:v>113.99999999999864</c:v>
                </c:pt>
                <c:pt idx="228">
                  <c:v>113.99999999999864</c:v>
                </c:pt>
                <c:pt idx="229">
                  <c:v>114.99999999999559</c:v>
                </c:pt>
                <c:pt idx="230">
                  <c:v>114.99999999999559</c:v>
                </c:pt>
                <c:pt idx="231">
                  <c:v>115.99999999999255</c:v>
                </c:pt>
                <c:pt idx="232">
                  <c:v>115.99999999999255</c:v>
                </c:pt>
                <c:pt idx="233">
                  <c:v>116.99999999998951</c:v>
                </c:pt>
                <c:pt idx="234">
                  <c:v>116.99999999998951</c:v>
                </c:pt>
                <c:pt idx="235">
                  <c:v>117.99999999999606</c:v>
                </c:pt>
                <c:pt idx="236">
                  <c:v>117.99999999999606</c:v>
                </c:pt>
                <c:pt idx="237">
                  <c:v>118.99999999999302</c:v>
                </c:pt>
                <c:pt idx="238">
                  <c:v>118.99999999999302</c:v>
                </c:pt>
                <c:pt idx="239">
                  <c:v>119.99999999999957</c:v>
                </c:pt>
                <c:pt idx="240">
                  <c:v>119.99999999999957</c:v>
                </c:pt>
                <c:pt idx="241">
                  <c:v>120.99999999999653</c:v>
                </c:pt>
                <c:pt idx="242">
                  <c:v>120.99999999999653</c:v>
                </c:pt>
                <c:pt idx="243">
                  <c:v>121.99999999999349</c:v>
                </c:pt>
                <c:pt idx="244">
                  <c:v>121.99999999999349</c:v>
                </c:pt>
                <c:pt idx="245">
                  <c:v>122.99999999999045</c:v>
                </c:pt>
                <c:pt idx="246">
                  <c:v>122.99999999999045</c:v>
                </c:pt>
                <c:pt idx="247">
                  <c:v>123.999999999997</c:v>
                </c:pt>
                <c:pt idx="248">
                  <c:v>123.999999999997</c:v>
                </c:pt>
                <c:pt idx="249">
                  <c:v>124.99999999999396</c:v>
                </c:pt>
                <c:pt idx="250">
                  <c:v>124.99999999999396</c:v>
                </c:pt>
                <c:pt idx="251">
                  <c:v>126.00000000000051</c:v>
                </c:pt>
                <c:pt idx="252">
                  <c:v>126.00000000000051</c:v>
                </c:pt>
                <c:pt idx="253">
                  <c:v>126.99999999999747</c:v>
                </c:pt>
                <c:pt idx="254">
                  <c:v>126.99999999999747</c:v>
                </c:pt>
                <c:pt idx="255">
                  <c:v>127.99999999999443</c:v>
                </c:pt>
                <c:pt idx="256">
                  <c:v>127.99999999999443</c:v>
                </c:pt>
                <c:pt idx="257">
                  <c:v>128.99999999999139</c:v>
                </c:pt>
                <c:pt idx="258">
                  <c:v>128.99999999999139</c:v>
                </c:pt>
                <c:pt idx="259">
                  <c:v>129.99999999999795</c:v>
                </c:pt>
                <c:pt idx="260">
                  <c:v>129.99999999999795</c:v>
                </c:pt>
                <c:pt idx="261">
                  <c:v>130.99999999999488</c:v>
                </c:pt>
                <c:pt idx="262">
                  <c:v>130.99999999999488</c:v>
                </c:pt>
                <c:pt idx="263">
                  <c:v>132.00000000000145</c:v>
                </c:pt>
                <c:pt idx="264">
                  <c:v>132.00000000000145</c:v>
                </c:pt>
                <c:pt idx="265">
                  <c:v>132.99999999999841</c:v>
                </c:pt>
                <c:pt idx="266">
                  <c:v>132.99999999999841</c:v>
                </c:pt>
                <c:pt idx="267">
                  <c:v>133.99999999999537</c:v>
                </c:pt>
                <c:pt idx="268">
                  <c:v>133.99999999999537</c:v>
                </c:pt>
                <c:pt idx="269">
                  <c:v>134.99999999999233</c:v>
                </c:pt>
                <c:pt idx="270">
                  <c:v>134.99999999999233</c:v>
                </c:pt>
                <c:pt idx="271">
                  <c:v>135.99999999998929</c:v>
                </c:pt>
                <c:pt idx="272">
                  <c:v>135.99999999998929</c:v>
                </c:pt>
                <c:pt idx="273">
                  <c:v>136.99999999999585</c:v>
                </c:pt>
                <c:pt idx="274">
                  <c:v>136.99999999999585</c:v>
                </c:pt>
                <c:pt idx="275">
                  <c:v>137.99999999999278</c:v>
                </c:pt>
                <c:pt idx="276">
                  <c:v>137.99999999999278</c:v>
                </c:pt>
                <c:pt idx="277">
                  <c:v>138.99999999999935</c:v>
                </c:pt>
                <c:pt idx="278">
                  <c:v>138.99999999999935</c:v>
                </c:pt>
                <c:pt idx="279">
                  <c:v>139.99999999999631</c:v>
                </c:pt>
                <c:pt idx="280">
                  <c:v>139.99999999999631</c:v>
                </c:pt>
                <c:pt idx="281">
                  <c:v>140.99999999999326</c:v>
                </c:pt>
                <c:pt idx="282">
                  <c:v>140.99999999999326</c:v>
                </c:pt>
                <c:pt idx="283">
                  <c:v>141.99999999999022</c:v>
                </c:pt>
                <c:pt idx="284">
                  <c:v>141.99999999999022</c:v>
                </c:pt>
                <c:pt idx="285">
                  <c:v>142.99999999999676</c:v>
                </c:pt>
                <c:pt idx="286">
                  <c:v>142.99999999999676</c:v>
                </c:pt>
                <c:pt idx="287">
                  <c:v>143.99999999999375</c:v>
                </c:pt>
                <c:pt idx="288">
                  <c:v>143.99999999999375</c:v>
                </c:pt>
                <c:pt idx="289">
                  <c:v>145.00000000000028</c:v>
                </c:pt>
                <c:pt idx="290">
                  <c:v>145.00000000000028</c:v>
                </c:pt>
                <c:pt idx="291">
                  <c:v>145.99999999999724</c:v>
                </c:pt>
                <c:pt idx="292">
                  <c:v>145.99999999999724</c:v>
                </c:pt>
                <c:pt idx="293">
                  <c:v>146.9999999999942</c:v>
                </c:pt>
                <c:pt idx="294">
                  <c:v>146.9999999999942</c:v>
                </c:pt>
                <c:pt idx="295">
                  <c:v>147.99999999999116</c:v>
                </c:pt>
                <c:pt idx="296">
                  <c:v>147.99999999999116</c:v>
                </c:pt>
                <c:pt idx="297">
                  <c:v>148.99999999999773</c:v>
                </c:pt>
                <c:pt idx="298">
                  <c:v>148.99999999999773</c:v>
                </c:pt>
                <c:pt idx="299">
                  <c:v>149.99999999999466</c:v>
                </c:pt>
                <c:pt idx="300">
                  <c:v>149.99999999999466</c:v>
                </c:pt>
                <c:pt idx="301">
                  <c:v>151.00000000000122</c:v>
                </c:pt>
                <c:pt idx="302">
                  <c:v>151.00000000000122</c:v>
                </c:pt>
                <c:pt idx="303">
                  <c:v>151.99999999999818</c:v>
                </c:pt>
                <c:pt idx="304">
                  <c:v>151.99999999999818</c:v>
                </c:pt>
                <c:pt idx="305">
                  <c:v>152.99999999999514</c:v>
                </c:pt>
                <c:pt idx="306">
                  <c:v>152.99999999999514</c:v>
                </c:pt>
                <c:pt idx="307">
                  <c:v>153.9999999999921</c:v>
                </c:pt>
                <c:pt idx="308">
                  <c:v>153.9999999999921</c:v>
                </c:pt>
                <c:pt idx="309">
                  <c:v>154.99999999998906</c:v>
                </c:pt>
                <c:pt idx="310">
                  <c:v>154.99999999998906</c:v>
                </c:pt>
                <c:pt idx="311">
                  <c:v>155.99999999999562</c:v>
                </c:pt>
                <c:pt idx="312">
                  <c:v>155.99999999999562</c:v>
                </c:pt>
                <c:pt idx="313">
                  <c:v>156.99999999999255</c:v>
                </c:pt>
                <c:pt idx="314">
                  <c:v>156.99999999999255</c:v>
                </c:pt>
                <c:pt idx="315">
                  <c:v>157.99999999999912</c:v>
                </c:pt>
                <c:pt idx="316">
                  <c:v>157.99999999999912</c:v>
                </c:pt>
                <c:pt idx="317">
                  <c:v>158.99999999999608</c:v>
                </c:pt>
                <c:pt idx="318">
                  <c:v>158.99999999999608</c:v>
                </c:pt>
                <c:pt idx="319">
                  <c:v>159.99999999999304</c:v>
                </c:pt>
                <c:pt idx="320">
                  <c:v>159.99999999999304</c:v>
                </c:pt>
                <c:pt idx="321">
                  <c:v>160.99999999999</c:v>
                </c:pt>
                <c:pt idx="322">
                  <c:v>160.99999999999</c:v>
                </c:pt>
                <c:pt idx="323">
                  <c:v>161.99999999999653</c:v>
                </c:pt>
                <c:pt idx="324">
                  <c:v>161.99999999999653</c:v>
                </c:pt>
                <c:pt idx="325">
                  <c:v>162.99999999999352</c:v>
                </c:pt>
                <c:pt idx="326">
                  <c:v>162.99999999999352</c:v>
                </c:pt>
                <c:pt idx="327">
                  <c:v>164.00000000000006</c:v>
                </c:pt>
                <c:pt idx="328">
                  <c:v>164.00000000000006</c:v>
                </c:pt>
                <c:pt idx="329">
                  <c:v>164.99999999999702</c:v>
                </c:pt>
                <c:pt idx="330">
                  <c:v>164.99999999999702</c:v>
                </c:pt>
                <c:pt idx="331">
                  <c:v>165.99999999999397</c:v>
                </c:pt>
                <c:pt idx="332">
                  <c:v>165.99999999999397</c:v>
                </c:pt>
                <c:pt idx="333">
                  <c:v>166.99999999999093</c:v>
                </c:pt>
                <c:pt idx="334">
                  <c:v>166.99999999999093</c:v>
                </c:pt>
                <c:pt idx="335">
                  <c:v>167.9999999999975</c:v>
                </c:pt>
                <c:pt idx="336">
                  <c:v>167.9999999999975</c:v>
                </c:pt>
                <c:pt idx="337">
                  <c:v>168.99999999999443</c:v>
                </c:pt>
                <c:pt idx="338">
                  <c:v>168.99999999999443</c:v>
                </c:pt>
                <c:pt idx="339">
                  <c:v>170.00000000000099</c:v>
                </c:pt>
                <c:pt idx="340">
                  <c:v>170.00000000000099</c:v>
                </c:pt>
                <c:pt idx="341">
                  <c:v>170.99999999999795</c:v>
                </c:pt>
                <c:pt idx="342">
                  <c:v>170.99999999999795</c:v>
                </c:pt>
                <c:pt idx="343">
                  <c:v>171.99999999999491</c:v>
                </c:pt>
                <c:pt idx="344">
                  <c:v>171.99999999999491</c:v>
                </c:pt>
                <c:pt idx="345">
                  <c:v>172.99999999999187</c:v>
                </c:pt>
                <c:pt idx="346">
                  <c:v>172.99999999999187</c:v>
                </c:pt>
                <c:pt idx="347">
                  <c:v>173.99999999999841</c:v>
                </c:pt>
                <c:pt idx="348">
                  <c:v>173.99999999999841</c:v>
                </c:pt>
                <c:pt idx="349">
                  <c:v>174.9999999999954</c:v>
                </c:pt>
                <c:pt idx="350">
                  <c:v>174.9999999999954</c:v>
                </c:pt>
                <c:pt idx="351">
                  <c:v>175.99999999999233</c:v>
                </c:pt>
                <c:pt idx="352">
                  <c:v>175.99999999999233</c:v>
                </c:pt>
                <c:pt idx="353">
                  <c:v>176.99999999999889</c:v>
                </c:pt>
                <c:pt idx="354">
                  <c:v>176.99999999999889</c:v>
                </c:pt>
                <c:pt idx="355">
                  <c:v>177.99999999999585</c:v>
                </c:pt>
                <c:pt idx="356">
                  <c:v>177.99999999999585</c:v>
                </c:pt>
                <c:pt idx="357">
                  <c:v>178.99999999999281</c:v>
                </c:pt>
                <c:pt idx="358">
                  <c:v>178.99999999999281</c:v>
                </c:pt>
                <c:pt idx="359">
                  <c:v>179.99999999998977</c:v>
                </c:pt>
                <c:pt idx="360">
                  <c:v>179.99999999998977</c:v>
                </c:pt>
                <c:pt idx="361">
                  <c:v>180.99999999999631</c:v>
                </c:pt>
                <c:pt idx="362">
                  <c:v>180.99999999999631</c:v>
                </c:pt>
                <c:pt idx="363">
                  <c:v>181.99999999999329</c:v>
                </c:pt>
                <c:pt idx="364">
                  <c:v>181.99999999999329</c:v>
                </c:pt>
                <c:pt idx="365">
                  <c:v>182.99999999999983</c:v>
                </c:pt>
                <c:pt idx="366">
                  <c:v>182.99999999999983</c:v>
                </c:pt>
                <c:pt idx="367">
                  <c:v>183.99999999999679</c:v>
                </c:pt>
                <c:pt idx="368">
                  <c:v>183.99999999999679</c:v>
                </c:pt>
                <c:pt idx="369">
                  <c:v>184.99999999999375</c:v>
                </c:pt>
                <c:pt idx="370">
                  <c:v>184.99999999999375</c:v>
                </c:pt>
                <c:pt idx="371">
                  <c:v>185.99999999999071</c:v>
                </c:pt>
                <c:pt idx="372">
                  <c:v>185.99999999999071</c:v>
                </c:pt>
                <c:pt idx="373">
                  <c:v>186.99999999999727</c:v>
                </c:pt>
                <c:pt idx="374">
                  <c:v>186.99999999999727</c:v>
                </c:pt>
                <c:pt idx="375">
                  <c:v>187.9999999999942</c:v>
                </c:pt>
                <c:pt idx="376">
                  <c:v>187.9999999999942</c:v>
                </c:pt>
                <c:pt idx="377">
                  <c:v>189.00000000000077</c:v>
                </c:pt>
                <c:pt idx="378">
                  <c:v>189.00000000000077</c:v>
                </c:pt>
                <c:pt idx="379">
                  <c:v>189.99999999999773</c:v>
                </c:pt>
                <c:pt idx="380">
                  <c:v>189.99999999999773</c:v>
                </c:pt>
                <c:pt idx="381">
                  <c:v>190.99999999999469</c:v>
                </c:pt>
                <c:pt idx="382">
                  <c:v>190.99999999999469</c:v>
                </c:pt>
                <c:pt idx="383">
                  <c:v>191.99999999999164</c:v>
                </c:pt>
                <c:pt idx="384">
                  <c:v>191.99999999999164</c:v>
                </c:pt>
                <c:pt idx="385">
                  <c:v>192.99999999999818</c:v>
                </c:pt>
                <c:pt idx="386">
                  <c:v>192.99999999999818</c:v>
                </c:pt>
                <c:pt idx="387">
                  <c:v>193.99999999999517</c:v>
                </c:pt>
                <c:pt idx="388">
                  <c:v>193.99999999999517</c:v>
                </c:pt>
                <c:pt idx="389">
                  <c:v>194.9999999999921</c:v>
                </c:pt>
                <c:pt idx="390">
                  <c:v>194.9999999999921</c:v>
                </c:pt>
                <c:pt idx="391">
                  <c:v>195.99999999999866</c:v>
                </c:pt>
                <c:pt idx="392">
                  <c:v>195.99999999999866</c:v>
                </c:pt>
                <c:pt idx="393">
                  <c:v>196.99999999999562</c:v>
                </c:pt>
                <c:pt idx="394">
                  <c:v>196.99999999999562</c:v>
                </c:pt>
                <c:pt idx="395">
                  <c:v>197.99999999999258</c:v>
                </c:pt>
                <c:pt idx="396">
                  <c:v>197.99999999999258</c:v>
                </c:pt>
                <c:pt idx="397">
                  <c:v>198.99999999998954</c:v>
                </c:pt>
                <c:pt idx="398">
                  <c:v>198.99999999998954</c:v>
                </c:pt>
                <c:pt idx="399">
                  <c:v>199.99999999999608</c:v>
                </c:pt>
                <c:pt idx="400">
                  <c:v>199.99999999999608</c:v>
                </c:pt>
                <c:pt idx="401">
                  <c:v>200.99999999999307</c:v>
                </c:pt>
                <c:pt idx="402">
                  <c:v>200.99999999999307</c:v>
                </c:pt>
                <c:pt idx="403">
                  <c:v>201.9999999999996</c:v>
                </c:pt>
                <c:pt idx="404">
                  <c:v>201.9999999999996</c:v>
                </c:pt>
                <c:pt idx="405">
                  <c:v>202.99999999999656</c:v>
                </c:pt>
                <c:pt idx="406">
                  <c:v>202.99999999999656</c:v>
                </c:pt>
                <c:pt idx="407">
                  <c:v>203.99999999999352</c:v>
                </c:pt>
                <c:pt idx="408">
                  <c:v>203.99999999999352</c:v>
                </c:pt>
                <c:pt idx="409">
                  <c:v>204.99999999999048</c:v>
                </c:pt>
                <c:pt idx="410">
                  <c:v>204.99999999999048</c:v>
                </c:pt>
                <c:pt idx="411">
                  <c:v>205.99999999999704</c:v>
                </c:pt>
                <c:pt idx="412">
                  <c:v>205.99999999999704</c:v>
                </c:pt>
                <c:pt idx="413">
                  <c:v>206.99999999999397</c:v>
                </c:pt>
                <c:pt idx="414">
                  <c:v>206.99999999999397</c:v>
                </c:pt>
                <c:pt idx="415">
                  <c:v>208.00000000000054</c:v>
                </c:pt>
                <c:pt idx="416">
                  <c:v>208.00000000000054</c:v>
                </c:pt>
                <c:pt idx="417">
                  <c:v>208.9999999999975</c:v>
                </c:pt>
                <c:pt idx="418">
                  <c:v>208.9999999999975</c:v>
                </c:pt>
                <c:pt idx="419">
                  <c:v>209.99999999999446</c:v>
                </c:pt>
                <c:pt idx="420">
                  <c:v>209.99999999999446</c:v>
                </c:pt>
                <c:pt idx="421">
                  <c:v>210.99999999999142</c:v>
                </c:pt>
                <c:pt idx="422">
                  <c:v>210.99999999999142</c:v>
                </c:pt>
                <c:pt idx="423">
                  <c:v>211.99999999999795</c:v>
                </c:pt>
                <c:pt idx="424">
                  <c:v>211.99999999999795</c:v>
                </c:pt>
                <c:pt idx="425">
                  <c:v>212.99999999999494</c:v>
                </c:pt>
                <c:pt idx="426">
                  <c:v>212.99999999999494</c:v>
                </c:pt>
                <c:pt idx="427">
                  <c:v>213.99999999999187</c:v>
                </c:pt>
                <c:pt idx="428">
                  <c:v>213.99999999999187</c:v>
                </c:pt>
                <c:pt idx="429">
                  <c:v>214.99999999999844</c:v>
                </c:pt>
                <c:pt idx="430">
                  <c:v>214.99999999999844</c:v>
                </c:pt>
                <c:pt idx="431">
                  <c:v>215.9999999999954</c:v>
                </c:pt>
                <c:pt idx="432">
                  <c:v>215.9999999999954</c:v>
                </c:pt>
                <c:pt idx="433">
                  <c:v>216.99999999999235</c:v>
                </c:pt>
                <c:pt idx="434">
                  <c:v>216.99999999999235</c:v>
                </c:pt>
                <c:pt idx="435">
                  <c:v>217.99999999998931</c:v>
                </c:pt>
                <c:pt idx="436">
                  <c:v>217.99999999998931</c:v>
                </c:pt>
                <c:pt idx="437">
                  <c:v>218.99999999999585</c:v>
                </c:pt>
                <c:pt idx="438">
                  <c:v>218.99999999999585</c:v>
                </c:pt>
                <c:pt idx="439">
                  <c:v>219.99999999999284</c:v>
                </c:pt>
                <c:pt idx="440">
                  <c:v>219.99999999999284</c:v>
                </c:pt>
                <c:pt idx="441">
                  <c:v>220.99999999999937</c:v>
                </c:pt>
                <c:pt idx="442">
                  <c:v>220.99999999999937</c:v>
                </c:pt>
                <c:pt idx="443">
                  <c:v>221.99999999999633</c:v>
                </c:pt>
                <c:pt idx="444">
                  <c:v>221.99999999999633</c:v>
                </c:pt>
                <c:pt idx="445">
                  <c:v>222.99999999999329</c:v>
                </c:pt>
                <c:pt idx="446">
                  <c:v>222.99999999999329</c:v>
                </c:pt>
                <c:pt idx="447">
                  <c:v>223.99999999999025</c:v>
                </c:pt>
                <c:pt idx="448">
                  <c:v>223.99999999999025</c:v>
                </c:pt>
                <c:pt idx="449">
                  <c:v>224.99999999999682</c:v>
                </c:pt>
                <c:pt idx="450">
                  <c:v>224.99999999999682</c:v>
                </c:pt>
                <c:pt idx="451">
                  <c:v>225.99999999999375</c:v>
                </c:pt>
                <c:pt idx="452">
                  <c:v>225.99999999999375</c:v>
                </c:pt>
                <c:pt idx="453">
                  <c:v>227.00000000000031</c:v>
                </c:pt>
                <c:pt idx="454">
                  <c:v>227.00000000000031</c:v>
                </c:pt>
                <c:pt idx="455">
                  <c:v>227.99999999999727</c:v>
                </c:pt>
                <c:pt idx="456">
                  <c:v>227.99999999999727</c:v>
                </c:pt>
                <c:pt idx="457">
                  <c:v>228.99999999999423</c:v>
                </c:pt>
                <c:pt idx="458">
                  <c:v>228.99999999999423</c:v>
                </c:pt>
                <c:pt idx="459">
                  <c:v>229.99999999999119</c:v>
                </c:pt>
                <c:pt idx="460">
                  <c:v>229.99999999999119</c:v>
                </c:pt>
                <c:pt idx="461">
                  <c:v>230.99999999999773</c:v>
                </c:pt>
                <c:pt idx="462">
                  <c:v>230.99999999999773</c:v>
                </c:pt>
                <c:pt idx="463">
                  <c:v>231.99999999999471</c:v>
                </c:pt>
                <c:pt idx="464">
                  <c:v>231.99999999999471</c:v>
                </c:pt>
                <c:pt idx="465">
                  <c:v>233.00000000000125</c:v>
                </c:pt>
                <c:pt idx="466">
                  <c:v>233.00000000000125</c:v>
                </c:pt>
                <c:pt idx="467">
                  <c:v>233.99999999999821</c:v>
                </c:pt>
                <c:pt idx="468">
                  <c:v>233.99999999999821</c:v>
                </c:pt>
                <c:pt idx="469">
                  <c:v>234.99999999999517</c:v>
                </c:pt>
                <c:pt idx="470">
                  <c:v>234.99999999999517</c:v>
                </c:pt>
                <c:pt idx="471">
                  <c:v>235.99999999999213</c:v>
                </c:pt>
                <c:pt idx="472">
                  <c:v>235.99999999999213</c:v>
                </c:pt>
                <c:pt idx="473">
                  <c:v>236.99999999998909</c:v>
                </c:pt>
                <c:pt idx="474">
                  <c:v>236.99999999998909</c:v>
                </c:pt>
                <c:pt idx="475">
                  <c:v>237.99999999999562</c:v>
                </c:pt>
                <c:pt idx="476">
                  <c:v>237.99999999999562</c:v>
                </c:pt>
                <c:pt idx="477">
                  <c:v>238.99999999999261</c:v>
                </c:pt>
                <c:pt idx="478">
                  <c:v>238.99999999999261</c:v>
                </c:pt>
                <c:pt idx="479">
                  <c:v>239.99999999999915</c:v>
                </c:pt>
                <c:pt idx="480">
                  <c:v>239.99999999999915</c:v>
                </c:pt>
                <c:pt idx="481">
                  <c:v>240.99999999999611</c:v>
                </c:pt>
                <c:pt idx="482">
                  <c:v>240.99999999999611</c:v>
                </c:pt>
                <c:pt idx="483">
                  <c:v>241.99999999999307</c:v>
                </c:pt>
                <c:pt idx="484">
                  <c:v>241.99999999999307</c:v>
                </c:pt>
                <c:pt idx="485">
                  <c:v>242.99999999999002</c:v>
                </c:pt>
                <c:pt idx="486">
                  <c:v>242.99999999999002</c:v>
                </c:pt>
                <c:pt idx="487">
                  <c:v>243.99999999999659</c:v>
                </c:pt>
                <c:pt idx="488">
                  <c:v>243.99999999999659</c:v>
                </c:pt>
                <c:pt idx="489">
                  <c:v>244.99999999999352</c:v>
                </c:pt>
                <c:pt idx="490">
                  <c:v>244.99999999999352</c:v>
                </c:pt>
                <c:pt idx="491">
                  <c:v>246.00000000000009</c:v>
                </c:pt>
                <c:pt idx="492">
                  <c:v>246.00000000000009</c:v>
                </c:pt>
                <c:pt idx="493">
                  <c:v>246.99999999999704</c:v>
                </c:pt>
                <c:pt idx="494">
                  <c:v>246.99999999999704</c:v>
                </c:pt>
                <c:pt idx="495">
                  <c:v>247.999999999994</c:v>
                </c:pt>
                <c:pt idx="496">
                  <c:v>247.999999999994</c:v>
                </c:pt>
                <c:pt idx="497">
                  <c:v>248.99999999999096</c:v>
                </c:pt>
                <c:pt idx="498">
                  <c:v>248.99999999999096</c:v>
                </c:pt>
                <c:pt idx="499">
                  <c:v>249.9999999999975</c:v>
                </c:pt>
                <c:pt idx="500">
                  <c:v>249.9999999999975</c:v>
                </c:pt>
                <c:pt idx="501">
                  <c:v>250.99999999999449</c:v>
                </c:pt>
                <c:pt idx="502">
                  <c:v>250.99999999999449</c:v>
                </c:pt>
                <c:pt idx="503">
                  <c:v>252.00000000000102</c:v>
                </c:pt>
                <c:pt idx="504">
                  <c:v>252.00000000000102</c:v>
                </c:pt>
                <c:pt idx="505">
                  <c:v>252.99999999999798</c:v>
                </c:pt>
                <c:pt idx="506">
                  <c:v>252.99999999999798</c:v>
                </c:pt>
                <c:pt idx="507">
                  <c:v>253.99999999999494</c:v>
                </c:pt>
                <c:pt idx="508">
                  <c:v>253.99999999999494</c:v>
                </c:pt>
                <c:pt idx="509">
                  <c:v>254.9999999999919</c:v>
                </c:pt>
                <c:pt idx="510">
                  <c:v>254.9999999999919</c:v>
                </c:pt>
                <c:pt idx="511">
                  <c:v>255.99999999998886</c:v>
                </c:pt>
                <c:pt idx="512">
                  <c:v>255.99999999998886</c:v>
                </c:pt>
                <c:pt idx="513">
                  <c:v>256.9999999999954</c:v>
                </c:pt>
                <c:pt idx="514">
                  <c:v>256.9999999999954</c:v>
                </c:pt>
                <c:pt idx="515">
                  <c:v>257.99999999999238</c:v>
                </c:pt>
                <c:pt idx="516">
                  <c:v>257.99999999999238</c:v>
                </c:pt>
                <c:pt idx="517">
                  <c:v>258.99999999999892</c:v>
                </c:pt>
                <c:pt idx="518">
                  <c:v>258.99999999999892</c:v>
                </c:pt>
                <c:pt idx="519">
                  <c:v>259.99999999999591</c:v>
                </c:pt>
                <c:pt idx="520">
                  <c:v>259.99999999999591</c:v>
                </c:pt>
                <c:pt idx="521">
                  <c:v>260.99999999999284</c:v>
                </c:pt>
                <c:pt idx="522">
                  <c:v>260.99999999999284</c:v>
                </c:pt>
                <c:pt idx="523">
                  <c:v>261.99999999998977</c:v>
                </c:pt>
                <c:pt idx="524">
                  <c:v>261.99999999998977</c:v>
                </c:pt>
                <c:pt idx="525">
                  <c:v>262.99999999999636</c:v>
                </c:pt>
                <c:pt idx="526">
                  <c:v>262.99999999999636</c:v>
                </c:pt>
                <c:pt idx="527">
                  <c:v>263.99999999999329</c:v>
                </c:pt>
                <c:pt idx="528">
                  <c:v>263.99999999999329</c:v>
                </c:pt>
                <c:pt idx="529">
                  <c:v>264.99999999999989</c:v>
                </c:pt>
                <c:pt idx="530">
                  <c:v>264.99999999999989</c:v>
                </c:pt>
                <c:pt idx="531">
                  <c:v>265.99999999999682</c:v>
                </c:pt>
                <c:pt idx="532">
                  <c:v>265.99999999999682</c:v>
                </c:pt>
                <c:pt idx="533">
                  <c:v>266.99999999999375</c:v>
                </c:pt>
                <c:pt idx="534">
                  <c:v>266.99999999999375</c:v>
                </c:pt>
                <c:pt idx="535">
                  <c:v>267.99999999999073</c:v>
                </c:pt>
                <c:pt idx="536">
                  <c:v>267.99999999999073</c:v>
                </c:pt>
                <c:pt idx="537">
                  <c:v>268.99999999999727</c:v>
                </c:pt>
                <c:pt idx="538">
                  <c:v>268.99999999999727</c:v>
                </c:pt>
                <c:pt idx="539">
                  <c:v>269.99999999999426</c:v>
                </c:pt>
                <c:pt idx="540">
                  <c:v>269.99999999999426</c:v>
                </c:pt>
                <c:pt idx="541">
                  <c:v>271.0000000000008</c:v>
                </c:pt>
                <c:pt idx="542">
                  <c:v>271.0000000000008</c:v>
                </c:pt>
                <c:pt idx="543">
                  <c:v>271.99999999999773</c:v>
                </c:pt>
                <c:pt idx="544">
                  <c:v>271.99999999999773</c:v>
                </c:pt>
                <c:pt idx="545">
                  <c:v>272.99999999999471</c:v>
                </c:pt>
                <c:pt idx="546">
                  <c:v>272.99999999999471</c:v>
                </c:pt>
                <c:pt idx="547">
                  <c:v>273.9999999999917</c:v>
                </c:pt>
                <c:pt idx="548">
                  <c:v>273.9999999999917</c:v>
                </c:pt>
                <c:pt idx="549">
                  <c:v>274.99999999998863</c:v>
                </c:pt>
                <c:pt idx="550">
                  <c:v>274.99999999998863</c:v>
                </c:pt>
                <c:pt idx="551">
                  <c:v>275.99999999999517</c:v>
                </c:pt>
                <c:pt idx="552">
                  <c:v>275.99999999999517</c:v>
                </c:pt>
                <c:pt idx="553">
                  <c:v>276.99999999999216</c:v>
                </c:pt>
                <c:pt idx="554">
                  <c:v>276.99999999999216</c:v>
                </c:pt>
                <c:pt idx="555">
                  <c:v>277.99999999999869</c:v>
                </c:pt>
                <c:pt idx="556">
                  <c:v>277.99999999999869</c:v>
                </c:pt>
                <c:pt idx="557">
                  <c:v>278.99999999999568</c:v>
                </c:pt>
                <c:pt idx="558">
                  <c:v>278.99999999999568</c:v>
                </c:pt>
                <c:pt idx="559">
                  <c:v>279.99999999999261</c:v>
                </c:pt>
                <c:pt idx="560">
                  <c:v>279.99999999999261</c:v>
                </c:pt>
                <c:pt idx="561">
                  <c:v>280.99999999998954</c:v>
                </c:pt>
                <c:pt idx="562">
                  <c:v>280.99999999998954</c:v>
                </c:pt>
                <c:pt idx="563">
                  <c:v>281.99999999999613</c:v>
                </c:pt>
                <c:pt idx="564">
                  <c:v>281.99999999999613</c:v>
                </c:pt>
                <c:pt idx="565">
                  <c:v>282.99999999999307</c:v>
                </c:pt>
                <c:pt idx="566">
                  <c:v>282.99999999999307</c:v>
                </c:pt>
                <c:pt idx="567">
                  <c:v>283.99999999999966</c:v>
                </c:pt>
                <c:pt idx="568">
                  <c:v>283.99999999999966</c:v>
                </c:pt>
                <c:pt idx="569">
                  <c:v>284.99999999999659</c:v>
                </c:pt>
                <c:pt idx="570">
                  <c:v>284.99999999999659</c:v>
                </c:pt>
                <c:pt idx="571">
                  <c:v>285.99999999999352</c:v>
                </c:pt>
                <c:pt idx="572">
                  <c:v>285.99999999999352</c:v>
                </c:pt>
                <c:pt idx="573">
                  <c:v>286.99999999999051</c:v>
                </c:pt>
                <c:pt idx="574">
                  <c:v>286.99999999999051</c:v>
                </c:pt>
                <c:pt idx="575">
                  <c:v>287.99999999999704</c:v>
                </c:pt>
                <c:pt idx="576">
                  <c:v>287.99999999999704</c:v>
                </c:pt>
                <c:pt idx="577">
                  <c:v>288.99999999999403</c:v>
                </c:pt>
                <c:pt idx="578">
                  <c:v>288.99999999999403</c:v>
                </c:pt>
                <c:pt idx="579">
                  <c:v>290.00000000000057</c:v>
                </c:pt>
                <c:pt idx="580">
                  <c:v>290.00000000000057</c:v>
                </c:pt>
                <c:pt idx="581">
                  <c:v>290.9999999999975</c:v>
                </c:pt>
                <c:pt idx="582">
                  <c:v>290.9999999999975</c:v>
                </c:pt>
                <c:pt idx="583">
                  <c:v>291.99999999999449</c:v>
                </c:pt>
                <c:pt idx="584">
                  <c:v>291.99999999999449</c:v>
                </c:pt>
                <c:pt idx="585">
                  <c:v>292.99999999999147</c:v>
                </c:pt>
                <c:pt idx="586">
                  <c:v>292.99999999999147</c:v>
                </c:pt>
                <c:pt idx="587">
                  <c:v>293.99999999999801</c:v>
                </c:pt>
                <c:pt idx="588">
                  <c:v>293.99999999999801</c:v>
                </c:pt>
                <c:pt idx="589">
                  <c:v>294.99999999999494</c:v>
                </c:pt>
                <c:pt idx="590">
                  <c:v>294.99999999999494</c:v>
                </c:pt>
                <c:pt idx="591">
                  <c:v>296.00000000000148</c:v>
                </c:pt>
                <c:pt idx="592">
                  <c:v>296.00000000000148</c:v>
                </c:pt>
                <c:pt idx="593">
                  <c:v>296.99999999999847</c:v>
                </c:pt>
                <c:pt idx="594">
                  <c:v>296.99999999999847</c:v>
                </c:pt>
                <c:pt idx="595">
                  <c:v>297.99999999999545</c:v>
                </c:pt>
                <c:pt idx="596">
                  <c:v>297.99999999999545</c:v>
                </c:pt>
                <c:pt idx="597">
                  <c:v>298.99999999999238</c:v>
                </c:pt>
                <c:pt idx="598">
                  <c:v>298.99999999999238</c:v>
                </c:pt>
                <c:pt idx="599">
                  <c:v>299.99999999998931</c:v>
                </c:pt>
                <c:pt idx="600">
                  <c:v>299.99999999998931</c:v>
                </c:pt>
                <c:pt idx="601">
                  <c:v>300.99999999999591</c:v>
                </c:pt>
                <c:pt idx="602">
                  <c:v>300.99999999999591</c:v>
                </c:pt>
                <c:pt idx="603">
                  <c:v>301.99999999999284</c:v>
                </c:pt>
                <c:pt idx="604">
                  <c:v>301.99999999999284</c:v>
                </c:pt>
                <c:pt idx="605">
                  <c:v>302.99999999999943</c:v>
                </c:pt>
                <c:pt idx="606">
                  <c:v>302.99999999999943</c:v>
                </c:pt>
                <c:pt idx="607">
                  <c:v>303.99999999999636</c:v>
                </c:pt>
                <c:pt idx="608">
                  <c:v>303.99999999999636</c:v>
                </c:pt>
                <c:pt idx="609">
                  <c:v>304.99999999999329</c:v>
                </c:pt>
                <c:pt idx="610">
                  <c:v>304.99999999999329</c:v>
                </c:pt>
                <c:pt idx="611">
                  <c:v>305.99999999999028</c:v>
                </c:pt>
                <c:pt idx="612">
                  <c:v>305.99999999999028</c:v>
                </c:pt>
                <c:pt idx="613">
                  <c:v>306.99999999999682</c:v>
                </c:pt>
                <c:pt idx="614">
                  <c:v>306.99999999999682</c:v>
                </c:pt>
                <c:pt idx="615">
                  <c:v>307.9999999999938</c:v>
                </c:pt>
                <c:pt idx="616">
                  <c:v>307.9999999999938</c:v>
                </c:pt>
                <c:pt idx="617">
                  <c:v>309.00000000000034</c:v>
                </c:pt>
                <c:pt idx="618">
                  <c:v>309.00000000000034</c:v>
                </c:pt>
                <c:pt idx="619">
                  <c:v>309.99999999999727</c:v>
                </c:pt>
                <c:pt idx="620">
                  <c:v>309.99999999999727</c:v>
                </c:pt>
                <c:pt idx="621">
                  <c:v>310.99999999999426</c:v>
                </c:pt>
                <c:pt idx="622">
                  <c:v>310.99999999999426</c:v>
                </c:pt>
                <c:pt idx="623">
                  <c:v>311.99999999999125</c:v>
                </c:pt>
                <c:pt idx="624">
                  <c:v>311.99999999999125</c:v>
                </c:pt>
                <c:pt idx="625">
                  <c:v>312.99999999999778</c:v>
                </c:pt>
                <c:pt idx="626">
                  <c:v>312.99999999999778</c:v>
                </c:pt>
                <c:pt idx="627">
                  <c:v>313.99999999999471</c:v>
                </c:pt>
                <c:pt idx="628">
                  <c:v>313.99999999999471</c:v>
                </c:pt>
                <c:pt idx="629">
                  <c:v>315.00000000000125</c:v>
                </c:pt>
                <c:pt idx="630">
                  <c:v>315.00000000000125</c:v>
                </c:pt>
                <c:pt idx="631">
                  <c:v>315.99999999999824</c:v>
                </c:pt>
                <c:pt idx="632">
                  <c:v>315.99999999999824</c:v>
                </c:pt>
                <c:pt idx="633">
                  <c:v>316.99999999999523</c:v>
                </c:pt>
                <c:pt idx="634">
                  <c:v>316.99999999999523</c:v>
                </c:pt>
                <c:pt idx="635">
                  <c:v>317.99999999999216</c:v>
                </c:pt>
                <c:pt idx="636">
                  <c:v>317.99999999999216</c:v>
                </c:pt>
                <c:pt idx="637">
                  <c:v>318.99999999998909</c:v>
                </c:pt>
                <c:pt idx="638">
                  <c:v>318.99999999998909</c:v>
                </c:pt>
                <c:pt idx="639">
                  <c:v>319.99999999999568</c:v>
                </c:pt>
                <c:pt idx="640">
                  <c:v>319.99999999999568</c:v>
                </c:pt>
                <c:pt idx="641">
                  <c:v>320.99999999999261</c:v>
                </c:pt>
                <c:pt idx="642">
                  <c:v>320.99999999999261</c:v>
                </c:pt>
                <c:pt idx="643">
                  <c:v>321.9999999999992</c:v>
                </c:pt>
                <c:pt idx="644">
                  <c:v>321.9999999999992</c:v>
                </c:pt>
                <c:pt idx="645">
                  <c:v>322.99999999999613</c:v>
                </c:pt>
                <c:pt idx="646">
                  <c:v>322.99999999999613</c:v>
                </c:pt>
                <c:pt idx="647">
                  <c:v>323.99999999999307</c:v>
                </c:pt>
                <c:pt idx="648">
                  <c:v>323.99999999999307</c:v>
                </c:pt>
                <c:pt idx="649">
                  <c:v>324.99999999999005</c:v>
                </c:pt>
                <c:pt idx="650">
                  <c:v>324.99999999999005</c:v>
                </c:pt>
                <c:pt idx="651">
                  <c:v>325.99999999999659</c:v>
                </c:pt>
                <c:pt idx="652">
                  <c:v>325.99999999999659</c:v>
                </c:pt>
                <c:pt idx="653">
                  <c:v>326.99999999999358</c:v>
                </c:pt>
                <c:pt idx="654">
                  <c:v>326.99999999999358</c:v>
                </c:pt>
                <c:pt idx="655">
                  <c:v>328.00000000000011</c:v>
                </c:pt>
                <c:pt idx="656">
                  <c:v>328.00000000000011</c:v>
                </c:pt>
                <c:pt idx="657">
                  <c:v>328.99999999999704</c:v>
                </c:pt>
                <c:pt idx="658">
                  <c:v>328.99999999999704</c:v>
                </c:pt>
                <c:pt idx="659">
                  <c:v>329.99999999999403</c:v>
                </c:pt>
                <c:pt idx="660">
                  <c:v>329.99999999999403</c:v>
                </c:pt>
                <c:pt idx="661">
                  <c:v>330.99999999999102</c:v>
                </c:pt>
                <c:pt idx="662">
                  <c:v>330.99999999999102</c:v>
                </c:pt>
                <c:pt idx="663">
                  <c:v>331.99999999999756</c:v>
                </c:pt>
                <c:pt idx="664">
                  <c:v>331.99999999999756</c:v>
                </c:pt>
                <c:pt idx="665">
                  <c:v>332.99999999999449</c:v>
                </c:pt>
                <c:pt idx="666">
                  <c:v>332.99999999999449</c:v>
                </c:pt>
                <c:pt idx="667">
                  <c:v>334.00000000000102</c:v>
                </c:pt>
                <c:pt idx="668">
                  <c:v>334.00000000000102</c:v>
                </c:pt>
                <c:pt idx="669">
                  <c:v>334.99999999999801</c:v>
                </c:pt>
                <c:pt idx="670">
                  <c:v>334.99999999999801</c:v>
                </c:pt>
                <c:pt idx="671">
                  <c:v>335.999999999995</c:v>
                </c:pt>
                <c:pt idx="672">
                  <c:v>335.999999999995</c:v>
                </c:pt>
                <c:pt idx="673">
                  <c:v>336.99999999999193</c:v>
                </c:pt>
                <c:pt idx="674">
                  <c:v>336.99999999999193</c:v>
                </c:pt>
                <c:pt idx="675">
                  <c:v>337.99999999998886</c:v>
                </c:pt>
                <c:pt idx="676">
                  <c:v>337.99999999998886</c:v>
                </c:pt>
                <c:pt idx="677">
                  <c:v>338.99999999999545</c:v>
                </c:pt>
                <c:pt idx="678">
                  <c:v>338.99999999999545</c:v>
                </c:pt>
                <c:pt idx="679">
                  <c:v>339.99999999999238</c:v>
                </c:pt>
                <c:pt idx="680">
                  <c:v>339.99999999999238</c:v>
                </c:pt>
                <c:pt idx="681">
                  <c:v>340.99999999999898</c:v>
                </c:pt>
                <c:pt idx="682">
                  <c:v>340.99999999999898</c:v>
                </c:pt>
                <c:pt idx="683">
                  <c:v>341.99999999999591</c:v>
                </c:pt>
                <c:pt idx="684">
                  <c:v>341.99999999999591</c:v>
                </c:pt>
                <c:pt idx="685">
                  <c:v>342.99999999999284</c:v>
                </c:pt>
                <c:pt idx="686">
                  <c:v>342.99999999999284</c:v>
                </c:pt>
                <c:pt idx="687">
                  <c:v>343.99999999998983</c:v>
                </c:pt>
                <c:pt idx="688">
                  <c:v>343.99999999998983</c:v>
                </c:pt>
                <c:pt idx="689">
                  <c:v>344.99999999999636</c:v>
                </c:pt>
                <c:pt idx="690">
                  <c:v>344.99999999999636</c:v>
                </c:pt>
                <c:pt idx="691">
                  <c:v>345.99999999999335</c:v>
                </c:pt>
                <c:pt idx="692">
                  <c:v>345.99999999999335</c:v>
                </c:pt>
                <c:pt idx="693">
                  <c:v>346.99999999999989</c:v>
                </c:pt>
                <c:pt idx="694">
                  <c:v>346.99999999999989</c:v>
                </c:pt>
                <c:pt idx="695">
                  <c:v>347.99999999999682</c:v>
                </c:pt>
                <c:pt idx="696">
                  <c:v>347.99999999999682</c:v>
                </c:pt>
                <c:pt idx="697">
                  <c:v>348.9999999999938</c:v>
                </c:pt>
                <c:pt idx="698">
                  <c:v>348.9999999999938</c:v>
                </c:pt>
                <c:pt idx="699">
                  <c:v>349.99999999999079</c:v>
                </c:pt>
                <c:pt idx="700">
                  <c:v>349.99999999999079</c:v>
                </c:pt>
                <c:pt idx="701">
                  <c:v>350.99999999999733</c:v>
                </c:pt>
                <c:pt idx="702">
                  <c:v>350.99999999999733</c:v>
                </c:pt>
                <c:pt idx="703">
                  <c:v>351.99999999999426</c:v>
                </c:pt>
                <c:pt idx="704">
                  <c:v>351.99999999999426</c:v>
                </c:pt>
                <c:pt idx="705">
                  <c:v>353.0000000000008</c:v>
                </c:pt>
                <c:pt idx="706">
                  <c:v>353.0000000000008</c:v>
                </c:pt>
                <c:pt idx="707">
                  <c:v>353.99999999999778</c:v>
                </c:pt>
                <c:pt idx="708">
                  <c:v>353.99999999999778</c:v>
                </c:pt>
                <c:pt idx="709">
                  <c:v>354.99999999999477</c:v>
                </c:pt>
                <c:pt idx="710">
                  <c:v>354.99999999999477</c:v>
                </c:pt>
                <c:pt idx="711">
                  <c:v>355.9999999999917</c:v>
                </c:pt>
                <c:pt idx="712">
                  <c:v>355.9999999999917</c:v>
                </c:pt>
                <c:pt idx="713">
                  <c:v>356.99999999999824</c:v>
                </c:pt>
                <c:pt idx="714">
                  <c:v>356.99999999999824</c:v>
                </c:pt>
                <c:pt idx="715">
                  <c:v>357.99999999999523</c:v>
                </c:pt>
                <c:pt idx="716">
                  <c:v>357.99999999999523</c:v>
                </c:pt>
                <c:pt idx="717">
                  <c:v>358.99999999999216</c:v>
                </c:pt>
                <c:pt idx="718">
                  <c:v>358.99999999999216</c:v>
                </c:pt>
                <c:pt idx="719">
                  <c:v>359.99999999999875</c:v>
                </c:pt>
                <c:pt idx="720">
                  <c:v>359.99999999999875</c:v>
                </c:pt>
                <c:pt idx="721">
                  <c:v>360.99999999999568</c:v>
                </c:pt>
                <c:pt idx="722">
                  <c:v>360.99999999999568</c:v>
                </c:pt>
                <c:pt idx="723">
                  <c:v>361.99999999999261</c:v>
                </c:pt>
                <c:pt idx="724">
                  <c:v>361.99999999999261</c:v>
                </c:pt>
                <c:pt idx="725">
                  <c:v>362.9999999999896</c:v>
                </c:pt>
                <c:pt idx="726">
                  <c:v>362.9999999999896</c:v>
                </c:pt>
                <c:pt idx="727">
                  <c:v>363.99999999999613</c:v>
                </c:pt>
                <c:pt idx="728">
                  <c:v>363.99999999999613</c:v>
                </c:pt>
                <c:pt idx="729">
                  <c:v>364.99999999999312</c:v>
                </c:pt>
                <c:pt idx="730">
                  <c:v>364.99999999999312</c:v>
                </c:pt>
                <c:pt idx="731">
                  <c:v>365.99999999999966</c:v>
                </c:pt>
                <c:pt idx="732">
                  <c:v>365.99999999999966</c:v>
                </c:pt>
                <c:pt idx="733">
                  <c:v>366.99999999999659</c:v>
                </c:pt>
                <c:pt idx="734">
                  <c:v>366.99999999999659</c:v>
                </c:pt>
                <c:pt idx="735">
                  <c:v>367.99999999999358</c:v>
                </c:pt>
                <c:pt idx="736">
                  <c:v>367.99999999999358</c:v>
                </c:pt>
                <c:pt idx="737">
                  <c:v>368.99999999999056</c:v>
                </c:pt>
                <c:pt idx="738">
                  <c:v>368.99999999999056</c:v>
                </c:pt>
                <c:pt idx="739">
                  <c:v>369.9999999999971</c:v>
                </c:pt>
                <c:pt idx="740">
                  <c:v>369.9999999999971</c:v>
                </c:pt>
                <c:pt idx="741">
                  <c:v>370.99999999999403</c:v>
                </c:pt>
                <c:pt idx="742">
                  <c:v>370.99999999999403</c:v>
                </c:pt>
                <c:pt idx="743">
                  <c:v>372.00000000000057</c:v>
                </c:pt>
                <c:pt idx="744">
                  <c:v>372.00000000000057</c:v>
                </c:pt>
                <c:pt idx="745">
                  <c:v>372.99999999999756</c:v>
                </c:pt>
                <c:pt idx="746">
                  <c:v>372.99999999999756</c:v>
                </c:pt>
                <c:pt idx="747">
                  <c:v>373.99999999999454</c:v>
                </c:pt>
                <c:pt idx="748">
                  <c:v>373.99999999999454</c:v>
                </c:pt>
                <c:pt idx="749">
                  <c:v>374.99999999999147</c:v>
                </c:pt>
                <c:pt idx="750">
                  <c:v>374.99999999999147</c:v>
                </c:pt>
                <c:pt idx="751">
                  <c:v>375.99999999999801</c:v>
                </c:pt>
                <c:pt idx="752">
                  <c:v>375.99999999999801</c:v>
                </c:pt>
                <c:pt idx="753">
                  <c:v>376.999999999995</c:v>
                </c:pt>
                <c:pt idx="754">
                  <c:v>376.999999999995</c:v>
                </c:pt>
                <c:pt idx="755">
                  <c:v>377.99999999999193</c:v>
                </c:pt>
                <c:pt idx="756">
                  <c:v>377.99999999999193</c:v>
                </c:pt>
                <c:pt idx="757">
                  <c:v>378.99999999999852</c:v>
                </c:pt>
                <c:pt idx="758">
                  <c:v>378.99999999999852</c:v>
                </c:pt>
                <c:pt idx="759">
                  <c:v>379.99999999999545</c:v>
                </c:pt>
                <c:pt idx="760">
                  <c:v>379.99999999999545</c:v>
                </c:pt>
                <c:pt idx="761">
                  <c:v>380.99999999999238</c:v>
                </c:pt>
                <c:pt idx="762">
                  <c:v>380.99999999999238</c:v>
                </c:pt>
                <c:pt idx="763">
                  <c:v>381.99999999998937</c:v>
                </c:pt>
                <c:pt idx="764">
                  <c:v>381.99999999998937</c:v>
                </c:pt>
                <c:pt idx="765">
                  <c:v>382.99999999999591</c:v>
                </c:pt>
                <c:pt idx="766">
                  <c:v>382.99999999999591</c:v>
                </c:pt>
                <c:pt idx="767">
                  <c:v>383.99999999999289</c:v>
                </c:pt>
                <c:pt idx="768">
                  <c:v>383.99999999999289</c:v>
                </c:pt>
                <c:pt idx="769">
                  <c:v>384.99999999999943</c:v>
                </c:pt>
                <c:pt idx="770">
                  <c:v>384.99999999999943</c:v>
                </c:pt>
                <c:pt idx="771">
                  <c:v>385.99999999999636</c:v>
                </c:pt>
                <c:pt idx="772">
                  <c:v>385.99999999999636</c:v>
                </c:pt>
                <c:pt idx="773">
                  <c:v>386.99999999999335</c:v>
                </c:pt>
                <c:pt idx="774">
                  <c:v>386.99999999999335</c:v>
                </c:pt>
                <c:pt idx="775">
                  <c:v>387.99999999999034</c:v>
                </c:pt>
                <c:pt idx="776">
                  <c:v>387.99999999999034</c:v>
                </c:pt>
                <c:pt idx="777">
                  <c:v>388.99999999999687</c:v>
                </c:pt>
                <c:pt idx="778">
                  <c:v>388.99999999999687</c:v>
                </c:pt>
                <c:pt idx="779">
                  <c:v>389.9999999999938</c:v>
                </c:pt>
                <c:pt idx="780">
                  <c:v>389.9999999999938</c:v>
                </c:pt>
                <c:pt idx="781">
                  <c:v>391.00000000000034</c:v>
                </c:pt>
                <c:pt idx="782">
                  <c:v>391.00000000000034</c:v>
                </c:pt>
                <c:pt idx="783">
                  <c:v>391.99999999999733</c:v>
                </c:pt>
                <c:pt idx="784">
                  <c:v>391.99999999999733</c:v>
                </c:pt>
                <c:pt idx="785">
                  <c:v>392.99999999999432</c:v>
                </c:pt>
                <c:pt idx="786">
                  <c:v>392.99999999999432</c:v>
                </c:pt>
                <c:pt idx="787">
                  <c:v>393.99999999999125</c:v>
                </c:pt>
                <c:pt idx="788">
                  <c:v>393.99999999999125</c:v>
                </c:pt>
                <c:pt idx="789">
                  <c:v>394.99999999999778</c:v>
                </c:pt>
                <c:pt idx="790">
                  <c:v>394.99999999999778</c:v>
                </c:pt>
                <c:pt idx="791">
                  <c:v>395.99999999999477</c:v>
                </c:pt>
                <c:pt idx="792">
                  <c:v>395.99999999999477</c:v>
                </c:pt>
                <c:pt idx="793">
                  <c:v>397.00000000000131</c:v>
                </c:pt>
                <c:pt idx="794">
                  <c:v>397.00000000000131</c:v>
                </c:pt>
                <c:pt idx="795">
                  <c:v>397.99999999999829</c:v>
                </c:pt>
                <c:pt idx="796">
                  <c:v>397.99999999999829</c:v>
                </c:pt>
                <c:pt idx="797">
                  <c:v>398.99999999999523</c:v>
                </c:pt>
                <c:pt idx="798">
                  <c:v>398.99999999999523</c:v>
                </c:pt>
                <c:pt idx="799">
                  <c:v>399.99999999999216</c:v>
                </c:pt>
                <c:pt idx="800">
                  <c:v>399.99999999999216</c:v>
                </c:pt>
                <c:pt idx="801">
                  <c:v>400.99999999998914</c:v>
                </c:pt>
                <c:pt idx="802">
                  <c:v>400.99999999998914</c:v>
                </c:pt>
                <c:pt idx="803">
                  <c:v>401.99999999999568</c:v>
                </c:pt>
                <c:pt idx="804">
                  <c:v>401.99999999999568</c:v>
                </c:pt>
                <c:pt idx="805">
                  <c:v>402.99999999999267</c:v>
                </c:pt>
                <c:pt idx="806">
                  <c:v>402.99999999999267</c:v>
                </c:pt>
                <c:pt idx="807">
                  <c:v>403.9999999999992</c:v>
                </c:pt>
                <c:pt idx="808">
                  <c:v>403.9999999999992</c:v>
                </c:pt>
                <c:pt idx="809">
                  <c:v>404.99999999999613</c:v>
                </c:pt>
                <c:pt idx="810">
                  <c:v>404.99999999999613</c:v>
                </c:pt>
                <c:pt idx="811">
                  <c:v>405.99999999999312</c:v>
                </c:pt>
                <c:pt idx="812">
                  <c:v>405.99999999999312</c:v>
                </c:pt>
                <c:pt idx="813">
                  <c:v>406.99999999999011</c:v>
                </c:pt>
                <c:pt idx="814">
                  <c:v>406.99999999999011</c:v>
                </c:pt>
                <c:pt idx="815">
                  <c:v>407.99999999999665</c:v>
                </c:pt>
                <c:pt idx="816">
                  <c:v>407.99999999999665</c:v>
                </c:pt>
                <c:pt idx="817">
                  <c:v>408.99999999999358</c:v>
                </c:pt>
                <c:pt idx="818">
                  <c:v>408.99999999999358</c:v>
                </c:pt>
                <c:pt idx="819">
                  <c:v>410.00000000000011</c:v>
                </c:pt>
                <c:pt idx="820">
                  <c:v>410.00000000000011</c:v>
                </c:pt>
                <c:pt idx="821">
                  <c:v>410.9999999999971</c:v>
                </c:pt>
                <c:pt idx="822">
                  <c:v>410.9999999999971</c:v>
                </c:pt>
                <c:pt idx="823">
                  <c:v>411.99999999999409</c:v>
                </c:pt>
                <c:pt idx="824">
                  <c:v>411.99999999999409</c:v>
                </c:pt>
                <c:pt idx="825">
                  <c:v>412.99999999999102</c:v>
                </c:pt>
                <c:pt idx="826">
                  <c:v>412.99999999999102</c:v>
                </c:pt>
                <c:pt idx="827">
                  <c:v>413.99999999999756</c:v>
                </c:pt>
                <c:pt idx="828">
                  <c:v>413.99999999999756</c:v>
                </c:pt>
                <c:pt idx="829">
                  <c:v>414.99999999999454</c:v>
                </c:pt>
                <c:pt idx="830">
                  <c:v>414.99999999999454</c:v>
                </c:pt>
                <c:pt idx="831">
                  <c:v>416.00000000000108</c:v>
                </c:pt>
                <c:pt idx="832">
                  <c:v>416.00000000000108</c:v>
                </c:pt>
                <c:pt idx="833">
                  <c:v>416.99999999999807</c:v>
                </c:pt>
                <c:pt idx="834">
                  <c:v>416.99999999999807</c:v>
                </c:pt>
                <c:pt idx="835">
                  <c:v>417.999999999995</c:v>
                </c:pt>
                <c:pt idx="836">
                  <c:v>417.999999999995</c:v>
                </c:pt>
                <c:pt idx="837">
                  <c:v>418.99999999999193</c:v>
                </c:pt>
                <c:pt idx="838">
                  <c:v>418.99999999999193</c:v>
                </c:pt>
                <c:pt idx="839">
                  <c:v>419.99999999998892</c:v>
                </c:pt>
                <c:pt idx="840">
                  <c:v>419.99999999998892</c:v>
                </c:pt>
                <c:pt idx="841">
                  <c:v>420.99999999999545</c:v>
                </c:pt>
                <c:pt idx="842">
                  <c:v>420.99999999999545</c:v>
                </c:pt>
                <c:pt idx="843">
                  <c:v>421.99999999999244</c:v>
                </c:pt>
                <c:pt idx="844">
                  <c:v>421.99999999999244</c:v>
                </c:pt>
                <c:pt idx="845">
                  <c:v>422.99999999999898</c:v>
                </c:pt>
                <c:pt idx="846">
                  <c:v>422.99999999999898</c:v>
                </c:pt>
                <c:pt idx="847">
                  <c:v>423.99999999999591</c:v>
                </c:pt>
                <c:pt idx="848">
                  <c:v>423.99999999999591</c:v>
                </c:pt>
                <c:pt idx="849">
                  <c:v>424.99999999999289</c:v>
                </c:pt>
                <c:pt idx="850">
                  <c:v>424.99999999999289</c:v>
                </c:pt>
                <c:pt idx="851">
                  <c:v>425.99999999998988</c:v>
                </c:pt>
                <c:pt idx="852">
                  <c:v>425.99999999998988</c:v>
                </c:pt>
                <c:pt idx="853">
                  <c:v>426.99999999999642</c:v>
                </c:pt>
                <c:pt idx="854">
                  <c:v>426.99999999999642</c:v>
                </c:pt>
                <c:pt idx="855">
                  <c:v>427.99999999999335</c:v>
                </c:pt>
                <c:pt idx="856">
                  <c:v>427.99999999999335</c:v>
                </c:pt>
                <c:pt idx="857">
                  <c:v>428.99999999999989</c:v>
                </c:pt>
                <c:pt idx="858">
                  <c:v>428.99999999999989</c:v>
                </c:pt>
                <c:pt idx="859">
                  <c:v>429.99999999999687</c:v>
                </c:pt>
                <c:pt idx="860">
                  <c:v>429.99999999999687</c:v>
                </c:pt>
                <c:pt idx="861">
                  <c:v>430.99999999999386</c:v>
                </c:pt>
                <c:pt idx="862">
                  <c:v>430.99999999999386</c:v>
                </c:pt>
                <c:pt idx="863">
                  <c:v>431.99999999999079</c:v>
                </c:pt>
                <c:pt idx="864">
                  <c:v>431.99999999999079</c:v>
                </c:pt>
                <c:pt idx="865">
                  <c:v>432.99999999999733</c:v>
                </c:pt>
                <c:pt idx="866">
                  <c:v>432.99999999999733</c:v>
                </c:pt>
                <c:pt idx="867">
                  <c:v>433.99999999999432</c:v>
                </c:pt>
                <c:pt idx="868">
                  <c:v>433.99999999999432</c:v>
                </c:pt>
                <c:pt idx="869">
                  <c:v>435.00000000000085</c:v>
                </c:pt>
                <c:pt idx="870">
                  <c:v>435.00000000000085</c:v>
                </c:pt>
                <c:pt idx="871">
                  <c:v>435.99999999999784</c:v>
                </c:pt>
                <c:pt idx="872">
                  <c:v>435.99999999999784</c:v>
                </c:pt>
                <c:pt idx="873">
                  <c:v>436.99999999999477</c:v>
                </c:pt>
                <c:pt idx="874">
                  <c:v>436.99999999999477</c:v>
                </c:pt>
                <c:pt idx="875">
                  <c:v>437.9999999999917</c:v>
                </c:pt>
                <c:pt idx="876">
                  <c:v>437.9999999999917</c:v>
                </c:pt>
                <c:pt idx="877">
                  <c:v>438.99999999998869</c:v>
                </c:pt>
                <c:pt idx="878">
                  <c:v>438.99999999998869</c:v>
                </c:pt>
                <c:pt idx="879">
                  <c:v>439.99999999999523</c:v>
                </c:pt>
                <c:pt idx="880">
                  <c:v>439.99999999999523</c:v>
                </c:pt>
                <c:pt idx="881">
                  <c:v>440.99999999999221</c:v>
                </c:pt>
                <c:pt idx="882">
                  <c:v>440.99999999999221</c:v>
                </c:pt>
                <c:pt idx="883">
                  <c:v>441.99999999999875</c:v>
                </c:pt>
                <c:pt idx="884">
                  <c:v>441.99999999999875</c:v>
                </c:pt>
                <c:pt idx="885">
                  <c:v>442.99999999999568</c:v>
                </c:pt>
                <c:pt idx="886">
                  <c:v>442.99999999999568</c:v>
                </c:pt>
                <c:pt idx="887">
                  <c:v>443.99999999999267</c:v>
                </c:pt>
                <c:pt idx="888">
                  <c:v>443.99999999999267</c:v>
                </c:pt>
                <c:pt idx="889">
                  <c:v>444.99999999998965</c:v>
                </c:pt>
                <c:pt idx="890">
                  <c:v>444.99999999998965</c:v>
                </c:pt>
                <c:pt idx="891">
                  <c:v>445.99999999999619</c:v>
                </c:pt>
                <c:pt idx="892">
                  <c:v>445.99999999999619</c:v>
                </c:pt>
                <c:pt idx="893">
                  <c:v>446.99999999999312</c:v>
                </c:pt>
                <c:pt idx="894">
                  <c:v>446.99999999999312</c:v>
                </c:pt>
                <c:pt idx="895">
                  <c:v>447.99999999999966</c:v>
                </c:pt>
                <c:pt idx="896">
                  <c:v>447.99999999999966</c:v>
                </c:pt>
                <c:pt idx="897">
                  <c:v>448.99999999999665</c:v>
                </c:pt>
                <c:pt idx="898">
                  <c:v>448.99999999999665</c:v>
                </c:pt>
                <c:pt idx="899">
                  <c:v>449.99999999999363</c:v>
                </c:pt>
                <c:pt idx="900">
                  <c:v>449.99999999999363</c:v>
                </c:pt>
                <c:pt idx="901">
                  <c:v>450.99999999999056</c:v>
                </c:pt>
                <c:pt idx="902">
                  <c:v>450.99999999999056</c:v>
                </c:pt>
                <c:pt idx="903">
                  <c:v>451.9999999999971</c:v>
                </c:pt>
                <c:pt idx="904">
                  <c:v>451.9999999999971</c:v>
                </c:pt>
                <c:pt idx="905">
                  <c:v>452.99999999999409</c:v>
                </c:pt>
                <c:pt idx="906">
                  <c:v>452.99999999999409</c:v>
                </c:pt>
                <c:pt idx="907">
                  <c:v>454.00000000000063</c:v>
                </c:pt>
                <c:pt idx="908">
                  <c:v>454.00000000000063</c:v>
                </c:pt>
                <c:pt idx="909">
                  <c:v>454.99999999999761</c:v>
                </c:pt>
                <c:pt idx="910">
                  <c:v>454.99999999999761</c:v>
                </c:pt>
                <c:pt idx="911">
                  <c:v>455.99999999999454</c:v>
                </c:pt>
                <c:pt idx="912">
                  <c:v>455.99999999999454</c:v>
                </c:pt>
                <c:pt idx="913">
                  <c:v>456.99999999999147</c:v>
                </c:pt>
                <c:pt idx="914">
                  <c:v>456.99999999999147</c:v>
                </c:pt>
                <c:pt idx="915">
                  <c:v>457.99999999999807</c:v>
                </c:pt>
                <c:pt idx="916">
                  <c:v>457.99999999999807</c:v>
                </c:pt>
                <c:pt idx="917">
                  <c:v>458.999999999995</c:v>
                </c:pt>
                <c:pt idx="918">
                  <c:v>458.999999999995</c:v>
                </c:pt>
                <c:pt idx="919">
                  <c:v>459.99999999999199</c:v>
                </c:pt>
                <c:pt idx="920">
                  <c:v>459.99999999999199</c:v>
                </c:pt>
                <c:pt idx="921">
                  <c:v>460.99999999999852</c:v>
                </c:pt>
                <c:pt idx="922">
                  <c:v>460.99999999999852</c:v>
                </c:pt>
                <c:pt idx="923">
                  <c:v>461.99999999999545</c:v>
                </c:pt>
                <c:pt idx="924">
                  <c:v>461.99999999999545</c:v>
                </c:pt>
                <c:pt idx="925">
                  <c:v>462.99999999999244</c:v>
                </c:pt>
                <c:pt idx="926">
                  <c:v>462.99999999999244</c:v>
                </c:pt>
                <c:pt idx="927">
                  <c:v>463.99999999998943</c:v>
                </c:pt>
                <c:pt idx="928">
                  <c:v>463.99999999998943</c:v>
                </c:pt>
                <c:pt idx="929">
                  <c:v>464.99999999999596</c:v>
                </c:pt>
                <c:pt idx="930">
                  <c:v>464.99999999999596</c:v>
                </c:pt>
                <c:pt idx="931">
                  <c:v>465.99999999999289</c:v>
                </c:pt>
                <c:pt idx="932">
                  <c:v>465.99999999999289</c:v>
                </c:pt>
                <c:pt idx="933">
                  <c:v>466.99999999999943</c:v>
                </c:pt>
                <c:pt idx="934">
                  <c:v>466.99999999999943</c:v>
                </c:pt>
                <c:pt idx="935">
                  <c:v>467.99999999999642</c:v>
                </c:pt>
                <c:pt idx="936">
                  <c:v>467.99999999999642</c:v>
                </c:pt>
                <c:pt idx="937">
                  <c:v>468.99999999999341</c:v>
                </c:pt>
                <c:pt idx="938">
                  <c:v>468.99999999999341</c:v>
                </c:pt>
                <c:pt idx="939">
                  <c:v>469.99999999999034</c:v>
                </c:pt>
                <c:pt idx="940">
                  <c:v>469.99999999999034</c:v>
                </c:pt>
                <c:pt idx="941">
                  <c:v>470.99999999999687</c:v>
                </c:pt>
                <c:pt idx="942">
                  <c:v>470.99999999999687</c:v>
                </c:pt>
                <c:pt idx="943">
                  <c:v>471.99999999999386</c:v>
                </c:pt>
                <c:pt idx="944">
                  <c:v>471.99999999999386</c:v>
                </c:pt>
                <c:pt idx="945">
                  <c:v>473.0000000000004</c:v>
                </c:pt>
                <c:pt idx="946">
                  <c:v>473.0000000000004</c:v>
                </c:pt>
                <c:pt idx="947">
                  <c:v>473.99999999999739</c:v>
                </c:pt>
                <c:pt idx="948">
                  <c:v>473.99999999999739</c:v>
                </c:pt>
                <c:pt idx="949">
                  <c:v>474.99999999999432</c:v>
                </c:pt>
                <c:pt idx="950">
                  <c:v>474.99999999999432</c:v>
                </c:pt>
                <c:pt idx="951">
                  <c:v>475.99999999999125</c:v>
                </c:pt>
                <c:pt idx="952">
                  <c:v>475.99999999999125</c:v>
                </c:pt>
                <c:pt idx="953">
                  <c:v>476.99999999999784</c:v>
                </c:pt>
                <c:pt idx="954">
                  <c:v>476.99999999999784</c:v>
                </c:pt>
                <c:pt idx="955">
                  <c:v>477.99999999999477</c:v>
                </c:pt>
                <c:pt idx="956">
                  <c:v>477.99999999999477</c:v>
                </c:pt>
                <c:pt idx="957">
                  <c:v>479.00000000000136</c:v>
                </c:pt>
                <c:pt idx="958">
                  <c:v>479.00000000000136</c:v>
                </c:pt>
                <c:pt idx="959">
                  <c:v>479.99999999999829</c:v>
                </c:pt>
                <c:pt idx="960">
                  <c:v>479.99999999999829</c:v>
                </c:pt>
                <c:pt idx="961">
                  <c:v>480.99999999999523</c:v>
                </c:pt>
                <c:pt idx="962">
                  <c:v>480.99999999999523</c:v>
                </c:pt>
                <c:pt idx="963">
                  <c:v>481.99999999999221</c:v>
                </c:pt>
                <c:pt idx="964">
                  <c:v>481.99999999999221</c:v>
                </c:pt>
                <c:pt idx="965">
                  <c:v>482.9999999999892</c:v>
                </c:pt>
                <c:pt idx="966">
                  <c:v>482.9999999999892</c:v>
                </c:pt>
                <c:pt idx="967">
                  <c:v>483.99999999999574</c:v>
                </c:pt>
                <c:pt idx="968">
                  <c:v>483.99999999999574</c:v>
                </c:pt>
                <c:pt idx="969">
                  <c:v>484.99999999999267</c:v>
                </c:pt>
                <c:pt idx="970">
                  <c:v>484.99999999999267</c:v>
                </c:pt>
                <c:pt idx="971">
                  <c:v>485.9999999999992</c:v>
                </c:pt>
                <c:pt idx="972">
                  <c:v>485.9999999999992</c:v>
                </c:pt>
                <c:pt idx="973">
                  <c:v>486.99999999999619</c:v>
                </c:pt>
                <c:pt idx="974">
                  <c:v>486.99999999999619</c:v>
                </c:pt>
                <c:pt idx="975">
                  <c:v>487.99999999999318</c:v>
                </c:pt>
                <c:pt idx="976">
                  <c:v>487.99999999999318</c:v>
                </c:pt>
                <c:pt idx="977">
                  <c:v>488.99999999999011</c:v>
                </c:pt>
                <c:pt idx="978">
                  <c:v>488.99999999999011</c:v>
                </c:pt>
                <c:pt idx="979">
                  <c:v>489.99999999999665</c:v>
                </c:pt>
                <c:pt idx="980">
                  <c:v>489.99999999999665</c:v>
                </c:pt>
                <c:pt idx="981">
                  <c:v>490.99999999999363</c:v>
                </c:pt>
                <c:pt idx="982">
                  <c:v>490.99999999999363</c:v>
                </c:pt>
                <c:pt idx="983">
                  <c:v>492.00000000000017</c:v>
                </c:pt>
                <c:pt idx="984">
                  <c:v>492.00000000000017</c:v>
                </c:pt>
                <c:pt idx="985">
                  <c:v>492.99999999999716</c:v>
                </c:pt>
                <c:pt idx="986">
                  <c:v>492.99999999999716</c:v>
                </c:pt>
                <c:pt idx="987">
                  <c:v>493.99999999999409</c:v>
                </c:pt>
                <c:pt idx="988">
                  <c:v>493.99999999999409</c:v>
                </c:pt>
                <c:pt idx="989">
                  <c:v>494.99999999999102</c:v>
                </c:pt>
                <c:pt idx="990">
                  <c:v>494.99999999999102</c:v>
                </c:pt>
                <c:pt idx="991">
                  <c:v>495.99999999999761</c:v>
                </c:pt>
                <c:pt idx="992">
                  <c:v>495.99999999999761</c:v>
                </c:pt>
                <c:pt idx="993">
                  <c:v>496.99999999999454</c:v>
                </c:pt>
                <c:pt idx="994">
                  <c:v>496.99999999999454</c:v>
                </c:pt>
                <c:pt idx="995">
                  <c:v>498.00000000000114</c:v>
                </c:pt>
                <c:pt idx="996">
                  <c:v>498.00000000000114</c:v>
                </c:pt>
                <c:pt idx="997">
                  <c:v>498.99999999999807</c:v>
                </c:pt>
                <c:pt idx="998">
                  <c:v>498.99999999999807</c:v>
                </c:pt>
                <c:pt idx="999">
                  <c:v>499.999999999995</c:v>
                </c:pt>
                <c:pt idx="1000">
                  <c:v>499.999999999995</c:v>
                </c:pt>
                <c:pt idx="1001">
                  <c:v>500.99999999999199</c:v>
                </c:pt>
                <c:pt idx="1002">
                  <c:v>500.99999999999199</c:v>
                </c:pt>
                <c:pt idx="1003">
                  <c:v>501.99999999998897</c:v>
                </c:pt>
                <c:pt idx="1004">
                  <c:v>501.99999999998897</c:v>
                </c:pt>
                <c:pt idx="1005">
                  <c:v>502.99999999999551</c:v>
                </c:pt>
                <c:pt idx="1006">
                  <c:v>502.99999999999551</c:v>
                </c:pt>
                <c:pt idx="1007">
                  <c:v>503.99999999999244</c:v>
                </c:pt>
                <c:pt idx="1008">
                  <c:v>503.99999999999244</c:v>
                </c:pt>
                <c:pt idx="1009">
                  <c:v>504.99999999999898</c:v>
                </c:pt>
                <c:pt idx="1010">
                  <c:v>504.99999999999898</c:v>
                </c:pt>
                <c:pt idx="1011">
                  <c:v>505.99999999999596</c:v>
                </c:pt>
                <c:pt idx="1012">
                  <c:v>505.99999999999596</c:v>
                </c:pt>
                <c:pt idx="1013">
                  <c:v>506.99999999999295</c:v>
                </c:pt>
                <c:pt idx="1014">
                  <c:v>506.99999999999295</c:v>
                </c:pt>
                <c:pt idx="1015">
                  <c:v>507.99999999998988</c:v>
                </c:pt>
                <c:pt idx="1016">
                  <c:v>507.99999999998988</c:v>
                </c:pt>
                <c:pt idx="1017">
                  <c:v>508.99999999999642</c:v>
                </c:pt>
                <c:pt idx="1018">
                  <c:v>508.99999999999642</c:v>
                </c:pt>
                <c:pt idx="1019">
                  <c:v>509.99999999999341</c:v>
                </c:pt>
                <c:pt idx="1020">
                  <c:v>509.99999999999341</c:v>
                </c:pt>
                <c:pt idx="1021">
                  <c:v>510.99999999999994</c:v>
                </c:pt>
                <c:pt idx="1022">
                  <c:v>510.99999999999994</c:v>
                </c:pt>
                <c:pt idx="1023">
                  <c:v>511.99999999999693</c:v>
                </c:pt>
                <c:pt idx="1024">
                  <c:v>511.99999999999693</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091</c:v>
                </c:pt>
                <c:pt idx="1034">
                  <c:v>517.00000000000091</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75</c:v>
                </c:pt>
                <c:pt idx="1048">
                  <c:v>523.99999999999875</c:v>
                </c:pt>
                <c:pt idx="1049">
                  <c:v>524.99999999999568</c:v>
                </c:pt>
                <c:pt idx="1050">
                  <c:v>524.99999999999568</c:v>
                </c:pt>
                <c:pt idx="1051">
                  <c:v>525.99999999999272</c:v>
                </c:pt>
                <c:pt idx="1052">
                  <c:v>525.99999999999272</c:v>
                </c:pt>
                <c:pt idx="1053">
                  <c:v>526.99999999998965</c:v>
                </c:pt>
                <c:pt idx="1054">
                  <c:v>526.99999999998965</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63</c:v>
                </c:pt>
                <c:pt idx="1064">
                  <c:v>531.99999999999363</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54</c:v>
                </c:pt>
                <c:pt idx="1076">
                  <c:v>537.99999999999454</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52</c:v>
                </c:pt>
                <c:pt idx="1086">
                  <c:v>542.99999999999852</c:v>
                </c:pt>
                <c:pt idx="1087">
                  <c:v>543.99999999999545</c:v>
                </c:pt>
                <c:pt idx="1088">
                  <c:v>543.99999999999545</c:v>
                </c:pt>
                <c:pt idx="1089">
                  <c:v>544.9999999999925</c:v>
                </c:pt>
                <c:pt idx="1090">
                  <c:v>544.9999999999925</c:v>
                </c:pt>
                <c:pt idx="1091">
                  <c:v>545.99999999998943</c:v>
                </c:pt>
                <c:pt idx="1092">
                  <c:v>545.99999999998943</c:v>
                </c:pt>
                <c:pt idx="1093">
                  <c:v>546.99999999999602</c:v>
                </c:pt>
                <c:pt idx="1094">
                  <c:v>546.99999999999602</c:v>
                </c:pt>
                <c:pt idx="1095">
                  <c:v>547.99999999999295</c:v>
                </c:pt>
                <c:pt idx="1096">
                  <c:v>547.99999999999295</c:v>
                </c:pt>
                <c:pt idx="1097">
                  <c:v>548.99999999999955</c:v>
                </c:pt>
                <c:pt idx="1098">
                  <c:v>548.99999999999955</c:v>
                </c:pt>
                <c:pt idx="1099">
                  <c:v>549.99999999999648</c:v>
                </c:pt>
                <c:pt idx="1100">
                  <c:v>549.99999999999648</c:v>
                </c:pt>
                <c:pt idx="1101">
                  <c:v>550.99999999999341</c:v>
                </c:pt>
                <c:pt idx="1102">
                  <c:v>550.99999999999341</c:v>
                </c:pt>
                <c:pt idx="1103">
                  <c:v>551.99999999999034</c:v>
                </c:pt>
                <c:pt idx="1104">
                  <c:v>551.99999999999034</c:v>
                </c:pt>
                <c:pt idx="1105">
                  <c:v>552.99999999999693</c:v>
                </c:pt>
                <c:pt idx="1106">
                  <c:v>552.99999999999693</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63</c:v>
                </c:pt>
                <c:pt idx="1146">
                  <c:v>572.99999999999363</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54</c:v>
                </c:pt>
                <c:pt idx="1158">
                  <c:v>578.99999999999454</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5</c:v>
                </c:pt>
                <c:pt idx="1172">
                  <c:v>585.9999999999925</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48</c:v>
                </c:pt>
                <c:pt idx="1182">
                  <c:v>590.99999999999648</c:v>
                </c:pt>
                <c:pt idx="1183">
                  <c:v>591.99999999999341</c:v>
                </c:pt>
                <c:pt idx="1184">
                  <c:v>591.99999999999341</c:v>
                </c:pt>
                <c:pt idx="1185">
                  <c:v>593</c:v>
                </c:pt>
                <c:pt idx="1186">
                  <c:v>593</c:v>
                </c:pt>
                <c:pt idx="1187">
                  <c:v>593.99999999999693</c:v>
                </c:pt>
                <c:pt idx="1188">
                  <c:v>593.99999999999693</c:v>
                </c:pt>
                <c:pt idx="1189">
                  <c:v>594.99999999999386</c:v>
                </c:pt>
                <c:pt idx="1190">
                  <c:v>594.99999999999386</c:v>
                </c:pt>
                <c:pt idx="1191">
                  <c:v>595.99999999999091</c:v>
                </c:pt>
                <c:pt idx="1192">
                  <c:v>595.99999999999091</c:v>
                </c:pt>
                <c:pt idx="1193">
                  <c:v>596.99999999999739</c:v>
                </c:pt>
                <c:pt idx="1194">
                  <c:v>596.99999999999739</c:v>
                </c:pt>
                <c:pt idx="1195">
                  <c:v>597.99999999999432</c:v>
                </c:pt>
                <c:pt idx="1196">
                  <c:v>597.99999999999432</c:v>
                </c:pt>
                <c:pt idx="1197">
                  <c:v>599.00000000000091</c:v>
                </c:pt>
                <c:pt idx="1198">
                  <c:v>599.00000000000091</c:v>
                </c:pt>
                <c:pt idx="1199">
                  <c:v>599.99999999999784</c:v>
                </c:pt>
                <c:pt idx="1200">
                  <c:v>599.99999999999784</c:v>
                </c:pt>
                <c:pt idx="1201">
                  <c:v>600.99999999999477</c:v>
                </c:pt>
                <c:pt idx="1202">
                  <c:v>600.99999999999477</c:v>
                </c:pt>
                <c:pt idx="1203">
                  <c:v>601.99999999999181</c:v>
                </c:pt>
                <c:pt idx="1204">
                  <c:v>601.99999999999181</c:v>
                </c:pt>
                <c:pt idx="1205">
                  <c:v>602.99999999998875</c:v>
                </c:pt>
                <c:pt idx="1206">
                  <c:v>602.99999999998875</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65</c:v>
                </c:pt>
                <c:pt idx="1218">
                  <c:v>608.99999999998965</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63</c:v>
                </c:pt>
                <c:pt idx="1228">
                  <c:v>613.99999999999363</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54</c:v>
                </c:pt>
                <c:pt idx="1240">
                  <c:v>619.99999999999454</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64</c:v>
                </c:pt>
                <c:pt idx="1250">
                  <c:v>624.99999999999864</c:v>
                </c:pt>
                <c:pt idx="1251">
                  <c:v>625.99999999999557</c:v>
                </c:pt>
                <c:pt idx="1252">
                  <c:v>625.99999999999557</c:v>
                </c:pt>
                <c:pt idx="1253">
                  <c:v>626.9999999999925</c:v>
                </c:pt>
                <c:pt idx="1254">
                  <c:v>626.9999999999925</c:v>
                </c:pt>
                <c:pt idx="1255">
                  <c:v>627.99999999998943</c:v>
                </c:pt>
                <c:pt idx="1256">
                  <c:v>627.99999999998943</c:v>
                </c:pt>
                <c:pt idx="1257">
                  <c:v>628.99999999999602</c:v>
                </c:pt>
                <c:pt idx="1258">
                  <c:v>628.99999999999602</c:v>
                </c:pt>
                <c:pt idx="1259">
                  <c:v>629.99999999999295</c:v>
                </c:pt>
                <c:pt idx="1260">
                  <c:v>629.99999999999295</c:v>
                </c:pt>
                <c:pt idx="1261">
                  <c:v>630.99999999999955</c:v>
                </c:pt>
                <c:pt idx="1262">
                  <c:v>630.99999999999955</c:v>
                </c:pt>
                <c:pt idx="1263">
                  <c:v>631.99999999999648</c:v>
                </c:pt>
                <c:pt idx="1264">
                  <c:v>631.99999999999648</c:v>
                </c:pt>
                <c:pt idx="1265">
                  <c:v>632.99999999999341</c:v>
                </c:pt>
                <c:pt idx="1266">
                  <c:v>632.99999999999341</c:v>
                </c:pt>
                <c:pt idx="1267">
                  <c:v>633.99999999999045</c:v>
                </c:pt>
                <c:pt idx="1268">
                  <c:v>633.99999999999045</c:v>
                </c:pt>
                <c:pt idx="1269">
                  <c:v>634.99999999999693</c:v>
                </c:pt>
                <c:pt idx="1270">
                  <c:v>634.99999999999693</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63</c:v>
                </c:pt>
                <c:pt idx="1310">
                  <c:v>654.99999999999363</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5</c:v>
                </c:pt>
                <c:pt idx="1336">
                  <c:v>667.9999999999925</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48</c:v>
                </c:pt>
                <c:pt idx="1346">
                  <c:v>672.99999999999648</c:v>
                </c:pt>
                <c:pt idx="1347">
                  <c:v>673.99999999999341</c:v>
                </c:pt>
                <c:pt idx="1348">
                  <c:v>673.99999999999341</c:v>
                </c:pt>
                <c:pt idx="1349">
                  <c:v>675</c:v>
                </c:pt>
                <c:pt idx="1350">
                  <c:v>675</c:v>
                </c:pt>
                <c:pt idx="1351">
                  <c:v>675.99999999999693</c:v>
                </c:pt>
                <c:pt idx="1352">
                  <c:v>675.99999999999693</c:v>
                </c:pt>
                <c:pt idx="1353">
                  <c:v>676.99999999999386</c:v>
                </c:pt>
                <c:pt idx="1354">
                  <c:v>676.99999999999386</c:v>
                </c:pt>
                <c:pt idx="1355">
                  <c:v>677.99999999999091</c:v>
                </c:pt>
                <c:pt idx="1356">
                  <c:v>677.99999999999091</c:v>
                </c:pt>
                <c:pt idx="1357">
                  <c:v>678.99999999999739</c:v>
                </c:pt>
                <c:pt idx="1358">
                  <c:v>678.99999999999739</c:v>
                </c:pt>
                <c:pt idx="1359">
                  <c:v>679.99999999999443</c:v>
                </c:pt>
                <c:pt idx="1360">
                  <c:v>679.99999999999443</c:v>
                </c:pt>
                <c:pt idx="1361">
                  <c:v>681.00000000000091</c:v>
                </c:pt>
                <c:pt idx="1362">
                  <c:v>681.00000000000091</c:v>
                </c:pt>
                <c:pt idx="1363">
                  <c:v>681.99999999999795</c:v>
                </c:pt>
                <c:pt idx="1364">
                  <c:v>681.99999999999795</c:v>
                </c:pt>
                <c:pt idx="1365">
                  <c:v>682.99999999999488</c:v>
                </c:pt>
                <c:pt idx="1366">
                  <c:v>682.99999999999488</c:v>
                </c:pt>
                <c:pt idx="1367">
                  <c:v>683.99999999999181</c:v>
                </c:pt>
                <c:pt idx="1368">
                  <c:v>683.99999999999181</c:v>
                </c:pt>
                <c:pt idx="1369">
                  <c:v>684.99999999998875</c:v>
                </c:pt>
                <c:pt idx="1370">
                  <c:v>684.99999999998875</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63</c:v>
                </c:pt>
                <c:pt idx="1392">
                  <c:v>695.99999999999363</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64</c:v>
                </c:pt>
                <c:pt idx="1414">
                  <c:v>706.99999999999864</c:v>
                </c:pt>
                <c:pt idx="1415">
                  <c:v>707.99999999999557</c:v>
                </c:pt>
                <c:pt idx="1416">
                  <c:v>707.99999999999557</c:v>
                </c:pt>
                <c:pt idx="1417">
                  <c:v>708.9999999999925</c:v>
                </c:pt>
                <c:pt idx="1418">
                  <c:v>708.9999999999925</c:v>
                </c:pt>
                <c:pt idx="1419">
                  <c:v>709.99999999998954</c:v>
                </c:pt>
                <c:pt idx="1420">
                  <c:v>709.99999999998954</c:v>
                </c:pt>
                <c:pt idx="1421">
                  <c:v>710.99999999999602</c:v>
                </c:pt>
                <c:pt idx="1422">
                  <c:v>710.99999999999602</c:v>
                </c:pt>
                <c:pt idx="1423">
                  <c:v>711.99999999999295</c:v>
                </c:pt>
                <c:pt idx="1424">
                  <c:v>711.99999999999295</c:v>
                </c:pt>
                <c:pt idx="1425">
                  <c:v>712.99999999999955</c:v>
                </c:pt>
                <c:pt idx="1426">
                  <c:v>712.99999999999955</c:v>
                </c:pt>
                <c:pt idx="1427">
                  <c:v>713.99999999999648</c:v>
                </c:pt>
                <c:pt idx="1428">
                  <c:v>713.99999999999648</c:v>
                </c:pt>
                <c:pt idx="1429">
                  <c:v>714.99999999999341</c:v>
                </c:pt>
                <c:pt idx="1430">
                  <c:v>714.99999999999341</c:v>
                </c:pt>
                <c:pt idx="1431">
                  <c:v>715.99999999999045</c:v>
                </c:pt>
                <c:pt idx="1432">
                  <c:v>715.99999999999045</c:v>
                </c:pt>
                <c:pt idx="1433">
                  <c:v>716.99999999999693</c:v>
                </c:pt>
                <c:pt idx="1434">
                  <c:v>716.99999999999693</c:v>
                </c:pt>
                <c:pt idx="1435">
                  <c:v>717.99999999999397</c:v>
                </c:pt>
                <c:pt idx="1436">
                  <c:v>717.99999999999397</c:v>
                </c:pt>
                <c:pt idx="1437">
                  <c:v>719.00000000000045</c:v>
                </c:pt>
                <c:pt idx="1438">
                  <c:v>719.00000000000045</c:v>
                </c:pt>
                <c:pt idx="1439">
                  <c:v>719.9999999999975</c:v>
                </c:pt>
                <c:pt idx="1440">
                  <c:v>719.9999999999975</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75</c:v>
                </c:pt>
                <c:pt idx="1474">
                  <c:v>736.99999999999375</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5</c:v>
                </c:pt>
                <c:pt idx="1500">
                  <c:v>749.9999999999925</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48</c:v>
                </c:pt>
                <c:pt idx="1510">
                  <c:v>754.99999999999648</c:v>
                </c:pt>
                <c:pt idx="1511">
                  <c:v>755.99999999999352</c:v>
                </c:pt>
                <c:pt idx="1512">
                  <c:v>755.99999999999352</c:v>
                </c:pt>
                <c:pt idx="1513">
                  <c:v>757</c:v>
                </c:pt>
                <c:pt idx="1514">
                  <c:v>757</c:v>
                </c:pt>
                <c:pt idx="1515">
                  <c:v>757.99999999999704</c:v>
                </c:pt>
                <c:pt idx="1516">
                  <c:v>757.99999999999704</c:v>
                </c:pt>
                <c:pt idx="1517">
                  <c:v>758.99999999999397</c:v>
                </c:pt>
                <c:pt idx="1518">
                  <c:v>758.99999999999397</c:v>
                </c:pt>
                <c:pt idx="1519">
                  <c:v>759.99999999999091</c:v>
                </c:pt>
                <c:pt idx="1520">
                  <c:v>759.99999999999091</c:v>
                </c:pt>
                <c:pt idx="1521">
                  <c:v>760.9999999999975</c:v>
                </c:pt>
                <c:pt idx="1522">
                  <c:v>760.9999999999975</c:v>
                </c:pt>
                <c:pt idx="1523">
                  <c:v>761.99999999999443</c:v>
                </c:pt>
                <c:pt idx="1524">
                  <c:v>761.99999999999443</c:v>
                </c:pt>
                <c:pt idx="1525">
                  <c:v>763.00000000000091</c:v>
                </c:pt>
                <c:pt idx="1526">
                  <c:v>763.00000000000091</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75</c:v>
                </c:pt>
                <c:pt idx="1556">
                  <c:v>777.99999999999375</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64</c:v>
                </c:pt>
                <c:pt idx="1578">
                  <c:v>788.99999999999864</c:v>
                </c:pt>
                <c:pt idx="1579">
                  <c:v>789.99999999999557</c:v>
                </c:pt>
                <c:pt idx="1580">
                  <c:v>789.99999999999557</c:v>
                </c:pt>
                <c:pt idx="1581">
                  <c:v>790.9999999999925</c:v>
                </c:pt>
                <c:pt idx="1582">
                  <c:v>790.9999999999925</c:v>
                </c:pt>
                <c:pt idx="1583">
                  <c:v>791.99999999998954</c:v>
                </c:pt>
                <c:pt idx="1584">
                  <c:v>791.99999999998954</c:v>
                </c:pt>
                <c:pt idx="1585">
                  <c:v>792.99999999999602</c:v>
                </c:pt>
                <c:pt idx="1586">
                  <c:v>792.99999999999602</c:v>
                </c:pt>
                <c:pt idx="1587">
                  <c:v>793.99999999999307</c:v>
                </c:pt>
                <c:pt idx="1588">
                  <c:v>793.99999999999307</c:v>
                </c:pt>
                <c:pt idx="1589">
                  <c:v>794.99999999999955</c:v>
                </c:pt>
                <c:pt idx="1590">
                  <c:v>794.99999999999955</c:v>
                </c:pt>
                <c:pt idx="1591">
                  <c:v>795.99999999999659</c:v>
                </c:pt>
                <c:pt idx="1592">
                  <c:v>795.99999999999659</c:v>
                </c:pt>
                <c:pt idx="1593">
                  <c:v>796.99999999999352</c:v>
                </c:pt>
                <c:pt idx="1594">
                  <c:v>796.99999999999352</c:v>
                </c:pt>
                <c:pt idx="1595">
                  <c:v>797.99999999999045</c:v>
                </c:pt>
                <c:pt idx="1596">
                  <c:v>797.99999999999045</c:v>
                </c:pt>
                <c:pt idx="1597">
                  <c:v>798.99999999999704</c:v>
                </c:pt>
                <c:pt idx="1598">
                  <c:v>798.99999999999704</c:v>
                </c:pt>
                <c:pt idx="1599">
                  <c:v>799.99999999999397</c:v>
                </c:pt>
              </c:numCache>
            </c:numRef>
          </c:xVal>
          <c:yVal>
            <c:numRef>
              <c:f>'Edited - T Proflile swapped'!$K$2:$K$1601</c:f>
              <c:numCache>
                <c:formatCode>General</c:formatCode>
                <c:ptCount val="1600"/>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pt idx="16">
                  <c:v>20</c:v>
                </c:pt>
                <c:pt idx="17">
                  <c:v>20</c:v>
                </c:pt>
                <c:pt idx="18">
                  <c:v>20</c:v>
                </c:pt>
                <c:pt idx="19">
                  <c:v>20</c:v>
                </c:pt>
                <c:pt idx="20">
                  <c:v>20</c:v>
                </c:pt>
                <c:pt idx="21">
                  <c:v>20.100000000000001</c:v>
                </c:pt>
                <c:pt idx="22">
                  <c:v>20.100000000000001</c:v>
                </c:pt>
                <c:pt idx="23">
                  <c:v>20</c:v>
                </c:pt>
                <c:pt idx="24">
                  <c:v>20</c:v>
                </c:pt>
                <c:pt idx="25">
                  <c:v>20</c:v>
                </c:pt>
                <c:pt idx="26">
                  <c:v>20</c:v>
                </c:pt>
                <c:pt idx="27">
                  <c:v>20</c:v>
                </c:pt>
                <c:pt idx="28">
                  <c:v>20</c:v>
                </c:pt>
                <c:pt idx="29">
                  <c:v>20</c:v>
                </c:pt>
                <c:pt idx="30">
                  <c:v>20</c:v>
                </c:pt>
                <c:pt idx="31">
                  <c:v>20</c:v>
                </c:pt>
                <c:pt idx="32">
                  <c:v>20</c:v>
                </c:pt>
                <c:pt idx="33">
                  <c:v>20</c:v>
                </c:pt>
                <c:pt idx="34">
                  <c:v>20.100000000000001</c:v>
                </c:pt>
                <c:pt idx="35">
                  <c:v>20.100000000000001</c:v>
                </c:pt>
                <c:pt idx="36">
                  <c:v>20.100000000000001</c:v>
                </c:pt>
                <c:pt idx="37">
                  <c:v>20.100000000000001</c:v>
                </c:pt>
                <c:pt idx="38">
                  <c:v>20.100000000000001</c:v>
                </c:pt>
                <c:pt idx="39">
                  <c:v>20.100000000000001</c:v>
                </c:pt>
                <c:pt idx="40">
                  <c:v>20.100000000000001</c:v>
                </c:pt>
                <c:pt idx="41">
                  <c:v>20.100000000000001</c:v>
                </c:pt>
                <c:pt idx="42">
                  <c:v>20.100000000000001</c:v>
                </c:pt>
                <c:pt idx="43">
                  <c:v>20.100000000000001</c:v>
                </c:pt>
                <c:pt idx="44">
                  <c:v>20.100000000000001</c:v>
                </c:pt>
                <c:pt idx="45">
                  <c:v>20</c:v>
                </c:pt>
                <c:pt idx="46">
                  <c:v>20</c:v>
                </c:pt>
                <c:pt idx="47">
                  <c:v>20</c:v>
                </c:pt>
                <c:pt idx="48">
                  <c:v>20</c:v>
                </c:pt>
                <c:pt idx="49">
                  <c:v>20</c:v>
                </c:pt>
                <c:pt idx="50">
                  <c:v>20.100000000000001</c:v>
                </c:pt>
                <c:pt idx="51">
                  <c:v>20.100000000000001</c:v>
                </c:pt>
                <c:pt idx="52">
                  <c:v>20.100000000000001</c:v>
                </c:pt>
                <c:pt idx="53">
                  <c:v>20</c:v>
                </c:pt>
                <c:pt idx="54">
                  <c:v>20</c:v>
                </c:pt>
                <c:pt idx="55">
                  <c:v>20</c:v>
                </c:pt>
                <c:pt idx="56">
                  <c:v>20.100000000000001</c:v>
                </c:pt>
                <c:pt idx="57">
                  <c:v>20.100000000000001</c:v>
                </c:pt>
                <c:pt idx="58">
                  <c:v>20.100000000000001</c:v>
                </c:pt>
                <c:pt idx="59">
                  <c:v>20.100000000000001</c:v>
                </c:pt>
                <c:pt idx="60">
                  <c:v>20.100000000000001</c:v>
                </c:pt>
                <c:pt idx="61">
                  <c:v>20.100000000000001</c:v>
                </c:pt>
                <c:pt idx="62">
                  <c:v>20.100000000000001</c:v>
                </c:pt>
                <c:pt idx="63">
                  <c:v>20.100000000000001</c:v>
                </c:pt>
                <c:pt idx="64">
                  <c:v>20.100000000000001</c:v>
                </c:pt>
                <c:pt idx="65">
                  <c:v>20.100000000000001</c:v>
                </c:pt>
                <c:pt idx="66">
                  <c:v>20.100000000000001</c:v>
                </c:pt>
                <c:pt idx="67">
                  <c:v>20.100000000000001</c:v>
                </c:pt>
                <c:pt idx="68">
                  <c:v>20.100000000000001</c:v>
                </c:pt>
                <c:pt idx="69">
                  <c:v>20.100000000000001</c:v>
                </c:pt>
                <c:pt idx="70">
                  <c:v>20.100000000000001</c:v>
                </c:pt>
                <c:pt idx="71">
                  <c:v>20.100000000000001</c:v>
                </c:pt>
                <c:pt idx="72">
                  <c:v>20.2</c:v>
                </c:pt>
                <c:pt idx="73">
                  <c:v>20.100000000000001</c:v>
                </c:pt>
                <c:pt idx="74">
                  <c:v>20.100000000000001</c:v>
                </c:pt>
                <c:pt idx="75">
                  <c:v>20.100000000000001</c:v>
                </c:pt>
                <c:pt idx="76">
                  <c:v>20.100000000000001</c:v>
                </c:pt>
                <c:pt idx="77">
                  <c:v>20.100000000000001</c:v>
                </c:pt>
                <c:pt idx="78">
                  <c:v>20.100000000000001</c:v>
                </c:pt>
                <c:pt idx="79">
                  <c:v>20.2</c:v>
                </c:pt>
                <c:pt idx="80">
                  <c:v>20.100000000000001</c:v>
                </c:pt>
                <c:pt idx="81">
                  <c:v>20.100000000000001</c:v>
                </c:pt>
                <c:pt idx="82">
                  <c:v>20.100000000000001</c:v>
                </c:pt>
                <c:pt idx="83">
                  <c:v>20.100000000000001</c:v>
                </c:pt>
                <c:pt idx="84">
                  <c:v>20.100000000000001</c:v>
                </c:pt>
                <c:pt idx="85">
                  <c:v>20.100000000000001</c:v>
                </c:pt>
                <c:pt idx="86">
                  <c:v>20.100000000000001</c:v>
                </c:pt>
                <c:pt idx="87">
                  <c:v>20.100000000000001</c:v>
                </c:pt>
                <c:pt idx="88">
                  <c:v>20.2</c:v>
                </c:pt>
                <c:pt idx="89">
                  <c:v>20.2</c:v>
                </c:pt>
                <c:pt idx="90">
                  <c:v>20.2</c:v>
                </c:pt>
                <c:pt idx="91">
                  <c:v>20.2</c:v>
                </c:pt>
                <c:pt idx="92">
                  <c:v>20.2</c:v>
                </c:pt>
                <c:pt idx="93">
                  <c:v>20.2</c:v>
                </c:pt>
                <c:pt idx="94">
                  <c:v>20.2</c:v>
                </c:pt>
                <c:pt idx="95">
                  <c:v>20.2</c:v>
                </c:pt>
                <c:pt idx="96">
                  <c:v>20.2</c:v>
                </c:pt>
                <c:pt idx="97">
                  <c:v>20.2</c:v>
                </c:pt>
                <c:pt idx="98">
                  <c:v>20.2</c:v>
                </c:pt>
                <c:pt idx="99">
                  <c:v>20.2</c:v>
                </c:pt>
                <c:pt idx="100">
                  <c:v>20.2</c:v>
                </c:pt>
                <c:pt idx="101">
                  <c:v>20.2</c:v>
                </c:pt>
                <c:pt idx="102">
                  <c:v>20.3</c:v>
                </c:pt>
                <c:pt idx="103">
                  <c:v>20.3</c:v>
                </c:pt>
                <c:pt idx="104">
                  <c:v>20.3</c:v>
                </c:pt>
                <c:pt idx="105">
                  <c:v>20.3</c:v>
                </c:pt>
                <c:pt idx="106">
                  <c:v>20.3</c:v>
                </c:pt>
                <c:pt idx="107">
                  <c:v>20.3</c:v>
                </c:pt>
                <c:pt idx="108">
                  <c:v>20.3</c:v>
                </c:pt>
                <c:pt idx="109">
                  <c:v>20.3</c:v>
                </c:pt>
                <c:pt idx="110">
                  <c:v>20.3</c:v>
                </c:pt>
                <c:pt idx="111">
                  <c:v>20.399999999999999</c:v>
                </c:pt>
                <c:pt idx="112">
                  <c:v>20.399999999999999</c:v>
                </c:pt>
                <c:pt idx="113">
                  <c:v>20.399999999999999</c:v>
                </c:pt>
                <c:pt idx="114">
                  <c:v>20.399999999999999</c:v>
                </c:pt>
                <c:pt idx="115">
                  <c:v>20.399999999999999</c:v>
                </c:pt>
                <c:pt idx="116">
                  <c:v>20.5</c:v>
                </c:pt>
                <c:pt idx="117">
                  <c:v>20.6</c:v>
                </c:pt>
                <c:pt idx="118">
                  <c:v>20.7</c:v>
                </c:pt>
                <c:pt idx="119">
                  <c:v>20.7</c:v>
                </c:pt>
                <c:pt idx="120">
                  <c:v>20.9</c:v>
                </c:pt>
                <c:pt idx="121">
                  <c:v>21</c:v>
                </c:pt>
                <c:pt idx="122">
                  <c:v>21.2</c:v>
                </c:pt>
                <c:pt idx="123">
                  <c:v>21.4</c:v>
                </c:pt>
                <c:pt idx="124">
                  <c:v>21.5</c:v>
                </c:pt>
                <c:pt idx="125">
                  <c:v>21.7</c:v>
                </c:pt>
                <c:pt idx="126">
                  <c:v>21.9</c:v>
                </c:pt>
                <c:pt idx="127">
                  <c:v>22.2</c:v>
                </c:pt>
                <c:pt idx="128">
                  <c:v>22.4</c:v>
                </c:pt>
                <c:pt idx="129">
                  <c:v>22.8</c:v>
                </c:pt>
                <c:pt idx="130">
                  <c:v>23.2</c:v>
                </c:pt>
                <c:pt idx="131">
                  <c:v>23.6</c:v>
                </c:pt>
                <c:pt idx="132">
                  <c:v>24.2</c:v>
                </c:pt>
                <c:pt idx="133">
                  <c:v>24.7</c:v>
                </c:pt>
                <c:pt idx="134">
                  <c:v>25.4</c:v>
                </c:pt>
                <c:pt idx="135">
                  <c:v>26.2</c:v>
                </c:pt>
                <c:pt idx="136">
                  <c:v>27.1</c:v>
                </c:pt>
                <c:pt idx="137">
                  <c:v>28</c:v>
                </c:pt>
                <c:pt idx="138">
                  <c:v>29.1</c:v>
                </c:pt>
                <c:pt idx="139">
                  <c:v>30.2</c:v>
                </c:pt>
                <c:pt idx="140">
                  <c:v>31.3</c:v>
                </c:pt>
                <c:pt idx="141">
                  <c:v>32.6</c:v>
                </c:pt>
                <c:pt idx="142">
                  <c:v>33.799999999999997</c:v>
                </c:pt>
                <c:pt idx="143">
                  <c:v>35</c:v>
                </c:pt>
                <c:pt idx="144">
                  <c:v>36</c:v>
                </c:pt>
                <c:pt idx="145">
                  <c:v>37.200000000000003</c:v>
                </c:pt>
                <c:pt idx="146">
                  <c:v>38.299999999999997</c:v>
                </c:pt>
                <c:pt idx="147">
                  <c:v>39.5</c:v>
                </c:pt>
                <c:pt idx="148">
                  <c:v>40.700000000000003</c:v>
                </c:pt>
                <c:pt idx="149">
                  <c:v>41.7</c:v>
                </c:pt>
                <c:pt idx="150">
                  <c:v>42.5</c:v>
                </c:pt>
                <c:pt idx="151">
                  <c:v>43.3</c:v>
                </c:pt>
                <c:pt idx="152">
                  <c:v>44.1</c:v>
                </c:pt>
                <c:pt idx="153">
                  <c:v>44.9</c:v>
                </c:pt>
                <c:pt idx="154">
                  <c:v>45.5</c:v>
                </c:pt>
                <c:pt idx="155">
                  <c:v>46</c:v>
                </c:pt>
                <c:pt idx="156">
                  <c:v>46.5</c:v>
                </c:pt>
                <c:pt idx="157">
                  <c:v>46.9</c:v>
                </c:pt>
                <c:pt idx="158">
                  <c:v>47.4</c:v>
                </c:pt>
                <c:pt idx="159">
                  <c:v>47.9</c:v>
                </c:pt>
                <c:pt idx="160">
                  <c:v>48.4</c:v>
                </c:pt>
                <c:pt idx="161">
                  <c:v>48.8</c:v>
                </c:pt>
                <c:pt idx="162">
                  <c:v>49</c:v>
                </c:pt>
                <c:pt idx="163">
                  <c:v>49.2</c:v>
                </c:pt>
                <c:pt idx="164">
                  <c:v>49.4</c:v>
                </c:pt>
                <c:pt idx="165">
                  <c:v>49.4</c:v>
                </c:pt>
                <c:pt idx="166">
                  <c:v>49.4</c:v>
                </c:pt>
                <c:pt idx="167">
                  <c:v>49.5</c:v>
                </c:pt>
                <c:pt idx="168">
                  <c:v>49.5</c:v>
                </c:pt>
                <c:pt idx="169">
                  <c:v>49.5</c:v>
                </c:pt>
                <c:pt idx="170">
                  <c:v>49.6</c:v>
                </c:pt>
                <c:pt idx="171">
                  <c:v>49.6</c:v>
                </c:pt>
                <c:pt idx="172">
                  <c:v>49.6</c:v>
                </c:pt>
                <c:pt idx="173">
                  <c:v>49.6</c:v>
                </c:pt>
                <c:pt idx="174">
                  <c:v>49.7</c:v>
                </c:pt>
                <c:pt idx="175">
                  <c:v>49.9</c:v>
                </c:pt>
                <c:pt idx="176">
                  <c:v>50</c:v>
                </c:pt>
                <c:pt idx="177">
                  <c:v>50.2</c:v>
                </c:pt>
                <c:pt idx="178">
                  <c:v>50.3</c:v>
                </c:pt>
                <c:pt idx="179">
                  <c:v>50.5</c:v>
                </c:pt>
                <c:pt idx="180">
                  <c:v>50.6</c:v>
                </c:pt>
                <c:pt idx="181">
                  <c:v>50.7</c:v>
                </c:pt>
                <c:pt idx="182">
                  <c:v>50.7</c:v>
                </c:pt>
                <c:pt idx="183">
                  <c:v>50.9</c:v>
                </c:pt>
                <c:pt idx="184">
                  <c:v>51.1</c:v>
                </c:pt>
                <c:pt idx="185">
                  <c:v>51.2</c:v>
                </c:pt>
                <c:pt idx="186">
                  <c:v>51.3</c:v>
                </c:pt>
                <c:pt idx="187">
                  <c:v>51.3</c:v>
                </c:pt>
                <c:pt idx="188">
                  <c:v>51.4</c:v>
                </c:pt>
                <c:pt idx="189">
                  <c:v>51.5</c:v>
                </c:pt>
                <c:pt idx="190">
                  <c:v>51.6</c:v>
                </c:pt>
                <c:pt idx="191">
                  <c:v>51.7</c:v>
                </c:pt>
                <c:pt idx="192">
                  <c:v>51.8</c:v>
                </c:pt>
                <c:pt idx="193">
                  <c:v>51.8</c:v>
                </c:pt>
                <c:pt idx="194">
                  <c:v>51.8</c:v>
                </c:pt>
                <c:pt idx="195">
                  <c:v>51.9</c:v>
                </c:pt>
                <c:pt idx="196">
                  <c:v>51.9</c:v>
                </c:pt>
                <c:pt idx="197">
                  <c:v>51.9</c:v>
                </c:pt>
                <c:pt idx="198">
                  <c:v>51.9</c:v>
                </c:pt>
                <c:pt idx="199">
                  <c:v>52</c:v>
                </c:pt>
                <c:pt idx="200">
                  <c:v>52.1</c:v>
                </c:pt>
                <c:pt idx="201">
                  <c:v>52.2</c:v>
                </c:pt>
                <c:pt idx="202">
                  <c:v>52.3</c:v>
                </c:pt>
                <c:pt idx="203">
                  <c:v>52.4</c:v>
                </c:pt>
                <c:pt idx="204">
                  <c:v>52.4</c:v>
                </c:pt>
                <c:pt idx="205">
                  <c:v>52.5</c:v>
                </c:pt>
                <c:pt idx="206">
                  <c:v>52.5</c:v>
                </c:pt>
                <c:pt idx="207">
                  <c:v>52.5</c:v>
                </c:pt>
                <c:pt idx="208">
                  <c:v>52.4</c:v>
                </c:pt>
                <c:pt idx="209">
                  <c:v>52.4</c:v>
                </c:pt>
                <c:pt idx="210">
                  <c:v>52.5</c:v>
                </c:pt>
                <c:pt idx="211">
                  <c:v>52.6</c:v>
                </c:pt>
                <c:pt idx="212">
                  <c:v>52.6</c:v>
                </c:pt>
                <c:pt idx="213">
                  <c:v>52.7</c:v>
                </c:pt>
                <c:pt idx="214">
                  <c:v>52.8</c:v>
                </c:pt>
                <c:pt idx="215">
                  <c:v>52.9</c:v>
                </c:pt>
                <c:pt idx="216">
                  <c:v>52.9</c:v>
                </c:pt>
                <c:pt idx="217">
                  <c:v>53.1</c:v>
                </c:pt>
                <c:pt idx="218">
                  <c:v>53.1</c:v>
                </c:pt>
                <c:pt idx="219">
                  <c:v>53.2</c:v>
                </c:pt>
                <c:pt idx="220">
                  <c:v>53.2</c:v>
                </c:pt>
                <c:pt idx="221">
                  <c:v>53.3</c:v>
                </c:pt>
                <c:pt idx="222">
                  <c:v>53.4</c:v>
                </c:pt>
                <c:pt idx="223">
                  <c:v>53.5</c:v>
                </c:pt>
                <c:pt idx="224">
                  <c:v>53.6</c:v>
                </c:pt>
                <c:pt idx="225">
                  <c:v>53.7</c:v>
                </c:pt>
                <c:pt idx="226">
                  <c:v>53.8</c:v>
                </c:pt>
                <c:pt idx="227">
                  <c:v>53.8</c:v>
                </c:pt>
                <c:pt idx="228">
                  <c:v>53.8</c:v>
                </c:pt>
                <c:pt idx="229">
                  <c:v>53.8</c:v>
                </c:pt>
                <c:pt idx="230">
                  <c:v>53.8</c:v>
                </c:pt>
                <c:pt idx="231">
                  <c:v>53.9</c:v>
                </c:pt>
                <c:pt idx="232">
                  <c:v>53.9</c:v>
                </c:pt>
                <c:pt idx="233">
                  <c:v>53.9</c:v>
                </c:pt>
                <c:pt idx="234">
                  <c:v>53.9</c:v>
                </c:pt>
                <c:pt idx="235">
                  <c:v>53.9</c:v>
                </c:pt>
                <c:pt idx="236">
                  <c:v>54</c:v>
                </c:pt>
                <c:pt idx="237">
                  <c:v>54</c:v>
                </c:pt>
                <c:pt idx="238">
                  <c:v>54</c:v>
                </c:pt>
                <c:pt idx="239">
                  <c:v>54</c:v>
                </c:pt>
                <c:pt idx="240">
                  <c:v>54</c:v>
                </c:pt>
                <c:pt idx="241">
                  <c:v>54</c:v>
                </c:pt>
                <c:pt idx="242">
                  <c:v>54.1</c:v>
                </c:pt>
                <c:pt idx="243">
                  <c:v>54.2</c:v>
                </c:pt>
                <c:pt idx="244">
                  <c:v>54.3</c:v>
                </c:pt>
                <c:pt idx="245">
                  <c:v>54.3</c:v>
                </c:pt>
                <c:pt idx="246">
                  <c:v>54.3</c:v>
                </c:pt>
                <c:pt idx="247">
                  <c:v>54.3</c:v>
                </c:pt>
                <c:pt idx="248">
                  <c:v>54.4</c:v>
                </c:pt>
                <c:pt idx="249">
                  <c:v>54.4</c:v>
                </c:pt>
                <c:pt idx="250">
                  <c:v>54.4</c:v>
                </c:pt>
                <c:pt idx="251">
                  <c:v>54.5</c:v>
                </c:pt>
                <c:pt idx="252">
                  <c:v>54.5</c:v>
                </c:pt>
                <c:pt idx="253">
                  <c:v>54.5</c:v>
                </c:pt>
                <c:pt idx="254">
                  <c:v>54.6</c:v>
                </c:pt>
                <c:pt idx="255">
                  <c:v>54.6</c:v>
                </c:pt>
                <c:pt idx="256">
                  <c:v>54.6</c:v>
                </c:pt>
                <c:pt idx="257">
                  <c:v>54.7</c:v>
                </c:pt>
                <c:pt idx="258">
                  <c:v>54.7</c:v>
                </c:pt>
                <c:pt idx="259">
                  <c:v>54.7</c:v>
                </c:pt>
                <c:pt idx="260">
                  <c:v>54.7</c:v>
                </c:pt>
                <c:pt idx="261">
                  <c:v>54.7</c:v>
                </c:pt>
                <c:pt idx="262">
                  <c:v>54.7</c:v>
                </c:pt>
                <c:pt idx="263">
                  <c:v>54.8</c:v>
                </c:pt>
                <c:pt idx="264">
                  <c:v>54.8</c:v>
                </c:pt>
                <c:pt idx="265">
                  <c:v>54.9</c:v>
                </c:pt>
                <c:pt idx="266">
                  <c:v>55</c:v>
                </c:pt>
                <c:pt idx="267">
                  <c:v>55</c:v>
                </c:pt>
                <c:pt idx="268">
                  <c:v>55</c:v>
                </c:pt>
                <c:pt idx="269">
                  <c:v>55</c:v>
                </c:pt>
                <c:pt idx="270">
                  <c:v>55</c:v>
                </c:pt>
                <c:pt idx="271">
                  <c:v>55.1</c:v>
                </c:pt>
                <c:pt idx="272">
                  <c:v>55.1</c:v>
                </c:pt>
                <c:pt idx="273">
                  <c:v>55.1</c:v>
                </c:pt>
                <c:pt idx="274">
                  <c:v>55.1</c:v>
                </c:pt>
                <c:pt idx="275">
                  <c:v>55.2</c:v>
                </c:pt>
                <c:pt idx="276">
                  <c:v>55.2</c:v>
                </c:pt>
                <c:pt idx="277">
                  <c:v>55.2</c:v>
                </c:pt>
                <c:pt idx="278">
                  <c:v>55.2</c:v>
                </c:pt>
                <c:pt idx="279">
                  <c:v>55.3</c:v>
                </c:pt>
                <c:pt idx="280">
                  <c:v>55.2</c:v>
                </c:pt>
                <c:pt idx="281">
                  <c:v>55.2</c:v>
                </c:pt>
                <c:pt idx="282">
                  <c:v>55.2</c:v>
                </c:pt>
                <c:pt idx="283">
                  <c:v>55.2</c:v>
                </c:pt>
                <c:pt idx="284">
                  <c:v>55.2</c:v>
                </c:pt>
                <c:pt idx="285">
                  <c:v>55.2</c:v>
                </c:pt>
                <c:pt idx="286">
                  <c:v>55.2</c:v>
                </c:pt>
                <c:pt idx="287">
                  <c:v>55.2</c:v>
                </c:pt>
                <c:pt idx="288">
                  <c:v>55.2</c:v>
                </c:pt>
                <c:pt idx="289">
                  <c:v>55.3</c:v>
                </c:pt>
                <c:pt idx="290">
                  <c:v>55.3</c:v>
                </c:pt>
                <c:pt idx="291">
                  <c:v>55.3</c:v>
                </c:pt>
                <c:pt idx="292">
                  <c:v>55.3</c:v>
                </c:pt>
                <c:pt idx="293">
                  <c:v>55.3</c:v>
                </c:pt>
                <c:pt idx="294">
                  <c:v>55.3</c:v>
                </c:pt>
                <c:pt idx="295">
                  <c:v>55.3</c:v>
                </c:pt>
                <c:pt idx="296">
                  <c:v>55.3</c:v>
                </c:pt>
                <c:pt idx="297">
                  <c:v>55.3</c:v>
                </c:pt>
                <c:pt idx="298">
                  <c:v>55.3</c:v>
                </c:pt>
                <c:pt idx="299">
                  <c:v>55.3</c:v>
                </c:pt>
                <c:pt idx="300">
                  <c:v>55.3</c:v>
                </c:pt>
                <c:pt idx="301">
                  <c:v>55.3</c:v>
                </c:pt>
                <c:pt idx="302">
                  <c:v>55.2</c:v>
                </c:pt>
                <c:pt idx="303">
                  <c:v>55.2</c:v>
                </c:pt>
                <c:pt idx="304">
                  <c:v>55.2</c:v>
                </c:pt>
                <c:pt idx="305">
                  <c:v>55.2</c:v>
                </c:pt>
                <c:pt idx="306">
                  <c:v>55.2</c:v>
                </c:pt>
                <c:pt idx="307">
                  <c:v>55.2</c:v>
                </c:pt>
                <c:pt idx="308">
                  <c:v>55.1</c:v>
                </c:pt>
                <c:pt idx="309">
                  <c:v>55.1</c:v>
                </c:pt>
                <c:pt idx="310">
                  <c:v>55</c:v>
                </c:pt>
                <c:pt idx="311">
                  <c:v>55</c:v>
                </c:pt>
                <c:pt idx="312">
                  <c:v>55</c:v>
                </c:pt>
                <c:pt idx="313">
                  <c:v>55</c:v>
                </c:pt>
                <c:pt idx="314">
                  <c:v>55</c:v>
                </c:pt>
                <c:pt idx="315">
                  <c:v>55</c:v>
                </c:pt>
                <c:pt idx="316">
                  <c:v>55</c:v>
                </c:pt>
                <c:pt idx="317">
                  <c:v>55</c:v>
                </c:pt>
                <c:pt idx="318">
                  <c:v>55</c:v>
                </c:pt>
                <c:pt idx="319">
                  <c:v>55</c:v>
                </c:pt>
                <c:pt idx="320">
                  <c:v>55</c:v>
                </c:pt>
                <c:pt idx="321">
                  <c:v>55</c:v>
                </c:pt>
                <c:pt idx="322">
                  <c:v>55</c:v>
                </c:pt>
                <c:pt idx="323">
                  <c:v>55</c:v>
                </c:pt>
                <c:pt idx="324">
                  <c:v>55</c:v>
                </c:pt>
                <c:pt idx="325">
                  <c:v>54.9</c:v>
                </c:pt>
                <c:pt idx="326">
                  <c:v>54.9</c:v>
                </c:pt>
                <c:pt idx="327">
                  <c:v>54.9</c:v>
                </c:pt>
                <c:pt idx="328">
                  <c:v>54.9</c:v>
                </c:pt>
                <c:pt idx="329">
                  <c:v>54.9</c:v>
                </c:pt>
                <c:pt idx="330">
                  <c:v>54.9</c:v>
                </c:pt>
                <c:pt idx="331">
                  <c:v>54.9</c:v>
                </c:pt>
                <c:pt idx="332">
                  <c:v>54.9</c:v>
                </c:pt>
                <c:pt idx="333">
                  <c:v>54.9</c:v>
                </c:pt>
                <c:pt idx="334">
                  <c:v>54.9</c:v>
                </c:pt>
                <c:pt idx="335">
                  <c:v>54.9</c:v>
                </c:pt>
                <c:pt idx="336">
                  <c:v>54.9</c:v>
                </c:pt>
                <c:pt idx="337">
                  <c:v>54.9</c:v>
                </c:pt>
                <c:pt idx="338">
                  <c:v>54.9</c:v>
                </c:pt>
                <c:pt idx="339">
                  <c:v>54.9</c:v>
                </c:pt>
                <c:pt idx="340">
                  <c:v>54.9</c:v>
                </c:pt>
                <c:pt idx="341">
                  <c:v>54.9</c:v>
                </c:pt>
                <c:pt idx="342">
                  <c:v>55</c:v>
                </c:pt>
                <c:pt idx="343">
                  <c:v>55</c:v>
                </c:pt>
                <c:pt idx="344">
                  <c:v>55</c:v>
                </c:pt>
                <c:pt idx="345">
                  <c:v>55</c:v>
                </c:pt>
                <c:pt idx="346">
                  <c:v>55</c:v>
                </c:pt>
                <c:pt idx="347">
                  <c:v>55</c:v>
                </c:pt>
                <c:pt idx="348">
                  <c:v>55</c:v>
                </c:pt>
                <c:pt idx="349">
                  <c:v>55.1</c:v>
                </c:pt>
                <c:pt idx="350">
                  <c:v>55.1</c:v>
                </c:pt>
                <c:pt idx="351">
                  <c:v>55.1</c:v>
                </c:pt>
                <c:pt idx="352">
                  <c:v>55.1</c:v>
                </c:pt>
                <c:pt idx="353">
                  <c:v>55.1</c:v>
                </c:pt>
                <c:pt idx="354">
                  <c:v>55.1</c:v>
                </c:pt>
                <c:pt idx="355">
                  <c:v>55.1</c:v>
                </c:pt>
                <c:pt idx="356">
                  <c:v>55.1</c:v>
                </c:pt>
                <c:pt idx="357">
                  <c:v>55.1</c:v>
                </c:pt>
                <c:pt idx="358">
                  <c:v>55.2</c:v>
                </c:pt>
                <c:pt idx="359">
                  <c:v>55.2</c:v>
                </c:pt>
                <c:pt idx="360">
                  <c:v>55.2</c:v>
                </c:pt>
                <c:pt idx="361">
                  <c:v>55.2</c:v>
                </c:pt>
                <c:pt idx="362">
                  <c:v>55.3</c:v>
                </c:pt>
                <c:pt idx="363">
                  <c:v>55.3</c:v>
                </c:pt>
                <c:pt idx="364">
                  <c:v>55.3</c:v>
                </c:pt>
                <c:pt idx="365">
                  <c:v>55.4</c:v>
                </c:pt>
                <c:pt idx="366">
                  <c:v>55.4</c:v>
                </c:pt>
                <c:pt idx="367">
                  <c:v>55.5</c:v>
                </c:pt>
                <c:pt idx="368">
                  <c:v>55.5</c:v>
                </c:pt>
                <c:pt idx="369">
                  <c:v>55.6</c:v>
                </c:pt>
                <c:pt idx="370">
                  <c:v>55.6</c:v>
                </c:pt>
                <c:pt idx="371">
                  <c:v>55.6</c:v>
                </c:pt>
                <c:pt idx="372">
                  <c:v>55.6</c:v>
                </c:pt>
                <c:pt idx="373">
                  <c:v>55.7</c:v>
                </c:pt>
                <c:pt idx="374">
                  <c:v>55.8</c:v>
                </c:pt>
                <c:pt idx="375">
                  <c:v>55.8</c:v>
                </c:pt>
                <c:pt idx="376">
                  <c:v>55.8</c:v>
                </c:pt>
                <c:pt idx="377">
                  <c:v>55.8</c:v>
                </c:pt>
                <c:pt idx="378">
                  <c:v>55.9</c:v>
                </c:pt>
                <c:pt idx="379">
                  <c:v>55.9</c:v>
                </c:pt>
                <c:pt idx="380">
                  <c:v>56</c:v>
                </c:pt>
                <c:pt idx="381">
                  <c:v>56.1</c:v>
                </c:pt>
                <c:pt idx="382">
                  <c:v>56.1</c:v>
                </c:pt>
                <c:pt idx="383">
                  <c:v>56.1</c:v>
                </c:pt>
                <c:pt idx="384">
                  <c:v>56.1</c:v>
                </c:pt>
                <c:pt idx="385">
                  <c:v>56.2</c:v>
                </c:pt>
                <c:pt idx="386">
                  <c:v>56.2</c:v>
                </c:pt>
                <c:pt idx="387">
                  <c:v>56.2</c:v>
                </c:pt>
                <c:pt idx="388">
                  <c:v>56.3</c:v>
                </c:pt>
                <c:pt idx="389">
                  <c:v>56.3</c:v>
                </c:pt>
                <c:pt idx="390">
                  <c:v>56.3</c:v>
                </c:pt>
                <c:pt idx="391">
                  <c:v>56.3</c:v>
                </c:pt>
                <c:pt idx="392">
                  <c:v>56.3</c:v>
                </c:pt>
                <c:pt idx="393">
                  <c:v>56.4</c:v>
                </c:pt>
                <c:pt idx="394">
                  <c:v>56.4</c:v>
                </c:pt>
                <c:pt idx="395">
                  <c:v>56.4</c:v>
                </c:pt>
                <c:pt idx="396">
                  <c:v>56.6</c:v>
                </c:pt>
                <c:pt idx="397">
                  <c:v>56.6</c:v>
                </c:pt>
                <c:pt idx="398">
                  <c:v>56.7</c:v>
                </c:pt>
                <c:pt idx="399">
                  <c:v>56.7</c:v>
                </c:pt>
                <c:pt idx="400">
                  <c:v>56.7</c:v>
                </c:pt>
                <c:pt idx="401">
                  <c:v>56.7</c:v>
                </c:pt>
                <c:pt idx="402">
                  <c:v>56.7</c:v>
                </c:pt>
                <c:pt idx="403">
                  <c:v>56.8</c:v>
                </c:pt>
                <c:pt idx="404">
                  <c:v>56.8</c:v>
                </c:pt>
                <c:pt idx="405">
                  <c:v>56.8</c:v>
                </c:pt>
                <c:pt idx="406">
                  <c:v>56.9</c:v>
                </c:pt>
                <c:pt idx="407">
                  <c:v>56.9</c:v>
                </c:pt>
                <c:pt idx="408">
                  <c:v>56.9</c:v>
                </c:pt>
                <c:pt idx="409">
                  <c:v>57</c:v>
                </c:pt>
                <c:pt idx="410">
                  <c:v>57</c:v>
                </c:pt>
                <c:pt idx="411">
                  <c:v>57</c:v>
                </c:pt>
                <c:pt idx="412">
                  <c:v>57.1</c:v>
                </c:pt>
                <c:pt idx="413">
                  <c:v>57.1</c:v>
                </c:pt>
                <c:pt idx="414">
                  <c:v>57.1</c:v>
                </c:pt>
                <c:pt idx="415">
                  <c:v>57.2</c:v>
                </c:pt>
                <c:pt idx="416">
                  <c:v>57.2</c:v>
                </c:pt>
                <c:pt idx="417">
                  <c:v>57.3</c:v>
                </c:pt>
                <c:pt idx="418">
                  <c:v>57.3</c:v>
                </c:pt>
                <c:pt idx="419">
                  <c:v>57.4</c:v>
                </c:pt>
                <c:pt idx="420">
                  <c:v>57.4</c:v>
                </c:pt>
                <c:pt idx="421">
                  <c:v>57.4</c:v>
                </c:pt>
                <c:pt idx="422">
                  <c:v>57.5</c:v>
                </c:pt>
                <c:pt idx="423">
                  <c:v>57.5</c:v>
                </c:pt>
                <c:pt idx="424">
                  <c:v>57.5</c:v>
                </c:pt>
                <c:pt idx="425">
                  <c:v>57.6</c:v>
                </c:pt>
                <c:pt idx="426">
                  <c:v>57.6</c:v>
                </c:pt>
                <c:pt idx="427">
                  <c:v>57.6</c:v>
                </c:pt>
                <c:pt idx="428">
                  <c:v>57.7</c:v>
                </c:pt>
                <c:pt idx="429">
                  <c:v>57.7</c:v>
                </c:pt>
                <c:pt idx="430">
                  <c:v>57.7</c:v>
                </c:pt>
                <c:pt idx="431">
                  <c:v>57.8</c:v>
                </c:pt>
                <c:pt idx="432">
                  <c:v>57.8</c:v>
                </c:pt>
                <c:pt idx="433">
                  <c:v>57.8</c:v>
                </c:pt>
                <c:pt idx="434">
                  <c:v>57.9</c:v>
                </c:pt>
                <c:pt idx="435">
                  <c:v>57.9</c:v>
                </c:pt>
                <c:pt idx="436">
                  <c:v>58</c:v>
                </c:pt>
                <c:pt idx="437">
                  <c:v>58.1</c:v>
                </c:pt>
                <c:pt idx="438">
                  <c:v>58.2</c:v>
                </c:pt>
                <c:pt idx="439">
                  <c:v>58.2</c:v>
                </c:pt>
                <c:pt idx="440">
                  <c:v>58.2</c:v>
                </c:pt>
                <c:pt idx="441">
                  <c:v>58.2</c:v>
                </c:pt>
                <c:pt idx="442">
                  <c:v>58.2</c:v>
                </c:pt>
                <c:pt idx="443">
                  <c:v>58.3</c:v>
                </c:pt>
                <c:pt idx="444">
                  <c:v>58.3</c:v>
                </c:pt>
                <c:pt idx="445">
                  <c:v>58.3</c:v>
                </c:pt>
                <c:pt idx="446">
                  <c:v>58.4</c:v>
                </c:pt>
                <c:pt idx="447">
                  <c:v>58.5</c:v>
                </c:pt>
                <c:pt idx="448">
                  <c:v>58.6</c:v>
                </c:pt>
                <c:pt idx="449">
                  <c:v>58.6</c:v>
                </c:pt>
                <c:pt idx="450">
                  <c:v>58.6</c:v>
                </c:pt>
                <c:pt idx="451">
                  <c:v>58.7</c:v>
                </c:pt>
                <c:pt idx="452">
                  <c:v>58.7</c:v>
                </c:pt>
                <c:pt idx="453">
                  <c:v>58.7</c:v>
                </c:pt>
                <c:pt idx="454">
                  <c:v>58.8</c:v>
                </c:pt>
                <c:pt idx="455">
                  <c:v>58.8</c:v>
                </c:pt>
                <c:pt idx="456">
                  <c:v>58.9</c:v>
                </c:pt>
                <c:pt idx="457">
                  <c:v>58.9</c:v>
                </c:pt>
                <c:pt idx="458">
                  <c:v>58.9</c:v>
                </c:pt>
                <c:pt idx="459">
                  <c:v>58.9</c:v>
                </c:pt>
                <c:pt idx="460">
                  <c:v>58.9</c:v>
                </c:pt>
                <c:pt idx="461">
                  <c:v>59</c:v>
                </c:pt>
                <c:pt idx="462">
                  <c:v>59.1</c:v>
                </c:pt>
                <c:pt idx="463">
                  <c:v>59.1</c:v>
                </c:pt>
                <c:pt idx="464">
                  <c:v>59.1</c:v>
                </c:pt>
                <c:pt idx="465">
                  <c:v>59.1</c:v>
                </c:pt>
                <c:pt idx="466">
                  <c:v>59.2</c:v>
                </c:pt>
                <c:pt idx="467">
                  <c:v>59.2</c:v>
                </c:pt>
                <c:pt idx="468">
                  <c:v>59.2</c:v>
                </c:pt>
                <c:pt idx="469">
                  <c:v>59.2</c:v>
                </c:pt>
                <c:pt idx="470">
                  <c:v>59.2</c:v>
                </c:pt>
                <c:pt idx="471">
                  <c:v>59.2</c:v>
                </c:pt>
                <c:pt idx="472">
                  <c:v>59.3</c:v>
                </c:pt>
                <c:pt idx="473">
                  <c:v>59.3</c:v>
                </c:pt>
                <c:pt idx="474">
                  <c:v>59.3</c:v>
                </c:pt>
                <c:pt idx="475">
                  <c:v>59.3</c:v>
                </c:pt>
                <c:pt idx="476">
                  <c:v>59.3</c:v>
                </c:pt>
                <c:pt idx="477">
                  <c:v>59.3</c:v>
                </c:pt>
                <c:pt idx="478">
                  <c:v>59.4</c:v>
                </c:pt>
                <c:pt idx="479">
                  <c:v>59.4</c:v>
                </c:pt>
                <c:pt idx="480">
                  <c:v>59.4</c:v>
                </c:pt>
                <c:pt idx="481">
                  <c:v>59.5</c:v>
                </c:pt>
                <c:pt idx="482">
                  <c:v>59.5</c:v>
                </c:pt>
                <c:pt idx="483">
                  <c:v>59.5</c:v>
                </c:pt>
                <c:pt idx="484">
                  <c:v>59.5</c:v>
                </c:pt>
                <c:pt idx="485">
                  <c:v>59.6</c:v>
                </c:pt>
                <c:pt idx="486">
                  <c:v>59.6</c:v>
                </c:pt>
                <c:pt idx="487">
                  <c:v>59.6</c:v>
                </c:pt>
                <c:pt idx="488">
                  <c:v>59.6</c:v>
                </c:pt>
                <c:pt idx="489">
                  <c:v>59.6</c:v>
                </c:pt>
                <c:pt idx="490">
                  <c:v>59.6</c:v>
                </c:pt>
                <c:pt idx="491">
                  <c:v>59.6</c:v>
                </c:pt>
                <c:pt idx="492">
                  <c:v>59.7</c:v>
                </c:pt>
                <c:pt idx="493">
                  <c:v>59.7</c:v>
                </c:pt>
                <c:pt idx="494">
                  <c:v>59.7</c:v>
                </c:pt>
                <c:pt idx="495">
                  <c:v>59.7</c:v>
                </c:pt>
                <c:pt idx="496">
                  <c:v>59.7</c:v>
                </c:pt>
                <c:pt idx="497">
                  <c:v>59.7</c:v>
                </c:pt>
                <c:pt idx="498">
                  <c:v>59.8</c:v>
                </c:pt>
                <c:pt idx="499">
                  <c:v>59.8</c:v>
                </c:pt>
                <c:pt idx="500">
                  <c:v>59.8</c:v>
                </c:pt>
                <c:pt idx="501">
                  <c:v>59.8</c:v>
                </c:pt>
                <c:pt idx="502">
                  <c:v>59.8</c:v>
                </c:pt>
                <c:pt idx="503">
                  <c:v>59.9</c:v>
                </c:pt>
                <c:pt idx="504">
                  <c:v>59.9</c:v>
                </c:pt>
                <c:pt idx="505">
                  <c:v>59.9</c:v>
                </c:pt>
                <c:pt idx="506">
                  <c:v>59.9</c:v>
                </c:pt>
                <c:pt idx="507">
                  <c:v>59.9</c:v>
                </c:pt>
                <c:pt idx="508">
                  <c:v>59.9</c:v>
                </c:pt>
                <c:pt idx="509">
                  <c:v>59.9</c:v>
                </c:pt>
                <c:pt idx="510">
                  <c:v>59.9</c:v>
                </c:pt>
                <c:pt idx="511">
                  <c:v>59.9</c:v>
                </c:pt>
                <c:pt idx="512">
                  <c:v>59.9</c:v>
                </c:pt>
                <c:pt idx="513">
                  <c:v>59.9</c:v>
                </c:pt>
                <c:pt idx="514">
                  <c:v>59.9</c:v>
                </c:pt>
                <c:pt idx="515">
                  <c:v>60</c:v>
                </c:pt>
                <c:pt idx="516">
                  <c:v>60</c:v>
                </c:pt>
                <c:pt idx="517">
                  <c:v>60</c:v>
                </c:pt>
                <c:pt idx="518">
                  <c:v>60</c:v>
                </c:pt>
                <c:pt idx="519">
                  <c:v>60</c:v>
                </c:pt>
                <c:pt idx="520">
                  <c:v>60</c:v>
                </c:pt>
                <c:pt idx="521">
                  <c:v>60</c:v>
                </c:pt>
                <c:pt idx="522">
                  <c:v>60.1</c:v>
                </c:pt>
                <c:pt idx="523">
                  <c:v>60.1</c:v>
                </c:pt>
                <c:pt idx="524">
                  <c:v>60.1</c:v>
                </c:pt>
                <c:pt idx="525">
                  <c:v>60.1</c:v>
                </c:pt>
                <c:pt idx="526">
                  <c:v>60.1</c:v>
                </c:pt>
                <c:pt idx="527">
                  <c:v>60.1</c:v>
                </c:pt>
                <c:pt idx="528">
                  <c:v>60.1</c:v>
                </c:pt>
                <c:pt idx="529">
                  <c:v>60.1</c:v>
                </c:pt>
                <c:pt idx="530">
                  <c:v>60.1</c:v>
                </c:pt>
                <c:pt idx="531">
                  <c:v>60.1</c:v>
                </c:pt>
                <c:pt idx="532">
                  <c:v>60.2</c:v>
                </c:pt>
                <c:pt idx="533">
                  <c:v>60.2</c:v>
                </c:pt>
                <c:pt idx="534">
                  <c:v>60.2</c:v>
                </c:pt>
                <c:pt idx="535">
                  <c:v>60.3</c:v>
                </c:pt>
                <c:pt idx="536">
                  <c:v>60.3</c:v>
                </c:pt>
                <c:pt idx="537">
                  <c:v>60.3</c:v>
                </c:pt>
                <c:pt idx="538">
                  <c:v>60.3</c:v>
                </c:pt>
                <c:pt idx="539">
                  <c:v>60.3</c:v>
                </c:pt>
                <c:pt idx="540">
                  <c:v>60.3</c:v>
                </c:pt>
                <c:pt idx="541">
                  <c:v>60.3</c:v>
                </c:pt>
                <c:pt idx="542">
                  <c:v>60.3</c:v>
                </c:pt>
                <c:pt idx="543">
                  <c:v>60.3</c:v>
                </c:pt>
                <c:pt idx="544">
                  <c:v>60.3</c:v>
                </c:pt>
                <c:pt idx="545">
                  <c:v>60.3</c:v>
                </c:pt>
                <c:pt idx="546">
                  <c:v>60.4</c:v>
                </c:pt>
                <c:pt idx="547">
                  <c:v>60.4</c:v>
                </c:pt>
                <c:pt idx="548">
                  <c:v>60.4</c:v>
                </c:pt>
                <c:pt idx="549">
                  <c:v>60.4</c:v>
                </c:pt>
                <c:pt idx="550">
                  <c:v>60.4</c:v>
                </c:pt>
                <c:pt idx="551">
                  <c:v>60.5</c:v>
                </c:pt>
                <c:pt idx="552">
                  <c:v>60.5</c:v>
                </c:pt>
                <c:pt idx="553">
                  <c:v>60.5</c:v>
                </c:pt>
                <c:pt idx="554">
                  <c:v>60.5</c:v>
                </c:pt>
                <c:pt idx="555">
                  <c:v>60.6</c:v>
                </c:pt>
                <c:pt idx="556">
                  <c:v>60.6</c:v>
                </c:pt>
                <c:pt idx="557">
                  <c:v>60.5</c:v>
                </c:pt>
                <c:pt idx="558">
                  <c:v>60.6</c:v>
                </c:pt>
                <c:pt idx="559">
                  <c:v>60.6</c:v>
                </c:pt>
                <c:pt idx="560">
                  <c:v>60.6</c:v>
                </c:pt>
                <c:pt idx="561">
                  <c:v>60.6</c:v>
                </c:pt>
                <c:pt idx="562">
                  <c:v>60.6</c:v>
                </c:pt>
                <c:pt idx="563">
                  <c:v>60.6</c:v>
                </c:pt>
                <c:pt idx="564">
                  <c:v>60.7</c:v>
                </c:pt>
                <c:pt idx="565">
                  <c:v>60.6</c:v>
                </c:pt>
                <c:pt idx="566">
                  <c:v>60.7</c:v>
                </c:pt>
                <c:pt idx="567">
                  <c:v>60.7</c:v>
                </c:pt>
                <c:pt idx="568">
                  <c:v>60.7</c:v>
                </c:pt>
                <c:pt idx="569">
                  <c:v>60.7</c:v>
                </c:pt>
                <c:pt idx="570">
                  <c:v>60.7</c:v>
                </c:pt>
                <c:pt idx="571">
                  <c:v>60.8</c:v>
                </c:pt>
                <c:pt idx="572">
                  <c:v>60.8</c:v>
                </c:pt>
                <c:pt idx="573">
                  <c:v>60.8</c:v>
                </c:pt>
                <c:pt idx="574">
                  <c:v>60.8</c:v>
                </c:pt>
                <c:pt idx="575">
                  <c:v>60.8</c:v>
                </c:pt>
                <c:pt idx="576">
                  <c:v>60.8</c:v>
                </c:pt>
                <c:pt idx="577">
                  <c:v>60.8</c:v>
                </c:pt>
                <c:pt idx="578">
                  <c:v>60.8</c:v>
                </c:pt>
                <c:pt idx="579">
                  <c:v>60.8</c:v>
                </c:pt>
                <c:pt idx="580">
                  <c:v>60.8</c:v>
                </c:pt>
                <c:pt idx="581">
                  <c:v>60.9</c:v>
                </c:pt>
                <c:pt idx="582">
                  <c:v>60.9</c:v>
                </c:pt>
                <c:pt idx="583">
                  <c:v>60.9</c:v>
                </c:pt>
                <c:pt idx="584">
                  <c:v>61</c:v>
                </c:pt>
                <c:pt idx="585">
                  <c:v>61</c:v>
                </c:pt>
                <c:pt idx="586">
                  <c:v>61</c:v>
                </c:pt>
                <c:pt idx="587">
                  <c:v>61</c:v>
                </c:pt>
                <c:pt idx="588">
                  <c:v>61</c:v>
                </c:pt>
                <c:pt idx="589">
                  <c:v>61</c:v>
                </c:pt>
                <c:pt idx="590">
                  <c:v>61</c:v>
                </c:pt>
                <c:pt idx="591">
                  <c:v>61</c:v>
                </c:pt>
                <c:pt idx="592">
                  <c:v>61</c:v>
                </c:pt>
                <c:pt idx="593">
                  <c:v>61</c:v>
                </c:pt>
                <c:pt idx="594">
                  <c:v>61</c:v>
                </c:pt>
                <c:pt idx="595">
                  <c:v>61.1</c:v>
                </c:pt>
                <c:pt idx="596">
                  <c:v>61.1</c:v>
                </c:pt>
                <c:pt idx="597">
                  <c:v>61.1</c:v>
                </c:pt>
                <c:pt idx="598">
                  <c:v>61.1</c:v>
                </c:pt>
                <c:pt idx="599">
                  <c:v>61.1</c:v>
                </c:pt>
                <c:pt idx="600">
                  <c:v>61.2</c:v>
                </c:pt>
                <c:pt idx="601">
                  <c:v>61.2</c:v>
                </c:pt>
                <c:pt idx="602">
                  <c:v>61.2</c:v>
                </c:pt>
                <c:pt idx="603">
                  <c:v>61.2</c:v>
                </c:pt>
                <c:pt idx="604">
                  <c:v>61.2</c:v>
                </c:pt>
                <c:pt idx="605">
                  <c:v>61.2</c:v>
                </c:pt>
                <c:pt idx="606">
                  <c:v>61.3</c:v>
                </c:pt>
                <c:pt idx="607">
                  <c:v>61.3</c:v>
                </c:pt>
                <c:pt idx="608">
                  <c:v>61.3</c:v>
                </c:pt>
                <c:pt idx="609">
                  <c:v>61.3</c:v>
                </c:pt>
                <c:pt idx="610">
                  <c:v>61.4</c:v>
                </c:pt>
                <c:pt idx="611">
                  <c:v>61.4</c:v>
                </c:pt>
                <c:pt idx="612">
                  <c:v>61.4</c:v>
                </c:pt>
                <c:pt idx="613">
                  <c:v>61.4</c:v>
                </c:pt>
                <c:pt idx="614">
                  <c:v>61.4</c:v>
                </c:pt>
                <c:pt idx="615">
                  <c:v>61.4</c:v>
                </c:pt>
                <c:pt idx="616">
                  <c:v>61.4</c:v>
                </c:pt>
                <c:pt idx="617">
                  <c:v>61.4</c:v>
                </c:pt>
                <c:pt idx="618">
                  <c:v>61.5</c:v>
                </c:pt>
                <c:pt idx="619">
                  <c:v>61.5</c:v>
                </c:pt>
                <c:pt idx="620">
                  <c:v>61.5</c:v>
                </c:pt>
                <c:pt idx="621">
                  <c:v>61.5</c:v>
                </c:pt>
                <c:pt idx="622">
                  <c:v>61.5</c:v>
                </c:pt>
                <c:pt idx="623">
                  <c:v>61.5</c:v>
                </c:pt>
                <c:pt idx="624">
                  <c:v>61.5</c:v>
                </c:pt>
                <c:pt idx="625">
                  <c:v>61.5</c:v>
                </c:pt>
                <c:pt idx="626">
                  <c:v>61.5</c:v>
                </c:pt>
                <c:pt idx="627">
                  <c:v>61.5</c:v>
                </c:pt>
                <c:pt idx="628">
                  <c:v>61.5</c:v>
                </c:pt>
                <c:pt idx="629">
                  <c:v>61.6</c:v>
                </c:pt>
                <c:pt idx="630">
                  <c:v>61.6</c:v>
                </c:pt>
                <c:pt idx="631">
                  <c:v>61.6</c:v>
                </c:pt>
                <c:pt idx="632">
                  <c:v>61.7</c:v>
                </c:pt>
                <c:pt idx="633">
                  <c:v>61.7</c:v>
                </c:pt>
                <c:pt idx="634">
                  <c:v>61.7</c:v>
                </c:pt>
                <c:pt idx="635">
                  <c:v>61.8</c:v>
                </c:pt>
                <c:pt idx="636">
                  <c:v>61.8</c:v>
                </c:pt>
                <c:pt idx="637">
                  <c:v>61.8</c:v>
                </c:pt>
                <c:pt idx="638">
                  <c:v>61.8</c:v>
                </c:pt>
                <c:pt idx="639">
                  <c:v>61.9</c:v>
                </c:pt>
                <c:pt idx="640">
                  <c:v>61.9</c:v>
                </c:pt>
                <c:pt idx="641">
                  <c:v>61.9</c:v>
                </c:pt>
                <c:pt idx="642">
                  <c:v>62</c:v>
                </c:pt>
                <c:pt idx="643">
                  <c:v>62</c:v>
                </c:pt>
                <c:pt idx="644">
                  <c:v>62</c:v>
                </c:pt>
                <c:pt idx="645">
                  <c:v>62</c:v>
                </c:pt>
                <c:pt idx="646">
                  <c:v>62</c:v>
                </c:pt>
                <c:pt idx="647">
                  <c:v>62.1</c:v>
                </c:pt>
                <c:pt idx="648">
                  <c:v>62.1</c:v>
                </c:pt>
                <c:pt idx="649">
                  <c:v>62.1</c:v>
                </c:pt>
                <c:pt idx="650">
                  <c:v>62.1</c:v>
                </c:pt>
                <c:pt idx="651">
                  <c:v>62.1</c:v>
                </c:pt>
                <c:pt idx="652">
                  <c:v>62.1</c:v>
                </c:pt>
                <c:pt idx="653">
                  <c:v>62.1</c:v>
                </c:pt>
                <c:pt idx="654">
                  <c:v>62.1</c:v>
                </c:pt>
                <c:pt idx="655">
                  <c:v>62.1</c:v>
                </c:pt>
                <c:pt idx="656">
                  <c:v>62.1</c:v>
                </c:pt>
                <c:pt idx="657">
                  <c:v>62.1</c:v>
                </c:pt>
                <c:pt idx="658">
                  <c:v>62.1</c:v>
                </c:pt>
                <c:pt idx="659">
                  <c:v>62.1</c:v>
                </c:pt>
                <c:pt idx="660">
                  <c:v>62.1</c:v>
                </c:pt>
                <c:pt idx="661">
                  <c:v>62.1</c:v>
                </c:pt>
                <c:pt idx="662">
                  <c:v>62.1</c:v>
                </c:pt>
                <c:pt idx="663">
                  <c:v>62.2</c:v>
                </c:pt>
                <c:pt idx="664">
                  <c:v>62.1</c:v>
                </c:pt>
                <c:pt idx="665">
                  <c:v>62.2</c:v>
                </c:pt>
                <c:pt idx="666">
                  <c:v>62.2</c:v>
                </c:pt>
                <c:pt idx="667">
                  <c:v>62.1</c:v>
                </c:pt>
                <c:pt idx="668">
                  <c:v>62.1</c:v>
                </c:pt>
                <c:pt idx="669">
                  <c:v>62.2</c:v>
                </c:pt>
                <c:pt idx="670">
                  <c:v>62.2</c:v>
                </c:pt>
                <c:pt idx="671">
                  <c:v>62.2</c:v>
                </c:pt>
                <c:pt idx="672">
                  <c:v>62.2</c:v>
                </c:pt>
                <c:pt idx="673">
                  <c:v>62.2</c:v>
                </c:pt>
                <c:pt idx="674">
                  <c:v>62.2</c:v>
                </c:pt>
                <c:pt idx="675">
                  <c:v>62.3</c:v>
                </c:pt>
                <c:pt idx="676">
                  <c:v>62.3</c:v>
                </c:pt>
                <c:pt idx="677">
                  <c:v>62.3</c:v>
                </c:pt>
                <c:pt idx="678">
                  <c:v>62.3</c:v>
                </c:pt>
                <c:pt idx="679">
                  <c:v>62.3</c:v>
                </c:pt>
                <c:pt idx="680">
                  <c:v>62.3</c:v>
                </c:pt>
                <c:pt idx="681">
                  <c:v>62.4</c:v>
                </c:pt>
                <c:pt idx="682">
                  <c:v>62.4</c:v>
                </c:pt>
                <c:pt idx="683">
                  <c:v>62.4</c:v>
                </c:pt>
                <c:pt idx="684">
                  <c:v>62.4</c:v>
                </c:pt>
                <c:pt idx="685">
                  <c:v>62.4</c:v>
                </c:pt>
                <c:pt idx="686">
                  <c:v>62.4</c:v>
                </c:pt>
                <c:pt idx="687">
                  <c:v>62.5</c:v>
                </c:pt>
                <c:pt idx="688">
                  <c:v>62.5</c:v>
                </c:pt>
                <c:pt idx="689">
                  <c:v>62.5</c:v>
                </c:pt>
                <c:pt idx="690">
                  <c:v>62.5</c:v>
                </c:pt>
                <c:pt idx="691">
                  <c:v>62.5</c:v>
                </c:pt>
                <c:pt idx="692">
                  <c:v>62.6</c:v>
                </c:pt>
                <c:pt idx="693">
                  <c:v>62.5</c:v>
                </c:pt>
                <c:pt idx="694">
                  <c:v>62.6</c:v>
                </c:pt>
                <c:pt idx="695">
                  <c:v>62.6</c:v>
                </c:pt>
                <c:pt idx="696">
                  <c:v>62.6</c:v>
                </c:pt>
                <c:pt idx="697">
                  <c:v>62.6</c:v>
                </c:pt>
                <c:pt idx="698">
                  <c:v>62.7</c:v>
                </c:pt>
                <c:pt idx="699">
                  <c:v>62.7</c:v>
                </c:pt>
                <c:pt idx="700">
                  <c:v>62.7</c:v>
                </c:pt>
                <c:pt idx="701">
                  <c:v>62.7</c:v>
                </c:pt>
                <c:pt idx="702">
                  <c:v>62.7</c:v>
                </c:pt>
                <c:pt idx="703">
                  <c:v>62.8</c:v>
                </c:pt>
                <c:pt idx="704">
                  <c:v>62.8</c:v>
                </c:pt>
                <c:pt idx="705">
                  <c:v>62.8</c:v>
                </c:pt>
                <c:pt idx="706">
                  <c:v>62.8</c:v>
                </c:pt>
                <c:pt idx="707">
                  <c:v>62.8</c:v>
                </c:pt>
                <c:pt idx="708">
                  <c:v>62.9</c:v>
                </c:pt>
                <c:pt idx="709">
                  <c:v>62.9</c:v>
                </c:pt>
                <c:pt idx="710">
                  <c:v>62.9</c:v>
                </c:pt>
                <c:pt idx="711">
                  <c:v>62.9</c:v>
                </c:pt>
                <c:pt idx="712">
                  <c:v>62.9</c:v>
                </c:pt>
                <c:pt idx="713">
                  <c:v>63</c:v>
                </c:pt>
                <c:pt idx="714">
                  <c:v>63</c:v>
                </c:pt>
                <c:pt idx="715">
                  <c:v>63</c:v>
                </c:pt>
                <c:pt idx="716">
                  <c:v>63</c:v>
                </c:pt>
                <c:pt idx="717">
                  <c:v>63</c:v>
                </c:pt>
                <c:pt idx="718">
                  <c:v>63</c:v>
                </c:pt>
                <c:pt idx="719">
                  <c:v>63</c:v>
                </c:pt>
                <c:pt idx="720">
                  <c:v>63</c:v>
                </c:pt>
                <c:pt idx="721">
                  <c:v>63</c:v>
                </c:pt>
                <c:pt idx="722">
                  <c:v>63</c:v>
                </c:pt>
                <c:pt idx="723">
                  <c:v>63</c:v>
                </c:pt>
                <c:pt idx="724">
                  <c:v>63.1</c:v>
                </c:pt>
                <c:pt idx="725">
                  <c:v>63.1</c:v>
                </c:pt>
                <c:pt idx="726">
                  <c:v>63.1</c:v>
                </c:pt>
                <c:pt idx="727">
                  <c:v>63.1</c:v>
                </c:pt>
                <c:pt idx="728">
                  <c:v>63.1</c:v>
                </c:pt>
                <c:pt idx="729">
                  <c:v>63.2</c:v>
                </c:pt>
                <c:pt idx="730">
                  <c:v>63.2</c:v>
                </c:pt>
                <c:pt idx="731">
                  <c:v>63.2</c:v>
                </c:pt>
                <c:pt idx="732">
                  <c:v>63.3</c:v>
                </c:pt>
                <c:pt idx="733">
                  <c:v>63.3</c:v>
                </c:pt>
                <c:pt idx="734">
                  <c:v>63.3</c:v>
                </c:pt>
                <c:pt idx="735">
                  <c:v>63.3</c:v>
                </c:pt>
                <c:pt idx="736">
                  <c:v>63.3</c:v>
                </c:pt>
                <c:pt idx="737">
                  <c:v>63.3</c:v>
                </c:pt>
                <c:pt idx="738">
                  <c:v>63.3</c:v>
                </c:pt>
                <c:pt idx="739">
                  <c:v>63.4</c:v>
                </c:pt>
                <c:pt idx="740">
                  <c:v>63.4</c:v>
                </c:pt>
                <c:pt idx="741">
                  <c:v>63.4</c:v>
                </c:pt>
                <c:pt idx="742">
                  <c:v>63.4</c:v>
                </c:pt>
                <c:pt idx="743">
                  <c:v>63.4</c:v>
                </c:pt>
                <c:pt idx="744">
                  <c:v>63.4</c:v>
                </c:pt>
                <c:pt idx="745">
                  <c:v>63.5</c:v>
                </c:pt>
                <c:pt idx="746">
                  <c:v>63.5</c:v>
                </c:pt>
                <c:pt idx="747">
                  <c:v>63.5</c:v>
                </c:pt>
                <c:pt idx="748">
                  <c:v>63.6</c:v>
                </c:pt>
                <c:pt idx="749">
                  <c:v>63.6</c:v>
                </c:pt>
                <c:pt idx="750">
                  <c:v>63.6</c:v>
                </c:pt>
                <c:pt idx="751">
                  <c:v>63.6</c:v>
                </c:pt>
                <c:pt idx="752">
                  <c:v>63.6</c:v>
                </c:pt>
                <c:pt idx="753">
                  <c:v>63.6</c:v>
                </c:pt>
                <c:pt idx="754">
                  <c:v>63.7</c:v>
                </c:pt>
                <c:pt idx="755">
                  <c:v>63.7</c:v>
                </c:pt>
                <c:pt idx="756">
                  <c:v>63.7</c:v>
                </c:pt>
                <c:pt idx="757">
                  <c:v>63.7</c:v>
                </c:pt>
                <c:pt idx="758">
                  <c:v>63.7</c:v>
                </c:pt>
                <c:pt idx="759">
                  <c:v>63.8</c:v>
                </c:pt>
                <c:pt idx="760">
                  <c:v>63.8</c:v>
                </c:pt>
                <c:pt idx="761">
                  <c:v>63.7</c:v>
                </c:pt>
                <c:pt idx="762">
                  <c:v>63.8</c:v>
                </c:pt>
                <c:pt idx="763">
                  <c:v>63.8</c:v>
                </c:pt>
                <c:pt idx="764">
                  <c:v>63.8</c:v>
                </c:pt>
                <c:pt idx="765">
                  <c:v>63.8</c:v>
                </c:pt>
                <c:pt idx="766">
                  <c:v>63.8</c:v>
                </c:pt>
                <c:pt idx="767">
                  <c:v>63.9</c:v>
                </c:pt>
                <c:pt idx="768">
                  <c:v>63.9</c:v>
                </c:pt>
                <c:pt idx="769">
                  <c:v>63.9</c:v>
                </c:pt>
                <c:pt idx="770">
                  <c:v>63.9</c:v>
                </c:pt>
                <c:pt idx="771">
                  <c:v>63.9</c:v>
                </c:pt>
                <c:pt idx="772">
                  <c:v>63.9</c:v>
                </c:pt>
                <c:pt idx="773">
                  <c:v>63.9</c:v>
                </c:pt>
                <c:pt idx="774">
                  <c:v>64</c:v>
                </c:pt>
                <c:pt idx="775">
                  <c:v>64</c:v>
                </c:pt>
                <c:pt idx="776">
                  <c:v>64</c:v>
                </c:pt>
                <c:pt idx="777">
                  <c:v>64</c:v>
                </c:pt>
                <c:pt idx="778">
                  <c:v>64.099999999999994</c:v>
                </c:pt>
                <c:pt idx="779">
                  <c:v>64.099999999999994</c:v>
                </c:pt>
                <c:pt idx="780">
                  <c:v>64.099999999999994</c:v>
                </c:pt>
                <c:pt idx="781">
                  <c:v>64.099999999999994</c:v>
                </c:pt>
                <c:pt idx="782">
                  <c:v>64.099999999999994</c:v>
                </c:pt>
                <c:pt idx="783">
                  <c:v>64.2</c:v>
                </c:pt>
                <c:pt idx="784">
                  <c:v>64.2</c:v>
                </c:pt>
                <c:pt idx="785">
                  <c:v>64.2</c:v>
                </c:pt>
                <c:pt idx="786">
                  <c:v>64.2</c:v>
                </c:pt>
                <c:pt idx="787">
                  <c:v>64.2</c:v>
                </c:pt>
                <c:pt idx="788">
                  <c:v>64.2</c:v>
                </c:pt>
                <c:pt idx="789">
                  <c:v>64.2</c:v>
                </c:pt>
                <c:pt idx="790">
                  <c:v>64.2</c:v>
                </c:pt>
                <c:pt idx="791">
                  <c:v>64.2</c:v>
                </c:pt>
                <c:pt idx="792">
                  <c:v>64.2</c:v>
                </c:pt>
                <c:pt idx="793">
                  <c:v>64.2</c:v>
                </c:pt>
                <c:pt idx="794">
                  <c:v>64.2</c:v>
                </c:pt>
                <c:pt idx="795">
                  <c:v>64.2</c:v>
                </c:pt>
                <c:pt idx="796">
                  <c:v>64.2</c:v>
                </c:pt>
                <c:pt idx="797">
                  <c:v>64.2</c:v>
                </c:pt>
                <c:pt idx="798">
                  <c:v>64.2</c:v>
                </c:pt>
                <c:pt idx="799">
                  <c:v>64.2</c:v>
                </c:pt>
                <c:pt idx="800">
                  <c:v>64.2</c:v>
                </c:pt>
                <c:pt idx="801">
                  <c:v>64.099999999999994</c:v>
                </c:pt>
                <c:pt idx="802">
                  <c:v>64.099999999999994</c:v>
                </c:pt>
                <c:pt idx="803">
                  <c:v>64.099999999999994</c:v>
                </c:pt>
                <c:pt idx="804">
                  <c:v>64.099999999999994</c:v>
                </c:pt>
                <c:pt idx="805">
                  <c:v>64.099999999999994</c:v>
                </c:pt>
                <c:pt idx="806">
                  <c:v>64.099999999999994</c:v>
                </c:pt>
                <c:pt idx="807">
                  <c:v>64.099999999999994</c:v>
                </c:pt>
                <c:pt idx="808">
                  <c:v>64.099999999999994</c:v>
                </c:pt>
                <c:pt idx="809">
                  <c:v>64.099999999999994</c:v>
                </c:pt>
                <c:pt idx="810">
                  <c:v>64.099999999999994</c:v>
                </c:pt>
                <c:pt idx="811">
                  <c:v>64.099999999999994</c:v>
                </c:pt>
                <c:pt idx="812">
                  <c:v>64.099999999999994</c:v>
                </c:pt>
                <c:pt idx="813">
                  <c:v>64</c:v>
                </c:pt>
                <c:pt idx="814">
                  <c:v>64</c:v>
                </c:pt>
                <c:pt idx="815">
                  <c:v>63.9</c:v>
                </c:pt>
                <c:pt idx="816">
                  <c:v>63.9</c:v>
                </c:pt>
                <c:pt idx="817">
                  <c:v>63.8</c:v>
                </c:pt>
                <c:pt idx="818">
                  <c:v>63.8</c:v>
                </c:pt>
                <c:pt idx="819">
                  <c:v>63.8</c:v>
                </c:pt>
                <c:pt idx="820">
                  <c:v>63.8</c:v>
                </c:pt>
                <c:pt idx="821">
                  <c:v>63.9</c:v>
                </c:pt>
                <c:pt idx="822">
                  <c:v>63.9</c:v>
                </c:pt>
                <c:pt idx="823">
                  <c:v>63.9</c:v>
                </c:pt>
                <c:pt idx="824">
                  <c:v>63.9</c:v>
                </c:pt>
                <c:pt idx="825">
                  <c:v>63.9</c:v>
                </c:pt>
                <c:pt idx="826">
                  <c:v>63.9</c:v>
                </c:pt>
                <c:pt idx="827">
                  <c:v>63.9</c:v>
                </c:pt>
                <c:pt idx="828">
                  <c:v>63.9</c:v>
                </c:pt>
                <c:pt idx="829">
                  <c:v>63.9</c:v>
                </c:pt>
                <c:pt idx="830">
                  <c:v>63.9</c:v>
                </c:pt>
                <c:pt idx="831">
                  <c:v>63.9</c:v>
                </c:pt>
                <c:pt idx="832">
                  <c:v>63.9</c:v>
                </c:pt>
                <c:pt idx="833">
                  <c:v>63.9</c:v>
                </c:pt>
                <c:pt idx="834">
                  <c:v>63.9</c:v>
                </c:pt>
                <c:pt idx="835">
                  <c:v>63.9</c:v>
                </c:pt>
                <c:pt idx="836">
                  <c:v>63.9</c:v>
                </c:pt>
                <c:pt idx="837">
                  <c:v>63.8</c:v>
                </c:pt>
                <c:pt idx="838">
                  <c:v>63.8</c:v>
                </c:pt>
                <c:pt idx="839">
                  <c:v>63.8</c:v>
                </c:pt>
                <c:pt idx="840">
                  <c:v>63.8</c:v>
                </c:pt>
                <c:pt idx="841">
                  <c:v>63.8</c:v>
                </c:pt>
                <c:pt idx="842">
                  <c:v>63.8</c:v>
                </c:pt>
                <c:pt idx="843">
                  <c:v>63.8</c:v>
                </c:pt>
                <c:pt idx="844">
                  <c:v>63.7</c:v>
                </c:pt>
                <c:pt idx="845">
                  <c:v>63.7</c:v>
                </c:pt>
                <c:pt idx="846">
                  <c:v>63.7</c:v>
                </c:pt>
                <c:pt idx="847">
                  <c:v>63.7</c:v>
                </c:pt>
                <c:pt idx="848">
                  <c:v>63.8</c:v>
                </c:pt>
                <c:pt idx="849">
                  <c:v>63.8</c:v>
                </c:pt>
                <c:pt idx="850">
                  <c:v>63.8</c:v>
                </c:pt>
                <c:pt idx="851">
                  <c:v>63.8</c:v>
                </c:pt>
                <c:pt idx="852">
                  <c:v>63.8</c:v>
                </c:pt>
                <c:pt idx="853">
                  <c:v>63.8</c:v>
                </c:pt>
                <c:pt idx="854">
                  <c:v>63.8</c:v>
                </c:pt>
                <c:pt idx="855">
                  <c:v>63.8</c:v>
                </c:pt>
                <c:pt idx="856">
                  <c:v>63.8</c:v>
                </c:pt>
                <c:pt idx="857">
                  <c:v>63.8</c:v>
                </c:pt>
                <c:pt idx="858">
                  <c:v>63.8</c:v>
                </c:pt>
                <c:pt idx="859">
                  <c:v>63.8</c:v>
                </c:pt>
                <c:pt idx="860">
                  <c:v>63.8</c:v>
                </c:pt>
                <c:pt idx="861">
                  <c:v>63.7</c:v>
                </c:pt>
                <c:pt idx="862">
                  <c:v>63.7</c:v>
                </c:pt>
                <c:pt idx="863">
                  <c:v>63.7</c:v>
                </c:pt>
                <c:pt idx="864">
                  <c:v>63.6</c:v>
                </c:pt>
                <c:pt idx="865">
                  <c:v>63.5</c:v>
                </c:pt>
                <c:pt idx="866">
                  <c:v>63.5</c:v>
                </c:pt>
                <c:pt idx="867">
                  <c:v>63.5</c:v>
                </c:pt>
                <c:pt idx="868">
                  <c:v>63.4</c:v>
                </c:pt>
                <c:pt idx="869">
                  <c:v>63.4</c:v>
                </c:pt>
                <c:pt idx="870">
                  <c:v>63.5</c:v>
                </c:pt>
                <c:pt idx="871">
                  <c:v>63.5</c:v>
                </c:pt>
                <c:pt idx="872">
                  <c:v>63.5</c:v>
                </c:pt>
                <c:pt idx="873">
                  <c:v>63.5</c:v>
                </c:pt>
                <c:pt idx="874">
                  <c:v>63.5</c:v>
                </c:pt>
                <c:pt idx="875">
                  <c:v>63.5</c:v>
                </c:pt>
                <c:pt idx="876">
                  <c:v>63.6</c:v>
                </c:pt>
                <c:pt idx="877">
                  <c:v>63.6</c:v>
                </c:pt>
                <c:pt idx="878">
                  <c:v>63.7</c:v>
                </c:pt>
                <c:pt idx="879">
                  <c:v>63.7</c:v>
                </c:pt>
                <c:pt idx="880">
                  <c:v>63.7</c:v>
                </c:pt>
                <c:pt idx="881">
                  <c:v>63.7</c:v>
                </c:pt>
                <c:pt idx="882">
                  <c:v>63.7</c:v>
                </c:pt>
                <c:pt idx="883">
                  <c:v>63.8</c:v>
                </c:pt>
                <c:pt idx="884">
                  <c:v>63.8</c:v>
                </c:pt>
                <c:pt idx="885">
                  <c:v>63.8</c:v>
                </c:pt>
                <c:pt idx="886">
                  <c:v>63.8</c:v>
                </c:pt>
                <c:pt idx="887">
                  <c:v>63.8</c:v>
                </c:pt>
                <c:pt idx="888">
                  <c:v>63.8</c:v>
                </c:pt>
                <c:pt idx="889">
                  <c:v>63.8</c:v>
                </c:pt>
                <c:pt idx="890">
                  <c:v>63.8</c:v>
                </c:pt>
                <c:pt idx="891">
                  <c:v>63.8</c:v>
                </c:pt>
                <c:pt idx="892">
                  <c:v>63.8</c:v>
                </c:pt>
                <c:pt idx="893">
                  <c:v>63.8</c:v>
                </c:pt>
                <c:pt idx="894">
                  <c:v>63.9</c:v>
                </c:pt>
                <c:pt idx="895">
                  <c:v>63.8</c:v>
                </c:pt>
                <c:pt idx="896">
                  <c:v>63.8</c:v>
                </c:pt>
                <c:pt idx="897">
                  <c:v>63.8</c:v>
                </c:pt>
                <c:pt idx="898">
                  <c:v>63.8</c:v>
                </c:pt>
                <c:pt idx="899">
                  <c:v>63.7</c:v>
                </c:pt>
                <c:pt idx="900">
                  <c:v>63.7</c:v>
                </c:pt>
                <c:pt idx="901">
                  <c:v>63.7</c:v>
                </c:pt>
                <c:pt idx="902">
                  <c:v>63.6</c:v>
                </c:pt>
                <c:pt idx="903">
                  <c:v>63.6</c:v>
                </c:pt>
                <c:pt idx="904">
                  <c:v>63.6</c:v>
                </c:pt>
                <c:pt idx="905">
                  <c:v>63.6</c:v>
                </c:pt>
                <c:pt idx="906">
                  <c:v>63.6</c:v>
                </c:pt>
                <c:pt idx="907">
                  <c:v>63.6</c:v>
                </c:pt>
                <c:pt idx="908">
                  <c:v>63.6</c:v>
                </c:pt>
                <c:pt idx="909">
                  <c:v>63.6</c:v>
                </c:pt>
                <c:pt idx="910">
                  <c:v>63.6</c:v>
                </c:pt>
                <c:pt idx="911">
                  <c:v>63.6</c:v>
                </c:pt>
                <c:pt idx="912">
                  <c:v>63.6</c:v>
                </c:pt>
                <c:pt idx="913">
                  <c:v>63.5</c:v>
                </c:pt>
                <c:pt idx="914">
                  <c:v>63.4</c:v>
                </c:pt>
                <c:pt idx="915">
                  <c:v>63.3</c:v>
                </c:pt>
                <c:pt idx="916">
                  <c:v>63.3</c:v>
                </c:pt>
                <c:pt idx="917">
                  <c:v>63.3</c:v>
                </c:pt>
                <c:pt idx="918">
                  <c:v>63.3</c:v>
                </c:pt>
                <c:pt idx="919">
                  <c:v>63.4</c:v>
                </c:pt>
                <c:pt idx="920">
                  <c:v>63.4</c:v>
                </c:pt>
                <c:pt idx="921">
                  <c:v>63.4</c:v>
                </c:pt>
                <c:pt idx="922">
                  <c:v>63.6</c:v>
                </c:pt>
                <c:pt idx="923">
                  <c:v>63.7</c:v>
                </c:pt>
                <c:pt idx="924">
                  <c:v>63.8</c:v>
                </c:pt>
                <c:pt idx="925">
                  <c:v>63.8</c:v>
                </c:pt>
                <c:pt idx="926">
                  <c:v>63.8</c:v>
                </c:pt>
                <c:pt idx="927">
                  <c:v>63.8</c:v>
                </c:pt>
                <c:pt idx="928">
                  <c:v>63.8</c:v>
                </c:pt>
                <c:pt idx="929">
                  <c:v>63.8</c:v>
                </c:pt>
                <c:pt idx="930">
                  <c:v>63.8</c:v>
                </c:pt>
                <c:pt idx="931">
                  <c:v>63.8</c:v>
                </c:pt>
                <c:pt idx="932">
                  <c:v>63.8</c:v>
                </c:pt>
                <c:pt idx="933">
                  <c:v>63.8</c:v>
                </c:pt>
                <c:pt idx="934">
                  <c:v>63.9</c:v>
                </c:pt>
                <c:pt idx="935">
                  <c:v>64</c:v>
                </c:pt>
                <c:pt idx="936">
                  <c:v>64</c:v>
                </c:pt>
                <c:pt idx="937">
                  <c:v>64</c:v>
                </c:pt>
                <c:pt idx="938">
                  <c:v>64.099999999999994</c:v>
                </c:pt>
                <c:pt idx="939">
                  <c:v>64.099999999999994</c:v>
                </c:pt>
                <c:pt idx="940">
                  <c:v>64.099999999999994</c:v>
                </c:pt>
                <c:pt idx="941">
                  <c:v>64.099999999999994</c:v>
                </c:pt>
                <c:pt idx="942">
                  <c:v>64.099999999999994</c:v>
                </c:pt>
                <c:pt idx="943">
                  <c:v>64.099999999999994</c:v>
                </c:pt>
                <c:pt idx="944">
                  <c:v>64.099999999999994</c:v>
                </c:pt>
                <c:pt idx="945">
                  <c:v>64.099999999999994</c:v>
                </c:pt>
                <c:pt idx="946">
                  <c:v>64.099999999999994</c:v>
                </c:pt>
                <c:pt idx="947">
                  <c:v>64.099999999999994</c:v>
                </c:pt>
                <c:pt idx="948">
                  <c:v>64.099999999999994</c:v>
                </c:pt>
                <c:pt idx="949">
                  <c:v>64.099999999999994</c:v>
                </c:pt>
                <c:pt idx="950">
                  <c:v>64.099999999999994</c:v>
                </c:pt>
                <c:pt idx="951">
                  <c:v>64.099999999999994</c:v>
                </c:pt>
                <c:pt idx="952">
                  <c:v>64.099999999999994</c:v>
                </c:pt>
                <c:pt idx="953">
                  <c:v>64.099999999999994</c:v>
                </c:pt>
                <c:pt idx="954">
                  <c:v>64.2</c:v>
                </c:pt>
                <c:pt idx="955">
                  <c:v>64.2</c:v>
                </c:pt>
                <c:pt idx="956">
                  <c:v>64.2</c:v>
                </c:pt>
                <c:pt idx="957">
                  <c:v>64.2</c:v>
                </c:pt>
                <c:pt idx="958">
                  <c:v>64.2</c:v>
                </c:pt>
                <c:pt idx="959">
                  <c:v>64.2</c:v>
                </c:pt>
                <c:pt idx="960">
                  <c:v>64.2</c:v>
                </c:pt>
                <c:pt idx="961">
                  <c:v>64.2</c:v>
                </c:pt>
                <c:pt idx="962">
                  <c:v>64.099999999999994</c:v>
                </c:pt>
                <c:pt idx="963">
                  <c:v>64.099999999999994</c:v>
                </c:pt>
                <c:pt idx="964">
                  <c:v>64.099999999999994</c:v>
                </c:pt>
                <c:pt idx="965">
                  <c:v>64.099999999999994</c:v>
                </c:pt>
                <c:pt idx="966">
                  <c:v>64.099999999999994</c:v>
                </c:pt>
                <c:pt idx="967">
                  <c:v>64.2</c:v>
                </c:pt>
                <c:pt idx="968">
                  <c:v>64.2</c:v>
                </c:pt>
                <c:pt idx="969">
                  <c:v>64.3</c:v>
                </c:pt>
                <c:pt idx="970">
                  <c:v>64.3</c:v>
                </c:pt>
                <c:pt idx="971">
                  <c:v>64.3</c:v>
                </c:pt>
                <c:pt idx="972">
                  <c:v>64.400000000000006</c:v>
                </c:pt>
                <c:pt idx="973">
                  <c:v>64.400000000000006</c:v>
                </c:pt>
                <c:pt idx="974">
                  <c:v>64.5</c:v>
                </c:pt>
                <c:pt idx="975">
                  <c:v>64.5</c:v>
                </c:pt>
                <c:pt idx="976">
                  <c:v>64.5</c:v>
                </c:pt>
                <c:pt idx="977">
                  <c:v>64.5</c:v>
                </c:pt>
                <c:pt idx="978">
                  <c:v>64.5</c:v>
                </c:pt>
                <c:pt idx="979">
                  <c:v>64.5</c:v>
                </c:pt>
                <c:pt idx="980">
                  <c:v>64.5</c:v>
                </c:pt>
                <c:pt idx="981">
                  <c:v>64.5</c:v>
                </c:pt>
                <c:pt idx="982">
                  <c:v>64.599999999999994</c:v>
                </c:pt>
                <c:pt idx="983">
                  <c:v>64.599999999999994</c:v>
                </c:pt>
                <c:pt idx="984">
                  <c:v>64.7</c:v>
                </c:pt>
                <c:pt idx="985">
                  <c:v>64.7</c:v>
                </c:pt>
                <c:pt idx="986">
                  <c:v>64.7</c:v>
                </c:pt>
                <c:pt idx="987">
                  <c:v>64.7</c:v>
                </c:pt>
                <c:pt idx="988">
                  <c:v>64.7</c:v>
                </c:pt>
                <c:pt idx="989">
                  <c:v>64.7</c:v>
                </c:pt>
                <c:pt idx="990">
                  <c:v>64.7</c:v>
                </c:pt>
                <c:pt idx="991">
                  <c:v>64.8</c:v>
                </c:pt>
                <c:pt idx="992">
                  <c:v>64.8</c:v>
                </c:pt>
                <c:pt idx="993">
                  <c:v>64.8</c:v>
                </c:pt>
                <c:pt idx="994">
                  <c:v>64.8</c:v>
                </c:pt>
                <c:pt idx="995">
                  <c:v>64.8</c:v>
                </c:pt>
                <c:pt idx="996">
                  <c:v>64.8</c:v>
                </c:pt>
                <c:pt idx="997">
                  <c:v>64.8</c:v>
                </c:pt>
                <c:pt idx="998">
                  <c:v>64.8</c:v>
                </c:pt>
                <c:pt idx="999">
                  <c:v>64.8</c:v>
                </c:pt>
                <c:pt idx="1000">
                  <c:v>64.8</c:v>
                </c:pt>
                <c:pt idx="1001">
                  <c:v>64.900000000000006</c:v>
                </c:pt>
                <c:pt idx="1002">
                  <c:v>64.900000000000006</c:v>
                </c:pt>
                <c:pt idx="1003">
                  <c:v>64.900000000000006</c:v>
                </c:pt>
                <c:pt idx="1004">
                  <c:v>64.8</c:v>
                </c:pt>
                <c:pt idx="1005">
                  <c:v>64.8</c:v>
                </c:pt>
                <c:pt idx="1006">
                  <c:v>64.8</c:v>
                </c:pt>
                <c:pt idx="1007">
                  <c:v>64.8</c:v>
                </c:pt>
                <c:pt idx="1008">
                  <c:v>64.8</c:v>
                </c:pt>
                <c:pt idx="1009">
                  <c:v>64.7</c:v>
                </c:pt>
                <c:pt idx="1010">
                  <c:v>64.7</c:v>
                </c:pt>
                <c:pt idx="1011">
                  <c:v>64.7</c:v>
                </c:pt>
                <c:pt idx="1012">
                  <c:v>64.599999999999994</c:v>
                </c:pt>
                <c:pt idx="1013">
                  <c:v>64.599999999999994</c:v>
                </c:pt>
                <c:pt idx="1014">
                  <c:v>64.599999999999994</c:v>
                </c:pt>
                <c:pt idx="1015">
                  <c:v>64.599999999999994</c:v>
                </c:pt>
                <c:pt idx="1016">
                  <c:v>64.599999999999994</c:v>
                </c:pt>
                <c:pt idx="1017">
                  <c:v>64.599999999999994</c:v>
                </c:pt>
                <c:pt idx="1018">
                  <c:v>64.599999999999994</c:v>
                </c:pt>
                <c:pt idx="1019">
                  <c:v>64.599999999999994</c:v>
                </c:pt>
                <c:pt idx="1020">
                  <c:v>64.599999999999994</c:v>
                </c:pt>
                <c:pt idx="1021">
                  <c:v>64.599999999999994</c:v>
                </c:pt>
                <c:pt idx="1022">
                  <c:v>64.7</c:v>
                </c:pt>
                <c:pt idx="1023">
                  <c:v>64.7</c:v>
                </c:pt>
                <c:pt idx="1024">
                  <c:v>64.8</c:v>
                </c:pt>
                <c:pt idx="1025">
                  <c:v>64.8</c:v>
                </c:pt>
                <c:pt idx="1026">
                  <c:v>64.900000000000006</c:v>
                </c:pt>
                <c:pt idx="1027">
                  <c:v>65</c:v>
                </c:pt>
                <c:pt idx="1028">
                  <c:v>65</c:v>
                </c:pt>
                <c:pt idx="1029">
                  <c:v>65.2</c:v>
                </c:pt>
                <c:pt idx="1030">
                  <c:v>65.3</c:v>
                </c:pt>
                <c:pt idx="1031">
                  <c:v>65.400000000000006</c:v>
                </c:pt>
                <c:pt idx="1032">
                  <c:v>65.400000000000006</c:v>
                </c:pt>
                <c:pt idx="1033">
                  <c:v>65.5</c:v>
                </c:pt>
                <c:pt idx="1034">
                  <c:v>65.5</c:v>
                </c:pt>
                <c:pt idx="1035">
                  <c:v>65.5</c:v>
                </c:pt>
                <c:pt idx="1036">
                  <c:v>65.5</c:v>
                </c:pt>
                <c:pt idx="1037">
                  <c:v>65.599999999999994</c:v>
                </c:pt>
                <c:pt idx="1038">
                  <c:v>65.599999999999994</c:v>
                </c:pt>
                <c:pt idx="1039">
                  <c:v>65.599999999999994</c:v>
                </c:pt>
                <c:pt idx="1040">
                  <c:v>65.7</c:v>
                </c:pt>
                <c:pt idx="1041">
                  <c:v>65.7</c:v>
                </c:pt>
                <c:pt idx="1042">
                  <c:v>65.8</c:v>
                </c:pt>
                <c:pt idx="1043">
                  <c:v>65.8</c:v>
                </c:pt>
                <c:pt idx="1044">
                  <c:v>65.8</c:v>
                </c:pt>
                <c:pt idx="1045">
                  <c:v>65.8</c:v>
                </c:pt>
                <c:pt idx="1046">
                  <c:v>65.8</c:v>
                </c:pt>
                <c:pt idx="1047">
                  <c:v>65.8</c:v>
                </c:pt>
                <c:pt idx="1048">
                  <c:v>65.8</c:v>
                </c:pt>
                <c:pt idx="1049">
                  <c:v>65.8</c:v>
                </c:pt>
                <c:pt idx="1050">
                  <c:v>65.8</c:v>
                </c:pt>
                <c:pt idx="1051">
                  <c:v>65.8</c:v>
                </c:pt>
                <c:pt idx="1052">
                  <c:v>65.8</c:v>
                </c:pt>
                <c:pt idx="1053">
                  <c:v>65.8</c:v>
                </c:pt>
                <c:pt idx="1054">
                  <c:v>65.900000000000006</c:v>
                </c:pt>
                <c:pt idx="1055">
                  <c:v>66.099999999999994</c:v>
                </c:pt>
                <c:pt idx="1056">
                  <c:v>66.3</c:v>
                </c:pt>
                <c:pt idx="1057">
                  <c:v>66.3</c:v>
                </c:pt>
                <c:pt idx="1058">
                  <c:v>66.400000000000006</c:v>
                </c:pt>
                <c:pt idx="1059">
                  <c:v>66.400000000000006</c:v>
                </c:pt>
                <c:pt idx="1060">
                  <c:v>66.400000000000006</c:v>
                </c:pt>
                <c:pt idx="1061">
                  <c:v>66.400000000000006</c:v>
                </c:pt>
                <c:pt idx="1062">
                  <c:v>66.5</c:v>
                </c:pt>
                <c:pt idx="1063">
                  <c:v>66.599999999999994</c:v>
                </c:pt>
                <c:pt idx="1064">
                  <c:v>66.599999999999994</c:v>
                </c:pt>
                <c:pt idx="1065">
                  <c:v>66.599999999999994</c:v>
                </c:pt>
                <c:pt idx="1066">
                  <c:v>66.599999999999994</c:v>
                </c:pt>
                <c:pt idx="1067">
                  <c:v>66.599999999999994</c:v>
                </c:pt>
                <c:pt idx="1068">
                  <c:v>66.599999999999994</c:v>
                </c:pt>
                <c:pt idx="1069">
                  <c:v>66.599999999999994</c:v>
                </c:pt>
                <c:pt idx="1070">
                  <c:v>66.599999999999994</c:v>
                </c:pt>
                <c:pt idx="1071">
                  <c:v>66.7</c:v>
                </c:pt>
                <c:pt idx="1072">
                  <c:v>66.7</c:v>
                </c:pt>
                <c:pt idx="1073">
                  <c:v>66.7</c:v>
                </c:pt>
                <c:pt idx="1074">
                  <c:v>66.7</c:v>
                </c:pt>
                <c:pt idx="1075">
                  <c:v>66.7</c:v>
                </c:pt>
                <c:pt idx="1076">
                  <c:v>66.7</c:v>
                </c:pt>
                <c:pt idx="1077">
                  <c:v>66.8</c:v>
                </c:pt>
                <c:pt idx="1078">
                  <c:v>66.7</c:v>
                </c:pt>
                <c:pt idx="1079">
                  <c:v>66.7</c:v>
                </c:pt>
                <c:pt idx="1080">
                  <c:v>66.7</c:v>
                </c:pt>
                <c:pt idx="1081">
                  <c:v>66.7</c:v>
                </c:pt>
                <c:pt idx="1082">
                  <c:v>66.7</c:v>
                </c:pt>
                <c:pt idx="1083">
                  <c:v>66.599999999999994</c:v>
                </c:pt>
                <c:pt idx="1084">
                  <c:v>66.599999999999994</c:v>
                </c:pt>
                <c:pt idx="1085">
                  <c:v>66.599999999999994</c:v>
                </c:pt>
                <c:pt idx="1086">
                  <c:v>66.5</c:v>
                </c:pt>
                <c:pt idx="1087">
                  <c:v>66.5</c:v>
                </c:pt>
                <c:pt idx="1088">
                  <c:v>66.5</c:v>
                </c:pt>
                <c:pt idx="1089">
                  <c:v>66.5</c:v>
                </c:pt>
                <c:pt idx="1090">
                  <c:v>66.5</c:v>
                </c:pt>
                <c:pt idx="1091">
                  <c:v>66.5</c:v>
                </c:pt>
                <c:pt idx="1092">
                  <c:v>66.599999999999994</c:v>
                </c:pt>
                <c:pt idx="1093">
                  <c:v>66.7</c:v>
                </c:pt>
                <c:pt idx="1094">
                  <c:v>66.900000000000006</c:v>
                </c:pt>
                <c:pt idx="1095">
                  <c:v>67</c:v>
                </c:pt>
                <c:pt idx="1096">
                  <c:v>67</c:v>
                </c:pt>
                <c:pt idx="1097">
                  <c:v>67</c:v>
                </c:pt>
                <c:pt idx="1098">
                  <c:v>67</c:v>
                </c:pt>
                <c:pt idx="1099">
                  <c:v>67</c:v>
                </c:pt>
                <c:pt idx="1100">
                  <c:v>67</c:v>
                </c:pt>
                <c:pt idx="1101">
                  <c:v>67</c:v>
                </c:pt>
                <c:pt idx="1102">
                  <c:v>67</c:v>
                </c:pt>
                <c:pt idx="1103">
                  <c:v>67</c:v>
                </c:pt>
                <c:pt idx="1104">
                  <c:v>66.900000000000006</c:v>
                </c:pt>
                <c:pt idx="1105">
                  <c:v>66.8</c:v>
                </c:pt>
                <c:pt idx="1106">
                  <c:v>66.599999999999994</c:v>
                </c:pt>
                <c:pt idx="1107">
                  <c:v>66.5</c:v>
                </c:pt>
                <c:pt idx="1108">
                  <c:v>66.400000000000006</c:v>
                </c:pt>
                <c:pt idx="1109">
                  <c:v>66.400000000000006</c:v>
                </c:pt>
                <c:pt idx="1110">
                  <c:v>66.3</c:v>
                </c:pt>
                <c:pt idx="1111">
                  <c:v>66.3</c:v>
                </c:pt>
                <c:pt idx="1112">
                  <c:v>66.3</c:v>
                </c:pt>
                <c:pt idx="1113">
                  <c:v>66.3</c:v>
                </c:pt>
                <c:pt idx="1114">
                  <c:v>66.2</c:v>
                </c:pt>
                <c:pt idx="1115">
                  <c:v>66.2</c:v>
                </c:pt>
                <c:pt idx="1116">
                  <c:v>66.3</c:v>
                </c:pt>
                <c:pt idx="1117">
                  <c:v>66.3</c:v>
                </c:pt>
                <c:pt idx="1118">
                  <c:v>66.3</c:v>
                </c:pt>
                <c:pt idx="1119">
                  <c:v>66.3</c:v>
                </c:pt>
                <c:pt idx="1120">
                  <c:v>66.400000000000006</c:v>
                </c:pt>
                <c:pt idx="1121">
                  <c:v>66.400000000000006</c:v>
                </c:pt>
                <c:pt idx="1122">
                  <c:v>66.3</c:v>
                </c:pt>
                <c:pt idx="1123">
                  <c:v>66.3</c:v>
                </c:pt>
                <c:pt idx="1124">
                  <c:v>66.3</c:v>
                </c:pt>
                <c:pt idx="1125">
                  <c:v>66.400000000000006</c:v>
                </c:pt>
                <c:pt idx="1126">
                  <c:v>66.400000000000006</c:v>
                </c:pt>
                <c:pt idx="1127">
                  <c:v>66.3</c:v>
                </c:pt>
                <c:pt idx="1128">
                  <c:v>66.400000000000006</c:v>
                </c:pt>
                <c:pt idx="1129">
                  <c:v>66.400000000000006</c:v>
                </c:pt>
                <c:pt idx="1130">
                  <c:v>66.400000000000006</c:v>
                </c:pt>
                <c:pt idx="1131">
                  <c:v>66.400000000000006</c:v>
                </c:pt>
                <c:pt idx="1132">
                  <c:v>66.400000000000006</c:v>
                </c:pt>
                <c:pt idx="1133">
                  <c:v>66.400000000000006</c:v>
                </c:pt>
                <c:pt idx="1134">
                  <c:v>66.400000000000006</c:v>
                </c:pt>
                <c:pt idx="1135">
                  <c:v>66.400000000000006</c:v>
                </c:pt>
                <c:pt idx="1136">
                  <c:v>66.400000000000006</c:v>
                </c:pt>
                <c:pt idx="1137">
                  <c:v>66.400000000000006</c:v>
                </c:pt>
                <c:pt idx="1138">
                  <c:v>66.400000000000006</c:v>
                </c:pt>
                <c:pt idx="1139">
                  <c:v>66.400000000000006</c:v>
                </c:pt>
                <c:pt idx="1140">
                  <c:v>66.400000000000006</c:v>
                </c:pt>
                <c:pt idx="1141">
                  <c:v>66.400000000000006</c:v>
                </c:pt>
                <c:pt idx="1142">
                  <c:v>66.400000000000006</c:v>
                </c:pt>
                <c:pt idx="1143">
                  <c:v>66.3</c:v>
                </c:pt>
                <c:pt idx="1144">
                  <c:v>66.3</c:v>
                </c:pt>
                <c:pt idx="1145">
                  <c:v>66.2</c:v>
                </c:pt>
                <c:pt idx="1146">
                  <c:v>66.2</c:v>
                </c:pt>
                <c:pt idx="1147">
                  <c:v>66.099999999999994</c:v>
                </c:pt>
                <c:pt idx="1148">
                  <c:v>66</c:v>
                </c:pt>
                <c:pt idx="1149">
                  <c:v>66</c:v>
                </c:pt>
                <c:pt idx="1150">
                  <c:v>65.900000000000006</c:v>
                </c:pt>
                <c:pt idx="1151">
                  <c:v>65.900000000000006</c:v>
                </c:pt>
                <c:pt idx="1152">
                  <c:v>65.900000000000006</c:v>
                </c:pt>
                <c:pt idx="1153">
                  <c:v>65.900000000000006</c:v>
                </c:pt>
                <c:pt idx="1154">
                  <c:v>65.900000000000006</c:v>
                </c:pt>
                <c:pt idx="1155">
                  <c:v>65.900000000000006</c:v>
                </c:pt>
                <c:pt idx="1156">
                  <c:v>65.8</c:v>
                </c:pt>
                <c:pt idx="1157">
                  <c:v>65.8</c:v>
                </c:pt>
                <c:pt idx="1158">
                  <c:v>65.8</c:v>
                </c:pt>
                <c:pt idx="1159">
                  <c:v>65.8</c:v>
                </c:pt>
                <c:pt idx="1160">
                  <c:v>65.7</c:v>
                </c:pt>
                <c:pt idx="1161">
                  <c:v>65.599999999999994</c:v>
                </c:pt>
                <c:pt idx="1162">
                  <c:v>65.599999999999994</c:v>
                </c:pt>
                <c:pt idx="1163">
                  <c:v>65.599999999999994</c:v>
                </c:pt>
                <c:pt idx="1164">
                  <c:v>65.599999999999994</c:v>
                </c:pt>
                <c:pt idx="1165">
                  <c:v>65.5</c:v>
                </c:pt>
                <c:pt idx="1166">
                  <c:v>65.5</c:v>
                </c:pt>
                <c:pt idx="1167">
                  <c:v>65.5</c:v>
                </c:pt>
                <c:pt idx="1168">
                  <c:v>65.5</c:v>
                </c:pt>
                <c:pt idx="1169">
                  <c:v>65.400000000000006</c:v>
                </c:pt>
                <c:pt idx="1170">
                  <c:v>65.400000000000006</c:v>
                </c:pt>
                <c:pt idx="1171">
                  <c:v>65.3</c:v>
                </c:pt>
                <c:pt idx="1172">
                  <c:v>65.3</c:v>
                </c:pt>
                <c:pt idx="1173">
                  <c:v>65.3</c:v>
                </c:pt>
                <c:pt idx="1174">
                  <c:v>65.2</c:v>
                </c:pt>
                <c:pt idx="1175">
                  <c:v>65.2</c:v>
                </c:pt>
                <c:pt idx="1176">
                  <c:v>65.099999999999994</c:v>
                </c:pt>
                <c:pt idx="1177">
                  <c:v>65</c:v>
                </c:pt>
                <c:pt idx="1178">
                  <c:v>64.900000000000006</c:v>
                </c:pt>
                <c:pt idx="1179">
                  <c:v>64.900000000000006</c:v>
                </c:pt>
                <c:pt idx="1180">
                  <c:v>64.900000000000006</c:v>
                </c:pt>
                <c:pt idx="1181">
                  <c:v>64.900000000000006</c:v>
                </c:pt>
                <c:pt idx="1182">
                  <c:v>64.900000000000006</c:v>
                </c:pt>
                <c:pt idx="1183">
                  <c:v>64.8</c:v>
                </c:pt>
                <c:pt idx="1184">
                  <c:v>64.8</c:v>
                </c:pt>
                <c:pt idx="1185">
                  <c:v>64.8</c:v>
                </c:pt>
                <c:pt idx="1186">
                  <c:v>64.7</c:v>
                </c:pt>
                <c:pt idx="1187">
                  <c:v>64.7</c:v>
                </c:pt>
                <c:pt idx="1188">
                  <c:v>64.7</c:v>
                </c:pt>
                <c:pt idx="1189">
                  <c:v>64.7</c:v>
                </c:pt>
                <c:pt idx="1190">
                  <c:v>64.599999999999994</c:v>
                </c:pt>
                <c:pt idx="1191">
                  <c:v>64.5</c:v>
                </c:pt>
                <c:pt idx="1192">
                  <c:v>64.3</c:v>
                </c:pt>
                <c:pt idx="1193">
                  <c:v>64.2</c:v>
                </c:pt>
                <c:pt idx="1194">
                  <c:v>64.099999999999994</c:v>
                </c:pt>
                <c:pt idx="1195">
                  <c:v>64.099999999999994</c:v>
                </c:pt>
                <c:pt idx="1196">
                  <c:v>64.099999999999994</c:v>
                </c:pt>
                <c:pt idx="1197">
                  <c:v>64.099999999999994</c:v>
                </c:pt>
                <c:pt idx="1198">
                  <c:v>64</c:v>
                </c:pt>
                <c:pt idx="1199">
                  <c:v>64.099999999999994</c:v>
                </c:pt>
                <c:pt idx="1200">
                  <c:v>64.2</c:v>
                </c:pt>
                <c:pt idx="1201">
                  <c:v>64.400000000000006</c:v>
                </c:pt>
                <c:pt idx="1202">
                  <c:v>64.7</c:v>
                </c:pt>
                <c:pt idx="1203">
                  <c:v>65.2</c:v>
                </c:pt>
                <c:pt idx="1204">
                  <c:v>65.7</c:v>
                </c:pt>
                <c:pt idx="1205">
                  <c:v>66.400000000000006</c:v>
                </c:pt>
                <c:pt idx="1206">
                  <c:v>67.3</c:v>
                </c:pt>
                <c:pt idx="1207">
                  <c:v>68.5</c:v>
                </c:pt>
                <c:pt idx="1208">
                  <c:v>70.400000000000006</c:v>
                </c:pt>
                <c:pt idx="1209">
                  <c:v>72.7</c:v>
                </c:pt>
                <c:pt idx="1210">
                  <c:v>74.8</c:v>
                </c:pt>
                <c:pt idx="1211">
                  <c:v>76.8</c:v>
                </c:pt>
                <c:pt idx="1212">
                  <c:v>78.900000000000006</c:v>
                </c:pt>
                <c:pt idx="1213">
                  <c:v>80.900000000000006</c:v>
                </c:pt>
                <c:pt idx="1214">
                  <c:v>82.6</c:v>
                </c:pt>
                <c:pt idx="1215">
                  <c:v>84.4</c:v>
                </c:pt>
                <c:pt idx="1216">
                  <c:v>86.4</c:v>
                </c:pt>
                <c:pt idx="1217">
                  <c:v>88.6</c:v>
                </c:pt>
                <c:pt idx="1218">
                  <c:v>90.8</c:v>
                </c:pt>
                <c:pt idx="1219">
                  <c:v>92.9</c:v>
                </c:pt>
                <c:pt idx="1220">
                  <c:v>95.3</c:v>
                </c:pt>
                <c:pt idx="1221">
                  <c:v>97.7</c:v>
                </c:pt>
                <c:pt idx="1222">
                  <c:v>99.8</c:v>
                </c:pt>
                <c:pt idx="1223">
                  <c:v>102.3</c:v>
                </c:pt>
                <c:pt idx="1224">
                  <c:v>104.5</c:v>
                </c:pt>
                <c:pt idx="1225">
                  <c:v>106.4</c:v>
                </c:pt>
                <c:pt idx="1226">
                  <c:v>108.3</c:v>
                </c:pt>
                <c:pt idx="1227">
                  <c:v>110.4</c:v>
                </c:pt>
                <c:pt idx="1228">
                  <c:v>112.8</c:v>
                </c:pt>
                <c:pt idx="1229">
                  <c:v>114.9</c:v>
                </c:pt>
                <c:pt idx="1230">
                  <c:v>117.2</c:v>
                </c:pt>
                <c:pt idx="1231">
                  <c:v>120</c:v>
                </c:pt>
                <c:pt idx="1232">
                  <c:v>122.4</c:v>
                </c:pt>
                <c:pt idx="1233">
                  <c:v>125.2</c:v>
                </c:pt>
                <c:pt idx="1234">
                  <c:v>128.19999999999999</c:v>
                </c:pt>
                <c:pt idx="1235">
                  <c:v>131.30000000000001</c:v>
                </c:pt>
                <c:pt idx="1236">
                  <c:v>134.69999999999999</c:v>
                </c:pt>
                <c:pt idx="1237">
                  <c:v>138.30000000000001</c:v>
                </c:pt>
                <c:pt idx="1238">
                  <c:v>142.1</c:v>
                </c:pt>
                <c:pt idx="1239">
                  <c:v>145.80000000000001</c:v>
                </c:pt>
                <c:pt idx="1240">
                  <c:v>149.4</c:v>
                </c:pt>
                <c:pt idx="1241">
                  <c:v>152.9</c:v>
                </c:pt>
                <c:pt idx="1242">
                  <c:v>156.5</c:v>
                </c:pt>
                <c:pt idx="1243">
                  <c:v>159.69999999999999</c:v>
                </c:pt>
                <c:pt idx="1244">
                  <c:v>163</c:v>
                </c:pt>
                <c:pt idx="1245">
                  <c:v>166.3</c:v>
                </c:pt>
                <c:pt idx="1246">
                  <c:v>169.6</c:v>
                </c:pt>
                <c:pt idx="1247">
                  <c:v>172.9</c:v>
                </c:pt>
                <c:pt idx="1248">
                  <c:v>176.4</c:v>
                </c:pt>
                <c:pt idx="1249">
                  <c:v>180.2</c:v>
                </c:pt>
                <c:pt idx="1250">
                  <c:v>183.8</c:v>
                </c:pt>
                <c:pt idx="1251">
                  <c:v>186.6</c:v>
                </c:pt>
                <c:pt idx="1252">
                  <c:v>189.5</c:v>
                </c:pt>
                <c:pt idx="1253">
                  <c:v>192</c:v>
                </c:pt>
                <c:pt idx="1254">
                  <c:v>194.8</c:v>
                </c:pt>
                <c:pt idx="1255">
                  <c:v>198.1</c:v>
                </c:pt>
                <c:pt idx="1256">
                  <c:v>201.2</c:v>
                </c:pt>
                <c:pt idx="1257">
                  <c:v>204.4</c:v>
                </c:pt>
                <c:pt idx="1258">
                  <c:v>207.9</c:v>
                </c:pt>
                <c:pt idx="1259">
                  <c:v>212.1</c:v>
                </c:pt>
                <c:pt idx="1260">
                  <c:v>217.3</c:v>
                </c:pt>
                <c:pt idx="1261">
                  <c:v>222.4</c:v>
                </c:pt>
                <c:pt idx="1262">
                  <c:v>227.2</c:v>
                </c:pt>
                <c:pt idx="1263">
                  <c:v>231.5</c:v>
                </c:pt>
                <c:pt idx="1264">
                  <c:v>235.5</c:v>
                </c:pt>
                <c:pt idx="1265">
                  <c:v>239.6</c:v>
                </c:pt>
                <c:pt idx="1266">
                  <c:v>243.8</c:v>
                </c:pt>
                <c:pt idx="1267">
                  <c:v>247.7</c:v>
                </c:pt>
                <c:pt idx="1268">
                  <c:v>251</c:v>
                </c:pt>
                <c:pt idx="1269">
                  <c:v>254.2</c:v>
                </c:pt>
                <c:pt idx="1270">
                  <c:v>257.7</c:v>
                </c:pt>
                <c:pt idx="1271">
                  <c:v>261.3</c:v>
                </c:pt>
                <c:pt idx="1272">
                  <c:v>264.7</c:v>
                </c:pt>
                <c:pt idx="1273">
                  <c:v>268</c:v>
                </c:pt>
                <c:pt idx="1274">
                  <c:v>271.39999999999998</c:v>
                </c:pt>
                <c:pt idx="1275">
                  <c:v>274.2</c:v>
                </c:pt>
                <c:pt idx="1276">
                  <c:v>277.2</c:v>
                </c:pt>
                <c:pt idx="1277">
                  <c:v>280.39999999999998</c:v>
                </c:pt>
                <c:pt idx="1278">
                  <c:v>283.60000000000002</c:v>
                </c:pt>
                <c:pt idx="1279">
                  <c:v>287</c:v>
                </c:pt>
                <c:pt idx="1280">
                  <c:v>290.3</c:v>
                </c:pt>
                <c:pt idx="1281">
                  <c:v>293.7</c:v>
                </c:pt>
                <c:pt idx="1282">
                  <c:v>297.60000000000002</c:v>
                </c:pt>
                <c:pt idx="1283">
                  <c:v>301.39999999999998</c:v>
                </c:pt>
                <c:pt idx="1284">
                  <c:v>304.8</c:v>
                </c:pt>
                <c:pt idx="1285">
                  <c:v>307.7</c:v>
                </c:pt>
                <c:pt idx="1286">
                  <c:v>310.3</c:v>
                </c:pt>
                <c:pt idx="1287">
                  <c:v>312.8</c:v>
                </c:pt>
                <c:pt idx="1288">
                  <c:v>316.10000000000002</c:v>
                </c:pt>
                <c:pt idx="1289">
                  <c:v>319.7</c:v>
                </c:pt>
                <c:pt idx="1290">
                  <c:v>323.60000000000002</c:v>
                </c:pt>
                <c:pt idx="1291">
                  <c:v>327.2</c:v>
                </c:pt>
                <c:pt idx="1292">
                  <c:v>330.6</c:v>
                </c:pt>
                <c:pt idx="1293">
                  <c:v>334</c:v>
                </c:pt>
                <c:pt idx="1294">
                  <c:v>337.6</c:v>
                </c:pt>
                <c:pt idx="1295">
                  <c:v>341.2</c:v>
                </c:pt>
                <c:pt idx="1296">
                  <c:v>344.6</c:v>
                </c:pt>
                <c:pt idx="1297">
                  <c:v>347.7</c:v>
                </c:pt>
                <c:pt idx="1298">
                  <c:v>350.9</c:v>
                </c:pt>
                <c:pt idx="1299">
                  <c:v>354.2</c:v>
                </c:pt>
                <c:pt idx="1300">
                  <c:v>357.3</c:v>
                </c:pt>
                <c:pt idx="1301">
                  <c:v>360.5</c:v>
                </c:pt>
                <c:pt idx="1302">
                  <c:v>363.5</c:v>
                </c:pt>
                <c:pt idx="1303">
                  <c:v>365.8</c:v>
                </c:pt>
                <c:pt idx="1304">
                  <c:v>368.4</c:v>
                </c:pt>
                <c:pt idx="1305">
                  <c:v>370.9</c:v>
                </c:pt>
                <c:pt idx="1306">
                  <c:v>373.6</c:v>
                </c:pt>
                <c:pt idx="1307">
                  <c:v>376.8</c:v>
                </c:pt>
                <c:pt idx="1308">
                  <c:v>379.8</c:v>
                </c:pt>
                <c:pt idx="1309">
                  <c:v>382.7</c:v>
                </c:pt>
                <c:pt idx="1310">
                  <c:v>385.3</c:v>
                </c:pt>
                <c:pt idx="1311">
                  <c:v>388</c:v>
                </c:pt>
                <c:pt idx="1312">
                  <c:v>391.5</c:v>
                </c:pt>
                <c:pt idx="1313">
                  <c:v>395.1</c:v>
                </c:pt>
                <c:pt idx="1314">
                  <c:v>398.9</c:v>
                </c:pt>
                <c:pt idx="1315">
                  <c:v>402.5</c:v>
                </c:pt>
                <c:pt idx="1316">
                  <c:v>405.8</c:v>
                </c:pt>
                <c:pt idx="1317">
                  <c:v>409.4</c:v>
                </c:pt>
                <c:pt idx="1318">
                  <c:v>413.1</c:v>
                </c:pt>
                <c:pt idx="1319">
                  <c:v>416.5</c:v>
                </c:pt>
                <c:pt idx="1320">
                  <c:v>419.9</c:v>
                </c:pt>
                <c:pt idx="1321">
                  <c:v>422.6</c:v>
                </c:pt>
                <c:pt idx="1322">
                  <c:v>425.1</c:v>
                </c:pt>
                <c:pt idx="1323">
                  <c:v>427.6</c:v>
                </c:pt>
                <c:pt idx="1324">
                  <c:v>428.9</c:v>
                </c:pt>
                <c:pt idx="1325">
                  <c:v>429.4</c:v>
                </c:pt>
                <c:pt idx="1326">
                  <c:v>430.3</c:v>
                </c:pt>
                <c:pt idx="1327">
                  <c:v>432.3</c:v>
                </c:pt>
                <c:pt idx="1328">
                  <c:v>434.4</c:v>
                </c:pt>
                <c:pt idx="1329">
                  <c:v>436.4</c:v>
                </c:pt>
                <c:pt idx="1330">
                  <c:v>439.1</c:v>
                </c:pt>
                <c:pt idx="1331">
                  <c:v>441.9</c:v>
                </c:pt>
                <c:pt idx="1332">
                  <c:v>444.3</c:v>
                </c:pt>
                <c:pt idx="1333">
                  <c:v>447</c:v>
                </c:pt>
                <c:pt idx="1334">
                  <c:v>449.6</c:v>
                </c:pt>
                <c:pt idx="1335">
                  <c:v>451.8</c:v>
                </c:pt>
                <c:pt idx="1336">
                  <c:v>454.1</c:v>
                </c:pt>
                <c:pt idx="1337">
                  <c:v>456.5</c:v>
                </c:pt>
                <c:pt idx="1338">
                  <c:v>459.3</c:v>
                </c:pt>
                <c:pt idx="1339">
                  <c:v>461.7</c:v>
                </c:pt>
                <c:pt idx="1340">
                  <c:v>464.4</c:v>
                </c:pt>
                <c:pt idx="1341">
                  <c:v>467.5</c:v>
                </c:pt>
                <c:pt idx="1342">
                  <c:v>470.8</c:v>
                </c:pt>
                <c:pt idx="1343">
                  <c:v>474.2</c:v>
                </c:pt>
                <c:pt idx="1344">
                  <c:v>477.1</c:v>
                </c:pt>
                <c:pt idx="1345">
                  <c:v>478.9</c:v>
                </c:pt>
                <c:pt idx="1346">
                  <c:v>480.7</c:v>
                </c:pt>
                <c:pt idx="1347">
                  <c:v>482.6</c:v>
                </c:pt>
                <c:pt idx="1348">
                  <c:v>484.5</c:v>
                </c:pt>
                <c:pt idx="1349">
                  <c:v>486.3</c:v>
                </c:pt>
                <c:pt idx="1350">
                  <c:v>488.5</c:v>
                </c:pt>
                <c:pt idx="1351">
                  <c:v>490.1</c:v>
                </c:pt>
                <c:pt idx="1352">
                  <c:v>491.4</c:v>
                </c:pt>
                <c:pt idx="1353">
                  <c:v>492.1</c:v>
                </c:pt>
                <c:pt idx="1354">
                  <c:v>492.9</c:v>
                </c:pt>
                <c:pt idx="1355">
                  <c:v>493.7</c:v>
                </c:pt>
                <c:pt idx="1356">
                  <c:v>494.5</c:v>
                </c:pt>
                <c:pt idx="1357">
                  <c:v>495.5</c:v>
                </c:pt>
                <c:pt idx="1358">
                  <c:v>496.7</c:v>
                </c:pt>
                <c:pt idx="1359">
                  <c:v>497.6</c:v>
                </c:pt>
                <c:pt idx="1360">
                  <c:v>498.5</c:v>
                </c:pt>
                <c:pt idx="1361">
                  <c:v>499</c:v>
                </c:pt>
                <c:pt idx="1362">
                  <c:v>499.4</c:v>
                </c:pt>
                <c:pt idx="1363">
                  <c:v>500.1</c:v>
                </c:pt>
                <c:pt idx="1364">
                  <c:v>500.9</c:v>
                </c:pt>
                <c:pt idx="1365">
                  <c:v>502</c:v>
                </c:pt>
                <c:pt idx="1366">
                  <c:v>503.1</c:v>
                </c:pt>
                <c:pt idx="1367">
                  <c:v>503.8</c:v>
                </c:pt>
                <c:pt idx="1368">
                  <c:v>504.6</c:v>
                </c:pt>
                <c:pt idx="1369">
                  <c:v>505.4</c:v>
                </c:pt>
                <c:pt idx="1370">
                  <c:v>506.8</c:v>
                </c:pt>
                <c:pt idx="1371">
                  <c:v>508.2</c:v>
                </c:pt>
                <c:pt idx="1372">
                  <c:v>509.1</c:v>
                </c:pt>
                <c:pt idx="1373">
                  <c:v>510</c:v>
                </c:pt>
                <c:pt idx="1374">
                  <c:v>511.2</c:v>
                </c:pt>
                <c:pt idx="1375">
                  <c:v>512.20000000000005</c:v>
                </c:pt>
                <c:pt idx="1376">
                  <c:v>512.9</c:v>
                </c:pt>
                <c:pt idx="1377">
                  <c:v>513.9</c:v>
                </c:pt>
                <c:pt idx="1378">
                  <c:v>514.79999999999995</c:v>
                </c:pt>
                <c:pt idx="1379">
                  <c:v>515.70000000000005</c:v>
                </c:pt>
                <c:pt idx="1380">
                  <c:v>516.6</c:v>
                </c:pt>
                <c:pt idx="1381">
                  <c:v>517.29999999999995</c:v>
                </c:pt>
                <c:pt idx="1382">
                  <c:v>517.70000000000005</c:v>
                </c:pt>
                <c:pt idx="1383">
                  <c:v>518</c:v>
                </c:pt>
                <c:pt idx="1384">
                  <c:v>519</c:v>
                </c:pt>
                <c:pt idx="1385">
                  <c:v>520</c:v>
                </c:pt>
                <c:pt idx="1386">
                  <c:v>521</c:v>
                </c:pt>
                <c:pt idx="1387">
                  <c:v>521.4</c:v>
                </c:pt>
                <c:pt idx="1388">
                  <c:v>521.79999999999995</c:v>
                </c:pt>
                <c:pt idx="1389">
                  <c:v>522.6</c:v>
                </c:pt>
                <c:pt idx="1390">
                  <c:v>523.29999999999995</c:v>
                </c:pt>
                <c:pt idx="1391">
                  <c:v>523.6</c:v>
                </c:pt>
                <c:pt idx="1392">
                  <c:v>523.6</c:v>
                </c:pt>
                <c:pt idx="1393">
                  <c:v>523.4</c:v>
                </c:pt>
                <c:pt idx="1394">
                  <c:v>523.4</c:v>
                </c:pt>
                <c:pt idx="1395">
                  <c:v>523.29999999999995</c:v>
                </c:pt>
                <c:pt idx="1396">
                  <c:v>523.29999999999995</c:v>
                </c:pt>
                <c:pt idx="1397">
                  <c:v>523.4</c:v>
                </c:pt>
                <c:pt idx="1398">
                  <c:v>523.29999999999995</c:v>
                </c:pt>
                <c:pt idx="1399">
                  <c:v>523.29999999999995</c:v>
                </c:pt>
                <c:pt idx="1400">
                  <c:v>523.20000000000005</c:v>
                </c:pt>
                <c:pt idx="1401">
                  <c:v>522.70000000000005</c:v>
                </c:pt>
                <c:pt idx="1402">
                  <c:v>522</c:v>
                </c:pt>
                <c:pt idx="1403">
                  <c:v>521.20000000000005</c:v>
                </c:pt>
                <c:pt idx="1404">
                  <c:v>519.9</c:v>
                </c:pt>
                <c:pt idx="1405">
                  <c:v>517.1</c:v>
                </c:pt>
              </c:numCache>
            </c:numRef>
          </c:yVal>
          <c:smooth val="1"/>
          <c:extLst xmlns:c16r2="http://schemas.microsoft.com/office/drawing/2015/06/chart">
            <c:ext xmlns:c16="http://schemas.microsoft.com/office/drawing/2014/chart" uri="{C3380CC4-5D6E-409C-BE32-E72D297353CC}">
              <c16:uniqueId val="{00000006-8F11-A44B-8730-402E1A9567C2}"/>
            </c:ext>
          </c:extLst>
        </c:ser>
        <c:dLbls>
          <c:showLegendKey val="0"/>
          <c:showVal val="0"/>
          <c:showCatName val="0"/>
          <c:showSerName val="0"/>
          <c:showPercent val="0"/>
          <c:showBubbleSize val="0"/>
        </c:dLbls>
        <c:axId val="244158464"/>
        <c:axId val="244160384"/>
      </c:scatterChart>
      <c:valAx>
        <c:axId val="244158464"/>
        <c:scaling>
          <c:orientation val="minMax"/>
        </c:scaling>
        <c:delete val="0"/>
        <c:axPos val="b"/>
        <c:title>
          <c:tx>
            <c:rich>
              <a:bodyPr/>
              <a:lstStyle/>
              <a:p>
                <a:pPr>
                  <a:defRPr/>
                </a:pPr>
                <a:r>
                  <a:rPr lang="en-US" sz="1000" b="1" i="0" u="none" strike="noStrike" baseline="0">
                    <a:effectLst/>
                  </a:rPr>
                  <a:t>Time (sec</a:t>
                </a:r>
                <a:endParaRPr lang="en-GB"/>
              </a:p>
            </c:rich>
          </c:tx>
          <c:overlay val="0"/>
        </c:title>
        <c:numFmt formatCode="General" sourceLinked="1"/>
        <c:majorTickMark val="out"/>
        <c:minorTickMark val="none"/>
        <c:tickLblPos val="nextTo"/>
        <c:crossAx val="244160384"/>
        <c:crosses val="autoZero"/>
        <c:crossBetween val="midCat"/>
      </c:valAx>
      <c:valAx>
        <c:axId val="244160384"/>
        <c:scaling>
          <c:orientation val="minMax"/>
        </c:scaling>
        <c:delete val="0"/>
        <c:axPos val="l"/>
        <c:title>
          <c:tx>
            <c:rich>
              <a:bodyPr rot="-5400000" vert="horz"/>
              <a:lstStyle/>
              <a:p>
                <a:pPr>
                  <a:defRPr/>
                </a:pPr>
                <a:r>
                  <a:rPr lang="en-GB" sz="900" b="1" i="0" baseline="0">
                    <a:effectLst/>
                  </a:rPr>
                  <a:t>Temp (</a:t>
                </a:r>
                <a:r>
                  <a:rPr lang="en-GB" sz="900" b="1" i="0" baseline="30000">
                    <a:effectLst/>
                  </a:rPr>
                  <a:t>o</a:t>
                </a:r>
                <a:r>
                  <a:rPr lang="en-GB" sz="900" b="1" i="0" baseline="0">
                    <a:effectLst/>
                  </a:rPr>
                  <a:t>C)</a:t>
                </a:r>
                <a:endParaRPr lang="en-GB" sz="900">
                  <a:effectLst/>
                </a:endParaRPr>
              </a:p>
            </c:rich>
          </c:tx>
          <c:overlay val="0"/>
        </c:title>
        <c:numFmt formatCode="General" sourceLinked="1"/>
        <c:majorTickMark val="out"/>
        <c:minorTickMark val="none"/>
        <c:tickLblPos val="nextTo"/>
        <c:crossAx val="244158464"/>
        <c:crosses val="autoZero"/>
        <c:crossBetween val="midCat"/>
      </c:valAx>
    </c:plotArea>
    <c:legend>
      <c:legendPos val="r"/>
      <c:overlay val="0"/>
    </c:legend>
    <c:plotVisOnly val="1"/>
    <c:dispBlanksAs val="gap"/>
    <c:showDLblsOverMax val="0"/>
  </c:chart>
  <c:spPr>
    <a:ln>
      <a:solidFill>
        <a:schemeClr val="bg1">
          <a:lumMod val="85000"/>
        </a:schemeClr>
      </a:solidFill>
    </a:ln>
  </c:sp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5% Biomass</a:t>
            </a:r>
          </a:p>
        </c:rich>
      </c:tx>
      <c:overlay val="0"/>
    </c:title>
    <c:autoTitleDeleted val="0"/>
    <c:plotArea>
      <c:layout/>
      <c:scatterChart>
        <c:scatterStyle val="smoothMarker"/>
        <c:varyColors val="0"/>
        <c:ser>
          <c:idx val="0"/>
          <c:order val="0"/>
          <c:tx>
            <c:strRef>
              <c:f>'5%T4 &amp; T7'!$C$1</c:f>
              <c:strCache>
                <c:ptCount val="1"/>
                <c:pt idx="0">
                  <c:v>Temperature 4(°C) Coke</c:v>
                </c:pt>
              </c:strCache>
            </c:strRef>
          </c:tx>
          <c:spPr>
            <a:ln w="31750"/>
          </c:spPr>
          <c:marker>
            <c:symbol val="none"/>
          </c:marker>
          <c:xVal>
            <c:numRef>
              <c:f>'5%T4 &amp; T7'!$A$2:$A$1569</c:f>
              <c:numCache>
                <c:formatCode>General</c:formatCode>
                <c:ptCount val="1568"/>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numCache>
            </c:numRef>
          </c:xVal>
          <c:yVal>
            <c:numRef>
              <c:f>'5%T4 &amp; T7'!$C$2:$C$1569</c:f>
              <c:numCache>
                <c:formatCode>General</c:formatCode>
                <c:ptCount val="1568"/>
                <c:pt idx="0">
                  <c:v>20.2</c:v>
                </c:pt>
                <c:pt idx="1">
                  <c:v>20.100000000000001</c:v>
                </c:pt>
                <c:pt idx="2">
                  <c:v>20.2</c:v>
                </c:pt>
                <c:pt idx="3">
                  <c:v>20.2</c:v>
                </c:pt>
                <c:pt idx="4">
                  <c:v>20.2</c:v>
                </c:pt>
                <c:pt idx="5">
                  <c:v>20.2</c:v>
                </c:pt>
                <c:pt idx="6">
                  <c:v>20.2</c:v>
                </c:pt>
                <c:pt idx="7">
                  <c:v>20.2</c:v>
                </c:pt>
                <c:pt idx="8">
                  <c:v>20.3</c:v>
                </c:pt>
                <c:pt idx="9">
                  <c:v>20.399999999999999</c:v>
                </c:pt>
                <c:pt idx="10">
                  <c:v>20.399999999999999</c:v>
                </c:pt>
                <c:pt idx="11">
                  <c:v>20.399999999999999</c:v>
                </c:pt>
                <c:pt idx="12">
                  <c:v>20.399999999999999</c:v>
                </c:pt>
                <c:pt idx="13">
                  <c:v>20.399999999999999</c:v>
                </c:pt>
                <c:pt idx="14">
                  <c:v>20.3</c:v>
                </c:pt>
                <c:pt idx="15">
                  <c:v>20.3</c:v>
                </c:pt>
                <c:pt idx="16">
                  <c:v>20.3</c:v>
                </c:pt>
                <c:pt idx="17">
                  <c:v>20.3</c:v>
                </c:pt>
                <c:pt idx="18">
                  <c:v>20.3</c:v>
                </c:pt>
                <c:pt idx="19">
                  <c:v>20.3</c:v>
                </c:pt>
                <c:pt idx="20">
                  <c:v>20.3</c:v>
                </c:pt>
                <c:pt idx="21">
                  <c:v>20.3</c:v>
                </c:pt>
                <c:pt idx="22">
                  <c:v>20.3</c:v>
                </c:pt>
                <c:pt idx="23">
                  <c:v>20.3</c:v>
                </c:pt>
                <c:pt idx="24">
                  <c:v>20.3</c:v>
                </c:pt>
                <c:pt idx="25">
                  <c:v>20.3</c:v>
                </c:pt>
                <c:pt idx="26">
                  <c:v>20.3</c:v>
                </c:pt>
                <c:pt idx="27">
                  <c:v>20.3</c:v>
                </c:pt>
                <c:pt idx="28">
                  <c:v>20.3</c:v>
                </c:pt>
                <c:pt idx="29">
                  <c:v>20.3</c:v>
                </c:pt>
                <c:pt idx="30">
                  <c:v>20.399999999999999</c:v>
                </c:pt>
                <c:pt idx="31">
                  <c:v>20.399999999999999</c:v>
                </c:pt>
                <c:pt idx="32">
                  <c:v>20.5</c:v>
                </c:pt>
                <c:pt idx="33">
                  <c:v>20.5</c:v>
                </c:pt>
                <c:pt idx="34">
                  <c:v>20.399999999999999</c:v>
                </c:pt>
                <c:pt idx="35">
                  <c:v>20.5</c:v>
                </c:pt>
                <c:pt idx="36">
                  <c:v>20.6</c:v>
                </c:pt>
                <c:pt idx="37">
                  <c:v>20.7</c:v>
                </c:pt>
                <c:pt idx="38">
                  <c:v>20.9</c:v>
                </c:pt>
                <c:pt idx="39">
                  <c:v>21.1</c:v>
                </c:pt>
                <c:pt idx="40">
                  <c:v>21.3</c:v>
                </c:pt>
                <c:pt idx="41">
                  <c:v>21.6</c:v>
                </c:pt>
                <c:pt idx="42">
                  <c:v>21.9</c:v>
                </c:pt>
                <c:pt idx="43">
                  <c:v>22.3</c:v>
                </c:pt>
                <c:pt idx="44">
                  <c:v>22.8</c:v>
                </c:pt>
                <c:pt idx="45">
                  <c:v>23.4</c:v>
                </c:pt>
                <c:pt idx="46">
                  <c:v>24.1</c:v>
                </c:pt>
                <c:pt idx="47">
                  <c:v>24.9</c:v>
                </c:pt>
                <c:pt idx="48">
                  <c:v>26</c:v>
                </c:pt>
                <c:pt idx="49">
                  <c:v>27.3</c:v>
                </c:pt>
                <c:pt idx="50">
                  <c:v>28.7</c:v>
                </c:pt>
                <c:pt idx="51">
                  <c:v>30.3</c:v>
                </c:pt>
                <c:pt idx="52">
                  <c:v>32.1</c:v>
                </c:pt>
                <c:pt idx="53">
                  <c:v>33.9</c:v>
                </c:pt>
                <c:pt idx="54">
                  <c:v>35.9</c:v>
                </c:pt>
                <c:pt idx="55">
                  <c:v>38.1</c:v>
                </c:pt>
                <c:pt idx="56">
                  <c:v>40.200000000000003</c:v>
                </c:pt>
                <c:pt idx="57">
                  <c:v>42.3</c:v>
                </c:pt>
                <c:pt idx="58">
                  <c:v>44.4</c:v>
                </c:pt>
                <c:pt idx="59">
                  <c:v>46.3</c:v>
                </c:pt>
                <c:pt idx="60">
                  <c:v>48.2</c:v>
                </c:pt>
                <c:pt idx="61">
                  <c:v>49.9</c:v>
                </c:pt>
                <c:pt idx="62">
                  <c:v>51.5</c:v>
                </c:pt>
                <c:pt idx="63">
                  <c:v>52.9</c:v>
                </c:pt>
                <c:pt idx="64">
                  <c:v>54.2</c:v>
                </c:pt>
                <c:pt idx="65">
                  <c:v>55.4</c:v>
                </c:pt>
                <c:pt idx="66">
                  <c:v>56.4</c:v>
                </c:pt>
                <c:pt idx="67">
                  <c:v>57.3</c:v>
                </c:pt>
                <c:pt idx="68">
                  <c:v>58.1</c:v>
                </c:pt>
                <c:pt idx="69">
                  <c:v>58.8</c:v>
                </c:pt>
                <c:pt idx="70">
                  <c:v>59.4</c:v>
                </c:pt>
                <c:pt idx="71">
                  <c:v>59.9</c:v>
                </c:pt>
                <c:pt idx="72">
                  <c:v>60.3</c:v>
                </c:pt>
                <c:pt idx="73">
                  <c:v>60.7</c:v>
                </c:pt>
                <c:pt idx="74">
                  <c:v>61</c:v>
                </c:pt>
                <c:pt idx="75">
                  <c:v>61.2</c:v>
                </c:pt>
                <c:pt idx="76">
                  <c:v>61.5</c:v>
                </c:pt>
                <c:pt idx="77">
                  <c:v>61.7</c:v>
                </c:pt>
                <c:pt idx="78">
                  <c:v>61.9</c:v>
                </c:pt>
                <c:pt idx="79">
                  <c:v>62</c:v>
                </c:pt>
                <c:pt idx="80">
                  <c:v>62.1</c:v>
                </c:pt>
                <c:pt idx="81">
                  <c:v>62.1</c:v>
                </c:pt>
                <c:pt idx="82">
                  <c:v>62.2</c:v>
                </c:pt>
                <c:pt idx="83">
                  <c:v>62.3</c:v>
                </c:pt>
                <c:pt idx="84">
                  <c:v>62.3</c:v>
                </c:pt>
                <c:pt idx="85">
                  <c:v>62.3</c:v>
                </c:pt>
                <c:pt idx="86">
                  <c:v>62.3</c:v>
                </c:pt>
                <c:pt idx="87">
                  <c:v>62.4</c:v>
                </c:pt>
                <c:pt idx="88">
                  <c:v>62.4</c:v>
                </c:pt>
                <c:pt idx="89">
                  <c:v>62.5</c:v>
                </c:pt>
                <c:pt idx="90">
                  <c:v>62.6</c:v>
                </c:pt>
                <c:pt idx="91">
                  <c:v>62.7</c:v>
                </c:pt>
                <c:pt idx="92">
                  <c:v>62.8</c:v>
                </c:pt>
                <c:pt idx="93">
                  <c:v>62.9</c:v>
                </c:pt>
                <c:pt idx="94">
                  <c:v>63</c:v>
                </c:pt>
                <c:pt idx="95">
                  <c:v>63.1</c:v>
                </c:pt>
                <c:pt idx="96">
                  <c:v>63.1</c:v>
                </c:pt>
                <c:pt idx="97">
                  <c:v>63.2</c:v>
                </c:pt>
                <c:pt idx="98">
                  <c:v>63.4</c:v>
                </c:pt>
                <c:pt idx="99">
                  <c:v>63.6</c:v>
                </c:pt>
                <c:pt idx="100">
                  <c:v>63.7</c:v>
                </c:pt>
                <c:pt idx="101">
                  <c:v>63.8</c:v>
                </c:pt>
                <c:pt idx="102">
                  <c:v>64</c:v>
                </c:pt>
                <c:pt idx="103">
                  <c:v>64.099999999999994</c:v>
                </c:pt>
                <c:pt idx="104">
                  <c:v>64.2</c:v>
                </c:pt>
                <c:pt idx="105">
                  <c:v>64.400000000000006</c:v>
                </c:pt>
                <c:pt idx="106">
                  <c:v>64.5</c:v>
                </c:pt>
                <c:pt idx="107">
                  <c:v>64.599999999999994</c:v>
                </c:pt>
                <c:pt idx="108">
                  <c:v>64.7</c:v>
                </c:pt>
                <c:pt idx="109">
                  <c:v>64.8</c:v>
                </c:pt>
                <c:pt idx="110">
                  <c:v>64.900000000000006</c:v>
                </c:pt>
                <c:pt idx="111">
                  <c:v>65</c:v>
                </c:pt>
                <c:pt idx="112">
                  <c:v>65</c:v>
                </c:pt>
                <c:pt idx="113">
                  <c:v>65.2</c:v>
                </c:pt>
                <c:pt idx="114">
                  <c:v>65.3</c:v>
                </c:pt>
                <c:pt idx="115">
                  <c:v>65.400000000000006</c:v>
                </c:pt>
                <c:pt idx="116">
                  <c:v>65.400000000000006</c:v>
                </c:pt>
                <c:pt idx="117">
                  <c:v>65.5</c:v>
                </c:pt>
                <c:pt idx="118">
                  <c:v>65.5</c:v>
                </c:pt>
                <c:pt idx="119">
                  <c:v>65.599999999999994</c:v>
                </c:pt>
                <c:pt idx="120">
                  <c:v>65.599999999999994</c:v>
                </c:pt>
                <c:pt idx="121">
                  <c:v>65.599999999999994</c:v>
                </c:pt>
                <c:pt idx="122">
                  <c:v>65.599999999999994</c:v>
                </c:pt>
                <c:pt idx="123">
                  <c:v>65.599999999999994</c:v>
                </c:pt>
                <c:pt idx="124">
                  <c:v>65.599999999999994</c:v>
                </c:pt>
                <c:pt idx="125">
                  <c:v>65.7</c:v>
                </c:pt>
                <c:pt idx="126">
                  <c:v>65.7</c:v>
                </c:pt>
                <c:pt idx="127">
                  <c:v>65.7</c:v>
                </c:pt>
                <c:pt idx="128">
                  <c:v>65.7</c:v>
                </c:pt>
                <c:pt idx="129">
                  <c:v>65.7</c:v>
                </c:pt>
                <c:pt idx="130">
                  <c:v>65.8</c:v>
                </c:pt>
                <c:pt idx="131">
                  <c:v>65.7</c:v>
                </c:pt>
                <c:pt idx="132">
                  <c:v>65.7</c:v>
                </c:pt>
                <c:pt idx="133">
                  <c:v>65.7</c:v>
                </c:pt>
                <c:pt idx="134">
                  <c:v>65.8</c:v>
                </c:pt>
                <c:pt idx="135">
                  <c:v>65.8</c:v>
                </c:pt>
                <c:pt idx="136">
                  <c:v>65.8</c:v>
                </c:pt>
                <c:pt idx="137">
                  <c:v>65.8</c:v>
                </c:pt>
                <c:pt idx="138">
                  <c:v>65.8</c:v>
                </c:pt>
                <c:pt idx="139">
                  <c:v>65.8</c:v>
                </c:pt>
                <c:pt idx="140">
                  <c:v>65.8</c:v>
                </c:pt>
                <c:pt idx="141">
                  <c:v>65.8</c:v>
                </c:pt>
                <c:pt idx="142">
                  <c:v>65.8</c:v>
                </c:pt>
                <c:pt idx="143">
                  <c:v>65.8</c:v>
                </c:pt>
                <c:pt idx="144">
                  <c:v>65.900000000000006</c:v>
                </c:pt>
                <c:pt idx="145">
                  <c:v>65.8</c:v>
                </c:pt>
                <c:pt idx="146">
                  <c:v>65.8</c:v>
                </c:pt>
                <c:pt idx="147">
                  <c:v>65.7</c:v>
                </c:pt>
                <c:pt idx="148">
                  <c:v>65.7</c:v>
                </c:pt>
                <c:pt idx="149">
                  <c:v>65.599999999999994</c:v>
                </c:pt>
                <c:pt idx="150">
                  <c:v>65.599999999999994</c:v>
                </c:pt>
                <c:pt idx="151">
                  <c:v>65.5</c:v>
                </c:pt>
                <c:pt idx="152">
                  <c:v>65.400000000000006</c:v>
                </c:pt>
                <c:pt idx="153">
                  <c:v>65.400000000000006</c:v>
                </c:pt>
                <c:pt idx="154">
                  <c:v>65.3</c:v>
                </c:pt>
                <c:pt idx="155">
                  <c:v>65.3</c:v>
                </c:pt>
                <c:pt idx="156">
                  <c:v>65.3</c:v>
                </c:pt>
                <c:pt idx="157">
                  <c:v>65.2</c:v>
                </c:pt>
                <c:pt idx="158">
                  <c:v>65.2</c:v>
                </c:pt>
                <c:pt idx="159">
                  <c:v>65.2</c:v>
                </c:pt>
                <c:pt idx="160">
                  <c:v>65.099999999999994</c:v>
                </c:pt>
                <c:pt idx="161">
                  <c:v>65</c:v>
                </c:pt>
                <c:pt idx="162">
                  <c:v>65</c:v>
                </c:pt>
                <c:pt idx="163">
                  <c:v>64.900000000000006</c:v>
                </c:pt>
                <c:pt idx="164">
                  <c:v>64.8</c:v>
                </c:pt>
                <c:pt idx="165">
                  <c:v>64.8</c:v>
                </c:pt>
                <c:pt idx="166">
                  <c:v>64.7</c:v>
                </c:pt>
                <c:pt idx="167">
                  <c:v>64.7</c:v>
                </c:pt>
                <c:pt idx="168">
                  <c:v>64.599999999999994</c:v>
                </c:pt>
                <c:pt idx="169">
                  <c:v>64.5</c:v>
                </c:pt>
                <c:pt idx="170">
                  <c:v>64.5</c:v>
                </c:pt>
                <c:pt idx="171">
                  <c:v>64.400000000000006</c:v>
                </c:pt>
                <c:pt idx="172">
                  <c:v>64.400000000000006</c:v>
                </c:pt>
                <c:pt idx="173">
                  <c:v>64.3</c:v>
                </c:pt>
                <c:pt idx="174">
                  <c:v>64.2</c:v>
                </c:pt>
                <c:pt idx="175">
                  <c:v>64.2</c:v>
                </c:pt>
                <c:pt idx="176">
                  <c:v>64.099999999999994</c:v>
                </c:pt>
                <c:pt idx="177">
                  <c:v>64</c:v>
                </c:pt>
                <c:pt idx="178">
                  <c:v>64</c:v>
                </c:pt>
                <c:pt idx="179">
                  <c:v>63.9</c:v>
                </c:pt>
                <c:pt idx="180">
                  <c:v>63.9</c:v>
                </c:pt>
                <c:pt idx="181">
                  <c:v>63.8</c:v>
                </c:pt>
                <c:pt idx="182">
                  <c:v>63.7</c:v>
                </c:pt>
                <c:pt idx="183">
                  <c:v>63.6</c:v>
                </c:pt>
                <c:pt idx="184">
                  <c:v>63.6</c:v>
                </c:pt>
                <c:pt idx="185">
                  <c:v>63.5</c:v>
                </c:pt>
                <c:pt idx="186">
                  <c:v>63.5</c:v>
                </c:pt>
                <c:pt idx="187">
                  <c:v>63.4</c:v>
                </c:pt>
                <c:pt idx="188">
                  <c:v>63.3</c:v>
                </c:pt>
                <c:pt idx="189">
                  <c:v>63.2</c:v>
                </c:pt>
                <c:pt idx="190">
                  <c:v>63.1</c:v>
                </c:pt>
                <c:pt idx="191">
                  <c:v>63.1</c:v>
                </c:pt>
                <c:pt idx="192">
                  <c:v>63</c:v>
                </c:pt>
                <c:pt idx="193">
                  <c:v>63</c:v>
                </c:pt>
                <c:pt idx="194">
                  <c:v>62.9</c:v>
                </c:pt>
                <c:pt idx="195">
                  <c:v>62.9</c:v>
                </c:pt>
                <c:pt idx="196">
                  <c:v>62.9</c:v>
                </c:pt>
                <c:pt idx="197">
                  <c:v>62.8</c:v>
                </c:pt>
                <c:pt idx="198">
                  <c:v>62.8</c:v>
                </c:pt>
                <c:pt idx="199">
                  <c:v>62.7</c:v>
                </c:pt>
                <c:pt idx="200">
                  <c:v>62.7</c:v>
                </c:pt>
                <c:pt idx="201">
                  <c:v>62.7</c:v>
                </c:pt>
                <c:pt idx="202">
                  <c:v>62.6</c:v>
                </c:pt>
                <c:pt idx="203">
                  <c:v>62.6</c:v>
                </c:pt>
                <c:pt idx="204">
                  <c:v>62.6</c:v>
                </c:pt>
                <c:pt idx="205">
                  <c:v>62.5</c:v>
                </c:pt>
                <c:pt idx="206">
                  <c:v>62.5</c:v>
                </c:pt>
                <c:pt idx="207">
                  <c:v>62.4</c:v>
                </c:pt>
                <c:pt idx="208">
                  <c:v>62.4</c:v>
                </c:pt>
                <c:pt idx="209">
                  <c:v>62.4</c:v>
                </c:pt>
                <c:pt idx="210">
                  <c:v>62.3</c:v>
                </c:pt>
                <c:pt idx="211">
                  <c:v>62.3</c:v>
                </c:pt>
                <c:pt idx="212">
                  <c:v>62.3</c:v>
                </c:pt>
                <c:pt idx="213">
                  <c:v>62.3</c:v>
                </c:pt>
                <c:pt idx="214">
                  <c:v>62.3</c:v>
                </c:pt>
                <c:pt idx="215">
                  <c:v>62.2</c:v>
                </c:pt>
                <c:pt idx="216">
                  <c:v>62.2</c:v>
                </c:pt>
                <c:pt idx="217">
                  <c:v>62.2</c:v>
                </c:pt>
                <c:pt idx="218">
                  <c:v>62.2</c:v>
                </c:pt>
                <c:pt idx="219">
                  <c:v>62.1</c:v>
                </c:pt>
                <c:pt idx="220">
                  <c:v>62.1</c:v>
                </c:pt>
                <c:pt idx="221">
                  <c:v>62.1</c:v>
                </c:pt>
                <c:pt idx="222">
                  <c:v>62.1</c:v>
                </c:pt>
                <c:pt idx="223">
                  <c:v>62</c:v>
                </c:pt>
                <c:pt idx="224">
                  <c:v>61.9</c:v>
                </c:pt>
                <c:pt idx="225">
                  <c:v>61.8</c:v>
                </c:pt>
                <c:pt idx="226">
                  <c:v>61.8</c:v>
                </c:pt>
                <c:pt idx="227">
                  <c:v>61.8</c:v>
                </c:pt>
                <c:pt idx="228">
                  <c:v>61.7</c:v>
                </c:pt>
                <c:pt idx="229">
                  <c:v>61.7</c:v>
                </c:pt>
                <c:pt idx="230">
                  <c:v>61.6</c:v>
                </c:pt>
                <c:pt idx="231">
                  <c:v>61.5</c:v>
                </c:pt>
                <c:pt idx="232">
                  <c:v>61.5</c:v>
                </c:pt>
                <c:pt idx="233">
                  <c:v>61.5</c:v>
                </c:pt>
                <c:pt idx="234">
                  <c:v>61.4</c:v>
                </c:pt>
                <c:pt idx="235">
                  <c:v>61.4</c:v>
                </c:pt>
                <c:pt idx="236">
                  <c:v>61.3</c:v>
                </c:pt>
                <c:pt idx="237">
                  <c:v>61.2</c:v>
                </c:pt>
                <c:pt idx="238">
                  <c:v>61.1</c:v>
                </c:pt>
                <c:pt idx="239">
                  <c:v>61.1</c:v>
                </c:pt>
                <c:pt idx="240">
                  <c:v>61</c:v>
                </c:pt>
                <c:pt idx="241">
                  <c:v>61</c:v>
                </c:pt>
                <c:pt idx="242">
                  <c:v>61</c:v>
                </c:pt>
                <c:pt idx="243">
                  <c:v>60.9</c:v>
                </c:pt>
                <c:pt idx="244">
                  <c:v>60.8</c:v>
                </c:pt>
                <c:pt idx="245">
                  <c:v>60.8</c:v>
                </c:pt>
                <c:pt idx="246">
                  <c:v>60.7</c:v>
                </c:pt>
                <c:pt idx="247">
                  <c:v>60.6</c:v>
                </c:pt>
                <c:pt idx="248">
                  <c:v>60.6</c:v>
                </c:pt>
                <c:pt idx="249">
                  <c:v>60.5</c:v>
                </c:pt>
                <c:pt idx="250">
                  <c:v>60.5</c:v>
                </c:pt>
                <c:pt idx="251">
                  <c:v>60.6</c:v>
                </c:pt>
                <c:pt idx="252">
                  <c:v>60.5</c:v>
                </c:pt>
                <c:pt idx="253">
                  <c:v>60.5</c:v>
                </c:pt>
                <c:pt idx="254">
                  <c:v>60.4</c:v>
                </c:pt>
                <c:pt idx="255">
                  <c:v>60.3</c:v>
                </c:pt>
                <c:pt idx="256">
                  <c:v>60.3</c:v>
                </c:pt>
                <c:pt idx="257">
                  <c:v>60.2</c:v>
                </c:pt>
                <c:pt idx="258">
                  <c:v>60.2</c:v>
                </c:pt>
                <c:pt idx="259">
                  <c:v>60.1</c:v>
                </c:pt>
                <c:pt idx="260">
                  <c:v>60.1</c:v>
                </c:pt>
                <c:pt idx="261">
                  <c:v>60</c:v>
                </c:pt>
                <c:pt idx="262">
                  <c:v>60</c:v>
                </c:pt>
                <c:pt idx="263">
                  <c:v>59.9</c:v>
                </c:pt>
                <c:pt idx="264">
                  <c:v>59.9</c:v>
                </c:pt>
                <c:pt idx="265">
                  <c:v>59.8</c:v>
                </c:pt>
                <c:pt idx="266">
                  <c:v>59.9</c:v>
                </c:pt>
                <c:pt idx="267">
                  <c:v>59.8</c:v>
                </c:pt>
                <c:pt idx="268">
                  <c:v>59.8</c:v>
                </c:pt>
                <c:pt idx="269">
                  <c:v>59.8</c:v>
                </c:pt>
                <c:pt idx="270">
                  <c:v>59.8</c:v>
                </c:pt>
                <c:pt idx="271">
                  <c:v>59.7</c:v>
                </c:pt>
                <c:pt idx="272">
                  <c:v>59.7</c:v>
                </c:pt>
                <c:pt idx="273">
                  <c:v>59.7</c:v>
                </c:pt>
                <c:pt idx="274">
                  <c:v>59.7</c:v>
                </c:pt>
                <c:pt idx="275">
                  <c:v>59.7</c:v>
                </c:pt>
                <c:pt idx="276">
                  <c:v>59.6</c:v>
                </c:pt>
                <c:pt idx="277">
                  <c:v>59.6</c:v>
                </c:pt>
                <c:pt idx="278">
                  <c:v>59.7</c:v>
                </c:pt>
                <c:pt idx="279">
                  <c:v>59.7</c:v>
                </c:pt>
                <c:pt idx="280">
                  <c:v>59.7</c:v>
                </c:pt>
                <c:pt idx="281">
                  <c:v>59.7</c:v>
                </c:pt>
                <c:pt idx="282">
                  <c:v>59.7</c:v>
                </c:pt>
                <c:pt idx="283">
                  <c:v>59.7</c:v>
                </c:pt>
                <c:pt idx="284">
                  <c:v>59.7</c:v>
                </c:pt>
                <c:pt idx="285">
                  <c:v>59.7</c:v>
                </c:pt>
                <c:pt idx="286">
                  <c:v>59.6</c:v>
                </c:pt>
                <c:pt idx="287">
                  <c:v>59.7</c:v>
                </c:pt>
                <c:pt idx="288">
                  <c:v>59.7</c:v>
                </c:pt>
                <c:pt idx="289">
                  <c:v>59.7</c:v>
                </c:pt>
                <c:pt idx="290">
                  <c:v>59.7</c:v>
                </c:pt>
                <c:pt idx="291">
                  <c:v>59.7</c:v>
                </c:pt>
                <c:pt idx="292">
                  <c:v>59.7</c:v>
                </c:pt>
                <c:pt idx="293">
                  <c:v>59.7</c:v>
                </c:pt>
                <c:pt idx="294">
                  <c:v>59.7</c:v>
                </c:pt>
                <c:pt idx="295">
                  <c:v>59.7</c:v>
                </c:pt>
                <c:pt idx="296">
                  <c:v>59.7</c:v>
                </c:pt>
                <c:pt idx="297">
                  <c:v>59.7</c:v>
                </c:pt>
                <c:pt idx="298">
                  <c:v>59.8</c:v>
                </c:pt>
                <c:pt idx="299">
                  <c:v>59.8</c:v>
                </c:pt>
                <c:pt idx="300">
                  <c:v>59.8</c:v>
                </c:pt>
                <c:pt idx="301">
                  <c:v>59.8</c:v>
                </c:pt>
                <c:pt idx="302">
                  <c:v>59.8</c:v>
                </c:pt>
                <c:pt idx="303">
                  <c:v>59.9</c:v>
                </c:pt>
                <c:pt idx="304">
                  <c:v>59.9</c:v>
                </c:pt>
                <c:pt idx="305">
                  <c:v>59.9</c:v>
                </c:pt>
                <c:pt idx="306">
                  <c:v>59.9</c:v>
                </c:pt>
                <c:pt idx="307">
                  <c:v>60</c:v>
                </c:pt>
                <c:pt idx="308">
                  <c:v>60</c:v>
                </c:pt>
                <c:pt idx="309">
                  <c:v>60</c:v>
                </c:pt>
                <c:pt idx="310">
                  <c:v>60</c:v>
                </c:pt>
                <c:pt idx="311">
                  <c:v>60.1</c:v>
                </c:pt>
                <c:pt idx="312">
                  <c:v>60.1</c:v>
                </c:pt>
                <c:pt idx="313">
                  <c:v>60.1</c:v>
                </c:pt>
                <c:pt idx="314">
                  <c:v>60.1</c:v>
                </c:pt>
                <c:pt idx="315">
                  <c:v>60.1</c:v>
                </c:pt>
                <c:pt idx="316">
                  <c:v>60.1</c:v>
                </c:pt>
                <c:pt idx="317">
                  <c:v>60.2</c:v>
                </c:pt>
                <c:pt idx="318">
                  <c:v>60.2</c:v>
                </c:pt>
                <c:pt idx="319">
                  <c:v>60.3</c:v>
                </c:pt>
                <c:pt idx="320">
                  <c:v>60.3</c:v>
                </c:pt>
                <c:pt idx="321">
                  <c:v>60.3</c:v>
                </c:pt>
                <c:pt idx="322">
                  <c:v>60.3</c:v>
                </c:pt>
                <c:pt idx="323">
                  <c:v>60.4</c:v>
                </c:pt>
                <c:pt idx="324">
                  <c:v>60.4</c:v>
                </c:pt>
                <c:pt idx="325">
                  <c:v>60.5</c:v>
                </c:pt>
                <c:pt idx="326">
                  <c:v>60.5</c:v>
                </c:pt>
                <c:pt idx="327">
                  <c:v>60.5</c:v>
                </c:pt>
                <c:pt idx="328">
                  <c:v>60.6</c:v>
                </c:pt>
                <c:pt idx="329">
                  <c:v>60.6</c:v>
                </c:pt>
                <c:pt idx="330">
                  <c:v>60.6</c:v>
                </c:pt>
                <c:pt idx="331">
                  <c:v>60.6</c:v>
                </c:pt>
                <c:pt idx="332">
                  <c:v>60.6</c:v>
                </c:pt>
                <c:pt idx="333">
                  <c:v>60.7</c:v>
                </c:pt>
                <c:pt idx="334">
                  <c:v>60.8</c:v>
                </c:pt>
                <c:pt idx="335">
                  <c:v>60.8</c:v>
                </c:pt>
                <c:pt idx="336">
                  <c:v>60.8</c:v>
                </c:pt>
                <c:pt idx="337">
                  <c:v>60.8</c:v>
                </c:pt>
                <c:pt idx="338">
                  <c:v>60.9</c:v>
                </c:pt>
                <c:pt idx="339">
                  <c:v>60.9</c:v>
                </c:pt>
                <c:pt idx="340">
                  <c:v>61</c:v>
                </c:pt>
                <c:pt idx="341">
                  <c:v>60.9</c:v>
                </c:pt>
                <c:pt idx="342">
                  <c:v>61</c:v>
                </c:pt>
                <c:pt idx="343">
                  <c:v>61</c:v>
                </c:pt>
                <c:pt idx="344">
                  <c:v>61</c:v>
                </c:pt>
                <c:pt idx="345">
                  <c:v>61</c:v>
                </c:pt>
                <c:pt idx="346">
                  <c:v>61</c:v>
                </c:pt>
                <c:pt idx="347">
                  <c:v>61</c:v>
                </c:pt>
                <c:pt idx="348">
                  <c:v>61.1</c:v>
                </c:pt>
                <c:pt idx="349">
                  <c:v>61.1</c:v>
                </c:pt>
                <c:pt idx="350">
                  <c:v>61.2</c:v>
                </c:pt>
                <c:pt idx="351">
                  <c:v>61.1</c:v>
                </c:pt>
                <c:pt idx="352">
                  <c:v>61.2</c:v>
                </c:pt>
                <c:pt idx="353">
                  <c:v>61.2</c:v>
                </c:pt>
                <c:pt idx="354">
                  <c:v>61.2</c:v>
                </c:pt>
                <c:pt idx="355">
                  <c:v>61.2</c:v>
                </c:pt>
                <c:pt idx="356">
                  <c:v>61.2</c:v>
                </c:pt>
                <c:pt idx="357">
                  <c:v>61.2</c:v>
                </c:pt>
                <c:pt idx="358">
                  <c:v>61.2</c:v>
                </c:pt>
                <c:pt idx="359">
                  <c:v>61.2</c:v>
                </c:pt>
                <c:pt idx="360">
                  <c:v>61.3</c:v>
                </c:pt>
                <c:pt idx="361">
                  <c:v>61.4</c:v>
                </c:pt>
                <c:pt idx="362">
                  <c:v>61.3</c:v>
                </c:pt>
                <c:pt idx="363">
                  <c:v>61.3</c:v>
                </c:pt>
                <c:pt idx="364">
                  <c:v>61.3</c:v>
                </c:pt>
                <c:pt idx="365">
                  <c:v>61.3</c:v>
                </c:pt>
                <c:pt idx="366">
                  <c:v>61.3</c:v>
                </c:pt>
                <c:pt idx="367">
                  <c:v>61.4</c:v>
                </c:pt>
                <c:pt idx="368">
                  <c:v>61.4</c:v>
                </c:pt>
                <c:pt idx="369">
                  <c:v>61.4</c:v>
                </c:pt>
                <c:pt idx="370">
                  <c:v>61.5</c:v>
                </c:pt>
                <c:pt idx="371">
                  <c:v>61.5</c:v>
                </c:pt>
                <c:pt idx="372">
                  <c:v>61.5</c:v>
                </c:pt>
                <c:pt idx="373">
                  <c:v>61.5</c:v>
                </c:pt>
                <c:pt idx="374">
                  <c:v>61.5</c:v>
                </c:pt>
                <c:pt idx="375">
                  <c:v>61.6</c:v>
                </c:pt>
                <c:pt idx="376">
                  <c:v>61.6</c:v>
                </c:pt>
                <c:pt idx="377">
                  <c:v>61.6</c:v>
                </c:pt>
                <c:pt idx="378">
                  <c:v>61.7</c:v>
                </c:pt>
                <c:pt idx="379">
                  <c:v>61.7</c:v>
                </c:pt>
                <c:pt idx="380">
                  <c:v>61.7</c:v>
                </c:pt>
                <c:pt idx="381">
                  <c:v>61.8</c:v>
                </c:pt>
                <c:pt idx="382">
                  <c:v>61.8</c:v>
                </c:pt>
                <c:pt idx="383">
                  <c:v>61.9</c:v>
                </c:pt>
                <c:pt idx="384">
                  <c:v>61.9</c:v>
                </c:pt>
                <c:pt idx="385">
                  <c:v>61.9</c:v>
                </c:pt>
                <c:pt idx="386">
                  <c:v>61.9</c:v>
                </c:pt>
                <c:pt idx="387">
                  <c:v>62</c:v>
                </c:pt>
                <c:pt idx="388">
                  <c:v>62</c:v>
                </c:pt>
                <c:pt idx="389">
                  <c:v>62</c:v>
                </c:pt>
                <c:pt idx="390">
                  <c:v>62</c:v>
                </c:pt>
                <c:pt idx="391">
                  <c:v>62</c:v>
                </c:pt>
                <c:pt idx="392">
                  <c:v>62</c:v>
                </c:pt>
                <c:pt idx="393">
                  <c:v>62.1</c:v>
                </c:pt>
                <c:pt idx="394">
                  <c:v>62.1</c:v>
                </c:pt>
                <c:pt idx="395">
                  <c:v>62.2</c:v>
                </c:pt>
                <c:pt idx="396">
                  <c:v>62.2</c:v>
                </c:pt>
                <c:pt idx="397">
                  <c:v>62.3</c:v>
                </c:pt>
                <c:pt idx="398">
                  <c:v>62.3</c:v>
                </c:pt>
                <c:pt idx="399">
                  <c:v>62.3</c:v>
                </c:pt>
                <c:pt idx="400">
                  <c:v>62.4</c:v>
                </c:pt>
                <c:pt idx="401">
                  <c:v>62.4</c:v>
                </c:pt>
                <c:pt idx="402">
                  <c:v>62.4</c:v>
                </c:pt>
                <c:pt idx="403">
                  <c:v>62.4</c:v>
                </c:pt>
                <c:pt idx="404">
                  <c:v>62.4</c:v>
                </c:pt>
                <c:pt idx="405">
                  <c:v>62.5</c:v>
                </c:pt>
                <c:pt idx="406">
                  <c:v>62.5</c:v>
                </c:pt>
                <c:pt idx="407">
                  <c:v>62.6</c:v>
                </c:pt>
                <c:pt idx="408">
                  <c:v>62.6</c:v>
                </c:pt>
                <c:pt idx="409">
                  <c:v>62.7</c:v>
                </c:pt>
                <c:pt idx="410">
                  <c:v>62.8</c:v>
                </c:pt>
                <c:pt idx="411">
                  <c:v>62.8</c:v>
                </c:pt>
                <c:pt idx="412">
                  <c:v>62.9</c:v>
                </c:pt>
                <c:pt idx="413">
                  <c:v>62.9</c:v>
                </c:pt>
                <c:pt idx="414">
                  <c:v>63</c:v>
                </c:pt>
                <c:pt idx="415">
                  <c:v>63</c:v>
                </c:pt>
                <c:pt idx="416">
                  <c:v>63.1</c:v>
                </c:pt>
                <c:pt idx="417">
                  <c:v>63.2</c:v>
                </c:pt>
                <c:pt idx="418">
                  <c:v>63.3</c:v>
                </c:pt>
                <c:pt idx="419">
                  <c:v>63.3</c:v>
                </c:pt>
                <c:pt idx="420">
                  <c:v>63.3</c:v>
                </c:pt>
                <c:pt idx="421">
                  <c:v>63.3</c:v>
                </c:pt>
                <c:pt idx="422">
                  <c:v>63.4</c:v>
                </c:pt>
                <c:pt idx="423">
                  <c:v>63.4</c:v>
                </c:pt>
                <c:pt idx="424">
                  <c:v>63.4</c:v>
                </c:pt>
                <c:pt idx="425">
                  <c:v>63.4</c:v>
                </c:pt>
                <c:pt idx="426">
                  <c:v>63.4</c:v>
                </c:pt>
                <c:pt idx="427">
                  <c:v>63.4</c:v>
                </c:pt>
                <c:pt idx="428">
                  <c:v>63.5</c:v>
                </c:pt>
                <c:pt idx="429">
                  <c:v>63.5</c:v>
                </c:pt>
                <c:pt idx="430">
                  <c:v>63.5</c:v>
                </c:pt>
                <c:pt idx="431">
                  <c:v>63.5</c:v>
                </c:pt>
                <c:pt idx="432">
                  <c:v>63.6</c:v>
                </c:pt>
                <c:pt idx="433">
                  <c:v>63.6</c:v>
                </c:pt>
                <c:pt idx="434">
                  <c:v>63.7</c:v>
                </c:pt>
                <c:pt idx="435">
                  <c:v>63.7</c:v>
                </c:pt>
                <c:pt idx="436">
                  <c:v>63.7</c:v>
                </c:pt>
                <c:pt idx="437">
                  <c:v>63.7</c:v>
                </c:pt>
                <c:pt idx="438">
                  <c:v>63.7</c:v>
                </c:pt>
                <c:pt idx="439">
                  <c:v>63.7</c:v>
                </c:pt>
                <c:pt idx="440">
                  <c:v>63.7</c:v>
                </c:pt>
                <c:pt idx="441">
                  <c:v>63.6</c:v>
                </c:pt>
                <c:pt idx="442">
                  <c:v>63.7</c:v>
                </c:pt>
                <c:pt idx="443">
                  <c:v>63.7</c:v>
                </c:pt>
                <c:pt idx="444">
                  <c:v>63.7</c:v>
                </c:pt>
                <c:pt idx="445">
                  <c:v>63.7</c:v>
                </c:pt>
                <c:pt idx="446">
                  <c:v>63.7</c:v>
                </c:pt>
                <c:pt idx="447">
                  <c:v>63.7</c:v>
                </c:pt>
                <c:pt idx="448">
                  <c:v>63.8</c:v>
                </c:pt>
                <c:pt idx="449">
                  <c:v>63.8</c:v>
                </c:pt>
                <c:pt idx="450">
                  <c:v>63.8</c:v>
                </c:pt>
                <c:pt idx="451">
                  <c:v>63.8</c:v>
                </c:pt>
                <c:pt idx="452">
                  <c:v>63.8</c:v>
                </c:pt>
                <c:pt idx="453">
                  <c:v>63.8</c:v>
                </c:pt>
                <c:pt idx="454">
                  <c:v>63.8</c:v>
                </c:pt>
                <c:pt idx="455">
                  <c:v>63.9</c:v>
                </c:pt>
                <c:pt idx="456">
                  <c:v>63.9</c:v>
                </c:pt>
                <c:pt idx="457">
                  <c:v>63.9</c:v>
                </c:pt>
                <c:pt idx="458">
                  <c:v>63.9</c:v>
                </c:pt>
                <c:pt idx="459">
                  <c:v>63.9</c:v>
                </c:pt>
                <c:pt idx="460">
                  <c:v>63.9</c:v>
                </c:pt>
                <c:pt idx="461">
                  <c:v>63.9</c:v>
                </c:pt>
                <c:pt idx="462">
                  <c:v>64</c:v>
                </c:pt>
                <c:pt idx="463">
                  <c:v>63.9</c:v>
                </c:pt>
                <c:pt idx="464">
                  <c:v>64</c:v>
                </c:pt>
                <c:pt idx="465">
                  <c:v>64</c:v>
                </c:pt>
                <c:pt idx="466">
                  <c:v>64</c:v>
                </c:pt>
                <c:pt idx="467">
                  <c:v>64.099999999999994</c:v>
                </c:pt>
                <c:pt idx="468">
                  <c:v>64.099999999999994</c:v>
                </c:pt>
                <c:pt idx="469">
                  <c:v>64.099999999999994</c:v>
                </c:pt>
                <c:pt idx="470">
                  <c:v>64.099999999999994</c:v>
                </c:pt>
                <c:pt idx="471">
                  <c:v>64.099999999999994</c:v>
                </c:pt>
                <c:pt idx="472">
                  <c:v>64.2</c:v>
                </c:pt>
                <c:pt idx="473">
                  <c:v>64.2</c:v>
                </c:pt>
                <c:pt idx="474">
                  <c:v>64.2</c:v>
                </c:pt>
                <c:pt idx="475">
                  <c:v>64.2</c:v>
                </c:pt>
                <c:pt idx="476">
                  <c:v>64.2</c:v>
                </c:pt>
                <c:pt idx="477">
                  <c:v>64.2</c:v>
                </c:pt>
                <c:pt idx="478">
                  <c:v>64.3</c:v>
                </c:pt>
                <c:pt idx="479">
                  <c:v>64.3</c:v>
                </c:pt>
                <c:pt idx="480">
                  <c:v>64.3</c:v>
                </c:pt>
                <c:pt idx="481">
                  <c:v>64.2</c:v>
                </c:pt>
                <c:pt idx="482">
                  <c:v>64.2</c:v>
                </c:pt>
                <c:pt idx="483">
                  <c:v>64.2</c:v>
                </c:pt>
                <c:pt idx="484">
                  <c:v>64.2</c:v>
                </c:pt>
                <c:pt idx="485">
                  <c:v>64.3</c:v>
                </c:pt>
                <c:pt idx="486">
                  <c:v>64.3</c:v>
                </c:pt>
                <c:pt idx="487">
                  <c:v>64.3</c:v>
                </c:pt>
                <c:pt idx="488">
                  <c:v>64.3</c:v>
                </c:pt>
                <c:pt idx="489">
                  <c:v>64.3</c:v>
                </c:pt>
                <c:pt idx="490">
                  <c:v>64.3</c:v>
                </c:pt>
                <c:pt idx="491">
                  <c:v>64.3</c:v>
                </c:pt>
                <c:pt idx="492">
                  <c:v>64.3</c:v>
                </c:pt>
                <c:pt idx="493">
                  <c:v>64.3</c:v>
                </c:pt>
                <c:pt idx="494">
                  <c:v>64.3</c:v>
                </c:pt>
                <c:pt idx="495">
                  <c:v>64.3</c:v>
                </c:pt>
                <c:pt idx="496">
                  <c:v>64.3</c:v>
                </c:pt>
                <c:pt idx="497">
                  <c:v>64.3</c:v>
                </c:pt>
                <c:pt idx="498">
                  <c:v>64.2</c:v>
                </c:pt>
                <c:pt idx="499">
                  <c:v>64.3</c:v>
                </c:pt>
                <c:pt idx="500">
                  <c:v>64.3</c:v>
                </c:pt>
                <c:pt idx="501">
                  <c:v>64.3</c:v>
                </c:pt>
                <c:pt idx="502">
                  <c:v>64.3</c:v>
                </c:pt>
                <c:pt idx="503">
                  <c:v>64.2</c:v>
                </c:pt>
                <c:pt idx="504">
                  <c:v>64.2</c:v>
                </c:pt>
                <c:pt idx="505">
                  <c:v>64.2</c:v>
                </c:pt>
                <c:pt idx="506">
                  <c:v>64.2</c:v>
                </c:pt>
                <c:pt idx="507">
                  <c:v>64.2</c:v>
                </c:pt>
                <c:pt idx="508">
                  <c:v>64.2</c:v>
                </c:pt>
                <c:pt idx="509">
                  <c:v>64.3</c:v>
                </c:pt>
                <c:pt idx="510">
                  <c:v>64.3</c:v>
                </c:pt>
                <c:pt idx="511">
                  <c:v>64.3</c:v>
                </c:pt>
                <c:pt idx="512">
                  <c:v>64.3</c:v>
                </c:pt>
                <c:pt idx="513">
                  <c:v>64.3</c:v>
                </c:pt>
                <c:pt idx="514">
                  <c:v>64.3</c:v>
                </c:pt>
                <c:pt idx="515">
                  <c:v>64.3</c:v>
                </c:pt>
                <c:pt idx="516">
                  <c:v>64.3</c:v>
                </c:pt>
                <c:pt idx="517">
                  <c:v>64.3</c:v>
                </c:pt>
                <c:pt idx="518">
                  <c:v>64.3</c:v>
                </c:pt>
                <c:pt idx="519">
                  <c:v>64.3</c:v>
                </c:pt>
                <c:pt idx="520">
                  <c:v>64.3</c:v>
                </c:pt>
                <c:pt idx="521">
                  <c:v>64.400000000000006</c:v>
                </c:pt>
                <c:pt idx="522">
                  <c:v>64.400000000000006</c:v>
                </c:pt>
                <c:pt idx="523">
                  <c:v>64.400000000000006</c:v>
                </c:pt>
                <c:pt idx="524">
                  <c:v>64.400000000000006</c:v>
                </c:pt>
                <c:pt idx="525">
                  <c:v>64.5</c:v>
                </c:pt>
                <c:pt idx="526">
                  <c:v>64.599999999999994</c:v>
                </c:pt>
                <c:pt idx="527">
                  <c:v>64.599999999999994</c:v>
                </c:pt>
                <c:pt idx="528">
                  <c:v>64.599999999999994</c:v>
                </c:pt>
                <c:pt idx="529">
                  <c:v>64.7</c:v>
                </c:pt>
                <c:pt idx="530">
                  <c:v>64.7</c:v>
                </c:pt>
                <c:pt idx="531">
                  <c:v>64.7</c:v>
                </c:pt>
                <c:pt idx="532">
                  <c:v>64.8</c:v>
                </c:pt>
                <c:pt idx="533">
                  <c:v>64.8</c:v>
                </c:pt>
                <c:pt idx="534">
                  <c:v>64.8</c:v>
                </c:pt>
                <c:pt idx="535">
                  <c:v>64.8</c:v>
                </c:pt>
                <c:pt idx="536">
                  <c:v>64.8</c:v>
                </c:pt>
                <c:pt idx="537">
                  <c:v>64.900000000000006</c:v>
                </c:pt>
                <c:pt idx="538">
                  <c:v>64.900000000000006</c:v>
                </c:pt>
                <c:pt idx="539">
                  <c:v>64.900000000000006</c:v>
                </c:pt>
                <c:pt idx="540">
                  <c:v>65</c:v>
                </c:pt>
                <c:pt idx="541">
                  <c:v>65</c:v>
                </c:pt>
                <c:pt idx="542">
                  <c:v>65.099999999999994</c:v>
                </c:pt>
                <c:pt idx="543">
                  <c:v>65.099999999999994</c:v>
                </c:pt>
                <c:pt idx="544">
                  <c:v>65.099999999999994</c:v>
                </c:pt>
                <c:pt idx="545">
                  <c:v>65.099999999999994</c:v>
                </c:pt>
                <c:pt idx="546">
                  <c:v>65.099999999999994</c:v>
                </c:pt>
                <c:pt idx="547">
                  <c:v>65.099999999999994</c:v>
                </c:pt>
                <c:pt idx="548">
                  <c:v>65.099999999999994</c:v>
                </c:pt>
                <c:pt idx="549">
                  <c:v>65.099999999999994</c:v>
                </c:pt>
                <c:pt idx="550">
                  <c:v>65.099999999999994</c:v>
                </c:pt>
                <c:pt idx="551">
                  <c:v>65.099999999999994</c:v>
                </c:pt>
                <c:pt idx="552">
                  <c:v>65.099999999999994</c:v>
                </c:pt>
                <c:pt idx="553">
                  <c:v>65.099999999999994</c:v>
                </c:pt>
                <c:pt idx="554">
                  <c:v>65.099999999999994</c:v>
                </c:pt>
                <c:pt idx="555">
                  <c:v>65</c:v>
                </c:pt>
                <c:pt idx="556">
                  <c:v>65</c:v>
                </c:pt>
                <c:pt idx="557">
                  <c:v>65</c:v>
                </c:pt>
                <c:pt idx="558">
                  <c:v>65</c:v>
                </c:pt>
                <c:pt idx="559">
                  <c:v>65</c:v>
                </c:pt>
                <c:pt idx="560">
                  <c:v>65</c:v>
                </c:pt>
                <c:pt idx="561">
                  <c:v>65</c:v>
                </c:pt>
                <c:pt idx="562">
                  <c:v>65</c:v>
                </c:pt>
                <c:pt idx="563">
                  <c:v>65</c:v>
                </c:pt>
                <c:pt idx="564">
                  <c:v>65.099999999999994</c:v>
                </c:pt>
                <c:pt idx="565">
                  <c:v>65.099999999999994</c:v>
                </c:pt>
                <c:pt idx="566">
                  <c:v>65.099999999999994</c:v>
                </c:pt>
                <c:pt idx="567">
                  <c:v>65.2</c:v>
                </c:pt>
                <c:pt idx="568">
                  <c:v>65.3</c:v>
                </c:pt>
                <c:pt idx="569">
                  <c:v>65.400000000000006</c:v>
                </c:pt>
                <c:pt idx="570">
                  <c:v>65.5</c:v>
                </c:pt>
                <c:pt idx="571">
                  <c:v>65.5</c:v>
                </c:pt>
                <c:pt idx="572">
                  <c:v>65.599999999999994</c:v>
                </c:pt>
                <c:pt idx="573">
                  <c:v>65.599999999999994</c:v>
                </c:pt>
                <c:pt idx="574">
                  <c:v>65.7</c:v>
                </c:pt>
                <c:pt idx="575">
                  <c:v>65.7</c:v>
                </c:pt>
                <c:pt idx="576">
                  <c:v>65.8</c:v>
                </c:pt>
                <c:pt idx="577">
                  <c:v>65.900000000000006</c:v>
                </c:pt>
                <c:pt idx="578">
                  <c:v>65.900000000000006</c:v>
                </c:pt>
                <c:pt idx="579">
                  <c:v>65.900000000000006</c:v>
                </c:pt>
                <c:pt idx="580">
                  <c:v>65.900000000000006</c:v>
                </c:pt>
                <c:pt idx="581">
                  <c:v>65.900000000000006</c:v>
                </c:pt>
                <c:pt idx="582">
                  <c:v>66</c:v>
                </c:pt>
                <c:pt idx="583">
                  <c:v>66</c:v>
                </c:pt>
                <c:pt idx="584">
                  <c:v>66</c:v>
                </c:pt>
                <c:pt idx="585">
                  <c:v>66</c:v>
                </c:pt>
                <c:pt idx="586">
                  <c:v>66</c:v>
                </c:pt>
                <c:pt idx="587">
                  <c:v>66</c:v>
                </c:pt>
                <c:pt idx="588">
                  <c:v>65.900000000000006</c:v>
                </c:pt>
                <c:pt idx="589">
                  <c:v>65.900000000000006</c:v>
                </c:pt>
                <c:pt idx="590">
                  <c:v>65.8</c:v>
                </c:pt>
                <c:pt idx="591">
                  <c:v>65.8</c:v>
                </c:pt>
                <c:pt idx="592">
                  <c:v>65.8</c:v>
                </c:pt>
                <c:pt idx="593">
                  <c:v>65.8</c:v>
                </c:pt>
                <c:pt idx="594">
                  <c:v>65.8</c:v>
                </c:pt>
                <c:pt idx="595">
                  <c:v>65.8</c:v>
                </c:pt>
                <c:pt idx="596">
                  <c:v>65.8</c:v>
                </c:pt>
                <c:pt idx="597">
                  <c:v>65.8</c:v>
                </c:pt>
                <c:pt idx="598">
                  <c:v>65.8</c:v>
                </c:pt>
                <c:pt idx="599">
                  <c:v>65.8</c:v>
                </c:pt>
                <c:pt idx="600">
                  <c:v>65.8</c:v>
                </c:pt>
                <c:pt idx="601">
                  <c:v>65.8</c:v>
                </c:pt>
                <c:pt idx="602">
                  <c:v>65.8</c:v>
                </c:pt>
                <c:pt idx="603">
                  <c:v>65.900000000000006</c:v>
                </c:pt>
                <c:pt idx="604">
                  <c:v>65.900000000000006</c:v>
                </c:pt>
                <c:pt idx="605">
                  <c:v>66</c:v>
                </c:pt>
                <c:pt idx="606">
                  <c:v>66.099999999999994</c:v>
                </c:pt>
                <c:pt idx="607">
                  <c:v>66.2</c:v>
                </c:pt>
                <c:pt idx="608">
                  <c:v>66.2</c:v>
                </c:pt>
                <c:pt idx="609">
                  <c:v>66.2</c:v>
                </c:pt>
                <c:pt idx="610">
                  <c:v>66.3</c:v>
                </c:pt>
                <c:pt idx="611">
                  <c:v>66.3</c:v>
                </c:pt>
                <c:pt idx="612">
                  <c:v>66.3</c:v>
                </c:pt>
                <c:pt idx="613">
                  <c:v>66.3</c:v>
                </c:pt>
                <c:pt idx="614">
                  <c:v>66.3</c:v>
                </c:pt>
                <c:pt idx="615">
                  <c:v>66.400000000000006</c:v>
                </c:pt>
                <c:pt idx="616">
                  <c:v>66.400000000000006</c:v>
                </c:pt>
                <c:pt idx="617">
                  <c:v>66.400000000000006</c:v>
                </c:pt>
                <c:pt idx="618">
                  <c:v>66.3</c:v>
                </c:pt>
                <c:pt idx="619">
                  <c:v>66.2</c:v>
                </c:pt>
                <c:pt idx="620">
                  <c:v>66.2</c:v>
                </c:pt>
                <c:pt idx="621">
                  <c:v>66.099999999999994</c:v>
                </c:pt>
                <c:pt idx="622">
                  <c:v>66.099999999999994</c:v>
                </c:pt>
                <c:pt idx="623">
                  <c:v>66.099999999999994</c:v>
                </c:pt>
                <c:pt idx="624">
                  <c:v>66.099999999999994</c:v>
                </c:pt>
                <c:pt idx="625">
                  <c:v>66.099999999999994</c:v>
                </c:pt>
                <c:pt idx="626">
                  <c:v>66.099999999999994</c:v>
                </c:pt>
                <c:pt idx="627">
                  <c:v>66.099999999999994</c:v>
                </c:pt>
                <c:pt idx="628">
                  <c:v>66.099999999999994</c:v>
                </c:pt>
                <c:pt idx="629">
                  <c:v>66.2</c:v>
                </c:pt>
                <c:pt idx="630">
                  <c:v>66.3</c:v>
                </c:pt>
                <c:pt idx="631">
                  <c:v>66.5</c:v>
                </c:pt>
                <c:pt idx="632">
                  <c:v>66.7</c:v>
                </c:pt>
                <c:pt idx="633">
                  <c:v>66.8</c:v>
                </c:pt>
                <c:pt idx="634">
                  <c:v>67</c:v>
                </c:pt>
                <c:pt idx="635">
                  <c:v>67.099999999999994</c:v>
                </c:pt>
                <c:pt idx="636">
                  <c:v>67.2</c:v>
                </c:pt>
                <c:pt idx="637">
                  <c:v>67.3</c:v>
                </c:pt>
                <c:pt idx="638">
                  <c:v>67.400000000000006</c:v>
                </c:pt>
                <c:pt idx="639">
                  <c:v>67.5</c:v>
                </c:pt>
                <c:pt idx="640">
                  <c:v>67.5</c:v>
                </c:pt>
                <c:pt idx="641">
                  <c:v>67.5</c:v>
                </c:pt>
                <c:pt idx="642">
                  <c:v>67.599999999999994</c:v>
                </c:pt>
                <c:pt idx="643">
                  <c:v>67.599999999999994</c:v>
                </c:pt>
                <c:pt idx="644">
                  <c:v>67.599999999999994</c:v>
                </c:pt>
                <c:pt idx="645">
                  <c:v>67.599999999999994</c:v>
                </c:pt>
                <c:pt idx="646">
                  <c:v>67.599999999999994</c:v>
                </c:pt>
                <c:pt idx="647">
                  <c:v>67.599999999999994</c:v>
                </c:pt>
                <c:pt idx="648">
                  <c:v>67.7</c:v>
                </c:pt>
                <c:pt idx="649">
                  <c:v>67.7</c:v>
                </c:pt>
                <c:pt idx="650">
                  <c:v>67.8</c:v>
                </c:pt>
                <c:pt idx="651">
                  <c:v>68</c:v>
                </c:pt>
                <c:pt idx="652">
                  <c:v>68.2</c:v>
                </c:pt>
                <c:pt idx="653">
                  <c:v>68.3</c:v>
                </c:pt>
                <c:pt idx="654">
                  <c:v>68.400000000000006</c:v>
                </c:pt>
                <c:pt idx="655">
                  <c:v>68.599999999999994</c:v>
                </c:pt>
                <c:pt idx="656">
                  <c:v>68.8</c:v>
                </c:pt>
                <c:pt idx="657">
                  <c:v>69</c:v>
                </c:pt>
                <c:pt idx="658">
                  <c:v>69.3</c:v>
                </c:pt>
                <c:pt idx="659">
                  <c:v>69.599999999999994</c:v>
                </c:pt>
                <c:pt idx="660">
                  <c:v>69.900000000000006</c:v>
                </c:pt>
                <c:pt idx="661">
                  <c:v>70.2</c:v>
                </c:pt>
                <c:pt idx="662">
                  <c:v>70.5</c:v>
                </c:pt>
                <c:pt idx="663">
                  <c:v>70.900000000000006</c:v>
                </c:pt>
                <c:pt idx="664">
                  <c:v>71.2</c:v>
                </c:pt>
                <c:pt idx="665">
                  <c:v>71.599999999999994</c:v>
                </c:pt>
                <c:pt idx="666">
                  <c:v>71.900000000000006</c:v>
                </c:pt>
                <c:pt idx="667">
                  <c:v>72.400000000000006</c:v>
                </c:pt>
                <c:pt idx="668">
                  <c:v>72.900000000000006</c:v>
                </c:pt>
                <c:pt idx="669">
                  <c:v>73.5</c:v>
                </c:pt>
                <c:pt idx="670">
                  <c:v>74.2</c:v>
                </c:pt>
                <c:pt idx="671">
                  <c:v>74.8</c:v>
                </c:pt>
                <c:pt idx="672">
                  <c:v>75.599999999999994</c:v>
                </c:pt>
                <c:pt idx="673">
                  <c:v>76.3</c:v>
                </c:pt>
                <c:pt idx="674">
                  <c:v>77.2</c:v>
                </c:pt>
                <c:pt idx="675">
                  <c:v>78.3</c:v>
                </c:pt>
                <c:pt idx="676">
                  <c:v>79.400000000000006</c:v>
                </c:pt>
                <c:pt idx="677">
                  <c:v>80.599999999999994</c:v>
                </c:pt>
                <c:pt idx="678">
                  <c:v>81.900000000000006</c:v>
                </c:pt>
                <c:pt idx="679">
                  <c:v>83.3</c:v>
                </c:pt>
                <c:pt idx="680">
                  <c:v>84.9</c:v>
                </c:pt>
                <c:pt idx="681">
                  <c:v>86.8</c:v>
                </c:pt>
                <c:pt idx="682">
                  <c:v>88.9</c:v>
                </c:pt>
                <c:pt idx="683">
                  <c:v>91</c:v>
                </c:pt>
                <c:pt idx="684">
                  <c:v>93.2</c:v>
                </c:pt>
                <c:pt idx="685">
                  <c:v>95.5</c:v>
                </c:pt>
                <c:pt idx="686">
                  <c:v>97.7</c:v>
                </c:pt>
                <c:pt idx="687">
                  <c:v>99.9</c:v>
                </c:pt>
                <c:pt idx="688">
                  <c:v>102.3</c:v>
                </c:pt>
                <c:pt idx="689">
                  <c:v>104.7</c:v>
                </c:pt>
                <c:pt idx="690">
                  <c:v>107.5</c:v>
                </c:pt>
                <c:pt idx="691">
                  <c:v>110.8</c:v>
                </c:pt>
                <c:pt idx="692">
                  <c:v>114.3</c:v>
                </c:pt>
                <c:pt idx="693">
                  <c:v>118.1</c:v>
                </c:pt>
                <c:pt idx="694">
                  <c:v>122.3</c:v>
                </c:pt>
                <c:pt idx="695">
                  <c:v>127</c:v>
                </c:pt>
                <c:pt idx="696">
                  <c:v>132.80000000000001</c:v>
                </c:pt>
                <c:pt idx="697">
                  <c:v>139.1</c:v>
                </c:pt>
                <c:pt idx="698">
                  <c:v>146.4</c:v>
                </c:pt>
                <c:pt idx="699">
                  <c:v>154.30000000000001</c:v>
                </c:pt>
                <c:pt idx="700">
                  <c:v>162.69999999999999</c:v>
                </c:pt>
                <c:pt idx="701">
                  <c:v>171.5</c:v>
                </c:pt>
                <c:pt idx="702">
                  <c:v>180.3</c:v>
                </c:pt>
                <c:pt idx="703">
                  <c:v>189.3</c:v>
                </c:pt>
                <c:pt idx="704">
                  <c:v>198.3</c:v>
                </c:pt>
                <c:pt idx="705">
                  <c:v>207.3</c:v>
                </c:pt>
                <c:pt idx="706">
                  <c:v>216.6</c:v>
                </c:pt>
                <c:pt idx="707">
                  <c:v>226</c:v>
                </c:pt>
                <c:pt idx="708">
                  <c:v>235.4</c:v>
                </c:pt>
                <c:pt idx="709">
                  <c:v>245</c:v>
                </c:pt>
                <c:pt idx="710">
                  <c:v>254.3</c:v>
                </c:pt>
                <c:pt idx="711">
                  <c:v>263.7</c:v>
                </c:pt>
                <c:pt idx="712">
                  <c:v>273.2</c:v>
                </c:pt>
                <c:pt idx="713">
                  <c:v>282.8</c:v>
                </c:pt>
                <c:pt idx="714">
                  <c:v>292.60000000000002</c:v>
                </c:pt>
                <c:pt idx="715">
                  <c:v>302.39999999999998</c:v>
                </c:pt>
                <c:pt idx="716">
                  <c:v>312.10000000000002</c:v>
                </c:pt>
                <c:pt idx="717">
                  <c:v>322.10000000000002</c:v>
                </c:pt>
                <c:pt idx="718">
                  <c:v>331.9</c:v>
                </c:pt>
                <c:pt idx="719">
                  <c:v>342</c:v>
                </c:pt>
                <c:pt idx="720">
                  <c:v>352.2</c:v>
                </c:pt>
                <c:pt idx="721">
                  <c:v>362.4</c:v>
                </c:pt>
                <c:pt idx="722">
                  <c:v>372.6</c:v>
                </c:pt>
                <c:pt idx="723">
                  <c:v>382.7</c:v>
                </c:pt>
                <c:pt idx="724">
                  <c:v>392.8</c:v>
                </c:pt>
                <c:pt idx="725">
                  <c:v>403.3</c:v>
                </c:pt>
                <c:pt idx="726">
                  <c:v>414.1</c:v>
                </c:pt>
                <c:pt idx="727">
                  <c:v>425.1</c:v>
                </c:pt>
                <c:pt idx="728">
                  <c:v>436.4</c:v>
                </c:pt>
                <c:pt idx="729">
                  <c:v>447.6</c:v>
                </c:pt>
                <c:pt idx="730">
                  <c:v>459.3</c:v>
                </c:pt>
                <c:pt idx="731">
                  <c:v>471.1</c:v>
                </c:pt>
                <c:pt idx="732">
                  <c:v>483.1</c:v>
                </c:pt>
                <c:pt idx="733">
                  <c:v>495.5</c:v>
                </c:pt>
                <c:pt idx="734">
                  <c:v>507.9</c:v>
                </c:pt>
                <c:pt idx="735">
                  <c:v>519.29999999999995</c:v>
                </c:pt>
                <c:pt idx="736">
                  <c:v>531.1</c:v>
                </c:pt>
                <c:pt idx="737">
                  <c:v>543.4</c:v>
                </c:pt>
                <c:pt idx="738">
                  <c:v>556.6</c:v>
                </c:pt>
                <c:pt idx="739">
                  <c:v>570.5</c:v>
                </c:pt>
                <c:pt idx="740">
                  <c:v>584.70000000000005</c:v>
                </c:pt>
                <c:pt idx="741">
                  <c:v>599.5</c:v>
                </c:pt>
                <c:pt idx="742">
                  <c:v>614.5</c:v>
                </c:pt>
                <c:pt idx="743">
                  <c:v>629.20000000000005</c:v>
                </c:pt>
                <c:pt idx="744">
                  <c:v>644.4</c:v>
                </c:pt>
                <c:pt idx="745">
                  <c:v>659.5</c:v>
                </c:pt>
                <c:pt idx="746">
                  <c:v>674.8</c:v>
                </c:pt>
                <c:pt idx="747">
                  <c:v>690.8</c:v>
                </c:pt>
                <c:pt idx="748">
                  <c:v>706.9</c:v>
                </c:pt>
                <c:pt idx="749">
                  <c:v>723.5</c:v>
                </c:pt>
                <c:pt idx="750">
                  <c:v>741.3</c:v>
                </c:pt>
                <c:pt idx="751">
                  <c:v>760</c:v>
                </c:pt>
                <c:pt idx="752">
                  <c:v>779.9</c:v>
                </c:pt>
                <c:pt idx="753">
                  <c:v>799.1</c:v>
                </c:pt>
                <c:pt idx="754">
                  <c:v>814.1</c:v>
                </c:pt>
                <c:pt idx="755">
                  <c:v>826.5</c:v>
                </c:pt>
                <c:pt idx="756">
                  <c:v>837.9</c:v>
                </c:pt>
                <c:pt idx="757">
                  <c:v>849.4</c:v>
                </c:pt>
                <c:pt idx="758">
                  <c:v>861.1</c:v>
                </c:pt>
                <c:pt idx="759">
                  <c:v>872.5</c:v>
                </c:pt>
                <c:pt idx="760">
                  <c:v>882.5</c:v>
                </c:pt>
                <c:pt idx="761">
                  <c:v>891.7</c:v>
                </c:pt>
                <c:pt idx="762">
                  <c:v>901.2</c:v>
                </c:pt>
                <c:pt idx="763">
                  <c:v>911.6</c:v>
                </c:pt>
                <c:pt idx="764">
                  <c:v>922.8</c:v>
                </c:pt>
                <c:pt idx="765">
                  <c:v>934.7</c:v>
                </c:pt>
                <c:pt idx="766">
                  <c:v>947.8</c:v>
                </c:pt>
                <c:pt idx="767">
                  <c:v>960.3</c:v>
                </c:pt>
                <c:pt idx="768">
                  <c:v>972.3</c:v>
                </c:pt>
                <c:pt idx="769">
                  <c:v>984.2</c:v>
                </c:pt>
                <c:pt idx="770">
                  <c:v>996.6</c:v>
                </c:pt>
                <c:pt idx="771">
                  <c:v>1010.7</c:v>
                </c:pt>
                <c:pt idx="772">
                  <c:v>1025.5</c:v>
                </c:pt>
                <c:pt idx="773">
                  <c:v>1040.2</c:v>
                </c:pt>
                <c:pt idx="774">
                  <c:v>1056.5</c:v>
                </c:pt>
                <c:pt idx="775">
                  <c:v>1073.0999999999999</c:v>
                </c:pt>
                <c:pt idx="776">
                  <c:v>1089.4000000000001</c:v>
                </c:pt>
                <c:pt idx="777">
                  <c:v>1104.8</c:v>
                </c:pt>
                <c:pt idx="778">
                  <c:v>1119.2</c:v>
                </c:pt>
                <c:pt idx="779">
                  <c:v>1132.9000000000001</c:v>
                </c:pt>
                <c:pt idx="780">
                  <c:v>1145.3</c:v>
                </c:pt>
                <c:pt idx="781">
                  <c:v>1155.9000000000001</c:v>
                </c:pt>
                <c:pt idx="782">
                  <c:v>1165.5999999999999</c:v>
                </c:pt>
                <c:pt idx="783">
                  <c:v>1174.2</c:v>
                </c:pt>
                <c:pt idx="784">
                  <c:v>1181.4000000000001</c:v>
                </c:pt>
                <c:pt idx="785">
                  <c:v>1187.8</c:v>
                </c:pt>
                <c:pt idx="786">
                  <c:v>1193.7</c:v>
                </c:pt>
                <c:pt idx="787">
                  <c:v>1199</c:v>
                </c:pt>
                <c:pt idx="788">
                  <c:v>1203.9000000000001</c:v>
                </c:pt>
                <c:pt idx="789">
                  <c:v>1208.5</c:v>
                </c:pt>
                <c:pt idx="790">
                  <c:v>1212.5999999999999</c:v>
                </c:pt>
                <c:pt idx="791">
                  <c:v>1216.2</c:v>
                </c:pt>
                <c:pt idx="792">
                  <c:v>1219.8</c:v>
                </c:pt>
                <c:pt idx="793">
                  <c:v>1223.8</c:v>
                </c:pt>
                <c:pt idx="794">
                  <c:v>1227.5999999999999</c:v>
                </c:pt>
                <c:pt idx="795">
                  <c:v>1231.3</c:v>
                </c:pt>
                <c:pt idx="796">
                  <c:v>1235</c:v>
                </c:pt>
                <c:pt idx="797">
                  <c:v>1238.0999999999999</c:v>
                </c:pt>
                <c:pt idx="798">
                  <c:v>1240.5999999999999</c:v>
                </c:pt>
                <c:pt idx="799">
                  <c:v>1242.5</c:v>
                </c:pt>
                <c:pt idx="800">
                  <c:v>1244.2</c:v>
                </c:pt>
                <c:pt idx="801">
                  <c:v>1245.7</c:v>
                </c:pt>
                <c:pt idx="802">
                  <c:v>1247.0999999999999</c:v>
                </c:pt>
                <c:pt idx="803">
                  <c:v>1248.0999999999999</c:v>
                </c:pt>
                <c:pt idx="804">
                  <c:v>1249.0999999999999</c:v>
                </c:pt>
                <c:pt idx="805">
                  <c:v>1250.0999999999999</c:v>
                </c:pt>
                <c:pt idx="806">
                  <c:v>1251</c:v>
                </c:pt>
                <c:pt idx="807">
                  <c:v>1251.8</c:v>
                </c:pt>
                <c:pt idx="808">
                  <c:v>1252.8</c:v>
                </c:pt>
                <c:pt idx="809">
                  <c:v>1253.8</c:v>
                </c:pt>
                <c:pt idx="810">
                  <c:v>1254.7</c:v>
                </c:pt>
                <c:pt idx="811">
                  <c:v>1255.5</c:v>
                </c:pt>
                <c:pt idx="812">
                  <c:v>1256.2</c:v>
                </c:pt>
                <c:pt idx="813">
                  <c:v>1256.9000000000001</c:v>
                </c:pt>
                <c:pt idx="814">
                  <c:v>1257.5</c:v>
                </c:pt>
                <c:pt idx="815">
                  <c:v>1258.2</c:v>
                </c:pt>
                <c:pt idx="816">
                  <c:v>1258.7</c:v>
                </c:pt>
                <c:pt idx="817">
                  <c:v>1259.3</c:v>
                </c:pt>
                <c:pt idx="818">
                  <c:v>1259.9000000000001</c:v>
                </c:pt>
                <c:pt idx="819">
                  <c:v>1260.4000000000001</c:v>
                </c:pt>
                <c:pt idx="820">
                  <c:v>1260.9000000000001</c:v>
                </c:pt>
                <c:pt idx="821">
                  <c:v>1261.3</c:v>
                </c:pt>
                <c:pt idx="822">
                  <c:v>1261.7</c:v>
                </c:pt>
                <c:pt idx="823">
                  <c:v>1262.2</c:v>
                </c:pt>
                <c:pt idx="824">
                  <c:v>1262.7</c:v>
                </c:pt>
                <c:pt idx="825">
                  <c:v>1263.3</c:v>
                </c:pt>
                <c:pt idx="826">
                  <c:v>1264.0999999999999</c:v>
                </c:pt>
                <c:pt idx="827">
                  <c:v>1265.2</c:v>
                </c:pt>
                <c:pt idx="828">
                  <c:v>1266.2</c:v>
                </c:pt>
                <c:pt idx="829">
                  <c:v>1267.0999999999999</c:v>
                </c:pt>
                <c:pt idx="830">
                  <c:v>1267.8</c:v>
                </c:pt>
                <c:pt idx="831">
                  <c:v>1268.5</c:v>
                </c:pt>
                <c:pt idx="832">
                  <c:v>1269.2</c:v>
                </c:pt>
                <c:pt idx="833">
                  <c:v>1269.8</c:v>
                </c:pt>
                <c:pt idx="834">
                  <c:v>1270.5</c:v>
                </c:pt>
                <c:pt idx="835">
                  <c:v>1271</c:v>
                </c:pt>
                <c:pt idx="836">
                  <c:v>1271.5</c:v>
                </c:pt>
                <c:pt idx="837">
                  <c:v>1271.8</c:v>
                </c:pt>
                <c:pt idx="838">
                  <c:v>1272</c:v>
                </c:pt>
                <c:pt idx="839">
                  <c:v>1272</c:v>
                </c:pt>
                <c:pt idx="840">
                  <c:v>1272</c:v>
                </c:pt>
                <c:pt idx="841">
                  <c:v>1271.9000000000001</c:v>
                </c:pt>
                <c:pt idx="842">
                  <c:v>1271.5999999999999</c:v>
                </c:pt>
                <c:pt idx="843">
                  <c:v>1271.3</c:v>
                </c:pt>
                <c:pt idx="844">
                  <c:v>1270.8</c:v>
                </c:pt>
                <c:pt idx="845">
                  <c:v>1270.2</c:v>
                </c:pt>
                <c:pt idx="846">
                  <c:v>1269.5999999999999</c:v>
                </c:pt>
                <c:pt idx="847">
                  <c:v>1268.9000000000001</c:v>
                </c:pt>
                <c:pt idx="848">
                  <c:v>1268.3</c:v>
                </c:pt>
                <c:pt idx="849">
                  <c:v>1267.7</c:v>
                </c:pt>
                <c:pt idx="850">
                  <c:v>1267.2</c:v>
                </c:pt>
                <c:pt idx="851">
                  <c:v>1266.5999999999999</c:v>
                </c:pt>
                <c:pt idx="852">
                  <c:v>1266</c:v>
                </c:pt>
                <c:pt idx="853">
                  <c:v>1265.4000000000001</c:v>
                </c:pt>
                <c:pt idx="854">
                  <c:v>1264.7</c:v>
                </c:pt>
                <c:pt idx="855">
                  <c:v>1264.0999999999999</c:v>
                </c:pt>
                <c:pt idx="856">
                  <c:v>1263.5</c:v>
                </c:pt>
                <c:pt idx="857">
                  <c:v>1262.8</c:v>
                </c:pt>
                <c:pt idx="858">
                  <c:v>1262.2</c:v>
                </c:pt>
                <c:pt idx="859">
                  <c:v>1261.7</c:v>
                </c:pt>
                <c:pt idx="860">
                  <c:v>1261.2</c:v>
                </c:pt>
                <c:pt idx="861">
                  <c:v>1260.5999999999999</c:v>
                </c:pt>
                <c:pt idx="862">
                  <c:v>1260.0999999999999</c:v>
                </c:pt>
                <c:pt idx="863">
                  <c:v>1259.5</c:v>
                </c:pt>
                <c:pt idx="864">
                  <c:v>1258.8</c:v>
                </c:pt>
                <c:pt idx="865">
                  <c:v>1258.0999999999999</c:v>
                </c:pt>
                <c:pt idx="866">
                  <c:v>1257.4000000000001</c:v>
                </c:pt>
                <c:pt idx="867">
                  <c:v>1256.7</c:v>
                </c:pt>
                <c:pt idx="868">
                  <c:v>1256.0999999999999</c:v>
                </c:pt>
                <c:pt idx="869">
                  <c:v>1255.3</c:v>
                </c:pt>
                <c:pt idx="870">
                  <c:v>1254.5</c:v>
                </c:pt>
                <c:pt idx="871">
                  <c:v>1253.8</c:v>
                </c:pt>
                <c:pt idx="872">
                  <c:v>1253</c:v>
                </c:pt>
                <c:pt idx="873">
                  <c:v>1252.3</c:v>
                </c:pt>
                <c:pt idx="874">
                  <c:v>1251.5999999999999</c:v>
                </c:pt>
                <c:pt idx="875">
                  <c:v>1250.8</c:v>
                </c:pt>
                <c:pt idx="876">
                  <c:v>1249.9000000000001</c:v>
                </c:pt>
                <c:pt idx="877">
                  <c:v>1249.0999999999999</c:v>
                </c:pt>
                <c:pt idx="878">
                  <c:v>1248.3</c:v>
                </c:pt>
                <c:pt idx="879">
                  <c:v>1247.5</c:v>
                </c:pt>
                <c:pt idx="880">
                  <c:v>1246.8</c:v>
                </c:pt>
                <c:pt idx="881">
                  <c:v>1245.9000000000001</c:v>
                </c:pt>
                <c:pt idx="882">
                  <c:v>1245.0999999999999</c:v>
                </c:pt>
                <c:pt idx="883">
                  <c:v>1244.3</c:v>
                </c:pt>
                <c:pt idx="884">
                  <c:v>1243.4000000000001</c:v>
                </c:pt>
                <c:pt idx="885">
                  <c:v>1242.5999999999999</c:v>
                </c:pt>
                <c:pt idx="886">
                  <c:v>1241.8</c:v>
                </c:pt>
                <c:pt idx="887">
                  <c:v>1241</c:v>
                </c:pt>
                <c:pt idx="888">
                  <c:v>1240.3</c:v>
                </c:pt>
                <c:pt idx="889">
                  <c:v>1239.5999999999999</c:v>
                </c:pt>
                <c:pt idx="890">
                  <c:v>1238.9000000000001</c:v>
                </c:pt>
                <c:pt idx="891">
                  <c:v>1238.3</c:v>
                </c:pt>
                <c:pt idx="892">
                  <c:v>1237.7</c:v>
                </c:pt>
                <c:pt idx="893">
                  <c:v>1237.2</c:v>
                </c:pt>
                <c:pt idx="894">
                  <c:v>1236.5999999999999</c:v>
                </c:pt>
                <c:pt idx="895">
                  <c:v>1236</c:v>
                </c:pt>
                <c:pt idx="896">
                  <c:v>1235.4000000000001</c:v>
                </c:pt>
                <c:pt idx="897">
                  <c:v>1234.7</c:v>
                </c:pt>
                <c:pt idx="898">
                  <c:v>1234</c:v>
                </c:pt>
                <c:pt idx="899">
                  <c:v>1233.3</c:v>
                </c:pt>
                <c:pt idx="900">
                  <c:v>1232.5</c:v>
                </c:pt>
                <c:pt idx="901">
                  <c:v>1231.8</c:v>
                </c:pt>
                <c:pt idx="902">
                  <c:v>1231</c:v>
                </c:pt>
                <c:pt idx="903">
                  <c:v>1230.0999999999999</c:v>
                </c:pt>
                <c:pt idx="904">
                  <c:v>1229.3</c:v>
                </c:pt>
                <c:pt idx="905">
                  <c:v>1228.4000000000001</c:v>
                </c:pt>
                <c:pt idx="906">
                  <c:v>1227.5</c:v>
                </c:pt>
                <c:pt idx="907">
                  <c:v>1226.5</c:v>
                </c:pt>
                <c:pt idx="908">
                  <c:v>1225.4000000000001</c:v>
                </c:pt>
                <c:pt idx="909">
                  <c:v>1224.3</c:v>
                </c:pt>
                <c:pt idx="910">
                  <c:v>1223.3</c:v>
                </c:pt>
                <c:pt idx="911">
                  <c:v>1222.0999999999999</c:v>
                </c:pt>
                <c:pt idx="912">
                  <c:v>1220.9000000000001</c:v>
                </c:pt>
                <c:pt idx="913">
                  <c:v>1219.7</c:v>
                </c:pt>
                <c:pt idx="914">
                  <c:v>1218.4000000000001</c:v>
                </c:pt>
                <c:pt idx="915">
                  <c:v>1217</c:v>
                </c:pt>
                <c:pt idx="916">
                  <c:v>1215.5</c:v>
                </c:pt>
                <c:pt idx="917">
                  <c:v>1214.2</c:v>
                </c:pt>
                <c:pt idx="918">
                  <c:v>1212.9000000000001</c:v>
                </c:pt>
                <c:pt idx="919">
                  <c:v>1211.9000000000001</c:v>
                </c:pt>
                <c:pt idx="920">
                  <c:v>1211</c:v>
                </c:pt>
                <c:pt idx="921">
                  <c:v>1209.8</c:v>
                </c:pt>
                <c:pt idx="922">
                  <c:v>1208.8</c:v>
                </c:pt>
                <c:pt idx="923">
                  <c:v>1208.0999999999999</c:v>
                </c:pt>
                <c:pt idx="924">
                  <c:v>1207.5</c:v>
                </c:pt>
                <c:pt idx="925">
                  <c:v>1206.9000000000001</c:v>
                </c:pt>
                <c:pt idx="926">
                  <c:v>1206.0999999999999</c:v>
                </c:pt>
                <c:pt idx="927">
                  <c:v>1205.0999999999999</c:v>
                </c:pt>
                <c:pt idx="928">
                  <c:v>1204.3</c:v>
                </c:pt>
                <c:pt idx="929">
                  <c:v>1203.4000000000001</c:v>
                </c:pt>
                <c:pt idx="930">
                  <c:v>1202.4000000000001</c:v>
                </c:pt>
                <c:pt idx="931">
                  <c:v>1201.3</c:v>
                </c:pt>
                <c:pt idx="932">
                  <c:v>1199.9000000000001</c:v>
                </c:pt>
                <c:pt idx="933">
                  <c:v>1198.4000000000001</c:v>
                </c:pt>
                <c:pt idx="934">
                  <c:v>1197</c:v>
                </c:pt>
                <c:pt idx="935">
                  <c:v>1195.7</c:v>
                </c:pt>
                <c:pt idx="936">
                  <c:v>1194.4000000000001</c:v>
                </c:pt>
                <c:pt idx="937">
                  <c:v>1193.3</c:v>
                </c:pt>
                <c:pt idx="938">
                  <c:v>1192.0999999999999</c:v>
                </c:pt>
                <c:pt idx="939">
                  <c:v>1190.5999999999999</c:v>
                </c:pt>
                <c:pt idx="940">
                  <c:v>1189</c:v>
                </c:pt>
                <c:pt idx="941">
                  <c:v>1187.3</c:v>
                </c:pt>
                <c:pt idx="942">
                  <c:v>1185.7</c:v>
                </c:pt>
                <c:pt idx="943">
                  <c:v>1184.0999999999999</c:v>
                </c:pt>
                <c:pt idx="944">
                  <c:v>1182.9000000000001</c:v>
                </c:pt>
                <c:pt idx="945">
                  <c:v>1181.5999999999999</c:v>
                </c:pt>
                <c:pt idx="946">
                  <c:v>1180</c:v>
                </c:pt>
                <c:pt idx="947">
                  <c:v>1178.5</c:v>
                </c:pt>
                <c:pt idx="948">
                  <c:v>1177.0999999999999</c:v>
                </c:pt>
                <c:pt idx="949">
                  <c:v>1175.8</c:v>
                </c:pt>
                <c:pt idx="950">
                  <c:v>1174.3</c:v>
                </c:pt>
                <c:pt idx="951">
                  <c:v>1172.9000000000001</c:v>
                </c:pt>
                <c:pt idx="952">
                  <c:v>1171.4000000000001</c:v>
                </c:pt>
                <c:pt idx="953">
                  <c:v>1169.9000000000001</c:v>
                </c:pt>
                <c:pt idx="954">
                  <c:v>1168.2</c:v>
                </c:pt>
                <c:pt idx="955">
                  <c:v>1166.7</c:v>
                </c:pt>
                <c:pt idx="956">
                  <c:v>1165</c:v>
                </c:pt>
                <c:pt idx="957">
                  <c:v>1163.4000000000001</c:v>
                </c:pt>
                <c:pt idx="958">
                  <c:v>1161.7</c:v>
                </c:pt>
                <c:pt idx="959">
                  <c:v>1159.9000000000001</c:v>
                </c:pt>
                <c:pt idx="960">
                  <c:v>1158.0999999999999</c:v>
                </c:pt>
                <c:pt idx="961">
                  <c:v>1156.2</c:v>
                </c:pt>
                <c:pt idx="962">
                  <c:v>1154.2</c:v>
                </c:pt>
                <c:pt idx="963">
                  <c:v>1152.0999999999999</c:v>
                </c:pt>
                <c:pt idx="964">
                  <c:v>1150</c:v>
                </c:pt>
                <c:pt idx="965">
                  <c:v>1148</c:v>
                </c:pt>
                <c:pt idx="966">
                  <c:v>1146.2</c:v>
                </c:pt>
                <c:pt idx="967">
                  <c:v>1144.2</c:v>
                </c:pt>
                <c:pt idx="968">
                  <c:v>1142.3</c:v>
                </c:pt>
                <c:pt idx="969">
                  <c:v>1140.5</c:v>
                </c:pt>
                <c:pt idx="970">
                  <c:v>1138.5999999999999</c:v>
                </c:pt>
                <c:pt idx="971">
                  <c:v>1136.8</c:v>
                </c:pt>
                <c:pt idx="972">
                  <c:v>1134.9000000000001</c:v>
                </c:pt>
                <c:pt idx="973">
                  <c:v>1132.9000000000001</c:v>
                </c:pt>
                <c:pt idx="974">
                  <c:v>1130.8</c:v>
                </c:pt>
                <c:pt idx="975">
                  <c:v>1128.7</c:v>
                </c:pt>
                <c:pt idx="976">
                  <c:v>1126.4000000000001</c:v>
                </c:pt>
                <c:pt idx="977">
                  <c:v>1124.0999999999999</c:v>
                </c:pt>
                <c:pt idx="978">
                  <c:v>1121.5999999999999</c:v>
                </c:pt>
                <c:pt idx="979">
                  <c:v>1119.2</c:v>
                </c:pt>
                <c:pt idx="980">
                  <c:v>1116.5999999999999</c:v>
                </c:pt>
                <c:pt idx="981">
                  <c:v>1114</c:v>
                </c:pt>
                <c:pt idx="982">
                  <c:v>1111.2</c:v>
                </c:pt>
                <c:pt idx="983">
                  <c:v>1108.5999999999999</c:v>
                </c:pt>
                <c:pt idx="984">
                  <c:v>1105.8</c:v>
                </c:pt>
                <c:pt idx="985">
                  <c:v>1103</c:v>
                </c:pt>
                <c:pt idx="986">
                  <c:v>1100.0999999999999</c:v>
                </c:pt>
                <c:pt idx="987">
                  <c:v>1097.2</c:v>
                </c:pt>
                <c:pt idx="988">
                  <c:v>1094.0999999999999</c:v>
                </c:pt>
                <c:pt idx="989">
                  <c:v>1091.2</c:v>
                </c:pt>
                <c:pt idx="990">
                  <c:v>1088.0999999999999</c:v>
                </c:pt>
                <c:pt idx="991">
                  <c:v>1085.0999999999999</c:v>
                </c:pt>
                <c:pt idx="992">
                  <c:v>1082</c:v>
                </c:pt>
                <c:pt idx="993">
                  <c:v>1078.8</c:v>
                </c:pt>
                <c:pt idx="994">
                  <c:v>1075.3</c:v>
                </c:pt>
                <c:pt idx="995">
                  <c:v>1071.9000000000001</c:v>
                </c:pt>
                <c:pt idx="996">
                  <c:v>1068.5999999999999</c:v>
                </c:pt>
                <c:pt idx="997">
                  <c:v>1065.0999999999999</c:v>
                </c:pt>
                <c:pt idx="998">
                  <c:v>1061.5999999999999</c:v>
                </c:pt>
                <c:pt idx="999">
                  <c:v>1058.0999999999999</c:v>
                </c:pt>
                <c:pt idx="1000">
                  <c:v>1054.5</c:v>
                </c:pt>
                <c:pt idx="1001">
                  <c:v>1050.9000000000001</c:v>
                </c:pt>
                <c:pt idx="1002">
                  <c:v>1047.2</c:v>
                </c:pt>
                <c:pt idx="1003">
                  <c:v>1043.5999999999999</c:v>
                </c:pt>
                <c:pt idx="1004">
                  <c:v>1040.0999999999999</c:v>
                </c:pt>
                <c:pt idx="1005">
                  <c:v>1036.5</c:v>
                </c:pt>
                <c:pt idx="1006">
                  <c:v>1033</c:v>
                </c:pt>
                <c:pt idx="1007">
                  <c:v>1029.5</c:v>
                </c:pt>
                <c:pt idx="1008">
                  <c:v>1026</c:v>
                </c:pt>
                <c:pt idx="1009">
                  <c:v>1022.4</c:v>
                </c:pt>
                <c:pt idx="1010">
                  <c:v>1018.9</c:v>
                </c:pt>
                <c:pt idx="1011">
                  <c:v>1015.2</c:v>
                </c:pt>
                <c:pt idx="1012">
                  <c:v>1011.6</c:v>
                </c:pt>
                <c:pt idx="1013">
                  <c:v>1008</c:v>
                </c:pt>
                <c:pt idx="1014">
                  <c:v>1004.4</c:v>
                </c:pt>
                <c:pt idx="1015">
                  <c:v>1001</c:v>
                </c:pt>
                <c:pt idx="1016">
                  <c:v>997.3</c:v>
                </c:pt>
                <c:pt idx="1017">
                  <c:v>993.7</c:v>
                </c:pt>
                <c:pt idx="1018">
                  <c:v>990.3</c:v>
                </c:pt>
                <c:pt idx="1019">
                  <c:v>986.8</c:v>
                </c:pt>
                <c:pt idx="1020">
                  <c:v>983.2</c:v>
                </c:pt>
                <c:pt idx="1021">
                  <c:v>979.6</c:v>
                </c:pt>
                <c:pt idx="1022">
                  <c:v>976.1</c:v>
                </c:pt>
                <c:pt idx="1023">
                  <c:v>972.7</c:v>
                </c:pt>
                <c:pt idx="1024">
                  <c:v>969.2</c:v>
                </c:pt>
                <c:pt idx="1025">
                  <c:v>965.8</c:v>
                </c:pt>
                <c:pt idx="1026">
                  <c:v>962.4</c:v>
                </c:pt>
                <c:pt idx="1027">
                  <c:v>959</c:v>
                </c:pt>
                <c:pt idx="1028">
                  <c:v>955.6</c:v>
                </c:pt>
                <c:pt idx="1029">
                  <c:v>952.3</c:v>
                </c:pt>
                <c:pt idx="1030">
                  <c:v>949</c:v>
                </c:pt>
                <c:pt idx="1031">
                  <c:v>945.7</c:v>
                </c:pt>
                <c:pt idx="1032">
                  <c:v>942.3</c:v>
                </c:pt>
                <c:pt idx="1033">
                  <c:v>938.9</c:v>
                </c:pt>
                <c:pt idx="1034">
                  <c:v>935.8</c:v>
                </c:pt>
                <c:pt idx="1035">
                  <c:v>932.5</c:v>
                </c:pt>
                <c:pt idx="1036">
                  <c:v>929.2</c:v>
                </c:pt>
                <c:pt idx="1037">
                  <c:v>926.1</c:v>
                </c:pt>
                <c:pt idx="1038">
                  <c:v>922.9</c:v>
                </c:pt>
                <c:pt idx="1039">
                  <c:v>919.7</c:v>
                </c:pt>
                <c:pt idx="1040">
                  <c:v>916.5</c:v>
                </c:pt>
                <c:pt idx="1041">
                  <c:v>913.4</c:v>
                </c:pt>
                <c:pt idx="1042">
                  <c:v>910.3</c:v>
                </c:pt>
                <c:pt idx="1043">
                  <c:v>907.2</c:v>
                </c:pt>
                <c:pt idx="1044">
                  <c:v>904</c:v>
                </c:pt>
                <c:pt idx="1045">
                  <c:v>901.1</c:v>
                </c:pt>
                <c:pt idx="1046">
                  <c:v>897.9</c:v>
                </c:pt>
                <c:pt idx="1047">
                  <c:v>894.9</c:v>
                </c:pt>
                <c:pt idx="1048">
                  <c:v>891.8</c:v>
                </c:pt>
                <c:pt idx="1049">
                  <c:v>888.8</c:v>
                </c:pt>
                <c:pt idx="1050">
                  <c:v>886</c:v>
                </c:pt>
                <c:pt idx="1051">
                  <c:v>883.2</c:v>
                </c:pt>
                <c:pt idx="1052">
                  <c:v>880.2</c:v>
                </c:pt>
                <c:pt idx="1053">
                  <c:v>877.2</c:v>
                </c:pt>
                <c:pt idx="1054">
                  <c:v>874.3</c:v>
                </c:pt>
                <c:pt idx="1055">
                  <c:v>871.3</c:v>
                </c:pt>
                <c:pt idx="1056">
                  <c:v>868.4</c:v>
                </c:pt>
                <c:pt idx="1057">
                  <c:v>865.3</c:v>
                </c:pt>
                <c:pt idx="1058">
                  <c:v>862.6</c:v>
                </c:pt>
                <c:pt idx="1059">
                  <c:v>859.5</c:v>
                </c:pt>
                <c:pt idx="1060">
                  <c:v>856.9</c:v>
                </c:pt>
                <c:pt idx="1061">
                  <c:v>854.2</c:v>
                </c:pt>
                <c:pt idx="1062">
                  <c:v>851.2</c:v>
                </c:pt>
                <c:pt idx="1063">
                  <c:v>848.4</c:v>
                </c:pt>
                <c:pt idx="1064">
                  <c:v>845.7</c:v>
                </c:pt>
                <c:pt idx="1065">
                  <c:v>842.8</c:v>
                </c:pt>
                <c:pt idx="1066">
                  <c:v>840.2</c:v>
                </c:pt>
                <c:pt idx="1067">
                  <c:v>837.5</c:v>
                </c:pt>
                <c:pt idx="1068">
                  <c:v>835</c:v>
                </c:pt>
                <c:pt idx="1069">
                  <c:v>832.4</c:v>
                </c:pt>
                <c:pt idx="1070">
                  <c:v>829.5</c:v>
                </c:pt>
                <c:pt idx="1071">
                  <c:v>826.9</c:v>
                </c:pt>
                <c:pt idx="1072">
                  <c:v>824.2</c:v>
                </c:pt>
                <c:pt idx="1073">
                  <c:v>821.4</c:v>
                </c:pt>
                <c:pt idx="1074">
                  <c:v>818.7</c:v>
                </c:pt>
                <c:pt idx="1075">
                  <c:v>816.2</c:v>
                </c:pt>
                <c:pt idx="1076">
                  <c:v>813.6</c:v>
                </c:pt>
                <c:pt idx="1077">
                  <c:v>811</c:v>
                </c:pt>
                <c:pt idx="1078">
                  <c:v>808.2</c:v>
                </c:pt>
                <c:pt idx="1079">
                  <c:v>805.8</c:v>
                </c:pt>
                <c:pt idx="1080">
                  <c:v>803.1</c:v>
                </c:pt>
                <c:pt idx="1081">
                  <c:v>800.8</c:v>
                </c:pt>
                <c:pt idx="1082">
                  <c:v>798.3</c:v>
                </c:pt>
                <c:pt idx="1083">
                  <c:v>795.8</c:v>
                </c:pt>
                <c:pt idx="1084">
                  <c:v>793.3</c:v>
                </c:pt>
                <c:pt idx="1085">
                  <c:v>790.9</c:v>
                </c:pt>
                <c:pt idx="1086">
                  <c:v>788.3</c:v>
                </c:pt>
                <c:pt idx="1087">
                  <c:v>785.8</c:v>
                </c:pt>
                <c:pt idx="1088">
                  <c:v>783.3</c:v>
                </c:pt>
                <c:pt idx="1089">
                  <c:v>780.9</c:v>
                </c:pt>
                <c:pt idx="1090">
                  <c:v>778.4</c:v>
                </c:pt>
                <c:pt idx="1091">
                  <c:v>775.8</c:v>
                </c:pt>
                <c:pt idx="1092">
                  <c:v>773.4</c:v>
                </c:pt>
                <c:pt idx="1093">
                  <c:v>771</c:v>
                </c:pt>
                <c:pt idx="1094">
                  <c:v>768.6</c:v>
                </c:pt>
                <c:pt idx="1095">
                  <c:v>766.3</c:v>
                </c:pt>
                <c:pt idx="1096">
                  <c:v>763.9</c:v>
                </c:pt>
                <c:pt idx="1097">
                  <c:v>761.6</c:v>
                </c:pt>
                <c:pt idx="1098">
                  <c:v>759.3</c:v>
                </c:pt>
                <c:pt idx="1099">
                  <c:v>757</c:v>
                </c:pt>
                <c:pt idx="1100">
                  <c:v>754.6</c:v>
                </c:pt>
                <c:pt idx="1101">
                  <c:v>752.4</c:v>
                </c:pt>
                <c:pt idx="1102">
                  <c:v>750.2</c:v>
                </c:pt>
                <c:pt idx="1103">
                  <c:v>747.9</c:v>
                </c:pt>
                <c:pt idx="1104">
                  <c:v>745.6</c:v>
                </c:pt>
                <c:pt idx="1105">
                  <c:v>743.4</c:v>
                </c:pt>
                <c:pt idx="1106">
                  <c:v>741.2</c:v>
                </c:pt>
                <c:pt idx="1107">
                  <c:v>739</c:v>
                </c:pt>
                <c:pt idx="1108">
                  <c:v>736.8</c:v>
                </c:pt>
                <c:pt idx="1109">
                  <c:v>734.5</c:v>
                </c:pt>
                <c:pt idx="1110">
                  <c:v>732.3</c:v>
                </c:pt>
                <c:pt idx="1111">
                  <c:v>730.2</c:v>
                </c:pt>
                <c:pt idx="1112">
                  <c:v>728.1</c:v>
                </c:pt>
                <c:pt idx="1113">
                  <c:v>725.9</c:v>
                </c:pt>
                <c:pt idx="1114">
                  <c:v>723.8</c:v>
                </c:pt>
                <c:pt idx="1115">
                  <c:v>721.7</c:v>
                </c:pt>
                <c:pt idx="1116">
                  <c:v>719.6</c:v>
                </c:pt>
                <c:pt idx="1117">
                  <c:v>717.4</c:v>
                </c:pt>
                <c:pt idx="1118">
                  <c:v>715.4</c:v>
                </c:pt>
                <c:pt idx="1119">
                  <c:v>713.2</c:v>
                </c:pt>
                <c:pt idx="1120">
                  <c:v>711.1</c:v>
                </c:pt>
                <c:pt idx="1121">
                  <c:v>709</c:v>
                </c:pt>
                <c:pt idx="1122">
                  <c:v>706.9</c:v>
                </c:pt>
                <c:pt idx="1123">
                  <c:v>704.9</c:v>
                </c:pt>
                <c:pt idx="1124">
                  <c:v>703</c:v>
                </c:pt>
                <c:pt idx="1125">
                  <c:v>700.9</c:v>
                </c:pt>
                <c:pt idx="1126">
                  <c:v>699</c:v>
                </c:pt>
                <c:pt idx="1127">
                  <c:v>697.1</c:v>
                </c:pt>
                <c:pt idx="1128">
                  <c:v>695.1</c:v>
                </c:pt>
                <c:pt idx="1129">
                  <c:v>693.1</c:v>
                </c:pt>
                <c:pt idx="1130">
                  <c:v>691.2</c:v>
                </c:pt>
                <c:pt idx="1131">
                  <c:v>689.3</c:v>
                </c:pt>
                <c:pt idx="1132">
                  <c:v>687.3</c:v>
                </c:pt>
                <c:pt idx="1133">
                  <c:v>685.4</c:v>
                </c:pt>
                <c:pt idx="1134">
                  <c:v>683.4</c:v>
                </c:pt>
                <c:pt idx="1135">
                  <c:v>681.4</c:v>
                </c:pt>
                <c:pt idx="1136">
                  <c:v>679.5</c:v>
                </c:pt>
                <c:pt idx="1137">
                  <c:v>677.6</c:v>
                </c:pt>
                <c:pt idx="1138">
                  <c:v>675.7</c:v>
                </c:pt>
                <c:pt idx="1139">
                  <c:v>673.8</c:v>
                </c:pt>
                <c:pt idx="1140">
                  <c:v>671.9</c:v>
                </c:pt>
                <c:pt idx="1141">
                  <c:v>670</c:v>
                </c:pt>
                <c:pt idx="1142">
                  <c:v>668.2</c:v>
                </c:pt>
                <c:pt idx="1143">
                  <c:v>666.4</c:v>
                </c:pt>
                <c:pt idx="1144">
                  <c:v>664.2</c:v>
                </c:pt>
                <c:pt idx="1145">
                  <c:v>662.2</c:v>
                </c:pt>
                <c:pt idx="1146">
                  <c:v>660.2</c:v>
                </c:pt>
                <c:pt idx="1147">
                  <c:v>658.3</c:v>
                </c:pt>
                <c:pt idx="1148">
                  <c:v>656.4</c:v>
                </c:pt>
                <c:pt idx="1149">
                  <c:v>654.5</c:v>
                </c:pt>
                <c:pt idx="1150">
                  <c:v>652.6</c:v>
                </c:pt>
                <c:pt idx="1151">
                  <c:v>650.70000000000005</c:v>
                </c:pt>
                <c:pt idx="1152">
                  <c:v>648.9</c:v>
                </c:pt>
                <c:pt idx="1153">
                  <c:v>647.1</c:v>
                </c:pt>
                <c:pt idx="1154">
                  <c:v>645.29999999999995</c:v>
                </c:pt>
                <c:pt idx="1155">
                  <c:v>643.6</c:v>
                </c:pt>
                <c:pt idx="1156">
                  <c:v>641.79999999999995</c:v>
                </c:pt>
                <c:pt idx="1157">
                  <c:v>640</c:v>
                </c:pt>
                <c:pt idx="1158">
                  <c:v>638.29999999999995</c:v>
                </c:pt>
                <c:pt idx="1159">
                  <c:v>636.5</c:v>
                </c:pt>
                <c:pt idx="1160">
                  <c:v>634.70000000000005</c:v>
                </c:pt>
                <c:pt idx="1161">
                  <c:v>633</c:v>
                </c:pt>
                <c:pt idx="1162">
                  <c:v>631.29999999999995</c:v>
                </c:pt>
                <c:pt idx="1163">
                  <c:v>629.6</c:v>
                </c:pt>
                <c:pt idx="1164">
                  <c:v>627.9</c:v>
                </c:pt>
                <c:pt idx="1165">
                  <c:v>626.1</c:v>
                </c:pt>
                <c:pt idx="1166">
                  <c:v>624.4</c:v>
                </c:pt>
                <c:pt idx="1167">
                  <c:v>622.70000000000005</c:v>
                </c:pt>
                <c:pt idx="1168">
                  <c:v>621</c:v>
                </c:pt>
                <c:pt idx="1169">
                  <c:v>619.29999999999995</c:v>
                </c:pt>
                <c:pt idx="1170">
                  <c:v>617.6</c:v>
                </c:pt>
                <c:pt idx="1171">
                  <c:v>615.9</c:v>
                </c:pt>
                <c:pt idx="1172">
                  <c:v>614.20000000000005</c:v>
                </c:pt>
                <c:pt idx="1173">
                  <c:v>612.5</c:v>
                </c:pt>
                <c:pt idx="1174">
                  <c:v>610.79999999999995</c:v>
                </c:pt>
                <c:pt idx="1175">
                  <c:v>609.20000000000005</c:v>
                </c:pt>
                <c:pt idx="1176">
                  <c:v>607.5</c:v>
                </c:pt>
                <c:pt idx="1177">
                  <c:v>605.79999999999995</c:v>
                </c:pt>
                <c:pt idx="1178">
                  <c:v>604.20000000000005</c:v>
                </c:pt>
                <c:pt idx="1179">
                  <c:v>602.6</c:v>
                </c:pt>
                <c:pt idx="1180">
                  <c:v>601</c:v>
                </c:pt>
                <c:pt idx="1181">
                  <c:v>599.4</c:v>
                </c:pt>
                <c:pt idx="1182">
                  <c:v>597.70000000000005</c:v>
                </c:pt>
                <c:pt idx="1183">
                  <c:v>596.1</c:v>
                </c:pt>
                <c:pt idx="1184">
                  <c:v>594.5</c:v>
                </c:pt>
                <c:pt idx="1185">
                  <c:v>592.9</c:v>
                </c:pt>
                <c:pt idx="1186">
                  <c:v>591.4</c:v>
                </c:pt>
                <c:pt idx="1187">
                  <c:v>589.70000000000005</c:v>
                </c:pt>
                <c:pt idx="1188">
                  <c:v>588.20000000000005</c:v>
                </c:pt>
                <c:pt idx="1189">
                  <c:v>586.6</c:v>
                </c:pt>
                <c:pt idx="1190">
                  <c:v>585</c:v>
                </c:pt>
                <c:pt idx="1191">
                  <c:v>583.5</c:v>
                </c:pt>
                <c:pt idx="1192">
                  <c:v>581.9</c:v>
                </c:pt>
                <c:pt idx="1193">
                  <c:v>580.29999999999995</c:v>
                </c:pt>
                <c:pt idx="1194">
                  <c:v>578.79999999999995</c:v>
                </c:pt>
                <c:pt idx="1195">
                  <c:v>577.29999999999995</c:v>
                </c:pt>
                <c:pt idx="1196">
                  <c:v>575.70000000000005</c:v>
                </c:pt>
                <c:pt idx="1197">
                  <c:v>574.20000000000005</c:v>
                </c:pt>
                <c:pt idx="1198">
                  <c:v>572.70000000000005</c:v>
                </c:pt>
                <c:pt idx="1199">
                  <c:v>571.20000000000005</c:v>
                </c:pt>
                <c:pt idx="1200">
                  <c:v>569.70000000000005</c:v>
                </c:pt>
                <c:pt idx="1201">
                  <c:v>568.20000000000005</c:v>
                </c:pt>
                <c:pt idx="1202">
                  <c:v>566.70000000000005</c:v>
                </c:pt>
                <c:pt idx="1203">
                  <c:v>565.29999999999995</c:v>
                </c:pt>
                <c:pt idx="1204">
                  <c:v>563.79999999999995</c:v>
                </c:pt>
                <c:pt idx="1205">
                  <c:v>562.29999999999995</c:v>
                </c:pt>
                <c:pt idx="1206">
                  <c:v>560.9</c:v>
                </c:pt>
                <c:pt idx="1207">
                  <c:v>559.5</c:v>
                </c:pt>
                <c:pt idx="1208">
                  <c:v>558</c:v>
                </c:pt>
                <c:pt idx="1209">
                  <c:v>556.6</c:v>
                </c:pt>
                <c:pt idx="1210">
                  <c:v>555.20000000000005</c:v>
                </c:pt>
                <c:pt idx="1211">
                  <c:v>553.79999999999995</c:v>
                </c:pt>
                <c:pt idx="1212">
                  <c:v>552.4</c:v>
                </c:pt>
                <c:pt idx="1213">
                  <c:v>550.9</c:v>
                </c:pt>
                <c:pt idx="1214">
                  <c:v>549.5</c:v>
                </c:pt>
                <c:pt idx="1215">
                  <c:v>548</c:v>
                </c:pt>
                <c:pt idx="1216">
                  <c:v>546.70000000000005</c:v>
                </c:pt>
                <c:pt idx="1217">
                  <c:v>545.20000000000005</c:v>
                </c:pt>
                <c:pt idx="1218">
                  <c:v>543.79999999999995</c:v>
                </c:pt>
                <c:pt idx="1219">
                  <c:v>542.4</c:v>
                </c:pt>
                <c:pt idx="1220">
                  <c:v>541</c:v>
                </c:pt>
                <c:pt idx="1221">
                  <c:v>539.6</c:v>
                </c:pt>
                <c:pt idx="1222">
                  <c:v>538.29999999999995</c:v>
                </c:pt>
                <c:pt idx="1223">
                  <c:v>536.9</c:v>
                </c:pt>
                <c:pt idx="1224">
                  <c:v>535.5</c:v>
                </c:pt>
                <c:pt idx="1225">
                  <c:v>534.1</c:v>
                </c:pt>
                <c:pt idx="1226">
                  <c:v>532.70000000000005</c:v>
                </c:pt>
                <c:pt idx="1227">
                  <c:v>531.29999999999995</c:v>
                </c:pt>
                <c:pt idx="1228">
                  <c:v>529.9</c:v>
                </c:pt>
                <c:pt idx="1229">
                  <c:v>528.5</c:v>
                </c:pt>
                <c:pt idx="1230">
                  <c:v>527.20000000000005</c:v>
                </c:pt>
                <c:pt idx="1231">
                  <c:v>525.79999999999995</c:v>
                </c:pt>
                <c:pt idx="1232">
                  <c:v>524.5</c:v>
                </c:pt>
                <c:pt idx="1233">
                  <c:v>523.20000000000005</c:v>
                </c:pt>
                <c:pt idx="1234">
                  <c:v>521.9</c:v>
                </c:pt>
                <c:pt idx="1235">
                  <c:v>520.5</c:v>
                </c:pt>
                <c:pt idx="1236">
                  <c:v>519.20000000000005</c:v>
                </c:pt>
                <c:pt idx="1237">
                  <c:v>517.9</c:v>
                </c:pt>
                <c:pt idx="1238">
                  <c:v>516.6</c:v>
                </c:pt>
                <c:pt idx="1239">
                  <c:v>515.20000000000005</c:v>
                </c:pt>
                <c:pt idx="1240">
                  <c:v>513.9</c:v>
                </c:pt>
                <c:pt idx="1241">
                  <c:v>512.6</c:v>
                </c:pt>
                <c:pt idx="1242">
                  <c:v>511.3</c:v>
                </c:pt>
                <c:pt idx="1243">
                  <c:v>510.1</c:v>
                </c:pt>
                <c:pt idx="1244">
                  <c:v>508.8</c:v>
                </c:pt>
                <c:pt idx="1245">
                  <c:v>507.5</c:v>
                </c:pt>
                <c:pt idx="1246">
                  <c:v>506.2</c:v>
                </c:pt>
                <c:pt idx="1247">
                  <c:v>504.9</c:v>
                </c:pt>
                <c:pt idx="1248">
                  <c:v>503.7</c:v>
                </c:pt>
                <c:pt idx="1249">
                  <c:v>502.4</c:v>
                </c:pt>
                <c:pt idx="1250">
                  <c:v>501.1</c:v>
                </c:pt>
                <c:pt idx="1251">
                  <c:v>499.9</c:v>
                </c:pt>
                <c:pt idx="1252">
                  <c:v>498.6</c:v>
                </c:pt>
                <c:pt idx="1253">
                  <c:v>497.4</c:v>
                </c:pt>
                <c:pt idx="1254">
                  <c:v>496.1</c:v>
                </c:pt>
                <c:pt idx="1255">
                  <c:v>494.8</c:v>
                </c:pt>
                <c:pt idx="1256">
                  <c:v>493.6</c:v>
                </c:pt>
                <c:pt idx="1257">
                  <c:v>492.3</c:v>
                </c:pt>
                <c:pt idx="1258">
                  <c:v>491</c:v>
                </c:pt>
                <c:pt idx="1259">
                  <c:v>489.8</c:v>
                </c:pt>
                <c:pt idx="1260">
                  <c:v>488.6</c:v>
                </c:pt>
                <c:pt idx="1261">
                  <c:v>487.3</c:v>
                </c:pt>
                <c:pt idx="1262">
                  <c:v>486.1</c:v>
                </c:pt>
                <c:pt idx="1263">
                  <c:v>484.9</c:v>
                </c:pt>
                <c:pt idx="1264">
                  <c:v>483.7</c:v>
                </c:pt>
                <c:pt idx="1265">
                  <c:v>482.5</c:v>
                </c:pt>
                <c:pt idx="1266">
                  <c:v>481.3</c:v>
                </c:pt>
                <c:pt idx="1267">
                  <c:v>480.1</c:v>
                </c:pt>
                <c:pt idx="1268">
                  <c:v>478.9</c:v>
                </c:pt>
                <c:pt idx="1269">
                  <c:v>477.7</c:v>
                </c:pt>
                <c:pt idx="1270">
                  <c:v>476.5</c:v>
                </c:pt>
                <c:pt idx="1271">
                  <c:v>475.3</c:v>
                </c:pt>
                <c:pt idx="1272">
                  <c:v>474.1</c:v>
                </c:pt>
                <c:pt idx="1273">
                  <c:v>472.9</c:v>
                </c:pt>
                <c:pt idx="1274">
                  <c:v>471.7</c:v>
                </c:pt>
                <c:pt idx="1275">
                  <c:v>470.6</c:v>
                </c:pt>
                <c:pt idx="1276">
                  <c:v>469.5</c:v>
                </c:pt>
                <c:pt idx="1277">
                  <c:v>468.3</c:v>
                </c:pt>
                <c:pt idx="1278">
                  <c:v>467.1</c:v>
                </c:pt>
                <c:pt idx="1279">
                  <c:v>465.9</c:v>
                </c:pt>
                <c:pt idx="1280">
                  <c:v>464.7</c:v>
                </c:pt>
                <c:pt idx="1281">
                  <c:v>463.5</c:v>
                </c:pt>
                <c:pt idx="1282">
                  <c:v>462.4</c:v>
                </c:pt>
                <c:pt idx="1283">
                  <c:v>461.2</c:v>
                </c:pt>
                <c:pt idx="1284">
                  <c:v>460</c:v>
                </c:pt>
                <c:pt idx="1285">
                  <c:v>458.8</c:v>
                </c:pt>
                <c:pt idx="1286">
                  <c:v>457.6</c:v>
                </c:pt>
                <c:pt idx="1287">
                  <c:v>456.5</c:v>
                </c:pt>
                <c:pt idx="1288">
                  <c:v>455.3</c:v>
                </c:pt>
                <c:pt idx="1289">
                  <c:v>454.2</c:v>
                </c:pt>
                <c:pt idx="1290">
                  <c:v>453.1</c:v>
                </c:pt>
                <c:pt idx="1291">
                  <c:v>451.9</c:v>
                </c:pt>
                <c:pt idx="1292">
                  <c:v>450.8</c:v>
                </c:pt>
                <c:pt idx="1293">
                  <c:v>449.7</c:v>
                </c:pt>
                <c:pt idx="1294">
                  <c:v>448.6</c:v>
                </c:pt>
                <c:pt idx="1295">
                  <c:v>447.4</c:v>
                </c:pt>
                <c:pt idx="1296">
                  <c:v>446.3</c:v>
                </c:pt>
                <c:pt idx="1297">
                  <c:v>445.2</c:v>
                </c:pt>
                <c:pt idx="1298">
                  <c:v>444.1</c:v>
                </c:pt>
                <c:pt idx="1299">
                  <c:v>443</c:v>
                </c:pt>
                <c:pt idx="1300">
                  <c:v>441.9</c:v>
                </c:pt>
                <c:pt idx="1301">
                  <c:v>440.7</c:v>
                </c:pt>
                <c:pt idx="1302">
                  <c:v>439.6</c:v>
                </c:pt>
                <c:pt idx="1303">
                  <c:v>438.5</c:v>
                </c:pt>
                <c:pt idx="1304">
                  <c:v>437.4</c:v>
                </c:pt>
                <c:pt idx="1305">
                  <c:v>436.4</c:v>
                </c:pt>
                <c:pt idx="1306">
                  <c:v>435.3</c:v>
                </c:pt>
                <c:pt idx="1307">
                  <c:v>434.2</c:v>
                </c:pt>
                <c:pt idx="1308">
                  <c:v>433.1</c:v>
                </c:pt>
                <c:pt idx="1309">
                  <c:v>432</c:v>
                </c:pt>
                <c:pt idx="1310">
                  <c:v>430.9</c:v>
                </c:pt>
                <c:pt idx="1311">
                  <c:v>429.9</c:v>
                </c:pt>
                <c:pt idx="1312">
                  <c:v>428.8</c:v>
                </c:pt>
                <c:pt idx="1313">
                  <c:v>427.7</c:v>
                </c:pt>
                <c:pt idx="1314">
                  <c:v>426.7</c:v>
                </c:pt>
                <c:pt idx="1315">
                  <c:v>425.6</c:v>
                </c:pt>
                <c:pt idx="1316">
                  <c:v>424.5</c:v>
                </c:pt>
                <c:pt idx="1317">
                  <c:v>423.5</c:v>
                </c:pt>
                <c:pt idx="1318">
                  <c:v>422.5</c:v>
                </c:pt>
                <c:pt idx="1319">
                  <c:v>421.4</c:v>
                </c:pt>
                <c:pt idx="1320">
                  <c:v>420.3</c:v>
                </c:pt>
                <c:pt idx="1321">
                  <c:v>419.3</c:v>
                </c:pt>
                <c:pt idx="1322">
                  <c:v>418.3</c:v>
                </c:pt>
                <c:pt idx="1323">
                  <c:v>417.2</c:v>
                </c:pt>
                <c:pt idx="1324">
                  <c:v>416.2</c:v>
                </c:pt>
                <c:pt idx="1325">
                  <c:v>415.2</c:v>
                </c:pt>
                <c:pt idx="1326">
                  <c:v>414.2</c:v>
                </c:pt>
                <c:pt idx="1327">
                  <c:v>413.1</c:v>
                </c:pt>
                <c:pt idx="1328">
                  <c:v>411.8</c:v>
                </c:pt>
                <c:pt idx="1329">
                  <c:v>410.7</c:v>
                </c:pt>
                <c:pt idx="1330">
                  <c:v>409.7</c:v>
                </c:pt>
                <c:pt idx="1331">
                  <c:v>408.7</c:v>
                </c:pt>
                <c:pt idx="1332">
                  <c:v>407.7</c:v>
                </c:pt>
                <c:pt idx="1333">
                  <c:v>406.8</c:v>
                </c:pt>
                <c:pt idx="1334">
                  <c:v>405.8</c:v>
                </c:pt>
                <c:pt idx="1335">
                  <c:v>404.7</c:v>
                </c:pt>
                <c:pt idx="1336">
                  <c:v>403.8</c:v>
                </c:pt>
                <c:pt idx="1337">
                  <c:v>402.8</c:v>
                </c:pt>
                <c:pt idx="1338">
                  <c:v>401.8</c:v>
                </c:pt>
                <c:pt idx="1339">
                  <c:v>400.9</c:v>
                </c:pt>
                <c:pt idx="1340">
                  <c:v>399.8</c:v>
                </c:pt>
                <c:pt idx="1341">
                  <c:v>398.7</c:v>
                </c:pt>
                <c:pt idx="1342">
                  <c:v>398</c:v>
                </c:pt>
                <c:pt idx="1343">
                  <c:v>397</c:v>
                </c:pt>
                <c:pt idx="1344">
                  <c:v>396.1</c:v>
                </c:pt>
                <c:pt idx="1345">
                  <c:v>395.1</c:v>
                </c:pt>
                <c:pt idx="1346">
                  <c:v>394.1</c:v>
                </c:pt>
                <c:pt idx="1347">
                  <c:v>393.1</c:v>
                </c:pt>
                <c:pt idx="1348">
                  <c:v>392.2</c:v>
                </c:pt>
                <c:pt idx="1349">
                  <c:v>391.2</c:v>
                </c:pt>
                <c:pt idx="1350">
                  <c:v>390.2</c:v>
                </c:pt>
                <c:pt idx="1351">
                  <c:v>389.3</c:v>
                </c:pt>
                <c:pt idx="1352">
                  <c:v>388.4</c:v>
                </c:pt>
                <c:pt idx="1353">
                  <c:v>387.5</c:v>
                </c:pt>
                <c:pt idx="1354">
                  <c:v>386.5</c:v>
                </c:pt>
                <c:pt idx="1355">
                  <c:v>385.5</c:v>
                </c:pt>
                <c:pt idx="1356">
                  <c:v>384.6</c:v>
                </c:pt>
                <c:pt idx="1357">
                  <c:v>383.7</c:v>
                </c:pt>
                <c:pt idx="1358">
                  <c:v>382.7</c:v>
                </c:pt>
                <c:pt idx="1359">
                  <c:v>381.8</c:v>
                </c:pt>
                <c:pt idx="1360">
                  <c:v>380.9</c:v>
                </c:pt>
                <c:pt idx="1361">
                  <c:v>379.9</c:v>
                </c:pt>
                <c:pt idx="1362">
                  <c:v>379</c:v>
                </c:pt>
                <c:pt idx="1363">
                  <c:v>378</c:v>
                </c:pt>
                <c:pt idx="1364">
                  <c:v>377.1</c:v>
                </c:pt>
                <c:pt idx="1365">
                  <c:v>376.2</c:v>
                </c:pt>
                <c:pt idx="1366">
                  <c:v>375.3</c:v>
                </c:pt>
                <c:pt idx="1367">
                  <c:v>374.3</c:v>
                </c:pt>
                <c:pt idx="1368">
                  <c:v>373.4</c:v>
                </c:pt>
                <c:pt idx="1369">
                  <c:v>372.5</c:v>
                </c:pt>
                <c:pt idx="1370">
                  <c:v>371.6</c:v>
                </c:pt>
                <c:pt idx="1371">
                  <c:v>370.7</c:v>
                </c:pt>
                <c:pt idx="1372">
                  <c:v>369.7</c:v>
                </c:pt>
                <c:pt idx="1373">
                  <c:v>368.8</c:v>
                </c:pt>
                <c:pt idx="1374">
                  <c:v>367.9</c:v>
                </c:pt>
                <c:pt idx="1375">
                  <c:v>367</c:v>
                </c:pt>
                <c:pt idx="1376">
                  <c:v>366.1</c:v>
                </c:pt>
                <c:pt idx="1377">
                  <c:v>365.1</c:v>
                </c:pt>
                <c:pt idx="1378">
                  <c:v>364.2</c:v>
                </c:pt>
                <c:pt idx="1379">
                  <c:v>363.4</c:v>
                </c:pt>
                <c:pt idx="1380">
                  <c:v>362.5</c:v>
                </c:pt>
                <c:pt idx="1381">
                  <c:v>361.6</c:v>
                </c:pt>
                <c:pt idx="1382">
                  <c:v>360.8</c:v>
                </c:pt>
                <c:pt idx="1383">
                  <c:v>359.9</c:v>
                </c:pt>
                <c:pt idx="1384">
                  <c:v>359</c:v>
                </c:pt>
                <c:pt idx="1385">
                  <c:v>358.2</c:v>
                </c:pt>
                <c:pt idx="1386">
                  <c:v>357.3</c:v>
                </c:pt>
                <c:pt idx="1387">
                  <c:v>356.5</c:v>
                </c:pt>
                <c:pt idx="1388">
                  <c:v>355.6</c:v>
                </c:pt>
                <c:pt idx="1389">
                  <c:v>354.8</c:v>
                </c:pt>
                <c:pt idx="1390">
                  <c:v>353.9</c:v>
                </c:pt>
                <c:pt idx="1391">
                  <c:v>353</c:v>
                </c:pt>
                <c:pt idx="1392">
                  <c:v>352.1</c:v>
                </c:pt>
                <c:pt idx="1393">
                  <c:v>351.3</c:v>
                </c:pt>
                <c:pt idx="1394">
                  <c:v>350.3</c:v>
                </c:pt>
                <c:pt idx="1395">
                  <c:v>349.4</c:v>
                </c:pt>
                <c:pt idx="1396">
                  <c:v>348.6</c:v>
                </c:pt>
                <c:pt idx="1397">
                  <c:v>347.8</c:v>
                </c:pt>
                <c:pt idx="1398">
                  <c:v>346.9</c:v>
                </c:pt>
                <c:pt idx="1399">
                  <c:v>346</c:v>
                </c:pt>
                <c:pt idx="1400">
                  <c:v>345.2</c:v>
                </c:pt>
                <c:pt idx="1401">
                  <c:v>344.4</c:v>
                </c:pt>
                <c:pt idx="1402">
                  <c:v>343.5</c:v>
                </c:pt>
                <c:pt idx="1403">
                  <c:v>342.7</c:v>
                </c:pt>
                <c:pt idx="1404">
                  <c:v>341.9</c:v>
                </c:pt>
                <c:pt idx="1405">
                  <c:v>341</c:v>
                </c:pt>
              </c:numCache>
            </c:numRef>
          </c:yVal>
          <c:smooth val="1"/>
          <c:extLst xmlns:c16r2="http://schemas.microsoft.com/office/drawing/2015/06/chart">
            <c:ext xmlns:c16="http://schemas.microsoft.com/office/drawing/2014/chart" uri="{C3380CC4-5D6E-409C-BE32-E72D297353CC}">
              <c16:uniqueId val="{00000000-0A54-4646-9D22-D059476C2455}"/>
            </c:ext>
          </c:extLst>
        </c:ser>
        <c:ser>
          <c:idx val="1"/>
          <c:order val="1"/>
          <c:tx>
            <c:strRef>
              <c:f>'5%T4 &amp; T7'!$D$1</c:f>
              <c:strCache>
                <c:ptCount val="1"/>
                <c:pt idx="0">
                  <c:v>Temperature 4(°C) 5 OH</c:v>
                </c:pt>
              </c:strCache>
            </c:strRef>
          </c:tx>
          <c:marker>
            <c:symbol val="none"/>
          </c:marker>
          <c:xVal>
            <c:numRef>
              <c:f>'5%T4 &amp; T7'!$A$2:$A$1569</c:f>
              <c:numCache>
                <c:formatCode>General</c:formatCode>
                <c:ptCount val="1568"/>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numCache>
            </c:numRef>
          </c:xVal>
          <c:yVal>
            <c:numRef>
              <c:f>'5%T4 &amp; T7'!$D$2:$D$1569</c:f>
              <c:numCache>
                <c:formatCode>General</c:formatCode>
                <c:ptCount val="1568"/>
                <c:pt idx="0">
                  <c:v>19.7</c:v>
                </c:pt>
                <c:pt idx="1">
                  <c:v>19.8</c:v>
                </c:pt>
                <c:pt idx="2">
                  <c:v>19.8</c:v>
                </c:pt>
                <c:pt idx="3">
                  <c:v>19.7</c:v>
                </c:pt>
                <c:pt idx="4">
                  <c:v>19.8</c:v>
                </c:pt>
                <c:pt idx="5">
                  <c:v>19.8</c:v>
                </c:pt>
                <c:pt idx="6">
                  <c:v>19.8</c:v>
                </c:pt>
                <c:pt idx="7">
                  <c:v>19.8</c:v>
                </c:pt>
                <c:pt idx="8">
                  <c:v>19.8</c:v>
                </c:pt>
                <c:pt idx="9">
                  <c:v>19.8</c:v>
                </c:pt>
                <c:pt idx="10">
                  <c:v>19.8</c:v>
                </c:pt>
                <c:pt idx="11">
                  <c:v>19.8</c:v>
                </c:pt>
                <c:pt idx="12">
                  <c:v>19.8</c:v>
                </c:pt>
                <c:pt idx="13">
                  <c:v>19.8</c:v>
                </c:pt>
                <c:pt idx="14">
                  <c:v>19.8</c:v>
                </c:pt>
                <c:pt idx="15">
                  <c:v>19.8</c:v>
                </c:pt>
                <c:pt idx="16">
                  <c:v>19.8</c:v>
                </c:pt>
                <c:pt idx="17">
                  <c:v>19.8</c:v>
                </c:pt>
                <c:pt idx="18">
                  <c:v>19.8</c:v>
                </c:pt>
                <c:pt idx="19">
                  <c:v>19.8</c:v>
                </c:pt>
                <c:pt idx="20">
                  <c:v>19.899999999999999</c:v>
                </c:pt>
                <c:pt idx="21">
                  <c:v>19.899999999999999</c:v>
                </c:pt>
                <c:pt idx="22">
                  <c:v>19.899999999999999</c:v>
                </c:pt>
                <c:pt idx="23">
                  <c:v>19.899999999999999</c:v>
                </c:pt>
                <c:pt idx="24">
                  <c:v>19.899999999999999</c:v>
                </c:pt>
                <c:pt idx="25">
                  <c:v>19.899999999999999</c:v>
                </c:pt>
                <c:pt idx="26">
                  <c:v>19.899999999999999</c:v>
                </c:pt>
                <c:pt idx="27">
                  <c:v>19.899999999999999</c:v>
                </c:pt>
                <c:pt idx="28">
                  <c:v>19.899999999999999</c:v>
                </c:pt>
                <c:pt idx="29">
                  <c:v>19.899999999999999</c:v>
                </c:pt>
                <c:pt idx="30">
                  <c:v>19.899999999999999</c:v>
                </c:pt>
                <c:pt idx="31">
                  <c:v>19.899999999999999</c:v>
                </c:pt>
                <c:pt idx="32">
                  <c:v>19.899999999999999</c:v>
                </c:pt>
                <c:pt idx="33">
                  <c:v>20</c:v>
                </c:pt>
                <c:pt idx="34">
                  <c:v>20</c:v>
                </c:pt>
                <c:pt idx="35">
                  <c:v>20</c:v>
                </c:pt>
                <c:pt idx="36">
                  <c:v>20</c:v>
                </c:pt>
                <c:pt idx="37">
                  <c:v>20</c:v>
                </c:pt>
                <c:pt idx="38">
                  <c:v>20</c:v>
                </c:pt>
                <c:pt idx="39">
                  <c:v>20</c:v>
                </c:pt>
                <c:pt idx="40">
                  <c:v>20.100000000000001</c:v>
                </c:pt>
                <c:pt idx="41">
                  <c:v>20.100000000000001</c:v>
                </c:pt>
                <c:pt idx="42">
                  <c:v>20.3</c:v>
                </c:pt>
                <c:pt idx="43">
                  <c:v>20.399999999999999</c:v>
                </c:pt>
                <c:pt idx="44">
                  <c:v>20.7</c:v>
                </c:pt>
                <c:pt idx="45">
                  <c:v>21</c:v>
                </c:pt>
                <c:pt idx="46">
                  <c:v>21.5</c:v>
                </c:pt>
                <c:pt idx="47">
                  <c:v>22.2</c:v>
                </c:pt>
                <c:pt idx="48">
                  <c:v>23.4</c:v>
                </c:pt>
                <c:pt idx="49">
                  <c:v>25.1</c:v>
                </c:pt>
                <c:pt idx="50">
                  <c:v>27.4</c:v>
                </c:pt>
                <c:pt idx="51">
                  <c:v>30.5</c:v>
                </c:pt>
                <c:pt idx="52">
                  <c:v>34</c:v>
                </c:pt>
                <c:pt idx="53">
                  <c:v>38</c:v>
                </c:pt>
                <c:pt idx="54">
                  <c:v>42.1</c:v>
                </c:pt>
                <c:pt idx="55">
                  <c:v>46.4</c:v>
                </c:pt>
                <c:pt idx="56">
                  <c:v>50.3</c:v>
                </c:pt>
                <c:pt idx="57">
                  <c:v>53.8</c:v>
                </c:pt>
                <c:pt idx="58">
                  <c:v>56.5</c:v>
                </c:pt>
                <c:pt idx="59">
                  <c:v>58.8</c:v>
                </c:pt>
                <c:pt idx="60">
                  <c:v>60.6</c:v>
                </c:pt>
                <c:pt idx="61">
                  <c:v>61.9</c:v>
                </c:pt>
                <c:pt idx="62">
                  <c:v>63</c:v>
                </c:pt>
                <c:pt idx="63">
                  <c:v>63.9</c:v>
                </c:pt>
                <c:pt idx="64">
                  <c:v>64.5</c:v>
                </c:pt>
                <c:pt idx="65">
                  <c:v>65</c:v>
                </c:pt>
                <c:pt idx="66">
                  <c:v>65.400000000000006</c:v>
                </c:pt>
                <c:pt idx="67">
                  <c:v>65.8</c:v>
                </c:pt>
                <c:pt idx="68">
                  <c:v>66</c:v>
                </c:pt>
                <c:pt idx="69">
                  <c:v>66.3</c:v>
                </c:pt>
                <c:pt idx="70">
                  <c:v>66.400000000000006</c:v>
                </c:pt>
                <c:pt idx="71">
                  <c:v>66.5</c:v>
                </c:pt>
                <c:pt idx="72">
                  <c:v>66.599999999999994</c:v>
                </c:pt>
                <c:pt idx="73">
                  <c:v>66.599999999999994</c:v>
                </c:pt>
                <c:pt idx="74">
                  <c:v>66.7</c:v>
                </c:pt>
                <c:pt idx="75">
                  <c:v>66.7</c:v>
                </c:pt>
                <c:pt idx="76">
                  <c:v>66.8</c:v>
                </c:pt>
                <c:pt idx="77">
                  <c:v>66.8</c:v>
                </c:pt>
                <c:pt idx="78">
                  <c:v>66.8</c:v>
                </c:pt>
                <c:pt idx="79">
                  <c:v>66.8</c:v>
                </c:pt>
                <c:pt idx="80">
                  <c:v>66.900000000000006</c:v>
                </c:pt>
                <c:pt idx="81">
                  <c:v>66.900000000000006</c:v>
                </c:pt>
                <c:pt idx="82">
                  <c:v>66.900000000000006</c:v>
                </c:pt>
                <c:pt idx="83">
                  <c:v>66.900000000000006</c:v>
                </c:pt>
                <c:pt idx="84">
                  <c:v>66.900000000000006</c:v>
                </c:pt>
                <c:pt idx="85">
                  <c:v>66.900000000000006</c:v>
                </c:pt>
                <c:pt idx="86">
                  <c:v>66.900000000000006</c:v>
                </c:pt>
                <c:pt idx="87">
                  <c:v>67</c:v>
                </c:pt>
                <c:pt idx="88">
                  <c:v>67</c:v>
                </c:pt>
                <c:pt idx="89">
                  <c:v>67</c:v>
                </c:pt>
                <c:pt idx="90">
                  <c:v>67</c:v>
                </c:pt>
                <c:pt idx="91">
                  <c:v>67</c:v>
                </c:pt>
                <c:pt idx="92">
                  <c:v>67</c:v>
                </c:pt>
                <c:pt idx="93">
                  <c:v>67</c:v>
                </c:pt>
                <c:pt idx="94">
                  <c:v>66.900000000000006</c:v>
                </c:pt>
                <c:pt idx="95">
                  <c:v>66.8</c:v>
                </c:pt>
                <c:pt idx="96">
                  <c:v>66.7</c:v>
                </c:pt>
                <c:pt idx="97">
                  <c:v>66.599999999999994</c:v>
                </c:pt>
                <c:pt idx="98">
                  <c:v>66.5</c:v>
                </c:pt>
                <c:pt idx="99">
                  <c:v>66.400000000000006</c:v>
                </c:pt>
                <c:pt idx="100">
                  <c:v>66.2</c:v>
                </c:pt>
                <c:pt idx="101">
                  <c:v>66.099999999999994</c:v>
                </c:pt>
                <c:pt idx="102">
                  <c:v>66.099999999999994</c:v>
                </c:pt>
                <c:pt idx="103">
                  <c:v>66</c:v>
                </c:pt>
                <c:pt idx="104">
                  <c:v>65.8</c:v>
                </c:pt>
                <c:pt idx="105">
                  <c:v>65.7</c:v>
                </c:pt>
                <c:pt idx="106">
                  <c:v>65.599999999999994</c:v>
                </c:pt>
                <c:pt idx="107">
                  <c:v>65.5</c:v>
                </c:pt>
                <c:pt idx="108">
                  <c:v>65.400000000000006</c:v>
                </c:pt>
                <c:pt idx="109">
                  <c:v>65.3</c:v>
                </c:pt>
                <c:pt idx="110">
                  <c:v>65.2</c:v>
                </c:pt>
                <c:pt idx="111">
                  <c:v>65.2</c:v>
                </c:pt>
                <c:pt idx="112">
                  <c:v>65.099999999999994</c:v>
                </c:pt>
                <c:pt idx="113">
                  <c:v>65.099999999999994</c:v>
                </c:pt>
                <c:pt idx="114">
                  <c:v>65</c:v>
                </c:pt>
                <c:pt idx="115">
                  <c:v>65</c:v>
                </c:pt>
                <c:pt idx="116">
                  <c:v>65</c:v>
                </c:pt>
                <c:pt idx="117">
                  <c:v>64.900000000000006</c:v>
                </c:pt>
                <c:pt idx="118">
                  <c:v>64.900000000000006</c:v>
                </c:pt>
                <c:pt idx="119">
                  <c:v>64.900000000000006</c:v>
                </c:pt>
                <c:pt idx="120">
                  <c:v>64.900000000000006</c:v>
                </c:pt>
                <c:pt idx="121">
                  <c:v>64.900000000000006</c:v>
                </c:pt>
                <c:pt idx="122">
                  <c:v>64.900000000000006</c:v>
                </c:pt>
                <c:pt idx="123">
                  <c:v>64.900000000000006</c:v>
                </c:pt>
                <c:pt idx="124">
                  <c:v>64.900000000000006</c:v>
                </c:pt>
                <c:pt idx="125">
                  <c:v>64.900000000000006</c:v>
                </c:pt>
                <c:pt idx="126">
                  <c:v>64.900000000000006</c:v>
                </c:pt>
                <c:pt idx="127">
                  <c:v>64.900000000000006</c:v>
                </c:pt>
                <c:pt idx="128">
                  <c:v>64.900000000000006</c:v>
                </c:pt>
                <c:pt idx="129">
                  <c:v>64.900000000000006</c:v>
                </c:pt>
                <c:pt idx="130">
                  <c:v>64.900000000000006</c:v>
                </c:pt>
                <c:pt idx="131">
                  <c:v>64.900000000000006</c:v>
                </c:pt>
                <c:pt idx="132">
                  <c:v>64.900000000000006</c:v>
                </c:pt>
                <c:pt idx="133">
                  <c:v>64.900000000000006</c:v>
                </c:pt>
                <c:pt idx="134">
                  <c:v>64.900000000000006</c:v>
                </c:pt>
                <c:pt idx="135">
                  <c:v>64.900000000000006</c:v>
                </c:pt>
                <c:pt idx="136">
                  <c:v>64.900000000000006</c:v>
                </c:pt>
                <c:pt idx="137">
                  <c:v>64.900000000000006</c:v>
                </c:pt>
                <c:pt idx="138">
                  <c:v>64.900000000000006</c:v>
                </c:pt>
                <c:pt idx="139">
                  <c:v>64.900000000000006</c:v>
                </c:pt>
                <c:pt idx="140">
                  <c:v>64.900000000000006</c:v>
                </c:pt>
                <c:pt idx="141">
                  <c:v>64.900000000000006</c:v>
                </c:pt>
                <c:pt idx="142">
                  <c:v>64.8</c:v>
                </c:pt>
                <c:pt idx="143">
                  <c:v>64.8</c:v>
                </c:pt>
                <c:pt idx="144">
                  <c:v>64.8</c:v>
                </c:pt>
                <c:pt idx="145">
                  <c:v>64.8</c:v>
                </c:pt>
                <c:pt idx="146">
                  <c:v>64.8</c:v>
                </c:pt>
                <c:pt idx="147">
                  <c:v>64.8</c:v>
                </c:pt>
                <c:pt idx="148">
                  <c:v>64.8</c:v>
                </c:pt>
                <c:pt idx="149">
                  <c:v>64.8</c:v>
                </c:pt>
                <c:pt idx="150">
                  <c:v>64.8</c:v>
                </c:pt>
                <c:pt idx="151">
                  <c:v>64.7</c:v>
                </c:pt>
                <c:pt idx="152">
                  <c:v>64.599999999999994</c:v>
                </c:pt>
                <c:pt idx="153">
                  <c:v>64.5</c:v>
                </c:pt>
                <c:pt idx="154">
                  <c:v>64.400000000000006</c:v>
                </c:pt>
                <c:pt idx="155">
                  <c:v>64.3</c:v>
                </c:pt>
                <c:pt idx="156">
                  <c:v>64.2</c:v>
                </c:pt>
                <c:pt idx="157">
                  <c:v>64.099999999999994</c:v>
                </c:pt>
                <c:pt idx="158">
                  <c:v>64.099999999999994</c:v>
                </c:pt>
                <c:pt idx="159">
                  <c:v>64</c:v>
                </c:pt>
                <c:pt idx="160">
                  <c:v>63.9</c:v>
                </c:pt>
                <c:pt idx="161">
                  <c:v>63.8</c:v>
                </c:pt>
                <c:pt idx="162">
                  <c:v>63.8</c:v>
                </c:pt>
                <c:pt idx="163">
                  <c:v>63.8</c:v>
                </c:pt>
                <c:pt idx="164">
                  <c:v>63.7</c:v>
                </c:pt>
                <c:pt idx="165">
                  <c:v>63.7</c:v>
                </c:pt>
                <c:pt idx="166">
                  <c:v>63.6</c:v>
                </c:pt>
                <c:pt idx="167">
                  <c:v>63.6</c:v>
                </c:pt>
                <c:pt idx="168">
                  <c:v>63.6</c:v>
                </c:pt>
                <c:pt idx="169">
                  <c:v>63.5</c:v>
                </c:pt>
                <c:pt idx="170">
                  <c:v>63.4</c:v>
                </c:pt>
                <c:pt idx="171">
                  <c:v>63.4</c:v>
                </c:pt>
                <c:pt idx="172">
                  <c:v>63.3</c:v>
                </c:pt>
                <c:pt idx="173">
                  <c:v>63.3</c:v>
                </c:pt>
                <c:pt idx="174">
                  <c:v>63.2</c:v>
                </c:pt>
                <c:pt idx="175">
                  <c:v>63.1</c:v>
                </c:pt>
                <c:pt idx="176">
                  <c:v>63</c:v>
                </c:pt>
                <c:pt idx="177">
                  <c:v>62.9</c:v>
                </c:pt>
                <c:pt idx="178">
                  <c:v>62.8</c:v>
                </c:pt>
                <c:pt idx="179">
                  <c:v>62.7</c:v>
                </c:pt>
                <c:pt idx="180">
                  <c:v>62.6</c:v>
                </c:pt>
                <c:pt idx="181">
                  <c:v>62.6</c:v>
                </c:pt>
                <c:pt idx="182">
                  <c:v>62.5</c:v>
                </c:pt>
                <c:pt idx="183">
                  <c:v>62.4</c:v>
                </c:pt>
                <c:pt idx="184">
                  <c:v>62.3</c:v>
                </c:pt>
                <c:pt idx="185">
                  <c:v>62.2</c:v>
                </c:pt>
                <c:pt idx="186">
                  <c:v>62.1</c:v>
                </c:pt>
                <c:pt idx="187">
                  <c:v>62.1</c:v>
                </c:pt>
                <c:pt idx="188">
                  <c:v>62</c:v>
                </c:pt>
                <c:pt idx="189">
                  <c:v>61.9</c:v>
                </c:pt>
                <c:pt idx="190">
                  <c:v>61.8</c:v>
                </c:pt>
                <c:pt idx="191">
                  <c:v>61.8</c:v>
                </c:pt>
                <c:pt idx="192">
                  <c:v>61.8</c:v>
                </c:pt>
                <c:pt idx="193">
                  <c:v>61.7</c:v>
                </c:pt>
                <c:pt idx="194">
                  <c:v>61.7</c:v>
                </c:pt>
                <c:pt idx="195">
                  <c:v>61.6</c:v>
                </c:pt>
                <c:pt idx="196">
                  <c:v>61.6</c:v>
                </c:pt>
                <c:pt idx="197">
                  <c:v>61.6</c:v>
                </c:pt>
                <c:pt idx="198">
                  <c:v>61.6</c:v>
                </c:pt>
                <c:pt idx="199">
                  <c:v>61.5</c:v>
                </c:pt>
                <c:pt idx="200">
                  <c:v>61.5</c:v>
                </c:pt>
                <c:pt idx="201">
                  <c:v>61.5</c:v>
                </c:pt>
                <c:pt idx="202">
                  <c:v>61.5</c:v>
                </c:pt>
                <c:pt idx="203">
                  <c:v>61.5</c:v>
                </c:pt>
                <c:pt idx="204">
                  <c:v>61.5</c:v>
                </c:pt>
                <c:pt idx="205">
                  <c:v>61.5</c:v>
                </c:pt>
                <c:pt idx="206">
                  <c:v>61.5</c:v>
                </c:pt>
                <c:pt idx="207">
                  <c:v>61.4</c:v>
                </c:pt>
                <c:pt idx="208">
                  <c:v>61.4</c:v>
                </c:pt>
                <c:pt idx="209">
                  <c:v>61.4</c:v>
                </c:pt>
                <c:pt idx="210">
                  <c:v>61.4</c:v>
                </c:pt>
                <c:pt idx="211">
                  <c:v>61.4</c:v>
                </c:pt>
                <c:pt idx="212">
                  <c:v>61.4</c:v>
                </c:pt>
                <c:pt idx="213">
                  <c:v>61.3</c:v>
                </c:pt>
                <c:pt idx="214">
                  <c:v>61.2</c:v>
                </c:pt>
                <c:pt idx="215">
                  <c:v>61.2</c:v>
                </c:pt>
                <c:pt idx="216">
                  <c:v>61.1</c:v>
                </c:pt>
                <c:pt idx="217">
                  <c:v>60.9</c:v>
                </c:pt>
                <c:pt idx="218">
                  <c:v>60.8</c:v>
                </c:pt>
                <c:pt idx="219">
                  <c:v>60.7</c:v>
                </c:pt>
                <c:pt idx="220">
                  <c:v>60.6</c:v>
                </c:pt>
                <c:pt idx="221">
                  <c:v>60.5</c:v>
                </c:pt>
                <c:pt idx="222">
                  <c:v>60.3</c:v>
                </c:pt>
                <c:pt idx="223">
                  <c:v>60.2</c:v>
                </c:pt>
                <c:pt idx="224">
                  <c:v>60.1</c:v>
                </c:pt>
                <c:pt idx="225">
                  <c:v>60</c:v>
                </c:pt>
                <c:pt idx="226">
                  <c:v>59.9</c:v>
                </c:pt>
                <c:pt idx="227">
                  <c:v>59.7</c:v>
                </c:pt>
                <c:pt idx="228">
                  <c:v>59.6</c:v>
                </c:pt>
                <c:pt idx="229">
                  <c:v>59.5</c:v>
                </c:pt>
                <c:pt idx="230">
                  <c:v>59.4</c:v>
                </c:pt>
                <c:pt idx="231">
                  <c:v>59.3</c:v>
                </c:pt>
                <c:pt idx="232">
                  <c:v>59.2</c:v>
                </c:pt>
                <c:pt idx="233">
                  <c:v>59.1</c:v>
                </c:pt>
                <c:pt idx="234">
                  <c:v>59</c:v>
                </c:pt>
                <c:pt idx="235">
                  <c:v>59</c:v>
                </c:pt>
                <c:pt idx="236">
                  <c:v>58.9</c:v>
                </c:pt>
                <c:pt idx="237">
                  <c:v>58.8</c:v>
                </c:pt>
                <c:pt idx="238">
                  <c:v>58.8</c:v>
                </c:pt>
                <c:pt idx="239">
                  <c:v>58.7</c:v>
                </c:pt>
                <c:pt idx="240">
                  <c:v>58.6</c:v>
                </c:pt>
                <c:pt idx="241">
                  <c:v>58.6</c:v>
                </c:pt>
                <c:pt idx="242">
                  <c:v>58.6</c:v>
                </c:pt>
                <c:pt idx="243">
                  <c:v>58.5</c:v>
                </c:pt>
                <c:pt idx="244">
                  <c:v>58.5</c:v>
                </c:pt>
                <c:pt idx="245">
                  <c:v>58.5</c:v>
                </c:pt>
                <c:pt idx="246">
                  <c:v>58.4</c:v>
                </c:pt>
                <c:pt idx="247">
                  <c:v>58.4</c:v>
                </c:pt>
                <c:pt idx="248">
                  <c:v>58.4</c:v>
                </c:pt>
                <c:pt idx="249">
                  <c:v>58.4</c:v>
                </c:pt>
                <c:pt idx="250">
                  <c:v>58.4</c:v>
                </c:pt>
                <c:pt idx="251">
                  <c:v>58.4</c:v>
                </c:pt>
                <c:pt idx="252">
                  <c:v>58.3</c:v>
                </c:pt>
                <c:pt idx="253">
                  <c:v>58.3</c:v>
                </c:pt>
                <c:pt idx="254">
                  <c:v>58.3</c:v>
                </c:pt>
                <c:pt idx="255">
                  <c:v>58.3</c:v>
                </c:pt>
                <c:pt idx="256">
                  <c:v>58.3</c:v>
                </c:pt>
                <c:pt idx="257">
                  <c:v>58.3</c:v>
                </c:pt>
                <c:pt idx="258">
                  <c:v>58.3</c:v>
                </c:pt>
                <c:pt idx="259">
                  <c:v>58.3</c:v>
                </c:pt>
                <c:pt idx="260">
                  <c:v>58.3</c:v>
                </c:pt>
                <c:pt idx="261">
                  <c:v>58.3</c:v>
                </c:pt>
                <c:pt idx="262">
                  <c:v>58.3</c:v>
                </c:pt>
                <c:pt idx="263">
                  <c:v>58.3</c:v>
                </c:pt>
                <c:pt idx="264">
                  <c:v>58.3</c:v>
                </c:pt>
                <c:pt idx="265">
                  <c:v>58.3</c:v>
                </c:pt>
                <c:pt idx="266">
                  <c:v>58.3</c:v>
                </c:pt>
                <c:pt idx="267">
                  <c:v>58.3</c:v>
                </c:pt>
                <c:pt idx="268">
                  <c:v>58.3</c:v>
                </c:pt>
                <c:pt idx="269">
                  <c:v>58.3</c:v>
                </c:pt>
                <c:pt idx="270">
                  <c:v>58.3</c:v>
                </c:pt>
                <c:pt idx="271">
                  <c:v>58.4</c:v>
                </c:pt>
                <c:pt idx="272">
                  <c:v>58.4</c:v>
                </c:pt>
                <c:pt idx="273">
                  <c:v>58.4</c:v>
                </c:pt>
                <c:pt idx="274">
                  <c:v>58.4</c:v>
                </c:pt>
                <c:pt idx="275">
                  <c:v>58.4</c:v>
                </c:pt>
                <c:pt idx="276">
                  <c:v>58.4</c:v>
                </c:pt>
                <c:pt idx="277">
                  <c:v>58.5</c:v>
                </c:pt>
                <c:pt idx="278">
                  <c:v>58.5</c:v>
                </c:pt>
                <c:pt idx="279">
                  <c:v>58.5</c:v>
                </c:pt>
                <c:pt idx="280">
                  <c:v>58.5</c:v>
                </c:pt>
                <c:pt idx="281">
                  <c:v>58.5</c:v>
                </c:pt>
                <c:pt idx="282">
                  <c:v>58.6</c:v>
                </c:pt>
                <c:pt idx="283">
                  <c:v>58.6</c:v>
                </c:pt>
                <c:pt idx="284">
                  <c:v>58.6</c:v>
                </c:pt>
                <c:pt idx="285">
                  <c:v>58.6</c:v>
                </c:pt>
                <c:pt idx="286">
                  <c:v>58.6</c:v>
                </c:pt>
                <c:pt idx="287">
                  <c:v>58.7</c:v>
                </c:pt>
                <c:pt idx="288">
                  <c:v>58.7</c:v>
                </c:pt>
                <c:pt idx="289">
                  <c:v>58.7</c:v>
                </c:pt>
                <c:pt idx="290">
                  <c:v>58.7</c:v>
                </c:pt>
                <c:pt idx="291">
                  <c:v>58.7</c:v>
                </c:pt>
                <c:pt idx="292">
                  <c:v>58.8</c:v>
                </c:pt>
                <c:pt idx="293">
                  <c:v>58.8</c:v>
                </c:pt>
                <c:pt idx="294">
                  <c:v>58.8</c:v>
                </c:pt>
                <c:pt idx="295">
                  <c:v>58.8</c:v>
                </c:pt>
                <c:pt idx="296">
                  <c:v>58.9</c:v>
                </c:pt>
                <c:pt idx="297">
                  <c:v>58.9</c:v>
                </c:pt>
                <c:pt idx="298">
                  <c:v>58.9</c:v>
                </c:pt>
                <c:pt idx="299">
                  <c:v>58.9</c:v>
                </c:pt>
                <c:pt idx="300">
                  <c:v>59</c:v>
                </c:pt>
                <c:pt idx="301">
                  <c:v>59</c:v>
                </c:pt>
                <c:pt idx="302">
                  <c:v>59</c:v>
                </c:pt>
                <c:pt idx="303">
                  <c:v>59</c:v>
                </c:pt>
                <c:pt idx="304">
                  <c:v>59.1</c:v>
                </c:pt>
                <c:pt idx="305">
                  <c:v>59.1</c:v>
                </c:pt>
                <c:pt idx="306">
                  <c:v>59.1</c:v>
                </c:pt>
                <c:pt idx="307">
                  <c:v>59.2</c:v>
                </c:pt>
                <c:pt idx="308">
                  <c:v>59.2</c:v>
                </c:pt>
                <c:pt idx="309">
                  <c:v>59.2</c:v>
                </c:pt>
                <c:pt idx="310">
                  <c:v>59.3</c:v>
                </c:pt>
                <c:pt idx="311">
                  <c:v>59.3</c:v>
                </c:pt>
                <c:pt idx="312">
                  <c:v>59.3</c:v>
                </c:pt>
                <c:pt idx="313">
                  <c:v>59.4</c:v>
                </c:pt>
                <c:pt idx="314">
                  <c:v>59.5</c:v>
                </c:pt>
                <c:pt idx="315">
                  <c:v>59.5</c:v>
                </c:pt>
                <c:pt idx="316">
                  <c:v>59.6</c:v>
                </c:pt>
                <c:pt idx="317">
                  <c:v>59.6</c:v>
                </c:pt>
                <c:pt idx="318">
                  <c:v>59.7</c:v>
                </c:pt>
                <c:pt idx="319">
                  <c:v>59.7</c:v>
                </c:pt>
                <c:pt idx="320">
                  <c:v>59.7</c:v>
                </c:pt>
                <c:pt idx="321">
                  <c:v>59.8</c:v>
                </c:pt>
                <c:pt idx="322">
                  <c:v>59.9</c:v>
                </c:pt>
                <c:pt idx="323">
                  <c:v>59.9</c:v>
                </c:pt>
                <c:pt idx="324">
                  <c:v>59.9</c:v>
                </c:pt>
                <c:pt idx="325">
                  <c:v>59.9</c:v>
                </c:pt>
                <c:pt idx="326">
                  <c:v>59.9</c:v>
                </c:pt>
                <c:pt idx="327">
                  <c:v>60</c:v>
                </c:pt>
                <c:pt idx="328">
                  <c:v>60</c:v>
                </c:pt>
                <c:pt idx="329">
                  <c:v>60.1</c:v>
                </c:pt>
                <c:pt idx="330">
                  <c:v>60.1</c:v>
                </c:pt>
                <c:pt idx="331">
                  <c:v>60.1</c:v>
                </c:pt>
                <c:pt idx="332">
                  <c:v>60.1</c:v>
                </c:pt>
                <c:pt idx="333">
                  <c:v>60.2</c:v>
                </c:pt>
                <c:pt idx="334">
                  <c:v>60.2</c:v>
                </c:pt>
                <c:pt idx="335">
                  <c:v>60.2</c:v>
                </c:pt>
                <c:pt idx="336">
                  <c:v>60.2</c:v>
                </c:pt>
                <c:pt idx="337">
                  <c:v>60.3</c:v>
                </c:pt>
                <c:pt idx="338">
                  <c:v>60.3</c:v>
                </c:pt>
                <c:pt idx="339">
                  <c:v>60.3</c:v>
                </c:pt>
                <c:pt idx="340">
                  <c:v>60.3</c:v>
                </c:pt>
                <c:pt idx="341">
                  <c:v>60.4</c:v>
                </c:pt>
                <c:pt idx="342">
                  <c:v>60.4</c:v>
                </c:pt>
                <c:pt idx="343">
                  <c:v>60.4</c:v>
                </c:pt>
                <c:pt idx="344">
                  <c:v>60.4</c:v>
                </c:pt>
                <c:pt idx="345">
                  <c:v>60.4</c:v>
                </c:pt>
                <c:pt idx="346">
                  <c:v>60.4</c:v>
                </c:pt>
                <c:pt idx="347">
                  <c:v>60.5</c:v>
                </c:pt>
                <c:pt idx="348">
                  <c:v>60.5</c:v>
                </c:pt>
                <c:pt idx="349">
                  <c:v>60.5</c:v>
                </c:pt>
                <c:pt idx="350">
                  <c:v>60.5</c:v>
                </c:pt>
                <c:pt idx="351">
                  <c:v>60.5</c:v>
                </c:pt>
                <c:pt idx="352">
                  <c:v>60.5</c:v>
                </c:pt>
                <c:pt idx="353">
                  <c:v>60.6</c:v>
                </c:pt>
                <c:pt idx="354">
                  <c:v>60.6</c:v>
                </c:pt>
                <c:pt idx="355">
                  <c:v>60.6</c:v>
                </c:pt>
                <c:pt idx="356">
                  <c:v>60.6</c:v>
                </c:pt>
                <c:pt idx="357">
                  <c:v>60.7</c:v>
                </c:pt>
                <c:pt idx="358">
                  <c:v>60.7</c:v>
                </c:pt>
                <c:pt idx="359">
                  <c:v>60.7</c:v>
                </c:pt>
                <c:pt idx="360">
                  <c:v>60.7</c:v>
                </c:pt>
                <c:pt idx="361">
                  <c:v>60.8</c:v>
                </c:pt>
                <c:pt idx="362">
                  <c:v>60.8</c:v>
                </c:pt>
                <c:pt idx="363">
                  <c:v>60.8</c:v>
                </c:pt>
                <c:pt idx="364">
                  <c:v>60.8</c:v>
                </c:pt>
                <c:pt idx="365">
                  <c:v>60.8</c:v>
                </c:pt>
                <c:pt idx="366">
                  <c:v>60.8</c:v>
                </c:pt>
                <c:pt idx="367">
                  <c:v>60.8</c:v>
                </c:pt>
                <c:pt idx="368">
                  <c:v>60.9</c:v>
                </c:pt>
                <c:pt idx="369">
                  <c:v>60.9</c:v>
                </c:pt>
                <c:pt idx="370">
                  <c:v>60.9</c:v>
                </c:pt>
                <c:pt idx="371">
                  <c:v>60.9</c:v>
                </c:pt>
                <c:pt idx="372">
                  <c:v>61</c:v>
                </c:pt>
                <c:pt idx="373">
                  <c:v>61</c:v>
                </c:pt>
                <c:pt idx="374">
                  <c:v>61</c:v>
                </c:pt>
                <c:pt idx="375">
                  <c:v>61</c:v>
                </c:pt>
                <c:pt idx="376">
                  <c:v>61</c:v>
                </c:pt>
                <c:pt idx="377">
                  <c:v>61</c:v>
                </c:pt>
                <c:pt idx="378">
                  <c:v>61</c:v>
                </c:pt>
                <c:pt idx="379">
                  <c:v>61.1</c:v>
                </c:pt>
                <c:pt idx="380">
                  <c:v>61.1</c:v>
                </c:pt>
                <c:pt idx="381">
                  <c:v>61.1</c:v>
                </c:pt>
                <c:pt idx="382">
                  <c:v>61.1</c:v>
                </c:pt>
                <c:pt idx="383">
                  <c:v>61.1</c:v>
                </c:pt>
                <c:pt idx="384">
                  <c:v>61.1</c:v>
                </c:pt>
                <c:pt idx="385">
                  <c:v>61.1</c:v>
                </c:pt>
                <c:pt idx="386">
                  <c:v>61.1</c:v>
                </c:pt>
                <c:pt idx="387">
                  <c:v>61.1</c:v>
                </c:pt>
                <c:pt idx="388">
                  <c:v>61.1</c:v>
                </c:pt>
                <c:pt idx="389">
                  <c:v>61.1</c:v>
                </c:pt>
                <c:pt idx="390">
                  <c:v>61.1</c:v>
                </c:pt>
                <c:pt idx="391">
                  <c:v>61.1</c:v>
                </c:pt>
                <c:pt idx="392">
                  <c:v>61.1</c:v>
                </c:pt>
                <c:pt idx="393">
                  <c:v>61.1</c:v>
                </c:pt>
                <c:pt idx="394">
                  <c:v>61.1</c:v>
                </c:pt>
                <c:pt idx="395">
                  <c:v>61.1</c:v>
                </c:pt>
                <c:pt idx="396">
                  <c:v>61.1</c:v>
                </c:pt>
                <c:pt idx="397">
                  <c:v>61.1</c:v>
                </c:pt>
                <c:pt idx="398">
                  <c:v>61.1</c:v>
                </c:pt>
                <c:pt idx="399">
                  <c:v>61.1</c:v>
                </c:pt>
                <c:pt idx="400">
                  <c:v>61.1</c:v>
                </c:pt>
                <c:pt idx="401">
                  <c:v>61.1</c:v>
                </c:pt>
                <c:pt idx="402">
                  <c:v>61.1</c:v>
                </c:pt>
                <c:pt idx="403">
                  <c:v>61.1</c:v>
                </c:pt>
                <c:pt idx="404">
                  <c:v>61.1</c:v>
                </c:pt>
                <c:pt idx="405">
                  <c:v>61.1</c:v>
                </c:pt>
                <c:pt idx="406">
                  <c:v>61.1</c:v>
                </c:pt>
                <c:pt idx="407">
                  <c:v>61.1</c:v>
                </c:pt>
                <c:pt idx="408">
                  <c:v>61.1</c:v>
                </c:pt>
                <c:pt idx="409">
                  <c:v>61.1</c:v>
                </c:pt>
                <c:pt idx="410">
                  <c:v>61.1</c:v>
                </c:pt>
                <c:pt idx="411">
                  <c:v>61.1</c:v>
                </c:pt>
                <c:pt idx="412">
                  <c:v>61.1</c:v>
                </c:pt>
                <c:pt idx="413">
                  <c:v>61.1</c:v>
                </c:pt>
                <c:pt idx="414">
                  <c:v>61.1</c:v>
                </c:pt>
                <c:pt idx="415">
                  <c:v>61.1</c:v>
                </c:pt>
                <c:pt idx="416">
                  <c:v>61.1</c:v>
                </c:pt>
                <c:pt idx="417">
                  <c:v>61.1</c:v>
                </c:pt>
                <c:pt idx="418">
                  <c:v>61.2</c:v>
                </c:pt>
                <c:pt idx="419">
                  <c:v>61.2</c:v>
                </c:pt>
                <c:pt idx="420">
                  <c:v>61.2</c:v>
                </c:pt>
                <c:pt idx="421">
                  <c:v>61.2</c:v>
                </c:pt>
                <c:pt idx="422">
                  <c:v>61.2</c:v>
                </c:pt>
                <c:pt idx="423">
                  <c:v>61.3</c:v>
                </c:pt>
                <c:pt idx="424">
                  <c:v>61.3</c:v>
                </c:pt>
                <c:pt idx="425">
                  <c:v>61.3</c:v>
                </c:pt>
                <c:pt idx="426">
                  <c:v>61.4</c:v>
                </c:pt>
                <c:pt idx="427">
                  <c:v>61.4</c:v>
                </c:pt>
                <c:pt idx="428">
                  <c:v>61.5</c:v>
                </c:pt>
                <c:pt idx="429">
                  <c:v>61.6</c:v>
                </c:pt>
                <c:pt idx="430">
                  <c:v>61.6</c:v>
                </c:pt>
                <c:pt idx="431">
                  <c:v>61.7</c:v>
                </c:pt>
                <c:pt idx="432">
                  <c:v>61.8</c:v>
                </c:pt>
                <c:pt idx="433">
                  <c:v>61.9</c:v>
                </c:pt>
                <c:pt idx="434">
                  <c:v>62</c:v>
                </c:pt>
                <c:pt idx="435">
                  <c:v>62.1</c:v>
                </c:pt>
                <c:pt idx="436">
                  <c:v>62.2</c:v>
                </c:pt>
                <c:pt idx="437">
                  <c:v>62.2</c:v>
                </c:pt>
                <c:pt idx="438">
                  <c:v>62.3</c:v>
                </c:pt>
                <c:pt idx="439">
                  <c:v>62.3</c:v>
                </c:pt>
                <c:pt idx="440">
                  <c:v>62.4</c:v>
                </c:pt>
                <c:pt idx="441">
                  <c:v>62.4</c:v>
                </c:pt>
                <c:pt idx="442">
                  <c:v>62.5</c:v>
                </c:pt>
                <c:pt idx="443">
                  <c:v>62.5</c:v>
                </c:pt>
                <c:pt idx="444">
                  <c:v>62.6</c:v>
                </c:pt>
                <c:pt idx="445">
                  <c:v>62.6</c:v>
                </c:pt>
                <c:pt idx="446">
                  <c:v>62.6</c:v>
                </c:pt>
                <c:pt idx="447">
                  <c:v>62.6</c:v>
                </c:pt>
                <c:pt idx="448">
                  <c:v>62.7</c:v>
                </c:pt>
                <c:pt idx="449">
                  <c:v>62.7</c:v>
                </c:pt>
                <c:pt idx="450">
                  <c:v>62.7</c:v>
                </c:pt>
                <c:pt idx="451">
                  <c:v>62.8</c:v>
                </c:pt>
                <c:pt idx="452">
                  <c:v>62.8</c:v>
                </c:pt>
                <c:pt idx="453">
                  <c:v>62.8</c:v>
                </c:pt>
                <c:pt idx="454">
                  <c:v>62.8</c:v>
                </c:pt>
                <c:pt idx="455">
                  <c:v>62.9</c:v>
                </c:pt>
                <c:pt idx="456">
                  <c:v>62.9</c:v>
                </c:pt>
                <c:pt idx="457">
                  <c:v>62.9</c:v>
                </c:pt>
                <c:pt idx="458">
                  <c:v>62.9</c:v>
                </c:pt>
                <c:pt idx="459">
                  <c:v>62.9</c:v>
                </c:pt>
                <c:pt idx="460">
                  <c:v>63</c:v>
                </c:pt>
                <c:pt idx="461">
                  <c:v>63</c:v>
                </c:pt>
                <c:pt idx="462">
                  <c:v>63</c:v>
                </c:pt>
                <c:pt idx="463">
                  <c:v>63</c:v>
                </c:pt>
                <c:pt idx="464">
                  <c:v>63</c:v>
                </c:pt>
                <c:pt idx="465">
                  <c:v>63</c:v>
                </c:pt>
                <c:pt idx="466">
                  <c:v>63</c:v>
                </c:pt>
                <c:pt idx="467">
                  <c:v>63</c:v>
                </c:pt>
                <c:pt idx="468">
                  <c:v>63</c:v>
                </c:pt>
                <c:pt idx="469">
                  <c:v>63</c:v>
                </c:pt>
                <c:pt idx="470">
                  <c:v>63.1</c:v>
                </c:pt>
                <c:pt idx="471">
                  <c:v>63.1</c:v>
                </c:pt>
                <c:pt idx="472">
                  <c:v>63.1</c:v>
                </c:pt>
                <c:pt idx="473">
                  <c:v>63.1</c:v>
                </c:pt>
                <c:pt idx="474">
                  <c:v>63.1</c:v>
                </c:pt>
                <c:pt idx="475">
                  <c:v>63</c:v>
                </c:pt>
                <c:pt idx="476">
                  <c:v>63</c:v>
                </c:pt>
                <c:pt idx="477">
                  <c:v>63.1</c:v>
                </c:pt>
                <c:pt idx="478">
                  <c:v>63</c:v>
                </c:pt>
                <c:pt idx="479">
                  <c:v>63</c:v>
                </c:pt>
                <c:pt idx="480">
                  <c:v>63</c:v>
                </c:pt>
                <c:pt idx="481">
                  <c:v>63</c:v>
                </c:pt>
                <c:pt idx="482">
                  <c:v>63</c:v>
                </c:pt>
                <c:pt idx="483">
                  <c:v>63.1</c:v>
                </c:pt>
                <c:pt idx="484">
                  <c:v>63.1</c:v>
                </c:pt>
                <c:pt idx="485">
                  <c:v>63.1</c:v>
                </c:pt>
                <c:pt idx="486">
                  <c:v>63.1</c:v>
                </c:pt>
                <c:pt idx="487">
                  <c:v>63.1</c:v>
                </c:pt>
                <c:pt idx="488">
                  <c:v>63.1</c:v>
                </c:pt>
                <c:pt idx="489">
                  <c:v>63.1</c:v>
                </c:pt>
                <c:pt idx="490">
                  <c:v>63.1</c:v>
                </c:pt>
                <c:pt idx="491">
                  <c:v>63.1</c:v>
                </c:pt>
                <c:pt idx="492">
                  <c:v>63.1</c:v>
                </c:pt>
                <c:pt idx="493">
                  <c:v>63.1</c:v>
                </c:pt>
                <c:pt idx="494">
                  <c:v>63.2</c:v>
                </c:pt>
                <c:pt idx="495">
                  <c:v>63.2</c:v>
                </c:pt>
                <c:pt idx="496">
                  <c:v>63.2</c:v>
                </c:pt>
                <c:pt idx="497">
                  <c:v>63.3</c:v>
                </c:pt>
                <c:pt idx="498">
                  <c:v>63.4</c:v>
                </c:pt>
                <c:pt idx="499">
                  <c:v>63.5</c:v>
                </c:pt>
                <c:pt idx="500">
                  <c:v>63.6</c:v>
                </c:pt>
                <c:pt idx="501">
                  <c:v>63.7</c:v>
                </c:pt>
                <c:pt idx="502">
                  <c:v>63.8</c:v>
                </c:pt>
                <c:pt idx="503">
                  <c:v>63.8</c:v>
                </c:pt>
                <c:pt idx="504">
                  <c:v>63.9</c:v>
                </c:pt>
                <c:pt idx="505">
                  <c:v>63.9</c:v>
                </c:pt>
                <c:pt idx="506">
                  <c:v>63.9</c:v>
                </c:pt>
                <c:pt idx="507">
                  <c:v>64</c:v>
                </c:pt>
                <c:pt idx="508">
                  <c:v>64</c:v>
                </c:pt>
                <c:pt idx="509">
                  <c:v>64</c:v>
                </c:pt>
                <c:pt idx="510">
                  <c:v>64</c:v>
                </c:pt>
                <c:pt idx="511">
                  <c:v>64</c:v>
                </c:pt>
                <c:pt idx="512">
                  <c:v>64.099999999999994</c:v>
                </c:pt>
                <c:pt idx="513">
                  <c:v>64.099999999999994</c:v>
                </c:pt>
                <c:pt idx="514">
                  <c:v>64.099999999999994</c:v>
                </c:pt>
                <c:pt idx="515">
                  <c:v>64.2</c:v>
                </c:pt>
                <c:pt idx="516">
                  <c:v>64.2</c:v>
                </c:pt>
                <c:pt idx="517">
                  <c:v>64.3</c:v>
                </c:pt>
                <c:pt idx="518">
                  <c:v>64.3</c:v>
                </c:pt>
                <c:pt idx="519">
                  <c:v>64.3</c:v>
                </c:pt>
                <c:pt idx="520">
                  <c:v>64.400000000000006</c:v>
                </c:pt>
                <c:pt idx="521">
                  <c:v>64.400000000000006</c:v>
                </c:pt>
                <c:pt idx="522">
                  <c:v>64.400000000000006</c:v>
                </c:pt>
                <c:pt idx="523">
                  <c:v>64.400000000000006</c:v>
                </c:pt>
                <c:pt idx="524">
                  <c:v>64.400000000000006</c:v>
                </c:pt>
                <c:pt idx="525">
                  <c:v>64.5</c:v>
                </c:pt>
                <c:pt idx="526">
                  <c:v>64.400000000000006</c:v>
                </c:pt>
                <c:pt idx="527">
                  <c:v>64.400000000000006</c:v>
                </c:pt>
                <c:pt idx="528">
                  <c:v>64.400000000000006</c:v>
                </c:pt>
                <c:pt idx="529">
                  <c:v>64.400000000000006</c:v>
                </c:pt>
                <c:pt idx="530">
                  <c:v>64.400000000000006</c:v>
                </c:pt>
                <c:pt idx="531">
                  <c:v>64.400000000000006</c:v>
                </c:pt>
                <c:pt idx="532">
                  <c:v>64.400000000000006</c:v>
                </c:pt>
                <c:pt idx="533">
                  <c:v>64.400000000000006</c:v>
                </c:pt>
                <c:pt idx="534">
                  <c:v>64.400000000000006</c:v>
                </c:pt>
                <c:pt idx="535">
                  <c:v>64.400000000000006</c:v>
                </c:pt>
                <c:pt idx="536">
                  <c:v>64.400000000000006</c:v>
                </c:pt>
                <c:pt idx="537">
                  <c:v>64.400000000000006</c:v>
                </c:pt>
                <c:pt idx="538">
                  <c:v>64.400000000000006</c:v>
                </c:pt>
                <c:pt idx="539">
                  <c:v>64.400000000000006</c:v>
                </c:pt>
                <c:pt idx="540">
                  <c:v>64.5</c:v>
                </c:pt>
                <c:pt idx="541">
                  <c:v>64.5</c:v>
                </c:pt>
                <c:pt idx="542">
                  <c:v>64.599999999999994</c:v>
                </c:pt>
                <c:pt idx="543">
                  <c:v>64.7</c:v>
                </c:pt>
                <c:pt idx="544">
                  <c:v>64.7</c:v>
                </c:pt>
                <c:pt idx="545">
                  <c:v>64.8</c:v>
                </c:pt>
                <c:pt idx="546">
                  <c:v>64.900000000000006</c:v>
                </c:pt>
                <c:pt idx="547">
                  <c:v>64.900000000000006</c:v>
                </c:pt>
                <c:pt idx="548">
                  <c:v>65</c:v>
                </c:pt>
                <c:pt idx="549">
                  <c:v>65</c:v>
                </c:pt>
                <c:pt idx="550">
                  <c:v>65</c:v>
                </c:pt>
                <c:pt idx="551">
                  <c:v>65.099999999999994</c:v>
                </c:pt>
                <c:pt idx="552">
                  <c:v>65.099999999999994</c:v>
                </c:pt>
                <c:pt idx="553">
                  <c:v>65.099999999999994</c:v>
                </c:pt>
                <c:pt idx="554">
                  <c:v>65.099999999999994</c:v>
                </c:pt>
                <c:pt idx="555">
                  <c:v>65.2</c:v>
                </c:pt>
                <c:pt idx="556">
                  <c:v>65.2</c:v>
                </c:pt>
                <c:pt idx="557">
                  <c:v>65.2</c:v>
                </c:pt>
                <c:pt idx="558">
                  <c:v>65.3</c:v>
                </c:pt>
                <c:pt idx="559">
                  <c:v>65.3</c:v>
                </c:pt>
                <c:pt idx="560">
                  <c:v>65.400000000000006</c:v>
                </c:pt>
                <c:pt idx="561">
                  <c:v>65.5</c:v>
                </c:pt>
                <c:pt idx="562">
                  <c:v>65.599999999999994</c:v>
                </c:pt>
                <c:pt idx="563">
                  <c:v>65.7</c:v>
                </c:pt>
                <c:pt idx="564">
                  <c:v>65.8</c:v>
                </c:pt>
                <c:pt idx="565">
                  <c:v>65.900000000000006</c:v>
                </c:pt>
                <c:pt idx="566">
                  <c:v>66</c:v>
                </c:pt>
                <c:pt idx="567">
                  <c:v>66.099999999999994</c:v>
                </c:pt>
                <c:pt idx="568">
                  <c:v>66.099999999999994</c:v>
                </c:pt>
                <c:pt idx="569">
                  <c:v>66.2</c:v>
                </c:pt>
                <c:pt idx="570">
                  <c:v>66.2</c:v>
                </c:pt>
                <c:pt idx="571">
                  <c:v>66.3</c:v>
                </c:pt>
                <c:pt idx="572">
                  <c:v>66.400000000000006</c:v>
                </c:pt>
                <c:pt idx="573">
                  <c:v>66.5</c:v>
                </c:pt>
                <c:pt idx="574">
                  <c:v>66.599999999999994</c:v>
                </c:pt>
                <c:pt idx="575">
                  <c:v>66.7</c:v>
                </c:pt>
                <c:pt idx="576">
                  <c:v>66.7</c:v>
                </c:pt>
                <c:pt idx="577">
                  <c:v>66.7</c:v>
                </c:pt>
                <c:pt idx="578">
                  <c:v>66.8</c:v>
                </c:pt>
                <c:pt idx="579">
                  <c:v>66.8</c:v>
                </c:pt>
                <c:pt idx="580">
                  <c:v>66.7</c:v>
                </c:pt>
                <c:pt idx="581">
                  <c:v>66.599999999999994</c:v>
                </c:pt>
                <c:pt idx="582">
                  <c:v>66.400000000000006</c:v>
                </c:pt>
                <c:pt idx="583">
                  <c:v>66.2</c:v>
                </c:pt>
                <c:pt idx="584">
                  <c:v>66</c:v>
                </c:pt>
                <c:pt idx="585">
                  <c:v>65.8</c:v>
                </c:pt>
                <c:pt idx="586">
                  <c:v>65.7</c:v>
                </c:pt>
                <c:pt idx="587">
                  <c:v>65.5</c:v>
                </c:pt>
                <c:pt idx="588">
                  <c:v>65.3</c:v>
                </c:pt>
                <c:pt idx="589">
                  <c:v>65.2</c:v>
                </c:pt>
                <c:pt idx="590">
                  <c:v>65</c:v>
                </c:pt>
                <c:pt idx="591">
                  <c:v>64.900000000000006</c:v>
                </c:pt>
                <c:pt idx="592">
                  <c:v>64.8</c:v>
                </c:pt>
                <c:pt idx="593">
                  <c:v>64.599999999999994</c:v>
                </c:pt>
                <c:pt idx="594">
                  <c:v>64.599999999999994</c:v>
                </c:pt>
                <c:pt idx="595">
                  <c:v>64.5</c:v>
                </c:pt>
                <c:pt idx="596">
                  <c:v>64.400000000000006</c:v>
                </c:pt>
                <c:pt idx="597">
                  <c:v>64.400000000000006</c:v>
                </c:pt>
                <c:pt idx="598">
                  <c:v>64.400000000000006</c:v>
                </c:pt>
                <c:pt idx="599">
                  <c:v>64.400000000000006</c:v>
                </c:pt>
                <c:pt idx="600">
                  <c:v>64.599999999999994</c:v>
                </c:pt>
                <c:pt idx="601">
                  <c:v>64.8</c:v>
                </c:pt>
                <c:pt idx="602">
                  <c:v>65.099999999999994</c:v>
                </c:pt>
                <c:pt idx="603">
                  <c:v>65.5</c:v>
                </c:pt>
                <c:pt idx="604">
                  <c:v>65.8</c:v>
                </c:pt>
                <c:pt idx="605">
                  <c:v>66.2</c:v>
                </c:pt>
                <c:pt idx="606">
                  <c:v>66.5</c:v>
                </c:pt>
                <c:pt idx="607">
                  <c:v>66.8</c:v>
                </c:pt>
                <c:pt idx="608">
                  <c:v>67.099999999999994</c:v>
                </c:pt>
                <c:pt idx="609">
                  <c:v>67.3</c:v>
                </c:pt>
                <c:pt idx="610">
                  <c:v>67.400000000000006</c:v>
                </c:pt>
                <c:pt idx="611">
                  <c:v>67.5</c:v>
                </c:pt>
                <c:pt idx="612">
                  <c:v>67.5</c:v>
                </c:pt>
                <c:pt idx="613">
                  <c:v>67.5</c:v>
                </c:pt>
                <c:pt idx="614">
                  <c:v>67.400000000000006</c:v>
                </c:pt>
                <c:pt idx="615">
                  <c:v>67.2</c:v>
                </c:pt>
                <c:pt idx="616">
                  <c:v>66.900000000000006</c:v>
                </c:pt>
                <c:pt idx="617">
                  <c:v>66.599999999999994</c:v>
                </c:pt>
                <c:pt idx="618">
                  <c:v>66.2</c:v>
                </c:pt>
                <c:pt idx="619">
                  <c:v>66</c:v>
                </c:pt>
                <c:pt idx="620">
                  <c:v>65.900000000000006</c:v>
                </c:pt>
                <c:pt idx="621">
                  <c:v>65.8</c:v>
                </c:pt>
                <c:pt idx="622">
                  <c:v>65.8</c:v>
                </c:pt>
                <c:pt idx="623">
                  <c:v>65.8</c:v>
                </c:pt>
                <c:pt idx="624">
                  <c:v>65.8</c:v>
                </c:pt>
                <c:pt idx="625">
                  <c:v>65.900000000000006</c:v>
                </c:pt>
                <c:pt idx="626">
                  <c:v>65.900000000000006</c:v>
                </c:pt>
                <c:pt idx="627">
                  <c:v>65.8</c:v>
                </c:pt>
                <c:pt idx="628">
                  <c:v>65.7</c:v>
                </c:pt>
                <c:pt idx="629">
                  <c:v>65.5</c:v>
                </c:pt>
                <c:pt idx="630">
                  <c:v>65.2</c:v>
                </c:pt>
                <c:pt idx="631">
                  <c:v>65</c:v>
                </c:pt>
                <c:pt idx="632">
                  <c:v>65</c:v>
                </c:pt>
                <c:pt idx="633">
                  <c:v>64.900000000000006</c:v>
                </c:pt>
                <c:pt idx="634">
                  <c:v>64.900000000000006</c:v>
                </c:pt>
                <c:pt idx="635">
                  <c:v>65</c:v>
                </c:pt>
                <c:pt idx="636">
                  <c:v>65</c:v>
                </c:pt>
                <c:pt idx="637">
                  <c:v>65.099999999999994</c:v>
                </c:pt>
                <c:pt idx="638">
                  <c:v>65.3</c:v>
                </c:pt>
                <c:pt idx="639">
                  <c:v>65.400000000000006</c:v>
                </c:pt>
                <c:pt idx="640">
                  <c:v>65.599999999999994</c:v>
                </c:pt>
                <c:pt idx="641">
                  <c:v>65.900000000000006</c:v>
                </c:pt>
                <c:pt idx="642">
                  <c:v>66.3</c:v>
                </c:pt>
                <c:pt idx="643">
                  <c:v>67</c:v>
                </c:pt>
                <c:pt idx="644">
                  <c:v>68</c:v>
                </c:pt>
                <c:pt idx="645">
                  <c:v>69.2</c:v>
                </c:pt>
                <c:pt idx="646">
                  <c:v>70.599999999999994</c:v>
                </c:pt>
                <c:pt idx="647">
                  <c:v>72.3</c:v>
                </c:pt>
                <c:pt idx="648">
                  <c:v>74.2</c:v>
                </c:pt>
                <c:pt idx="649">
                  <c:v>76.599999999999994</c:v>
                </c:pt>
                <c:pt idx="650">
                  <c:v>79.599999999999994</c:v>
                </c:pt>
                <c:pt idx="651">
                  <c:v>83.1</c:v>
                </c:pt>
                <c:pt idx="652">
                  <c:v>86.9</c:v>
                </c:pt>
                <c:pt idx="653">
                  <c:v>91.3</c:v>
                </c:pt>
                <c:pt idx="654">
                  <c:v>96.1</c:v>
                </c:pt>
                <c:pt idx="655">
                  <c:v>101.4</c:v>
                </c:pt>
                <c:pt idx="656">
                  <c:v>107.3</c:v>
                </c:pt>
                <c:pt idx="657">
                  <c:v>113.7</c:v>
                </c:pt>
                <c:pt idx="658">
                  <c:v>120.6</c:v>
                </c:pt>
                <c:pt idx="659">
                  <c:v>127.9</c:v>
                </c:pt>
                <c:pt idx="660">
                  <c:v>135.9</c:v>
                </c:pt>
                <c:pt idx="661">
                  <c:v>144.19999999999999</c:v>
                </c:pt>
                <c:pt idx="662">
                  <c:v>152.9</c:v>
                </c:pt>
                <c:pt idx="663">
                  <c:v>162.1</c:v>
                </c:pt>
                <c:pt idx="664">
                  <c:v>171.6</c:v>
                </c:pt>
                <c:pt idx="665">
                  <c:v>181.5</c:v>
                </c:pt>
                <c:pt idx="666">
                  <c:v>191.7</c:v>
                </c:pt>
                <c:pt idx="667">
                  <c:v>202.4</c:v>
                </c:pt>
                <c:pt idx="668">
                  <c:v>213.6</c:v>
                </c:pt>
                <c:pt idx="669">
                  <c:v>225.4</c:v>
                </c:pt>
                <c:pt idx="670">
                  <c:v>237.4</c:v>
                </c:pt>
                <c:pt idx="671">
                  <c:v>250.1</c:v>
                </c:pt>
                <c:pt idx="672">
                  <c:v>263</c:v>
                </c:pt>
                <c:pt idx="673">
                  <c:v>276.5</c:v>
                </c:pt>
                <c:pt idx="674">
                  <c:v>290.7</c:v>
                </c:pt>
                <c:pt idx="675">
                  <c:v>305.2</c:v>
                </c:pt>
                <c:pt idx="676">
                  <c:v>320.39999999999998</c:v>
                </c:pt>
                <c:pt idx="677">
                  <c:v>336</c:v>
                </c:pt>
                <c:pt idx="678">
                  <c:v>351.8</c:v>
                </c:pt>
                <c:pt idx="679">
                  <c:v>368.3</c:v>
                </c:pt>
                <c:pt idx="680">
                  <c:v>385.2</c:v>
                </c:pt>
                <c:pt idx="681">
                  <c:v>402.3</c:v>
                </c:pt>
                <c:pt idx="682">
                  <c:v>420.9</c:v>
                </c:pt>
                <c:pt idx="683">
                  <c:v>439.9</c:v>
                </c:pt>
                <c:pt idx="684">
                  <c:v>459.1</c:v>
                </c:pt>
                <c:pt idx="685">
                  <c:v>478.2</c:v>
                </c:pt>
                <c:pt idx="686">
                  <c:v>497.4</c:v>
                </c:pt>
                <c:pt idx="687">
                  <c:v>517.20000000000005</c:v>
                </c:pt>
                <c:pt idx="688">
                  <c:v>537.9</c:v>
                </c:pt>
                <c:pt idx="689">
                  <c:v>558.6</c:v>
                </c:pt>
                <c:pt idx="690">
                  <c:v>580.1</c:v>
                </c:pt>
                <c:pt idx="691">
                  <c:v>600.79999999999995</c:v>
                </c:pt>
                <c:pt idx="692">
                  <c:v>620.79999999999995</c:v>
                </c:pt>
                <c:pt idx="693">
                  <c:v>639.6</c:v>
                </c:pt>
                <c:pt idx="694">
                  <c:v>657</c:v>
                </c:pt>
                <c:pt idx="695">
                  <c:v>673.6</c:v>
                </c:pt>
                <c:pt idx="696">
                  <c:v>689.7</c:v>
                </c:pt>
                <c:pt idx="697">
                  <c:v>705.2</c:v>
                </c:pt>
                <c:pt idx="698">
                  <c:v>721.2</c:v>
                </c:pt>
                <c:pt idx="699">
                  <c:v>737.3</c:v>
                </c:pt>
                <c:pt idx="700">
                  <c:v>753.5</c:v>
                </c:pt>
                <c:pt idx="701">
                  <c:v>770.4</c:v>
                </c:pt>
                <c:pt idx="702">
                  <c:v>787.2</c:v>
                </c:pt>
                <c:pt idx="703">
                  <c:v>804.4</c:v>
                </c:pt>
                <c:pt idx="704">
                  <c:v>821.5</c:v>
                </c:pt>
                <c:pt idx="705">
                  <c:v>838.8</c:v>
                </c:pt>
                <c:pt idx="706">
                  <c:v>856.2</c:v>
                </c:pt>
                <c:pt idx="707">
                  <c:v>873.3</c:v>
                </c:pt>
                <c:pt idx="708">
                  <c:v>890.3</c:v>
                </c:pt>
                <c:pt idx="709">
                  <c:v>908.7</c:v>
                </c:pt>
                <c:pt idx="710">
                  <c:v>928.1</c:v>
                </c:pt>
                <c:pt idx="711">
                  <c:v>949</c:v>
                </c:pt>
                <c:pt idx="712">
                  <c:v>970.4</c:v>
                </c:pt>
                <c:pt idx="713">
                  <c:v>991.6</c:v>
                </c:pt>
                <c:pt idx="714">
                  <c:v>1013.7</c:v>
                </c:pt>
                <c:pt idx="715">
                  <c:v>1037.0999999999999</c:v>
                </c:pt>
                <c:pt idx="716">
                  <c:v>1060.5</c:v>
                </c:pt>
                <c:pt idx="717">
                  <c:v>1080.9000000000001</c:v>
                </c:pt>
                <c:pt idx="718">
                  <c:v>1098.2</c:v>
                </c:pt>
                <c:pt idx="719">
                  <c:v>1113.9000000000001</c:v>
                </c:pt>
                <c:pt idx="720">
                  <c:v>1128.9000000000001</c:v>
                </c:pt>
                <c:pt idx="721">
                  <c:v>1143</c:v>
                </c:pt>
                <c:pt idx="722">
                  <c:v>1156.0999999999999</c:v>
                </c:pt>
                <c:pt idx="723">
                  <c:v>1167.8</c:v>
                </c:pt>
                <c:pt idx="724">
                  <c:v>1178.2</c:v>
                </c:pt>
                <c:pt idx="725">
                  <c:v>1187.7</c:v>
                </c:pt>
                <c:pt idx="726">
                  <c:v>1196.3</c:v>
                </c:pt>
                <c:pt idx="727">
                  <c:v>1204.3</c:v>
                </c:pt>
                <c:pt idx="728">
                  <c:v>1212.2</c:v>
                </c:pt>
                <c:pt idx="729">
                  <c:v>1219.5999999999999</c:v>
                </c:pt>
                <c:pt idx="730">
                  <c:v>1226.0999999999999</c:v>
                </c:pt>
                <c:pt idx="731">
                  <c:v>1231.8</c:v>
                </c:pt>
                <c:pt idx="732">
                  <c:v>1236.5999999999999</c:v>
                </c:pt>
                <c:pt idx="733">
                  <c:v>1241</c:v>
                </c:pt>
                <c:pt idx="734">
                  <c:v>1244.9000000000001</c:v>
                </c:pt>
                <c:pt idx="735">
                  <c:v>1248.3</c:v>
                </c:pt>
                <c:pt idx="736">
                  <c:v>1251.3</c:v>
                </c:pt>
                <c:pt idx="737">
                  <c:v>1254.2</c:v>
                </c:pt>
                <c:pt idx="738">
                  <c:v>1257.0999999999999</c:v>
                </c:pt>
                <c:pt idx="739">
                  <c:v>1260.0999999999999</c:v>
                </c:pt>
                <c:pt idx="740">
                  <c:v>1262.7</c:v>
                </c:pt>
                <c:pt idx="741">
                  <c:v>1264.9000000000001</c:v>
                </c:pt>
                <c:pt idx="742">
                  <c:v>1266.7</c:v>
                </c:pt>
                <c:pt idx="743">
                  <c:v>1268.4000000000001</c:v>
                </c:pt>
                <c:pt idx="744">
                  <c:v>1270.0999999999999</c:v>
                </c:pt>
                <c:pt idx="745">
                  <c:v>1271.0999999999999</c:v>
                </c:pt>
                <c:pt idx="746">
                  <c:v>1271.5999999999999</c:v>
                </c:pt>
                <c:pt idx="747">
                  <c:v>1271.9000000000001</c:v>
                </c:pt>
                <c:pt idx="748">
                  <c:v>1272.5</c:v>
                </c:pt>
                <c:pt idx="749">
                  <c:v>1273.3</c:v>
                </c:pt>
                <c:pt idx="750">
                  <c:v>1273.9000000000001</c:v>
                </c:pt>
                <c:pt idx="751">
                  <c:v>1274.5</c:v>
                </c:pt>
                <c:pt idx="752">
                  <c:v>1275</c:v>
                </c:pt>
                <c:pt idx="753">
                  <c:v>1275.5999999999999</c:v>
                </c:pt>
                <c:pt idx="754">
                  <c:v>1276.9000000000001</c:v>
                </c:pt>
                <c:pt idx="755">
                  <c:v>1278.5999999999999</c:v>
                </c:pt>
                <c:pt idx="756">
                  <c:v>1280.0999999999999</c:v>
                </c:pt>
                <c:pt idx="757">
                  <c:v>1280.5999999999999</c:v>
                </c:pt>
                <c:pt idx="758">
                  <c:v>1280.7</c:v>
                </c:pt>
                <c:pt idx="759">
                  <c:v>1280.7</c:v>
                </c:pt>
                <c:pt idx="760">
                  <c:v>1280.7</c:v>
                </c:pt>
                <c:pt idx="761">
                  <c:v>1280.5</c:v>
                </c:pt>
                <c:pt idx="762">
                  <c:v>1279.7</c:v>
                </c:pt>
                <c:pt idx="763">
                  <c:v>1278.4000000000001</c:v>
                </c:pt>
                <c:pt idx="764">
                  <c:v>1277.5</c:v>
                </c:pt>
                <c:pt idx="765">
                  <c:v>1277.7</c:v>
                </c:pt>
                <c:pt idx="766">
                  <c:v>1279.2</c:v>
                </c:pt>
                <c:pt idx="767">
                  <c:v>1280.3</c:v>
                </c:pt>
                <c:pt idx="768">
                  <c:v>1280.5</c:v>
                </c:pt>
                <c:pt idx="769">
                  <c:v>1280.2</c:v>
                </c:pt>
                <c:pt idx="770">
                  <c:v>1279.4000000000001</c:v>
                </c:pt>
                <c:pt idx="771">
                  <c:v>1277.8</c:v>
                </c:pt>
                <c:pt idx="772">
                  <c:v>1276.3</c:v>
                </c:pt>
                <c:pt idx="773">
                  <c:v>1275</c:v>
                </c:pt>
                <c:pt idx="774">
                  <c:v>1273.9000000000001</c:v>
                </c:pt>
                <c:pt idx="775">
                  <c:v>1273.0999999999999</c:v>
                </c:pt>
                <c:pt idx="776">
                  <c:v>1272.2</c:v>
                </c:pt>
                <c:pt idx="777">
                  <c:v>1271.3</c:v>
                </c:pt>
                <c:pt idx="778">
                  <c:v>1270.7</c:v>
                </c:pt>
                <c:pt idx="779">
                  <c:v>1270.2</c:v>
                </c:pt>
                <c:pt idx="780">
                  <c:v>1269.5</c:v>
                </c:pt>
                <c:pt idx="781">
                  <c:v>1268.5999999999999</c:v>
                </c:pt>
                <c:pt idx="782">
                  <c:v>1267.7</c:v>
                </c:pt>
                <c:pt idx="783">
                  <c:v>1266.8</c:v>
                </c:pt>
                <c:pt idx="784">
                  <c:v>1265.8</c:v>
                </c:pt>
                <c:pt idx="785">
                  <c:v>1264.9000000000001</c:v>
                </c:pt>
                <c:pt idx="786">
                  <c:v>1264</c:v>
                </c:pt>
                <c:pt idx="787">
                  <c:v>1263</c:v>
                </c:pt>
                <c:pt idx="788">
                  <c:v>1261.8</c:v>
                </c:pt>
                <c:pt idx="789">
                  <c:v>1260.5</c:v>
                </c:pt>
                <c:pt idx="790">
                  <c:v>1259.0999999999999</c:v>
                </c:pt>
                <c:pt idx="791">
                  <c:v>1257.9000000000001</c:v>
                </c:pt>
                <c:pt idx="792">
                  <c:v>1256.5</c:v>
                </c:pt>
                <c:pt idx="793">
                  <c:v>1254.7</c:v>
                </c:pt>
                <c:pt idx="794">
                  <c:v>1252.9000000000001</c:v>
                </c:pt>
                <c:pt idx="795">
                  <c:v>1251.0999999999999</c:v>
                </c:pt>
                <c:pt idx="796">
                  <c:v>1249.3</c:v>
                </c:pt>
                <c:pt idx="797">
                  <c:v>1247.7</c:v>
                </c:pt>
                <c:pt idx="798">
                  <c:v>1246.0999999999999</c:v>
                </c:pt>
                <c:pt idx="799">
                  <c:v>1244.5</c:v>
                </c:pt>
                <c:pt idx="800">
                  <c:v>1242.9000000000001</c:v>
                </c:pt>
                <c:pt idx="801">
                  <c:v>1241.3</c:v>
                </c:pt>
                <c:pt idx="802">
                  <c:v>1239.8</c:v>
                </c:pt>
                <c:pt idx="803">
                  <c:v>1238.2</c:v>
                </c:pt>
                <c:pt idx="804">
                  <c:v>1236.3</c:v>
                </c:pt>
                <c:pt idx="805">
                  <c:v>1234.3</c:v>
                </c:pt>
                <c:pt idx="806">
                  <c:v>1232.3</c:v>
                </c:pt>
                <c:pt idx="807">
                  <c:v>1230.2</c:v>
                </c:pt>
                <c:pt idx="808">
                  <c:v>1228</c:v>
                </c:pt>
                <c:pt idx="809">
                  <c:v>1225.8</c:v>
                </c:pt>
                <c:pt idx="810">
                  <c:v>1223.5999999999999</c:v>
                </c:pt>
                <c:pt idx="811">
                  <c:v>1221.5</c:v>
                </c:pt>
                <c:pt idx="812">
                  <c:v>1219.4000000000001</c:v>
                </c:pt>
                <c:pt idx="813">
                  <c:v>1217.4000000000001</c:v>
                </c:pt>
                <c:pt idx="814">
                  <c:v>1215.4000000000001</c:v>
                </c:pt>
                <c:pt idx="815">
                  <c:v>1213.4000000000001</c:v>
                </c:pt>
                <c:pt idx="816">
                  <c:v>1211.4000000000001</c:v>
                </c:pt>
                <c:pt idx="817">
                  <c:v>1209.2</c:v>
                </c:pt>
                <c:pt idx="818">
                  <c:v>1207.0999999999999</c:v>
                </c:pt>
                <c:pt idx="819">
                  <c:v>1204.9000000000001</c:v>
                </c:pt>
                <c:pt idx="820">
                  <c:v>1202.5999999999999</c:v>
                </c:pt>
                <c:pt idx="821">
                  <c:v>1200.2</c:v>
                </c:pt>
                <c:pt idx="822">
                  <c:v>1197.8</c:v>
                </c:pt>
                <c:pt idx="823">
                  <c:v>1195.3</c:v>
                </c:pt>
                <c:pt idx="824">
                  <c:v>1192.9000000000001</c:v>
                </c:pt>
                <c:pt idx="825">
                  <c:v>1190.4000000000001</c:v>
                </c:pt>
                <c:pt idx="826">
                  <c:v>1188</c:v>
                </c:pt>
                <c:pt idx="827">
                  <c:v>1185.4000000000001</c:v>
                </c:pt>
                <c:pt idx="828">
                  <c:v>1182.9000000000001</c:v>
                </c:pt>
                <c:pt idx="829">
                  <c:v>1180.3</c:v>
                </c:pt>
                <c:pt idx="830">
                  <c:v>1177.7</c:v>
                </c:pt>
                <c:pt idx="831">
                  <c:v>1175</c:v>
                </c:pt>
                <c:pt idx="832">
                  <c:v>1172.3</c:v>
                </c:pt>
                <c:pt idx="833">
                  <c:v>1169.7</c:v>
                </c:pt>
                <c:pt idx="834">
                  <c:v>1166.9000000000001</c:v>
                </c:pt>
                <c:pt idx="835">
                  <c:v>1164.0999999999999</c:v>
                </c:pt>
                <c:pt idx="836">
                  <c:v>1161.2</c:v>
                </c:pt>
                <c:pt idx="837">
                  <c:v>1158</c:v>
                </c:pt>
                <c:pt idx="838">
                  <c:v>1154.9000000000001</c:v>
                </c:pt>
                <c:pt idx="839">
                  <c:v>1151.7</c:v>
                </c:pt>
                <c:pt idx="840">
                  <c:v>1148.5999999999999</c:v>
                </c:pt>
                <c:pt idx="841">
                  <c:v>1145.3</c:v>
                </c:pt>
                <c:pt idx="842">
                  <c:v>1141.9000000000001</c:v>
                </c:pt>
                <c:pt idx="843">
                  <c:v>1138.5999999999999</c:v>
                </c:pt>
                <c:pt idx="844">
                  <c:v>1135.0999999999999</c:v>
                </c:pt>
                <c:pt idx="845">
                  <c:v>1131.9000000000001</c:v>
                </c:pt>
                <c:pt idx="846">
                  <c:v>1128.7</c:v>
                </c:pt>
                <c:pt idx="847">
                  <c:v>1125.4000000000001</c:v>
                </c:pt>
                <c:pt idx="848">
                  <c:v>1122.2</c:v>
                </c:pt>
                <c:pt idx="849">
                  <c:v>1118.8</c:v>
                </c:pt>
                <c:pt idx="850">
                  <c:v>1115.3</c:v>
                </c:pt>
                <c:pt idx="851">
                  <c:v>1111.8</c:v>
                </c:pt>
                <c:pt idx="852">
                  <c:v>1108.5</c:v>
                </c:pt>
                <c:pt idx="853">
                  <c:v>1105</c:v>
                </c:pt>
                <c:pt idx="854">
                  <c:v>1101.5999999999999</c:v>
                </c:pt>
                <c:pt idx="855">
                  <c:v>1098.0999999999999</c:v>
                </c:pt>
                <c:pt idx="856">
                  <c:v>1094.8</c:v>
                </c:pt>
                <c:pt idx="857">
                  <c:v>1091.3</c:v>
                </c:pt>
                <c:pt idx="858">
                  <c:v>1087.9000000000001</c:v>
                </c:pt>
                <c:pt idx="859">
                  <c:v>1084.4000000000001</c:v>
                </c:pt>
                <c:pt idx="860">
                  <c:v>1081.0999999999999</c:v>
                </c:pt>
                <c:pt idx="861">
                  <c:v>1077.5</c:v>
                </c:pt>
                <c:pt idx="862">
                  <c:v>1074.2</c:v>
                </c:pt>
                <c:pt idx="863">
                  <c:v>1070.8</c:v>
                </c:pt>
                <c:pt idx="864">
                  <c:v>1067.3</c:v>
                </c:pt>
                <c:pt idx="865">
                  <c:v>1063.9000000000001</c:v>
                </c:pt>
                <c:pt idx="866">
                  <c:v>1060.5</c:v>
                </c:pt>
                <c:pt idx="867">
                  <c:v>1057.0999999999999</c:v>
                </c:pt>
                <c:pt idx="868">
                  <c:v>1053.5999999999999</c:v>
                </c:pt>
                <c:pt idx="869">
                  <c:v>1050.3</c:v>
                </c:pt>
                <c:pt idx="870">
                  <c:v>1046.9000000000001</c:v>
                </c:pt>
                <c:pt idx="871">
                  <c:v>1043.4000000000001</c:v>
                </c:pt>
                <c:pt idx="872">
                  <c:v>1040</c:v>
                </c:pt>
                <c:pt idx="873">
                  <c:v>1036.5999999999999</c:v>
                </c:pt>
                <c:pt idx="874">
                  <c:v>1033.2</c:v>
                </c:pt>
                <c:pt idx="875">
                  <c:v>1029.5999999999999</c:v>
                </c:pt>
                <c:pt idx="876">
                  <c:v>1026.3</c:v>
                </c:pt>
                <c:pt idx="877">
                  <c:v>1022.9</c:v>
                </c:pt>
                <c:pt idx="878">
                  <c:v>1019.4</c:v>
                </c:pt>
                <c:pt idx="879">
                  <c:v>1016</c:v>
                </c:pt>
                <c:pt idx="880">
                  <c:v>1012.9</c:v>
                </c:pt>
                <c:pt idx="881">
                  <c:v>1009.5</c:v>
                </c:pt>
                <c:pt idx="882">
                  <c:v>1005.8</c:v>
                </c:pt>
                <c:pt idx="883">
                  <c:v>1002.1</c:v>
                </c:pt>
                <c:pt idx="884">
                  <c:v>998.5</c:v>
                </c:pt>
                <c:pt idx="885">
                  <c:v>994.8</c:v>
                </c:pt>
                <c:pt idx="886">
                  <c:v>991.2</c:v>
                </c:pt>
                <c:pt idx="887">
                  <c:v>987.6</c:v>
                </c:pt>
                <c:pt idx="888">
                  <c:v>984.1</c:v>
                </c:pt>
                <c:pt idx="889">
                  <c:v>980.5</c:v>
                </c:pt>
                <c:pt idx="890">
                  <c:v>976.8</c:v>
                </c:pt>
                <c:pt idx="891">
                  <c:v>973.3</c:v>
                </c:pt>
                <c:pt idx="892">
                  <c:v>969.9</c:v>
                </c:pt>
                <c:pt idx="893">
                  <c:v>966.3</c:v>
                </c:pt>
                <c:pt idx="894">
                  <c:v>962.8</c:v>
                </c:pt>
                <c:pt idx="895">
                  <c:v>959.4</c:v>
                </c:pt>
                <c:pt idx="896">
                  <c:v>956</c:v>
                </c:pt>
                <c:pt idx="897">
                  <c:v>952.4</c:v>
                </c:pt>
                <c:pt idx="898">
                  <c:v>948.9</c:v>
                </c:pt>
                <c:pt idx="899">
                  <c:v>945.4</c:v>
                </c:pt>
                <c:pt idx="900">
                  <c:v>942</c:v>
                </c:pt>
                <c:pt idx="901">
                  <c:v>938.5</c:v>
                </c:pt>
                <c:pt idx="902">
                  <c:v>935.1</c:v>
                </c:pt>
                <c:pt idx="903">
                  <c:v>931.7</c:v>
                </c:pt>
                <c:pt idx="904">
                  <c:v>928.3</c:v>
                </c:pt>
                <c:pt idx="905">
                  <c:v>924.9</c:v>
                </c:pt>
                <c:pt idx="906">
                  <c:v>921.5</c:v>
                </c:pt>
                <c:pt idx="907">
                  <c:v>918.1</c:v>
                </c:pt>
                <c:pt idx="908">
                  <c:v>914.7</c:v>
                </c:pt>
                <c:pt idx="909">
                  <c:v>911.3</c:v>
                </c:pt>
                <c:pt idx="910">
                  <c:v>907.9</c:v>
                </c:pt>
                <c:pt idx="911">
                  <c:v>904.5</c:v>
                </c:pt>
                <c:pt idx="912">
                  <c:v>901.2</c:v>
                </c:pt>
                <c:pt idx="913">
                  <c:v>897.8</c:v>
                </c:pt>
                <c:pt idx="914">
                  <c:v>894.5</c:v>
                </c:pt>
                <c:pt idx="915">
                  <c:v>891.1</c:v>
                </c:pt>
                <c:pt idx="916">
                  <c:v>887.8</c:v>
                </c:pt>
                <c:pt idx="917">
                  <c:v>884.6</c:v>
                </c:pt>
                <c:pt idx="918">
                  <c:v>881.6</c:v>
                </c:pt>
                <c:pt idx="919">
                  <c:v>878.6</c:v>
                </c:pt>
                <c:pt idx="920">
                  <c:v>875.3</c:v>
                </c:pt>
                <c:pt idx="921">
                  <c:v>872.1</c:v>
                </c:pt>
                <c:pt idx="922">
                  <c:v>868.9</c:v>
                </c:pt>
                <c:pt idx="923">
                  <c:v>865.7</c:v>
                </c:pt>
                <c:pt idx="924">
                  <c:v>862.4</c:v>
                </c:pt>
                <c:pt idx="925">
                  <c:v>859.2</c:v>
                </c:pt>
                <c:pt idx="926">
                  <c:v>856</c:v>
                </c:pt>
                <c:pt idx="927">
                  <c:v>852.9</c:v>
                </c:pt>
                <c:pt idx="928">
                  <c:v>849.8</c:v>
                </c:pt>
                <c:pt idx="929">
                  <c:v>846.5</c:v>
                </c:pt>
                <c:pt idx="930">
                  <c:v>843.3</c:v>
                </c:pt>
                <c:pt idx="931">
                  <c:v>839.9</c:v>
                </c:pt>
                <c:pt idx="932">
                  <c:v>836.6</c:v>
                </c:pt>
                <c:pt idx="933">
                  <c:v>833.3</c:v>
                </c:pt>
                <c:pt idx="934">
                  <c:v>830.1</c:v>
                </c:pt>
                <c:pt idx="935">
                  <c:v>826.9</c:v>
                </c:pt>
                <c:pt idx="936">
                  <c:v>823.7</c:v>
                </c:pt>
                <c:pt idx="937">
                  <c:v>820.6</c:v>
                </c:pt>
                <c:pt idx="938">
                  <c:v>817.4</c:v>
                </c:pt>
                <c:pt idx="939">
                  <c:v>814.3</c:v>
                </c:pt>
                <c:pt idx="940">
                  <c:v>811.1</c:v>
                </c:pt>
                <c:pt idx="941">
                  <c:v>807.9</c:v>
                </c:pt>
                <c:pt idx="942">
                  <c:v>804.8</c:v>
                </c:pt>
                <c:pt idx="943">
                  <c:v>801.6</c:v>
                </c:pt>
                <c:pt idx="944">
                  <c:v>798.5</c:v>
                </c:pt>
                <c:pt idx="945">
                  <c:v>795.3</c:v>
                </c:pt>
                <c:pt idx="946">
                  <c:v>792.2</c:v>
                </c:pt>
                <c:pt idx="947">
                  <c:v>789.2</c:v>
                </c:pt>
                <c:pt idx="948">
                  <c:v>786</c:v>
                </c:pt>
                <c:pt idx="949">
                  <c:v>783.2</c:v>
                </c:pt>
                <c:pt idx="950">
                  <c:v>780.3</c:v>
                </c:pt>
                <c:pt idx="951">
                  <c:v>777.1</c:v>
                </c:pt>
                <c:pt idx="952">
                  <c:v>774.2</c:v>
                </c:pt>
                <c:pt idx="953">
                  <c:v>770.9</c:v>
                </c:pt>
                <c:pt idx="954">
                  <c:v>767.7</c:v>
                </c:pt>
                <c:pt idx="955">
                  <c:v>764.6</c:v>
                </c:pt>
                <c:pt idx="956">
                  <c:v>761.3</c:v>
                </c:pt>
                <c:pt idx="957">
                  <c:v>758</c:v>
                </c:pt>
                <c:pt idx="958">
                  <c:v>754.8</c:v>
                </c:pt>
                <c:pt idx="959">
                  <c:v>751.6</c:v>
                </c:pt>
                <c:pt idx="960">
                  <c:v>748.4</c:v>
                </c:pt>
                <c:pt idx="961">
                  <c:v>745.4</c:v>
                </c:pt>
                <c:pt idx="962">
                  <c:v>742.3</c:v>
                </c:pt>
                <c:pt idx="963">
                  <c:v>739.2</c:v>
                </c:pt>
                <c:pt idx="964">
                  <c:v>735.9</c:v>
                </c:pt>
                <c:pt idx="965">
                  <c:v>732.9</c:v>
                </c:pt>
                <c:pt idx="966">
                  <c:v>729.9</c:v>
                </c:pt>
                <c:pt idx="967">
                  <c:v>726.8</c:v>
                </c:pt>
                <c:pt idx="968">
                  <c:v>723.8</c:v>
                </c:pt>
                <c:pt idx="969">
                  <c:v>720.9</c:v>
                </c:pt>
                <c:pt idx="970">
                  <c:v>718</c:v>
                </c:pt>
                <c:pt idx="971">
                  <c:v>715.3</c:v>
                </c:pt>
                <c:pt idx="972">
                  <c:v>712.3</c:v>
                </c:pt>
                <c:pt idx="973">
                  <c:v>709.3</c:v>
                </c:pt>
                <c:pt idx="974">
                  <c:v>706.7</c:v>
                </c:pt>
                <c:pt idx="975">
                  <c:v>703.8</c:v>
                </c:pt>
                <c:pt idx="976">
                  <c:v>701</c:v>
                </c:pt>
                <c:pt idx="977">
                  <c:v>698.2</c:v>
                </c:pt>
                <c:pt idx="978">
                  <c:v>695.6</c:v>
                </c:pt>
                <c:pt idx="979">
                  <c:v>692.9</c:v>
                </c:pt>
                <c:pt idx="980">
                  <c:v>690.2</c:v>
                </c:pt>
                <c:pt idx="981">
                  <c:v>687.6</c:v>
                </c:pt>
                <c:pt idx="982">
                  <c:v>684.9</c:v>
                </c:pt>
                <c:pt idx="983">
                  <c:v>682.1</c:v>
                </c:pt>
                <c:pt idx="984">
                  <c:v>679.4</c:v>
                </c:pt>
                <c:pt idx="985">
                  <c:v>676.8</c:v>
                </c:pt>
                <c:pt idx="986">
                  <c:v>674.2</c:v>
                </c:pt>
                <c:pt idx="987">
                  <c:v>671.5</c:v>
                </c:pt>
                <c:pt idx="988">
                  <c:v>669</c:v>
                </c:pt>
                <c:pt idx="989">
                  <c:v>666.4</c:v>
                </c:pt>
                <c:pt idx="990">
                  <c:v>663.9</c:v>
                </c:pt>
                <c:pt idx="991">
                  <c:v>661.1</c:v>
                </c:pt>
                <c:pt idx="992">
                  <c:v>658.7</c:v>
                </c:pt>
                <c:pt idx="993">
                  <c:v>656.1</c:v>
                </c:pt>
                <c:pt idx="994">
                  <c:v>653.5</c:v>
                </c:pt>
                <c:pt idx="995">
                  <c:v>650.79999999999995</c:v>
                </c:pt>
                <c:pt idx="996">
                  <c:v>648.29999999999995</c:v>
                </c:pt>
                <c:pt idx="997">
                  <c:v>645.70000000000005</c:v>
                </c:pt>
                <c:pt idx="998">
                  <c:v>643.20000000000005</c:v>
                </c:pt>
                <c:pt idx="999">
                  <c:v>640.5</c:v>
                </c:pt>
                <c:pt idx="1000">
                  <c:v>637.79999999999995</c:v>
                </c:pt>
                <c:pt idx="1001">
                  <c:v>635.29999999999995</c:v>
                </c:pt>
                <c:pt idx="1002">
                  <c:v>632.79999999999995</c:v>
                </c:pt>
                <c:pt idx="1003">
                  <c:v>630.1</c:v>
                </c:pt>
                <c:pt idx="1004">
                  <c:v>627.5</c:v>
                </c:pt>
                <c:pt idx="1005">
                  <c:v>625</c:v>
                </c:pt>
                <c:pt idx="1006">
                  <c:v>622.4</c:v>
                </c:pt>
                <c:pt idx="1007">
                  <c:v>619.70000000000005</c:v>
                </c:pt>
                <c:pt idx="1008">
                  <c:v>617.29999999999995</c:v>
                </c:pt>
                <c:pt idx="1009">
                  <c:v>614.70000000000005</c:v>
                </c:pt>
                <c:pt idx="1010">
                  <c:v>612.29999999999995</c:v>
                </c:pt>
                <c:pt idx="1011">
                  <c:v>609.79999999999995</c:v>
                </c:pt>
                <c:pt idx="1012">
                  <c:v>607.29999999999995</c:v>
                </c:pt>
                <c:pt idx="1013">
                  <c:v>604.6</c:v>
                </c:pt>
                <c:pt idx="1014">
                  <c:v>602.29999999999995</c:v>
                </c:pt>
                <c:pt idx="1015">
                  <c:v>599.79999999999995</c:v>
                </c:pt>
                <c:pt idx="1016">
                  <c:v>597.29999999999995</c:v>
                </c:pt>
                <c:pt idx="1017">
                  <c:v>594.79999999999995</c:v>
                </c:pt>
                <c:pt idx="1018">
                  <c:v>592.29999999999995</c:v>
                </c:pt>
                <c:pt idx="1019">
                  <c:v>589.70000000000005</c:v>
                </c:pt>
                <c:pt idx="1020">
                  <c:v>587.29999999999995</c:v>
                </c:pt>
                <c:pt idx="1021">
                  <c:v>584.70000000000005</c:v>
                </c:pt>
                <c:pt idx="1022">
                  <c:v>582.4</c:v>
                </c:pt>
                <c:pt idx="1023">
                  <c:v>579.9</c:v>
                </c:pt>
                <c:pt idx="1024">
                  <c:v>577.4</c:v>
                </c:pt>
                <c:pt idx="1025">
                  <c:v>574.9</c:v>
                </c:pt>
                <c:pt idx="1026">
                  <c:v>572.5</c:v>
                </c:pt>
                <c:pt idx="1027">
                  <c:v>570</c:v>
                </c:pt>
                <c:pt idx="1028">
                  <c:v>567.70000000000005</c:v>
                </c:pt>
                <c:pt idx="1029">
                  <c:v>565.29999999999995</c:v>
                </c:pt>
                <c:pt idx="1030">
                  <c:v>562.79999999999995</c:v>
                </c:pt>
                <c:pt idx="1031">
                  <c:v>560.4</c:v>
                </c:pt>
                <c:pt idx="1032">
                  <c:v>558.1</c:v>
                </c:pt>
                <c:pt idx="1033">
                  <c:v>555.79999999999995</c:v>
                </c:pt>
                <c:pt idx="1034">
                  <c:v>553.4</c:v>
                </c:pt>
                <c:pt idx="1035">
                  <c:v>551.1</c:v>
                </c:pt>
                <c:pt idx="1036">
                  <c:v>548.70000000000005</c:v>
                </c:pt>
                <c:pt idx="1037">
                  <c:v>546.4</c:v>
                </c:pt>
                <c:pt idx="1038">
                  <c:v>544.1</c:v>
                </c:pt>
                <c:pt idx="1039">
                  <c:v>541.79999999999995</c:v>
                </c:pt>
                <c:pt idx="1040">
                  <c:v>539.4</c:v>
                </c:pt>
                <c:pt idx="1041">
                  <c:v>537</c:v>
                </c:pt>
                <c:pt idx="1042">
                  <c:v>534.6</c:v>
                </c:pt>
                <c:pt idx="1043">
                  <c:v>532.20000000000005</c:v>
                </c:pt>
                <c:pt idx="1044">
                  <c:v>529.9</c:v>
                </c:pt>
                <c:pt idx="1045">
                  <c:v>527.5</c:v>
                </c:pt>
                <c:pt idx="1046">
                  <c:v>525</c:v>
                </c:pt>
                <c:pt idx="1047">
                  <c:v>522.79999999999995</c:v>
                </c:pt>
                <c:pt idx="1048">
                  <c:v>520.4</c:v>
                </c:pt>
                <c:pt idx="1049">
                  <c:v>518.1</c:v>
                </c:pt>
                <c:pt idx="1050">
                  <c:v>515.79999999999995</c:v>
                </c:pt>
                <c:pt idx="1051">
                  <c:v>513.4</c:v>
                </c:pt>
                <c:pt idx="1052">
                  <c:v>511</c:v>
                </c:pt>
                <c:pt idx="1053">
                  <c:v>508.8</c:v>
                </c:pt>
                <c:pt idx="1054">
                  <c:v>506.5</c:v>
                </c:pt>
                <c:pt idx="1055">
                  <c:v>504.3</c:v>
                </c:pt>
                <c:pt idx="1056">
                  <c:v>502.1</c:v>
                </c:pt>
                <c:pt idx="1057">
                  <c:v>500</c:v>
                </c:pt>
                <c:pt idx="1058">
                  <c:v>497.8</c:v>
                </c:pt>
                <c:pt idx="1059">
                  <c:v>495.7</c:v>
                </c:pt>
                <c:pt idx="1060">
                  <c:v>493.6</c:v>
                </c:pt>
                <c:pt idx="1061">
                  <c:v>491.4</c:v>
                </c:pt>
                <c:pt idx="1062">
                  <c:v>489.3</c:v>
                </c:pt>
                <c:pt idx="1063">
                  <c:v>487.2</c:v>
                </c:pt>
                <c:pt idx="1064">
                  <c:v>485</c:v>
                </c:pt>
                <c:pt idx="1065">
                  <c:v>482.9</c:v>
                </c:pt>
                <c:pt idx="1066">
                  <c:v>480.9</c:v>
                </c:pt>
                <c:pt idx="1067">
                  <c:v>478.7</c:v>
                </c:pt>
                <c:pt idx="1068">
                  <c:v>476.7</c:v>
                </c:pt>
                <c:pt idx="1069">
                  <c:v>474.6</c:v>
                </c:pt>
                <c:pt idx="1070">
                  <c:v>472.5</c:v>
                </c:pt>
                <c:pt idx="1071">
                  <c:v>470.5</c:v>
                </c:pt>
                <c:pt idx="1072">
                  <c:v>468.5</c:v>
                </c:pt>
                <c:pt idx="1073">
                  <c:v>466.4</c:v>
                </c:pt>
                <c:pt idx="1074">
                  <c:v>464.4</c:v>
                </c:pt>
                <c:pt idx="1075">
                  <c:v>462.4</c:v>
                </c:pt>
                <c:pt idx="1076">
                  <c:v>460.4</c:v>
                </c:pt>
                <c:pt idx="1077">
                  <c:v>458.4</c:v>
                </c:pt>
                <c:pt idx="1078">
                  <c:v>456.4</c:v>
                </c:pt>
                <c:pt idx="1079">
                  <c:v>454.5</c:v>
                </c:pt>
                <c:pt idx="1080">
                  <c:v>452.6</c:v>
                </c:pt>
                <c:pt idx="1081">
                  <c:v>450.7</c:v>
                </c:pt>
                <c:pt idx="1082">
                  <c:v>448.8</c:v>
                </c:pt>
                <c:pt idx="1083">
                  <c:v>446.8</c:v>
                </c:pt>
                <c:pt idx="1084">
                  <c:v>444.9</c:v>
                </c:pt>
                <c:pt idx="1085">
                  <c:v>443</c:v>
                </c:pt>
                <c:pt idx="1086">
                  <c:v>441.1</c:v>
                </c:pt>
                <c:pt idx="1087">
                  <c:v>439.3</c:v>
                </c:pt>
                <c:pt idx="1088">
                  <c:v>437.4</c:v>
                </c:pt>
                <c:pt idx="1089">
                  <c:v>435.5</c:v>
                </c:pt>
                <c:pt idx="1090">
                  <c:v>433.7</c:v>
                </c:pt>
                <c:pt idx="1091">
                  <c:v>431.8</c:v>
                </c:pt>
                <c:pt idx="1092">
                  <c:v>430</c:v>
                </c:pt>
                <c:pt idx="1093">
                  <c:v>428.2</c:v>
                </c:pt>
                <c:pt idx="1094">
                  <c:v>426.3</c:v>
                </c:pt>
                <c:pt idx="1095">
                  <c:v>424.5</c:v>
                </c:pt>
                <c:pt idx="1096">
                  <c:v>422.7</c:v>
                </c:pt>
                <c:pt idx="1097">
                  <c:v>421</c:v>
                </c:pt>
                <c:pt idx="1098">
                  <c:v>419.2</c:v>
                </c:pt>
                <c:pt idx="1099">
                  <c:v>417.4</c:v>
                </c:pt>
                <c:pt idx="1100">
                  <c:v>415.7</c:v>
                </c:pt>
                <c:pt idx="1101">
                  <c:v>414</c:v>
                </c:pt>
                <c:pt idx="1102">
                  <c:v>412.3</c:v>
                </c:pt>
                <c:pt idx="1103">
                  <c:v>410.5</c:v>
                </c:pt>
                <c:pt idx="1104">
                  <c:v>408.5</c:v>
                </c:pt>
                <c:pt idx="1105">
                  <c:v>406.7</c:v>
                </c:pt>
                <c:pt idx="1106">
                  <c:v>405.2</c:v>
                </c:pt>
                <c:pt idx="1107">
                  <c:v>403.7</c:v>
                </c:pt>
                <c:pt idx="1108">
                  <c:v>402</c:v>
                </c:pt>
                <c:pt idx="1109">
                  <c:v>400.4</c:v>
                </c:pt>
                <c:pt idx="1110">
                  <c:v>398.7</c:v>
                </c:pt>
                <c:pt idx="1111">
                  <c:v>397.1</c:v>
                </c:pt>
                <c:pt idx="1112">
                  <c:v>395.4</c:v>
                </c:pt>
                <c:pt idx="1113">
                  <c:v>393.8</c:v>
                </c:pt>
                <c:pt idx="1114">
                  <c:v>392.2</c:v>
                </c:pt>
                <c:pt idx="1115">
                  <c:v>390.6</c:v>
                </c:pt>
                <c:pt idx="1116">
                  <c:v>389</c:v>
                </c:pt>
                <c:pt idx="1117">
                  <c:v>387.4</c:v>
                </c:pt>
                <c:pt idx="1118">
                  <c:v>385.8</c:v>
                </c:pt>
                <c:pt idx="1119">
                  <c:v>384.2</c:v>
                </c:pt>
                <c:pt idx="1120">
                  <c:v>382.5</c:v>
                </c:pt>
                <c:pt idx="1121">
                  <c:v>381</c:v>
                </c:pt>
                <c:pt idx="1122">
                  <c:v>379.3</c:v>
                </c:pt>
                <c:pt idx="1123">
                  <c:v>377.8</c:v>
                </c:pt>
                <c:pt idx="1124">
                  <c:v>376.2</c:v>
                </c:pt>
                <c:pt idx="1125">
                  <c:v>374.6</c:v>
                </c:pt>
                <c:pt idx="1126">
                  <c:v>373</c:v>
                </c:pt>
                <c:pt idx="1127">
                  <c:v>371.4</c:v>
                </c:pt>
                <c:pt idx="1128">
                  <c:v>369.8</c:v>
                </c:pt>
                <c:pt idx="1129">
                  <c:v>368.2</c:v>
                </c:pt>
                <c:pt idx="1130">
                  <c:v>366.6</c:v>
                </c:pt>
                <c:pt idx="1131">
                  <c:v>365.1</c:v>
                </c:pt>
                <c:pt idx="1132">
                  <c:v>363.5</c:v>
                </c:pt>
                <c:pt idx="1133">
                  <c:v>361.9</c:v>
                </c:pt>
                <c:pt idx="1134">
                  <c:v>360.3</c:v>
                </c:pt>
                <c:pt idx="1135">
                  <c:v>358.8</c:v>
                </c:pt>
                <c:pt idx="1136">
                  <c:v>357.3</c:v>
                </c:pt>
                <c:pt idx="1137">
                  <c:v>355.7</c:v>
                </c:pt>
                <c:pt idx="1138">
                  <c:v>354.2</c:v>
                </c:pt>
                <c:pt idx="1139">
                  <c:v>352.7</c:v>
                </c:pt>
                <c:pt idx="1140">
                  <c:v>351.2</c:v>
                </c:pt>
                <c:pt idx="1141">
                  <c:v>349.7</c:v>
                </c:pt>
                <c:pt idx="1142">
                  <c:v>348.2</c:v>
                </c:pt>
                <c:pt idx="1143">
                  <c:v>346.7</c:v>
                </c:pt>
                <c:pt idx="1144">
                  <c:v>345.2</c:v>
                </c:pt>
                <c:pt idx="1145">
                  <c:v>343.7</c:v>
                </c:pt>
                <c:pt idx="1146">
                  <c:v>342.3</c:v>
                </c:pt>
                <c:pt idx="1147">
                  <c:v>340.8</c:v>
                </c:pt>
                <c:pt idx="1148">
                  <c:v>339.3</c:v>
                </c:pt>
                <c:pt idx="1149">
                  <c:v>337.8</c:v>
                </c:pt>
                <c:pt idx="1150">
                  <c:v>336.5</c:v>
                </c:pt>
                <c:pt idx="1151">
                  <c:v>335.1</c:v>
                </c:pt>
                <c:pt idx="1152">
                  <c:v>333.6</c:v>
                </c:pt>
                <c:pt idx="1153">
                  <c:v>332.3</c:v>
                </c:pt>
                <c:pt idx="1154">
                  <c:v>330.8</c:v>
                </c:pt>
                <c:pt idx="1155">
                  <c:v>329.5</c:v>
                </c:pt>
                <c:pt idx="1156">
                  <c:v>328.1</c:v>
                </c:pt>
                <c:pt idx="1157">
                  <c:v>326.7</c:v>
                </c:pt>
                <c:pt idx="1158">
                  <c:v>325.39999999999998</c:v>
                </c:pt>
                <c:pt idx="1159">
                  <c:v>324</c:v>
                </c:pt>
                <c:pt idx="1160">
                  <c:v>322.60000000000002</c:v>
                </c:pt>
                <c:pt idx="1161">
                  <c:v>321.3</c:v>
                </c:pt>
                <c:pt idx="1162">
                  <c:v>320</c:v>
                </c:pt>
                <c:pt idx="1163">
                  <c:v>318.60000000000002</c:v>
                </c:pt>
                <c:pt idx="1164">
                  <c:v>317.3</c:v>
                </c:pt>
                <c:pt idx="1165">
                  <c:v>315.89999999999998</c:v>
                </c:pt>
                <c:pt idx="1166">
                  <c:v>314.7</c:v>
                </c:pt>
                <c:pt idx="1167">
                  <c:v>313.3</c:v>
                </c:pt>
                <c:pt idx="1168">
                  <c:v>312</c:v>
                </c:pt>
                <c:pt idx="1169">
                  <c:v>310.7</c:v>
                </c:pt>
                <c:pt idx="1170">
                  <c:v>309.39999999999998</c:v>
                </c:pt>
                <c:pt idx="1171">
                  <c:v>308.2</c:v>
                </c:pt>
                <c:pt idx="1172">
                  <c:v>306.89999999999998</c:v>
                </c:pt>
                <c:pt idx="1173">
                  <c:v>305.60000000000002</c:v>
                </c:pt>
                <c:pt idx="1174">
                  <c:v>304.39999999999998</c:v>
                </c:pt>
                <c:pt idx="1175">
                  <c:v>303.2</c:v>
                </c:pt>
                <c:pt idx="1176">
                  <c:v>301.89999999999998</c:v>
                </c:pt>
              </c:numCache>
            </c:numRef>
          </c:yVal>
          <c:smooth val="1"/>
          <c:extLst xmlns:c16r2="http://schemas.microsoft.com/office/drawing/2015/06/chart">
            <c:ext xmlns:c16="http://schemas.microsoft.com/office/drawing/2014/chart" uri="{C3380CC4-5D6E-409C-BE32-E72D297353CC}">
              <c16:uniqueId val="{00000001-0A54-4646-9D22-D059476C2455}"/>
            </c:ext>
          </c:extLst>
        </c:ser>
        <c:ser>
          <c:idx val="2"/>
          <c:order val="2"/>
          <c:tx>
            <c:strRef>
              <c:f>'5%T4 &amp; T7'!$E$1</c:f>
              <c:strCache>
                <c:ptCount val="1"/>
                <c:pt idx="0">
                  <c:v>Temperature 4(°C) 5 RB</c:v>
                </c:pt>
              </c:strCache>
            </c:strRef>
          </c:tx>
          <c:marker>
            <c:symbol val="none"/>
          </c:marker>
          <c:xVal>
            <c:numRef>
              <c:f>'5%T4 &amp; T7'!$A$2:$A$1569</c:f>
              <c:numCache>
                <c:formatCode>General</c:formatCode>
                <c:ptCount val="1568"/>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numCache>
            </c:numRef>
          </c:xVal>
          <c:yVal>
            <c:numRef>
              <c:f>'5%T4 &amp; T7'!$E$2:$E$1569</c:f>
              <c:numCache>
                <c:formatCode>General</c:formatCode>
                <c:ptCount val="1568"/>
                <c:pt idx="0">
                  <c:v>17</c:v>
                </c:pt>
                <c:pt idx="1">
                  <c:v>17</c:v>
                </c:pt>
                <c:pt idx="2">
                  <c:v>17</c:v>
                </c:pt>
                <c:pt idx="3">
                  <c:v>17</c:v>
                </c:pt>
                <c:pt idx="4">
                  <c:v>17</c:v>
                </c:pt>
                <c:pt idx="5">
                  <c:v>17</c:v>
                </c:pt>
                <c:pt idx="6">
                  <c:v>17</c:v>
                </c:pt>
                <c:pt idx="7">
                  <c:v>17</c:v>
                </c:pt>
                <c:pt idx="8">
                  <c:v>17</c:v>
                </c:pt>
                <c:pt idx="9">
                  <c:v>17</c:v>
                </c:pt>
                <c:pt idx="10">
                  <c:v>0</c:v>
                </c:pt>
                <c:pt idx="11">
                  <c:v>17</c:v>
                </c:pt>
                <c:pt idx="12">
                  <c:v>17</c:v>
                </c:pt>
                <c:pt idx="13">
                  <c:v>17</c:v>
                </c:pt>
                <c:pt idx="14">
                  <c:v>17.100000000000001</c:v>
                </c:pt>
                <c:pt idx="15">
                  <c:v>17.100000000000001</c:v>
                </c:pt>
                <c:pt idx="16">
                  <c:v>17.100000000000001</c:v>
                </c:pt>
                <c:pt idx="17">
                  <c:v>17.100000000000001</c:v>
                </c:pt>
                <c:pt idx="18">
                  <c:v>17.2</c:v>
                </c:pt>
                <c:pt idx="19">
                  <c:v>17.3</c:v>
                </c:pt>
                <c:pt idx="20">
                  <c:v>17.5</c:v>
                </c:pt>
                <c:pt idx="21">
                  <c:v>17.899999999999999</c:v>
                </c:pt>
                <c:pt idx="22">
                  <c:v>18.8</c:v>
                </c:pt>
                <c:pt idx="23">
                  <c:v>20.6</c:v>
                </c:pt>
                <c:pt idx="24">
                  <c:v>23.6</c:v>
                </c:pt>
                <c:pt idx="25">
                  <c:v>27.5</c:v>
                </c:pt>
                <c:pt idx="26">
                  <c:v>32.700000000000003</c:v>
                </c:pt>
                <c:pt idx="27">
                  <c:v>38.700000000000003</c:v>
                </c:pt>
                <c:pt idx="28">
                  <c:v>44.8</c:v>
                </c:pt>
                <c:pt idx="29">
                  <c:v>50.5</c:v>
                </c:pt>
                <c:pt idx="30">
                  <c:v>55.3</c:v>
                </c:pt>
                <c:pt idx="31">
                  <c:v>59.2</c:v>
                </c:pt>
                <c:pt idx="32">
                  <c:v>61.8</c:v>
                </c:pt>
                <c:pt idx="33">
                  <c:v>63.7</c:v>
                </c:pt>
                <c:pt idx="34">
                  <c:v>65.099999999999994</c:v>
                </c:pt>
                <c:pt idx="35">
                  <c:v>66.099999999999994</c:v>
                </c:pt>
                <c:pt idx="36">
                  <c:v>66.900000000000006</c:v>
                </c:pt>
                <c:pt idx="37">
                  <c:v>67.400000000000006</c:v>
                </c:pt>
                <c:pt idx="38">
                  <c:v>67.8</c:v>
                </c:pt>
                <c:pt idx="39">
                  <c:v>68.099999999999994</c:v>
                </c:pt>
                <c:pt idx="40">
                  <c:v>68.400000000000006</c:v>
                </c:pt>
                <c:pt idx="41">
                  <c:v>68.5</c:v>
                </c:pt>
                <c:pt idx="42">
                  <c:v>68.599999999999994</c:v>
                </c:pt>
                <c:pt idx="43">
                  <c:v>68.7</c:v>
                </c:pt>
                <c:pt idx="44">
                  <c:v>68.7</c:v>
                </c:pt>
                <c:pt idx="45">
                  <c:v>68.7</c:v>
                </c:pt>
                <c:pt idx="46">
                  <c:v>68.7</c:v>
                </c:pt>
                <c:pt idx="47">
                  <c:v>68.8</c:v>
                </c:pt>
                <c:pt idx="48">
                  <c:v>68.8</c:v>
                </c:pt>
                <c:pt idx="49">
                  <c:v>68.8</c:v>
                </c:pt>
                <c:pt idx="50">
                  <c:v>68.8</c:v>
                </c:pt>
                <c:pt idx="51">
                  <c:v>68.8</c:v>
                </c:pt>
                <c:pt idx="52">
                  <c:v>68.8</c:v>
                </c:pt>
                <c:pt idx="53">
                  <c:v>68.900000000000006</c:v>
                </c:pt>
                <c:pt idx="54">
                  <c:v>68.8</c:v>
                </c:pt>
                <c:pt idx="55">
                  <c:v>68.8</c:v>
                </c:pt>
                <c:pt idx="56">
                  <c:v>68.8</c:v>
                </c:pt>
                <c:pt idx="57">
                  <c:v>68.8</c:v>
                </c:pt>
                <c:pt idx="58">
                  <c:v>68.8</c:v>
                </c:pt>
                <c:pt idx="59">
                  <c:v>68.7</c:v>
                </c:pt>
                <c:pt idx="60">
                  <c:v>68.7</c:v>
                </c:pt>
                <c:pt idx="61">
                  <c:v>68.599999999999994</c:v>
                </c:pt>
                <c:pt idx="62">
                  <c:v>68.599999999999994</c:v>
                </c:pt>
                <c:pt idx="63">
                  <c:v>68.5</c:v>
                </c:pt>
                <c:pt idx="64">
                  <c:v>68.5</c:v>
                </c:pt>
                <c:pt idx="65">
                  <c:v>68.400000000000006</c:v>
                </c:pt>
                <c:pt idx="66">
                  <c:v>68.400000000000006</c:v>
                </c:pt>
                <c:pt idx="67">
                  <c:v>68.400000000000006</c:v>
                </c:pt>
                <c:pt idx="68">
                  <c:v>68.400000000000006</c:v>
                </c:pt>
                <c:pt idx="69">
                  <c:v>68.3</c:v>
                </c:pt>
                <c:pt idx="70">
                  <c:v>68.3</c:v>
                </c:pt>
                <c:pt idx="71">
                  <c:v>68.2</c:v>
                </c:pt>
                <c:pt idx="72">
                  <c:v>68.2</c:v>
                </c:pt>
                <c:pt idx="73">
                  <c:v>68.2</c:v>
                </c:pt>
                <c:pt idx="74">
                  <c:v>68.099999999999994</c:v>
                </c:pt>
                <c:pt idx="75">
                  <c:v>68.099999999999994</c:v>
                </c:pt>
                <c:pt idx="76">
                  <c:v>68.099999999999994</c:v>
                </c:pt>
                <c:pt idx="77">
                  <c:v>68</c:v>
                </c:pt>
                <c:pt idx="78">
                  <c:v>68</c:v>
                </c:pt>
                <c:pt idx="79">
                  <c:v>68</c:v>
                </c:pt>
                <c:pt idx="80">
                  <c:v>67.900000000000006</c:v>
                </c:pt>
                <c:pt idx="81">
                  <c:v>67.900000000000006</c:v>
                </c:pt>
                <c:pt idx="82">
                  <c:v>67.900000000000006</c:v>
                </c:pt>
                <c:pt idx="83">
                  <c:v>67.900000000000006</c:v>
                </c:pt>
                <c:pt idx="84">
                  <c:v>67.900000000000006</c:v>
                </c:pt>
                <c:pt idx="85">
                  <c:v>67.8</c:v>
                </c:pt>
                <c:pt idx="86">
                  <c:v>67.8</c:v>
                </c:pt>
                <c:pt idx="87">
                  <c:v>67.8</c:v>
                </c:pt>
                <c:pt idx="88">
                  <c:v>67.8</c:v>
                </c:pt>
                <c:pt idx="89">
                  <c:v>67.8</c:v>
                </c:pt>
                <c:pt idx="90">
                  <c:v>67.7</c:v>
                </c:pt>
                <c:pt idx="91">
                  <c:v>67.7</c:v>
                </c:pt>
                <c:pt idx="92">
                  <c:v>67.7</c:v>
                </c:pt>
                <c:pt idx="93">
                  <c:v>67.7</c:v>
                </c:pt>
                <c:pt idx="94">
                  <c:v>67.7</c:v>
                </c:pt>
                <c:pt idx="95">
                  <c:v>67.7</c:v>
                </c:pt>
                <c:pt idx="96">
                  <c:v>67.599999999999994</c:v>
                </c:pt>
                <c:pt idx="97">
                  <c:v>67.599999999999994</c:v>
                </c:pt>
                <c:pt idx="98">
                  <c:v>67.599999999999994</c:v>
                </c:pt>
                <c:pt idx="99">
                  <c:v>67.599999999999994</c:v>
                </c:pt>
                <c:pt idx="100">
                  <c:v>67.599999999999994</c:v>
                </c:pt>
                <c:pt idx="101">
                  <c:v>67.599999999999994</c:v>
                </c:pt>
                <c:pt idx="102">
                  <c:v>67.599999999999994</c:v>
                </c:pt>
                <c:pt idx="103">
                  <c:v>67.599999999999994</c:v>
                </c:pt>
                <c:pt idx="104">
                  <c:v>67.5</c:v>
                </c:pt>
                <c:pt idx="105">
                  <c:v>67.5</c:v>
                </c:pt>
                <c:pt idx="106">
                  <c:v>67.5</c:v>
                </c:pt>
                <c:pt idx="107">
                  <c:v>67.5</c:v>
                </c:pt>
                <c:pt idx="108">
                  <c:v>67.5</c:v>
                </c:pt>
                <c:pt idx="109">
                  <c:v>67.5</c:v>
                </c:pt>
                <c:pt idx="110">
                  <c:v>67.5</c:v>
                </c:pt>
                <c:pt idx="111">
                  <c:v>67.5</c:v>
                </c:pt>
                <c:pt idx="112">
                  <c:v>67.5</c:v>
                </c:pt>
                <c:pt idx="113">
                  <c:v>67.5</c:v>
                </c:pt>
                <c:pt idx="114">
                  <c:v>67.400000000000006</c:v>
                </c:pt>
                <c:pt idx="115">
                  <c:v>67.400000000000006</c:v>
                </c:pt>
                <c:pt idx="116">
                  <c:v>67.400000000000006</c:v>
                </c:pt>
                <c:pt idx="117">
                  <c:v>67.400000000000006</c:v>
                </c:pt>
                <c:pt idx="118">
                  <c:v>67.400000000000006</c:v>
                </c:pt>
                <c:pt idx="119">
                  <c:v>67.400000000000006</c:v>
                </c:pt>
                <c:pt idx="120">
                  <c:v>67.3</c:v>
                </c:pt>
                <c:pt idx="121">
                  <c:v>67.3</c:v>
                </c:pt>
                <c:pt idx="122">
                  <c:v>67.3</c:v>
                </c:pt>
                <c:pt idx="123">
                  <c:v>67.3</c:v>
                </c:pt>
                <c:pt idx="124">
                  <c:v>67.3</c:v>
                </c:pt>
                <c:pt idx="125">
                  <c:v>67.2</c:v>
                </c:pt>
                <c:pt idx="126">
                  <c:v>67.2</c:v>
                </c:pt>
                <c:pt idx="127">
                  <c:v>67.2</c:v>
                </c:pt>
                <c:pt idx="128">
                  <c:v>67.2</c:v>
                </c:pt>
                <c:pt idx="129">
                  <c:v>67.2</c:v>
                </c:pt>
                <c:pt idx="130">
                  <c:v>67.2</c:v>
                </c:pt>
                <c:pt idx="131">
                  <c:v>67.099999999999994</c:v>
                </c:pt>
                <c:pt idx="132">
                  <c:v>67.099999999999994</c:v>
                </c:pt>
                <c:pt idx="133">
                  <c:v>67.099999999999994</c:v>
                </c:pt>
                <c:pt idx="134">
                  <c:v>67.099999999999994</c:v>
                </c:pt>
                <c:pt idx="135">
                  <c:v>67.099999999999994</c:v>
                </c:pt>
                <c:pt idx="136">
                  <c:v>67.099999999999994</c:v>
                </c:pt>
                <c:pt idx="137">
                  <c:v>67</c:v>
                </c:pt>
                <c:pt idx="138">
                  <c:v>67</c:v>
                </c:pt>
                <c:pt idx="139">
                  <c:v>67</c:v>
                </c:pt>
                <c:pt idx="140">
                  <c:v>67</c:v>
                </c:pt>
                <c:pt idx="141">
                  <c:v>67</c:v>
                </c:pt>
                <c:pt idx="142">
                  <c:v>67</c:v>
                </c:pt>
                <c:pt idx="143">
                  <c:v>67</c:v>
                </c:pt>
                <c:pt idx="144">
                  <c:v>67</c:v>
                </c:pt>
                <c:pt idx="145">
                  <c:v>67</c:v>
                </c:pt>
                <c:pt idx="146">
                  <c:v>67</c:v>
                </c:pt>
                <c:pt idx="147">
                  <c:v>67</c:v>
                </c:pt>
                <c:pt idx="148">
                  <c:v>67</c:v>
                </c:pt>
                <c:pt idx="149">
                  <c:v>67</c:v>
                </c:pt>
                <c:pt idx="150">
                  <c:v>66.900000000000006</c:v>
                </c:pt>
                <c:pt idx="151">
                  <c:v>66.900000000000006</c:v>
                </c:pt>
                <c:pt idx="152">
                  <c:v>66.900000000000006</c:v>
                </c:pt>
                <c:pt idx="153">
                  <c:v>66.900000000000006</c:v>
                </c:pt>
                <c:pt idx="154">
                  <c:v>66.900000000000006</c:v>
                </c:pt>
                <c:pt idx="155">
                  <c:v>66.900000000000006</c:v>
                </c:pt>
                <c:pt idx="156">
                  <c:v>66.8</c:v>
                </c:pt>
                <c:pt idx="157">
                  <c:v>66.8</c:v>
                </c:pt>
                <c:pt idx="158">
                  <c:v>66.8</c:v>
                </c:pt>
                <c:pt idx="159">
                  <c:v>66.7</c:v>
                </c:pt>
                <c:pt idx="160">
                  <c:v>66.7</c:v>
                </c:pt>
                <c:pt idx="161">
                  <c:v>66.599999999999994</c:v>
                </c:pt>
                <c:pt idx="162">
                  <c:v>66.5</c:v>
                </c:pt>
                <c:pt idx="163">
                  <c:v>66.400000000000006</c:v>
                </c:pt>
                <c:pt idx="164">
                  <c:v>66.2</c:v>
                </c:pt>
                <c:pt idx="165">
                  <c:v>66.099999999999994</c:v>
                </c:pt>
                <c:pt idx="166">
                  <c:v>65.900000000000006</c:v>
                </c:pt>
                <c:pt idx="167">
                  <c:v>65.7</c:v>
                </c:pt>
                <c:pt idx="168">
                  <c:v>65.5</c:v>
                </c:pt>
                <c:pt idx="169">
                  <c:v>65.3</c:v>
                </c:pt>
                <c:pt idx="170">
                  <c:v>65.099999999999994</c:v>
                </c:pt>
                <c:pt idx="171">
                  <c:v>64.8</c:v>
                </c:pt>
                <c:pt idx="172">
                  <c:v>64.5</c:v>
                </c:pt>
                <c:pt idx="173">
                  <c:v>64.2</c:v>
                </c:pt>
                <c:pt idx="174">
                  <c:v>63.9</c:v>
                </c:pt>
                <c:pt idx="175">
                  <c:v>63.7</c:v>
                </c:pt>
                <c:pt idx="176">
                  <c:v>63.4</c:v>
                </c:pt>
                <c:pt idx="177">
                  <c:v>63.2</c:v>
                </c:pt>
                <c:pt idx="178">
                  <c:v>62.9</c:v>
                </c:pt>
                <c:pt idx="179">
                  <c:v>62.7</c:v>
                </c:pt>
                <c:pt idx="180">
                  <c:v>62.5</c:v>
                </c:pt>
                <c:pt idx="181">
                  <c:v>62.3</c:v>
                </c:pt>
                <c:pt idx="182">
                  <c:v>62.1</c:v>
                </c:pt>
                <c:pt idx="183">
                  <c:v>62</c:v>
                </c:pt>
                <c:pt idx="184">
                  <c:v>61.9</c:v>
                </c:pt>
                <c:pt idx="185">
                  <c:v>61.8</c:v>
                </c:pt>
                <c:pt idx="186">
                  <c:v>61.7</c:v>
                </c:pt>
                <c:pt idx="187">
                  <c:v>61.5</c:v>
                </c:pt>
                <c:pt idx="188">
                  <c:v>61.4</c:v>
                </c:pt>
                <c:pt idx="189">
                  <c:v>61.3</c:v>
                </c:pt>
                <c:pt idx="190">
                  <c:v>61.2</c:v>
                </c:pt>
                <c:pt idx="191">
                  <c:v>61.1</c:v>
                </c:pt>
                <c:pt idx="192">
                  <c:v>61</c:v>
                </c:pt>
                <c:pt idx="193">
                  <c:v>60.9</c:v>
                </c:pt>
                <c:pt idx="194">
                  <c:v>60.8</c:v>
                </c:pt>
                <c:pt idx="195">
                  <c:v>60.8</c:v>
                </c:pt>
                <c:pt idx="196">
                  <c:v>60.7</c:v>
                </c:pt>
                <c:pt idx="197">
                  <c:v>60.7</c:v>
                </c:pt>
                <c:pt idx="198">
                  <c:v>60.6</c:v>
                </c:pt>
                <c:pt idx="199">
                  <c:v>60.5</c:v>
                </c:pt>
                <c:pt idx="200">
                  <c:v>60.5</c:v>
                </c:pt>
                <c:pt idx="201">
                  <c:v>60.4</c:v>
                </c:pt>
                <c:pt idx="202">
                  <c:v>60.4</c:v>
                </c:pt>
                <c:pt idx="203">
                  <c:v>60.3</c:v>
                </c:pt>
                <c:pt idx="204">
                  <c:v>60.3</c:v>
                </c:pt>
                <c:pt idx="205">
                  <c:v>60.2</c:v>
                </c:pt>
                <c:pt idx="206">
                  <c:v>60.2</c:v>
                </c:pt>
                <c:pt idx="207">
                  <c:v>60.1</c:v>
                </c:pt>
                <c:pt idx="208">
                  <c:v>60.1</c:v>
                </c:pt>
                <c:pt idx="209">
                  <c:v>60.1</c:v>
                </c:pt>
                <c:pt idx="210">
                  <c:v>60.1</c:v>
                </c:pt>
                <c:pt idx="211">
                  <c:v>60.1</c:v>
                </c:pt>
                <c:pt idx="212">
                  <c:v>60</c:v>
                </c:pt>
                <c:pt idx="213">
                  <c:v>60</c:v>
                </c:pt>
                <c:pt idx="214">
                  <c:v>60</c:v>
                </c:pt>
                <c:pt idx="215">
                  <c:v>59.9</c:v>
                </c:pt>
                <c:pt idx="216">
                  <c:v>59.9</c:v>
                </c:pt>
                <c:pt idx="217">
                  <c:v>59.9</c:v>
                </c:pt>
                <c:pt idx="218">
                  <c:v>59.8</c:v>
                </c:pt>
                <c:pt idx="219">
                  <c:v>59.8</c:v>
                </c:pt>
                <c:pt idx="220">
                  <c:v>59.8</c:v>
                </c:pt>
                <c:pt idx="221">
                  <c:v>59.8</c:v>
                </c:pt>
                <c:pt idx="222">
                  <c:v>59.7</c:v>
                </c:pt>
                <c:pt idx="223">
                  <c:v>59.7</c:v>
                </c:pt>
                <c:pt idx="224">
                  <c:v>59.7</c:v>
                </c:pt>
                <c:pt idx="225">
                  <c:v>59.6</c:v>
                </c:pt>
                <c:pt idx="226">
                  <c:v>59.6</c:v>
                </c:pt>
                <c:pt idx="227">
                  <c:v>59.6</c:v>
                </c:pt>
                <c:pt idx="228">
                  <c:v>59.5</c:v>
                </c:pt>
                <c:pt idx="229">
                  <c:v>59.5</c:v>
                </c:pt>
                <c:pt idx="230">
                  <c:v>59.5</c:v>
                </c:pt>
                <c:pt idx="231">
                  <c:v>59.5</c:v>
                </c:pt>
                <c:pt idx="232">
                  <c:v>59.5</c:v>
                </c:pt>
                <c:pt idx="233">
                  <c:v>59.4</c:v>
                </c:pt>
                <c:pt idx="234">
                  <c:v>59.4</c:v>
                </c:pt>
                <c:pt idx="235">
                  <c:v>59.3</c:v>
                </c:pt>
                <c:pt idx="236">
                  <c:v>59.3</c:v>
                </c:pt>
                <c:pt idx="237">
                  <c:v>59.3</c:v>
                </c:pt>
                <c:pt idx="238">
                  <c:v>59.3</c:v>
                </c:pt>
                <c:pt idx="239">
                  <c:v>59.3</c:v>
                </c:pt>
                <c:pt idx="240">
                  <c:v>59.2</c:v>
                </c:pt>
                <c:pt idx="241">
                  <c:v>59.2</c:v>
                </c:pt>
                <c:pt idx="242">
                  <c:v>59.1</c:v>
                </c:pt>
                <c:pt idx="243">
                  <c:v>59.1</c:v>
                </c:pt>
                <c:pt idx="244">
                  <c:v>59.1</c:v>
                </c:pt>
                <c:pt idx="245">
                  <c:v>59.1</c:v>
                </c:pt>
                <c:pt idx="246">
                  <c:v>59</c:v>
                </c:pt>
                <c:pt idx="247">
                  <c:v>59</c:v>
                </c:pt>
                <c:pt idx="248">
                  <c:v>59</c:v>
                </c:pt>
                <c:pt idx="249">
                  <c:v>59</c:v>
                </c:pt>
                <c:pt idx="250">
                  <c:v>59</c:v>
                </c:pt>
                <c:pt idx="251">
                  <c:v>59</c:v>
                </c:pt>
                <c:pt idx="252">
                  <c:v>59</c:v>
                </c:pt>
                <c:pt idx="253">
                  <c:v>59</c:v>
                </c:pt>
                <c:pt idx="254">
                  <c:v>58.9</c:v>
                </c:pt>
                <c:pt idx="255">
                  <c:v>58.9</c:v>
                </c:pt>
                <c:pt idx="256">
                  <c:v>58.9</c:v>
                </c:pt>
                <c:pt idx="257">
                  <c:v>58.9</c:v>
                </c:pt>
                <c:pt idx="258">
                  <c:v>58.9</c:v>
                </c:pt>
                <c:pt idx="259">
                  <c:v>58.9</c:v>
                </c:pt>
                <c:pt idx="260">
                  <c:v>58.9</c:v>
                </c:pt>
                <c:pt idx="261">
                  <c:v>58.9</c:v>
                </c:pt>
                <c:pt idx="262">
                  <c:v>58.9</c:v>
                </c:pt>
                <c:pt idx="263">
                  <c:v>58.9</c:v>
                </c:pt>
                <c:pt idx="264">
                  <c:v>58.9</c:v>
                </c:pt>
                <c:pt idx="265">
                  <c:v>58.9</c:v>
                </c:pt>
                <c:pt idx="266">
                  <c:v>59</c:v>
                </c:pt>
                <c:pt idx="267">
                  <c:v>58.9</c:v>
                </c:pt>
                <c:pt idx="268">
                  <c:v>59</c:v>
                </c:pt>
                <c:pt idx="269">
                  <c:v>59</c:v>
                </c:pt>
                <c:pt idx="270">
                  <c:v>59</c:v>
                </c:pt>
                <c:pt idx="271">
                  <c:v>59</c:v>
                </c:pt>
                <c:pt idx="272">
                  <c:v>59</c:v>
                </c:pt>
                <c:pt idx="273">
                  <c:v>59.1</c:v>
                </c:pt>
                <c:pt idx="274">
                  <c:v>59.1</c:v>
                </c:pt>
                <c:pt idx="275">
                  <c:v>59.1</c:v>
                </c:pt>
                <c:pt idx="276">
                  <c:v>59.1</c:v>
                </c:pt>
                <c:pt idx="277">
                  <c:v>59.2</c:v>
                </c:pt>
                <c:pt idx="278">
                  <c:v>59.2</c:v>
                </c:pt>
                <c:pt idx="279">
                  <c:v>59.2</c:v>
                </c:pt>
                <c:pt idx="280">
                  <c:v>59.2</c:v>
                </c:pt>
                <c:pt idx="281">
                  <c:v>59.3</c:v>
                </c:pt>
                <c:pt idx="282">
                  <c:v>59.3</c:v>
                </c:pt>
                <c:pt idx="283">
                  <c:v>59.3</c:v>
                </c:pt>
                <c:pt idx="284">
                  <c:v>59.3</c:v>
                </c:pt>
                <c:pt idx="285">
                  <c:v>59.4</c:v>
                </c:pt>
                <c:pt idx="286">
                  <c:v>59.4</c:v>
                </c:pt>
                <c:pt idx="287">
                  <c:v>59.4</c:v>
                </c:pt>
                <c:pt idx="288">
                  <c:v>59.5</c:v>
                </c:pt>
                <c:pt idx="289">
                  <c:v>59.5</c:v>
                </c:pt>
                <c:pt idx="290">
                  <c:v>59.5</c:v>
                </c:pt>
                <c:pt idx="291">
                  <c:v>59.5</c:v>
                </c:pt>
                <c:pt idx="292">
                  <c:v>59.6</c:v>
                </c:pt>
                <c:pt idx="293">
                  <c:v>59.7</c:v>
                </c:pt>
                <c:pt idx="294">
                  <c:v>59.7</c:v>
                </c:pt>
                <c:pt idx="295">
                  <c:v>59.8</c:v>
                </c:pt>
                <c:pt idx="296">
                  <c:v>59.8</c:v>
                </c:pt>
                <c:pt idx="297">
                  <c:v>59.9</c:v>
                </c:pt>
                <c:pt idx="298">
                  <c:v>59.9</c:v>
                </c:pt>
                <c:pt idx="299">
                  <c:v>59.9</c:v>
                </c:pt>
                <c:pt idx="300">
                  <c:v>60</c:v>
                </c:pt>
                <c:pt idx="301">
                  <c:v>60</c:v>
                </c:pt>
                <c:pt idx="302">
                  <c:v>60.1</c:v>
                </c:pt>
                <c:pt idx="303">
                  <c:v>60.1</c:v>
                </c:pt>
                <c:pt idx="304">
                  <c:v>60.2</c:v>
                </c:pt>
                <c:pt idx="305">
                  <c:v>60.2</c:v>
                </c:pt>
                <c:pt idx="306">
                  <c:v>60.3</c:v>
                </c:pt>
                <c:pt idx="307">
                  <c:v>60.3</c:v>
                </c:pt>
                <c:pt idx="308">
                  <c:v>60.4</c:v>
                </c:pt>
                <c:pt idx="309">
                  <c:v>60.4</c:v>
                </c:pt>
                <c:pt idx="310">
                  <c:v>60.5</c:v>
                </c:pt>
                <c:pt idx="311">
                  <c:v>60.5</c:v>
                </c:pt>
                <c:pt idx="312">
                  <c:v>60.6</c:v>
                </c:pt>
                <c:pt idx="313">
                  <c:v>60.6</c:v>
                </c:pt>
                <c:pt idx="314">
                  <c:v>60.7</c:v>
                </c:pt>
                <c:pt idx="315">
                  <c:v>60.7</c:v>
                </c:pt>
                <c:pt idx="316">
                  <c:v>60.8</c:v>
                </c:pt>
                <c:pt idx="317">
                  <c:v>60.8</c:v>
                </c:pt>
                <c:pt idx="318">
                  <c:v>60.9</c:v>
                </c:pt>
                <c:pt idx="319">
                  <c:v>60.9</c:v>
                </c:pt>
                <c:pt idx="320">
                  <c:v>61</c:v>
                </c:pt>
                <c:pt idx="321">
                  <c:v>61</c:v>
                </c:pt>
                <c:pt idx="322">
                  <c:v>61</c:v>
                </c:pt>
                <c:pt idx="323">
                  <c:v>61</c:v>
                </c:pt>
                <c:pt idx="324">
                  <c:v>61.1</c:v>
                </c:pt>
                <c:pt idx="325">
                  <c:v>61.1</c:v>
                </c:pt>
                <c:pt idx="326">
                  <c:v>61.1</c:v>
                </c:pt>
                <c:pt idx="327">
                  <c:v>61.1</c:v>
                </c:pt>
                <c:pt idx="328">
                  <c:v>61.2</c:v>
                </c:pt>
                <c:pt idx="329">
                  <c:v>61.2</c:v>
                </c:pt>
                <c:pt idx="330">
                  <c:v>61.2</c:v>
                </c:pt>
                <c:pt idx="331">
                  <c:v>61.2</c:v>
                </c:pt>
                <c:pt idx="332">
                  <c:v>61.2</c:v>
                </c:pt>
                <c:pt idx="333">
                  <c:v>61.2</c:v>
                </c:pt>
                <c:pt idx="334">
                  <c:v>61.2</c:v>
                </c:pt>
                <c:pt idx="335">
                  <c:v>61.2</c:v>
                </c:pt>
                <c:pt idx="336">
                  <c:v>61.2</c:v>
                </c:pt>
                <c:pt idx="337">
                  <c:v>61.2</c:v>
                </c:pt>
                <c:pt idx="338">
                  <c:v>61.2</c:v>
                </c:pt>
                <c:pt idx="339">
                  <c:v>61.2</c:v>
                </c:pt>
                <c:pt idx="340">
                  <c:v>61.2</c:v>
                </c:pt>
                <c:pt idx="341">
                  <c:v>61.2</c:v>
                </c:pt>
                <c:pt idx="342">
                  <c:v>61.2</c:v>
                </c:pt>
                <c:pt idx="343">
                  <c:v>61.2</c:v>
                </c:pt>
                <c:pt idx="344">
                  <c:v>61.2</c:v>
                </c:pt>
                <c:pt idx="345">
                  <c:v>61.2</c:v>
                </c:pt>
                <c:pt idx="346">
                  <c:v>61.2</c:v>
                </c:pt>
                <c:pt idx="347">
                  <c:v>61.2</c:v>
                </c:pt>
                <c:pt idx="348">
                  <c:v>61.2</c:v>
                </c:pt>
                <c:pt idx="349">
                  <c:v>61.1</c:v>
                </c:pt>
                <c:pt idx="350">
                  <c:v>61.1</c:v>
                </c:pt>
                <c:pt idx="351">
                  <c:v>61.1</c:v>
                </c:pt>
                <c:pt idx="352">
                  <c:v>61.1</c:v>
                </c:pt>
                <c:pt idx="353">
                  <c:v>61.1</c:v>
                </c:pt>
                <c:pt idx="354">
                  <c:v>61.1</c:v>
                </c:pt>
                <c:pt idx="355">
                  <c:v>61.1</c:v>
                </c:pt>
                <c:pt idx="356">
                  <c:v>61.2</c:v>
                </c:pt>
                <c:pt idx="357">
                  <c:v>61.2</c:v>
                </c:pt>
                <c:pt idx="358">
                  <c:v>61.2</c:v>
                </c:pt>
                <c:pt idx="359">
                  <c:v>61.2</c:v>
                </c:pt>
                <c:pt idx="360">
                  <c:v>61.2</c:v>
                </c:pt>
                <c:pt idx="361">
                  <c:v>61.2</c:v>
                </c:pt>
                <c:pt idx="362">
                  <c:v>61.3</c:v>
                </c:pt>
                <c:pt idx="363">
                  <c:v>61.3</c:v>
                </c:pt>
                <c:pt idx="364">
                  <c:v>61.4</c:v>
                </c:pt>
                <c:pt idx="365">
                  <c:v>61.4</c:v>
                </c:pt>
                <c:pt idx="366">
                  <c:v>61.4</c:v>
                </c:pt>
                <c:pt idx="367">
                  <c:v>61.4</c:v>
                </c:pt>
                <c:pt idx="368">
                  <c:v>61.5</c:v>
                </c:pt>
                <c:pt idx="369">
                  <c:v>61.5</c:v>
                </c:pt>
                <c:pt idx="370">
                  <c:v>61.6</c:v>
                </c:pt>
                <c:pt idx="371">
                  <c:v>61.6</c:v>
                </c:pt>
                <c:pt idx="372">
                  <c:v>61.6</c:v>
                </c:pt>
                <c:pt idx="373">
                  <c:v>61.6</c:v>
                </c:pt>
                <c:pt idx="374">
                  <c:v>61.7</c:v>
                </c:pt>
                <c:pt idx="375">
                  <c:v>61.7</c:v>
                </c:pt>
                <c:pt idx="376">
                  <c:v>61.7</c:v>
                </c:pt>
                <c:pt idx="377">
                  <c:v>61.7</c:v>
                </c:pt>
                <c:pt idx="378">
                  <c:v>61.7</c:v>
                </c:pt>
                <c:pt idx="379">
                  <c:v>61.7</c:v>
                </c:pt>
                <c:pt idx="380">
                  <c:v>61.8</c:v>
                </c:pt>
                <c:pt idx="381">
                  <c:v>61.8</c:v>
                </c:pt>
                <c:pt idx="382">
                  <c:v>61.8</c:v>
                </c:pt>
                <c:pt idx="383">
                  <c:v>61.7</c:v>
                </c:pt>
                <c:pt idx="384">
                  <c:v>61.7</c:v>
                </c:pt>
                <c:pt idx="385">
                  <c:v>61.7</c:v>
                </c:pt>
                <c:pt idx="386">
                  <c:v>61.7</c:v>
                </c:pt>
                <c:pt idx="387">
                  <c:v>61.7</c:v>
                </c:pt>
                <c:pt idx="388">
                  <c:v>61.7</c:v>
                </c:pt>
                <c:pt idx="389">
                  <c:v>61.7</c:v>
                </c:pt>
                <c:pt idx="390">
                  <c:v>61.7</c:v>
                </c:pt>
                <c:pt idx="391">
                  <c:v>61.7</c:v>
                </c:pt>
                <c:pt idx="392">
                  <c:v>61.7</c:v>
                </c:pt>
                <c:pt idx="393">
                  <c:v>61.6</c:v>
                </c:pt>
                <c:pt idx="394">
                  <c:v>61.5</c:v>
                </c:pt>
                <c:pt idx="395">
                  <c:v>61.5</c:v>
                </c:pt>
                <c:pt idx="396">
                  <c:v>61.4</c:v>
                </c:pt>
                <c:pt idx="397">
                  <c:v>61.3</c:v>
                </c:pt>
                <c:pt idx="398">
                  <c:v>61.2</c:v>
                </c:pt>
                <c:pt idx="399">
                  <c:v>61.1</c:v>
                </c:pt>
                <c:pt idx="400">
                  <c:v>61</c:v>
                </c:pt>
                <c:pt idx="401">
                  <c:v>61</c:v>
                </c:pt>
                <c:pt idx="402">
                  <c:v>60.9</c:v>
                </c:pt>
                <c:pt idx="403">
                  <c:v>60.8</c:v>
                </c:pt>
                <c:pt idx="404">
                  <c:v>60.8</c:v>
                </c:pt>
                <c:pt idx="405">
                  <c:v>60.7</c:v>
                </c:pt>
                <c:pt idx="406">
                  <c:v>60.7</c:v>
                </c:pt>
                <c:pt idx="407">
                  <c:v>60.6</c:v>
                </c:pt>
                <c:pt idx="408">
                  <c:v>60.6</c:v>
                </c:pt>
                <c:pt idx="409">
                  <c:v>60.6</c:v>
                </c:pt>
                <c:pt idx="410">
                  <c:v>60.6</c:v>
                </c:pt>
                <c:pt idx="411">
                  <c:v>60.6</c:v>
                </c:pt>
                <c:pt idx="412">
                  <c:v>60.6</c:v>
                </c:pt>
                <c:pt idx="413">
                  <c:v>60.6</c:v>
                </c:pt>
                <c:pt idx="414">
                  <c:v>60.6</c:v>
                </c:pt>
                <c:pt idx="415">
                  <c:v>60.6</c:v>
                </c:pt>
                <c:pt idx="416">
                  <c:v>60.7</c:v>
                </c:pt>
                <c:pt idx="417">
                  <c:v>60.8</c:v>
                </c:pt>
                <c:pt idx="418">
                  <c:v>60.8</c:v>
                </c:pt>
                <c:pt idx="419">
                  <c:v>60.9</c:v>
                </c:pt>
                <c:pt idx="420">
                  <c:v>60.9</c:v>
                </c:pt>
                <c:pt idx="421">
                  <c:v>61</c:v>
                </c:pt>
                <c:pt idx="422">
                  <c:v>61</c:v>
                </c:pt>
                <c:pt idx="423">
                  <c:v>61.1</c:v>
                </c:pt>
                <c:pt idx="424">
                  <c:v>61.1</c:v>
                </c:pt>
                <c:pt idx="425">
                  <c:v>61.2</c:v>
                </c:pt>
                <c:pt idx="426">
                  <c:v>61.2</c:v>
                </c:pt>
                <c:pt idx="427">
                  <c:v>61.2</c:v>
                </c:pt>
                <c:pt idx="428">
                  <c:v>61.2</c:v>
                </c:pt>
                <c:pt idx="429">
                  <c:v>61.2</c:v>
                </c:pt>
                <c:pt idx="430">
                  <c:v>61.3</c:v>
                </c:pt>
                <c:pt idx="431">
                  <c:v>61.3</c:v>
                </c:pt>
                <c:pt idx="432">
                  <c:v>61.3</c:v>
                </c:pt>
                <c:pt idx="433">
                  <c:v>61.3</c:v>
                </c:pt>
                <c:pt idx="434">
                  <c:v>61.4</c:v>
                </c:pt>
                <c:pt idx="435">
                  <c:v>61.4</c:v>
                </c:pt>
                <c:pt idx="436">
                  <c:v>61.4</c:v>
                </c:pt>
                <c:pt idx="437">
                  <c:v>61.4</c:v>
                </c:pt>
                <c:pt idx="438">
                  <c:v>61.4</c:v>
                </c:pt>
                <c:pt idx="439">
                  <c:v>61.5</c:v>
                </c:pt>
                <c:pt idx="440">
                  <c:v>61.5</c:v>
                </c:pt>
                <c:pt idx="441">
                  <c:v>61.6</c:v>
                </c:pt>
                <c:pt idx="442">
                  <c:v>61.7</c:v>
                </c:pt>
                <c:pt idx="443">
                  <c:v>61.8</c:v>
                </c:pt>
                <c:pt idx="444">
                  <c:v>61.8</c:v>
                </c:pt>
                <c:pt idx="445">
                  <c:v>61.8</c:v>
                </c:pt>
                <c:pt idx="446">
                  <c:v>61.8</c:v>
                </c:pt>
                <c:pt idx="447">
                  <c:v>61.9</c:v>
                </c:pt>
                <c:pt idx="448">
                  <c:v>61.9</c:v>
                </c:pt>
                <c:pt idx="449">
                  <c:v>61.9</c:v>
                </c:pt>
                <c:pt idx="450">
                  <c:v>61.9</c:v>
                </c:pt>
                <c:pt idx="451">
                  <c:v>61.9</c:v>
                </c:pt>
                <c:pt idx="452">
                  <c:v>61.9</c:v>
                </c:pt>
                <c:pt idx="453">
                  <c:v>61.9</c:v>
                </c:pt>
                <c:pt idx="454">
                  <c:v>61.9</c:v>
                </c:pt>
                <c:pt idx="455">
                  <c:v>62</c:v>
                </c:pt>
                <c:pt idx="456">
                  <c:v>62</c:v>
                </c:pt>
                <c:pt idx="457">
                  <c:v>62</c:v>
                </c:pt>
                <c:pt idx="458">
                  <c:v>62</c:v>
                </c:pt>
                <c:pt idx="459">
                  <c:v>62</c:v>
                </c:pt>
                <c:pt idx="460">
                  <c:v>61.9</c:v>
                </c:pt>
                <c:pt idx="461">
                  <c:v>61.9</c:v>
                </c:pt>
                <c:pt idx="462">
                  <c:v>61.9</c:v>
                </c:pt>
                <c:pt idx="463">
                  <c:v>61.9</c:v>
                </c:pt>
                <c:pt idx="464">
                  <c:v>61.9</c:v>
                </c:pt>
                <c:pt idx="465">
                  <c:v>61.9</c:v>
                </c:pt>
                <c:pt idx="466">
                  <c:v>61.9</c:v>
                </c:pt>
                <c:pt idx="467">
                  <c:v>61.9</c:v>
                </c:pt>
                <c:pt idx="468">
                  <c:v>61.9</c:v>
                </c:pt>
                <c:pt idx="469">
                  <c:v>61.9</c:v>
                </c:pt>
                <c:pt idx="470">
                  <c:v>61.8</c:v>
                </c:pt>
                <c:pt idx="471">
                  <c:v>61.8</c:v>
                </c:pt>
                <c:pt idx="472">
                  <c:v>61.8</c:v>
                </c:pt>
                <c:pt idx="473">
                  <c:v>61.8</c:v>
                </c:pt>
                <c:pt idx="474">
                  <c:v>61.7</c:v>
                </c:pt>
                <c:pt idx="475">
                  <c:v>61.7</c:v>
                </c:pt>
                <c:pt idx="476">
                  <c:v>61.7</c:v>
                </c:pt>
                <c:pt idx="477">
                  <c:v>61.7</c:v>
                </c:pt>
                <c:pt idx="478">
                  <c:v>61.7</c:v>
                </c:pt>
                <c:pt idx="479">
                  <c:v>61.7</c:v>
                </c:pt>
                <c:pt idx="480">
                  <c:v>61.7</c:v>
                </c:pt>
                <c:pt idx="481">
                  <c:v>61.7</c:v>
                </c:pt>
                <c:pt idx="482">
                  <c:v>61.7</c:v>
                </c:pt>
                <c:pt idx="483">
                  <c:v>61.7</c:v>
                </c:pt>
                <c:pt idx="484">
                  <c:v>61.7</c:v>
                </c:pt>
                <c:pt idx="485">
                  <c:v>61.7</c:v>
                </c:pt>
                <c:pt idx="486">
                  <c:v>61.7</c:v>
                </c:pt>
                <c:pt idx="487">
                  <c:v>61.7</c:v>
                </c:pt>
                <c:pt idx="488">
                  <c:v>61.7</c:v>
                </c:pt>
                <c:pt idx="489">
                  <c:v>61.7</c:v>
                </c:pt>
                <c:pt idx="490">
                  <c:v>61.7</c:v>
                </c:pt>
                <c:pt idx="491">
                  <c:v>61.7</c:v>
                </c:pt>
                <c:pt idx="492">
                  <c:v>61.7</c:v>
                </c:pt>
                <c:pt idx="493">
                  <c:v>61.7</c:v>
                </c:pt>
                <c:pt idx="494">
                  <c:v>61.7</c:v>
                </c:pt>
                <c:pt idx="495">
                  <c:v>61.7</c:v>
                </c:pt>
                <c:pt idx="496">
                  <c:v>61.7</c:v>
                </c:pt>
                <c:pt idx="497">
                  <c:v>61.7</c:v>
                </c:pt>
                <c:pt idx="498">
                  <c:v>61.8</c:v>
                </c:pt>
                <c:pt idx="499">
                  <c:v>61.8</c:v>
                </c:pt>
                <c:pt idx="500">
                  <c:v>61.8</c:v>
                </c:pt>
                <c:pt idx="501">
                  <c:v>61.8</c:v>
                </c:pt>
                <c:pt idx="502">
                  <c:v>61.7</c:v>
                </c:pt>
                <c:pt idx="503">
                  <c:v>61.8</c:v>
                </c:pt>
                <c:pt idx="504">
                  <c:v>61.8</c:v>
                </c:pt>
                <c:pt idx="505">
                  <c:v>61.8</c:v>
                </c:pt>
                <c:pt idx="506">
                  <c:v>61.8</c:v>
                </c:pt>
                <c:pt idx="507">
                  <c:v>61.8</c:v>
                </c:pt>
                <c:pt idx="508">
                  <c:v>61.8</c:v>
                </c:pt>
                <c:pt idx="509">
                  <c:v>61.8</c:v>
                </c:pt>
                <c:pt idx="510">
                  <c:v>61.8</c:v>
                </c:pt>
                <c:pt idx="511">
                  <c:v>61.8</c:v>
                </c:pt>
                <c:pt idx="512">
                  <c:v>61.9</c:v>
                </c:pt>
                <c:pt idx="513">
                  <c:v>61.9</c:v>
                </c:pt>
                <c:pt idx="514">
                  <c:v>61.9</c:v>
                </c:pt>
                <c:pt idx="515">
                  <c:v>62.1</c:v>
                </c:pt>
                <c:pt idx="516">
                  <c:v>62.2</c:v>
                </c:pt>
                <c:pt idx="517">
                  <c:v>62.3</c:v>
                </c:pt>
                <c:pt idx="518">
                  <c:v>62.5</c:v>
                </c:pt>
                <c:pt idx="519">
                  <c:v>62.7</c:v>
                </c:pt>
                <c:pt idx="520">
                  <c:v>62.9</c:v>
                </c:pt>
                <c:pt idx="521">
                  <c:v>63.1</c:v>
                </c:pt>
                <c:pt idx="522">
                  <c:v>63.3</c:v>
                </c:pt>
                <c:pt idx="523">
                  <c:v>63.5</c:v>
                </c:pt>
                <c:pt idx="524">
                  <c:v>63.7</c:v>
                </c:pt>
                <c:pt idx="525">
                  <c:v>63.8</c:v>
                </c:pt>
                <c:pt idx="526">
                  <c:v>63.9</c:v>
                </c:pt>
                <c:pt idx="527">
                  <c:v>63.9</c:v>
                </c:pt>
                <c:pt idx="528">
                  <c:v>63.9</c:v>
                </c:pt>
                <c:pt idx="529">
                  <c:v>64</c:v>
                </c:pt>
                <c:pt idx="530">
                  <c:v>64</c:v>
                </c:pt>
                <c:pt idx="531">
                  <c:v>64</c:v>
                </c:pt>
                <c:pt idx="532">
                  <c:v>64.099999999999994</c:v>
                </c:pt>
                <c:pt idx="533">
                  <c:v>64.099999999999994</c:v>
                </c:pt>
                <c:pt idx="534">
                  <c:v>64.099999999999994</c:v>
                </c:pt>
                <c:pt idx="535">
                  <c:v>64.2</c:v>
                </c:pt>
                <c:pt idx="536">
                  <c:v>64.2</c:v>
                </c:pt>
                <c:pt idx="537">
                  <c:v>64.3</c:v>
                </c:pt>
                <c:pt idx="538">
                  <c:v>64.3</c:v>
                </c:pt>
                <c:pt idx="539">
                  <c:v>64.3</c:v>
                </c:pt>
                <c:pt idx="540">
                  <c:v>64.400000000000006</c:v>
                </c:pt>
                <c:pt idx="541">
                  <c:v>64.400000000000006</c:v>
                </c:pt>
                <c:pt idx="542">
                  <c:v>64.5</c:v>
                </c:pt>
                <c:pt idx="543">
                  <c:v>64.5</c:v>
                </c:pt>
                <c:pt idx="544">
                  <c:v>64.5</c:v>
                </c:pt>
                <c:pt idx="545">
                  <c:v>64.599999999999994</c:v>
                </c:pt>
                <c:pt idx="546">
                  <c:v>64.599999999999994</c:v>
                </c:pt>
                <c:pt idx="547">
                  <c:v>64.7</c:v>
                </c:pt>
                <c:pt idx="548">
                  <c:v>64.8</c:v>
                </c:pt>
                <c:pt idx="549">
                  <c:v>65</c:v>
                </c:pt>
                <c:pt idx="550">
                  <c:v>65.2</c:v>
                </c:pt>
                <c:pt idx="551">
                  <c:v>65.3</c:v>
                </c:pt>
                <c:pt idx="552">
                  <c:v>65.3</c:v>
                </c:pt>
                <c:pt idx="553">
                  <c:v>65.400000000000006</c:v>
                </c:pt>
                <c:pt idx="554">
                  <c:v>65.400000000000006</c:v>
                </c:pt>
                <c:pt idx="555">
                  <c:v>65.5</c:v>
                </c:pt>
                <c:pt idx="556">
                  <c:v>65.5</c:v>
                </c:pt>
                <c:pt idx="557">
                  <c:v>65.400000000000006</c:v>
                </c:pt>
                <c:pt idx="558">
                  <c:v>65.3</c:v>
                </c:pt>
                <c:pt idx="559">
                  <c:v>65.2</c:v>
                </c:pt>
                <c:pt idx="560">
                  <c:v>65.099999999999994</c:v>
                </c:pt>
                <c:pt idx="561">
                  <c:v>65.099999999999994</c:v>
                </c:pt>
                <c:pt idx="562">
                  <c:v>65.099999999999994</c:v>
                </c:pt>
                <c:pt idx="563">
                  <c:v>65</c:v>
                </c:pt>
                <c:pt idx="564">
                  <c:v>65</c:v>
                </c:pt>
                <c:pt idx="565">
                  <c:v>65</c:v>
                </c:pt>
                <c:pt idx="566">
                  <c:v>65</c:v>
                </c:pt>
                <c:pt idx="567">
                  <c:v>65.099999999999994</c:v>
                </c:pt>
                <c:pt idx="568">
                  <c:v>65.099999999999994</c:v>
                </c:pt>
                <c:pt idx="569">
                  <c:v>65.099999999999994</c:v>
                </c:pt>
                <c:pt idx="570">
                  <c:v>65.3</c:v>
                </c:pt>
                <c:pt idx="571">
                  <c:v>65.5</c:v>
                </c:pt>
                <c:pt idx="572">
                  <c:v>65.7</c:v>
                </c:pt>
                <c:pt idx="573">
                  <c:v>65.900000000000006</c:v>
                </c:pt>
                <c:pt idx="574">
                  <c:v>66</c:v>
                </c:pt>
                <c:pt idx="575">
                  <c:v>66</c:v>
                </c:pt>
                <c:pt idx="576">
                  <c:v>66</c:v>
                </c:pt>
                <c:pt idx="577">
                  <c:v>66.099999999999994</c:v>
                </c:pt>
                <c:pt idx="578">
                  <c:v>66.099999999999994</c:v>
                </c:pt>
                <c:pt idx="579">
                  <c:v>66.099999999999994</c:v>
                </c:pt>
                <c:pt idx="580">
                  <c:v>66.099999999999994</c:v>
                </c:pt>
                <c:pt idx="581">
                  <c:v>66.099999999999994</c:v>
                </c:pt>
                <c:pt idx="582">
                  <c:v>66.099999999999994</c:v>
                </c:pt>
                <c:pt idx="583">
                  <c:v>66.2</c:v>
                </c:pt>
                <c:pt idx="584">
                  <c:v>66.2</c:v>
                </c:pt>
                <c:pt idx="585">
                  <c:v>66.2</c:v>
                </c:pt>
                <c:pt idx="586">
                  <c:v>66.099999999999994</c:v>
                </c:pt>
                <c:pt idx="587">
                  <c:v>66</c:v>
                </c:pt>
                <c:pt idx="588">
                  <c:v>65.900000000000006</c:v>
                </c:pt>
                <c:pt idx="589">
                  <c:v>65.900000000000006</c:v>
                </c:pt>
                <c:pt idx="590">
                  <c:v>65.900000000000006</c:v>
                </c:pt>
                <c:pt idx="591">
                  <c:v>65.900000000000006</c:v>
                </c:pt>
                <c:pt idx="592">
                  <c:v>65.900000000000006</c:v>
                </c:pt>
                <c:pt idx="593">
                  <c:v>65.900000000000006</c:v>
                </c:pt>
                <c:pt idx="594">
                  <c:v>66.099999999999994</c:v>
                </c:pt>
                <c:pt idx="595">
                  <c:v>66.400000000000006</c:v>
                </c:pt>
                <c:pt idx="596">
                  <c:v>66.7</c:v>
                </c:pt>
                <c:pt idx="597">
                  <c:v>67.099999999999994</c:v>
                </c:pt>
                <c:pt idx="598">
                  <c:v>67.5</c:v>
                </c:pt>
                <c:pt idx="599">
                  <c:v>67.8</c:v>
                </c:pt>
                <c:pt idx="600">
                  <c:v>68.099999999999994</c:v>
                </c:pt>
                <c:pt idx="601">
                  <c:v>68.400000000000006</c:v>
                </c:pt>
                <c:pt idx="602">
                  <c:v>68.599999999999994</c:v>
                </c:pt>
                <c:pt idx="603">
                  <c:v>68.8</c:v>
                </c:pt>
                <c:pt idx="604">
                  <c:v>68.900000000000006</c:v>
                </c:pt>
                <c:pt idx="605">
                  <c:v>69.099999999999994</c:v>
                </c:pt>
                <c:pt idx="606">
                  <c:v>69.3</c:v>
                </c:pt>
                <c:pt idx="607">
                  <c:v>69.599999999999994</c:v>
                </c:pt>
                <c:pt idx="608">
                  <c:v>70.099999999999994</c:v>
                </c:pt>
                <c:pt idx="609">
                  <c:v>70.7</c:v>
                </c:pt>
                <c:pt idx="610">
                  <c:v>71.7</c:v>
                </c:pt>
                <c:pt idx="611">
                  <c:v>72.900000000000006</c:v>
                </c:pt>
                <c:pt idx="612">
                  <c:v>74.3</c:v>
                </c:pt>
                <c:pt idx="613">
                  <c:v>75.8</c:v>
                </c:pt>
                <c:pt idx="614">
                  <c:v>77.400000000000006</c:v>
                </c:pt>
                <c:pt idx="615">
                  <c:v>79.099999999999994</c:v>
                </c:pt>
                <c:pt idx="616">
                  <c:v>80.900000000000006</c:v>
                </c:pt>
                <c:pt idx="617">
                  <c:v>83.1</c:v>
                </c:pt>
                <c:pt idx="618">
                  <c:v>85.5</c:v>
                </c:pt>
                <c:pt idx="619">
                  <c:v>88.1</c:v>
                </c:pt>
                <c:pt idx="620">
                  <c:v>90.8</c:v>
                </c:pt>
                <c:pt idx="621">
                  <c:v>93.4</c:v>
                </c:pt>
                <c:pt idx="622">
                  <c:v>96.2</c:v>
                </c:pt>
                <c:pt idx="623">
                  <c:v>99.1</c:v>
                </c:pt>
                <c:pt idx="624">
                  <c:v>102.6</c:v>
                </c:pt>
                <c:pt idx="625">
                  <c:v>106.5</c:v>
                </c:pt>
                <c:pt idx="626">
                  <c:v>111.1</c:v>
                </c:pt>
                <c:pt idx="627">
                  <c:v>116.7</c:v>
                </c:pt>
                <c:pt idx="628">
                  <c:v>122.7</c:v>
                </c:pt>
                <c:pt idx="629">
                  <c:v>129.19999999999999</c:v>
                </c:pt>
                <c:pt idx="630">
                  <c:v>136</c:v>
                </c:pt>
                <c:pt idx="631">
                  <c:v>143.4</c:v>
                </c:pt>
                <c:pt idx="632">
                  <c:v>151.4</c:v>
                </c:pt>
                <c:pt idx="633">
                  <c:v>160.1</c:v>
                </c:pt>
                <c:pt idx="634">
                  <c:v>169.6</c:v>
                </c:pt>
                <c:pt idx="635">
                  <c:v>179.2</c:v>
                </c:pt>
                <c:pt idx="636">
                  <c:v>189.2</c:v>
                </c:pt>
                <c:pt idx="637">
                  <c:v>199.5</c:v>
                </c:pt>
                <c:pt idx="638">
                  <c:v>210.1</c:v>
                </c:pt>
                <c:pt idx="639">
                  <c:v>221.6</c:v>
                </c:pt>
                <c:pt idx="640">
                  <c:v>234.1</c:v>
                </c:pt>
                <c:pt idx="641">
                  <c:v>246.8</c:v>
                </c:pt>
                <c:pt idx="642">
                  <c:v>260.7</c:v>
                </c:pt>
                <c:pt idx="643">
                  <c:v>275</c:v>
                </c:pt>
                <c:pt idx="644">
                  <c:v>289.89999999999998</c:v>
                </c:pt>
                <c:pt idx="645">
                  <c:v>305.7</c:v>
                </c:pt>
                <c:pt idx="646">
                  <c:v>322.8</c:v>
                </c:pt>
                <c:pt idx="647">
                  <c:v>340.2</c:v>
                </c:pt>
                <c:pt idx="648">
                  <c:v>357.7</c:v>
                </c:pt>
                <c:pt idx="649">
                  <c:v>375.1</c:v>
                </c:pt>
                <c:pt idx="650">
                  <c:v>393.7</c:v>
                </c:pt>
                <c:pt idx="651">
                  <c:v>412.6</c:v>
                </c:pt>
                <c:pt idx="652">
                  <c:v>431.7</c:v>
                </c:pt>
                <c:pt idx="653">
                  <c:v>451</c:v>
                </c:pt>
                <c:pt idx="654">
                  <c:v>469.6</c:v>
                </c:pt>
                <c:pt idx="655">
                  <c:v>488.3</c:v>
                </c:pt>
                <c:pt idx="656">
                  <c:v>507.2</c:v>
                </c:pt>
                <c:pt idx="657">
                  <c:v>526.1</c:v>
                </c:pt>
                <c:pt idx="658">
                  <c:v>545.1</c:v>
                </c:pt>
                <c:pt idx="659">
                  <c:v>564</c:v>
                </c:pt>
                <c:pt idx="660">
                  <c:v>582.70000000000005</c:v>
                </c:pt>
                <c:pt idx="661">
                  <c:v>601.79999999999995</c:v>
                </c:pt>
                <c:pt idx="662">
                  <c:v>620.5</c:v>
                </c:pt>
                <c:pt idx="663">
                  <c:v>639.9</c:v>
                </c:pt>
                <c:pt idx="664">
                  <c:v>659.2</c:v>
                </c:pt>
                <c:pt idx="665">
                  <c:v>677.8</c:v>
                </c:pt>
                <c:pt idx="666">
                  <c:v>696.6</c:v>
                </c:pt>
                <c:pt idx="667">
                  <c:v>715.7</c:v>
                </c:pt>
                <c:pt idx="668">
                  <c:v>734.5</c:v>
                </c:pt>
                <c:pt idx="669">
                  <c:v>753.4</c:v>
                </c:pt>
                <c:pt idx="670">
                  <c:v>771</c:v>
                </c:pt>
                <c:pt idx="671">
                  <c:v>788.5</c:v>
                </c:pt>
                <c:pt idx="672">
                  <c:v>805.8</c:v>
                </c:pt>
                <c:pt idx="673">
                  <c:v>822</c:v>
                </c:pt>
                <c:pt idx="674">
                  <c:v>838.4</c:v>
                </c:pt>
                <c:pt idx="675">
                  <c:v>854.3</c:v>
                </c:pt>
                <c:pt idx="676">
                  <c:v>869.7</c:v>
                </c:pt>
                <c:pt idx="677">
                  <c:v>885</c:v>
                </c:pt>
                <c:pt idx="678">
                  <c:v>900</c:v>
                </c:pt>
                <c:pt idx="679">
                  <c:v>914.6</c:v>
                </c:pt>
                <c:pt idx="680">
                  <c:v>929.3</c:v>
                </c:pt>
                <c:pt idx="681">
                  <c:v>943.5</c:v>
                </c:pt>
                <c:pt idx="682">
                  <c:v>957.6</c:v>
                </c:pt>
                <c:pt idx="683">
                  <c:v>971.5</c:v>
                </c:pt>
                <c:pt idx="684">
                  <c:v>985.1</c:v>
                </c:pt>
                <c:pt idx="685">
                  <c:v>998.4</c:v>
                </c:pt>
                <c:pt idx="686">
                  <c:v>1011.2</c:v>
                </c:pt>
                <c:pt idx="687">
                  <c:v>1023.2</c:v>
                </c:pt>
                <c:pt idx="688">
                  <c:v>1034.8</c:v>
                </c:pt>
                <c:pt idx="689">
                  <c:v>1045.3</c:v>
                </c:pt>
                <c:pt idx="690">
                  <c:v>1055.2</c:v>
                </c:pt>
                <c:pt idx="691">
                  <c:v>1064.5</c:v>
                </c:pt>
                <c:pt idx="692">
                  <c:v>1073.2</c:v>
                </c:pt>
                <c:pt idx="693">
                  <c:v>1081.5999999999999</c:v>
                </c:pt>
                <c:pt idx="694">
                  <c:v>1089.7</c:v>
                </c:pt>
                <c:pt idx="695">
                  <c:v>1097.3</c:v>
                </c:pt>
                <c:pt idx="696">
                  <c:v>1104.7</c:v>
                </c:pt>
                <c:pt idx="697">
                  <c:v>1111.9000000000001</c:v>
                </c:pt>
                <c:pt idx="698">
                  <c:v>1118.5999999999999</c:v>
                </c:pt>
                <c:pt idx="699">
                  <c:v>1125.2</c:v>
                </c:pt>
                <c:pt idx="700">
                  <c:v>1131.5</c:v>
                </c:pt>
                <c:pt idx="701">
                  <c:v>1137.8</c:v>
                </c:pt>
                <c:pt idx="702">
                  <c:v>1144.0999999999999</c:v>
                </c:pt>
                <c:pt idx="703">
                  <c:v>1150.4000000000001</c:v>
                </c:pt>
                <c:pt idx="704">
                  <c:v>1156.5</c:v>
                </c:pt>
                <c:pt idx="705">
                  <c:v>1162.7</c:v>
                </c:pt>
                <c:pt idx="706">
                  <c:v>1168.8</c:v>
                </c:pt>
                <c:pt idx="707">
                  <c:v>1174.9000000000001</c:v>
                </c:pt>
                <c:pt idx="708">
                  <c:v>1180.7</c:v>
                </c:pt>
                <c:pt idx="709">
                  <c:v>1186.4000000000001</c:v>
                </c:pt>
                <c:pt idx="710">
                  <c:v>1191.8</c:v>
                </c:pt>
                <c:pt idx="711">
                  <c:v>1197</c:v>
                </c:pt>
                <c:pt idx="712">
                  <c:v>1201.7</c:v>
                </c:pt>
                <c:pt idx="713">
                  <c:v>1206.3</c:v>
                </c:pt>
                <c:pt idx="714">
                  <c:v>1210.9000000000001</c:v>
                </c:pt>
                <c:pt idx="715">
                  <c:v>1215.5</c:v>
                </c:pt>
                <c:pt idx="716">
                  <c:v>1220</c:v>
                </c:pt>
                <c:pt idx="717">
                  <c:v>1224.2</c:v>
                </c:pt>
                <c:pt idx="718">
                  <c:v>1228.5</c:v>
                </c:pt>
                <c:pt idx="719">
                  <c:v>1232.5</c:v>
                </c:pt>
                <c:pt idx="720">
                  <c:v>1236.2</c:v>
                </c:pt>
                <c:pt idx="721">
                  <c:v>1239.9000000000001</c:v>
                </c:pt>
                <c:pt idx="722">
                  <c:v>1243.9000000000001</c:v>
                </c:pt>
                <c:pt idx="723">
                  <c:v>1247.7</c:v>
                </c:pt>
                <c:pt idx="724">
                  <c:v>1250.8</c:v>
                </c:pt>
                <c:pt idx="725">
                  <c:v>1253.5</c:v>
                </c:pt>
                <c:pt idx="726">
                  <c:v>1255.9000000000001</c:v>
                </c:pt>
                <c:pt idx="727">
                  <c:v>1258</c:v>
                </c:pt>
                <c:pt idx="728">
                  <c:v>1259.7</c:v>
                </c:pt>
                <c:pt idx="729">
                  <c:v>1261.3</c:v>
                </c:pt>
                <c:pt idx="730">
                  <c:v>1262.8</c:v>
                </c:pt>
                <c:pt idx="731">
                  <c:v>1264.0999999999999</c:v>
                </c:pt>
                <c:pt idx="732">
                  <c:v>1265.5</c:v>
                </c:pt>
                <c:pt idx="733">
                  <c:v>1266.8</c:v>
                </c:pt>
                <c:pt idx="734">
                  <c:v>1268.0999999999999</c:v>
                </c:pt>
                <c:pt idx="735">
                  <c:v>1269</c:v>
                </c:pt>
                <c:pt idx="736">
                  <c:v>1269.4000000000001</c:v>
                </c:pt>
                <c:pt idx="737">
                  <c:v>1269.7</c:v>
                </c:pt>
                <c:pt idx="738">
                  <c:v>1269.9000000000001</c:v>
                </c:pt>
                <c:pt idx="739">
                  <c:v>1270</c:v>
                </c:pt>
                <c:pt idx="740">
                  <c:v>1270.0999999999999</c:v>
                </c:pt>
                <c:pt idx="741">
                  <c:v>1270.0999999999999</c:v>
                </c:pt>
                <c:pt idx="742">
                  <c:v>1270</c:v>
                </c:pt>
                <c:pt idx="743">
                  <c:v>1269.9000000000001</c:v>
                </c:pt>
                <c:pt idx="744">
                  <c:v>1269.7</c:v>
                </c:pt>
                <c:pt idx="745">
                  <c:v>1269.4000000000001</c:v>
                </c:pt>
                <c:pt idx="746">
                  <c:v>1269.0999999999999</c:v>
                </c:pt>
                <c:pt idx="747">
                  <c:v>1268.8</c:v>
                </c:pt>
                <c:pt idx="748">
                  <c:v>1268.5</c:v>
                </c:pt>
                <c:pt idx="749">
                  <c:v>1268.2</c:v>
                </c:pt>
                <c:pt idx="750">
                  <c:v>1267.8</c:v>
                </c:pt>
                <c:pt idx="751">
                  <c:v>1267.3</c:v>
                </c:pt>
                <c:pt idx="752">
                  <c:v>1266.8</c:v>
                </c:pt>
                <c:pt idx="753">
                  <c:v>1266.3</c:v>
                </c:pt>
                <c:pt idx="754">
                  <c:v>1265.8</c:v>
                </c:pt>
                <c:pt idx="755">
                  <c:v>1265.4000000000001</c:v>
                </c:pt>
                <c:pt idx="756">
                  <c:v>1265</c:v>
                </c:pt>
                <c:pt idx="757">
                  <c:v>1264.5</c:v>
                </c:pt>
                <c:pt idx="758">
                  <c:v>1263.9000000000001</c:v>
                </c:pt>
                <c:pt idx="759">
                  <c:v>1263.4000000000001</c:v>
                </c:pt>
                <c:pt idx="760">
                  <c:v>1262.8</c:v>
                </c:pt>
                <c:pt idx="761">
                  <c:v>1262.0999999999999</c:v>
                </c:pt>
                <c:pt idx="762">
                  <c:v>1261.5</c:v>
                </c:pt>
                <c:pt idx="763">
                  <c:v>1260.8</c:v>
                </c:pt>
                <c:pt idx="764">
                  <c:v>1260.0999999999999</c:v>
                </c:pt>
                <c:pt idx="765">
                  <c:v>1259.4000000000001</c:v>
                </c:pt>
                <c:pt idx="766">
                  <c:v>1258.7</c:v>
                </c:pt>
                <c:pt idx="767">
                  <c:v>1258</c:v>
                </c:pt>
                <c:pt idx="768">
                  <c:v>1257.3</c:v>
                </c:pt>
                <c:pt idx="769">
                  <c:v>1256.5999999999999</c:v>
                </c:pt>
                <c:pt idx="770">
                  <c:v>1255.9000000000001</c:v>
                </c:pt>
                <c:pt idx="771">
                  <c:v>1255.3</c:v>
                </c:pt>
                <c:pt idx="772">
                  <c:v>1254.7</c:v>
                </c:pt>
                <c:pt idx="773">
                  <c:v>1254.0999999999999</c:v>
                </c:pt>
                <c:pt idx="774">
                  <c:v>1253.5999999999999</c:v>
                </c:pt>
                <c:pt idx="775">
                  <c:v>1253</c:v>
                </c:pt>
                <c:pt idx="776">
                  <c:v>1252.4000000000001</c:v>
                </c:pt>
                <c:pt idx="777">
                  <c:v>1251.7</c:v>
                </c:pt>
                <c:pt idx="778">
                  <c:v>1251.0999999999999</c:v>
                </c:pt>
                <c:pt idx="779">
                  <c:v>1250.4000000000001</c:v>
                </c:pt>
                <c:pt idx="780">
                  <c:v>1249.5999999999999</c:v>
                </c:pt>
                <c:pt idx="781">
                  <c:v>1248.9000000000001</c:v>
                </c:pt>
                <c:pt idx="782">
                  <c:v>1248.0999999999999</c:v>
                </c:pt>
                <c:pt idx="783">
                  <c:v>1247.3</c:v>
                </c:pt>
                <c:pt idx="784">
                  <c:v>1246.4000000000001</c:v>
                </c:pt>
                <c:pt idx="785">
                  <c:v>1245.5</c:v>
                </c:pt>
                <c:pt idx="786">
                  <c:v>1244.5999999999999</c:v>
                </c:pt>
                <c:pt idx="787">
                  <c:v>1243.5999999999999</c:v>
                </c:pt>
                <c:pt idx="788">
                  <c:v>1242.5</c:v>
                </c:pt>
                <c:pt idx="789">
                  <c:v>1241.3</c:v>
                </c:pt>
                <c:pt idx="790">
                  <c:v>1240.0999999999999</c:v>
                </c:pt>
                <c:pt idx="791">
                  <c:v>1238.8</c:v>
                </c:pt>
                <c:pt idx="792">
                  <c:v>1237.5999999999999</c:v>
                </c:pt>
                <c:pt idx="793">
                  <c:v>1236.4000000000001</c:v>
                </c:pt>
                <c:pt idx="794">
                  <c:v>1235.2</c:v>
                </c:pt>
                <c:pt idx="795">
                  <c:v>1234</c:v>
                </c:pt>
                <c:pt idx="796">
                  <c:v>1232.8</c:v>
                </c:pt>
                <c:pt idx="797">
                  <c:v>1231.5</c:v>
                </c:pt>
                <c:pt idx="798">
                  <c:v>1230.2</c:v>
                </c:pt>
                <c:pt idx="799">
                  <c:v>1228.9000000000001</c:v>
                </c:pt>
                <c:pt idx="800">
                  <c:v>1227.5</c:v>
                </c:pt>
                <c:pt idx="801">
                  <c:v>1226.2</c:v>
                </c:pt>
                <c:pt idx="802">
                  <c:v>1224.8</c:v>
                </c:pt>
                <c:pt idx="803">
                  <c:v>1223.3</c:v>
                </c:pt>
                <c:pt idx="804">
                  <c:v>1221.9000000000001</c:v>
                </c:pt>
                <c:pt idx="805">
                  <c:v>1220.4000000000001</c:v>
                </c:pt>
                <c:pt idx="806">
                  <c:v>1219</c:v>
                </c:pt>
                <c:pt idx="807">
                  <c:v>1217.5</c:v>
                </c:pt>
                <c:pt idx="808">
                  <c:v>1216</c:v>
                </c:pt>
                <c:pt idx="809">
                  <c:v>1214.5</c:v>
                </c:pt>
                <c:pt idx="810">
                  <c:v>1213</c:v>
                </c:pt>
                <c:pt idx="811">
                  <c:v>1211.5</c:v>
                </c:pt>
                <c:pt idx="812">
                  <c:v>1210</c:v>
                </c:pt>
                <c:pt idx="813">
                  <c:v>1208.4000000000001</c:v>
                </c:pt>
                <c:pt idx="814">
                  <c:v>1206.8</c:v>
                </c:pt>
                <c:pt idx="815">
                  <c:v>1205.2</c:v>
                </c:pt>
                <c:pt idx="816">
                  <c:v>1203.5</c:v>
                </c:pt>
                <c:pt idx="817">
                  <c:v>1201.9000000000001</c:v>
                </c:pt>
                <c:pt idx="818">
                  <c:v>1200.2</c:v>
                </c:pt>
                <c:pt idx="819">
                  <c:v>1198.5999999999999</c:v>
                </c:pt>
                <c:pt idx="820">
                  <c:v>1197</c:v>
                </c:pt>
                <c:pt idx="821">
                  <c:v>1195.2</c:v>
                </c:pt>
                <c:pt idx="822">
                  <c:v>1193.5</c:v>
                </c:pt>
                <c:pt idx="823">
                  <c:v>1191.8</c:v>
                </c:pt>
                <c:pt idx="824">
                  <c:v>1190</c:v>
                </c:pt>
                <c:pt idx="825">
                  <c:v>1188.3</c:v>
                </c:pt>
                <c:pt idx="826">
                  <c:v>1186.5</c:v>
                </c:pt>
                <c:pt idx="827">
                  <c:v>1184.7</c:v>
                </c:pt>
                <c:pt idx="828">
                  <c:v>1182.9000000000001</c:v>
                </c:pt>
                <c:pt idx="829">
                  <c:v>1181.2</c:v>
                </c:pt>
                <c:pt idx="830">
                  <c:v>1179.4000000000001</c:v>
                </c:pt>
                <c:pt idx="831">
                  <c:v>1177.5999999999999</c:v>
                </c:pt>
                <c:pt idx="832">
                  <c:v>1175.7</c:v>
                </c:pt>
                <c:pt idx="833">
                  <c:v>1173.8</c:v>
                </c:pt>
                <c:pt idx="834">
                  <c:v>1171.8</c:v>
                </c:pt>
                <c:pt idx="835">
                  <c:v>1169.7</c:v>
                </c:pt>
                <c:pt idx="836">
                  <c:v>1167.5999999999999</c:v>
                </c:pt>
                <c:pt idx="837">
                  <c:v>1165.4000000000001</c:v>
                </c:pt>
                <c:pt idx="838">
                  <c:v>1163.3</c:v>
                </c:pt>
                <c:pt idx="839">
                  <c:v>1161.2</c:v>
                </c:pt>
                <c:pt idx="840">
                  <c:v>1159.0999999999999</c:v>
                </c:pt>
                <c:pt idx="841">
                  <c:v>1157.0999999999999</c:v>
                </c:pt>
                <c:pt idx="842">
                  <c:v>1154.9000000000001</c:v>
                </c:pt>
                <c:pt idx="843">
                  <c:v>1152.7</c:v>
                </c:pt>
                <c:pt idx="844">
                  <c:v>1150.4000000000001</c:v>
                </c:pt>
                <c:pt idx="845">
                  <c:v>1148.0999999999999</c:v>
                </c:pt>
                <c:pt idx="846">
                  <c:v>1145.7</c:v>
                </c:pt>
                <c:pt idx="847">
                  <c:v>1143.3</c:v>
                </c:pt>
                <c:pt idx="848">
                  <c:v>1140.8</c:v>
                </c:pt>
                <c:pt idx="849">
                  <c:v>1138.3</c:v>
                </c:pt>
                <c:pt idx="850">
                  <c:v>1135.9000000000001</c:v>
                </c:pt>
                <c:pt idx="851">
                  <c:v>1133.4000000000001</c:v>
                </c:pt>
                <c:pt idx="852">
                  <c:v>1130.9000000000001</c:v>
                </c:pt>
                <c:pt idx="853">
                  <c:v>1128.4000000000001</c:v>
                </c:pt>
                <c:pt idx="854">
                  <c:v>1125.9000000000001</c:v>
                </c:pt>
                <c:pt idx="855">
                  <c:v>1123.4000000000001</c:v>
                </c:pt>
                <c:pt idx="856">
                  <c:v>1120.9000000000001</c:v>
                </c:pt>
                <c:pt idx="857">
                  <c:v>1118.4000000000001</c:v>
                </c:pt>
                <c:pt idx="858">
                  <c:v>1116</c:v>
                </c:pt>
                <c:pt idx="859">
                  <c:v>1113.4000000000001</c:v>
                </c:pt>
                <c:pt idx="860">
                  <c:v>1111</c:v>
                </c:pt>
                <c:pt idx="861">
                  <c:v>1108.5</c:v>
                </c:pt>
                <c:pt idx="862">
                  <c:v>1106</c:v>
                </c:pt>
                <c:pt idx="863">
                  <c:v>1103.4000000000001</c:v>
                </c:pt>
                <c:pt idx="864">
                  <c:v>1100.8</c:v>
                </c:pt>
                <c:pt idx="865">
                  <c:v>1098.0999999999999</c:v>
                </c:pt>
                <c:pt idx="866">
                  <c:v>1095.3</c:v>
                </c:pt>
                <c:pt idx="867">
                  <c:v>1092.5999999999999</c:v>
                </c:pt>
                <c:pt idx="868">
                  <c:v>1089.9000000000001</c:v>
                </c:pt>
                <c:pt idx="869">
                  <c:v>1087.0999999999999</c:v>
                </c:pt>
                <c:pt idx="870">
                  <c:v>1084.4000000000001</c:v>
                </c:pt>
                <c:pt idx="871">
                  <c:v>1081.4000000000001</c:v>
                </c:pt>
                <c:pt idx="872">
                  <c:v>1078.5999999999999</c:v>
                </c:pt>
                <c:pt idx="873">
                  <c:v>1076</c:v>
                </c:pt>
                <c:pt idx="874">
                  <c:v>1073.0999999999999</c:v>
                </c:pt>
                <c:pt idx="875">
                  <c:v>1070.2</c:v>
                </c:pt>
                <c:pt idx="876">
                  <c:v>1067.5</c:v>
                </c:pt>
                <c:pt idx="877">
                  <c:v>1064.5999999999999</c:v>
                </c:pt>
                <c:pt idx="878">
                  <c:v>1061.9000000000001</c:v>
                </c:pt>
                <c:pt idx="879">
                  <c:v>1059</c:v>
                </c:pt>
                <c:pt idx="880">
                  <c:v>1056</c:v>
                </c:pt>
                <c:pt idx="881">
                  <c:v>1053.0999999999999</c:v>
                </c:pt>
                <c:pt idx="882">
                  <c:v>1050.4000000000001</c:v>
                </c:pt>
                <c:pt idx="883">
                  <c:v>1047.7</c:v>
                </c:pt>
                <c:pt idx="884">
                  <c:v>1044.7</c:v>
                </c:pt>
                <c:pt idx="885">
                  <c:v>1041.9000000000001</c:v>
                </c:pt>
                <c:pt idx="886">
                  <c:v>1039</c:v>
                </c:pt>
                <c:pt idx="887">
                  <c:v>1036.0999999999999</c:v>
                </c:pt>
                <c:pt idx="888">
                  <c:v>1033.0999999999999</c:v>
                </c:pt>
                <c:pt idx="889">
                  <c:v>1030.2</c:v>
                </c:pt>
                <c:pt idx="890">
                  <c:v>1027.4000000000001</c:v>
                </c:pt>
                <c:pt idx="891">
                  <c:v>1024.4000000000001</c:v>
                </c:pt>
                <c:pt idx="892">
                  <c:v>1021.3</c:v>
                </c:pt>
                <c:pt idx="893">
                  <c:v>1018.5</c:v>
                </c:pt>
                <c:pt idx="894">
                  <c:v>1015.7</c:v>
                </c:pt>
                <c:pt idx="895">
                  <c:v>1012.5</c:v>
                </c:pt>
                <c:pt idx="896">
                  <c:v>1009.9</c:v>
                </c:pt>
                <c:pt idx="897">
                  <c:v>1007</c:v>
                </c:pt>
                <c:pt idx="898">
                  <c:v>1004</c:v>
                </c:pt>
                <c:pt idx="899">
                  <c:v>1001.1</c:v>
                </c:pt>
                <c:pt idx="900">
                  <c:v>998.1</c:v>
                </c:pt>
                <c:pt idx="901">
                  <c:v>995</c:v>
                </c:pt>
                <c:pt idx="902">
                  <c:v>992.2</c:v>
                </c:pt>
                <c:pt idx="903">
                  <c:v>989</c:v>
                </c:pt>
                <c:pt idx="904">
                  <c:v>986.3</c:v>
                </c:pt>
                <c:pt idx="905">
                  <c:v>983.3</c:v>
                </c:pt>
                <c:pt idx="906">
                  <c:v>980.2</c:v>
                </c:pt>
                <c:pt idx="907">
                  <c:v>977.4</c:v>
                </c:pt>
                <c:pt idx="908">
                  <c:v>974.4</c:v>
                </c:pt>
                <c:pt idx="909">
                  <c:v>971.3</c:v>
                </c:pt>
                <c:pt idx="910">
                  <c:v>968.3</c:v>
                </c:pt>
                <c:pt idx="911">
                  <c:v>965.3</c:v>
                </c:pt>
                <c:pt idx="912">
                  <c:v>962.4</c:v>
                </c:pt>
                <c:pt idx="913">
                  <c:v>959.2</c:v>
                </c:pt>
                <c:pt idx="914">
                  <c:v>956.3</c:v>
                </c:pt>
                <c:pt idx="915">
                  <c:v>953.1</c:v>
                </c:pt>
                <c:pt idx="916">
                  <c:v>950.1</c:v>
                </c:pt>
                <c:pt idx="917">
                  <c:v>947</c:v>
                </c:pt>
                <c:pt idx="918">
                  <c:v>943.8</c:v>
                </c:pt>
                <c:pt idx="919">
                  <c:v>940.6</c:v>
                </c:pt>
                <c:pt idx="920">
                  <c:v>937.5</c:v>
                </c:pt>
                <c:pt idx="921">
                  <c:v>934.6</c:v>
                </c:pt>
                <c:pt idx="922">
                  <c:v>931.3</c:v>
                </c:pt>
                <c:pt idx="923">
                  <c:v>928.2</c:v>
                </c:pt>
                <c:pt idx="924">
                  <c:v>925.3</c:v>
                </c:pt>
                <c:pt idx="925">
                  <c:v>922.2</c:v>
                </c:pt>
                <c:pt idx="926">
                  <c:v>919.3</c:v>
                </c:pt>
                <c:pt idx="927">
                  <c:v>916</c:v>
                </c:pt>
                <c:pt idx="928">
                  <c:v>912.7</c:v>
                </c:pt>
                <c:pt idx="929">
                  <c:v>909.6</c:v>
                </c:pt>
                <c:pt idx="930">
                  <c:v>906.6</c:v>
                </c:pt>
                <c:pt idx="931">
                  <c:v>903.9</c:v>
                </c:pt>
                <c:pt idx="932">
                  <c:v>901.1</c:v>
                </c:pt>
                <c:pt idx="933">
                  <c:v>898.2</c:v>
                </c:pt>
                <c:pt idx="934">
                  <c:v>895.1</c:v>
                </c:pt>
                <c:pt idx="935">
                  <c:v>892.3</c:v>
                </c:pt>
                <c:pt idx="936">
                  <c:v>889.2</c:v>
                </c:pt>
                <c:pt idx="937">
                  <c:v>886.5</c:v>
                </c:pt>
                <c:pt idx="938">
                  <c:v>883.7</c:v>
                </c:pt>
                <c:pt idx="939">
                  <c:v>880.7</c:v>
                </c:pt>
                <c:pt idx="940">
                  <c:v>877.7</c:v>
                </c:pt>
                <c:pt idx="941">
                  <c:v>874.9</c:v>
                </c:pt>
                <c:pt idx="942">
                  <c:v>871.9</c:v>
                </c:pt>
                <c:pt idx="943">
                  <c:v>868.8</c:v>
                </c:pt>
                <c:pt idx="944">
                  <c:v>865.7</c:v>
                </c:pt>
                <c:pt idx="945">
                  <c:v>862.6</c:v>
                </c:pt>
                <c:pt idx="946">
                  <c:v>859.6</c:v>
                </c:pt>
                <c:pt idx="947">
                  <c:v>856.7</c:v>
                </c:pt>
                <c:pt idx="948">
                  <c:v>853.8</c:v>
                </c:pt>
                <c:pt idx="949">
                  <c:v>850.6</c:v>
                </c:pt>
                <c:pt idx="950">
                  <c:v>847.9</c:v>
                </c:pt>
                <c:pt idx="951">
                  <c:v>844.9</c:v>
                </c:pt>
                <c:pt idx="952">
                  <c:v>841.8</c:v>
                </c:pt>
                <c:pt idx="953">
                  <c:v>839</c:v>
                </c:pt>
                <c:pt idx="954">
                  <c:v>835.9</c:v>
                </c:pt>
                <c:pt idx="955">
                  <c:v>833</c:v>
                </c:pt>
                <c:pt idx="956">
                  <c:v>829.9</c:v>
                </c:pt>
                <c:pt idx="957">
                  <c:v>826.9</c:v>
                </c:pt>
                <c:pt idx="958">
                  <c:v>824</c:v>
                </c:pt>
                <c:pt idx="959">
                  <c:v>821.1</c:v>
                </c:pt>
                <c:pt idx="960">
                  <c:v>818.1</c:v>
                </c:pt>
                <c:pt idx="961">
                  <c:v>815.3</c:v>
                </c:pt>
                <c:pt idx="962">
                  <c:v>812.2</c:v>
                </c:pt>
                <c:pt idx="963">
                  <c:v>809.4</c:v>
                </c:pt>
                <c:pt idx="964">
                  <c:v>806.4</c:v>
                </c:pt>
                <c:pt idx="965">
                  <c:v>803.8</c:v>
                </c:pt>
                <c:pt idx="966">
                  <c:v>800.9</c:v>
                </c:pt>
                <c:pt idx="967">
                  <c:v>797.9</c:v>
                </c:pt>
                <c:pt idx="968">
                  <c:v>795.2</c:v>
                </c:pt>
                <c:pt idx="969">
                  <c:v>792.3</c:v>
                </c:pt>
                <c:pt idx="970">
                  <c:v>789.3</c:v>
                </c:pt>
                <c:pt idx="971">
                  <c:v>786.7</c:v>
                </c:pt>
                <c:pt idx="972">
                  <c:v>783.8</c:v>
                </c:pt>
                <c:pt idx="973">
                  <c:v>781.1</c:v>
                </c:pt>
                <c:pt idx="974">
                  <c:v>778.1</c:v>
                </c:pt>
                <c:pt idx="975">
                  <c:v>775.3</c:v>
                </c:pt>
                <c:pt idx="976">
                  <c:v>772.6</c:v>
                </c:pt>
                <c:pt idx="977">
                  <c:v>769.8</c:v>
                </c:pt>
                <c:pt idx="978">
                  <c:v>767</c:v>
                </c:pt>
                <c:pt idx="979">
                  <c:v>764.1</c:v>
                </c:pt>
                <c:pt idx="980">
                  <c:v>761.3</c:v>
                </c:pt>
                <c:pt idx="981">
                  <c:v>758.6</c:v>
                </c:pt>
                <c:pt idx="982">
                  <c:v>756</c:v>
                </c:pt>
                <c:pt idx="983">
                  <c:v>753.2</c:v>
                </c:pt>
                <c:pt idx="984">
                  <c:v>750.3</c:v>
                </c:pt>
                <c:pt idx="985">
                  <c:v>747.9</c:v>
                </c:pt>
                <c:pt idx="986">
                  <c:v>745.2</c:v>
                </c:pt>
                <c:pt idx="987">
                  <c:v>742.4</c:v>
                </c:pt>
                <c:pt idx="988">
                  <c:v>739.9</c:v>
                </c:pt>
                <c:pt idx="989">
                  <c:v>737.1</c:v>
                </c:pt>
                <c:pt idx="990">
                  <c:v>734.6</c:v>
                </c:pt>
                <c:pt idx="991">
                  <c:v>731.9</c:v>
                </c:pt>
                <c:pt idx="992">
                  <c:v>729.1</c:v>
                </c:pt>
                <c:pt idx="993">
                  <c:v>726.6</c:v>
                </c:pt>
                <c:pt idx="994">
                  <c:v>723.9</c:v>
                </c:pt>
                <c:pt idx="995">
                  <c:v>721.2</c:v>
                </c:pt>
                <c:pt idx="996">
                  <c:v>718.8</c:v>
                </c:pt>
                <c:pt idx="997">
                  <c:v>716.3</c:v>
                </c:pt>
                <c:pt idx="998">
                  <c:v>713.7</c:v>
                </c:pt>
                <c:pt idx="999">
                  <c:v>711.1</c:v>
                </c:pt>
                <c:pt idx="1000">
                  <c:v>708.4</c:v>
                </c:pt>
                <c:pt idx="1001">
                  <c:v>705.8</c:v>
                </c:pt>
                <c:pt idx="1002">
                  <c:v>703.4</c:v>
                </c:pt>
                <c:pt idx="1003">
                  <c:v>701</c:v>
                </c:pt>
                <c:pt idx="1004">
                  <c:v>698.4</c:v>
                </c:pt>
                <c:pt idx="1005">
                  <c:v>696</c:v>
                </c:pt>
                <c:pt idx="1006">
                  <c:v>693.4</c:v>
                </c:pt>
                <c:pt idx="1007">
                  <c:v>691</c:v>
                </c:pt>
                <c:pt idx="1008">
                  <c:v>688.4</c:v>
                </c:pt>
                <c:pt idx="1009">
                  <c:v>685.9</c:v>
                </c:pt>
                <c:pt idx="1010">
                  <c:v>683.6</c:v>
                </c:pt>
                <c:pt idx="1011">
                  <c:v>681.1</c:v>
                </c:pt>
                <c:pt idx="1012">
                  <c:v>678.5</c:v>
                </c:pt>
                <c:pt idx="1013">
                  <c:v>676.1</c:v>
                </c:pt>
                <c:pt idx="1014">
                  <c:v>673.7</c:v>
                </c:pt>
                <c:pt idx="1015">
                  <c:v>671.4</c:v>
                </c:pt>
                <c:pt idx="1016">
                  <c:v>669</c:v>
                </c:pt>
                <c:pt idx="1017">
                  <c:v>666.6</c:v>
                </c:pt>
                <c:pt idx="1018">
                  <c:v>664.3</c:v>
                </c:pt>
                <c:pt idx="1019">
                  <c:v>661.7</c:v>
                </c:pt>
                <c:pt idx="1020">
                  <c:v>659.4</c:v>
                </c:pt>
                <c:pt idx="1021">
                  <c:v>657.1</c:v>
                </c:pt>
                <c:pt idx="1022">
                  <c:v>654.70000000000005</c:v>
                </c:pt>
                <c:pt idx="1023">
                  <c:v>652.29999999999995</c:v>
                </c:pt>
                <c:pt idx="1024">
                  <c:v>649.9</c:v>
                </c:pt>
                <c:pt idx="1025">
                  <c:v>647.5</c:v>
                </c:pt>
                <c:pt idx="1026">
                  <c:v>645.20000000000005</c:v>
                </c:pt>
                <c:pt idx="1027">
                  <c:v>642.79999999999995</c:v>
                </c:pt>
                <c:pt idx="1028">
                  <c:v>640.5</c:v>
                </c:pt>
                <c:pt idx="1029">
                  <c:v>638.1</c:v>
                </c:pt>
                <c:pt idx="1030">
                  <c:v>635.79999999999995</c:v>
                </c:pt>
                <c:pt idx="1031">
                  <c:v>633.5</c:v>
                </c:pt>
                <c:pt idx="1032">
                  <c:v>631.1</c:v>
                </c:pt>
                <c:pt idx="1033">
                  <c:v>628.70000000000005</c:v>
                </c:pt>
                <c:pt idx="1034">
                  <c:v>626.4</c:v>
                </c:pt>
                <c:pt idx="1035">
                  <c:v>624.1</c:v>
                </c:pt>
                <c:pt idx="1036">
                  <c:v>621.79999999999995</c:v>
                </c:pt>
                <c:pt idx="1037">
                  <c:v>619.5</c:v>
                </c:pt>
                <c:pt idx="1038">
                  <c:v>617.1</c:v>
                </c:pt>
                <c:pt idx="1039">
                  <c:v>614.5</c:v>
                </c:pt>
                <c:pt idx="1040">
                  <c:v>612.1</c:v>
                </c:pt>
                <c:pt idx="1041">
                  <c:v>609.70000000000005</c:v>
                </c:pt>
                <c:pt idx="1042">
                  <c:v>607.5</c:v>
                </c:pt>
                <c:pt idx="1043">
                  <c:v>605.20000000000005</c:v>
                </c:pt>
                <c:pt idx="1044">
                  <c:v>603.20000000000005</c:v>
                </c:pt>
                <c:pt idx="1045">
                  <c:v>600.9</c:v>
                </c:pt>
                <c:pt idx="1046">
                  <c:v>598.4</c:v>
                </c:pt>
                <c:pt idx="1047">
                  <c:v>596</c:v>
                </c:pt>
                <c:pt idx="1048">
                  <c:v>593.79999999999995</c:v>
                </c:pt>
                <c:pt idx="1049">
                  <c:v>591.5</c:v>
                </c:pt>
                <c:pt idx="1050">
                  <c:v>589.29999999999995</c:v>
                </c:pt>
                <c:pt idx="1051">
                  <c:v>587.1</c:v>
                </c:pt>
                <c:pt idx="1052">
                  <c:v>584.9</c:v>
                </c:pt>
                <c:pt idx="1053">
                  <c:v>582.70000000000005</c:v>
                </c:pt>
                <c:pt idx="1054">
                  <c:v>580.5</c:v>
                </c:pt>
                <c:pt idx="1055">
                  <c:v>578.20000000000005</c:v>
                </c:pt>
                <c:pt idx="1056">
                  <c:v>576.1</c:v>
                </c:pt>
                <c:pt idx="1057">
                  <c:v>573.9</c:v>
                </c:pt>
                <c:pt idx="1058">
                  <c:v>571.70000000000005</c:v>
                </c:pt>
                <c:pt idx="1059">
                  <c:v>569.5</c:v>
                </c:pt>
                <c:pt idx="1060">
                  <c:v>567.4</c:v>
                </c:pt>
                <c:pt idx="1061">
                  <c:v>565.20000000000005</c:v>
                </c:pt>
                <c:pt idx="1062">
                  <c:v>563.1</c:v>
                </c:pt>
                <c:pt idx="1063">
                  <c:v>561</c:v>
                </c:pt>
                <c:pt idx="1064">
                  <c:v>558.79999999999995</c:v>
                </c:pt>
                <c:pt idx="1065">
                  <c:v>556.4</c:v>
                </c:pt>
                <c:pt idx="1066">
                  <c:v>554.20000000000005</c:v>
                </c:pt>
                <c:pt idx="1067">
                  <c:v>552</c:v>
                </c:pt>
                <c:pt idx="1068">
                  <c:v>549.70000000000005</c:v>
                </c:pt>
                <c:pt idx="1069">
                  <c:v>547.70000000000005</c:v>
                </c:pt>
                <c:pt idx="1070">
                  <c:v>545.6</c:v>
                </c:pt>
                <c:pt idx="1071">
                  <c:v>543.5</c:v>
                </c:pt>
                <c:pt idx="1072">
                  <c:v>541.4</c:v>
                </c:pt>
                <c:pt idx="1073">
                  <c:v>539.29999999999995</c:v>
                </c:pt>
                <c:pt idx="1074">
                  <c:v>537.20000000000005</c:v>
                </c:pt>
                <c:pt idx="1075">
                  <c:v>535.20000000000005</c:v>
                </c:pt>
                <c:pt idx="1076">
                  <c:v>533.20000000000005</c:v>
                </c:pt>
                <c:pt idx="1077">
                  <c:v>531.1</c:v>
                </c:pt>
                <c:pt idx="1078">
                  <c:v>529.1</c:v>
                </c:pt>
                <c:pt idx="1079">
                  <c:v>527</c:v>
                </c:pt>
                <c:pt idx="1080">
                  <c:v>524.9</c:v>
                </c:pt>
                <c:pt idx="1081">
                  <c:v>522.9</c:v>
                </c:pt>
                <c:pt idx="1082">
                  <c:v>520.9</c:v>
                </c:pt>
                <c:pt idx="1083">
                  <c:v>519</c:v>
                </c:pt>
                <c:pt idx="1084">
                  <c:v>517</c:v>
                </c:pt>
                <c:pt idx="1085">
                  <c:v>515</c:v>
                </c:pt>
                <c:pt idx="1086">
                  <c:v>513.1</c:v>
                </c:pt>
                <c:pt idx="1087">
                  <c:v>511.2</c:v>
                </c:pt>
                <c:pt idx="1088">
                  <c:v>509.3</c:v>
                </c:pt>
                <c:pt idx="1089">
                  <c:v>507.4</c:v>
                </c:pt>
                <c:pt idx="1090">
                  <c:v>505.5</c:v>
                </c:pt>
                <c:pt idx="1091">
                  <c:v>503.6</c:v>
                </c:pt>
                <c:pt idx="1092">
                  <c:v>501.8</c:v>
                </c:pt>
                <c:pt idx="1093">
                  <c:v>499.9</c:v>
                </c:pt>
                <c:pt idx="1094">
                  <c:v>498.1</c:v>
                </c:pt>
                <c:pt idx="1095">
                  <c:v>496.2</c:v>
                </c:pt>
                <c:pt idx="1096">
                  <c:v>494.4</c:v>
                </c:pt>
                <c:pt idx="1097">
                  <c:v>492.5</c:v>
                </c:pt>
                <c:pt idx="1098">
                  <c:v>490.7</c:v>
                </c:pt>
                <c:pt idx="1099">
                  <c:v>488.7</c:v>
                </c:pt>
                <c:pt idx="1100">
                  <c:v>486.8</c:v>
                </c:pt>
                <c:pt idx="1101">
                  <c:v>485</c:v>
                </c:pt>
                <c:pt idx="1102">
                  <c:v>483.2</c:v>
                </c:pt>
                <c:pt idx="1103">
                  <c:v>481.3</c:v>
                </c:pt>
                <c:pt idx="1104">
                  <c:v>479.5</c:v>
                </c:pt>
                <c:pt idx="1105">
                  <c:v>477.8</c:v>
                </c:pt>
                <c:pt idx="1106">
                  <c:v>476</c:v>
                </c:pt>
                <c:pt idx="1107">
                  <c:v>474.2</c:v>
                </c:pt>
                <c:pt idx="1108">
                  <c:v>472.5</c:v>
                </c:pt>
                <c:pt idx="1109">
                  <c:v>470.7</c:v>
                </c:pt>
                <c:pt idx="1110">
                  <c:v>468.8</c:v>
                </c:pt>
                <c:pt idx="1111">
                  <c:v>467</c:v>
                </c:pt>
                <c:pt idx="1112">
                  <c:v>465.1</c:v>
                </c:pt>
                <c:pt idx="1113">
                  <c:v>463.2</c:v>
                </c:pt>
                <c:pt idx="1114">
                  <c:v>461.3</c:v>
                </c:pt>
                <c:pt idx="1115">
                  <c:v>459.5</c:v>
                </c:pt>
                <c:pt idx="1116">
                  <c:v>457.7</c:v>
                </c:pt>
                <c:pt idx="1117">
                  <c:v>455.8</c:v>
                </c:pt>
                <c:pt idx="1118">
                  <c:v>454.1</c:v>
                </c:pt>
                <c:pt idx="1119">
                  <c:v>452.3</c:v>
                </c:pt>
                <c:pt idx="1120">
                  <c:v>450.5</c:v>
                </c:pt>
                <c:pt idx="1121">
                  <c:v>448.7</c:v>
                </c:pt>
                <c:pt idx="1122">
                  <c:v>446.8</c:v>
                </c:pt>
                <c:pt idx="1123">
                  <c:v>445.1</c:v>
                </c:pt>
                <c:pt idx="1124">
                  <c:v>443.4</c:v>
                </c:pt>
                <c:pt idx="1125">
                  <c:v>441.6</c:v>
                </c:pt>
                <c:pt idx="1126">
                  <c:v>439.9</c:v>
                </c:pt>
                <c:pt idx="1127">
                  <c:v>438.2</c:v>
                </c:pt>
                <c:pt idx="1128">
                  <c:v>436.5</c:v>
                </c:pt>
                <c:pt idx="1129">
                  <c:v>434.8</c:v>
                </c:pt>
                <c:pt idx="1130">
                  <c:v>433</c:v>
                </c:pt>
                <c:pt idx="1131">
                  <c:v>431.2</c:v>
                </c:pt>
                <c:pt idx="1132">
                  <c:v>429.5</c:v>
                </c:pt>
                <c:pt idx="1133">
                  <c:v>427.8</c:v>
                </c:pt>
                <c:pt idx="1134">
                  <c:v>426.2</c:v>
                </c:pt>
                <c:pt idx="1135">
                  <c:v>424.6</c:v>
                </c:pt>
                <c:pt idx="1136">
                  <c:v>422.9</c:v>
                </c:pt>
                <c:pt idx="1137">
                  <c:v>421.3</c:v>
                </c:pt>
                <c:pt idx="1138">
                  <c:v>419.7</c:v>
                </c:pt>
                <c:pt idx="1139">
                  <c:v>418.1</c:v>
                </c:pt>
                <c:pt idx="1140">
                  <c:v>416.4</c:v>
                </c:pt>
                <c:pt idx="1141">
                  <c:v>414.8</c:v>
                </c:pt>
                <c:pt idx="1142">
                  <c:v>413.1</c:v>
                </c:pt>
                <c:pt idx="1143">
                  <c:v>411.4</c:v>
                </c:pt>
                <c:pt idx="1144">
                  <c:v>409.4</c:v>
                </c:pt>
                <c:pt idx="1145">
                  <c:v>407.7</c:v>
                </c:pt>
                <c:pt idx="1146">
                  <c:v>406</c:v>
                </c:pt>
                <c:pt idx="1147">
                  <c:v>404.7</c:v>
                </c:pt>
                <c:pt idx="1148">
                  <c:v>403.1</c:v>
                </c:pt>
                <c:pt idx="1149">
                  <c:v>401.5</c:v>
                </c:pt>
                <c:pt idx="1150">
                  <c:v>399.8</c:v>
                </c:pt>
                <c:pt idx="1151">
                  <c:v>398.3</c:v>
                </c:pt>
                <c:pt idx="1152">
                  <c:v>396.7</c:v>
                </c:pt>
                <c:pt idx="1153">
                  <c:v>395.1</c:v>
                </c:pt>
                <c:pt idx="1154">
                  <c:v>393.5</c:v>
                </c:pt>
                <c:pt idx="1155">
                  <c:v>392</c:v>
                </c:pt>
                <c:pt idx="1156">
                  <c:v>390.4</c:v>
                </c:pt>
                <c:pt idx="1157">
                  <c:v>388.8</c:v>
                </c:pt>
                <c:pt idx="1158">
                  <c:v>387.3</c:v>
                </c:pt>
                <c:pt idx="1159">
                  <c:v>385.7</c:v>
                </c:pt>
                <c:pt idx="1160">
                  <c:v>384</c:v>
                </c:pt>
                <c:pt idx="1161">
                  <c:v>382.4</c:v>
                </c:pt>
                <c:pt idx="1162">
                  <c:v>380.7</c:v>
                </c:pt>
                <c:pt idx="1163">
                  <c:v>379</c:v>
                </c:pt>
                <c:pt idx="1164">
                  <c:v>377.3</c:v>
                </c:pt>
                <c:pt idx="1165">
                  <c:v>375.6</c:v>
                </c:pt>
                <c:pt idx="1166">
                  <c:v>374</c:v>
                </c:pt>
                <c:pt idx="1167">
                  <c:v>372.4</c:v>
                </c:pt>
                <c:pt idx="1168">
                  <c:v>370.7</c:v>
                </c:pt>
                <c:pt idx="1169">
                  <c:v>369.1</c:v>
                </c:pt>
                <c:pt idx="1170">
                  <c:v>367.5</c:v>
                </c:pt>
                <c:pt idx="1171">
                  <c:v>365.9</c:v>
                </c:pt>
                <c:pt idx="1172">
                  <c:v>364.3</c:v>
                </c:pt>
                <c:pt idx="1173">
                  <c:v>362.6</c:v>
                </c:pt>
                <c:pt idx="1174">
                  <c:v>361.1</c:v>
                </c:pt>
                <c:pt idx="1175">
                  <c:v>359.4</c:v>
                </c:pt>
                <c:pt idx="1176">
                  <c:v>357.8</c:v>
                </c:pt>
                <c:pt idx="1177">
                  <c:v>356.2</c:v>
                </c:pt>
                <c:pt idx="1178">
                  <c:v>354.5</c:v>
                </c:pt>
                <c:pt idx="1179">
                  <c:v>352.9</c:v>
                </c:pt>
                <c:pt idx="1180">
                  <c:v>351.3</c:v>
                </c:pt>
                <c:pt idx="1181">
                  <c:v>349.7</c:v>
                </c:pt>
                <c:pt idx="1182">
                  <c:v>348</c:v>
                </c:pt>
                <c:pt idx="1183">
                  <c:v>346.4</c:v>
                </c:pt>
                <c:pt idx="1184">
                  <c:v>344.8</c:v>
                </c:pt>
                <c:pt idx="1185">
                  <c:v>343.1</c:v>
                </c:pt>
                <c:pt idx="1186">
                  <c:v>341.5</c:v>
                </c:pt>
                <c:pt idx="1187">
                  <c:v>339.9</c:v>
                </c:pt>
                <c:pt idx="1188">
                  <c:v>338.3</c:v>
                </c:pt>
                <c:pt idx="1189">
                  <c:v>336.7</c:v>
                </c:pt>
                <c:pt idx="1190">
                  <c:v>335.1</c:v>
                </c:pt>
                <c:pt idx="1191">
                  <c:v>333.6</c:v>
                </c:pt>
                <c:pt idx="1192">
                  <c:v>332</c:v>
                </c:pt>
                <c:pt idx="1193">
                  <c:v>330.4</c:v>
                </c:pt>
                <c:pt idx="1194">
                  <c:v>328.9</c:v>
                </c:pt>
                <c:pt idx="1195">
                  <c:v>327.3</c:v>
                </c:pt>
                <c:pt idx="1196">
                  <c:v>325.8</c:v>
                </c:pt>
                <c:pt idx="1197">
                  <c:v>324.2</c:v>
                </c:pt>
                <c:pt idx="1198">
                  <c:v>322.7</c:v>
                </c:pt>
                <c:pt idx="1199">
                  <c:v>321.10000000000002</c:v>
                </c:pt>
                <c:pt idx="1200">
                  <c:v>319.60000000000002</c:v>
                </c:pt>
                <c:pt idx="1201">
                  <c:v>318</c:v>
                </c:pt>
                <c:pt idx="1202">
                  <c:v>316.5</c:v>
                </c:pt>
                <c:pt idx="1203">
                  <c:v>314.89999999999998</c:v>
                </c:pt>
                <c:pt idx="1204">
                  <c:v>313.39999999999998</c:v>
                </c:pt>
                <c:pt idx="1205">
                  <c:v>311.8</c:v>
                </c:pt>
                <c:pt idx="1206">
                  <c:v>310.3</c:v>
                </c:pt>
                <c:pt idx="1207">
                  <c:v>308.8</c:v>
                </c:pt>
                <c:pt idx="1208">
                  <c:v>307.3</c:v>
                </c:pt>
                <c:pt idx="1209">
                  <c:v>305.8</c:v>
                </c:pt>
                <c:pt idx="1210">
                  <c:v>304.39999999999998</c:v>
                </c:pt>
                <c:pt idx="1211">
                  <c:v>302.89999999999998</c:v>
                </c:pt>
                <c:pt idx="1212">
                  <c:v>301.39999999999998</c:v>
                </c:pt>
                <c:pt idx="1213">
                  <c:v>300</c:v>
                </c:pt>
                <c:pt idx="1214">
                  <c:v>298.5</c:v>
                </c:pt>
                <c:pt idx="1215">
                  <c:v>297.10000000000002</c:v>
                </c:pt>
                <c:pt idx="1216">
                  <c:v>295.7</c:v>
                </c:pt>
                <c:pt idx="1217">
                  <c:v>294.2</c:v>
                </c:pt>
                <c:pt idx="1218">
                  <c:v>292.89999999999998</c:v>
                </c:pt>
                <c:pt idx="1219">
                  <c:v>291.5</c:v>
                </c:pt>
                <c:pt idx="1220">
                  <c:v>290.10000000000002</c:v>
                </c:pt>
                <c:pt idx="1221">
                  <c:v>288.8</c:v>
                </c:pt>
                <c:pt idx="1222">
                  <c:v>287.39999999999998</c:v>
                </c:pt>
                <c:pt idx="1223">
                  <c:v>286.10000000000002</c:v>
                </c:pt>
                <c:pt idx="1224">
                  <c:v>284.7</c:v>
                </c:pt>
                <c:pt idx="1225">
                  <c:v>283.39999999999998</c:v>
                </c:pt>
                <c:pt idx="1226">
                  <c:v>282.10000000000002</c:v>
                </c:pt>
                <c:pt idx="1227">
                  <c:v>280.8</c:v>
                </c:pt>
                <c:pt idx="1228">
                  <c:v>279.39999999999998</c:v>
                </c:pt>
                <c:pt idx="1229">
                  <c:v>278.10000000000002</c:v>
                </c:pt>
                <c:pt idx="1230">
                  <c:v>276.8</c:v>
                </c:pt>
                <c:pt idx="1231">
                  <c:v>275.5</c:v>
                </c:pt>
                <c:pt idx="1232">
                  <c:v>274.3</c:v>
                </c:pt>
                <c:pt idx="1233">
                  <c:v>273</c:v>
                </c:pt>
                <c:pt idx="1234">
                  <c:v>271.8</c:v>
                </c:pt>
                <c:pt idx="1235">
                  <c:v>270.7</c:v>
                </c:pt>
                <c:pt idx="1236">
                  <c:v>269.60000000000002</c:v>
                </c:pt>
                <c:pt idx="1237">
                  <c:v>268.60000000000002</c:v>
                </c:pt>
                <c:pt idx="1238">
                  <c:v>267.39999999999998</c:v>
                </c:pt>
                <c:pt idx="1239">
                  <c:v>266.3</c:v>
                </c:pt>
                <c:pt idx="1240">
                  <c:v>265.3</c:v>
                </c:pt>
                <c:pt idx="1241">
                  <c:v>264.2</c:v>
                </c:pt>
                <c:pt idx="1242">
                  <c:v>263</c:v>
                </c:pt>
                <c:pt idx="1243">
                  <c:v>261.89999999999998</c:v>
                </c:pt>
                <c:pt idx="1244">
                  <c:v>260.8</c:v>
                </c:pt>
                <c:pt idx="1245">
                  <c:v>259.7</c:v>
                </c:pt>
                <c:pt idx="1246">
                  <c:v>258.60000000000002</c:v>
                </c:pt>
                <c:pt idx="1247">
                  <c:v>257.5</c:v>
                </c:pt>
                <c:pt idx="1248">
                  <c:v>256.39999999999998</c:v>
                </c:pt>
                <c:pt idx="1249">
                  <c:v>255.3</c:v>
                </c:pt>
                <c:pt idx="1250">
                  <c:v>254.2</c:v>
                </c:pt>
                <c:pt idx="1251">
                  <c:v>253.2</c:v>
                </c:pt>
                <c:pt idx="1252">
                  <c:v>252.1</c:v>
                </c:pt>
                <c:pt idx="1253">
                  <c:v>251</c:v>
                </c:pt>
                <c:pt idx="1254">
                  <c:v>250</c:v>
                </c:pt>
                <c:pt idx="1255">
                  <c:v>248.9</c:v>
                </c:pt>
                <c:pt idx="1256">
                  <c:v>247.8</c:v>
                </c:pt>
                <c:pt idx="1257">
                  <c:v>246.8</c:v>
                </c:pt>
                <c:pt idx="1258">
                  <c:v>245.7</c:v>
                </c:pt>
                <c:pt idx="1259">
                  <c:v>244.7</c:v>
                </c:pt>
                <c:pt idx="1260">
                  <c:v>243.7</c:v>
                </c:pt>
                <c:pt idx="1261">
                  <c:v>242.6</c:v>
                </c:pt>
                <c:pt idx="1262">
                  <c:v>241.6</c:v>
                </c:pt>
                <c:pt idx="1263">
                  <c:v>240.5</c:v>
                </c:pt>
                <c:pt idx="1264">
                  <c:v>239.5</c:v>
                </c:pt>
                <c:pt idx="1265">
                  <c:v>238.5</c:v>
                </c:pt>
                <c:pt idx="1266">
                  <c:v>237.4</c:v>
                </c:pt>
                <c:pt idx="1267">
                  <c:v>236.5</c:v>
                </c:pt>
                <c:pt idx="1268">
                  <c:v>235.4</c:v>
                </c:pt>
                <c:pt idx="1269">
                  <c:v>234.4</c:v>
                </c:pt>
                <c:pt idx="1270">
                  <c:v>233.4</c:v>
                </c:pt>
                <c:pt idx="1271">
                  <c:v>232.5</c:v>
                </c:pt>
                <c:pt idx="1272">
                  <c:v>231.5</c:v>
                </c:pt>
                <c:pt idx="1273">
                  <c:v>230.6</c:v>
                </c:pt>
                <c:pt idx="1274">
                  <c:v>229.6</c:v>
                </c:pt>
                <c:pt idx="1275">
                  <c:v>228.6</c:v>
                </c:pt>
                <c:pt idx="1276">
                  <c:v>227.7</c:v>
                </c:pt>
                <c:pt idx="1277">
                  <c:v>226.8</c:v>
                </c:pt>
                <c:pt idx="1278">
                  <c:v>225.9</c:v>
                </c:pt>
                <c:pt idx="1279">
                  <c:v>224.9</c:v>
                </c:pt>
                <c:pt idx="1280">
                  <c:v>224</c:v>
                </c:pt>
                <c:pt idx="1281">
                  <c:v>223.1</c:v>
                </c:pt>
                <c:pt idx="1282">
                  <c:v>222.2</c:v>
                </c:pt>
                <c:pt idx="1283">
                  <c:v>221.4</c:v>
                </c:pt>
                <c:pt idx="1284">
                  <c:v>220.5</c:v>
                </c:pt>
                <c:pt idx="1285">
                  <c:v>219.6</c:v>
                </c:pt>
                <c:pt idx="1286">
                  <c:v>218.7</c:v>
                </c:pt>
                <c:pt idx="1287">
                  <c:v>217.8</c:v>
                </c:pt>
                <c:pt idx="1288">
                  <c:v>216.9</c:v>
                </c:pt>
                <c:pt idx="1289">
                  <c:v>216.1</c:v>
                </c:pt>
                <c:pt idx="1290">
                  <c:v>215.3</c:v>
                </c:pt>
                <c:pt idx="1291">
                  <c:v>214.4</c:v>
                </c:pt>
                <c:pt idx="1292">
                  <c:v>213.5</c:v>
                </c:pt>
                <c:pt idx="1293">
                  <c:v>212.7</c:v>
                </c:pt>
                <c:pt idx="1294">
                  <c:v>211.9</c:v>
                </c:pt>
                <c:pt idx="1295">
                  <c:v>211.1</c:v>
                </c:pt>
                <c:pt idx="1296">
                  <c:v>210.3</c:v>
                </c:pt>
              </c:numCache>
            </c:numRef>
          </c:yVal>
          <c:smooth val="1"/>
          <c:extLst xmlns:c16r2="http://schemas.microsoft.com/office/drawing/2015/06/chart">
            <c:ext xmlns:c16="http://schemas.microsoft.com/office/drawing/2014/chart" uri="{C3380CC4-5D6E-409C-BE32-E72D297353CC}">
              <c16:uniqueId val="{00000002-0A54-4646-9D22-D059476C2455}"/>
            </c:ext>
          </c:extLst>
        </c:ser>
        <c:ser>
          <c:idx val="3"/>
          <c:order val="3"/>
          <c:tx>
            <c:strRef>
              <c:f>'5%T4 &amp; T7'!$F$1</c:f>
              <c:strCache>
                <c:ptCount val="1"/>
                <c:pt idx="0">
                  <c:v>Temperature 4(°C) 5 BSG</c:v>
                </c:pt>
              </c:strCache>
            </c:strRef>
          </c:tx>
          <c:marker>
            <c:symbol val="none"/>
          </c:marker>
          <c:xVal>
            <c:numRef>
              <c:f>'5%T4 &amp; T7'!$A$2:$A$1569</c:f>
              <c:numCache>
                <c:formatCode>General</c:formatCode>
                <c:ptCount val="1568"/>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numCache>
            </c:numRef>
          </c:xVal>
          <c:yVal>
            <c:numRef>
              <c:f>'5%T4 &amp; T7'!$F$2:$F$1569</c:f>
              <c:numCache>
                <c:formatCode>General</c:formatCode>
                <c:ptCount val="1568"/>
                <c:pt idx="0">
                  <c:v>19.399999999999999</c:v>
                </c:pt>
                <c:pt idx="1">
                  <c:v>19.399999999999999</c:v>
                </c:pt>
                <c:pt idx="2">
                  <c:v>19.399999999999999</c:v>
                </c:pt>
                <c:pt idx="3">
                  <c:v>19.399999999999999</c:v>
                </c:pt>
                <c:pt idx="4">
                  <c:v>19.399999999999999</c:v>
                </c:pt>
                <c:pt idx="5">
                  <c:v>19.399999999999999</c:v>
                </c:pt>
                <c:pt idx="6">
                  <c:v>19.399999999999999</c:v>
                </c:pt>
                <c:pt idx="7">
                  <c:v>19.399999999999999</c:v>
                </c:pt>
                <c:pt idx="8">
                  <c:v>19.3</c:v>
                </c:pt>
                <c:pt idx="9">
                  <c:v>19.3</c:v>
                </c:pt>
                <c:pt idx="10">
                  <c:v>19.3</c:v>
                </c:pt>
                <c:pt idx="11">
                  <c:v>19.3</c:v>
                </c:pt>
                <c:pt idx="12">
                  <c:v>19.3</c:v>
                </c:pt>
                <c:pt idx="13">
                  <c:v>19.3</c:v>
                </c:pt>
                <c:pt idx="14">
                  <c:v>19.2</c:v>
                </c:pt>
                <c:pt idx="15">
                  <c:v>19.2</c:v>
                </c:pt>
                <c:pt idx="16">
                  <c:v>19.2</c:v>
                </c:pt>
                <c:pt idx="17">
                  <c:v>19.2</c:v>
                </c:pt>
                <c:pt idx="18">
                  <c:v>19.2</c:v>
                </c:pt>
                <c:pt idx="19">
                  <c:v>19.2</c:v>
                </c:pt>
                <c:pt idx="20">
                  <c:v>19.2</c:v>
                </c:pt>
                <c:pt idx="21">
                  <c:v>19.100000000000001</c:v>
                </c:pt>
                <c:pt idx="22">
                  <c:v>19.100000000000001</c:v>
                </c:pt>
                <c:pt idx="23">
                  <c:v>19.100000000000001</c:v>
                </c:pt>
                <c:pt idx="24">
                  <c:v>19.100000000000001</c:v>
                </c:pt>
                <c:pt idx="25">
                  <c:v>19.100000000000001</c:v>
                </c:pt>
                <c:pt idx="26">
                  <c:v>19</c:v>
                </c:pt>
                <c:pt idx="27">
                  <c:v>19.100000000000001</c:v>
                </c:pt>
                <c:pt idx="28">
                  <c:v>19</c:v>
                </c:pt>
                <c:pt idx="29">
                  <c:v>19</c:v>
                </c:pt>
                <c:pt idx="30">
                  <c:v>19</c:v>
                </c:pt>
                <c:pt idx="31">
                  <c:v>19</c:v>
                </c:pt>
                <c:pt idx="32">
                  <c:v>19</c:v>
                </c:pt>
                <c:pt idx="33">
                  <c:v>19</c:v>
                </c:pt>
                <c:pt idx="34">
                  <c:v>19</c:v>
                </c:pt>
                <c:pt idx="35">
                  <c:v>19</c:v>
                </c:pt>
                <c:pt idx="36">
                  <c:v>19</c:v>
                </c:pt>
                <c:pt idx="37">
                  <c:v>19</c:v>
                </c:pt>
                <c:pt idx="38">
                  <c:v>19</c:v>
                </c:pt>
                <c:pt idx="39">
                  <c:v>19</c:v>
                </c:pt>
                <c:pt idx="40">
                  <c:v>19</c:v>
                </c:pt>
                <c:pt idx="41">
                  <c:v>19</c:v>
                </c:pt>
                <c:pt idx="42">
                  <c:v>19</c:v>
                </c:pt>
                <c:pt idx="43">
                  <c:v>19</c:v>
                </c:pt>
                <c:pt idx="44">
                  <c:v>19</c:v>
                </c:pt>
                <c:pt idx="45">
                  <c:v>19</c:v>
                </c:pt>
                <c:pt idx="46">
                  <c:v>19.100000000000001</c:v>
                </c:pt>
                <c:pt idx="47">
                  <c:v>19.3</c:v>
                </c:pt>
                <c:pt idx="48">
                  <c:v>19.5</c:v>
                </c:pt>
                <c:pt idx="49">
                  <c:v>20</c:v>
                </c:pt>
                <c:pt idx="50">
                  <c:v>20.8</c:v>
                </c:pt>
                <c:pt idx="51">
                  <c:v>22.1</c:v>
                </c:pt>
                <c:pt idx="52">
                  <c:v>24.1</c:v>
                </c:pt>
                <c:pt idx="53">
                  <c:v>26.9</c:v>
                </c:pt>
                <c:pt idx="54">
                  <c:v>30.5</c:v>
                </c:pt>
                <c:pt idx="55">
                  <c:v>34.799999999999997</c:v>
                </c:pt>
                <c:pt idx="56">
                  <c:v>39.700000000000003</c:v>
                </c:pt>
                <c:pt idx="57">
                  <c:v>44.7</c:v>
                </c:pt>
                <c:pt idx="58">
                  <c:v>49.7</c:v>
                </c:pt>
                <c:pt idx="59">
                  <c:v>54.4</c:v>
                </c:pt>
                <c:pt idx="60">
                  <c:v>58.5</c:v>
                </c:pt>
                <c:pt idx="61">
                  <c:v>61.8</c:v>
                </c:pt>
                <c:pt idx="62">
                  <c:v>64.2</c:v>
                </c:pt>
                <c:pt idx="63">
                  <c:v>66.099999999999994</c:v>
                </c:pt>
                <c:pt idx="64">
                  <c:v>67.5</c:v>
                </c:pt>
                <c:pt idx="65">
                  <c:v>68.5</c:v>
                </c:pt>
                <c:pt idx="66">
                  <c:v>69.2</c:v>
                </c:pt>
                <c:pt idx="67">
                  <c:v>69.8</c:v>
                </c:pt>
                <c:pt idx="68">
                  <c:v>70.099999999999994</c:v>
                </c:pt>
                <c:pt idx="69">
                  <c:v>70.3</c:v>
                </c:pt>
                <c:pt idx="70">
                  <c:v>70.5</c:v>
                </c:pt>
                <c:pt idx="71">
                  <c:v>70.599999999999994</c:v>
                </c:pt>
                <c:pt idx="72">
                  <c:v>70.599999999999994</c:v>
                </c:pt>
                <c:pt idx="73">
                  <c:v>70.599999999999994</c:v>
                </c:pt>
                <c:pt idx="74">
                  <c:v>70.599999999999994</c:v>
                </c:pt>
                <c:pt idx="75">
                  <c:v>70.599999999999994</c:v>
                </c:pt>
                <c:pt idx="76">
                  <c:v>70.599999999999994</c:v>
                </c:pt>
                <c:pt idx="77">
                  <c:v>70.599999999999994</c:v>
                </c:pt>
                <c:pt idx="78">
                  <c:v>70.599999999999994</c:v>
                </c:pt>
                <c:pt idx="79">
                  <c:v>70.7</c:v>
                </c:pt>
                <c:pt idx="80">
                  <c:v>70.7</c:v>
                </c:pt>
                <c:pt idx="81">
                  <c:v>70.7</c:v>
                </c:pt>
                <c:pt idx="82">
                  <c:v>70.7</c:v>
                </c:pt>
                <c:pt idx="83">
                  <c:v>70.7</c:v>
                </c:pt>
                <c:pt idx="84">
                  <c:v>70.7</c:v>
                </c:pt>
                <c:pt idx="85">
                  <c:v>70.599999999999994</c:v>
                </c:pt>
                <c:pt idx="86">
                  <c:v>70.5</c:v>
                </c:pt>
                <c:pt idx="87">
                  <c:v>70.5</c:v>
                </c:pt>
                <c:pt idx="88">
                  <c:v>70.5</c:v>
                </c:pt>
                <c:pt idx="89">
                  <c:v>70.400000000000006</c:v>
                </c:pt>
                <c:pt idx="90">
                  <c:v>70.3</c:v>
                </c:pt>
                <c:pt idx="91">
                  <c:v>70.3</c:v>
                </c:pt>
                <c:pt idx="92">
                  <c:v>70.2</c:v>
                </c:pt>
                <c:pt idx="93">
                  <c:v>70.2</c:v>
                </c:pt>
                <c:pt idx="94">
                  <c:v>70.099999999999994</c:v>
                </c:pt>
                <c:pt idx="95">
                  <c:v>70</c:v>
                </c:pt>
                <c:pt idx="96">
                  <c:v>70</c:v>
                </c:pt>
                <c:pt idx="97">
                  <c:v>69.900000000000006</c:v>
                </c:pt>
                <c:pt idx="98">
                  <c:v>69.900000000000006</c:v>
                </c:pt>
                <c:pt idx="99">
                  <c:v>69.8</c:v>
                </c:pt>
                <c:pt idx="100">
                  <c:v>69.8</c:v>
                </c:pt>
                <c:pt idx="101">
                  <c:v>69.7</c:v>
                </c:pt>
                <c:pt idx="102">
                  <c:v>69.7</c:v>
                </c:pt>
                <c:pt idx="103">
                  <c:v>69.7</c:v>
                </c:pt>
                <c:pt idx="104">
                  <c:v>69.599999999999994</c:v>
                </c:pt>
                <c:pt idx="105">
                  <c:v>69.599999999999994</c:v>
                </c:pt>
                <c:pt idx="106">
                  <c:v>69.5</c:v>
                </c:pt>
                <c:pt idx="107">
                  <c:v>69.5</c:v>
                </c:pt>
                <c:pt idx="108">
                  <c:v>69.5</c:v>
                </c:pt>
                <c:pt idx="109">
                  <c:v>69.400000000000006</c:v>
                </c:pt>
                <c:pt idx="110">
                  <c:v>69.400000000000006</c:v>
                </c:pt>
                <c:pt idx="111">
                  <c:v>69.3</c:v>
                </c:pt>
                <c:pt idx="112">
                  <c:v>69.3</c:v>
                </c:pt>
                <c:pt idx="113">
                  <c:v>69.3</c:v>
                </c:pt>
                <c:pt idx="114">
                  <c:v>69.2</c:v>
                </c:pt>
                <c:pt idx="115">
                  <c:v>69.2</c:v>
                </c:pt>
                <c:pt idx="116">
                  <c:v>69.2</c:v>
                </c:pt>
                <c:pt idx="117">
                  <c:v>69.099999999999994</c:v>
                </c:pt>
                <c:pt idx="118">
                  <c:v>69.099999999999994</c:v>
                </c:pt>
                <c:pt idx="119">
                  <c:v>69</c:v>
                </c:pt>
                <c:pt idx="120">
                  <c:v>69</c:v>
                </c:pt>
                <c:pt idx="121">
                  <c:v>69</c:v>
                </c:pt>
                <c:pt idx="122">
                  <c:v>68.900000000000006</c:v>
                </c:pt>
                <c:pt idx="123">
                  <c:v>68.900000000000006</c:v>
                </c:pt>
                <c:pt idx="124">
                  <c:v>68.900000000000006</c:v>
                </c:pt>
                <c:pt idx="125">
                  <c:v>68.8</c:v>
                </c:pt>
                <c:pt idx="126">
                  <c:v>68.8</c:v>
                </c:pt>
                <c:pt idx="127">
                  <c:v>68.8</c:v>
                </c:pt>
                <c:pt idx="128">
                  <c:v>68.7</c:v>
                </c:pt>
                <c:pt idx="129">
                  <c:v>68.7</c:v>
                </c:pt>
                <c:pt idx="130">
                  <c:v>68.599999999999994</c:v>
                </c:pt>
                <c:pt idx="131">
                  <c:v>68.5</c:v>
                </c:pt>
                <c:pt idx="132">
                  <c:v>68.5</c:v>
                </c:pt>
                <c:pt idx="133">
                  <c:v>68.5</c:v>
                </c:pt>
                <c:pt idx="134">
                  <c:v>68.5</c:v>
                </c:pt>
                <c:pt idx="135">
                  <c:v>68.400000000000006</c:v>
                </c:pt>
                <c:pt idx="136">
                  <c:v>68.3</c:v>
                </c:pt>
                <c:pt idx="137">
                  <c:v>68.3</c:v>
                </c:pt>
                <c:pt idx="138">
                  <c:v>68.3</c:v>
                </c:pt>
                <c:pt idx="139">
                  <c:v>68.3</c:v>
                </c:pt>
                <c:pt idx="140">
                  <c:v>68.2</c:v>
                </c:pt>
                <c:pt idx="141">
                  <c:v>68.2</c:v>
                </c:pt>
                <c:pt idx="142">
                  <c:v>68.099999999999994</c:v>
                </c:pt>
                <c:pt idx="143">
                  <c:v>68</c:v>
                </c:pt>
                <c:pt idx="144">
                  <c:v>68</c:v>
                </c:pt>
                <c:pt idx="145">
                  <c:v>68</c:v>
                </c:pt>
                <c:pt idx="146">
                  <c:v>67.900000000000006</c:v>
                </c:pt>
                <c:pt idx="147">
                  <c:v>67.8</c:v>
                </c:pt>
                <c:pt idx="148">
                  <c:v>67.8</c:v>
                </c:pt>
                <c:pt idx="149">
                  <c:v>67.8</c:v>
                </c:pt>
                <c:pt idx="150">
                  <c:v>67.8</c:v>
                </c:pt>
                <c:pt idx="151">
                  <c:v>67.7</c:v>
                </c:pt>
                <c:pt idx="152">
                  <c:v>67.7</c:v>
                </c:pt>
                <c:pt idx="153">
                  <c:v>67.599999999999994</c:v>
                </c:pt>
                <c:pt idx="154">
                  <c:v>67.599999999999994</c:v>
                </c:pt>
                <c:pt idx="155">
                  <c:v>67.5</c:v>
                </c:pt>
                <c:pt idx="156">
                  <c:v>67.5</c:v>
                </c:pt>
                <c:pt idx="157">
                  <c:v>67.400000000000006</c:v>
                </c:pt>
                <c:pt idx="158">
                  <c:v>67.3</c:v>
                </c:pt>
                <c:pt idx="159">
                  <c:v>67.2</c:v>
                </c:pt>
                <c:pt idx="160">
                  <c:v>67.2</c:v>
                </c:pt>
                <c:pt idx="161">
                  <c:v>67.099999999999994</c:v>
                </c:pt>
                <c:pt idx="162">
                  <c:v>67</c:v>
                </c:pt>
                <c:pt idx="163">
                  <c:v>67</c:v>
                </c:pt>
                <c:pt idx="164">
                  <c:v>66.900000000000006</c:v>
                </c:pt>
                <c:pt idx="165">
                  <c:v>66.7</c:v>
                </c:pt>
                <c:pt idx="166">
                  <c:v>66.599999999999994</c:v>
                </c:pt>
                <c:pt idx="167">
                  <c:v>66.5</c:v>
                </c:pt>
                <c:pt idx="168">
                  <c:v>66.5</c:v>
                </c:pt>
                <c:pt idx="169">
                  <c:v>66.400000000000006</c:v>
                </c:pt>
                <c:pt idx="170">
                  <c:v>66.3</c:v>
                </c:pt>
                <c:pt idx="171">
                  <c:v>66.2</c:v>
                </c:pt>
                <c:pt idx="172">
                  <c:v>66.099999999999994</c:v>
                </c:pt>
                <c:pt idx="173">
                  <c:v>66</c:v>
                </c:pt>
                <c:pt idx="174">
                  <c:v>66</c:v>
                </c:pt>
                <c:pt idx="175">
                  <c:v>65.900000000000006</c:v>
                </c:pt>
                <c:pt idx="176">
                  <c:v>65.8</c:v>
                </c:pt>
                <c:pt idx="177">
                  <c:v>65.8</c:v>
                </c:pt>
                <c:pt idx="178">
                  <c:v>65.7</c:v>
                </c:pt>
                <c:pt idx="179">
                  <c:v>65.7</c:v>
                </c:pt>
                <c:pt idx="180">
                  <c:v>65.599999999999994</c:v>
                </c:pt>
                <c:pt idx="181">
                  <c:v>65.599999999999994</c:v>
                </c:pt>
                <c:pt idx="182">
                  <c:v>65.5</c:v>
                </c:pt>
                <c:pt idx="183">
                  <c:v>65.400000000000006</c:v>
                </c:pt>
                <c:pt idx="184">
                  <c:v>65.3</c:v>
                </c:pt>
                <c:pt idx="185">
                  <c:v>65.3</c:v>
                </c:pt>
                <c:pt idx="186">
                  <c:v>65.2</c:v>
                </c:pt>
                <c:pt idx="187">
                  <c:v>65.099999999999994</c:v>
                </c:pt>
                <c:pt idx="188">
                  <c:v>65.099999999999994</c:v>
                </c:pt>
                <c:pt idx="189">
                  <c:v>65.099999999999994</c:v>
                </c:pt>
                <c:pt idx="190">
                  <c:v>65</c:v>
                </c:pt>
                <c:pt idx="191">
                  <c:v>65</c:v>
                </c:pt>
                <c:pt idx="192">
                  <c:v>64.900000000000006</c:v>
                </c:pt>
                <c:pt idx="193">
                  <c:v>64.8</c:v>
                </c:pt>
                <c:pt idx="194">
                  <c:v>64.8</c:v>
                </c:pt>
                <c:pt idx="195">
                  <c:v>64.7</c:v>
                </c:pt>
                <c:pt idx="196">
                  <c:v>64.599999999999994</c:v>
                </c:pt>
                <c:pt idx="197">
                  <c:v>64.599999999999994</c:v>
                </c:pt>
                <c:pt idx="198">
                  <c:v>64.599999999999994</c:v>
                </c:pt>
                <c:pt idx="199">
                  <c:v>64.5</c:v>
                </c:pt>
                <c:pt idx="200">
                  <c:v>64.400000000000006</c:v>
                </c:pt>
                <c:pt idx="201">
                  <c:v>64.400000000000006</c:v>
                </c:pt>
                <c:pt idx="202">
                  <c:v>64.3</c:v>
                </c:pt>
                <c:pt idx="203">
                  <c:v>64.2</c:v>
                </c:pt>
                <c:pt idx="204">
                  <c:v>64.2</c:v>
                </c:pt>
                <c:pt idx="205">
                  <c:v>64.2</c:v>
                </c:pt>
                <c:pt idx="206">
                  <c:v>64.099999999999994</c:v>
                </c:pt>
                <c:pt idx="207">
                  <c:v>64</c:v>
                </c:pt>
                <c:pt idx="208">
                  <c:v>64</c:v>
                </c:pt>
                <c:pt idx="209">
                  <c:v>64</c:v>
                </c:pt>
                <c:pt idx="210">
                  <c:v>63.9</c:v>
                </c:pt>
                <c:pt idx="211">
                  <c:v>63.9</c:v>
                </c:pt>
                <c:pt idx="212">
                  <c:v>63.9</c:v>
                </c:pt>
                <c:pt idx="213">
                  <c:v>63.8</c:v>
                </c:pt>
                <c:pt idx="214">
                  <c:v>63.8</c:v>
                </c:pt>
                <c:pt idx="215">
                  <c:v>63.8</c:v>
                </c:pt>
                <c:pt idx="216">
                  <c:v>63.8</c:v>
                </c:pt>
                <c:pt idx="217">
                  <c:v>63.8</c:v>
                </c:pt>
                <c:pt idx="218">
                  <c:v>63.7</c:v>
                </c:pt>
                <c:pt idx="219">
                  <c:v>63.7</c:v>
                </c:pt>
                <c:pt idx="220">
                  <c:v>63.7</c:v>
                </c:pt>
                <c:pt idx="221">
                  <c:v>63.7</c:v>
                </c:pt>
                <c:pt idx="222">
                  <c:v>63.6</c:v>
                </c:pt>
                <c:pt idx="223">
                  <c:v>63.6</c:v>
                </c:pt>
                <c:pt idx="224">
                  <c:v>63.6</c:v>
                </c:pt>
                <c:pt idx="225">
                  <c:v>63.6</c:v>
                </c:pt>
                <c:pt idx="226">
                  <c:v>63.5</c:v>
                </c:pt>
                <c:pt idx="227">
                  <c:v>63.5</c:v>
                </c:pt>
                <c:pt idx="228">
                  <c:v>63.6</c:v>
                </c:pt>
                <c:pt idx="229">
                  <c:v>63.5</c:v>
                </c:pt>
                <c:pt idx="230">
                  <c:v>63.5</c:v>
                </c:pt>
                <c:pt idx="231">
                  <c:v>63.5</c:v>
                </c:pt>
                <c:pt idx="232">
                  <c:v>63.5</c:v>
                </c:pt>
                <c:pt idx="233">
                  <c:v>63.5</c:v>
                </c:pt>
                <c:pt idx="234">
                  <c:v>63.5</c:v>
                </c:pt>
                <c:pt idx="235">
                  <c:v>63.6</c:v>
                </c:pt>
                <c:pt idx="236">
                  <c:v>63.5</c:v>
                </c:pt>
                <c:pt idx="237">
                  <c:v>63.6</c:v>
                </c:pt>
                <c:pt idx="238">
                  <c:v>63.6</c:v>
                </c:pt>
                <c:pt idx="239">
                  <c:v>63.6</c:v>
                </c:pt>
                <c:pt idx="240">
                  <c:v>63.6</c:v>
                </c:pt>
                <c:pt idx="241">
                  <c:v>63.6</c:v>
                </c:pt>
                <c:pt idx="242">
                  <c:v>63.6</c:v>
                </c:pt>
                <c:pt idx="243">
                  <c:v>63.6</c:v>
                </c:pt>
                <c:pt idx="244">
                  <c:v>63.6</c:v>
                </c:pt>
                <c:pt idx="245">
                  <c:v>63.6</c:v>
                </c:pt>
                <c:pt idx="246">
                  <c:v>63.7</c:v>
                </c:pt>
                <c:pt idx="247">
                  <c:v>63.7</c:v>
                </c:pt>
                <c:pt idx="248">
                  <c:v>63.7</c:v>
                </c:pt>
                <c:pt idx="249">
                  <c:v>63.8</c:v>
                </c:pt>
                <c:pt idx="250">
                  <c:v>63.8</c:v>
                </c:pt>
                <c:pt idx="251">
                  <c:v>63.8</c:v>
                </c:pt>
                <c:pt idx="252">
                  <c:v>63.8</c:v>
                </c:pt>
                <c:pt idx="253">
                  <c:v>63.8</c:v>
                </c:pt>
                <c:pt idx="254">
                  <c:v>63.8</c:v>
                </c:pt>
                <c:pt idx="255">
                  <c:v>63.9</c:v>
                </c:pt>
                <c:pt idx="256">
                  <c:v>63.9</c:v>
                </c:pt>
                <c:pt idx="257">
                  <c:v>63.9</c:v>
                </c:pt>
                <c:pt idx="258">
                  <c:v>63.9</c:v>
                </c:pt>
                <c:pt idx="259">
                  <c:v>63.9</c:v>
                </c:pt>
                <c:pt idx="260">
                  <c:v>63.9</c:v>
                </c:pt>
                <c:pt idx="261">
                  <c:v>63.9</c:v>
                </c:pt>
                <c:pt idx="262">
                  <c:v>63.9</c:v>
                </c:pt>
                <c:pt idx="263">
                  <c:v>63.9</c:v>
                </c:pt>
                <c:pt idx="264">
                  <c:v>64</c:v>
                </c:pt>
                <c:pt idx="265">
                  <c:v>64</c:v>
                </c:pt>
                <c:pt idx="266">
                  <c:v>64</c:v>
                </c:pt>
                <c:pt idx="267">
                  <c:v>64</c:v>
                </c:pt>
                <c:pt idx="268">
                  <c:v>64</c:v>
                </c:pt>
                <c:pt idx="269">
                  <c:v>64</c:v>
                </c:pt>
                <c:pt idx="270">
                  <c:v>64.099999999999994</c:v>
                </c:pt>
                <c:pt idx="271">
                  <c:v>64.099999999999994</c:v>
                </c:pt>
                <c:pt idx="272">
                  <c:v>64.099999999999994</c:v>
                </c:pt>
                <c:pt idx="273">
                  <c:v>64.099999999999994</c:v>
                </c:pt>
                <c:pt idx="274">
                  <c:v>64.099999999999994</c:v>
                </c:pt>
                <c:pt idx="275">
                  <c:v>64.099999999999994</c:v>
                </c:pt>
                <c:pt idx="276">
                  <c:v>64.099999999999994</c:v>
                </c:pt>
                <c:pt idx="277">
                  <c:v>64.099999999999994</c:v>
                </c:pt>
                <c:pt idx="278">
                  <c:v>64.099999999999994</c:v>
                </c:pt>
                <c:pt idx="279">
                  <c:v>64.099999999999994</c:v>
                </c:pt>
                <c:pt idx="280">
                  <c:v>64.099999999999994</c:v>
                </c:pt>
                <c:pt idx="281">
                  <c:v>64.099999999999994</c:v>
                </c:pt>
                <c:pt idx="282">
                  <c:v>64.2</c:v>
                </c:pt>
                <c:pt idx="283">
                  <c:v>64.099999999999994</c:v>
                </c:pt>
                <c:pt idx="284">
                  <c:v>64.2</c:v>
                </c:pt>
                <c:pt idx="285">
                  <c:v>64.099999999999994</c:v>
                </c:pt>
                <c:pt idx="286">
                  <c:v>64.2</c:v>
                </c:pt>
                <c:pt idx="287">
                  <c:v>64.2</c:v>
                </c:pt>
                <c:pt idx="288">
                  <c:v>64.2</c:v>
                </c:pt>
                <c:pt idx="289">
                  <c:v>64.2</c:v>
                </c:pt>
                <c:pt idx="290">
                  <c:v>64.2</c:v>
                </c:pt>
                <c:pt idx="291">
                  <c:v>64.2</c:v>
                </c:pt>
                <c:pt idx="292">
                  <c:v>64.2</c:v>
                </c:pt>
                <c:pt idx="293">
                  <c:v>64.2</c:v>
                </c:pt>
                <c:pt idx="294">
                  <c:v>64.2</c:v>
                </c:pt>
                <c:pt idx="295">
                  <c:v>64.2</c:v>
                </c:pt>
                <c:pt idx="296">
                  <c:v>64.3</c:v>
                </c:pt>
                <c:pt idx="297">
                  <c:v>64.3</c:v>
                </c:pt>
                <c:pt idx="298">
                  <c:v>64.3</c:v>
                </c:pt>
                <c:pt idx="299">
                  <c:v>64.3</c:v>
                </c:pt>
                <c:pt idx="300">
                  <c:v>64.3</c:v>
                </c:pt>
                <c:pt idx="301">
                  <c:v>64.3</c:v>
                </c:pt>
                <c:pt idx="302">
                  <c:v>64.3</c:v>
                </c:pt>
                <c:pt idx="303">
                  <c:v>64.3</c:v>
                </c:pt>
                <c:pt idx="304">
                  <c:v>64.3</c:v>
                </c:pt>
                <c:pt idx="305">
                  <c:v>64.3</c:v>
                </c:pt>
                <c:pt idx="306">
                  <c:v>64.3</c:v>
                </c:pt>
                <c:pt idx="307">
                  <c:v>64.3</c:v>
                </c:pt>
                <c:pt idx="308">
                  <c:v>64.3</c:v>
                </c:pt>
                <c:pt idx="309">
                  <c:v>64.3</c:v>
                </c:pt>
                <c:pt idx="310">
                  <c:v>64.3</c:v>
                </c:pt>
                <c:pt idx="311">
                  <c:v>64.3</c:v>
                </c:pt>
                <c:pt idx="312">
                  <c:v>64.3</c:v>
                </c:pt>
                <c:pt idx="313">
                  <c:v>64.3</c:v>
                </c:pt>
                <c:pt idx="314">
                  <c:v>64.3</c:v>
                </c:pt>
                <c:pt idx="315">
                  <c:v>64.3</c:v>
                </c:pt>
                <c:pt idx="316">
                  <c:v>64.3</c:v>
                </c:pt>
                <c:pt idx="317">
                  <c:v>64.3</c:v>
                </c:pt>
                <c:pt idx="318">
                  <c:v>64.3</c:v>
                </c:pt>
                <c:pt idx="319">
                  <c:v>64.3</c:v>
                </c:pt>
                <c:pt idx="320">
                  <c:v>64.3</c:v>
                </c:pt>
                <c:pt idx="321">
                  <c:v>64.3</c:v>
                </c:pt>
                <c:pt idx="322">
                  <c:v>64.3</c:v>
                </c:pt>
                <c:pt idx="323">
                  <c:v>64.3</c:v>
                </c:pt>
                <c:pt idx="324">
                  <c:v>64.3</c:v>
                </c:pt>
                <c:pt idx="325">
                  <c:v>64.3</c:v>
                </c:pt>
                <c:pt idx="326">
                  <c:v>64.3</c:v>
                </c:pt>
                <c:pt idx="327">
                  <c:v>64.3</c:v>
                </c:pt>
                <c:pt idx="328">
                  <c:v>64.3</c:v>
                </c:pt>
                <c:pt idx="329">
                  <c:v>64.3</c:v>
                </c:pt>
                <c:pt idx="330">
                  <c:v>64.400000000000006</c:v>
                </c:pt>
                <c:pt idx="331">
                  <c:v>64.3</c:v>
                </c:pt>
                <c:pt idx="332">
                  <c:v>64.3</c:v>
                </c:pt>
                <c:pt idx="333">
                  <c:v>64.400000000000006</c:v>
                </c:pt>
                <c:pt idx="334">
                  <c:v>64.400000000000006</c:v>
                </c:pt>
                <c:pt idx="335">
                  <c:v>64.400000000000006</c:v>
                </c:pt>
                <c:pt idx="336">
                  <c:v>64.400000000000006</c:v>
                </c:pt>
                <c:pt idx="337">
                  <c:v>64.400000000000006</c:v>
                </c:pt>
                <c:pt idx="338">
                  <c:v>64.400000000000006</c:v>
                </c:pt>
                <c:pt idx="339">
                  <c:v>64.400000000000006</c:v>
                </c:pt>
                <c:pt idx="340">
                  <c:v>64.400000000000006</c:v>
                </c:pt>
                <c:pt idx="341">
                  <c:v>64.400000000000006</c:v>
                </c:pt>
                <c:pt idx="342">
                  <c:v>64.400000000000006</c:v>
                </c:pt>
                <c:pt idx="343">
                  <c:v>64.5</c:v>
                </c:pt>
                <c:pt idx="344">
                  <c:v>64.5</c:v>
                </c:pt>
                <c:pt idx="345">
                  <c:v>64.5</c:v>
                </c:pt>
                <c:pt idx="346">
                  <c:v>64.5</c:v>
                </c:pt>
                <c:pt idx="347">
                  <c:v>64.5</c:v>
                </c:pt>
                <c:pt idx="348">
                  <c:v>64.5</c:v>
                </c:pt>
                <c:pt idx="349">
                  <c:v>64.599999999999994</c:v>
                </c:pt>
                <c:pt idx="350">
                  <c:v>64.599999999999994</c:v>
                </c:pt>
                <c:pt idx="351">
                  <c:v>64.599999999999994</c:v>
                </c:pt>
                <c:pt idx="352">
                  <c:v>64.599999999999994</c:v>
                </c:pt>
                <c:pt idx="353">
                  <c:v>64.599999999999994</c:v>
                </c:pt>
                <c:pt idx="354">
                  <c:v>64.7</c:v>
                </c:pt>
                <c:pt idx="355">
                  <c:v>64.7</c:v>
                </c:pt>
                <c:pt idx="356">
                  <c:v>64.7</c:v>
                </c:pt>
                <c:pt idx="357">
                  <c:v>64.7</c:v>
                </c:pt>
                <c:pt idx="358">
                  <c:v>64.7</c:v>
                </c:pt>
                <c:pt idx="359">
                  <c:v>64.7</c:v>
                </c:pt>
                <c:pt idx="360">
                  <c:v>64.8</c:v>
                </c:pt>
                <c:pt idx="361">
                  <c:v>64.8</c:v>
                </c:pt>
                <c:pt idx="362">
                  <c:v>64.8</c:v>
                </c:pt>
                <c:pt idx="363">
                  <c:v>64.8</c:v>
                </c:pt>
                <c:pt idx="364">
                  <c:v>64.8</c:v>
                </c:pt>
                <c:pt idx="365">
                  <c:v>64.8</c:v>
                </c:pt>
                <c:pt idx="366">
                  <c:v>64.8</c:v>
                </c:pt>
                <c:pt idx="367">
                  <c:v>64.8</c:v>
                </c:pt>
                <c:pt idx="368">
                  <c:v>64.900000000000006</c:v>
                </c:pt>
                <c:pt idx="369">
                  <c:v>64.900000000000006</c:v>
                </c:pt>
                <c:pt idx="370">
                  <c:v>64.900000000000006</c:v>
                </c:pt>
                <c:pt idx="371">
                  <c:v>64.900000000000006</c:v>
                </c:pt>
                <c:pt idx="372">
                  <c:v>64.900000000000006</c:v>
                </c:pt>
                <c:pt idx="373">
                  <c:v>64.900000000000006</c:v>
                </c:pt>
                <c:pt idx="374">
                  <c:v>64.8</c:v>
                </c:pt>
                <c:pt idx="375">
                  <c:v>64.900000000000006</c:v>
                </c:pt>
                <c:pt idx="376">
                  <c:v>64.900000000000006</c:v>
                </c:pt>
                <c:pt idx="377">
                  <c:v>64.900000000000006</c:v>
                </c:pt>
                <c:pt idx="378">
                  <c:v>64.900000000000006</c:v>
                </c:pt>
                <c:pt idx="379">
                  <c:v>64.900000000000006</c:v>
                </c:pt>
                <c:pt idx="380">
                  <c:v>64.8</c:v>
                </c:pt>
                <c:pt idx="381">
                  <c:v>64.900000000000006</c:v>
                </c:pt>
                <c:pt idx="382">
                  <c:v>64.900000000000006</c:v>
                </c:pt>
                <c:pt idx="383">
                  <c:v>64.900000000000006</c:v>
                </c:pt>
                <c:pt idx="384">
                  <c:v>64.900000000000006</c:v>
                </c:pt>
                <c:pt idx="385">
                  <c:v>64.900000000000006</c:v>
                </c:pt>
                <c:pt idx="386">
                  <c:v>64.900000000000006</c:v>
                </c:pt>
                <c:pt idx="387">
                  <c:v>64.900000000000006</c:v>
                </c:pt>
                <c:pt idx="388">
                  <c:v>64.900000000000006</c:v>
                </c:pt>
                <c:pt idx="389">
                  <c:v>64.900000000000006</c:v>
                </c:pt>
                <c:pt idx="390">
                  <c:v>64.900000000000006</c:v>
                </c:pt>
                <c:pt idx="391">
                  <c:v>64.900000000000006</c:v>
                </c:pt>
                <c:pt idx="392">
                  <c:v>64.900000000000006</c:v>
                </c:pt>
                <c:pt idx="393">
                  <c:v>65</c:v>
                </c:pt>
                <c:pt idx="394">
                  <c:v>65</c:v>
                </c:pt>
                <c:pt idx="395">
                  <c:v>64.900000000000006</c:v>
                </c:pt>
                <c:pt idx="396">
                  <c:v>64.900000000000006</c:v>
                </c:pt>
                <c:pt idx="397">
                  <c:v>64.900000000000006</c:v>
                </c:pt>
                <c:pt idx="398">
                  <c:v>64.900000000000006</c:v>
                </c:pt>
                <c:pt idx="399">
                  <c:v>64.900000000000006</c:v>
                </c:pt>
                <c:pt idx="400">
                  <c:v>64.900000000000006</c:v>
                </c:pt>
                <c:pt idx="401">
                  <c:v>64.900000000000006</c:v>
                </c:pt>
                <c:pt idx="402">
                  <c:v>64.900000000000006</c:v>
                </c:pt>
                <c:pt idx="403">
                  <c:v>64.900000000000006</c:v>
                </c:pt>
                <c:pt idx="404">
                  <c:v>64.900000000000006</c:v>
                </c:pt>
                <c:pt idx="405">
                  <c:v>64.900000000000006</c:v>
                </c:pt>
                <c:pt idx="406">
                  <c:v>64.900000000000006</c:v>
                </c:pt>
                <c:pt idx="407">
                  <c:v>64.900000000000006</c:v>
                </c:pt>
                <c:pt idx="408">
                  <c:v>64.900000000000006</c:v>
                </c:pt>
                <c:pt idx="409">
                  <c:v>64.900000000000006</c:v>
                </c:pt>
                <c:pt idx="410">
                  <c:v>64.8</c:v>
                </c:pt>
                <c:pt idx="411">
                  <c:v>64.900000000000006</c:v>
                </c:pt>
                <c:pt idx="412">
                  <c:v>64.8</c:v>
                </c:pt>
                <c:pt idx="413">
                  <c:v>64.8</c:v>
                </c:pt>
                <c:pt idx="414">
                  <c:v>64.8</c:v>
                </c:pt>
                <c:pt idx="415">
                  <c:v>64.8</c:v>
                </c:pt>
                <c:pt idx="416">
                  <c:v>64.8</c:v>
                </c:pt>
                <c:pt idx="417">
                  <c:v>64.8</c:v>
                </c:pt>
                <c:pt idx="418">
                  <c:v>64.8</c:v>
                </c:pt>
                <c:pt idx="419">
                  <c:v>64.8</c:v>
                </c:pt>
                <c:pt idx="420">
                  <c:v>64.8</c:v>
                </c:pt>
                <c:pt idx="421">
                  <c:v>64.8</c:v>
                </c:pt>
                <c:pt idx="422">
                  <c:v>64.8</c:v>
                </c:pt>
                <c:pt idx="423">
                  <c:v>64.8</c:v>
                </c:pt>
                <c:pt idx="424">
                  <c:v>64.8</c:v>
                </c:pt>
                <c:pt idx="425">
                  <c:v>64.8</c:v>
                </c:pt>
                <c:pt idx="426">
                  <c:v>64.8</c:v>
                </c:pt>
                <c:pt idx="427">
                  <c:v>64.8</c:v>
                </c:pt>
                <c:pt idx="428">
                  <c:v>64.8</c:v>
                </c:pt>
                <c:pt idx="429">
                  <c:v>64.7</c:v>
                </c:pt>
                <c:pt idx="430">
                  <c:v>64.7</c:v>
                </c:pt>
                <c:pt idx="431">
                  <c:v>64.7</c:v>
                </c:pt>
                <c:pt idx="432">
                  <c:v>64.7</c:v>
                </c:pt>
                <c:pt idx="433">
                  <c:v>64.7</c:v>
                </c:pt>
                <c:pt idx="434">
                  <c:v>64.7</c:v>
                </c:pt>
                <c:pt idx="435">
                  <c:v>64.7</c:v>
                </c:pt>
                <c:pt idx="436">
                  <c:v>64.7</c:v>
                </c:pt>
                <c:pt idx="437">
                  <c:v>64.7</c:v>
                </c:pt>
                <c:pt idx="438">
                  <c:v>64.7</c:v>
                </c:pt>
                <c:pt idx="439">
                  <c:v>64.7</c:v>
                </c:pt>
                <c:pt idx="440">
                  <c:v>64.599999999999994</c:v>
                </c:pt>
                <c:pt idx="441">
                  <c:v>64.7</c:v>
                </c:pt>
                <c:pt idx="442">
                  <c:v>64.599999999999994</c:v>
                </c:pt>
                <c:pt idx="443">
                  <c:v>64.599999999999994</c:v>
                </c:pt>
                <c:pt idx="444">
                  <c:v>64.599999999999994</c:v>
                </c:pt>
                <c:pt idx="445">
                  <c:v>64.599999999999994</c:v>
                </c:pt>
                <c:pt idx="446">
                  <c:v>64.599999999999994</c:v>
                </c:pt>
                <c:pt idx="447">
                  <c:v>64.5</c:v>
                </c:pt>
                <c:pt idx="448">
                  <c:v>64.599999999999994</c:v>
                </c:pt>
                <c:pt idx="449">
                  <c:v>64.5</c:v>
                </c:pt>
                <c:pt idx="450">
                  <c:v>64.5</c:v>
                </c:pt>
                <c:pt idx="451">
                  <c:v>64.5</c:v>
                </c:pt>
                <c:pt idx="452">
                  <c:v>64.5</c:v>
                </c:pt>
                <c:pt idx="453">
                  <c:v>64.5</c:v>
                </c:pt>
                <c:pt idx="454">
                  <c:v>64.5</c:v>
                </c:pt>
                <c:pt idx="455">
                  <c:v>64.5</c:v>
                </c:pt>
                <c:pt idx="456">
                  <c:v>64.5</c:v>
                </c:pt>
                <c:pt idx="457">
                  <c:v>64.400000000000006</c:v>
                </c:pt>
                <c:pt idx="458">
                  <c:v>64.400000000000006</c:v>
                </c:pt>
                <c:pt idx="459">
                  <c:v>64.400000000000006</c:v>
                </c:pt>
                <c:pt idx="460">
                  <c:v>64.400000000000006</c:v>
                </c:pt>
                <c:pt idx="461">
                  <c:v>64.400000000000006</c:v>
                </c:pt>
                <c:pt idx="462">
                  <c:v>64.400000000000006</c:v>
                </c:pt>
                <c:pt idx="463">
                  <c:v>64.400000000000006</c:v>
                </c:pt>
                <c:pt idx="464">
                  <c:v>64.400000000000006</c:v>
                </c:pt>
                <c:pt idx="465">
                  <c:v>64.400000000000006</c:v>
                </c:pt>
                <c:pt idx="466">
                  <c:v>64.400000000000006</c:v>
                </c:pt>
                <c:pt idx="467">
                  <c:v>64.400000000000006</c:v>
                </c:pt>
                <c:pt idx="468">
                  <c:v>64.400000000000006</c:v>
                </c:pt>
                <c:pt idx="469">
                  <c:v>64.400000000000006</c:v>
                </c:pt>
                <c:pt idx="470">
                  <c:v>64.400000000000006</c:v>
                </c:pt>
                <c:pt idx="471">
                  <c:v>64.400000000000006</c:v>
                </c:pt>
                <c:pt idx="472">
                  <c:v>64.400000000000006</c:v>
                </c:pt>
                <c:pt idx="473">
                  <c:v>64.400000000000006</c:v>
                </c:pt>
                <c:pt idx="474">
                  <c:v>64.400000000000006</c:v>
                </c:pt>
                <c:pt idx="475">
                  <c:v>64.400000000000006</c:v>
                </c:pt>
                <c:pt idx="476">
                  <c:v>64.400000000000006</c:v>
                </c:pt>
                <c:pt idx="477">
                  <c:v>64.400000000000006</c:v>
                </c:pt>
                <c:pt idx="478">
                  <c:v>64.400000000000006</c:v>
                </c:pt>
                <c:pt idx="479">
                  <c:v>64.400000000000006</c:v>
                </c:pt>
                <c:pt idx="480">
                  <c:v>64.5</c:v>
                </c:pt>
                <c:pt idx="481">
                  <c:v>64.5</c:v>
                </c:pt>
                <c:pt idx="482">
                  <c:v>64.5</c:v>
                </c:pt>
                <c:pt idx="483">
                  <c:v>64.5</c:v>
                </c:pt>
                <c:pt idx="484">
                  <c:v>64.5</c:v>
                </c:pt>
                <c:pt idx="485">
                  <c:v>64.5</c:v>
                </c:pt>
                <c:pt idx="486">
                  <c:v>64.5</c:v>
                </c:pt>
                <c:pt idx="487">
                  <c:v>64.5</c:v>
                </c:pt>
                <c:pt idx="488">
                  <c:v>64.5</c:v>
                </c:pt>
                <c:pt idx="489">
                  <c:v>64.5</c:v>
                </c:pt>
                <c:pt idx="490">
                  <c:v>64.5</c:v>
                </c:pt>
                <c:pt idx="491">
                  <c:v>64.5</c:v>
                </c:pt>
                <c:pt idx="492">
                  <c:v>64.5</c:v>
                </c:pt>
                <c:pt idx="493">
                  <c:v>64.5</c:v>
                </c:pt>
                <c:pt idx="494">
                  <c:v>64.599999999999994</c:v>
                </c:pt>
                <c:pt idx="495">
                  <c:v>64.599999999999994</c:v>
                </c:pt>
                <c:pt idx="496">
                  <c:v>64.599999999999994</c:v>
                </c:pt>
                <c:pt idx="497">
                  <c:v>64.599999999999994</c:v>
                </c:pt>
                <c:pt idx="498">
                  <c:v>64.599999999999994</c:v>
                </c:pt>
                <c:pt idx="499">
                  <c:v>64.599999999999994</c:v>
                </c:pt>
                <c:pt idx="500">
                  <c:v>64.599999999999994</c:v>
                </c:pt>
                <c:pt idx="501">
                  <c:v>64.599999999999994</c:v>
                </c:pt>
                <c:pt idx="502">
                  <c:v>64.599999999999994</c:v>
                </c:pt>
                <c:pt idx="503">
                  <c:v>64.599999999999994</c:v>
                </c:pt>
                <c:pt idx="504">
                  <c:v>64.599999999999994</c:v>
                </c:pt>
                <c:pt idx="505">
                  <c:v>64.599999999999994</c:v>
                </c:pt>
                <c:pt idx="506">
                  <c:v>64.7</c:v>
                </c:pt>
                <c:pt idx="507">
                  <c:v>64.7</c:v>
                </c:pt>
                <c:pt idx="508">
                  <c:v>64.7</c:v>
                </c:pt>
                <c:pt idx="509">
                  <c:v>64.7</c:v>
                </c:pt>
                <c:pt idx="510">
                  <c:v>64.7</c:v>
                </c:pt>
                <c:pt idx="511">
                  <c:v>64.7</c:v>
                </c:pt>
                <c:pt idx="512">
                  <c:v>64.8</c:v>
                </c:pt>
                <c:pt idx="513">
                  <c:v>64.8</c:v>
                </c:pt>
                <c:pt idx="514">
                  <c:v>64.8</c:v>
                </c:pt>
                <c:pt idx="515">
                  <c:v>64.8</c:v>
                </c:pt>
                <c:pt idx="516">
                  <c:v>64.8</c:v>
                </c:pt>
                <c:pt idx="517">
                  <c:v>64.8</c:v>
                </c:pt>
                <c:pt idx="518">
                  <c:v>64.8</c:v>
                </c:pt>
                <c:pt idx="519">
                  <c:v>64.900000000000006</c:v>
                </c:pt>
                <c:pt idx="520">
                  <c:v>64.900000000000006</c:v>
                </c:pt>
                <c:pt idx="521">
                  <c:v>64.900000000000006</c:v>
                </c:pt>
                <c:pt idx="522">
                  <c:v>64.900000000000006</c:v>
                </c:pt>
                <c:pt idx="523">
                  <c:v>64.900000000000006</c:v>
                </c:pt>
                <c:pt idx="524">
                  <c:v>64.900000000000006</c:v>
                </c:pt>
                <c:pt idx="525">
                  <c:v>64.900000000000006</c:v>
                </c:pt>
                <c:pt idx="526">
                  <c:v>64.900000000000006</c:v>
                </c:pt>
                <c:pt idx="527">
                  <c:v>65</c:v>
                </c:pt>
                <c:pt idx="528">
                  <c:v>65</c:v>
                </c:pt>
                <c:pt idx="529">
                  <c:v>65</c:v>
                </c:pt>
                <c:pt idx="530">
                  <c:v>65</c:v>
                </c:pt>
                <c:pt idx="531">
                  <c:v>65</c:v>
                </c:pt>
                <c:pt idx="532">
                  <c:v>65</c:v>
                </c:pt>
                <c:pt idx="533">
                  <c:v>65</c:v>
                </c:pt>
                <c:pt idx="534">
                  <c:v>65</c:v>
                </c:pt>
                <c:pt idx="535">
                  <c:v>65</c:v>
                </c:pt>
                <c:pt idx="536">
                  <c:v>65</c:v>
                </c:pt>
                <c:pt idx="537">
                  <c:v>65</c:v>
                </c:pt>
                <c:pt idx="538">
                  <c:v>65</c:v>
                </c:pt>
                <c:pt idx="539">
                  <c:v>65</c:v>
                </c:pt>
                <c:pt idx="540">
                  <c:v>65</c:v>
                </c:pt>
                <c:pt idx="541">
                  <c:v>65</c:v>
                </c:pt>
                <c:pt idx="542">
                  <c:v>65</c:v>
                </c:pt>
                <c:pt idx="543">
                  <c:v>65.099999999999994</c:v>
                </c:pt>
                <c:pt idx="544">
                  <c:v>65.099999999999994</c:v>
                </c:pt>
                <c:pt idx="545">
                  <c:v>65.099999999999994</c:v>
                </c:pt>
                <c:pt idx="546">
                  <c:v>65.099999999999994</c:v>
                </c:pt>
                <c:pt idx="547">
                  <c:v>65.2</c:v>
                </c:pt>
                <c:pt idx="548">
                  <c:v>65.2</c:v>
                </c:pt>
                <c:pt idx="549">
                  <c:v>65.3</c:v>
                </c:pt>
                <c:pt idx="550">
                  <c:v>65.400000000000006</c:v>
                </c:pt>
                <c:pt idx="551">
                  <c:v>65.5</c:v>
                </c:pt>
                <c:pt idx="552">
                  <c:v>65.599999999999994</c:v>
                </c:pt>
                <c:pt idx="553">
                  <c:v>65.7</c:v>
                </c:pt>
                <c:pt idx="554">
                  <c:v>65.8</c:v>
                </c:pt>
                <c:pt idx="555">
                  <c:v>65.900000000000006</c:v>
                </c:pt>
                <c:pt idx="556">
                  <c:v>66</c:v>
                </c:pt>
                <c:pt idx="557">
                  <c:v>66</c:v>
                </c:pt>
                <c:pt idx="558">
                  <c:v>66.099999999999994</c:v>
                </c:pt>
                <c:pt idx="559">
                  <c:v>66.2</c:v>
                </c:pt>
                <c:pt idx="560">
                  <c:v>66.3</c:v>
                </c:pt>
                <c:pt idx="561">
                  <c:v>66.3</c:v>
                </c:pt>
                <c:pt idx="562">
                  <c:v>66.3</c:v>
                </c:pt>
                <c:pt idx="563">
                  <c:v>66.400000000000006</c:v>
                </c:pt>
                <c:pt idx="564">
                  <c:v>66.400000000000006</c:v>
                </c:pt>
                <c:pt idx="565">
                  <c:v>66.400000000000006</c:v>
                </c:pt>
                <c:pt idx="566">
                  <c:v>66.5</c:v>
                </c:pt>
                <c:pt idx="567">
                  <c:v>66.5</c:v>
                </c:pt>
                <c:pt idx="568">
                  <c:v>66.5</c:v>
                </c:pt>
                <c:pt idx="569">
                  <c:v>66.5</c:v>
                </c:pt>
                <c:pt idx="570">
                  <c:v>66.400000000000006</c:v>
                </c:pt>
                <c:pt idx="571">
                  <c:v>66.400000000000006</c:v>
                </c:pt>
                <c:pt idx="572">
                  <c:v>66.400000000000006</c:v>
                </c:pt>
                <c:pt idx="573">
                  <c:v>66.3</c:v>
                </c:pt>
                <c:pt idx="574">
                  <c:v>66.2</c:v>
                </c:pt>
                <c:pt idx="575">
                  <c:v>66.2</c:v>
                </c:pt>
                <c:pt idx="576">
                  <c:v>66.099999999999994</c:v>
                </c:pt>
                <c:pt idx="577">
                  <c:v>66</c:v>
                </c:pt>
                <c:pt idx="578">
                  <c:v>65.900000000000006</c:v>
                </c:pt>
                <c:pt idx="579">
                  <c:v>65.8</c:v>
                </c:pt>
                <c:pt idx="580">
                  <c:v>65.7</c:v>
                </c:pt>
                <c:pt idx="581">
                  <c:v>65.599999999999994</c:v>
                </c:pt>
                <c:pt idx="582">
                  <c:v>65.599999999999994</c:v>
                </c:pt>
                <c:pt idx="583">
                  <c:v>65.5</c:v>
                </c:pt>
                <c:pt idx="584">
                  <c:v>65.400000000000006</c:v>
                </c:pt>
                <c:pt idx="585">
                  <c:v>65.400000000000006</c:v>
                </c:pt>
                <c:pt idx="586">
                  <c:v>65.3</c:v>
                </c:pt>
                <c:pt idx="587">
                  <c:v>65.2</c:v>
                </c:pt>
                <c:pt idx="588">
                  <c:v>65.099999999999994</c:v>
                </c:pt>
                <c:pt idx="589">
                  <c:v>65.099999999999994</c:v>
                </c:pt>
                <c:pt idx="590">
                  <c:v>65</c:v>
                </c:pt>
                <c:pt idx="591">
                  <c:v>65</c:v>
                </c:pt>
                <c:pt idx="592">
                  <c:v>64.900000000000006</c:v>
                </c:pt>
                <c:pt idx="593">
                  <c:v>64.900000000000006</c:v>
                </c:pt>
                <c:pt idx="594">
                  <c:v>64.8</c:v>
                </c:pt>
                <c:pt idx="595">
                  <c:v>64.7</c:v>
                </c:pt>
                <c:pt idx="596">
                  <c:v>64.7</c:v>
                </c:pt>
                <c:pt idx="597">
                  <c:v>64.7</c:v>
                </c:pt>
                <c:pt idx="598">
                  <c:v>64.7</c:v>
                </c:pt>
                <c:pt idx="599">
                  <c:v>64.599999999999994</c:v>
                </c:pt>
                <c:pt idx="600">
                  <c:v>64.599999999999994</c:v>
                </c:pt>
                <c:pt idx="601">
                  <c:v>64.599999999999994</c:v>
                </c:pt>
                <c:pt idx="602">
                  <c:v>64.599999999999994</c:v>
                </c:pt>
                <c:pt idx="603">
                  <c:v>64.599999999999994</c:v>
                </c:pt>
                <c:pt idx="604">
                  <c:v>64.599999999999994</c:v>
                </c:pt>
                <c:pt idx="605">
                  <c:v>64.5</c:v>
                </c:pt>
                <c:pt idx="606">
                  <c:v>64.5</c:v>
                </c:pt>
                <c:pt idx="607">
                  <c:v>64.5</c:v>
                </c:pt>
                <c:pt idx="608">
                  <c:v>64.5</c:v>
                </c:pt>
                <c:pt idx="609">
                  <c:v>64.5</c:v>
                </c:pt>
                <c:pt idx="610">
                  <c:v>64.5</c:v>
                </c:pt>
                <c:pt idx="611">
                  <c:v>64.5</c:v>
                </c:pt>
                <c:pt idx="612">
                  <c:v>64.5</c:v>
                </c:pt>
                <c:pt idx="613">
                  <c:v>64.5</c:v>
                </c:pt>
                <c:pt idx="614">
                  <c:v>64.5</c:v>
                </c:pt>
                <c:pt idx="615">
                  <c:v>64.5</c:v>
                </c:pt>
                <c:pt idx="616">
                  <c:v>64.5</c:v>
                </c:pt>
                <c:pt idx="617">
                  <c:v>64.5</c:v>
                </c:pt>
                <c:pt idx="618">
                  <c:v>64.5</c:v>
                </c:pt>
                <c:pt idx="619">
                  <c:v>64.5</c:v>
                </c:pt>
                <c:pt idx="620">
                  <c:v>64.5</c:v>
                </c:pt>
                <c:pt idx="621">
                  <c:v>64.5</c:v>
                </c:pt>
                <c:pt idx="622">
                  <c:v>64.5</c:v>
                </c:pt>
                <c:pt idx="623">
                  <c:v>64.5</c:v>
                </c:pt>
                <c:pt idx="624">
                  <c:v>64.5</c:v>
                </c:pt>
                <c:pt idx="625">
                  <c:v>64.5</c:v>
                </c:pt>
                <c:pt idx="626">
                  <c:v>64.5</c:v>
                </c:pt>
                <c:pt idx="627">
                  <c:v>64.5</c:v>
                </c:pt>
                <c:pt idx="628">
                  <c:v>64.599999999999994</c:v>
                </c:pt>
                <c:pt idx="629">
                  <c:v>64.599999999999994</c:v>
                </c:pt>
                <c:pt idx="630">
                  <c:v>64.7</c:v>
                </c:pt>
                <c:pt idx="631">
                  <c:v>64.7</c:v>
                </c:pt>
                <c:pt idx="632">
                  <c:v>64.7</c:v>
                </c:pt>
                <c:pt idx="633">
                  <c:v>64.7</c:v>
                </c:pt>
                <c:pt idx="634">
                  <c:v>64.8</c:v>
                </c:pt>
                <c:pt idx="635">
                  <c:v>64.8</c:v>
                </c:pt>
                <c:pt idx="636">
                  <c:v>64.8</c:v>
                </c:pt>
                <c:pt idx="637">
                  <c:v>64.8</c:v>
                </c:pt>
                <c:pt idx="638">
                  <c:v>64.8</c:v>
                </c:pt>
                <c:pt idx="639">
                  <c:v>64.8</c:v>
                </c:pt>
                <c:pt idx="640">
                  <c:v>64.8</c:v>
                </c:pt>
                <c:pt idx="641">
                  <c:v>64.8</c:v>
                </c:pt>
                <c:pt idx="642">
                  <c:v>64.8</c:v>
                </c:pt>
                <c:pt idx="643">
                  <c:v>64.8</c:v>
                </c:pt>
                <c:pt idx="644">
                  <c:v>64.7</c:v>
                </c:pt>
                <c:pt idx="645">
                  <c:v>64.599999999999994</c:v>
                </c:pt>
                <c:pt idx="646">
                  <c:v>64.5</c:v>
                </c:pt>
                <c:pt idx="647">
                  <c:v>64.400000000000006</c:v>
                </c:pt>
                <c:pt idx="648">
                  <c:v>64.3</c:v>
                </c:pt>
                <c:pt idx="649">
                  <c:v>64.2</c:v>
                </c:pt>
                <c:pt idx="650">
                  <c:v>64.2</c:v>
                </c:pt>
                <c:pt idx="651">
                  <c:v>64.2</c:v>
                </c:pt>
                <c:pt idx="652">
                  <c:v>64.099999999999994</c:v>
                </c:pt>
                <c:pt idx="653">
                  <c:v>64.099999999999994</c:v>
                </c:pt>
                <c:pt idx="654">
                  <c:v>64.099999999999994</c:v>
                </c:pt>
                <c:pt idx="655">
                  <c:v>64.099999999999994</c:v>
                </c:pt>
                <c:pt idx="656">
                  <c:v>64</c:v>
                </c:pt>
                <c:pt idx="657">
                  <c:v>64</c:v>
                </c:pt>
                <c:pt idx="658">
                  <c:v>64</c:v>
                </c:pt>
                <c:pt idx="659">
                  <c:v>64</c:v>
                </c:pt>
                <c:pt idx="660">
                  <c:v>64.099999999999994</c:v>
                </c:pt>
                <c:pt idx="661">
                  <c:v>64.099999999999994</c:v>
                </c:pt>
                <c:pt idx="662">
                  <c:v>64.099999999999994</c:v>
                </c:pt>
                <c:pt idx="663">
                  <c:v>64.2</c:v>
                </c:pt>
                <c:pt idx="664">
                  <c:v>64.2</c:v>
                </c:pt>
                <c:pt idx="665">
                  <c:v>64.3</c:v>
                </c:pt>
                <c:pt idx="666">
                  <c:v>64.3</c:v>
                </c:pt>
                <c:pt idx="667">
                  <c:v>64.3</c:v>
                </c:pt>
                <c:pt idx="668">
                  <c:v>64.3</c:v>
                </c:pt>
                <c:pt idx="669">
                  <c:v>64.3</c:v>
                </c:pt>
                <c:pt idx="670">
                  <c:v>64.3</c:v>
                </c:pt>
                <c:pt idx="671">
                  <c:v>64.3</c:v>
                </c:pt>
                <c:pt idx="672">
                  <c:v>64.400000000000006</c:v>
                </c:pt>
                <c:pt idx="673">
                  <c:v>64.400000000000006</c:v>
                </c:pt>
                <c:pt idx="674">
                  <c:v>64.400000000000006</c:v>
                </c:pt>
                <c:pt idx="675">
                  <c:v>64.400000000000006</c:v>
                </c:pt>
                <c:pt idx="676">
                  <c:v>64.400000000000006</c:v>
                </c:pt>
                <c:pt idx="677">
                  <c:v>64.400000000000006</c:v>
                </c:pt>
                <c:pt idx="678">
                  <c:v>64.400000000000006</c:v>
                </c:pt>
                <c:pt idx="679">
                  <c:v>64.400000000000006</c:v>
                </c:pt>
                <c:pt idx="680">
                  <c:v>64.400000000000006</c:v>
                </c:pt>
                <c:pt idx="681">
                  <c:v>64.400000000000006</c:v>
                </c:pt>
                <c:pt idx="682">
                  <c:v>64.400000000000006</c:v>
                </c:pt>
                <c:pt idx="683">
                  <c:v>64.400000000000006</c:v>
                </c:pt>
                <c:pt idx="684">
                  <c:v>64.400000000000006</c:v>
                </c:pt>
                <c:pt idx="685">
                  <c:v>64.400000000000006</c:v>
                </c:pt>
                <c:pt idx="686">
                  <c:v>64.400000000000006</c:v>
                </c:pt>
                <c:pt idx="687">
                  <c:v>64.400000000000006</c:v>
                </c:pt>
                <c:pt idx="688">
                  <c:v>64.400000000000006</c:v>
                </c:pt>
                <c:pt idx="689">
                  <c:v>64.400000000000006</c:v>
                </c:pt>
                <c:pt idx="690">
                  <c:v>64.3</c:v>
                </c:pt>
                <c:pt idx="691">
                  <c:v>64.3</c:v>
                </c:pt>
                <c:pt idx="692">
                  <c:v>64.2</c:v>
                </c:pt>
                <c:pt idx="693">
                  <c:v>64.099999999999994</c:v>
                </c:pt>
                <c:pt idx="694">
                  <c:v>64.099999999999994</c:v>
                </c:pt>
                <c:pt idx="695">
                  <c:v>64.099999999999994</c:v>
                </c:pt>
                <c:pt idx="696">
                  <c:v>64</c:v>
                </c:pt>
                <c:pt idx="697">
                  <c:v>64</c:v>
                </c:pt>
                <c:pt idx="698">
                  <c:v>64</c:v>
                </c:pt>
                <c:pt idx="699">
                  <c:v>64</c:v>
                </c:pt>
                <c:pt idx="700">
                  <c:v>64</c:v>
                </c:pt>
                <c:pt idx="701">
                  <c:v>64</c:v>
                </c:pt>
                <c:pt idx="702">
                  <c:v>64</c:v>
                </c:pt>
                <c:pt idx="703">
                  <c:v>64.099999999999994</c:v>
                </c:pt>
                <c:pt idx="704">
                  <c:v>64.099999999999994</c:v>
                </c:pt>
                <c:pt idx="705">
                  <c:v>64.099999999999994</c:v>
                </c:pt>
                <c:pt idx="706">
                  <c:v>64.2</c:v>
                </c:pt>
                <c:pt idx="707">
                  <c:v>64.3</c:v>
                </c:pt>
                <c:pt idx="708">
                  <c:v>64.400000000000006</c:v>
                </c:pt>
                <c:pt idx="709">
                  <c:v>64.5</c:v>
                </c:pt>
                <c:pt idx="710">
                  <c:v>64.599999999999994</c:v>
                </c:pt>
                <c:pt idx="711">
                  <c:v>64.599999999999994</c:v>
                </c:pt>
                <c:pt idx="712">
                  <c:v>64.7</c:v>
                </c:pt>
                <c:pt idx="713">
                  <c:v>64.8</c:v>
                </c:pt>
                <c:pt idx="714">
                  <c:v>65</c:v>
                </c:pt>
                <c:pt idx="715">
                  <c:v>65</c:v>
                </c:pt>
                <c:pt idx="716">
                  <c:v>65.099999999999994</c:v>
                </c:pt>
                <c:pt idx="717">
                  <c:v>65.2</c:v>
                </c:pt>
                <c:pt idx="718">
                  <c:v>65.2</c:v>
                </c:pt>
                <c:pt idx="719">
                  <c:v>65.3</c:v>
                </c:pt>
                <c:pt idx="720">
                  <c:v>65.3</c:v>
                </c:pt>
                <c:pt idx="721">
                  <c:v>65.400000000000006</c:v>
                </c:pt>
                <c:pt idx="722">
                  <c:v>65.400000000000006</c:v>
                </c:pt>
                <c:pt idx="723">
                  <c:v>65.400000000000006</c:v>
                </c:pt>
                <c:pt idx="724">
                  <c:v>65.5</c:v>
                </c:pt>
                <c:pt idx="725">
                  <c:v>65.5</c:v>
                </c:pt>
                <c:pt idx="726">
                  <c:v>65.5</c:v>
                </c:pt>
                <c:pt idx="727">
                  <c:v>65.5</c:v>
                </c:pt>
                <c:pt idx="728">
                  <c:v>65.5</c:v>
                </c:pt>
                <c:pt idx="729">
                  <c:v>65.5</c:v>
                </c:pt>
                <c:pt idx="730">
                  <c:v>65.599999999999994</c:v>
                </c:pt>
                <c:pt idx="731">
                  <c:v>65.599999999999994</c:v>
                </c:pt>
                <c:pt idx="732">
                  <c:v>65.599999999999994</c:v>
                </c:pt>
                <c:pt idx="733">
                  <c:v>65.7</c:v>
                </c:pt>
                <c:pt idx="734">
                  <c:v>65.8</c:v>
                </c:pt>
                <c:pt idx="735">
                  <c:v>65.900000000000006</c:v>
                </c:pt>
                <c:pt idx="736">
                  <c:v>66</c:v>
                </c:pt>
                <c:pt idx="737">
                  <c:v>66.099999999999994</c:v>
                </c:pt>
                <c:pt idx="738">
                  <c:v>66.2</c:v>
                </c:pt>
                <c:pt idx="739">
                  <c:v>66.3</c:v>
                </c:pt>
                <c:pt idx="740">
                  <c:v>66.3</c:v>
                </c:pt>
                <c:pt idx="741">
                  <c:v>66.3</c:v>
                </c:pt>
                <c:pt idx="742">
                  <c:v>66.400000000000006</c:v>
                </c:pt>
                <c:pt idx="743">
                  <c:v>66.400000000000006</c:v>
                </c:pt>
                <c:pt idx="744">
                  <c:v>66.3</c:v>
                </c:pt>
                <c:pt idx="745">
                  <c:v>66.2</c:v>
                </c:pt>
                <c:pt idx="746">
                  <c:v>66.099999999999994</c:v>
                </c:pt>
                <c:pt idx="747">
                  <c:v>66</c:v>
                </c:pt>
                <c:pt idx="748">
                  <c:v>65.900000000000006</c:v>
                </c:pt>
                <c:pt idx="749">
                  <c:v>65.900000000000006</c:v>
                </c:pt>
                <c:pt idx="750">
                  <c:v>65.8</c:v>
                </c:pt>
                <c:pt idx="751">
                  <c:v>65.8</c:v>
                </c:pt>
                <c:pt idx="752">
                  <c:v>65.8</c:v>
                </c:pt>
                <c:pt idx="753">
                  <c:v>65.8</c:v>
                </c:pt>
                <c:pt idx="754">
                  <c:v>65.8</c:v>
                </c:pt>
                <c:pt idx="755">
                  <c:v>65.599999999999994</c:v>
                </c:pt>
                <c:pt idx="756">
                  <c:v>65.5</c:v>
                </c:pt>
                <c:pt idx="757">
                  <c:v>65.5</c:v>
                </c:pt>
                <c:pt idx="758">
                  <c:v>65.5</c:v>
                </c:pt>
                <c:pt idx="759">
                  <c:v>65.5</c:v>
                </c:pt>
                <c:pt idx="760">
                  <c:v>65.5</c:v>
                </c:pt>
                <c:pt idx="761">
                  <c:v>65.5</c:v>
                </c:pt>
                <c:pt idx="762">
                  <c:v>65.599999999999994</c:v>
                </c:pt>
                <c:pt idx="763">
                  <c:v>65.599999999999994</c:v>
                </c:pt>
                <c:pt idx="764">
                  <c:v>65.599999999999994</c:v>
                </c:pt>
                <c:pt idx="765">
                  <c:v>65.7</c:v>
                </c:pt>
                <c:pt idx="766">
                  <c:v>65.7</c:v>
                </c:pt>
                <c:pt idx="767">
                  <c:v>65.7</c:v>
                </c:pt>
                <c:pt idx="768">
                  <c:v>65.8</c:v>
                </c:pt>
                <c:pt idx="769">
                  <c:v>65.8</c:v>
                </c:pt>
                <c:pt idx="770">
                  <c:v>65.8</c:v>
                </c:pt>
                <c:pt idx="771">
                  <c:v>65.8</c:v>
                </c:pt>
                <c:pt idx="772">
                  <c:v>65.8</c:v>
                </c:pt>
                <c:pt idx="773">
                  <c:v>65.7</c:v>
                </c:pt>
                <c:pt idx="774">
                  <c:v>65.599999999999994</c:v>
                </c:pt>
                <c:pt idx="775">
                  <c:v>65.599999999999994</c:v>
                </c:pt>
                <c:pt idx="776">
                  <c:v>65.5</c:v>
                </c:pt>
                <c:pt idx="777">
                  <c:v>65.5</c:v>
                </c:pt>
                <c:pt idx="778">
                  <c:v>65.5</c:v>
                </c:pt>
                <c:pt idx="779">
                  <c:v>65.599999999999994</c:v>
                </c:pt>
                <c:pt idx="780">
                  <c:v>65.599999999999994</c:v>
                </c:pt>
                <c:pt idx="781">
                  <c:v>65.599999999999994</c:v>
                </c:pt>
                <c:pt idx="782">
                  <c:v>65.7</c:v>
                </c:pt>
                <c:pt idx="783">
                  <c:v>65.8</c:v>
                </c:pt>
                <c:pt idx="784">
                  <c:v>65.900000000000006</c:v>
                </c:pt>
                <c:pt idx="785">
                  <c:v>66</c:v>
                </c:pt>
                <c:pt idx="786">
                  <c:v>66.099999999999994</c:v>
                </c:pt>
                <c:pt idx="787">
                  <c:v>66.400000000000006</c:v>
                </c:pt>
                <c:pt idx="788">
                  <c:v>66.7</c:v>
                </c:pt>
                <c:pt idx="789">
                  <c:v>67.099999999999994</c:v>
                </c:pt>
                <c:pt idx="790">
                  <c:v>67.599999999999994</c:v>
                </c:pt>
                <c:pt idx="791">
                  <c:v>68.2</c:v>
                </c:pt>
                <c:pt idx="792">
                  <c:v>68.8</c:v>
                </c:pt>
                <c:pt idx="793">
                  <c:v>69.5</c:v>
                </c:pt>
                <c:pt idx="794">
                  <c:v>70.2</c:v>
                </c:pt>
                <c:pt idx="795">
                  <c:v>70.8</c:v>
                </c:pt>
                <c:pt idx="796">
                  <c:v>71.599999999999994</c:v>
                </c:pt>
                <c:pt idx="797">
                  <c:v>72.2</c:v>
                </c:pt>
                <c:pt idx="798">
                  <c:v>72.900000000000006</c:v>
                </c:pt>
                <c:pt idx="799">
                  <c:v>73.5</c:v>
                </c:pt>
                <c:pt idx="800">
                  <c:v>74.2</c:v>
                </c:pt>
                <c:pt idx="801">
                  <c:v>75</c:v>
                </c:pt>
                <c:pt idx="802">
                  <c:v>76.3</c:v>
                </c:pt>
                <c:pt idx="803">
                  <c:v>77.900000000000006</c:v>
                </c:pt>
                <c:pt idx="804">
                  <c:v>79.400000000000006</c:v>
                </c:pt>
                <c:pt idx="805">
                  <c:v>81.099999999999994</c:v>
                </c:pt>
                <c:pt idx="806">
                  <c:v>82.8</c:v>
                </c:pt>
                <c:pt idx="807">
                  <c:v>84.8</c:v>
                </c:pt>
                <c:pt idx="808">
                  <c:v>87.2</c:v>
                </c:pt>
                <c:pt idx="809">
                  <c:v>90.3</c:v>
                </c:pt>
                <c:pt idx="810">
                  <c:v>93.7</c:v>
                </c:pt>
                <c:pt idx="811">
                  <c:v>97.6</c:v>
                </c:pt>
                <c:pt idx="812">
                  <c:v>102.8</c:v>
                </c:pt>
                <c:pt idx="813">
                  <c:v>108.9</c:v>
                </c:pt>
                <c:pt idx="814">
                  <c:v>115.3</c:v>
                </c:pt>
                <c:pt idx="815">
                  <c:v>122.3</c:v>
                </c:pt>
                <c:pt idx="816">
                  <c:v>129.5</c:v>
                </c:pt>
                <c:pt idx="817">
                  <c:v>137</c:v>
                </c:pt>
                <c:pt idx="818">
                  <c:v>145.1</c:v>
                </c:pt>
                <c:pt idx="819">
                  <c:v>153.30000000000001</c:v>
                </c:pt>
                <c:pt idx="820">
                  <c:v>162.1</c:v>
                </c:pt>
                <c:pt idx="821">
                  <c:v>171.1</c:v>
                </c:pt>
                <c:pt idx="822">
                  <c:v>180.2</c:v>
                </c:pt>
                <c:pt idx="823">
                  <c:v>189.7</c:v>
                </c:pt>
                <c:pt idx="824">
                  <c:v>199.7</c:v>
                </c:pt>
                <c:pt idx="825">
                  <c:v>210</c:v>
                </c:pt>
                <c:pt idx="826">
                  <c:v>220.8</c:v>
                </c:pt>
                <c:pt idx="827">
                  <c:v>231.9</c:v>
                </c:pt>
                <c:pt idx="828">
                  <c:v>243.4</c:v>
                </c:pt>
                <c:pt idx="829">
                  <c:v>255.3</c:v>
                </c:pt>
                <c:pt idx="830">
                  <c:v>267.5</c:v>
                </c:pt>
                <c:pt idx="831">
                  <c:v>280.3</c:v>
                </c:pt>
                <c:pt idx="832">
                  <c:v>293.60000000000002</c:v>
                </c:pt>
                <c:pt idx="833">
                  <c:v>307.39999999999998</c:v>
                </c:pt>
                <c:pt idx="834">
                  <c:v>322.2</c:v>
                </c:pt>
                <c:pt idx="835">
                  <c:v>337.5</c:v>
                </c:pt>
                <c:pt idx="836">
                  <c:v>353.2</c:v>
                </c:pt>
                <c:pt idx="837">
                  <c:v>369.5</c:v>
                </c:pt>
                <c:pt idx="838">
                  <c:v>385.7</c:v>
                </c:pt>
                <c:pt idx="839">
                  <c:v>402.9</c:v>
                </c:pt>
                <c:pt idx="840">
                  <c:v>421.9</c:v>
                </c:pt>
                <c:pt idx="841">
                  <c:v>440.8</c:v>
                </c:pt>
                <c:pt idx="842">
                  <c:v>459.8</c:v>
                </c:pt>
                <c:pt idx="843">
                  <c:v>479.1</c:v>
                </c:pt>
                <c:pt idx="844">
                  <c:v>498.6</c:v>
                </c:pt>
                <c:pt idx="845">
                  <c:v>519.20000000000005</c:v>
                </c:pt>
                <c:pt idx="846">
                  <c:v>540</c:v>
                </c:pt>
                <c:pt idx="847">
                  <c:v>561.29999999999995</c:v>
                </c:pt>
                <c:pt idx="848">
                  <c:v>582.29999999999995</c:v>
                </c:pt>
                <c:pt idx="849">
                  <c:v>602.6</c:v>
                </c:pt>
                <c:pt idx="850">
                  <c:v>623.70000000000005</c:v>
                </c:pt>
                <c:pt idx="851">
                  <c:v>645</c:v>
                </c:pt>
                <c:pt idx="852">
                  <c:v>665.5</c:v>
                </c:pt>
                <c:pt idx="853">
                  <c:v>686.3</c:v>
                </c:pt>
                <c:pt idx="854">
                  <c:v>706.5</c:v>
                </c:pt>
                <c:pt idx="855">
                  <c:v>726.4</c:v>
                </c:pt>
                <c:pt idx="856">
                  <c:v>745.8</c:v>
                </c:pt>
                <c:pt idx="857">
                  <c:v>764.8</c:v>
                </c:pt>
                <c:pt idx="858">
                  <c:v>784</c:v>
                </c:pt>
                <c:pt idx="859">
                  <c:v>803.3</c:v>
                </c:pt>
                <c:pt idx="860">
                  <c:v>821.9</c:v>
                </c:pt>
                <c:pt idx="861">
                  <c:v>839.9</c:v>
                </c:pt>
                <c:pt idx="862">
                  <c:v>856.8</c:v>
                </c:pt>
                <c:pt idx="863">
                  <c:v>872.9</c:v>
                </c:pt>
                <c:pt idx="864">
                  <c:v>888.5</c:v>
                </c:pt>
                <c:pt idx="865">
                  <c:v>903.3</c:v>
                </c:pt>
                <c:pt idx="866">
                  <c:v>917.8</c:v>
                </c:pt>
                <c:pt idx="867">
                  <c:v>931.8</c:v>
                </c:pt>
                <c:pt idx="868">
                  <c:v>945.7</c:v>
                </c:pt>
                <c:pt idx="869">
                  <c:v>959.2</c:v>
                </c:pt>
                <c:pt idx="870">
                  <c:v>972</c:v>
                </c:pt>
                <c:pt idx="871">
                  <c:v>984.1</c:v>
                </c:pt>
                <c:pt idx="872">
                  <c:v>995.9</c:v>
                </c:pt>
                <c:pt idx="873">
                  <c:v>1007.1</c:v>
                </c:pt>
                <c:pt idx="874">
                  <c:v>1017.8</c:v>
                </c:pt>
                <c:pt idx="875">
                  <c:v>1028.3</c:v>
                </c:pt>
                <c:pt idx="876">
                  <c:v>1038.2</c:v>
                </c:pt>
                <c:pt idx="877">
                  <c:v>1047.9000000000001</c:v>
                </c:pt>
                <c:pt idx="878">
                  <c:v>1057.0999999999999</c:v>
                </c:pt>
                <c:pt idx="879">
                  <c:v>1066.2</c:v>
                </c:pt>
                <c:pt idx="880">
                  <c:v>1075.3</c:v>
                </c:pt>
                <c:pt idx="881">
                  <c:v>1083.9000000000001</c:v>
                </c:pt>
                <c:pt idx="882">
                  <c:v>1091.8</c:v>
                </c:pt>
                <c:pt idx="883">
                  <c:v>1099.3</c:v>
                </c:pt>
                <c:pt idx="884">
                  <c:v>1106.3</c:v>
                </c:pt>
                <c:pt idx="885">
                  <c:v>1113</c:v>
                </c:pt>
                <c:pt idx="886">
                  <c:v>1119.3</c:v>
                </c:pt>
                <c:pt idx="887">
                  <c:v>1124.9000000000001</c:v>
                </c:pt>
                <c:pt idx="888">
                  <c:v>1130.2</c:v>
                </c:pt>
                <c:pt idx="889">
                  <c:v>1135.2</c:v>
                </c:pt>
                <c:pt idx="890">
                  <c:v>1139.5999999999999</c:v>
                </c:pt>
                <c:pt idx="891">
                  <c:v>1143.7</c:v>
                </c:pt>
                <c:pt idx="892">
                  <c:v>1147.5</c:v>
                </c:pt>
                <c:pt idx="893">
                  <c:v>1151.0999999999999</c:v>
                </c:pt>
                <c:pt idx="894">
                  <c:v>1154.4000000000001</c:v>
                </c:pt>
                <c:pt idx="895">
                  <c:v>1157.5</c:v>
                </c:pt>
                <c:pt idx="896">
                  <c:v>1160.3</c:v>
                </c:pt>
                <c:pt idx="897">
                  <c:v>1163.0999999999999</c:v>
                </c:pt>
                <c:pt idx="898">
                  <c:v>1165.9000000000001</c:v>
                </c:pt>
                <c:pt idx="899">
                  <c:v>1168.5</c:v>
                </c:pt>
                <c:pt idx="900">
                  <c:v>1170.9000000000001</c:v>
                </c:pt>
                <c:pt idx="901">
                  <c:v>1173.0999999999999</c:v>
                </c:pt>
                <c:pt idx="902">
                  <c:v>1175.3</c:v>
                </c:pt>
                <c:pt idx="903">
                  <c:v>1177.2</c:v>
                </c:pt>
                <c:pt idx="904">
                  <c:v>1179.0999999999999</c:v>
                </c:pt>
                <c:pt idx="905">
                  <c:v>1180.9000000000001</c:v>
                </c:pt>
                <c:pt idx="906">
                  <c:v>1182.5999999999999</c:v>
                </c:pt>
                <c:pt idx="907">
                  <c:v>1184.2</c:v>
                </c:pt>
                <c:pt idx="908">
                  <c:v>1185.8</c:v>
                </c:pt>
                <c:pt idx="909">
                  <c:v>1187.2</c:v>
                </c:pt>
                <c:pt idx="910">
                  <c:v>1188.5999999999999</c:v>
                </c:pt>
                <c:pt idx="911">
                  <c:v>1189.9000000000001</c:v>
                </c:pt>
                <c:pt idx="912">
                  <c:v>1191.0999999999999</c:v>
                </c:pt>
                <c:pt idx="913">
                  <c:v>1192.3</c:v>
                </c:pt>
                <c:pt idx="914">
                  <c:v>1193.3</c:v>
                </c:pt>
                <c:pt idx="915">
                  <c:v>1194.2</c:v>
                </c:pt>
                <c:pt idx="916">
                  <c:v>1195</c:v>
                </c:pt>
                <c:pt idx="917">
                  <c:v>1195.7</c:v>
                </c:pt>
                <c:pt idx="918">
                  <c:v>1196.3</c:v>
                </c:pt>
                <c:pt idx="919">
                  <c:v>1196.8</c:v>
                </c:pt>
                <c:pt idx="920">
                  <c:v>1197.2</c:v>
                </c:pt>
                <c:pt idx="921">
                  <c:v>1197.5999999999999</c:v>
                </c:pt>
                <c:pt idx="922">
                  <c:v>1197.9000000000001</c:v>
                </c:pt>
                <c:pt idx="923">
                  <c:v>1198.2</c:v>
                </c:pt>
                <c:pt idx="924">
                  <c:v>1198.3</c:v>
                </c:pt>
                <c:pt idx="925">
                  <c:v>1198.3</c:v>
                </c:pt>
                <c:pt idx="926">
                  <c:v>1198.4000000000001</c:v>
                </c:pt>
                <c:pt idx="927">
                  <c:v>1198.3</c:v>
                </c:pt>
                <c:pt idx="928">
                  <c:v>1198.2</c:v>
                </c:pt>
                <c:pt idx="929">
                  <c:v>1198</c:v>
                </c:pt>
                <c:pt idx="930">
                  <c:v>1197.5999999999999</c:v>
                </c:pt>
                <c:pt idx="931">
                  <c:v>1197.0999999999999</c:v>
                </c:pt>
                <c:pt idx="932">
                  <c:v>1196.4000000000001</c:v>
                </c:pt>
                <c:pt idx="933">
                  <c:v>1195.5999999999999</c:v>
                </c:pt>
                <c:pt idx="934">
                  <c:v>1194.7</c:v>
                </c:pt>
                <c:pt idx="935">
                  <c:v>1193.7</c:v>
                </c:pt>
                <c:pt idx="936">
                  <c:v>1192.7</c:v>
                </c:pt>
                <c:pt idx="937">
                  <c:v>1191.5999999999999</c:v>
                </c:pt>
                <c:pt idx="938">
                  <c:v>1190.4000000000001</c:v>
                </c:pt>
                <c:pt idx="939">
                  <c:v>1189.0999999999999</c:v>
                </c:pt>
                <c:pt idx="940">
                  <c:v>1187.8</c:v>
                </c:pt>
                <c:pt idx="941">
                  <c:v>1186.5</c:v>
                </c:pt>
                <c:pt idx="942">
                  <c:v>1185.0999999999999</c:v>
                </c:pt>
                <c:pt idx="943">
                  <c:v>1183.5999999999999</c:v>
                </c:pt>
                <c:pt idx="944">
                  <c:v>1182</c:v>
                </c:pt>
                <c:pt idx="945">
                  <c:v>1180.3</c:v>
                </c:pt>
                <c:pt idx="946">
                  <c:v>1178.5999999999999</c:v>
                </c:pt>
                <c:pt idx="947">
                  <c:v>1177</c:v>
                </c:pt>
                <c:pt idx="948">
                  <c:v>1175.2</c:v>
                </c:pt>
                <c:pt idx="949">
                  <c:v>1173.5</c:v>
                </c:pt>
                <c:pt idx="950">
                  <c:v>1171.7</c:v>
                </c:pt>
                <c:pt idx="951">
                  <c:v>1170</c:v>
                </c:pt>
                <c:pt idx="952">
                  <c:v>1168.2</c:v>
                </c:pt>
                <c:pt idx="953">
                  <c:v>1166.5</c:v>
                </c:pt>
                <c:pt idx="954">
                  <c:v>1164.7</c:v>
                </c:pt>
                <c:pt idx="955">
                  <c:v>1162.9000000000001</c:v>
                </c:pt>
                <c:pt idx="956">
                  <c:v>1161</c:v>
                </c:pt>
                <c:pt idx="957">
                  <c:v>1159.2</c:v>
                </c:pt>
                <c:pt idx="958">
                  <c:v>1157.4000000000001</c:v>
                </c:pt>
                <c:pt idx="959">
                  <c:v>1155.5999999999999</c:v>
                </c:pt>
                <c:pt idx="960">
                  <c:v>1153.8</c:v>
                </c:pt>
                <c:pt idx="961">
                  <c:v>1152</c:v>
                </c:pt>
                <c:pt idx="962">
                  <c:v>1150.0999999999999</c:v>
                </c:pt>
                <c:pt idx="963">
                  <c:v>1148.3</c:v>
                </c:pt>
                <c:pt idx="964">
                  <c:v>1146.4000000000001</c:v>
                </c:pt>
                <c:pt idx="965">
                  <c:v>1144.5</c:v>
                </c:pt>
                <c:pt idx="966">
                  <c:v>1142.5999999999999</c:v>
                </c:pt>
                <c:pt idx="967">
                  <c:v>1140.7</c:v>
                </c:pt>
                <c:pt idx="968">
                  <c:v>1138.7</c:v>
                </c:pt>
                <c:pt idx="969">
                  <c:v>1136.8</c:v>
                </c:pt>
                <c:pt idx="970">
                  <c:v>1134.7</c:v>
                </c:pt>
                <c:pt idx="971">
                  <c:v>1132.7</c:v>
                </c:pt>
                <c:pt idx="972">
                  <c:v>1130.7</c:v>
                </c:pt>
                <c:pt idx="973">
                  <c:v>1128.5999999999999</c:v>
                </c:pt>
                <c:pt idx="974">
                  <c:v>1126.5999999999999</c:v>
                </c:pt>
                <c:pt idx="975">
                  <c:v>1124.5</c:v>
                </c:pt>
                <c:pt idx="976">
                  <c:v>1122.3</c:v>
                </c:pt>
                <c:pt idx="977">
                  <c:v>1120.2</c:v>
                </c:pt>
                <c:pt idx="978">
                  <c:v>1118</c:v>
                </c:pt>
                <c:pt idx="979">
                  <c:v>1115.8</c:v>
                </c:pt>
                <c:pt idx="980">
                  <c:v>1113.5999999999999</c:v>
                </c:pt>
                <c:pt idx="981">
                  <c:v>1111.4000000000001</c:v>
                </c:pt>
                <c:pt idx="982">
                  <c:v>1109.2</c:v>
                </c:pt>
                <c:pt idx="983">
                  <c:v>1106.9000000000001</c:v>
                </c:pt>
                <c:pt idx="984">
                  <c:v>1104.5999999999999</c:v>
                </c:pt>
                <c:pt idx="985">
                  <c:v>1102.3</c:v>
                </c:pt>
                <c:pt idx="986">
                  <c:v>1099.8</c:v>
                </c:pt>
                <c:pt idx="987">
                  <c:v>1097.5999999999999</c:v>
                </c:pt>
                <c:pt idx="988">
                  <c:v>1095.2</c:v>
                </c:pt>
                <c:pt idx="989">
                  <c:v>1092.8</c:v>
                </c:pt>
                <c:pt idx="990">
                  <c:v>1090.5</c:v>
                </c:pt>
                <c:pt idx="991">
                  <c:v>1088.0999999999999</c:v>
                </c:pt>
                <c:pt idx="992">
                  <c:v>1085.7</c:v>
                </c:pt>
                <c:pt idx="993">
                  <c:v>1083.3</c:v>
                </c:pt>
                <c:pt idx="994">
                  <c:v>1080.9000000000001</c:v>
                </c:pt>
                <c:pt idx="995">
                  <c:v>1078.5999999999999</c:v>
                </c:pt>
                <c:pt idx="996">
                  <c:v>1076.2</c:v>
                </c:pt>
                <c:pt idx="997">
                  <c:v>1073.8</c:v>
                </c:pt>
                <c:pt idx="998">
                  <c:v>1071.4000000000001</c:v>
                </c:pt>
                <c:pt idx="999">
                  <c:v>1069</c:v>
                </c:pt>
                <c:pt idx="1000">
                  <c:v>1066.7</c:v>
                </c:pt>
                <c:pt idx="1001">
                  <c:v>1064.2</c:v>
                </c:pt>
                <c:pt idx="1002">
                  <c:v>1061.9000000000001</c:v>
                </c:pt>
                <c:pt idx="1003">
                  <c:v>1059.4000000000001</c:v>
                </c:pt>
                <c:pt idx="1004">
                  <c:v>1057</c:v>
                </c:pt>
                <c:pt idx="1005">
                  <c:v>1054.5</c:v>
                </c:pt>
                <c:pt idx="1006">
                  <c:v>1052.0999999999999</c:v>
                </c:pt>
                <c:pt idx="1007">
                  <c:v>1049.5</c:v>
                </c:pt>
                <c:pt idx="1008">
                  <c:v>1047</c:v>
                </c:pt>
                <c:pt idx="1009">
                  <c:v>1044.5</c:v>
                </c:pt>
                <c:pt idx="1010">
                  <c:v>1041.9000000000001</c:v>
                </c:pt>
                <c:pt idx="1011">
                  <c:v>1039.4000000000001</c:v>
                </c:pt>
                <c:pt idx="1012">
                  <c:v>1036.9000000000001</c:v>
                </c:pt>
                <c:pt idx="1013">
                  <c:v>1034.3</c:v>
                </c:pt>
                <c:pt idx="1014">
                  <c:v>1031.5</c:v>
                </c:pt>
                <c:pt idx="1015">
                  <c:v>1029</c:v>
                </c:pt>
                <c:pt idx="1016">
                  <c:v>1026.4000000000001</c:v>
                </c:pt>
                <c:pt idx="1017">
                  <c:v>1023.8</c:v>
                </c:pt>
                <c:pt idx="1018">
                  <c:v>1021.1</c:v>
                </c:pt>
                <c:pt idx="1019">
                  <c:v>1018.3</c:v>
                </c:pt>
                <c:pt idx="1020">
                  <c:v>1015.6</c:v>
                </c:pt>
                <c:pt idx="1021">
                  <c:v>1013</c:v>
                </c:pt>
                <c:pt idx="1022">
                  <c:v>1010.7</c:v>
                </c:pt>
                <c:pt idx="1023">
                  <c:v>1008.1</c:v>
                </c:pt>
                <c:pt idx="1024">
                  <c:v>1005.4</c:v>
                </c:pt>
                <c:pt idx="1025">
                  <c:v>1002.6</c:v>
                </c:pt>
                <c:pt idx="1026">
                  <c:v>1000.1</c:v>
                </c:pt>
                <c:pt idx="1027">
                  <c:v>997.5</c:v>
                </c:pt>
                <c:pt idx="1028">
                  <c:v>994.7</c:v>
                </c:pt>
                <c:pt idx="1029">
                  <c:v>992</c:v>
                </c:pt>
                <c:pt idx="1030">
                  <c:v>989.6</c:v>
                </c:pt>
                <c:pt idx="1031">
                  <c:v>987</c:v>
                </c:pt>
                <c:pt idx="1032">
                  <c:v>984.3</c:v>
                </c:pt>
                <c:pt idx="1033">
                  <c:v>981.6</c:v>
                </c:pt>
                <c:pt idx="1034">
                  <c:v>979.1</c:v>
                </c:pt>
                <c:pt idx="1035">
                  <c:v>976.4</c:v>
                </c:pt>
                <c:pt idx="1036">
                  <c:v>973.8</c:v>
                </c:pt>
                <c:pt idx="1037">
                  <c:v>971.2</c:v>
                </c:pt>
                <c:pt idx="1038">
                  <c:v>968.6</c:v>
                </c:pt>
                <c:pt idx="1039">
                  <c:v>966</c:v>
                </c:pt>
                <c:pt idx="1040">
                  <c:v>963.5</c:v>
                </c:pt>
                <c:pt idx="1041">
                  <c:v>960.9</c:v>
                </c:pt>
                <c:pt idx="1042">
                  <c:v>958.4</c:v>
                </c:pt>
                <c:pt idx="1043">
                  <c:v>955.8</c:v>
                </c:pt>
                <c:pt idx="1044">
                  <c:v>953.3</c:v>
                </c:pt>
                <c:pt idx="1045">
                  <c:v>950.8</c:v>
                </c:pt>
                <c:pt idx="1046">
                  <c:v>948.2</c:v>
                </c:pt>
                <c:pt idx="1047">
                  <c:v>945.6</c:v>
                </c:pt>
                <c:pt idx="1048">
                  <c:v>943</c:v>
                </c:pt>
                <c:pt idx="1049">
                  <c:v>940.6</c:v>
                </c:pt>
                <c:pt idx="1050">
                  <c:v>938.1</c:v>
                </c:pt>
                <c:pt idx="1051">
                  <c:v>935.6</c:v>
                </c:pt>
                <c:pt idx="1052">
                  <c:v>933.1</c:v>
                </c:pt>
                <c:pt idx="1053">
                  <c:v>930.7</c:v>
                </c:pt>
                <c:pt idx="1054">
                  <c:v>928.2</c:v>
                </c:pt>
                <c:pt idx="1055">
                  <c:v>925.8</c:v>
                </c:pt>
                <c:pt idx="1056">
                  <c:v>923.3</c:v>
                </c:pt>
                <c:pt idx="1057">
                  <c:v>920.8</c:v>
                </c:pt>
                <c:pt idx="1058">
                  <c:v>918.3</c:v>
                </c:pt>
                <c:pt idx="1059">
                  <c:v>915.9</c:v>
                </c:pt>
                <c:pt idx="1060">
                  <c:v>913.4</c:v>
                </c:pt>
                <c:pt idx="1061">
                  <c:v>910.9</c:v>
                </c:pt>
                <c:pt idx="1062">
                  <c:v>908.5</c:v>
                </c:pt>
                <c:pt idx="1063">
                  <c:v>906.1</c:v>
                </c:pt>
                <c:pt idx="1064">
                  <c:v>903.7</c:v>
                </c:pt>
                <c:pt idx="1065">
                  <c:v>901.4</c:v>
                </c:pt>
                <c:pt idx="1066">
                  <c:v>899</c:v>
                </c:pt>
                <c:pt idx="1067">
                  <c:v>896.7</c:v>
                </c:pt>
                <c:pt idx="1068">
                  <c:v>894.3</c:v>
                </c:pt>
                <c:pt idx="1069">
                  <c:v>892</c:v>
                </c:pt>
                <c:pt idx="1070">
                  <c:v>889.6</c:v>
                </c:pt>
                <c:pt idx="1071">
                  <c:v>887.3</c:v>
                </c:pt>
                <c:pt idx="1072">
                  <c:v>885</c:v>
                </c:pt>
                <c:pt idx="1073">
                  <c:v>882.7</c:v>
                </c:pt>
                <c:pt idx="1074">
                  <c:v>880.4</c:v>
                </c:pt>
                <c:pt idx="1075">
                  <c:v>878.1</c:v>
                </c:pt>
                <c:pt idx="1076">
                  <c:v>875.8</c:v>
                </c:pt>
                <c:pt idx="1077">
                  <c:v>873.6</c:v>
                </c:pt>
                <c:pt idx="1078">
                  <c:v>871.3</c:v>
                </c:pt>
                <c:pt idx="1079">
                  <c:v>869</c:v>
                </c:pt>
                <c:pt idx="1080">
                  <c:v>866.8</c:v>
                </c:pt>
                <c:pt idx="1081">
                  <c:v>864.5</c:v>
                </c:pt>
                <c:pt idx="1082">
                  <c:v>862.3</c:v>
                </c:pt>
                <c:pt idx="1083">
                  <c:v>860.1</c:v>
                </c:pt>
                <c:pt idx="1084">
                  <c:v>857.8</c:v>
                </c:pt>
                <c:pt idx="1085">
                  <c:v>855.7</c:v>
                </c:pt>
                <c:pt idx="1086">
                  <c:v>853.5</c:v>
                </c:pt>
                <c:pt idx="1087">
                  <c:v>851.4</c:v>
                </c:pt>
                <c:pt idx="1088">
                  <c:v>849.4</c:v>
                </c:pt>
                <c:pt idx="1089">
                  <c:v>847.4</c:v>
                </c:pt>
                <c:pt idx="1090">
                  <c:v>845.3</c:v>
                </c:pt>
                <c:pt idx="1091">
                  <c:v>843.3</c:v>
                </c:pt>
                <c:pt idx="1092">
                  <c:v>841.3</c:v>
                </c:pt>
                <c:pt idx="1093">
                  <c:v>839.3</c:v>
                </c:pt>
                <c:pt idx="1094">
                  <c:v>837.1</c:v>
                </c:pt>
                <c:pt idx="1095">
                  <c:v>835.1</c:v>
                </c:pt>
                <c:pt idx="1096">
                  <c:v>833</c:v>
                </c:pt>
                <c:pt idx="1097">
                  <c:v>830.8</c:v>
                </c:pt>
                <c:pt idx="1098">
                  <c:v>828.7</c:v>
                </c:pt>
                <c:pt idx="1099">
                  <c:v>826.6</c:v>
                </c:pt>
                <c:pt idx="1100">
                  <c:v>824.5</c:v>
                </c:pt>
                <c:pt idx="1101">
                  <c:v>822.4</c:v>
                </c:pt>
                <c:pt idx="1102">
                  <c:v>820.3</c:v>
                </c:pt>
                <c:pt idx="1103">
                  <c:v>818.3</c:v>
                </c:pt>
                <c:pt idx="1104">
                  <c:v>816.2</c:v>
                </c:pt>
                <c:pt idx="1105">
                  <c:v>814.1</c:v>
                </c:pt>
                <c:pt idx="1106">
                  <c:v>812.1</c:v>
                </c:pt>
                <c:pt idx="1107">
                  <c:v>810.2</c:v>
                </c:pt>
                <c:pt idx="1108">
                  <c:v>808.1</c:v>
                </c:pt>
                <c:pt idx="1109">
                  <c:v>806.1</c:v>
                </c:pt>
                <c:pt idx="1110">
                  <c:v>804.1</c:v>
                </c:pt>
                <c:pt idx="1111">
                  <c:v>802</c:v>
                </c:pt>
                <c:pt idx="1112">
                  <c:v>800</c:v>
                </c:pt>
                <c:pt idx="1113">
                  <c:v>798</c:v>
                </c:pt>
                <c:pt idx="1114">
                  <c:v>796</c:v>
                </c:pt>
                <c:pt idx="1115">
                  <c:v>794</c:v>
                </c:pt>
                <c:pt idx="1116">
                  <c:v>792</c:v>
                </c:pt>
                <c:pt idx="1117">
                  <c:v>790</c:v>
                </c:pt>
                <c:pt idx="1118">
                  <c:v>788.1</c:v>
                </c:pt>
                <c:pt idx="1119">
                  <c:v>786.1</c:v>
                </c:pt>
                <c:pt idx="1120">
                  <c:v>784.2</c:v>
                </c:pt>
                <c:pt idx="1121">
                  <c:v>782.3</c:v>
                </c:pt>
                <c:pt idx="1122">
                  <c:v>780.3</c:v>
                </c:pt>
                <c:pt idx="1123">
                  <c:v>778.4</c:v>
                </c:pt>
                <c:pt idx="1124">
                  <c:v>776.5</c:v>
                </c:pt>
                <c:pt idx="1125">
                  <c:v>774.6</c:v>
                </c:pt>
                <c:pt idx="1126">
                  <c:v>772.7</c:v>
                </c:pt>
                <c:pt idx="1127">
                  <c:v>770.8</c:v>
                </c:pt>
                <c:pt idx="1128">
                  <c:v>768.9</c:v>
                </c:pt>
                <c:pt idx="1129">
                  <c:v>767.1</c:v>
                </c:pt>
                <c:pt idx="1130">
                  <c:v>765.2</c:v>
                </c:pt>
                <c:pt idx="1131">
                  <c:v>763.4</c:v>
                </c:pt>
                <c:pt idx="1132">
                  <c:v>761.6</c:v>
                </c:pt>
                <c:pt idx="1133">
                  <c:v>759.7</c:v>
                </c:pt>
                <c:pt idx="1134">
                  <c:v>757.9</c:v>
                </c:pt>
                <c:pt idx="1135">
                  <c:v>756.1</c:v>
                </c:pt>
                <c:pt idx="1136">
                  <c:v>754.3</c:v>
                </c:pt>
                <c:pt idx="1137">
                  <c:v>752.6</c:v>
                </c:pt>
                <c:pt idx="1138">
                  <c:v>750.9</c:v>
                </c:pt>
                <c:pt idx="1139">
                  <c:v>749.1</c:v>
                </c:pt>
                <c:pt idx="1140">
                  <c:v>747.4</c:v>
                </c:pt>
                <c:pt idx="1141">
                  <c:v>745.6</c:v>
                </c:pt>
                <c:pt idx="1142">
                  <c:v>743.9</c:v>
                </c:pt>
                <c:pt idx="1143">
                  <c:v>742.1</c:v>
                </c:pt>
                <c:pt idx="1144">
                  <c:v>740.3</c:v>
                </c:pt>
                <c:pt idx="1145">
                  <c:v>738.7</c:v>
                </c:pt>
                <c:pt idx="1146">
                  <c:v>737</c:v>
                </c:pt>
                <c:pt idx="1147">
                  <c:v>735.3</c:v>
                </c:pt>
                <c:pt idx="1148">
                  <c:v>733.6</c:v>
                </c:pt>
                <c:pt idx="1149">
                  <c:v>731.9</c:v>
                </c:pt>
                <c:pt idx="1150">
                  <c:v>730.2</c:v>
                </c:pt>
                <c:pt idx="1151">
                  <c:v>728.5</c:v>
                </c:pt>
                <c:pt idx="1152">
                  <c:v>726.8</c:v>
                </c:pt>
                <c:pt idx="1153">
                  <c:v>725.2</c:v>
                </c:pt>
                <c:pt idx="1154">
                  <c:v>723.5</c:v>
                </c:pt>
                <c:pt idx="1155">
                  <c:v>721.9</c:v>
                </c:pt>
                <c:pt idx="1156">
                  <c:v>720.3</c:v>
                </c:pt>
                <c:pt idx="1157">
                  <c:v>718.6</c:v>
                </c:pt>
                <c:pt idx="1158">
                  <c:v>717</c:v>
                </c:pt>
                <c:pt idx="1159">
                  <c:v>715.3</c:v>
                </c:pt>
                <c:pt idx="1160">
                  <c:v>713.7</c:v>
                </c:pt>
                <c:pt idx="1161">
                  <c:v>712.1</c:v>
                </c:pt>
                <c:pt idx="1162">
                  <c:v>710.5</c:v>
                </c:pt>
                <c:pt idx="1163">
                  <c:v>708.9</c:v>
                </c:pt>
                <c:pt idx="1164">
                  <c:v>707.3</c:v>
                </c:pt>
                <c:pt idx="1165">
                  <c:v>705.7</c:v>
                </c:pt>
                <c:pt idx="1166">
                  <c:v>704.1</c:v>
                </c:pt>
                <c:pt idx="1167">
                  <c:v>702.5</c:v>
                </c:pt>
                <c:pt idx="1168">
                  <c:v>700.9</c:v>
                </c:pt>
                <c:pt idx="1169">
                  <c:v>699.3</c:v>
                </c:pt>
                <c:pt idx="1170">
                  <c:v>697.8</c:v>
                </c:pt>
                <c:pt idx="1171">
                  <c:v>696.2</c:v>
                </c:pt>
                <c:pt idx="1172">
                  <c:v>694.7</c:v>
                </c:pt>
                <c:pt idx="1173">
                  <c:v>693.1</c:v>
                </c:pt>
                <c:pt idx="1174">
                  <c:v>691.6</c:v>
                </c:pt>
                <c:pt idx="1175">
                  <c:v>690</c:v>
                </c:pt>
                <c:pt idx="1176">
                  <c:v>688.5</c:v>
                </c:pt>
                <c:pt idx="1177">
                  <c:v>687.1</c:v>
                </c:pt>
                <c:pt idx="1178">
                  <c:v>685.5</c:v>
                </c:pt>
                <c:pt idx="1179">
                  <c:v>684</c:v>
                </c:pt>
                <c:pt idx="1180">
                  <c:v>682.5</c:v>
                </c:pt>
                <c:pt idx="1181">
                  <c:v>681</c:v>
                </c:pt>
                <c:pt idx="1182">
                  <c:v>679.5</c:v>
                </c:pt>
                <c:pt idx="1183">
                  <c:v>678</c:v>
                </c:pt>
                <c:pt idx="1184">
                  <c:v>676.5</c:v>
                </c:pt>
                <c:pt idx="1185">
                  <c:v>675</c:v>
                </c:pt>
                <c:pt idx="1186">
                  <c:v>673.6</c:v>
                </c:pt>
                <c:pt idx="1187">
                  <c:v>672.1</c:v>
                </c:pt>
                <c:pt idx="1188">
                  <c:v>670.6</c:v>
                </c:pt>
                <c:pt idx="1189">
                  <c:v>669.2</c:v>
                </c:pt>
                <c:pt idx="1190">
                  <c:v>667.7</c:v>
                </c:pt>
                <c:pt idx="1191">
                  <c:v>666.2</c:v>
                </c:pt>
                <c:pt idx="1192">
                  <c:v>664.7</c:v>
                </c:pt>
                <c:pt idx="1193">
                  <c:v>663.2</c:v>
                </c:pt>
                <c:pt idx="1194">
                  <c:v>661.6</c:v>
                </c:pt>
                <c:pt idx="1195">
                  <c:v>660.1</c:v>
                </c:pt>
                <c:pt idx="1196">
                  <c:v>658.7</c:v>
                </c:pt>
                <c:pt idx="1197">
                  <c:v>657.2</c:v>
                </c:pt>
                <c:pt idx="1198">
                  <c:v>655.8</c:v>
                </c:pt>
                <c:pt idx="1199">
                  <c:v>654.29999999999995</c:v>
                </c:pt>
                <c:pt idx="1200">
                  <c:v>652.79999999999995</c:v>
                </c:pt>
                <c:pt idx="1201">
                  <c:v>651.20000000000005</c:v>
                </c:pt>
                <c:pt idx="1202">
                  <c:v>649.79999999999995</c:v>
                </c:pt>
                <c:pt idx="1203">
                  <c:v>648.29999999999995</c:v>
                </c:pt>
                <c:pt idx="1204">
                  <c:v>646.79999999999995</c:v>
                </c:pt>
                <c:pt idx="1205">
                  <c:v>645.4</c:v>
                </c:pt>
                <c:pt idx="1206">
                  <c:v>643.9</c:v>
                </c:pt>
                <c:pt idx="1207">
                  <c:v>642.4</c:v>
                </c:pt>
                <c:pt idx="1208">
                  <c:v>640.9</c:v>
                </c:pt>
                <c:pt idx="1209">
                  <c:v>639.4</c:v>
                </c:pt>
                <c:pt idx="1210">
                  <c:v>638</c:v>
                </c:pt>
                <c:pt idx="1211">
                  <c:v>636.5</c:v>
                </c:pt>
                <c:pt idx="1212">
                  <c:v>635</c:v>
                </c:pt>
                <c:pt idx="1213">
                  <c:v>633.6</c:v>
                </c:pt>
                <c:pt idx="1214">
                  <c:v>632</c:v>
                </c:pt>
                <c:pt idx="1215">
                  <c:v>630.4</c:v>
                </c:pt>
                <c:pt idx="1216">
                  <c:v>628.9</c:v>
                </c:pt>
                <c:pt idx="1217">
                  <c:v>627.29999999999995</c:v>
                </c:pt>
                <c:pt idx="1218">
                  <c:v>625.79999999999995</c:v>
                </c:pt>
                <c:pt idx="1219">
                  <c:v>624.29999999999995</c:v>
                </c:pt>
                <c:pt idx="1220">
                  <c:v>622.79999999999995</c:v>
                </c:pt>
                <c:pt idx="1221">
                  <c:v>621.29999999999995</c:v>
                </c:pt>
                <c:pt idx="1222">
                  <c:v>619.79999999999995</c:v>
                </c:pt>
                <c:pt idx="1223">
                  <c:v>618.20000000000005</c:v>
                </c:pt>
                <c:pt idx="1224">
                  <c:v>616.79999999999995</c:v>
                </c:pt>
                <c:pt idx="1225">
                  <c:v>615.20000000000005</c:v>
                </c:pt>
                <c:pt idx="1226">
                  <c:v>613.5</c:v>
                </c:pt>
                <c:pt idx="1227">
                  <c:v>611.79999999999995</c:v>
                </c:pt>
                <c:pt idx="1228">
                  <c:v>610.1</c:v>
                </c:pt>
                <c:pt idx="1229">
                  <c:v>608.5</c:v>
                </c:pt>
                <c:pt idx="1230">
                  <c:v>606.9</c:v>
                </c:pt>
                <c:pt idx="1231">
                  <c:v>605.4</c:v>
                </c:pt>
                <c:pt idx="1232">
                  <c:v>603.79999999999995</c:v>
                </c:pt>
                <c:pt idx="1233">
                  <c:v>602.29999999999995</c:v>
                </c:pt>
                <c:pt idx="1234">
                  <c:v>600.79999999999995</c:v>
                </c:pt>
                <c:pt idx="1235">
                  <c:v>599.29999999999995</c:v>
                </c:pt>
                <c:pt idx="1236">
                  <c:v>597.70000000000005</c:v>
                </c:pt>
                <c:pt idx="1237">
                  <c:v>596.29999999999995</c:v>
                </c:pt>
                <c:pt idx="1238">
                  <c:v>594.79999999999995</c:v>
                </c:pt>
                <c:pt idx="1239">
                  <c:v>593.4</c:v>
                </c:pt>
                <c:pt idx="1240">
                  <c:v>591.9</c:v>
                </c:pt>
                <c:pt idx="1241">
                  <c:v>590.4</c:v>
                </c:pt>
                <c:pt idx="1242">
                  <c:v>589</c:v>
                </c:pt>
                <c:pt idx="1243">
                  <c:v>587.5</c:v>
                </c:pt>
                <c:pt idx="1244">
                  <c:v>586.1</c:v>
                </c:pt>
                <c:pt idx="1245">
                  <c:v>584.79999999999995</c:v>
                </c:pt>
                <c:pt idx="1246">
                  <c:v>583.29999999999995</c:v>
                </c:pt>
                <c:pt idx="1247">
                  <c:v>581.9</c:v>
                </c:pt>
                <c:pt idx="1248">
                  <c:v>580.5</c:v>
                </c:pt>
                <c:pt idx="1249">
                  <c:v>579.1</c:v>
                </c:pt>
                <c:pt idx="1250">
                  <c:v>577.70000000000005</c:v>
                </c:pt>
                <c:pt idx="1251">
                  <c:v>576.29999999999995</c:v>
                </c:pt>
                <c:pt idx="1252">
                  <c:v>574.9</c:v>
                </c:pt>
                <c:pt idx="1253">
                  <c:v>573.6</c:v>
                </c:pt>
                <c:pt idx="1254">
                  <c:v>572.20000000000005</c:v>
                </c:pt>
                <c:pt idx="1255">
                  <c:v>570.79999999999995</c:v>
                </c:pt>
                <c:pt idx="1256">
                  <c:v>569.5</c:v>
                </c:pt>
                <c:pt idx="1257">
                  <c:v>568.1</c:v>
                </c:pt>
                <c:pt idx="1258">
                  <c:v>566.79999999999995</c:v>
                </c:pt>
                <c:pt idx="1259">
                  <c:v>565.5</c:v>
                </c:pt>
                <c:pt idx="1260">
                  <c:v>564.20000000000005</c:v>
                </c:pt>
                <c:pt idx="1261">
                  <c:v>562.9</c:v>
                </c:pt>
                <c:pt idx="1262">
                  <c:v>561.6</c:v>
                </c:pt>
                <c:pt idx="1263">
                  <c:v>560.29999999999995</c:v>
                </c:pt>
                <c:pt idx="1264">
                  <c:v>559.1</c:v>
                </c:pt>
                <c:pt idx="1265">
                  <c:v>557.70000000000005</c:v>
                </c:pt>
                <c:pt idx="1266">
                  <c:v>556.4</c:v>
                </c:pt>
                <c:pt idx="1267">
                  <c:v>555.20000000000005</c:v>
                </c:pt>
                <c:pt idx="1268">
                  <c:v>553.9</c:v>
                </c:pt>
                <c:pt idx="1269">
                  <c:v>552.6</c:v>
                </c:pt>
                <c:pt idx="1270">
                  <c:v>551.4</c:v>
                </c:pt>
                <c:pt idx="1271">
                  <c:v>550.1</c:v>
                </c:pt>
                <c:pt idx="1272">
                  <c:v>548.9</c:v>
                </c:pt>
                <c:pt idx="1273">
                  <c:v>547.6</c:v>
                </c:pt>
                <c:pt idx="1274">
                  <c:v>546.29999999999995</c:v>
                </c:pt>
                <c:pt idx="1275">
                  <c:v>545.1</c:v>
                </c:pt>
                <c:pt idx="1276">
                  <c:v>543.79999999999995</c:v>
                </c:pt>
                <c:pt idx="1277">
                  <c:v>542.6</c:v>
                </c:pt>
                <c:pt idx="1278">
                  <c:v>541.29999999999995</c:v>
                </c:pt>
                <c:pt idx="1279">
                  <c:v>540</c:v>
                </c:pt>
                <c:pt idx="1280">
                  <c:v>538.79999999999995</c:v>
                </c:pt>
                <c:pt idx="1281">
                  <c:v>537.6</c:v>
                </c:pt>
                <c:pt idx="1282">
                  <c:v>536.29999999999995</c:v>
                </c:pt>
                <c:pt idx="1283">
                  <c:v>535.1</c:v>
                </c:pt>
                <c:pt idx="1284">
                  <c:v>533.79999999999995</c:v>
                </c:pt>
                <c:pt idx="1285">
                  <c:v>532.6</c:v>
                </c:pt>
                <c:pt idx="1286">
                  <c:v>531.4</c:v>
                </c:pt>
                <c:pt idx="1287">
                  <c:v>530.20000000000005</c:v>
                </c:pt>
                <c:pt idx="1288">
                  <c:v>529</c:v>
                </c:pt>
                <c:pt idx="1289">
                  <c:v>527.70000000000005</c:v>
                </c:pt>
                <c:pt idx="1290">
                  <c:v>526.5</c:v>
                </c:pt>
                <c:pt idx="1291">
                  <c:v>525.4</c:v>
                </c:pt>
                <c:pt idx="1292">
                  <c:v>524.1</c:v>
                </c:pt>
                <c:pt idx="1293">
                  <c:v>522.9</c:v>
                </c:pt>
                <c:pt idx="1294">
                  <c:v>521.79999999999995</c:v>
                </c:pt>
                <c:pt idx="1295">
                  <c:v>520.6</c:v>
                </c:pt>
                <c:pt idx="1296">
                  <c:v>519.4</c:v>
                </c:pt>
                <c:pt idx="1297">
                  <c:v>518.29999999999995</c:v>
                </c:pt>
                <c:pt idx="1298">
                  <c:v>517.1</c:v>
                </c:pt>
                <c:pt idx="1299">
                  <c:v>515.9</c:v>
                </c:pt>
                <c:pt idx="1300">
                  <c:v>514.79999999999995</c:v>
                </c:pt>
                <c:pt idx="1301">
                  <c:v>513.70000000000005</c:v>
                </c:pt>
                <c:pt idx="1302">
                  <c:v>512.5</c:v>
                </c:pt>
                <c:pt idx="1303">
                  <c:v>511.4</c:v>
                </c:pt>
                <c:pt idx="1304">
                  <c:v>510.2</c:v>
                </c:pt>
                <c:pt idx="1305">
                  <c:v>509.1</c:v>
                </c:pt>
                <c:pt idx="1306">
                  <c:v>508</c:v>
                </c:pt>
                <c:pt idx="1307">
                  <c:v>506.9</c:v>
                </c:pt>
                <c:pt idx="1308">
                  <c:v>505.9</c:v>
                </c:pt>
                <c:pt idx="1309">
                  <c:v>504.8</c:v>
                </c:pt>
                <c:pt idx="1310">
                  <c:v>503.7</c:v>
                </c:pt>
                <c:pt idx="1311">
                  <c:v>502.6</c:v>
                </c:pt>
                <c:pt idx="1312">
                  <c:v>501.5</c:v>
                </c:pt>
                <c:pt idx="1313">
                  <c:v>500.4</c:v>
                </c:pt>
                <c:pt idx="1314">
                  <c:v>499.3</c:v>
                </c:pt>
                <c:pt idx="1315">
                  <c:v>498.3</c:v>
                </c:pt>
                <c:pt idx="1316">
                  <c:v>497.2</c:v>
                </c:pt>
                <c:pt idx="1317">
                  <c:v>496.1</c:v>
                </c:pt>
                <c:pt idx="1318">
                  <c:v>495.1</c:v>
                </c:pt>
                <c:pt idx="1319">
                  <c:v>494</c:v>
                </c:pt>
                <c:pt idx="1320">
                  <c:v>492.9</c:v>
                </c:pt>
                <c:pt idx="1321">
                  <c:v>491.9</c:v>
                </c:pt>
                <c:pt idx="1322">
                  <c:v>490.9</c:v>
                </c:pt>
                <c:pt idx="1323">
                  <c:v>489.9</c:v>
                </c:pt>
                <c:pt idx="1324">
                  <c:v>488.9</c:v>
                </c:pt>
                <c:pt idx="1325">
                  <c:v>488</c:v>
                </c:pt>
                <c:pt idx="1326">
                  <c:v>487</c:v>
                </c:pt>
                <c:pt idx="1327">
                  <c:v>486</c:v>
                </c:pt>
                <c:pt idx="1328">
                  <c:v>485.1</c:v>
                </c:pt>
                <c:pt idx="1329">
                  <c:v>484.1</c:v>
                </c:pt>
                <c:pt idx="1330">
                  <c:v>483.1</c:v>
                </c:pt>
                <c:pt idx="1331">
                  <c:v>482.2</c:v>
                </c:pt>
                <c:pt idx="1332">
                  <c:v>481.2</c:v>
                </c:pt>
                <c:pt idx="1333">
                  <c:v>480.3</c:v>
                </c:pt>
                <c:pt idx="1334">
                  <c:v>479.3</c:v>
                </c:pt>
                <c:pt idx="1335">
                  <c:v>478.4</c:v>
                </c:pt>
                <c:pt idx="1336">
                  <c:v>477.5</c:v>
                </c:pt>
                <c:pt idx="1337">
                  <c:v>476.6</c:v>
                </c:pt>
                <c:pt idx="1338">
                  <c:v>475.6</c:v>
                </c:pt>
                <c:pt idx="1339">
                  <c:v>474.7</c:v>
                </c:pt>
                <c:pt idx="1340">
                  <c:v>473.8</c:v>
                </c:pt>
                <c:pt idx="1341">
                  <c:v>472.8</c:v>
                </c:pt>
                <c:pt idx="1342">
                  <c:v>471.9</c:v>
                </c:pt>
                <c:pt idx="1343">
                  <c:v>471</c:v>
                </c:pt>
                <c:pt idx="1344">
                  <c:v>470</c:v>
                </c:pt>
                <c:pt idx="1345">
                  <c:v>469.1</c:v>
                </c:pt>
                <c:pt idx="1346">
                  <c:v>468.1</c:v>
                </c:pt>
                <c:pt idx="1347">
                  <c:v>467.2</c:v>
                </c:pt>
                <c:pt idx="1348">
                  <c:v>466.2</c:v>
                </c:pt>
                <c:pt idx="1349">
                  <c:v>465.2</c:v>
                </c:pt>
                <c:pt idx="1350">
                  <c:v>464.2</c:v>
                </c:pt>
                <c:pt idx="1351">
                  <c:v>463.2</c:v>
                </c:pt>
                <c:pt idx="1352">
                  <c:v>462.1</c:v>
                </c:pt>
                <c:pt idx="1353">
                  <c:v>461.1</c:v>
                </c:pt>
                <c:pt idx="1354">
                  <c:v>460.1</c:v>
                </c:pt>
                <c:pt idx="1355">
                  <c:v>459</c:v>
                </c:pt>
                <c:pt idx="1356">
                  <c:v>458</c:v>
                </c:pt>
                <c:pt idx="1357">
                  <c:v>457</c:v>
                </c:pt>
                <c:pt idx="1358">
                  <c:v>456</c:v>
                </c:pt>
                <c:pt idx="1359">
                  <c:v>455</c:v>
                </c:pt>
                <c:pt idx="1360">
                  <c:v>453.9</c:v>
                </c:pt>
                <c:pt idx="1361">
                  <c:v>452.9</c:v>
                </c:pt>
                <c:pt idx="1362">
                  <c:v>451.8</c:v>
                </c:pt>
                <c:pt idx="1363">
                  <c:v>450.8</c:v>
                </c:pt>
                <c:pt idx="1364">
                  <c:v>449.8</c:v>
                </c:pt>
                <c:pt idx="1365">
                  <c:v>448.8</c:v>
                </c:pt>
                <c:pt idx="1366">
                  <c:v>447.8</c:v>
                </c:pt>
                <c:pt idx="1367">
                  <c:v>446.8</c:v>
                </c:pt>
                <c:pt idx="1368">
                  <c:v>445.8</c:v>
                </c:pt>
                <c:pt idx="1369">
                  <c:v>444.9</c:v>
                </c:pt>
                <c:pt idx="1370">
                  <c:v>443.9</c:v>
                </c:pt>
                <c:pt idx="1371">
                  <c:v>442.9</c:v>
                </c:pt>
                <c:pt idx="1372">
                  <c:v>442</c:v>
                </c:pt>
                <c:pt idx="1373">
                  <c:v>441.1</c:v>
                </c:pt>
                <c:pt idx="1374">
                  <c:v>440.1</c:v>
                </c:pt>
                <c:pt idx="1375">
                  <c:v>439.2</c:v>
                </c:pt>
                <c:pt idx="1376">
                  <c:v>438.3</c:v>
                </c:pt>
                <c:pt idx="1377">
                  <c:v>437.4</c:v>
                </c:pt>
                <c:pt idx="1378">
                  <c:v>436.5</c:v>
                </c:pt>
                <c:pt idx="1379">
                  <c:v>435.6</c:v>
                </c:pt>
                <c:pt idx="1380">
                  <c:v>434.7</c:v>
                </c:pt>
                <c:pt idx="1381">
                  <c:v>433.8</c:v>
                </c:pt>
                <c:pt idx="1382">
                  <c:v>433</c:v>
                </c:pt>
                <c:pt idx="1383">
                  <c:v>432.1</c:v>
                </c:pt>
                <c:pt idx="1384">
                  <c:v>431.2</c:v>
                </c:pt>
                <c:pt idx="1385">
                  <c:v>430.3</c:v>
                </c:pt>
                <c:pt idx="1386">
                  <c:v>429.4</c:v>
                </c:pt>
                <c:pt idx="1387">
                  <c:v>428.6</c:v>
                </c:pt>
                <c:pt idx="1388">
                  <c:v>427.8</c:v>
                </c:pt>
                <c:pt idx="1389">
                  <c:v>426.9</c:v>
                </c:pt>
                <c:pt idx="1390">
                  <c:v>426.1</c:v>
                </c:pt>
                <c:pt idx="1391">
                  <c:v>425.2</c:v>
                </c:pt>
                <c:pt idx="1392">
                  <c:v>424.4</c:v>
                </c:pt>
                <c:pt idx="1393">
                  <c:v>423.6</c:v>
                </c:pt>
                <c:pt idx="1394">
                  <c:v>422.8</c:v>
                </c:pt>
                <c:pt idx="1395">
                  <c:v>421.9</c:v>
                </c:pt>
                <c:pt idx="1396">
                  <c:v>421.1</c:v>
                </c:pt>
                <c:pt idx="1397">
                  <c:v>420.3</c:v>
                </c:pt>
                <c:pt idx="1398">
                  <c:v>419.5</c:v>
                </c:pt>
                <c:pt idx="1399">
                  <c:v>418.7</c:v>
                </c:pt>
                <c:pt idx="1400">
                  <c:v>417.9</c:v>
                </c:pt>
                <c:pt idx="1401">
                  <c:v>417.1</c:v>
                </c:pt>
                <c:pt idx="1402">
                  <c:v>416.3</c:v>
                </c:pt>
                <c:pt idx="1403">
                  <c:v>415.4</c:v>
                </c:pt>
                <c:pt idx="1404">
                  <c:v>414.7</c:v>
                </c:pt>
                <c:pt idx="1405">
                  <c:v>413.9</c:v>
                </c:pt>
                <c:pt idx="1406">
                  <c:v>413.1</c:v>
                </c:pt>
                <c:pt idx="1407">
                  <c:v>412.3</c:v>
                </c:pt>
                <c:pt idx="1408">
                  <c:v>411.5</c:v>
                </c:pt>
                <c:pt idx="1409">
                  <c:v>410.8</c:v>
                </c:pt>
                <c:pt idx="1410">
                  <c:v>410</c:v>
                </c:pt>
                <c:pt idx="1411">
                  <c:v>409</c:v>
                </c:pt>
                <c:pt idx="1412">
                  <c:v>408.1</c:v>
                </c:pt>
                <c:pt idx="1413">
                  <c:v>407.4</c:v>
                </c:pt>
                <c:pt idx="1414">
                  <c:v>406.6</c:v>
                </c:pt>
                <c:pt idx="1415">
                  <c:v>405.7</c:v>
                </c:pt>
                <c:pt idx="1416">
                  <c:v>405.2</c:v>
                </c:pt>
                <c:pt idx="1417">
                  <c:v>404.6</c:v>
                </c:pt>
                <c:pt idx="1418">
                  <c:v>403.9</c:v>
                </c:pt>
                <c:pt idx="1419">
                  <c:v>403.2</c:v>
                </c:pt>
                <c:pt idx="1420">
                  <c:v>402.4</c:v>
                </c:pt>
                <c:pt idx="1421">
                  <c:v>401.6</c:v>
                </c:pt>
                <c:pt idx="1422">
                  <c:v>400.9</c:v>
                </c:pt>
                <c:pt idx="1423">
                  <c:v>400.2</c:v>
                </c:pt>
                <c:pt idx="1424">
                  <c:v>399.5</c:v>
                </c:pt>
                <c:pt idx="1425">
                  <c:v>398.8</c:v>
                </c:pt>
                <c:pt idx="1426">
                  <c:v>398.1</c:v>
                </c:pt>
                <c:pt idx="1427">
                  <c:v>397.3</c:v>
                </c:pt>
                <c:pt idx="1428">
                  <c:v>396.6</c:v>
                </c:pt>
                <c:pt idx="1429">
                  <c:v>396</c:v>
                </c:pt>
                <c:pt idx="1430">
                  <c:v>395.3</c:v>
                </c:pt>
                <c:pt idx="1431">
                  <c:v>394.6</c:v>
                </c:pt>
                <c:pt idx="1432">
                  <c:v>393.9</c:v>
                </c:pt>
                <c:pt idx="1433">
                  <c:v>393.3</c:v>
                </c:pt>
                <c:pt idx="1434">
                  <c:v>392.6</c:v>
                </c:pt>
                <c:pt idx="1435">
                  <c:v>391.9</c:v>
                </c:pt>
                <c:pt idx="1436">
                  <c:v>391.3</c:v>
                </c:pt>
                <c:pt idx="1437">
                  <c:v>390.6</c:v>
                </c:pt>
                <c:pt idx="1438">
                  <c:v>390</c:v>
                </c:pt>
                <c:pt idx="1439">
                  <c:v>389.4</c:v>
                </c:pt>
                <c:pt idx="1440">
                  <c:v>388.7</c:v>
                </c:pt>
                <c:pt idx="1441">
                  <c:v>388.1</c:v>
                </c:pt>
                <c:pt idx="1442">
                  <c:v>387.4</c:v>
                </c:pt>
                <c:pt idx="1443">
                  <c:v>386.8</c:v>
                </c:pt>
                <c:pt idx="1444">
                  <c:v>386.1</c:v>
                </c:pt>
                <c:pt idx="1445">
                  <c:v>385.5</c:v>
                </c:pt>
                <c:pt idx="1446">
                  <c:v>384.9</c:v>
                </c:pt>
                <c:pt idx="1447">
                  <c:v>384.3</c:v>
                </c:pt>
                <c:pt idx="1448">
                  <c:v>383.7</c:v>
                </c:pt>
                <c:pt idx="1449">
                  <c:v>383.1</c:v>
                </c:pt>
                <c:pt idx="1450">
                  <c:v>382.4</c:v>
                </c:pt>
                <c:pt idx="1451">
                  <c:v>381.8</c:v>
                </c:pt>
                <c:pt idx="1452">
                  <c:v>381.2</c:v>
                </c:pt>
                <c:pt idx="1453">
                  <c:v>380.6</c:v>
                </c:pt>
                <c:pt idx="1454">
                  <c:v>380</c:v>
                </c:pt>
                <c:pt idx="1455">
                  <c:v>379.4</c:v>
                </c:pt>
                <c:pt idx="1456">
                  <c:v>378.7</c:v>
                </c:pt>
                <c:pt idx="1457">
                  <c:v>378.2</c:v>
                </c:pt>
                <c:pt idx="1458">
                  <c:v>377.6</c:v>
                </c:pt>
                <c:pt idx="1459">
                  <c:v>377</c:v>
                </c:pt>
                <c:pt idx="1460">
                  <c:v>376.4</c:v>
                </c:pt>
                <c:pt idx="1461">
                  <c:v>375.8</c:v>
                </c:pt>
                <c:pt idx="1462">
                  <c:v>375.2</c:v>
                </c:pt>
                <c:pt idx="1463">
                  <c:v>374.6</c:v>
                </c:pt>
                <c:pt idx="1464">
                  <c:v>374</c:v>
                </c:pt>
                <c:pt idx="1465">
                  <c:v>373.4</c:v>
                </c:pt>
                <c:pt idx="1466">
                  <c:v>372.8</c:v>
                </c:pt>
                <c:pt idx="1467">
                  <c:v>372.2</c:v>
                </c:pt>
                <c:pt idx="1468">
                  <c:v>371.7</c:v>
                </c:pt>
                <c:pt idx="1469">
                  <c:v>371.1</c:v>
                </c:pt>
                <c:pt idx="1470">
                  <c:v>370.5</c:v>
                </c:pt>
                <c:pt idx="1471">
                  <c:v>369.9</c:v>
                </c:pt>
                <c:pt idx="1472">
                  <c:v>369.3</c:v>
                </c:pt>
                <c:pt idx="1473">
                  <c:v>368.8</c:v>
                </c:pt>
                <c:pt idx="1474">
                  <c:v>368.2</c:v>
                </c:pt>
                <c:pt idx="1475">
                  <c:v>367.6</c:v>
                </c:pt>
                <c:pt idx="1476">
                  <c:v>367</c:v>
                </c:pt>
                <c:pt idx="1477">
                  <c:v>366.5</c:v>
                </c:pt>
                <c:pt idx="1478">
                  <c:v>365.9</c:v>
                </c:pt>
                <c:pt idx="1479">
                  <c:v>365.3</c:v>
                </c:pt>
                <c:pt idx="1480">
                  <c:v>364.8</c:v>
                </c:pt>
                <c:pt idx="1481">
                  <c:v>364.2</c:v>
                </c:pt>
                <c:pt idx="1482">
                  <c:v>363.7</c:v>
                </c:pt>
                <c:pt idx="1483">
                  <c:v>363.1</c:v>
                </c:pt>
                <c:pt idx="1484">
                  <c:v>362.6</c:v>
                </c:pt>
                <c:pt idx="1485">
                  <c:v>362</c:v>
                </c:pt>
                <c:pt idx="1486">
                  <c:v>361.5</c:v>
                </c:pt>
                <c:pt idx="1487">
                  <c:v>360.9</c:v>
                </c:pt>
                <c:pt idx="1488">
                  <c:v>360.3</c:v>
                </c:pt>
                <c:pt idx="1489">
                  <c:v>359.8</c:v>
                </c:pt>
                <c:pt idx="1490">
                  <c:v>359.2</c:v>
                </c:pt>
                <c:pt idx="1491">
                  <c:v>358.7</c:v>
                </c:pt>
                <c:pt idx="1492">
                  <c:v>358.1</c:v>
                </c:pt>
                <c:pt idx="1493">
                  <c:v>357.6</c:v>
                </c:pt>
                <c:pt idx="1494">
                  <c:v>357</c:v>
                </c:pt>
                <c:pt idx="1495">
                  <c:v>356.5</c:v>
                </c:pt>
                <c:pt idx="1496">
                  <c:v>356</c:v>
                </c:pt>
                <c:pt idx="1497">
                  <c:v>355.4</c:v>
                </c:pt>
                <c:pt idx="1498">
                  <c:v>354.9</c:v>
                </c:pt>
                <c:pt idx="1499">
                  <c:v>354.4</c:v>
                </c:pt>
                <c:pt idx="1500">
                  <c:v>353.9</c:v>
                </c:pt>
                <c:pt idx="1501">
                  <c:v>353.4</c:v>
                </c:pt>
                <c:pt idx="1502">
                  <c:v>352.8</c:v>
                </c:pt>
                <c:pt idx="1503">
                  <c:v>352.3</c:v>
                </c:pt>
                <c:pt idx="1504">
                  <c:v>351.8</c:v>
                </c:pt>
                <c:pt idx="1505">
                  <c:v>351.2</c:v>
                </c:pt>
                <c:pt idx="1506">
                  <c:v>350.7</c:v>
                </c:pt>
                <c:pt idx="1507">
                  <c:v>350.2</c:v>
                </c:pt>
                <c:pt idx="1508">
                  <c:v>349.7</c:v>
                </c:pt>
                <c:pt idx="1509">
                  <c:v>349.2</c:v>
                </c:pt>
                <c:pt idx="1510">
                  <c:v>348.6</c:v>
                </c:pt>
                <c:pt idx="1511">
                  <c:v>348.1</c:v>
                </c:pt>
                <c:pt idx="1512">
                  <c:v>347.6</c:v>
                </c:pt>
                <c:pt idx="1513">
                  <c:v>347.1</c:v>
                </c:pt>
                <c:pt idx="1514">
                  <c:v>346.6</c:v>
                </c:pt>
                <c:pt idx="1515">
                  <c:v>346.1</c:v>
                </c:pt>
                <c:pt idx="1516">
                  <c:v>345.5</c:v>
                </c:pt>
                <c:pt idx="1517">
                  <c:v>345</c:v>
                </c:pt>
                <c:pt idx="1518">
                  <c:v>344.5</c:v>
                </c:pt>
                <c:pt idx="1519">
                  <c:v>344</c:v>
                </c:pt>
                <c:pt idx="1520">
                  <c:v>343.5</c:v>
                </c:pt>
                <c:pt idx="1521">
                  <c:v>343</c:v>
                </c:pt>
                <c:pt idx="1522">
                  <c:v>342.5</c:v>
                </c:pt>
                <c:pt idx="1523">
                  <c:v>342</c:v>
                </c:pt>
                <c:pt idx="1524">
                  <c:v>341.5</c:v>
                </c:pt>
                <c:pt idx="1525">
                  <c:v>341</c:v>
                </c:pt>
                <c:pt idx="1526">
                  <c:v>340.5</c:v>
                </c:pt>
                <c:pt idx="1527">
                  <c:v>340</c:v>
                </c:pt>
                <c:pt idx="1528">
                  <c:v>339.6</c:v>
                </c:pt>
                <c:pt idx="1529">
                  <c:v>339.1</c:v>
                </c:pt>
                <c:pt idx="1530">
                  <c:v>338.6</c:v>
                </c:pt>
                <c:pt idx="1531">
                  <c:v>338.1</c:v>
                </c:pt>
                <c:pt idx="1532">
                  <c:v>337.7</c:v>
                </c:pt>
                <c:pt idx="1533">
                  <c:v>337.2</c:v>
                </c:pt>
                <c:pt idx="1534">
                  <c:v>336.7</c:v>
                </c:pt>
                <c:pt idx="1535">
                  <c:v>336.2</c:v>
                </c:pt>
                <c:pt idx="1536">
                  <c:v>335.7</c:v>
                </c:pt>
                <c:pt idx="1537">
                  <c:v>335.2</c:v>
                </c:pt>
                <c:pt idx="1538">
                  <c:v>334.7</c:v>
                </c:pt>
                <c:pt idx="1539">
                  <c:v>334.3</c:v>
                </c:pt>
                <c:pt idx="1540">
                  <c:v>333.8</c:v>
                </c:pt>
                <c:pt idx="1541">
                  <c:v>333.4</c:v>
                </c:pt>
                <c:pt idx="1542">
                  <c:v>332.9</c:v>
                </c:pt>
                <c:pt idx="1543">
                  <c:v>332.4</c:v>
                </c:pt>
                <c:pt idx="1544">
                  <c:v>332</c:v>
                </c:pt>
                <c:pt idx="1545">
                  <c:v>331.5</c:v>
                </c:pt>
                <c:pt idx="1546">
                  <c:v>331.1</c:v>
                </c:pt>
                <c:pt idx="1547">
                  <c:v>330.6</c:v>
                </c:pt>
                <c:pt idx="1548">
                  <c:v>330.1</c:v>
                </c:pt>
                <c:pt idx="1549">
                  <c:v>329.7</c:v>
                </c:pt>
                <c:pt idx="1550">
                  <c:v>329.2</c:v>
                </c:pt>
                <c:pt idx="1551">
                  <c:v>328.8</c:v>
                </c:pt>
                <c:pt idx="1552">
                  <c:v>328.3</c:v>
                </c:pt>
                <c:pt idx="1553">
                  <c:v>327.9</c:v>
                </c:pt>
                <c:pt idx="1554">
                  <c:v>327.39999999999998</c:v>
                </c:pt>
                <c:pt idx="1555">
                  <c:v>326.89999999999998</c:v>
                </c:pt>
                <c:pt idx="1556">
                  <c:v>326.5</c:v>
                </c:pt>
                <c:pt idx="1557">
                  <c:v>326</c:v>
                </c:pt>
                <c:pt idx="1558">
                  <c:v>325.60000000000002</c:v>
                </c:pt>
                <c:pt idx="1559">
                  <c:v>325.2</c:v>
                </c:pt>
                <c:pt idx="1560">
                  <c:v>324.7</c:v>
                </c:pt>
                <c:pt idx="1561">
                  <c:v>324.3</c:v>
                </c:pt>
                <c:pt idx="1562">
                  <c:v>323.89999999999998</c:v>
                </c:pt>
                <c:pt idx="1563">
                  <c:v>323.39999999999998</c:v>
                </c:pt>
                <c:pt idx="1564">
                  <c:v>323</c:v>
                </c:pt>
                <c:pt idx="1565">
                  <c:v>322.60000000000002</c:v>
                </c:pt>
                <c:pt idx="1566">
                  <c:v>322.10000000000002</c:v>
                </c:pt>
                <c:pt idx="1567">
                  <c:v>321.7</c:v>
                </c:pt>
              </c:numCache>
            </c:numRef>
          </c:yVal>
          <c:smooth val="1"/>
          <c:extLst xmlns:c16r2="http://schemas.microsoft.com/office/drawing/2015/06/chart">
            <c:ext xmlns:c16="http://schemas.microsoft.com/office/drawing/2014/chart" uri="{C3380CC4-5D6E-409C-BE32-E72D297353CC}">
              <c16:uniqueId val="{00000003-0A54-4646-9D22-D059476C2455}"/>
            </c:ext>
          </c:extLst>
        </c:ser>
        <c:dLbls>
          <c:showLegendKey val="0"/>
          <c:showVal val="0"/>
          <c:showCatName val="0"/>
          <c:showSerName val="0"/>
          <c:showPercent val="0"/>
          <c:showBubbleSize val="0"/>
        </c:dLbls>
        <c:axId val="244025216"/>
        <c:axId val="244043776"/>
      </c:scatterChart>
      <c:valAx>
        <c:axId val="244025216"/>
        <c:scaling>
          <c:orientation val="minMax"/>
        </c:scaling>
        <c:delete val="0"/>
        <c:axPos val="b"/>
        <c:title>
          <c:tx>
            <c:rich>
              <a:bodyPr/>
              <a:lstStyle/>
              <a:p>
                <a:pPr>
                  <a:defRPr/>
                </a:pPr>
                <a:r>
                  <a:rPr lang="en-GB"/>
                  <a:t>Time</a:t>
                </a:r>
                <a:r>
                  <a:rPr lang="en-GB" baseline="0"/>
                  <a:t> (Sec)</a:t>
                </a:r>
                <a:endParaRPr lang="en-GB"/>
              </a:p>
            </c:rich>
          </c:tx>
          <c:overlay val="0"/>
        </c:title>
        <c:numFmt formatCode="General" sourceLinked="1"/>
        <c:majorTickMark val="out"/>
        <c:minorTickMark val="none"/>
        <c:tickLblPos val="nextTo"/>
        <c:crossAx val="244043776"/>
        <c:crosses val="autoZero"/>
        <c:crossBetween val="midCat"/>
      </c:valAx>
      <c:valAx>
        <c:axId val="244043776"/>
        <c:scaling>
          <c:orientation val="minMax"/>
        </c:scaling>
        <c:delete val="0"/>
        <c:axPos val="l"/>
        <c:title>
          <c:tx>
            <c:rich>
              <a:bodyPr rot="-5400000" vert="horz"/>
              <a:lstStyle/>
              <a:p>
                <a:pPr>
                  <a:defRPr/>
                </a:pPr>
                <a:r>
                  <a:rPr lang="en-GB"/>
                  <a:t>Temp (</a:t>
                </a:r>
                <a:r>
                  <a:rPr lang="en-GB" baseline="30000"/>
                  <a:t>o</a:t>
                </a:r>
                <a:r>
                  <a:rPr lang="en-GB" baseline="0"/>
                  <a:t>C)</a:t>
                </a:r>
                <a:endParaRPr lang="en-GB"/>
              </a:p>
            </c:rich>
          </c:tx>
          <c:overlay val="0"/>
        </c:title>
        <c:numFmt formatCode="General" sourceLinked="1"/>
        <c:majorTickMark val="out"/>
        <c:minorTickMark val="none"/>
        <c:tickLblPos val="nextTo"/>
        <c:crossAx val="244025216"/>
        <c:crosses val="autoZero"/>
        <c:crossBetween val="midCat"/>
      </c:valAx>
    </c:plotArea>
    <c:legend>
      <c:legendPos val="r"/>
      <c:layout>
        <c:manualLayout>
          <c:xMode val="edge"/>
          <c:yMode val="edge"/>
          <c:x val="0.60454595237985498"/>
          <c:y val="0.169008135222731"/>
          <c:w val="0.35921470577259501"/>
          <c:h val="0.53977873019037204"/>
        </c:manualLayout>
      </c:layout>
      <c:overlay val="0"/>
    </c:legend>
    <c:plotVisOnly val="1"/>
    <c:dispBlanksAs val="gap"/>
    <c:showDLblsOverMax val="0"/>
  </c:chart>
  <c:spPr>
    <a:ln>
      <a:solidFill>
        <a:schemeClr val="bg1">
          <a:lumMod val="85000"/>
        </a:schemeClr>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15% Biomass</a:t>
            </a:r>
          </a:p>
        </c:rich>
      </c:tx>
      <c:layout>
        <c:manualLayout>
          <c:xMode val="edge"/>
          <c:yMode val="edge"/>
          <c:x val="0.35004357734718705"/>
          <c:y val="4.4297285331064591E-2"/>
        </c:manualLayout>
      </c:layout>
      <c:overlay val="1"/>
    </c:title>
    <c:autoTitleDeleted val="0"/>
    <c:plotArea>
      <c:layout>
        <c:manualLayout>
          <c:layoutTarget val="inner"/>
          <c:xMode val="edge"/>
          <c:yMode val="edge"/>
          <c:x val="0.16304346851290499"/>
          <c:y val="0.16464397463962399"/>
          <c:w val="0.409773465105017"/>
          <c:h val="0.67464252900467103"/>
        </c:manualLayout>
      </c:layout>
      <c:scatterChart>
        <c:scatterStyle val="smoothMarker"/>
        <c:varyColors val="0"/>
        <c:ser>
          <c:idx val="0"/>
          <c:order val="0"/>
          <c:tx>
            <c:strRef>
              <c:f>'15% T4 &amp;T7'!$C$1</c:f>
              <c:strCache>
                <c:ptCount val="1"/>
                <c:pt idx="0">
                  <c:v>Temperature 4(°C) Coke</c:v>
                </c:pt>
              </c:strCache>
            </c:strRef>
          </c:tx>
          <c:marker>
            <c:symbol val="none"/>
          </c:marker>
          <c:xVal>
            <c:numRef>
              <c:f>'15% T4 &amp;T7'!$A$2:$A$1846</c:f>
              <c:numCache>
                <c:formatCode>General</c:formatCode>
                <c:ptCount val="1845"/>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numCache>
            </c:numRef>
          </c:xVal>
          <c:yVal>
            <c:numRef>
              <c:f>'15% T4 &amp;T7'!$C$2:$C$1846</c:f>
              <c:numCache>
                <c:formatCode>General</c:formatCode>
                <c:ptCount val="1845"/>
                <c:pt idx="0">
                  <c:v>20.2</c:v>
                </c:pt>
                <c:pt idx="1">
                  <c:v>20.100000000000001</c:v>
                </c:pt>
                <c:pt idx="2">
                  <c:v>20.2</c:v>
                </c:pt>
                <c:pt idx="3">
                  <c:v>20.2</c:v>
                </c:pt>
                <c:pt idx="4">
                  <c:v>20.2</c:v>
                </c:pt>
                <c:pt idx="5">
                  <c:v>20.2</c:v>
                </c:pt>
                <c:pt idx="6">
                  <c:v>20.2</c:v>
                </c:pt>
                <c:pt idx="7">
                  <c:v>20.2</c:v>
                </c:pt>
                <c:pt idx="8">
                  <c:v>20.3</c:v>
                </c:pt>
                <c:pt idx="9">
                  <c:v>20.399999999999999</c:v>
                </c:pt>
                <c:pt idx="10">
                  <c:v>20.399999999999999</c:v>
                </c:pt>
                <c:pt idx="11">
                  <c:v>20.399999999999999</c:v>
                </c:pt>
                <c:pt idx="12">
                  <c:v>20.399999999999999</c:v>
                </c:pt>
                <c:pt idx="13">
                  <c:v>20.399999999999999</c:v>
                </c:pt>
                <c:pt idx="14">
                  <c:v>20.3</c:v>
                </c:pt>
                <c:pt idx="15">
                  <c:v>20.3</c:v>
                </c:pt>
                <c:pt idx="16">
                  <c:v>20.3</c:v>
                </c:pt>
                <c:pt idx="17">
                  <c:v>20.3</c:v>
                </c:pt>
                <c:pt idx="18">
                  <c:v>20.3</c:v>
                </c:pt>
                <c:pt idx="19">
                  <c:v>20.3</c:v>
                </c:pt>
                <c:pt idx="20">
                  <c:v>20.3</c:v>
                </c:pt>
                <c:pt idx="21">
                  <c:v>20.3</c:v>
                </c:pt>
                <c:pt idx="22">
                  <c:v>20.3</c:v>
                </c:pt>
                <c:pt idx="23">
                  <c:v>20.3</c:v>
                </c:pt>
                <c:pt idx="24">
                  <c:v>20.3</c:v>
                </c:pt>
                <c:pt idx="25">
                  <c:v>20.3</c:v>
                </c:pt>
                <c:pt idx="26">
                  <c:v>20.3</c:v>
                </c:pt>
                <c:pt idx="27">
                  <c:v>20.3</c:v>
                </c:pt>
                <c:pt idx="28">
                  <c:v>20.3</c:v>
                </c:pt>
                <c:pt idx="29">
                  <c:v>20.3</c:v>
                </c:pt>
                <c:pt idx="30">
                  <c:v>20.399999999999999</c:v>
                </c:pt>
                <c:pt idx="31">
                  <c:v>20.399999999999999</c:v>
                </c:pt>
                <c:pt idx="32">
                  <c:v>20.5</c:v>
                </c:pt>
                <c:pt idx="33">
                  <c:v>20.5</c:v>
                </c:pt>
                <c:pt idx="34">
                  <c:v>20.399999999999999</c:v>
                </c:pt>
                <c:pt idx="35">
                  <c:v>20.5</c:v>
                </c:pt>
                <c:pt idx="36">
                  <c:v>20.6</c:v>
                </c:pt>
                <c:pt idx="37">
                  <c:v>20.7</c:v>
                </c:pt>
                <c:pt idx="38">
                  <c:v>20.9</c:v>
                </c:pt>
                <c:pt idx="39">
                  <c:v>21.1</c:v>
                </c:pt>
                <c:pt idx="40">
                  <c:v>21.3</c:v>
                </c:pt>
                <c:pt idx="41">
                  <c:v>21.6</c:v>
                </c:pt>
                <c:pt idx="42">
                  <c:v>21.9</c:v>
                </c:pt>
                <c:pt idx="43">
                  <c:v>22.3</c:v>
                </c:pt>
                <c:pt idx="44">
                  <c:v>22.8</c:v>
                </c:pt>
                <c:pt idx="45">
                  <c:v>23.4</c:v>
                </c:pt>
                <c:pt idx="46">
                  <c:v>24.1</c:v>
                </c:pt>
                <c:pt idx="47">
                  <c:v>24.9</c:v>
                </c:pt>
                <c:pt idx="48">
                  <c:v>26</c:v>
                </c:pt>
                <c:pt idx="49">
                  <c:v>27.3</c:v>
                </c:pt>
                <c:pt idx="50">
                  <c:v>28.7</c:v>
                </c:pt>
                <c:pt idx="51">
                  <c:v>30.3</c:v>
                </c:pt>
                <c:pt idx="52">
                  <c:v>32.1</c:v>
                </c:pt>
                <c:pt idx="53">
                  <c:v>33.9</c:v>
                </c:pt>
                <c:pt idx="54">
                  <c:v>35.9</c:v>
                </c:pt>
                <c:pt idx="55">
                  <c:v>38.1</c:v>
                </c:pt>
                <c:pt idx="56">
                  <c:v>40.200000000000003</c:v>
                </c:pt>
                <c:pt idx="57">
                  <c:v>42.3</c:v>
                </c:pt>
                <c:pt idx="58">
                  <c:v>44.4</c:v>
                </c:pt>
                <c:pt idx="59">
                  <c:v>46.3</c:v>
                </c:pt>
                <c:pt idx="60">
                  <c:v>48.2</c:v>
                </c:pt>
                <c:pt idx="61">
                  <c:v>49.9</c:v>
                </c:pt>
                <c:pt idx="62">
                  <c:v>51.5</c:v>
                </c:pt>
                <c:pt idx="63">
                  <c:v>52.9</c:v>
                </c:pt>
                <c:pt idx="64">
                  <c:v>54.2</c:v>
                </c:pt>
                <c:pt idx="65">
                  <c:v>55.4</c:v>
                </c:pt>
                <c:pt idx="66">
                  <c:v>56.4</c:v>
                </c:pt>
                <c:pt idx="67">
                  <c:v>57.3</c:v>
                </c:pt>
                <c:pt idx="68">
                  <c:v>58.1</c:v>
                </c:pt>
                <c:pt idx="69">
                  <c:v>58.8</c:v>
                </c:pt>
                <c:pt idx="70">
                  <c:v>59.4</c:v>
                </c:pt>
                <c:pt idx="71">
                  <c:v>59.9</c:v>
                </c:pt>
                <c:pt idx="72">
                  <c:v>60.3</c:v>
                </c:pt>
                <c:pt idx="73">
                  <c:v>60.7</c:v>
                </c:pt>
                <c:pt idx="74">
                  <c:v>61</c:v>
                </c:pt>
                <c:pt idx="75">
                  <c:v>61.2</c:v>
                </c:pt>
                <c:pt idx="76">
                  <c:v>61.5</c:v>
                </c:pt>
                <c:pt idx="77">
                  <c:v>61.7</c:v>
                </c:pt>
                <c:pt idx="78">
                  <c:v>61.9</c:v>
                </c:pt>
                <c:pt idx="79">
                  <c:v>62</c:v>
                </c:pt>
                <c:pt idx="80">
                  <c:v>62.1</c:v>
                </c:pt>
                <c:pt idx="81">
                  <c:v>62.1</c:v>
                </c:pt>
                <c:pt idx="82">
                  <c:v>62.2</c:v>
                </c:pt>
                <c:pt idx="83">
                  <c:v>62.3</c:v>
                </c:pt>
                <c:pt idx="84">
                  <c:v>62.3</c:v>
                </c:pt>
                <c:pt idx="85">
                  <c:v>62.3</c:v>
                </c:pt>
                <c:pt idx="86">
                  <c:v>62.3</c:v>
                </c:pt>
                <c:pt idx="87">
                  <c:v>62.4</c:v>
                </c:pt>
                <c:pt idx="88">
                  <c:v>62.4</c:v>
                </c:pt>
                <c:pt idx="89">
                  <c:v>62.5</c:v>
                </c:pt>
                <c:pt idx="90">
                  <c:v>62.6</c:v>
                </c:pt>
                <c:pt idx="91">
                  <c:v>62.7</c:v>
                </c:pt>
                <c:pt idx="92">
                  <c:v>62.8</c:v>
                </c:pt>
                <c:pt idx="93">
                  <c:v>62.9</c:v>
                </c:pt>
                <c:pt idx="94">
                  <c:v>63</c:v>
                </c:pt>
                <c:pt idx="95">
                  <c:v>63.1</c:v>
                </c:pt>
                <c:pt idx="96">
                  <c:v>63.1</c:v>
                </c:pt>
                <c:pt idx="97">
                  <c:v>63.2</c:v>
                </c:pt>
                <c:pt idx="98">
                  <c:v>63.4</c:v>
                </c:pt>
                <c:pt idx="99">
                  <c:v>63.6</c:v>
                </c:pt>
                <c:pt idx="100">
                  <c:v>63.7</c:v>
                </c:pt>
                <c:pt idx="101">
                  <c:v>63.8</c:v>
                </c:pt>
                <c:pt idx="102">
                  <c:v>64</c:v>
                </c:pt>
                <c:pt idx="103">
                  <c:v>64.099999999999994</c:v>
                </c:pt>
                <c:pt idx="104">
                  <c:v>64.2</c:v>
                </c:pt>
                <c:pt idx="105">
                  <c:v>64.400000000000006</c:v>
                </c:pt>
                <c:pt idx="106">
                  <c:v>64.5</c:v>
                </c:pt>
                <c:pt idx="107">
                  <c:v>64.599999999999994</c:v>
                </c:pt>
                <c:pt idx="108">
                  <c:v>64.7</c:v>
                </c:pt>
                <c:pt idx="109">
                  <c:v>64.8</c:v>
                </c:pt>
                <c:pt idx="110">
                  <c:v>64.900000000000006</c:v>
                </c:pt>
                <c:pt idx="111">
                  <c:v>65</c:v>
                </c:pt>
                <c:pt idx="112">
                  <c:v>65</c:v>
                </c:pt>
                <c:pt idx="113">
                  <c:v>65.2</c:v>
                </c:pt>
                <c:pt idx="114">
                  <c:v>65.3</c:v>
                </c:pt>
                <c:pt idx="115">
                  <c:v>65.400000000000006</c:v>
                </c:pt>
                <c:pt idx="116">
                  <c:v>65.400000000000006</c:v>
                </c:pt>
                <c:pt idx="117">
                  <c:v>65.5</c:v>
                </c:pt>
                <c:pt idx="118">
                  <c:v>65.5</c:v>
                </c:pt>
                <c:pt idx="119">
                  <c:v>65.599999999999994</c:v>
                </c:pt>
                <c:pt idx="120">
                  <c:v>65.599999999999994</c:v>
                </c:pt>
                <c:pt idx="121">
                  <c:v>65.599999999999994</c:v>
                </c:pt>
                <c:pt idx="122">
                  <c:v>65.599999999999994</c:v>
                </c:pt>
                <c:pt idx="123">
                  <c:v>65.599999999999994</c:v>
                </c:pt>
                <c:pt idx="124">
                  <c:v>65.599999999999994</c:v>
                </c:pt>
                <c:pt idx="125">
                  <c:v>65.7</c:v>
                </c:pt>
                <c:pt idx="126">
                  <c:v>65.7</c:v>
                </c:pt>
                <c:pt idx="127">
                  <c:v>65.7</c:v>
                </c:pt>
                <c:pt idx="128">
                  <c:v>65.7</c:v>
                </c:pt>
                <c:pt idx="129">
                  <c:v>65.7</c:v>
                </c:pt>
                <c:pt idx="130">
                  <c:v>65.8</c:v>
                </c:pt>
                <c:pt idx="131">
                  <c:v>65.7</c:v>
                </c:pt>
                <c:pt idx="132">
                  <c:v>65.7</c:v>
                </c:pt>
                <c:pt idx="133">
                  <c:v>65.7</c:v>
                </c:pt>
                <c:pt idx="134">
                  <c:v>65.8</c:v>
                </c:pt>
                <c:pt idx="135">
                  <c:v>65.8</c:v>
                </c:pt>
                <c:pt idx="136">
                  <c:v>65.8</c:v>
                </c:pt>
                <c:pt idx="137">
                  <c:v>65.8</c:v>
                </c:pt>
                <c:pt idx="138">
                  <c:v>65.8</c:v>
                </c:pt>
                <c:pt idx="139">
                  <c:v>65.8</c:v>
                </c:pt>
                <c:pt idx="140">
                  <c:v>65.8</c:v>
                </c:pt>
                <c:pt idx="141">
                  <c:v>65.8</c:v>
                </c:pt>
                <c:pt idx="142">
                  <c:v>65.8</c:v>
                </c:pt>
                <c:pt idx="143">
                  <c:v>65.8</c:v>
                </c:pt>
                <c:pt idx="144">
                  <c:v>65.900000000000006</c:v>
                </c:pt>
                <c:pt idx="145">
                  <c:v>65.8</c:v>
                </c:pt>
                <c:pt idx="146">
                  <c:v>65.8</c:v>
                </c:pt>
                <c:pt idx="147">
                  <c:v>65.7</c:v>
                </c:pt>
                <c:pt idx="148">
                  <c:v>65.7</c:v>
                </c:pt>
                <c:pt idx="149">
                  <c:v>65.599999999999994</c:v>
                </c:pt>
                <c:pt idx="150">
                  <c:v>65.599999999999994</c:v>
                </c:pt>
                <c:pt idx="151">
                  <c:v>65.5</c:v>
                </c:pt>
                <c:pt idx="152">
                  <c:v>65.400000000000006</c:v>
                </c:pt>
                <c:pt idx="153">
                  <c:v>65.400000000000006</c:v>
                </c:pt>
                <c:pt idx="154">
                  <c:v>65.3</c:v>
                </c:pt>
                <c:pt idx="155">
                  <c:v>65.3</c:v>
                </c:pt>
                <c:pt idx="156">
                  <c:v>65.3</c:v>
                </c:pt>
                <c:pt idx="157">
                  <c:v>65.2</c:v>
                </c:pt>
                <c:pt idx="158">
                  <c:v>65.2</c:v>
                </c:pt>
                <c:pt idx="159">
                  <c:v>65.2</c:v>
                </c:pt>
                <c:pt idx="160">
                  <c:v>65.099999999999994</c:v>
                </c:pt>
                <c:pt idx="161">
                  <c:v>65</c:v>
                </c:pt>
                <c:pt idx="162">
                  <c:v>65</c:v>
                </c:pt>
                <c:pt idx="163">
                  <c:v>64.900000000000006</c:v>
                </c:pt>
                <c:pt idx="164">
                  <c:v>64.8</c:v>
                </c:pt>
                <c:pt idx="165">
                  <c:v>64.8</c:v>
                </c:pt>
                <c:pt idx="166">
                  <c:v>64.7</c:v>
                </c:pt>
                <c:pt idx="167">
                  <c:v>64.7</c:v>
                </c:pt>
                <c:pt idx="168">
                  <c:v>64.599999999999994</c:v>
                </c:pt>
                <c:pt idx="169">
                  <c:v>64.5</c:v>
                </c:pt>
                <c:pt idx="170">
                  <c:v>64.5</c:v>
                </c:pt>
                <c:pt idx="171">
                  <c:v>64.400000000000006</c:v>
                </c:pt>
                <c:pt idx="172">
                  <c:v>64.400000000000006</c:v>
                </c:pt>
                <c:pt idx="173">
                  <c:v>64.3</c:v>
                </c:pt>
                <c:pt idx="174">
                  <c:v>64.2</c:v>
                </c:pt>
                <c:pt idx="175">
                  <c:v>64.2</c:v>
                </c:pt>
                <c:pt idx="176">
                  <c:v>64.099999999999994</c:v>
                </c:pt>
                <c:pt idx="177">
                  <c:v>64</c:v>
                </c:pt>
                <c:pt idx="178">
                  <c:v>64</c:v>
                </c:pt>
                <c:pt idx="179">
                  <c:v>63.9</c:v>
                </c:pt>
                <c:pt idx="180">
                  <c:v>63.9</c:v>
                </c:pt>
                <c:pt idx="181">
                  <c:v>63.8</c:v>
                </c:pt>
                <c:pt idx="182">
                  <c:v>63.7</c:v>
                </c:pt>
                <c:pt idx="183">
                  <c:v>63.6</c:v>
                </c:pt>
                <c:pt idx="184">
                  <c:v>63.6</c:v>
                </c:pt>
                <c:pt idx="185">
                  <c:v>63.5</c:v>
                </c:pt>
                <c:pt idx="186">
                  <c:v>63.5</c:v>
                </c:pt>
                <c:pt idx="187">
                  <c:v>63.4</c:v>
                </c:pt>
                <c:pt idx="188">
                  <c:v>63.3</c:v>
                </c:pt>
                <c:pt idx="189">
                  <c:v>63.2</c:v>
                </c:pt>
                <c:pt idx="190">
                  <c:v>63.1</c:v>
                </c:pt>
                <c:pt idx="191">
                  <c:v>63.1</c:v>
                </c:pt>
                <c:pt idx="192">
                  <c:v>63</c:v>
                </c:pt>
                <c:pt idx="193">
                  <c:v>63</c:v>
                </c:pt>
                <c:pt idx="194">
                  <c:v>62.9</c:v>
                </c:pt>
                <c:pt idx="195">
                  <c:v>62.9</c:v>
                </c:pt>
                <c:pt idx="196">
                  <c:v>62.9</c:v>
                </c:pt>
                <c:pt idx="197">
                  <c:v>62.8</c:v>
                </c:pt>
                <c:pt idx="198">
                  <c:v>62.8</c:v>
                </c:pt>
                <c:pt idx="199">
                  <c:v>62.7</c:v>
                </c:pt>
                <c:pt idx="200">
                  <c:v>62.7</c:v>
                </c:pt>
                <c:pt idx="201">
                  <c:v>62.7</c:v>
                </c:pt>
                <c:pt idx="202">
                  <c:v>62.6</c:v>
                </c:pt>
                <c:pt idx="203">
                  <c:v>62.6</c:v>
                </c:pt>
                <c:pt idx="204">
                  <c:v>62.6</c:v>
                </c:pt>
                <c:pt idx="205">
                  <c:v>62.5</c:v>
                </c:pt>
                <c:pt idx="206">
                  <c:v>62.5</c:v>
                </c:pt>
                <c:pt idx="207">
                  <c:v>62.4</c:v>
                </c:pt>
                <c:pt idx="208">
                  <c:v>62.4</c:v>
                </c:pt>
                <c:pt idx="209">
                  <c:v>62.4</c:v>
                </c:pt>
                <c:pt idx="210">
                  <c:v>62.3</c:v>
                </c:pt>
                <c:pt idx="211">
                  <c:v>62.3</c:v>
                </c:pt>
                <c:pt idx="212">
                  <c:v>62.3</c:v>
                </c:pt>
                <c:pt idx="213">
                  <c:v>62.3</c:v>
                </c:pt>
                <c:pt idx="214">
                  <c:v>62.3</c:v>
                </c:pt>
                <c:pt idx="215">
                  <c:v>62.2</c:v>
                </c:pt>
                <c:pt idx="216">
                  <c:v>62.2</c:v>
                </c:pt>
                <c:pt idx="217">
                  <c:v>62.2</c:v>
                </c:pt>
                <c:pt idx="218">
                  <c:v>62.2</c:v>
                </c:pt>
                <c:pt idx="219">
                  <c:v>62.1</c:v>
                </c:pt>
                <c:pt idx="220">
                  <c:v>62.1</c:v>
                </c:pt>
                <c:pt idx="221">
                  <c:v>62.1</c:v>
                </c:pt>
                <c:pt idx="222">
                  <c:v>62.1</c:v>
                </c:pt>
                <c:pt idx="223">
                  <c:v>62</c:v>
                </c:pt>
                <c:pt idx="224">
                  <c:v>61.9</c:v>
                </c:pt>
                <c:pt idx="225">
                  <c:v>61.8</c:v>
                </c:pt>
                <c:pt idx="226">
                  <c:v>61.8</c:v>
                </c:pt>
                <c:pt idx="227">
                  <c:v>61.8</c:v>
                </c:pt>
                <c:pt idx="228">
                  <c:v>61.7</c:v>
                </c:pt>
                <c:pt idx="229">
                  <c:v>61.7</c:v>
                </c:pt>
                <c:pt idx="230">
                  <c:v>61.6</c:v>
                </c:pt>
                <c:pt idx="231">
                  <c:v>61.5</c:v>
                </c:pt>
                <c:pt idx="232">
                  <c:v>61.5</c:v>
                </c:pt>
                <c:pt idx="233">
                  <c:v>61.5</c:v>
                </c:pt>
                <c:pt idx="234">
                  <c:v>61.4</c:v>
                </c:pt>
                <c:pt idx="235">
                  <c:v>61.4</c:v>
                </c:pt>
                <c:pt idx="236">
                  <c:v>61.3</c:v>
                </c:pt>
                <c:pt idx="237">
                  <c:v>61.2</c:v>
                </c:pt>
                <c:pt idx="238">
                  <c:v>61.1</c:v>
                </c:pt>
                <c:pt idx="239">
                  <c:v>61.1</c:v>
                </c:pt>
                <c:pt idx="240">
                  <c:v>61</c:v>
                </c:pt>
                <c:pt idx="241">
                  <c:v>61</c:v>
                </c:pt>
                <c:pt idx="242">
                  <c:v>61</c:v>
                </c:pt>
                <c:pt idx="243">
                  <c:v>60.9</c:v>
                </c:pt>
                <c:pt idx="244">
                  <c:v>60.8</c:v>
                </c:pt>
                <c:pt idx="245">
                  <c:v>60.8</c:v>
                </c:pt>
                <c:pt idx="246">
                  <c:v>60.7</c:v>
                </c:pt>
                <c:pt idx="247">
                  <c:v>60.6</c:v>
                </c:pt>
                <c:pt idx="248">
                  <c:v>60.6</c:v>
                </c:pt>
                <c:pt idx="249">
                  <c:v>60.5</c:v>
                </c:pt>
                <c:pt idx="250">
                  <c:v>60.5</c:v>
                </c:pt>
                <c:pt idx="251">
                  <c:v>60.6</c:v>
                </c:pt>
                <c:pt idx="252">
                  <c:v>60.5</c:v>
                </c:pt>
                <c:pt idx="253">
                  <c:v>60.5</c:v>
                </c:pt>
                <c:pt idx="254">
                  <c:v>60.4</c:v>
                </c:pt>
                <c:pt idx="255">
                  <c:v>60.3</c:v>
                </c:pt>
                <c:pt idx="256">
                  <c:v>60.3</c:v>
                </c:pt>
                <c:pt idx="257">
                  <c:v>60.2</c:v>
                </c:pt>
                <c:pt idx="258">
                  <c:v>60.2</c:v>
                </c:pt>
                <c:pt idx="259">
                  <c:v>60.1</c:v>
                </c:pt>
                <c:pt idx="260">
                  <c:v>60.1</c:v>
                </c:pt>
                <c:pt idx="261">
                  <c:v>60</c:v>
                </c:pt>
                <c:pt idx="262">
                  <c:v>60</c:v>
                </c:pt>
                <c:pt idx="263">
                  <c:v>59.9</c:v>
                </c:pt>
                <c:pt idx="264">
                  <c:v>59.9</c:v>
                </c:pt>
                <c:pt idx="265">
                  <c:v>59.8</c:v>
                </c:pt>
                <c:pt idx="266">
                  <c:v>59.9</c:v>
                </c:pt>
                <c:pt idx="267">
                  <c:v>59.8</c:v>
                </c:pt>
                <c:pt idx="268">
                  <c:v>59.8</c:v>
                </c:pt>
                <c:pt idx="269">
                  <c:v>59.8</c:v>
                </c:pt>
                <c:pt idx="270">
                  <c:v>59.8</c:v>
                </c:pt>
                <c:pt idx="271">
                  <c:v>59.7</c:v>
                </c:pt>
                <c:pt idx="272">
                  <c:v>59.7</c:v>
                </c:pt>
                <c:pt idx="273">
                  <c:v>59.7</c:v>
                </c:pt>
                <c:pt idx="274">
                  <c:v>59.7</c:v>
                </c:pt>
                <c:pt idx="275">
                  <c:v>59.7</c:v>
                </c:pt>
                <c:pt idx="276">
                  <c:v>59.6</c:v>
                </c:pt>
                <c:pt idx="277">
                  <c:v>59.6</c:v>
                </c:pt>
                <c:pt idx="278">
                  <c:v>59.7</c:v>
                </c:pt>
                <c:pt idx="279">
                  <c:v>59.7</c:v>
                </c:pt>
                <c:pt idx="280">
                  <c:v>59.7</c:v>
                </c:pt>
                <c:pt idx="281">
                  <c:v>59.7</c:v>
                </c:pt>
                <c:pt idx="282">
                  <c:v>59.7</c:v>
                </c:pt>
                <c:pt idx="283">
                  <c:v>59.7</c:v>
                </c:pt>
                <c:pt idx="284">
                  <c:v>59.7</c:v>
                </c:pt>
                <c:pt idx="285">
                  <c:v>59.7</c:v>
                </c:pt>
                <c:pt idx="286">
                  <c:v>59.6</c:v>
                </c:pt>
                <c:pt idx="287">
                  <c:v>59.7</c:v>
                </c:pt>
                <c:pt idx="288">
                  <c:v>59.7</c:v>
                </c:pt>
                <c:pt idx="289">
                  <c:v>59.7</c:v>
                </c:pt>
                <c:pt idx="290">
                  <c:v>59.7</c:v>
                </c:pt>
                <c:pt idx="291">
                  <c:v>59.7</c:v>
                </c:pt>
                <c:pt idx="292">
                  <c:v>59.7</c:v>
                </c:pt>
                <c:pt idx="293">
                  <c:v>59.7</c:v>
                </c:pt>
                <c:pt idx="294">
                  <c:v>59.7</c:v>
                </c:pt>
                <c:pt idx="295">
                  <c:v>59.7</c:v>
                </c:pt>
                <c:pt idx="296">
                  <c:v>59.7</c:v>
                </c:pt>
                <c:pt idx="297">
                  <c:v>59.7</c:v>
                </c:pt>
                <c:pt idx="298">
                  <c:v>59.8</c:v>
                </c:pt>
                <c:pt idx="299">
                  <c:v>59.8</c:v>
                </c:pt>
                <c:pt idx="300">
                  <c:v>59.8</c:v>
                </c:pt>
                <c:pt idx="301">
                  <c:v>59.8</c:v>
                </c:pt>
                <c:pt idx="302">
                  <c:v>59.8</c:v>
                </c:pt>
                <c:pt idx="303">
                  <c:v>59.9</c:v>
                </c:pt>
                <c:pt idx="304">
                  <c:v>59.9</c:v>
                </c:pt>
                <c:pt idx="305">
                  <c:v>59.9</c:v>
                </c:pt>
                <c:pt idx="306">
                  <c:v>59.9</c:v>
                </c:pt>
                <c:pt idx="307">
                  <c:v>60</c:v>
                </c:pt>
                <c:pt idx="308">
                  <c:v>60</c:v>
                </c:pt>
                <c:pt idx="309">
                  <c:v>60</c:v>
                </c:pt>
                <c:pt idx="310">
                  <c:v>60</c:v>
                </c:pt>
                <c:pt idx="311">
                  <c:v>60.1</c:v>
                </c:pt>
                <c:pt idx="312">
                  <c:v>60.1</c:v>
                </c:pt>
                <c:pt idx="313">
                  <c:v>60.1</c:v>
                </c:pt>
                <c:pt idx="314">
                  <c:v>60.1</c:v>
                </c:pt>
                <c:pt idx="315">
                  <c:v>60.1</c:v>
                </c:pt>
                <c:pt idx="316">
                  <c:v>60.1</c:v>
                </c:pt>
                <c:pt idx="317">
                  <c:v>60.2</c:v>
                </c:pt>
                <c:pt idx="318">
                  <c:v>60.2</c:v>
                </c:pt>
                <c:pt idx="319">
                  <c:v>60.3</c:v>
                </c:pt>
                <c:pt idx="320">
                  <c:v>60.3</c:v>
                </c:pt>
                <c:pt idx="321">
                  <c:v>60.3</c:v>
                </c:pt>
                <c:pt idx="322">
                  <c:v>60.3</c:v>
                </c:pt>
                <c:pt idx="323">
                  <c:v>60.4</c:v>
                </c:pt>
                <c:pt idx="324">
                  <c:v>60.4</c:v>
                </c:pt>
                <c:pt idx="325">
                  <c:v>60.5</c:v>
                </c:pt>
                <c:pt idx="326">
                  <c:v>60.5</c:v>
                </c:pt>
                <c:pt idx="327">
                  <c:v>60.5</c:v>
                </c:pt>
                <c:pt idx="328">
                  <c:v>60.6</c:v>
                </c:pt>
                <c:pt idx="329">
                  <c:v>60.6</c:v>
                </c:pt>
                <c:pt idx="330">
                  <c:v>60.6</c:v>
                </c:pt>
                <c:pt idx="331">
                  <c:v>60.6</c:v>
                </c:pt>
                <c:pt idx="332">
                  <c:v>60.6</c:v>
                </c:pt>
                <c:pt idx="333">
                  <c:v>60.7</c:v>
                </c:pt>
                <c:pt idx="334">
                  <c:v>60.8</c:v>
                </c:pt>
                <c:pt idx="335">
                  <c:v>60.8</c:v>
                </c:pt>
                <c:pt idx="336">
                  <c:v>60.8</c:v>
                </c:pt>
                <c:pt idx="337">
                  <c:v>60.8</c:v>
                </c:pt>
                <c:pt idx="338">
                  <c:v>60.9</c:v>
                </c:pt>
                <c:pt idx="339">
                  <c:v>60.9</c:v>
                </c:pt>
                <c:pt idx="340">
                  <c:v>61</c:v>
                </c:pt>
                <c:pt idx="341">
                  <c:v>60.9</c:v>
                </c:pt>
                <c:pt idx="342">
                  <c:v>61</c:v>
                </c:pt>
                <c:pt idx="343">
                  <c:v>61</c:v>
                </c:pt>
                <c:pt idx="344">
                  <c:v>61</c:v>
                </c:pt>
                <c:pt idx="345">
                  <c:v>61</c:v>
                </c:pt>
                <c:pt idx="346">
                  <c:v>61</c:v>
                </c:pt>
                <c:pt idx="347">
                  <c:v>61</c:v>
                </c:pt>
                <c:pt idx="348">
                  <c:v>61.1</c:v>
                </c:pt>
                <c:pt idx="349">
                  <c:v>61.1</c:v>
                </c:pt>
                <c:pt idx="350">
                  <c:v>61.2</c:v>
                </c:pt>
                <c:pt idx="351">
                  <c:v>61.1</c:v>
                </c:pt>
                <c:pt idx="352">
                  <c:v>61.2</c:v>
                </c:pt>
                <c:pt idx="353">
                  <c:v>61.2</c:v>
                </c:pt>
                <c:pt idx="354">
                  <c:v>61.2</c:v>
                </c:pt>
                <c:pt idx="355">
                  <c:v>61.2</c:v>
                </c:pt>
                <c:pt idx="356">
                  <c:v>61.2</c:v>
                </c:pt>
                <c:pt idx="357">
                  <c:v>61.2</c:v>
                </c:pt>
                <c:pt idx="358">
                  <c:v>61.2</c:v>
                </c:pt>
                <c:pt idx="359">
                  <c:v>61.2</c:v>
                </c:pt>
                <c:pt idx="360">
                  <c:v>61.3</c:v>
                </c:pt>
                <c:pt idx="361">
                  <c:v>61.4</c:v>
                </c:pt>
                <c:pt idx="362">
                  <c:v>61.3</c:v>
                </c:pt>
                <c:pt idx="363">
                  <c:v>61.3</c:v>
                </c:pt>
                <c:pt idx="364">
                  <c:v>61.3</c:v>
                </c:pt>
                <c:pt idx="365">
                  <c:v>61.3</c:v>
                </c:pt>
                <c:pt idx="366">
                  <c:v>61.3</c:v>
                </c:pt>
                <c:pt idx="367">
                  <c:v>61.4</c:v>
                </c:pt>
                <c:pt idx="368">
                  <c:v>61.4</c:v>
                </c:pt>
                <c:pt idx="369">
                  <c:v>61.4</c:v>
                </c:pt>
                <c:pt idx="370">
                  <c:v>61.5</c:v>
                </c:pt>
                <c:pt idx="371">
                  <c:v>61.5</c:v>
                </c:pt>
                <c:pt idx="372">
                  <c:v>61.5</c:v>
                </c:pt>
                <c:pt idx="373">
                  <c:v>61.5</c:v>
                </c:pt>
                <c:pt idx="374">
                  <c:v>61.5</c:v>
                </c:pt>
                <c:pt idx="375">
                  <c:v>61.6</c:v>
                </c:pt>
                <c:pt idx="376">
                  <c:v>61.6</c:v>
                </c:pt>
                <c:pt idx="377">
                  <c:v>61.6</c:v>
                </c:pt>
                <c:pt idx="378">
                  <c:v>61.7</c:v>
                </c:pt>
                <c:pt idx="379">
                  <c:v>61.7</c:v>
                </c:pt>
                <c:pt idx="380">
                  <c:v>61.7</c:v>
                </c:pt>
                <c:pt idx="381">
                  <c:v>61.8</c:v>
                </c:pt>
                <c:pt idx="382">
                  <c:v>61.8</c:v>
                </c:pt>
                <c:pt idx="383">
                  <c:v>61.9</c:v>
                </c:pt>
                <c:pt idx="384">
                  <c:v>61.9</c:v>
                </c:pt>
                <c:pt idx="385">
                  <c:v>61.9</c:v>
                </c:pt>
                <c:pt idx="386">
                  <c:v>61.9</c:v>
                </c:pt>
                <c:pt idx="387">
                  <c:v>62</c:v>
                </c:pt>
                <c:pt idx="388">
                  <c:v>62</c:v>
                </c:pt>
                <c:pt idx="389">
                  <c:v>62</c:v>
                </c:pt>
                <c:pt idx="390">
                  <c:v>62</c:v>
                </c:pt>
                <c:pt idx="391">
                  <c:v>62</c:v>
                </c:pt>
                <c:pt idx="392">
                  <c:v>62</c:v>
                </c:pt>
                <c:pt idx="393">
                  <c:v>62.1</c:v>
                </c:pt>
                <c:pt idx="394">
                  <c:v>62.1</c:v>
                </c:pt>
                <c:pt idx="395">
                  <c:v>62.2</c:v>
                </c:pt>
                <c:pt idx="396">
                  <c:v>62.2</c:v>
                </c:pt>
                <c:pt idx="397">
                  <c:v>62.3</c:v>
                </c:pt>
                <c:pt idx="398">
                  <c:v>62.3</c:v>
                </c:pt>
                <c:pt idx="399">
                  <c:v>62.3</c:v>
                </c:pt>
                <c:pt idx="400">
                  <c:v>62.4</c:v>
                </c:pt>
                <c:pt idx="401">
                  <c:v>62.4</c:v>
                </c:pt>
                <c:pt idx="402">
                  <c:v>62.4</c:v>
                </c:pt>
                <c:pt idx="403">
                  <c:v>62.4</c:v>
                </c:pt>
                <c:pt idx="404">
                  <c:v>62.4</c:v>
                </c:pt>
                <c:pt idx="405">
                  <c:v>62.5</c:v>
                </c:pt>
                <c:pt idx="406">
                  <c:v>62.5</c:v>
                </c:pt>
                <c:pt idx="407">
                  <c:v>62.6</c:v>
                </c:pt>
                <c:pt idx="408">
                  <c:v>62.6</c:v>
                </c:pt>
                <c:pt idx="409">
                  <c:v>62.7</c:v>
                </c:pt>
                <c:pt idx="410">
                  <c:v>62.8</c:v>
                </c:pt>
                <c:pt idx="411">
                  <c:v>62.8</c:v>
                </c:pt>
                <c:pt idx="412">
                  <c:v>62.9</c:v>
                </c:pt>
                <c:pt idx="413">
                  <c:v>62.9</c:v>
                </c:pt>
                <c:pt idx="414">
                  <c:v>63</c:v>
                </c:pt>
                <c:pt idx="415">
                  <c:v>63</c:v>
                </c:pt>
                <c:pt idx="416">
                  <c:v>63.1</c:v>
                </c:pt>
                <c:pt idx="417">
                  <c:v>63.2</c:v>
                </c:pt>
                <c:pt idx="418">
                  <c:v>63.3</c:v>
                </c:pt>
                <c:pt idx="419">
                  <c:v>63.3</c:v>
                </c:pt>
                <c:pt idx="420">
                  <c:v>63.3</c:v>
                </c:pt>
                <c:pt idx="421">
                  <c:v>63.3</c:v>
                </c:pt>
                <c:pt idx="422">
                  <c:v>63.4</c:v>
                </c:pt>
                <c:pt idx="423">
                  <c:v>63.4</c:v>
                </c:pt>
                <c:pt idx="424">
                  <c:v>63.4</c:v>
                </c:pt>
                <c:pt idx="425">
                  <c:v>63.4</c:v>
                </c:pt>
                <c:pt idx="426">
                  <c:v>63.4</c:v>
                </c:pt>
                <c:pt idx="427">
                  <c:v>63.4</c:v>
                </c:pt>
                <c:pt idx="428">
                  <c:v>63.5</c:v>
                </c:pt>
                <c:pt idx="429">
                  <c:v>63.5</c:v>
                </c:pt>
                <c:pt idx="430">
                  <c:v>63.5</c:v>
                </c:pt>
                <c:pt idx="431">
                  <c:v>63.5</c:v>
                </c:pt>
                <c:pt idx="432">
                  <c:v>63.6</c:v>
                </c:pt>
                <c:pt idx="433">
                  <c:v>63.6</c:v>
                </c:pt>
                <c:pt idx="434">
                  <c:v>63.7</c:v>
                </c:pt>
                <c:pt idx="435">
                  <c:v>63.7</c:v>
                </c:pt>
                <c:pt idx="436">
                  <c:v>63.7</c:v>
                </c:pt>
                <c:pt idx="437">
                  <c:v>63.7</c:v>
                </c:pt>
                <c:pt idx="438">
                  <c:v>63.7</c:v>
                </c:pt>
                <c:pt idx="439">
                  <c:v>63.7</c:v>
                </c:pt>
                <c:pt idx="440">
                  <c:v>63.7</c:v>
                </c:pt>
                <c:pt idx="441">
                  <c:v>63.6</c:v>
                </c:pt>
                <c:pt idx="442">
                  <c:v>63.7</c:v>
                </c:pt>
                <c:pt idx="443">
                  <c:v>63.7</c:v>
                </c:pt>
                <c:pt idx="444">
                  <c:v>63.7</c:v>
                </c:pt>
                <c:pt idx="445">
                  <c:v>63.7</c:v>
                </c:pt>
                <c:pt idx="446">
                  <c:v>63.7</c:v>
                </c:pt>
                <c:pt idx="447">
                  <c:v>63.7</c:v>
                </c:pt>
                <c:pt idx="448">
                  <c:v>63.8</c:v>
                </c:pt>
                <c:pt idx="449">
                  <c:v>63.8</c:v>
                </c:pt>
                <c:pt idx="450">
                  <c:v>63.8</c:v>
                </c:pt>
                <c:pt idx="451">
                  <c:v>63.8</c:v>
                </c:pt>
                <c:pt idx="452">
                  <c:v>63.8</c:v>
                </c:pt>
                <c:pt idx="453">
                  <c:v>63.8</c:v>
                </c:pt>
                <c:pt idx="454">
                  <c:v>63.8</c:v>
                </c:pt>
                <c:pt idx="455">
                  <c:v>63.9</c:v>
                </c:pt>
                <c:pt idx="456">
                  <c:v>63.9</c:v>
                </c:pt>
                <c:pt idx="457">
                  <c:v>63.9</c:v>
                </c:pt>
                <c:pt idx="458">
                  <c:v>63.9</c:v>
                </c:pt>
                <c:pt idx="459">
                  <c:v>63.9</c:v>
                </c:pt>
                <c:pt idx="460">
                  <c:v>63.9</c:v>
                </c:pt>
                <c:pt idx="461">
                  <c:v>63.9</c:v>
                </c:pt>
                <c:pt idx="462">
                  <c:v>64</c:v>
                </c:pt>
                <c:pt idx="463">
                  <c:v>63.9</c:v>
                </c:pt>
                <c:pt idx="464">
                  <c:v>64</c:v>
                </c:pt>
                <c:pt idx="465">
                  <c:v>64</c:v>
                </c:pt>
                <c:pt idx="466">
                  <c:v>64</c:v>
                </c:pt>
                <c:pt idx="467">
                  <c:v>64.099999999999994</c:v>
                </c:pt>
                <c:pt idx="468">
                  <c:v>64.099999999999994</c:v>
                </c:pt>
                <c:pt idx="469">
                  <c:v>64.099999999999994</c:v>
                </c:pt>
                <c:pt idx="470">
                  <c:v>64.099999999999994</c:v>
                </c:pt>
                <c:pt idx="471">
                  <c:v>64.099999999999994</c:v>
                </c:pt>
                <c:pt idx="472">
                  <c:v>64.2</c:v>
                </c:pt>
                <c:pt idx="473">
                  <c:v>64.2</c:v>
                </c:pt>
                <c:pt idx="474">
                  <c:v>64.2</c:v>
                </c:pt>
                <c:pt idx="475">
                  <c:v>64.2</c:v>
                </c:pt>
                <c:pt idx="476">
                  <c:v>64.2</c:v>
                </c:pt>
                <c:pt idx="477">
                  <c:v>64.2</c:v>
                </c:pt>
                <c:pt idx="478">
                  <c:v>64.3</c:v>
                </c:pt>
                <c:pt idx="479">
                  <c:v>64.3</c:v>
                </c:pt>
                <c:pt idx="480">
                  <c:v>64.3</c:v>
                </c:pt>
                <c:pt idx="481">
                  <c:v>64.2</c:v>
                </c:pt>
                <c:pt idx="482">
                  <c:v>64.2</c:v>
                </c:pt>
                <c:pt idx="483">
                  <c:v>64.2</c:v>
                </c:pt>
                <c:pt idx="484">
                  <c:v>64.2</c:v>
                </c:pt>
                <c:pt idx="485">
                  <c:v>64.3</c:v>
                </c:pt>
                <c:pt idx="486">
                  <c:v>64.3</c:v>
                </c:pt>
                <c:pt idx="487">
                  <c:v>64.3</c:v>
                </c:pt>
                <c:pt idx="488">
                  <c:v>64.3</c:v>
                </c:pt>
                <c:pt idx="489">
                  <c:v>64.3</c:v>
                </c:pt>
                <c:pt idx="490">
                  <c:v>64.3</c:v>
                </c:pt>
                <c:pt idx="491">
                  <c:v>64.3</c:v>
                </c:pt>
                <c:pt idx="492">
                  <c:v>64.3</c:v>
                </c:pt>
                <c:pt idx="493">
                  <c:v>64.3</c:v>
                </c:pt>
                <c:pt idx="494">
                  <c:v>64.3</c:v>
                </c:pt>
                <c:pt idx="495">
                  <c:v>64.3</c:v>
                </c:pt>
                <c:pt idx="496">
                  <c:v>64.3</c:v>
                </c:pt>
                <c:pt idx="497">
                  <c:v>64.3</c:v>
                </c:pt>
                <c:pt idx="498">
                  <c:v>64.2</c:v>
                </c:pt>
                <c:pt idx="499">
                  <c:v>64.3</c:v>
                </c:pt>
                <c:pt idx="500">
                  <c:v>64.3</c:v>
                </c:pt>
                <c:pt idx="501">
                  <c:v>64.3</c:v>
                </c:pt>
                <c:pt idx="502">
                  <c:v>64.3</c:v>
                </c:pt>
                <c:pt idx="503">
                  <c:v>64.2</c:v>
                </c:pt>
                <c:pt idx="504">
                  <c:v>64.2</c:v>
                </c:pt>
                <c:pt idx="505">
                  <c:v>64.2</c:v>
                </c:pt>
                <c:pt idx="506">
                  <c:v>64.2</c:v>
                </c:pt>
                <c:pt idx="507">
                  <c:v>64.2</c:v>
                </c:pt>
                <c:pt idx="508">
                  <c:v>64.2</c:v>
                </c:pt>
                <c:pt idx="509">
                  <c:v>64.3</c:v>
                </c:pt>
                <c:pt idx="510">
                  <c:v>64.3</c:v>
                </c:pt>
                <c:pt idx="511">
                  <c:v>64.3</c:v>
                </c:pt>
                <c:pt idx="512">
                  <c:v>64.3</c:v>
                </c:pt>
                <c:pt idx="513">
                  <c:v>64.3</c:v>
                </c:pt>
                <c:pt idx="514">
                  <c:v>64.3</c:v>
                </c:pt>
                <c:pt idx="515">
                  <c:v>64.3</c:v>
                </c:pt>
                <c:pt idx="516">
                  <c:v>64.3</c:v>
                </c:pt>
                <c:pt idx="517">
                  <c:v>64.3</c:v>
                </c:pt>
                <c:pt idx="518">
                  <c:v>64.3</c:v>
                </c:pt>
                <c:pt idx="519">
                  <c:v>64.3</c:v>
                </c:pt>
                <c:pt idx="520">
                  <c:v>64.3</c:v>
                </c:pt>
                <c:pt idx="521">
                  <c:v>64.400000000000006</c:v>
                </c:pt>
                <c:pt idx="522">
                  <c:v>64.400000000000006</c:v>
                </c:pt>
                <c:pt idx="523">
                  <c:v>64.400000000000006</c:v>
                </c:pt>
                <c:pt idx="524">
                  <c:v>64.400000000000006</c:v>
                </c:pt>
                <c:pt idx="525">
                  <c:v>64.5</c:v>
                </c:pt>
                <c:pt idx="526">
                  <c:v>64.599999999999994</c:v>
                </c:pt>
                <c:pt idx="527">
                  <c:v>64.599999999999994</c:v>
                </c:pt>
                <c:pt idx="528">
                  <c:v>64.599999999999994</c:v>
                </c:pt>
                <c:pt idx="529">
                  <c:v>64.7</c:v>
                </c:pt>
                <c:pt idx="530">
                  <c:v>64.7</c:v>
                </c:pt>
                <c:pt idx="531">
                  <c:v>64.7</c:v>
                </c:pt>
                <c:pt idx="532">
                  <c:v>64.8</c:v>
                </c:pt>
                <c:pt idx="533">
                  <c:v>64.8</c:v>
                </c:pt>
                <c:pt idx="534">
                  <c:v>64.8</c:v>
                </c:pt>
                <c:pt idx="535">
                  <c:v>64.8</c:v>
                </c:pt>
                <c:pt idx="536">
                  <c:v>64.8</c:v>
                </c:pt>
                <c:pt idx="537">
                  <c:v>64.900000000000006</c:v>
                </c:pt>
                <c:pt idx="538">
                  <c:v>64.900000000000006</c:v>
                </c:pt>
                <c:pt idx="539">
                  <c:v>64.900000000000006</c:v>
                </c:pt>
                <c:pt idx="540">
                  <c:v>65</c:v>
                </c:pt>
                <c:pt idx="541">
                  <c:v>65</c:v>
                </c:pt>
                <c:pt idx="542">
                  <c:v>65.099999999999994</c:v>
                </c:pt>
                <c:pt idx="543">
                  <c:v>65.099999999999994</c:v>
                </c:pt>
                <c:pt idx="544">
                  <c:v>65.099999999999994</c:v>
                </c:pt>
                <c:pt idx="545">
                  <c:v>65.099999999999994</c:v>
                </c:pt>
                <c:pt idx="546">
                  <c:v>65.099999999999994</c:v>
                </c:pt>
                <c:pt idx="547">
                  <c:v>65.099999999999994</c:v>
                </c:pt>
                <c:pt idx="548">
                  <c:v>65.099999999999994</c:v>
                </c:pt>
                <c:pt idx="549">
                  <c:v>65.099999999999994</c:v>
                </c:pt>
                <c:pt idx="550">
                  <c:v>65.099999999999994</c:v>
                </c:pt>
                <c:pt idx="551">
                  <c:v>65.099999999999994</c:v>
                </c:pt>
                <c:pt idx="552">
                  <c:v>65.099999999999994</c:v>
                </c:pt>
                <c:pt idx="553">
                  <c:v>65.099999999999994</c:v>
                </c:pt>
                <c:pt idx="554">
                  <c:v>65.099999999999994</c:v>
                </c:pt>
                <c:pt idx="555">
                  <c:v>65</c:v>
                </c:pt>
                <c:pt idx="556">
                  <c:v>65</c:v>
                </c:pt>
                <c:pt idx="557">
                  <c:v>65</c:v>
                </c:pt>
                <c:pt idx="558">
                  <c:v>65</c:v>
                </c:pt>
                <c:pt idx="559">
                  <c:v>65</c:v>
                </c:pt>
                <c:pt idx="560">
                  <c:v>65</c:v>
                </c:pt>
                <c:pt idx="561">
                  <c:v>65</c:v>
                </c:pt>
                <c:pt idx="562">
                  <c:v>65</c:v>
                </c:pt>
                <c:pt idx="563">
                  <c:v>65</c:v>
                </c:pt>
                <c:pt idx="564">
                  <c:v>65.099999999999994</c:v>
                </c:pt>
                <c:pt idx="565">
                  <c:v>65.099999999999994</c:v>
                </c:pt>
                <c:pt idx="566">
                  <c:v>65.099999999999994</c:v>
                </c:pt>
                <c:pt idx="567">
                  <c:v>65.2</c:v>
                </c:pt>
                <c:pt idx="568">
                  <c:v>65.3</c:v>
                </c:pt>
                <c:pt idx="569">
                  <c:v>65.400000000000006</c:v>
                </c:pt>
                <c:pt idx="570">
                  <c:v>65.5</c:v>
                </c:pt>
                <c:pt idx="571">
                  <c:v>65.5</c:v>
                </c:pt>
                <c:pt idx="572">
                  <c:v>65.599999999999994</c:v>
                </c:pt>
                <c:pt idx="573">
                  <c:v>65.599999999999994</c:v>
                </c:pt>
                <c:pt idx="574">
                  <c:v>65.7</c:v>
                </c:pt>
                <c:pt idx="575">
                  <c:v>65.7</c:v>
                </c:pt>
                <c:pt idx="576">
                  <c:v>65.8</c:v>
                </c:pt>
                <c:pt idx="577">
                  <c:v>65.900000000000006</c:v>
                </c:pt>
                <c:pt idx="578">
                  <c:v>65.900000000000006</c:v>
                </c:pt>
                <c:pt idx="579">
                  <c:v>65.900000000000006</c:v>
                </c:pt>
                <c:pt idx="580">
                  <c:v>65.900000000000006</c:v>
                </c:pt>
                <c:pt idx="581">
                  <c:v>65.900000000000006</c:v>
                </c:pt>
                <c:pt idx="582">
                  <c:v>66</c:v>
                </c:pt>
                <c:pt idx="583">
                  <c:v>66</c:v>
                </c:pt>
                <c:pt idx="584">
                  <c:v>66</c:v>
                </c:pt>
                <c:pt idx="585">
                  <c:v>66</c:v>
                </c:pt>
                <c:pt idx="586">
                  <c:v>66</c:v>
                </c:pt>
                <c:pt idx="587">
                  <c:v>66</c:v>
                </c:pt>
                <c:pt idx="588">
                  <c:v>65.900000000000006</c:v>
                </c:pt>
                <c:pt idx="589">
                  <c:v>65.900000000000006</c:v>
                </c:pt>
                <c:pt idx="590">
                  <c:v>65.8</c:v>
                </c:pt>
                <c:pt idx="591">
                  <c:v>65.8</c:v>
                </c:pt>
                <c:pt idx="592">
                  <c:v>65.8</c:v>
                </c:pt>
                <c:pt idx="593">
                  <c:v>65.8</c:v>
                </c:pt>
                <c:pt idx="594">
                  <c:v>65.8</c:v>
                </c:pt>
                <c:pt idx="595">
                  <c:v>65.8</c:v>
                </c:pt>
                <c:pt idx="596">
                  <c:v>65.8</c:v>
                </c:pt>
                <c:pt idx="597">
                  <c:v>65.8</c:v>
                </c:pt>
                <c:pt idx="598">
                  <c:v>65.8</c:v>
                </c:pt>
                <c:pt idx="599">
                  <c:v>65.8</c:v>
                </c:pt>
                <c:pt idx="600">
                  <c:v>65.8</c:v>
                </c:pt>
                <c:pt idx="601">
                  <c:v>65.8</c:v>
                </c:pt>
                <c:pt idx="602">
                  <c:v>65.8</c:v>
                </c:pt>
                <c:pt idx="603">
                  <c:v>65.900000000000006</c:v>
                </c:pt>
                <c:pt idx="604">
                  <c:v>65.900000000000006</c:v>
                </c:pt>
                <c:pt idx="605">
                  <c:v>66</c:v>
                </c:pt>
                <c:pt idx="606">
                  <c:v>66.099999999999994</c:v>
                </c:pt>
                <c:pt idx="607">
                  <c:v>66.2</c:v>
                </c:pt>
                <c:pt idx="608">
                  <c:v>66.2</c:v>
                </c:pt>
                <c:pt idx="609">
                  <c:v>66.2</c:v>
                </c:pt>
                <c:pt idx="610">
                  <c:v>66.3</c:v>
                </c:pt>
                <c:pt idx="611">
                  <c:v>66.3</c:v>
                </c:pt>
                <c:pt idx="612">
                  <c:v>66.3</c:v>
                </c:pt>
                <c:pt idx="613">
                  <c:v>66.3</c:v>
                </c:pt>
                <c:pt idx="614">
                  <c:v>66.3</c:v>
                </c:pt>
                <c:pt idx="615">
                  <c:v>66.400000000000006</c:v>
                </c:pt>
                <c:pt idx="616">
                  <c:v>66.400000000000006</c:v>
                </c:pt>
                <c:pt idx="617">
                  <c:v>66.400000000000006</c:v>
                </c:pt>
                <c:pt idx="618">
                  <c:v>66.3</c:v>
                </c:pt>
                <c:pt idx="619">
                  <c:v>66.2</c:v>
                </c:pt>
                <c:pt idx="620">
                  <c:v>66.2</c:v>
                </c:pt>
                <c:pt idx="621">
                  <c:v>66.099999999999994</c:v>
                </c:pt>
                <c:pt idx="622">
                  <c:v>66.099999999999994</c:v>
                </c:pt>
                <c:pt idx="623">
                  <c:v>66.099999999999994</c:v>
                </c:pt>
                <c:pt idx="624">
                  <c:v>66.099999999999994</c:v>
                </c:pt>
                <c:pt idx="625">
                  <c:v>66.099999999999994</c:v>
                </c:pt>
                <c:pt idx="626">
                  <c:v>66.099999999999994</c:v>
                </c:pt>
                <c:pt idx="627">
                  <c:v>66.099999999999994</c:v>
                </c:pt>
                <c:pt idx="628">
                  <c:v>66.099999999999994</c:v>
                </c:pt>
                <c:pt idx="629">
                  <c:v>66.2</c:v>
                </c:pt>
                <c:pt idx="630">
                  <c:v>66.3</c:v>
                </c:pt>
                <c:pt idx="631">
                  <c:v>66.5</c:v>
                </c:pt>
                <c:pt idx="632">
                  <c:v>66.7</c:v>
                </c:pt>
                <c:pt idx="633">
                  <c:v>66.8</c:v>
                </c:pt>
                <c:pt idx="634">
                  <c:v>67</c:v>
                </c:pt>
                <c:pt idx="635">
                  <c:v>67.099999999999994</c:v>
                </c:pt>
                <c:pt idx="636">
                  <c:v>67.2</c:v>
                </c:pt>
                <c:pt idx="637">
                  <c:v>67.3</c:v>
                </c:pt>
                <c:pt idx="638">
                  <c:v>67.400000000000006</c:v>
                </c:pt>
                <c:pt idx="639">
                  <c:v>67.5</c:v>
                </c:pt>
                <c:pt idx="640">
                  <c:v>67.5</c:v>
                </c:pt>
                <c:pt idx="641">
                  <c:v>67.5</c:v>
                </c:pt>
                <c:pt idx="642">
                  <c:v>67.599999999999994</c:v>
                </c:pt>
                <c:pt idx="643">
                  <c:v>67.599999999999994</c:v>
                </c:pt>
                <c:pt idx="644">
                  <c:v>67.599999999999994</c:v>
                </c:pt>
                <c:pt idx="645">
                  <c:v>67.599999999999994</c:v>
                </c:pt>
                <c:pt idx="646">
                  <c:v>67.599999999999994</c:v>
                </c:pt>
                <c:pt idx="647">
                  <c:v>67.599999999999994</c:v>
                </c:pt>
                <c:pt idx="648">
                  <c:v>67.7</c:v>
                </c:pt>
                <c:pt idx="649">
                  <c:v>67.7</c:v>
                </c:pt>
                <c:pt idx="650">
                  <c:v>67.8</c:v>
                </c:pt>
                <c:pt idx="651">
                  <c:v>68</c:v>
                </c:pt>
                <c:pt idx="652">
                  <c:v>68.2</c:v>
                </c:pt>
                <c:pt idx="653">
                  <c:v>68.3</c:v>
                </c:pt>
                <c:pt idx="654">
                  <c:v>68.400000000000006</c:v>
                </c:pt>
                <c:pt idx="655">
                  <c:v>68.599999999999994</c:v>
                </c:pt>
                <c:pt idx="656">
                  <c:v>68.8</c:v>
                </c:pt>
                <c:pt idx="657">
                  <c:v>69</c:v>
                </c:pt>
                <c:pt idx="658">
                  <c:v>69.3</c:v>
                </c:pt>
                <c:pt idx="659">
                  <c:v>69.599999999999994</c:v>
                </c:pt>
                <c:pt idx="660">
                  <c:v>69.900000000000006</c:v>
                </c:pt>
                <c:pt idx="661">
                  <c:v>70.2</c:v>
                </c:pt>
                <c:pt idx="662">
                  <c:v>70.5</c:v>
                </c:pt>
                <c:pt idx="663">
                  <c:v>70.900000000000006</c:v>
                </c:pt>
                <c:pt idx="664">
                  <c:v>71.2</c:v>
                </c:pt>
                <c:pt idx="665">
                  <c:v>71.599999999999994</c:v>
                </c:pt>
                <c:pt idx="666">
                  <c:v>71.900000000000006</c:v>
                </c:pt>
                <c:pt idx="667">
                  <c:v>72.400000000000006</c:v>
                </c:pt>
                <c:pt idx="668">
                  <c:v>72.900000000000006</c:v>
                </c:pt>
                <c:pt idx="669">
                  <c:v>73.5</c:v>
                </c:pt>
                <c:pt idx="670">
                  <c:v>74.2</c:v>
                </c:pt>
                <c:pt idx="671">
                  <c:v>74.8</c:v>
                </c:pt>
                <c:pt idx="672">
                  <c:v>75.599999999999994</c:v>
                </c:pt>
                <c:pt idx="673">
                  <c:v>76.3</c:v>
                </c:pt>
                <c:pt idx="674">
                  <c:v>77.2</c:v>
                </c:pt>
                <c:pt idx="675">
                  <c:v>78.3</c:v>
                </c:pt>
                <c:pt idx="676">
                  <c:v>79.400000000000006</c:v>
                </c:pt>
                <c:pt idx="677">
                  <c:v>80.599999999999994</c:v>
                </c:pt>
                <c:pt idx="678">
                  <c:v>81.900000000000006</c:v>
                </c:pt>
                <c:pt idx="679">
                  <c:v>83.3</c:v>
                </c:pt>
                <c:pt idx="680">
                  <c:v>84.9</c:v>
                </c:pt>
                <c:pt idx="681">
                  <c:v>86.8</c:v>
                </c:pt>
                <c:pt idx="682">
                  <c:v>88.9</c:v>
                </c:pt>
                <c:pt idx="683">
                  <c:v>91</c:v>
                </c:pt>
                <c:pt idx="684">
                  <c:v>93.2</c:v>
                </c:pt>
                <c:pt idx="685">
                  <c:v>95.5</c:v>
                </c:pt>
                <c:pt idx="686">
                  <c:v>97.7</c:v>
                </c:pt>
                <c:pt idx="687">
                  <c:v>99.9</c:v>
                </c:pt>
                <c:pt idx="688">
                  <c:v>102.3</c:v>
                </c:pt>
                <c:pt idx="689">
                  <c:v>104.7</c:v>
                </c:pt>
                <c:pt idx="690">
                  <c:v>107.5</c:v>
                </c:pt>
                <c:pt idx="691">
                  <c:v>110.8</c:v>
                </c:pt>
                <c:pt idx="692">
                  <c:v>114.3</c:v>
                </c:pt>
                <c:pt idx="693">
                  <c:v>118.1</c:v>
                </c:pt>
                <c:pt idx="694">
                  <c:v>122.3</c:v>
                </c:pt>
                <c:pt idx="695">
                  <c:v>127</c:v>
                </c:pt>
                <c:pt idx="696">
                  <c:v>132.80000000000001</c:v>
                </c:pt>
                <c:pt idx="697">
                  <c:v>139.1</c:v>
                </c:pt>
                <c:pt idx="698">
                  <c:v>146.4</c:v>
                </c:pt>
                <c:pt idx="699">
                  <c:v>154.30000000000001</c:v>
                </c:pt>
                <c:pt idx="700">
                  <c:v>162.69999999999999</c:v>
                </c:pt>
                <c:pt idx="701">
                  <c:v>171.5</c:v>
                </c:pt>
                <c:pt idx="702">
                  <c:v>180.3</c:v>
                </c:pt>
                <c:pt idx="703">
                  <c:v>189.3</c:v>
                </c:pt>
                <c:pt idx="704">
                  <c:v>198.3</c:v>
                </c:pt>
                <c:pt idx="705">
                  <c:v>207.3</c:v>
                </c:pt>
                <c:pt idx="706">
                  <c:v>216.6</c:v>
                </c:pt>
                <c:pt idx="707">
                  <c:v>226</c:v>
                </c:pt>
                <c:pt idx="708">
                  <c:v>235.4</c:v>
                </c:pt>
                <c:pt idx="709">
                  <c:v>245</c:v>
                </c:pt>
                <c:pt idx="710">
                  <c:v>254.3</c:v>
                </c:pt>
                <c:pt idx="711">
                  <c:v>263.7</c:v>
                </c:pt>
                <c:pt idx="712">
                  <c:v>273.2</c:v>
                </c:pt>
                <c:pt idx="713">
                  <c:v>282.8</c:v>
                </c:pt>
                <c:pt idx="714">
                  <c:v>292.60000000000002</c:v>
                </c:pt>
                <c:pt idx="715">
                  <c:v>302.39999999999998</c:v>
                </c:pt>
                <c:pt idx="716">
                  <c:v>312.10000000000002</c:v>
                </c:pt>
                <c:pt idx="717">
                  <c:v>322.10000000000002</c:v>
                </c:pt>
                <c:pt idx="718">
                  <c:v>331.9</c:v>
                </c:pt>
                <c:pt idx="719">
                  <c:v>342</c:v>
                </c:pt>
                <c:pt idx="720">
                  <c:v>352.2</c:v>
                </c:pt>
                <c:pt idx="721">
                  <c:v>362.4</c:v>
                </c:pt>
                <c:pt idx="722">
                  <c:v>372.6</c:v>
                </c:pt>
                <c:pt idx="723">
                  <c:v>382.7</c:v>
                </c:pt>
                <c:pt idx="724">
                  <c:v>392.8</c:v>
                </c:pt>
                <c:pt idx="725">
                  <c:v>403.3</c:v>
                </c:pt>
                <c:pt idx="726">
                  <c:v>414.1</c:v>
                </c:pt>
                <c:pt idx="727">
                  <c:v>425.1</c:v>
                </c:pt>
                <c:pt idx="728">
                  <c:v>436.4</c:v>
                </c:pt>
                <c:pt idx="729">
                  <c:v>447.6</c:v>
                </c:pt>
                <c:pt idx="730">
                  <c:v>459.3</c:v>
                </c:pt>
                <c:pt idx="731">
                  <c:v>471.1</c:v>
                </c:pt>
                <c:pt idx="732">
                  <c:v>483.1</c:v>
                </c:pt>
                <c:pt idx="733">
                  <c:v>495.5</c:v>
                </c:pt>
                <c:pt idx="734">
                  <c:v>507.9</c:v>
                </c:pt>
                <c:pt idx="735">
                  <c:v>519.29999999999995</c:v>
                </c:pt>
                <c:pt idx="736">
                  <c:v>531.1</c:v>
                </c:pt>
                <c:pt idx="737">
                  <c:v>543.4</c:v>
                </c:pt>
                <c:pt idx="738">
                  <c:v>556.6</c:v>
                </c:pt>
                <c:pt idx="739">
                  <c:v>570.5</c:v>
                </c:pt>
                <c:pt idx="740">
                  <c:v>584.70000000000005</c:v>
                </c:pt>
                <c:pt idx="741">
                  <c:v>599.5</c:v>
                </c:pt>
                <c:pt idx="742">
                  <c:v>614.5</c:v>
                </c:pt>
                <c:pt idx="743">
                  <c:v>629.20000000000005</c:v>
                </c:pt>
                <c:pt idx="744">
                  <c:v>644.4</c:v>
                </c:pt>
                <c:pt idx="745">
                  <c:v>659.5</c:v>
                </c:pt>
                <c:pt idx="746">
                  <c:v>674.8</c:v>
                </c:pt>
                <c:pt idx="747">
                  <c:v>690.8</c:v>
                </c:pt>
                <c:pt idx="748">
                  <c:v>706.9</c:v>
                </c:pt>
                <c:pt idx="749">
                  <c:v>723.5</c:v>
                </c:pt>
                <c:pt idx="750">
                  <c:v>741.3</c:v>
                </c:pt>
                <c:pt idx="751">
                  <c:v>760</c:v>
                </c:pt>
                <c:pt idx="752">
                  <c:v>779.9</c:v>
                </c:pt>
                <c:pt idx="753">
                  <c:v>799.1</c:v>
                </c:pt>
                <c:pt idx="754">
                  <c:v>814.1</c:v>
                </c:pt>
                <c:pt idx="755">
                  <c:v>826.5</c:v>
                </c:pt>
                <c:pt idx="756">
                  <c:v>837.9</c:v>
                </c:pt>
                <c:pt idx="757">
                  <c:v>849.4</c:v>
                </c:pt>
                <c:pt idx="758">
                  <c:v>861.1</c:v>
                </c:pt>
                <c:pt idx="759">
                  <c:v>872.5</c:v>
                </c:pt>
                <c:pt idx="760">
                  <c:v>882.5</c:v>
                </c:pt>
                <c:pt idx="761">
                  <c:v>891.7</c:v>
                </c:pt>
                <c:pt idx="762">
                  <c:v>901.2</c:v>
                </c:pt>
                <c:pt idx="763">
                  <c:v>911.6</c:v>
                </c:pt>
                <c:pt idx="764">
                  <c:v>922.8</c:v>
                </c:pt>
                <c:pt idx="765">
                  <c:v>934.7</c:v>
                </c:pt>
                <c:pt idx="766">
                  <c:v>947.8</c:v>
                </c:pt>
                <c:pt idx="767">
                  <c:v>960.3</c:v>
                </c:pt>
                <c:pt idx="768">
                  <c:v>972.3</c:v>
                </c:pt>
                <c:pt idx="769">
                  <c:v>984.2</c:v>
                </c:pt>
                <c:pt idx="770">
                  <c:v>996.6</c:v>
                </c:pt>
                <c:pt idx="771">
                  <c:v>1010.7</c:v>
                </c:pt>
                <c:pt idx="772">
                  <c:v>1025.5</c:v>
                </c:pt>
                <c:pt idx="773">
                  <c:v>1040.2</c:v>
                </c:pt>
                <c:pt idx="774">
                  <c:v>1056.5</c:v>
                </c:pt>
                <c:pt idx="775">
                  <c:v>1073.0999999999999</c:v>
                </c:pt>
                <c:pt idx="776">
                  <c:v>1089.4000000000001</c:v>
                </c:pt>
                <c:pt idx="777">
                  <c:v>1104.8</c:v>
                </c:pt>
                <c:pt idx="778">
                  <c:v>1119.2</c:v>
                </c:pt>
                <c:pt idx="779">
                  <c:v>1132.9000000000001</c:v>
                </c:pt>
                <c:pt idx="780">
                  <c:v>1145.3</c:v>
                </c:pt>
                <c:pt idx="781">
                  <c:v>1155.9000000000001</c:v>
                </c:pt>
                <c:pt idx="782">
                  <c:v>1165.5999999999999</c:v>
                </c:pt>
                <c:pt idx="783">
                  <c:v>1174.2</c:v>
                </c:pt>
                <c:pt idx="784">
                  <c:v>1181.4000000000001</c:v>
                </c:pt>
                <c:pt idx="785">
                  <c:v>1187.8</c:v>
                </c:pt>
                <c:pt idx="786">
                  <c:v>1193.7</c:v>
                </c:pt>
                <c:pt idx="787">
                  <c:v>1199</c:v>
                </c:pt>
                <c:pt idx="788">
                  <c:v>1203.9000000000001</c:v>
                </c:pt>
                <c:pt idx="789">
                  <c:v>1208.5</c:v>
                </c:pt>
                <c:pt idx="790">
                  <c:v>1212.5999999999999</c:v>
                </c:pt>
                <c:pt idx="791">
                  <c:v>1216.2</c:v>
                </c:pt>
                <c:pt idx="792">
                  <c:v>1219.8</c:v>
                </c:pt>
                <c:pt idx="793">
                  <c:v>1223.8</c:v>
                </c:pt>
                <c:pt idx="794">
                  <c:v>1227.5999999999999</c:v>
                </c:pt>
                <c:pt idx="795">
                  <c:v>1231.3</c:v>
                </c:pt>
                <c:pt idx="796">
                  <c:v>1235</c:v>
                </c:pt>
                <c:pt idx="797">
                  <c:v>1238.0999999999999</c:v>
                </c:pt>
                <c:pt idx="798">
                  <c:v>1240.5999999999999</c:v>
                </c:pt>
                <c:pt idx="799">
                  <c:v>1242.5</c:v>
                </c:pt>
                <c:pt idx="800">
                  <c:v>1244.2</c:v>
                </c:pt>
                <c:pt idx="801">
                  <c:v>1245.7</c:v>
                </c:pt>
                <c:pt idx="802">
                  <c:v>1247.0999999999999</c:v>
                </c:pt>
                <c:pt idx="803">
                  <c:v>1248.0999999999999</c:v>
                </c:pt>
                <c:pt idx="804">
                  <c:v>1249.0999999999999</c:v>
                </c:pt>
                <c:pt idx="805">
                  <c:v>1250.0999999999999</c:v>
                </c:pt>
                <c:pt idx="806">
                  <c:v>1251</c:v>
                </c:pt>
                <c:pt idx="807">
                  <c:v>1251.8</c:v>
                </c:pt>
                <c:pt idx="808">
                  <c:v>1252.8</c:v>
                </c:pt>
                <c:pt idx="809">
                  <c:v>1253.8</c:v>
                </c:pt>
                <c:pt idx="810">
                  <c:v>1254.7</c:v>
                </c:pt>
                <c:pt idx="811">
                  <c:v>1255.5</c:v>
                </c:pt>
                <c:pt idx="812">
                  <c:v>1256.2</c:v>
                </c:pt>
                <c:pt idx="813">
                  <c:v>1256.9000000000001</c:v>
                </c:pt>
                <c:pt idx="814">
                  <c:v>1257.5</c:v>
                </c:pt>
                <c:pt idx="815">
                  <c:v>1258.2</c:v>
                </c:pt>
                <c:pt idx="816">
                  <c:v>1258.7</c:v>
                </c:pt>
                <c:pt idx="817">
                  <c:v>1259.3</c:v>
                </c:pt>
                <c:pt idx="818">
                  <c:v>1259.9000000000001</c:v>
                </c:pt>
                <c:pt idx="819">
                  <c:v>1260.4000000000001</c:v>
                </c:pt>
                <c:pt idx="820">
                  <c:v>1260.9000000000001</c:v>
                </c:pt>
                <c:pt idx="821">
                  <c:v>1261.3</c:v>
                </c:pt>
                <c:pt idx="822">
                  <c:v>1261.7</c:v>
                </c:pt>
                <c:pt idx="823">
                  <c:v>1262.2</c:v>
                </c:pt>
                <c:pt idx="824">
                  <c:v>1262.7</c:v>
                </c:pt>
                <c:pt idx="825">
                  <c:v>1263.3</c:v>
                </c:pt>
                <c:pt idx="826">
                  <c:v>1264.0999999999999</c:v>
                </c:pt>
                <c:pt idx="827">
                  <c:v>1265.2</c:v>
                </c:pt>
                <c:pt idx="828">
                  <c:v>1266.2</c:v>
                </c:pt>
                <c:pt idx="829">
                  <c:v>1267.0999999999999</c:v>
                </c:pt>
                <c:pt idx="830">
                  <c:v>1267.8</c:v>
                </c:pt>
                <c:pt idx="831">
                  <c:v>1268.5</c:v>
                </c:pt>
                <c:pt idx="832">
                  <c:v>1269.2</c:v>
                </c:pt>
                <c:pt idx="833">
                  <c:v>1269.8</c:v>
                </c:pt>
                <c:pt idx="834">
                  <c:v>1270.5</c:v>
                </c:pt>
                <c:pt idx="835">
                  <c:v>1271</c:v>
                </c:pt>
                <c:pt idx="836">
                  <c:v>1271.5</c:v>
                </c:pt>
                <c:pt idx="837">
                  <c:v>1271.8</c:v>
                </c:pt>
                <c:pt idx="838">
                  <c:v>1272</c:v>
                </c:pt>
                <c:pt idx="839">
                  <c:v>1272</c:v>
                </c:pt>
                <c:pt idx="840">
                  <c:v>1272</c:v>
                </c:pt>
                <c:pt idx="841">
                  <c:v>1271.9000000000001</c:v>
                </c:pt>
                <c:pt idx="842">
                  <c:v>1271.5999999999999</c:v>
                </c:pt>
                <c:pt idx="843">
                  <c:v>1271.3</c:v>
                </c:pt>
                <c:pt idx="844">
                  <c:v>1270.8</c:v>
                </c:pt>
                <c:pt idx="845">
                  <c:v>1270.2</c:v>
                </c:pt>
                <c:pt idx="846">
                  <c:v>1269.5999999999999</c:v>
                </c:pt>
                <c:pt idx="847">
                  <c:v>1268.9000000000001</c:v>
                </c:pt>
                <c:pt idx="848">
                  <c:v>1268.3</c:v>
                </c:pt>
                <c:pt idx="849">
                  <c:v>1267.7</c:v>
                </c:pt>
                <c:pt idx="850">
                  <c:v>1267.2</c:v>
                </c:pt>
                <c:pt idx="851">
                  <c:v>1266.5999999999999</c:v>
                </c:pt>
                <c:pt idx="852">
                  <c:v>1266</c:v>
                </c:pt>
                <c:pt idx="853">
                  <c:v>1265.4000000000001</c:v>
                </c:pt>
                <c:pt idx="854">
                  <c:v>1264.7</c:v>
                </c:pt>
                <c:pt idx="855">
                  <c:v>1264.0999999999999</c:v>
                </c:pt>
                <c:pt idx="856">
                  <c:v>1263.5</c:v>
                </c:pt>
                <c:pt idx="857">
                  <c:v>1262.8</c:v>
                </c:pt>
                <c:pt idx="858">
                  <c:v>1262.2</c:v>
                </c:pt>
                <c:pt idx="859">
                  <c:v>1261.7</c:v>
                </c:pt>
                <c:pt idx="860">
                  <c:v>1261.2</c:v>
                </c:pt>
                <c:pt idx="861">
                  <c:v>1260.5999999999999</c:v>
                </c:pt>
                <c:pt idx="862">
                  <c:v>1260.0999999999999</c:v>
                </c:pt>
                <c:pt idx="863">
                  <c:v>1259.5</c:v>
                </c:pt>
                <c:pt idx="864">
                  <c:v>1258.8</c:v>
                </c:pt>
                <c:pt idx="865">
                  <c:v>1258.0999999999999</c:v>
                </c:pt>
                <c:pt idx="866">
                  <c:v>1257.4000000000001</c:v>
                </c:pt>
                <c:pt idx="867">
                  <c:v>1256.7</c:v>
                </c:pt>
                <c:pt idx="868">
                  <c:v>1256.0999999999999</c:v>
                </c:pt>
                <c:pt idx="869">
                  <c:v>1255.3</c:v>
                </c:pt>
                <c:pt idx="870">
                  <c:v>1254.5</c:v>
                </c:pt>
                <c:pt idx="871">
                  <c:v>1253.8</c:v>
                </c:pt>
                <c:pt idx="872">
                  <c:v>1253</c:v>
                </c:pt>
                <c:pt idx="873">
                  <c:v>1252.3</c:v>
                </c:pt>
                <c:pt idx="874">
                  <c:v>1251.5999999999999</c:v>
                </c:pt>
                <c:pt idx="875">
                  <c:v>1250.8</c:v>
                </c:pt>
                <c:pt idx="876">
                  <c:v>1249.9000000000001</c:v>
                </c:pt>
                <c:pt idx="877">
                  <c:v>1249.0999999999999</c:v>
                </c:pt>
                <c:pt idx="878">
                  <c:v>1248.3</c:v>
                </c:pt>
                <c:pt idx="879">
                  <c:v>1247.5</c:v>
                </c:pt>
                <c:pt idx="880">
                  <c:v>1246.8</c:v>
                </c:pt>
                <c:pt idx="881">
                  <c:v>1245.9000000000001</c:v>
                </c:pt>
                <c:pt idx="882">
                  <c:v>1245.0999999999999</c:v>
                </c:pt>
                <c:pt idx="883">
                  <c:v>1244.3</c:v>
                </c:pt>
                <c:pt idx="884">
                  <c:v>1243.4000000000001</c:v>
                </c:pt>
                <c:pt idx="885">
                  <c:v>1242.5999999999999</c:v>
                </c:pt>
                <c:pt idx="886">
                  <c:v>1241.8</c:v>
                </c:pt>
                <c:pt idx="887">
                  <c:v>1241</c:v>
                </c:pt>
                <c:pt idx="888">
                  <c:v>1240.3</c:v>
                </c:pt>
                <c:pt idx="889">
                  <c:v>1239.5999999999999</c:v>
                </c:pt>
                <c:pt idx="890">
                  <c:v>1238.9000000000001</c:v>
                </c:pt>
                <c:pt idx="891">
                  <c:v>1238.3</c:v>
                </c:pt>
                <c:pt idx="892">
                  <c:v>1237.7</c:v>
                </c:pt>
                <c:pt idx="893">
                  <c:v>1237.2</c:v>
                </c:pt>
                <c:pt idx="894">
                  <c:v>1236.5999999999999</c:v>
                </c:pt>
                <c:pt idx="895">
                  <c:v>1236</c:v>
                </c:pt>
                <c:pt idx="896">
                  <c:v>1235.4000000000001</c:v>
                </c:pt>
                <c:pt idx="897">
                  <c:v>1234.7</c:v>
                </c:pt>
                <c:pt idx="898">
                  <c:v>1234</c:v>
                </c:pt>
                <c:pt idx="899">
                  <c:v>1233.3</c:v>
                </c:pt>
                <c:pt idx="900">
                  <c:v>1232.5</c:v>
                </c:pt>
                <c:pt idx="901">
                  <c:v>1231.8</c:v>
                </c:pt>
                <c:pt idx="902">
                  <c:v>1231</c:v>
                </c:pt>
                <c:pt idx="903">
                  <c:v>1230.0999999999999</c:v>
                </c:pt>
                <c:pt idx="904">
                  <c:v>1229.3</c:v>
                </c:pt>
                <c:pt idx="905">
                  <c:v>1228.4000000000001</c:v>
                </c:pt>
                <c:pt idx="906">
                  <c:v>1227.5</c:v>
                </c:pt>
                <c:pt idx="907">
                  <c:v>1226.5</c:v>
                </c:pt>
                <c:pt idx="908">
                  <c:v>1225.4000000000001</c:v>
                </c:pt>
                <c:pt idx="909">
                  <c:v>1224.3</c:v>
                </c:pt>
                <c:pt idx="910">
                  <c:v>1223.3</c:v>
                </c:pt>
                <c:pt idx="911">
                  <c:v>1222.0999999999999</c:v>
                </c:pt>
                <c:pt idx="912">
                  <c:v>1220.9000000000001</c:v>
                </c:pt>
                <c:pt idx="913">
                  <c:v>1219.7</c:v>
                </c:pt>
                <c:pt idx="914">
                  <c:v>1218.4000000000001</c:v>
                </c:pt>
                <c:pt idx="915">
                  <c:v>1217</c:v>
                </c:pt>
                <c:pt idx="916">
                  <c:v>1215.5</c:v>
                </c:pt>
                <c:pt idx="917">
                  <c:v>1214.2</c:v>
                </c:pt>
                <c:pt idx="918">
                  <c:v>1212.9000000000001</c:v>
                </c:pt>
                <c:pt idx="919">
                  <c:v>1211.9000000000001</c:v>
                </c:pt>
                <c:pt idx="920">
                  <c:v>1211</c:v>
                </c:pt>
                <c:pt idx="921">
                  <c:v>1209.8</c:v>
                </c:pt>
                <c:pt idx="922">
                  <c:v>1208.8</c:v>
                </c:pt>
                <c:pt idx="923">
                  <c:v>1208.0999999999999</c:v>
                </c:pt>
                <c:pt idx="924">
                  <c:v>1207.5</c:v>
                </c:pt>
                <c:pt idx="925">
                  <c:v>1206.9000000000001</c:v>
                </c:pt>
                <c:pt idx="926">
                  <c:v>1206.0999999999999</c:v>
                </c:pt>
                <c:pt idx="927">
                  <c:v>1205.0999999999999</c:v>
                </c:pt>
                <c:pt idx="928">
                  <c:v>1204.3</c:v>
                </c:pt>
                <c:pt idx="929">
                  <c:v>1203.4000000000001</c:v>
                </c:pt>
                <c:pt idx="930">
                  <c:v>1202.4000000000001</c:v>
                </c:pt>
                <c:pt idx="931">
                  <c:v>1201.3</c:v>
                </c:pt>
                <c:pt idx="932">
                  <c:v>1199.9000000000001</c:v>
                </c:pt>
                <c:pt idx="933">
                  <c:v>1198.4000000000001</c:v>
                </c:pt>
                <c:pt idx="934">
                  <c:v>1197</c:v>
                </c:pt>
                <c:pt idx="935">
                  <c:v>1195.7</c:v>
                </c:pt>
                <c:pt idx="936">
                  <c:v>1194.4000000000001</c:v>
                </c:pt>
                <c:pt idx="937">
                  <c:v>1193.3</c:v>
                </c:pt>
                <c:pt idx="938">
                  <c:v>1192.0999999999999</c:v>
                </c:pt>
                <c:pt idx="939">
                  <c:v>1190.5999999999999</c:v>
                </c:pt>
                <c:pt idx="940">
                  <c:v>1189</c:v>
                </c:pt>
                <c:pt idx="941">
                  <c:v>1187.3</c:v>
                </c:pt>
                <c:pt idx="942">
                  <c:v>1185.7</c:v>
                </c:pt>
                <c:pt idx="943">
                  <c:v>1184.0999999999999</c:v>
                </c:pt>
                <c:pt idx="944">
                  <c:v>1182.9000000000001</c:v>
                </c:pt>
                <c:pt idx="945">
                  <c:v>1181.5999999999999</c:v>
                </c:pt>
                <c:pt idx="946">
                  <c:v>1180</c:v>
                </c:pt>
                <c:pt idx="947">
                  <c:v>1178.5</c:v>
                </c:pt>
                <c:pt idx="948">
                  <c:v>1177.0999999999999</c:v>
                </c:pt>
                <c:pt idx="949">
                  <c:v>1175.8</c:v>
                </c:pt>
                <c:pt idx="950">
                  <c:v>1174.3</c:v>
                </c:pt>
                <c:pt idx="951">
                  <c:v>1172.9000000000001</c:v>
                </c:pt>
                <c:pt idx="952">
                  <c:v>1171.4000000000001</c:v>
                </c:pt>
                <c:pt idx="953">
                  <c:v>1169.9000000000001</c:v>
                </c:pt>
                <c:pt idx="954">
                  <c:v>1168.2</c:v>
                </c:pt>
                <c:pt idx="955">
                  <c:v>1166.7</c:v>
                </c:pt>
                <c:pt idx="956">
                  <c:v>1165</c:v>
                </c:pt>
                <c:pt idx="957">
                  <c:v>1163.4000000000001</c:v>
                </c:pt>
                <c:pt idx="958">
                  <c:v>1161.7</c:v>
                </c:pt>
                <c:pt idx="959">
                  <c:v>1159.9000000000001</c:v>
                </c:pt>
                <c:pt idx="960">
                  <c:v>1158.0999999999999</c:v>
                </c:pt>
                <c:pt idx="961">
                  <c:v>1156.2</c:v>
                </c:pt>
                <c:pt idx="962">
                  <c:v>1154.2</c:v>
                </c:pt>
                <c:pt idx="963">
                  <c:v>1152.0999999999999</c:v>
                </c:pt>
                <c:pt idx="964">
                  <c:v>1150</c:v>
                </c:pt>
                <c:pt idx="965">
                  <c:v>1148</c:v>
                </c:pt>
                <c:pt idx="966">
                  <c:v>1146.2</c:v>
                </c:pt>
                <c:pt idx="967">
                  <c:v>1144.2</c:v>
                </c:pt>
                <c:pt idx="968">
                  <c:v>1142.3</c:v>
                </c:pt>
                <c:pt idx="969">
                  <c:v>1140.5</c:v>
                </c:pt>
                <c:pt idx="970">
                  <c:v>1138.5999999999999</c:v>
                </c:pt>
                <c:pt idx="971">
                  <c:v>1136.8</c:v>
                </c:pt>
                <c:pt idx="972">
                  <c:v>1134.9000000000001</c:v>
                </c:pt>
                <c:pt idx="973">
                  <c:v>1132.9000000000001</c:v>
                </c:pt>
                <c:pt idx="974">
                  <c:v>1130.8</c:v>
                </c:pt>
                <c:pt idx="975">
                  <c:v>1128.7</c:v>
                </c:pt>
                <c:pt idx="976">
                  <c:v>1126.4000000000001</c:v>
                </c:pt>
                <c:pt idx="977">
                  <c:v>1124.0999999999999</c:v>
                </c:pt>
                <c:pt idx="978">
                  <c:v>1121.5999999999999</c:v>
                </c:pt>
                <c:pt idx="979">
                  <c:v>1119.2</c:v>
                </c:pt>
                <c:pt idx="980">
                  <c:v>1116.5999999999999</c:v>
                </c:pt>
                <c:pt idx="981">
                  <c:v>1114</c:v>
                </c:pt>
                <c:pt idx="982">
                  <c:v>1111.2</c:v>
                </c:pt>
                <c:pt idx="983">
                  <c:v>1108.5999999999999</c:v>
                </c:pt>
                <c:pt idx="984">
                  <c:v>1105.8</c:v>
                </c:pt>
                <c:pt idx="985">
                  <c:v>1103</c:v>
                </c:pt>
                <c:pt idx="986">
                  <c:v>1100.0999999999999</c:v>
                </c:pt>
                <c:pt idx="987">
                  <c:v>1097.2</c:v>
                </c:pt>
                <c:pt idx="988">
                  <c:v>1094.0999999999999</c:v>
                </c:pt>
                <c:pt idx="989">
                  <c:v>1091.2</c:v>
                </c:pt>
                <c:pt idx="990">
                  <c:v>1088.0999999999999</c:v>
                </c:pt>
                <c:pt idx="991">
                  <c:v>1085.0999999999999</c:v>
                </c:pt>
                <c:pt idx="992">
                  <c:v>1082</c:v>
                </c:pt>
                <c:pt idx="993">
                  <c:v>1078.8</c:v>
                </c:pt>
                <c:pt idx="994">
                  <c:v>1075.3</c:v>
                </c:pt>
                <c:pt idx="995">
                  <c:v>1071.9000000000001</c:v>
                </c:pt>
                <c:pt idx="996">
                  <c:v>1068.5999999999999</c:v>
                </c:pt>
                <c:pt idx="997">
                  <c:v>1065.0999999999999</c:v>
                </c:pt>
                <c:pt idx="998">
                  <c:v>1061.5999999999999</c:v>
                </c:pt>
                <c:pt idx="999">
                  <c:v>1058.0999999999999</c:v>
                </c:pt>
                <c:pt idx="1000">
                  <c:v>1054.5</c:v>
                </c:pt>
                <c:pt idx="1001">
                  <c:v>1050.9000000000001</c:v>
                </c:pt>
                <c:pt idx="1002">
                  <c:v>1047.2</c:v>
                </c:pt>
                <c:pt idx="1003">
                  <c:v>1043.5999999999999</c:v>
                </c:pt>
                <c:pt idx="1004">
                  <c:v>1040.0999999999999</c:v>
                </c:pt>
                <c:pt idx="1005">
                  <c:v>1036.5</c:v>
                </c:pt>
                <c:pt idx="1006">
                  <c:v>1033</c:v>
                </c:pt>
                <c:pt idx="1007">
                  <c:v>1029.5</c:v>
                </c:pt>
                <c:pt idx="1008">
                  <c:v>1026</c:v>
                </c:pt>
                <c:pt idx="1009">
                  <c:v>1022.4</c:v>
                </c:pt>
                <c:pt idx="1010">
                  <c:v>1018.9</c:v>
                </c:pt>
                <c:pt idx="1011">
                  <c:v>1015.2</c:v>
                </c:pt>
                <c:pt idx="1012">
                  <c:v>1011.6</c:v>
                </c:pt>
                <c:pt idx="1013">
                  <c:v>1008</c:v>
                </c:pt>
                <c:pt idx="1014">
                  <c:v>1004.4</c:v>
                </c:pt>
                <c:pt idx="1015">
                  <c:v>1001</c:v>
                </c:pt>
                <c:pt idx="1016">
                  <c:v>997.3</c:v>
                </c:pt>
                <c:pt idx="1017">
                  <c:v>993.7</c:v>
                </c:pt>
                <c:pt idx="1018">
                  <c:v>990.3</c:v>
                </c:pt>
                <c:pt idx="1019">
                  <c:v>986.8</c:v>
                </c:pt>
                <c:pt idx="1020">
                  <c:v>983.2</c:v>
                </c:pt>
                <c:pt idx="1021">
                  <c:v>979.6</c:v>
                </c:pt>
                <c:pt idx="1022">
                  <c:v>976.1</c:v>
                </c:pt>
                <c:pt idx="1023">
                  <c:v>972.7</c:v>
                </c:pt>
                <c:pt idx="1024">
                  <c:v>969.2</c:v>
                </c:pt>
                <c:pt idx="1025">
                  <c:v>965.8</c:v>
                </c:pt>
                <c:pt idx="1026">
                  <c:v>962.4</c:v>
                </c:pt>
                <c:pt idx="1027">
                  <c:v>959</c:v>
                </c:pt>
                <c:pt idx="1028">
                  <c:v>955.6</c:v>
                </c:pt>
                <c:pt idx="1029">
                  <c:v>952.3</c:v>
                </c:pt>
                <c:pt idx="1030">
                  <c:v>949</c:v>
                </c:pt>
                <c:pt idx="1031">
                  <c:v>945.7</c:v>
                </c:pt>
                <c:pt idx="1032">
                  <c:v>942.3</c:v>
                </c:pt>
                <c:pt idx="1033">
                  <c:v>938.9</c:v>
                </c:pt>
                <c:pt idx="1034">
                  <c:v>935.8</c:v>
                </c:pt>
                <c:pt idx="1035">
                  <c:v>932.5</c:v>
                </c:pt>
                <c:pt idx="1036">
                  <c:v>929.2</c:v>
                </c:pt>
                <c:pt idx="1037">
                  <c:v>926.1</c:v>
                </c:pt>
                <c:pt idx="1038">
                  <c:v>922.9</c:v>
                </c:pt>
                <c:pt idx="1039">
                  <c:v>919.7</c:v>
                </c:pt>
                <c:pt idx="1040">
                  <c:v>916.5</c:v>
                </c:pt>
                <c:pt idx="1041">
                  <c:v>913.4</c:v>
                </c:pt>
                <c:pt idx="1042">
                  <c:v>910.3</c:v>
                </c:pt>
                <c:pt idx="1043">
                  <c:v>907.2</c:v>
                </c:pt>
                <c:pt idx="1044">
                  <c:v>904</c:v>
                </c:pt>
                <c:pt idx="1045">
                  <c:v>901.1</c:v>
                </c:pt>
                <c:pt idx="1046">
                  <c:v>897.9</c:v>
                </c:pt>
                <c:pt idx="1047">
                  <c:v>894.9</c:v>
                </c:pt>
                <c:pt idx="1048">
                  <c:v>891.8</c:v>
                </c:pt>
                <c:pt idx="1049">
                  <c:v>888.8</c:v>
                </c:pt>
                <c:pt idx="1050">
                  <c:v>886</c:v>
                </c:pt>
                <c:pt idx="1051">
                  <c:v>883.2</c:v>
                </c:pt>
                <c:pt idx="1052">
                  <c:v>880.2</c:v>
                </c:pt>
                <c:pt idx="1053">
                  <c:v>877.2</c:v>
                </c:pt>
                <c:pt idx="1054">
                  <c:v>874.3</c:v>
                </c:pt>
                <c:pt idx="1055">
                  <c:v>871.3</c:v>
                </c:pt>
                <c:pt idx="1056">
                  <c:v>868.4</c:v>
                </c:pt>
                <c:pt idx="1057">
                  <c:v>865.3</c:v>
                </c:pt>
                <c:pt idx="1058">
                  <c:v>862.6</c:v>
                </c:pt>
                <c:pt idx="1059">
                  <c:v>859.5</c:v>
                </c:pt>
                <c:pt idx="1060">
                  <c:v>856.9</c:v>
                </c:pt>
                <c:pt idx="1061">
                  <c:v>854.2</c:v>
                </c:pt>
                <c:pt idx="1062">
                  <c:v>851.2</c:v>
                </c:pt>
                <c:pt idx="1063">
                  <c:v>848.4</c:v>
                </c:pt>
                <c:pt idx="1064">
                  <c:v>845.7</c:v>
                </c:pt>
                <c:pt idx="1065">
                  <c:v>842.8</c:v>
                </c:pt>
                <c:pt idx="1066">
                  <c:v>840.2</c:v>
                </c:pt>
                <c:pt idx="1067">
                  <c:v>837.5</c:v>
                </c:pt>
                <c:pt idx="1068">
                  <c:v>835</c:v>
                </c:pt>
                <c:pt idx="1069">
                  <c:v>832.4</c:v>
                </c:pt>
                <c:pt idx="1070">
                  <c:v>829.5</c:v>
                </c:pt>
                <c:pt idx="1071">
                  <c:v>826.9</c:v>
                </c:pt>
                <c:pt idx="1072">
                  <c:v>824.2</c:v>
                </c:pt>
                <c:pt idx="1073">
                  <c:v>821.4</c:v>
                </c:pt>
                <c:pt idx="1074">
                  <c:v>818.7</c:v>
                </c:pt>
                <c:pt idx="1075">
                  <c:v>816.2</c:v>
                </c:pt>
                <c:pt idx="1076">
                  <c:v>813.6</c:v>
                </c:pt>
                <c:pt idx="1077">
                  <c:v>811</c:v>
                </c:pt>
                <c:pt idx="1078">
                  <c:v>808.2</c:v>
                </c:pt>
                <c:pt idx="1079">
                  <c:v>805.8</c:v>
                </c:pt>
                <c:pt idx="1080">
                  <c:v>803.1</c:v>
                </c:pt>
                <c:pt idx="1081">
                  <c:v>800.8</c:v>
                </c:pt>
                <c:pt idx="1082">
                  <c:v>798.3</c:v>
                </c:pt>
                <c:pt idx="1083">
                  <c:v>795.8</c:v>
                </c:pt>
                <c:pt idx="1084">
                  <c:v>793.3</c:v>
                </c:pt>
                <c:pt idx="1085">
                  <c:v>790.9</c:v>
                </c:pt>
                <c:pt idx="1086">
                  <c:v>788.3</c:v>
                </c:pt>
                <c:pt idx="1087">
                  <c:v>785.8</c:v>
                </c:pt>
                <c:pt idx="1088">
                  <c:v>783.3</c:v>
                </c:pt>
                <c:pt idx="1089">
                  <c:v>780.9</c:v>
                </c:pt>
                <c:pt idx="1090">
                  <c:v>778.4</c:v>
                </c:pt>
                <c:pt idx="1091">
                  <c:v>775.8</c:v>
                </c:pt>
                <c:pt idx="1092">
                  <c:v>773.4</c:v>
                </c:pt>
                <c:pt idx="1093">
                  <c:v>771</c:v>
                </c:pt>
                <c:pt idx="1094">
                  <c:v>768.6</c:v>
                </c:pt>
                <c:pt idx="1095">
                  <c:v>766.3</c:v>
                </c:pt>
                <c:pt idx="1096">
                  <c:v>763.9</c:v>
                </c:pt>
                <c:pt idx="1097">
                  <c:v>761.6</c:v>
                </c:pt>
                <c:pt idx="1098">
                  <c:v>759.3</c:v>
                </c:pt>
                <c:pt idx="1099">
                  <c:v>757</c:v>
                </c:pt>
                <c:pt idx="1100">
                  <c:v>754.6</c:v>
                </c:pt>
                <c:pt idx="1101">
                  <c:v>752.4</c:v>
                </c:pt>
                <c:pt idx="1102">
                  <c:v>750.2</c:v>
                </c:pt>
                <c:pt idx="1103">
                  <c:v>747.9</c:v>
                </c:pt>
                <c:pt idx="1104">
                  <c:v>745.6</c:v>
                </c:pt>
                <c:pt idx="1105">
                  <c:v>743.4</c:v>
                </c:pt>
                <c:pt idx="1106">
                  <c:v>741.2</c:v>
                </c:pt>
                <c:pt idx="1107">
                  <c:v>739</c:v>
                </c:pt>
                <c:pt idx="1108">
                  <c:v>736.8</c:v>
                </c:pt>
                <c:pt idx="1109">
                  <c:v>734.5</c:v>
                </c:pt>
                <c:pt idx="1110">
                  <c:v>732.3</c:v>
                </c:pt>
                <c:pt idx="1111">
                  <c:v>730.2</c:v>
                </c:pt>
                <c:pt idx="1112">
                  <c:v>728.1</c:v>
                </c:pt>
                <c:pt idx="1113">
                  <c:v>725.9</c:v>
                </c:pt>
                <c:pt idx="1114">
                  <c:v>723.8</c:v>
                </c:pt>
                <c:pt idx="1115">
                  <c:v>721.7</c:v>
                </c:pt>
                <c:pt idx="1116">
                  <c:v>719.6</c:v>
                </c:pt>
                <c:pt idx="1117">
                  <c:v>717.4</c:v>
                </c:pt>
                <c:pt idx="1118">
                  <c:v>715.4</c:v>
                </c:pt>
                <c:pt idx="1119">
                  <c:v>713.2</c:v>
                </c:pt>
                <c:pt idx="1120">
                  <c:v>711.1</c:v>
                </c:pt>
                <c:pt idx="1121">
                  <c:v>709</c:v>
                </c:pt>
                <c:pt idx="1122">
                  <c:v>706.9</c:v>
                </c:pt>
                <c:pt idx="1123">
                  <c:v>704.9</c:v>
                </c:pt>
                <c:pt idx="1124">
                  <c:v>703</c:v>
                </c:pt>
                <c:pt idx="1125">
                  <c:v>700.9</c:v>
                </c:pt>
                <c:pt idx="1126">
                  <c:v>699</c:v>
                </c:pt>
                <c:pt idx="1127">
                  <c:v>697.1</c:v>
                </c:pt>
                <c:pt idx="1128">
                  <c:v>695.1</c:v>
                </c:pt>
                <c:pt idx="1129">
                  <c:v>693.1</c:v>
                </c:pt>
                <c:pt idx="1130">
                  <c:v>691.2</c:v>
                </c:pt>
                <c:pt idx="1131">
                  <c:v>689.3</c:v>
                </c:pt>
                <c:pt idx="1132">
                  <c:v>687.3</c:v>
                </c:pt>
                <c:pt idx="1133">
                  <c:v>685.4</c:v>
                </c:pt>
                <c:pt idx="1134">
                  <c:v>683.4</c:v>
                </c:pt>
                <c:pt idx="1135">
                  <c:v>681.4</c:v>
                </c:pt>
                <c:pt idx="1136">
                  <c:v>679.5</c:v>
                </c:pt>
                <c:pt idx="1137">
                  <c:v>677.6</c:v>
                </c:pt>
                <c:pt idx="1138">
                  <c:v>675.7</c:v>
                </c:pt>
                <c:pt idx="1139">
                  <c:v>673.8</c:v>
                </c:pt>
                <c:pt idx="1140">
                  <c:v>671.9</c:v>
                </c:pt>
                <c:pt idx="1141">
                  <c:v>670</c:v>
                </c:pt>
                <c:pt idx="1142">
                  <c:v>668.2</c:v>
                </c:pt>
                <c:pt idx="1143">
                  <c:v>666.4</c:v>
                </c:pt>
                <c:pt idx="1144">
                  <c:v>664.2</c:v>
                </c:pt>
                <c:pt idx="1145">
                  <c:v>662.2</c:v>
                </c:pt>
                <c:pt idx="1146">
                  <c:v>660.2</c:v>
                </c:pt>
                <c:pt idx="1147">
                  <c:v>658.3</c:v>
                </c:pt>
                <c:pt idx="1148">
                  <c:v>656.4</c:v>
                </c:pt>
                <c:pt idx="1149">
                  <c:v>654.5</c:v>
                </c:pt>
                <c:pt idx="1150">
                  <c:v>652.6</c:v>
                </c:pt>
                <c:pt idx="1151">
                  <c:v>650.70000000000005</c:v>
                </c:pt>
                <c:pt idx="1152">
                  <c:v>648.9</c:v>
                </c:pt>
                <c:pt idx="1153">
                  <c:v>647.1</c:v>
                </c:pt>
                <c:pt idx="1154">
                  <c:v>645.29999999999995</c:v>
                </c:pt>
                <c:pt idx="1155">
                  <c:v>643.6</c:v>
                </c:pt>
                <c:pt idx="1156">
                  <c:v>641.79999999999995</c:v>
                </c:pt>
                <c:pt idx="1157">
                  <c:v>640</c:v>
                </c:pt>
                <c:pt idx="1158">
                  <c:v>638.29999999999995</c:v>
                </c:pt>
                <c:pt idx="1159">
                  <c:v>636.5</c:v>
                </c:pt>
                <c:pt idx="1160">
                  <c:v>634.70000000000005</c:v>
                </c:pt>
                <c:pt idx="1161">
                  <c:v>633</c:v>
                </c:pt>
                <c:pt idx="1162">
                  <c:v>631.29999999999995</c:v>
                </c:pt>
                <c:pt idx="1163">
                  <c:v>629.6</c:v>
                </c:pt>
                <c:pt idx="1164">
                  <c:v>627.9</c:v>
                </c:pt>
                <c:pt idx="1165">
                  <c:v>626.1</c:v>
                </c:pt>
                <c:pt idx="1166">
                  <c:v>624.4</c:v>
                </c:pt>
                <c:pt idx="1167">
                  <c:v>622.70000000000005</c:v>
                </c:pt>
                <c:pt idx="1168">
                  <c:v>621</c:v>
                </c:pt>
                <c:pt idx="1169">
                  <c:v>619.29999999999995</c:v>
                </c:pt>
                <c:pt idx="1170">
                  <c:v>617.6</c:v>
                </c:pt>
                <c:pt idx="1171">
                  <c:v>615.9</c:v>
                </c:pt>
                <c:pt idx="1172">
                  <c:v>614.20000000000005</c:v>
                </c:pt>
                <c:pt idx="1173">
                  <c:v>612.5</c:v>
                </c:pt>
                <c:pt idx="1174">
                  <c:v>610.79999999999995</c:v>
                </c:pt>
                <c:pt idx="1175">
                  <c:v>609.20000000000005</c:v>
                </c:pt>
                <c:pt idx="1176">
                  <c:v>607.5</c:v>
                </c:pt>
                <c:pt idx="1177">
                  <c:v>605.79999999999995</c:v>
                </c:pt>
                <c:pt idx="1178">
                  <c:v>604.20000000000005</c:v>
                </c:pt>
                <c:pt idx="1179">
                  <c:v>602.6</c:v>
                </c:pt>
                <c:pt idx="1180">
                  <c:v>601</c:v>
                </c:pt>
                <c:pt idx="1181">
                  <c:v>599.4</c:v>
                </c:pt>
                <c:pt idx="1182">
                  <c:v>597.70000000000005</c:v>
                </c:pt>
                <c:pt idx="1183">
                  <c:v>596.1</c:v>
                </c:pt>
                <c:pt idx="1184">
                  <c:v>594.5</c:v>
                </c:pt>
                <c:pt idx="1185">
                  <c:v>592.9</c:v>
                </c:pt>
                <c:pt idx="1186">
                  <c:v>591.4</c:v>
                </c:pt>
                <c:pt idx="1187">
                  <c:v>589.70000000000005</c:v>
                </c:pt>
                <c:pt idx="1188">
                  <c:v>588.20000000000005</c:v>
                </c:pt>
                <c:pt idx="1189">
                  <c:v>586.6</c:v>
                </c:pt>
                <c:pt idx="1190">
                  <c:v>585</c:v>
                </c:pt>
                <c:pt idx="1191">
                  <c:v>583.5</c:v>
                </c:pt>
                <c:pt idx="1192">
                  <c:v>581.9</c:v>
                </c:pt>
                <c:pt idx="1193">
                  <c:v>580.29999999999995</c:v>
                </c:pt>
                <c:pt idx="1194">
                  <c:v>578.79999999999995</c:v>
                </c:pt>
                <c:pt idx="1195">
                  <c:v>577.29999999999995</c:v>
                </c:pt>
                <c:pt idx="1196">
                  <c:v>575.70000000000005</c:v>
                </c:pt>
                <c:pt idx="1197">
                  <c:v>574.20000000000005</c:v>
                </c:pt>
                <c:pt idx="1198">
                  <c:v>572.70000000000005</c:v>
                </c:pt>
                <c:pt idx="1199">
                  <c:v>571.20000000000005</c:v>
                </c:pt>
                <c:pt idx="1200">
                  <c:v>569.70000000000005</c:v>
                </c:pt>
                <c:pt idx="1201">
                  <c:v>568.20000000000005</c:v>
                </c:pt>
                <c:pt idx="1202">
                  <c:v>566.70000000000005</c:v>
                </c:pt>
                <c:pt idx="1203">
                  <c:v>565.29999999999995</c:v>
                </c:pt>
                <c:pt idx="1204">
                  <c:v>563.79999999999995</c:v>
                </c:pt>
                <c:pt idx="1205">
                  <c:v>562.29999999999995</c:v>
                </c:pt>
                <c:pt idx="1206">
                  <c:v>560.9</c:v>
                </c:pt>
                <c:pt idx="1207">
                  <c:v>559.5</c:v>
                </c:pt>
                <c:pt idx="1208">
                  <c:v>558</c:v>
                </c:pt>
                <c:pt idx="1209">
                  <c:v>556.6</c:v>
                </c:pt>
                <c:pt idx="1210">
                  <c:v>555.20000000000005</c:v>
                </c:pt>
                <c:pt idx="1211">
                  <c:v>553.79999999999995</c:v>
                </c:pt>
                <c:pt idx="1212">
                  <c:v>552.4</c:v>
                </c:pt>
                <c:pt idx="1213">
                  <c:v>550.9</c:v>
                </c:pt>
                <c:pt idx="1214">
                  <c:v>549.5</c:v>
                </c:pt>
                <c:pt idx="1215">
                  <c:v>548</c:v>
                </c:pt>
                <c:pt idx="1216">
                  <c:v>546.70000000000005</c:v>
                </c:pt>
                <c:pt idx="1217">
                  <c:v>545.20000000000005</c:v>
                </c:pt>
                <c:pt idx="1218">
                  <c:v>543.79999999999995</c:v>
                </c:pt>
                <c:pt idx="1219">
                  <c:v>542.4</c:v>
                </c:pt>
                <c:pt idx="1220">
                  <c:v>541</c:v>
                </c:pt>
                <c:pt idx="1221">
                  <c:v>539.6</c:v>
                </c:pt>
                <c:pt idx="1222">
                  <c:v>538.29999999999995</c:v>
                </c:pt>
                <c:pt idx="1223">
                  <c:v>536.9</c:v>
                </c:pt>
                <c:pt idx="1224">
                  <c:v>535.5</c:v>
                </c:pt>
                <c:pt idx="1225">
                  <c:v>534.1</c:v>
                </c:pt>
                <c:pt idx="1226">
                  <c:v>532.70000000000005</c:v>
                </c:pt>
                <c:pt idx="1227">
                  <c:v>531.29999999999995</c:v>
                </c:pt>
                <c:pt idx="1228">
                  <c:v>529.9</c:v>
                </c:pt>
                <c:pt idx="1229">
                  <c:v>528.5</c:v>
                </c:pt>
                <c:pt idx="1230">
                  <c:v>527.20000000000005</c:v>
                </c:pt>
                <c:pt idx="1231">
                  <c:v>525.79999999999995</c:v>
                </c:pt>
                <c:pt idx="1232">
                  <c:v>524.5</c:v>
                </c:pt>
                <c:pt idx="1233">
                  <c:v>523.20000000000005</c:v>
                </c:pt>
                <c:pt idx="1234">
                  <c:v>521.9</c:v>
                </c:pt>
                <c:pt idx="1235">
                  <c:v>520.5</c:v>
                </c:pt>
                <c:pt idx="1236">
                  <c:v>519.20000000000005</c:v>
                </c:pt>
                <c:pt idx="1237">
                  <c:v>517.9</c:v>
                </c:pt>
                <c:pt idx="1238">
                  <c:v>516.6</c:v>
                </c:pt>
                <c:pt idx="1239">
                  <c:v>515.20000000000005</c:v>
                </c:pt>
                <c:pt idx="1240">
                  <c:v>513.9</c:v>
                </c:pt>
                <c:pt idx="1241">
                  <c:v>512.6</c:v>
                </c:pt>
                <c:pt idx="1242">
                  <c:v>511.3</c:v>
                </c:pt>
                <c:pt idx="1243">
                  <c:v>510.1</c:v>
                </c:pt>
                <c:pt idx="1244">
                  <c:v>508.8</c:v>
                </c:pt>
                <c:pt idx="1245">
                  <c:v>507.5</c:v>
                </c:pt>
                <c:pt idx="1246">
                  <c:v>506.2</c:v>
                </c:pt>
                <c:pt idx="1247">
                  <c:v>504.9</c:v>
                </c:pt>
                <c:pt idx="1248">
                  <c:v>503.7</c:v>
                </c:pt>
                <c:pt idx="1249">
                  <c:v>502.4</c:v>
                </c:pt>
                <c:pt idx="1250">
                  <c:v>501.1</c:v>
                </c:pt>
                <c:pt idx="1251">
                  <c:v>499.9</c:v>
                </c:pt>
                <c:pt idx="1252">
                  <c:v>498.6</c:v>
                </c:pt>
                <c:pt idx="1253">
                  <c:v>497.4</c:v>
                </c:pt>
                <c:pt idx="1254">
                  <c:v>496.1</c:v>
                </c:pt>
                <c:pt idx="1255">
                  <c:v>494.8</c:v>
                </c:pt>
                <c:pt idx="1256">
                  <c:v>493.6</c:v>
                </c:pt>
                <c:pt idx="1257">
                  <c:v>492.3</c:v>
                </c:pt>
                <c:pt idx="1258">
                  <c:v>491</c:v>
                </c:pt>
                <c:pt idx="1259">
                  <c:v>489.8</c:v>
                </c:pt>
                <c:pt idx="1260">
                  <c:v>488.6</c:v>
                </c:pt>
                <c:pt idx="1261">
                  <c:v>487.3</c:v>
                </c:pt>
                <c:pt idx="1262">
                  <c:v>486.1</c:v>
                </c:pt>
                <c:pt idx="1263">
                  <c:v>484.9</c:v>
                </c:pt>
                <c:pt idx="1264">
                  <c:v>483.7</c:v>
                </c:pt>
                <c:pt idx="1265">
                  <c:v>482.5</c:v>
                </c:pt>
                <c:pt idx="1266">
                  <c:v>481.3</c:v>
                </c:pt>
                <c:pt idx="1267">
                  <c:v>480.1</c:v>
                </c:pt>
                <c:pt idx="1268">
                  <c:v>478.9</c:v>
                </c:pt>
                <c:pt idx="1269">
                  <c:v>477.7</c:v>
                </c:pt>
                <c:pt idx="1270">
                  <c:v>476.5</c:v>
                </c:pt>
                <c:pt idx="1271">
                  <c:v>475.3</c:v>
                </c:pt>
                <c:pt idx="1272">
                  <c:v>474.1</c:v>
                </c:pt>
                <c:pt idx="1273">
                  <c:v>472.9</c:v>
                </c:pt>
                <c:pt idx="1274">
                  <c:v>471.7</c:v>
                </c:pt>
                <c:pt idx="1275">
                  <c:v>470.6</c:v>
                </c:pt>
                <c:pt idx="1276">
                  <c:v>469.5</c:v>
                </c:pt>
                <c:pt idx="1277">
                  <c:v>468.3</c:v>
                </c:pt>
                <c:pt idx="1278">
                  <c:v>467.1</c:v>
                </c:pt>
                <c:pt idx="1279">
                  <c:v>465.9</c:v>
                </c:pt>
                <c:pt idx="1280">
                  <c:v>464.7</c:v>
                </c:pt>
                <c:pt idx="1281">
                  <c:v>463.5</c:v>
                </c:pt>
                <c:pt idx="1282">
                  <c:v>462.4</c:v>
                </c:pt>
                <c:pt idx="1283">
                  <c:v>461.2</c:v>
                </c:pt>
                <c:pt idx="1284">
                  <c:v>460</c:v>
                </c:pt>
                <c:pt idx="1285">
                  <c:v>458.8</c:v>
                </c:pt>
                <c:pt idx="1286">
                  <c:v>457.6</c:v>
                </c:pt>
                <c:pt idx="1287">
                  <c:v>456.5</c:v>
                </c:pt>
                <c:pt idx="1288">
                  <c:v>455.3</c:v>
                </c:pt>
                <c:pt idx="1289">
                  <c:v>454.2</c:v>
                </c:pt>
                <c:pt idx="1290">
                  <c:v>453.1</c:v>
                </c:pt>
                <c:pt idx="1291">
                  <c:v>451.9</c:v>
                </c:pt>
                <c:pt idx="1292">
                  <c:v>450.8</c:v>
                </c:pt>
                <c:pt idx="1293">
                  <c:v>449.7</c:v>
                </c:pt>
                <c:pt idx="1294">
                  <c:v>448.6</c:v>
                </c:pt>
                <c:pt idx="1295">
                  <c:v>447.4</c:v>
                </c:pt>
                <c:pt idx="1296">
                  <c:v>446.3</c:v>
                </c:pt>
                <c:pt idx="1297">
                  <c:v>445.2</c:v>
                </c:pt>
                <c:pt idx="1298">
                  <c:v>444.1</c:v>
                </c:pt>
                <c:pt idx="1299">
                  <c:v>443</c:v>
                </c:pt>
                <c:pt idx="1300">
                  <c:v>441.9</c:v>
                </c:pt>
                <c:pt idx="1301">
                  <c:v>440.7</c:v>
                </c:pt>
                <c:pt idx="1302">
                  <c:v>439.6</c:v>
                </c:pt>
                <c:pt idx="1303">
                  <c:v>438.5</c:v>
                </c:pt>
                <c:pt idx="1304">
                  <c:v>437.4</c:v>
                </c:pt>
                <c:pt idx="1305">
                  <c:v>436.4</c:v>
                </c:pt>
                <c:pt idx="1306">
                  <c:v>435.3</c:v>
                </c:pt>
                <c:pt idx="1307">
                  <c:v>434.2</c:v>
                </c:pt>
                <c:pt idx="1308">
                  <c:v>433.1</c:v>
                </c:pt>
                <c:pt idx="1309">
                  <c:v>432</c:v>
                </c:pt>
                <c:pt idx="1310">
                  <c:v>430.9</c:v>
                </c:pt>
                <c:pt idx="1311">
                  <c:v>429.9</c:v>
                </c:pt>
                <c:pt idx="1312">
                  <c:v>428.8</c:v>
                </c:pt>
                <c:pt idx="1313">
                  <c:v>427.7</c:v>
                </c:pt>
                <c:pt idx="1314">
                  <c:v>426.7</c:v>
                </c:pt>
                <c:pt idx="1315">
                  <c:v>425.6</c:v>
                </c:pt>
                <c:pt idx="1316">
                  <c:v>424.5</c:v>
                </c:pt>
                <c:pt idx="1317">
                  <c:v>423.5</c:v>
                </c:pt>
                <c:pt idx="1318">
                  <c:v>422.5</c:v>
                </c:pt>
                <c:pt idx="1319">
                  <c:v>421.4</c:v>
                </c:pt>
                <c:pt idx="1320">
                  <c:v>420.3</c:v>
                </c:pt>
                <c:pt idx="1321">
                  <c:v>419.3</c:v>
                </c:pt>
                <c:pt idx="1322">
                  <c:v>418.3</c:v>
                </c:pt>
                <c:pt idx="1323">
                  <c:v>417.2</c:v>
                </c:pt>
                <c:pt idx="1324">
                  <c:v>416.2</c:v>
                </c:pt>
                <c:pt idx="1325">
                  <c:v>415.2</c:v>
                </c:pt>
                <c:pt idx="1326">
                  <c:v>414.2</c:v>
                </c:pt>
                <c:pt idx="1327">
                  <c:v>413.1</c:v>
                </c:pt>
                <c:pt idx="1328">
                  <c:v>411.8</c:v>
                </c:pt>
                <c:pt idx="1329">
                  <c:v>410.7</c:v>
                </c:pt>
                <c:pt idx="1330">
                  <c:v>409.7</c:v>
                </c:pt>
                <c:pt idx="1331">
                  <c:v>408.7</c:v>
                </c:pt>
                <c:pt idx="1332">
                  <c:v>407.7</c:v>
                </c:pt>
                <c:pt idx="1333">
                  <c:v>406.8</c:v>
                </c:pt>
                <c:pt idx="1334">
                  <c:v>405.8</c:v>
                </c:pt>
                <c:pt idx="1335">
                  <c:v>404.7</c:v>
                </c:pt>
                <c:pt idx="1336">
                  <c:v>403.8</c:v>
                </c:pt>
                <c:pt idx="1337">
                  <c:v>402.8</c:v>
                </c:pt>
                <c:pt idx="1338">
                  <c:v>401.8</c:v>
                </c:pt>
                <c:pt idx="1339">
                  <c:v>400.9</c:v>
                </c:pt>
                <c:pt idx="1340">
                  <c:v>399.8</c:v>
                </c:pt>
                <c:pt idx="1341">
                  <c:v>398.7</c:v>
                </c:pt>
                <c:pt idx="1342">
                  <c:v>398</c:v>
                </c:pt>
                <c:pt idx="1343">
                  <c:v>397</c:v>
                </c:pt>
                <c:pt idx="1344">
                  <c:v>396.1</c:v>
                </c:pt>
                <c:pt idx="1345">
                  <c:v>395.1</c:v>
                </c:pt>
                <c:pt idx="1346">
                  <c:v>394.1</c:v>
                </c:pt>
                <c:pt idx="1347">
                  <c:v>393.1</c:v>
                </c:pt>
                <c:pt idx="1348">
                  <c:v>392.2</c:v>
                </c:pt>
                <c:pt idx="1349">
                  <c:v>391.2</c:v>
                </c:pt>
                <c:pt idx="1350">
                  <c:v>390.2</c:v>
                </c:pt>
                <c:pt idx="1351">
                  <c:v>389.3</c:v>
                </c:pt>
                <c:pt idx="1352">
                  <c:v>388.4</c:v>
                </c:pt>
                <c:pt idx="1353">
                  <c:v>387.5</c:v>
                </c:pt>
                <c:pt idx="1354">
                  <c:v>386.5</c:v>
                </c:pt>
                <c:pt idx="1355">
                  <c:v>385.5</c:v>
                </c:pt>
                <c:pt idx="1356">
                  <c:v>384.6</c:v>
                </c:pt>
                <c:pt idx="1357">
                  <c:v>383.7</c:v>
                </c:pt>
                <c:pt idx="1358">
                  <c:v>382.7</c:v>
                </c:pt>
                <c:pt idx="1359">
                  <c:v>381.8</c:v>
                </c:pt>
                <c:pt idx="1360">
                  <c:v>380.9</c:v>
                </c:pt>
                <c:pt idx="1361">
                  <c:v>379.9</c:v>
                </c:pt>
                <c:pt idx="1362">
                  <c:v>379</c:v>
                </c:pt>
                <c:pt idx="1363">
                  <c:v>378</c:v>
                </c:pt>
                <c:pt idx="1364">
                  <c:v>377.1</c:v>
                </c:pt>
                <c:pt idx="1365">
                  <c:v>376.2</c:v>
                </c:pt>
                <c:pt idx="1366">
                  <c:v>375.3</c:v>
                </c:pt>
                <c:pt idx="1367">
                  <c:v>374.3</c:v>
                </c:pt>
                <c:pt idx="1368">
                  <c:v>373.4</c:v>
                </c:pt>
                <c:pt idx="1369">
                  <c:v>372.5</c:v>
                </c:pt>
                <c:pt idx="1370">
                  <c:v>371.6</c:v>
                </c:pt>
                <c:pt idx="1371">
                  <c:v>370.7</c:v>
                </c:pt>
                <c:pt idx="1372">
                  <c:v>369.7</c:v>
                </c:pt>
                <c:pt idx="1373">
                  <c:v>368.8</c:v>
                </c:pt>
                <c:pt idx="1374">
                  <c:v>367.9</c:v>
                </c:pt>
                <c:pt idx="1375">
                  <c:v>367</c:v>
                </c:pt>
                <c:pt idx="1376">
                  <c:v>366.1</c:v>
                </c:pt>
                <c:pt idx="1377">
                  <c:v>365.1</c:v>
                </c:pt>
                <c:pt idx="1378">
                  <c:v>364.2</c:v>
                </c:pt>
                <c:pt idx="1379">
                  <c:v>363.4</c:v>
                </c:pt>
                <c:pt idx="1380">
                  <c:v>362.5</c:v>
                </c:pt>
                <c:pt idx="1381">
                  <c:v>361.6</c:v>
                </c:pt>
                <c:pt idx="1382">
                  <c:v>360.8</c:v>
                </c:pt>
                <c:pt idx="1383">
                  <c:v>359.9</c:v>
                </c:pt>
                <c:pt idx="1384">
                  <c:v>359</c:v>
                </c:pt>
                <c:pt idx="1385">
                  <c:v>358.2</c:v>
                </c:pt>
                <c:pt idx="1386">
                  <c:v>357.3</c:v>
                </c:pt>
                <c:pt idx="1387">
                  <c:v>356.5</c:v>
                </c:pt>
                <c:pt idx="1388">
                  <c:v>355.6</c:v>
                </c:pt>
                <c:pt idx="1389">
                  <c:v>354.8</c:v>
                </c:pt>
                <c:pt idx="1390">
                  <c:v>353.9</c:v>
                </c:pt>
                <c:pt idx="1391">
                  <c:v>353</c:v>
                </c:pt>
                <c:pt idx="1392">
                  <c:v>352.1</c:v>
                </c:pt>
                <c:pt idx="1393">
                  <c:v>351.3</c:v>
                </c:pt>
                <c:pt idx="1394">
                  <c:v>350.3</c:v>
                </c:pt>
                <c:pt idx="1395">
                  <c:v>349.4</c:v>
                </c:pt>
                <c:pt idx="1396">
                  <c:v>348.6</c:v>
                </c:pt>
                <c:pt idx="1397">
                  <c:v>347.8</c:v>
                </c:pt>
                <c:pt idx="1398">
                  <c:v>346.9</c:v>
                </c:pt>
                <c:pt idx="1399">
                  <c:v>346</c:v>
                </c:pt>
                <c:pt idx="1400">
                  <c:v>345.2</c:v>
                </c:pt>
                <c:pt idx="1401">
                  <c:v>344.4</c:v>
                </c:pt>
                <c:pt idx="1402">
                  <c:v>343.5</c:v>
                </c:pt>
                <c:pt idx="1403">
                  <c:v>342.7</c:v>
                </c:pt>
                <c:pt idx="1404">
                  <c:v>341.9</c:v>
                </c:pt>
                <c:pt idx="1405">
                  <c:v>341</c:v>
                </c:pt>
              </c:numCache>
            </c:numRef>
          </c:yVal>
          <c:smooth val="1"/>
          <c:extLst xmlns:c16r2="http://schemas.microsoft.com/office/drawing/2015/06/chart">
            <c:ext xmlns:c16="http://schemas.microsoft.com/office/drawing/2014/chart" uri="{C3380CC4-5D6E-409C-BE32-E72D297353CC}">
              <c16:uniqueId val="{00000000-0209-AF47-A549-2B27FD865DF6}"/>
            </c:ext>
          </c:extLst>
        </c:ser>
        <c:ser>
          <c:idx val="1"/>
          <c:order val="1"/>
          <c:tx>
            <c:strRef>
              <c:f>'15% T4 &amp;T7'!$D$1</c:f>
              <c:strCache>
                <c:ptCount val="1"/>
                <c:pt idx="0">
                  <c:v>Temperature 4(°C) 15 OH</c:v>
                </c:pt>
              </c:strCache>
            </c:strRef>
          </c:tx>
          <c:marker>
            <c:symbol val="none"/>
          </c:marker>
          <c:xVal>
            <c:numRef>
              <c:f>'15% T4 &amp;T7'!$A$2:$A$1846</c:f>
              <c:numCache>
                <c:formatCode>General</c:formatCode>
                <c:ptCount val="1845"/>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numCache>
            </c:numRef>
          </c:xVal>
          <c:yVal>
            <c:numRef>
              <c:f>'15% T4 &amp;T7'!$D$2:$D$1846</c:f>
              <c:numCache>
                <c:formatCode>General</c:formatCode>
                <c:ptCount val="1845"/>
                <c:pt idx="0">
                  <c:v>20.9</c:v>
                </c:pt>
                <c:pt idx="1">
                  <c:v>20.9</c:v>
                </c:pt>
                <c:pt idx="2">
                  <c:v>20.9</c:v>
                </c:pt>
                <c:pt idx="3">
                  <c:v>20.9</c:v>
                </c:pt>
                <c:pt idx="4">
                  <c:v>20.9</c:v>
                </c:pt>
                <c:pt idx="5">
                  <c:v>20.9</c:v>
                </c:pt>
                <c:pt idx="6">
                  <c:v>20.9</c:v>
                </c:pt>
                <c:pt idx="7">
                  <c:v>20.9</c:v>
                </c:pt>
                <c:pt idx="8">
                  <c:v>21</c:v>
                </c:pt>
                <c:pt idx="9">
                  <c:v>21</c:v>
                </c:pt>
                <c:pt idx="10">
                  <c:v>21</c:v>
                </c:pt>
                <c:pt idx="11">
                  <c:v>21</c:v>
                </c:pt>
                <c:pt idx="12">
                  <c:v>21</c:v>
                </c:pt>
                <c:pt idx="13">
                  <c:v>21</c:v>
                </c:pt>
                <c:pt idx="14">
                  <c:v>21</c:v>
                </c:pt>
                <c:pt idx="15">
                  <c:v>21</c:v>
                </c:pt>
                <c:pt idx="16">
                  <c:v>21</c:v>
                </c:pt>
                <c:pt idx="17">
                  <c:v>21</c:v>
                </c:pt>
                <c:pt idx="18">
                  <c:v>21</c:v>
                </c:pt>
                <c:pt idx="19">
                  <c:v>21</c:v>
                </c:pt>
                <c:pt idx="20">
                  <c:v>21</c:v>
                </c:pt>
                <c:pt idx="21">
                  <c:v>21</c:v>
                </c:pt>
                <c:pt idx="22">
                  <c:v>21</c:v>
                </c:pt>
                <c:pt idx="23">
                  <c:v>21</c:v>
                </c:pt>
                <c:pt idx="24">
                  <c:v>21</c:v>
                </c:pt>
                <c:pt idx="25">
                  <c:v>21</c:v>
                </c:pt>
                <c:pt idx="26">
                  <c:v>21</c:v>
                </c:pt>
                <c:pt idx="27">
                  <c:v>21</c:v>
                </c:pt>
                <c:pt idx="28">
                  <c:v>21</c:v>
                </c:pt>
                <c:pt idx="29">
                  <c:v>21.1</c:v>
                </c:pt>
                <c:pt idx="30">
                  <c:v>21.1</c:v>
                </c:pt>
                <c:pt idx="31">
                  <c:v>21</c:v>
                </c:pt>
                <c:pt idx="32">
                  <c:v>21</c:v>
                </c:pt>
                <c:pt idx="33">
                  <c:v>21</c:v>
                </c:pt>
                <c:pt idx="34">
                  <c:v>21</c:v>
                </c:pt>
                <c:pt idx="35">
                  <c:v>21.1</c:v>
                </c:pt>
                <c:pt idx="36">
                  <c:v>21.1</c:v>
                </c:pt>
                <c:pt idx="37">
                  <c:v>21</c:v>
                </c:pt>
                <c:pt idx="38">
                  <c:v>21</c:v>
                </c:pt>
                <c:pt idx="39">
                  <c:v>21.1</c:v>
                </c:pt>
                <c:pt idx="40">
                  <c:v>21.1</c:v>
                </c:pt>
                <c:pt idx="41">
                  <c:v>21.1</c:v>
                </c:pt>
                <c:pt idx="42">
                  <c:v>21.1</c:v>
                </c:pt>
                <c:pt idx="43">
                  <c:v>21.1</c:v>
                </c:pt>
                <c:pt idx="44">
                  <c:v>21.1</c:v>
                </c:pt>
                <c:pt idx="45">
                  <c:v>21.2</c:v>
                </c:pt>
                <c:pt idx="46">
                  <c:v>21.2</c:v>
                </c:pt>
                <c:pt idx="47">
                  <c:v>21.4</c:v>
                </c:pt>
                <c:pt idx="48">
                  <c:v>21.6</c:v>
                </c:pt>
                <c:pt idx="49">
                  <c:v>21.9</c:v>
                </c:pt>
                <c:pt idx="50">
                  <c:v>22.3</c:v>
                </c:pt>
                <c:pt idx="51">
                  <c:v>23.2</c:v>
                </c:pt>
                <c:pt idx="52">
                  <c:v>24.6</c:v>
                </c:pt>
                <c:pt idx="53">
                  <c:v>27</c:v>
                </c:pt>
                <c:pt idx="54">
                  <c:v>30.3</c:v>
                </c:pt>
                <c:pt idx="55">
                  <c:v>34.299999999999997</c:v>
                </c:pt>
                <c:pt idx="56">
                  <c:v>38.799999999999997</c:v>
                </c:pt>
                <c:pt idx="57">
                  <c:v>43.8</c:v>
                </c:pt>
                <c:pt idx="58">
                  <c:v>48.6</c:v>
                </c:pt>
                <c:pt idx="59">
                  <c:v>52.8</c:v>
                </c:pt>
                <c:pt idx="60">
                  <c:v>56.4</c:v>
                </c:pt>
                <c:pt idx="61">
                  <c:v>58.9</c:v>
                </c:pt>
                <c:pt idx="62">
                  <c:v>60.9</c:v>
                </c:pt>
                <c:pt idx="63">
                  <c:v>62.5</c:v>
                </c:pt>
                <c:pt idx="64">
                  <c:v>63.7</c:v>
                </c:pt>
                <c:pt idx="65">
                  <c:v>64.7</c:v>
                </c:pt>
                <c:pt idx="66">
                  <c:v>65.400000000000006</c:v>
                </c:pt>
                <c:pt idx="67">
                  <c:v>65.900000000000006</c:v>
                </c:pt>
                <c:pt idx="68">
                  <c:v>66.400000000000006</c:v>
                </c:pt>
                <c:pt idx="69">
                  <c:v>66.7</c:v>
                </c:pt>
                <c:pt idx="70">
                  <c:v>67</c:v>
                </c:pt>
                <c:pt idx="71">
                  <c:v>67.2</c:v>
                </c:pt>
                <c:pt idx="72">
                  <c:v>67.400000000000006</c:v>
                </c:pt>
                <c:pt idx="73">
                  <c:v>67.5</c:v>
                </c:pt>
                <c:pt idx="74">
                  <c:v>67.599999999999994</c:v>
                </c:pt>
                <c:pt idx="75">
                  <c:v>67.599999999999994</c:v>
                </c:pt>
                <c:pt idx="76">
                  <c:v>67.7</c:v>
                </c:pt>
                <c:pt idx="77">
                  <c:v>67.8</c:v>
                </c:pt>
                <c:pt idx="78">
                  <c:v>67.8</c:v>
                </c:pt>
                <c:pt idx="79">
                  <c:v>67.8</c:v>
                </c:pt>
                <c:pt idx="80">
                  <c:v>67.8</c:v>
                </c:pt>
                <c:pt idx="81">
                  <c:v>67.8</c:v>
                </c:pt>
                <c:pt idx="82">
                  <c:v>67.900000000000006</c:v>
                </c:pt>
                <c:pt idx="83">
                  <c:v>67.900000000000006</c:v>
                </c:pt>
                <c:pt idx="84">
                  <c:v>67.900000000000006</c:v>
                </c:pt>
                <c:pt idx="85">
                  <c:v>67.900000000000006</c:v>
                </c:pt>
                <c:pt idx="86">
                  <c:v>67.900000000000006</c:v>
                </c:pt>
                <c:pt idx="87">
                  <c:v>67.900000000000006</c:v>
                </c:pt>
                <c:pt idx="88">
                  <c:v>68</c:v>
                </c:pt>
                <c:pt idx="89">
                  <c:v>68</c:v>
                </c:pt>
                <c:pt idx="90">
                  <c:v>68</c:v>
                </c:pt>
                <c:pt idx="91">
                  <c:v>68</c:v>
                </c:pt>
                <c:pt idx="92">
                  <c:v>68</c:v>
                </c:pt>
                <c:pt idx="93">
                  <c:v>68</c:v>
                </c:pt>
                <c:pt idx="94">
                  <c:v>68</c:v>
                </c:pt>
                <c:pt idx="95">
                  <c:v>68</c:v>
                </c:pt>
                <c:pt idx="96">
                  <c:v>68.099999999999994</c:v>
                </c:pt>
                <c:pt idx="97">
                  <c:v>68.099999999999994</c:v>
                </c:pt>
                <c:pt idx="98">
                  <c:v>68.099999999999994</c:v>
                </c:pt>
                <c:pt idx="99">
                  <c:v>68.099999999999994</c:v>
                </c:pt>
                <c:pt idx="100">
                  <c:v>68.099999999999994</c:v>
                </c:pt>
                <c:pt idx="101">
                  <c:v>68.099999999999994</c:v>
                </c:pt>
                <c:pt idx="102">
                  <c:v>68.2</c:v>
                </c:pt>
                <c:pt idx="103">
                  <c:v>68.2</c:v>
                </c:pt>
                <c:pt idx="104">
                  <c:v>68.2</c:v>
                </c:pt>
                <c:pt idx="105">
                  <c:v>68.2</c:v>
                </c:pt>
                <c:pt idx="106">
                  <c:v>68.2</c:v>
                </c:pt>
                <c:pt idx="107">
                  <c:v>68.2</c:v>
                </c:pt>
                <c:pt idx="108">
                  <c:v>68.099999999999994</c:v>
                </c:pt>
                <c:pt idx="109">
                  <c:v>68.099999999999994</c:v>
                </c:pt>
                <c:pt idx="110">
                  <c:v>68</c:v>
                </c:pt>
                <c:pt idx="111">
                  <c:v>67.900000000000006</c:v>
                </c:pt>
                <c:pt idx="112">
                  <c:v>67.8</c:v>
                </c:pt>
                <c:pt idx="113">
                  <c:v>67.7</c:v>
                </c:pt>
                <c:pt idx="114">
                  <c:v>67.599999999999994</c:v>
                </c:pt>
                <c:pt idx="115">
                  <c:v>67.599999999999994</c:v>
                </c:pt>
                <c:pt idx="116">
                  <c:v>67.5</c:v>
                </c:pt>
                <c:pt idx="117">
                  <c:v>67.400000000000006</c:v>
                </c:pt>
                <c:pt idx="118">
                  <c:v>67.3</c:v>
                </c:pt>
                <c:pt idx="119">
                  <c:v>67.2</c:v>
                </c:pt>
                <c:pt idx="120">
                  <c:v>67.099999999999994</c:v>
                </c:pt>
                <c:pt idx="121">
                  <c:v>67.099999999999994</c:v>
                </c:pt>
                <c:pt idx="122">
                  <c:v>67</c:v>
                </c:pt>
                <c:pt idx="123">
                  <c:v>66.900000000000006</c:v>
                </c:pt>
                <c:pt idx="124">
                  <c:v>66.900000000000006</c:v>
                </c:pt>
                <c:pt idx="125">
                  <c:v>66.8</c:v>
                </c:pt>
                <c:pt idx="126">
                  <c:v>66.7</c:v>
                </c:pt>
                <c:pt idx="127">
                  <c:v>66.7</c:v>
                </c:pt>
                <c:pt idx="128">
                  <c:v>66.7</c:v>
                </c:pt>
                <c:pt idx="129">
                  <c:v>66.599999999999994</c:v>
                </c:pt>
                <c:pt idx="130">
                  <c:v>66.5</c:v>
                </c:pt>
                <c:pt idx="131">
                  <c:v>66.5</c:v>
                </c:pt>
                <c:pt idx="132">
                  <c:v>66.5</c:v>
                </c:pt>
                <c:pt idx="133">
                  <c:v>66.5</c:v>
                </c:pt>
                <c:pt idx="134">
                  <c:v>66.400000000000006</c:v>
                </c:pt>
                <c:pt idx="135">
                  <c:v>66.400000000000006</c:v>
                </c:pt>
                <c:pt idx="136">
                  <c:v>66.400000000000006</c:v>
                </c:pt>
                <c:pt idx="137">
                  <c:v>66.400000000000006</c:v>
                </c:pt>
                <c:pt idx="138">
                  <c:v>66.3</c:v>
                </c:pt>
                <c:pt idx="139">
                  <c:v>66.3</c:v>
                </c:pt>
                <c:pt idx="140">
                  <c:v>66.2</c:v>
                </c:pt>
                <c:pt idx="141">
                  <c:v>66.2</c:v>
                </c:pt>
                <c:pt idx="142">
                  <c:v>66.2</c:v>
                </c:pt>
                <c:pt idx="143">
                  <c:v>66.099999999999994</c:v>
                </c:pt>
                <c:pt idx="144">
                  <c:v>66</c:v>
                </c:pt>
                <c:pt idx="145">
                  <c:v>66</c:v>
                </c:pt>
                <c:pt idx="146">
                  <c:v>66</c:v>
                </c:pt>
                <c:pt idx="147">
                  <c:v>65.900000000000006</c:v>
                </c:pt>
                <c:pt idx="148">
                  <c:v>65.900000000000006</c:v>
                </c:pt>
                <c:pt idx="149">
                  <c:v>65.900000000000006</c:v>
                </c:pt>
                <c:pt idx="150">
                  <c:v>65.8</c:v>
                </c:pt>
                <c:pt idx="151">
                  <c:v>65.8</c:v>
                </c:pt>
                <c:pt idx="152">
                  <c:v>65.8</c:v>
                </c:pt>
                <c:pt idx="153">
                  <c:v>65.8</c:v>
                </c:pt>
                <c:pt idx="154">
                  <c:v>65.7</c:v>
                </c:pt>
                <c:pt idx="155">
                  <c:v>65.7</c:v>
                </c:pt>
                <c:pt idx="156">
                  <c:v>65.7</c:v>
                </c:pt>
                <c:pt idx="157">
                  <c:v>65.7</c:v>
                </c:pt>
                <c:pt idx="158">
                  <c:v>65.7</c:v>
                </c:pt>
                <c:pt idx="159">
                  <c:v>65.7</c:v>
                </c:pt>
                <c:pt idx="160">
                  <c:v>65.7</c:v>
                </c:pt>
                <c:pt idx="161">
                  <c:v>65.599999999999994</c:v>
                </c:pt>
                <c:pt idx="162">
                  <c:v>65.7</c:v>
                </c:pt>
                <c:pt idx="163">
                  <c:v>65.7</c:v>
                </c:pt>
                <c:pt idx="164">
                  <c:v>65.7</c:v>
                </c:pt>
                <c:pt idx="165">
                  <c:v>65.7</c:v>
                </c:pt>
                <c:pt idx="166">
                  <c:v>65.7</c:v>
                </c:pt>
                <c:pt idx="167">
                  <c:v>65.7</c:v>
                </c:pt>
                <c:pt idx="168">
                  <c:v>65.7</c:v>
                </c:pt>
                <c:pt idx="169">
                  <c:v>65.7</c:v>
                </c:pt>
                <c:pt idx="170">
                  <c:v>65.7</c:v>
                </c:pt>
                <c:pt idx="171">
                  <c:v>65.8</c:v>
                </c:pt>
                <c:pt idx="172">
                  <c:v>65.8</c:v>
                </c:pt>
                <c:pt idx="173">
                  <c:v>65.8</c:v>
                </c:pt>
                <c:pt idx="174">
                  <c:v>65.8</c:v>
                </c:pt>
                <c:pt idx="175">
                  <c:v>65.8</c:v>
                </c:pt>
                <c:pt idx="176">
                  <c:v>65.8</c:v>
                </c:pt>
                <c:pt idx="177">
                  <c:v>65.8</c:v>
                </c:pt>
                <c:pt idx="178">
                  <c:v>65.900000000000006</c:v>
                </c:pt>
                <c:pt idx="179">
                  <c:v>65.8</c:v>
                </c:pt>
                <c:pt idx="180">
                  <c:v>65.8</c:v>
                </c:pt>
                <c:pt idx="181">
                  <c:v>65.900000000000006</c:v>
                </c:pt>
                <c:pt idx="182">
                  <c:v>65.8</c:v>
                </c:pt>
                <c:pt idx="183">
                  <c:v>65.8</c:v>
                </c:pt>
                <c:pt idx="184">
                  <c:v>65.8</c:v>
                </c:pt>
                <c:pt idx="185">
                  <c:v>65.8</c:v>
                </c:pt>
                <c:pt idx="186">
                  <c:v>65.8</c:v>
                </c:pt>
                <c:pt idx="187">
                  <c:v>65.8</c:v>
                </c:pt>
                <c:pt idx="188">
                  <c:v>65.7</c:v>
                </c:pt>
                <c:pt idx="189">
                  <c:v>65.599999999999994</c:v>
                </c:pt>
                <c:pt idx="190">
                  <c:v>65.5</c:v>
                </c:pt>
                <c:pt idx="191">
                  <c:v>65.5</c:v>
                </c:pt>
                <c:pt idx="192">
                  <c:v>65.400000000000006</c:v>
                </c:pt>
                <c:pt idx="193">
                  <c:v>65.3</c:v>
                </c:pt>
                <c:pt idx="194">
                  <c:v>65.099999999999994</c:v>
                </c:pt>
                <c:pt idx="195">
                  <c:v>65</c:v>
                </c:pt>
                <c:pt idx="196">
                  <c:v>64.900000000000006</c:v>
                </c:pt>
                <c:pt idx="197">
                  <c:v>64.8</c:v>
                </c:pt>
                <c:pt idx="198">
                  <c:v>64.7</c:v>
                </c:pt>
                <c:pt idx="199">
                  <c:v>64.5</c:v>
                </c:pt>
                <c:pt idx="200">
                  <c:v>64.400000000000006</c:v>
                </c:pt>
                <c:pt idx="201">
                  <c:v>64.3</c:v>
                </c:pt>
                <c:pt idx="202">
                  <c:v>64.2</c:v>
                </c:pt>
                <c:pt idx="203">
                  <c:v>64.099999999999994</c:v>
                </c:pt>
                <c:pt idx="204">
                  <c:v>63.9</c:v>
                </c:pt>
                <c:pt idx="205">
                  <c:v>63.8</c:v>
                </c:pt>
                <c:pt idx="206">
                  <c:v>63.6</c:v>
                </c:pt>
                <c:pt idx="207">
                  <c:v>63.5</c:v>
                </c:pt>
                <c:pt idx="208">
                  <c:v>63.4</c:v>
                </c:pt>
                <c:pt idx="209">
                  <c:v>63.4</c:v>
                </c:pt>
                <c:pt idx="210">
                  <c:v>63.3</c:v>
                </c:pt>
                <c:pt idx="211">
                  <c:v>63.2</c:v>
                </c:pt>
                <c:pt idx="212">
                  <c:v>63.2</c:v>
                </c:pt>
                <c:pt idx="213">
                  <c:v>63.1</c:v>
                </c:pt>
                <c:pt idx="214">
                  <c:v>63</c:v>
                </c:pt>
                <c:pt idx="215">
                  <c:v>63</c:v>
                </c:pt>
                <c:pt idx="216">
                  <c:v>62.9</c:v>
                </c:pt>
                <c:pt idx="217">
                  <c:v>62.9</c:v>
                </c:pt>
                <c:pt idx="218">
                  <c:v>62.8</c:v>
                </c:pt>
                <c:pt idx="219">
                  <c:v>62.8</c:v>
                </c:pt>
                <c:pt idx="220">
                  <c:v>62.8</c:v>
                </c:pt>
                <c:pt idx="221">
                  <c:v>62.8</c:v>
                </c:pt>
                <c:pt idx="222">
                  <c:v>62.7</c:v>
                </c:pt>
                <c:pt idx="223">
                  <c:v>62.7</c:v>
                </c:pt>
                <c:pt idx="224">
                  <c:v>62.7</c:v>
                </c:pt>
                <c:pt idx="225">
                  <c:v>62.6</c:v>
                </c:pt>
                <c:pt idx="226">
                  <c:v>62.6</c:v>
                </c:pt>
                <c:pt idx="227">
                  <c:v>62.5</c:v>
                </c:pt>
                <c:pt idx="228">
                  <c:v>62.5</c:v>
                </c:pt>
                <c:pt idx="229">
                  <c:v>62.4</c:v>
                </c:pt>
                <c:pt idx="230">
                  <c:v>62.3</c:v>
                </c:pt>
                <c:pt idx="231">
                  <c:v>62.3</c:v>
                </c:pt>
                <c:pt idx="232">
                  <c:v>62.2</c:v>
                </c:pt>
                <c:pt idx="233">
                  <c:v>62.2</c:v>
                </c:pt>
                <c:pt idx="234">
                  <c:v>62.1</c:v>
                </c:pt>
                <c:pt idx="235">
                  <c:v>62</c:v>
                </c:pt>
                <c:pt idx="236">
                  <c:v>61.9</c:v>
                </c:pt>
                <c:pt idx="237">
                  <c:v>61.8</c:v>
                </c:pt>
                <c:pt idx="238">
                  <c:v>61.7</c:v>
                </c:pt>
                <c:pt idx="239">
                  <c:v>61.6</c:v>
                </c:pt>
                <c:pt idx="240">
                  <c:v>61.6</c:v>
                </c:pt>
                <c:pt idx="241">
                  <c:v>61.5</c:v>
                </c:pt>
                <c:pt idx="242">
                  <c:v>61.4</c:v>
                </c:pt>
                <c:pt idx="243">
                  <c:v>61.3</c:v>
                </c:pt>
                <c:pt idx="244">
                  <c:v>61.2</c:v>
                </c:pt>
                <c:pt idx="245">
                  <c:v>61.1</c:v>
                </c:pt>
                <c:pt idx="246">
                  <c:v>61.1</c:v>
                </c:pt>
                <c:pt idx="247">
                  <c:v>61</c:v>
                </c:pt>
                <c:pt idx="248">
                  <c:v>60.9</c:v>
                </c:pt>
                <c:pt idx="249">
                  <c:v>60.8</c:v>
                </c:pt>
                <c:pt idx="250">
                  <c:v>60.7</c:v>
                </c:pt>
                <c:pt idx="251">
                  <c:v>60.7</c:v>
                </c:pt>
                <c:pt idx="252">
                  <c:v>60.6</c:v>
                </c:pt>
                <c:pt idx="253">
                  <c:v>60.5</c:v>
                </c:pt>
                <c:pt idx="254">
                  <c:v>60.5</c:v>
                </c:pt>
                <c:pt idx="255">
                  <c:v>60.4</c:v>
                </c:pt>
                <c:pt idx="256">
                  <c:v>60.4</c:v>
                </c:pt>
                <c:pt idx="257">
                  <c:v>60.3</c:v>
                </c:pt>
                <c:pt idx="258">
                  <c:v>60.3</c:v>
                </c:pt>
                <c:pt idx="259">
                  <c:v>60.2</c:v>
                </c:pt>
                <c:pt idx="260">
                  <c:v>60.1</c:v>
                </c:pt>
                <c:pt idx="261">
                  <c:v>60.1</c:v>
                </c:pt>
                <c:pt idx="262">
                  <c:v>60.1</c:v>
                </c:pt>
                <c:pt idx="263">
                  <c:v>60</c:v>
                </c:pt>
                <c:pt idx="264">
                  <c:v>59.9</c:v>
                </c:pt>
                <c:pt idx="265">
                  <c:v>59.9</c:v>
                </c:pt>
                <c:pt idx="266">
                  <c:v>59.9</c:v>
                </c:pt>
                <c:pt idx="267">
                  <c:v>59.9</c:v>
                </c:pt>
                <c:pt idx="268">
                  <c:v>59.9</c:v>
                </c:pt>
                <c:pt idx="269">
                  <c:v>59.8</c:v>
                </c:pt>
                <c:pt idx="270">
                  <c:v>59.8</c:v>
                </c:pt>
                <c:pt idx="271">
                  <c:v>59.8</c:v>
                </c:pt>
                <c:pt idx="272">
                  <c:v>59.7</c:v>
                </c:pt>
                <c:pt idx="273">
                  <c:v>59.7</c:v>
                </c:pt>
                <c:pt idx="274">
                  <c:v>59.7</c:v>
                </c:pt>
                <c:pt idx="275">
                  <c:v>59.7</c:v>
                </c:pt>
                <c:pt idx="276">
                  <c:v>59.7</c:v>
                </c:pt>
                <c:pt idx="277">
                  <c:v>59.7</c:v>
                </c:pt>
                <c:pt idx="278">
                  <c:v>59.7</c:v>
                </c:pt>
                <c:pt idx="279">
                  <c:v>59.7</c:v>
                </c:pt>
                <c:pt idx="280">
                  <c:v>59.7</c:v>
                </c:pt>
                <c:pt idx="281">
                  <c:v>59.7</c:v>
                </c:pt>
                <c:pt idx="282">
                  <c:v>59.7</c:v>
                </c:pt>
                <c:pt idx="283">
                  <c:v>59.7</c:v>
                </c:pt>
                <c:pt idx="284">
                  <c:v>59.7</c:v>
                </c:pt>
                <c:pt idx="285">
                  <c:v>59.7</c:v>
                </c:pt>
                <c:pt idx="286">
                  <c:v>59.7</c:v>
                </c:pt>
                <c:pt idx="287">
                  <c:v>59.7</c:v>
                </c:pt>
                <c:pt idx="288">
                  <c:v>59.8</c:v>
                </c:pt>
                <c:pt idx="289">
                  <c:v>59.8</c:v>
                </c:pt>
                <c:pt idx="290">
                  <c:v>59.8</c:v>
                </c:pt>
                <c:pt idx="291">
                  <c:v>59.8</c:v>
                </c:pt>
                <c:pt idx="292">
                  <c:v>59.8</c:v>
                </c:pt>
                <c:pt idx="293">
                  <c:v>59.8</c:v>
                </c:pt>
                <c:pt idx="294">
                  <c:v>59.8</c:v>
                </c:pt>
                <c:pt idx="295">
                  <c:v>59.9</c:v>
                </c:pt>
                <c:pt idx="296">
                  <c:v>59.9</c:v>
                </c:pt>
                <c:pt idx="297">
                  <c:v>59.9</c:v>
                </c:pt>
                <c:pt idx="298">
                  <c:v>60</c:v>
                </c:pt>
                <c:pt idx="299">
                  <c:v>60</c:v>
                </c:pt>
                <c:pt idx="300">
                  <c:v>60</c:v>
                </c:pt>
                <c:pt idx="301">
                  <c:v>60.1</c:v>
                </c:pt>
                <c:pt idx="302">
                  <c:v>60.1</c:v>
                </c:pt>
                <c:pt idx="303">
                  <c:v>60.2</c:v>
                </c:pt>
                <c:pt idx="304">
                  <c:v>60.3</c:v>
                </c:pt>
                <c:pt idx="305">
                  <c:v>60.4</c:v>
                </c:pt>
                <c:pt idx="306">
                  <c:v>60.4</c:v>
                </c:pt>
                <c:pt idx="307">
                  <c:v>60.5</c:v>
                </c:pt>
                <c:pt idx="308">
                  <c:v>60.5</c:v>
                </c:pt>
                <c:pt idx="309">
                  <c:v>60.6</c:v>
                </c:pt>
                <c:pt idx="310">
                  <c:v>60.7</c:v>
                </c:pt>
                <c:pt idx="311">
                  <c:v>60.8</c:v>
                </c:pt>
                <c:pt idx="312">
                  <c:v>60.8</c:v>
                </c:pt>
                <c:pt idx="313">
                  <c:v>60.9</c:v>
                </c:pt>
                <c:pt idx="314">
                  <c:v>61</c:v>
                </c:pt>
                <c:pt idx="315">
                  <c:v>61</c:v>
                </c:pt>
                <c:pt idx="316">
                  <c:v>61.1</c:v>
                </c:pt>
                <c:pt idx="317">
                  <c:v>61.2</c:v>
                </c:pt>
                <c:pt idx="318">
                  <c:v>61.2</c:v>
                </c:pt>
                <c:pt idx="319">
                  <c:v>61.3</c:v>
                </c:pt>
                <c:pt idx="320">
                  <c:v>61.3</c:v>
                </c:pt>
                <c:pt idx="321">
                  <c:v>61.4</c:v>
                </c:pt>
                <c:pt idx="322">
                  <c:v>61.4</c:v>
                </c:pt>
                <c:pt idx="323">
                  <c:v>61.4</c:v>
                </c:pt>
                <c:pt idx="324">
                  <c:v>61.5</c:v>
                </c:pt>
                <c:pt idx="325">
                  <c:v>61.5</c:v>
                </c:pt>
                <c:pt idx="326">
                  <c:v>61.6</c:v>
                </c:pt>
                <c:pt idx="327">
                  <c:v>61.6</c:v>
                </c:pt>
                <c:pt idx="328">
                  <c:v>61.6</c:v>
                </c:pt>
                <c:pt idx="329">
                  <c:v>61.6</c:v>
                </c:pt>
                <c:pt idx="330">
                  <c:v>61.7</c:v>
                </c:pt>
                <c:pt idx="331">
                  <c:v>61.7</c:v>
                </c:pt>
                <c:pt idx="332">
                  <c:v>61.7</c:v>
                </c:pt>
                <c:pt idx="333">
                  <c:v>61.8</c:v>
                </c:pt>
                <c:pt idx="334">
                  <c:v>61.8</c:v>
                </c:pt>
                <c:pt idx="335">
                  <c:v>61.8</c:v>
                </c:pt>
                <c:pt idx="336">
                  <c:v>61.8</c:v>
                </c:pt>
                <c:pt idx="337">
                  <c:v>61.8</c:v>
                </c:pt>
                <c:pt idx="338">
                  <c:v>61.8</c:v>
                </c:pt>
                <c:pt idx="339">
                  <c:v>61.8</c:v>
                </c:pt>
                <c:pt idx="340">
                  <c:v>61.9</c:v>
                </c:pt>
                <c:pt idx="341">
                  <c:v>61.9</c:v>
                </c:pt>
                <c:pt idx="342">
                  <c:v>61.9</c:v>
                </c:pt>
                <c:pt idx="343">
                  <c:v>61.9</c:v>
                </c:pt>
                <c:pt idx="344">
                  <c:v>61.9</c:v>
                </c:pt>
                <c:pt idx="345">
                  <c:v>62</c:v>
                </c:pt>
                <c:pt idx="346">
                  <c:v>62</c:v>
                </c:pt>
                <c:pt idx="347">
                  <c:v>62</c:v>
                </c:pt>
                <c:pt idx="348">
                  <c:v>62</c:v>
                </c:pt>
                <c:pt idx="349">
                  <c:v>62</c:v>
                </c:pt>
                <c:pt idx="350">
                  <c:v>62</c:v>
                </c:pt>
                <c:pt idx="351">
                  <c:v>62.1</c:v>
                </c:pt>
                <c:pt idx="352">
                  <c:v>62.1</c:v>
                </c:pt>
                <c:pt idx="353">
                  <c:v>62.1</c:v>
                </c:pt>
                <c:pt idx="354">
                  <c:v>62.1</c:v>
                </c:pt>
                <c:pt idx="355">
                  <c:v>62.1</c:v>
                </c:pt>
                <c:pt idx="356">
                  <c:v>62.1</c:v>
                </c:pt>
                <c:pt idx="357">
                  <c:v>62.1</c:v>
                </c:pt>
                <c:pt idx="358">
                  <c:v>62.2</c:v>
                </c:pt>
                <c:pt idx="359">
                  <c:v>62.2</c:v>
                </c:pt>
                <c:pt idx="360">
                  <c:v>62.2</c:v>
                </c:pt>
                <c:pt idx="361">
                  <c:v>62.2</c:v>
                </c:pt>
                <c:pt idx="362">
                  <c:v>62.2</c:v>
                </c:pt>
                <c:pt idx="363">
                  <c:v>62.2</c:v>
                </c:pt>
                <c:pt idx="364">
                  <c:v>62.3</c:v>
                </c:pt>
                <c:pt idx="365">
                  <c:v>62.3</c:v>
                </c:pt>
                <c:pt idx="366">
                  <c:v>62.3</c:v>
                </c:pt>
                <c:pt idx="367">
                  <c:v>62.3</c:v>
                </c:pt>
                <c:pt idx="368">
                  <c:v>62.3</c:v>
                </c:pt>
                <c:pt idx="369">
                  <c:v>62.3</c:v>
                </c:pt>
                <c:pt idx="370">
                  <c:v>62.4</c:v>
                </c:pt>
                <c:pt idx="371">
                  <c:v>62.4</c:v>
                </c:pt>
                <c:pt idx="372">
                  <c:v>62.4</c:v>
                </c:pt>
                <c:pt idx="373">
                  <c:v>62.4</c:v>
                </c:pt>
                <c:pt idx="374">
                  <c:v>62.5</c:v>
                </c:pt>
                <c:pt idx="375">
                  <c:v>62.5</c:v>
                </c:pt>
                <c:pt idx="376">
                  <c:v>62.5</c:v>
                </c:pt>
                <c:pt idx="377">
                  <c:v>62.5</c:v>
                </c:pt>
                <c:pt idx="378">
                  <c:v>62.6</c:v>
                </c:pt>
                <c:pt idx="379">
                  <c:v>62.6</c:v>
                </c:pt>
                <c:pt idx="380">
                  <c:v>62.6</c:v>
                </c:pt>
                <c:pt idx="381">
                  <c:v>62.6</c:v>
                </c:pt>
                <c:pt idx="382">
                  <c:v>62.7</c:v>
                </c:pt>
                <c:pt idx="383">
                  <c:v>62.7</c:v>
                </c:pt>
                <c:pt idx="384">
                  <c:v>62.7</c:v>
                </c:pt>
                <c:pt idx="385">
                  <c:v>62.8</c:v>
                </c:pt>
                <c:pt idx="386">
                  <c:v>62.8</c:v>
                </c:pt>
                <c:pt idx="387">
                  <c:v>62.8</c:v>
                </c:pt>
                <c:pt idx="388">
                  <c:v>62.9</c:v>
                </c:pt>
                <c:pt idx="389">
                  <c:v>62.9</c:v>
                </c:pt>
                <c:pt idx="390">
                  <c:v>62.9</c:v>
                </c:pt>
                <c:pt idx="391">
                  <c:v>62.9</c:v>
                </c:pt>
                <c:pt idx="392">
                  <c:v>62.9</c:v>
                </c:pt>
                <c:pt idx="393">
                  <c:v>63</c:v>
                </c:pt>
                <c:pt idx="394">
                  <c:v>63</c:v>
                </c:pt>
                <c:pt idx="395">
                  <c:v>63</c:v>
                </c:pt>
                <c:pt idx="396">
                  <c:v>63</c:v>
                </c:pt>
                <c:pt idx="397">
                  <c:v>63.1</c:v>
                </c:pt>
                <c:pt idx="398">
                  <c:v>63.1</c:v>
                </c:pt>
                <c:pt idx="399">
                  <c:v>63.1</c:v>
                </c:pt>
                <c:pt idx="400">
                  <c:v>63.1</c:v>
                </c:pt>
                <c:pt idx="401">
                  <c:v>63.1</c:v>
                </c:pt>
                <c:pt idx="402">
                  <c:v>63.1</c:v>
                </c:pt>
                <c:pt idx="403">
                  <c:v>63.1</c:v>
                </c:pt>
                <c:pt idx="404">
                  <c:v>63.1</c:v>
                </c:pt>
                <c:pt idx="405">
                  <c:v>63.1</c:v>
                </c:pt>
                <c:pt idx="406">
                  <c:v>63.1</c:v>
                </c:pt>
                <c:pt idx="407">
                  <c:v>63.1</c:v>
                </c:pt>
                <c:pt idx="408">
                  <c:v>63.1</c:v>
                </c:pt>
                <c:pt idx="409">
                  <c:v>63.1</c:v>
                </c:pt>
                <c:pt idx="410">
                  <c:v>63.1</c:v>
                </c:pt>
                <c:pt idx="411">
                  <c:v>63.1</c:v>
                </c:pt>
                <c:pt idx="412">
                  <c:v>63.1</c:v>
                </c:pt>
                <c:pt idx="413">
                  <c:v>63.1</c:v>
                </c:pt>
                <c:pt idx="414">
                  <c:v>63.1</c:v>
                </c:pt>
                <c:pt idx="415">
                  <c:v>63.1</c:v>
                </c:pt>
                <c:pt idx="416">
                  <c:v>63.1</c:v>
                </c:pt>
                <c:pt idx="417">
                  <c:v>63.1</c:v>
                </c:pt>
                <c:pt idx="418">
                  <c:v>63.1</c:v>
                </c:pt>
                <c:pt idx="419">
                  <c:v>63.1</c:v>
                </c:pt>
                <c:pt idx="420">
                  <c:v>63.1</c:v>
                </c:pt>
                <c:pt idx="421">
                  <c:v>63.1</c:v>
                </c:pt>
                <c:pt idx="422">
                  <c:v>63.1</c:v>
                </c:pt>
                <c:pt idx="423">
                  <c:v>63.1</c:v>
                </c:pt>
                <c:pt idx="424">
                  <c:v>63.1</c:v>
                </c:pt>
                <c:pt idx="425">
                  <c:v>63.2</c:v>
                </c:pt>
                <c:pt idx="426">
                  <c:v>63.2</c:v>
                </c:pt>
                <c:pt idx="427">
                  <c:v>63.2</c:v>
                </c:pt>
                <c:pt idx="428">
                  <c:v>63.2</c:v>
                </c:pt>
                <c:pt idx="429">
                  <c:v>63.2</c:v>
                </c:pt>
                <c:pt idx="430">
                  <c:v>63.2</c:v>
                </c:pt>
                <c:pt idx="431">
                  <c:v>63.2</c:v>
                </c:pt>
                <c:pt idx="432">
                  <c:v>63.2</c:v>
                </c:pt>
                <c:pt idx="433">
                  <c:v>63.2</c:v>
                </c:pt>
                <c:pt idx="434">
                  <c:v>63.3</c:v>
                </c:pt>
                <c:pt idx="435">
                  <c:v>63.3</c:v>
                </c:pt>
                <c:pt idx="436">
                  <c:v>63.3</c:v>
                </c:pt>
                <c:pt idx="437">
                  <c:v>63.3</c:v>
                </c:pt>
                <c:pt idx="438">
                  <c:v>63.3</c:v>
                </c:pt>
                <c:pt idx="439">
                  <c:v>63.3</c:v>
                </c:pt>
                <c:pt idx="440">
                  <c:v>63.3</c:v>
                </c:pt>
                <c:pt idx="441">
                  <c:v>63.4</c:v>
                </c:pt>
                <c:pt idx="442">
                  <c:v>63.4</c:v>
                </c:pt>
                <c:pt idx="443">
                  <c:v>63.4</c:v>
                </c:pt>
                <c:pt idx="444">
                  <c:v>63.4</c:v>
                </c:pt>
                <c:pt idx="445">
                  <c:v>63.5</c:v>
                </c:pt>
                <c:pt idx="446">
                  <c:v>63.5</c:v>
                </c:pt>
                <c:pt idx="447">
                  <c:v>63.6</c:v>
                </c:pt>
                <c:pt idx="448">
                  <c:v>63.7</c:v>
                </c:pt>
                <c:pt idx="449">
                  <c:v>63.7</c:v>
                </c:pt>
                <c:pt idx="450">
                  <c:v>63.7</c:v>
                </c:pt>
                <c:pt idx="451">
                  <c:v>63.8</c:v>
                </c:pt>
                <c:pt idx="452">
                  <c:v>63.8</c:v>
                </c:pt>
                <c:pt idx="453">
                  <c:v>63.9</c:v>
                </c:pt>
                <c:pt idx="454">
                  <c:v>63.9</c:v>
                </c:pt>
                <c:pt idx="455">
                  <c:v>64</c:v>
                </c:pt>
                <c:pt idx="456">
                  <c:v>64</c:v>
                </c:pt>
                <c:pt idx="457">
                  <c:v>64.099999999999994</c:v>
                </c:pt>
                <c:pt idx="458">
                  <c:v>64.2</c:v>
                </c:pt>
                <c:pt idx="459">
                  <c:v>64.3</c:v>
                </c:pt>
                <c:pt idx="460">
                  <c:v>64.3</c:v>
                </c:pt>
                <c:pt idx="461">
                  <c:v>64.400000000000006</c:v>
                </c:pt>
                <c:pt idx="462">
                  <c:v>64.5</c:v>
                </c:pt>
                <c:pt idx="463">
                  <c:v>64.599999999999994</c:v>
                </c:pt>
                <c:pt idx="464">
                  <c:v>64.7</c:v>
                </c:pt>
                <c:pt idx="465">
                  <c:v>64.8</c:v>
                </c:pt>
                <c:pt idx="466">
                  <c:v>64.900000000000006</c:v>
                </c:pt>
                <c:pt idx="467">
                  <c:v>65</c:v>
                </c:pt>
                <c:pt idx="468">
                  <c:v>65.099999999999994</c:v>
                </c:pt>
                <c:pt idx="469">
                  <c:v>65.2</c:v>
                </c:pt>
                <c:pt idx="470">
                  <c:v>65.3</c:v>
                </c:pt>
                <c:pt idx="471">
                  <c:v>65.400000000000006</c:v>
                </c:pt>
                <c:pt idx="472">
                  <c:v>65.5</c:v>
                </c:pt>
                <c:pt idx="473">
                  <c:v>65.5</c:v>
                </c:pt>
                <c:pt idx="474">
                  <c:v>65.599999999999994</c:v>
                </c:pt>
                <c:pt idx="475">
                  <c:v>65.7</c:v>
                </c:pt>
                <c:pt idx="476">
                  <c:v>65.8</c:v>
                </c:pt>
                <c:pt idx="477">
                  <c:v>65.8</c:v>
                </c:pt>
                <c:pt idx="478">
                  <c:v>65.900000000000006</c:v>
                </c:pt>
                <c:pt idx="479">
                  <c:v>65.900000000000006</c:v>
                </c:pt>
                <c:pt idx="480">
                  <c:v>66</c:v>
                </c:pt>
                <c:pt idx="481">
                  <c:v>66</c:v>
                </c:pt>
                <c:pt idx="482">
                  <c:v>66</c:v>
                </c:pt>
                <c:pt idx="483">
                  <c:v>66.099999999999994</c:v>
                </c:pt>
                <c:pt idx="484">
                  <c:v>66.099999999999994</c:v>
                </c:pt>
                <c:pt idx="485">
                  <c:v>66.099999999999994</c:v>
                </c:pt>
                <c:pt idx="486">
                  <c:v>66.2</c:v>
                </c:pt>
                <c:pt idx="487">
                  <c:v>66.2</c:v>
                </c:pt>
                <c:pt idx="488">
                  <c:v>66.2</c:v>
                </c:pt>
                <c:pt idx="489">
                  <c:v>66.2</c:v>
                </c:pt>
                <c:pt idx="490">
                  <c:v>66.2</c:v>
                </c:pt>
                <c:pt idx="491">
                  <c:v>66.2</c:v>
                </c:pt>
                <c:pt idx="492">
                  <c:v>66.2</c:v>
                </c:pt>
                <c:pt idx="493">
                  <c:v>66.2</c:v>
                </c:pt>
                <c:pt idx="494">
                  <c:v>66.2</c:v>
                </c:pt>
                <c:pt idx="495">
                  <c:v>66.3</c:v>
                </c:pt>
                <c:pt idx="496">
                  <c:v>66.2</c:v>
                </c:pt>
                <c:pt idx="497">
                  <c:v>66.2</c:v>
                </c:pt>
                <c:pt idx="498">
                  <c:v>66.2</c:v>
                </c:pt>
                <c:pt idx="499">
                  <c:v>66.2</c:v>
                </c:pt>
                <c:pt idx="500">
                  <c:v>66.2</c:v>
                </c:pt>
                <c:pt idx="501">
                  <c:v>66.3</c:v>
                </c:pt>
                <c:pt idx="502">
                  <c:v>66.3</c:v>
                </c:pt>
                <c:pt idx="503">
                  <c:v>66.3</c:v>
                </c:pt>
                <c:pt idx="504">
                  <c:v>66.3</c:v>
                </c:pt>
                <c:pt idx="505">
                  <c:v>66.3</c:v>
                </c:pt>
                <c:pt idx="506">
                  <c:v>66.3</c:v>
                </c:pt>
                <c:pt idx="507">
                  <c:v>66.3</c:v>
                </c:pt>
                <c:pt idx="508">
                  <c:v>66.3</c:v>
                </c:pt>
                <c:pt idx="509">
                  <c:v>66.3</c:v>
                </c:pt>
                <c:pt idx="510">
                  <c:v>66.3</c:v>
                </c:pt>
                <c:pt idx="511">
                  <c:v>66.400000000000006</c:v>
                </c:pt>
                <c:pt idx="512">
                  <c:v>66.400000000000006</c:v>
                </c:pt>
                <c:pt idx="513">
                  <c:v>66.400000000000006</c:v>
                </c:pt>
                <c:pt idx="514">
                  <c:v>66.5</c:v>
                </c:pt>
                <c:pt idx="515">
                  <c:v>66.5</c:v>
                </c:pt>
                <c:pt idx="516">
                  <c:v>66.599999999999994</c:v>
                </c:pt>
                <c:pt idx="517">
                  <c:v>66.7</c:v>
                </c:pt>
                <c:pt idx="518">
                  <c:v>66.7</c:v>
                </c:pt>
                <c:pt idx="519">
                  <c:v>66.8</c:v>
                </c:pt>
                <c:pt idx="520">
                  <c:v>66.900000000000006</c:v>
                </c:pt>
                <c:pt idx="521">
                  <c:v>66.900000000000006</c:v>
                </c:pt>
                <c:pt idx="522">
                  <c:v>66.900000000000006</c:v>
                </c:pt>
                <c:pt idx="523">
                  <c:v>67</c:v>
                </c:pt>
                <c:pt idx="524">
                  <c:v>67</c:v>
                </c:pt>
                <c:pt idx="525">
                  <c:v>67</c:v>
                </c:pt>
                <c:pt idx="526">
                  <c:v>67.099999999999994</c:v>
                </c:pt>
                <c:pt idx="527">
                  <c:v>67.099999999999994</c:v>
                </c:pt>
                <c:pt idx="528">
                  <c:v>67.099999999999994</c:v>
                </c:pt>
                <c:pt idx="529">
                  <c:v>67.099999999999994</c:v>
                </c:pt>
                <c:pt idx="530">
                  <c:v>67.099999999999994</c:v>
                </c:pt>
                <c:pt idx="531">
                  <c:v>67</c:v>
                </c:pt>
                <c:pt idx="532">
                  <c:v>67</c:v>
                </c:pt>
                <c:pt idx="533">
                  <c:v>67</c:v>
                </c:pt>
                <c:pt idx="534">
                  <c:v>67</c:v>
                </c:pt>
                <c:pt idx="535">
                  <c:v>67</c:v>
                </c:pt>
                <c:pt idx="536">
                  <c:v>67</c:v>
                </c:pt>
                <c:pt idx="537">
                  <c:v>67</c:v>
                </c:pt>
                <c:pt idx="538">
                  <c:v>67</c:v>
                </c:pt>
                <c:pt idx="539">
                  <c:v>67</c:v>
                </c:pt>
                <c:pt idx="540">
                  <c:v>67</c:v>
                </c:pt>
                <c:pt idx="541">
                  <c:v>67</c:v>
                </c:pt>
                <c:pt idx="542">
                  <c:v>67.099999999999994</c:v>
                </c:pt>
                <c:pt idx="543">
                  <c:v>67.099999999999994</c:v>
                </c:pt>
                <c:pt idx="544">
                  <c:v>67.099999999999994</c:v>
                </c:pt>
                <c:pt idx="545">
                  <c:v>67.099999999999994</c:v>
                </c:pt>
                <c:pt idx="546">
                  <c:v>67.099999999999994</c:v>
                </c:pt>
                <c:pt idx="547">
                  <c:v>67.099999999999994</c:v>
                </c:pt>
                <c:pt idx="548">
                  <c:v>67.099999999999994</c:v>
                </c:pt>
                <c:pt idx="549">
                  <c:v>67.099999999999994</c:v>
                </c:pt>
                <c:pt idx="550">
                  <c:v>67.099999999999994</c:v>
                </c:pt>
                <c:pt idx="551">
                  <c:v>67.099999999999994</c:v>
                </c:pt>
                <c:pt idx="552">
                  <c:v>67.099999999999994</c:v>
                </c:pt>
                <c:pt idx="553">
                  <c:v>67.099999999999994</c:v>
                </c:pt>
                <c:pt idx="554">
                  <c:v>67.099999999999994</c:v>
                </c:pt>
                <c:pt idx="555">
                  <c:v>67.099999999999994</c:v>
                </c:pt>
                <c:pt idx="556">
                  <c:v>67.099999999999994</c:v>
                </c:pt>
                <c:pt idx="557">
                  <c:v>67.2</c:v>
                </c:pt>
                <c:pt idx="558">
                  <c:v>67.2</c:v>
                </c:pt>
                <c:pt idx="559">
                  <c:v>67.3</c:v>
                </c:pt>
                <c:pt idx="560">
                  <c:v>67.3</c:v>
                </c:pt>
                <c:pt idx="561">
                  <c:v>67.400000000000006</c:v>
                </c:pt>
                <c:pt idx="562">
                  <c:v>67.400000000000006</c:v>
                </c:pt>
                <c:pt idx="563">
                  <c:v>67.400000000000006</c:v>
                </c:pt>
                <c:pt idx="564">
                  <c:v>67.5</c:v>
                </c:pt>
                <c:pt idx="565">
                  <c:v>67.5</c:v>
                </c:pt>
                <c:pt idx="566">
                  <c:v>67.5</c:v>
                </c:pt>
                <c:pt idx="567">
                  <c:v>67.5</c:v>
                </c:pt>
                <c:pt idx="568">
                  <c:v>67.5</c:v>
                </c:pt>
                <c:pt idx="569">
                  <c:v>67.5</c:v>
                </c:pt>
                <c:pt idx="570">
                  <c:v>67.5</c:v>
                </c:pt>
                <c:pt idx="571">
                  <c:v>67.5</c:v>
                </c:pt>
                <c:pt idx="572">
                  <c:v>67.5</c:v>
                </c:pt>
                <c:pt idx="573">
                  <c:v>67.5</c:v>
                </c:pt>
                <c:pt idx="574">
                  <c:v>67.5</c:v>
                </c:pt>
                <c:pt idx="575">
                  <c:v>67.5</c:v>
                </c:pt>
                <c:pt idx="576">
                  <c:v>67.5</c:v>
                </c:pt>
                <c:pt idx="577">
                  <c:v>67.5</c:v>
                </c:pt>
                <c:pt idx="578">
                  <c:v>67.400000000000006</c:v>
                </c:pt>
                <c:pt idx="579">
                  <c:v>67.400000000000006</c:v>
                </c:pt>
                <c:pt idx="580">
                  <c:v>67.400000000000006</c:v>
                </c:pt>
                <c:pt idx="581">
                  <c:v>67.400000000000006</c:v>
                </c:pt>
                <c:pt idx="582">
                  <c:v>67.3</c:v>
                </c:pt>
                <c:pt idx="583">
                  <c:v>67.3</c:v>
                </c:pt>
                <c:pt idx="584">
                  <c:v>67.3</c:v>
                </c:pt>
                <c:pt idx="585">
                  <c:v>67.3</c:v>
                </c:pt>
                <c:pt idx="586">
                  <c:v>67.3</c:v>
                </c:pt>
                <c:pt idx="587">
                  <c:v>67.400000000000006</c:v>
                </c:pt>
                <c:pt idx="588">
                  <c:v>67.5</c:v>
                </c:pt>
                <c:pt idx="589">
                  <c:v>67.599999999999994</c:v>
                </c:pt>
                <c:pt idx="590">
                  <c:v>67.8</c:v>
                </c:pt>
                <c:pt idx="591">
                  <c:v>67.900000000000006</c:v>
                </c:pt>
                <c:pt idx="592">
                  <c:v>68</c:v>
                </c:pt>
                <c:pt idx="593">
                  <c:v>68</c:v>
                </c:pt>
                <c:pt idx="594">
                  <c:v>68</c:v>
                </c:pt>
                <c:pt idx="595">
                  <c:v>68</c:v>
                </c:pt>
                <c:pt idx="596">
                  <c:v>68</c:v>
                </c:pt>
                <c:pt idx="597">
                  <c:v>68</c:v>
                </c:pt>
                <c:pt idx="598">
                  <c:v>68.099999999999994</c:v>
                </c:pt>
                <c:pt idx="599">
                  <c:v>68.099999999999994</c:v>
                </c:pt>
                <c:pt idx="600">
                  <c:v>68.099999999999994</c:v>
                </c:pt>
                <c:pt idx="601">
                  <c:v>68.099999999999994</c:v>
                </c:pt>
                <c:pt idx="602">
                  <c:v>68.099999999999994</c:v>
                </c:pt>
                <c:pt idx="603">
                  <c:v>68.2</c:v>
                </c:pt>
                <c:pt idx="604">
                  <c:v>68.3</c:v>
                </c:pt>
                <c:pt idx="605">
                  <c:v>68.5</c:v>
                </c:pt>
                <c:pt idx="606">
                  <c:v>68.8</c:v>
                </c:pt>
                <c:pt idx="607">
                  <c:v>69.2</c:v>
                </c:pt>
                <c:pt idx="608">
                  <c:v>69.7</c:v>
                </c:pt>
                <c:pt idx="609">
                  <c:v>70.099999999999994</c:v>
                </c:pt>
                <c:pt idx="610">
                  <c:v>70.400000000000006</c:v>
                </c:pt>
                <c:pt idx="611">
                  <c:v>70.7</c:v>
                </c:pt>
                <c:pt idx="612">
                  <c:v>70.8</c:v>
                </c:pt>
                <c:pt idx="613">
                  <c:v>70.8</c:v>
                </c:pt>
                <c:pt idx="614">
                  <c:v>70.8</c:v>
                </c:pt>
                <c:pt idx="615">
                  <c:v>70.7</c:v>
                </c:pt>
                <c:pt idx="616">
                  <c:v>70.5</c:v>
                </c:pt>
                <c:pt idx="617">
                  <c:v>70.3</c:v>
                </c:pt>
                <c:pt idx="618">
                  <c:v>70.099999999999994</c:v>
                </c:pt>
                <c:pt idx="619">
                  <c:v>69.900000000000006</c:v>
                </c:pt>
                <c:pt idx="620">
                  <c:v>69.7</c:v>
                </c:pt>
                <c:pt idx="621">
                  <c:v>69.599999999999994</c:v>
                </c:pt>
                <c:pt idx="622">
                  <c:v>69.400000000000006</c:v>
                </c:pt>
                <c:pt idx="623">
                  <c:v>69.2</c:v>
                </c:pt>
                <c:pt idx="624">
                  <c:v>69.099999999999994</c:v>
                </c:pt>
                <c:pt idx="625">
                  <c:v>68.900000000000006</c:v>
                </c:pt>
                <c:pt idx="626">
                  <c:v>68.8</c:v>
                </c:pt>
                <c:pt idx="627">
                  <c:v>68.7</c:v>
                </c:pt>
                <c:pt idx="628">
                  <c:v>68.599999999999994</c:v>
                </c:pt>
                <c:pt idx="629">
                  <c:v>68.5</c:v>
                </c:pt>
                <c:pt idx="630">
                  <c:v>68.400000000000006</c:v>
                </c:pt>
                <c:pt idx="631">
                  <c:v>68.400000000000006</c:v>
                </c:pt>
                <c:pt idx="632">
                  <c:v>68.3</c:v>
                </c:pt>
                <c:pt idx="633">
                  <c:v>68.2</c:v>
                </c:pt>
                <c:pt idx="634">
                  <c:v>68.2</c:v>
                </c:pt>
                <c:pt idx="635">
                  <c:v>68.2</c:v>
                </c:pt>
                <c:pt idx="636">
                  <c:v>68.2</c:v>
                </c:pt>
                <c:pt idx="637">
                  <c:v>68.2</c:v>
                </c:pt>
                <c:pt idx="638">
                  <c:v>68.2</c:v>
                </c:pt>
                <c:pt idx="639">
                  <c:v>68.2</c:v>
                </c:pt>
                <c:pt idx="640">
                  <c:v>68.2</c:v>
                </c:pt>
                <c:pt idx="641">
                  <c:v>68.2</c:v>
                </c:pt>
                <c:pt idx="642">
                  <c:v>68.3</c:v>
                </c:pt>
                <c:pt idx="643">
                  <c:v>68.3</c:v>
                </c:pt>
                <c:pt idx="644">
                  <c:v>68.3</c:v>
                </c:pt>
                <c:pt idx="645">
                  <c:v>68.3</c:v>
                </c:pt>
                <c:pt idx="646">
                  <c:v>68.3</c:v>
                </c:pt>
                <c:pt idx="647">
                  <c:v>68.400000000000006</c:v>
                </c:pt>
                <c:pt idx="648">
                  <c:v>68.400000000000006</c:v>
                </c:pt>
                <c:pt idx="649">
                  <c:v>68.5</c:v>
                </c:pt>
                <c:pt idx="650">
                  <c:v>68.599999999999994</c:v>
                </c:pt>
                <c:pt idx="651">
                  <c:v>68.599999999999994</c:v>
                </c:pt>
                <c:pt idx="652">
                  <c:v>68.7</c:v>
                </c:pt>
                <c:pt idx="653">
                  <c:v>68.8</c:v>
                </c:pt>
                <c:pt idx="654">
                  <c:v>68.900000000000006</c:v>
                </c:pt>
                <c:pt idx="655">
                  <c:v>68.900000000000006</c:v>
                </c:pt>
                <c:pt idx="656">
                  <c:v>68.900000000000006</c:v>
                </c:pt>
                <c:pt idx="657">
                  <c:v>68.900000000000006</c:v>
                </c:pt>
                <c:pt idx="658">
                  <c:v>68.900000000000006</c:v>
                </c:pt>
                <c:pt idx="659">
                  <c:v>68.7</c:v>
                </c:pt>
                <c:pt idx="660">
                  <c:v>68.599999999999994</c:v>
                </c:pt>
                <c:pt idx="661">
                  <c:v>68.5</c:v>
                </c:pt>
                <c:pt idx="662">
                  <c:v>68.5</c:v>
                </c:pt>
                <c:pt idx="663">
                  <c:v>68.5</c:v>
                </c:pt>
                <c:pt idx="664">
                  <c:v>68.5</c:v>
                </c:pt>
                <c:pt idx="665">
                  <c:v>68.5</c:v>
                </c:pt>
                <c:pt idx="666">
                  <c:v>68.599999999999994</c:v>
                </c:pt>
                <c:pt idx="667">
                  <c:v>68.8</c:v>
                </c:pt>
                <c:pt idx="668">
                  <c:v>69</c:v>
                </c:pt>
                <c:pt idx="669">
                  <c:v>69.400000000000006</c:v>
                </c:pt>
                <c:pt idx="670">
                  <c:v>69.7</c:v>
                </c:pt>
                <c:pt idx="671">
                  <c:v>70</c:v>
                </c:pt>
                <c:pt idx="672">
                  <c:v>70.3</c:v>
                </c:pt>
                <c:pt idx="673">
                  <c:v>70.599999999999994</c:v>
                </c:pt>
                <c:pt idx="674">
                  <c:v>70.7</c:v>
                </c:pt>
                <c:pt idx="675">
                  <c:v>70.7</c:v>
                </c:pt>
                <c:pt idx="676">
                  <c:v>70.7</c:v>
                </c:pt>
                <c:pt idx="677">
                  <c:v>70.7</c:v>
                </c:pt>
                <c:pt idx="678">
                  <c:v>70.5</c:v>
                </c:pt>
                <c:pt idx="679">
                  <c:v>70.3</c:v>
                </c:pt>
                <c:pt idx="680">
                  <c:v>70.099999999999994</c:v>
                </c:pt>
                <c:pt idx="681">
                  <c:v>70</c:v>
                </c:pt>
                <c:pt idx="682">
                  <c:v>70</c:v>
                </c:pt>
                <c:pt idx="683">
                  <c:v>70</c:v>
                </c:pt>
                <c:pt idx="684">
                  <c:v>70</c:v>
                </c:pt>
                <c:pt idx="685">
                  <c:v>70</c:v>
                </c:pt>
                <c:pt idx="686">
                  <c:v>70</c:v>
                </c:pt>
                <c:pt idx="687">
                  <c:v>70</c:v>
                </c:pt>
                <c:pt idx="688">
                  <c:v>70.099999999999994</c:v>
                </c:pt>
                <c:pt idx="689">
                  <c:v>70.099999999999994</c:v>
                </c:pt>
                <c:pt idx="690">
                  <c:v>70.2</c:v>
                </c:pt>
                <c:pt idx="691">
                  <c:v>70.2</c:v>
                </c:pt>
                <c:pt idx="692">
                  <c:v>70.2</c:v>
                </c:pt>
                <c:pt idx="693">
                  <c:v>70.2</c:v>
                </c:pt>
                <c:pt idx="694">
                  <c:v>70.2</c:v>
                </c:pt>
                <c:pt idx="695">
                  <c:v>70.2</c:v>
                </c:pt>
                <c:pt idx="696">
                  <c:v>70.099999999999994</c:v>
                </c:pt>
                <c:pt idx="697">
                  <c:v>70.099999999999994</c:v>
                </c:pt>
                <c:pt idx="698">
                  <c:v>69.900000000000006</c:v>
                </c:pt>
                <c:pt idx="699">
                  <c:v>69.7</c:v>
                </c:pt>
                <c:pt idx="700">
                  <c:v>69.599999999999994</c:v>
                </c:pt>
                <c:pt idx="701">
                  <c:v>69.400000000000006</c:v>
                </c:pt>
                <c:pt idx="702">
                  <c:v>69.2</c:v>
                </c:pt>
                <c:pt idx="703">
                  <c:v>69.099999999999994</c:v>
                </c:pt>
                <c:pt idx="704">
                  <c:v>69</c:v>
                </c:pt>
                <c:pt idx="705">
                  <c:v>69</c:v>
                </c:pt>
                <c:pt idx="706">
                  <c:v>69</c:v>
                </c:pt>
                <c:pt idx="707">
                  <c:v>69</c:v>
                </c:pt>
                <c:pt idx="708">
                  <c:v>69</c:v>
                </c:pt>
                <c:pt idx="709">
                  <c:v>69</c:v>
                </c:pt>
                <c:pt idx="710">
                  <c:v>69</c:v>
                </c:pt>
                <c:pt idx="711">
                  <c:v>69.099999999999994</c:v>
                </c:pt>
                <c:pt idx="712">
                  <c:v>69.2</c:v>
                </c:pt>
                <c:pt idx="713">
                  <c:v>69.2</c:v>
                </c:pt>
                <c:pt idx="714">
                  <c:v>69.3</c:v>
                </c:pt>
                <c:pt idx="715">
                  <c:v>69.5</c:v>
                </c:pt>
                <c:pt idx="716">
                  <c:v>69.599999999999994</c:v>
                </c:pt>
                <c:pt idx="717">
                  <c:v>69.7</c:v>
                </c:pt>
                <c:pt idx="718">
                  <c:v>69.900000000000006</c:v>
                </c:pt>
                <c:pt idx="719">
                  <c:v>70</c:v>
                </c:pt>
                <c:pt idx="720">
                  <c:v>70.2</c:v>
                </c:pt>
                <c:pt idx="721">
                  <c:v>70.5</c:v>
                </c:pt>
                <c:pt idx="722">
                  <c:v>71</c:v>
                </c:pt>
                <c:pt idx="723">
                  <c:v>71.599999999999994</c:v>
                </c:pt>
                <c:pt idx="724">
                  <c:v>72.3</c:v>
                </c:pt>
                <c:pt idx="725">
                  <c:v>73.099999999999994</c:v>
                </c:pt>
                <c:pt idx="726">
                  <c:v>74.3</c:v>
                </c:pt>
                <c:pt idx="727">
                  <c:v>75.900000000000006</c:v>
                </c:pt>
                <c:pt idx="728">
                  <c:v>78</c:v>
                </c:pt>
                <c:pt idx="729">
                  <c:v>80.5</c:v>
                </c:pt>
                <c:pt idx="730">
                  <c:v>83.7</c:v>
                </c:pt>
                <c:pt idx="731">
                  <c:v>87.3</c:v>
                </c:pt>
                <c:pt idx="732">
                  <c:v>91.3</c:v>
                </c:pt>
                <c:pt idx="733">
                  <c:v>96</c:v>
                </c:pt>
                <c:pt idx="734">
                  <c:v>101.3</c:v>
                </c:pt>
                <c:pt idx="735">
                  <c:v>107.2</c:v>
                </c:pt>
                <c:pt idx="736">
                  <c:v>113.5</c:v>
                </c:pt>
                <c:pt idx="737">
                  <c:v>120.3</c:v>
                </c:pt>
                <c:pt idx="738">
                  <c:v>127.8</c:v>
                </c:pt>
                <c:pt idx="739">
                  <c:v>135.80000000000001</c:v>
                </c:pt>
                <c:pt idx="740">
                  <c:v>144.1</c:v>
                </c:pt>
                <c:pt idx="741">
                  <c:v>153.19999999999999</c:v>
                </c:pt>
                <c:pt idx="742">
                  <c:v>162.80000000000001</c:v>
                </c:pt>
                <c:pt idx="743">
                  <c:v>172.8</c:v>
                </c:pt>
                <c:pt idx="744">
                  <c:v>183.4</c:v>
                </c:pt>
                <c:pt idx="745">
                  <c:v>194.4</c:v>
                </c:pt>
                <c:pt idx="746">
                  <c:v>205.9</c:v>
                </c:pt>
                <c:pt idx="747">
                  <c:v>218</c:v>
                </c:pt>
                <c:pt idx="748">
                  <c:v>230.5</c:v>
                </c:pt>
                <c:pt idx="749">
                  <c:v>243.6</c:v>
                </c:pt>
                <c:pt idx="750">
                  <c:v>257.3</c:v>
                </c:pt>
                <c:pt idx="751">
                  <c:v>271.3</c:v>
                </c:pt>
                <c:pt idx="752">
                  <c:v>286.3</c:v>
                </c:pt>
                <c:pt idx="753">
                  <c:v>301.3</c:v>
                </c:pt>
                <c:pt idx="754">
                  <c:v>317</c:v>
                </c:pt>
                <c:pt idx="755">
                  <c:v>333.1</c:v>
                </c:pt>
                <c:pt idx="756">
                  <c:v>349.7</c:v>
                </c:pt>
                <c:pt idx="757">
                  <c:v>366.8</c:v>
                </c:pt>
                <c:pt idx="758">
                  <c:v>384.1</c:v>
                </c:pt>
                <c:pt idx="759">
                  <c:v>401.4</c:v>
                </c:pt>
                <c:pt idx="760">
                  <c:v>419.9</c:v>
                </c:pt>
                <c:pt idx="761">
                  <c:v>438.5</c:v>
                </c:pt>
                <c:pt idx="762">
                  <c:v>457.6</c:v>
                </c:pt>
                <c:pt idx="763">
                  <c:v>477.7</c:v>
                </c:pt>
                <c:pt idx="764">
                  <c:v>498.3</c:v>
                </c:pt>
                <c:pt idx="765">
                  <c:v>519</c:v>
                </c:pt>
                <c:pt idx="766">
                  <c:v>539.79999999999995</c:v>
                </c:pt>
                <c:pt idx="767">
                  <c:v>560.6</c:v>
                </c:pt>
                <c:pt idx="768">
                  <c:v>582.70000000000005</c:v>
                </c:pt>
                <c:pt idx="769">
                  <c:v>605.20000000000005</c:v>
                </c:pt>
                <c:pt idx="770">
                  <c:v>627.20000000000005</c:v>
                </c:pt>
                <c:pt idx="771">
                  <c:v>649.20000000000005</c:v>
                </c:pt>
                <c:pt idx="772">
                  <c:v>670.3</c:v>
                </c:pt>
                <c:pt idx="773">
                  <c:v>691.4</c:v>
                </c:pt>
                <c:pt idx="774">
                  <c:v>712.2</c:v>
                </c:pt>
                <c:pt idx="775">
                  <c:v>732.9</c:v>
                </c:pt>
                <c:pt idx="776">
                  <c:v>753.5</c:v>
                </c:pt>
                <c:pt idx="777">
                  <c:v>773.4</c:v>
                </c:pt>
                <c:pt idx="778">
                  <c:v>792.9</c:v>
                </c:pt>
                <c:pt idx="779">
                  <c:v>812.2</c:v>
                </c:pt>
                <c:pt idx="780">
                  <c:v>830.8</c:v>
                </c:pt>
                <c:pt idx="781">
                  <c:v>849.4</c:v>
                </c:pt>
                <c:pt idx="782">
                  <c:v>867.8</c:v>
                </c:pt>
                <c:pt idx="783">
                  <c:v>886</c:v>
                </c:pt>
                <c:pt idx="784">
                  <c:v>904.3</c:v>
                </c:pt>
                <c:pt idx="785">
                  <c:v>922.5</c:v>
                </c:pt>
                <c:pt idx="786">
                  <c:v>940.4</c:v>
                </c:pt>
                <c:pt idx="787">
                  <c:v>958.5</c:v>
                </c:pt>
                <c:pt idx="788">
                  <c:v>976.6</c:v>
                </c:pt>
                <c:pt idx="789">
                  <c:v>994.9</c:v>
                </c:pt>
                <c:pt idx="790">
                  <c:v>1013.6</c:v>
                </c:pt>
                <c:pt idx="791">
                  <c:v>1032.3</c:v>
                </c:pt>
                <c:pt idx="792">
                  <c:v>1051.3</c:v>
                </c:pt>
                <c:pt idx="793">
                  <c:v>1069.7</c:v>
                </c:pt>
                <c:pt idx="794">
                  <c:v>1087.4000000000001</c:v>
                </c:pt>
                <c:pt idx="795">
                  <c:v>1104.7</c:v>
                </c:pt>
                <c:pt idx="796">
                  <c:v>1121.0999999999999</c:v>
                </c:pt>
                <c:pt idx="797">
                  <c:v>1136</c:v>
                </c:pt>
                <c:pt idx="798">
                  <c:v>1149.9000000000001</c:v>
                </c:pt>
                <c:pt idx="799">
                  <c:v>1162.2</c:v>
                </c:pt>
                <c:pt idx="800">
                  <c:v>1173.5</c:v>
                </c:pt>
                <c:pt idx="801">
                  <c:v>1183.4000000000001</c:v>
                </c:pt>
                <c:pt idx="802">
                  <c:v>1192.3</c:v>
                </c:pt>
                <c:pt idx="803">
                  <c:v>1200.3</c:v>
                </c:pt>
                <c:pt idx="804">
                  <c:v>1207.0999999999999</c:v>
                </c:pt>
                <c:pt idx="805">
                  <c:v>1212.7</c:v>
                </c:pt>
                <c:pt idx="806">
                  <c:v>1218</c:v>
                </c:pt>
                <c:pt idx="807">
                  <c:v>1222.7</c:v>
                </c:pt>
                <c:pt idx="808">
                  <c:v>1227</c:v>
                </c:pt>
                <c:pt idx="809">
                  <c:v>1231.2</c:v>
                </c:pt>
                <c:pt idx="810">
                  <c:v>1234.8</c:v>
                </c:pt>
                <c:pt idx="811">
                  <c:v>1237.7</c:v>
                </c:pt>
                <c:pt idx="812">
                  <c:v>1240.0999999999999</c:v>
                </c:pt>
                <c:pt idx="813">
                  <c:v>1242.4000000000001</c:v>
                </c:pt>
                <c:pt idx="814">
                  <c:v>1244.4000000000001</c:v>
                </c:pt>
                <c:pt idx="815">
                  <c:v>1246.0999999999999</c:v>
                </c:pt>
                <c:pt idx="816">
                  <c:v>1247.7</c:v>
                </c:pt>
                <c:pt idx="817">
                  <c:v>1249.4000000000001</c:v>
                </c:pt>
                <c:pt idx="818">
                  <c:v>1251.2</c:v>
                </c:pt>
                <c:pt idx="819">
                  <c:v>1253</c:v>
                </c:pt>
                <c:pt idx="820">
                  <c:v>1254.5</c:v>
                </c:pt>
                <c:pt idx="821">
                  <c:v>1256</c:v>
                </c:pt>
                <c:pt idx="822">
                  <c:v>1257.4000000000001</c:v>
                </c:pt>
                <c:pt idx="823">
                  <c:v>1258.5</c:v>
                </c:pt>
                <c:pt idx="824">
                  <c:v>1259.4000000000001</c:v>
                </c:pt>
                <c:pt idx="825">
                  <c:v>1260.2</c:v>
                </c:pt>
                <c:pt idx="826">
                  <c:v>1260.9000000000001</c:v>
                </c:pt>
                <c:pt idx="827">
                  <c:v>1261.5999999999999</c:v>
                </c:pt>
                <c:pt idx="828">
                  <c:v>1262.0999999999999</c:v>
                </c:pt>
                <c:pt idx="829">
                  <c:v>1262.5</c:v>
                </c:pt>
                <c:pt idx="830">
                  <c:v>1262.8</c:v>
                </c:pt>
                <c:pt idx="831">
                  <c:v>1263</c:v>
                </c:pt>
                <c:pt idx="832">
                  <c:v>1263.0999999999999</c:v>
                </c:pt>
                <c:pt idx="833">
                  <c:v>1263.2</c:v>
                </c:pt>
                <c:pt idx="834">
                  <c:v>1263.4000000000001</c:v>
                </c:pt>
                <c:pt idx="835">
                  <c:v>1263.7</c:v>
                </c:pt>
                <c:pt idx="836">
                  <c:v>1264</c:v>
                </c:pt>
                <c:pt idx="837">
                  <c:v>1264.4000000000001</c:v>
                </c:pt>
                <c:pt idx="838">
                  <c:v>1264.5999999999999</c:v>
                </c:pt>
                <c:pt idx="839">
                  <c:v>1264.8</c:v>
                </c:pt>
                <c:pt idx="840">
                  <c:v>1265</c:v>
                </c:pt>
                <c:pt idx="841">
                  <c:v>1265</c:v>
                </c:pt>
                <c:pt idx="842">
                  <c:v>1265</c:v>
                </c:pt>
                <c:pt idx="843">
                  <c:v>1264.9000000000001</c:v>
                </c:pt>
                <c:pt idx="844">
                  <c:v>1264.7</c:v>
                </c:pt>
                <c:pt idx="845">
                  <c:v>1264.4000000000001</c:v>
                </c:pt>
                <c:pt idx="846">
                  <c:v>1264.0999999999999</c:v>
                </c:pt>
                <c:pt idx="847">
                  <c:v>1263.8</c:v>
                </c:pt>
                <c:pt idx="848">
                  <c:v>1263.5</c:v>
                </c:pt>
                <c:pt idx="849">
                  <c:v>1263.0999999999999</c:v>
                </c:pt>
                <c:pt idx="850">
                  <c:v>1262.7</c:v>
                </c:pt>
                <c:pt idx="851">
                  <c:v>1262.3</c:v>
                </c:pt>
                <c:pt idx="852">
                  <c:v>1261.9000000000001</c:v>
                </c:pt>
                <c:pt idx="853">
                  <c:v>1261.5</c:v>
                </c:pt>
                <c:pt idx="854">
                  <c:v>1261</c:v>
                </c:pt>
                <c:pt idx="855">
                  <c:v>1260.3</c:v>
                </c:pt>
                <c:pt idx="856">
                  <c:v>1259.5999999999999</c:v>
                </c:pt>
                <c:pt idx="857">
                  <c:v>1258.8</c:v>
                </c:pt>
                <c:pt idx="858">
                  <c:v>1258.0999999999999</c:v>
                </c:pt>
                <c:pt idx="859">
                  <c:v>1257.3</c:v>
                </c:pt>
                <c:pt idx="860">
                  <c:v>1256.5999999999999</c:v>
                </c:pt>
                <c:pt idx="861">
                  <c:v>1255.8</c:v>
                </c:pt>
                <c:pt idx="862">
                  <c:v>1255.0999999999999</c:v>
                </c:pt>
                <c:pt idx="863">
                  <c:v>1254.4000000000001</c:v>
                </c:pt>
                <c:pt idx="864">
                  <c:v>1253.8</c:v>
                </c:pt>
                <c:pt idx="865">
                  <c:v>1253.0999999999999</c:v>
                </c:pt>
                <c:pt idx="866">
                  <c:v>1252.4000000000001</c:v>
                </c:pt>
                <c:pt idx="867">
                  <c:v>1251.7</c:v>
                </c:pt>
                <c:pt idx="868">
                  <c:v>1251</c:v>
                </c:pt>
                <c:pt idx="869">
                  <c:v>1250.3</c:v>
                </c:pt>
                <c:pt idx="870">
                  <c:v>1249.5999999999999</c:v>
                </c:pt>
                <c:pt idx="871">
                  <c:v>1248.9000000000001</c:v>
                </c:pt>
                <c:pt idx="872">
                  <c:v>1248.2</c:v>
                </c:pt>
                <c:pt idx="873">
                  <c:v>1247.5</c:v>
                </c:pt>
                <c:pt idx="874">
                  <c:v>1246.5999999999999</c:v>
                </c:pt>
                <c:pt idx="875">
                  <c:v>1245.8</c:v>
                </c:pt>
                <c:pt idx="876">
                  <c:v>1244.9000000000001</c:v>
                </c:pt>
                <c:pt idx="877">
                  <c:v>1244.0999999999999</c:v>
                </c:pt>
                <c:pt idx="878">
                  <c:v>1243.2</c:v>
                </c:pt>
                <c:pt idx="879">
                  <c:v>1242.4000000000001</c:v>
                </c:pt>
                <c:pt idx="880">
                  <c:v>1241.5999999999999</c:v>
                </c:pt>
                <c:pt idx="881">
                  <c:v>1240.8</c:v>
                </c:pt>
                <c:pt idx="882">
                  <c:v>1240</c:v>
                </c:pt>
                <c:pt idx="883">
                  <c:v>1239.0999999999999</c:v>
                </c:pt>
                <c:pt idx="884">
                  <c:v>1238.3</c:v>
                </c:pt>
                <c:pt idx="885">
                  <c:v>1237.4000000000001</c:v>
                </c:pt>
                <c:pt idx="886">
                  <c:v>1236.5</c:v>
                </c:pt>
                <c:pt idx="887">
                  <c:v>1235.5999999999999</c:v>
                </c:pt>
                <c:pt idx="888">
                  <c:v>1234.5999999999999</c:v>
                </c:pt>
                <c:pt idx="889">
                  <c:v>1233.5999999999999</c:v>
                </c:pt>
                <c:pt idx="890">
                  <c:v>1232.5999999999999</c:v>
                </c:pt>
                <c:pt idx="891">
                  <c:v>1231.7</c:v>
                </c:pt>
                <c:pt idx="892">
                  <c:v>1230.7</c:v>
                </c:pt>
                <c:pt idx="893">
                  <c:v>1229.5999999999999</c:v>
                </c:pt>
                <c:pt idx="894">
                  <c:v>1228.5999999999999</c:v>
                </c:pt>
                <c:pt idx="895">
                  <c:v>1227.5999999999999</c:v>
                </c:pt>
                <c:pt idx="896">
                  <c:v>1226.5</c:v>
                </c:pt>
                <c:pt idx="897">
                  <c:v>1225.4000000000001</c:v>
                </c:pt>
                <c:pt idx="898">
                  <c:v>1224.3</c:v>
                </c:pt>
                <c:pt idx="899">
                  <c:v>1223.2</c:v>
                </c:pt>
                <c:pt idx="900">
                  <c:v>1222.0999999999999</c:v>
                </c:pt>
                <c:pt idx="901">
                  <c:v>1220.9000000000001</c:v>
                </c:pt>
                <c:pt idx="902">
                  <c:v>1219.7</c:v>
                </c:pt>
                <c:pt idx="903">
                  <c:v>1218.4000000000001</c:v>
                </c:pt>
                <c:pt idx="904">
                  <c:v>1217.0999999999999</c:v>
                </c:pt>
                <c:pt idx="905">
                  <c:v>1215.7</c:v>
                </c:pt>
                <c:pt idx="906">
                  <c:v>1214.2</c:v>
                </c:pt>
                <c:pt idx="907">
                  <c:v>1212.7</c:v>
                </c:pt>
                <c:pt idx="908">
                  <c:v>1211.2</c:v>
                </c:pt>
                <c:pt idx="909">
                  <c:v>1209.4000000000001</c:v>
                </c:pt>
                <c:pt idx="910">
                  <c:v>1207.7</c:v>
                </c:pt>
                <c:pt idx="911">
                  <c:v>1206</c:v>
                </c:pt>
                <c:pt idx="912">
                  <c:v>1204.2</c:v>
                </c:pt>
                <c:pt idx="913">
                  <c:v>1202.3</c:v>
                </c:pt>
                <c:pt idx="914">
                  <c:v>1200.3</c:v>
                </c:pt>
                <c:pt idx="915">
                  <c:v>1198.3</c:v>
                </c:pt>
                <c:pt idx="916">
                  <c:v>1196.3</c:v>
                </c:pt>
                <c:pt idx="917">
                  <c:v>1194.2</c:v>
                </c:pt>
                <c:pt idx="918">
                  <c:v>1192.0999999999999</c:v>
                </c:pt>
                <c:pt idx="919">
                  <c:v>1190.0999999999999</c:v>
                </c:pt>
                <c:pt idx="920">
                  <c:v>1187.9000000000001</c:v>
                </c:pt>
                <c:pt idx="921">
                  <c:v>1185.9000000000001</c:v>
                </c:pt>
                <c:pt idx="922">
                  <c:v>1183.8</c:v>
                </c:pt>
                <c:pt idx="923">
                  <c:v>1181.5999999999999</c:v>
                </c:pt>
                <c:pt idx="924">
                  <c:v>1179.2</c:v>
                </c:pt>
                <c:pt idx="925">
                  <c:v>1176.5999999999999</c:v>
                </c:pt>
                <c:pt idx="926">
                  <c:v>1173.7</c:v>
                </c:pt>
                <c:pt idx="927">
                  <c:v>1170.8</c:v>
                </c:pt>
                <c:pt idx="928">
                  <c:v>1168</c:v>
                </c:pt>
                <c:pt idx="929">
                  <c:v>1165.3</c:v>
                </c:pt>
                <c:pt idx="930">
                  <c:v>1162.5</c:v>
                </c:pt>
                <c:pt idx="931">
                  <c:v>1159.7</c:v>
                </c:pt>
                <c:pt idx="932">
                  <c:v>1156.9000000000001</c:v>
                </c:pt>
                <c:pt idx="933">
                  <c:v>1154.2</c:v>
                </c:pt>
                <c:pt idx="934">
                  <c:v>1151.4000000000001</c:v>
                </c:pt>
                <c:pt idx="935">
                  <c:v>1148.5999999999999</c:v>
                </c:pt>
                <c:pt idx="936">
                  <c:v>1145.8</c:v>
                </c:pt>
                <c:pt idx="937">
                  <c:v>1143.0999999999999</c:v>
                </c:pt>
                <c:pt idx="938">
                  <c:v>1140.3</c:v>
                </c:pt>
                <c:pt idx="939">
                  <c:v>1137.5</c:v>
                </c:pt>
                <c:pt idx="940">
                  <c:v>1134.5999999999999</c:v>
                </c:pt>
                <c:pt idx="941">
                  <c:v>1131.8</c:v>
                </c:pt>
                <c:pt idx="942">
                  <c:v>1128.7</c:v>
                </c:pt>
                <c:pt idx="943">
                  <c:v>1126</c:v>
                </c:pt>
                <c:pt idx="944">
                  <c:v>1123.2</c:v>
                </c:pt>
                <c:pt idx="945">
                  <c:v>1120.3</c:v>
                </c:pt>
                <c:pt idx="946">
                  <c:v>1117.5</c:v>
                </c:pt>
                <c:pt idx="947">
                  <c:v>1114.5999999999999</c:v>
                </c:pt>
                <c:pt idx="948">
                  <c:v>1111.7</c:v>
                </c:pt>
                <c:pt idx="949">
                  <c:v>1108.8</c:v>
                </c:pt>
                <c:pt idx="950">
                  <c:v>1105.9000000000001</c:v>
                </c:pt>
                <c:pt idx="951">
                  <c:v>1102.9000000000001</c:v>
                </c:pt>
                <c:pt idx="952">
                  <c:v>1100</c:v>
                </c:pt>
                <c:pt idx="953">
                  <c:v>1097.4000000000001</c:v>
                </c:pt>
                <c:pt idx="954">
                  <c:v>1094.4000000000001</c:v>
                </c:pt>
                <c:pt idx="955">
                  <c:v>1091.7</c:v>
                </c:pt>
                <c:pt idx="956">
                  <c:v>1088.9000000000001</c:v>
                </c:pt>
                <c:pt idx="957">
                  <c:v>1086</c:v>
                </c:pt>
                <c:pt idx="958">
                  <c:v>1083.2</c:v>
                </c:pt>
                <c:pt idx="959">
                  <c:v>1080.3</c:v>
                </c:pt>
                <c:pt idx="960">
                  <c:v>1077.4000000000001</c:v>
                </c:pt>
                <c:pt idx="961">
                  <c:v>1074.5</c:v>
                </c:pt>
                <c:pt idx="962">
                  <c:v>1071.4000000000001</c:v>
                </c:pt>
                <c:pt idx="963">
                  <c:v>1068.7</c:v>
                </c:pt>
                <c:pt idx="964">
                  <c:v>1065.9000000000001</c:v>
                </c:pt>
                <c:pt idx="965">
                  <c:v>1063.0999999999999</c:v>
                </c:pt>
                <c:pt idx="966">
                  <c:v>1060</c:v>
                </c:pt>
                <c:pt idx="967">
                  <c:v>1057.3</c:v>
                </c:pt>
                <c:pt idx="968">
                  <c:v>1054.4000000000001</c:v>
                </c:pt>
                <c:pt idx="969">
                  <c:v>1051.5</c:v>
                </c:pt>
                <c:pt idx="970">
                  <c:v>1048.5</c:v>
                </c:pt>
                <c:pt idx="971">
                  <c:v>1045.5</c:v>
                </c:pt>
                <c:pt idx="972">
                  <c:v>1042.5999999999999</c:v>
                </c:pt>
                <c:pt idx="973">
                  <c:v>1039.8</c:v>
                </c:pt>
                <c:pt idx="974">
                  <c:v>1036.7</c:v>
                </c:pt>
                <c:pt idx="975">
                  <c:v>1033.9000000000001</c:v>
                </c:pt>
                <c:pt idx="976">
                  <c:v>1030.8</c:v>
                </c:pt>
                <c:pt idx="977">
                  <c:v>1028</c:v>
                </c:pt>
                <c:pt idx="978">
                  <c:v>1025</c:v>
                </c:pt>
                <c:pt idx="979">
                  <c:v>1021.7</c:v>
                </c:pt>
                <c:pt idx="980">
                  <c:v>1018.5</c:v>
                </c:pt>
                <c:pt idx="981">
                  <c:v>1015.4</c:v>
                </c:pt>
                <c:pt idx="982">
                  <c:v>1012.4</c:v>
                </c:pt>
                <c:pt idx="983">
                  <c:v>1009.1</c:v>
                </c:pt>
                <c:pt idx="984">
                  <c:v>1005.8</c:v>
                </c:pt>
                <c:pt idx="985">
                  <c:v>1002.5</c:v>
                </c:pt>
                <c:pt idx="986">
                  <c:v>999.3</c:v>
                </c:pt>
                <c:pt idx="987">
                  <c:v>996.2</c:v>
                </c:pt>
                <c:pt idx="988">
                  <c:v>992.8</c:v>
                </c:pt>
                <c:pt idx="989">
                  <c:v>989.7</c:v>
                </c:pt>
                <c:pt idx="990">
                  <c:v>986.4</c:v>
                </c:pt>
                <c:pt idx="991">
                  <c:v>983.2</c:v>
                </c:pt>
                <c:pt idx="992">
                  <c:v>979.9</c:v>
                </c:pt>
                <c:pt idx="993">
                  <c:v>976.8</c:v>
                </c:pt>
                <c:pt idx="994">
                  <c:v>973.7</c:v>
                </c:pt>
                <c:pt idx="995">
                  <c:v>970.6</c:v>
                </c:pt>
                <c:pt idx="996">
                  <c:v>967.3</c:v>
                </c:pt>
                <c:pt idx="997">
                  <c:v>964.3</c:v>
                </c:pt>
                <c:pt idx="998">
                  <c:v>961.1</c:v>
                </c:pt>
                <c:pt idx="999">
                  <c:v>958.1</c:v>
                </c:pt>
                <c:pt idx="1000">
                  <c:v>954.9</c:v>
                </c:pt>
                <c:pt idx="1001">
                  <c:v>951.9</c:v>
                </c:pt>
                <c:pt idx="1002">
                  <c:v>948.8</c:v>
                </c:pt>
                <c:pt idx="1003">
                  <c:v>945.7</c:v>
                </c:pt>
                <c:pt idx="1004">
                  <c:v>942.7</c:v>
                </c:pt>
                <c:pt idx="1005">
                  <c:v>939.6</c:v>
                </c:pt>
                <c:pt idx="1006">
                  <c:v>936.5</c:v>
                </c:pt>
                <c:pt idx="1007">
                  <c:v>933.6</c:v>
                </c:pt>
                <c:pt idx="1008">
                  <c:v>930.5</c:v>
                </c:pt>
                <c:pt idx="1009">
                  <c:v>927.6</c:v>
                </c:pt>
                <c:pt idx="1010">
                  <c:v>924.7</c:v>
                </c:pt>
                <c:pt idx="1011">
                  <c:v>921.6</c:v>
                </c:pt>
                <c:pt idx="1012">
                  <c:v>918.9</c:v>
                </c:pt>
                <c:pt idx="1013">
                  <c:v>915.7</c:v>
                </c:pt>
                <c:pt idx="1014">
                  <c:v>912.9</c:v>
                </c:pt>
                <c:pt idx="1015">
                  <c:v>909.8</c:v>
                </c:pt>
                <c:pt idx="1016">
                  <c:v>906.9</c:v>
                </c:pt>
                <c:pt idx="1017">
                  <c:v>904.1</c:v>
                </c:pt>
                <c:pt idx="1018">
                  <c:v>901.2</c:v>
                </c:pt>
                <c:pt idx="1019">
                  <c:v>898.4</c:v>
                </c:pt>
                <c:pt idx="1020">
                  <c:v>895.7</c:v>
                </c:pt>
                <c:pt idx="1021">
                  <c:v>892.6</c:v>
                </c:pt>
                <c:pt idx="1022">
                  <c:v>890</c:v>
                </c:pt>
                <c:pt idx="1023">
                  <c:v>887.2</c:v>
                </c:pt>
                <c:pt idx="1024">
                  <c:v>884.4</c:v>
                </c:pt>
                <c:pt idx="1025">
                  <c:v>881.8</c:v>
                </c:pt>
                <c:pt idx="1026">
                  <c:v>879</c:v>
                </c:pt>
                <c:pt idx="1027">
                  <c:v>876.2</c:v>
                </c:pt>
                <c:pt idx="1028">
                  <c:v>873.7</c:v>
                </c:pt>
                <c:pt idx="1029">
                  <c:v>870.9</c:v>
                </c:pt>
                <c:pt idx="1030">
                  <c:v>868.3</c:v>
                </c:pt>
                <c:pt idx="1031">
                  <c:v>865.6</c:v>
                </c:pt>
                <c:pt idx="1032">
                  <c:v>862.9</c:v>
                </c:pt>
                <c:pt idx="1033">
                  <c:v>860.3</c:v>
                </c:pt>
                <c:pt idx="1034">
                  <c:v>857.7</c:v>
                </c:pt>
                <c:pt idx="1035">
                  <c:v>855.1</c:v>
                </c:pt>
                <c:pt idx="1036">
                  <c:v>852.4</c:v>
                </c:pt>
                <c:pt idx="1037">
                  <c:v>849.9</c:v>
                </c:pt>
                <c:pt idx="1038">
                  <c:v>847.4</c:v>
                </c:pt>
                <c:pt idx="1039">
                  <c:v>844.8</c:v>
                </c:pt>
                <c:pt idx="1040">
                  <c:v>842.2</c:v>
                </c:pt>
                <c:pt idx="1041">
                  <c:v>839.6</c:v>
                </c:pt>
                <c:pt idx="1042">
                  <c:v>837.1</c:v>
                </c:pt>
                <c:pt idx="1043">
                  <c:v>834.6</c:v>
                </c:pt>
                <c:pt idx="1044">
                  <c:v>832</c:v>
                </c:pt>
                <c:pt idx="1045">
                  <c:v>829.5</c:v>
                </c:pt>
                <c:pt idx="1046">
                  <c:v>827.1</c:v>
                </c:pt>
                <c:pt idx="1047">
                  <c:v>824.7</c:v>
                </c:pt>
                <c:pt idx="1048">
                  <c:v>822.3</c:v>
                </c:pt>
                <c:pt idx="1049">
                  <c:v>819.9</c:v>
                </c:pt>
                <c:pt idx="1050">
                  <c:v>817.5</c:v>
                </c:pt>
                <c:pt idx="1051">
                  <c:v>815.1</c:v>
                </c:pt>
                <c:pt idx="1052">
                  <c:v>812.8</c:v>
                </c:pt>
                <c:pt idx="1053">
                  <c:v>810.5</c:v>
                </c:pt>
                <c:pt idx="1054">
                  <c:v>808.2</c:v>
                </c:pt>
                <c:pt idx="1055">
                  <c:v>806</c:v>
                </c:pt>
                <c:pt idx="1056">
                  <c:v>803.7</c:v>
                </c:pt>
                <c:pt idx="1057">
                  <c:v>801.4</c:v>
                </c:pt>
                <c:pt idx="1058">
                  <c:v>799.2</c:v>
                </c:pt>
                <c:pt idx="1059">
                  <c:v>797.2</c:v>
                </c:pt>
                <c:pt idx="1060">
                  <c:v>795.1</c:v>
                </c:pt>
                <c:pt idx="1061">
                  <c:v>792.9</c:v>
                </c:pt>
                <c:pt idx="1062">
                  <c:v>790.8</c:v>
                </c:pt>
                <c:pt idx="1063">
                  <c:v>788.6</c:v>
                </c:pt>
                <c:pt idx="1064">
                  <c:v>786.4</c:v>
                </c:pt>
                <c:pt idx="1065">
                  <c:v>784.3</c:v>
                </c:pt>
                <c:pt idx="1066">
                  <c:v>782</c:v>
                </c:pt>
                <c:pt idx="1067">
                  <c:v>779.9</c:v>
                </c:pt>
                <c:pt idx="1068">
                  <c:v>777.7</c:v>
                </c:pt>
                <c:pt idx="1069">
                  <c:v>775.6</c:v>
                </c:pt>
                <c:pt idx="1070">
                  <c:v>773.5</c:v>
                </c:pt>
                <c:pt idx="1071">
                  <c:v>771.3</c:v>
                </c:pt>
                <c:pt idx="1072">
                  <c:v>769.2</c:v>
                </c:pt>
                <c:pt idx="1073">
                  <c:v>767.1</c:v>
                </c:pt>
                <c:pt idx="1074">
                  <c:v>764.9</c:v>
                </c:pt>
                <c:pt idx="1075">
                  <c:v>762.8</c:v>
                </c:pt>
                <c:pt idx="1076">
                  <c:v>760.6</c:v>
                </c:pt>
                <c:pt idx="1077">
                  <c:v>758.5</c:v>
                </c:pt>
                <c:pt idx="1078">
                  <c:v>756.3</c:v>
                </c:pt>
                <c:pt idx="1079">
                  <c:v>754.2</c:v>
                </c:pt>
                <c:pt idx="1080">
                  <c:v>752</c:v>
                </c:pt>
                <c:pt idx="1081">
                  <c:v>749.9</c:v>
                </c:pt>
                <c:pt idx="1082">
                  <c:v>747.7</c:v>
                </c:pt>
                <c:pt idx="1083">
                  <c:v>745.6</c:v>
                </c:pt>
                <c:pt idx="1084">
                  <c:v>743.5</c:v>
                </c:pt>
                <c:pt idx="1085">
                  <c:v>741.4</c:v>
                </c:pt>
                <c:pt idx="1086">
                  <c:v>739.2</c:v>
                </c:pt>
                <c:pt idx="1087">
                  <c:v>737.1</c:v>
                </c:pt>
                <c:pt idx="1088">
                  <c:v>735</c:v>
                </c:pt>
                <c:pt idx="1089">
                  <c:v>732.8</c:v>
                </c:pt>
                <c:pt idx="1090">
                  <c:v>730.7</c:v>
                </c:pt>
                <c:pt idx="1091">
                  <c:v>728.5</c:v>
                </c:pt>
                <c:pt idx="1092">
                  <c:v>726.4</c:v>
                </c:pt>
                <c:pt idx="1093">
                  <c:v>724.2</c:v>
                </c:pt>
                <c:pt idx="1094">
                  <c:v>722.1</c:v>
                </c:pt>
                <c:pt idx="1095">
                  <c:v>720</c:v>
                </c:pt>
                <c:pt idx="1096">
                  <c:v>717.9</c:v>
                </c:pt>
                <c:pt idx="1097">
                  <c:v>715.6</c:v>
                </c:pt>
                <c:pt idx="1098">
                  <c:v>713.7</c:v>
                </c:pt>
                <c:pt idx="1099">
                  <c:v>711.6</c:v>
                </c:pt>
                <c:pt idx="1100">
                  <c:v>709.7</c:v>
                </c:pt>
                <c:pt idx="1101">
                  <c:v>707.6</c:v>
                </c:pt>
                <c:pt idx="1102">
                  <c:v>705.5</c:v>
                </c:pt>
                <c:pt idx="1103">
                  <c:v>703.4</c:v>
                </c:pt>
                <c:pt idx="1104">
                  <c:v>701.3</c:v>
                </c:pt>
                <c:pt idx="1105">
                  <c:v>699.1</c:v>
                </c:pt>
                <c:pt idx="1106">
                  <c:v>697.1</c:v>
                </c:pt>
                <c:pt idx="1107">
                  <c:v>694.9</c:v>
                </c:pt>
                <c:pt idx="1108">
                  <c:v>692.7</c:v>
                </c:pt>
                <c:pt idx="1109">
                  <c:v>690.7</c:v>
                </c:pt>
                <c:pt idx="1110">
                  <c:v>688.5</c:v>
                </c:pt>
                <c:pt idx="1111">
                  <c:v>686.3</c:v>
                </c:pt>
                <c:pt idx="1112">
                  <c:v>684.1</c:v>
                </c:pt>
                <c:pt idx="1113">
                  <c:v>682</c:v>
                </c:pt>
                <c:pt idx="1114">
                  <c:v>679.9</c:v>
                </c:pt>
                <c:pt idx="1115">
                  <c:v>677.7</c:v>
                </c:pt>
                <c:pt idx="1116">
                  <c:v>675.6</c:v>
                </c:pt>
                <c:pt idx="1117">
                  <c:v>673.5</c:v>
                </c:pt>
                <c:pt idx="1118">
                  <c:v>671.4</c:v>
                </c:pt>
                <c:pt idx="1119">
                  <c:v>669.3</c:v>
                </c:pt>
                <c:pt idx="1120">
                  <c:v>667.2</c:v>
                </c:pt>
                <c:pt idx="1121">
                  <c:v>665.1</c:v>
                </c:pt>
                <c:pt idx="1122">
                  <c:v>662.9</c:v>
                </c:pt>
                <c:pt idx="1123">
                  <c:v>660.8</c:v>
                </c:pt>
                <c:pt idx="1124">
                  <c:v>658.7</c:v>
                </c:pt>
                <c:pt idx="1125">
                  <c:v>656.7</c:v>
                </c:pt>
                <c:pt idx="1126">
                  <c:v>654.6</c:v>
                </c:pt>
                <c:pt idx="1127">
                  <c:v>652.4</c:v>
                </c:pt>
                <c:pt idx="1128">
                  <c:v>650.29999999999995</c:v>
                </c:pt>
                <c:pt idx="1129">
                  <c:v>648.1</c:v>
                </c:pt>
                <c:pt idx="1130">
                  <c:v>646.1</c:v>
                </c:pt>
                <c:pt idx="1131">
                  <c:v>644.1</c:v>
                </c:pt>
                <c:pt idx="1132">
                  <c:v>642</c:v>
                </c:pt>
                <c:pt idx="1133">
                  <c:v>639.9</c:v>
                </c:pt>
                <c:pt idx="1134">
                  <c:v>637.79999999999995</c:v>
                </c:pt>
                <c:pt idx="1135">
                  <c:v>635.79999999999995</c:v>
                </c:pt>
                <c:pt idx="1136">
                  <c:v>633.70000000000005</c:v>
                </c:pt>
                <c:pt idx="1137">
                  <c:v>631.70000000000005</c:v>
                </c:pt>
                <c:pt idx="1138">
                  <c:v>629.6</c:v>
                </c:pt>
                <c:pt idx="1139">
                  <c:v>627.6</c:v>
                </c:pt>
                <c:pt idx="1140">
                  <c:v>625.6</c:v>
                </c:pt>
                <c:pt idx="1141">
                  <c:v>623.6</c:v>
                </c:pt>
                <c:pt idx="1142">
                  <c:v>621.5</c:v>
                </c:pt>
                <c:pt idx="1143">
                  <c:v>619.5</c:v>
                </c:pt>
                <c:pt idx="1144">
                  <c:v>617.6</c:v>
                </c:pt>
                <c:pt idx="1145">
                  <c:v>615.6</c:v>
                </c:pt>
                <c:pt idx="1146">
                  <c:v>613.70000000000005</c:v>
                </c:pt>
                <c:pt idx="1147">
                  <c:v>611.70000000000005</c:v>
                </c:pt>
                <c:pt idx="1148">
                  <c:v>609.79999999999995</c:v>
                </c:pt>
                <c:pt idx="1149">
                  <c:v>607.9</c:v>
                </c:pt>
                <c:pt idx="1150">
                  <c:v>605.9</c:v>
                </c:pt>
                <c:pt idx="1151">
                  <c:v>604</c:v>
                </c:pt>
                <c:pt idx="1152">
                  <c:v>602</c:v>
                </c:pt>
                <c:pt idx="1153">
                  <c:v>600</c:v>
                </c:pt>
                <c:pt idx="1154">
                  <c:v>598.1</c:v>
                </c:pt>
                <c:pt idx="1155">
                  <c:v>596.20000000000005</c:v>
                </c:pt>
                <c:pt idx="1156">
                  <c:v>594.29999999999995</c:v>
                </c:pt>
                <c:pt idx="1157">
                  <c:v>592.29999999999995</c:v>
                </c:pt>
                <c:pt idx="1158">
                  <c:v>590.4</c:v>
                </c:pt>
                <c:pt idx="1159">
                  <c:v>588.4</c:v>
                </c:pt>
                <c:pt idx="1160">
                  <c:v>586.5</c:v>
                </c:pt>
                <c:pt idx="1161">
                  <c:v>584.5</c:v>
                </c:pt>
                <c:pt idx="1162">
                  <c:v>582.6</c:v>
                </c:pt>
                <c:pt idx="1163">
                  <c:v>580.6</c:v>
                </c:pt>
                <c:pt idx="1164">
                  <c:v>578.70000000000005</c:v>
                </c:pt>
                <c:pt idx="1165">
                  <c:v>576.79999999999995</c:v>
                </c:pt>
                <c:pt idx="1166">
                  <c:v>574.79999999999995</c:v>
                </c:pt>
                <c:pt idx="1167">
                  <c:v>572.9</c:v>
                </c:pt>
                <c:pt idx="1168">
                  <c:v>571</c:v>
                </c:pt>
                <c:pt idx="1169">
                  <c:v>569.1</c:v>
                </c:pt>
                <c:pt idx="1170">
                  <c:v>567.20000000000005</c:v>
                </c:pt>
                <c:pt idx="1171">
                  <c:v>565.29999999999995</c:v>
                </c:pt>
                <c:pt idx="1172">
                  <c:v>563.4</c:v>
                </c:pt>
                <c:pt idx="1173">
                  <c:v>561.6</c:v>
                </c:pt>
                <c:pt idx="1174">
                  <c:v>559.70000000000005</c:v>
                </c:pt>
                <c:pt idx="1175">
                  <c:v>557.9</c:v>
                </c:pt>
                <c:pt idx="1176">
                  <c:v>556</c:v>
                </c:pt>
                <c:pt idx="1177">
                  <c:v>554.20000000000005</c:v>
                </c:pt>
                <c:pt idx="1178">
                  <c:v>552.4</c:v>
                </c:pt>
                <c:pt idx="1179">
                  <c:v>550.6</c:v>
                </c:pt>
                <c:pt idx="1180">
                  <c:v>548.9</c:v>
                </c:pt>
                <c:pt idx="1181">
                  <c:v>547.1</c:v>
                </c:pt>
                <c:pt idx="1182">
                  <c:v>545.29999999999995</c:v>
                </c:pt>
                <c:pt idx="1183">
                  <c:v>543.5</c:v>
                </c:pt>
                <c:pt idx="1184">
                  <c:v>541.70000000000005</c:v>
                </c:pt>
                <c:pt idx="1185">
                  <c:v>540</c:v>
                </c:pt>
                <c:pt idx="1186">
                  <c:v>538.20000000000005</c:v>
                </c:pt>
                <c:pt idx="1187">
                  <c:v>536.4</c:v>
                </c:pt>
                <c:pt idx="1188">
                  <c:v>534.70000000000005</c:v>
                </c:pt>
                <c:pt idx="1189">
                  <c:v>532.9</c:v>
                </c:pt>
                <c:pt idx="1190">
                  <c:v>531.20000000000005</c:v>
                </c:pt>
                <c:pt idx="1191">
                  <c:v>529.5</c:v>
                </c:pt>
                <c:pt idx="1192">
                  <c:v>527.70000000000005</c:v>
                </c:pt>
                <c:pt idx="1193">
                  <c:v>525.9</c:v>
                </c:pt>
                <c:pt idx="1194">
                  <c:v>524.1</c:v>
                </c:pt>
                <c:pt idx="1195">
                  <c:v>522.29999999999995</c:v>
                </c:pt>
                <c:pt idx="1196">
                  <c:v>520.6</c:v>
                </c:pt>
                <c:pt idx="1197">
                  <c:v>518.79999999999995</c:v>
                </c:pt>
                <c:pt idx="1198">
                  <c:v>517.1</c:v>
                </c:pt>
                <c:pt idx="1199">
                  <c:v>515.29999999999995</c:v>
                </c:pt>
                <c:pt idx="1200">
                  <c:v>513.5</c:v>
                </c:pt>
                <c:pt idx="1201">
                  <c:v>511.7</c:v>
                </c:pt>
                <c:pt idx="1202">
                  <c:v>510</c:v>
                </c:pt>
                <c:pt idx="1203">
                  <c:v>508.2</c:v>
                </c:pt>
                <c:pt idx="1204">
                  <c:v>506.5</c:v>
                </c:pt>
                <c:pt idx="1205">
                  <c:v>504.7</c:v>
                </c:pt>
                <c:pt idx="1206">
                  <c:v>503</c:v>
                </c:pt>
                <c:pt idx="1207">
                  <c:v>501.2</c:v>
                </c:pt>
                <c:pt idx="1208">
                  <c:v>499.5</c:v>
                </c:pt>
                <c:pt idx="1209">
                  <c:v>497.8</c:v>
                </c:pt>
                <c:pt idx="1210">
                  <c:v>496.1</c:v>
                </c:pt>
                <c:pt idx="1211">
                  <c:v>494.4</c:v>
                </c:pt>
                <c:pt idx="1212">
                  <c:v>492.8</c:v>
                </c:pt>
                <c:pt idx="1213">
                  <c:v>491</c:v>
                </c:pt>
                <c:pt idx="1214">
                  <c:v>489.3</c:v>
                </c:pt>
                <c:pt idx="1215">
                  <c:v>487.7</c:v>
                </c:pt>
                <c:pt idx="1216">
                  <c:v>486.1</c:v>
                </c:pt>
                <c:pt idx="1217">
                  <c:v>484.4</c:v>
                </c:pt>
                <c:pt idx="1218">
                  <c:v>482.8</c:v>
                </c:pt>
                <c:pt idx="1219">
                  <c:v>481.2</c:v>
                </c:pt>
                <c:pt idx="1220">
                  <c:v>479.6</c:v>
                </c:pt>
                <c:pt idx="1221">
                  <c:v>477.9</c:v>
                </c:pt>
                <c:pt idx="1222">
                  <c:v>476.3</c:v>
                </c:pt>
                <c:pt idx="1223">
                  <c:v>474.7</c:v>
                </c:pt>
                <c:pt idx="1224">
                  <c:v>473.2</c:v>
                </c:pt>
                <c:pt idx="1225">
                  <c:v>471.6</c:v>
                </c:pt>
                <c:pt idx="1226">
                  <c:v>470</c:v>
                </c:pt>
                <c:pt idx="1227">
                  <c:v>468.5</c:v>
                </c:pt>
                <c:pt idx="1228">
                  <c:v>466.9</c:v>
                </c:pt>
                <c:pt idx="1229">
                  <c:v>465.4</c:v>
                </c:pt>
                <c:pt idx="1230">
                  <c:v>463.8</c:v>
                </c:pt>
                <c:pt idx="1231">
                  <c:v>462.3</c:v>
                </c:pt>
                <c:pt idx="1232">
                  <c:v>460.8</c:v>
                </c:pt>
                <c:pt idx="1233">
                  <c:v>459.2</c:v>
                </c:pt>
                <c:pt idx="1234">
                  <c:v>457.7</c:v>
                </c:pt>
                <c:pt idx="1235">
                  <c:v>456.2</c:v>
                </c:pt>
                <c:pt idx="1236">
                  <c:v>454.7</c:v>
                </c:pt>
                <c:pt idx="1237">
                  <c:v>453.2</c:v>
                </c:pt>
                <c:pt idx="1238">
                  <c:v>451.7</c:v>
                </c:pt>
                <c:pt idx="1239">
                  <c:v>450.2</c:v>
                </c:pt>
                <c:pt idx="1240">
                  <c:v>448.7</c:v>
                </c:pt>
                <c:pt idx="1241">
                  <c:v>447.1</c:v>
                </c:pt>
                <c:pt idx="1242">
                  <c:v>445.6</c:v>
                </c:pt>
                <c:pt idx="1243">
                  <c:v>444.1</c:v>
                </c:pt>
                <c:pt idx="1244">
                  <c:v>442.6</c:v>
                </c:pt>
                <c:pt idx="1245">
                  <c:v>441.1</c:v>
                </c:pt>
                <c:pt idx="1246">
                  <c:v>439.6</c:v>
                </c:pt>
                <c:pt idx="1247">
                  <c:v>438.2</c:v>
                </c:pt>
                <c:pt idx="1248">
                  <c:v>436.7</c:v>
                </c:pt>
                <c:pt idx="1249">
                  <c:v>435.2</c:v>
                </c:pt>
                <c:pt idx="1250">
                  <c:v>433.8</c:v>
                </c:pt>
                <c:pt idx="1251">
                  <c:v>432.3</c:v>
                </c:pt>
                <c:pt idx="1252">
                  <c:v>430.8</c:v>
                </c:pt>
                <c:pt idx="1253">
                  <c:v>429.4</c:v>
                </c:pt>
                <c:pt idx="1254">
                  <c:v>428</c:v>
                </c:pt>
                <c:pt idx="1255">
                  <c:v>426.6</c:v>
                </c:pt>
                <c:pt idx="1256">
                  <c:v>425.1</c:v>
                </c:pt>
                <c:pt idx="1257">
                  <c:v>423.7</c:v>
                </c:pt>
                <c:pt idx="1258">
                  <c:v>422.3</c:v>
                </c:pt>
                <c:pt idx="1259">
                  <c:v>420.9</c:v>
                </c:pt>
                <c:pt idx="1260">
                  <c:v>419.5</c:v>
                </c:pt>
                <c:pt idx="1261">
                  <c:v>418.1</c:v>
                </c:pt>
                <c:pt idx="1262">
                  <c:v>416.7</c:v>
                </c:pt>
                <c:pt idx="1263">
                  <c:v>415.4</c:v>
                </c:pt>
                <c:pt idx="1264">
                  <c:v>413.9</c:v>
                </c:pt>
                <c:pt idx="1265">
                  <c:v>412.6</c:v>
                </c:pt>
                <c:pt idx="1266">
                  <c:v>411.2</c:v>
                </c:pt>
                <c:pt idx="1267">
                  <c:v>409.5</c:v>
                </c:pt>
                <c:pt idx="1268">
                  <c:v>408.1</c:v>
                </c:pt>
                <c:pt idx="1269">
                  <c:v>406.7</c:v>
                </c:pt>
                <c:pt idx="1270">
                  <c:v>405.6</c:v>
                </c:pt>
                <c:pt idx="1271">
                  <c:v>404.4</c:v>
                </c:pt>
                <c:pt idx="1272">
                  <c:v>403.1</c:v>
                </c:pt>
                <c:pt idx="1273">
                  <c:v>401.7</c:v>
                </c:pt>
                <c:pt idx="1274">
                  <c:v>400.5</c:v>
                </c:pt>
                <c:pt idx="1275">
                  <c:v>399.2</c:v>
                </c:pt>
                <c:pt idx="1276">
                  <c:v>397.9</c:v>
                </c:pt>
                <c:pt idx="1277">
                  <c:v>396.6</c:v>
                </c:pt>
                <c:pt idx="1278">
                  <c:v>395.3</c:v>
                </c:pt>
                <c:pt idx="1279">
                  <c:v>394</c:v>
                </c:pt>
                <c:pt idx="1280">
                  <c:v>392.8</c:v>
                </c:pt>
                <c:pt idx="1281">
                  <c:v>391.6</c:v>
                </c:pt>
                <c:pt idx="1282">
                  <c:v>390.3</c:v>
                </c:pt>
                <c:pt idx="1283">
                  <c:v>389.1</c:v>
                </c:pt>
                <c:pt idx="1284">
                  <c:v>387.9</c:v>
                </c:pt>
                <c:pt idx="1285">
                  <c:v>386.7</c:v>
                </c:pt>
                <c:pt idx="1286">
                  <c:v>385.4</c:v>
                </c:pt>
                <c:pt idx="1287">
                  <c:v>384.2</c:v>
                </c:pt>
                <c:pt idx="1288">
                  <c:v>383</c:v>
                </c:pt>
                <c:pt idx="1289">
                  <c:v>381.8</c:v>
                </c:pt>
                <c:pt idx="1290">
                  <c:v>380.7</c:v>
                </c:pt>
                <c:pt idx="1291">
                  <c:v>379.5</c:v>
                </c:pt>
                <c:pt idx="1292">
                  <c:v>378.3</c:v>
                </c:pt>
                <c:pt idx="1293">
                  <c:v>377.1</c:v>
                </c:pt>
                <c:pt idx="1294">
                  <c:v>375.9</c:v>
                </c:pt>
                <c:pt idx="1295">
                  <c:v>374.8</c:v>
                </c:pt>
                <c:pt idx="1296">
                  <c:v>373.7</c:v>
                </c:pt>
                <c:pt idx="1297">
                  <c:v>372.5</c:v>
                </c:pt>
                <c:pt idx="1298">
                  <c:v>371.3</c:v>
                </c:pt>
                <c:pt idx="1299">
                  <c:v>370.2</c:v>
                </c:pt>
                <c:pt idx="1300">
                  <c:v>369.1</c:v>
                </c:pt>
                <c:pt idx="1301">
                  <c:v>367.9</c:v>
                </c:pt>
                <c:pt idx="1302">
                  <c:v>366.8</c:v>
                </c:pt>
                <c:pt idx="1303">
                  <c:v>365.7</c:v>
                </c:pt>
                <c:pt idx="1304">
                  <c:v>364.5</c:v>
                </c:pt>
                <c:pt idx="1305">
                  <c:v>363.4</c:v>
                </c:pt>
                <c:pt idx="1306">
                  <c:v>362.2</c:v>
                </c:pt>
                <c:pt idx="1307">
                  <c:v>361</c:v>
                </c:pt>
                <c:pt idx="1308">
                  <c:v>359.9</c:v>
                </c:pt>
                <c:pt idx="1309">
                  <c:v>358.8</c:v>
                </c:pt>
                <c:pt idx="1310">
                  <c:v>357.6</c:v>
                </c:pt>
                <c:pt idx="1311">
                  <c:v>356.5</c:v>
                </c:pt>
                <c:pt idx="1312">
                  <c:v>355.4</c:v>
                </c:pt>
                <c:pt idx="1313">
                  <c:v>354.3</c:v>
                </c:pt>
                <c:pt idx="1314">
                  <c:v>353.2</c:v>
                </c:pt>
                <c:pt idx="1315">
                  <c:v>352.1</c:v>
                </c:pt>
                <c:pt idx="1316">
                  <c:v>351</c:v>
                </c:pt>
                <c:pt idx="1317">
                  <c:v>349.9</c:v>
                </c:pt>
                <c:pt idx="1318">
                  <c:v>348.8</c:v>
                </c:pt>
                <c:pt idx="1319">
                  <c:v>347.7</c:v>
                </c:pt>
                <c:pt idx="1320">
                  <c:v>346.6</c:v>
                </c:pt>
                <c:pt idx="1321">
                  <c:v>345.5</c:v>
                </c:pt>
                <c:pt idx="1322">
                  <c:v>344.4</c:v>
                </c:pt>
                <c:pt idx="1323">
                  <c:v>343.4</c:v>
                </c:pt>
                <c:pt idx="1324">
                  <c:v>342.3</c:v>
                </c:pt>
                <c:pt idx="1325">
                  <c:v>341.3</c:v>
                </c:pt>
                <c:pt idx="1326">
                  <c:v>340.3</c:v>
                </c:pt>
                <c:pt idx="1327">
                  <c:v>339.2</c:v>
                </c:pt>
                <c:pt idx="1328">
                  <c:v>338.2</c:v>
                </c:pt>
                <c:pt idx="1329">
                  <c:v>337.2</c:v>
                </c:pt>
                <c:pt idx="1330">
                  <c:v>336.1</c:v>
                </c:pt>
                <c:pt idx="1331">
                  <c:v>335.1</c:v>
                </c:pt>
                <c:pt idx="1332">
                  <c:v>334.1</c:v>
                </c:pt>
                <c:pt idx="1333">
                  <c:v>333.1</c:v>
                </c:pt>
                <c:pt idx="1334">
                  <c:v>332.2</c:v>
                </c:pt>
                <c:pt idx="1335">
                  <c:v>331.2</c:v>
                </c:pt>
                <c:pt idx="1336">
                  <c:v>330.2</c:v>
                </c:pt>
                <c:pt idx="1337">
                  <c:v>329.2</c:v>
                </c:pt>
                <c:pt idx="1338">
                  <c:v>328.2</c:v>
                </c:pt>
                <c:pt idx="1339">
                  <c:v>327.2</c:v>
                </c:pt>
                <c:pt idx="1340">
                  <c:v>326.3</c:v>
                </c:pt>
                <c:pt idx="1341">
                  <c:v>325.3</c:v>
                </c:pt>
                <c:pt idx="1342">
                  <c:v>324.39999999999998</c:v>
                </c:pt>
                <c:pt idx="1343">
                  <c:v>323.39999999999998</c:v>
                </c:pt>
                <c:pt idx="1344">
                  <c:v>322.39999999999998</c:v>
                </c:pt>
                <c:pt idx="1345">
                  <c:v>321.5</c:v>
                </c:pt>
                <c:pt idx="1346">
                  <c:v>320.5</c:v>
                </c:pt>
                <c:pt idx="1347">
                  <c:v>319.60000000000002</c:v>
                </c:pt>
                <c:pt idx="1348">
                  <c:v>318.7</c:v>
                </c:pt>
                <c:pt idx="1349">
                  <c:v>317.8</c:v>
                </c:pt>
                <c:pt idx="1350">
                  <c:v>316.89999999999998</c:v>
                </c:pt>
                <c:pt idx="1351">
                  <c:v>316</c:v>
                </c:pt>
                <c:pt idx="1352">
                  <c:v>315.10000000000002</c:v>
                </c:pt>
                <c:pt idx="1353">
                  <c:v>314.2</c:v>
                </c:pt>
                <c:pt idx="1354">
                  <c:v>313.3</c:v>
                </c:pt>
                <c:pt idx="1355">
                  <c:v>312.39999999999998</c:v>
                </c:pt>
                <c:pt idx="1356">
                  <c:v>311.5</c:v>
                </c:pt>
                <c:pt idx="1357">
                  <c:v>310.60000000000002</c:v>
                </c:pt>
                <c:pt idx="1358">
                  <c:v>309.7</c:v>
                </c:pt>
                <c:pt idx="1359">
                  <c:v>308.8</c:v>
                </c:pt>
                <c:pt idx="1360">
                  <c:v>308</c:v>
                </c:pt>
                <c:pt idx="1361">
                  <c:v>307.10000000000002</c:v>
                </c:pt>
                <c:pt idx="1362">
                  <c:v>306.2</c:v>
                </c:pt>
                <c:pt idx="1363">
                  <c:v>305.3</c:v>
                </c:pt>
                <c:pt idx="1364">
                  <c:v>304.5</c:v>
                </c:pt>
                <c:pt idx="1365">
                  <c:v>303.60000000000002</c:v>
                </c:pt>
                <c:pt idx="1366">
                  <c:v>302.8</c:v>
                </c:pt>
                <c:pt idx="1367">
                  <c:v>301.89999999999998</c:v>
                </c:pt>
                <c:pt idx="1368">
                  <c:v>301.10000000000002</c:v>
                </c:pt>
                <c:pt idx="1369">
                  <c:v>300.2</c:v>
                </c:pt>
                <c:pt idx="1370">
                  <c:v>299.39999999999998</c:v>
                </c:pt>
              </c:numCache>
            </c:numRef>
          </c:yVal>
          <c:smooth val="1"/>
          <c:extLst xmlns:c16r2="http://schemas.microsoft.com/office/drawing/2015/06/chart">
            <c:ext xmlns:c16="http://schemas.microsoft.com/office/drawing/2014/chart" uri="{C3380CC4-5D6E-409C-BE32-E72D297353CC}">
              <c16:uniqueId val="{00000001-0209-AF47-A549-2B27FD865DF6}"/>
            </c:ext>
          </c:extLst>
        </c:ser>
        <c:ser>
          <c:idx val="2"/>
          <c:order val="2"/>
          <c:tx>
            <c:strRef>
              <c:f>'15% T4 &amp;T7'!$E$1</c:f>
              <c:strCache>
                <c:ptCount val="1"/>
                <c:pt idx="0">
                  <c:v>Temperature 4(°C) 15 RB</c:v>
                </c:pt>
              </c:strCache>
            </c:strRef>
          </c:tx>
          <c:marker>
            <c:symbol val="none"/>
          </c:marker>
          <c:xVal>
            <c:numRef>
              <c:f>'15% T4 &amp;T7'!$A$2:$A$1846</c:f>
              <c:numCache>
                <c:formatCode>General</c:formatCode>
                <c:ptCount val="1845"/>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numCache>
            </c:numRef>
          </c:xVal>
          <c:yVal>
            <c:numRef>
              <c:f>'15% T4 &amp;T7'!$E$2:$E$1846</c:f>
              <c:numCache>
                <c:formatCode>General</c:formatCode>
                <c:ptCount val="1845"/>
                <c:pt idx="0">
                  <c:v>13.6</c:v>
                </c:pt>
                <c:pt idx="1">
                  <c:v>13.6</c:v>
                </c:pt>
                <c:pt idx="2">
                  <c:v>13.6</c:v>
                </c:pt>
                <c:pt idx="3">
                  <c:v>13.6</c:v>
                </c:pt>
                <c:pt idx="4">
                  <c:v>13.6</c:v>
                </c:pt>
                <c:pt idx="5">
                  <c:v>13.6</c:v>
                </c:pt>
                <c:pt idx="6">
                  <c:v>13.6</c:v>
                </c:pt>
                <c:pt idx="7">
                  <c:v>13.6</c:v>
                </c:pt>
                <c:pt idx="8">
                  <c:v>13.6</c:v>
                </c:pt>
                <c:pt idx="9">
                  <c:v>13.6</c:v>
                </c:pt>
                <c:pt idx="10">
                  <c:v>13.6</c:v>
                </c:pt>
                <c:pt idx="11">
                  <c:v>13.6</c:v>
                </c:pt>
                <c:pt idx="12">
                  <c:v>13.6</c:v>
                </c:pt>
                <c:pt idx="13">
                  <c:v>13.7</c:v>
                </c:pt>
                <c:pt idx="14">
                  <c:v>13.7</c:v>
                </c:pt>
                <c:pt idx="15">
                  <c:v>13.7</c:v>
                </c:pt>
                <c:pt idx="16">
                  <c:v>13.7</c:v>
                </c:pt>
                <c:pt idx="17">
                  <c:v>13.7</c:v>
                </c:pt>
                <c:pt idx="18">
                  <c:v>13.7</c:v>
                </c:pt>
                <c:pt idx="19">
                  <c:v>13.7</c:v>
                </c:pt>
                <c:pt idx="20">
                  <c:v>13.7</c:v>
                </c:pt>
                <c:pt idx="21">
                  <c:v>13.7</c:v>
                </c:pt>
                <c:pt idx="22">
                  <c:v>13.7</c:v>
                </c:pt>
                <c:pt idx="23">
                  <c:v>13.7</c:v>
                </c:pt>
                <c:pt idx="24">
                  <c:v>13.7</c:v>
                </c:pt>
                <c:pt idx="25">
                  <c:v>13.7</c:v>
                </c:pt>
                <c:pt idx="26">
                  <c:v>13.7</c:v>
                </c:pt>
                <c:pt idx="27">
                  <c:v>13.7</c:v>
                </c:pt>
                <c:pt idx="28">
                  <c:v>13.7</c:v>
                </c:pt>
                <c:pt idx="29">
                  <c:v>13.7</c:v>
                </c:pt>
                <c:pt idx="30">
                  <c:v>13.7</c:v>
                </c:pt>
                <c:pt idx="31">
                  <c:v>13.7</c:v>
                </c:pt>
                <c:pt idx="32">
                  <c:v>13.7</c:v>
                </c:pt>
                <c:pt idx="33">
                  <c:v>13.7</c:v>
                </c:pt>
                <c:pt idx="34">
                  <c:v>13.7</c:v>
                </c:pt>
                <c:pt idx="35">
                  <c:v>13.7</c:v>
                </c:pt>
                <c:pt idx="36">
                  <c:v>13.8</c:v>
                </c:pt>
                <c:pt idx="37">
                  <c:v>13.7</c:v>
                </c:pt>
                <c:pt idx="38">
                  <c:v>13.7</c:v>
                </c:pt>
                <c:pt idx="39">
                  <c:v>13.7</c:v>
                </c:pt>
                <c:pt idx="40">
                  <c:v>13.7</c:v>
                </c:pt>
                <c:pt idx="41">
                  <c:v>13.7</c:v>
                </c:pt>
                <c:pt idx="42">
                  <c:v>13.7</c:v>
                </c:pt>
                <c:pt idx="43">
                  <c:v>13.7</c:v>
                </c:pt>
                <c:pt idx="44">
                  <c:v>13.7</c:v>
                </c:pt>
                <c:pt idx="45">
                  <c:v>13.7</c:v>
                </c:pt>
                <c:pt idx="46">
                  <c:v>13.7</c:v>
                </c:pt>
                <c:pt idx="47">
                  <c:v>13.7</c:v>
                </c:pt>
                <c:pt idx="48">
                  <c:v>13.7</c:v>
                </c:pt>
                <c:pt idx="49">
                  <c:v>13.7</c:v>
                </c:pt>
                <c:pt idx="50">
                  <c:v>13.7</c:v>
                </c:pt>
                <c:pt idx="51">
                  <c:v>13.7</c:v>
                </c:pt>
                <c:pt idx="52">
                  <c:v>13.7</c:v>
                </c:pt>
                <c:pt idx="53">
                  <c:v>13.7</c:v>
                </c:pt>
                <c:pt idx="54">
                  <c:v>13.7</c:v>
                </c:pt>
                <c:pt idx="55">
                  <c:v>13.7</c:v>
                </c:pt>
                <c:pt idx="56">
                  <c:v>13.8</c:v>
                </c:pt>
                <c:pt idx="57">
                  <c:v>13.8</c:v>
                </c:pt>
                <c:pt idx="58">
                  <c:v>13.8</c:v>
                </c:pt>
                <c:pt idx="59">
                  <c:v>13.8</c:v>
                </c:pt>
                <c:pt idx="60">
                  <c:v>13.8</c:v>
                </c:pt>
                <c:pt idx="61">
                  <c:v>13.9</c:v>
                </c:pt>
                <c:pt idx="62">
                  <c:v>13.9</c:v>
                </c:pt>
                <c:pt idx="63">
                  <c:v>14.1</c:v>
                </c:pt>
                <c:pt idx="64">
                  <c:v>14.4</c:v>
                </c:pt>
                <c:pt idx="65">
                  <c:v>14.7</c:v>
                </c:pt>
                <c:pt idx="66">
                  <c:v>15.3</c:v>
                </c:pt>
                <c:pt idx="67">
                  <c:v>16.399999999999999</c:v>
                </c:pt>
                <c:pt idx="68">
                  <c:v>18.3</c:v>
                </c:pt>
                <c:pt idx="69">
                  <c:v>21.3</c:v>
                </c:pt>
                <c:pt idx="70">
                  <c:v>25.1</c:v>
                </c:pt>
                <c:pt idx="71">
                  <c:v>30.1</c:v>
                </c:pt>
                <c:pt idx="72">
                  <c:v>36.1</c:v>
                </c:pt>
                <c:pt idx="73">
                  <c:v>42.1</c:v>
                </c:pt>
                <c:pt idx="74">
                  <c:v>47.7</c:v>
                </c:pt>
                <c:pt idx="75">
                  <c:v>52.6</c:v>
                </c:pt>
                <c:pt idx="76">
                  <c:v>56.6</c:v>
                </c:pt>
                <c:pt idx="77">
                  <c:v>59.4</c:v>
                </c:pt>
                <c:pt idx="78">
                  <c:v>61.5</c:v>
                </c:pt>
                <c:pt idx="79">
                  <c:v>63</c:v>
                </c:pt>
                <c:pt idx="80">
                  <c:v>64</c:v>
                </c:pt>
                <c:pt idx="81">
                  <c:v>64.8</c:v>
                </c:pt>
                <c:pt idx="82">
                  <c:v>65.400000000000006</c:v>
                </c:pt>
                <c:pt idx="83">
                  <c:v>65.8</c:v>
                </c:pt>
                <c:pt idx="84">
                  <c:v>66.2</c:v>
                </c:pt>
                <c:pt idx="85">
                  <c:v>66.400000000000006</c:v>
                </c:pt>
                <c:pt idx="86">
                  <c:v>66.599999999999994</c:v>
                </c:pt>
                <c:pt idx="87">
                  <c:v>66.7</c:v>
                </c:pt>
                <c:pt idx="88">
                  <c:v>66.8</c:v>
                </c:pt>
                <c:pt idx="89">
                  <c:v>66.8</c:v>
                </c:pt>
                <c:pt idx="90">
                  <c:v>66.900000000000006</c:v>
                </c:pt>
                <c:pt idx="91">
                  <c:v>66.900000000000006</c:v>
                </c:pt>
                <c:pt idx="92">
                  <c:v>66.900000000000006</c:v>
                </c:pt>
                <c:pt idx="93">
                  <c:v>67</c:v>
                </c:pt>
                <c:pt idx="94">
                  <c:v>67</c:v>
                </c:pt>
                <c:pt idx="95">
                  <c:v>67</c:v>
                </c:pt>
                <c:pt idx="96">
                  <c:v>67</c:v>
                </c:pt>
                <c:pt idx="97">
                  <c:v>67.099999999999994</c:v>
                </c:pt>
                <c:pt idx="98">
                  <c:v>67.099999999999994</c:v>
                </c:pt>
                <c:pt idx="99">
                  <c:v>67.099999999999994</c:v>
                </c:pt>
                <c:pt idx="100">
                  <c:v>67.2</c:v>
                </c:pt>
                <c:pt idx="101">
                  <c:v>67.2</c:v>
                </c:pt>
                <c:pt idx="102">
                  <c:v>67.2</c:v>
                </c:pt>
                <c:pt idx="103">
                  <c:v>67.2</c:v>
                </c:pt>
                <c:pt idx="104">
                  <c:v>67.2</c:v>
                </c:pt>
                <c:pt idx="105">
                  <c:v>67.2</c:v>
                </c:pt>
                <c:pt idx="106">
                  <c:v>67.2</c:v>
                </c:pt>
                <c:pt idx="107">
                  <c:v>67.3</c:v>
                </c:pt>
                <c:pt idx="108">
                  <c:v>67.3</c:v>
                </c:pt>
                <c:pt idx="109">
                  <c:v>67.3</c:v>
                </c:pt>
                <c:pt idx="110">
                  <c:v>67.3</c:v>
                </c:pt>
                <c:pt idx="111">
                  <c:v>67.3</c:v>
                </c:pt>
                <c:pt idx="112">
                  <c:v>67.3</c:v>
                </c:pt>
                <c:pt idx="113">
                  <c:v>67.3</c:v>
                </c:pt>
                <c:pt idx="114">
                  <c:v>67.3</c:v>
                </c:pt>
                <c:pt idx="115">
                  <c:v>67.400000000000006</c:v>
                </c:pt>
                <c:pt idx="116">
                  <c:v>67.400000000000006</c:v>
                </c:pt>
                <c:pt idx="117">
                  <c:v>67.400000000000006</c:v>
                </c:pt>
                <c:pt idx="118">
                  <c:v>67.400000000000006</c:v>
                </c:pt>
                <c:pt idx="119">
                  <c:v>67.400000000000006</c:v>
                </c:pt>
                <c:pt idx="120">
                  <c:v>67.400000000000006</c:v>
                </c:pt>
                <c:pt idx="121">
                  <c:v>67.400000000000006</c:v>
                </c:pt>
                <c:pt idx="122">
                  <c:v>67.400000000000006</c:v>
                </c:pt>
                <c:pt idx="123">
                  <c:v>67.400000000000006</c:v>
                </c:pt>
                <c:pt idx="124">
                  <c:v>67.3</c:v>
                </c:pt>
                <c:pt idx="125">
                  <c:v>67.3</c:v>
                </c:pt>
                <c:pt idx="126">
                  <c:v>67.3</c:v>
                </c:pt>
                <c:pt idx="127">
                  <c:v>67.3</c:v>
                </c:pt>
                <c:pt idx="128">
                  <c:v>67.3</c:v>
                </c:pt>
                <c:pt idx="129">
                  <c:v>67.3</c:v>
                </c:pt>
                <c:pt idx="130">
                  <c:v>67.3</c:v>
                </c:pt>
                <c:pt idx="131">
                  <c:v>67.2</c:v>
                </c:pt>
                <c:pt idx="132">
                  <c:v>67.2</c:v>
                </c:pt>
                <c:pt idx="133">
                  <c:v>67.2</c:v>
                </c:pt>
                <c:pt idx="134">
                  <c:v>67.2</c:v>
                </c:pt>
                <c:pt idx="135">
                  <c:v>67.2</c:v>
                </c:pt>
                <c:pt idx="136">
                  <c:v>67.2</c:v>
                </c:pt>
                <c:pt idx="137">
                  <c:v>67.2</c:v>
                </c:pt>
                <c:pt idx="138">
                  <c:v>67.099999999999994</c:v>
                </c:pt>
                <c:pt idx="139">
                  <c:v>67.099999999999994</c:v>
                </c:pt>
                <c:pt idx="140">
                  <c:v>67.099999999999994</c:v>
                </c:pt>
                <c:pt idx="141">
                  <c:v>67.099999999999994</c:v>
                </c:pt>
                <c:pt idx="142">
                  <c:v>67.099999999999994</c:v>
                </c:pt>
                <c:pt idx="143">
                  <c:v>67.099999999999994</c:v>
                </c:pt>
                <c:pt idx="144">
                  <c:v>67.099999999999994</c:v>
                </c:pt>
                <c:pt idx="145">
                  <c:v>67.099999999999994</c:v>
                </c:pt>
                <c:pt idx="146">
                  <c:v>67</c:v>
                </c:pt>
                <c:pt idx="147">
                  <c:v>67</c:v>
                </c:pt>
                <c:pt idx="148">
                  <c:v>67</c:v>
                </c:pt>
                <c:pt idx="149">
                  <c:v>67</c:v>
                </c:pt>
                <c:pt idx="150">
                  <c:v>67</c:v>
                </c:pt>
                <c:pt idx="151">
                  <c:v>66.900000000000006</c:v>
                </c:pt>
                <c:pt idx="152">
                  <c:v>66.900000000000006</c:v>
                </c:pt>
                <c:pt idx="153">
                  <c:v>66.900000000000006</c:v>
                </c:pt>
                <c:pt idx="154">
                  <c:v>66.900000000000006</c:v>
                </c:pt>
                <c:pt idx="155">
                  <c:v>66.8</c:v>
                </c:pt>
                <c:pt idx="156">
                  <c:v>66.8</c:v>
                </c:pt>
                <c:pt idx="157">
                  <c:v>66.8</c:v>
                </c:pt>
                <c:pt idx="158">
                  <c:v>66.7</c:v>
                </c:pt>
                <c:pt idx="159">
                  <c:v>66.7</c:v>
                </c:pt>
                <c:pt idx="160">
                  <c:v>66.7</c:v>
                </c:pt>
                <c:pt idx="161">
                  <c:v>66.599999999999994</c:v>
                </c:pt>
                <c:pt idx="162">
                  <c:v>66.5</c:v>
                </c:pt>
                <c:pt idx="163">
                  <c:v>66.5</c:v>
                </c:pt>
                <c:pt idx="164">
                  <c:v>66.400000000000006</c:v>
                </c:pt>
                <c:pt idx="165">
                  <c:v>66.3</c:v>
                </c:pt>
                <c:pt idx="166">
                  <c:v>66.2</c:v>
                </c:pt>
                <c:pt idx="167">
                  <c:v>66.099999999999994</c:v>
                </c:pt>
                <c:pt idx="168">
                  <c:v>66</c:v>
                </c:pt>
                <c:pt idx="169">
                  <c:v>65.8</c:v>
                </c:pt>
                <c:pt idx="170">
                  <c:v>65.7</c:v>
                </c:pt>
                <c:pt idx="171">
                  <c:v>65.599999999999994</c:v>
                </c:pt>
                <c:pt idx="172">
                  <c:v>65.400000000000006</c:v>
                </c:pt>
                <c:pt idx="173">
                  <c:v>65.3</c:v>
                </c:pt>
                <c:pt idx="174">
                  <c:v>65.2</c:v>
                </c:pt>
                <c:pt idx="175">
                  <c:v>65.099999999999994</c:v>
                </c:pt>
                <c:pt idx="176">
                  <c:v>65</c:v>
                </c:pt>
                <c:pt idx="177">
                  <c:v>64.8</c:v>
                </c:pt>
                <c:pt idx="178">
                  <c:v>64.7</c:v>
                </c:pt>
                <c:pt idx="179">
                  <c:v>64.5</c:v>
                </c:pt>
                <c:pt idx="180">
                  <c:v>64.400000000000006</c:v>
                </c:pt>
                <c:pt idx="181">
                  <c:v>64.3</c:v>
                </c:pt>
                <c:pt idx="182">
                  <c:v>64.099999999999994</c:v>
                </c:pt>
                <c:pt idx="183">
                  <c:v>64</c:v>
                </c:pt>
                <c:pt idx="184">
                  <c:v>63.8</c:v>
                </c:pt>
                <c:pt idx="185">
                  <c:v>63.7</c:v>
                </c:pt>
                <c:pt idx="186">
                  <c:v>63.5</c:v>
                </c:pt>
                <c:pt idx="187">
                  <c:v>63.4</c:v>
                </c:pt>
                <c:pt idx="188">
                  <c:v>63.2</c:v>
                </c:pt>
                <c:pt idx="189">
                  <c:v>63.1</c:v>
                </c:pt>
                <c:pt idx="190">
                  <c:v>63</c:v>
                </c:pt>
                <c:pt idx="191">
                  <c:v>62.8</c:v>
                </c:pt>
                <c:pt idx="192">
                  <c:v>62.7</c:v>
                </c:pt>
                <c:pt idx="193">
                  <c:v>62.6</c:v>
                </c:pt>
                <c:pt idx="194">
                  <c:v>62.4</c:v>
                </c:pt>
                <c:pt idx="195">
                  <c:v>62.3</c:v>
                </c:pt>
                <c:pt idx="196">
                  <c:v>62.2</c:v>
                </c:pt>
                <c:pt idx="197">
                  <c:v>62.1</c:v>
                </c:pt>
                <c:pt idx="198">
                  <c:v>61.9</c:v>
                </c:pt>
                <c:pt idx="199">
                  <c:v>61.8</c:v>
                </c:pt>
                <c:pt idx="200">
                  <c:v>61.7</c:v>
                </c:pt>
                <c:pt idx="201">
                  <c:v>61.7</c:v>
                </c:pt>
                <c:pt idx="202">
                  <c:v>61.6</c:v>
                </c:pt>
                <c:pt idx="203">
                  <c:v>61.5</c:v>
                </c:pt>
                <c:pt idx="204">
                  <c:v>61.4</c:v>
                </c:pt>
                <c:pt idx="205">
                  <c:v>61.4</c:v>
                </c:pt>
                <c:pt idx="206">
                  <c:v>61.3</c:v>
                </c:pt>
                <c:pt idx="207">
                  <c:v>61.3</c:v>
                </c:pt>
                <c:pt idx="208">
                  <c:v>61.2</c:v>
                </c:pt>
                <c:pt idx="209">
                  <c:v>61.2</c:v>
                </c:pt>
                <c:pt idx="210">
                  <c:v>61.2</c:v>
                </c:pt>
                <c:pt idx="211">
                  <c:v>61.2</c:v>
                </c:pt>
                <c:pt idx="212">
                  <c:v>61.1</c:v>
                </c:pt>
                <c:pt idx="213">
                  <c:v>61.1</c:v>
                </c:pt>
                <c:pt idx="214">
                  <c:v>61.1</c:v>
                </c:pt>
                <c:pt idx="215">
                  <c:v>61.1</c:v>
                </c:pt>
                <c:pt idx="216">
                  <c:v>61.1</c:v>
                </c:pt>
                <c:pt idx="217">
                  <c:v>61.1</c:v>
                </c:pt>
                <c:pt idx="218">
                  <c:v>61.1</c:v>
                </c:pt>
                <c:pt idx="219">
                  <c:v>61.1</c:v>
                </c:pt>
                <c:pt idx="220">
                  <c:v>61.1</c:v>
                </c:pt>
                <c:pt idx="221">
                  <c:v>61.2</c:v>
                </c:pt>
                <c:pt idx="222">
                  <c:v>61.3</c:v>
                </c:pt>
                <c:pt idx="223">
                  <c:v>61.4</c:v>
                </c:pt>
                <c:pt idx="224">
                  <c:v>61.5</c:v>
                </c:pt>
                <c:pt idx="225">
                  <c:v>61.6</c:v>
                </c:pt>
                <c:pt idx="226">
                  <c:v>61.7</c:v>
                </c:pt>
                <c:pt idx="227">
                  <c:v>61.8</c:v>
                </c:pt>
                <c:pt idx="228">
                  <c:v>61.9</c:v>
                </c:pt>
                <c:pt idx="229">
                  <c:v>62</c:v>
                </c:pt>
                <c:pt idx="230">
                  <c:v>62</c:v>
                </c:pt>
                <c:pt idx="231">
                  <c:v>62.2</c:v>
                </c:pt>
                <c:pt idx="232">
                  <c:v>62.3</c:v>
                </c:pt>
                <c:pt idx="233">
                  <c:v>62.3</c:v>
                </c:pt>
                <c:pt idx="234">
                  <c:v>62.4</c:v>
                </c:pt>
                <c:pt idx="235">
                  <c:v>62.5</c:v>
                </c:pt>
                <c:pt idx="236">
                  <c:v>62.6</c:v>
                </c:pt>
                <c:pt idx="237">
                  <c:v>62.6</c:v>
                </c:pt>
                <c:pt idx="238">
                  <c:v>62.7</c:v>
                </c:pt>
                <c:pt idx="239">
                  <c:v>62.7</c:v>
                </c:pt>
                <c:pt idx="240">
                  <c:v>62.7</c:v>
                </c:pt>
                <c:pt idx="241">
                  <c:v>62.8</c:v>
                </c:pt>
                <c:pt idx="242">
                  <c:v>62.8</c:v>
                </c:pt>
                <c:pt idx="243">
                  <c:v>62.8</c:v>
                </c:pt>
                <c:pt idx="244">
                  <c:v>62.8</c:v>
                </c:pt>
                <c:pt idx="245">
                  <c:v>62.8</c:v>
                </c:pt>
                <c:pt idx="246">
                  <c:v>62.8</c:v>
                </c:pt>
                <c:pt idx="247">
                  <c:v>62.9</c:v>
                </c:pt>
                <c:pt idx="248">
                  <c:v>62.9</c:v>
                </c:pt>
                <c:pt idx="249">
                  <c:v>62.9</c:v>
                </c:pt>
                <c:pt idx="250">
                  <c:v>62.9</c:v>
                </c:pt>
                <c:pt idx="251">
                  <c:v>63</c:v>
                </c:pt>
                <c:pt idx="252">
                  <c:v>63</c:v>
                </c:pt>
                <c:pt idx="253">
                  <c:v>63</c:v>
                </c:pt>
                <c:pt idx="254">
                  <c:v>63</c:v>
                </c:pt>
                <c:pt idx="255">
                  <c:v>63</c:v>
                </c:pt>
                <c:pt idx="256">
                  <c:v>63</c:v>
                </c:pt>
                <c:pt idx="257">
                  <c:v>63</c:v>
                </c:pt>
                <c:pt idx="258">
                  <c:v>63</c:v>
                </c:pt>
                <c:pt idx="259">
                  <c:v>63</c:v>
                </c:pt>
                <c:pt idx="260">
                  <c:v>63</c:v>
                </c:pt>
                <c:pt idx="261">
                  <c:v>63</c:v>
                </c:pt>
                <c:pt idx="262">
                  <c:v>63</c:v>
                </c:pt>
                <c:pt idx="263">
                  <c:v>63</c:v>
                </c:pt>
                <c:pt idx="264">
                  <c:v>63</c:v>
                </c:pt>
                <c:pt idx="265">
                  <c:v>63</c:v>
                </c:pt>
                <c:pt idx="266">
                  <c:v>63</c:v>
                </c:pt>
                <c:pt idx="267">
                  <c:v>62.9</c:v>
                </c:pt>
                <c:pt idx="268">
                  <c:v>62.9</c:v>
                </c:pt>
                <c:pt idx="269">
                  <c:v>62.9</c:v>
                </c:pt>
                <c:pt idx="270">
                  <c:v>62.8</c:v>
                </c:pt>
                <c:pt idx="271">
                  <c:v>62.7</c:v>
                </c:pt>
                <c:pt idx="272">
                  <c:v>62.6</c:v>
                </c:pt>
                <c:pt idx="273">
                  <c:v>62.5</c:v>
                </c:pt>
                <c:pt idx="274">
                  <c:v>62.4</c:v>
                </c:pt>
                <c:pt idx="275">
                  <c:v>62.3</c:v>
                </c:pt>
                <c:pt idx="276">
                  <c:v>62.2</c:v>
                </c:pt>
                <c:pt idx="277">
                  <c:v>62.1</c:v>
                </c:pt>
                <c:pt idx="278">
                  <c:v>62</c:v>
                </c:pt>
                <c:pt idx="279">
                  <c:v>61.9</c:v>
                </c:pt>
                <c:pt idx="280">
                  <c:v>61.8</c:v>
                </c:pt>
                <c:pt idx="281">
                  <c:v>61.7</c:v>
                </c:pt>
                <c:pt idx="282">
                  <c:v>61.5</c:v>
                </c:pt>
                <c:pt idx="283">
                  <c:v>61.4</c:v>
                </c:pt>
                <c:pt idx="284">
                  <c:v>61.3</c:v>
                </c:pt>
                <c:pt idx="285">
                  <c:v>61.2</c:v>
                </c:pt>
                <c:pt idx="286">
                  <c:v>61.1</c:v>
                </c:pt>
                <c:pt idx="287">
                  <c:v>60.9</c:v>
                </c:pt>
                <c:pt idx="288">
                  <c:v>60.8</c:v>
                </c:pt>
                <c:pt idx="289">
                  <c:v>60.7</c:v>
                </c:pt>
                <c:pt idx="290">
                  <c:v>60.6</c:v>
                </c:pt>
                <c:pt idx="291">
                  <c:v>60.5</c:v>
                </c:pt>
                <c:pt idx="292">
                  <c:v>60.3</c:v>
                </c:pt>
                <c:pt idx="293">
                  <c:v>60.2</c:v>
                </c:pt>
                <c:pt idx="294">
                  <c:v>60.2</c:v>
                </c:pt>
                <c:pt idx="295">
                  <c:v>60</c:v>
                </c:pt>
                <c:pt idx="296">
                  <c:v>59.9</c:v>
                </c:pt>
                <c:pt idx="297">
                  <c:v>59.8</c:v>
                </c:pt>
                <c:pt idx="298">
                  <c:v>59.7</c:v>
                </c:pt>
                <c:pt idx="299">
                  <c:v>59.6</c:v>
                </c:pt>
                <c:pt idx="300">
                  <c:v>59.5</c:v>
                </c:pt>
                <c:pt idx="301">
                  <c:v>59.4</c:v>
                </c:pt>
                <c:pt idx="302">
                  <c:v>59.3</c:v>
                </c:pt>
                <c:pt idx="303">
                  <c:v>59.2</c:v>
                </c:pt>
                <c:pt idx="304">
                  <c:v>59.1</c:v>
                </c:pt>
                <c:pt idx="305">
                  <c:v>59</c:v>
                </c:pt>
                <c:pt idx="306">
                  <c:v>58.9</c:v>
                </c:pt>
                <c:pt idx="307">
                  <c:v>58.8</c:v>
                </c:pt>
                <c:pt idx="308">
                  <c:v>58.8</c:v>
                </c:pt>
                <c:pt idx="309">
                  <c:v>58.7</c:v>
                </c:pt>
                <c:pt idx="310">
                  <c:v>58.7</c:v>
                </c:pt>
                <c:pt idx="311">
                  <c:v>58.6</c:v>
                </c:pt>
                <c:pt idx="312">
                  <c:v>58.5</c:v>
                </c:pt>
                <c:pt idx="313">
                  <c:v>58.5</c:v>
                </c:pt>
                <c:pt idx="314">
                  <c:v>58.4</c:v>
                </c:pt>
                <c:pt idx="315">
                  <c:v>58.4</c:v>
                </c:pt>
                <c:pt idx="316">
                  <c:v>58.4</c:v>
                </c:pt>
                <c:pt idx="317">
                  <c:v>58.3</c:v>
                </c:pt>
                <c:pt idx="318">
                  <c:v>58.3</c:v>
                </c:pt>
                <c:pt idx="319">
                  <c:v>58.3</c:v>
                </c:pt>
                <c:pt idx="320">
                  <c:v>58.3</c:v>
                </c:pt>
                <c:pt idx="321">
                  <c:v>58.2</c:v>
                </c:pt>
                <c:pt idx="322">
                  <c:v>58.2</c:v>
                </c:pt>
                <c:pt idx="323">
                  <c:v>58.2</c:v>
                </c:pt>
                <c:pt idx="324">
                  <c:v>58.2</c:v>
                </c:pt>
                <c:pt idx="325">
                  <c:v>58.2</c:v>
                </c:pt>
                <c:pt idx="326">
                  <c:v>58.2</c:v>
                </c:pt>
                <c:pt idx="327">
                  <c:v>58.2</c:v>
                </c:pt>
                <c:pt idx="328">
                  <c:v>58.2</c:v>
                </c:pt>
                <c:pt idx="329">
                  <c:v>58.2</c:v>
                </c:pt>
                <c:pt idx="330">
                  <c:v>58.2</c:v>
                </c:pt>
                <c:pt idx="331">
                  <c:v>58.1</c:v>
                </c:pt>
                <c:pt idx="332">
                  <c:v>58.1</c:v>
                </c:pt>
                <c:pt idx="333">
                  <c:v>58.1</c:v>
                </c:pt>
                <c:pt idx="334">
                  <c:v>58.1</c:v>
                </c:pt>
                <c:pt idx="335">
                  <c:v>58.1</c:v>
                </c:pt>
                <c:pt idx="336">
                  <c:v>58.1</c:v>
                </c:pt>
                <c:pt idx="337">
                  <c:v>58.1</c:v>
                </c:pt>
                <c:pt idx="338">
                  <c:v>58.2</c:v>
                </c:pt>
                <c:pt idx="339">
                  <c:v>58.2</c:v>
                </c:pt>
                <c:pt idx="340">
                  <c:v>58.2</c:v>
                </c:pt>
                <c:pt idx="341">
                  <c:v>58.2</c:v>
                </c:pt>
                <c:pt idx="342">
                  <c:v>58.2</c:v>
                </c:pt>
                <c:pt idx="343">
                  <c:v>58.2</c:v>
                </c:pt>
                <c:pt idx="344">
                  <c:v>58.2</c:v>
                </c:pt>
                <c:pt idx="345">
                  <c:v>58.3</c:v>
                </c:pt>
                <c:pt idx="346">
                  <c:v>58.3</c:v>
                </c:pt>
                <c:pt idx="347">
                  <c:v>58.3</c:v>
                </c:pt>
                <c:pt idx="348">
                  <c:v>58.3</c:v>
                </c:pt>
                <c:pt idx="349">
                  <c:v>58.3</c:v>
                </c:pt>
                <c:pt idx="350">
                  <c:v>58.4</c:v>
                </c:pt>
                <c:pt idx="351">
                  <c:v>58.4</c:v>
                </c:pt>
                <c:pt idx="352">
                  <c:v>58.4</c:v>
                </c:pt>
                <c:pt idx="353">
                  <c:v>58.4</c:v>
                </c:pt>
                <c:pt idx="354">
                  <c:v>58.5</c:v>
                </c:pt>
                <c:pt idx="355">
                  <c:v>58.5</c:v>
                </c:pt>
                <c:pt idx="356">
                  <c:v>58.5</c:v>
                </c:pt>
                <c:pt idx="357">
                  <c:v>58.6</c:v>
                </c:pt>
                <c:pt idx="358">
                  <c:v>58.6</c:v>
                </c:pt>
                <c:pt idx="359">
                  <c:v>58.7</c:v>
                </c:pt>
                <c:pt idx="360">
                  <c:v>58.7</c:v>
                </c:pt>
                <c:pt idx="361">
                  <c:v>58.8</c:v>
                </c:pt>
                <c:pt idx="362">
                  <c:v>58.8</c:v>
                </c:pt>
                <c:pt idx="363">
                  <c:v>58.9</c:v>
                </c:pt>
                <c:pt idx="364">
                  <c:v>58.9</c:v>
                </c:pt>
                <c:pt idx="365">
                  <c:v>59</c:v>
                </c:pt>
                <c:pt idx="366">
                  <c:v>59</c:v>
                </c:pt>
                <c:pt idx="367">
                  <c:v>59</c:v>
                </c:pt>
                <c:pt idx="368">
                  <c:v>59</c:v>
                </c:pt>
                <c:pt idx="369">
                  <c:v>59.1</c:v>
                </c:pt>
                <c:pt idx="370">
                  <c:v>59.1</c:v>
                </c:pt>
                <c:pt idx="371">
                  <c:v>59.2</c:v>
                </c:pt>
                <c:pt idx="372">
                  <c:v>59.2</c:v>
                </c:pt>
                <c:pt idx="373">
                  <c:v>59.2</c:v>
                </c:pt>
                <c:pt idx="374">
                  <c:v>59.2</c:v>
                </c:pt>
                <c:pt idx="375">
                  <c:v>59.3</c:v>
                </c:pt>
                <c:pt idx="376">
                  <c:v>59.3</c:v>
                </c:pt>
                <c:pt idx="377">
                  <c:v>59.3</c:v>
                </c:pt>
                <c:pt idx="378">
                  <c:v>59.3</c:v>
                </c:pt>
                <c:pt idx="379">
                  <c:v>59.4</c:v>
                </c:pt>
                <c:pt idx="380">
                  <c:v>59.4</c:v>
                </c:pt>
                <c:pt idx="381">
                  <c:v>59.4</c:v>
                </c:pt>
                <c:pt idx="382">
                  <c:v>59.4</c:v>
                </c:pt>
                <c:pt idx="383">
                  <c:v>59.5</c:v>
                </c:pt>
                <c:pt idx="384">
                  <c:v>59.5</c:v>
                </c:pt>
                <c:pt idx="385">
                  <c:v>59.5</c:v>
                </c:pt>
                <c:pt idx="386">
                  <c:v>59.5</c:v>
                </c:pt>
                <c:pt idx="387">
                  <c:v>59.6</c:v>
                </c:pt>
                <c:pt idx="388">
                  <c:v>59.6</c:v>
                </c:pt>
                <c:pt idx="389">
                  <c:v>59.6</c:v>
                </c:pt>
                <c:pt idx="390">
                  <c:v>59.7</c:v>
                </c:pt>
                <c:pt idx="391">
                  <c:v>59.7</c:v>
                </c:pt>
                <c:pt idx="392">
                  <c:v>59.7</c:v>
                </c:pt>
                <c:pt idx="393">
                  <c:v>59.7</c:v>
                </c:pt>
                <c:pt idx="394">
                  <c:v>59.7</c:v>
                </c:pt>
                <c:pt idx="395">
                  <c:v>59.7</c:v>
                </c:pt>
                <c:pt idx="396">
                  <c:v>59.8</c:v>
                </c:pt>
                <c:pt idx="397">
                  <c:v>59.8</c:v>
                </c:pt>
                <c:pt idx="398">
                  <c:v>59.8</c:v>
                </c:pt>
                <c:pt idx="399">
                  <c:v>59.8</c:v>
                </c:pt>
                <c:pt idx="400">
                  <c:v>59.8</c:v>
                </c:pt>
                <c:pt idx="401">
                  <c:v>59.9</c:v>
                </c:pt>
                <c:pt idx="402">
                  <c:v>59.9</c:v>
                </c:pt>
                <c:pt idx="403">
                  <c:v>60</c:v>
                </c:pt>
                <c:pt idx="404">
                  <c:v>60</c:v>
                </c:pt>
                <c:pt idx="405">
                  <c:v>60</c:v>
                </c:pt>
                <c:pt idx="406">
                  <c:v>60</c:v>
                </c:pt>
                <c:pt idx="407">
                  <c:v>60.1</c:v>
                </c:pt>
                <c:pt idx="408">
                  <c:v>60.1</c:v>
                </c:pt>
                <c:pt idx="409">
                  <c:v>60.1</c:v>
                </c:pt>
                <c:pt idx="410">
                  <c:v>60.1</c:v>
                </c:pt>
                <c:pt idx="411">
                  <c:v>60.2</c:v>
                </c:pt>
                <c:pt idx="412">
                  <c:v>60.2</c:v>
                </c:pt>
                <c:pt idx="413">
                  <c:v>60.2</c:v>
                </c:pt>
                <c:pt idx="414">
                  <c:v>60.2</c:v>
                </c:pt>
                <c:pt idx="415">
                  <c:v>60.3</c:v>
                </c:pt>
                <c:pt idx="416">
                  <c:v>60.3</c:v>
                </c:pt>
                <c:pt idx="417">
                  <c:v>60.3</c:v>
                </c:pt>
                <c:pt idx="418">
                  <c:v>60.4</c:v>
                </c:pt>
                <c:pt idx="419">
                  <c:v>60.4</c:v>
                </c:pt>
                <c:pt idx="420">
                  <c:v>60.5</c:v>
                </c:pt>
                <c:pt idx="421">
                  <c:v>60.5</c:v>
                </c:pt>
                <c:pt idx="422">
                  <c:v>60.5</c:v>
                </c:pt>
                <c:pt idx="423">
                  <c:v>60.6</c:v>
                </c:pt>
                <c:pt idx="424">
                  <c:v>60.6</c:v>
                </c:pt>
                <c:pt idx="425">
                  <c:v>60.6</c:v>
                </c:pt>
                <c:pt idx="426">
                  <c:v>60.6</c:v>
                </c:pt>
                <c:pt idx="427">
                  <c:v>60.7</c:v>
                </c:pt>
                <c:pt idx="428">
                  <c:v>60.7</c:v>
                </c:pt>
                <c:pt idx="429">
                  <c:v>60.7</c:v>
                </c:pt>
                <c:pt idx="430">
                  <c:v>60.8</c:v>
                </c:pt>
                <c:pt idx="431">
                  <c:v>60.8</c:v>
                </c:pt>
                <c:pt idx="432">
                  <c:v>60.8</c:v>
                </c:pt>
                <c:pt idx="433">
                  <c:v>60.8</c:v>
                </c:pt>
                <c:pt idx="434">
                  <c:v>60.9</c:v>
                </c:pt>
                <c:pt idx="435">
                  <c:v>60.9</c:v>
                </c:pt>
                <c:pt idx="436">
                  <c:v>61</c:v>
                </c:pt>
                <c:pt idx="437">
                  <c:v>61</c:v>
                </c:pt>
                <c:pt idx="438">
                  <c:v>61</c:v>
                </c:pt>
                <c:pt idx="439">
                  <c:v>61</c:v>
                </c:pt>
                <c:pt idx="440">
                  <c:v>61.1</c:v>
                </c:pt>
                <c:pt idx="441">
                  <c:v>61.1</c:v>
                </c:pt>
                <c:pt idx="442">
                  <c:v>61.1</c:v>
                </c:pt>
                <c:pt idx="443">
                  <c:v>61.1</c:v>
                </c:pt>
                <c:pt idx="444">
                  <c:v>61.1</c:v>
                </c:pt>
                <c:pt idx="445">
                  <c:v>61.2</c:v>
                </c:pt>
                <c:pt idx="446">
                  <c:v>61.2</c:v>
                </c:pt>
                <c:pt idx="447">
                  <c:v>61.2</c:v>
                </c:pt>
                <c:pt idx="448">
                  <c:v>61.2</c:v>
                </c:pt>
                <c:pt idx="449">
                  <c:v>61.2</c:v>
                </c:pt>
                <c:pt idx="450">
                  <c:v>61.2</c:v>
                </c:pt>
                <c:pt idx="451">
                  <c:v>61.2</c:v>
                </c:pt>
                <c:pt idx="452">
                  <c:v>61.2</c:v>
                </c:pt>
                <c:pt idx="453">
                  <c:v>61.3</c:v>
                </c:pt>
                <c:pt idx="454">
                  <c:v>61.3</c:v>
                </c:pt>
                <c:pt idx="455">
                  <c:v>61.3</c:v>
                </c:pt>
                <c:pt idx="456">
                  <c:v>61.3</c:v>
                </c:pt>
                <c:pt idx="457">
                  <c:v>61.3</c:v>
                </c:pt>
                <c:pt idx="458">
                  <c:v>61.3</c:v>
                </c:pt>
                <c:pt idx="459">
                  <c:v>61.4</c:v>
                </c:pt>
                <c:pt idx="460">
                  <c:v>61.4</c:v>
                </c:pt>
                <c:pt idx="461">
                  <c:v>61.4</c:v>
                </c:pt>
                <c:pt idx="462">
                  <c:v>61.4</c:v>
                </c:pt>
                <c:pt idx="463">
                  <c:v>61.4</c:v>
                </c:pt>
                <c:pt idx="464">
                  <c:v>61.4</c:v>
                </c:pt>
                <c:pt idx="465">
                  <c:v>61.4</c:v>
                </c:pt>
                <c:pt idx="466">
                  <c:v>61.4</c:v>
                </c:pt>
                <c:pt idx="467">
                  <c:v>61.4</c:v>
                </c:pt>
                <c:pt idx="468">
                  <c:v>61.5</c:v>
                </c:pt>
                <c:pt idx="469">
                  <c:v>61.5</c:v>
                </c:pt>
                <c:pt idx="470">
                  <c:v>61.5</c:v>
                </c:pt>
                <c:pt idx="471">
                  <c:v>61.5</c:v>
                </c:pt>
                <c:pt idx="472">
                  <c:v>61.5</c:v>
                </c:pt>
                <c:pt idx="473">
                  <c:v>61.6</c:v>
                </c:pt>
                <c:pt idx="474">
                  <c:v>61.6</c:v>
                </c:pt>
                <c:pt idx="475">
                  <c:v>61.6</c:v>
                </c:pt>
                <c:pt idx="476">
                  <c:v>61.7</c:v>
                </c:pt>
                <c:pt idx="477">
                  <c:v>61.7</c:v>
                </c:pt>
                <c:pt idx="478">
                  <c:v>61.7</c:v>
                </c:pt>
                <c:pt idx="479">
                  <c:v>61.7</c:v>
                </c:pt>
                <c:pt idx="480">
                  <c:v>61.8</c:v>
                </c:pt>
                <c:pt idx="481">
                  <c:v>61.8</c:v>
                </c:pt>
                <c:pt idx="482">
                  <c:v>61.9</c:v>
                </c:pt>
                <c:pt idx="483">
                  <c:v>61.9</c:v>
                </c:pt>
                <c:pt idx="484">
                  <c:v>61.9</c:v>
                </c:pt>
                <c:pt idx="485">
                  <c:v>61.9</c:v>
                </c:pt>
                <c:pt idx="486">
                  <c:v>62</c:v>
                </c:pt>
                <c:pt idx="487">
                  <c:v>62</c:v>
                </c:pt>
                <c:pt idx="488">
                  <c:v>62</c:v>
                </c:pt>
                <c:pt idx="489">
                  <c:v>62.1</c:v>
                </c:pt>
                <c:pt idx="490">
                  <c:v>62.1</c:v>
                </c:pt>
                <c:pt idx="491">
                  <c:v>62.1</c:v>
                </c:pt>
                <c:pt idx="492">
                  <c:v>62.1</c:v>
                </c:pt>
                <c:pt idx="493">
                  <c:v>62.2</c:v>
                </c:pt>
                <c:pt idx="494">
                  <c:v>62.2</c:v>
                </c:pt>
                <c:pt idx="495">
                  <c:v>62.2</c:v>
                </c:pt>
                <c:pt idx="496">
                  <c:v>62.3</c:v>
                </c:pt>
                <c:pt idx="497">
                  <c:v>62.3</c:v>
                </c:pt>
                <c:pt idx="498">
                  <c:v>62.3</c:v>
                </c:pt>
                <c:pt idx="499">
                  <c:v>62.4</c:v>
                </c:pt>
                <c:pt idx="500">
                  <c:v>62.4</c:v>
                </c:pt>
                <c:pt idx="501">
                  <c:v>62.4</c:v>
                </c:pt>
                <c:pt idx="502">
                  <c:v>62.4</c:v>
                </c:pt>
                <c:pt idx="503">
                  <c:v>62.5</c:v>
                </c:pt>
                <c:pt idx="504">
                  <c:v>62.5</c:v>
                </c:pt>
                <c:pt idx="505">
                  <c:v>62.5</c:v>
                </c:pt>
                <c:pt idx="506">
                  <c:v>62.5</c:v>
                </c:pt>
                <c:pt idx="507">
                  <c:v>62.6</c:v>
                </c:pt>
                <c:pt idx="508">
                  <c:v>62.6</c:v>
                </c:pt>
                <c:pt idx="509">
                  <c:v>62.7</c:v>
                </c:pt>
                <c:pt idx="510">
                  <c:v>62.7</c:v>
                </c:pt>
                <c:pt idx="511">
                  <c:v>62.7</c:v>
                </c:pt>
                <c:pt idx="512">
                  <c:v>62.7</c:v>
                </c:pt>
                <c:pt idx="513">
                  <c:v>62.8</c:v>
                </c:pt>
                <c:pt idx="514">
                  <c:v>62.8</c:v>
                </c:pt>
                <c:pt idx="515">
                  <c:v>62.8</c:v>
                </c:pt>
                <c:pt idx="516">
                  <c:v>62.8</c:v>
                </c:pt>
                <c:pt idx="517">
                  <c:v>62.9</c:v>
                </c:pt>
                <c:pt idx="518">
                  <c:v>62.9</c:v>
                </c:pt>
                <c:pt idx="519">
                  <c:v>62.9</c:v>
                </c:pt>
                <c:pt idx="520">
                  <c:v>63</c:v>
                </c:pt>
                <c:pt idx="521">
                  <c:v>63</c:v>
                </c:pt>
                <c:pt idx="522">
                  <c:v>63.1</c:v>
                </c:pt>
                <c:pt idx="523">
                  <c:v>63.1</c:v>
                </c:pt>
                <c:pt idx="524">
                  <c:v>63.1</c:v>
                </c:pt>
                <c:pt idx="525">
                  <c:v>63.2</c:v>
                </c:pt>
                <c:pt idx="526">
                  <c:v>63.2</c:v>
                </c:pt>
                <c:pt idx="527">
                  <c:v>63.3</c:v>
                </c:pt>
                <c:pt idx="528">
                  <c:v>63.4</c:v>
                </c:pt>
                <c:pt idx="529">
                  <c:v>63.5</c:v>
                </c:pt>
                <c:pt idx="530">
                  <c:v>63.5</c:v>
                </c:pt>
                <c:pt idx="531">
                  <c:v>63.5</c:v>
                </c:pt>
                <c:pt idx="532">
                  <c:v>63.6</c:v>
                </c:pt>
                <c:pt idx="533">
                  <c:v>63.6</c:v>
                </c:pt>
                <c:pt idx="534">
                  <c:v>63.6</c:v>
                </c:pt>
                <c:pt idx="535">
                  <c:v>63.7</c:v>
                </c:pt>
                <c:pt idx="536">
                  <c:v>63.7</c:v>
                </c:pt>
                <c:pt idx="537">
                  <c:v>63.8</c:v>
                </c:pt>
                <c:pt idx="538">
                  <c:v>63.8</c:v>
                </c:pt>
                <c:pt idx="539">
                  <c:v>63.8</c:v>
                </c:pt>
                <c:pt idx="540">
                  <c:v>63.9</c:v>
                </c:pt>
                <c:pt idx="541">
                  <c:v>63.9</c:v>
                </c:pt>
                <c:pt idx="542">
                  <c:v>63.9</c:v>
                </c:pt>
                <c:pt idx="543">
                  <c:v>63.9</c:v>
                </c:pt>
                <c:pt idx="544">
                  <c:v>64</c:v>
                </c:pt>
                <c:pt idx="545">
                  <c:v>64</c:v>
                </c:pt>
                <c:pt idx="546">
                  <c:v>64</c:v>
                </c:pt>
                <c:pt idx="547">
                  <c:v>64</c:v>
                </c:pt>
                <c:pt idx="548">
                  <c:v>64</c:v>
                </c:pt>
                <c:pt idx="549">
                  <c:v>64.099999999999994</c:v>
                </c:pt>
                <c:pt idx="550">
                  <c:v>64.099999999999994</c:v>
                </c:pt>
                <c:pt idx="551">
                  <c:v>64.099999999999994</c:v>
                </c:pt>
                <c:pt idx="552">
                  <c:v>64.099999999999994</c:v>
                </c:pt>
                <c:pt idx="553">
                  <c:v>64.099999999999994</c:v>
                </c:pt>
                <c:pt idx="554">
                  <c:v>64.099999999999994</c:v>
                </c:pt>
                <c:pt idx="555">
                  <c:v>64.099999999999994</c:v>
                </c:pt>
                <c:pt idx="556">
                  <c:v>64.099999999999994</c:v>
                </c:pt>
                <c:pt idx="557">
                  <c:v>64.099999999999994</c:v>
                </c:pt>
                <c:pt idx="558">
                  <c:v>64.099999999999994</c:v>
                </c:pt>
                <c:pt idx="559">
                  <c:v>64.099999999999994</c:v>
                </c:pt>
                <c:pt idx="560">
                  <c:v>64.099999999999994</c:v>
                </c:pt>
                <c:pt idx="561">
                  <c:v>64.099999999999994</c:v>
                </c:pt>
                <c:pt idx="562">
                  <c:v>64.099999999999994</c:v>
                </c:pt>
                <c:pt idx="563">
                  <c:v>64.099999999999994</c:v>
                </c:pt>
                <c:pt idx="564">
                  <c:v>64.099999999999994</c:v>
                </c:pt>
                <c:pt idx="565">
                  <c:v>64.099999999999994</c:v>
                </c:pt>
                <c:pt idx="566">
                  <c:v>64</c:v>
                </c:pt>
                <c:pt idx="567">
                  <c:v>64.099999999999994</c:v>
                </c:pt>
                <c:pt idx="568">
                  <c:v>64</c:v>
                </c:pt>
                <c:pt idx="569">
                  <c:v>64</c:v>
                </c:pt>
                <c:pt idx="570">
                  <c:v>64</c:v>
                </c:pt>
                <c:pt idx="571">
                  <c:v>64</c:v>
                </c:pt>
                <c:pt idx="572">
                  <c:v>64</c:v>
                </c:pt>
                <c:pt idx="573">
                  <c:v>64</c:v>
                </c:pt>
                <c:pt idx="574">
                  <c:v>64</c:v>
                </c:pt>
                <c:pt idx="575">
                  <c:v>64</c:v>
                </c:pt>
                <c:pt idx="576">
                  <c:v>64</c:v>
                </c:pt>
                <c:pt idx="577">
                  <c:v>64</c:v>
                </c:pt>
                <c:pt idx="578">
                  <c:v>64</c:v>
                </c:pt>
                <c:pt idx="579">
                  <c:v>64</c:v>
                </c:pt>
                <c:pt idx="580">
                  <c:v>64</c:v>
                </c:pt>
                <c:pt idx="581">
                  <c:v>64</c:v>
                </c:pt>
                <c:pt idx="582">
                  <c:v>64</c:v>
                </c:pt>
                <c:pt idx="583">
                  <c:v>64</c:v>
                </c:pt>
                <c:pt idx="584">
                  <c:v>64</c:v>
                </c:pt>
                <c:pt idx="585">
                  <c:v>64</c:v>
                </c:pt>
                <c:pt idx="586">
                  <c:v>64</c:v>
                </c:pt>
                <c:pt idx="587">
                  <c:v>64.099999999999994</c:v>
                </c:pt>
                <c:pt idx="588">
                  <c:v>64.099999999999994</c:v>
                </c:pt>
                <c:pt idx="589">
                  <c:v>64.099999999999994</c:v>
                </c:pt>
                <c:pt idx="590">
                  <c:v>64.099999999999994</c:v>
                </c:pt>
                <c:pt idx="591">
                  <c:v>64.099999999999994</c:v>
                </c:pt>
                <c:pt idx="592">
                  <c:v>64.099999999999994</c:v>
                </c:pt>
                <c:pt idx="593">
                  <c:v>64.099999999999994</c:v>
                </c:pt>
                <c:pt idx="594">
                  <c:v>64.2</c:v>
                </c:pt>
                <c:pt idx="595">
                  <c:v>64.2</c:v>
                </c:pt>
                <c:pt idx="596">
                  <c:v>64.2</c:v>
                </c:pt>
                <c:pt idx="597">
                  <c:v>64.2</c:v>
                </c:pt>
                <c:pt idx="598">
                  <c:v>64.2</c:v>
                </c:pt>
                <c:pt idx="599">
                  <c:v>64.099999999999994</c:v>
                </c:pt>
                <c:pt idx="600">
                  <c:v>64.099999999999994</c:v>
                </c:pt>
                <c:pt idx="601">
                  <c:v>64.099999999999994</c:v>
                </c:pt>
                <c:pt idx="602">
                  <c:v>64.099999999999994</c:v>
                </c:pt>
                <c:pt idx="603">
                  <c:v>64.099999999999994</c:v>
                </c:pt>
                <c:pt idx="604">
                  <c:v>64.099999999999994</c:v>
                </c:pt>
                <c:pt idx="605">
                  <c:v>64</c:v>
                </c:pt>
                <c:pt idx="606">
                  <c:v>64</c:v>
                </c:pt>
                <c:pt idx="607">
                  <c:v>64</c:v>
                </c:pt>
                <c:pt idx="608">
                  <c:v>64</c:v>
                </c:pt>
                <c:pt idx="609">
                  <c:v>63.9</c:v>
                </c:pt>
                <c:pt idx="610">
                  <c:v>63.9</c:v>
                </c:pt>
                <c:pt idx="611">
                  <c:v>63.9</c:v>
                </c:pt>
                <c:pt idx="612">
                  <c:v>63.9</c:v>
                </c:pt>
                <c:pt idx="613">
                  <c:v>63.9</c:v>
                </c:pt>
                <c:pt idx="614">
                  <c:v>64</c:v>
                </c:pt>
                <c:pt idx="615">
                  <c:v>64</c:v>
                </c:pt>
                <c:pt idx="616">
                  <c:v>64</c:v>
                </c:pt>
                <c:pt idx="617">
                  <c:v>64</c:v>
                </c:pt>
                <c:pt idx="618">
                  <c:v>64</c:v>
                </c:pt>
                <c:pt idx="619">
                  <c:v>64</c:v>
                </c:pt>
                <c:pt idx="620">
                  <c:v>64</c:v>
                </c:pt>
                <c:pt idx="621">
                  <c:v>64</c:v>
                </c:pt>
                <c:pt idx="622">
                  <c:v>64</c:v>
                </c:pt>
                <c:pt idx="623">
                  <c:v>64</c:v>
                </c:pt>
                <c:pt idx="624">
                  <c:v>64</c:v>
                </c:pt>
                <c:pt idx="625">
                  <c:v>64</c:v>
                </c:pt>
                <c:pt idx="626">
                  <c:v>64</c:v>
                </c:pt>
                <c:pt idx="627">
                  <c:v>64</c:v>
                </c:pt>
                <c:pt idx="628">
                  <c:v>64</c:v>
                </c:pt>
                <c:pt idx="629">
                  <c:v>64</c:v>
                </c:pt>
                <c:pt idx="630">
                  <c:v>64</c:v>
                </c:pt>
                <c:pt idx="631">
                  <c:v>64</c:v>
                </c:pt>
                <c:pt idx="632">
                  <c:v>64.099999999999994</c:v>
                </c:pt>
                <c:pt idx="633">
                  <c:v>64.099999999999994</c:v>
                </c:pt>
                <c:pt idx="634">
                  <c:v>64.2</c:v>
                </c:pt>
                <c:pt idx="635">
                  <c:v>64.3</c:v>
                </c:pt>
                <c:pt idx="636">
                  <c:v>64.400000000000006</c:v>
                </c:pt>
                <c:pt idx="637">
                  <c:v>64.5</c:v>
                </c:pt>
                <c:pt idx="638">
                  <c:v>64.599999999999994</c:v>
                </c:pt>
                <c:pt idx="639">
                  <c:v>64.7</c:v>
                </c:pt>
                <c:pt idx="640">
                  <c:v>64.8</c:v>
                </c:pt>
                <c:pt idx="641">
                  <c:v>64.8</c:v>
                </c:pt>
                <c:pt idx="642">
                  <c:v>64.900000000000006</c:v>
                </c:pt>
                <c:pt idx="643">
                  <c:v>64.900000000000006</c:v>
                </c:pt>
                <c:pt idx="644">
                  <c:v>64.900000000000006</c:v>
                </c:pt>
                <c:pt idx="645">
                  <c:v>64.900000000000006</c:v>
                </c:pt>
                <c:pt idx="646">
                  <c:v>65</c:v>
                </c:pt>
                <c:pt idx="647">
                  <c:v>65</c:v>
                </c:pt>
                <c:pt idx="648">
                  <c:v>64.900000000000006</c:v>
                </c:pt>
                <c:pt idx="649">
                  <c:v>65</c:v>
                </c:pt>
                <c:pt idx="650">
                  <c:v>64.900000000000006</c:v>
                </c:pt>
                <c:pt idx="651">
                  <c:v>64.900000000000006</c:v>
                </c:pt>
                <c:pt idx="652">
                  <c:v>64.900000000000006</c:v>
                </c:pt>
                <c:pt idx="653">
                  <c:v>64.900000000000006</c:v>
                </c:pt>
                <c:pt idx="654">
                  <c:v>64.900000000000006</c:v>
                </c:pt>
                <c:pt idx="655">
                  <c:v>64.900000000000006</c:v>
                </c:pt>
                <c:pt idx="656">
                  <c:v>64.900000000000006</c:v>
                </c:pt>
                <c:pt idx="657">
                  <c:v>64.900000000000006</c:v>
                </c:pt>
                <c:pt idx="658">
                  <c:v>64.900000000000006</c:v>
                </c:pt>
                <c:pt idx="659">
                  <c:v>64.900000000000006</c:v>
                </c:pt>
                <c:pt idx="660">
                  <c:v>64.900000000000006</c:v>
                </c:pt>
                <c:pt idx="661">
                  <c:v>64.900000000000006</c:v>
                </c:pt>
                <c:pt idx="662">
                  <c:v>64.8</c:v>
                </c:pt>
                <c:pt idx="663">
                  <c:v>64.8</c:v>
                </c:pt>
                <c:pt idx="664">
                  <c:v>64.8</c:v>
                </c:pt>
                <c:pt idx="665">
                  <c:v>64.7</c:v>
                </c:pt>
                <c:pt idx="666">
                  <c:v>64.7</c:v>
                </c:pt>
                <c:pt idx="667">
                  <c:v>64.599999999999994</c:v>
                </c:pt>
                <c:pt idx="668">
                  <c:v>64.599999999999994</c:v>
                </c:pt>
                <c:pt idx="669">
                  <c:v>64.599999999999994</c:v>
                </c:pt>
                <c:pt idx="670">
                  <c:v>64.5</c:v>
                </c:pt>
                <c:pt idx="671">
                  <c:v>64.5</c:v>
                </c:pt>
                <c:pt idx="672">
                  <c:v>64.400000000000006</c:v>
                </c:pt>
                <c:pt idx="673">
                  <c:v>64.3</c:v>
                </c:pt>
                <c:pt idx="674">
                  <c:v>64.3</c:v>
                </c:pt>
                <c:pt idx="675">
                  <c:v>64.2</c:v>
                </c:pt>
                <c:pt idx="676">
                  <c:v>64.2</c:v>
                </c:pt>
                <c:pt idx="677">
                  <c:v>64.099999999999994</c:v>
                </c:pt>
                <c:pt idx="678">
                  <c:v>64.099999999999994</c:v>
                </c:pt>
                <c:pt idx="679">
                  <c:v>64</c:v>
                </c:pt>
                <c:pt idx="680">
                  <c:v>64</c:v>
                </c:pt>
                <c:pt idx="681">
                  <c:v>64</c:v>
                </c:pt>
                <c:pt idx="682">
                  <c:v>63.9</c:v>
                </c:pt>
                <c:pt idx="683">
                  <c:v>63.9</c:v>
                </c:pt>
                <c:pt idx="684">
                  <c:v>63.9</c:v>
                </c:pt>
                <c:pt idx="685">
                  <c:v>63.9</c:v>
                </c:pt>
                <c:pt idx="686">
                  <c:v>64</c:v>
                </c:pt>
                <c:pt idx="687">
                  <c:v>64</c:v>
                </c:pt>
                <c:pt idx="688">
                  <c:v>64</c:v>
                </c:pt>
                <c:pt idx="689">
                  <c:v>64.099999999999994</c:v>
                </c:pt>
                <c:pt idx="690">
                  <c:v>64.099999999999994</c:v>
                </c:pt>
                <c:pt idx="691">
                  <c:v>64.2</c:v>
                </c:pt>
                <c:pt idx="692">
                  <c:v>64.3</c:v>
                </c:pt>
                <c:pt idx="693">
                  <c:v>64.400000000000006</c:v>
                </c:pt>
                <c:pt idx="694">
                  <c:v>64.400000000000006</c:v>
                </c:pt>
                <c:pt idx="695">
                  <c:v>64.5</c:v>
                </c:pt>
                <c:pt idx="696">
                  <c:v>64.599999999999994</c:v>
                </c:pt>
                <c:pt idx="697">
                  <c:v>64.599999999999994</c:v>
                </c:pt>
                <c:pt idx="698">
                  <c:v>64.599999999999994</c:v>
                </c:pt>
                <c:pt idx="699">
                  <c:v>64.599999999999994</c:v>
                </c:pt>
                <c:pt idx="700">
                  <c:v>64.7</c:v>
                </c:pt>
                <c:pt idx="701">
                  <c:v>64.7</c:v>
                </c:pt>
                <c:pt idx="702">
                  <c:v>64.7</c:v>
                </c:pt>
                <c:pt idx="703">
                  <c:v>64.599999999999994</c:v>
                </c:pt>
                <c:pt idx="704">
                  <c:v>64.599999999999994</c:v>
                </c:pt>
                <c:pt idx="705">
                  <c:v>64.599999999999994</c:v>
                </c:pt>
                <c:pt idx="706">
                  <c:v>64.599999999999994</c:v>
                </c:pt>
                <c:pt idx="707">
                  <c:v>64.599999999999994</c:v>
                </c:pt>
                <c:pt idx="708">
                  <c:v>64.7</c:v>
                </c:pt>
                <c:pt idx="709">
                  <c:v>64.7</c:v>
                </c:pt>
                <c:pt idx="710">
                  <c:v>64.7</c:v>
                </c:pt>
                <c:pt idx="711">
                  <c:v>64.7</c:v>
                </c:pt>
                <c:pt idx="712">
                  <c:v>64.8</c:v>
                </c:pt>
                <c:pt idx="713">
                  <c:v>64.8</c:v>
                </c:pt>
                <c:pt idx="714">
                  <c:v>64.8</c:v>
                </c:pt>
                <c:pt idx="715">
                  <c:v>64.8</c:v>
                </c:pt>
                <c:pt idx="716">
                  <c:v>64.7</c:v>
                </c:pt>
                <c:pt idx="717">
                  <c:v>64.599999999999994</c:v>
                </c:pt>
                <c:pt idx="718">
                  <c:v>64.400000000000006</c:v>
                </c:pt>
                <c:pt idx="719">
                  <c:v>64.3</c:v>
                </c:pt>
                <c:pt idx="720">
                  <c:v>64.2</c:v>
                </c:pt>
                <c:pt idx="721">
                  <c:v>64.099999999999994</c:v>
                </c:pt>
                <c:pt idx="722">
                  <c:v>64.2</c:v>
                </c:pt>
                <c:pt idx="723">
                  <c:v>64.2</c:v>
                </c:pt>
                <c:pt idx="724">
                  <c:v>64.2</c:v>
                </c:pt>
                <c:pt idx="725">
                  <c:v>64.2</c:v>
                </c:pt>
                <c:pt idx="726">
                  <c:v>64.3</c:v>
                </c:pt>
                <c:pt idx="727">
                  <c:v>64.400000000000006</c:v>
                </c:pt>
                <c:pt idx="728">
                  <c:v>64.599999999999994</c:v>
                </c:pt>
                <c:pt idx="729">
                  <c:v>64.7</c:v>
                </c:pt>
                <c:pt idx="730">
                  <c:v>64.900000000000006</c:v>
                </c:pt>
                <c:pt idx="731">
                  <c:v>64.900000000000006</c:v>
                </c:pt>
                <c:pt idx="732">
                  <c:v>65</c:v>
                </c:pt>
                <c:pt idx="733">
                  <c:v>65</c:v>
                </c:pt>
                <c:pt idx="734">
                  <c:v>65</c:v>
                </c:pt>
                <c:pt idx="735">
                  <c:v>65</c:v>
                </c:pt>
                <c:pt idx="736">
                  <c:v>65</c:v>
                </c:pt>
                <c:pt idx="737">
                  <c:v>65</c:v>
                </c:pt>
                <c:pt idx="738">
                  <c:v>65.099999999999994</c:v>
                </c:pt>
                <c:pt idx="739">
                  <c:v>65.099999999999994</c:v>
                </c:pt>
                <c:pt idx="740">
                  <c:v>65.099999999999994</c:v>
                </c:pt>
                <c:pt idx="741">
                  <c:v>65.099999999999994</c:v>
                </c:pt>
                <c:pt idx="742">
                  <c:v>65.099999999999994</c:v>
                </c:pt>
                <c:pt idx="743">
                  <c:v>65.099999999999994</c:v>
                </c:pt>
                <c:pt idx="744">
                  <c:v>65.099999999999994</c:v>
                </c:pt>
                <c:pt idx="745">
                  <c:v>65.099999999999994</c:v>
                </c:pt>
                <c:pt idx="746">
                  <c:v>65.099999999999994</c:v>
                </c:pt>
                <c:pt idx="747">
                  <c:v>65.099999999999994</c:v>
                </c:pt>
                <c:pt idx="748">
                  <c:v>65.099999999999994</c:v>
                </c:pt>
                <c:pt idx="749">
                  <c:v>65.099999999999994</c:v>
                </c:pt>
                <c:pt idx="750">
                  <c:v>65.2</c:v>
                </c:pt>
                <c:pt idx="751">
                  <c:v>65.3</c:v>
                </c:pt>
                <c:pt idx="752">
                  <c:v>65.599999999999994</c:v>
                </c:pt>
                <c:pt idx="753">
                  <c:v>66</c:v>
                </c:pt>
                <c:pt idx="754">
                  <c:v>66.400000000000006</c:v>
                </c:pt>
                <c:pt idx="755">
                  <c:v>66.8</c:v>
                </c:pt>
                <c:pt idx="756">
                  <c:v>67.3</c:v>
                </c:pt>
                <c:pt idx="757">
                  <c:v>67.8</c:v>
                </c:pt>
                <c:pt idx="758">
                  <c:v>68.3</c:v>
                </c:pt>
                <c:pt idx="759">
                  <c:v>68.8</c:v>
                </c:pt>
                <c:pt idx="760">
                  <c:v>69.2</c:v>
                </c:pt>
                <c:pt idx="761">
                  <c:v>69.5</c:v>
                </c:pt>
                <c:pt idx="762">
                  <c:v>69.8</c:v>
                </c:pt>
                <c:pt idx="763">
                  <c:v>70.099999999999994</c:v>
                </c:pt>
                <c:pt idx="764">
                  <c:v>70.400000000000006</c:v>
                </c:pt>
                <c:pt idx="765">
                  <c:v>70.7</c:v>
                </c:pt>
                <c:pt idx="766">
                  <c:v>70.900000000000006</c:v>
                </c:pt>
                <c:pt idx="767">
                  <c:v>71.099999999999994</c:v>
                </c:pt>
                <c:pt idx="768">
                  <c:v>71.400000000000006</c:v>
                </c:pt>
                <c:pt idx="769">
                  <c:v>71.8</c:v>
                </c:pt>
                <c:pt idx="770">
                  <c:v>72.099999999999994</c:v>
                </c:pt>
                <c:pt idx="771">
                  <c:v>72.400000000000006</c:v>
                </c:pt>
                <c:pt idx="772">
                  <c:v>72.599999999999994</c:v>
                </c:pt>
                <c:pt idx="773">
                  <c:v>72.900000000000006</c:v>
                </c:pt>
                <c:pt idx="774">
                  <c:v>73.3</c:v>
                </c:pt>
                <c:pt idx="775">
                  <c:v>73.8</c:v>
                </c:pt>
                <c:pt idx="776">
                  <c:v>74.8</c:v>
                </c:pt>
                <c:pt idx="777">
                  <c:v>76.2</c:v>
                </c:pt>
                <c:pt idx="778">
                  <c:v>78</c:v>
                </c:pt>
                <c:pt idx="779">
                  <c:v>80</c:v>
                </c:pt>
                <c:pt idx="780">
                  <c:v>82.5</c:v>
                </c:pt>
                <c:pt idx="781">
                  <c:v>85.8</c:v>
                </c:pt>
                <c:pt idx="782">
                  <c:v>89.4</c:v>
                </c:pt>
                <c:pt idx="783">
                  <c:v>93.6</c:v>
                </c:pt>
                <c:pt idx="784">
                  <c:v>98.7</c:v>
                </c:pt>
                <c:pt idx="785">
                  <c:v>104.9</c:v>
                </c:pt>
                <c:pt idx="786">
                  <c:v>111.8</c:v>
                </c:pt>
                <c:pt idx="787">
                  <c:v>119.4</c:v>
                </c:pt>
                <c:pt idx="788">
                  <c:v>127.5</c:v>
                </c:pt>
                <c:pt idx="789">
                  <c:v>135.80000000000001</c:v>
                </c:pt>
                <c:pt idx="790">
                  <c:v>144.80000000000001</c:v>
                </c:pt>
                <c:pt idx="791">
                  <c:v>154.30000000000001</c:v>
                </c:pt>
                <c:pt idx="792">
                  <c:v>163.9</c:v>
                </c:pt>
                <c:pt idx="793">
                  <c:v>174</c:v>
                </c:pt>
                <c:pt idx="794">
                  <c:v>184.3</c:v>
                </c:pt>
                <c:pt idx="795">
                  <c:v>194.8</c:v>
                </c:pt>
                <c:pt idx="796">
                  <c:v>205.7</c:v>
                </c:pt>
                <c:pt idx="797">
                  <c:v>216.2</c:v>
                </c:pt>
                <c:pt idx="798">
                  <c:v>227.2</c:v>
                </c:pt>
                <c:pt idx="799">
                  <c:v>238.6</c:v>
                </c:pt>
                <c:pt idx="800">
                  <c:v>250.3</c:v>
                </c:pt>
                <c:pt idx="801">
                  <c:v>262.60000000000002</c:v>
                </c:pt>
                <c:pt idx="802">
                  <c:v>275.39999999999998</c:v>
                </c:pt>
                <c:pt idx="803">
                  <c:v>288.10000000000002</c:v>
                </c:pt>
                <c:pt idx="804">
                  <c:v>301.39999999999998</c:v>
                </c:pt>
                <c:pt idx="805">
                  <c:v>314.5</c:v>
                </c:pt>
                <c:pt idx="806">
                  <c:v>328.1</c:v>
                </c:pt>
                <c:pt idx="807">
                  <c:v>341.9</c:v>
                </c:pt>
                <c:pt idx="808">
                  <c:v>355.8</c:v>
                </c:pt>
                <c:pt idx="809">
                  <c:v>370</c:v>
                </c:pt>
                <c:pt idx="810">
                  <c:v>384.4</c:v>
                </c:pt>
                <c:pt idx="811">
                  <c:v>398.7</c:v>
                </c:pt>
                <c:pt idx="812">
                  <c:v>413.8</c:v>
                </c:pt>
                <c:pt idx="813">
                  <c:v>428.9</c:v>
                </c:pt>
                <c:pt idx="814">
                  <c:v>444.1</c:v>
                </c:pt>
                <c:pt idx="815">
                  <c:v>459.5</c:v>
                </c:pt>
                <c:pt idx="816">
                  <c:v>474.5</c:v>
                </c:pt>
                <c:pt idx="817">
                  <c:v>489.6</c:v>
                </c:pt>
                <c:pt idx="818">
                  <c:v>504.9</c:v>
                </c:pt>
                <c:pt idx="819">
                  <c:v>520.5</c:v>
                </c:pt>
                <c:pt idx="820">
                  <c:v>536.4</c:v>
                </c:pt>
                <c:pt idx="821">
                  <c:v>552.29999999999995</c:v>
                </c:pt>
                <c:pt idx="822">
                  <c:v>567.9</c:v>
                </c:pt>
                <c:pt idx="823">
                  <c:v>583.79999999999995</c:v>
                </c:pt>
                <c:pt idx="824">
                  <c:v>599.79999999999995</c:v>
                </c:pt>
                <c:pt idx="825">
                  <c:v>616.9</c:v>
                </c:pt>
                <c:pt idx="826">
                  <c:v>635.6</c:v>
                </c:pt>
                <c:pt idx="827">
                  <c:v>654.9</c:v>
                </c:pt>
                <c:pt idx="828">
                  <c:v>675.7</c:v>
                </c:pt>
                <c:pt idx="829">
                  <c:v>696.6</c:v>
                </c:pt>
                <c:pt idx="830">
                  <c:v>716.4</c:v>
                </c:pt>
                <c:pt idx="831">
                  <c:v>735.7</c:v>
                </c:pt>
                <c:pt idx="832">
                  <c:v>754.5</c:v>
                </c:pt>
                <c:pt idx="833">
                  <c:v>772.9</c:v>
                </c:pt>
                <c:pt idx="834">
                  <c:v>792.3</c:v>
                </c:pt>
                <c:pt idx="835">
                  <c:v>810.9</c:v>
                </c:pt>
                <c:pt idx="836">
                  <c:v>828.7</c:v>
                </c:pt>
                <c:pt idx="837">
                  <c:v>845.6</c:v>
                </c:pt>
                <c:pt idx="838">
                  <c:v>861.5</c:v>
                </c:pt>
                <c:pt idx="839">
                  <c:v>876.7</c:v>
                </c:pt>
                <c:pt idx="840">
                  <c:v>891.7</c:v>
                </c:pt>
                <c:pt idx="841">
                  <c:v>906.2</c:v>
                </c:pt>
                <c:pt idx="842">
                  <c:v>921.1</c:v>
                </c:pt>
                <c:pt idx="843">
                  <c:v>936.1</c:v>
                </c:pt>
                <c:pt idx="844">
                  <c:v>951.6</c:v>
                </c:pt>
                <c:pt idx="845">
                  <c:v>967.7</c:v>
                </c:pt>
                <c:pt idx="846">
                  <c:v>983.8</c:v>
                </c:pt>
                <c:pt idx="847">
                  <c:v>1000.1</c:v>
                </c:pt>
                <c:pt idx="848">
                  <c:v>1016.1</c:v>
                </c:pt>
                <c:pt idx="849">
                  <c:v>1031.3</c:v>
                </c:pt>
                <c:pt idx="850">
                  <c:v>1046.3</c:v>
                </c:pt>
                <c:pt idx="851">
                  <c:v>1060.0999999999999</c:v>
                </c:pt>
                <c:pt idx="852">
                  <c:v>1072.5999999999999</c:v>
                </c:pt>
                <c:pt idx="853">
                  <c:v>1084</c:v>
                </c:pt>
                <c:pt idx="854">
                  <c:v>1094</c:v>
                </c:pt>
                <c:pt idx="855">
                  <c:v>1103.2</c:v>
                </c:pt>
                <c:pt idx="856">
                  <c:v>1111.7</c:v>
                </c:pt>
                <c:pt idx="857">
                  <c:v>1120.0999999999999</c:v>
                </c:pt>
                <c:pt idx="858">
                  <c:v>1128.3</c:v>
                </c:pt>
                <c:pt idx="859">
                  <c:v>1135.5999999999999</c:v>
                </c:pt>
                <c:pt idx="860">
                  <c:v>1142.0999999999999</c:v>
                </c:pt>
                <c:pt idx="861">
                  <c:v>1148.5999999999999</c:v>
                </c:pt>
                <c:pt idx="862">
                  <c:v>1154.5999999999999</c:v>
                </c:pt>
                <c:pt idx="863">
                  <c:v>1160.4000000000001</c:v>
                </c:pt>
                <c:pt idx="864">
                  <c:v>1165.3</c:v>
                </c:pt>
                <c:pt idx="865">
                  <c:v>1169.5</c:v>
                </c:pt>
                <c:pt idx="866">
                  <c:v>1173.0999999999999</c:v>
                </c:pt>
                <c:pt idx="867">
                  <c:v>1176.2</c:v>
                </c:pt>
                <c:pt idx="868">
                  <c:v>1178.2</c:v>
                </c:pt>
                <c:pt idx="869">
                  <c:v>1179.9000000000001</c:v>
                </c:pt>
                <c:pt idx="870">
                  <c:v>1181.4000000000001</c:v>
                </c:pt>
                <c:pt idx="871">
                  <c:v>1182.8</c:v>
                </c:pt>
                <c:pt idx="872">
                  <c:v>1184.0999999999999</c:v>
                </c:pt>
                <c:pt idx="873">
                  <c:v>1185.4000000000001</c:v>
                </c:pt>
                <c:pt idx="874">
                  <c:v>1186.8</c:v>
                </c:pt>
                <c:pt idx="875">
                  <c:v>1188.0999999999999</c:v>
                </c:pt>
                <c:pt idx="876">
                  <c:v>1189.4000000000001</c:v>
                </c:pt>
                <c:pt idx="877">
                  <c:v>1190.7</c:v>
                </c:pt>
                <c:pt idx="878">
                  <c:v>1192.0999999999999</c:v>
                </c:pt>
                <c:pt idx="879">
                  <c:v>1193.4000000000001</c:v>
                </c:pt>
                <c:pt idx="880">
                  <c:v>1194.7</c:v>
                </c:pt>
                <c:pt idx="881">
                  <c:v>1195.8</c:v>
                </c:pt>
                <c:pt idx="882">
                  <c:v>1197</c:v>
                </c:pt>
                <c:pt idx="883">
                  <c:v>1198.2</c:v>
                </c:pt>
                <c:pt idx="884">
                  <c:v>1199.3</c:v>
                </c:pt>
                <c:pt idx="885">
                  <c:v>1200.3</c:v>
                </c:pt>
                <c:pt idx="886">
                  <c:v>1201.0999999999999</c:v>
                </c:pt>
                <c:pt idx="887">
                  <c:v>1201.5999999999999</c:v>
                </c:pt>
                <c:pt idx="888">
                  <c:v>1202.0999999999999</c:v>
                </c:pt>
                <c:pt idx="889">
                  <c:v>1202.5</c:v>
                </c:pt>
                <c:pt idx="890">
                  <c:v>1202.9000000000001</c:v>
                </c:pt>
                <c:pt idx="891">
                  <c:v>1203.3</c:v>
                </c:pt>
                <c:pt idx="892">
                  <c:v>1203.9000000000001</c:v>
                </c:pt>
                <c:pt idx="893">
                  <c:v>1204.5999999999999</c:v>
                </c:pt>
                <c:pt idx="894">
                  <c:v>1205.3</c:v>
                </c:pt>
                <c:pt idx="895">
                  <c:v>1205.9000000000001</c:v>
                </c:pt>
                <c:pt idx="896">
                  <c:v>1206.5999999999999</c:v>
                </c:pt>
                <c:pt idx="897">
                  <c:v>1207.0999999999999</c:v>
                </c:pt>
                <c:pt idx="898">
                  <c:v>1207.5</c:v>
                </c:pt>
                <c:pt idx="899">
                  <c:v>1207.9000000000001</c:v>
                </c:pt>
                <c:pt idx="900">
                  <c:v>1208.2</c:v>
                </c:pt>
                <c:pt idx="901">
                  <c:v>1208.4000000000001</c:v>
                </c:pt>
                <c:pt idx="902">
                  <c:v>1208.5</c:v>
                </c:pt>
                <c:pt idx="903">
                  <c:v>1208.5999999999999</c:v>
                </c:pt>
                <c:pt idx="904">
                  <c:v>1208.5</c:v>
                </c:pt>
                <c:pt idx="905">
                  <c:v>1208.5</c:v>
                </c:pt>
                <c:pt idx="906">
                  <c:v>1208.3</c:v>
                </c:pt>
                <c:pt idx="907">
                  <c:v>1208</c:v>
                </c:pt>
                <c:pt idx="908">
                  <c:v>1207.7</c:v>
                </c:pt>
                <c:pt idx="909">
                  <c:v>1207.3</c:v>
                </c:pt>
                <c:pt idx="910">
                  <c:v>1206.8</c:v>
                </c:pt>
                <c:pt idx="911">
                  <c:v>1206.3</c:v>
                </c:pt>
                <c:pt idx="912">
                  <c:v>1205.5999999999999</c:v>
                </c:pt>
                <c:pt idx="913">
                  <c:v>1204.8</c:v>
                </c:pt>
                <c:pt idx="914">
                  <c:v>1204</c:v>
                </c:pt>
                <c:pt idx="915">
                  <c:v>1203.0999999999999</c:v>
                </c:pt>
                <c:pt idx="916">
                  <c:v>1202</c:v>
                </c:pt>
                <c:pt idx="917">
                  <c:v>1201</c:v>
                </c:pt>
                <c:pt idx="918">
                  <c:v>1199.9000000000001</c:v>
                </c:pt>
                <c:pt idx="919">
                  <c:v>1198.8</c:v>
                </c:pt>
                <c:pt idx="920">
                  <c:v>1197.5999999999999</c:v>
                </c:pt>
                <c:pt idx="921">
                  <c:v>1196.4000000000001</c:v>
                </c:pt>
                <c:pt idx="922">
                  <c:v>1195.0999999999999</c:v>
                </c:pt>
                <c:pt idx="923">
                  <c:v>1193.8</c:v>
                </c:pt>
                <c:pt idx="924">
                  <c:v>1192.4000000000001</c:v>
                </c:pt>
                <c:pt idx="925">
                  <c:v>1190.8</c:v>
                </c:pt>
                <c:pt idx="926">
                  <c:v>1189.2</c:v>
                </c:pt>
                <c:pt idx="927">
                  <c:v>1187.5</c:v>
                </c:pt>
                <c:pt idx="928">
                  <c:v>1185.8</c:v>
                </c:pt>
                <c:pt idx="929">
                  <c:v>1184.0999999999999</c:v>
                </c:pt>
                <c:pt idx="930">
                  <c:v>1182.4000000000001</c:v>
                </c:pt>
                <c:pt idx="931">
                  <c:v>1180.7</c:v>
                </c:pt>
                <c:pt idx="932">
                  <c:v>1178.9000000000001</c:v>
                </c:pt>
                <c:pt idx="933">
                  <c:v>1177.0999999999999</c:v>
                </c:pt>
                <c:pt idx="934">
                  <c:v>1175.0999999999999</c:v>
                </c:pt>
                <c:pt idx="935">
                  <c:v>1173.0999999999999</c:v>
                </c:pt>
                <c:pt idx="936">
                  <c:v>1171</c:v>
                </c:pt>
                <c:pt idx="937">
                  <c:v>1168.9000000000001</c:v>
                </c:pt>
                <c:pt idx="938">
                  <c:v>1166.7</c:v>
                </c:pt>
                <c:pt idx="939">
                  <c:v>1164.4000000000001</c:v>
                </c:pt>
                <c:pt idx="940">
                  <c:v>1162</c:v>
                </c:pt>
                <c:pt idx="941">
                  <c:v>1159.5999999999999</c:v>
                </c:pt>
                <c:pt idx="942">
                  <c:v>1157</c:v>
                </c:pt>
                <c:pt idx="943">
                  <c:v>1154.4000000000001</c:v>
                </c:pt>
                <c:pt idx="944">
                  <c:v>1151.7</c:v>
                </c:pt>
                <c:pt idx="945">
                  <c:v>1148.9000000000001</c:v>
                </c:pt>
                <c:pt idx="946">
                  <c:v>1146.0999999999999</c:v>
                </c:pt>
                <c:pt idx="947">
                  <c:v>1143.3</c:v>
                </c:pt>
                <c:pt idx="948">
                  <c:v>1140.5</c:v>
                </c:pt>
                <c:pt idx="949">
                  <c:v>1137.5999999999999</c:v>
                </c:pt>
                <c:pt idx="950">
                  <c:v>1134.5999999999999</c:v>
                </c:pt>
                <c:pt idx="951">
                  <c:v>1131.8</c:v>
                </c:pt>
                <c:pt idx="952">
                  <c:v>1129</c:v>
                </c:pt>
                <c:pt idx="953">
                  <c:v>1126</c:v>
                </c:pt>
                <c:pt idx="954">
                  <c:v>1123</c:v>
                </c:pt>
                <c:pt idx="955">
                  <c:v>1120.3</c:v>
                </c:pt>
                <c:pt idx="956">
                  <c:v>1117.3</c:v>
                </c:pt>
                <c:pt idx="957">
                  <c:v>1114.4000000000001</c:v>
                </c:pt>
                <c:pt idx="958">
                  <c:v>1111.5</c:v>
                </c:pt>
                <c:pt idx="959">
                  <c:v>1108.5</c:v>
                </c:pt>
                <c:pt idx="960">
                  <c:v>1105.7</c:v>
                </c:pt>
                <c:pt idx="961">
                  <c:v>1102.8</c:v>
                </c:pt>
                <c:pt idx="962">
                  <c:v>1099.8</c:v>
                </c:pt>
                <c:pt idx="963">
                  <c:v>1096.8</c:v>
                </c:pt>
                <c:pt idx="964">
                  <c:v>1093.9000000000001</c:v>
                </c:pt>
                <c:pt idx="965">
                  <c:v>1090.8</c:v>
                </c:pt>
                <c:pt idx="966">
                  <c:v>1087.9000000000001</c:v>
                </c:pt>
                <c:pt idx="967">
                  <c:v>1085</c:v>
                </c:pt>
                <c:pt idx="968">
                  <c:v>1081.8</c:v>
                </c:pt>
                <c:pt idx="969">
                  <c:v>1079</c:v>
                </c:pt>
                <c:pt idx="970">
                  <c:v>1076</c:v>
                </c:pt>
                <c:pt idx="971">
                  <c:v>1072.9000000000001</c:v>
                </c:pt>
                <c:pt idx="972">
                  <c:v>1069.5999999999999</c:v>
                </c:pt>
                <c:pt idx="973">
                  <c:v>1066.7</c:v>
                </c:pt>
                <c:pt idx="974">
                  <c:v>1063.8</c:v>
                </c:pt>
                <c:pt idx="975">
                  <c:v>1060.5</c:v>
                </c:pt>
                <c:pt idx="976">
                  <c:v>1057.5999999999999</c:v>
                </c:pt>
                <c:pt idx="977">
                  <c:v>1054.5999999999999</c:v>
                </c:pt>
                <c:pt idx="978">
                  <c:v>1051.5</c:v>
                </c:pt>
                <c:pt idx="979">
                  <c:v>1048.4000000000001</c:v>
                </c:pt>
                <c:pt idx="980">
                  <c:v>1045.2</c:v>
                </c:pt>
                <c:pt idx="981">
                  <c:v>1042</c:v>
                </c:pt>
                <c:pt idx="982">
                  <c:v>1039</c:v>
                </c:pt>
                <c:pt idx="983">
                  <c:v>1035.8</c:v>
                </c:pt>
                <c:pt idx="984">
                  <c:v>1032.7</c:v>
                </c:pt>
                <c:pt idx="985">
                  <c:v>1029.7</c:v>
                </c:pt>
                <c:pt idx="986">
                  <c:v>1026.5999999999999</c:v>
                </c:pt>
                <c:pt idx="987">
                  <c:v>1023.5</c:v>
                </c:pt>
                <c:pt idx="988">
                  <c:v>1020.5</c:v>
                </c:pt>
                <c:pt idx="989">
                  <c:v>1017.2</c:v>
                </c:pt>
                <c:pt idx="990">
                  <c:v>1014.2</c:v>
                </c:pt>
                <c:pt idx="991">
                  <c:v>1010.9</c:v>
                </c:pt>
                <c:pt idx="992">
                  <c:v>1008</c:v>
                </c:pt>
                <c:pt idx="993">
                  <c:v>1005</c:v>
                </c:pt>
                <c:pt idx="994">
                  <c:v>1002</c:v>
                </c:pt>
                <c:pt idx="995">
                  <c:v>998.8</c:v>
                </c:pt>
                <c:pt idx="996">
                  <c:v>995.7</c:v>
                </c:pt>
                <c:pt idx="997">
                  <c:v>992.6</c:v>
                </c:pt>
                <c:pt idx="998">
                  <c:v>989.4</c:v>
                </c:pt>
                <c:pt idx="999">
                  <c:v>986.1</c:v>
                </c:pt>
                <c:pt idx="1000">
                  <c:v>983</c:v>
                </c:pt>
                <c:pt idx="1001">
                  <c:v>979.9</c:v>
                </c:pt>
                <c:pt idx="1002">
                  <c:v>976.6</c:v>
                </c:pt>
                <c:pt idx="1003">
                  <c:v>973.4</c:v>
                </c:pt>
                <c:pt idx="1004">
                  <c:v>970.4</c:v>
                </c:pt>
                <c:pt idx="1005">
                  <c:v>967.4</c:v>
                </c:pt>
                <c:pt idx="1006">
                  <c:v>964.2</c:v>
                </c:pt>
                <c:pt idx="1007">
                  <c:v>961</c:v>
                </c:pt>
                <c:pt idx="1008">
                  <c:v>957.9</c:v>
                </c:pt>
                <c:pt idx="1009">
                  <c:v>954.9</c:v>
                </c:pt>
                <c:pt idx="1010">
                  <c:v>951.6</c:v>
                </c:pt>
                <c:pt idx="1011">
                  <c:v>948.5</c:v>
                </c:pt>
                <c:pt idx="1012">
                  <c:v>945.5</c:v>
                </c:pt>
                <c:pt idx="1013">
                  <c:v>942.2</c:v>
                </c:pt>
                <c:pt idx="1014">
                  <c:v>939.2</c:v>
                </c:pt>
                <c:pt idx="1015">
                  <c:v>936</c:v>
                </c:pt>
                <c:pt idx="1016">
                  <c:v>932.9</c:v>
                </c:pt>
                <c:pt idx="1017">
                  <c:v>929.9</c:v>
                </c:pt>
                <c:pt idx="1018">
                  <c:v>926.6</c:v>
                </c:pt>
                <c:pt idx="1019">
                  <c:v>923.7</c:v>
                </c:pt>
                <c:pt idx="1020">
                  <c:v>920.8</c:v>
                </c:pt>
                <c:pt idx="1021">
                  <c:v>917.6</c:v>
                </c:pt>
                <c:pt idx="1022">
                  <c:v>914.4</c:v>
                </c:pt>
                <c:pt idx="1023">
                  <c:v>911.1</c:v>
                </c:pt>
                <c:pt idx="1024">
                  <c:v>908</c:v>
                </c:pt>
                <c:pt idx="1025">
                  <c:v>904.8</c:v>
                </c:pt>
                <c:pt idx="1026">
                  <c:v>901.9</c:v>
                </c:pt>
                <c:pt idx="1027">
                  <c:v>899</c:v>
                </c:pt>
                <c:pt idx="1028">
                  <c:v>895.9</c:v>
                </c:pt>
                <c:pt idx="1029">
                  <c:v>892.8</c:v>
                </c:pt>
                <c:pt idx="1030">
                  <c:v>889.7</c:v>
                </c:pt>
                <c:pt idx="1031">
                  <c:v>886.7</c:v>
                </c:pt>
                <c:pt idx="1032">
                  <c:v>883.7</c:v>
                </c:pt>
                <c:pt idx="1033">
                  <c:v>880.5</c:v>
                </c:pt>
                <c:pt idx="1034">
                  <c:v>877.7</c:v>
                </c:pt>
                <c:pt idx="1035">
                  <c:v>874.5</c:v>
                </c:pt>
                <c:pt idx="1036">
                  <c:v>871.5</c:v>
                </c:pt>
                <c:pt idx="1037">
                  <c:v>868.4</c:v>
                </c:pt>
                <c:pt idx="1038">
                  <c:v>865.3</c:v>
                </c:pt>
                <c:pt idx="1039">
                  <c:v>862.3</c:v>
                </c:pt>
                <c:pt idx="1040">
                  <c:v>859.2</c:v>
                </c:pt>
                <c:pt idx="1041">
                  <c:v>856.2</c:v>
                </c:pt>
                <c:pt idx="1042">
                  <c:v>853.2</c:v>
                </c:pt>
                <c:pt idx="1043">
                  <c:v>850.1</c:v>
                </c:pt>
                <c:pt idx="1044">
                  <c:v>847.2</c:v>
                </c:pt>
                <c:pt idx="1045">
                  <c:v>843.9</c:v>
                </c:pt>
                <c:pt idx="1046">
                  <c:v>841</c:v>
                </c:pt>
                <c:pt idx="1047">
                  <c:v>838.1</c:v>
                </c:pt>
                <c:pt idx="1048">
                  <c:v>835</c:v>
                </c:pt>
                <c:pt idx="1049">
                  <c:v>831.9</c:v>
                </c:pt>
                <c:pt idx="1050">
                  <c:v>829</c:v>
                </c:pt>
                <c:pt idx="1051">
                  <c:v>825.9</c:v>
                </c:pt>
                <c:pt idx="1052">
                  <c:v>823</c:v>
                </c:pt>
                <c:pt idx="1053">
                  <c:v>819.8</c:v>
                </c:pt>
                <c:pt idx="1054">
                  <c:v>817</c:v>
                </c:pt>
                <c:pt idx="1055">
                  <c:v>814.1</c:v>
                </c:pt>
                <c:pt idx="1056">
                  <c:v>811.2</c:v>
                </c:pt>
                <c:pt idx="1057">
                  <c:v>808.2</c:v>
                </c:pt>
                <c:pt idx="1058">
                  <c:v>805.5</c:v>
                </c:pt>
                <c:pt idx="1059">
                  <c:v>802.6</c:v>
                </c:pt>
                <c:pt idx="1060">
                  <c:v>799.7</c:v>
                </c:pt>
                <c:pt idx="1061">
                  <c:v>796.6</c:v>
                </c:pt>
                <c:pt idx="1062">
                  <c:v>793.8</c:v>
                </c:pt>
                <c:pt idx="1063">
                  <c:v>791</c:v>
                </c:pt>
                <c:pt idx="1064">
                  <c:v>787.9</c:v>
                </c:pt>
                <c:pt idx="1065">
                  <c:v>785.2</c:v>
                </c:pt>
                <c:pt idx="1066">
                  <c:v>782.4</c:v>
                </c:pt>
                <c:pt idx="1067">
                  <c:v>779.4</c:v>
                </c:pt>
                <c:pt idx="1068">
                  <c:v>776.6</c:v>
                </c:pt>
                <c:pt idx="1069">
                  <c:v>773.8</c:v>
                </c:pt>
                <c:pt idx="1070">
                  <c:v>771</c:v>
                </c:pt>
                <c:pt idx="1071">
                  <c:v>768.2</c:v>
                </c:pt>
                <c:pt idx="1072">
                  <c:v>765.3</c:v>
                </c:pt>
                <c:pt idx="1073">
                  <c:v>762.5</c:v>
                </c:pt>
                <c:pt idx="1074">
                  <c:v>759.7</c:v>
                </c:pt>
                <c:pt idx="1075">
                  <c:v>757</c:v>
                </c:pt>
                <c:pt idx="1076">
                  <c:v>754.2</c:v>
                </c:pt>
                <c:pt idx="1077">
                  <c:v>751.5</c:v>
                </c:pt>
                <c:pt idx="1078">
                  <c:v>748.8</c:v>
                </c:pt>
                <c:pt idx="1079">
                  <c:v>746.1</c:v>
                </c:pt>
                <c:pt idx="1080">
                  <c:v>743.4</c:v>
                </c:pt>
                <c:pt idx="1081">
                  <c:v>740.7</c:v>
                </c:pt>
                <c:pt idx="1082">
                  <c:v>737.8</c:v>
                </c:pt>
                <c:pt idx="1083">
                  <c:v>735.2</c:v>
                </c:pt>
                <c:pt idx="1084">
                  <c:v>732.5</c:v>
                </c:pt>
                <c:pt idx="1085">
                  <c:v>729.8</c:v>
                </c:pt>
                <c:pt idx="1086">
                  <c:v>727</c:v>
                </c:pt>
                <c:pt idx="1087">
                  <c:v>724.3</c:v>
                </c:pt>
                <c:pt idx="1088">
                  <c:v>721.8</c:v>
                </c:pt>
                <c:pt idx="1089">
                  <c:v>719</c:v>
                </c:pt>
                <c:pt idx="1090">
                  <c:v>716.5</c:v>
                </c:pt>
                <c:pt idx="1091">
                  <c:v>713.7</c:v>
                </c:pt>
                <c:pt idx="1092">
                  <c:v>711.1</c:v>
                </c:pt>
                <c:pt idx="1093">
                  <c:v>708.5</c:v>
                </c:pt>
                <c:pt idx="1094">
                  <c:v>705.9</c:v>
                </c:pt>
                <c:pt idx="1095">
                  <c:v>703.2</c:v>
                </c:pt>
                <c:pt idx="1096">
                  <c:v>700.6</c:v>
                </c:pt>
                <c:pt idx="1097">
                  <c:v>698.1</c:v>
                </c:pt>
                <c:pt idx="1098">
                  <c:v>695.5</c:v>
                </c:pt>
                <c:pt idx="1099">
                  <c:v>692.9</c:v>
                </c:pt>
                <c:pt idx="1100">
                  <c:v>690.3</c:v>
                </c:pt>
                <c:pt idx="1101">
                  <c:v>687.8</c:v>
                </c:pt>
                <c:pt idx="1102">
                  <c:v>685.2</c:v>
                </c:pt>
                <c:pt idx="1103">
                  <c:v>682.6</c:v>
                </c:pt>
                <c:pt idx="1104">
                  <c:v>680.1</c:v>
                </c:pt>
                <c:pt idx="1105">
                  <c:v>677.5</c:v>
                </c:pt>
                <c:pt idx="1106">
                  <c:v>675</c:v>
                </c:pt>
                <c:pt idx="1107">
                  <c:v>672.5</c:v>
                </c:pt>
                <c:pt idx="1108">
                  <c:v>669.9</c:v>
                </c:pt>
                <c:pt idx="1109">
                  <c:v>667.5</c:v>
                </c:pt>
                <c:pt idx="1110">
                  <c:v>665.1</c:v>
                </c:pt>
                <c:pt idx="1111">
                  <c:v>662.6</c:v>
                </c:pt>
                <c:pt idx="1112">
                  <c:v>660</c:v>
                </c:pt>
                <c:pt idx="1113">
                  <c:v>657.5</c:v>
                </c:pt>
                <c:pt idx="1114">
                  <c:v>655.1</c:v>
                </c:pt>
                <c:pt idx="1115">
                  <c:v>652.6</c:v>
                </c:pt>
                <c:pt idx="1116">
                  <c:v>650.20000000000005</c:v>
                </c:pt>
                <c:pt idx="1117">
                  <c:v>647.70000000000005</c:v>
                </c:pt>
                <c:pt idx="1118">
                  <c:v>645.20000000000005</c:v>
                </c:pt>
                <c:pt idx="1119">
                  <c:v>642.70000000000005</c:v>
                </c:pt>
                <c:pt idx="1120">
                  <c:v>640.29999999999995</c:v>
                </c:pt>
                <c:pt idx="1121">
                  <c:v>637.79999999999995</c:v>
                </c:pt>
                <c:pt idx="1122">
                  <c:v>635.4</c:v>
                </c:pt>
                <c:pt idx="1123">
                  <c:v>633</c:v>
                </c:pt>
                <c:pt idx="1124">
                  <c:v>630.5</c:v>
                </c:pt>
                <c:pt idx="1125">
                  <c:v>628.20000000000005</c:v>
                </c:pt>
                <c:pt idx="1126">
                  <c:v>625.79999999999995</c:v>
                </c:pt>
                <c:pt idx="1127">
                  <c:v>623.4</c:v>
                </c:pt>
                <c:pt idx="1128">
                  <c:v>621.1</c:v>
                </c:pt>
                <c:pt idx="1129">
                  <c:v>618.79999999999995</c:v>
                </c:pt>
                <c:pt idx="1130">
                  <c:v>616.4</c:v>
                </c:pt>
                <c:pt idx="1131">
                  <c:v>614</c:v>
                </c:pt>
                <c:pt idx="1132">
                  <c:v>611.79999999999995</c:v>
                </c:pt>
                <c:pt idx="1133">
                  <c:v>609.5</c:v>
                </c:pt>
                <c:pt idx="1134">
                  <c:v>607.29999999999995</c:v>
                </c:pt>
                <c:pt idx="1135">
                  <c:v>604.9</c:v>
                </c:pt>
                <c:pt idx="1136">
                  <c:v>602.70000000000005</c:v>
                </c:pt>
                <c:pt idx="1137">
                  <c:v>600.4</c:v>
                </c:pt>
                <c:pt idx="1138">
                  <c:v>598.1</c:v>
                </c:pt>
                <c:pt idx="1139">
                  <c:v>595.9</c:v>
                </c:pt>
                <c:pt idx="1140">
                  <c:v>593.6</c:v>
                </c:pt>
                <c:pt idx="1141">
                  <c:v>591.4</c:v>
                </c:pt>
                <c:pt idx="1142">
                  <c:v>589.20000000000005</c:v>
                </c:pt>
                <c:pt idx="1143">
                  <c:v>587</c:v>
                </c:pt>
                <c:pt idx="1144">
                  <c:v>584.79999999999995</c:v>
                </c:pt>
                <c:pt idx="1145">
                  <c:v>582.6</c:v>
                </c:pt>
                <c:pt idx="1146">
                  <c:v>580.4</c:v>
                </c:pt>
                <c:pt idx="1147">
                  <c:v>578.29999999999995</c:v>
                </c:pt>
                <c:pt idx="1148">
                  <c:v>576.1</c:v>
                </c:pt>
                <c:pt idx="1149">
                  <c:v>574</c:v>
                </c:pt>
                <c:pt idx="1150">
                  <c:v>571.79999999999995</c:v>
                </c:pt>
                <c:pt idx="1151">
                  <c:v>569.6</c:v>
                </c:pt>
                <c:pt idx="1152">
                  <c:v>567.5</c:v>
                </c:pt>
                <c:pt idx="1153">
                  <c:v>565.5</c:v>
                </c:pt>
                <c:pt idx="1154">
                  <c:v>563.29999999999995</c:v>
                </c:pt>
                <c:pt idx="1155">
                  <c:v>561.20000000000005</c:v>
                </c:pt>
                <c:pt idx="1156">
                  <c:v>559.1</c:v>
                </c:pt>
                <c:pt idx="1157">
                  <c:v>557.20000000000005</c:v>
                </c:pt>
                <c:pt idx="1158">
                  <c:v>555.1</c:v>
                </c:pt>
                <c:pt idx="1159">
                  <c:v>553.1</c:v>
                </c:pt>
                <c:pt idx="1160">
                  <c:v>551.1</c:v>
                </c:pt>
                <c:pt idx="1161">
                  <c:v>549.1</c:v>
                </c:pt>
                <c:pt idx="1162">
                  <c:v>547.1</c:v>
                </c:pt>
                <c:pt idx="1163">
                  <c:v>545.1</c:v>
                </c:pt>
                <c:pt idx="1164">
                  <c:v>543.1</c:v>
                </c:pt>
                <c:pt idx="1165">
                  <c:v>541.1</c:v>
                </c:pt>
                <c:pt idx="1166">
                  <c:v>539.1</c:v>
                </c:pt>
                <c:pt idx="1167">
                  <c:v>537.20000000000005</c:v>
                </c:pt>
                <c:pt idx="1168">
                  <c:v>535.20000000000005</c:v>
                </c:pt>
                <c:pt idx="1169">
                  <c:v>533.29999999999995</c:v>
                </c:pt>
                <c:pt idx="1170">
                  <c:v>531.4</c:v>
                </c:pt>
                <c:pt idx="1171">
                  <c:v>529.5</c:v>
                </c:pt>
                <c:pt idx="1172">
                  <c:v>527.6</c:v>
                </c:pt>
                <c:pt idx="1173">
                  <c:v>525.6</c:v>
                </c:pt>
                <c:pt idx="1174">
                  <c:v>523.79999999999995</c:v>
                </c:pt>
                <c:pt idx="1175">
                  <c:v>521.79999999999995</c:v>
                </c:pt>
                <c:pt idx="1176">
                  <c:v>520</c:v>
                </c:pt>
                <c:pt idx="1177">
                  <c:v>518.1</c:v>
                </c:pt>
                <c:pt idx="1178">
                  <c:v>516.20000000000005</c:v>
                </c:pt>
                <c:pt idx="1179">
                  <c:v>514.29999999999995</c:v>
                </c:pt>
                <c:pt idx="1180">
                  <c:v>512.4</c:v>
                </c:pt>
                <c:pt idx="1181">
                  <c:v>510.5</c:v>
                </c:pt>
                <c:pt idx="1182">
                  <c:v>508.7</c:v>
                </c:pt>
                <c:pt idx="1183">
                  <c:v>506.8</c:v>
                </c:pt>
                <c:pt idx="1184">
                  <c:v>505</c:v>
                </c:pt>
                <c:pt idx="1185">
                  <c:v>503.2</c:v>
                </c:pt>
                <c:pt idx="1186">
                  <c:v>501.3</c:v>
                </c:pt>
                <c:pt idx="1187">
                  <c:v>499.5</c:v>
                </c:pt>
                <c:pt idx="1188">
                  <c:v>497.7</c:v>
                </c:pt>
                <c:pt idx="1189">
                  <c:v>495.9</c:v>
                </c:pt>
                <c:pt idx="1190">
                  <c:v>494.1</c:v>
                </c:pt>
                <c:pt idx="1191">
                  <c:v>492.3</c:v>
                </c:pt>
                <c:pt idx="1192">
                  <c:v>490.5</c:v>
                </c:pt>
                <c:pt idx="1193">
                  <c:v>488.7</c:v>
                </c:pt>
                <c:pt idx="1194">
                  <c:v>486.9</c:v>
                </c:pt>
                <c:pt idx="1195">
                  <c:v>485.2</c:v>
                </c:pt>
                <c:pt idx="1196">
                  <c:v>483.4</c:v>
                </c:pt>
                <c:pt idx="1197">
                  <c:v>481.6</c:v>
                </c:pt>
                <c:pt idx="1198">
                  <c:v>479.9</c:v>
                </c:pt>
                <c:pt idx="1199">
                  <c:v>478.2</c:v>
                </c:pt>
                <c:pt idx="1200">
                  <c:v>476.5</c:v>
                </c:pt>
                <c:pt idx="1201">
                  <c:v>474.8</c:v>
                </c:pt>
                <c:pt idx="1202">
                  <c:v>473.1</c:v>
                </c:pt>
                <c:pt idx="1203">
                  <c:v>471.4</c:v>
                </c:pt>
                <c:pt idx="1204">
                  <c:v>469.8</c:v>
                </c:pt>
                <c:pt idx="1205">
                  <c:v>468.1</c:v>
                </c:pt>
                <c:pt idx="1206">
                  <c:v>466.4</c:v>
                </c:pt>
                <c:pt idx="1207">
                  <c:v>464.8</c:v>
                </c:pt>
                <c:pt idx="1208">
                  <c:v>463.2</c:v>
                </c:pt>
                <c:pt idx="1209">
                  <c:v>461.5</c:v>
                </c:pt>
                <c:pt idx="1210">
                  <c:v>459.9</c:v>
                </c:pt>
                <c:pt idx="1211">
                  <c:v>458.2</c:v>
                </c:pt>
                <c:pt idx="1212">
                  <c:v>456.7</c:v>
                </c:pt>
                <c:pt idx="1213">
                  <c:v>455.1</c:v>
                </c:pt>
                <c:pt idx="1214">
                  <c:v>453.4</c:v>
                </c:pt>
                <c:pt idx="1215">
                  <c:v>451.9</c:v>
                </c:pt>
                <c:pt idx="1216">
                  <c:v>450.3</c:v>
                </c:pt>
                <c:pt idx="1217">
                  <c:v>448.8</c:v>
                </c:pt>
                <c:pt idx="1218">
                  <c:v>447.3</c:v>
                </c:pt>
                <c:pt idx="1219">
                  <c:v>445.7</c:v>
                </c:pt>
                <c:pt idx="1220">
                  <c:v>444.1</c:v>
                </c:pt>
                <c:pt idx="1221">
                  <c:v>442.6</c:v>
                </c:pt>
                <c:pt idx="1222">
                  <c:v>441.1</c:v>
                </c:pt>
                <c:pt idx="1223">
                  <c:v>439.6</c:v>
                </c:pt>
                <c:pt idx="1224">
                  <c:v>438</c:v>
                </c:pt>
                <c:pt idx="1225">
                  <c:v>436.5</c:v>
                </c:pt>
                <c:pt idx="1226">
                  <c:v>435.1</c:v>
                </c:pt>
                <c:pt idx="1227">
                  <c:v>433.5</c:v>
                </c:pt>
                <c:pt idx="1228">
                  <c:v>432</c:v>
                </c:pt>
                <c:pt idx="1229">
                  <c:v>430.6</c:v>
                </c:pt>
                <c:pt idx="1230">
                  <c:v>429.1</c:v>
                </c:pt>
                <c:pt idx="1231">
                  <c:v>427.6</c:v>
                </c:pt>
                <c:pt idx="1232">
                  <c:v>426.2</c:v>
                </c:pt>
                <c:pt idx="1233">
                  <c:v>424.7</c:v>
                </c:pt>
                <c:pt idx="1234">
                  <c:v>423.3</c:v>
                </c:pt>
                <c:pt idx="1235">
                  <c:v>421.9</c:v>
                </c:pt>
                <c:pt idx="1236">
                  <c:v>420.4</c:v>
                </c:pt>
                <c:pt idx="1237">
                  <c:v>419</c:v>
                </c:pt>
                <c:pt idx="1238">
                  <c:v>417.6</c:v>
                </c:pt>
                <c:pt idx="1239">
                  <c:v>416.2</c:v>
                </c:pt>
                <c:pt idx="1240">
                  <c:v>414.8</c:v>
                </c:pt>
                <c:pt idx="1241">
                  <c:v>413.4</c:v>
                </c:pt>
                <c:pt idx="1242">
                  <c:v>412</c:v>
                </c:pt>
                <c:pt idx="1243">
                  <c:v>410.6</c:v>
                </c:pt>
                <c:pt idx="1244">
                  <c:v>409.1</c:v>
                </c:pt>
                <c:pt idx="1245">
                  <c:v>407.5</c:v>
                </c:pt>
                <c:pt idx="1246">
                  <c:v>406.2</c:v>
                </c:pt>
                <c:pt idx="1247">
                  <c:v>404.8</c:v>
                </c:pt>
                <c:pt idx="1248">
                  <c:v>403.5</c:v>
                </c:pt>
                <c:pt idx="1249">
                  <c:v>402</c:v>
                </c:pt>
                <c:pt idx="1250">
                  <c:v>401</c:v>
                </c:pt>
                <c:pt idx="1251">
                  <c:v>399.8</c:v>
                </c:pt>
                <c:pt idx="1252">
                  <c:v>398.5</c:v>
                </c:pt>
                <c:pt idx="1253">
                  <c:v>397.1</c:v>
                </c:pt>
                <c:pt idx="1254">
                  <c:v>395.8</c:v>
                </c:pt>
                <c:pt idx="1255">
                  <c:v>394.5</c:v>
                </c:pt>
                <c:pt idx="1256">
                  <c:v>393.3</c:v>
                </c:pt>
                <c:pt idx="1257">
                  <c:v>392</c:v>
                </c:pt>
                <c:pt idx="1258">
                  <c:v>390.7</c:v>
                </c:pt>
                <c:pt idx="1259">
                  <c:v>389.4</c:v>
                </c:pt>
                <c:pt idx="1260">
                  <c:v>388.2</c:v>
                </c:pt>
                <c:pt idx="1261">
                  <c:v>386.9</c:v>
                </c:pt>
                <c:pt idx="1262">
                  <c:v>385.7</c:v>
                </c:pt>
                <c:pt idx="1263">
                  <c:v>384.5</c:v>
                </c:pt>
                <c:pt idx="1264">
                  <c:v>383.3</c:v>
                </c:pt>
                <c:pt idx="1265">
                  <c:v>382.1</c:v>
                </c:pt>
                <c:pt idx="1266">
                  <c:v>380.8</c:v>
                </c:pt>
                <c:pt idx="1267">
                  <c:v>379.6</c:v>
                </c:pt>
                <c:pt idx="1268">
                  <c:v>378.4</c:v>
                </c:pt>
                <c:pt idx="1269">
                  <c:v>377.2</c:v>
                </c:pt>
                <c:pt idx="1270">
                  <c:v>376</c:v>
                </c:pt>
                <c:pt idx="1271">
                  <c:v>374.9</c:v>
                </c:pt>
                <c:pt idx="1272">
                  <c:v>373.7</c:v>
                </c:pt>
                <c:pt idx="1273">
                  <c:v>372.5</c:v>
                </c:pt>
                <c:pt idx="1274">
                  <c:v>371.3</c:v>
                </c:pt>
                <c:pt idx="1275">
                  <c:v>370.1</c:v>
                </c:pt>
                <c:pt idx="1276">
                  <c:v>369</c:v>
                </c:pt>
                <c:pt idx="1277">
                  <c:v>367.8</c:v>
                </c:pt>
                <c:pt idx="1278">
                  <c:v>366.7</c:v>
                </c:pt>
                <c:pt idx="1279">
                  <c:v>365.5</c:v>
                </c:pt>
                <c:pt idx="1280">
                  <c:v>364.4</c:v>
                </c:pt>
                <c:pt idx="1281">
                  <c:v>363.2</c:v>
                </c:pt>
                <c:pt idx="1282">
                  <c:v>362.1</c:v>
                </c:pt>
                <c:pt idx="1283">
                  <c:v>361</c:v>
                </c:pt>
                <c:pt idx="1284">
                  <c:v>359.9</c:v>
                </c:pt>
                <c:pt idx="1285">
                  <c:v>358.7</c:v>
                </c:pt>
                <c:pt idx="1286">
                  <c:v>357.6</c:v>
                </c:pt>
                <c:pt idx="1287">
                  <c:v>356.5</c:v>
                </c:pt>
                <c:pt idx="1288">
                  <c:v>355.4</c:v>
                </c:pt>
                <c:pt idx="1289">
                  <c:v>354.2</c:v>
                </c:pt>
                <c:pt idx="1290">
                  <c:v>353</c:v>
                </c:pt>
                <c:pt idx="1291">
                  <c:v>351.9</c:v>
                </c:pt>
                <c:pt idx="1292">
                  <c:v>350.8</c:v>
                </c:pt>
                <c:pt idx="1293">
                  <c:v>349.7</c:v>
                </c:pt>
                <c:pt idx="1294">
                  <c:v>348.6</c:v>
                </c:pt>
                <c:pt idx="1295">
                  <c:v>347.4</c:v>
                </c:pt>
                <c:pt idx="1296">
                  <c:v>346.3</c:v>
                </c:pt>
                <c:pt idx="1297">
                  <c:v>345.2</c:v>
                </c:pt>
                <c:pt idx="1298">
                  <c:v>344.1</c:v>
                </c:pt>
                <c:pt idx="1299">
                  <c:v>343</c:v>
                </c:pt>
                <c:pt idx="1300">
                  <c:v>341.9</c:v>
                </c:pt>
                <c:pt idx="1301">
                  <c:v>340.8</c:v>
                </c:pt>
                <c:pt idx="1302">
                  <c:v>339.7</c:v>
                </c:pt>
                <c:pt idx="1303">
                  <c:v>338.6</c:v>
                </c:pt>
                <c:pt idx="1304">
                  <c:v>337.5</c:v>
                </c:pt>
                <c:pt idx="1305">
                  <c:v>336.5</c:v>
                </c:pt>
                <c:pt idx="1306">
                  <c:v>335.4</c:v>
                </c:pt>
                <c:pt idx="1307">
                  <c:v>334.4</c:v>
                </c:pt>
                <c:pt idx="1308">
                  <c:v>333.4</c:v>
                </c:pt>
                <c:pt idx="1309">
                  <c:v>332.3</c:v>
                </c:pt>
                <c:pt idx="1310">
                  <c:v>331.3</c:v>
                </c:pt>
                <c:pt idx="1311">
                  <c:v>330.3</c:v>
                </c:pt>
                <c:pt idx="1312">
                  <c:v>329.3</c:v>
                </c:pt>
                <c:pt idx="1313">
                  <c:v>328.3</c:v>
                </c:pt>
                <c:pt idx="1314">
                  <c:v>327.3</c:v>
                </c:pt>
                <c:pt idx="1315">
                  <c:v>326.3</c:v>
                </c:pt>
                <c:pt idx="1316">
                  <c:v>325.3</c:v>
                </c:pt>
                <c:pt idx="1317">
                  <c:v>324.3</c:v>
                </c:pt>
                <c:pt idx="1318">
                  <c:v>323.3</c:v>
                </c:pt>
                <c:pt idx="1319">
                  <c:v>322.3</c:v>
                </c:pt>
                <c:pt idx="1320">
                  <c:v>321.3</c:v>
                </c:pt>
                <c:pt idx="1321">
                  <c:v>320.39999999999998</c:v>
                </c:pt>
                <c:pt idx="1322">
                  <c:v>319.39999999999998</c:v>
                </c:pt>
                <c:pt idx="1323">
                  <c:v>318.5</c:v>
                </c:pt>
                <c:pt idx="1324">
                  <c:v>317.5</c:v>
                </c:pt>
                <c:pt idx="1325">
                  <c:v>316.60000000000002</c:v>
                </c:pt>
                <c:pt idx="1326">
                  <c:v>315.60000000000002</c:v>
                </c:pt>
                <c:pt idx="1327">
                  <c:v>314.7</c:v>
                </c:pt>
                <c:pt idx="1328">
                  <c:v>313.8</c:v>
                </c:pt>
                <c:pt idx="1329">
                  <c:v>312.8</c:v>
                </c:pt>
                <c:pt idx="1330">
                  <c:v>311.89999999999998</c:v>
                </c:pt>
                <c:pt idx="1331">
                  <c:v>311</c:v>
                </c:pt>
                <c:pt idx="1332">
                  <c:v>310.10000000000002</c:v>
                </c:pt>
                <c:pt idx="1333">
                  <c:v>309.2</c:v>
                </c:pt>
                <c:pt idx="1334">
                  <c:v>308.3</c:v>
                </c:pt>
                <c:pt idx="1335">
                  <c:v>307.39999999999998</c:v>
                </c:pt>
                <c:pt idx="1336">
                  <c:v>306.5</c:v>
                </c:pt>
                <c:pt idx="1337">
                  <c:v>305.60000000000002</c:v>
                </c:pt>
                <c:pt idx="1338">
                  <c:v>304.7</c:v>
                </c:pt>
                <c:pt idx="1339">
                  <c:v>303.8</c:v>
                </c:pt>
                <c:pt idx="1340">
                  <c:v>303</c:v>
                </c:pt>
                <c:pt idx="1341">
                  <c:v>302.10000000000002</c:v>
                </c:pt>
                <c:pt idx="1342">
                  <c:v>301.2</c:v>
                </c:pt>
                <c:pt idx="1343">
                  <c:v>300.39999999999998</c:v>
                </c:pt>
                <c:pt idx="1344">
                  <c:v>299.5</c:v>
                </c:pt>
                <c:pt idx="1345">
                  <c:v>298.60000000000002</c:v>
                </c:pt>
                <c:pt idx="1346">
                  <c:v>297.8</c:v>
                </c:pt>
                <c:pt idx="1347">
                  <c:v>296.89999999999998</c:v>
                </c:pt>
                <c:pt idx="1348">
                  <c:v>296.10000000000002</c:v>
                </c:pt>
                <c:pt idx="1349">
                  <c:v>295.2</c:v>
                </c:pt>
                <c:pt idx="1350">
                  <c:v>294.39999999999998</c:v>
                </c:pt>
                <c:pt idx="1351">
                  <c:v>293.5</c:v>
                </c:pt>
                <c:pt idx="1352">
                  <c:v>292.7</c:v>
                </c:pt>
                <c:pt idx="1353">
                  <c:v>291.89999999999998</c:v>
                </c:pt>
                <c:pt idx="1354">
                  <c:v>291.10000000000002</c:v>
                </c:pt>
                <c:pt idx="1355">
                  <c:v>290.2</c:v>
                </c:pt>
                <c:pt idx="1356">
                  <c:v>289.39999999999998</c:v>
                </c:pt>
                <c:pt idx="1357">
                  <c:v>288.7</c:v>
                </c:pt>
                <c:pt idx="1358">
                  <c:v>287.8</c:v>
                </c:pt>
                <c:pt idx="1359">
                  <c:v>287.10000000000002</c:v>
                </c:pt>
                <c:pt idx="1360">
                  <c:v>286.2</c:v>
                </c:pt>
                <c:pt idx="1361">
                  <c:v>285.39999999999998</c:v>
                </c:pt>
                <c:pt idx="1362">
                  <c:v>284.7</c:v>
                </c:pt>
                <c:pt idx="1363">
                  <c:v>283.8</c:v>
                </c:pt>
                <c:pt idx="1364">
                  <c:v>283</c:v>
                </c:pt>
                <c:pt idx="1365">
                  <c:v>282.2</c:v>
                </c:pt>
                <c:pt idx="1366">
                  <c:v>281.39999999999998</c:v>
                </c:pt>
                <c:pt idx="1367">
                  <c:v>280.7</c:v>
                </c:pt>
                <c:pt idx="1368">
                  <c:v>279.89999999999998</c:v>
                </c:pt>
                <c:pt idx="1369">
                  <c:v>279.10000000000002</c:v>
                </c:pt>
                <c:pt idx="1370">
                  <c:v>278.3</c:v>
                </c:pt>
                <c:pt idx="1371">
                  <c:v>277.5</c:v>
                </c:pt>
                <c:pt idx="1372">
                  <c:v>276.7</c:v>
                </c:pt>
                <c:pt idx="1373">
                  <c:v>275.89999999999998</c:v>
                </c:pt>
                <c:pt idx="1374">
                  <c:v>275.2</c:v>
                </c:pt>
                <c:pt idx="1375">
                  <c:v>274.39999999999998</c:v>
                </c:pt>
                <c:pt idx="1376">
                  <c:v>273.60000000000002</c:v>
                </c:pt>
                <c:pt idx="1377">
                  <c:v>272.8</c:v>
                </c:pt>
                <c:pt idx="1378">
                  <c:v>272.10000000000002</c:v>
                </c:pt>
                <c:pt idx="1379">
                  <c:v>271.3</c:v>
                </c:pt>
                <c:pt idx="1380">
                  <c:v>270.60000000000002</c:v>
                </c:pt>
                <c:pt idx="1381">
                  <c:v>269.89999999999998</c:v>
                </c:pt>
                <c:pt idx="1382">
                  <c:v>269.10000000000002</c:v>
                </c:pt>
                <c:pt idx="1383">
                  <c:v>268.39999999999998</c:v>
                </c:pt>
                <c:pt idx="1384">
                  <c:v>267.60000000000002</c:v>
                </c:pt>
                <c:pt idx="1385">
                  <c:v>266.89999999999998</c:v>
                </c:pt>
                <c:pt idx="1386">
                  <c:v>266.2</c:v>
                </c:pt>
                <c:pt idx="1387">
                  <c:v>265.5</c:v>
                </c:pt>
                <c:pt idx="1388">
                  <c:v>264.8</c:v>
                </c:pt>
                <c:pt idx="1389">
                  <c:v>264.10000000000002</c:v>
                </c:pt>
                <c:pt idx="1390">
                  <c:v>263.39999999999998</c:v>
                </c:pt>
                <c:pt idx="1391">
                  <c:v>262.7</c:v>
                </c:pt>
                <c:pt idx="1392">
                  <c:v>262</c:v>
                </c:pt>
                <c:pt idx="1393">
                  <c:v>261.39999999999998</c:v>
                </c:pt>
                <c:pt idx="1394">
                  <c:v>260.7</c:v>
                </c:pt>
                <c:pt idx="1395">
                  <c:v>260</c:v>
                </c:pt>
                <c:pt idx="1396">
                  <c:v>259.3</c:v>
                </c:pt>
                <c:pt idx="1397">
                  <c:v>258.7</c:v>
                </c:pt>
                <c:pt idx="1398">
                  <c:v>258</c:v>
                </c:pt>
                <c:pt idx="1399">
                  <c:v>257.39999999999998</c:v>
                </c:pt>
                <c:pt idx="1400">
                  <c:v>256.7</c:v>
                </c:pt>
                <c:pt idx="1401">
                  <c:v>256</c:v>
                </c:pt>
                <c:pt idx="1402">
                  <c:v>255.3</c:v>
                </c:pt>
                <c:pt idx="1403">
                  <c:v>254.7</c:v>
                </c:pt>
                <c:pt idx="1404">
                  <c:v>254</c:v>
                </c:pt>
                <c:pt idx="1405">
                  <c:v>253.4</c:v>
                </c:pt>
                <c:pt idx="1406">
                  <c:v>252.8</c:v>
                </c:pt>
                <c:pt idx="1407">
                  <c:v>252.1</c:v>
                </c:pt>
                <c:pt idx="1408">
                  <c:v>251.5</c:v>
                </c:pt>
                <c:pt idx="1409">
                  <c:v>250.9</c:v>
                </c:pt>
                <c:pt idx="1410">
                  <c:v>250.2</c:v>
                </c:pt>
                <c:pt idx="1411">
                  <c:v>249.6</c:v>
                </c:pt>
                <c:pt idx="1412">
                  <c:v>249</c:v>
                </c:pt>
                <c:pt idx="1413">
                  <c:v>248.4</c:v>
                </c:pt>
                <c:pt idx="1414">
                  <c:v>247.8</c:v>
                </c:pt>
                <c:pt idx="1415">
                  <c:v>247.2</c:v>
                </c:pt>
                <c:pt idx="1416">
                  <c:v>246.5</c:v>
                </c:pt>
                <c:pt idx="1417">
                  <c:v>245.9</c:v>
                </c:pt>
                <c:pt idx="1418">
                  <c:v>245.3</c:v>
                </c:pt>
                <c:pt idx="1419">
                  <c:v>244.7</c:v>
                </c:pt>
                <c:pt idx="1420">
                  <c:v>244.1</c:v>
                </c:pt>
                <c:pt idx="1421">
                  <c:v>243.5</c:v>
                </c:pt>
                <c:pt idx="1422">
                  <c:v>242.9</c:v>
                </c:pt>
                <c:pt idx="1423">
                  <c:v>242.3</c:v>
                </c:pt>
                <c:pt idx="1424">
                  <c:v>241.8</c:v>
                </c:pt>
                <c:pt idx="1425">
                  <c:v>241.2</c:v>
                </c:pt>
                <c:pt idx="1426">
                  <c:v>240.6</c:v>
                </c:pt>
                <c:pt idx="1427">
                  <c:v>240</c:v>
                </c:pt>
                <c:pt idx="1428">
                  <c:v>239.4</c:v>
                </c:pt>
                <c:pt idx="1429">
                  <c:v>238.8</c:v>
                </c:pt>
                <c:pt idx="1430">
                  <c:v>238.2</c:v>
                </c:pt>
                <c:pt idx="1431">
                  <c:v>237.7</c:v>
                </c:pt>
                <c:pt idx="1432">
                  <c:v>237.1</c:v>
                </c:pt>
                <c:pt idx="1433">
                  <c:v>236.5</c:v>
                </c:pt>
                <c:pt idx="1434">
                  <c:v>236</c:v>
                </c:pt>
                <c:pt idx="1435">
                  <c:v>235.4</c:v>
                </c:pt>
                <c:pt idx="1436">
                  <c:v>234.8</c:v>
                </c:pt>
                <c:pt idx="1437">
                  <c:v>234.3</c:v>
                </c:pt>
                <c:pt idx="1438">
                  <c:v>233.7</c:v>
                </c:pt>
                <c:pt idx="1439">
                  <c:v>233.2</c:v>
                </c:pt>
                <c:pt idx="1440">
                  <c:v>232.6</c:v>
                </c:pt>
                <c:pt idx="1441">
                  <c:v>232.1</c:v>
                </c:pt>
                <c:pt idx="1442">
                  <c:v>231.6</c:v>
                </c:pt>
                <c:pt idx="1443">
                  <c:v>231</c:v>
                </c:pt>
                <c:pt idx="1444">
                  <c:v>230.5</c:v>
                </c:pt>
                <c:pt idx="1445">
                  <c:v>229.9</c:v>
                </c:pt>
                <c:pt idx="1446">
                  <c:v>229.3</c:v>
                </c:pt>
                <c:pt idx="1447">
                  <c:v>228.7</c:v>
                </c:pt>
                <c:pt idx="1448">
                  <c:v>228.1</c:v>
                </c:pt>
                <c:pt idx="1449">
                  <c:v>227.5</c:v>
                </c:pt>
                <c:pt idx="1450">
                  <c:v>227</c:v>
                </c:pt>
                <c:pt idx="1451">
                  <c:v>226.4</c:v>
                </c:pt>
                <c:pt idx="1452">
                  <c:v>225.7</c:v>
                </c:pt>
                <c:pt idx="1453">
                  <c:v>225.2</c:v>
                </c:pt>
                <c:pt idx="1454">
                  <c:v>224.6</c:v>
                </c:pt>
                <c:pt idx="1455">
                  <c:v>224</c:v>
                </c:pt>
                <c:pt idx="1456">
                  <c:v>223.4</c:v>
                </c:pt>
                <c:pt idx="1457">
                  <c:v>222.8</c:v>
                </c:pt>
                <c:pt idx="1458">
                  <c:v>222.3</c:v>
                </c:pt>
                <c:pt idx="1459">
                  <c:v>221.7</c:v>
                </c:pt>
                <c:pt idx="1460">
                  <c:v>221.1</c:v>
                </c:pt>
                <c:pt idx="1461">
                  <c:v>220.6</c:v>
                </c:pt>
                <c:pt idx="1462">
                  <c:v>220</c:v>
                </c:pt>
                <c:pt idx="1463">
                  <c:v>219.4</c:v>
                </c:pt>
                <c:pt idx="1464">
                  <c:v>218.9</c:v>
                </c:pt>
                <c:pt idx="1465">
                  <c:v>218.3</c:v>
                </c:pt>
                <c:pt idx="1466">
                  <c:v>217.8</c:v>
                </c:pt>
                <c:pt idx="1467">
                  <c:v>217.2</c:v>
                </c:pt>
                <c:pt idx="1468">
                  <c:v>216.7</c:v>
                </c:pt>
                <c:pt idx="1469">
                  <c:v>216.1</c:v>
                </c:pt>
                <c:pt idx="1470">
                  <c:v>215.6</c:v>
                </c:pt>
                <c:pt idx="1471">
                  <c:v>215.1</c:v>
                </c:pt>
                <c:pt idx="1472">
                  <c:v>214.5</c:v>
                </c:pt>
                <c:pt idx="1473">
                  <c:v>214</c:v>
                </c:pt>
                <c:pt idx="1474">
                  <c:v>213.4</c:v>
                </c:pt>
                <c:pt idx="1475">
                  <c:v>212.9</c:v>
                </c:pt>
                <c:pt idx="1476">
                  <c:v>212.4</c:v>
                </c:pt>
                <c:pt idx="1477">
                  <c:v>211.8</c:v>
                </c:pt>
                <c:pt idx="1478">
                  <c:v>211.3</c:v>
                </c:pt>
                <c:pt idx="1479">
                  <c:v>210.8</c:v>
                </c:pt>
                <c:pt idx="1480">
                  <c:v>210.2</c:v>
                </c:pt>
                <c:pt idx="1481">
                  <c:v>209.7</c:v>
                </c:pt>
                <c:pt idx="1482">
                  <c:v>209.2</c:v>
                </c:pt>
                <c:pt idx="1483">
                  <c:v>208.6</c:v>
                </c:pt>
                <c:pt idx="1484">
                  <c:v>208.1</c:v>
                </c:pt>
                <c:pt idx="1485">
                  <c:v>207.6</c:v>
                </c:pt>
                <c:pt idx="1486">
                  <c:v>207.2</c:v>
                </c:pt>
                <c:pt idx="1487">
                  <c:v>206.7</c:v>
                </c:pt>
                <c:pt idx="1488">
                  <c:v>206.1</c:v>
                </c:pt>
                <c:pt idx="1489">
                  <c:v>205.7</c:v>
                </c:pt>
                <c:pt idx="1490">
                  <c:v>205.2</c:v>
                </c:pt>
                <c:pt idx="1491">
                  <c:v>204.7</c:v>
                </c:pt>
                <c:pt idx="1492">
                  <c:v>204.2</c:v>
                </c:pt>
                <c:pt idx="1493">
                  <c:v>203.7</c:v>
                </c:pt>
                <c:pt idx="1494">
                  <c:v>203.2</c:v>
                </c:pt>
                <c:pt idx="1495">
                  <c:v>202.7</c:v>
                </c:pt>
                <c:pt idx="1496">
                  <c:v>202.2</c:v>
                </c:pt>
                <c:pt idx="1497">
                  <c:v>201.7</c:v>
                </c:pt>
                <c:pt idx="1498">
                  <c:v>201.2</c:v>
                </c:pt>
                <c:pt idx="1499">
                  <c:v>200.7</c:v>
                </c:pt>
                <c:pt idx="1500">
                  <c:v>200.2</c:v>
                </c:pt>
                <c:pt idx="1501">
                  <c:v>199.7</c:v>
                </c:pt>
                <c:pt idx="1502">
                  <c:v>199.2</c:v>
                </c:pt>
                <c:pt idx="1503">
                  <c:v>198.8</c:v>
                </c:pt>
                <c:pt idx="1504">
                  <c:v>198.3</c:v>
                </c:pt>
                <c:pt idx="1505">
                  <c:v>197.8</c:v>
                </c:pt>
                <c:pt idx="1506">
                  <c:v>197.3</c:v>
                </c:pt>
                <c:pt idx="1507">
                  <c:v>196.8</c:v>
                </c:pt>
                <c:pt idx="1508">
                  <c:v>196.3</c:v>
                </c:pt>
                <c:pt idx="1509">
                  <c:v>195.9</c:v>
                </c:pt>
                <c:pt idx="1510">
                  <c:v>195.4</c:v>
                </c:pt>
                <c:pt idx="1511">
                  <c:v>195</c:v>
                </c:pt>
                <c:pt idx="1512">
                  <c:v>194.5</c:v>
                </c:pt>
                <c:pt idx="1513">
                  <c:v>194.1</c:v>
                </c:pt>
                <c:pt idx="1514">
                  <c:v>193.6</c:v>
                </c:pt>
                <c:pt idx="1515">
                  <c:v>193.1</c:v>
                </c:pt>
                <c:pt idx="1516">
                  <c:v>192.7</c:v>
                </c:pt>
                <c:pt idx="1517">
                  <c:v>192.3</c:v>
                </c:pt>
                <c:pt idx="1518">
                  <c:v>191.8</c:v>
                </c:pt>
                <c:pt idx="1519">
                  <c:v>191.4</c:v>
                </c:pt>
                <c:pt idx="1520">
                  <c:v>190.9</c:v>
                </c:pt>
                <c:pt idx="1521">
                  <c:v>190.5</c:v>
                </c:pt>
                <c:pt idx="1522">
                  <c:v>190</c:v>
                </c:pt>
                <c:pt idx="1523">
                  <c:v>189.6</c:v>
                </c:pt>
                <c:pt idx="1524">
                  <c:v>189.2</c:v>
                </c:pt>
                <c:pt idx="1525">
                  <c:v>188.8</c:v>
                </c:pt>
                <c:pt idx="1526">
                  <c:v>188.3</c:v>
                </c:pt>
                <c:pt idx="1527">
                  <c:v>187.9</c:v>
                </c:pt>
                <c:pt idx="1528">
                  <c:v>187.5</c:v>
                </c:pt>
                <c:pt idx="1529">
                  <c:v>187.1</c:v>
                </c:pt>
                <c:pt idx="1530">
                  <c:v>186.6</c:v>
                </c:pt>
                <c:pt idx="1531">
                  <c:v>186.2</c:v>
                </c:pt>
                <c:pt idx="1532">
                  <c:v>185.8</c:v>
                </c:pt>
                <c:pt idx="1533">
                  <c:v>185.4</c:v>
                </c:pt>
                <c:pt idx="1534">
                  <c:v>184.9</c:v>
                </c:pt>
                <c:pt idx="1535">
                  <c:v>184.5</c:v>
                </c:pt>
                <c:pt idx="1536">
                  <c:v>184.1</c:v>
                </c:pt>
                <c:pt idx="1537">
                  <c:v>183.7</c:v>
                </c:pt>
                <c:pt idx="1538">
                  <c:v>183.3</c:v>
                </c:pt>
                <c:pt idx="1539">
                  <c:v>182.9</c:v>
                </c:pt>
                <c:pt idx="1540">
                  <c:v>182.5</c:v>
                </c:pt>
                <c:pt idx="1541">
                  <c:v>182.1</c:v>
                </c:pt>
                <c:pt idx="1542">
                  <c:v>181.7</c:v>
                </c:pt>
                <c:pt idx="1543">
                  <c:v>181.3</c:v>
                </c:pt>
                <c:pt idx="1544">
                  <c:v>180.9</c:v>
                </c:pt>
                <c:pt idx="1545">
                  <c:v>180.5</c:v>
                </c:pt>
                <c:pt idx="1546">
                  <c:v>180.1</c:v>
                </c:pt>
                <c:pt idx="1547">
                  <c:v>179.7</c:v>
                </c:pt>
                <c:pt idx="1548">
                  <c:v>179.3</c:v>
                </c:pt>
                <c:pt idx="1549">
                  <c:v>178.9</c:v>
                </c:pt>
                <c:pt idx="1550">
                  <c:v>178.5</c:v>
                </c:pt>
                <c:pt idx="1551">
                  <c:v>178.1</c:v>
                </c:pt>
                <c:pt idx="1552">
                  <c:v>177.7</c:v>
                </c:pt>
                <c:pt idx="1553">
                  <c:v>177.3</c:v>
                </c:pt>
                <c:pt idx="1554">
                  <c:v>176.9</c:v>
                </c:pt>
                <c:pt idx="1555">
                  <c:v>176.6</c:v>
                </c:pt>
                <c:pt idx="1556">
                  <c:v>176.2</c:v>
                </c:pt>
                <c:pt idx="1557">
                  <c:v>175.8</c:v>
                </c:pt>
                <c:pt idx="1558">
                  <c:v>175.4</c:v>
                </c:pt>
                <c:pt idx="1559">
                  <c:v>175</c:v>
                </c:pt>
                <c:pt idx="1560">
                  <c:v>174.6</c:v>
                </c:pt>
                <c:pt idx="1561">
                  <c:v>174.2</c:v>
                </c:pt>
                <c:pt idx="1562">
                  <c:v>173.9</c:v>
                </c:pt>
              </c:numCache>
            </c:numRef>
          </c:yVal>
          <c:smooth val="1"/>
          <c:extLst xmlns:c16r2="http://schemas.microsoft.com/office/drawing/2015/06/chart">
            <c:ext xmlns:c16="http://schemas.microsoft.com/office/drawing/2014/chart" uri="{C3380CC4-5D6E-409C-BE32-E72D297353CC}">
              <c16:uniqueId val="{00000002-0209-AF47-A549-2B27FD865DF6}"/>
            </c:ext>
          </c:extLst>
        </c:ser>
        <c:ser>
          <c:idx val="3"/>
          <c:order val="3"/>
          <c:tx>
            <c:strRef>
              <c:f>'15% T4 &amp;T7'!$F$1</c:f>
              <c:strCache>
                <c:ptCount val="1"/>
                <c:pt idx="0">
                  <c:v>Temperature 4(°C) 15 BSG</c:v>
                </c:pt>
              </c:strCache>
            </c:strRef>
          </c:tx>
          <c:marker>
            <c:symbol val="none"/>
          </c:marker>
          <c:xVal>
            <c:numRef>
              <c:f>'15% T4 &amp;T7'!$A$2:$A$1846</c:f>
              <c:numCache>
                <c:formatCode>General</c:formatCode>
                <c:ptCount val="1845"/>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numCache>
            </c:numRef>
          </c:xVal>
          <c:yVal>
            <c:numRef>
              <c:f>'15% T4 &amp;T7'!$F$2:$F$1846</c:f>
              <c:numCache>
                <c:formatCode>General</c:formatCode>
                <c:ptCount val="1845"/>
                <c:pt idx="0">
                  <c:v>21.9</c:v>
                </c:pt>
                <c:pt idx="1">
                  <c:v>21.9</c:v>
                </c:pt>
                <c:pt idx="2">
                  <c:v>21.9</c:v>
                </c:pt>
                <c:pt idx="3">
                  <c:v>21.8</c:v>
                </c:pt>
                <c:pt idx="4">
                  <c:v>21.8</c:v>
                </c:pt>
                <c:pt idx="5">
                  <c:v>21.8</c:v>
                </c:pt>
                <c:pt idx="6">
                  <c:v>21.8</c:v>
                </c:pt>
                <c:pt idx="7">
                  <c:v>21.8</c:v>
                </c:pt>
                <c:pt idx="8">
                  <c:v>21.8</c:v>
                </c:pt>
                <c:pt idx="9">
                  <c:v>21.8</c:v>
                </c:pt>
                <c:pt idx="10">
                  <c:v>21.7</c:v>
                </c:pt>
                <c:pt idx="11">
                  <c:v>21.7</c:v>
                </c:pt>
                <c:pt idx="12">
                  <c:v>21.7</c:v>
                </c:pt>
                <c:pt idx="13">
                  <c:v>21.7</c:v>
                </c:pt>
                <c:pt idx="14">
                  <c:v>21.7</c:v>
                </c:pt>
                <c:pt idx="15">
                  <c:v>21.7</c:v>
                </c:pt>
                <c:pt idx="16">
                  <c:v>21.7</c:v>
                </c:pt>
                <c:pt idx="17">
                  <c:v>21.7</c:v>
                </c:pt>
                <c:pt idx="18">
                  <c:v>21.6</c:v>
                </c:pt>
                <c:pt idx="19">
                  <c:v>21.7</c:v>
                </c:pt>
                <c:pt idx="20">
                  <c:v>21.6</c:v>
                </c:pt>
                <c:pt idx="21">
                  <c:v>21.6</c:v>
                </c:pt>
                <c:pt idx="22">
                  <c:v>21.6</c:v>
                </c:pt>
                <c:pt idx="23">
                  <c:v>21.6</c:v>
                </c:pt>
                <c:pt idx="24">
                  <c:v>21.6</c:v>
                </c:pt>
                <c:pt idx="25">
                  <c:v>21.6</c:v>
                </c:pt>
                <c:pt idx="26">
                  <c:v>21.6</c:v>
                </c:pt>
                <c:pt idx="27">
                  <c:v>21.6</c:v>
                </c:pt>
                <c:pt idx="28">
                  <c:v>21.6</c:v>
                </c:pt>
                <c:pt idx="29">
                  <c:v>21.6</c:v>
                </c:pt>
                <c:pt idx="30">
                  <c:v>21.6</c:v>
                </c:pt>
                <c:pt idx="31">
                  <c:v>21.6</c:v>
                </c:pt>
                <c:pt idx="32">
                  <c:v>21.6</c:v>
                </c:pt>
                <c:pt idx="33">
                  <c:v>21.6</c:v>
                </c:pt>
                <c:pt idx="34">
                  <c:v>21.6</c:v>
                </c:pt>
                <c:pt idx="35">
                  <c:v>21.6</c:v>
                </c:pt>
                <c:pt idx="36">
                  <c:v>21.6</c:v>
                </c:pt>
                <c:pt idx="37">
                  <c:v>21.6</c:v>
                </c:pt>
                <c:pt idx="38">
                  <c:v>21.6</c:v>
                </c:pt>
                <c:pt idx="39">
                  <c:v>21.5</c:v>
                </c:pt>
                <c:pt idx="40">
                  <c:v>21.6</c:v>
                </c:pt>
                <c:pt idx="41">
                  <c:v>21.6</c:v>
                </c:pt>
                <c:pt idx="42">
                  <c:v>21.6</c:v>
                </c:pt>
                <c:pt idx="43">
                  <c:v>21.6</c:v>
                </c:pt>
                <c:pt idx="44">
                  <c:v>21.6</c:v>
                </c:pt>
                <c:pt idx="45">
                  <c:v>21.5</c:v>
                </c:pt>
                <c:pt idx="46">
                  <c:v>21.5</c:v>
                </c:pt>
                <c:pt idx="47">
                  <c:v>21.5</c:v>
                </c:pt>
                <c:pt idx="48">
                  <c:v>21.5</c:v>
                </c:pt>
                <c:pt idx="49">
                  <c:v>21.5</c:v>
                </c:pt>
                <c:pt idx="50">
                  <c:v>21.5</c:v>
                </c:pt>
                <c:pt idx="51">
                  <c:v>21.5</c:v>
                </c:pt>
                <c:pt idx="52">
                  <c:v>21.5</c:v>
                </c:pt>
                <c:pt idx="53">
                  <c:v>21.5</c:v>
                </c:pt>
                <c:pt idx="54">
                  <c:v>21.5</c:v>
                </c:pt>
                <c:pt idx="55">
                  <c:v>21.5</c:v>
                </c:pt>
                <c:pt idx="56">
                  <c:v>21.5</c:v>
                </c:pt>
                <c:pt idx="57">
                  <c:v>21.5</c:v>
                </c:pt>
                <c:pt idx="58">
                  <c:v>21.5</c:v>
                </c:pt>
                <c:pt idx="59">
                  <c:v>21.5</c:v>
                </c:pt>
                <c:pt idx="60">
                  <c:v>21.5</c:v>
                </c:pt>
                <c:pt idx="61">
                  <c:v>21.5</c:v>
                </c:pt>
                <c:pt idx="62">
                  <c:v>21.6</c:v>
                </c:pt>
                <c:pt idx="63">
                  <c:v>21.6</c:v>
                </c:pt>
                <c:pt idx="64">
                  <c:v>21.6</c:v>
                </c:pt>
                <c:pt idx="65">
                  <c:v>21.6</c:v>
                </c:pt>
                <c:pt idx="66">
                  <c:v>21.6</c:v>
                </c:pt>
                <c:pt idx="67">
                  <c:v>21.6</c:v>
                </c:pt>
                <c:pt idx="68">
                  <c:v>21.6</c:v>
                </c:pt>
                <c:pt idx="69">
                  <c:v>21.6</c:v>
                </c:pt>
                <c:pt idx="70">
                  <c:v>21.5</c:v>
                </c:pt>
                <c:pt idx="71">
                  <c:v>21.5</c:v>
                </c:pt>
                <c:pt idx="72">
                  <c:v>21.6</c:v>
                </c:pt>
                <c:pt idx="73">
                  <c:v>21.6</c:v>
                </c:pt>
                <c:pt idx="74">
                  <c:v>21.6</c:v>
                </c:pt>
                <c:pt idx="75">
                  <c:v>21.6</c:v>
                </c:pt>
                <c:pt idx="76">
                  <c:v>21.6</c:v>
                </c:pt>
                <c:pt idx="77">
                  <c:v>21.6</c:v>
                </c:pt>
                <c:pt idx="78">
                  <c:v>21.6</c:v>
                </c:pt>
                <c:pt idx="79">
                  <c:v>21.6</c:v>
                </c:pt>
                <c:pt idx="80">
                  <c:v>21.6</c:v>
                </c:pt>
                <c:pt idx="81">
                  <c:v>21.6</c:v>
                </c:pt>
                <c:pt idx="82">
                  <c:v>21.6</c:v>
                </c:pt>
                <c:pt idx="83">
                  <c:v>21.6</c:v>
                </c:pt>
                <c:pt idx="84">
                  <c:v>21.6</c:v>
                </c:pt>
                <c:pt idx="85">
                  <c:v>21.6</c:v>
                </c:pt>
                <c:pt idx="86">
                  <c:v>21.6</c:v>
                </c:pt>
                <c:pt idx="87">
                  <c:v>21.7</c:v>
                </c:pt>
                <c:pt idx="88">
                  <c:v>21.7</c:v>
                </c:pt>
                <c:pt idx="89">
                  <c:v>21.7</c:v>
                </c:pt>
                <c:pt idx="90">
                  <c:v>21.7</c:v>
                </c:pt>
                <c:pt idx="91">
                  <c:v>21.7</c:v>
                </c:pt>
                <c:pt idx="92">
                  <c:v>21.7</c:v>
                </c:pt>
                <c:pt idx="93">
                  <c:v>21.8</c:v>
                </c:pt>
                <c:pt idx="94">
                  <c:v>21.9</c:v>
                </c:pt>
                <c:pt idx="95">
                  <c:v>22</c:v>
                </c:pt>
                <c:pt idx="96">
                  <c:v>22.2</c:v>
                </c:pt>
                <c:pt idx="97">
                  <c:v>22.5</c:v>
                </c:pt>
                <c:pt idx="98">
                  <c:v>22.8</c:v>
                </c:pt>
                <c:pt idx="99">
                  <c:v>23.1</c:v>
                </c:pt>
                <c:pt idx="100">
                  <c:v>23.7</c:v>
                </c:pt>
                <c:pt idx="101">
                  <c:v>24.3</c:v>
                </c:pt>
                <c:pt idx="102">
                  <c:v>25.2</c:v>
                </c:pt>
                <c:pt idx="103">
                  <c:v>26.2</c:v>
                </c:pt>
                <c:pt idx="104">
                  <c:v>27.5</c:v>
                </c:pt>
                <c:pt idx="105">
                  <c:v>29</c:v>
                </c:pt>
                <c:pt idx="106">
                  <c:v>30.6</c:v>
                </c:pt>
                <c:pt idx="107">
                  <c:v>32.299999999999997</c:v>
                </c:pt>
                <c:pt idx="108">
                  <c:v>34.200000000000003</c:v>
                </c:pt>
                <c:pt idx="109">
                  <c:v>36.299999999999997</c:v>
                </c:pt>
                <c:pt idx="110">
                  <c:v>38.4</c:v>
                </c:pt>
                <c:pt idx="111">
                  <c:v>40.6</c:v>
                </c:pt>
                <c:pt idx="112">
                  <c:v>42.7</c:v>
                </c:pt>
                <c:pt idx="113">
                  <c:v>44.9</c:v>
                </c:pt>
                <c:pt idx="114">
                  <c:v>47.1</c:v>
                </c:pt>
                <c:pt idx="115">
                  <c:v>49.2</c:v>
                </c:pt>
                <c:pt idx="116">
                  <c:v>51</c:v>
                </c:pt>
                <c:pt idx="117">
                  <c:v>52.9</c:v>
                </c:pt>
                <c:pt idx="118">
                  <c:v>54.5</c:v>
                </c:pt>
                <c:pt idx="119">
                  <c:v>56</c:v>
                </c:pt>
                <c:pt idx="120">
                  <c:v>57.4</c:v>
                </c:pt>
                <c:pt idx="121">
                  <c:v>58.6</c:v>
                </c:pt>
                <c:pt idx="122">
                  <c:v>59.7</c:v>
                </c:pt>
                <c:pt idx="123">
                  <c:v>60.6</c:v>
                </c:pt>
                <c:pt idx="124">
                  <c:v>61.4</c:v>
                </c:pt>
                <c:pt idx="125">
                  <c:v>62.1</c:v>
                </c:pt>
                <c:pt idx="126">
                  <c:v>62.7</c:v>
                </c:pt>
                <c:pt idx="127">
                  <c:v>63.2</c:v>
                </c:pt>
                <c:pt idx="128">
                  <c:v>63.6</c:v>
                </c:pt>
                <c:pt idx="129">
                  <c:v>64</c:v>
                </c:pt>
                <c:pt idx="130">
                  <c:v>64.3</c:v>
                </c:pt>
                <c:pt idx="131">
                  <c:v>64.5</c:v>
                </c:pt>
                <c:pt idx="132">
                  <c:v>64.8</c:v>
                </c:pt>
                <c:pt idx="133">
                  <c:v>65</c:v>
                </c:pt>
                <c:pt idx="134">
                  <c:v>65.099999999999994</c:v>
                </c:pt>
                <c:pt idx="135">
                  <c:v>65.3</c:v>
                </c:pt>
                <c:pt idx="136">
                  <c:v>65.3</c:v>
                </c:pt>
                <c:pt idx="137">
                  <c:v>65.400000000000006</c:v>
                </c:pt>
                <c:pt idx="138">
                  <c:v>65.400000000000006</c:v>
                </c:pt>
                <c:pt idx="139">
                  <c:v>65.5</c:v>
                </c:pt>
                <c:pt idx="140">
                  <c:v>65.5</c:v>
                </c:pt>
                <c:pt idx="141">
                  <c:v>65.599999999999994</c:v>
                </c:pt>
                <c:pt idx="142">
                  <c:v>65.599999999999994</c:v>
                </c:pt>
                <c:pt idx="143">
                  <c:v>65.599999999999994</c:v>
                </c:pt>
                <c:pt idx="144">
                  <c:v>65.599999999999994</c:v>
                </c:pt>
                <c:pt idx="145">
                  <c:v>65.7</c:v>
                </c:pt>
                <c:pt idx="146">
                  <c:v>65.7</c:v>
                </c:pt>
                <c:pt idx="147">
                  <c:v>65.7</c:v>
                </c:pt>
                <c:pt idx="148">
                  <c:v>65.7</c:v>
                </c:pt>
                <c:pt idx="149">
                  <c:v>65.7</c:v>
                </c:pt>
                <c:pt idx="150">
                  <c:v>65.7</c:v>
                </c:pt>
                <c:pt idx="151">
                  <c:v>65.7</c:v>
                </c:pt>
                <c:pt idx="152">
                  <c:v>65.8</c:v>
                </c:pt>
                <c:pt idx="153">
                  <c:v>65.8</c:v>
                </c:pt>
                <c:pt idx="154">
                  <c:v>65.8</c:v>
                </c:pt>
                <c:pt idx="155">
                  <c:v>65.8</c:v>
                </c:pt>
                <c:pt idx="156">
                  <c:v>65.8</c:v>
                </c:pt>
                <c:pt idx="157">
                  <c:v>65.8</c:v>
                </c:pt>
                <c:pt idx="158">
                  <c:v>65.8</c:v>
                </c:pt>
                <c:pt idx="159">
                  <c:v>65.8</c:v>
                </c:pt>
                <c:pt idx="160">
                  <c:v>65.8</c:v>
                </c:pt>
                <c:pt idx="161">
                  <c:v>65.8</c:v>
                </c:pt>
                <c:pt idx="162">
                  <c:v>65.8</c:v>
                </c:pt>
                <c:pt idx="163">
                  <c:v>65.8</c:v>
                </c:pt>
                <c:pt idx="164">
                  <c:v>65.8</c:v>
                </c:pt>
                <c:pt idx="165">
                  <c:v>65.8</c:v>
                </c:pt>
                <c:pt idx="166">
                  <c:v>65.8</c:v>
                </c:pt>
                <c:pt idx="167">
                  <c:v>65.8</c:v>
                </c:pt>
                <c:pt idx="168">
                  <c:v>65.8</c:v>
                </c:pt>
                <c:pt idx="169">
                  <c:v>65.8</c:v>
                </c:pt>
                <c:pt idx="170">
                  <c:v>65.8</c:v>
                </c:pt>
                <c:pt idx="171">
                  <c:v>65.8</c:v>
                </c:pt>
                <c:pt idx="172">
                  <c:v>65.7</c:v>
                </c:pt>
                <c:pt idx="173">
                  <c:v>65.7</c:v>
                </c:pt>
                <c:pt idx="174">
                  <c:v>65.7</c:v>
                </c:pt>
                <c:pt idx="175">
                  <c:v>65.7</c:v>
                </c:pt>
                <c:pt idx="176">
                  <c:v>65.7</c:v>
                </c:pt>
                <c:pt idx="177">
                  <c:v>65.8</c:v>
                </c:pt>
                <c:pt idx="178">
                  <c:v>65.8</c:v>
                </c:pt>
                <c:pt idx="179">
                  <c:v>65.8</c:v>
                </c:pt>
                <c:pt idx="180">
                  <c:v>65.8</c:v>
                </c:pt>
                <c:pt idx="181">
                  <c:v>65.8</c:v>
                </c:pt>
                <c:pt idx="182">
                  <c:v>65.8</c:v>
                </c:pt>
                <c:pt idx="183">
                  <c:v>65.8</c:v>
                </c:pt>
                <c:pt idx="184">
                  <c:v>65.8</c:v>
                </c:pt>
                <c:pt idx="185">
                  <c:v>65.8</c:v>
                </c:pt>
                <c:pt idx="186">
                  <c:v>65.8</c:v>
                </c:pt>
                <c:pt idx="187">
                  <c:v>65.8</c:v>
                </c:pt>
                <c:pt idx="188">
                  <c:v>65.8</c:v>
                </c:pt>
                <c:pt idx="189">
                  <c:v>65.8</c:v>
                </c:pt>
                <c:pt idx="190">
                  <c:v>65.8</c:v>
                </c:pt>
                <c:pt idx="191">
                  <c:v>65.8</c:v>
                </c:pt>
                <c:pt idx="192">
                  <c:v>65.8</c:v>
                </c:pt>
                <c:pt idx="193">
                  <c:v>65.8</c:v>
                </c:pt>
                <c:pt idx="194">
                  <c:v>65.8</c:v>
                </c:pt>
                <c:pt idx="195">
                  <c:v>65.8</c:v>
                </c:pt>
                <c:pt idx="196">
                  <c:v>65.8</c:v>
                </c:pt>
                <c:pt idx="197">
                  <c:v>65.8</c:v>
                </c:pt>
                <c:pt idx="198">
                  <c:v>65.8</c:v>
                </c:pt>
                <c:pt idx="199">
                  <c:v>65.8</c:v>
                </c:pt>
                <c:pt idx="200">
                  <c:v>65.8</c:v>
                </c:pt>
                <c:pt idx="201">
                  <c:v>65.8</c:v>
                </c:pt>
                <c:pt idx="202">
                  <c:v>65.8</c:v>
                </c:pt>
                <c:pt idx="203">
                  <c:v>65.8</c:v>
                </c:pt>
                <c:pt idx="204">
                  <c:v>65.8</c:v>
                </c:pt>
                <c:pt idx="205">
                  <c:v>65.8</c:v>
                </c:pt>
                <c:pt idx="206">
                  <c:v>65.8</c:v>
                </c:pt>
                <c:pt idx="207">
                  <c:v>65.8</c:v>
                </c:pt>
                <c:pt idx="208">
                  <c:v>65.8</c:v>
                </c:pt>
                <c:pt idx="209">
                  <c:v>65.8</c:v>
                </c:pt>
                <c:pt idx="210">
                  <c:v>65.7</c:v>
                </c:pt>
                <c:pt idx="211">
                  <c:v>65.7</c:v>
                </c:pt>
                <c:pt idx="212">
                  <c:v>65.7</c:v>
                </c:pt>
                <c:pt idx="213">
                  <c:v>65.7</c:v>
                </c:pt>
                <c:pt idx="214">
                  <c:v>65.7</c:v>
                </c:pt>
                <c:pt idx="215">
                  <c:v>65.7</c:v>
                </c:pt>
                <c:pt idx="216">
                  <c:v>65.599999999999994</c:v>
                </c:pt>
                <c:pt idx="217">
                  <c:v>65.599999999999994</c:v>
                </c:pt>
                <c:pt idx="218">
                  <c:v>65.5</c:v>
                </c:pt>
                <c:pt idx="219">
                  <c:v>65.5</c:v>
                </c:pt>
                <c:pt idx="220">
                  <c:v>65.400000000000006</c:v>
                </c:pt>
                <c:pt idx="221">
                  <c:v>65.400000000000006</c:v>
                </c:pt>
                <c:pt idx="222">
                  <c:v>65.3</c:v>
                </c:pt>
                <c:pt idx="223">
                  <c:v>65.3</c:v>
                </c:pt>
                <c:pt idx="224">
                  <c:v>65.2</c:v>
                </c:pt>
                <c:pt idx="225">
                  <c:v>65.099999999999994</c:v>
                </c:pt>
                <c:pt idx="226">
                  <c:v>65</c:v>
                </c:pt>
                <c:pt idx="227">
                  <c:v>65</c:v>
                </c:pt>
                <c:pt idx="228">
                  <c:v>64.900000000000006</c:v>
                </c:pt>
                <c:pt idx="229">
                  <c:v>64.8</c:v>
                </c:pt>
                <c:pt idx="230">
                  <c:v>64.8</c:v>
                </c:pt>
                <c:pt idx="231">
                  <c:v>64.7</c:v>
                </c:pt>
                <c:pt idx="232">
                  <c:v>64.599999999999994</c:v>
                </c:pt>
                <c:pt idx="233">
                  <c:v>64.599999999999994</c:v>
                </c:pt>
                <c:pt idx="234">
                  <c:v>64.5</c:v>
                </c:pt>
                <c:pt idx="235">
                  <c:v>64.400000000000006</c:v>
                </c:pt>
                <c:pt idx="236">
                  <c:v>64.3</c:v>
                </c:pt>
                <c:pt idx="237">
                  <c:v>64.2</c:v>
                </c:pt>
                <c:pt idx="238">
                  <c:v>64.2</c:v>
                </c:pt>
                <c:pt idx="239">
                  <c:v>64.099999999999994</c:v>
                </c:pt>
                <c:pt idx="240">
                  <c:v>64</c:v>
                </c:pt>
                <c:pt idx="241">
                  <c:v>64</c:v>
                </c:pt>
                <c:pt idx="242">
                  <c:v>63.9</c:v>
                </c:pt>
                <c:pt idx="243">
                  <c:v>63.8</c:v>
                </c:pt>
                <c:pt idx="244">
                  <c:v>63.7</c:v>
                </c:pt>
                <c:pt idx="245">
                  <c:v>63.6</c:v>
                </c:pt>
                <c:pt idx="246">
                  <c:v>63.6</c:v>
                </c:pt>
                <c:pt idx="247">
                  <c:v>63.4</c:v>
                </c:pt>
                <c:pt idx="248">
                  <c:v>63.3</c:v>
                </c:pt>
                <c:pt idx="249">
                  <c:v>63.2</c:v>
                </c:pt>
                <c:pt idx="250">
                  <c:v>63.2</c:v>
                </c:pt>
                <c:pt idx="251">
                  <c:v>63.1</c:v>
                </c:pt>
                <c:pt idx="252">
                  <c:v>63</c:v>
                </c:pt>
                <c:pt idx="253">
                  <c:v>63</c:v>
                </c:pt>
                <c:pt idx="254">
                  <c:v>62.8</c:v>
                </c:pt>
                <c:pt idx="255">
                  <c:v>62.8</c:v>
                </c:pt>
                <c:pt idx="256">
                  <c:v>62.7</c:v>
                </c:pt>
                <c:pt idx="257">
                  <c:v>62.6</c:v>
                </c:pt>
                <c:pt idx="258">
                  <c:v>62.5</c:v>
                </c:pt>
                <c:pt idx="259">
                  <c:v>62.5</c:v>
                </c:pt>
                <c:pt idx="260">
                  <c:v>62.4</c:v>
                </c:pt>
                <c:pt idx="261">
                  <c:v>62.3</c:v>
                </c:pt>
                <c:pt idx="262">
                  <c:v>62.3</c:v>
                </c:pt>
                <c:pt idx="263">
                  <c:v>62.2</c:v>
                </c:pt>
                <c:pt idx="264">
                  <c:v>62.1</c:v>
                </c:pt>
                <c:pt idx="265">
                  <c:v>62</c:v>
                </c:pt>
                <c:pt idx="266">
                  <c:v>62</c:v>
                </c:pt>
                <c:pt idx="267">
                  <c:v>61.9</c:v>
                </c:pt>
                <c:pt idx="268">
                  <c:v>61.9</c:v>
                </c:pt>
                <c:pt idx="269">
                  <c:v>61.8</c:v>
                </c:pt>
                <c:pt idx="270">
                  <c:v>61.7</c:v>
                </c:pt>
                <c:pt idx="271">
                  <c:v>61.7</c:v>
                </c:pt>
                <c:pt idx="272">
                  <c:v>61.7</c:v>
                </c:pt>
                <c:pt idx="273">
                  <c:v>61.6</c:v>
                </c:pt>
                <c:pt idx="274">
                  <c:v>61.6</c:v>
                </c:pt>
                <c:pt idx="275">
                  <c:v>61.6</c:v>
                </c:pt>
                <c:pt idx="276">
                  <c:v>61.6</c:v>
                </c:pt>
                <c:pt idx="277">
                  <c:v>61.5</c:v>
                </c:pt>
                <c:pt idx="278">
                  <c:v>61.5</c:v>
                </c:pt>
                <c:pt idx="279">
                  <c:v>61.5</c:v>
                </c:pt>
                <c:pt idx="280">
                  <c:v>61.5</c:v>
                </c:pt>
                <c:pt idx="281">
                  <c:v>61.5</c:v>
                </c:pt>
                <c:pt idx="282">
                  <c:v>61.5</c:v>
                </c:pt>
                <c:pt idx="283">
                  <c:v>61.5</c:v>
                </c:pt>
                <c:pt idx="284">
                  <c:v>61.5</c:v>
                </c:pt>
                <c:pt idx="285">
                  <c:v>61.4</c:v>
                </c:pt>
                <c:pt idx="286">
                  <c:v>61.4</c:v>
                </c:pt>
                <c:pt idx="287">
                  <c:v>61.4</c:v>
                </c:pt>
                <c:pt idx="288">
                  <c:v>61.4</c:v>
                </c:pt>
                <c:pt idx="289">
                  <c:v>61.4</c:v>
                </c:pt>
                <c:pt idx="290">
                  <c:v>61.4</c:v>
                </c:pt>
                <c:pt idx="291">
                  <c:v>61.4</c:v>
                </c:pt>
                <c:pt idx="292">
                  <c:v>61.4</c:v>
                </c:pt>
                <c:pt idx="293">
                  <c:v>61.4</c:v>
                </c:pt>
                <c:pt idx="294">
                  <c:v>61.4</c:v>
                </c:pt>
                <c:pt idx="295">
                  <c:v>61.4</c:v>
                </c:pt>
                <c:pt idx="296">
                  <c:v>61.4</c:v>
                </c:pt>
                <c:pt idx="297">
                  <c:v>61.4</c:v>
                </c:pt>
                <c:pt idx="298">
                  <c:v>61.4</c:v>
                </c:pt>
                <c:pt idx="299">
                  <c:v>61.5</c:v>
                </c:pt>
                <c:pt idx="300">
                  <c:v>61.5</c:v>
                </c:pt>
                <c:pt idx="301">
                  <c:v>61.5</c:v>
                </c:pt>
                <c:pt idx="302">
                  <c:v>61.5</c:v>
                </c:pt>
                <c:pt idx="303">
                  <c:v>61.6</c:v>
                </c:pt>
                <c:pt idx="304">
                  <c:v>61.6</c:v>
                </c:pt>
                <c:pt idx="305">
                  <c:v>61.6</c:v>
                </c:pt>
                <c:pt idx="306">
                  <c:v>61.7</c:v>
                </c:pt>
                <c:pt idx="307">
                  <c:v>61.7</c:v>
                </c:pt>
                <c:pt idx="308">
                  <c:v>61.8</c:v>
                </c:pt>
                <c:pt idx="309">
                  <c:v>61.8</c:v>
                </c:pt>
                <c:pt idx="310">
                  <c:v>61.9</c:v>
                </c:pt>
                <c:pt idx="311">
                  <c:v>61.9</c:v>
                </c:pt>
                <c:pt idx="312">
                  <c:v>61.9</c:v>
                </c:pt>
                <c:pt idx="313">
                  <c:v>61.9</c:v>
                </c:pt>
                <c:pt idx="314">
                  <c:v>62</c:v>
                </c:pt>
                <c:pt idx="315">
                  <c:v>62</c:v>
                </c:pt>
                <c:pt idx="316">
                  <c:v>62</c:v>
                </c:pt>
                <c:pt idx="317">
                  <c:v>62</c:v>
                </c:pt>
                <c:pt idx="318">
                  <c:v>62.1</c:v>
                </c:pt>
                <c:pt idx="319">
                  <c:v>62.1</c:v>
                </c:pt>
                <c:pt idx="320">
                  <c:v>62.1</c:v>
                </c:pt>
                <c:pt idx="321">
                  <c:v>62.1</c:v>
                </c:pt>
                <c:pt idx="322">
                  <c:v>62.1</c:v>
                </c:pt>
                <c:pt idx="323">
                  <c:v>62.2</c:v>
                </c:pt>
                <c:pt idx="324">
                  <c:v>62.2</c:v>
                </c:pt>
                <c:pt idx="325">
                  <c:v>62.2</c:v>
                </c:pt>
                <c:pt idx="326">
                  <c:v>62.2</c:v>
                </c:pt>
                <c:pt idx="327">
                  <c:v>62.2</c:v>
                </c:pt>
                <c:pt idx="328">
                  <c:v>62.2</c:v>
                </c:pt>
                <c:pt idx="329">
                  <c:v>62.3</c:v>
                </c:pt>
                <c:pt idx="330">
                  <c:v>62.3</c:v>
                </c:pt>
                <c:pt idx="331">
                  <c:v>62.3</c:v>
                </c:pt>
                <c:pt idx="332">
                  <c:v>62.3</c:v>
                </c:pt>
                <c:pt idx="333">
                  <c:v>62.3</c:v>
                </c:pt>
                <c:pt idx="334">
                  <c:v>62.3</c:v>
                </c:pt>
                <c:pt idx="335">
                  <c:v>62.4</c:v>
                </c:pt>
                <c:pt idx="336">
                  <c:v>62.4</c:v>
                </c:pt>
                <c:pt idx="337">
                  <c:v>62.3</c:v>
                </c:pt>
                <c:pt idx="338">
                  <c:v>62.4</c:v>
                </c:pt>
                <c:pt idx="339">
                  <c:v>62.4</c:v>
                </c:pt>
                <c:pt idx="340">
                  <c:v>62.4</c:v>
                </c:pt>
                <c:pt idx="341">
                  <c:v>62.4</c:v>
                </c:pt>
                <c:pt idx="342">
                  <c:v>62.4</c:v>
                </c:pt>
                <c:pt idx="343">
                  <c:v>62.4</c:v>
                </c:pt>
                <c:pt idx="344">
                  <c:v>62.4</c:v>
                </c:pt>
                <c:pt idx="345">
                  <c:v>62.4</c:v>
                </c:pt>
                <c:pt idx="346">
                  <c:v>62.4</c:v>
                </c:pt>
                <c:pt idx="347">
                  <c:v>62.4</c:v>
                </c:pt>
                <c:pt idx="348">
                  <c:v>62.4</c:v>
                </c:pt>
                <c:pt idx="349">
                  <c:v>62.4</c:v>
                </c:pt>
                <c:pt idx="350">
                  <c:v>62.5</c:v>
                </c:pt>
                <c:pt idx="351">
                  <c:v>62.5</c:v>
                </c:pt>
                <c:pt idx="352">
                  <c:v>62.5</c:v>
                </c:pt>
                <c:pt idx="353">
                  <c:v>62.5</c:v>
                </c:pt>
                <c:pt idx="354">
                  <c:v>62.5</c:v>
                </c:pt>
                <c:pt idx="355">
                  <c:v>62.5</c:v>
                </c:pt>
                <c:pt idx="356">
                  <c:v>62.5</c:v>
                </c:pt>
                <c:pt idx="357">
                  <c:v>62.5</c:v>
                </c:pt>
                <c:pt idx="358">
                  <c:v>62.5</c:v>
                </c:pt>
                <c:pt idx="359">
                  <c:v>62.6</c:v>
                </c:pt>
                <c:pt idx="360">
                  <c:v>62.6</c:v>
                </c:pt>
                <c:pt idx="361">
                  <c:v>62.6</c:v>
                </c:pt>
                <c:pt idx="362">
                  <c:v>62.6</c:v>
                </c:pt>
                <c:pt idx="363">
                  <c:v>62.6</c:v>
                </c:pt>
                <c:pt idx="364">
                  <c:v>62.6</c:v>
                </c:pt>
                <c:pt idx="365">
                  <c:v>62.6</c:v>
                </c:pt>
                <c:pt idx="366">
                  <c:v>62.6</c:v>
                </c:pt>
                <c:pt idx="367">
                  <c:v>62.6</c:v>
                </c:pt>
                <c:pt idx="368">
                  <c:v>62.7</c:v>
                </c:pt>
                <c:pt idx="369">
                  <c:v>62.7</c:v>
                </c:pt>
                <c:pt idx="370">
                  <c:v>62.7</c:v>
                </c:pt>
                <c:pt idx="371">
                  <c:v>62.7</c:v>
                </c:pt>
                <c:pt idx="372">
                  <c:v>62.7</c:v>
                </c:pt>
                <c:pt idx="373">
                  <c:v>62.7</c:v>
                </c:pt>
                <c:pt idx="374">
                  <c:v>62.8</c:v>
                </c:pt>
                <c:pt idx="375">
                  <c:v>62.8</c:v>
                </c:pt>
                <c:pt idx="376">
                  <c:v>62.8</c:v>
                </c:pt>
                <c:pt idx="377">
                  <c:v>62.8</c:v>
                </c:pt>
                <c:pt idx="378">
                  <c:v>62.8</c:v>
                </c:pt>
                <c:pt idx="379">
                  <c:v>62.9</c:v>
                </c:pt>
                <c:pt idx="380">
                  <c:v>62.9</c:v>
                </c:pt>
                <c:pt idx="381">
                  <c:v>62.9</c:v>
                </c:pt>
                <c:pt idx="382">
                  <c:v>63</c:v>
                </c:pt>
                <c:pt idx="383">
                  <c:v>63</c:v>
                </c:pt>
                <c:pt idx="384">
                  <c:v>63</c:v>
                </c:pt>
                <c:pt idx="385">
                  <c:v>63.1</c:v>
                </c:pt>
                <c:pt idx="386">
                  <c:v>63.1</c:v>
                </c:pt>
                <c:pt idx="387">
                  <c:v>63.1</c:v>
                </c:pt>
                <c:pt idx="388">
                  <c:v>63.2</c:v>
                </c:pt>
                <c:pt idx="389">
                  <c:v>63.2</c:v>
                </c:pt>
                <c:pt idx="390">
                  <c:v>63.3</c:v>
                </c:pt>
                <c:pt idx="391">
                  <c:v>63.3</c:v>
                </c:pt>
                <c:pt idx="392">
                  <c:v>63.4</c:v>
                </c:pt>
                <c:pt idx="393">
                  <c:v>63.4</c:v>
                </c:pt>
                <c:pt idx="394">
                  <c:v>63.5</c:v>
                </c:pt>
                <c:pt idx="395">
                  <c:v>63.5</c:v>
                </c:pt>
                <c:pt idx="396">
                  <c:v>63.6</c:v>
                </c:pt>
                <c:pt idx="397">
                  <c:v>63.6</c:v>
                </c:pt>
                <c:pt idx="398">
                  <c:v>63.7</c:v>
                </c:pt>
                <c:pt idx="399">
                  <c:v>63.8</c:v>
                </c:pt>
                <c:pt idx="400">
                  <c:v>63.8</c:v>
                </c:pt>
                <c:pt idx="401">
                  <c:v>63.9</c:v>
                </c:pt>
                <c:pt idx="402">
                  <c:v>64</c:v>
                </c:pt>
                <c:pt idx="403">
                  <c:v>64</c:v>
                </c:pt>
                <c:pt idx="404">
                  <c:v>64.099999999999994</c:v>
                </c:pt>
                <c:pt idx="405">
                  <c:v>64.099999999999994</c:v>
                </c:pt>
                <c:pt idx="406">
                  <c:v>64.2</c:v>
                </c:pt>
                <c:pt idx="407">
                  <c:v>64.2</c:v>
                </c:pt>
                <c:pt idx="408">
                  <c:v>64.3</c:v>
                </c:pt>
                <c:pt idx="409">
                  <c:v>64.3</c:v>
                </c:pt>
                <c:pt idx="410">
                  <c:v>64.3</c:v>
                </c:pt>
                <c:pt idx="411">
                  <c:v>64.400000000000006</c:v>
                </c:pt>
                <c:pt idx="412">
                  <c:v>64.400000000000006</c:v>
                </c:pt>
                <c:pt idx="413">
                  <c:v>64.400000000000006</c:v>
                </c:pt>
                <c:pt idx="414">
                  <c:v>64.400000000000006</c:v>
                </c:pt>
                <c:pt idx="415">
                  <c:v>64.5</c:v>
                </c:pt>
                <c:pt idx="416">
                  <c:v>64.5</c:v>
                </c:pt>
                <c:pt idx="417">
                  <c:v>64.5</c:v>
                </c:pt>
                <c:pt idx="418">
                  <c:v>64.599999999999994</c:v>
                </c:pt>
                <c:pt idx="419">
                  <c:v>64.599999999999994</c:v>
                </c:pt>
                <c:pt idx="420">
                  <c:v>64.599999999999994</c:v>
                </c:pt>
                <c:pt idx="421">
                  <c:v>64.7</c:v>
                </c:pt>
                <c:pt idx="422">
                  <c:v>64.7</c:v>
                </c:pt>
                <c:pt idx="423">
                  <c:v>64.7</c:v>
                </c:pt>
                <c:pt idx="424">
                  <c:v>64.7</c:v>
                </c:pt>
                <c:pt idx="425">
                  <c:v>64.7</c:v>
                </c:pt>
                <c:pt idx="426">
                  <c:v>64.7</c:v>
                </c:pt>
                <c:pt idx="427">
                  <c:v>64.7</c:v>
                </c:pt>
                <c:pt idx="428">
                  <c:v>64.7</c:v>
                </c:pt>
                <c:pt idx="429">
                  <c:v>64.7</c:v>
                </c:pt>
                <c:pt idx="430">
                  <c:v>64.8</c:v>
                </c:pt>
                <c:pt idx="431">
                  <c:v>64.8</c:v>
                </c:pt>
                <c:pt idx="432">
                  <c:v>64.8</c:v>
                </c:pt>
                <c:pt idx="433">
                  <c:v>64.8</c:v>
                </c:pt>
                <c:pt idx="434">
                  <c:v>64.8</c:v>
                </c:pt>
                <c:pt idx="435">
                  <c:v>64.8</c:v>
                </c:pt>
                <c:pt idx="436">
                  <c:v>64.8</c:v>
                </c:pt>
                <c:pt idx="437">
                  <c:v>64.8</c:v>
                </c:pt>
                <c:pt idx="438">
                  <c:v>64.8</c:v>
                </c:pt>
                <c:pt idx="439">
                  <c:v>64.8</c:v>
                </c:pt>
                <c:pt idx="440">
                  <c:v>64.8</c:v>
                </c:pt>
                <c:pt idx="441">
                  <c:v>64.8</c:v>
                </c:pt>
                <c:pt idx="442">
                  <c:v>64.8</c:v>
                </c:pt>
                <c:pt idx="443">
                  <c:v>64.8</c:v>
                </c:pt>
                <c:pt idx="444">
                  <c:v>64.8</c:v>
                </c:pt>
                <c:pt idx="445">
                  <c:v>64.8</c:v>
                </c:pt>
                <c:pt idx="446">
                  <c:v>64.8</c:v>
                </c:pt>
                <c:pt idx="447">
                  <c:v>64.8</c:v>
                </c:pt>
                <c:pt idx="448">
                  <c:v>64.8</c:v>
                </c:pt>
                <c:pt idx="449">
                  <c:v>64.7</c:v>
                </c:pt>
                <c:pt idx="450">
                  <c:v>64.8</c:v>
                </c:pt>
                <c:pt idx="451">
                  <c:v>64.8</c:v>
                </c:pt>
                <c:pt idx="452">
                  <c:v>64.7</c:v>
                </c:pt>
                <c:pt idx="453">
                  <c:v>64.7</c:v>
                </c:pt>
                <c:pt idx="454">
                  <c:v>64.7</c:v>
                </c:pt>
                <c:pt idx="455">
                  <c:v>64.7</c:v>
                </c:pt>
                <c:pt idx="456">
                  <c:v>64.7</c:v>
                </c:pt>
                <c:pt idx="457">
                  <c:v>64.7</c:v>
                </c:pt>
                <c:pt idx="458">
                  <c:v>64.7</c:v>
                </c:pt>
                <c:pt idx="459">
                  <c:v>64.7</c:v>
                </c:pt>
                <c:pt idx="460">
                  <c:v>64.599999999999994</c:v>
                </c:pt>
                <c:pt idx="461">
                  <c:v>64.599999999999994</c:v>
                </c:pt>
                <c:pt idx="462">
                  <c:v>64.7</c:v>
                </c:pt>
                <c:pt idx="463">
                  <c:v>64.599999999999994</c:v>
                </c:pt>
                <c:pt idx="464">
                  <c:v>64.599999999999994</c:v>
                </c:pt>
                <c:pt idx="465">
                  <c:v>64.599999999999994</c:v>
                </c:pt>
                <c:pt idx="466">
                  <c:v>64.599999999999994</c:v>
                </c:pt>
                <c:pt idx="467">
                  <c:v>64.599999999999994</c:v>
                </c:pt>
                <c:pt idx="468">
                  <c:v>64.599999999999994</c:v>
                </c:pt>
                <c:pt idx="469">
                  <c:v>64.599999999999994</c:v>
                </c:pt>
                <c:pt idx="470">
                  <c:v>64.599999999999994</c:v>
                </c:pt>
                <c:pt idx="471">
                  <c:v>64.599999999999994</c:v>
                </c:pt>
                <c:pt idx="472">
                  <c:v>64.599999999999994</c:v>
                </c:pt>
                <c:pt idx="473">
                  <c:v>64.599999999999994</c:v>
                </c:pt>
                <c:pt idx="474">
                  <c:v>64.599999999999994</c:v>
                </c:pt>
                <c:pt idx="475">
                  <c:v>64.599999999999994</c:v>
                </c:pt>
                <c:pt idx="476">
                  <c:v>64.599999999999994</c:v>
                </c:pt>
                <c:pt idx="477">
                  <c:v>64.599999999999994</c:v>
                </c:pt>
                <c:pt idx="478">
                  <c:v>64.599999999999994</c:v>
                </c:pt>
                <c:pt idx="479">
                  <c:v>64.599999999999994</c:v>
                </c:pt>
                <c:pt idx="480">
                  <c:v>64.7</c:v>
                </c:pt>
                <c:pt idx="481">
                  <c:v>64.7</c:v>
                </c:pt>
                <c:pt idx="482">
                  <c:v>64.7</c:v>
                </c:pt>
                <c:pt idx="483">
                  <c:v>64.7</c:v>
                </c:pt>
                <c:pt idx="484">
                  <c:v>64.7</c:v>
                </c:pt>
                <c:pt idx="485">
                  <c:v>64.7</c:v>
                </c:pt>
                <c:pt idx="486">
                  <c:v>64.7</c:v>
                </c:pt>
                <c:pt idx="487">
                  <c:v>64.8</c:v>
                </c:pt>
                <c:pt idx="488">
                  <c:v>64.8</c:v>
                </c:pt>
                <c:pt idx="489">
                  <c:v>64.8</c:v>
                </c:pt>
                <c:pt idx="490">
                  <c:v>64.8</c:v>
                </c:pt>
                <c:pt idx="491">
                  <c:v>64.900000000000006</c:v>
                </c:pt>
                <c:pt idx="492">
                  <c:v>64.900000000000006</c:v>
                </c:pt>
                <c:pt idx="493">
                  <c:v>64.900000000000006</c:v>
                </c:pt>
                <c:pt idx="494">
                  <c:v>64.900000000000006</c:v>
                </c:pt>
                <c:pt idx="495">
                  <c:v>64.900000000000006</c:v>
                </c:pt>
                <c:pt idx="496">
                  <c:v>64.900000000000006</c:v>
                </c:pt>
                <c:pt idx="497">
                  <c:v>64.900000000000006</c:v>
                </c:pt>
                <c:pt idx="498">
                  <c:v>65</c:v>
                </c:pt>
                <c:pt idx="499">
                  <c:v>65</c:v>
                </c:pt>
                <c:pt idx="500">
                  <c:v>65</c:v>
                </c:pt>
                <c:pt idx="501">
                  <c:v>65</c:v>
                </c:pt>
                <c:pt idx="502">
                  <c:v>65</c:v>
                </c:pt>
                <c:pt idx="503">
                  <c:v>65.099999999999994</c:v>
                </c:pt>
                <c:pt idx="504">
                  <c:v>65.099999999999994</c:v>
                </c:pt>
                <c:pt idx="505">
                  <c:v>65.099999999999994</c:v>
                </c:pt>
                <c:pt idx="506">
                  <c:v>65.099999999999994</c:v>
                </c:pt>
                <c:pt idx="507">
                  <c:v>65.099999999999994</c:v>
                </c:pt>
                <c:pt idx="508">
                  <c:v>65.099999999999994</c:v>
                </c:pt>
                <c:pt idx="509">
                  <c:v>65.099999999999994</c:v>
                </c:pt>
                <c:pt idx="510">
                  <c:v>65.2</c:v>
                </c:pt>
                <c:pt idx="511">
                  <c:v>65.2</c:v>
                </c:pt>
                <c:pt idx="512">
                  <c:v>65.2</c:v>
                </c:pt>
                <c:pt idx="513">
                  <c:v>65.2</c:v>
                </c:pt>
                <c:pt idx="514">
                  <c:v>65.2</c:v>
                </c:pt>
                <c:pt idx="515">
                  <c:v>65.2</c:v>
                </c:pt>
                <c:pt idx="516">
                  <c:v>65.2</c:v>
                </c:pt>
                <c:pt idx="517">
                  <c:v>65.2</c:v>
                </c:pt>
                <c:pt idx="518">
                  <c:v>65.2</c:v>
                </c:pt>
                <c:pt idx="519">
                  <c:v>65.2</c:v>
                </c:pt>
                <c:pt idx="520">
                  <c:v>65.2</c:v>
                </c:pt>
                <c:pt idx="521">
                  <c:v>65.2</c:v>
                </c:pt>
                <c:pt idx="522">
                  <c:v>65.2</c:v>
                </c:pt>
                <c:pt idx="523">
                  <c:v>65.2</c:v>
                </c:pt>
                <c:pt idx="524">
                  <c:v>65.2</c:v>
                </c:pt>
                <c:pt idx="525">
                  <c:v>65.2</c:v>
                </c:pt>
                <c:pt idx="526">
                  <c:v>65.2</c:v>
                </c:pt>
                <c:pt idx="527">
                  <c:v>65.099999999999994</c:v>
                </c:pt>
                <c:pt idx="528">
                  <c:v>65.099999999999994</c:v>
                </c:pt>
                <c:pt idx="529">
                  <c:v>65.099999999999994</c:v>
                </c:pt>
                <c:pt idx="530">
                  <c:v>65.099999999999994</c:v>
                </c:pt>
                <c:pt idx="531">
                  <c:v>65.099999999999994</c:v>
                </c:pt>
                <c:pt idx="532">
                  <c:v>65</c:v>
                </c:pt>
                <c:pt idx="533">
                  <c:v>65</c:v>
                </c:pt>
                <c:pt idx="534">
                  <c:v>65</c:v>
                </c:pt>
                <c:pt idx="535">
                  <c:v>65</c:v>
                </c:pt>
                <c:pt idx="536">
                  <c:v>65</c:v>
                </c:pt>
                <c:pt idx="537">
                  <c:v>64.900000000000006</c:v>
                </c:pt>
                <c:pt idx="538">
                  <c:v>64.900000000000006</c:v>
                </c:pt>
                <c:pt idx="539">
                  <c:v>64.900000000000006</c:v>
                </c:pt>
                <c:pt idx="540">
                  <c:v>64.900000000000006</c:v>
                </c:pt>
                <c:pt idx="541">
                  <c:v>64.8</c:v>
                </c:pt>
                <c:pt idx="542">
                  <c:v>64.8</c:v>
                </c:pt>
                <c:pt idx="543">
                  <c:v>64.8</c:v>
                </c:pt>
                <c:pt idx="544">
                  <c:v>64.8</c:v>
                </c:pt>
                <c:pt idx="545">
                  <c:v>64.8</c:v>
                </c:pt>
                <c:pt idx="546">
                  <c:v>64.8</c:v>
                </c:pt>
                <c:pt idx="547">
                  <c:v>64.8</c:v>
                </c:pt>
                <c:pt idx="548">
                  <c:v>64.8</c:v>
                </c:pt>
                <c:pt idx="549">
                  <c:v>64.8</c:v>
                </c:pt>
                <c:pt idx="550">
                  <c:v>64.8</c:v>
                </c:pt>
                <c:pt idx="551">
                  <c:v>64.8</c:v>
                </c:pt>
                <c:pt idx="552">
                  <c:v>64.8</c:v>
                </c:pt>
                <c:pt idx="553">
                  <c:v>64.8</c:v>
                </c:pt>
                <c:pt idx="554">
                  <c:v>64.8</c:v>
                </c:pt>
                <c:pt idx="555">
                  <c:v>64.8</c:v>
                </c:pt>
                <c:pt idx="556">
                  <c:v>64.8</c:v>
                </c:pt>
                <c:pt idx="557">
                  <c:v>64.8</c:v>
                </c:pt>
                <c:pt idx="558">
                  <c:v>64.900000000000006</c:v>
                </c:pt>
                <c:pt idx="559">
                  <c:v>64.900000000000006</c:v>
                </c:pt>
                <c:pt idx="560">
                  <c:v>64.900000000000006</c:v>
                </c:pt>
                <c:pt idx="561">
                  <c:v>65</c:v>
                </c:pt>
                <c:pt idx="562">
                  <c:v>65</c:v>
                </c:pt>
                <c:pt idx="563">
                  <c:v>65</c:v>
                </c:pt>
                <c:pt idx="564">
                  <c:v>65.099999999999994</c:v>
                </c:pt>
                <c:pt idx="565">
                  <c:v>65.099999999999994</c:v>
                </c:pt>
                <c:pt idx="566">
                  <c:v>65.2</c:v>
                </c:pt>
                <c:pt idx="567">
                  <c:v>65.2</c:v>
                </c:pt>
                <c:pt idx="568">
                  <c:v>65.3</c:v>
                </c:pt>
                <c:pt idx="569">
                  <c:v>65.3</c:v>
                </c:pt>
                <c:pt idx="570">
                  <c:v>65.400000000000006</c:v>
                </c:pt>
                <c:pt idx="571">
                  <c:v>65.5</c:v>
                </c:pt>
                <c:pt idx="572">
                  <c:v>65.599999999999994</c:v>
                </c:pt>
                <c:pt idx="573">
                  <c:v>65.7</c:v>
                </c:pt>
                <c:pt idx="574">
                  <c:v>65.7</c:v>
                </c:pt>
                <c:pt idx="575">
                  <c:v>65.8</c:v>
                </c:pt>
                <c:pt idx="576">
                  <c:v>65.900000000000006</c:v>
                </c:pt>
                <c:pt idx="577">
                  <c:v>65.900000000000006</c:v>
                </c:pt>
                <c:pt idx="578">
                  <c:v>65.900000000000006</c:v>
                </c:pt>
                <c:pt idx="579">
                  <c:v>66</c:v>
                </c:pt>
                <c:pt idx="580">
                  <c:v>66</c:v>
                </c:pt>
                <c:pt idx="581">
                  <c:v>66</c:v>
                </c:pt>
                <c:pt idx="582">
                  <c:v>66</c:v>
                </c:pt>
                <c:pt idx="583">
                  <c:v>66</c:v>
                </c:pt>
                <c:pt idx="584">
                  <c:v>66.099999999999994</c:v>
                </c:pt>
                <c:pt idx="585">
                  <c:v>66.099999999999994</c:v>
                </c:pt>
                <c:pt idx="586">
                  <c:v>66.099999999999994</c:v>
                </c:pt>
                <c:pt idx="587">
                  <c:v>66.099999999999994</c:v>
                </c:pt>
                <c:pt idx="588">
                  <c:v>66.099999999999994</c:v>
                </c:pt>
                <c:pt idx="589">
                  <c:v>66.2</c:v>
                </c:pt>
                <c:pt idx="590">
                  <c:v>66.2</c:v>
                </c:pt>
                <c:pt idx="591">
                  <c:v>66.2</c:v>
                </c:pt>
                <c:pt idx="592">
                  <c:v>66.2</c:v>
                </c:pt>
                <c:pt idx="593">
                  <c:v>66.2</c:v>
                </c:pt>
                <c:pt idx="594">
                  <c:v>66.2</c:v>
                </c:pt>
                <c:pt idx="595">
                  <c:v>66.2</c:v>
                </c:pt>
                <c:pt idx="596">
                  <c:v>66.2</c:v>
                </c:pt>
                <c:pt idx="597">
                  <c:v>66.2</c:v>
                </c:pt>
                <c:pt idx="598">
                  <c:v>66.2</c:v>
                </c:pt>
                <c:pt idx="599">
                  <c:v>66.3</c:v>
                </c:pt>
                <c:pt idx="600">
                  <c:v>66.3</c:v>
                </c:pt>
                <c:pt idx="601">
                  <c:v>66.3</c:v>
                </c:pt>
                <c:pt idx="602">
                  <c:v>66.3</c:v>
                </c:pt>
                <c:pt idx="603">
                  <c:v>66.3</c:v>
                </c:pt>
                <c:pt idx="604">
                  <c:v>66.3</c:v>
                </c:pt>
                <c:pt idx="605">
                  <c:v>66.3</c:v>
                </c:pt>
                <c:pt idx="606">
                  <c:v>66.3</c:v>
                </c:pt>
                <c:pt idx="607">
                  <c:v>66.3</c:v>
                </c:pt>
                <c:pt idx="608">
                  <c:v>66.3</c:v>
                </c:pt>
                <c:pt idx="609">
                  <c:v>66.3</c:v>
                </c:pt>
                <c:pt idx="610">
                  <c:v>66.3</c:v>
                </c:pt>
                <c:pt idx="611">
                  <c:v>66.3</c:v>
                </c:pt>
                <c:pt idx="612">
                  <c:v>66.3</c:v>
                </c:pt>
                <c:pt idx="613">
                  <c:v>66.3</c:v>
                </c:pt>
                <c:pt idx="614">
                  <c:v>66.3</c:v>
                </c:pt>
                <c:pt idx="615">
                  <c:v>66.3</c:v>
                </c:pt>
                <c:pt idx="616">
                  <c:v>66.3</c:v>
                </c:pt>
                <c:pt idx="617">
                  <c:v>66.3</c:v>
                </c:pt>
                <c:pt idx="618">
                  <c:v>66.3</c:v>
                </c:pt>
                <c:pt idx="619">
                  <c:v>66.3</c:v>
                </c:pt>
                <c:pt idx="620">
                  <c:v>66.3</c:v>
                </c:pt>
                <c:pt idx="621">
                  <c:v>66.3</c:v>
                </c:pt>
                <c:pt idx="622">
                  <c:v>66.3</c:v>
                </c:pt>
                <c:pt idx="623">
                  <c:v>66.400000000000006</c:v>
                </c:pt>
                <c:pt idx="624">
                  <c:v>66.400000000000006</c:v>
                </c:pt>
                <c:pt idx="625">
                  <c:v>66.400000000000006</c:v>
                </c:pt>
                <c:pt idx="626">
                  <c:v>66.400000000000006</c:v>
                </c:pt>
                <c:pt idx="627">
                  <c:v>66.400000000000006</c:v>
                </c:pt>
                <c:pt idx="628">
                  <c:v>66.400000000000006</c:v>
                </c:pt>
                <c:pt idx="629">
                  <c:v>66.3</c:v>
                </c:pt>
                <c:pt idx="630">
                  <c:v>66.3</c:v>
                </c:pt>
                <c:pt idx="631">
                  <c:v>66.3</c:v>
                </c:pt>
                <c:pt idx="632">
                  <c:v>66.3</c:v>
                </c:pt>
                <c:pt idx="633">
                  <c:v>66.2</c:v>
                </c:pt>
                <c:pt idx="634">
                  <c:v>66.2</c:v>
                </c:pt>
                <c:pt idx="635">
                  <c:v>66.2</c:v>
                </c:pt>
                <c:pt idx="636">
                  <c:v>66.099999999999994</c:v>
                </c:pt>
                <c:pt idx="637">
                  <c:v>66.099999999999994</c:v>
                </c:pt>
                <c:pt idx="638">
                  <c:v>66</c:v>
                </c:pt>
                <c:pt idx="639">
                  <c:v>66</c:v>
                </c:pt>
                <c:pt idx="640">
                  <c:v>65.900000000000006</c:v>
                </c:pt>
                <c:pt idx="641">
                  <c:v>65.900000000000006</c:v>
                </c:pt>
                <c:pt idx="642">
                  <c:v>65.8</c:v>
                </c:pt>
                <c:pt idx="643">
                  <c:v>65.8</c:v>
                </c:pt>
                <c:pt idx="644">
                  <c:v>65.7</c:v>
                </c:pt>
                <c:pt idx="645">
                  <c:v>65.7</c:v>
                </c:pt>
                <c:pt idx="646">
                  <c:v>65.599999999999994</c:v>
                </c:pt>
                <c:pt idx="647">
                  <c:v>65.599999999999994</c:v>
                </c:pt>
                <c:pt idx="648">
                  <c:v>65.599999999999994</c:v>
                </c:pt>
                <c:pt idx="649">
                  <c:v>65.5</c:v>
                </c:pt>
                <c:pt idx="650">
                  <c:v>65.5</c:v>
                </c:pt>
                <c:pt idx="651">
                  <c:v>65.400000000000006</c:v>
                </c:pt>
                <c:pt idx="652">
                  <c:v>65.400000000000006</c:v>
                </c:pt>
                <c:pt idx="653">
                  <c:v>65.400000000000006</c:v>
                </c:pt>
                <c:pt idx="654">
                  <c:v>65.3</c:v>
                </c:pt>
                <c:pt idx="655">
                  <c:v>65.3</c:v>
                </c:pt>
                <c:pt idx="656">
                  <c:v>65.3</c:v>
                </c:pt>
                <c:pt idx="657">
                  <c:v>65.3</c:v>
                </c:pt>
                <c:pt idx="658">
                  <c:v>65.3</c:v>
                </c:pt>
                <c:pt idx="659">
                  <c:v>65.3</c:v>
                </c:pt>
                <c:pt idx="660">
                  <c:v>65.2</c:v>
                </c:pt>
                <c:pt idx="661">
                  <c:v>65.3</c:v>
                </c:pt>
                <c:pt idx="662">
                  <c:v>65.3</c:v>
                </c:pt>
                <c:pt idx="663">
                  <c:v>65.2</c:v>
                </c:pt>
                <c:pt idx="664">
                  <c:v>65.2</c:v>
                </c:pt>
                <c:pt idx="665">
                  <c:v>65.2</c:v>
                </c:pt>
                <c:pt idx="666">
                  <c:v>65.2</c:v>
                </c:pt>
                <c:pt idx="667">
                  <c:v>65.2</c:v>
                </c:pt>
                <c:pt idx="668">
                  <c:v>65.2</c:v>
                </c:pt>
                <c:pt idx="669">
                  <c:v>65.2</c:v>
                </c:pt>
                <c:pt idx="670">
                  <c:v>65.2</c:v>
                </c:pt>
                <c:pt idx="671">
                  <c:v>65.2</c:v>
                </c:pt>
                <c:pt idx="672">
                  <c:v>65.099999999999994</c:v>
                </c:pt>
                <c:pt idx="673">
                  <c:v>65.099999999999994</c:v>
                </c:pt>
                <c:pt idx="674">
                  <c:v>65.099999999999994</c:v>
                </c:pt>
                <c:pt idx="675">
                  <c:v>65.099999999999994</c:v>
                </c:pt>
                <c:pt idx="676">
                  <c:v>65.099999999999994</c:v>
                </c:pt>
                <c:pt idx="677">
                  <c:v>65.099999999999994</c:v>
                </c:pt>
                <c:pt idx="678">
                  <c:v>65.099999999999994</c:v>
                </c:pt>
                <c:pt idx="679">
                  <c:v>65.099999999999994</c:v>
                </c:pt>
                <c:pt idx="680">
                  <c:v>65.099999999999994</c:v>
                </c:pt>
                <c:pt idx="681">
                  <c:v>65.099999999999994</c:v>
                </c:pt>
                <c:pt idx="682">
                  <c:v>65</c:v>
                </c:pt>
                <c:pt idx="683">
                  <c:v>65</c:v>
                </c:pt>
                <c:pt idx="684">
                  <c:v>65</c:v>
                </c:pt>
                <c:pt idx="685">
                  <c:v>65</c:v>
                </c:pt>
                <c:pt idx="686">
                  <c:v>65</c:v>
                </c:pt>
                <c:pt idx="687">
                  <c:v>65</c:v>
                </c:pt>
                <c:pt idx="688">
                  <c:v>65</c:v>
                </c:pt>
                <c:pt idx="689">
                  <c:v>65</c:v>
                </c:pt>
                <c:pt idx="690">
                  <c:v>64.900000000000006</c:v>
                </c:pt>
                <c:pt idx="691">
                  <c:v>64.900000000000006</c:v>
                </c:pt>
                <c:pt idx="692">
                  <c:v>64.900000000000006</c:v>
                </c:pt>
                <c:pt idx="693">
                  <c:v>64.900000000000006</c:v>
                </c:pt>
                <c:pt idx="694">
                  <c:v>64.900000000000006</c:v>
                </c:pt>
                <c:pt idx="695">
                  <c:v>64.8</c:v>
                </c:pt>
                <c:pt idx="696">
                  <c:v>64.8</c:v>
                </c:pt>
                <c:pt idx="697">
                  <c:v>64.8</c:v>
                </c:pt>
                <c:pt idx="698">
                  <c:v>64.8</c:v>
                </c:pt>
                <c:pt idx="699">
                  <c:v>64.8</c:v>
                </c:pt>
                <c:pt idx="700">
                  <c:v>64.8</c:v>
                </c:pt>
                <c:pt idx="701">
                  <c:v>64.8</c:v>
                </c:pt>
                <c:pt idx="702">
                  <c:v>64.8</c:v>
                </c:pt>
                <c:pt idx="703">
                  <c:v>64.900000000000006</c:v>
                </c:pt>
                <c:pt idx="704">
                  <c:v>64.8</c:v>
                </c:pt>
                <c:pt idx="705">
                  <c:v>64.900000000000006</c:v>
                </c:pt>
                <c:pt idx="706">
                  <c:v>64.900000000000006</c:v>
                </c:pt>
                <c:pt idx="707">
                  <c:v>64.900000000000006</c:v>
                </c:pt>
                <c:pt idx="708">
                  <c:v>64.900000000000006</c:v>
                </c:pt>
                <c:pt idx="709">
                  <c:v>64.900000000000006</c:v>
                </c:pt>
                <c:pt idx="710">
                  <c:v>64.900000000000006</c:v>
                </c:pt>
                <c:pt idx="711">
                  <c:v>64.900000000000006</c:v>
                </c:pt>
                <c:pt idx="712">
                  <c:v>64.900000000000006</c:v>
                </c:pt>
                <c:pt idx="713">
                  <c:v>64.900000000000006</c:v>
                </c:pt>
                <c:pt idx="714">
                  <c:v>64.900000000000006</c:v>
                </c:pt>
                <c:pt idx="715">
                  <c:v>64.900000000000006</c:v>
                </c:pt>
                <c:pt idx="716">
                  <c:v>64.900000000000006</c:v>
                </c:pt>
                <c:pt idx="717">
                  <c:v>64.900000000000006</c:v>
                </c:pt>
                <c:pt idx="718">
                  <c:v>64.900000000000006</c:v>
                </c:pt>
                <c:pt idx="719">
                  <c:v>64.900000000000006</c:v>
                </c:pt>
                <c:pt idx="720">
                  <c:v>64.900000000000006</c:v>
                </c:pt>
                <c:pt idx="721">
                  <c:v>64.900000000000006</c:v>
                </c:pt>
                <c:pt idx="722">
                  <c:v>64.900000000000006</c:v>
                </c:pt>
                <c:pt idx="723">
                  <c:v>64.900000000000006</c:v>
                </c:pt>
                <c:pt idx="724">
                  <c:v>64.900000000000006</c:v>
                </c:pt>
                <c:pt idx="725">
                  <c:v>64.900000000000006</c:v>
                </c:pt>
                <c:pt idx="726">
                  <c:v>64.900000000000006</c:v>
                </c:pt>
                <c:pt idx="727">
                  <c:v>64.900000000000006</c:v>
                </c:pt>
                <c:pt idx="728">
                  <c:v>64.8</c:v>
                </c:pt>
                <c:pt idx="729">
                  <c:v>64.8</c:v>
                </c:pt>
                <c:pt idx="730">
                  <c:v>64.8</c:v>
                </c:pt>
                <c:pt idx="731">
                  <c:v>64.7</c:v>
                </c:pt>
                <c:pt idx="732">
                  <c:v>64.7</c:v>
                </c:pt>
                <c:pt idx="733">
                  <c:v>64.599999999999994</c:v>
                </c:pt>
                <c:pt idx="734">
                  <c:v>64.599999999999994</c:v>
                </c:pt>
                <c:pt idx="735">
                  <c:v>64.5</c:v>
                </c:pt>
                <c:pt idx="736">
                  <c:v>64.400000000000006</c:v>
                </c:pt>
                <c:pt idx="737">
                  <c:v>64.400000000000006</c:v>
                </c:pt>
                <c:pt idx="738">
                  <c:v>64.3</c:v>
                </c:pt>
                <c:pt idx="739">
                  <c:v>64.2</c:v>
                </c:pt>
                <c:pt idx="740">
                  <c:v>64.2</c:v>
                </c:pt>
                <c:pt idx="741">
                  <c:v>64.099999999999994</c:v>
                </c:pt>
                <c:pt idx="742">
                  <c:v>64.099999999999994</c:v>
                </c:pt>
                <c:pt idx="743">
                  <c:v>64.099999999999994</c:v>
                </c:pt>
                <c:pt idx="744">
                  <c:v>64.099999999999994</c:v>
                </c:pt>
                <c:pt idx="745">
                  <c:v>64</c:v>
                </c:pt>
                <c:pt idx="746">
                  <c:v>64</c:v>
                </c:pt>
                <c:pt idx="747">
                  <c:v>64</c:v>
                </c:pt>
                <c:pt idx="748">
                  <c:v>64</c:v>
                </c:pt>
                <c:pt idx="749">
                  <c:v>63.9</c:v>
                </c:pt>
                <c:pt idx="750">
                  <c:v>63.9</c:v>
                </c:pt>
                <c:pt idx="751">
                  <c:v>63.9</c:v>
                </c:pt>
                <c:pt idx="752">
                  <c:v>63.9</c:v>
                </c:pt>
                <c:pt idx="753">
                  <c:v>63.9</c:v>
                </c:pt>
                <c:pt idx="754">
                  <c:v>63.9</c:v>
                </c:pt>
                <c:pt idx="755">
                  <c:v>63.8</c:v>
                </c:pt>
                <c:pt idx="756">
                  <c:v>63.8</c:v>
                </c:pt>
                <c:pt idx="757">
                  <c:v>63.8</c:v>
                </c:pt>
                <c:pt idx="758">
                  <c:v>63.8</c:v>
                </c:pt>
                <c:pt idx="759">
                  <c:v>63.8</c:v>
                </c:pt>
                <c:pt idx="760">
                  <c:v>63.8</c:v>
                </c:pt>
                <c:pt idx="761">
                  <c:v>63.9</c:v>
                </c:pt>
                <c:pt idx="762">
                  <c:v>63.9</c:v>
                </c:pt>
                <c:pt idx="763">
                  <c:v>63.9</c:v>
                </c:pt>
                <c:pt idx="764">
                  <c:v>63.9</c:v>
                </c:pt>
                <c:pt idx="765">
                  <c:v>63.9</c:v>
                </c:pt>
                <c:pt idx="766">
                  <c:v>63.9</c:v>
                </c:pt>
                <c:pt idx="767">
                  <c:v>64</c:v>
                </c:pt>
                <c:pt idx="768">
                  <c:v>64</c:v>
                </c:pt>
                <c:pt idx="769">
                  <c:v>64</c:v>
                </c:pt>
                <c:pt idx="770">
                  <c:v>64.099999999999994</c:v>
                </c:pt>
                <c:pt idx="771">
                  <c:v>64.099999999999994</c:v>
                </c:pt>
                <c:pt idx="772">
                  <c:v>64.099999999999994</c:v>
                </c:pt>
                <c:pt idx="773">
                  <c:v>64.099999999999994</c:v>
                </c:pt>
                <c:pt idx="774">
                  <c:v>64.099999999999994</c:v>
                </c:pt>
                <c:pt idx="775">
                  <c:v>64.2</c:v>
                </c:pt>
                <c:pt idx="776">
                  <c:v>64.2</c:v>
                </c:pt>
                <c:pt idx="777">
                  <c:v>64.2</c:v>
                </c:pt>
                <c:pt idx="778">
                  <c:v>64.2</c:v>
                </c:pt>
                <c:pt idx="779">
                  <c:v>64.2</c:v>
                </c:pt>
                <c:pt idx="780">
                  <c:v>64.2</c:v>
                </c:pt>
                <c:pt idx="781">
                  <c:v>64.2</c:v>
                </c:pt>
                <c:pt idx="782">
                  <c:v>64.3</c:v>
                </c:pt>
                <c:pt idx="783">
                  <c:v>64.3</c:v>
                </c:pt>
                <c:pt idx="784">
                  <c:v>64.3</c:v>
                </c:pt>
                <c:pt idx="785">
                  <c:v>64.3</c:v>
                </c:pt>
                <c:pt idx="786">
                  <c:v>64.3</c:v>
                </c:pt>
                <c:pt idx="787">
                  <c:v>64.3</c:v>
                </c:pt>
                <c:pt idx="788">
                  <c:v>64.400000000000006</c:v>
                </c:pt>
                <c:pt idx="789">
                  <c:v>64.400000000000006</c:v>
                </c:pt>
                <c:pt idx="790">
                  <c:v>64.400000000000006</c:v>
                </c:pt>
                <c:pt idx="791">
                  <c:v>64.400000000000006</c:v>
                </c:pt>
                <c:pt idx="792">
                  <c:v>64.400000000000006</c:v>
                </c:pt>
                <c:pt idx="793">
                  <c:v>64.400000000000006</c:v>
                </c:pt>
                <c:pt idx="794">
                  <c:v>64.400000000000006</c:v>
                </c:pt>
                <c:pt idx="795">
                  <c:v>64.400000000000006</c:v>
                </c:pt>
                <c:pt idx="796">
                  <c:v>64.5</c:v>
                </c:pt>
                <c:pt idx="797">
                  <c:v>64.5</c:v>
                </c:pt>
                <c:pt idx="798">
                  <c:v>64.5</c:v>
                </c:pt>
                <c:pt idx="799">
                  <c:v>64.5</c:v>
                </c:pt>
                <c:pt idx="800">
                  <c:v>64.5</c:v>
                </c:pt>
                <c:pt idx="801">
                  <c:v>64.599999999999994</c:v>
                </c:pt>
                <c:pt idx="802">
                  <c:v>64.599999999999994</c:v>
                </c:pt>
                <c:pt idx="803">
                  <c:v>64.599999999999994</c:v>
                </c:pt>
                <c:pt idx="804">
                  <c:v>64.7</c:v>
                </c:pt>
                <c:pt idx="805">
                  <c:v>64.7</c:v>
                </c:pt>
                <c:pt idx="806">
                  <c:v>64.8</c:v>
                </c:pt>
                <c:pt idx="807">
                  <c:v>64.8</c:v>
                </c:pt>
                <c:pt idx="808">
                  <c:v>64.900000000000006</c:v>
                </c:pt>
                <c:pt idx="809">
                  <c:v>64.900000000000006</c:v>
                </c:pt>
                <c:pt idx="810">
                  <c:v>65</c:v>
                </c:pt>
                <c:pt idx="811">
                  <c:v>65</c:v>
                </c:pt>
                <c:pt idx="812">
                  <c:v>65</c:v>
                </c:pt>
                <c:pt idx="813">
                  <c:v>65</c:v>
                </c:pt>
                <c:pt idx="814">
                  <c:v>65.099999999999994</c:v>
                </c:pt>
                <c:pt idx="815">
                  <c:v>65.099999999999994</c:v>
                </c:pt>
                <c:pt idx="816">
                  <c:v>65.099999999999994</c:v>
                </c:pt>
                <c:pt idx="817">
                  <c:v>65.2</c:v>
                </c:pt>
                <c:pt idx="818">
                  <c:v>65.2</c:v>
                </c:pt>
                <c:pt idx="819">
                  <c:v>65.2</c:v>
                </c:pt>
                <c:pt idx="820">
                  <c:v>65.2</c:v>
                </c:pt>
                <c:pt idx="821">
                  <c:v>65.2</c:v>
                </c:pt>
                <c:pt idx="822">
                  <c:v>65.2</c:v>
                </c:pt>
                <c:pt idx="823">
                  <c:v>65.3</c:v>
                </c:pt>
                <c:pt idx="824">
                  <c:v>65.3</c:v>
                </c:pt>
                <c:pt idx="825">
                  <c:v>65.2</c:v>
                </c:pt>
                <c:pt idx="826">
                  <c:v>65.2</c:v>
                </c:pt>
                <c:pt idx="827">
                  <c:v>65.099999999999994</c:v>
                </c:pt>
                <c:pt idx="828">
                  <c:v>65</c:v>
                </c:pt>
                <c:pt idx="829">
                  <c:v>64.900000000000006</c:v>
                </c:pt>
                <c:pt idx="830">
                  <c:v>64.8</c:v>
                </c:pt>
                <c:pt idx="831">
                  <c:v>64.7</c:v>
                </c:pt>
                <c:pt idx="832">
                  <c:v>64.599999999999994</c:v>
                </c:pt>
                <c:pt idx="833">
                  <c:v>64.5</c:v>
                </c:pt>
                <c:pt idx="834">
                  <c:v>64.400000000000006</c:v>
                </c:pt>
                <c:pt idx="835">
                  <c:v>64.3</c:v>
                </c:pt>
                <c:pt idx="836">
                  <c:v>64.099999999999994</c:v>
                </c:pt>
                <c:pt idx="837">
                  <c:v>64</c:v>
                </c:pt>
                <c:pt idx="838">
                  <c:v>63.9</c:v>
                </c:pt>
                <c:pt idx="839">
                  <c:v>63.8</c:v>
                </c:pt>
                <c:pt idx="840">
                  <c:v>63.8</c:v>
                </c:pt>
                <c:pt idx="841">
                  <c:v>63.8</c:v>
                </c:pt>
                <c:pt idx="842">
                  <c:v>63.7</c:v>
                </c:pt>
                <c:pt idx="843">
                  <c:v>63.7</c:v>
                </c:pt>
                <c:pt idx="844">
                  <c:v>63.7</c:v>
                </c:pt>
                <c:pt idx="845">
                  <c:v>63.7</c:v>
                </c:pt>
                <c:pt idx="846">
                  <c:v>63.7</c:v>
                </c:pt>
                <c:pt idx="847">
                  <c:v>63.7</c:v>
                </c:pt>
                <c:pt idx="848">
                  <c:v>63.7</c:v>
                </c:pt>
                <c:pt idx="849">
                  <c:v>63.7</c:v>
                </c:pt>
                <c:pt idx="850">
                  <c:v>63.8</c:v>
                </c:pt>
                <c:pt idx="851">
                  <c:v>63.8</c:v>
                </c:pt>
                <c:pt idx="852">
                  <c:v>63.8</c:v>
                </c:pt>
                <c:pt idx="853">
                  <c:v>63.8</c:v>
                </c:pt>
                <c:pt idx="854">
                  <c:v>63.8</c:v>
                </c:pt>
                <c:pt idx="855">
                  <c:v>63.8</c:v>
                </c:pt>
                <c:pt idx="856">
                  <c:v>63.8</c:v>
                </c:pt>
                <c:pt idx="857">
                  <c:v>63.8</c:v>
                </c:pt>
                <c:pt idx="858">
                  <c:v>63.8</c:v>
                </c:pt>
                <c:pt idx="859">
                  <c:v>63.9</c:v>
                </c:pt>
                <c:pt idx="860">
                  <c:v>63.9</c:v>
                </c:pt>
                <c:pt idx="861">
                  <c:v>64</c:v>
                </c:pt>
                <c:pt idx="862">
                  <c:v>64.099999999999994</c:v>
                </c:pt>
                <c:pt idx="863">
                  <c:v>64.2</c:v>
                </c:pt>
                <c:pt idx="864">
                  <c:v>64.400000000000006</c:v>
                </c:pt>
                <c:pt idx="865">
                  <c:v>64.599999999999994</c:v>
                </c:pt>
                <c:pt idx="866">
                  <c:v>64.8</c:v>
                </c:pt>
                <c:pt idx="867">
                  <c:v>64.900000000000006</c:v>
                </c:pt>
                <c:pt idx="868">
                  <c:v>65.099999999999994</c:v>
                </c:pt>
                <c:pt idx="869">
                  <c:v>65.2</c:v>
                </c:pt>
                <c:pt idx="870">
                  <c:v>65.400000000000006</c:v>
                </c:pt>
                <c:pt idx="871">
                  <c:v>65.5</c:v>
                </c:pt>
                <c:pt idx="872">
                  <c:v>65.599999999999994</c:v>
                </c:pt>
                <c:pt idx="873">
                  <c:v>65.7</c:v>
                </c:pt>
                <c:pt idx="874">
                  <c:v>65.8</c:v>
                </c:pt>
                <c:pt idx="875">
                  <c:v>65.8</c:v>
                </c:pt>
                <c:pt idx="876">
                  <c:v>65.900000000000006</c:v>
                </c:pt>
                <c:pt idx="877">
                  <c:v>65.900000000000006</c:v>
                </c:pt>
                <c:pt idx="878">
                  <c:v>66</c:v>
                </c:pt>
                <c:pt idx="879">
                  <c:v>66</c:v>
                </c:pt>
                <c:pt idx="880">
                  <c:v>66</c:v>
                </c:pt>
                <c:pt idx="881">
                  <c:v>66</c:v>
                </c:pt>
                <c:pt idx="882">
                  <c:v>66</c:v>
                </c:pt>
                <c:pt idx="883">
                  <c:v>66.099999999999994</c:v>
                </c:pt>
                <c:pt idx="884">
                  <c:v>66.099999999999994</c:v>
                </c:pt>
                <c:pt idx="885">
                  <c:v>66.099999999999994</c:v>
                </c:pt>
                <c:pt idx="886">
                  <c:v>66.099999999999994</c:v>
                </c:pt>
                <c:pt idx="887">
                  <c:v>66.099999999999994</c:v>
                </c:pt>
                <c:pt idx="888">
                  <c:v>66.099999999999994</c:v>
                </c:pt>
                <c:pt idx="889">
                  <c:v>66.099999999999994</c:v>
                </c:pt>
                <c:pt idx="890">
                  <c:v>66.099999999999994</c:v>
                </c:pt>
                <c:pt idx="891">
                  <c:v>66.099999999999994</c:v>
                </c:pt>
                <c:pt idx="892">
                  <c:v>66.099999999999994</c:v>
                </c:pt>
                <c:pt idx="893">
                  <c:v>66.099999999999994</c:v>
                </c:pt>
                <c:pt idx="894">
                  <c:v>66</c:v>
                </c:pt>
                <c:pt idx="895">
                  <c:v>66</c:v>
                </c:pt>
                <c:pt idx="896">
                  <c:v>66</c:v>
                </c:pt>
                <c:pt idx="897">
                  <c:v>65.900000000000006</c:v>
                </c:pt>
                <c:pt idx="898">
                  <c:v>65.8</c:v>
                </c:pt>
                <c:pt idx="899">
                  <c:v>65.7</c:v>
                </c:pt>
                <c:pt idx="900">
                  <c:v>65.599999999999994</c:v>
                </c:pt>
                <c:pt idx="901">
                  <c:v>65.5</c:v>
                </c:pt>
                <c:pt idx="902">
                  <c:v>65.5</c:v>
                </c:pt>
                <c:pt idx="903">
                  <c:v>65.5</c:v>
                </c:pt>
                <c:pt idx="904">
                  <c:v>65.5</c:v>
                </c:pt>
                <c:pt idx="905">
                  <c:v>65.5</c:v>
                </c:pt>
                <c:pt idx="906">
                  <c:v>65.599999999999994</c:v>
                </c:pt>
                <c:pt idx="907">
                  <c:v>65.8</c:v>
                </c:pt>
                <c:pt idx="908">
                  <c:v>66.099999999999994</c:v>
                </c:pt>
                <c:pt idx="909">
                  <c:v>66.3</c:v>
                </c:pt>
                <c:pt idx="910">
                  <c:v>66.599999999999994</c:v>
                </c:pt>
                <c:pt idx="911">
                  <c:v>66.900000000000006</c:v>
                </c:pt>
                <c:pt idx="912">
                  <c:v>67.099999999999994</c:v>
                </c:pt>
                <c:pt idx="913">
                  <c:v>67.2</c:v>
                </c:pt>
                <c:pt idx="914">
                  <c:v>67.3</c:v>
                </c:pt>
                <c:pt idx="915">
                  <c:v>67.5</c:v>
                </c:pt>
                <c:pt idx="916">
                  <c:v>67.599999999999994</c:v>
                </c:pt>
                <c:pt idx="917">
                  <c:v>67.8</c:v>
                </c:pt>
                <c:pt idx="918">
                  <c:v>67.900000000000006</c:v>
                </c:pt>
                <c:pt idx="919">
                  <c:v>68.099999999999994</c:v>
                </c:pt>
                <c:pt idx="920">
                  <c:v>68.2</c:v>
                </c:pt>
                <c:pt idx="921">
                  <c:v>68.3</c:v>
                </c:pt>
                <c:pt idx="922">
                  <c:v>68.400000000000006</c:v>
                </c:pt>
                <c:pt idx="923">
                  <c:v>68.400000000000006</c:v>
                </c:pt>
                <c:pt idx="924">
                  <c:v>68.400000000000006</c:v>
                </c:pt>
                <c:pt idx="925">
                  <c:v>68.400000000000006</c:v>
                </c:pt>
                <c:pt idx="926">
                  <c:v>68.400000000000006</c:v>
                </c:pt>
                <c:pt idx="927">
                  <c:v>68.400000000000006</c:v>
                </c:pt>
                <c:pt idx="928">
                  <c:v>68.400000000000006</c:v>
                </c:pt>
                <c:pt idx="929">
                  <c:v>68.400000000000006</c:v>
                </c:pt>
                <c:pt idx="930">
                  <c:v>68.3</c:v>
                </c:pt>
                <c:pt idx="931">
                  <c:v>68.2</c:v>
                </c:pt>
                <c:pt idx="932">
                  <c:v>68.099999999999994</c:v>
                </c:pt>
                <c:pt idx="933">
                  <c:v>68.099999999999994</c:v>
                </c:pt>
                <c:pt idx="934">
                  <c:v>68.099999999999994</c:v>
                </c:pt>
                <c:pt idx="935">
                  <c:v>68.2</c:v>
                </c:pt>
                <c:pt idx="936">
                  <c:v>68.3</c:v>
                </c:pt>
                <c:pt idx="937">
                  <c:v>68.7</c:v>
                </c:pt>
                <c:pt idx="938">
                  <c:v>69</c:v>
                </c:pt>
                <c:pt idx="939">
                  <c:v>69.400000000000006</c:v>
                </c:pt>
                <c:pt idx="940">
                  <c:v>69.7</c:v>
                </c:pt>
                <c:pt idx="941">
                  <c:v>70.2</c:v>
                </c:pt>
                <c:pt idx="942">
                  <c:v>70.599999999999994</c:v>
                </c:pt>
                <c:pt idx="943">
                  <c:v>71.099999999999994</c:v>
                </c:pt>
                <c:pt idx="944">
                  <c:v>71.5</c:v>
                </c:pt>
                <c:pt idx="945">
                  <c:v>71.900000000000006</c:v>
                </c:pt>
                <c:pt idx="946">
                  <c:v>72.2</c:v>
                </c:pt>
                <c:pt idx="947">
                  <c:v>72.5</c:v>
                </c:pt>
                <c:pt idx="948">
                  <c:v>72.8</c:v>
                </c:pt>
                <c:pt idx="949">
                  <c:v>73.099999999999994</c:v>
                </c:pt>
                <c:pt idx="950">
                  <c:v>73.5</c:v>
                </c:pt>
                <c:pt idx="951">
                  <c:v>73.8</c:v>
                </c:pt>
                <c:pt idx="952">
                  <c:v>74.3</c:v>
                </c:pt>
                <c:pt idx="953">
                  <c:v>75.099999999999994</c:v>
                </c:pt>
                <c:pt idx="954">
                  <c:v>76.099999999999994</c:v>
                </c:pt>
                <c:pt idx="955">
                  <c:v>77.099999999999994</c:v>
                </c:pt>
                <c:pt idx="956">
                  <c:v>78.400000000000006</c:v>
                </c:pt>
                <c:pt idx="957">
                  <c:v>79.8</c:v>
                </c:pt>
                <c:pt idx="958">
                  <c:v>81.7</c:v>
                </c:pt>
                <c:pt idx="959">
                  <c:v>83.8</c:v>
                </c:pt>
                <c:pt idx="960">
                  <c:v>86.3</c:v>
                </c:pt>
                <c:pt idx="961">
                  <c:v>89.2</c:v>
                </c:pt>
                <c:pt idx="962">
                  <c:v>92.2</c:v>
                </c:pt>
                <c:pt idx="963">
                  <c:v>95.5</c:v>
                </c:pt>
                <c:pt idx="964">
                  <c:v>98.9</c:v>
                </c:pt>
                <c:pt idx="965">
                  <c:v>102.6</c:v>
                </c:pt>
                <c:pt idx="966">
                  <c:v>107</c:v>
                </c:pt>
                <c:pt idx="967">
                  <c:v>111.7</c:v>
                </c:pt>
                <c:pt idx="968">
                  <c:v>116.9</c:v>
                </c:pt>
                <c:pt idx="969">
                  <c:v>122.8</c:v>
                </c:pt>
                <c:pt idx="970">
                  <c:v>128.69999999999999</c:v>
                </c:pt>
                <c:pt idx="971">
                  <c:v>135.19999999999999</c:v>
                </c:pt>
                <c:pt idx="972">
                  <c:v>142</c:v>
                </c:pt>
                <c:pt idx="973">
                  <c:v>149.1</c:v>
                </c:pt>
                <c:pt idx="974">
                  <c:v>156.69999999999999</c:v>
                </c:pt>
                <c:pt idx="975">
                  <c:v>164.6</c:v>
                </c:pt>
                <c:pt idx="976">
                  <c:v>172.5</c:v>
                </c:pt>
                <c:pt idx="977">
                  <c:v>180.7</c:v>
                </c:pt>
                <c:pt idx="978">
                  <c:v>188.7</c:v>
                </c:pt>
                <c:pt idx="979">
                  <c:v>197.1</c:v>
                </c:pt>
                <c:pt idx="980">
                  <c:v>205.6</c:v>
                </c:pt>
                <c:pt idx="981">
                  <c:v>214.2</c:v>
                </c:pt>
                <c:pt idx="982">
                  <c:v>223.2</c:v>
                </c:pt>
                <c:pt idx="983">
                  <c:v>232.7</c:v>
                </c:pt>
                <c:pt idx="984">
                  <c:v>242</c:v>
                </c:pt>
                <c:pt idx="985">
                  <c:v>251.7</c:v>
                </c:pt>
                <c:pt idx="986">
                  <c:v>261.39999999999998</c:v>
                </c:pt>
                <c:pt idx="987">
                  <c:v>271.3</c:v>
                </c:pt>
                <c:pt idx="988">
                  <c:v>281.7</c:v>
                </c:pt>
                <c:pt idx="989">
                  <c:v>292.2</c:v>
                </c:pt>
                <c:pt idx="990">
                  <c:v>303.10000000000002</c:v>
                </c:pt>
                <c:pt idx="991">
                  <c:v>314.2</c:v>
                </c:pt>
                <c:pt idx="992">
                  <c:v>325.60000000000002</c:v>
                </c:pt>
                <c:pt idx="993">
                  <c:v>337.3</c:v>
                </c:pt>
                <c:pt idx="994">
                  <c:v>349.2</c:v>
                </c:pt>
                <c:pt idx="995">
                  <c:v>361.3</c:v>
                </c:pt>
                <c:pt idx="996">
                  <c:v>373.7</c:v>
                </c:pt>
                <c:pt idx="997">
                  <c:v>385.9</c:v>
                </c:pt>
                <c:pt idx="998">
                  <c:v>398.6</c:v>
                </c:pt>
                <c:pt idx="999">
                  <c:v>411.8</c:v>
                </c:pt>
                <c:pt idx="1000">
                  <c:v>425.2</c:v>
                </c:pt>
                <c:pt idx="1001">
                  <c:v>438.9</c:v>
                </c:pt>
                <c:pt idx="1002">
                  <c:v>452.9</c:v>
                </c:pt>
                <c:pt idx="1003">
                  <c:v>466.7</c:v>
                </c:pt>
                <c:pt idx="1004">
                  <c:v>481.3</c:v>
                </c:pt>
                <c:pt idx="1005">
                  <c:v>495.9</c:v>
                </c:pt>
                <c:pt idx="1006">
                  <c:v>510.7</c:v>
                </c:pt>
                <c:pt idx="1007">
                  <c:v>526.1</c:v>
                </c:pt>
                <c:pt idx="1008">
                  <c:v>541.5</c:v>
                </c:pt>
                <c:pt idx="1009">
                  <c:v>557.20000000000005</c:v>
                </c:pt>
                <c:pt idx="1010">
                  <c:v>573.29999999999995</c:v>
                </c:pt>
                <c:pt idx="1011">
                  <c:v>589.4</c:v>
                </c:pt>
                <c:pt idx="1012">
                  <c:v>606.1</c:v>
                </c:pt>
                <c:pt idx="1013">
                  <c:v>622.9</c:v>
                </c:pt>
                <c:pt idx="1014">
                  <c:v>639.6</c:v>
                </c:pt>
                <c:pt idx="1015">
                  <c:v>656.9</c:v>
                </c:pt>
                <c:pt idx="1016">
                  <c:v>674</c:v>
                </c:pt>
                <c:pt idx="1017">
                  <c:v>691.7</c:v>
                </c:pt>
                <c:pt idx="1018">
                  <c:v>709.8</c:v>
                </c:pt>
                <c:pt idx="1019">
                  <c:v>728.4</c:v>
                </c:pt>
                <c:pt idx="1020">
                  <c:v>747.2</c:v>
                </c:pt>
                <c:pt idx="1021">
                  <c:v>765.7</c:v>
                </c:pt>
                <c:pt idx="1022">
                  <c:v>783.4</c:v>
                </c:pt>
                <c:pt idx="1023">
                  <c:v>801.1</c:v>
                </c:pt>
                <c:pt idx="1024">
                  <c:v>818.7</c:v>
                </c:pt>
                <c:pt idx="1025">
                  <c:v>837.3</c:v>
                </c:pt>
                <c:pt idx="1026">
                  <c:v>856.6</c:v>
                </c:pt>
                <c:pt idx="1027">
                  <c:v>875.2</c:v>
                </c:pt>
                <c:pt idx="1028">
                  <c:v>893.5</c:v>
                </c:pt>
                <c:pt idx="1029">
                  <c:v>912.4</c:v>
                </c:pt>
                <c:pt idx="1030">
                  <c:v>929.6</c:v>
                </c:pt>
                <c:pt idx="1031">
                  <c:v>946.1</c:v>
                </c:pt>
                <c:pt idx="1032">
                  <c:v>961</c:v>
                </c:pt>
                <c:pt idx="1033">
                  <c:v>974.2</c:v>
                </c:pt>
                <c:pt idx="1034">
                  <c:v>987.8</c:v>
                </c:pt>
                <c:pt idx="1035">
                  <c:v>1002.4</c:v>
                </c:pt>
                <c:pt idx="1036">
                  <c:v>1018</c:v>
                </c:pt>
                <c:pt idx="1037">
                  <c:v>1033.7</c:v>
                </c:pt>
                <c:pt idx="1038">
                  <c:v>1048</c:v>
                </c:pt>
                <c:pt idx="1039">
                  <c:v>1060.5999999999999</c:v>
                </c:pt>
                <c:pt idx="1040">
                  <c:v>1072.2</c:v>
                </c:pt>
                <c:pt idx="1041">
                  <c:v>1083.2</c:v>
                </c:pt>
                <c:pt idx="1042">
                  <c:v>1093.3</c:v>
                </c:pt>
                <c:pt idx="1043">
                  <c:v>1102.0999999999999</c:v>
                </c:pt>
                <c:pt idx="1044">
                  <c:v>1110.3</c:v>
                </c:pt>
                <c:pt idx="1045">
                  <c:v>1117.8</c:v>
                </c:pt>
                <c:pt idx="1046">
                  <c:v>1124.5999999999999</c:v>
                </c:pt>
                <c:pt idx="1047">
                  <c:v>1130.7</c:v>
                </c:pt>
                <c:pt idx="1048">
                  <c:v>1136.2</c:v>
                </c:pt>
                <c:pt idx="1049">
                  <c:v>1141.5999999999999</c:v>
                </c:pt>
                <c:pt idx="1050">
                  <c:v>1146.8</c:v>
                </c:pt>
                <c:pt idx="1051">
                  <c:v>1151.8</c:v>
                </c:pt>
                <c:pt idx="1052">
                  <c:v>1156.5</c:v>
                </c:pt>
                <c:pt idx="1053">
                  <c:v>1161</c:v>
                </c:pt>
                <c:pt idx="1054">
                  <c:v>1165.3</c:v>
                </c:pt>
                <c:pt idx="1055">
                  <c:v>1169.5999999999999</c:v>
                </c:pt>
                <c:pt idx="1056">
                  <c:v>1173.5999999999999</c:v>
                </c:pt>
                <c:pt idx="1057">
                  <c:v>1177.2</c:v>
                </c:pt>
                <c:pt idx="1058">
                  <c:v>1180.8</c:v>
                </c:pt>
                <c:pt idx="1059">
                  <c:v>1184.5</c:v>
                </c:pt>
                <c:pt idx="1060">
                  <c:v>1188.3</c:v>
                </c:pt>
                <c:pt idx="1061">
                  <c:v>1192.0999999999999</c:v>
                </c:pt>
                <c:pt idx="1062">
                  <c:v>1195.7</c:v>
                </c:pt>
                <c:pt idx="1063">
                  <c:v>1199.3</c:v>
                </c:pt>
                <c:pt idx="1064">
                  <c:v>1202.5</c:v>
                </c:pt>
                <c:pt idx="1065">
                  <c:v>1206</c:v>
                </c:pt>
                <c:pt idx="1066">
                  <c:v>1209</c:v>
                </c:pt>
                <c:pt idx="1067">
                  <c:v>1211.8</c:v>
                </c:pt>
                <c:pt idx="1068">
                  <c:v>1214.3</c:v>
                </c:pt>
                <c:pt idx="1069">
                  <c:v>1217</c:v>
                </c:pt>
                <c:pt idx="1070">
                  <c:v>1219.7</c:v>
                </c:pt>
                <c:pt idx="1071">
                  <c:v>1222.2</c:v>
                </c:pt>
                <c:pt idx="1072">
                  <c:v>1224.7</c:v>
                </c:pt>
                <c:pt idx="1073">
                  <c:v>1227.2</c:v>
                </c:pt>
                <c:pt idx="1074">
                  <c:v>1229.2</c:v>
                </c:pt>
                <c:pt idx="1075">
                  <c:v>1230.8</c:v>
                </c:pt>
                <c:pt idx="1076">
                  <c:v>1232.2</c:v>
                </c:pt>
                <c:pt idx="1077">
                  <c:v>1233.4000000000001</c:v>
                </c:pt>
                <c:pt idx="1078">
                  <c:v>1234.4000000000001</c:v>
                </c:pt>
                <c:pt idx="1079">
                  <c:v>1235.3</c:v>
                </c:pt>
                <c:pt idx="1080">
                  <c:v>1236.2</c:v>
                </c:pt>
                <c:pt idx="1081">
                  <c:v>1237.0999999999999</c:v>
                </c:pt>
                <c:pt idx="1082">
                  <c:v>1237.9000000000001</c:v>
                </c:pt>
                <c:pt idx="1083">
                  <c:v>1238.7</c:v>
                </c:pt>
                <c:pt idx="1084">
                  <c:v>1239.3</c:v>
                </c:pt>
                <c:pt idx="1085">
                  <c:v>1239.9000000000001</c:v>
                </c:pt>
                <c:pt idx="1086">
                  <c:v>1240.4000000000001</c:v>
                </c:pt>
                <c:pt idx="1087">
                  <c:v>1240.9000000000001</c:v>
                </c:pt>
                <c:pt idx="1088">
                  <c:v>1241.2</c:v>
                </c:pt>
                <c:pt idx="1089">
                  <c:v>1241.5</c:v>
                </c:pt>
                <c:pt idx="1090">
                  <c:v>1241.7</c:v>
                </c:pt>
                <c:pt idx="1091">
                  <c:v>1241.9000000000001</c:v>
                </c:pt>
                <c:pt idx="1092">
                  <c:v>1242</c:v>
                </c:pt>
                <c:pt idx="1093">
                  <c:v>1242.0999999999999</c:v>
                </c:pt>
                <c:pt idx="1094">
                  <c:v>1242.2</c:v>
                </c:pt>
                <c:pt idx="1095">
                  <c:v>1242.3</c:v>
                </c:pt>
                <c:pt idx="1096">
                  <c:v>1242.3</c:v>
                </c:pt>
                <c:pt idx="1097">
                  <c:v>1242.3</c:v>
                </c:pt>
                <c:pt idx="1098">
                  <c:v>1242.3</c:v>
                </c:pt>
                <c:pt idx="1099">
                  <c:v>1242.4000000000001</c:v>
                </c:pt>
                <c:pt idx="1100">
                  <c:v>1242.3</c:v>
                </c:pt>
                <c:pt idx="1101">
                  <c:v>1242.3</c:v>
                </c:pt>
                <c:pt idx="1102">
                  <c:v>1242.3</c:v>
                </c:pt>
                <c:pt idx="1103">
                  <c:v>1242.3</c:v>
                </c:pt>
                <c:pt idx="1104">
                  <c:v>1242.3</c:v>
                </c:pt>
                <c:pt idx="1105">
                  <c:v>1242.3</c:v>
                </c:pt>
                <c:pt idx="1106">
                  <c:v>1242.3</c:v>
                </c:pt>
                <c:pt idx="1107">
                  <c:v>1242.3</c:v>
                </c:pt>
                <c:pt idx="1108">
                  <c:v>1242.2</c:v>
                </c:pt>
                <c:pt idx="1109">
                  <c:v>1242</c:v>
                </c:pt>
                <c:pt idx="1110">
                  <c:v>1241.8</c:v>
                </c:pt>
                <c:pt idx="1111">
                  <c:v>1241.5</c:v>
                </c:pt>
                <c:pt idx="1112">
                  <c:v>1241.0999999999999</c:v>
                </c:pt>
                <c:pt idx="1113">
                  <c:v>1240.7</c:v>
                </c:pt>
                <c:pt idx="1114">
                  <c:v>1240.2</c:v>
                </c:pt>
                <c:pt idx="1115">
                  <c:v>1239.5</c:v>
                </c:pt>
                <c:pt idx="1116">
                  <c:v>1238.8</c:v>
                </c:pt>
                <c:pt idx="1117">
                  <c:v>1238.2</c:v>
                </c:pt>
                <c:pt idx="1118">
                  <c:v>1237.5</c:v>
                </c:pt>
                <c:pt idx="1119">
                  <c:v>1236.7</c:v>
                </c:pt>
                <c:pt idx="1120">
                  <c:v>1235.8</c:v>
                </c:pt>
                <c:pt idx="1121">
                  <c:v>1234.9000000000001</c:v>
                </c:pt>
                <c:pt idx="1122">
                  <c:v>1233.9000000000001</c:v>
                </c:pt>
                <c:pt idx="1123">
                  <c:v>1232.8</c:v>
                </c:pt>
                <c:pt idx="1124">
                  <c:v>1231.7</c:v>
                </c:pt>
                <c:pt idx="1125">
                  <c:v>1230.5999999999999</c:v>
                </c:pt>
                <c:pt idx="1126">
                  <c:v>1229.4000000000001</c:v>
                </c:pt>
                <c:pt idx="1127">
                  <c:v>1228.2</c:v>
                </c:pt>
                <c:pt idx="1128">
                  <c:v>1227</c:v>
                </c:pt>
                <c:pt idx="1129">
                  <c:v>1225.7</c:v>
                </c:pt>
                <c:pt idx="1130">
                  <c:v>1224.5</c:v>
                </c:pt>
                <c:pt idx="1131">
                  <c:v>1223.2</c:v>
                </c:pt>
                <c:pt idx="1132">
                  <c:v>1221.9000000000001</c:v>
                </c:pt>
                <c:pt idx="1133">
                  <c:v>1220.7</c:v>
                </c:pt>
                <c:pt idx="1134">
                  <c:v>1219.5</c:v>
                </c:pt>
                <c:pt idx="1135">
                  <c:v>1218.2</c:v>
                </c:pt>
                <c:pt idx="1136">
                  <c:v>1216.9000000000001</c:v>
                </c:pt>
                <c:pt idx="1137">
                  <c:v>1215.5999999999999</c:v>
                </c:pt>
                <c:pt idx="1138">
                  <c:v>1214.2</c:v>
                </c:pt>
                <c:pt idx="1139">
                  <c:v>1212.8</c:v>
                </c:pt>
                <c:pt idx="1140">
                  <c:v>1211.4000000000001</c:v>
                </c:pt>
                <c:pt idx="1141">
                  <c:v>1209.9000000000001</c:v>
                </c:pt>
                <c:pt idx="1142">
                  <c:v>1208.5</c:v>
                </c:pt>
                <c:pt idx="1143">
                  <c:v>1207</c:v>
                </c:pt>
                <c:pt idx="1144">
                  <c:v>1205.5999999999999</c:v>
                </c:pt>
                <c:pt idx="1145">
                  <c:v>1204.0999999999999</c:v>
                </c:pt>
                <c:pt idx="1146">
                  <c:v>1202.5999999999999</c:v>
                </c:pt>
                <c:pt idx="1147">
                  <c:v>1201.0999999999999</c:v>
                </c:pt>
                <c:pt idx="1148">
                  <c:v>1199.5</c:v>
                </c:pt>
                <c:pt idx="1149">
                  <c:v>1198</c:v>
                </c:pt>
                <c:pt idx="1150">
                  <c:v>1196.3</c:v>
                </c:pt>
                <c:pt idx="1151">
                  <c:v>1194.8</c:v>
                </c:pt>
                <c:pt idx="1152">
                  <c:v>1193.2</c:v>
                </c:pt>
                <c:pt idx="1153">
                  <c:v>1191.7</c:v>
                </c:pt>
                <c:pt idx="1154">
                  <c:v>1190.0999999999999</c:v>
                </c:pt>
                <c:pt idx="1155">
                  <c:v>1188.5</c:v>
                </c:pt>
                <c:pt idx="1156">
                  <c:v>1186.8</c:v>
                </c:pt>
                <c:pt idx="1157">
                  <c:v>1185.2</c:v>
                </c:pt>
                <c:pt idx="1158">
                  <c:v>1183.4000000000001</c:v>
                </c:pt>
                <c:pt idx="1159">
                  <c:v>1181.5999999999999</c:v>
                </c:pt>
                <c:pt idx="1160">
                  <c:v>1179.8</c:v>
                </c:pt>
                <c:pt idx="1161">
                  <c:v>1178</c:v>
                </c:pt>
                <c:pt idx="1162">
                  <c:v>1176.0999999999999</c:v>
                </c:pt>
                <c:pt idx="1163">
                  <c:v>1174.2</c:v>
                </c:pt>
                <c:pt idx="1164">
                  <c:v>1172.2</c:v>
                </c:pt>
                <c:pt idx="1165">
                  <c:v>1170.3</c:v>
                </c:pt>
                <c:pt idx="1166">
                  <c:v>1168.4000000000001</c:v>
                </c:pt>
                <c:pt idx="1167">
                  <c:v>1166.3</c:v>
                </c:pt>
                <c:pt idx="1168">
                  <c:v>1164.4000000000001</c:v>
                </c:pt>
                <c:pt idx="1169">
                  <c:v>1162.3</c:v>
                </c:pt>
                <c:pt idx="1170">
                  <c:v>1160.3</c:v>
                </c:pt>
                <c:pt idx="1171">
                  <c:v>1158.3</c:v>
                </c:pt>
                <c:pt idx="1172">
                  <c:v>1156.2</c:v>
                </c:pt>
                <c:pt idx="1173">
                  <c:v>1154.0999999999999</c:v>
                </c:pt>
                <c:pt idx="1174">
                  <c:v>1152.0999999999999</c:v>
                </c:pt>
                <c:pt idx="1175">
                  <c:v>1150</c:v>
                </c:pt>
                <c:pt idx="1176">
                  <c:v>1147.8</c:v>
                </c:pt>
                <c:pt idx="1177">
                  <c:v>1145.7</c:v>
                </c:pt>
                <c:pt idx="1178">
                  <c:v>1143.5</c:v>
                </c:pt>
                <c:pt idx="1179">
                  <c:v>1141.4000000000001</c:v>
                </c:pt>
                <c:pt idx="1180">
                  <c:v>1139.2</c:v>
                </c:pt>
                <c:pt idx="1181">
                  <c:v>1137</c:v>
                </c:pt>
                <c:pt idx="1182">
                  <c:v>1134.8</c:v>
                </c:pt>
                <c:pt idx="1183">
                  <c:v>1132.5999999999999</c:v>
                </c:pt>
                <c:pt idx="1184">
                  <c:v>1130.5</c:v>
                </c:pt>
                <c:pt idx="1185">
                  <c:v>1128.3</c:v>
                </c:pt>
                <c:pt idx="1186">
                  <c:v>1126</c:v>
                </c:pt>
                <c:pt idx="1187">
                  <c:v>1123.9000000000001</c:v>
                </c:pt>
                <c:pt idx="1188">
                  <c:v>1121.7</c:v>
                </c:pt>
                <c:pt idx="1189">
                  <c:v>1119.5</c:v>
                </c:pt>
                <c:pt idx="1190">
                  <c:v>1117.3</c:v>
                </c:pt>
                <c:pt idx="1191">
                  <c:v>1115.0999999999999</c:v>
                </c:pt>
                <c:pt idx="1192">
                  <c:v>1112.8</c:v>
                </c:pt>
                <c:pt idx="1193">
                  <c:v>1110.5999999999999</c:v>
                </c:pt>
                <c:pt idx="1194">
                  <c:v>1108.3</c:v>
                </c:pt>
                <c:pt idx="1195">
                  <c:v>1106.0999999999999</c:v>
                </c:pt>
                <c:pt idx="1196">
                  <c:v>1103.8</c:v>
                </c:pt>
                <c:pt idx="1197">
                  <c:v>1101.5999999999999</c:v>
                </c:pt>
                <c:pt idx="1198">
                  <c:v>1099.4000000000001</c:v>
                </c:pt>
                <c:pt idx="1199">
                  <c:v>1097.2</c:v>
                </c:pt>
                <c:pt idx="1200">
                  <c:v>1095</c:v>
                </c:pt>
                <c:pt idx="1201">
                  <c:v>1092.8</c:v>
                </c:pt>
                <c:pt idx="1202">
                  <c:v>1090.5</c:v>
                </c:pt>
                <c:pt idx="1203">
                  <c:v>1088.3</c:v>
                </c:pt>
                <c:pt idx="1204">
                  <c:v>1086</c:v>
                </c:pt>
                <c:pt idx="1205">
                  <c:v>1083.8</c:v>
                </c:pt>
                <c:pt idx="1206">
                  <c:v>1081.5999999999999</c:v>
                </c:pt>
                <c:pt idx="1207">
                  <c:v>1079.4000000000001</c:v>
                </c:pt>
                <c:pt idx="1208">
                  <c:v>1077.0999999999999</c:v>
                </c:pt>
                <c:pt idx="1209">
                  <c:v>1074.9000000000001</c:v>
                </c:pt>
                <c:pt idx="1210">
                  <c:v>1072.7</c:v>
                </c:pt>
                <c:pt idx="1211">
                  <c:v>1070.4000000000001</c:v>
                </c:pt>
                <c:pt idx="1212">
                  <c:v>1068.2</c:v>
                </c:pt>
                <c:pt idx="1213">
                  <c:v>1066</c:v>
                </c:pt>
                <c:pt idx="1214">
                  <c:v>1063.8</c:v>
                </c:pt>
                <c:pt idx="1215">
                  <c:v>1061.5999999999999</c:v>
                </c:pt>
                <c:pt idx="1216">
                  <c:v>1059.3</c:v>
                </c:pt>
                <c:pt idx="1217">
                  <c:v>1057.0999999999999</c:v>
                </c:pt>
                <c:pt idx="1218">
                  <c:v>1054.9000000000001</c:v>
                </c:pt>
                <c:pt idx="1219">
                  <c:v>1052.5999999999999</c:v>
                </c:pt>
                <c:pt idx="1220">
                  <c:v>1050.5</c:v>
                </c:pt>
                <c:pt idx="1221">
                  <c:v>1048.2</c:v>
                </c:pt>
                <c:pt idx="1222">
                  <c:v>1046.0999999999999</c:v>
                </c:pt>
                <c:pt idx="1223">
                  <c:v>1043.9000000000001</c:v>
                </c:pt>
                <c:pt idx="1224">
                  <c:v>1041.7</c:v>
                </c:pt>
                <c:pt idx="1225">
                  <c:v>1039.5</c:v>
                </c:pt>
                <c:pt idx="1226">
                  <c:v>1037.3</c:v>
                </c:pt>
                <c:pt idx="1227">
                  <c:v>1035.0999999999999</c:v>
                </c:pt>
                <c:pt idx="1228">
                  <c:v>1033</c:v>
                </c:pt>
                <c:pt idx="1229">
                  <c:v>1030.8</c:v>
                </c:pt>
                <c:pt idx="1230">
                  <c:v>1028.5999999999999</c:v>
                </c:pt>
                <c:pt idx="1231">
                  <c:v>1026.5</c:v>
                </c:pt>
                <c:pt idx="1232">
                  <c:v>1024.3</c:v>
                </c:pt>
                <c:pt idx="1233">
                  <c:v>1022.2</c:v>
                </c:pt>
                <c:pt idx="1234">
                  <c:v>1020</c:v>
                </c:pt>
                <c:pt idx="1235">
                  <c:v>1017.9</c:v>
                </c:pt>
                <c:pt idx="1236">
                  <c:v>1015.9</c:v>
                </c:pt>
                <c:pt idx="1237">
                  <c:v>1013.9</c:v>
                </c:pt>
                <c:pt idx="1238">
                  <c:v>1011.8</c:v>
                </c:pt>
                <c:pt idx="1239">
                  <c:v>1009.7</c:v>
                </c:pt>
                <c:pt idx="1240">
                  <c:v>1007.6</c:v>
                </c:pt>
                <c:pt idx="1241">
                  <c:v>1005.5</c:v>
                </c:pt>
                <c:pt idx="1242">
                  <c:v>1003.5</c:v>
                </c:pt>
                <c:pt idx="1243">
                  <c:v>1001.4</c:v>
                </c:pt>
                <c:pt idx="1244">
                  <c:v>999.4</c:v>
                </c:pt>
                <c:pt idx="1245">
                  <c:v>997.5</c:v>
                </c:pt>
                <c:pt idx="1246">
                  <c:v>995.5</c:v>
                </c:pt>
                <c:pt idx="1247">
                  <c:v>993.5</c:v>
                </c:pt>
                <c:pt idx="1248">
                  <c:v>991.6</c:v>
                </c:pt>
                <c:pt idx="1249">
                  <c:v>989.6</c:v>
                </c:pt>
                <c:pt idx="1250">
                  <c:v>987.7</c:v>
                </c:pt>
                <c:pt idx="1251">
                  <c:v>985.8</c:v>
                </c:pt>
                <c:pt idx="1252">
                  <c:v>983.9</c:v>
                </c:pt>
                <c:pt idx="1253">
                  <c:v>982</c:v>
                </c:pt>
                <c:pt idx="1254">
                  <c:v>980.1</c:v>
                </c:pt>
                <c:pt idx="1255">
                  <c:v>978.3</c:v>
                </c:pt>
                <c:pt idx="1256">
                  <c:v>976.4</c:v>
                </c:pt>
                <c:pt idx="1257">
                  <c:v>974.5</c:v>
                </c:pt>
                <c:pt idx="1258">
                  <c:v>972.7</c:v>
                </c:pt>
                <c:pt idx="1259">
                  <c:v>970.8</c:v>
                </c:pt>
                <c:pt idx="1260">
                  <c:v>969</c:v>
                </c:pt>
                <c:pt idx="1261">
                  <c:v>967.2</c:v>
                </c:pt>
                <c:pt idx="1262">
                  <c:v>965.4</c:v>
                </c:pt>
                <c:pt idx="1263">
                  <c:v>963.6</c:v>
                </c:pt>
                <c:pt idx="1264">
                  <c:v>961.8</c:v>
                </c:pt>
                <c:pt idx="1265">
                  <c:v>960.1</c:v>
                </c:pt>
                <c:pt idx="1266">
                  <c:v>958.3</c:v>
                </c:pt>
                <c:pt idx="1267">
                  <c:v>956.6</c:v>
                </c:pt>
                <c:pt idx="1268">
                  <c:v>954.8</c:v>
                </c:pt>
                <c:pt idx="1269">
                  <c:v>953.1</c:v>
                </c:pt>
                <c:pt idx="1270">
                  <c:v>951.4</c:v>
                </c:pt>
                <c:pt idx="1271">
                  <c:v>949.7</c:v>
                </c:pt>
                <c:pt idx="1272">
                  <c:v>948</c:v>
                </c:pt>
                <c:pt idx="1273">
                  <c:v>946.4</c:v>
                </c:pt>
                <c:pt idx="1274">
                  <c:v>944.7</c:v>
                </c:pt>
                <c:pt idx="1275">
                  <c:v>943</c:v>
                </c:pt>
                <c:pt idx="1276">
                  <c:v>941.4</c:v>
                </c:pt>
                <c:pt idx="1277">
                  <c:v>939.8</c:v>
                </c:pt>
                <c:pt idx="1278">
                  <c:v>938.2</c:v>
                </c:pt>
                <c:pt idx="1279">
                  <c:v>936.6</c:v>
                </c:pt>
                <c:pt idx="1280">
                  <c:v>935</c:v>
                </c:pt>
                <c:pt idx="1281">
                  <c:v>933.4</c:v>
                </c:pt>
                <c:pt idx="1282">
                  <c:v>932</c:v>
                </c:pt>
                <c:pt idx="1283">
                  <c:v>930.6</c:v>
                </c:pt>
                <c:pt idx="1284">
                  <c:v>929.1</c:v>
                </c:pt>
                <c:pt idx="1285">
                  <c:v>927.6</c:v>
                </c:pt>
                <c:pt idx="1286">
                  <c:v>926.1</c:v>
                </c:pt>
                <c:pt idx="1287">
                  <c:v>924.6</c:v>
                </c:pt>
                <c:pt idx="1288">
                  <c:v>923.1</c:v>
                </c:pt>
                <c:pt idx="1289">
                  <c:v>921.6</c:v>
                </c:pt>
                <c:pt idx="1290">
                  <c:v>920.1</c:v>
                </c:pt>
                <c:pt idx="1291">
                  <c:v>918.5</c:v>
                </c:pt>
                <c:pt idx="1292">
                  <c:v>917</c:v>
                </c:pt>
                <c:pt idx="1293">
                  <c:v>915.5</c:v>
                </c:pt>
                <c:pt idx="1294">
                  <c:v>914</c:v>
                </c:pt>
                <c:pt idx="1295">
                  <c:v>912.5</c:v>
                </c:pt>
                <c:pt idx="1296">
                  <c:v>911</c:v>
                </c:pt>
                <c:pt idx="1297">
                  <c:v>909.5</c:v>
                </c:pt>
                <c:pt idx="1298">
                  <c:v>908.1</c:v>
                </c:pt>
                <c:pt idx="1299">
                  <c:v>906.6</c:v>
                </c:pt>
                <c:pt idx="1300">
                  <c:v>905.2</c:v>
                </c:pt>
                <c:pt idx="1301">
                  <c:v>903.8</c:v>
                </c:pt>
                <c:pt idx="1302">
                  <c:v>902.3</c:v>
                </c:pt>
                <c:pt idx="1303">
                  <c:v>900.9</c:v>
                </c:pt>
                <c:pt idx="1304">
                  <c:v>899.5</c:v>
                </c:pt>
                <c:pt idx="1305">
                  <c:v>898.1</c:v>
                </c:pt>
                <c:pt idx="1306">
                  <c:v>896.7</c:v>
                </c:pt>
                <c:pt idx="1307">
                  <c:v>895.3</c:v>
                </c:pt>
                <c:pt idx="1308">
                  <c:v>893.9</c:v>
                </c:pt>
                <c:pt idx="1309">
                  <c:v>892.5</c:v>
                </c:pt>
                <c:pt idx="1310">
                  <c:v>891.1</c:v>
                </c:pt>
                <c:pt idx="1311">
                  <c:v>889.7</c:v>
                </c:pt>
                <c:pt idx="1312">
                  <c:v>888.4</c:v>
                </c:pt>
                <c:pt idx="1313">
                  <c:v>887</c:v>
                </c:pt>
                <c:pt idx="1314">
                  <c:v>885.7</c:v>
                </c:pt>
                <c:pt idx="1315">
                  <c:v>884.3</c:v>
                </c:pt>
                <c:pt idx="1316">
                  <c:v>882.9</c:v>
                </c:pt>
                <c:pt idx="1317">
                  <c:v>881.6</c:v>
                </c:pt>
                <c:pt idx="1318">
                  <c:v>880.2</c:v>
                </c:pt>
                <c:pt idx="1319">
                  <c:v>878.9</c:v>
                </c:pt>
                <c:pt idx="1320">
                  <c:v>877.6</c:v>
                </c:pt>
                <c:pt idx="1321">
                  <c:v>876.3</c:v>
                </c:pt>
                <c:pt idx="1322">
                  <c:v>874.9</c:v>
                </c:pt>
                <c:pt idx="1323">
                  <c:v>873.6</c:v>
                </c:pt>
                <c:pt idx="1324">
                  <c:v>872.3</c:v>
                </c:pt>
                <c:pt idx="1325">
                  <c:v>871</c:v>
                </c:pt>
                <c:pt idx="1326">
                  <c:v>869.7</c:v>
                </c:pt>
                <c:pt idx="1327">
                  <c:v>868.4</c:v>
                </c:pt>
                <c:pt idx="1328">
                  <c:v>867.1</c:v>
                </c:pt>
                <c:pt idx="1329">
                  <c:v>866.1</c:v>
                </c:pt>
                <c:pt idx="1330">
                  <c:v>864.9</c:v>
                </c:pt>
                <c:pt idx="1331">
                  <c:v>863.6</c:v>
                </c:pt>
                <c:pt idx="1332">
                  <c:v>862.3</c:v>
                </c:pt>
                <c:pt idx="1333">
                  <c:v>861</c:v>
                </c:pt>
                <c:pt idx="1334">
                  <c:v>859.7</c:v>
                </c:pt>
                <c:pt idx="1335">
                  <c:v>858.4</c:v>
                </c:pt>
                <c:pt idx="1336">
                  <c:v>857.1</c:v>
                </c:pt>
                <c:pt idx="1337">
                  <c:v>855.8</c:v>
                </c:pt>
                <c:pt idx="1338">
                  <c:v>854.6</c:v>
                </c:pt>
                <c:pt idx="1339">
                  <c:v>853.3</c:v>
                </c:pt>
                <c:pt idx="1340">
                  <c:v>852</c:v>
                </c:pt>
                <c:pt idx="1341">
                  <c:v>850.7</c:v>
                </c:pt>
                <c:pt idx="1342">
                  <c:v>849.5</c:v>
                </c:pt>
                <c:pt idx="1343">
                  <c:v>848.3</c:v>
                </c:pt>
                <c:pt idx="1344">
                  <c:v>847</c:v>
                </c:pt>
                <c:pt idx="1345">
                  <c:v>845.8</c:v>
                </c:pt>
                <c:pt idx="1346">
                  <c:v>844.6</c:v>
                </c:pt>
                <c:pt idx="1347">
                  <c:v>843.3</c:v>
                </c:pt>
                <c:pt idx="1348">
                  <c:v>842.1</c:v>
                </c:pt>
                <c:pt idx="1349">
                  <c:v>840.9</c:v>
                </c:pt>
                <c:pt idx="1350">
                  <c:v>839.6</c:v>
                </c:pt>
                <c:pt idx="1351">
                  <c:v>838.4</c:v>
                </c:pt>
                <c:pt idx="1352">
                  <c:v>837.2</c:v>
                </c:pt>
                <c:pt idx="1353">
                  <c:v>836</c:v>
                </c:pt>
                <c:pt idx="1354">
                  <c:v>834.7</c:v>
                </c:pt>
                <c:pt idx="1355">
                  <c:v>833.5</c:v>
                </c:pt>
                <c:pt idx="1356">
                  <c:v>832.3</c:v>
                </c:pt>
                <c:pt idx="1357">
                  <c:v>831.1</c:v>
                </c:pt>
                <c:pt idx="1358">
                  <c:v>829.9</c:v>
                </c:pt>
                <c:pt idx="1359">
                  <c:v>828.7</c:v>
                </c:pt>
                <c:pt idx="1360">
                  <c:v>827.5</c:v>
                </c:pt>
                <c:pt idx="1361">
                  <c:v>826.4</c:v>
                </c:pt>
                <c:pt idx="1362">
                  <c:v>825.2</c:v>
                </c:pt>
                <c:pt idx="1363">
                  <c:v>824</c:v>
                </c:pt>
                <c:pt idx="1364">
                  <c:v>822.9</c:v>
                </c:pt>
                <c:pt idx="1365">
                  <c:v>821.7</c:v>
                </c:pt>
                <c:pt idx="1366">
                  <c:v>820.6</c:v>
                </c:pt>
                <c:pt idx="1367">
                  <c:v>819.4</c:v>
                </c:pt>
                <c:pt idx="1368">
                  <c:v>818.3</c:v>
                </c:pt>
                <c:pt idx="1369">
                  <c:v>817.1</c:v>
                </c:pt>
                <c:pt idx="1370">
                  <c:v>816</c:v>
                </c:pt>
                <c:pt idx="1371">
                  <c:v>814.9</c:v>
                </c:pt>
                <c:pt idx="1372">
                  <c:v>813.7</c:v>
                </c:pt>
                <c:pt idx="1373">
                  <c:v>812.6</c:v>
                </c:pt>
                <c:pt idx="1374">
                  <c:v>811.5</c:v>
                </c:pt>
                <c:pt idx="1375">
                  <c:v>810.3</c:v>
                </c:pt>
                <c:pt idx="1376">
                  <c:v>809.1</c:v>
                </c:pt>
                <c:pt idx="1377">
                  <c:v>808</c:v>
                </c:pt>
                <c:pt idx="1378">
                  <c:v>806.8</c:v>
                </c:pt>
                <c:pt idx="1379">
                  <c:v>805.7</c:v>
                </c:pt>
                <c:pt idx="1380">
                  <c:v>804.5</c:v>
                </c:pt>
                <c:pt idx="1381">
                  <c:v>803.4</c:v>
                </c:pt>
                <c:pt idx="1382">
                  <c:v>802.3</c:v>
                </c:pt>
                <c:pt idx="1383">
                  <c:v>801.1</c:v>
                </c:pt>
                <c:pt idx="1384">
                  <c:v>800</c:v>
                </c:pt>
                <c:pt idx="1385">
                  <c:v>798.9</c:v>
                </c:pt>
                <c:pt idx="1386">
                  <c:v>797.8</c:v>
                </c:pt>
                <c:pt idx="1387">
                  <c:v>796.7</c:v>
                </c:pt>
                <c:pt idx="1388">
                  <c:v>795.6</c:v>
                </c:pt>
                <c:pt idx="1389">
                  <c:v>794.4</c:v>
                </c:pt>
                <c:pt idx="1390">
                  <c:v>793.3</c:v>
                </c:pt>
                <c:pt idx="1391">
                  <c:v>792.3</c:v>
                </c:pt>
                <c:pt idx="1392">
                  <c:v>791.2</c:v>
                </c:pt>
                <c:pt idx="1393">
                  <c:v>790.1</c:v>
                </c:pt>
                <c:pt idx="1394">
                  <c:v>789</c:v>
                </c:pt>
                <c:pt idx="1395">
                  <c:v>787.9</c:v>
                </c:pt>
                <c:pt idx="1396">
                  <c:v>786.8</c:v>
                </c:pt>
                <c:pt idx="1397">
                  <c:v>785.8</c:v>
                </c:pt>
                <c:pt idx="1398">
                  <c:v>784.7</c:v>
                </c:pt>
                <c:pt idx="1399">
                  <c:v>783.6</c:v>
                </c:pt>
                <c:pt idx="1400">
                  <c:v>782.5</c:v>
                </c:pt>
                <c:pt idx="1401">
                  <c:v>781.5</c:v>
                </c:pt>
                <c:pt idx="1402">
                  <c:v>780.4</c:v>
                </c:pt>
                <c:pt idx="1403">
                  <c:v>779.4</c:v>
                </c:pt>
                <c:pt idx="1404">
                  <c:v>778.3</c:v>
                </c:pt>
                <c:pt idx="1405">
                  <c:v>777.3</c:v>
                </c:pt>
                <c:pt idx="1406">
                  <c:v>776.2</c:v>
                </c:pt>
                <c:pt idx="1407">
                  <c:v>775.1</c:v>
                </c:pt>
                <c:pt idx="1408">
                  <c:v>774.1</c:v>
                </c:pt>
                <c:pt idx="1409">
                  <c:v>773</c:v>
                </c:pt>
                <c:pt idx="1410">
                  <c:v>772</c:v>
                </c:pt>
                <c:pt idx="1411">
                  <c:v>770.9</c:v>
                </c:pt>
                <c:pt idx="1412">
                  <c:v>769.9</c:v>
                </c:pt>
                <c:pt idx="1413">
                  <c:v>768.8</c:v>
                </c:pt>
                <c:pt idx="1414">
                  <c:v>767.7</c:v>
                </c:pt>
                <c:pt idx="1415">
                  <c:v>766.7</c:v>
                </c:pt>
                <c:pt idx="1416">
                  <c:v>765.8</c:v>
                </c:pt>
                <c:pt idx="1417">
                  <c:v>764.7</c:v>
                </c:pt>
                <c:pt idx="1418">
                  <c:v>763.7</c:v>
                </c:pt>
                <c:pt idx="1419">
                  <c:v>762.7</c:v>
                </c:pt>
                <c:pt idx="1420">
                  <c:v>761.7</c:v>
                </c:pt>
                <c:pt idx="1421">
                  <c:v>760.7</c:v>
                </c:pt>
                <c:pt idx="1422">
                  <c:v>759.7</c:v>
                </c:pt>
                <c:pt idx="1423">
                  <c:v>758.7</c:v>
                </c:pt>
                <c:pt idx="1424">
                  <c:v>757.7</c:v>
                </c:pt>
                <c:pt idx="1425">
                  <c:v>756.7</c:v>
                </c:pt>
                <c:pt idx="1426">
                  <c:v>755.7</c:v>
                </c:pt>
                <c:pt idx="1427">
                  <c:v>754.7</c:v>
                </c:pt>
                <c:pt idx="1428">
                  <c:v>753.7</c:v>
                </c:pt>
                <c:pt idx="1429">
                  <c:v>752.7</c:v>
                </c:pt>
                <c:pt idx="1430">
                  <c:v>751.8</c:v>
                </c:pt>
                <c:pt idx="1431">
                  <c:v>750.8</c:v>
                </c:pt>
                <c:pt idx="1432">
                  <c:v>749.8</c:v>
                </c:pt>
                <c:pt idx="1433">
                  <c:v>748.9</c:v>
                </c:pt>
                <c:pt idx="1434">
                  <c:v>747.9</c:v>
                </c:pt>
                <c:pt idx="1435">
                  <c:v>746.9</c:v>
                </c:pt>
                <c:pt idx="1436">
                  <c:v>746</c:v>
                </c:pt>
                <c:pt idx="1437">
                  <c:v>745</c:v>
                </c:pt>
                <c:pt idx="1438">
                  <c:v>744.1</c:v>
                </c:pt>
                <c:pt idx="1439">
                  <c:v>743.1</c:v>
                </c:pt>
                <c:pt idx="1440">
                  <c:v>742.2</c:v>
                </c:pt>
                <c:pt idx="1441">
                  <c:v>741.2</c:v>
                </c:pt>
                <c:pt idx="1442">
                  <c:v>740.3</c:v>
                </c:pt>
                <c:pt idx="1443">
                  <c:v>739.3</c:v>
                </c:pt>
                <c:pt idx="1444">
                  <c:v>738.4</c:v>
                </c:pt>
                <c:pt idx="1445">
                  <c:v>737.4</c:v>
                </c:pt>
                <c:pt idx="1446">
                  <c:v>736.5</c:v>
                </c:pt>
                <c:pt idx="1447">
                  <c:v>735.5</c:v>
                </c:pt>
                <c:pt idx="1448">
                  <c:v>734.6</c:v>
                </c:pt>
                <c:pt idx="1449">
                  <c:v>733.6</c:v>
                </c:pt>
                <c:pt idx="1450">
                  <c:v>732.7</c:v>
                </c:pt>
                <c:pt idx="1451">
                  <c:v>731.8</c:v>
                </c:pt>
                <c:pt idx="1452">
                  <c:v>730.8</c:v>
                </c:pt>
                <c:pt idx="1453">
                  <c:v>729.9</c:v>
                </c:pt>
                <c:pt idx="1454">
                  <c:v>729</c:v>
                </c:pt>
                <c:pt idx="1455">
                  <c:v>728.1</c:v>
                </c:pt>
                <c:pt idx="1456">
                  <c:v>727.2</c:v>
                </c:pt>
                <c:pt idx="1457">
                  <c:v>726.3</c:v>
                </c:pt>
                <c:pt idx="1458">
                  <c:v>725.4</c:v>
                </c:pt>
                <c:pt idx="1459">
                  <c:v>724.5</c:v>
                </c:pt>
                <c:pt idx="1460">
                  <c:v>723.6</c:v>
                </c:pt>
                <c:pt idx="1461">
                  <c:v>722.6</c:v>
                </c:pt>
                <c:pt idx="1462">
                  <c:v>721.7</c:v>
                </c:pt>
                <c:pt idx="1463">
                  <c:v>720.8</c:v>
                </c:pt>
                <c:pt idx="1464">
                  <c:v>719.9</c:v>
                </c:pt>
                <c:pt idx="1465">
                  <c:v>719</c:v>
                </c:pt>
                <c:pt idx="1466">
                  <c:v>718.1</c:v>
                </c:pt>
                <c:pt idx="1467">
                  <c:v>717.2</c:v>
                </c:pt>
                <c:pt idx="1468">
                  <c:v>716.2</c:v>
                </c:pt>
                <c:pt idx="1469">
                  <c:v>715.3</c:v>
                </c:pt>
                <c:pt idx="1470">
                  <c:v>714.4</c:v>
                </c:pt>
                <c:pt idx="1471">
                  <c:v>713.4</c:v>
                </c:pt>
                <c:pt idx="1472">
                  <c:v>712.5</c:v>
                </c:pt>
                <c:pt idx="1473">
                  <c:v>711.6</c:v>
                </c:pt>
                <c:pt idx="1474">
                  <c:v>710.6</c:v>
                </c:pt>
                <c:pt idx="1475">
                  <c:v>709.7</c:v>
                </c:pt>
                <c:pt idx="1476">
                  <c:v>708.8</c:v>
                </c:pt>
                <c:pt idx="1477">
                  <c:v>707.9</c:v>
                </c:pt>
                <c:pt idx="1478">
                  <c:v>707</c:v>
                </c:pt>
                <c:pt idx="1479">
                  <c:v>706.1</c:v>
                </c:pt>
                <c:pt idx="1480">
                  <c:v>705.2</c:v>
                </c:pt>
                <c:pt idx="1481">
                  <c:v>704.2</c:v>
                </c:pt>
                <c:pt idx="1482">
                  <c:v>703.3</c:v>
                </c:pt>
                <c:pt idx="1483">
                  <c:v>702.4</c:v>
                </c:pt>
                <c:pt idx="1484">
                  <c:v>701.5</c:v>
                </c:pt>
                <c:pt idx="1485">
                  <c:v>700.6</c:v>
                </c:pt>
                <c:pt idx="1486">
                  <c:v>699.6</c:v>
                </c:pt>
                <c:pt idx="1487">
                  <c:v>698.7</c:v>
                </c:pt>
                <c:pt idx="1488">
                  <c:v>697.8</c:v>
                </c:pt>
                <c:pt idx="1489">
                  <c:v>696.8</c:v>
                </c:pt>
                <c:pt idx="1490">
                  <c:v>695.9</c:v>
                </c:pt>
                <c:pt idx="1491">
                  <c:v>695</c:v>
                </c:pt>
                <c:pt idx="1492">
                  <c:v>694.1</c:v>
                </c:pt>
                <c:pt idx="1493">
                  <c:v>693.1</c:v>
                </c:pt>
                <c:pt idx="1494">
                  <c:v>692.2</c:v>
                </c:pt>
                <c:pt idx="1495">
                  <c:v>691.3</c:v>
                </c:pt>
                <c:pt idx="1496">
                  <c:v>690.4</c:v>
                </c:pt>
                <c:pt idx="1497">
                  <c:v>689.5</c:v>
                </c:pt>
                <c:pt idx="1498">
                  <c:v>688.5</c:v>
                </c:pt>
                <c:pt idx="1499">
                  <c:v>687.6</c:v>
                </c:pt>
                <c:pt idx="1500">
                  <c:v>686.7</c:v>
                </c:pt>
                <c:pt idx="1501">
                  <c:v>685.7</c:v>
                </c:pt>
                <c:pt idx="1502">
                  <c:v>684.8</c:v>
                </c:pt>
                <c:pt idx="1503">
                  <c:v>683.9</c:v>
                </c:pt>
                <c:pt idx="1504">
                  <c:v>683</c:v>
                </c:pt>
                <c:pt idx="1505">
                  <c:v>682.1</c:v>
                </c:pt>
                <c:pt idx="1506">
                  <c:v>681.1</c:v>
                </c:pt>
                <c:pt idx="1507">
                  <c:v>680.3</c:v>
                </c:pt>
                <c:pt idx="1508">
                  <c:v>679.3</c:v>
                </c:pt>
                <c:pt idx="1509">
                  <c:v>678.4</c:v>
                </c:pt>
                <c:pt idx="1510">
                  <c:v>677.5</c:v>
                </c:pt>
                <c:pt idx="1511">
                  <c:v>676.6</c:v>
                </c:pt>
                <c:pt idx="1512">
                  <c:v>675.6</c:v>
                </c:pt>
                <c:pt idx="1513">
                  <c:v>674.7</c:v>
                </c:pt>
                <c:pt idx="1514">
                  <c:v>673.8</c:v>
                </c:pt>
                <c:pt idx="1515">
                  <c:v>672.9</c:v>
                </c:pt>
                <c:pt idx="1516">
                  <c:v>672</c:v>
                </c:pt>
                <c:pt idx="1517">
                  <c:v>671.1</c:v>
                </c:pt>
                <c:pt idx="1518">
                  <c:v>670.2</c:v>
                </c:pt>
                <c:pt idx="1519">
                  <c:v>669.3</c:v>
                </c:pt>
                <c:pt idx="1520">
                  <c:v>668.4</c:v>
                </c:pt>
                <c:pt idx="1521">
                  <c:v>667.5</c:v>
                </c:pt>
                <c:pt idx="1522">
                  <c:v>666.5</c:v>
                </c:pt>
                <c:pt idx="1523">
                  <c:v>665.5</c:v>
                </c:pt>
                <c:pt idx="1524">
                  <c:v>664.6</c:v>
                </c:pt>
                <c:pt idx="1525">
                  <c:v>663.7</c:v>
                </c:pt>
                <c:pt idx="1526">
                  <c:v>662.8</c:v>
                </c:pt>
                <c:pt idx="1527">
                  <c:v>661.9</c:v>
                </c:pt>
                <c:pt idx="1528">
                  <c:v>661</c:v>
                </c:pt>
                <c:pt idx="1529">
                  <c:v>660.1</c:v>
                </c:pt>
                <c:pt idx="1530">
                  <c:v>659.2</c:v>
                </c:pt>
                <c:pt idx="1531">
                  <c:v>658.2</c:v>
                </c:pt>
                <c:pt idx="1532">
                  <c:v>657.4</c:v>
                </c:pt>
                <c:pt idx="1533">
                  <c:v>656.4</c:v>
                </c:pt>
                <c:pt idx="1534">
                  <c:v>655.5</c:v>
                </c:pt>
                <c:pt idx="1535">
                  <c:v>654.6</c:v>
                </c:pt>
                <c:pt idx="1536">
                  <c:v>653.6</c:v>
                </c:pt>
                <c:pt idx="1537">
                  <c:v>652.70000000000005</c:v>
                </c:pt>
                <c:pt idx="1538">
                  <c:v>651.70000000000005</c:v>
                </c:pt>
                <c:pt idx="1539">
                  <c:v>650.79999999999995</c:v>
                </c:pt>
                <c:pt idx="1540">
                  <c:v>649.9</c:v>
                </c:pt>
                <c:pt idx="1541">
                  <c:v>648.9</c:v>
                </c:pt>
                <c:pt idx="1542">
                  <c:v>647.9</c:v>
                </c:pt>
                <c:pt idx="1543">
                  <c:v>646.9</c:v>
                </c:pt>
                <c:pt idx="1544">
                  <c:v>645.79999999999995</c:v>
                </c:pt>
                <c:pt idx="1545">
                  <c:v>644.70000000000005</c:v>
                </c:pt>
                <c:pt idx="1546">
                  <c:v>643.70000000000005</c:v>
                </c:pt>
                <c:pt idx="1547">
                  <c:v>642.6</c:v>
                </c:pt>
                <c:pt idx="1548">
                  <c:v>641.5</c:v>
                </c:pt>
                <c:pt idx="1549">
                  <c:v>640.4</c:v>
                </c:pt>
                <c:pt idx="1550">
                  <c:v>639.29999999999995</c:v>
                </c:pt>
                <c:pt idx="1551">
                  <c:v>638.29999999999995</c:v>
                </c:pt>
                <c:pt idx="1552">
                  <c:v>637.20000000000005</c:v>
                </c:pt>
                <c:pt idx="1553">
                  <c:v>636.20000000000005</c:v>
                </c:pt>
                <c:pt idx="1554">
                  <c:v>635.20000000000005</c:v>
                </c:pt>
                <c:pt idx="1555">
                  <c:v>634.20000000000005</c:v>
                </c:pt>
                <c:pt idx="1556">
                  <c:v>633.20000000000005</c:v>
                </c:pt>
                <c:pt idx="1557">
                  <c:v>632.29999999999995</c:v>
                </c:pt>
                <c:pt idx="1558">
                  <c:v>631.29999999999995</c:v>
                </c:pt>
                <c:pt idx="1559">
                  <c:v>630.4</c:v>
                </c:pt>
                <c:pt idx="1560">
                  <c:v>629.4</c:v>
                </c:pt>
                <c:pt idx="1561">
                  <c:v>628.5</c:v>
                </c:pt>
                <c:pt idx="1562">
                  <c:v>627.6</c:v>
                </c:pt>
                <c:pt idx="1563">
                  <c:v>626.6</c:v>
                </c:pt>
                <c:pt idx="1564">
                  <c:v>625.70000000000005</c:v>
                </c:pt>
                <c:pt idx="1565">
                  <c:v>624.79999999999995</c:v>
                </c:pt>
                <c:pt idx="1566">
                  <c:v>623.9</c:v>
                </c:pt>
                <c:pt idx="1567">
                  <c:v>623</c:v>
                </c:pt>
                <c:pt idx="1568">
                  <c:v>622.20000000000005</c:v>
                </c:pt>
                <c:pt idx="1569">
                  <c:v>621.4</c:v>
                </c:pt>
                <c:pt idx="1570">
                  <c:v>620.6</c:v>
                </c:pt>
                <c:pt idx="1571">
                  <c:v>619.79999999999995</c:v>
                </c:pt>
                <c:pt idx="1572">
                  <c:v>618.9</c:v>
                </c:pt>
                <c:pt idx="1573">
                  <c:v>618.1</c:v>
                </c:pt>
                <c:pt idx="1574">
                  <c:v>617.20000000000005</c:v>
                </c:pt>
                <c:pt idx="1575">
                  <c:v>616.4</c:v>
                </c:pt>
                <c:pt idx="1576">
                  <c:v>615.5</c:v>
                </c:pt>
                <c:pt idx="1577">
                  <c:v>614.6</c:v>
                </c:pt>
                <c:pt idx="1578">
                  <c:v>613.70000000000005</c:v>
                </c:pt>
                <c:pt idx="1579">
                  <c:v>612.79999999999995</c:v>
                </c:pt>
                <c:pt idx="1580">
                  <c:v>611.9</c:v>
                </c:pt>
                <c:pt idx="1581">
                  <c:v>611</c:v>
                </c:pt>
                <c:pt idx="1582">
                  <c:v>610.1</c:v>
                </c:pt>
                <c:pt idx="1583">
                  <c:v>609.29999999999995</c:v>
                </c:pt>
                <c:pt idx="1584">
                  <c:v>608.4</c:v>
                </c:pt>
                <c:pt idx="1585">
                  <c:v>607.5</c:v>
                </c:pt>
                <c:pt idx="1586">
                  <c:v>606.6</c:v>
                </c:pt>
                <c:pt idx="1587">
                  <c:v>605.70000000000005</c:v>
                </c:pt>
                <c:pt idx="1588">
                  <c:v>604.79999999999995</c:v>
                </c:pt>
                <c:pt idx="1589">
                  <c:v>604</c:v>
                </c:pt>
                <c:pt idx="1590">
                  <c:v>603.1</c:v>
                </c:pt>
                <c:pt idx="1591">
                  <c:v>602.20000000000005</c:v>
                </c:pt>
                <c:pt idx="1592">
                  <c:v>601.29999999999995</c:v>
                </c:pt>
                <c:pt idx="1593">
                  <c:v>600.4</c:v>
                </c:pt>
                <c:pt idx="1594">
                  <c:v>599.5</c:v>
                </c:pt>
                <c:pt idx="1595">
                  <c:v>598.6</c:v>
                </c:pt>
                <c:pt idx="1596">
                  <c:v>597.70000000000005</c:v>
                </c:pt>
                <c:pt idx="1597">
                  <c:v>596.9</c:v>
                </c:pt>
                <c:pt idx="1598">
                  <c:v>596</c:v>
                </c:pt>
                <c:pt idx="1599">
                  <c:v>595.1</c:v>
                </c:pt>
                <c:pt idx="1600">
                  <c:v>594.20000000000005</c:v>
                </c:pt>
                <c:pt idx="1601">
                  <c:v>593.29999999999995</c:v>
                </c:pt>
                <c:pt idx="1602">
                  <c:v>592.4</c:v>
                </c:pt>
                <c:pt idx="1603">
                  <c:v>591.6</c:v>
                </c:pt>
                <c:pt idx="1604">
                  <c:v>590.6</c:v>
                </c:pt>
                <c:pt idx="1605">
                  <c:v>589.70000000000005</c:v>
                </c:pt>
                <c:pt idx="1606">
                  <c:v>588.9</c:v>
                </c:pt>
                <c:pt idx="1607">
                  <c:v>588</c:v>
                </c:pt>
                <c:pt idx="1608">
                  <c:v>587.1</c:v>
                </c:pt>
                <c:pt idx="1609">
                  <c:v>586.20000000000005</c:v>
                </c:pt>
                <c:pt idx="1610">
                  <c:v>585.4</c:v>
                </c:pt>
                <c:pt idx="1611">
                  <c:v>584.5</c:v>
                </c:pt>
                <c:pt idx="1612">
                  <c:v>583.6</c:v>
                </c:pt>
                <c:pt idx="1613">
                  <c:v>582.70000000000005</c:v>
                </c:pt>
                <c:pt idx="1614">
                  <c:v>581.79999999999995</c:v>
                </c:pt>
                <c:pt idx="1615">
                  <c:v>580.9</c:v>
                </c:pt>
                <c:pt idx="1616">
                  <c:v>580</c:v>
                </c:pt>
                <c:pt idx="1617">
                  <c:v>579.1</c:v>
                </c:pt>
                <c:pt idx="1618">
                  <c:v>578.20000000000005</c:v>
                </c:pt>
                <c:pt idx="1619">
                  <c:v>577.29999999999995</c:v>
                </c:pt>
                <c:pt idx="1620">
                  <c:v>576.4</c:v>
                </c:pt>
                <c:pt idx="1621">
                  <c:v>575.5</c:v>
                </c:pt>
                <c:pt idx="1622">
                  <c:v>574.6</c:v>
                </c:pt>
                <c:pt idx="1623">
                  <c:v>573.70000000000005</c:v>
                </c:pt>
                <c:pt idx="1624">
                  <c:v>572.70000000000005</c:v>
                </c:pt>
                <c:pt idx="1625">
                  <c:v>571.79999999999995</c:v>
                </c:pt>
                <c:pt idx="1626">
                  <c:v>570.9</c:v>
                </c:pt>
                <c:pt idx="1627">
                  <c:v>570</c:v>
                </c:pt>
                <c:pt idx="1628">
                  <c:v>569.1</c:v>
                </c:pt>
                <c:pt idx="1629">
                  <c:v>568.1</c:v>
                </c:pt>
                <c:pt idx="1630">
                  <c:v>567.20000000000005</c:v>
                </c:pt>
                <c:pt idx="1631">
                  <c:v>566.20000000000005</c:v>
                </c:pt>
                <c:pt idx="1632">
                  <c:v>565.29999999999995</c:v>
                </c:pt>
                <c:pt idx="1633">
                  <c:v>564.20000000000005</c:v>
                </c:pt>
                <c:pt idx="1634">
                  <c:v>563.29999999999995</c:v>
                </c:pt>
                <c:pt idx="1635">
                  <c:v>562.29999999999995</c:v>
                </c:pt>
                <c:pt idx="1636">
                  <c:v>561.29999999999995</c:v>
                </c:pt>
                <c:pt idx="1637">
                  <c:v>560.29999999999995</c:v>
                </c:pt>
                <c:pt idx="1638">
                  <c:v>559.29999999999995</c:v>
                </c:pt>
                <c:pt idx="1639">
                  <c:v>558.29999999999995</c:v>
                </c:pt>
                <c:pt idx="1640">
                  <c:v>557.29999999999995</c:v>
                </c:pt>
                <c:pt idx="1641">
                  <c:v>556.29999999999995</c:v>
                </c:pt>
                <c:pt idx="1642">
                  <c:v>555.29999999999995</c:v>
                </c:pt>
                <c:pt idx="1643">
                  <c:v>554.4</c:v>
                </c:pt>
                <c:pt idx="1644">
                  <c:v>553.4</c:v>
                </c:pt>
                <c:pt idx="1645">
                  <c:v>552.5</c:v>
                </c:pt>
                <c:pt idx="1646">
                  <c:v>551.5</c:v>
                </c:pt>
                <c:pt idx="1647">
                  <c:v>550.5</c:v>
                </c:pt>
                <c:pt idx="1648">
                  <c:v>549.6</c:v>
                </c:pt>
                <c:pt idx="1649">
                  <c:v>548.6</c:v>
                </c:pt>
                <c:pt idx="1650">
                  <c:v>547.6</c:v>
                </c:pt>
                <c:pt idx="1651">
                  <c:v>546.70000000000005</c:v>
                </c:pt>
                <c:pt idx="1652">
                  <c:v>545.79999999999995</c:v>
                </c:pt>
                <c:pt idx="1653">
                  <c:v>544.79999999999995</c:v>
                </c:pt>
                <c:pt idx="1654">
                  <c:v>543.79999999999995</c:v>
                </c:pt>
                <c:pt idx="1655">
                  <c:v>542.9</c:v>
                </c:pt>
                <c:pt idx="1656">
                  <c:v>541.9</c:v>
                </c:pt>
                <c:pt idx="1657">
                  <c:v>540.9</c:v>
                </c:pt>
                <c:pt idx="1658">
                  <c:v>540</c:v>
                </c:pt>
                <c:pt idx="1659">
                  <c:v>539</c:v>
                </c:pt>
                <c:pt idx="1660">
                  <c:v>538</c:v>
                </c:pt>
                <c:pt idx="1661">
                  <c:v>537.1</c:v>
                </c:pt>
                <c:pt idx="1662">
                  <c:v>536.1</c:v>
                </c:pt>
                <c:pt idx="1663">
                  <c:v>535.1</c:v>
                </c:pt>
                <c:pt idx="1664">
                  <c:v>534.20000000000005</c:v>
                </c:pt>
                <c:pt idx="1665">
                  <c:v>533.20000000000005</c:v>
                </c:pt>
                <c:pt idx="1666">
                  <c:v>532.20000000000005</c:v>
                </c:pt>
                <c:pt idx="1667">
                  <c:v>531.29999999999995</c:v>
                </c:pt>
                <c:pt idx="1668">
                  <c:v>530.29999999999995</c:v>
                </c:pt>
                <c:pt idx="1669">
                  <c:v>529.4</c:v>
                </c:pt>
                <c:pt idx="1670">
                  <c:v>528.5</c:v>
                </c:pt>
                <c:pt idx="1671">
                  <c:v>527.5</c:v>
                </c:pt>
                <c:pt idx="1672">
                  <c:v>526.6</c:v>
                </c:pt>
                <c:pt idx="1673">
                  <c:v>525.6</c:v>
                </c:pt>
                <c:pt idx="1674">
                  <c:v>524.6</c:v>
                </c:pt>
                <c:pt idx="1675">
                  <c:v>523.70000000000005</c:v>
                </c:pt>
                <c:pt idx="1676">
                  <c:v>522.79999999999995</c:v>
                </c:pt>
                <c:pt idx="1677">
                  <c:v>521.79999999999995</c:v>
                </c:pt>
                <c:pt idx="1678">
                  <c:v>520.9</c:v>
                </c:pt>
                <c:pt idx="1679">
                  <c:v>519.9</c:v>
                </c:pt>
                <c:pt idx="1680">
                  <c:v>519</c:v>
                </c:pt>
                <c:pt idx="1681">
                  <c:v>518</c:v>
                </c:pt>
                <c:pt idx="1682">
                  <c:v>517.20000000000005</c:v>
                </c:pt>
                <c:pt idx="1683">
                  <c:v>516.29999999999995</c:v>
                </c:pt>
                <c:pt idx="1684">
                  <c:v>515.29999999999995</c:v>
                </c:pt>
                <c:pt idx="1685">
                  <c:v>514.4</c:v>
                </c:pt>
                <c:pt idx="1686">
                  <c:v>513.5</c:v>
                </c:pt>
                <c:pt idx="1687">
                  <c:v>512.6</c:v>
                </c:pt>
                <c:pt idx="1688">
                  <c:v>511.7</c:v>
                </c:pt>
                <c:pt idx="1689">
                  <c:v>510.8</c:v>
                </c:pt>
                <c:pt idx="1690">
                  <c:v>510</c:v>
                </c:pt>
                <c:pt idx="1691">
                  <c:v>509</c:v>
                </c:pt>
                <c:pt idx="1692">
                  <c:v>508.2</c:v>
                </c:pt>
                <c:pt idx="1693">
                  <c:v>507.2</c:v>
                </c:pt>
                <c:pt idx="1694">
                  <c:v>506.4</c:v>
                </c:pt>
                <c:pt idx="1695">
                  <c:v>505.5</c:v>
                </c:pt>
                <c:pt idx="1696">
                  <c:v>504.6</c:v>
                </c:pt>
                <c:pt idx="1697">
                  <c:v>503.8</c:v>
                </c:pt>
                <c:pt idx="1698">
                  <c:v>502.9</c:v>
                </c:pt>
                <c:pt idx="1699">
                  <c:v>502</c:v>
                </c:pt>
                <c:pt idx="1700">
                  <c:v>501.1</c:v>
                </c:pt>
                <c:pt idx="1701">
                  <c:v>500.3</c:v>
                </c:pt>
                <c:pt idx="1702">
                  <c:v>499.4</c:v>
                </c:pt>
                <c:pt idx="1703">
                  <c:v>498.5</c:v>
                </c:pt>
                <c:pt idx="1704">
                  <c:v>497.7</c:v>
                </c:pt>
                <c:pt idx="1705">
                  <c:v>496.8</c:v>
                </c:pt>
                <c:pt idx="1706">
                  <c:v>495.9</c:v>
                </c:pt>
                <c:pt idx="1707">
                  <c:v>495.1</c:v>
                </c:pt>
                <c:pt idx="1708">
                  <c:v>494.2</c:v>
                </c:pt>
                <c:pt idx="1709">
                  <c:v>493.3</c:v>
                </c:pt>
                <c:pt idx="1710">
                  <c:v>492.5</c:v>
                </c:pt>
                <c:pt idx="1711">
                  <c:v>491.7</c:v>
                </c:pt>
                <c:pt idx="1712">
                  <c:v>490.8</c:v>
                </c:pt>
                <c:pt idx="1713">
                  <c:v>490</c:v>
                </c:pt>
                <c:pt idx="1714">
                  <c:v>489.1</c:v>
                </c:pt>
                <c:pt idx="1715">
                  <c:v>488.2</c:v>
                </c:pt>
                <c:pt idx="1716">
                  <c:v>487.4</c:v>
                </c:pt>
                <c:pt idx="1717">
                  <c:v>486.6</c:v>
                </c:pt>
                <c:pt idx="1718">
                  <c:v>485.7</c:v>
                </c:pt>
                <c:pt idx="1719">
                  <c:v>484.9</c:v>
                </c:pt>
                <c:pt idx="1720">
                  <c:v>484</c:v>
                </c:pt>
                <c:pt idx="1721">
                  <c:v>483.1</c:v>
                </c:pt>
                <c:pt idx="1722">
                  <c:v>482.3</c:v>
                </c:pt>
                <c:pt idx="1723">
                  <c:v>481.5</c:v>
                </c:pt>
                <c:pt idx="1724">
                  <c:v>480.7</c:v>
                </c:pt>
                <c:pt idx="1725">
                  <c:v>479.8</c:v>
                </c:pt>
                <c:pt idx="1726">
                  <c:v>479</c:v>
                </c:pt>
                <c:pt idx="1727">
                  <c:v>478.2</c:v>
                </c:pt>
                <c:pt idx="1728">
                  <c:v>477.3</c:v>
                </c:pt>
                <c:pt idx="1729">
                  <c:v>476.5</c:v>
                </c:pt>
                <c:pt idx="1730">
                  <c:v>475.7</c:v>
                </c:pt>
                <c:pt idx="1731">
                  <c:v>474.8</c:v>
                </c:pt>
                <c:pt idx="1732">
                  <c:v>474</c:v>
                </c:pt>
                <c:pt idx="1733">
                  <c:v>473.2</c:v>
                </c:pt>
                <c:pt idx="1734">
                  <c:v>472.3</c:v>
                </c:pt>
                <c:pt idx="1735">
                  <c:v>471.5</c:v>
                </c:pt>
                <c:pt idx="1736">
                  <c:v>470.7</c:v>
                </c:pt>
                <c:pt idx="1737">
                  <c:v>469.9</c:v>
                </c:pt>
                <c:pt idx="1738">
                  <c:v>469.2</c:v>
                </c:pt>
                <c:pt idx="1739">
                  <c:v>468.3</c:v>
                </c:pt>
                <c:pt idx="1740">
                  <c:v>467.5</c:v>
                </c:pt>
                <c:pt idx="1741">
                  <c:v>466.7</c:v>
                </c:pt>
                <c:pt idx="1742">
                  <c:v>465.9</c:v>
                </c:pt>
                <c:pt idx="1743">
                  <c:v>465.1</c:v>
                </c:pt>
                <c:pt idx="1744">
                  <c:v>464.3</c:v>
                </c:pt>
                <c:pt idx="1745">
                  <c:v>463.5</c:v>
                </c:pt>
                <c:pt idx="1746">
                  <c:v>462.7</c:v>
                </c:pt>
                <c:pt idx="1747">
                  <c:v>461.9</c:v>
                </c:pt>
                <c:pt idx="1748">
                  <c:v>461.2</c:v>
                </c:pt>
                <c:pt idx="1749">
                  <c:v>460.4</c:v>
                </c:pt>
                <c:pt idx="1750">
                  <c:v>459.6</c:v>
                </c:pt>
                <c:pt idx="1751">
                  <c:v>458.8</c:v>
                </c:pt>
                <c:pt idx="1752">
                  <c:v>458</c:v>
                </c:pt>
                <c:pt idx="1753">
                  <c:v>457.2</c:v>
                </c:pt>
                <c:pt idx="1754">
                  <c:v>456.5</c:v>
                </c:pt>
                <c:pt idx="1755">
                  <c:v>455.7</c:v>
                </c:pt>
                <c:pt idx="1756">
                  <c:v>454.9</c:v>
                </c:pt>
                <c:pt idx="1757">
                  <c:v>454.2</c:v>
                </c:pt>
                <c:pt idx="1758">
                  <c:v>453.4</c:v>
                </c:pt>
                <c:pt idx="1759">
                  <c:v>452.6</c:v>
                </c:pt>
                <c:pt idx="1760">
                  <c:v>451.9</c:v>
                </c:pt>
                <c:pt idx="1761">
                  <c:v>451.1</c:v>
                </c:pt>
                <c:pt idx="1762">
                  <c:v>450.4</c:v>
                </c:pt>
                <c:pt idx="1763">
                  <c:v>449.6</c:v>
                </c:pt>
                <c:pt idx="1764">
                  <c:v>448.9</c:v>
                </c:pt>
                <c:pt idx="1765">
                  <c:v>448.1</c:v>
                </c:pt>
                <c:pt idx="1766">
                  <c:v>447.3</c:v>
                </c:pt>
                <c:pt idx="1767">
                  <c:v>446.6</c:v>
                </c:pt>
                <c:pt idx="1768">
                  <c:v>445.8</c:v>
                </c:pt>
                <c:pt idx="1769">
                  <c:v>445.1</c:v>
                </c:pt>
                <c:pt idx="1770">
                  <c:v>444.3</c:v>
                </c:pt>
                <c:pt idx="1771">
                  <c:v>443.6</c:v>
                </c:pt>
                <c:pt idx="1772">
                  <c:v>442.8</c:v>
                </c:pt>
                <c:pt idx="1773">
                  <c:v>442.1</c:v>
                </c:pt>
                <c:pt idx="1774">
                  <c:v>441.4</c:v>
                </c:pt>
                <c:pt idx="1775">
                  <c:v>440.6</c:v>
                </c:pt>
                <c:pt idx="1776">
                  <c:v>439.8</c:v>
                </c:pt>
                <c:pt idx="1777">
                  <c:v>439.1</c:v>
                </c:pt>
                <c:pt idx="1778">
                  <c:v>438.4</c:v>
                </c:pt>
                <c:pt idx="1779">
                  <c:v>437.6</c:v>
                </c:pt>
                <c:pt idx="1780">
                  <c:v>436.8</c:v>
                </c:pt>
                <c:pt idx="1781">
                  <c:v>436.1</c:v>
                </c:pt>
                <c:pt idx="1782">
                  <c:v>435.4</c:v>
                </c:pt>
                <c:pt idx="1783">
                  <c:v>434.7</c:v>
                </c:pt>
                <c:pt idx="1784">
                  <c:v>433.9</c:v>
                </c:pt>
                <c:pt idx="1785">
                  <c:v>433.2</c:v>
                </c:pt>
                <c:pt idx="1786">
                  <c:v>432.5</c:v>
                </c:pt>
                <c:pt idx="1787">
                  <c:v>431.8</c:v>
                </c:pt>
                <c:pt idx="1788">
                  <c:v>431.1</c:v>
                </c:pt>
                <c:pt idx="1789">
                  <c:v>430.4</c:v>
                </c:pt>
                <c:pt idx="1790">
                  <c:v>429.6</c:v>
                </c:pt>
                <c:pt idx="1791">
                  <c:v>428.9</c:v>
                </c:pt>
                <c:pt idx="1792">
                  <c:v>428.2</c:v>
                </c:pt>
                <c:pt idx="1793">
                  <c:v>427.5</c:v>
                </c:pt>
                <c:pt idx="1794">
                  <c:v>426.8</c:v>
                </c:pt>
                <c:pt idx="1795">
                  <c:v>426</c:v>
                </c:pt>
                <c:pt idx="1796">
                  <c:v>425.3</c:v>
                </c:pt>
                <c:pt idx="1797">
                  <c:v>424.6</c:v>
                </c:pt>
                <c:pt idx="1798">
                  <c:v>423.8</c:v>
                </c:pt>
                <c:pt idx="1799">
                  <c:v>423.1</c:v>
                </c:pt>
                <c:pt idx="1800">
                  <c:v>422.4</c:v>
                </c:pt>
                <c:pt idx="1801">
                  <c:v>421.6</c:v>
                </c:pt>
                <c:pt idx="1802">
                  <c:v>420.9</c:v>
                </c:pt>
                <c:pt idx="1803">
                  <c:v>420.1</c:v>
                </c:pt>
                <c:pt idx="1804">
                  <c:v>419.4</c:v>
                </c:pt>
                <c:pt idx="1805">
                  <c:v>418.7</c:v>
                </c:pt>
                <c:pt idx="1806">
                  <c:v>418</c:v>
                </c:pt>
                <c:pt idx="1807">
                  <c:v>417.3</c:v>
                </c:pt>
                <c:pt idx="1808">
                  <c:v>416.6</c:v>
                </c:pt>
                <c:pt idx="1809">
                  <c:v>415.8</c:v>
                </c:pt>
                <c:pt idx="1810">
                  <c:v>415.1</c:v>
                </c:pt>
                <c:pt idx="1811">
                  <c:v>414.4</c:v>
                </c:pt>
                <c:pt idx="1812">
                  <c:v>413.6</c:v>
                </c:pt>
                <c:pt idx="1813">
                  <c:v>412.9</c:v>
                </c:pt>
                <c:pt idx="1814">
                  <c:v>412.2</c:v>
                </c:pt>
                <c:pt idx="1815">
                  <c:v>411.4</c:v>
                </c:pt>
                <c:pt idx="1816">
                  <c:v>410.7</c:v>
                </c:pt>
                <c:pt idx="1817">
                  <c:v>409.8</c:v>
                </c:pt>
                <c:pt idx="1818">
                  <c:v>409.2</c:v>
                </c:pt>
                <c:pt idx="1819">
                  <c:v>408.5</c:v>
                </c:pt>
                <c:pt idx="1820">
                  <c:v>407.7</c:v>
                </c:pt>
                <c:pt idx="1821">
                  <c:v>407</c:v>
                </c:pt>
                <c:pt idx="1822">
                  <c:v>406.3</c:v>
                </c:pt>
                <c:pt idx="1823">
                  <c:v>405.5</c:v>
                </c:pt>
                <c:pt idx="1824">
                  <c:v>404.9</c:v>
                </c:pt>
                <c:pt idx="1825">
                  <c:v>404.1</c:v>
                </c:pt>
                <c:pt idx="1826">
                  <c:v>403.4</c:v>
                </c:pt>
                <c:pt idx="1827">
                  <c:v>402.8</c:v>
                </c:pt>
                <c:pt idx="1828">
                  <c:v>402.1</c:v>
                </c:pt>
                <c:pt idx="1829">
                  <c:v>401.3</c:v>
                </c:pt>
                <c:pt idx="1830">
                  <c:v>400.6</c:v>
                </c:pt>
                <c:pt idx="1831">
                  <c:v>399.9</c:v>
                </c:pt>
                <c:pt idx="1832">
                  <c:v>399.1</c:v>
                </c:pt>
                <c:pt idx="1833">
                  <c:v>398.4</c:v>
                </c:pt>
                <c:pt idx="1834">
                  <c:v>397.7</c:v>
                </c:pt>
                <c:pt idx="1835">
                  <c:v>397</c:v>
                </c:pt>
                <c:pt idx="1836">
                  <c:v>396.3</c:v>
                </c:pt>
                <c:pt idx="1837">
                  <c:v>395.5</c:v>
                </c:pt>
                <c:pt idx="1838">
                  <c:v>394.9</c:v>
                </c:pt>
                <c:pt idx="1839">
                  <c:v>394.1</c:v>
                </c:pt>
                <c:pt idx="1840">
                  <c:v>393.4</c:v>
                </c:pt>
                <c:pt idx="1841">
                  <c:v>392.7</c:v>
                </c:pt>
                <c:pt idx="1842">
                  <c:v>392</c:v>
                </c:pt>
                <c:pt idx="1843">
                  <c:v>391.3</c:v>
                </c:pt>
                <c:pt idx="1844">
                  <c:v>390.6</c:v>
                </c:pt>
              </c:numCache>
            </c:numRef>
          </c:yVal>
          <c:smooth val="1"/>
          <c:extLst xmlns:c16r2="http://schemas.microsoft.com/office/drawing/2015/06/chart">
            <c:ext xmlns:c16="http://schemas.microsoft.com/office/drawing/2014/chart" uri="{C3380CC4-5D6E-409C-BE32-E72D297353CC}">
              <c16:uniqueId val="{00000003-0209-AF47-A549-2B27FD865DF6}"/>
            </c:ext>
          </c:extLst>
        </c:ser>
        <c:dLbls>
          <c:showLegendKey val="0"/>
          <c:showVal val="0"/>
          <c:showCatName val="0"/>
          <c:showSerName val="0"/>
          <c:showPercent val="0"/>
          <c:showBubbleSize val="0"/>
        </c:dLbls>
        <c:axId val="244011392"/>
        <c:axId val="244013312"/>
      </c:scatterChart>
      <c:valAx>
        <c:axId val="244011392"/>
        <c:scaling>
          <c:orientation val="minMax"/>
          <c:min val="0"/>
        </c:scaling>
        <c:delete val="0"/>
        <c:axPos val="b"/>
        <c:title>
          <c:tx>
            <c:rich>
              <a:bodyPr/>
              <a:lstStyle/>
              <a:p>
                <a:pPr>
                  <a:defRPr/>
                </a:pPr>
                <a:r>
                  <a:rPr lang="en-GB"/>
                  <a:t>Time (sec)</a:t>
                </a:r>
              </a:p>
            </c:rich>
          </c:tx>
          <c:overlay val="0"/>
        </c:title>
        <c:numFmt formatCode="General" sourceLinked="1"/>
        <c:majorTickMark val="out"/>
        <c:minorTickMark val="none"/>
        <c:tickLblPos val="nextTo"/>
        <c:crossAx val="244013312"/>
        <c:crosses val="autoZero"/>
        <c:crossBetween val="midCat"/>
        <c:majorUnit val="200"/>
      </c:valAx>
      <c:valAx>
        <c:axId val="244013312"/>
        <c:scaling>
          <c:orientation val="minMax"/>
        </c:scaling>
        <c:delete val="0"/>
        <c:axPos val="l"/>
        <c:title>
          <c:tx>
            <c:rich>
              <a:bodyPr rot="-5400000" vert="horz"/>
              <a:lstStyle/>
              <a:p>
                <a:pPr>
                  <a:defRPr/>
                </a:pPr>
                <a:r>
                  <a:rPr lang="en-GB"/>
                  <a:t>Temp (</a:t>
                </a:r>
                <a:r>
                  <a:rPr lang="en-GB" baseline="30000"/>
                  <a:t>o</a:t>
                </a:r>
                <a:r>
                  <a:rPr lang="en-GB" baseline="0"/>
                  <a:t>C)</a:t>
                </a:r>
                <a:endParaRPr lang="en-GB"/>
              </a:p>
            </c:rich>
          </c:tx>
          <c:overlay val="0"/>
        </c:title>
        <c:numFmt formatCode="General" sourceLinked="1"/>
        <c:majorTickMark val="out"/>
        <c:minorTickMark val="none"/>
        <c:tickLblPos val="nextTo"/>
        <c:crossAx val="244011392"/>
        <c:crosses val="autoZero"/>
        <c:crossBetween val="midCat"/>
      </c:valAx>
      <c:spPr>
        <a:ln>
          <a:noFill/>
        </a:ln>
      </c:spPr>
    </c:plotArea>
    <c:legend>
      <c:legendPos val="r"/>
      <c:layout>
        <c:manualLayout>
          <c:xMode val="edge"/>
          <c:yMode val="edge"/>
          <c:x val="0.590204114576794"/>
          <c:y val="0.179025103557196"/>
          <c:w val="0.38986422255304598"/>
          <c:h val="0.53544844502602296"/>
        </c:manualLayout>
      </c:layout>
      <c:overlay val="0"/>
    </c:legend>
    <c:plotVisOnly val="1"/>
    <c:dispBlanksAs val="gap"/>
    <c:showDLblsOverMax val="0"/>
  </c:chart>
  <c:spPr>
    <a:ln>
      <a:solidFill>
        <a:schemeClr val="bg1">
          <a:lumMod val="85000"/>
        </a:schemeClr>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5% Polymer</a:t>
            </a:r>
          </a:p>
        </c:rich>
      </c:tx>
      <c:overlay val="0"/>
    </c:title>
    <c:autoTitleDeleted val="0"/>
    <c:plotArea>
      <c:layout/>
      <c:scatterChart>
        <c:scatterStyle val="smoothMarker"/>
        <c:varyColors val="0"/>
        <c:ser>
          <c:idx val="0"/>
          <c:order val="0"/>
          <c:tx>
            <c:strRef>
              <c:f>'5%T4 &amp; T7'!$C$1</c:f>
              <c:strCache>
                <c:ptCount val="1"/>
                <c:pt idx="0">
                  <c:v>Temperature 4(°C) Coke</c:v>
                </c:pt>
              </c:strCache>
            </c:strRef>
          </c:tx>
          <c:spPr>
            <a:ln w="31750"/>
          </c:spPr>
          <c:marker>
            <c:symbol val="none"/>
          </c:marker>
          <c:xVal>
            <c:numRef>
              <c:f>'5%T4 &amp; T7'!$A$2:$A$1416</c:f>
              <c:numCache>
                <c:formatCode>General</c:formatCode>
                <c:ptCount val="1415"/>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numCache>
            </c:numRef>
          </c:xVal>
          <c:yVal>
            <c:numRef>
              <c:f>'5%T4 &amp; T7'!$C$2:$C$1416</c:f>
              <c:numCache>
                <c:formatCode>General</c:formatCode>
                <c:ptCount val="1415"/>
                <c:pt idx="0">
                  <c:v>20.2</c:v>
                </c:pt>
                <c:pt idx="1">
                  <c:v>20.100000000000001</c:v>
                </c:pt>
                <c:pt idx="2">
                  <c:v>20.2</c:v>
                </c:pt>
                <c:pt idx="3">
                  <c:v>20.2</c:v>
                </c:pt>
                <c:pt idx="4">
                  <c:v>20.2</c:v>
                </c:pt>
                <c:pt idx="5">
                  <c:v>20.2</c:v>
                </c:pt>
                <c:pt idx="6">
                  <c:v>20.2</c:v>
                </c:pt>
                <c:pt idx="7">
                  <c:v>20.2</c:v>
                </c:pt>
                <c:pt idx="8">
                  <c:v>20.3</c:v>
                </c:pt>
                <c:pt idx="9">
                  <c:v>20.399999999999999</c:v>
                </c:pt>
                <c:pt idx="10">
                  <c:v>20.399999999999999</c:v>
                </c:pt>
                <c:pt idx="11">
                  <c:v>20.399999999999999</c:v>
                </c:pt>
                <c:pt idx="12">
                  <c:v>20.399999999999999</c:v>
                </c:pt>
                <c:pt idx="13">
                  <c:v>20.399999999999999</c:v>
                </c:pt>
                <c:pt idx="14">
                  <c:v>20.3</c:v>
                </c:pt>
                <c:pt idx="15">
                  <c:v>20.3</c:v>
                </c:pt>
                <c:pt idx="16">
                  <c:v>20.3</c:v>
                </c:pt>
                <c:pt idx="17">
                  <c:v>20.3</c:v>
                </c:pt>
                <c:pt idx="18">
                  <c:v>20.3</c:v>
                </c:pt>
                <c:pt idx="19">
                  <c:v>20.3</c:v>
                </c:pt>
                <c:pt idx="20">
                  <c:v>20.3</c:v>
                </c:pt>
                <c:pt idx="21">
                  <c:v>20.3</c:v>
                </c:pt>
                <c:pt idx="22">
                  <c:v>20.3</c:v>
                </c:pt>
                <c:pt idx="23">
                  <c:v>20.3</c:v>
                </c:pt>
                <c:pt idx="24">
                  <c:v>20.3</c:v>
                </c:pt>
                <c:pt idx="25">
                  <c:v>20.3</c:v>
                </c:pt>
                <c:pt idx="26">
                  <c:v>20.3</c:v>
                </c:pt>
                <c:pt idx="27">
                  <c:v>20.3</c:v>
                </c:pt>
                <c:pt idx="28">
                  <c:v>20.3</c:v>
                </c:pt>
                <c:pt idx="29">
                  <c:v>20.3</c:v>
                </c:pt>
                <c:pt idx="30">
                  <c:v>20.399999999999999</c:v>
                </c:pt>
                <c:pt idx="31">
                  <c:v>20.399999999999999</c:v>
                </c:pt>
                <c:pt idx="32">
                  <c:v>20.5</c:v>
                </c:pt>
                <c:pt idx="33">
                  <c:v>20.5</c:v>
                </c:pt>
                <c:pt idx="34">
                  <c:v>20.399999999999999</c:v>
                </c:pt>
                <c:pt idx="35">
                  <c:v>20.5</c:v>
                </c:pt>
                <c:pt idx="36">
                  <c:v>20.6</c:v>
                </c:pt>
                <c:pt idx="37">
                  <c:v>20.7</c:v>
                </c:pt>
                <c:pt idx="38">
                  <c:v>20.9</c:v>
                </c:pt>
                <c:pt idx="39">
                  <c:v>21.1</c:v>
                </c:pt>
                <c:pt idx="40">
                  <c:v>21.3</c:v>
                </c:pt>
                <c:pt idx="41">
                  <c:v>21.6</c:v>
                </c:pt>
                <c:pt idx="42">
                  <c:v>21.9</c:v>
                </c:pt>
                <c:pt idx="43">
                  <c:v>22.3</c:v>
                </c:pt>
                <c:pt idx="44">
                  <c:v>22.8</c:v>
                </c:pt>
                <c:pt idx="45">
                  <c:v>23.4</c:v>
                </c:pt>
                <c:pt idx="46">
                  <c:v>24.1</c:v>
                </c:pt>
                <c:pt idx="47">
                  <c:v>24.9</c:v>
                </c:pt>
                <c:pt idx="48">
                  <c:v>26</c:v>
                </c:pt>
                <c:pt idx="49">
                  <c:v>27.3</c:v>
                </c:pt>
                <c:pt idx="50">
                  <c:v>28.7</c:v>
                </c:pt>
                <c:pt idx="51">
                  <c:v>30.3</c:v>
                </c:pt>
                <c:pt idx="52">
                  <c:v>32.1</c:v>
                </c:pt>
                <c:pt idx="53">
                  <c:v>33.9</c:v>
                </c:pt>
                <c:pt idx="54">
                  <c:v>35.9</c:v>
                </c:pt>
                <c:pt idx="55">
                  <c:v>38.1</c:v>
                </c:pt>
                <c:pt idx="56">
                  <c:v>40.200000000000003</c:v>
                </c:pt>
                <c:pt idx="57">
                  <c:v>42.3</c:v>
                </c:pt>
                <c:pt idx="58">
                  <c:v>44.4</c:v>
                </c:pt>
                <c:pt idx="59">
                  <c:v>46.3</c:v>
                </c:pt>
                <c:pt idx="60">
                  <c:v>48.2</c:v>
                </c:pt>
                <c:pt idx="61">
                  <c:v>49.9</c:v>
                </c:pt>
                <c:pt idx="62">
                  <c:v>51.5</c:v>
                </c:pt>
                <c:pt idx="63">
                  <c:v>52.9</c:v>
                </c:pt>
                <c:pt idx="64">
                  <c:v>54.2</c:v>
                </c:pt>
                <c:pt idx="65">
                  <c:v>55.4</c:v>
                </c:pt>
                <c:pt idx="66">
                  <c:v>56.4</c:v>
                </c:pt>
                <c:pt idx="67">
                  <c:v>57.3</c:v>
                </c:pt>
                <c:pt idx="68">
                  <c:v>58.1</c:v>
                </c:pt>
                <c:pt idx="69">
                  <c:v>58.8</c:v>
                </c:pt>
                <c:pt idx="70">
                  <c:v>59.4</c:v>
                </c:pt>
                <c:pt idx="71">
                  <c:v>59.9</c:v>
                </c:pt>
                <c:pt idx="72">
                  <c:v>60.3</c:v>
                </c:pt>
                <c:pt idx="73">
                  <c:v>60.7</c:v>
                </c:pt>
                <c:pt idx="74">
                  <c:v>61</c:v>
                </c:pt>
                <c:pt idx="75">
                  <c:v>61.2</c:v>
                </c:pt>
                <c:pt idx="76">
                  <c:v>61.5</c:v>
                </c:pt>
                <c:pt idx="77">
                  <c:v>61.7</c:v>
                </c:pt>
                <c:pt idx="78">
                  <c:v>61.9</c:v>
                </c:pt>
                <c:pt idx="79">
                  <c:v>62</c:v>
                </c:pt>
                <c:pt idx="80">
                  <c:v>62.1</c:v>
                </c:pt>
                <c:pt idx="81">
                  <c:v>62.1</c:v>
                </c:pt>
                <c:pt idx="82">
                  <c:v>62.2</c:v>
                </c:pt>
                <c:pt idx="83">
                  <c:v>62.3</c:v>
                </c:pt>
                <c:pt idx="84">
                  <c:v>62.3</c:v>
                </c:pt>
                <c:pt idx="85">
                  <c:v>62.3</c:v>
                </c:pt>
                <c:pt idx="86">
                  <c:v>62.3</c:v>
                </c:pt>
                <c:pt idx="87">
                  <c:v>62.4</c:v>
                </c:pt>
                <c:pt idx="88">
                  <c:v>62.4</c:v>
                </c:pt>
                <c:pt idx="89">
                  <c:v>62.5</c:v>
                </c:pt>
                <c:pt idx="90">
                  <c:v>62.6</c:v>
                </c:pt>
                <c:pt idx="91">
                  <c:v>62.7</c:v>
                </c:pt>
                <c:pt idx="92">
                  <c:v>62.8</c:v>
                </c:pt>
                <c:pt idx="93">
                  <c:v>62.9</c:v>
                </c:pt>
                <c:pt idx="94">
                  <c:v>63</c:v>
                </c:pt>
                <c:pt idx="95">
                  <c:v>63.1</c:v>
                </c:pt>
                <c:pt idx="96">
                  <c:v>63.1</c:v>
                </c:pt>
                <c:pt idx="97">
                  <c:v>63.2</c:v>
                </c:pt>
                <c:pt idx="98">
                  <c:v>63.4</c:v>
                </c:pt>
                <c:pt idx="99">
                  <c:v>63.6</c:v>
                </c:pt>
                <c:pt idx="100">
                  <c:v>63.7</c:v>
                </c:pt>
                <c:pt idx="101">
                  <c:v>63.8</c:v>
                </c:pt>
                <c:pt idx="102">
                  <c:v>64</c:v>
                </c:pt>
                <c:pt idx="103">
                  <c:v>64.099999999999994</c:v>
                </c:pt>
                <c:pt idx="104">
                  <c:v>64.2</c:v>
                </c:pt>
                <c:pt idx="105">
                  <c:v>64.400000000000006</c:v>
                </c:pt>
                <c:pt idx="106">
                  <c:v>64.5</c:v>
                </c:pt>
                <c:pt idx="107">
                  <c:v>64.599999999999994</c:v>
                </c:pt>
                <c:pt idx="108">
                  <c:v>64.7</c:v>
                </c:pt>
                <c:pt idx="109">
                  <c:v>64.8</c:v>
                </c:pt>
                <c:pt idx="110">
                  <c:v>64.900000000000006</c:v>
                </c:pt>
                <c:pt idx="111">
                  <c:v>65</c:v>
                </c:pt>
                <c:pt idx="112">
                  <c:v>65</c:v>
                </c:pt>
                <c:pt idx="113">
                  <c:v>65.2</c:v>
                </c:pt>
                <c:pt idx="114">
                  <c:v>65.3</c:v>
                </c:pt>
                <c:pt idx="115">
                  <c:v>65.400000000000006</c:v>
                </c:pt>
                <c:pt idx="116">
                  <c:v>65.400000000000006</c:v>
                </c:pt>
                <c:pt idx="117">
                  <c:v>65.5</c:v>
                </c:pt>
                <c:pt idx="118">
                  <c:v>65.5</c:v>
                </c:pt>
                <c:pt idx="119">
                  <c:v>65.599999999999994</c:v>
                </c:pt>
                <c:pt idx="120">
                  <c:v>65.599999999999994</c:v>
                </c:pt>
                <c:pt idx="121">
                  <c:v>65.599999999999994</c:v>
                </c:pt>
                <c:pt idx="122">
                  <c:v>65.599999999999994</c:v>
                </c:pt>
                <c:pt idx="123">
                  <c:v>65.599999999999994</c:v>
                </c:pt>
                <c:pt idx="124">
                  <c:v>65.599999999999994</c:v>
                </c:pt>
                <c:pt idx="125">
                  <c:v>65.7</c:v>
                </c:pt>
                <c:pt idx="126">
                  <c:v>65.7</c:v>
                </c:pt>
                <c:pt idx="127">
                  <c:v>65.7</c:v>
                </c:pt>
                <c:pt idx="128">
                  <c:v>65.7</c:v>
                </c:pt>
                <c:pt idx="129">
                  <c:v>65.7</c:v>
                </c:pt>
                <c:pt idx="130">
                  <c:v>65.8</c:v>
                </c:pt>
                <c:pt idx="131">
                  <c:v>65.7</c:v>
                </c:pt>
                <c:pt idx="132">
                  <c:v>65.7</c:v>
                </c:pt>
                <c:pt idx="133">
                  <c:v>65.7</c:v>
                </c:pt>
                <c:pt idx="134">
                  <c:v>65.8</c:v>
                </c:pt>
                <c:pt idx="135">
                  <c:v>65.8</c:v>
                </c:pt>
                <c:pt idx="136">
                  <c:v>65.8</c:v>
                </c:pt>
                <c:pt idx="137">
                  <c:v>65.8</c:v>
                </c:pt>
                <c:pt idx="138">
                  <c:v>65.8</c:v>
                </c:pt>
                <c:pt idx="139">
                  <c:v>65.8</c:v>
                </c:pt>
                <c:pt idx="140">
                  <c:v>65.8</c:v>
                </c:pt>
                <c:pt idx="141">
                  <c:v>65.8</c:v>
                </c:pt>
                <c:pt idx="142">
                  <c:v>65.8</c:v>
                </c:pt>
                <c:pt idx="143">
                  <c:v>65.8</c:v>
                </c:pt>
                <c:pt idx="144">
                  <c:v>65.900000000000006</c:v>
                </c:pt>
                <c:pt idx="145">
                  <c:v>65.8</c:v>
                </c:pt>
                <c:pt idx="146">
                  <c:v>65.8</c:v>
                </c:pt>
                <c:pt idx="147">
                  <c:v>65.7</c:v>
                </c:pt>
                <c:pt idx="148">
                  <c:v>65.7</c:v>
                </c:pt>
                <c:pt idx="149">
                  <c:v>65.599999999999994</c:v>
                </c:pt>
                <c:pt idx="150">
                  <c:v>65.599999999999994</c:v>
                </c:pt>
                <c:pt idx="151">
                  <c:v>65.5</c:v>
                </c:pt>
                <c:pt idx="152">
                  <c:v>65.400000000000006</c:v>
                </c:pt>
                <c:pt idx="153">
                  <c:v>65.400000000000006</c:v>
                </c:pt>
                <c:pt idx="154">
                  <c:v>65.3</c:v>
                </c:pt>
                <c:pt idx="155">
                  <c:v>65.3</c:v>
                </c:pt>
                <c:pt idx="156">
                  <c:v>65.3</c:v>
                </c:pt>
                <c:pt idx="157">
                  <c:v>65.2</c:v>
                </c:pt>
                <c:pt idx="158">
                  <c:v>65.2</c:v>
                </c:pt>
                <c:pt idx="159">
                  <c:v>65.2</c:v>
                </c:pt>
                <c:pt idx="160">
                  <c:v>65.099999999999994</c:v>
                </c:pt>
                <c:pt idx="161">
                  <c:v>65</c:v>
                </c:pt>
                <c:pt idx="162">
                  <c:v>65</c:v>
                </c:pt>
                <c:pt idx="163">
                  <c:v>64.900000000000006</c:v>
                </c:pt>
                <c:pt idx="164">
                  <c:v>64.8</c:v>
                </c:pt>
                <c:pt idx="165">
                  <c:v>64.8</c:v>
                </c:pt>
                <c:pt idx="166">
                  <c:v>64.7</c:v>
                </c:pt>
                <c:pt idx="167">
                  <c:v>64.7</c:v>
                </c:pt>
                <c:pt idx="168">
                  <c:v>64.599999999999994</c:v>
                </c:pt>
                <c:pt idx="169">
                  <c:v>64.5</c:v>
                </c:pt>
                <c:pt idx="170">
                  <c:v>64.5</c:v>
                </c:pt>
                <c:pt idx="171">
                  <c:v>64.400000000000006</c:v>
                </c:pt>
                <c:pt idx="172">
                  <c:v>64.400000000000006</c:v>
                </c:pt>
                <c:pt idx="173">
                  <c:v>64.3</c:v>
                </c:pt>
                <c:pt idx="174">
                  <c:v>64.2</c:v>
                </c:pt>
                <c:pt idx="175">
                  <c:v>64.2</c:v>
                </c:pt>
                <c:pt idx="176">
                  <c:v>64.099999999999994</c:v>
                </c:pt>
                <c:pt idx="177">
                  <c:v>64</c:v>
                </c:pt>
                <c:pt idx="178">
                  <c:v>64</c:v>
                </c:pt>
                <c:pt idx="179">
                  <c:v>63.9</c:v>
                </c:pt>
                <c:pt idx="180">
                  <c:v>63.9</c:v>
                </c:pt>
                <c:pt idx="181">
                  <c:v>63.8</c:v>
                </c:pt>
                <c:pt idx="182">
                  <c:v>63.7</c:v>
                </c:pt>
                <c:pt idx="183">
                  <c:v>63.6</c:v>
                </c:pt>
                <c:pt idx="184">
                  <c:v>63.6</c:v>
                </c:pt>
                <c:pt idx="185">
                  <c:v>63.5</c:v>
                </c:pt>
                <c:pt idx="186">
                  <c:v>63.5</c:v>
                </c:pt>
                <c:pt idx="187">
                  <c:v>63.4</c:v>
                </c:pt>
                <c:pt idx="188">
                  <c:v>63.3</c:v>
                </c:pt>
                <c:pt idx="189">
                  <c:v>63.2</c:v>
                </c:pt>
                <c:pt idx="190">
                  <c:v>63.1</c:v>
                </c:pt>
                <c:pt idx="191">
                  <c:v>63.1</c:v>
                </c:pt>
                <c:pt idx="192">
                  <c:v>63</c:v>
                </c:pt>
                <c:pt idx="193">
                  <c:v>63</c:v>
                </c:pt>
                <c:pt idx="194">
                  <c:v>62.9</c:v>
                </c:pt>
                <c:pt idx="195">
                  <c:v>62.9</c:v>
                </c:pt>
                <c:pt idx="196">
                  <c:v>62.9</c:v>
                </c:pt>
                <c:pt idx="197">
                  <c:v>62.8</c:v>
                </c:pt>
                <c:pt idx="198">
                  <c:v>62.8</c:v>
                </c:pt>
                <c:pt idx="199">
                  <c:v>62.7</c:v>
                </c:pt>
                <c:pt idx="200">
                  <c:v>62.7</c:v>
                </c:pt>
                <c:pt idx="201">
                  <c:v>62.7</c:v>
                </c:pt>
                <c:pt idx="202">
                  <c:v>62.6</c:v>
                </c:pt>
                <c:pt idx="203">
                  <c:v>62.6</c:v>
                </c:pt>
                <c:pt idx="204">
                  <c:v>62.6</c:v>
                </c:pt>
                <c:pt idx="205">
                  <c:v>62.5</c:v>
                </c:pt>
                <c:pt idx="206">
                  <c:v>62.5</c:v>
                </c:pt>
                <c:pt idx="207">
                  <c:v>62.4</c:v>
                </c:pt>
                <c:pt idx="208">
                  <c:v>62.4</c:v>
                </c:pt>
                <c:pt idx="209">
                  <c:v>62.4</c:v>
                </c:pt>
                <c:pt idx="210">
                  <c:v>62.3</c:v>
                </c:pt>
                <c:pt idx="211">
                  <c:v>62.3</c:v>
                </c:pt>
                <c:pt idx="212">
                  <c:v>62.3</c:v>
                </c:pt>
                <c:pt idx="213">
                  <c:v>62.3</c:v>
                </c:pt>
                <c:pt idx="214">
                  <c:v>62.3</c:v>
                </c:pt>
                <c:pt idx="215">
                  <c:v>62.2</c:v>
                </c:pt>
                <c:pt idx="216">
                  <c:v>62.2</c:v>
                </c:pt>
                <c:pt idx="217">
                  <c:v>62.2</c:v>
                </c:pt>
                <c:pt idx="218">
                  <c:v>62.2</c:v>
                </c:pt>
                <c:pt idx="219">
                  <c:v>62.1</c:v>
                </c:pt>
                <c:pt idx="220">
                  <c:v>62.1</c:v>
                </c:pt>
                <c:pt idx="221">
                  <c:v>62.1</c:v>
                </c:pt>
                <c:pt idx="222">
                  <c:v>62.1</c:v>
                </c:pt>
                <c:pt idx="223">
                  <c:v>62</c:v>
                </c:pt>
                <c:pt idx="224">
                  <c:v>61.9</c:v>
                </c:pt>
                <c:pt idx="225">
                  <c:v>61.8</c:v>
                </c:pt>
                <c:pt idx="226">
                  <c:v>61.8</c:v>
                </c:pt>
                <c:pt idx="227">
                  <c:v>61.8</c:v>
                </c:pt>
                <c:pt idx="228">
                  <c:v>61.7</c:v>
                </c:pt>
                <c:pt idx="229">
                  <c:v>61.7</c:v>
                </c:pt>
                <c:pt idx="230">
                  <c:v>61.6</c:v>
                </c:pt>
                <c:pt idx="231">
                  <c:v>61.5</c:v>
                </c:pt>
                <c:pt idx="232">
                  <c:v>61.5</c:v>
                </c:pt>
                <c:pt idx="233">
                  <c:v>61.5</c:v>
                </c:pt>
                <c:pt idx="234">
                  <c:v>61.4</c:v>
                </c:pt>
                <c:pt idx="235">
                  <c:v>61.4</c:v>
                </c:pt>
                <c:pt idx="236">
                  <c:v>61.3</c:v>
                </c:pt>
                <c:pt idx="237">
                  <c:v>61.2</c:v>
                </c:pt>
                <c:pt idx="238">
                  <c:v>61.1</c:v>
                </c:pt>
                <c:pt idx="239">
                  <c:v>61.1</c:v>
                </c:pt>
                <c:pt idx="240">
                  <c:v>61</c:v>
                </c:pt>
                <c:pt idx="241">
                  <c:v>61</c:v>
                </c:pt>
                <c:pt idx="242">
                  <c:v>61</c:v>
                </c:pt>
                <c:pt idx="243">
                  <c:v>60.9</c:v>
                </c:pt>
                <c:pt idx="244">
                  <c:v>60.8</c:v>
                </c:pt>
                <c:pt idx="245">
                  <c:v>60.8</c:v>
                </c:pt>
                <c:pt idx="246">
                  <c:v>60.7</c:v>
                </c:pt>
                <c:pt idx="247">
                  <c:v>60.6</c:v>
                </c:pt>
                <c:pt idx="248">
                  <c:v>60.6</c:v>
                </c:pt>
                <c:pt idx="249">
                  <c:v>60.5</c:v>
                </c:pt>
                <c:pt idx="250">
                  <c:v>60.5</c:v>
                </c:pt>
                <c:pt idx="251">
                  <c:v>60.6</c:v>
                </c:pt>
                <c:pt idx="252">
                  <c:v>60.5</c:v>
                </c:pt>
                <c:pt idx="253">
                  <c:v>60.5</c:v>
                </c:pt>
                <c:pt idx="254">
                  <c:v>60.4</c:v>
                </c:pt>
                <c:pt idx="255">
                  <c:v>60.3</c:v>
                </c:pt>
                <c:pt idx="256">
                  <c:v>60.3</c:v>
                </c:pt>
                <c:pt idx="257">
                  <c:v>60.2</c:v>
                </c:pt>
                <c:pt idx="258">
                  <c:v>60.2</c:v>
                </c:pt>
                <c:pt idx="259">
                  <c:v>60.1</c:v>
                </c:pt>
                <c:pt idx="260">
                  <c:v>60.1</c:v>
                </c:pt>
                <c:pt idx="261">
                  <c:v>60</c:v>
                </c:pt>
                <c:pt idx="262">
                  <c:v>60</c:v>
                </c:pt>
                <c:pt idx="263">
                  <c:v>59.9</c:v>
                </c:pt>
                <c:pt idx="264">
                  <c:v>59.9</c:v>
                </c:pt>
                <c:pt idx="265">
                  <c:v>59.8</c:v>
                </c:pt>
                <c:pt idx="266">
                  <c:v>59.9</c:v>
                </c:pt>
                <c:pt idx="267">
                  <c:v>59.8</c:v>
                </c:pt>
                <c:pt idx="268">
                  <c:v>59.8</c:v>
                </c:pt>
                <c:pt idx="269">
                  <c:v>59.8</c:v>
                </c:pt>
                <c:pt idx="270">
                  <c:v>59.8</c:v>
                </c:pt>
                <c:pt idx="271">
                  <c:v>59.7</c:v>
                </c:pt>
                <c:pt idx="272">
                  <c:v>59.7</c:v>
                </c:pt>
                <c:pt idx="273">
                  <c:v>59.7</c:v>
                </c:pt>
                <c:pt idx="274">
                  <c:v>59.7</c:v>
                </c:pt>
                <c:pt idx="275">
                  <c:v>59.7</c:v>
                </c:pt>
                <c:pt idx="276">
                  <c:v>59.6</c:v>
                </c:pt>
                <c:pt idx="277">
                  <c:v>59.6</c:v>
                </c:pt>
                <c:pt idx="278">
                  <c:v>59.7</c:v>
                </c:pt>
                <c:pt idx="279">
                  <c:v>59.7</c:v>
                </c:pt>
                <c:pt idx="280">
                  <c:v>59.7</c:v>
                </c:pt>
                <c:pt idx="281">
                  <c:v>59.7</c:v>
                </c:pt>
                <c:pt idx="282">
                  <c:v>59.7</c:v>
                </c:pt>
                <c:pt idx="283">
                  <c:v>59.7</c:v>
                </c:pt>
                <c:pt idx="284">
                  <c:v>59.7</c:v>
                </c:pt>
                <c:pt idx="285">
                  <c:v>59.7</c:v>
                </c:pt>
                <c:pt idx="286">
                  <c:v>59.6</c:v>
                </c:pt>
                <c:pt idx="287">
                  <c:v>59.7</c:v>
                </c:pt>
                <c:pt idx="288">
                  <c:v>59.7</c:v>
                </c:pt>
                <c:pt idx="289">
                  <c:v>59.7</c:v>
                </c:pt>
                <c:pt idx="290">
                  <c:v>59.7</c:v>
                </c:pt>
                <c:pt idx="291">
                  <c:v>59.7</c:v>
                </c:pt>
                <c:pt idx="292">
                  <c:v>59.7</c:v>
                </c:pt>
                <c:pt idx="293">
                  <c:v>59.7</c:v>
                </c:pt>
                <c:pt idx="294">
                  <c:v>59.7</c:v>
                </c:pt>
                <c:pt idx="295">
                  <c:v>59.7</c:v>
                </c:pt>
                <c:pt idx="296">
                  <c:v>59.7</c:v>
                </c:pt>
                <c:pt idx="297">
                  <c:v>59.7</c:v>
                </c:pt>
                <c:pt idx="298">
                  <c:v>59.8</c:v>
                </c:pt>
                <c:pt idx="299">
                  <c:v>59.8</c:v>
                </c:pt>
                <c:pt idx="300">
                  <c:v>59.8</c:v>
                </c:pt>
                <c:pt idx="301">
                  <c:v>59.8</c:v>
                </c:pt>
                <c:pt idx="302">
                  <c:v>59.8</c:v>
                </c:pt>
                <c:pt idx="303">
                  <c:v>59.9</c:v>
                </c:pt>
                <c:pt idx="304">
                  <c:v>59.9</c:v>
                </c:pt>
                <c:pt idx="305">
                  <c:v>59.9</c:v>
                </c:pt>
                <c:pt idx="306">
                  <c:v>59.9</c:v>
                </c:pt>
                <c:pt idx="307">
                  <c:v>60</c:v>
                </c:pt>
                <c:pt idx="308">
                  <c:v>60</c:v>
                </c:pt>
                <c:pt idx="309">
                  <c:v>60</c:v>
                </c:pt>
                <c:pt idx="310">
                  <c:v>60</c:v>
                </c:pt>
                <c:pt idx="311">
                  <c:v>60.1</c:v>
                </c:pt>
                <c:pt idx="312">
                  <c:v>60.1</c:v>
                </c:pt>
                <c:pt idx="313">
                  <c:v>60.1</c:v>
                </c:pt>
                <c:pt idx="314">
                  <c:v>60.1</c:v>
                </c:pt>
                <c:pt idx="315">
                  <c:v>60.1</c:v>
                </c:pt>
                <c:pt idx="316">
                  <c:v>60.1</c:v>
                </c:pt>
                <c:pt idx="317">
                  <c:v>60.2</c:v>
                </c:pt>
                <c:pt idx="318">
                  <c:v>60.2</c:v>
                </c:pt>
                <c:pt idx="319">
                  <c:v>60.3</c:v>
                </c:pt>
                <c:pt idx="320">
                  <c:v>60.3</c:v>
                </c:pt>
                <c:pt idx="321">
                  <c:v>60.3</c:v>
                </c:pt>
                <c:pt idx="322">
                  <c:v>60.3</c:v>
                </c:pt>
                <c:pt idx="323">
                  <c:v>60.4</c:v>
                </c:pt>
                <c:pt idx="324">
                  <c:v>60.4</c:v>
                </c:pt>
                <c:pt idx="325">
                  <c:v>60.5</c:v>
                </c:pt>
                <c:pt idx="326">
                  <c:v>60.5</c:v>
                </c:pt>
                <c:pt idx="327">
                  <c:v>60.5</c:v>
                </c:pt>
                <c:pt idx="328">
                  <c:v>60.6</c:v>
                </c:pt>
                <c:pt idx="329">
                  <c:v>60.6</c:v>
                </c:pt>
                <c:pt idx="330">
                  <c:v>60.6</c:v>
                </c:pt>
                <c:pt idx="331">
                  <c:v>60.6</c:v>
                </c:pt>
                <c:pt idx="332">
                  <c:v>60.6</c:v>
                </c:pt>
                <c:pt idx="333">
                  <c:v>60.7</c:v>
                </c:pt>
                <c:pt idx="334">
                  <c:v>60.8</c:v>
                </c:pt>
                <c:pt idx="335">
                  <c:v>60.8</c:v>
                </c:pt>
                <c:pt idx="336">
                  <c:v>60.8</c:v>
                </c:pt>
                <c:pt idx="337">
                  <c:v>60.8</c:v>
                </c:pt>
                <c:pt idx="338">
                  <c:v>60.9</c:v>
                </c:pt>
                <c:pt idx="339">
                  <c:v>60.9</c:v>
                </c:pt>
                <c:pt idx="340">
                  <c:v>61</c:v>
                </c:pt>
                <c:pt idx="341">
                  <c:v>60.9</c:v>
                </c:pt>
                <c:pt idx="342">
                  <c:v>61</c:v>
                </c:pt>
                <c:pt idx="343">
                  <c:v>61</c:v>
                </c:pt>
                <c:pt idx="344">
                  <c:v>61</c:v>
                </c:pt>
                <c:pt idx="345">
                  <c:v>61</c:v>
                </c:pt>
                <c:pt idx="346">
                  <c:v>61</c:v>
                </c:pt>
                <c:pt idx="347">
                  <c:v>61</c:v>
                </c:pt>
                <c:pt idx="348">
                  <c:v>61.1</c:v>
                </c:pt>
                <c:pt idx="349">
                  <c:v>61.1</c:v>
                </c:pt>
                <c:pt idx="350">
                  <c:v>61.2</c:v>
                </c:pt>
                <c:pt idx="351">
                  <c:v>61.1</c:v>
                </c:pt>
                <c:pt idx="352">
                  <c:v>61.2</c:v>
                </c:pt>
                <c:pt idx="353">
                  <c:v>61.2</c:v>
                </c:pt>
                <c:pt idx="354">
                  <c:v>61.2</c:v>
                </c:pt>
                <c:pt idx="355">
                  <c:v>61.2</c:v>
                </c:pt>
                <c:pt idx="356">
                  <c:v>61.2</c:v>
                </c:pt>
                <c:pt idx="357">
                  <c:v>61.2</c:v>
                </c:pt>
                <c:pt idx="358">
                  <c:v>61.2</c:v>
                </c:pt>
                <c:pt idx="359">
                  <c:v>61.2</c:v>
                </c:pt>
                <c:pt idx="360">
                  <c:v>61.3</c:v>
                </c:pt>
                <c:pt idx="361">
                  <c:v>61.4</c:v>
                </c:pt>
                <c:pt idx="362">
                  <c:v>61.3</c:v>
                </c:pt>
                <c:pt idx="363">
                  <c:v>61.3</c:v>
                </c:pt>
                <c:pt idx="364">
                  <c:v>61.3</c:v>
                </c:pt>
                <c:pt idx="365">
                  <c:v>61.3</c:v>
                </c:pt>
                <c:pt idx="366">
                  <c:v>61.3</c:v>
                </c:pt>
                <c:pt idx="367">
                  <c:v>61.4</c:v>
                </c:pt>
                <c:pt idx="368">
                  <c:v>61.4</c:v>
                </c:pt>
                <c:pt idx="369">
                  <c:v>61.4</c:v>
                </c:pt>
                <c:pt idx="370">
                  <c:v>61.5</c:v>
                </c:pt>
                <c:pt idx="371">
                  <c:v>61.5</c:v>
                </c:pt>
                <c:pt idx="372">
                  <c:v>61.5</c:v>
                </c:pt>
                <c:pt idx="373">
                  <c:v>61.5</c:v>
                </c:pt>
                <c:pt idx="374">
                  <c:v>61.5</c:v>
                </c:pt>
                <c:pt idx="375">
                  <c:v>61.6</c:v>
                </c:pt>
                <c:pt idx="376">
                  <c:v>61.6</c:v>
                </c:pt>
                <c:pt idx="377">
                  <c:v>61.6</c:v>
                </c:pt>
                <c:pt idx="378">
                  <c:v>61.7</c:v>
                </c:pt>
                <c:pt idx="379">
                  <c:v>61.7</c:v>
                </c:pt>
                <c:pt idx="380">
                  <c:v>61.7</c:v>
                </c:pt>
                <c:pt idx="381">
                  <c:v>61.8</c:v>
                </c:pt>
                <c:pt idx="382">
                  <c:v>61.8</c:v>
                </c:pt>
                <c:pt idx="383">
                  <c:v>61.9</c:v>
                </c:pt>
                <c:pt idx="384">
                  <c:v>61.9</c:v>
                </c:pt>
                <c:pt idx="385">
                  <c:v>61.9</c:v>
                </c:pt>
                <c:pt idx="386">
                  <c:v>61.9</c:v>
                </c:pt>
                <c:pt idx="387">
                  <c:v>62</c:v>
                </c:pt>
                <c:pt idx="388">
                  <c:v>62</c:v>
                </c:pt>
                <c:pt idx="389">
                  <c:v>62</c:v>
                </c:pt>
                <c:pt idx="390">
                  <c:v>62</c:v>
                </c:pt>
                <c:pt idx="391">
                  <c:v>62</c:v>
                </c:pt>
                <c:pt idx="392">
                  <c:v>62</c:v>
                </c:pt>
                <c:pt idx="393">
                  <c:v>62.1</c:v>
                </c:pt>
                <c:pt idx="394">
                  <c:v>62.1</c:v>
                </c:pt>
                <c:pt idx="395">
                  <c:v>62.2</c:v>
                </c:pt>
                <c:pt idx="396">
                  <c:v>62.2</c:v>
                </c:pt>
                <c:pt idx="397">
                  <c:v>62.3</c:v>
                </c:pt>
                <c:pt idx="398">
                  <c:v>62.3</c:v>
                </c:pt>
                <c:pt idx="399">
                  <c:v>62.3</c:v>
                </c:pt>
                <c:pt idx="400">
                  <c:v>62.4</c:v>
                </c:pt>
                <c:pt idx="401">
                  <c:v>62.4</c:v>
                </c:pt>
                <c:pt idx="402">
                  <c:v>62.4</c:v>
                </c:pt>
                <c:pt idx="403">
                  <c:v>62.4</c:v>
                </c:pt>
                <c:pt idx="404">
                  <c:v>62.4</c:v>
                </c:pt>
                <c:pt idx="405">
                  <c:v>62.5</c:v>
                </c:pt>
                <c:pt idx="406">
                  <c:v>62.5</c:v>
                </c:pt>
                <c:pt idx="407">
                  <c:v>62.6</c:v>
                </c:pt>
                <c:pt idx="408">
                  <c:v>62.6</c:v>
                </c:pt>
                <c:pt idx="409">
                  <c:v>62.7</c:v>
                </c:pt>
                <c:pt idx="410">
                  <c:v>62.8</c:v>
                </c:pt>
                <c:pt idx="411">
                  <c:v>62.8</c:v>
                </c:pt>
                <c:pt idx="412">
                  <c:v>62.9</c:v>
                </c:pt>
                <c:pt idx="413">
                  <c:v>62.9</c:v>
                </c:pt>
                <c:pt idx="414">
                  <c:v>63</c:v>
                </c:pt>
                <c:pt idx="415">
                  <c:v>63</c:v>
                </c:pt>
                <c:pt idx="416">
                  <c:v>63.1</c:v>
                </c:pt>
                <c:pt idx="417">
                  <c:v>63.2</c:v>
                </c:pt>
                <c:pt idx="418">
                  <c:v>63.3</c:v>
                </c:pt>
                <c:pt idx="419">
                  <c:v>63.3</c:v>
                </c:pt>
                <c:pt idx="420">
                  <c:v>63.3</c:v>
                </c:pt>
                <c:pt idx="421">
                  <c:v>63.3</c:v>
                </c:pt>
                <c:pt idx="422">
                  <c:v>63.4</c:v>
                </c:pt>
                <c:pt idx="423">
                  <c:v>63.4</c:v>
                </c:pt>
                <c:pt idx="424">
                  <c:v>63.4</c:v>
                </c:pt>
                <c:pt idx="425">
                  <c:v>63.4</c:v>
                </c:pt>
                <c:pt idx="426">
                  <c:v>63.4</c:v>
                </c:pt>
                <c:pt idx="427">
                  <c:v>63.4</c:v>
                </c:pt>
                <c:pt idx="428">
                  <c:v>63.5</c:v>
                </c:pt>
                <c:pt idx="429">
                  <c:v>63.5</c:v>
                </c:pt>
                <c:pt idx="430">
                  <c:v>63.5</c:v>
                </c:pt>
                <c:pt idx="431">
                  <c:v>63.5</c:v>
                </c:pt>
                <c:pt idx="432">
                  <c:v>63.6</c:v>
                </c:pt>
                <c:pt idx="433">
                  <c:v>63.6</c:v>
                </c:pt>
                <c:pt idx="434">
                  <c:v>63.7</c:v>
                </c:pt>
                <c:pt idx="435">
                  <c:v>63.7</c:v>
                </c:pt>
                <c:pt idx="436">
                  <c:v>63.7</c:v>
                </c:pt>
                <c:pt idx="437">
                  <c:v>63.7</c:v>
                </c:pt>
                <c:pt idx="438">
                  <c:v>63.7</c:v>
                </c:pt>
                <c:pt idx="439">
                  <c:v>63.7</c:v>
                </c:pt>
                <c:pt idx="440">
                  <c:v>63.7</c:v>
                </c:pt>
                <c:pt idx="441">
                  <c:v>63.6</c:v>
                </c:pt>
                <c:pt idx="442">
                  <c:v>63.7</c:v>
                </c:pt>
                <c:pt idx="443">
                  <c:v>63.7</c:v>
                </c:pt>
                <c:pt idx="444">
                  <c:v>63.7</c:v>
                </c:pt>
                <c:pt idx="445">
                  <c:v>63.7</c:v>
                </c:pt>
                <c:pt idx="446">
                  <c:v>63.7</c:v>
                </c:pt>
                <c:pt idx="447">
                  <c:v>63.7</c:v>
                </c:pt>
                <c:pt idx="448">
                  <c:v>63.8</c:v>
                </c:pt>
                <c:pt idx="449">
                  <c:v>63.8</c:v>
                </c:pt>
                <c:pt idx="450">
                  <c:v>63.8</c:v>
                </c:pt>
                <c:pt idx="451">
                  <c:v>63.8</c:v>
                </c:pt>
                <c:pt idx="452">
                  <c:v>63.8</c:v>
                </c:pt>
                <c:pt idx="453">
                  <c:v>63.8</c:v>
                </c:pt>
                <c:pt idx="454">
                  <c:v>63.8</c:v>
                </c:pt>
                <c:pt idx="455">
                  <c:v>63.9</c:v>
                </c:pt>
                <c:pt idx="456">
                  <c:v>63.9</c:v>
                </c:pt>
                <c:pt idx="457">
                  <c:v>63.9</c:v>
                </c:pt>
                <c:pt idx="458">
                  <c:v>63.9</c:v>
                </c:pt>
                <c:pt idx="459">
                  <c:v>63.9</c:v>
                </c:pt>
                <c:pt idx="460">
                  <c:v>63.9</c:v>
                </c:pt>
                <c:pt idx="461">
                  <c:v>63.9</c:v>
                </c:pt>
                <c:pt idx="462">
                  <c:v>64</c:v>
                </c:pt>
                <c:pt idx="463">
                  <c:v>63.9</c:v>
                </c:pt>
                <c:pt idx="464">
                  <c:v>64</c:v>
                </c:pt>
                <c:pt idx="465">
                  <c:v>64</c:v>
                </c:pt>
                <c:pt idx="466">
                  <c:v>64</c:v>
                </c:pt>
                <c:pt idx="467">
                  <c:v>64.099999999999994</c:v>
                </c:pt>
                <c:pt idx="468">
                  <c:v>64.099999999999994</c:v>
                </c:pt>
                <c:pt idx="469">
                  <c:v>64.099999999999994</c:v>
                </c:pt>
                <c:pt idx="470">
                  <c:v>64.099999999999994</c:v>
                </c:pt>
                <c:pt idx="471">
                  <c:v>64.099999999999994</c:v>
                </c:pt>
                <c:pt idx="472">
                  <c:v>64.2</c:v>
                </c:pt>
                <c:pt idx="473">
                  <c:v>64.2</c:v>
                </c:pt>
                <c:pt idx="474">
                  <c:v>64.2</c:v>
                </c:pt>
                <c:pt idx="475">
                  <c:v>64.2</c:v>
                </c:pt>
                <c:pt idx="476">
                  <c:v>64.2</c:v>
                </c:pt>
                <c:pt idx="477">
                  <c:v>64.2</c:v>
                </c:pt>
                <c:pt idx="478">
                  <c:v>64.3</c:v>
                </c:pt>
                <c:pt idx="479">
                  <c:v>64.3</c:v>
                </c:pt>
                <c:pt idx="480">
                  <c:v>64.3</c:v>
                </c:pt>
                <c:pt idx="481">
                  <c:v>64.2</c:v>
                </c:pt>
                <c:pt idx="482">
                  <c:v>64.2</c:v>
                </c:pt>
                <c:pt idx="483">
                  <c:v>64.2</c:v>
                </c:pt>
                <c:pt idx="484">
                  <c:v>64.2</c:v>
                </c:pt>
                <c:pt idx="485">
                  <c:v>64.3</c:v>
                </c:pt>
                <c:pt idx="486">
                  <c:v>64.3</c:v>
                </c:pt>
                <c:pt idx="487">
                  <c:v>64.3</c:v>
                </c:pt>
                <c:pt idx="488">
                  <c:v>64.3</c:v>
                </c:pt>
                <c:pt idx="489">
                  <c:v>64.3</c:v>
                </c:pt>
                <c:pt idx="490">
                  <c:v>64.3</c:v>
                </c:pt>
                <c:pt idx="491">
                  <c:v>64.3</c:v>
                </c:pt>
                <c:pt idx="492">
                  <c:v>64.3</c:v>
                </c:pt>
                <c:pt idx="493">
                  <c:v>64.3</c:v>
                </c:pt>
                <c:pt idx="494">
                  <c:v>64.3</c:v>
                </c:pt>
                <c:pt idx="495">
                  <c:v>64.3</c:v>
                </c:pt>
                <c:pt idx="496">
                  <c:v>64.3</c:v>
                </c:pt>
                <c:pt idx="497">
                  <c:v>64.3</c:v>
                </c:pt>
                <c:pt idx="498">
                  <c:v>64.2</c:v>
                </c:pt>
                <c:pt idx="499">
                  <c:v>64.3</c:v>
                </c:pt>
                <c:pt idx="500">
                  <c:v>64.3</c:v>
                </c:pt>
                <c:pt idx="501">
                  <c:v>64.3</c:v>
                </c:pt>
                <c:pt idx="502">
                  <c:v>64.3</c:v>
                </c:pt>
                <c:pt idx="503">
                  <c:v>64.2</c:v>
                </c:pt>
                <c:pt idx="504">
                  <c:v>64.2</c:v>
                </c:pt>
                <c:pt idx="505">
                  <c:v>64.2</c:v>
                </c:pt>
                <c:pt idx="506">
                  <c:v>64.2</c:v>
                </c:pt>
                <c:pt idx="507">
                  <c:v>64.2</c:v>
                </c:pt>
                <c:pt idx="508">
                  <c:v>64.2</c:v>
                </c:pt>
                <c:pt idx="509">
                  <c:v>64.3</c:v>
                </c:pt>
                <c:pt idx="510">
                  <c:v>64.3</c:v>
                </c:pt>
                <c:pt idx="511">
                  <c:v>64.3</c:v>
                </c:pt>
                <c:pt idx="512">
                  <c:v>64.3</c:v>
                </c:pt>
                <c:pt idx="513">
                  <c:v>64.3</c:v>
                </c:pt>
                <c:pt idx="514">
                  <c:v>64.3</c:v>
                </c:pt>
                <c:pt idx="515">
                  <c:v>64.3</c:v>
                </c:pt>
                <c:pt idx="516">
                  <c:v>64.3</c:v>
                </c:pt>
                <c:pt idx="517">
                  <c:v>64.3</c:v>
                </c:pt>
                <c:pt idx="518">
                  <c:v>64.3</c:v>
                </c:pt>
                <c:pt idx="519">
                  <c:v>64.3</c:v>
                </c:pt>
                <c:pt idx="520">
                  <c:v>64.3</c:v>
                </c:pt>
                <c:pt idx="521">
                  <c:v>64.400000000000006</c:v>
                </c:pt>
                <c:pt idx="522">
                  <c:v>64.400000000000006</c:v>
                </c:pt>
                <c:pt idx="523">
                  <c:v>64.400000000000006</c:v>
                </c:pt>
                <c:pt idx="524">
                  <c:v>64.400000000000006</c:v>
                </c:pt>
                <c:pt idx="525">
                  <c:v>64.5</c:v>
                </c:pt>
                <c:pt idx="526">
                  <c:v>64.599999999999994</c:v>
                </c:pt>
                <c:pt idx="527">
                  <c:v>64.599999999999994</c:v>
                </c:pt>
                <c:pt idx="528">
                  <c:v>64.599999999999994</c:v>
                </c:pt>
                <c:pt idx="529">
                  <c:v>64.7</c:v>
                </c:pt>
                <c:pt idx="530">
                  <c:v>64.7</c:v>
                </c:pt>
                <c:pt idx="531">
                  <c:v>64.7</c:v>
                </c:pt>
                <c:pt idx="532">
                  <c:v>64.8</c:v>
                </c:pt>
                <c:pt idx="533">
                  <c:v>64.8</c:v>
                </c:pt>
                <c:pt idx="534">
                  <c:v>64.8</c:v>
                </c:pt>
                <c:pt idx="535">
                  <c:v>64.8</c:v>
                </c:pt>
                <c:pt idx="536">
                  <c:v>64.8</c:v>
                </c:pt>
                <c:pt idx="537">
                  <c:v>64.900000000000006</c:v>
                </c:pt>
                <c:pt idx="538">
                  <c:v>64.900000000000006</c:v>
                </c:pt>
                <c:pt idx="539">
                  <c:v>64.900000000000006</c:v>
                </c:pt>
                <c:pt idx="540">
                  <c:v>65</c:v>
                </c:pt>
                <c:pt idx="541">
                  <c:v>65</c:v>
                </c:pt>
                <c:pt idx="542">
                  <c:v>65.099999999999994</c:v>
                </c:pt>
                <c:pt idx="543">
                  <c:v>65.099999999999994</c:v>
                </c:pt>
                <c:pt idx="544">
                  <c:v>65.099999999999994</c:v>
                </c:pt>
                <c:pt idx="545">
                  <c:v>65.099999999999994</c:v>
                </c:pt>
                <c:pt idx="546">
                  <c:v>65.099999999999994</c:v>
                </c:pt>
                <c:pt idx="547">
                  <c:v>65.099999999999994</c:v>
                </c:pt>
                <c:pt idx="548">
                  <c:v>65.099999999999994</c:v>
                </c:pt>
                <c:pt idx="549">
                  <c:v>65.099999999999994</c:v>
                </c:pt>
                <c:pt idx="550">
                  <c:v>65.099999999999994</c:v>
                </c:pt>
                <c:pt idx="551">
                  <c:v>65.099999999999994</c:v>
                </c:pt>
                <c:pt idx="552">
                  <c:v>65.099999999999994</c:v>
                </c:pt>
                <c:pt idx="553">
                  <c:v>65.099999999999994</c:v>
                </c:pt>
                <c:pt idx="554">
                  <c:v>65.099999999999994</c:v>
                </c:pt>
                <c:pt idx="555">
                  <c:v>65</c:v>
                </c:pt>
                <c:pt idx="556">
                  <c:v>65</c:v>
                </c:pt>
                <c:pt idx="557">
                  <c:v>65</c:v>
                </c:pt>
                <c:pt idx="558">
                  <c:v>65</c:v>
                </c:pt>
                <c:pt idx="559">
                  <c:v>65</c:v>
                </c:pt>
                <c:pt idx="560">
                  <c:v>65</c:v>
                </c:pt>
                <c:pt idx="561">
                  <c:v>65</c:v>
                </c:pt>
                <c:pt idx="562">
                  <c:v>65</c:v>
                </c:pt>
                <c:pt idx="563">
                  <c:v>65</c:v>
                </c:pt>
                <c:pt idx="564">
                  <c:v>65.099999999999994</c:v>
                </c:pt>
                <c:pt idx="565">
                  <c:v>65.099999999999994</c:v>
                </c:pt>
                <c:pt idx="566">
                  <c:v>65.099999999999994</c:v>
                </c:pt>
                <c:pt idx="567">
                  <c:v>65.2</c:v>
                </c:pt>
                <c:pt idx="568">
                  <c:v>65.3</c:v>
                </c:pt>
                <c:pt idx="569">
                  <c:v>65.400000000000006</c:v>
                </c:pt>
                <c:pt idx="570">
                  <c:v>65.5</c:v>
                </c:pt>
                <c:pt idx="571">
                  <c:v>65.5</c:v>
                </c:pt>
                <c:pt idx="572">
                  <c:v>65.599999999999994</c:v>
                </c:pt>
                <c:pt idx="573">
                  <c:v>65.599999999999994</c:v>
                </c:pt>
                <c:pt idx="574">
                  <c:v>65.7</c:v>
                </c:pt>
                <c:pt idx="575">
                  <c:v>65.7</c:v>
                </c:pt>
                <c:pt idx="576">
                  <c:v>65.8</c:v>
                </c:pt>
                <c:pt idx="577">
                  <c:v>65.900000000000006</c:v>
                </c:pt>
                <c:pt idx="578">
                  <c:v>65.900000000000006</c:v>
                </c:pt>
                <c:pt idx="579">
                  <c:v>65.900000000000006</c:v>
                </c:pt>
                <c:pt idx="580">
                  <c:v>65.900000000000006</c:v>
                </c:pt>
                <c:pt idx="581">
                  <c:v>65.900000000000006</c:v>
                </c:pt>
                <c:pt idx="582">
                  <c:v>66</c:v>
                </c:pt>
                <c:pt idx="583">
                  <c:v>66</c:v>
                </c:pt>
                <c:pt idx="584">
                  <c:v>66</c:v>
                </c:pt>
                <c:pt idx="585">
                  <c:v>66</c:v>
                </c:pt>
                <c:pt idx="586">
                  <c:v>66</c:v>
                </c:pt>
                <c:pt idx="587">
                  <c:v>66</c:v>
                </c:pt>
                <c:pt idx="588">
                  <c:v>65.900000000000006</c:v>
                </c:pt>
                <c:pt idx="589">
                  <c:v>65.900000000000006</c:v>
                </c:pt>
                <c:pt idx="590">
                  <c:v>65.8</c:v>
                </c:pt>
                <c:pt idx="591">
                  <c:v>65.8</c:v>
                </c:pt>
                <c:pt idx="592">
                  <c:v>65.8</c:v>
                </c:pt>
                <c:pt idx="593">
                  <c:v>65.8</c:v>
                </c:pt>
                <c:pt idx="594">
                  <c:v>65.8</c:v>
                </c:pt>
                <c:pt idx="595">
                  <c:v>65.8</c:v>
                </c:pt>
                <c:pt idx="596">
                  <c:v>65.8</c:v>
                </c:pt>
                <c:pt idx="597">
                  <c:v>65.8</c:v>
                </c:pt>
                <c:pt idx="598">
                  <c:v>65.8</c:v>
                </c:pt>
                <c:pt idx="599">
                  <c:v>65.8</c:v>
                </c:pt>
                <c:pt idx="600">
                  <c:v>65.8</c:v>
                </c:pt>
                <c:pt idx="601">
                  <c:v>65.8</c:v>
                </c:pt>
                <c:pt idx="602">
                  <c:v>65.8</c:v>
                </c:pt>
                <c:pt idx="603">
                  <c:v>65.900000000000006</c:v>
                </c:pt>
                <c:pt idx="604">
                  <c:v>65.900000000000006</c:v>
                </c:pt>
                <c:pt idx="605">
                  <c:v>66</c:v>
                </c:pt>
                <c:pt idx="606">
                  <c:v>66.099999999999994</c:v>
                </c:pt>
                <c:pt idx="607">
                  <c:v>66.2</c:v>
                </c:pt>
                <c:pt idx="608">
                  <c:v>66.2</c:v>
                </c:pt>
                <c:pt idx="609">
                  <c:v>66.2</c:v>
                </c:pt>
                <c:pt idx="610">
                  <c:v>66.3</c:v>
                </c:pt>
                <c:pt idx="611">
                  <c:v>66.3</c:v>
                </c:pt>
                <c:pt idx="612">
                  <c:v>66.3</c:v>
                </c:pt>
                <c:pt idx="613">
                  <c:v>66.3</c:v>
                </c:pt>
                <c:pt idx="614">
                  <c:v>66.3</c:v>
                </c:pt>
                <c:pt idx="615">
                  <c:v>66.400000000000006</c:v>
                </c:pt>
                <c:pt idx="616">
                  <c:v>66.400000000000006</c:v>
                </c:pt>
                <c:pt idx="617">
                  <c:v>66.400000000000006</c:v>
                </c:pt>
                <c:pt idx="618">
                  <c:v>66.3</c:v>
                </c:pt>
                <c:pt idx="619">
                  <c:v>66.2</c:v>
                </c:pt>
                <c:pt idx="620">
                  <c:v>66.2</c:v>
                </c:pt>
                <c:pt idx="621">
                  <c:v>66.099999999999994</c:v>
                </c:pt>
                <c:pt idx="622">
                  <c:v>66.099999999999994</c:v>
                </c:pt>
                <c:pt idx="623">
                  <c:v>66.099999999999994</c:v>
                </c:pt>
                <c:pt idx="624">
                  <c:v>66.099999999999994</c:v>
                </c:pt>
                <c:pt idx="625">
                  <c:v>66.099999999999994</c:v>
                </c:pt>
                <c:pt idx="626">
                  <c:v>66.099999999999994</c:v>
                </c:pt>
                <c:pt idx="627">
                  <c:v>66.099999999999994</c:v>
                </c:pt>
                <c:pt idx="628">
                  <c:v>66.099999999999994</c:v>
                </c:pt>
                <c:pt idx="629">
                  <c:v>66.2</c:v>
                </c:pt>
                <c:pt idx="630">
                  <c:v>66.3</c:v>
                </c:pt>
                <c:pt idx="631">
                  <c:v>66.5</c:v>
                </c:pt>
                <c:pt idx="632">
                  <c:v>66.7</c:v>
                </c:pt>
                <c:pt idx="633">
                  <c:v>66.8</c:v>
                </c:pt>
                <c:pt idx="634">
                  <c:v>67</c:v>
                </c:pt>
                <c:pt idx="635">
                  <c:v>67.099999999999994</c:v>
                </c:pt>
                <c:pt idx="636">
                  <c:v>67.2</c:v>
                </c:pt>
                <c:pt idx="637">
                  <c:v>67.3</c:v>
                </c:pt>
                <c:pt idx="638">
                  <c:v>67.400000000000006</c:v>
                </c:pt>
                <c:pt idx="639">
                  <c:v>67.5</c:v>
                </c:pt>
                <c:pt idx="640">
                  <c:v>67.5</c:v>
                </c:pt>
                <c:pt idx="641">
                  <c:v>67.5</c:v>
                </c:pt>
                <c:pt idx="642">
                  <c:v>67.599999999999994</c:v>
                </c:pt>
                <c:pt idx="643">
                  <c:v>67.599999999999994</c:v>
                </c:pt>
                <c:pt idx="644">
                  <c:v>67.599999999999994</c:v>
                </c:pt>
                <c:pt idx="645">
                  <c:v>67.599999999999994</c:v>
                </c:pt>
                <c:pt idx="646">
                  <c:v>67.599999999999994</c:v>
                </c:pt>
                <c:pt idx="647">
                  <c:v>67.599999999999994</c:v>
                </c:pt>
                <c:pt idx="648">
                  <c:v>67.7</c:v>
                </c:pt>
                <c:pt idx="649">
                  <c:v>67.7</c:v>
                </c:pt>
                <c:pt idx="650">
                  <c:v>67.8</c:v>
                </c:pt>
                <c:pt idx="651">
                  <c:v>68</c:v>
                </c:pt>
                <c:pt idx="652">
                  <c:v>68.2</c:v>
                </c:pt>
                <c:pt idx="653">
                  <c:v>68.3</c:v>
                </c:pt>
                <c:pt idx="654">
                  <c:v>68.400000000000006</c:v>
                </c:pt>
                <c:pt idx="655">
                  <c:v>68.599999999999994</c:v>
                </c:pt>
                <c:pt idx="656">
                  <c:v>68.8</c:v>
                </c:pt>
                <c:pt idx="657">
                  <c:v>69</c:v>
                </c:pt>
                <c:pt idx="658">
                  <c:v>69.3</c:v>
                </c:pt>
                <c:pt idx="659">
                  <c:v>69.599999999999994</c:v>
                </c:pt>
                <c:pt idx="660">
                  <c:v>69.900000000000006</c:v>
                </c:pt>
                <c:pt idx="661">
                  <c:v>70.2</c:v>
                </c:pt>
                <c:pt idx="662">
                  <c:v>70.5</c:v>
                </c:pt>
                <c:pt idx="663">
                  <c:v>70.900000000000006</c:v>
                </c:pt>
                <c:pt idx="664">
                  <c:v>71.2</c:v>
                </c:pt>
                <c:pt idx="665">
                  <c:v>71.599999999999994</c:v>
                </c:pt>
                <c:pt idx="666">
                  <c:v>71.900000000000006</c:v>
                </c:pt>
                <c:pt idx="667">
                  <c:v>72.400000000000006</c:v>
                </c:pt>
                <c:pt idx="668">
                  <c:v>72.900000000000006</c:v>
                </c:pt>
                <c:pt idx="669">
                  <c:v>73.5</c:v>
                </c:pt>
                <c:pt idx="670">
                  <c:v>74.2</c:v>
                </c:pt>
                <c:pt idx="671">
                  <c:v>74.8</c:v>
                </c:pt>
                <c:pt idx="672">
                  <c:v>75.599999999999994</c:v>
                </c:pt>
                <c:pt idx="673">
                  <c:v>76.3</c:v>
                </c:pt>
                <c:pt idx="674">
                  <c:v>77.2</c:v>
                </c:pt>
                <c:pt idx="675">
                  <c:v>78.3</c:v>
                </c:pt>
                <c:pt idx="676">
                  <c:v>79.400000000000006</c:v>
                </c:pt>
                <c:pt idx="677">
                  <c:v>80.599999999999994</c:v>
                </c:pt>
                <c:pt idx="678">
                  <c:v>81.900000000000006</c:v>
                </c:pt>
                <c:pt idx="679">
                  <c:v>83.3</c:v>
                </c:pt>
                <c:pt idx="680">
                  <c:v>84.9</c:v>
                </c:pt>
                <c:pt idx="681">
                  <c:v>86.8</c:v>
                </c:pt>
                <c:pt idx="682">
                  <c:v>88.9</c:v>
                </c:pt>
                <c:pt idx="683">
                  <c:v>91</c:v>
                </c:pt>
                <c:pt idx="684">
                  <c:v>93.2</c:v>
                </c:pt>
                <c:pt idx="685">
                  <c:v>95.5</c:v>
                </c:pt>
                <c:pt idx="686">
                  <c:v>97.7</c:v>
                </c:pt>
                <c:pt idx="687">
                  <c:v>99.9</c:v>
                </c:pt>
                <c:pt idx="688">
                  <c:v>102.3</c:v>
                </c:pt>
                <c:pt idx="689">
                  <c:v>104.7</c:v>
                </c:pt>
                <c:pt idx="690">
                  <c:v>107.5</c:v>
                </c:pt>
                <c:pt idx="691">
                  <c:v>110.8</c:v>
                </c:pt>
                <c:pt idx="692">
                  <c:v>114.3</c:v>
                </c:pt>
                <c:pt idx="693">
                  <c:v>118.1</c:v>
                </c:pt>
                <c:pt idx="694">
                  <c:v>122.3</c:v>
                </c:pt>
                <c:pt idx="695">
                  <c:v>127</c:v>
                </c:pt>
                <c:pt idx="696">
                  <c:v>132.80000000000001</c:v>
                </c:pt>
                <c:pt idx="697">
                  <c:v>139.1</c:v>
                </c:pt>
                <c:pt idx="698">
                  <c:v>146.4</c:v>
                </c:pt>
                <c:pt idx="699">
                  <c:v>154.30000000000001</c:v>
                </c:pt>
                <c:pt idx="700">
                  <c:v>162.69999999999999</c:v>
                </c:pt>
                <c:pt idx="701">
                  <c:v>171.5</c:v>
                </c:pt>
                <c:pt idx="702">
                  <c:v>180.3</c:v>
                </c:pt>
                <c:pt idx="703">
                  <c:v>189.3</c:v>
                </c:pt>
                <c:pt idx="704">
                  <c:v>198.3</c:v>
                </c:pt>
                <c:pt idx="705">
                  <c:v>207.3</c:v>
                </c:pt>
                <c:pt idx="706">
                  <c:v>216.6</c:v>
                </c:pt>
                <c:pt idx="707">
                  <c:v>226</c:v>
                </c:pt>
                <c:pt idx="708">
                  <c:v>235.4</c:v>
                </c:pt>
                <c:pt idx="709">
                  <c:v>245</c:v>
                </c:pt>
                <c:pt idx="710">
                  <c:v>254.3</c:v>
                </c:pt>
                <c:pt idx="711">
                  <c:v>263.7</c:v>
                </c:pt>
                <c:pt idx="712">
                  <c:v>273.2</c:v>
                </c:pt>
                <c:pt idx="713">
                  <c:v>282.8</c:v>
                </c:pt>
                <c:pt idx="714">
                  <c:v>292.60000000000002</c:v>
                </c:pt>
                <c:pt idx="715">
                  <c:v>302.39999999999998</c:v>
                </c:pt>
                <c:pt idx="716">
                  <c:v>312.10000000000002</c:v>
                </c:pt>
                <c:pt idx="717">
                  <c:v>322.10000000000002</c:v>
                </c:pt>
                <c:pt idx="718">
                  <c:v>331.9</c:v>
                </c:pt>
                <c:pt idx="719">
                  <c:v>342</c:v>
                </c:pt>
                <c:pt idx="720">
                  <c:v>352.2</c:v>
                </c:pt>
                <c:pt idx="721">
                  <c:v>362.4</c:v>
                </c:pt>
                <c:pt idx="722">
                  <c:v>372.6</c:v>
                </c:pt>
                <c:pt idx="723">
                  <c:v>382.7</c:v>
                </c:pt>
                <c:pt idx="724">
                  <c:v>392.8</c:v>
                </c:pt>
                <c:pt idx="725">
                  <c:v>403.3</c:v>
                </c:pt>
                <c:pt idx="726">
                  <c:v>414.1</c:v>
                </c:pt>
                <c:pt idx="727">
                  <c:v>425.1</c:v>
                </c:pt>
                <c:pt idx="728">
                  <c:v>436.4</c:v>
                </c:pt>
                <c:pt idx="729">
                  <c:v>447.6</c:v>
                </c:pt>
                <c:pt idx="730">
                  <c:v>459.3</c:v>
                </c:pt>
                <c:pt idx="731">
                  <c:v>471.1</c:v>
                </c:pt>
                <c:pt idx="732">
                  <c:v>483.1</c:v>
                </c:pt>
                <c:pt idx="733">
                  <c:v>495.5</c:v>
                </c:pt>
                <c:pt idx="734">
                  <c:v>507.9</c:v>
                </c:pt>
                <c:pt idx="735">
                  <c:v>519.29999999999995</c:v>
                </c:pt>
                <c:pt idx="736">
                  <c:v>531.1</c:v>
                </c:pt>
                <c:pt idx="737">
                  <c:v>543.4</c:v>
                </c:pt>
                <c:pt idx="738">
                  <c:v>556.6</c:v>
                </c:pt>
                <c:pt idx="739">
                  <c:v>570.5</c:v>
                </c:pt>
                <c:pt idx="740">
                  <c:v>584.70000000000005</c:v>
                </c:pt>
                <c:pt idx="741">
                  <c:v>599.5</c:v>
                </c:pt>
                <c:pt idx="742">
                  <c:v>614.5</c:v>
                </c:pt>
                <c:pt idx="743">
                  <c:v>629.20000000000005</c:v>
                </c:pt>
                <c:pt idx="744">
                  <c:v>644.4</c:v>
                </c:pt>
                <c:pt idx="745">
                  <c:v>659.5</c:v>
                </c:pt>
                <c:pt idx="746">
                  <c:v>674.8</c:v>
                </c:pt>
                <c:pt idx="747">
                  <c:v>690.8</c:v>
                </c:pt>
                <c:pt idx="748">
                  <c:v>706.9</c:v>
                </c:pt>
                <c:pt idx="749">
                  <c:v>723.5</c:v>
                </c:pt>
                <c:pt idx="750">
                  <c:v>741.3</c:v>
                </c:pt>
                <c:pt idx="751">
                  <c:v>760</c:v>
                </c:pt>
                <c:pt idx="752">
                  <c:v>779.9</c:v>
                </c:pt>
                <c:pt idx="753">
                  <c:v>799.1</c:v>
                </c:pt>
                <c:pt idx="754">
                  <c:v>814.1</c:v>
                </c:pt>
                <c:pt idx="755">
                  <c:v>826.5</c:v>
                </c:pt>
                <c:pt idx="756">
                  <c:v>837.9</c:v>
                </c:pt>
                <c:pt idx="757">
                  <c:v>849.4</c:v>
                </c:pt>
                <c:pt idx="758">
                  <c:v>861.1</c:v>
                </c:pt>
                <c:pt idx="759">
                  <c:v>872.5</c:v>
                </c:pt>
                <c:pt idx="760">
                  <c:v>882.5</c:v>
                </c:pt>
                <c:pt idx="761">
                  <c:v>891.7</c:v>
                </c:pt>
                <c:pt idx="762">
                  <c:v>901.2</c:v>
                </c:pt>
                <c:pt idx="763">
                  <c:v>911.6</c:v>
                </c:pt>
                <c:pt idx="764">
                  <c:v>922.8</c:v>
                </c:pt>
                <c:pt idx="765">
                  <c:v>934.7</c:v>
                </c:pt>
                <c:pt idx="766">
                  <c:v>947.8</c:v>
                </c:pt>
                <c:pt idx="767">
                  <c:v>960.3</c:v>
                </c:pt>
                <c:pt idx="768">
                  <c:v>972.3</c:v>
                </c:pt>
                <c:pt idx="769">
                  <c:v>984.2</c:v>
                </c:pt>
                <c:pt idx="770">
                  <c:v>996.6</c:v>
                </c:pt>
                <c:pt idx="771">
                  <c:v>1010.7</c:v>
                </c:pt>
                <c:pt idx="772">
                  <c:v>1025.5</c:v>
                </c:pt>
                <c:pt idx="773">
                  <c:v>1040.2</c:v>
                </c:pt>
                <c:pt idx="774">
                  <c:v>1056.5</c:v>
                </c:pt>
                <c:pt idx="775">
                  <c:v>1073.0999999999999</c:v>
                </c:pt>
                <c:pt idx="776">
                  <c:v>1089.4000000000001</c:v>
                </c:pt>
                <c:pt idx="777">
                  <c:v>1104.8</c:v>
                </c:pt>
                <c:pt idx="778">
                  <c:v>1119.2</c:v>
                </c:pt>
                <c:pt idx="779">
                  <c:v>1132.9000000000001</c:v>
                </c:pt>
                <c:pt idx="780">
                  <c:v>1145.3</c:v>
                </c:pt>
                <c:pt idx="781">
                  <c:v>1155.9000000000001</c:v>
                </c:pt>
                <c:pt idx="782">
                  <c:v>1165.5999999999999</c:v>
                </c:pt>
                <c:pt idx="783">
                  <c:v>1174.2</c:v>
                </c:pt>
                <c:pt idx="784">
                  <c:v>1181.4000000000001</c:v>
                </c:pt>
                <c:pt idx="785">
                  <c:v>1187.8</c:v>
                </c:pt>
                <c:pt idx="786">
                  <c:v>1193.7</c:v>
                </c:pt>
                <c:pt idx="787">
                  <c:v>1199</c:v>
                </c:pt>
                <c:pt idx="788">
                  <c:v>1203.9000000000001</c:v>
                </c:pt>
                <c:pt idx="789">
                  <c:v>1208.5</c:v>
                </c:pt>
                <c:pt idx="790">
                  <c:v>1212.5999999999999</c:v>
                </c:pt>
                <c:pt idx="791">
                  <c:v>1216.2</c:v>
                </c:pt>
                <c:pt idx="792">
                  <c:v>1219.8</c:v>
                </c:pt>
                <c:pt idx="793">
                  <c:v>1223.8</c:v>
                </c:pt>
                <c:pt idx="794">
                  <c:v>1227.5999999999999</c:v>
                </c:pt>
                <c:pt idx="795">
                  <c:v>1231.3</c:v>
                </c:pt>
                <c:pt idx="796">
                  <c:v>1235</c:v>
                </c:pt>
                <c:pt idx="797">
                  <c:v>1238.0999999999999</c:v>
                </c:pt>
                <c:pt idx="798">
                  <c:v>1240.5999999999999</c:v>
                </c:pt>
                <c:pt idx="799">
                  <c:v>1242.5</c:v>
                </c:pt>
                <c:pt idx="800">
                  <c:v>1244.2</c:v>
                </c:pt>
                <c:pt idx="801">
                  <c:v>1245.7</c:v>
                </c:pt>
                <c:pt idx="802">
                  <c:v>1247.0999999999999</c:v>
                </c:pt>
                <c:pt idx="803">
                  <c:v>1248.0999999999999</c:v>
                </c:pt>
                <c:pt idx="804">
                  <c:v>1249.0999999999999</c:v>
                </c:pt>
                <c:pt idx="805">
                  <c:v>1250.0999999999999</c:v>
                </c:pt>
                <c:pt idx="806">
                  <c:v>1251</c:v>
                </c:pt>
                <c:pt idx="807">
                  <c:v>1251.8</c:v>
                </c:pt>
                <c:pt idx="808">
                  <c:v>1252.8</c:v>
                </c:pt>
                <c:pt idx="809">
                  <c:v>1253.8</c:v>
                </c:pt>
                <c:pt idx="810">
                  <c:v>1254.7</c:v>
                </c:pt>
                <c:pt idx="811">
                  <c:v>1255.5</c:v>
                </c:pt>
                <c:pt idx="812">
                  <c:v>1256.2</c:v>
                </c:pt>
                <c:pt idx="813">
                  <c:v>1256.9000000000001</c:v>
                </c:pt>
                <c:pt idx="814">
                  <c:v>1257.5</c:v>
                </c:pt>
                <c:pt idx="815">
                  <c:v>1258.2</c:v>
                </c:pt>
                <c:pt idx="816">
                  <c:v>1258.7</c:v>
                </c:pt>
                <c:pt idx="817">
                  <c:v>1259.3</c:v>
                </c:pt>
                <c:pt idx="818">
                  <c:v>1259.9000000000001</c:v>
                </c:pt>
                <c:pt idx="819">
                  <c:v>1260.4000000000001</c:v>
                </c:pt>
                <c:pt idx="820">
                  <c:v>1260.9000000000001</c:v>
                </c:pt>
                <c:pt idx="821">
                  <c:v>1261.3</c:v>
                </c:pt>
                <c:pt idx="822">
                  <c:v>1261.7</c:v>
                </c:pt>
                <c:pt idx="823">
                  <c:v>1262.2</c:v>
                </c:pt>
                <c:pt idx="824">
                  <c:v>1262.7</c:v>
                </c:pt>
                <c:pt idx="825">
                  <c:v>1263.3</c:v>
                </c:pt>
                <c:pt idx="826">
                  <c:v>1264.0999999999999</c:v>
                </c:pt>
                <c:pt idx="827">
                  <c:v>1265.2</c:v>
                </c:pt>
                <c:pt idx="828">
                  <c:v>1266.2</c:v>
                </c:pt>
                <c:pt idx="829">
                  <c:v>1267.0999999999999</c:v>
                </c:pt>
                <c:pt idx="830">
                  <c:v>1267.8</c:v>
                </c:pt>
                <c:pt idx="831">
                  <c:v>1268.5</c:v>
                </c:pt>
                <c:pt idx="832">
                  <c:v>1269.2</c:v>
                </c:pt>
                <c:pt idx="833">
                  <c:v>1269.8</c:v>
                </c:pt>
                <c:pt idx="834">
                  <c:v>1270.5</c:v>
                </c:pt>
                <c:pt idx="835">
                  <c:v>1271</c:v>
                </c:pt>
                <c:pt idx="836">
                  <c:v>1271.5</c:v>
                </c:pt>
                <c:pt idx="837">
                  <c:v>1271.8</c:v>
                </c:pt>
                <c:pt idx="838">
                  <c:v>1272</c:v>
                </c:pt>
                <c:pt idx="839">
                  <c:v>1272</c:v>
                </c:pt>
                <c:pt idx="840">
                  <c:v>1272</c:v>
                </c:pt>
                <c:pt idx="841">
                  <c:v>1271.9000000000001</c:v>
                </c:pt>
                <c:pt idx="842">
                  <c:v>1271.5999999999999</c:v>
                </c:pt>
                <c:pt idx="843">
                  <c:v>1271.3</c:v>
                </c:pt>
                <c:pt idx="844">
                  <c:v>1270.8</c:v>
                </c:pt>
                <c:pt idx="845">
                  <c:v>1270.2</c:v>
                </c:pt>
                <c:pt idx="846">
                  <c:v>1269.5999999999999</c:v>
                </c:pt>
                <c:pt idx="847">
                  <c:v>1268.9000000000001</c:v>
                </c:pt>
                <c:pt idx="848">
                  <c:v>1268.3</c:v>
                </c:pt>
                <c:pt idx="849">
                  <c:v>1267.7</c:v>
                </c:pt>
                <c:pt idx="850">
                  <c:v>1267.2</c:v>
                </c:pt>
                <c:pt idx="851">
                  <c:v>1266.5999999999999</c:v>
                </c:pt>
                <c:pt idx="852">
                  <c:v>1266</c:v>
                </c:pt>
                <c:pt idx="853">
                  <c:v>1265.4000000000001</c:v>
                </c:pt>
                <c:pt idx="854">
                  <c:v>1264.7</c:v>
                </c:pt>
                <c:pt idx="855">
                  <c:v>1264.0999999999999</c:v>
                </c:pt>
                <c:pt idx="856">
                  <c:v>1263.5</c:v>
                </c:pt>
                <c:pt idx="857">
                  <c:v>1262.8</c:v>
                </c:pt>
                <c:pt idx="858">
                  <c:v>1262.2</c:v>
                </c:pt>
                <c:pt idx="859">
                  <c:v>1261.7</c:v>
                </c:pt>
                <c:pt idx="860">
                  <c:v>1261.2</c:v>
                </c:pt>
                <c:pt idx="861">
                  <c:v>1260.5999999999999</c:v>
                </c:pt>
                <c:pt idx="862">
                  <c:v>1260.0999999999999</c:v>
                </c:pt>
                <c:pt idx="863">
                  <c:v>1259.5</c:v>
                </c:pt>
                <c:pt idx="864">
                  <c:v>1258.8</c:v>
                </c:pt>
                <c:pt idx="865">
                  <c:v>1258.0999999999999</c:v>
                </c:pt>
                <c:pt idx="866">
                  <c:v>1257.4000000000001</c:v>
                </c:pt>
                <c:pt idx="867">
                  <c:v>1256.7</c:v>
                </c:pt>
                <c:pt idx="868">
                  <c:v>1256.0999999999999</c:v>
                </c:pt>
                <c:pt idx="869">
                  <c:v>1255.3</c:v>
                </c:pt>
                <c:pt idx="870">
                  <c:v>1254.5</c:v>
                </c:pt>
                <c:pt idx="871">
                  <c:v>1253.8</c:v>
                </c:pt>
                <c:pt idx="872">
                  <c:v>1253</c:v>
                </c:pt>
                <c:pt idx="873">
                  <c:v>1252.3</c:v>
                </c:pt>
                <c:pt idx="874">
                  <c:v>1251.5999999999999</c:v>
                </c:pt>
                <c:pt idx="875">
                  <c:v>1250.8</c:v>
                </c:pt>
                <c:pt idx="876">
                  <c:v>1249.9000000000001</c:v>
                </c:pt>
                <c:pt idx="877">
                  <c:v>1249.0999999999999</c:v>
                </c:pt>
                <c:pt idx="878">
                  <c:v>1248.3</c:v>
                </c:pt>
                <c:pt idx="879">
                  <c:v>1247.5</c:v>
                </c:pt>
                <c:pt idx="880">
                  <c:v>1246.8</c:v>
                </c:pt>
                <c:pt idx="881">
                  <c:v>1245.9000000000001</c:v>
                </c:pt>
                <c:pt idx="882">
                  <c:v>1245.0999999999999</c:v>
                </c:pt>
                <c:pt idx="883">
                  <c:v>1244.3</c:v>
                </c:pt>
                <c:pt idx="884">
                  <c:v>1243.4000000000001</c:v>
                </c:pt>
                <c:pt idx="885">
                  <c:v>1242.5999999999999</c:v>
                </c:pt>
                <c:pt idx="886">
                  <c:v>1241.8</c:v>
                </c:pt>
                <c:pt idx="887">
                  <c:v>1241</c:v>
                </c:pt>
                <c:pt idx="888">
                  <c:v>1240.3</c:v>
                </c:pt>
                <c:pt idx="889">
                  <c:v>1239.5999999999999</c:v>
                </c:pt>
                <c:pt idx="890">
                  <c:v>1238.9000000000001</c:v>
                </c:pt>
                <c:pt idx="891">
                  <c:v>1238.3</c:v>
                </c:pt>
                <c:pt idx="892">
                  <c:v>1237.7</c:v>
                </c:pt>
                <c:pt idx="893">
                  <c:v>1237.2</c:v>
                </c:pt>
                <c:pt idx="894">
                  <c:v>1236.5999999999999</c:v>
                </c:pt>
                <c:pt idx="895">
                  <c:v>1236</c:v>
                </c:pt>
                <c:pt idx="896">
                  <c:v>1235.4000000000001</c:v>
                </c:pt>
                <c:pt idx="897">
                  <c:v>1234.7</c:v>
                </c:pt>
                <c:pt idx="898">
                  <c:v>1234</c:v>
                </c:pt>
                <c:pt idx="899">
                  <c:v>1233.3</c:v>
                </c:pt>
                <c:pt idx="900">
                  <c:v>1232.5</c:v>
                </c:pt>
                <c:pt idx="901">
                  <c:v>1231.8</c:v>
                </c:pt>
                <c:pt idx="902">
                  <c:v>1231</c:v>
                </c:pt>
                <c:pt idx="903">
                  <c:v>1230.0999999999999</c:v>
                </c:pt>
                <c:pt idx="904">
                  <c:v>1229.3</c:v>
                </c:pt>
                <c:pt idx="905">
                  <c:v>1228.4000000000001</c:v>
                </c:pt>
                <c:pt idx="906">
                  <c:v>1227.5</c:v>
                </c:pt>
                <c:pt idx="907">
                  <c:v>1226.5</c:v>
                </c:pt>
                <c:pt idx="908">
                  <c:v>1225.4000000000001</c:v>
                </c:pt>
                <c:pt idx="909">
                  <c:v>1224.3</c:v>
                </c:pt>
                <c:pt idx="910">
                  <c:v>1223.3</c:v>
                </c:pt>
                <c:pt idx="911">
                  <c:v>1222.0999999999999</c:v>
                </c:pt>
                <c:pt idx="912">
                  <c:v>1220.9000000000001</c:v>
                </c:pt>
                <c:pt idx="913">
                  <c:v>1219.7</c:v>
                </c:pt>
                <c:pt idx="914">
                  <c:v>1218.4000000000001</c:v>
                </c:pt>
                <c:pt idx="915">
                  <c:v>1217</c:v>
                </c:pt>
                <c:pt idx="916">
                  <c:v>1215.5</c:v>
                </c:pt>
                <c:pt idx="917">
                  <c:v>1214.2</c:v>
                </c:pt>
                <c:pt idx="918">
                  <c:v>1212.9000000000001</c:v>
                </c:pt>
                <c:pt idx="919">
                  <c:v>1211.9000000000001</c:v>
                </c:pt>
                <c:pt idx="920">
                  <c:v>1211</c:v>
                </c:pt>
                <c:pt idx="921">
                  <c:v>1209.8</c:v>
                </c:pt>
                <c:pt idx="922">
                  <c:v>1208.8</c:v>
                </c:pt>
                <c:pt idx="923">
                  <c:v>1208.0999999999999</c:v>
                </c:pt>
                <c:pt idx="924">
                  <c:v>1207.5</c:v>
                </c:pt>
                <c:pt idx="925">
                  <c:v>1206.9000000000001</c:v>
                </c:pt>
                <c:pt idx="926">
                  <c:v>1206.0999999999999</c:v>
                </c:pt>
                <c:pt idx="927">
                  <c:v>1205.0999999999999</c:v>
                </c:pt>
                <c:pt idx="928">
                  <c:v>1204.3</c:v>
                </c:pt>
                <c:pt idx="929">
                  <c:v>1203.4000000000001</c:v>
                </c:pt>
                <c:pt idx="930">
                  <c:v>1202.4000000000001</c:v>
                </c:pt>
                <c:pt idx="931">
                  <c:v>1201.3</c:v>
                </c:pt>
                <c:pt idx="932">
                  <c:v>1199.9000000000001</c:v>
                </c:pt>
                <c:pt idx="933">
                  <c:v>1198.4000000000001</c:v>
                </c:pt>
                <c:pt idx="934">
                  <c:v>1197</c:v>
                </c:pt>
                <c:pt idx="935">
                  <c:v>1195.7</c:v>
                </c:pt>
                <c:pt idx="936">
                  <c:v>1194.4000000000001</c:v>
                </c:pt>
                <c:pt idx="937">
                  <c:v>1193.3</c:v>
                </c:pt>
                <c:pt idx="938">
                  <c:v>1192.0999999999999</c:v>
                </c:pt>
                <c:pt idx="939">
                  <c:v>1190.5999999999999</c:v>
                </c:pt>
                <c:pt idx="940">
                  <c:v>1189</c:v>
                </c:pt>
                <c:pt idx="941">
                  <c:v>1187.3</c:v>
                </c:pt>
                <c:pt idx="942">
                  <c:v>1185.7</c:v>
                </c:pt>
                <c:pt idx="943">
                  <c:v>1184.0999999999999</c:v>
                </c:pt>
                <c:pt idx="944">
                  <c:v>1182.9000000000001</c:v>
                </c:pt>
                <c:pt idx="945">
                  <c:v>1181.5999999999999</c:v>
                </c:pt>
                <c:pt idx="946">
                  <c:v>1180</c:v>
                </c:pt>
                <c:pt idx="947">
                  <c:v>1178.5</c:v>
                </c:pt>
                <c:pt idx="948">
                  <c:v>1177.0999999999999</c:v>
                </c:pt>
                <c:pt idx="949">
                  <c:v>1175.8</c:v>
                </c:pt>
                <c:pt idx="950">
                  <c:v>1174.3</c:v>
                </c:pt>
                <c:pt idx="951">
                  <c:v>1172.9000000000001</c:v>
                </c:pt>
                <c:pt idx="952">
                  <c:v>1171.4000000000001</c:v>
                </c:pt>
                <c:pt idx="953">
                  <c:v>1169.9000000000001</c:v>
                </c:pt>
                <c:pt idx="954">
                  <c:v>1168.2</c:v>
                </c:pt>
                <c:pt idx="955">
                  <c:v>1166.7</c:v>
                </c:pt>
                <c:pt idx="956">
                  <c:v>1165</c:v>
                </c:pt>
                <c:pt idx="957">
                  <c:v>1163.4000000000001</c:v>
                </c:pt>
                <c:pt idx="958">
                  <c:v>1161.7</c:v>
                </c:pt>
                <c:pt idx="959">
                  <c:v>1159.9000000000001</c:v>
                </c:pt>
                <c:pt idx="960">
                  <c:v>1158.0999999999999</c:v>
                </c:pt>
                <c:pt idx="961">
                  <c:v>1156.2</c:v>
                </c:pt>
                <c:pt idx="962">
                  <c:v>1154.2</c:v>
                </c:pt>
                <c:pt idx="963">
                  <c:v>1152.0999999999999</c:v>
                </c:pt>
                <c:pt idx="964">
                  <c:v>1150</c:v>
                </c:pt>
                <c:pt idx="965">
                  <c:v>1148</c:v>
                </c:pt>
                <c:pt idx="966">
                  <c:v>1146.2</c:v>
                </c:pt>
                <c:pt idx="967">
                  <c:v>1144.2</c:v>
                </c:pt>
                <c:pt idx="968">
                  <c:v>1142.3</c:v>
                </c:pt>
                <c:pt idx="969">
                  <c:v>1140.5</c:v>
                </c:pt>
                <c:pt idx="970">
                  <c:v>1138.5999999999999</c:v>
                </c:pt>
                <c:pt idx="971">
                  <c:v>1136.8</c:v>
                </c:pt>
                <c:pt idx="972">
                  <c:v>1134.9000000000001</c:v>
                </c:pt>
                <c:pt idx="973">
                  <c:v>1132.9000000000001</c:v>
                </c:pt>
                <c:pt idx="974">
                  <c:v>1130.8</c:v>
                </c:pt>
                <c:pt idx="975">
                  <c:v>1128.7</c:v>
                </c:pt>
                <c:pt idx="976">
                  <c:v>1126.4000000000001</c:v>
                </c:pt>
                <c:pt idx="977">
                  <c:v>1124.0999999999999</c:v>
                </c:pt>
                <c:pt idx="978">
                  <c:v>1121.5999999999999</c:v>
                </c:pt>
                <c:pt idx="979">
                  <c:v>1119.2</c:v>
                </c:pt>
                <c:pt idx="980">
                  <c:v>1116.5999999999999</c:v>
                </c:pt>
                <c:pt idx="981">
                  <c:v>1114</c:v>
                </c:pt>
                <c:pt idx="982">
                  <c:v>1111.2</c:v>
                </c:pt>
                <c:pt idx="983">
                  <c:v>1108.5999999999999</c:v>
                </c:pt>
                <c:pt idx="984">
                  <c:v>1105.8</c:v>
                </c:pt>
                <c:pt idx="985">
                  <c:v>1103</c:v>
                </c:pt>
                <c:pt idx="986">
                  <c:v>1100.0999999999999</c:v>
                </c:pt>
                <c:pt idx="987">
                  <c:v>1097.2</c:v>
                </c:pt>
                <c:pt idx="988">
                  <c:v>1094.0999999999999</c:v>
                </c:pt>
                <c:pt idx="989">
                  <c:v>1091.2</c:v>
                </c:pt>
                <c:pt idx="990">
                  <c:v>1088.0999999999999</c:v>
                </c:pt>
                <c:pt idx="991">
                  <c:v>1085.0999999999999</c:v>
                </c:pt>
                <c:pt idx="992">
                  <c:v>1082</c:v>
                </c:pt>
                <c:pt idx="993">
                  <c:v>1078.8</c:v>
                </c:pt>
                <c:pt idx="994">
                  <c:v>1075.3</c:v>
                </c:pt>
                <c:pt idx="995">
                  <c:v>1071.9000000000001</c:v>
                </c:pt>
                <c:pt idx="996">
                  <c:v>1068.5999999999999</c:v>
                </c:pt>
                <c:pt idx="997">
                  <c:v>1065.0999999999999</c:v>
                </c:pt>
                <c:pt idx="998">
                  <c:v>1061.5999999999999</c:v>
                </c:pt>
                <c:pt idx="999">
                  <c:v>1058.0999999999999</c:v>
                </c:pt>
                <c:pt idx="1000">
                  <c:v>1054.5</c:v>
                </c:pt>
                <c:pt idx="1001">
                  <c:v>1050.9000000000001</c:v>
                </c:pt>
                <c:pt idx="1002">
                  <c:v>1047.2</c:v>
                </c:pt>
                <c:pt idx="1003">
                  <c:v>1043.5999999999999</c:v>
                </c:pt>
                <c:pt idx="1004">
                  <c:v>1040.0999999999999</c:v>
                </c:pt>
                <c:pt idx="1005">
                  <c:v>1036.5</c:v>
                </c:pt>
                <c:pt idx="1006">
                  <c:v>1033</c:v>
                </c:pt>
                <c:pt idx="1007">
                  <c:v>1029.5</c:v>
                </c:pt>
                <c:pt idx="1008">
                  <c:v>1026</c:v>
                </c:pt>
                <c:pt idx="1009">
                  <c:v>1022.4</c:v>
                </c:pt>
                <c:pt idx="1010">
                  <c:v>1018.9</c:v>
                </c:pt>
                <c:pt idx="1011">
                  <c:v>1015.2</c:v>
                </c:pt>
                <c:pt idx="1012">
                  <c:v>1011.6</c:v>
                </c:pt>
                <c:pt idx="1013">
                  <c:v>1008</c:v>
                </c:pt>
                <c:pt idx="1014">
                  <c:v>1004.4</c:v>
                </c:pt>
                <c:pt idx="1015">
                  <c:v>1001</c:v>
                </c:pt>
                <c:pt idx="1016">
                  <c:v>997.3</c:v>
                </c:pt>
                <c:pt idx="1017">
                  <c:v>993.7</c:v>
                </c:pt>
                <c:pt idx="1018">
                  <c:v>990.3</c:v>
                </c:pt>
                <c:pt idx="1019">
                  <c:v>986.8</c:v>
                </c:pt>
                <c:pt idx="1020">
                  <c:v>983.2</c:v>
                </c:pt>
                <c:pt idx="1021">
                  <c:v>979.6</c:v>
                </c:pt>
                <c:pt idx="1022">
                  <c:v>976.1</c:v>
                </c:pt>
                <c:pt idx="1023">
                  <c:v>972.7</c:v>
                </c:pt>
                <c:pt idx="1024">
                  <c:v>969.2</c:v>
                </c:pt>
                <c:pt idx="1025">
                  <c:v>965.8</c:v>
                </c:pt>
                <c:pt idx="1026">
                  <c:v>962.4</c:v>
                </c:pt>
                <c:pt idx="1027">
                  <c:v>959</c:v>
                </c:pt>
                <c:pt idx="1028">
                  <c:v>955.6</c:v>
                </c:pt>
                <c:pt idx="1029">
                  <c:v>952.3</c:v>
                </c:pt>
                <c:pt idx="1030">
                  <c:v>949</c:v>
                </c:pt>
                <c:pt idx="1031">
                  <c:v>945.7</c:v>
                </c:pt>
                <c:pt idx="1032">
                  <c:v>942.3</c:v>
                </c:pt>
                <c:pt idx="1033">
                  <c:v>938.9</c:v>
                </c:pt>
                <c:pt idx="1034">
                  <c:v>935.8</c:v>
                </c:pt>
                <c:pt idx="1035">
                  <c:v>932.5</c:v>
                </c:pt>
                <c:pt idx="1036">
                  <c:v>929.2</c:v>
                </c:pt>
                <c:pt idx="1037">
                  <c:v>926.1</c:v>
                </c:pt>
                <c:pt idx="1038">
                  <c:v>922.9</c:v>
                </c:pt>
                <c:pt idx="1039">
                  <c:v>919.7</c:v>
                </c:pt>
                <c:pt idx="1040">
                  <c:v>916.5</c:v>
                </c:pt>
                <c:pt idx="1041">
                  <c:v>913.4</c:v>
                </c:pt>
                <c:pt idx="1042">
                  <c:v>910.3</c:v>
                </c:pt>
                <c:pt idx="1043">
                  <c:v>907.2</c:v>
                </c:pt>
                <c:pt idx="1044">
                  <c:v>904</c:v>
                </c:pt>
                <c:pt idx="1045">
                  <c:v>901.1</c:v>
                </c:pt>
                <c:pt idx="1046">
                  <c:v>897.9</c:v>
                </c:pt>
                <c:pt idx="1047">
                  <c:v>894.9</c:v>
                </c:pt>
                <c:pt idx="1048">
                  <c:v>891.8</c:v>
                </c:pt>
                <c:pt idx="1049">
                  <c:v>888.8</c:v>
                </c:pt>
                <c:pt idx="1050">
                  <c:v>886</c:v>
                </c:pt>
                <c:pt idx="1051">
                  <c:v>883.2</c:v>
                </c:pt>
                <c:pt idx="1052">
                  <c:v>880.2</c:v>
                </c:pt>
                <c:pt idx="1053">
                  <c:v>877.2</c:v>
                </c:pt>
                <c:pt idx="1054">
                  <c:v>874.3</c:v>
                </c:pt>
                <c:pt idx="1055">
                  <c:v>871.3</c:v>
                </c:pt>
                <c:pt idx="1056">
                  <c:v>868.4</c:v>
                </c:pt>
                <c:pt idx="1057">
                  <c:v>865.3</c:v>
                </c:pt>
                <c:pt idx="1058">
                  <c:v>862.6</c:v>
                </c:pt>
                <c:pt idx="1059">
                  <c:v>859.5</c:v>
                </c:pt>
                <c:pt idx="1060">
                  <c:v>856.9</c:v>
                </c:pt>
                <c:pt idx="1061">
                  <c:v>854.2</c:v>
                </c:pt>
                <c:pt idx="1062">
                  <c:v>851.2</c:v>
                </c:pt>
                <c:pt idx="1063">
                  <c:v>848.4</c:v>
                </c:pt>
                <c:pt idx="1064">
                  <c:v>845.7</c:v>
                </c:pt>
                <c:pt idx="1065">
                  <c:v>842.8</c:v>
                </c:pt>
                <c:pt idx="1066">
                  <c:v>840.2</c:v>
                </c:pt>
                <c:pt idx="1067">
                  <c:v>837.5</c:v>
                </c:pt>
                <c:pt idx="1068">
                  <c:v>835</c:v>
                </c:pt>
                <c:pt idx="1069">
                  <c:v>832.4</c:v>
                </c:pt>
                <c:pt idx="1070">
                  <c:v>829.5</c:v>
                </c:pt>
                <c:pt idx="1071">
                  <c:v>826.9</c:v>
                </c:pt>
                <c:pt idx="1072">
                  <c:v>824.2</c:v>
                </c:pt>
                <c:pt idx="1073">
                  <c:v>821.4</c:v>
                </c:pt>
                <c:pt idx="1074">
                  <c:v>818.7</c:v>
                </c:pt>
                <c:pt idx="1075">
                  <c:v>816.2</c:v>
                </c:pt>
                <c:pt idx="1076">
                  <c:v>813.6</c:v>
                </c:pt>
                <c:pt idx="1077">
                  <c:v>811</c:v>
                </c:pt>
                <c:pt idx="1078">
                  <c:v>808.2</c:v>
                </c:pt>
                <c:pt idx="1079">
                  <c:v>805.8</c:v>
                </c:pt>
                <c:pt idx="1080">
                  <c:v>803.1</c:v>
                </c:pt>
                <c:pt idx="1081">
                  <c:v>800.8</c:v>
                </c:pt>
                <c:pt idx="1082">
                  <c:v>798.3</c:v>
                </c:pt>
                <c:pt idx="1083">
                  <c:v>795.8</c:v>
                </c:pt>
                <c:pt idx="1084">
                  <c:v>793.3</c:v>
                </c:pt>
                <c:pt idx="1085">
                  <c:v>790.9</c:v>
                </c:pt>
                <c:pt idx="1086">
                  <c:v>788.3</c:v>
                </c:pt>
                <c:pt idx="1087">
                  <c:v>785.8</c:v>
                </c:pt>
                <c:pt idx="1088">
                  <c:v>783.3</c:v>
                </c:pt>
                <c:pt idx="1089">
                  <c:v>780.9</c:v>
                </c:pt>
                <c:pt idx="1090">
                  <c:v>778.4</c:v>
                </c:pt>
                <c:pt idx="1091">
                  <c:v>775.8</c:v>
                </c:pt>
                <c:pt idx="1092">
                  <c:v>773.4</c:v>
                </c:pt>
                <c:pt idx="1093">
                  <c:v>771</c:v>
                </c:pt>
                <c:pt idx="1094">
                  <c:v>768.6</c:v>
                </c:pt>
                <c:pt idx="1095">
                  <c:v>766.3</c:v>
                </c:pt>
                <c:pt idx="1096">
                  <c:v>763.9</c:v>
                </c:pt>
                <c:pt idx="1097">
                  <c:v>761.6</c:v>
                </c:pt>
                <c:pt idx="1098">
                  <c:v>759.3</c:v>
                </c:pt>
                <c:pt idx="1099">
                  <c:v>757</c:v>
                </c:pt>
                <c:pt idx="1100">
                  <c:v>754.6</c:v>
                </c:pt>
                <c:pt idx="1101">
                  <c:v>752.4</c:v>
                </c:pt>
                <c:pt idx="1102">
                  <c:v>750.2</c:v>
                </c:pt>
                <c:pt idx="1103">
                  <c:v>747.9</c:v>
                </c:pt>
                <c:pt idx="1104">
                  <c:v>745.6</c:v>
                </c:pt>
                <c:pt idx="1105">
                  <c:v>743.4</c:v>
                </c:pt>
                <c:pt idx="1106">
                  <c:v>741.2</c:v>
                </c:pt>
                <c:pt idx="1107">
                  <c:v>739</c:v>
                </c:pt>
                <c:pt idx="1108">
                  <c:v>736.8</c:v>
                </c:pt>
                <c:pt idx="1109">
                  <c:v>734.5</c:v>
                </c:pt>
                <c:pt idx="1110">
                  <c:v>732.3</c:v>
                </c:pt>
                <c:pt idx="1111">
                  <c:v>730.2</c:v>
                </c:pt>
                <c:pt idx="1112">
                  <c:v>728.1</c:v>
                </c:pt>
                <c:pt idx="1113">
                  <c:v>725.9</c:v>
                </c:pt>
                <c:pt idx="1114">
                  <c:v>723.8</c:v>
                </c:pt>
                <c:pt idx="1115">
                  <c:v>721.7</c:v>
                </c:pt>
                <c:pt idx="1116">
                  <c:v>719.6</c:v>
                </c:pt>
                <c:pt idx="1117">
                  <c:v>717.4</c:v>
                </c:pt>
                <c:pt idx="1118">
                  <c:v>715.4</c:v>
                </c:pt>
                <c:pt idx="1119">
                  <c:v>713.2</c:v>
                </c:pt>
                <c:pt idx="1120">
                  <c:v>711.1</c:v>
                </c:pt>
                <c:pt idx="1121">
                  <c:v>709</c:v>
                </c:pt>
                <c:pt idx="1122">
                  <c:v>706.9</c:v>
                </c:pt>
                <c:pt idx="1123">
                  <c:v>704.9</c:v>
                </c:pt>
                <c:pt idx="1124">
                  <c:v>703</c:v>
                </c:pt>
                <c:pt idx="1125">
                  <c:v>700.9</c:v>
                </c:pt>
                <c:pt idx="1126">
                  <c:v>699</c:v>
                </c:pt>
                <c:pt idx="1127">
                  <c:v>697.1</c:v>
                </c:pt>
                <c:pt idx="1128">
                  <c:v>695.1</c:v>
                </c:pt>
                <c:pt idx="1129">
                  <c:v>693.1</c:v>
                </c:pt>
                <c:pt idx="1130">
                  <c:v>691.2</c:v>
                </c:pt>
                <c:pt idx="1131">
                  <c:v>689.3</c:v>
                </c:pt>
                <c:pt idx="1132">
                  <c:v>687.3</c:v>
                </c:pt>
                <c:pt idx="1133">
                  <c:v>685.4</c:v>
                </c:pt>
                <c:pt idx="1134">
                  <c:v>683.4</c:v>
                </c:pt>
                <c:pt idx="1135">
                  <c:v>681.4</c:v>
                </c:pt>
                <c:pt idx="1136">
                  <c:v>679.5</c:v>
                </c:pt>
                <c:pt idx="1137">
                  <c:v>677.6</c:v>
                </c:pt>
                <c:pt idx="1138">
                  <c:v>675.7</c:v>
                </c:pt>
                <c:pt idx="1139">
                  <c:v>673.8</c:v>
                </c:pt>
                <c:pt idx="1140">
                  <c:v>671.9</c:v>
                </c:pt>
                <c:pt idx="1141">
                  <c:v>670</c:v>
                </c:pt>
                <c:pt idx="1142">
                  <c:v>668.2</c:v>
                </c:pt>
                <c:pt idx="1143">
                  <c:v>666.4</c:v>
                </c:pt>
                <c:pt idx="1144">
                  <c:v>664.2</c:v>
                </c:pt>
                <c:pt idx="1145">
                  <c:v>662.2</c:v>
                </c:pt>
                <c:pt idx="1146">
                  <c:v>660.2</c:v>
                </c:pt>
                <c:pt idx="1147">
                  <c:v>658.3</c:v>
                </c:pt>
                <c:pt idx="1148">
                  <c:v>656.4</c:v>
                </c:pt>
                <c:pt idx="1149">
                  <c:v>654.5</c:v>
                </c:pt>
                <c:pt idx="1150">
                  <c:v>652.6</c:v>
                </c:pt>
                <c:pt idx="1151">
                  <c:v>650.70000000000005</c:v>
                </c:pt>
                <c:pt idx="1152">
                  <c:v>648.9</c:v>
                </c:pt>
                <c:pt idx="1153">
                  <c:v>647.1</c:v>
                </c:pt>
                <c:pt idx="1154">
                  <c:v>645.29999999999995</c:v>
                </c:pt>
                <c:pt idx="1155">
                  <c:v>643.6</c:v>
                </c:pt>
                <c:pt idx="1156">
                  <c:v>641.79999999999995</c:v>
                </c:pt>
                <c:pt idx="1157">
                  <c:v>640</c:v>
                </c:pt>
                <c:pt idx="1158">
                  <c:v>638.29999999999995</c:v>
                </c:pt>
                <c:pt idx="1159">
                  <c:v>636.5</c:v>
                </c:pt>
                <c:pt idx="1160">
                  <c:v>634.70000000000005</c:v>
                </c:pt>
                <c:pt idx="1161">
                  <c:v>633</c:v>
                </c:pt>
                <c:pt idx="1162">
                  <c:v>631.29999999999995</c:v>
                </c:pt>
                <c:pt idx="1163">
                  <c:v>629.6</c:v>
                </c:pt>
                <c:pt idx="1164">
                  <c:v>627.9</c:v>
                </c:pt>
                <c:pt idx="1165">
                  <c:v>626.1</c:v>
                </c:pt>
                <c:pt idx="1166">
                  <c:v>624.4</c:v>
                </c:pt>
                <c:pt idx="1167">
                  <c:v>622.70000000000005</c:v>
                </c:pt>
                <c:pt idx="1168">
                  <c:v>621</c:v>
                </c:pt>
                <c:pt idx="1169">
                  <c:v>619.29999999999995</c:v>
                </c:pt>
                <c:pt idx="1170">
                  <c:v>617.6</c:v>
                </c:pt>
                <c:pt idx="1171">
                  <c:v>615.9</c:v>
                </c:pt>
                <c:pt idx="1172">
                  <c:v>614.20000000000005</c:v>
                </c:pt>
                <c:pt idx="1173">
                  <c:v>612.5</c:v>
                </c:pt>
                <c:pt idx="1174">
                  <c:v>610.79999999999995</c:v>
                </c:pt>
                <c:pt idx="1175">
                  <c:v>609.20000000000005</c:v>
                </c:pt>
                <c:pt idx="1176">
                  <c:v>607.5</c:v>
                </c:pt>
                <c:pt idx="1177">
                  <c:v>605.79999999999995</c:v>
                </c:pt>
                <c:pt idx="1178">
                  <c:v>604.20000000000005</c:v>
                </c:pt>
                <c:pt idx="1179">
                  <c:v>602.6</c:v>
                </c:pt>
                <c:pt idx="1180">
                  <c:v>601</c:v>
                </c:pt>
                <c:pt idx="1181">
                  <c:v>599.4</c:v>
                </c:pt>
                <c:pt idx="1182">
                  <c:v>597.70000000000005</c:v>
                </c:pt>
                <c:pt idx="1183">
                  <c:v>596.1</c:v>
                </c:pt>
                <c:pt idx="1184">
                  <c:v>594.5</c:v>
                </c:pt>
                <c:pt idx="1185">
                  <c:v>592.9</c:v>
                </c:pt>
                <c:pt idx="1186">
                  <c:v>591.4</c:v>
                </c:pt>
                <c:pt idx="1187">
                  <c:v>589.70000000000005</c:v>
                </c:pt>
                <c:pt idx="1188">
                  <c:v>588.20000000000005</c:v>
                </c:pt>
                <c:pt idx="1189">
                  <c:v>586.6</c:v>
                </c:pt>
                <c:pt idx="1190">
                  <c:v>585</c:v>
                </c:pt>
                <c:pt idx="1191">
                  <c:v>583.5</c:v>
                </c:pt>
                <c:pt idx="1192">
                  <c:v>581.9</c:v>
                </c:pt>
                <c:pt idx="1193">
                  <c:v>580.29999999999995</c:v>
                </c:pt>
                <c:pt idx="1194">
                  <c:v>578.79999999999995</c:v>
                </c:pt>
                <c:pt idx="1195">
                  <c:v>577.29999999999995</c:v>
                </c:pt>
                <c:pt idx="1196">
                  <c:v>575.70000000000005</c:v>
                </c:pt>
                <c:pt idx="1197">
                  <c:v>574.20000000000005</c:v>
                </c:pt>
                <c:pt idx="1198">
                  <c:v>572.70000000000005</c:v>
                </c:pt>
                <c:pt idx="1199">
                  <c:v>571.20000000000005</c:v>
                </c:pt>
                <c:pt idx="1200">
                  <c:v>569.70000000000005</c:v>
                </c:pt>
                <c:pt idx="1201">
                  <c:v>568.20000000000005</c:v>
                </c:pt>
                <c:pt idx="1202">
                  <c:v>566.70000000000005</c:v>
                </c:pt>
                <c:pt idx="1203">
                  <c:v>565.29999999999995</c:v>
                </c:pt>
                <c:pt idx="1204">
                  <c:v>563.79999999999995</c:v>
                </c:pt>
                <c:pt idx="1205">
                  <c:v>562.29999999999995</c:v>
                </c:pt>
                <c:pt idx="1206">
                  <c:v>560.9</c:v>
                </c:pt>
                <c:pt idx="1207">
                  <c:v>559.5</c:v>
                </c:pt>
                <c:pt idx="1208">
                  <c:v>558</c:v>
                </c:pt>
                <c:pt idx="1209">
                  <c:v>556.6</c:v>
                </c:pt>
                <c:pt idx="1210">
                  <c:v>555.20000000000005</c:v>
                </c:pt>
                <c:pt idx="1211">
                  <c:v>553.79999999999995</c:v>
                </c:pt>
                <c:pt idx="1212">
                  <c:v>552.4</c:v>
                </c:pt>
                <c:pt idx="1213">
                  <c:v>550.9</c:v>
                </c:pt>
                <c:pt idx="1214">
                  <c:v>549.5</c:v>
                </c:pt>
                <c:pt idx="1215">
                  <c:v>548</c:v>
                </c:pt>
                <c:pt idx="1216">
                  <c:v>546.70000000000005</c:v>
                </c:pt>
                <c:pt idx="1217">
                  <c:v>545.20000000000005</c:v>
                </c:pt>
                <c:pt idx="1218">
                  <c:v>543.79999999999995</c:v>
                </c:pt>
                <c:pt idx="1219">
                  <c:v>542.4</c:v>
                </c:pt>
                <c:pt idx="1220">
                  <c:v>541</c:v>
                </c:pt>
                <c:pt idx="1221">
                  <c:v>539.6</c:v>
                </c:pt>
                <c:pt idx="1222">
                  <c:v>538.29999999999995</c:v>
                </c:pt>
                <c:pt idx="1223">
                  <c:v>536.9</c:v>
                </c:pt>
                <c:pt idx="1224">
                  <c:v>535.5</c:v>
                </c:pt>
                <c:pt idx="1225">
                  <c:v>534.1</c:v>
                </c:pt>
                <c:pt idx="1226">
                  <c:v>532.70000000000005</c:v>
                </c:pt>
                <c:pt idx="1227">
                  <c:v>531.29999999999995</c:v>
                </c:pt>
                <c:pt idx="1228">
                  <c:v>529.9</c:v>
                </c:pt>
                <c:pt idx="1229">
                  <c:v>528.5</c:v>
                </c:pt>
                <c:pt idx="1230">
                  <c:v>527.20000000000005</c:v>
                </c:pt>
                <c:pt idx="1231">
                  <c:v>525.79999999999995</c:v>
                </c:pt>
                <c:pt idx="1232">
                  <c:v>524.5</c:v>
                </c:pt>
                <c:pt idx="1233">
                  <c:v>523.20000000000005</c:v>
                </c:pt>
                <c:pt idx="1234">
                  <c:v>521.9</c:v>
                </c:pt>
                <c:pt idx="1235">
                  <c:v>520.5</c:v>
                </c:pt>
                <c:pt idx="1236">
                  <c:v>519.20000000000005</c:v>
                </c:pt>
                <c:pt idx="1237">
                  <c:v>517.9</c:v>
                </c:pt>
                <c:pt idx="1238">
                  <c:v>516.6</c:v>
                </c:pt>
                <c:pt idx="1239">
                  <c:v>515.20000000000005</c:v>
                </c:pt>
                <c:pt idx="1240">
                  <c:v>513.9</c:v>
                </c:pt>
                <c:pt idx="1241">
                  <c:v>512.6</c:v>
                </c:pt>
                <c:pt idx="1242">
                  <c:v>511.3</c:v>
                </c:pt>
                <c:pt idx="1243">
                  <c:v>510.1</c:v>
                </c:pt>
                <c:pt idx="1244">
                  <c:v>508.8</c:v>
                </c:pt>
                <c:pt idx="1245">
                  <c:v>507.5</c:v>
                </c:pt>
                <c:pt idx="1246">
                  <c:v>506.2</c:v>
                </c:pt>
                <c:pt idx="1247">
                  <c:v>504.9</c:v>
                </c:pt>
                <c:pt idx="1248">
                  <c:v>503.7</c:v>
                </c:pt>
                <c:pt idx="1249">
                  <c:v>502.4</c:v>
                </c:pt>
                <c:pt idx="1250">
                  <c:v>501.1</c:v>
                </c:pt>
                <c:pt idx="1251">
                  <c:v>499.9</c:v>
                </c:pt>
                <c:pt idx="1252">
                  <c:v>498.6</c:v>
                </c:pt>
                <c:pt idx="1253">
                  <c:v>497.4</c:v>
                </c:pt>
                <c:pt idx="1254">
                  <c:v>496.1</c:v>
                </c:pt>
                <c:pt idx="1255">
                  <c:v>494.8</c:v>
                </c:pt>
                <c:pt idx="1256">
                  <c:v>493.6</c:v>
                </c:pt>
                <c:pt idx="1257">
                  <c:v>492.3</c:v>
                </c:pt>
                <c:pt idx="1258">
                  <c:v>491</c:v>
                </c:pt>
                <c:pt idx="1259">
                  <c:v>489.8</c:v>
                </c:pt>
                <c:pt idx="1260">
                  <c:v>488.6</c:v>
                </c:pt>
                <c:pt idx="1261">
                  <c:v>487.3</c:v>
                </c:pt>
                <c:pt idx="1262">
                  <c:v>486.1</c:v>
                </c:pt>
                <c:pt idx="1263">
                  <c:v>484.9</c:v>
                </c:pt>
                <c:pt idx="1264">
                  <c:v>483.7</c:v>
                </c:pt>
                <c:pt idx="1265">
                  <c:v>482.5</c:v>
                </c:pt>
                <c:pt idx="1266">
                  <c:v>481.3</c:v>
                </c:pt>
                <c:pt idx="1267">
                  <c:v>480.1</c:v>
                </c:pt>
                <c:pt idx="1268">
                  <c:v>478.9</c:v>
                </c:pt>
                <c:pt idx="1269">
                  <c:v>477.7</c:v>
                </c:pt>
                <c:pt idx="1270">
                  <c:v>476.5</c:v>
                </c:pt>
                <c:pt idx="1271">
                  <c:v>475.3</c:v>
                </c:pt>
                <c:pt idx="1272">
                  <c:v>474.1</c:v>
                </c:pt>
                <c:pt idx="1273">
                  <c:v>472.9</c:v>
                </c:pt>
                <c:pt idx="1274">
                  <c:v>471.7</c:v>
                </c:pt>
                <c:pt idx="1275">
                  <c:v>470.6</c:v>
                </c:pt>
                <c:pt idx="1276">
                  <c:v>469.5</c:v>
                </c:pt>
                <c:pt idx="1277">
                  <c:v>468.3</c:v>
                </c:pt>
                <c:pt idx="1278">
                  <c:v>467.1</c:v>
                </c:pt>
                <c:pt idx="1279">
                  <c:v>465.9</c:v>
                </c:pt>
                <c:pt idx="1280">
                  <c:v>464.7</c:v>
                </c:pt>
                <c:pt idx="1281">
                  <c:v>463.5</c:v>
                </c:pt>
                <c:pt idx="1282">
                  <c:v>462.4</c:v>
                </c:pt>
                <c:pt idx="1283">
                  <c:v>461.2</c:v>
                </c:pt>
                <c:pt idx="1284">
                  <c:v>460</c:v>
                </c:pt>
                <c:pt idx="1285">
                  <c:v>458.8</c:v>
                </c:pt>
                <c:pt idx="1286">
                  <c:v>457.6</c:v>
                </c:pt>
                <c:pt idx="1287">
                  <c:v>456.5</c:v>
                </c:pt>
                <c:pt idx="1288">
                  <c:v>455.3</c:v>
                </c:pt>
                <c:pt idx="1289">
                  <c:v>454.2</c:v>
                </c:pt>
                <c:pt idx="1290">
                  <c:v>453.1</c:v>
                </c:pt>
                <c:pt idx="1291">
                  <c:v>451.9</c:v>
                </c:pt>
                <c:pt idx="1292">
                  <c:v>450.8</c:v>
                </c:pt>
                <c:pt idx="1293">
                  <c:v>449.7</c:v>
                </c:pt>
                <c:pt idx="1294">
                  <c:v>448.6</c:v>
                </c:pt>
                <c:pt idx="1295">
                  <c:v>447.4</c:v>
                </c:pt>
                <c:pt idx="1296">
                  <c:v>446.3</c:v>
                </c:pt>
                <c:pt idx="1297">
                  <c:v>445.2</c:v>
                </c:pt>
                <c:pt idx="1298">
                  <c:v>444.1</c:v>
                </c:pt>
                <c:pt idx="1299">
                  <c:v>443</c:v>
                </c:pt>
                <c:pt idx="1300">
                  <c:v>441.9</c:v>
                </c:pt>
                <c:pt idx="1301">
                  <c:v>440.7</c:v>
                </c:pt>
                <c:pt idx="1302">
                  <c:v>439.6</c:v>
                </c:pt>
                <c:pt idx="1303">
                  <c:v>438.5</c:v>
                </c:pt>
                <c:pt idx="1304">
                  <c:v>437.4</c:v>
                </c:pt>
                <c:pt idx="1305">
                  <c:v>436.4</c:v>
                </c:pt>
                <c:pt idx="1306">
                  <c:v>435.3</c:v>
                </c:pt>
                <c:pt idx="1307">
                  <c:v>434.2</c:v>
                </c:pt>
                <c:pt idx="1308">
                  <c:v>433.1</c:v>
                </c:pt>
                <c:pt idx="1309">
                  <c:v>432</c:v>
                </c:pt>
                <c:pt idx="1310">
                  <c:v>430.9</c:v>
                </c:pt>
                <c:pt idx="1311">
                  <c:v>429.9</c:v>
                </c:pt>
                <c:pt idx="1312">
                  <c:v>428.8</c:v>
                </c:pt>
                <c:pt idx="1313">
                  <c:v>427.7</c:v>
                </c:pt>
                <c:pt idx="1314">
                  <c:v>426.7</c:v>
                </c:pt>
                <c:pt idx="1315">
                  <c:v>425.6</c:v>
                </c:pt>
                <c:pt idx="1316">
                  <c:v>424.5</c:v>
                </c:pt>
                <c:pt idx="1317">
                  <c:v>423.5</c:v>
                </c:pt>
                <c:pt idx="1318">
                  <c:v>422.5</c:v>
                </c:pt>
                <c:pt idx="1319">
                  <c:v>421.4</c:v>
                </c:pt>
                <c:pt idx="1320">
                  <c:v>420.3</c:v>
                </c:pt>
                <c:pt idx="1321">
                  <c:v>419.3</c:v>
                </c:pt>
                <c:pt idx="1322">
                  <c:v>418.3</c:v>
                </c:pt>
                <c:pt idx="1323">
                  <c:v>417.2</c:v>
                </c:pt>
                <c:pt idx="1324">
                  <c:v>416.2</c:v>
                </c:pt>
                <c:pt idx="1325">
                  <c:v>415.2</c:v>
                </c:pt>
                <c:pt idx="1326">
                  <c:v>414.2</c:v>
                </c:pt>
                <c:pt idx="1327">
                  <c:v>413.1</c:v>
                </c:pt>
                <c:pt idx="1328">
                  <c:v>411.8</c:v>
                </c:pt>
                <c:pt idx="1329">
                  <c:v>410.7</c:v>
                </c:pt>
                <c:pt idx="1330">
                  <c:v>409.7</c:v>
                </c:pt>
                <c:pt idx="1331">
                  <c:v>408.7</c:v>
                </c:pt>
                <c:pt idx="1332">
                  <c:v>407.7</c:v>
                </c:pt>
                <c:pt idx="1333">
                  <c:v>406.8</c:v>
                </c:pt>
                <c:pt idx="1334">
                  <c:v>405.8</c:v>
                </c:pt>
                <c:pt idx="1335">
                  <c:v>404.7</c:v>
                </c:pt>
                <c:pt idx="1336">
                  <c:v>403.8</c:v>
                </c:pt>
                <c:pt idx="1337">
                  <c:v>402.8</c:v>
                </c:pt>
                <c:pt idx="1338">
                  <c:v>401.8</c:v>
                </c:pt>
                <c:pt idx="1339">
                  <c:v>400.9</c:v>
                </c:pt>
                <c:pt idx="1340">
                  <c:v>399.8</c:v>
                </c:pt>
                <c:pt idx="1341">
                  <c:v>398.7</c:v>
                </c:pt>
                <c:pt idx="1342">
                  <c:v>398</c:v>
                </c:pt>
                <c:pt idx="1343">
                  <c:v>397</c:v>
                </c:pt>
                <c:pt idx="1344">
                  <c:v>396.1</c:v>
                </c:pt>
                <c:pt idx="1345">
                  <c:v>395.1</c:v>
                </c:pt>
                <c:pt idx="1346">
                  <c:v>394.1</c:v>
                </c:pt>
                <c:pt idx="1347">
                  <c:v>393.1</c:v>
                </c:pt>
                <c:pt idx="1348">
                  <c:v>392.2</c:v>
                </c:pt>
                <c:pt idx="1349">
                  <c:v>391.2</c:v>
                </c:pt>
                <c:pt idx="1350">
                  <c:v>390.2</c:v>
                </c:pt>
                <c:pt idx="1351">
                  <c:v>389.3</c:v>
                </c:pt>
                <c:pt idx="1352">
                  <c:v>388.4</c:v>
                </c:pt>
                <c:pt idx="1353">
                  <c:v>387.5</c:v>
                </c:pt>
                <c:pt idx="1354">
                  <c:v>386.5</c:v>
                </c:pt>
                <c:pt idx="1355">
                  <c:v>385.5</c:v>
                </c:pt>
                <c:pt idx="1356">
                  <c:v>384.6</c:v>
                </c:pt>
                <c:pt idx="1357">
                  <c:v>383.7</c:v>
                </c:pt>
                <c:pt idx="1358">
                  <c:v>382.7</c:v>
                </c:pt>
                <c:pt idx="1359">
                  <c:v>381.8</c:v>
                </c:pt>
                <c:pt idx="1360">
                  <c:v>380.9</c:v>
                </c:pt>
                <c:pt idx="1361">
                  <c:v>379.9</c:v>
                </c:pt>
                <c:pt idx="1362">
                  <c:v>379</c:v>
                </c:pt>
                <c:pt idx="1363">
                  <c:v>378</c:v>
                </c:pt>
                <c:pt idx="1364">
                  <c:v>377.1</c:v>
                </c:pt>
                <c:pt idx="1365">
                  <c:v>376.2</c:v>
                </c:pt>
                <c:pt idx="1366">
                  <c:v>375.3</c:v>
                </c:pt>
                <c:pt idx="1367">
                  <c:v>374.3</c:v>
                </c:pt>
                <c:pt idx="1368">
                  <c:v>373.4</c:v>
                </c:pt>
                <c:pt idx="1369">
                  <c:v>372.5</c:v>
                </c:pt>
                <c:pt idx="1370">
                  <c:v>371.6</c:v>
                </c:pt>
                <c:pt idx="1371">
                  <c:v>370.7</c:v>
                </c:pt>
                <c:pt idx="1372">
                  <c:v>369.7</c:v>
                </c:pt>
                <c:pt idx="1373">
                  <c:v>368.8</c:v>
                </c:pt>
                <c:pt idx="1374">
                  <c:v>367.9</c:v>
                </c:pt>
                <c:pt idx="1375">
                  <c:v>367</c:v>
                </c:pt>
                <c:pt idx="1376">
                  <c:v>366.1</c:v>
                </c:pt>
                <c:pt idx="1377">
                  <c:v>365.1</c:v>
                </c:pt>
                <c:pt idx="1378">
                  <c:v>364.2</c:v>
                </c:pt>
                <c:pt idx="1379">
                  <c:v>363.4</c:v>
                </c:pt>
                <c:pt idx="1380">
                  <c:v>362.5</c:v>
                </c:pt>
                <c:pt idx="1381">
                  <c:v>361.6</c:v>
                </c:pt>
                <c:pt idx="1382">
                  <c:v>360.8</c:v>
                </c:pt>
                <c:pt idx="1383">
                  <c:v>359.9</c:v>
                </c:pt>
                <c:pt idx="1384">
                  <c:v>359</c:v>
                </c:pt>
                <c:pt idx="1385">
                  <c:v>358.2</c:v>
                </c:pt>
                <c:pt idx="1386">
                  <c:v>357.3</c:v>
                </c:pt>
                <c:pt idx="1387">
                  <c:v>356.5</c:v>
                </c:pt>
                <c:pt idx="1388">
                  <c:v>355.6</c:v>
                </c:pt>
                <c:pt idx="1389">
                  <c:v>354.8</c:v>
                </c:pt>
                <c:pt idx="1390">
                  <c:v>353.9</c:v>
                </c:pt>
                <c:pt idx="1391">
                  <c:v>353</c:v>
                </c:pt>
                <c:pt idx="1392">
                  <c:v>352.1</c:v>
                </c:pt>
                <c:pt idx="1393">
                  <c:v>351.3</c:v>
                </c:pt>
                <c:pt idx="1394">
                  <c:v>350.3</c:v>
                </c:pt>
                <c:pt idx="1395">
                  <c:v>349.4</c:v>
                </c:pt>
                <c:pt idx="1396">
                  <c:v>348.6</c:v>
                </c:pt>
                <c:pt idx="1397">
                  <c:v>347.8</c:v>
                </c:pt>
                <c:pt idx="1398">
                  <c:v>346.9</c:v>
                </c:pt>
                <c:pt idx="1399">
                  <c:v>346</c:v>
                </c:pt>
                <c:pt idx="1400">
                  <c:v>345.2</c:v>
                </c:pt>
                <c:pt idx="1401">
                  <c:v>344.4</c:v>
                </c:pt>
                <c:pt idx="1402">
                  <c:v>343.5</c:v>
                </c:pt>
                <c:pt idx="1403">
                  <c:v>342.7</c:v>
                </c:pt>
                <c:pt idx="1404">
                  <c:v>341.9</c:v>
                </c:pt>
                <c:pt idx="1405">
                  <c:v>341</c:v>
                </c:pt>
              </c:numCache>
            </c:numRef>
          </c:yVal>
          <c:smooth val="1"/>
          <c:extLst xmlns:c16r2="http://schemas.microsoft.com/office/drawing/2015/06/chart">
            <c:ext xmlns:c16="http://schemas.microsoft.com/office/drawing/2014/chart" uri="{C3380CC4-5D6E-409C-BE32-E72D297353CC}">
              <c16:uniqueId val="{00000000-3975-CC4A-9BF4-65EC4B1D870D}"/>
            </c:ext>
          </c:extLst>
        </c:ser>
        <c:ser>
          <c:idx val="1"/>
          <c:order val="1"/>
          <c:tx>
            <c:strRef>
              <c:f>'5%T4 &amp; T7'!$G$1</c:f>
              <c:strCache>
                <c:ptCount val="1"/>
                <c:pt idx="0">
                  <c:v>Temperature 4(°C) 5 PP</c:v>
                </c:pt>
              </c:strCache>
            </c:strRef>
          </c:tx>
          <c:marker>
            <c:symbol val="none"/>
          </c:marker>
          <c:xVal>
            <c:numRef>
              <c:f>'5%T4 &amp; T7'!$A$2:$A$1416</c:f>
              <c:numCache>
                <c:formatCode>General</c:formatCode>
                <c:ptCount val="1415"/>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numCache>
            </c:numRef>
          </c:xVal>
          <c:yVal>
            <c:numRef>
              <c:f>'5%T4 &amp; T7'!$G$2:$G$1416</c:f>
              <c:numCache>
                <c:formatCode>General</c:formatCode>
                <c:ptCount val="1415"/>
                <c:pt idx="0">
                  <c:v>22</c:v>
                </c:pt>
                <c:pt idx="1">
                  <c:v>22</c:v>
                </c:pt>
                <c:pt idx="2">
                  <c:v>22</c:v>
                </c:pt>
                <c:pt idx="3">
                  <c:v>22</c:v>
                </c:pt>
                <c:pt idx="4">
                  <c:v>22</c:v>
                </c:pt>
                <c:pt idx="5">
                  <c:v>22.1</c:v>
                </c:pt>
                <c:pt idx="6">
                  <c:v>22.1</c:v>
                </c:pt>
                <c:pt idx="7">
                  <c:v>22.1</c:v>
                </c:pt>
                <c:pt idx="8">
                  <c:v>22.1</c:v>
                </c:pt>
                <c:pt idx="9">
                  <c:v>22.1</c:v>
                </c:pt>
                <c:pt idx="10">
                  <c:v>22.1</c:v>
                </c:pt>
                <c:pt idx="11">
                  <c:v>22.1</c:v>
                </c:pt>
                <c:pt idx="12">
                  <c:v>22.1</c:v>
                </c:pt>
                <c:pt idx="13">
                  <c:v>22.1</c:v>
                </c:pt>
                <c:pt idx="14">
                  <c:v>22.1</c:v>
                </c:pt>
                <c:pt idx="15">
                  <c:v>22.1</c:v>
                </c:pt>
                <c:pt idx="16">
                  <c:v>22.1</c:v>
                </c:pt>
                <c:pt idx="17">
                  <c:v>22.1</c:v>
                </c:pt>
                <c:pt idx="18">
                  <c:v>22.1</c:v>
                </c:pt>
                <c:pt idx="19">
                  <c:v>22.1</c:v>
                </c:pt>
                <c:pt idx="20">
                  <c:v>22.1</c:v>
                </c:pt>
                <c:pt idx="21">
                  <c:v>22.1</c:v>
                </c:pt>
                <c:pt idx="22">
                  <c:v>22.1</c:v>
                </c:pt>
                <c:pt idx="23">
                  <c:v>22.1</c:v>
                </c:pt>
                <c:pt idx="24">
                  <c:v>22.1</c:v>
                </c:pt>
                <c:pt idx="25">
                  <c:v>22.1</c:v>
                </c:pt>
                <c:pt idx="26">
                  <c:v>22.1</c:v>
                </c:pt>
                <c:pt idx="27">
                  <c:v>22.1</c:v>
                </c:pt>
                <c:pt idx="28">
                  <c:v>22.2</c:v>
                </c:pt>
                <c:pt idx="29">
                  <c:v>22.2</c:v>
                </c:pt>
                <c:pt idx="30">
                  <c:v>22.2</c:v>
                </c:pt>
                <c:pt idx="31">
                  <c:v>22.2</c:v>
                </c:pt>
                <c:pt idx="32">
                  <c:v>22.2</c:v>
                </c:pt>
                <c:pt idx="33">
                  <c:v>22.2</c:v>
                </c:pt>
                <c:pt idx="34">
                  <c:v>22.2</c:v>
                </c:pt>
                <c:pt idx="35">
                  <c:v>22.2</c:v>
                </c:pt>
                <c:pt idx="36">
                  <c:v>22.2</c:v>
                </c:pt>
                <c:pt idx="37">
                  <c:v>22.2</c:v>
                </c:pt>
                <c:pt idx="38">
                  <c:v>22.2</c:v>
                </c:pt>
                <c:pt idx="39">
                  <c:v>22.2</c:v>
                </c:pt>
                <c:pt idx="40">
                  <c:v>22.2</c:v>
                </c:pt>
                <c:pt idx="41">
                  <c:v>22.2</c:v>
                </c:pt>
                <c:pt idx="42">
                  <c:v>22.2</c:v>
                </c:pt>
                <c:pt idx="43">
                  <c:v>22.2</c:v>
                </c:pt>
                <c:pt idx="44">
                  <c:v>22.3</c:v>
                </c:pt>
                <c:pt idx="45">
                  <c:v>22.3</c:v>
                </c:pt>
                <c:pt idx="46">
                  <c:v>22.4</c:v>
                </c:pt>
                <c:pt idx="47">
                  <c:v>22.5</c:v>
                </c:pt>
                <c:pt idx="48">
                  <c:v>22.7</c:v>
                </c:pt>
                <c:pt idx="49">
                  <c:v>22.9</c:v>
                </c:pt>
                <c:pt idx="50">
                  <c:v>23.2</c:v>
                </c:pt>
                <c:pt idx="51">
                  <c:v>23.6</c:v>
                </c:pt>
                <c:pt idx="52">
                  <c:v>24.1</c:v>
                </c:pt>
                <c:pt idx="53">
                  <c:v>25.1</c:v>
                </c:pt>
                <c:pt idx="54">
                  <c:v>26.4</c:v>
                </c:pt>
                <c:pt idx="55">
                  <c:v>28.2</c:v>
                </c:pt>
                <c:pt idx="56">
                  <c:v>30.6</c:v>
                </c:pt>
                <c:pt idx="57">
                  <c:v>33.700000000000003</c:v>
                </c:pt>
                <c:pt idx="58">
                  <c:v>37.200000000000003</c:v>
                </c:pt>
                <c:pt idx="59">
                  <c:v>40.9</c:v>
                </c:pt>
                <c:pt idx="60">
                  <c:v>44.8</c:v>
                </c:pt>
                <c:pt idx="61">
                  <c:v>48.6</c:v>
                </c:pt>
                <c:pt idx="62">
                  <c:v>52.1</c:v>
                </c:pt>
                <c:pt idx="63">
                  <c:v>55</c:v>
                </c:pt>
                <c:pt idx="64">
                  <c:v>57.5</c:v>
                </c:pt>
                <c:pt idx="65">
                  <c:v>59.5</c:v>
                </c:pt>
                <c:pt idx="66">
                  <c:v>61.2</c:v>
                </c:pt>
                <c:pt idx="67">
                  <c:v>62.6</c:v>
                </c:pt>
                <c:pt idx="68">
                  <c:v>63.7</c:v>
                </c:pt>
                <c:pt idx="69">
                  <c:v>64.7</c:v>
                </c:pt>
                <c:pt idx="70">
                  <c:v>65.400000000000006</c:v>
                </c:pt>
                <c:pt idx="71">
                  <c:v>66</c:v>
                </c:pt>
                <c:pt idx="72">
                  <c:v>66.5</c:v>
                </c:pt>
                <c:pt idx="73">
                  <c:v>66.8</c:v>
                </c:pt>
                <c:pt idx="74">
                  <c:v>67.099999999999994</c:v>
                </c:pt>
                <c:pt idx="75">
                  <c:v>67.400000000000006</c:v>
                </c:pt>
                <c:pt idx="76">
                  <c:v>67.5</c:v>
                </c:pt>
                <c:pt idx="77">
                  <c:v>67.7</c:v>
                </c:pt>
                <c:pt idx="78">
                  <c:v>67.8</c:v>
                </c:pt>
                <c:pt idx="79">
                  <c:v>67.8</c:v>
                </c:pt>
                <c:pt idx="80">
                  <c:v>67.8</c:v>
                </c:pt>
                <c:pt idx="81">
                  <c:v>67.900000000000006</c:v>
                </c:pt>
                <c:pt idx="82">
                  <c:v>67.900000000000006</c:v>
                </c:pt>
                <c:pt idx="83">
                  <c:v>67.900000000000006</c:v>
                </c:pt>
                <c:pt idx="84">
                  <c:v>67.900000000000006</c:v>
                </c:pt>
                <c:pt idx="85">
                  <c:v>67.900000000000006</c:v>
                </c:pt>
                <c:pt idx="86">
                  <c:v>67.900000000000006</c:v>
                </c:pt>
                <c:pt idx="87">
                  <c:v>67.900000000000006</c:v>
                </c:pt>
                <c:pt idx="88">
                  <c:v>67.900000000000006</c:v>
                </c:pt>
                <c:pt idx="89">
                  <c:v>67.900000000000006</c:v>
                </c:pt>
                <c:pt idx="90">
                  <c:v>67.900000000000006</c:v>
                </c:pt>
                <c:pt idx="91">
                  <c:v>67.8</c:v>
                </c:pt>
                <c:pt idx="92">
                  <c:v>67.7</c:v>
                </c:pt>
                <c:pt idx="93">
                  <c:v>67.599999999999994</c:v>
                </c:pt>
                <c:pt idx="94">
                  <c:v>67.5</c:v>
                </c:pt>
                <c:pt idx="95">
                  <c:v>67.5</c:v>
                </c:pt>
                <c:pt idx="96">
                  <c:v>67.400000000000006</c:v>
                </c:pt>
                <c:pt idx="97">
                  <c:v>67.3</c:v>
                </c:pt>
                <c:pt idx="98">
                  <c:v>67.2</c:v>
                </c:pt>
                <c:pt idx="99">
                  <c:v>67.099999999999994</c:v>
                </c:pt>
                <c:pt idx="100">
                  <c:v>67</c:v>
                </c:pt>
                <c:pt idx="101">
                  <c:v>66.900000000000006</c:v>
                </c:pt>
                <c:pt idx="102">
                  <c:v>66.900000000000006</c:v>
                </c:pt>
                <c:pt idx="103">
                  <c:v>66.8</c:v>
                </c:pt>
                <c:pt idx="104">
                  <c:v>66.7</c:v>
                </c:pt>
                <c:pt idx="105">
                  <c:v>66.599999999999994</c:v>
                </c:pt>
                <c:pt idx="106">
                  <c:v>66.5</c:v>
                </c:pt>
                <c:pt idx="107">
                  <c:v>66.5</c:v>
                </c:pt>
                <c:pt idx="108">
                  <c:v>66.400000000000006</c:v>
                </c:pt>
                <c:pt idx="109">
                  <c:v>66.400000000000006</c:v>
                </c:pt>
                <c:pt idx="110">
                  <c:v>66.3</c:v>
                </c:pt>
                <c:pt idx="111">
                  <c:v>66.2</c:v>
                </c:pt>
                <c:pt idx="112">
                  <c:v>66.2</c:v>
                </c:pt>
                <c:pt idx="113">
                  <c:v>66.099999999999994</c:v>
                </c:pt>
                <c:pt idx="114">
                  <c:v>66</c:v>
                </c:pt>
                <c:pt idx="115">
                  <c:v>66</c:v>
                </c:pt>
                <c:pt idx="116">
                  <c:v>65.900000000000006</c:v>
                </c:pt>
                <c:pt idx="117">
                  <c:v>65.8</c:v>
                </c:pt>
                <c:pt idx="118">
                  <c:v>65.8</c:v>
                </c:pt>
                <c:pt idx="119">
                  <c:v>65.7</c:v>
                </c:pt>
                <c:pt idx="120">
                  <c:v>65.7</c:v>
                </c:pt>
                <c:pt idx="121">
                  <c:v>65.599999999999994</c:v>
                </c:pt>
                <c:pt idx="122">
                  <c:v>65.599999999999994</c:v>
                </c:pt>
                <c:pt idx="123">
                  <c:v>65.599999999999994</c:v>
                </c:pt>
                <c:pt idx="124">
                  <c:v>65.599999999999994</c:v>
                </c:pt>
                <c:pt idx="125">
                  <c:v>65.599999999999994</c:v>
                </c:pt>
                <c:pt idx="126">
                  <c:v>65.599999999999994</c:v>
                </c:pt>
                <c:pt idx="127">
                  <c:v>65.5</c:v>
                </c:pt>
                <c:pt idx="128">
                  <c:v>65.5</c:v>
                </c:pt>
                <c:pt idx="129">
                  <c:v>65.5</c:v>
                </c:pt>
                <c:pt idx="130">
                  <c:v>65.5</c:v>
                </c:pt>
                <c:pt idx="131">
                  <c:v>65.5</c:v>
                </c:pt>
                <c:pt idx="132">
                  <c:v>65.5</c:v>
                </c:pt>
                <c:pt idx="133">
                  <c:v>65.5</c:v>
                </c:pt>
                <c:pt idx="134">
                  <c:v>65.5</c:v>
                </c:pt>
                <c:pt idx="135">
                  <c:v>65.599999999999994</c:v>
                </c:pt>
                <c:pt idx="136">
                  <c:v>65.599999999999994</c:v>
                </c:pt>
                <c:pt idx="137">
                  <c:v>65.599999999999994</c:v>
                </c:pt>
                <c:pt idx="138">
                  <c:v>65.599999999999994</c:v>
                </c:pt>
                <c:pt idx="139">
                  <c:v>65.5</c:v>
                </c:pt>
                <c:pt idx="140">
                  <c:v>65.5</c:v>
                </c:pt>
                <c:pt idx="141">
                  <c:v>65.5</c:v>
                </c:pt>
                <c:pt idx="142">
                  <c:v>65.5</c:v>
                </c:pt>
                <c:pt idx="143">
                  <c:v>65.5</c:v>
                </c:pt>
                <c:pt idx="144">
                  <c:v>65.5</c:v>
                </c:pt>
                <c:pt idx="145">
                  <c:v>65.5</c:v>
                </c:pt>
                <c:pt idx="146">
                  <c:v>65.400000000000006</c:v>
                </c:pt>
                <c:pt idx="147">
                  <c:v>65.3</c:v>
                </c:pt>
                <c:pt idx="148">
                  <c:v>65.2</c:v>
                </c:pt>
                <c:pt idx="149">
                  <c:v>65.099999999999994</c:v>
                </c:pt>
                <c:pt idx="150">
                  <c:v>65</c:v>
                </c:pt>
                <c:pt idx="151">
                  <c:v>65</c:v>
                </c:pt>
                <c:pt idx="152">
                  <c:v>64.900000000000006</c:v>
                </c:pt>
                <c:pt idx="153">
                  <c:v>64.8</c:v>
                </c:pt>
                <c:pt idx="154">
                  <c:v>64.599999999999994</c:v>
                </c:pt>
                <c:pt idx="155">
                  <c:v>64.5</c:v>
                </c:pt>
                <c:pt idx="156">
                  <c:v>64.3</c:v>
                </c:pt>
                <c:pt idx="157">
                  <c:v>64.2</c:v>
                </c:pt>
                <c:pt idx="158">
                  <c:v>64.099999999999994</c:v>
                </c:pt>
                <c:pt idx="159">
                  <c:v>64</c:v>
                </c:pt>
                <c:pt idx="160">
                  <c:v>63.9</c:v>
                </c:pt>
                <c:pt idx="161">
                  <c:v>63.8</c:v>
                </c:pt>
                <c:pt idx="162">
                  <c:v>63.7</c:v>
                </c:pt>
                <c:pt idx="163">
                  <c:v>63.6</c:v>
                </c:pt>
                <c:pt idx="164">
                  <c:v>63.5</c:v>
                </c:pt>
                <c:pt idx="165">
                  <c:v>63.4</c:v>
                </c:pt>
                <c:pt idx="166">
                  <c:v>63.4</c:v>
                </c:pt>
                <c:pt idx="167">
                  <c:v>63.4</c:v>
                </c:pt>
                <c:pt idx="168">
                  <c:v>63.3</c:v>
                </c:pt>
                <c:pt idx="169">
                  <c:v>63.3</c:v>
                </c:pt>
                <c:pt idx="170">
                  <c:v>63.3</c:v>
                </c:pt>
                <c:pt idx="171">
                  <c:v>63.3</c:v>
                </c:pt>
                <c:pt idx="172">
                  <c:v>63.2</c:v>
                </c:pt>
                <c:pt idx="173">
                  <c:v>63.2</c:v>
                </c:pt>
                <c:pt idx="174">
                  <c:v>63.2</c:v>
                </c:pt>
                <c:pt idx="175">
                  <c:v>63.2</c:v>
                </c:pt>
                <c:pt idx="176">
                  <c:v>63.2</c:v>
                </c:pt>
                <c:pt idx="177">
                  <c:v>63.3</c:v>
                </c:pt>
                <c:pt idx="178">
                  <c:v>63.2</c:v>
                </c:pt>
                <c:pt idx="179">
                  <c:v>63.2</c:v>
                </c:pt>
                <c:pt idx="180">
                  <c:v>63.2</c:v>
                </c:pt>
                <c:pt idx="181">
                  <c:v>63.2</c:v>
                </c:pt>
                <c:pt idx="182">
                  <c:v>63.2</c:v>
                </c:pt>
                <c:pt idx="183">
                  <c:v>63.2</c:v>
                </c:pt>
                <c:pt idx="184">
                  <c:v>63.2</c:v>
                </c:pt>
                <c:pt idx="185">
                  <c:v>63.2</c:v>
                </c:pt>
                <c:pt idx="186">
                  <c:v>63.2</c:v>
                </c:pt>
                <c:pt idx="187">
                  <c:v>63.2</c:v>
                </c:pt>
                <c:pt idx="188">
                  <c:v>63.2</c:v>
                </c:pt>
                <c:pt idx="189">
                  <c:v>63.2</c:v>
                </c:pt>
                <c:pt idx="190">
                  <c:v>63.2</c:v>
                </c:pt>
                <c:pt idx="191">
                  <c:v>63.1</c:v>
                </c:pt>
                <c:pt idx="192">
                  <c:v>63.1</c:v>
                </c:pt>
                <c:pt idx="193">
                  <c:v>63.1</c:v>
                </c:pt>
                <c:pt idx="194">
                  <c:v>63.1</c:v>
                </c:pt>
                <c:pt idx="195">
                  <c:v>63.1</c:v>
                </c:pt>
                <c:pt idx="196">
                  <c:v>63</c:v>
                </c:pt>
                <c:pt idx="197">
                  <c:v>63</c:v>
                </c:pt>
                <c:pt idx="198">
                  <c:v>63</c:v>
                </c:pt>
                <c:pt idx="199">
                  <c:v>62.9</c:v>
                </c:pt>
                <c:pt idx="200">
                  <c:v>62.9</c:v>
                </c:pt>
                <c:pt idx="201">
                  <c:v>62.8</c:v>
                </c:pt>
                <c:pt idx="202">
                  <c:v>62.8</c:v>
                </c:pt>
                <c:pt idx="203">
                  <c:v>62.8</c:v>
                </c:pt>
                <c:pt idx="204">
                  <c:v>62.7</c:v>
                </c:pt>
                <c:pt idx="205">
                  <c:v>62.7</c:v>
                </c:pt>
                <c:pt idx="206">
                  <c:v>62.6</c:v>
                </c:pt>
                <c:pt idx="207">
                  <c:v>62.6</c:v>
                </c:pt>
                <c:pt idx="208">
                  <c:v>62.5</c:v>
                </c:pt>
                <c:pt idx="209">
                  <c:v>62.5</c:v>
                </c:pt>
                <c:pt idx="210">
                  <c:v>62.4</c:v>
                </c:pt>
                <c:pt idx="211">
                  <c:v>62.3</c:v>
                </c:pt>
                <c:pt idx="212">
                  <c:v>62.3</c:v>
                </c:pt>
                <c:pt idx="213">
                  <c:v>62.2</c:v>
                </c:pt>
                <c:pt idx="214">
                  <c:v>62.2</c:v>
                </c:pt>
                <c:pt idx="215">
                  <c:v>62.1</c:v>
                </c:pt>
                <c:pt idx="216">
                  <c:v>62</c:v>
                </c:pt>
                <c:pt idx="217">
                  <c:v>61.9</c:v>
                </c:pt>
                <c:pt idx="218">
                  <c:v>61.9</c:v>
                </c:pt>
                <c:pt idx="219">
                  <c:v>61.8</c:v>
                </c:pt>
                <c:pt idx="220">
                  <c:v>61.7</c:v>
                </c:pt>
                <c:pt idx="221">
                  <c:v>61.6</c:v>
                </c:pt>
                <c:pt idx="222">
                  <c:v>61.5</c:v>
                </c:pt>
                <c:pt idx="223">
                  <c:v>61.5</c:v>
                </c:pt>
                <c:pt idx="224">
                  <c:v>61.3</c:v>
                </c:pt>
                <c:pt idx="225">
                  <c:v>61.3</c:v>
                </c:pt>
                <c:pt idx="226">
                  <c:v>61.2</c:v>
                </c:pt>
                <c:pt idx="227">
                  <c:v>61.1</c:v>
                </c:pt>
                <c:pt idx="228">
                  <c:v>61</c:v>
                </c:pt>
                <c:pt idx="229">
                  <c:v>60.9</c:v>
                </c:pt>
                <c:pt idx="230">
                  <c:v>60.8</c:v>
                </c:pt>
                <c:pt idx="231">
                  <c:v>60.7</c:v>
                </c:pt>
                <c:pt idx="232">
                  <c:v>60.7</c:v>
                </c:pt>
                <c:pt idx="233">
                  <c:v>60.6</c:v>
                </c:pt>
                <c:pt idx="234">
                  <c:v>60.5</c:v>
                </c:pt>
                <c:pt idx="235">
                  <c:v>60.4</c:v>
                </c:pt>
                <c:pt idx="236">
                  <c:v>60.3</c:v>
                </c:pt>
                <c:pt idx="237">
                  <c:v>60.2</c:v>
                </c:pt>
                <c:pt idx="238">
                  <c:v>60.1</c:v>
                </c:pt>
                <c:pt idx="239">
                  <c:v>60.1</c:v>
                </c:pt>
                <c:pt idx="240">
                  <c:v>60</c:v>
                </c:pt>
                <c:pt idx="241">
                  <c:v>60</c:v>
                </c:pt>
                <c:pt idx="242">
                  <c:v>59.9</c:v>
                </c:pt>
                <c:pt idx="243">
                  <c:v>59.8</c:v>
                </c:pt>
                <c:pt idx="244">
                  <c:v>59.7</c:v>
                </c:pt>
                <c:pt idx="245">
                  <c:v>59.7</c:v>
                </c:pt>
                <c:pt idx="246">
                  <c:v>59.6</c:v>
                </c:pt>
                <c:pt idx="247">
                  <c:v>59.6</c:v>
                </c:pt>
                <c:pt idx="248">
                  <c:v>59.5</c:v>
                </c:pt>
                <c:pt idx="249">
                  <c:v>59.5</c:v>
                </c:pt>
                <c:pt idx="250">
                  <c:v>59.5</c:v>
                </c:pt>
                <c:pt idx="251">
                  <c:v>59.5</c:v>
                </c:pt>
                <c:pt idx="252">
                  <c:v>59.5</c:v>
                </c:pt>
                <c:pt idx="253">
                  <c:v>59.4</c:v>
                </c:pt>
                <c:pt idx="254">
                  <c:v>59.4</c:v>
                </c:pt>
                <c:pt idx="255">
                  <c:v>59.4</c:v>
                </c:pt>
                <c:pt idx="256">
                  <c:v>59.4</c:v>
                </c:pt>
                <c:pt idx="257">
                  <c:v>59.4</c:v>
                </c:pt>
                <c:pt idx="258">
                  <c:v>59.4</c:v>
                </c:pt>
                <c:pt idx="259">
                  <c:v>59.4</c:v>
                </c:pt>
                <c:pt idx="260">
                  <c:v>59.4</c:v>
                </c:pt>
                <c:pt idx="261">
                  <c:v>59.4</c:v>
                </c:pt>
                <c:pt idx="262">
                  <c:v>59.4</c:v>
                </c:pt>
                <c:pt idx="263">
                  <c:v>59.4</c:v>
                </c:pt>
                <c:pt idx="264">
                  <c:v>59.4</c:v>
                </c:pt>
                <c:pt idx="265">
                  <c:v>59.4</c:v>
                </c:pt>
                <c:pt idx="266">
                  <c:v>59.4</c:v>
                </c:pt>
                <c:pt idx="267">
                  <c:v>59.4</c:v>
                </c:pt>
                <c:pt idx="268">
                  <c:v>59.4</c:v>
                </c:pt>
                <c:pt idx="269">
                  <c:v>59.4</c:v>
                </c:pt>
                <c:pt idx="270">
                  <c:v>59.4</c:v>
                </c:pt>
                <c:pt idx="271">
                  <c:v>59.4</c:v>
                </c:pt>
                <c:pt idx="272">
                  <c:v>59.4</c:v>
                </c:pt>
                <c:pt idx="273">
                  <c:v>59.4</c:v>
                </c:pt>
                <c:pt idx="274">
                  <c:v>59.4</c:v>
                </c:pt>
                <c:pt idx="275">
                  <c:v>59.4</c:v>
                </c:pt>
                <c:pt idx="276">
                  <c:v>59.4</c:v>
                </c:pt>
                <c:pt idx="277">
                  <c:v>59.5</c:v>
                </c:pt>
                <c:pt idx="278">
                  <c:v>59.5</c:v>
                </c:pt>
                <c:pt idx="279">
                  <c:v>59.5</c:v>
                </c:pt>
                <c:pt idx="280">
                  <c:v>59.5</c:v>
                </c:pt>
                <c:pt idx="281">
                  <c:v>59.5</c:v>
                </c:pt>
                <c:pt idx="282">
                  <c:v>59.5</c:v>
                </c:pt>
                <c:pt idx="283">
                  <c:v>59.5</c:v>
                </c:pt>
                <c:pt idx="284">
                  <c:v>59.5</c:v>
                </c:pt>
                <c:pt idx="285">
                  <c:v>59.5</c:v>
                </c:pt>
                <c:pt idx="286">
                  <c:v>59.6</c:v>
                </c:pt>
                <c:pt idx="287">
                  <c:v>59.6</c:v>
                </c:pt>
                <c:pt idx="288">
                  <c:v>59.6</c:v>
                </c:pt>
                <c:pt idx="289">
                  <c:v>59.6</c:v>
                </c:pt>
                <c:pt idx="290">
                  <c:v>59.6</c:v>
                </c:pt>
                <c:pt idx="291">
                  <c:v>59.6</c:v>
                </c:pt>
                <c:pt idx="292">
                  <c:v>59.6</c:v>
                </c:pt>
                <c:pt idx="293">
                  <c:v>59.6</c:v>
                </c:pt>
                <c:pt idx="294">
                  <c:v>59.6</c:v>
                </c:pt>
                <c:pt idx="295">
                  <c:v>59.6</c:v>
                </c:pt>
                <c:pt idx="296">
                  <c:v>59.6</c:v>
                </c:pt>
                <c:pt idx="297">
                  <c:v>59.6</c:v>
                </c:pt>
                <c:pt idx="298">
                  <c:v>59.6</c:v>
                </c:pt>
                <c:pt idx="299">
                  <c:v>59.6</c:v>
                </c:pt>
                <c:pt idx="300">
                  <c:v>59.6</c:v>
                </c:pt>
                <c:pt idx="301">
                  <c:v>59.6</c:v>
                </c:pt>
                <c:pt idx="302">
                  <c:v>59.6</c:v>
                </c:pt>
                <c:pt idx="303">
                  <c:v>59.6</c:v>
                </c:pt>
                <c:pt idx="304">
                  <c:v>59.6</c:v>
                </c:pt>
                <c:pt idx="305">
                  <c:v>59.5</c:v>
                </c:pt>
                <c:pt idx="306">
                  <c:v>59.5</c:v>
                </c:pt>
                <c:pt idx="307">
                  <c:v>59.5</c:v>
                </c:pt>
                <c:pt idx="308">
                  <c:v>59.5</c:v>
                </c:pt>
                <c:pt idx="309">
                  <c:v>59.5</c:v>
                </c:pt>
                <c:pt idx="310">
                  <c:v>59.5</c:v>
                </c:pt>
                <c:pt idx="311">
                  <c:v>59.5</c:v>
                </c:pt>
                <c:pt idx="312">
                  <c:v>59.5</c:v>
                </c:pt>
                <c:pt idx="313">
                  <c:v>59.5</c:v>
                </c:pt>
                <c:pt idx="314">
                  <c:v>59.5</c:v>
                </c:pt>
                <c:pt idx="315">
                  <c:v>59.5</c:v>
                </c:pt>
                <c:pt idx="316">
                  <c:v>59.5</c:v>
                </c:pt>
                <c:pt idx="317">
                  <c:v>59.5</c:v>
                </c:pt>
                <c:pt idx="318">
                  <c:v>59.5</c:v>
                </c:pt>
                <c:pt idx="319">
                  <c:v>59.5</c:v>
                </c:pt>
                <c:pt idx="320">
                  <c:v>59.5</c:v>
                </c:pt>
                <c:pt idx="321">
                  <c:v>59.5</c:v>
                </c:pt>
                <c:pt idx="322">
                  <c:v>59.5</c:v>
                </c:pt>
                <c:pt idx="323">
                  <c:v>59.5</c:v>
                </c:pt>
                <c:pt idx="324">
                  <c:v>59.5</c:v>
                </c:pt>
                <c:pt idx="325">
                  <c:v>59.5</c:v>
                </c:pt>
                <c:pt idx="326">
                  <c:v>59.5</c:v>
                </c:pt>
                <c:pt idx="327">
                  <c:v>59.5</c:v>
                </c:pt>
                <c:pt idx="328">
                  <c:v>59.5</c:v>
                </c:pt>
                <c:pt idx="329">
                  <c:v>59.5</c:v>
                </c:pt>
                <c:pt idx="330">
                  <c:v>59.5</c:v>
                </c:pt>
                <c:pt idx="331">
                  <c:v>59.5</c:v>
                </c:pt>
                <c:pt idx="332">
                  <c:v>59.5</c:v>
                </c:pt>
                <c:pt idx="333">
                  <c:v>59.5</c:v>
                </c:pt>
                <c:pt idx="334">
                  <c:v>59.6</c:v>
                </c:pt>
                <c:pt idx="335">
                  <c:v>59.6</c:v>
                </c:pt>
                <c:pt idx="336">
                  <c:v>59.6</c:v>
                </c:pt>
                <c:pt idx="337">
                  <c:v>59.6</c:v>
                </c:pt>
                <c:pt idx="338">
                  <c:v>59.6</c:v>
                </c:pt>
                <c:pt idx="339">
                  <c:v>59.6</c:v>
                </c:pt>
                <c:pt idx="340">
                  <c:v>59.6</c:v>
                </c:pt>
                <c:pt idx="341">
                  <c:v>59.6</c:v>
                </c:pt>
                <c:pt idx="342">
                  <c:v>59.6</c:v>
                </c:pt>
                <c:pt idx="343">
                  <c:v>59.7</c:v>
                </c:pt>
                <c:pt idx="344">
                  <c:v>59.7</c:v>
                </c:pt>
                <c:pt idx="345">
                  <c:v>59.7</c:v>
                </c:pt>
                <c:pt idx="346">
                  <c:v>59.7</c:v>
                </c:pt>
                <c:pt idx="347">
                  <c:v>59.7</c:v>
                </c:pt>
                <c:pt idx="348">
                  <c:v>59.7</c:v>
                </c:pt>
                <c:pt idx="349">
                  <c:v>59.7</c:v>
                </c:pt>
                <c:pt idx="350">
                  <c:v>59.7</c:v>
                </c:pt>
                <c:pt idx="351">
                  <c:v>59.8</c:v>
                </c:pt>
                <c:pt idx="352">
                  <c:v>59.8</c:v>
                </c:pt>
                <c:pt idx="353">
                  <c:v>59.8</c:v>
                </c:pt>
                <c:pt idx="354">
                  <c:v>59.8</c:v>
                </c:pt>
                <c:pt idx="355">
                  <c:v>59.8</c:v>
                </c:pt>
                <c:pt idx="356">
                  <c:v>59.8</c:v>
                </c:pt>
                <c:pt idx="357">
                  <c:v>59.8</c:v>
                </c:pt>
                <c:pt idx="358">
                  <c:v>59.8</c:v>
                </c:pt>
                <c:pt idx="359">
                  <c:v>59.8</c:v>
                </c:pt>
                <c:pt idx="360">
                  <c:v>59.8</c:v>
                </c:pt>
                <c:pt idx="361">
                  <c:v>59.9</c:v>
                </c:pt>
                <c:pt idx="362">
                  <c:v>59.9</c:v>
                </c:pt>
                <c:pt idx="363">
                  <c:v>59.9</c:v>
                </c:pt>
                <c:pt idx="364">
                  <c:v>59.9</c:v>
                </c:pt>
                <c:pt idx="365">
                  <c:v>59.9</c:v>
                </c:pt>
                <c:pt idx="366">
                  <c:v>59.9</c:v>
                </c:pt>
                <c:pt idx="367">
                  <c:v>60</c:v>
                </c:pt>
                <c:pt idx="368">
                  <c:v>60</c:v>
                </c:pt>
                <c:pt idx="369">
                  <c:v>60</c:v>
                </c:pt>
                <c:pt idx="370">
                  <c:v>60</c:v>
                </c:pt>
                <c:pt idx="371">
                  <c:v>60</c:v>
                </c:pt>
                <c:pt idx="372">
                  <c:v>60</c:v>
                </c:pt>
                <c:pt idx="373">
                  <c:v>60.1</c:v>
                </c:pt>
                <c:pt idx="374">
                  <c:v>60.1</c:v>
                </c:pt>
                <c:pt idx="375">
                  <c:v>60.2</c:v>
                </c:pt>
                <c:pt idx="376">
                  <c:v>60.2</c:v>
                </c:pt>
                <c:pt idx="377">
                  <c:v>60.3</c:v>
                </c:pt>
                <c:pt idx="378">
                  <c:v>60.3</c:v>
                </c:pt>
                <c:pt idx="379">
                  <c:v>60.3</c:v>
                </c:pt>
                <c:pt idx="380">
                  <c:v>60.3</c:v>
                </c:pt>
                <c:pt idx="381">
                  <c:v>60.3</c:v>
                </c:pt>
                <c:pt idx="382">
                  <c:v>60.4</c:v>
                </c:pt>
                <c:pt idx="383">
                  <c:v>60.4</c:v>
                </c:pt>
                <c:pt idx="384">
                  <c:v>60.4</c:v>
                </c:pt>
                <c:pt idx="385">
                  <c:v>60.4</c:v>
                </c:pt>
                <c:pt idx="386">
                  <c:v>60.5</c:v>
                </c:pt>
                <c:pt idx="387">
                  <c:v>60.5</c:v>
                </c:pt>
                <c:pt idx="388">
                  <c:v>60.5</c:v>
                </c:pt>
                <c:pt idx="389">
                  <c:v>60.6</c:v>
                </c:pt>
                <c:pt idx="390">
                  <c:v>60.6</c:v>
                </c:pt>
                <c:pt idx="391">
                  <c:v>60.6</c:v>
                </c:pt>
                <c:pt idx="392">
                  <c:v>60.7</c:v>
                </c:pt>
                <c:pt idx="393">
                  <c:v>60.7</c:v>
                </c:pt>
                <c:pt idx="394">
                  <c:v>60.7</c:v>
                </c:pt>
                <c:pt idx="395">
                  <c:v>60.7</c:v>
                </c:pt>
                <c:pt idx="396">
                  <c:v>60.7</c:v>
                </c:pt>
                <c:pt idx="397">
                  <c:v>60.8</c:v>
                </c:pt>
                <c:pt idx="398">
                  <c:v>60.8</c:v>
                </c:pt>
                <c:pt idx="399">
                  <c:v>60.8</c:v>
                </c:pt>
                <c:pt idx="400">
                  <c:v>60.8</c:v>
                </c:pt>
                <c:pt idx="401">
                  <c:v>60.8</c:v>
                </c:pt>
                <c:pt idx="402">
                  <c:v>60.9</c:v>
                </c:pt>
                <c:pt idx="403">
                  <c:v>60.9</c:v>
                </c:pt>
                <c:pt idx="404">
                  <c:v>60.9</c:v>
                </c:pt>
                <c:pt idx="405">
                  <c:v>60.9</c:v>
                </c:pt>
                <c:pt idx="406">
                  <c:v>60.9</c:v>
                </c:pt>
                <c:pt idx="407">
                  <c:v>60.9</c:v>
                </c:pt>
                <c:pt idx="408">
                  <c:v>60.9</c:v>
                </c:pt>
                <c:pt idx="409">
                  <c:v>61</c:v>
                </c:pt>
                <c:pt idx="410">
                  <c:v>61</c:v>
                </c:pt>
                <c:pt idx="411">
                  <c:v>61</c:v>
                </c:pt>
                <c:pt idx="412">
                  <c:v>61</c:v>
                </c:pt>
                <c:pt idx="413">
                  <c:v>61</c:v>
                </c:pt>
                <c:pt idx="414">
                  <c:v>61</c:v>
                </c:pt>
                <c:pt idx="415">
                  <c:v>61</c:v>
                </c:pt>
                <c:pt idx="416">
                  <c:v>60.9</c:v>
                </c:pt>
                <c:pt idx="417">
                  <c:v>60.9</c:v>
                </c:pt>
                <c:pt idx="418">
                  <c:v>60.9</c:v>
                </c:pt>
                <c:pt idx="419">
                  <c:v>60.9</c:v>
                </c:pt>
                <c:pt idx="420">
                  <c:v>60.9</c:v>
                </c:pt>
                <c:pt idx="421">
                  <c:v>60.9</c:v>
                </c:pt>
                <c:pt idx="422">
                  <c:v>60.9</c:v>
                </c:pt>
                <c:pt idx="423">
                  <c:v>60.9</c:v>
                </c:pt>
                <c:pt idx="424">
                  <c:v>60.9</c:v>
                </c:pt>
                <c:pt idx="425">
                  <c:v>60.9</c:v>
                </c:pt>
                <c:pt idx="426">
                  <c:v>60.9</c:v>
                </c:pt>
                <c:pt idx="427">
                  <c:v>60.9</c:v>
                </c:pt>
                <c:pt idx="428">
                  <c:v>60.9</c:v>
                </c:pt>
                <c:pt idx="429">
                  <c:v>60.9</c:v>
                </c:pt>
                <c:pt idx="430">
                  <c:v>60.9</c:v>
                </c:pt>
                <c:pt idx="431">
                  <c:v>60.9</c:v>
                </c:pt>
                <c:pt idx="432">
                  <c:v>61</c:v>
                </c:pt>
                <c:pt idx="433">
                  <c:v>61</c:v>
                </c:pt>
                <c:pt idx="434">
                  <c:v>61</c:v>
                </c:pt>
                <c:pt idx="435">
                  <c:v>61</c:v>
                </c:pt>
                <c:pt idx="436">
                  <c:v>61.1</c:v>
                </c:pt>
                <c:pt idx="437">
                  <c:v>61.1</c:v>
                </c:pt>
                <c:pt idx="438">
                  <c:v>61.1</c:v>
                </c:pt>
                <c:pt idx="439">
                  <c:v>61.2</c:v>
                </c:pt>
                <c:pt idx="440">
                  <c:v>61.2</c:v>
                </c:pt>
                <c:pt idx="441">
                  <c:v>61.2</c:v>
                </c:pt>
                <c:pt idx="442">
                  <c:v>61.2</c:v>
                </c:pt>
                <c:pt idx="443">
                  <c:v>61.3</c:v>
                </c:pt>
                <c:pt idx="444">
                  <c:v>61.3</c:v>
                </c:pt>
                <c:pt idx="445">
                  <c:v>61.3</c:v>
                </c:pt>
                <c:pt idx="446">
                  <c:v>61.4</c:v>
                </c:pt>
                <c:pt idx="447">
                  <c:v>61.4</c:v>
                </c:pt>
                <c:pt idx="448">
                  <c:v>61.4</c:v>
                </c:pt>
                <c:pt idx="449">
                  <c:v>61.4</c:v>
                </c:pt>
                <c:pt idx="450">
                  <c:v>61.4</c:v>
                </c:pt>
                <c:pt idx="451">
                  <c:v>61.4</c:v>
                </c:pt>
                <c:pt idx="452">
                  <c:v>61.5</c:v>
                </c:pt>
                <c:pt idx="453">
                  <c:v>61.5</c:v>
                </c:pt>
                <c:pt idx="454">
                  <c:v>61.5</c:v>
                </c:pt>
                <c:pt idx="455">
                  <c:v>61.5</c:v>
                </c:pt>
                <c:pt idx="456">
                  <c:v>61.5</c:v>
                </c:pt>
                <c:pt idx="457">
                  <c:v>61.5</c:v>
                </c:pt>
                <c:pt idx="458">
                  <c:v>61.6</c:v>
                </c:pt>
                <c:pt idx="459">
                  <c:v>61.6</c:v>
                </c:pt>
                <c:pt idx="460">
                  <c:v>61.6</c:v>
                </c:pt>
                <c:pt idx="461">
                  <c:v>61.6</c:v>
                </c:pt>
                <c:pt idx="462">
                  <c:v>61.7</c:v>
                </c:pt>
                <c:pt idx="463">
                  <c:v>61.7</c:v>
                </c:pt>
                <c:pt idx="464">
                  <c:v>61.7</c:v>
                </c:pt>
                <c:pt idx="465">
                  <c:v>61.7</c:v>
                </c:pt>
                <c:pt idx="466">
                  <c:v>61.7</c:v>
                </c:pt>
                <c:pt idx="467">
                  <c:v>61.7</c:v>
                </c:pt>
                <c:pt idx="468">
                  <c:v>61.8</c:v>
                </c:pt>
                <c:pt idx="469">
                  <c:v>61.8</c:v>
                </c:pt>
                <c:pt idx="470">
                  <c:v>61.9</c:v>
                </c:pt>
                <c:pt idx="471">
                  <c:v>61.9</c:v>
                </c:pt>
                <c:pt idx="472">
                  <c:v>61.9</c:v>
                </c:pt>
                <c:pt idx="473">
                  <c:v>61.9</c:v>
                </c:pt>
                <c:pt idx="474">
                  <c:v>62</c:v>
                </c:pt>
                <c:pt idx="475">
                  <c:v>62</c:v>
                </c:pt>
                <c:pt idx="476">
                  <c:v>62</c:v>
                </c:pt>
                <c:pt idx="477">
                  <c:v>62</c:v>
                </c:pt>
                <c:pt idx="478">
                  <c:v>62</c:v>
                </c:pt>
                <c:pt idx="479">
                  <c:v>62</c:v>
                </c:pt>
                <c:pt idx="480">
                  <c:v>62.1</c:v>
                </c:pt>
                <c:pt idx="481">
                  <c:v>62.1</c:v>
                </c:pt>
                <c:pt idx="482">
                  <c:v>62.1</c:v>
                </c:pt>
                <c:pt idx="483">
                  <c:v>62.1</c:v>
                </c:pt>
                <c:pt idx="484">
                  <c:v>62.1</c:v>
                </c:pt>
                <c:pt idx="485">
                  <c:v>62.1</c:v>
                </c:pt>
                <c:pt idx="486">
                  <c:v>62.1</c:v>
                </c:pt>
                <c:pt idx="487">
                  <c:v>62.1</c:v>
                </c:pt>
                <c:pt idx="488">
                  <c:v>62.2</c:v>
                </c:pt>
                <c:pt idx="489">
                  <c:v>62.2</c:v>
                </c:pt>
                <c:pt idx="490">
                  <c:v>62.2</c:v>
                </c:pt>
                <c:pt idx="491">
                  <c:v>62.2</c:v>
                </c:pt>
                <c:pt idx="492">
                  <c:v>62.2</c:v>
                </c:pt>
                <c:pt idx="493">
                  <c:v>62.2</c:v>
                </c:pt>
                <c:pt idx="494">
                  <c:v>62.2</c:v>
                </c:pt>
                <c:pt idx="495">
                  <c:v>62.2</c:v>
                </c:pt>
                <c:pt idx="496">
                  <c:v>62.2</c:v>
                </c:pt>
                <c:pt idx="497">
                  <c:v>62.3</c:v>
                </c:pt>
                <c:pt idx="498">
                  <c:v>62.3</c:v>
                </c:pt>
                <c:pt idx="499">
                  <c:v>62.2</c:v>
                </c:pt>
                <c:pt idx="500">
                  <c:v>62.3</c:v>
                </c:pt>
                <c:pt idx="501">
                  <c:v>62.3</c:v>
                </c:pt>
                <c:pt idx="502">
                  <c:v>62.3</c:v>
                </c:pt>
                <c:pt idx="503">
                  <c:v>62.3</c:v>
                </c:pt>
                <c:pt idx="504">
                  <c:v>62.3</c:v>
                </c:pt>
                <c:pt idx="505">
                  <c:v>62.3</c:v>
                </c:pt>
                <c:pt idx="506">
                  <c:v>62.3</c:v>
                </c:pt>
                <c:pt idx="507">
                  <c:v>62.3</c:v>
                </c:pt>
                <c:pt idx="508">
                  <c:v>62.3</c:v>
                </c:pt>
                <c:pt idx="509">
                  <c:v>62.3</c:v>
                </c:pt>
                <c:pt idx="510">
                  <c:v>62.3</c:v>
                </c:pt>
                <c:pt idx="511">
                  <c:v>62.3</c:v>
                </c:pt>
                <c:pt idx="512">
                  <c:v>62.3</c:v>
                </c:pt>
                <c:pt idx="513">
                  <c:v>62.4</c:v>
                </c:pt>
                <c:pt idx="514">
                  <c:v>62.4</c:v>
                </c:pt>
                <c:pt idx="515">
                  <c:v>62.4</c:v>
                </c:pt>
                <c:pt idx="516">
                  <c:v>62.5</c:v>
                </c:pt>
                <c:pt idx="517">
                  <c:v>62.6</c:v>
                </c:pt>
                <c:pt idx="518">
                  <c:v>62.7</c:v>
                </c:pt>
                <c:pt idx="519">
                  <c:v>62.7</c:v>
                </c:pt>
                <c:pt idx="520">
                  <c:v>62.8</c:v>
                </c:pt>
                <c:pt idx="521">
                  <c:v>62.9</c:v>
                </c:pt>
                <c:pt idx="522">
                  <c:v>63</c:v>
                </c:pt>
                <c:pt idx="523">
                  <c:v>63.1</c:v>
                </c:pt>
                <c:pt idx="524">
                  <c:v>63.2</c:v>
                </c:pt>
                <c:pt idx="525">
                  <c:v>63.2</c:v>
                </c:pt>
                <c:pt idx="526">
                  <c:v>63.3</c:v>
                </c:pt>
                <c:pt idx="527">
                  <c:v>63.4</c:v>
                </c:pt>
                <c:pt idx="528">
                  <c:v>63.4</c:v>
                </c:pt>
                <c:pt idx="529">
                  <c:v>63.5</c:v>
                </c:pt>
                <c:pt idx="530">
                  <c:v>63.6</c:v>
                </c:pt>
                <c:pt idx="531">
                  <c:v>63.6</c:v>
                </c:pt>
                <c:pt idx="532">
                  <c:v>63.7</c:v>
                </c:pt>
                <c:pt idx="533">
                  <c:v>63.7</c:v>
                </c:pt>
                <c:pt idx="534">
                  <c:v>63.7</c:v>
                </c:pt>
                <c:pt idx="535">
                  <c:v>63.8</c:v>
                </c:pt>
                <c:pt idx="536">
                  <c:v>63.8</c:v>
                </c:pt>
                <c:pt idx="537">
                  <c:v>63.8</c:v>
                </c:pt>
                <c:pt idx="538">
                  <c:v>63.8</c:v>
                </c:pt>
                <c:pt idx="539">
                  <c:v>63.8</c:v>
                </c:pt>
                <c:pt idx="540">
                  <c:v>63.8</c:v>
                </c:pt>
                <c:pt idx="541">
                  <c:v>63.8</c:v>
                </c:pt>
                <c:pt idx="542">
                  <c:v>63.8</c:v>
                </c:pt>
                <c:pt idx="543">
                  <c:v>63.7</c:v>
                </c:pt>
                <c:pt idx="544">
                  <c:v>63.7</c:v>
                </c:pt>
                <c:pt idx="545">
                  <c:v>63.7</c:v>
                </c:pt>
                <c:pt idx="546">
                  <c:v>63.7</c:v>
                </c:pt>
                <c:pt idx="547">
                  <c:v>63.7</c:v>
                </c:pt>
                <c:pt idx="548">
                  <c:v>63.7</c:v>
                </c:pt>
                <c:pt idx="549">
                  <c:v>63.7</c:v>
                </c:pt>
                <c:pt idx="550">
                  <c:v>63.7</c:v>
                </c:pt>
                <c:pt idx="551">
                  <c:v>63.7</c:v>
                </c:pt>
                <c:pt idx="552">
                  <c:v>63.7</c:v>
                </c:pt>
                <c:pt idx="553">
                  <c:v>63.7</c:v>
                </c:pt>
                <c:pt idx="554">
                  <c:v>63.7</c:v>
                </c:pt>
                <c:pt idx="555">
                  <c:v>63.7</c:v>
                </c:pt>
                <c:pt idx="556">
                  <c:v>63.7</c:v>
                </c:pt>
                <c:pt idx="557">
                  <c:v>63.7</c:v>
                </c:pt>
                <c:pt idx="558">
                  <c:v>63.7</c:v>
                </c:pt>
                <c:pt idx="559">
                  <c:v>63.7</c:v>
                </c:pt>
                <c:pt idx="560">
                  <c:v>63.7</c:v>
                </c:pt>
                <c:pt idx="561">
                  <c:v>63.8</c:v>
                </c:pt>
                <c:pt idx="562">
                  <c:v>63.9</c:v>
                </c:pt>
                <c:pt idx="563">
                  <c:v>63.9</c:v>
                </c:pt>
                <c:pt idx="564">
                  <c:v>63.9</c:v>
                </c:pt>
                <c:pt idx="565">
                  <c:v>64</c:v>
                </c:pt>
                <c:pt idx="566">
                  <c:v>64</c:v>
                </c:pt>
                <c:pt idx="567">
                  <c:v>64</c:v>
                </c:pt>
                <c:pt idx="568">
                  <c:v>64</c:v>
                </c:pt>
                <c:pt idx="569">
                  <c:v>64</c:v>
                </c:pt>
                <c:pt idx="570">
                  <c:v>64</c:v>
                </c:pt>
                <c:pt idx="571">
                  <c:v>64</c:v>
                </c:pt>
                <c:pt idx="572">
                  <c:v>63.9</c:v>
                </c:pt>
                <c:pt idx="573">
                  <c:v>63.9</c:v>
                </c:pt>
                <c:pt idx="574">
                  <c:v>63.8</c:v>
                </c:pt>
                <c:pt idx="575">
                  <c:v>63.6</c:v>
                </c:pt>
                <c:pt idx="576">
                  <c:v>63.5</c:v>
                </c:pt>
                <c:pt idx="577">
                  <c:v>63.3</c:v>
                </c:pt>
                <c:pt idx="578">
                  <c:v>63.3</c:v>
                </c:pt>
                <c:pt idx="579">
                  <c:v>63.1</c:v>
                </c:pt>
                <c:pt idx="580">
                  <c:v>63</c:v>
                </c:pt>
                <c:pt idx="581">
                  <c:v>62.9</c:v>
                </c:pt>
                <c:pt idx="582">
                  <c:v>62.8</c:v>
                </c:pt>
                <c:pt idx="583">
                  <c:v>62.6</c:v>
                </c:pt>
                <c:pt idx="584">
                  <c:v>62.6</c:v>
                </c:pt>
                <c:pt idx="585">
                  <c:v>62.5</c:v>
                </c:pt>
                <c:pt idx="586">
                  <c:v>62.4</c:v>
                </c:pt>
                <c:pt idx="587">
                  <c:v>62.4</c:v>
                </c:pt>
                <c:pt idx="588">
                  <c:v>62.4</c:v>
                </c:pt>
                <c:pt idx="589">
                  <c:v>62.3</c:v>
                </c:pt>
                <c:pt idx="590">
                  <c:v>62.3</c:v>
                </c:pt>
                <c:pt idx="591">
                  <c:v>62.3</c:v>
                </c:pt>
                <c:pt idx="592">
                  <c:v>62.3</c:v>
                </c:pt>
                <c:pt idx="593">
                  <c:v>62.3</c:v>
                </c:pt>
                <c:pt idx="594">
                  <c:v>62.3</c:v>
                </c:pt>
                <c:pt idx="595">
                  <c:v>62.3</c:v>
                </c:pt>
                <c:pt idx="596">
                  <c:v>62.3</c:v>
                </c:pt>
                <c:pt idx="597">
                  <c:v>62.4</c:v>
                </c:pt>
                <c:pt idx="598">
                  <c:v>62.4</c:v>
                </c:pt>
                <c:pt idx="599">
                  <c:v>62.5</c:v>
                </c:pt>
                <c:pt idx="600">
                  <c:v>62.6</c:v>
                </c:pt>
                <c:pt idx="601">
                  <c:v>62.7</c:v>
                </c:pt>
                <c:pt idx="602">
                  <c:v>62.8</c:v>
                </c:pt>
                <c:pt idx="603">
                  <c:v>62.9</c:v>
                </c:pt>
                <c:pt idx="604">
                  <c:v>63</c:v>
                </c:pt>
                <c:pt idx="605">
                  <c:v>63</c:v>
                </c:pt>
                <c:pt idx="606">
                  <c:v>63.1</c:v>
                </c:pt>
                <c:pt idx="607">
                  <c:v>63.1</c:v>
                </c:pt>
                <c:pt idx="608">
                  <c:v>63.1</c:v>
                </c:pt>
                <c:pt idx="609">
                  <c:v>63.1</c:v>
                </c:pt>
                <c:pt idx="610">
                  <c:v>63.2</c:v>
                </c:pt>
                <c:pt idx="611">
                  <c:v>63.2</c:v>
                </c:pt>
                <c:pt idx="612">
                  <c:v>63.2</c:v>
                </c:pt>
                <c:pt idx="613">
                  <c:v>63.2</c:v>
                </c:pt>
                <c:pt idx="614">
                  <c:v>63.2</c:v>
                </c:pt>
                <c:pt idx="615">
                  <c:v>63.2</c:v>
                </c:pt>
                <c:pt idx="616">
                  <c:v>63.3</c:v>
                </c:pt>
                <c:pt idx="617">
                  <c:v>63.3</c:v>
                </c:pt>
                <c:pt idx="618">
                  <c:v>63.3</c:v>
                </c:pt>
                <c:pt idx="619">
                  <c:v>63.3</c:v>
                </c:pt>
                <c:pt idx="620">
                  <c:v>63.3</c:v>
                </c:pt>
                <c:pt idx="621">
                  <c:v>63.3</c:v>
                </c:pt>
                <c:pt idx="622">
                  <c:v>63.3</c:v>
                </c:pt>
                <c:pt idx="623">
                  <c:v>63.3</c:v>
                </c:pt>
                <c:pt idx="624">
                  <c:v>63.3</c:v>
                </c:pt>
                <c:pt idx="625">
                  <c:v>63.3</c:v>
                </c:pt>
                <c:pt idx="626">
                  <c:v>63.3</c:v>
                </c:pt>
                <c:pt idx="627">
                  <c:v>63.3</c:v>
                </c:pt>
                <c:pt idx="628">
                  <c:v>63.3</c:v>
                </c:pt>
                <c:pt idx="629">
                  <c:v>63.3</c:v>
                </c:pt>
                <c:pt idx="630">
                  <c:v>63.3</c:v>
                </c:pt>
                <c:pt idx="631">
                  <c:v>63.3</c:v>
                </c:pt>
                <c:pt idx="632">
                  <c:v>63.3</c:v>
                </c:pt>
                <c:pt idx="633">
                  <c:v>63.3</c:v>
                </c:pt>
                <c:pt idx="634">
                  <c:v>63.4</c:v>
                </c:pt>
                <c:pt idx="635">
                  <c:v>63.4</c:v>
                </c:pt>
                <c:pt idx="636">
                  <c:v>63.4</c:v>
                </c:pt>
                <c:pt idx="637">
                  <c:v>63.4</c:v>
                </c:pt>
                <c:pt idx="638">
                  <c:v>63.4</c:v>
                </c:pt>
                <c:pt idx="639">
                  <c:v>63.3</c:v>
                </c:pt>
                <c:pt idx="640">
                  <c:v>63.3</c:v>
                </c:pt>
                <c:pt idx="641">
                  <c:v>63.2</c:v>
                </c:pt>
                <c:pt idx="642">
                  <c:v>63.2</c:v>
                </c:pt>
                <c:pt idx="643">
                  <c:v>63.2</c:v>
                </c:pt>
                <c:pt idx="644">
                  <c:v>63.2</c:v>
                </c:pt>
                <c:pt idx="645">
                  <c:v>63.3</c:v>
                </c:pt>
                <c:pt idx="646">
                  <c:v>63.3</c:v>
                </c:pt>
                <c:pt idx="647">
                  <c:v>63.3</c:v>
                </c:pt>
                <c:pt idx="648">
                  <c:v>63.3</c:v>
                </c:pt>
                <c:pt idx="649">
                  <c:v>63.5</c:v>
                </c:pt>
                <c:pt idx="650">
                  <c:v>63.7</c:v>
                </c:pt>
                <c:pt idx="651">
                  <c:v>63.8</c:v>
                </c:pt>
                <c:pt idx="652">
                  <c:v>63.8</c:v>
                </c:pt>
                <c:pt idx="653">
                  <c:v>63.9</c:v>
                </c:pt>
                <c:pt idx="654">
                  <c:v>63.9</c:v>
                </c:pt>
                <c:pt idx="655">
                  <c:v>63.9</c:v>
                </c:pt>
                <c:pt idx="656">
                  <c:v>63.7</c:v>
                </c:pt>
                <c:pt idx="657">
                  <c:v>63.6</c:v>
                </c:pt>
                <c:pt idx="658">
                  <c:v>63.4</c:v>
                </c:pt>
                <c:pt idx="659">
                  <c:v>63.3</c:v>
                </c:pt>
                <c:pt idx="660">
                  <c:v>63.3</c:v>
                </c:pt>
                <c:pt idx="661">
                  <c:v>63.3</c:v>
                </c:pt>
                <c:pt idx="662">
                  <c:v>63.3</c:v>
                </c:pt>
                <c:pt idx="663">
                  <c:v>63.4</c:v>
                </c:pt>
                <c:pt idx="664">
                  <c:v>63.6</c:v>
                </c:pt>
                <c:pt idx="665">
                  <c:v>63.9</c:v>
                </c:pt>
                <c:pt idx="666">
                  <c:v>64.3</c:v>
                </c:pt>
                <c:pt idx="667">
                  <c:v>64.8</c:v>
                </c:pt>
                <c:pt idx="668">
                  <c:v>65.099999999999994</c:v>
                </c:pt>
                <c:pt idx="669">
                  <c:v>65.400000000000006</c:v>
                </c:pt>
                <c:pt idx="670">
                  <c:v>65.599999999999994</c:v>
                </c:pt>
                <c:pt idx="671">
                  <c:v>65.599999999999994</c:v>
                </c:pt>
                <c:pt idx="672">
                  <c:v>65.599999999999994</c:v>
                </c:pt>
                <c:pt idx="673">
                  <c:v>65.7</c:v>
                </c:pt>
                <c:pt idx="674">
                  <c:v>65.8</c:v>
                </c:pt>
                <c:pt idx="675">
                  <c:v>65.900000000000006</c:v>
                </c:pt>
                <c:pt idx="676">
                  <c:v>65.900000000000006</c:v>
                </c:pt>
                <c:pt idx="677">
                  <c:v>66</c:v>
                </c:pt>
                <c:pt idx="678">
                  <c:v>66.2</c:v>
                </c:pt>
                <c:pt idx="679">
                  <c:v>66.400000000000006</c:v>
                </c:pt>
                <c:pt idx="680">
                  <c:v>66.5</c:v>
                </c:pt>
                <c:pt idx="681">
                  <c:v>66.7</c:v>
                </c:pt>
                <c:pt idx="682">
                  <c:v>67</c:v>
                </c:pt>
                <c:pt idx="683">
                  <c:v>67.2</c:v>
                </c:pt>
                <c:pt idx="684">
                  <c:v>67.400000000000006</c:v>
                </c:pt>
                <c:pt idx="685">
                  <c:v>67.7</c:v>
                </c:pt>
                <c:pt idx="686">
                  <c:v>68</c:v>
                </c:pt>
                <c:pt idx="687">
                  <c:v>68.400000000000006</c:v>
                </c:pt>
                <c:pt idx="688">
                  <c:v>69.099999999999994</c:v>
                </c:pt>
                <c:pt idx="689">
                  <c:v>70.099999999999994</c:v>
                </c:pt>
                <c:pt idx="690">
                  <c:v>71.599999999999994</c:v>
                </c:pt>
                <c:pt idx="691">
                  <c:v>73.5</c:v>
                </c:pt>
                <c:pt idx="692">
                  <c:v>75.8</c:v>
                </c:pt>
                <c:pt idx="693">
                  <c:v>78.5</c:v>
                </c:pt>
                <c:pt idx="694">
                  <c:v>81.5</c:v>
                </c:pt>
                <c:pt idx="695">
                  <c:v>84.4</c:v>
                </c:pt>
                <c:pt idx="696">
                  <c:v>87.7</c:v>
                </c:pt>
                <c:pt idx="697">
                  <c:v>91.2</c:v>
                </c:pt>
                <c:pt idx="698">
                  <c:v>94.7</c:v>
                </c:pt>
                <c:pt idx="699">
                  <c:v>98.4</c:v>
                </c:pt>
                <c:pt idx="700">
                  <c:v>102.3</c:v>
                </c:pt>
                <c:pt idx="701">
                  <c:v>106.5</c:v>
                </c:pt>
                <c:pt idx="702">
                  <c:v>110.8</c:v>
                </c:pt>
                <c:pt idx="703">
                  <c:v>115.3</c:v>
                </c:pt>
                <c:pt idx="704">
                  <c:v>120.4</c:v>
                </c:pt>
                <c:pt idx="705">
                  <c:v>126</c:v>
                </c:pt>
                <c:pt idx="706">
                  <c:v>131.80000000000001</c:v>
                </c:pt>
                <c:pt idx="707">
                  <c:v>137.80000000000001</c:v>
                </c:pt>
                <c:pt idx="708">
                  <c:v>144</c:v>
                </c:pt>
                <c:pt idx="709">
                  <c:v>150.6</c:v>
                </c:pt>
                <c:pt idx="710">
                  <c:v>157.5</c:v>
                </c:pt>
                <c:pt idx="711">
                  <c:v>164.5</c:v>
                </c:pt>
                <c:pt idx="712">
                  <c:v>172</c:v>
                </c:pt>
                <c:pt idx="713">
                  <c:v>179.4</c:v>
                </c:pt>
                <c:pt idx="714">
                  <c:v>187</c:v>
                </c:pt>
                <c:pt idx="715">
                  <c:v>194.9</c:v>
                </c:pt>
                <c:pt idx="716">
                  <c:v>202.8</c:v>
                </c:pt>
                <c:pt idx="717">
                  <c:v>211.1</c:v>
                </c:pt>
                <c:pt idx="718">
                  <c:v>219.7</c:v>
                </c:pt>
                <c:pt idx="719">
                  <c:v>228.5</c:v>
                </c:pt>
                <c:pt idx="720">
                  <c:v>237.6</c:v>
                </c:pt>
                <c:pt idx="721">
                  <c:v>246.8</c:v>
                </c:pt>
                <c:pt idx="722">
                  <c:v>256.2</c:v>
                </c:pt>
                <c:pt idx="723">
                  <c:v>265.7</c:v>
                </c:pt>
                <c:pt idx="724">
                  <c:v>275.10000000000002</c:v>
                </c:pt>
                <c:pt idx="725">
                  <c:v>285</c:v>
                </c:pt>
                <c:pt idx="726">
                  <c:v>294.8</c:v>
                </c:pt>
                <c:pt idx="727">
                  <c:v>304.60000000000002</c:v>
                </c:pt>
                <c:pt idx="728">
                  <c:v>314.39999999999998</c:v>
                </c:pt>
                <c:pt idx="729">
                  <c:v>324.2</c:v>
                </c:pt>
                <c:pt idx="730">
                  <c:v>334</c:v>
                </c:pt>
                <c:pt idx="731">
                  <c:v>344.2</c:v>
                </c:pt>
                <c:pt idx="732">
                  <c:v>354.3</c:v>
                </c:pt>
                <c:pt idx="733">
                  <c:v>364.7</c:v>
                </c:pt>
                <c:pt idx="734">
                  <c:v>375.2</c:v>
                </c:pt>
                <c:pt idx="735">
                  <c:v>385.8</c:v>
                </c:pt>
                <c:pt idx="736">
                  <c:v>396.6</c:v>
                </c:pt>
                <c:pt idx="737">
                  <c:v>407.7</c:v>
                </c:pt>
                <c:pt idx="738">
                  <c:v>418.9</c:v>
                </c:pt>
                <c:pt idx="739">
                  <c:v>430.4</c:v>
                </c:pt>
                <c:pt idx="740">
                  <c:v>442</c:v>
                </c:pt>
                <c:pt idx="741">
                  <c:v>453.6</c:v>
                </c:pt>
                <c:pt idx="742">
                  <c:v>465.6</c:v>
                </c:pt>
                <c:pt idx="743">
                  <c:v>477.6</c:v>
                </c:pt>
                <c:pt idx="744">
                  <c:v>490</c:v>
                </c:pt>
                <c:pt idx="745">
                  <c:v>502.7</c:v>
                </c:pt>
                <c:pt idx="746">
                  <c:v>515.6</c:v>
                </c:pt>
                <c:pt idx="747">
                  <c:v>528.9</c:v>
                </c:pt>
                <c:pt idx="748">
                  <c:v>542.4</c:v>
                </c:pt>
                <c:pt idx="749">
                  <c:v>555.9</c:v>
                </c:pt>
                <c:pt idx="750">
                  <c:v>570.1</c:v>
                </c:pt>
                <c:pt idx="751">
                  <c:v>584.5</c:v>
                </c:pt>
                <c:pt idx="752">
                  <c:v>599.4</c:v>
                </c:pt>
                <c:pt idx="753">
                  <c:v>614.70000000000005</c:v>
                </c:pt>
                <c:pt idx="754">
                  <c:v>630.20000000000005</c:v>
                </c:pt>
                <c:pt idx="755">
                  <c:v>646</c:v>
                </c:pt>
                <c:pt idx="756">
                  <c:v>661.8</c:v>
                </c:pt>
                <c:pt idx="757">
                  <c:v>677.2</c:v>
                </c:pt>
                <c:pt idx="758">
                  <c:v>693.2</c:v>
                </c:pt>
                <c:pt idx="759">
                  <c:v>709</c:v>
                </c:pt>
                <c:pt idx="760">
                  <c:v>725</c:v>
                </c:pt>
                <c:pt idx="761">
                  <c:v>741.3</c:v>
                </c:pt>
                <c:pt idx="762">
                  <c:v>757.4</c:v>
                </c:pt>
                <c:pt idx="763">
                  <c:v>774</c:v>
                </c:pt>
                <c:pt idx="764">
                  <c:v>790.9</c:v>
                </c:pt>
                <c:pt idx="765">
                  <c:v>808.2</c:v>
                </c:pt>
                <c:pt idx="766">
                  <c:v>826.3</c:v>
                </c:pt>
                <c:pt idx="767">
                  <c:v>845.1</c:v>
                </c:pt>
                <c:pt idx="768">
                  <c:v>864.3</c:v>
                </c:pt>
                <c:pt idx="769">
                  <c:v>884.8</c:v>
                </c:pt>
                <c:pt idx="770">
                  <c:v>906</c:v>
                </c:pt>
                <c:pt idx="771">
                  <c:v>928.3</c:v>
                </c:pt>
                <c:pt idx="772">
                  <c:v>951.3</c:v>
                </c:pt>
                <c:pt idx="773">
                  <c:v>974.6</c:v>
                </c:pt>
                <c:pt idx="774">
                  <c:v>998.7</c:v>
                </c:pt>
                <c:pt idx="775">
                  <c:v>1023.3</c:v>
                </c:pt>
                <c:pt idx="776">
                  <c:v>1047.4000000000001</c:v>
                </c:pt>
                <c:pt idx="777">
                  <c:v>1070.9000000000001</c:v>
                </c:pt>
                <c:pt idx="778">
                  <c:v>1093</c:v>
                </c:pt>
                <c:pt idx="779">
                  <c:v>1113.7</c:v>
                </c:pt>
                <c:pt idx="780">
                  <c:v>1133.3</c:v>
                </c:pt>
                <c:pt idx="781">
                  <c:v>1150.8</c:v>
                </c:pt>
                <c:pt idx="782">
                  <c:v>1166.8</c:v>
                </c:pt>
                <c:pt idx="783">
                  <c:v>1180.8</c:v>
                </c:pt>
                <c:pt idx="784">
                  <c:v>1193.8</c:v>
                </c:pt>
                <c:pt idx="785">
                  <c:v>1206</c:v>
                </c:pt>
                <c:pt idx="786">
                  <c:v>1216.0999999999999</c:v>
                </c:pt>
                <c:pt idx="787">
                  <c:v>1223.5</c:v>
                </c:pt>
                <c:pt idx="788">
                  <c:v>1229.0999999999999</c:v>
                </c:pt>
                <c:pt idx="789">
                  <c:v>1234.8</c:v>
                </c:pt>
                <c:pt idx="790">
                  <c:v>1240.5999999999999</c:v>
                </c:pt>
                <c:pt idx="791">
                  <c:v>1245.3</c:v>
                </c:pt>
                <c:pt idx="792">
                  <c:v>1248.5999999999999</c:v>
                </c:pt>
                <c:pt idx="793">
                  <c:v>1250.8</c:v>
                </c:pt>
                <c:pt idx="794">
                  <c:v>1252.5999999999999</c:v>
                </c:pt>
                <c:pt idx="795">
                  <c:v>1254.0999999999999</c:v>
                </c:pt>
                <c:pt idx="796">
                  <c:v>1255.4000000000001</c:v>
                </c:pt>
                <c:pt idx="797">
                  <c:v>1256.5</c:v>
                </c:pt>
                <c:pt idx="798">
                  <c:v>1257.2</c:v>
                </c:pt>
                <c:pt idx="799">
                  <c:v>1257.5999999999999</c:v>
                </c:pt>
                <c:pt idx="800">
                  <c:v>1257.9000000000001</c:v>
                </c:pt>
                <c:pt idx="801">
                  <c:v>1258.0999999999999</c:v>
                </c:pt>
                <c:pt idx="802">
                  <c:v>1258.3</c:v>
                </c:pt>
                <c:pt idx="803">
                  <c:v>1258.5</c:v>
                </c:pt>
                <c:pt idx="804">
                  <c:v>1258.5</c:v>
                </c:pt>
                <c:pt idx="805">
                  <c:v>1258.5999999999999</c:v>
                </c:pt>
                <c:pt idx="806">
                  <c:v>1258.7</c:v>
                </c:pt>
                <c:pt idx="807">
                  <c:v>1258.8</c:v>
                </c:pt>
                <c:pt idx="808">
                  <c:v>1258.9000000000001</c:v>
                </c:pt>
                <c:pt idx="809">
                  <c:v>1258.9000000000001</c:v>
                </c:pt>
                <c:pt idx="810">
                  <c:v>1258.8</c:v>
                </c:pt>
                <c:pt idx="811">
                  <c:v>1258.4000000000001</c:v>
                </c:pt>
                <c:pt idx="812">
                  <c:v>1257.8</c:v>
                </c:pt>
                <c:pt idx="813">
                  <c:v>1256.9000000000001</c:v>
                </c:pt>
                <c:pt idx="814">
                  <c:v>1255.9000000000001</c:v>
                </c:pt>
                <c:pt idx="815">
                  <c:v>1254.9000000000001</c:v>
                </c:pt>
                <c:pt idx="816">
                  <c:v>1253.9000000000001</c:v>
                </c:pt>
                <c:pt idx="817">
                  <c:v>1252.9000000000001</c:v>
                </c:pt>
                <c:pt idx="818">
                  <c:v>1251.9000000000001</c:v>
                </c:pt>
                <c:pt idx="819">
                  <c:v>1250.7</c:v>
                </c:pt>
                <c:pt idx="820">
                  <c:v>1249.4000000000001</c:v>
                </c:pt>
                <c:pt idx="821">
                  <c:v>1248</c:v>
                </c:pt>
                <c:pt idx="822">
                  <c:v>1246.4000000000001</c:v>
                </c:pt>
                <c:pt idx="823">
                  <c:v>1244.7</c:v>
                </c:pt>
                <c:pt idx="824">
                  <c:v>1242.8</c:v>
                </c:pt>
                <c:pt idx="825">
                  <c:v>1240.5999999999999</c:v>
                </c:pt>
                <c:pt idx="826">
                  <c:v>1238.3</c:v>
                </c:pt>
                <c:pt idx="827">
                  <c:v>1235.9000000000001</c:v>
                </c:pt>
                <c:pt idx="828">
                  <c:v>1233.4000000000001</c:v>
                </c:pt>
                <c:pt idx="829">
                  <c:v>1230.9000000000001</c:v>
                </c:pt>
                <c:pt idx="830">
                  <c:v>1228.3</c:v>
                </c:pt>
                <c:pt idx="831">
                  <c:v>1225.7</c:v>
                </c:pt>
                <c:pt idx="832">
                  <c:v>1223</c:v>
                </c:pt>
                <c:pt idx="833">
                  <c:v>1220.3</c:v>
                </c:pt>
                <c:pt idx="834">
                  <c:v>1217.5</c:v>
                </c:pt>
                <c:pt idx="835">
                  <c:v>1214.5999999999999</c:v>
                </c:pt>
                <c:pt idx="836">
                  <c:v>1211.5999999999999</c:v>
                </c:pt>
                <c:pt idx="837">
                  <c:v>1208.7</c:v>
                </c:pt>
                <c:pt idx="838">
                  <c:v>1205.7</c:v>
                </c:pt>
                <c:pt idx="839">
                  <c:v>1202.5</c:v>
                </c:pt>
                <c:pt idx="840">
                  <c:v>1198.7</c:v>
                </c:pt>
                <c:pt idx="841">
                  <c:v>1195.0999999999999</c:v>
                </c:pt>
                <c:pt idx="842">
                  <c:v>1191.7</c:v>
                </c:pt>
                <c:pt idx="843">
                  <c:v>1188.0999999999999</c:v>
                </c:pt>
                <c:pt idx="844">
                  <c:v>1184.4000000000001</c:v>
                </c:pt>
                <c:pt idx="845">
                  <c:v>1180.5999999999999</c:v>
                </c:pt>
                <c:pt idx="846">
                  <c:v>1176.9000000000001</c:v>
                </c:pt>
                <c:pt idx="847">
                  <c:v>1173</c:v>
                </c:pt>
                <c:pt idx="848">
                  <c:v>1169.0999999999999</c:v>
                </c:pt>
                <c:pt idx="849">
                  <c:v>1165.3</c:v>
                </c:pt>
                <c:pt idx="850">
                  <c:v>1161.4000000000001</c:v>
                </c:pt>
                <c:pt idx="851">
                  <c:v>1157.4000000000001</c:v>
                </c:pt>
                <c:pt idx="852">
                  <c:v>1153.5999999999999</c:v>
                </c:pt>
                <c:pt idx="853">
                  <c:v>1149.8</c:v>
                </c:pt>
                <c:pt idx="854">
                  <c:v>1146</c:v>
                </c:pt>
                <c:pt idx="855">
                  <c:v>1142.0999999999999</c:v>
                </c:pt>
                <c:pt idx="856">
                  <c:v>1138.2</c:v>
                </c:pt>
                <c:pt idx="857">
                  <c:v>1134.4000000000001</c:v>
                </c:pt>
                <c:pt idx="858">
                  <c:v>1130.4000000000001</c:v>
                </c:pt>
                <c:pt idx="859">
                  <c:v>1126.4000000000001</c:v>
                </c:pt>
                <c:pt idx="860">
                  <c:v>1122.4000000000001</c:v>
                </c:pt>
                <c:pt idx="861">
                  <c:v>1118.3</c:v>
                </c:pt>
                <c:pt idx="862">
                  <c:v>1114.2</c:v>
                </c:pt>
                <c:pt idx="863">
                  <c:v>1110.0999999999999</c:v>
                </c:pt>
                <c:pt idx="864">
                  <c:v>1105.9000000000001</c:v>
                </c:pt>
                <c:pt idx="865">
                  <c:v>1101.8</c:v>
                </c:pt>
                <c:pt idx="866">
                  <c:v>1097.5</c:v>
                </c:pt>
                <c:pt idx="867">
                  <c:v>1093.3</c:v>
                </c:pt>
                <c:pt idx="868">
                  <c:v>1089.0999999999999</c:v>
                </c:pt>
                <c:pt idx="869">
                  <c:v>1084.8</c:v>
                </c:pt>
                <c:pt idx="870">
                  <c:v>1080.5</c:v>
                </c:pt>
                <c:pt idx="871">
                  <c:v>1076.2</c:v>
                </c:pt>
                <c:pt idx="872">
                  <c:v>1071.8</c:v>
                </c:pt>
                <c:pt idx="873">
                  <c:v>1067.5</c:v>
                </c:pt>
                <c:pt idx="874">
                  <c:v>1063.0999999999999</c:v>
                </c:pt>
                <c:pt idx="875">
                  <c:v>1058.7</c:v>
                </c:pt>
                <c:pt idx="876">
                  <c:v>1054.4000000000001</c:v>
                </c:pt>
                <c:pt idx="877">
                  <c:v>1050</c:v>
                </c:pt>
                <c:pt idx="878">
                  <c:v>1045.5</c:v>
                </c:pt>
                <c:pt idx="879">
                  <c:v>1041.2</c:v>
                </c:pt>
                <c:pt idx="880">
                  <c:v>1036.9000000000001</c:v>
                </c:pt>
                <c:pt idx="881">
                  <c:v>1032.5</c:v>
                </c:pt>
                <c:pt idx="882">
                  <c:v>1028.0999999999999</c:v>
                </c:pt>
                <c:pt idx="883">
                  <c:v>1023.7</c:v>
                </c:pt>
                <c:pt idx="884">
                  <c:v>1019.4</c:v>
                </c:pt>
                <c:pt idx="885">
                  <c:v>1014.9</c:v>
                </c:pt>
                <c:pt idx="886">
                  <c:v>1010.6</c:v>
                </c:pt>
                <c:pt idx="887">
                  <c:v>1006.2</c:v>
                </c:pt>
                <c:pt idx="888">
                  <c:v>1001.6</c:v>
                </c:pt>
                <c:pt idx="889">
                  <c:v>997</c:v>
                </c:pt>
                <c:pt idx="890">
                  <c:v>992.6</c:v>
                </c:pt>
                <c:pt idx="891">
                  <c:v>988.1</c:v>
                </c:pt>
                <c:pt idx="892">
                  <c:v>983.7</c:v>
                </c:pt>
                <c:pt idx="893">
                  <c:v>979.1</c:v>
                </c:pt>
                <c:pt idx="894">
                  <c:v>974.6</c:v>
                </c:pt>
                <c:pt idx="895">
                  <c:v>970.3</c:v>
                </c:pt>
                <c:pt idx="896">
                  <c:v>965.8</c:v>
                </c:pt>
                <c:pt idx="897">
                  <c:v>961.4</c:v>
                </c:pt>
                <c:pt idx="898">
                  <c:v>957.1</c:v>
                </c:pt>
                <c:pt idx="899">
                  <c:v>952.7</c:v>
                </c:pt>
                <c:pt idx="900">
                  <c:v>948.4</c:v>
                </c:pt>
                <c:pt idx="901">
                  <c:v>944</c:v>
                </c:pt>
                <c:pt idx="902">
                  <c:v>939.7</c:v>
                </c:pt>
                <c:pt idx="903">
                  <c:v>935.6</c:v>
                </c:pt>
                <c:pt idx="904">
                  <c:v>931.3</c:v>
                </c:pt>
                <c:pt idx="905">
                  <c:v>927</c:v>
                </c:pt>
                <c:pt idx="906">
                  <c:v>923</c:v>
                </c:pt>
                <c:pt idx="907">
                  <c:v>918.8</c:v>
                </c:pt>
                <c:pt idx="908">
                  <c:v>914.6</c:v>
                </c:pt>
                <c:pt idx="909">
                  <c:v>910.5</c:v>
                </c:pt>
                <c:pt idx="910">
                  <c:v>906.3</c:v>
                </c:pt>
                <c:pt idx="911">
                  <c:v>902.2</c:v>
                </c:pt>
                <c:pt idx="912">
                  <c:v>898</c:v>
                </c:pt>
                <c:pt idx="913">
                  <c:v>893.7</c:v>
                </c:pt>
                <c:pt idx="914">
                  <c:v>889.7</c:v>
                </c:pt>
                <c:pt idx="915">
                  <c:v>885.6</c:v>
                </c:pt>
                <c:pt idx="916">
                  <c:v>881.6</c:v>
                </c:pt>
                <c:pt idx="917">
                  <c:v>877.6</c:v>
                </c:pt>
                <c:pt idx="918">
                  <c:v>873.6</c:v>
                </c:pt>
                <c:pt idx="919">
                  <c:v>869.6</c:v>
                </c:pt>
                <c:pt idx="920">
                  <c:v>865.5</c:v>
                </c:pt>
                <c:pt idx="921">
                  <c:v>861.4</c:v>
                </c:pt>
                <c:pt idx="922">
                  <c:v>857.4</c:v>
                </c:pt>
                <c:pt idx="923">
                  <c:v>853.4</c:v>
                </c:pt>
                <c:pt idx="924">
                  <c:v>849.5</c:v>
                </c:pt>
                <c:pt idx="925">
                  <c:v>845.6</c:v>
                </c:pt>
                <c:pt idx="926">
                  <c:v>841.8</c:v>
                </c:pt>
                <c:pt idx="927">
                  <c:v>837.9</c:v>
                </c:pt>
                <c:pt idx="928">
                  <c:v>834.1</c:v>
                </c:pt>
                <c:pt idx="929">
                  <c:v>830.2</c:v>
                </c:pt>
                <c:pt idx="930">
                  <c:v>826.5</c:v>
                </c:pt>
                <c:pt idx="931">
                  <c:v>822.7</c:v>
                </c:pt>
                <c:pt idx="932">
                  <c:v>819</c:v>
                </c:pt>
                <c:pt idx="933">
                  <c:v>815.4</c:v>
                </c:pt>
                <c:pt idx="934">
                  <c:v>811.8</c:v>
                </c:pt>
                <c:pt idx="935">
                  <c:v>808.1</c:v>
                </c:pt>
                <c:pt idx="936">
                  <c:v>804.5</c:v>
                </c:pt>
                <c:pt idx="937">
                  <c:v>800.9</c:v>
                </c:pt>
                <c:pt idx="938">
                  <c:v>797.3</c:v>
                </c:pt>
                <c:pt idx="939">
                  <c:v>793.7</c:v>
                </c:pt>
                <c:pt idx="940">
                  <c:v>790.2</c:v>
                </c:pt>
                <c:pt idx="941">
                  <c:v>786.8</c:v>
                </c:pt>
                <c:pt idx="942">
                  <c:v>783.3</c:v>
                </c:pt>
                <c:pt idx="943">
                  <c:v>779.8</c:v>
                </c:pt>
                <c:pt idx="944">
                  <c:v>776.4</c:v>
                </c:pt>
                <c:pt idx="945">
                  <c:v>773</c:v>
                </c:pt>
                <c:pt idx="946">
                  <c:v>769.5</c:v>
                </c:pt>
                <c:pt idx="947">
                  <c:v>766.1</c:v>
                </c:pt>
                <c:pt idx="948">
                  <c:v>762.8</c:v>
                </c:pt>
                <c:pt idx="949">
                  <c:v>759.5</c:v>
                </c:pt>
                <c:pt idx="950">
                  <c:v>756.1</c:v>
                </c:pt>
                <c:pt idx="951">
                  <c:v>752.7</c:v>
                </c:pt>
                <c:pt idx="952">
                  <c:v>749.5</c:v>
                </c:pt>
                <c:pt idx="953">
                  <c:v>746.2</c:v>
                </c:pt>
                <c:pt idx="954">
                  <c:v>742.9</c:v>
                </c:pt>
                <c:pt idx="955">
                  <c:v>739.7</c:v>
                </c:pt>
                <c:pt idx="956">
                  <c:v>736.5</c:v>
                </c:pt>
                <c:pt idx="957">
                  <c:v>733.3</c:v>
                </c:pt>
                <c:pt idx="958">
                  <c:v>730.1</c:v>
                </c:pt>
                <c:pt idx="959">
                  <c:v>727</c:v>
                </c:pt>
                <c:pt idx="960">
                  <c:v>724</c:v>
                </c:pt>
                <c:pt idx="961">
                  <c:v>720.8</c:v>
                </c:pt>
                <c:pt idx="962">
                  <c:v>717.9</c:v>
                </c:pt>
                <c:pt idx="963">
                  <c:v>714.9</c:v>
                </c:pt>
                <c:pt idx="964">
                  <c:v>711.7</c:v>
                </c:pt>
                <c:pt idx="965">
                  <c:v>708.9</c:v>
                </c:pt>
                <c:pt idx="966">
                  <c:v>705.8</c:v>
                </c:pt>
                <c:pt idx="967">
                  <c:v>702.7</c:v>
                </c:pt>
                <c:pt idx="968">
                  <c:v>699.8</c:v>
                </c:pt>
                <c:pt idx="969">
                  <c:v>696.9</c:v>
                </c:pt>
                <c:pt idx="970">
                  <c:v>693.9</c:v>
                </c:pt>
                <c:pt idx="971">
                  <c:v>691</c:v>
                </c:pt>
                <c:pt idx="972">
                  <c:v>688.2</c:v>
                </c:pt>
                <c:pt idx="973">
                  <c:v>685.2</c:v>
                </c:pt>
                <c:pt idx="974">
                  <c:v>682.5</c:v>
                </c:pt>
                <c:pt idx="975">
                  <c:v>679.5</c:v>
                </c:pt>
                <c:pt idx="976">
                  <c:v>676.9</c:v>
                </c:pt>
                <c:pt idx="977">
                  <c:v>673.9</c:v>
                </c:pt>
                <c:pt idx="978">
                  <c:v>671.3</c:v>
                </c:pt>
                <c:pt idx="979">
                  <c:v>668.7</c:v>
                </c:pt>
                <c:pt idx="980">
                  <c:v>666</c:v>
                </c:pt>
                <c:pt idx="981">
                  <c:v>663.3</c:v>
                </c:pt>
                <c:pt idx="982">
                  <c:v>660.7</c:v>
                </c:pt>
                <c:pt idx="983">
                  <c:v>657.9</c:v>
                </c:pt>
                <c:pt idx="984">
                  <c:v>655.4</c:v>
                </c:pt>
                <c:pt idx="985">
                  <c:v>652.79999999999995</c:v>
                </c:pt>
                <c:pt idx="986">
                  <c:v>650.20000000000005</c:v>
                </c:pt>
                <c:pt idx="987">
                  <c:v>647.5</c:v>
                </c:pt>
                <c:pt idx="988">
                  <c:v>645</c:v>
                </c:pt>
                <c:pt idx="989">
                  <c:v>642.29999999999995</c:v>
                </c:pt>
                <c:pt idx="990">
                  <c:v>639.79999999999995</c:v>
                </c:pt>
                <c:pt idx="991">
                  <c:v>637.29999999999995</c:v>
                </c:pt>
                <c:pt idx="992">
                  <c:v>634.79999999999995</c:v>
                </c:pt>
                <c:pt idx="993">
                  <c:v>632.29999999999995</c:v>
                </c:pt>
                <c:pt idx="994">
                  <c:v>629.79999999999995</c:v>
                </c:pt>
                <c:pt idx="995">
                  <c:v>627.4</c:v>
                </c:pt>
                <c:pt idx="996">
                  <c:v>625.1</c:v>
                </c:pt>
                <c:pt idx="997">
                  <c:v>622.4</c:v>
                </c:pt>
                <c:pt idx="998">
                  <c:v>620</c:v>
                </c:pt>
                <c:pt idx="999">
                  <c:v>617.6</c:v>
                </c:pt>
                <c:pt idx="1000">
                  <c:v>615.29999999999995</c:v>
                </c:pt>
                <c:pt idx="1001">
                  <c:v>612.9</c:v>
                </c:pt>
                <c:pt idx="1002">
                  <c:v>610.5</c:v>
                </c:pt>
                <c:pt idx="1003">
                  <c:v>608.1</c:v>
                </c:pt>
                <c:pt idx="1004">
                  <c:v>605.79999999999995</c:v>
                </c:pt>
                <c:pt idx="1005">
                  <c:v>603.4</c:v>
                </c:pt>
                <c:pt idx="1006">
                  <c:v>601.1</c:v>
                </c:pt>
                <c:pt idx="1007">
                  <c:v>598.79999999999995</c:v>
                </c:pt>
                <c:pt idx="1008">
                  <c:v>596.20000000000005</c:v>
                </c:pt>
                <c:pt idx="1009">
                  <c:v>593.6</c:v>
                </c:pt>
                <c:pt idx="1010">
                  <c:v>591.29999999999995</c:v>
                </c:pt>
                <c:pt idx="1011">
                  <c:v>589</c:v>
                </c:pt>
                <c:pt idx="1012">
                  <c:v>586.70000000000005</c:v>
                </c:pt>
                <c:pt idx="1013">
                  <c:v>584.4</c:v>
                </c:pt>
                <c:pt idx="1014">
                  <c:v>582.29999999999995</c:v>
                </c:pt>
                <c:pt idx="1015">
                  <c:v>580.1</c:v>
                </c:pt>
                <c:pt idx="1016">
                  <c:v>577.9</c:v>
                </c:pt>
                <c:pt idx="1017">
                  <c:v>575.79999999999995</c:v>
                </c:pt>
                <c:pt idx="1018">
                  <c:v>573.6</c:v>
                </c:pt>
                <c:pt idx="1019">
                  <c:v>571.5</c:v>
                </c:pt>
                <c:pt idx="1020">
                  <c:v>569.5</c:v>
                </c:pt>
                <c:pt idx="1021">
                  <c:v>567.4</c:v>
                </c:pt>
                <c:pt idx="1022">
                  <c:v>565.29999999999995</c:v>
                </c:pt>
                <c:pt idx="1023">
                  <c:v>563.20000000000005</c:v>
                </c:pt>
                <c:pt idx="1024">
                  <c:v>561.20000000000005</c:v>
                </c:pt>
                <c:pt idx="1025">
                  <c:v>559.20000000000005</c:v>
                </c:pt>
                <c:pt idx="1026">
                  <c:v>557.20000000000005</c:v>
                </c:pt>
                <c:pt idx="1027">
                  <c:v>555.20000000000005</c:v>
                </c:pt>
                <c:pt idx="1028">
                  <c:v>553.29999999999995</c:v>
                </c:pt>
                <c:pt idx="1029">
                  <c:v>551.29999999999995</c:v>
                </c:pt>
                <c:pt idx="1030">
                  <c:v>549.4</c:v>
                </c:pt>
                <c:pt idx="1031">
                  <c:v>547.6</c:v>
                </c:pt>
                <c:pt idx="1032">
                  <c:v>545.6</c:v>
                </c:pt>
                <c:pt idx="1033">
                  <c:v>543.79999999999995</c:v>
                </c:pt>
                <c:pt idx="1034">
                  <c:v>542</c:v>
                </c:pt>
                <c:pt idx="1035">
                  <c:v>540</c:v>
                </c:pt>
                <c:pt idx="1036">
                  <c:v>538.20000000000005</c:v>
                </c:pt>
                <c:pt idx="1037">
                  <c:v>536.4</c:v>
                </c:pt>
                <c:pt idx="1038">
                  <c:v>534.6</c:v>
                </c:pt>
                <c:pt idx="1039">
                  <c:v>532.79999999999995</c:v>
                </c:pt>
                <c:pt idx="1040">
                  <c:v>531</c:v>
                </c:pt>
                <c:pt idx="1041">
                  <c:v>529.20000000000005</c:v>
                </c:pt>
                <c:pt idx="1042">
                  <c:v>527.5</c:v>
                </c:pt>
                <c:pt idx="1043">
                  <c:v>525.70000000000005</c:v>
                </c:pt>
                <c:pt idx="1044">
                  <c:v>524</c:v>
                </c:pt>
                <c:pt idx="1045">
                  <c:v>522.29999999999995</c:v>
                </c:pt>
                <c:pt idx="1046">
                  <c:v>520.6</c:v>
                </c:pt>
                <c:pt idx="1047">
                  <c:v>518.9</c:v>
                </c:pt>
                <c:pt idx="1048">
                  <c:v>517.20000000000005</c:v>
                </c:pt>
                <c:pt idx="1049">
                  <c:v>515.6</c:v>
                </c:pt>
                <c:pt idx="1050">
                  <c:v>514</c:v>
                </c:pt>
                <c:pt idx="1051">
                  <c:v>512.4</c:v>
                </c:pt>
                <c:pt idx="1052">
                  <c:v>510.8</c:v>
                </c:pt>
                <c:pt idx="1053">
                  <c:v>509.2</c:v>
                </c:pt>
                <c:pt idx="1054">
                  <c:v>507.6</c:v>
                </c:pt>
                <c:pt idx="1055">
                  <c:v>506.1</c:v>
                </c:pt>
                <c:pt idx="1056">
                  <c:v>504.6</c:v>
                </c:pt>
                <c:pt idx="1057">
                  <c:v>503.1</c:v>
                </c:pt>
                <c:pt idx="1058">
                  <c:v>501.7</c:v>
                </c:pt>
                <c:pt idx="1059">
                  <c:v>500.2</c:v>
                </c:pt>
                <c:pt idx="1060">
                  <c:v>498.7</c:v>
                </c:pt>
                <c:pt idx="1061">
                  <c:v>497.2</c:v>
                </c:pt>
                <c:pt idx="1062">
                  <c:v>495.8</c:v>
                </c:pt>
                <c:pt idx="1063">
                  <c:v>494.3</c:v>
                </c:pt>
                <c:pt idx="1064">
                  <c:v>492.9</c:v>
                </c:pt>
                <c:pt idx="1065">
                  <c:v>491.5</c:v>
                </c:pt>
                <c:pt idx="1066">
                  <c:v>490.1</c:v>
                </c:pt>
                <c:pt idx="1067">
                  <c:v>488.7</c:v>
                </c:pt>
                <c:pt idx="1068">
                  <c:v>487.3</c:v>
                </c:pt>
                <c:pt idx="1069">
                  <c:v>485.9</c:v>
                </c:pt>
                <c:pt idx="1070">
                  <c:v>484.6</c:v>
                </c:pt>
                <c:pt idx="1071">
                  <c:v>483.2</c:v>
                </c:pt>
                <c:pt idx="1072">
                  <c:v>481.9</c:v>
                </c:pt>
                <c:pt idx="1073">
                  <c:v>480.6</c:v>
                </c:pt>
                <c:pt idx="1074">
                  <c:v>479.3</c:v>
                </c:pt>
                <c:pt idx="1075">
                  <c:v>478</c:v>
                </c:pt>
                <c:pt idx="1076">
                  <c:v>476.8</c:v>
                </c:pt>
                <c:pt idx="1077">
                  <c:v>475.5</c:v>
                </c:pt>
                <c:pt idx="1078">
                  <c:v>474.2</c:v>
                </c:pt>
                <c:pt idx="1079">
                  <c:v>473</c:v>
                </c:pt>
                <c:pt idx="1080">
                  <c:v>471.8</c:v>
                </c:pt>
                <c:pt idx="1081">
                  <c:v>470.6</c:v>
                </c:pt>
                <c:pt idx="1082">
                  <c:v>469.4</c:v>
                </c:pt>
                <c:pt idx="1083">
                  <c:v>468.2</c:v>
                </c:pt>
                <c:pt idx="1084">
                  <c:v>467.1</c:v>
                </c:pt>
                <c:pt idx="1085">
                  <c:v>465.9</c:v>
                </c:pt>
                <c:pt idx="1086">
                  <c:v>464.7</c:v>
                </c:pt>
                <c:pt idx="1087">
                  <c:v>463.6</c:v>
                </c:pt>
                <c:pt idx="1088">
                  <c:v>462.4</c:v>
                </c:pt>
                <c:pt idx="1089">
                  <c:v>461.2</c:v>
                </c:pt>
                <c:pt idx="1090">
                  <c:v>460</c:v>
                </c:pt>
                <c:pt idx="1091">
                  <c:v>458.8</c:v>
                </c:pt>
                <c:pt idx="1092">
                  <c:v>457.8</c:v>
                </c:pt>
                <c:pt idx="1093">
                  <c:v>456.7</c:v>
                </c:pt>
                <c:pt idx="1094">
                  <c:v>455.6</c:v>
                </c:pt>
                <c:pt idx="1095">
                  <c:v>454.6</c:v>
                </c:pt>
                <c:pt idx="1096">
                  <c:v>453.6</c:v>
                </c:pt>
                <c:pt idx="1097">
                  <c:v>452.6</c:v>
                </c:pt>
                <c:pt idx="1098">
                  <c:v>451.6</c:v>
                </c:pt>
                <c:pt idx="1099">
                  <c:v>450.6</c:v>
                </c:pt>
                <c:pt idx="1100">
                  <c:v>449.6</c:v>
                </c:pt>
                <c:pt idx="1101">
                  <c:v>448.7</c:v>
                </c:pt>
                <c:pt idx="1102">
                  <c:v>447.7</c:v>
                </c:pt>
                <c:pt idx="1103">
                  <c:v>446.7</c:v>
                </c:pt>
                <c:pt idx="1104">
                  <c:v>445.8</c:v>
                </c:pt>
                <c:pt idx="1105">
                  <c:v>444.9</c:v>
                </c:pt>
                <c:pt idx="1106">
                  <c:v>444</c:v>
                </c:pt>
                <c:pt idx="1107">
                  <c:v>443</c:v>
                </c:pt>
                <c:pt idx="1108">
                  <c:v>442.1</c:v>
                </c:pt>
                <c:pt idx="1109">
                  <c:v>441.2</c:v>
                </c:pt>
                <c:pt idx="1110">
                  <c:v>440.4</c:v>
                </c:pt>
                <c:pt idx="1111">
                  <c:v>439.5</c:v>
                </c:pt>
                <c:pt idx="1112">
                  <c:v>438.6</c:v>
                </c:pt>
                <c:pt idx="1113">
                  <c:v>437.7</c:v>
                </c:pt>
                <c:pt idx="1114">
                  <c:v>436.9</c:v>
                </c:pt>
                <c:pt idx="1115">
                  <c:v>436</c:v>
                </c:pt>
                <c:pt idx="1116">
                  <c:v>435.1</c:v>
                </c:pt>
                <c:pt idx="1117">
                  <c:v>434.3</c:v>
                </c:pt>
                <c:pt idx="1118">
                  <c:v>433.5</c:v>
                </c:pt>
                <c:pt idx="1119">
                  <c:v>432.7</c:v>
                </c:pt>
                <c:pt idx="1120">
                  <c:v>431.8</c:v>
                </c:pt>
                <c:pt idx="1121">
                  <c:v>431</c:v>
                </c:pt>
                <c:pt idx="1122">
                  <c:v>430.2</c:v>
                </c:pt>
                <c:pt idx="1123">
                  <c:v>429.3</c:v>
                </c:pt>
                <c:pt idx="1124">
                  <c:v>428.5</c:v>
                </c:pt>
                <c:pt idx="1125">
                  <c:v>427.7</c:v>
                </c:pt>
                <c:pt idx="1126">
                  <c:v>426.9</c:v>
                </c:pt>
                <c:pt idx="1127">
                  <c:v>426.1</c:v>
                </c:pt>
                <c:pt idx="1128">
                  <c:v>425.3</c:v>
                </c:pt>
                <c:pt idx="1129">
                  <c:v>424.5</c:v>
                </c:pt>
                <c:pt idx="1130">
                  <c:v>423.7</c:v>
                </c:pt>
                <c:pt idx="1131">
                  <c:v>422.9</c:v>
                </c:pt>
                <c:pt idx="1132">
                  <c:v>422.1</c:v>
                </c:pt>
                <c:pt idx="1133">
                  <c:v>421.4</c:v>
                </c:pt>
                <c:pt idx="1134">
                  <c:v>420.6</c:v>
                </c:pt>
                <c:pt idx="1135">
                  <c:v>419.8</c:v>
                </c:pt>
                <c:pt idx="1136">
                  <c:v>419</c:v>
                </c:pt>
                <c:pt idx="1137">
                  <c:v>418.3</c:v>
                </c:pt>
                <c:pt idx="1138">
                  <c:v>417.5</c:v>
                </c:pt>
                <c:pt idx="1139">
                  <c:v>416.8</c:v>
                </c:pt>
                <c:pt idx="1140">
                  <c:v>416</c:v>
                </c:pt>
                <c:pt idx="1141">
                  <c:v>415.3</c:v>
                </c:pt>
                <c:pt idx="1142">
                  <c:v>414.6</c:v>
                </c:pt>
                <c:pt idx="1143">
                  <c:v>413.9</c:v>
                </c:pt>
                <c:pt idx="1144">
                  <c:v>413.1</c:v>
                </c:pt>
                <c:pt idx="1145">
                  <c:v>412.4</c:v>
                </c:pt>
                <c:pt idx="1146">
                  <c:v>411.7</c:v>
                </c:pt>
                <c:pt idx="1147">
                  <c:v>411</c:v>
                </c:pt>
                <c:pt idx="1148">
                  <c:v>410.1</c:v>
                </c:pt>
                <c:pt idx="1149">
                  <c:v>409.1</c:v>
                </c:pt>
                <c:pt idx="1150">
                  <c:v>408.4</c:v>
                </c:pt>
                <c:pt idx="1151">
                  <c:v>407.9</c:v>
                </c:pt>
                <c:pt idx="1152">
                  <c:v>407.2</c:v>
                </c:pt>
                <c:pt idx="1153">
                  <c:v>406.5</c:v>
                </c:pt>
                <c:pt idx="1154">
                  <c:v>405.7</c:v>
                </c:pt>
                <c:pt idx="1155">
                  <c:v>405</c:v>
                </c:pt>
                <c:pt idx="1156">
                  <c:v>404.3</c:v>
                </c:pt>
                <c:pt idx="1157">
                  <c:v>403.5</c:v>
                </c:pt>
                <c:pt idx="1158">
                  <c:v>402.9</c:v>
                </c:pt>
                <c:pt idx="1159">
                  <c:v>402.2</c:v>
                </c:pt>
                <c:pt idx="1160">
                  <c:v>401.4</c:v>
                </c:pt>
                <c:pt idx="1161">
                  <c:v>400.7</c:v>
                </c:pt>
                <c:pt idx="1162">
                  <c:v>400</c:v>
                </c:pt>
                <c:pt idx="1163">
                  <c:v>399.4</c:v>
                </c:pt>
                <c:pt idx="1164">
                  <c:v>398.7</c:v>
                </c:pt>
                <c:pt idx="1165">
                  <c:v>398</c:v>
                </c:pt>
                <c:pt idx="1166">
                  <c:v>397.3</c:v>
                </c:pt>
                <c:pt idx="1167">
                  <c:v>396.7</c:v>
                </c:pt>
                <c:pt idx="1168">
                  <c:v>396</c:v>
                </c:pt>
                <c:pt idx="1169">
                  <c:v>395.3</c:v>
                </c:pt>
                <c:pt idx="1170">
                  <c:v>394.6</c:v>
                </c:pt>
                <c:pt idx="1171">
                  <c:v>394</c:v>
                </c:pt>
                <c:pt idx="1172">
                  <c:v>393.4</c:v>
                </c:pt>
                <c:pt idx="1173">
                  <c:v>392.7</c:v>
                </c:pt>
                <c:pt idx="1174">
                  <c:v>392.1</c:v>
                </c:pt>
                <c:pt idx="1175">
                  <c:v>391.5</c:v>
                </c:pt>
                <c:pt idx="1176">
                  <c:v>390.9</c:v>
                </c:pt>
                <c:pt idx="1177">
                  <c:v>390.2</c:v>
                </c:pt>
                <c:pt idx="1178">
                  <c:v>389.6</c:v>
                </c:pt>
                <c:pt idx="1179">
                  <c:v>389</c:v>
                </c:pt>
                <c:pt idx="1180">
                  <c:v>388.4</c:v>
                </c:pt>
                <c:pt idx="1181">
                  <c:v>387.7</c:v>
                </c:pt>
                <c:pt idx="1182">
                  <c:v>387.1</c:v>
                </c:pt>
                <c:pt idx="1183">
                  <c:v>386.5</c:v>
                </c:pt>
                <c:pt idx="1184">
                  <c:v>385.9</c:v>
                </c:pt>
                <c:pt idx="1185">
                  <c:v>385.3</c:v>
                </c:pt>
                <c:pt idx="1186">
                  <c:v>384.8</c:v>
                </c:pt>
                <c:pt idx="1187">
                  <c:v>384.1</c:v>
                </c:pt>
                <c:pt idx="1188">
                  <c:v>383.6</c:v>
                </c:pt>
                <c:pt idx="1189">
                  <c:v>383</c:v>
                </c:pt>
                <c:pt idx="1190">
                  <c:v>382.4</c:v>
                </c:pt>
                <c:pt idx="1191">
                  <c:v>381.8</c:v>
                </c:pt>
                <c:pt idx="1192">
                  <c:v>381.2</c:v>
                </c:pt>
                <c:pt idx="1193">
                  <c:v>380.6</c:v>
                </c:pt>
                <c:pt idx="1194">
                  <c:v>380</c:v>
                </c:pt>
                <c:pt idx="1195">
                  <c:v>379.4</c:v>
                </c:pt>
                <c:pt idx="1196">
                  <c:v>378.9</c:v>
                </c:pt>
                <c:pt idx="1197">
                  <c:v>378.3</c:v>
                </c:pt>
                <c:pt idx="1198">
                  <c:v>377.8</c:v>
                </c:pt>
                <c:pt idx="1199">
                  <c:v>377.2</c:v>
                </c:pt>
                <c:pt idx="1200">
                  <c:v>376.6</c:v>
                </c:pt>
                <c:pt idx="1201">
                  <c:v>376</c:v>
                </c:pt>
                <c:pt idx="1202">
                  <c:v>375.5</c:v>
                </c:pt>
                <c:pt idx="1203">
                  <c:v>374.9</c:v>
                </c:pt>
                <c:pt idx="1204">
                  <c:v>374.4</c:v>
                </c:pt>
                <c:pt idx="1205">
                  <c:v>373.8</c:v>
                </c:pt>
                <c:pt idx="1206">
                  <c:v>373.3</c:v>
                </c:pt>
                <c:pt idx="1207">
                  <c:v>372.7</c:v>
                </c:pt>
                <c:pt idx="1208">
                  <c:v>372.1</c:v>
                </c:pt>
                <c:pt idx="1209">
                  <c:v>371.6</c:v>
                </c:pt>
                <c:pt idx="1210">
                  <c:v>371.1</c:v>
                </c:pt>
                <c:pt idx="1211">
                  <c:v>370.5</c:v>
                </c:pt>
                <c:pt idx="1212">
                  <c:v>370</c:v>
                </c:pt>
                <c:pt idx="1213">
                  <c:v>369.5</c:v>
                </c:pt>
                <c:pt idx="1214">
                  <c:v>368.9</c:v>
                </c:pt>
                <c:pt idx="1215">
                  <c:v>368.4</c:v>
                </c:pt>
                <c:pt idx="1216">
                  <c:v>367.9</c:v>
                </c:pt>
                <c:pt idx="1217">
                  <c:v>367.4</c:v>
                </c:pt>
                <c:pt idx="1218">
                  <c:v>366.8</c:v>
                </c:pt>
                <c:pt idx="1219">
                  <c:v>366.3</c:v>
                </c:pt>
                <c:pt idx="1220">
                  <c:v>365.8</c:v>
                </c:pt>
                <c:pt idx="1221">
                  <c:v>365.3</c:v>
                </c:pt>
                <c:pt idx="1222">
                  <c:v>364.8</c:v>
                </c:pt>
                <c:pt idx="1223">
                  <c:v>364.3</c:v>
                </c:pt>
                <c:pt idx="1224">
                  <c:v>363.7</c:v>
                </c:pt>
                <c:pt idx="1225">
                  <c:v>363.3</c:v>
                </c:pt>
                <c:pt idx="1226">
                  <c:v>362.7</c:v>
                </c:pt>
                <c:pt idx="1227">
                  <c:v>362.2</c:v>
                </c:pt>
                <c:pt idx="1228">
                  <c:v>361.7</c:v>
                </c:pt>
                <c:pt idx="1229">
                  <c:v>361.2</c:v>
                </c:pt>
                <c:pt idx="1230">
                  <c:v>360.7</c:v>
                </c:pt>
                <c:pt idx="1231">
                  <c:v>360.2</c:v>
                </c:pt>
                <c:pt idx="1232">
                  <c:v>359.7</c:v>
                </c:pt>
                <c:pt idx="1233">
                  <c:v>359.2</c:v>
                </c:pt>
                <c:pt idx="1234">
                  <c:v>358.7</c:v>
                </c:pt>
                <c:pt idx="1235">
                  <c:v>358.3</c:v>
                </c:pt>
                <c:pt idx="1236">
                  <c:v>357.8</c:v>
                </c:pt>
                <c:pt idx="1237">
                  <c:v>357.3</c:v>
                </c:pt>
                <c:pt idx="1238">
                  <c:v>356.8</c:v>
                </c:pt>
                <c:pt idx="1239">
                  <c:v>356.3</c:v>
                </c:pt>
                <c:pt idx="1240">
                  <c:v>355.9</c:v>
                </c:pt>
                <c:pt idx="1241">
                  <c:v>355.4</c:v>
                </c:pt>
                <c:pt idx="1242">
                  <c:v>354.9</c:v>
                </c:pt>
                <c:pt idx="1243">
                  <c:v>354.5</c:v>
                </c:pt>
                <c:pt idx="1244">
                  <c:v>354</c:v>
                </c:pt>
                <c:pt idx="1245">
                  <c:v>353.5</c:v>
                </c:pt>
                <c:pt idx="1246">
                  <c:v>353.1</c:v>
                </c:pt>
                <c:pt idx="1247">
                  <c:v>352.6</c:v>
                </c:pt>
                <c:pt idx="1248">
                  <c:v>352.1</c:v>
                </c:pt>
                <c:pt idx="1249">
                  <c:v>351.6</c:v>
                </c:pt>
                <c:pt idx="1250">
                  <c:v>351.2</c:v>
                </c:pt>
                <c:pt idx="1251">
                  <c:v>350.7</c:v>
                </c:pt>
                <c:pt idx="1252">
                  <c:v>350.3</c:v>
                </c:pt>
                <c:pt idx="1253">
                  <c:v>349.8</c:v>
                </c:pt>
                <c:pt idx="1254">
                  <c:v>349.4</c:v>
                </c:pt>
                <c:pt idx="1255">
                  <c:v>348.9</c:v>
                </c:pt>
                <c:pt idx="1256">
                  <c:v>348.4</c:v>
                </c:pt>
                <c:pt idx="1257">
                  <c:v>348</c:v>
                </c:pt>
                <c:pt idx="1258">
                  <c:v>347.6</c:v>
                </c:pt>
                <c:pt idx="1259">
                  <c:v>347.1</c:v>
                </c:pt>
                <c:pt idx="1260">
                  <c:v>346.6</c:v>
                </c:pt>
                <c:pt idx="1261">
                  <c:v>346.2</c:v>
                </c:pt>
                <c:pt idx="1262">
                  <c:v>345.7</c:v>
                </c:pt>
                <c:pt idx="1263">
                  <c:v>345.3</c:v>
                </c:pt>
                <c:pt idx="1264">
                  <c:v>344.8</c:v>
                </c:pt>
                <c:pt idx="1265">
                  <c:v>344.3</c:v>
                </c:pt>
                <c:pt idx="1266">
                  <c:v>343.8</c:v>
                </c:pt>
                <c:pt idx="1267">
                  <c:v>343.4</c:v>
                </c:pt>
                <c:pt idx="1268">
                  <c:v>342.9</c:v>
                </c:pt>
                <c:pt idx="1269">
                  <c:v>342.5</c:v>
                </c:pt>
                <c:pt idx="1270">
                  <c:v>342</c:v>
                </c:pt>
                <c:pt idx="1271">
                  <c:v>341.6</c:v>
                </c:pt>
                <c:pt idx="1272">
                  <c:v>341.1</c:v>
                </c:pt>
                <c:pt idx="1273">
                  <c:v>340.6</c:v>
                </c:pt>
                <c:pt idx="1274">
                  <c:v>340.2</c:v>
                </c:pt>
                <c:pt idx="1275">
                  <c:v>339.7</c:v>
                </c:pt>
                <c:pt idx="1276">
                  <c:v>339.2</c:v>
                </c:pt>
                <c:pt idx="1277">
                  <c:v>338.8</c:v>
                </c:pt>
                <c:pt idx="1278">
                  <c:v>338.3</c:v>
                </c:pt>
                <c:pt idx="1279">
                  <c:v>337.8</c:v>
                </c:pt>
                <c:pt idx="1280">
                  <c:v>337.4</c:v>
                </c:pt>
                <c:pt idx="1281">
                  <c:v>336.9</c:v>
                </c:pt>
                <c:pt idx="1282">
                  <c:v>336.5</c:v>
                </c:pt>
                <c:pt idx="1283">
                  <c:v>336</c:v>
                </c:pt>
                <c:pt idx="1284">
                  <c:v>335.6</c:v>
                </c:pt>
                <c:pt idx="1285">
                  <c:v>335.2</c:v>
                </c:pt>
                <c:pt idx="1286">
                  <c:v>334.8</c:v>
                </c:pt>
                <c:pt idx="1287">
                  <c:v>334.3</c:v>
                </c:pt>
                <c:pt idx="1288">
                  <c:v>333.9</c:v>
                </c:pt>
                <c:pt idx="1289">
                  <c:v>333.5</c:v>
                </c:pt>
                <c:pt idx="1290">
                  <c:v>333.1</c:v>
                </c:pt>
                <c:pt idx="1291">
                  <c:v>332.6</c:v>
                </c:pt>
                <c:pt idx="1292">
                  <c:v>332.2</c:v>
                </c:pt>
                <c:pt idx="1293">
                  <c:v>331.8</c:v>
                </c:pt>
                <c:pt idx="1294">
                  <c:v>331.4</c:v>
                </c:pt>
                <c:pt idx="1295">
                  <c:v>330.9</c:v>
                </c:pt>
                <c:pt idx="1296">
                  <c:v>330.5</c:v>
                </c:pt>
                <c:pt idx="1297">
                  <c:v>330.1</c:v>
                </c:pt>
                <c:pt idx="1298">
                  <c:v>329.7</c:v>
                </c:pt>
                <c:pt idx="1299">
                  <c:v>329.2</c:v>
                </c:pt>
                <c:pt idx="1300">
                  <c:v>328.8</c:v>
                </c:pt>
                <c:pt idx="1301">
                  <c:v>328.4</c:v>
                </c:pt>
                <c:pt idx="1302">
                  <c:v>328</c:v>
                </c:pt>
                <c:pt idx="1303">
                  <c:v>327.60000000000002</c:v>
                </c:pt>
                <c:pt idx="1304">
                  <c:v>327.2</c:v>
                </c:pt>
                <c:pt idx="1305">
                  <c:v>326.7</c:v>
                </c:pt>
                <c:pt idx="1306">
                  <c:v>326.3</c:v>
                </c:pt>
                <c:pt idx="1307">
                  <c:v>325.89999999999998</c:v>
                </c:pt>
                <c:pt idx="1308">
                  <c:v>325.5</c:v>
                </c:pt>
                <c:pt idx="1309">
                  <c:v>325</c:v>
                </c:pt>
                <c:pt idx="1310">
                  <c:v>324.60000000000002</c:v>
                </c:pt>
                <c:pt idx="1311">
                  <c:v>324.10000000000002</c:v>
                </c:pt>
                <c:pt idx="1312">
                  <c:v>323.7</c:v>
                </c:pt>
                <c:pt idx="1313">
                  <c:v>323.3</c:v>
                </c:pt>
                <c:pt idx="1314">
                  <c:v>322.89999999999998</c:v>
                </c:pt>
                <c:pt idx="1315">
                  <c:v>322.39999999999998</c:v>
                </c:pt>
                <c:pt idx="1316">
                  <c:v>322</c:v>
                </c:pt>
                <c:pt idx="1317">
                  <c:v>321.60000000000002</c:v>
                </c:pt>
                <c:pt idx="1318">
                  <c:v>321.2</c:v>
                </c:pt>
                <c:pt idx="1319">
                  <c:v>320.7</c:v>
                </c:pt>
                <c:pt idx="1320">
                  <c:v>320.3</c:v>
                </c:pt>
                <c:pt idx="1321">
                  <c:v>319.8</c:v>
                </c:pt>
                <c:pt idx="1322">
                  <c:v>319.39999999999998</c:v>
                </c:pt>
                <c:pt idx="1323">
                  <c:v>319</c:v>
                </c:pt>
                <c:pt idx="1324">
                  <c:v>318.60000000000002</c:v>
                </c:pt>
                <c:pt idx="1325">
                  <c:v>318.10000000000002</c:v>
                </c:pt>
                <c:pt idx="1326">
                  <c:v>317.7</c:v>
                </c:pt>
                <c:pt idx="1327">
                  <c:v>317.3</c:v>
                </c:pt>
                <c:pt idx="1328">
                  <c:v>316.89999999999998</c:v>
                </c:pt>
                <c:pt idx="1329">
                  <c:v>316.39999999999998</c:v>
                </c:pt>
                <c:pt idx="1330">
                  <c:v>316</c:v>
                </c:pt>
                <c:pt idx="1331">
                  <c:v>315.60000000000002</c:v>
                </c:pt>
                <c:pt idx="1332">
                  <c:v>315.2</c:v>
                </c:pt>
                <c:pt idx="1333">
                  <c:v>314.7</c:v>
                </c:pt>
                <c:pt idx="1334">
                  <c:v>314.3</c:v>
                </c:pt>
                <c:pt idx="1335">
                  <c:v>313.89999999999998</c:v>
                </c:pt>
                <c:pt idx="1336">
                  <c:v>313.5</c:v>
                </c:pt>
                <c:pt idx="1337">
                  <c:v>313.10000000000002</c:v>
                </c:pt>
                <c:pt idx="1338">
                  <c:v>312.7</c:v>
                </c:pt>
                <c:pt idx="1339">
                  <c:v>312.3</c:v>
                </c:pt>
                <c:pt idx="1340">
                  <c:v>311.89999999999998</c:v>
                </c:pt>
                <c:pt idx="1341">
                  <c:v>311.39999999999998</c:v>
                </c:pt>
                <c:pt idx="1342">
                  <c:v>311</c:v>
                </c:pt>
                <c:pt idx="1343">
                  <c:v>310.60000000000002</c:v>
                </c:pt>
                <c:pt idx="1344">
                  <c:v>310.2</c:v>
                </c:pt>
                <c:pt idx="1345">
                  <c:v>309.8</c:v>
                </c:pt>
                <c:pt idx="1346">
                  <c:v>309.3</c:v>
                </c:pt>
                <c:pt idx="1347">
                  <c:v>308.89999999999998</c:v>
                </c:pt>
                <c:pt idx="1348">
                  <c:v>308.39999999999998</c:v>
                </c:pt>
                <c:pt idx="1349">
                  <c:v>308</c:v>
                </c:pt>
                <c:pt idx="1350">
                  <c:v>307.60000000000002</c:v>
                </c:pt>
                <c:pt idx="1351">
                  <c:v>307.10000000000002</c:v>
                </c:pt>
                <c:pt idx="1352">
                  <c:v>306.7</c:v>
                </c:pt>
                <c:pt idx="1353">
                  <c:v>306.2</c:v>
                </c:pt>
                <c:pt idx="1354">
                  <c:v>305.8</c:v>
                </c:pt>
                <c:pt idx="1355">
                  <c:v>305.3</c:v>
                </c:pt>
                <c:pt idx="1356">
                  <c:v>304.89999999999998</c:v>
                </c:pt>
                <c:pt idx="1357">
                  <c:v>304.39999999999998</c:v>
                </c:pt>
                <c:pt idx="1358">
                  <c:v>303.89999999999998</c:v>
                </c:pt>
                <c:pt idx="1359">
                  <c:v>303.5</c:v>
                </c:pt>
                <c:pt idx="1360">
                  <c:v>303</c:v>
                </c:pt>
                <c:pt idx="1361">
                  <c:v>302.5</c:v>
                </c:pt>
                <c:pt idx="1362">
                  <c:v>302.10000000000002</c:v>
                </c:pt>
                <c:pt idx="1363">
                  <c:v>301.60000000000002</c:v>
                </c:pt>
                <c:pt idx="1364">
                  <c:v>301.2</c:v>
                </c:pt>
                <c:pt idx="1365">
                  <c:v>300.7</c:v>
                </c:pt>
                <c:pt idx="1366">
                  <c:v>300.3</c:v>
                </c:pt>
                <c:pt idx="1367">
                  <c:v>299.8</c:v>
                </c:pt>
                <c:pt idx="1368">
                  <c:v>299.3</c:v>
                </c:pt>
                <c:pt idx="1369">
                  <c:v>298.8</c:v>
                </c:pt>
                <c:pt idx="1370">
                  <c:v>298.39999999999998</c:v>
                </c:pt>
                <c:pt idx="1371">
                  <c:v>297.89999999999998</c:v>
                </c:pt>
                <c:pt idx="1372">
                  <c:v>297.39999999999998</c:v>
                </c:pt>
                <c:pt idx="1373">
                  <c:v>297</c:v>
                </c:pt>
                <c:pt idx="1374">
                  <c:v>296.5</c:v>
                </c:pt>
                <c:pt idx="1375">
                  <c:v>296.10000000000002</c:v>
                </c:pt>
                <c:pt idx="1376">
                  <c:v>295.60000000000002</c:v>
                </c:pt>
                <c:pt idx="1377">
                  <c:v>295.2</c:v>
                </c:pt>
                <c:pt idx="1378">
                  <c:v>294.7</c:v>
                </c:pt>
                <c:pt idx="1379">
                  <c:v>294.3</c:v>
                </c:pt>
                <c:pt idx="1380">
                  <c:v>293.8</c:v>
                </c:pt>
                <c:pt idx="1381">
                  <c:v>293.39999999999998</c:v>
                </c:pt>
                <c:pt idx="1382">
                  <c:v>292.89999999999998</c:v>
                </c:pt>
                <c:pt idx="1383">
                  <c:v>292.5</c:v>
                </c:pt>
                <c:pt idx="1384">
                  <c:v>292.10000000000002</c:v>
                </c:pt>
                <c:pt idx="1385">
                  <c:v>291.60000000000002</c:v>
                </c:pt>
                <c:pt idx="1386">
                  <c:v>291.2</c:v>
                </c:pt>
                <c:pt idx="1387">
                  <c:v>290.7</c:v>
                </c:pt>
                <c:pt idx="1388">
                  <c:v>290.3</c:v>
                </c:pt>
                <c:pt idx="1389">
                  <c:v>289.89999999999998</c:v>
                </c:pt>
                <c:pt idx="1390">
                  <c:v>289.39999999999998</c:v>
                </c:pt>
                <c:pt idx="1391">
                  <c:v>289</c:v>
                </c:pt>
                <c:pt idx="1392">
                  <c:v>288.5</c:v>
                </c:pt>
                <c:pt idx="1393">
                  <c:v>288</c:v>
                </c:pt>
                <c:pt idx="1394">
                  <c:v>287.60000000000002</c:v>
                </c:pt>
                <c:pt idx="1395">
                  <c:v>287.10000000000002</c:v>
                </c:pt>
                <c:pt idx="1396">
                  <c:v>286.60000000000002</c:v>
                </c:pt>
                <c:pt idx="1397">
                  <c:v>286.2</c:v>
                </c:pt>
                <c:pt idx="1398">
                  <c:v>285.7</c:v>
                </c:pt>
                <c:pt idx="1399">
                  <c:v>285.2</c:v>
                </c:pt>
                <c:pt idx="1400">
                  <c:v>284.7</c:v>
                </c:pt>
                <c:pt idx="1401">
                  <c:v>284.2</c:v>
                </c:pt>
                <c:pt idx="1402">
                  <c:v>283.7</c:v>
                </c:pt>
                <c:pt idx="1403">
                  <c:v>283.3</c:v>
                </c:pt>
                <c:pt idx="1404">
                  <c:v>282.8</c:v>
                </c:pt>
                <c:pt idx="1405">
                  <c:v>282.3</c:v>
                </c:pt>
                <c:pt idx="1406">
                  <c:v>281.8</c:v>
                </c:pt>
                <c:pt idx="1407">
                  <c:v>281.3</c:v>
                </c:pt>
                <c:pt idx="1408">
                  <c:v>280.8</c:v>
                </c:pt>
                <c:pt idx="1409">
                  <c:v>280.39999999999998</c:v>
                </c:pt>
                <c:pt idx="1410">
                  <c:v>279.89999999999998</c:v>
                </c:pt>
                <c:pt idx="1411">
                  <c:v>279.39999999999998</c:v>
                </c:pt>
                <c:pt idx="1412">
                  <c:v>279</c:v>
                </c:pt>
                <c:pt idx="1413">
                  <c:v>278.5</c:v>
                </c:pt>
                <c:pt idx="1414">
                  <c:v>278</c:v>
                </c:pt>
              </c:numCache>
            </c:numRef>
          </c:yVal>
          <c:smooth val="1"/>
          <c:extLst xmlns:c16r2="http://schemas.microsoft.com/office/drawing/2015/06/chart">
            <c:ext xmlns:c16="http://schemas.microsoft.com/office/drawing/2014/chart" uri="{C3380CC4-5D6E-409C-BE32-E72D297353CC}">
              <c16:uniqueId val="{00000001-3975-CC4A-9BF4-65EC4B1D870D}"/>
            </c:ext>
          </c:extLst>
        </c:ser>
        <c:ser>
          <c:idx val="2"/>
          <c:order val="2"/>
          <c:tx>
            <c:strRef>
              <c:f>'5%T4 &amp; T7'!$H$1</c:f>
              <c:strCache>
                <c:ptCount val="1"/>
                <c:pt idx="0">
                  <c:v>Temperature 4(°C) 5 PS</c:v>
                </c:pt>
              </c:strCache>
            </c:strRef>
          </c:tx>
          <c:spPr>
            <a:ln>
              <a:solidFill>
                <a:schemeClr val="accent6"/>
              </a:solidFill>
            </a:ln>
          </c:spPr>
          <c:marker>
            <c:symbol val="none"/>
          </c:marker>
          <c:xVal>
            <c:numRef>
              <c:f>'5%T4 &amp; T7'!$A$2:$A$1416</c:f>
              <c:numCache>
                <c:formatCode>General</c:formatCode>
                <c:ptCount val="1415"/>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numCache>
            </c:numRef>
          </c:xVal>
          <c:yVal>
            <c:numRef>
              <c:f>'5%T4 &amp; T7'!$H$2:$H$1416</c:f>
              <c:numCache>
                <c:formatCode>General</c:formatCode>
                <c:ptCount val="1415"/>
                <c:pt idx="0">
                  <c:v>20.9</c:v>
                </c:pt>
                <c:pt idx="1">
                  <c:v>20.9</c:v>
                </c:pt>
                <c:pt idx="2">
                  <c:v>20.9</c:v>
                </c:pt>
                <c:pt idx="3">
                  <c:v>20.9</c:v>
                </c:pt>
                <c:pt idx="4">
                  <c:v>20.9</c:v>
                </c:pt>
                <c:pt idx="5">
                  <c:v>20.9</c:v>
                </c:pt>
                <c:pt idx="6">
                  <c:v>20.9</c:v>
                </c:pt>
                <c:pt idx="7">
                  <c:v>20.9</c:v>
                </c:pt>
                <c:pt idx="8">
                  <c:v>20.9</c:v>
                </c:pt>
                <c:pt idx="9">
                  <c:v>20.9</c:v>
                </c:pt>
                <c:pt idx="10">
                  <c:v>20.9</c:v>
                </c:pt>
                <c:pt idx="11">
                  <c:v>20.9</c:v>
                </c:pt>
                <c:pt idx="12">
                  <c:v>21</c:v>
                </c:pt>
                <c:pt idx="13">
                  <c:v>21</c:v>
                </c:pt>
                <c:pt idx="14">
                  <c:v>21</c:v>
                </c:pt>
                <c:pt idx="15">
                  <c:v>21</c:v>
                </c:pt>
                <c:pt idx="16">
                  <c:v>21.1</c:v>
                </c:pt>
                <c:pt idx="17">
                  <c:v>21.1</c:v>
                </c:pt>
                <c:pt idx="18">
                  <c:v>21.2</c:v>
                </c:pt>
                <c:pt idx="19">
                  <c:v>21.2</c:v>
                </c:pt>
                <c:pt idx="20">
                  <c:v>21.4</c:v>
                </c:pt>
                <c:pt idx="21">
                  <c:v>21.5</c:v>
                </c:pt>
                <c:pt idx="22">
                  <c:v>21.6</c:v>
                </c:pt>
                <c:pt idx="23">
                  <c:v>21.8</c:v>
                </c:pt>
                <c:pt idx="24">
                  <c:v>21.9</c:v>
                </c:pt>
                <c:pt idx="25">
                  <c:v>22.1</c:v>
                </c:pt>
                <c:pt idx="26">
                  <c:v>22.4</c:v>
                </c:pt>
                <c:pt idx="27">
                  <c:v>22.6</c:v>
                </c:pt>
                <c:pt idx="28">
                  <c:v>22.9</c:v>
                </c:pt>
                <c:pt idx="29">
                  <c:v>23.3</c:v>
                </c:pt>
                <c:pt idx="30">
                  <c:v>23.6</c:v>
                </c:pt>
                <c:pt idx="31">
                  <c:v>24.1</c:v>
                </c:pt>
                <c:pt idx="32">
                  <c:v>24.6</c:v>
                </c:pt>
                <c:pt idx="33">
                  <c:v>25.3</c:v>
                </c:pt>
                <c:pt idx="34">
                  <c:v>26</c:v>
                </c:pt>
                <c:pt idx="35">
                  <c:v>26.9</c:v>
                </c:pt>
                <c:pt idx="36">
                  <c:v>27.9</c:v>
                </c:pt>
                <c:pt idx="37">
                  <c:v>29.1</c:v>
                </c:pt>
                <c:pt idx="38">
                  <c:v>30.4</c:v>
                </c:pt>
                <c:pt idx="39">
                  <c:v>31.8</c:v>
                </c:pt>
                <c:pt idx="40">
                  <c:v>33.4</c:v>
                </c:pt>
                <c:pt idx="41">
                  <c:v>35.1</c:v>
                </c:pt>
                <c:pt idx="42">
                  <c:v>36.9</c:v>
                </c:pt>
                <c:pt idx="43">
                  <c:v>38.799999999999997</c:v>
                </c:pt>
                <c:pt idx="44">
                  <c:v>40.700000000000003</c:v>
                </c:pt>
                <c:pt idx="45">
                  <c:v>42.6</c:v>
                </c:pt>
                <c:pt idx="46">
                  <c:v>44.4</c:v>
                </c:pt>
                <c:pt idx="47">
                  <c:v>46.2</c:v>
                </c:pt>
                <c:pt idx="48">
                  <c:v>47.8</c:v>
                </c:pt>
                <c:pt idx="49">
                  <c:v>49.3</c:v>
                </c:pt>
                <c:pt idx="50">
                  <c:v>50.7</c:v>
                </c:pt>
                <c:pt idx="51">
                  <c:v>51.9</c:v>
                </c:pt>
                <c:pt idx="52">
                  <c:v>53</c:v>
                </c:pt>
                <c:pt idx="53">
                  <c:v>54</c:v>
                </c:pt>
                <c:pt idx="54">
                  <c:v>54.8</c:v>
                </c:pt>
                <c:pt idx="55">
                  <c:v>55.6</c:v>
                </c:pt>
                <c:pt idx="56">
                  <c:v>56.3</c:v>
                </c:pt>
                <c:pt idx="57">
                  <c:v>56.9</c:v>
                </c:pt>
                <c:pt idx="58">
                  <c:v>57.5</c:v>
                </c:pt>
                <c:pt idx="59">
                  <c:v>58</c:v>
                </c:pt>
                <c:pt idx="60">
                  <c:v>58.4</c:v>
                </c:pt>
                <c:pt idx="61">
                  <c:v>58.8</c:v>
                </c:pt>
                <c:pt idx="62">
                  <c:v>59.1</c:v>
                </c:pt>
                <c:pt idx="63">
                  <c:v>59.5</c:v>
                </c:pt>
                <c:pt idx="64">
                  <c:v>59.8</c:v>
                </c:pt>
                <c:pt idx="65">
                  <c:v>60.1</c:v>
                </c:pt>
                <c:pt idx="66">
                  <c:v>60.3</c:v>
                </c:pt>
                <c:pt idx="67">
                  <c:v>60.6</c:v>
                </c:pt>
                <c:pt idx="68">
                  <c:v>60.8</c:v>
                </c:pt>
                <c:pt idx="69">
                  <c:v>61</c:v>
                </c:pt>
                <c:pt idx="70">
                  <c:v>61.2</c:v>
                </c:pt>
                <c:pt idx="71">
                  <c:v>61.3</c:v>
                </c:pt>
                <c:pt idx="72">
                  <c:v>61.5</c:v>
                </c:pt>
                <c:pt idx="73">
                  <c:v>61.7</c:v>
                </c:pt>
                <c:pt idx="74">
                  <c:v>61.8</c:v>
                </c:pt>
                <c:pt idx="75">
                  <c:v>62</c:v>
                </c:pt>
                <c:pt idx="76">
                  <c:v>62.1</c:v>
                </c:pt>
                <c:pt idx="77">
                  <c:v>62.2</c:v>
                </c:pt>
                <c:pt idx="78">
                  <c:v>62.3</c:v>
                </c:pt>
                <c:pt idx="79">
                  <c:v>62.4</c:v>
                </c:pt>
                <c:pt idx="80">
                  <c:v>62.5</c:v>
                </c:pt>
                <c:pt idx="81">
                  <c:v>62.6</c:v>
                </c:pt>
                <c:pt idx="82">
                  <c:v>62.7</c:v>
                </c:pt>
                <c:pt idx="83">
                  <c:v>62.8</c:v>
                </c:pt>
                <c:pt idx="84">
                  <c:v>62.8</c:v>
                </c:pt>
                <c:pt idx="85">
                  <c:v>62.9</c:v>
                </c:pt>
                <c:pt idx="86">
                  <c:v>63</c:v>
                </c:pt>
                <c:pt idx="87">
                  <c:v>63</c:v>
                </c:pt>
                <c:pt idx="88">
                  <c:v>63</c:v>
                </c:pt>
                <c:pt idx="89">
                  <c:v>63</c:v>
                </c:pt>
                <c:pt idx="90">
                  <c:v>63</c:v>
                </c:pt>
                <c:pt idx="91">
                  <c:v>63.1</c:v>
                </c:pt>
                <c:pt idx="92">
                  <c:v>63.1</c:v>
                </c:pt>
                <c:pt idx="93">
                  <c:v>63.1</c:v>
                </c:pt>
                <c:pt idx="94">
                  <c:v>63.1</c:v>
                </c:pt>
                <c:pt idx="95">
                  <c:v>63.2</c:v>
                </c:pt>
                <c:pt idx="96">
                  <c:v>63.2</c:v>
                </c:pt>
                <c:pt idx="97">
                  <c:v>63.2</c:v>
                </c:pt>
                <c:pt idx="98">
                  <c:v>63.2</c:v>
                </c:pt>
                <c:pt idx="99">
                  <c:v>63.2</c:v>
                </c:pt>
                <c:pt idx="100">
                  <c:v>63.2</c:v>
                </c:pt>
                <c:pt idx="101">
                  <c:v>63.3</c:v>
                </c:pt>
                <c:pt idx="102">
                  <c:v>63.3</c:v>
                </c:pt>
                <c:pt idx="103">
                  <c:v>63.4</c:v>
                </c:pt>
                <c:pt idx="104">
                  <c:v>63.4</c:v>
                </c:pt>
                <c:pt idx="105">
                  <c:v>63.5</c:v>
                </c:pt>
                <c:pt idx="106">
                  <c:v>63.5</c:v>
                </c:pt>
                <c:pt idx="107">
                  <c:v>63.6</c:v>
                </c:pt>
                <c:pt idx="108">
                  <c:v>63.7</c:v>
                </c:pt>
                <c:pt idx="109">
                  <c:v>63.8</c:v>
                </c:pt>
                <c:pt idx="110">
                  <c:v>63.9</c:v>
                </c:pt>
                <c:pt idx="111">
                  <c:v>64</c:v>
                </c:pt>
                <c:pt idx="112">
                  <c:v>64.099999999999994</c:v>
                </c:pt>
                <c:pt idx="113">
                  <c:v>64.2</c:v>
                </c:pt>
                <c:pt idx="114">
                  <c:v>64.2</c:v>
                </c:pt>
                <c:pt idx="115">
                  <c:v>64.3</c:v>
                </c:pt>
                <c:pt idx="116">
                  <c:v>64.400000000000006</c:v>
                </c:pt>
                <c:pt idx="117">
                  <c:v>64.400000000000006</c:v>
                </c:pt>
                <c:pt idx="118">
                  <c:v>64.5</c:v>
                </c:pt>
                <c:pt idx="119">
                  <c:v>64.599999999999994</c:v>
                </c:pt>
                <c:pt idx="120">
                  <c:v>64.599999999999994</c:v>
                </c:pt>
                <c:pt idx="121">
                  <c:v>64.7</c:v>
                </c:pt>
                <c:pt idx="122">
                  <c:v>64.7</c:v>
                </c:pt>
                <c:pt idx="123">
                  <c:v>64.7</c:v>
                </c:pt>
                <c:pt idx="124">
                  <c:v>64.7</c:v>
                </c:pt>
                <c:pt idx="125">
                  <c:v>64.8</c:v>
                </c:pt>
                <c:pt idx="126">
                  <c:v>64.8</c:v>
                </c:pt>
                <c:pt idx="127">
                  <c:v>64.8</c:v>
                </c:pt>
                <c:pt idx="128">
                  <c:v>64.8</c:v>
                </c:pt>
                <c:pt idx="129">
                  <c:v>64.8</c:v>
                </c:pt>
                <c:pt idx="130">
                  <c:v>64.900000000000006</c:v>
                </c:pt>
                <c:pt idx="131">
                  <c:v>64.900000000000006</c:v>
                </c:pt>
                <c:pt idx="132">
                  <c:v>64.900000000000006</c:v>
                </c:pt>
                <c:pt idx="133">
                  <c:v>64.900000000000006</c:v>
                </c:pt>
                <c:pt idx="134">
                  <c:v>64.8</c:v>
                </c:pt>
                <c:pt idx="135">
                  <c:v>64.8</c:v>
                </c:pt>
                <c:pt idx="136">
                  <c:v>64.8</c:v>
                </c:pt>
                <c:pt idx="137">
                  <c:v>64.8</c:v>
                </c:pt>
                <c:pt idx="138">
                  <c:v>64.7</c:v>
                </c:pt>
                <c:pt idx="139">
                  <c:v>64.599999999999994</c:v>
                </c:pt>
                <c:pt idx="140">
                  <c:v>64.5</c:v>
                </c:pt>
                <c:pt idx="141">
                  <c:v>64.400000000000006</c:v>
                </c:pt>
                <c:pt idx="142">
                  <c:v>64.3</c:v>
                </c:pt>
                <c:pt idx="143">
                  <c:v>64.2</c:v>
                </c:pt>
                <c:pt idx="144">
                  <c:v>64.099999999999994</c:v>
                </c:pt>
                <c:pt idx="145">
                  <c:v>64</c:v>
                </c:pt>
                <c:pt idx="146">
                  <c:v>63.9</c:v>
                </c:pt>
                <c:pt idx="147">
                  <c:v>63.9</c:v>
                </c:pt>
                <c:pt idx="148">
                  <c:v>63.8</c:v>
                </c:pt>
                <c:pt idx="149">
                  <c:v>63.7</c:v>
                </c:pt>
                <c:pt idx="150">
                  <c:v>63.7</c:v>
                </c:pt>
                <c:pt idx="151">
                  <c:v>63.6</c:v>
                </c:pt>
                <c:pt idx="152">
                  <c:v>63.5</c:v>
                </c:pt>
                <c:pt idx="153">
                  <c:v>63.5</c:v>
                </c:pt>
                <c:pt idx="154">
                  <c:v>63.4</c:v>
                </c:pt>
                <c:pt idx="155">
                  <c:v>63.3</c:v>
                </c:pt>
                <c:pt idx="156">
                  <c:v>63.3</c:v>
                </c:pt>
                <c:pt idx="157">
                  <c:v>63.2</c:v>
                </c:pt>
                <c:pt idx="158">
                  <c:v>63.1</c:v>
                </c:pt>
                <c:pt idx="159">
                  <c:v>63</c:v>
                </c:pt>
                <c:pt idx="160">
                  <c:v>62.9</c:v>
                </c:pt>
                <c:pt idx="161">
                  <c:v>62.9</c:v>
                </c:pt>
                <c:pt idx="162">
                  <c:v>62.8</c:v>
                </c:pt>
                <c:pt idx="163">
                  <c:v>62.8</c:v>
                </c:pt>
                <c:pt idx="164">
                  <c:v>62.7</c:v>
                </c:pt>
                <c:pt idx="165">
                  <c:v>62.6</c:v>
                </c:pt>
                <c:pt idx="166">
                  <c:v>62.6</c:v>
                </c:pt>
                <c:pt idx="167">
                  <c:v>62.5</c:v>
                </c:pt>
                <c:pt idx="168">
                  <c:v>62.4</c:v>
                </c:pt>
                <c:pt idx="169">
                  <c:v>62.4</c:v>
                </c:pt>
                <c:pt idx="170">
                  <c:v>62.3</c:v>
                </c:pt>
                <c:pt idx="171">
                  <c:v>62.3</c:v>
                </c:pt>
                <c:pt idx="172">
                  <c:v>62.3</c:v>
                </c:pt>
                <c:pt idx="173">
                  <c:v>62.2</c:v>
                </c:pt>
                <c:pt idx="174">
                  <c:v>62.2</c:v>
                </c:pt>
                <c:pt idx="175">
                  <c:v>62.2</c:v>
                </c:pt>
                <c:pt idx="176">
                  <c:v>62.2</c:v>
                </c:pt>
                <c:pt idx="177">
                  <c:v>62.1</c:v>
                </c:pt>
                <c:pt idx="178">
                  <c:v>62</c:v>
                </c:pt>
                <c:pt idx="179">
                  <c:v>62</c:v>
                </c:pt>
                <c:pt idx="180">
                  <c:v>61.9</c:v>
                </c:pt>
                <c:pt idx="181">
                  <c:v>61.9</c:v>
                </c:pt>
                <c:pt idx="182">
                  <c:v>61.9</c:v>
                </c:pt>
                <c:pt idx="183">
                  <c:v>61.8</c:v>
                </c:pt>
                <c:pt idx="184">
                  <c:v>61.7</c:v>
                </c:pt>
                <c:pt idx="185">
                  <c:v>61.7</c:v>
                </c:pt>
                <c:pt idx="186">
                  <c:v>61.6</c:v>
                </c:pt>
                <c:pt idx="187">
                  <c:v>61.5</c:v>
                </c:pt>
                <c:pt idx="188">
                  <c:v>61.3</c:v>
                </c:pt>
                <c:pt idx="189">
                  <c:v>61.3</c:v>
                </c:pt>
                <c:pt idx="190">
                  <c:v>61.2</c:v>
                </c:pt>
                <c:pt idx="191">
                  <c:v>61.1</c:v>
                </c:pt>
                <c:pt idx="192">
                  <c:v>61</c:v>
                </c:pt>
                <c:pt idx="193">
                  <c:v>60.9</c:v>
                </c:pt>
                <c:pt idx="194">
                  <c:v>60.8</c:v>
                </c:pt>
                <c:pt idx="195">
                  <c:v>60.7</c:v>
                </c:pt>
                <c:pt idx="196">
                  <c:v>60.5</c:v>
                </c:pt>
                <c:pt idx="197">
                  <c:v>60.4</c:v>
                </c:pt>
                <c:pt idx="198">
                  <c:v>60.3</c:v>
                </c:pt>
                <c:pt idx="199">
                  <c:v>60.2</c:v>
                </c:pt>
                <c:pt idx="200">
                  <c:v>60.2</c:v>
                </c:pt>
                <c:pt idx="201">
                  <c:v>60.1</c:v>
                </c:pt>
                <c:pt idx="202">
                  <c:v>60</c:v>
                </c:pt>
                <c:pt idx="203">
                  <c:v>59.9</c:v>
                </c:pt>
                <c:pt idx="204">
                  <c:v>59.9</c:v>
                </c:pt>
                <c:pt idx="205">
                  <c:v>59.8</c:v>
                </c:pt>
                <c:pt idx="206">
                  <c:v>59.8</c:v>
                </c:pt>
                <c:pt idx="207">
                  <c:v>59.7</c:v>
                </c:pt>
                <c:pt idx="208">
                  <c:v>59.7</c:v>
                </c:pt>
                <c:pt idx="209">
                  <c:v>59.7</c:v>
                </c:pt>
                <c:pt idx="210">
                  <c:v>59.7</c:v>
                </c:pt>
                <c:pt idx="211">
                  <c:v>59.6</c:v>
                </c:pt>
                <c:pt idx="212">
                  <c:v>59.6</c:v>
                </c:pt>
                <c:pt idx="213">
                  <c:v>59.6</c:v>
                </c:pt>
                <c:pt idx="214">
                  <c:v>59.6</c:v>
                </c:pt>
                <c:pt idx="215">
                  <c:v>59.6</c:v>
                </c:pt>
                <c:pt idx="216">
                  <c:v>59.6</c:v>
                </c:pt>
                <c:pt idx="217">
                  <c:v>59.6</c:v>
                </c:pt>
                <c:pt idx="218">
                  <c:v>59.6</c:v>
                </c:pt>
                <c:pt idx="219">
                  <c:v>59.6</c:v>
                </c:pt>
                <c:pt idx="220">
                  <c:v>59.6</c:v>
                </c:pt>
                <c:pt idx="221">
                  <c:v>59.6</c:v>
                </c:pt>
                <c:pt idx="222">
                  <c:v>59.6</c:v>
                </c:pt>
                <c:pt idx="223">
                  <c:v>59.6</c:v>
                </c:pt>
                <c:pt idx="224">
                  <c:v>59.6</c:v>
                </c:pt>
                <c:pt idx="225">
                  <c:v>59.6</c:v>
                </c:pt>
                <c:pt idx="226">
                  <c:v>59.6</c:v>
                </c:pt>
                <c:pt idx="227">
                  <c:v>59.6</c:v>
                </c:pt>
                <c:pt idx="228">
                  <c:v>59.6</c:v>
                </c:pt>
                <c:pt idx="229">
                  <c:v>59.6</c:v>
                </c:pt>
                <c:pt idx="230">
                  <c:v>59.6</c:v>
                </c:pt>
                <c:pt idx="231">
                  <c:v>59.7</c:v>
                </c:pt>
                <c:pt idx="232">
                  <c:v>59.7</c:v>
                </c:pt>
                <c:pt idx="233">
                  <c:v>59.7</c:v>
                </c:pt>
                <c:pt idx="234">
                  <c:v>59.7</c:v>
                </c:pt>
                <c:pt idx="235">
                  <c:v>59.7</c:v>
                </c:pt>
                <c:pt idx="236">
                  <c:v>59.7</c:v>
                </c:pt>
                <c:pt idx="237">
                  <c:v>59.8</c:v>
                </c:pt>
                <c:pt idx="238">
                  <c:v>59.8</c:v>
                </c:pt>
                <c:pt idx="239">
                  <c:v>59.8</c:v>
                </c:pt>
                <c:pt idx="240">
                  <c:v>59.8</c:v>
                </c:pt>
                <c:pt idx="241">
                  <c:v>59.8</c:v>
                </c:pt>
                <c:pt idx="242">
                  <c:v>59.8</c:v>
                </c:pt>
                <c:pt idx="243">
                  <c:v>59.9</c:v>
                </c:pt>
                <c:pt idx="244">
                  <c:v>59.9</c:v>
                </c:pt>
                <c:pt idx="245">
                  <c:v>59.9</c:v>
                </c:pt>
                <c:pt idx="246">
                  <c:v>59.9</c:v>
                </c:pt>
                <c:pt idx="247">
                  <c:v>60</c:v>
                </c:pt>
                <c:pt idx="248">
                  <c:v>60</c:v>
                </c:pt>
                <c:pt idx="249">
                  <c:v>60</c:v>
                </c:pt>
                <c:pt idx="250">
                  <c:v>60.1</c:v>
                </c:pt>
                <c:pt idx="251">
                  <c:v>60.1</c:v>
                </c:pt>
                <c:pt idx="252">
                  <c:v>60.1</c:v>
                </c:pt>
                <c:pt idx="253">
                  <c:v>60.2</c:v>
                </c:pt>
                <c:pt idx="254">
                  <c:v>60.3</c:v>
                </c:pt>
                <c:pt idx="255">
                  <c:v>60.3</c:v>
                </c:pt>
                <c:pt idx="256">
                  <c:v>60.4</c:v>
                </c:pt>
                <c:pt idx="257">
                  <c:v>60.4</c:v>
                </c:pt>
                <c:pt idx="258">
                  <c:v>60.4</c:v>
                </c:pt>
                <c:pt idx="259">
                  <c:v>60.5</c:v>
                </c:pt>
                <c:pt idx="260">
                  <c:v>60.5</c:v>
                </c:pt>
                <c:pt idx="261">
                  <c:v>60.5</c:v>
                </c:pt>
                <c:pt idx="262">
                  <c:v>60.6</c:v>
                </c:pt>
                <c:pt idx="263">
                  <c:v>60.6</c:v>
                </c:pt>
                <c:pt idx="264">
                  <c:v>60.7</c:v>
                </c:pt>
                <c:pt idx="265">
                  <c:v>60.7</c:v>
                </c:pt>
                <c:pt idx="266">
                  <c:v>60.8</c:v>
                </c:pt>
                <c:pt idx="267">
                  <c:v>60.8</c:v>
                </c:pt>
                <c:pt idx="268">
                  <c:v>60.8</c:v>
                </c:pt>
                <c:pt idx="269">
                  <c:v>60.9</c:v>
                </c:pt>
                <c:pt idx="270">
                  <c:v>60.9</c:v>
                </c:pt>
                <c:pt idx="271">
                  <c:v>60.9</c:v>
                </c:pt>
                <c:pt idx="272">
                  <c:v>61</c:v>
                </c:pt>
                <c:pt idx="273">
                  <c:v>61</c:v>
                </c:pt>
                <c:pt idx="274">
                  <c:v>61</c:v>
                </c:pt>
                <c:pt idx="275">
                  <c:v>61.1</c:v>
                </c:pt>
                <c:pt idx="276">
                  <c:v>61.1</c:v>
                </c:pt>
                <c:pt idx="277">
                  <c:v>61.1</c:v>
                </c:pt>
                <c:pt idx="278">
                  <c:v>61.1</c:v>
                </c:pt>
                <c:pt idx="279">
                  <c:v>61.2</c:v>
                </c:pt>
                <c:pt idx="280">
                  <c:v>61.2</c:v>
                </c:pt>
                <c:pt idx="281">
                  <c:v>61.2</c:v>
                </c:pt>
                <c:pt idx="282">
                  <c:v>61.2</c:v>
                </c:pt>
                <c:pt idx="283">
                  <c:v>61.3</c:v>
                </c:pt>
                <c:pt idx="284">
                  <c:v>61.3</c:v>
                </c:pt>
                <c:pt idx="285">
                  <c:v>61.3</c:v>
                </c:pt>
                <c:pt idx="286">
                  <c:v>61.3</c:v>
                </c:pt>
                <c:pt idx="287">
                  <c:v>61.4</c:v>
                </c:pt>
                <c:pt idx="288">
                  <c:v>61.4</c:v>
                </c:pt>
                <c:pt idx="289">
                  <c:v>61.4</c:v>
                </c:pt>
                <c:pt idx="290">
                  <c:v>61.4</c:v>
                </c:pt>
                <c:pt idx="291">
                  <c:v>61.5</c:v>
                </c:pt>
                <c:pt idx="292">
                  <c:v>61.5</c:v>
                </c:pt>
                <c:pt idx="293">
                  <c:v>61.5</c:v>
                </c:pt>
                <c:pt idx="294">
                  <c:v>61.6</c:v>
                </c:pt>
                <c:pt idx="295">
                  <c:v>61.6</c:v>
                </c:pt>
                <c:pt idx="296">
                  <c:v>61.6</c:v>
                </c:pt>
                <c:pt idx="297">
                  <c:v>61.7</c:v>
                </c:pt>
                <c:pt idx="298">
                  <c:v>61.7</c:v>
                </c:pt>
                <c:pt idx="299">
                  <c:v>61.7</c:v>
                </c:pt>
                <c:pt idx="300">
                  <c:v>61.7</c:v>
                </c:pt>
                <c:pt idx="301">
                  <c:v>61.7</c:v>
                </c:pt>
                <c:pt idx="302">
                  <c:v>61.8</c:v>
                </c:pt>
                <c:pt idx="303">
                  <c:v>61.8</c:v>
                </c:pt>
                <c:pt idx="304">
                  <c:v>61.8</c:v>
                </c:pt>
                <c:pt idx="305">
                  <c:v>61.8</c:v>
                </c:pt>
                <c:pt idx="306">
                  <c:v>61.8</c:v>
                </c:pt>
                <c:pt idx="307">
                  <c:v>61.8</c:v>
                </c:pt>
                <c:pt idx="308">
                  <c:v>61.8</c:v>
                </c:pt>
                <c:pt idx="309">
                  <c:v>61.8</c:v>
                </c:pt>
                <c:pt idx="310">
                  <c:v>61.8</c:v>
                </c:pt>
                <c:pt idx="311">
                  <c:v>61.8</c:v>
                </c:pt>
                <c:pt idx="312">
                  <c:v>61.8</c:v>
                </c:pt>
                <c:pt idx="313">
                  <c:v>61.9</c:v>
                </c:pt>
                <c:pt idx="314">
                  <c:v>61.8</c:v>
                </c:pt>
                <c:pt idx="315">
                  <c:v>61.8</c:v>
                </c:pt>
                <c:pt idx="316">
                  <c:v>61.7</c:v>
                </c:pt>
                <c:pt idx="317">
                  <c:v>61.7</c:v>
                </c:pt>
                <c:pt idx="318">
                  <c:v>61.6</c:v>
                </c:pt>
                <c:pt idx="319">
                  <c:v>61.6</c:v>
                </c:pt>
                <c:pt idx="320">
                  <c:v>61.6</c:v>
                </c:pt>
                <c:pt idx="321">
                  <c:v>61.6</c:v>
                </c:pt>
                <c:pt idx="322">
                  <c:v>61.6</c:v>
                </c:pt>
                <c:pt idx="323">
                  <c:v>61.6</c:v>
                </c:pt>
                <c:pt idx="324">
                  <c:v>61.6</c:v>
                </c:pt>
                <c:pt idx="325">
                  <c:v>61.6</c:v>
                </c:pt>
                <c:pt idx="326">
                  <c:v>61.6</c:v>
                </c:pt>
                <c:pt idx="327">
                  <c:v>61.6</c:v>
                </c:pt>
                <c:pt idx="328">
                  <c:v>61.6</c:v>
                </c:pt>
                <c:pt idx="329">
                  <c:v>61.6</c:v>
                </c:pt>
                <c:pt idx="330">
                  <c:v>61.6</c:v>
                </c:pt>
                <c:pt idx="331">
                  <c:v>61.6</c:v>
                </c:pt>
                <c:pt idx="332">
                  <c:v>61.6</c:v>
                </c:pt>
                <c:pt idx="333">
                  <c:v>61.6</c:v>
                </c:pt>
                <c:pt idx="334">
                  <c:v>61.7</c:v>
                </c:pt>
                <c:pt idx="335">
                  <c:v>61.7</c:v>
                </c:pt>
                <c:pt idx="336">
                  <c:v>61.7</c:v>
                </c:pt>
                <c:pt idx="337">
                  <c:v>61.7</c:v>
                </c:pt>
                <c:pt idx="338">
                  <c:v>61.8</c:v>
                </c:pt>
                <c:pt idx="339">
                  <c:v>61.8</c:v>
                </c:pt>
                <c:pt idx="340">
                  <c:v>61.9</c:v>
                </c:pt>
                <c:pt idx="341">
                  <c:v>62</c:v>
                </c:pt>
                <c:pt idx="342">
                  <c:v>62.1</c:v>
                </c:pt>
                <c:pt idx="343">
                  <c:v>62.2</c:v>
                </c:pt>
                <c:pt idx="344">
                  <c:v>62.3</c:v>
                </c:pt>
                <c:pt idx="345">
                  <c:v>62.5</c:v>
                </c:pt>
                <c:pt idx="346">
                  <c:v>62.6</c:v>
                </c:pt>
                <c:pt idx="347">
                  <c:v>62.7</c:v>
                </c:pt>
                <c:pt idx="348">
                  <c:v>62.8</c:v>
                </c:pt>
                <c:pt idx="349">
                  <c:v>62.9</c:v>
                </c:pt>
                <c:pt idx="350">
                  <c:v>62.9</c:v>
                </c:pt>
                <c:pt idx="351">
                  <c:v>63</c:v>
                </c:pt>
                <c:pt idx="352">
                  <c:v>63</c:v>
                </c:pt>
                <c:pt idx="353">
                  <c:v>63.1</c:v>
                </c:pt>
                <c:pt idx="354">
                  <c:v>63.1</c:v>
                </c:pt>
                <c:pt idx="355">
                  <c:v>63.1</c:v>
                </c:pt>
                <c:pt idx="356">
                  <c:v>63.2</c:v>
                </c:pt>
                <c:pt idx="357">
                  <c:v>63.2</c:v>
                </c:pt>
                <c:pt idx="358">
                  <c:v>63.2</c:v>
                </c:pt>
                <c:pt idx="359">
                  <c:v>63.2</c:v>
                </c:pt>
                <c:pt idx="360">
                  <c:v>63.2</c:v>
                </c:pt>
                <c:pt idx="361">
                  <c:v>63.2</c:v>
                </c:pt>
                <c:pt idx="362">
                  <c:v>63.2</c:v>
                </c:pt>
                <c:pt idx="363">
                  <c:v>63.2</c:v>
                </c:pt>
                <c:pt idx="364">
                  <c:v>63.2</c:v>
                </c:pt>
                <c:pt idx="365">
                  <c:v>63.2</c:v>
                </c:pt>
                <c:pt idx="366">
                  <c:v>63.2</c:v>
                </c:pt>
                <c:pt idx="367">
                  <c:v>63.2</c:v>
                </c:pt>
                <c:pt idx="368">
                  <c:v>63.2</c:v>
                </c:pt>
                <c:pt idx="369">
                  <c:v>63.2</c:v>
                </c:pt>
                <c:pt idx="370">
                  <c:v>63.2</c:v>
                </c:pt>
                <c:pt idx="371">
                  <c:v>63.2</c:v>
                </c:pt>
                <c:pt idx="372">
                  <c:v>63.2</c:v>
                </c:pt>
                <c:pt idx="373">
                  <c:v>63.3</c:v>
                </c:pt>
                <c:pt idx="374">
                  <c:v>63.3</c:v>
                </c:pt>
                <c:pt idx="375">
                  <c:v>63.3</c:v>
                </c:pt>
                <c:pt idx="376">
                  <c:v>63.3</c:v>
                </c:pt>
                <c:pt idx="377">
                  <c:v>63.3</c:v>
                </c:pt>
                <c:pt idx="378">
                  <c:v>63.3</c:v>
                </c:pt>
                <c:pt idx="379">
                  <c:v>63.3</c:v>
                </c:pt>
                <c:pt idx="380">
                  <c:v>63.4</c:v>
                </c:pt>
                <c:pt idx="381">
                  <c:v>63.4</c:v>
                </c:pt>
                <c:pt idx="382">
                  <c:v>63.4</c:v>
                </c:pt>
                <c:pt idx="383">
                  <c:v>63.4</c:v>
                </c:pt>
                <c:pt idx="384">
                  <c:v>63.4</c:v>
                </c:pt>
                <c:pt idx="385">
                  <c:v>63.4</c:v>
                </c:pt>
                <c:pt idx="386">
                  <c:v>63.4</c:v>
                </c:pt>
                <c:pt idx="387">
                  <c:v>63.4</c:v>
                </c:pt>
                <c:pt idx="388">
                  <c:v>63.4</c:v>
                </c:pt>
                <c:pt idx="389">
                  <c:v>63.4</c:v>
                </c:pt>
                <c:pt idx="390">
                  <c:v>63.4</c:v>
                </c:pt>
                <c:pt idx="391">
                  <c:v>63.4</c:v>
                </c:pt>
                <c:pt idx="392">
                  <c:v>63.4</c:v>
                </c:pt>
                <c:pt idx="393">
                  <c:v>63.4</c:v>
                </c:pt>
                <c:pt idx="394">
                  <c:v>63.4</c:v>
                </c:pt>
                <c:pt idx="395">
                  <c:v>63.4</c:v>
                </c:pt>
                <c:pt idx="396">
                  <c:v>63.4</c:v>
                </c:pt>
                <c:pt idx="397">
                  <c:v>63.3</c:v>
                </c:pt>
                <c:pt idx="398">
                  <c:v>63.3</c:v>
                </c:pt>
                <c:pt idx="399">
                  <c:v>63.3</c:v>
                </c:pt>
                <c:pt idx="400">
                  <c:v>63.3</c:v>
                </c:pt>
                <c:pt idx="401">
                  <c:v>63.3</c:v>
                </c:pt>
                <c:pt idx="402">
                  <c:v>63.3</c:v>
                </c:pt>
                <c:pt idx="403">
                  <c:v>63.3</c:v>
                </c:pt>
                <c:pt idx="404">
                  <c:v>63.3</c:v>
                </c:pt>
                <c:pt idx="405">
                  <c:v>63.3</c:v>
                </c:pt>
                <c:pt idx="406">
                  <c:v>63.3</c:v>
                </c:pt>
                <c:pt idx="407">
                  <c:v>63.3</c:v>
                </c:pt>
                <c:pt idx="408">
                  <c:v>63.3</c:v>
                </c:pt>
                <c:pt idx="409">
                  <c:v>63.3</c:v>
                </c:pt>
                <c:pt idx="410">
                  <c:v>63.2</c:v>
                </c:pt>
                <c:pt idx="411">
                  <c:v>63.2</c:v>
                </c:pt>
                <c:pt idx="412">
                  <c:v>63.2</c:v>
                </c:pt>
                <c:pt idx="413">
                  <c:v>63.2</c:v>
                </c:pt>
                <c:pt idx="414">
                  <c:v>63.2</c:v>
                </c:pt>
                <c:pt idx="415">
                  <c:v>63.2</c:v>
                </c:pt>
                <c:pt idx="416">
                  <c:v>63.2</c:v>
                </c:pt>
                <c:pt idx="417">
                  <c:v>63.2</c:v>
                </c:pt>
                <c:pt idx="418">
                  <c:v>63.2</c:v>
                </c:pt>
                <c:pt idx="419">
                  <c:v>63.2</c:v>
                </c:pt>
                <c:pt idx="420">
                  <c:v>63.2</c:v>
                </c:pt>
                <c:pt idx="421">
                  <c:v>63.3</c:v>
                </c:pt>
                <c:pt idx="422">
                  <c:v>63.3</c:v>
                </c:pt>
                <c:pt idx="423">
                  <c:v>63.3</c:v>
                </c:pt>
                <c:pt idx="424">
                  <c:v>63.4</c:v>
                </c:pt>
                <c:pt idx="425">
                  <c:v>63.4</c:v>
                </c:pt>
                <c:pt idx="426">
                  <c:v>63.5</c:v>
                </c:pt>
                <c:pt idx="427">
                  <c:v>63.5</c:v>
                </c:pt>
                <c:pt idx="428">
                  <c:v>63.5</c:v>
                </c:pt>
                <c:pt idx="429">
                  <c:v>63.6</c:v>
                </c:pt>
                <c:pt idx="430">
                  <c:v>63.6</c:v>
                </c:pt>
                <c:pt idx="431">
                  <c:v>63.7</c:v>
                </c:pt>
                <c:pt idx="432">
                  <c:v>63.7</c:v>
                </c:pt>
                <c:pt idx="433">
                  <c:v>63.7</c:v>
                </c:pt>
                <c:pt idx="434">
                  <c:v>63.7</c:v>
                </c:pt>
                <c:pt idx="435">
                  <c:v>63.7</c:v>
                </c:pt>
                <c:pt idx="436">
                  <c:v>63.7</c:v>
                </c:pt>
                <c:pt idx="437">
                  <c:v>63.7</c:v>
                </c:pt>
                <c:pt idx="438">
                  <c:v>63.7</c:v>
                </c:pt>
                <c:pt idx="439">
                  <c:v>63.7</c:v>
                </c:pt>
                <c:pt idx="440">
                  <c:v>63.8</c:v>
                </c:pt>
                <c:pt idx="441">
                  <c:v>63.8</c:v>
                </c:pt>
                <c:pt idx="442">
                  <c:v>63.8</c:v>
                </c:pt>
                <c:pt idx="443">
                  <c:v>63.8</c:v>
                </c:pt>
                <c:pt idx="444">
                  <c:v>63.8</c:v>
                </c:pt>
                <c:pt idx="445">
                  <c:v>63.8</c:v>
                </c:pt>
                <c:pt idx="446">
                  <c:v>63.8</c:v>
                </c:pt>
                <c:pt idx="447">
                  <c:v>63.8</c:v>
                </c:pt>
                <c:pt idx="448">
                  <c:v>63.9</c:v>
                </c:pt>
                <c:pt idx="449">
                  <c:v>63.9</c:v>
                </c:pt>
                <c:pt idx="450">
                  <c:v>63.9</c:v>
                </c:pt>
                <c:pt idx="451">
                  <c:v>64</c:v>
                </c:pt>
                <c:pt idx="452">
                  <c:v>64</c:v>
                </c:pt>
                <c:pt idx="453">
                  <c:v>64.099999999999994</c:v>
                </c:pt>
                <c:pt idx="454">
                  <c:v>64.2</c:v>
                </c:pt>
                <c:pt idx="455">
                  <c:v>64.3</c:v>
                </c:pt>
                <c:pt idx="456">
                  <c:v>64.400000000000006</c:v>
                </c:pt>
                <c:pt idx="457">
                  <c:v>64.400000000000006</c:v>
                </c:pt>
                <c:pt idx="458">
                  <c:v>64.400000000000006</c:v>
                </c:pt>
                <c:pt idx="459">
                  <c:v>64.5</c:v>
                </c:pt>
                <c:pt idx="460">
                  <c:v>64.5</c:v>
                </c:pt>
                <c:pt idx="461">
                  <c:v>64.5</c:v>
                </c:pt>
                <c:pt idx="462">
                  <c:v>64.599999999999994</c:v>
                </c:pt>
                <c:pt idx="463">
                  <c:v>64.599999999999994</c:v>
                </c:pt>
                <c:pt idx="464">
                  <c:v>64.7</c:v>
                </c:pt>
                <c:pt idx="465">
                  <c:v>64.7</c:v>
                </c:pt>
                <c:pt idx="466">
                  <c:v>64.8</c:v>
                </c:pt>
                <c:pt idx="467">
                  <c:v>64.900000000000006</c:v>
                </c:pt>
                <c:pt idx="468">
                  <c:v>64.900000000000006</c:v>
                </c:pt>
                <c:pt idx="469">
                  <c:v>64.900000000000006</c:v>
                </c:pt>
                <c:pt idx="470">
                  <c:v>65</c:v>
                </c:pt>
                <c:pt idx="471">
                  <c:v>65</c:v>
                </c:pt>
                <c:pt idx="472">
                  <c:v>65</c:v>
                </c:pt>
                <c:pt idx="473">
                  <c:v>65</c:v>
                </c:pt>
                <c:pt idx="474">
                  <c:v>65</c:v>
                </c:pt>
                <c:pt idx="475">
                  <c:v>65</c:v>
                </c:pt>
                <c:pt idx="476">
                  <c:v>64.8</c:v>
                </c:pt>
                <c:pt idx="477">
                  <c:v>64.7</c:v>
                </c:pt>
                <c:pt idx="478">
                  <c:v>64.599999999999994</c:v>
                </c:pt>
                <c:pt idx="479">
                  <c:v>64.599999999999994</c:v>
                </c:pt>
                <c:pt idx="480">
                  <c:v>64.599999999999994</c:v>
                </c:pt>
                <c:pt idx="481">
                  <c:v>64.599999999999994</c:v>
                </c:pt>
                <c:pt idx="482">
                  <c:v>64.599999999999994</c:v>
                </c:pt>
                <c:pt idx="483">
                  <c:v>64.599999999999994</c:v>
                </c:pt>
                <c:pt idx="484">
                  <c:v>64.599999999999994</c:v>
                </c:pt>
                <c:pt idx="485">
                  <c:v>64.599999999999994</c:v>
                </c:pt>
                <c:pt idx="486">
                  <c:v>64.599999999999994</c:v>
                </c:pt>
                <c:pt idx="487">
                  <c:v>64.7</c:v>
                </c:pt>
                <c:pt idx="488">
                  <c:v>64.7</c:v>
                </c:pt>
                <c:pt idx="489">
                  <c:v>64.8</c:v>
                </c:pt>
                <c:pt idx="490">
                  <c:v>64.900000000000006</c:v>
                </c:pt>
                <c:pt idx="491">
                  <c:v>65</c:v>
                </c:pt>
                <c:pt idx="492">
                  <c:v>65.099999999999994</c:v>
                </c:pt>
                <c:pt idx="493">
                  <c:v>65.2</c:v>
                </c:pt>
                <c:pt idx="494">
                  <c:v>65.3</c:v>
                </c:pt>
                <c:pt idx="495">
                  <c:v>65.5</c:v>
                </c:pt>
                <c:pt idx="496">
                  <c:v>65.599999999999994</c:v>
                </c:pt>
                <c:pt idx="497">
                  <c:v>65.7</c:v>
                </c:pt>
                <c:pt idx="498">
                  <c:v>65.7</c:v>
                </c:pt>
                <c:pt idx="499">
                  <c:v>65.7</c:v>
                </c:pt>
                <c:pt idx="500">
                  <c:v>65.8</c:v>
                </c:pt>
                <c:pt idx="501">
                  <c:v>65.8</c:v>
                </c:pt>
                <c:pt idx="502">
                  <c:v>65.8</c:v>
                </c:pt>
                <c:pt idx="503">
                  <c:v>65.8</c:v>
                </c:pt>
                <c:pt idx="504">
                  <c:v>65.8</c:v>
                </c:pt>
                <c:pt idx="505">
                  <c:v>65.7</c:v>
                </c:pt>
                <c:pt idx="506">
                  <c:v>65.5</c:v>
                </c:pt>
                <c:pt idx="507">
                  <c:v>65.3</c:v>
                </c:pt>
                <c:pt idx="508">
                  <c:v>65.099999999999994</c:v>
                </c:pt>
                <c:pt idx="509">
                  <c:v>64.900000000000006</c:v>
                </c:pt>
                <c:pt idx="510">
                  <c:v>64.8</c:v>
                </c:pt>
                <c:pt idx="511">
                  <c:v>64.8</c:v>
                </c:pt>
                <c:pt idx="512">
                  <c:v>64.8</c:v>
                </c:pt>
                <c:pt idx="513">
                  <c:v>64.900000000000006</c:v>
                </c:pt>
                <c:pt idx="514">
                  <c:v>64.900000000000006</c:v>
                </c:pt>
                <c:pt idx="515">
                  <c:v>65</c:v>
                </c:pt>
                <c:pt idx="516">
                  <c:v>65.2</c:v>
                </c:pt>
                <c:pt idx="517">
                  <c:v>65.400000000000006</c:v>
                </c:pt>
                <c:pt idx="518">
                  <c:v>65.5</c:v>
                </c:pt>
                <c:pt idx="519">
                  <c:v>65.7</c:v>
                </c:pt>
                <c:pt idx="520">
                  <c:v>65.8</c:v>
                </c:pt>
                <c:pt idx="521">
                  <c:v>66</c:v>
                </c:pt>
                <c:pt idx="522">
                  <c:v>66.3</c:v>
                </c:pt>
                <c:pt idx="523">
                  <c:v>66.5</c:v>
                </c:pt>
                <c:pt idx="524">
                  <c:v>66.8</c:v>
                </c:pt>
                <c:pt idx="525">
                  <c:v>67.099999999999994</c:v>
                </c:pt>
                <c:pt idx="526">
                  <c:v>67.400000000000006</c:v>
                </c:pt>
                <c:pt idx="527">
                  <c:v>67.599999999999994</c:v>
                </c:pt>
                <c:pt idx="528">
                  <c:v>68</c:v>
                </c:pt>
                <c:pt idx="529">
                  <c:v>68.3</c:v>
                </c:pt>
                <c:pt idx="530">
                  <c:v>68.8</c:v>
                </c:pt>
                <c:pt idx="531">
                  <c:v>69.400000000000006</c:v>
                </c:pt>
                <c:pt idx="532">
                  <c:v>70.099999999999994</c:v>
                </c:pt>
                <c:pt idx="533">
                  <c:v>70.900000000000006</c:v>
                </c:pt>
                <c:pt idx="534">
                  <c:v>71.900000000000006</c:v>
                </c:pt>
                <c:pt idx="535">
                  <c:v>73.099999999999994</c:v>
                </c:pt>
                <c:pt idx="536">
                  <c:v>74.5</c:v>
                </c:pt>
                <c:pt idx="537">
                  <c:v>76</c:v>
                </c:pt>
                <c:pt idx="538">
                  <c:v>77.8</c:v>
                </c:pt>
                <c:pt idx="539">
                  <c:v>79.8</c:v>
                </c:pt>
                <c:pt idx="540">
                  <c:v>82.1</c:v>
                </c:pt>
                <c:pt idx="541">
                  <c:v>84.9</c:v>
                </c:pt>
                <c:pt idx="542">
                  <c:v>87.8</c:v>
                </c:pt>
                <c:pt idx="543">
                  <c:v>91</c:v>
                </c:pt>
                <c:pt idx="544">
                  <c:v>94.5</c:v>
                </c:pt>
                <c:pt idx="545">
                  <c:v>98.1</c:v>
                </c:pt>
                <c:pt idx="546">
                  <c:v>101.8</c:v>
                </c:pt>
                <c:pt idx="547">
                  <c:v>105.5</c:v>
                </c:pt>
                <c:pt idx="548">
                  <c:v>109.8</c:v>
                </c:pt>
                <c:pt idx="549">
                  <c:v>114.8</c:v>
                </c:pt>
                <c:pt idx="550">
                  <c:v>120.6</c:v>
                </c:pt>
                <c:pt idx="551">
                  <c:v>126.9</c:v>
                </c:pt>
                <c:pt idx="552">
                  <c:v>133.80000000000001</c:v>
                </c:pt>
                <c:pt idx="553">
                  <c:v>141</c:v>
                </c:pt>
                <c:pt idx="554">
                  <c:v>148.69999999999999</c:v>
                </c:pt>
                <c:pt idx="555">
                  <c:v>156.6</c:v>
                </c:pt>
                <c:pt idx="556">
                  <c:v>164.6</c:v>
                </c:pt>
                <c:pt idx="557">
                  <c:v>173.1</c:v>
                </c:pt>
                <c:pt idx="558">
                  <c:v>181.6</c:v>
                </c:pt>
                <c:pt idx="559">
                  <c:v>190.2</c:v>
                </c:pt>
                <c:pt idx="560">
                  <c:v>198.9</c:v>
                </c:pt>
                <c:pt idx="561">
                  <c:v>208</c:v>
                </c:pt>
                <c:pt idx="562">
                  <c:v>217.5</c:v>
                </c:pt>
                <c:pt idx="563">
                  <c:v>227.5</c:v>
                </c:pt>
                <c:pt idx="564">
                  <c:v>237.4</c:v>
                </c:pt>
                <c:pt idx="565">
                  <c:v>247.7</c:v>
                </c:pt>
                <c:pt idx="566">
                  <c:v>258</c:v>
                </c:pt>
                <c:pt idx="567">
                  <c:v>268.2</c:v>
                </c:pt>
                <c:pt idx="568">
                  <c:v>278.7</c:v>
                </c:pt>
                <c:pt idx="569">
                  <c:v>289.2</c:v>
                </c:pt>
                <c:pt idx="570">
                  <c:v>300</c:v>
                </c:pt>
                <c:pt idx="571">
                  <c:v>311.10000000000002</c:v>
                </c:pt>
                <c:pt idx="572">
                  <c:v>322.3</c:v>
                </c:pt>
                <c:pt idx="573">
                  <c:v>333.9</c:v>
                </c:pt>
                <c:pt idx="574">
                  <c:v>345.9</c:v>
                </c:pt>
                <c:pt idx="575">
                  <c:v>358</c:v>
                </c:pt>
                <c:pt idx="576">
                  <c:v>370.9</c:v>
                </c:pt>
                <c:pt idx="577">
                  <c:v>383.7</c:v>
                </c:pt>
                <c:pt idx="578">
                  <c:v>396.7</c:v>
                </c:pt>
                <c:pt idx="579">
                  <c:v>409.9</c:v>
                </c:pt>
                <c:pt idx="580">
                  <c:v>423.4</c:v>
                </c:pt>
                <c:pt idx="581">
                  <c:v>437.1</c:v>
                </c:pt>
                <c:pt idx="582">
                  <c:v>451.1</c:v>
                </c:pt>
                <c:pt idx="583">
                  <c:v>465.2</c:v>
                </c:pt>
                <c:pt idx="584">
                  <c:v>479.8</c:v>
                </c:pt>
                <c:pt idx="585">
                  <c:v>494.3</c:v>
                </c:pt>
                <c:pt idx="586">
                  <c:v>508.8</c:v>
                </c:pt>
                <c:pt idx="587">
                  <c:v>523.6</c:v>
                </c:pt>
                <c:pt idx="588">
                  <c:v>538.20000000000005</c:v>
                </c:pt>
                <c:pt idx="589">
                  <c:v>553</c:v>
                </c:pt>
                <c:pt idx="590">
                  <c:v>567.9</c:v>
                </c:pt>
                <c:pt idx="591">
                  <c:v>582.6</c:v>
                </c:pt>
                <c:pt idx="592">
                  <c:v>597.70000000000005</c:v>
                </c:pt>
                <c:pt idx="593">
                  <c:v>612.79999999999995</c:v>
                </c:pt>
                <c:pt idx="594">
                  <c:v>627.79999999999995</c:v>
                </c:pt>
                <c:pt idx="595">
                  <c:v>643.20000000000005</c:v>
                </c:pt>
                <c:pt idx="596">
                  <c:v>658.1</c:v>
                </c:pt>
                <c:pt idx="597">
                  <c:v>672.9</c:v>
                </c:pt>
                <c:pt idx="598">
                  <c:v>687.7</c:v>
                </c:pt>
                <c:pt idx="599">
                  <c:v>702.1</c:v>
                </c:pt>
                <c:pt idx="600">
                  <c:v>716.4</c:v>
                </c:pt>
                <c:pt idx="601">
                  <c:v>730.6</c:v>
                </c:pt>
                <c:pt idx="602">
                  <c:v>744.3</c:v>
                </c:pt>
                <c:pt idx="603">
                  <c:v>757.8</c:v>
                </c:pt>
                <c:pt idx="604">
                  <c:v>770.9</c:v>
                </c:pt>
                <c:pt idx="605">
                  <c:v>783.8</c:v>
                </c:pt>
                <c:pt idx="606">
                  <c:v>796.8</c:v>
                </c:pt>
                <c:pt idx="607">
                  <c:v>809.6</c:v>
                </c:pt>
                <c:pt idx="608">
                  <c:v>822.8</c:v>
                </c:pt>
                <c:pt idx="609">
                  <c:v>836.4</c:v>
                </c:pt>
                <c:pt idx="610">
                  <c:v>850.4</c:v>
                </c:pt>
                <c:pt idx="611">
                  <c:v>865.2</c:v>
                </c:pt>
                <c:pt idx="612">
                  <c:v>880.4</c:v>
                </c:pt>
                <c:pt idx="613">
                  <c:v>896.1</c:v>
                </c:pt>
                <c:pt idx="614">
                  <c:v>913.1</c:v>
                </c:pt>
                <c:pt idx="615">
                  <c:v>930.1</c:v>
                </c:pt>
                <c:pt idx="616">
                  <c:v>947.8</c:v>
                </c:pt>
                <c:pt idx="617">
                  <c:v>965.2</c:v>
                </c:pt>
                <c:pt idx="618">
                  <c:v>981.7</c:v>
                </c:pt>
                <c:pt idx="619">
                  <c:v>997.3</c:v>
                </c:pt>
                <c:pt idx="620">
                  <c:v>1011.9</c:v>
                </c:pt>
                <c:pt idx="621">
                  <c:v>1025.2</c:v>
                </c:pt>
                <c:pt idx="622">
                  <c:v>1037.7</c:v>
                </c:pt>
                <c:pt idx="623">
                  <c:v>1048.8</c:v>
                </c:pt>
                <c:pt idx="624">
                  <c:v>1059</c:v>
                </c:pt>
                <c:pt idx="625">
                  <c:v>1068.3</c:v>
                </c:pt>
                <c:pt idx="626">
                  <c:v>1076.5999999999999</c:v>
                </c:pt>
                <c:pt idx="627">
                  <c:v>1083.8</c:v>
                </c:pt>
                <c:pt idx="628">
                  <c:v>1089.8</c:v>
                </c:pt>
                <c:pt idx="629">
                  <c:v>1095.2</c:v>
                </c:pt>
                <c:pt idx="630">
                  <c:v>1100.4000000000001</c:v>
                </c:pt>
                <c:pt idx="631">
                  <c:v>1105.3</c:v>
                </c:pt>
                <c:pt idx="632">
                  <c:v>1110.0999999999999</c:v>
                </c:pt>
                <c:pt idx="633">
                  <c:v>1114.8</c:v>
                </c:pt>
                <c:pt idx="634">
                  <c:v>1119.2</c:v>
                </c:pt>
                <c:pt idx="635">
                  <c:v>1123.5</c:v>
                </c:pt>
                <c:pt idx="636">
                  <c:v>1127.5999999999999</c:v>
                </c:pt>
                <c:pt idx="637">
                  <c:v>1131.5</c:v>
                </c:pt>
                <c:pt idx="638">
                  <c:v>1135.4000000000001</c:v>
                </c:pt>
                <c:pt idx="639">
                  <c:v>1139.4000000000001</c:v>
                </c:pt>
                <c:pt idx="640">
                  <c:v>1143.5</c:v>
                </c:pt>
                <c:pt idx="641">
                  <c:v>1147.5999999999999</c:v>
                </c:pt>
                <c:pt idx="642">
                  <c:v>1151.7</c:v>
                </c:pt>
                <c:pt idx="643">
                  <c:v>1155.8</c:v>
                </c:pt>
                <c:pt idx="644">
                  <c:v>1159.9000000000001</c:v>
                </c:pt>
                <c:pt idx="645">
                  <c:v>1163.8</c:v>
                </c:pt>
                <c:pt idx="646">
                  <c:v>1167.5</c:v>
                </c:pt>
                <c:pt idx="647">
                  <c:v>1170.5999999999999</c:v>
                </c:pt>
                <c:pt idx="648">
                  <c:v>1173.8</c:v>
                </c:pt>
                <c:pt idx="649">
                  <c:v>1176.7</c:v>
                </c:pt>
                <c:pt idx="650">
                  <c:v>1179.5</c:v>
                </c:pt>
                <c:pt idx="651">
                  <c:v>1182.2</c:v>
                </c:pt>
                <c:pt idx="652">
                  <c:v>1185.0999999999999</c:v>
                </c:pt>
                <c:pt idx="653">
                  <c:v>1188.3</c:v>
                </c:pt>
                <c:pt idx="654">
                  <c:v>1191.7</c:v>
                </c:pt>
                <c:pt idx="655">
                  <c:v>1195.0999999999999</c:v>
                </c:pt>
                <c:pt idx="656">
                  <c:v>1198.7</c:v>
                </c:pt>
                <c:pt idx="657">
                  <c:v>1202.2</c:v>
                </c:pt>
                <c:pt idx="658">
                  <c:v>1205.8</c:v>
                </c:pt>
                <c:pt idx="659">
                  <c:v>1209.0999999999999</c:v>
                </c:pt>
                <c:pt idx="660">
                  <c:v>1212</c:v>
                </c:pt>
                <c:pt idx="661">
                  <c:v>1215</c:v>
                </c:pt>
                <c:pt idx="662">
                  <c:v>1217.8</c:v>
                </c:pt>
                <c:pt idx="663">
                  <c:v>1220.4000000000001</c:v>
                </c:pt>
                <c:pt idx="664">
                  <c:v>1222.7</c:v>
                </c:pt>
                <c:pt idx="665">
                  <c:v>1225.2</c:v>
                </c:pt>
                <c:pt idx="666">
                  <c:v>1227.9000000000001</c:v>
                </c:pt>
                <c:pt idx="667">
                  <c:v>1230.5</c:v>
                </c:pt>
                <c:pt idx="668">
                  <c:v>1233.0999999999999</c:v>
                </c:pt>
                <c:pt idx="669">
                  <c:v>1235.0999999999999</c:v>
                </c:pt>
                <c:pt idx="670">
                  <c:v>1237</c:v>
                </c:pt>
                <c:pt idx="671">
                  <c:v>1238.8</c:v>
                </c:pt>
                <c:pt idx="672">
                  <c:v>1240.2</c:v>
                </c:pt>
                <c:pt idx="673">
                  <c:v>1241.4000000000001</c:v>
                </c:pt>
                <c:pt idx="674">
                  <c:v>1242.4000000000001</c:v>
                </c:pt>
                <c:pt idx="675">
                  <c:v>1243.4000000000001</c:v>
                </c:pt>
                <c:pt idx="676">
                  <c:v>1244.7</c:v>
                </c:pt>
                <c:pt idx="677">
                  <c:v>1246</c:v>
                </c:pt>
                <c:pt idx="678">
                  <c:v>1247</c:v>
                </c:pt>
                <c:pt idx="679">
                  <c:v>1247.7</c:v>
                </c:pt>
                <c:pt idx="680">
                  <c:v>1248.4000000000001</c:v>
                </c:pt>
                <c:pt idx="681">
                  <c:v>1249</c:v>
                </c:pt>
                <c:pt idx="682">
                  <c:v>1249.4000000000001</c:v>
                </c:pt>
                <c:pt idx="683">
                  <c:v>1249.9000000000001</c:v>
                </c:pt>
                <c:pt idx="684">
                  <c:v>1250.4000000000001</c:v>
                </c:pt>
                <c:pt idx="685">
                  <c:v>1251.0999999999999</c:v>
                </c:pt>
                <c:pt idx="686">
                  <c:v>1252</c:v>
                </c:pt>
                <c:pt idx="687">
                  <c:v>1252.7</c:v>
                </c:pt>
                <c:pt idx="688">
                  <c:v>1253.4000000000001</c:v>
                </c:pt>
                <c:pt idx="689">
                  <c:v>1254.2</c:v>
                </c:pt>
                <c:pt idx="690">
                  <c:v>1254.8</c:v>
                </c:pt>
                <c:pt idx="691">
                  <c:v>1255.3</c:v>
                </c:pt>
                <c:pt idx="692">
                  <c:v>1255.7</c:v>
                </c:pt>
                <c:pt idx="693">
                  <c:v>1257.7</c:v>
                </c:pt>
                <c:pt idx="694">
                  <c:v>1260</c:v>
                </c:pt>
                <c:pt idx="695">
                  <c:v>1261.7</c:v>
                </c:pt>
                <c:pt idx="696">
                  <c:v>1262.5999999999999</c:v>
                </c:pt>
                <c:pt idx="697">
                  <c:v>1263.3</c:v>
                </c:pt>
                <c:pt idx="698">
                  <c:v>1263.8</c:v>
                </c:pt>
                <c:pt idx="699">
                  <c:v>1264.3</c:v>
                </c:pt>
                <c:pt idx="700">
                  <c:v>1264.5</c:v>
                </c:pt>
                <c:pt idx="701">
                  <c:v>1264.5999999999999</c:v>
                </c:pt>
                <c:pt idx="702">
                  <c:v>1264.9000000000001</c:v>
                </c:pt>
                <c:pt idx="703">
                  <c:v>1265.3</c:v>
                </c:pt>
                <c:pt idx="704">
                  <c:v>1265.4000000000001</c:v>
                </c:pt>
                <c:pt idx="705">
                  <c:v>1265</c:v>
                </c:pt>
                <c:pt idx="706">
                  <c:v>1263.7</c:v>
                </c:pt>
                <c:pt idx="707">
                  <c:v>1261.4000000000001</c:v>
                </c:pt>
                <c:pt idx="708">
                  <c:v>1259</c:v>
                </c:pt>
                <c:pt idx="709">
                  <c:v>1256.5999999999999</c:v>
                </c:pt>
                <c:pt idx="710">
                  <c:v>1254.3</c:v>
                </c:pt>
                <c:pt idx="711">
                  <c:v>1252</c:v>
                </c:pt>
                <c:pt idx="712">
                  <c:v>1249.9000000000001</c:v>
                </c:pt>
                <c:pt idx="713">
                  <c:v>1247.9000000000001</c:v>
                </c:pt>
                <c:pt idx="714">
                  <c:v>1246.0999999999999</c:v>
                </c:pt>
                <c:pt idx="715">
                  <c:v>1244.3</c:v>
                </c:pt>
                <c:pt idx="716">
                  <c:v>1242.5</c:v>
                </c:pt>
                <c:pt idx="717">
                  <c:v>1240.8</c:v>
                </c:pt>
                <c:pt idx="718">
                  <c:v>1239.0999999999999</c:v>
                </c:pt>
                <c:pt idx="719">
                  <c:v>1237.5</c:v>
                </c:pt>
                <c:pt idx="720">
                  <c:v>1235.9000000000001</c:v>
                </c:pt>
                <c:pt idx="721">
                  <c:v>1234.3</c:v>
                </c:pt>
                <c:pt idx="722">
                  <c:v>1232.7</c:v>
                </c:pt>
                <c:pt idx="723">
                  <c:v>1231.2</c:v>
                </c:pt>
                <c:pt idx="724">
                  <c:v>1229.7</c:v>
                </c:pt>
                <c:pt idx="725">
                  <c:v>1228.3</c:v>
                </c:pt>
                <c:pt idx="726">
                  <c:v>1226.9000000000001</c:v>
                </c:pt>
                <c:pt idx="727">
                  <c:v>1225.5999999999999</c:v>
                </c:pt>
                <c:pt idx="728">
                  <c:v>1224.2</c:v>
                </c:pt>
                <c:pt idx="729">
                  <c:v>1222.9000000000001</c:v>
                </c:pt>
                <c:pt idx="730">
                  <c:v>1221.5</c:v>
                </c:pt>
                <c:pt idx="731">
                  <c:v>1220.2</c:v>
                </c:pt>
                <c:pt idx="732">
                  <c:v>1218.9000000000001</c:v>
                </c:pt>
                <c:pt idx="733">
                  <c:v>1217.5</c:v>
                </c:pt>
                <c:pt idx="734">
                  <c:v>1216.0999999999999</c:v>
                </c:pt>
                <c:pt idx="735">
                  <c:v>1214.8</c:v>
                </c:pt>
                <c:pt idx="736">
                  <c:v>1213.4000000000001</c:v>
                </c:pt>
                <c:pt idx="737">
                  <c:v>1212</c:v>
                </c:pt>
                <c:pt idx="738">
                  <c:v>1210.5999999999999</c:v>
                </c:pt>
                <c:pt idx="739">
                  <c:v>1209.0999999999999</c:v>
                </c:pt>
                <c:pt idx="740">
                  <c:v>1207.5999999999999</c:v>
                </c:pt>
                <c:pt idx="741">
                  <c:v>1206</c:v>
                </c:pt>
                <c:pt idx="742">
                  <c:v>1204.4000000000001</c:v>
                </c:pt>
                <c:pt idx="743">
                  <c:v>1202.8</c:v>
                </c:pt>
                <c:pt idx="744">
                  <c:v>1201.2</c:v>
                </c:pt>
                <c:pt idx="745">
                  <c:v>1199.5</c:v>
                </c:pt>
                <c:pt idx="746">
                  <c:v>1197.8</c:v>
                </c:pt>
                <c:pt idx="747">
                  <c:v>1196.0999999999999</c:v>
                </c:pt>
                <c:pt idx="748">
                  <c:v>1194.3</c:v>
                </c:pt>
                <c:pt idx="749">
                  <c:v>1192.4000000000001</c:v>
                </c:pt>
                <c:pt idx="750">
                  <c:v>1190.5</c:v>
                </c:pt>
                <c:pt idx="751">
                  <c:v>1188.5999999999999</c:v>
                </c:pt>
                <c:pt idx="752">
                  <c:v>1186.5999999999999</c:v>
                </c:pt>
                <c:pt idx="753">
                  <c:v>1184.5999999999999</c:v>
                </c:pt>
                <c:pt idx="754">
                  <c:v>1182.7</c:v>
                </c:pt>
                <c:pt idx="755">
                  <c:v>1180.7</c:v>
                </c:pt>
                <c:pt idx="756">
                  <c:v>1178.7</c:v>
                </c:pt>
                <c:pt idx="757">
                  <c:v>1176.7</c:v>
                </c:pt>
                <c:pt idx="758">
                  <c:v>1174.7</c:v>
                </c:pt>
                <c:pt idx="759">
                  <c:v>1172.5999999999999</c:v>
                </c:pt>
                <c:pt idx="760">
                  <c:v>1170.5999999999999</c:v>
                </c:pt>
                <c:pt idx="761">
                  <c:v>1168.4000000000001</c:v>
                </c:pt>
                <c:pt idx="762">
                  <c:v>1166.2</c:v>
                </c:pt>
                <c:pt idx="763">
                  <c:v>1163.9000000000001</c:v>
                </c:pt>
                <c:pt idx="764">
                  <c:v>1161.5</c:v>
                </c:pt>
                <c:pt idx="765">
                  <c:v>1159.0999999999999</c:v>
                </c:pt>
                <c:pt idx="766">
                  <c:v>1156.5</c:v>
                </c:pt>
                <c:pt idx="767">
                  <c:v>1153.9000000000001</c:v>
                </c:pt>
                <c:pt idx="768">
                  <c:v>1151.0999999999999</c:v>
                </c:pt>
                <c:pt idx="769">
                  <c:v>1148.4000000000001</c:v>
                </c:pt>
                <c:pt idx="770">
                  <c:v>1145.5999999999999</c:v>
                </c:pt>
                <c:pt idx="771">
                  <c:v>1142.9000000000001</c:v>
                </c:pt>
                <c:pt idx="772">
                  <c:v>1140.0999999999999</c:v>
                </c:pt>
                <c:pt idx="773">
                  <c:v>1137.2</c:v>
                </c:pt>
                <c:pt idx="774">
                  <c:v>1134.2</c:v>
                </c:pt>
                <c:pt idx="775">
                  <c:v>1131.2</c:v>
                </c:pt>
                <c:pt idx="776">
                  <c:v>1128</c:v>
                </c:pt>
                <c:pt idx="777">
                  <c:v>1125.3</c:v>
                </c:pt>
                <c:pt idx="778">
                  <c:v>1122.3</c:v>
                </c:pt>
                <c:pt idx="779">
                  <c:v>1119.2</c:v>
                </c:pt>
                <c:pt idx="780">
                  <c:v>1115.8</c:v>
                </c:pt>
                <c:pt idx="781">
                  <c:v>1112.5999999999999</c:v>
                </c:pt>
                <c:pt idx="782">
                  <c:v>1109.7</c:v>
                </c:pt>
                <c:pt idx="783">
                  <c:v>1106.2</c:v>
                </c:pt>
                <c:pt idx="784">
                  <c:v>1103.0999999999999</c:v>
                </c:pt>
                <c:pt idx="785">
                  <c:v>1099.7</c:v>
                </c:pt>
                <c:pt idx="786">
                  <c:v>1096.7</c:v>
                </c:pt>
                <c:pt idx="787">
                  <c:v>1093.4000000000001</c:v>
                </c:pt>
                <c:pt idx="788">
                  <c:v>1090.2</c:v>
                </c:pt>
                <c:pt idx="789">
                  <c:v>1087.0999999999999</c:v>
                </c:pt>
                <c:pt idx="790">
                  <c:v>1083.8</c:v>
                </c:pt>
                <c:pt idx="791">
                  <c:v>1080.7</c:v>
                </c:pt>
                <c:pt idx="792">
                  <c:v>1077.5</c:v>
                </c:pt>
                <c:pt idx="793">
                  <c:v>1074.2</c:v>
                </c:pt>
                <c:pt idx="794">
                  <c:v>1071</c:v>
                </c:pt>
                <c:pt idx="795">
                  <c:v>1068</c:v>
                </c:pt>
                <c:pt idx="796">
                  <c:v>1064.8</c:v>
                </c:pt>
                <c:pt idx="797">
                  <c:v>1061.5999999999999</c:v>
                </c:pt>
                <c:pt idx="798">
                  <c:v>1058.3</c:v>
                </c:pt>
                <c:pt idx="799">
                  <c:v>1055.0999999999999</c:v>
                </c:pt>
                <c:pt idx="800">
                  <c:v>1051.9000000000001</c:v>
                </c:pt>
                <c:pt idx="801">
                  <c:v>1048.7</c:v>
                </c:pt>
                <c:pt idx="802">
                  <c:v>1045.7</c:v>
                </c:pt>
                <c:pt idx="803">
                  <c:v>1042.5</c:v>
                </c:pt>
                <c:pt idx="804">
                  <c:v>1039.2</c:v>
                </c:pt>
                <c:pt idx="805">
                  <c:v>1036.0999999999999</c:v>
                </c:pt>
                <c:pt idx="806">
                  <c:v>1033.0999999999999</c:v>
                </c:pt>
                <c:pt idx="807">
                  <c:v>1029.9000000000001</c:v>
                </c:pt>
                <c:pt idx="808">
                  <c:v>1026.9000000000001</c:v>
                </c:pt>
                <c:pt idx="809">
                  <c:v>1023.6</c:v>
                </c:pt>
                <c:pt idx="810">
                  <c:v>1020.5</c:v>
                </c:pt>
                <c:pt idx="811">
                  <c:v>1017.5</c:v>
                </c:pt>
                <c:pt idx="812">
                  <c:v>1014.2</c:v>
                </c:pt>
                <c:pt idx="813">
                  <c:v>1011.4</c:v>
                </c:pt>
                <c:pt idx="814">
                  <c:v>1008.2</c:v>
                </c:pt>
                <c:pt idx="815">
                  <c:v>1005.3</c:v>
                </c:pt>
                <c:pt idx="816">
                  <c:v>1002.1</c:v>
                </c:pt>
                <c:pt idx="817">
                  <c:v>999.2</c:v>
                </c:pt>
                <c:pt idx="818">
                  <c:v>996.2</c:v>
                </c:pt>
                <c:pt idx="819">
                  <c:v>993</c:v>
                </c:pt>
                <c:pt idx="820">
                  <c:v>990</c:v>
                </c:pt>
                <c:pt idx="821">
                  <c:v>986.8</c:v>
                </c:pt>
                <c:pt idx="822">
                  <c:v>983.9</c:v>
                </c:pt>
                <c:pt idx="823">
                  <c:v>980.7</c:v>
                </c:pt>
                <c:pt idx="824">
                  <c:v>977.8</c:v>
                </c:pt>
                <c:pt idx="825">
                  <c:v>974.9</c:v>
                </c:pt>
                <c:pt idx="826">
                  <c:v>971.8</c:v>
                </c:pt>
                <c:pt idx="827">
                  <c:v>968.9</c:v>
                </c:pt>
                <c:pt idx="828">
                  <c:v>966.1</c:v>
                </c:pt>
                <c:pt idx="829">
                  <c:v>963.2</c:v>
                </c:pt>
                <c:pt idx="830">
                  <c:v>960.2</c:v>
                </c:pt>
                <c:pt idx="831">
                  <c:v>957.2</c:v>
                </c:pt>
                <c:pt idx="832">
                  <c:v>954.4</c:v>
                </c:pt>
                <c:pt idx="833">
                  <c:v>951.5</c:v>
                </c:pt>
                <c:pt idx="834">
                  <c:v>948.4</c:v>
                </c:pt>
                <c:pt idx="835">
                  <c:v>945.6</c:v>
                </c:pt>
                <c:pt idx="836">
                  <c:v>942.5</c:v>
                </c:pt>
                <c:pt idx="837">
                  <c:v>939.8</c:v>
                </c:pt>
                <c:pt idx="838">
                  <c:v>936.9</c:v>
                </c:pt>
                <c:pt idx="839">
                  <c:v>933.8</c:v>
                </c:pt>
                <c:pt idx="840">
                  <c:v>931.1</c:v>
                </c:pt>
                <c:pt idx="841">
                  <c:v>928.3</c:v>
                </c:pt>
                <c:pt idx="842">
                  <c:v>925.2</c:v>
                </c:pt>
                <c:pt idx="843">
                  <c:v>922.4</c:v>
                </c:pt>
                <c:pt idx="844">
                  <c:v>919.6</c:v>
                </c:pt>
                <c:pt idx="845">
                  <c:v>916.6</c:v>
                </c:pt>
                <c:pt idx="846">
                  <c:v>914</c:v>
                </c:pt>
                <c:pt idx="847">
                  <c:v>911.3</c:v>
                </c:pt>
                <c:pt idx="848">
                  <c:v>908.6</c:v>
                </c:pt>
                <c:pt idx="849">
                  <c:v>905.8</c:v>
                </c:pt>
                <c:pt idx="850">
                  <c:v>903.1</c:v>
                </c:pt>
                <c:pt idx="851">
                  <c:v>900.5</c:v>
                </c:pt>
                <c:pt idx="852">
                  <c:v>897.6</c:v>
                </c:pt>
                <c:pt idx="853">
                  <c:v>894.9</c:v>
                </c:pt>
                <c:pt idx="854">
                  <c:v>892.2</c:v>
                </c:pt>
                <c:pt idx="855">
                  <c:v>889.6</c:v>
                </c:pt>
                <c:pt idx="856">
                  <c:v>886.8</c:v>
                </c:pt>
                <c:pt idx="857">
                  <c:v>884.1</c:v>
                </c:pt>
                <c:pt idx="858">
                  <c:v>881.4</c:v>
                </c:pt>
                <c:pt idx="859">
                  <c:v>878.8</c:v>
                </c:pt>
                <c:pt idx="860">
                  <c:v>876.1</c:v>
                </c:pt>
                <c:pt idx="861">
                  <c:v>873.6</c:v>
                </c:pt>
                <c:pt idx="862">
                  <c:v>871</c:v>
                </c:pt>
                <c:pt idx="863">
                  <c:v>868.3</c:v>
                </c:pt>
                <c:pt idx="864">
                  <c:v>865.7</c:v>
                </c:pt>
                <c:pt idx="865">
                  <c:v>863.2</c:v>
                </c:pt>
                <c:pt idx="866">
                  <c:v>860.5</c:v>
                </c:pt>
                <c:pt idx="867">
                  <c:v>857.9</c:v>
                </c:pt>
                <c:pt idx="868">
                  <c:v>855.4</c:v>
                </c:pt>
                <c:pt idx="869">
                  <c:v>852.9</c:v>
                </c:pt>
                <c:pt idx="870">
                  <c:v>850.4</c:v>
                </c:pt>
                <c:pt idx="871">
                  <c:v>847.9</c:v>
                </c:pt>
                <c:pt idx="872">
                  <c:v>845.4</c:v>
                </c:pt>
                <c:pt idx="873">
                  <c:v>843</c:v>
                </c:pt>
                <c:pt idx="874">
                  <c:v>840.4</c:v>
                </c:pt>
                <c:pt idx="875">
                  <c:v>838</c:v>
                </c:pt>
                <c:pt idx="876">
                  <c:v>835.5</c:v>
                </c:pt>
                <c:pt idx="877">
                  <c:v>833.1</c:v>
                </c:pt>
                <c:pt idx="878">
                  <c:v>830.7</c:v>
                </c:pt>
                <c:pt idx="879">
                  <c:v>828.2</c:v>
                </c:pt>
                <c:pt idx="880">
                  <c:v>825.8</c:v>
                </c:pt>
                <c:pt idx="881">
                  <c:v>823.5</c:v>
                </c:pt>
                <c:pt idx="882">
                  <c:v>821.1</c:v>
                </c:pt>
                <c:pt idx="883">
                  <c:v>818.8</c:v>
                </c:pt>
                <c:pt idx="884">
                  <c:v>816.6</c:v>
                </c:pt>
                <c:pt idx="885">
                  <c:v>814.2</c:v>
                </c:pt>
                <c:pt idx="886">
                  <c:v>812</c:v>
                </c:pt>
                <c:pt idx="887">
                  <c:v>809.9</c:v>
                </c:pt>
                <c:pt idx="888">
                  <c:v>807.7</c:v>
                </c:pt>
                <c:pt idx="889">
                  <c:v>805.5</c:v>
                </c:pt>
                <c:pt idx="890">
                  <c:v>803.3</c:v>
                </c:pt>
                <c:pt idx="891">
                  <c:v>800.9</c:v>
                </c:pt>
                <c:pt idx="892">
                  <c:v>798.6</c:v>
                </c:pt>
                <c:pt idx="893">
                  <c:v>796.3</c:v>
                </c:pt>
                <c:pt idx="894">
                  <c:v>794.1</c:v>
                </c:pt>
                <c:pt idx="895">
                  <c:v>791.9</c:v>
                </c:pt>
                <c:pt idx="896">
                  <c:v>789.6</c:v>
                </c:pt>
                <c:pt idx="897">
                  <c:v>787.4</c:v>
                </c:pt>
                <c:pt idx="898">
                  <c:v>785.1</c:v>
                </c:pt>
                <c:pt idx="899">
                  <c:v>783</c:v>
                </c:pt>
                <c:pt idx="900">
                  <c:v>780.8</c:v>
                </c:pt>
                <c:pt idx="901">
                  <c:v>778.6</c:v>
                </c:pt>
                <c:pt idx="902">
                  <c:v>776.4</c:v>
                </c:pt>
                <c:pt idx="903">
                  <c:v>774.3</c:v>
                </c:pt>
                <c:pt idx="904">
                  <c:v>772.2</c:v>
                </c:pt>
                <c:pt idx="905">
                  <c:v>770.1</c:v>
                </c:pt>
                <c:pt idx="906">
                  <c:v>767.9</c:v>
                </c:pt>
                <c:pt idx="907">
                  <c:v>765.8</c:v>
                </c:pt>
                <c:pt idx="908">
                  <c:v>763.7</c:v>
                </c:pt>
                <c:pt idx="909">
                  <c:v>761.6</c:v>
                </c:pt>
                <c:pt idx="910">
                  <c:v>759.5</c:v>
                </c:pt>
                <c:pt idx="911">
                  <c:v>757.5</c:v>
                </c:pt>
                <c:pt idx="912">
                  <c:v>755.4</c:v>
                </c:pt>
                <c:pt idx="913">
                  <c:v>753.2</c:v>
                </c:pt>
                <c:pt idx="914">
                  <c:v>751.1</c:v>
                </c:pt>
                <c:pt idx="915">
                  <c:v>749</c:v>
                </c:pt>
                <c:pt idx="916">
                  <c:v>746.8</c:v>
                </c:pt>
                <c:pt idx="917">
                  <c:v>744.7</c:v>
                </c:pt>
                <c:pt idx="918">
                  <c:v>742.7</c:v>
                </c:pt>
                <c:pt idx="919">
                  <c:v>740.6</c:v>
                </c:pt>
                <c:pt idx="920">
                  <c:v>738.5</c:v>
                </c:pt>
                <c:pt idx="921">
                  <c:v>736.4</c:v>
                </c:pt>
                <c:pt idx="922">
                  <c:v>734.4</c:v>
                </c:pt>
                <c:pt idx="923">
                  <c:v>732.3</c:v>
                </c:pt>
                <c:pt idx="924">
                  <c:v>730.3</c:v>
                </c:pt>
                <c:pt idx="925">
                  <c:v>728.8</c:v>
                </c:pt>
                <c:pt idx="926">
                  <c:v>727.3</c:v>
                </c:pt>
                <c:pt idx="927">
                  <c:v>725.6</c:v>
                </c:pt>
                <c:pt idx="928">
                  <c:v>723.8</c:v>
                </c:pt>
                <c:pt idx="929">
                  <c:v>721.9</c:v>
                </c:pt>
                <c:pt idx="930">
                  <c:v>720</c:v>
                </c:pt>
                <c:pt idx="931">
                  <c:v>718</c:v>
                </c:pt>
                <c:pt idx="932">
                  <c:v>716.2</c:v>
                </c:pt>
                <c:pt idx="933">
                  <c:v>714.2</c:v>
                </c:pt>
                <c:pt idx="934">
                  <c:v>712.4</c:v>
                </c:pt>
                <c:pt idx="935">
                  <c:v>710.5</c:v>
                </c:pt>
                <c:pt idx="936">
                  <c:v>708.6</c:v>
                </c:pt>
                <c:pt idx="937">
                  <c:v>706.6</c:v>
                </c:pt>
                <c:pt idx="938">
                  <c:v>704.8</c:v>
                </c:pt>
                <c:pt idx="939">
                  <c:v>703.1</c:v>
                </c:pt>
                <c:pt idx="940">
                  <c:v>701.2</c:v>
                </c:pt>
                <c:pt idx="941">
                  <c:v>699.4</c:v>
                </c:pt>
                <c:pt idx="942">
                  <c:v>697.6</c:v>
                </c:pt>
                <c:pt idx="943">
                  <c:v>695.7</c:v>
                </c:pt>
                <c:pt idx="944">
                  <c:v>693.9</c:v>
                </c:pt>
                <c:pt idx="945">
                  <c:v>692</c:v>
                </c:pt>
                <c:pt idx="946">
                  <c:v>690.2</c:v>
                </c:pt>
                <c:pt idx="947">
                  <c:v>688.4</c:v>
                </c:pt>
                <c:pt idx="948">
                  <c:v>686.6</c:v>
                </c:pt>
                <c:pt idx="949">
                  <c:v>684.9</c:v>
                </c:pt>
                <c:pt idx="950">
                  <c:v>683</c:v>
                </c:pt>
                <c:pt idx="951">
                  <c:v>681.2</c:v>
                </c:pt>
                <c:pt idx="952">
                  <c:v>679.4</c:v>
                </c:pt>
                <c:pt idx="953">
                  <c:v>677.7</c:v>
                </c:pt>
                <c:pt idx="954">
                  <c:v>675.9</c:v>
                </c:pt>
                <c:pt idx="955">
                  <c:v>674.1</c:v>
                </c:pt>
                <c:pt idx="956">
                  <c:v>672.3</c:v>
                </c:pt>
                <c:pt idx="957">
                  <c:v>670.6</c:v>
                </c:pt>
                <c:pt idx="958">
                  <c:v>668.9</c:v>
                </c:pt>
                <c:pt idx="959">
                  <c:v>667.1</c:v>
                </c:pt>
                <c:pt idx="960">
                  <c:v>665.4</c:v>
                </c:pt>
                <c:pt idx="961">
                  <c:v>663.6</c:v>
                </c:pt>
                <c:pt idx="962">
                  <c:v>661.8</c:v>
                </c:pt>
                <c:pt idx="963">
                  <c:v>660.1</c:v>
                </c:pt>
                <c:pt idx="964">
                  <c:v>658.3</c:v>
                </c:pt>
                <c:pt idx="965">
                  <c:v>656.5</c:v>
                </c:pt>
                <c:pt idx="966">
                  <c:v>654.79999999999995</c:v>
                </c:pt>
                <c:pt idx="967">
                  <c:v>653.1</c:v>
                </c:pt>
                <c:pt idx="968">
                  <c:v>651.29999999999995</c:v>
                </c:pt>
                <c:pt idx="969">
                  <c:v>649.6</c:v>
                </c:pt>
                <c:pt idx="970">
                  <c:v>647.9</c:v>
                </c:pt>
                <c:pt idx="971">
                  <c:v>646.20000000000005</c:v>
                </c:pt>
                <c:pt idx="972">
                  <c:v>644.5</c:v>
                </c:pt>
                <c:pt idx="973">
                  <c:v>642.70000000000005</c:v>
                </c:pt>
                <c:pt idx="974">
                  <c:v>641.1</c:v>
                </c:pt>
                <c:pt idx="975">
                  <c:v>639.4</c:v>
                </c:pt>
                <c:pt idx="976">
                  <c:v>637.70000000000005</c:v>
                </c:pt>
                <c:pt idx="977">
                  <c:v>636.1</c:v>
                </c:pt>
                <c:pt idx="978">
                  <c:v>634.4</c:v>
                </c:pt>
                <c:pt idx="979">
                  <c:v>632.70000000000005</c:v>
                </c:pt>
                <c:pt idx="980">
                  <c:v>631.1</c:v>
                </c:pt>
                <c:pt idx="981">
                  <c:v>629.4</c:v>
                </c:pt>
                <c:pt idx="982">
                  <c:v>627.70000000000005</c:v>
                </c:pt>
                <c:pt idx="983">
                  <c:v>626</c:v>
                </c:pt>
                <c:pt idx="984">
                  <c:v>624.4</c:v>
                </c:pt>
                <c:pt idx="985">
                  <c:v>622.70000000000005</c:v>
                </c:pt>
                <c:pt idx="986">
                  <c:v>621.1</c:v>
                </c:pt>
                <c:pt idx="987">
                  <c:v>619.4</c:v>
                </c:pt>
                <c:pt idx="988">
                  <c:v>617.79999999999995</c:v>
                </c:pt>
                <c:pt idx="989">
                  <c:v>616.20000000000005</c:v>
                </c:pt>
                <c:pt idx="990">
                  <c:v>614.6</c:v>
                </c:pt>
                <c:pt idx="991">
                  <c:v>612.9</c:v>
                </c:pt>
                <c:pt idx="992">
                  <c:v>611.29999999999995</c:v>
                </c:pt>
                <c:pt idx="993">
                  <c:v>609.70000000000005</c:v>
                </c:pt>
                <c:pt idx="994">
                  <c:v>608.1</c:v>
                </c:pt>
                <c:pt idx="995">
                  <c:v>606.5</c:v>
                </c:pt>
                <c:pt idx="996">
                  <c:v>604.9</c:v>
                </c:pt>
                <c:pt idx="997">
                  <c:v>603.29999999999995</c:v>
                </c:pt>
                <c:pt idx="998">
                  <c:v>601.70000000000005</c:v>
                </c:pt>
                <c:pt idx="999">
                  <c:v>600.1</c:v>
                </c:pt>
                <c:pt idx="1000">
                  <c:v>598.5</c:v>
                </c:pt>
                <c:pt idx="1001">
                  <c:v>596.9</c:v>
                </c:pt>
                <c:pt idx="1002">
                  <c:v>595.29999999999995</c:v>
                </c:pt>
                <c:pt idx="1003">
                  <c:v>593.6</c:v>
                </c:pt>
                <c:pt idx="1004">
                  <c:v>592.1</c:v>
                </c:pt>
                <c:pt idx="1005">
                  <c:v>590.5</c:v>
                </c:pt>
                <c:pt idx="1006">
                  <c:v>588.9</c:v>
                </c:pt>
                <c:pt idx="1007">
                  <c:v>587.4</c:v>
                </c:pt>
                <c:pt idx="1008">
                  <c:v>585.79999999999995</c:v>
                </c:pt>
                <c:pt idx="1009">
                  <c:v>584.20000000000005</c:v>
                </c:pt>
                <c:pt idx="1010">
                  <c:v>582.70000000000005</c:v>
                </c:pt>
                <c:pt idx="1011">
                  <c:v>581.20000000000005</c:v>
                </c:pt>
                <c:pt idx="1012">
                  <c:v>579.6</c:v>
                </c:pt>
                <c:pt idx="1013">
                  <c:v>578.1</c:v>
                </c:pt>
                <c:pt idx="1014">
                  <c:v>576.6</c:v>
                </c:pt>
                <c:pt idx="1015">
                  <c:v>575</c:v>
                </c:pt>
                <c:pt idx="1016">
                  <c:v>573.5</c:v>
                </c:pt>
                <c:pt idx="1017">
                  <c:v>572</c:v>
                </c:pt>
                <c:pt idx="1018">
                  <c:v>570.5</c:v>
                </c:pt>
                <c:pt idx="1019">
                  <c:v>569</c:v>
                </c:pt>
                <c:pt idx="1020">
                  <c:v>567.4</c:v>
                </c:pt>
                <c:pt idx="1021">
                  <c:v>565.9</c:v>
                </c:pt>
                <c:pt idx="1022">
                  <c:v>564.5</c:v>
                </c:pt>
                <c:pt idx="1023">
                  <c:v>563</c:v>
                </c:pt>
                <c:pt idx="1024">
                  <c:v>561.5</c:v>
                </c:pt>
                <c:pt idx="1025">
                  <c:v>560</c:v>
                </c:pt>
                <c:pt idx="1026">
                  <c:v>558.5</c:v>
                </c:pt>
                <c:pt idx="1027">
                  <c:v>557.1</c:v>
                </c:pt>
                <c:pt idx="1028">
                  <c:v>555.70000000000005</c:v>
                </c:pt>
                <c:pt idx="1029">
                  <c:v>554.29999999999995</c:v>
                </c:pt>
                <c:pt idx="1030">
                  <c:v>552.9</c:v>
                </c:pt>
                <c:pt idx="1031">
                  <c:v>551.4</c:v>
                </c:pt>
                <c:pt idx="1032">
                  <c:v>550</c:v>
                </c:pt>
                <c:pt idx="1033">
                  <c:v>548.6</c:v>
                </c:pt>
                <c:pt idx="1034">
                  <c:v>547.1</c:v>
                </c:pt>
                <c:pt idx="1035">
                  <c:v>545.70000000000005</c:v>
                </c:pt>
                <c:pt idx="1036">
                  <c:v>544.29999999999995</c:v>
                </c:pt>
                <c:pt idx="1037">
                  <c:v>542.9</c:v>
                </c:pt>
                <c:pt idx="1038">
                  <c:v>541.5</c:v>
                </c:pt>
                <c:pt idx="1039">
                  <c:v>540</c:v>
                </c:pt>
                <c:pt idx="1040">
                  <c:v>538.6</c:v>
                </c:pt>
                <c:pt idx="1041">
                  <c:v>537.29999999999995</c:v>
                </c:pt>
                <c:pt idx="1042">
                  <c:v>535.9</c:v>
                </c:pt>
                <c:pt idx="1043">
                  <c:v>534.6</c:v>
                </c:pt>
                <c:pt idx="1044">
                  <c:v>533.20000000000005</c:v>
                </c:pt>
                <c:pt idx="1045">
                  <c:v>531.79999999999995</c:v>
                </c:pt>
                <c:pt idx="1046">
                  <c:v>530.4</c:v>
                </c:pt>
                <c:pt idx="1047">
                  <c:v>529</c:v>
                </c:pt>
                <c:pt idx="1048">
                  <c:v>527.6</c:v>
                </c:pt>
                <c:pt idx="1049">
                  <c:v>526.1</c:v>
                </c:pt>
                <c:pt idx="1050">
                  <c:v>524.79999999999995</c:v>
                </c:pt>
                <c:pt idx="1051">
                  <c:v>523.4</c:v>
                </c:pt>
                <c:pt idx="1052">
                  <c:v>522.1</c:v>
                </c:pt>
                <c:pt idx="1053">
                  <c:v>520.70000000000005</c:v>
                </c:pt>
                <c:pt idx="1054">
                  <c:v>519.29999999999995</c:v>
                </c:pt>
                <c:pt idx="1055">
                  <c:v>517.9</c:v>
                </c:pt>
                <c:pt idx="1056">
                  <c:v>516.6</c:v>
                </c:pt>
                <c:pt idx="1057">
                  <c:v>515.20000000000005</c:v>
                </c:pt>
                <c:pt idx="1058">
                  <c:v>513.79999999999995</c:v>
                </c:pt>
                <c:pt idx="1059">
                  <c:v>512.5</c:v>
                </c:pt>
                <c:pt idx="1060">
                  <c:v>511.1</c:v>
                </c:pt>
                <c:pt idx="1061">
                  <c:v>509.8</c:v>
                </c:pt>
                <c:pt idx="1062">
                  <c:v>508.5</c:v>
                </c:pt>
                <c:pt idx="1063">
                  <c:v>507.2</c:v>
                </c:pt>
                <c:pt idx="1064">
                  <c:v>505.8</c:v>
                </c:pt>
                <c:pt idx="1065">
                  <c:v>504.4</c:v>
                </c:pt>
                <c:pt idx="1066">
                  <c:v>503.1</c:v>
                </c:pt>
                <c:pt idx="1067">
                  <c:v>501.9</c:v>
                </c:pt>
                <c:pt idx="1068">
                  <c:v>500.6</c:v>
                </c:pt>
                <c:pt idx="1069">
                  <c:v>499.2</c:v>
                </c:pt>
                <c:pt idx="1070">
                  <c:v>497.8</c:v>
                </c:pt>
                <c:pt idx="1071">
                  <c:v>496.5</c:v>
                </c:pt>
                <c:pt idx="1072">
                  <c:v>495.1</c:v>
                </c:pt>
                <c:pt idx="1073">
                  <c:v>493.6</c:v>
                </c:pt>
                <c:pt idx="1074">
                  <c:v>492.3</c:v>
                </c:pt>
                <c:pt idx="1075">
                  <c:v>490.8</c:v>
                </c:pt>
                <c:pt idx="1076">
                  <c:v>489.5</c:v>
                </c:pt>
                <c:pt idx="1077">
                  <c:v>488.1</c:v>
                </c:pt>
                <c:pt idx="1078">
                  <c:v>486.7</c:v>
                </c:pt>
                <c:pt idx="1079">
                  <c:v>485.3</c:v>
                </c:pt>
                <c:pt idx="1080">
                  <c:v>483.9</c:v>
                </c:pt>
                <c:pt idx="1081">
                  <c:v>482.6</c:v>
                </c:pt>
                <c:pt idx="1082">
                  <c:v>481.2</c:v>
                </c:pt>
                <c:pt idx="1083">
                  <c:v>479.8</c:v>
                </c:pt>
                <c:pt idx="1084">
                  <c:v>478.5</c:v>
                </c:pt>
                <c:pt idx="1085">
                  <c:v>477.1</c:v>
                </c:pt>
                <c:pt idx="1086">
                  <c:v>475.7</c:v>
                </c:pt>
                <c:pt idx="1087">
                  <c:v>474.3</c:v>
                </c:pt>
                <c:pt idx="1088">
                  <c:v>472.9</c:v>
                </c:pt>
                <c:pt idx="1089">
                  <c:v>471.5</c:v>
                </c:pt>
                <c:pt idx="1090">
                  <c:v>470.1</c:v>
                </c:pt>
                <c:pt idx="1091">
                  <c:v>468.8</c:v>
                </c:pt>
                <c:pt idx="1092">
                  <c:v>467.3</c:v>
                </c:pt>
                <c:pt idx="1093">
                  <c:v>465.9</c:v>
                </c:pt>
                <c:pt idx="1094">
                  <c:v>464.6</c:v>
                </c:pt>
                <c:pt idx="1095">
                  <c:v>463.2</c:v>
                </c:pt>
                <c:pt idx="1096">
                  <c:v>461.8</c:v>
                </c:pt>
                <c:pt idx="1097">
                  <c:v>460.3</c:v>
                </c:pt>
                <c:pt idx="1098">
                  <c:v>459</c:v>
                </c:pt>
                <c:pt idx="1099">
                  <c:v>457.5</c:v>
                </c:pt>
                <c:pt idx="1100">
                  <c:v>456.2</c:v>
                </c:pt>
                <c:pt idx="1101">
                  <c:v>454.8</c:v>
                </c:pt>
                <c:pt idx="1102">
                  <c:v>453.4</c:v>
                </c:pt>
                <c:pt idx="1103">
                  <c:v>452</c:v>
                </c:pt>
                <c:pt idx="1104">
                  <c:v>450.6</c:v>
                </c:pt>
                <c:pt idx="1105">
                  <c:v>449.2</c:v>
                </c:pt>
                <c:pt idx="1106">
                  <c:v>447.8</c:v>
                </c:pt>
                <c:pt idx="1107">
                  <c:v>446.4</c:v>
                </c:pt>
                <c:pt idx="1108">
                  <c:v>444.9</c:v>
                </c:pt>
                <c:pt idx="1109">
                  <c:v>443.6</c:v>
                </c:pt>
                <c:pt idx="1110">
                  <c:v>442.2</c:v>
                </c:pt>
                <c:pt idx="1111">
                  <c:v>440.8</c:v>
                </c:pt>
                <c:pt idx="1112">
                  <c:v>439.4</c:v>
                </c:pt>
                <c:pt idx="1113">
                  <c:v>438</c:v>
                </c:pt>
                <c:pt idx="1114">
                  <c:v>436.7</c:v>
                </c:pt>
                <c:pt idx="1115">
                  <c:v>435.4</c:v>
                </c:pt>
                <c:pt idx="1116">
                  <c:v>434</c:v>
                </c:pt>
                <c:pt idx="1117">
                  <c:v>432.6</c:v>
                </c:pt>
                <c:pt idx="1118">
                  <c:v>431.2</c:v>
                </c:pt>
                <c:pt idx="1119">
                  <c:v>429.8</c:v>
                </c:pt>
                <c:pt idx="1120">
                  <c:v>428.3</c:v>
                </c:pt>
                <c:pt idx="1121">
                  <c:v>426.9</c:v>
                </c:pt>
                <c:pt idx="1122">
                  <c:v>425.5</c:v>
                </c:pt>
                <c:pt idx="1123">
                  <c:v>424.1</c:v>
                </c:pt>
                <c:pt idx="1124">
                  <c:v>422.7</c:v>
                </c:pt>
                <c:pt idx="1125">
                  <c:v>421.3</c:v>
                </c:pt>
                <c:pt idx="1126">
                  <c:v>419.9</c:v>
                </c:pt>
                <c:pt idx="1127">
                  <c:v>418.5</c:v>
                </c:pt>
                <c:pt idx="1128">
                  <c:v>417.1</c:v>
                </c:pt>
                <c:pt idx="1129">
                  <c:v>415.7</c:v>
                </c:pt>
                <c:pt idx="1130">
                  <c:v>414.4</c:v>
                </c:pt>
                <c:pt idx="1131">
                  <c:v>413</c:v>
                </c:pt>
                <c:pt idx="1132">
                  <c:v>411.6</c:v>
                </c:pt>
                <c:pt idx="1133">
                  <c:v>410.2</c:v>
                </c:pt>
                <c:pt idx="1134">
                  <c:v>408.7</c:v>
                </c:pt>
                <c:pt idx="1135">
                  <c:v>407.2</c:v>
                </c:pt>
                <c:pt idx="1136">
                  <c:v>405.6</c:v>
                </c:pt>
                <c:pt idx="1137">
                  <c:v>404.6</c:v>
                </c:pt>
                <c:pt idx="1138">
                  <c:v>403.3</c:v>
                </c:pt>
                <c:pt idx="1139">
                  <c:v>402</c:v>
                </c:pt>
                <c:pt idx="1140">
                  <c:v>400.7</c:v>
                </c:pt>
                <c:pt idx="1141">
                  <c:v>399.4</c:v>
                </c:pt>
                <c:pt idx="1142">
                  <c:v>398</c:v>
                </c:pt>
                <c:pt idx="1143">
                  <c:v>396.7</c:v>
                </c:pt>
                <c:pt idx="1144">
                  <c:v>395.4</c:v>
                </c:pt>
                <c:pt idx="1145">
                  <c:v>394.1</c:v>
                </c:pt>
                <c:pt idx="1146">
                  <c:v>392.8</c:v>
                </c:pt>
                <c:pt idx="1147">
                  <c:v>391.5</c:v>
                </c:pt>
                <c:pt idx="1148">
                  <c:v>390.2</c:v>
                </c:pt>
                <c:pt idx="1149">
                  <c:v>389</c:v>
                </c:pt>
                <c:pt idx="1150">
                  <c:v>387.8</c:v>
                </c:pt>
                <c:pt idx="1151">
                  <c:v>386.5</c:v>
                </c:pt>
                <c:pt idx="1152">
                  <c:v>385.2</c:v>
                </c:pt>
                <c:pt idx="1153">
                  <c:v>383.8</c:v>
                </c:pt>
                <c:pt idx="1154">
                  <c:v>382.5</c:v>
                </c:pt>
                <c:pt idx="1155">
                  <c:v>381.2</c:v>
                </c:pt>
                <c:pt idx="1156">
                  <c:v>379.9</c:v>
                </c:pt>
                <c:pt idx="1157">
                  <c:v>378.6</c:v>
                </c:pt>
                <c:pt idx="1158">
                  <c:v>377.3</c:v>
                </c:pt>
                <c:pt idx="1159">
                  <c:v>375.9</c:v>
                </c:pt>
                <c:pt idx="1160">
                  <c:v>374.6</c:v>
                </c:pt>
                <c:pt idx="1161">
                  <c:v>373.3</c:v>
                </c:pt>
                <c:pt idx="1162">
                  <c:v>372</c:v>
                </c:pt>
                <c:pt idx="1163">
                  <c:v>370.8</c:v>
                </c:pt>
                <c:pt idx="1164">
                  <c:v>369.4</c:v>
                </c:pt>
                <c:pt idx="1165">
                  <c:v>368.1</c:v>
                </c:pt>
                <c:pt idx="1166">
                  <c:v>366.8</c:v>
                </c:pt>
                <c:pt idx="1167">
                  <c:v>365.6</c:v>
                </c:pt>
                <c:pt idx="1168">
                  <c:v>364.3</c:v>
                </c:pt>
                <c:pt idx="1169">
                  <c:v>363</c:v>
                </c:pt>
                <c:pt idx="1170">
                  <c:v>361.7</c:v>
                </c:pt>
                <c:pt idx="1171">
                  <c:v>360.5</c:v>
                </c:pt>
                <c:pt idx="1172">
                  <c:v>359.2</c:v>
                </c:pt>
                <c:pt idx="1173">
                  <c:v>357.9</c:v>
                </c:pt>
                <c:pt idx="1174">
                  <c:v>356.7</c:v>
                </c:pt>
                <c:pt idx="1175">
                  <c:v>355.5</c:v>
                </c:pt>
                <c:pt idx="1176">
                  <c:v>354.3</c:v>
                </c:pt>
                <c:pt idx="1177">
                  <c:v>353.1</c:v>
                </c:pt>
                <c:pt idx="1178">
                  <c:v>351.9</c:v>
                </c:pt>
                <c:pt idx="1179">
                  <c:v>350.7</c:v>
                </c:pt>
                <c:pt idx="1180">
                  <c:v>349.4</c:v>
                </c:pt>
                <c:pt idx="1181">
                  <c:v>348.2</c:v>
                </c:pt>
                <c:pt idx="1182">
                  <c:v>347</c:v>
                </c:pt>
                <c:pt idx="1183">
                  <c:v>345.8</c:v>
                </c:pt>
                <c:pt idx="1184">
                  <c:v>344.6</c:v>
                </c:pt>
                <c:pt idx="1185">
                  <c:v>343.4</c:v>
                </c:pt>
                <c:pt idx="1186">
                  <c:v>342.1</c:v>
                </c:pt>
                <c:pt idx="1187">
                  <c:v>340.9</c:v>
                </c:pt>
                <c:pt idx="1188">
                  <c:v>339.7</c:v>
                </c:pt>
                <c:pt idx="1189">
                  <c:v>338.6</c:v>
                </c:pt>
                <c:pt idx="1190">
                  <c:v>337.4</c:v>
                </c:pt>
                <c:pt idx="1191">
                  <c:v>336.2</c:v>
                </c:pt>
              </c:numCache>
            </c:numRef>
          </c:yVal>
          <c:smooth val="1"/>
          <c:extLst xmlns:c16r2="http://schemas.microsoft.com/office/drawing/2015/06/chart">
            <c:ext xmlns:c16="http://schemas.microsoft.com/office/drawing/2014/chart" uri="{C3380CC4-5D6E-409C-BE32-E72D297353CC}">
              <c16:uniqueId val="{00000002-3975-CC4A-9BF4-65EC4B1D870D}"/>
            </c:ext>
          </c:extLst>
        </c:ser>
        <c:dLbls>
          <c:showLegendKey val="0"/>
          <c:showVal val="0"/>
          <c:showCatName val="0"/>
          <c:showSerName val="0"/>
          <c:showPercent val="0"/>
          <c:showBubbleSize val="0"/>
        </c:dLbls>
        <c:axId val="243971584"/>
        <c:axId val="243973504"/>
      </c:scatterChart>
      <c:valAx>
        <c:axId val="243971584"/>
        <c:scaling>
          <c:orientation val="minMax"/>
        </c:scaling>
        <c:delete val="0"/>
        <c:axPos val="b"/>
        <c:title>
          <c:tx>
            <c:rich>
              <a:bodyPr/>
              <a:lstStyle/>
              <a:p>
                <a:pPr>
                  <a:defRPr/>
                </a:pPr>
                <a:r>
                  <a:rPr lang="en-GB"/>
                  <a:t>Time (sec)</a:t>
                </a:r>
              </a:p>
            </c:rich>
          </c:tx>
          <c:overlay val="0"/>
        </c:title>
        <c:numFmt formatCode="General" sourceLinked="1"/>
        <c:majorTickMark val="out"/>
        <c:minorTickMark val="none"/>
        <c:tickLblPos val="nextTo"/>
        <c:crossAx val="243973504"/>
        <c:crosses val="autoZero"/>
        <c:crossBetween val="midCat"/>
      </c:valAx>
      <c:valAx>
        <c:axId val="243973504"/>
        <c:scaling>
          <c:orientation val="minMax"/>
        </c:scaling>
        <c:delete val="0"/>
        <c:axPos val="l"/>
        <c:title>
          <c:tx>
            <c:rich>
              <a:bodyPr rot="-5400000" vert="horz"/>
              <a:lstStyle/>
              <a:p>
                <a:pPr>
                  <a:defRPr/>
                </a:pPr>
                <a:r>
                  <a:rPr lang="en-GB"/>
                  <a:t>Temp (</a:t>
                </a:r>
                <a:r>
                  <a:rPr lang="en-GB" baseline="30000"/>
                  <a:t>o</a:t>
                </a:r>
                <a:r>
                  <a:rPr lang="en-GB" baseline="0"/>
                  <a:t>C)</a:t>
                </a:r>
                <a:endParaRPr lang="en-GB"/>
              </a:p>
            </c:rich>
          </c:tx>
          <c:overlay val="0"/>
        </c:title>
        <c:numFmt formatCode="General" sourceLinked="1"/>
        <c:majorTickMark val="out"/>
        <c:minorTickMark val="none"/>
        <c:tickLblPos val="nextTo"/>
        <c:crossAx val="243971584"/>
        <c:crosses val="autoZero"/>
        <c:crossBetween val="midCat"/>
      </c:valAx>
    </c:plotArea>
    <c:legend>
      <c:legendPos val="r"/>
      <c:layout>
        <c:manualLayout>
          <c:xMode val="edge"/>
          <c:yMode val="edge"/>
          <c:x val="0.64471893586928597"/>
          <c:y val="0.36877918913431001"/>
          <c:w val="0.33936172213018301"/>
          <c:h val="0.28384219254111898"/>
        </c:manualLayout>
      </c:layout>
      <c:overlay val="0"/>
    </c:legend>
    <c:plotVisOnly val="1"/>
    <c:dispBlanksAs val="gap"/>
    <c:showDLblsOverMax val="0"/>
  </c:chart>
  <c:spPr>
    <a:ln>
      <a:solidFill>
        <a:schemeClr val="bg1">
          <a:lumMod val="85000"/>
        </a:schemeClr>
      </a:solid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15% Polymer</a:t>
            </a:r>
          </a:p>
        </c:rich>
      </c:tx>
      <c:overlay val="1"/>
    </c:title>
    <c:autoTitleDeleted val="0"/>
    <c:plotArea>
      <c:layout>
        <c:manualLayout>
          <c:layoutTarget val="inner"/>
          <c:xMode val="edge"/>
          <c:yMode val="edge"/>
          <c:x val="0.170577729667136"/>
          <c:y val="9.3928693343985001E-2"/>
          <c:w val="0.44569539424010401"/>
          <c:h val="0.79363478108139895"/>
        </c:manualLayout>
      </c:layout>
      <c:scatterChart>
        <c:scatterStyle val="smoothMarker"/>
        <c:varyColors val="0"/>
        <c:ser>
          <c:idx val="0"/>
          <c:order val="0"/>
          <c:tx>
            <c:strRef>
              <c:f>'15% T4 &amp;T7'!$C$1</c:f>
              <c:strCache>
                <c:ptCount val="1"/>
                <c:pt idx="0">
                  <c:v>Temperature 4(°C) Coke</c:v>
                </c:pt>
              </c:strCache>
            </c:strRef>
          </c:tx>
          <c:marker>
            <c:symbol val="none"/>
          </c:marker>
          <c:xVal>
            <c:numRef>
              <c:f>'15% T4 &amp;T7'!$A$2:$A$1846</c:f>
              <c:numCache>
                <c:formatCode>General</c:formatCode>
                <c:ptCount val="1845"/>
                <c:pt idx="0">
                  <c:v>0</c:v>
                </c:pt>
                <c:pt idx="1">
                  <c:v>1.000000000006551</c:v>
                </c:pt>
                <c:pt idx="2">
                  <c:v>2.0000000000035101</c:v>
                </c:pt>
                <c:pt idx="3">
                  <c:v>2.0000000000035101</c:v>
                </c:pt>
                <c:pt idx="4">
                  <c:v>3.000000000000469</c:v>
                </c:pt>
                <c:pt idx="5">
                  <c:v>3.000000000000469</c:v>
                </c:pt>
                <c:pt idx="6">
                  <c:v>3.9999999999974278</c:v>
                </c:pt>
                <c:pt idx="7">
                  <c:v>3.9999999999974278</c:v>
                </c:pt>
                <c:pt idx="8">
                  <c:v>5.0000000000039799</c:v>
                </c:pt>
                <c:pt idx="9">
                  <c:v>5.0000000000039799</c:v>
                </c:pt>
                <c:pt idx="10">
                  <c:v>6.0000000000009379</c:v>
                </c:pt>
                <c:pt idx="11">
                  <c:v>6.0000000000009379</c:v>
                </c:pt>
                <c:pt idx="12">
                  <c:v>7.0000000000074873</c:v>
                </c:pt>
                <c:pt idx="13">
                  <c:v>7.0000000000074873</c:v>
                </c:pt>
                <c:pt idx="14">
                  <c:v>8.0000000000044498</c:v>
                </c:pt>
                <c:pt idx="15">
                  <c:v>8.0000000000044498</c:v>
                </c:pt>
                <c:pt idx="16">
                  <c:v>9.0000000000014069</c:v>
                </c:pt>
                <c:pt idx="17">
                  <c:v>9.0000000000014069</c:v>
                </c:pt>
                <c:pt idx="18">
                  <c:v>9.9999999999983693</c:v>
                </c:pt>
                <c:pt idx="19">
                  <c:v>9.9999999999983693</c:v>
                </c:pt>
                <c:pt idx="20">
                  <c:v>11.000000000004921</c:v>
                </c:pt>
                <c:pt idx="21">
                  <c:v>11.000000000004921</c:v>
                </c:pt>
                <c:pt idx="22">
                  <c:v>12.000000000001871</c:v>
                </c:pt>
                <c:pt idx="23">
                  <c:v>12.000000000001871</c:v>
                </c:pt>
                <c:pt idx="24">
                  <c:v>13.000000000008431</c:v>
                </c:pt>
                <c:pt idx="25">
                  <c:v>13.000000000008431</c:v>
                </c:pt>
                <c:pt idx="26">
                  <c:v>14.0000000000054</c:v>
                </c:pt>
                <c:pt idx="27">
                  <c:v>14.0000000000054</c:v>
                </c:pt>
                <c:pt idx="28">
                  <c:v>15.00000000000235</c:v>
                </c:pt>
                <c:pt idx="29">
                  <c:v>15.00000000000235</c:v>
                </c:pt>
                <c:pt idx="30">
                  <c:v>15.999999999999311</c:v>
                </c:pt>
                <c:pt idx="31">
                  <c:v>15.999999999999311</c:v>
                </c:pt>
                <c:pt idx="32">
                  <c:v>16.999999999996259</c:v>
                </c:pt>
                <c:pt idx="33">
                  <c:v>16.999999999996259</c:v>
                </c:pt>
                <c:pt idx="34">
                  <c:v>18.00000000000281</c:v>
                </c:pt>
                <c:pt idx="35">
                  <c:v>18.00000000000281</c:v>
                </c:pt>
                <c:pt idx="36">
                  <c:v>18.999999999999769</c:v>
                </c:pt>
                <c:pt idx="37">
                  <c:v>18.999999999999769</c:v>
                </c:pt>
                <c:pt idx="38">
                  <c:v>20.00000000000632</c:v>
                </c:pt>
                <c:pt idx="39">
                  <c:v>20.00000000000632</c:v>
                </c:pt>
                <c:pt idx="40">
                  <c:v>21.000000000003279</c:v>
                </c:pt>
                <c:pt idx="41">
                  <c:v>21.000000000003279</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99</c:v>
                </c:pt>
                <c:pt idx="53">
                  <c:v>0.99999999999695899</c:v>
                </c:pt>
                <c:pt idx="54">
                  <c:v>1.999999999993918</c:v>
                </c:pt>
                <c:pt idx="55">
                  <c:v>1.999999999993918</c:v>
                </c:pt>
                <c:pt idx="56">
                  <c:v>2.9999999999908762</c:v>
                </c:pt>
                <c:pt idx="57">
                  <c:v>2.9999999999908762</c:v>
                </c:pt>
                <c:pt idx="58">
                  <c:v>3.9999999999974278</c:v>
                </c:pt>
                <c:pt idx="59">
                  <c:v>3.9999999999974278</c:v>
                </c:pt>
                <c:pt idx="60">
                  <c:v>4.9999999999943903</c:v>
                </c:pt>
                <c:pt idx="61">
                  <c:v>4.9999999999943903</c:v>
                </c:pt>
                <c:pt idx="62">
                  <c:v>6.0000000000009379</c:v>
                </c:pt>
                <c:pt idx="63">
                  <c:v>6.0000000000009379</c:v>
                </c:pt>
                <c:pt idx="64">
                  <c:v>6.9999999999978968</c:v>
                </c:pt>
                <c:pt idx="65">
                  <c:v>6.9999999999978968</c:v>
                </c:pt>
                <c:pt idx="66">
                  <c:v>7.9999999999948583</c:v>
                </c:pt>
                <c:pt idx="67">
                  <c:v>7.9999999999948583</c:v>
                </c:pt>
                <c:pt idx="68">
                  <c:v>8.9999999999918145</c:v>
                </c:pt>
                <c:pt idx="69">
                  <c:v>8.9999999999918145</c:v>
                </c:pt>
                <c:pt idx="70">
                  <c:v>9.9999999999983693</c:v>
                </c:pt>
                <c:pt idx="71">
                  <c:v>9.9999999999983693</c:v>
                </c:pt>
                <c:pt idx="72">
                  <c:v>10.99999999999533</c:v>
                </c:pt>
                <c:pt idx="73">
                  <c:v>10.99999999999533</c:v>
                </c:pt>
                <c:pt idx="74">
                  <c:v>11.999999999992299</c:v>
                </c:pt>
                <c:pt idx="75">
                  <c:v>11.999999999992299</c:v>
                </c:pt>
                <c:pt idx="76">
                  <c:v>12.99999999999884</c:v>
                </c:pt>
                <c:pt idx="77">
                  <c:v>12.99999999999884</c:v>
                </c:pt>
                <c:pt idx="78">
                  <c:v>13.999999999995801</c:v>
                </c:pt>
                <c:pt idx="79">
                  <c:v>13.999999999995801</c:v>
                </c:pt>
                <c:pt idx="80">
                  <c:v>14.999999999992751</c:v>
                </c:pt>
                <c:pt idx="81">
                  <c:v>14.999999999992751</c:v>
                </c:pt>
                <c:pt idx="82">
                  <c:v>15.99999999998971</c:v>
                </c:pt>
                <c:pt idx="83">
                  <c:v>15.99999999998971</c:v>
                </c:pt>
                <c:pt idx="84">
                  <c:v>16.999999999996259</c:v>
                </c:pt>
                <c:pt idx="85">
                  <c:v>16.999999999996259</c:v>
                </c:pt>
                <c:pt idx="86">
                  <c:v>17.999999999993221</c:v>
                </c:pt>
                <c:pt idx="87">
                  <c:v>17.999999999993221</c:v>
                </c:pt>
                <c:pt idx="88">
                  <c:v>18.999999999999769</c:v>
                </c:pt>
                <c:pt idx="89">
                  <c:v>18.999999999999769</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91</c:v>
                </c:pt>
                <c:pt idx="107">
                  <c:v>27.999999999991591</c:v>
                </c:pt>
                <c:pt idx="108">
                  <c:v>28.999999999998131</c:v>
                </c:pt>
                <c:pt idx="109">
                  <c:v>28.999999999998131</c:v>
                </c:pt>
                <c:pt idx="110">
                  <c:v>29.99999999999509</c:v>
                </c:pt>
                <c:pt idx="111">
                  <c:v>29.99999999999509</c:v>
                </c:pt>
                <c:pt idx="112">
                  <c:v>30.99999999999206</c:v>
                </c:pt>
                <c:pt idx="113">
                  <c:v>30.99999999999206</c:v>
                </c:pt>
                <c:pt idx="114">
                  <c:v>31.999999999998611</c:v>
                </c:pt>
                <c:pt idx="115">
                  <c:v>31.999999999998611</c:v>
                </c:pt>
                <c:pt idx="116">
                  <c:v>32.999999999995573</c:v>
                </c:pt>
                <c:pt idx="117">
                  <c:v>32.999999999995573</c:v>
                </c:pt>
                <c:pt idx="118">
                  <c:v>33.999999999992532</c:v>
                </c:pt>
                <c:pt idx="119">
                  <c:v>33.999999999992532</c:v>
                </c:pt>
                <c:pt idx="120">
                  <c:v>34.999999999989498</c:v>
                </c:pt>
                <c:pt idx="121">
                  <c:v>34.999999999989498</c:v>
                </c:pt>
                <c:pt idx="122">
                  <c:v>35.999999999996042</c:v>
                </c:pt>
                <c:pt idx="123">
                  <c:v>35.999999999996042</c:v>
                </c:pt>
                <c:pt idx="124">
                  <c:v>36.999999999993001</c:v>
                </c:pt>
                <c:pt idx="125">
                  <c:v>36.999999999993001</c:v>
                </c:pt>
                <c:pt idx="126">
                  <c:v>37.999999999999552</c:v>
                </c:pt>
                <c:pt idx="127">
                  <c:v>37.999999999999552</c:v>
                </c:pt>
                <c:pt idx="128">
                  <c:v>38.999999999996497</c:v>
                </c:pt>
                <c:pt idx="129">
                  <c:v>38.999999999996497</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43</c:v>
                </c:pt>
                <c:pt idx="169">
                  <c:v>58.999999999993243</c:v>
                </c:pt>
                <c:pt idx="170">
                  <c:v>59.999999999990202</c:v>
                </c:pt>
                <c:pt idx="171">
                  <c:v>59.999999999990202</c:v>
                </c:pt>
                <c:pt idx="172">
                  <c:v>60.999999999996753</c:v>
                </c:pt>
                <c:pt idx="173">
                  <c:v>60.999999999996753</c:v>
                </c:pt>
                <c:pt idx="174">
                  <c:v>61.999999999993712</c:v>
                </c:pt>
                <c:pt idx="175">
                  <c:v>61.999999999993712</c:v>
                </c:pt>
                <c:pt idx="176">
                  <c:v>63.000000000000263</c:v>
                </c:pt>
                <c:pt idx="177">
                  <c:v>63.000000000000263</c:v>
                </c:pt>
                <c:pt idx="178">
                  <c:v>63.999999999997208</c:v>
                </c:pt>
                <c:pt idx="179">
                  <c:v>63.999999999997208</c:v>
                </c:pt>
                <c:pt idx="180">
                  <c:v>64.999999999994202</c:v>
                </c:pt>
                <c:pt idx="181">
                  <c:v>64.999999999994202</c:v>
                </c:pt>
                <c:pt idx="182">
                  <c:v>65.999999999991161</c:v>
                </c:pt>
                <c:pt idx="183">
                  <c:v>65.999999999991161</c:v>
                </c:pt>
                <c:pt idx="184">
                  <c:v>66.999999999997698</c:v>
                </c:pt>
                <c:pt idx="185">
                  <c:v>66.999999999997698</c:v>
                </c:pt>
                <c:pt idx="186">
                  <c:v>67.999999999994671</c:v>
                </c:pt>
                <c:pt idx="187">
                  <c:v>67.999999999994671</c:v>
                </c:pt>
                <c:pt idx="188">
                  <c:v>69.00000000000118</c:v>
                </c:pt>
                <c:pt idx="189">
                  <c:v>69.00000000000118</c:v>
                </c:pt>
                <c:pt idx="190">
                  <c:v>69.999999999998195</c:v>
                </c:pt>
                <c:pt idx="191">
                  <c:v>69.999999999998195</c:v>
                </c:pt>
                <c:pt idx="192">
                  <c:v>70.999999999995154</c:v>
                </c:pt>
                <c:pt idx="193">
                  <c:v>70.999999999995154</c:v>
                </c:pt>
                <c:pt idx="194">
                  <c:v>71.999999999992099</c:v>
                </c:pt>
                <c:pt idx="195">
                  <c:v>71.999999999992099</c:v>
                </c:pt>
                <c:pt idx="196">
                  <c:v>72.999999999989043</c:v>
                </c:pt>
                <c:pt idx="197">
                  <c:v>72.999999999989043</c:v>
                </c:pt>
                <c:pt idx="198">
                  <c:v>73.999999999995595</c:v>
                </c:pt>
                <c:pt idx="199">
                  <c:v>73.999999999995595</c:v>
                </c:pt>
                <c:pt idx="200">
                  <c:v>74.999999999992582</c:v>
                </c:pt>
                <c:pt idx="201">
                  <c:v>74.999999999992582</c:v>
                </c:pt>
                <c:pt idx="202">
                  <c:v>75.999999999999105</c:v>
                </c:pt>
                <c:pt idx="203">
                  <c:v>75.999999999999105</c:v>
                </c:pt>
                <c:pt idx="204">
                  <c:v>76.999999999996106</c:v>
                </c:pt>
                <c:pt idx="205">
                  <c:v>76.999999999996106</c:v>
                </c:pt>
                <c:pt idx="206">
                  <c:v>77.999999999993051</c:v>
                </c:pt>
                <c:pt idx="207">
                  <c:v>77.999999999993051</c:v>
                </c:pt>
                <c:pt idx="208">
                  <c:v>78.999999999989953</c:v>
                </c:pt>
                <c:pt idx="209">
                  <c:v>78.999999999989953</c:v>
                </c:pt>
                <c:pt idx="210">
                  <c:v>79.999999999996561</c:v>
                </c:pt>
                <c:pt idx="211">
                  <c:v>79.999999999996561</c:v>
                </c:pt>
                <c:pt idx="212">
                  <c:v>80.999999999993506</c:v>
                </c:pt>
                <c:pt idx="213">
                  <c:v>80.999999999993506</c:v>
                </c:pt>
                <c:pt idx="214">
                  <c:v>82.000000000000028</c:v>
                </c:pt>
                <c:pt idx="215">
                  <c:v>82.000000000000028</c:v>
                </c:pt>
                <c:pt idx="216">
                  <c:v>82.999999999997002</c:v>
                </c:pt>
                <c:pt idx="217">
                  <c:v>82.999999999997002</c:v>
                </c:pt>
                <c:pt idx="218">
                  <c:v>83.999999999993975</c:v>
                </c:pt>
                <c:pt idx="219">
                  <c:v>83.999999999993975</c:v>
                </c:pt>
                <c:pt idx="220">
                  <c:v>84.999999999990905</c:v>
                </c:pt>
                <c:pt idx="221">
                  <c:v>84.999999999990905</c:v>
                </c:pt>
                <c:pt idx="222">
                  <c:v>85.999999999997499</c:v>
                </c:pt>
                <c:pt idx="223">
                  <c:v>85.999999999997499</c:v>
                </c:pt>
                <c:pt idx="224">
                  <c:v>86.999999999994415</c:v>
                </c:pt>
                <c:pt idx="225">
                  <c:v>86.999999999994415</c:v>
                </c:pt>
                <c:pt idx="226">
                  <c:v>88.000000000000952</c:v>
                </c:pt>
                <c:pt idx="227">
                  <c:v>88.000000000000952</c:v>
                </c:pt>
                <c:pt idx="228">
                  <c:v>88.999999999997954</c:v>
                </c:pt>
                <c:pt idx="229">
                  <c:v>88.999999999997954</c:v>
                </c:pt>
                <c:pt idx="230">
                  <c:v>89.999999999994898</c:v>
                </c:pt>
                <c:pt idx="231">
                  <c:v>89.999999999994898</c:v>
                </c:pt>
                <c:pt idx="232">
                  <c:v>90.999999999991871</c:v>
                </c:pt>
                <c:pt idx="233">
                  <c:v>90.999999999991871</c:v>
                </c:pt>
                <c:pt idx="234">
                  <c:v>91.999999999988802</c:v>
                </c:pt>
                <c:pt idx="235">
                  <c:v>91.999999999988802</c:v>
                </c:pt>
                <c:pt idx="236">
                  <c:v>92.999999999995396</c:v>
                </c:pt>
                <c:pt idx="237">
                  <c:v>92.999999999995396</c:v>
                </c:pt>
                <c:pt idx="238">
                  <c:v>93.999999999992355</c:v>
                </c:pt>
                <c:pt idx="239">
                  <c:v>93.999999999992355</c:v>
                </c:pt>
                <c:pt idx="240">
                  <c:v>94.999999999998906</c:v>
                </c:pt>
                <c:pt idx="241">
                  <c:v>94.999999999998906</c:v>
                </c:pt>
                <c:pt idx="242">
                  <c:v>95.99999999999585</c:v>
                </c:pt>
                <c:pt idx="243">
                  <c:v>95.99999999999585</c:v>
                </c:pt>
                <c:pt idx="244">
                  <c:v>96.999999999992795</c:v>
                </c:pt>
                <c:pt idx="245">
                  <c:v>96.999999999992795</c:v>
                </c:pt>
                <c:pt idx="246">
                  <c:v>97.999999999989754</c:v>
                </c:pt>
                <c:pt idx="247">
                  <c:v>97.999999999989754</c:v>
                </c:pt>
                <c:pt idx="248">
                  <c:v>98.999999999996305</c:v>
                </c:pt>
                <c:pt idx="249">
                  <c:v>98.999999999996305</c:v>
                </c:pt>
                <c:pt idx="250">
                  <c:v>99.999999999993307</c:v>
                </c:pt>
                <c:pt idx="251">
                  <c:v>99.999999999993307</c:v>
                </c:pt>
                <c:pt idx="252">
                  <c:v>100.9999999999998</c:v>
                </c:pt>
                <c:pt idx="253">
                  <c:v>100.9999999999998</c:v>
                </c:pt>
                <c:pt idx="254">
                  <c:v>101.9999999999968</c:v>
                </c:pt>
                <c:pt idx="255">
                  <c:v>101.9999999999968</c:v>
                </c:pt>
                <c:pt idx="256">
                  <c:v>102.9999999999937</c:v>
                </c:pt>
                <c:pt idx="257">
                  <c:v>102.9999999999937</c:v>
                </c:pt>
                <c:pt idx="258">
                  <c:v>103.99999999999071</c:v>
                </c:pt>
                <c:pt idx="259">
                  <c:v>103.99999999999071</c:v>
                </c:pt>
                <c:pt idx="260">
                  <c:v>104.9999999999973</c:v>
                </c:pt>
                <c:pt idx="261">
                  <c:v>104.9999999999973</c:v>
                </c:pt>
                <c:pt idx="262">
                  <c:v>105.9999999999942</c:v>
                </c:pt>
                <c:pt idx="263">
                  <c:v>105.9999999999942</c:v>
                </c:pt>
                <c:pt idx="264">
                  <c:v>107.0000000000007</c:v>
                </c:pt>
                <c:pt idx="265">
                  <c:v>107.0000000000007</c:v>
                </c:pt>
                <c:pt idx="266">
                  <c:v>107.9999999999977</c:v>
                </c:pt>
                <c:pt idx="267">
                  <c:v>107.9999999999977</c:v>
                </c:pt>
                <c:pt idx="268">
                  <c:v>108.9999999999947</c:v>
                </c:pt>
                <c:pt idx="269">
                  <c:v>108.9999999999947</c:v>
                </c:pt>
                <c:pt idx="270">
                  <c:v>109.9999999999916</c:v>
                </c:pt>
                <c:pt idx="271">
                  <c:v>109.9999999999916</c:v>
                </c:pt>
                <c:pt idx="272">
                  <c:v>110.9999999999982</c:v>
                </c:pt>
                <c:pt idx="273">
                  <c:v>110.9999999999982</c:v>
                </c:pt>
                <c:pt idx="274">
                  <c:v>111.9999999999952</c:v>
                </c:pt>
                <c:pt idx="275">
                  <c:v>111.9999999999952</c:v>
                </c:pt>
                <c:pt idx="276">
                  <c:v>112.9999999999921</c:v>
                </c:pt>
                <c:pt idx="277">
                  <c:v>112.9999999999921</c:v>
                </c:pt>
                <c:pt idx="278">
                  <c:v>113.99999999999871</c:v>
                </c:pt>
                <c:pt idx="279">
                  <c:v>113.99999999999871</c:v>
                </c:pt>
                <c:pt idx="280">
                  <c:v>114.99999999999559</c:v>
                </c:pt>
                <c:pt idx="281">
                  <c:v>114.99999999999559</c:v>
                </c:pt>
                <c:pt idx="282">
                  <c:v>115.9999999999926</c:v>
                </c:pt>
                <c:pt idx="283">
                  <c:v>115.9999999999926</c:v>
                </c:pt>
                <c:pt idx="284">
                  <c:v>116.9999999999895</c:v>
                </c:pt>
                <c:pt idx="285">
                  <c:v>116.9999999999895</c:v>
                </c:pt>
                <c:pt idx="286">
                  <c:v>117.99999999999611</c:v>
                </c:pt>
                <c:pt idx="287">
                  <c:v>117.99999999999611</c:v>
                </c:pt>
                <c:pt idx="288">
                  <c:v>118.99999999999299</c:v>
                </c:pt>
                <c:pt idx="289">
                  <c:v>118.99999999999299</c:v>
                </c:pt>
                <c:pt idx="290">
                  <c:v>119.9999999999996</c:v>
                </c:pt>
                <c:pt idx="291">
                  <c:v>119.9999999999996</c:v>
                </c:pt>
                <c:pt idx="292">
                  <c:v>120.9999999999965</c:v>
                </c:pt>
                <c:pt idx="293">
                  <c:v>120.9999999999965</c:v>
                </c:pt>
                <c:pt idx="294">
                  <c:v>121.99999999999351</c:v>
                </c:pt>
                <c:pt idx="295">
                  <c:v>121.99999999999351</c:v>
                </c:pt>
                <c:pt idx="296">
                  <c:v>122.99999999999049</c:v>
                </c:pt>
                <c:pt idx="297">
                  <c:v>122.99999999999049</c:v>
                </c:pt>
                <c:pt idx="298">
                  <c:v>123.999999999997</c:v>
                </c:pt>
                <c:pt idx="299">
                  <c:v>123.999999999997</c:v>
                </c:pt>
                <c:pt idx="300">
                  <c:v>124.999999999994</c:v>
                </c:pt>
                <c:pt idx="301">
                  <c:v>124.999999999994</c:v>
                </c:pt>
                <c:pt idx="302">
                  <c:v>126.0000000000005</c:v>
                </c:pt>
                <c:pt idx="303">
                  <c:v>126.0000000000005</c:v>
                </c:pt>
                <c:pt idx="304">
                  <c:v>126.9999999999975</c:v>
                </c:pt>
                <c:pt idx="305">
                  <c:v>126.9999999999975</c:v>
                </c:pt>
                <c:pt idx="306">
                  <c:v>127.9999999999944</c:v>
                </c:pt>
                <c:pt idx="307">
                  <c:v>127.9999999999944</c:v>
                </c:pt>
                <c:pt idx="308">
                  <c:v>128.99999999999139</c:v>
                </c:pt>
                <c:pt idx="309">
                  <c:v>128.99999999999139</c:v>
                </c:pt>
                <c:pt idx="310">
                  <c:v>129.99999999999801</c:v>
                </c:pt>
                <c:pt idx="311">
                  <c:v>129.99999999999801</c:v>
                </c:pt>
                <c:pt idx="312">
                  <c:v>130.999999999995</c:v>
                </c:pt>
                <c:pt idx="313">
                  <c:v>130.999999999995</c:v>
                </c:pt>
                <c:pt idx="314">
                  <c:v>132.00000000000139</c:v>
                </c:pt>
                <c:pt idx="315">
                  <c:v>132.00000000000139</c:v>
                </c:pt>
                <c:pt idx="316">
                  <c:v>132.99999999999841</c:v>
                </c:pt>
                <c:pt idx="317">
                  <c:v>132.99999999999841</c:v>
                </c:pt>
                <c:pt idx="318">
                  <c:v>133.9999999999954</c:v>
                </c:pt>
                <c:pt idx="319">
                  <c:v>133.9999999999954</c:v>
                </c:pt>
                <c:pt idx="320">
                  <c:v>134.9999999999923</c:v>
                </c:pt>
                <c:pt idx="321">
                  <c:v>134.9999999999923</c:v>
                </c:pt>
                <c:pt idx="322">
                  <c:v>135.99999999998931</c:v>
                </c:pt>
                <c:pt idx="323">
                  <c:v>135.99999999998931</c:v>
                </c:pt>
                <c:pt idx="324">
                  <c:v>136.99999999999599</c:v>
                </c:pt>
                <c:pt idx="325">
                  <c:v>136.99999999999599</c:v>
                </c:pt>
                <c:pt idx="326">
                  <c:v>137.99999999999281</c:v>
                </c:pt>
                <c:pt idx="327">
                  <c:v>137.99999999999281</c:v>
                </c:pt>
                <c:pt idx="328">
                  <c:v>138.9999999999994</c:v>
                </c:pt>
                <c:pt idx="329">
                  <c:v>138.9999999999994</c:v>
                </c:pt>
                <c:pt idx="330">
                  <c:v>139.99999999999631</c:v>
                </c:pt>
                <c:pt idx="331">
                  <c:v>139.99999999999631</c:v>
                </c:pt>
                <c:pt idx="332">
                  <c:v>140.99999999999329</c:v>
                </c:pt>
                <c:pt idx="333">
                  <c:v>140.99999999999329</c:v>
                </c:pt>
                <c:pt idx="334">
                  <c:v>141.99999999999019</c:v>
                </c:pt>
                <c:pt idx="335">
                  <c:v>141.99999999999019</c:v>
                </c:pt>
                <c:pt idx="336">
                  <c:v>142.99999999999679</c:v>
                </c:pt>
                <c:pt idx="337">
                  <c:v>142.99999999999679</c:v>
                </c:pt>
                <c:pt idx="338">
                  <c:v>143.9999999999938</c:v>
                </c:pt>
                <c:pt idx="339">
                  <c:v>143.9999999999938</c:v>
                </c:pt>
                <c:pt idx="340">
                  <c:v>145.00000000000031</c:v>
                </c:pt>
                <c:pt idx="341">
                  <c:v>145.00000000000031</c:v>
                </c:pt>
                <c:pt idx="342">
                  <c:v>145.99999999999719</c:v>
                </c:pt>
                <c:pt idx="343">
                  <c:v>145.99999999999719</c:v>
                </c:pt>
                <c:pt idx="344">
                  <c:v>146.9999999999942</c:v>
                </c:pt>
                <c:pt idx="345">
                  <c:v>146.9999999999942</c:v>
                </c:pt>
                <c:pt idx="346">
                  <c:v>147.99999999999119</c:v>
                </c:pt>
                <c:pt idx="347">
                  <c:v>147.99999999999119</c:v>
                </c:pt>
                <c:pt idx="348">
                  <c:v>148.9999999999977</c:v>
                </c:pt>
                <c:pt idx="349">
                  <c:v>148.9999999999977</c:v>
                </c:pt>
                <c:pt idx="350">
                  <c:v>149.99999999999471</c:v>
                </c:pt>
                <c:pt idx="351">
                  <c:v>149.99999999999471</c:v>
                </c:pt>
                <c:pt idx="352">
                  <c:v>151.00000000000119</c:v>
                </c:pt>
                <c:pt idx="353">
                  <c:v>151.00000000000119</c:v>
                </c:pt>
                <c:pt idx="354">
                  <c:v>151.99999999999821</c:v>
                </c:pt>
                <c:pt idx="355">
                  <c:v>151.99999999999821</c:v>
                </c:pt>
                <c:pt idx="356">
                  <c:v>152.99999999999511</c:v>
                </c:pt>
                <c:pt idx="357">
                  <c:v>152.99999999999511</c:v>
                </c:pt>
                <c:pt idx="358">
                  <c:v>153.9999999999921</c:v>
                </c:pt>
                <c:pt idx="359">
                  <c:v>153.9999999999921</c:v>
                </c:pt>
                <c:pt idx="360">
                  <c:v>154.99999999998909</c:v>
                </c:pt>
                <c:pt idx="361">
                  <c:v>154.99999999998909</c:v>
                </c:pt>
                <c:pt idx="362">
                  <c:v>155.99999999999559</c:v>
                </c:pt>
                <c:pt idx="363">
                  <c:v>155.99999999999559</c:v>
                </c:pt>
                <c:pt idx="364">
                  <c:v>156.99999999999261</c:v>
                </c:pt>
                <c:pt idx="365">
                  <c:v>156.99999999999261</c:v>
                </c:pt>
                <c:pt idx="366">
                  <c:v>157.99999999999909</c:v>
                </c:pt>
                <c:pt idx="367">
                  <c:v>157.99999999999909</c:v>
                </c:pt>
                <c:pt idx="368">
                  <c:v>158.99999999999611</c:v>
                </c:pt>
                <c:pt idx="369">
                  <c:v>158.99999999999611</c:v>
                </c:pt>
                <c:pt idx="370">
                  <c:v>159.99999999999301</c:v>
                </c:pt>
                <c:pt idx="371">
                  <c:v>159.99999999999301</c:v>
                </c:pt>
                <c:pt idx="372">
                  <c:v>160.99999999999</c:v>
                </c:pt>
                <c:pt idx="373">
                  <c:v>160.99999999999</c:v>
                </c:pt>
                <c:pt idx="374">
                  <c:v>161.9999999999965</c:v>
                </c:pt>
                <c:pt idx="375">
                  <c:v>161.9999999999965</c:v>
                </c:pt>
                <c:pt idx="376">
                  <c:v>162.99999999999349</c:v>
                </c:pt>
                <c:pt idx="377">
                  <c:v>162.99999999999349</c:v>
                </c:pt>
                <c:pt idx="378">
                  <c:v>164.00000000000011</c:v>
                </c:pt>
                <c:pt idx="379">
                  <c:v>164.00000000000011</c:v>
                </c:pt>
                <c:pt idx="380">
                  <c:v>164.99999999999699</c:v>
                </c:pt>
                <c:pt idx="381">
                  <c:v>164.99999999999699</c:v>
                </c:pt>
                <c:pt idx="382">
                  <c:v>165.999999999994</c:v>
                </c:pt>
                <c:pt idx="383">
                  <c:v>165.999999999994</c:v>
                </c:pt>
                <c:pt idx="384">
                  <c:v>166.99999999999099</c:v>
                </c:pt>
                <c:pt idx="385">
                  <c:v>166.99999999999099</c:v>
                </c:pt>
                <c:pt idx="386">
                  <c:v>167.9999999999975</c:v>
                </c:pt>
                <c:pt idx="387">
                  <c:v>167.9999999999975</c:v>
                </c:pt>
                <c:pt idx="388">
                  <c:v>168.9999999999944</c:v>
                </c:pt>
                <c:pt idx="389">
                  <c:v>168.9999999999944</c:v>
                </c:pt>
                <c:pt idx="390">
                  <c:v>170.00000000000099</c:v>
                </c:pt>
                <c:pt idx="391">
                  <c:v>170.00000000000099</c:v>
                </c:pt>
                <c:pt idx="392">
                  <c:v>170.99999999999801</c:v>
                </c:pt>
                <c:pt idx="393">
                  <c:v>170.99999999999801</c:v>
                </c:pt>
                <c:pt idx="394">
                  <c:v>171.999999999995</c:v>
                </c:pt>
                <c:pt idx="395">
                  <c:v>171.999999999995</c:v>
                </c:pt>
                <c:pt idx="396">
                  <c:v>172.99999999999179</c:v>
                </c:pt>
                <c:pt idx="397">
                  <c:v>172.99999999999179</c:v>
                </c:pt>
                <c:pt idx="398">
                  <c:v>173.99999999999841</c:v>
                </c:pt>
                <c:pt idx="399">
                  <c:v>173.99999999999841</c:v>
                </c:pt>
                <c:pt idx="400">
                  <c:v>174.9999999999954</c:v>
                </c:pt>
                <c:pt idx="401">
                  <c:v>174.9999999999954</c:v>
                </c:pt>
                <c:pt idx="402">
                  <c:v>175.9999999999923</c:v>
                </c:pt>
                <c:pt idx="403">
                  <c:v>175.9999999999923</c:v>
                </c:pt>
                <c:pt idx="404">
                  <c:v>176.99999999999889</c:v>
                </c:pt>
                <c:pt idx="405">
                  <c:v>176.99999999999889</c:v>
                </c:pt>
                <c:pt idx="406">
                  <c:v>177.99999999999599</c:v>
                </c:pt>
                <c:pt idx="407">
                  <c:v>177.99999999999599</c:v>
                </c:pt>
                <c:pt idx="408">
                  <c:v>178.99999999999281</c:v>
                </c:pt>
                <c:pt idx="409">
                  <c:v>178.99999999999281</c:v>
                </c:pt>
                <c:pt idx="410">
                  <c:v>179.9999999999898</c:v>
                </c:pt>
                <c:pt idx="411">
                  <c:v>179.9999999999898</c:v>
                </c:pt>
                <c:pt idx="412">
                  <c:v>180.99999999999631</c:v>
                </c:pt>
                <c:pt idx="413">
                  <c:v>180.99999999999631</c:v>
                </c:pt>
                <c:pt idx="414">
                  <c:v>181.99999999999329</c:v>
                </c:pt>
                <c:pt idx="415">
                  <c:v>181.99999999999329</c:v>
                </c:pt>
                <c:pt idx="416">
                  <c:v>182.9999999999998</c:v>
                </c:pt>
                <c:pt idx="417">
                  <c:v>182.9999999999998</c:v>
                </c:pt>
                <c:pt idx="418">
                  <c:v>183.99999999999679</c:v>
                </c:pt>
                <c:pt idx="419">
                  <c:v>183.99999999999679</c:v>
                </c:pt>
                <c:pt idx="420">
                  <c:v>184.9999999999938</c:v>
                </c:pt>
                <c:pt idx="421">
                  <c:v>184.9999999999938</c:v>
                </c:pt>
                <c:pt idx="422">
                  <c:v>185.99999999999071</c:v>
                </c:pt>
                <c:pt idx="423">
                  <c:v>185.99999999999071</c:v>
                </c:pt>
                <c:pt idx="424">
                  <c:v>186.99999999999719</c:v>
                </c:pt>
                <c:pt idx="425">
                  <c:v>186.99999999999719</c:v>
                </c:pt>
                <c:pt idx="426">
                  <c:v>187.9999999999942</c:v>
                </c:pt>
                <c:pt idx="427">
                  <c:v>187.9999999999942</c:v>
                </c:pt>
                <c:pt idx="428">
                  <c:v>189.0000000000008</c:v>
                </c:pt>
                <c:pt idx="429">
                  <c:v>189.0000000000008</c:v>
                </c:pt>
                <c:pt idx="430">
                  <c:v>189.9999999999977</c:v>
                </c:pt>
                <c:pt idx="431">
                  <c:v>189.9999999999977</c:v>
                </c:pt>
                <c:pt idx="432">
                  <c:v>190.99999999999471</c:v>
                </c:pt>
                <c:pt idx="433">
                  <c:v>190.99999999999471</c:v>
                </c:pt>
                <c:pt idx="434">
                  <c:v>191.99999999999159</c:v>
                </c:pt>
                <c:pt idx="435">
                  <c:v>191.99999999999159</c:v>
                </c:pt>
                <c:pt idx="436">
                  <c:v>192.99999999999821</c:v>
                </c:pt>
                <c:pt idx="437">
                  <c:v>192.99999999999821</c:v>
                </c:pt>
                <c:pt idx="438">
                  <c:v>193.9999999999952</c:v>
                </c:pt>
                <c:pt idx="439">
                  <c:v>193.9999999999952</c:v>
                </c:pt>
                <c:pt idx="440">
                  <c:v>194.9999999999921</c:v>
                </c:pt>
                <c:pt idx="441">
                  <c:v>194.9999999999921</c:v>
                </c:pt>
                <c:pt idx="442">
                  <c:v>195.99999999999861</c:v>
                </c:pt>
                <c:pt idx="443">
                  <c:v>195.99999999999861</c:v>
                </c:pt>
                <c:pt idx="444">
                  <c:v>196.99999999999559</c:v>
                </c:pt>
                <c:pt idx="445">
                  <c:v>196.99999999999559</c:v>
                </c:pt>
                <c:pt idx="446">
                  <c:v>197.99999999999261</c:v>
                </c:pt>
                <c:pt idx="447">
                  <c:v>197.99999999999261</c:v>
                </c:pt>
                <c:pt idx="448">
                  <c:v>198.99999999998951</c:v>
                </c:pt>
                <c:pt idx="449">
                  <c:v>198.99999999998951</c:v>
                </c:pt>
                <c:pt idx="450">
                  <c:v>199.99999999999611</c:v>
                </c:pt>
                <c:pt idx="451">
                  <c:v>199.99999999999611</c:v>
                </c:pt>
                <c:pt idx="452">
                  <c:v>200.99999999999309</c:v>
                </c:pt>
                <c:pt idx="453">
                  <c:v>200.99999999999309</c:v>
                </c:pt>
                <c:pt idx="454">
                  <c:v>201.9999999999996</c:v>
                </c:pt>
                <c:pt idx="455">
                  <c:v>201.9999999999996</c:v>
                </c:pt>
                <c:pt idx="456">
                  <c:v>202.99999999999659</c:v>
                </c:pt>
                <c:pt idx="457">
                  <c:v>202.99999999999659</c:v>
                </c:pt>
                <c:pt idx="458">
                  <c:v>203.99999999999349</c:v>
                </c:pt>
                <c:pt idx="459">
                  <c:v>203.99999999999349</c:v>
                </c:pt>
                <c:pt idx="460">
                  <c:v>204.99999999999051</c:v>
                </c:pt>
                <c:pt idx="461">
                  <c:v>204.99999999999051</c:v>
                </c:pt>
                <c:pt idx="462">
                  <c:v>205.99999999999699</c:v>
                </c:pt>
                <c:pt idx="463">
                  <c:v>205.99999999999699</c:v>
                </c:pt>
                <c:pt idx="464">
                  <c:v>206.999999999994</c:v>
                </c:pt>
                <c:pt idx="465">
                  <c:v>206.999999999994</c:v>
                </c:pt>
                <c:pt idx="466">
                  <c:v>208.00000000000051</c:v>
                </c:pt>
                <c:pt idx="467">
                  <c:v>208.00000000000051</c:v>
                </c:pt>
                <c:pt idx="468">
                  <c:v>208.9999999999975</c:v>
                </c:pt>
                <c:pt idx="469">
                  <c:v>208.9999999999975</c:v>
                </c:pt>
                <c:pt idx="470">
                  <c:v>209.99999999999449</c:v>
                </c:pt>
                <c:pt idx="471">
                  <c:v>209.99999999999449</c:v>
                </c:pt>
                <c:pt idx="472">
                  <c:v>210.99999999999139</c:v>
                </c:pt>
                <c:pt idx="473">
                  <c:v>210.99999999999139</c:v>
                </c:pt>
                <c:pt idx="474">
                  <c:v>211.99999999999801</c:v>
                </c:pt>
                <c:pt idx="475">
                  <c:v>211.99999999999801</c:v>
                </c:pt>
                <c:pt idx="476">
                  <c:v>212.999999999995</c:v>
                </c:pt>
                <c:pt idx="477">
                  <c:v>212.999999999995</c:v>
                </c:pt>
                <c:pt idx="478">
                  <c:v>213.99999999999179</c:v>
                </c:pt>
                <c:pt idx="479">
                  <c:v>213.99999999999179</c:v>
                </c:pt>
                <c:pt idx="480">
                  <c:v>214.99999999999841</c:v>
                </c:pt>
                <c:pt idx="481">
                  <c:v>214.99999999999841</c:v>
                </c:pt>
                <c:pt idx="482">
                  <c:v>215.9999999999954</c:v>
                </c:pt>
                <c:pt idx="483">
                  <c:v>215.9999999999954</c:v>
                </c:pt>
                <c:pt idx="484">
                  <c:v>216.99999999999241</c:v>
                </c:pt>
                <c:pt idx="485">
                  <c:v>216.99999999999241</c:v>
                </c:pt>
                <c:pt idx="486">
                  <c:v>217.99999999998931</c:v>
                </c:pt>
                <c:pt idx="487">
                  <c:v>217.99999999998931</c:v>
                </c:pt>
                <c:pt idx="488">
                  <c:v>218.99999999999599</c:v>
                </c:pt>
                <c:pt idx="489">
                  <c:v>218.99999999999599</c:v>
                </c:pt>
                <c:pt idx="490">
                  <c:v>219.99999999999281</c:v>
                </c:pt>
                <c:pt idx="491">
                  <c:v>219.99999999999281</c:v>
                </c:pt>
                <c:pt idx="492">
                  <c:v>220.9999999999994</c:v>
                </c:pt>
                <c:pt idx="493">
                  <c:v>220.9999999999994</c:v>
                </c:pt>
                <c:pt idx="494">
                  <c:v>221.99999999999631</c:v>
                </c:pt>
                <c:pt idx="495">
                  <c:v>221.99999999999631</c:v>
                </c:pt>
                <c:pt idx="496">
                  <c:v>222.99999999999329</c:v>
                </c:pt>
                <c:pt idx="497">
                  <c:v>222.99999999999329</c:v>
                </c:pt>
                <c:pt idx="498">
                  <c:v>223.99999999999031</c:v>
                </c:pt>
                <c:pt idx="499">
                  <c:v>223.99999999999031</c:v>
                </c:pt>
                <c:pt idx="500">
                  <c:v>224.99999999999679</c:v>
                </c:pt>
                <c:pt idx="501">
                  <c:v>224.99999999999679</c:v>
                </c:pt>
                <c:pt idx="502">
                  <c:v>225.9999999999938</c:v>
                </c:pt>
                <c:pt idx="503">
                  <c:v>225.9999999999938</c:v>
                </c:pt>
                <c:pt idx="504">
                  <c:v>227.00000000000031</c:v>
                </c:pt>
                <c:pt idx="505">
                  <c:v>227.00000000000031</c:v>
                </c:pt>
                <c:pt idx="506">
                  <c:v>227.99999999999719</c:v>
                </c:pt>
                <c:pt idx="507">
                  <c:v>227.99999999999719</c:v>
                </c:pt>
                <c:pt idx="508">
                  <c:v>228.9999999999942</c:v>
                </c:pt>
                <c:pt idx="509">
                  <c:v>228.9999999999942</c:v>
                </c:pt>
                <c:pt idx="510">
                  <c:v>229.99999999999119</c:v>
                </c:pt>
                <c:pt idx="511">
                  <c:v>229.99999999999119</c:v>
                </c:pt>
                <c:pt idx="512">
                  <c:v>230.9999999999977</c:v>
                </c:pt>
                <c:pt idx="513">
                  <c:v>230.9999999999977</c:v>
                </c:pt>
                <c:pt idx="514">
                  <c:v>231.99999999999471</c:v>
                </c:pt>
                <c:pt idx="515">
                  <c:v>231.99999999999471</c:v>
                </c:pt>
                <c:pt idx="516">
                  <c:v>233.00000000000131</c:v>
                </c:pt>
                <c:pt idx="517">
                  <c:v>233.00000000000131</c:v>
                </c:pt>
                <c:pt idx="518">
                  <c:v>233.99999999999821</c:v>
                </c:pt>
                <c:pt idx="519">
                  <c:v>233.99999999999821</c:v>
                </c:pt>
                <c:pt idx="520">
                  <c:v>234.9999999999952</c:v>
                </c:pt>
                <c:pt idx="521">
                  <c:v>234.9999999999952</c:v>
                </c:pt>
                <c:pt idx="522">
                  <c:v>235.9999999999921</c:v>
                </c:pt>
                <c:pt idx="523">
                  <c:v>235.9999999999921</c:v>
                </c:pt>
                <c:pt idx="524">
                  <c:v>236.99999999998909</c:v>
                </c:pt>
                <c:pt idx="525">
                  <c:v>236.99999999998909</c:v>
                </c:pt>
                <c:pt idx="526">
                  <c:v>237.99999999999559</c:v>
                </c:pt>
                <c:pt idx="527">
                  <c:v>237.99999999999559</c:v>
                </c:pt>
                <c:pt idx="528">
                  <c:v>238.99999999999261</c:v>
                </c:pt>
                <c:pt idx="529">
                  <c:v>238.99999999999261</c:v>
                </c:pt>
                <c:pt idx="530">
                  <c:v>239.9999999999992</c:v>
                </c:pt>
                <c:pt idx="531">
                  <c:v>239.9999999999992</c:v>
                </c:pt>
                <c:pt idx="532">
                  <c:v>240.99999999999611</c:v>
                </c:pt>
                <c:pt idx="533">
                  <c:v>240.99999999999611</c:v>
                </c:pt>
                <c:pt idx="534">
                  <c:v>241.99999999999309</c:v>
                </c:pt>
                <c:pt idx="535">
                  <c:v>241.99999999999309</c:v>
                </c:pt>
                <c:pt idx="536">
                  <c:v>242.99999999999</c:v>
                </c:pt>
                <c:pt idx="537">
                  <c:v>242.99999999999</c:v>
                </c:pt>
                <c:pt idx="538">
                  <c:v>243.99999999999659</c:v>
                </c:pt>
                <c:pt idx="539">
                  <c:v>243.99999999999659</c:v>
                </c:pt>
                <c:pt idx="540">
                  <c:v>244.99999999999349</c:v>
                </c:pt>
                <c:pt idx="541">
                  <c:v>244.99999999999349</c:v>
                </c:pt>
                <c:pt idx="542">
                  <c:v>246.00000000000011</c:v>
                </c:pt>
                <c:pt idx="543">
                  <c:v>246.00000000000011</c:v>
                </c:pt>
                <c:pt idx="544">
                  <c:v>246.99999999999699</c:v>
                </c:pt>
                <c:pt idx="545">
                  <c:v>246.99999999999699</c:v>
                </c:pt>
                <c:pt idx="546">
                  <c:v>247.999999999994</c:v>
                </c:pt>
                <c:pt idx="547">
                  <c:v>247.999999999994</c:v>
                </c:pt>
                <c:pt idx="548">
                  <c:v>248.99999999999099</c:v>
                </c:pt>
                <c:pt idx="549">
                  <c:v>248.99999999999099</c:v>
                </c:pt>
                <c:pt idx="550">
                  <c:v>249.9999999999975</c:v>
                </c:pt>
                <c:pt idx="551">
                  <c:v>249.9999999999975</c:v>
                </c:pt>
                <c:pt idx="552">
                  <c:v>250.99999999999449</c:v>
                </c:pt>
                <c:pt idx="553">
                  <c:v>250.99999999999449</c:v>
                </c:pt>
                <c:pt idx="554">
                  <c:v>252.00000000000099</c:v>
                </c:pt>
                <c:pt idx="555">
                  <c:v>252.00000000000099</c:v>
                </c:pt>
                <c:pt idx="556">
                  <c:v>252.99999999999801</c:v>
                </c:pt>
                <c:pt idx="557">
                  <c:v>252.99999999999801</c:v>
                </c:pt>
                <c:pt idx="558">
                  <c:v>253.999999999995</c:v>
                </c:pt>
                <c:pt idx="559">
                  <c:v>253.999999999995</c:v>
                </c:pt>
                <c:pt idx="560">
                  <c:v>254.9999999999919</c:v>
                </c:pt>
                <c:pt idx="561">
                  <c:v>254.9999999999919</c:v>
                </c:pt>
                <c:pt idx="562">
                  <c:v>255.9999999999888</c:v>
                </c:pt>
                <c:pt idx="563">
                  <c:v>255.9999999999888</c:v>
                </c:pt>
                <c:pt idx="564">
                  <c:v>256.99999999999523</c:v>
                </c:pt>
                <c:pt idx="565">
                  <c:v>256.99999999999523</c:v>
                </c:pt>
                <c:pt idx="566">
                  <c:v>257.99999999999221</c:v>
                </c:pt>
                <c:pt idx="567">
                  <c:v>257.99999999999221</c:v>
                </c:pt>
                <c:pt idx="568">
                  <c:v>258.99999999999892</c:v>
                </c:pt>
                <c:pt idx="569">
                  <c:v>258.99999999999892</c:v>
                </c:pt>
                <c:pt idx="570">
                  <c:v>259.99999999999591</c:v>
                </c:pt>
                <c:pt idx="571">
                  <c:v>259.99999999999591</c:v>
                </c:pt>
                <c:pt idx="572">
                  <c:v>260.99999999999272</c:v>
                </c:pt>
                <c:pt idx="573">
                  <c:v>260.99999999999272</c:v>
                </c:pt>
                <c:pt idx="574">
                  <c:v>261.9999999999896</c:v>
                </c:pt>
                <c:pt idx="575">
                  <c:v>261.9999999999896</c:v>
                </c:pt>
                <c:pt idx="576">
                  <c:v>262.99999999999619</c:v>
                </c:pt>
                <c:pt idx="577">
                  <c:v>262.99999999999619</c:v>
                </c:pt>
                <c:pt idx="578">
                  <c:v>263.99999999999318</c:v>
                </c:pt>
                <c:pt idx="579">
                  <c:v>263.99999999999318</c:v>
                </c:pt>
                <c:pt idx="580">
                  <c:v>264.99999999999972</c:v>
                </c:pt>
                <c:pt idx="581">
                  <c:v>264.99999999999972</c:v>
                </c:pt>
                <c:pt idx="582">
                  <c:v>265.99999999999682</c:v>
                </c:pt>
                <c:pt idx="583">
                  <c:v>265.99999999999682</c:v>
                </c:pt>
                <c:pt idx="584">
                  <c:v>266.99999999999358</c:v>
                </c:pt>
                <c:pt idx="585">
                  <c:v>266.99999999999358</c:v>
                </c:pt>
                <c:pt idx="586">
                  <c:v>267.99999999999062</c:v>
                </c:pt>
                <c:pt idx="587">
                  <c:v>267.99999999999062</c:v>
                </c:pt>
                <c:pt idx="588">
                  <c:v>268.99999999999721</c:v>
                </c:pt>
                <c:pt idx="589">
                  <c:v>268.99999999999721</c:v>
                </c:pt>
                <c:pt idx="590">
                  <c:v>269.99999999999409</c:v>
                </c:pt>
                <c:pt idx="591">
                  <c:v>269.99999999999409</c:v>
                </c:pt>
                <c:pt idx="592">
                  <c:v>271.0000000000008</c:v>
                </c:pt>
                <c:pt idx="593">
                  <c:v>271.0000000000008</c:v>
                </c:pt>
                <c:pt idx="594">
                  <c:v>271.99999999999761</c:v>
                </c:pt>
                <c:pt idx="595">
                  <c:v>271.99999999999761</c:v>
                </c:pt>
                <c:pt idx="596">
                  <c:v>272.99999999999449</c:v>
                </c:pt>
                <c:pt idx="597">
                  <c:v>272.99999999999449</c:v>
                </c:pt>
                <c:pt idx="598">
                  <c:v>273.99999999999159</c:v>
                </c:pt>
                <c:pt idx="599">
                  <c:v>273.99999999999159</c:v>
                </c:pt>
                <c:pt idx="600">
                  <c:v>274.99999999998857</c:v>
                </c:pt>
                <c:pt idx="601">
                  <c:v>274.99999999998857</c:v>
                </c:pt>
                <c:pt idx="602">
                  <c:v>275.99999999999511</c:v>
                </c:pt>
                <c:pt idx="603">
                  <c:v>275.99999999999511</c:v>
                </c:pt>
                <c:pt idx="604">
                  <c:v>276.99999999999199</c:v>
                </c:pt>
                <c:pt idx="605">
                  <c:v>276.99999999999199</c:v>
                </c:pt>
                <c:pt idx="606">
                  <c:v>277.99999999999858</c:v>
                </c:pt>
                <c:pt idx="607">
                  <c:v>277.99999999999858</c:v>
                </c:pt>
                <c:pt idx="608">
                  <c:v>278.99999999999562</c:v>
                </c:pt>
                <c:pt idx="609">
                  <c:v>278.99999999999562</c:v>
                </c:pt>
                <c:pt idx="610">
                  <c:v>279.99999999999261</c:v>
                </c:pt>
                <c:pt idx="611">
                  <c:v>279.99999999999261</c:v>
                </c:pt>
                <c:pt idx="612">
                  <c:v>280.99999999998943</c:v>
                </c:pt>
                <c:pt idx="613">
                  <c:v>280.99999999998943</c:v>
                </c:pt>
                <c:pt idx="614">
                  <c:v>281.99999999999608</c:v>
                </c:pt>
                <c:pt idx="615">
                  <c:v>281.99999999999608</c:v>
                </c:pt>
                <c:pt idx="616">
                  <c:v>282.99999999999301</c:v>
                </c:pt>
                <c:pt idx="617">
                  <c:v>282.99999999999301</c:v>
                </c:pt>
                <c:pt idx="618">
                  <c:v>283.99999999999949</c:v>
                </c:pt>
                <c:pt idx="619">
                  <c:v>283.99999999999949</c:v>
                </c:pt>
                <c:pt idx="620">
                  <c:v>284.99999999999659</c:v>
                </c:pt>
                <c:pt idx="621">
                  <c:v>284.99999999999659</c:v>
                </c:pt>
                <c:pt idx="622">
                  <c:v>285.99999999999352</c:v>
                </c:pt>
                <c:pt idx="623">
                  <c:v>285.99999999999352</c:v>
                </c:pt>
                <c:pt idx="624">
                  <c:v>286.99999999999051</c:v>
                </c:pt>
                <c:pt idx="625">
                  <c:v>286.99999999999051</c:v>
                </c:pt>
                <c:pt idx="626">
                  <c:v>287.99999999999687</c:v>
                </c:pt>
                <c:pt idx="627">
                  <c:v>287.99999999999687</c:v>
                </c:pt>
                <c:pt idx="628">
                  <c:v>288.99999999999392</c:v>
                </c:pt>
                <c:pt idx="629">
                  <c:v>288.99999999999392</c:v>
                </c:pt>
                <c:pt idx="630">
                  <c:v>290.00000000000063</c:v>
                </c:pt>
                <c:pt idx="631">
                  <c:v>290.00000000000063</c:v>
                </c:pt>
                <c:pt idx="632">
                  <c:v>290.99999999999733</c:v>
                </c:pt>
                <c:pt idx="633">
                  <c:v>290.99999999999733</c:v>
                </c:pt>
                <c:pt idx="634">
                  <c:v>291.99999999999432</c:v>
                </c:pt>
                <c:pt idx="635">
                  <c:v>291.99999999999432</c:v>
                </c:pt>
                <c:pt idx="636">
                  <c:v>292.99999999999142</c:v>
                </c:pt>
                <c:pt idx="637">
                  <c:v>292.99999999999142</c:v>
                </c:pt>
                <c:pt idx="638">
                  <c:v>293.99999999999801</c:v>
                </c:pt>
                <c:pt idx="639">
                  <c:v>293.99999999999801</c:v>
                </c:pt>
                <c:pt idx="640">
                  <c:v>294.99999999999483</c:v>
                </c:pt>
                <c:pt idx="641">
                  <c:v>294.99999999999483</c:v>
                </c:pt>
                <c:pt idx="642">
                  <c:v>296.00000000000148</c:v>
                </c:pt>
                <c:pt idx="643">
                  <c:v>296.00000000000148</c:v>
                </c:pt>
                <c:pt idx="644">
                  <c:v>296.99999999999841</c:v>
                </c:pt>
                <c:pt idx="645">
                  <c:v>296.99999999999841</c:v>
                </c:pt>
                <c:pt idx="646">
                  <c:v>297.99999999999528</c:v>
                </c:pt>
                <c:pt idx="647">
                  <c:v>297.99999999999528</c:v>
                </c:pt>
                <c:pt idx="648">
                  <c:v>298.99999999999221</c:v>
                </c:pt>
                <c:pt idx="649">
                  <c:v>298.99999999999221</c:v>
                </c:pt>
                <c:pt idx="650">
                  <c:v>299.99999999998909</c:v>
                </c:pt>
                <c:pt idx="651">
                  <c:v>299.99999999998909</c:v>
                </c:pt>
                <c:pt idx="652">
                  <c:v>300.99999999999591</c:v>
                </c:pt>
                <c:pt idx="653">
                  <c:v>300.99999999999591</c:v>
                </c:pt>
                <c:pt idx="654">
                  <c:v>301.99999999999272</c:v>
                </c:pt>
                <c:pt idx="655">
                  <c:v>301.99999999999272</c:v>
                </c:pt>
                <c:pt idx="656">
                  <c:v>302.99999999999932</c:v>
                </c:pt>
                <c:pt idx="657">
                  <c:v>302.99999999999932</c:v>
                </c:pt>
                <c:pt idx="658">
                  <c:v>303.99999999999619</c:v>
                </c:pt>
                <c:pt idx="659">
                  <c:v>303.99999999999619</c:v>
                </c:pt>
                <c:pt idx="660">
                  <c:v>304.99999999999318</c:v>
                </c:pt>
                <c:pt idx="661">
                  <c:v>304.99999999999318</c:v>
                </c:pt>
                <c:pt idx="662">
                  <c:v>305.99999999999022</c:v>
                </c:pt>
                <c:pt idx="663">
                  <c:v>305.99999999999022</c:v>
                </c:pt>
                <c:pt idx="664">
                  <c:v>306.99999999999682</c:v>
                </c:pt>
                <c:pt idx="665">
                  <c:v>306.99999999999682</c:v>
                </c:pt>
                <c:pt idx="666">
                  <c:v>307.99999999999358</c:v>
                </c:pt>
                <c:pt idx="667">
                  <c:v>307.99999999999358</c:v>
                </c:pt>
                <c:pt idx="668">
                  <c:v>309.00000000000028</c:v>
                </c:pt>
                <c:pt idx="669">
                  <c:v>309.00000000000028</c:v>
                </c:pt>
                <c:pt idx="670">
                  <c:v>309.99999999999721</c:v>
                </c:pt>
                <c:pt idx="671">
                  <c:v>309.99999999999721</c:v>
                </c:pt>
                <c:pt idx="672">
                  <c:v>310.99999999999409</c:v>
                </c:pt>
                <c:pt idx="673">
                  <c:v>310.99999999999409</c:v>
                </c:pt>
                <c:pt idx="674">
                  <c:v>311.99999999999119</c:v>
                </c:pt>
                <c:pt idx="675">
                  <c:v>311.99999999999119</c:v>
                </c:pt>
                <c:pt idx="676">
                  <c:v>312.99999999999761</c:v>
                </c:pt>
                <c:pt idx="677">
                  <c:v>312.99999999999761</c:v>
                </c:pt>
                <c:pt idx="678">
                  <c:v>313.99999999999449</c:v>
                </c:pt>
                <c:pt idx="679">
                  <c:v>313.99999999999449</c:v>
                </c:pt>
                <c:pt idx="680">
                  <c:v>315.00000000000131</c:v>
                </c:pt>
                <c:pt idx="681">
                  <c:v>315.00000000000131</c:v>
                </c:pt>
                <c:pt idx="682">
                  <c:v>315.99999999999818</c:v>
                </c:pt>
                <c:pt idx="683">
                  <c:v>315.99999999999818</c:v>
                </c:pt>
                <c:pt idx="684">
                  <c:v>316.99999999999523</c:v>
                </c:pt>
                <c:pt idx="685">
                  <c:v>316.99999999999523</c:v>
                </c:pt>
                <c:pt idx="686">
                  <c:v>317.99999999999199</c:v>
                </c:pt>
                <c:pt idx="687">
                  <c:v>317.99999999999199</c:v>
                </c:pt>
                <c:pt idx="688">
                  <c:v>318.99999999998892</c:v>
                </c:pt>
                <c:pt idx="689">
                  <c:v>318.99999999998892</c:v>
                </c:pt>
                <c:pt idx="690">
                  <c:v>319.99999999999562</c:v>
                </c:pt>
                <c:pt idx="691">
                  <c:v>319.99999999999562</c:v>
                </c:pt>
                <c:pt idx="692">
                  <c:v>320.99999999999261</c:v>
                </c:pt>
                <c:pt idx="693">
                  <c:v>320.99999999999261</c:v>
                </c:pt>
                <c:pt idx="694">
                  <c:v>321.99999999999898</c:v>
                </c:pt>
                <c:pt idx="695">
                  <c:v>321.99999999999898</c:v>
                </c:pt>
                <c:pt idx="696">
                  <c:v>322.99999999999608</c:v>
                </c:pt>
                <c:pt idx="697">
                  <c:v>322.99999999999608</c:v>
                </c:pt>
                <c:pt idx="698">
                  <c:v>323.99999999999301</c:v>
                </c:pt>
                <c:pt idx="699">
                  <c:v>323.99999999999301</c:v>
                </c:pt>
                <c:pt idx="700">
                  <c:v>324.99999999998988</c:v>
                </c:pt>
                <c:pt idx="701">
                  <c:v>324.99999999998988</c:v>
                </c:pt>
                <c:pt idx="702">
                  <c:v>325.99999999999659</c:v>
                </c:pt>
                <c:pt idx="703">
                  <c:v>325.99999999999659</c:v>
                </c:pt>
                <c:pt idx="704">
                  <c:v>326.99999999999352</c:v>
                </c:pt>
                <c:pt idx="705">
                  <c:v>326.99999999999352</c:v>
                </c:pt>
                <c:pt idx="706">
                  <c:v>328.00000000000011</c:v>
                </c:pt>
                <c:pt idx="707">
                  <c:v>328.00000000000011</c:v>
                </c:pt>
                <c:pt idx="708">
                  <c:v>328.99999999999687</c:v>
                </c:pt>
                <c:pt idx="709">
                  <c:v>328.99999999999687</c:v>
                </c:pt>
                <c:pt idx="710">
                  <c:v>329.99999999999392</c:v>
                </c:pt>
                <c:pt idx="711">
                  <c:v>329.99999999999392</c:v>
                </c:pt>
                <c:pt idx="712">
                  <c:v>330.99999999999102</c:v>
                </c:pt>
                <c:pt idx="713">
                  <c:v>330.99999999999102</c:v>
                </c:pt>
                <c:pt idx="714">
                  <c:v>331.99999999999739</c:v>
                </c:pt>
                <c:pt idx="715">
                  <c:v>331.99999999999739</c:v>
                </c:pt>
                <c:pt idx="716">
                  <c:v>332.99999999999432</c:v>
                </c:pt>
                <c:pt idx="717">
                  <c:v>332.99999999999432</c:v>
                </c:pt>
                <c:pt idx="718">
                  <c:v>334.00000000000102</c:v>
                </c:pt>
                <c:pt idx="719">
                  <c:v>334.00000000000102</c:v>
                </c:pt>
                <c:pt idx="720">
                  <c:v>334.99999999999801</c:v>
                </c:pt>
                <c:pt idx="721">
                  <c:v>334.99999999999801</c:v>
                </c:pt>
                <c:pt idx="722">
                  <c:v>335.99999999999483</c:v>
                </c:pt>
                <c:pt idx="723">
                  <c:v>335.99999999999483</c:v>
                </c:pt>
                <c:pt idx="724">
                  <c:v>336.99999999999193</c:v>
                </c:pt>
                <c:pt idx="725">
                  <c:v>336.99999999999193</c:v>
                </c:pt>
                <c:pt idx="726">
                  <c:v>337.99999999998869</c:v>
                </c:pt>
                <c:pt idx="727">
                  <c:v>337.99999999998869</c:v>
                </c:pt>
                <c:pt idx="728">
                  <c:v>338.99999999999528</c:v>
                </c:pt>
                <c:pt idx="729">
                  <c:v>338.99999999999528</c:v>
                </c:pt>
                <c:pt idx="730">
                  <c:v>339.99999999999221</c:v>
                </c:pt>
                <c:pt idx="731">
                  <c:v>339.99999999999221</c:v>
                </c:pt>
                <c:pt idx="732">
                  <c:v>340.99999999999892</c:v>
                </c:pt>
                <c:pt idx="733">
                  <c:v>340.99999999999892</c:v>
                </c:pt>
                <c:pt idx="734">
                  <c:v>341.99999999999591</c:v>
                </c:pt>
                <c:pt idx="735">
                  <c:v>341.99999999999591</c:v>
                </c:pt>
                <c:pt idx="736">
                  <c:v>342.99999999999272</c:v>
                </c:pt>
                <c:pt idx="737">
                  <c:v>342.99999999999272</c:v>
                </c:pt>
                <c:pt idx="738">
                  <c:v>343.99999999998971</c:v>
                </c:pt>
                <c:pt idx="739">
                  <c:v>343.99999999998971</c:v>
                </c:pt>
                <c:pt idx="740">
                  <c:v>344.99999999999619</c:v>
                </c:pt>
                <c:pt idx="741">
                  <c:v>344.99999999999619</c:v>
                </c:pt>
                <c:pt idx="742">
                  <c:v>345.99999999999318</c:v>
                </c:pt>
                <c:pt idx="743">
                  <c:v>345.99999999999318</c:v>
                </c:pt>
                <c:pt idx="744">
                  <c:v>346.99999999999972</c:v>
                </c:pt>
                <c:pt idx="745">
                  <c:v>346.99999999999972</c:v>
                </c:pt>
                <c:pt idx="746">
                  <c:v>347.99999999999682</c:v>
                </c:pt>
                <c:pt idx="747">
                  <c:v>347.99999999999682</c:v>
                </c:pt>
                <c:pt idx="748">
                  <c:v>348.99999999999358</c:v>
                </c:pt>
                <c:pt idx="749">
                  <c:v>348.99999999999358</c:v>
                </c:pt>
                <c:pt idx="750">
                  <c:v>349.99999999999062</c:v>
                </c:pt>
                <c:pt idx="751">
                  <c:v>349.99999999999062</c:v>
                </c:pt>
                <c:pt idx="752">
                  <c:v>350.99999999999721</c:v>
                </c:pt>
                <c:pt idx="753">
                  <c:v>350.99999999999721</c:v>
                </c:pt>
                <c:pt idx="754">
                  <c:v>351.99999999999409</c:v>
                </c:pt>
                <c:pt idx="755">
                  <c:v>351.99999999999409</c:v>
                </c:pt>
                <c:pt idx="756">
                  <c:v>353.0000000000008</c:v>
                </c:pt>
                <c:pt idx="757">
                  <c:v>353.0000000000008</c:v>
                </c:pt>
                <c:pt idx="758">
                  <c:v>353.99999999999761</c:v>
                </c:pt>
                <c:pt idx="759">
                  <c:v>353.99999999999761</c:v>
                </c:pt>
                <c:pt idx="760">
                  <c:v>354.9999999999946</c:v>
                </c:pt>
                <c:pt idx="761">
                  <c:v>354.9999999999946</c:v>
                </c:pt>
                <c:pt idx="762">
                  <c:v>355.99999999999159</c:v>
                </c:pt>
                <c:pt idx="763">
                  <c:v>355.99999999999159</c:v>
                </c:pt>
                <c:pt idx="764">
                  <c:v>356.99999999999818</c:v>
                </c:pt>
                <c:pt idx="765">
                  <c:v>356.99999999999818</c:v>
                </c:pt>
                <c:pt idx="766">
                  <c:v>357.99999999999523</c:v>
                </c:pt>
                <c:pt idx="767">
                  <c:v>357.99999999999523</c:v>
                </c:pt>
                <c:pt idx="768">
                  <c:v>358.99999999999199</c:v>
                </c:pt>
                <c:pt idx="769">
                  <c:v>358.99999999999199</c:v>
                </c:pt>
                <c:pt idx="770">
                  <c:v>359.99999999999858</c:v>
                </c:pt>
                <c:pt idx="771">
                  <c:v>359.99999999999858</c:v>
                </c:pt>
                <c:pt idx="772">
                  <c:v>360.99999999999562</c:v>
                </c:pt>
                <c:pt idx="773">
                  <c:v>360.99999999999562</c:v>
                </c:pt>
                <c:pt idx="774">
                  <c:v>361.99999999999261</c:v>
                </c:pt>
                <c:pt idx="775">
                  <c:v>361.99999999999261</c:v>
                </c:pt>
                <c:pt idx="776">
                  <c:v>362.99999999998943</c:v>
                </c:pt>
                <c:pt idx="777">
                  <c:v>362.99999999998943</c:v>
                </c:pt>
                <c:pt idx="778">
                  <c:v>363.99999999999608</c:v>
                </c:pt>
                <c:pt idx="779">
                  <c:v>363.99999999999608</c:v>
                </c:pt>
                <c:pt idx="780">
                  <c:v>364.99999999999312</c:v>
                </c:pt>
                <c:pt idx="781">
                  <c:v>364.99999999999312</c:v>
                </c:pt>
                <c:pt idx="782">
                  <c:v>365.99999999999949</c:v>
                </c:pt>
                <c:pt idx="783">
                  <c:v>365.99999999999949</c:v>
                </c:pt>
                <c:pt idx="784">
                  <c:v>366.99999999999659</c:v>
                </c:pt>
                <c:pt idx="785">
                  <c:v>366.99999999999659</c:v>
                </c:pt>
                <c:pt idx="786">
                  <c:v>367.99999999999352</c:v>
                </c:pt>
                <c:pt idx="787">
                  <c:v>367.99999999999352</c:v>
                </c:pt>
                <c:pt idx="788">
                  <c:v>368.99999999999051</c:v>
                </c:pt>
                <c:pt idx="789">
                  <c:v>368.99999999999051</c:v>
                </c:pt>
                <c:pt idx="790">
                  <c:v>369.99999999999687</c:v>
                </c:pt>
                <c:pt idx="791">
                  <c:v>369.99999999999687</c:v>
                </c:pt>
                <c:pt idx="792">
                  <c:v>370.99999999999392</c:v>
                </c:pt>
                <c:pt idx="793">
                  <c:v>370.99999999999392</c:v>
                </c:pt>
                <c:pt idx="794">
                  <c:v>372.00000000000063</c:v>
                </c:pt>
                <c:pt idx="795">
                  <c:v>372.00000000000063</c:v>
                </c:pt>
                <c:pt idx="796">
                  <c:v>372.99999999999739</c:v>
                </c:pt>
                <c:pt idx="797">
                  <c:v>372.99999999999739</c:v>
                </c:pt>
                <c:pt idx="798">
                  <c:v>373.99999999999437</c:v>
                </c:pt>
                <c:pt idx="799">
                  <c:v>373.99999999999437</c:v>
                </c:pt>
                <c:pt idx="800">
                  <c:v>374.99999999999142</c:v>
                </c:pt>
                <c:pt idx="801">
                  <c:v>374.99999999999142</c:v>
                </c:pt>
                <c:pt idx="802">
                  <c:v>375.99999999999801</c:v>
                </c:pt>
                <c:pt idx="803">
                  <c:v>375.99999999999801</c:v>
                </c:pt>
                <c:pt idx="804">
                  <c:v>376.99999999999483</c:v>
                </c:pt>
                <c:pt idx="805">
                  <c:v>376.99999999999483</c:v>
                </c:pt>
                <c:pt idx="806">
                  <c:v>377.99999999999193</c:v>
                </c:pt>
                <c:pt idx="807">
                  <c:v>377.99999999999193</c:v>
                </c:pt>
                <c:pt idx="808">
                  <c:v>378.99999999999852</c:v>
                </c:pt>
                <c:pt idx="809">
                  <c:v>378.99999999999852</c:v>
                </c:pt>
                <c:pt idx="810">
                  <c:v>379.99999999999528</c:v>
                </c:pt>
                <c:pt idx="811">
                  <c:v>379.99999999999528</c:v>
                </c:pt>
                <c:pt idx="812">
                  <c:v>380.99999999999221</c:v>
                </c:pt>
                <c:pt idx="813">
                  <c:v>380.99999999999221</c:v>
                </c:pt>
                <c:pt idx="814">
                  <c:v>381.9999999999892</c:v>
                </c:pt>
                <c:pt idx="815">
                  <c:v>381.9999999999892</c:v>
                </c:pt>
                <c:pt idx="816">
                  <c:v>382.99999999999591</c:v>
                </c:pt>
                <c:pt idx="817">
                  <c:v>382.99999999999591</c:v>
                </c:pt>
                <c:pt idx="818">
                  <c:v>383.99999999999272</c:v>
                </c:pt>
                <c:pt idx="819">
                  <c:v>383.99999999999272</c:v>
                </c:pt>
                <c:pt idx="820">
                  <c:v>384.99999999999932</c:v>
                </c:pt>
                <c:pt idx="821">
                  <c:v>384.99999999999932</c:v>
                </c:pt>
                <c:pt idx="822">
                  <c:v>385.99999999999619</c:v>
                </c:pt>
                <c:pt idx="823">
                  <c:v>385.99999999999619</c:v>
                </c:pt>
                <c:pt idx="824">
                  <c:v>386.99999999999318</c:v>
                </c:pt>
                <c:pt idx="825">
                  <c:v>386.99999999999318</c:v>
                </c:pt>
                <c:pt idx="826">
                  <c:v>387.99999999999022</c:v>
                </c:pt>
                <c:pt idx="827">
                  <c:v>387.99999999999022</c:v>
                </c:pt>
                <c:pt idx="828">
                  <c:v>388.99999999999682</c:v>
                </c:pt>
                <c:pt idx="829">
                  <c:v>388.99999999999682</c:v>
                </c:pt>
                <c:pt idx="830">
                  <c:v>389.99999999999358</c:v>
                </c:pt>
                <c:pt idx="831">
                  <c:v>389.99999999999358</c:v>
                </c:pt>
                <c:pt idx="832">
                  <c:v>391.00000000000028</c:v>
                </c:pt>
                <c:pt idx="833">
                  <c:v>391.00000000000028</c:v>
                </c:pt>
                <c:pt idx="834">
                  <c:v>391.99999999999721</c:v>
                </c:pt>
                <c:pt idx="835">
                  <c:v>391.99999999999721</c:v>
                </c:pt>
                <c:pt idx="836">
                  <c:v>392.99999999999409</c:v>
                </c:pt>
                <c:pt idx="837">
                  <c:v>392.99999999999409</c:v>
                </c:pt>
                <c:pt idx="838">
                  <c:v>393.99999999999119</c:v>
                </c:pt>
                <c:pt idx="839">
                  <c:v>393.99999999999119</c:v>
                </c:pt>
                <c:pt idx="840">
                  <c:v>394.99999999999761</c:v>
                </c:pt>
                <c:pt idx="841">
                  <c:v>394.99999999999761</c:v>
                </c:pt>
                <c:pt idx="842">
                  <c:v>395.9999999999946</c:v>
                </c:pt>
                <c:pt idx="843">
                  <c:v>395.9999999999946</c:v>
                </c:pt>
                <c:pt idx="844">
                  <c:v>397.00000000000131</c:v>
                </c:pt>
                <c:pt idx="845">
                  <c:v>397.00000000000131</c:v>
                </c:pt>
                <c:pt idx="846">
                  <c:v>397.99999999999818</c:v>
                </c:pt>
                <c:pt idx="847">
                  <c:v>397.99999999999818</c:v>
                </c:pt>
                <c:pt idx="848">
                  <c:v>398.99999999999523</c:v>
                </c:pt>
                <c:pt idx="849">
                  <c:v>398.99999999999523</c:v>
                </c:pt>
                <c:pt idx="850">
                  <c:v>399.99999999999199</c:v>
                </c:pt>
                <c:pt idx="851">
                  <c:v>399.99999999999199</c:v>
                </c:pt>
                <c:pt idx="852">
                  <c:v>400.99999999998897</c:v>
                </c:pt>
                <c:pt idx="853">
                  <c:v>400.99999999998897</c:v>
                </c:pt>
                <c:pt idx="854">
                  <c:v>401.99999999999562</c:v>
                </c:pt>
                <c:pt idx="855">
                  <c:v>401.99999999999562</c:v>
                </c:pt>
                <c:pt idx="856">
                  <c:v>402.99999999999261</c:v>
                </c:pt>
                <c:pt idx="857">
                  <c:v>402.99999999999261</c:v>
                </c:pt>
                <c:pt idx="858">
                  <c:v>403.99999999999898</c:v>
                </c:pt>
                <c:pt idx="859">
                  <c:v>403.99999999999898</c:v>
                </c:pt>
                <c:pt idx="860">
                  <c:v>404.99999999999608</c:v>
                </c:pt>
                <c:pt idx="861">
                  <c:v>404.99999999999608</c:v>
                </c:pt>
                <c:pt idx="862">
                  <c:v>405.99999999999312</c:v>
                </c:pt>
                <c:pt idx="863">
                  <c:v>405.99999999999312</c:v>
                </c:pt>
                <c:pt idx="864">
                  <c:v>406.99999999999011</c:v>
                </c:pt>
                <c:pt idx="865">
                  <c:v>406.99999999999011</c:v>
                </c:pt>
                <c:pt idx="866">
                  <c:v>407.99999999999659</c:v>
                </c:pt>
                <c:pt idx="867">
                  <c:v>407.99999999999659</c:v>
                </c:pt>
                <c:pt idx="868">
                  <c:v>408.99999999999352</c:v>
                </c:pt>
                <c:pt idx="869">
                  <c:v>408.99999999999352</c:v>
                </c:pt>
                <c:pt idx="870">
                  <c:v>410.00000000000011</c:v>
                </c:pt>
                <c:pt idx="871">
                  <c:v>410.00000000000011</c:v>
                </c:pt>
                <c:pt idx="872">
                  <c:v>410.99999999999687</c:v>
                </c:pt>
                <c:pt idx="873">
                  <c:v>410.99999999999687</c:v>
                </c:pt>
                <c:pt idx="874">
                  <c:v>411.99999999999392</c:v>
                </c:pt>
                <c:pt idx="875">
                  <c:v>411.99999999999392</c:v>
                </c:pt>
                <c:pt idx="876">
                  <c:v>412.99999999999102</c:v>
                </c:pt>
                <c:pt idx="877">
                  <c:v>412.99999999999102</c:v>
                </c:pt>
                <c:pt idx="878">
                  <c:v>413.99999999999739</c:v>
                </c:pt>
                <c:pt idx="879">
                  <c:v>413.99999999999739</c:v>
                </c:pt>
                <c:pt idx="880">
                  <c:v>414.99999999999437</c:v>
                </c:pt>
                <c:pt idx="881">
                  <c:v>414.99999999999437</c:v>
                </c:pt>
                <c:pt idx="882">
                  <c:v>416.00000000000108</c:v>
                </c:pt>
                <c:pt idx="883">
                  <c:v>416.00000000000108</c:v>
                </c:pt>
                <c:pt idx="884">
                  <c:v>416.99999999999801</c:v>
                </c:pt>
                <c:pt idx="885">
                  <c:v>416.99999999999801</c:v>
                </c:pt>
                <c:pt idx="886">
                  <c:v>417.99999999999483</c:v>
                </c:pt>
                <c:pt idx="887">
                  <c:v>417.99999999999483</c:v>
                </c:pt>
                <c:pt idx="888">
                  <c:v>418.99999999999193</c:v>
                </c:pt>
                <c:pt idx="889">
                  <c:v>418.99999999999193</c:v>
                </c:pt>
                <c:pt idx="890">
                  <c:v>419.99999999998892</c:v>
                </c:pt>
                <c:pt idx="891">
                  <c:v>419.99999999998892</c:v>
                </c:pt>
                <c:pt idx="892">
                  <c:v>420.99999999999528</c:v>
                </c:pt>
                <c:pt idx="893">
                  <c:v>420.99999999999528</c:v>
                </c:pt>
                <c:pt idx="894">
                  <c:v>421.99999999999233</c:v>
                </c:pt>
                <c:pt idx="895">
                  <c:v>421.99999999999233</c:v>
                </c:pt>
                <c:pt idx="896">
                  <c:v>422.99999999999892</c:v>
                </c:pt>
                <c:pt idx="897">
                  <c:v>422.99999999999892</c:v>
                </c:pt>
                <c:pt idx="898">
                  <c:v>423.99999999999591</c:v>
                </c:pt>
                <c:pt idx="899">
                  <c:v>423.99999999999591</c:v>
                </c:pt>
                <c:pt idx="900">
                  <c:v>424.99999999999272</c:v>
                </c:pt>
                <c:pt idx="901">
                  <c:v>424.99999999999272</c:v>
                </c:pt>
                <c:pt idx="902">
                  <c:v>425.99999999998971</c:v>
                </c:pt>
                <c:pt idx="903">
                  <c:v>425.99999999998971</c:v>
                </c:pt>
                <c:pt idx="904">
                  <c:v>426.99999999999642</c:v>
                </c:pt>
                <c:pt idx="905">
                  <c:v>426.99999999999642</c:v>
                </c:pt>
                <c:pt idx="906">
                  <c:v>427.99999999999318</c:v>
                </c:pt>
                <c:pt idx="907">
                  <c:v>427.99999999999318</c:v>
                </c:pt>
                <c:pt idx="908">
                  <c:v>428.99999999999972</c:v>
                </c:pt>
                <c:pt idx="909">
                  <c:v>428.99999999999972</c:v>
                </c:pt>
                <c:pt idx="910">
                  <c:v>429.99999999999682</c:v>
                </c:pt>
                <c:pt idx="911">
                  <c:v>429.99999999999682</c:v>
                </c:pt>
                <c:pt idx="912">
                  <c:v>430.99999999999369</c:v>
                </c:pt>
                <c:pt idx="913">
                  <c:v>430.99999999999369</c:v>
                </c:pt>
                <c:pt idx="914">
                  <c:v>431.99999999999062</c:v>
                </c:pt>
                <c:pt idx="915">
                  <c:v>431.99999999999062</c:v>
                </c:pt>
                <c:pt idx="916">
                  <c:v>432.99999999999721</c:v>
                </c:pt>
                <c:pt idx="917">
                  <c:v>432.99999999999721</c:v>
                </c:pt>
                <c:pt idx="918">
                  <c:v>433.99999999999409</c:v>
                </c:pt>
                <c:pt idx="919">
                  <c:v>433.99999999999409</c:v>
                </c:pt>
                <c:pt idx="920">
                  <c:v>435.00000000000102</c:v>
                </c:pt>
                <c:pt idx="921">
                  <c:v>435.00000000000102</c:v>
                </c:pt>
                <c:pt idx="922">
                  <c:v>435.99999999999773</c:v>
                </c:pt>
                <c:pt idx="923">
                  <c:v>435.99999999999773</c:v>
                </c:pt>
                <c:pt idx="924">
                  <c:v>436.9999999999946</c:v>
                </c:pt>
                <c:pt idx="925">
                  <c:v>436.9999999999946</c:v>
                </c:pt>
                <c:pt idx="926">
                  <c:v>437.99999999999159</c:v>
                </c:pt>
                <c:pt idx="927">
                  <c:v>437.99999999999159</c:v>
                </c:pt>
                <c:pt idx="928">
                  <c:v>438.99999999998857</c:v>
                </c:pt>
                <c:pt idx="929">
                  <c:v>438.99999999998857</c:v>
                </c:pt>
                <c:pt idx="930">
                  <c:v>439.99999999999523</c:v>
                </c:pt>
                <c:pt idx="931">
                  <c:v>439.99999999999523</c:v>
                </c:pt>
                <c:pt idx="932">
                  <c:v>440.99999999999221</c:v>
                </c:pt>
                <c:pt idx="933">
                  <c:v>440.99999999999221</c:v>
                </c:pt>
                <c:pt idx="934">
                  <c:v>441.99999999999858</c:v>
                </c:pt>
                <c:pt idx="935">
                  <c:v>441.99999999999858</c:v>
                </c:pt>
                <c:pt idx="936">
                  <c:v>442.99999999999562</c:v>
                </c:pt>
                <c:pt idx="937">
                  <c:v>442.99999999999562</c:v>
                </c:pt>
                <c:pt idx="938">
                  <c:v>443.99999999999261</c:v>
                </c:pt>
                <c:pt idx="939">
                  <c:v>443.99999999999261</c:v>
                </c:pt>
                <c:pt idx="940">
                  <c:v>444.99999999998948</c:v>
                </c:pt>
                <c:pt idx="941">
                  <c:v>444.99999999998948</c:v>
                </c:pt>
                <c:pt idx="942">
                  <c:v>445.99999999999619</c:v>
                </c:pt>
                <c:pt idx="943">
                  <c:v>445.99999999999619</c:v>
                </c:pt>
                <c:pt idx="944">
                  <c:v>446.99999999999312</c:v>
                </c:pt>
                <c:pt idx="945">
                  <c:v>446.99999999999312</c:v>
                </c:pt>
                <c:pt idx="946">
                  <c:v>447.99999999999949</c:v>
                </c:pt>
                <c:pt idx="947">
                  <c:v>447.99999999999949</c:v>
                </c:pt>
                <c:pt idx="948">
                  <c:v>448.99999999999659</c:v>
                </c:pt>
                <c:pt idx="949">
                  <c:v>448.99999999999659</c:v>
                </c:pt>
                <c:pt idx="950">
                  <c:v>449.99999999999358</c:v>
                </c:pt>
                <c:pt idx="951">
                  <c:v>449.99999999999358</c:v>
                </c:pt>
                <c:pt idx="952">
                  <c:v>450.99999999999051</c:v>
                </c:pt>
                <c:pt idx="953">
                  <c:v>450.99999999999051</c:v>
                </c:pt>
                <c:pt idx="954">
                  <c:v>451.99999999999687</c:v>
                </c:pt>
                <c:pt idx="955">
                  <c:v>451.99999999999687</c:v>
                </c:pt>
                <c:pt idx="956">
                  <c:v>452.99999999999392</c:v>
                </c:pt>
                <c:pt idx="957">
                  <c:v>452.99999999999392</c:v>
                </c:pt>
                <c:pt idx="958">
                  <c:v>454.00000000000068</c:v>
                </c:pt>
                <c:pt idx="959">
                  <c:v>454.00000000000068</c:v>
                </c:pt>
                <c:pt idx="960">
                  <c:v>454.99999999999761</c:v>
                </c:pt>
                <c:pt idx="961">
                  <c:v>454.99999999999761</c:v>
                </c:pt>
                <c:pt idx="962">
                  <c:v>455.99999999999437</c:v>
                </c:pt>
                <c:pt idx="963">
                  <c:v>455.99999999999437</c:v>
                </c:pt>
                <c:pt idx="964">
                  <c:v>456.99999999999142</c:v>
                </c:pt>
                <c:pt idx="965">
                  <c:v>456.99999999999142</c:v>
                </c:pt>
                <c:pt idx="966">
                  <c:v>457.99999999999801</c:v>
                </c:pt>
                <c:pt idx="967">
                  <c:v>457.99999999999801</c:v>
                </c:pt>
                <c:pt idx="968">
                  <c:v>458.99999999999483</c:v>
                </c:pt>
                <c:pt idx="969">
                  <c:v>458.99999999999483</c:v>
                </c:pt>
                <c:pt idx="970">
                  <c:v>459.99999999999193</c:v>
                </c:pt>
                <c:pt idx="971">
                  <c:v>459.99999999999193</c:v>
                </c:pt>
                <c:pt idx="972">
                  <c:v>460.99999999999852</c:v>
                </c:pt>
                <c:pt idx="973">
                  <c:v>460.99999999999852</c:v>
                </c:pt>
                <c:pt idx="974">
                  <c:v>461.99999999999528</c:v>
                </c:pt>
                <c:pt idx="975">
                  <c:v>461.99999999999528</c:v>
                </c:pt>
                <c:pt idx="976">
                  <c:v>462.99999999999233</c:v>
                </c:pt>
                <c:pt idx="977">
                  <c:v>462.99999999999233</c:v>
                </c:pt>
                <c:pt idx="978">
                  <c:v>463.99999999998931</c:v>
                </c:pt>
                <c:pt idx="979">
                  <c:v>463.99999999998931</c:v>
                </c:pt>
                <c:pt idx="980">
                  <c:v>464.99999999999591</c:v>
                </c:pt>
                <c:pt idx="981">
                  <c:v>464.99999999999591</c:v>
                </c:pt>
                <c:pt idx="982">
                  <c:v>465.99999999999272</c:v>
                </c:pt>
                <c:pt idx="983">
                  <c:v>465.99999999999272</c:v>
                </c:pt>
                <c:pt idx="984">
                  <c:v>466.99999999999932</c:v>
                </c:pt>
                <c:pt idx="985">
                  <c:v>466.99999999999932</c:v>
                </c:pt>
                <c:pt idx="986">
                  <c:v>467.99999999999642</c:v>
                </c:pt>
                <c:pt idx="987">
                  <c:v>467.99999999999642</c:v>
                </c:pt>
                <c:pt idx="988">
                  <c:v>468.99999999999318</c:v>
                </c:pt>
                <c:pt idx="989">
                  <c:v>468.99999999999318</c:v>
                </c:pt>
                <c:pt idx="990">
                  <c:v>469.99999999999022</c:v>
                </c:pt>
                <c:pt idx="991">
                  <c:v>469.99999999999022</c:v>
                </c:pt>
                <c:pt idx="992">
                  <c:v>470.99999999999682</c:v>
                </c:pt>
                <c:pt idx="993">
                  <c:v>470.99999999999682</c:v>
                </c:pt>
                <c:pt idx="994">
                  <c:v>471.99999999999369</c:v>
                </c:pt>
                <c:pt idx="995">
                  <c:v>471.99999999999369</c:v>
                </c:pt>
                <c:pt idx="996">
                  <c:v>473.0000000000004</c:v>
                </c:pt>
                <c:pt idx="997">
                  <c:v>473.0000000000004</c:v>
                </c:pt>
                <c:pt idx="998">
                  <c:v>473.99999999999721</c:v>
                </c:pt>
                <c:pt idx="999">
                  <c:v>473.99999999999721</c:v>
                </c:pt>
                <c:pt idx="1000">
                  <c:v>474.99999999999409</c:v>
                </c:pt>
                <c:pt idx="1001">
                  <c:v>474.99999999999409</c:v>
                </c:pt>
                <c:pt idx="1002">
                  <c:v>475.99999999999119</c:v>
                </c:pt>
                <c:pt idx="1003">
                  <c:v>475.99999999999119</c:v>
                </c:pt>
                <c:pt idx="1004">
                  <c:v>476.99999999999773</c:v>
                </c:pt>
                <c:pt idx="1005">
                  <c:v>476.99999999999773</c:v>
                </c:pt>
                <c:pt idx="1006">
                  <c:v>477.9999999999946</c:v>
                </c:pt>
                <c:pt idx="1007">
                  <c:v>477.9999999999946</c:v>
                </c:pt>
                <c:pt idx="1008">
                  <c:v>479.00000000000142</c:v>
                </c:pt>
                <c:pt idx="1009">
                  <c:v>479.00000000000142</c:v>
                </c:pt>
                <c:pt idx="1010">
                  <c:v>479.99999999999818</c:v>
                </c:pt>
                <c:pt idx="1011">
                  <c:v>479.99999999999818</c:v>
                </c:pt>
                <c:pt idx="1012">
                  <c:v>480.99999999999523</c:v>
                </c:pt>
                <c:pt idx="1013">
                  <c:v>480.99999999999523</c:v>
                </c:pt>
                <c:pt idx="1014">
                  <c:v>481.99999999999221</c:v>
                </c:pt>
                <c:pt idx="1015">
                  <c:v>481.99999999999221</c:v>
                </c:pt>
                <c:pt idx="1016">
                  <c:v>482.99999999998897</c:v>
                </c:pt>
                <c:pt idx="1017">
                  <c:v>482.99999999998897</c:v>
                </c:pt>
                <c:pt idx="1018">
                  <c:v>483.99999999999562</c:v>
                </c:pt>
                <c:pt idx="1019">
                  <c:v>483.99999999999562</c:v>
                </c:pt>
                <c:pt idx="1020">
                  <c:v>484.99999999999261</c:v>
                </c:pt>
                <c:pt idx="1021">
                  <c:v>484.99999999999261</c:v>
                </c:pt>
                <c:pt idx="1022">
                  <c:v>485.99999999999898</c:v>
                </c:pt>
                <c:pt idx="1023">
                  <c:v>485.99999999999898</c:v>
                </c:pt>
                <c:pt idx="1024">
                  <c:v>486.99999999999619</c:v>
                </c:pt>
                <c:pt idx="1025">
                  <c:v>486.99999999999619</c:v>
                </c:pt>
                <c:pt idx="1026">
                  <c:v>487.99999999999312</c:v>
                </c:pt>
                <c:pt idx="1027">
                  <c:v>487.99999999999312</c:v>
                </c:pt>
                <c:pt idx="1028">
                  <c:v>488.99999999999011</c:v>
                </c:pt>
                <c:pt idx="1029">
                  <c:v>488.99999999999011</c:v>
                </c:pt>
                <c:pt idx="1030">
                  <c:v>489.99999999999659</c:v>
                </c:pt>
                <c:pt idx="1031">
                  <c:v>489.99999999999659</c:v>
                </c:pt>
                <c:pt idx="1032">
                  <c:v>490.99999999999358</c:v>
                </c:pt>
                <c:pt idx="1033">
                  <c:v>490.99999999999358</c:v>
                </c:pt>
                <c:pt idx="1034">
                  <c:v>492.00000000000023</c:v>
                </c:pt>
                <c:pt idx="1035">
                  <c:v>492.00000000000023</c:v>
                </c:pt>
                <c:pt idx="1036">
                  <c:v>492.99999999999699</c:v>
                </c:pt>
                <c:pt idx="1037">
                  <c:v>492.99999999999699</c:v>
                </c:pt>
                <c:pt idx="1038">
                  <c:v>493.99999999999392</c:v>
                </c:pt>
                <c:pt idx="1039">
                  <c:v>493.99999999999392</c:v>
                </c:pt>
                <c:pt idx="1040">
                  <c:v>494.99999999999102</c:v>
                </c:pt>
                <c:pt idx="1041">
                  <c:v>494.99999999999102</c:v>
                </c:pt>
                <c:pt idx="1042">
                  <c:v>495.99999999999761</c:v>
                </c:pt>
                <c:pt idx="1043">
                  <c:v>495.99999999999761</c:v>
                </c:pt>
                <c:pt idx="1044">
                  <c:v>496.99999999999437</c:v>
                </c:pt>
                <c:pt idx="1045">
                  <c:v>496.99999999999437</c:v>
                </c:pt>
                <c:pt idx="1046">
                  <c:v>498.00000000000119</c:v>
                </c:pt>
                <c:pt idx="1047">
                  <c:v>498.00000000000119</c:v>
                </c:pt>
                <c:pt idx="1048">
                  <c:v>498.99999999999801</c:v>
                </c:pt>
                <c:pt idx="1049">
                  <c:v>498.99999999999801</c:v>
                </c:pt>
                <c:pt idx="1050">
                  <c:v>499.99999999999483</c:v>
                </c:pt>
                <c:pt idx="1051">
                  <c:v>499.99999999999483</c:v>
                </c:pt>
                <c:pt idx="1052">
                  <c:v>500.99999999999193</c:v>
                </c:pt>
                <c:pt idx="1053">
                  <c:v>500.99999999999193</c:v>
                </c:pt>
                <c:pt idx="1054">
                  <c:v>501.99999999998892</c:v>
                </c:pt>
                <c:pt idx="1055">
                  <c:v>501.99999999998892</c:v>
                </c:pt>
                <c:pt idx="1056">
                  <c:v>502.99999999999551</c:v>
                </c:pt>
                <c:pt idx="1057">
                  <c:v>502.99999999999551</c:v>
                </c:pt>
                <c:pt idx="1058">
                  <c:v>503.99999999999233</c:v>
                </c:pt>
                <c:pt idx="1059">
                  <c:v>503.99999999999233</c:v>
                </c:pt>
                <c:pt idx="1060">
                  <c:v>504.99999999999892</c:v>
                </c:pt>
                <c:pt idx="1061">
                  <c:v>504.99999999999892</c:v>
                </c:pt>
                <c:pt idx="1062">
                  <c:v>505.99999999999591</c:v>
                </c:pt>
                <c:pt idx="1063">
                  <c:v>505.99999999999591</c:v>
                </c:pt>
                <c:pt idx="1064">
                  <c:v>506.99999999999278</c:v>
                </c:pt>
                <c:pt idx="1065">
                  <c:v>506.99999999999278</c:v>
                </c:pt>
                <c:pt idx="1066">
                  <c:v>507.99999999998971</c:v>
                </c:pt>
                <c:pt idx="1067">
                  <c:v>507.99999999998971</c:v>
                </c:pt>
                <c:pt idx="1068">
                  <c:v>508.99999999999642</c:v>
                </c:pt>
                <c:pt idx="1069">
                  <c:v>508.99999999999642</c:v>
                </c:pt>
                <c:pt idx="1070">
                  <c:v>509.99999999999318</c:v>
                </c:pt>
                <c:pt idx="1071">
                  <c:v>509.99999999999318</c:v>
                </c:pt>
                <c:pt idx="1072">
                  <c:v>510.99999999999977</c:v>
                </c:pt>
                <c:pt idx="1073">
                  <c:v>510.99999999999977</c:v>
                </c:pt>
                <c:pt idx="1074">
                  <c:v>511.99999999999687</c:v>
                </c:pt>
                <c:pt idx="1075">
                  <c:v>511.99999999999687</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102</c:v>
                </c:pt>
                <c:pt idx="1085">
                  <c:v>517.00000000000102</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52</c:v>
                </c:pt>
                <c:pt idx="1099">
                  <c:v>523.99999999999852</c:v>
                </c:pt>
                <c:pt idx="1100">
                  <c:v>524.99999999999568</c:v>
                </c:pt>
                <c:pt idx="1101">
                  <c:v>524.99999999999568</c:v>
                </c:pt>
                <c:pt idx="1102">
                  <c:v>525.99999999999272</c:v>
                </c:pt>
                <c:pt idx="1103">
                  <c:v>525.99999999999272</c:v>
                </c:pt>
                <c:pt idx="1104">
                  <c:v>526.99999999998943</c:v>
                </c:pt>
                <c:pt idx="1105">
                  <c:v>526.99999999998943</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41</c:v>
                </c:pt>
                <c:pt idx="1115">
                  <c:v>531.99999999999341</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43</c:v>
                </c:pt>
                <c:pt idx="1127">
                  <c:v>537.99999999999443</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41</c:v>
                </c:pt>
                <c:pt idx="1137">
                  <c:v>542.99999999999841</c:v>
                </c:pt>
                <c:pt idx="1138">
                  <c:v>543.99999999999545</c:v>
                </c:pt>
                <c:pt idx="1139">
                  <c:v>543.99999999999545</c:v>
                </c:pt>
                <c:pt idx="1140">
                  <c:v>544.99999999999238</c:v>
                </c:pt>
                <c:pt idx="1141">
                  <c:v>544.99999999999238</c:v>
                </c:pt>
                <c:pt idx="1142">
                  <c:v>545.99999999998943</c:v>
                </c:pt>
                <c:pt idx="1143">
                  <c:v>545.99999999998943</c:v>
                </c:pt>
                <c:pt idx="1144">
                  <c:v>546.99999999999602</c:v>
                </c:pt>
                <c:pt idx="1145">
                  <c:v>546.99999999999602</c:v>
                </c:pt>
                <c:pt idx="1146">
                  <c:v>547.99999999999295</c:v>
                </c:pt>
                <c:pt idx="1147">
                  <c:v>547.99999999999295</c:v>
                </c:pt>
                <c:pt idx="1148">
                  <c:v>548.99999999999943</c:v>
                </c:pt>
                <c:pt idx="1149">
                  <c:v>548.99999999999943</c:v>
                </c:pt>
                <c:pt idx="1150">
                  <c:v>549.99999999999659</c:v>
                </c:pt>
                <c:pt idx="1151">
                  <c:v>549.99999999999659</c:v>
                </c:pt>
                <c:pt idx="1152">
                  <c:v>550.99999999999341</c:v>
                </c:pt>
                <c:pt idx="1153">
                  <c:v>550.99999999999341</c:v>
                </c:pt>
                <c:pt idx="1154">
                  <c:v>551.99999999999034</c:v>
                </c:pt>
                <c:pt idx="1155">
                  <c:v>551.99999999999034</c:v>
                </c:pt>
                <c:pt idx="1156">
                  <c:v>552.99999999999704</c:v>
                </c:pt>
                <c:pt idx="1157">
                  <c:v>552.99999999999704</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41</c:v>
                </c:pt>
                <c:pt idx="1197">
                  <c:v>572.99999999999341</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43</c:v>
                </c:pt>
                <c:pt idx="1209">
                  <c:v>578.99999999999443</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38</c:v>
                </c:pt>
                <c:pt idx="1223">
                  <c:v>585.99999999999238</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59</c:v>
                </c:pt>
                <c:pt idx="1233">
                  <c:v>590.99999999999659</c:v>
                </c:pt>
                <c:pt idx="1234">
                  <c:v>591.99999999999341</c:v>
                </c:pt>
                <c:pt idx="1235">
                  <c:v>591.99999999999341</c:v>
                </c:pt>
                <c:pt idx="1236">
                  <c:v>593</c:v>
                </c:pt>
                <c:pt idx="1237">
                  <c:v>593</c:v>
                </c:pt>
                <c:pt idx="1238">
                  <c:v>593.99999999999704</c:v>
                </c:pt>
                <c:pt idx="1239">
                  <c:v>593.99999999999704</c:v>
                </c:pt>
                <c:pt idx="1240">
                  <c:v>594.99999999999386</c:v>
                </c:pt>
                <c:pt idx="1241">
                  <c:v>594.99999999999386</c:v>
                </c:pt>
                <c:pt idx="1242">
                  <c:v>595.99999999999102</c:v>
                </c:pt>
                <c:pt idx="1243">
                  <c:v>595.99999999999102</c:v>
                </c:pt>
                <c:pt idx="1244">
                  <c:v>596.99999999999739</c:v>
                </c:pt>
                <c:pt idx="1245">
                  <c:v>596.99999999999739</c:v>
                </c:pt>
                <c:pt idx="1246">
                  <c:v>597.99999999999432</c:v>
                </c:pt>
                <c:pt idx="1247">
                  <c:v>597.99999999999432</c:v>
                </c:pt>
                <c:pt idx="1248">
                  <c:v>599.00000000000102</c:v>
                </c:pt>
                <c:pt idx="1249">
                  <c:v>599.00000000000102</c:v>
                </c:pt>
                <c:pt idx="1250">
                  <c:v>599.99999999999784</c:v>
                </c:pt>
                <c:pt idx="1251">
                  <c:v>599.99999999999784</c:v>
                </c:pt>
                <c:pt idx="1252">
                  <c:v>600.99999999999477</c:v>
                </c:pt>
                <c:pt idx="1253">
                  <c:v>600.99999999999477</c:v>
                </c:pt>
                <c:pt idx="1254">
                  <c:v>601.99999999999181</c:v>
                </c:pt>
                <c:pt idx="1255">
                  <c:v>601.99999999999181</c:v>
                </c:pt>
                <c:pt idx="1256">
                  <c:v>602.99999999998852</c:v>
                </c:pt>
                <c:pt idx="1257">
                  <c:v>602.99999999998852</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43</c:v>
                </c:pt>
                <c:pt idx="1269">
                  <c:v>608.99999999998943</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41</c:v>
                </c:pt>
                <c:pt idx="1279">
                  <c:v>613.99999999999341</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43</c:v>
                </c:pt>
                <c:pt idx="1291">
                  <c:v>619.99999999999443</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41</c:v>
                </c:pt>
                <c:pt idx="1301">
                  <c:v>624.99999999999841</c:v>
                </c:pt>
                <c:pt idx="1302">
                  <c:v>625.99999999999557</c:v>
                </c:pt>
                <c:pt idx="1303">
                  <c:v>625.99999999999557</c:v>
                </c:pt>
                <c:pt idx="1304">
                  <c:v>626.99999999999238</c:v>
                </c:pt>
                <c:pt idx="1305">
                  <c:v>626.99999999999238</c:v>
                </c:pt>
                <c:pt idx="1306">
                  <c:v>627.99999999998943</c:v>
                </c:pt>
                <c:pt idx="1307">
                  <c:v>627.99999999998943</c:v>
                </c:pt>
                <c:pt idx="1308">
                  <c:v>628.99999999999602</c:v>
                </c:pt>
                <c:pt idx="1309">
                  <c:v>628.99999999999602</c:v>
                </c:pt>
                <c:pt idx="1310">
                  <c:v>629.99999999999295</c:v>
                </c:pt>
                <c:pt idx="1311">
                  <c:v>629.99999999999295</c:v>
                </c:pt>
                <c:pt idx="1312">
                  <c:v>630.99999999999943</c:v>
                </c:pt>
                <c:pt idx="1313">
                  <c:v>630.99999999999943</c:v>
                </c:pt>
                <c:pt idx="1314">
                  <c:v>631.99999999999659</c:v>
                </c:pt>
                <c:pt idx="1315">
                  <c:v>631.99999999999659</c:v>
                </c:pt>
                <c:pt idx="1316">
                  <c:v>632.99999999999341</c:v>
                </c:pt>
                <c:pt idx="1317">
                  <c:v>632.99999999999341</c:v>
                </c:pt>
                <c:pt idx="1318">
                  <c:v>633.99999999999045</c:v>
                </c:pt>
                <c:pt idx="1319">
                  <c:v>633.99999999999045</c:v>
                </c:pt>
                <c:pt idx="1320">
                  <c:v>634.99999999999704</c:v>
                </c:pt>
                <c:pt idx="1321">
                  <c:v>634.99999999999704</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41</c:v>
                </c:pt>
                <c:pt idx="1361">
                  <c:v>654.99999999999341</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38</c:v>
                </c:pt>
                <c:pt idx="1387">
                  <c:v>667.99999999999238</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59</c:v>
                </c:pt>
                <c:pt idx="1397">
                  <c:v>672.99999999999659</c:v>
                </c:pt>
                <c:pt idx="1398">
                  <c:v>673.99999999999341</c:v>
                </c:pt>
                <c:pt idx="1399">
                  <c:v>673.99999999999341</c:v>
                </c:pt>
                <c:pt idx="1400">
                  <c:v>675</c:v>
                </c:pt>
                <c:pt idx="1401">
                  <c:v>675</c:v>
                </c:pt>
                <c:pt idx="1402">
                  <c:v>675.99999999999704</c:v>
                </c:pt>
                <c:pt idx="1403">
                  <c:v>675.99999999999704</c:v>
                </c:pt>
                <c:pt idx="1404">
                  <c:v>676.99999999999386</c:v>
                </c:pt>
                <c:pt idx="1405">
                  <c:v>676.99999999999386</c:v>
                </c:pt>
                <c:pt idx="1406">
                  <c:v>677.99999999999102</c:v>
                </c:pt>
                <c:pt idx="1407">
                  <c:v>677.99999999999102</c:v>
                </c:pt>
                <c:pt idx="1408">
                  <c:v>678.99999999999739</c:v>
                </c:pt>
                <c:pt idx="1409">
                  <c:v>678.99999999999739</c:v>
                </c:pt>
                <c:pt idx="1410">
                  <c:v>679.99999999999443</c:v>
                </c:pt>
                <c:pt idx="1411">
                  <c:v>679.99999999999443</c:v>
                </c:pt>
                <c:pt idx="1412">
                  <c:v>681.00000000000102</c:v>
                </c:pt>
                <c:pt idx="1413">
                  <c:v>681.00000000000102</c:v>
                </c:pt>
                <c:pt idx="1414">
                  <c:v>681.99999999999795</c:v>
                </c:pt>
                <c:pt idx="1415">
                  <c:v>681.99999999999795</c:v>
                </c:pt>
                <c:pt idx="1416">
                  <c:v>682.99999999999488</c:v>
                </c:pt>
                <c:pt idx="1417">
                  <c:v>682.99999999999488</c:v>
                </c:pt>
                <c:pt idx="1418">
                  <c:v>683.99999999999181</c:v>
                </c:pt>
                <c:pt idx="1419">
                  <c:v>683.99999999999181</c:v>
                </c:pt>
                <c:pt idx="1420">
                  <c:v>684.99999999998852</c:v>
                </c:pt>
                <c:pt idx="1421">
                  <c:v>684.99999999998852</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41</c:v>
                </c:pt>
                <c:pt idx="1443">
                  <c:v>695.99999999999341</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41</c:v>
                </c:pt>
                <c:pt idx="1465">
                  <c:v>706.99999999999841</c:v>
                </c:pt>
                <c:pt idx="1466">
                  <c:v>707.99999999999557</c:v>
                </c:pt>
                <c:pt idx="1467">
                  <c:v>707.99999999999557</c:v>
                </c:pt>
                <c:pt idx="1468">
                  <c:v>708.99999999999238</c:v>
                </c:pt>
                <c:pt idx="1469">
                  <c:v>708.99999999999238</c:v>
                </c:pt>
                <c:pt idx="1470">
                  <c:v>709.99999999998943</c:v>
                </c:pt>
                <c:pt idx="1471">
                  <c:v>709.99999999998943</c:v>
                </c:pt>
                <c:pt idx="1472">
                  <c:v>710.99999999999602</c:v>
                </c:pt>
                <c:pt idx="1473">
                  <c:v>710.99999999999602</c:v>
                </c:pt>
                <c:pt idx="1474">
                  <c:v>711.99999999999295</c:v>
                </c:pt>
                <c:pt idx="1475">
                  <c:v>711.99999999999295</c:v>
                </c:pt>
                <c:pt idx="1476">
                  <c:v>712.99999999999943</c:v>
                </c:pt>
                <c:pt idx="1477">
                  <c:v>712.99999999999943</c:v>
                </c:pt>
                <c:pt idx="1478">
                  <c:v>713.99999999999659</c:v>
                </c:pt>
                <c:pt idx="1479">
                  <c:v>713.99999999999659</c:v>
                </c:pt>
                <c:pt idx="1480">
                  <c:v>714.99999999999341</c:v>
                </c:pt>
                <c:pt idx="1481">
                  <c:v>714.99999999999341</c:v>
                </c:pt>
                <c:pt idx="1482">
                  <c:v>715.99999999999045</c:v>
                </c:pt>
                <c:pt idx="1483">
                  <c:v>715.99999999999045</c:v>
                </c:pt>
                <c:pt idx="1484">
                  <c:v>716.99999999999704</c:v>
                </c:pt>
                <c:pt idx="1485">
                  <c:v>716.99999999999704</c:v>
                </c:pt>
                <c:pt idx="1486">
                  <c:v>717.99999999999397</c:v>
                </c:pt>
                <c:pt idx="1487">
                  <c:v>717.99999999999397</c:v>
                </c:pt>
                <c:pt idx="1488">
                  <c:v>719.00000000000045</c:v>
                </c:pt>
                <c:pt idx="1489">
                  <c:v>719.00000000000045</c:v>
                </c:pt>
                <c:pt idx="1490">
                  <c:v>719.99999999999739</c:v>
                </c:pt>
                <c:pt idx="1491">
                  <c:v>719.99999999999739</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52</c:v>
                </c:pt>
                <c:pt idx="1525">
                  <c:v>736.99999999999352</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38</c:v>
                </c:pt>
                <c:pt idx="1551">
                  <c:v>749.99999999999238</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59</c:v>
                </c:pt>
                <c:pt idx="1561">
                  <c:v>754.99999999999659</c:v>
                </c:pt>
                <c:pt idx="1562">
                  <c:v>755.99999999999341</c:v>
                </c:pt>
                <c:pt idx="1563">
                  <c:v>755.99999999999341</c:v>
                </c:pt>
                <c:pt idx="1564">
                  <c:v>757</c:v>
                </c:pt>
                <c:pt idx="1565">
                  <c:v>757</c:v>
                </c:pt>
                <c:pt idx="1566">
                  <c:v>757.99999999999704</c:v>
                </c:pt>
                <c:pt idx="1567">
                  <c:v>757.99999999999704</c:v>
                </c:pt>
                <c:pt idx="1568">
                  <c:v>758.99999999999397</c:v>
                </c:pt>
                <c:pt idx="1569">
                  <c:v>758.99999999999397</c:v>
                </c:pt>
                <c:pt idx="1570">
                  <c:v>759.99999999999102</c:v>
                </c:pt>
                <c:pt idx="1571">
                  <c:v>759.99999999999102</c:v>
                </c:pt>
                <c:pt idx="1572">
                  <c:v>760.99999999999739</c:v>
                </c:pt>
                <c:pt idx="1573">
                  <c:v>760.99999999999739</c:v>
                </c:pt>
                <c:pt idx="1574">
                  <c:v>761.99999999999443</c:v>
                </c:pt>
                <c:pt idx="1575">
                  <c:v>761.99999999999443</c:v>
                </c:pt>
                <c:pt idx="1576">
                  <c:v>763.00000000000102</c:v>
                </c:pt>
                <c:pt idx="1577">
                  <c:v>763.00000000000102</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52</c:v>
                </c:pt>
                <c:pt idx="1607">
                  <c:v>777.99999999999352</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41</c:v>
                </c:pt>
                <c:pt idx="1629">
                  <c:v>788.99999999999841</c:v>
                </c:pt>
                <c:pt idx="1630">
                  <c:v>789.99999999999557</c:v>
                </c:pt>
                <c:pt idx="1631">
                  <c:v>789.99999999999557</c:v>
                </c:pt>
                <c:pt idx="1632">
                  <c:v>790.99999999999238</c:v>
                </c:pt>
                <c:pt idx="1633">
                  <c:v>790.99999999999238</c:v>
                </c:pt>
                <c:pt idx="1634">
                  <c:v>791.99999999998943</c:v>
                </c:pt>
                <c:pt idx="1635">
                  <c:v>791.99999999998943</c:v>
                </c:pt>
                <c:pt idx="1636">
                  <c:v>792.99999999999602</c:v>
                </c:pt>
                <c:pt idx="1637">
                  <c:v>792.99999999999602</c:v>
                </c:pt>
                <c:pt idx="1638">
                  <c:v>793.99999999999307</c:v>
                </c:pt>
                <c:pt idx="1639">
                  <c:v>793.99999999999307</c:v>
                </c:pt>
                <c:pt idx="1640">
                  <c:v>794.99999999999943</c:v>
                </c:pt>
                <c:pt idx="1641">
                  <c:v>794.99999999999943</c:v>
                </c:pt>
                <c:pt idx="1642">
                  <c:v>795.99999999999659</c:v>
                </c:pt>
                <c:pt idx="1643">
                  <c:v>795.99999999999659</c:v>
                </c:pt>
                <c:pt idx="1644">
                  <c:v>796.99999999999341</c:v>
                </c:pt>
                <c:pt idx="1645">
                  <c:v>796.99999999999341</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39</c:v>
                </c:pt>
                <c:pt idx="1655">
                  <c:v>801.99999999999739</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59</c:v>
                </c:pt>
                <c:pt idx="1665">
                  <c:v>807.00000000000159</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52</c:v>
                </c:pt>
                <c:pt idx="1689">
                  <c:v>818.99999999999352</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41</c:v>
                </c:pt>
                <c:pt idx="1727">
                  <c:v>837.99999999999341</c:v>
                </c:pt>
                <c:pt idx="1728">
                  <c:v>839</c:v>
                </c:pt>
                <c:pt idx="1729">
                  <c:v>839</c:v>
                </c:pt>
                <c:pt idx="1730">
                  <c:v>839.99999999999704</c:v>
                </c:pt>
                <c:pt idx="1731">
                  <c:v>839.99999999999704</c:v>
                </c:pt>
                <c:pt idx="1732">
                  <c:v>840.99999999999397</c:v>
                </c:pt>
                <c:pt idx="1733">
                  <c:v>840.99999999999397</c:v>
                </c:pt>
                <c:pt idx="1734">
                  <c:v>841.99999999999102</c:v>
                </c:pt>
                <c:pt idx="1735">
                  <c:v>841.99999999999102</c:v>
                </c:pt>
                <c:pt idx="1736">
                  <c:v>842.99999999999739</c:v>
                </c:pt>
                <c:pt idx="1737">
                  <c:v>842.99999999999739</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602</c:v>
                </c:pt>
                <c:pt idx="1757">
                  <c:v>852.99999999999602</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52</c:v>
                </c:pt>
                <c:pt idx="1771">
                  <c:v>859.99999999999352</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41</c:v>
                </c:pt>
                <c:pt idx="1793">
                  <c:v>870.99999999999841</c:v>
                </c:pt>
                <c:pt idx="1794">
                  <c:v>871.99999999999568</c:v>
                </c:pt>
                <c:pt idx="1795">
                  <c:v>871.99999999999568</c:v>
                </c:pt>
                <c:pt idx="1796">
                  <c:v>872.99999999999261</c:v>
                </c:pt>
                <c:pt idx="1797">
                  <c:v>872.99999999999261</c:v>
                </c:pt>
                <c:pt idx="1798">
                  <c:v>873.99999999998943</c:v>
                </c:pt>
                <c:pt idx="1799">
                  <c:v>873.99999999998943</c:v>
                </c:pt>
                <c:pt idx="1800">
                  <c:v>874.99999999999613</c:v>
                </c:pt>
                <c:pt idx="1801">
                  <c:v>874.99999999999613</c:v>
                </c:pt>
                <c:pt idx="1802">
                  <c:v>875.99999999999307</c:v>
                </c:pt>
                <c:pt idx="1803">
                  <c:v>875.99999999999307</c:v>
                </c:pt>
                <c:pt idx="1804">
                  <c:v>876.99999999999943</c:v>
                </c:pt>
                <c:pt idx="1805">
                  <c:v>876.99999999999943</c:v>
                </c:pt>
                <c:pt idx="1806">
                  <c:v>877.99999999999659</c:v>
                </c:pt>
                <c:pt idx="1807">
                  <c:v>877.99999999999659</c:v>
                </c:pt>
                <c:pt idx="1808">
                  <c:v>878.99999999999341</c:v>
                </c:pt>
                <c:pt idx="1809">
                  <c:v>878.99999999999341</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39</c:v>
                </c:pt>
                <c:pt idx="1819">
                  <c:v>883.99999999999739</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59</c:v>
                </c:pt>
                <c:pt idx="1829">
                  <c:v>889.00000000000159</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602</c:v>
                </c:pt>
                <c:pt idx="1839">
                  <c:v>893.99999999999602</c:v>
                </c:pt>
                <c:pt idx="1840">
                  <c:v>894.99999999999284</c:v>
                </c:pt>
                <c:pt idx="1841">
                  <c:v>894.99999999999284</c:v>
                </c:pt>
                <c:pt idx="1842">
                  <c:v>895.99999999999932</c:v>
                </c:pt>
                <c:pt idx="1843">
                  <c:v>895.99999999999932</c:v>
                </c:pt>
                <c:pt idx="1844">
                  <c:v>896.99999999999636</c:v>
                </c:pt>
              </c:numCache>
            </c:numRef>
          </c:xVal>
          <c:yVal>
            <c:numRef>
              <c:f>'15% T4 &amp;T7'!$C$2:$C$1846</c:f>
              <c:numCache>
                <c:formatCode>General</c:formatCode>
                <c:ptCount val="1845"/>
                <c:pt idx="0">
                  <c:v>20.2</c:v>
                </c:pt>
                <c:pt idx="1">
                  <c:v>20.100000000000001</c:v>
                </c:pt>
                <c:pt idx="2">
                  <c:v>20.2</c:v>
                </c:pt>
                <c:pt idx="3">
                  <c:v>20.2</c:v>
                </c:pt>
                <c:pt idx="4">
                  <c:v>20.2</c:v>
                </c:pt>
                <c:pt idx="5">
                  <c:v>20.2</c:v>
                </c:pt>
                <c:pt idx="6">
                  <c:v>20.2</c:v>
                </c:pt>
                <c:pt idx="7">
                  <c:v>20.2</c:v>
                </c:pt>
                <c:pt idx="8">
                  <c:v>20.3</c:v>
                </c:pt>
                <c:pt idx="9">
                  <c:v>20.399999999999999</c:v>
                </c:pt>
                <c:pt idx="10">
                  <c:v>20.399999999999999</c:v>
                </c:pt>
                <c:pt idx="11">
                  <c:v>20.399999999999999</c:v>
                </c:pt>
                <c:pt idx="12">
                  <c:v>20.399999999999999</c:v>
                </c:pt>
                <c:pt idx="13">
                  <c:v>20.399999999999999</c:v>
                </c:pt>
                <c:pt idx="14">
                  <c:v>20.3</c:v>
                </c:pt>
                <c:pt idx="15">
                  <c:v>20.3</c:v>
                </c:pt>
                <c:pt idx="16">
                  <c:v>20.3</c:v>
                </c:pt>
                <c:pt idx="17">
                  <c:v>20.3</c:v>
                </c:pt>
                <c:pt idx="18">
                  <c:v>20.3</c:v>
                </c:pt>
                <c:pt idx="19">
                  <c:v>20.3</c:v>
                </c:pt>
                <c:pt idx="20">
                  <c:v>20.3</c:v>
                </c:pt>
                <c:pt idx="21">
                  <c:v>20.3</c:v>
                </c:pt>
                <c:pt idx="22">
                  <c:v>20.3</c:v>
                </c:pt>
                <c:pt idx="23">
                  <c:v>20.3</c:v>
                </c:pt>
                <c:pt idx="24">
                  <c:v>20.3</c:v>
                </c:pt>
                <c:pt idx="25">
                  <c:v>20.3</c:v>
                </c:pt>
                <c:pt idx="26">
                  <c:v>20.3</c:v>
                </c:pt>
                <c:pt idx="27">
                  <c:v>20.3</c:v>
                </c:pt>
                <c:pt idx="28">
                  <c:v>20.3</c:v>
                </c:pt>
                <c:pt idx="29">
                  <c:v>20.3</c:v>
                </c:pt>
                <c:pt idx="30">
                  <c:v>20.399999999999999</c:v>
                </c:pt>
                <c:pt idx="31">
                  <c:v>20.399999999999999</c:v>
                </c:pt>
                <c:pt idx="32">
                  <c:v>20.5</c:v>
                </c:pt>
                <c:pt idx="33">
                  <c:v>20.5</c:v>
                </c:pt>
                <c:pt idx="34">
                  <c:v>20.399999999999999</c:v>
                </c:pt>
                <c:pt idx="35">
                  <c:v>20.5</c:v>
                </c:pt>
                <c:pt idx="36">
                  <c:v>20.6</c:v>
                </c:pt>
                <c:pt idx="37">
                  <c:v>20.7</c:v>
                </c:pt>
                <c:pt idx="38">
                  <c:v>20.9</c:v>
                </c:pt>
                <c:pt idx="39">
                  <c:v>21.1</c:v>
                </c:pt>
                <c:pt idx="40">
                  <c:v>21.3</c:v>
                </c:pt>
                <c:pt idx="41">
                  <c:v>21.6</c:v>
                </c:pt>
                <c:pt idx="42">
                  <c:v>21.9</c:v>
                </c:pt>
                <c:pt idx="43">
                  <c:v>22.3</c:v>
                </c:pt>
                <c:pt idx="44">
                  <c:v>22.8</c:v>
                </c:pt>
                <c:pt idx="45">
                  <c:v>23.4</c:v>
                </c:pt>
                <c:pt idx="46">
                  <c:v>24.1</c:v>
                </c:pt>
                <c:pt idx="47">
                  <c:v>24.9</c:v>
                </c:pt>
                <c:pt idx="48">
                  <c:v>26</c:v>
                </c:pt>
                <c:pt idx="49">
                  <c:v>27.3</c:v>
                </c:pt>
                <c:pt idx="50">
                  <c:v>28.7</c:v>
                </c:pt>
                <c:pt idx="51">
                  <c:v>30.3</c:v>
                </c:pt>
                <c:pt idx="52">
                  <c:v>32.1</c:v>
                </c:pt>
                <c:pt idx="53">
                  <c:v>33.9</c:v>
                </c:pt>
                <c:pt idx="54">
                  <c:v>35.9</c:v>
                </c:pt>
                <c:pt idx="55">
                  <c:v>38.1</c:v>
                </c:pt>
                <c:pt idx="56">
                  <c:v>40.200000000000003</c:v>
                </c:pt>
                <c:pt idx="57">
                  <c:v>42.3</c:v>
                </c:pt>
                <c:pt idx="58">
                  <c:v>44.4</c:v>
                </c:pt>
                <c:pt idx="59">
                  <c:v>46.3</c:v>
                </c:pt>
                <c:pt idx="60">
                  <c:v>48.2</c:v>
                </c:pt>
                <c:pt idx="61">
                  <c:v>49.9</c:v>
                </c:pt>
                <c:pt idx="62">
                  <c:v>51.5</c:v>
                </c:pt>
                <c:pt idx="63">
                  <c:v>52.9</c:v>
                </c:pt>
                <c:pt idx="64">
                  <c:v>54.2</c:v>
                </c:pt>
                <c:pt idx="65">
                  <c:v>55.4</c:v>
                </c:pt>
                <c:pt idx="66">
                  <c:v>56.4</c:v>
                </c:pt>
                <c:pt idx="67">
                  <c:v>57.3</c:v>
                </c:pt>
                <c:pt idx="68">
                  <c:v>58.1</c:v>
                </c:pt>
                <c:pt idx="69">
                  <c:v>58.8</c:v>
                </c:pt>
                <c:pt idx="70">
                  <c:v>59.4</c:v>
                </c:pt>
                <c:pt idx="71">
                  <c:v>59.9</c:v>
                </c:pt>
                <c:pt idx="72">
                  <c:v>60.3</c:v>
                </c:pt>
                <c:pt idx="73">
                  <c:v>60.7</c:v>
                </c:pt>
                <c:pt idx="74">
                  <c:v>61</c:v>
                </c:pt>
                <c:pt idx="75">
                  <c:v>61.2</c:v>
                </c:pt>
                <c:pt idx="76">
                  <c:v>61.5</c:v>
                </c:pt>
                <c:pt idx="77">
                  <c:v>61.7</c:v>
                </c:pt>
                <c:pt idx="78">
                  <c:v>61.9</c:v>
                </c:pt>
                <c:pt idx="79">
                  <c:v>62</c:v>
                </c:pt>
                <c:pt idx="80">
                  <c:v>62.1</c:v>
                </c:pt>
                <c:pt idx="81">
                  <c:v>62.1</c:v>
                </c:pt>
                <c:pt idx="82">
                  <c:v>62.2</c:v>
                </c:pt>
                <c:pt idx="83">
                  <c:v>62.3</c:v>
                </c:pt>
                <c:pt idx="84">
                  <c:v>62.3</c:v>
                </c:pt>
                <c:pt idx="85">
                  <c:v>62.3</c:v>
                </c:pt>
                <c:pt idx="86">
                  <c:v>62.3</c:v>
                </c:pt>
                <c:pt idx="87">
                  <c:v>62.4</c:v>
                </c:pt>
                <c:pt idx="88">
                  <c:v>62.4</c:v>
                </c:pt>
                <c:pt idx="89">
                  <c:v>62.5</c:v>
                </c:pt>
                <c:pt idx="90">
                  <c:v>62.6</c:v>
                </c:pt>
                <c:pt idx="91">
                  <c:v>62.7</c:v>
                </c:pt>
                <c:pt idx="92">
                  <c:v>62.8</c:v>
                </c:pt>
                <c:pt idx="93">
                  <c:v>62.9</c:v>
                </c:pt>
                <c:pt idx="94">
                  <c:v>63</c:v>
                </c:pt>
                <c:pt idx="95">
                  <c:v>63.1</c:v>
                </c:pt>
                <c:pt idx="96">
                  <c:v>63.1</c:v>
                </c:pt>
                <c:pt idx="97">
                  <c:v>63.2</c:v>
                </c:pt>
                <c:pt idx="98">
                  <c:v>63.4</c:v>
                </c:pt>
                <c:pt idx="99">
                  <c:v>63.6</c:v>
                </c:pt>
                <c:pt idx="100">
                  <c:v>63.7</c:v>
                </c:pt>
                <c:pt idx="101">
                  <c:v>63.8</c:v>
                </c:pt>
                <c:pt idx="102">
                  <c:v>64</c:v>
                </c:pt>
                <c:pt idx="103">
                  <c:v>64.099999999999994</c:v>
                </c:pt>
                <c:pt idx="104">
                  <c:v>64.2</c:v>
                </c:pt>
                <c:pt idx="105">
                  <c:v>64.400000000000006</c:v>
                </c:pt>
                <c:pt idx="106">
                  <c:v>64.5</c:v>
                </c:pt>
                <c:pt idx="107">
                  <c:v>64.599999999999994</c:v>
                </c:pt>
                <c:pt idx="108">
                  <c:v>64.7</c:v>
                </c:pt>
                <c:pt idx="109">
                  <c:v>64.8</c:v>
                </c:pt>
                <c:pt idx="110">
                  <c:v>64.900000000000006</c:v>
                </c:pt>
                <c:pt idx="111">
                  <c:v>65</c:v>
                </c:pt>
                <c:pt idx="112">
                  <c:v>65</c:v>
                </c:pt>
                <c:pt idx="113">
                  <c:v>65.2</c:v>
                </c:pt>
                <c:pt idx="114">
                  <c:v>65.3</c:v>
                </c:pt>
                <c:pt idx="115">
                  <c:v>65.400000000000006</c:v>
                </c:pt>
                <c:pt idx="116">
                  <c:v>65.400000000000006</c:v>
                </c:pt>
                <c:pt idx="117">
                  <c:v>65.5</c:v>
                </c:pt>
                <c:pt idx="118">
                  <c:v>65.5</c:v>
                </c:pt>
                <c:pt idx="119">
                  <c:v>65.599999999999994</c:v>
                </c:pt>
                <c:pt idx="120">
                  <c:v>65.599999999999994</c:v>
                </c:pt>
                <c:pt idx="121">
                  <c:v>65.599999999999994</c:v>
                </c:pt>
                <c:pt idx="122">
                  <c:v>65.599999999999994</c:v>
                </c:pt>
                <c:pt idx="123">
                  <c:v>65.599999999999994</c:v>
                </c:pt>
                <c:pt idx="124">
                  <c:v>65.599999999999994</c:v>
                </c:pt>
                <c:pt idx="125">
                  <c:v>65.7</c:v>
                </c:pt>
                <c:pt idx="126">
                  <c:v>65.7</c:v>
                </c:pt>
                <c:pt idx="127">
                  <c:v>65.7</c:v>
                </c:pt>
                <c:pt idx="128">
                  <c:v>65.7</c:v>
                </c:pt>
                <c:pt idx="129">
                  <c:v>65.7</c:v>
                </c:pt>
                <c:pt idx="130">
                  <c:v>65.8</c:v>
                </c:pt>
                <c:pt idx="131">
                  <c:v>65.7</c:v>
                </c:pt>
                <c:pt idx="132">
                  <c:v>65.7</c:v>
                </c:pt>
                <c:pt idx="133">
                  <c:v>65.7</c:v>
                </c:pt>
                <c:pt idx="134">
                  <c:v>65.8</c:v>
                </c:pt>
                <c:pt idx="135">
                  <c:v>65.8</c:v>
                </c:pt>
                <c:pt idx="136">
                  <c:v>65.8</c:v>
                </c:pt>
                <c:pt idx="137">
                  <c:v>65.8</c:v>
                </c:pt>
                <c:pt idx="138">
                  <c:v>65.8</c:v>
                </c:pt>
                <c:pt idx="139">
                  <c:v>65.8</c:v>
                </c:pt>
                <c:pt idx="140">
                  <c:v>65.8</c:v>
                </c:pt>
                <c:pt idx="141">
                  <c:v>65.8</c:v>
                </c:pt>
                <c:pt idx="142">
                  <c:v>65.8</c:v>
                </c:pt>
                <c:pt idx="143">
                  <c:v>65.8</c:v>
                </c:pt>
                <c:pt idx="144">
                  <c:v>65.900000000000006</c:v>
                </c:pt>
                <c:pt idx="145">
                  <c:v>65.8</c:v>
                </c:pt>
                <c:pt idx="146">
                  <c:v>65.8</c:v>
                </c:pt>
                <c:pt idx="147">
                  <c:v>65.7</c:v>
                </c:pt>
                <c:pt idx="148">
                  <c:v>65.7</c:v>
                </c:pt>
                <c:pt idx="149">
                  <c:v>65.599999999999994</c:v>
                </c:pt>
                <c:pt idx="150">
                  <c:v>65.599999999999994</c:v>
                </c:pt>
                <c:pt idx="151">
                  <c:v>65.5</c:v>
                </c:pt>
                <c:pt idx="152">
                  <c:v>65.400000000000006</c:v>
                </c:pt>
                <c:pt idx="153">
                  <c:v>65.400000000000006</c:v>
                </c:pt>
                <c:pt idx="154">
                  <c:v>65.3</c:v>
                </c:pt>
                <c:pt idx="155">
                  <c:v>65.3</c:v>
                </c:pt>
                <c:pt idx="156">
                  <c:v>65.3</c:v>
                </c:pt>
                <c:pt idx="157">
                  <c:v>65.2</c:v>
                </c:pt>
                <c:pt idx="158">
                  <c:v>65.2</c:v>
                </c:pt>
                <c:pt idx="159">
                  <c:v>65.2</c:v>
                </c:pt>
                <c:pt idx="160">
                  <c:v>65.099999999999994</c:v>
                </c:pt>
                <c:pt idx="161">
                  <c:v>65</c:v>
                </c:pt>
                <c:pt idx="162">
                  <c:v>65</c:v>
                </c:pt>
                <c:pt idx="163">
                  <c:v>64.900000000000006</c:v>
                </c:pt>
                <c:pt idx="164">
                  <c:v>64.8</c:v>
                </c:pt>
                <c:pt idx="165">
                  <c:v>64.8</c:v>
                </c:pt>
                <c:pt idx="166">
                  <c:v>64.7</c:v>
                </c:pt>
                <c:pt idx="167">
                  <c:v>64.7</c:v>
                </c:pt>
                <c:pt idx="168">
                  <c:v>64.599999999999994</c:v>
                </c:pt>
                <c:pt idx="169">
                  <c:v>64.5</c:v>
                </c:pt>
                <c:pt idx="170">
                  <c:v>64.5</c:v>
                </c:pt>
                <c:pt idx="171">
                  <c:v>64.400000000000006</c:v>
                </c:pt>
                <c:pt idx="172">
                  <c:v>64.400000000000006</c:v>
                </c:pt>
                <c:pt idx="173">
                  <c:v>64.3</c:v>
                </c:pt>
                <c:pt idx="174">
                  <c:v>64.2</c:v>
                </c:pt>
                <c:pt idx="175">
                  <c:v>64.2</c:v>
                </c:pt>
                <c:pt idx="176">
                  <c:v>64.099999999999994</c:v>
                </c:pt>
                <c:pt idx="177">
                  <c:v>64</c:v>
                </c:pt>
                <c:pt idx="178">
                  <c:v>64</c:v>
                </c:pt>
                <c:pt idx="179">
                  <c:v>63.9</c:v>
                </c:pt>
                <c:pt idx="180">
                  <c:v>63.9</c:v>
                </c:pt>
                <c:pt idx="181">
                  <c:v>63.8</c:v>
                </c:pt>
                <c:pt idx="182">
                  <c:v>63.7</c:v>
                </c:pt>
                <c:pt idx="183">
                  <c:v>63.6</c:v>
                </c:pt>
                <c:pt idx="184">
                  <c:v>63.6</c:v>
                </c:pt>
                <c:pt idx="185">
                  <c:v>63.5</c:v>
                </c:pt>
                <c:pt idx="186">
                  <c:v>63.5</c:v>
                </c:pt>
                <c:pt idx="187">
                  <c:v>63.4</c:v>
                </c:pt>
                <c:pt idx="188">
                  <c:v>63.3</c:v>
                </c:pt>
                <c:pt idx="189">
                  <c:v>63.2</c:v>
                </c:pt>
                <c:pt idx="190">
                  <c:v>63.1</c:v>
                </c:pt>
                <c:pt idx="191">
                  <c:v>63.1</c:v>
                </c:pt>
                <c:pt idx="192">
                  <c:v>63</c:v>
                </c:pt>
                <c:pt idx="193">
                  <c:v>63</c:v>
                </c:pt>
                <c:pt idx="194">
                  <c:v>62.9</c:v>
                </c:pt>
                <c:pt idx="195">
                  <c:v>62.9</c:v>
                </c:pt>
                <c:pt idx="196">
                  <c:v>62.9</c:v>
                </c:pt>
                <c:pt idx="197">
                  <c:v>62.8</c:v>
                </c:pt>
                <c:pt idx="198">
                  <c:v>62.8</c:v>
                </c:pt>
                <c:pt idx="199">
                  <c:v>62.7</c:v>
                </c:pt>
                <c:pt idx="200">
                  <c:v>62.7</c:v>
                </c:pt>
                <c:pt idx="201">
                  <c:v>62.7</c:v>
                </c:pt>
                <c:pt idx="202">
                  <c:v>62.6</c:v>
                </c:pt>
                <c:pt idx="203">
                  <c:v>62.6</c:v>
                </c:pt>
                <c:pt idx="204">
                  <c:v>62.6</c:v>
                </c:pt>
                <c:pt idx="205">
                  <c:v>62.5</c:v>
                </c:pt>
                <c:pt idx="206">
                  <c:v>62.5</c:v>
                </c:pt>
                <c:pt idx="207">
                  <c:v>62.4</c:v>
                </c:pt>
                <c:pt idx="208">
                  <c:v>62.4</c:v>
                </c:pt>
                <c:pt idx="209">
                  <c:v>62.4</c:v>
                </c:pt>
                <c:pt idx="210">
                  <c:v>62.3</c:v>
                </c:pt>
                <c:pt idx="211">
                  <c:v>62.3</c:v>
                </c:pt>
                <c:pt idx="212">
                  <c:v>62.3</c:v>
                </c:pt>
                <c:pt idx="213">
                  <c:v>62.3</c:v>
                </c:pt>
                <c:pt idx="214">
                  <c:v>62.3</c:v>
                </c:pt>
                <c:pt idx="215">
                  <c:v>62.2</c:v>
                </c:pt>
                <c:pt idx="216">
                  <c:v>62.2</c:v>
                </c:pt>
                <c:pt idx="217">
                  <c:v>62.2</c:v>
                </c:pt>
                <c:pt idx="218">
                  <c:v>62.2</c:v>
                </c:pt>
                <c:pt idx="219">
                  <c:v>62.1</c:v>
                </c:pt>
                <c:pt idx="220">
                  <c:v>62.1</c:v>
                </c:pt>
                <c:pt idx="221">
                  <c:v>62.1</c:v>
                </c:pt>
                <c:pt idx="222">
                  <c:v>62.1</c:v>
                </c:pt>
                <c:pt idx="223">
                  <c:v>62</c:v>
                </c:pt>
                <c:pt idx="224">
                  <c:v>61.9</c:v>
                </c:pt>
                <c:pt idx="225">
                  <c:v>61.8</c:v>
                </c:pt>
                <c:pt idx="226">
                  <c:v>61.8</c:v>
                </c:pt>
                <c:pt idx="227">
                  <c:v>61.8</c:v>
                </c:pt>
                <c:pt idx="228">
                  <c:v>61.7</c:v>
                </c:pt>
                <c:pt idx="229">
                  <c:v>61.7</c:v>
                </c:pt>
                <c:pt idx="230">
                  <c:v>61.6</c:v>
                </c:pt>
                <c:pt idx="231">
                  <c:v>61.5</c:v>
                </c:pt>
                <c:pt idx="232">
                  <c:v>61.5</c:v>
                </c:pt>
                <c:pt idx="233">
                  <c:v>61.5</c:v>
                </c:pt>
                <c:pt idx="234">
                  <c:v>61.4</c:v>
                </c:pt>
                <c:pt idx="235">
                  <c:v>61.4</c:v>
                </c:pt>
                <c:pt idx="236">
                  <c:v>61.3</c:v>
                </c:pt>
                <c:pt idx="237">
                  <c:v>61.2</c:v>
                </c:pt>
                <c:pt idx="238">
                  <c:v>61.1</c:v>
                </c:pt>
                <c:pt idx="239">
                  <c:v>61.1</c:v>
                </c:pt>
                <c:pt idx="240">
                  <c:v>61</c:v>
                </c:pt>
                <c:pt idx="241">
                  <c:v>61</c:v>
                </c:pt>
                <c:pt idx="242">
                  <c:v>61</c:v>
                </c:pt>
                <c:pt idx="243">
                  <c:v>60.9</c:v>
                </c:pt>
                <c:pt idx="244">
                  <c:v>60.8</c:v>
                </c:pt>
                <c:pt idx="245">
                  <c:v>60.8</c:v>
                </c:pt>
                <c:pt idx="246">
                  <c:v>60.7</c:v>
                </c:pt>
                <c:pt idx="247">
                  <c:v>60.6</c:v>
                </c:pt>
                <c:pt idx="248">
                  <c:v>60.6</c:v>
                </c:pt>
                <c:pt idx="249">
                  <c:v>60.5</c:v>
                </c:pt>
                <c:pt idx="250">
                  <c:v>60.5</c:v>
                </c:pt>
                <c:pt idx="251">
                  <c:v>60.6</c:v>
                </c:pt>
                <c:pt idx="252">
                  <c:v>60.5</c:v>
                </c:pt>
                <c:pt idx="253">
                  <c:v>60.5</c:v>
                </c:pt>
                <c:pt idx="254">
                  <c:v>60.4</c:v>
                </c:pt>
                <c:pt idx="255">
                  <c:v>60.3</c:v>
                </c:pt>
                <c:pt idx="256">
                  <c:v>60.3</c:v>
                </c:pt>
                <c:pt idx="257">
                  <c:v>60.2</c:v>
                </c:pt>
                <c:pt idx="258">
                  <c:v>60.2</c:v>
                </c:pt>
                <c:pt idx="259">
                  <c:v>60.1</c:v>
                </c:pt>
                <c:pt idx="260">
                  <c:v>60.1</c:v>
                </c:pt>
                <c:pt idx="261">
                  <c:v>60</c:v>
                </c:pt>
                <c:pt idx="262">
                  <c:v>60</c:v>
                </c:pt>
                <c:pt idx="263">
                  <c:v>59.9</c:v>
                </c:pt>
                <c:pt idx="264">
                  <c:v>59.9</c:v>
                </c:pt>
                <c:pt idx="265">
                  <c:v>59.8</c:v>
                </c:pt>
                <c:pt idx="266">
                  <c:v>59.9</c:v>
                </c:pt>
                <c:pt idx="267">
                  <c:v>59.8</c:v>
                </c:pt>
                <c:pt idx="268">
                  <c:v>59.8</c:v>
                </c:pt>
                <c:pt idx="269">
                  <c:v>59.8</c:v>
                </c:pt>
                <c:pt idx="270">
                  <c:v>59.8</c:v>
                </c:pt>
                <c:pt idx="271">
                  <c:v>59.7</c:v>
                </c:pt>
                <c:pt idx="272">
                  <c:v>59.7</c:v>
                </c:pt>
                <c:pt idx="273">
                  <c:v>59.7</c:v>
                </c:pt>
                <c:pt idx="274">
                  <c:v>59.7</c:v>
                </c:pt>
                <c:pt idx="275">
                  <c:v>59.7</c:v>
                </c:pt>
                <c:pt idx="276">
                  <c:v>59.6</c:v>
                </c:pt>
                <c:pt idx="277">
                  <c:v>59.6</c:v>
                </c:pt>
                <c:pt idx="278">
                  <c:v>59.7</c:v>
                </c:pt>
                <c:pt idx="279">
                  <c:v>59.7</c:v>
                </c:pt>
                <c:pt idx="280">
                  <c:v>59.7</c:v>
                </c:pt>
                <c:pt idx="281">
                  <c:v>59.7</c:v>
                </c:pt>
                <c:pt idx="282">
                  <c:v>59.7</c:v>
                </c:pt>
                <c:pt idx="283">
                  <c:v>59.7</c:v>
                </c:pt>
                <c:pt idx="284">
                  <c:v>59.7</c:v>
                </c:pt>
                <c:pt idx="285">
                  <c:v>59.7</c:v>
                </c:pt>
                <c:pt idx="286">
                  <c:v>59.6</c:v>
                </c:pt>
                <c:pt idx="287">
                  <c:v>59.7</c:v>
                </c:pt>
                <c:pt idx="288">
                  <c:v>59.7</c:v>
                </c:pt>
                <c:pt idx="289">
                  <c:v>59.7</c:v>
                </c:pt>
                <c:pt idx="290">
                  <c:v>59.7</c:v>
                </c:pt>
                <c:pt idx="291">
                  <c:v>59.7</c:v>
                </c:pt>
                <c:pt idx="292">
                  <c:v>59.7</c:v>
                </c:pt>
                <c:pt idx="293">
                  <c:v>59.7</c:v>
                </c:pt>
                <c:pt idx="294">
                  <c:v>59.7</c:v>
                </c:pt>
                <c:pt idx="295">
                  <c:v>59.7</c:v>
                </c:pt>
                <c:pt idx="296">
                  <c:v>59.7</c:v>
                </c:pt>
                <c:pt idx="297">
                  <c:v>59.7</c:v>
                </c:pt>
                <c:pt idx="298">
                  <c:v>59.8</c:v>
                </c:pt>
                <c:pt idx="299">
                  <c:v>59.8</c:v>
                </c:pt>
                <c:pt idx="300">
                  <c:v>59.8</c:v>
                </c:pt>
                <c:pt idx="301">
                  <c:v>59.8</c:v>
                </c:pt>
                <c:pt idx="302">
                  <c:v>59.8</c:v>
                </c:pt>
                <c:pt idx="303">
                  <c:v>59.9</c:v>
                </c:pt>
                <c:pt idx="304">
                  <c:v>59.9</c:v>
                </c:pt>
                <c:pt idx="305">
                  <c:v>59.9</c:v>
                </c:pt>
                <c:pt idx="306">
                  <c:v>59.9</c:v>
                </c:pt>
                <c:pt idx="307">
                  <c:v>60</c:v>
                </c:pt>
                <c:pt idx="308">
                  <c:v>60</c:v>
                </c:pt>
                <c:pt idx="309">
                  <c:v>60</c:v>
                </c:pt>
                <c:pt idx="310">
                  <c:v>60</c:v>
                </c:pt>
                <c:pt idx="311">
                  <c:v>60.1</c:v>
                </c:pt>
                <c:pt idx="312">
                  <c:v>60.1</c:v>
                </c:pt>
                <c:pt idx="313">
                  <c:v>60.1</c:v>
                </c:pt>
                <c:pt idx="314">
                  <c:v>60.1</c:v>
                </c:pt>
                <c:pt idx="315">
                  <c:v>60.1</c:v>
                </c:pt>
                <c:pt idx="316">
                  <c:v>60.1</c:v>
                </c:pt>
                <c:pt idx="317">
                  <c:v>60.2</c:v>
                </c:pt>
                <c:pt idx="318">
                  <c:v>60.2</c:v>
                </c:pt>
                <c:pt idx="319">
                  <c:v>60.3</c:v>
                </c:pt>
                <c:pt idx="320">
                  <c:v>60.3</c:v>
                </c:pt>
                <c:pt idx="321">
                  <c:v>60.3</c:v>
                </c:pt>
                <c:pt idx="322">
                  <c:v>60.3</c:v>
                </c:pt>
                <c:pt idx="323">
                  <c:v>60.4</c:v>
                </c:pt>
                <c:pt idx="324">
                  <c:v>60.4</c:v>
                </c:pt>
                <c:pt idx="325">
                  <c:v>60.5</c:v>
                </c:pt>
                <c:pt idx="326">
                  <c:v>60.5</c:v>
                </c:pt>
                <c:pt idx="327">
                  <c:v>60.5</c:v>
                </c:pt>
                <c:pt idx="328">
                  <c:v>60.6</c:v>
                </c:pt>
                <c:pt idx="329">
                  <c:v>60.6</c:v>
                </c:pt>
                <c:pt idx="330">
                  <c:v>60.6</c:v>
                </c:pt>
                <c:pt idx="331">
                  <c:v>60.6</c:v>
                </c:pt>
                <c:pt idx="332">
                  <c:v>60.6</c:v>
                </c:pt>
                <c:pt idx="333">
                  <c:v>60.7</c:v>
                </c:pt>
                <c:pt idx="334">
                  <c:v>60.8</c:v>
                </c:pt>
                <c:pt idx="335">
                  <c:v>60.8</c:v>
                </c:pt>
                <c:pt idx="336">
                  <c:v>60.8</c:v>
                </c:pt>
                <c:pt idx="337">
                  <c:v>60.8</c:v>
                </c:pt>
                <c:pt idx="338">
                  <c:v>60.9</c:v>
                </c:pt>
                <c:pt idx="339">
                  <c:v>60.9</c:v>
                </c:pt>
                <c:pt idx="340">
                  <c:v>61</c:v>
                </c:pt>
                <c:pt idx="341">
                  <c:v>60.9</c:v>
                </c:pt>
                <c:pt idx="342">
                  <c:v>61</c:v>
                </c:pt>
                <c:pt idx="343">
                  <c:v>61</c:v>
                </c:pt>
                <c:pt idx="344">
                  <c:v>61</c:v>
                </c:pt>
                <c:pt idx="345">
                  <c:v>61</c:v>
                </c:pt>
                <c:pt idx="346">
                  <c:v>61</c:v>
                </c:pt>
                <c:pt idx="347">
                  <c:v>61</c:v>
                </c:pt>
                <c:pt idx="348">
                  <c:v>61.1</c:v>
                </c:pt>
                <c:pt idx="349">
                  <c:v>61.1</c:v>
                </c:pt>
                <c:pt idx="350">
                  <c:v>61.2</c:v>
                </c:pt>
                <c:pt idx="351">
                  <c:v>61.1</c:v>
                </c:pt>
                <c:pt idx="352">
                  <c:v>61.2</c:v>
                </c:pt>
                <c:pt idx="353">
                  <c:v>61.2</c:v>
                </c:pt>
                <c:pt idx="354">
                  <c:v>61.2</c:v>
                </c:pt>
                <c:pt idx="355">
                  <c:v>61.2</c:v>
                </c:pt>
                <c:pt idx="356">
                  <c:v>61.2</c:v>
                </c:pt>
                <c:pt idx="357">
                  <c:v>61.2</c:v>
                </c:pt>
                <c:pt idx="358">
                  <c:v>61.2</c:v>
                </c:pt>
                <c:pt idx="359">
                  <c:v>61.2</c:v>
                </c:pt>
                <c:pt idx="360">
                  <c:v>61.3</c:v>
                </c:pt>
                <c:pt idx="361">
                  <c:v>61.4</c:v>
                </c:pt>
                <c:pt idx="362">
                  <c:v>61.3</c:v>
                </c:pt>
                <c:pt idx="363">
                  <c:v>61.3</c:v>
                </c:pt>
                <c:pt idx="364">
                  <c:v>61.3</c:v>
                </c:pt>
                <c:pt idx="365">
                  <c:v>61.3</c:v>
                </c:pt>
                <c:pt idx="366">
                  <c:v>61.3</c:v>
                </c:pt>
                <c:pt idx="367">
                  <c:v>61.4</c:v>
                </c:pt>
                <c:pt idx="368">
                  <c:v>61.4</c:v>
                </c:pt>
                <c:pt idx="369">
                  <c:v>61.4</c:v>
                </c:pt>
                <c:pt idx="370">
                  <c:v>61.5</c:v>
                </c:pt>
                <c:pt idx="371">
                  <c:v>61.5</c:v>
                </c:pt>
                <c:pt idx="372">
                  <c:v>61.5</c:v>
                </c:pt>
                <c:pt idx="373">
                  <c:v>61.5</c:v>
                </c:pt>
                <c:pt idx="374">
                  <c:v>61.5</c:v>
                </c:pt>
                <c:pt idx="375">
                  <c:v>61.6</c:v>
                </c:pt>
                <c:pt idx="376">
                  <c:v>61.6</c:v>
                </c:pt>
                <c:pt idx="377">
                  <c:v>61.6</c:v>
                </c:pt>
                <c:pt idx="378">
                  <c:v>61.7</c:v>
                </c:pt>
                <c:pt idx="379">
                  <c:v>61.7</c:v>
                </c:pt>
                <c:pt idx="380">
                  <c:v>61.7</c:v>
                </c:pt>
                <c:pt idx="381">
                  <c:v>61.8</c:v>
                </c:pt>
                <c:pt idx="382">
                  <c:v>61.8</c:v>
                </c:pt>
                <c:pt idx="383">
                  <c:v>61.9</c:v>
                </c:pt>
                <c:pt idx="384">
                  <c:v>61.9</c:v>
                </c:pt>
                <c:pt idx="385">
                  <c:v>61.9</c:v>
                </c:pt>
                <c:pt idx="386">
                  <c:v>61.9</c:v>
                </c:pt>
                <c:pt idx="387">
                  <c:v>62</c:v>
                </c:pt>
                <c:pt idx="388">
                  <c:v>62</c:v>
                </c:pt>
                <c:pt idx="389">
                  <c:v>62</c:v>
                </c:pt>
                <c:pt idx="390">
                  <c:v>62</c:v>
                </c:pt>
                <c:pt idx="391">
                  <c:v>62</c:v>
                </c:pt>
                <c:pt idx="392">
                  <c:v>62</c:v>
                </c:pt>
                <c:pt idx="393">
                  <c:v>62.1</c:v>
                </c:pt>
                <c:pt idx="394">
                  <c:v>62.1</c:v>
                </c:pt>
                <c:pt idx="395">
                  <c:v>62.2</c:v>
                </c:pt>
                <c:pt idx="396">
                  <c:v>62.2</c:v>
                </c:pt>
                <c:pt idx="397">
                  <c:v>62.3</c:v>
                </c:pt>
                <c:pt idx="398">
                  <c:v>62.3</c:v>
                </c:pt>
                <c:pt idx="399">
                  <c:v>62.3</c:v>
                </c:pt>
                <c:pt idx="400">
                  <c:v>62.4</c:v>
                </c:pt>
                <c:pt idx="401">
                  <c:v>62.4</c:v>
                </c:pt>
                <c:pt idx="402">
                  <c:v>62.4</c:v>
                </c:pt>
                <c:pt idx="403">
                  <c:v>62.4</c:v>
                </c:pt>
                <c:pt idx="404">
                  <c:v>62.4</c:v>
                </c:pt>
                <c:pt idx="405">
                  <c:v>62.5</c:v>
                </c:pt>
                <c:pt idx="406">
                  <c:v>62.5</c:v>
                </c:pt>
                <c:pt idx="407">
                  <c:v>62.6</c:v>
                </c:pt>
                <c:pt idx="408">
                  <c:v>62.6</c:v>
                </c:pt>
                <c:pt idx="409">
                  <c:v>62.7</c:v>
                </c:pt>
                <c:pt idx="410">
                  <c:v>62.8</c:v>
                </c:pt>
                <c:pt idx="411">
                  <c:v>62.8</c:v>
                </c:pt>
                <c:pt idx="412">
                  <c:v>62.9</c:v>
                </c:pt>
                <c:pt idx="413">
                  <c:v>62.9</c:v>
                </c:pt>
                <c:pt idx="414">
                  <c:v>63</c:v>
                </c:pt>
                <c:pt idx="415">
                  <c:v>63</c:v>
                </c:pt>
                <c:pt idx="416">
                  <c:v>63.1</c:v>
                </c:pt>
                <c:pt idx="417">
                  <c:v>63.2</c:v>
                </c:pt>
                <c:pt idx="418">
                  <c:v>63.3</c:v>
                </c:pt>
                <c:pt idx="419">
                  <c:v>63.3</c:v>
                </c:pt>
                <c:pt idx="420">
                  <c:v>63.3</c:v>
                </c:pt>
                <c:pt idx="421">
                  <c:v>63.3</c:v>
                </c:pt>
                <c:pt idx="422">
                  <c:v>63.4</c:v>
                </c:pt>
                <c:pt idx="423">
                  <c:v>63.4</c:v>
                </c:pt>
                <c:pt idx="424">
                  <c:v>63.4</c:v>
                </c:pt>
                <c:pt idx="425">
                  <c:v>63.4</c:v>
                </c:pt>
                <c:pt idx="426">
                  <c:v>63.4</c:v>
                </c:pt>
                <c:pt idx="427">
                  <c:v>63.4</c:v>
                </c:pt>
                <c:pt idx="428">
                  <c:v>63.5</c:v>
                </c:pt>
                <c:pt idx="429">
                  <c:v>63.5</c:v>
                </c:pt>
                <c:pt idx="430">
                  <c:v>63.5</c:v>
                </c:pt>
                <c:pt idx="431">
                  <c:v>63.5</c:v>
                </c:pt>
                <c:pt idx="432">
                  <c:v>63.6</c:v>
                </c:pt>
                <c:pt idx="433">
                  <c:v>63.6</c:v>
                </c:pt>
                <c:pt idx="434">
                  <c:v>63.7</c:v>
                </c:pt>
                <c:pt idx="435">
                  <c:v>63.7</c:v>
                </c:pt>
                <c:pt idx="436">
                  <c:v>63.7</c:v>
                </c:pt>
                <c:pt idx="437">
                  <c:v>63.7</c:v>
                </c:pt>
                <c:pt idx="438">
                  <c:v>63.7</c:v>
                </c:pt>
                <c:pt idx="439">
                  <c:v>63.7</c:v>
                </c:pt>
                <c:pt idx="440">
                  <c:v>63.7</c:v>
                </c:pt>
                <c:pt idx="441">
                  <c:v>63.6</c:v>
                </c:pt>
                <c:pt idx="442">
                  <c:v>63.7</c:v>
                </c:pt>
                <c:pt idx="443">
                  <c:v>63.7</c:v>
                </c:pt>
                <c:pt idx="444">
                  <c:v>63.7</c:v>
                </c:pt>
                <c:pt idx="445">
                  <c:v>63.7</c:v>
                </c:pt>
                <c:pt idx="446">
                  <c:v>63.7</c:v>
                </c:pt>
                <c:pt idx="447">
                  <c:v>63.7</c:v>
                </c:pt>
                <c:pt idx="448">
                  <c:v>63.8</c:v>
                </c:pt>
                <c:pt idx="449">
                  <c:v>63.8</c:v>
                </c:pt>
                <c:pt idx="450">
                  <c:v>63.8</c:v>
                </c:pt>
                <c:pt idx="451">
                  <c:v>63.8</c:v>
                </c:pt>
                <c:pt idx="452">
                  <c:v>63.8</c:v>
                </c:pt>
                <c:pt idx="453">
                  <c:v>63.8</c:v>
                </c:pt>
                <c:pt idx="454">
                  <c:v>63.8</c:v>
                </c:pt>
                <c:pt idx="455">
                  <c:v>63.9</c:v>
                </c:pt>
                <c:pt idx="456">
                  <c:v>63.9</c:v>
                </c:pt>
                <c:pt idx="457">
                  <c:v>63.9</c:v>
                </c:pt>
                <c:pt idx="458">
                  <c:v>63.9</c:v>
                </c:pt>
                <c:pt idx="459">
                  <c:v>63.9</c:v>
                </c:pt>
                <c:pt idx="460">
                  <c:v>63.9</c:v>
                </c:pt>
                <c:pt idx="461">
                  <c:v>63.9</c:v>
                </c:pt>
                <c:pt idx="462">
                  <c:v>64</c:v>
                </c:pt>
                <c:pt idx="463">
                  <c:v>63.9</c:v>
                </c:pt>
                <c:pt idx="464">
                  <c:v>64</c:v>
                </c:pt>
                <c:pt idx="465">
                  <c:v>64</c:v>
                </c:pt>
                <c:pt idx="466">
                  <c:v>64</c:v>
                </c:pt>
                <c:pt idx="467">
                  <c:v>64.099999999999994</c:v>
                </c:pt>
                <c:pt idx="468">
                  <c:v>64.099999999999994</c:v>
                </c:pt>
                <c:pt idx="469">
                  <c:v>64.099999999999994</c:v>
                </c:pt>
                <c:pt idx="470">
                  <c:v>64.099999999999994</c:v>
                </c:pt>
                <c:pt idx="471">
                  <c:v>64.099999999999994</c:v>
                </c:pt>
                <c:pt idx="472">
                  <c:v>64.2</c:v>
                </c:pt>
                <c:pt idx="473">
                  <c:v>64.2</c:v>
                </c:pt>
                <c:pt idx="474">
                  <c:v>64.2</c:v>
                </c:pt>
                <c:pt idx="475">
                  <c:v>64.2</c:v>
                </c:pt>
                <c:pt idx="476">
                  <c:v>64.2</c:v>
                </c:pt>
                <c:pt idx="477">
                  <c:v>64.2</c:v>
                </c:pt>
                <c:pt idx="478">
                  <c:v>64.3</c:v>
                </c:pt>
                <c:pt idx="479">
                  <c:v>64.3</c:v>
                </c:pt>
                <c:pt idx="480">
                  <c:v>64.3</c:v>
                </c:pt>
                <c:pt idx="481">
                  <c:v>64.2</c:v>
                </c:pt>
                <c:pt idx="482">
                  <c:v>64.2</c:v>
                </c:pt>
                <c:pt idx="483">
                  <c:v>64.2</c:v>
                </c:pt>
                <c:pt idx="484">
                  <c:v>64.2</c:v>
                </c:pt>
                <c:pt idx="485">
                  <c:v>64.3</c:v>
                </c:pt>
                <c:pt idx="486">
                  <c:v>64.3</c:v>
                </c:pt>
                <c:pt idx="487">
                  <c:v>64.3</c:v>
                </c:pt>
                <c:pt idx="488">
                  <c:v>64.3</c:v>
                </c:pt>
                <c:pt idx="489">
                  <c:v>64.3</c:v>
                </c:pt>
                <c:pt idx="490">
                  <c:v>64.3</c:v>
                </c:pt>
                <c:pt idx="491">
                  <c:v>64.3</c:v>
                </c:pt>
                <c:pt idx="492">
                  <c:v>64.3</c:v>
                </c:pt>
                <c:pt idx="493">
                  <c:v>64.3</c:v>
                </c:pt>
                <c:pt idx="494">
                  <c:v>64.3</c:v>
                </c:pt>
                <c:pt idx="495">
                  <c:v>64.3</c:v>
                </c:pt>
                <c:pt idx="496">
                  <c:v>64.3</c:v>
                </c:pt>
                <c:pt idx="497">
                  <c:v>64.3</c:v>
                </c:pt>
                <c:pt idx="498">
                  <c:v>64.2</c:v>
                </c:pt>
                <c:pt idx="499">
                  <c:v>64.3</c:v>
                </c:pt>
                <c:pt idx="500">
                  <c:v>64.3</c:v>
                </c:pt>
                <c:pt idx="501">
                  <c:v>64.3</c:v>
                </c:pt>
                <c:pt idx="502">
                  <c:v>64.3</c:v>
                </c:pt>
                <c:pt idx="503">
                  <c:v>64.2</c:v>
                </c:pt>
                <c:pt idx="504">
                  <c:v>64.2</c:v>
                </c:pt>
                <c:pt idx="505">
                  <c:v>64.2</c:v>
                </c:pt>
                <c:pt idx="506">
                  <c:v>64.2</c:v>
                </c:pt>
                <c:pt idx="507">
                  <c:v>64.2</c:v>
                </c:pt>
                <c:pt idx="508">
                  <c:v>64.2</c:v>
                </c:pt>
                <c:pt idx="509">
                  <c:v>64.3</c:v>
                </c:pt>
                <c:pt idx="510">
                  <c:v>64.3</c:v>
                </c:pt>
                <c:pt idx="511">
                  <c:v>64.3</c:v>
                </c:pt>
                <c:pt idx="512">
                  <c:v>64.3</c:v>
                </c:pt>
                <c:pt idx="513">
                  <c:v>64.3</c:v>
                </c:pt>
                <c:pt idx="514">
                  <c:v>64.3</c:v>
                </c:pt>
                <c:pt idx="515">
                  <c:v>64.3</c:v>
                </c:pt>
                <c:pt idx="516">
                  <c:v>64.3</c:v>
                </c:pt>
                <c:pt idx="517">
                  <c:v>64.3</c:v>
                </c:pt>
                <c:pt idx="518">
                  <c:v>64.3</c:v>
                </c:pt>
                <c:pt idx="519">
                  <c:v>64.3</c:v>
                </c:pt>
                <c:pt idx="520">
                  <c:v>64.3</c:v>
                </c:pt>
                <c:pt idx="521">
                  <c:v>64.400000000000006</c:v>
                </c:pt>
                <c:pt idx="522">
                  <c:v>64.400000000000006</c:v>
                </c:pt>
                <c:pt idx="523">
                  <c:v>64.400000000000006</c:v>
                </c:pt>
                <c:pt idx="524">
                  <c:v>64.400000000000006</c:v>
                </c:pt>
                <c:pt idx="525">
                  <c:v>64.5</c:v>
                </c:pt>
                <c:pt idx="526">
                  <c:v>64.599999999999994</c:v>
                </c:pt>
                <c:pt idx="527">
                  <c:v>64.599999999999994</c:v>
                </c:pt>
                <c:pt idx="528">
                  <c:v>64.599999999999994</c:v>
                </c:pt>
                <c:pt idx="529">
                  <c:v>64.7</c:v>
                </c:pt>
                <c:pt idx="530">
                  <c:v>64.7</c:v>
                </c:pt>
                <c:pt idx="531">
                  <c:v>64.7</c:v>
                </c:pt>
                <c:pt idx="532">
                  <c:v>64.8</c:v>
                </c:pt>
                <c:pt idx="533">
                  <c:v>64.8</c:v>
                </c:pt>
                <c:pt idx="534">
                  <c:v>64.8</c:v>
                </c:pt>
                <c:pt idx="535">
                  <c:v>64.8</c:v>
                </c:pt>
                <c:pt idx="536">
                  <c:v>64.8</c:v>
                </c:pt>
                <c:pt idx="537">
                  <c:v>64.900000000000006</c:v>
                </c:pt>
                <c:pt idx="538">
                  <c:v>64.900000000000006</c:v>
                </c:pt>
                <c:pt idx="539">
                  <c:v>64.900000000000006</c:v>
                </c:pt>
                <c:pt idx="540">
                  <c:v>65</c:v>
                </c:pt>
                <c:pt idx="541">
                  <c:v>65</c:v>
                </c:pt>
                <c:pt idx="542">
                  <c:v>65.099999999999994</c:v>
                </c:pt>
                <c:pt idx="543">
                  <c:v>65.099999999999994</c:v>
                </c:pt>
                <c:pt idx="544">
                  <c:v>65.099999999999994</c:v>
                </c:pt>
                <c:pt idx="545">
                  <c:v>65.099999999999994</c:v>
                </c:pt>
                <c:pt idx="546">
                  <c:v>65.099999999999994</c:v>
                </c:pt>
                <c:pt idx="547">
                  <c:v>65.099999999999994</c:v>
                </c:pt>
                <c:pt idx="548">
                  <c:v>65.099999999999994</c:v>
                </c:pt>
                <c:pt idx="549">
                  <c:v>65.099999999999994</c:v>
                </c:pt>
                <c:pt idx="550">
                  <c:v>65.099999999999994</c:v>
                </c:pt>
                <c:pt idx="551">
                  <c:v>65.099999999999994</c:v>
                </c:pt>
                <c:pt idx="552">
                  <c:v>65.099999999999994</c:v>
                </c:pt>
                <c:pt idx="553">
                  <c:v>65.099999999999994</c:v>
                </c:pt>
                <c:pt idx="554">
                  <c:v>65.099999999999994</c:v>
                </c:pt>
                <c:pt idx="555">
                  <c:v>65</c:v>
                </c:pt>
                <c:pt idx="556">
                  <c:v>65</c:v>
                </c:pt>
                <c:pt idx="557">
                  <c:v>65</c:v>
                </c:pt>
                <c:pt idx="558">
                  <c:v>65</c:v>
                </c:pt>
                <c:pt idx="559">
                  <c:v>65</c:v>
                </c:pt>
                <c:pt idx="560">
                  <c:v>65</c:v>
                </c:pt>
                <c:pt idx="561">
                  <c:v>65</c:v>
                </c:pt>
                <c:pt idx="562">
                  <c:v>65</c:v>
                </c:pt>
                <c:pt idx="563">
                  <c:v>65</c:v>
                </c:pt>
                <c:pt idx="564">
                  <c:v>65.099999999999994</c:v>
                </c:pt>
                <c:pt idx="565">
                  <c:v>65.099999999999994</c:v>
                </c:pt>
                <c:pt idx="566">
                  <c:v>65.099999999999994</c:v>
                </c:pt>
                <c:pt idx="567">
                  <c:v>65.2</c:v>
                </c:pt>
                <c:pt idx="568">
                  <c:v>65.3</c:v>
                </c:pt>
                <c:pt idx="569">
                  <c:v>65.400000000000006</c:v>
                </c:pt>
                <c:pt idx="570">
                  <c:v>65.5</c:v>
                </c:pt>
                <c:pt idx="571">
                  <c:v>65.5</c:v>
                </c:pt>
                <c:pt idx="572">
                  <c:v>65.599999999999994</c:v>
                </c:pt>
                <c:pt idx="573">
                  <c:v>65.599999999999994</c:v>
                </c:pt>
                <c:pt idx="574">
                  <c:v>65.7</c:v>
                </c:pt>
                <c:pt idx="575">
                  <c:v>65.7</c:v>
                </c:pt>
                <c:pt idx="576">
                  <c:v>65.8</c:v>
                </c:pt>
                <c:pt idx="577">
                  <c:v>65.900000000000006</c:v>
                </c:pt>
                <c:pt idx="578">
                  <c:v>65.900000000000006</c:v>
                </c:pt>
                <c:pt idx="579">
                  <c:v>65.900000000000006</c:v>
                </c:pt>
                <c:pt idx="580">
                  <c:v>65.900000000000006</c:v>
                </c:pt>
                <c:pt idx="581">
                  <c:v>65.900000000000006</c:v>
                </c:pt>
                <c:pt idx="582">
                  <c:v>66</c:v>
                </c:pt>
                <c:pt idx="583">
                  <c:v>66</c:v>
                </c:pt>
                <c:pt idx="584">
                  <c:v>66</c:v>
                </c:pt>
                <c:pt idx="585">
                  <c:v>66</c:v>
                </c:pt>
                <c:pt idx="586">
                  <c:v>66</c:v>
                </c:pt>
                <c:pt idx="587">
                  <c:v>66</c:v>
                </c:pt>
                <c:pt idx="588">
                  <c:v>65.900000000000006</c:v>
                </c:pt>
                <c:pt idx="589">
                  <c:v>65.900000000000006</c:v>
                </c:pt>
                <c:pt idx="590">
                  <c:v>65.8</c:v>
                </c:pt>
                <c:pt idx="591">
                  <c:v>65.8</c:v>
                </c:pt>
                <c:pt idx="592">
                  <c:v>65.8</c:v>
                </c:pt>
                <c:pt idx="593">
                  <c:v>65.8</c:v>
                </c:pt>
                <c:pt idx="594">
                  <c:v>65.8</c:v>
                </c:pt>
                <c:pt idx="595">
                  <c:v>65.8</c:v>
                </c:pt>
                <c:pt idx="596">
                  <c:v>65.8</c:v>
                </c:pt>
                <c:pt idx="597">
                  <c:v>65.8</c:v>
                </c:pt>
                <c:pt idx="598">
                  <c:v>65.8</c:v>
                </c:pt>
                <c:pt idx="599">
                  <c:v>65.8</c:v>
                </c:pt>
                <c:pt idx="600">
                  <c:v>65.8</c:v>
                </c:pt>
                <c:pt idx="601">
                  <c:v>65.8</c:v>
                </c:pt>
                <c:pt idx="602">
                  <c:v>65.8</c:v>
                </c:pt>
                <c:pt idx="603">
                  <c:v>65.900000000000006</c:v>
                </c:pt>
                <c:pt idx="604">
                  <c:v>65.900000000000006</c:v>
                </c:pt>
                <c:pt idx="605">
                  <c:v>66</c:v>
                </c:pt>
                <c:pt idx="606">
                  <c:v>66.099999999999994</c:v>
                </c:pt>
                <c:pt idx="607">
                  <c:v>66.2</c:v>
                </c:pt>
                <c:pt idx="608">
                  <c:v>66.2</c:v>
                </c:pt>
                <c:pt idx="609">
                  <c:v>66.2</c:v>
                </c:pt>
                <c:pt idx="610">
                  <c:v>66.3</c:v>
                </c:pt>
                <c:pt idx="611">
                  <c:v>66.3</c:v>
                </c:pt>
                <c:pt idx="612">
                  <c:v>66.3</c:v>
                </c:pt>
                <c:pt idx="613">
                  <c:v>66.3</c:v>
                </c:pt>
                <c:pt idx="614">
                  <c:v>66.3</c:v>
                </c:pt>
                <c:pt idx="615">
                  <c:v>66.400000000000006</c:v>
                </c:pt>
                <c:pt idx="616">
                  <c:v>66.400000000000006</c:v>
                </c:pt>
                <c:pt idx="617">
                  <c:v>66.400000000000006</c:v>
                </c:pt>
                <c:pt idx="618">
                  <c:v>66.3</c:v>
                </c:pt>
                <c:pt idx="619">
                  <c:v>66.2</c:v>
                </c:pt>
                <c:pt idx="620">
                  <c:v>66.2</c:v>
                </c:pt>
                <c:pt idx="621">
                  <c:v>66.099999999999994</c:v>
                </c:pt>
                <c:pt idx="622">
                  <c:v>66.099999999999994</c:v>
                </c:pt>
                <c:pt idx="623">
                  <c:v>66.099999999999994</c:v>
                </c:pt>
                <c:pt idx="624">
                  <c:v>66.099999999999994</c:v>
                </c:pt>
                <c:pt idx="625">
                  <c:v>66.099999999999994</c:v>
                </c:pt>
                <c:pt idx="626">
                  <c:v>66.099999999999994</c:v>
                </c:pt>
                <c:pt idx="627">
                  <c:v>66.099999999999994</c:v>
                </c:pt>
                <c:pt idx="628">
                  <c:v>66.099999999999994</c:v>
                </c:pt>
                <c:pt idx="629">
                  <c:v>66.2</c:v>
                </c:pt>
                <c:pt idx="630">
                  <c:v>66.3</c:v>
                </c:pt>
                <c:pt idx="631">
                  <c:v>66.5</c:v>
                </c:pt>
                <c:pt idx="632">
                  <c:v>66.7</c:v>
                </c:pt>
                <c:pt idx="633">
                  <c:v>66.8</c:v>
                </c:pt>
                <c:pt idx="634">
                  <c:v>67</c:v>
                </c:pt>
                <c:pt idx="635">
                  <c:v>67.099999999999994</c:v>
                </c:pt>
                <c:pt idx="636">
                  <c:v>67.2</c:v>
                </c:pt>
                <c:pt idx="637">
                  <c:v>67.3</c:v>
                </c:pt>
                <c:pt idx="638">
                  <c:v>67.400000000000006</c:v>
                </c:pt>
                <c:pt idx="639">
                  <c:v>67.5</c:v>
                </c:pt>
                <c:pt idx="640">
                  <c:v>67.5</c:v>
                </c:pt>
                <c:pt idx="641">
                  <c:v>67.5</c:v>
                </c:pt>
                <c:pt idx="642">
                  <c:v>67.599999999999994</c:v>
                </c:pt>
                <c:pt idx="643">
                  <c:v>67.599999999999994</c:v>
                </c:pt>
                <c:pt idx="644">
                  <c:v>67.599999999999994</c:v>
                </c:pt>
                <c:pt idx="645">
                  <c:v>67.599999999999994</c:v>
                </c:pt>
                <c:pt idx="646">
                  <c:v>67.599999999999994</c:v>
                </c:pt>
                <c:pt idx="647">
                  <c:v>67.599999999999994</c:v>
                </c:pt>
                <c:pt idx="648">
                  <c:v>67.7</c:v>
                </c:pt>
                <c:pt idx="649">
                  <c:v>67.7</c:v>
                </c:pt>
                <c:pt idx="650">
                  <c:v>67.8</c:v>
                </c:pt>
                <c:pt idx="651">
                  <c:v>68</c:v>
                </c:pt>
                <c:pt idx="652">
                  <c:v>68.2</c:v>
                </c:pt>
                <c:pt idx="653">
                  <c:v>68.3</c:v>
                </c:pt>
                <c:pt idx="654">
                  <c:v>68.400000000000006</c:v>
                </c:pt>
                <c:pt idx="655">
                  <c:v>68.599999999999994</c:v>
                </c:pt>
                <c:pt idx="656">
                  <c:v>68.8</c:v>
                </c:pt>
                <c:pt idx="657">
                  <c:v>69</c:v>
                </c:pt>
                <c:pt idx="658">
                  <c:v>69.3</c:v>
                </c:pt>
                <c:pt idx="659">
                  <c:v>69.599999999999994</c:v>
                </c:pt>
                <c:pt idx="660">
                  <c:v>69.900000000000006</c:v>
                </c:pt>
                <c:pt idx="661">
                  <c:v>70.2</c:v>
                </c:pt>
                <c:pt idx="662">
                  <c:v>70.5</c:v>
                </c:pt>
                <c:pt idx="663">
                  <c:v>70.900000000000006</c:v>
                </c:pt>
                <c:pt idx="664">
                  <c:v>71.2</c:v>
                </c:pt>
                <c:pt idx="665">
                  <c:v>71.599999999999994</c:v>
                </c:pt>
                <c:pt idx="666">
                  <c:v>71.900000000000006</c:v>
                </c:pt>
                <c:pt idx="667">
                  <c:v>72.400000000000006</c:v>
                </c:pt>
                <c:pt idx="668">
                  <c:v>72.900000000000006</c:v>
                </c:pt>
                <c:pt idx="669">
                  <c:v>73.5</c:v>
                </c:pt>
                <c:pt idx="670">
                  <c:v>74.2</c:v>
                </c:pt>
                <c:pt idx="671">
                  <c:v>74.8</c:v>
                </c:pt>
                <c:pt idx="672">
                  <c:v>75.599999999999994</c:v>
                </c:pt>
                <c:pt idx="673">
                  <c:v>76.3</c:v>
                </c:pt>
                <c:pt idx="674">
                  <c:v>77.2</c:v>
                </c:pt>
                <c:pt idx="675">
                  <c:v>78.3</c:v>
                </c:pt>
                <c:pt idx="676">
                  <c:v>79.400000000000006</c:v>
                </c:pt>
                <c:pt idx="677">
                  <c:v>80.599999999999994</c:v>
                </c:pt>
                <c:pt idx="678">
                  <c:v>81.900000000000006</c:v>
                </c:pt>
                <c:pt idx="679">
                  <c:v>83.3</c:v>
                </c:pt>
                <c:pt idx="680">
                  <c:v>84.9</c:v>
                </c:pt>
                <c:pt idx="681">
                  <c:v>86.8</c:v>
                </c:pt>
                <c:pt idx="682">
                  <c:v>88.9</c:v>
                </c:pt>
                <c:pt idx="683">
                  <c:v>91</c:v>
                </c:pt>
                <c:pt idx="684">
                  <c:v>93.2</c:v>
                </c:pt>
                <c:pt idx="685">
                  <c:v>95.5</c:v>
                </c:pt>
                <c:pt idx="686">
                  <c:v>97.7</c:v>
                </c:pt>
                <c:pt idx="687">
                  <c:v>99.9</c:v>
                </c:pt>
                <c:pt idx="688">
                  <c:v>102.3</c:v>
                </c:pt>
                <c:pt idx="689">
                  <c:v>104.7</c:v>
                </c:pt>
                <c:pt idx="690">
                  <c:v>107.5</c:v>
                </c:pt>
                <c:pt idx="691">
                  <c:v>110.8</c:v>
                </c:pt>
                <c:pt idx="692">
                  <c:v>114.3</c:v>
                </c:pt>
                <c:pt idx="693">
                  <c:v>118.1</c:v>
                </c:pt>
                <c:pt idx="694">
                  <c:v>122.3</c:v>
                </c:pt>
                <c:pt idx="695">
                  <c:v>127</c:v>
                </c:pt>
                <c:pt idx="696">
                  <c:v>132.80000000000001</c:v>
                </c:pt>
                <c:pt idx="697">
                  <c:v>139.1</c:v>
                </c:pt>
                <c:pt idx="698">
                  <c:v>146.4</c:v>
                </c:pt>
                <c:pt idx="699">
                  <c:v>154.30000000000001</c:v>
                </c:pt>
                <c:pt idx="700">
                  <c:v>162.69999999999999</c:v>
                </c:pt>
                <c:pt idx="701">
                  <c:v>171.5</c:v>
                </c:pt>
                <c:pt idx="702">
                  <c:v>180.3</c:v>
                </c:pt>
                <c:pt idx="703">
                  <c:v>189.3</c:v>
                </c:pt>
                <c:pt idx="704">
                  <c:v>198.3</c:v>
                </c:pt>
                <c:pt idx="705">
                  <c:v>207.3</c:v>
                </c:pt>
                <c:pt idx="706">
                  <c:v>216.6</c:v>
                </c:pt>
                <c:pt idx="707">
                  <c:v>226</c:v>
                </c:pt>
                <c:pt idx="708">
                  <c:v>235.4</c:v>
                </c:pt>
                <c:pt idx="709">
                  <c:v>245</c:v>
                </c:pt>
                <c:pt idx="710">
                  <c:v>254.3</c:v>
                </c:pt>
                <c:pt idx="711">
                  <c:v>263.7</c:v>
                </c:pt>
                <c:pt idx="712">
                  <c:v>273.2</c:v>
                </c:pt>
                <c:pt idx="713">
                  <c:v>282.8</c:v>
                </c:pt>
                <c:pt idx="714">
                  <c:v>292.60000000000002</c:v>
                </c:pt>
                <c:pt idx="715">
                  <c:v>302.39999999999992</c:v>
                </c:pt>
                <c:pt idx="716">
                  <c:v>312.10000000000002</c:v>
                </c:pt>
                <c:pt idx="717">
                  <c:v>322.10000000000002</c:v>
                </c:pt>
                <c:pt idx="718">
                  <c:v>331.9</c:v>
                </c:pt>
                <c:pt idx="719">
                  <c:v>342</c:v>
                </c:pt>
                <c:pt idx="720">
                  <c:v>352.2</c:v>
                </c:pt>
                <c:pt idx="721">
                  <c:v>362.4</c:v>
                </c:pt>
                <c:pt idx="722">
                  <c:v>372.6</c:v>
                </c:pt>
                <c:pt idx="723">
                  <c:v>382.7</c:v>
                </c:pt>
                <c:pt idx="724">
                  <c:v>392.8</c:v>
                </c:pt>
                <c:pt idx="725">
                  <c:v>403.3</c:v>
                </c:pt>
                <c:pt idx="726">
                  <c:v>414.1</c:v>
                </c:pt>
                <c:pt idx="727">
                  <c:v>425.1</c:v>
                </c:pt>
                <c:pt idx="728">
                  <c:v>436.4</c:v>
                </c:pt>
                <c:pt idx="729">
                  <c:v>447.6</c:v>
                </c:pt>
                <c:pt idx="730">
                  <c:v>459.3</c:v>
                </c:pt>
                <c:pt idx="731">
                  <c:v>471.1</c:v>
                </c:pt>
                <c:pt idx="732">
                  <c:v>483.1</c:v>
                </c:pt>
                <c:pt idx="733">
                  <c:v>495.5</c:v>
                </c:pt>
                <c:pt idx="734">
                  <c:v>507.9</c:v>
                </c:pt>
                <c:pt idx="735">
                  <c:v>519.29999999999995</c:v>
                </c:pt>
                <c:pt idx="736">
                  <c:v>531.1</c:v>
                </c:pt>
                <c:pt idx="737">
                  <c:v>543.4</c:v>
                </c:pt>
                <c:pt idx="738">
                  <c:v>556.6</c:v>
                </c:pt>
                <c:pt idx="739">
                  <c:v>570.5</c:v>
                </c:pt>
                <c:pt idx="740">
                  <c:v>584.70000000000005</c:v>
                </c:pt>
                <c:pt idx="741">
                  <c:v>599.5</c:v>
                </c:pt>
                <c:pt idx="742">
                  <c:v>614.5</c:v>
                </c:pt>
                <c:pt idx="743">
                  <c:v>629.20000000000005</c:v>
                </c:pt>
                <c:pt idx="744">
                  <c:v>644.4</c:v>
                </c:pt>
                <c:pt idx="745">
                  <c:v>659.5</c:v>
                </c:pt>
                <c:pt idx="746">
                  <c:v>674.8</c:v>
                </c:pt>
                <c:pt idx="747">
                  <c:v>690.8</c:v>
                </c:pt>
                <c:pt idx="748">
                  <c:v>706.9</c:v>
                </c:pt>
                <c:pt idx="749">
                  <c:v>723.5</c:v>
                </c:pt>
                <c:pt idx="750">
                  <c:v>741.3</c:v>
                </c:pt>
                <c:pt idx="751">
                  <c:v>760</c:v>
                </c:pt>
                <c:pt idx="752">
                  <c:v>779.9</c:v>
                </c:pt>
                <c:pt idx="753">
                  <c:v>799.1</c:v>
                </c:pt>
                <c:pt idx="754">
                  <c:v>814.1</c:v>
                </c:pt>
                <c:pt idx="755">
                  <c:v>826.5</c:v>
                </c:pt>
                <c:pt idx="756">
                  <c:v>837.9</c:v>
                </c:pt>
                <c:pt idx="757">
                  <c:v>849.4</c:v>
                </c:pt>
                <c:pt idx="758">
                  <c:v>861.1</c:v>
                </c:pt>
                <c:pt idx="759">
                  <c:v>872.5</c:v>
                </c:pt>
                <c:pt idx="760">
                  <c:v>882.5</c:v>
                </c:pt>
                <c:pt idx="761">
                  <c:v>891.7</c:v>
                </c:pt>
                <c:pt idx="762">
                  <c:v>901.2</c:v>
                </c:pt>
                <c:pt idx="763">
                  <c:v>911.6</c:v>
                </c:pt>
                <c:pt idx="764">
                  <c:v>922.8</c:v>
                </c:pt>
                <c:pt idx="765">
                  <c:v>934.7</c:v>
                </c:pt>
                <c:pt idx="766">
                  <c:v>947.8</c:v>
                </c:pt>
                <c:pt idx="767">
                  <c:v>960.3</c:v>
                </c:pt>
                <c:pt idx="768">
                  <c:v>972.3</c:v>
                </c:pt>
                <c:pt idx="769">
                  <c:v>984.2</c:v>
                </c:pt>
                <c:pt idx="770">
                  <c:v>996.6</c:v>
                </c:pt>
                <c:pt idx="771">
                  <c:v>1010.7</c:v>
                </c:pt>
                <c:pt idx="772">
                  <c:v>1025.5</c:v>
                </c:pt>
                <c:pt idx="773">
                  <c:v>1040.2</c:v>
                </c:pt>
                <c:pt idx="774">
                  <c:v>1056.5</c:v>
                </c:pt>
                <c:pt idx="775">
                  <c:v>1073.0999999999999</c:v>
                </c:pt>
                <c:pt idx="776">
                  <c:v>1089.4000000000001</c:v>
                </c:pt>
                <c:pt idx="777">
                  <c:v>1104.8</c:v>
                </c:pt>
                <c:pt idx="778">
                  <c:v>1119.2</c:v>
                </c:pt>
                <c:pt idx="779">
                  <c:v>1132.9000000000001</c:v>
                </c:pt>
                <c:pt idx="780">
                  <c:v>1145.3</c:v>
                </c:pt>
                <c:pt idx="781">
                  <c:v>1155.9000000000001</c:v>
                </c:pt>
                <c:pt idx="782">
                  <c:v>1165.5999999999999</c:v>
                </c:pt>
                <c:pt idx="783">
                  <c:v>1174.2</c:v>
                </c:pt>
                <c:pt idx="784">
                  <c:v>1181.4000000000001</c:v>
                </c:pt>
                <c:pt idx="785">
                  <c:v>1187.8</c:v>
                </c:pt>
                <c:pt idx="786">
                  <c:v>1193.7</c:v>
                </c:pt>
                <c:pt idx="787">
                  <c:v>1199</c:v>
                </c:pt>
                <c:pt idx="788">
                  <c:v>1203.9000000000001</c:v>
                </c:pt>
                <c:pt idx="789">
                  <c:v>1208.5</c:v>
                </c:pt>
                <c:pt idx="790">
                  <c:v>1212.5999999999999</c:v>
                </c:pt>
                <c:pt idx="791">
                  <c:v>1216.2</c:v>
                </c:pt>
                <c:pt idx="792">
                  <c:v>1219.8</c:v>
                </c:pt>
                <c:pt idx="793">
                  <c:v>1223.8</c:v>
                </c:pt>
                <c:pt idx="794">
                  <c:v>1227.5999999999999</c:v>
                </c:pt>
                <c:pt idx="795">
                  <c:v>1231.3</c:v>
                </c:pt>
                <c:pt idx="796">
                  <c:v>1235</c:v>
                </c:pt>
                <c:pt idx="797">
                  <c:v>1238.0999999999999</c:v>
                </c:pt>
                <c:pt idx="798">
                  <c:v>1240.5999999999999</c:v>
                </c:pt>
                <c:pt idx="799">
                  <c:v>1242.5</c:v>
                </c:pt>
                <c:pt idx="800">
                  <c:v>1244.2</c:v>
                </c:pt>
                <c:pt idx="801">
                  <c:v>1245.7</c:v>
                </c:pt>
                <c:pt idx="802">
                  <c:v>1247.0999999999999</c:v>
                </c:pt>
                <c:pt idx="803">
                  <c:v>1248.0999999999999</c:v>
                </c:pt>
                <c:pt idx="804">
                  <c:v>1249.0999999999999</c:v>
                </c:pt>
                <c:pt idx="805">
                  <c:v>1250.0999999999999</c:v>
                </c:pt>
                <c:pt idx="806">
                  <c:v>1251</c:v>
                </c:pt>
                <c:pt idx="807">
                  <c:v>1251.8</c:v>
                </c:pt>
                <c:pt idx="808">
                  <c:v>1252.8</c:v>
                </c:pt>
                <c:pt idx="809">
                  <c:v>1253.8</c:v>
                </c:pt>
                <c:pt idx="810">
                  <c:v>1254.7</c:v>
                </c:pt>
                <c:pt idx="811">
                  <c:v>1255.5</c:v>
                </c:pt>
                <c:pt idx="812">
                  <c:v>1256.2</c:v>
                </c:pt>
                <c:pt idx="813">
                  <c:v>1256.9000000000001</c:v>
                </c:pt>
                <c:pt idx="814">
                  <c:v>1257.5</c:v>
                </c:pt>
                <c:pt idx="815">
                  <c:v>1258.2</c:v>
                </c:pt>
                <c:pt idx="816">
                  <c:v>1258.7</c:v>
                </c:pt>
                <c:pt idx="817">
                  <c:v>1259.3</c:v>
                </c:pt>
                <c:pt idx="818">
                  <c:v>1259.9000000000001</c:v>
                </c:pt>
                <c:pt idx="819">
                  <c:v>1260.4000000000001</c:v>
                </c:pt>
                <c:pt idx="820">
                  <c:v>1260.9000000000001</c:v>
                </c:pt>
                <c:pt idx="821">
                  <c:v>1261.3</c:v>
                </c:pt>
                <c:pt idx="822">
                  <c:v>1261.7</c:v>
                </c:pt>
                <c:pt idx="823">
                  <c:v>1262.2</c:v>
                </c:pt>
                <c:pt idx="824">
                  <c:v>1262.7</c:v>
                </c:pt>
                <c:pt idx="825">
                  <c:v>1263.3</c:v>
                </c:pt>
                <c:pt idx="826">
                  <c:v>1264.0999999999999</c:v>
                </c:pt>
                <c:pt idx="827">
                  <c:v>1265.2</c:v>
                </c:pt>
                <c:pt idx="828">
                  <c:v>1266.2</c:v>
                </c:pt>
                <c:pt idx="829">
                  <c:v>1267.0999999999999</c:v>
                </c:pt>
                <c:pt idx="830">
                  <c:v>1267.8</c:v>
                </c:pt>
                <c:pt idx="831">
                  <c:v>1268.5</c:v>
                </c:pt>
                <c:pt idx="832">
                  <c:v>1269.2</c:v>
                </c:pt>
                <c:pt idx="833">
                  <c:v>1269.8</c:v>
                </c:pt>
                <c:pt idx="834">
                  <c:v>1270.5</c:v>
                </c:pt>
                <c:pt idx="835">
                  <c:v>1271</c:v>
                </c:pt>
                <c:pt idx="836">
                  <c:v>1271.5</c:v>
                </c:pt>
                <c:pt idx="837">
                  <c:v>1271.8</c:v>
                </c:pt>
                <c:pt idx="838">
                  <c:v>1272</c:v>
                </c:pt>
                <c:pt idx="839">
                  <c:v>1272</c:v>
                </c:pt>
                <c:pt idx="840">
                  <c:v>1272</c:v>
                </c:pt>
                <c:pt idx="841">
                  <c:v>1271.9000000000001</c:v>
                </c:pt>
                <c:pt idx="842">
                  <c:v>1271.5999999999999</c:v>
                </c:pt>
                <c:pt idx="843">
                  <c:v>1271.3</c:v>
                </c:pt>
                <c:pt idx="844">
                  <c:v>1270.8</c:v>
                </c:pt>
                <c:pt idx="845">
                  <c:v>1270.2</c:v>
                </c:pt>
                <c:pt idx="846">
                  <c:v>1269.5999999999999</c:v>
                </c:pt>
                <c:pt idx="847">
                  <c:v>1268.9000000000001</c:v>
                </c:pt>
                <c:pt idx="848">
                  <c:v>1268.3</c:v>
                </c:pt>
                <c:pt idx="849">
                  <c:v>1267.7</c:v>
                </c:pt>
                <c:pt idx="850">
                  <c:v>1267.2</c:v>
                </c:pt>
                <c:pt idx="851">
                  <c:v>1266.5999999999999</c:v>
                </c:pt>
                <c:pt idx="852">
                  <c:v>1266</c:v>
                </c:pt>
                <c:pt idx="853">
                  <c:v>1265.4000000000001</c:v>
                </c:pt>
                <c:pt idx="854">
                  <c:v>1264.7</c:v>
                </c:pt>
                <c:pt idx="855">
                  <c:v>1264.0999999999999</c:v>
                </c:pt>
                <c:pt idx="856">
                  <c:v>1263.5</c:v>
                </c:pt>
                <c:pt idx="857">
                  <c:v>1262.8</c:v>
                </c:pt>
                <c:pt idx="858">
                  <c:v>1262.2</c:v>
                </c:pt>
                <c:pt idx="859">
                  <c:v>1261.7</c:v>
                </c:pt>
                <c:pt idx="860">
                  <c:v>1261.2</c:v>
                </c:pt>
                <c:pt idx="861">
                  <c:v>1260.5999999999999</c:v>
                </c:pt>
                <c:pt idx="862">
                  <c:v>1260.0999999999999</c:v>
                </c:pt>
                <c:pt idx="863">
                  <c:v>1259.5</c:v>
                </c:pt>
                <c:pt idx="864">
                  <c:v>1258.8</c:v>
                </c:pt>
                <c:pt idx="865">
                  <c:v>1258.0999999999999</c:v>
                </c:pt>
                <c:pt idx="866">
                  <c:v>1257.4000000000001</c:v>
                </c:pt>
                <c:pt idx="867">
                  <c:v>1256.7</c:v>
                </c:pt>
                <c:pt idx="868">
                  <c:v>1256.0999999999999</c:v>
                </c:pt>
                <c:pt idx="869">
                  <c:v>1255.3</c:v>
                </c:pt>
                <c:pt idx="870">
                  <c:v>1254.5</c:v>
                </c:pt>
                <c:pt idx="871">
                  <c:v>1253.8</c:v>
                </c:pt>
                <c:pt idx="872">
                  <c:v>1253</c:v>
                </c:pt>
                <c:pt idx="873">
                  <c:v>1252.3</c:v>
                </c:pt>
                <c:pt idx="874">
                  <c:v>1251.5999999999999</c:v>
                </c:pt>
                <c:pt idx="875">
                  <c:v>1250.8</c:v>
                </c:pt>
                <c:pt idx="876">
                  <c:v>1249.9000000000001</c:v>
                </c:pt>
                <c:pt idx="877">
                  <c:v>1249.0999999999999</c:v>
                </c:pt>
                <c:pt idx="878">
                  <c:v>1248.3</c:v>
                </c:pt>
                <c:pt idx="879">
                  <c:v>1247.5</c:v>
                </c:pt>
                <c:pt idx="880">
                  <c:v>1246.8</c:v>
                </c:pt>
                <c:pt idx="881">
                  <c:v>1245.9000000000001</c:v>
                </c:pt>
                <c:pt idx="882">
                  <c:v>1245.0999999999999</c:v>
                </c:pt>
                <c:pt idx="883">
                  <c:v>1244.3</c:v>
                </c:pt>
                <c:pt idx="884">
                  <c:v>1243.4000000000001</c:v>
                </c:pt>
                <c:pt idx="885">
                  <c:v>1242.5999999999999</c:v>
                </c:pt>
                <c:pt idx="886">
                  <c:v>1241.8</c:v>
                </c:pt>
                <c:pt idx="887">
                  <c:v>1241</c:v>
                </c:pt>
                <c:pt idx="888">
                  <c:v>1240.3</c:v>
                </c:pt>
                <c:pt idx="889">
                  <c:v>1239.5999999999999</c:v>
                </c:pt>
                <c:pt idx="890">
                  <c:v>1238.9000000000001</c:v>
                </c:pt>
                <c:pt idx="891">
                  <c:v>1238.3</c:v>
                </c:pt>
                <c:pt idx="892">
                  <c:v>1237.7</c:v>
                </c:pt>
                <c:pt idx="893">
                  <c:v>1237.2</c:v>
                </c:pt>
                <c:pt idx="894">
                  <c:v>1236.5999999999999</c:v>
                </c:pt>
                <c:pt idx="895">
                  <c:v>1236</c:v>
                </c:pt>
                <c:pt idx="896">
                  <c:v>1235.4000000000001</c:v>
                </c:pt>
                <c:pt idx="897">
                  <c:v>1234.7</c:v>
                </c:pt>
                <c:pt idx="898">
                  <c:v>1234</c:v>
                </c:pt>
                <c:pt idx="899">
                  <c:v>1233.3</c:v>
                </c:pt>
                <c:pt idx="900">
                  <c:v>1232.5</c:v>
                </c:pt>
                <c:pt idx="901">
                  <c:v>1231.8</c:v>
                </c:pt>
                <c:pt idx="902">
                  <c:v>1231</c:v>
                </c:pt>
                <c:pt idx="903">
                  <c:v>1230.0999999999999</c:v>
                </c:pt>
                <c:pt idx="904">
                  <c:v>1229.3</c:v>
                </c:pt>
                <c:pt idx="905">
                  <c:v>1228.4000000000001</c:v>
                </c:pt>
                <c:pt idx="906">
                  <c:v>1227.5</c:v>
                </c:pt>
                <c:pt idx="907">
                  <c:v>1226.5</c:v>
                </c:pt>
                <c:pt idx="908">
                  <c:v>1225.4000000000001</c:v>
                </c:pt>
                <c:pt idx="909">
                  <c:v>1224.3</c:v>
                </c:pt>
                <c:pt idx="910">
                  <c:v>1223.3</c:v>
                </c:pt>
                <c:pt idx="911">
                  <c:v>1222.0999999999999</c:v>
                </c:pt>
                <c:pt idx="912">
                  <c:v>1220.9000000000001</c:v>
                </c:pt>
                <c:pt idx="913">
                  <c:v>1219.7</c:v>
                </c:pt>
                <c:pt idx="914">
                  <c:v>1218.4000000000001</c:v>
                </c:pt>
                <c:pt idx="915">
                  <c:v>1217</c:v>
                </c:pt>
                <c:pt idx="916">
                  <c:v>1215.5</c:v>
                </c:pt>
                <c:pt idx="917">
                  <c:v>1214.2</c:v>
                </c:pt>
                <c:pt idx="918">
                  <c:v>1212.9000000000001</c:v>
                </c:pt>
                <c:pt idx="919">
                  <c:v>1211.9000000000001</c:v>
                </c:pt>
                <c:pt idx="920">
                  <c:v>1211</c:v>
                </c:pt>
                <c:pt idx="921">
                  <c:v>1209.8</c:v>
                </c:pt>
                <c:pt idx="922">
                  <c:v>1208.8</c:v>
                </c:pt>
                <c:pt idx="923">
                  <c:v>1208.0999999999999</c:v>
                </c:pt>
                <c:pt idx="924">
                  <c:v>1207.5</c:v>
                </c:pt>
                <c:pt idx="925">
                  <c:v>1206.9000000000001</c:v>
                </c:pt>
                <c:pt idx="926">
                  <c:v>1206.0999999999999</c:v>
                </c:pt>
                <c:pt idx="927">
                  <c:v>1205.0999999999999</c:v>
                </c:pt>
                <c:pt idx="928">
                  <c:v>1204.3</c:v>
                </c:pt>
                <c:pt idx="929">
                  <c:v>1203.4000000000001</c:v>
                </c:pt>
                <c:pt idx="930">
                  <c:v>1202.4000000000001</c:v>
                </c:pt>
                <c:pt idx="931">
                  <c:v>1201.3</c:v>
                </c:pt>
                <c:pt idx="932">
                  <c:v>1199.9000000000001</c:v>
                </c:pt>
                <c:pt idx="933">
                  <c:v>1198.4000000000001</c:v>
                </c:pt>
                <c:pt idx="934">
                  <c:v>1197</c:v>
                </c:pt>
                <c:pt idx="935">
                  <c:v>1195.7</c:v>
                </c:pt>
                <c:pt idx="936">
                  <c:v>1194.4000000000001</c:v>
                </c:pt>
                <c:pt idx="937">
                  <c:v>1193.3</c:v>
                </c:pt>
                <c:pt idx="938">
                  <c:v>1192.0999999999999</c:v>
                </c:pt>
                <c:pt idx="939">
                  <c:v>1190.5999999999999</c:v>
                </c:pt>
                <c:pt idx="940">
                  <c:v>1189</c:v>
                </c:pt>
                <c:pt idx="941">
                  <c:v>1187.3</c:v>
                </c:pt>
                <c:pt idx="942">
                  <c:v>1185.7</c:v>
                </c:pt>
                <c:pt idx="943">
                  <c:v>1184.0999999999999</c:v>
                </c:pt>
                <c:pt idx="944">
                  <c:v>1182.9000000000001</c:v>
                </c:pt>
                <c:pt idx="945">
                  <c:v>1181.5999999999999</c:v>
                </c:pt>
                <c:pt idx="946">
                  <c:v>1180</c:v>
                </c:pt>
                <c:pt idx="947">
                  <c:v>1178.5</c:v>
                </c:pt>
                <c:pt idx="948">
                  <c:v>1177.0999999999999</c:v>
                </c:pt>
                <c:pt idx="949">
                  <c:v>1175.8</c:v>
                </c:pt>
                <c:pt idx="950">
                  <c:v>1174.3</c:v>
                </c:pt>
                <c:pt idx="951">
                  <c:v>1172.9000000000001</c:v>
                </c:pt>
                <c:pt idx="952">
                  <c:v>1171.4000000000001</c:v>
                </c:pt>
                <c:pt idx="953">
                  <c:v>1169.9000000000001</c:v>
                </c:pt>
                <c:pt idx="954">
                  <c:v>1168.2</c:v>
                </c:pt>
                <c:pt idx="955">
                  <c:v>1166.7</c:v>
                </c:pt>
                <c:pt idx="956">
                  <c:v>1165</c:v>
                </c:pt>
                <c:pt idx="957">
                  <c:v>1163.4000000000001</c:v>
                </c:pt>
                <c:pt idx="958">
                  <c:v>1161.7</c:v>
                </c:pt>
                <c:pt idx="959">
                  <c:v>1159.9000000000001</c:v>
                </c:pt>
                <c:pt idx="960">
                  <c:v>1158.0999999999999</c:v>
                </c:pt>
                <c:pt idx="961">
                  <c:v>1156.2</c:v>
                </c:pt>
                <c:pt idx="962">
                  <c:v>1154.2</c:v>
                </c:pt>
                <c:pt idx="963">
                  <c:v>1152.0999999999999</c:v>
                </c:pt>
                <c:pt idx="964">
                  <c:v>1150</c:v>
                </c:pt>
                <c:pt idx="965">
                  <c:v>1148</c:v>
                </c:pt>
                <c:pt idx="966">
                  <c:v>1146.2</c:v>
                </c:pt>
                <c:pt idx="967">
                  <c:v>1144.2</c:v>
                </c:pt>
                <c:pt idx="968">
                  <c:v>1142.3</c:v>
                </c:pt>
                <c:pt idx="969">
                  <c:v>1140.5</c:v>
                </c:pt>
                <c:pt idx="970">
                  <c:v>1138.5999999999999</c:v>
                </c:pt>
                <c:pt idx="971">
                  <c:v>1136.8</c:v>
                </c:pt>
                <c:pt idx="972">
                  <c:v>1134.9000000000001</c:v>
                </c:pt>
                <c:pt idx="973">
                  <c:v>1132.9000000000001</c:v>
                </c:pt>
                <c:pt idx="974">
                  <c:v>1130.8</c:v>
                </c:pt>
                <c:pt idx="975">
                  <c:v>1128.7</c:v>
                </c:pt>
                <c:pt idx="976">
                  <c:v>1126.4000000000001</c:v>
                </c:pt>
                <c:pt idx="977">
                  <c:v>1124.0999999999999</c:v>
                </c:pt>
                <c:pt idx="978">
                  <c:v>1121.5999999999999</c:v>
                </c:pt>
                <c:pt idx="979">
                  <c:v>1119.2</c:v>
                </c:pt>
                <c:pt idx="980">
                  <c:v>1116.5999999999999</c:v>
                </c:pt>
                <c:pt idx="981">
                  <c:v>1114</c:v>
                </c:pt>
                <c:pt idx="982">
                  <c:v>1111.2</c:v>
                </c:pt>
                <c:pt idx="983">
                  <c:v>1108.5999999999999</c:v>
                </c:pt>
                <c:pt idx="984">
                  <c:v>1105.8</c:v>
                </c:pt>
                <c:pt idx="985">
                  <c:v>1103</c:v>
                </c:pt>
                <c:pt idx="986">
                  <c:v>1100.0999999999999</c:v>
                </c:pt>
                <c:pt idx="987">
                  <c:v>1097.2</c:v>
                </c:pt>
                <c:pt idx="988">
                  <c:v>1094.0999999999999</c:v>
                </c:pt>
                <c:pt idx="989">
                  <c:v>1091.2</c:v>
                </c:pt>
                <c:pt idx="990">
                  <c:v>1088.0999999999999</c:v>
                </c:pt>
                <c:pt idx="991">
                  <c:v>1085.0999999999999</c:v>
                </c:pt>
                <c:pt idx="992">
                  <c:v>1082</c:v>
                </c:pt>
                <c:pt idx="993">
                  <c:v>1078.8</c:v>
                </c:pt>
                <c:pt idx="994">
                  <c:v>1075.3</c:v>
                </c:pt>
                <c:pt idx="995">
                  <c:v>1071.9000000000001</c:v>
                </c:pt>
                <c:pt idx="996">
                  <c:v>1068.5999999999999</c:v>
                </c:pt>
                <c:pt idx="997">
                  <c:v>1065.0999999999999</c:v>
                </c:pt>
                <c:pt idx="998">
                  <c:v>1061.5999999999999</c:v>
                </c:pt>
                <c:pt idx="999">
                  <c:v>1058.0999999999999</c:v>
                </c:pt>
                <c:pt idx="1000">
                  <c:v>1054.5</c:v>
                </c:pt>
                <c:pt idx="1001">
                  <c:v>1050.9000000000001</c:v>
                </c:pt>
                <c:pt idx="1002">
                  <c:v>1047.2</c:v>
                </c:pt>
                <c:pt idx="1003">
                  <c:v>1043.5999999999999</c:v>
                </c:pt>
                <c:pt idx="1004">
                  <c:v>1040.0999999999999</c:v>
                </c:pt>
                <c:pt idx="1005">
                  <c:v>1036.5</c:v>
                </c:pt>
                <c:pt idx="1006">
                  <c:v>1033</c:v>
                </c:pt>
                <c:pt idx="1007">
                  <c:v>1029.5</c:v>
                </c:pt>
                <c:pt idx="1008">
                  <c:v>1026</c:v>
                </c:pt>
                <c:pt idx="1009">
                  <c:v>1022.4</c:v>
                </c:pt>
                <c:pt idx="1010">
                  <c:v>1018.9</c:v>
                </c:pt>
                <c:pt idx="1011">
                  <c:v>1015.2</c:v>
                </c:pt>
                <c:pt idx="1012">
                  <c:v>1011.6</c:v>
                </c:pt>
                <c:pt idx="1013">
                  <c:v>1008</c:v>
                </c:pt>
                <c:pt idx="1014">
                  <c:v>1004.4</c:v>
                </c:pt>
                <c:pt idx="1015">
                  <c:v>1001</c:v>
                </c:pt>
                <c:pt idx="1016">
                  <c:v>997.3</c:v>
                </c:pt>
                <c:pt idx="1017">
                  <c:v>993.7</c:v>
                </c:pt>
                <c:pt idx="1018">
                  <c:v>990.3</c:v>
                </c:pt>
                <c:pt idx="1019">
                  <c:v>986.8</c:v>
                </c:pt>
                <c:pt idx="1020">
                  <c:v>983.2</c:v>
                </c:pt>
                <c:pt idx="1021">
                  <c:v>979.6</c:v>
                </c:pt>
                <c:pt idx="1022">
                  <c:v>976.1</c:v>
                </c:pt>
                <c:pt idx="1023">
                  <c:v>972.7</c:v>
                </c:pt>
                <c:pt idx="1024">
                  <c:v>969.2</c:v>
                </c:pt>
                <c:pt idx="1025">
                  <c:v>965.8</c:v>
                </c:pt>
                <c:pt idx="1026">
                  <c:v>962.4</c:v>
                </c:pt>
                <c:pt idx="1027">
                  <c:v>959</c:v>
                </c:pt>
                <c:pt idx="1028">
                  <c:v>955.6</c:v>
                </c:pt>
                <c:pt idx="1029">
                  <c:v>952.3</c:v>
                </c:pt>
                <c:pt idx="1030">
                  <c:v>949</c:v>
                </c:pt>
                <c:pt idx="1031">
                  <c:v>945.7</c:v>
                </c:pt>
                <c:pt idx="1032">
                  <c:v>942.3</c:v>
                </c:pt>
                <c:pt idx="1033">
                  <c:v>938.9</c:v>
                </c:pt>
                <c:pt idx="1034">
                  <c:v>935.8</c:v>
                </c:pt>
                <c:pt idx="1035">
                  <c:v>932.5</c:v>
                </c:pt>
                <c:pt idx="1036">
                  <c:v>929.2</c:v>
                </c:pt>
                <c:pt idx="1037">
                  <c:v>926.1</c:v>
                </c:pt>
                <c:pt idx="1038">
                  <c:v>922.9</c:v>
                </c:pt>
                <c:pt idx="1039">
                  <c:v>919.7</c:v>
                </c:pt>
                <c:pt idx="1040">
                  <c:v>916.5</c:v>
                </c:pt>
                <c:pt idx="1041">
                  <c:v>913.4</c:v>
                </c:pt>
                <c:pt idx="1042">
                  <c:v>910.3</c:v>
                </c:pt>
                <c:pt idx="1043">
                  <c:v>907.2</c:v>
                </c:pt>
                <c:pt idx="1044">
                  <c:v>904</c:v>
                </c:pt>
                <c:pt idx="1045">
                  <c:v>901.1</c:v>
                </c:pt>
                <c:pt idx="1046">
                  <c:v>897.9</c:v>
                </c:pt>
                <c:pt idx="1047">
                  <c:v>894.9</c:v>
                </c:pt>
                <c:pt idx="1048">
                  <c:v>891.8</c:v>
                </c:pt>
                <c:pt idx="1049">
                  <c:v>888.8</c:v>
                </c:pt>
                <c:pt idx="1050">
                  <c:v>886</c:v>
                </c:pt>
                <c:pt idx="1051">
                  <c:v>883.2</c:v>
                </c:pt>
                <c:pt idx="1052">
                  <c:v>880.2</c:v>
                </c:pt>
                <c:pt idx="1053">
                  <c:v>877.2</c:v>
                </c:pt>
                <c:pt idx="1054">
                  <c:v>874.3</c:v>
                </c:pt>
                <c:pt idx="1055">
                  <c:v>871.3</c:v>
                </c:pt>
                <c:pt idx="1056">
                  <c:v>868.4</c:v>
                </c:pt>
                <c:pt idx="1057">
                  <c:v>865.3</c:v>
                </c:pt>
                <c:pt idx="1058">
                  <c:v>862.6</c:v>
                </c:pt>
                <c:pt idx="1059">
                  <c:v>859.5</c:v>
                </c:pt>
                <c:pt idx="1060">
                  <c:v>856.9</c:v>
                </c:pt>
                <c:pt idx="1061">
                  <c:v>854.2</c:v>
                </c:pt>
                <c:pt idx="1062">
                  <c:v>851.2</c:v>
                </c:pt>
                <c:pt idx="1063">
                  <c:v>848.4</c:v>
                </c:pt>
                <c:pt idx="1064">
                  <c:v>845.7</c:v>
                </c:pt>
                <c:pt idx="1065">
                  <c:v>842.8</c:v>
                </c:pt>
                <c:pt idx="1066">
                  <c:v>840.2</c:v>
                </c:pt>
                <c:pt idx="1067">
                  <c:v>837.5</c:v>
                </c:pt>
                <c:pt idx="1068">
                  <c:v>835</c:v>
                </c:pt>
                <c:pt idx="1069">
                  <c:v>832.4</c:v>
                </c:pt>
                <c:pt idx="1070">
                  <c:v>829.5</c:v>
                </c:pt>
                <c:pt idx="1071">
                  <c:v>826.9</c:v>
                </c:pt>
                <c:pt idx="1072">
                  <c:v>824.2</c:v>
                </c:pt>
                <c:pt idx="1073">
                  <c:v>821.4</c:v>
                </c:pt>
                <c:pt idx="1074">
                  <c:v>818.7</c:v>
                </c:pt>
                <c:pt idx="1075">
                  <c:v>816.2</c:v>
                </c:pt>
                <c:pt idx="1076">
                  <c:v>813.6</c:v>
                </c:pt>
                <c:pt idx="1077">
                  <c:v>811</c:v>
                </c:pt>
                <c:pt idx="1078">
                  <c:v>808.2</c:v>
                </c:pt>
                <c:pt idx="1079">
                  <c:v>805.8</c:v>
                </c:pt>
                <c:pt idx="1080">
                  <c:v>803.1</c:v>
                </c:pt>
                <c:pt idx="1081">
                  <c:v>800.8</c:v>
                </c:pt>
                <c:pt idx="1082">
                  <c:v>798.3</c:v>
                </c:pt>
                <c:pt idx="1083">
                  <c:v>795.8</c:v>
                </c:pt>
                <c:pt idx="1084">
                  <c:v>793.3</c:v>
                </c:pt>
                <c:pt idx="1085">
                  <c:v>790.9</c:v>
                </c:pt>
                <c:pt idx="1086">
                  <c:v>788.3</c:v>
                </c:pt>
                <c:pt idx="1087">
                  <c:v>785.8</c:v>
                </c:pt>
                <c:pt idx="1088">
                  <c:v>783.3</c:v>
                </c:pt>
                <c:pt idx="1089">
                  <c:v>780.9</c:v>
                </c:pt>
                <c:pt idx="1090">
                  <c:v>778.4</c:v>
                </c:pt>
                <c:pt idx="1091">
                  <c:v>775.8</c:v>
                </c:pt>
                <c:pt idx="1092">
                  <c:v>773.4</c:v>
                </c:pt>
                <c:pt idx="1093">
                  <c:v>771</c:v>
                </c:pt>
                <c:pt idx="1094">
                  <c:v>768.6</c:v>
                </c:pt>
                <c:pt idx="1095">
                  <c:v>766.3</c:v>
                </c:pt>
                <c:pt idx="1096">
                  <c:v>763.9</c:v>
                </c:pt>
                <c:pt idx="1097">
                  <c:v>761.6</c:v>
                </c:pt>
                <c:pt idx="1098">
                  <c:v>759.3</c:v>
                </c:pt>
                <c:pt idx="1099">
                  <c:v>757</c:v>
                </c:pt>
                <c:pt idx="1100">
                  <c:v>754.6</c:v>
                </c:pt>
                <c:pt idx="1101">
                  <c:v>752.4</c:v>
                </c:pt>
                <c:pt idx="1102">
                  <c:v>750.2</c:v>
                </c:pt>
                <c:pt idx="1103">
                  <c:v>747.9</c:v>
                </c:pt>
                <c:pt idx="1104">
                  <c:v>745.6</c:v>
                </c:pt>
                <c:pt idx="1105">
                  <c:v>743.4</c:v>
                </c:pt>
                <c:pt idx="1106">
                  <c:v>741.2</c:v>
                </c:pt>
                <c:pt idx="1107">
                  <c:v>739</c:v>
                </c:pt>
                <c:pt idx="1108">
                  <c:v>736.8</c:v>
                </c:pt>
                <c:pt idx="1109">
                  <c:v>734.5</c:v>
                </c:pt>
                <c:pt idx="1110">
                  <c:v>732.3</c:v>
                </c:pt>
                <c:pt idx="1111">
                  <c:v>730.2</c:v>
                </c:pt>
                <c:pt idx="1112">
                  <c:v>728.1</c:v>
                </c:pt>
                <c:pt idx="1113">
                  <c:v>725.9</c:v>
                </c:pt>
                <c:pt idx="1114">
                  <c:v>723.8</c:v>
                </c:pt>
                <c:pt idx="1115">
                  <c:v>721.7</c:v>
                </c:pt>
                <c:pt idx="1116">
                  <c:v>719.6</c:v>
                </c:pt>
                <c:pt idx="1117">
                  <c:v>717.4</c:v>
                </c:pt>
                <c:pt idx="1118">
                  <c:v>715.4</c:v>
                </c:pt>
                <c:pt idx="1119">
                  <c:v>713.2</c:v>
                </c:pt>
                <c:pt idx="1120">
                  <c:v>711.1</c:v>
                </c:pt>
                <c:pt idx="1121">
                  <c:v>709</c:v>
                </c:pt>
                <c:pt idx="1122">
                  <c:v>706.9</c:v>
                </c:pt>
                <c:pt idx="1123">
                  <c:v>704.9</c:v>
                </c:pt>
                <c:pt idx="1124">
                  <c:v>703</c:v>
                </c:pt>
                <c:pt idx="1125">
                  <c:v>700.9</c:v>
                </c:pt>
                <c:pt idx="1126">
                  <c:v>699</c:v>
                </c:pt>
                <c:pt idx="1127">
                  <c:v>697.1</c:v>
                </c:pt>
                <c:pt idx="1128">
                  <c:v>695.1</c:v>
                </c:pt>
                <c:pt idx="1129">
                  <c:v>693.1</c:v>
                </c:pt>
                <c:pt idx="1130">
                  <c:v>691.2</c:v>
                </c:pt>
                <c:pt idx="1131">
                  <c:v>689.3</c:v>
                </c:pt>
                <c:pt idx="1132">
                  <c:v>687.3</c:v>
                </c:pt>
                <c:pt idx="1133">
                  <c:v>685.4</c:v>
                </c:pt>
                <c:pt idx="1134">
                  <c:v>683.4</c:v>
                </c:pt>
                <c:pt idx="1135">
                  <c:v>681.4</c:v>
                </c:pt>
                <c:pt idx="1136">
                  <c:v>679.5</c:v>
                </c:pt>
                <c:pt idx="1137">
                  <c:v>677.6</c:v>
                </c:pt>
                <c:pt idx="1138">
                  <c:v>675.7</c:v>
                </c:pt>
                <c:pt idx="1139">
                  <c:v>673.8</c:v>
                </c:pt>
                <c:pt idx="1140">
                  <c:v>671.9</c:v>
                </c:pt>
                <c:pt idx="1141">
                  <c:v>670</c:v>
                </c:pt>
                <c:pt idx="1142">
                  <c:v>668.2</c:v>
                </c:pt>
                <c:pt idx="1143">
                  <c:v>666.4</c:v>
                </c:pt>
                <c:pt idx="1144">
                  <c:v>664.2</c:v>
                </c:pt>
                <c:pt idx="1145">
                  <c:v>662.2</c:v>
                </c:pt>
                <c:pt idx="1146">
                  <c:v>660.2</c:v>
                </c:pt>
                <c:pt idx="1147">
                  <c:v>658.3</c:v>
                </c:pt>
                <c:pt idx="1148">
                  <c:v>656.4</c:v>
                </c:pt>
                <c:pt idx="1149">
                  <c:v>654.5</c:v>
                </c:pt>
                <c:pt idx="1150">
                  <c:v>652.6</c:v>
                </c:pt>
                <c:pt idx="1151">
                  <c:v>650.70000000000005</c:v>
                </c:pt>
                <c:pt idx="1152">
                  <c:v>648.9</c:v>
                </c:pt>
                <c:pt idx="1153">
                  <c:v>647.1</c:v>
                </c:pt>
                <c:pt idx="1154">
                  <c:v>645.29999999999995</c:v>
                </c:pt>
                <c:pt idx="1155">
                  <c:v>643.6</c:v>
                </c:pt>
                <c:pt idx="1156">
                  <c:v>641.79999999999995</c:v>
                </c:pt>
                <c:pt idx="1157">
                  <c:v>640</c:v>
                </c:pt>
                <c:pt idx="1158">
                  <c:v>638.29999999999995</c:v>
                </c:pt>
                <c:pt idx="1159">
                  <c:v>636.5</c:v>
                </c:pt>
                <c:pt idx="1160">
                  <c:v>634.70000000000005</c:v>
                </c:pt>
                <c:pt idx="1161">
                  <c:v>633</c:v>
                </c:pt>
                <c:pt idx="1162">
                  <c:v>631.29999999999995</c:v>
                </c:pt>
                <c:pt idx="1163">
                  <c:v>629.6</c:v>
                </c:pt>
                <c:pt idx="1164">
                  <c:v>627.9</c:v>
                </c:pt>
                <c:pt idx="1165">
                  <c:v>626.1</c:v>
                </c:pt>
                <c:pt idx="1166">
                  <c:v>624.4</c:v>
                </c:pt>
                <c:pt idx="1167">
                  <c:v>622.70000000000005</c:v>
                </c:pt>
                <c:pt idx="1168">
                  <c:v>621</c:v>
                </c:pt>
                <c:pt idx="1169">
                  <c:v>619.29999999999995</c:v>
                </c:pt>
                <c:pt idx="1170">
                  <c:v>617.6</c:v>
                </c:pt>
                <c:pt idx="1171">
                  <c:v>615.9</c:v>
                </c:pt>
                <c:pt idx="1172">
                  <c:v>614.20000000000005</c:v>
                </c:pt>
                <c:pt idx="1173">
                  <c:v>612.5</c:v>
                </c:pt>
                <c:pt idx="1174">
                  <c:v>610.79999999999995</c:v>
                </c:pt>
                <c:pt idx="1175">
                  <c:v>609.20000000000005</c:v>
                </c:pt>
                <c:pt idx="1176">
                  <c:v>607.5</c:v>
                </c:pt>
                <c:pt idx="1177">
                  <c:v>605.79999999999995</c:v>
                </c:pt>
                <c:pt idx="1178">
                  <c:v>604.20000000000005</c:v>
                </c:pt>
                <c:pt idx="1179">
                  <c:v>602.6</c:v>
                </c:pt>
                <c:pt idx="1180">
                  <c:v>601</c:v>
                </c:pt>
                <c:pt idx="1181">
                  <c:v>599.4</c:v>
                </c:pt>
                <c:pt idx="1182">
                  <c:v>597.70000000000005</c:v>
                </c:pt>
                <c:pt idx="1183">
                  <c:v>596.1</c:v>
                </c:pt>
                <c:pt idx="1184">
                  <c:v>594.5</c:v>
                </c:pt>
                <c:pt idx="1185">
                  <c:v>592.9</c:v>
                </c:pt>
                <c:pt idx="1186">
                  <c:v>591.4</c:v>
                </c:pt>
                <c:pt idx="1187">
                  <c:v>589.70000000000005</c:v>
                </c:pt>
                <c:pt idx="1188">
                  <c:v>588.20000000000005</c:v>
                </c:pt>
                <c:pt idx="1189">
                  <c:v>586.6</c:v>
                </c:pt>
                <c:pt idx="1190">
                  <c:v>585</c:v>
                </c:pt>
                <c:pt idx="1191">
                  <c:v>583.5</c:v>
                </c:pt>
                <c:pt idx="1192">
                  <c:v>581.9</c:v>
                </c:pt>
                <c:pt idx="1193">
                  <c:v>580.29999999999995</c:v>
                </c:pt>
                <c:pt idx="1194">
                  <c:v>578.79999999999995</c:v>
                </c:pt>
                <c:pt idx="1195">
                  <c:v>577.29999999999995</c:v>
                </c:pt>
                <c:pt idx="1196">
                  <c:v>575.70000000000005</c:v>
                </c:pt>
                <c:pt idx="1197">
                  <c:v>574.20000000000005</c:v>
                </c:pt>
                <c:pt idx="1198">
                  <c:v>572.70000000000005</c:v>
                </c:pt>
                <c:pt idx="1199">
                  <c:v>571.20000000000005</c:v>
                </c:pt>
                <c:pt idx="1200">
                  <c:v>569.70000000000005</c:v>
                </c:pt>
                <c:pt idx="1201">
                  <c:v>568.20000000000005</c:v>
                </c:pt>
                <c:pt idx="1202">
                  <c:v>566.70000000000005</c:v>
                </c:pt>
                <c:pt idx="1203">
                  <c:v>565.29999999999995</c:v>
                </c:pt>
                <c:pt idx="1204">
                  <c:v>563.79999999999995</c:v>
                </c:pt>
                <c:pt idx="1205">
                  <c:v>562.29999999999995</c:v>
                </c:pt>
                <c:pt idx="1206">
                  <c:v>560.9</c:v>
                </c:pt>
                <c:pt idx="1207">
                  <c:v>559.5</c:v>
                </c:pt>
                <c:pt idx="1208">
                  <c:v>558</c:v>
                </c:pt>
                <c:pt idx="1209">
                  <c:v>556.6</c:v>
                </c:pt>
                <c:pt idx="1210">
                  <c:v>555.20000000000005</c:v>
                </c:pt>
                <c:pt idx="1211">
                  <c:v>553.79999999999995</c:v>
                </c:pt>
                <c:pt idx="1212">
                  <c:v>552.4</c:v>
                </c:pt>
                <c:pt idx="1213">
                  <c:v>550.9</c:v>
                </c:pt>
                <c:pt idx="1214">
                  <c:v>549.5</c:v>
                </c:pt>
                <c:pt idx="1215">
                  <c:v>548</c:v>
                </c:pt>
                <c:pt idx="1216">
                  <c:v>546.70000000000005</c:v>
                </c:pt>
                <c:pt idx="1217">
                  <c:v>545.20000000000005</c:v>
                </c:pt>
                <c:pt idx="1218">
                  <c:v>543.79999999999995</c:v>
                </c:pt>
                <c:pt idx="1219">
                  <c:v>542.4</c:v>
                </c:pt>
                <c:pt idx="1220">
                  <c:v>541</c:v>
                </c:pt>
                <c:pt idx="1221">
                  <c:v>539.6</c:v>
                </c:pt>
                <c:pt idx="1222">
                  <c:v>538.29999999999995</c:v>
                </c:pt>
                <c:pt idx="1223">
                  <c:v>536.9</c:v>
                </c:pt>
                <c:pt idx="1224">
                  <c:v>535.5</c:v>
                </c:pt>
                <c:pt idx="1225">
                  <c:v>534.1</c:v>
                </c:pt>
                <c:pt idx="1226">
                  <c:v>532.70000000000005</c:v>
                </c:pt>
                <c:pt idx="1227">
                  <c:v>531.29999999999995</c:v>
                </c:pt>
                <c:pt idx="1228">
                  <c:v>529.9</c:v>
                </c:pt>
                <c:pt idx="1229">
                  <c:v>528.5</c:v>
                </c:pt>
                <c:pt idx="1230">
                  <c:v>527.20000000000005</c:v>
                </c:pt>
                <c:pt idx="1231">
                  <c:v>525.79999999999995</c:v>
                </c:pt>
                <c:pt idx="1232">
                  <c:v>524.5</c:v>
                </c:pt>
                <c:pt idx="1233">
                  <c:v>523.20000000000005</c:v>
                </c:pt>
                <c:pt idx="1234">
                  <c:v>521.9</c:v>
                </c:pt>
                <c:pt idx="1235">
                  <c:v>520.5</c:v>
                </c:pt>
                <c:pt idx="1236">
                  <c:v>519.20000000000005</c:v>
                </c:pt>
                <c:pt idx="1237">
                  <c:v>517.9</c:v>
                </c:pt>
                <c:pt idx="1238">
                  <c:v>516.6</c:v>
                </c:pt>
                <c:pt idx="1239">
                  <c:v>515.20000000000005</c:v>
                </c:pt>
                <c:pt idx="1240">
                  <c:v>513.9</c:v>
                </c:pt>
                <c:pt idx="1241">
                  <c:v>512.6</c:v>
                </c:pt>
                <c:pt idx="1242">
                  <c:v>511.3</c:v>
                </c:pt>
                <c:pt idx="1243">
                  <c:v>510.1</c:v>
                </c:pt>
                <c:pt idx="1244">
                  <c:v>508.8</c:v>
                </c:pt>
                <c:pt idx="1245">
                  <c:v>507.5</c:v>
                </c:pt>
                <c:pt idx="1246">
                  <c:v>506.2</c:v>
                </c:pt>
                <c:pt idx="1247">
                  <c:v>504.9</c:v>
                </c:pt>
                <c:pt idx="1248">
                  <c:v>503.7</c:v>
                </c:pt>
                <c:pt idx="1249">
                  <c:v>502.4</c:v>
                </c:pt>
                <c:pt idx="1250">
                  <c:v>501.1</c:v>
                </c:pt>
                <c:pt idx="1251">
                  <c:v>499.9</c:v>
                </c:pt>
                <c:pt idx="1252">
                  <c:v>498.6</c:v>
                </c:pt>
                <c:pt idx="1253">
                  <c:v>497.4</c:v>
                </c:pt>
                <c:pt idx="1254">
                  <c:v>496.1</c:v>
                </c:pt>
                <c:pt idx="1255">
                  <c:v>494.8</c:v>
                </c:pt>
                <c:pt idx="1256">
                  <c:v>493.6</c:v>
                </c:pt>
                <c:pt idx="1257">
                  <c:v>492.3</c:v>
                </c:pt>
                <c:pt idx="1258">
                  <c:v>491</c:v>
                </c:pt>
                <c:pt idx="1259">
                  <c:v>489.8</c:v>
                </c:pt>
                <c:pt idx="1260">
                  <c:v>488.6</c:v>
                </c:pt>
                <c:pt idx="1261">
                  <c:v>487.3</c:v>
                </c:pt>
                <c:pt idx="1262">
                  <c:v>486.1</c:v>
                </c:pt>
                <c:pt idx="1263">
                  <c:v>484.9</c:v>
                </c:pt>
                <c:pt idx="1264">
                  <c:v>483.7</c:v>
                </c:pt>
                <c:pt idx="1265">
                  <c:v>482.5</c:v>
                </c:pt>
                <c:pt idx="1266">
                  <c:v>481.3</c:v>
                </c:pt>
                <c:pt idx="1267">
                  <c:v>480.1</c:v>
                </c:pt>
                <c:pt idx="1268">
                  <c:v>478.9</c:v>
                </c:pt>
                <c:pt idx="1269">
                  <c:v>477.7</c:v>
                </c:pt>
                <c:pt idx="1270">
                  <c:v>476.5</c:v>
                </c:pt>
                <c:pt idx="1271">
                  <c:v>475.3</c:v>
                </c:pt>
                <c:pt idx="1272">
                  <c:v>474.1</c:v>
                </c:pt>
                <c:pt idx="1273">
                  <c:v>472.9</c:v>
                </c:pt>
                <c:pt idx="1274">
                  <c:v>471.7</c:v>
                </c:pt>
                <c:pt idx="1275">
                  <c:v>470.6</c:v>
                </c:pt>
                <c:pt idx="1276">
                  <c:v>469.5</c:v>
                </c:pt>
                <c:pt idx="1277">
                  <c:v>468.3</c:v>
                </c:pt>
                <c:pt idx="1278">
                  <c:v>467.1</c:v>
                </c:pt>
                <c:pt idx="1279">
                  <c:v>465.9</c:v>
                </c:pt>
                <c:pt idx="1280">
                  <c:v>464.7</c:v>
                </c:pt>
                <c:pt idx="1281">
                  <c:v>463.5</c:v>
                </c:pt>
                <c:pt idx="1282">
                  <c:v>462.4</c:v>
                </c:pt>
                <c:pt idx="1283">
                  <c:v>461.2</c:v>
                </c:pt>
                <c:pt idx="1284">
                  <c:v>460</c:v>
                </c:pt>
                <c:pt idx="1285">
                  <c:v>458.8</c:v>
                </c:pt>
                <c:pt idx="1286">
                  <c:v>457.6</c:v>
                </c:pt>
                <c:pt idx="1287">
                  <c:v>456.5</c:v>
                </c:pt>
                <c:pt idx="1288">
                  <c:v>455.3</c:v>
                </c:pt>
                <c:pt idx="1289">
                  <c:v>454.2</c:v>
                </c:pt>
                <c:pt idx="1290">
                  <c:v>453.1</c:v>
                </c:pt>
                <c:pt idx="1291">
                  <c:v>451.9</c:v>
                </c:pt>
                <c:pt idx="1292">
                  <c:v>450.8</c:v>
                </c:pt>
                <c:pt idx="1293">
                  <c:v>449.7</c:v>
                </c:pt>
                <c:pt idx="1294">
                  <c:v>448.6</c:v>
                </c:pt>
                <c:pt idx="1295">
                  <c:v>447.4</c:v>
                </c:pt>
                <c:pt idx="1296">
                  <c:v>446.3</c:v>
                </c:pt>
                <c:pt idx="1297">
                  <c:v>445.2</c:v>
                </c:pt>
                <c:pt idx="1298">
                  <c:v>444.1</c:v>
                </c:pt>
                <c:pt idx="1299">
                  <c:v>443</c:v>
                </c:pt>
                <c:pt idx="1300">
                  <c:v>441.9</c:v>
                </c:pt>
                <c:pt idx="1301">
                  <c:v>440.7</c:v>
                </c:pt>
                <c:pt idx="1302">
                  <c:v>439.6</c:v>
                </c:pt>
                <c:pt idx="1303">
                  <c:v>438.5</c:v>
                </c:pt>
                <c:pt idx="1304">
                  <c:v>437.4</c:v>
                </c:pt>
                <c:pt idx="1305">
                  <c:v>436.4</c:v>
                </c:pt>
                <c:pt idx="1306">
                  <c:v>435.3</c:v>
                </c:pt>
                <c:pt idx="1307">
                  <c:v>434.2</c:v>
                </c:pt>
                <c:pt idx="1308">
                  <c:v>433.1</c:v>
                </c:pt>
                <c:pt idx="1309">
                  <c:v>432</c:v>
                </c:pt>
                <c:pt idx="1310">
                  <c:v>430.9</c:v>
                </c:pt>
                <c:pt idx="1311">
                  <c:v>429.9</c:v>
                </c:pt>
                <c:pt idx="1312">
                  <c:v>428.8</c:v>
                </c:pt>
                <c:pt idx="1313">
                  <c:v>427.7</c:v>
                </c:pt>
                <c:pt idx="1314">
                  <c:v>426.7</c:v>
                </c:pt>
                <c:pt idx="1315">
                  <c:v>425.6</c:v>
                </c:pt>
                <c:pt idx="1316">
                  <c:v>424.5</c:v>
                </c:pt>
                <c:pt idx="1317">
                  <c:v>423.5</c:v>
                </c:pt>
                <c:pt idx="1318">
                  <c:v>422.5</c:v>
                </c:pt>
                <c:pt idx="1319">
                  <c:v>421.4</c:v>
                </c:pt>
                <c:pt idx="1320">
                  <c:v>420.3</c:v>
                </c:pt>
                <c:pt idx="1321">
                  <c:v>419.3</c:v>
                </c:pt>
                <c:pt idx="1322">
                  <c:v>418.3</c:v>
                </c:pt>
                <c:pt idx="1323">
                  <c:v>417.2</c:v>
                </c:pt>
                <c:pt idx="1324">
                  <c:v>416.2</c:v>
                </c:pt>
                <c:pt idx="1325">
                  <c:v>415.2</c:v>
                </c:pt>
                <c:pt idx="1326">
                  <c:v>414.2</c:v>
                </c:pt>
                <c:pt idx="1327">
                  <c:v>413.1</c:v>
                </c:pt>
                <c:pt idx="1328">
                  <c:v>411.8</c:v>
                </c:pt>
                <c:pt idx="1329">
                  <c:v>410.7</c:v>
                </c:pt>
                <c:pt idx="1330">
                  <c:v>409.7</c:v>
                </c:pt>
                <c:pt idx="1331">
                  <c:v>408.7</c:v>
                </c:pt>
                <c:pt idx="1332">
                  <c:v>407.7</c:v>
                </c:pt>
                <c:pt idx="1333">
                  <c:v>406.8</c:v>
                </c:pt>
                <c:pt idx="1334">
                  <c:v>405.8</c:v>
                </c:pt>
                <c:pt idx="1335">
                  <c:v>404.7</c:v>
                </c:pt>
                <c:pt idx="1336">
                  <c:v>403.8</c:v>
                </c:pt>
                <c:pt idx="1337">
                  <c:v>402.8</c:v>
                </c:pt>
                <c:pt idx="1338">
                  <c:v>401.8</c:v>
                </c:pt>
                <c:pt idx="1339">
                  <c:v>400.9</c:v>
                </c:pt>
                <c:pt idx="1340">
                  <c:v>399.8</c:v>
                </c:pt>
                <c:pt idx="1341">
                  <c:v>398.7</c:v>
                </c:pt>
                <c:pt idx="1342">
                  <c:v>398</c:v>
                </c:pt>
                <c:pt idx="1343">
                  <c:v>397</c:v>
                </c:pt>
                <c:pt idx="1344">
                  <c:v>396.1</c:v>
                </c:pt>
                <c:pt idx="1345">
                  <c:v>395.1</c:v>
                </c:pt>
                <c:pt idx="1346">
                  <c:v>394.1</c:v>
                </c:pt>
                <c:pt idx="1347">
                  <c:v>393.1</c:v>
                </c:pt>
                <c:pt idx="1348">
                  <c:v>392.2</c:v>
                </c:pt>
                <c:pt idx="1349">
                  <c:v>391.2</c:v>
                </c:pt>
                <c:pt idx="1350">
                  <c:v>390.2</c:v>
                </c:pt>
                <c:pt idx="1351">
                  <c:v>389.3</c:v>
                </c:pt>
                <c:pt idx="1352">
                  <c:v>388.4</c:v>
                </c:pt>
                <c:pt idx="1353">
                  <c:v>387.5</c:v>
                </c:pt>
                <c:pt idx="1354">
                  <c:v>386.5</c:v>
                </c:pt>
                <c:pt idx="1355">
                  <c:v>385.5</c:v>
                </c:pt>
                <c:pt idx="1356">
                  <c:v>384.6</c:v>
                </c:pt>
                <c:pt idx="1357">
                  <c:v>383.7</c:v>
                </c:pt>
                <c:pt idx="1358">
                  <c:v>382.7</c:v>
                </c:pt>
                <c:pt idx="1359">
                  <c:v>381.8</c:v>
                </c:pt>
                <c:pt idx="1360">
                  <c:v>380.9</c:v>
                </c:pt>
                <c:pt idx="1361">
                  <c:v>379.9</c:v>
                </c:pt>
                <c:pt idx="1362">
                  <c:v>379</c:v>
                </c:pt>
                <c:pt idx="1363">
                  <c:v>378</c:v>
                </c:pt>
                <c:pt idx="1364">
                  <c:v>377.1</c:v>
                </c:pt>
                <c:pt idx="1365">
                  <c:v>376.2</c:v>
                </c:pt>
                <c:pt idx="1366">
                  <c:v>375.3</c:v>
                </c:pt>
                <c:pt idx="1367">
                  <c:v>374.3</c:v>
                </c:pt>
                <c:pt idx="1368">
                  <c:v>373.4</c:v>
                </c:pt>
                <c:pt idx="1369">
                  <c:v>372.5</c:v>
                </c:pt>
                <c:pt idx="1370">
                  <c:v>371.6</c:v>
                </c:pt>
                <c:pt idx="1371">
                  <c:v>370.7</c:v>
                </c:pt>
                <c:pt idx="1372">
                  <c:v>369.7</c:v>
                </c:pt>
                <c:pt idx="1373">
                  <c:v>368.8</c:v>
                </c:pt>
                <c:pt idx="1374">
                  <c:v>367.9</c:v>
                </c:pt>
                <c:pt idx="1375">
                  <c:v>367</c:v>
                </c:pt>
                <c:pt idx="1376">
                  <c:v>366.1</c:v>
                </c:pt>
                <c:pt idx="1377">
                  <c:v>365.1</c:v>
                </c:pt>
                <c:pt idx="1378">
                  <c:v>364.2</c:v>
                </c:pt>
                <c:pt idx="1379">
                  <c:v>363.4</c:v>
                </c:pt>
                <c:pt idx="1380">
                  <c:v>362.5</c:v>
                </c:pt>
                <c:pt idx="1381">
                  <c:v>361.6</c:v>
                </c:pt>
                <c:pt idx="1382">
                  <c:v>360.8</c:v>
                </c:pt>
                <c:pt idx="1383">
                  <c:v>359.9</c:v>
                </c:pt>
                <c:pt idx="1384">
                  <c:v>359</c:v>
                </c:pt>
                <c:pt idx="1385">
                  <c:v>358.2</c:v>
                </c:pt>
                <c:pt idx="1386">
                  <c:v>357.3</c:v>
                </c:pt>
                <c:pt idx="1387">
                  <c:v>356.5</c:v>
                </c:pt>
                <c:pt idx="1388">
                  <c:v>355.6</c:v>
                </c:pt>
                <c:pt idx="1389">
                  <c:v>354.8</c:v>
                </c:pt>
                <c:pt idx="1390">
                  <c:v>353.9</c:v>
                </c:pt>
                <c:pt idx="1391">
                  <c:v>353</c:v>
                </c:pt>
                <c:pt idx="1392">
                  <c:v>352.1</c:v>
                </c:pt>
                <c:pt idx="1393">
                  <c:v>351.3</c:v>
                </c:pt>
                <c:pt idx="1394">
                  <c:v>350.3</c:v>
                </c:pt>
                <c:pt idx="1395">
                  <c:v>349.4</c:v>
                </c:pt>
                <c:pt idx="1396">
                  <c:v>348.6</c:v>
                </c:pt>
                <c:pt idx="1397">
                  <c:v>347.8</c:v>
                </c:pt>
                <c:pt idx="1398">
                  <c:v>346.9</c:v>
                </c:pt>
                <c:pt idx="1399">
                  <c:v>346</c:v>
                </c:pt>
                <c:pt idx="1400">
                  <c:v>345.2</c:v>
                </c:pt>
                <c:pt idx="1401">
                  <c:v>344.4</c:v>
                </c:pt>
                <c:pt idx="1402">
                  <c:v>343.5</c:v>
                </c:pt>
                <c:pt idx="1403">
                  <c:v>342.7</c:v>
                </c:pt>
                <c:pt idx="1404">
                  <c:v>341.9</c:v>
                </c:pt>
                <c:pt idx="1405">
                  <c:v>341</c:v>
                </c:pt>
              </c:numCache>
            </c:numRef>
          </c:yVal>
          <c:smooth val="1"/>
          <c:extLst xmlns:c16r2="http://schemas.microsoft.com/office/drawing/2015/06/chart">
            <c:ext xmlns:c16="http://schemas.microsoft.com/office/drawing/2014/chart" uri="{C3380CC4-5D6E-409C-BE32-E72D297353CC}">
              <c16:uniqueId val="{00000000-09FC-1744-8092-3C1CDF17D1D8}"/>
            </c:ext>
          </c:extLst>
        </c:ser>
        <c:ser>
          <c:idx val="4"/>
          <c:order val="1"/>
          <c:tx>
            <c:strRef>
              <c:f>'15% T4 &amp;T7'!$G$1</c:f>
              <c:strCache>
                <c:ptCount val="1"/>
                <c:pt idx="0">
                  <c:v>Temperature 4(°C) 15 PP</c:v>
                </c:pt>
              </c:strCache>
            </c:strRef>
          </c:tx>
          <c:spPr>
            <a:ln>
              <a:solidFill>
                <a:schemeClr val="accent2"/>
              </a:solidFill>
            </a:ln>
          </c:spPr>
          <c:marker>
            <c:symbol val="none"/>
          </c:marker>
          <c:xVal>
            <c:numRef>
              <c:f>'15% T4 &amp;T7'!$A$2:$A$1846</c:f>
              <c:numCache>
                <c:formatCode>General</c:formatCode>
                <c:ptCount val="1845"/>
                <c:pt idx="0">
                  <c:v>0</c:v>
                </c:pt>
                <c:pt idx="1">
                  <c:v>1.000000000006551</c:v>
                </c:pt>
                <c:pt idx="2">
                  <c:v>2.0000000000035101</c:v>
                </c:pt>
                <c:pt idx="3">
                  <c:v>2.0000000000035101</c:v>
                </c:pt>
                <c:pt idx="4">
                  <c:v>3.000000000000469</c:v>
                </c:pt>
                <c:pt idx="5">
                  <c:v>3.000000000000469</c:v>
                </c:pt>
                <c:pt idx="6">
                  <c:v>3.9999999999974278</c:v>
                </c:pt>
                <c:pt idx="7">
                  <c:v>3.9999999999974278</c:v>
                </c:pt>
                <c:pt idx="8">
                  <c:v>5.0000000000039799</c:v>
                </c:pt>
                <c:pt idx="9">
                  <c:v>5.0000000000039799</c:v>
                </c:pt>
                <c:pt idx="10">
                  <c:v>6.0000000000009379</c:v>
                </c:pt>
                <c:pt idx="11">
                  <c:v>6.0000000000009379</c:v>
                </c:pt>
                <c:pt idx="12">
                  <c:v>7.0000000000074873</c:v>
                </c:pt>
                <c:pt idx="13">
                  <c:v>7.0000000000074873</c:v>
                </c:pt>
                <c:pt idx="14">
                  <c:v>8.0000000000044498</c:v>
                </c:pt>
                <c:pt idx="15">
                  <c:v>8.0000000000044498</c:v>
                </c:pt>
                <c:pt idx="16">
                  <c:v>9.0000000000014069</c:v>
                </c:pt>
                <c:pt idx="17">
                  <c:v>9.0000000000014069</c:v>
                </c:pt>
                <c:pt idx="18">
                  <c:v>9.9999999999983693</c:v>
                </c:pt>
                <c:pt idx="19">
                  <c:v>9.9999999999983693</c:v>
                </c:pt>
                <c:pt idx="20">
                  <c:v>11.000000000004921</c:v>
                </c:pt>
                <c:pt idx="21">
                  <c:v>11.000000000004921</c:v>
                </c:pt>
                <c:pt idx="22">
                  <c:v>12.000000000001871</c:v>
                </c:pt>
                <c:pt idx="23">
                  <c:v>12.000000000001871</c:v>
                </c:pt>
                <c:pt idx="24">
                  <c:v>13.000000000008431</c:v>
                </c:pt>
                <c:pt idx="25">
                  <c:v>13.000000000008431</c:v>
                </c:pt>
                <c:pt idx="26">
                  <c:v>14.0000000000054</c:v>
                </c:pt>
                <c:pt idx="27">
                  <c:v>14.0000000000054</c:v>
                </c:pt>
                <c:pt idx="28">
                  <c:v>15.00000000000235</c:v>
                </c:pt>
                <c:pt idx="29">
                  <c:v>15.00000000000235</c:v>
                </c:pt>
                <c:pt idx="30">
                  <c:v>15.999999999999311</c:v>
                </c:pt>
                <c:pt idx="31">
                  <c:v>15.999999999999311</c:v>
                </c:pt>
                <c:pt idx="32">
                  <c:v>16.999999999996259</c:v>
                </c:pt>
                <c:pt idx="33">
                  <c:v>16.999999999996259</c:v>
                </c:pt>
                <c:pt idx="34">
                  <c:v>18.00000000000281</c:v>
                </c:pt>
                <c:pt idx="35">
                  <c:v>18.00000000000281</c:v>
                </c:pt>
                <c:pt idx="36">
                  <c:v>18.999999999999769</c:v>
                </c:pt>
                <c:pt idx="37">
                  <c:v>18.999999999999769</c:v>
                </c:pt>
                <c:pt idx="38">
                  <c:v>20.00000000000632</c:v>
                </c:pt>
                <c:pt idx="39">
                  <c:v>20.00000000000632</c:v>
                </c:pt>
                <c:pt idx="40">
                  <c:v>21.000000000003279</c:v>
                </c:pt>
                <c:pt idx="41">
                  <c:v>21.000000000003279</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99</c:v>
                </c:pt>
                <c:pt idx="53">
                  <c:v>0.99999999999695899</c:v>
                </c:pt>
                <c:pt idx="54">
                  <c:v>1.999999999993918</c:v>
                </c:pt>
                <c:pt idx="55">
                  <c:v>1.999999999993918</c:v>
                </c:pt>
                <c:pt idx="56">
                  <c:v>2.9999999999908762</c:v>
                </c:pt>
                <c:pt idx="57">
                  <c:v>2.9999999999908762</c:v>
                </c:pt>
                <c:pt idx="58">
                  <c:v>3.9999999999974278</c:v>
                </c:pt>
                <c:pt idx="59">
                  <c:v>3.9999999999974278</c:v>
                </c:pt>
                <c:pt idx="60">
                  <c:v>4.9999999999943903</c:v>
                </c:pt>
                <c:pt idx="61">
                  <c:v>4.9999999999943903</c:v>
                </c:pt>
                <c:pt idx="62">
                  <c:v>6.0000000000009379</c:v>
                </c:pt>
                <c:pt idx="63">
                  <c:v>6.0000000000009379</c:v>
                </c:pt>
                <c:pt idx="64">
                  <c:v>6.9999999999978968</c:v>
                </c:pt>
                <c:pt idx="65">
                  <c:v>6.9999999999978968</c:v>
                </c:pt>
                <c:pt idx="66">
                  <c:v>7.9999999999948583</c:v>
                </c:pt>
                <c:pt idx="67">
                  <c:v>7.9999999999948583</c:v>
                </c:pt>
                <c:pt idx="68">
                  <c:v>8.9999999999918145</c:v>
                </c:pt>
                <c:pt idx="69">
                  <c:v>8.9999999999918145</c:v>
                </c:pt>
                <c:pt idx="70">
                  <c:v>9.9999999999983693</c:v>
                </c:pt>
                <c:pt idx="71">
                  <c:v>9.9999999999983693</c:v>
                </c:pt>
                <c:pt idx="72">
                  <c:v>10.99999999999533</c:v>
                </c:pt>
                <c:pt idx="73">
                  <c:v>10.99999999999533</c:v>
                </c:pt>
                <c:pt idx="74">
                  <c:v>11.999999999992299</c:v>
                </c:pt>
                <c:pt idx="75">
                  <c:v>11.999999999992299</c:v>
                </c:pt>
                <c:pt idx="76">
                  <c:v>12.99999999999884</c:v>
                </c:pt>
                <c:pt idx="77">
                  <c:v>12.99999999999884</c:v>
                </c:pt>
                <c:pt idx="78">
                  <c:v>13.999999999995801</c:v>
                </c:pt>
                <c:pt idx="79">
                  <c:v>13.999999999995801</c:v>
                </c:pt>
                <c:pt idx="80">
                  <c:v>14.999999999992751</c:v>
                </c:pt>
                <c:pt idx="81">
                  <c:v>14.999999999992751</c:v>
                </c:pt>
                <c:pt idx="82">
                  <c:v>15.99999999998971</c:v>
                </c:pt>
                <c:pt idx="83">
                  <c:v>15.99999999998971</c:v>
                </c:pt>
                <c:pt idx="84">
                  <c:v>16.999999999996259</c:v>
                </c:pt>
                <c:pt idx="85">
                  <c:v>16.999999999996259</c:v>
                </c:pt>
                <c:pt idx="86">
                  <c:v>17.999999999993221</c:v>
                </c:pt>
                <c:pt idx="87">
                  <c:v>17.999999999993221</c:v>
                </c:pt>
                <c:pt idx="88">
                  <c:v>18.999999999999769</c:v>
                </c:pt>
                <c:pt idx="89">
                  <c:v>18.999999999999769</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91</c:v>
                </c:pt>
                <c:pt idx="107">
                  <c:v>27.999999999991591</c:v>
                </c:pt>
                <c:pt idx="108">
                  <c:v>28.999999999998131</c:v>
                </c:pt>
                <c:pt idx="109">
                  <c:v>28.999999999998131</c:v>
                </c:pt>
                <c:pt idx="110">
                  <c:v>29.99999999999509</c:v>
                </c:pt>
                <c:pt idx="111">
                  <c:v>29.99999999999509</c:v>
                </c:pt>
                <c:pt idx="112">
                  <c:v>30.99999999999206</c:v>
                </c:pt>
                <c:pt idx="113">
                  <c:v>30.99999999999206</c:v>
                </c:pt>
                <c:pt idx="114">
                  <c:v>31.999999999998611</c:v>
                </c:pt>
                <c:pt idx="115">
                  <c:v>31.999999999998611</c:v>
                </c:pt>
                <c:pt idx="116">
                  <c:v>32.999999999995573</c:v>
                </c:pt>
                <c:pt idx="117">
                  <c:v>32.999999999995573</c:v>
                </c:pt>
                <c:pt idx="118">
                  <c:v>33.999999999992532</c:v>
                </c:pt>
                <c:pt idx="119">
                  <c:v>33.999999999992532</c:v>
                </c:pt>
                <c:pt idx="120">
                  <c:v>34.999999999989498</c:v>
                </c:pt>
                <c:pt idx="121">
                  <c:v>34.999999999989498</c:v>
                </c:pt>
                <c:pt idx="122">
                  <c:v>35.999999999996042</c:v>
                </c:pt>
                <c:pt idx="123">
                  <c:v>35.999999999996042</c:v>
                </c:pt>
                <c:pt idx="124">
                  <c:v>36.999999999993001</c:v>
                </c:pt>
                <c:pt idx="125">
                  <c:v>36.999999999993001</c:v>
                </c:pt>
                <c:pt idx="126">
                  <c:v>37.999999999999552</c:v>
                </c:pt>
                <c:pt idx="127">
                  <c:v>37.999999999999552</c:v>
                </c:pt>
                <c:pt idx="128">
                  <c:v>38.999999999996497</c:v>
                </c:pt>
                <c:pt idx="129">
                  <c:v>38.999999999996497</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43</c:v>
                </c:pt>
                <c:pt idx="169">
                  <c:v>58.999999999993243</c:v>
                </c:pt>
                <c:pt idx="170">
                  <c:v>59.999999999990202</c:v>
                </c:pt>
                <c:pt idx="171">
                  <c:v>59.999999999990202</c:v>
                </c:pt>
                <c:pt idx="172">
                  <c:v>60.999999999996753</c:v>
                </c:pt>
                <c:pt idx="173">
                  <c:v>60.999999999996753</c:v>
                </c:pt>
                <c:pt idx="174">
                  <c:v>61.999999999993712</c:v>
                </c:pt>
                <c:pt idx="175">
                  <c:v>61.999999999993712</c:v>
                </c:pt>
                <c:pt idx="176">
                  <c:v>63.000000000000263</c:v>
                </c:pt>
                <c:pt idx="177">
                  <c:v>63.000000000000263</c:v>
                </c:pt>
                <c:pt idx="178">
                  <c:v>63.999999999997208</c:v>
                </c:pt>
                <c:pt idx="179">
                  <c:v>63.999999999997208</c:v>
                </c:pt>
                <c:pt idx="180">
                  <c:v>64.999999999994202</c:v>
                </c:pt>
                <c:pt idx="181">
                  <c:v>64.999999999994202</c:v>
                </c:pt>
                <c:pt idx="182">
                  <c:v>65.999999999991161</c:v>
                </c:pt>
                <c:pt idx="183">
                  <c:v>65.999999999991161</c:v>
                </c:pt>
                <c:pt idx="184">
                  <c:v>66.999999999997698</c:v>
                </c:pt>
                <c:pt idx="185">
                  <c:v>66.999999999997698</c:v>
                </c:pt>
                <c:pt idx="186">
                  <c:v>67.999999999994671</c:v>
                </c:pt>
                <c:pt idx="187">
                  <c:v>67.999999999994671</c:v>
                </c:pt>
                <c:pt idx="188">
                  <c:v>69.00000000000118</c:v>
                </c:pt>
                <c:pt idx="189">
                  <c:v>69.00000000000118</c:v>
                </c:pt>
                <c:pt idx="190">
                  <c:v>69.999999999998195</c:v>
                </c:pt>
                <c:pt idx="191">
                  <c:v>69.999999999998195</c:v>
                </c:pt>
                <c:pt idx="192">
                  <c:v>70.999999999995154</c:v>
                </c:pt>
                <c:pt idx="193">
                  <c:v>70.999999999995154</c:v>
                </c:pt>
                <c:pt idx="194">
                  <c:v>71.999999999992099</c:v>
                </c:pt>
                <c:pt idx="195">
                  <c:v>71.999999999992099</c:v>
                </c:pt>
                <c:pt idx="196">
                  <c:v>72.999999999989043</c:v>
                </c:pt>
                <c:pt idx="197">
                  <c:v>72.999999999989043</c:v>
                </c:pt>
                <c:pt idx="198">
                  <c:v>73.999999999995595</c:v>
                </c:pt>
                <c:pt idx="199">
                  <c:v>73.999999999995595</c:v>
                </c:pt>
                <c:pt idx="200">
                  <c:v>74.999999999992582</c:v>
                </c:pt>
                <c:pt idx="201">
                  <c:v>74.999999999992582</c:v>
                </c:pt>
                <c:pt idx="202">
                  <c:v>75.999999999999105</c:v>
                </c:pt>
                <c:pt idx="203">
                  <c:v>75.999999999999105</c:v>
                </c:pt>
                <c:pt idx="204">
                  <c:v>76.999999999996106</c:v>
                </c:pt>
                <c:pt idx="205">
                  <c:v>76.999999999996106</c:v>
                </c:pt>
                <c:pt idx="206">
                  <c:v>77.999999999993051</c:v>
                </c:pt>
                <c:pt idx="207">
                  <c:v>77.999999999993051</c:v>
                </c:pt>
                <c:pt idx="208">
                  <c:v>78.999999999989953</c:v>
                </c:pt>
                <c:pt idx="209">
                  <c:v>78.999999999989953</c:v>
                </c:pt>
                <c:pt idx="210">
                  <c:v>79.999999999996561</c:v>
                </c:pt>
                <c:pt idx="211">
                  <c:v>79.999999999996561</c:v>
                </c:pt>
                <c:pt idx="212">
                  <c:v>80.999999999993506</c:v>
                </c:pt>
                <c:pt idx="213">
                  <c:v>80.999999999993506</c:v>
                </c:pt>
                <c:pt idx="214">
                  <c:v>82.000000000000028</c:v>
                </c:pt>
                <c:pt idx="215">
                  <c:v>82.000000000000028</c:v>
                </c:pt>
                <c:pt idx="216">
                  <c:v>82.999999999997002</c:v>
                </c:pt>
                <c:pt idx="217">
                  <c:v>82.999999999997002</c:v>
                </c:pt>
                <c:pt idx="218">
                  <c:v>83.999999999993975</c:v>
                </c:pt>
                <c:pt idx="219">
                  <c:v>83.999999999993975</c:v>
                </c:pt>
                <c:pt idx="220">
                  <c:v>84.999999999990905</c:v>
                </c:pt>
                <c:pt idx="221">
                  <c:v>84.999999999990905</c:v>
                </c:pt>
                <c:pt idx="222">
                  <c:v>85.999999999997499</c:v>
                </c:pt>
                <c:pt idx="223">
                  <c:v>85.999999999997499</c:v>
                </c:pt>
                <c:pt idx="224">
                  <c:v>86.999999999994415</c:v>
                </c:pt>
                <c:pt idx="225">
                  <c:v>86.999999999994415</c:v>
                </c:pt>
                <c:pt idx="226">
                  <c:v>88.000000000000952</c:v>
                </c:pt>
                <c:pt idx="227">
                  <c:v>88.000000000000952</c:v>
                </c:pt>
                <c:pt idx="228">
                  <c:v>88.999999999997954</c:v>
                </c:pt>
                <c:pt idx="229">
                  <c:v>88.999999999997954</c:v>
                </c:pt>
                <c:pt idx="230">
                  <c:v>89.999999999994898</c:v>
                </c:pt>
                <c:pt idx="231">
                  <c:v>89.999999999994898</c:v>
                </c:pt>
                <c:pt idx="232">
                  <c:v>90.999999999991871</c:v>
                </c:pt>
                <c:pt idx="233">
                  <c:v>90.999999999991871</c:v>
                </c:pt>
                <c:pt idx="234">
                  <c:v>91.999999999988802</c:v>
                </c:pt>
                <c:pt idx="235">
                  <c:v>91.999999999988802</c:v>
                </c:pt>
                <c:pt idx="236">
                  <c:v>92.999999999995396</c:v>
                </c:pt>
                <c:pt idx="237">
                  <c:v>92.999999999995396</c:v>
                </c:pt>
                <c:pt idx="238">
                  <c:v>93.999999999992355</c:v>
                </c:pt>
                <c:pt idx="239">
                  <c:v>93.999999999992355</c:v>
                </c:pt>
                <c:pt idx="240">
                  <c:v>94.999999999998906</c:v>
                </c:pt>
                <c:pt idx="241">
                  <c:v>94.999999999998906</c:v>
                </c:pt>
                <c:pt idx="242">
                  <c:v>95.99999999999585</c:v>
                </c:pt>
                <c:pt idx="243">
                  <c:v>95.99999999999585</c:v>
                </c:pt>
                <c:pt idx="244">
                  <c:v>96.999999999992795</c:v>
                </c:pt>
                <c:pt idx="245">
                  <c:v>96.999999999992795</c:v>
                </c:pt>
                <c:pt idx="246">
                  <c:v>97.999999999989754</c:v>
                </c:pt>
                <c:pt idx="247">
                  <c:v>97.999999999989754</c:v>
                </c:pt>
                <c:pt idx="248">
                  <c:v>98.999999999996305</c:v>
                </c:pt>
                <c:pt idx="249">
                  <c:v>98.999999999996305</c:v>
                </c:pt>
                <c:pt idx="250">
                  <c:v>99.999999999993307</c:v>
                </c:pt>
                <c:pt idx="251">
                  <c:v>99.999999999993307</c:v>
                </c:pt>
                <c:pt idx="252">
                  <c:v>100.9999999999998</c:v>
                </c:pt>
                <c:pt idx="253">
                  <c:v>100.9999999999998</c:v>
                </c:pt>
                <c:pt idx="254">
                  <c:v>101.9999999999968</c:v>
                </c:pt>
                <c:pt idx="255">
                  <c:v>101.9999999999968</c:v>
                </c:pt>
                <c:pt idx="256">
                  <c:v>102.9999999999937</c:v>
                </c:pt>
                <c:pt idx="257">
                  <c:v>102.9999999999937</c:v>
                </c:pt>
                <c:pt idx="258">
                  <c:v>103.99999999999071</c:v>
                </c:pt>
                <c:pt idx="259">
                  <c:v>103.99999999999071</c:v>
                </c:pt>
                <c:pt idx="260">
                  <c:v>104.9999999999973</c:v>
                </c:pt>
                <c:pt idx="261">
                  <c:v>104.9999999999973</c:v>
                </c:pt>
                <c:pt idx="262">
                  <c:v>105.9999999999942</c:v>
                </c:pt>
                <c:pt idx="263">
                  <c:v>105.9999999999942</c:v>
                </c:pt>
                <c:pt idx="264">
                  <c:v>107.0000000000007</c:v>
                </c:pt>
                <c:pt idx="265">
                  <c:v>107.0000000000007</c:v>
                </c:pt>
                <c:pt idx="266">
                  <c:v>107.9999999999977</c:v>
                </c:pt>
                <c:pt idx="267">
                  <c:v>107.9999999999977</c:v>
                </c:pt>
                <c:pt idx="268">
                  <c:v>108.9999999999947</c:v>
                </c:pt>
                <c:pt idx="269">
                  <c:v>108.9999999999947</c:v>
                </c:pt>
                <c:pt idx="270">
                  <c:v>109.9999999999916</c:v>
                </c:pt>
                <c:pt idx="271">
                  <c:v>109.9999999999916</c:v>
                </c:pt>
                <c:pt idx="272">
                  <c:v>110.9999999999982</c:v>
                </c:pt>
                <c:pt idx="273">
                  <c:v>110.9999999999982</c:v>
                </c:pt>
                <c:pt idx="274">
                  <c:v>111.9999999999952</c:v>
                </c:pt>
                <c:pt idx="275">
                  <c:v>111.9999999999952</c:v>
                </c:pt>
                <c:pt idx="276">
                  <c:v>112.9999999999921</c:v>
                </c:pt>
                <c:pt idx="277">
                  <c:v>112.9999999999921</c:v>
                </c:pt>
                <c:pt idx="278">
                  <c:v>113.99999999999871</c:v>
                </c:pt>
                <c:pt idx="279">
                  <c:v>113.99999999999871</c:v>
                </c:pt>
                <c:pt idx="280">
                  <c:v>114.99999999999559</c:v>
                </c:pt>
                <c:pt idx="281">
                  <c:v>114.99999999999559</c:v>
                </c:pt>
                <c:pt idx="282">
                  <c:v>115.9999999999926</c:v>
                </c:pt>
                <c:pt idx="283">
                  <c:v>115.9999999999926</c:v>
                </c:pt>
                <c:pt idx="284">
                  <c:v>116.9999999999895</c:v>
                </c:pt>
                <c:pt idx="285">
                  <c:v>116.9999999999895</c:v>
                </c:pt>
                <c:pt idx="286">
                  <c:v>117.99999999999611</c:v>
                </c:pt>
                <c:pt idx="287">
                  <c:v>117.99999999999611</c:v>
                </c:pt>
                <c:pt idx="288">
                  <c:v>118.99999999999299</c:v>
                </c:pt>
                <c:pt idx="289">
                  <c:v>118.99999999999299</c:v>
                </c:pt>
                <c:pt idx="290">
                  <c:v>119.9999999999996</c:v>
                </c:pt>
                <c:pt idx="291">
                  <c:v>119.9999999999996</c:v>
                </c:pt>
                <c:pt idx="292">
                  <c:v>120.9999999999965</c:v>
                </c:pt>
                <c:pt idx="293">
                  <c:v>120.9999999999965</c:v>
                </c:pt>
                <c:pt idx="294">
                  <c:v>121.99999999999351</c:v>
                </c:pt>
                <c:pt idx="295">
                  <c:v>121.99999999999351</c:v>
                </c:pt>
                <c:pt idx="296">
                  <c:v>122.99999999999049</c:v>
                </c:pt>
                <c:pt idx="297">
                  <c:v>122.99999999999049</c:v>
                </c:pt>
                <c:pt idx="298">
                  <c:v>123.999999999997</c:v>
                </c:pt>
                <c:pt idx="299">
                  <c:v>123.999999999997</c:v>
                </c:pt>
                <c:pt idx="300">
                  <c:v>124.999999999994</c:v>
                </c:pt>
                <c:pt idx="301">
                  <c:v>124.999999999994</c:v>
                </c:pt>
                <c:pt idx="302">
                  <c:v>126.0000000000005</c:v>
                </c:pt>
                <c:pt idx="303">
                  <c:v>126.0000000000005</c:v>
                </c:pt>
                <c:pt idx="304">
                  <c:v>126.9999999999975</c:v>
                </c:pt>
                <c:pt idx="305">
                  <c:v>126.9999999999975</c:v>
                </c:pt>
                <c:pt idx="306">
                  <c:v>127.9999999999944</c:v>
                </c:pt>
                <c:pt idx="307">
                  <c:v>127.9999999999944</c:v>
                </c:pt>
                <c:pt idx="308">
                  <c:v>128.99999999999139</c:v>
                </c:pt>
                <c:pt idx="309">
                  <c:v>128.99999999999139</c:v>
                </c:pt>
                <c:pt idx="310">
                  <c:v>129.99999999999801</c:v>
                </c:pt>
                <c:pt idx="311">
                  <c:v>129.99999999999801</c:v>
                </c:pt>
                <c:pt idx="312">
                  <c:v>130.999999999995</c:v>
                </c:pt>
                <c:pt idx="313">
                  <c:v>130.999999999995</c:v>
                </c:pt>
                <c:pt idx="314">
                  <c:v>132.00000000000139</c:v>
                </c:pt>
                <c:pt idx="315">
                  <c:v>132.00000000000139</c:v>
                </c:pt>
                <c:pt idx="316">
                  <c:v>132.99999999999841</c:v>
                </c:pt>
                <c:pt idx="317">
                  <c:v>132.99999999999841</c:v>
                </c:pt>
                <c:pt idx="318">
                  <c:v>133.9999999999954</c:v>
                </c:pt>
                <c:pt idx="319">
                  <c:v>133.9999999999954</c:v>
                </c:pt>
                <c:pt idx="320">
                  <c:v>134.9999999999923</c:v>
                </c:pt>
                <c:pt idx="321">
                  <c:v>134.9999999999923</c:v>
                </c:pt>
                <c:pt idx="322">
                  <c:v>135.99999999998931</c:v>
                </c:pt>
                <c:pt idx="323">
                  <c:v>135.99999999998931</c:v>
                </c:pt>
                <c:pt idx="324">
                  <c:v>136.99999999999599</c:v>
                </c:pt>
                <c:pt idx="325">
                  <c:v>136.99999999999599</c:v>
                </c:pt>
                <c:pt idx="326">
                  <c:v>137.99999999999281</c:v>
                </c:pt>
                <c:pt idx="327">
                  <c:v>137.99999999999281</c:v>
                </c:pt>
                <c:pt idx="328">
                  <c:v>138.9999999999994</c:v>
                </c:pt>
                <c:pt idx="329">
                  <c:v>138.9999999999994</c:v>
                </c:pt>
                <c:pt idx="330">
                  <c:v>139.99999999999631</c:v>
                </c:pt>
                <c:pt idx="331">
                  <c:v>139.99999999999631</c:v>
                </c:pt>
                <c:pt idx="332">
                  <c:v>140.99999999999329</c:v>
                </c:pt>
                <c:pt idx="333">
                  <c:v>140.99999999999329</c:v>
                </c:pt>
                <c:pt idx="334">
                  <c:v>141.99999999999019</c:v>
                </c:pt>
                <c:pt idx="335">
                  <c:v>141.99999999999019</c:v>
                </c:pt>
                <c:pt idx="336">
                  <c:v>142.99999999999679</c:v>
                </c:pt>
                <c:pt idx="337">
                  <c:v>142.99999999999679</c:v>
                </c:pt>
                <c:pt idx="338">
                  <c:v>143.9999999999938</c:v>
                </c:pt>
                <c:pt idx="339">
                  <c:v>143.9999999999938</c:v>
                </c:pt>
                <c:pt idx="340">
                  <c:v>145.00000000000031</c:v>
                </c:pt>
                <c:pt idx="341">
                  <c:v>145.00000000000031</c:v>
                </c:pt>
                <c:pt idx="342">
                  <c:v>145.99999999999719</c:v>
                </c:pt>
                <c:pt idx="343">
                  <c:v>145.99999999999719</c:v>
                </c:pt>
                <c:pt idx="344">
                  <c:v>146.9999999999942</c:v>
                </c:pt>
                <c:pt idx="345">
                  <c:v>146.9999999999942</c:v>
                </c:pt>
                <c:pt idx="346">
                  <c:v>147.99999999999119</c:v>
                </c:pt>
                <c:pt idx="347">
                  <c:v>147.99999999999119</c:v>
                </c:pt>
                <c:pt idx="348">
                  <c:v>148.9999999999977</c:v>
                </c:pt>
                <c:pt idx="349">
                  <c:v>148.9999999999977</c:v>
                </c:pt>
                <c:pt idx="350">
                  <c:v>149.99999999999471</c:v>
                </c:pt>
                <c:pt idx="351">
                  <c:v>149.99999999999471</c:v>
                </c:pt>
                <c:pt idx="352">
                  <c:v>151.00000000000119</c:v>
                </c:pt>
                <c:pt idx="353">
                  <c:v>151.00000000000119</c:v>
                </c:pt>
                <c:pt idx="354">
                  <c:v>151.99999999999821</c:v>
                </c:pt>
                <c:pt idx="355">
                  <c:v>151.99999999999821</c:v>
                </c:pt>
                <c:pt idx="356">
                  <c:v>152.99999999999511</c:v>
                </c:pt>
                <c:pt idx="357">
                  <c:v>152.99999999999511</c:v>
                </c:pt>
                <c:pt idx="358">
                  <c:v>153.9999999999921</c:v>
                </c:pt>
                <c:pt idx="359">
                  <c:v>153.9999999999921</c:v>
                </c:pt>
                <c:pt idx="360">
                  <c:v>154.99999999998909</c:v>
                </c:pt>
                <c:pt idx="361">
                  <c:v>154.99999999998909</c:v>
                </c:pt>
                <c:pt idx="362">
                  <c:v>155.99999999999559</c:v>
                </c:pt>
                <c:pt idx="363">
                  <c:v>155.99999999999559</c:v>
                </c:pt>
                <c:pt idx="364">
                  <c:v>156.99999999999261</c:v>
                </c:pt>
                <c:pt idx="365">
                  <c:v>156.99999999999261</c:v>
                </c:pt>
                <c:pt idx="366">
                  <c:v>157.99999999999909</c:v>
                </c:pt>
                <c:pt idx="367">
                  <c:v>157.99999999999909</c:v>
                </c:pt>
                <c:pt idx="368">
                  <c:v>158.99999999999611</c:v>
                </c:pt>
                <c:pt idx="369">
                  <c:v>158.99999999999611</c:v>
                </c:pt>
                <c:pt idx="370">
                  <c:v>159.99999999999301</c:v>
                </c:pt>
                <c:pt idx="371">
                  <c:v>159.99999999999301</c:v>
                </c:pt>
                <c:pt idx="372">
                  <c:v>160.99999999999</c:v>
                </c:pt>
                <c:pt idx="373">
                  <c:v>160.99999999999</c:v>
                </c:pt>
                <c:pt idx="374">
                  <c:v>161.9999999999965</c:v>
                </c:pt>
                <c:pt idx="375">
                  <c:v>161.9999999999965</c:v>
                </c:pt>
                <c:pt idx="376">
                  <c:v>162.99999999999349</c:v>
                </c:pt>
                <c:pt idx="377">
                  <c:v>162.99999999999349</c:v>
                </c:pt>
                <c:pt idx="378">
                  <c:v>164.00000000000011</c:v>
                </c:pt>
                <c:pt idx="379">
                  <c:v>164.00000000000011</c:v>
                </c:pt>
                <c:pt idx="380">
                  <c:v>164.99999999999699</c:v>
                </c:pt>
                <c:pt idx="381">
                  <c:v>164.99999999999699</c:v>
                </c:pt>
                <c:pt idx="382">
                  <c:v>165.999999999994</c:v>
                </c:pt>
                <c:pt idx="383">
                  <c:v>165.999999999994</c:v>
                </c:pt>
                <c:pt idx="384">
                  <c:v>166.99999999999099</c:v>
                </c:pt>
                <c:pt idx="385">
                  <c:v>166.99999999999099</c:v>
                </c:pt>
                <c:pt idx="386">
                  <c:v>167.9999999999975</c:v>
                </c:pt>
                <c:pt idx="387">
                  <c:v>167.9999999999975</c:v>
                </c:pt>
                <c:pt idx="388">
                  <c:v>168.9999999999944</c:v>
                </c:pt>
                <c:pt idx="389">
                  <c:v>168.9999999999944</c:v>
                </c:pt>
                <c:pt idx="390">
                  <c:v>170.00000000000099</c:v>
                </c:pt>
                <c:pt idx="391">
                  <c:v>170.00000000000099</c:v>
                </c:pt>
                <c:pt idx="392">
                  <c:v>170.99999999999801</c:v>
                </c:pt>
                <c:pt idx="393">
                  <c:v>170.99999999999801</c:v>
                </c:pt>
                <c:pt idx="394">
                  <c:v>171.999999999995</c:v>
                </c:pt>
                <c:pt idx="395">
                  <c:v>171.999999999995</c:v>
                </c:pt>
                <c:pt idx="396">
                  <c:v>172.99999999999179</c:v>
                </c:pt>
                <c:pt idx="397">
                  <c:v>172.99999999999179</c:v>
                </c:pt>
                <c:pt idx="398">
                  <c:v>173.99999999999841</c:v>
                </c:pt>
                <c:pt idx="399">
                  <c:v>173.99999999999841</c:v>
                </c:pt>
                <c:pt idx="400">
                  <c:v>174.9999999999954</c:v>
                </c:pt>
                <c:pt idx="401">
                  <c:v>174.9999999999954</c:v>
                </c:pt>
                <c:pt idx="402">
                  <c:v>175.9999999999923</c:v>
                </c:pt>
                <c:pt idx="403">
                  <c:v>175.9999999999923</c:v>
                </c:pt>
                <c:pt idx="404">
                  <c:v>176.99999999999889</c:v>
                </c:pt>
                <c:pt idx="405">
                  <c:v>176.99999999999889</c:v>
                </c:pt>
                <c:pt idx="406">
                  <c:v>177.99999999999599</c:v>
                </c:pt>
                <c:pt idx="407">
                  <c:v>177.99999999999599</c:v>
                </c:pt>
                <c:pt idx="408">
                  <c:v>178.99999999999281</c:v>
                </c:pt>
                <c:pt idx="409">
                  <c:v>178.99999999999281</c:v>
                </c:pt>
                <c:pt idx="410">
                  <c:v>179.9999999999898</c:v>
                </c:pt>
                <c:pt idx="411">
                  <c:v>179.9999999999898</c:v>
                </c:pt>
                <c:pt idx="412">
                  <c:v>180.99999999999631</c:v>
                </c:pt>
                <c:pt idx="413">
                  <c:v>180.99999999999631</c:v>
                </c:pt>
                <c:pt idx="414">
                  <c:v>181.99999999999329</c:v>
                </c:pt>
                <c:pt idx="415">
                  <c:v>181.99999999999329</c:v>
                </c:pt>
                <c:pt idx="416">
                  <c:v>182.9999999999998</c:v>
                </c:pt>
                <c:pt idx="417">
                  <c:v>182.9999999999998</c:v>
                </c:pt>
                <c:pt idx="418">
                  <c:v>183.99999999999679</c:v>
                </c:pt>
                <c:pt idx="419">
                  <c:v>183.99999999999679</c:v>
                </c:pt>
                <c:pt idx="420">
                  <c:v>184.9999999999938</c:v>
                </c:pt>
                <c:pt idx="421">
                  <c:v>184.9999999999938</c:v>
                </c:pt>
                <c:pt idx="422">
                  <c:v>185.99999999999071</c:v>
                </c:pt>
                <c:pt idx="423">
                  <c:v>185.99999999999071</c:v>
                </c:pt>
                <c:pt idx="424">
                  <c:v>186.99999999999719</c:v>
                </c:pt>
                <c:pt idx="425">
                  <c:v>186.99999999999719</c:v>
                </c:pt>
                <c:pt idx="426">
                  <c:v>187.9999999999942</c:v>
                </c:pt>
                <c:pt idx="427">
                  <c:v>187.9999999999942</c:v>
                </c:pt>
                <c:pt idx="428">
                  <c:v>189.0000000000008</c:v>
                </c:pt>
                <c:pt idx="429">
                  <c:v>189.0000000000008</c:v>
                </c:pt>
                <c:pt idx="430">
                  <c:v>189.9999999999977</c:v>
                </c:pt>
                <c:pt idx="431">
                  <c:v>189.9999999999977</c:v>
                </c:pt>
                <c:pt idx="432">
                  <c:v>190.99999999999471</c:v>
                </c:pt>
                <c:pt idx="433">
                  <c:v>190.99999999999471</c:v>
                </c:pt>
                <c:pt idx="434">
                  <c:v>191.99999999999159</c:v>
                </c:pt>
                <c:pt idx="435">
                  <c:v>191.99999999999159</c:v>
                </c:pt>
                <c:pt idx="436">
                  <c:v>192.99999999999821</c:v>
                </c:pt>
                <c:pt idx="437">
                  <c:v>192.99999999999821</c:v>
                </c:pt>
                <c:pt idx="438">
                  <c:v>193.9999999999952</c:v>
                </c:pt>
                <c:pt idx="439">
                  <c:v>193.9999999999952</c:v>
                </c:pt>
                <c:pt idx="440">
                  <c:v>194.9999999999921</c:v>
                </c:pt>
                <c:pt idx="441">
                  <c:v>194.9999999999921</c:v>
                </c:pt>
                <c:pt idx="442">
                  <c:v>195.99999999999861</c:v>
                </c:pt>
                <c:pt idx="443">
                  <c:v>195.99999999999861</c:v>
                </c:pt>
                <c:pt idx="444">
                  <c:v>196.99999999999559</c:v>
                </c:pt>
                <c:pt idx="445">
                  <c:v>196.99999999999559</c:v>
                </c:pt>
                <c:pt idx="446">
                  <c:v>197.99999999999261</c:v>
                </c:pt>
                <c:pt idx="447">
                  <c:v>197.99999999999261</c:v>
                </c:pt>
                <c:pt idx="448">
                  <c:v>198.99999999998951</c:v>
                </c:pt>
                <c:pt idx="449">
                  <c:v>198.99999999998951</c:v>
                </c:pt>
                <c:pt idx="450">
                  <c:v>199.99999999999611</c:v>
                </c:pt>
                <c:pt idx="451">
                  <c:v>199.99999999999611</c:v>
                </c:pt>
                <c:pt idx="452">
                  <c:v>200.99999999999309</c:v>
                </c:pt>
                <c:pt idx="453">
                  <c:v>200.99999999999309</c:v>
                </c:pt>
                <c:pt idx="454">
                  <c:v>201.9999999999996</c:v>
                </c:pt>
                <c:pt idx="455">
                  <c:v>201.9999999999996</c:v>
                </c:pt>
                <c:pt idx="456">
                  <c:v>202.99999999999659</c:v>
                </c:pt>
                <c:pt idx="457">
                  <c:v>202.99999999999659</c:v>
                </c:pt>
                <c:pt idx="458">
                  <c:v>203.99999999999349</c:v>
                </c:pt>
                <c:pt idx="459">
                  <c:v>203.99999999999349</c:v>
                </c:pt>
                <c:pt idx="460">
                  <c:v>204.99999999999051</c:v>
                </c:pt>
                <c:pt idx="461">
                  <c:v>204.99999999999051</c:v>
                </c:pt>
                <c:pt idx="462">
                  <c:v>205.99999999999699</c:v>
                </c:pt>
                <c:pt idx="463">
                  <c:v>205.99999999999699</c:v>
                </c:pt>
                <c:pt idx="464">
                  <c:v>206.999999999994</c:v>
                </c:pt>
                <c:pt idx="465">
                  <c:v>206.999999999994</c:v>
                </c:pt>
                <c:pt idx="466">
                  <c:v>208.00000000000051</c:v>
                </c:pt>
                <c:pt idx="467">
                  <c:v>208.00000000000051</c:v>
                </c:pt>
                <c:pt idx="468">
                  <c:v>208.9999999999975</c:v>
                </c:pt>
                <c:pt idx="469">
                  <c:v>208.9999999999975</c:v>
                </c:pt>
                <c:pt idx="470">
                  <c:v>209.99999999999449</c:v>
                </c:pt>
                <c:pt idx="471">
                  <c:v>209.99999999999449</c:v>
                </c:pt>
                <c:pt idx="472">
                  <c:v>210.99999999999139</c:v>
                </c:pt>
                <c:pt idx="473">
                  <c:v>210.99999999999139</c:v>
                </c:pt>
                <c:pt idx="474">
                  <c:v>211.99999999999801</c:v>
                </c:pt>
                <c:pt idx="475">
                  <c:v>211.99999999999801</c:v>
                </c:pt>
                <c:pt idx="476">
                  <c:v>212.999999999995</c:v>
                </c:pt>
                <c:pt idx="477">
                  <c:v>212.999999999995</c:v>
                </c:pt>
                <c:pt idx="478">
                  <c:v>213.99999999999179</c:v>
                </c:pt>
                <c:pt idx="479">
                  <c:v>213.99999999999179</c:v>
                </c:pt>
                <c:pt idx="480">
                  <c:v>214.99999999999841</c:v>
                </c:pt>
                <c:pt idx="481">
                  <c:v>214.99999999999841</c:v>
                </c:pt>
                <c:pt idx="482">
                  <c:v>215.9999999999954</c:v>
                </c:pt>
                <c:pt idx="483">
                  <c:v>215.9999999999954</c:v>
                </c:pt>
                <c:pt idx="484">
                  <c:v>216.99999999999241</c:v>
                </c:pt>
                <c:pt idx="485">
                  <c:v>216.99999999999241</c:v>
                </c:pt>
                <c:pt idx="486">
                  <c:v>217.99999999998931</c:v>
                </c:pt>
                <c:pt idx="487">
                  <c:v>217.99999999998931</c:v>
                </c:pt>
                <c:pt idx="488">
                  <c:v>218.99999999999599</c:v>
                </c:pt>
                <c:pt idx="489">
                  <c:v>218.99999999999599</c:v>
                </c:pt>
                <c:pt idx="490">
                  <c:v>219.99999999999281</c:v>
                </c:pt>
                <c:pt idx="491">
                  <c:v>219.99999999999281</c:v>
                </c:pt>
                <c:pt idx="492">
                  <c:v>220.9999999999994</c:v>
                </c:pt>
                <c:pt idx="493">
                  <c:v>220.9999999999994</c:v>
                </c:pt>
                <c:pt idx="494">
                  <c:v>221.99999999999631</c:v>
                </c:pt>
                <c:pt idx="495">
                  <c:v>221.99999999999631</c:v>
                </c:pt>
                <c:pt idx="496">
                  <c:v>222.99999999999329</c:v>
                </c:pt>
                <c:pt idx="497">
                  <c:v>222.99999999999329</c:v>
                </c:pt>
                <c:pt idx="498">
                  <c:v>223.99999999999031</c:v>
                </c:pt>
                <c:pt idx="499">
                  <c:v>223.99999999999031</c:v>
                </c:pt>
                <c:pt idx="500">
                  <c:v>224.99999999999679</c:v>
                </c:pt>
                <c:pt idx="501">
                  <c:v>224.99999999999679</c:v>
                </c:pt>
                <c:pt idx="502">
                  <c:v>225.9999999999938</c:v>
                </c:pt>
                <c:pt idx="503">
                  <c:v>225.9999999999938</c:v>
                </c:pt>
                <c:pt idx="504">
                  <c:v>227.00000000000031</c:v>
                </c:pt>
                <c:pt idx="505">
                  <c:v>227.00000000000031</c:v>
                </c:pt>
                <c:pt idx="506">
                  <c:v>227.99999999999719</c:v>
                </c:pt>
                <c:pt idx="507">
                  <c:v>227.99999999999719</c:v>
                </c:pt>
                <c:pt idx="508">
                  <c:v>228.9999999999942</c:v>
                </c:pt>
                <c:pt idx="509">
                  <c:v>228.9999999999942</c:v>
                </c:pt>
                <c:pt idx="510">
                  <c:v>229.99999999999119</c:v>
                </c:pt>
                <c:pt idx="511">
                  <c:v>229.99999999999119</c:v>
                </c:pt>
                <c:pt idx="512">
                  <c:v>230.9999999999977</c:v>
                </c:pt>
                <c:pt idx="513">
                  <c:v>230.9999999999977</c:v>
                </c:pt>
                <c:pt idx="514">
                  <c:v>231.99999999999471</c:v>
                </c:pt>
                <c:pt idx="515">
                  <c:v>231.99999999999471</c:v>
                </c:pt>
                <c:pt idx="516">
                  <c:v>233.00000000000131</c:v>
                </c:pt>
                <c:pt idx="517">
                  <c:v>233.00000000000131</c:v>
                </c:pt>
                <c:pt idx="518">
                  <c:v>233.99999999999821</c:v>
                </c:pt>
                <c:pt idx="519">
                  <c:v>233.99999999999821</c:v>
                </c:pt>
                <c:pt idx="520">
                  <c:v>234.9999999999952</c:v>
                </c:pt>
                <c:pt idx="521">
                  <c:v>234.9999999999952</c:v>
                </c:pt>
                <c:pt idx="522">
                  <c:v>235.9999999999921</c:v>
                </c:pt>
                <c:pt idx="523">
                  <c:v>235.9999999999921</c:v>
                </c:pt>
                <c:pt idx="524">
                  <c:v>236.99999999998909</c:v>
                </c:pt>
                <c:pt idx="525">
                  <c:v>236.99999999998909</c:v>
                </c:pt>
                <c:pt idx="526">
                  <c:v>237.99999999999559</c:v>
                </c:pt>
                <c:pt idx="527">
                  <c:v>237.99999999999559</c:v>
                </c:pt>
                <c:pt idx="528">
                  <c:v>238.99999999999261</c:v>
                </c:pt>
                <c:pt idx="529">
                  <c:v>238.99999999999261</c:v>
                </c:pt>
                <c:pt idx="530">
                  <c:v>239.9999999999992</c:v>
                </c:pt>
                <c:pt idx="531">
                  <c:v>239.9999999999992</c:v>
                </c:pt>
                <c:pt idx="532">
                  <c:v>240.99999999999611</c:v>
                </c:pt>
                <c:pt idx="533">
                  <c:v>240.99999999999611</c:v>
                </c:pt>
                <c:pt idx="534">
                  <c:v>241.99999999999309</c:v>
                </c:pt>
                <c:pt idx="535">
                  <c:v>241.99999999999309</c:v>
                </c:pt>
                <c:pt idx="536">
                  <c:v>242.99999999999</c:v>
                </c:pt>
                <c:pt idx="537">
                  <c:v>242.99999999999</c:v>
                </c:pt>
                <c:pt idx="538">
                  <c:v>243.99999999999659</c:v>
                </c:pt>
                <c:pt idx="539">
                  <c:v>243.99999999999659</c:v>
                </c:pt>
                <c:pt idx="540">
                  <c:v>244.99999999999349</c:v>
                </c:pt>
                <c:pt idx="541">
                  <c:v>244.99999999999349</c:v>
                </c:pt>
                <c:pt idx="542">
                  <c:v>246.00000000000011</c:v>
                </c:pt>
                <c:pt idx="543">
                  <c:v>246.00000000000011</c:v>
                </c:pt>
                <c:pt idx="544">
                  <c:v>246.99999999999699</c:v>
                </c:pt>
                <c:pt idx="545">
                  <c:v>246.99999999999699</c:v>
                </c:pt>
                <c:pt idx="546">
                  <c:v>247.999999999994</c:v>
                </c:pt>
                <c:pt idx="547">
                  <c:v>247.999999999994</c:v>
                </c:pt>
                <c:pt idx="548">
                  <c:v>248.99999999999099</c:v>
                </c:pt>
                <c:pt idx="549">
                  <c:v>248.99999999999099</c:v>
                </c:pt>
                <c:pt idx="550">
                  <c:v>249.9999999999975</c:v>
                </c:pt>
                <c:pt idx="551">
                  <c:v>249.9999999999975</c:v>
                </c:pt>
                <c:pt idx="552">
                  <c:v>250.99999999999449</c:v>
                </c:pt>
                <c:pt idx="553">
                  <c:v>250.99999999999449</c:v>
                </c:pt>
                <c:pt idx="554">
                  <c:v>252.00000000000099</c:v>
                </c:pt>
                <c:pt idx="555">
                  <c:v>252.00000000000099</c:v>
                </c:pt>
                <c:pt idx="556">
                  <c:v>252.99999999999801</c:v>
                </c:pt>
                <c:pt idx="557">
                  <c:v>252.99999999999801</c:v>
                </c:pt>
                <c:pt idx="558">
                  <c:v>253.999999999995</c:v>
                </c:pt>
                <c:pt idx="559">
                  <c:v>253.999999999995</c:v>
                </c:pt>
                <c:pt idx="560">
                  <c:v>254.9999999999919</c:v>
                </c:pt>
                <c:pt idx="561">
                  <c:v>254.9999999999919</c:v>
                </c:pt>
                <c:pt idx="562">
                  <c:v>255.9999999999888</c:v>
                </c:pt>
                <c:pt idx="563">
                  <c:v>255.9999999999888</c:v>
                </c:pt>
                <c:pt idx="564">
                  <c:v>256.99999999999523</c:v>
                </c:pt>
                <c:pt idx="565">
                  <c:v>256.99999999999523</c:v>
                </c:pt>
                <c:pt idx="566">
                  <c:v>257.99999999999221</c:v>
                </c:pt>
                <c:pt idx="567">
                  <c:v>257.99999999999221</c:v>
                </c:pt>
                <c:pt idx="568">
                  <c:v>258.99999999999892</c:v>
                </c:pt>
                <c:pt idx="569">
                  <c:v>258.99999999999892</c:v>
                </c:pt>
                <c:pt idx="570">
                  <c:v>259.99999999999591</c:v>
                </c:pt>
                <c:pt idx="571">
                  <c:v>259.99999999999591</c:v>
                </c:pt>
                <c:pt idx="572">
                  <c:v>260.99999999999272</c:v>
                </c:pt>
                <c:pt idx="573">
                  <c:v>260.99999999999272</c:v>
                </c:pt>
                <c:pt idx="574">
                  <c:v>261.9999999999896</c:v>
                </c:pt>
                <c:pt idx="575">
                  <c:v>261.9999999999896</c:v>
                </c:pt>
                <c:pt idx="576">
                  <c:v>262.99999999999619</c:v>
                </c:pt>
                <c:pt idx="577">
                  <c:v>262.99999999999619</c:v>
                </c:pt>
                <c:pt idx="578">
                  <c:v>263.99999999999318</c:v>
                </c:pt>
                <c:pt idx="579">
                  <c:v>263.99999999999318</c:v>
                </c:pt>
                <c:pt idx="580">
                  <c:v>264.99999999999972</c:v>
                </c:pt>
                <c:pt idx="581">
                  <c:v>264.99999999999972</c:v>
                </c:pt>
                <c:pt idx="582">
                  <c:v>265.99999999999682</c:v>
                </c:pt>
                <c:pt idx="583">
                  <c:v>265.99999999999682</c:v>
                </c:pt>
                <c:pt idx="584">
                  <c:v>266.99999999999358</c:v>
                </c:pt>
                <c:pt idx="585">
                  <c:v>266.99999999999358</c:v>
                </c:pt>
                <c:pt idx="586">
                  <c:v>267.99999999999062</c:v>
                </c:pt>
                <c:pt idx="587">
                  <c:v>267.99999999999062</c:v>
                </c:pt>
                <c:pt idx="588">
                  <c:v>268.99999999999721</c:v>
                </c:pt>
                <c:pt idx="589">
                  <c:v>268.99999999999721</c:v>
                </c:pt>
                <c:pt idx="590">
                  <c:v>269.99999999999409</c:v>
                </c:pt>
                <c:pt idx="591">
                  <c:v>269.99999999999409</c:v>
                </c:pt>
                <c:pt idx="592">
                  <c:v>271.0000000000008</c:v>
                </c:pt>
                <c:pt idx="593">
                  <c:v>271.0000000000008</c:v>
                </c:pt>
                <c:pt idx="594">
                  <c:v>271.99999999999761</c:v>
                </c:pt>
                <c:pt idx="595">
                  <c:v>271.99999999999761</c:v>
                </c:pt>
                <c:pt idx="596">
                  <c:v>272.99999999999449</c:v>
                </c:pt>
                <c:pt idx="597">
                  <c:v>272.99999999999449</c:v>
                </c:pt>
                <c:pt idx="598">
                  <c:v>273.99999999999159</c:v>
                </c:pt>
                <c:pt idx="599">
                  <c:v>273.99999999999159</c:v>
                </c:pt>
                <c:pt idx="600">
                  <c:v>274.99999999998857</c:v>
                </c:pt>
                <c:pt idx="601">
                  <c:v>274.99999999998857</c:v>
                </c:pt>
                <c:pt idx="602">
                  <c:v>275.99999999999511</c:v>
                </c:pt>
                <c:pt idx="603">
                  <c:v>275.99999999999511</c:v>
                </c:pt>
                <c:pt idx="604">
                  <c:v>276.99999999999199</c:v>
                </c:pt>
                <c:pt idx="605">
                  <c:v>276.99999999999199</c:v>
                </c:pt>
                <c:pt idx="606">
                  <c:v>277.99999999999858</c:v>
                </c:pt>
                <c:pt idx="607">
                  <c:v>277.99999999999858</c:v>
                </c:pt>
                <c:pt idx="608">
                  <c:v>278.99999999999562</c:v>
                </c:pt>
                <c:pt idx="609">
                  <c:v>278.99999999999562</c:v>
                </c:pt>
                <c:pt idx="610">
                  <c:v>279.99999999999261</c:v>
                </c:pt>
                <c:pt idx="611">
                  <c:v>279.99999999999261</c:v>
                </c:pt>
                <c:pt idx="612">
                  <c:v>280.99999999998943</c:v>
                </c:pt>
                <c:pt idx="613">
                  <c:v>280.99999999998943</c:v>
                </c:pt>
                <c:pt idx="614">
                  <c:v>281.99999999999608</c:v>
                </c:pt>
                <c:pt idx="615">
                  <c:v>281.99999999999608</c:v>
                </c:pt>
                <c:pt idx="616">
                  <c:v>282.99999999999301</c:v>
                </c:pt>
                <c:pt idx="617">
                  <c:v>282.99999999999301</c:v>
                </c:pt>
                <c:pt idx="618">
                  <c:v>283.99999999999949</c:v>
                </c:pt>
                <c:pt idx="619">
                  <c:v>283.99999999999949</c:v>
                </c:pt>
                <c:pt idx="620">
                  <c:v>284.99999999999659</c:v>
                </c:pt>
                <c:pt idx="621">
                  <c:v>284.99999999999659</c:v>
                </c:pt>
                <c:pt idx="622">
                  <c:v>285.99999999999352</c:v>
                </c:pt>
                <c:pt idx="623">
                  <c:v>285.99999999999352</c:v>
                </c:pt>
                <c:pt idx="624">
                  <c:v>286.99999999999051</c:v>
                </c:pt>
                <c:pt idx="625">
                  <c:v>286.99999999999051</c:v>
                </c:pt>
                <c:pt idx="626">
                  <c:v>287.99999999999687</c:v>
                </c:pt>
                <c:pt idx="627">
                  <c:v>287.99999999999687</c:v>
                </c:pt>
                <c:pt idx="628">
                  <c:v>288.99999999999392</c:v>
                </c:pt>
                <c:pt idx="629">
                  <c:v>288.99999999999392</c:v>
                </c:pt>
                <c:pt idx="630">
                  <c:v>290.00000000000063</c:v>
                </c:pt>
                <c:pt idx="631">
                  <c:v>290.00000000000063</c:v>
                </c:pt>
                <c:pt idx="632">
                  <c:v>290.99999999999733</c:v>
                </c:pt>
                <c:pt idx="633">
                  <c:v>290.99999999999733</c:v>
                </c:pt>
                <c:pt idx="634">
                  <c:v>291.99999999999432</c:v>
                </c:pt>
                <c:pt idx="635">
                  <c:v>291.99999999999432</c:v>
                </c:pt>
                <c:pt idx="636">
                  <c:v>292.99999999999142</c:v>
                </c:pt>
                <c:pt idx="637">
                  <c:v>292.99999999999142</c:v>
                </c:pt>
                <c:pt idx="638">
                  <c:v>293.99999999999801</c:v>
                </c:pt>
                <c:pt idx="639">
                  <c:v>293.99999999999801</c:v>
                </c:pt>
                <c:pt idx="640">
                  <c:v>294.99999999999483</c:v>
                </c:pt>
                <c:pt idx="641">
                  <c:v>294.99999999999483</c:v>
                </c:pt>
                <c:pt idx="642">
                  <c:v>296.00000000000148</c:v>
                </c:pt>
                <c:pt idx="643">
                  <c:v>296.00000000000148</c:v>
                </c:pt>
                <c:pt idx="644">
                  <c:v>296.99999999999841</c:v>
                </c:pt>
                <c:pt idx="645">
                  <c:v>296.99999999999841</c:v>
                </c:pt>
                <c:pt idx="646">
                  <c:v>297.99999999999528</c:v>
                </c:pt>
                <c:pt idx="647">
                  <c:v>297.99999999999528</c:v>
                </c:pt>
                <c:pt idx="648">
                  <c:v>298.99999999999221</c:v>
                </c:pt>
                <c:pt idx="649">
                  <c:v>298.99999999999221</c:v>
                </c:pt>
                <c:pt idx="650">
                  <c:v>299.99999999998909</c:v>
                </c:pt>
                <c:pt idx="651">
                  <c:v>299.99999999998909</c:v>
                </c:pt>
                <c:pt idx="652">
                  <c:v>300.99999999999591</c:v>
                </c:pt>
                <c:pt idx="653">
                  <c:v>300.99999999999591</c:v>
                </c:pt>
                <c:pt idx="654">
                  <c:v>301.99999999999272</c:v>
                </c:pt>
                <c:pt idx="655">
                  <c:v>301.99999999999272</c:v>
                </c:pt>
                <c:pt idx="656">
                  <c:v>302.99999999999932</c:v>
                </c:pt>
                <c:pt idx="657">
                  <c:v>302.99999999999932</c:v>
                </c:pt>
                <c:pt idx="658">
                  <c:v>303.99999999999619</c:v>
                </c:pt>
                <c:pt idx="659">
                  <c:v>303.99999999999619</c:v>
                </c:pt>
                <c:pt idx="660">
                  <c:v>304.99999999999318</c:v>
                </c:pt>
                <c:pt idx="661">
                  <c:v>304.99999999999318</c:v>
                </c:pt>
                <c:pt idx="662">
                  <c:v>305.99999999999022</c:v>
                </c:pt>
                <c:pt idx="663">
                  <c:v>305.99999999999022</c:v>
                </c:pt>
                <c:pt idx="664">
                  <c:v>306.99999999999682</c:v>
                </c:pt>
                <c:pt idx="665">
                  <c:v>306.99999999999682</c:v>
                </c:pt>
                <c:pt idx="666">
                  <c:v>307.99999999999358</c:v>
                </c:pt>
                <c:pt idx="667">
                  <c:v>307.99999999999358</c:v>
                </c:pt>
                <c:pt idx="668">
                  <c:v>309.00000000000028</c:v>
                </c:pt>
                <c:pt idx="669">
                  <c:v>309.00000000000028</c:v>
                </c:pt>
                <c:pt idx="670">
                  <c:v>309.99999999999721</c:v>
                </c:pt>
                <c:pt idx="671">
                  <c:v>309.99999999999721</c:v>
                </c:pt>
                <c:pt idx="672">
                  <c:v>310.99999999999409</c:v>
                </c:pt>
                <c:pt idx="673">
                  <c:v>310.99999999999409</c:v>
                </c:pt>
                <c:pt idx="674">
                  <c:v>311.99999999999119</c:v>
                </c:pt>
                <c:pt idx="675">
                  <c:v>311.99999999999119</c:v>
                </c:pt>
                <c:pt idx="676">
                  <c:v>312.99999999999761</c:v>
                </c:pt>
                <c:pt idx="677">
                  <c:v>312.99999999999761</c:v>
                </c:pt>
                <c:pt idx="678">
                  <c:v>313.99999999999449</c:v>
                </c:pt>
                <c:pt idx="679">
                  <c:v>313.99999999999449</c:v>
                </c:pt>
                <c:pt idx="680">
                  <c:v>315.00000000000131</c:v>
                </c:pt>
                <c:pt idx="681">
                  <c:v>315.00000000000131</c:v>
                </c:pt>
                <c:pt idx="682">
                  <c:v>315.99999999999818</c:v>
                </c:pt>
                <c:pt idx="683">
                  <c:v>315.99999999999818</c:v>
                </c:pt>
                <c:pt idx="684">
                  <c:v>316.99999999999523</c:v>
                </c:pt>
                <c:pt idx="685">
                  <c:v>316.99999999999523</c:v>
                </c:pt>
                <c:pt idx="686">
                  <c:v>317.99999999999199</c:v>
                </c:pt>
                <c:pt idx="687">
                  <c:v>317.99999999999199</c:v>
                </c:pt>
                <c:pt idx="688">
                  <c:v>318.99999999998892</c:v>
                </c:pt>
                <c:pt idx="689">
                  <c:v>318.99999999998892</c:v>
                </c:pt>
                <c:pt idx="690">
                  <c:v>319.99999999999562</c:v>
                </c:pt>
                <c:pt idx="691">
                  <c:v>319.99999999999562</c:v>
                </c:pt>
                <c:pt idx="692">
                  <c:v>320.99999999999261</c:v>
                </c:pt>
                <c:pt idx="693">
                  <c:v>320.99999999999261</c:v>
                </c:pt>
                <c:pt idx="694">
                  <c:v>321.99999999999898</c:v>
                </c:pt>
                <c:pt idx="695">
                  <c:v>321.99999999999898</c:v>
                </c:pt>
                <c:pt idx="696">
                  <c:v>322.99999999999608</c:v>
                </c:pt>
                <c:pt idx="697">
                  <c:v>322.99999999999608</c:v>
                </c:pt>
                <c:pt idx="698">
                  <c:v>323.99999999999301</c:v>
                </c:pt>
                <c:pt idx="699">
                  <c:v>323.99999999999301</c:v>
                </c:pt>
                <c:pt idx="700">
                  <c:v>324.99999999998988</c:v>
                </c:pt>
                <c:pt idx="701">
                  <c:v>324.99999999998988</c:v>
                </c:pt>
                <c:pt idx="702">
                  <c:v>325.99999999999659</c:v>
                </c:pt>
                <c:pt idx="703">
                  <c:v>325.99999999999659</c:v>
                </c:pt>
                <c:pt idx="704">
                  <c:v>326.99999999999352</c:v>
                </c:pt>
                <c:pt idx="705">
                  <c:v>326.99999999999352</c:v>
                </c:pt>
                <c:pt idx="706">
                  <c:v>328.00000000000011</c:v>
                </c:pt>
                <c:pt idx="707">
                  <c:v>328.00000000000011</c:v>
                </c:pt>
                <c:pt idx="708">
                  <c:v>328.99999999999687</c:v>
                </c:pt>
                <c:pt idx="709">
                  <c:v>328.99999999999687</c:v>
                </c:pt>
                <c:pt idx="710">
                  <c:v>329.99999999999392</c:v>
                </c:pt>
                <c:pt idx="711">
                  <c:v>329.99999999999392</c:v>
                </c:pt>
                <c:pt idx="712">
                  <c:v>330.99999999999102</c:v>
                </c:pt>
                <c:pt idx="713">
                  <c:v>330.99999999999102</c:v>
                </c:pt>
                <c:pt idx="714">
                  <c:v>331.99999999999739</c:v>
                </c:pt>
                <c:pt idx="715">
                  <c:v>331.99999999999739</c:v>
                </c:pt>
                <c:pt idx="716">
                  <c:v>332.99999999999432</c:v>
                </c:pt>
                <c:pt idx="717">
                  <c:v>332.99999999999432</c:v>
                </c:pt>
                <c:pt idx="718">
                  <c:v>334.00000000000102</c:v>
                </c:pt>
                <c:pt idx="719">
                  <c:v>334.00000000000102</c:v>
                </c:pt>
                <c:pt idx="720">
                  <c:v>334.99999999999801</c:v>
                </c:pt>
                <c:pt idx="721">
                  <c:v>334.99999999999801</c:v>
                </c:pt>
                <c:pt idx="722">
                  <c:v>335.99999999999483</c:v>
                </c:pt>
                <c:pt idx="723">
                  <c:v>335.99999999999483</c:v>
                </c:pt>
                <c:pt idx="724">
                  <c:v>336.99999999999193</c:v>
                </c:pt>
                <c:pt idx="725">
                  <c:v>336.99999999999193</c:v>
                </c:pt>
                <c:pt idx="726">
                  <c:v>337.99999999998869</c:v>
                </c:pt>
                <c:pt idx="727">
                  <c:v>337.99999999998869</c:v>
                </c:pt>
                <c:pt idx="728">
                  <c:v>338.99999999999528</c:v>
                </c:pt>
                <c:pt idx="729">
                  <c:v>338.99999999999528</c:v>
                </c:pt>
                <c:pt idx="730">
                  <c:v>339.99999999999221</c:v>
                </c:pt>
                <c:pt idx="731">
                  <c:v>339.99999999999221</c:v>
                </c:pt>
                <c:pt idx="732">
                  <c:v>340.99999999999892</c:v>
                </c:pt>
                <c:pt idx="733">
                  <c:v>340.99999999999892</c:v>
                </c:pt>
                <c:pt idx="734">
                  <c:v>341.99999999999591</c:v>
                </c:pt>
                <c:pt idx="735">
                  <c:v>341.99999999999591</c:v>
                </c:pt>
                <c:pt idx="736">
                  <c:v>342.99999999999272</c:v>
                </c:pt>
                <c:pt idx="737">
                  <c:v>342.99999999999272</c:v>
                </c:pt>
                <c:pt idx="738">
                  <c:v>343.99999999998971</c:v>
                </c:pt>
                <c:pt idx="739">
                  <c:v>343.99999999998971</c:v>
                </c:pt>
                <c:pt idx="740">
                  <c:v>344.99999999999619</c:v>
                </c:pt>
                <c:pt idx="741">
                  <c:v>344.99999999999619</c:v>
                </c:pt>
                <c:pt idx="742">
                  <c:v>345.99999999999318</c:v>
                </c:pt>
                <c:pt idx="743">
                  <c:v>345.99999999999318</c:v>
                </c:pt>
                <c:pt idx="744">
                  <c:v>346.99999999999972</c:v>
                </c:pt>
                <c:pt idx="745">
                  <c:v>346.99999999999972</c:v>
                </c:pt>
                <c:pt idx="746">
                  <c:v>347.99999999999682</c:v>
                </c:pt>
                <c:pt idx="747">
                  <c:v>347.99999999999682</c:v>
                </c:pt>
                <c:pt idx="748">
                  <c:v>348.99999999999358</c:v>
                </c:pt>
                <c:pt idx="749">
                  <c:v>348.99999999999358</c:v>
                </c:pt>
                <c:pt idx="750">
                  <c:v>349.99999999999062</c:v>
                </c:pt>
                <c:pt idx="751">
                  <c:v>349.99999999999062</c:v>
                </c:pt>
                <c:pt idx="752">
                  <c:v>350.99999999999721</c:v>
                </c:pt>
                <c:pt idx="753">
                  <c:v>350.99999999999721</c:v>
                </c:pt>
                <c:pt idx="754">
                  <c:v>351.99999999999409</c:v>
                </c:pt>
                <c:pt idx="755">
                  <c:v>351.99999999999409</c:v>
                </c:pt>
                <c:pt idx="756">
                  <c:v>353.0000000000008</c:v>
                </c:pt>
                <c:pt idx="757">
                  <c:v>353.0000000000008</c:v>
                </c:pt>
                <c:pt idx="758">
                  <c:v>353.99999999999761</c:v>
                </c:pt>
                <c:pt idx="759">
                  <c:v>353.99999999999761</c:v>
                </c:pt>
                <c:pt idx="760">
                  <c:v>354.9999999999946</c:v>
                </c:pt>
                <c:pt idx="761">
                  <c:v>354.9999999999946</c:v>
                </c:pt>
                <c:pt idx="762">
                  <c:v>355.99999999999159</c:v>
                </c:pt>
                <c:pt idx="763">
                  <c:v>355.99999999999159</c:v>
                </c:pt>
                <c:pt idx="764">
                  <c:v>356.99999999999818</c:v>
                </c:pt>
                <c:pt idx="765">
                  <c:v>356.99999999999818</c:v>
                </c:pt>
                <c:pt idx="766">
                  <c:v>357.99999999999523</c:v>
                </c:pt>
                <c:pt idx="767">
                  <c:v>357.99999999999523</c:v>
                </c:pt>
                <c:pt idx="768">
                  <c:v>358.99999999999199</c:v>
                </c:pt>
                <c:pt idx="769">
                  <c:v>358.99999999999199</c:v>
                </c:pt>
                <c:pt idx="770">
                  <c:v>359.99999999999858</c:v>
                </c:pt>
                <c:pt idx="771">
                  <c:v>359.99999999999858</c:v>
                </c:pt>
                <c:pt idx="772">
                  <c:v>360.99999999999562</c:v>
                </c:pt>
                <c:pt idx="773">
                  <c:v>360.99999999999562</c:v>
                </c:pt>
                <c:pt idx="774">
                  <c:v>361.99999999999261</c:v>
                </c:pt>
                <c:pt idx="775">
                  <c:v>361.99999999999261</c:v>
                </c:pt>
                <c:pt idx="776">
                  <c:v>362.99999999998943</c:v>
                </c:pt>
                <c:pt idx="777">
                  <c:v>362.99999999998943</c:v>
                </c:pt>
                <c:pt idx="778">
                  <c:v>363.99999999999608</c:v>
                </c:pt>
                <c:pt idx="779">
                  <c:v>363.99999999999608</c:v>
                </c:pt>
                <c:pt idx="780">
                  <c:v>364.99999999999312</c:v>
                </c:pt>
                <c:pt idx="781">
                  <c:v>364.99999999999312</c:v>
                </c:pt>
                <c:pt idx="782">
                  <c:v>365.99999999999949</c:v>
                </c:pt>
                <c:pt idx="783">
                  <c:v>365.99999999999949</c:v>
                </c:pt>
                <c:pt idx="784">
                  <c:v>366.99999999999659</c:v>
                </c:pt>
                <c:pt idx="785">
                  <c:v>366.99999999999659</c:v>
                </c:pt>
                <c:pt idx="786">
                  <c:v>367.99999999999352</c:v>
                </c:pt>
                <c:pt idx="787">
                  <c:v>367.99999999999352</c:v>
                </c:pt>
                <c:pt idx="788">
                  <c:v>368.99999999999051</c:v>
                </c:pt>
                <c:pt idx="789">
                  <c:v>368.99999999999051</c:v>
                </c:pt>
                <c:pt idx="790">
                  <c:v>369.99999999999687</c:v>
                </c:pt>
                <c:pt idx="791">
                  <c:v>369.99999999999687</c:v>
                </c:pt>
                <c:pt idx="792">
                  <c:v>370.99999999999392</c:v>
                </c:pt>
                <c:pt idx="793">
                  <c:v>370.99999999999392</c:v>
                </c:pt>
                <c:pt idx="794">
                  <c:v>372.00000000000063</c:v>
                </c:pt>
                <c:pt idx="795">
                  <c:v>372.00000000000063</c:v>
                </c:pt>
                <c:pt idx="796">
                  <c:v>372.99999999999739</c:v>
                </c:pt>
                <c:pt idx="797">
                  <c:v>372.99999999999739</c:v>
                </c:pt>
                <c:pt idx="798">
                  <c:v>373.99999999999437</c:v>
                </c:pt>
                <c:pt idx="799">
                  <c:v>373.99999999999437</c:v>
                </c:pt>
                <c:pt idx="800">
                  <c:v>374.99999999999142</c:v>
                </c:pt>
                <c:pt idx="801">
                  <c:v>374.99999999999142</c:v>
                </c:pt>
                <c:pt idx="802">
                  <c:v>375.99999999999801</c:v>
                </c:pt>
                <c:pt idx="803">
                  <c:v>375.99999999999801</c:v>
                </c:pt>
                <c:pt idx="804">
                  <c:v>376.99999999999483</c:v>
                </c:pt>
                <c:pt idx="805">
                  <c:v>376.99999999999483</c:v>
                </c:pt>
                <c:pt idx="806">
                  <c:v>377.99999999999193</c:v>
                </c:pt>
                <c:pt idx="807">
                  <c:v>377.99999999999193</c:v>
                </c:pt>
                <c:pt idx="808">
                  <c:v>378.99999999999852</c:v>
                </c:pt>
                <c:pt idx="809">
                  <c:v>378.99999999999852</c:v>
                </c:pt>
                <c:pt idx="810">
                  <c:v>379.99999999999528</c:v>
                </c:pt>
                <c:pt idx="811">
                  <c:v>379.99999999999528</c:v>
                </c:pt>
                <c:pt idx="812">
                  <c:v>380.99999999999221</c:v>
                </c:pt>
                <c:pt idx="813">
                  <c:v>380.99999999999221</c:v>
                </c:pt>
                <c:pt idx="814">
                  <c:v>381.9999999999892</c:v>
                </c:pt>
                <c:pt idx="815">
                  <c:v>381.9999999999892</c:v>
                </c:pt>
                <c:pt idx="816">
                  <c:v>382.99999999999591</c:v>
                </c:pt>
                <c:pt idx="817">
                  <c:v>382.99999999999591</c:v>
                </c:pt>
                <c:pt idx="818">
                  <c:v>383.99999999999272</c:v>
                </c:pt>
                <c:pt idx="819">
                  <c:v>383.99999999999272</c:v>
                </c:pt>
                <c:pt idx="820">
                  <c:v>384.99999999999932</c:v>
                </c:pt>
                <c:pt idx="821">
                  <c:v>384.99999999999932</c:v>
                </c:pt>
                <c:pt idx="822">
                  <c:v>385.99999999999619</c:v>
                </c:pt>
                <c:pt idx="823">
                  <c:v>385.99999999999619</c:v>
                </c:pt>
                <c:pt idx="824">
                  <c:v>386.99999999999318</c:v>
                </c:pt>
                <c:pt idx="825">
                  <c:v>386.99999999999318</c:v>
                </c:pt>
                <c:pt idx="826">
                  <c:v>387.99999999999022</c:v>
                </c:pt>
                <c:pt idx="827">
                  <c:v>387.99999999999022</c:v>
                </c:pt>
                <c:pt idx="828">
                  <c:v>388.99999999999682</c:v>
                </c:pt>
                <c:pt idx="829">
                  <c:v>388.99999999999682</c:v>
                </c:pt>
                <c:pt idx="830">
                  <c:v>389.99999999999358</c:v>
                </c:pt>
                <c:pt idx="831">
                  <c:v>389.99999999999358</c:v>
                </c:pt>
                <c:pt idx="832">
                  <c:v>391.00000000000028</c:v>
                </c:pt>
                <c:pt idx="833">
                  <c:v>391.00000000000028</c:v>
                </c:pt>
                <c:pt idx="834">
                  <c:v>391.99999999999721</c:v>
                </c:pt>
                <c:pt idx="835">
                  <c:v>391.99999999999721</c:v>
                </c:pt>
                <c:pt idx="836">
                  <c:v>392.99999999999409</c:v>
                </c:pt>
                <c:pt idx="837">
                  <c:v>392.99999999999409</c:v>
                </c:pt>
                <c:pt idx="838">
                  <c:v>393.99999999999119</c:v>
                </c:pt>
                <c:pt idx="839">
                  <c:v>393.99999999999119</c:v>
                </c:pt>
                <c:pt idx="840">
                  <c:v>394.99999999999761</c:v>
                </c:pt>
                <c:pt idx="841">
                  <c:v>394.99999999999761</c:v>
                </c:pt>
                <c:pt idx="842">
                  <c:v>395.9999999999946</c:v>
                </c:pt>
                <c:pt idx="843">
                  <c:v>395.9999999999946</c:v>
                </c:pt>
                <c:pt idx="844">
                  <c:v>397.00000000000131</c:v>
                </c:pt>
                <c:pt idx="845">
                  <c:v>397.00000000000131</c:v>
                </c:pt>
                <c:pt idx="846">
                  <c:v>397.99999999999818</c:v>
                </c:pt>
                <c:pt idx="847">
                  <c:v>397.99999999999818</c:v>
                </c:pt>
                <c:pt idx="848">
                  <c:v>398.99999999999523</c:v>
                </c:pt>
                <c:pt idx="849">
                  <c:v>398.99999999999523</c:v>
                </c:pt>
                <c:pt idx="850">
                  <c:v>399.99999999999199</c:v>
                </c:pt>
                <c:pt idx="851">
                  <c:v>399.99999999999199</c:v>
                </c:pt>
                <c:pt idx="852">
                  <c:v>400.99999999998897</c:v>
                </c:pt>
                <c:pt idx="853">
                  <c:v>400.99999999998897</c:v>
                </c:pt>
                <c:pt idx="854">
                  <c:v>401.99999999999562</c:v>
                </c:pt>
                <c:pt idx="855">
                  <c:v>401.99999999999562</c:v>
                </c:pt>
                <c:pt idx="856">
                  <c:v>402.99999999999261</c:v>
                </c:pt>
                <c:pt idx="857">
                  <c:v>402.99999999999261</c:v>
                </c:pt>
                <c:pt idx="858">
                  <c:v>403.99999999999898</c:v>
                </c:pt>
                <c:pt idx="859">
                  <c:v>403.99999999999898</c:v>
                </c:pt>
                <c:pt idx="860">
                  <c:v>404.99999999999608</c:v>
                </c:pt>
                <c:pt idx="861">
                  <c:v>404.99999999999608</c:v>
                </c:pt>
                <c:pt idx="862">
                  <c:v>405.99999999999312</c:v>
                </c:pt>
                <c:pt idx="863">
                  <c:v>405.99999999999312</c:v>
                </c:pt>
                <c:pt idx="864">
                  <c:v>406.99999999999011</c:v>
                </c:pt>
                <c:pt idx="865">
                  <c:v>406.99999999999011</c:v>
                </c:pt>
                <c:pt idx="866">
                  <c:v>407.99999999999659</c:v>
                </c:pt>
                <c:pt idx="867">
                  <c:v>407.99999999999659</c:v>
                </c:pt>
                <c:pt idx="868">
                  <c:v>408.99999999999352</c:v>
                </c:pt>
                <c:pt idx="869">
                  <c:v>408.99999999999352</c:v>
                </c:pt>
                <c:pt idx="870">
                  <c:v>410.00000000000011</c:v>
                </c:pt>
                <c:pt idx="871">
                  <c:v>410.00000000000011</c:v>
                </c:pt>
                <c:pt idx="872">
                  <c:v>410.99999999999687</c:v>
                </c:pt>
                <c:pt idx="873">
                  <c:v>410.99999999999687</c:v>
                </c:pt>
                <c:pt idx="874">
                  <c:v>411.99999999999392</c:v>
                </c:pt>
                <c:pt idx="875">
                  <c:v>411.99999999999392</c:v>
                </c:pt>
                <c:pt idx="876">
                  <c:v>412.99999999999102</c:v>
                </c:pt>
                <c:pt idx="877">
                  <c:v>412.99999999999102</c:v>
                </c:pt>
                <c:pt idx="878">
                  <c:v>413.99999999999739</c:v>
                </c:pt>
                <c:pt idx="879">
                  <c:v>413.99999999999739</c:v>
                </c:pt>
                <c:pt idx="880">
                  <c:v>414.99999999999437</c:v>
                </c:pt>
                <c:pt idx="881">
                  <c:v>414.99999999999437</c:v>
                </c:pt>
                <c:pt idx="882">
                  <c:v>416.00000000000108</c:v>
                </c:pt>
                <c:pt idx="883">
                  <c:v>416.00000000000108</c:v>
                </c:pt>
                <c:pt idx="884">
                  <c:v>416.99999999999801</c:v>
                </c:pt>
                <c:pt idx="885">
                  <c:v>416.99999999999801</c:v>
                </c:pt>
                <c:pt idx="886">
                  <c:v>417.99999999999483</c:v>
                </c:pt>
                <c:pt idx="887">
                  <c:v>417.99999999999483</c:v>
                </c:pt>
                <c:pt idx="888">
                  <c:v>418.99999999999193</c:v>
                </c:pt>
                <c:pt idx="889">
                  <c:v>418.99999999999193</c:v>
                </c:pt>
                <c:pt idx="890">
                  <c:v>419.99999999998892</c:v>
                </c:pt>
                <c:pt idx="891">
                  <c:v>419.99999999998892</c:v>
                </c:pt>
                <c:pt idx="892">
                  <c:v>420.99999999999528</c:v>
                </c:pt>
                <c:pt idx="893">
                  <c:v>420.99999999999528</c:v>
                </c:pt>
                <c:pt idx="894">
                  <c:v>421.99999999999233</c:v>
                </c:pt>
                <c:pt idx="895">
                  <c:v>421.99999999999233</c:v>
                </c:pt>
                <c:pt idx="896">
                  <c:v>422.99999999999892</c:v>
                </c:pt>
                <c:pt idx="897">
                  <c:v>422.99999999999892</c:v>
                </c:pt>
                <c:pt idx="898">
                  <c:v>423.99999999999591</c:v>
                </c:pt>
                <c:pt idx="899">
                  <c:v>423.99999999999591</c:v>
                </c:pt>
                <c:pt idx="900">
                  <c:v>424.99999999999272</c:v>
                </c:pt>
                <c:pt idx="901">
                  <c:v>424.99999999999272</c:v>
                </c:pt>
                <c:pt idx="902">
                  <c:v>425.99999999998971</c:v>
                </c:pt>
                <c:pt idx="903">
                  <c:v>425.99999999998971</c:v>
                </c:pt>
                <c:pt idx="904">
                  <c:v>426.99999999999642</c:v>
                </c:pt>
                <c:pt idx="905">
                  <c:v>426.99999999999642</c:v>
                </c:pt>
                <c:pt idx="906">
                  <c:v>427.99999999999318</c:v>
                </c:pt>
                <c:pt idx="907">
                  <c:v>427.99999999999318</c:v>
                </c:pt>
                <c:pt idx="908">
                  <c:v>428.99999999999972</c:v>
                </c:pt>
                <c:pt idx="909">
                  <c:v>428.99999999999972</c:v>
                </c:pt>
                <c:pt idx="910">
                  <c:v>429.99999999999682</c:v>
                </c:pt>
                <c:pt idx="911">
                  <c:v>429.99999999999682</c:v>
                </c:pt>
                <c:pt idx="912">
                  <c:v>430.99999999999369</c:v>
                </c:pt>
                <c:pt idx="913">
                  <c:v>430.99999999999369</c:v>
                </c:pt>
                <c:pt idx="914">
                  <c:v>431.99999999999062</c:v>
                </c:pt>
                <c:pt idx="915">
                  <c:v>431.99999999999062</c:v>
                </c:pt>
                <c:pt idx="916">
                  <c:v>432.99999999999721</c:v>
                </c:pt>
                <c:pt idx="917">
                  <c:v>432.99999999999721</c:v>
                </c:pt>
                <c:pt idx="918">
                  <c:v>433.99999999999409</c:v>
                </c:pt>
                <c:pt idx="919">
                  <c:v>433.99999999999409</c:v>
                </c:pt>
                <c:pt idx="920">
                  <c:v>435.00000000000102</c:v>
                </c:pt>
                <c:pt idx="921">
                  <c:v>435.00000000000102</c:v>
                </c:pt>
                <c:pt idx="922">
                  <c:v>435.99999999999773</c:v>
                </c:pt>
                <c:pt idx="923">
                  <c:v>435.99999999999773</c:v>
                </c:pt>
                <c:pt idx="924">
                  <c:v>436.9999999999946</c:v>
                </c:pt>
                <c:pt idx="925">
                  <c:v>436.9999999999946</c:v>
                </c:pt>
                <c:pt idx="926">
                  <c:v>437.99999999999159</c:v>
                </c:pt>
                <c:pt idx="927">
                  <c:v>437.99999999999159</c:v>
                </c:pt>
                <c:pt idx="928">
                  <c:v>438.99999999998857</c:v>
                </c:pt>
                <c:pt idx="929">
                  <c:v>438.99999999998857</c:v>
                </c:pt>
                <c:pt idx="930">
                  <c:v>439.99999999999523</c:v>
                </c:pt>
                <c:pt idx="931">
                  <c:v>439.99999999999523</c:v>
                </c:pt>
                <c:pt idx="932">
                  <c:v>440.99999999999221</c:v>
                </c:pt>
                <c:pt idx="933">
                  <c:v>440.99999999999221</c:v>
                </c:pt>
                <c:pt idx="934">
                  <c:v>441.99999999999858</c:v>
                </c:pt>
                <c:pt idx="935">
                  <c:v>441.99999999999858</c:v>
                </c:pt>
                <c:pt idx="936">
                  <c:v>442.99999999999562</c:v>
                </c:pt>
                <c:pt idx="937">
                  <c:v>442.99999999999562</c:v>
                </c:pt>
                <c:pt idx="938">
                  <c:v>443.99999999999261</c:v>
                </c:pt>
                <c:pt idx="939">
                  <c:v>443.99999999999261</c:v>
                </c:pt>
                <c:pt idx="940">
                  <c:v>444.99999999998948</c:v>
                </c:pt>
                <c:pt idx="941">
                  <c:v>444.99999999998948</c:v>
                </c:pt>
                <c:pt idx="942">
                  <c:v>445.99999999999619</c:v>
                </c:pt>
                <c:pt idx="943">
                  <c:v>445.99999999999619</c:v>
                </c:pt>
                <c:pt idx="944">
                  <c:v>446.99999999999312</c:v>
                </c:pt>
                <c:pt idx="945">
                  <c:v>446.99999999999312</c:v>
                </c:pt>
                <c:pt idx="946">
                  <c:v>447.99999999999949</c:v>
                </c:pt>
                <c:pt idx="947">
                  <c:v>447.99999999999949</c:v>
                </c:pt>
                <c:pt idx="948">
                  <c:v>448.99999999999659</c:v>
                </c:pt>
                <c:pt idx="949">
                  <c:v>448.99999999999659</c:v>
                </c:pt>
                <c:pt idx="950">
                  <c:v>449.99999999999358</c:v>
                </c:pt>
                <c:pt idx="951">
                  <c:v>449.99999999999358</c:v>
                </c:pt>
                <c:pt idx="952">
                  <c:v>450.99999999999051</c:v>
                </c:pt>
                <c:pt idx="953">
                  <c:v>450.99999999999051</c:v>
                </c:pt>
                <c:pt idx="954">
                  <c:v>451.99999999999687</c:v>
                </c:pt>
                <c:pt idx="955">
                  <c:v>451.99999999999687</c:v>
                </c:pt>
                <c:pt idx="956">
                  <c:v>452.99999999999392</c:v>
                </c:pt>
                <c:pt idx="957">
                  <c:v>452.99999999999392</c:v>
                </c:pt>
                <c:pt idx="958">
                  <c:v>454.00000000000068</c:v>
                </c:pt>
                <c:pt idx="959">
                  <c:v>454.00000000000068</c:v>
                </c:pt>
                <c:pt idx="960">
                  <c:v>454.99999999999761</c:v>
                </c:pt>
                <c:pt idx="961">
                  <c:v>454.99999999999761</c:v>
                </c:pt>
                <c:pt idx="962">
                  <c:v>455.99999999999437</c:v>
                </c:pt>
                <c:pt idx="963">
                  <c:v>455.99999999999437</c:v>
                </c:pt>
                <c:pt idx="964">
                  <c:v>456.99999999999142</c:v>
                </c:pt>
                <c:pt idx="965">
                  <c:v>456.99999999999142</c:v>
                </c:pt>
                <c:pt idx="966">
                  <c:v>457.99999999999801</c:v>
                </c:pt>
                <c:pt idx="967">
                  <c:v>457.99999999999801</c:v>
                </c:pt>
                <c:pt idx="968">
                  <c:v>458.99999999999483</c:v>
                </c:pt>
                <c:pt idx="969">
                  <c:v>458.99999999999483</c:v>
                </c:pt>
                <c:pt idx="970">
                  <c:v>459.99999999999193</c:v>
                </c:pt>
                <c:pt idx="971">
                  <c:v>459.99999999999193</c:v>
                </c:pt>
                <c:pt idx="972">
                  <c:v>460.99999999999852</c:v>
                </c:pt>
                <c:pt idx="973">
                  <c:v>460.99999999999852</c:v>
                </c:pt>
                <c:pt idx="974">
                  <c:v>461.99999999999528</c:v>
                </c:pt>
                <c:pt idx="975">
                  <c:v>461.99999999999528</c:v>
                </c:pt>
                <c:pt idx="976">
                  <c:v>462.99999999999233</c:v>
                </c:pt>
                <c:pt idx="977">
                  <c:v>462.99999999999233</c:v>
                </c:pt>
                <c:pt idx="978">
                  <c:v>463.99999999998931</c:v>
                </c:pt>
                <c:pt idx="979">
                  <c:v>463.99999999998931</c:v>
                </c:pt>
                <c:pt idx="980">
                  <c:v>464.99999999999591</c:v>
                </c:pt>
                <c:pt idx="981">
                  <c:v>464.99999999999591</c:v>
                </c:pt>
                <c:pt idx="982">
                  <c:v>465.99999999999272</c:v>
                </c:pt>
                <c:pt idx="983">
                  <c:v>465.99999999999272</c:v>
                </c:pt>
                <c:pt idx="984">
                  <c:v>466.99999999999932</c:v>
                </c:pt>
                <c:pt idx="985">
                  <c:v>466.99999999999932</c:v>
                </c:pt>
                <c:pt idx="986">
                  <c:v>467.99999999999642</c:v>
                </c:pt>
                <c:pt idx="987">
                  <c:v>467.99999999999642</c:v>
                </c:pt>
                <c:pt idx="988">
                  <c:v>468.99999999999318</c:v>
                </c:pt>
                <c:pt idx="989">
                  <c:v>468.99999999999318</c:v>
                </c:pt>
                <c:pt idx="990">
                  <c:v>469.99999999999022</c:v>
                </c:pt>
                <c:pt idx="991">
                  <c:v>469.99999999999022</c:v>
                </c:pt>
                <c:pt idx="992">
                  <c:v>470.99999999999682</c:v>
                </c:pt>
                <c:pt idx="993">
                  <c:v>470.99999999999682</c:v>
                </c:pt>
                <c:pt idx="994">
                  <c:v>471.99999999999369</c:v>
                </c:pt>
                <c:pt idx="995">
                  <c:v>471.99999999999369</c:v>
                </c:pt>
                <c:pt idx="996">
                  <c:v>473.0000000000004</c:v>
                </c:pt>
                <c:pt idx="997">
                  <c:v>473.0000000000004</c:v>
                </c:pt>
                <c:pt idx="998">
                  <c:v>473.99999999999721</c:v>
                </c:pt>
                <c:pt idx="999">
                  <c:v>473.99999999999721</c:v>
                </c:pt>
                <c:pt idx="1000">
                  <c:v>474.99999999999409</c:v>
                </c:pt>
                <c:pt idx="1001">
                  <c:v>474.99999999999409</c:v>
                </c:pt>
                <c:pt idx="1002">
                  <c:v>475.99999999999119</c:v>
                </c:pt>
                <c:pt idx="1003">
                  <c:v>475.99999999999119</c:v>
                </c:pt>
                <c:pt idx="1004">
                  <c:v>476.99999999999773</c:v>
                </c:pt>
                <c:pt idx="1005">
                  <c:v>476.99999999999773</c:v>
                </c:pt>
                <c:pt idx="1006">
                  <c:v>477.9999999999946</c:v>
                </c:pt>
                <c:pt idx="1007">
                  <c:v>477.9999999999946</c:v>
                </c:pt>
                <c:pt idx="1008">
                  <c:v>479.00000000000142</c:v>
                </c:pt>
                <c:pt idx="1009">
                  <c:v>479.00000000000142</c:v>
                </c:pt>
                <c:pt idx="1010">
                  <c:v>479.99999999999818</c:v>
                </c:pt>
                <c:pt idx="1011">
                  <c:v>479.99999999999818</c:v>
                </c:pt>
                <c:pt idx="1012">
                  <c:v>480.99999999999523</c:v>
                </c:pt>
                <c:pt idx="1013">
                  <c:v>480.99999999999523</c:v>
                </c:pt>
                <c:pt idx="1014">
                  <c:v>481.99999999999221</c:v>
                </c:pt>
                <c:pt idx="1015">
                  <c:v>481.99999999999221</c:v>
                </c:pt>
                <c:pt idx="1016">
                  <c:v>482.99999999998897</c:v>
                </c:pt>
                <c:pt idx="1017">
                  <c:v>482.99999999998897</c:v>
                </c:pt>
                <c:pt idx="1018">
                  <c:v>483.99999999999562</c:v>
                </c:pt>
                <c:pt idx="1019">
                  <c:v>483.99999999999562</c:v>
                </c:pt>
                <c:pt idx="1020">
                  <c:v>484.99999999999261</c:v>
                </c:pt>
                <c:pt idx="1021">
                  <c:v>484.99999999999261</c:v>
                </c:pt>
                <c:pt idx="1022">
                  <c:v>485.99999999999898</c:v>
                </c:pt>
                <c:pt idx="1023">
                  <c:v>485.99999999999898</c:v>
                </c:pt>
                <c:pt idx="1024">
                  <c:v>486.99999999999619</c:v>
                </c:pt>
                <c:pt idx="1025">
                  <c:v>486.99999999999619</c:v>
                </c:pt>
                <c:pt idx="1026">
                  <c:v>487.99999999999312</c:v>
                </c:pt>
                <c:pt idx="1027">
                  <c:v>487.99999999999312</c:v>
                </c:pt>
                <c:pt idx="1028">
                  <c:v>488.99999999999011</c:v>
                </c:pt>
                <c:pt idx="1029">
                  <c:v>488.99999999999011</c:v>
                </c:pt>
                <c:pt idx="1030">
                  <c:v>489.99999999999659</c:v>
                </c:pt>
                <c:pt idx="1031">
                  <c:v>489.99999999999659</c:v>
                </c:pt>
                <c:pt idx="1032">
                  <c:v>490.99999999999358</c:v>
                </c:pt>
                <c:pt idx="1033">
                  <c:v>490.99999999999358</c:v>
                </c:pt>
                <c:pt idx="1034">
                  <c:v>492.00000000000023</c:v>
                </c:pt>
                <c:pt idx="1035">
                  <c:v>492.00000000000023</c:v>
                </c:pt>
                <c:pt idx="1036">
                  <c:v>492.99999999999699</c:v>
                </c:pt>
                <c:pt idx="1037">
                  <c:v>492.99999999999699</c:v>
                </c:pt>
                <c:pt idx="1038">
                  <c:v>493.99999999999392</c:v>
                </c:pt>
                <c:pt idx="1039">
                  <c:v>493.99999999999392</c:v>
                </c:pt>
                <c:pt idx="1040">
                  <c:v>494.99999999999102</c:v>
                </c:pt>
                <c:pt idx="1041">
                  <c:v>494.99999999999102</c:v>
                </c:pt>
                <c:pt idx="1042">
                  <c:v>495.99999999999761</c:v>
                </c:pt>
                <c:pt idx="1043">
                  <c:v>495.99999999999761</c:v>
                </c:pt>
                <c:pt idx="1044">
                  <c:v>496.99999999999437</c:v>
                </c:pt>
                <c:pt idx="1045">
                  <c:v>496.99999999999437</c:v>
                </c:pt>
                <c:pt idx="1046">
                  <c:v>498.00000000000119</c:v>
                </c:pt>
                <c:pt idx="1047">
                  <c:v>498.00000000000119</c:v>
                </c:pt>
                <c:pt idx="1048">
                  <c:v>498.99999999999801</c:v>
                </c:pt>
                <c:pt idx="1049">
                  <c:v>498.99999999999801</c:v>
                </c:pt>
                <c:pt idx="1050">
                  <c:v>499.99999999999483</c:v>
                </c:pt>
                <c:pt idx="1051">
                  <c:v>499.99999999999483</c:v>
                </c:pt>
                <c:pt idx="1052">
                  <c:v>500.99999999999193</c:v>
                </c:pt>
                <c:pt idx="1053">
                  <c:v>500.99999999999193</c:v>
                </c:pt>
                <c:pt idx="1054">
                  <c:v>501.99999999998892</c:v>
                </c:pt>
                <c:pt idx="1055">
                  <c:v>501.99999999998892</c:v>
                </c:pt>
                <c:pt idx="1056">
                  <c:v>502.99999999999551</c:v>
                </c:pt>
                <c:pt idx="1057">
                  <c:v>502.99999999999551</c:v>
                </c:pt>
                <c:pt idx="1058">
                  <c:v>503.99999999999233</c:v>
                </c:pt>
                <c:pt idx="1059">
                  <c:v>503.99999999999233</c:v>
                </c:pt>
                <c:pt idx="1060">
                  <c:v>504.99999999999892</c:v>
                </c:pt>
                <c:pt idx="1061">
                  <c:v>504.99999999999892</c:v>
                </c:pt>
                <c:pt idx="1062">
                  <c:v>505.99999999999591</c:v>
                </c:pt>
                <c:pt idx="1063">
                  <c:v>505.99999999999591</c:v>
                </c:pt>
                <c:pt idx="1064">
                  <c:v>506.99999999999278</c:v>
                </c:pt>
                <c:pt idx="1065">
                  <c:v>506.99999999999278</c:v>
                </c:pt>
                <c:pt idx="1066">
                  <c:v>507.99999999998971</c:v>
                </c:pt>
                <c:pt idx="1067">
                  <c:v>507.99999999998971</c:v>
                </c:pt>
                <c:pt idx="1068">
                  <c:v>508.99999999999642</c:v>
                </c:pt>
                <c:pt idx="1069">
                  <c:v>508.99999999999642</c:v>
                </c:pt>
                <c:pt idx="1070">
                  <c:v>509.99999999999318</c:v>
                </c:pt>
                <c:pt idx="1071">
                  <c:v>509.99999999999318</c:v>
                </c:pt>
                <c:pt idx="1072">
                  <c:v>510.99999999999977</c:v>
                </c:pt>
                <c:pt idx="1073">
                  <c:v>510.99999999999977</c:v>
                </c:pt>
                <c:pt idx="1074">
                  <c:v>511.99999999999687</c:v>
                </c:pt>
                <c:pt idx="1075">
                  <c:v>511.99999999999687</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102</c:v>
                </c:pt>
                <c:pt idx="1085">
                  <c:v>517.00000000000102</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52</c:v>
                </c:pt>
                <c:pt idx="1099">
                  <c:v>523.99999999999852</c:v>
                </c:pt>
                <c:pt idx="1100">
                  <c:v>524.99999999999568</c:v>
                </c:pt>
                <c:pt idx="1101">
                  <c:v>524.99999999999568</c:v>
                </c:pt>
                <c:pt idx="1102">
                  <c:v>525.99999999999272</c:v>
                </c:pt>
                <c:pt idx="1103">
                  <c:v>525.99999999999272</c:v>
                </c:pt>
                <c:pt idx="1104">
                  <c:v>526.99999999998943</c:v>
                </c:pt>
                <c:pt idx="1105">
                  <c:v>526.99999999998943</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41</c:v>
                </c:pt>
                <c:pt idx="1115">
                  <c:v>531.99999999999341</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43</c:v>
                </c:pt>
                <c:pt idx="1127">
                  <c:v>537.99999999999443</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41</c:v>
                </c:pt>
                <c:pt idx="1137">
                  <c:v>542.99999999999841</c:v>
                </c:pt>
                <c:pt idx="1138">
                  <c:v>543.99999999999545</c:v>
                </c:pt>
                <c:pt idx="1139">
                  <c:v>543.99999999999545</c:v>
                </c:pt>
                <c:pt idx="1140">
                  <c:v>544.99999999999238</c:v>
                </c:pt>
                <c:pt idx="1141">
                  <c:v>544.99999999999238</c:v>
                </c:pt>
                <c:pt idx="1142">
                  <c:v>545.99999999998943</c:v>
                </c:pt>
                <c:pt idx="1143">
                  <c:v>545.99999999998943</c:v>
                </c:pt>
                <c:pt idx="1144">
                  <c:v>546.99999999999602</c:v>
                </c:pt>
                <c:pt idx="1145">
                  <c:v>546.99999999999602</c:v>
                </c:pt>
                <c:pt idx="1146">
                  <c:v>547.99999999999295</c:v>
                </c:pt>
                <c:pt idx="1147">
                  <c:v>547.99999999999295</c:v>
                </c:pt>
                <c:pt idx="1148">
                  <c:v>548.99999999999943</c:v>
                </c:pt>
                <c:pt idx="1149">
                  <c:v>548.99999999999943</c:v>
                </c:pt>
                <c:pt idx="1150">
                  <c:v>549.99999999999659</c:v>
                </c:pt>
                <c:pt idx="1151">
                  <c:v>549.99999999999659</c:v>
                </c:pt>
                <c:pt idx="1152">
                  <c:v>550.99999999999341</c:v>
                </c:pt>
                <c:pt idx="1153">
                  <c:v>550.99999999999341</c:v>
                </c:pt>
                <c:pt idx="1154">
                  <c:v>551.99999999999034</c:v>
                </c:pt>
                <c:pt idx="1155">
                  <c:v>551.99999999999034</c:v>
                </c:pt>
                <c:pt idx="1156">
                  <c:v>552.99999999999704</c:v>
                </c:pt>
                <c:pt idx="1157">
                  <c:v>552.99999999999704</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41</c:v>
                </c:pt>
                <c:pt idx="1197">
                  <c:v>572.99999999999341</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43</c:v>
                </c:pt>
                <c:pt idx="1209">
                  <c:v>578.99999999999443</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38</c:v>
                </c:pt>
                <c:pt idx="1223">
                  <c:v>585.99999999999238</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59</c:v>
                </c:pt>
                <c:pt idx="1233">
                  <c:v>590.99999999999659</c:v>
                </c:pt>
                <c:pt idx="1234">
                  <c:v>591.99999999999341</c:v>
                </c:pt>
                <c:pt idx="1235">
                  <c:v>591.99999999999341</c:v>
                </c:pt>
                <c:pt idx="1236">
                  <c:v>593</c:v>
                </c:pt>
                <c:pt idx="1237">
                  <c:v>593</c:v>
                </c:pt>
                <c:pt idx="1238">
                  <c:v>593.99999999999704</c:v>
                </c:pt>
                <c:pt idx="1239">
                  <c:v>593.99999999999704</c:v>
                </c:pt>
                <c:pt idx="1240">
                  <c:v>594.99999999999386</c:v>
                </c:pt>
                <c:pt idx="1241">
                  <c:v>594.99999999999386</c:v>
                </c:pt>
                <c:pt idx="1242">
                  <c:v>595.99999999999102</c:v>
                </c:pt>
                <c:pt idx="1243">
                  <c:v>595.99999999999102</c:v>
                </c:pt>
                <c:pt idx="1244">
                  <c:v>596.99999999999739</c:v>
                </c:pt>
                <c:pt idx="1245">
                  <c:v>596.99999999999739</c:v>
                </c:pt>
                <c:pt idx="1246">
                  <c:v>597.99999999999432</c:v>
                </c:pt>
                <c:pt idx="1247">
                  <c:v>597.99999999999432</c:v>
                </c:pt>
                <c:pt idx="1248">
                  <c:v>599.00000000000102</c:v>
                </c:pt>
                <c:pt idx="1249">
                  <c:v>599.00000000000102</c:v>
                </c:pt>
                <c:pt idx="1250">
                  <c:v>599.99999999999784</c:v>
                </c:pt>
                <c:pt idx="1251">
                  <c:v>599.99999999999784</c:v>
                </c:pt>
                <c:pt idx="1252">
                  <c:v>600.99999999999477</c:v>
                </c:pt>
                <c:pt idx="1253">
                  <c:v>600.99999999999477</c:v>
                </c:pt>
                <c:pt idx="1254">
                  <c:v>601.99999999999181</c:v>
                </c:pt>
                <c:pt idx="1255">
                  <c:v>601.99999999999181</c:v>
                </c:pt>
                <c:pt idx="1256">
                  <c:v>602.99999999998852</c:v>
                </c:pt>
                <c:pt idx="1257">
                  <c:v>602.99999999998852</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43</c:v>
                </c:pt>
                <c:pt idx="1269">
                  <c:v>608.99999999998943</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41</c:v>
                </c:pt>
                <c:pt idx="1279">
                  <c:v>613.99999999999341</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43</c:v>
                </c:pt>
                <c:pt idx="1291">
                  <c:v>619.99999999999443</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41</c:v>
                </c:pt>
                <c:pt idx="1301">
                  <c:v>624.99999999999841</c:v>
                </c:pt>
                <c:pt idx="1302">
                  <c:v>625.99999999999557</c:v>
                </c:pt>
                <c:pt idx="1303">
                  <c:v>625.99999999999557</c:v>
                </c:pt>
                <c:pt idx="1304">
                  <c:v>626.99999999999238</c:v>
                </c:pt>
                <c:pt idx="1305">
                  <c:v>626.99999999999238</c:v>
                </c:pt>
                <c:pt idx="1306">
                  <c:v>627.99999999998943</c:v>
                </c:pt>
                <c:pt idx="1307">
                  <c:v>627.99999999998943</c:v>
                </c:pt>
                <c:pt idx="1308">
                  <c:v>628.99999999999602</c:v>
                </c:pt>
                <c:pt idx="1309">
                  <c:v>628.99999999999602</c:v>
                </c:pt>
                <c:pt idx="1310">
                  <c:v>629.99999999999295</c:v>
                </c:pt>
                <c:pt idx="1311">
                  <c:v>629.99999999999295</c:v>
                </c:pt>
                <c:pt idx="1312">
                  <c:v>630.99999999999943</c:v>
                </c:pt>
                <c:pt idx="1313">
                  <c:v>630.99999999999943</c:v>
                </c:pt>
                <c:pt idx="1314">
                  <c:v>631.99999999999659</c:v>
                </c:pt>
                <c:pt idx="1315">
                  <c:v>631.99999999999659</c:v>
                </c:pt>
                <c:pt idx="1316">
                  <c:v>632.99999999999341</c:v>
                </c:pt>
                <c:pt idx="1317">
                  <c:v>632.99999999999341</c:v>
                </c:pt>
                <c:pt idx="1318">
                  <c:v>633.99999999999045</c:v>
                </c:pt>
                <c:pt idx="1319">
                  <c:v>633.99999999999045</c:v>
                </c:pt>
                <c:pt idx="1320">
                  <c:v>634.99999999999704</c:v>
                </c:pt>
                <c:pt idx="1321">
                  <c:v>634.99999999999704</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41</c:v>
                </c:pt>
                <c:pt idx="1361">
                  <c:v>654.99999999999341</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38</c:v>
                </c:pt>
                <c:pt idx="1387">
                  <c:v>667.99999999999238</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59</c:v>
                </c:pt>
                <c:pt idx="1397">
                  <c:v>672.99999999999659</c:v>
                </c:pt>
                <c:pt idx="1398">
                  <c:v>673.99999999999341</c:v>
                </c:pt>
                <c:pt idx="1399">
                  <c:v>673.99999999999341</c:v>
                </c:pt>
                <c:pt idx="1400">
                  <c:v>675</c:v>
                </c:pt>
                <c:pt idx="1401">
                  <c:v>675</c:v>
                </c:pt>
                <c:pt idx="1402">
                  <c:v>675.99999999999704</c:v>
                </c:pt>
                <c:pt idx="1403">
                  <c:v>675.99999999999704</c:v>
                </c:pt>
                <c:pt idx="1404">
                  <c:v>676.99999999999386</c:v>
                </c:pt>
                <c:pt idx="1405">
                  <c:v>676.99999999999386</c:v>
                </c:pt>
                <c:pt idx="1406">
                  <c:v>677.99999999999102</c:v>
                </c:pt>
                <c:pt idx="1407">
                  <c:v>677.99999999999102</c:v>
                </c:pt>
                <c:pt idx="1408">
                  <c:v>678.99999999999739</c:v>
                </c:pt>
                <c:pt idx="1409">
                  <c:v>678.99999999999739</c:v>
                </c:pt>
                <c:pt idx="1410">
                  <c:v>679.99999999999443</c:v>
                </c:pt>
                <c:pt idx="1411">
                  <c:v>679.99999999999443</c:v>
                </c:pt>
                <c:pt idx="1412">
                  <c:v>681.00000000000102</c:v>
                </c:pt>
                <c:pt idx="1413">
                  <c:v>681.00000000000102</c:v>
                </c:pt>
                <c:pt idx="1414">
                  <c:v>681.99999999999795</c:v>
                </c:pt>
                <c:pt idx="1415">
                  <c:v>681.99999999999795</c:v>
                </c:pt>
                <c:pt idx="1416">
                  <c:v>682.99999999999488</c:v>
                </c:pt>
                <c:pt idx="1417">
                  <c:v>682.99999999999488</c:v>
                </c:pt>
                <c:pt idx="1418">
                  <c:v>683.99999999999181</c:v>
                </c:pt>
                <c:pt idx="1419">
                  <c:v>683.99999999999181</c:v>
                </c:pt>
                <c:pt idx="1420">
                  <c:v>684.99999999998852</c:v>
                </c:pt>
                <c:pt idx="1421">
                  <c:v>684.99999999998852</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41</c:v>
                </c:pt>
                <c:pt idx="1443">
                  <c:v>695.99999999999341</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41</c:v>
                </c:pt>
                <c:pt idx="1465">
                  <c:v>706.99999999999841</c:v>
                </c:pt>
                <c:pt idx="1466">
                  <c:v>707.99999999999557</c:v>
                </c:pt>
                <c:pt idx="1467">
                  <c:v>707.99999999999557</c:v>
                </c:pt>
                <c:pt idx="1468">
                  <c:v>708.99999999999238</c:v>
                </c:pt>
                <c:pt idx="1469">
                  <c:v>708.99999999999238</c:v>
                </c:pt>
                <c:pt idx="1470">
                  <c:v>709.99999999998943</c:v>
                </c:pt>
                <c:pt idx="1471">
                  <c:v>709.99999999998943</c:v>
                </c:pt>
                <c:pt idx="1472">
                  <c:v>710.99999999999602</c:v>
                </c:pt>
                <c:pt idx="1473">
                  <c:v>710.99999999999602</c:v>
                </c:pt>
                <c:pt idx="1474">
                  <c:v>711.99999999999295</c:v>
                </c:pt>
                <c:pt idx="1475">
                  <c:v>711.99999999999295</c:v>
                </c:pt>
                <c:pt idx="1476">
                  <c:v>712.99999999999943</c:v>
                </c:pt>
                <c:pt idx="1477">
                  <c:v>712.99999999999943</c:v>
                </c:pt>
                <c:pt idx="1478">
                  <c:v>713.99999999999659</c:v>
                </c:pt>
                <c:pt idx="1479">
                  <c:v>713.99999999999659</c:v>
                </c:pt>
                <c:pt idx="1480">
                  <c:v>714.99999999999341</c:v>
                </c:pt>
                <c:pt idx="1481">
                  <c:v>714.99999999999341</c:v>
                </c:pt>
                <c:pt idx="1482">
                  <c:v>715.99999999999045</c:v>
                </c:pt>
                <c:pt idx="1483">
                  <c:v>715.99999999999045</c:v>
                </c:pt>
                <c:pt idx="1484">
                  <c:v>716.99999999999704</c:v>
                </c:pt>
                <c:pt idx="1485">
                  <c:v>716.99999999999704</c:v>
                </c:pt>
                <c:pt idx="1486">
                  <c:v>717.99999999999397</c:v>
                </c:pt>
                <c:pt idx="1487">
                  <c:v>717.99999999999397</c:v>
                </c:pt>
                <c:pt idx="1488">
                  <c:v>719.00000000000045</c:v>
                </c:pt>
                <c:pt idx="1489">
                  <c:v>719.00000000000045</c:v>
                </c:pt>
                <c:pt idx="1490">
                  <c:v>719.99999999999739</c:v>
                </c:pt>
                <c:pt idx="1491">
                  <c:v>719.99999999999739</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52</c:v>
                </c:pt>
                <c:pt idx="1525">
                  <c:v>736.99999999999352</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38</c:v>
                </c:pt>
                <c:pt idx="1551">
                  <c:v>749.99999999999238</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59</c:v>
                </c:pt>
                <c:pt idx="1561">
                  <c:v>754.99999999999659</c:v>
                </c:pt>
                <c:pt idx="1562">
                  <c:v>755.99999999999341</c:v>
                </c:pt>
                <c:pt idx="1563">
                  <c:v>755.99999999999341</c:v>
                </c:pt>
                <c:pt idx="1564">
                  <c:v>757</c:v>
                </c:pt>
                <c:pt idx="1565">
                  <c:v>757</c:v>
                </c:pt>
                <c:pt idx="1566">
                  <c:v>757.99999999999704</c:v>
                </c:pt>
                <c:pt idx="1567">
                  <c:v>757.99999999999704</c:v>
                </c:pt>
                <c:pt idx="1568">
                  <c:v>758.99999999999397</c:v>
                </c:pt>
                <c:pt idx="1569">
                  <c:v>758.99999999999397</c:v>
                </c:pt>
                <c:pt idx="1570">
                  <c:v>759.99999999999102</c:v>
                </c:pt>
                <c:pt idx="1571">
                  <c:v>759.99999999999102</c:v>
                </c:pt>
                <c:pt idx="1572">
                  <c:v>760.99999999999739</c:v>
                </c:pt>
                <c:pt idx="1573">
                  <c:v>760.99999999999739</c:v>
                </c:pt>
                <c:pt idx="1574">
                  <c:v>761.99999999999443</c:v>
                </c:pt>
                <c:pt idx="1575">
                  <c:v>761.99999999999443</c:v>
                </c:pt>
                <c:pt idx="1576">
                  <c:v>763.00000000000102</c:v>
                </c:pt>
                <c:pt idx="1577">
                  <c:v>763.00000000000102</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52</c:v>
                </c:pt>
                <c:pt idx="1607">
                  <c:v>777.99999999999352</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41</c:v>
                </c:pt>
                <c:pt idx="1629">
                  <c:v>788.99999999999841</c:v>
                </c:pt>
                <c:pt idx="1630">
                  <c:v>789.99999999999557</c:v>
                </c:pt>
                <c:pt idx="1631">
                  <c:v>789.99999999999557</c:v>
                </c:pt>
                <c:pt idx="1632">
                  <c:v>790.99999999999238</c:v>
                </c:pt>
                <c:pt idx="1633">
                  <c:v>790.99999999999238</c:v>
                </c:pt>
                <c:pt idx="1634">
                  <c:v>791.99999999998943</c:v>
                </c:pt>
                <c:pt idx="1635">
                  <c:v>791.99999999998943</c:v>
                </c:pt>
                <c:pt idx="1636">
                  <c:v>792.99999999999602</c:v>
                </c:pt>
                <c:pt idx="1637">
                  <c:v>792.99999999999602</c:v>
                </c:pt>
                <c:pt idx="1638">
                  <c:v>793.99999999999307</c:v>
                </c:pt>
                <c:pt idx="1639">
                  <c:v>793.99999999999307</c:v>
                </c:pt>
                <c:pt idx="1640">
                  <c:v>794.99999999999943</c:v>
                </c:pt>
                <c:pt idx="1641">
                  <c:v>794.99999999999943</c:v>
                </c:pt>
                <c:pt idx="1642">
                  <c:v>795.99999999999659</c:v>
                </c:pt>
                <c:pt idx="1643">
                  <c:v>795.99999999999659</c:v>
                </c:pt>
                <c:pt idx="1644">
                  <c:v>796.99999999999341</c:v>
                </c:pt>
                <c:pt idx="1645">
                  <c:v>796.99999999999341</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39</c:v>
                </c:pt>
                <c:pt idx="1655">
                  <c:v>801.99999999999739</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59</c:v>
                </c:pt>
                <c:pt idx="1665">
                  <c:v>807.00000000000159</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52</c:v>
                </c:pt>
                <c:pt idx="1689">
                  <c:v>818.99999999999352</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41</c:v>
                </c:pt>
                <c:pt idx="1727">
                  <c:v>837.99999999999341</c:v>
                </c:pt>
                <c:pt idx="1728">
                  <c:v>839</c:v>
                </c:pt>
                <c:pt idx="1729">
                  <c:v>839</c:v>
                </c:pt>
                <c:pt idx="1730">
                  <c:v>839.99999999999704</c:v>
                </c:pt>
                <c:pt idx="1731">
                  <c:v>839.99999999999704</c:v>
                </c:pt>
                <c:pt idx="1732">
                  <c:v>840.99999999999397</c:v>
                </c:pt>
                <c:pt idx="1733">
                  <c:v>840.99999999999397</c:v>
                </c:pt>
                <c:pt idx="1734">
                  <c:v>841.99999999999102</c:v>
                </c:pt>
                <c:pt idx="1735">
                  <c:v>841.99999999999102</c:v>
                </c:pt>
                <c:pt idx="1736">
                  <c:v>842.99999999999739</c:v>
                </c:pt>
                <c:pt idx="1737">
                  <c:v>842.99999999999739</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602</c:v>
                </c:pt>
                <c:pt idx="1757">
                  <c:v>852.99999999999602</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52</c:v>
                </c:pt>
                <c:pt idx="1771">
                  <c:v>859.99999999999352</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41</c:v>
                </c:pt>
                <c:pt idx="1793">
                  <c:v>870.99999999999841</c:v>
                </c:pt>
                <c:pt idx="1794">
                  <c:v>871.99999999999568</c:v>
                </c:pt>
                <c:pt idx="1795">
                  <c:v>871.99999999999568</c:v>
                </c:pt>
                <c:pt idx="1796">
                  <c:v>872.99999999999261</c:v>
                </c:pt>
                <c:pt idx="1797">
                  <c:v>872.99999999999261</c:v>
                </c:pt>
                <c:pt idx="1798">
                  <c:v>873.99999999998943</c:v>
                </c:pt>
                <c:pt idx="1799">
                  <c:v>873.99999999998943</c:v>
                </c:pt>
                <c:pt idx="1800">
                  <c:v>874.99999999999613</c:v>
                </c:pt>
                <c:pt idx="1801">
                  <c:v>874.99999999999613</c:v>
                </c:pt>
                <c:pt idx="1802">
                  <c:v>875.99999999999307</c:v>
                </c:pt>
                <c:pt idx="1803">
                  <c:v>875.99999999999307</c:v>
                </c:pt>
                <c:pt idx="1804">
                  <c:v>876.99999999999943</c:v>
                </c:pt>
                <c:pt idx="1805">
                  <c:v>876.99999999999943</c:v>
                </c:pt>
                <c:pt idx="1806">
                  <c:v>877.99999999999659</c:v>
                </c:pt>
                <c:pt idx="1807">
                  <c:v>877.99999999999659</c:v>
                </c:pt>
                <c:pt idx="1808">
                  <c:v>878.99999999999341</c:v>
                </c:pt>
                <c:pt idx="1809">
                  <c:v>878.99999999999341</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39</c:v>
                </c:pt>
                <c:pt idx="1819">
                  <c:v>883.99999999999739</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59</c:v>
                </c:pt>
                <c:pt idx="1829">
                  <c:v>889.00000000000159</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602</c:v>
                </c:pt>
                <c:pt idx="1839">
                  <c:v>893.99999999999602</c:v>
                </c:pt>
                <c:pt idx="1840">
                  <c:v>894.99999999999284</c:v>
                </c:pt>
                <c:pt idx="1841">
                  <c:v>894.99999999999284</c:v>
                </c:pt>
                <c:pt idx="1842">
                  <c:v>895.99999999999932</c:v>
                </c:pt>
                <c:pt idx="1843">
                  <c:v>895.99999999999932</c:v>
                </c:pt>
                <c:pt idx="1844">
                  <c:v>896.99999999999636</c:v>
                </c:pt>
              </c:numCache>
            </c:numRef>
          </c:xVal>
          <c:yVal>
            <c:numRef>
              <c:f>'15% T4 &amp;T7'!$G$2:$G$1846</c:f>
              <c:numCache>
                <c:formatCode>General</c:formatCode>
                <c:ptCount val="1845"/>
                <c:pt idx="0">
                  <c:v>20</c:v>
                </c:pt>
                <c:pt idx="1">
                  <c:v>20.100000000000001</c:v>
                </c:pt>
                <c:pt idx="2">
                  <c:v>20.100000000000001</c:v>
                </c:pt>
                <c:pt idx="3">
                  <c:v>20.100000000000001</c:v>
                </c:pt>
                <c:pt idx="4">
                  <c:v>20.100000000000001</c:v>
                </c:pt>
                <c:pt idx="5">
                  <c:v>20.100000000000001</c:v>
                </c:pt>
                <c:pt idx="6">
                  <c:v>20.100000000000001</c:v>
                </c:pt>
                <c:pt idx="7">
                  <c:v>20.100000000000001</c:v>
                </c:pt>
                <c:pt idx="8">
                  <c:v>20.100000000000001</c:v>
                </c:pt>
                <c:pt idx="9">
                  <c:v>20.100000000000001</c:v>
                </c:pt>
                <c:pt idx="10">
                  <c:v>20.100000000000001</c:v>
                </c:pt>
                <c:pt idx="11">
                  <c:v>20.100000000000001</c:v>
                </c:pt>
                <c:pt idx="12">
                  <c:v>20.100000000000001</c:v>
                </c:pt>
                <c:pt idx="13">
                  <c:v>20.100000000000001</c:v>
                </c:pt>
                <c:pt idx="14">
                  <c:v>20.100000000000001</c:v>
                </c:pt>
                <c:pt idx="15">
                  <c:v>20.100000000000001</c:v>
                </c:pt>
                <c:pt idx="16">
                  <c:v>20.100000000000001</c:v>
                </c:pt>
                <c:pt idx="17">
                  <c:v>20.100000000000001</c:v>
                </c:pt>
                <c:pt idx="18">
                  <c:v>20.2</c:v>
                </c:pt>
                <c:pt idx="19">
                  <c:v>20.2</c:v>
                </c:pt>
                <c:pt idx="20">
                  <c:v>20.2</c:v>
                </c:pt>
                <c:pt idx="21">
                  <c:v>20.2</c:v>
                </c:pt>
                <c:pt idx="22">
                  <c:v>20.2</c:v>
                </c:pt>
                <c:pt idx="23">
                  <c:v>20.2</c:v>
                </c:pt>
                <c:pt idx="24">
                  <c:v>20.2</c:v>
                </c:pt>
                <c:pt idx="25">
                  <c:v>20.3</c:v>
                </c:pt>
                <c:pt idx="26">
                  <c:v>20.399999999999999</c:v>
                </c:pt>
                <c:pt idx="27">
                  <c:v>20.6</c:v>
                </c:pt>
                <c:pt idx="28">
                  <c:v>20.7</c:v>
                </c:pt>
                <c:pt idx="29">
                  <c:v>21</c:v>
                </c:pt>
                <c:pt idx="30">
                  <c:v>21.4</c:v>
                </c:pt>
                <c:pt idx="31">
                  <c:v>21.9</c:v>
                </c:pt>
                <c:pt idx="32">
                  <c:v>22.7</c:v>
                </c:pt>
                <c:pt idx="33">
                  <c:v>23.8</c:v>
                </c:pt>
                <c:pt idx="34">
                  <c:v>25.4</c:v>
                </c:pt>
                <c:pt idx="35">
                  <c:v>27.4</c:v>
                </c:pt>
                <c:pt idx="36">
                  <c:v>30</c:v>
                </c:pt>
                <c:pt idx="37">
                  <c:v>33.299999999999997</c:v>
                </c:pt>
                <c:pt idx="38">
                  <c:v>36.9</c:v>
                </c:pt>
                <c:pt idx="39">
                  <c:v>40.6</c:v>
                </c:pt>
                <c:pt idx="40">
                  <c:v>44.4</c:v>
                </c:pt>
                <c:pt idx="41">
                  <c:v>48.2</c:v>
                </c:pt>
                <c:pt idx="42">
                  <c:v>51.7</c:v>
                </c:pt>
                <c:pt idx="43">
                  <c:v>54.5</c:v>
                </c:pt>
                <c:pt idx="44">
                  <c:v>56.8</c:v>
                </c:pt>
                <c:pt idx="45">
                  <c:v>58.9</c:v>
                </c:pt>
                <c:pt idx="46">
                  <c:v>60.6</c:v>
                </c:pt>
                <c:pt idx="47">
                  <c:v>62</c:v>
                </c:pt>
                <c:pt idx="48">
                  <c:v>63.1</c:v>
                </c:pt>
                <c:pt idx="49">
                  <c:v>64.099999999999994</c:v>
                </c:pt>
                <c:pt idx="50">
                  <c:v>64.8</c:v>
                </c:pt>
                <c:pt idx="51">
                  <c:v>65.5</c:v>
                </c:pt>
                <c:pt idx="52">
                  <c:v>66</c:v>
                </c:pt>
                <c:pt idx="53">
                  <c:v>66.400000000000006</c:v>
                </c:pt>
                <c:pt idx="54">
                  <c:v>66.8</c:v>
                </c:pt>
                <c:pt idx="55">
                  <c:v>67</c:v>
                </c:pt>
                <c:pt idx="56">
                  <c:v>67.3</c:v>
                </c:pt>
                <c:pt idx="57">
                  <c:v>67.5</c:v>
                </c:pt>
                <c:pt idx="58">
                  <c:v>67.7</c:v>
                </c:pt>
                <c:pt idx="59">
                  <c:v>67.8</c:v>
                </c:pt>
                <c:pt idx="60">
                  <c:v>67.8</c:v>
                </c:pt>
                <c:pt idx="61">
                  <c:v>67.8</c:v>
                </c:pt>
                <c:pt idx="62">
                  <c:v>67.900000000000006</c:v>
                </c:pt>
                <c:pt idx="63">
                  <c:v>67.900000000000006</c:v>
                </c:pt>
                <c:pt idx="64">
                  <c:v>67.900000000000006</c:v>
                </c:pt>
                <c:pt idx="65">
                  <c:v>67.900000000000006</c:v>
                </c:pt>
                <c:pt idx="66">
                  <c:v>68</c:v>
                </c:pt>
                <c:pt idx="67">
                  <c:v>67.900000000000006</c:v>
                </c:pt>
                <c:pt idx="68">
                  <c:v>67.900000000000006</c:v>
                </c:pt>
                <c:pt idx="69">
                  <c:v>67.900000000000006</c:v>
                </c:pt>
                <c:pt idx="70">
                  <c:v>67.900000000000006</c:v>
                </c:pt>
                <c:pt idx="71">
                  <c:v>67.900000000000006</c:v>
                </c:pt>
                <c:pt idx="72">
                  <c:v>67.900000000000006</c:v>
                </c:pt>
                <c:pt idx="73">
                  <c:v>67.900000000000006</c:v>
                </c:pt>
                <c:pt idx="74">
                  <c:v>67.900000000000006</c:v>
                </c:pt>
                <c:pt idx="75">
                  <c:v>67.900000000000006</c:v>
                </c:pt>
                <c:pt idx="76">
                  <c:v>67.900000000000006</c:v>
                </c:pt>
                <c:pt idx="77">
                  <c:v>67.8</c:v>
                </c:pt>
                <c:pt idx="78">
                  <c:v>67.8</c:v>
                </c:pt>
                <c:pt idx="79">
                  <c:v>67.8</c:v>
                </c:pt>
                <c:pt idx="80">
                  <c:v>67.8</c:v>
                </c:pt>
                <c:pt idx="81">
                  <c:v>67.8</c:v>
                </c:pt>
                <c:pt idx="82">
                  <c:v>67.7</c:v>
                </c:pt>
                <c:pt idx="83">
                  <c:v>67.599999999999994</c:v>
                </c:pt>
                <c:pt idx="84">
                  <c:v>67.599999999999994</c:v>
                </c:pt>
                <c:pt idx="85">
                  <c:v>67.5</c:v>
                </c:pt>
                <c:pt idx="86">
                  <c:v>67.400000000000006</c:v>
                </c:pt>
                <c:pt idx="87">
                  <c:v>67.400000000000006</c:v>
                </c:pt>
                <c:pt idx="88">
                  <c:v>67.3</c:v>
                </c:pt>
                <c:pt idx="89">
                  <c:v>67.2</c:v>
                </c:pt>
                <c:pt idx="90">
                  <c:v>67.2</c:v>
                </c:pt>
                <c:pt idx="91">
                  <c:v>67.099999999999994</c:v>
                </c:pt>
                <c:pt idx="92">
                  <c:v>67.099999999999994</c:v>
                </c:pt>
                <c:pt idx="93">
                  <c:v>67.099999999999994</c:v>
                </c:pt>
                <c:pt idx="94">
                  <c:v>67</c:v>
                </c:pt>
                <c:pt idx="95">
                  <c:v>67</c:v>
                </c:pt>
                <c:pt idx="96">
                  <c:v>67</c:v>
                </c:pt>
                <c:pt idx="97">
                  <c:v>66.900000000000006</c:v>
                </c:pt>
                <c:pt idx="98">
                  <c:v>66.900000000000006</c:v>
                </c:pt>
                <c:pt idx="99">
                  <c:v>66.900000000000006</c:v>
                </c:pt>
                <c:pt idx="100">
                  <c:v>66.8</c:v>
                </c:pt>
                <c:pt idx="101">
                  <c:v>66.8</c:v>
                </c:pt>
                <c:pt idx="102">
                  <c:v>66.8</c:v>
                </c:pt>
                <c:pt idx="103">
                  <c:v>66.8</c:v>
                </c:pt>
                <c:pt idx="104">
                  <c:v>66.7</c:v>
                </c:pt>
                <c:pt idx="105">
                  <c:v>66.7</c:v>
                </c:pt>
                <c:pt idx="106">
                  <c:v>66.599999999999994</c:v>
                </c:pt>
                <c:pt idx="107">
                  <c:v>66.599999999999994</c:v>
                </c:pt>
                <c:pt idx="108">
                  <c:v>66.5</c:v>
                </c:pt>
                <c:pt idx="109">
                  <c:v>66.5</c:v>
                </c:pt>
                <c:pt idx="110">
                  <c:v>66.5</c:v>
                </c:pt>
                <c:pt idx="111">
                  <c:v>66.400000000000006</c:v>
                </c:pt>
                <c:pt idx="112">
                  <c:v>66.400000000000006</c:v>
                </c:pt>
                <c:pt idx="113">
                  <c:v>66.400000000000006</c:v>
                </c:pt>
                <c:pt idx="114">
                  <c:v>66.3</c:v>
                </c:pt>
                <c:pt idx="115">
                  <c:v>66.2</c:v>
                </c:pt>
                <c:pt idx="116">
                  <c:v>66.2</c:v>
                </c:pt>
                <c:pt idx="117">
                  <c:v>66.099999999999994</c:v>
                </c:pt>
                <c:pt idx="118">
                  <c:v>66.099999999999994</c:v>
                </c:pt>
                <c:pt idx="119">
                  <c:v>66.099999999999994</c:v>
                </c:pt>
                <c:pt idx="120">
                  <c:v>66</c:v>
                </c:pt>
                <c:pt idx="121">
                  <c:v>66</c:v>
                </c:pt>
                <c:pt idx="122">
                  <c:v>65.900000000000006</c:v>
                </c:pt>
                <c:pt idx="123">
                  <c:v>65.8</c:v>
                </c:pt>
                <c:pt idx="124">
                  <c:v>65.8</c:v>
                </c:pt>
                <c:pt idx="125">
                  <c:v>65.7</c:v>
                </c:pt>
                <c:pt idx="126">
                  <c:v>65.599999999999994</c:v>
                </c:pt>
                <c:pt idx="127">
                  <c:v>65.5</c:v>
                </c:pt>
                <c:pt idx="128">
                  <c:v>65.400000000000006</c:v>
                </c:pt>
                <c:pt idx="129">
                  <c:v>65.400000000000006</c:v>
                </c:pt>
                <c:pt idx="130">
                  <c:v>65.3</c:v>
                </c:pt>
                <c:pt idx="131">
                  <c:v>65.2</c:v>
                </c:pt>
                <c:pt idx="132">
                  <c:v>65.099999999999994</c:v>
                </c:pt>
                <c:pt idx="133">
                  <c:v>65</c:v>
                </c:pt>
                <c:pt idx="134">
                  <c:v>64.900000000000006</c:v>
                </c:pt>
                <c:pt idx="135">
                  <c:v>64.900000000000006</c:v>
                </c:pt>
                <c:pt idx="136">
                  <c:v>64.8</c:v>
                </c:pt>
                <c:pt idx="137">
                  <c:v>64.7</c:v>
                </c:pt>
                <c:pt idx="138">
                  <c:v>64.599999999999994</c:v>
                </c:pt>
                <c:pt idx="139">
                  <c:v>64.599999999999994</c:v>
                </c:pt>
                <c:pt idx="140">
                  <c:v>64.599999999999994</c:v>
                </c:pt>
                <c:pt idx="141">
                  <c:v>64.5</c:v>
                </c:pt>
                <c:pt idx="142">
                  <c:v>64.5</c:v>
                </c:pt>
                <c:pt idx="143">
                  <c:v>64.400000000000006</c:v>
                </c:pt>
                <c:pt idx="144">
                  <c:v>64.400000000000006</c:v>
                </c:pt>
                <c:pt idx="145">
                  <c:v>64.400000000000006</c:v>
                </c:pt>
                <c:pt idx="146">
                  <c:v>64.400000000000006</c:v>
                </c:pt>
                <c:pt idx="147">
                  <c:v>64.400000000000006</c:v>
                </c:pt>
                <c:pt idx="148">
                  <c:v>64.3</c:v>
                </c:pt>
                <c:pt idx="149">
                  <c:v>64.3</c:v>
                </c:pt>
                <c:pt idx="150">
                  <c:v>64.3</c:v>
                </c:pt>
                <c:pt idx="151">
                  <c:v>64.3</c:v>
                </c:pt>
                <c:pt idx="152">
                  <c:v>64.3</c:v>
                </c:pt>
                <c:pt idx="153">
                  <c:v>64.3</c:v>
                </c:pt>
                <c:pt idx="154">
                  <c:v>64.3</c:v>
                </c:pt>
                <c:pt idx="155">
                  <c:v>64.2</c:v>
                </c:pt>
                <c:pt idx="156">
                  <c:v>64.2</c:v>
                </c:pt>
                <c:pt idx="157">
                  <c:v>64.2</c:v>
                </c:pt>
                <c:pt idx="158">
                  <c:v>64.099999999999994</c:v>
                </c:pt>
                <c:pt idx="159">
                  <c:v>64.099999999999994</c:v>
                </c:pt>
                <c:pt idx="160">
                  <c:v>64</c:v>
                </c:pt>
                <c:pt idx="161">
                  <c:v>63.9</c:v>
                </c:pt>
                <c:pt idx="162">
                  <c:v>63.7</c:v>
                </c:pt>
                <c:pt idx="163">
                  <c:v>63.7</c:v>
                </c:pt>
                <c:pt idx="164">
                  <c:v>63.6</c:v>
                </c:pt>
                <c:pt idx="165">
                  <c:v>63.5</c:v>
                </c:pt>
                <c:pt idx="166">
                  <c:v>63.4</c:v>
                </c:pt>
                <c:pt idx="167">
                  <c:v>63.3</c:v>
                </c:pt>
                <c:pt idx="168">
                  <c:v>63.2</c:v>
                </c:pt>
                <c:pt idx="169">
                  <c:v>63.1</c:v>
                </c:pt>
                <c:pt idx="170">
                  <c:v>63</c:v>
                </c:pt>
                <c:pt idx="171">
                  <c:v>62.9</c:v>
                </c:pt>
                <c:pt idx="172">
                  <c:v>62.9</c:v>
                </c:pt>
                <c:pt idx="173">
                  <c:v>62.7</c:v>
                </c:pt>
                <c:pt idx="174">
                  <c:v>62.7</c:v>
                </c:pt>
                <c:pt idx="175">
                  <c:v>62.6</c:v>
                </c:pt>
                <c:pt idx="176">
                  <c:v>62.5</c:v>
                </c:pt>
                <c:pt idx="177">
                  <c:v>62.3</c:v>
                </c:pt>
                <c:pt idx="178">
                  <c:v>62.2</c:v>
                </c:pt>
                <c:pt idx="179">
                  <c:v>62.1</c:v>
                </c:pt>
                <c:pt idx="180">
                  <c:v>62</c:v>
                </c:pt>
                <c:pt idx="181">
                  <c:v>61.9</c:v>
                </c:pt>
                <c:pt idx="182">
                  <c:v>61.8</c:v>
                </c:pt>
                <c:pt idx="183">
                  <c:v>61.7</c:v>
                </c:pt>
                <c:pt idx="184">
                  <c:v>61.6</c:v>
                </c:pt>
                <c:pt idx="185">
                  <c:v>61.4</c:v>
                </c:pt>
                <c:pt idx="186">
                  <c:v>61.3</c:v>
                </c:pt>
                <c:pt idx="187">
                  <c:v>61.2</c:v>
                </c:pt>
                <c:pt idx="188">
                  <c:v>61.1</c:v>
                </c:pt>
                <c:pt idx="189">
                  <c:v>61</c:v>
                </c:pt>
                <c:pt idx="190">
                  <c:v>60.9</c:v>
                </c:pt>
                <c:pt idx="191">
                  <c:v>60.8</c:v>
                </c:pt>
                <c:pt idx="192">
                  <c:v>60.6</c:v>
                </c:pt>
                <c:pt idx="193">
                  <c:v>60.5</c:v>
                </c:pt>
                <c:pt idx="194">
                  <c:v>60.4</c:v>
                </c:pt>
                <c:pt idx="195">
                  <c:v>60.3</c:v>
                </c:pt>
                <c:pt idx="196">
                  <c:v>60.2</c:v>
                </c:pt>
                <c:pt idx="197">
                  <c:v>60</c:v>
                </c:pt>
                <c:pt idx="198">
                  <c:v>59.9</c:v>
                </c:pt>
                <c:pt idx="199">
                  <c:v>59.8</c:v>
                </c:pt>
                <c:pt idx="200">
                  <c:v>59.7</c:v>
                </c:pt>
                <c:pt idx="201">
                  <c:v>59.6</c:v>
                </c:pt>
                <c:pt idx="202">
                  <c:v>59.5</c:v>
                </c:pt>
                <c:pt idx="203">
                  <c:v>59.4</c:v>
                </c:pt>
                <c:pt idx="204">
                  <c:v>59.3</c:v>
                </c:pt>
                <c:pt idx="205">
                  <c:v>59.2</c:v>
                </c:pt>
                <c:pt idx="206">
                  <c:v>59.1</c:v>
                </c:pt>
                <c:pt idx="207">
                  <c:v>59</c:v>
                </c:pt>
                <c:pt idx="208">
                  <c:v>58.9</c:v>
                </c:pt>
                <c:pt idx="209">
                  <c:v>58.8</c:v>
                </c:pt>
                <c:pt idx="210">
                  <c:v>58.7</c:v>
                </c:pt>
                <c:pt idx="211">
                  <c:v>58.6</c:v>
                </c:pt>
                <c:pt idx="212">
                  <c:v>58.6</c:v>
                </c:pt>
                <c:pt idx="213">
                  <c:v>58.5</c:v>
                </c:pt>
                <c:pt idx="214">
                  <c:v>58.4</c:v>
                </c:pt>
                <c:pt idx="215">
                  <c:v>58.3</c:v>
                </c:pt>
                <c:pt idx="216">
                  <c:v>58.3</c:v>
                </c:pt>
                <c:pt idx="217">
                  <c:v>58.2</c:v>
                </c:pt>
                <c:pt idx="218">
                  <c:v>58.1</c:v>
                </c:pt>
                <c:pt idx="219">
                  <c:v>58.1</c:v>
                </c:pt>
                <c:pt idx="220">
                  <c:v>58</c:v>
                </c:pt>
                <c:pt idx="221">
                  <c:v>58</c:v>
                </c:pt>
                <c:pt idx="222">
                  <c:v>57.9</c:v>
                </c:pt>
                <c:pt idx="223">
                  <c:v>57.9</c:v>
                </c:pt>
                <c:pt idx="224">
                  <c:v>57.8</c:v>
                </c:pt>
                <c:pt idx="225">
                  <c:v>57.8</c:v>
                </c:pt>
                <c:pt idx="226">
                  <c:v>57.7</c:v>
                </c:pt>
                <c:pt idx="227">
                  <c:v>57.7</c:v>
                </c:pt>
                <c:pt idx="228">
                  <c:v>57.7</c:v>
                </c:pt>
                <c:pt idx="229">
                  <c:v>57.7</c:v>
                </c:pt>
                <c:pt idx="230">
                  <c:v>57.6</c:v>
                </c:pt>
                <c:pt idx="231">
                  <c:v>57.6</c:v>
                </c:pt>
                <c:pt idx="232">
                  <c:v>57.6</c:v>
                </c:pt>
                <c:pt idx="233">
                  <c:v>57.6</c:v>
                </c:pt>
                <c:pt idx="234">
                  <c:v>57.6</c:v>
                </c:pt>
                <c:pt idx="235">
                  <c:v>57.5</c:v>
                </c:pt>
                <c:pt idx="236">
                  <c:v>57.5</c:v>
                </c:pt>
                <c:pt idx="237">
                  <c:v>57.5</c:v>
                </c:pt>
                <c:pt idx="238">
                  <c:v>57.5</c:v>
                </c:pt>
                <c:pt idx="239">
                  <c:v>57.5</c:v>
                </c:pt>
                <c:pt idx="240">
                  <c:v>57.5</c:v>
                </c:pt>
                <c:pt idx="241">
                  <c:v>57.5</c:v>
                </c:pt>
                <c:pt idx="242">
                  <c:v>57.4</c:v>
                </c:pt>
                <c:pt idx="243">
                  <c:v>57.4</c:v>
                </c:pt>
                <c:pt idx="244">
                  <c:v>57.4</c:v>
                </c:pt>
                <c:pt idx="245">
                  <c:v>57.4</c:v>
                </c:pt>
                <c:pt idx="246">
                  <c:v>57.4</c:v>
                </c:pt>
                <c:pt idx="247">
                  <c:v>57.4</c:v>
                </c:pt>
                <c:pt idx="248">
                  <c:v>57.4</c:v>
                </c:pt>
                <c:pt idx="249">
                  <c:v>57.4</c:v>
                </c:pt>
                <c:pt idx="250">
                  <c:v>57.4</c:v>
                </c:pt>
                <c:pt idx="251">
                  <c:v>57.4</c:v>
                </c:pt>
                <c:pt idx="252">
                  <c:v>57.4</c:v>
                </c:pt>
                <c:pt idx="253">
                  <c:v>57.4</c:v>
                </c:pt>
                <c:pt idx="254">
                  <c:v>57.3</c:v>
                </c:pt>
                <c:pt idx="255">
                  <c:v>57.3</c:v>
                </c:pt>
                <c:pt idx="256">
                  <c:v>57.3</c:v>
                </c:pt>
                <c:pt idx="257">
                  <c:v>57.3</c:v>
                </c:pt>
                <c:pt idx="258">
                  <c:v>57.3</c:v>
                </c:pt>
                <c:pt idx="259">
                  <c:v>57.3</c:v>
                </c:pt>
                <c:pt idx="260">
                  <c:v>57.3</c:v>
                </c:pt>
                <c:pt idx="261">
                  <c:v>57.3</c:v>
                </c:pt>
                <c:pt idx="262">
                  <c:v>57.3</c:v>
                </c:pt>
                <c:pt idx="263">
                  <c:v>57.3</c:v>
                </c:pt>
                <c:pt idx="264">
                  <c:v>57.3</c:v>
                </c:pt>
                <c:pt idx="265">
                  <c:v>57.3</c:v>
                </c:pt>
                <c:pt idx="266">
                  <c:v>57.3</c:v>
                </c:pt>
                <c:pt idx="267">
                  <c:v>57.3</c:v>
                </c:pt>
                <c:pt idx="268">
                  <c:v>57.3</c:v>
                </c:pt>
                <c:pt idx="269">
                  <c:v>57.3</c:v>
                </c:pt>
                <c:pt idx="270">
                  <c:v>57.3</c:v>
                </c:pt>
                <c:pt idx="271">
                  <c:v>57.3</c:v>
                </c:pt>
                <c:pt idx="272">
                  <c:v>57.3</c:v>
                </c:pt>
                <c:pt idx="273">
                  <c:v>57.3</c:v>
                </c:pt>
                <c:pt idx="274">
                  <c:v>57.3</c:v>
                </c:pt>
                <c:pt idx="275">
                  <c:v>57.3</c:v>
                </c:pt>
                <c:pt idx="276">
                  <c:v>57.3</c:v>
                </c:pt>
                <c:pt idx="277">
                  <c:v>57.3</c:v>
                </c:pt>
                <c:pt idx="278">
                  <c:v>57.3</c:v>
                </c:pt>
                <c:pt idx="279">
                  <c:v>57.4</c:v>
                </c:pt>
                <c:pt idx="280">
                  <c:v>57.4</c:v>
                </c:pt>
                <c:pt idx="281">
                  <c:v>57.4</c:v>
                </c:pt>
                <c:pt idx="282">
                  <c:v>57.4</c:v>
                </c:pt>
                <c:pt idx="283">
                  <c:v>57.4</c:v>
                </c:pt>
                <c:pt idx="284">
                  <c:v>57.5</c:v>
                </c:pt>
                <c:pt idx="285">
                  <c:v>57.5</c:v>
                </c:pt>
                <c:pt idx="286">
                  <c:v>57.5</c:v>
                </c:pt>
                <c:pt idx="287">
                  <c:v>57.6</c:v>
                </c:pt>
                <c:pt idx="288">
                  <c:v>57.6</c:v>
                </c:pt>
                <c:pt idx="289">
                  <c:v>57.7</c:v>
                </c:pt>
                <c:pt idx="290">
                  <c:v>57.8</c:v>
                </c:pt>
                <c:pt idx="291">
                  <c:v>57.8</c:v>
                </c:pt>
                <c:pt idx="292">
                  <c:v>57.9</c:v>
                </c:pt>
                <c:pt idx="293">
                  <c:v>57.9</c:v>
                </c:pt>
                <c:pt idx="294">
                  <c:v>57.9</c:v>
                </c:pt>
                <c:pt idx="295">
                  <c:v>58</c:v>
                </c:pt>
                <c:pt idx="296">
                  <c:v>58</c:v>
                </c:pt>
                <c:pt idx="297">
                  <c:v>58.1</c:v>
                </c:pt>
                <c:pt idx="298">
                  <c:v>58.1</c:v>
                </c:pt>
                <c:pt idx="299">
                  <c:v>58.1</c:v>
                </c:pt>
                <c:pt idx="300">
                  <c:v>58.2</c:v>
                </c:pt>
                <c:pt idx="301">
                  <c:v>58.2</c:v>
                </c:pt>
                <c:pt idx="302">
                  <c:v>58.2</c:v>
                </c:pt>
                <c:pt idx="303">
                  <c:v>58.2</c:v>
                </c:pt>
                <c:pt idx="304">
                  <c:v>58.2</c:v>
                </c:pt>
                <c:pt idx="305">
                  <c:v>58.3</c:v>
                </c:pt>
                <c:pt idx="306">
                  <c:v>58.3</c:v>
                </c:pt>
                <c:pt idx="307">
                  <c:v>58.3</c:v>
                </c:pt>
                <c:pt idx="308">
                  <c:v>58.4</c:v>
                </c:pt>
                <c:pt idx="309">
                  <c:v>58.4</c:v>
                </c:pt>
                <c:pt idx="310">
                  <c:v>58.4</c:v>
                </c:pt>
                <c:pt idx="311">
                  <c:v>58.4</c:v>
                </c:pt>
                <c:pt idx="312">
                  <c:v>58.4</c:v>
                </c:pt>
                <c:pt idx="313">
                  <c:v>58.5</c:v>
                </c:pt>
                <c:pt idx="314">
                  <c:v>58.5</c:v>
                </c:pt>
                <c:pt idx="315">
                  <c:v>58.5</c:v>
                </c:pt>
                <c:pt idx="316">
                  <c:v>58.5</c:v>
                </c:pt>
                <c:pt idx="317">
                  <c:v>58.5</c:v>
                </c:pt>
                <c:pt idx="318">
                  <c:v>58.5</c:v>
                </c:pt>
                <c:pt idx="319">
                  <c:v>58.6</c:v>
                </c:pt>
                <c:pt idx="320">
                  <c:v>58.6</c:v>
                </c:pt>
                <c:pt idx="321">
                  <c:v>58.6</c:v>
                </c:pt>
                <c:pt idx="322">
                  <c:v>58.6</c:v>
                </c:pt>
                <c:pt idx="323">
                  <c:v>58.6</c:v>
                </c:pt>
                <c:pt idx="324">
                  <c:v>58.6</c:v>
                </c:pt>
                <c:pt idx="325">
                  <c:v>58.7</c:v>
                </c:pt>
                <c:pt idx="326">
                  <c:v>58.7</c:v>
                </c:pt>
                <c:pt idx="327">
                  <c:v>58.7</c:v>
                </c:pt>
                <c:pt idx="328">
                  <c:v>58.7</c:v>
                </c:pt>
                <c:pt idx="329">
                  <c:v>58.8</c:v>
                </c:pt>
                <c:pt idx="330">
                  <c:v>58.8</c:v>
                </c:pt>
                <c:pt idx="331">
                  <c:v>58.8</c:v>
                </c:pt>
                <c:pt idx="332">
                  <c:v>58.8</c:v>
                </c:pt>
                <c:pt idx="333">
                  <c:v>58.8</c:v>
                </c:pt>
                <c:pt idx="334">
                  <c:v>58.9</c:v>
                </c:pt>
                <c:pt idx="335">
                  <c:v>58.9</c:v>
                </c:pt>
                <c:pt idx="336">
                  <c:v>58.9</c:v>
                </c:pt>
                <c:pt idx="337">
                  <c:v>59</c:v>
                </c:pt>
                <c:pt idx="338">
                  <c:v>59</c:v>
                </c:pt>
                <c:pt idx="339">
                  <c:v>59</c:v>
                </c:pt>
                <c:pt idx="340">
                  <c:v>59.1</c:v>
                </c:pt>
                <c:pt idx="341">
                  <c:v>59.1</c:v>
                </c:pt>
                <c:pt idx="342">
                  <c:v>59.1</c:v>
                </c:pt>
                <c:pt idx="343">
                  <c:v>59.1</c:v>
                </c:pt>
                <c:pt idx="344">
                  <c:v>59.2</c:v>
                </c:pt>
                <c:pt idx="345">
                  <c:v>59.2</c:v>
                </c:pt>
                <c:pt idx="346">
                  <c:v>59.2</c:v>
                </c:pt>
                <c:pt idx="347">
                  <c:v>59.3</c:v>
                </c:pt>
                <c:pt idx="348">
                  <c:v>59.3</c:v>
                </c:pt>
                <c:pt idx="349">
                  <c:v>59.4</c:v>
                </c:pt>
                <c:pt idx="350">
                  <c:v>59.4</c:v>
                </c:pt>
                <c:pt idx="351">
                  <c:v>59.4</c:v>
                </c:pt>
                <c:pt idx="352">
                  <c:v>59.5</c:v>
                </c:pt>
                <c:pt idx="353">
                  <c:v>59.5</c:v>
                </c:pt>
                <c:pt idx="354">
                  <c:v>59.6</c:v>
                </c:pt>
                <c:pt idx="355">
                  <c:v>59.6</c:v>
                </c:pt>
                <c:pt idx="356">
                  <c:v>59.7</c:v>
                </c:pt>
                <c:pt idx="357">
                  <c:v>59.7</c:v>
                </c:pt>
                <c:pt idx="358">
                  <c:v>59.8</c:v>
                </c:pt>
                <c:pt idx="359">
                  <c:v>59.8</c:v>
                </c:pt>
                <c:pt idx="360">
                  <c:v>59.9</c:v>
                </c:pt>
                <c:pt idx="361">
                  <c:v>59.9</c:v>
                </c:pt>
                <c:pt idx="362">
                  <c:v>60</c:v>
                </c:pt>
                <c:pt idx="363">
                  <c:v>60.1</c:v>
                </c:pt>
                <c:pt idx="364">
                  <c:v>60.1</c:v>
                </c:pt>
                <c:pt idx="365">
                  <c:v>60.2</c:v>
                </c:pt>
                <c:pt idx="366">
                  <c:v>60.3</c:v>
                </c:pt>
                <c:pt idx="367">
                  <c:v>60.3</c:v>
                </c:pt>
                <c:pt idx="368">
                  <c:v>60.4</c:v>
                </c:pt>
                <c:pt idx="369">
                  <c:v>60.5</c:v>
                </c:pt>
                <c:pt idx="370">
                  <c:v>60.5</c:v>
                </c:pt>
                <c:pt idx="371">
                  <c:v>60.6</c:v>
                </c:pt>
                <c:pt idx="372">
                  <c:v>60.7</c:v>
                </c:pt>
                <c:pt idx="373">
                  <c:v>60.7</c:v>
                </c:pt>
                <c:pt idx="374">
                  <c:v>60.7</c:v>
                </c:pt>
                <c:pt idx="375">
                  <c:v>60.8</c:v>
                </c:pt>
                <c:pt idx="376">
                  <c:v>60.9</c:v>
                </c:pt>
                <c:pt idx="377">
                  <c:v>60.9</c:v>
                </c:pt>
                <c:pt idx="378">
                  <c:v>61</c:v>
                </c:pt>
                <c:pt idx="379">
                  <c:v>61</c:v>
                </c:pt>
                <c:pt idx="380">
                  <c:v>61</c:v>
                </c:pt>
                <c:pt idx="381">
                  <c:v>61.1</c:v>
                </c:pt>
                <c:pt idx="382">
                  <c:v>61.1</c:v>
                </c:pt>
                <c:pt idx="383">
                  <c:v>61.2</c:v>
                </c:pt>
                <c:pt idx="384">
                  <c:v>61.2</c:v>
                </c:pt>
                <c:pt idx="385">
                  <c:v>61.2</c:v>
                </c:pt>
                <c:pt idx="386">
                  <c:v>61.3</c:v>
                </c:pt>
                <c:pt idx="387">
                  <c:v>61.3</c:v>
                </c:pt>
                <c:pt idx="388">
                  <c:v>61.3</c:v>
                </c:pt>
                <c:pt idx="389">
                  <c:v>61.4</c:v>
                </c:pt>
                <c:pt idx="390">
                  <c:v>61.4</c:v>
                </c:pt>
                <c:pt idx="391">
                  <c:v>61.5</c:v>
                </c:pt>
                <c:pt idx="392">
                  <c:v>61.5</c:v>
                </c:pt>
                <c:pt idx="393">
                  <c:v>61.5</c:v>
                </c:pt>
                <c:pt idx="394">
                  <c:v>61.6</c:v>
                </c:pt>
                <c:pt idx="395">
                  <c:v>61.7</c:v>
                </c:pt>
                <c:pt idx="396">
                  <c:v>61.7</c:v>
                </c:pt>
                <c:pt idx="397">
                  <c:v>61.8</c:v>
                </c:pt>
                <c:pt idx="398">
                  <c:v>61.9</c:v>
                </c:pt>
                <c:pt idx="399">
                  <c:v>61.9</c:v>
                </c:pt>
                <c:pt idx="400">
                  <c:v>61.9</c:v>
                </c:pt>
                <c:pt idx="401">
                  <c:v>62</c:v>
                </c:pt>
                <c:pt idx="402">
                  <c:v>62</c:v>
                </c:pt>
                <c:pt idx="403">
                  <c:v>62.1</c:v>
                </c:pt>
                <c:pt idx="404">
                  <c:v>62.2</c:v>
                </c:pt>
                <c:pt idx="405">
                  <c:v>62.2</c:v>
                </c:pt>
                <c:pt idx="406">
                  <c:v>62.2</c:v>
                </c:pt>
                <c:pt idx="407">
                  <c:v>62.3</c:v>
                </c:pt>
                <c:pt idx="408">
                  <c:v>62.3</c:v>
                </c:pt>
                <c:pt idx="409">
                  <c:v>62.4</c:v>
                </c:pt>
                <c:pt idx="410">
                  <c:v>62.4</c:v>
                </c:pt>
                <c:pt idx="411">
                  <c:v>62.5</c:v>
                </c:pt>
                <c:pt idx="412">
                  <c:v>62.6</c:v>
                </c:pt>
                <c:pt idx="413">
                  <c:v>62.7</c:v>
                </c:pt>
                <c:pt idx="414">
                  <c:v>62.7</c:v>
                </c:pt>
                <c:pt idx="415">
                  <c:v>62.8</c:v>
                </c:pt>
                <c:pt idx="416">
                  <c:v>62.9</c:v>
                </c:pt>
                <c:pt idx="417">
                  <c:v>62.9</c:v>
                </c:pt>
                <c:pt idx="418">
                  <c:v>63</c:v>
                </c:pt>
                <c:pt idx="419">
                  <c:v>63</c:v>
                </c:pt>
                <c:pt idx="420">
                  <c:v>63.1</c:v>
                </c:pt>
                <c:pt idx="421">
                  <c:v>63.2</c:v>
                </c:pt>
                <c:pt idx="422">
                  <c:v>63.2</c:v>
                </c:pt>
                <c:pt idx="423">
                  <c:v>63.2</c:v>
                </c:pt>
                <c:pt idx="424">
                  <c:v>63.3</c:v>
                </c:pt>
                <c:pt idx="425">
                  <c:v>63.3</c:v>
                </c:pt>
                <c:pt idx="426">
                  <c:v>63.4</c:v>
                </c:pt>
                <c:pt idx="427">
                  <c:v>63.4</c:v>
                </c:pt>
                <c:pt idx="428">
                  <c:v>63.4</c:v>
                </c:pt>
                <c:pt idx="429">
                  <c:v>63.5</c:v>
                </c:pt>
                <c:pt idx="430">
                  <c:v>63.5</c:v>
                </c:pt>
                <c:pt idx="431">
                  <c:v>63.5</c:v>
                </c:pt>
                <c:pt idx="432">
                  <c:v>63.5</c:v>
                </c:pt>
                <c:pt idx="433">
                  <c:v>63.6</c:v>
                </c:pt>
                <c:pt idx="434">
                  <c:v>63.6</c:v>
                </c:pt>
                <c:pt idx="435">
                  <c:v>63.6</c:v>
                </c:pt>
                <c:pt idx="436">
                  <c:v>63.6</c:v>
                </c:pt>
                <c:pt idx="437">
                  <c:v>63.6</c:v>
                </c:pt>
                <c:pt idx="438">
                  <c:v>63.7</c:v>
                </c:pt>
                <c:pt idx="439">
                  <c:v>63.7</c:v>
                </c:pt>
                <c:pt idx="440">
                  <c:v>63.7</c:v>
                </c:pt>
                <c:pt idx="441">
                  <c:v>63.7</c:v>
                </c:pt>
                <c:pt idx="442">
                  <c:v>63.7</c:v>
                </c:pt>
                <c:pt idx="443">
                  <c:v>63.7</c:v>
                </c:pt>
                <c:pt idx="444">
                  <c:v>63.7</c:v>
                </c:pt>
                <c:pt idx="445">
                  <c:v>63.7</c:v>
                </c:pt>
                <c:pt idx="446">
                  <c:v>63.7</c:v>
                </c:pt>
                <c:pt idx="447">
                  <c:v>63.7</c:v>
                </c:pt>
                <c:pt idx="448">
                  <c:v>63.7</c:v>
                </c:pt>
                <c:pt idx="449">
                  <c:v>63.7</c:v>
                </c:pt>
                <c:pt idx="450">
                  <c:v>63.7</c:v>
                </c:pt>
                <c:pt idx="451">
                  <c:v>63.7</c:v>
                </c:pt>
                <c:pt idx="452">
                  <c:v>63.7</c:v>
                </c:pt>
                <c:pt idx="453">
                  <c:v>63.7</c:v>
                </c:pt>
                <c:pt idx="454">
                  <c:v>63.7</c:v>
                </c:pt>
                <c:pt idx="455">
                  <c:v>63.7</c:v>
                </c:pt>
                <c:pt idx="456">
                  <c:v>63.7</c:v>
                </c:pt>
                <c:pt idx="457">
                  <c:v>63.7</c:v>
                </c:pt>
                <c:pt idx="458">
                  <c:v>63.7</c:v>
                </c:pt>
                <c:pt idx="459">
                  <c:v>63.7</c:v>
                </c:pt>
                <c:pt idx="460">
                  <c:v>63.6</c:v>
                </c:pt>
                <c:pt idx="461">
                  <c:v>63.6</c:v>
                </c:pt>
                <c:pt idx="462">
                  <c:v>63.6</c:v>
                </c:pt>
                <c:pt idx="463">
                  <c:v>63.6</c:v>
                </c:pt>
                <c:pt idx="464">
                  <c:v>63.5</c:v>
                </c:pt>
                <c:pt idx="465">
                  <c:v>63.5</c:v>
                </c:pt>
                <c:pt idx="466">
                  <c:v>63.4</c:v>
                </c:pt>
                <c:pt idx="467">
                  <c:v>63.4</c:v>
                </c:pt>
                <c:pt idx="468">
                  <c:v>63.4</c:v>
                </c:pt>
                <c:pt idx="469">
                  <c:v>63.4</c:v>
                </c:pt>
                <c:pt idx="470">
                  <c:v>63.4</c:v>
                </c:pt>
                <c:pt idx="471">
                  <c:v>63.4</c:v>
                </c:pt>
                <c:pt idx="472">
                  <c:v>63.3</c:v>
                </c:pt>
                <c:pt idx="473">
                  <c:v>63.3</c:v>
                </c:pt>
                <c:pt idx="474">
                  <c:v>63.3</c:v>
                </c:pt>
                <c:pt idx="475">
                  <c:v>63.3</c:v>
                </c:pt>
                <c:pt idx="476">
                  <c:v>63.3</c:v>
                </c:pt>
                <c:pt idx="477">
                  <c:v>63.3</c:v>
                </c:pt>
                <c:pt idx="478">
                  <c:v>63.3</c:v>
                </c:pt>
                <c:pt idx="479">
                  <c:v>63.3</c:v>
                </c:pt>
                <c:pt idx="480">
                  <c:v>63.3</c:v>
                </c:pt>
                <c:pt idx="481">
                  <c:v>63.3</c:v>
                </c:pt>
                <c:pt idx="482">
                  <c:v>63.3</c:v>
                </c:pt>
                <c:pt idx="483">
                  <c:v>63.4</c:v>
                </c:pt>
                <c:pt idx="484">
                  <c:v>63.4</c:v>
                </c:pt>
                <c:pt idx="485">
                  <c:v>63.5</c:v>
                </c:pt>
                <c:pt idx="486">
                  <c:v>63.5</c:v>
                </c:pt>
                <c:pt idx="487">
                  <c:v>63.6</c:v>
                </c:pt>
                <c:pt idx="488">
                  <c:v>63.7</c:v>
                </c:pt>
                <c:pt idx="489">
                  <c:v>63.8</c:v>
                </c:pt>
                <c:pt idx="490">
                  <c:v>63.8</c:v>
                </c:pt>
                <c:pt idx="491">
                  <c:v>63.9</c:v>
                </c:pt>
                <c:pt idx="492">
                  <c:v>63.9</c:v>
                </c:pt>
                <c:pt idx="493">
                  <c:v>64</c:v>
                </c:pt>
                <c:pt idx="494">
                  <c:v>64</c:v>
                </c:pt>
                <c:pt idx="495">
                  <c:v>64</c:v>
                </c:pt>
                <c:pt idx="496">
                  <c:v>64.099999999999994</c:v>
                </c:pt>
                <c:pt idx="497">
                  <c:v>64.099999999999994</c:v>
                </c:pt>
                <c:pt idx="498">
                  <c:v>64.099999999999994</c:v>
                </c:pt>
                <c:pt idx="499">
                  <c:v>64.099999999999994</c:v>
                </c:pt>
                <c:pt idx="500">
                  <c:v>64.099999999999994</c:v>
                </c:pt>
                <c:pt idx="501">
                  <c:v>64.099999999999994</c:v>
                </c:pt>
                <c:pt idx="502">
                  <c:v>64.099999999999994</c:v>
                </c:pt>
                <c:pt idx="503">
                  <c:v>64.2</c:v>
                </c:pt>
                <c:pt idx="504">
                  <c:v>64.2</c:v>
                </c:pt>
                <c:pt idx="505">
                  <c:v>64.2</c:v>
                </c:pt>
                <c:pt idx="506">
                  <c:v>64.2</c:v>
                </c:pt>
                <c:pt idx="507">
                  <c:v>64.2</c:v>
                </c:pt>
                <c:pt idx="508">
                  <c:v>64.2</c:v>
                </c:pt>
                <c:pt idx="509">
                  <c:v>64.2</c:v>
                </c:pt>
                <c:pt idx="510">
                  <c:v>64.2</c:v>
                </c:pt>
                <c:pt idx="511">
                  <c:v>64.2</c:v>
                </c:pt>
                <c:pt idx="512">
                  <c:v>64.2</c:v>
                </c:pt>
                <c:pt idx="513">
                  <c:v>64.2</c:v>
                </c:pt>
                <c:pt idx="514">
                  <c:v>64.2</c:v>
                </c:pt>
                <c:pt idx="515">
                  <c:v>64.3</c:v>
                </c:pt>
                <c:pt idx="516">
                  <c:v>64.3</c:v>
                </c:pt>
                <c:pt idx="517">
                  <c:v>64.3</c:v>
                </c:pt>
                <c:pt idx="518">
                  <c:v>64.3</c:v>
                </c:pt>
                <c:pt idx="519">
                  <c:v>64.3</c:v>
                </c:pt>
                <c:pt idx="520">
                  <c:v>64.400000000000006</c:v>
                </c:pt>
                <c:pt idx="521">
                  <c:v>64.5</c:v>
                </c:pt>
                <c:pt idx="522">
                  <c:v>64.599999999999994</c:v>
                </c:pt>
                <c:pt idx="523">
                  <c:v>64.7</c:v>
                </c:pt>
                <c:pt idx="524">
                  <c:v>64.7</c:v>
                </c:pt>
                <c:pt idx="525">
                  <c:v>64.8</c:v>
                </c:pt>
                <c:pt idx="526">
                  <c:v>64.8</c:v>
                </c:pt>
                <c:pt idx="527">
                  <c:v>64.8</c:v>
                </c:pt>
                <c:pt idx="528">
                  <c:v>64.8</c:v>
                </c:pt>
                <c:pt idx="529">
                  <c:v>64.8</c:v>
                </c:pt>
                <c:pt idx="530">
                  <c:v>64.900000000000006</c:v>
                </c:pt>
                <c:pt idx="531">
                  <c:v>64.900000000000006</c:v>
                </c:pt>
                <c:pt idx="532">
                  <c:v>64.8</c:v>
                </c:pt>
                <c:pt idx="533">
                  <c:v>64.8</c:v>
                </c:pt>
                <c:pt idx="534">
                  <c:v>64.8</c:v>
                </c:pt>
                <c:pt idx="535">
                  <c:v>64.8</c:v>
                </c:pt>
                <c:pt idx="536">
                  <c:v>64.7</c:v>
                </c:pt>
                <c:pt idx="537">
                  <c:v>64.7</c:v>
                </c:pt>
                <c:pt idx="538">
                  <c:v>64.7</c:v>
                </c:pt>
                <c:pt idx="539">
                  <c:v>64.599999999999994</c:v>
                </c:pt>
                <c:pt idx="540">
                  <c:v>64.599999999999994</c:v>
                </c:pt>
                <c:pt idx="541">
                  <c:v>64.599999999999994</c:v>
                </c:pt>
                <c:pt idx="542">
                  <c:v>64.5</c:v>
                </c:pt>
                <c:pt idx="543">
                  <c:v>64.5</c:v>
                </c:pt>
                <c:pt idx="544">
                  <c:v>64.5</c:v>
                </c:pt>
                <c:pt idx="545">
                  <c:v>64.5</c:v>
                </c:pt>
                <c:pt idx="546">
                  <c:v>64.5</c:v>
                </c:pt>
                <c:pt idx="547">
                  <c:v>64.5</c:v>
                </c:pt>
                <c:pt idx="548">
                  <c:v>64.5</c:v>
                </c:pt>
                <c:pt idx="549">
                  <c:v>64.5</c:v>
                </c:pt>
                <c:pt idx="550">
                  <c:v>64.5</c:v>
                </c:pt>
                <c:pt idx="551">
                  <c:v>64.5</c:v>
                </c:pt>
                <c:pt idx="552">
                  <c:v>64.5</c:v>
                </c:pt>
                <c:pt idx="553">
                  <c:v>64.5</c:v>
                </c:pt>
                <c:pt idx="554">
                  <c:v>64.5</c:v>
                </c:pt>
                <c:pt idx="555">
                  <c:v>64.5</c:v>
                </c:pt>
                <c:pt idx="556">
                  <c:v>64.599999999999994</c:v>
                </c:pt>
                <c:pt idx="557">
                  <c:v>64.599999999999994</c:v>
                </c:pt>
                <c:pt idx="558">
                  <c:v>64.599999999999994</c:v>
                </c:pt>
                <c:pt idx="559">
                  <c:v>64.599999999999994</c:v>
                </c:pt>
                <c:pt idx="560">
                  <c:v>64.599999999999994</c:v>
                </c:pt>
                <c:pt idx="561">
                  <c:v>64.599999999999994</c:v>
                </c:pt>
                <c:pt idx="562">
                  <c:v>64.5</c:v>
                </c:pt>
                <c:pt idx="563">
                  <c:v>64.5</c:v>
                </c:pt>
                <c:pt idx="564">
                  <c:v>64.3</c:v>
                </c:pt>
                <c:pt idx="565">
                  <c:v>64.2</c:v>
                </c:pt>
                <c:pt idx="566">
                  <c:v>64.099999999999994</c:v>
                </c:pt>
                <c:pt idx="567">
                  <c:v>64</c:v>
                </c:pt>
                <c:pt idx="568">
                  <c:v>63.8</c:v>
                </c:pt>
                <c:pt idx="569">
                  <c:v>63.7</c:v>
                </c:pt>
                <c:pt idx="570">
                  <c:v>63.6</c:v>
                </c:pt>
                <c:pt idx="571">
                  <c:v>63.5</c:v>
                </c:pt>
                <c:pt idx="572">
                  <c:v>63.4</c:v>
                </c:pt>
                <c:pt idx="573">
                  <c:v>63.3</c:v>
                </c:pt>
                <c:pt idx="574">
                  <c:v>63.2</c:v>
                </c:pt>
                <c:pt idx="575">
                  <c:v>63.2</c:v>
                </c:pt>
                <c:pt idx="576">
                  <c:v>63.1</c:v>
                </c:pt>
                <c:pt idx="577">
                  <c:v>63.1</c:v>
                </c:pt>
                <c:pt idx="578">
                  <c:v>63.1</c:v>
                </c:pt>
                <c:pt idx="579">
                  <c:v>63.1</c:v>
                </c:pt>
                <c:pt idx="580">
                  <c:v>63.1</c:v>
                </c:pt>
                <c:pt idx="581">
                  <c:v>63</c:v>
                </c:pt>
                <c:pt idx="582">
                  <c:v>63.1</c:v>
                </c:pt>
                <c:pt idx="583">
                  <c:v>63</c:v>
                </c:pt>
                <c:pt idx="584">
                  <c:v>63.1</c:v>
                </c:pt>
                <c:pt idx="585">
                  <c:v>63.1</c:v>
                </c:pt>
                <c:pt idx="586">
                  <c:v>63.2</c:v>
                </c:pt>
                <c:pt idx="587">
                  <c:v>63.4</c:v>
                </c:pt>
                <c:pt idx="588">
                  <c:v>63.6</c:v>
                </c:pt>
                <c:pt idx="589">
                  <c:v>63.8</c:v>
                </c:pt>
                <c:pt idx="590">
                  <c:v>63.9</c:v>
                </c:pt>
                <c:pt idx="591">
                  <c:v>64.099999999999994</c:v>
                </c:pt>
                <c:pt idx="592">
                  <c:v>64.2</c:v>
                </c:pt>
                <c:pt idx="593">
                  <c:v>64.3</c:v>
                </c:pt>
                <c:pt idx="594">
                  <c:v>64.400000000000006</c:v>
                </c:pt>
                <c:pt idx="595">
                  <c:v>64.5</c:v>
                </c:pt>
                <c:pt idx="596">
                  <c:v>64.599999999999994</c:v>
                </c:pt>
                <c:pt idx="597">
                  <c:v>64.8</c:v>
                </c:pt>
                <c:pt idx="598">
                  <c:v>64.900000000000006</c:v>
                </c:pt>
                <c:pt idx="599">
                  <c:v>65</c:v>
                </c:pt>
                <c:pt idx="600">
                  <c:v>65.2</c:v>
                </c:pt>
                <c:pt idx="601">
                  <c:v>65.3</c:v>
                </c:pt>
                <c:pt idx="602">
                  <c:v>65.5</c:v>
                </c:pt>
                <c:pt idx="603">
                  <c:v>65.599999999999994</c:v>
                </c:pt>
                <c:pt idx="604">
                  <c:v>65.599999999999994</c:v>
                </c:pt>
                <c:pt idx="605">
                  <c:v>65.599999999999994</c:v>
                </c:pt>
                <c:pt idx="606">
                  <c:v>65.7</c:v>
                </c:pt>
                <c:pt idx="607">
                  <c:v>65.7</c:v>
                </c:pt>
                <c:pt idx="608">
                  <c:v>65.7</c:v>
                </c:pt>
                <c:pt idx="609">
                  <c:v>65.7</c:v>
                </c:pt>
                <c:pt idx="610">
                  <c:v>65.599999999999994</c:v>
                </c:pt>
                <c:pt idx="611">
                  <c:v>65.400000000000006</c:v>
                </c:pt>
                <c:pt idx="612">
                  <c:v>65.3</c:v>
                </c:pt>
                <c:pt idx="613">
                  <c:v>65.099999999999994</c:v>
                </c:pt>
                <c:pt idx="614">
                  <c:v>64.900000000000006</c:v>
                </c:pt>
                <c:pt idx="615">
                  <c:v>64.8</c:v>
                </c:pt>
                <c:pt idx="616">
                  <c:v>64.7</c:v>
                </c:pt>
                <c:pt idx="617">
                  <c:v>64.599999999999994</c:v>
                </c:pt>
                <c:pt idx="618">
                  <c:v>64.5</c:v>
                </c:pt>
                <c:pt idx="619">
                  <c:v>64.400000000000006</c:v>
                </c:pt>
                <c:pt idx="620">
                  <c:v>64.400000000000006</c:v>
                </c:pt>
                <c:pt idx="621">
                  <c:v>64.400000000000006</c:v>
                </c:pt>
                <c:pt idx="622">
                  <c:v>64.400000000000006</c:v>
                </c:pt>
                <c:pt idx="623">
                  <c:v>64.400000000000006</c:v>
                </c:pt>
                <c:pt idx="624">
                  <c:v>64.400000000000006</c:v>
                </c:pt>
                <c:pt idx="625">
                  <c:v>64.400000000000006</c:v>
                </c:pt>
                <c:pt idx="626">
                  <c:v>64.400000000000006</c:v>
                </c:pt>
                <c:pt idx="627">
                  <c:v>64.400000000000006</c:v>
                </c:pt>
                <c:pt idx="628">
                  <c:v>64.5</c:v>
                </c:pt>
                <c:pt idx="629">
                  <c:v>64.599999999999994</c:v>
                </c:pt>
                <c:pt idx="630">
                  <c:v>64.7</c:v>
                </c:pt>
                <c:pt idx="631">
                  <c:v>64.900000000000006</c:v>
                </c:pt>
                <c:pt idx="632">
                  <c:v>65</c:v>
                </c:pt>
                <c:pt idx="633">
                  <c:v>65.3</c:v>
                </c:pt>
                <c:pt idx="634">
                  <c:v>65.400000000000006</c:v>
                </c:pt>
                <c:pt idx="635">
                  <c:v>65.599999999999994</c:v>
                </c:pt>
                <c:pt idx="636">
                  <c:v>65.8</c:v>
                </c:pt>
                <c:pt idx="637">
                  <c:v>65.900000000000006</c:v>
                </c:pt>
                <c:pt idx="638">
                  <c:v>66.099999999999994</c:v>
                </c:pt>
                <c:pt idx="639">
                  <c:v>66.400000000000006</c:v>
                </c:pt>
                <c:pt idx="640">
                  <c:v>66.599999999999994</c:v>
                </c:pt>
                <c:pt idx="641">
                  <c:v>66.900000000000006</c:v>
                </c:pt>
                <c:pt idx="642">
                  <c:v>67.099999999999994</c:v>
                </c:pt>
                <c:pt idx="643">
                  <c:v>67.5</c:v>
                </c:pt>
                <c:pt idx="644">
                  <c:v>67.8</c:v>
                </c:pt>
                <c:pt idx="645">
                  <c:v>68.3</c:v>
                </c:pt>
                <c:pt idx="646">
                  <c:v>68.7</c:v>
                </c:pt>
                <c:pt idx="647">
                  <c:v>69</c:v>
                </c:pt>
                <c:pt idx="648">
                  <c:v>69.400000000000006</c:v>
                </c:pt>
                <c:pt idx="649">
                  <c:v>69.8</c:v>
                </c:pt>
                <c:pt idx="650">
                  <c:v>70.3</c:v>
                </c:pt>
                <c:pt idx="651">
                  <c:v>70.900000000000006</c:v>
                </c:pt>
                <c:pt idx="652">
                  <c:v>71.8</c:v>
                </c:pt>
                <c:pt idx="653">
                  <c:v>72.8</c:v>
                </c:pt>
                <c:pt idx="654">
                  <c:v>74</c:v>
                </c:pt>
                <c:pt idx="655">
                  <c:v>75.3</c:v>
                </c:pt>
                <c:pt idx="656">
                  <c:v>76.8</c:v>
                </c:pt>
                <c:pt idx="657">
                  <c:v>78.5</c:v>
                </c:pt>
                <c:pt idx="658">
                  <c:v>80.5</c:v>
                </c:pt>
                <c:pt idx="659">
                  <c:v>82.5</c:v>
                </c:pt>
                <c:pt idx="660">
                  <c:v>84.7</c:v>
                </c:pt>
                <c:pt idx="661">
                  <c:v>87.3</c:v>
                </c:pt>
                <c:pt idx="662">
                  <c:v>90.2</c:v>
                </c:pt>
                <c:pt idx="663">
                  <c:v>93.4</c:v>
                </c:pt>
                <c:pt idx="664">
                  <c:v>96.5</c:v>
                </c:pt>
                <c:pt idx="665">
                  <c:v>99.8</c:v>
                </c:pt>
                <c:pt idx="666">
                  <c:v>103.3</c:v>
                </c:pt>
                <c:pt idx="667">
                  <c:v>107.3</c:v>
                </c:pt>
                <c:pt idx="668">
                  <c:v>111.6</c:v>
                </c:pt>
                <c:pt idx="669">
                  <c:v>116.2</c:v>
                </c:pt>
                <c:pt idx="670">
                  <c:v>120.9</c:v>
                </c:pt>
                <c:pt idx="671">
                  <c:v>126.2</c:v>
                </c:pt>
                <c:pt idx="672">
                  <c:v>131.69999999999999</c:v>
                </c:pt>
                <c:pt idx="673">
                  <c:v>137.4</c:v>
                </c:pt>
                <c:pt idx="674">
                  <c:v>143.30000000000001</c:v>
                </c:pt>
                <c:pt idx="675">
                  <c:v>149.19999999999999</c:v>
                </c:pt>
                <c:pt idx="676">
                  <c:v>155.19999999999999</c:v>
                </c:pt>
                <c:pt idx="677">
                  <c:v>161.5</c:v>
                </c:pt>
                <c:pt idx="678">
                  <c:v>167.9</c:v>
                </c:pt>
                <c:pt idx="679">
                  <c:v>174.4</c:v>
                </c:pt>
                <c:pt idx="680">
                  <c:v>181</c:v>
                </c:pt>
                <c:pt idx="681">
                  <c:v>187.6</c:v>
                </c:pt>
                <c:pt idx="682">
                  <c:v>194.5</c:v>
                </c:pt>
                <c:pt idx="683">
                  <c:v>201.2</c:v>
                </c:pt>
                <c:pt idx="684">
                  <c:v>207.9</c:v>
                </c:pt>
                <c:pt idx="685">
                  <c:v>214.8</c:v>
                </c:pt>
                <c:pt idx="686">
                  <c:v>222</c:v>
                </c:pt>
                <c:pt idx="687">
                  <c:v>229.4</c:v>
                </c:pt>
                <c:pt idx="688">
                  <c:v>237.1</c:v>
                </c:pt>
                <c:pt idx="689">
                  <c:v>244.7</c:v>
                </c:pt>
                <c:pt idx="690">
                  <c:v>252.7</c:v>
                </c:pt>
                <c:pt idx="691">
                  <c:v>260.5</c:v>
                </c:pt>
                <c:pt idx="692">
                  <c:v>268.3</c:v>
                </c:pt>
                <c:pt idx="693">
                  <c:v>276.39999999999992</c:v>
                </c:pt>
                <c:pt idx="694">
                  <c:v>284.60000000000002</c:v>
                </c:pt>
                <c:pt idx="695">
                  <c:v>292.8</c:v>
                </c:pt>
                <c:pt idx="696">
                  <c:v>301.2</c:v>
                </c:pt>
                <c:pt idx="697">
                  <c:v>309.7</c:v>
                </c:pt>
                <c:pt idx="698">
                  <c:v>318.2</c:v>
                </c:pt>
                <c:pt idx="699">
                  <c:v>327</c:v>
                </c:pt>
                <c:pt idx="700">
                  <c:v>335.9</c:v>
                </c:pt>
                <c:pt idx="701">
                  <c:v>345.1</c:v>
                </c:pt>
                <c:pt idx="702">
                  <c:v>354.2</c:v>
                </c:pt>
                <c:pt idx="703">
                  <c:v>363.2</c:v>
                </c:pt>
                <c:pt idx="704">
                  <c:v>372.4</c:v>
                </c:pt>
                <c:pt idx="705">
                  <c:v>381.7</c:v>
                </c:pt>
                <c:pt idx="706">
                  <c:v>391</c:v>
                </c:pt>
                <c:pt idx="707">
                  <c:v>400.7</c:v>
                </c:pt>
                <c:pt idx="708">
                  <c:v>410.7</c:v>
                </c:pt>
                <c:pt idx="709">
                  <c:v>421.3</c:v>
                </c:pt>
                <c:pt idx="710">
                  <c:v>432.2</c:v>
                </c:pt>
                <c:pt idx="711">
                  <c:v>443.2</c:v>
                </c:pt>
                <c:pt idx="712">
                  <c:v>454.2</c:v>
                </c:pt>
                <c:pt idx="713">
                  <c:v>465.5</c:v>
                </c:pt>
                <c:pt idx="714">
                  <c:v>476.7</c:v>
                </c:pt>
                <c:pt idx="715">
                  <c:v>488.5</c:v>
                </c:pt>
                <c:pt idx="716">
                  <c:v>500.2</c:v>
                </c:pt>
                <c:pt idx="717">
                  <c:v>512</c:v>
                </c:pt>
                <c:pt idx="718">
                  <c:v>524</c:v>
                </c:pt>
                <c:pt idx="719">
                  <c:v>536</c:v>
                </c:pt>
                <c:pt idx="720">
                  <c:v>548.1</c:v>
                </c:pt>
                <c:pt idx="721">
                  <c:v>560.20000000000005</c:v>
                </c:pt>
                <c:pt idx="722">
                  <c:v>572.4</c:v>
                </c:pt>
                <c:pt idx="723">
                  <c:v>584.9</c:v>
                </c:pt>
                <c:pt idx="724">
                  <c:v>597.5</c:v>
                </c:pt>
                <c:pt idx="725">
                  <c:v>610</c:v>
                </c:pt>
                <c:pt idx="726">
                  <c:v>622.6</c:v>
                </c:pt>
                <c:pt idx="727">
                  <c:v>634.9</c:v>
                </c:pt>
                <c:pt idx="728">
                  <c:v>647.5</c:v>
                </c:pt>
                <c:pt idx="729">
                  <c:v>660.1</c:v>
                </c:pt>
                <c:pt idx="730">
                  <c:v>672.9</c:v>
                </c:pt>
                <c:pt idx="731">
                  <c:v>685.9</c:v>
                </c:pt>
                <c:pt idx="732">
                  <c:v>699.1</c:v>
                </c:pt>
                <c:pt idx="733">
                  <c:v>712.3</c:v>
                </c:pt>
                <c:pt idx="734">
                  <c:v>726.3</c:v>
                </c:pt>
                <c:pt idx="735">
                  <c:v>740.1</c:v>
                </c:pt>
                <c:pt idx="736">
                  <c:v>754.2</c:v>
                </c:pt>
                <c:pt idx="737">
                  <c:v>768.6</c:v>
                </c:pt>
                <c:pt idx="738">
                  <c:v>783</c:v>
                </c:pt>
                <c:pt idx="739">
                  <c:v>797.7</c:v>
                </c:pt>
                <c:pt idx="740">
                  <c:v>812.4</c:v>
                </c:pt>
                <c:pt idx="741">
                  <c:v>826.8</c:v>
                </c:pt>
                <c:pt idx="742">
                  <c:v>841.3</c:v>
                </c:pt>
                <c:pt idx="743">
                  <c:v>855.7</c:v>
                </c:pt>
                <c:pt idx="744">
                  <c:v>870.1</c:v>
                </c:pt>
                <c:pt idx="745">
                  <c:v>884.5</c:v>
                </c:pt>
                <c:pt idx="746">
                  <c:v>898.8</c:v>
                </c:pt>
                <c:pt idx="747">
                  <c:v>913.5</c:v>
                </c:pt>
                <c:pt idx="748">
                  <c:v>928.5</c:v>
                </c:pt>
                <c:pt idx="749">
                  <c:v>943.7</c:v>
                </c:pt>
                <c:pt idx="750">
                  <c:v>959.2</c:v>
                </c:pt>
                <c:pt idx="751">
                  <c:v>975.2</c:v>
                </c:pt>
                <c:pt idx="752">
                  <c:v>991.2</c:v>
                </c:pt>
                <c:pt idx="753">
                  <c:v>1007.7</c:v>
                </c:pt>
                <c:pt idx="754">
                  <c:v>1023.6</c:v>
                </c:pt>
                <c:pt idx="755">
                  <c:v>1039.3</c:v>
                </c:pt>
                <c:pt idx="756">
                  <c:v>1054.2</c:v>
                </c:pt>
                <c:pt idx="757">
                  <c:v>1068.3</c:v>
                </c:pt>
                <c:pt idx="758">
                  <c:v>1081.9000000000001</c:v>
                </c:pt>
                <c:pt idx="759">
                  <c:v>1094.8</c:v>
                </c:pt>
                <c:pt idx="760">
                  <c:v>1106.8</c:v>
                </c:pt>
                <c:pt idx="761">
                  <c:v>1118.5</c:v>
                </c:pt>
                <c:pt idx="762">
                  <c:v>1129.5</c:v>
                </c:pt>
                <c:pt idx="763">
                  <c:v>1140</c:v>
                </c:pt>
                <c:pt idx="764">
                  <c:v>1150.3</c:v>
                </c:pt>
                <c:pt idx="765">
                  <c:v>1159.8</c:v>
                </c:pt>
                <c:pt idx="766">
                  <c:v>1169.0999999999999</c:v>
                </c:pt>
                <c:pt idx="767">
                  <c:v>1177.9000000000001</c:v>
                </c:pt>
                <c:pt idx="768">
                  <c:v>1186.2</c:v>
                </c:pt>
                <c:pt idx="769">
                  <c:v>1194.4000000000001</c:v>
                </c:pt>
                <c:pt idx="770">
                  <c:v>1202</c:v>
                </c:pt>
                <c:pt idx="771">
                  <c:v>1209.0999999999999</c:v>
                </c:pt>
                <c:pt idx="772">
                  <c:v>1215.5</c:v>
                </c:pt>
                <c:pt idx="773">
                  <c:v>1221</c:v>
                </c:pt>
                <c:pt idx="774">
                  <c:v>1226.3</c:v>
                </c:pt>
                <c:pt idx="775">
                  <c:v>1231</c:v>
                </c:pt>
                <c:pt idx="776">
                  <c:v>1235</c:v>
                </c:pt>
                <c:pt idx="777">
                  <c:v>1238.3</c:v>
                </c:pt>
                <c:pt idx="778">
                  <c:v>1241.0999999999999</c:v>
                </c:pt>
                <c:pt idx="779">
                  <c:v>1243.5</c:v>
                </c:pt>
                <c:pt idx="780">
                  <c:v>1245.5999999999999</c:v>
                </c:pt>
                <c:pt idx="781">
                  <c:v>1247.5</c:v>
                </c:pt>
                <c:pt idx="782">
                  <c:v>1249</c:v>
                </c:pt>
                <c:pt idx="783">
                  <c:v>1250.2</c:v>
                </c:pt>
                <c:pt idx="784">
                  <c:v>1251</c:v>
                </c:pt>
                <c:pt idx="785">
                  <c:v>1251.5999999999999</c:v>
                </c:pt>
                <c:pt idx="786">
                  <c:v>1251.8</c:v>
                </c:pt>
                <c:pt idx="787">
                  <c:v>1251.9000000000001</c:v>
                </c:pt>
                <c:pt idx="788">
                  <c:v>1251.9000000000001</c:v>
                </c:pt>
                <c:pt idx="789">
                  <c:v>1251.5999999999999</c:v>
                </c:pt>
                <c:pt idx="790">
                  <c:v>1251.0999999999999</c:v>
                </c:pt>
                <c:pt idx="791">
                  <c:v>1250.4000000000001</c:v>
                </c:pt>
                <c:pt idx="792">
                  <c:v>1249.5</c:v>
                </c:pt>
                <c:pt idx="793">
                  <c:v>1248.5</c:v>
                </c:pt>
                <c:pt idx="794">
                  <c:v>1247.4000000000001</c:v>
                </c:pt>
                <c:pt idx="795">
                  <c:v>1246.3</c:v>
                </c:pt>
                <c:pt idx="796">
                  <c:v>1245.2</c:v>
                </c:pt>
                <c:pt idx="797">
                  <c:v>1244.3</c:v>
                </c:pt>
                <c:pt idx="798">
                  <c:v>1243.5</c:v>
                </c:pt>
                <c:pt idx="799">
                  <c:v>1242.8</c:v>
                </c:pt>
                <c:pt idx="800">
                  <c:v>1241.9000000000001</c:v>
                </c:pt>
                <c:pt idx="801">
                  <c:v>1240.5999999999999</c:v>
                </c:pt>
                <c:pt idx="802">
                  <c:v>1239</c:v>
                </c:pt>
                <c:pt idx="803">
                  <c:v>1237.4000000000001</c:v>
                </c:pt>
                <c:pt idx="804">
                  <c:v>1235.7</c:v>
                </c:pt>
                <c:pt idx="805">
                  <c:v>1233.9000000000001</c:v>
                </c:pt>
                <c:pt idx="806">
                  <c:v>1232</c:v>
                </c:pt>
                <c:pt idx="807">
                  <c:v>1230.0999999999999</c:v>
                </c:pt>
                <c:pt idx="808">
                  <c:v>1228.2</c:v>
                </c:pt>
                <c:pt idx="809">
                  <c:v>1226.4000000000001</c:v>
                </c:pt>
                <c:pt idx="810">
                  <c:v>1224.4000000000001</c:v>
                </c:pt>
                <c:pt idx="811">
                  <c:v>1222.5</c:v>
                </c:pt>
                <c:pt idx="812">
                  <c:v>1220.5999999999999</c:v>
                </c:pt>
                <c:pt idx="813">
                  <c:v>1218.7</c:v>
                </c:pt>
                <c:pt idx="814">
                  <c:v>1216.8</c:v>
                </c:pt>
                <c:pt idx="815">
                  <c:v>1214.9000000000001</c:v>
                </c:pt>
                <c:pt idx="816">
                  <c:v>1213</c:v>
                </c:pt>
                <c:pt idx="817">
                  <c:v>1211</c:v>
                </c:pt>
                <c:pt idx="818">
                  <c:v>1208.9000000000001</c:v>
                </c:pt>
                <c:pt idx="819">
                  <c:v>1206.8</c:v>
                </c:pt>
                <c:pt idx="820">
                  <c:v>1204.5</c:v>
                </c:pt>
                <c:pt idx="821">
                  <c:v>1202</c:v>
                </c:pt>
                <c:pt idx="822">
                  <c:v>1199.4000000000001</c:v>
                </c:pt>
                <c:pt idx="823">
                  <c:v>1196.5999999999999</c:v>
                </c:pt>
                <c:pt idx="824">
                  <c:v>1193.7</c:v>
                </c:pt>
                <c:pt idx="825">
                  <c:v>1191.0999999999999</c:v>
                </c:pt>
                <c:pt idx="826">
                  <c:v>1188.2</c:v>
                </c:pt>
                <c:pt idx="827">
                  <c:v>1185.3</c:v>
                </c:pt>
                <c:pt idx="828">
                  <c:v>1182.4000000000001</c:v>
                </c:pt>
                <c:pt idx="829">
                  <c:v>1179.4000000000001</c:v>
                </c:pt>
                <c:pt idx="830">
                  <c:v>1176.3</c:v>
                </c:pt>
                <c:pt idx="831">
                  <c:v>1172.9000000000001</c:v>
                </c:pt>
                <c:pt idx="832">
                  <c:v>1169.5999999999999</c:v>
                </c:pt>
                <c:pt idx="833">
                  <c:v>1166.4000000000001</c:v>
                </c:pt>
                <c:pt idx="834">
                  <c:v>1163.0999999999999</c:v>
                </c:pt>
                <c:pt idx="835">
                  <c:v>1159.4000000000001</c:v>
                </c:pt>
                <c:pt idx="836">
                  <c:v>1155.9000000000001</c:v>
                </c:pt>
                <c:pt idx="837">
                  <c:v>1152.4000000000001</c:v>
                </c:pt>
                <c:pt idx="838">
                  <c:v>1148.8</c:v>
                </c:pt>
                <c:pt idx="839">
                  <c:v>1145.2</c:v>
                </c:pt>
                <c:pt idx="840">
                  <c:v>1141.5</c:v>
                </c:pt>
                <c:pt idx="841">
                  <c:v>1138</c:v>
                </c:pt>
                <c:pt idx="842">
                  <c:v>1134.2</c:v>
                </c:pt>
                <c:pt idx="843">
                  <c:v>1130.4000000000001</c:v>
                </c:pt>
                <c:pt idx="844">
                  <c:v>1126.7</c:v>
                </c:pt>
                <c:pt idx="845">
                  <c:v>1122.9000000000001</c:v>
                </c:pt>
                <c:pt idx="846">
                  <c:v>1118.9000000000001</c:v>
                </c:pt>
                <c:pt idx="847">
                  <c:v>1115</c:v>
                </c:pt>
                <c:pt idx="848">
                  <c:v>1111</c:v>
                </c:pt>
                <c:pt idx="849">
                  <c:v>1107.0999999999999</c:v>
                </c:pt>
                <c:pt idx="850">
                  <c:v>1103.0999999999999</c:v>
                </c:pt>
                <c:pt idx="851">
                  <c:v>1099</c:v>
                </c:pt>
                <c:pt idx="852">
                  <c:v>1095</c:v>
                </c:pt>
                <c:pt idx="853">
                  <c:v>1091</c:v>
                </c:pt>
                <c:pt idx="854">
                  <c:v>1086.8</c:v>
                </c:pt>
                <c:pt idx="855">
                  <c:v>1082.7</c:v>
                </c:pt>
                <c:pt idx="856">
                  <c:v>1078.5999999999999</c:v>
                </c:pt>
                <c:pt idx="857">
                  <c:v>1074.5999999999999</c:v>
                </c:pt>
                <c:pt idx="858">
                  <c:v>1070.4000000000001</c:v>
                </c:pt>
                <c:pt idx="859">
                  <c:v>1066.2</c:v>
                </c:pt>
                <c:pt idx="860">
                  <c:v>1062.2</c:v>
                </c:pt>
                <c:pt idx="861">
                  <c:v>1058</c:v>
                </c:pt>
                <c:pt idx="862">
                  <c:v>1053.8</c:v>
                </c:pt>
                <c:pt idx="863">
                  <c:v>1049.8</c:v>
                </c:pt>
                <c:pt idx="864">
                  <c:v>1045.5999999999999</c:v>
                </c:pt>
                <c:pt idx="865">
                  <c:v>1041.5999999999999</c:v>
                </c:pt>
                <c:pt idx="866">
                  <c:v>1037.5</c:v>
                </c:pt>
                <c:pt idx="867">
                  <c:v>1033.4000000000001</c:v>
                </c:pt>
                <c:pt idx="868">
                  <c:v>1029.4000000000001</c:v>
                </c:pt>
                <c:pt idx="869">
                  <c:v>1025.3</c:v>
                </c:pt>
                <c:pt idx="870">
                  <c:v>1021.2</c:v>
                </c:pt>
                <c:pt idx="871">
                  <c:v>1017.2</c:v>
                </c:pt>
                <c:pt idx="872">
                  <c:v>1013.1</c:v>
                </c:pt>
                <c:pt idx="873">
                  <c:v>1009.2</c:v>
                </c:pt>
                <c:pt idx="874">
                  <c:v>1005.3</c:v>
                </c:pt>
                <c:pt idx="875">
                  <c:v>1001.3</c:v>
                </c:pt>
                <c:pt idx="876">
                  <c:v>997.4</c:v>
                </c:pt>
                <c:pt idx="877">
                  <c:v>993.4</c:v>
                </c:pt>
                <c:pt idx="878">
                  <c:v>989.4</c:v>
                </c:pt>
                <c:pt idx="879">
                  <c:v>985.6</c:v>
                </c:pt>
                <c:pt idx="880">
                  <c:v>981.6</c:v>
                </c:pt>
                <c:pt idx="881">
                  <c:v>977.7</c:v>
                </c:pt>
                <c:pt idx="882">
                  <c:v>973.8</c:v>
                </c:pt>
                <c:pt idx="883">
                  <c:v>970</c:v>
                </c:pt>
                <c:pt idx="884">
                  <c:v>966.1</c:v>
                </c:pt>
                <c:pt idx="885">
                  <c:v>962.2</c:v>
                </c:pt>
                <c:pt idx="886">
                  <c:v>958.3</c:v>
                </c:pt>
                <c:pt idx="887">
                  <c:v>954.6</c:v>
                </c:pt>
                <c:pt idx="888">
                  <c:v>950.7</c:v>
                </c:pt>
                <c:pt idx="889">
                  <c:v>946.9</c:v>
                </c:pt>
                <c:pt idx="890">
                  <c:v>943.1</c:v>
                </c:pt>
                <c:pt idx="891">
                  <c:v>939.4</c:v>
                </c:pt>
                <c:pt idx="892">
                  <c:v>935.6</c:v>
                </c:pt>
                <c:pt idx="893">
                  <c:v>931.8</c:v>
                </c:pt>
                <c:pt idx="894">
                  <c:v>928.1</c:v>
                </c:pt>
                <c:pt idx="895">
                  <c:v>924.6</c:v>
                </c:pt>
                <c:pt idx="896">
                  <c:v>920.9</c:v>
                </c:pt>
                <c:pt idx="897">
                  <c:v>917.3</c:v>
                </c:pt>
                <c:pt idx="898">
                  <c:v>913.8</c:v>
                </c:pt>
                <c:pt idx="899">
                  <c:v>910.2</c:v>
                </c:pt>
                <c:pt idx="900">
                  <c:v>906.6</c:v>
                </c:pt>
                <c:pt idx="901">
                  <c:v>903.1</c:v>
                </c:pt>
                <c:pt idx="902">
                  <c:v>899.6</c:v>
                </c:pt>
                <c:pt idx="903">
                  <c:v>896.1</c:v>
                </c:pt>
                <c:pt idx="904">
                  <c:v>892.6</c:v>
                </c:pt>
                <c:pt idx="905">
                  <c:v>889.1</c:v>
                </c:pt>
                <c:pt idx="906">
                  <c:v>885.8</c:v>
                </c:pt>
                <c:pt idx="907">
                  <c:v>882.2</c:v>
                </c:pt>
                <c:pt idx="908">
                  <c:v>878.8</c:v>
                </c:pt>
                <c:pt idx="909">
                  <c:v>875.4</c:v>
                </c:pt>
                <c:pt idx="910">
                  <c:v>872</c:v>
                </c:pt>
                <c:pt idx="911">
                  <c:v>868.5</c:v>
                </c:pt>
                <c:pt idx="912">
                  <c:v>865.2</c:v>
                </c:pt>
                <c:pt idx="913">
                  <c:v>861.7</c:v>
                </c:pt>
                <c:pt idx="914">
                  <c:v>858.3</c:v>
                </c:pt>
                <c:pt idx="915">
                  <c:v>854.8</c:v>
                </c:pt>
                <c:pt idx="916">
                  <c:v>851.4</c:v>
                </c:pt>
                <c:pt idx="917">
                  <c:v>848.1</c:v>
                </c:pt>
                <c:pt idx="918">
                  <c:v>844.7</c:v>
                </c:pt>
                <c:pt idx="919">
                  <c:v>841.3</c:v>
                </c:pt>
                <c:pt idx="920">
                  <c:v>838</c:v>
                </c:pt>
                <c:pt idx="921">
                  <c:v>834.6</c:v>
                </c:pt>
                <c:pt idx="922">
                  <c:v>831.2</c:v>
                </c:pt>
                <c:pt idx="923">
                  <c:v>827.9</c:v>
                </c:pt>
                <c:pt idx="924">
                  <c:v>824.5</c:v>
                </c:pt>
                <c:pt idx="925">
                  <c:v>821.3</c:v>
                </c:pt>
                <c:pt idx="926">
                  <c:v>818</c:v>
                </c:pt>
                <c:pt idx="927">
                  <c:v>814.7</c:v>
                </c:pt>
                <c:pt idx="928">
                  <c:v>811.5</c:v>
                </c:pt>
                <c:pt idx="929">
                  <c:v>808.3</c:v>
                </c:pt>
                <c:pt idx="930">
                  <c:v>805</c:v>
                </c:pt>
                <c:pt idx="931">
                  <c:v>801.7</c:v>
                </c:pt>
                <c:pt idx="932">
                  <c:v>798.5</c:v>
                </c:pt>
                <c:pt idx="933">
                  <c:v>795.6</c:v>
                </c:pt>
                <c:pt idx="934">
                  <c:v>792.2</c:v>
                </c:pt>
                <c:pt idx="935">
                  <c:v>789</c:v>
                </c:pt>
                <c:pt idx="936">
                  <c:v>785.9</c:v>
                </c:pt>
                <c:pt idx="937">
                  <c:v>782.8</c:v>
                </c:pt>
                <c:pt idx="938">
                  <c:v>779.5</c:v>
                </c:pt>
                <c:pt idx="939">
                  <c:v>776.4</c:v>
                </c:pt>
                <c:pt idx="940">
                  <c:v>773.2</c:v>
                </c:pt>
                <c:pt idx="941">
                  <c:v>770.1</c:v>
                </c:pt>
                <c:pt idx="942">
                  <c:v>767</c:v>
                </c:pt>
                <c:pt idx="943">
                  <c:v>763.7</c:v>
                </c:pt>
                <c:pt idx="944">
                  <c:v>760.9</c:v>
                </c:pt>
                <c:pt idx="945">
                  <c:v>757.6</c:v>
                </c:pt>
                <c:pt idx="946">
                  <c:v>754.5</c:v>
                </c:pt>
                <c:pt idx="947">
                  <c:v>751.4</c:v>
                </c:pt>
                <c:pt idx="948">
                  <c:v>748.4</c:v>
                </c:pt>
                <c:pt idx="949">
                  <c:v>745.2</c:v>
                </c:pt>
                <c:pt idx="950">
                  <c:v>742.2</c:v>
                </c:pt>
                <c:pt idx="951">
                  <c:v>739.2</c:v>
                </c:pt>
                <c:pt idx="952">
                  <c:v>736.1</c:v>
                </c:pt>
                <c:pt idx="953">
                  <c:v>733.1</c:v>
                </c:pt>
                <c:pt idx="954">
                  <c:v>729.9</c:v>
                </c:pt>
                <c:pt idx="955">
                  <c:v>727</c:v>
                </c:pt>
                <c:pt idx="956">
                  <c:v>724</c:v>
                </c:pt>
                <c:pt idx="957">
                  <c:v>721</c:v>
                </c:pt>
                <c:pt idx="958">
                  <c:v>718.2</c:v>
                </c:pt>
                <c:pt idx="959">
                  <c:v>715.2</c:v>
                </c:pt>
                <c:pt idx="960">
                  <c:v>712.1</c:v>
                </c:pt>
                <c:pt idx="961">
                  <c:v>709.2</c:v>
                </c:pt>
                <c:pt idx="962">
                  <c:v>706.3</c:v>
                </c:pt>
                <c:pt idx="963">
                  <c:v>703.4</c:v>
                </c:pt>
                <c:pt idx="964">
                  <c:v>700.7</c:v>
                </c:pt>
                <c:pt idx="965">
                  <c:v>697.9</c:v>
                </c:pt>
                <c:pt idx="966">
                  <c:v>695</c:v>
                </c:pt>
                <c:pt idx="967">
                  <c:v>692.4</c:v>
                </c:pt>
                <c:pt idx="968">
                  <c:v>689.6</c:v>
                </c:pt>
                <c:pt idx="969">
                  <c:v>686.7</c:v>
                </c:pt>
                <c:pt idx="970">
                  <c:v>683.9</c:v>
                </c:pt>
                <c:pt idx="971">
                  <c:v>681.2</c:v>
                </c:pt>
                <c:pt idx="972">
                  <c:v>678.3</c:v>
                </c:pt>
                <c:pt idx="973">
                  <c:v>675.5</c:v>
                </c:pt>
                <c:pt idx="974">
                  <c:v>672.8</c:v>
                </c:pt>
                <c:pt idx="975">
                  <c:v>669.8</c:v>
                </c:pt>
                <c:pt idx="976">
                  <c:v>667.2</c:v>
                </c:pt>
                <c:pt idx="977">
                  <c:v>664.3</c:v>
                </c:pt>
                <c:pt idx="978">
                  <c:v>661.6</c:v>
                </c:pt>
                <c:pt idx="979">
                  <c:v>658.7</c:v>
                </c:pt>
                <c:pt idx="980">
                  <c:v>656.2</c:v>
                </c:pt>
                <c:pt idx="981">
                  <c:v>653.4</c:v>
                </c:pt>
                <c:pt idx="982">
                  <c:v>650.5</c:v>
                </c:pt>
                <c:pt idx="983">
                  <c:v>647.9</c:v>
                </c:pt>
                <c:pt idx="984">
                  <c:v>645.1</c:v>
                </c:pt>
                <c:pt idx="985">
                  <c:v>642.1</c:v>
                </c:pt>
                <c:pt idx="986">
                  <c:v>639.5</c:v>
                </c:pt>
                <c:pt idx="987">
                  <c:v>636.70000000000005</c:v>
                </c:pt>
                <c:pt idx="988">
                  <c:v>633.9</c:v>
                </c:pt>
                <c:pt idx="989">
                  <c:v>631.20000000000005</c:v>
                </c:pt>
                <c:pt idx="990">
                  <c:v>628.6</c:v>
                </c:pt>
                <c:pt idx="991">
                  <c:v>625.70000000000005</c:v>
                </c:pt>
                <c:pt idx="992">
                  <c:v>623.1</c:v>
                </c:pt>
                <c:pt idx="993">
                  <c:v>620.4</c:v>
                </c:pt>
                <c:pt idx="994">
                  <c:v>617.79999999999995</c:v>
                </c:pt>
                <c:pt idx="995">
                  <c:v>615</c:v>
                </c:pt>
                <c:pt idx="996">
                  <c:v>612.5</c:v>
                </c:pt>
                <c:pt idx="997">
                  <c:v>609.6</c:v>
                </c:pt>
                <c:pt idx="998">
                  <c:v>607.1</c:v>
                </c:pt>
                <c:pt idx="999">
                  <c:v>604.4</c:v>
                </c:pt>
                <c:pt idx="1000">
                  <c:v>601.9</c:v>
                </c:pt>
                <c:pt idx="1001">
                  <c:v>599.20000000000005</c:v>
                </c:pt>
                <c:pt idx="1002">
                  <c:v>596.6</c:v>
                </c:pt>
                <c:pt idx="1003">
                  <c:v>594</c:v>
                </c:pt>
                <c:pt idx="1004">
                  <c:v>591.4</c:v>
                </c:pt>
                <c:pt idx="1005">
                  <c:v>588.9</c:v>
                </c:pt>
                <c:pt idx="1006">
                  <c:v>586.4</c:v>
                </c:pt>
                <c:pt idx="1007">
                  <c:v>583.79999999999995</c:v>
                </c:pt>
                <c:pt idx="1008">
                  <c:v>581.29999999999995</c:v>
                </c:pt>
                <c:pt idx="1009">
                  <c:v>578.70000000000005</c:v>
                </c:pt>
                <c:pt idx="1010">
                  <c:v>576.29999999999995</c:v>
                </c:pt>
                <c:pt idx="1011">
                  <c:v>573.70000000000005</c:v>
                </c:pt>
                <c:pt idx="1012">
                  <c:v>571.20000000000005</c:v>
                </c:pt>
                <c:pt idx="1013">
                  <c:v>568.79999999999995</c:v>
                </c:pt>
                <c:pt idx="1014">
                  <c:v>566.20000000000005</c:v>
                </c:pt>
                <c:pt idx="1015">
                  <c:v>563.79999999999995</c:v>
                </c:pt>
                <c:pt idx="1016">
                  <c:v>561.29999999999995</c:v>
                </c:pt>
                <c:pt idx="1017">
                  <c:v>558.79999999999995</c:v>
                </c:pt>
                <c:pt idx="1018">
                  <c:v>556.5</c:v>
                </c:pt>
                <c:pt idx="1019">
                  <c:v>554.1</c:v>
                </c:pt>
                <c:pt idx="1020">
                  <c:v>551.70000000000005</c:v>
                </c:pt>
                <c:pt idx="1021">
                  <c:v>549.29999999999995</c:v>
                </c:pt>
                <c:pt idx="1022">
                  <c:v>547</c:v>
                </c:pt>
                <c:pt idx="1023">
                  <c:v>544.6</c:v>
                </c:pt>
                <c:pt idx="1024">
                  <c:v>542.29999999999995</c:v>
                </c:pt>
                <c:pt idx="1025">
                  <c:v>539.9</c:v>
                </c:pt>
                <c:pt idx="1026">
                  <c:v>537.5</c:v>
                </c:pt>
                <c:pt idx="1027">
                  <c:v>535.20000000000005</c:v>
                </c:pt>
                <c:pt idx="1028">
                  <c:v>532.79999999999995</c:v>
                </c:pt>
                <c:pt idx="1029">
                  <c:v>530.4</c:v>
                </c:pt>
                <c:pt idx="1030">
                  <c:v>528.1</c:v>
                </c:pt>
                <c:pt idx="1031">
                  <c:v>525.9</c:v>
                </c:pt>
                <c:pt idx="1032">
                  <c:v>523.5</c:v>
                </c:pt>
                <c:pt idx="1033">
                  <c:v>521.20000000000005</c:v>
                </c:pt>
                <c:pt idx="1034">
                  <c:v>518.9</c:v>
                </c:pt>
                <c:pt idx="1035">
                  <c:v>516.6</c:v>
                </c:pt>
                <c:pt idx="1036">
                  <c:v>514.4</c:v>
                </c:pt>
                <c:pt idx="1037">
                  <c:v>512.20000000000005</c:v>
                </c:pt>
                <c:pt idx="1038">
                  <c:v>509.9</c:v>
                </c:pt>
                <c:pt idx="1039">
                  <c:v>507.7</c:v>
                </c:pt>
                <c:pt idx="1040">
                  <c:v>505.5</c:v>
                </c:pt>
                <c:pt idx="1041">
                  <c:v>503.3</c:v>
                </c:pt>
                <c:pt idx="1042">
                  <c:v>501.2</c:v>
                </c:pt>
                <c:pt idx="1043">
                  <c:v>499</c:v>
                </c:pt>
                <c:pt idx="1044">
                  <c:v>496.8</c:v>
                </c:pt>
                <c:pt idx="1045">
                  <c:v>494.6</c:v>
                </c:pt>
                <c:pt idx="1046">
                  <c:v>492.4</c:v>
                </c:pt>
                <c:pt idx="1047">
                  <c:v>490.3</c:v>
                </c:pt>
                <c:pt idx="1048">
                  <c:v>488.2</c:v>
                </c:pt>
                <c:pt idx="1049">
                  <c:v>486</c:v>
                </c:pt>
                <c:pt idx="1050">
                  <c:v>483.9</c:v>
                </c:pt>
                <c:pt idx="1051">
                  <c:v>481.9</c:v>
                </c:pt>
                <c:pt idx="1052">
                  <c:v>479.8</c:v>
                </c:pt>
                <c:pt idx="1053">
                  <c:v>477.7</c:v>
                </c:pt>
                <c:pt idx="1054">
                  <c:v>475.7</c:v>
                </c:pt>
                <c:pt idx="1055">
                  <c:v>473.6</c:v>
                </c:pt>
                <c:pt idx="1056">
                  <c:v>471.6</c:v>
                </c:pt>
                <c:pt idx="1057">
                  <c:v>469.6</c:v>
                </c:pt>
                <c:pt idx="1058">
                  <c:v>467.6</c:v>
                </c:pt>
                <c:pt idx="1059">
                  <c:v>465.6</c:v>
                </c:pt>
                <c:pt idx="1060">
                  <c:v>463.6</c:v>
                </c:pt>
                <c:pt idx="1061">
                  <c:v>461.6</c:v>
                </c:pt>
                <c:pt idx="1062">
                  <c:v>459.6</c:v>
                </c:pt>
                <c:pt idx="1063">
                  <c:v>457.6</c:v>
                </c:pt>
                <c:pt idx="1064">
                  <c:v>455.7</c:v>
                </c:pt>
                <c:pt idx="1065">
                  <c:v>453.7</c:v>
                </c:pt>
                <c:pt idx="1066">
                  <c:v>451.9</c:v>
                </c:pt>
                <c:pt idx="1067">
                  <c:v>449.9</c:v>
                </c:pt>
                <c:pt idx="1068">
                  <c:v>448</c:v>
                </c:pt>
                <c:pt idx="1069">
                  <c:v>446.1</c:v>
                </c:pt>
                <c:pt idx="1070">
                  <c:v>444.2</c:v>
                </c:pt>
                <c:pt idx="1071">
                  <c:v>442.3</c:v>
                </c:pt>
                <c:pt idx="1072">
                  <c:v>440.6</c:v>
                </c:pt>
                <c:pt idx="1073">
                  <c:v>438.7</c:v>
                </c:pt>
                <c:pt idx="1074">
                  <c:v>436.8</c:v>
                </c:pt>
                <c:pt idx="1075">
                  <c:v>435</c:v>
                </c:pt>
                <c:pt idx="1076">
                  <c:v>433.2</c:v>
                </c:pt>
                <c:pt idx="1077">
                  <c:v>431.4</c:v>
                </c:pt>
                <c:pt idx="1078">
                  <c:v>429.6</c:v>
                </c:pt>
                <c:pt idx="1079">
                  <c:v>427.8</c:v>
                </c:pt>
                <c:pt idx="1080">
                  <c:v>426</c:v>
                </c:pt>
                <c:pt idx="1081">
                  <c:v>424.3</c:v>
                </c:pt>
                <c:pt idx="1082">
                  <c:v>422.5</c:v>
                </c:pt>
                <c:pt idx="1083">
                  <c:v>420.7</c:v>
                </c:pt>
                <c:pt idx="1084">
                  <c:v>419</c:v>
                </c:pt>
                <c:pt idx="1085">
                  <c:v>417.3</c:v>
                </c:pt>
                <c:pt idx="1086">
                  <c:v>415.6</c:v>
                </c:pt>
                <c:pt idx="1087">
                  <c:v>413.9</c:v>
                </c:pt>
                <c:pt idx="1088">
                  <c:v>412.2</c:v>
                </c:pt>
                <c:pt idx="1089">
                  <c:v>410.5</c:v>
                </c:pt>
                <c:pt idx="1090">
                  <c:v>408.7</c:v>
                </c:pt>
                <c:pt idx="1091">
                  <c:v>406.7</c:v>
                </c:pt>
                <c:pt idx="1092">
                  <c:v>405.1</c:v>
                </c:pt>
                <c:pt idx="1093">
                  <c:v>403.7</c:v>
                </c:pt>
                <c:pt idx="1094">
                  <c:v>402.1</c:v>
                </c:pt>
                <c:pt idx="1095">
                  <c:v>400.5</c:v>
                </c:pt>
                <c:pt idx="1096">
                  <c:v>398.9</c:v>
                </c:pt>
                <c:pt idx="1097">
                  <c:v>397.3</c:v>
                </c:pt>
                <c:pt idx="1098">
                  <c:v>395.7</c:v>
                </c:pt>
                <c:pt idx="1099">
                  <c:v>394.2</c:v>
                </c:pt>
                <c:pt idx="1100">
                  <c:v>392.7</c:v>
                </c:pt>
                <c:pt idx="1101">
                  <c:v>391.1</c:v>
                </c:pt>
                <c:pt idx="1102">
                  <c:v>389.6</c:v>
                </c:pt>
                <c:pt idx="1103">
                  <c:v>388.1</c:v>
                </c:pt>
                <c:pt idx="1104">
                  <c:v>386.6</c:v>
                </c:pt>
                <c:pt idx="1105">
                  <c:v>385</c:v>
                </c:pt>
                <c:pt idx="1106">
                  <c:v>383.6</c:v>
                </c:pt>
                <c:pt idx="1107">
                  <c:v>382.1</c:v>
                </c:pt>
                <c:pt idx="1108">
                  <c:v>380.6</c:v>
                </c:pt>
                <c:pt idx="1109">
                  <c:v>379.1</c:v>
                </c:pt>
                <c:pt idx="1110">
                  <c:v>377.6</c:v>
                </c:pt>
                <c:pt idx="1111">
                  <c:v>376.2</c:v>
                </c:pt>
                <c:pt idx="1112">
                  <c:v>374.7</c:v>
                </c:pt>
                <c:pt idx="1113">
                  <c:v>373.3</c:v>
                </c:pt>
                <c:pt idx="1114">
                  <c:v>371.9</c:v>
                </c:pt>
                <c:pt idx="1115">
                  <c:v>370.4</c:v>
                </c:pt>
                <c:pt idx="1116">
                  <c:v>369</c:v>
                </c:pt>
                <c:pt idx="1117">
                  <c:v>367.6</c:v>
                </c:pt>
                <c:pt idx="1118">
                  <c:v>366.2</c:v>
                </c:pt>
                <c:pt idx="1119">
                  <c:v>364.8</c:v>
                </c:pt>
                <c:pt idx="1120">
                  <c:v>363.4</c:v>
                </c:pt>
                <c:pt idx="1121">
                  <c:v>362.1</c:v>
                </c:pt>
                <c:pt idx="1122">
                  <c:v>360.7</c:v>
                </c:pt>
                <c:pt idx="1123">
                  <c:v>359.4</c:v>
                </c:pt>
                <c:pt idx="1124">
                  <c:v>358</c:v>
                </c:pt>
                <c:pt idx="1125">
                  <c:v>356.7</c:v>
                </c:pt>
                <c:pt idx="1126">
                  <c:v>355.4</c:v>
                </c:pt>
                <c:pt idx="1127">
                  <c:v>354</c:v>
                </c:pt>
                <c:pt idx="1128">
                  <c:v>352.7</c:v>
                </c:pt>
                <c:pt idx="1129">
                  <c:v>351.4</c:v>
                </c:pt>
                <c:pt idx="1130">
                  <c:v>350.1</c:v>
                </c:pt>
                <c:pt idx="1131">
                  <c:v>348.8</c:v>
                </c:pt>
                <c:pt idx="1132">
                  <c:v>347.5</c:v>
                </c:pt>
                <c:pt idx="1133">
                  <c:v>346.3</c:v>
                </c:pt>
                <c:pt idx="1134">
                  <c:v>345</c:v>
                </c:pt>
                <c:pt idx="1135">
                  <c:v>343.7</c:v>
                </c:pt>
                <c:pt idx="1136">
                  <c:v>342.5</c:v>
                </c:pt>
                <c:pt idx="1137">
                  <c:v>341.3</c:v>
                </c:pt>
                <c:pt idx="1138">
                  <c:v>340.1</c:v>
                </c:pt>
                <c:pt idx="1139">
                  <c:v>338.8</c:v>
                </c:pt>
                <c:pt idx="1140">
                  <c:v>337.6</c:v>
                </c:pt>
                <c:pt idx="1141">
                  <c:v>336.3</c:v>
                </c:pt>
                <c:pt idx="1142">
                  <c:v>335.1</c:v>
                </c:pt>
                <c:pt idx="1143">
                  <c:v>333.9</c:v>
                </c:pt>
                <c:pt idx="1144">
                  <c:v>332.7</c:v>
                </c:pt>
                <c:pt idx="1145">
                  <c:v>331.6</c:v>
                </c:pt>
                <c:pt idx="1146">
                  <c:v>330.4</c:v>
                </c:pt>
                <c:pt idx="1147">
                  <c:v>329.3</c:v>
                </c:pt>
                <c:pt idx="1148">
                  <c:v>328.2</c:v>
                </c:pt>
                <c:pt idx="1149">
                  <c:v>327</c:v>
                </c:pt>
                <c:pt idx="1150">
                  <c:v>325.8</c:v>
                </c:pt>
                <c:pt idx="1151">
                  <c:v>324.7</c:v>
                </c:pt>
                <c:pt idx="1152">
                  <c:v>323.5</c:v>
                </c:pt>
                <c:pt idx="1153">
                  <c:v>322.39999999999992</c:v>
                </c:pt>
                <c:pt idx="1154">
                  <c:v>321.3</c:v>
                </c:pt>
                <c:pt idx="1155">
                  <c:v>320.10000000000002</c:v>
                </c:pt>
                <c:pt idx="1156">
                  <c:v>319</c:v>
                </c:pt>
                <c:pt idx="1157">
                  <c:v>317.89999999999992</c:v>
                </c:pt>
                <c:pt idx="1158">
                  <c:v>316.89999999999992</c:v>
                </c:pt>
                <c:pt idx="1159">
                  <c:v>315.8</c:v>
                </c:pt>
                <c:pt idx="1160">
                  <c:v>314.7</c:v>
                </c:pt>
                <c:pt idx="1161">
                  <c:v>313.60000000000002</c:v>
                </c:pt>
                <c:pt idx="1162">
                  <c:v>312.5</c:v>
                </c:pt>
                <c:pt idx="1163">
                  <c:v>311.5</c:v>
                </c:pt>
                <c:pt idx="1164">
                  <c:v>310.5</c:v>
                </c:pt>
                <c:pt idx="1165">
                  <c:v>309.39999999999992</c:v>
                </c:pt>
                <c:pt idx="1166">
                  <c:v>308.39999999999992</c:v>
                </c:pt>
                <c:pt idx="1167">
                  <c:v>307.3</c:v>
                </c:pt>
                <c:pt idx="1168">
                  <c:v>306.3</c:v>
                </c:pt>
                <c:pt idx="1169">
                  <c:v>305.3</c:v>
                </c:pt>
                <c:pt idx="1170">
                  <c:v>304.3</c:v>
                </c:pt>
                <c:pt idx="1171">
                  <c:v>303.3</c:v>
                </c:pt>
                <c:pt idx="1172">
                  <c:v>302.2</c:v>
                </c:pt>
                <c:pt idx="1173">
                  <c:v>301.2</c:v>
                </c:pt>
                <c:pt idx="1174">
                  <c:v>300.2</c:v>
                </c:pt>
                <c:pt idx="1175">
                  <c:v>299.2</c:v>
                </c:pt>
                <c:pt idx="1176">
                  <c:v>298.2</c:v>
                </c:pt>
                <c:pt idx="1177">
                  <c:v>297.3</c:v>
                </c:pt>
                <c:pt idx="1178">
                  <c:v>296.3</c:v>
                </c:pt>
                <c:pt idx="1179">
                  <c:v>295.3</c:v>
                </c:pt>
                <c:pt idx="1180">
                  <c:v>294.39999999999992</c:v>
                </c:pt>
                <c:pt idx="1181">
                  <c:v>293.5</c:v>
                </c:pt>
                <c:pt idx="1182">
                  <c:v>292.5</c:v>
                </c:pt>
                <c:pt idx="1183">
                  <c:v>291.60000000000002</c:v>
                </c:pt>
                <c:pt idx="1184">
                  <c:v>290.7</c:v>
                </c:pt>
                <c:pt idx="1185">
                  <c:v>289.8</c:v>
                </c:pt>
                <c:pt idx="1186">
                  <c:v>288.89999999999992</c:v>
                </c:pt>
                <c:pt idx="1187">
                  <c:v>288</c:v>
                </c:pt>
                <c:pt idx="1188">
                  <c:v>287.10000000000002</c:v>
                </c:pt>
                <c:pt idx="1189">
                  <c:v>286.2</c:v>
                </c:pt>
                <c:pt idx="1190">
                  <c:v>285.3</c:v>
                </c:pt>
                <c:pt idx="1191">
                  <c:v>284.39999999999992</c:v>
                </c:pt>
                <c:pt idx="1192">
                  <c:v>283.5</c:v>
                </c:pt>
                <c:pt idx="1193">
                  <c:v>282.60000000000002</c:v>
                </c:pt>
                <c:pt idx="1194">
                  <c:v>281.7</c:v>
                </c:pt>
                <c:pt idx="1195">
                  <c:v>280.89999999999992</c:v>
                </c:pt>
                <c:pt idx="1196">
                  <c:v>280</c:v>
                </c:pt>
                <c:pt idx="1197">
                  <c:v>279.2</c:v>
                </c:pt>
                <c:pt idx="1198">
                  <c:v>278.3</c:v>
                </c:pt>
                <c:pt idx="1199">
                  <c:v>277.5</c:v>
                </c:pt>
                <c:pt idx="1200">
                  <c:v>276.60000000000002</c:v>
                </c:pt>
                <c:pt idx="1201">
                  <c:v>275.8</c:v>
                </c:pt>
                <c:pt idx="1202">
                  <c:v>275</c:v>
                </c:pt>
                <c:pt idx="1203">
                  <c:v>274.2</c:v>
                </c:pt>
                <c:pt idx="1204">
                  <c:v>273.39999999999992</c:v>
                </c:pt>
                <c:pt idx="1205">
                  <c:v>272.60000000000002</c:v>
                </c:pt>
                <c:pt idx="1206">
                  <c:v>271.8</c:v>
                </c:pt>
                <c:pt idx="1207">
                  <c:v>271</c:v>
                </c:pt>
                <c:pt idx="1208">
                  <c:v>270.2</c:v>
                </c:pt>
                <c:pt idx="1209">
                  <c:v>269.39999999999992</c:v>
                </c:pt>
                <c:pt idx="1210">
                  <c:v>268.7</c:v>
                </c:pt>
                <c:pt idx="1211">
                  <c:v>267.89999999999992</c:v>
                </c:pt>
                <c:pt idx="1212">
                  <c:v>267.2</c:v>
                </c:pt>
                <c:pt idx="1213">
                  <c:v>266.39999999999992</c:v>
                </c:pt>
                <c:pt idx="1214">
                  <c:v>265.7</c:v>
                </c:pt>
                <c:pt idx="1215">
                  <c:v>264.89999999999992</c:v>
                </c:pt>
                <c:pt idx="1216">
                  <c:v>264.10000000000002</c:v>
                </c:pt>
                <c:pt idx="1217">
                  <c:v>263.39999999999992</c:v>
                </c:pt>
                <c:pt idx="1218">
                  <c:v>262.60000000000002</c:v>
                </c:pt>
                <c:pt idx="1219">
                  <c:v>261.8</c:v>
                </c:pt>
                <c:pt idx="1220">
                  <c:v>261.10000000000002</c:v>
                </c:pt>
                <c:pt idx="1221">
                  <c:v>260.39999999999992</c:v>
                </c:pt>
                <c:pt idx="1222">
                  <c:v>259.7</c:v>
                </c:pt>
                <c:pt idx="1223">
                  <c:v>258.89999999999992</c:v>
                </c:pt>
                <c:pt idx="1224">
                  <c:v>258.2</c:v>
                </c:pt>
                <c:pt idx="1225">
                  <c:v>257.5</c:v>
                </c:pt>
                <c:pt idx="1226">
                  <c:v>256.8</c:v>
                </c:pt>
                <c:pt idx="1227">
                  <c:v>256</c:v>
                </c:pt>
                <c:pt idx="1228">
                  <c:v>255.3</c:v>
                </c:pt>
                <c:pt idx="1229">
                  <c:v>254.6</c:v>
                </c:pt>
                <c:pt idx="1230">
                  <c:v>253.9</c:v>
                </c:pt>
                <c:pt idx="1231">
                  <c:v>253.2</c:v>
                </c:pt>
                <c:pt idx="1232">
                  <c:v>252.5</c:v>
                </c:pt>
                <c:pt idx="1233">
                  <c:v>251.8</c:v>
                </c:pt>
                <c:pt idx="1234">
                  <c:v>251.1</c:v>
                </c:pt>
                <c:pt idx="1235">
                  <c:v>250.4</c:v>
                </c:pt>
                <c:pt idx="1236">
                  <c:v>249.8</c:v>
                </c:pt>
                <c:pt idx="1237">
                  <c:v>249.1</c:v>
                </c:pt>
                <c:pt idx="1238">
                  <c:v>248.5</c:v>
                </c:pt>
                <c:pt idx="1239">
                  <c:v>247.8</c:v>
                </c:pt>
                <c:pt idx="1240">
                  <c:v>247.2</c:v>
                </c:pt>
                <c:pt idx="1241">
                  <c:v>246.5</c:v>
                </c:pt>
                <c:pt idx="1242">
                  <c:v>245.8</c:v>
                </c:pt>
                <c:pt idx="1243">
                  <c:v>245.1</c:v>
                </c:pt>
                <c:pt idx="1244">
                  <c:v>244.5</c:v>
                </c:pt>
                <c:pt idx="1245">
                  <c:v>243.8</c:v>
                </c:pt>
                <c:pt idx="1246">
                  <c:v>243.2</c:v>
                </c:pt>
                <c:pt idx="1247">
                  <c:v>242.5</c:v>
                </c:pt>
                <c:pt idx="1248">
                  <c:v>241.9</c:v>
                </c:pt>
                <c:pt idx="1249">
                  <c:v>241.2</c:v>
                </c:pt>
                <c:pt idx="1250">
                  <c:v>240.6</c:v>
                </c:pt>
                <c:pt idx="1251">
                  <c:v>240</c:v>
                </c:pt>
                <c:pt idx="1252">
                  <c:v>239.4</c:v>
                </c:pt>
                <c:pt idx="1253">
                  <c:v>238.7</c:v>
                </c:pt>
                <c:pt idx="1254">
                  <c:v>238.1</c:v>
                </c:pt>
                <c:pt idx="1255">
                  <c:v>237.5</c:v>
                </c:pt>
                <c:pt idx="1256">
                  <c:v>236.9</c:v>
                </c:pt>
                <c:pt idx="1257">
                  <c:v>236.3</c:v>
                </c:pt>
                <c:pt idx="1258">
                  <c:v>235.6</c:v>
                </c:pt>
                <c:pt idx="1259">
                  <c:v>235</c:v>
                </c:pt>
                <c:pt idx="1260">
                  <c:v>234.4</c:v>
                </c:pt>
                <c:pt idx="1261">
                  <c:v>233.8</c:v>
                </c:pt>
                <c:pt idx="1262">
                  <c:v>233.2</c:v>
                </c:pt>
                <c:pt idx="1263">
                  <c:v>232.5</c:v>
                </c:pt>
                <c:pt idx="1264">
                  <c:v>232</c:v>
                </c:pt>
                <c:pt idx="1265">
                  <c:v>231.4</c:v>
                </c:pt>
                <c:pt idx="1266">
                  <c:v>230.8</c:v>
                </c:pt>
                <c:pt idx="1267">
                  <c:v>230.2</c:v>
                </c:pt>
                <c:pt idx="1268">
                  <c:v>229.6</c:v>
                </c:pt>
                <c:pt idx="1269">
                  <c:v>229.1</c:v>
                </c:pt>
                <c:pt idx="1270">
                  <c:v>228.5</c:v>
                </c:pt>
                <c:pt idx="1271">
                  <c:v>227.9</c:v>
                </c:pt>
                <c:pt idx="1272">
                  <c:v>227.4</c:v>
                </c:pt>
                <c:pt idx="1273">
                  <c:v>226.8</c:v>
                </c:pt>
                <c:pt idx="1274">
                  <c:v>226.2</c:v>
                </c:pt>
                <c:pt idx="1275">
                  <c:v>225.7</c:v>
                </c:pt>
                <c:pt idx="1276">
                  <c:v>225.1</c:v>
                </c:pt>
                <c:pt idx="1277">
                  <c:v>224.6</c:v>
                </c:pt>
                <c:pt idx="1278">
                  <c:v>224</c:v>
                </c:pt>
                <c:pt idx="1279">
                  <c:v>223.5</c:v>
                </c:pt>
                <c:pt idx="1280">
                  <c:v>222.9</c:v>
                </c:pt>
                <c:pt idx="1281">
                  <c:v>222.4</c:v>
                </c:pt>
                <c:pt idx="1282">
                  <c:v>221.9</c:v>
                </c:pt>
                <c:pt idx="1283">
                  <c:v>221.3</c:v>
                </c:pt>
                <c:pt idx="1284">
                  <c:v>220.7</c:v>
                </c:pt>
                <c:pt idx="1285">
                  <c:v>220.2</c:v>
                </c:pt>
                <c:pt idx="1286">
                  <c:v>219.6</c:v>
                </c:pt>
                <c:pt idx="1287">
                  <c:v>219.1</c:v>
                </c:pt>
                <c:pt idx="1288">
                  <c:v>218.6</c:v>
                </c:pt>
                <c:pt idx="1289">
                  <c:v>218</c:v>
                </c:pt>
                <c:pt idx="1290">
                  <c:v>217.5</c:v>
                </c:pt>
                <c:pt idx="1291">
                  <c:v>217</c:v>
                </c:pt>
                <c:pt idx="1292">
                  <c:v>216.4</c:v>
                </c:pt>
                <c:pt idx="1293">
                  <c:v>215.9</c:v>
                </c:pt>
                <c:pt idx="1294">
                  <c:v>215.4</c:v>
                </c:pt>
                <c:pt idx="1295">
                  <c:v>214.9</c:v>
                </c:pt>
                <c:pt idx="1296">
                  <c:v>214.4</c:v>
                </c:pt>
                <c:pt idx="1297">
                  <c:v>213.9</c:v>
                </c:pt>
                <c:pt idx="1298">
                  <c:v>213.4</c:v>
                </c:pt>
                <c:pt idx="1299">
                  <c:v>212.9</c:v>
                </c:pt>
                <c:pt idx="1300">
                  <c:v>212.4</c:v>
                </c:pt>
                <c:pt idx="1301">
                  <c:v>211.9</c:v>
                </c:pt>
                <c:pt idx="1302">
                  <c:v>211.4</c:v>
                </c:pt>
                <c:pt idx="1303">
                  <c:v>210.9</c:v>
                </c:pt>
                <c:pt idx="1304">
                  <c:v>210.4</c:v>
                </c:pt>
                <c:pt idx="1305">
                  <c:v>209.9</c:v>
                </c:pt>
                <c:pt idx="1306">
                  <c:v>209.4</c:v>
                </c:pt>
                <c:pt idx="1307">
                  <c:v>208.9</c:v>
                </c:pt>
                <c:pt idx="1308">
                  <c:v>208.5</c:v>
                </c:pt>
                <c:pt idx="1309">
                  <c:v>208</c:v>
                </c:pt>
                <c:pt idx="1310">
                  <c:v>207.5</c:v>
                </c:pt>
                <c:pt idx="1311">
                  <c:v>207</c:v>
                </c:pt>
                <c:pt idx="1312">
                  <c:v>206.5</c:v>
                </c:pt>
                <c:pt idx="1313">
                  <c:v>206.1</c:v>
                </c:pt>
                <c:pt idx="1314">
                  <c:v>205.6</c:v>
                </c:pt>
                <c:pt idx="1315">
                  <c:v>205.1</c:v>
                </c:pt>
                <c:pt idx="1316">
                  <c:v>204.7</c:v>
                </c:pt>
                <c:pt idx="1317">
                  <c:v>204.2</c:v>
                </c:pt>
                <c:pt idx="1318">
                  <c:v>203.7</c:v>
                </c:pt>
                <c:pt idx="1319">
                  <c:v>203.3</c:v>
                </c:pt>
                <c:pt idx="1320">
                  <c:v>202.8</c:v>
                </c:pt>
                <c:pt idx="1321">
                  <c:v>202.3</c:v>
                </c:pt>
                <c:pt idx="1322">
                  <c:v>201.8</c:v>
                </c:pt>
                <c:pt idx="1323">
                  <c:v>201.4</c:v>
                </c:pt>
                <c:pt idx="1324">
                  <c:v>201</c:v>
                </c:pt>
                <c:pt idx="1325">
                  <c:v>200.6</c:v>
                </c:pt>
                <c:pt idx="1326">
                  <c:v>200.1</c:v>
                </c:pt>
                <c:pt idx="1327">
                  <c:v>199.7</c:v>
                </c:pt>
                <c:pt idx="1328">
                  <c:v>199.2</c:v>
                </c:pt>
                <c:pt idx="1329">
                  <c:v>198.8</c:v>
                </c:pt>
                <c:pt idx="1330">
                  <c:v>198.4</c:v>
                </c:pt>
                <c:pt idx="1331">
                  <c:v>197.9</c:v>
                </c:pt>
                <c:pt idx="1332">
                  <c:v>197.5</c:v>
                </c:pt>
                <c:pt idx="1333">
                  <c:v>197.1</c:v>
                </c:pt>
                <c:pt idx="1334">
                  <c:v>196.7</c:v>
                </c:pt>
                <c:pt idx="1335">
                  <c:v>196.2</c:v>
                </c:pt>
                <c:pt idx="1336">
                  <c:v>195.8</c:v>
                </c:pt>
                <c:pt idx="1337">
                  <c:v>195.4</c:v>
                </c:pt>
                <c:pt idx="1338">
                  <c:v>195</c:v>
                </c:pt>
                <c:pt idx="1339">
                  <c:v>194.5</c:v>
                </c:pt>
                <c:pt idx="1340">
                  <c:v>194.1</c:v>
                </c:pt>
                <c:pt idx="1341">
                  <c:v>193.7</c:v>
                </c:pt>
                <c:pt idx="1342">
                  <c:v>193.3</c:v>
                </c:pt>
                <c:pt idx="1343">
                  <c:v>192.9</c:v>
                </c:pt>
                <c:pt idx="1344">
                  <c:v>192.5</c:v>
                </c:pt>
                <c:pt idx="1345">
                  <c:v>192</c:v>
                </c:pt>
                <c:pt idx="1346">
                  <c:v>191.6</c:v>
                </c:pt>
                <c:pt idx="1347">
                  <c:v>191.2</c:v>
                </c:pt>
                <c:pt idx="1348">
                  <c:v>190.8</c:v>
                </c:pt>
                <c:pt idx="1349">
                  <c:v>190.4</c:v>
                </c:pt>
                <c:pt idx="1350">
                  <c:v>190</c:v>
                </c:pt>
                <c:pt idx="1351">
                  <c:v>189.6</c:v>
                </c:pt>
                <c:pt idx="1352">
                  <c:v>189.1</c:v>
                </c:pt>
                <c:pt idx="1353">
                  <c:v>188.7</c:v>
                </c:pt>
                <c:pt idx="1354">
                  <c:v>188.3</c:v>
                </c:pt>
                <c:pt idx="1355">
                  <c:v>187.9</c:v>
                </c:pt>
                <c:pt idx="1356">
                  <c:v>187.5</c:v>
                </c:pt>
                <c:pt idx="1357">
                  <c:v>187.1</c:v>
                </c:pt>
                <c:pt idx="1358">
                  <c:v>186.7</c:v>
                </c:pt>
                <c:pt idx="1359">
                  <c:v>186.3</c:v>
                </c:pt>
                <c:pt idx="1360">
                  <c:v>185.8</c:v>
                </c:pt>
                <c:pt idx="1361">
                  <c:v>185.4</c:v>
                </c:pt>
                <c:pt idx="1362">
                  <c:v>185</c:v>
                </c:pt>
                <c:pt idx="1363">
                  <c:v>184.6</c:v>
                </c:pt>
                <c:pt idx="1364">
                  <c:v>184.2</c:v>
                </c:pt>
                <c:pt idx="1365">
                  <c:v>183.8</c:v>
                </c:pt>
                <c:pt idx="1366">
                  <c:v>183.4</c:v>
                </c:pt>
                <c:pt idx="1367">
                  <c:v>183.1</c:v>
                </c:pt>
                <c:pt idx="1368">
                  <c:v>182.7</c:v>
                </c:pt>
                <c:pt idx="1369">
                  <c:v>182.3</c:v>
                </c:pt>
                <c:pt idx="1370">
                  <c:v>181.9</c:v>
                </c:pt>
                <c:pt idx="1371">
                  <c:v>181.4</c:v>
                </c:pt>
                <c:pt idx="1372">
                  <c:v>181</c:v>
                </c:pt>
                <c:pt idx="1373">
                  <c:v>180.6</c:v>
                </c:pt>
                <c:pt idx="1374">
                  <c:v>180.2</c:v>
                </c:pt>
                <c:pt idx="1375">
                  <c:v>179.8</c:v>
                </c:pt>
                <c:pt idx="1376">
                  <c:v>179.4</c:v>
                </c:pt>
                <c:pt idx="1377">
                  <c:v>179</c:v>
                </c:pt>
                <c:pt idx="1378">
                  <c:v>178.6</c:v>
                </c:pt>
                <c:pt idx="1379">
                  <c:v>178.2</c:v>
                </c:pt>
                <c:pt idx="1380">
                  <c:v>177.8</c:v>
                </c:pt>
                <c:pt idx="1381">
                  <c:v>177.3</c:v>
                </c:pt>
                <c:pt idx="1382">
                  <c:v>176.9</c:v>
                </c:pt>
                <c:pt idx="1383">
                  <c:v>176.5</c:v>
                </c:pt>
                <c:pt idx="1384">
                  <c:v>176.1</c:v>
                </c:pt>
                <c:pt idx="1385">
                  <c:v>175.7</c:v>
                </c:pt>
                <c:pt idx="1386">
                  <c:v>175.3</c:v>
                </c:pt>
                <c:pt idx="1387">
                  <c:v>174.8</c:v>
                </c:pt>
                <c:pt idx="1388">
                  <c:v>174.4</c:v>
                </c:pt>
                <c:pt idx="1389">
                  <c:v>174</c:v>
                </c:pt>
                <c:pt idx="1390">
                  <c:v>173.6</c:v>
                </c:pt>
                <c:pt idx="1391">
                  <c:v>173.2</c:v>
                </c:pt>
                <c:pt idx="1392">
                  <c:v>172.8</c:v>
                </c:pt>
                <c:pt idx="1393">
                  <c:v>172.4</c:v>
                </c:pt>
                <c:pt idx="1394">
                  <c:v>172</c:v>
                </c:pt>
                <c:pt idx="1395">
                  <c:v>171.6</c:v>
                </c:pt>
                <c:pt idx="1396">
                  <c:v>171.2</c:v>
                </c:pt>
                <c:pt idx="1397">
                  <c:v>170.8</c:v>
                </c:pt>
                <c:pt idx="1398">
                  <c:v>170.4</c:v>
                </c:pt>
                <c:pt idx="1399">
                  <c:v>170.1</c:v>
                </c:pt>
                <c:pt idx="1400">
                  <c:v>169.7</c:v>
                </c:pt>
                <c:pt idx="1401">
                  <c:v>169.3</c:v>
                </c:pt>
                <c:pt idx="1402">
                  <c:v>168.9</c:v>
                </c:pt>
                <c:pt idx="1403">
                  <c:v>168.5</c:v>
                </c:pt>
                <c:pt idx="1404">
                  <c:v>168.1</c:v>
                </c:pt>
                <c:pt idx="1405">
                  <c:v>167.7</c:v>
                </c:pt>
                <c:pt idx="1406">
                  <c:v>167.3</c:v>
                </c:pt>
                <c:pt idx="1407">
                  <c:v>166.9</c:v>
                </c:pt>
                <c:pt idx="1408">
                  <c:v>166.5</c:v>
                </c:pt>
                <c:pt idx="1409">
                  <c:v>166.1</c:v>
                </c:pt>
                <c:pt idx="1410">
                  <c:v>165.7</c:v>
                </c:pt>
                <c:pt idx="1411">
                  <c:v>165.4</c:v>
                </c:pt>
                <c:pt idx="1412">
                  <c:v>165</c:v>
                </c:pt>
                <c:pt idx="1413">
                  <c:v>164.6</c:v>
                </c:pt>
                <c:pt idx="1414">
                  <c:v>164.2</c:v>
                </c:pt>
                <c:pt idx="1415">
                  <c:v>163.80000000000001</c:v>
                </c:pt>
                <c:pt idx="1416">
                  <c:v>163.4</c:v>
                </c:pt>
                <c:pt idx="1417">
                  <c:v>163</c:v>
                </c:pt>
                <c:pt idx="1418">
                  <c:v>162.6</c:v>
                </c:pt>
                <c:pt idx="1419">
                  <c:v>162.19999999999999</c:v>
                </c:pt>
                <c:pt idx="1420">
                  <c:v>161.80000000000001</c:v>
                </c:pt>
                <c:pt idx="1421">
                  <c:v>161.5</c:v>
                </c:pt>
                <c:pt idx="1422">
                  <c:v>161.1</c:v>
                </c:pt>
                <c:pt idx="1423">
                  <c:v>160.69999999999999</c:v>
                </c:pt>
                <c:pt idx="1424">
                  <c:v>160.30000000000001</c:v>
                </c:pt>
                <c:pt idx="1425">
                  <c:v>160</c:v>
                </c:pt>
                <c:pt idx="1426">
                  <c:v>159.6</c:v>
                </c:pt>
                <c:pt idx="1427">
                  <c:v>159.19999999999999</c:v>
                </c:pt>
                <c:pt idx="1428">
                  <c:v>158.80000000000001</c:v>
                </c:pt>
                <c:pt idx="1429">
                  <c:v>158.4</c:v>
                </c:pt>
                <c:pt idx="1430">
                  <c:v>158.1</c:v>
                </c:pt>
                <c:pt idx="1431">
                  <c:v>157.69999999999999</c:v>
                </c:pt>
                <c:pt idx="1432">
                  <c:v>157.30000000000001</c:v>
                </c:pt>
                <c:pt idx="1433">
                  <c:v>156.9</c:v>
                </c:pt>
                <c:pt idx="1434">
                  <c:v>156.6</c:v>
                </c:pt>
                <c:pt idx="1435">
                  <c:v>156.19999999999999</c:v>
                </c:pt>
                <c:pt idx="1436">
                  <c:v>155.80000000000001</c:v>
                </c:pt>
                <c:pt idx="1437">
                  <c:v>155.5</c:v>
                </c:pt>
                <c:pt idx="1438">
                  <c:v>155.1</c:v>
                </c:pt>
                <c:pt idx="1439">
                  <c:v>154.69999999999999</c:v>
                </c:pt>
                <c:pt idx="1440">
                  <c:v>154.30000000000001</c:v>
                </c:pt>
                <c:pt idx="1441">
                  <c:v>153.9</c:v>
                </c:pt>
                <c:pt idx="1442">
                  <c:v>153.6</c:v>
                </c:pt>
                <c:pt idx="1443">
                  <c:v>153.19999999999999</c:v>
                </c:pt>
                <c:pt idx="1444">
                  <c:v>152.80000000000001</c:v>
                </c:pt>
                <c:pt idx="1445">
                  <c:v>152.4</c:v>
                </c:pt>
                <c:pt idx="1446">
                  <c:v>152.1</c:v>
                </c:pt>
                <c:pt idx="1447">
                  <c:v>151.69999999999999</c:v>
                </c:pt>
                <c:pt idx="1448">
                  <c:v>151.30000000000001</c:v>
                </c:pt>
                <c:pt idx="1449">
                  <c:v>151</c:v>
                </c:pt>
                <c:pt idx="1450">
                  <c:v>150.6</c:v>
                </c:pt>
                <c:pt idx="1451">
                  <c:v>150.19999999999999</c:v>
                </c:pt>
                <c:pt idx="1452">
                  <c:v>149.80000000000001</c:v>
                </c:pt>
                <c:pt idx="1453">
                  <c:v>149.5</c:v>
                </c:pt>
                <c:pt idx="1454">
                  <c:v>149.1</c:v>
                </c:pt>
                <c:pt idx="1455">
                  <c:v>148.69999999999999</c:v>
                </c:pt>
                <c:pt idx="1456">
                  <c:v>148.4</c:v>
                </c:pt>
                <c:pt idx="1457">
                  <c:v>148</c:v>
                </c:pt>
                <c:pt idx="1458">
                  <c:v>147.6</c:v>
                </c:pt>
                <c:pt idx="1459">
                  <c:v>147.30000000000001</c:v>
                </c:pt>
                <c:pt idx="1460">
                  <c:v>146.9</c:v>
                </c:pt>
                <c:pt idx="1461">
                  <c:v>146.5</c:v>
                </c:pt>
                <c:pt idx="1462">
                  <c:v>146.19999999999999</c:v>
                </c:pt>
                <c:pt idx="1463">
                  <c:v>145.80000000000001</c:v>
                </c:pt>
                <c:pt idx="1464">
                  <c:v>145.5</c:v>
                </c:pt>
                <c:pt idx="1465">
                  <c:v>145.1</c:v>
                </c:pt>
                <c:pt idx="1466">
                  <c:v>144.80000000000001</c:v>
                </c:pt>
                <c:pt idx="1467">
                  <c:v>144.4</c:v>
                </c:pt>
                <c:pt idx="1468">
                  <c:v>144</c:v>
                </c:pt>
                <c:pt idx="1469">
                  <c:v>143.69999999999999</c:v>
                </c:pt>
                <c:pt idx="1470">
                  <c:v>143.30000000000001</c:v>
                </c:pt>
                <c:pt idx="1471">
                  <c:v>143</c:v>
                </c:pt>
                <c:pt idx="1472">
                  <c:v>142.6</c:v>
                </c:pt>
                <c:pt idx="1473">
                  <c:v>142.30000000000001</c:v>
                </c:pt>
                <c:pt idx="1474">
                  <c:v>142</c:v>
                </c:pt>
                <c:pt idx="1475">
                  <c:v>141.6</c:v>
                </c:pt>
                <c:pt idx="1476">
                  <c:v>141.30000000000001</c:v>
                </c:pt>
                <c:pt idx="1477">
                  <c:v>140.9</c:v>
                </c:pt>
                <c:pt idx="1478">
                  <c:v>140.6</c:v>
                </c:pt>
                <c:pt idx="1479">
                  <c:v>140.19999999999999</c:v>
                </c:pt>
                <c:pt idx="1480">
                  <c:v>139.9</c:v>
                </c:pt>
                <c:pt idx="1481">
                  <c:v>139.6</c:v>
                </c:pt>
                <c:pt idx="1482">
                  <c:v>139.19999999999999</c:v>
                </c:pt>
                <c:pt idx="1483">
                  <c:v>138.9</c:v>
                </c:pt>
                <c:pt idx="1484">
                  <c:v>138.5</c:v>
                </c:pt>
                <c:pt idx="1485">
                  <c:v>138.19999999999999</c:v>
                </c:pt>
                <c:pt idx="1486">
                  <c:v>137.9</c:v>
                </c:pt>
                <c:pt idx="1487">
                  <c:v>137.5</c:v>
                </c:pt>
                <c:pt idx="1488">
                  <c:v>137.19999999999999</c:v>
                </c:pt>
                <c:pt idx="1489">
                  <c:v>136.80000000000001</c:v>
                </c:pt>
                <c:pt idx="1490">
                  <c:v>136.5</c:v>
                </c:pt>
                <c:pt idx="1491">
                  <c:v>136.19999999999999</c:v>
                </c:pt>
                <c:pt idx="1492">
                  <c:v>135.80000000000001</c:v>
                </c:pt>
                <c:pt idx="1493">
                  <c:v>135.5</c:v>
                </c:pt>
                <c:pt idx="1494">
                  <c:v>135.19999999999999</c:v>
                </c:pt>
                <c:pt idx="1495">
                  <c:v>134.80000000000001</c:v>
                </c:pt>
                <c:pt idx="1496">
                  <c:v>134.5</c:v>
                </c:pt>
                <c:pt idx="1497">
                  <c:v>134.19999999999999</c:v>
                </c:pt>
                <c:pt idx="1498">
                  <c:v>133.9</c:v>
                </c:pt>
                <c:pt idx="1499">
                  <c:v>133.5</c:v>
                </c:pt>
                <c:pt idx="1500">
                  <c:v>133.19999999999999</c:v>
                </c:pt>
                <c:pt idx="1501">
                  <c:v>132.9</c:v>
                </c:pt>
                <c:pt idx="1502">
                  <c:v>132.5</c:v>
                </c:pt>
                <c:pt idx="1503">
                  <c:v>132.19999999999999</c:v>
                </c:pt>
                <c:pt idx="1504">
                  <c:v>131.9</c:v>
                </c:pt>
                <c:pt idx="1505">
                  <c:v>131.6</c:v>
                </c:pt>
                <c:pt idx="1506">
                  <c:v>131.30000000000001</c:v>
                </c:pt>
                <c:pt idx="1507">
                  <c:v>130.9</c:v>
                </c:pt>
                <c:pt idx="1508">
                  <c:v>130.6</c:v>
                </c:pt>
                <c:pt idx="1509">
                  <c:v>130.30000000000001</c:v>
                </c:pt>
                <c:pt idx="1510">
                  <c:v>130</c:v>
                </c:pt>
                <c:pt idx="1511">
                  <c:v>129.69999999999999</c:v>
                </c:pt>
                <c:pt idx="1512">
                  <c:v>129.4</c:v>
                </c:pt>
                <c:pt idx="1513">
                  <c:v>129.1</c:v>
                </c:pt>
                <c:pt idx="1514">
                  <c:v>128.69999999999999</c:v>
                </c:pt>
                <c:pt idx="1515">
                  <c:v>128.4</c:v>
                </c:pt>
                <c:pt idx="1516">
                  <c:v>128.1</c:v>
                </c:pt>
                <c:pt idx="1517">
                  <c:v>127.8</c:v>
                </c:pt>
                <c:pt idx="1518">
                  <c:v>127.5</c:v>
                </c:pt>
                <c:pt idx="1519">
                  <c:v>127.2</c:v>
                </c:pt>
                <c:pt idx="1520">
                  <c:v>126.9</c:v>
                </c:pt>
                <c:pt idx="1521">
                  <c:v>126.6</c:v>
                </c:pt>
                <c:pt idx="1522">
                  <c:v>126.3</c:v>
                </c:pt>
                <c:pt idx="1523">
                  <c:v>126</c:v>
                </c:pt>
              </c:numCache>
            </c:numRef>
          </c:yVal>
          <c:smooth val="1"/>
          <c:extLst xmlns:c16r2="http://schemas.microsoft.com/office/drawing/2015/06/chart">
            <c:ext xmlns:c16="http://schemas.microsoft.com/office/drawing/2014/chart" uri="{C3380CC4-5D6E-409C-BE32-E72D297353CC}">
              <c16:uniqueId val="{00000001-09FC-1744-8092-3C1CDF17D1D8}"/>
            </c:ext>
          </c:extLst>
        </c:ser>
        <c:ser>
          <c:idx val="5"/>
          <c:order val="2"/>
          <c:tx>
            <c:strRef>
              <c:f>'15% T4 &amp;T7'!$H$1</c:f>
              <c:strCache>
                <c:ptCount val="1"/>
                <c:pt idx="0">
                  <c:v>Temperature 4(°C) 15 PS</c:v>
                </c:pt>
              </c:strCache>
            </c:strRef>
          </c:tx>
          <c:spPr>
            <a:ln>
              <a:solidFill>
                <a:schemeClr val="accent6"/>
              </a:solidFill>
            </a:ln>
          </c:spPr>
          <c:marker>
            <c:symbol val="none"/>
          </c:marker>
          <c:xVal>
            <c:numRef>
              <c:f>'15% T4 &amp;T7'!$A$2:$A$1846</c:f>
              <c:numCache>
                <c:formatCode>General</c:formatCode>
                <c:ptCount val="1845"/>
                <c:pt idx="0">
                  <c:v>0</c:v>
                </c:pt>
                <c:pt idx="1">
                  <c:v>1.000000000006551</c:v>
                </c:pt>
                <c:pt idx="2">
                  <c:v>2.0000000000035101</c:v>
                </c:pt>
                <c:pt idx="3">
                  <c:v>2.0000000000035101</c:v>
                </c:pt>
                <c:pt idx="4">
                  <c:v>3.000000000000469</c:v>
                </c:pt>
                <c:pt idx="5">
                  <c:v>3.000000000000469</c:v>
                </c:pt>
                <c:pt idx="6">
                  <c:v>3.9999999999974278</c:v>
                </c:pt>
                <c:pt idx="7">
                  <c:v>3.9999999999974278</c:v>
                </c:pt>
                <c:pt idx="8">
                  <c:v>5.0000000000039799</c:v>
                </c:pt>
                <c:pt idx="9">
                  <c:v>5.0000000000039799</c:v>
                </c:pt>
                <c:pt idx="10">
                  <c:v>6.0000000000009379</c:v>
                </c:pt>
                <c:pt idx="11">
                  <c:v>6.0000000000009379</c:v>
                </c:pt>
                <c:pt idx="12">
                  <c:v>7.0000000000074873</c:v>
                </c:pt>
                <c:pt idx="13">
                  <c:v>7.0000000000074873</c:v>
                </c:pt>
                <c:pt idx="14">
                  <c:v>8.0000000000044498</c:v>
                </c:pt>
                <c:pt idx="15">
                  <c:v>8.0000000000044498</c:v>
                </c:pt>
                <c:pt idx="16">
                  <c:v>9.0000000000014069</c:v>
                </c:pt>
                <c:pt idx="17">
                  <c:v>9.0000000000014069</c:v>
                </c:pt>
                <c:pt idx="18">
                  <c:v>9.9999999999983693</c:v>
                </c:pt>
                <c:pt idx="19">
                  <c:v>9.9999999999983693</c:v>
                </c:pt>
                <c:pt idx="20">
                  <c:v>11.000000000004921</c:v>
                </c:pt>
                <c:pt idx="21">
                  <c:v>11.000000000004921</c:v>
                </c:pt>
                <c:pt idx="22">
                  <c:v>12.000000000001871</c:v>
                </c:pt>
                <c:pt idx="23">
                  <c:v>12.000000000001871</c:v>
                </c:pt>
                <c:pt idx="24">
                  <c:v>13.000000000008431</c:v>
                </c:pt>
                <c:pt idx="25">
                  <c:v>13.000000000008431</c:v>
                </c:pt>
                <c:pt idx="26">
                  <c:v>14.0000000000054</c:v>
                </c:pt>
                <c:pt idx="27">
                  <c:v>14.0000000000054</c:v>
                </c:pt>
                <c:pt idx="28">
                  <c:v>15.00000000000235</c:v>
                </c:pt>
                <c:pt idx="29">
                  <c:v>15.00000000000235</c:v>
                </c:pt>
                <c:pt idx="30">
                  <c:v>15.999999999999311</c:v>
                </c:pt>
                <c:pt idx="31">
                  <c:v>15.999999999999311</c:v>
                </c:pt>
                <c:pt idx="32">
                  <c:v>16.999999999996259</c:v>
                </c:pt>
                <c:pt idx="33">
                  <c:v>16.999999999996259</c:v>
                </c:pt>
                <c:pt idx="34">
                  <c:v>18.00000000000281</c:v>
                </c:pt>
                <c:pt idx="35">
                  <c:v>18.00000000000281</c:v>
                </c:pt>
                <c:pt idx="36">
                  <c:v>18.999999999999769</c:v>
                </c:pt>
                <c:pt idx="37">
                  <c:v>18.999999999999769</c:v>
                </c:pt>
                <c:pt idx="38">
                  <c:v>20.00000000000632</c:v>
                </c:pt>
                <c:pt idx="39">
                  <c:v>20.00000000000632</c:v>
                </c:pt>
                <c:pt idx="40">
                  <c:v>21.000000000003279</c:v>
                </c:pt>
                <c:pt idx="41">
                  <c:v>21.000000000003279</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99</c:v>
                </c:pt>
                <c:pt idx="53">
                  <c:v>0.99999999999695899</c:v>
                </c:pt>
                <c:pt idx="54">
                  <c:v>1.999999999993918</c:v>
                </c:pt>
                <c:pt idx="55">
                  <c:v>1.999999999993918</c:v>
                </c:pt>
                <c:pt idx="56">
                  <c:v>2.9999999999908762</c:v>
                </c:pt>
                <c:pt idx="57">
                  <c:v>2.9999999999908762</c:v>
                </c:pt>
                <c:pt idx="58">
                  <c:v>3.9999999999974278</c:v>
                </c:pt>
                <c:pt idx="59">
                  <c:v>3.9999999999974278</c:v>
                </c:pt>
                <c:pt idx="60">
                  <c:v>4.9999999999943903</c:v>
                </c:pt>
                <c:pt idx="61">
                  <c:v>4.9999999999943903</c:v>
                </c:pt>
                <c:pt idx="62">
                  <c:v>6.0000000000009379</c:v>
                </c:pt>
                <c:pt idx="63">
                  <c:v>6.0000000000009379</c:v>
                </c:pt>
                <c:pt idx="64">
                  <c:v>6.9999999999978968</c:v>
                </c:pt>
                <c:pt idx="65">
                  <c:v>6.9999999999978968</c:v>
                </c:pt>
                <c:pt idx="66">
                  <c:v>7.9999999999948583</c:v>
                </c:pt>
                <c:pt idx="67">
                  <c:v>7.9999999999948583</c:v>
                </c:pt>
                <c:pt idx="68">
                  <c:v>8.9999999999918145</c:v>
                </c:pt>
                <c:pt idx="69">
                  <c:v>8.9999999999918145</c:v>
                </c:pt>
                <c:pt idx="70">
                  <c:v>9.9999999999983693</c:v>
                </c:pt>
                <c:pt idx="71">
                  <c:v>9.9999999999983693</c:v>
                </c:pt>
                <c:pt idx="72">
                  <c:v>10.99999999999533</c:v>
                </c:pt>
                <c:pt idx="73">
                  <c:v>10.99999999999533</c:v>
                </c:pt>
                <c:pt idx="74">
                  <c:v>11.999999999992299</c:v>
                </c:pt>
                <c:pt idx="75">
                  <c:v>11.999999999992299</c:v>
                </c:pt>
                <c:pt idx="76">
                  <c:v>12.99999999999884</c:v>
                </c:pt>
                <c:pt idx="77">
                  <c:v>12.99999999999884</c:v>
                </c:pt>
                <c:pt idx="78">
                  <c:v>13.999999999995801</c:v>
                </c:pt>
                <c:pt idx="79">
                  <c:v>13.999999999995801</c:v>
                </c:pt>
                <c:pt idx="80">
                  <c:v>14.999999999992751</c:v>
                </c:pt>
                <c:pt idx="81">
                  <c:v>14.999999999992751</c:v>
                </c:pt>
                <c:pt idx="82">
                  <c:v>15.99999999998971</c:v>
                </c:pt>
                <c:pt idx="83">
                  <c:v>15.99999999998971</c:v>
                </c:pt>
                <c:pt idx="84">
                  <c:v>16.999999999996259</c:v>
                </c:pt>
                <c:pt idx="85">
                  <c:v>16.999999999996259</c:v>
                </c:pt>
                <c:pt idx="86">
                  <c:v>17.999999999993221</c:v>
                </c:pt>
                <c:pt idx="87">
                  <c:v>17.999999999993221</c:v>
                </c:pt>
                <c:pt idx="88">
                  <c:v>18.999999999999769</c:v>
                </c:pt>
                <c:pt idx="89">
                  <c:v>18.999999999999769</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91</c:v>
                </c:pt>
                <c:pt idx="107">
                  <c:v>27.999999999991591</c:v>
                </c:pt>
                <c:pt idx="108">
                  <c:v>28.999999999998131</c:v>
                </c:pt>
                <c:pt idx="109">
                  <c:v>28.999999999998131</c:v>
                </c:pt>
                <c:pt idx="110">
                  <c:v>29.99999999999509</c:v>
                </c:pt>
                <c:pt idx="111">
                  <c:v>29.99999999999509</c:v>
                </c:pt>
                <c:pt idx="112">
                  <c:v>30.99999999999206</c:v>
                </c:pt>
                <c:pt idx="113">
                  <c:v>30.99999999999206</c:v>
                </c:pt>
                <c:pt idx="114">
                  <c:v>31.999999999998611</c:v>
                </c:pt>
                <c:pt idx="115">
                  <c:v>31.999999999998611</c:v>
                </c:pt>
                <c:pt idx="116">
                  <c:v>32.999999999995573</c:v>
                </c:pt>
                <c:pt idx="117">
                  <c:v>32.999999999995573</c:v>
                </c:pt>
                <c:pt idx="118">
                  <c:v>33.999999999992532</c:v>
                </c:pt>
                <c:pt idx="119">
                  <c:v>33.999999999992532</c:v>
                </c:pt>
                <c:pt idx="120">
                  <c:v>34.999999999989498</c:v>
                </c:pt>
                <c:pt idx="121">
                  <c:v>34.999999999989498</c:v>
                </c:pt>
                <c:pt idx="122">
                  <c:v>35.999999999996042</c:v>
                </c:pt>
                <c:pt idx="123">
                  <c:v>35.999999999996042</c:v>
                </c:pt>
                <c:pt idx="124">
                  <c:v>36.999999999993001</c:v>
                </c:pt>
                <c:pt idx="125">
                  <c:v>36.999999999993001</c:v>
                </c:pt>
                <c:pt idx="126">
                  <c:v>37.999999999999552</c:v>
                </c:pt>
                <c:pt idx="127">
                  <c:v>37.999999999999552</c:v>
                </c:pt>
                <c:pt idx="128">
                  <c:v>38.999999999996497</c:v>
                </c:pt>
                <c:pt idx="129">
                  <c:v>38.999999999996497</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43</c:v>
                </c:pt>
                <c:pt idx="169">
                  <c:v>58.999999999993243</c:v>
                </c:pt>
                <c:pt idx="170">
                  <c:v>59.999999999990202</c:v>
                </c:pt>
                <c:pt idx="171">
                  <c:v>59.999999999990202</c:v>
                </c:pt>
                <c:pt idx="172">
                  <c:v>60.999999999996753</c:v>
                </c:pt>
                <c:pt idx="173">
                  <c:v>60.999999999996753</c:v>
                </c:pt>
                <c:pt idx="174">
                  <c:v>61.999999999993712</c:v>
                </c:pt>
                <c:pt idx="175">
                  <c:v>61.999999999993712</c:v>
                </c:pt>
                <c:pt idx="176">
                  <c:v>63.000000000000263</c:v>
                </c:pt>
                <c:pt idx="177">
                  <c:v>63.000000000000263</c:v>
                </c:pt>
                <c:pt idx="178">
                  <c:v>63.999999999997208</c:v>
                </c:pt>
                <c:pt idx="179">
                  <c:v>63.999999999997208</c:v>
                </c:pt>
                <c:pt idx="180">
                  <c:v>64.999999999994202</c:v>
                </c:pt>
                <c:pt idx="181">
                  <c:v>64.999999999994202</c:v>
                </c:pt>
                <c:pt idx="182">
                  <c:v>65.999999999991161</c:v>
                </c:pt>
                <c:pt idx="183">
                  <c:v>65.999999999991161</c:v>
                </c:pt>
                <c:pt idx="184">
                  <c:v>66.999999999997698</c:v>
                </c:pt>
                <c:pt idx="185">
                  <c:v>66.999999999997698</c:v>
                </c:pt>
                <c:pt idx="186">
                  <c:v>67.999999999994671</c:v>
                </c:pt>
                <c:pt idx="187">
                  <c:v>67.999999999994671</c:v>
                </c:pt>
                <c:pt idx="188">
                  <c:v>69.00000000000118</c:v>
                </c:pt>
                <c:pt idx="189">
                  <c:v>69.00000000000118</c:v>
                </c:pt>
                <c:pt idx="190">
                  <c:v>69.999999999998195</c:v>
                </c:pt>
                <c:pt idx="191">
                  <c:v>69.999999999998195</c:v>
                </c:pt>
                <c:pt idx="192">
                  <c:v>70.999999999995154</c:v>
                </c:pt>
                <c:pt idx="193">
                  <c:v>70.999999999995154</c:v>
                </c:pt>
                <c:pt idx="194">
                  <c:v>71.999999999992099</c:v>
                </c:pt>
                <c:pt idx="195">
                  <c:v>71.999999999992099</c:v>
                </c:pt>
                <c:pt idx="196">
                  <c:v>72.999999999989043</c:v>
                </c:pt>
                <c:pt idx="197">
                  <c:v>72.999999999989043</c:v>
                </c:pt>
                <c:pt idx="198">
                  <c:v>73.999999999995595</c:v>
                </c:pt>
                <c:pt idx="199">
                  <c:v>73.999999999995595</c:v>
                </c:pt>
                <c:pt idx="200">
                  <c:v>74.999999999992582</c:v>
                </c:pt>
                <c:pt idx="201">
                  <c:v>74.999999999992582</c:v>
                </c:pt>
                <c:pt idx="202">
                  <c:v>75.999999999999105</c:v>
                </c:pt>
                <c:pt idx="203">
                  <c:v>75.999999999999105</c:v>
                </c:pt>
                <c:pt idx="204">
                  <c:v>76.999999999996106</c:v>
                </c:pt>
                <c:pt idx="205">
                  <c:v>76.999999999996106</c:v>
                </c:pt>
                <c:pt idx="206">
                  <c:v>77.999999999993051</c:v>
                </c:pt>
                <c:pt idx="207">
                  <c:v>77.999999999993051</c:v>
                </c:pt>
                <c:pt idx="208">
                  <c:v>78.999999999989953</c:v>
                </c:pt>
                <c:pt idx="209">
                  <c:v>78.999999999989953</c:v>
                </c:pt>
                <c:pt idx="210">
                  <c:v>79.999999999996561</c:v>
                </c:pt>
                <c:pt idx="211">
                  <c:v>79.999999999996561</c:v>
                </c:pt>
                <c:pt idx="212">
                  <c:v>80.999999999993506</c:v>
                </c:pt>
                <c:pt idx="213">
                  <c:v>80.999999999993506</c:v>
                </c:pt>
                <c:pt idx="214">
                  <c:v>82.000000000000028</c:v>
                </c:pt>
                <c:pt idx="215">
                  <c:v>82.000000000000028</c:v>
                </c:pt>
                <c:pt idx="216">
                  <c:v>82.999999999997002</c:v>
                </c:pt>
                <c:pt idx="217">
                  <c:v>82.999999999997002</c:v>
                </c:pt>
                <c:pt idx="218">
                  <c:v>83.999999999993975</c:v>
                </c:pt>
                <c:pt idx="219">
                  <c:v>83.999999999993975</c:v>
                </c:pt>
                <c:pt idx="220">
                  <c:v>84.999999999990905</c:v>
                </c:pt>
                <c:pt idx="221">
                  <c:v>84.999999999990905</c:v>
                </c:pt>
                <c:pt idx="222">
                  <c:v>85.999999999997499</c:v>
                </c:pt>
                <c:pt idx="223">
                  <c:v>85.999999999997499</c:v>
                </c:pt>
                <c:pt idx="224">
                  <c:v>86.999999999994415</c:v>
                </c:pt>
                <c:pt idx="225">
                  <c:v>86.999999999994415</c:v>
                </c:pt>
                <c:pt idx="226">
                  <c:v>88.000000000000952</c:v>
                </c:pt>
                <c:pt idx="227">
                  <c:v>88.000000000000952</c:v>
                </c:pt>
                <c:pt idx="228">
                  <c:v>88.999999999997954</c:v>
                </c:pt>
                <c:pt idx="229">
                  <c:v>88.999999999997954</c:v>
                </c:pt>
                <c:pt idx="230">
                  <c:v>89.999999999994898</c:v>
                </c:pt>
                <c:pt idx="231">
                  <c:v>89.999999999994898</c:v>
                </c:pt>
                <c:pt idx="232">
                  <c:v>90.999999999991871</c:v>
                </c:pt>
                <c:pt idx="233">
                  <c:v>90.999999999991871</c:v>
                </c:pt>
                <c:pt idx="234">
                  <c:v>91.999999999988802</c:v>
                </c:pt>
                <c:pt idx="235">
                  <c:v>91.999999999988802</c:v>
                </c:pt>
                <c:pt idx="236">
                  <c:v>92.999999999995396</c:v>
                </c:pt>
                <c:pt idx="237">
                  <c:v>92.999999999995396</c:v>
                </c:pt>
                <c:pt idx="238">
                  <c:v>93.999999999992355</c:v>
                </c:pt>
                <c:pt idx="239">
                  <c:v>93.999999999992355</c:v>
                </c:pt>
                <c:pt idx="240">
                  <c:v>94.999999999998906</c:v>
                </c:pt>
                <c:pt idx="241">
                  <c:v>94.999999999998906</c:v>
                </c:pt>
                <c:pt idx="242">
                  <c:v>95.99999999999585</c:v>
                </c:pt>
                <c:pt idx="243">
                  <c:v>95.99999999999585</c:v>
                </c:pt>
                <c:pt idx="244">
                  <c:v>96.999999999992795</c:v>
                </c:pt>
                <c:pt idx="245">
                  <c:v>96.999999999992795</c:v>
                </c:pt>
                <c:pt idx="246">
                  <c:v>97.999999999989754</c:v>
                </c:pt>
                <c:pt idx="247">
                  <c:v>97.999999999989754</c:v>
                </c:pt>
                <c:pt idx="248">
                  <c:v>98.999999999996305</c:v>
                </c:pt>
                <c:pt idx="249">
                  <c:v>98.999999999996305</c:v>
                </c:pt>
                <c:pt idx="250">
                  <c:v>99.999999999993307</c:v>
                </c:pt>
                <c:pt idx="251">
                  <c:v>99.999999999993307</c:v>
                </c:pt>
                <c:pt idx="252">
                  <c:v>100.9999999999998</c:v>
                </c:pt>
                <c:pt idx="253">
                  <c:v>100.9999999999998</c:v>
                </c:pt>
                <c:pt idx="254">
                  <c:v>101.9999999999968</c:v>
                </c:pt>
                <c:pt idx="255">
                  <c:v>101.9999999999968</c:v>
                </c:pt>
                <c:pt idx="256">
                  <c:v>102.9999999999937</c:v>
                </c:pt>
                <c:pt idx="257">
                  <c:v>102.9999999999937</c:v>
                </c:pt>
                <c:pt idx="258">
                  <c:v>103.99999999999071</c:v>
                </c:pt>
                <c:pt idx="259">
                  <c:v>103.99999999999071</c:v>
                </c:pt>
                <c:pt idx="260">
                  <c:v>104.9999999999973</c:v>
                </c:pt>
                <c:pt idx="261">
                  <c:v>104.9999999999973</c:v>
                </c:pt>
                <c:pt idx="262">
                  <c:v>105.9999999999942</c:v>
                </c:pt>
                <c:pt idx="263">
                  <c:v>105.9999999999942</c:v>
                </c:pt>
                <c:pt idx="264">
                  <c:v>107.0000000000007</c:v>
                </c:pt>
                <c:pt idx="265">
                  <c:v>107.0000000000007</c:v>
                </c:pt>
                <c:pt idx="266">
                  <c:v>107.9999999999977</c:v>
                </c:pt>
                <c:pt idx="267">
                  <c:v>107.9999999999977</c:v>
                </c:pt>
                <c:pt idx="268">
                  <c:v>108.9999999999947</c:v>
                </c:pt>
                <c:pt idx="269">
                  <c:v>108.9999999999947</c:v>
                </c:pt>
                <c:pt idx="270">
                  <c:v>109.9999999999916</c:v>
                </c:pt>
                <c:pt idx="271">
                  <c:v>109.9999999999916</c:v>
                </c:pt>
                <c:pt idx="272">
                  <c:v>110.9999999999982</c:v>
                </c:pt>
                <c:pt idx="273">
                  <c:v>110.9999999999982</c:v>
                </c:pt>
                <c:pt idx="274">
                  <c:v>111.9999999999952</c:v>
                </c:pt>
                <c:pt idx="275">
                  <c:v>111.9999999999952</c:v>
                </c:pt>
                <c:pt idx="276">
                  <c:v>112.9999999999921</c:v>
                </c:pt>
                <c:pt idx="277">
                  <c:v>112.9999999999921</c:v>
                </c:pt>
                <c:pt idx="278">
                  <c:v>113.99999999999871</c:v>
                </c:pt>
                <c:pt idx="279">
                  <c:v>113.99999999999871</c:v>
                </c:pt>
                <c:pt idx="280">
                  <c:v>114.99999999999559</c:v>
                </c:pt>
                <c:pt idx="281">
                  <c:v>114.99999999999559</c:v>
                </c:pt>
                <c:pt idx="282">
                  <c:v>115.9999999999926</c:v>
                </c:pt>
                <c:pt idx="283">
                  <c:v>115.9999999999926</c:v>
                </c:pt>
                <c:pt idx="284">
                  <c:v>116.9999999999895</c:v>
                </c:pt>
                <c:pt idx="285">
                  <c:v>116.9999999999895</c:v>
                </c:pt>
                <c:pt idx="286">
                  <c:v>117.99999999999611</c:v>
                </c:pt>
                <c:pt idx="287">
                  <c:v>117.99999999999611</c:v>
                </c:pt>
                <c:pt idx="288">
                  <c:v>118.99999999999299</c:v>
                </c:pt>
                <c:pt idx="289">
                  <c:v>118.99999999999299</c:v>
                </c:pt>
                <c:pt idx="290">
                  <c:v>119.9999999999996</c:v>
                </c:pt>
                <c:pt idx="291">
                  <c:v>119.9999999999996</c:v>
                </c:pt>
                <c:pt idx="292">
                  <c:v>120.9999999999965</c:v>
                </c:pt>
                <c:pt idx="293">
                  <c:v>120.9999999999965</c:v>
                </c:pt>
                <c:pt idx="294">
                  <c:v>121.99999999999351</c:v>
                </c:pt>
                <c:pt idx="295">
                  <c:v>121.99999999999351</c:v>
                </c:pt>
                <c:pt idx="296">
                  <c:v>122.99999999999049</c:v>
                </c:pt>
                <c:pt idx="297">
                  <c:v>122.99999999999049</c:v>
                </c:pt>
                <c:pt idx="298">
                  <c:v>123.999999999997</c:v>
                </c:pt>
                <c:pt idx="299">
                  <c:v>123.999999999997</c:v>
                </c:pt>
                <c:pt idx="300">
                  <c:v>124.999999999994</c:v>
                </c:pt>
                <c:pt idx="301">
                  <c:v>124.999999999994</c:v>
                </c:pt>
                <c:pt idx="302">
                  <c:v>126.0000000000005</c:v>
                </c:pt>
                <c:pt idx="303">
                  <c:v>126.0000000000005</c:v>
                </c:pt>
                <c:pt idx="304">
                  <c:v>126.9999999999975</c:v>
                </c:pt>
                <c:pt idx="305">
                  <c:v>126.9999999999975</c:v>
                </c:pt>
                <c:pt idx="306">
                  <c:v>127.9999999999944</c:v>
                </c:pt>
                <c:pt idx="307">
                  <c:v>127.9999999999944</c:v>
                </c:pt>
                <c:pt idx="308">
                  <c:v>128.99999999999139</c:v>
                </c:pt>
                <c:pt idx="309">
                  <c:v>128.99999999999139</c:v>
                </c:pt>
                <c:pt idx="310">
                  <c:v>129.99999999999801</c:v>
                </c:pt>
                <c:pt idx="311">
                  <c:v>129.99999999999801</c:v>
                </c:pt>
                <c:pt idx="312">
                  <c:v>130.999999999995</c:v>
                </c:pt>
                <c:pt idx="313">
                  <c:v>130.999999999995</c:v>
                </c:pt>
                <c:pt idx="314">
                  <c:v>132.00000000000139</c:v>
                </c:pt>
                <c:pt idx="315">
                  <c:v>132.00000000000139</c:v>
                </c:pt>
                <c:pt idx="316">
                  <c:v>132.99999999999841</c:v>
                </c:pt>
                <c:pt idx="317">
                  <c:v>132.99999999999841</c:v>
                </c:pt>
                <c:pt idx="318">
                  <c:v>133.9999999999954</c:v>
                </c:pt>
                <c:pt idx="319">
                  <c:v>133.9999999999954</c:v>
                </c:pt>
                <c:pt idx="320">
                  <c:v>134.9999999999923</c:v>
                </c:pt>
                <c:pt idx="321">
                  <c:v>134.9999999999923</c:v>
                </c:pt>
                <c:pt idx="322">
                  <c:v>135.99999999998931</c:v>
                </c:pt>
                <c:pt idx="323">
                  <c:v>135.99999999998931</c:v>
                </c:pt>
                <c:pt idx="324">
                  <c:v>136.99999999999599</c:v>
                </c:pt>
                <c:pt idx="325">
                  <c:v>136.99999999999599</c:v>
                </c:pt>
                <c:pt idx="326">
                  <c:v>137.99999999999281</c:v>
                </c:pt>
                <c:pt idx="327">
                  <c:v>137.99999999999281</c:v>
                </c:pt>
                <c:pt idx="328">
                  <c:v>138.9999999999994</c:v>
                </c:pt>
                <c:pt idx="329">
                  <c:v>138.9999999999994</c:v>
                </c:pt>
                <c:pt idx="330">
                  <c:v>139.99999999999631</c:v>
                </c:pt>
                <c:pt idx="331">
                  <c:v>139.99999999999631</c:v>
                </c:pt>
                <c:pt idx="332">
                  <c:v>140.99999999999329</c:v>
                </c:pt>
                <c:pt idx="333">
                  <c:v>140.99999999999329</c:v>
                </c:pt>
                <c:pt idx="334">
                  <c:v>141.99999999999019</c:v>
                </c:pt>
                <c:pt idx="335">
                  <c:v>141.99999999999019</c:v>
                </c:pt>
                <c:pt idx="336">
                  <c:v>142.99999999999679</c:v>
                </c:pt>
                <c:pt idx="337">
                  <c:v>142.99999999999679</c:v>
                </c:pt>
                <c:pt idx="338">
                  <c:v>143.9999999999938</c:v>
                </c:pt>
                <c:pt idx="339">
                  <c:v>143.9999999999938</c:v>
                </c:pt>
                <c:pt idx="340">
                  <c:v>145.00000000000031</c:v>
                </c:pt>
                <c:pt idx="341">
                  <c:v>145.00000000000031</c:v>
                </c:pt>
                <c:pt idx="342">
                  <c:v>145.99999999999719</c:v>
                </c:pt>
                <c:pt idx="343">
                  <c:v>145.99999999999719</c:v>
                </c:pt>
                <c:pt idx="344">
                  <c:v>146.9999999999942</c:v>
                </c:pt>
                <c:pt idx="345">
                  <c:v>146.9999999999942</c:v>
                </c:pt>
                <c:pt idx="346">
                  <c:v>147.99999999999119</c:v>
                </c:pt>
                <c:pt idx="347">
                  <c:v>147.99999999999119</c:v>
                </c:pt>
                <c:pt idx="348">
                  <c:v>148.9999999999977</c:v>
                </c:pt>
                <c:pt idx="349">
                  <c:v>148.9999999999977</c:v>
                </c:pt>
                <c:pt idx="350">
                  <c:v>149.99999999999471</c:v>
                </c:pt>
                <c:pt idx="351">
                  <c:v>149.99999999999471</c:v>
                </c:pt>
                <c:pt idx="352">
                  <c:v>151.00000000000119</c:v>
                </c:pt>
                <c:pt idx="353">
                  <c:v>151.00000000000119</c:v>
                </c:pt>
                <c:pt idx="354">
                  <c:v>151.99999999999821</c:v>
                </c:pt>
                <c:pt idx="355">
                  <c:v>151.99999999999821</c:v>
                </c:pt>
                <c:pt idx="356">
                  <c:v>152.99999999999511</c:v>
                </c:pt>
                <c:pt idx="357">
                  <c:v>152.99999999999511</c:v>
                </c:pt>
                <c:pt idx="358">
                  <c:v>153.9999999999921</c:v>
                </c:pt>
                <c:pt idx="359">
                  <c:v>153.9999999999921</c:v>
                </c:pt>
                <c:pt idx="360">
                  <c:v>154.99999999998909</c:v>
                </c:pt>
                <c:pt idx="361">
                  <c:v>154.99999999998909</c:v>
                </c:pt>
                <c:pt idx="362">
                  <c:v>155.99999999999559</c:v>
                </c:pt>
                <c:pt idx="363">
                  <c:v>155.99999999999559</c:v>
                </c:pt>
                <c:pt idx="364">
                  <c:v>156.99999999999261</c:v>
                </c:pt>
                <c:pt idx="365">
                  <c:v>156.99999999999261</c:v>
                </c:pt>
                <c:pt idx="366">
                  <c:v>157.99999999999909</c:v>
                </c:pt>
                <c:pt idx="367">
                  <c:v>157.99999999999909</c:v>
                </c:pt>
                <c:pt idx="368">
                  <c:v>158.99999999999611</c:v>
                </c:pt>
                <c:pt idx="369">
                  <c:v>158.99999999999611</c:v>
                </c:pt>
                <c:pt idx="370">
                  <c:v>159.99999999999301</c:v>
                </c:pt>
                <c:pt idx="371">
                  <c:v>159.99999999999301</c:v>
                </c:pt>
                <c:pt idx="372">
                  <c:v>160.99999999999</c:v>
                </c:pt>
                <c:pt idx="373">
                  <c:v>160.99999999999</c:v>
                </c:pt>
                <c:pt idx="374">
                  <c:v>161.9999999999965</c:v>
                </c:pt>
                <c:pt idx="375">
                  <c:v>161.9999999999965</c:v>
                </c:pt>
                <c:pt idx="376">
                  <c:v>162.99999999999349</c:v>
                </c:pt>
                <c:pt idx="377">
                  <c:v>162.99999999999349</c:v>
                </c:pt>
                <c:pt idx="378">
                  <c:v>164.00000000000011</c:v>
                </c:pt>
                <c:pt idx="379">
                  <c:v>164.00000000000011</c:v>
                </c:pt>
                <c:pt idx="380">
                  <c:v>164.99999999999699</c:v>
                </c:pt>
                <c:pt idx="381">
                  <c:v>164.99999999999699</c:v>
                </c:pt>
                <c:pt idx="382">
                  <c:v>165.999999999994</c:v>
                </c:pt>
                <c:pt idx="383">
                  <c:v>165.999999999994</c:v>
                </c:pt>
                <c:pt idx="384">
                  <c:v>166.99999999999099</c:v>
                </c:pt>
                <c:pt idx="385">
                  <c:v>166.99999999999099</c:v>
                </c:pt>
                <c:pt idx="386">
                  <c:v>167.9999999999975</c:v>
                </c:pt>
                <c:pt idx="387">
                  <c:v>167.9999999999975</c:v>
                </c:pt>
                <c:pt idx="388">
                  <c:v>168.9999999999944</c:v>
                </c:pt>
                <c:pt idx="389">
                  <c:v>168.9999999999944</c:v>
                </c:pt>
                <c:pt idx="390">
                  <c:v>170.00000000000099</c:v>
                </c:pt>
                <c:pt idx="391">
                  <c:v>170.00000000000099</c:v>
                </c:pt>
                <c:pt idx="392">
                  <c:v>170.99999999999801</c:v>
                </c:pt>
                <c:pt idx="393">
                  <c:v>170.99999999999801</c:v>
                </c:pt>
                <c:pt idx="394">
                  <c:v>171.999999999995</c:v>
                </c:pt>
                <c:pt idx="395">
                  <c:v>171.999999999995</c:v>
                </c:pt>
                <c:pt idx="396">
                  <c:v>172.99999999999179</c:v>
                </c:pt>
                <c:pt idx="397">
                  <c:v>172.99999999999179</c:v>
                </c:pt>
                <c:pt idx="398">
                  <c:v>173.99999999999841</c:v>
                </c:pt>
                <c:pt idx="399">
                  <c:v>173.99999999999841</c:v>
                </c:pt>
                <c:pt idx="400">
                  <c:v>174.9999999999954</c:v>
                </c:pt>
                <c:pt idx="401">
                  <c:v>174.9999999999954</c:v>
                </c:pt>
                <c:pt idx="402">
                  <c:v>175.9999999999923</c:v>
                </c:pt>
                <c:pt idx="403">
                  <c:v>175.9999999999923</c:v>
                </c:pt>
                <c:pt idx="404">
                  <c:v>176.99999999999889</c:v>
                </c:pt>
                <c:pt idx="405">
                  <c:v>176.99999999999889</c:v>
                </c:pt>
                <c:pt idx="406">
                  <c:v>177.99999999999599</c:v>
                </c:pt>
                <c:pt idx="407">
                  <c:v>177.99999999999599</c:v>
                </c:pt>
                <c:pt idx="408">
                  <c:v>178.99999999999281</c:v>
                </c:pt>
                <c:pt idx="409">
                  <c:v>178.99999999999281</c:v>
                </c:pt>
                <c:pt idx="410">
                  <c:v>179.9999999999898</c:v>
                </c:pt>
                <c:pt idx="411">
                  <c:v>179.9999999999898</c:v>
                </c:pt>
                <c:pt idx="412">
                  <c:v>180.99999999999631</c:v>
                </c:pt>
                <c:pt idx="413">
                  <c:v>180.99999999999631</c:v>
                </c:pt>
                <c:pt idx="414">
                  <c:v>181.99999999999329</c:v>
                </c:pt>
                <c:pt idx="415">
                  <c:v>181.99999999999329</c:v>
                </c:pt>
                <c:pt idx="416">
                  <c:v>182.9999999999998</c:v>
                </c:pt>
                <c:pt idx="417">
                  <c:v>182.9999999999998</c:v>
                </c:pt>
                <c:pt idx="418">
                  <c:v>183.99999999999679</c:v>
                </c:pt>
                <c:pt idx="419">
                  <c:v>183.99999999999679</c:v>
                </c:pt>
                <c:pt idx="420">
                  <c:v>184.9999999999938</c:v>
                </c:pt>
                <c:pt idx="421">
                  <c:v>184.9999999999938</c:v>
                </c:pt>
                <c:pt idx="422">
                  <c:v>185.99999999999071</c:v>
                </c:pt>
                <c:pt idx="423">
                  <c:v>185.99999999999071</c:v>
                </c:pt>
                <c:pt idx="424">
                  <c:v>186.99999999999719</c:v>
                </c:pt>
                <c:pt idx="425">
                  <c:v>186.99999999999719</c:v>
                </c:pt>
                <c:pt idx="426">
                  <c:v>187.9999999999942</c:v>
                </c:pt>
                <c:pt idx="427">
                  <c:v>187.9999999999942</c:v>
                </c:pt>
                <c:pt idx="428">
                  <c:v>189.0000000000008</c:v>
                </c:pt>
                <c:pt idx="429">
                  <c:v>189.0000000000008</c:v>
                </c:pt>
                <c:pt idx="430">
                  <c:v>189.9999999999977</c:v>
                </c:pt>
                <c:pt idx="431">
                  <c:v>189.9999999999977</c:v>
                </c:pt>
                <c:pt idx="432">
                  <c:v>190.99999999999471</c:v>
                </c:pt>
                <c:pt idx="433">
                  <c:v>190.99999999999471</c:v>
                </c:pt>
                <c:pt idx="434">
                  <c:v>191.99999999999159</c:v>
                </c:pt>
                <c:pt idx="435">
                  <c:v>191.99999999999159</c:v>
                </c:pt>
                <c:pt idx="436">
                  <c:v>192.99999999999821</c:v>
                </c:pt>
                <c:pt idx="437">
                  <c:v>192.99999999999821</c:v>
                </c:pt>
                <c:pt idx="438">
                  <c:v>193.9999999999952</c:v>
                </c:pt>
                <c:pt idx="439">
                  <c:v>193.9999999999952</c:v>
                </c:pt>
                <c:pt idx="440">
                  <c:v>194.9999999999921</c:v>
                </c:pt>
                <c:pt idx="441">
                  <c:v>194.9999999999921</c:v>
                </c:pt>
                <c:pt idx="442">
                  <c:v>195.99999999999861</c:v>
                </c:pt>
                <c:pt idx="443">
                  <c:v>195.99999999999861</c:v>
                </c:pt>
                <c:pt idx="444">
                  <c:v>196.99999999999559</c:v>
                </c:pt>
                <c:pt idx="445">
                  <c:v>196.99999999999559</c:v>
                </c:pt>
                <c:pt idx="446">
                  <c:v>197.99999999999261</c:v>
                </c:pt>
                <c:pt idx="447">
                  <c:v>197.99999999999261</c:v>
                </c:pt>
                <c:pt idx="448">
                  <c:v>198.99999999998951</c:v>
                </c:pt>
                <c:pt idx="449">
                  <c:v>198.99999999998951</c:v>
                </c:pt>
                <c:pt idx="450">
                  <c:v>199.99999999999611</c:v>
                </c:pt>
                <c:pt idx="451">
                  <c:v>199.99999999999611</c:v>
                </c:pt>
                <c:pt idx="452">
                  <c:v>200.99999999999309</c:v>
                </c:pt>
                <c:pt idx="453">
                  <c:v>200.99999999999309</c:v>
                </c:pt>
                <c:pt idx="454">
                  <c:v>201.9999999999996</c:v>
                </c:pt>
                <c:pt idx="455">
                  <c:v>201.9999999999996</c:v>
                </c:pt>
                <c:pt idx="456">
                  <c:v>202.99999999999659</c:v>
                </c:pt>
                <c:pt idx="457">
                  <c:v>202.99999999999659</c:v>
                </c:pt>
                <c:pt idx="458">
                  <c:v>203.99999999999349</c:v>
                </c:pt>
                <c:pt idx="459">
                  <c:v>203.99999999999349</c:v>
                </c:pt>
                <c:pt idx="460">
                  <c:v>204.99999999999051</c:v>
                </c:pt>
                <c:pt idx="461">
                  <c:v>204.99999999999051</c:v>
                </c:pt>
                <c:pt idx="462">
                  <c:v>205.99999999999699</c:v>
                </c:pt>
                <c:pt idx="463">
                  <c:v>205.99999999999699</c:v>
                </c:pt>
                <c:pt idx="464">
                  <c:v>206.999999999994</c:v>
                </c:pt>
                <c:pt idx="465">
                  <c:v>206.999999999994</c:v>
                </c:pt>
                <c:pt idx="466">
                  <c:v>208.00000000000051</c:v>
                </c:pt>
                <c:pt idx="467">
                  <c:v>208.00000000000051</c:v>
                </c:pt>
                <c:pt idx="468">
                  <c:v>208.9999999999975</c:v>
                </c:pt>
                <c:pt idx="469">
                  <c:v>208.9999999999975</c:v>
                </c:pt>
                <c:pt idx="470">
                  <c:v>209.99999999999449</c:v>
                </c:pt>
                <c:pt idx="471">
                  <c:v>209.99999999999449</c:v>
                </c:pt>
                <c:pt idx="472">
                  <c:v>210.99999999999139</c:v>
                </c:pt>
                <c:pt idx="473">
                  <c:v>210.99999999999139</c:v>
                </c:pt>
                <c:pt idx="474">
                  <c:v>211.99999999999801</c:v>
                </c:pt>
                <c:pt idx="475">
                  <c:v>211.99999999999801</c:v>
                </c:pt>
                <c:pt idx="476">
                  <c:v>212.999999999995</c:v>
                </c:pt>
                <c:pt idx="477">
                  <c:v>212.999999999995</c:v>
                </c:pt>
                <c:pt idx="478">
                  <c:v>213.99999999999179</c:v>
                </c:pt>
                <c:pt idx="479">
                  <c:v>213.99999999999179</c:v>
                </c:pt>
                <c:pt idx="480">
                  <c:v>214.99999999999841</c:v>
                </c:pt>
                <c:pt idx="481">
                  <c:v>214.99999999999841</c:v>
                </c:pt>
                <c:pt idx="482">
                  <c:v>215.9999999999954</c:v>
                </c:pt>
                <c:pt idx="483">
                  <c:v>215.9999999999954</c:v>
                </c:pt>
                <c:pt idx="484">
                  <c:v>216.99999999999241</c:v>
                </c:pt>
                <c:pt idx="485">
                  <c:v>216.99999999999241</c:v>
                </c:pt>
                <c:pt idx="486">
                  <c:v>217.99999999998931</c:v>
                </c:pt>
                <c:pt idx="487">
                  <c:v>217.99999999998931</c:v>
                </c:pt>
                <c:pt idx="488">
                  <c:v>218.99999999999599</c:v>
                </c:pt>
                <c:pt idx="489">
                  <c:v>218.99999999999599</c:v>
                </c:pt>
                <c:pt idx="490">
                  <c:v>219.99999999999281</c:v>
                </c:pt>
                <c:pt idx="491">
                  <c:v>219.99999999999281</c:v>
                </c:pt>
                <c:pt idx="492">
                  <c:v>220.9999999999994</c:v>
                </c:pt>
                <c:pt idx="493">
                  <c:v>220.9999999999994</c:v>
                </c:pt>
                <c:pt idx="494">
                  <c:v>221.99999999999631</c:v>
                </c:pt>
                <c:pt idx="495">
                  <c:v>221.99999999999631</c:v>
                </c:pt>
                <c:pt idx="496">
                  <c:v>222.99999999999329</c:v>
                </c:pt>
                <c:pt idx="497">
                  <c:v>222.99999999999329</c:v>
                </c:pt>
                <c:pt idx="498">
                  <c:v>223.99999999999031</c:v>
                </c:pt>
                <c:pt idx="499">
                  <c:v>223.99999999999031</c:v>
                </c:pt>
                <c:pt idx="500">
                  <c:v>224.99999999999679</c:v>
                </c:pt>
                <c:pt idx="501">
                  <c:v>224.99999999999679</c:v>
                </c:pt>
                <c:pt idx="502">
                  <c:v>225.9999999999938</c:v>
                </c:pt>
                <c:pt idx="503">
                  <c:v>225.9999999999938</c:v>
                </c:pt>
                <c:pt idx="504">
                  <c:v>227.00000000000031</c:v>
                </c:pt>
                <c:pt idx="505">
                  <c:v>227.00000000000031</c:v>
                </c:pt>
                <c:pt idx="506">
                  <c:v>227.99999999999719</c:v>
                </c:pt>
                <c:pt idx="507">
                  <c:v>227.99999999999719</c:v>
                </c:pt>
                <c:pt idx="508">
                  <c:v>228.9999999999942</c:v>
                </c:pt>
                <c:pt idx="509">
                  <c:v>228.9999999999942</c:v>
                </c:pt>
                <c:pt idx="510">
                  <c:v>229.99999999999119</c:v>
                </c:pt>
                <c:pt idx="511">
                  <c:v>229.99999999999119</c:v>
                </c:pt>
                <c:pt idx="512">
                  <c:v>230.9999999999977</c:v>
                </c:pt>
                <c:pt idx="513">
                  <c:v>230.9999999999977</c:v>
                </c:pt>
                <c:pt idx="514">
                  <c:v>231.99999999999471</c:v>
                </c:pt>
                <c:pt idx="515">
                  <c:v>231.99999999999471</c:v>
                </c:pt>
                <c:pt idx="516">
                  <c:v>233.00000000000131</c:v>
                </c:pt>
                <c:pt idx="517">
                  <c:v>233.00000000000131</c:v>
                </c:pt>
                <c:pt idx="518">
                  <c:v>233.99999999999821</c:v>
                </c:pt>
                <c:pt idx="519">
                  <c:v>233.99999999999821</c:v>
                </c:pt>
                <c:pt idx="520">
                  <c:v>234.9999999999952</c:v>
                </c:pt>
                <c:pt idx="521">
                  <c:v>234.9999999999952</c:v>
                </c:pt>
                <c:pt idx="522">
                  <c:v>235.9999999999921</c:v>
                </c:pt>
                <c:pt idx="523">
                  <c:v>235.9999999999921</c:v>
                </c:pt>
                <c:pt idx="524">
                  <c:v>236.99999999998909</c:v>
                </c:pt>
                <c:pt idx="525">
                  <c:v>236.99999999998909</c:v>
                </c:pt>
                <c:pt idx="526">
                  <c:v>237.99999999999559</c:v>
                </c:pt>
                <c:pt idx="527">
                  <c:v>237.99999999999559</c:v>
                </c:pt>
                <c:pt idx="528">
                  <c:v>238.99999999999261</c:v>
                </c:pt>
                <c:pt idx="529">
                  <c:v>238.99999999999261</c:v>
                </c:pt>
                <c:pt idx="530">
                  <c:v>239.9999999999992</c:v>
                </c:pt>
                <c:pt idx="531">
                  <c:v>239.9999999999992</c:v>
                </c:pt>
                <c:pt idx="532">
                  <c:v>240.99999999999611</c:v>
                </c:pt>
                <c:pt idx="533">
                  <c:v>240.99999999999611</c:v>
                </c:pt>
                <c:pt idx="534">
                  <c:v>241.99999999999309</c:v>
                </c:pt>
                <c:pt idx="535">
                  <c:v>241.99999999999309</c:v>
                </c:pt>
                <c:pt idx="536">
                  <c:v>242.99999999999</c:v>
                </c:pt>
                <c:pt idx="537">
                  <c:v>242.99999999999</c:v>
                </c:pt>
                <c:pt idx="538">
                  <c:v>243.99999999999659</c:v>
                </c:pt>
                <c:pt idx="539">
                  <c:v>243.99999999999659</c:v>
                </c:pt>
                <c:pt idx="540">
                  <c:v>244.99999999999349</c:v>
                </c:pt>
                <c:pt idx="541">
                  <c:v>244.99999999999349</c:v>
                </c:pt>
                <c:pt idx="542">
                  <c:v>246.00000000000011</c:v>
                </c:pt>
                <c:pt idx="543">
                  <c:v>246.00000000000011</c:v>
                </c:pt>
                <c:pt idx="544">
                  <c:v>246.99999999999699</c:v>
                </c:pt>
                <c:pt idx="545">
                  <c:v>246.99999999999699</c:v>
                </c:pt>
                <c:pt idx="546">
                  <c:v>247.999999999994</c:v>
                </c:pt>
                <c:pt idx="547">
                  <c:v>247.999999999994</c:v>
                </c:pt>
                <c:pt idx="548">
                  <c:v>248.99999999999099</c:v>
                </c:pt>
                <c:pt idx="549">
                  <c:v>248.99999999999099</c:v>
                </c:pt>
                <c:pt idx="550">
                  <c:v>249.9999999999975</c:v>
                </c:pt>
                <c:pt idx="551">
                  <c:v>249.9999999999975</c:v>
                </c:pt>
                <c:pt idx="552">
                  <c:v>250.99999999999449</c:v>
                </c:pt>
                <c:pt idx="553">
                  <c:v>250.99999999999449</c:v>
                </c:pt>
                <c:pt idx="554">
                  <c:v>252.00000000000099</c:v>
                </c:pt>
                <c:pt idx="555">
                  <c:v>252.00000000000099</c:v>
                </c:pt>
                <c:pt idx="556">
                  <c:v>252.99999999999801</c:v>
                </c:pt>
                <c:pt idx="557">
                  <c:v>252.99999999999801</c:v>
                </c:pt>
                <c:pt idx="558">
                  <c:v>253.999999999995</c:v>
                </c:pt>
                <c:pt idx="559">
                  <c:v>253.999999999995</c:v>
                </c:pt>
                <c:pt idx="560">
                  <c:v>254.9999999999919</c:v>
                </c:pt>
                <c:pt idx="561">
                  <c:v>254.9999999999919</c:v>
                </c:pt>
                <c:pt idx="562">
                  <c:v>255.9999999999888</c:v>
                </c:pt>
                <c:pt idx="563">
                  <c:v>255.9999999999888</c:v>
                </c:pt>
                <c:pt idx="564">
                  <c:v>256.99999999999523</c:v>
                </c:pt>
                <c:pt idx="565">
                  <c:v>256.99999999999523</c:v>
                </c:pt>
                <c:pt idx="566">
                  <c:v>257.99999999999221</c:v>
                </c:pt>
                <c:pt idx="567">
                  <c:v>257.99999999999221</c:v>
                </c:pt>
                <c:pt idx="568">
                  <c:v>258.99999999999892</c:v>
                </c:pt>
                <c:pt idx="569">
                  <c:v>258.99999999999892</c:v>
                </c:pt>
                <c:pt idx="570">
                  <c:v>259.99999999999591</c:v>
                </c:pt>
                <c:pt idx="571">
                  <c:v>259.99999999999591</c:v>
                </c:pt>
                <c:pt idx="572">
                  <c:v>260.99999999999272</c:v>
                </c:pt>
                <c:pt idx="573">
                  <c:v>260.99999999999272</c:v>
                </c:pt>
                <c:pt idx="574">
                  <c:v>261.9999999999896</c:v>
                </c:pt>
                <c:pt idx="575">
                  <c:v>261.9999999999896</c:v>
                </c:pt>
                <c:pt idx="576">
                  <c:v>262.99999999999619</c:v>
                </c:pt>
                <c:pt idx="577">
                  <c:v>262.99999999999619</c:v>
                </c:pt>
                <c:pt idx="578">
                  <c:v>263.99999999999318</c:v>
                </c:pt>
                <c:pt idx="579">
                  <c:v>263.99999999999318</c:v>
                </c:pt>
                <c:pt idx="580">
                  <c:v>264.99999999999972</c:v>
                </c:pt>
                <c:pt idx="581">
                  <c:v>264.99999999999972</c:v>
                </c:pt>
                <c:pt idx="582">
                  <c:v>265.99999999999682</c:v>
                </c:pt>
                <c:pt idx="583">
                  <c:v>265.99999999999682</c:v>
                </c:pt>
                <c:pt idx="584">
                  <c:v>266.99999999999358</c:v>
                </c:pt>
                <c:pt idx="585">
                  <c:v>266.99999999999358</c:v>
                </c:pt>
                <c:pt idx="586">
                  <c:v>267.99999999999062</c:v>
                </c:pt>
                <c:pt idx="587">
                  <c:v>267.99999999999062</c:v>
                </c:pt>
                <c:pt idx="588">
                  <c:v>268.99999999999721</c:v>
                </c:pt>
                <c:pt idx="589">
                  <c:v>268.99999999999721</c:v>
                </c:pt>
                <c:pt idx="590">
                  <c:v>269.99999999999409</c:v>
                </c:pt>
                <c:pt idx="591">
                  <c:v>269.99999999999409</c:v>
                </c:pt>
                <c:pt idx="592">
                  <c:v>271.0000000000008</c:v>
                </c:pt>
                <c:pt idx="593">
                  <c:v>271.0000000000008</c:v>
                </c:pt>
                <c:pt idx="594">
                  <c:v>271.99999999999761</c:v>
                </c:pt>
                <c:pt idx="595">
                  <c:v>271.99999999999761</c:v>
                </c:pt>
                <c:pt idx="596">
                  <c:v>272.99999999999449</c:v>
                </c:pt>
                <c:pt idx="597">
                  <c:v>272.99999999999449</c:v>
                </c:pt>
                <c:pt idx="598">
                  <c:v>273.99999999999159</c:v>
                </c:pt>
                <c:pt idx="599">
                  <c:v>273.99999999999159</c:v>
                </c:pt>
                <c:pt idx="600">
                  <c:v>274.99999999998857</c:v>
                </c:pt>
                <c:pt idx="601">
                  <c:v>274.99999999998857</c:v>
                </c:pt>
                <c:pt idx="602">
                  <c:v>275.99999999999511</c:v>
                </c:pt>
                <c:pt idx="603">
                  <c:v>275.99999999999511</c:v>
                </c:pt>
                <c:pt idx="604">
                  <c:v>276.99999999999199</c:v>
                </c:pt>
                <c:pt idx="605">
                  <c:v>276.99999999999199</c:v>
                </c:pt>
                <c:pt idx="606">
                  <c:v>277.99999999999858</c:v>
                </c:pt>
                <c:pt idx="607">
                  <c:v>277.99999999999858</c:v>
                </c:pt>
                <c:pt idx="608">
                  <c:v>278.99999999999562</c:v>
                </c:pt>
                <c:pt idx="609">
                  <c:v>278.99999999999562</c:v>
                </c:pt>
                <c:pt idx="610">
                  <c:v>279.99999999999261</c:v>
                </c:pt>
                <c:pt idx="611">
                  <c:v>279.99999999999261</c:v>
                </c:pt>
                <c:pt idx="612">
                  <c:v>280.99999999998943</c:v>
                </c:pt>
                <c:pt idx="613">
                  <c:v>280.99999999998943</c:v>
                </c:pt>
                <c:pt idx="614">
                  <c:v>281.99999999999608</c:v>
                </c:pt>
                <c:pt idx="615">
                  <c:v>281.99999999999608</c:v>
                </c:pt>
                <c:pt idx="616">
                  <c:v>282.99999999999301</c:v>
                </c:pt>
                <c:pt idx="617">
                  <c:v>282.99999999999301</c:v>
                </c:pt>
                <c:pt idx="618">
                  <c:v>283.99999999999949</c:v>
                </c:pt>
                <c:pt idx="619">
                  <c:v>283.99999999999949</c:v>
                </c:pt>
                <c:pt idx="620">
                  <c:v>284.99999999999659</c:v>
                </c:pt>
                <c:pt idx="621">
                  <c:v>284.99999999999659</c:v>
                </c:pt>
                <c:pt idx="622">
                  <c:v>285.99999999999352</c:v>
                </c:pt>
                <c:pt idx="623">
                  <c:v>285.99999999999352</c:v>
                </c:pt>
                <c:pt idx="624">
                  <c:v>286.99999999999051</c:v>
                </c:pt>
                <c:pt idx="625">
                  <c:v>286.99999999999051</c:v>
                </c:pt>
                <c:pt idx="626">
                  <c:v>287.99999999999687</c:v>
                </c:pt>
                <c:pt idx="627">
                  <c:v>287.99999999999687</c:v>
                </c:pt>
                <c:pt idx="628">
                  <c:v>288.99999999999392</c:v>
                </c:pt>
                <c:pt idx="629">
                  <c:v>288.99999999999392</c:v>
                </c:pt>
                <c:pt idx="630">
                  <c:v>290.00000000000063</c:v>
                </c:pt>
                <c:pt idx="631">
                  <c:v>290.00000000000063</c:v>
                </c:pt>
                <c:pt idx="632">
                  <c:v>290.99999999999733</c:v>
                </c:pt>
                <c:pt idx="633">
                  <c:v>290.99999999999733</c:v>
                </c:pt>
                <c:pt idx="634">
                  <c:v>291.99999999999432</c:v>
                </c:pt>
                <c:pt idx="635">
                  <c:v>291.99999999999432</c:v>
                </c:pt>
                <c:pt idx="636">
                  <c:v>292.99999999999142</c:v>
                </c:pt>
                <c:pt idx="637">
                  <c:v>292.99999999999142</c:v>
                </c:pt>
                <c:pt idx="638">
                  <c:v>293.99999999999801</c:v>
                </c:pt>
                <c:pt idx="639">
                  <c:v>293.99999999999801</c:v>
                </c:pt>
                <c:pt idx="640">
                  <c:v>294.99999999999483</c:v>
                </c:pt>
                <c:pt idx="641">
                  <c:v>294.99999999999483</c:v>
                </c:pt>
                <c:pt idx="642">
                  <c:v>296.00000000000148</c:v>
                </c:pt>
                <c:pt idx="643">
                  <c:v>296.00000000000148</c:v>
                </c:pt>
                <c:pt idx="644">
                  <c:v>296.99999999999841</c:v>
                </c:pt>
                <c:pt idx="645">
                  <c:v>296.99999999999841</c:v>
                </c:pt>
                <c:pt idx="646">
                  <c:v>297.99999999999528</c:v>
                </c:pt>
                <c:pt idx="647">
                  <c:v>297.99999999999528</c:v>
                </c:pt>
                <c:pt idx="648">
                  <c:v>298.99999999999221</c:v>
                </c:pt>
                <c:pt idx="649">
                  <c:v>298.99999999999221</c:v>
                </c:pt>
                <c:pt idx="650">
                  <c:v>299.99999999998909</c:v>
                </c:pt>
                <c:pt idx="651">
                  <c:v>299.99999999998909</c:v>
                </c:pt>
                <c:pt idx="652">
                  <c:v>300.99999999999591</c:v>
                </c:pt>
                <c:pt idx="653">
                  <c:v>300.99999999999591</c:v>
                </c:pt>
                <c:pt idx="654">
                  <c:v>301.99999999999272</c:v>
                </c:pt>
                <c:pt idx="655">
                  <c:v>301.99999999999272</c:v>
                </c:pt>
                <c:pt idx="656">
                  <c:v>302.99999999999932</c:v>
                </c:pt>
                <c:pt idx="657">
                  <c:v>302.99999999999932</c:v>
                </c:pt>
                <c:pt idx="658">
                  <c:v>303.99999999999619</c:v>
                </c:pt>
                <c:pt idx="659">
                  <c:v>303.99999999999619</c:v>
                </c:pt>
                <c:pt idx="660">
                  <c:v>304.99999999999318</c:v>
                </c:pt>
                <c:pt idx="661">
                  <c:v>304.99999999999318</c:v>
                </c:pt>
                <c:pt idx="662">
                  <c:v>305.99999999999022</c:v>
                </c:pt>
                <c:pt idx="663">
                  <c:v>305.99999999999022</c:v>
                </c:pt>
                <c:pt idx="664">
                  <c:v>306.99999999999682</c:v>
                </c:pt>
                <c:pt idx="665">
                  <c:v>306.99999999999682</c:v>
                </c:pt>
                <c:pt idx="666">
                  <c:v>307.99999999999358</c:v>
                </c:pt>
                <c:pt idx="667">
                  <c:v>307.99999999999358</c:v>
                </c:pt>
                <c:pt idx="668">
                  <c:v>309.00000000000028</c:v>
                </c:pt>
                <c:pt idx="669">
                  <c:v>309.00000000000028</c:v>
                </c:pt>
                <c:pt idx="670">
                  <c:v>309.99999999999721</c:v>
                </c:pt>
                <c:pt idx="671">
                  <c:v>309.99999999999721</c:v>
                </c:pt>
                <c:pt idx="672">
                  <c:v>310.99999999999409</c:v>
                </c:pt>
                <c:pt idx="673">
                  <c:v>310.99999999999409</c:v>
                </c:pt>
                <c:pt idx="674">
                  <c:v>311.99999999999119</c:v>
                </c:pt>
                <c:pt idx="675">
                  <c:v>311.99999999999119</c:v>
                </c:pt>
                <c:pt idx="676">
                  <c:v>312.99999999999761</c:v>
                </c:pt>
                <c:pt idx="677">
                  <c:v>312.99999999999761</c:v>
                </c:pt>
                <c:pt idx="678">
                  <c:v>313.99999999999449</c:v>
                </c:pt>
                <c:pt idx="679">
                  <c:v>313.99999999999449</c:v>
                </c:pt>
                <c:pt idx="680">
                  <c:v>315.00000000000131</c:v>
                </c:pt>
                <c:pt idx="681">
                  <c:v>315.00000000000131</c:v>
                </c:pt>
                <c:pt idx="682">
                  <c:v>315.99999999999818</c:v>
                </c:pt>
                <c:pt idx="683">
                  <c:v>315.99999999999818</c:v>
                </c:pt>
                <c:pt idx="684">
                  <c:v>316.99999999999523</c:v>
                </c:pt>
                <c:pt idx="685">
                  <c:v>316.99999999999523</c:v>
                </c:pt>
                <c:pt idx="686">
                  <c:v>317.99999999999199</c:v>
                </c:pt>
                <c:pt idx="687">
                  <c:v>317.99999999999199</c:v>
                </c:pt>
                <c:pt idx="688">
                  <c:v>318.99999999998892</c:v>
                </c:pt>
                <c:pt idx="689">
                  <c:v>318.99999999998892</c:v>
                </c:pt>
                <c:pt idx="690">
                  <c:v>319.99999999999562</c:v>
                </c:pt>
                <c:pt idx="691">
                  <c:v>319.99999999999562</c:v>
                </c:pt>
                <c:pt idx="692">
                  <c:v>320.99999999999261</c:v>
                </c:pt>
                <c:pt idx="693">
                  <c:v>320.99999999999261</c:v>
                </c:pt>
                <c:pt idx="694">
                  <c:v>321.99999999999898</c:v>
                </c:pt>
                <c:pt idx="695">
                  <c:v>321.99999999999898</c:v>
                </c:pt>
                <c:pt idx="696">
                  <c:v>322.99999999999608</c:v>
                </c:pt>
                <c:pt idx="697">
                  <c:v>322.99999999999608</c:v>
                </c:pt>
                <c:pt idx="698">
                  <c:v>323.99999999999301</c:v>
                </c:pt>
                <c:pt idx="699">
                  <c:v>323.99999999999301</c:v>
                </c:pt>
                <c:pt idx="700">
                  <c:v>324.99999999998988</c:v>
                </c:pt>
                <c:pt idx="701">
                  <c:v>324.99999999998988</c:v>
                </c:pt>
                <c:pt idx="702">
                  <c:v>325.99999999999659</c:v>
                </c:pt>
                <c:pt idx="703">
                  <c:v>325.99999999999659</c:v>
                </c:pt>
                <c:pt idx="704">
                  <c:v>326.99999999999352</c:v>
                </c:pt>
                <c:pt idx="705">
                  <c:v>326.99999999999352</c:v>
                </c:pt>
                <c:pt idx="706">
                  <c:v>328.00000000000011</c:v>
                </c:pt>
                <c:pt idx="707">
                  <c:v>328.00000000000011</c:v>
                </c:pt>
                <c:pt idx="708">
                  <c:v>328.99999999999687</c:v>
                </c:pt>
                <c:pt idx="709">
                  <c:v>328.99999999999687</c:v>
                </c:pt>
                <c:pt idx="710">
                  <c:v>329.99999999999392</c:v>
                </c:pt>
                <c:pt idx="711">
                  <c:v>329.99999999999392</c:v>
                </c:pt>
                <c:pt idx="712">
                  <c:v>330.99999999999102</c:v>
                </c:pt>
                <c:pt idx="713">
                  <c:v>330.99999999999102</c:v>
                </c:pt>
                <c:pt idx="714">
                  <c:v>331.99999999999739</c:v>
                </c:pt>
                <c:pt idx="715">
                  <c:v>331.99999999999739</c:v>
                </c:pt>
                <c:pt idx="716">
                  <c:v>332.99999999999432</c:v>
                </c:pt>
                <c:pt idx="717">
                  <c:v>332.99999999999432</c:v>
                </c:pt>
                <c:pt idx="718">
                  <c:v>334.00000000000102</c:v>
                </c:pt>
                <c:pt idx="719">
                  <c:v>334.00000000000102</c:v>
                </c:pt>
                <c:pt idx="720">
                  <c:v>334.99999999999801</c:v>
                </c:pt>
                <c:pt idx="721">
                  <c:v>334.99999999999801</c:v>
                </c:pt>
                <c:pt idx="722">
                  <c:v>335.99999999999483</c:v>
                </c:pt>
                <c:pt idx="723">
                  <c:v>335.99999999999483</c:v>
                </c:pt>
                <c:pt idx="724">
                  <c:v>336.99999999999193</c:v>
                </c:pt>
                <c:pt idx="725">
                  <c:v>336.99999999999193</c:v>
                </c:pt>
                <c:pt idx="726">
                  <c:v>337.99999999998869</c:v>
                </c:pt>
                <c:pt idx="727">
                  <c:v>337.99999999998869</c:v>
                </c:pt>
                <c:pt idx="728">
                  <c:v>338.99999999999528</c:v>
                </c:pt>
                <c:pt idx="729">
                  <c:v>338.99999999999528</c:v>
                </c:pt>
                <c:pt idx="730">
                  <c:v>339.99999999999221</c:v>
                </c:pt>
                <c:pt idx="731">
                  <c:v>339.99999999999221</c:v>
                </c:pt>
                <c:pt idx="732">
                  <c:v>340.99999999999892</c:v>
                </c:pt>
                <c:pt idx="733">
                  <c:v>340.99999999999892</c:v>
                </c:pt>
                <c:pt idx="734">
                  <c:v>341.99999999999591</c:v>
                </c:pt>
                <c:pt idx="735">
                  <c:v>341.99999999999591</c:v>
                </c:pt>
                <c:pt idx="736">
                  <c:v>342.99999999999272</c:v>
                </c:pt>
                <c:pt idx="737">
                  <c:v>342.99999999999272</c:v>
                </c:pt>
                <c:pt idx="738">
                  <c:v>343.99999999998971</c:v>
                </c:pt>
                <c:pt idx="739">
                  <c:v>343.99999999998971</c:v>
                </c:pt>
                <c:pt idx="740">
                  <c:v>344.99999999999619</c:v>
                </c:pt>
                <c:pt idx="741">
                  <c:v>344.99999999999619</c:v>
                </c:pt>
                <c:pt idx="742">
                  <c:v>345.99999999999318</c:v>
                </c:pt>
                <c:pt idx="743">
                  <c:v>345.99999999999318</c:v>
                </c:pt>
                <c:pt idx="744">
                  <c:v>346.99999999999972</c:v>
                </c:pt>
                <c:pt idx="745">
                  <c:v>346.99999999999972</c:v>
                </c:pt>
                <c:pt idx="746">
                  <c:v>347.99999999999682</c:v>
                </c:pt>
                <c:pt idx="747">
                  <c:v>347.99999999999682</c:v>
                </c:pt>
                <c:pt idx="748">
                  <c:v>348.99999999999358</c:v>
                </c:pt>
                <c:pt idx="749">
                  <c:v>348.99999999999358</c:v>
                </c:pt>
                <c:pt idx="750">
                  <c:v>349.99999999999062</c:v>
                </c:pt>
                <c:pt idx="751">
                  <c:v>349.99999999999062</c:v>
                </c:pt>
                <c:pt idx="752">
                  <c:v>350.99999999999721</c:v>
                </c:pt>
                <c:pt idx="753">
                  <c:v>350.99999999999721</c:v>
                </c:pt>
                <c:pt idx="754">
                  <c:v>351.99999999999409</c:v>
                </c:pt>
                <c:pt idx="755">
                  <c:v>351.99999999999409</c:v>
                </c:pt>
                <c:pt idx="756">
                  <c:v>353.0000000000008</c:v>
                </c:pt>
                <c:pt idx="757">
                  <c:v>353.0000000000008</c:v>
                </c:pt>
                <c:pt idx="758">
                  <c:v>353.99999999999761</c:v>
                </c:pt>
                <c:pt idx="759">
                  <c:v>353.99999999999761</c:v>
                </c:pt>
                <c:pt idx="760">
                  <c:v>354.9999999999946</c:v>
                </c:pt>
                <c:pt idx="761">
                  <c:v>354.9999999999946</c:v>
                </c:pt>
                <c:pt idx="762">
                  <c:v>355.99999999999159</c:v>
                </c:pt>
                <c:pt idx="763">
                  <c:v>355.99999999999159</c:v>
                </c:pt>
                <c:pt idx="764">
                  <c:v>356.99999999999818</c:v>
                </c:pt>
                <c:pt idx="765">
                  <c:v>356.99999999999818</c:v>
                </c:pt>
                <c:pt idx="766">
                  <c:v>357.99999999999523</c:v>
                </c:pt>
                <c:pt idx="767">
                  <c:v>357.99999999999523</c:v>
                </c:pt>
                <c:pt idx="768">
                  <c:v>358.99999999999199</c:v>
                </c:pt>
                <c:pt idx="769">
                  <c:v>358.99999999999199</c:v>
                </c:pt>
                <c:pt idx="770">
                  <c:v>359.99999999999858</c:v>
                </c:pt>
                <c:pt idx="771">
                  <c:v>359.99999999999858</c:v>
                </c:pt>
                <c:pt idx="772">
                  <c:v>360.99999999999562</c:v>
                </c:pt>
                <c:pt idx="773">
                  <c:v>360.99999999999562</c:v>
                </c:pt>
                <c:pt idx="774">
                  <c:v>361.99999999999261</c:v>
                </c:pt>
                <c:pt idx="775">
                  <c:v>361.99999999999261</c:v>
                </c:pt>
                <c:pt idx="776">
                  <c:v>362.99999999998943</c:v>
                </c:pt>
                <c:pt idx="777">
                  <c:v>362.99999999998943</c:v>
                </c:pt>
                <c:pt idx="778">
                  <c:v>363.99999999999608</c:v>
                </c:pt>
                <c:pt idx="779">
                  <c:v>363.99999999999608</c:v>
                </c:pt>
                <c:pt idx="780">
                  <c:v>364.99999999999312</c:v>
                </c:pt>
                <c:pt idx="781">
                  <c:v>364.99999999999312</c:v>
                </c:pt>
                <c:pt idx="782">
                  <c:v>365.99999999999949</c:v>
                </c:pt>
                <c:pt idx="783">
                  <c:v>365.99999999999949</c:v>
                </c:pt>
                <c:pt idx="784">
                  <c:v>366.99999999999659</c:v>
                </c:pt>
                <c:pt idx="785">
                  <c:v>366.99999999999659</c:v>
                </c:pt>
                <c:pt idx="786">
                  <c:v>367.99999999999352</c:v>
                </c:pt>
                <c:pt idx="787">
                  <c:v>367.99999999999352</c:v>
                </c:pt>
                <c:pt idx="788">
                  <c:v>368.99999999999051</c:v>
                </c:pt>
                <c:pt idx="789">
                  <c:v>368.99999999999051</c:v>
                </c:pt>
                <c:pt idx="790">
                  <c:v>369.99999999999687</c:v>
                </c:pt>
                <c:pt idx="791">
                  <c:v>369.99999999999687</c:v>
                </c:pt>
                <c:pt idx="792">
                  <c:v>370.99999999999392</c:v>
                </c:pt>
                <c:pt idx="793">
                  <c:v>370.99999999999392</c:v>
                </c:pt>
                <c:pt idx="794">
                  <c:v>372.00000000000063</c:v>
                </c:pt>
                <c:pt idx="795">
                  <c:v>372.00000000000063</c:v>
                </c:pt>
                <c:pt idx="796">
                  <c:v>372.99999999999739</c:v>
                </c:pt>
                <c:pt idx="797">
                  <c:v>372.99999999999739</c:v>
                </c:pt>
                <c:pt idx="798">
                  <c:v>373.99999999999437</c:v>
                </c:pt>
                <c:pt idx="799">
                  <c:v>373.99999999999437</c:v>
                </c:pt>
                <c:pt idx="800">
                  <c:v>374.99999999999142</c:v>
                </c:pt>
                <c:pt idx="801">
                  <c:v>374.99999999999142</c:v>
                </c:pt>
                <c:pt idx="802">
                  <c:v>375.99999999999801</c:v>
                </c:pt>
                <c:pt idx="803">
                  <c:v>375.99999999999801</c:v>
                </c:pt>
                <c:pt idx="804">
                  <c:v>376.99999999999483</c:v>
                </c:pt>
                <c:pt idx="805">
                  <c:v>376.99999999999483</c:v>
                </c:pt>
                <c:pt idx="806">
                  <c:v>377.99999999999193</c:v>
                </c:pt>
                <c:pt idx="807">
                  <c:v>377.99999999999193</c:v>
                </c:pt>
                <c:pt idx="808">
                  <c:v>378.99999999999852</c:v>
                </c:pt>
                <c:pt idx="809">
                  <c:v>378.99999999999852</c:v>
                </c:pt>
                <c:pt idx="810">
                  <c:v>379.99999999999528</c:v>
                </c:pt>
                <c:pt idx="811">
                  <c:v>379.99999999999528</c:v>
                </c:pt>
                <c:pt idx="812">
                  <c:v>380.99999999999221</c:v>
                </c:pt>
                <c:pt idx="813">
                  <c:v>380.99999999999221</c:v>
                </c:pt>
                <c:pt idx="814">
                  <c:v>381.9999999999892</c:v>
                </c:pt>
                <c:pt idx="815">
                  <c:v>381.9999999999892</c:v>
                </c:pt>
                <c:pt idx="816">
                  <c:v>382.99999999999591</c:v>
                </c:pt>
                <c:pt idx="817">
                  <c:v>382.99999999999591</c:v>
                </c:pt>
                <c:pt idx="818">
                  <c:v>383.99999999999272</c:v>
                </c:pt>
                <c:pt idx="819">
                  <c:v>383.99999999999272</c:v>
                </c:pt>
                <c:pt idx="820">
                  <c:v>384.99999999999932</c:v>
                </c:pt>
                <c:pt idx="821">
                  <c:v>384.99999999999932</c:v>
                </c:pt>
                <c:pt idx="822">
                  <c:v>385.99999999999619</c:v>
                </c:pt>
                <c:pt idx="823">
                  <c:v>385.99999999999619</c:v>
                </c:pt>
                <c:pt idx="824">
                  <c:v>386.99999999999318</c:v>
                </c:pt>
                <c:pt idx="825">
                  <c:v>386.99999999999318</c:v>
                </c:pt>
                <c:pt idx="826">
                  <c:v>387.99999999999022</c:v>
                </c:pt>
                <c:pt idx="827">
                  <c:v>387.99999999999022</c:v>
                </c:pt>
                <c:pt idx="828">
                  <c:v>388.99999999999682</c:v>
                </c:pt>
                <c:pt idx="829">
                  <c:v>388.99999999999682</c:v>
                </c:pt>
                <c:pt idx="830">
                  <c:v>389.99999999999358</c:v>
                </c:pt>
                <c:pt idx="831">
                  <c:v>389.99999999999358</c:v>
                </c:pt>
                <c:pt idx="832">
                  <c:v>391.00000000000028</c:v>
                </c:pt>
                <c:pt idx="833">
                  <c:v>391.00000000000028</c:v>
                </c:pt>
                <c:pt idx="834">
                  <c:v>391.99999999999721</c:v>
                </c:pt>
                <c:pt idx="835">
                  <c:v>391.99999999999721</c:v>
                </c:pt>
                <c:pt idx="836">
                  <c:v>392.99999999999409</c:v>
                </c:pt>
                <c:pt idx="837">
                  <c:v>392.99999999999409</c:v>
                </c:pt>
                <c:pt idx="838">
                  <c:v>393.99999999999119</c:v>
                </c:pt>
                <c:pt idx="839">
                  <c:v>393.99999999999119</c:v>
                </c:pt>
                <c:pt idx="840">
                  <c:v>394.99999999999761</c:v>
                </c:pt>
                <c:pt idx="841">
                  <c:v>394.99999999999761</c:v>
                </c:pt>
                <c:pt idx="842">
                  <c:v>395.9999999999946</c:v>
                </c:pt>
                <c:pt idx="843">
                  <c:v>395.9999999999946</c:v>
                </c:pt>
                <c:pt idx="844">
                  <c:v>397.00000000000131</c:v>
                </c:pt>
                <c:pt idx="845">
                  <c:v>397.00000000000131</c:v>
                </c:pt>
                <c:pt idx="846">
                  <c:v>397.99999999999818</c:v>
                </c:pt>
                <c:pt idx="847">
                  <c:v>397.99999999999818</c:v>
                </c:pt>
                <c:pt idx="848">
                  <c:v>398.99999999999523</c:v>
                </c:pt>
                <c:pt idx="849">
                  <c:v>398.99999999999523</c:v>
                </c:pt>
                <c:pt idx="850">
                  <c:v>399.99999999999199</c:v>
                </c:pt>
                <c:pt idx="851">
                  <c:v>399.99999999999199</c:v>
                </c:pt>
                <c:pt idx="852">
                  <c:v>400.99999999998897</c:v>
                </c:pt>
                <c:pt idx="853">
                  <c:v>400.99999999998897</c:v>
                </c:pt>
                <c:pt idx="854">
                  <c:v>401.99999999999562</c:v>
                </c:pt>
                <c:pt idx="855">
                  <c:v>401.99999999999562</c:v>
                </c:pt>
                <c:pt idx="856">
                  <c:v>402.99999999999261</c:v>
                </c:pt>
                <c:pt idx="857">
                  <c:v>402.99999999999261</c:v>
                </c:pt>
                <c:pt idx="858">
                  <c:v>403.99999999999898</c:v>
                </c:pt>
                <c:pt idx="859">
                  <c:v>403.99999999999898</c:v>
                </c:pt>
                <c:pt idx="860">
                  <c:v>404.99999999999608</c:v>
                </c:pt>
                <c:pt idx="861">
                  <c:v>404.99999999999608</c:v>
                </c:pt>
                <c:pt idx="862">
                  <c:v>405.99999999999312</c:v>
                </c:pt>
                <c:pt idx="863">
                  <c:v>405.99999999999312</c:v>
                </c:pt>
                <c:pt idx="864">
                  <c:v>406.99999999999011</c:v>
                </c:pt>
                <c:pt idx="865">
                  <c:v>406.99999999999011</c:v>
                </c:pt>
                <c:pt idx="866">
                  <c:v>407.99999999999659</c:v>
                </c:pt>
                <c:pt idx="867">
                  <c:v>407.99999999999659</c:v>
                </c:pt>
                <c:pt idx="868">
                  <c:v>408.99999999999352</c:v>
                </c:pt>
                <c:pt idx="869">
                  <c:v>408.99999999999352</c:v>
                </c:pt>
                <c:pt idx="870">
                  <c:v>410.00000000000011</c:v>
                </c:pt>
                <c:pt idx="871">
                  <c:v>410.00000000000011</c:v>
                </c:pt>
                <c:pt idx="872">
                  <c:v>410.99999999999687</c:v>
                </c:pt>
                <c:pt idx="873">
                  <c:v>410.99999999999687</c:v>
                </c:pt>
                <c:pt idx="874">
                  <c:v>411.99999999999392</c:v>
                </c:pt>
                <c:pt idx="875">
                  <c:v>411.99999999999392</c:v>
                </c:pt>
                <c:pt idx="876">
                  <c:v>412.99999999999102</c:v>
                </c:pt>
                <c:pt idx="877">
                  <c:v>412.99999999999102</c:v>
                </c:pt>
                <c:pt idx="878">
                  <c:v>413.99999999999739</c:v>
                </c:pt>
                <c:pt idx="879">
                  <c:v>413.99999999999739</c:v>
                </c:pt>
                <c:pt idx="880">
                  <c:v>414.99999999999437</c:v>
                </c:pt>
                <c:pt idx="881">
                  <c:v>414.99999999999437</c:v>
                </c:pt>
                <c:pt idx="882">
                  <c:v>416.00000000000108</c:v>
                </c:pt>
                <c:pt idx="883">
                  <c:v>416.00000000000108</c:v>
                </c:pt>
                <c:pt idx="884">
                  <c:v>416.99999999999801</c:v>
                </c:pt>
                <c:pt idx="885">
                  <c:v>416.99999999999801</c:v>
                </c:pt>
                <c:pt idx="886">
                  <c:v>417.99999999999483</c:v>
                </c:pt>
                <c:pt idx="887">
                  <c:v>417.99999999999483</c:v>
                </c:pt>
                <c:pt idx="888">
                  <c:v>418.99999999999193</c:v>
                </c:pt>
                <c:pt idx="889">
                  <c:v>418.99999999999193</c:v>
                </c:pt>
                <c:pt idx="890">
                  <c:v>419.99999999998892</c:v>
                </c:pt>
                <c:pt idx="891">
                  <c:v>419.99999999998892</c:v>
                </c:pt>
                <c:pt idx="892">
                  <c:v>420.99999999999528</c:v>
                </c:pt>
                <c:pt idx="893">
                  <c:v>420.99999999999528</c:v>
                </c:pt>
                <c:pt idx="894">
                  <c:v>421.99999999999233</c:v>
                </c:pt>
                <c:pt idx="895">
                  <c:v>421.99999999999233</c:v>
                </c:pt>
                <c:pt idx="896">
                  <c:v>422.99999999999892</c:v>
                </c:pt>
                <c:pt idx="897">
                  <c:v>422.99999999999892</c:v>
                </c:pt>
                <c:pt idx="898">
                  <c:v>423.99999999999591</c:v>
                </c:pt>
                <c:pt idx="899">
                  <c:v>423.99999999999591</c:v>
                </c:pt>
                <c:pt idx="900">
                  <c:v>424.99999999999272</c:v>
                </c:pt>
                <c:pt idx="901">
                  <c:v>424.99999999999272</c:v>
                </c:pt>
                <c:pt idx="902">
                  <c:v>425.99999999998971</c:v>
                </c:pt>
                <c:pt idx="903">
                  <c:v>425.99999999998971</c:v>
                </c:pt>
                <c:pt idx="904">
                  <c:v>426.99999999999642</c:v>
                </c:pt>
                <c:pt idx="905">
                  <c:v>426.99999999999642</c:v>
                </c:pt>
                <c:pt idx="906">
                  <c:v>427.99999999999318</c:v>
                </c:pt>
                <c:pt idx="907">
                  <c:v>427.99999999999318</c:v>
                </c:pt>
                <c:pt idx="908">
                  <c:v>428.99999999999972</c:v>
                </c:pt>
                <c:pt idx="909">
                  <c:v>428.99999999999972</c:v>
                </c:pt>
                <c:pt idx="910">
                  <c:v>429.99999999999682</c:v>
                </c:pt>
                <c:pt idx="911">
                  <c:v>429.99999999999682</c:v>
                </c:pt>
                <c:pt idx="912">
                  <c:v>430.99999999999369</c:v>
                </c:pt>
                <c:pt idx="913">
                  <c:v>430.99999999999369</c:v>
                </c:pt>
                <c:pt idx="914">
                  <c:v>431.99999999999062</c:v>
                </c:pt>
                <c:pt idx="915">
                  <c:v>431.99999999999062</c:v>
                </c:pt>
                <c:pt idx="916">
                  <c:v>432.99999999999721</c:v>
                </c:pt>
                <c:pt idx="917">
                  <c:v>432.99999999999721</c:v>
                </c:pt>
                <c:pt idx="918">
                  <c:v>433.99999999999409</c:v>
                </c:pt>
                <c:pt idx="919">
                  <c:v>433.99999999999409</c:v>
                </c:pt>
                <c:pt idx="920">
                  <c:v>435.00000000000102</c:v>
                </c:pt>
                <c:pt idx="921">
                  <c:v>435.00000000000102</c:v>
                </c:pt>
                <c:pt idx="922">
                  <c:v>435.99999999999773</c:v>
                </c:pt>
                <c:pt idx="923">
                  <c:v>435.99999999999773</c:v>
                </c:pt>
                <c:pt idx="924">
                  <c:v>436.9999999999946</c:v>
                </c:pt>
                <c:pt idx="925">
                  <c:v>436.9999999999946</c:v>
                </c:pt>
                <c:pt idx="926">
                  <c:v>437.99999999999159</c:v>
                </c:pt>
                <c:pt idx="927">
                  <c:v>437.99999999999159</c:v>
                </c:pt>
                <c:pt idx="928">
                  <c:v>438.99999999998857</c:v>
                </c:pt>
                <c:pt idx="929">
                  <c:v>438.99999999998857</c:v>
                </c:pt>
                <c:pt idx="930">
                  <c:v>439.99999999999523</c:v>
                </c:pt>
                <c:pt idx="931">
                  <c:v>439.99999999999523</c:v>
                </c:pt>
                <c:pt idx="932">
                  <c:v>440.99999999999221</c:v>
                </c:pt>
                <c:pt idx="933">
                  <c:v>440.99999999999221</c:v>
                </c:pt>
                <c:pt idx="934">
                  <c:v>441.99999999999858</c:v>
                </c:pt>
                <c:pt idx="935">
                  <c:v>441.99999999999858</c:v>
                </c:pt>
                <c:pt idx="936">
                  <c:v>442.99999999999562</c:v>
                </c:pt>
                <c:pt idx="937">
                  <c:v>442.99999999999562</c:v>
                </c:pt>
                <c:pt idx="938">
                  <c:v>443.99999999999261</c:v>
                </c:pt>
                <c:pt idx="939">
                  <c:v>443.99999999999261</c:v>
                </c:pt>
                <c:pt idx="940">
                  <c:v>444.99999999998948</c:v>
                </c:pt>
                <c:pt idx="941">
                  <c:v>444.99999999998948</c:v>
                </c:pt>
                <c:pt idx="942">
                  <c:v>445.99999999999619</c:v>
                </c:pt>
                <c:pt idx="943">
                  <c:v>445.99999999999619</c:v>
                </c:pt>
                <c:pt idx="944">
                  <c:v>446.99999999999312</c:v>
                </c:pt>
                <c:pt idx="945">
                  <c:v>446.99999999999312</c:v>
                </c:pt>
                <c:pt idx="946">
                  <c:v>447.99999999999949</c:v>
                </c:pt>
                <c:pt idx="947">
                  <c:v>447.99999999999949</c:v>
                </c:pt>
                <c:pt idx="948">
                  <c:v>448.99999999999659</c:v>
                </c:pt>
                <c:pt idx="949">
                  <c:v>448.99999999999659</c:v>
                </c:pt>
                <c:pt idx="950">
                  <c:v>449.99999999999358</c:v>
                </c:pt>
                <c:pt idx="951">
                  <c:v>449.99999999999358</c:v>
                </c:pt>
                <c:pt idx="952">
                  <c:v>450.99999999999051</c:v>
                </c:pt>
                <c:pt idx="953">
                  <c:v>450.99999999999051</c:v>
                </c:pt>
                <c:pt idx="954">
                  <c:v>451.99999999999687</c:v>
                </c:pt>
                <c:pt idx="955">
                  <c:v>451.99999999999687</c:v>
                </c:pt>
                <c:pt idx="956">
                  <c:v>452.99999999999392</c:v>
                </c:pt>
                <c:pt idx="957">
                  <c:v>452.99999999999392</c:v>
                </c:pt>
                <c:pt idx="958">
                  <c:v>454.00000000000068</c:v>
                </c:pt>
                <c:pt idx="959">
                  <c:v>454.00000000000068</c:v>
                </c:pt>
                <c:pt idx="960">
                  <c:v>454.99999999999761</c:v>
                </c:pt>
                <c:pt idx="961">
                  <c:v>454.99999999999761</c:v>
                </c:pt>
                <c:pt idx="962">
                  <c:v>455.99999999999437</c:v>
                </c:pt>
                <c:pt idx="963">
                  <c:v>455.99999999999437</c:v>
                </c:pt>
                <c:pt idx="964">
                  <c:v>456.99999999999142</c:v>
                </c:pt>
                <c:pt idx="965">
                  <c:v>456.99999999999142</c:v>
                </c:pt>
                <c:pt idx="966">
                  <c:v>457.99999999999801</c:v>
                </c:pt>
                <c:pt idx="967">
                  <c:v>457.99999999999801</c:v>
                </c:pt>
                <c:pt idx="968">
                  <c:v>458.99999999999483</c:v>
                </c:pt>
                <c:pt idx="969">
                  <c:v>458.99999999999483</c:v>
                </c:pt>
                <c:pt idx="970">
                  <c:v>459.99999999999193</c:v>
                </c:pt>
                <c:pt idx="971">
                  <c:v>459.99999999999193</c:v>
                </c:pt>
                <c:pt idx="972">
                  <c:v>460.99999999999852</c:v>
                </c:pt>
                <c:pt idx="973">
                  <c:v>460.99999999999852</c:v>
                </c:pt>
                <c:pt idx="974">
                  <c:v>461.99999999999528</c:v>
                </c:pt>
                <c:pt idx="975">
                  <c:v>461.99999999999528</c:v>
                </c:pt>
                <c:pt idx="976">
                  <c:v>462.99999999999233</c:v>
                </c:pt>
                <c:pt idx="977">
                  <c:v>462.99999999999233</c:v>
                </c:pt>
                <c:pt idx="978">
                  <c:v>463.99999999998931</c:v>
                </c:pt>
                <c:pt idx="979">
                  <c:v>463.99999999998931</c:v>
                </c:pt>
                <c:pt idx="980">
                  <c:v>464.99999999999591</c:v>
                </c:pt>
                <c:pt idx="981">
                  <c:v>464.99999999999591</c:v>
                </c:pt>
                <c:pt idx="982">
                  <c:v>465.99999999999272</c:v>
                </c:pt>
                <c:pt idx="983">
                  <c:v>465.99999999999272</c:v>
                </c:pt>
                <c:pt idx="984">
                  <c:v>466.99999999999932</c:v>
                </c:pt>
                <c:pt idx="985">
                  <c:v>466.99999999999932</c:v>
                </c:pt>
                <c:pt idx="986">
                  <c:v>467.99999999999642</c:v>
                </c:pt>
                <c:pt idx="987">
                  <c:v>467.99999999999642</c:v>
                </c:pt>
                <c:pt idx="988">
                  <c:v>468.99999999999318</c:v>
                </c:pt>
                <c:pt idx="989">
                  <c:v>468.99999999999318</c:v>
                </c:pt>
                <c:pt idx="990">
                  <c:v>469.99999999999022</c:v>
                </c:pt>
                <c:pt idx="991">
                  <c:v>469.99999999999022</c:v>
                </c:pt>
                <c:pt idx="992">
                  <c:v>470.99999999999682</c:v>
                </c:pt>
                <c:pt idx="993">
                  <c:v>470.99999999999682</c:v>
                </c:pt>
                <c:pt idx="994">
                  <c:v>471.99999999999369</c:v>
                </c:pt>
                <c:pt idx="995">
                  <c:v>471.99999999999369</c:v>
                </c:pt>
                <c:pt idx="996">
                  <c:v>473.0000000000004</c:v>
                </c:pt>
                <c:pt idx="997">
                  <c:v>473.0000000000004</c:v>
                </c:pt>
                <c:pt idx="998">
                  <c:v>473.99999999999721</c:v>
                </c:pt>
                <c:pt idx="999">
                  <c:v>473.99999999999721</c:v>
                </c:pt>
                <c:pt idx="1000">
                  <c:v>474.99999999999409</c:v>
                </c:pt>
                <c:pt idx="1001">
                  <c:v>474.99999999999409</c:v>
                </c:pt>
                <c:pt idx="1002">
                  <c:v>475.99999999999119</c:v>
                </c:pt>
                <c:pt idx="1003">
                  <c:v>475.99999999999119</c:v>
                </c:pt>
                <c:pt idx="1004">
                  <c:v>476.99999999999773</c:v>
                </c:pt>
                <c:pt idx="1005">
                  <c:v>476.99999999999773</c:v>
                </c:pt>
                <c:pt idx="1006">
                  <c:v>477.9999999999946</c:v>
                </c:pt>
                <c:pt idx="1007">
                  <c:v>477.9999999999946</c:v>
                </c:pt>
                <c:pt idx="1008">
                  <c:v>479.00000000000142</c:v>
                </c:pt>
                <c:pt idx="1009">
                  <c:v>479.00000000000142</c:v>
                </c:pt>
                <c:pt idx="1010">
                  <c:v>479.99999999999818</c:v>
                </c:pt>
                <c:pt idx="1011">
                  <c:v>479.99999999999818</c:v>
                </c:pt>
                <c:pt idx="1012">
                  <c:v>480.99999999999523</c:v>
                </c:pt>
                <c:pt idx="1013">
                  <c:v>480.99999999999523</c:v>
                </c:pt>
                <c:pt idx="1014">
                  <c:v>481.99999999999221</c:v>
                </c:pt>
                <c:pt idx="1015">
                  <c:v>481.99999999999221</c:v>
                </c:pt>
                <c:pt idx="1016">
                  <c:v>482.99999999998897</c:v>
                </c:pt>
                <c:pt idx="1017">
                  <c:v>482.99999999998897</c:v>
                </c:pt>
                <c:pt idx="1018">
                  <c:v>483.99999999999562</c:v>
                </c:pt>
                <c:pt idx="1019">
                  <c:v>483.99999999999562</c:v>
                </c:pt>
                <c:pt idx="1020">
                  <c:v>484.99999999999261</c:v>
                </c:pt>
                <c:pt idx="1021">
                  <c:v>484.99999999999261</c:v>
                </c:pt>
                <c:pt idx="1022">
                  <c:v>485.99999999999898</c:v>
                </c:pt>
                <c:pt idx="1023">
                  <c:v>485.99999999999898</c:v>
                </c:pt>
                <c:pt idx="1024">
                  <c:v>486.99999999999619</c:v>
                </c:pt>
                <c:pt idx="1025">
                  <c:v>486.99999999999619</c:v>
                </c:pt>
                <c:pt idx="1026">
                  <c:v>487.99999999999312</c:v>
                </c:pt>
                <c:pt idx="1027">
                  <c:v>487.99999999999312</c:v>
                </c:pt>
                <c:pt idx="1028">
                  <c:v>488.99999999999011</c:v>
                </c:pt>
                <c:pt idx="1029">
                  <c:v>488.99999999999011</c:v>
                </c:pt>
                <c:pt idx="1030">
                  <c:v>489.99999999999659</c:v>
                </c:pt>
                <c:pt idx="1031">
                  <c:v>489.99999999999659</c:v>
                </c:pt>
                <c:pt idx="1032">
                  <c:v>490.99999999999358</c:v>
                </c:pt>
                <c:pt idx="1033">
                  <c:v>490.99999999999358</c:v>
                </c:pt>
                <c:pt idx="1034">
                  <c:v>492.00000000000023</c:v>
                </c:pt>
                <c:pt idx="1035">
                  <c:v>492.00000000000023</c:v>
                </c:pt>
                <c:pt idx="1036">
                  <c:v>492.99999999999699</c:v>
                </c:pt>
                <c:pt idx="1037">
                  <c:v>492.99999999999699</c:v>
                </c:pt>
                <c:pt idx="1038">
                  <c:v>493.99999999999392</c:v>
                </c:pt>
                <c:pt idx="1039">
                  <c:v>493.99999999999392</c:v>
                </c:pt>
                <c:pt idx="1040">
                  <c:v>494.99999999999102</c:v>
                </c:pt>
                <c:pt idx="1041">
                  <c:v>494.99999999999102</c:v>
                </c:pt>
                <c:pt idx="1042">
                  <c:v>495.99999999999761</c:v>
                </c:pt>
                <c:pt idx="1043">
                  <c:v>495.99999999999761</c:v>
                </c:pt>
                <c:pt idx="1044">
                  <c:v>496.99999999999437</c:v>
                </c:pt>
                <c:pt idx="1045">
                  <c:v>496.99999999999437</c:v>
                </c:pt>
                <c:pt idx="1046">
                  <c:v>498.00000000000119</c:v>
                </c:pt>
                <c:pt idx="1047">
                  <c:v>498.00000000000119</c:v>
                </c:pt>
                <c:pt idx="1048">
                  <c:v>498.99999999999801</c:v>
                </c:pt>
                <c:pt idx="1049">
                  <c:v>498.99999999999801</c:v>
                </c:pt>
                <c:pt idx="1050">
                  <c:v>499.99999999999483</c:v>
                </c:pt>
                <c:pt idx="1051">
                  <c:v>499.99999999999483</c:v>
                </c:pt>
                <c:pt idx="1052">
                  <c:v>500.99999999999193</c:v>
                </c:pt>
                <c:pt idx="1053">
                  <c:v>500.99999999999193</c:v>
                </c:pt>
                <c:pt idx="1054">
                  <c:v>501.99999999998892</c:v>
                </c:pt>
                <c:pt idx="1055">
                  <c:v>501.99999999998892</c:v>
                </c:pt>
                <c:pt idx="1056">
                  <c:v>502.99999999999551</c:v>
                </c:pt>
                <c:pt idx="1057">
                  <c:v>502.99999999999551</c:v>
                </c:pt>
                <c:pt idx="1058">
                  <c:v>503.99999999999233</c:v>
                </c:pt>
                <c:pt idx="1059">
                  <c:v>503.99999999999233</c:v>
                </c:pt>
                <c:pt idx="1060">
                  <c:v>504.99999999999892</c:v>
                </c:pt>
                <c:pt idx="1061">
                  <c:v>504.99999999999892</c:v>
                </c:pt>
                <c:pt idx="1062">
                  <c:v>505.99999999999591</c:v>
                </c:pt>
                <c:pt idx="1063">
                  <c:v>505.99999999999591</c:v>
                </c:pt>
                <c:pt idx="1064">
                  <c:v>506.99999999999278</c:v>
                </c:pt>
                <c:pt idx="1065">
                  <c:v>506.99999999999278</c:v>
                </c:pt>
                <c:pt idx="1066">
                  <c:v>507.99999999998971</c:v>
                </c:pt>
                <c:pt idx="1067">
                  <c:v>507.99999999998971</c:v>
                </c:pt>
                <c:pt idx="1068">
                  <c:v>508.99999999999642</c:v>
                </c:pt>
                <c:pt idx="1069">
                  <c:v>508.99999999999642</c:v>
                </c:pt>
                <c:pt idx="1070">
                  <c:v>509.99999999999318</c:v>
                </c:pt>
                <c:pt idx="1071">
                  <c:v>509.99999999999318</c:v>
                </c:pt>
                <c:pt idx="1072">
                  <c:v>510.99999999999977</c:v>
                </c:pt>
                <c:pt idx="1073">
                  <c:v>510.99999999999977</c:v>
                </c:pt>
                <c:pt idx="1074">
                  <c:v>511.99999999999687</c:v>
                </c:pt>
                <c:pt idx="1075">
                  <c:v>511.99999999999687</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102</c:v>
                </c:pt>
                <c:pt idx="1085">
                  <c:v>517.00000000000102</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52</c:v>
                </c:pt>
                <c:pt idx="1099">
                  <c:v>523.99999999999852</c:v>
                </c:pt>
                <c:pt idx="1100">
                  <c:v>524.99999999999568</c:v>
                </c:pt>
                <c:pt idx="1101">
                  <c:v>524.99999999999568</c:v>
                </c:pt>
                <c:pt idx="1102">
                  <c:v>525.99999999999272</c:v>
                </c:pt>
                <c:pt idx="1103">
                  <c:v>525.99999999999272</c:v>
                </c:pt>
                <c:pt idx="1104">
                  <c:v>526.99999999998943</c:v>
                </c:pt>
                <c:pt idx="1105">
                  <c:v>526.99999999998943</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41</c:v>
                </c:pt>
                <c:pt idx="1115">
                  <c:v>531.99999999999341</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43</c:v>
                </c:pt>
                <c:pt idx="1127">
                  <c:v>537.99999999999443</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41</c:v>
                </c:pt>
                <c:pt idx="1137">
                  <c:v>542.99999999999841</c:v>
                </c:pt>
                <c:pt idx="1138">
                  <c:v>543.99999999999545</c:v>
                </c:pt>
                <c:pt idx="1139">
                  <c:v>543.99999999999545</c:v>
                </c:pt>
                <c:pt idx="1140">
                  <c:v>544.99999999999238</c:v>
                </c:pt>
                <c:pt idx="1141">
                  <c:v>544.99999999999238</c:v>
                </c:pt>
                <c:pt idx="1142">
                  <c:v>545.99999999998943</c:v>
                </c:pt>
                <c:pt idx="1143">
                  <c:v>545.99999999998943</c:v>
                </c:pt>
                <c:pt idx="1144">
                  <c:v>546.99999999999602</c:v>
                </c:pt>
                <c:pt idx="1145">
                  <c:v>546.99999999999602</c:v>
                </c:pt>
                <c:pt idx="1146">
                  <c:v>547.99999999999295</c:v>
                </c:pt>
                <c:pt idx="1147">
                  <c:v>547.99999999999295</c:v>
                </c:pt>
                <c:pt idx="1148">
                  <c:v>548.99999999999943</c:v>
                </c:pt>
                <c:pt idx="1149">
                  <c:v>548.99999999999943</c:v>
                </c:pt>
                <c:pt idx="1150">
                  <c:v>549.99999999999659</c:v>
                </c:pt>
                <c:pt idx="1151">
                  <c:v>549.99999999999659</c:v>
                </c:pt>
                <c:pt idx="1152">
                  <c:v>550.99999999999341</c:v>
                </c:pt>
                <c:pt idx="1153">
                  <c:v>550.99999999999341</c:v>
                </c:pt>
                <c:pt idx="1154">
                  <c:v>551.99999999999034</c:v>
                </c:pt>
                <c:pt idx="1155">
                  <c:v>551.99999999999034</c:v>
                </c:pt>
                <c:pt idx="1156">
                  <c:v>552.99999999999704</c:v>
                </c:pt>
                <c:pt idx="1157">
                  <c:v>552.99999999999704</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41</c:v>
                </c:pt>
                <c:pt idx="1197">
                  <c:v>572.99999999999341</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43</c:v>
                </c:pt>
                <c:pt idx="1209">
                  <c:v>578.99999999999443</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38</c:v>
                </c:pt>
                <c:pt idx="1223">
                  <c:v>585.99999999999238</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59</c:v>
                </c:pt>
                <c:pt idx="1233">
                  <c:v>590.99999999999659</c:v>
                </c:pt>
                <c:pt idx="1234">
                  <c:v>591.99999999999341</c:v>
                </c:pt>
                <c:pt idx="1235">
                  <c:v>591.99999999999341</c:v>
                </c:pt>
                <c:pt idx="1236">
                  <c:v>593</c:v>
                </c:pt>
                <c:pt idx="1237">
                  <c:v>593</c:v>
                </c:pt>
                <c:pt idx="1238">
                  <c:v>593.99999999999704</c:v>
                </c:pt>
                <c:pt idx="1239">
                  <c:v>593.99999999999704</c:v>
                </c:pt>
                <c:pt idx="1240">
                  <c:v>594.99999999999386</c:v>
                </c:pt>
                <c:pt idx="1241">
                  <c:v>594.99999999999386</c:v>
                </c:pt>
                <c:pt idx="1242">
                  <c:v>595.99999999999102</c:v>
                </c:pt>
                <c:pt idx="1243">
                  <c:v>595.99999999999102</c:v>
                </c:pt>
                <c:pt idx="1244">
                  <c:v>596.99999999999739</c:v>
                </c:pt>
                <c:pt idx="1245">
                  <c:v>596.99999999999739</c:v>
                </c:pt>
                <c:pt idx="1246">
                  <c:v>597.99999999999432</c:v>
                </c:pt>
                <c:pt idx="1247">
                  <c:v>597.99999999999432</c:v>
                </c:pt>
                <c:pt idx="1248">
                  <c:v>599.00000000000102</c:v>
                </c:pt>
                <c:pt idx="1249">
                  <c:v>599.00000000000102</c:v>
                </c:pt>
                <c:pt idx="1250">
                  <c:v>599.99999999999784</c:v>
                </c:pt>
                <c:pt idx="1251">
                  <c:v>599.99999999999784</c:v>
                </c:pt>
                <c:pt idx="1252">
                  <c:v>600.99999999999477</c:v>
                </c:pt>
                <c:pt idx="1253">
                  <c:v>600.99999999999477</c:v>
                </c:pt>
                <c:pt idx="1254">
                  <c:v>601.99999999999181</c:v>
                </c:pt>
                <c:pt idx="1255">
                  <c:v>601.99999999999181</c:v>
                </c:pt>
                <c:pt idx="1256">
                  <c:v>602.99999999998852</c:v>
                </c:pt>
                <c:pt idx="1257">
                  <c:v>602.99999999998852</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43</c:v>
                </c:pt>
                <c:pt idx="1269">
                  <c:v>608.99999999998943</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41</c:v>
                </c:pt>
                <c:pt idx="1279">
                  <c:v>613.99999999999341</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43</c:v>
                </c:pt>
                <c:pt idx="1291">
                  <c:v>619.99999999999443</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41</c:v>
                </c:pt>
                <c:pt idx="1301">
                  <c:v>624.99999999999841</c:v>
                </c:pt>
                <c:pt idx="1302">
                  <c:v>625.99999999999557</c:v>
                </c:pt>
                <c:pt idx="1303">
                  <c:v>625.99999999999557</c:v>
                </c:pt>
                <c:pt idx="1304">
                  <c:v>626.99999999999238</c:v>
                </c:pt>
                <c:pt idx="1305">
                  <c:v>626.99999999999238</c:v>
                </c:pt>
                <c:pt idx="1306">
                  <c:v>627.99999999998943</c:v>
                </c:pt>
                <c:pt idx="1307">
                  <c:v>627.99999999998943</c:v>
                </c:pt>
                <c:pt idx="1308">
                  <c:v>628.99999999999602</c:v>
                </c:pt>
                <c:pt idx="1309">
                  <c:v>628.99999999999602</c:v>
                </c:pt>
                <c:pt idx="1310">
                  <c:v>629.99999999999295</c:v>
                </c:pt>
                <c:pt idx="1311">
                  <c:v>629.99999999999295</c:v>
                </c:pt>
                <c:pt idx="1312">
                  <c:v>630.99999999999943</c:v>
                </c:pt>
                <c:pt idx="1313">
                  <c:v>630.99999999999943</c:v>
                </c:pt>
                <c:pt idx="1314">
                  <c:v>631.99999999999659</c:v>
                </c:pt>
                <c:pt idx="1315">
                  <c:v>631.99999999999659</c:v>
                </c:pt>
                <c:pt idx="1316">
                  <c:v>632.99999999999341</c:v>
                </c:pt>
                <c:pt idx="1317">
                  <c:v>632.99999999999341</c:v>
                </c:pt>
                <c:pt idx="1318">
                  <c:v>633.99999999999045</c:v>
                </c:pt>
                <c:pt idx="1319">
                  <c:v>633.99999999999045</c:v>
                </c:pt>
                <c:pt idx="1320">
                  <c:v>634.99999999999704</c:v>
                </c:pt>
                <c:pt idx="1321">
                  <c:v>634.99999999999704</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41</c:v>
                </c:pt>
                <c:pt idx="1361">
                  <c:v>654.99999999999341</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38</c:v>
                </c:pt>
                <c:pt idx="1387">
                  <c:v>667.99999999999238</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59</c:v>
                </c:pt>
                <c:pt idx="1397">
                  <c:v>672.99999999999659</c:v>
                </c:pt>
                <c:pt idx="1398">
                  <c:v>673.99999999999341</c:v>
                </c:pt>
                <c:pt idx="1399">
                  <c:v>673.99999999999341</c:v>
                </c:pt>
                <c:pt idx="1400">
                  <c:v>675</c:v>
                </c:pt>
                <c:pt idx="1401">
                  <c:v>675</c:v>
                </c:pt>
                <c:pt idx="1402">
                  <c:v>675.99999999999704</c:v>
                </c:pt>
                <c:pt idx="1403">
                  <c:v>675.99999999999704</c:v>
                </c:pt>
                <c:pt idx="1404">
                  <c:v>676.99999999999386</c:v>
                </c:pt>
                <c:pt idx="1405">
                  <c:v>676.99999999999386</c:v>
                </c:pt>
                <c:pt idx="1406">
                  <c:v>677.99999999999102</c:v>
                </c:pt>
                <c:pt idx="1407">
                  <c:v>677.99999999999102</c:v>
                </c:pt>
                <c:pt idx="1408">
                  <c:v>678.99999999999739</c:v>
                </c:pt>
                <c:pt idx="1409">
                  <c:v>678.99999999999739</c:v>
                </c:pt>
                <c:pt idx="1410">
                  <c:v>679.99999999999443</c:v>
                </c:pt>
                <c:pt idx="1411">
                  <c:v>679.99999999999443</c:v>
                </c:pt>
                <c:pt idx="1412">
                  <c:v>681.00000000000102</c:v>
                </c:pt>
                <c:pt idx="1413">
                  <c:v>681.00000000000102</c:v>
                </c:pt>
                <c:pt idx="1414">
                  <c:v>681.99999999999795</c:v>
                </c:pt>
                <c:pt idx="1415">
                  <c:v>681.99999999999795</c:v>
                </c:pt>
                <c:pt idx="1416">
                  <c:v>682.99999999999488</c:v>
                </c:pt>
                <c:pt idx="1417">
                  <c:v>682.99999999999488</c:v>
                </c:pt>
                <c:pt idx="1418">
                  <c:v>683.99999999999181</c:v>
                </c:pt>
                <c:pt idx="1419">
                  <c:v>683.99999999999181</c:v>
                </c:pt>
                <c:pt idx="1420">
                  <c:v>684.99999999998852</c:v>
                </c:pt>
                <c:pt idx="1421">
                  <c:v>684.99999999998852</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41</c:v>
                </c:pt>
                <c:pt idx="1443">
                  <c:v>695.99999999999341</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41</c:v>
                </c:pt>
                <c:pt idx="1465">
                  <c:v>706.99999999999841</c:v>
                </c:pt>
                <c:pt idx="1466">
                  <c:v>707.99999999999557</c:v>
                </c:pt>
                <c:pt idx="1467">
                  <c:v>707.99999999999557</c:v>
                </c:pt>
                <c:pt idx="1468">
                  <c:v>708.99999999999238</c:v>
                </c:pt>
                <c:pt idx="1469">
                  <c:v>708.99999999999238</c:v>
                </c:pt>
                <c:pt idx="1470">
                  <c:v>709.99999999998943</c:v>
                </c:pt>
                <c:pt idx="1471">
                  <c:v>709.99999999998943</c:v>
                </c:pt>
                <c:pt idx="1472">
                  <c:v>710.99999999999602</c:v>
                </c:pt>
                <c:pt idx="1473">
                  <c:v>710.99999999999602</c:v>
                </c:pt>
                <c:pt idx="1474">
                  <c:v>711.99999999999295</c:v>
                </c:pt>
                <c:pt idx="1475">
                  <c:v>711.99999999999295</c:v>
                </c:pt>
                <c:pt idx="1476">
                  <c:v>712.99999999999943</c:v>
                </c:pt>
                <c:pt idx="1477">
                  <c:v>712.99999999999943</c:v>
                </c:pt>
                <c:pt idx="1478">
                  <c:v>713.99999999999659</c:v>
                </c:pt>
                <c:pt idx="1479">
                  <c:v>713.99999999999659</c:v>
                </c:pt>
                <c:pt idx="1480">
                  <c:v>714.99999999999341</c:v>
                </c:pt>
                <c:pt idx="1481">
                  <c:v>714.99999999999341</c:v>
                </c:pt>
                <c:pt idx="1482">
                  <c:v>715.99999999999045</c:v>
                </c:pt>
                <c:pt idx="1483">
                  <c:v>715.99999999999045</c:v>
                </c:pt>
                <c:pt idx="1484">
                  <c:v>716.99999999999704</c:v>
                </c:pt>
                <c:pt idx="1485">
                  <c:v>716.99999999999704</c:v>
                </c:pt>
                <c:pt idx="1486">
                  <c:v>717.99999999999397</c:v>
                </c:pt>
                <c:pt idx="1487">
                  <c:v>717.99999999999397</c:v>
                </c:pt>
                <c:pt idx="1488">
                  <c:v>719.00000000000045</c:v>
                </c:pt>
                <c:pt idx="1489">
                  <c:v>719.00000000000045</c:v>
                </c:pt>
                <c:pt idx="1490">
                  <c:v>719.99999999999739</c:v>
                </c:pt>
                <c:pt idx="1491">
                  <c:v>719.99999999999739</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52</c:v>
                </c:pt>
                <c:pt idx="1525">
                  <c:v>736.99999999999352</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38</c:v>
                </c:pt>
                <c:pt idx="1551">
                  <c:v>749.99999999999238</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59</c:v>
                </c:pt>
                <c:pt idx="1561">
                  <c:v>754.99999999999659</c:v>
                </c:pt>
                <c:pt idx="1562">
                  <c:v>755.99999999999341</c:v>
                </c:pt>
                <c:pt idx="1563">
                  <c:v>755.99999999999341</c:v>
                </c:pt>
                <c:pt idx="1564">
                  <c:v>757</c:v>
                </c:pt>
                <c:pt idx="1565">
                  <c:v>757</c:v>
                </c:pt>
                <c:pt idx="1566">
                  <c:v>757.99999999999704</c:v>
                </c:pt>
                <c:pt idx="1567">
                  <c:v>757.99999999999704</c:v>
                </c:pt>
                <c:pt idx="1568">
                  <c:v>758.99999999999397</c:v>
                </c:pt>
                <c:pt idx="1569">
                  <c:v>758.99999999999397</c:v>
                </c:pt>
                <c:pt idx="1570">
                  <c:v>759.99999999999102</c:v>
                </c:pt>
                <c:pt idx="1571">
                  <c:v>759.99999999999102</c:v>
                </c:pt>
                <c:pt idx="1572">
                  <c:v>760.99999999999739</c:v>
                </c:pt>
                <c:pt idx="1573">
                  <c:v>760.99999999999739</c:v>
                </c:pt>
                <c:pt idx="1574">
                  <c:v>761.99999999999443</c:v>
                </c:pt>
                <c:pt idx="1575">
                  <c:v>761.99999999999443</c:v>
                </c:pt>
                <c:pt idx="1576">
                  <c:v>763.00000000000102</c:v>
                </c:pt>
                <c:pt idx="1577">
                  <c:v>763.00000000000102</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52</c:v>
                </c:pt>
                <c:pt idx="1607">
                  <c:v>777.99999999999352</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41</c:v>
                </c:pt>
                <c:pt idx="1629">
                  <c:v>788.99999999999841</c:v>
                </c:pt>
                <c:pt idx="1630">
                  <c:v>789.99999999999557</c:v>
                </c:pt>
                <c:pt idx="1631">
                  <c:v>789.99999999999557</c:v>
                </c:pt>
                <c:pt idx="1632">
                  <c:v>790.99999999999238</c:v>
                </c:pt>
                <c:pt idx="1633">
                  <c:v>790.99999999999238</c:v>
                </c:pt>
                <c:pt idx="1634">
                  <c:v>791.99999999998943</c:v>
                </c:pt>
                <c:pt idx="1635">
                  <c:v>791.99999999998943</c:v>
                </c:pt>
                <c:pt idx="1636">
                  <c:v>792.99999999999602</c:v>
                </c:pt>
                <c:pt idx="1637">
                  <c:v>792.99999999999602</c:v>
                </c:pt>
                <c:pt idx="1638">
                  <c:v>793.99999999999307</c:v>
                </c:pt>
                <c:pt idx="1639">
                  <c:v>793.99999999999307</c:v>
                </c:pt>
                <c:pt idx="1640">
                  <c:v>794.99999999999943</c:v>
                </c:pt>
                <c:pt idx="1641">
                  <c:v>794.99999999999943</c:v>
                </c:pt>
                <c:pt idx="1642">
                  <c:v>795.99999999999659</c:v>
                </c:pt>
                <c:pt idx="1643">
                  <c:v>795.99999999999659</c:v>
                </c:pt>
                <c:pt idx="1644">
                  <c:v>796.99999999999341</c:v>
                </c:pt>
                <c:pt idx="1645">
                  <c:v>796.99999999999341</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39</c:v>
                </c:pt>
                <c:pt idx="1655">
                  <c:v>801.99999999999739</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59</c:v>
                </c:pt>
                <c:pt idx="1665">
                  <c:v>807.00000000000159</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52</c:v>
                </c:pt>
                <c:pt idx="1689">
                  <c:v>818.99999999999352</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41</c:v>
                </c:pt>
                <c:pt idx="1727">
                  <c:v>837.99999999999341</c:v>
                </c:pt>
                <c:pt idx="1728">
                  <c:v>839</c:v>
                </c:pt>
                <c:pt idx="1729">
                  <c:v>839</c:v>
                </c:pt>
                <c:pt idx="1730">
                  <c:v>839.99999999999704</c:v>
                </c:pt>
                <c:pt idx="1731">
                  <c:v>839.99999999999704</c:v>
                </c:pt>
                <c:pt idx="1732">
                  <c:v>840.99999999999397</c:v>
                </c:pt>
                <c:pt idx="1733">
                  <c:v>840.99999999999397</c:v>
                </c:pt>
                <c:pt idx="1734">
                  <c:v>841.99999999999102</c:v>
                </c:pt>
                <c:pt idx="1735">
                  <c:v>841.99999999999102</c:v>
                </c:pt>
                <c:pt idx="1736">
                  <c:v>842.99999999999739</c:v>
                </c:pt>
                <c:pt idx="1737">
                  <c:v>842.99999999999739</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602</c:v>
                </c:pt>
                <c:pt idx="1757">
                  <c:v>852.99999999999602</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52</c:v>
                </c:pt>
                <c:pt idx="1771">
                  <c:v>859.99999999999352</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41</c:v>
                </c:pt>
                <c:pt idx="1793">
                  <c:v>870.99999999999841</c:v>
                </c:pt>
                <c:pt idx="1794">
                  <c:v>871.99999999999568</c:v>
                </c:pt>
                <c:pt idx="1795">
                  <c:v>871.99999999999568</c:v>
                </c:pt>
                <c:pt idx="1796">
                  <c:v>872.99999999999261</c:v>
                </c:pt>
                <c:pt idx="1797">
                  <c:v>872.99999999999261</c:v>
                </c:pt>
                <c:pt idx="1798">
                  <c:v>873.99999999998943</c:v>
                </c:pt>
                <c:pt idx="1799">
                  <c:v>873.99999999998943</c:v>
                </c:pt>
                <c:pt idx="1800">
                  <c:v>874.99999999999613</c:v>
                </c:pt>
                <c:pt idx="1801">
                  <c:v>874.99999999999613</c:v>
                </c:pt>
                <c:pt idx="1802">
                  <c:v>875.99999999999307</c:v>
                </c:pt>
                <c:pt idx="1803">
                  <c:v>875.99999999999307</c:v>
                </c:pt>
                <c:pt idx="1804">
                  <c:v>876.99999999999943</c:v>
                </c:pt>
                <c:pt idx="1805">
                  <c:v>876.99999999999943</c:v>
                </c:pt>
                <c:pt idx="1806">
                  <c:v>877.99999999999659</c:v>
                </c:pt>
                <c:pt idx="1807">
                  <c:v>877.99999999999659</c:v>
                </c:pt>
                <c:pt idx="1808">
                  <c:v>878.99999999999341</c:v>
                </c:pt>
                <c:pt idx="1809">
                  <c:v>878.99999999999341</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39</c:v>
                </c:pt>
                <c:pt idx="1819">
                  <c:v>883.99999999999739</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59</c:v>
                </c:pt>
                <c:pt idx="1829">
                  <c:v>889.00000000000159</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602</c:v>
                </c:pt>
                <c:pt idx="1839">
                  <c:v>893.99999999999602</c:v>
                </c:pt>
                <c:pt idx="1840">
                  <c:v>894.99999999999284</c:v>
                </c:pt>
                <c:pt idx="1841">
                  <c:v>894.99999999999284</c:v>
                </c:pt>
                <c:pt idx="1842">
                  <c:v>895.99999999999932</c:v>
                </c:pt>
                <c:pt idx="1843">
                  <c:v>895.99999999999932</c:v>
                </c:pt>
                <c:pt idx="1844">
                  <c:v>896.99999999999636</c:v>
                </c:pt>
              </c:numCache>
            </c:numRef>
          </c:xVal>
          <c:yVal>
            <c:numRef>
              <c:f>'15% T4 &amp;T7'!$H$2:$H$1846</c:f>
              <c:numCache>
                <c:formatCode>General</c:formatCode>
                <c:ptCount val="1845"/>
                <c:pt idx="0">
                  <c:v>18.7</c:v>
                </c:pt>
                <c:pt idx="1">
                  <c:v>18.7</c:v>
                </c:pt>
                <c:pt idx="2">
                  <c:v>18.7</c:v>
                </c:pt>
                <c:pt idx="3">
                  <c:v>18.7</c:v>
                </c:pt>
                <c:pt idx="4">
                  <c:v>18.7</c:v>
                </c:pt>
                <c:pt idx="5">
                  <c:v>18.7</c:v>
                </c:pt>
                <c:pt idx="6">
                  <c:v>18.7</c:v>
                </c:pt>
                <c:pt idx="7">
                  <c:v>18.7</c:v>
                </c:pt>
                <c:pt idx="8">
                  <c:v>18.7</c:v>
                </c:pt>
                <c:pt idx="9">
                  <c:v>18.8</c:v>
                </c:pt>
                <c:pt idx="10">
                  <c:v>18.8</c:v>
                </c:pt>
                <c:pt idx="11">
                  <c:v>18.8</c:v>
                </c:pt>
                <c:pt idx="12">
                  <c:v>18.8</c:v>
                </c:pt>
                <c:pt idx="13">
                  <c:v>18.899999999999999</c:v>
                </c:pt>
                <c:pt idx="14">
                  <c:v>19</c:v>
                </c:pt>
                <c:pt idx="15">
                  <c:v>19.100000000000001</c:v>
                </c:pt>
                <c:pt idx="16">
                  <c:v>19.3</c:v>
                </c:pt>
                <c:pt idx="17">
                  <c:v>19.5</c:v>
                </c:pt>
                <c:pt idx="18">
                  <c:v>19.7</c:v>
                </c:pt>
                <c:pt idx="19">
                  <c:v>20.100000000000001</c:v>
                </c:pt>
                <c:pt idx="20">
                  <c:v>20.5</c:v>
                </c:pt>
                <c:pt idx="21">
                  <c:v>21</c:v>
                </c:pt>
                <c:pt idx="22">
                  <c:v>21.7</c:v>
                </c:pt>
                <c:pt idx="23">
                  <c:v>22.6</c:v>
                </c:pt>
                <c:pt idx="24">
                  <c:v>23.8</c:v>
                </c:pt>
                <c:pt idx="25">
                  <c:v>25.3</c:v>
                </c:pt>
                <c:pt idx="26">
                  <c:v>26.9</c:v>
                </c:pt>
                <c:pt idx="27">
                  <c:v>28.9</c:v>
                </c:pt>
                <c:pt idx="28">
                  <c:v>31.2</c:v>
                </c:pt>
                <c:pt idx="29">
                  <c:v>33.6</c:v>
                </c:pt>
                <c:pt idx="30">
                  <c:v>36.299999999999997</c:v>
                </c:pt>
                <c:pt idx="31">
                  <c:v>38.9</c:v>
                </c:pt>
                <c:pt idx="32">
                  <c:v>41.7</c:v>
                </c:pt>
                <c:pt idx="33">
                  <c:v>44.2</c:v>
                </c:pt>
                <c:pt idx="34">
                  <c:v>46.5</c:v>
                </c:pt>
                <c:pt idx="35">
                  <c:v>48.6</c:v>
                </c:pt>
                <c:pt idx="36">
                  <c:v>50.6</c:v>
                </c:pt>
                <c:pt idx="37">
                  <c:v>52.2</c:v>
                </c:pt>
                <c:pt idx="38">
                  <c:v>53.6</c:v>
                </c:pt>
                <c:pt idx="39">
                  <c:v>54.8</c:v>
                </c:pt>
                <c:pt idx="40">
                  <c:v>55.9</c:v>
                </c:pt>
                <c:pt idx="41">
                  <c:v>56.7</c:v>
                </c:pt>
                <c:pt idx="42">
                  <c:v>57.4</c:v>
                </c:pt>
                <c:pt idx="43">
                  <c:v>58</c:v>
                </c:pt>
                <c:pt idx="44">
                  <c:v>58.5</c:v>
                </c:pt>
                <c:pt idx="45">
                  <c:v>58.9</c:v>
                </c:pt>
                <c:pt idx="46">
                  <c:v>59.2</c:v>
                </c:pt>
                <c:pt idx="47">
                  <c:v>59.5</c:v>
                </c:pt>
                <c:pt idx="48">
                  <c:v>59.7</c:v>
                </c:pt>
                <c:pt idx="49">
                  <c:v>59.9</c:v>
                </c:pt>
                <c:pt idx="50">
                  <c:v>60.1</c:v>
                </c:pt>
                <c:pt idx="51">
                  <c:v>60.2</c:v>
                </c:pt>
                <c:pt idx="52">
                  <c:v>60.4</c:v>
                </c:pt>
                <c:pt idx="53">
                  <c:v>60.5</c:v>
                </c:pt>
                <c:pt idx="54">
                  <c:v>60.6</c:v>
                </c:pt>
                <c:pt idx="55">
                  <c:v>60.7</c:v>
                </c:pt>
                <c:pt idx="56">
                  <c:v>60.9</c:v>
                </c:pt>
                <c:pt idx="57">
                  <c:v>61</c:v>
                </c:pt>
                <c:pt idx="58">
                  <c:v>61.2</c:v>
                </c:pt>
                <c:pt idx="59">
                  <c:v>61.3</c:v>
                </c:pt>
                <c:pt idx="60">
                  <c:v>61.4</c:v>
                </c:pt>
                <c:pt idx="61">
                  <c:v>61.5</c:v>
                </c:pt>
                <c:pt idx="62">
                  <c:v>61.6</c:v>
                </c:pt>
                <c:pt idx="63">
                  <c:v>61.7</c:v>
                </c:pt>
                <c:pt idx="64">
                  <c:v>61.8</c:v>
                </c:pt>
                <c:pt idx="65">
                  <c:v>62</c:v>
                </c:pt>
                <c:pt idx="66">
                  <c:v>62.1</c:v>
                </c:pt>
                <c:pt idx="67">
                  <c:v>62.1</c:v>
                </c:pt>
                <c:pt idx="68">
                  <c:v>62.1</c:v>
                </c:pt>
                <c:pt idx="69">
                  <c:v>62.1</c:v>
                </c:pt>
                <c:pt idx="70">
                  <c:v>62.2</c:v>
                </c:pt>
                <c:pt idx="71">
                  <c:v>62.2</c:v>
                </c:pt>
                <c:pt idx="72">
                  <c:v>62.2</c:v>
                </c:pt>
                <c:pt idx="73">
                  <c:v>62.3</c:v>
                </c:pt>
                <c:pt idx="74">
                  <c:v>62.3</c:v>
                </c:pt>
                <c:pt idx="75">
                  <c:v>62.3</c:v>
                </c:pt>
                <c:pt idx="76">
                  <c:v>62.3</c:v>
                </c:pt>
                <c:pt idx="77">
                  <c:v>62.4</c:v>
                </c:pt>
                <c:pt idx="78">
                  <c:v>62.4</c:v>
                </c:pt>
                <c:pt idx="79">
                  <c:v>62.4</c:v>
                </c:pt>
                <c:pt idx="80">
                  <c:v>62.4</c:v>
                </c:pt>
                <c:pt idx="81">
                  <c:v>62.4</c:v>
                </c:pt>
                <c:pt idx="82">
                  <c:v>62.4</c:v>
                </c:pt>
                <c:pt idx="83">
                  <c:v>62.4</c:v>
                </c:pt>
                <c:pt idx="84">
                  <c:v>62.4</c:v>
                </c:pt>
                <c:pt idx="85">
                  <c:v>62.4</c:v>
                </c:pt>
                <c:pt idx="86">
                  <c:v>62.3</c:v>
                </c:pt>
                <c:pt idx="87">
                  <c:v>62.3</c:v>
                </c:pt>
                <c:pt idx="88">
                  <c:v>62.3</c:v>
                </c:pt>
                <c:pt idx="89">
                  <c:v>62.3</c:v>
                </c:pt>
                <c:pt idx="90">
                  <c:v>62.3</c:v>
                </c:pt>
                <c:pt idx="91">
                  <c:v>62.3</c:v>
                </c:pt>
                <c:pt idx="92">
                  <c:v>62.3</c:v>
                </c:pt>
                <c:pt idx="93">
                  <c:v>62.2</c:v>
                </c:pt>
                <c:pt idx="94">
                  <c:v>62.2</c:v>
                </c:pt>
                <c:pt idx="95">
                  <c:v>62.1</c:v>
                </c:pt>
                <c:pt idx="96">
                  <c:v>62.1</c:v>
                </c:pt>
                <c:pt idx="97">
                  <c:v>62.1</c:v>
                </c:pt>
                <c:pt idx="98">
                  <c:v>62.1</c:v>
                </c:pt>
                <c:pt idx="99">
                  <c:v>62</c:v>
                </c:pt>
                <c:pt idx="100">
                  <c:v>62</c:v>
                </c:pt>
                <c:pt idx="101">
                  <c:v>62</c:v>
                </c:pt>
                <c:pt idx="102">
                  <c:v>62.1</c:v>
                </c:pt>
                <c:pt idx="103">
                  <c:v>62.1</c:v>
                </c:pt>
                <c:pt idx="104">
                  <c:v>62.1</c:v>
                </c:pt>
                <c:pt idx="105">
                  <c:v>62.1</c:v>
                </c:pt>
                <c:pt idx="106">
                  <c:v>62.1</c:v>
                </c:pt>
                <c:pt idx="107">
                  <c:v>62.1</c:v>
                </c:pt>
                <c:pt idx="108">
                  <c:v>62.1</c:v>
                </c:pt>
                <c:pt idx="109">
                  <c:v>62.2</c:v>
                </c:pt>
                <c:pt idx="110">
                  <c:v>62.2</c:v>
                </c:pt>
                <c:pt idx="111">
                  <c:v>62.2</c:v>
                </c:pt>
                <c:pt idx="112">
                  <c:v>62.2</c:v>
                </c:pt>
                <c:pt idx="113">
                  <c:v>62.2</c:v>
                </c:pt>
                <c:pt idx="114">
                  <c:v>62.3</c:v>
                </c:pt>
                <c:pt idx="115">
                  <c:v>62.3</c:v>
                </c:pt>
                <c:pt idx="116">
                  <c:v>62.3</c:v>
                </c:pt>
                <c:pt idx="117">
                  <c:v>62.3</c:v>
                </c:pt>
                <c:pt idx="118">
                  <c:v>62.3</c:v>
                </c:pt>
                <c:pt idx="119">
                  <c:v>62.4</c:v>
                </c:pt>
                <c:pt idx="120">
                  <c:v>62.4</c:v>
                </c:pt>
                <c:pt idx="121">
                  <c:v>62.4</c:v>
                </c:pt>
                <c:pt idx="122">
                  <c:v>62.4</c:v>
                </c:pt>
                <c:pt idx="123">
                  <c:v>62.4</c:v>
                </c:pt>
                <c:pt idx="124">
                  <c:v>62.4</c:v>
                </c:pt>
                <c:pt idx="125">
                  <c:v>62.4</c:v>
                </c:pt>
                <c:pt idx="126">
                  <c:v>62.4</c:v>
                </c:pt>
                <c:pt idx="127">
                  <c:v>62.4</c:v>
                </c:pt>
                <c:pt idx="128">
                  <c:v>62.3</c:v>
                </c:pt>
                <c:pt idx="129">
                  <c:v>62.3</c:v>
                </c:pt>
                <c:pt idx="130">
                  <c:v>62.4</c:v>
                </c:pt>
                <c:pt idx="131">
                  <c:v>62.3</c:v>
                </c:pt>
                <c:pt idx="132">
                  <c:v>62.3</c:v>
                </c:pt>
                <c:pt idx="133">
                  <c:v>62.3</c:v>
                </c:pt>
                <c:pt idx="134">
                  <c:v>62.3</c:v>
                </c:pt>
                <c:pt idx="135">
                  <c:v>62.3</c:v>
                </c:pt>
                <c:pt idx="136">
                  <c:v>62.3</c:v>
                </c:pt>
                <c:pt idx="137">
                  <c:v>62.2</c:v>
                </c:pt>
                <c:pt idx="138">
                  <c:v>62.2</c:v>
                </c:pt>
                <c:pt idx="139">
                  <c:v>62.2</c:v>
                </c:pt>
                <c:pt idx="140">
                  <c:v>62.2</c:v>
                </c:pt>
                <c:pt idx="141">
                  <c:v>62.2</c:v>
                </c:pt>
                <c:pt idx="142">
                  <c:v>62.2</c:v>
                </c:pt>
                <c:pt idx="143">
                  <c:v>62.3</c:v>
                </c:pt>
                <c:pt idx="144">
                  <c:v>62.3</c:v>
                </c:pt>
                <c:pt idx="145">
                  <c:v>62.3</c:v>
                </c:pt>
                <c:pt idx="146">
                  <c:v>62.4</c:v>
                </c:pt>
                <c:pt idx="147">
                  <c:v>62.5</c:v>
                </c:pt>
                <c:pt idx="148">
                  <c:v>62.5</c:v>
                </c:pt>
                <c:pt idx="149">
                  <c:v>62.6</c:v>
                </c:pt>
                <c:pt idx="150">
                  <c:v>62.6</c:v>
                </c:pt>
                <c:pt idx="151">
                  <c:v>62.6</c:v>
                </c:pt>
                <c:pt idx="152">
                  <c:v>62.7</c:v>
                </c:pt>
                <c:pt idx="153">
                  <c:v>62.7</c:v>
                </c:pt>
                <c:pt idx="154">
                  <c:v>62.7</c:v>
                </c:pt>
                <c:pt idx="155">
                  <c:v>62.7</c:v>
                </c:pt>
                <c:pt idx="156">
                  <c:v>62.8</c:v>
                </c:pt>
                <c:pt idx="157">
                  <c:v>62.8</c:v>
                </c:pt>
                <c:pt idx="158">
                  <c:v>62.8</c:v>
                </c:pt>
                <c:pt idx="159">
                  <c:v>62.9</c:v>
                </c:pt>
                <c:pt idx="160">
                  <c:v>62.9</c:v>
                </c:pt>
                <c:pt idx="161">
                  <c:v>62.9</c:v>
                </c:pt>
                <c:pt idx="162">
                  <c:v>62.9</c:v>
                </c:pt>
                <c:pt idx="163">
                  <c:v>63</c:v>
                </c:pt>
                <c:pt idx="164">
                  <c:v>63</c:v>
                </c:pt>
                <c:pt idx="165">
                  <c:v>63.1</c:v>
                </c:pt>
                <c:pt idx="166">
                  <c:v>63.1</c:v>
                </c:pt>
                <c:pt idx="167">
                  <c:v>63.2</c:v>
                </c:pt>
                <c:pt idx="168">
                  <c:v>63.2</c:v>
                </c:pt>
                <c:pt idx="169">
                  <c:v>63.3</c:v>
                </c:pt>
                <c:pt idx="170">
                  <c:v>63.3</c:v>
                </c:pt>
                <c:pt idx="171">
                  <c:v>63.4</c:v>
                </c:pt>
                <c:pt idx="172">
                  <c:v>63.4</c:v>
                </c:pt>
                <c:pt idx="173">
                  <c:v>63.5</c:v>
                </c:pt>
                <c:pt idx="174">
                  <c:v>63.5</c:v>
                </c:pt>
                <c:pt idx="175">
                  <c:v>63.5</c:v>
                </c:pt>
                <c:pt idx="176">
                  <c:v>63.5</c:v>
                </c:pt>
                <c:pt idx="177">
                  <c:v>63.5</c:v>
                </c:pt>
                <c:pt idx="178">
                  <c:v>63.5</c:v>
                </c:pt>
                <c:pt idx="179">
                  <c:v>63.5</c:v>
                </c:pt>
                <c:pt idx="180">
                  <c:v>63.5</c:v>
                </c:pt>
                <c:pt idx="181">
                  <c:v>63.5</c:v>
                </c:pt>
                <c:pt idx="182">
                  <c:v>63.4</c:v>
                </c:pt>
                <c:pt idx="183">
                  <c:v>63.4</c:v>
                </c:pt>
                <c:pt idx="184">
                  <c:v>63.3</c:v>
                </c:pt>
                <c:pt idx="185">
                  <c:v>63.2</c:v>
                </c:pt>
                <c:pt idx="186">
                  <c:v>63.1</c:v>
                </c:pt>
                <c:pt idx="187">
                  <c:v>63</c:v>
                </c:pt>
                <c:pt idx="188">
                  <c:v>62.9</c:v>
                </c:pt>
                <c:pt idx="189">
                  <c:v>62.8</c:v>
                </c:pt>
                <c:pt idx="190">
                  <c:v>62.7</c:v>
                </c:pt>
                <c:pt idx="191">
                  <c:v>62.6</c:v>
                </c:pt>
                <c:pt idx="192">
                  <c:v>62.5</c:v>
                </c:pt>
                <c:pt idx="193">
                  <c:v>62.4</c:v>
                </c:pt>
                <c:pt idx="194">
                  <c:v>62.2</c:v>
                </c:pt>
                <c:pt idx="195">
                  <c:v>62.1</c:v>
                </c:pt>
                <c:pt idx="196">
                  <c:v>62</c:v>
                </c:pt>
                <c:pt idx="197">
                  <c:v>61.9</c:v>
                </c:pt>
                <c:pt idx="198">
                  <c:v>61.7</c:v>
                </c:pt>
                <c:pt idx="199">
                  <c:v>61.6</c:v>
                </c:pt>
                <c:pt idx="200">
                  <c:v>61.5</c:v>
                </c:pt>
                <c:pt idx="201">
                  <c:v>61.3</c:v>
                </c:pt>
                <c:pt idx="202">
                  <c:v>61.2</c:v>
                </c:pt>
                <c:pt idx="203">
                  <c:v>61.1</c:v>
                </c:pt>
                <c:pt idx="204">
                  <c:v>60.9</c:v>
                </c:pt>
                <c:pt idx="205">
                  <c:v>60.8</c:v>
                </c:pt>
                <c:pt idx="206">
                  <c:v>60.7</c:v>
                </c:pt>
                <c:pt idx="207">
                  <c:v>60.6</c:v>
                </c:pt>
                <c:pt idx="208">
                  <c:v>60.4</c:v>
                </c:pt>
                <c:pt idx="209">
                  <c:v>60.3</c:v>
                </c:pt>
                <c:pt idx="210">
                  <c:v>60.2</c:v>
                </c:pt>
                <c:pt idx="211">
                  <c:v>60.1</c:v>
                </c:pt>
                <c:pt idx="212">
                  <c:v>60</c:v>
                </c:pt>
                <c:pt idx="213">
                  <c:v>59.9</c:v>
                </c:pt>
                <c:pt idx="214">
                  <c:v>59.8</c:v>
                </c:pt>
                <c:pt idx="215">
                  <c:v>59.8</c:v>
                </c:pt>
                <c:pt idx="216">
                  <c:v>59.7</c:v>
                </c:pt>
                <c:pt idx="217">
                  <c:v>59.6</c:v>
                </c:pt>
                <c:pt idx="218">
                  <c:v>59.6</c:v>
                </c:pt>
                <c:pt idx="219">
                  <c:v>59.5</c:v>
                </c:pt>
                <c:pt idx="220">
                  <c:v>59.4</c:v>
                </c:pt>
                <c:pt idx="221">
                  <c:v>59.3</c:v>
                </c:pt>
                <c:pt idx="222">
                  <c:v>59.3</c:v>
                </c:pt>
                <c:pt idx="223">
                  <c:v>59.2</c:v>
                </c:pt>
                <c:pt idx="224">
                  <c:v>59.2</c:v>
                </c:pt>
                <c:pt idx="225">
                  <c:v>59.2</c:v>
                </c:pt>
                <c:pt idx="226">
                  <c:v>59.1</c:v>
                </c:pt>
                <c:pt idx="227">
                  <c:v>59</c:v>
                </c:pt>
                <c:pt idx="228">
                  <c:v>59</c:v>
                </c:pt>
                <c:pt idx="229">
                  <c:v>59</c:v>
                </c:pt>
                <c:pt idx="230">
                  <c:v>58.9</c:v>
                </c:pt>
                <c:pt idx="231">
                  <c:v>58.9</c:v>
                </c:pt>
                <c:pt idx="232">
                  <c:v>58.9</c:v>
                </c:pt>
                <c:pt idx="233">
                  <c:v>58.9</c:v>
                </c:pt>
                <c:pt idx="234">
                  <c:v>58.9</c:v>
                </c:pt>
                <c:pt idx="235">
                  <c:v>58.9</c:v>
                </c:pt>
                <c:pt idx="236">
                  <c:v>58.9</c:v>
                </c:pt>
                <c:pt idx="237">
                  <c:v>58.9</c:v>
                </c:pt>
                <c:pt idx="238">
                  <c:v>58.9</c:v>
                </c:pt>
                <c:pt idx="239">
                  <c:v>58.9</c:v>
                </c:pt>
                <c:pt idx="240">
                  <c:v>58.9</c:v>
                </c:pt>
                <c:pt idx="241">
                  <c:v>58.9</c:v>
                </c:pt>
                <c:pt idx="242">
                  <c:v>58.9</c:v>
                </c:pt>
                <c:pt idx="243">
                  <c:v>58.9</c:v>
                </c:pt>
                <c:pt idx="244">
                  <c:v>58.9</c:v>
                </c:pt>
                <c:pt idx="245">
                  <c:v>58.9</c:v>
                </c:pt>
                <c:pt idx="246">
                  <c:v>58.9</c:v>
                </c:pt>
                <c:pt idx="247">
                  <c:v>58.9</c:v>
                </c:pt>
                <c:pt idx="248">
                  <c:v>58.9</c:v>
                </c:pt>
                <c:pt idx="249">
                  <c:v>58.9</c:v>
                </c:pt>
                <c:pt idx="250">
                  <c:v>58.9</c:v>
                </c:pt>
                <c:pt idx="251">
                  <c:v>58.9</c:v>
                </c:pt>
                <c:pt idx="252">
                  <c:v>59</c:v>
                </c:pt>
                <c:pt idx="253">
                  <c:v>59</c:v>
                </c:pt>
                <c:pt idx="254">
                  <c:v>59</c:v>
                </c:pt>
                <c:pt idx="255">
                  <c:v>59</c:v>
                </c:pt>
                <c:pt idx="256">
                  <c:v>59.1</c:v>
                </c:pt>
                <c:pt idx="257">
                  <c:v>59.1</c:v>
                </c:pt>
                <c:pt idx="258">
                  <c:v>59.1</c:v>
                </c:pt>
                <c:pt idx="259">
                  <c:v>59.2</c:v>
                </c:pt>
                <c:pt idx="260">
                  <c:v>59.2</c:v>
                </c:pt>
                <c:pt idx="261">
                  <c:v>59.3</c:v>
                </c:pt>
                <c:pt idx="262">
                  <c:v>59.3</c:v>
                </c:pt>
                <c:pt idx="263">
                  <c:v>59.4</c:v>
                </c:pt>
                <c:pt idx="264">
                  <c:v>59.4</c:v>
                </c:pt>
                <c:pt idx="265">
                  <c:v>59.5</c:v>
                </c:pt>
                <c:pt idx="266">
                  <c:v>59.5</c:v>
                </c:pt>
                <c:pt idx="267">
                  <c:v>59.6</c:v>
                </c:pt>
                <c:pt idx="268">
                  <c:v>59.6</c:v>
                </c:pt>
                <c:pt idx="269">
                  <c:v>59.7</c:v>
                </c:pt>
                <c:pt idx="270">
                  <c:v>59.8</c:v>
                </c:pt>
                <c:pt idx="271">
                  <c:v>59.8</c:v>
                </c:pt>
                <c:pt idx="272">
                  <c:v>59.9</c:v>
                </c:pt>
                <c:pt idx="273">
                  <c:v>59.9</c:v>
                </c:pt>
                <c:pt idx="274">
                  <c:v>60</c:v>
                </c:pt>
                <c:pt idx="275">
                  <c:v>60</c:v>
                </c:pt>
                <c:pt idx="276">
                  <c:v>60.1</c:v>
                </c:pt>
                <c:pt idx="277">
                  <c:v>60.1</c:v>
                </c:pt>
                <c:pt idx="278">
                  <c:v>60.2</c:v>
                </c:pt>
                <c:pt idx="279">
                  <c:v>60.3</c:v>
                </c:pt>
                <c:pt idx="280">
                  <c:v>60.3</c:v>
                </c:pt>
                <c:pt idx="281">
                  <c:v>60.4</c:v>
                </c:pt>
                <c:pt idx="282">
                  <c:v>60.5</c:v>
                </c:pt>
                <c:pt idx="283">
                  <c:v>60.5</c:v>
                </c:pt>
                <c:pt idx="284">
                  <c:v>60.6</c:v>
                </c:pt>
                <c:pt idx="285">
                  <c:v>60.7</c:v>
                </c:pt>
                <c:pt idx="286">
                  <c:v>60.8</c:v>
                </c:pt>
                <c:pt idx="287">
                  <c:v>60.9</c:v>
                </c:pt>
                <c:pt idx="288">
                  <c:v>61</c:v>
                </c:pt>
                <c:pt idx="289">
                  <c:v>61.1</c:v>
                </c:pt>
                <c:pt idx="290">
                  <c:v>61.2</c:v>
                </c:pt>
                <c:pt idx="291">
                  <c:v>61.3</c:v>
                </c:pt>
                <c:pt idx="292">
                  <c:v>61.4</c:v>
                </c:pt>
                <c:pt idx="293">
                  <c:v>61.5</c:v>
                </c:pt>
                <c:pt idx="294">
                  <c:v>61.6</c:v>
                </c:pt>
                <c:pt idx="295">
                  <c:v>61.6</c:v>
                </c:pt>
                <c:pt idx="296">
                  <c:v>61.7</c:v>
                </c:pt>
                <c:pt idx="297">
                  <c:v>61.8</c:v>
                </c:pt>
                <c:pt idx="298">
                  <c:v>61.8</c:v>
                </c:pt>
                <c:pt idx="299">
                  <c:v>61.9</c:v>
                </c:pt>
                <c:pt idx="300">
                  <c:v>62</c:v>
                </c:pt>
                <c:pt idx="301">
                  <c:v>62</c:v>
                </c:pt>
                <c:pt idx="302">
                  <c:v>62</c:v>
                </c:pt>
                <c:pt idx="303">
                  <c:v>62.1</c:v>
                </c:pt>
                <c:pt idx="304">
                  <c:v>62.2</c:v>
                </c:pt>
                <c:pt idx="305">
                  <c:v>62.2</c:v>
                </c:pt>
                <c:pt idx="306">
                  <c:v>62.3</c:v>
                </c:pt>
                <c:pt idx="307">
                  <c:v>62.3</c:v>
                </c:pt>
                <c:pt idx="308">
                  <c:v>62.4</c:v>
                </c:pt>
                <c:pt idx="309">
                  <c:v>62.4</c:v>
                </c:pt>
                <c:pt idx="310">
                  <c:v>62.5</c:v>
                </c:pt>
                <c:pt idx="311">
                  <c:v>62.5</c:v>
                </c:pt>
                <c:pt idx="312">
                  <c:v>62.6</c:v>
                </c:pt>
                <c:pt idx="313">
                  <c:v>62.6</c:v>
                </c:pt>
                <c:pt idx="314">
                  <c:v>62.6</c:v>
                </c:pt>
                <c:pt idx="315">
                  <c:v>62.7</c:v>
                </c:pt>
                <c:pt idx="316">
                  <c:v>62.7</c:v>
                </c:pt>
                <c:pt idx="317">
                  <c:v>62.8</c:v>
                </c:pt>
                <c:pt idx="318">
                  <c:v>62.8</c:v>
                </c:pt>
                <c:pt idx="319">
                  <c:v>62.9</c:v>
                </c:pt>
                <c:pt idx="320">
                  <c:v>62.9</c:v>
                </c:pt>
                <c:pt idx="321">
                  <c:v>63</c:v>
                </c:pt>
                <c:pt idx="322">
                  <c:v>63</c:v>
                </c:pt>
                <c:pt idx="323">
                  <c:v>63.1</c:v>
                </c:pt>
                <c:pt idx="324">
                  <c:v>63.1</c:v>
                </c:pt>
                <c:pt idx="325">
                  <c:v>63.2</c:v>
                </c:pt>
                <c:pt idx="326">
                  <c:v>63.2</c:v>
                </c:pt>
                <c:pt idx="327">
                  <c:v>63.3</c:v>
                </c:pt>
                <c:pt idx="328">
                  <c:v>63.4</c:v>
                </c:pt>
                <c:pt idx="329">
                  <c:v>63.5</c:v>
                </c:pt>
                <c:pt idx="330">
                  <c:v>63.5</c:v>
                </c:pt>
                <c:pt idx="331">
                  <c:v>63.6</c:v>
                </c:pt>
                <c:pt idx="332">
                  <c:v>63.6</c:v>
                </c:pt>
                <c:pt idx="333">
                  <c:v>63.7</c:v>
                </c:pt>
                <c:pt idx="334">
                  <c:v>63.8</c:v>
                </c:pt>
                <c:pt idx="335">
                  <c:v>63.9</c:v>
                </c:pt>
                <c:pt idx="336">
                  <c:v>63.9</c:v>
                </c:pt>
                <c:pt idx="337">
                  <c:v>64</c:v>
                </c:pt>
                <c:pt idx="338">
                  <c:v>64</c:v>
                </c:pt>
                <c:pt idx="339">
                  <c:v>64.099999999999994</c:v>
                </c:pt>
                <c:pt idx="340">
                  <c:v>64.099999999999994</c:v>
                </c:pt>
                <c:pt idx="341">
                  <c:v>64.099999999999994</c:v>
                </c:pt>
                <c:pt idx="342">
                  <c:v>64.2</c:v>
                </c:pt>
                <c:pt idx="343">
                  <c:v>64.2</c:v>
                </c:pt>
                <c:pt idx="344">
                  <c:v>64.2</c:v>
                </c:pt>
                <c:pt idx="345">
                  <c:v>64.2</c:v>
                </c:pt>
                <c:pt idx="346">
                  <c:v>64.2</c:v>
                </c:pt>
                <c:pt idx="347">
                  <c:v>64.3</c:v>
                </c:pt>
                <c:pt idx="348">
                  <c:v>64.3</c:v>
                </c:pt>
                <c:pt idx="349">
                  <c:v>64.3</c:v>
                </c:pt>
                <c:pt idx="350">
                  <c:v>64.3</c:v>
                </c:pt>
                <c:pt idx="351">
                  <c:v>64.3</c:v>
                </c:pt>
                <c:pt idx="352">
                  <c:v>64.3</c:v>
                </c:pt>
                <c:pt idx="353">
                  <c:v>64.3</c:v>
                </c:pt>
                <c:pt idx="354">
                  <c:v>64.3</c:v>
                </c:pt>
                <c:pt idx="355">
                  <c:v>64.3</c:v>
                </c:pt>
                <c:pt idx="356">
                  <c:v>64.3</c:v>
                </c:pt>
                <c:pt idx="357">
                  <c:v>64.2</c:v>
                </c:pt>
                <c:pt idx="358">
                  <c:v>64.2</c:v>
                </c:pt>
                <c:pt idx="359">
                  <c:v>64.2</c:v>
                </c:pt>
                <c:pt idx="360">
                  <c:v>64.2</c:v>
                </c:pt>
                <c:pt idx="361">
                  <c:v>64.2</c:v>
                </c:pt>
                <c:pt idx="362">
                  <c:v>64.2</c:v>
                </c:pt>
                <c:pt idx="363">
                  <c:v>64.2</c:v>
                </c:pt>
                <c:pt idx="364">
                  <c:v>64.2</c:v>
                </c:pt>
                <c:pt idx="365">
                  <c:v>64.3</c:v>
                </c:pt>
                <c:pt idx="366">
                  <c:v>64.3</c:v>
                </c:pt>
                <c:pt idx="367">
                  <c:v>64.3</c:v>
                </c:pt>
                <c:pt idx="368">
                  <c:v>64.3</c:v>
                </c:pt>
                <c:pt idx="369">
                  <c:v>64.3</c:v>
                </c:pt>
                <c:pt idx="370">
                  <c:v>64.3</c:v>
                </c:pt>
                <c:pt idx="371">
                  <c:v>64.3</c:v>
                </c:pt>
                <c:pt idx="372">
                  <c:v>64.3</c:v>
                </c:pt>
                <c:pt idx="373">
                  <c:v>64.3</c:v>
                </c:pt>
                <c:pt idx="374">
                  <c:v>64.3</c:v>
                </c:pt>
                <c:pt idx="375">
                  <c:v>64.2</c:v>
                </c:pt>
                <c:pt idx="376">
                  <c:v>64.2</c:v>
                </c:pt>
                <c:pt idx="377">
                  <c:v>64.2</c:v>
                </c:pt>
                <c:pt idx="378">
                  <c:v>64.2</c:v>
                </c:pt>
                <c:pt idx="379">
                  <c:v>64.099999999999994</c:v>
                </c:pt>
                <c:pt idx="380">
                  <c:v>64</c:v>
                </c:pt>
                <c:pt idx="381">
                  <c:v>63.9</c:v>
                </c:pt>
                <c:pt idx="382">
                  <c:v>63.9</c:v>
                </c:pt>
                <c:pt idx="383">
                  <c:v>63.9</c:v>
                </c:pt>
                <c:pt idx="384">
                  <c:v>63.9</c:v>
                </c:pt>
                <c:pt idx="385">
                  <c:v>63.8</c:v>
                </c:pt>
                <c:pt idx="386">
                  <c:v>63.8</c:v>
                </c:pt>
                <c:pt idx="387">
                  <c:v>63.8</c:v>
                </c:pt>
                <c:pt idx="388">
                  <c:v>63.7</c:v>
                </c:pt>
                <c:pt idx="389">
                  <c:v>63.7</c:v>
                </c:pt>
                <c:pt idx="390">
                  <c:v>63.7</c:v>
                </c:pt>
                <c:pt idx="391">
                  <c:v>63.7</c:v>
                </c:pt>
                <c:pt idx="392">
                  <c:v>63.7</c:v>
                </c:pt>
                <c:pt idx="393">
                  <c:v>63.7</c:v>
                </c:pt>
                <c:pt idx="394">
                  <c:v>63.7</c:v>
                </c:pt>
                <c:pt idx="395">
                  <c:v>63.8</c:v>
                </c:pt>
                <c:pt idx="396">
                  <c:v>63.8</c:v>
                </c:pt>
                <c:pt idx="397">
                  <c:v>63.8</c:v>
                </c:pt>
                <c:pt idx="398">
                  <c:v>63.8</c:v>
                </c:pt>
                <c:pt idx="399">
                  <c:v>63.8</c:v>
                </c:pt>
                <c:pt idx="400">
                  <c:v>63.8</c:v>
                </c:pt>
                <c:pt idx="401">
                  <c:v>63.9</c:v>
                </c:pt>
                <c:pt idx="402">
                  <c:v>63.9</c:v>
                </c:pt>
                <c:pt idx="403">
                  <c:v>63.9</c:v>
                </c:pt>
                <c:pt idx="404">
                  <c:v>63.9</c:v>
                </c:pt>
                <c:pt idx="405">
                  <c:v>63.9</c:v>
                </c:pt>
                <c:pt idx="406">
                  <c:v>63.9</c:v>
                </c:pt>
                <c:pt idx="407">
                  <c:v>64</c:v>
                </c:pt>
                <c:pt idx="408">
                  <c:v>64</c:v>
                </c:pt>
                <c:pt idx="409">
                  <c:v>64</c:v>
                </c:pt>
                <c:pt idx="410">
                  <c:v>64</c:v>
                </c:pt>
                <c:pt idx="411">
                  <c:v>64</c:v>
                </c:pt>
                <c:pt idx="412">
                  <c:v>64</c:v>
                </c:pt>
                <c:pt idx="413">
                  <c:v>64.099999999999994</c:v>
                </c:pt>
                <c:pt idx="414">
                  <c:v>64.099999999999994</c:v>
                </c:pt>
                <c:pt idx="415">
                  <c:v>64.2</c:v>
                </c:pt>
                <c:pt idx="416">
                  <c:v>64.3</c:v>
                </c:pt>
                <c:pt idx="417">
                  <c:v>64.3</c:v>
                </c:pt>
                <c:pt idx="418">
                  <c:v>64.400000000000006</c:v>
                </c:pt>
                <c:pt idx="419">
                  <c:v>64.400000000000006</c:v>
                </c:pt>
                <c:pt idx="420">
                  <c:v>64.5</c:v>
                </c:pt>
                <c:pt idx="421">
                  <c:v>64.599999999999994</c:v>
                </c:pt>
                <c:pt idx="422">
                  <c:v>64.599999999999994</c:v>
                </c:pt>
                <c:pt idx="423">
                  <c:v>64.599999999999994</c:v>
                </c:pt>
                <c:pt idx="424">
                  <c:v>64.7</c:v>
                </c:pt>
                <c:pt idx="425">
                  <c:v>64.7</c:v>
                </c:pt>
                <c:pt idx="426">
                  <c:v>64.7</c:v>
                </c:pt>
                <c:pt idx="427">
                  <c:v>64.8</c:v>
                </c:pt>
                <c:pt idx="428">
                  <c:v>64.8</c:v>
                </c:pt>
                <c:pt idx="429">
                  <c:v>64.8</c:v>
                </c:pt>
                <c:pt idx="430">
                  <c:v>64.8</c:v>
                </c:pt>
                <c:pt idx="431">
                  <c:v>64.8</c:v>
                </c:pt>
                <c:pt idx="432">
                  <c:v>64.900000000000006</c:v>
                </c:pt>
                <c:pt idx="433">
                  <c:v>64.900000000000006</c:v>
                </c:pt>
                <c:pt idx="434">
                  <c:v>64.900000000000006</c:v>
                </c:pt>
                <c:pt idx="435">
                  <c:v>64.900000000000006</c:v>
                </c:pt>
                <c:pt idx="436">
                  <c:v>64.900000000000006</c:v>
                </c:pt>
                <c:pt idx="437">
                  <c:v>64.900000000000006</c:v>
                </c:pt>
                <c:pt idx="438">
                  <c:v>64.900000000000006</c:v>
                </c:pt>
                <c:pt idx="439">
                  <c:v>65</c:v>
                </c:pt>
                <c:pt idx="440">
                  <c:v>65.2</c:v>
                </c:pt>
                <c:pt idx="441">
                  <c:v>65.3</c:v>
                </c:pt>
                <c:pt idx="442">
                  <c:v>65.400000000000006</c:v>
                </c:pt>
                <c:pt idx="443">
                  <c:v>65.5</c:v>
                </c:pt>
                <c:pt idx="444">
                  <c:v>65.5</c:v>
                </c:pt>
                <c:pt idx="445">
                  <c:v>65.599999999999994</c:v>
                </c:pt>
                <c:pt idx="446">
                  <c:v>65.599999999999994</c:v>
                </c:pt>
                <c:pt idx="447">
                  <c:v>65.599999999999994</c:v>
                </c:pt>
                <c:pt idx="448">
                  <c:v>65.599999999999994</c:v>
                </c:pt>
                <c:pt idx="449">
                  <c:v>65.599999999999994</c:v>
                </c:pt>
                <c:pt idx="450">
                  <c:v>65.599999999999994</c:v>
                </c:pt>
                <c:pt idx="451">
                  <c:v>65.599999999999994</c:v>
                </c:pt>
                <c:pt idx="452">
                  <c:v>65.599999999999994</c:v>
                </c:pt>
                <c:pt idx="453">
                  <c:v>65.599999999999994</c:v>
                </c:pt>
                <c:pt idx="454">
                  <c:v>65.599999999999994</c:v>
                </c:pt>
                <c:pt idx="455">
                  <c:v>65.599999999999994</c:v>
                </c:pt>
                <c:pt idx="456">
                  <c:v>65.599999999999994</c:v>
                </c:pt>
                <c:pt idx="457">
                  <c:v>65.7</c:v>
                </c:pt>
                <c:pt idx="458">
                  <c:v>65.7</c:v>
                </c:pt>
                <c:pt idx="459">
                  <c:v>65.8</c:v>
                </c:pt>
                <c:pt idx="460">
                  <c:v>65.900000000000006</c:v>
                </c:pt>
                <c:pt idx="461">
                  <c:v>66</c:v>
                </c:pt>
                <c:pt idx="462">
                  <c:v>66.099999999999994</c:v>
                </c:pt>
                <c:pt idx="463">
                  <c:v>66.2</c:v>
                </c:pt>
                <c:pt idx="464">
                  <c:v>66.3</c:v>
                </c:pt>
                <c:pt idx="465">
                  <c:v>66.3</c:v>
                </c:pt>
                <c:pt idx="466">
                  <c:v>66.400000000000006</c:v>
                </c:pt>
                <c:pt idx="467">
                  <c:v>66.400000000000006</c:v>
                </c:pt>
                <c:pt idx="468">
                  <c:v>66.5</c:v>
                </c:pt>
                <c:pt idx="469">
                  <c:v>66.5</c:v>
                </c:pt>
                <c:pt idx="470">
                  <c:v>66.5</c:v>
                </c:pt>
                <c:pt idx="471">
                  <c:v>66.5</c:v>
                </c:pt>
                <c:pt idx="472">
                  <c:v>66.599999999999994</c:v>
                </c:pt>
                <c:pt idx="473">
                  <c:v>66.599999999999994</c:v>
                </c:pt>
                <c:pt idx="474">
                  <c:v>66.599999999999994</c:v>
                </c:pt>
                <c:pt idx="475">
                  <c:v>66.599999999999994</c:v>
                </c:pt>
                <c:pt idx="476">
                  <c:v>66.599999999999994</c:v>
                </c:pt>
                <c:pt idx="477">
                  <c:v>66.599999999999994</c:v>
                </c:pt>
                <c:pt idx="478">
                  <c:v>66.599999999999994</c:v>
                </c:pt>
                <c:pt idx="479">
                  <c:v>66.599999999999994</c:v>
                </c:pt>
                <c:pt idx="480">
                  <c:v>66.5</c:v>
                </c:pt>
                <c:pt idx="481">
                  <c:v>66.5</c:v>
                </c:pt>
                <c:pt idx="482">
                  <c:v>66.400000000000006</c:v>
                </c:pt>
                <c:pt idx="483">
                  <c:v>66.3</c:v>
                </c:pt>
                <c:pt idx="484">
                  <c:v>66.3</c:v>
                </c:pt>
                <c:pt idx="485">
                  <c:v>66.2</c:v>
                </c:pt>
                <c:pt idx="486">
                  <c:v>66.099999999999994</c:v>
                </c:pt>
                <c:pt idx="487">
                  <c:v>66.099999999999994</c:v>
                </c:pt>
                <c:pt idx="488">
                  <c:v>66.099999999999994</c:v>
                </c:pt>
                <c:pt idx="489">
                  <c:v>66.099999999999994</c:v>
                </c:pt>
                <c:pt idx="490">
                  <c:v>66.099999999999994</c:v>
                </c:pt>
                <c:pt idx="491">
                  <c:v>66.099999999999994</c:v>
                </c:pt>
                <c:pt idx="492">
                  <c:v>66</c:v>
                </c:pt>
                <c:pt idx="493">
                  <c:v>66</c:v>
                </c:pt>
                <c:pt idx="494">
                  <c:v>66.099999999999994</c:v>
                </c:pt>
                <c:pt idx="495">
                  <c:v>66</c:v>
                </c:pt>
                <c:pt idx="496">
                  <c:v>66</c:v>
                </c:pt>
                <c:pt idx="497">
                  <c:v>66</c:v>
                </c:pt>
                <c:pt idx="498">
                  <c:v>65.900000000000006</c:v>
                </c:pt>
                <c:pt idx="499">
                  <c:v>65.8</c:v>
                </c:pt>
                <c:pt idx="500">
                  <c:v>65.7</c:v>
                </c:pt>
                <c:pt idx="501">
                  <c:v>65.599999999999994</c:v>
                </c:pt>
                <c:pt idx="502">
                  <c:v>65.5</c:v>
                </c:pt>
                <c:pt idx="503">
                  <c:v>65.400000000000006</c:v>
                </c:pt>
                <c:pt idx="504">
                  <c:v>65.3</c:v>
                </c:pt>
                <c:pt idx="505">
                  <c:v>65.2</c:v>
                </c:pt>
                <c:pt idx="506">
                  <c:v>65.099999999999994</c:v>
                </c:pt>
                <c:pt idx="507">
                  <c:v>65.099999999999994</c:v>
                </c:pt>
                <c:pt idx="508">
                  <c:v>65</c:v>
                </c:pt>
                <c:pt idx="509">
                  <c:v>64.900000000000006</c:v>
                </c:pt>
                <c:pt idx="510">
                  <c:v>64.8</c:v>
                </c:pt>
                <c:pt idx="511">
                  <c:v>64.7</c:v>
                </c:pt>
                <c:pt idx="512">
                  <c:v>64.7</c:v>
                </c:pt>
                <c:pt idx="513">
                  <c:v>64.7</c:v>
                </c:pt>
                <c:pt idx="514">
                  <c:v>64.599999999999994</c:v>
                </c:pt>
                <c:pt idx="515">
                  <c:v>64.599999999999994</c:v>
                </c:pt>
                <c:pt idx="516">
                  <c:v>64.599999999999994</c:v>
                </c:pt>
                <c:pt idx="517">
                  <c:v>64.599999999999994</c:v>
                </c:pt>
                <c:pt idx="518">
                  <c:v>64.599999999999994</c:v>
                </c:pt>
                <c:pt idx="519">
                  <c:v>64.5</c:v>
                </c:pt>
                <c:pt idx="520">
                  <c:v>64.5</c:v>
                </c:pt>
                <c:pt idx="521">
                  <c:v>64.5</c:v>
                </c:pt>
                <c:pt idx="522">
                  <c:v>64.5</c:v>
                </c:pt>
                <c:pt idx="523">
                  <c:v>64.5</c:v>
                </c:pt>
                <c:pt idx="524">
                  <c:v>64.5</c:v>
                </c:pt>
                <c:pt idx="525">
                  <c:v>64.5</c:v>
                </c:pt>
                <c:pt idx="526">
                  <c:v>64.5</c:v>
                </c:pt>
                <c:pt idx="527">
                  <c:v>64.5</c:v>
                </c:pt>
                <c:pt idx="528">
                  <c:v>64.5</c:v>
                </c:pt>
                <c:pt idx="529">
                  <c:v>64.5</c:v>
                </c:pt>
                <c:pt idx="530">
                  <c:v>64.5</c:v>
                </c:pt>
                <c:pt idx="531">
                  <c:v>64.5</c:v>
                </c:pt>
                <c:pt idx="532">
                  <c:v>64.5</c:v>
                </c:pt>
                <c:pt idx="533">
                  <c:v>64.5</c:v>
                </c:pt>
                <c:pt idx="534">
                  <c:v>64.5</c:v>
                </c:pt>
                <c:pt idx="535">
                  <c:v>64.599999999999994</c:v>
                </c:pt>
                <c:pt idx="536">
                  <c:v>64.599999999999994</c:v>
                </c:pt>
                <c:pt idx="537">
                  <c:v>64.599999999999994</c:v>
                </c:pt>
                <c:pt idx="538">
                  <c:v>64.599999999999994</c:v>
                </c:pt>
                <c:pt idx="539">
                  <c:v>64.7</c:v>
                </c:pt>
                <c:pt idx="540">
                  <c:v>64.8</c:v>
                </c:pt>
                <c:pt idx="541">
                  <c:v>64.900000000000006</c:v>
                </c:pt>
                <c:pt idx="542">
                  <c:v>65.099999999999994</c:v>
                </c:pt>
                <c:pt idx="543">
                  <c:v>65.2</c:v>
                </c:pt>
                <c:pt idx="544">
                  <c:v>65.3</c:v>
                </c:pt>
                <c:pt idx="545">
                  <c:v>65.400000000000006</c:v>
                </c:pt>
                <c:pt idx="546">
                  <c:v>65.599999999999994</c:v>
                </c:pt>
                <c:pt idx="547">
                  <c:v>65.7</c:v>
                </c:pt>
                <c:pt idx="548">
                  <c:v>65.8</c:v>
                </c:pt>
                <c:pt idx="549">
                  <c:v>65.900000000000006</c:v>
                </c:pt>
                <c:pt idx="550">
                  <c:v>66</c:v>
                </c:pt>
                <c:pt idx="551">
                  <c:v>66.099999999999994</c:v>
                </c:pt>
                <c:pt idx="552">
                  <c:v>66.2</c:v>
                </c:pt>
                <c:pt idx="553">
                  <c:v>66.3</c:v>
                </c:pt>
                <c:pt idx="554">
                  <c:v>66.400000000000006</c:v>
                </c:pt>
                <c:pt idx="555">
                  <c:v>66.5</c:v>
                </c:pt>
                <c:pt idx="556">
                  <c:v>66.599999999999994</c:v>
                </c:pt>
                <c:pt idx="557">
                  <c:v>66.7</c:v>
                </c:pt>
                <c:pt idx="558">
                  <c:v>66.8</c:v>
                </c:pt>
                <c:pt idx="559">
                  <c:v>66.900000000000006</c:v>
                </c:pt>
                <c:pt idx="560">
                  <c:v>67</c:v>
                </c:pt>
                <c:pt idx="561">
                  <c:v>67.2</c:v>
                </c:pt>
                <c:pt idx="562">
                  <c:v>67.400000000000006</c:v>
                </c:pt>
                <c:pt idx="563">
                  <c:v>67.7</c:v>
                </c:pt>
                <c:pt idx="564">
                  <c:v>68</c:v>
                </c:pt>
                <c:pt idx="565">
                  <c:v>68.3</c:v>
                </c:pt>
                <c:pt idx="566">
                  <c:v>68.7</c:v>
                </c:pt>
                <c:pt idx="567">
                  <c:v>69.2</c:v>
                </c:pt>
                <c:pt idx="568">
                  <c:v>70</c:v>
                </c:pt>
                <c:pt idx="569">
                  <c:v>70.900000000000006</c:v>
                </c:pt>
                <c:pt idx="570">
                  <c:v>72</c:v>
                </c:pt>
                <c:pt idx="571">
                  <c:v>73.2</c:v>
                </c:pt>
                <c:pt idx="572">
                  <c:v>74.400000000000006</c:v>
                </c:pt>
                <c:pt idx="573">
                  <c:v>75.8</c:v>
                </c:pt>
                <c:pt idx="574">
                  <c:v>77.5</c:v>
                </c:pt>
                <c:pt idx="575">
                  <c:v>79.8</c:v>
                </c:pt>
                <c:pt idx="576">
                  <c:v>82.7</c:v>
                </c:pt>
                <c:pt idx="577">
                  <c:v>85.9</c:v>
                </c:pt>
                <c:pt idx="578">
                  <c:v>89.6</c:v>
                </c:pt>
                <c:pt idx="579">
                  <c:v>93.8</c:v>
                </c:pt>
                <c:pt idx="580">
                  <c:v>98.3</c:v>
                </c:pt>
                <c:pt idx="581">
                  <c:v>103</c:v>
                </c:pt>
                <c:pt idx="582">
                  <c:v>107.8</c:v>
                </c:pt>
                <c:pt idx="583">
                  <c:v>113.4</c:v>
                </c:pt>
                <c:pt idx="584">
                  <c:v>119.5</c:v>
                </c:pt>
                <c:pt idx="585">
                  <c:v>126.2</c:v>
                </c:pt>
                <c:pt idx="586">
                  <c:v>133.4</c:v>
                </c:pt>
                <c:pt idx="587">
                  <c:v>140.6</c:v>
                </c:pt>
                <c:pt idx="588">
                  <c:v>148.1</c:v>
                </c:pt>
                <c:pt idx="589">
                  <c:v>155.6</c:v>
                </c:pt>
                <c:pt idx="590">
                  <c:v>163.19999999999999</c:v>
                </c:pt>
                <c:pt idx="591">
                  <c:v>171.1</c:v>
                </c:pt>
                <c:pt idx="592">
                  <c:v>178.9</c:v>
                </c:pt>
                <c:pt idx="593">
                  <c:v>186.8</c:v>
                </c:pt>
                <c:pt idx="594">
                  <c:v>194.8</c:v>
                </c:pt>
                <c:pt idx="595">
                  <c:v>202.8</c:v>
                </c:pt>
                <c:pt idx="596">
                  <c:v>211.1</c:v>
                </c:pt>
                <c:pt idx="597">
                  <c:v>219.8</c:v>
                </c:pt>
                <c:pt idx="598">
                  <c:v>228.5</c:v>
                </c:pt>
                <c:pt idx="599">
                  <c:v>237.6</c:v>
                </c:pt>
                <c:pt idx="600">
                  <c:v>246.7</c:v>
                </c:pt>
                <c:pt idx="601">
                  <c:v>256</c:v>
                </c:pt>
                <c:pt idx="602">
                  <c:v>265.39999999999992</c:v>
                </c:pt>
                <c:pt idx="603">
                  <c:v>274.89999999999992</c:v>
                </c:pt>
                <c:pt idx="604">
                  <c:v>284.8</c:v>
                </c:pt>
                <c:pt idx="605">
                  <c:v>294.7</c:v>
                </c:pt>
                <c:pt idx="606">
                  <c:v>304.60000000000002</c:v>
                </c:pt>
                <c:pt idx="607">
                  <c:v>314.7</c:v>
                </c:pt>
                <c:pt idx="608">
                  <c:v>324.8</c:v>
                </c:pt>
                <c:pt idx="609">
                  <c:v>334.9</c:v>
                </c:pt>
                <c:pt idx="610">
                  <c:v>345.4</c:v>
                </c:pt>
                <c:pt idx="611">
                  <c:v>356</c:v>
                </c:pt>
                <c:pt idx="612">
                  <c:v>367</c:v>
                </c:pt>
                <c:pt idx="613">
                  <c:v>378.3</c:v>
                </c:pt>
                <c:pt idx="614">
                  <c:v>390</c:v>
                </c:pt>
                <c:pt idx="615">
                  <c:v>402.2</c:v>
                </c:pt>
                <c:pt idx="616">
                  <c:v>415</c:v>
                </c:pt>
                <c:pt idx="617">
                  <c:v>428</c:v>
                </c:pt>
                <c:pt idx="618">
                  <c:v>441.8</c:v>
                </c:pt>
                <c:pt idx="619">
                  <c:v>455.7</c:v>
                </c:pt>
                <c:pt idx="620">
                  <c:v>470.2</c:v>
                </c:pt>
                <c:pt idx="621">
                  <c:v>485.2</c:v>
                </c:pt>
                <c:pt idx="622">
                  <c:v>500.3</c:v>
                </c:pt>
                <c:pt idx="623">
                  <c:v>515.79999999999995</c:v>
                </c:pt>
                <c:pt idx="624">
                  <c:v>531.6</c:v>
                </c:pt>
                <c:pt idx="625">
                  <c:v>547.1</c:v>
                </c:pt>
                <c:pt idx="626">
                  <c:v>563.20000000000005</c:v>
                </c:pt>
                <c:pt idx="627">
                  <c:v>579.5</c:v>
                </c:pt>
                <c:pt idx="628">
                  <c:v>595.9</c:v>
                </c:pt>
                <c:pt idx="629">
                  <c:v>612.6</c:v>
                </c:pt>
                <c:pt idx="630">
                  <c:v>628.9</c:v>
                </c:pt>
                <c:pt idx="631">
                  <c:v>645.79999999999995</c:v>
                </c:pt>
                <c:pt idx="632">
                  <c:v>662.7</c:v>
                </c:pt>
                <c:pt idx="633">
                  <c:v>679.2</c:v>
                </c:pt>
                <c:pt idx="634">
                  <c:v>696</c:v>
                </c:pt>
                <c:pt idx="635">
                  <c:v>713</c:v>
                </c:pt>
                <c:pt idx="636">
                  <c:v>730.1</c:v>
                </c:pt>
                <c:pt idx="637">
                  <c:v>748.1</c:v>
                </c:pt>
                <c:pt idx="638">
                  <c:v>766.3</c:v>
                </c:pt>
                <c:pt idx="639">
                  <c:v>785.3</c:v>
                </c:pt>
                <c:pt idx="640">
                  <c:v>805</c:v>
                </c:pt>
                <c:pt idx="641">
                  <c:v>825</c:v>
                </c:pt>
                <c:pt idx="642">
                  <c:v>845.5</c:v>
                </c:pt>
                <c:pt idx="643">
                  <c:v>866.1</c:v>
                </c:pt>
                <c:pt idx="644">
                  <c:v>886.3</c:v>
                </c:pt>
                <c:pt idx="645">
                  <c:v>907.1</c:v>
                </c:pt>
                <c:pt idx="646">
                  <c:v>927.4</c:v>
                </c:pt>
                <c:pt idx="647">
                  <c:v>947.3</c:v>
                </c:pt>
                <c:pt idx="648">
                  <c:v>966.9</c:v>
                </c:pt>
                <c:pt idx="649">
                  <c:v>985</c:v>
                </c:pt>
                <c:pt idx="650">
                  <c:v>1002.7</c:v>
                </c:pt>
                <c:pt idx="651">
                  <c:v>1019.7</c:v>
                </c:pt>
                <c:pt idx="652">
                  <c:v>1035.9000000000001</c:v>
                </c:pt>
                <c:pt idx="653">
                  <c:v>1051.0999999999999</c:v>
                </c:pt>
                <c:pt idx="654">
                  <c:v>1065.7</c:v>
                </c:pt>
                <c:pt idx="655">
                  <c:v>1080.3</c:v>
                </c:pt>
                <c:pt idx="656">
                  <c:v>1095.0999999999999</c:v>
                </c:pt>
                <c:pt idx="657">
                  <c:v>1109.2</c:v>
                </c:pt>
                <c:pt idx="658">
                  <c:v>1122.7</c:v>
                </c:pt>
                <c:pt idx="659">
                  <c:v>1135</c:v>
                </c:pt>
                <c:pt idx="660">
                  <c:v>1145.4000000000001</c:v>
                </c:pt>
                <c:pt idx="661">
                  <c:v>1155.3</c:v>
                </c:pt>
                <c:pt idx="662">
                  <c:v>1164.7</c:v>
                </c:pt>
                <c:pt idx="663">
                  <c:v>1173.4000000000001</c:v>
                </c:pt>
                <c:pt idx="664">
                  <c:v>1181.4000000000001</c:v>
                </c:pt>
                <c:pt idx="665">
                  <c:v>1188.5999999999999</c:v>
                </c:pt>
                <c:pt idx="666">
                  <c:v>1195.2</c:v>
                </c:pt>
                <c:pt idx="667">
                  <c:v>1200.9000000000001</c:v>
                </c:pt>
                <c:pt idx="668">
                  <c:v>1206.3</c:v>
                </c:pt>
                <c:pt idx="669">
                  <c:v>1211.5</c:v>
                </c:pt>
                <c:pt idx="670">
                  <c:v>1216.3</c:v>
                </c:pt>
                <c:pt idx="671">
                  <c:v>1220.5999999999999</c:v>
                </c:pt>
                <c:pt idx="672">
                  <c:v>1224.5999999999999</c:v>
                </c:pt>
                <c:pt idx="673">
                  <c:v>1228.4000000000001</c:v>
                </c:pt>
                <c:pt idx="674">
                  <c:v>1231.5999999999999</c:v>
                </c:pt>
                <c:pt idx="675">
                  <c:v>1234.5999999999999</c:v>
                </c:pt>
                <c:pt idx="676">
                  <c:v>1237.3</c:v>
                </c:pt>
                <c:pt idx="677">
                  <c:v>1239.9000000000001</c:v>
                </c:pt>
                <c:pt idx="678">
                  <c:v>1242.4000000000001</c:v>
                </c:pt>
                <c:pt idx="679">
                  <c:v>1244.7</c:v>
                </c:pt>
                <c:pt idx="680">
                  <c:v>1246.9000000000001</c:v>
                </c:pt>
                <c:pt idx="681">
                  <c:v>1249</c:v>
                </c:pt>
                <c:pt idx="682">
                  <c:v>1250.9000000000001</c:v>
                </c:pt>
                <c:pt idx="683">
                  <c:v>1253.0999999999999</c:v>
                </c:pt>
                <c:pt idx="684">
                  <c:v>1255.5</c:v>
                </c:pt>
                <c:pt idx="685">
                  <c:v>1257.3</c:v>
                </c:pt>
                <c:pt idx="686">
                  <c:v>1258.7</c:v>
                </c:pt>
                <c:pt idx="687">
                  <c:v>1259.5999999999999</c:v>
                </c:pt>
                <c:pt idx="688">
                  <c:v>1260.3</c:v>
                </c:pt>
                <c:pt idx="689">
                  <c:v>1260.5999999999999</c:v>
                </c:pt>
                <c:pt idx="690">
                  <c:v>1260.9000000000001</c:v>
                </c:pt>
                <c:pt idx="691">
                  <c:v>1261</c:v>
                </c:pt>
                <c:pt idx="692">
                  <c:v>1261.0999999999999</c:v>
                </c:pt>
                <c:pt idx="693">
                  <c:v>1261.0999999999999</c:v>
                </c:pt>
                <c:pt idx="694">
                  <c:v>1261</c:v>
                </c:pt>
                <c:pt idx="695">
                  <c:v>1260.5999999999999</c:v>
                </c:pt>
                <c:pt idx="696">
                  <c:v>1259.9000000000001</c:v>
                </c:pt>
                <c:pt idx="697">
                  <c:v>1259</c:v>
                </c:pt>
                <c:pt idx="698">
                  <c:v>1258</c:v>
                </c:pt>
                <c:pt idx="699">
                  <c:v>1257</c:v>
                </c:pt>
                <c:pt idx="700">
                  <c:v>1256</c:v>
                </c:pt>
                <c:pt idx="701">
                  <c:v>1254.9000000000001</c:v>
                </c:pt>
                <c:pt idx="702">
                  <c:v>1253.8</c:v>
                </c:pt>
                <c:pt idx="703">
                  <c:v>1252.7</c:v>
                </c:pt>
                <c:pt idx="704">
                  <c:v>1251.5</c:v>
                </c:pt>
                <c:pt idx="705">
                  <c:v>1250.2</c:v>
                </c:pt>
                <c:pt idx="706">
                  <c:v>1249</c:v>
                </c:pt>
                <c:pt idx="707">
                  <c:v>1247.7</c:v>
                </c:pt>
                <c:pt idx="708">
                  <c:v>1246.4000000000001</c:v>
                </c:pt>
                <c:pt idx="709">
                  <c:v>1245</c:v>
                </c:pt>
                <c:pt idx="710">
                  <c:v>1243.7</c:v>
                </c:pt>
                <c:pt idx="711">
                  <c:v>1242.4000000000001</c:v>
                </c:pt>
                <c:pt idx="712">
                  <c:v>1241</c:v>
                </c:pt>
                <c:pt idx="713">
                  <c:v>1239.5</c:v>
                </c:pt>
                <c:pt idx="714">
                  <c:v>1238.2</c:v>
                </c:pt>
                <c:pt idx="715">
                  <c:v>1236.8</c:v>
                </c:pt>
                <c:pt idx="716">
                  <c:v>1235.4000000000001</c:v>
                </c:pt>
                <c:pt idx="717">
                  <c:v>1233.9000000000001</c:v>
                </c:pt>
                <c:pt idx="718">
                  <c:v>1232.4000000000001</c:v>
                </c:pt>
                <c:pt idx="719">
                  <c:v>1230.8</c:v>
                </c:pt>
                <c:pt idx="720">
                  <c:v>1229.3</c:v>
                </c:pt>
                <c:pt idx="721">
                  <c:v>1227.5999999999999</c:v>
                </c:pt>
                <c:pt idx="722">
                  <c:v>1226</c:v>
                </c:pt>
                <c:pt idx="723">
                  <c:v>1224.3</c:v>
                </c:pt>
                <c:pt idx="724">
                  <c:v>1222.5</c:v>
                </c:pt>
                <c:pt idx="725">
                  <c:v>1220.7</c:v>
                </c:pt>
                <c:pt idx="726">
                  <c:v>1218.9000000000001</c:v>
                </c:pt>
                <c:pt idx="727">
                  <c:v>1217</c:v>
                </c:pt>
                <c:pt idx="728">
                  <c:v>1215.0999999999999</c:v>
                </c:pt>
                <c:pt idx="729">
                  <c:v>1213.2</c:v>
                </c:pt>
                <c:pt idx="730">
                  <c:v>1211.2</c:v>
                </c:pt>
                <c:pt idx="731">
                  <c:v>1209</c:v>
                </c:pt>
                <c:pt idx="732">
                  <c:v>1206.9000000000001</c:v>
                </c:pt>
                <c:pt idx="733">
                  <c:v>1204.7</c:v>
                </c:pt>
                <c:pt idx="734">
                  <c:v>1202.4000000000001</c:v>
                </c:pt>
                <c:pt idx="735">
                  <c:v>1200.0999999999999</c:v>
                </c:pt>
                <c:pt idx="736">
                  <c:v>1197.7</c:v>
                </c:pt>
                <c:pt idx="737">
                  <c:v>1195.0999999999999</c:v>
                </c:pt>
                <c:pt idx="738">
                  <c:v>1192.4000000000001</c:v>
                </c:pt>
                <c:pt idx="739">
                  <c:v>1189.7</c:v>
                </c:pt>
                <c:pt idx="740">
                  <c:v>1186.9000000000001</c:v>
                </c:pt>
                <c:pt idx="741">
                  <c:v>1184</c:v>
                </c:pt>
                <c:pt idx="742">
                  <c:v>1180.9000000000001</c:v>
                </c:pt>
                <c:pt idx="743">
                  <c:v>1177.7</c:v>
                </c:pt>
                <c:pt idx="744">
                  <c:v>1174.2</c:v>
                </c:pt>
                <c:pt idx="745">
                  <c:v>1170.8</c:v>
                </c:pt>
                <c:pt idx="746">
                  <c:v>1167.0999999999999</c:v>
                </c:pt>
                <c:pt idx="747">
                  <c:v>1163.2</c:v>
                </c:pt>
                <c:pt idx="748">
                  <c:v>1159.3</c:v>
                </c:pt>
                <c:pt idx="749">
                  <c:v>1155.2</c:v>
                </c:pt>
                <c:pt idx="750">
                  <c:v>1151.2</c:v>
                </c:pt>
                <c:pt idx="751">
                  <c:v>1147</c:v>
                </c:pt>
                <c:pt idx="752">
                  <c:v>1142.8</c:v>
                </c:pt>
                <c:pt idx="753">
                  <c:v>1138.7</c:v>
                </c:pt>
                <c:pt idx="754">
                  <c:v>1134.5</c:v>
                </c:pt>
                <c:pt idx="755">
                  <c:v>1130.3</c:v>
                </c:pt>
                <c:pt idx="756">
                  <c:v>1126.0999999999999</c:v>
                </c:pt>
                <c:pt idx="757">
                  <c:v>1122</c:v>
                </c:pt>
                <c:pt idx="758">
                  <c:v>1118</c:v>
                </c:pt>
                <c:pt idx="759">
                  <c:v>1113.7</c:v>
                </c:pt>
                <c:pt idx="760">
                  <c:v>1109.5999999999999</c:v>
                </c:pt>
                <c:pt idx="761">
                  <c:v>1105.5999999999999</c:v>
                </c:pt>
                <c:pt idx="762">
                  <c:v>1101.5</c:v>
                </c:pt>
                <c:pt idx="763">
                  <c:v>1097.4000000000001</c:v>
                </c:pt>
                <c:pt idx="764">
                  <c:v>1093.3</c:v>
                </c:pt>
                <c:pt idx="765">
                  <c:v>1089.3</c:v>
                </c:pt>
                <c:pt idx="766">
                  <c:v>1085.2</c:v>
                </c:pt>
                <c:pt idx="767">
                  <c:v>1081.0999999999999</c:v>
                </c:pt>
                <c:pt idx="768">
                  <c:v>1077</c:v>
                </c:pt>
                <c:pt idx="769">
                  <c:v>1073</c:v>
                </c:pt>
                <c:pt idx="770">
                  <c:v>1068.8</c:v>
                </c:pt>
                <c:pt idx="771">
                  <c:v>1064.7</c:v>
                </c:pt>
                <c:pt idx="772">
                  <c:v>1060.7</c:v>
                </c:pt>
                <c:pt idx="773">
                  <c:v>1056.5999999999999</c:v>
                </c:pt>
                <c:pt idx="774">
                  <c:v>1052.5</c:v>
                </c:pt>
                <c:pt idx="775">
                  <c:v>1048.4000000000001</c:v>
                </c:pt>
                <c:pt idx="776">
                  <c:v>1044.3</c:v>
                </c:pt>
                <c:pt idx="777">
                  <c:v>1040.3</c:v>
                </c:pt>
                <c:pt idx="778">
                  <c:v>1036.2</c:v>
                </c:pt>
                <c:pt idx="779">
                  <c:v>1032.0999999999999</c:v>
                </c:pt>
                <c:pt idx="780">
                  <c:v>1028.0999999999999</c:v>
                </c:pt>
                <c:pt idx="781">
                  <c:v>1024</c:v>
                </c:pt>
                <c:pt idx="782">
                  <c:v>1019.9</c:v>
                </c:pt>
                <c:pt idx="783">
                  <c:v>1015.9</c:v>
                </c:pt>
                <c:pt idx="784">
                  <c:v>1012</c:v>
                </c:pt>
                <c:pt idx="785">
                  <c:v>1008.1</c:v>
                </c:pt>
                <c:pt idx="786">
                  <c:v>1004.1</c:v>
                </c:pt>
                <c:pt idx="787">
                  <c:v>1000.1</c:v>
                </c:pt>
                <c:pt idx="788">
                  <c:v>996.2</c:v>
                </c:pt>
                <c:pt idx="789">
                  <c:v>992.2</c:v>
                </c:pt>
                <c:pt idx="790">
                  <c:v>988.3</c:v>
                </c:pt>
                <c:pt idx="791">
                  <c:v>984.4</c:v>
                </c:pt>
                <c:pt idx="792">
                  <c:v>980.5</c:v>
                </c:pt>
                <c:pt idx="793">
                  <c:v>976.5</c:v>
                </c:pt>
                <c:pt idx="794">
                  <c:v>972.7</c:v>
                </c:pt>
                <c:pt idx="795">
                  <c:v>968.7</c:v>
                </c:pt>
                <c:pt idx="796">
                  <c:v>964.9</c:v>
                </c:pt>
                <c:pt idx="797">
                  <c:v>961</c:v>
                </c:pt>
                <c:pt idx="798">
                  <c:v>957.1</c:v>
                </c:pt>
                <c:pt idx="799">
                  <c:v>953.4</c:v>
                </c:pt>
                <c:pt idx="800">
                  <c:v>949.5</c:v>
                </c:pt>
                <c:pt idx="801">
                  <c:v>945.7</c:v>
                </c:pt>
                <c:pt idx="802">
                  <c:v>941.8</c:v>
                </c:pt>
                <c:pt idx="803">
                  <c:v>938</c:v>
                </c:pt>
                <c:pt idx="804">
                  <c:v>934.2</c:v>
                </c:pt>
                <c:pt idx="805">
                  <c:v>930.3</c:v>
                </c:pt>
                <c:pt idx="806">
                  <c:v>926.6</c:v>
                </c:pt>
                <c:pt idx="807">
                  <c:v>923</c:v>
                </c:pt>
                <c:pt idx="808">
                  <c:v>919.2</c:v>
                </c:pt>
                <c:pt idx="809">
                  <c:v>915.4</c:v>
                </c:pt>
                <c:pt idx="810">
                  <c:v>911.7</c:v>
                </c:pt>
                <c:pt idx="811">
                  <c:v>908.1</c:v>
                </c:pt>
                <c:pt idx="812">
                  <c:v>904.4</c:v>
                </c:pt>
                <c:pt idx="813">
                  <c:v>900.7</c:v>
                </c:pt>
                <c:pt idx="814">
                  <c:v>897.1</c:v>
                </c:pt>
                <c:pt idx="815">
                  <c:v>893.6</c:v>
                </c:pt>
                <c:pt idx="816">
                  <c:v>889.9</c:v>
                </c:pt>
                <c:pt idx="817">
                  <c:v>886.4</c:v>
                </c:pt>
                <c:pt idx="818">
                  <c:v>882.9</c:v>
                </c:pt>
                <c:pt idx="819">
                  <c:v>879.3</c:v>
                </c:pt>
                <c:pt idx="820">
                  <c:v>875.8</c:v>
                </c:pt>
                <c:pt idx="821">
                  <c:v>872.4</c:v>
                </c:pt>
                <c:pt idx="822">
                  <c:v>869</c:v>
                </c:pt>
                <c:pt idx="823">
                  <c:v>865.5</c:v>
                </c:pt>
                <c:pt idx="824">
                  <c:v>862.1</c:v>
                </c:pt>
                <c:pt idx="825">
                  <c:v>858.6</c:v>
                </c:pt>
                <c:pt idx="826">
                  <c:v>855.3</c:v>
                </c:pt>
                <c:pt idx="827">
                  <c:v>851.8</c:v>
                </c:pt>
                <c:pt idx="828">
                  <c:v>848.4</c:v>
                </c:pt>
                <c:pt idx="829">
                  <c:v>845.1</c:v>
                </c:pt>
                <c:pt idx="830">
                  <c:v>841.7</c:v>
                </c:pt>
                <c:pt idx="831">
                  <c:v>838.4</c:v>
                </c:pt>
                <c:pt idx="832">
                  <c:v>835.1</c:v>
                </c:pt>
                <c:pt idx="833">
                  <c:v>831.7</c:v>
                </c:pt>
                <c:pt idx="834">
                  <c:v>828.5</c:v>
                </c:pt>
                <c:pt idx="835">
                  <c:v>825.3</c:v>
                </c:pt>
                <c:pt idx="836">
                  <c:v>822</c:v>
                </c:pt>
                <c:pt idx="837">
                  <c:v>818.9</c:v>
                </c:pt>
                <c:pt idx="838">
                  <c:v>815.7</c:v>
                </c:pt>
                <c:pt idx="839">
                  <c:v>812.6</c:v>
                </c:pt>
                <c:pt idx="840">
                  <c:v>809.5</c:v>
                </c:pt>
                <c:pt idx="841">
                  <c:v>806.4</c:v>
                </c:pt>
                <c:pt idx="842">
                  <c:v>803.3</c:v>
                </c:pt>
                <c:pt idx="843">
                  <c:v>800.1</c:v>
                </c:pt>
                <c:pt idx="844">
                  <c:v>797.1</c:v>
                </c:pt>
                <c:pt idx="845">
                  <c:v>794.2</c:v>
                </c:pt>
                <c:pt idx="846">
                  <c:v>791</c:v>
                </c:pt>
                <c:pt idx="847">
                  <c:v>788.1</c:v>
                </c:pt>
                <c:pt idx="848">
                  <c:v>785.1</c:v>
                </c:pt>
                <c:pt idx="849">
                  <c:v>782.1</c:v>
                </c:pt>
                <c:pt idx="850">
                  <c:v>779.2</c:v>
                </c:pt>
                <c:pt idx="851">
                  <c:v>776.2</c:v>
                </c:pt>
                <c:pt idx="852">
                  <c:v>773.3</c:v>
                </c:pt>
                <c:pt idx="853">
                  <c:v>770.4</c:v>
                </c:pt>
                <c:pt idx="854">
                  <c:v>767.4</c:v>
                </c:pt>
                <c:pt idx="855">
                  <c:v>764.6</c:v>
                </c:pt>
                <c:pt idx="856">
                  <c:v>761.8</c:v>
                </c:pt>
                <c:pt idx="857">
                  <c:v>758.9</c:v>
                </c:pt>
                <c:pt idx="858">
                  <c:v>756.2</c:v>
                </c:pt>
                <c:pt idx="859">
                  <c:v>753.4</c:v>
                </c:pt>
                <c:pt idx="860">
                  <c:v>750.6</c:v>
                </c:pt>
                <c:pt idx="861">
                  <c:v>747.9</c:v>
                </c:pt>
                <c:pt idx="862">
                  <c:v>745.1</c:v>
                </c:pt>
                <c:pt idx="863">
                  <c:v>742.4</c:v>
                </c:pt>
                <c:pt idx="864">
                  <c:v>739.7</c:v>
                </c:pt>
                <c:pt idx="865">
                  <c:v>737.1</c:v>
                </c:pt>
                <c:pt idx="866">
                  <c:v>734.3</c:v>
                </c:pt>
                <c:pt idx="867">
                  <c:v>731.6</c:v>
                </c:pt>
                <c:pt idx="868">
                  <c:v>729.1</c:v>
                </c:pt>
                <c:pt idx="869">
                  <c:v>726.5</c:v>
                </c:pt>
                <c:pt idx="870">
                  <c:v>723.9</c:v>
                </c:pt>
                <c:pt idx="871">
                  <c:v>721.2</c:v>
                </c:pt>
                <c:pt idx="872">
                  <c:v>718.9</c:v>
                </c:pt>
                <c:pt idx="873">
                  <c:v>716.4</c:v>
                </c:pt>
                <c:pt idx="874">
                  <c:v>714</c:v>
                </c:pt>
                <c:pt idx="875">
                  <c:v>711.4</c:v>
                </c:pt>
                <c:pt idx="876">
                  <c:v>708.9</c:v>
                </c:pt>
                <c:pt idx="877">
                  <c:v>706.6</c:v>
                </c:pt>
                <c:pt idx="878">
                  <c:v>704.1</c:v>
                </c:pt>
                <c:pt idx="879">
                  <c:v>701.7</c:v>
                </c:pt>
                <c:pt idx="880">
                  <c:v>699.3</c:v>
                </c:pt>
                <c:pt idx="881">
                  <c:v>697</c:v>
                </c:pt>
                <c:pt idx="882">
                  <c:v>694.6</c:v>
                </c:pt>
                <c:pt idx="883">
                  <c:v>692.3</c:v>
                </c:pt>
                <c:pt idx="884">
                  <c:v>689.9</c:v>
                </c:pt>
                <c:pt idx="885">
                  <c:v>687.6</c:v>
                </c:pt>
                <c:pt idx="886">
                  <c:v>685.2</c:v>
                </c:pt>
                <c:pt idx="887">
                  <c:v>682.9</c:v>
                </c:pt>
                <c:pt idx="888">
                  <c:v>680.7</c:v>
                </c:pt>
                <c:pt idx="889">
                  <c:v>678.4</c:v>
                </c:pt>
                <c:pt idx="890">
                  <c:v>676.1</c:v>
                </c:pt>
                <c:pt idx="891">
                  <c:v>673.9</c:v>
                </c:pt>
                <c:pt idx="892">
                  <c:v>671.6</c:v>
                </c:pt>
                <c:pt idx="893">
                  <c:v>669.4</c:v>
                </c:pt>
                <c:pt idx="894">
                  <c:v>667.2</c:v>
                </c:pt>
                <c:pt idx="895">
                  <c:v>665</c:v>
                </c:pt>
                <c:pt idx="896">
                  <c:v>662.8</c:v>
                </c:pt>
                <c:pt idx="897">
                  <c:v>660.6</c:v>
                </c:pt>
                <c:pt idx="898">
                  <c:v>658.4</c:v>
                </c:pt>
                <c:pt idx="899">
                  <c:v>656.2</c:v>
                </c:pt>
                <c:pt idx="900">
                  <c:v>654.1</c:v>
                </c:pt>
                <c:pt idx="901">
                  <c:v>652</c:v>
                </c:pt>
                <c:pt idx="902">
                  <c:v>649.79999999999995</c:v>
                </c:pt>
                <c:pt idx="903">
                  <c:v>647.6</c:v>
                </c:pt>
                <c:pt idx="904">
                  <c:v>645.5</c:v>
                </c:pt>
                <c:pt idx="905">
                  <c:v>643.4</c:v>
                </c:pt>
                <c:pt idx="906">
                  <c:v>641.29999999999995</c:v>
                </c:pt>
                <c:pt idx="907">
                  <c:v>639.20000000000005</c:v>
                </c:pt>
                <c:pt idx="908">
                  <c:v>637.1</c:v>
                </c:pt>
                <c:pt idx="909">
                  <c:v>635</c:v>
                </c:pt>
                <c:pt idx="910">
                  <c:v>633</c:v>
                </c:pt>
                <c:pt idx="911">
                  <c:v>631</c:v>
                </c:pt>
                <c:pt idx="912">
                  <c:v>628.9</c:v>
                </c:pt>
                <c:pt idx="913">
                  <c:v>626.9</c:v>
                </c:pt>
                <c:pt idx="914">
                  <c:v>624.9</c:v>
                </c:pt>
                <c:pt idx="915">
                  <c:v>622.79999999999995</c:v>
                </c:pt>
                <c:pt idx="916">
                  <c:v>620.79999999999995</c:v>
                </c:pt>
                <c:pt idx="917">
                  <c:v>618.79999999999995</c:v>
                </c:pt>
                <c:pt idx="918">
                  <c:v>616.9</c:v>
                </c:pt>
                <c:pt idx="919">
                  <c:v>615</c:v>
                </c:pt>
                <c:pt idx="920">
                  <c:v>613</c:v>
                </c:pt>
                <c:pt idx="921">
                  <c:v>611.1</c:v>
                </c:pt>
                <c:pt idx="922">
                  <c:v>609.20000000000005</c:v>
                </c:pt>
                <c:pt idx="923">
                  <c:v>607.29999999999995</c:v>
                </c:pt>
                <c:pt idx="924">
                  <c:v>605.5</c:v>
                </c:pt>
                <c:pt idx="925">
                  <c:v>603.6</c:v>
                </c:pt>
                <c:pt idx="926">
                  <c:v>601.79999999999995</c:v>
                </c:pt>
                <c:pt idx="927">
                  <c:v>599.9</c:v>
                </c:pt>
                <c:pt idx="928">
                  <c:v>598</c:v>
                </c:pt>
                <c:pt idx="929">
                  <c:v>596.20000000000005</c:v>
                </c:pt>
                <c:pt idx="930">
                  <c:v>594.4</c:v>
                </c:pt>
                <c:pt idx="931">
                  <c:v>592.5</c:v>
                </c:pt>
                <c:pt idx="932">
                  <c:v>590.70000000000005</c:v>
                </c:pt>
                <c:pt idx="933">
                  <c:v>588.79999999999995</c:v>
                </c:pt>
                <c:pt idx="934">
                  <c:v>587.1</c:v>
                </c:pt>
                <c:pt idx="935">
                  <c:v>585.29999999999995</c:v>
                </c:pt>
                <c:pt idx="936">
                  <c:v>583.5</c:v>
                </c:pt>
                <c:pt idx="937">
                  <c:v>581.70000000000005</c:v>
                </c:pt>
                <c:pt idx="938">
                  <c:v>580</c:v>
                </c:pt>
                <c:pt idx="939">
                  <c:v>578.20000000000005</c:v>
                </c:pt>
                <c:pt idx="940">
                  <c:v>576.5</c:v>
                </c:pt>
                <c:pt idx="941">
                  <c:v>574.79999999999995</c:v>
                </c:pt>
                <c:pt idx="942">
                  <c:v>573</c:v>
                </c:pt>
                <c:pt idx="943">
                  <c:v>571.4</c:v>
                </c:pt>
                <c:pt idx="944">
                  <c:v>569.70000000000005</c:v>
                </c:pt>
                <c:pt idx="945">
                  <c:v>568</c:v>
                </c:pt>
                <c:pt idx="946">
                  <c:v>566.29999999999995</c:v>
                </c:pt>
                <c:pt idx="947">
                  <c:v>564.6</c:v>
                </c:pt>
                <c:pt idx="948">
                  <c:v>563</c:v>
                </c:pt>
                <c:pt idx="949">
                  <c:v>561.29999999999995</c:v>
                </c:pt>
                <c:pt idx="950">
                  <c:v>559.70000000000005</c:v>
                </c:pt>
                <c:pt idx="951">
                  <c:v>558</c:v>
                </c:pt>
                <c:pt idx="952">
                  <c:v>556.5</c:v>
                </c:pt>
                <c:pt idx="953">
                  <c:v>554.9</c:v>
                </c:pt>
                <c:pt idx="954">
                  <c:v>553.29999999999995</c:v>
                </c:pt>
                <c:pt idx="955">
                  <c:v>551.79999999999995</c:v>
                </c:pt>
                <c:pt idx="956">
                  <c:v>550.20000000000005</c:v>
                </c:pt>
                <c:pt idx="957">
                  <c:v>548.6</c:v>
                </c:pt>
                <c:pt idx="958">
                  <c:v>547.1</c:v>
                </c:pt>
                <c:pt idx="959">
                  <c:v>545.6</c:v>
                </c:pt>
                <c:pt idx="960">
                  <c:v>544.1</c:v>
                </c:pt>
                <c:pt idx="961">
                  <c:v>542.70000000000005</c:v>
                </c:pt>
                <c:pt idx="962">
                  <c:v>541.20000000000005</c:v>
                </c:pt>
                <c:pt idx="963">
                  <c:v>539.6</c:v>
                </c:pt>
                <c:pt idx="964">
                  <c:v>538.20000000000005</c:v>
                </c:pt>
                <c:pt idx="965">
                  <c:v>536.6</c:v>
                </c:pt>
                <c:pt idx="966">
                  <c:v>535.20000000000005</c:v>
                </c:pt>
                <c:pt idx="967">
                  <c:v>533.70000000000005</c:v>
                </c:pt>
                <c:pt idx="968">
                  <c:v>532.20000000000005</c:v>
                </c:pt>
                <c:pt idx="969">
                  <c:v>530.79999999999995</c:v>
                </c:pt>
                <c:pt idx="970">
                  <c:v>529.29999999999995</c:v>
                </c:pt>
                <c:pt idx="971">
                  <c:v>527.9</c:v>
                </c:pt>
                <c:pt idx="972">
                  <c:v>526.4</c:v>
                </c:pt>
                <c:pt idx="973">
                  <c:v>524.9</c:v>
                </c:pt>
                <c:pt idx="974">
                  <c:v>523.5</c:v>
                </c:pt>
                <c:pt idx="975">
                  <c:v>522.1</c:v>
                </c:pt>
                <c:pt idx="976">
                  <c:v>520.70000000000005</c:v>
                </c:pt>
                <c:pt idx="977">
                  <c:v>519.29999999999995</c:v>
                </c:pt>
                <c:pt idx="978">
                  <c:v>517.9</c:v>
                </c:pt>
                <c:pt idx="979">
                  <c:v>516.5</c:v>
                </c:pt>
                <c:pt idx="980">
                  <c:v>515.1</c:v>
                </c:pt>
                <c:pt idx="981">
                  <c:v>513.70000000000005</c:v>
                </c:pt>
                <c:pt idx="982">
                  <c:v>512.29999999999995</c:v>
                </c:pt>
                <c:pt idx="983">
                  <c:v>511</c:v>
                </c:pt>
                <c:pt idx="984">
                  <c:v>509.7</c:v>
                </c:pt>
                <c:pt idx="985">
                  <c:v>508.4</c:v>
                </c:pt>
                <c:pt idx="986">
                  <c:v>507.1</c:v>
                </c:pt>
                <c:pt idx="987">
                  <c:v>505.7</c:v>
                </c:pt>
                <c:pt idx="988">
                  <c:v>504.4</c:v>
                </c:pt>
                <c:pt idx="989">
                  <c:v>503.1</c:v>
                </c:pt>
                <c:pt idx="990">
                  <c:v>501.7</c:v>
                </c:pt>
                <c:pt idx="991">
                  <c:v>500.5</c:v>
                </c:pt>
                <c:pt idx="992">
                  <c:v>499.2</c:v>
                </c:pt>
                <c:pt idx="993">
                  <c:v>497.9</c:v>
                </c:pt>
                <c:pt idx="994">
                  <c:v>496.6</c:v>
                </c:pt>
                <c:pt idx="995">
                  <c:v>495.3</c:v>
                </c:pt>
                <c:pt idx="996">
                  <c:v>494</c:v>
                </c:pt>
                <c:pt idx="997">
                  <c:v>492.7</c:v>
                </c:pt>
                <c:pt idx="998">
                  <c:v>491.4</c:v>
                </c:pt>
                <c:pt idx="999">
                  <c:v>490.2</c:v>
                </c:pt>
                <c:pt idx="1000">
                  <c:v>488.9</c:v>
                </c:pt>
                <c:pt idx="1001">
                  <c:v>487.6</c:v>
                </c:pt>
                <c:pt idx="1002">
                  <c:v>486.3</c:v>
                </c:pt>
                <c:pt idx="1003">
                  <c:v>485.1</c:v>
                </c:pt>
                <c:pt idx="1004">
                  <c:v>483.8</c:v>
                </c:pt>
                <c:pt idx="1005">
                  <c:v>482.6</c:v>
                </c:pt>
                <c:pt idx="1006">
                  <c:v>481.4</c:v>
                </c:pt>
                <c:pt idx="1007">
                  <c:v>480.1</c:v>
                </c:pt>
                <c:pt idx="1008">
                  <c:v>478.9</c:v>
                </c:pt>
                <c:pt idx="1009">
                  <c:v>477.7</c:v>
                </c:pt>
                <c:pt idx="1010">
                  <c:v>476.5</c:v>
                </c:pt>
                <c:pt idx="1011">
                  <c:v>475.3</c:v>
                </c:pt>
                <c:pt idx="1012">
                  <c:v>474.1</c:v>
                </c:pt>
                <c:pt idx="1013">
                  <c:v>472.9</c:v>
                </c:pt>
                <c:pt idx="1014">
                  <c:v>471.8</c:v>
                </c:pt>
                <c:pt idx="1015">
                  <c:v>470.6</c:v>
                </c:pt>
                <c:pt idx="1016">
                  <c:v>469.4</c:v>
                </c:pt>
                <c:pt idx="1017">
                  <c:v>468.3</c:v>
                </c:pt>
                <c:pt idx="1018">
                  <c:v>467.2</c:v>
                </c:pt>
                <c:pt idx="1019">
                  <c:v>466</c:v>
                </c:pt>
                <c:pt idx="1020">
                  <c:v>464.9</c:v>
                </c:pt>
                <c:pt idx="1021">
                  <c:v>463.7</c:v>
                </c:pt>
                <c:pt idx="1022">
                  <c:v>462.5</c:v>
                </c:pt>
                <c:pt idx="1023">
                  <c:v>461.4</c:v>
                </c:pt>
                <c:pt idx="1024">
                  <c:v>460.3</c:v>
                </c:pt>
                <c:pt idx="1025">
                  <c:v>459.2</c:v>
                </c:pt>
                <c:pt idx="1026">
                  <c:v>458.1</c:v>
                </c:pt>
                <c:pt idx="1027">
                  <c:v>457</c:v>
                </c:pt>
                <c:pt idx="1028">
                  <c:v>455.9</c:v>
                </c:pt>
                <c:pt idx="1029">
                  <c:v>454.8</c:v>
                </c:pt>
                <c:pt idx="1030">
                  <c:v>453.7</c:v>
                </c:pt>
                <c:pt idx="1031">
                  <c:v>452.5</c:v>
                </c:pt>
                <c:pt idx="1032">
                  <c:v>451.4</c:v>
                </c:pt>
                <c:pt idx="1033">
                  <c:v>450.4</c:v>
                </c:pt>
                <c:pt idx="1034">
                  <c:v>449.3</c:v>
                </c:pt>
                <c:pt idx="1035">
                  <c:v>448.2</c:v>
                </c:pt>
                <c:pt idx="1036">
                  <c:v>447.1</c:v>
                </c:pt>
                <c:pt idx="1037">
                  <c:v>446.1</c:v>
                </c:pt>
                <c:pt idx="1038">
                  <c:v>445</c:v>
                </c:pt>
                <c:pt idx="1039">
                  <c:v>444</c:v>
                </c:pt>
                <c:pt idx="1040">
                  <c:v>442.9</c:v>
                </c:pt>
                <c:pt idx="1041">
                  <c:v>441.8</c:v>
                </c:pt>
                <c:pt idx="1042">
                  <c:v>440.8</c:v>
                </c:pt>
                <c:pt idx="1043">
                  <c:v>439.8</c:v>
                </c:pt>
                <c:pt idx="1044">
                  <c:v>438.8</c:v>
                </c:pt>
                <c:pt idx="1045">
                  <c:v>437.8</c:v>
                </c:pt>
                <c:pt idx="1046">
                  <c:v>436.7</c:v>
                </c:pt>
                <c:pt idx="1047">
                  <c:v>435.7</c:v>
                </c:pt>
                <c:pt idx="1048">
                  <c:v>434.7</c:v>
                </c:pt>
                <c:pt idx="1049">
                  <c:v>433.7</c:v>
                </c:pt>
                <c:pt idx="1050">
                  <c:v>432.7</c:v>
                </c:pt>
                <c:pt idx="1051">
                  <c:v>431.7</c:v>
                </c:pt>
                <c:pt idx="1052">
                  <c:v>430.7</c:v>
                </c:pt>
                <c:pt idx="1053">
                  <c:v>429.8</c:v>
                </c:pt>
                <c:pt idx="1054">
                  <c:v>428.8</c:v>
                </c:pt>
                <c:pt idx="1055">
                  <c:v>427.8</c:v>
                </c:pt>
                <c:pt idx="1056">
                  <c:v>426.8</c:v>
                </c:pt>
                <c:pt idx="1057">
                  <c:v>425.9</c:v>
                </c:pt>
                <c:pt idx="1058">
                  <c:v>424.9</c:v>
                </c:pt>
                <c:pt idx="1059">
                  <c:v>423.9</c:v>
                </c:pt>
                <c:pt idx="1060">
                  <c:v>422.9</c:v>
                </c:pt>
                <c:pt idx="1061">
                  <c:v>422</c:v>
                </c:pt>
                <c:pt idx="1062">
                  <c:v>421.1</c:v>
                </c:pt>
                <c:pt idx="1063">
                  <c:v>420.2</c:v>
                </c:pt>
                <c:pt idx="1064">
                  <c:v>419.2</c:v>
                </c:pt>
                <c:pt idx="1065">
                  <c:v>418.3</c:v>
                </c:pt>
                <c:pt idx="1066">
                  <c:v>417.3</c:v>
                </c:pt>
                <c:pt idx="1067">
                  <c:v>416.4</c:v>
                </c:pt>
                <c:pt idx="1068">
                  <c:v>415.5</c:v>
                </c:pt>
                <c:pt idx="1069">
                  <c:v>414.6</c:v>
                </c:pt>
                <c:pt idx="1070">
                  <c:v>413.7</c:v>
                </c:pt>
                <c:pt idx="1071">
                  <c:v>412.8</c:v>
                </c:pt>
                <c:pt idx="1072">
                  <c:v>411.8</c:v>
                </c:pt>
                <c:pt idx="1073">
                  <c:v>410.9</c:v>
                </c:pt>
                <c:pt idx="1074">
                  <c:v>409.7</c:v>
                </c:pt>
                <c:pt idx="1075">
                  <c:v>408.7</c:v>
                </c:pt>
                <c:pt idx="1076">
                  <c:v>407.7</c:v>
                </c:pt>
                <c:pt idx="1077">
                  <c:v>406.7</c:v>
                </c:pt>
                <c:pt idx="1078">
                  <c:v>406</c:v>
                </c:pt>
                <c:pt idx="1079">
                  <c:v>405.2</c:v>
                </c:pt>
                <c:pt idx="1080">
                  <c:v>404.3</c:v>
                </c:pt>
                <c:pt idx="1081">
                  <c:v>403.4</c:v>
                </c:pt>
                <c:pt idx="1082">
                  <c:v>402.5</c:v>
                </c:pt>
                <c:pt idx="1083">
                  <c:v>401.6</c:v>
                </c:pt>
                <c:pt idx="1084">
                  <c:v>400.7</c:v>
                </c:pt>
                <c:pt idx="1085">
                  <c:v>399.8</c:v>
                </c:pt>
                <c:pt idx="1086">
                  <c:v>398.9</c:v>
                </c:pt>
                <c:pt idx="1087">
                  <c:v>398.1</c:v>
                </c:pt>
                <c:pt idx="1088">
                  <c:v>397.2</c:v>
                </c:pt>
                <c:pt idx="1089">
                  <c:v>396.4</c:v>
                </c:pt>
                <c:pt idx="1090">
                  <c:v>395.5</c:v>
                </c:pt>
                <c:pt idx="1091">
                  <c:v>394.7</c:v>
                </c:pt>
                <c:pt idx="1092">
                  <c:v>393.8</c:v>
                </c:pt>
                <c:pt idx="1093">
                  <c:v>392.9</c:v>
                </c:pt>
                <c:pt idx="1094">
                  <c:v>392.1</c:v>
                </c:pt>
                <c:pt idx="1095">
                  <c:v>391.2</c:v>
                </c:pt>
                <c:pt idx="1096">
                  <c:v>390.4</c:v>
                </c:pt>
                <c:pt idx="1097">
                  <c:v>389.6</c:v>
                </c:pt>
                <c:pt idx="1098">
                  <c:v>388.7</c:v>
                </c:pt>
                <c:pt idx="1099">
                  <c:v>387.9</c:v>
                </c:pt>
                <c:pt idx="1100">
                  <c:v>387.1</c:v>
                </c:pt>
                <c:pt idx="1101">
                  <c:v>386.2</c:v>
                </c:pt>
                <c:pt idx="1102">
                  <c:v>385.4</c:v>
                </c:pt>
                <c:pt idx="1103">
                  <c:v>384.6</c:v>
                </c:pt>
                <c:pt idx="1104">
                  <c:v>383.8</c:v>
                </c:pt>
                <c:pt idx="1105">
                  <c:v>383</c:v>
                </c:pt>
                <c:pt idx="1106">
                  <c:v>382.2</c:v>
                </c:pt>
                <c:pt idx="1107">
                  <c:v>381.4</c:v>
                </c:pt>
                <c:pt idx="1108">
                  <c:v>380.6</c:v>
                </c:pt>
                <c:pt idx="1109">
                  <c:v>379.8</c:v>
                </c:pt>
                <c:pt idx="1110">
                  <c:v>379</c:v>
                </c:pt>
                <c:pt idx="1111">
                  <c:v>378.2</c:v>
                </c:pt>
                <c:pt idx="1112">
                  <c:v>377.4</c:v>
                </c:pt>
                <c:pt idx="1113">
                  <c:v>376.6</c:v>
                </c:pt>
                <c:pt idx="1114">
                  <c:v>375.8</c:v>
                </c:pt>
                <c:pt idx="1115">
                  <c:v>375</c:v>
                </c:pt>
                <c:pt idx="1116">
                  <c:v>374.3</c:v>
                </c:pt>
                <c:pt idx="1117">
                  <c:v>373.5</c:v>
                </c:pt>
                <c:pt idx="1118">
                  <c:v>372.7</c:v>
                </c:pt>
                <c:pt idx="1119">
                  <c:v>372</c:v>
                </c:pt>
                <c:pt idx="1120">
                  <c:v>371.2</c:v>
                </c:pt>
                <c:pt idx="1121">
                  <c:v>370.4</c:v>
                </c:pt>
                <c:pt idx="1122">
                  <c:v>369.6</c:v>
                </c:pt>
                <c:pt idx="1123">
                  <c:v>368.9</c:v>
                </c:pt>
                <c:pt idx="1124">
                  <c:v>368.1</c:v>
                </c:pt>
                <c:pt idx="1125">
                  <c:v>367.4</c:v>
                </c:pt>
                <c:pt idx="1126">
                  <c:v>366.6</c:v>
                </c:pt>
                <c:pt idx="1127">
                  <c:v>365.9</c:v>
                </c:pt>
                <c:pt idx="1128">
                  <c:v>365.2</c:v>
                </c:pt>
                <c:pt idx="1129">
                  <c:v>364.4</c:v>
                </c:pt>
                <c:pt idx="1130">
                  <c:v>363.6</c:v>
                </c:pt>
                <c:pt idx="1131">
                  <c:v>362.9</c:v>
                </c:pt>
                <c:pt idx="1132">
                  <c:v>362.2</c:v>
                </c:pt>
                <c:pt idx="1133">
                  <c:v>361.4</c:v>
                </c:pt>
                <c:pt idx="1134">
                  <c:v>360.7</c:v>
                </c:pt>
                <c:pt idx="1135">
                  <c:v>360</c:v>
                </c:pt>
                <c:pt idx="1136">
                  <c:v>359.2</c:v>
                </c:pt>
                <c:pt idx="1137">
                  <c:v>358.5</c:v>
                </c:pt>
                <c:pt idx="1138">
                  <c:v>357.8</c:v>
                </c:pt>
                <c:pt idx="1139">
                  <c:v>357.1</c:v>
                </c:pt>
                <c:pt idx="1140">
                  <c:v>356.4</c:v>
                </c:pt>
                <c:pt idx="1141">
                  <c:v>355.7</c:v>
                </c:pt>
                <c:pt idx="1142">
                  <c:v>355</c:v>
                </c:pt>
                <c:pt idx="1143">
                  <c:v>354.3</c:v>
                </c:pt>
                <c:pt idx="1144">
                  <c:v>353.6</c:v>
                </c:pt>
                <c:pt idx="1145">
                  <c:v>352.9</c:v>
                </c:pt>
                <c:pt idx="1146">
                  <c:v>352.2</c:v>
                </c:pt>
                <c:pt idx="1147">
                  <c:v>351.6</c:v>
                </c:pt>
                <c:pt idx="1148">
                  <c:v>350.8</c:v>
                </c:pt>
                <c:pt idx="1149">
                  <c:v>350.1</c:v>
                </c:pt>
                <c:pt idx="1150">
                  <c:v>349.4</c:v>
                </c:pt>
                <c:pt idx="1151">
                  <c:v>348.8</c:v>
                </c:pt>
                <c:pt idx="1152">
                  <c:v>348.1</c:v>
                </c:pt>
                <c:pt idx="1153">
                  <c:v>347.4</c:v>
                </c:pt>
                <c:pt idx="1154">
                  <c:v>346.7</c:v>
                </c:pt>
                <c:pt idx="1155">
                  <c:v>346</c:v>
                </c:pt>
                <c:pt idx="1156">
                  <c:v>345.4</c:v>
                </c:pt>
                <c:pt idx="1157">
                  <c:v>344.7</c:v>
                </c:pt>
                <c:pt idx="1158">
                  <c:v>344</c:v>
                </c:pt>
                <c:pt idx="1159">
                  <c:v>343.3</c:v>
                </c:pt>
                <c:pt idx="1160">
                  <c:v>342.7</c:v>
                </c:pt>
                <c:pt idx="1161">
                  <c:v>342</c:v>
                </c:pt>
                <c:pt idx="1162">
                  <c:v>341.3</c:v>
                </c:pt>
                <c:pt idx="1163">
                  <c:v>340.7</c:v>
                </c:pt>
                <c:pt idx="1164">
                  <c:v>340</c:v>
                </c:pt>
                <c:pt idx="1165">
                  <c:v>339.4</c:v>
                </c:pt>
                <c:pt idx="1166">
                  <c:v>338.7</c:v>
                </c:pt>
                <c:pt idx="1167">
                  <c:v>338.1</c:v>
                </c:pt>
                <c:pt idx="1168">
                  <c:v>337.4</c:v>
                </c:pt>
                <c:pt idx="1169">
                  <c:v>336.8</c:v>
                </c:pt>
                <c:pt idx="1170">
                  <c:v>336.2</c:v>
                </c:pt>
                <c:pt idx="1171">
                  <c:v>335.5</c:v>
                </c:pt>
                <c:pt idx="1172">
                  <c:v>334.9</c:v>
                </c:pt>
                <c:pt idx="1173">
                  <c:v>334.3</c:v>
                </c:pt>
                <c:pt idx="1174">
                  <c:v>333.6</c:v>
                </c:pt>
                <c:pt idx="1175">
                  <c:v>333</c:v>
                </c:pt>
                <c:pt idx="1176">
                  <c:v>332.4</c:v>
                </c:pt>
                <c:pt idx="1177">
                  <c:v>331.7</c:v>
                </c:pt>
                <c:pt idx="1178">
                  <c:v>331.1</c:v>
                </c:pt>
                <c:pt idx="1179">
                  <c:v>330.5</c:v>
                </c:pt>
                <c:pt idx="1180">
                  <c:v>329.9</c:v>
                </c:pt>
                <c:pt idx="1181">
                  <c:v>329.3</c:v>
                </c:pt>
                <c:pt idx="1182">
                  <c:v>328.6</c:v>
                </c:pt>
                <c:pt idx="1183">
                  <c:v>328</c:v>
                </c:pt>
                <c:pt idx="1184">
                  <c:v>327.39999999999992</c:v>
                </c:pt>
                <c:pt idx="1185">
                  <c:v>326.8</c:v>
                </c:pt>
                <c:pt idx="1186">
                  <c:v>326.2</c:v>
                </c:pt>
                <c:pt idx="1187">
                  <c:v>325.60000000000002</c:v>
                </c:pt>
                <c:pt idx="1188">
                  <c:v>325</c:v>
                </c:pt>
                <c:pt idx="1189">
                  <c:v>324.39999999999992</c:v>
                </c:pt>
                <c:pt idx="1190">
                  <c:v>323.8</c:v>
                </c:pt>
                <c:pt idx="1191">
                  <c:v>323.2</c:v>
                </c:pt>
                <c:pt idx="1192">
                  <c:v>322.60000000000002</c:v>
                </c:pt>
                <c:pt idx="1193">
                  <c:v>321.89999999999992</c:v>
                </c:pt>
                <c:pt idx="1194">
                  <c:v>321.3</c:v>
                </c:pt>
                <c:pt idx="1195">
                  <c:v>320.8</c:v>
                </c:pt>
                <c:pt idx="1196">
                  <c:v>320.2</c:v>
                </c:pt>
                <c:pt idx="1197">
                  <c:v>319.60000000000002</c:v>
                </c:pt>
                <c:pt idx="1198">
                  <c:v>319</c:v>
                </c:pt>
                <c:pt idx="1199">
                  <c:v>318.5</c:v>
                </c:pt>
                <c:pt idx="1200">
                  <c:v>317.89999999999992</c:v>
                </c:pt>
                <c:pt idx="1201">
                  <c:v>317.3</c:v>
                </c:pt>
                <c:pt idx="1202">
                  <c:v>316.7</c:v>
                </c:pt>
                <c:pt idx="1203">
                  <c:v>316.10000000000002</c:v>
                </c:pt>
                <c:pt idx="1204">
                  <c:v>315.5</c:v>
                </c:pt>
                <c:pt idx="1205">
                  <c:v>315</c:v>
                </c:pt>
                <c:pt idx="1206">
                  <c:v>314.39999999999992</c:v>
                </c:pt>
                <c:pt idx="1207">
                  <c:v>313.8</c:v>
                </c:pt>
                <c:pt idx="1208">
                  <c:v>313.3</c:v>
                </c:pt>
                <c:pt idx="1209">
                  <c:v>312.7</c:v>
                </c:pt>
                <c:pt idx="1210">
                  <c:v>312.10000000000002</c:v>
                </c:pt>
                <c:pt idx="1211">
                  <c:v>311.5</c:v>
                </c:pt>
                <c:pt idx="1212">
                  <c:v>311</c:v>
                </c:pt>
                <c:pt idx="1213">
                  <c:v>310.39999999999992</c:v>
                </c:pt>
                <c:pt idx="1214">
                  <c:v>309.89999999999992</c:v>
                </c:pt>
                <c:pt idx="1215">
                  <c:v>309.3</c:v>
                </c:pt>
                <c:pt idx="1216">
                  <c:v>308.8</c:v>
                </c:pt>
                <c:pt idx="1217">
                  <c:v>308.3</c:v>
                </c:pt>
                <c:pt idx="1218">
                  <c:v>307.7</c:v>
                </c:pt>
                <c:pt idx="1219">
                  <c:v>307.2</c:v>
                </c:pt>
                <c:pt idx="1220">
                  <c:v>306.60000000000002</c:v>
                </c:pt>
                <c:pt idx="1221">
                  <c:v>306.10000000000002</c:v>
                </c:pt>
                <c:pt idx="1222">
                  <c:v>305.5</c:v>
                </c:pt>
                <c:pt idx="1223">
                  <c:v>305</c:v>
                </c:pt>
                <c:pt idx="1224">
                  <c:v>304.5</c:v>
                </c:pt>
                <c:pt idx="1225">
                  <c:v>303.89999999999992</c:v>
                </c:pt>
                <c:pt idx="1226">
                  <c:v>303.39999999999992</c:v>
                </c:pt>
                <c:pt idx="1227">
                  <c:v>302.8</c:v>
                </c:pt>
                <c:pt idx="1228">
                  <c:v>302.3</c:v>
                </c:pt>
                <c:pt idx="1229">
                  <c:v>301.7</c:v>
                </c:pt>
                <c:pt idx="1230">
                  <c:v>301.2</c:v>
                </c:pt>
                <c:pt idx="1231">
                  <c:v>300.7</c:v>
                </c:pt>
                <c:pt idx="1232">
                  <c:v>300.10000000000002</c:v>
                </c:pt>
                <c:pt idx="1233">
                  <c:v>299.5</c:v>
                </c:pt>
                <c:pt idx="1234">
                  <c:v>299</c:v>
                </c:pt>
                <c:pt idx="1235">
                  <c:v>298.5</c:v>
                </c:pt>
                <c:pt idx="1236">
                  <c:v>297.89999999999992</c:v>
                </c:pt>
                <c:pt idx="1237">
                  <c:v>297.39999999999992</c:v>
                </c:pt>
                <c:pt idx="1238">
                  <c:v>296.8</c:v>
                </c:pt>
                <c:pt idx="1239">
                  <c:v>296.3</c:v>
                </c:pt>
                <c:pt idx="1240">
                  <c:v>295.8</c:v>
                </c:pt>
                <c:pt idx="1241">
                  <c:v>295.2</c:v>
                </c:pt>
                <c:pt idx="1242">
                  <c:v>294.7</c:v>
                </c:pt>
                <c:pt idx="1243">
                  <c:v>294.10000000000002</c:v>
                </c:pt>
                <c:pt idx="1244">
                  <c:v>293.60000000000002</c:v>
                </c:pt>
                <c:pt idx="1245">
                  <c:v>293.10000000000002</c:v>
                </c:pt>
                <c:pt idx="1246">
                  <c:v>292.60000000000002</c:v>
                </c:pt>
                <c:pt idx="1247">
                  <c:v>292</c:v>
                </c:pt>
                <c:pt idx="1248">
                  <c:v>291.5</c:v>
                </c:pt>
                <c:pt idx="1249">
                  <c:v>291</c:v>
                </c:pt>
                <c:pt idx="1250">
                  <c:v>290.5</c:v>
                </c:pt>
                <c:pt idx="1251">
                  <c:v>289.89999999999992</c:v>
                </c:pt>
                <c:pt idx="1252">
                  <c:v>289.39999999999992</c:v>
                </c:pt>
                <c:pt idx="1253">
                  <c:v>288.8</c:v>
                </c:pt>
                <c:pt idx="1254">
                  <c:v>288.3</c:v>
                </c:pt>
                <c:pt idx="1255">
                  <c:v>287.8</c:v>
                </c:pt>
                <c:pt idx="1256">
                  <c:v>287.2</c:v>
                </c:pt>
                <c:pt idx="1257">
                  <c:v>286.7</c:v>
                </c:pt>
                <c:pt idx="1258">
                  <c:v>286.10000000000002</c:v>
                </c:pt>
                <c:pt idx="1259">
                  <c:v>285.5</c:v>
                </c:pt>
                <c:pt idx="1260">
                  <c:v>285</c:v>
                </c:pt>
                <c:pt idx="1261">
                  <c:v>284.5</c:v>
                </c:pt>
                <c:pt idx="1262">
                  <c:v>283.89999999999992</c:v>
                </c:pt>
                <c:pt idx="1263">
                  <c:v>283.3</c:v>
                </c:pt>
                <c:pt idx="1264">
                  <c:v>282.7</c:v>
                </c:pt>
                <c:pt idx="1265">
                  <c:v>282.2</c:v>
                </c:pt>
                <c:pt idx="1266">
                  <c:v>281.60000000000002</c:v>
                </c:pt>
                <c:pt idx="1267">
                  <c:v>281</c:v>
                </c:pt>
                <c:pt idx="1268">
                  <c:v>280.39999999999992</c:v>
                </c:pt>
                <c:pt idx="1269">
                  <c:v>279.8</c:v>
                </c:pt>
                <c:pt idx="1270">
                  <c:v>279.3</c:v>
                </c:pt>
                <c:pt idx="1271">
                  <c:v>278.7</c:v>
                </c:pt>
                <c:pt idx="1272">
                  <c:v>278.10000000000002</c:v>
                </c:pt>
                <c:pt idx="1273">
                  <c:v>277.5</c:v>
                </c:pt>
                <c:pt idx="1274">
                  <c:v>276.89999999999992</c:v>
                </c:pt>
                <c:pt idx="1275">
                  <c:v>276.3</c:v>
                </c:pt>
                <c:pt idx="1276">
                  <c:v>275.7</c:v>
                </c:pt>
                <c:pt idx="1277">
                  <c:v>275.10000000000002</c:v>
                </c:pt>
                <c:pt idx="1278">
                  <c:v>274.60000000000002</c:v>
                </c:pt>
                <c:pt idx="1279">
                  <c:v>274</c:v>
                </c:pt>
                <c:pt idx="1280">
                  <c:v>273.39999999999992</c:v>
                </c:pt>
                <c:pt idx="1281">
                  <c:v>272.89999999999992</c:v>
                </c:pt>
                <c:pt idx="1282">
                  <c:v>272.3</c:v>
                </c:pt>
                <c:pt idx="1283">
                  <c:v>271.7</c:v>
                </c:pt>
                <c:pt idx="1284">
                  <c:v>271.10000000000002</c:v>
                </c:pt>
                <c:pt idx="1285">
                  <c:v>270.5</c:v>
                </c:pt>
                <c:pt idx="1286">
                  <c:v>270</c:v>
                </c:pt>
                <c:pt idx="1287">
                  <c:v>269.39999999999992</c:v>
                </c:pt>
                <c:pt idx="1288">
                  <c:v>268.8</c:v>
                </c:pt>
                <c:pt idx="1289">
                  <c:v>268.2</c:v>
                </c:pt>
                <c:pt idx="1290">
                  <c:v>267.60000000000002</c:v>
                </c:pt>
                <c:pt idx="1291">
                  <c:v>267.10000000000002</c:v>
                </c:pt>
                <c:pt idx="1292">
                  <c:v>266.5</c:v>
                </c:pt>
                <c:pt idx="1293">
                  <c:v>266</c:v>
                </c:pt>
                <c:pt idx="1294">
                  <c:v>265.39999999999992</c:v>
                </c:pt>
                <c:pt idx="1295">
                  <c:v>264.8</c:v>
                </c:pt>
                <c:pt idx="1296">
                  <c:v>264.3</c:v>
                </c:pt>
                <c:pt idx="1297">
                  <c:v>263.7</c:v>
                </c:pt>
                <c:pt idx="1298">
                  <c:v>263.10000000000002</c:v>
                </c:pt>
                <c:pt idx="1299">
                  <c:v>262.60000000000002</c:v>
                </c:pt>
                <c:pt idx="1300">
                  <c:v>262</c:v>
                </c:pt>
                <c:pt idx="1301">
                  <c:v>261.39999999999992</c:v>
                </c:pt>
                <c:pt idx="1302">
                  <c:v>260.8</c:v>
                </c:pt>
                <c:pt idx="1303">
                  <c:v>260.3</c:v>
                </c:pt>
                <c:pt idx="1304">
                  <c:v>259.7</c:v>
                </c:pt>
                <c:pt idx="1305">
                  <c:v>259.2</c:v>
                </c:pt>
                <c:pt idx="1306">
                  <c:v>258.60000000000002</c:v>
                </c:pt>
                <c:pt idx="1307">
                  <c:v>258.10000000000002</c:v>
                </c:pt>
                <c:pt idx="1308">
                  <c:v>257.5</c:v>
                </c:pt>
                <c:pt idx="1309">
                  <c:v>257</c:v>
                </c:pt>
                <c:pt idx="1310">
                  <c:v>256.39999999999992</c:v>
                </c:pt>
                <c:pt idx="1311">
                  <c:v>255.8</c:v>
                </c:pt>
                <c:pt idx="1312">
                  <c:v>255.3</c:v>
                </c:pt>
                <c:pt idx="1313">
                  <c:v>254.6</c:v>
                </c:pt>
                <c:pt idx="1314">
                  <c:v>254.1</c:v>
                </c:pt>
                <c:pt idx="1315">
                  <c:v>253.5</c:v>
                </c:pt>
                <c:pt idx="1316">
                  <c:v>253</c:v>
                </c:pt>
                <c:pt idx="1317">
                  <c:v>252.4</c:v>
                </c:pt>
                <c:pt idx="1318">
                  <c:v>251.8</c:v>
                </c:pt>
                <c:pt idx="1319">
                  <c:v>251.2</c:v>
                </c:pt>
                <c:pt idx="1320">
                  <c:v>250.6</c:v>
                </c:pt>
                <c:pt idx="1321">
                  <c:v>250</c:v>
                </c:pt>
                <c:pt idx="1322">
                  <c:v>249.4</c:v>
                </c:pt>
                <c:pt idx="1323">
                  <c:v>248.8</c:v>
                </c:pt>
                <c:pt idx="1324">
                  <c:v>248.2</c:v>
                </c:pt>
                <c:pt idx="1325">
                  <c:v>247.6</c:v>
                </c:pt>
                <c:pt idx="1326">
                  <c:v>247</c:v>
                </c:pt>
                <c:pt idx="1327">
                  <c:v>246.5</c:v>
                </c:pt>
                <c:pt idx="1328">
                  <c:v>245.9</c:v>
                </c:pt>
                <c:pt idx="1329">
                  <c:v>245.3</c:v>
                </c:pt>
                <c:pt idx="1330">
                  <c:v>244.7</c:v>
                </c:pt>
                <c:pt idx="1331">
                  <c:v>244.1</c:v>
                </c:pt>
                <c:pt idx="1332">
                  <c:v>243.6</c:v>
                </c:pt>
                <c:pt idx="1333">
                  <c:v>243</c:v>
                </c:pt>
                <c:pt idx="1334">
                  <c:v>242.4</c:v>
                </c:pt>
                <c:pt idx="1335">
                  <c:v>241.8</c:v>
                </c:pt>
                <c:pt idx="1336">
                  <c:v>241.3</c:v>
                </c:pt>
                <c:pt idx="1337">
                  <c:v>240.7</c:v>
                </c:pt>
                <c:pt idx="1338">
                  <c:v>240.1</c:v>
                </c:pt>
                <c:pt idx="1339">
                  <c:v>239.5</c:v>
                </c:pt>
                <c:pt idx="1340">
                  <c:v>239</c:v>
                </c:pt>
              </c:numCache>
            </c:numRef>
          </c:yVal>
          <c:smooth val="1"/>
          <c:extLst xmlns:c16r2="http://schemas.microsoft.com/office/drawing/2015/06/chart">
            <c:ext xmlns:c16="http://schemas.microsoft.com/office/drawing/2014/chart" uri="{C3380CC4-5D6E-409C-BE32-E72D297353CC}">
              <c16:uniqueId val="{00000002-09FC-1744-8092-3C1CDF17D1D8}"/>
            </c:ext>
          </c:extLst>
        </c:ser>
        <c:dLbls>
          <c:showLegendKey val="0"/>
          <c:showVal val="0"/>
          <c:showCatName val="0"/>
          <c:showSerName val="0"/>
          <c:showPercent val="0"/>
          <c:showBubbleSize val="0"/>
        </c:dLbls>
        <c:axId val="243989120"/>
        <c:axId val="244179712"/>
      </c:scatterChart>
      <c:valAx>
        <c:axId val="243989120"/>
        <c:scaling>
          <c:orientation val="minMax"/>
          <c:min val="0"/>
        </c:scaling>
        <c:delete val="0"/>
        <c:axPos val="b"/>
        <c:title>
          <c:tx>
            <c:rich>
              <a:bodyPr/>
              <a:lstStyle/>
              <a:p>
                <a:pPr>
                  <a:defRPr/>
                </a:pPr>
                <a:r>
                  <a:rPr lang="en-GB"/>
                  <a:t>Time (sec)</a:t>
                </a:r>
              </a:p>
            </c:rich>
          </c:tx>
          <c:overlay val="0"/>
        </c:title>
        <c:numFmt formatCode="General" sourceLinked="1"/>
        <c:majorTickMark val="out"/>
        <c:minorTickMark val="none"/>
        <c:tickLblPos val="nextTo"/>
        <c:crossAx val="244179712"/>
        <c:crosses val="autoZero"/>
        <c:crossBetween val="midCat"/>
        <c:majorUnit val="200"/>
      </c:valAx>
      <c:valAx>
        <c:axId val="244179712"/>
        <c:scaling>
          <c:orientation val="minMax"/>
        </c:scaling>
        <c:delete val="0"/>
        <c:axPos val="l"/>
        <c:title>
          <c:tx>
            <c:rich>
              <a:bodyPr rot="-5400000" vert="horz"/>
              <a:lstStyle/>
              <a:p>
                <a:pPr>
                  <a:defRPr/>
                </a:pPr>
                <a:r>
                  <a:rPr lang="en-GB"/>
                  <a:t>Temp (</a:t>
                </a:r>
                <a:r>
                  <a:rPr lang="en-GB" baseline="30000"/>
                  <a:t>o</a:t>
                </a:r>
                <a:r>
                  <a:rPr lang="en-GB" baseline="0"/>
                  <a:t>C)</a:t>
                </a:r>
                <a:endParaRPr lang="en-GB"/>
              </a:p>
            </c:rich>
          </c:tx>
          <c:overlay val="0"/>
        </c:title>
        <c:numFmt formatCode="General" sourceLinked="1"/>
        <c:majorTickMark val="out"/>
        <c:minorTickMark val="none"/>
        <c:tickLblPos val="nextTo"/>
        <c:crossAx val="243989120"/>
        <c:crosses val="autoZero"/>
        <c:crossBetween val="midCat"/>
      </c:valAx>
    </c:plotArea>
    <c:legend>
      <c:legendPos val="r"/>
      <c:layout>
        <c:manualLayout>
          <c:xMode val="edge"/>
          <c:yMode val="edge"/>
          <c:x val="0.60221926367773104"/>
          <c:y val="0.33793431175687599"/>
          <c:w val="0.38153598202417699"/>
          <c:h val="0.32413137648624901"/>
        </c:manualLayout>
      </c:layout>
      <c:overlay val="0"/>
    </c:legend>
    <c:plotVisOnly val="1"/>
    <c:dispBlanksAs val="gap"/>
    <c:showDLblsOverMax val="0"/>
  </c:chart>
  <c:spPr>
    <a:ln>
      <a:solidFill>
        <a:schemeClr val="bg1">
          <a:lumMod val="85000"/>
        </a:schemeClr>
      </a:solidFill>
    </a:ln>
  </c:sp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15% T7 Biomass</a:t>
            </a:r>
          </a:p>
        </c:rich>
      </c:tx>
      <c:overlay val="0"/>
    </c:title>
    <c:autoTitleDeleted val="0"/>
    <c:plotArea>
      <c:layout/>
      <c:scatterChart>
        <c:scatterStyle val="smoothMarker"/>
        <c:varyColors val="0"/>
        <c:ser>
          <c:idx val="0"/>
          <c:order val="0"/>
          <c:tx>
            <c:strRef>
              <c:f>'15% T4 &amp;T7'!$J$1</c:f>
              <c:strCache>
                <c:ptCount val="1"/>
                <c:pt idx="0">
                  <c:v>Temperature 7(°C) Coke</c:v>
                </c:pt>
              </c:strCache>
            </c:strRef>
          </c:tx>
          <c:spPr>
            <a:ln w="31750"/>
          </c:spPr>
          <c:marker>
            <c:symbol val="none"/>
          </c:marker>
          <c:xVal>
            <c:numRef>
              <c:f>'15% T4 &amp;T7'!$A$2:$A$1846</c:f>
              <c:numCache>
                <c:formatCode>General</c:formatCode>
                <c:ptCount val="1845"/>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numCache>
            </c:numRef>
          </c:xVal>
          <c:yVal>
            <c:numRef>
              <c:f>'15% T4 &amp;T7'!$J$2:$J$1846</c:f>
              <c:numCache>
                <c:formatCode>General</c:formatCode>
                <c:ptCount val="1845"/>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pt idx="16">
                  <c:v>20</c:v>
                </c:pt>
                <c:pt idx="17">
                  <c:v>20</c:v>
                </c:pt>
                <c:pt idx="18">
                  <c:v>20</c:v>
                </c:pt>
                <c:pt idx="19">
                  <c:v>20</c:v>
                </c:pt>
                <c:pt idx="20">
                  <c:v>20</c:v>
                </c:pt>
                <c:pt idx="21">
                  <c:v>20.100000000000001</c:v>
                </c:pt>
                <c:pt idx="22">
                  <c:v>20.100000000000001</c:v>
                </c:pt>
                <c:pt idx="23">
                  <c:v>20</c:v>
                </c:pt>
                <c:pt idx="24">
                  <c:v>20</c:v>
                </c:pt>
                <c:pt idx="25">
                  <c:v>20</c:v>
                </c:pt>
                <c:pt idx="26">
                  <c:v>20</c:v>
                </c:pt>
                <c:pt idx="27">
                  <c:v>20</c:v>
                </c:pt>
                <c:pt idx="28">
                  <c:v>20</c:v>
                </c:pt>
                <c:pt idx="29">
                  <c:v>20</c:v>
                </c:pt>
                <c:pt idx="30">
                  <c:v>20</c:v>
                </c:pt>
                <c:pt idx="31">
                  <c:v>20</c:v>
                </c:pt>
                <c:pt idx="32">
                  <c:v>20</c:v>
                </c:pt>
                <c:pt idx="33">
                  <c:v>20</c:v>
                </c:pt>
                <c:pt idx="34">
                  <c:v>20.100000000000001</c:v>
                </c:pt>
                <c:pt idx="35">
                  <c:v>20.100000000000001</c:v>
                </c:pt>
                <c:pt idx="36">
                  <c:v>20.100000000000001</c:v>
                </c:pt>
                <c:pt idx="37">
                  <c:v>20.100000000000001</c:v>
                </c:pt>
                <c:pt idx="38">
                  <c:v>20.100000000000001</c:v>
                </c:pt>
                <c:pt idx="39">
                  <c:v>20.100000000000001</c:v>
                </c:pt>
                <c:pt idx="40">
                  <c:v>20.100000000000001</c:v>
                </c:pt>
                <c:pt idx="41">
                  <c:v>20.100000000000001</c:v>
                </c:pt>
                <c:pt idx="42">
                  <c:v>20.100000000000001</c:v>
                </c:pt>
                <c:pt idx="43">
                  <c:v>20.100000000000001</c:v>
                </c:pt>
                <c:pt idx="44">
                  <c:v>20.100000000000001</c:v>
                </c:pt>
                <c:pt idx="45">
                  <c:v>20</c:v>
                </c:pt>
                <c:pt idx="46">
                  <c:v>20</c:v>
                </c:pt>
                <c:pt idx="47">
                  <c:v>20</c:v>
                </c:pt>
                <c:pt idx="48">
                  <c:v>20</c:v>
                </c:pt>
                <c:pt idx="49">
                  <c:v>20</c:v>
                </c:pt>
                <c:pt idx="50">
                  <c:v>20.100000000000001</c:v>
                </c:pt>
                <c:pt idx="51">
                  <c:v>20.100000000000001</c:v>
                </c:pt>
                <c:pt idx="52">
                  <c:v>20.100000000000001</c:v>
                </c:pt>
                <c:pt idx="53">
                  <c:v>20</c:v>
                </c:pt>
                <c:pt idx="54">
                  <c:v>20</c:v>
                </c:pt>
                <c:pt idx="55">
                  <c:v>20</c:v>
                </c:pt>
                <c:pt idx="56">
                  <c:v>20.100000000000001</c:v>
                </c:pt>
                <c:pt idx="57">
                  <c:v>20.100000000000001</c:v>
                </c:pt>
                <c:pt idx="58">
                  <c:v>20.100000000000001</c:v>
                </c:pt>
                <c:pt idx="59">
                  <c:v>20.100000000000001</c:v>
                </c:pt>
                <c:pt idx="60">
                  <c:v>20.100000000000001</c:v>
                </c:pt>
                <c:pt idx="61">
                  <c:v>20.100000000000001</c:v>
                </c:pt>
                <c:pt idx="62">
                  <c:v>20.100000000000001</c:v>
                </c:pt>
                <c:pt idx="63">
                  <c:v>20.100000000000001</c:v>
                </c:pt>
                <c:pt idx="64">
                  <c:v>20.100000000000001</c:v>
                </c:pt>
                <c:pt idx="65">
                  <c:v>20.100000000000001</c:v>
                </c:pt>
                <c:pt idx="66">
                  <c:v>20.100000000000001</c:v>
                </c:pt>
                <c:pt idx="67">
                  <c:v>20.100000000000001</c:v>
                </c:pt>
                <c:pt idx="68">
                  <c:v>20.100000000000001</c:v>
                </c:pt>
                <c:pt idx="69">
                  <c:v>20.100000000000001</c:v>
                </c:pt>
                <c:pt idx="70">
                  <c:v>20.100000000000001</c:v>
                </c:pt>
                <c:pt idx="71">
                  <c:v>20.100000000000001</c:v>
                </c:pt>
                <c:pt idx="72">
                  <c:v>20.2</c:v>
                </c:pt>
                <c:pt idx="73">
                  <c:v>20.100000000000001</c:v>
                </c:pt>
                <c:pt idx="74">
                  <c:v>20.100000000000001</c:v>
                </c:pt>
                <c:pt idx="75">
                  <c:v>20.100000000000001</c:v>
                </c:pt>
                <c:pt idx="76">
                  <c:v>20.100000000000001</c:v>
                </c:pt>
                <c:pt idx="77">
                  <c:v>20.100000000000001</c:v>
                </c:pt>
                <c:pt idx="78">
                  <c:v>20.100000000000001</c:v>
                </c:pt>
                <c:pt idx="79">
                  <c:v>20.2</c:v>
                </c:pt>
                <c:pt idx="80">
                  <c:v>20.100000000000001</c:v>
                </c:pt>
                <c:pt idx="81">
                  <c:v>20.100000000000001</c:v>
                </c:pt>
                <c:pt idx="82">
                  <c:v>20.100000000000001</c:v>
                </c:pt>
                <c:pt idx="83">
                  <c:v>20.100000000000001</c:v>
                </c:pt>
                <c:pt idx="84">
                  <c:v>20.100000000000001</c:v>
                </c:pt>
                <c:pt idx="85">
                  <c:v>20.100000000000001</c:v>
                </c:pt>
                <c:pt idx="86">
                  <c:v>20.100000000000001</c:v>
                </c:pt>
                <c:pt idx="87">
                  <c:v>20.100000000000001</c:v>
                </c:pt>
                <c:pt idx="88">
                  <c:v>20.2</c:v>
                </c:pt>
                <c:pt idx="89">
                  <c:v>20.2</c:v>
                </c:pt>
                <c:pt idx="90">
                  <c:v>20.2</c:v>
                </c:pt>
                <c:pt idx="91">
                  <c:v>20.2</c:v>
                </c:pt>
                <c:pt idx="92">
                  <c:v>20.2</c:v>
                </c:pt>
                <c:pt idx="93">
                  <c:v>20.2</c:v>
                </c:pt>
                <c:pt idx="94">
                  <c:v>20.2</c:v>
                </c:pt>
                <c:pt idx="95">
                  <c:v>20.2</c:v>
                </c:pt>
                <c:pt idx="96">
                  <c:v>20.2</c:v>
                </c:pt>
                <c:pt idx="97">
                  <c:v>20.2</c:v>
                </c:pt>
                <c:pt idx="98">
                  <c:v>20.2</c:v>
                </c:pt>
                <c:pt idx="99">
                  <c:v>20.2</c:v>
                </c:pt>
                <c:pt idx="100">
                  <c:v>20.2</c:v>
                </c:pt>
                <c:pt idx="101">
                  <c:v>20.2</c:v>
                </c:pt>
                <c:pt idx="102">
                  <c:v>20.3</c:v>
                </c:pt>
                <c:pt idx="103">
                  <c:v>20.3</c:v>
                </c:pt>
                <c:pt idx="104">
                  <c:v>20.3</c:v>
                </c:pt>
                <c:pt idx="105">
                  <c:v>20.3</c:v>
                </c:pt>
                <c:pt idx="106">
                  <c:v>20.3</c:v>
                </c:pt>
                <c:pt idx="107">
                  <c:v>20.3</c:v>
                </c:pt>
                <c:pt idx="108">
                  <c:v>20.3</c:v>
                </c:pt>
                <c:pt idx="109">
                  <c:v>20.3</c:v>
                </c:pt>
                <c:pt idx="110">
                  <c:v>20.3</c:v>
                </c:pt>
                <c:pt idx="111">
                  <c:v>20.399999999999999</c:v>
                </c:pt>
                <c:pt idx="112">
                  <c:v>20.399999999999999</c:v>
                </c:pt>
                <c:pt idx="113">
                  <c:v>20.399999999999999</c:v>
                </c:pt>
                <c:pt idx="114">
                  <c:v>20.399999999999999</c:v>
                </c:pt>
                <c:pt idx="115">
                  <c:v>20.399999999999999</c:v>
                </c:pt>
                <c:pt idx="116">
                  <c:v>20.5</c:v>
                </c:pt>
                <c:pt idx="117">
                  <c:v>20.6</c:v>
                </c:pt>
                <c:pt idx="118">
                  <c:v>20.7</c:v>
                </c:pt>
                <c:pt idx="119">
                  <c:v>20.7</c:v>
                </c:pt>
                <c:pt idx="120">
                  <c:v>20.9</c:v>
                </c:pt>
                <c:pt idx="121">
                  <c:v>21</c:v>
                </c:pt>
                <c:pt idx="122">
                  <c:v>21.2</c:v>
                </c:pt>
                <c:pt idx="123">
                  <c:v>21.4</c:v>
                </c:pt>
                <c:pt idx="124">
                  <c:v>21.5</c:v>
                </c:pt>
                <c:pt idx="125">
                  <c:v>21.7</c:v>
                </c:pt>
                <c:pt idx="126">
                  <c:v>21.9</c:v>
                </c:pt>
                <c:pt idx="127">
                  <c:v>22.2</c:v>
                </c:pt>
                <c:pt idx="128">
                  <c:v>22.4</c:v>
                </c:pt>
                <c:pt idx="129">
                  <c:v>22.8</c:v>
                </c:pt>
                <c:pt idx="130">
                  <c:v>23.2</c:v>
                </c:pt>
                <c:pt idx="131">
                  <c:v>23.6</c:v>
                </c:pt>
                <c:pt idx="132">
                  <c:v>24.2</c:v>
                </c:pt>
                <c:pt idx="133">
                  <c:v>24.7</c:v>
                </c:pt>
                <c:pt idx="134">
                  <c:v>25.4</c:v>
                </c:pt>
                <c:pt idx="135">
                  <c:v>26.2</c:v>
                </c:pt>
                <c:pt idx="136">
                  <c:v>27.1</c:v>
                </c:pt>
                <c:pt idx="137">
                  <c:v>28</c:v>
                </c:pt>
                <c:pt idx="138">
                  <c:v>29.1</c:v>
                </c:pt>
                <c:pt idx="139">
                  <c:v>30.2</c:v>
                </c:pt>
                <c:pt idx="140">
                  <c:v>31.3</c:v>
                </c:pt>
                <c:pt idx="141">
                  <c:v>32.6</c:v>
                </c:pt>
                <c:pt idx="142">
                  <c:v>33.799999999999997</c:v>
                </c:pt>
                <c:pt idx="143">
                  <c:v>35</c:v>
                </c:pt>
                <c:pt idx="144">
                  <c:v>36</c:v>
                </c:pt>
                <c:pt idx="145">
                  <c:v>37.200000000000003</c:v>
                </c:pt>
                <c:pt idx="146">
                  <c:v>38.299999999999997</c:v>
                </c:pt>
                <c:pt idx="147">
                  <c:v>39.5</c:v>
                </c:pt>
                <c:pt idx="148">
                  <c:v>40.700000000000003</c:v>
                </c:pt>
                <c:pt idx="149">
                  <c:v>41.7</c:v>
                </c:pt>
                <c:pt idx="150">
                  <c:v>42.5</c:v>
                </c:pt>
                <c:pt idx="151">
                  <c:v>43.3</c:v>
                </c:pt>
                <c:pt idx="152">
                  <c:v>44.1</c:v>
                </c:pt>
                <c:pt idx="153">
                  <c:v>44.9</c:v>
                </c:pt>
                <c:pt idx="154">
                  <c:v>45.5</c:v>
                </c:pt>
                <c:pt idx="155">
                  <c:v>46</c:v>
                </c:pt>
                <c:pt idx="156">
                  <c:v>46.5</c:v>
                </c:pt>
                <c:pt idx="157">
                  <c:v>46.9</c:v>
                </c:pt>
                <c:pt idx="158">
                  <c:v>47.4</c:v>
                </c:pt>
                <c:pt idx="159">
                  <c:v>47.9</c:v>
                </c:pt>
                <c:pt idx="160">
                  <c:v>48.4</c:v>
                </c:pt>
                <c:pt idx="161">
                  <c:v>48.8</c:v>
                </c:pt>
                <c:pt idx="162">
                  <c:v>49</c:v>
                </c:pt>
                <c:pt idx="163">
                  <c:v>49.2</c:v>
                </c:pt>
                <c:pt idx="164">
                  <c:v>49.4</c:v>
                </c:pt>
                <c:pt idx="165">
                  <c:v>49.4</c:v>
                </c:pt>
                <c:pt idx="166">
                  <c:v>49.4</c:v>
                </c:pt>
                <c:pt idx="167">
                  <c:v>49.5</c:v>
                </c:pt>
                <c:pt idx="168">
                  <c:v>49.5</c:v>
                </c:pt>
                <c:pt idx="169">
                  <c:v>49.5</c:v>
                </c:pt>
                <c:pt idx="170">
                  <c:v>49.6</c:v>
                </c:pt>
                <c:pt idx="171">
                  <c:v>49.6</c:v>
                </c:pt>
                <c:pt idx="172">
                  <c:v>49.6</c:v>
                </c:pt>
                <c:pt idx="173">
                  <c:v>49.6</c:v>
                </c:pt>
                <c:pt idx="174">
                  <c:v>49.7</c:v>
                </c:pt>
                <c:pt idx="175">
                  <c:v>49.9</c:v>
                </c:pt>
                <c:pt idx="176">
                  <c:v>50</c:v>
                </c:pt>
                <c:pt idx="177">
                  <c:v>50.2</c:v>
                </c:pt>
                <c:pt idx="178">
                  <c:v>50.3</c:v>
                </c:pt>
                <c:pt idx="179">
                  <c:v>50.5</c:v>
                </c:pt>
                <c:pt idx="180">
                  <c:v>50.6</c:v>
                </c:pt>
                <c:pt idx="181">
                  <c:v>50.7</c:v>
                </c:pt>
                <c:pt idx="182">
                  <c:v>50.7</c:v>
                </c:pt>
                <c:pt idx="183">
                  <c:v>50.9</c:v>
                </c:pt>
                <c:pt idx="184">
                  <c:v>51.1</c:v>
                </c:pt>
                <c:pt idx="185">
                  <c:v>51.2</c:v>
                </c:pt>
                <c:pt idx="186">
                  <c:v>51.3</c:v>
                </c:pt>
                <c:pt idx="187">
                  <c:v>51.3</c:v>
                </c:pt>
                <c:pt idx="188">
                  <c:v>51.4</c:v>
                </c:pt>
                <c:pt idx="189">
                  <c:v>51.5</c:v>
                </c:pt>
                <c:pt idx="190">
                  <c:v>51.6</c:v>
                </c:pt>
                <c:pt idx="191">
                  <c:v>51.7</c:v>
                </c:pt>
                <c:pt idx="192">
                  <c:v>51.8</c:v>
                </c:pt>
                <c:pt idx="193">
                  <c:v>51.8</c:v>
                </c:pt>
                <c:pt idx="194">
                  <c:v>51.8</c:v>
                </c:pt>
                <c:pt idx="195">
                  <c:v>51.9</c:v>
                </c:pt>
                <c:pt idx="196">
                  <c:v>51.9</c:v>
                </c:pt>
                <c:pt idx="197">
                  <c:v>51.9</c:v>
                </c:pt>
                <c:pt idx="198">
                  <c:v>51.9</c:v>
                </c:pt>
                <c:pt idx="199">
                  <c:v>52</c:v>
                </c:pt>
                <c:pt idx="200">
                  <c:v>52.1</c:v>
                </c:pt>
                <c:pt idx="201">
                  <c:v>52.2</c:v>
                </c:pt>
                <c:pt idx="202">
                  <c:v>52.3</c:v>
                </c:pt>
                <c:pt idx="203">
                  <c:v>52.4</c:v>
                </c:pt>
                <c:pt idx="204">
                  <c:v>52.4</c:v>
                </c:pt>
                <c:pt idx="205">
                  <c:v>52.5</c:v>
                </c:pt>
                <c:pt idx="206">
                  <c:v>52.5</c:v>
                </c:pt>
                <c:pt idx="207">
                  <c:v>52.5</c:v>
                </c:pt>
                <c:pt idx="208">
                  <c:v>52.4</c:v>
                </c:pt>
                <c:pt idx="209">
                  <c:v>52.4</c:v>
                </c:pt>
                <c:pt idx="210">
                  <c:v>52.5</c:v>
                </c:pt>
                <c:pt idx="211">
                  <c:v>52.6</c:v>
                </c:pt>
                <c:pt idx="212">
                  <c:v>52.6</c:v>
                </c:pt>
                <c:pt idx="213">
                  <c:v>52.7</c:v>
                </c:pt>
                <c:pt idx="214">
                  <c:v>52.8</c:v>
                </c:pt>
                <c:pt idx="215">
                  <c:v>52.9</c:v>
                </c:pt>
                <c:pt idx="216">
                  <c:v>52.9</c:v>
                </c:pt>
                <c:pt idx="217">
                  <c:v>53.1</c:v>
                </c:pt>
                <c:pt idx="218">
                  <c:v>53.1</c:v>
                </c:pt>
                <c:pt idx="219">
                  <c:v>53.2</c:v>
                </c:pt>
                <c:pt idx="220">
                  <c:v>53.2</c:v>
                </c:pt>
                <c:pt idx="221">
                  <c:v>53.3</c:v>
                </c:pt>
                <c:pt idx="222">
                  <c:v>53.4</c:v>
                </c:pt>
                <c:pt idx="223">
                  <c:v>53.5</c:v>
                </c:pt>
                <c:pt idx="224">
                  <c:v>53.6</c:v>
                </c:pt>
                <c:pt idx="225">
                  <c:v>53.7</c:v>
                </c:pt>
                <c:pt idx="226">
                  <c:v>53.8</c:v>
                </c:pt>
                <c:pt idx="227">
                  <c:v>53.8</c:v>
                </c:pt>
                <c:pt idx="228">
                  <c:v>53.8</c:v>
                </c:pt>
                <c:pt idx="229">
                  <c:v>53.8</c:v>
                </c:pt>
                <c:pt idx="230">
                  <c:v>53.8</c:v>
                </c:pt>
                <c:pt idx="231">
                  <c:v>53.9</c:v>
                </c:pt>
                <c:pt idx="232">
                  <c:v>53.9</c:v>
                </c:pt>
                <c:pt idx="233">
                  <c:v>53.9</c:v>
                </c:pt>
                <c:pt idx="234">
                  <c:v>53.9</c:v>
                </c:pt>
                <c:pt idx="235">
                  <c:v>53.9</c:v>
                </c:pt>
                <c:pt idx="236">
                  <c:v>54</c:v>
                </c:pt>
                <c:pt idx="237">
                  <c:v>54</c:v>
                </c:pt>
                <c:pt idx="238">
                  <c:v>54</c:v>
                </c:pt>
                <c:pt idx="239">
                  <c:v>54</c:v>
                </c:pt>
                <c:pt idx="240">
                  <c:v>54</c:v>
                </c:pt>
                <c:pt idx="241">
                  <c:v>54</c:v>
                </c:pt>
                <c:pt idx="242">
                  <c:v>54.1</c:v>
                </c:pt>
                <c:pt idx="243">
                  <c:v>54.2</c:v>
                </c:pt>
                <c:pt idx="244">
                  <c:v>54.3</c:v>
                </c:pt>
                <c:pt idx="245">
                  <c:v>54.3</c:v>
                </c:pt>
                <c:pt idx="246">
                  <c:v>54.3</c:v>
                </c:pt>
                <c:pt idx="247">
                  <c:v>54.3</c:v>
                </c:pt>
                <c:pt idx="248">
                  <c:v>54.4</c:v>
                </c:pt>
                <c:pt idx="249">
                  <c:v>54.4</c:v>
                </c:pt>
                <c:pt idx="250">
                  <c:v>54.4</c:v>
                </c:pt>
                <c:pt idx="251">
                  <c:v>54.5</c:v>
                </c:pt>
                <c:pt idx="252">
                  <c:v>54.5</c:v>
                </c:pt>
                <c:pt idx="253">
                  <c:v>54.5</c:v>
                </c:pt>
                <c:pt idx="254">
                  <c:v>54.6</c:v>
                </c:pt>
                <c:pt idx="255">
                  <c:v>54.6</c:v>
                </c:pt>
                <c:pt idx="256">
                  <c:v>54.6</c:v>
                </c:pt>
                <c:pt idx="257">
                  <c:v>54.7</c:v>
                </c:pt>
                <c:pt idx="258">
                  <c:v>54.7</c:v>
                </c:pt>
                <c:pt idx="259">
                  <c:v>54.7</c:v>
                </c:pt>
                <c:pt idx="260">
                  <c:v>54.7</c:v>
                </c:pt>
                <c:pt idx="261">
                  <c:v>54.7</c:v>
                </c:pt>
                <c:pt idx="262">
                  <c:v>54.7</c:v>
                </c:pt>
                <c:pt idx="263">
                  <c:v>54.8</c:v>
                </c:pt>
                <c:pt idx="264">
                  <c:v>54.8</c:v>
                </c:pt>
                <c:pt idx="265">
                  <c:v>54.9</c:v>
                </c:pt>
                <c:pt idx="266">
                  <c:v>55</c:v>
                </c:pt>
                <c:pt idx="267">
                  <c:v>55</c:v>
                </c:pt>
                <c:pt idx="268">
                  <c:v>55</c:v>
                </c:pt>
                <c:pt idx="269">
                  <c:v>55</c:v>
                </c:pt>
                <c:pt idx="270">
                  <c:v>55</c:v>
                </c:pt>
                <c:pt idx="271">
                  <c:v>55.1</c:v>
                </c:pt>
                <c:pt idx="272">
                  <c:v>55.1</c:v>
                </c:pt>
                <c:pt idx="273">
                  <c:v>55.1</c:v>
                </c:pt>
                <c:pt idx="274">
                  <c:v>55.1</c:v>
                </c:pt>
                <c:pt idx="275">
                  <c:v>55.2</c:v>
                </c:pt>
                <c:pt idx="276">
                  <c:v>55.2</c:v>
                </c:pt>
                <c:pt idx="277">
                  <c:v>55.2</c:v>
                </c:pt>
                <c:pt idx="278">
                  <c:v>55.2</c:v>
                </c:pt>
                <c:pt idx="279">
                  <c:v>55.3</c:v>
                </c:pt>
                <c:pt idx="280">
                  <c:v>55.2</c:v>
                </c:pt>
                <c:pt idx="281">
                  <c:v>55.2</c:v>
                </c:pt>
                <c:pt idx="282">
                  <c:v>55.2</c:v>
                </c:pt>
                <c:pt idx="283">
                  <c:v>55.2</c:v>
                </c:pt>
                <c:pt idx="284">
                  <c:v>55.2</c:v>
                </c:pt>
                <c:pt idx="285">
                  <c:v>55.2</c:v>
                </c:pt>
                <c:pt idx="286">
                  <c:v>55.2</c:v>
                </c:pt>
                <c:pt idx="287">
                  <c:v>55.2</c:v>
                </c:pt>
                <c:pt idx="288">
                  <c:v>55.2</c:v>
                </c:pt>
                <c:pt idx="289">
                  <c:v>55.3</c:v>
                </c:pt>
                <c:pt idx="290">
                  <c:v>55.3</c:v>
                </c:pt>
                <c:pt idx="291">
                  <c:v>55.3</c:v>
                </c:pt>
                <c:pt idx="292">
                  <c:v>55.3</c:v>
                </c:pt>
                <c:pt idx="293">
                  <c:v>55.3</c:v>
                </c:pt>
                <c:pt idx="294">
                  <c:v>55.3</c:v>
                </c:pt>
                <c:pt idx="295">
                  <c:v>55.3</c:v>
                </c:pt>
                <c:pt idx="296">
                  <c:v>55.3</c:v>
                </c:pt>
                <c:pt idx="297">
                  <c:v>55.3</c:v>
                </c:pt>
                <c:pt idx="298">
                  <c:v>55.3</c:v>
                </c:pt>
                <c:pt idx="299">
                  <c:v>55.3</c:v>
                </c:pt>
                <c:pt idx="300">
                  <c:v>55.3</c:v>
                </c:pt>
                <c:pt idx="301">
                  <c:v>55.3</c:v>
                </c:pt>
                <c:pt idx="302">
                  <c:v>55.2</c:v>
                </c:pt>
                <c:pt idx="303">
                  <c:v>55.2</c:v>
                </c:pt>
                <c:pt idx="304">
                  <c:v>55.2</c:v>
                </c:pt>
                <c:pt idx="305">
                  <c:v>55.2</c:v>
                </c:pt>
                <c:pt idx="306">
                  <c:v>55.2</c:v>
                </c:pt>
                <c:pt idx="307">
                  <c:v>55.2</c:v>
                </c:pt>
                <c:pt idx="308">
                  <c:v>55.1</c:v>
                </c:pt>
                <c:pt idx="309">
                  <c:v>55.1</c:v>
                </c:pt>
                <c:pt idx="310">
                  <c:v>55</c:v>
                </c:pt>
                <c:pt idx="311">
                  <c:v>55</c:v>
                </c:pt>
                <c:pt idx="312">
                  <c:v>55</c:v>
                </c:pt>
                <c:pt idx="313">
                  <c:v>55</c:v>
                </c:pt>
                <c:pt idx="314">
                  <c:v>55</c:v>
                </c:pt>
                <c:pt idx="315">
                  <c:v>55</c:v>
                </c:pt>
                <c:pt idx="316">
                  <c:v>55</c:v>
                </c:pt>
                <c:pt idx="317">
                  <c:v>55</c:v>
                </c:pt>
                <c:pt idx="318">
                  <c:v>55</c:v>
                </c:pt>
                <c:pt idx="319">
                  <c:v>55</c:v>
                </c:pt>
                <c:pt idx="320">
                  <c:v>55</c:v>
                </c:pt>
                <c:pt idx="321">
                  <c:v>55</c:v>
                </c:pt>
                <c:pt idx="322">
                  <c:v>55</c:v>
                </c:pt>
                <c:pt idx="323">
                  <c:v>55</c:v>
                </c:pt>
                <c:pt idx="324">
                  <c:v>55</c:v>
                </c:pt>
                <c:pt idx="325">
                  <c:v>54.9</c:v>
                </c:pt>
                <c:pt idx="326">
                  <c:v>54.9</c:v>
                </c:pt>
                <c:pt idx="327">
                  <c:v>54.9</c:v>
                </c:pt>
                <c:pt idx="328">
                  <c:v>54.9</c:v>
                </c:pt>
                <c:pt idx="329">
                  <c:v>54.9</c:v>
                </c:pt>
                <c:pt idx="330">
                  <c:v>54.9</c:v>
                </c:pt>
                <c:pt idx="331">
                  <c:v>54.9</c:v>
                </c:pt>
                <c:pt idx="332">
                  <c:v>54.9</c:v>
                </c:pt>
                <c:pt idx="333">
                  <c:v>54.9</c:v>
                </c:pt>
                <c:pt idx="334">
                  <c:v>54.9</c:v>
                </c:pt>
                <c:pt idx="335">
                  <c:v>54.9</c:v>
                </c:pt>
                <c:pt idx="336">
                  <c:v>54.9</c:v>
                </c:pt>
                <c:pt idx="337">
                  <c:v>54.9</c:v>
                </c:pt>
                <c:pt idx="338">
                  <c:v>54.9</c:v>
                </c:pt>
                <c:pt idx="339">
                  <c:v>54.9</c:v>
                </c:pt>
                <c:pt idx="340">
                  <c:v>54.9</c:v>
                </c:pt>
                <c:pt idx="341">
                  <c:v>54.9</c:v>
                </c:pt>
                <c:pt idx="342">
                  <c:v>55</c:v>
                </c:pt>
                <c:pt idx="343">
                  <c:v>55</c:v>
                </c:pt>
                <c:pt idx="344">
                  <c:v>55</c:v>
                </c:pt>
                <c:pt idx="345">
                  <c:v>55</c:v>
                </c:pt>
                <c:pt idx="346">
                  <c:v>55</c:v>
                </c:pt>
                <c:pt idx="347">
                  <c:v>55</c:v>
                </c:pt>
                <c:pt idx="348">
                  <c:v>55</c:v>
                </c:pt>
                <c:pt idx="349">
                  <c:v>55.1</c:v>
                </c:pt>
                <c:pt idx="350">
                  <c:v>55.1</c:v>
                </c:pt>
                <c:pt idx="351">
                  <c:v>55.1</c:v>
                </c:pt>
                <c:pt idx="352">
                  <c:v>55.1</c:v>
                </c:pt>
                <c:pt idx="353">
                  <c:v>55.1</c:v>
                </c:pt>
                <c:pt idx="354">
                  <c:v>55.1</c:v>
                </c:pt>
                <c:pt idx="355">
                  <c:v>55.1</c:v>
                </c:pt>
                <c:pt idx="356">
                  <c:v>55.1</c:v>
                </c:pt>
                <c:pt idx="357">
                  <c:v>55.1</c:v>
                </c:pt>
                <c:pt idx="358">
                  <c:v>55.2</c:v>
                </c:pt>
                <c:pt idx="359">
                  <c:v>55.2</c:v>
                </c:pt>
                <c:pt idx="360">
                  <c:v>55.2</c:v>
                </c:pt>
                <c:pt idx="361">
                  <c:v>55.2</c:v>
                </c:pt>
                <c:pt idx="362">
                  <c:v>55.3</c:v>
                </c:pt>
                <c:pt idx="363">
                  <c:v>55.3</c:v>
                </c:pt>
                <c:pt idx="364">
                  <c:v>55.3</c:v>
                </c:pt>
                <c:pt idx="365">
                  <c:v>55.4</c:v>
                </c:pt>
                <c:pt idx="366">
                  <c:v>55.4</c:v>
                </c:pt>
                <c:pt idx="367">
                  <c:v>55.5</c:v>
                </c:pt>
                <c:pt idx="368">
                  <c:v>55.5</c:v>
                </c:pt>
                <c:pt idx="369">
                  <c:v>55.6</c:v>
                </c:pt>
                <c:pt idx="370">
                  <c:v>55.6</c:v>
                </c:pt>
                <c:pt idx="371">
                  <c:v>55.6</c:v>
                </c:pt>
                <c:pt idx="372">
                  <c:v>55.6</c:v>
                </c:pt>
                <c:pt idx="373">
                  <c:v>55.7</c:v>
                </c:pt>
                <c:pt idx="374">
                  <c:v>55.8</c:v>
                </c:pt>
                <c:pt idx="375">
                  <c:v>55.8</c:v>
                </c:pt>
                <c:pt idx="376">
                  <c:v>55.8</c:v>
                </c:pt>
                <c:pt idx="377">
                  <c:v>55.8</c:v>
                </c:pt>
                <c:pt idx="378">
                  <c:v>55.9</c:v>
                </c:pt>
                <c:pt idx="379">
                  <c:v>55.9</c:v>
                </c:pt>
                <c:pt idx="380">
                  <c:v>56</c:v>
                </c:pt>
                <c:pt idx="381">
                  <c:v>56.1</c:v>
                </c:pt>
                <c:pt idx="382">
                  <c:v>56.1</c:v>
                </c:pt>
                <c:pt idx="383">
                  <c:v>56.1</c:v>
                </c:pt>
                <c:pt idx="384">
                  <c:v>56.1</c:v>
                </c:pt>
                <c:pt idx="385">
                  <c:v>56.2</c:v>
                </c:pt>
                <c:pt idx="386">
                  <c:v>56.2</c:v>
                </c:pt>
                <c:pt idx="387">
                  <c:v>56.2</c:v>
                </c:pt>
                <c:pt idx="388">
                  <c:v>56.3</c:v>
                </c:pt>
                <c:pt idx="389">
                  <c:v>56.3</c:v>
                </c:pt>
                <c:pt idx="390">
                  <c:v>56.3</c:v>
                </c:pt>
                <c:pt idx="391">
                  <c:v>56.3</c:v>
                </c:pt>
                <c:pt idx="392">
                  <c:v>56.3</c:v>
                </c:pt>
                <c:pt idx="393">
                  <c:v>56.4</c:v>
                </c:pt>
                <c:pt idx="394">
                  <c:v>56.4</c:v>
                </c:pt>
                <c:pt idx="395">
                  <c:v>56.4</c:v>
                </c:pt>
                <c:pt idx="396">
                  <c:v>56.6</c:v>
                </c:pt>
                <c:pt idx="397">
                  <c:v>56.6</c:v>
                </c:pt>
                <c:pt idx="398">
                  <c:v>56.7</c:v>
                </c:pt>
                <c:pt idx="399">
                  <c:v>56.7</c:v>
                </c:pt>
                <c:pt idx="400">
                  <c:v>56.7</c:v>
                </c:pt>
                <c:pt idx="401">
                  <c:v>56.7</c:v>
                </c:pt>
                <c:pt idx="402">
                  <c:v>56.7</c:v>
                </c:pt>
                <c:pt idx="403">
                  <c:v>56.8</c:v>
                </c:pt>
                <c:pt idx="404">
                  <c:v>56.8</c:v>
                </c:pt>
                <c:pt idx="405">
                  <c:v>56.8</c:v>
                </c:pt>
                <c:pt idx="406">
                  <c:v>56.9</c:v>
                </c:pt>
                <c:pt idx="407">
                  <c:v>56.9</c:v>
                </c:pt>
                <c:pt idx="408">
                  <c:v>56.9</c:v>
                </c:pt>
                <c:pt idx="409">
                  <c:v>57</c:v>
                </c:pt>
                <c:pt idx="410">
                  <c:v>57</c:v>
                </c:pt>
                <c:pt idx="411">
                  <c:v>57</c:v>
                </c:pt>
                <c:pt idx="412">
                  <c:v>57.1</c:v>
                </c:pt>
                <c:pt idx="413">
                  <c:v>57.1</c:v>
                </c:pt>
                <c:pt idx="414">
                  <c:v>57.1</c:v>
                </c:pt>
                <c:pt idx="415">
                  <c:v>57.2</c:v>
                </c:pt>
                <c:pt idx="416">
                  <c:v>57.2</c:v>
                </c:pt>
                <c:pt idx="417">
                  <c:v>57.3</c:v>
                </c:pt>
                <c:pt idx="418">
                  <c:v>57.3</c:v>
                </c:pt>
                <c:pt idx="419">
                  <c:v>57.4</c:v>
                </c:pt>
                <c:pt idx="420">
                  <c:v>57.4</c:v>
                </c:pt>
                <c:pt idx="421">
                  <c:v>57.4</c:v>
                </c:pt>
                <c:pt idx="422">
                  <c:v>57.5</c:v>
                </c:pt>
                <c:pt idx="423">
                  <c:v>57.5</c:v>
                </c:pt>
                <c:pt idx="424">
                  <c:v>57.5</c:v>
                </c:pt>
                <c:pt idx="425">
                  <c:v>57.6</c:v>
                </c:pt>
                <c:pt idx="426">
                  <c:v>57.6</c:v>
                </c:pt>
                <c:pt idx="427">
                  <c:v>57.6</c:v>
                </c:pt>
                <c:pt idx="428">
                  <c:v>57.7</c:v>
                </c:pt>
                <c:pt idx="429">
                  <c:v>57.7</c:v>
                </c:pt>
                <c:pt idx="430">
                  <c:v>57.7</c:v>
                </c:pt>
                <c:pt idx="431">
                  <c:v>57.8</c:v>
                </c:pt>
                <c:pt idx="432">
                  <c:v>57.8</c:v>
                </c:pt>
                <c:pt idx="433">
                  <c:v>57.8</c:v>
                </c:pt>
                <c:pt idx="434">
                  <c:v>57.9</c:v>
                </c:pt>
                <c:pt idx="435">
                  <c:v>57.9</c:v>
                </c:pt>
                <c:pt idx="436">
                  <c:v>58</c:v>
                </c:pt>
                <c:pt idx="437">
                  <c:v>58.1</c:v>
                </c:pt>
                <c:pt idx="438">
                  <c:v>58.2</c:v>
                </c:pt>
                <c:pt idx="439">
                  <c:v>58.2</c:v>
                </c:pt>
                <c:pt idx="440">
                  <c:v>58.2</c:v>
                </c:pt>
                <c:pt idx="441">
                  <c:v>58.2</c:v>
                </c:pt>
                <c:pt idx="442">
                  <c:v>58.2</c:v>
                </c:pt>
                <c:pt idx="443">
                  <c:v>58.3</c:v>
                </c:pt>
                <c:pt idx="444">
                  <c:v>58.3</c:v>
                </c:pt>
                <c:pt idx="445">
                  <c:v>58.3</c:v>
                </c:pt>
                <c:pt idx="446">
                  <c:v>58.4</c:v>
                </c:pt>
                <c:pt idx="447">
                  <c:v>58.5</c:v>
                </c:pt>
                <c:pt idx="448">
                  <c:v>58.6</c:v>
                </c:pt>
                <c:pt idx="449">
                  <c:v>58.6</c:v>
                </c:pt>
                <c:pt idx="450">
                  <c:v>58.6</c:v>
                </c:pt>
                <c:pt idx="451">
                  <c:v>58.7</c:v>
                </c:pt>
                <c:pt idx="452">
                  <c:v>58.7</c:v>
                </c:pt>
                <c:pt idx="453">
                  <c:v>58.7</c:v>
                </c:pt>
                <c:pt idx="454">
                  <c:v>58.8</c:v>
                </c:pt>
                <c:pt idx="455">
                  <c:v>58.8</c:v>
                </c:pt>
                <c:pt idx="456">
                  <c:v>58.9</c:v>
                </c:pt>
                <c:pt idx="457">
                  <c:v>58.9</c:v>
                </c:pt>
                <c:pt idx="458">
                  <c:v>58.9</c:v>
                </c:pt>
                <c:pt idx="459">
                  <c:v>58.9</c:v>
                </c:pt>
                <c:pt idx="460">
                  <c:v>58.9</c:v>
                </c:pt>
                <c:pt idx="461">
                  <c:v>59</c:v>
                </c:pt>
                <c:pt idx="462">
                  <c:v>59.1</c:v>
                </c:pt>
                <c:pt idx="463">
                  <c:v>59.1</c:v>
                </c:pt>
                <c:pt idx="464">
                  <c:v>59.1</c:v>
                </c:pt>
                <c:pt idx="465">
                  <c:v>59.1</c:v>
                </c:pt>
                <c:pt idx="466">
                  <c:v>59.2</c:v>
                </c:pt>
                <c:pt idx="467">
                  <c:v>59.2</c:v>
                </c:pt>
                <c:pt idx="468">
                  <c:v>59.2</c:v>
                </c:pt>
                <c:pt idx="469">
                  <c:v>59.2</c:v>
                </c:pt>
                <c:pt idx="470">
                  <c:v>59.2</c:v>
                </c:pt>
                <c:pt idx="471">
                  <c:v>59.2</c:v>
                </c:pt>
                <c:pt idx="472">
                  <c:v>59.3</c:v>
                </c:pt>
                <c:pt idx="473">
                  <c:v>59.3</c:v>
                </c:pt>
                <c:pt idx="474">
                  <c:v>59.3</c:v>
                </c:pt>
                <c:pt idx="475">
                  <c:v>59.3</c:v>
                </c:pt>
                <c:pt idx="476">
                  <c:v>59.3</c:v>
                </c:pt>
                <c:pt idx="477">
                  <c:v>59.3</c:v>
                </c:pt>
                <c:pt idx="478">
                  <c:v>59.4</c:v>
                </c:pt>
                <c:pt idx="479">
                  <c:v>59.4</c:v>
                </c:pt>
                <c:pt idx="480">
                  <c:v>59.4</c:v>
                </c:pt>
                <c:pt idx="481">
                  <c:v>59.5</c:v>
                </c:pt>
                <c:pt idx="482">
                  <c:v>59.5</c:v>
                </c:pt>
                <c:pt idx="483">
                  <c:v>59.5</c:v>
                </c:pt>
                <c:pt idx="484">
                  <c:v>59.5</c:v>
                </c:pt>
                <c:pt idx="485">
                  <c:v>59.6</c:v>
                </c:pt>
                <c:pt idx="486">
                  <c:v>59.6</c:v>
                </c:pt>
                <c:pt idx="487">
                  <c:v>59.6</c:v>
                </c:pt>
                <c:pt idx="488">
                  <c:v>59.6</c:v>
                </c:pt>
                <c:pt idx="489">
                  <c:v>59.6</c:v>
                </c:pt>
                <c:pt idx="490">
                  <c:v>59.6</c:v>
                </c:pt>
                <c:pt idx="491">
                  <c:v>59.6</c:v>
                </c:pt>
                <c:pt idx="492">
                  <c:v>59.7</c:v>
                </c:pt>
                <c:pt idx="493">
                  <c:v>59.7</c:v>
                </c:pt>
                <c:pt idx="494">
                  <c:v>59.7</c:v>
                </c:pt>
                <c:pt idx="495">
                  <c:v>59.7</c:v>
                </c:pt>
                <c:pt idx="496">
                  <c:v>59.7</c:v>
                </c:pt>
                <c:pt idx="497">
                  <c:v>59.7</c:v>
                </c:pt>
                <c:pt idx="498">
                  <c:v>59.8</c:v>
                </c:pt>
                <c:pt idx="499">
                  <c:v>59.8</c:v>
                </c:pt>
                <c:pt idx="500">
                  <c:v>59.8</c:v>
                </c:pt>
                <c:pt idx="501">
                  <c:v>59.8</c:v>
                </c:pt>
                <c:pt idx="502">
                  <c:v>59.8</c:v>
                </c:pt>
                <c:pt idx="503">
                  <c:v>59.9</c:v>
                </c:pt>
                <c:pt idx="504">
                  <c:v>59.9</c:v>
                </c:pt>
                <c:pt idx="505">
                  <c:v>59.9</c:v>
                </c:pt>
                <c:pt idx="506">
                  <c:v>59.9</c:v>
                </c:pt>
                <c:pt idx="507">
                  <c:v>59.9</c:v>
                </c:pt>
                <c:pt idx="508">
                  <c:v>59.9</c:v>
                </c:pt>
                <c:pt idx="509">
                  <c:v>59.9</c:v>
                </c:pt>
                <c:pt idx="510">
                  <c:v>59.9</c:v>
                </c:pt>
                <c:pt idx="511">
                  <c:v>59.9</c:v>
                </c:pt>
                <c:pt idx="512">
                  <c:v>59.9</c:v>
                </c:pt>
                <c:pt idx="513">
                  <c:v>59.9</c:v>
                </c:pt>
                <c:pt idx="514">
                  <c:v>59.9</c:v>
                </c:pt>
                <c:pt idx="515">
                  <c:v>60</c:v>
                </c:pt>
                <c:pt idx="516">
                  <c:v>60</c:v>
                </c:pt>
                <c:pt idx="517">
                  <c:v>60</c:v>
                </c:pt>
                <c:pt idx="518">
                  <c:v>60</c:v>
                </c:pt>
                <c:pt idx="519">
                  <c:v>60</c:v>
                </c:pt>
                <c:pt idx="520">
                  <c:v>60</c:v>
                </c:pt>
                <c:pt idx="521">
                  <c:v>60</c:v>
                </c:pt>
                <c:pt idx="522">
                  <c:v>60.1</c:v>
                </c:pt>
                <c:pt idx="523">
                  <c:v>60.1</c:v>
                </c:pt>
                <c:pt idx="524">
                  <c:v>60.1</c:v>
                </c:pt>
                <c:pt idx="525">
                  <c:v>60.1</c:v>
                </c:pt>
                <c:pt idx="526">
                  <c:v>60.1</c:v>
                </c:pt>
                <c:pt idx="527">
                  <c:v>60.1</c:v>
                </c:pt>
                <c:pt idx="528">
                  <c:v>60.1</c:v>
                </c:pt>
                <c:pt idx="529">
                  <c:v>60.1</c:v>
                </c:pt>
                <c:pt idx="530">
                  <c:v>60.1</c:v>
                </c:pt>
                <c:pt idx="531">
                  <c:v>60.1</c:v>
                </c:pt>
                <c:pt idx="532">
                  <c:v>60.2</c:v>
                </c:pt>
                <c:pt idx="533">
                  <c:v>60.2</c:v>
                </c:pt>
                <c:pt idx="534">
                  <c:v>60.2</c:v>
                </c:pt>
                <c:pt idx="535">
                  <c:v>60.3</c:v>
                </c:pt>
                <c:pt idx="536">
                  <c:v>60.3</c:v>
                </c:pt>
                <c:pt idx="537">
                  <c:v>60.3</c:v>
                </c:pt>
                <c:pt idx="538">
                  <c:v>60.3</c:v>
                </c:pt>
                <c:pt idx="539">
                  <c:v>60.3</c:v>
                </c:pt>
                <c:pt idx="540">
                  <c:v>60.3</c:v>
                </c:pt>
                <c:pt idx="541">
                  <c:v>60.3</c:v>
                </c:pt>
                <c:pt idx="542">
                  <c:v>60.3</c:v>
                </c:pt>
                <c:pt idx="543">
                  <c:v>60.3</c:v>
                </c:pt>
                <c:pt idx="544">
                  <c:v>60.3</c:v>
                </c:pt>
                <c:pt idx="545">
                  <c:v>60.3</c:v>
                </c:pt>
                <c:pt idx="546">
                  <c:v>60.4</c:v>
                </c:pt>
                <c:pt idx="547">
                  <c:v>60.4</c:v>
                </c:pt>
                <c:pt idx="548">
                  <c:v>60.4</c:v>
                </c:pt>
                <c:pt idx="549">
                  <c:v>60.4</c:v>
                </c:pt>
                <c:pt idx="550">
                  <c:v>60.4</c:v>
                </c:pt>
                <c:pt idx="551">
                  <c:v>60.5</c:v>
                </c:pt>
                <c:pt idx="552">
                  <c:v>60.5</c:v>
                </c:pt>
                <c:pt idx="553">
                  <c:v>60.5</c:v>
                </c:pt>
                <c:pt idx="554">
                  <c:v>60.5</c:v>
                </c:pt>
                <c:pt idx="555">
                  <c:v>60.6</c:v>
                </c:pt>
                <c:pt idx="556">
                  <c:v>60.6</c:v>
                </c:pt>
                <c:pt idx="557">
                  <c:v>60.5</c:v>
                </c:pt>
                <c:pt idx="558">
                  <c:v>60.6</c:v>
                </c:pt>
                <c:pt idx="559">
                  <c:v>60.6</c:v>
                </c:pt>
                <c:pt idx="560">
                  <c:v>60.6</c:v>
                </c:pt>
                <c:pt idx="561">
                  <c:v>60.6</c:v>
                </c:pt>
                <c:pt idx="562">
                  <c:v>60.6</c:v>
                </c:pt>
                <c:pt idx="563">
                  <c:v>60.6</c:v>
                </c:pt>
                <c:pt idx="564">
                  <c:v>60.7</c:v>
                </c:pt>
                <c:pt idx="565">
                  <c:v>60.6</c:v>
                </c:pt>
                <c:pt idx="566">
                  <c:v>60.7</c:v>
                </c:pt>
                <c:pt idx="567">
                  <c:v>60.7</c:v>
                </c:pt>
                <c:pt idx="568">
                  <c:v>60.7</c:v>
                </c:pt>
                <c:pt idx="569">
                  <c:v>60.7</c:v>
                </c:pt>
                <c:pt idx="570">
                  <c:v>60.7</c:v>
                </c:pt>
                <c:pt idx="571">
                  <c:v>60.8</c:v>
                </c:pt>
                <c:pt idx="572">
                  <c:v>60.8</c:v>
                </c:pt>
                <c:pt idx="573">
                  <c:v>60.8</c:v>
                </c:pt>
                <c:pt idx="574">
                  <c:v>60.8</c:v>
                </c:pt>
                <c:pt idx="575">
                  <c:v>60.8</c:v>
                </c:pt>
                <c:pt idx="576">
                  <c:v>60.8</c:v>
                </c:pt>
                <c:pt idx="577">
                  <c:v>60.8</c:v>
                </c:pt>
                <c:pt idx="578">
                  <c:v>60.8</c:v>
                </c:pt>
                <c:pt idx="579">
                  <c:v>60.8</c:v>
                </c:pt>
                <c:pt idx="580">
                  <c:v>60.8</c:v>
                </c:pt>
                <c:pt idx="581">
                  <c:v>60.9</c:v>
                </c:pt>
                <c:pt idx="582">
                  <c:v>60.9</c:v>
                </c:pt>
                <c:pt idx="583">
                  <c:v>60.9</c:v>
                </c:pt>
                <c:pt idx="584">
                  <c:v>61</c:v>
                </c:pt>
                <c:pt idx="585">
                  <c:v>61</c:v>
                </c:pt>
                <c:pt idx="586">
                  <c:v>61</c:v>
                </c:pt>
                <c:pt idx="587">
                  <c:v>61</c:v>
                </c:pt>
                <c:pt idx="588">
                  <c:v>61</c:v>
                </c:pt>
                <c:pt idx="589">
                  <c:v>61</c:v>
                </c:pt>
                <c:pt idx="590">
                  <c:v>61</c:v>
                </c:pt>
                <c:pt idx="591">
                  <c:v>61</c:v>
                </c:pt>
                <c:pt idx="592">
                  <c:v>61</c:v>
                </c:pt>
                <c:pt idx="593">
                  <c:v>61</c:v>
                </c:pt>
                <c:pt idx="594">
                  <c:v>61</c:v>
                </c:pt>
                <c:pt idx="595">
                  <c:v>61.1</c:v>
                </c:pt>
                <c:pt idx="596">
                  <c:v>61.1</c:v>
                </c:pt>
                <c:pt idx="597">
                  <c:v>61.1</c:v>
                </c:pt>
                <c:pt idx="598">
                  <c:v>61.1</c:v>
                </c:pt>
                <c:pt idx="599">
                  <c:v>61.1</c:v>
                </c:pt>
                <c:pt idx="600">
                  <c:v>61.2</c:v>
                </c:pt>
                <c:pt idx="601">
                  <c:v>61.2</c:v>
                </c:pt>
                <c:pt idx="602">
                  <c:v>61.2</c:v>
                </c:pt>
                <c:pt idx="603">
                  <c:v>61.2</c:v>
                </c:pt>
                <c:pt idx="604">
                  <c:v>61.2</c:v>
                </c:pt>
                <c:pt idx="605">
                  <c:v>61.2</c:v>
                </c:pt>
                <c:pt idx="606">
                  <c:v>61.3</c:v>
                </c:pt>
                <c:pt idx="607">
                  <c:v>61.3</c:v>
                </c:pt>
                <c:pt idx="608">
                  <c:v>61.3</c:v>
                </c:pt>
                <c:pt idx="609">
                  <c:v>61.3</c:v>
                </c:pt>
                <c:pt idx="610">
                  <c:v>61.4</c:v>
                </c:pt>
                <c:pt idx="611">
                  <c:v>61.4</c:v>
                </c:pt>
                <c:pt idx="612">
                  <c:v>61.4</c:v>
                </c:pt>
                <c:pt idx="613">
                  <c:v>61.4</c:v>
                </c:pt>
                <c:pt idx="614">
                  <c:v>61.4</c:v>
                </c:pt>
                <c:pt idx="615">
                  <c:v>61.4</c:v>
                </c:pt>
                <c:pt idx="616">
                  <c:v>61.4</c:v>
                </c:pt>
                <c:pt idx="617">
                  <c:v>61.4</c:v>
                </c:pt>
                <c:pt idx="618">
                  <c:v>61.5</c:v>
                </c:pt>
                <c:pt idx="619">
                  <c:v>61.5</c:v>
                </c:pt>
                <c:pt idx="620">
                  <c:v>61.5</c:v>
                </c:pt>
                <c:pt idx="621">
                  <c:v>61.5</c:v>
                </c:pt>
                <c:pt idx="622">
                  <c:v>61.5</c:v>
                </c:pt>
                <c:pt idx="623">
                  <c:v>61.5</c:v>
                </c:pt>
                <c:pt idx="624">
                  <c:v>61.5</c:v>
                </c:pt>
                <c:pt idx="625">
                  <c:v>61.5</c:v>
                </c:pt>
                <c:pt idx="626">
                  <c:v>61.5</c:v>
                </c:pt>
                <c:pt idx="627">
                  <c:v>61.5</c:v>
                </c:pt>
                <c:pt idx="628">
                  <c:v>61.5</c:v>
                </c:pt>
                <c:pt idx="629">
                  <c:v>61.6</c:v>
                </c:pt>
                <c:pt idx="630">
                  <c:v>61.6</c:v>
                </c:pt>
                <c:pt idx="631">
                  <c:v>61.6</c:v>
                </c:pt>
                <c:pt idx="632">
                  <c:v>61.7</c:v>
                </c:pt>
                <c:pt idx="633">
                  <c:v>61.7</c:v>
                </c:pt>
                <c:pt idx="634">
                  <c:v>61.7</c:v>
                </c:pt>
                <c:pt idx="635">
                  <c:v>61.8</c:v>
                </c:pt>
                <c:pt idx="636">
                  <c:v>61.8</c:v>
                </c:pt>
                <c:pt idx="637">
                  <c:v>61.8</c:v>
                </c:pt>
                <c:pt idx="638">
                  <c:v>61.8</c:v>
                </c:pt>
                <c:pt idx="639">
                  <c:v>61.9</c:v>
                </c:pt>
                <c:pt idx="640">
                  <c:v>61.9</c:v>
                </c:pt>
                <c:pt idx="641">
                  <c:v>61.9</c:v>
                </c:pt>
                <c:pt idx="642">
                  <c:v>62</c:v>
                </c:pt>
                <c:pt idx="643">
                  <c:v>62</c:v>
                </c:pt>
                <c:pt idx="644">
                  <c:v>62</c:v>
                </c:pt>
                <c:pt idx="645">
                  <c:v>62</c:v>
                </c:pt>
                <c:pt idx="646">
                  <c:v>62</c:v>
                </c:pt>
                <c:pt idx="647">
                  <c:v>62.1</c:v>
                </c:pt>
                <c:pt idx="648">
                  <c:v>62.1</c:v>
                </c:pt>
                <c:pt idx="649">
                  <c:v>62.1</c:v>
                </c:pt>
                <c:pt idx="650">
                  <c:v>62.1</c:v>
                </c:pt>
                <c:pt idx="651">
                  <c:v>62.1</c:v>
                </c:pt>
                <c:pt idx="652">
                  <c:v>62.1</c:v>
                </c:pt>
                <c:pt idx="653">
                  <c:v>62.1</c:v>
                </c:pt>
                <c:pt idx="654">
                  <c:v>62.1</c:v>
                </c:pt>
                <c:pt idx="655">
                  <c:v>62.1</c:v>
                </c:pt>
                <c:pt idx="656">
                  <c:v>62.1</c:v>
                </c:pt>
                <c:pt idx="657">
                  <c:v>62.1</c:v>
                </c:pt>
                <c:pt idx="658">
                  <c:v>62.1</c:v>
                </c:pt>
                <c:pt idx="659">
                  <c:v>62.1</c:v>
                </c:pt>
                <c:pt idx="660">
                  <c:v>62.1</c:v>
                </c:pt>
                <c:pt idx="661">
                  <c:v>62.1</c:v>
                </c:pt>
                <c:pt idx="662">
                  <c:v>62.1</c:v>
                </c:pt>
                <c:pt idx="663">
                  <c:v>62.2</c:v>
                </c:pt>
                <c:pt idx="664">
                  <c:v>62.1</c:v>
                </c:pt>
                <c:pt idx="665">
                  <c:v>62.2</c:v>
                </c:pt>
                <c:pt idx="666">
                  <c:v>62.2</c:v>
                </c:pt>
                <c:pt idx="667">
                  <c:v>62.1</c:v>
                </c:pt>
                <c:pt idx="668">
                  <c:v>62.1</c:v>
                </c:pt>
                <c:pt idx="669">
                  <c:v>62.2</c:v>
                </c:pt>
                <c:pt idx="670">
                  <c:v>62.2</c:v>
                </c:pt>
                <c:pt idx="671">
                  <c:v>62.2</c:v>
                </c:pt>
                <c:pt idx="672">
                  <c:v>62.2</c:v>
                </c:pt>
                <c:pt idx="673">
                  <c:v>62.2</c:v>
                </c:pt>
                <c:pt idx="674">
                  <c:v>62.2</c:v>
                </c:pt>
                <c:pt idx="675">
                  <c:v>62.3</c:v>
                </c:pt>
                <c:pt idx="676">
                  <c:v>62.3</c:v>
                </c:pt>
                <c:pt idx="677">
                  <c:v>62.3</c:v>
                </c:pt>
                <c:pt idx="678">
                  <c:v>62.3</c:v>
                </c:pt>
                <c:pt idx="679">
                  <c:v>62.3</c:v>
                </c:pt>
                <c:pt idx="680">
                  <c:v>62.3</c:v>
                </c:pt>
                <c:pt idx="681">
                  <c:v>62.4</c:v>
                </c:pt>
                <c:pt idx="682">
                  <c:v>62.4</c:v>
                </c:pt>
                <c:pt idx="683">
                  <c:v>62.4</c:v>
                </c:pt>
                <c:pt idx="684">
                  <c:v>62.4</c:v>
                </c:pt>
                <c:pt idx="685">
                  <c:v>62.4</c:v>
                </c:pt>
                <c:pt idx="686">
                  <c:v>62.4</c:v>
                </c:pt>
                <c:pt idx="687">
                  <c:v>62.5</c:v>
                </c:pt>
                <c:pt idx="688">
                  <c:v>62.5</c:v>
                </c:pt>
                <c:pt idx="689">
                  <c:v>62.5</c:v>
                </c:pt>
                <c:pt idx="690">
                  <c:v>62.5</c:v>
                </c:pt>
                <c:pt idx="691">
                  <c:v>62.5</c:v>
                </c:pt>
                <c:pt idx="692">
                  <c:v>62.6</c:v>
                </c:pt>
                <c:pt idx="693">
                  <c:v>62.5</c:v>
                </c:pt>
                <c:pt idx="694">
                  <c:v>62.6</c:v>
                </c:pt>
                <c:pt idx="695">
                  <c:v>62.6</c:v>
                </c:pt>
                <c:pt idx="696">
                  <c:v>62.6</c:v>
                </c:pt>
                <c:pt idx="697">
                  <c:v>62.6</c:v>
                </c:pt>
                <c:pt idx="698">
                  <c:v>62.7</c:v>
                </c:pt>
                <c:pt idx="699">
                  <c:v>62.7</c:v>
                </c:pt>
                <c:pt idx="700">
                  <c:v>62.7</c:v>
                </c:pt>
                <c:pt idx="701">
                  <c:v>62.7</c:v>
                </c:pt>
                <c:pt idx="702">
                  <c:v>62.7</c:v>
                </c:pt>
                <c:pt idx="703">
                  <c:v>62.8</c:v>
                </c:pt>
                <c:pt idx="704">
                  <c:v>62.8</c:v>
                </c:pt>
                <c:pt idx="705">
                  <c:v>62.8</c:v>
                </c:pt>
                <c:pt idx="706">
                  <c:v>62.8</c:v>
                </c:pt>
                <c:pt idx="707">
                  <c:v>62.8</c:v>
                </c:pt>
                <c:pt idx="708">
                  <c:v>62.9</c:v>
                </c:pt>
                <c:pt idx="709">
                  <c:v>62.9</c:v>
                </c:pt>
                <c:pt idx="710">
                  <c:v>62.9</c:v>
                </c:pt>
                <c:pt idx="711">
                  <c:v>62.9</c:v>
                </c:pt>
                <c:pt idx="712">
                  <c:v>62.9</c:v>
                </c:pt>
                <c:pt idx="713">
                  <c:v>63</c:v>
                </c:pt>
                <c:pt idx="714">
                  <c:v>63</c:v>
                </c:pt>
                <c:pt idx="715">
                  <c:v>63</c:v>
                </c:pt>
                <c:pt idx="716">
                  <c:v>63</c:v>
                </c:pt>
                <c:pt idx="717">
                  <c:v>63</c:v>
                </c:pt>
                <c:pt idx="718">
                  <c:v>63</c:v>
                </c:pt>
                <c:pt idx="719">
                  <c:v>63</c:v>
                </c:pt>
                <c:pt idx="720">
                  <c:v>63</c:v>
                </c:pt>
                <c:pt idx="721">
                  <c:v>63</c:v>
                </c:pt>
                <c:pt idx="722">
                  <c:v>63</c:v>
                </c:pt>
                <c:pt idx="723">
                  <c:v>63</c:v>
                </c:pt>
                <c:pt idx="724">
                  <c:v>63.1</c:v>
                </c:pt>
                <c:pt idx="725">
                  <c:v>63.1</c:v>
                </c:pt>
                <c:pt idx="726">
                  <c:v>63.1</c:v>
                </c:pt>
                <c:pt idx="727">
                  <c:v>63.1</c:v>
                </c:pt>
                <c:pt idx="728">
                  <c:v>63.1</c:v>
                </c:pt>
                <c:pt idx="729">
                  <c:v>63.2</c:v>
                </c:pt>
                <c:pt idx="730">
                  <c:v>63.2</c:v>
                </c:pt>
                <c:pt idx="731">
                  <c:v>63.2</c:v>
                </c:pt>
                <c:pt idx="732">
                  <c:v>63.3</c:v>
                </c:pt>
                <c:pt idx="733">
                  <c:v>63.3</c:v>
                </c:pt>
                <c:pt idx="734">
                  <c:v>63.3</c:v>
                </c:pt>
                <c:pt idx="735">
                  <c:v>63.3</c:v>
                </c:pt>
                <c:pt idx="736">
                  <c:v>63.3</c:v>
                </c:pt>
                <c:pt idx="737">
                  <c:v>63.3</c:v>
                </c:pt>
                <c:pt idx="738">
                  <c:v>63.3</c:v>
                </c:pt>
                <c:pt idx="739">
                  <c:v>63.4</c:v>
                </c:pt>
                <c:pt idx="740">
                  <c:v>63.4</c:v>
                </c:pt>
                <c:pt idx="741">
                  <c:v>63.4</c:v>
                </c:pt>
                <c:pt idx="742">
                  <c:v>63.4</c:v>
                </c:pt>
                <c:pt idx="743">
                  <c:v>63.4</c:v>
                </c:pt>
                <c:pt idx="744">
                  <c:v>63.4</c:v>
                </c:pt>
                <c:pt idx="745">
                  <c:v>63.5</c:v>
                </c:pt>
                <c:pt idx="746">
                  <c:v>63.5</c:v>
                </c:pt>
                <c:pt idx="747">
                  <c:v>63.5</c:v>
                </c:pt>
                <c:pt idx="748">
                  <c:v>63.6</c:v>
                </c:pt>
                <c:pt idx="749">
                  <c:v>63.6</c:v>
                </c:pt>
                <c:pt idx="750">
                  <c:v>63.6</c:v>
                </c:pt>
                <c:pt idx="751">
                  <c:v>63.6</c:v>
                </c:pt>
                <c:pt idx="752">
                  <c:v>63.6</c:v>
                </c:pt>
                <c:pt idx="753">
                  <c:v>63.6</c:v>
                </c:pt>
                <c:pt idx="754">
                  <c:v>63.7</c:v>
                </c:pt>
                <c:pt idx="755">
                  <c:v>63.7</c:v>
                </c:pt>
                <c:pt idx="756">
                  <c:v>63.7</c:v>
                </c:pt>
                <c:pt idx="757">
                  <c:v>63.7</c:v>
                </c:pt>
                <c:pt idx="758">
                  <c:v>63.7</c:v>
                </c:pt>
                <c:pt idx="759">
                  <c:v>63.8</c:v>
                </c:pt>
                <c:pt idx="760">
                  <c:v>63.8</c:v>
                </c:pt>
                <c:pt idx="761">
                  <c:v>63.7</c:v>
                </c:pt>
                <c:pt idx="762">
                  <c:v>63.8</c:v>
                </c:pt>
                <c:pt idx="763">
                  <c:v>63.8</c:v>
                </c:pt>
                <c:pt idx="764">
                  <c:v>63.8</c:v>
                </c:pt>
                <c:pt idx="765">
                  <c:v>63.8</c:v>
                </c:pt>
                <c:pt idx="766">
                  <c:v>63.8</c:v>
                </c:pt>
                <c:pt idx="767">
                  <c:v>63.9</c:v>
                </c:pt>
                <c:pt idx="768">
                  <c:v>63.9</c:v>
                </c:pt>
                <c:pt idx="769">
                  <c:v>63.9</c:v>
                </c:pt>
                <c:pt idx="770">
                  <c:v>63.9</c:v>
                </c:pt>
                <c:pt idx="771">
                  <c:v>63.9</c:v>
                </c:pt>
                <c:pt idx="772">
                  <c:v>63.9</c:v>
                </c:pt>
                <c:pt idx="773">
                  <c:v>63.9</c:v>
                </c:pt>
                <c:pt idx="774">
                  <c:v>64</c:v>
                </c:pt>
                <c:pt idx="775">
                  <c:v>64</c:v>
                </c:pt>
                <c:pt idx="776">
                  <c:v>64</c:v>
                </c:pt>
                <c:pt idx="777">
                  <c:v>64</c:v>
                </c:pt>
                <c:pt idx="778">
                  <c:v>64.099999999999994</c:v>
                </c:pt>
                <c:pt idx="779">
                  <c:v>64.099999999999994</c:v>
                </c:pt>
                <c:pt idx="780">
                  <c:v>64.099999999999994</c:v>
                </c:pt>
                <c:pt idx="781">
                  <c:v>64.099999999999994</c:v>
                </c:pt>
                <c:pt idx="782">
                  <c:v>64.099999999999994</c:v>
                </c:pt>
                <c:pt idx="783">
                  <c:v>64.2</c:v>
                </c:pt>
                <c:pt idx="784">
                  <c:v>64.2</c:v>
                </c:pt>
                <c:pt idx="785">
                  <c:v>64.2</c:v>
                </c:pt>
                <c:pt idx="786">
                  <c:v>64.2</c:v>
                </c:pt>
                <c:pt idx="787">
                  <c:v>64.2</c:v>
                </c:pt>
                <c:pt idx="788">
                  <c:v>64.2</c:v>
                </c:pt>
                <c:pt idx="789">
                  <c:v>64.2</c:v>
                </c:pt>
                <c:pt idx="790">
                  <c:v>64.2</c:v>
                </c:pt>
                <c:pt idx="791">
                  <c:v>64.2</c:v>
                </c:pt>
                <c:pt idx="792">
                  <c:v>64.2</c:v>
                </c:pt>
                <c:pt idx="793">
                  <c:v>64.2</c:v>
                </c:pt>
                <c:pt idx="794">
                  <c:v>64.2</c:v>
                </c:pt>
                <c:pt idx="795">
                  <c:v>64.2</c:v>
                </c:pt>
                <c:pt idx="796">
                  <c:v>64.2</c:v>
                </c:pt>
                <c:pt idx="797">
                  <c:v>64.2</c:v>
                </c:pt>
                <c:pt idx="798">
                  <c:v>64.2</c:v>
                </c:pt>
                <c:pt idx="799">
                  <c:v>64.2</c:v>
                </c:pt>
                <c:pt idx="800">
                  <c:v>64.2</c:v>
                </c:pt>
                <c:pt idx="801">
                  <c:v>64.099999999999994</c:v>
                </c:pt>
                <c:pt idx="802">
                  <c:v>64.099999999999994</c:v>
                </c:pt>
                <c:pt idx="803">
                  <c:v>64.099999999999994</c:v>
                </c:pt>
                <c:pt idx="804">
                  <c:v>64.099999999999994</c:v>
                </c:pt>
                <c:pt idx="805">
                  <c:v>64.099999999999994</c:v>
                </c:pt>
                <c:pt idx="806">
                  <c:v>64.099999999999994</c:v>
                </c:pt>
                <c:pt idx="807">
                  <c:v>64.099999999999994</c:v>
                </c:pt>
                <c:pt idx="808">
                  <c:v>64.099999999999994</c:v>
                </c:pt>
                <c:pt idx="809">
                  <c:v>64.099999999999994</c:v>
                </c:pt>
                <c:pt idx="810">
                  <c:v>64.099999999999994</c:v>
                </c:pt>
                <c:pt idx="811">
                  <c:v>64.099999999999994</c:v>
                </c:pt>
                <c:pt idx="812">
                  <c:v>64.099999999999994</c:v>
                </c:pt>
                <c:pt idx="813">
                  <c:v>64</c:v>
                </c:pt>
                <c:pt idx="814">
                  <c:v>64</c:v>
                </c:pt>
                <c:pt idx="815">
                  <c:v>63.9</c:v>
                </c:pt>
                <c:pt idx="816">
                  <c:v>63.9</c:v>
                </c:pt>
                <c:pt idx="817">
                  <c:v>63.8</c:v>
                </c:pt>
                <c:pt idx="818">
                  <c:v>63.8</c:v>
                </c:pt>
                <c:pt idx="819">
                  <c:v>63.8</c:v>
                </c:pt>
                <c:pt idx="820">
                  <c:v>63.8</c:v>
                </c:pt>
                <c:pt idx="821">
                  <c:v>63.9</c:v>
                </c:pt>
                <c:pt idx="822">
                  <c:v>63.9</c:v>
                </c:pt>
                <c:pt idx="823">
                  <c:v>63.9</c:v>
                </c:pt>
                <c:pt idx="824">
                  <c:v>63.9</c:v>
                </c:pt>
                <c:pt idx="825">
                  <c:v>63.9</c:v>
                </c:pt>
                <c:pt idx="826">
                  <c:v>63.9</c:v>
                </c:pt>
                <c:pt idx="827">
                  <c:v>63.9</c:v>
                </c:pt>
                <c:pt idx="828">
                  <c:v>63.9</c:v>
                </c:pt>
                <c:pt idx="829">
                  <c:v>63.9</c:v>
                </c:pt>
                <c:pt idx="830">
                  <c:v>63.9</c:v>
                </c:pt>
                <c:pt idx="831">
                  <c:v>63.9</c:v>
                </c:pt>
                <c:pt idx="832">
                  <c:v>63.9</c:v>
                </c:pt>
                <c:pt idx="833">
                  <c:v>63.9</c:v>
                </c:pt>
                <c:pt idx="834">
                  <c:v>63.9</c:v>
                </c:pt>
                <c:pt idx="835">
                  <c:v>63.9</c:v>
                </c:pt>
                <c:pt idx="836">
                  <c:v>63.9</c:v>
                </c:pt>
                <c:pt idx="837">
                  <c:v>63.8</c:v>
                </c:pt>
                <c:pt idx="838">
                  <c:v>63.8</c:v>
                </c:pt>
                <c:pt idx="839">
                  <c:v>63.8</c:v>
                </c:pt>
                <c:pt idx="840">
                  <c:v>63.8</c:v>
                </c:pt>
                <c:pt idx="841">
                  <c:v>63.8</c:v>
                </c:pt>
                <c:pt idx="842">
                  <c:v>63.8</c:v>
                </c:pt>
                <c:pt idx="843">
                  <c:v>63.8</c:v>
                </c:pt>
                <c:pt idx="844">
                  <c:v>63.7</c:v>
                </c:pt>
                <c:pt idx="845">
                  <c:v>63.7</c:v>
                </c:pt>
                <c:pt idx="846">
                  <c:v>63.7</c:v>
                </c:pt>
                <c:pt idx="847">
                  <c:v>63.7</c:v>
                </c:pt>
                <c:pt idx="848">
                  <c:v>63.8</c:v>
                </c:pt>
                <c:pt idx="849">
                  <c:v>63.8</c:v>
                </c:pt>
                <c:pt idx="850">
                  <c:v>63.8</c:v>
                </c:pt>
                <c:pt idx="851">
                  <c:v>63.8</c:v>
                </c:pt>
                <c:pt idx="852">
                  <c:v>63.8</c:v>
                </c:pt>
                <c:pt idx="853">
                  <c:v>63.8</c:v>
                </c:pt>
                <c:pt idx="854">
                  <c:v>63.8</c:v>
                </c:pt>
                <c:pt idx="855">
                  <c:v>63.8</c:v>
                </c:pt>
                <c:pt idx="856">
                  <c:v>63.8</c:v>
                </c:pt>
                <c:pt idx="857">
                  <c:v>63.8</c:v>
                </c:pt>
                <c:pt idx="858">
                  <c:v>63.8</c:v>
                </c:pt>
                <c:pt idx="859">
                  <c:v>63.8</c:v>
                </c:pt>
                <c:pt idx="860">
                  <c:v>63.8</c:v>
                </c:pt>
                <c:pt idx="861">
                  <c:v>63.7</c:v>
                </c:pt>
                <c:pt idx="862">
                  <c:v>63.7</c:v>
                </c:pt>
                <c:pt idx="863">
                  <c:v>63.7</c:v>
                </c:pt>
                <c:pt idx="864">
                  <c:v>63.6</c:v>
                </c:pt>
                <c:pt idx="865">
                  <c:v>63.5</c:v>
                </c:pt>
                <c:pt idx="866">
                  <c:v>63.5</c:v>
                </c:pt>
                <c:pt idx="867">
                  <c:v>63.5</c:v>
                </c:pt>
                <c:pt idx="868">
                  <c:v>63.4</c:v>
                </c:pt>
                <c:pt idx="869">
                  <c:v>63.4</c:v>
                </c:pt>
                <c:pt idx="870">
                  <c:v>63.5</c:v>
                </c:pt>
                <c:pt idx="871">
                  <c:v>63.5</c:v>
                </c:pt>
                <c:pt idx="872">
                  <c:v>63.5</c:v>
                </c:pt>
                <c:pt idx="873">
                  <c:v>63.5</c:v>
                </c:pt>
                <c:pt idx="874">
                  <c:v>63.5</c:v>
                </c:pt>
                <c:pt idx="875">
                  <c:v>63.5</c:v>
                </c:pt>
                <c:pt idx="876">
                  <c:v>63.6</c:v>
                </c:pt>
                <c:pt idx="877">
                  <c:v>63.6</c:v>
                </c:pt>
                <c:pt idx="878">
                  <c:v>63.7</c:v>
                </c:pt>
                <c:pt idx="879">
                  <c:v>63.7</c:v>
                </c:pt>
                <c:pt idx="880">
                  <c:v>63.7</c:v>
                </c:pt>
                <c:pt idx="881">
                  <c:v>63.7</c:v>
                </c:pt>
                <c:pt idx="882">
                  <c:v>63.7</c:v>
                </c:pt>
                <c:pt idx="883">
                  <c:v>63.8</c:v>
                </c:pt>
                <c:pt idx="884">
                  <c:v>63.8</c:v>
                </c:pt>
                <c:pt idx="885">
                  <c:v>63.8</c:v>
                </c:pt>
                <c:pt idx="886">
                  <c:v>63.8</c:v>
                </c:pt>
                <c:pt idx="887">
                  <c:v>63.8</c:v>
                </c:pt>
                <c:pt idx="888">
                  <c:v>63.8</c:v>
                </c:pt>
                <c:pt idx="889">
                  <c:v>63.8</c:v>
                </c:pt>
                <c:pt idx="890">
                  <c:v>63.8</c:v>
                </c:pt>
                <c:pt idx="891">
                  <c:v>63.8</c:v>
                </c:pt>
                <c:pt idx="892">
                  <c:v>63.8</c:v>
                </c:pt>
                <c:pt idx="893">
                  <c:v>63.8</c:v>
                </c:pt>
                <c:pt idx="894">
                  <c:v>63.9</c:v>
                </c:pt>
                <c:pt idx="895">
                  <c:v>63.8</c:v>
                </c:pt>
                <c:pt idx="896">
                  <c:v>63.8</c:v>
                </c:pt>
                <c:pt idx="897">
                  <c:v>63.8</c:v>
                </c:pt>
                <c:pt idx="898">
                  <c:v>63.8</c:v>
                </c:pt>
                <c:pt idx="899">
                  <c:v>63.7</c:v>
                </c:pt>
                <c:pt idx="900">
                  <c:v>63.7</c:v>
                </c:pt>
                <c:pt idx="901">
                  <c:v>63.7</c:v>
                </c:pt>
                <c:pt idx="902">
                  <c:v>63.6</c:v>
                </c:pt>
                <c:pt idx="903">
                  <c:v>63.6</c:v>
                </c:pt>
                <c:pt idx="904">
                  <c:v>63.6</c:v>
                </c:pt>
                <c:pt idx="905">
                  <c:v>63.6</c:v>
                </c:pt>
                <c:pt idx="906">
                  <c:v>63.6</c:v>
                </c:pt>
                <c:pt idx="907">
                  <c:v>63.6</c:v>
                </c:pt>
                <c:pt idx="908">
                  <c:v>63.6</c:v>
                </c:pt>
                <c:pt idx="909">
                  <c:v>63.6</c:v>
                </c:pt>
                <c:pt idx="910">
                  <c:v>63.6</c:v>
                </c:pt>
                <c:pt idx="911">
                  <c:v>63.6</c:v>
                </c:pt>
                <c:pt idx="912">
                  <c:v>63.6</c:v>
                </c:pt>
                <c:pt idx="913">
                  <c:v>63.5</c:v>
                </c:pt>
                <c:pt idx="914">
                  <c:v>63.4</c:v>
                </c:pt>
                <c:pt idx="915">
                  <c:v>63.3</c:v>
                </c:pt>
                <c:pt idx="916">
                  <c:v>63.3</c:v>
                </c:pt>
                <c:pt idx="917">
                  <c:v>63.3</c:v>
                </c:pt>
                <c:pt idx="918">
                  <c:v>63.3</c:v>
                </c:pt>
                <c:pt idx="919">
                  <c:v>63.4</c:v>
                </c:pt>
                <c:pt idx="920">
                  <c:v>63.4</c:v>
                </c:pt>
                <c:pt idx="921">
                  <c:v>63.4</c:v>
                </c:pt>
                <c:pt idx="922">
                  <c:v>63.6</c:v>
                </c:pt>
                <c:pt idx="923">
                  <c:v>63.7</c:v>
                </c:pt>
                <c:pt idx="924">
                  <c:v>63.8</c:v>
                </c:pt>
                <c:pt idx="925">
                  <c:v>63.8</c:v>
                </c:pt>
                <c:pt idx="926">
                  <c:v>63.8</c:v>
                </c:pt>
                <c:pt idx="927">
                  <c:v>63.8</c:v>
                </c:pt>
                <c:pt idx="928">
                  <c:v>63.8</c:v>
                </c:pt>
                <c:pt idx="929">
                  <c:v>63.8</c:v>
                </c:pt>
                <c:pt idx="930">
                  <c:v>63.8</c:v>
                </c:pt>
                <c:pt idx="931">
                  <c:v>63.8</c:v>
                </c:pt>
                <c:pt idx="932">
                  <c:v>63.8</c:v>
                </c:pt>
                <c:pt idx="933">
                  <c:v>63.8</c:v>
                </c:pt>
                <c:pt idx="934">
                  <c:v>63.9</c:v>
                </c:pt>
                <c:pt idx="935">
                  <c:v>64</c:v>
                </c:pt>
                <c:pt idx="936">
                  <c:v>64</c:v>
                </c:pt>
                <c:pt idx="937">
                  <c:v>64</c:v>
                </c:pt>
                <c:pt idx="938">
                  <c:v>64.099999999999994</c:v>
                </c:pt>
                <c:pt idx="939">
                  <c:v>64.099999999999994</c:v>
                </c:pt>
                <c:pt idx="940">
                  <c:v>64.099999999999994</c:v>
                </c:pt>
                <c:pt idx="941">
                  <c:v>64.099999999999994</c:v>
                </c:pt>
                <c:pt idx="942">
                  <c:v>64.099999999999994</c:v>
                </c:pt>
                <c:pt idx="943">
                  <c:v>64.099999999999994</c:v>
                </c:pt>
                <c:pt idx="944">
                  <c:v>64.099999999999994</c:v>
                </c:pt>
                <c:pt idx="945">
                  <c:v>64.099999999999994</c:v>
                </c:pt>
                <c:pt idx="946">
                  <c:v>64.099999999999994</c:v>
                </c:pt>
                <c:pt idx="947">
                  <c:v>64.099999999999994</c:v>
                </c:pt>
                <c:pt idx="948">
                  <c:v>64.099999999999994</c:v>
                </c:pt>
                <c:pt idx="949">
                  <c:v>64.099999999999994</c:v>
                </c:pt>
                <c:pt idx="950">
                  <c:v>64.099999999999994</c:v>
                </c:pt>
                <c:pt idx="951">
                  <c:v>64.099999999999994</c:v>
                </c:pt>
                <c:pt idx="952">
                  <c:v>64.099999999999994</c:v>
                </c:pt>
                <c:pt idx="953">
                  <c:v>64.099999999999994</c:v>
                </c:pt>
                <c:pt idx="954">
                  <c:v>64.2</c:v>
                </c:pt>
                <c:pt idx="955">
                  <c:v>64.2</c:v>
                </c:pt>
                <c:pt idx="956">
                  <c:v>64.2</c:v>
                </c:pt>
                <c:pt idx="957">
                  <c:v>64.2</c:v>
                </c:pt>
                <c:pt idx="958">
                  <c:v>64.2</c:v>
                </c:pt>
                <c:pt idx="959">
                  <c:v>64.2</c:v>
                </c:pt>
                <c:pt idx="960">
                  <c:v>64.2</c:v>
                </c:pt>
                <c:pt idx="961">
                  <c:v>64.2</c:v>
                </c:pt>
                <c:pt idx="962">
                  <c:v>64.099999999999994</c:v>
                </c:pt>
                <c:pt idx="963">
                  <c:v>64.099999999999994</c:v>
                </c:pt>
                <c:pt idx="964">
                  <c:v>64.099999999999994</c:v>
                </c:pt>
                <c:pt idx="965">
                  <c:v>64.099999999999994</c:v>
                </c:pt>
                <c:pt idx="966">
                  <c:v>64.099999999999994</c:v>
                </c:pt>
                <c:pt idx="967">
                  <c:v>64.2</c:v>
                </c:pt>
                <c:pt idx="968">
                  <c:v>64.2</c:v>
                </c:pt>
                <c:pt idx="969">
                  <c:v>64.3</c:v>
                </c:pt>
                <c:pt idx="970">
                  <c:v>64.3</c:v>
                </c:pt>
                <c:pt idx="971">
                  <c:v>64.3</c:v>
                </c:pt>
                <c:pt idx="972">
                  <c:v>64.400000000000006</c:v>
                </c:pt>
                <c:pt idx="973">
                  <c:v>64.400000000000006</c:v>
                </c:pt>
                <c:pt idx="974">
                  <c:v>64.5</c:v>
                </c:pt>
                <c:pt idx="975">
                  <c:v>64.5</c:v>
                </c:pt>
                <c:pt idx="976">
                  <c:v>64.5</c:v>
                </c:pt>
                <c:pt idx="977">
                  <c:v>64.5</c:v>
                </c:pt>
                <c:pt idx="978">
                  <c:v>64.5</c:v>
                </c:pt>
                <c:pt idx="979">
                  <c:v>64.5</c:v>
                </c:pt>
                <c:pt idx="980">
                  <c:v>64.5</c:v>
                </c:pt>
                <c:pt idx="981">
                  <c:v>64.5</c:v>
                </c:pt>
                <c:pt idx="982">
                  <c:v>64.599999999999994</c:v>
                </c:pt>
                <c:pt idx="983">
                  <c:v>64.599999999999994</c:v>
                </c:pt>
                <c:pt idx="984">
                  <c:v>64.7</c:v>
                </c:pt>
                <c:pt idx="985">
                  <c:v>64.7</c:v>
                </c:pt>
                <c:pt idx="986">
                  <c:v>64.7</c:v>
                </c:pt>
                <c:pt idx="987">
                  <c:v>64.7</c:v>
                </c:pt>
                <c:pt idx="988">
                  <c:v>64.7</c:v>
                </c:pt>
                <c:pt idx="989">
                  <c:v>64.7</c:v>
                </c:pt>
                <c:pt idx="990">
                  <c:v>64.7</c:v>
                </c:pt>
                <c:pt idx="991">
                  <c:v>64.8</c:v>
                </c:pt>
                <c:pt idx="992">
                  <c:v>64.8</c:v>
                </c:pt>
                <c:pt idx="993">
                  <c:v>64.8</c:v>
                </c:pt>
                <c:pt idx="994">
                  <c:v>64.8</c:v>
                </c:pt>
                <c:pt idx="995">
                  <c:v>64.8</c:v>
                </c:pt>
                <c:pt idx="996">
                  <c:v>64.8</c:v>
                </c:pt>
                <c:pt idx="997">
                  <c:v>64.8</c:v>
                </c:pt>
                <c:pt idx="998">
                  <c:v>64.8</c:v>
                </c:pt>
                <c:pt idx="999">
                  <c:v>64.8</c:v>
                </c:pt>
                <c:pt idx="1000">
                  <c:v>64.8</c:v>
                </c:pt>
                <c:pt idx="1001">
                  <c:v>64.900000000000006</c:v>
                </c:pt>
                <c:pt idx="1002">
                  <c:v>64.900000000000006</c:v>
                </c:pt>
                <c:pt idx="1003">
                  <c:v>64.900000000000006</c:v>
                </c:pt>
                <c:pt idx="1004">
                  <c:v>64.8</c:v>
                </c:pt>
                <c:pt idx="1005">
                  <c:v>64.8</c:v>
                </c:pt>
                <c:pt idx="1006">
                  <c:v>64.8</c:v>
                </c:pt>
                <c:pt idx="1007">
                  <c:v>64.8</c:v>
                </c:pt>
                <c:pt idx="1008">
                  <c:v>64.8</c:v>
                </c:pt>
                <c:pt idx="1009">
                  <c:v>64.7</c:v>
                </c:pt>
                <c:pt idx="1010">
                  <c:v>64.7</c:v>
                </c:pt>
                <c:pt idx="1011">
                  <c:v>64.7</c:v>
                </c:pt>
                <c:pt idx="1012">
                  <c:v>64.599999999999994</c:v>
                </c:pt>
                <c:pt idx="1013">
                  <c:v>64.599999999999994</c:v>
                </c:pt>
                <c:pt idx="1014">
                  <c:v>64.599999999999994</c:v>
                </c:pt>
                <c:pt idx="1015">
                  <c:v>64.599999999999994</c:v>
                </c:pt>
                <c:pt idx="1016">
                  <c:v>64.599999999999994</c:v>
                </c:pt>
                <c:pt idx="1017">
                  <c:v>64.599999999999994</c:v>
                </c:pt>
                <c:pt idx="1018">
                  <c:v>64.599999999999994</c:v>
                </c:pt>
                <c:pt idx="1019">
                  <c:v>64.599999999999994</c:v>
                </c:pt>
                <c:pt idx="1020">
                  <c:v>64.599999999999994</c:v>
                </c:pt>
                <c:pt idx="1021">
                  <c:v>64.599999999999994</c:v>
                </c:pt>
                <c:pt idx="1022">
                  <c:v>64.7</c:v>
                </c:pt>
                <c:pt idx="1023">
                  <c:v>64.7</c:v>
                </c:pt>
                <c:pt idx="1024">
                  <c:v>64.8</c:v>
                </c:pt>
                <c:pt idx="1025">
                  <c:v>64.8</c:v>
                </c:pt>
                <c:pt idx="1026">
                  <c:v>64.900000000000006</c:v>
                </c:pt>
                <c:pt idx="1027">
                  <c:v>65</c:v>
                </c:pt>
                <c:pt idx="1028">
                  <c:v>65</c:v>
                </c:pt>
                <c:pt idx="1029">
                  <c:v>65.2</c:v>
                </c:pt>
                <c:pt idx="1030">
                  <c:v>65.3</c:v>
                </c:pt>
                <c:pt idx="1031">
                  <c:v>65.400000000000006</c:v>
                </c:pt>
                <c:pt idx="1032">
                  <c:v>65.400000000000006</c:v>
                </c:pt>
                <c:pt idx="1033">
                  <c:v>65.5</c:v>
                </c:pt>
                <c:pt idx="1034">
                  <c:v>65.5</c:v>
                </c:pt>
                <c:pt idx="1035">
                  <c:v>65.5</c:v>
                </c:pt>
                <c:pt idx="1036">
                  <c:v>65.5</c:v>
                </c:pt>
                <c:pt idx="1037">
                  <c:v>65.599999999999994</c:v>
                </c:pt>
                <c:pt idx="1038">
                  <c:v>65.599999999999994</c:v>
                </c:pt>
                <c:pt idx="1039">
                  <c:v>65.599999999999994</c:v>
                </c:pt>
                <c:pt idx="1040">
                  <c:v>65.7</c:v>
                </c:pt>
                <c:pt idx="1041">
                  <c:v>65.7</c:v>
                </c:pt>
                <c:pt idx="1042">
                  <c:v>65.8</c:v>
                </c:pt>
                <c:pt idx="1043">
                  <c:v>65.8</c:v>
                </c:pt>
                <c:pt idx="1044">
                  <c:v>65.8</c:v>
                </c:pt>
                <c:pt idx="1045">
                  <c:v>65.8</c:v>
                </c:pt>
                <c:pt idx="1046">
                  <c:v>65.8</c:v>
                </c:pt>
                <c:pt idx="1047">
                  <c:v>65.8</c:v>
                </c:pt>
                <c:pt idx="1048">
                  <c:v>65.8</c:v>
                </c:pt>
                <c:pt idx="1049">
                  <c:v>65.8</c:v>
                </c:pt>
                <c:pt idx="1050">
                  <c:v>65.8</c:v>
                </c:pt>
                <c:pt idx="1051">
                  <c:v>65.8</c:v>
                </c:pt>
                <c:pt idx="1052">
                  <c:v>65.8</c:v>
                </c:pt>
                <c:pt idx="1053">
                  <c:v>65.8</c:v>
                </c:pt>
                <c:pt idx="1054">
                  <c:v>65.900000000000006</c:v>
                </c:pt>
                <c:pt idx="1055">
                  <c:v>66.099999999999994</c:v>
                </c:pt>
                <c:pt idx="1056">
                  <c:v>66.3</c:v>
                </c:pt>
                <c:pt idx="1057">
                  <c:v>66.3</c:v>
                </c:pt>
                <c:pt idx="1058">
                  <c:v>66.400000000000006</c:v>
                </c:pt>
                <c:pt idx="1059">
                  <c:v>66.400000000000006</c:v>
                </c:pt>
                <c:pt idx="1060">
                  <c:v>66.400000000000006</c:v>
                </c:pt>
                <c:pt idx="1061">
                  <c:v>66.400000000000006</c:v>
                </c:pt>
                <c:pt idx="1062">
                  <c:v>66.5</c:v>
                </c:pt>
                <c:pt idx="1063">
                  <c:v>66.599999999999994</c:v>
                </c:pt>
                <c:pt idx="1064">
                  <c:v>66.599999999999994</c:v>
                </c:pt>
                <c:pt idx="1065">
                  <c:v>66.599999999999994</c:v>
                </c:pt>
                <c:pt idx="1066">
                  <c:v>66.599999999999994</c:v>
                </c:pt>
                <c:pt idx="1067">
                  <c:v>66.599999999999994</c:v>
                </c:pt>
                <c:pt idx="1068">
                  <c:v>66.599999999999994</c:v>
                </c:pt>
                <c:pt idx="1069">
                  <c:v>66.599999999999994</c:v>
                </c:pt>
                <c:pt idx="1070">
                  <c:v>66.599999999999994</c:v>
                </c:pt>
                <c:pt idx="1071">
                  <c:v>66.7</c:v>
                </c:pt>
                <c:pt idx="1072">
                  <c:v>66.7</c:v>
                </c:pt>
                <c:pt idx="1073">
                  <c:v>66.7</c:v>
                </c:pt>
                <c:pt idx="1074">
                  <c:v>66.7</c:v>
                </c:pt>
                <c:pt idx="1075">
                  <c:v>66.7</c:v>
                </c:pt>
                <c:pt idx="1076">
                  <c:v>66.7</c:v>
                </c:pt>
                <c:pt idx="1077">
                  <c:v>66.8</c:v>
                </c:pt>
                <c:pt idx="1078">
                  <c:v>66.7</c:v>
                </c:pt>
                <c:pt idx="1079">
                  <c:v>66.7</c:v>
                </c:pt>
                <c:pt idx="1080">
                  <c:v>66.7</c:v>
                </c:pt>
                <c:pt idx="1081">
                  <c:v>66.7</c:v>
                </c:pt>
                <c:pt idx="1082">
                  <c:v>66.7</c:v>
                </c:pt>
                <c:pt idx="1083">
                  <c:v>66.599999999999994</c:v>
                </c:pt>
                <c:pt idx="1084">
                  <c:v>66.599999999999994</c:v>
                </c:pt>
                <c:pt idx="1085">
                  <c:v>66.599999999999994</c:v>
                </c:pt>
                <c:pt idx="1086">
                  <c:v>66.5</c:v>
                </c:pt>
                <c:pt idx="1087">
                  <c:v>66.5</c:v>
                </c:pt>
                <c:pt idx="1088">
                  <c:v>66.5</c:v>
                </c:pt>
                <c:pt idx="1089">
                  <c:v>66.5</c:v>
                </c:pt>
                <c:pt idx="1090">
                  <c:v>66.5</c:v>
                </c:pt>
                <c:pt idx="1091">
                  <c:v>66.5</c:v>
                </c:pt>
                <c:pt idx="1092">
                  <c:v>66.599999999999994</c:v>
                </c:pt>
                <c:pt idx="1093">
                  <c:v>66.7</c:v>
                </c:pt>
                <c:pt idx="1094">
                  <c:v>66.900000000000006</c:v>
                </c:pt>
                <c:pt idx="1095">
                  <c:v>67</c:v>
                </c:pt>
                <c:pt idx="1096">
                  <c:v>67</c:v>
                </c:pt>
                <c:pt idx="1097">
                  <c:v>67</c:v>
                </c:pt>
                <c:pt idx="1098">
                  <c:v>67</c:v>
                </c:pt>
                <c:pt idx="1099">
                  <c:v>67</c:v>
                </c:pt>
                <c:pt idx="1100">
                  <c:v>67</c:v>
                </c:pt>
                <c:pt idx="1101">
                  <c:v>67</c:v>
                </c:pt>
                <c:pt idx="1102">
                  <c:v>67</c:v>
                </c:pt>
                <c:pt idx="1103">
                  <c:v>67</c:v>
                </c:pt>
                <c:pt idx="1104">
                  <c:v>66.900000000000006</c:v>
                </c:pt>
                <c:pt idx="1105">
                  <c:v>66.8</c:v>
                </c:pt>
                <c:pt idx="1106">
                  <c:v>66.599999999999994</c:v>
                </c:pt>
                <c:pt idx="1107">
                  <c:v>66.5</c:v>
                </c:pt>
                <c:pt idx="1108">
                  <c:v>66.400000000000006</c:v>
                </c:pt>
                <c:pt idx="1109">
                  <c:v>66.400000000000006</c:v>
                </c:pt>
                <c:pt idx="1110">
                  <c:v>66.3</c:v>
                </c:pt>
                <c:pt idx="1111">
                  <c:v>66.3</c:v>
                </c:pt>
                <c:pt idx="1112">
                  <c:v>66.3</c:v>
                </c:pt>
                <c:pt idx="1113">
                  <c:v>66.3</c:v>
                </c:pt>
                <c:pt idx="1114">
                  <c:v>66.2</c:v>
                </c:pt>
                <c:pt idx="1115">
                  <c:v>66.2</c:v>
                </c:pt>
                <c:pt idx="1116">
                  <c:v>66.3</c:v>
                </c:pt>
                <c:pt idx="1117">
                  <c:v>66.3</c:v>
                </c:pt>
                <c:pt idx="1118">
                  <c:v>66.3</c:v>
                </c:pt>
                <c:pt idx="1119">
                  <c:v>66.3</c:v>
                </c:pt>
                <c:pt idx="1120">
                  <c:v>66.400000000000006</c:v>
                </c:pt>
                <c:pt idx="1121">
                  <c:v>66.400000000000006</c:v>
                </c:pt>
                <c:pt idx="1122">
                  <c:v>66.3</c:v>
                </c:pt>
                <c:pt idx="1123">
                  <c:v>66.3</c:v>
                </c:pt>
                <c:pt idx="1124">
                  <c:v>66.3</c:v>
                </c:pt>
                <c:pt idx="1125">
                  <c:v>66.400000000000006</c:v>
                </c:pt>
                <c:pt idx="1126">
                  <c:v>66.400000000000006</c:v>
                </c:pt>
                <c:pt idx="1127">
                  <c:v>66.3</c:v>
                </c:pt>
                <c:pt idx="1128">
                  <c:v>66.400000000000006</c:v>
                </c:pt>
                <c:pt idx="1129">
                  <c:v>66.400000000000006</c:v>
                </c:pt>
                <c:pt idx="1130">
                  <c:v>66.400000000000006</c:v>
                </c:pt>
                <c:pt idx="1131">
                  <c:v>66.400000000000006</c:v>
                </c:pt>
                <c:pt idx="1132">
                  <c:v>66.400000000000006</c:v>
                </c:pt>
                <c:pt idx="1133">
                  <c:v>66.400000000000006</c:v>
                </c:pt>
                <c:pt idx="1134">
                  <c:v>66.400000000000006</c:v>
                </c:pt>
                <c:pt idx="1135">
                  <c:v>66.400000000000006</c:v>
                </c:pt>
                <c:pt idx="1136">
                  <c:v>66.400000000000006</c:v>
                </c:pt>
                <c:pt idx="1137">
                  <c:v>66.400000000000006</c:v>
                </c:pt>
                <c:pt idx="1138">
                  <c:v>66.400000000000006</c:v>
                </c:pt>
                <c:pt idx="1139">
                  <c:v>66.400000000000006</c:v>
                </c:pt>
                <c:pt idx="1140">
                  <c:v>66.400000000000006</c:v>
                </c:pt>
                <c:pt idx="1141">
                  <c:v>66.400000000000006</c:v>
                </c:pt>
                <c:pt idx="1142">
                  <c:v>66.400000000000006</c:v>
                </c:pt>
                <c:pt idx="1143">
                  <c:v>66.3</c:v>
                </c:pt>
                <c:pt idx="1144">
                  <c:v>66.3</c:v>
                </c:pt>
                <c:pt idx="1145">
                  <c:v>66.2</c:v>
                </c:pt>
                <c:pt idx="1146">
                  <c:v>66.2</c:v>
                </c:pt>
                <c:pt idx="1147">
                  <c:v>66.099999999999994</c:v>
                </c:pt>
                <c:pt idx="1148">
                  <c:v>66</c:v>
                </c:pt>
                <c:pt idx="1149">
                  <c:v>66</c:v>
                </c:pt>
                <c:pt idx="1150">
                  <c:v>65.900000000000006</c:v>
                </c:pt>
                <c:pt idx="1151">
                  <c:v>65.900000000000006</c:v>
                </c:pt>
                <c:pt idx="1152">
                  <c:v>65.900000000000006</c:v>
                </c:pt>
                <c:pt idx="1153">
                  <c:v>65.900000000000006</c:v>
                </c:pt>
                <c:pt idx="1154">
                  <c:v>65.900000000000006</c:v>
                </c:pt>
                <c:pt idx="1155">
                  <c:v>65.900000000000006</c:v>
                </c:pt>
                <c:pt idx="1156">
                  <c:v>65.8</c:v>
                </c:pt>
                <c:pt idx="1157">
                  <c:v>65.8</c:v>
                </c:pt>
                <c:pt idx="1158">
                  <c:v>65.8</c:v>
                </c:pt>
                <c:pt idx="1159">
                  <c:v>65.8</c:v>
                </c:pt>
                <c:pt idx="1160">
                  <c:v>65.7</c:v>
                </c:pt>
                <c:pt idx="1161">
                  <c:v>65.599999999999994</c:v>
                </c:pt>
                <c:pt idx="1162">
                  <c:v>65.599999999999994</c:v>
                </c:pt>
                <c:pt idx="1163">
                  <c:v>65.599999999999994</c:v>
                </c:pt>
                <c:pt idx="1164">
                  <c:v>65.599999999999994</c:v>
                </c:pt>
                <c:pt idx="1165">
                  <c:v>65.5</c:v>
                </c:pt>
                <c:pt idx="1166">
                  <c:v>65.5</c:v>
                </c:pt>
                <c:pt idx="1167">
                  <c:v>65.5</c:v>
                </c:pt>
                <c:pt idx="1168">
                  <c:v>65.5</c:v>
                </c:pt>
                <c:pt idx="1169">
                  <c:v>65.400000000000006</c:v>
                </c:pt>
                <c:pt idx="1170">
                  <c:v>65.400000000000006</c:v>
                </c:pt>
                <c:pt idx="1171">
                  <c:v>65.3</c:v>
                </c:pt>
                <c:pt idx="1172">
                  <c:v>65.3</c:v>
                </c:pt>
                <c:pt idx="1173">
                  <c:v>65.3</c:v>
                </c:pt>
                <c:pt idx="1174">
                  <c:v>65.2</c:v>
                </c:pt>
                <c:pt idx="1175">
                  <c:v>65.2</c:v>
                </c:pt>
                <c:pt idx="1176">
                  <c:v>65.099999999999994</c:v>
                </c:pt>
                <c:pt idx="1177">
                  <c:v>65</c:v>
                </c:pt>
                <c:pt idx="1178">
                  <c:v>64.900000000000006</c:v>
                </c:pt>
                <c:pt idx="1179">
                  <c:v>64.900000000000006</c:v>
                </c:pt>
                <c:pt idx="1180">
                  <c:v>64.900000000000006</c:v>
                </c:pt>
                <c:pt idx="1181">
                  <c:v>64.900000000000006</c:v>
                </c:pt>
                <c:pt idx="1182">
                  <c:v>64.900000000000006</c:v>
                </c:pt>
                <c:pt idx="1183">
                  <c:v>64.8</c:v>
                </c:pt>
                <c:pt idx="1184">
                  <c:v>64.8</c:v>
                </c:pt>
                <c:pt idx="1185">
                  <c:v>64.8</c:v>
                </c:pt>
                <c:pt idx="1186">
                  <c:v>64.7</c:v>
                </c:pt>
                <c:pt idx="1187">
                  <c:v>64.7</c:v>
                </c:pt>
                <c:pt idx="1188">
                  <c:v>64.7</c:v>
                </c:pt>
                <c:pt idx="1189">
                  <c:v>64.7</c:v>
                </c:pt>
                <c:pt idx="1190">
                  <c:v>64.599999999999994</c:v>
                </c:pt>
                <c:pt idx="1191">
                  <c:v>64.5</c:v>
                </c:pt>
                <c:pt idx="1192">
                  <c:v>64.3</c:v>
                </c:pt>
                <c:pt idx="1193">
                  <c:v>64.2</c:v>
                </c:pt>
                <c:pt idx="1194">
                  <c:v>64.099999999999994</c:v>
                </c:pt>
                <c:pt idx="1195">
                  <c:v>64.099999999999994</c:v>
                </c:pt>
                <c:pt idx="1196">
                  <c:v>64.099999999999994</c:v>
                </c:pt>
                <c:pt idx="1197">
                  <c:v>64.099999999999994</c:v>
                </c:pt>
                <c:pt idx="1198">
                  <c:v>64</c:v>
                </c:pt>
                <c:pt idx="1199">
                  <c:v>64.099999999999994</c:v>
                </c:pt>
                <c:pt idx="1200">
                  <c:v>64.2</c:v>
                </c:pt>
                <c:pt idx="1201">
                  <c:v>64.400000000000006</c:v>
                </c:pt>
                <c:pt idx="1202">
                  <c:v>64.7</c:v>
                </c:pt>
                <c:pt idx="1203">
                  <c:v>65.2</c:v>
                </c:pt>
                <c:pt idx="1204">
                  <c:v>65.7</c:v>
                </c:pt>
                <c:pt idx="1205">
                  <c:v>66.400000000000006</c:v>
                </c:pt>
                <c:pt idx="1206">
                  <c:v>67.3</c:v>
                </c:pt>
                <c:pt idx="1207">
                  <c:v>68.5</c:v>
                </c:pt>
                <c:pt idx="1208">
                  <c:v>70.400000000000006</c:v>
                </c:pt>
                <c:pt idx="1209">
                  <c:v>72.7</c:v>
                </c:pt>
                <c:pt idx="1210">
                  <c:v>74.8</c:v>
                </c:pt>
                <c:pt idx="1211">
                  <c:v>76.8</c:v>
                </c:pt>
                <c:pt idx="1212">
                  <c:v>78.900000000000006</c:v>
                </c:pt>
                <c:pt idx="1213">
                  <c:v>80.900000000000006</c:v>
                </c:pt>
                <c:pt idx="1214">
                  <c:v>82.6</c:v>
                </c:pt>
                <c:pt idx="1215">
                  <c:v>84.4</c:v>
                </c:pt>
                <c:pt idx="1216">
                  <c:v>86.4</c:v>
                </c:pt>
                <c:pt idx="1217">
                  <c:v>88.6</c:v>
                </c:pt>
                <c:pt idx="1218">
                  <c:v>90.8</c:v>
                </c:pt>
                <c:pt idx="1219">
                  <c:v>92.9</c:v>
                </c:pt>
                <c:pt idx="1220">
                  <c:v>95.3</c:v>
                </c:pt>
                <c:pt idx="1221">
                  <c:v>97.7</c:v>
                </c:pt>
                <c:pt idx="1222">
                  <c:v>99.8</c:v>
                </c:pt>
                <c:pt idx="1223">
                  <c:v>102.3</c:v>
                </c:pt>
                <c:pt idx="1224">
                  <c:v>104.5</c:v>
                </c:pt>
                <c:pt idx="1225">
                  <c:v>106.4</c:v>
                </c:pt>
                <c:pt idx="1226">
                  <c:v>108.3</c:v>
                </c:pt>
                <c:pt idx="1227">
                  <c:v>110.4</c:v>
                </c:pt>
                <c:pt idx="1228">
                  <c:v>112.8</c:v>
                </c:pt>
                <c:pt idx="1229">
                  <c:v>114.9</c:v>
                </c:pt>
                <c:pt idx="1230">
                  <c:v>117.2</c:v>
                </c:pt>
                <c:pt idx="1231">
                  <c:v>120</c:v>
                </c:pt>
                <c:pt idx="1232">
                  <c:v>122.4</c:v>
                </c:pt>
                <c:pt idx="1233">
                  <c:v>125.2</c:v>
                </c:pt>
                <c:pt idx="1234">
                  <c:v>128.19999999999999</c:v>
                </c:pt>
                <c:pt idx="1235">
                  <c:v>131.30000000000001</c:v>
                </c:pt>
                <c:pt idx="1236">
                  <c:v>134.69999999999999</c:v>
                </c:pt>
                <c:pt idx="1237">
                  <c:v>138.30000000000001</c:v>
                </c:pt>
                <c:pt idx="1238">
                  <c:v>142.1</c:v>
                </c:pt>
                <c:pt idx="1239">
                  <c:v>145.80000000000001</c:v>
                </c:pt>
                <c:pt idx="1240">
                  <c:v>149.4</c:v>
                </c:pt>
                <c:pt idx="1241">
                  <c:v>152.9</c:v>
                </c:pt>
                <c:pt idx="1242">
                  <c:v>156.5</c:v>
                </c:pt>
                <c:pt idx="1243">
                  <c:v>159.69999999999999</c:v>
                </c:pt>
                <c:pt idx="1244">
                  <c:v>163</c:v>
                </c:pt>
                <c:pt idx="1245">
                  <c:v>166.3</c:v>
                </c:pt>
                <c:pt idx="1246">
                  <c:v>169.6</c:v>
                </c:pt>
                <c:pt idx="1247">
                  <c:v>172.9</c:v>
                </c:pt>
                <c:pt idx="1248">
                  <c:v>176.4</c:v>
                </c:pt>
                <c:pt idx="1249">
                  <c:v>180.2</c:v>
                </c:pt>
                <c:pt idx="1250">
                  <c:v>183.8</c:v>
                </c:pt>
                <c:pt idx="1251">
                  <c:v>186.6</c:v>
                </c:pt>
                <c:pt idx="1252">
                  <c:v>189.5</c:v>
                </c:pt>
                <c:pt idx="1253">
                  <c:v>192</c:v>
                </c:pt>
                <c:pt idx="1254">
                  <c:v>194.8</c:v>
                </c:pt>
                <c:pt idx="1255">
                  <c:v>198.1</c:v>
                </c:pt>
                <c:pt idx="1256">
                  <c:v>201.2</c:v>
                </c:pt>
                <c:pt idx="1257">
                  <c:v>204.4</c:v>
                </c:pt>
                <c:pt idx="1258">
                  <c:v>207.9</c:v>
                </c:pt>
                <c:pt idx="1259">
                  <c:v>212.1</c:v>
                </c:pt>
                <c:pt idx="1260">
                  <c:v>217.3</c:v>
                </c:pt>
                <c:pt idx="1261">
                  <c:v>222.4</c:v>
                </c:pt>
                <c:pt idx="1262">
                  <c:v>227.2</c:v>
                </c:pt>
                <c:pt idx="1263">
                  <c:v>231.5</c:v>
                </c:pt>
                <c:pt idx="1264">
                  <c:v>235.5</c:v>
                </c:pt>
                <c:pt idx="1265">
                  <c:v>239.6</c:v>
                </c:pt>
                <c:pt idx="1266">
                  <c:v>243.8</c:v>
                </c:pt>
                <c:pt idx="1267">
                  <c:v>247.7</c:v>
                </c:pt>
                <c:pt idx="1268">
                  <c:v>251</c:v>
                </c:pt>
                <c:pt idx="1269">
                  <c:v>254.2</c:v>
                </c:pt>
                <c:pt idx="1270">
                  <c:v>257.7</c:v>
                </c:pt>
                <c:pt idx="1271">
                  <c:v>261.3</c:v>
                </c:pt>
                <c:pt idx="1272">
                  <c:v>264.7</c:v>
                </c:pt>
                <c:pt idx="1273">
                  <c:v>268</c:v>
                </c:pt>
                <c:pt idx="1274">
                  <c:v>271.39999999999998</c:v>
                </c:pt>
                <c:pt idx="1275">
                  <c:v>274.2</c:v>
                </c:pt>
                <c:pt idx="1276">
                  <c:v>277.2</c:v>
                </c:pt>
                <c:pt idx="1277">
                  <c:v>280.39999999999998</c:v>
                </c:pt>
                <c:pt idx="1278">
                  <c:v>283.60000000000002</c:v>
                </c:pt>
                <c:pt idx="1279">
                  <c:v>287</c:v>
                </c:pt>
                <c:pt idx="1280">
                  <c:v>290.3</c:v>
                </c:pt>
                <c:pt idx="1281">
                  <c:v>293.7</c:v>
                </c:pt>
                <c:pt idx="1282">
                  <c:v>297.60000000000002</c:v>
                </c:pt>
                <c:pt idx="1283">
                  <c:v>301.39999999999998</c:v>
                </c:pt>
                <c:pt idx="1284">
                  <c:v>304.8</c:v>
                </c:pt>
                <c:pt idx="1285">
                  <c:v>307.7</c:v>
                </c:pt>
                <c:pt idx="1286">
                  <c:v>310.3</c:v>
                </c:pt>
                <c:pt idx="1287">
                  <c:v>312.8</c:v>
                </c:pt>
                <c:pt idx="1288">
                  <c:v>316.10000000000002</c:v>
                </c:pt>
                <c:pt idx="1289">
                  <c:v>319.7</c:v>
                </c:pt>
                <c:pt idx="1290">
                  <c:v>323.60000000000002</c:v>
                </c:pt>
                <c:pt idx="1291">
                  <c:v>327.2</c:v>
                </c:pt>
                <c:pt idx="1292">
                  <c:v>330.6</c:v>
                </c:pt>
                <c:pt idx="1293">
                  <c:v>334</c:v>
                </c:pt>
                <c:pt idx="1294">
                  <c:v>337.6</c:v>
                </c:pt>
                <c:pt idx="1295">
                  <c:v>341.2</c:v>
                </c:pt>
                <c:pt idx="1296">
                  <c:v>344.6</c:v>
                </c:pt>
                <c:pt idx="1297">
                  <c:v>347.7</c:v>
                </c:pt>
                <c:pt idx="1298">
                  <c:v>350.9</c:v>
                </c:pt>
                <c:pt idx="1299">
                  <c:v>354.2</c:v>
                </c:pt>
                <c:pt idx="1300">
                  <c:v>357.3</c:v>
                </c:pt>
                <c:pt idx="1301">
                  <c:v>360.5</c:v>
                </c:pt>
                <c:pt idx="1302">
                  <c:v>363.5</c:v>
                </c:pt>
                <c:pt idx="1303">
                  <c:v>365.8</c:v>
                </c:pt>
                <c:pt idx="1304">
                  <c:v>368.4</c:v>
                </c:pt>
                <c:pt idx="1305">
                  <c:v>370.9</c:v>
                </c:pt>
                <c:pt idx="1306">
                  <c:v>373.6</c:v>
                </c:pt>
                <c:pt idx="1307">
                  <c:v>376.8</c:v>
                </c:pt>
                <c:pt idx="1308">
                  <c:v>379.8</c:v>
                </c:pt>
                <c:pt idx="1309">
                  <c:v>382.7</c:v>
                </c:pt>
                <c:pt idx="1310">
                  <c:v>385.3</c:v>
                </c:pt>
                <c:pt idx="1311">
                  <c:v>388</c:v>
                </c:pt>
                <c:pt idx="1312">
                  <c:v>391.5</c:v>
                </c:pt>
                <c:pt idx="1313">
                  <c:v>395.1</c:v>
                </c:pt>
                <c:pt idx="1314">
                  <c:v>398.9</c:v>
                </c:pt>
                <c:pt idx="1315">
                  <c:v>402.5</c:v>
                </c:pt>
                <c:pt idx="1316">
                  <c:v>405.8</c:v>
                </c:pt>
                <c:pt idx="1317">
                  <c:v>409.4</c:v>
                </c:pt>
                <c:pt idx="1318">
                  <c:v>413.1</c:v>
                </c:pt>
                <c:pt idx="1319">
                  <c:v>416.5</c:v>
                </c:pt>
                <c:pt idx="1320">
                  <c:v>419.9</c:v>
                </c:pt>
                <c:pt idx="1321">
                  <c:v>422.6</c:v>
                </c:pt>
                <c:pt idx="1322">
                  <c:v>425.1</c:v>
                </c:pt>
                <c:pt idx="1323">
                  <c:v>427.6</c:v>
                </c:pt>
                <c:pt idx="1324">
                  <c:v>428.9</c:v>
                </c:pt>
                <c:pt idx="1325">
                  <c:v>429.4</c:v>
                </c:pt>
                <c:pt idx="1326">
                  <c:v>430.3</c:v>
                </c:pt>
                <c:pt idx="1327">
                  <c:v>432.3</c:v>
                </c:pt>
                <c:pt idx="1328">
                  <c:v>434.4</c:v>
                </c:pt>
                <c:pt idx="1329">
                  <c:v>436.4</c:v>
                </c:pt>
                <c:pt idx="1330">
                  <c:v>439.1</c:v>
                </c:pt>
                <c:pt idx="1331">
                  <c:v>441.9</c:v>
                </c:pt>
                <c:pt idx="1332">
                  <c:v>444.3</c:v>
                </c:pt>
                <c:pt idx="1333">
                  <c:v>447</c:v>
                </c:pt>
                <c:pt idx="1334">
                  <c:v>449.6</c:v>
                </c:pt>
                <c:pt idx="1335">
                  <c:v>451.8</c:v>
                </c:pt>
                <c:pt idx="1336">
                  <c:v>454.1</c:v>
                </c:pt>
                <c:pt idx="1337">
                  <c:v>456.5</c:v>
                </c:pt>
                <c:pt idx="1338">
                  <c:v>459.3</c:v>
                </c:pt>
                <c:pt idx="1339">
                  <c:v>461.7</c:v>
                </c:pt>
                <c:pt idx="1340">
                  <c:v>464.4</c:v>
                </c:pt>
                <c:pt idx="1341">
                  <c:v>467.5</c:v>
                </c:pt>
                <c:pt idx="1342">
                  <c:v>470.8</c:v>
                </c:pt>
                <c:pt idx="1343">
                  <c:v>474.2</c:v>
                </c:pt>
                <c:pt idx="1344">
                  <c:v>477.1</c:v>
                </c:pt>
                <c:pt idx="1345">
                  <c:v>478.9</c:v>
                </c:pt>
                <c:pt idx="1346">
                  <c:v>480.7</c:v>
                </c:pt>
                <c:pt idx="1347">
                  <c:v>482.6</c:v>
                </c:pt>
                <c:pt idx="1348">
                  <c:v>484.5</c:v>
                </c:pt>
                <c:pt idx="1349">
                  <c:v>486.3</c:v>
                </c:pt>
                <c:pt idx="1350">
                  <c:v>488.5</c:v>
                </c:pt>
                <c:pt idx="1351">
                  <c:v>490.1</c:v>
                </c:pt>
                <c:pt idx="1352">
                  <c:v>491.4</c:v>
                </c:pt>
                <c:pt idx="1353">
                  <c:v>492.1</c:v>
                </c:pt>
                <c:pt idx="1354">
                  <c:v>492.9</c:v>
                </c:pt>
                <c:pt idx="1355">
                  <c:v>493.7</c:v>
                </c:pt>
                <c:pt idx="1356">
                  <c:v>494.5</c:v>
                </c:pt>
                <c:pt idx="1357">
                  <c:v>495.5</c:v>
                </c:pt>
                <c:pt idx="1358">
                  <c:v>496.7</c:v>
                </c:pt>
                <c:pt idx="1359">
                  <c:v>497.6</c:v>
                </c:pt>
                <c:pt idx="1360">
                  <c:v>498.5</c:v>
                </c:pt>
                <c:pt idx="1361">
                  <c:v>499</c:v>
                </c:pt>
                <c:pt idx="1362">
                  <c:v>499.4</c:v>
                </c:pt>
                <c:pt idx="1363">
                  <c:v>500.1</c:v>
                </c:pt>
                <c:pt idx="1364">
                  <c:v>500.9</c:v>
                </c:pt>
                <c:pt idx="1365">
                  <c:v>502</c:v>
                </c:pt>
                <c:pt idx="1366">
                  <c:v>503.1</c:v>
                </c:pt>
                <c:pt idx="1367">
                  <c:v>503.8</c:v>
                </c:pt>
                <c:pt idx="1368">
                  <c:v>504.6</c:v>
                </c:pt>
                <c:pt idx="1369">
                  <c:v>505.4</c:v>
                </c:pt>
                <c:pt idx="1370">
                  <c:v>506.8</c:v>
                </c:pt>
                <c:pt idx="1371">
                  <c:v>508.2</c:v>
                </c:pt>
                <c:pt idx="1372">
                  <c:v>509.1</c:v>
                </c:pt>
                <c:pt idx="1373">
                  <c:v>510</c:v>
                </c:pt>
                <c:pt idx="1374">
                  <c:v>511.2</c:v>
                </c:pt>
                <c:pt idx="1375">
                  <c:v>512.20000000000005</c:v>
                </c:pt>
                <c:pt idx="1376">
                  <c:v>512.9</c:v>
                </c:pt>
                <c:pt idx="1377">
                  <c:v>513.9</c:v>
                </c:pt>
                <c:pt idx="1378">
                  <c:v>514.79999999999995</c:v>
                </c:pt>
                <c:pt idx="1379">
                  <c:v>515.70000000000005</c:v>
                </c:pt>
                <c:pt idx="1380">
                  <c:v>516.6</c:v>
                </c:pt>
                <c:pt idx="1381">
                  <c:v>517.29999999999995</c:v>
                </c:pt>
                <c:pt idx="1382">
                  <c:v>517.70000000000005</c:v>
                </c:pt>
                <c:pt idx="1383">
                  <c:v>518</c:v>
                </c:pt>
                <c:pt idx="1384">
                  <c:v>519</c:v>
                </c:pt>
                <c:pt idx="1385">
                  <c:v>520</c:v>
                </c:pt>
                <c:pt idx="1386">
                  <c:v>521</c:v>
                </c:pt>
                <c:pt idx="1387">
                  <c:v>521.4</c:v>
                </c:pt>
                <c:pt idx="1388">
                  <c:v>521.79999999999995</c:v>
                </c:pt>
                <c:pt idx="1389">
                  <c:v>522.6</c:v>
                </c:pt>
                <c:pt idx="1390">
                  <c:v>523.29999999999995</c:v>
                </c:pt>
                <c:pt idx="1391">
                  <c:v>523.6</c:v>
                </c:pt>
                <c:pt idx="1392">
                  <c:v>523.6</c:v>
                </c:pt>
                <c:pt idx="1393">
                  <c:v>523.4</c:v>
                </c:pt>
                <c:pt idx="1394">
                  <c:v>523.4</c:v>
                </c:pt>
                <c:pt idx="1395">
                  <c:v>523.29999999999995</c:v>
                </c:pt>
                <c:pt idx="1396">
                  <c:v>523.29999999999995</c:v>
                </c:pt>
                <c:pt idx="1397">
                  <c:v>523.4</c:v>
                </c:pt>
                <c:pt idx="1398">
                  <c:v>523.29999999999995</c:v>
                </c:pt>
                <c:pt idx="1399">
                  <c:v>523.29999999999995</c:v>
                </c:pt>
                <c:pt idx="1400">
                  <c:v>523.20000000000005</c:v>
                </c:pt>
                <c:pt idx="1401">
                  <c:v>522.70000000000005</c:v>
                </c:pt>
                <c:pt idx="1402">
                  <c:v>522</c:v>
                </c:pt>
                <c:pt idx="1403">
                  <c:v>521.20000000000005</c:v>
                </c:pt>
                <c:pt idx="1404">
                  <c:v>519.9</c:v>
                </c:pt>
                <c:pt idx="1405">
                  <c:v>517.1</c:v>
                </c:pt>
                <c:pt idx="1406">
                  <c:v>514.6</c:v>
                </c:pt>
                <c:pt idx="1407">
                  <c:v>512.4</c:v>
                </c:pt>
                <c:pt idx="1408">
                  <c:v>510.1</c:v>
                </c:pt>
                <c:pt idx="1409">
                  <c:v>507.7</c:v>
                </c:pt>
                <c:pt idx="1410">
                  <c:v>505.4</c:v>
                </c:pt>
                <c:pt idx="1411">
                  <c:v>503.4</c:v>
                </c:pt>
                <c:pt idx="1412">
                  <c:v>502.2</c:v>
                </c:pt>
                <c:pt idx="1413">
                  <c:v>501.3</c:v>
                </c:pt>
                <c:pt idx="1414">
                  <c:v>500.4</c:v>
                </c:pt>
                <c:pt idx="1415">
                  <c:v>499.9</c:v>
                </c:pt>
                <c:pt idx="1416">
                  <c:v>499.5</c:v>
                </c:pt>
                <c:pt idx="1417">
                  <c:v>499</c:v>
                </c:pt>
                <c:pt idx="1418">
                  <c:v>498.7</c:v>
                </c:pt>
                <c:pt idx="1419">
                  <c:v>498.2</c:v>
                </c:pt>
                <c:pt idx="1420">
                  <c:v>497.6</c:v>
                </c:pt>
                <c:pt idx="1421">
                  <c:v>496.6</c:v>
                </c:pt>
                <c:pt idx="1422">
                  <c:v>495.2</c:v>
                </c:pt>
                <c:pt idx="1423">
                  <c:v>493.8</c:v>
                </c:pt>
                <c:pt idx="1424">
                  <c:v>492.8</c:v>
                </c:pt>
                <c:pt idx="1425">
                  <c:v>492.2</c:v>
                </c:pt>
                <c:pt idx="1426">
                  <c:v>491.8</c:v>
                </c:pt>
                <c:pt idx="1427">
                  <c:v>491.3</c:v>
                </c:pt>
                <c:pt idx="1428">
                  <c:v>490.8</c:v>
                </c:pt>
                <c:pt idx="1429">
                  <c:v>490.5</c:v>
                </c:pt>
                <c:pt idx="1430">
                  <c:v>490.1</c:v>
                </c:pt>
                <c:pt idx="1431">
                  <c:v>489.8</c:v>
                </c:pt>
                <c:pt idx="1432">
                  <c:v>489.5</c:v>
                </c:pt>
                <c:pt idx="1433">
                  <c:v>489.3</c:v>
                </c:pt>
                <c:pt idx="1434">
                  <c:v>489.2</c:v>
                </c:pt>
                <c:pt idx="1435">
                  <c:v>489.1</c:v>
                </c:pt>
                <c:pt idx="1436">
                  <c:v>489.4</c:v>
                </c:pt>
                <c:pt idx="1437">
                  <c:v>489.8</c:v>
                </c:pt>
                <c:pt idx="1438">
                  <c:v>490</c:v>
                </c:pt>
                <c:pt idx="1439">
                  <c:v>490.1</c:v>
                </c:pt>
                <c:pt idx="1440">
                  <c:v>490</c:v>
                </c:pt>
                <c:pt idx="1441">
                  <c:v>489.6</c:v>
                </c:pt>
                <c:pt idx="1442">
                  <c:v>488.9</c:v>
                </c:pt>
                <c:pt idx="1443">
                  <c:v>487.9</c:v>
                </c:pt>
                <c:pt idx="1444">
                  <c:v>487.1</c:v>
                </c:pt>
                <c:pt idx="1445">
                  <c:v>486.7</c:v>
                </c:pt>
                <c:pt idx="1446">
                  <c:v>486.4</c:v>
                </c:pt>
                <c:pt idx="1447">
                  <c:v>486.1</c:v>
                </c:pt>
                <c:pt idx="1448">
                  <c:v>485.7</c:v>
                </c:pt>
                <c:pt idx="1449">
                  <c:v>485.3</c:v>
                </c:pt>
                <c:pt idx="1450">
                  <c:v>484.8</c:v>
                </c:pt>
                <c:pt idx="1451">
                  <c:v>484.4</c:v>
                </c:pt>
                <c:pt idx="1452">
                  <c:v>484.3</c:v>
                </c:pt>
                <c:pt idx="1453">
                  <c:v>484.5</c:v>
                </c:pt>
                <c:pt idx="1454">
                  <c:v>485.2</c:v>
                </c:pt>
                <c:pt idx="1455">
                  <c:v>486.2</c:v>
                </c:pt>
                <c:pt idx="1456">
                  <c:v>487</c:v>
                </c:pt>
                <c:pt idx="1457">
                  <c:v>487.6</c:v>
                </c:pt>
                <c:pt idx="1458">
                  <c:v>488.2</c:v>
                </c:pt>
                <c:pt idx="1459">
                  <c:v>488.7</c:v>
                </c:pt>
                <c:pt idx="1460">
                  <c:v>489</c:v>
                </c:pt>
                <c:pt idx="1461">
                  <c:v>489.1</c:v>
                </c:pt>
                <c:pt idx="1462">
                  <c:v>489</c:v>
                </c:pt>
                <c:pt idx="1463">
                  <c:v>488.9</c:v>
                </c:pt>
                <c:pt idx="1464">
                  <c:v>488.9</c:v>
                </c:pt>
                <c:pt idx="1465">
                  <c:v>489.1</c:v>
                </c:pt>
                <c:pt idx="1466">
                  <c:v>489.5</c:v>
                </c:pt>
                <c:pt idx="1467">
                  <c:v>489.6</c:v>
                </c:pt>
                <c:pt idx="1468">
                  <c:v>489.6</c:v>
                </c:pt>
                <c:pt idx="1469">
                  <c:v>489.3</c:v>
                </c:pt>
                <c:pt idx="1470">
                  <c:v>488.9</c:v>
                </c:pt>
                <c:pt idx="1471">
                  <c:v>488.6</c:v>
                </c:pt>
                <c:pt idx="1472">
                  <c:v>488.5</c:v>
                </c:pt>
                <c:pt idx="1473">
                  <c:v>488.4</c:v>
                </c:pt>
                <c:pt idx="1474">
                  <c:v>488.4</c:v>
                </c:pt>
                <c:pt idx="1475">
                  <c:v>488.7</c:v>
                </c:pt>
                <c:pt idx="1476">
                  <c:v>489.1</c:v>
                </c:pt>
                <c:pt idx="1477">
                  <c:v>489.5</c:v>
                </c:pt>
                <c:pt idx="1478">
                  <c:v>489.9</c:v>
                </c:pt>
                <c:pt idx="1479">
                  <c:v>490.1</c:v>
                </c:pt>
                <c:pt idx="1480">
                  <c:v>490.5</c:v>
                </c:pt>
                <c:pt idx="1481">
                  <c:v>490.9</c:v>
                </c:pt>
                <c:pt idx="1482">
                  <c:v>491.3</c:v>
                </c:pt>
                <c:pt idx="1483">
                  <c:v>491.6</c:v>
                </c:pt>
                <c:pt idx="1484">
                  <c:v>491.8</c:v>
                </c:pt>
                <c:pt idx="1485">
                  <c:v>491.9</c:v>
                </c:pt>
                <c:pt idx="1486">
                  <c:v>491.9</c:v>
                </c:pt>
                <c:pt idx="1487">
                  <c:v>491.9</c:v>
                </c:pt>
                <c:pt idx="1488">
                  <c:v>491.8</c:v>
                </c:pt>
                <c:pt idx="1489">
                  <c:v>491.3</c:v>
                </c:pt>
                <c:pt idx="1490">
                  <c:v>490.7</c:v>
                </c:pt>
                <c:pt idx="1491">
                  <c:v>490.2</c:v>
                </c:pt>
                <c:pt idx="1492">
                  <c:v>489.8</c:v>
                </c:pt>
                <c:pt idx="1493">
                  <c:v>489.1</c:v>
                </c:pt>
                <c:pt idx="1494">
                  <c:v>488.6</c:v>
                </c:pt>
                <c:pt idx="1495">
                  <c:v>488.1</c:v>
                </c:pt>
                <c:pt idx="1496">
                  <c:v>487.7</c:v>
                </c:pt>
                <c:pt idx="1497">
                  <c:v>487.6</c:v>
                </c:pt>
                <c:pt idx="1498">
                  <c:v>487.5</c:v>
                </c:pt>
                <c:pt idx="1499">
                  <c:v>487.4</c:v>
                </c:pt>
                <c:pt idx="1500">
                  <c:v>487.3</c:v>
                </c:pt>
                <c:pt idx="1501">
                  <c:v>487.1</c:v>
                </c:pt>
                <c:pt idx="1502">
                  <c:v>486.9</c:v>
                </c:pt>
                <c:pt idx="1503">
                  <c:v>486.7</c:v>
                </c:pt>
                <c:pt idx="1504">
                  <c:v>486.4</c:v>
                </c:pt>
                <c:pt idx="1505">
                  <c:v>485.6</c:v>
                </c:pt>
                <c:pt idx="1506">
                  <c:v>483.9</c:v>
                </c:pt>
                <c:pt idx="1507">
                  <c:v>482.3</c:v>
                </c:pt>
                <c:pt idx="1508">
                  <c:v>480.9</c:v>
                </c:pt>
                <c:pt idx="1509">
                  <c:v>479.6</c:v>
                </c:pt>
                <c:pt idx="1510">
                  <c:v>478.9</c:v>
                </c:pt>
                <c:pt idx="1511">
                  <c:v>478.3</c:v>
                </c:pt>
                <c:pt idx="1512">
                  <c:v>477.7</c:v>
                </c:pt>
                <c:pt idx="1513">
                  <c:v>476.4</c:v>
                </c:pt>
                <c:pt idx="1514">
                  <c:v>475.1</c:v>
                </c:pt>
                <c:pt idx="1515">
                  <c:v>474</c:v>
                </c:pt>
                <c:pt idx="1516">
                  <c:v>472.9</c:v>
                </c:pt>
                <c:pt idx="1517">
                  <c:v>472.1</c:v>
                </c:pt>
                <c:pt idx="1518">
                  <c:v>471.1</c:v>
                </c:pt>
                <c:pt idx="1519">
                  <c:v>470.1</c:v>
                </c:pt>
                <c:pt idx="1520">
                  <c:v>469.7</c:v>
                </c:pt>
                <c:pt idx="1521">
                  <c:v>469.3</c:v>
                </c:pt>
                <c:pt idx="1522">
                  <c:v>468.4</c:v>
                </c:pt>
                <c:pt idx="1523">
                  <c:v>467.1</c:v>
                </c:pt>
                <c:pt idx="1524">
                  <c:v>466.5</c:v>
                </c:pt>
                <c:pt idx="1525">
                  <c:v>466.1</c:v>
                </c:pt>
                <c:pt idx="1526">
                  <c:v>465.6</c:v>
                </c:pt>
                <c:pt idx="1527">
                  <c:v>465.1</c:v>
                </c:pt>
                <c:pt idx="1528">
                  <c:v>464.8</c:v>
                </c:pt>
                <c:pt idx="1529">
                  <c:v>464.7</c:v>
                </c:pt>
                <c:pt idx="1530">
                  <c:v>464.7</c:v>
                </c:pt>
                <c:pt idx="1531">
                  <c:v>464.4</c:v>
                </c:pt>
                <c:pt idx="1532">
                  <c:v>463.9</c:v>
                </c:pt>
                <c:pt idx="1533">
                  <c:v>463.8</c:v>
                </c:pt>
                <c:pt idx="1534">
                  <c:v>463.7</c:v>
                </c:pt>
                <c:pt idx="1535">
                  <c:v>463.6</c:v>
                </c:pt>
                <c:pt idx="1536">
                  <c:v>463.4</c:v>
                </c:pt>
                <c:pt idx="1537">
                  <c:v>463.2</c:v>
                </c:pt>
                <c:pt idx="1538">
                  <c:v>462.9</c:v>
                </c:pt>
                <c:pt idx="1539">
                  <c:v>462.4</c:v>
                </c:pt>
                <c:pt idx="1540">
                  <c:v>462.2</c:v>
                </c:pt>
                <c:pt idx="1541">
                  <c:v>462.1</c:v>
                </c:pt>
                <c:pt idx="1542">
                  <c:v>462.1</c:v>
                </c:pt>
                <c:pt idx="1543">
                  <c:v>462.1</c:v>
                </c:pt>
                <c:pt idx="1544">
                  <c:v>462.1</c:v>
                </c:pt>
                <c:pt idx="1545">
                  <c:v>462.2</c:v>
                </c:pt>
                <c:pt idx="1546">
                  <c:v>462.6</c:v>
                </c:pt>
                <c:pt idx="1547">
                  <c:v>463.1</c:v>
                </c:pt>
                <c:pt idx="1548">
                  <c:v>463.2</c:v>
                </c:pt>
                <c:pt idx="1549">
                  <c:v>463.2</c:v>
                </c:pt>
                <c:pt idx="1550">
                  <c:v>463.3</c:v>
                </c:pt>
                <c:pt idx="1551">
                  <c:v>463.6</c:v>
                </c:pt>
                <c:pt idx="1552">
                  <c:v>464.3</c:v>
                </c:pt>
                <c:pt idx="1553">
                  <c:v>464.7</c:v>
                </c:pt>
                <c:pt idx="1554">
                  <c:v>464.8</c:v>
                </c:pt>
                <c:pt idx="1555">
                  <c:v>464.7</c:v>
                </c:pt>
                <c:pt idx="1556">
                  <c:v>464.4</c:v>
                </c:pt>
                <c:pt idx="1557">
                  <c:v>464.1</c:v>
                </c:pt>
                <c:pt idx="1558">
                  <c:v>464</c:v>
                </c:pt>
                <c:pt idx="1559">
                  <c:v>463.8</c:v>
                </c:pt>
                <c:pt idx="1560">
                  <c:v>463.4</c:v>
                </c:pt>
                <c:pt idx="1561">
                  <c:v>462.7</c:v>
                </c:pt>
                <c:pt idx="1562">
                  <c:v>461.7</c:v>
                </c:pt>
                <c:pt idx="1563">
                  <c:v>460.9</c:v>
                </c:pt>
                <c:pt idx="1564">
                  <c:v>460.5</c:v>
                </c:pt>
                <c:pt idx="1565">
                  <c:v>460.2</c:v>
                </c:pt>
                <c:pt idx="1566">
                  <c:v>459.8</c:v>
                </c:pt>
                <c:pt idx="1567">
                  <c:v>459.2</c:v>
                </c:pt>
                <c:pt idx="1568">
                  <c:v>458.6</c:v>
                </c:pt>
                <c:pt idx="1569">
                  <c:v>458.2</c:v>
                </c:pt>
                <c:pt idx="1570">
                  <c:v>457.7</c:v>
                </c:pt>
                <c:pt idx="1571">
                  <c:v>457.2</c:v>
                </c:pt>
                <c:pt idx="1572">
                  <c:v>456.8</c:v>
                </c:pt>
                <c:pt idx="1573">
                  <c:v>455.8</c:v>
                </c:pt>
                <c:pt idx="1574">
                  <c:v>453.6</c:v>
                </c:pt>
                <c:pt idx="1575">
                  <c:v>452</c:v>
                </c:pt>
                <c:pt idx="1576">
                  <c:v>450.5</c:v>
                </c:pt>
                <c:pt idx="1577">
                  <c:v>448.8</c:v>
                </c:pt>
                <c:pt idx="1578">
                  <c:v>446.6</c:v>
                </c:pt>
                <c:pt idx="1579">
                  <c:v>445</c:v>
                </c:pt>
                <c:pt idx="1580">
                  <c:v>443.3</c:v>
                </c:pt>
                <c:pt idx="1581">
                  <c:v>441.8</c:v>
                </c:pt>
                <c:pt idx="1582">
                  <c:v>440.4</c:v>
                </c:pt>
                <c:pt idx="1583">
                  <c:v>438.7</c:v>
                </c:pt>
                <c:pt idx="1584">
                  <c:v>437.1</c:v>
                </c:pt>
                <c:pt idx="1585">
                  <c:v>435.6</c:v>
                </c:pt>
                <c:pt idx="1586">
                  <c:v>434.2</c:v>
                </c:pt>
                <c:pt idx="1587">
                  <c:v>433.3</c:v>
                </c:pt>
                <c:pt idx="1588">
                  <c:v>432.4</c:v>
                </c:pt>
                <c:pt idx="1589">
                  <c:v>431.6</c:v>
                </c:pt>
                <c:pt idx="1590">
                  <c:v>431.2</c:v>
                </c:pt>
                <c:pt idx="1591">
                  <c:v>430.9</c:v>
                </c:pt>
                <c:pt idx="1592">
                  <c:v>430.6</c:v>
                </c:pt>
                <c:pt idx="1593">
                  <c:v>430</c:v>
                </c:pt>
                <c:pt idx="1594">
                  <c:v>429.4</c:v>
                </c:pt>
                <c:pt idx="1595">
                  <c:v>428.6</c:v>
                </c:pt>
                <c:pt idx="1596">
                  <c:v>427.8</c:v>
                </c:pt>
                <c:pt idx="1597">
                  <c:v>427.2</c:v>
                </c:pt>
                <c:pt idx="1598">
                  <c:v>426.7</c:v>
                </c:pt>
                <c:pt idx="1599">
                  <c:v>426</c:v>
                </c:pt>
                <c:pt idx="1600">
                  <c:v>425.1</c:v>
                </c:pt>
                <c:pt idx="1601">
                  <c:v>423.8</c:v>
                </c:pt>
                <c:pt idx="1602">
                  <c:v>422.1</c:v>
                </c:pt>
                <c:pt idx="1603">
                  <c:v>420</c:v>
                </c:pt>
                <c:pt idx="1604">
                  <c:v>418.1</c:v>
                </c:pt>
                <c:pt idx="1605">
                  <c:v>417</c:v>
                </c:pt>
                <c:pt idx="1606">
                  <c:v>416.4</c:v>
                </c:pt>
                <c:pt idx="1607">
                  <c:v>415.9</c:v>
                </c:pt>
                <c:pt idx="1608">
                  <c:v>415.1</c:v>
                </c:pt>
                <c:pt idx="1609">
                  <c:v>414.2</c:v>
                </c:pt>
                <c:pt idx="1610">
                  <c:v>412.8</c:v>
                </c:pt>
                <c:pt idx="1611">
                  <c:v>411.3</c:v>
                </c:pt>
                <c:pt idx="1612">
                  <c:v>409.9</c:v>
                </c:pt>
                <c:pt idx="1613">
                  <c:v>408.8</c:v>
                </c:pt>
                <c:pt idx="1614">
                  <c:v>407.6</c:v>
                </c:pt>
                <c:pt idx="1615">
                  <c:v>406.6</c:v>
                </c:pt>
                <c:pt idx="1616">
                  <c:v>405.3</c:v>
                </c:pt>
                <c:pt idx="1617">
                  <c:v>404.2</c:v>
                </c:pt>
                <c:pt idx="1618">
                  <c:v>402.7</c:v>
                </c:pt>
                <c:pt idx="1619">
                  <c:v>401.9</c:v>
                </c:pt>
                <c:pt idx="1620">
                  <c:v>401.3</c:v>
                </c:pt>
                <c:pt idx="1621">
                  <c:v>400.8</c:v>
                </c:pt>
                <c:pt idx="1622">
                  <c:v>400.3</c:v>
                </c:pt>
                <c:pt idx="1623">
                  <c:v>399.8</c:v>
                </c:pt>
                <c:pt idx="1624">
                  <c:v>399.2</c:v>
                </c:pt>
                <c:pt idx="1625">
                  <c:v>398.7</c:v>
                </c:pt>
                <c:pt idx="1626">
                  <c:v>398.1</c:v>
                </c:pt>
                <c:pt idx="1627">
                  <c:v>397.7</c:v>
                </c:pt>
                <c:pt idx="1628">
                  <c:v>397.3</c:v>
                </c:pt>
                <c:pt idx="1629">
                  <c:v>397.1</c:v>
                </c:pt>
                <c:pt idx="1630">
                  <c:v>397</c:v>
                </c:pt>
                <c:pt idx="1631">
                  <c:v>396.9</c:v>
                </c:pt>
                <c:pt idx="1632">
                  <c:v>396.8</c:v>
                </c:pt>
                <c:pt idx="1633">
                  <c:v>396.6</c:v>
                </c:pt>
                <c:pt idx="1634">
                  <c:v>396.3</c:v>
                </c:pt>
                <c:pt idx="1635">
                  <c:v>396.2</c:v>
                </c:pt>
                <c:pt idx="1636">
                  <c:v>396.2</c:v>
                </c:pt>
                <c:pt idx="1637">
                  <c:v>396.1</c:v>
                </c:pt>
                <c:pt idx="1638">
                  <c:v>395.9</c:v>
                </c:pt>
                <c:pt idx="1639">
                  <c:v>395.7</c:v>
                </c:pt>
                <c:pt idx="1640">
                  <c:v>395.4</c:v>
                </c:pt>
                <c:pt idx="1641">
                  <c:v>395.4</c:v>
                </c:pt>
                <c:pt idx="1642">
                  <c:v>395.5</c:v>
                </c:pt>
                <c:pt idx="1643">
                  <c:v>395.7</c:v>
                </c:pt>
                <c:pt idx="1644">
                  <c:v>396.1</c:v>
                </c:pt>
                <c:pt idx="1645">
                  <c:v>396.4</c:v>
                </c:pt>
                <c:pt idx="1646">
                  <c:v>396.2</c:v>
                </c:pt>
                <c:pt idx="1647">
                  <c:v>395.5</c:v>
                </c:pt>
                <c:pt idx="1648">
                  <c:v>394.6</c:v>
                </c:pt>
                <c:pt idx="1649">
                  <c:v>394</c:v>
                </c:pt>
                <c:pt idx="1650">
                  <c:v>393.4</c:v>
                </c:pt>
                <c:pt idx="1651">
                  <c:v>393</c:v>
                </c:pt>
                <c:pt idx="1652">
                  <c:v>392.6</c:v>
                </c:pt>
                <c:pt idx="1653">
                  <c:v>392.4</c:v>
                </c:pt>
                <c:pt idx="1654">
                  <c:v>392.2</c:v>
                </c:pt>
                <c:pt idx="1655">
                  <c:v>391.9</c:v>
                </c:pt>
                <c:pt idx="1656">
                  <c:v>391.3</c:v>
                </c:pt>
                <c:pt idx="1657">
                  <c:v>390.7</c:v>
                </c:pt>
                <c:pt idx="1658">
                  <c:v>390.1</c:v>
                </c:pt>
                <c:pt idx="1659">
                  <c:v>388.8</c:v>
                </c:pt>
                <c:pt idx="1660">
                  <c:v>387.5</c:v>
                </c:pt>
                <c:pt idx="1661">
                  <c:v>386.6</c:v>
                </c:pt>
                <c:pt idx="1662">
                  <c:v>385.7</c:v>
                </c:pt>
                <c:pt idx="1663">
                  <c:v>384.6</c:v>
                </c:pt>
                <c:pt idx="1664">
                  <c:v>383.7</c:v>
                </c:pt>
                <c:pt idx="1665">
                  <c:v>382.7</c:v>
                </c:pt>
                <c:pt idx="1666">
                  <c:v>381.8</c:v>
                </c:pt>
                <c:pt idx="1667">
                  <c:v>381</c:v>
                </c:pt>
                <c:pt idx="1668">
                  <c:v>380.4</c:v>
                </c:pt>
                <c:pt idx="1669">
                  <c:v>379.6</c:v>
                </c:pt>
                <c:pt idx="1670">
                  <c:v>378.8</c:v>
                </c:pt>
                <c:pt idx="1671">
                  <c:v>378.4</c:v>
                </c:pt>
                <c:pt idx="1672">
                  <c:v>378.6</c:v>
                </c:pt>
                <c:pt idx="1673">
                  <c:v>379.2</c:v>
                </c:pt>
                <c:pt idx="1674">
                  <c:v>379.6</c:v>
                </c:pt>
                <c:pt idx="1675">
                  <c:v>379.6</c:v>
                </c:pt>
                <c:pt idx="1676">
                  <c:v>379.2</c:v>
                </c:pt>
                <c:pt idx="1677">
                  <c:v>378.3</c:v>
                </c:pt>
                <c:pt idx="1678">
                  <c:v>377.6</c:v>
                </c:pt>
                <c:pt idx="1679">
                  <c:v>377.2</c:v>
                </c:pt>
                <c:pt idx="1680">
                  <c:v>377.2</c:v>
                </c:pt>
                <c:pt idx="1681">
                  <c:v>377.2</c:v>
                </c:pt>
                <c:pt idx="1682">
                  <c:v>377.1</c:v>
                </c:pt>
                <c:pt idx="1683">
                  <c:v>377.1</c:v>
                </c:pt>
                <c:pt idx="1684">
                  <c:v>377</c:v>
                </c:pt>
                <c:pt idx="1685">
                  <c:v>376.6</c:v>
                </c:pt>
                <c:pt idx="1686">
                  <c:v>376.2</c:v>
                </c:pt>
                <c:pt idx="1687">
                  <c:v>375.7</c:v>
                </c:pt>
                <c:pt idx="1688">
                  <c:v>374.5</c:v>
                </c:pt>
                <c:pt idx="1689">
                  <c:v>373.4</c:v>
                </c:pt>
                <c:pt idx="1690">
                  <c:v>372.7</c:v>
                </c:pt>
                <c:pt idx="1691">
                  <c:v>371.4</c:v>
                </c:pt>
                <c:pt idx="1692">
                  <c:v>369.5</c:v>
                </c:pt>
                <c:pt idx="1693">
                  <c:v>368.1</c:v>
                </c:pt>
                <c:pt idx="1694">
                  <c:v>367.2</c:v>
                </c:pt>
                <c:pt idx="1695">
                  <c:v>366.5</c:v>
                </c:pt>
                <c:pt idx="1696">
                  <c:v>365.5</c:v>
                </c:pt>
                <c:pt idx="1697">
                  <c:v>364.6</c:v>
                </c:pt>
                <c:pt idx="1698">
                  <c:v>363.6</c:v>
                </c:pt>
                <c:pt idx="1699">
                  <c:v>362.3</c:v>
                </c:pt>
                <c:pt idx="1700">
                  <c:v>361.1</c:v>
                </c:pt>
                <c:pt idx="1701">
                  <c:v>360</c:v>
                </c:pt>
                <c:pt idx="1702">
                  <c:v>359.2</c:v>
                </c:pt>
                <c:pt idx="1703">
                  <c:v>358.6</c:v>
                </c:pt>
                <c:pt idx="1704">
                  <c:v>357.8</c:v>
                </c:pt>
                <c:pt idx="1705">
                  <c:v>356.4</c:v>
                </c:pt>
                <c:pt idx="1706">
                  <c:v>355.3</c:v>
                </c:pt>
                <c:pt idx="1707">
                  <c:v>354.4</c:v>
                </c:pt>
                <c:pt idx="1708">
                  <c:v>353.7</c:v>
                </c:pt>
                <c:pt idx="1709">
                  <c:v>353.1</c:v>
                </c:pt>
                <c:pt idx="1710">
                  <c:v>352.5</c:v>
                </c:pt>
                <c:pt idx="1711">
                  <c:v>352.1</c:v>
                </c:pt>
                <c:pt idx="1712">
                  <c:v>352</c:v>
                </c:pt>
                <c:pt idx="1713">
                  <c:v>352</c:v>
                </c:pt>
                <c:pt idx="1714">
                  <c:v>352.1</c:v>
                </c:pt>
                <c:pt idx="1715">
                  <c:v>352.1</c:v>
                </c:pt>
                <c:pt idx="1716">
                  <c:v>352</c:v>
                </c:pt>
                <c:pt idx="1717">
                  <c:v>351.8</c:v>
                </c:pt>
                <c:pt idx="1718">
                  <c:v>351.5</c:v>
                </c:pt>
                <c:pt idx="1719">
                  <c:v>351</c:v>
                </c:pt>
                <c:pt idx="1720">
                  <c:v>350.5</c:v>
                </c:pt>
                <c:pt idx="1721">
                  <c:v>349.9</c:v>
                </c:pt>
                <c:pt idx="1722">
                  <c:v>348.5</c:v>
                </c:pt>
                <c:pt idx="1723">
                  <c:v>346.5</c:v>
                </c:pt>
                <c:pt idx="1724">
                  <c:v>344.6</c:v>
                </c:pt>
                <c:pt idx="1725">
                  <c:v>343</c:v>
                </c:pt>
                <c:pt idx="1726">
                  <c:v>341.5</c:v>
                </c:pt>
                <c:pt idx="1727">
                  <c:v>340.1</c:v>
                </c:pt>
                <c:pt idx="1728">
                  <c:v>338.9</c:v>
                </c:pt>
                <c:pt idx="1729">
                  <c:v>338</c:v>
                </c:pt>
                <c:pt idx="1730">
                  <c:v>336.9</c:v>
                </c:pt>
                <c:pt idx="1731">
                  <c:v>335.8</c:v>
                </c:pt>
                <c:pt idx="1732">
                  <c:v>334.7</c:v>
                </c:pt>
                <c:pt idx="1733">
                  <c:v>333.7</c:v>
                </c:pt>
                <c:pt idx="1734">
                  <c:v>332.7</c:v>
                </c:pt>
                <c:pt idx="1735">
                  <c:v>331.8</c:v>
                </c:pt>
                <c:pt idx="1736">
                  <c:v>331.1</c:v>
                </c:pt>
                <c:pt idx="1737">
                  <c:v>330.3</c:v>
                </c:pt>
                <c:pt idx="1738">
                  <c:v>329.3</c:v>
                </c:pt>
                <c:pt idx="1739">
                  <c:v>328.3</c:v>
                </c:pt>
                <c:pt idx="1740">
                  <c:v>327.39999999999998</c:v>
                </c:pt>
                <c:pt idx="1741">
                  <c:v>326.5</c:v>
                </c:pt>
                <c:pt idx="1742">
                  <c:v>325.7</c:v>
                </c:pt>
                <c:pt idx="1743">
                  <c:v>325</c:v>
                </c:pt>
                <c:pt idx="1744">
                  <c:v>324.2</c:v>
                </c:pt>
                <c:pt idx="1745">
                  <c:v>323.5</c:v>
                </c:pt>
                <c:pt idx="1746">
                  <c:v>322.7</c:v>
                </c:pt>
                <c:pt idx="1747">
                  <c:v>322</c:v>
                </c:pt>
                <c:pt idx="1748">
                  <c:v>320.89999999999998</c:v>
                </c:pt>
                <c:pt idx="1749">
                  <c:v>320</c:v>
                </c:pt>
                <c:pt idx="1750">
                  <c:v>319.2</c:v>
                </c:pt>
                <c:pt idx="1751">
                  <c:v>318.7</c:v>
                </c:pt>
                <c:pt idx="1752">
                  <c:v>318</c:v>
                </c:pt>
                <c:pt idx="1753">
                  <c:v>317.3</c:v>
                </c:pt>
                <c:pt idx="1754">
                  <c:v>316.8</c:v>
                </c:pt>
                <c:pt idx="1755">
                  <c:v>316.2</c:v>
                </c:pt>
                <c:pt idx="1756">
                  <c:v>315.5</c:v>
                </c:pt>
                <c:pt idx="1757">
                  <c:v>314.60000000000002</c:v>
                </c:pt>
                <c:pt idx="1758">
                  <c:v>313.8</c:v>
                </c:pt>
                <c:pt idx="1759">
                  <c:v>312.89999999999998</c:v>
                </c:pt>
                <c:pt idx="1760">
                  <c:v>312.10000000000002</c:v>
                </c:pt>
                <c:pt idx="1761">
                  <c:v>311.5</c:v>
                </c:pt>
                <c:pt idx="1762">
                  <c:v>311.10000000000002</c:v>
                </c:pt>
                <c:pt idx="1763">
                  <c:v>310.7</c:v>
                </c:pt>
                <c:pt idx="1764">
                  <c:v>310.39999999999998</c:v>
                </c:pt>
                <c:pt idx="1765">
                  <c:v>310.10000000000002</c:v>
                </c:pt>
                <c:pt idx="1766">
                  <c:v>309.7</c:v>
                </c:pt>
                <c:pt idx="1767">
                  <c:v>309.10000000000002</c:v>
                </c:pt>
                <c:pt idx="1768">
                  <c:v>308.39999999999998</c:v>
                </c:pt>
                <c:pt idx="1769">
                  <c:v>307.8</c:v>
                </c:pt>
                <c:pt idx="1770">
                  <c:v>307.2</c:v>
                </c:pt>
                <c:pt idx="1771">
                  <c:v>306.7</c:v>
                </c:pt>
                <c:pt idx="1772">
                  <c:v>306.3</c:v>
                </c:pt>
                <c:pt idx="1773">
                  <c:v>306.10000000000002</c:v>
                </c:pt>
                <c:pt idx="1774">
                  <c:v>306</c:v>
                </c:pt>
                <c:pt idx="1775">
                  <c:v>305.7</c:v>
                </c:pt>
                <c:pt idx="1776">
                  <c:v>305.60000000000002</c:v>
                </c:pt>
                <c:pt idx="1777">
                  <c:v>305.39999999999998</c:v>
                </c:pt>
                <c:pt idx="1778">
                  <c:v>305.2</c:v>
                </c:pt>
                <c:pt idx="1779">
                  <c:v>305.2</c:v>
                </c:pt>
                <c:pt idx="1780">
                  <c:v>305.2</c:v>
                </c:pt>
                <c:pt idx="1781">
                  <c:v>305.2</c:v>
                </c:pt>
                <c:pt idx="1782">
                  <c:v>305.10000000000002</c:v>
                </c:pt>
                <c:pt idx="1783">
                  <c:v>304.89999999999998</c:v>
                </c:pt>
                <c:pt idx="1784">
                  <c:v>304.89999999999998</c:v>
                </c:pt>
                <c:pt idx="1785">
                  <c:v>305</c:v>
                </c:pt>
                <c:pt idx="1786">
                  <c:v>305.39999999999998</c:v>
                </c:pt>
                <c:pt idx="1787">
                  <c:v>306.10000000000002</c:v>
                </c:pt>
                <c:pt idx="1788">
                  <c:v>306.8</c:v>
                </c:pt>
                <c:pt idx="1789">
                  <c:v>307.39999999999998</c:v>
                </c:pt>
                <c:pt idx="1790">
                  <c:v>308</c:v>
                </c:pt>
                <c:pt idx="1791">
                  <c:v>308.5</c:v>
                </c:pt>
                <c:pt idx="1792">
                  <c:v>309.3</c:v>
                </c:pt>
                <c:pt idx="1793">
                  <c:v>310</c:v>
                </c:pt>
                <c:pt idx="1794">
                  <c:v>310.39999999999998</c:v>
                </c:pt>
                <c:pt idx="1795">
                  <c:v>310.5</c:v>
                </c:pt>
                <c:pt idx="1796">
                  <c:v>310.7</c:v>
                </c:pt>
                <c:pt idx="1797">
                  <c:v>311.2</c:v>
                </c:pt>
                <c:pt idx="1798">
                  <c:v>311.8</c:v>
                </c:pt>
                <c:pt idx="1799">
                  <c:v>312.10000000000002</c:v>
                </c:pt>
                <c:pt idx="1800">
                  <c:v>312.2</c:v>
                </c:pt>
                <c:pt idx="1801">
                  <c:v>312.3</c:v>
                </c:pt>
                <c:pt idx="1802">
                  <c:v>312.3</c:v>
                </c:pt>
                <c:pt idx="1803">
                  <c:v>312.39999999999998</c:v>
                </c:pt>
                <c:pt idx="1804">
                  <c:v>312.39999999999998</c:v>
                </c:pt>
                <c:pt idx="1805">
                  <c:v>312.39999999999998</c:v>
                </c:pt>
                <c:pt idx="1806">
                  <c:v>312.3</c:v>
                </c:pt>
                <c:pt idx="1807">
                  <c:v>312.2</c:v>
                </c:pt>
                <c:pt idx="1808">
                  <c:v>312.2</c:v>
                </c:pt>
                <c:pt idx="1809">
                  <c:v>311.89999999999998</c:v>
                </c:pt>
                <c:pt idx="1810">
                  <c:v>311.7</c:v>
                </c:pt>
                <c:pt idx="1811">
                  <c:v>311.39999999999998</c:v>
                </c:pt>
                <c:pt idx="1812">
                  <c:v>311.2</c:v>
                </c:pt>
                <c:pt idx="1813">
                  <c:v>311</c:v>
                </c:pt>
                <c:pt idx="1814">
                  <c:v>310.8</c:v>
                </c:pt>
                <c:pt idx="1815">
                  <c:v>310.60000000000002</c:v>
                </c:pt>
                <c:pt idx="1816">
                  <c:v>310.60000000000002</c:v>
                </c:pt>
                <c:pt idx="1817">
                  <c:v>310.5</c:v>
                </c:pt>
                <c:pt idx="1818">
                  <c:v>310.3</c:v>
                </c:pt>
                <c:pt idx="1819">
                  <c:v>309.89999999999998</c:v>
                </c:pt>
                <c:pt idx="1820">
                  <c:v>309.5</c:v>
                </c:pt>
                <c:pt idx="1821">
                  <c:v>309.10000000000002</c:v>
                </c:pt>
                <c:pt idx="1822">
                  <c:v>308.5</c:v>
                </c:pt>
                <c:pt idx="1823">
                  <c:v>307.7</c:v>
                </c:pt>
                <c:pt idx="1824">
                  <c:v>306.89999999999998</c:v>
                </c:pt>
                <c:pt idx="1825">
                  <c:v>306.2</c:v>
                </c:pt>
                <c:pt idx="1826">
                  <c:v>305.5</c:v>
                </c:pt>
                <c:pt idx="1827">
                  <c:v>304.89999999999998</c:v>
                </c:pt>
                <c:pt idx="1828">
                  <c:v>304.39999999999998</c:v>
                </c:pt>
                <c:pt idx="1829">
                  <c:v>303.8</c:v>
                </c:pt>
                <c:pt idx="1830">
                  <c:v>303.3</c:v>
                </c:pt>
                <c:pt idx="1831">
                  <c:v>302.89999999999998</c:v>
                </c:pt>
                <c:pt idx="1832">
                  <c:v>302.5</c:v>
                </c:pt>
                <c:pt idx="1833">
                  <c:v>302.10000000000002</c:v>
                </c:pt>
                <c:pt idx="1834">
                  <c:v>301.7</c:v>
                </c:pt>
                <c:pt idx="1835">
                  <c:v>301.39999999999998</c:v>
                </c:pt>
                <c:pt idx="1836">
                  <c:v>301.2</c:v>
                </c:pt>
                <c:pt idx="1837">
                  <c:v>301</c:v>
                </c:pt>
                <c:pt idx="1838">
                  <c:v>300.89999999999998</c:v>
                </c:pt>
                <c:pt idx="1839">
                  <c:v>300.8</c:v>
                </c:pt>
                <c:pt idx="1840">
                  <c:v>300.5</c:v>
                </c:pt>
                <c:pt idx="1841">
                  <c:v>300.3</c:v>
                </c:pt>
                <c:pt idx="1842">
                  <c:v>300</c:v>
                </c:pt>
                <c:pt idx="1843">
                  <c:v>299.8</c:v>
                </c:pt>
                <c:pt idx="1844">
                  <c:v>299.60000000000002</c:v>
                </c:pt>
              </c:numCache>
            </c:numRef>
          </c:yVal>
          <c:smooth val="1"/>
          <c:extLst xmlns:c16r2="http://schemas.microsoft.com/office/drawing/2015/06/chart">
            <c:ext xmlns:c16="http://schemas.microsoft.com/office/drawing/2014/chart" uri="{C3380CC4-5D6E-409C-BE32-E72D297353CC}">
              <c16:uniqueId val="{00000000-40FE-8342-9B51-741492022A67}"/>
            </c:ext>
          </c:extLst>
        </c:ser>
        <c:ser>
          <c:idx val="1"/>
          <c:order val="1"/>
          <c:tx>
            <c:strRef>
              <c:f>'15% T4 &amp;T7'!$K$1</c:f>
              <c:strCache>
                <c:ptCount val="1"/>
                <c:pt idx="0">
                  <c:v>Temperature 7(°C) 15 OH</c:v>
                </c:pt>
              </c:strCache>
            </c:strRef>
          </c:tx>
          <c:marker>
            <c:symbol val="none"/>
          </c:marker>
          <c:xVal>
            <c:numRef>
              <c:f>'15% T4 &amp;T7'!$A$2:$A$1846</c:f>
              <c:numCache>
                <c:formatCode>General</c:formatCode>
                <c:ptCount val="1845"/>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numCache>
            </c:numRef>
          </c:xVal>
          <c:yVal>
            <c:numRef>
              <c:f>'15% T4 &amp;T7'!$K$2:$K$1846</c:f>
              <c:numCache>
                <c:formatCode>General</c:formatCode>
                <c:ptCount val="1845"/>
                <c:pt idx="0">
                  <c:v>23.4</c:v>
                </c:pt>
                <c:pt idx="1">
                  <c:v>23.4</c:v>
                </c:pt>
                <c:pt idx="2">
                  <c:v>23.4</c:v>
                </c:pt>
                <c:pt idx="3">
                  <c:v>23.4</c:v>
                </c:pt>
                <c:pt idx="4">
                  <c:v>23.5</c:v>
                </c:pt>
                <c:pt idx="5">
                  <c:v>23.5</c:v>
                </c:pt>
                <c:pt idx="6">
                  <c:v>23.5</c:v>
                </c:pt>
                <c:pt idx="7">
                  <c:v>23.4</c:v>
                </c:pt>
                <c:pt idx="8">
                  <c:v>23.5</c:v>
                </c:pt>
                <c:pt idx="9">
                  <c:v>23.5</c:v>
                </c:pt>
                <c:pt idx="10">
                  <c:v>23.5</c:v>
                </c:pt>
                <c:pt idx="11">
                  <c:v>23.5</c:v>
                </c:pt>
                <c:pt idx="12">
                  <c:v>23.5</c:v>
                </c:pt>
                <c:pt idx="13">
                  <c:v>23.5</c:v>
                </c:pt>
                <c:pt idx="14">
                  <c:v>23.5</c:v>
                </c:pt>
                <c:pt idx="15">
                  <c:v>23.5</c:v>
                </c:pt>
                <c:pt idx="16">
                  <c:v>23.5</c:v>
                </c:pt>
                <c:pt idx="17">
                  <c:v>23.5</c:v>
                </c:pt>
                <c:pt idx="18">
                  <c:v>23.5</c:v>
                </c:pt>
                <c:pt idx="19">
                  <c:v>23.5</c:v>
                </c:pt>
                <c:pt idx="20">
                  <c:v>23.5</c:v>
                </c:pt>
                <c:pt idx="21">
                  <c:v>23.5</c:v>
                </c:pt>
                <c:pt idx="22">
                  <c:v>23.5</c:v>
                </c:pt>
                <c:pt idx="23">
                  <c:v>23.5</c:v>
                </c:pt>
                <c:pt idx="24">
                  <c:v>23.5</c:v>
                </c:pt>
                <c:pt idx="25">
                  <c:v>23.5</c:v>
                </c:pt>
                <c:pt idx="26">
                  <c:v>23.5</c:v>
                </c:pt>
                <c:pt idx="27">
                  <c:v>23.5</c:v>
                </c:pt>
                <c:pt idx="28">
                  <c:v>23.5</c:v>
                </c:pt>
                <c:pt idx="29">
                  <c:v>23.5</c:v>
                </c:pt>
                <c:pt idx="30">
                  <c:v>23.5</c:v>
                </c:pt>
                <c:pt idx="31">
                  <c:v>23.5</c:v>
                </c:pt>
                <c:pt idx="32">
                  <c:v>23.5</c:v>
                </c:pt>
                <c:pt idx="33">
                  <c:v>23.5</c:v>
                </c:pt>
                <c:pt idx="34">
                  <c:v>23.5</c:v>
                </c:pt>
                <c:pt idx="35">
                  <c:v>23.5</c:v>
                </c:pt>
                <c:pt idx="36">
                  <c:v>23.5</c:v>
                </c:pt>
                <c:pt idx="37">
                  <c:v>23.5</c:v>
                </c:pt>
                <c:pt idx="38">
                  <c:v>23.6</c:v>
                </c:pt>
                <c:pt idx="39">
                  <c:v>23.6</c:v>
                </c:pt>
                <c:pt idx="40">
                  <c:v>23.6</c:v>
                </c:pt>
                <c:pt idx="41">
                  <c:v>23.6</c:v>
                </c:pt>
                <c:pt idx="42">
                  <c:v>23.6</c:v>
                </c:pt>
                <c:pt idx="43">
                  <c:v>23.6</c:v>
                </c:pt>
                <c:pt idx="44">
                  <c:v>23.7</c:v>
                </c:pt>
                <c:pt idx="45">
                  <c:v>23.7</c:v>
                </c:pt>
                <c:pt idx="46">
                  <c:v>23.6</c:v>
                </c:pt>
                <c:pt idx="47">
                  <c:v>23.6</c:v>
                </c:pt>
                <c:pt idx="48">
                  <c:v>23.6</c:v>
                </c:pt>
                <c:pt idx="49">
                  <c:v>23.6</c:v>
                </c:pt>
                <c:pt idx="50">
                  <c:v>23.6</c:v>
                </c:pt>
                <c:pt idx="51">
                  <c:v>23.6</c:v>
                </c:pt>
                <c:pt idx="52">
                  <c:v>23.6</c:v>
                </c:pt>
                <c:pt idx="53">
                  <c:v>23.6</c:v>
                </c:pt>
                <c:pt idx="54">
                  <c:v>23.7</c:v>
                </c:pt>
                <c:pt idx="55">
                  <c:v>23.7</c:v>
                </c:pt>
                <c:pt idx="56">
                  <c:v>23.7</c:v>
                </c:pt>
                <c:pt idx="57">
                  <c:v>23.7</c:v>
                </c:pt>
                <c:pt idx="58">
                  <c:v>23.7</c:v>
                </c:pt>
                <c:pt idx="59">
                  <c:v>23.7</c:v>
                </c:pt>
                <c:pt idx="60">
                  <c:v>23.7</c:v>
                </c:pt>
                <c:pt idx="61">
                  <c:v>23.7</c:v>
                </c:pt>
                <c:pt idx="62">
                  <c:v>23.7</c:v>
                </c:pt>
                <c:pt idx="63">
                  <c:v>23.7</c:v>
                </c:pt>
                <c:pt idx="64">
                  <c:v>23.7</c:v>
                </c:pt>
                <c:pt idx="65">
                  <c:v>23.7</c:v>
                </c:pt>
                <c:pt idx="66">
                  <c:v>23.7</c:v>
                </c:pt>
                <c:pt idx="67">
                  <c:v>23.7</c:v>
                </c:pt>
                <c:pt idx="68">
                  <c:v>23.7</c:v>
                </c:pt>
                <c:pt idx="69">
                  <c:v>23.7</c:v>
                </c:pt>
                <c:pt idx="70">
                  <c:v>23.7</c:v>
                </c:pt>
                <c:pt idx="71">
                  <c:v>23.7</c:v>
                </c:pt>
                <c:pt idx="72">
                  <c:v>23.8</c:v>
                </c:pt>
                <c:pt idx="73">
                  <c:v>23.8</c:v>
                </c:pt>
                <c:pt idx="74">
                  <c:v>23.8</c:v>
                </c:pt>
                <c:pt idx="75">
                  <c:v>23.8</c:v>
                </c:pt>
                <c:pt idx="76">
                  <c:v>23.8</c:v>
                </c:pt>
                <c:pt idx="77">
                  <c:v>23.8</c:v>
                </c:pt>
                <c:pt idx="78">
                  <c:v>23.8</c:v>
                </c:pt>
                <c:pt idx="79">
                  <c:v>23.8</c:v>
                </c:pt>
                <c:pt idx="80">
                  <c:v>23.8</c:v>
                </c:pt>
                <c:pt idx="81">
                  <c:v>23.8</c:v>
                </c:pt>
                <c:pt idx="82">
                  <c:v>23.9</c:v>
                </c:pt>
                <c:pt idx="83">
                  <c:v>23.9</c:v>
                </c:pt>
                <c:pt idx="84">
                  <c:v>23.9</c:v>
                </c:pt>
                <c:pt idx="85">
                  <c:v>23.9</c:v>
                </c:pt>
                <c:pt idx="86">
                  <c:v>23.9</c:v>
                </c:pt>
                <c:pt idx="87">
                  <c:v>23.9</c:v>
                </c:pt>
                <c:pt idx="88">
                  <c:v>23.9</c:v>
                </c:pt>
                <c:pt idx="89">
                  <c:v>23.8</c:v>
                </c:pt>
                <c:pt idx="90">
                  <c:v>23.8</c:v>
                </c:pt>
                <c:pt idx="91">
                  <c:v>23.8</c:v>
                </c:pt>
                <c:pt idx="92">
                  <c:v>23.8</c:v>
                </c:pt>
                <c:pt idx="93">
                  <c:v>23.9</c:v>
                </c:pt>
                <c:pt idx="94">
                  <c:v>23.8</c:v>
                </c:pt>
                <c:pt idx="95">
                  <c:v>23.8</c:v>
                </c:pt>
                <c:pt idx="96">
                  <c:v>23.9</c:v>
                </c:pt>
                <c:pt idx="97">
                  <c:v>23.9</c:v>
                </c:pt>
                <c:pt idx="98">
                  <c:v>23.9</c:v>
                </c:pt>
                <c:pt idx="99">
                  <c:v>23.9</c:v>
                </c:pt>
                <c:pt idx="100">
                  <c:v>23.9</c:v>
                </c:pt>
                <c:pt idx="101">
                  <c:v>23.9</c:v>
                </c:pt>
                <c:pt idx="102">
                  <c:v>23.9</c:v>
                </c:pt>
                <c:pt idx="103">
                  <c:v>23.9</c:v>
                </c:pt>
                <c:pt idx="104">
                  <c:v>23.9</c:v>
                </c:pt>
                <c:pt idx="105">
                  <c:v>23.9</c:v>
                </c:pt>
                <c:pt idx="106">
                  <c:v>23.9</c:v>
                </c:pt>
                <c:pt idx="107">
                  <c:v>23.9</c:v>
                </c:pt>
                <c:pt idx="108">
                  <c:v>23.9</c:v>
                </c:pt>
                <c:pt idx="109">
                  <c:v>23.9</c:v>
                </c:pt>
                <c:pt idx="110">
                  <c:v>23.9</c:v>
                </c:pt>
                <c:pt idx="111">
                  <c:v>24</c:v>
                </c:pt>
                <c:pt idx="112">
                  <c:v>24</c:v>
                </c:pt>
                <c:pt idx="113">
                  <c:v>24</c:v>
                </c:pt>
                <c:pt idx="114">
                  <c:v>24</c:v>
                </c:pt>
                <c:pt idx="115">
                  <c:v>24</c:v>
                </c:pt>
                <c:pt idx="116">
                  <c:v>24.2</c:v>
                </c:pt>
                <c:pt idx="117">
                  <c:v>24.4</c:v>
                </c:pt>
                <c:pt idx="118">
                  <c:v>24.6</c:v>
                </c:pt>
                <c:pt idx="119">
                  <c:v>24.8</c:v>
                </c:pt>
                <c:pt idx="120">
                  <c:v>25.1</c:v>
                </c:pt>
                <c:pt idx="121">
                  <c:v>25.5</c:v>
                </c:pt>
                <c:pt idx="122">
                  <c:v>25.9</c:v>
                </c:pt>
                <c:pt idx="123">
                  <c:v>26.4</c:v>
                </c:pt>
                <c:pt idx="124">
                  <c:v>27</c:v>
                </c:pt>
                <c:pt idx="125">
                  <c:v>27.7</c:v>
                </c:pt>
                <c:pt idx="126">
                  <c:v>28.5</c:v>
                </c:pt>
                <c:pt idx="127">
                  <c:v>29.3</c:v>
                </c:pt>
                <c:pt idx="128">
                  <c:v>30.4</c:v>
                </c:pt>
                <c:pt idx="129">
                  <c:v>31.8</c:v>
                </c:pt>
                <c:pt idx="130">
                  <c:v>33.299999999999997</c:v>
                </c:pt>
                <c:pt idx="131">
                  <c:v>34.9</c:v>
                </c:pt>
                <c:pt idx="132">
                  <c:v>36.4</c:v>
                </c:pt>
                <c:pt idx="133">
                  <c:v>37.700000000000003</c:v>
                </c:pt>
                <c:pt idx="134">
                  <c:v>39.5</c:v>
                </c:pt>
                <c:pt idx="135">
                  <c:v>41.2</c:v>
                </c:pt>
                <c:pt idx="136">
                  <c:v>42.4</c:v>
                </c:pt>
                <c:pt idx="137">
                  <c:v>43.6</c:v>
                </c:pt>
                <c:pt idx="138">
                  <c:v>44.6</c:v>
                </c:pt>
                <c:pt idx="139">
                  <c:v>45.4</c:v>
                </c:pt>
                <c:pt idx="140">
                  <c:v>46.2</c:v>
                </c:pt>
                <c:pt idx="141">
                  <c:v>47</c:v>
                </c:pt>
                <c:pt idx="142">
                  <c:v>48</c:v>
                </c:pt>
                <c:pt idx="143">
                  <c:v>48.7</c:v>
                </c:pt>
                <c:pt idx="144">
                  <c:v>49.2</c:v>
                </c:pt>
                <c:pt idx="145">
                  <c:v>49.7</c:v>
                </c:pt>
                <c:pt idx="146">
                  <c:v>50.5</c:v>
                </c:pt>
                <c:pt idx="147">
                  <c:v>51.3</c:v>
                </c:pt>
                <c:pt idx="148">
                  <c:v>52</c:v>
                </c:pt>
                <c:pt idx="149">
                  <c:v>52.6</c:v>
                </c:pt>
                <c:pt idx="150">
                  <c:v>53.2</c:v>
                </c:pt>
                <c:pt idx="151">
                  <c:v>53.7</c:v>
                </c:pt>
                <c:pt idx="152">
                  <c:v>53.9</c:v>
                </c:pt>
                <c:pt idx="153">
                  <c:v>54.3</c:v>
                </c:pt>
                <c:pt idx="154">
                  <c:v>54.6</c:v>
                </c:pt>
                <c:pt idx="155">
                  <c:v>54.9</c:v>
                </c:pt>
                <c:pt idx="156">
                  <c:v>55.3</c:v>
                </c:pt>
                <c:pt idx="157">
                  <c:v>55.5</c:v>
                </c:pt>
                <c:pt idx="158">
                  <c:v>55.7</c:v>
                </c:pt>
                <c:pt idx="159">
                  <c:v>55.7</c:v>
                </c:pt>
                <c:pt idx="160">
                  <c:v>55.7</c:v>
                </c:pt>
                <c:pt idx="161">
                  <c:v>55.7</c:v>
                </c:pt>
                <c:pt idx="162">
                  <c:v>55.7</c:v>
                </c:pt>
                <c:pt idx="163">
                  <c:v>55.8</c:v>
                </c:pt>
                <c:pt idx="164">
                  <c:v>55.9</c:v>
                </c:pt>
                <c:pt idx="165">
                  <c:v>56</c:v>
                </c:pt>
                <c:pt idx="166">
                  <c:v>56.2</c:v>
                </c:pt>
                <c:pt idx="167">
                  <c:v>56.3</c:v>
                </c:pt>
                <c:pt idx="168">
                  <c:v>56.6</c:v>
                </c:pt>
                <c:pt idx="169">
                  <c:v>56.9</c:v>
                </c:pt>
                <c:pt idx="170">
                  <c:v>57</c:v>
                </c:pt>
                <c:pt idx="171">
                  <c:v>57.2</c:v>
                </c:pt>
                <c:pt idx="172">
                  <c:v>57.3</c:v>
                </c:pt>
                <c:pt idx="173">
                  <c:v>57.5</c:v>
                </c:pt>
                <c:pt idx="174">
                  <c:v>57.7</c:v>
                </c:pt>
                <c:pt idx="175">
                  <c:v>57.9</c:v>
                </c:pt>
                <c:pt idx="176">
                  <c:v>58.2</c:v>
                </c:pt>
                <c:pt idx="177">
                  <c:v>58.4</c:v>
                </c:pt>
                <c:pt idx="178">
                  <c:v>58.7</c:v>
                </c:pt>
                <c:pt idx="179">
                  <c:v>59.1</c:v>
                </c:pt>
                <c:pt idx="180">
                  <c:v>59.4</c:v>
                </c:pt>
                <c:pt idx="181">
                  <c:v>59.7</c:v>
                </c:pt>
                <c:pt idx="182">
                  <c:v>59.9</c:v>
                </c:pt>
                <c:pt idx="183">
                  <c:v>60.1</c:v>
                </c:pt>
                <c:pt idx="184">
                  <c:v>60.2</c:v>
                </c:pt>
                <c:pt idx="185">
                  <c:v>60.3</c:v>
                </c:pt>
                <c:pt idx="186">
                  <c:v>60.3</c:v>
                </c:pt>
                <c:pt idx="187">
                  <c:v>60.4</c:v>
                </c:pt>
                <c:pt idx="188">
                  <c:v>60.5</c:v>
                </c:pt>
                <c:pt idx="189">
                  <c:v>60.6</c:v>
                </c:pt>
                <c:pt idx="190">
                  <c:v>60.6</c:v>
                </c:pt>
                <c:pt idx="191">
                  <c:v>60.6</c:v>
                </c:pt>
                <c:pt idx="192">
                  <c:v>60.6</c:v>
                </c:pt>
                <c:pt idx="193">
                  <c:v>60.6</c:v>
                </c:pt>
                <c:pt idx="194">
                  <c:v>60.6</c:v>
                </c:pt>
                <c:pt idx="195">
                  <c:v>60.6</c:v>
                </c:pt>
                <c:pt idx="196">
                  <c:v>60.6</c:v>
                </c:pt>
                <c:pt idx="197">
                  <c:v>60.6</c:v>
                </c:pt>
                <c:pt idx="198">
                  <c:v>60.6</c:v>
                </c:pt>
                <c:pt idx="199">
                  <c:v>60.6</c:v>
                </c:pt>
                <c:pt idx="200">
                  <c:v>60.6</c:v>
                </c:pt>
                <c:pt idx="201">
                  <c:v>60.6</c:v>
                </c:pt>
                <c:pt idx="202">
                  <c:v>60.6</c:v>
                </c:pt>
                <c:pt idx="203">
                  <c:v>60.6</c:v>
                </c:pt>
                <c:pt idx="204">
                  <c:v>60.5</c:v>
                </c:pt>
                <c:pt idx="205">
                  <c:v>60.5</c:v>
                </c:pt>
                <c:pt idx="206">
                  <c:v>60.5</c:v>
                </c:pt>
                <c:pt idx="207">
                  <c:v>60.4</c:v>
                </c:pt>
                <c:pt idx="208">
                  <c:v>60.4</c:v>
                </c:pt>
                <c:pt idx="209">
                  <c:v>60.4</c:v>
                </c:pt>
                <c:pt idx="210">
                  <c:v>60.4</c:v>
                </c:pt>
                <c:pt idx="211">
                  <c:v>60.4</c:v>
                </c:pt>
                <c:pt idx="212">
                  <c:v>60.4</c:v>
                </c:pt>
                <c:pt idx="213">
                  <c:v>60.4</c:v>
                </c:pt>
                <c:pt idx="214">
                  <c:v>60.4</c:v>
                </c:pt>
                <c:pt idx="215">
                  <c:v>60.4</c:v>
                </c:pt>
                <c:pt idx="216">
                  <c:v>60.4</c:v>
                </c:pt>
                <c:pt idx="217">
                  <c:v>60.4</c:v>
                </c:pt>
                <c:pt idx="218">
                  <c:v>60.5</c:v>
                </c:pt>
                <c:pt idx="219">
                  <c:v>60.5</c:v>
                </c:pt>
                <c:pt idx="220">
                  <c:v>60.5</c:v>
                </c:pt>
                <c:pt idx="221">
                  <c:v>60.5</c:v>
                </c:pt>
                <c:pt idx="222">
                  <c:v>60.5</c:v>
                </c:pt>
                <c:pt idx="223">
                  <c:v>60.6</c:v>
                </c:pt>
                <c:pt idx="224">
                  <c:v>60.5</c:v>
                </c:pt>
                <c:pt idx="225">
                  <c:v>60.6</c:v>
                </c:pt>
                <c:pt idx="226">
                  <c:v>60.6</c:v>
                </c:pt>
                <c:pt idx="227">
                  <c:v>60.6</c:v>
                </c:pt>
                <c:pt idx="228">
                  <c:v>60.6</c:v>
                </c:pt>
                <c:pt idx="229">
                  <c:v>60.6</c:v>
                </c:pt>
                <c:pt idx="230">
                  <c:v>60.6</c:v>
                </c:pt>
                <c:pt idx="231">
                  <c:v>60.7</c:v>
                </c:pt>
                <c:pt idx="232">
                  <c:v>60.7</c:v>
                </c:pt>
                <c:pt idx="233">
                  <c:v>60.7</c:v>
                </c:pt>
                <c:pt idx="234">
                  <c:v>60.7</c:v>
                </c:pt>
                <c:pt idx="235">
                  <c:v>60.7</c:v>
                </c:pt>
                <c:pt idx="236">
                  <c:v>60.7</c:v>
                </c:pt>
                <c:pt idx="237">
                  <c:v>60.8</c:v>
                </c:pt>
                <c:pt idx="238">
                  <c:v>60.8</c:v>
                </c:pt>
                <c:pt idx="239">
                  <c:v>60.8</c:v>
                </c:pt>
                <c:pt idx="240">
                  <c:v>60.8</c:v>
                </c:pt>
                <c:pt idx="241">
                  <c:v>60.8</c:v>
                </c:pt>
                <c:pt idx="242">
                  <c:v>60.8</c:v>
                </c:pt>
                <c:pt idx="243">
                  <c:v>60.8</c:v>
                </c:pt>
                <c:pt idx="244">
                  <c:v>60.8</c:v>
                </c:pt>
                <c:pt idx="245">
                  <c:v>60.8</c:v>
                </c:pt>
                <c:pt idx="246">
                  <c:v>60.8</c:v>
                </c:pt>
                <c:pt idx="247">
                  <c:v>60.8</c:v>
                </c:pt>
                <c:pt idx="248">
                  <c:v>60.8</c:v>
                </c:pt>
                <c:pt idx="249">
                  <c:v>60.8</c:v>
                </c:pt>
                <c:pt idx="250">
                  <c:v>60.8</c:v>
                </c:pt>
                <c:pt idx="251">
                  <c:v>60.8</c:v>
                </c:pt>
                <c:pt idx="252">
                  <c:v>60.8</c:v>
                </c:pt>
                <c:pt idx="253">
                  <c:v>60.8</c:v>
                </c:pt>
                <c:pt idx="254">
                  <c:v>60.7</c:v>
                </c:pt>
                <c:pt idx="255">
                  <c:v>60.6</c:v>
                </c:pt>
                <c:pt idx="256">
                  <c:v>60.6</c:v>
                </c:pt>
                <c:pt idx="257">
                  <c:v>60.6</c:v>
                </c:pt>
                <c:pt idx="258">
                  <c:v>60.6</c:v>
                </c:pt>
                <c:pt idx="259">
                  <c:v>60.6</c:v>
                </c:pt>
                <c:pt idx="260">
                  <c:v>60.6</c:v>
                </c:pt>
                <c:pt idx="261">
                  <c:v>60.6</c:v>
                </c:pt>
                <c:pt idx="262">
                  <c:v>60.6</c:v>
                </c:pt>
                <c:pt idx="263">
                  <c:v>60.5</c:v>
                </c:pt>
                <c:pt idx="264">
                  <c:v>60.5</c:v>
                </c:pt>
                <c:pt idx="265">
                  <c:v>60.5</c:v>
                </c:pt>
                <c:pt idx="266">
                  <c:v>60.6</c:v>
                </c:pt>
                <c:pt idx="267">
                  <c:v>60.6</c:v>
                </c:pt>
                <c:pt idx="268">
                  <c:v>60.6</c:v>
                </c:pt>
                <c:pt idx="269">
                  <c:v>60.6</c:v>
                </c:pt>
                <c:pt idx="270">
                  <c:v>60.5</c:v>
                </c:pt>
                <c:pt idx="271">
                  <c:v>60.6</c:v>
                </c:pt>
                <c:pt idx="272">
                  <c:v>60.6</c:v>
                </c:pt>
                <c:pt idx="273">
                  <c:v>60.6</c:v>
                </c:pt>
                <c:pt idx="274">
                  <c:v>60.6</c:v>
                </c:pt>
                <c:pt idx="275">
                  <c:v>60.6</c:v>
                </c:pt>
                <c:pt idx="276">
                  <c:v>60.6</c:v>
                </c:pt>
                <c:pt idx="277">
                  <c:v>60.6</c:v>
                </c:pt>
                <c:pt idx="278">
                  <c:v>60.6</c:v>
                </c:pt>
                <c:pt idx="279">
                  <c:v>60.7</c:v>
                </c:pt>
                <c:pt idx="280">
                  <c:v>60.7</c:v>
                </c:pt>
                <c:pt idx="281">
                  <c:v>60.7</c:v>
                </c:pt>
                <c:pt idx="282">
                  <c:v>60.7</c:v>
                </c:pt>
                <c:pt idx="283">
                  <c:v>60.8</c:v>
                </c:pt>
                <c:pt idx="284">
                  <c:v>60.8</c:v>
                </c:pt>
                <c:pt idx="285">
                  <c:v>60.9</c:v>
                </c:pt>
                <c:pt idx="286">
                  <c:v>60.9</c:v>
                </c:pt>
                <c:pt idx="287">
                  <c:v>60.9</c:v>
                </c:pt>
                <c:pt idx="288">
                  <c:v>60.9</c:v>
                </c:pt>
                <c:pt idx="289">
                  <c:v>60.9</c:v>
                </c:pt>
                <c:pt idx="290">
                  <c:v>60.9</c:v>
                </c:pt>
                <c:pt idx="291">
                  <c:v>60.9</c:v>
                </c:pt>
                <c:pt idx="292">
                  <c:v>60.9</c:v>
                </c:pt>
                <c:pt idx="293">
                  <c:v>60.9</c:v>
                </c:pt>
                <c:pt idx="294">
                  <c:v>60.9</c:v>
                </c:pt>
                <c:pt idx="295">
                  <c:v>60.9</c:v>
                </c:pt>
                <c:pt idx="296">
                  <c:v>60.9</c:v>
                </c:pt>
                <c:pt idx="297">
                  <c:v>60.9</c:v>
                </c:pt>
                <c:pt idx="298">
                  <c:v>61</c:v>
                </c:pt>
                <c:pt idx="299">
                  <c:v>61</c:v>
                </c:pt>
                <c:pt idx="300">
                  <c:v>61</c:v>
                </c:pt>
                <c:pt idx="301">
                  <c:v>61</c:v>
                </c:pt>
                <c:pt idx="302">
                  <c:v>61</c:v>
                </c:pt>
                <c:pt idx="303">
                  <c:v>61</c:v>
                </c:pt>
                <c:pt idx="304">
                  <c:v>61</c:v>
                </c:pt>
                <c:pt idx="305">
                  <c:v>61</c:v>
                </c:pt>
                <c:pt idx="306">
                  <c:v>61</c:v>
                </c:pt>
                <c:pt idx="307">
                  <c:v>61.1</c:v>
                </c:pt>
                <c:pt idx="308">
                  <c:v>61.1</c:v>
                </c:pt>
                <c:pt idx="309">
                  <c:v>61.1</c:v>
                </c:pt>
                <c:pt idx="310">
                  <c:v>61.2</c:v>
                </c:pt>
                <c:pt idx="311">
                  <c:v>61.2</c:v>
                </c:pt>
                <c:pt idx="312">
                  <c:v>61.2</c:v>
                </c:pt>
                <c:pt idx="313">
                  <c:v>61.2</c:v>
                </c:pt>
                <c:pt idx="314">
                  <c:v>61.2</c:v>
                </c:pt>
                <c:pt idx="315">
                  <c:v>61.2</c:v>
                </c:pt>
                <c:pt idx="316">
                  <c:v>61.2</c:v>
                </c:pt>
                <c:pt idx="317">
                  <c:v>61.2</c:v>
                </c:pt>
                <c:pt idx="318">
                  <c:v>61.2</c:v>
                </c:pt>
                <c:pt idx="319">
                  <c:v>61.2</c:v>
                </c:pt>
                <c:pt idx="320">
                  <c:v>61.2</c:v>
                </c:pt>
                <c:pt idx="321">
                  <c:v>61.2</c:v>
                </c:pt>
                <c:pt idx="322">
                  <c:v>61.1</c:v>
                </c:pt>
                <c:pt idx="323">
                  <c:v>61.1</c:v>
                </c:pt>
                <c:pt idx="324">
                  <c:v>61.1</c:v>
                </c:pt>
                <c:pt idx="325">
                  <c:v>61.1</c:v>
                </c:pt>
                <c:pt idx="326">
                  <c:v>61</c:v>
                </c:pt>
                <c:pt idx="327">
                  <c:v>61</c:v>
                </c:pt>
                <c:pt idx="328">
                  <c:v>61.1</c:v>
                </c:pt>
                <c:pt idx="329">
                  <c:v>61.1</c:v>
                </c:pt>
                <c:pt idx="330">
                  <c:v>61.1</c:v>
                </c:pt>
                <c:pt idx="331">
                  <c:v>61.1</c:v>
                </c:pt>
                <c:pt idx="332">
                  <c:v>61.1</c:v>
                </c:pt>
                <c:pt idx="333">
                  <c:v>61.1</c:v>
                </c:pt>
                <c:pt idx="334">
                  <c:v>61.1</c:v>
                </c:pt>
                <c:pt idx="335">
                  <c:v>61.1</c:v>
                </c:pt>
                <c:pt idx="336">
                  <c:v>61.1</c:v>
                </c:pt>
                <c:pt idx="337">
                  <c:v>61.1</c:v>
                </c:pt>
                <c:pt idx="338">
                  <c:v>61.1</c:v>
                </c:pt>
                <c:pt idx="339">
                  <c:v>61.1</c:v>
                </c:pt>
                <c:pt idx="340">
                  <c:v>61.1</c:v>
                </c:pt>
                <c:pt idx="341">
                  <c:v>61.1</c:v>
                </c:pt>
                <c:pt idx="342">
                  <c:v>61.2</c:v>
                </c:pt>
                <c:pt idx="343">
                  <c:v>61.2</c:v>
                </c:pt>
                <c:pt idx="344">
                  <c:v>61.2</c:v>
                </c:pt>
                <c:pt idx="345">
                  <c:v>61.2</c:v>
                </c:pt>
                <c:pt idx="346">
                  <c:v>61.2</c:v>
                </c:pt>
                <c:pt idx="347">
                  <c:v>61.2</c:v>
                </c:pt>
                <c:pt idx="348">
                  <c:v>61.2</c:v>
                </c:pt>
                <c:pt idx="349">
                  <c:v>61.2</c:v>
                </c:pt>
                <c:pt idx="350">
                  <c:v>61.3</c:v>
                </c:pt>
                <c:pt idx="351">
                  <c:v>61.3</c:v>
                </c:pt>
                <c:pt idx="352">
                  <c:v>61.3</c:v>
                </c:pt>
                <c:pt idx="353">
                  <c:v>61.3</c:v>
                </c:pt>
                <c:pt idx="354">
                  <c:v>61.4</c:v>
                </c:pt>
                <c:pt idx="355">
                  <c:v>61.5</c:v>
                </c:pt>
                <c:pt idx="356">
                  <c:v>61.6</c:v>
                </c:pt>
                <c:pt idx="357">
                  <c:v>61.7</c:v>
                </c:pt>
                <c:pt idx="358">
                  <c:v>61.7</c:v>
                </c:pt>
                <c:pt idx="359">
                  <c:v>61.7</c:v>
                </c:pt>
                <c:pt idx="360">
                  <c:v>61.7</c:v>
                </c:pt>
                <c:pt idx="361">
                  <c:v>61.8</c:v>
                </c:pt>
                <c:pt idx="362">
                  <c:v>61.8</c:v>
                </c:pt>
                <c:pt idx="363">
                  <c:v>61.8</c:v>
                </c:pt>
                <c:pt idx="364">
                  <c:v>61.8</c:v>
                </c:pt>
                <c:pt idx="365">
                  <c:v>61.8</c:v>
                </c:pt>
                <c:pt idx="366">
                  <c:v>61.8</c:v>
                </c:pt>
                <c:pt idx="367">
                  <c:v>61.9</c:v>
                </c:pt>
                <c:pt idx="368">
                  <c:v>61.9</c:v>
                </c:pt>
                <c:pt idx="369">
                  <c:v>61.9</c:v>
                </c:pt>
                <c:pt idx="370">
                  <c:v>61.9</c:v>
                </c:pt>
                <c:pt idx="371">
                  <c:v>61.9</c:v>
                </c:pt>
                <c:pt idx="372">
                  <c:v>61.9</c:v>
                </c:pt>
                <c:pt idx="373">
                  <c:v>62</c:v>
                </c:pt>
                <c:pt idx="374">
                  <c:v>62</c:v>
                </c:pt>
                <c:pt idx="375">
                  <c:v>62.1</c:v>
                </c:pt>
                <c:pt idx="376">
                  <c:v>62.1</c:v>
                </c:pt>
                <c:pt idx="377">
                  <c:v>62.1</c:v>
                </c:pt>
                <c:pt idx="378">
                  <c:v>62.1</c:v>
                </c:pt>
                <c:pt idx="379">
                  <c:v>62.1</c:v>
                </c:pt>
                <c:pt idx="380">
                  <c:v>62.1</c:v>
                </c:pt>
                <c:pt idx="381">
                  <c:v>62.1</c:v>
                </c:pt>
                <c:pt idx="382">
                  <c:v>62.2</c:v>
                </c:pt>
                <c:pt idx="383">
                  <c:v>62.2</c:v>
                </c:pt>
                <c:pt idx="384">
                  <c:v>62.4</c:v>
                </c:pt>
                <c:pt idx="385">
                  <c:v>62.5</c:v>
                </c:pt>
                <c:pt idx="386">
                  <c:v>62.6</c:v>
                </c:pt>
                <c:pt idx="387">
                  <c:v>62.6</c:v>
                </c:pt>
                <c:pt idx="388">
                  <c:v>62.7</c:v>
                </c:pt>
                <c:pt idx="389">
                  <c:v>62.7</c:v>
                </c:pt>
                <c:pt idx="390">
                  <c:v>62.7</c:v>
                </c:pt>
                <c:pt idx="391">
                  <c:v>62.7</c:v>
                </c:pt>
                <c:pt idx="392">
                  <c:v>62.7</c:v>
                </c:pt>
                <c:pt idx="393">
                  <c:v>62.8</c:v>
                </c:pt>
                <c:pt idx="394">
                  <c:v>62.8</c:v>
                </c:pt>
                <c:pt idx="395">
                  <c:v>62.8</c:v>
                </c:pt>
                <c:pt idx="396">
                  <c:v>62.8</c:v>
                </c:pt>
                <c:pt idx="397">
                  <c:v>62.9</c:v>
                </c:pt>
                <c:pt idx="398">
                  <c:v>63</c:v>
                </c:pt>
                <c:pt idx="399">
                  <c:v>63.1</c:v>
                </c:pt>
                <c:pt idx="400">
                  <c:v>63.2</c:v>
                </c:pt>
                <c:pt idx="401">
                  <c:v>63.3</c:v>
                </c:pt>
                <c:pt idx="402">
                  <c:v>63.3</c:v>
                </c:pt>
                <c:pt idx="403">
                  <c:v>63.3</c:v>
                </c:pt>
                <c:pt idx="404">
                  <c:v>63.3</c:v>
                </c:pt>
                <c:pt idx="405">
                  <c:v>63.4</c:v>
                </c:pt>
                <c:pt idx="406">
                  <c:v>63.4</c:v>
                </c:pt>
                <c:pt idx="407">
                  <c:v>63.4</c:v>
                </c:pt>
                <c:pt idx="408">
                  <c:v>63.4</c:v>
                </c:pt>
                <c:pt idx="409">
                  <c:v>63.4</c:v>
                </c:pt>
                <c:pt idx="410">
                  <c:v>63.4</c:v>
                </c:pt>
                <c:pt idx="411">
                  <c:v>63.4</c:v>
                </c:pt>
                <c:pt idx="412">
                  <c:v>63.4</c:v>
                </c:pt>
                <c:pt idx="413">
                  <c:v>63.5</c:v>
                </c:pt>
                <c:pt idx="414">
                  <c:v>63.5</c:v>
                </c:pt>
                <c:pt idx="415">
                  <c:v>63.5</c:v>
                </c:pt>
                <c:pt idx="416">
                  <c:v>63.6</c:v>
                </c:pt>
                <c:pt idx="417">
                  <c:v>63.7</c:v>
                </c:pt>
                <c:pt idx="418">
                  <c:v>63.7</c:v>
                </c:pt>
                <c:pt idx="419">
                  <c:v>63.7</c:v>
                </c:pt>
                <c:pt idx="420">
                  <c:v>63.8</c:v>
                </c:pt>
                <c:pt idx="421">
                  <c:v>63.9</c:v>
                </c:pt>
                <c:pt idx="422">
                  <c:v>64</c:v>
                </c:pt>
                <c:pt idx="423">
                  <c:v>64</c:v>
                </c:pt>
                <c:pt idx="424">
                  <c:v>64</c:v>
                </c:pt>
                <c:pt idx="425">
                  <c:v>64</c:v>
                </c:pt>
                <c:pt idx="426">
                  <c:v>64</c:v>
                </c:pt>
                <c:pt idx="427">
                  <c:v>64</c:v>
                </c:pt>
                <c:pt idx="428">
                  <c:v>64.2</c:v>
                </c:pt>
                <c:pt idx="429">
                  <c:v>64.3</c:v>
                </c:pt>
                <c:pt idx="430">
                  <c:v>64.400000000000006</c:v>
                </c:pt>
                <c:pt idx="431">
                  <c:v>64.5</c:v>
                </c:pt>
                <c:pt idx="432">
                  <c:v>64.599999999999994</c:v>
                </c:pt>
                <c:pt idx="433">
                  <c:v>64.599999999999994</c:v>
                </c:pt>
                <c:pt idx="434">
                  <c:v>64.7</c:v>
                </c:pt>
                <c:pt idx="435">
                  <c:v>64.7</c:v>
                </c:pt>
                <c:pt idx="436">
                  <c:v>64.7</c:v>
                </c:pt>
                <c:pt idx="437">
                  <c:v>64.8</c:v>
                </c:pt>
                <c:pt idx="438">
                  <c:v>64.8</c:v>
                </c:pt>
                <c:pt idx="439">
                  <c:v>64.8</c:v>
                </c:pt>
                <c:pt idx="440">
                  <c:v>64.8</c:v>
                </c:pt>
                <c:pt idx="441">
                  <c:v>64.900000000000006</c:v>
                </c:pt>
                <c:pt idx="442">
                  <c:v>64.900000000000006</c:v>
                </c:pt>
                <c:pt idx="443">
                  <c:v>64.900000000000006</c:v>
                </c:pt>
                <c:pt idx="444">
                  <c:v>64.900000000000006</c:v>
                </c:pt>
                <c:pt idx="445">
                  <c:v>64.900000000000006</c:v>
                </c:pt>
                <c:pt idx="446">
                  <c:v>64.900000000000006</c:v>
                </c:pt>
                <c:pt idx="447">
                  <c:v>64.900000000000006</c:v>
                </c:pt>
                <c:pt idx="448">
                  <c:v>64.900000000000006</c:v>
                </c:pt>
                <c:pt idx="449">
                  <c:v>64.900000000000006</c:v>
                </c:pt>
                <c:pt idx="450">
                  <c:v>64.900000000000006</c:v>
                </c:pt>
                <c:pt idx="451">
                  <c:v>64.900000000000006</c:v>
                </c:pt>
                <c:pt idx="452">
                  <c:v>64.900000000000006</c:v>
                </c:pt>
                <c:pt idx="453">
                  <c:v>64.900000000000006</c:v>
                </c:pt>
                <c:pt idx="454">
                  <c:v>64.900000000000006</c:v>
                </c:pt>
                <c:pt idx="455">
                  <c:v>64.900000000000006</c:v>
                </c:pt>
                <c:pt idx="456">
                  <c:v>65</c:v>
                </c:pt>
                <c:pt idx="457">
                  <c:v>65</c:v>
                </c:pt>
                <c:pt idx="458">
                  <c:v>65</c:v>
                </c:pt>
                <c:pt idx="459">
                  <c:v>65</c:v>
                </c:pt>
                <c:pt idx="460">
                  <c:v>65</c:v>
                </c:pt>
                <c:pt idx="461">
                  <c:v>65</c:v>
                </c:pt>
                <c:pt idx="462">
                  <c:v>65</c:v>
                </c:pt>
                <c:pt idx="463">
                  <c:v>65</c:v>
                </c:pt>
                <c:pt idx="464">
                  <c:v>65</c:v>
                </c:pt>
                <c:pt idx="465">
                  <c:v>65</c:v>
                </c:pt>
                <c:pt idx="466">
                  <c:v>65</c:v>
                </c:pt>
                <c:pt idx="467">
                  <c:v>65</c:v>
                </c:pt>
                <c:pt idx="468">
                  <c:v>65.099999999999994</c:v>
                </c:pt>
                <c:pt idx="469">
                  <c:v>65.099999999999994</c:v>
                </c:pt>
                <c:pt idx="470">
                  <c:v>65.099999999999994</c:v>
                </c:pt>
                <c:pt idx="471">
                  <c:v>65.099999999999994</c:v>
                </c:pt>
                <c:pt idx="472">
                  <c:v>65.2</c:v>
                </c:pt>
                <c:pt idx="473">
                  <c:v>65.2</c:v>
                </c:pt>
                <c:pt idx="474">
                  <c:v>65.2</c:v>
                </c:pt>
                <c:pt idx="475">
                  <c:v>65.2</c:v>
                </c:pt>
                <c:pt idx="476">
                  <c:v>65.2</c:v>
                </c:pt>
                <c:pt idx="477">
                  <c:v>65.2</c:v>
                </c:pt>
                <c:pt idx="478">
                  <c:v>65.2</c:v>
                </c:pt>
                <c:pt idx="479">
                  <c:v>65.2</c:v>
                </c:pt>
                <c:pt idx="480">
                  <c:v>65.2</c:v>
                </c:pt>
                <c:pt idx="481">
                  <c:v>65.3</c:v>
                </c:pt>
                <c:pt idx="482">
                  <c:v>65.3</c:v>
                </c:pt>
                <c:pt idx="483">
                  <c:v>65.3</c:v>
                </c:pt>
                <c:pt idx="484">
                  <c:v>65.400000000000006</c:v>
                </c:pt>
                <c:pt idx="485">
                  <c:v>65.400000000000006</c:v>
                </c:pt>
                <c:pt idx="486">
                  <c:v>65.400000000000006</c:v>
                </c:pt>
                <c:pt idx="487">
                  <c:v>65.400000000000006</c:v>
                </c:pt>
                <c:pt idx="488">
                  <c:v>65.400000000000006</c:v>
                </c:pt>
                <c:pt idx="489">
                  <c:v>65.5</c:v>
                </c:pt>
                <c:pt idx="490">
                  <c:v>65.5</c:v>
                </c:pt>
                <c:pt idx="491">
                  <c:v>65.5</c:v>
                </c:pt>
                <c:pt idx="492">
                  <c:v>65.5</c:v>
                </c:pt>
                <c:pt idx="493">
                  <c:v>65.5</c:v>
                </c:pt>
                <c:pt idx="494">
                  <c:v>65.599999999999994</c:v>
                </c:pt>
                <c:pt idx="495">
                  <c:v>65.599999999999994</c:v>
                </c:pt>
                <c:pt idx="496">
                  <c:v>65.599999999999994</c:v>
                </c:pt>
                <c:pt idx="497">
                  <c:v>65.599999999999994</c:v>
                </c:pt>
                <c:pt idx="498">
                  <c:v>65.7</c:v>
                </c:pt>
                <c:pt idx="499">
                  <c:v>65.7</c:v>
                </c:pt>
                <c:pt idx="500">
                  <c:v>65.7</c:v>
                </c:pt>
                <c:pt idx="501">
                  <c:v>65.7</c:v>
                </c:pt>
                <c:pt idx="502">
                  <c:v>65.8</c:v>
                </c:pt>
                <c:pt idx="503">
                  <c:v>65.8</c:v>
                </c:pt>
                <c:pt idx="504">
                  <c:v>65.7</c:v>
                </c:pt>
                <c:pt idx="505">
                  <c:v>65.8</c:v>
                </c:pt>
                <c:pt idx="506">
                  <c:v>65.8</c:v>
                </c:pt>
                <c:pt idx="507">
                  <c:v>65.8</c:v>
                </c:pt>
                <c:pt idx="508">
                  <c:v>65.8</c:v>
                </c:pt>
                <c:pt idx="509">
                  <c:v>65.8</c:v>
                </c:pt>
                <c:pt idx="510">
                  <c:v>65.8</c:v>
                </c:pt>
                <c:pt idx="511">
                  <c:v>65.900000000000006</c:v>
                </c:pt>
                <c:pt idx="512">
                  <c:v>65.900000000000006</c:v>
                </c:pt>
                <c:pt idx="513">
                  <c:v>65.900000000000006</c:v>
                </c:pt>
                <c:pt idx="514">
                  <c:v>65.900000000000006</c:v>
                </c:pt>
                <c:pt idx="515">
                  <c:v>65.900000000000006</c:v>
                </c:pt>
                <c:pt idx="516">
                  <c:v>65.900000000000006</c:v>
                </c:pt>
                <c:pt idx="517">
                  <c:v>65.900000000000006</c:v>
                </c:pt>
                <c:pt idx="518">
                  <c:v>65.900000000000006</c:v>
                </c:pt>
                <c:pt idx="519">
                  <c:v>65.900000000000006</c:v>
                </c:pt>
                <c:pt idx="520">
                  <c:v>65.900000000000006</c:v>
                </c:pt>
                <c:pt idx="521">
                  <c:v>65.900000000000006</c:v>
                </c:pt>
                <c:pt idx="522">
                  <c:v>65.8</c:v>
                </c:pt>
                <c:pt idx="523">
                  <c:v>65.8</c:v>
                </c:pt>
                <c:pt idx="524">
                  <c:v>65.7</c:v>
                </c:pt>
                <c:pt idx="525">
                  <c:v>65.7</c:v>
                </c:pt>
                <c:pt idx="526">
                  <c:v>65.7</c:v>
                </c:pt>
                <c:pt idx="527">
                  <c:v>65.7</c:v>
                </c:pt>
                <c:pt idx="528">
                  <c:v>65.599999999999994</c:v>
                </c:pt>
                <c:pt idx="529">
                  <c:v>65.599999999999994</c:v>
                </c:pt>
                <c:pt idx="530">
                  <c:v>65.7</c:v>
                </c:pt>
                <c:pt idx="531">
                  <c:v>65.599999999999994</c:v>
                </c:pt>
                <c:pt idx="532">
                  <c:v>65.7</c:v>
                </c:pt>
                <c:pt idx="533">
                  <c:v>65.7</c:v>
                </c:pt>
                <c:pt idx="534">
                  <c:v>65.7</c:v>
                </c:pt>
                <c:pt idx="535">
                  <c:v>65.599999999999994</c:v>
                </c:pt>
                <c:pt idx="536">
                  <c:v>65.599999999999994</c:v>
                </c:pt>
                <c:pt idx="537">
                  <c:v>65.599999999999994</c:v>
                </c:pt>
                <c:pt idx="538">
                  <c:v>65.599999999999994</c:v>
                </c:pt>
                <c:pt idx="539">
                  <c:v>65.599999999999994</c:v>
                </c:pt>
                <c:pt idx="540">
                  <c:v>65.599999999999994</c:v>
                </c:pt>
                <c:pt idx="541">
                  <c:v>65.599999999999994</c:v>
                </c:pt>
                <c:pt idx="542">
                  <c:v>65.599999999999994</c:v>
                </c:pt>
                <c:pt idx="543">
                  <c:v>65.5</c:v>
                </c:pt>
                <c:pt idx="544">
                  <c:v>65.5</c:v>
                </c:pt>
                <c:pt idx="545">
                  <c:v>65.5</c:v>
                </c:pt>
                <c:pt idx="546">
                  <c:v>65.5</c:v>
                </c:pt>
                <c:pt idx="547">
                  <c:v>65.5</c:v>
                </c:pt>
                <c:pt idx="548">
                  <c:v>65.5</c:v>
                </c:pt>
                <c:pt idx="549">
                  <c:v>65.5</c:v>
                </c:pt>
                <c:pt idx="550">
                  <c:v>65.5</c:v>
                </c:pt>
                <c:pt idx="551">
                  <c:v>65.5</c:v>
                </c:pt>
                <c:pt idx="552">
                  <c:v>65.5</c:v>
                </c:pt>
                <c:pt idx="553">
                  <c:v>65.5</c:v>
                </c:pt>
                <c:pt idx="554">
                  <c:v>65.5</c:v>
                </c:pt>
                <c:pt idx="555">
                  <c:v>65.5</c:v>
                </c:pt>
                <c:pt idx="556">
                  <c:v>65.5</c:v>
                </c:pt>
                <c:pt idx="557">
                  <c:v>65.5</c:v>
                </c:pt>
                <c:pt idx="558">
                  <c:v>65.5</c:v>
                </c:pt>
                <c:pt idx="559">
                  <c:v>65.5</c:v>
                </c:pt>
                <c:pt idx="560">
                  <c:v>65.5</c:v>
                </c:pt>
                <c:pt idx="561">
                  <c:v>65.400000000000006</c:v>
                </c:pt>
                <c:pt idx="562">
                  <c:v>65.400000000000006</c:v>
                </c:pt>
                <c:pt idx="563">
                  <c:v>65.400000000000006</c:v>
                </c:pt>
                <c:pt idx="564">
                  <c:v>65.400000000000006</c:v>
                </c:pt>
                <c:pt idx="565">
                  <c:v>65.400000000000006</c:v>
                </c:pt>
                <c:pt idx="566">
                  <c:v>65.5</c:v>
                </c:pt>
                <c:pt idx="567">
                  <c:v>65.5</c:v>
                </c:pt>
                <c:pt idx="568">
                  <c:v>65.5</c:v>
                </c:pt>
                <c:pt idx="569">
                  <c:v>65.5</c:v>
                </c:pt>
                <c:pt idx="570">
                  <c:v>65.5</c:v>
                </c:pt>
                <c:pt idx="571">
                  <c:v>65.5</c:v>
                </c:pt>
                <c:pt idx="572">
                  <c:v>65.5</c:v>
                </c:pt>
                <c:pt idx="573">
                  <c:v>65.5</c:v>
                </c:pt>
                <c:pt idx="574">
                  <c:v>65.5</c:v>
                </c:pt>
                <c:pt idx="575">
                  <c:v>65.5</c:v>
                </c:pt>
                <c:pt idx="576">
                  <c:v>65.5</c:v>
                </c:pt>
                <c:pt idx="577">
                  <c:v>65.5</c:v>
                </c:pt>
                <c:pt idx="578">
                  <c:v>65.5</c:v>
                </c:pt>
                <c:pt idx="579">
                  <c:v>65.5</c:v>
                </c:pt>
                <c:pt idx="580">
                  <c:v>65.5</c:v>
                </c:pt>
                <c:pt idx="581">
                  <c:v>65.5</c:v>
                </c:pt>
                <c:pt idx="582">
                  <c:v>65.5</c:v>
                </c:pt>
                <c:pt idx="583">
                  <c:v>65.5</c:v>
                </c:pt>
                <c:pt idx="584">
                  <c:v>65.5</c:v>
                </c:pt>
                <c:pt idx="585">
                  <c:v>65.5</c:v>
                </c:pt>
                <c:pt idx="586">
                  <c:v>65.5</c:v>
                </c:pt>
                <c:pt idx="587">
                  <c:v>65.5</c:v>
                </c:pt>
                <c:pt idx="588">
                  <c:v>65.5</c:v>
                </c:pt>
                <c:pt idx="589">
                  <c:v>65.5</c:v>
                </c:pt>
                <c:pt idx="590">
                  <c:v>65.5</c:v>
                </c:pt>
                <c:pt idx="591">
                  <c:v>65.599999999999994</c:v>
                </c:pt>
                <c:pt idx="592">
                  <c:v>65.599999999999994</c:v>
                </c:pt>
                <c:pt idx="593">
                  <c:v>65.599999999999994</c:v>
                </c:pt>
                <c:pt idx="594">
                  <c:v>65.599999999999994</c:v>
                </c:pt>
                <c:pt idx="595">
                  <c:v>65.599999999999994</c:v>
                </c:pt>
                <c:pt idx="596">
                  <c:v>65.599999999999994</c:v>
                </c:pt>
                <c:pt idx="597">
                  <c:v>65.599999999999994</c:v>
                </c:pt>
                <c:pt idx="598">
                  <c:v>65.599999999999994</c:v>
                </c:pt>
                <c:pt idx="599">
                  <c:v>65.599999999999994</c:v>
                </c:pt>
                <c:pt idx="600">
                  <c:v>65.599999999999994</c:v>
                </c:pt>
                <c:pt idx="601">
                  <c:v>65.599999999999994</c:v>
                </c:pt>
                <c:pt idx="602">
                  <c:v>65.7</c:v>
                </c:pt>
                <c:pt idx="603">
                  <c:v>65.7</c:v>
                </c:pt>
                <c:pt idx="604">
                  <c:v>65.7</c:v>
                </c:pt>
                <c:pt idx="605">
                  <c:v>65.7</c:v>
                </c:pt>
                <c:pt idx="606">
                  <c:v>65.7</c:v>
                </c:pt>
                <c:pt idx="607">
                  <c:v>65.7</c:v>
                </c:pt>
                <c:pt idx="608">
                  <c:v>65.8</c:v>
                </c:pt>
                <c:pt idx="609">
                  <c:v>65.8</c:v>
                </c:pt>
                <c:pt idx="610">
                  <c:v>65.8</c:v>
                </c:pt>
                <c:pt idx="611">
                  <c:v>65.900000000000006</c:v>
                </c:pt>
                <c:pt idx="612">
                  <c:v>65.900000000000006</c:v>
                </c:pt>
                <c:pt idx="613">
                  <c:v>66</c:v>
                </c:pt>
                <c:pt idx="614">
                  <c:v>66</c:v>
                </c:pt>
                <c:pt idx="615">
                  <c:v>66</c:v>
                </c:pt>
                <c:pt idx="616">
                  <c:v>66</c:v>
                </c:pt>
                <c:pt idx="617">
                  <c:v>66.099999999999994</c:v>
                </c:pt>
                <c:pt idx="618">
                  <c:v>66.099999999999994</c:v>
                </c:pt>
                <c:pt idx="619">
                  <c:v>66.099999999999994</c:v>
                </c:pt>
                <c:pt idx="620">
                  <c:v>66.099999999999994</c:v>
                </c:pt>
                <c:pt idx="621">
                  <c:v>66.2</c:v>
                </c:pt>
                <c:pt idx="622">
                  <c:v>66.2</c:v>
                </c:pt>
                <c:pt idx="623">
                  <c:v>66.2</c:v>
                </c:pt>
                <c:pt idx="624">
                  <c:v>66.2</c:v>
                </c:pt>
                <c:pt idx="625">
                  <c:v>66.3</c:v>
                </c:pt>
                <c:pt idx="626">
                  <c:v>66.3</c:v>
                </c:pt>
                <c:pt idx="627">
                  <c:v>66.3</c:v>
                </c:pt>
                <c:pt idx="628">
                  <c:v>66.3</c:v>
                </c:pt>
                <c:pt idx="629">
                  <c:v>66.3</c:v>
                </c:pt>
                <c:pt idx="630">
                  <c:v>66.400000000000006</c:v>
                </c:pt>
                <c:pt idx="631">
                  <c:v>66.400000000000006</c:v>
                </c:pt>
                <c:pt idx="632">
                  <c:v>66.400000000000006</c:v>
                </c:pt>
                <c:pt idx="633">
                  <c:v>66.5</c:v>
                </c:pt>
                <c:pt idx="634">
                  <c:v>66.5</c:v>
                </c:pt>
                <c:pt idx="635">
                  <c:v>66.5</c:v>
                </c:pt>
                <c:pt idx="636">
                  <c:v>66.599999999999994</c:v>
                </c:pt>
                <c:pt idx="637">
                  <c:v>66.599999999999994</c:v>
                </c:pt>
                <c:pt idx="638">
                  <c:v>66.599999999999994</c:v>
                </c:pt>
                <c:pt idx="639">
                  <c:v>66.7</c:v>
                </c:pt>
                <c:pt idx="640">
                  <c:v>66.8</c:v>
                </c:pt>
                <c:pt idx="641">
                  <c:v>66.8</c:v>
                </c:pt>
                <c:pt idx="642">
                  <c:v>66.8</c:v>
                </c:pt>
                <c:pt idx="643">
                  <c:v>66.8</c:v>
                </c:pt>
                <c:pt idx="644">
                  <c:v>66.8</c:v>
                </c:pt>
                <c:pt idx="645">
                  <c:v>66.900000000000006</c:v>
                </c:pt>
                <c:pt idx="646">
                  <c:v>66.900000000000006</c:v>
                </c:pt>
                <c:pt idx="647">
                  <c:v>66.900000000000006</c:v>
                </c:pt>
                <c:pt idx="648">
                  <c:v>67</c:v>
                </c:pt>
                <c:pt idx="649">
                  <c:v>67.099999999999994</c:v>
                </c:pt>
                <c:pt idx="650">
                  <c:v>67.2</c:v>
                </c:pt>
                <c:pt idx="651">
                  <c:v>67.2</c:v>
                </c:pt>
                <c:pt idx="652">
                  <c:v>67.3</c:v>
                </c:pt>
                <c:pt idx="653">
                  <c:v>67.5</c:v>
                </c:pt>
                <c:pt idx="654">
                  <c:v>67.599999999999994</c:v>
                </c:pt>
                <c:pt idx="655">
                  <c:v>67.7</c:v>
                </c:pt>
                <c:pt idx="656">
                  <c:v>67.8</c:v>
                </c:pt>
                <c:pt idx="657">
                  <c:v>67.8</c:v>
                </c:pt>
                <c:pt idx="658">
                  <c:v>67.8</c:v>
                </c:pt>
                <c:pt idx="659">
                  <c:v>67.900000000000006</c:v>
                </c:pt>
                <c:pt idx="660">
                  <c:v>67.900000000000006</c:v>
                </c:pt>
                <c:pt idx="661">
                  <c:v>67.900000000000006</c:v>
                </c:pt>
                <c:pt idx="662">
                  <c:v>68</c:v>
                </c:pt>
                <c:pt idx="663">
                  <c:v>68.099999999999994</c:v>
                </c:pt>
                <c:pt idx="664">
                  <c:v>68.099999999999994</c:v>
                </c:pt>
                <c:pt idx="665">
                  <c:v>68.099999999999994</c:v>
                </c:pt>
                <c:pt idx="666">
                  <c:v>68.099999999999994</c:v>
                </c:pt>
                <c:pt idx="667">
                  <c:v>68.099999999999994</c:v>
                </c:pt>
                <c:pt idx="668">
                  <c:v>68.099999999999994</c:v>
                </c:pt>
                <c:pt idx="669">
                  <c:v>68.099999999999994</c:v>
                </c:pt>
                <c:pt idx="670">
                  <c:v>68.099999999999994</c:v>
                </c:pt>
                <c:pt idx="671">
                  <c:v>68.099999999999994</c:v>
                </c:pt>
                <c:pt idx="672">
                  <c:v>68.099999999999994</c:v>
                </c:pt>
                <c:pt idx="673">
                  <c:v>68.099999999999994</c:v>
                </c:pt>
                <c:pt idx="674">
                  <c:v>68.099999999999994</c:v>
                </c:pt>
                <c:pt idx="675">
                  <c:v>68.099999999999994</c:v>
                </c:pt>
                <c:pt idx="676">
                  <c:v>68.099999999999994</c:v>
                </c:pt>
                <c:pt idx="677">
                  <c:v>68.2</c:v>
                </c:pt>
                <c:pt idx="678">
                  <c:v>68.2</c:v>
                </c:pt>
                <c:pt idx="679">
                  <c:v>68.2</c:v>
                </c:pt>
                <c:pt idx="680">
                  <c:v>68.2</c:v>
                </c:pt>
                <c:pt idx="681">
                  <c:v>68.3</c:v>
                </c:pt>
                <c:pt idx="682">
                  <c:v>68.3</c:v>
                </c:pt>
                <c:pt idx="683">
                  <c:v>68.3</c:v>
                </c:pt>
                <c:pt idx="684">
                  <c:v>68.3</c:v>
                </c:pt>
                <c:pt idx="685">
                  <c:v>68.3</c:v>
                </c:pt>
                <c:pt idx="686">
                  <c:v>68.3</c:v>
                </c:pt>
                <c:pt idx="687">
                  <c:v>68.3</c:v>
                </c:pt>
                <c:pt idx="688">
                  <c:v>68.400000000000006</c:v>
                </c:pt>
                <c:pt idx="689">
                  <c:v>68.400000000000006</c:v>
                </c:pt>
                <c:pt idx="690">
                  <c:v>68.3</c:v>
                </c:pt>
                <c:pt idx="691">
                  <c:v>68.400000000000006</c:v>
                </c:pt>
                <c:pt idx="692">
                  <c:v>68.400000000000006</c:v>
                </c:pt>
                <c:pt idx="693">
                  <c:v>68.400000000000006</c:v>
                </c:pt>
                <c:pt idx="694">
                  <c:v>68.400000000000006</c:v>
                </c:pt>
                <c:pt idx="695">
                  <c:v>68.400000000000006</c:v>
                </c:pt>
                <c:pt idx="696">
                  <c:v>68.400000000000006</c:v>
                </c:pt>
                <c:pt idx="697">
                  <c:v>68.400000000000006</c:v>
                </c:pt>
                <c:pt idx="698">
                  <c:v>68.3</c:v>
                </c:pt>
                <c:pt idx="699">
                  <c:v>68.3</c:v>
                </c:pt>
                <c:pt idx="700">
                  <c:v>68.400000000000006</c:v>
                </c:pt>
                <c:pt idx="701">
                  <c:v>68.3</c:v>
                </c:pt>
                <c:pt idx="702">
                  <c:v>68.3</c:v>
                </c:pt>
                <c:pt idx="703">
                  <c:v>68.3</c:v>
                </c:pt>
                <c:pt idx="704">
                  <c:v>68.3</c:v>
                </c:pt>
                <c:pt idx="705">
                  <c:v>68.3</c:v>
                </c:pt>
                <c:pt idx="706">
                  <c:v>68.3</c:v>
                </c:pt>
                <c:pt idx="707">
                  <c:v>68.3</c:v>
                </c:pt>
                <c:pt idx="708">
                  <c:v>68.3</c:v>
                </c:pt>
                <c:pt idx="709">
                  <c:v>68.3</c:v>
                </c:pt>
                <c:pt idx="710">
                  <c:v>68.3</c:v>
                </c:pt>
                <c:pt idx="711">
                  <c:v>68.3</c:v>
                </c:pt>
                <c:pt idx="712">
                  <c:v>68.3</c:v>
                </c:pt>
                <c:pt idx="713">
                  <c:v>68.3</c:v>
                </c:pt>
                <c:pt idx="714">
                  <c:v>68.3</c:v>
                </c:pt>
                <c:pt idx="715">
                  <c:v>68.3</c:v>
                </c:pt>
                <c:pt idx="716">
                  <c:v>68.2</c:v>
                </c:pt>
                <c:pt idx="717">
                  <c:v>68.2</c:v>
                </c:pt>
                <c:pt idx="718">
                  <c:v>68.2</c:v>
                </c:pt>
                <c:pt idx="719">
                  <c:v>68.2</c:v>
                </c:pt>
                <c:pt idx="720">
                  <c:v>68.2</c:v>
                </c:pt>
                <c:pt idx="721">
                  <c:v>68.2</c:v>
                </c:pt>
                <c:pt idx="722">
                  <c:v>68.2</c:v>
                </c:pt>
                <c:pt idx="723">
                  <c:v>68.2</c:v>
                </c:pt>
                <c:pt idx="724">
                  <c:v>68.2</c:v>
                </c:pt>
                <c:pt idx="725">
                  <c:v>68.2</c:v>
                </c:pt>
                <c:pt idx="726">
                  <c:v>68.2</c:v>
                </c:pt>
                <c:pt idx="727">
                  <c:v>68.2</c:v>
                </c:pt>
                <c:pt idx="728">
                  <c:v>68.2</c:v>
                </c:pt>
                <c:pt idx="729">
                  <c:v>68.2</c:v>
                </c:pt>
                <c:pt idx="730">
                  <c:v>68.2</c:v>
                </c:pt>
                <c:pt idx="731">
                  <c:v>68.2</c:v>
                </c:pt>
                <c:pt idx="732">
                  <c:v>68.2</c:v>
                </c:pt>
                <c:pt idx="733">
                  <c:v>68.2</c:v>
                </c:pt>
                <c:pt idx="734">
                  <c:v>68.2</c:v>
                </c:pt>
                <c:pt idx="735">
                  <c:v>68.2</c:v>
                </c:pt>
                <c:pt idx="736">
                  <c:v>68.2</c:v>
                </c:pt>
                <c:pt idx="737">
                  <c:v>68.2</c:v>
                </c:pt>
                <c:pt idx="738">
                  <c:v>68.3</c:v>
                </c:pt>
                <c:pt idx="739">
                  <c:v>68.3</c:v>
                </c:pt>
                <c:pt idx="740">
                  <c:v>68.3</c:v>
                </c:pt>
                <c:pt idx="741">
                  <c:v>68.3</c:v>
                </c:pt>
                <c:pt idx="742">
                  <c:v>68.400000000000006</c:v>
                </c:pt>
                <c:pt idx="743">
                  <c:v>68.400000000000006</c:v>
                </c:pt>
                <c:pt idx="744">
                  <c:v>68.400000000000006</c:v>
                </c:pt>
                <c:pt idx="745">
                  <c:v>68.5</c:v>
                </c:pt>
                <c:pt idx="746">
                  <c:v>68.5</c:v>
                </c:pt>
                <c:pt idx="747">
                  <c:v>68.5</c:v>
                </c:pt>
                <c:pt idx="748">
                  <c:v>68.5</c:v>
                </c:pt>
                <c:pt idx="749">
                  <c:v>68.599999999999994</c:v>
                </c:pt>
                <c:pt idx="750">
                  <c:v>68.599999999999994</c:v>
                </c:pt>
                <c:pt idx="751">
                  <c:v>68.599999999999994</c:v>
                </c:pt>
                <c:pt idx="752">
                  <c:v>68.7</c:v>
                </c:pt>
                <c:pt idx="753">
                  <c:v>68.7</c:v>
                </c:pt>
                <c:pt idx="754">
                  <c:v>68.7</c:v>
                </c:pt>
                <c:pt idx="755">
                  <c:v>68.7</c:v>
                </c:pt>
                <c:pt idx="756">
                  <c:v>68.7</c:v>
                </c:pt>
                <c:pt idx="757">
                  <c:v>68.7</c:v>
                </c:pt>
                <c:pt idx="758">
                  <c:v>68.8</c:v>
                </c:pt>
                <c:pt idx="759">
                  <c:v>68.8</c:v>
                </c:pt>
                <c:pt idx="760">
                  <c:v>68.8</c:v>
                </c:pt>
                <c:pt idx="761">
                  <c:v>68.900000000000006</c:v>
                </c:pt>
                <c:pt idx="762">
                  <c:v>68.900000000000006</c:v>
                </c:pt>
                <c:pt idx="763">
                  <c:v>68.900000000000006</c:v>
                </c:pt>
                <c:pt idx="764">
                  <c:v>69</c:v>
                </c:pt>
                <c:pt idx="765">
                  <c:v>69</c:v>
                </c:pt>
                <c:pt idx="766">
                  <c:v>69.099999999999994</c:v>
                </c:pt>
                <c:pt idx="767">
                  <c:v>69.099999999999994</c:v>
                </c:pt>
                <c:pt idx="768">
                  <c:v>69.099999999999994</c:v>
                </c:pt>
                <c:pt idx="769">
                  <c:v>69.099999999999994</c:v>
                </c:pt>
                <c:pt idx="770">
                  <c:v>69.2</c:v>
                </c:pt>
                <c:pt idx="771">
                  <c:v>69.2</c:v>
                </c:pt>
                <c:pt idx="772">
                  <c:v>69.2</c:v>
                </c:pt>
                <c:pt idx="773">
                  <c:v>69.3</c:v>
                </c:pt>
                <c:pt idx="774">
                  <c:v>69.3</c:v>
                </c:pt>
                <c:pt idx="775">
                  <c:v>69.3</c:v>
                </c:pt>
                <c:pt idx="776">
                  <c:v>69.3</c:v>
                </c:pt>
                <c:pt idx="777">
                  <c:v>69.400000000000006</c:v>
                </c:pt>
                <c:pt idx="778">
                  <c:v>69.400000000000006</c:v>
                </c:pt>
                <c:pt idx="779">
                  <c:v>69.400000000000006</c:v>
                </c:pt>
                <c:pt idx="780">
                  <c:v>69.400000000000006</c:v>
                </c:pt>
                <c:pt idx="781">
                  <c:v>69.5</c:v>
                </c:pt>
                <c:pt idx="782">
                  <c:v>69.5</c:v>
                </c:pt>
                <c:pt idx="783">
                  <c:v>69.5</c:v>
                </c:pt>
                <c:pt idx="784">
                  <c:v>69.5</c:v>
                </c:pt>
                <c:pt idx="785">
                  <c:v>69.5</c:v>
                </c:pt>
                <c:pt idx="786">
                  <c:v>69.599999999999994</c:v>
                </c:pt>
                <c:pt idx="787">
                  <c:v>69.599999999999994</c:v>
                </c:pt>
                <c:pt idx="788">
                  <c:v>69.599999999999994</c:v>
                </c:pt>
                <c:pt idx="789">
                  <c:v>69.7</c:v>
                </c:pt>
                <c:pt idx="790">
                  <c:v>69.7</c:v>
                </c:pt>
                <c:pt idx="791">
                  <c:v>69.7</c:v>
                </c:pt>
                <c:pt idx="792">
                  <c:v>69.7</c:v>
                </c:pt>
                <c:pt idx="793">
                  <c:v>69.7</c:v>
                </c:pt>
                <c:pt idx="794">
                  <c:v>69.8</c:v>
                </c:pt>
                <c:pt idx="795">
                  <c:v>69.8</c:v>
                </c:pt>
                <c:pt idx="796">
                  <c:v>69.8</c:v>
                </c:pt>
                <c:pt idx="797">
                  <c:v>69.8</c:v>
                </c:pt>
                <c:pt idx="798">
                  <c:v>69.8</c:v>
                </c:pt>
                <c:pt idx="799">
                  <c:v>69.8</c:v>
                </c:pt>
                <c:pt idx="800">
                  <c:v>69.8</c:v>
                </c:pt>
                <c:pt idx="801">
                  <c:v>69.8</c:v>
                </c:pt>
                <c:pt idx="802">
                  <c:v>69.8</c:v>
                </c:pt>
                <c:pt idx="803">
                  <c:v>69.8</c:v>
                </c:pt>
                <c:pt idx="804">
                  <c:v>69.7</c:v>
                </c:pt>
                <c:pt idx="805">
                  <c:v>69.7</c:v>
                </c:pt>
                <c:pt idx="806">
                  <c:v>69.7</c:v>
                </c:pt>
                <c:pt idx="807">
                  <c:v>69.599999999999994</c:v>
                </c:pt>
                <c:pt idx="808">
                  <c:v>69.599999999999994</c:v>
                </c:pt>
                <c:pt idx="809">
                  <c:v>69.7</c:v>
                </c:pt>
                <c:pt idx="810">
                  <c:v>69.7</c:v>
                </c:pt>
                <c:pt idx="811">
                  <c:v>69.7</c:v>
                </c:pt>
                <c:pt idx="812">
                  <c:v>69.7</c:v>
                </c:pt>
                <c:pt idx="813">
                  <c:v>69.7</c:v>
                </c:pt>
                <c:pt idx="814">
                  <c:v>69.7</c:v>
                </c:pt>
                <c:pt idx="815">
                  <c:v>69.599999999999994</c:v>
                </c:pt>
                <c:pt idx="816">
                  <c:v>69.599999999999994</c:v>
                </c:pt>
                <c:pt idx="817">
                  <c:v>69.599999999999994</c:v>
                </c:pt>
                <c:pt idx="818">
                  <c:v>69.5</c:v>
                </c:pt>
                <c:pt idx="819">
                  <c:v>69.5</c:v>
                </c:pt>
                <c:pt idx="820">
                  <c:v>69.5</c:v>
                </c:pt>
                <c:pt idx="821">
                  <c:v>69.5</c:v>
                </c:pt>
                <c:pt idx="822">
                  <c:v>69.5</c:v>
                </c:pt>
                <c:pt idx="823">
                  <c:v>69.5</c:v>
                </c:pt>
                <c:pt idx="824">
                  <c:v>69.5</c:v>
                </c:pt>
                <c:pt idx="825">
                  <c:v>69.5</c:v>
                </c:pt>
                <c:pt idx="826">
                  <c:v>69.400000000000006</c:v>
                </c:pt>
                <c:pt idx="827">
                  <c:v>69.400000000000006</c:v>
                </c:pt>
                <c:pt idx="828">
                  <c:v>69.400000000000006</c:v>
                </c:pt>
                <c:pt idx="829">
                  <c:v>69.400000000000006</c:v>
                </c:pt>
                <c:pt idx="830">
                  <c:v>69.3</c:v>
                </c:pt>
                <c:pt idx="831">
                  <c:v>69.3</c:v>
                </c:pt>
                <c:pt idx="832">
                  <c:v>69.3</c:v>
                </c:pt>
                <c:pt idx="833">
                  <c:v>69.3</c:v>
                </c:pt>
                <c:pt idx="834">
                  <c:v>69.3</c:v>
                </c:pt>
                <c:pt idx="835">
                  <c:v>69.3</c:v>
                </c:pt>
                <c:pt idx="836">
                  <c:v>69.3</c:v>
                </c:pt>
                <c:pt idx="837">
                  <c:v>69.3</c:v>
                </c:pt>
                <c:pt idx="838">
                  <c:v>69.3</c:v>
                </c:pt>
                <c:pt idx="839">
                  <c:v>69.3</c:v>
                </c:pt>
                <c:pt idx="840">
                  <c:v>69.3</c:v>
                </c:pt>
                <c:pt idx="841">
                  <c:v>69.3</c:v>
                </c:pt>
                <c:pt idx="842">
                  <c:v>69.3</c:v>
                </c:pt>
                <c:pt idx="843">
                  <c:v>69.400000000000006</c:v>
                </c:pt>
                <c:pt idx="844">
                  <c:v>69.400000000000006</c:v>
                </c:pt>
                <c:pt idx="845">
                  <c:v>69.400000000000006</c:v>
                </c:pt>
                <c:pt idx="846">
                  <c:v>69.3</c:v>
                </c:pt>
                <c:pt idx="847">
                  <c:v>69.3</c:v>
                </c:pt>
                <c:pt idx="848">
                  <c:v>69.3</c:v>
                </c:pt>
                <c:pt idx="849">
                  <c:v>69.3</c:v>
                </c:pt>
                <c:pt idx="850">
                  <c:v>69.3</c:v>
                </c:pt>
                <c:pt idx="851">
                  <c:v>69.3</c:v>
                </c:pt>
                <c:pt idx="852">
                  <c:v>69.3</c:v>
                </c:pt>
                <c:pt idx="853">
                  <c:v>69.3</c:v>
                </c:pt>
                <c:pt idx="854">
                  <c:v>69.3</c:v>
                </c:pt>
                <c:pt idx="855">
                  <c:v>69.3</c:v>
                </c:pt>
                <c:pt idx="856">
                  <c:v>69.3</c:v>
                </c:pt>
                <c:pt idx="857">
                  <c:v>69.2</c:v>
                </c:pt>
                <c:pt idx="858">
                  <c:v>69.2</c:v>
                </c:pt>
                <c:pt idx="859">
                  <c:v>69.2</c:v>
                </c:pt>
                <c:pt idx="860">
                  <c:v>69.2</c:v>
                </c:pt>
                <c:pt idx="861">
                  <c:v>69.2</c:v>
                </c:pt>
                <c:pt idx="862">
                  <c:v>69.2</c:v>
                </c:pt>
                <c:pt idx="863">
                  <c:v>69.2</c:v>
                </c:pt>
                <c:pt idx="864">
                  <c:v>69.3</c:v>
                </c:pt>
                <c:pt idx="865">
                  <c:v>69.3</c:v>
                </c:pt>
                <c:pt idx="866">
                  <c:v>69.3</c:v>
                </c:pt>
                <c:pt idx="867">
                  <c:v>69.3</c:v>
                </c:pt>
                <c:pt idx="868">
                  <c:v>69.3</c:v>
                </c:pt>
                <c:pt idx="869">
                  <c:v>69.2</c:v>
                </c:pt>
                <c:pt idx="870">
                  <c:v>69.2</c:v>
                </c:pt>
                <c:pt idx="871">
                  <c:v>69.3</c:v>
                </c:pt>
                <c:pt idx="872">
                  <c:v>69.2</c:v>
                </c:pt>
                <c:pt idx="873">
                  <c:v>69.2</c:v>
                </c:pt>
                <c:pt idx="874">
                  <c:v>69.2</c:v>
                </c:pt>
                <c:pt idx="875">
                  <c:v>69.3</c:v>
                </c:pt>
                <c:pt idx="876">
                  <c:v>69.3</c:v>
                </c:pt>
                <c:pt idx="877">
                  <c:v>69.3</c:v>
                </c:pt>
                <c:pt idx="878">
                  <c:v>69.3</c:v>
                </c:pt>
                <c:pt idx="879">
                  <c:v>69.3</c:v>
                </c:pt>
                <c:pt idx="880">
                  <c:v>69.3</c:v>
                </c:pt>
                <c:pt idx="881">
                  <c:v>69.3</c:v>
                </c:pt>
                <c:pt idx="882">
                  <c:v>69.3</c:v>
                </c:pt>
                <c:pt idx="883">
                  <c:v>69.3</c:v>
                </c:pt>
                <c:pt idx="884">
                  <c:v>69.3</c:v>
                </c:pt>
                <c:pt idx="885">
                  <c:v>69.3</c:v>
                </c:pt>
                <c:pt idx="886">
                  <c:v>69.3</c:v>
                </c:pt>
                <c:pt idx="887">
                  <c:v>69.3</c:v>
                </c:pt>
                <c:pt idx="888">
                  <c:v>69.400000000000006</c:v>
                </c:pt>
                <c:pt idx="889">
                  <c:v>69.400000000000006</c:v>
                </c:pt>
                <c:pt idx="890">
                  <c:v>69.400000000000006</c:v>
                </c:pt>
                <c:pt idx="891">
                  <c:v>69.400000000000006</c:v>
                </c:pt>
                <c:pt idx="892">
                  <c:v>69.400000000000006</c:v>
                </c:pt>
                <c:pt idx="893">
                  <c:v>69.400000000000006</c:v>
                </c:pt>
                <c:pt idx="894">
                  <c:v>69.400000000000006</c:v>
                </c:pt>
                <c:pt idx="895">
                  <c:v>69.400000000000006</c:v>
                </c:pt>
                <c:pt idx="896">
                  <c:v>69.5</c:v>
                </c:pt>
                <c:pt idx="897">
                  <c:v>69.5</c:v>
                </c:pt>
                <c:pt idx="898">
                  <c:v>69.599999999999994</c:v>
                </c:pt>
                <c:pt idx="899">
                  <c:v>69.599999999999994</c:v>
                </c:pt>
                <c:pt idx="900">
                  <c:v>69.599999999999994</c:v>
                </c:pt>
                <c:pt idx="901">
                  <c:v>69.599999999999994</c:v>
                </c:pt>
                <c:pt idx="902">
                  <c:v>69.7</c:v>
                </c:pt>
                <c:pt idx="903">
                  <c:v>69.8</c:v>
                </c:pt>
                <c:pt idx="904">
                  <c:v>69.8</c:v>
                </c:pt>
                <c:pt idx="905">
                  <c:v>69.8</c:v>
                </c:pt>
                <c:pt idx="906">
                  <c:v>69.900000000000006</c:v>
                </c:pt>
                <c:pt idx="907">
                  <c:v>69.900000000000006</c:v>
                </c:pt>
                <c:pt idx="908">
                  <c:v>70</c:v>
                </c:pt>
                <c:pt idx="909">
                  <c:v>70</c:v>
                </c:pt>
                <c:pt idx="910">
                  <c:v>70</c:v>
                </c:pt>
                <c:pt idx="911">
                  <c:v>70.099999999999994</c:v>
                </c:pt>
                <c:pt idx="912">
                  <c:v>70.099999999999994</c:v>
                </c:pt>
                <c:pt idx="913">
                  <c:v>70.2</c:v>
                </c:pt>
                <c:pt idx="914">
                  <c:v>70.2</c:v>
                </c:pt>
                <c:pt idx="915">
                  <c:v>70.3</c:v>
                </c:pt>
                <c:pt idx="916">
                  <c:v>70.400000000000006</c:v>
                </c:pt>
                <c:pt idx="917">
                  <c:v>70.5</c:v>
                </c:pt>
                <c:pt idx="918">
                  <c:v>70.5</c:v>
                </c:pt>
                <c:pt idx="919">
                  <c:v>70.599999999999994</c:v>
                </c:pt>
                <c:pt idx="920">
                  <c:v>70.599999999999994</c:v>
                </c:pt>
                <c:pt idx="921">
                  <c:v>70.7</c:v>
                </c:pt>
                <c:pt idx="922">
                  <c:v>70.7</c:v>
                </c:pt>
                <c:pt idx="923">
                  <c:v>70.8</c:v>
                </c:pt>
                <c:pt idx="924">
                  <c:v>70.8</c:v>
                </c:pt>
                <c:pt idx="925">
                  <c:v>70.8</c:v>
                </c:pt>
                <c:pt idx="926">
                  <c:v>70.8</c:v>
                </c:pt>
                <c:pt idx="927">
                  <c:v>70.900000000000006</c:v>
                </c:pt>
                <c:pt idx="928">
                  <c:v>70.900000000000006</c:v>
                </c:pt>
                <c:pt idx="929">
                  <c:v>70.900000000000006</c:v>
                </c:pt>
                <c:pt idx="930">
                  <c:v>70.900000000000006</c:v>
                </c:pt>
                <c:pt idx="931">
                  <c:v>70.900000000000006</c:v>
                </c:pt>
                <c:pt idx="932">
                  <c:v>71</c:v>
                </c:pt>
                <c:pt idx="933">
                  <c:v>71</c:v>
                </c:pt>
                <c:pt idx="934">
                  <c:v>71</c:v>
                </c:pt>
                <c:pt idx="935">
                  <c:v>71</c:v>
                </c:pt>
                <c:pt idx="936">
                  <c:v>70.900000000000006</c:v>
                </c:pt>
                <c:pt idx="937">
                  <c:v>70.900000000000006</c:v>
                </c:pt>
                <c:pt idx="938">
                  <c:v>71</c:v>
                </c:pt>
                <c:pt idx="939">
                  <c:v>70.900000000000006</c:v>
                </c:pt>
                <c:pt idx="940">
                  <c:v>70.900000000000006</c:v>
                </c:pt>
                <c:pt idx="941">
                  <c:v>70.900000000000006</c:v>
                </c:pt>
                <c:pt idx="942">
                  <c:v>70.900000000000006</c:v>
                </c:pt>
                <c:pt idx="943">
                  <c:v>70.900000000000006</c:v>
                </c:pt>
                <c:pt idx="944">
                  <c:v>70.900000000000006</c:v>
                </c:pt>
                <c:pt idx="945">
                  <c:v>70.900000000000006</c:v>
                </c:pt>
                <c:pt idx="946">
                  <c:v>70.900000000000006</c:v>
                </c:pt>
                <c:pt idx="947">
                  <c:v>70.900000000000006</c:v>
                </c:pt>
                <c:pt idx="948">
                  <c:v>70.900000000000006</c:v>
                </c:pt>
                <c:pt idx="949">
                  <c:v>70.900000000000006</c:v>
                </c:pt>
                <c:pt idx="950">
                  <c:v>70.8</c:v>
                </c:pt>
                <c:pt idx="951">
                  <c:v>70.8</c:v>
                </c:pt>
                <c:pt idx="952">
                  <c:v>70.8</c:v>
                </c:pt>
                <c:pt idx="953">
                  <c:v>70.7</c:v>
                </c:pt>
                <c:pt idx="954">
                  <c:v>70.7</c:v>
                </c:pt>
                <c:pt idx="955">
                  <c:v>70.599999999999994</c:v>
                </c:pt>
                <c:pt idx="956">
                  <c:v>70.599999999999994</c:v>
                </c:pt>
                <c:pt idx="957">
                  <c:v>70.599999999999994</c:v>
                </c:pt>
                <c:pt idx="958">
                  <c:v>70.599999999999994</c:v>
                </c:pt>
                <c:pt idx="959">
                  <c:v>70.599999999999994</c:v>
                </c:pt>
                <c:pt idx="960">
                  <c:v>70.5</c:v>
                </c:pt>
                <c:pt idx="961">
                  <c:v>70.400000000000006</c:v>
                </c:pt>
                <c:pt idx="962">
                  <c:v>70.3</c:v>
                </c:pt>
                <c:pt idx="963">
                  <c:v>70.3</c:v>
                </c:pt>
                <c:pt idx="964">
                  <c:v>70.2</c:v>
                </c:pt>
                <c:pt idx="965">
                  <c:v>70.2</c:v>
                </c:pt>
                <c:pt idx="966">
                  <c:v>70.2</c:v>
                </c:pt>
                <c:pt idx="967">
                  <c:v>70.3</c:v>
                </c:pt>
                <c:pt idx="968">
                  <c:v>70.3</c:v>
                </c:pt>
                <c:pt idx="969">
                  <c:v>70.3</c:v>
                </c:pt>
                <c:pt idx="970">
                  <c:v>70.3</c:v>
                </c:pt>
                <c:pt idx="971">
                  <c:v>70.3</c:v>
                </c:pt>
                <c:pt idx="972">
                  <c:v>70.2</c:v>
                </c:pt>
                <c:pt idx="973">
                  <c:v>70.2</c:v>
                </c:pt>
                <c:pt idx="974">
                  <c:v>70.2</c:v>
                </c:pt>
                <c:pt idx="975">
                  <c:v>70.2</c:v>
                </c:pt>
                <c:pt idx="976">
                  <c:v>70.3</c:v>
                </c:pt>
                <c:pt idx="977">
                  <c:v>70.3</c:v>
                </c:pt>
                <c:pt idx="978">
                  <c:v>70.3</c:v>
                </c:pt>
                <c:pt idx="979">
                  <c:v>70.400000000000006</c:v>
                </c:pt>
                <c:pt idx="980">
                  <c:v>70.400000000000006</c:v>
                </c:pt>
                <c:pt idx="981">
                  <c:v>70.400000000000006</c:v>
                </c:pt>
                <c:pt idx="982">
                  <c:v>70.400000000000006</c:v>
                </c:pt>
                <c:pt idx="983">
                  <c:v>70.400000000000006</c:v>
                </c:pt>
                <c:pt idx="984">
                  <c:v>70.400000000000006</c:v>
                </c:pt>
                <c:pt idx="985">
                  <c:v>70.400000000000006</c:v>
                </c:pt>
                <c:pt idx="986">
                  <c:v>70.5</c:v>
                </c:pt>
                <c:pt idx="987">
                  <c:v>70.5</c:v>
                </c:pt>
                <c:pt idx="988">
                  <c:v>70.5</c:v>
                </c:pt>
                <c:pt idx="989">
                  <c:v>70.5</c:v>
                </c:pt>
                <c:pt idx="990">
                  <c:v>70.5</c:v>
                </c:pt>
                <c:pt idx="991">
                  <c:v>70.5</c:v>
                </c:pt>
                <c:pt idx="992">
                  <c:v>70.5</c:v>
                </c:pt>
                <c:pt idx="993">
                  <c:v>70.5</c:v>
                </c:pt>
                <c:pt idx="994">
                  <c:v>70.5</c:v>
                </c:pt>
                <c:pt idx="995">
                  <c:v>70.5</c:v>
                </c:pt>
                <c:pt idx="996">
                  <c:v>70.5</c:v>
                </c:pt>
                <c:pt idx="997">
                  <c:v>70.5</c:v>
                </c:pt>
                <c:pt idx="998">
                  <c:v>70.599999999999994</c:v>
                </c:pt>
                <c:pt idx="999">
                  <c:v>70.5</c:v>
                </c:pt>
                <c:pt idx="1000">
                  <c:v>70.5</c:v>
                </c:pt>
                <c:pt idx="1001">
                  <c:v>70.5</c:v>
                </c:pt>
                <c:pt idx="1002">
                  <c:v>70.5</c:v>
                </c:pt>
                <c:pt idx="1003">
                  <c:v>70.5</c:v>
                </c:pt>
                <c:pt idx="1004">
                  <c:v>70.5</c:v>
                </c:pt>
                <c:pt idx="1005">
                  <c:v>70.5</c:v>
                </c:pt>
                <c:pt idx="1006">
                  <c:v>70.5</c:v>
                </c:pt>
                <c:pt idx="1007">
                  <c:v>70.5</c:v>
                </c:pt>
                <c:pt idx="1008">
                  <c:v>70.5</c:v>
                </c:pt>
                <c:pt idx="1009">
                  <c:v>70.5</c:v>
                </c:pt>
                <c:pt idx="1010">
                  <c:v>70.400000000000006</c:v>
                </c:pt>
                <c:pt idx="1011">
                  <c:v>70.400000000000006</c:v>
                </c:pt>
                <c:pt idx="1012">
                  <c:v>70.400000000000006</c:v>
                </c:pt>
                <c:pt idx="1013">
                  <c:v>70.400000000000006</c:v>
                </c:pt>
                <c:pt idx="1014">
                  <c:v>70.400000000000006</c:v>
                </c:pt>
                <c:pt idx="1015">
                  <c:v>70.400000000000006</c:v>
                </c:pt>
                <c:pt idx="1016">
                  <c:v>70.400000000000006</c:v>
                </c:pt>
                <c:pt idx="1017">
                  <c:v>70.400000000000006</c:v>
                </c:pt>
                <c:pt idx="1018">
                  <c:v>70.400000000000006</c:v>
                </c:pt>
                <c:pt idx="1019">
                  <c:v>70.400000000000006</c:v>
                </c:pt>
                <c:pt idx="1020">
                  <c:v>70.400000000000006</c:v>
                </c:pt>
                <c:pt idx="1021">
                  <c:v>70.400000000000006</c:v>
                </c:pt>
                <c:pt idx="1022">
                  <c:v>70.3</c:v>
                </c:pt>
                <c:pt idx="1023">
                  <c:v>70.3</c:v>
                </c:pt>
                <c:pt idx="1024">
                  <c:v>70.3</c:v>
                </c:pt>
                <c:pt idx="1025">
                  <c:v>70.3</c:v>
                </c:pt>
                <c:pt idx="1026">
                  <c:v>70.3</c:v>
                </c:pt>
                <c:pt idx="1027">
                  <c:v>70.3</c:v>
                </c:pt>
                <c:pt idx="1028">
                  <c:v>70.3</c:v>
                </c:pt>
                <c:pt idx="1029">
                  <c:v>70.3</c:v>
                </c:pt>
                <c:pt idx="1030">
                  <c:v>70.3</c:v>
                </c:pt>
                <c:pt idx="1031">
                  <c:v>70.3</c:v>
                </c:pt>
                <c:pt idx="1032">
                  <c:v>70.3</c:v>
                </c:pt>
                <c:pt idx="1033">
                  <c:v>70.3</c:v>
                </c:pt>
                <c:pt idx="1034">
                  <c:v>70.3</c:v>
                </c:pt>
                <c:pt idx="1035">
                  <c:v>70.3</c:v>
                </c:pt>
                <c:pt idx="1036">
                  <c:v>70.400000000000006</c:v>
                </c:pt>
                <c:pt idx="1037">
                  <c:v>70.3</c:v>
                </c:pt>
                <c:pt idx="1038">
                  <c:v>70.3</c:v>
                </c:pt>
                <c:pt idx="1039">
                  <c:v>70.3</c:v>
                </c:pt>
                <c:pt idx="1040">
                  <c:v>70.3</c:v>
                </c:pt>
                <c:pt idx="1041">
                  <c:v>70.400000000000006</c:v>
                </c:pt>
                <c:pt idx="1042">
                  <c:v>70.400000000000006</c:v>
                </c:pt>
                <c:pt idx="1043">
                  <c:v>70.400000000000006</c:v>
                </c:pt>
                <c:pt idx="1044">
                  <c:v>70.5</c:v>
                </c:pt>
                <c:pt idx="1045">
                  <c:v>70.5</c:v>
                </c:pt>
                <c:pt idx="1046">
                  <c:v>70.599999999999994</c:v>
                </c:pt>
                <c:pt idx="1047">
                  <c:v>70.599999999999994</c:v>
                </c:pt>
                <c:pt idx="1048">
                  <c:v>70.599999999999994</c:v>
                </c:pt>
                <c:pt idx="1049">
                  <c:v>70.7</c:v>
                </c:pt>
                <c:pt idx="1050">
                  <c:v>70.7</c:v>
                </c:pt>
                <c:pt idx="1051">
                  <c:v>70.8</c:v>
                </c:pt>
                <c:pt idx="1052">
                  <c:v>70.8</c:v>
                </c:pt>
                <c:pt idx="1053">
                  <c:v>70.900000000000006</c:v>
                </c:pt>
                <c:pt idx="1054">
                  <c:v>70.900000000000006</c:v>
                </c:pt>
                <c:pt idx="1055">
                  <c:v>71</c:v>
                </c:pt>
                <c:pt idx="1056">
                  <c:v>71.099999999999994</c:v>
                </c:pt>
                <c:pt idx="1057">
                  <c:v>71.099999999999994</c:v>
                </c:pt>
                <c:pt idx="1058">
                  <c:v>71.2</c:v>
                </c:pt>
                <c:pt idx="1059">
                  <c:v>71.3</c:v>
                </c:pt>
                <c:pt idx="1060">
                  <c:v>71.3</c:v>
                </c:pt>
                <c:pt idx="1061">
                  <c:v>71.400000000000006</c:v>
                </c:pt>
                <c:pt idx="1062">
                  <c:v>71.400000000000006</c:v>
                </c:pt>
                <c:pt idx="1063">
                  <c:v>71.5</c:v>
                </c:pt>
                <c:pt idx="1064">
                  <c:v>71.599999999999994</c:v>
                </c:pt>
                <c:pt idx="1065">
                  <c:v>71.599999999999994</c:v>
                </c:pt>
                <c:pt idx="1066">
                  <c:v>71.7</c:v>
                </c:pt>
                <c:pt idx="1067">
                  <c:v>71.7</c:v>
                </c:pt>
                <c:pt idx="1068">
                  <c:v>71.8</c:v>
                </c:pt>
                <c:pt idx="1069">
                  <c:v>71.8</c:v>
                </c:pt>
                <c:pt idx="1070">
                  <c:v>71.900000000000006</c:v>
                </c:pt>
                <c:pt idx="1071">
                  <c:v>71.900000000000006</c:v>
                </c:pt>
                <c:pt idx="1072">
                  <c:v>71.900000000000006</c:v>
                </c:pt>
                <c:pt idx="1073">
                  <c:v>72</c:v>
                </c:pt>
                <c:pt idx="1074">
                  <c:v>72</c:v>
                </c:pt>
                <c:pt idx="1075">
                  <c:v>72.099999999999994</c:v>
                </c:pt>
                <c:pt idx="1076">
                  <c:v>72.099999999999994</c:v>
                </c:pt>
                <c:pt idx="1077">
                  <c:v>72.2</c:v>
                </c:pt>
                <c:pt idx="1078">
                  <c:v>72.2</c:v>
                </c:pt>
                <c:pt idx="1079">
                  <c:v>72.2</c:v>
                </c:pt>
                <c:pt idx="1080">
                  <c:v>72.3</c:v>
                </c:pt>
                <c:pt idx="1081">
                  <c:v>72.3</c:v>
                </c:pt>
                <c:pt idx="1082">
                  <c:v>72.3</c:v>
                </c:pt>
                <c:pt idx="1083">
                  <c:v>72.3</c:v>
                </c:pt>
                <c:pt idx="1084">
                  <c:v>72.400000000000006</c:v>
                </c:pt>
                <c:pt idx="1085">
                  <c:v>72.400000000000006</c:v>
                </c:pt>
                <c:pt idx="1086">
                  <c:v>72.400000000000006</c:v>
                </c:pt>
                <c:pt idx="1087">
                  <c:v>72.400000000000006</c:v>
                </c:pt>
                <c:pt idx="1088">
                  <c:v>72.3</c:v>
                </c:pt>
                <c:pt idx="1089">
                  <c:v>72.3</c:v>
                </c:pt>
                <c:pt idx="1090">
                  <c:v>72.400000000000006</c:v>
                </c:pt>
                <c:pt idx="1091">
                  <c:v>72.400000000000006</c:v>
                </c:pt>
                <c:pt idx="1092">
                  <c:v>72.400000000000006</c:v>
                </c:pt>
                <c:pt idx="1093">
                  <c:v>72.400000000000006</c:v>
                </c:pt>
                <c:pt idx="1094">
                  <c:v>72.3</c:v>
                </c:pt>
                <c:pt idx="1095">
                  <c:v>72.3</c:v>
                </c:pt>
                <c:pt idx="1096">
                  <c:v>72.400000000000006</c:v>
                </c:pt>
                <c:pt idx="1097">
                  <c:v>72.400000000000006</c:v>
                </c:pt>
                <c:pt idx="1098">
                  <c:v>72.400000000000006</c:v>
                </c:pt>
                <c:pt idx="1099">
                  <c:v>72.400000000000006</c:v>
                </c:pt>
                <c:pt idx="1100">
                  <c:v>72.400000000000006</c:v>
                </c:pt>
                <c:pt idx="1101">
                  <c:v>72.400000000000006</c:v>
                </c:pt>
                <c:pt idx="1102">
                  <c:v>72.400000000000006</c:v>
                </c:pt>
                <c:pt idx="1103">
                  <c:v>72.5</c:v>
                </c:pt>
                <c:pt idx="1104">
                  <c:v>72.599999999999994</c:v>
                </c:pt>
                <c:pt idx="1105">
                  <c:v>72.599999999999994</c:v>
                </c:pt>
                <c:pt idx="1106">
                  <c:v>72.599999999999994</c:v>
                </c:pt>
                <c:pt idx="1107">
                  <c:v>72.599999999999994</c:v>
                </c:pt>
                <c:pt idx="1108">
                  <c:v>72.599999999999994</c:v>
                </c:pt>
                <c:pt idx="1109">
                  <c:v>72.599999999999994</c:v>
                </c:pt>
                <c:pt idx="1110">
                  <c:v>72.7</c:v>
                </c:pt>
                <c:pt idx="1111">
                  <c:v>72.7</c:v>
                </c:pt>
                <c:pt idx="1112">
                  <c:v>72.599999999999994</c:v>
                </c:pt>
                <c:pt idx="1113">
                  <c:v>72.599999999999994</c:v>
                </c:pt>
                <c:pt idx="1114">
                  <c:v>72.599999999999994</c:v>
                </c:pt>
                <c:pt idx="1115">
                  <c:v>72.599999999999994</c:v>
                </c:pt>
                <c:pt idx="1116">
                  <c:v>72.7</c:v>
                </c:pt>
                <c:pt idx="1117">
                  <c:v>72.7</c:v>
                </c:pt>
                <c:pt idx="1118">
                  <c:v>72.7</c:v>
                </c:pt>
                <c:pt idx="1119">
                  <c:v>72.7</c:v>
                </c:pt>
                <c:pt idx="1120">
                  <c:v>72.8</c:v>
                </c:pt>
                <c:pt idx="1121">
                  <c:v>72.8</c:v>
                </c:pt>
                <c:pt idx="1122">
                  <c:v>72.900000000000006</c:v>
                </c:pt>
                <c:pt idx="1123">
                  <c:v>72.900000000000006</c:v>
                </c:pt>
                <c:pt idx="1124">
                  <c:v>72.900000000000006</c:v>
                </c:pt>
                <c:pt idx="1125">
                  <c:v>72.900000000000006</c:v>
                </c:pt>
                <c:pt idx="1126">
                  <c:v>72.900000000000006</c:v>
                </c:pt>
                <c:pt idx="1127">
                  <c:v>72.900000000000006</c:v>
                </c:pt>
                <c:pt idx="1128">
                  <c:v>72.900000000000006</c:v>
                </c:pt>
                <c:pt idx="1129">
                  <c:v>72.900000000000006</c:v>
                </c:pt>
                <c:pt idx="1130">
                  <c:v>72.900000000000006</c:v>
                </c:pt>
                <c:pt idx="1131">
                  <c:v>72.900000000000006</c:v>
                </c:pt>
                <c:pt idx="1132">
                  <c:v>72.900000000000006</c:v>
                </c:pt>
                <c:pt idx="1133">
                  <c:v>73</c:v>
                </c:pt>
                <c:pt idx="1134">
                  <c:v>73</c:v>
                </c:pt>
                <c:pt idx="1135">
                  <c:v>73</c:v>
                </c:pt>
                <c:pt idx="1136">
                  <c:v>73.099999999999994</c:v>
                </c:pt>
                <c:pt idx="1137">
                  <c:v>73.099999999999994</c:v>
                </c:pt>
                <c:pt idx="1138">
                  <c:v>73.2</c:v>
                </c:pt>
                <c:pt idx="1139">
                  <c:v>73.3</c:v>
                </c:pt>
                <c:pt idx="1140">
                  <c:v>73.400000000000006</c:v>
                </c:pt>
                <c:pt idx="1141">
                  <c:v>73.599999999999994</c:v>
                </c:pt>
                <c:pt idx="1142">
                  <c:v>73.7</c:v>
                </c:pt>
                <c:pt idx="1143">
                  <c:v>73.8</c:v>
                </c:pt>
                <c:pt idx="1144">
                  <c:v>73.900000000000006</c:v>
                </c:pt>
                <c:pt idx="1145">
                  <c:v>73.900000000000006</c:v>
                </c:pt>
                <c:pt idx="1146">
                  <c:v>74</c:v>
                </c:pt>
                <c:pt idx="1147">
                  <c:v>74</c:v>
                </c:pt>
                <c:pt idx="1148">
                  <c:v>74.099999999999994</c:v>
                </c:pt>
                <c:pt idx="1149">
                  <c:v>74.099999999999994</c:v>
                </c:pt>
                <c:pt idx="1150">
                  <c:v>74.099999999999994</c:v>
                </c:pt>
                <c:pt idx="1151">
                  <c:v>74.099999999999994</c:v>
                </c:pt>
                <c:pt idx="1152">
                  <c:v>74.099999999999994</c:v>
                </c:pt>
                <c:pt idx="1153">
                  <c:v>74.099999999999994</c:v>
                </c:pt>
                <c:pt idx="1154">
                  <c:v>74.099999999999994</c:v>
                </c:pt>
                <c:pt idx="1155">
                  <c:v>74.099999999999994</c:v>
                </c:pt>
                <c:pt idx="1156">
                  <c:v>74.099999999999994</c:v>
                </c:pt>
                <c:pt idx="1157">
                  <c:v>74.099999999999994</c:v>
                </c:pt>
                <c:pt idx="1158">
                  <c:v>74.099999999999994</c:v>
                </c:pt>
                <c:pt idx="1159">
                  <c:v>74</c:v>
                </c:pt>
                <c:pt idx="1160">
                  <c:v>74</c:v>
                </c:pt>
                <c:pt idx="1161">
                  <c:v>74</c:v>
                </c:pt>
                <c:pt idx="1162">
                  <c:v>74.099999999999994</c:v>
                </c:pt>
                <c:pt idx="1163">
                  <c:v>74.099999999999994</c:v>
                </c:pt>
                <c:pt idx="1164">
                  <c:v>74</c:v>
                </c:pt>
                <c:pt idx="1165">
                  <c:v>74</c:v>
                </c:pt>
                <c:pt idx="1166">
                  <c:v>74</c:v>
                </c:pt>
                <c:pt idx="1167">
                  <c:v>74</c:v>
                </c:pt>
                <c:pt idx="1168">
                  <c:v>74</c:v>
                </c:pt>
                <c:pt idx="1169">
                  <c:v>74</c:v>
                </c:pt>
                <c:pt idx="1170">
                  <c:v>74</c:v>
                </c:pt>
                <c:pt idx="1171">
                  <c:v>73.900000000000006</c:v>
                </c:pt>
                <c:pt idx="1172">
                  <c:v>73.900000000000006</c:v>
                </c:pt>
                <c:pt idx="1173">
                  <c:v>73.900000000000006</c:v>
                </c:pt>
                <c:pt idx="1174">
                  <c:v>73.900000000000006</c:v>
                </c:pt>
                <c:pt idx="1175">
                  <c:v>73.8</c:v>
                </c:pt>
                <c:pt idx="1176">
                  <c:v>73.7</c:v>
                </c:pt>
                <c:pt idx="1177">
                  <c:v>73.5</c:v>
                </c:pt>
                <c:pt idx="1178">
                  <c:v>73.400000000000006</c:v>
                </c:pt>
                <c:pt idx="1179">
                  <c:v>73.3</c:v>
                </c:pt>
                <c:pt idx="1180">
                  <c:v>73.099999999999994</c:v>
                </c:pt>
                <c:pt idx="1181">
                  <c:v>73</c:v>
                </c:pt>
                <c:pt idx="1182">
                  <c:v>72.900000000000006</c:v>
                </c:pt>
                <c:pt idx="1183">
                  <c:v>72.900000000000006</c:v>
                </c:pt>
                <c:pt idx="1184">
                  <c:v>72.900000000000006</c:v>
                </c:pt>
                <c:pt idx="1185">
                  <c:v>72.900000000000006</c:v>
                </c:pt>
                <c:pt idx="1186">
                  <c:v>72.8</c:v>
                </c:pt>
                <c:pt idx="1187">
                  <c:v>72.900000000000006</c:v>
                </c:pt>
                <c:pt idx="1188">
                  <c:v>72.900000000000006</c:v>
                </c:pt>
                <c:pt idx="1189">
                  <c:v>72.8</c:v>
                </c:pt>
                <c:pt idx="1190">
                  <c:v>73.2</c:v>
                </c:pt>
                <c:pt idx="1191">
                  <c:v>73.8</c:v>
                </c:pt>
                <c:pt idx="1192">
                  <c:v>74.2</c:v>
                </c:pt>
                <c:pt idx="1193">
                  <c:v>74.3</c:v>
                </c:pt>
                <c:pt idx="1194">
                  <c:v>74.3</c:v>
                </c:pt>
                <c:pt idx="1195">
                  <c:v>74.400000000000006</c:v>
                </c:pt>
                <c:pt idx="1196">
                  <c:v>74.599999999999994</c:v>
                </c:pt>
                <c:pt idx="1197">
                  <c:v>74.7</c:v>
                </c:pt>
                <c:pt idx="1198">
                  <c:v>74.900000000000006</c:v>
                </c:pt>
                <c:pt idx="1199">
                  <c:v>75.2</c:v>
                </c:pt>
                <c:pt idx="1200">
                  <c:v>75.599999999999994</c:v>
                </c:pt>
                <c:pt idx="1201">
                  <c:v>76</c:v>
                </c:pt>
                <c:pt idx="1202">
                  <c:v>76.5</c:v>
                </c:pt>
                <c:pt idx="1203">
                  <c:v>77.099999999999994</c:v>
                </c:pt>
                <c:pt idx="1204">
                  <c:v>78.2</c:v>
                </c:pt>
                <c:pt idx="1205">
                  <c:v>80</c:v>
                </c:pt>
                <c:pt idx="1206">
                  <c:v>82.8</c:v>
                </c:pt>
                <c:pt idx="1207">
                  <c:v>87.3</c:v>
                </c:pt>
                <c:pt idx="1208">
                  <c:v>92.1</c:v>
                </c:pt>
                <c:pt idx="1209">
                  <c:v>97.4</c:v>
                </c:pt>
                <c:pt idx="1210">
                  <c:v>103.1</c:v>
                </c:pt>
                <c:pt idx="1211">
                  <c:v>110.2</c:v>
                </c:pt>
                <c:pt idx="1212">
                  <c:v>118.2</c:v>
                </c:pt>
                <c:pt idx="1213">
                  <c:v>126.3</c:v>
                </c:pt>
                <c:pt idx="1214">
                  <c:v>134.5</c:v>
                </c:pt>
                <c:pt idx="1215">
                  <c:v>143.4</c:v>
                </c:pt>
                <c:pt idx="1216">
                  <c:v>152.6</c:v>
                </c:pt>
                <c:pt idx="1217">
                  <c:v>160.19999999999999</c:v>
                </c:pt>
                <c:pt idx="1218">
                  <c:v>166.9</c:v>
                </c:pt>
                <c:pt idx="1219">
                  <c:v>172.7</c:v>
                </c:pt>
                <c:pt idx="1220">
                  <c:v>178.6</c:v>
                </c:pt>
                <c:pt idx="1221">
                  <c:v>186</c:v>
                </c:pt>
                <c:pt idx="1222">
                  <c:v>194.4</c:v>
                </c:pt>
                <c:pt idx="1223">
                  <c:v>202.7</c:v>
                </c:pt>
                <c:pt idx="1224">
                  <c:v>210.3</c:v>
                </c:pt>
                <c:pt idx="1225">
                  <c:v>215.9</c:v>
                </c:pt>
                <c:pt idx="1226">
                  <c:v>220.8</c:v>
                </c:pt>
                <c:pt idx="1227">
                  <c:v>226.4</c:v>
                </c:pt>
                <c:pt idx="1228">
                  <c:v>231.5</c:v>
                </c:pt>
                <c:pt idx="1229">
                  <c:v>236.5</c:v>
                </c:pt>
                <c:pt idx="1230">
                  <c:v>242.2</c:v>
                </c:pt>
                <c:pt idx="1231">
                  <c:v>248.7</c:v>
                </c:pt>
                <c:pt idx="1232">
                  <c:v>255.5</c:v>
                </c:pt>
                <c:pt idx="1233">
                  <c:v>261.2</c:v>
                </c:pt>
                <c:pt idx="1234">
                  <c:v>265.7</c:v>
                </c:pt>
                <c:pt idx="1235">
                  <c:v>270.8</c:v>
                </c:pt>
                <c:pt idx="1236">
                  <c:v>276.2</c:v>
                </c:pt>
                <c:pt idx="1237">
                  <c:v>281.10000000000002</c:v>
                </c:pt>
                <c:pt idx="1238">
                  <c:v>286.3</c:v>
                </c:pt>
                <c:pt idx="1239">
                  <c:v>290.39999999999998</c:v>
                </c:pt>
                <c:pt idx="1240">
                  <c:v>292</c:v>
                </c:pt>
                <c:pt idx="1241">
                  <c:v>294</c:v>
                </c:pt>
                <c:pt idx="1242">
                  <c:v>296.3</c:v>
                </c:pt>
                <c:pt idx="1243">
                  <c:v>298.60000000000002</c:v>
                </c:pt>
                <c:pt idx="1244">
                  <c:v>300</c:v>
                </c:pt>
                <c:pt idx="1245">
                  <c:v>301.2</c:v>
                </c:pt>
                <c:pt idx="1246">
                  <c:v>303.39999999999998</c:v>
                </c:pt>
                <c:pt idx="1247">
                  <c:v>306.10000000000002</c:v>
                </c:pt>
                <c:pt idx="1248">
                  <c:v>309.3</c:v>
                </c:pt>
                <c:pt idx="1249">
                  <c:v>314.5</c:v>
                </c:pt>
                <c:pt idx="1250">
                  <c:v>320.8</c:v>
                </c:pt>
                <c:pt idx="1251">
                  <c:v>326.5</c:v>
                </c:pt>
                <c:pt idx="1252">
                  <c:v>332</c:v>
                </c:pt>
                <c:pt idx="1253">
                  <c:v>338.4</c:v>
                </c:pt>
                <c:pt idx="1254">
                  <c:v>345.2</c:v>
                </c:pt>
                <c:pt idx="1255">
                  <c:v>351.4</c:v>
                </c:pt>
                <c:pt idx="1256">
                  <c:v>357.1</c:v>
                </c:pt>
                <c:pt idx="1257">
                  <c:v>362.3</c:v>
                </c:pt>
                <c:pt idx="1258">
                  <c:v>368.4</c:v>
                </c:pt>
                <c:pt idx="1259">
                  <c:v>377.3</c:v>
                </c:pt>
                <c:pt idx="1260">
                  <c:v>387.1</c:v>
                </c:pt>
                <c:pt idx="1261">
                  <c:v>395.9</c:v>
                </c:pt>
                <c:pt idx="1262">
                  <c:v>404</c:v>
                </c:pt>
                <c:pt idx="1263">
                  <c:v>410.8</c:v>
                </c:pt>
                <c:pt idx="1264">
                  <c:v>414.8</c:v>
                </c:pt>
                <c:pt idx="1265">
                  <c:v>418.7</c:v>
                </c:pt>
                <c:pt idx="1266">
                  <c:v>423.4</c:v>
                </c:pt>
                <c:pt idx="1267">
                  <c:v>427.5</c:v>
                </c:pt>
                <c:pt idx="1268">
                  <c:v>432.4</c:v>
                </c:pt>
                <c:pt idx="1269">
                  <c:v>438</c:v>
                </c:pt>
                <c:pt idx="1270">
                  <c:v>443.3</c:v>
                </c:pt>
                <c:pt idx="1271">
                  <c:v>448.1</c:v>
                </c:pt>
                <c:pt idx="1272">
                  <c:v>453.8</c:v>
                </c:pt>
                <c:pt idx="1273">
                  <c:v>459.3</c:v>
                </c:pt>
                <c:pt idx="1274">
                  <c:v>464.3</c:v>
                </c:pt>
                <c:pt idx="1275">
                  <c:v>467.4</c:v>
                </c:pt>
                <c:pt idx="1276">
                  <c:v>469.7</c:v>
                </c:pt>
                <c:pt idx="1277">
                  <c:v>471</c:v>
                </c:pt>
                <c:pt idx="1278">
                  <c:v>471.5</c:v>
                </c:pt>
                <c:pt idx="1279">
                  <c:v>472.1</c:v>
                </c:pt>
                <c:pt idx="1280">
                  <c:v>472.7</c:v>
                </c:pt>
                <c:pt idx="1281">
                  <c:v>474.5</c:v>
                </c:pt>
                <c:pt idx="1282">
                  <c:v>476.8</c:v>
                </c:pt>
                <c:pt idx="1283">
                  <c:v>480.1</c:v>
                </c:pt>
                <c:pt idx="1284">
                  <c:v>483.6</c:v>
                </c:pt>
                <c:pt idx="1285">
                  <c:v>487.3</c:v>
                </c:pt>
                <c:pt idx="1286">
                  <c:v>490.4</c:v>
                </c:pt>
                <c:pt idx="1287">
                  <c:v>492.1</c:v>
                </c:pt>
                <c:pt idx="1288">
                  <c:v>493.9</c:v>
                </c:pt>
                <c:pt idx="1289">
                  <c:v>495.8</c:v>
                </c:pt>
                <c:pt idx="1290">
                  <c:v>497.5</c:v>
                </c:pt>
                <c:pt idx="1291">
                  <c:v>499.7</c:v>
                </c:pt>
                <c:pt idx="1292">
                  <c:v>501.7</c:v>
                </c:pt>
                <c:pt idx="1293">
                  <c:v>502.2</c:v>
                </c:pt>
                <c:pt idx="1294">
                  <c:v>500.4</c:v>
                </c:pt>
                <c:pt idx="1295">
                  <c:v>497.1</c:v>
                </c:pt>
                <c:pt idx="1296">
                  <c:v>495</c:v>
                </c:pt>
                <c:pt idx="1297">
                  <c:v>494.5</c:v>
                </c:pt>
                <c:pt idx="1298">
                  <c:v>494.3</c:v>
                </c:pt>
                <c:pt idx="1299">
                  <c:v>494.3</c:v>
                </c:pt>
                <c:pt idx="1300">
                  <c:v>494.5</c:v>
                </c:pt>
                <c:pt idx="1301">
                  <c:v>497.4</c:v>
                </c:pt>
                <c:pt idx="1302">
                  <c:v>502.8</c:v>
                </c:pt>
                <c:pt idx="1303">
                  <c:v>508.6</c:v>
                </c:pt>
                <c:pt idx="1304">
                  <c:v>515.29999999999995</c:v>
                </c:pt>
                <c:pt idx="1305">
                  <c:v>522.20000000000005</c:v>
                </c:pt>
                <c:pt idx="1306">
                  <c:v>528.6</c:v>
                </c:pt>
                <c:pt idx="1307">
                  <c:v>533.29999999999995</c:v>
                </c:pt>
                <c:pt idx="1308">
                  <c:v>536.29999999999995</c:v>
                </c:pt>
                <c:pt idx="1309">
                  <c:v>539.70000000000005</c:v>
                </c:pt>
                <c:pt idx="1310">
                  <c:v>543.9</c:v>
                </c:pt>
                <c:pt idx="1311">
                  <c:v>548.70000000000005</c:v>
                </c:pt>
                <c:pt idx="1312">
                  <c:v>554.1</c:v>
                </c:pt>
                <c:pt idx="1313">
                  <c:v>560</c:v>
                </c:pt>
                <c:pt idx="1314">
                  <c:v>565</c:v>
                </c:pt>
                <c:pt idx="1315">
                  <c:v>568.1</c:v>
                </c:pt>
                <c:pt idx="1316">
                  <c:v>569.5</c:v>
                </c:pt>
                <c:pt idx="1317">
                  <c:v>570.29999999999995</c:v>
                </c:pt>
                <c:pt idx="1318">
                  <c:v>572.79999999999995</c:v>
                </c:pt>
                <c:pt idx="1319">
                  <c:v>575.4</c:v>
                </c:pt>
                <c:pt idx="1320">
                  <c:v>579</c:v>
                </c:pt>
                <c:pt idx="1321">
                  <c:v>584.4</c:v>
                </c:pt>
                <c:pt idx="1322">
                  <c:v>589.70000000000005</c:v>
                </c:pt>
                <c:pt idx="1323">
                  <c:v>594.5</c:v>
                </c:pt>
                <c:pt idx="1324">
                  <c:v>598.20000000000005</c:v>
                </c:pt>
                <c:pt idx="1325">
                  <c:v>601.79999999999995</c:v>
                </c:pt>
                <c:pt idx="1326">
                  <c:v>606.70000000000005</c:v>
                </c:pt>
                <c:pt idx="1327">
                  <c:v>610.79999999999995</c:v>
                </c:pt>
                <c:pt idx="1328">
                  <c:v>613.20000000000005</c:v>
                </c:pt>
                <c:pt idx="1329">
                  <c:v>614.1</c:v>
                </c:pt>
                <c:pt idx="1330">
                  <c:v>614.9</c:v>
                </c:pt>
                <c:pt idx="1331">
                  <c:v>616.4</c:v>
                </c:pt>
                <c:pt idx="1332">
                  <c:v>617.29999999999995</c:v>
                </c:pt>
                <c:pt idx="1333">
                  <c:v>617.70000000000005</c:v>
                </c:pt>
                <c:pt idx="1334">
                  <c:v>617.5</c:v>
                </c:pt>
                <c:pt idx="1335">
                  <c:v>616.9</c:v>
                </c:pt>
                <c:pt idx="1336">
                  <c:v>616.20000000000005</c:v>
                </c:pt>
                <c:pt idx="1337">
                  <c:v>615.70000000000005</c:v>
                </c:pt>
                <c:pt idx="1338">
                  <c:v>615.5</c:v>
                </c:pt>
                <c:pt idx="1339">
                  <c:v>615.4</c:v>
                </c:pt>
                <c:pt idx="1340">
                  <c:v>615.4</c:v>
                </c:pt>
                <c:pt idx="1341">
                  <c:v>615.5</c:v>
                </c:pt>
                <c:pt idx="1342">
                  <c:v>615.79999999999995</c:v>
                </c:pt>
                <c:pt idx="1343">
                  <c:v>615.79999999999995</c:v>
                </c:pt>
                <c:pt idx="1344">
                  <c:v>614.70000000000005</c:v>
                </c:pt>
                <c:pt idx="1345">
                  <c:v>612.9</c:v>
                </c:pt>
                <c:pt idx="1346">
                  <c:v>611.9</c:v>
                </c:pt>
                <c:pt idx="1347">
                  <c:v>610.79999999999995</c:v>
                </c:pt>
                <c:pt idx="1348">
                  <c:v>610.1</c:v>
                </c:pt>
                <c:pt idx="1349">
                  <c:v>610.20000000000005</c:v>
                </c:pt>
                <c:pt idx="1350">
                  <c:v>610.6</c:v>
                </c:pt>
                <c:pt idx="1351">
                  <c:v>611.29999999999995</c:v>
                </c:pt>
                <c:pt idx="1352">
                  <c:v>614.20000000000005</c:v>
                </c:pt>
                <c:pt idx="1353">
                  <c:v>617.79999999999995</c:v>
                </c:pt>
                <c:pt idx="1354">
                  <c:v>620.29999999999995</c:v>
                </c:pt>
                <c:pt idx="1355">
                  <c:v>622.5</c:v>
                </c:pt>
                <c:pt idx="1356">
                  <c:v>625.6</c:v>
                </c:pt>
                <c:pt idx="1357">
                  <c:v>628.1</c:v>
                </c:pt>
                <c:pt idx="1358">
                  <c:v>630.29999999999995</c:v>
                </c:pt>
                <c:pt idx="1359">
                  <c:v>632.20000000000005</c:v>
                </c:pt>
                <c:pt idx="1360">
                  <c:v>633.4</c:v>
                </c:pt>
                <c:pt idx="1361">
                  <c:v>634.70000000000005</c:v>
                </c:pt>
                <c:pt idx="1362">
                  <c:v>636.1</c:v>
                </c:pt>
                <c:pt idx="1363">
                  <c:v>637.1</c:v>
                </c:pt>
                <c:pt idx="1364">
                  <c:v>636.9</c:v>
                </c:pt>
                <c:pt idx="1365">
                  <c:v>633.79999999999995</c:v>
                </c:pt>
                <c:pt idx="1366">
                  <c:v>631.4</c:v>
                </c:pt>
                <c:pt idx="1367">
                  <c:v>629.4</c:v>
                </c:pt>
                <c:pt idx="1368">
                  <c:v>628.1</c:v>
                </c:pt>
                <c:pt idx="1369">
                  <c:v>627.29999999999995</c:v>
                </c:pt>
                <c:pt idx="1370">
                  <c:v>626.70000000000005</c:v>
                </c:pt>
                <c:pt idx="1371">
                  <c:v>626</c:v>
                </c:pt>
                <c:pt idx="1372">
                  <c:v>625.4</c:v>
                </c:pt>
                <c:pt idx="1373">
                  <c:v>624.79999999999995</c:v>
                </c:pt>
                <c:pt idx="1374">
                  <c:v>622.79999999999995</c:v>
                </c:pt>
                <c:pt idx="1375">
                  <c:v>619.20000000000005</c:v>
                </c:pt>
                <c:pt idx="1376">
                  <c:v>617.79999999999995</c:v>
                </c:pt>
                <c:pt idx="1377">
                  <c:v>617.29999999999995</c:v>
                </c:pt>
                <c:pt idx="1378">
                  <c:v>617.29999999999995</c:v>
                </c:pt>
                <c:pt idx="1379">
                  <c:v>617.79999999999995</c:v>
                </c:pt>
                <c:pt idx="1380">
                  <c:v>618.20000000000005</c:v>
                </c:pt>
                <c:pt idx="1381">
                  <c:v>618.20000000000005</c:v>
                </c:pt>
                <c:pt idx="1382">
                  <c:v>618.20000000000005</c:v>
                </c:pt>
                <c:pt idx="1383">
                  <c:v>618.29999999999995</c:v>
                </c:pt>
                <c:pt idx="1384">
                  <c:v>618.4</c:v>
                </c:pt>
                <c:pt idx="1385">
                  <c:v>618.4</c:v>
                </c:pt>
                <c:pt idx="1386">
                  <c:v>618.29999999999995</c:v>
                </c:pt>
                <c:pt idx="1387">
                  <c:v>618.20000000000005</c:v>
                </c:pt>
                <c:pt idx="1388">
                  <c:v>618.20000000000005</c:v>
                </c:pt>
                <c:pt idx="1389">
                  <c:v>618.20000000000005</c:v>
                </c:pt>
                <c:pt idx="1390">
                  <c:v>618.20000000000005</c:v>
                </c:pt>
                <c:pt idx="1391">
                  <c:v>618.20000000000005</c:v>
                </c:pt>
                <c:pt idx="1392">
                  <c:v>618.20000000000005</c:v>
                </c:pt>
                <c:pt idx="1393">
                  <c:v>618.20000000000005</c:v>
                </c:pt>
                <c:pt idx="1394">
                  <c:v>616.5</c:v>
                </c:pt>
                <c:pt idx="1395">
                  <c:v>613.5</c:v>
                </c:pt>
                <c:pt idx="1396">
                  <c:v>611.79999999999995</c:v>
                </c:pt>
                <c:pt idx="1397">
                  <c:v>609.1</c:v>
                </c:pt>
                <c:pt idx="1398">
                  <c:v>607.29999999999995</c:v>
                </c:pt>
                <c:pt idx="1399">
                  <c:v>606.1</c:v>
                </c:pt>
                <c:pt idx="1400">
                  <c:v>605.20000000000005</c:v>
                </c:pt>
                <c:pt idx="1401">
                  <c:v>604.20000000000005</c:v>
                </c:pt>
                <c:pt idx="1402">
                  <c:v>603.1</c:v>
                </c:pt>
                <c:pt idx="1403">
                  <c:v>601.9</c:v>
                </c:pt>
                <c:pt idx="1404">
                  <c:v>600.5</c:v>
                </c:pt>
                <c:pt idx="1405">
                  <c:v>599.70000000000005</c:v>
                </c:pt>
                <c:pt idx="1406">
                  <c:v>599.29999999999995</c:v>
                </c:pt>
                <c:pt idx="1407">
                  <c:v>599.29999999999995</c:v>
                </c:pt>
                <c:pt idx="1408">
                  <c:v>599.4</c:v>
                </c:pt>
                <c:pt idx="1409">
                  <c:v>599.70000000000005</c:v>
                </c:pt>
                <c:pt idx="1410">
                  <c:v>600.1</c:v>
                </c:pt>
                <c:pt idx="1411">
                  <c:v>600.4</c:v>
                </c:pt>
                <c:pt idx="1412">
                  <c:v>600.70000000000005</c:v>
                </c:pt>
                <c:pt idx="1413">
                  <c:v>601.1</c:v>
                </c:pt>
                <c:pt idx="1414">
                  <c:v>601.5</c:v>
                </c:pt>
                <c:pt idx="1415">
                  <c:v>601.70000000000005</c:v>
                </c:pt>
                <c:pt idx="1416">
                  <c:v>601.79999999999995</c:v>
                </c:pt>
                <c:pt idx="1417">
                  <c:v>601.9</c:v>
                </c:pt>
                <c:pt idx="1418">
                  <c:v>601.9</c:v>
                </c:pt>
                <c:pt idx="1419">
                  <c:v>601.20000000000005</c:v>
                </c:pt>
                <c:pt idx="1420">
                  <c:v>598.1</c:v>
                </c:pt>
                <c:pt idx="1421">
                  <c:v>593.70000000000005</c:v>
                </c:pt>
                <c:pt idx="1422">
                  <c:v>590.9</c:v>
                </c:pt>
                <c:pt idx="1423">
                  <c:v>588.4</c:v>
                </c:pt>
                <c:pt idx="1424">
                  <c:v>586.6</c:v>
                </c:pt>
                <c:pt idx="1425">
                  <c:v>585.5</c:v>
                </c:pt>
                <c:pt idx="1426">
                  <c:v>584.70000000000005</c:v>
                </c:pt>
                <c:pt idx="1427">
                  <c:v>584.29999999999995</c:v>
                </c:pt>
                <c:pt idx="1428">
                  <c:v>584.20000000000005</c:v>
                </c:pt>
                <c:pt idx="1429">
                  <c:v>584</c:v>
                </c:pt>
                <c:pt idx="1430">
                  <c:v>583.5</c:v>
                </c:pt>
                <c:pt idx="1431">
                  <c:v>582.70000000000005</c:v>
                </c:pt>
                <c:pt idx="1432">
                  <c:v>582.20000000000005</c:v>
                </c:pt>
                <c:pt idx="1433">
                  <c:v>582</c:v>
                </c:pt>
                <c:pt idx="1434">
                  <c:v>581.9</c:v>
                </c:pt>
                <c:pt idx="1435">
                  <c:v>581.9</c:v>
                </c:pt>
                <c:pt idx="1436">
                  <c:v>581.9</c:v>
                </c:pt>
                <c:pt idx="1437">
                  <c:v>581.70000000000005</c:v>
                </c:pt>
                <c:pt idx="1438">
                  <c:v>581.29999999999995</c:v>
                </c:pt>
                <c:pt idx="1439">
                  <c:v>580.70000000000005</c:v>
                </c:pt>
                <c:pt idx="1440">
                  <c:v>580.1</c:v>
                </c:pt>
                <c:pt idx="1441">
                  <c:v>579.6</c:v>
                </c:pt>
                <c:pt idx="1442">
                  <c:v>578.9</c:v>
                </c:pt>
                <c:pt idx="1443">
                  <c:v>578.1</c:v>
                </c:pt>
                <c:pt idx="1444">
                  <c:v>577.29999999999995</c:v>
                </c:pt>
                <c:pt idx="1445">
                  <c:v>576.1</c:v>
                </c:pt>
                <c:pt idx="1446">
                  <c:v>575.1</c:v>
                </c:pt>
                <c:pt idx="1447">
                  <c:v>574.4</c:v>
                </c:pt>
                <c:pt idx="1448">
                  <c:v>573.70000000000005</c:v>
                </c:pt>
                <c:pt idx="1449">
                  <c:v>572.70000000000005</c:v>
                </c:pt>
                <c:pt idx="1450">
                  <c:v>571.9</c:v>
                </c:pt>
                <c:pt idx="1451">
                  <c:v>571.29999999999995</c:v>
                </c:pt>
                <c:pt idx="1452">
                  <c:v>570.5</c:v>
                </c:pt>
                <c:pt idx="1453">
                  <c:v>570</c:v>
                </c:pt>
                <c:pt idx="1454">
                  <c:v>569.6</c:v>
                </c:pt>
                <c:pt idx="1455">
                  <c:v>568.9</c:v>
                </c:pt>
                <c:pt idx="1456">
                  <c:v>567.5</c:v>
                </c:pt>
                <c:pt idx="1457">
                  <c:v>565.9</c:v>
                </c:pt>
                <c:pt idx="1458">
                  <c:v>564.4</c:v>
                </c:pt>
                <c:pt idx="1459">
                  <c:v>562.9</c:v>
                </c:pt>
                <c:pt idx="1460">
                  <c:v>561.20000000000005</c:v>
                </c:pt>
                <c:pt idx="1461">
                  <c:v>559.70000000000005</c:v>
                </c:pt>
                <c:pt idx="1462">
                  <c:v>558.20000000000005</c:v>
                </c:pt>
                <c:pt idx="1463">
                  <c:v>556.6</c:v>
                </c:pt>
                <c:pt idx="1464">
                  <c:v>555.20000000000005</c:v>
                </c:pt>
                <c:pt idx="1465">
                  <c:v>553.9</c:v>
                </c:pt>
                <c:pt idx="1466">
                  <c:v>552.6</c:v>
                </c:pt>
                <c:pt idx="1467">
                  <c:v>551.4</c:v>
                </c:pt>
                <c:pt idx="1468">
                  <c:v>550.6</c:v>
                </c:pt>
                <c:pt idx="1469">
                  <c:v>550.20000000000005</c:v>
                </c:pt>
                <c:pt idx="1470">
                  <c:v>549.6</c:v>
                </c:pt>
                <c:pt idx="1471">
                  <c:v>548.6</c:v>
                </c:pt>
                <c:pt idx="1472">
                  <c:v>547.5</c:v>
                </c:pt>
                <c:pt idx="1473">
                  <c:v>546.5</c:v>
                </c:pt>
                <c:pt idx="1474">
                  <c:v>545.29999999999995</c:v>
                </c:pt>
                <c:pt idx="1475">
                  <c:v>543.29999999999995</c:v>
                </c:pt>
                <c:pt idx="1476">
                  <c:v>541.4</c:v>
                </c:pt>
                <c:pt idx="1477">
                  <c:v>540.1</c:v>
                </c:pt>
                <c:pt idx="1478">
                  <c:v>539.29999999999995</c:v>
                </c:pt>
                <c:pt idx="1479">
                  <c:v>538.79999999999995</c:v>
                </c:pt>
                <c:pt idx="1480">
                  <c:v>538.29999999999995</c:v>
                </c:pt>
                <c:pt idx="1481">
                  <c:v>537.4</c:v>
                </c:pt>
                <c:pt idx="1482">
                  <c:v>536.6</c:v>
                </c:pt>
                <c:pt idx="1483">
                  <c:v>536.1</c:v>
                </c:pt>
                <c:pt idx="1484">
                  <c:v>535.4</c:v>
                </c:pt>
                <c:pt idx="1485">
                  <c:v>534.6</c:v>
                </c:pt>
                <c:pt idx="1486">
                  <c:v>533.6</c:v>
                </c:pt>
                <c:pt idx="1487">
                  <c:v>532.5</c:v>
                </c:pt>
                <c:pt idx="1488">
                  <c:v>531.4</c:v>
                </c:pt>
                <c:pt idx="1489">
                  <c:v>529.9</c:v>
                </c:pt>
                <c:pt idx="1490">
                  <c:v>528.70000000000005</c:v>
                </c:pt>
                <c:pt idx="1491">
                  <c:v>527.5</c:v>
                </c:pt>
                <c:pt idx="1492">
                  <c:v>525.79999999999995</c:v>
                </c:pt>
                <c:pt idx="1493">
                  <c:v>523.9</c:v>
                </c:pt>
                <c:pt idx="1494">
                  <c:v>521.9</c:v>
                </c:pt>
                <c:pt idx="1495">
                  <c:v>520.20000000000005</c:v>
                </c:pt>
                <c:pt idx="1496">
                  <c:v>518.70000000000005</c:v>
                </c:pt>
                <c:pt idx="1497">
                  <c:v>516.9</c:v>
                </c:pt>
                <c:pt idx="1498">
                  <c:v>515.29999999999995</c:v>
                </c:pt>
                <c:pt idx="1499">
                  <c:v>513.6</c:v>
                </c:pt>
                <c:pt idx="1500">
                  <c:v>511.8</c:v>
                </c:pt>
                <c:pt idx="1501">
                  <c:v>510.1</c:v>
                </c:pt>
                <c:pt idx="1502">
                  <c:v>508.3</c:v>
                </c:pt>
                <c:pt idx="1503">
                  <c:v>506.3</c:v>
                </c:pt>
                <c:pt idx="1504">
                  <c:v>504.4</c:v>
                </c:pt>
                <c:pt idx="1505">
                  <c:v>503</c:v>
                </c:pt>
                <c:pt idx="1506">
                  <c:v>501.6</c:v>
                </c:pt>
                <c:pt idx="1507">
                  <c:v>500.4</c:v>
                </c:pt>
                <c:pt idx="1508">
                  <c:v>499</c:v>
                </c:pt>
                <c:pt idx="1509">
                  <c:v>497.8</c:v>
                </c:pt>
                <c:pt idx="1510">
                  <c:v>496.8</c:v>
                </c:pt>
                <c:pt idx="1511">
                  <c:v>495.8</c:v>
                </c:pt>
                <c:pt idx="1512">
                  <c:v>494.6</c:v>
                </c:pt>
                <c:pt idx="1513">
                  <c:v>493.5</c:v>
                </c:pt>
                <c:pt idx="1514">
                  <c:v>492.5</c:v>
                </c:pt>
                <c:pt idx="1515">
                  <c:v>491.7</c:v>
                </c:pt>
                <c:pt idx="1516">
                  <c:v>490.9</c:v>
                </c:pt>
                <c:pt idx="1517">
                  <c:v>489.8</c:v>
                </c:pt>
                <c:pt idx="1518">
                  <c:v>488.7</c:v>
                </c:pt>
                <c:pt idx="1519">
                  <c:v>487.7</c:v>
                </c:pt>
                <c:pt idx="1520">
                  <c:v>486.8</c:v>
                </c:pt>
                <c:pt idx="1521">
                  <c:v>485.7</c:v>
                </c:pt>
                <c:pt idx="1522">
                  <c:v>484.5</c:v>
                </c:pt>
                <c:pt idx="1523">
                  <c:v>483.3</c:v>
                </c:pt>
                <c:pt idx="1524">
                  <c:v>482.1</c:v>
                </c:pt>
                <c:pt idx="1525">
                  <c:v>481.1</c:v>
                </c:pt>
                <c:pt idx="1526">
                  <c:v>479.8</c:v>
                </c:pt>
                <c:pt idx="1527">
                  <c:v>478.6</c:v>
                </c:pt>
                <c:pt idx="1528">
                  <c:v>477.4</c:v>
                </c:pt>
                <c:pt idx="1529">
                  <c:v>476.1</c:v>
                </c:pt>
                <c:pt idx="1530">
                  <c:v>474.9</c:v>
                </c:pt>
                <c:pt idx="1531">
                  <c:v>473.7</c:v>
                </c:pt>
                <c:pt idx="1532">
                  <c:v>472.3</c:v>
                </c:pt>
                <c:pt idx="1533">
                  <c:v>471.1</c:v>
                </c:pt>
                <c:pt idx="1534">
                  <c:v>469.9</c:v>
                </c:pt>
                <c:pt idx="1535">
                  <c:v>468.2</c:v>
                </c:pt>
                <c:pt idx="1536">
                  <c:v>466.5</c:v>
                </c:pt>
                <c:pt idx="1537">
                  <c:v>464.9</c:v>
                </c:pt>
                <c:pt idx="1538">
                  <c:v>463.5</c:v>
                </c:pt>
                <c:pt idx="1539">
                  <c:v>462.2</c:v>
                </c:pt>
                <c:pt idx="1540">
                  <c:v>461</c:v>
                </c:pt>
                <c:pt idx="1541">
                  <c:v>459.7</c:v>
                </c:pt>
                <c:pt idx="1542">
                  <c:v>458.1</c:v>
                </c:pt>
                <c:pt idx="1543">
                  <c:v>456.8</c:v>
                </c:pt>
                <c:pt idx="1544">
                  <c:v>455.3</c:v>
                </c:pt>
                <c:pt idx="1545">
                  <c:v>453</c:v>
                </c:pt>
                <c:pt idx="1546">
                  <c:v>450.7</c:v>
                </c:pt>
                <c:pt idx="1547">
                  <c:v>448.7</c:v>
                </c:pt>
                <c:pt idx="1548">
                  <c:v>446.5</c:v>
                </c:pt>
                <c:pt idx="1549">
                  <c:v>444.9</c:v>
                </c:pt>
                <c:pt idx="1550">
                  <c:v>443.8</c:v>
                </c:pt>
                <c:pt idx="1551">
                  <c:v>442.9</c:v>
                </c:pt>
                <c:pt idx="1552">
                  <c:v>442.1</c:v>
                </c:pt>
                <c:pt idx="1553">
                  <c:v>441</c:v>
                </c:pt>
                <c:pt idx="1554">
                  <c:v>439.6</c:v>
                </c:pt>
                <c:pt idx="1555">
                  <c:v>437.4</c:v>
                </c:pt>
                <c:pt idx="1556">
                  <c:v>435</c:v>
                </c:pt>
                <c:pt idx="1557">
                  <c:v>433.3</c:v>
                </c:pt>
                <c:pt idx="1558">
                  <c:v>431.9</c:v>
                </c:pt>
                <c:pt idx="1559">
                  <c:v>430.2</c:v>
                </c:pt>
                <c:pt idx="1560">
                  <c:v>428.7</c:v>
                </c:pt>
                <c:pt idx="1561">
                  <c:v>427.3</c:v>
                </c:pt>
                <c:pt idx="1562">
                  <c:v>425.9</c:v>
                </c:pt>
                <c:pt idx="1563">
                  <c:v>424.6</c:v>
                </c:pt>
                <c:pt idx="1564">
                  <c:v>423.3</c:v>
                </c:pt>
                <c:pt idx="1565">
                  <c:v>422</c:v>
                </c:pt>
                <c:pt idx="1566">
                  <c:v>420.9</c:v>
                </c:pt>
                <c:pt idx="1567">
                  <c:v>419.9</c:v>
                </c:pt>
                <c:pt idx="1568">
                  <c:v>419.6</c:v>
                </c:pt>
                <c:pt idx="1569">
                  <c:v>419.6</c:v>
                </c:pt>
                <c:pt idx="1570">
                  <c:v>419.9</c:v>
                </c:pt>
                <c:pt idx="1571">
                  <c:v>420.4</c:v>
                </c:pt>
                <c:pt idx="1572">
                  <c:v>420.9</c:v>
                </c:pt>
                <c:pt idx="1573">
                  <c:v>421.4</c:v>
                </c:pt>
                <c:pt idx="1574">
                  <c:v>421.8</c:v>
                </c:pt>
                <c:pt idx="1575">
                  <c:v>422.1</c:v>
                </c:pt>
                <c:pt idx="1576">
                  <c:v>422.2</c:v>
                </c:pt>
                <c:pt idx="1577">
                  <c:v>422.2</c:v>
                </c:pt>
                <c:pt idx="1578">
                  <c:v>422.2</c:v>
                </c:pt>
                <c:pt idx="1579">
                  <c:v>422.3</c:v>
                </c:pt>
                <c:pt idx="1580">
                  <c:v>422.6</c:v>
                </c:pt>
                <c:pt idx="1581">
                  <c:v>423</c:v>
                </c:pt>
                <c:pt idx="1582">
                  <c:v>423.4</c:v>
                </c:pt>
                <c:pt idx="1583">
                  <c:v>423.6</c:v>
                </c:pt>
                <c:pt idx="1584">
                  <c:v>423.6</c:v>
                </c:pt>
                <c:pt idx="1585">
                  <c:v>423.4</c:v>
                </c:pt>
                <c:pt idx="1586">
                  <c:v>423.2</c:v>
                </c:pt>
                <c:pt idx="1587">
                  <c:v>422.7</c:v>
                </c:pt>
                <c:pt idx="1588">
                  <c:v>422</c:v>
                </c:pt>
                <c:pt idx="1589">
                  <c:v>421</c:v>
                </c:pt>
                <c:pt idx="1590">
                  <c:v>420.2</c:v>
                </c:pt>
                <c:pt idx="1591">
                  <c:v>419.4</c:v>
                </c:pt>
                <c:pt idx="1592">
                  <c:v>418.6</c:v>
                </c:pt>
                <c:pt idx="1593">
                  <c:v>417.6</c:v>
                </c:pt>
                <c:pt idx="1594">
                  <c:v>416.5</c:v>
                </c:pt>
                <c:pt idx="1595">
                  <c:v>415.2</c:v>
                </c:pt>
                <c:pt idx="1596">
                  <c:v>413.8</c:v>
                </c:pt>
                <c:pt idx="1597">
                  <c:v>412.6</c:v>
                </c:pt>
                <c:pt idx="1598">
                  <c:v>411.3</c:v>
                </c:pt>
                <c:pt idx="1599">
                  <c:v>409.8</c:v>
                </c:pt>
                <c:pt idx="1600">
                  <c:v>408.6</c:v>
                </c:pt>
                <c:pt idx="1601">
                  <c:v>407.7</c:v>
                </c:pt>
                <c:pt idx="1602">
                  <c:v>407</c:v>
                </c:pt>
                <c:pt idx="1603">
                  <c:v>406.3</c:v>
                </c:pt>
                <c:pt idx="1604">
                  <c:v>405.5</c:v>
                </c:pt>
                <c:pt idx="1605">
                  <c:v>404.7</c:v>
                </c:pt>
                <c:pt idx="1606">
                  <c:v>403.8</c:v>
                </c:pt>
                <c:pt idx="1607">
                  <c:v>403.1</c:v>
                </c:pt>
                <c:pt idx="1608">
                  <c:v>402.4</c:v>
                </c:pt>
                <c:pt idx="1609">
                  <c:v>401.3</c:v>
                </c:pt>
                <c:pt idx="1610">
                  <c:v>400.3</c:v>
                </c:pt>
                <c:pt idx="1611">
                  <c:v>399.1</c:v>
                </c:pt>
                <c:pt idx="1612">
                  <c:v>398.1</c:v>
                </c:pt>
                <c:pt idx="1613">
                  <c:v>397.1</c:v>
                </c:pt>
                <c:pt idx="1614">
                  <c:v>395.8</c:v>
                </c:pt>
                <c:pt idx="1615">
                  <c:v>394.1</c:v>
                </c:pt>
                <c:pt idx="1616">
                  <c:v>392.4</c:v>
                </c:pt>
                <c:pt idx="1617">
                  <c:v>390.8</c:v>
                </c:pt>
                <c:pt idx="1618">
                  <c:v>389.3</c:v>
                </c:pt>
                <c:pt idx="1619">
                  <c:v>387.6</c:v>
                </c:pt>
                <c:pt idx="1620">
                  <c:v>386</c:v>
                </c:pt>
                <c:pt idx="1621">
                  <c:v>384.2</c:v>
                </c:pt>
                <c:pt idx="1622">
                  <c:v>382.4</c:v>
                </c:pt>
                <c:pt idx="1623">
                  <c:v>380.7</c:v>
                </c:pt>
                <c:pt idx="1624">
                  <c:v>378.6</c:v>
                </c:pt>
                <c:pt idx="1625">
                  <c:v>376.4</c:v>
                </c:pt>
                <c:pt idx="1626">
                  <c:v>374.6</c:v>
                </c:pt>
                <c:pt idx="1627">
                  <c:v>372.6</c:v>
                </c:pt>
                <c:pt idx="1628">
                  <c:v>370.7</c:v>
                </c:pt>
                <c:pt idx="1629">
                  <c:v>368.8</c:v>
                </c:pt>
                <c:pt idx="1630">
                  <c:v>367.2</c:v>
                </c:pt>
                <c:pt idx="1631">
                  <c:v>365.9</c:v>
                </c:pt>
                <c:pt idx="1632">
                  <c:v>364.5</c:v>
                </c:pt>
                <c:pt idx="1633">
                  <c:v>363</c:v>
                </c:pt>
                <c:pt idx="1634">
                  <c:v>361.8</c:v>
                </c:pt>
                <c:pt idx="1635">
                  <c:v>360.4</c:v>
                </c:pt>
                <c:pt idx="1636">
                  <c:v>358.9</c:v>
                </c:pt>
                <c:pt idx="1637">
                  <c:v>357.5</c:v>
                </c:pt>
                <c:pt idx="1638">
                  <c:v>356.2</c:v>
                </c:pt>
                <c:pt idx="1639">
                  <c:v>355.1</c:v>
                </c:pt>
                <c:pt idx="1640">
                  <c:v>353.9</c:v>
                </c:pt>
                <c:pt idx="1641">
                  <c:v>352.8</c:v>
                </c:pt>
                <c:pt idx="1642">
                  <c:v>351.9</c:v>
                </c:pt>
                <c:pt idx="1643">
                  <c:v>351.1</c:v>
                </c:pt>
                <c:pt idx="1644">
                  <c:v>350.3</c:v>
                </c:pt>
                <c:pt idx="1645">
                  <c:v>349.4</c:v>
                </c:pt>
                <c:pt idx="1646">
                  <c:v>348.6</c:v>
                </c:pt>
                <c:pt idx="1647">
                  <c:v>347.8</c:v>
                </c:pt>
                <c:pt idx="1648">
                  <c:v>347.2</c:v>
                </c:pt>
                <c:pt idx="1649">
                  <c:v>346.5</c:v>
                </c:pt>
                <c:pt idx="1650">
                  <c:v>346</c:v>
                </c:pt>
                <c:pt idx="1651">
                  <c:v>345.4</c:v>
                </c:pt>
                <c:pt idx="1652">
                  <c:v>344.8</c:v>
                </c:pt>
                <c:pt idx="1653">
                  <c:v>344.3</c:v>
                </c:pt>
                <c:pt idx="1654">
                  <c:v>343.8</c:v>
                </c:pt>
                <c:pt idx="1655">
                  <c:v>343.2</c:v>
                </c:pt>
                <c:pt idx="1656">
                  <c:v>342.4</c:v>
                </c:pt>
                <c:pt idx="1657">
                  <c:v>341.4</c:v>
                </c:pt>
                <c:pt idx="1658">
                  <c:v>340.5</c:v>
                </c:pt>
                <c:pt idx="1659">
                  <c:v>339.5</c:v>
                </c:pt>
                <c:pt idx="1660">
                  <c:v>338.8</c:v>
                </c:pt>
                <c:pt idx="1661">
                  <c:v>338.5</c:v>
                </c:pt>
                <c:pt idx="1662">
                  <c:v>338.1</c:v>
                </c:pt>
                <c:pt idx="1663">
                  <c:v>337.8</c:v>
                </c:pt>
                <c:pt idx="1664">
                  <c:v>337.3</c:v>
                </c:pt>
                <c:pt idx="1665">
                  <c:v>337</c:v>
                </c:pt>
                <c:pt idx="1666">
                  <c:v>336.7</c:v>
                </c:pt>
                <c:pt idx="1667">
                  <c:v>336.3</c:v>
                </c:pt>
                <c:pt idx="1668">
                  <c:v>335.8</c:v>
                </c:pt>
                <c:pt idx="1669">
                  <c:v>335.4</c:v>
                </c:pt>
                <c:pt idx="1670">
                  <c:v>334.9</c:v>
                </c:pt>
                <c:pt idx="1671">
                  <c:v>334.4</c:v>
                </c:pt>
                <c:pt idx="1672">
                  <c:v>333.9</c:v>
                </c:pt>
                <c:pt idx="1673">
                  <c:v>333.4</c:v>
                </c:pt>
                <c:pt idx="1674">
                  <c:v>333</c:v>
                </c:pt>
                <c:pt idx="1675">
                  <c:v>332.4</c:v>
                </c:pt>
                <c:pt idx="1676">
                  <c:v>331.7</c:v>
                </c:pt>
                <c:pt idx="1677">
                  <c:v>331.1</c:v>
                </c:pt>
                <c:pt idx="1678">
                  <c:v>330.4</c:v>
                </c:pt>
                <c:pt idx="1679">
                  <c:v>329.6</c:v>
                </c:pt>
                <c:pt idx="1680">
                  <c:v>328.8</c:v>
                </c:pt>
                <c:pt idx="1681">
                  <c:v>327.9</c:v>
                </c:pt>
                <c:pt idx="1682">
                  <c:v>326.89999999999998</c:v>
                </c:pt>
                <c:pt idx="1683">
                  <c:v>325.89999999999998</c:v>
                </c:pt>
                <c:pt idx="1684">
                  <c:v>325</c:v>
                </c:pt>
                <c:pt idx="1685">
                  <c:v>324.10000000000002</c:v>
                </c:pt>
                <c:pt idx="1686">
                  <c:v>323.3</c:v>
                </c:pt>
                <c:pt idx="1687">
                  <c:v>322.60000000000002</c:v>
                </c:pt>
                <c:pt idx="1688">
                  <c:v>322</c:v>
                </c:pt>
                <c:pt idx="1689">
                  <c:v>321.3</c:v>
                </c:pt>
                <c:pt idx="1690">
                  <c:v>320.7</c:v>
                </c:pt>
                <c:pt idx="1691">
                  <c:v>320</c:v>
                </c:pt>
                <c:pt idx="1692">
                  <c:v>319.10000000000002</c:v>
                </c:pt>
                <c:pt idx="1693">
                  <c:v>318.3</c:v>
                </c:pt>
                <c:pt idx="1694">
                  <c:v>317.7</c:v>
                </c:pt>
                <c:pt idx="1695">
                  <c:v>317.10000000000002</c:v>
                </c:pt>
                <c:pt idx="1696">
                  <c:v>316.8</c:v>
                </c:pt>
                <c:pt idx="1697">
                  <c:v>316.60000000000002</c:v>
                </c:pt>
                <c:pt idx="1698">
                  <c:v>316.5</c:v>
                </c:pt>
                <c:pt idx="1699">
                  <c:v>316.60000000000002</c:v>
                </c:pt>
                <c:pt idx="1700">
                  <c:v>316.8</c:v>
                </c:pt>
                <c:pt idx="1701">
                  <c:v>316.8</c:v>
                </c:pt>
                <c:pt idx="1702">
                  <c:v>316.8</c:v>
                </c:pt>
                <c:pt idx="1703">
                  <c:v>316.8</c:v>
                </c:pt>
                <c:pt idx="1704">
                  <c:v>316.7</c:v>
                </c:pt>
                <c:pt idx="1705">
                  <c:v>316.5</c:v>
                </c:pt>
                <c:pt idx="1706">
                  <c:v>316.2</c:v>
                </c:pt>
                <c:pt idx="1707">
                  <c:v>315.7</c:v>
                </c:pt>
                <c:pt idx="1708">
                  <c:v>315.2</c:v>
                </c:pt>
                <c:pt idx="1709">
                  <c:v>314.7</c:v>
                </c:pt>
                <c:pt idx="1710">
                  <c:v>314.2</c:v>
                </c:pt>
                <c:pt idx="1711">
                  <c:v>313.60000000000002</c:v>
                </c:pt>
                <c:pt idx="1712">
                  <c:v>313.10000000000002</c:v>
                </c:pt>
                <c:pt idx="1713">
                  <c:v>312.7</c:v>
                </c:pt>
                <c:pt idx="1714">
                  <c:v>312.3</c:v>
                </c:pt>
                <c:pt idx="1715">
                  <c:v>312</c:v>
                </c:pt>
                <c:pt idx="1716">
                  <c:v>311.8</c:v>
                </c:pt>
                <c:pt idx="1717">
                  <c:v>311.5</c:v>
                </c:pt>
                <c:pt idx="1718">
                  <c:v>311.3</c:v>
                </c:pt>
                <c:pt idx="1719">
                  <c:v>311</c:v>
                </c:pt>
                <c:pt idx="1720">
                  <c:v>310.7</c:v>
                </c:pt>
                <c:pt idx="1721">
                  <c:v>310.39999999999998</c:v>
                </c:pt>
                <c:pt idx="1722">
                  <c:v>310.10000000000002</c:v>
                </c:pt>
                <c:pt idx="1723">
                  <c:v>309.7</c:v>
                </c:pt>
                <c:pt idx="1724">
                  <c:v>309.3</c:v>
                </c:pt>
                <c:pt idx="1725">
                  <c:v>308.8</c:v>
                </c:pt>
                <c:pt idx="1726">
                  <c:v>308.5</c:v>
                </c:pt>
                <c:pt idx="1727">
                  <c:v>308.10000000000002</c:v>
                </c:pt>
                <c:pt idx="1728">
                  <c:v>307.60000000000002</c:v>
                </c:pt>
                <c:pt idx="1729">
                  <c:v>307.10000000000002</c:v>
                </c:pt>
                <c:pt idx="1730">
                  <c:v>306.60000000000002</c:v>
                </c:pt>
                <c:pt idx="1731">
                  <c:v>306.10000000000002</c:v>
                </c:pt>
                <c:pt idx="1732">
                  <c:v>305.60000000000002</c:v>
                </c:pt>
                <c:pt idx="1733">
                  <c:v>305.10000000000002</c:v>
                </c:pt>
                <c:pt idx="1734">
                  <c:v>304.60000000000002</c:v>
                </c:pt>
                <c:pt idx="1735">
                  <c:v>304</c:v>
                </c:pt>
                <c:pt idx="1736">
                  <c:v>303.3</c:v>
                </c:pt>
                <c:pt idx="1737">
                  <c:v>302.60000000000002</c:v>
                </c:pt>
                <c:pt idx="1738">
                  <c:v>302</c:v>
                </c:pt>
                <c:pt idx="1739">
                  <c:v>301.3</c:v>
                </c:pt>
                <c:pt idx="1740">
                  <c:v>300.60000000000002</c:v>
                </c:pt>
                <c:pt idx="1741">
                  <c:v>299.89999999999998</c:v>
                </c:pt>
                <c:pt idx="1742">
                  <c:v>299.3</c:v>
                </c:pt>
                <c:pt idx="1743">
                  <c:v>298.60000000000002</c:v>
                </c:pt>
                <c:pt idx="1744">
                  <c:v>297.89999999999998</c:v>
                </c:pt>
                <c:pt idx="1745">
                  <c:v>297.2</c:v>
                </c:pt>
                <c:pt idx="1746">
                  <c:v>296.5</c:v>
                </c:pt>
                <c:pt idx="1747">
                  <c:v>295.89999999999998</c:v>
                </c:pt>
                <c:pt idx="1748">
                  <c:v>295.39999999999998</c:v>
                </c:pt>
                <c:pt idx="1749">
                  <c:v>294.8</c:v>
                </c:pt>
                <c:pt idx="1750">
                  <c:v>293.89999999999998</c:v>
                </c:pt>
                <c:pt idx="1751">
                  <c:v>293</c:v>
                </c:pt>
                <c:pt idx="1752">
                  <c:v>292.2</c:v>
                </c:pt>
                <c:pt idx="1753">
                  <c:v>291.60000000000002</c:v>
                </c:pt>
                <c:pt idx="1754">
                  <c:v>291</c:v>
                </c:pt>
                <c:pt idx="1755">
                  <c:v>290.3</c:v>
                </c:pt>
                <c:pt idx="1756">
                  <c:v>289.60000000000002</c:v>
                </c:pt>
                <c:pt idx="1757">
                  <c:v>288.8</c:v>
                </c:pt>
                <c:pt idx="1758">
                  <c:v>287.89999999999998</c:v>
                </c:pt>
                <c:pt idx="1759">
                  <c:v>286.89999999999998</c:v>
                </c:pt>
                <c:pt idx="1760">
                  <c:v>286.10000000000002</c:v>
                </c:pt>
                <c:pt idx="1761">
                  <c:v>285.5</c:v>
                </c:pt>
                <c:pt idx="1762">
                  <c:v>284.8</c:v>
                </c:pt>
                <c:pt idx="1763">
                  <c:v>284</c:v>
                </c:pt>
                <c:pt idx="1764">
                  <c:v>283</c:v>
                </c:pt>
                <c:pt idx="1765">
                  <c:v>282</c:v>
                </c:pt>
                <c:pt idx="1766">
                  <c:v>281.2</c:v>
                </c:pt>
                <c:pt idx="1767">
                  <c:v>280.39999999999998</c:v>
                </c:pt>
                <c:pt idx="1768">
                  <c:v>279.39999999999998</c:v>
                </c:pt>
                <c:pt idx="1769">
                  <c:v>278</c:v>
                </c:pt>
                <c:pt idx="1770">
                  <c:v>276.5</c:v>
                </c:pt>
                <c:pt idx="1771">
                  <c:v>275</c:v>
                </c:pt>
                <c:pt idx="1772">
                  <c:v>273.7</c:v>
                </c:pt>
                <c:pt idx="1773">
                  <c:v>272.60000000000002</c:v>
                </c:pt>
                <c:pt idx="1774">
                  <c:v>271.60000000000002</c:v>
                </c:pt>
                <c:pt idx="1775">
                  <c:v>270.60000000000002</c:v>
                </c:pt>
                <c:pt idx="1776">
                  <c:v>269.5</c:v>
                </c:pt>
                <c:pt idx="1777">
                  <c:v>268.60000000000002</c:v>
                </c:pt>
                <c:pt idx="1778">
                  <c:v>267.7</c:v>
                </c:pt>
                <c:pt idx="1779">
                  <c:v>266.7</c:v>
                </c:pt>
                <c:pt idx="1780">
                  <c:v>265.7</c:v>
                </c:pt>
                <c:pt idx="1781">
                  <c:v>264.7</c:v>
                </c:pt>
                <c:pt idx="1782">
                  <c:v>263.8</c:v>
                </c:pt>
                <c:pt idx="1783">
                  <c:v>263</c:v>
                </c:pt>
                <c:pt idx="1784">
                  <c:v>262.10000000000002</c:v>
                </c:pt>
                <c:pt idx="1785">
                  <c:v>261.39999999999998</c:v>
                </c:pt>
                <c:pt idx="1786">
                  <c:v>260.7</c:v>
                </c:pt>
                <c:pt idx="1787">
                  <c:v>260</c:v>
                </c:pt>
                <c:pt idx="1788">
                  <c:v>259.2</c:v>
                </c:pt>
                <c:pt idx="1789">
                  <c:v>258.39999999999998</c:v>
                </c:pt>
                <c:pt idx="1790">
                  <c:v>257.60000000000002</c:v>
                </c:pt>
                <c:pt idx="1791">
                  <c:v>256.89999999999998</c:v>
                </c:pt>
                <c:pt idx="1792">
                  <c:v>256.10000000000002</c:v>
                </c:pt>
                <c:pt idx="1793">
                  <c:v>255.3</c:v>
                </c:pt>
                <c:pt idx="1794">
                  <c:v>254.6</c:v>
                </c:pt>
                <c:pt idx="1795">
                  <c:v>253.9</c:v>
                </c:pt>
                <c:pt idx="1796">
                  <c:v>253.3</c:v>
                </c:pt>
                <c:pt idx="1797">
                  <c:v>252.7</c:v>
                </c:pt>
                <c:pt idx="1798">
                  <c:v>252.1</c:v>
                </c:pt>
                <c:pt idx="1799">
                  <c:v>251.6</c:v>
                </c:pt>
                <c:pt idx="1800">
                  <c:v>251.3</c:v>
                </c:pt>
                <c:pt idx="1801">
                  <c:v>251</c:v>
                </c:pt>
                <c:pt idx="1802">
                  <c:v>250.6</c:v>
                </c:pt>
                <c:pt idx="1803">
                  <c:v>250.1</c:v>
                </c:pt>
                <c:pt idx="1804">
                  <c:v>249.5</c:v>
                </c:pt>
                <c:pt idx="1805">
                  <c:v>248.8</c:v>
                </c:pt>
                <c:pt idx="1806">
                  <c:v>248</c:v>
                </c:pt>
                <c:pt idx="1807">
                  <c:v>247.3</c:v>
                </c:pt>
                <c:pt idx="1808">
                  <c:v>246.7</c:v>
                </c:pt>
                <c:pt idx="1809">
                  <c:v>246.1</c:v>
                </c:pt>
                <c:pt idx="1810">
                  <c:v>245.6</c:v>
                </c:pt>
                <c:pt idx="1811">
                  <c:v>245.1</c:v>
                </c:pt>
                <c:pt idx="1812">
                  <c:v>244.5</c:v>
                </c:pt>
                <c:pt idx="1813">
                  <c:v>243.8</c:v>
                </c:pt>
                <c:pt idx="1814">
                  <c:v>243.2</c:v>
                </c:pt>
                <c:pt idx="1815">
                  <c:v>242.5</c:v>
                </c:pt>
                <c:pt idx="1816">
                  <c:v>241.9</c:v>
                </c:pt>
                <c:pt idx="1817">
                  <c:v>241.1</c:v>
                </c:pt>
                <c:pt idx="1818">
                  <c:v>240.2</c:v>
                </c:pt>
                <c:pt idx="1819">
                  <c:v>239.3</c:v>
                </c:pt>
                <c:pt idx="1820">
                  <c:v>238.5</c:v>
                </c:pt>
                <c:pt idx="1821">
                  <c:v>237.7</c:v>
                </c:pt>
                <c:pt idx="1822">
                  <c:v>236.7</c:v>
                </c:pt>
                <c:pt idx="1823">
                  <c:v>235.7</c:v>
                </c:pt>
                <c:pt idx="1824">
                  <c:v>235</c:v>
                </c:pt>
                <c:pt idx="1825">
                  <c:v>234.3</c:v>
                </c:pt>
                <c:pt idx="1826">
                  <c:v>233.6</c:v>
                </c:pt>
                <c:pt idx="1827">
                  <c:v>232.8</c:v>
                </c:pt>
                <c:pt idx="1828">
                  <c:v>231.9</c:v>
                </c:pt>
                <c:pt idx="1829">
                  <c:v>230.9</c:v>
                </c:pt>
                <c:pt idx="1830">
                  <c:v>230.1</c:v>
                </c:pt>
                <c:pt idx="1831">
                  <c:v>229.4</c:v>
                </c:pt>
                <c:pt idx="1832">
                  <c:v>228.8</c:v>
                </c:pt>
                <c:pt idx="1833">
                  <c:v>228.2</c:v>
                </c:pt>
                <c:pt idx="1834">
                  <c:v>227.5</c:v>
                </c:pt>
                <c:pt idx="1835">
                  <c:v>226.7</c:v>
                </c:pt>
                <c:pt idx="1836">
                  <c:v>226</c:v>
                </c:pt>
                <c:pt idx="1837">
                  <c:v>225.3</c:v>
                </c:pt>
                <c:pt idx="1838">
                  <c:v>224.7</c:v>
                </c:pt>
                <c:pt idx="1839">
                  <c:v>224.1</c:v>
                </c:pt>
                <c:pt idx="1840">
                  <c:v>223.4</c:v>
                </c:pt>
                <c:pt idx="1841">
                  <c:v>222.5</c:v>
                </c:pt>
                <c:pt idx="1842">
                  <c:v>221.8</c:v>
                </c:pt>
                <c:pt idx="1843">
                  <c:v>221.2</c:v>
                </c:pt>
                <c:pt idx="1844">
                  <c:v>220.6</c:v>
                </c:pt>
              </c:numCache>
            </c:numRef>
          </c:yVal>
          <c:smooth val="1"/>
          <c:extLst xmlns:c16r2="http://schemas.microsoft.com/office/drawing/2015/06/chart">
            <c:ext xmlns:c16="http://schemas.microsoft.com/office/drawing/2014/chart" uri="{C3380CC4-5D6E-409C-BE32-E72D297353CC}">
              <c16:uniqueId val="{00000001-40FE-8342-9B51-741492022A67}"/>
            </c:ext>
          </c:extLst>
        </c:ser>
        <c:ser>
          <c:idx val="2"/>
          <c:order val="2"/>
          <c:tx>
            <c:strRef>
              <c:f>'15% T4 &amp;T7'!$L$1</c:f>
              <c:strCache>
                <c:ptCount val="1"/>
                <c:pt idx="0">
                  <c:v>Temperature 7(°C) 15 RB</c:v>
                </c:pt>
              </c:strCache>
            </c:strRef>
          </c:tx>
          <c:marker>
            <c:symbol val="none"/>
          </c:marker>
          <c:xVal>
            <c:numRef>
              <c:f>'15% T4 &amp;T7'!$A$2:$A$1846</c:f>
              <c:numCache>
                <c:formatCode>General</c:formatCode>
                <c:ptCount val="1845"/>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numCache>
            </c:numRef>
          </c:xVal>
          <c:yVal>
            <c:numRef>
              <c:f>'15% T4 &amp;T7'!$L$2:$L$1846</c:f>
              <c:numCache>
                <c:formatCode>General</c:formatCode>
                <c:ptCount val="1845"/>
                <c:pt idx="0">
                  <c:v>17</c:v>
                </c:pt>
                <c:pt idx="1">
                  <c:v>17</c:v>
                </c:pt>
                <c:pt idx="2">
                  <c:v>17</c:v>
                </c:pt>
                <c:pt idx="3">
                  <c:v>17</c:v>
                </c:pt>
                <c:pt idx="4">
                  <c:v>17</c:v>
                </c:pt>
                <c:pt idx="5">
                  <c:v>17</c:v>
                </c:pt>
                <c:pt idx="6">
                  <c:v>17</c:v>
                </c:pt>
                <c:pt idx="7">
                  <c:v>17</c:v>
                </c:pt>
                <c:pt idx="8">
                  <c:v>17</c:v>
                </c:pt>
                <c:pt idx="9">
                  <c:v>17</c:v>
                </c:pt>
                <c:pt idx="10">
                  <c:v>17</c:v>
                </c:pt>
                <c:pt idx="11">
                  <c:v>17</c:v>
                </c:pt>
                <c:pt idx="12">
                  <c:v>17</c:v>
                </c:pt>
                <c:pt idx="13">
                  <c:v>17</c:v>
                </c:pt>
                <c:pt idx="14">
                  <c:v>17</c:v>
                </c:pt>
                <c:pt idx="15">
                  <c:v>17</c:v>
                </c:pt>
                <c:pt idx="16">
                  <c:v>17</c:v>
                </c:pt>
                <c:pt idx="17">
                  <c:v>17</c:v>
                </c:pt>
                <c:pt idx="18">
                  <c:v>17</c:v>
                </c:pt>
                <c:pt idx="19">
                  <c:v>17</c:v>
                </c:pt>
                <c:pt idx="20">
                  <c:v>17</c:v>
                </c:pt>
                <c:pt idx="21">
                  <c:v>17</c:v>
                </c:pt>
                <c:pt idx="22">
                  <c:v>17</c:v>
                </c:pt>
                <c:pt idx="23">
                  <c:v>17</c:v>
                </c:pt>
                <c:pt idx="24">
                  <c:v>17</c:v>
                </c:pt>
                <c:pt idx="25">
                  <c:v>17</c:v>
                </c:pt>
                <c:pt idx="26">
                  <c:v>17</c:v>
                </c:pt>
                <c:pt idx="27">
                  <c:v>17</c:v>
                </c:pt>
                <c:pt idx="28">
                  <c:v>17</c:v>
                </c:pt>
                <c:pt idx="29">
                  <c:v>17</c:v>
                </c:pt>
                <c:pt idx="30">
                  <c:v>17</c:v>
                </c:pt>
                <c:pt idx="31">
                  <c:v>17</c:v>
                </c:pt>
                <c:pt idx="32">
                  <c:v>17</c:v>
                </c:pt>
                <c:pt idx="33">
                  <c:v>17</c:v>
                </c:pt>
                <c:pt idx="34">
                  <c:v>17</c:v>
                </c:pt>
                <c:pt idx="35">
                  <c:v>17.100000000000001</c:v>
                </c:pt>
                <c:pt idx="36">
                  <c:v>17.100000000000001</c:v>
                </c:pt>
                <c:pt idx="37">
                  <c:v>17.100000000000001</c:v>
                </c:pt>
                <c:pt idx="38">
                  <c:v>17.100000000000001</c:v>
                </c:pt>
                <c:pt idx="39">
                  <c:v>17.100000000000001</c:v>
                </c:pt>
                <c:pt idx="40">
                  <c:v>17.100000000000001</c:v>
                </c:pt>
                <c:pt idx="41">
                  <c:v>17.100000000000001</c:v>
                </c:pt>
                <c:pt idx="42">
                  <c:v>17.100000000000001</c:v>
                </c:pt>
                <c:pt idx="43">
                  <c:v>17.100000000000001</c:v>
                </c:pt>
                <c:pt idx="44">
                  <c:v>17</c:v>
                </c:pt>
                <c:pt idx="45">
                  <c:v>17</c:v>
                </c:pt>
                <c:pt idx="46">
                  <c:v>17.100000000000001</c:v>
                </c:pt>
                <c:pt idx="47">
                  <c:v>17.100000000000001</c:v>
                </c:pt>
                <c:pt idx="48">
                  <c:v>17.100000000000001</c:v>
                </c:pt>
                <c:pt idx="49">
                  <c:v>17.100000000000001</c:v>
                </c:pt>
                <c:pt idx="50">
                  <c:v>17</c:v>
                </c:pt>
                <c:pt idx="51">
                  <c:v>17</c:v>
                </c:pt>
                <c:pt idx="52">
                  <c:v>17</c:v>
                </c:pt>
                <c:pt idx="53">
                  <c:v>17</c:v>
                </c:pt>
                <c:pt idx="54">
                  <c:v>17.100000000000001</c:v>
                </c:pt>
                <c:pt idx="55">
                  <c:v>17.100000000000001</c:v>
                </c:pt>
                <c:pt idx="56">
                  <c:v>17.100000000000001</c:v>
                </c:pt>
                <c:pt idx="57">
                  <c:v>17.100000000000001</c:v>
                </c:pt>
                <c:pt idx="58">
                  <c:v>17.100000000000001</c:v>
                </c:pt>
                <c:pt idx="59">
                  <c:v>17.100000000000001</c:v>
                </c:pt>
                <c:pt idx="60">
                  <c:v>17.100000000000001</c:v>
                </c:pt>
                <c:pt idx="61">
                  <c:v>17</c:v>
                </c:pt>
                <c:pt idx="62">
                  <c:v>17.100000000000001</c:v>
                </c:pt>
                <c:pt idx="63">
                  <c:v>17.100000000000001</c:v>
                </c:pt>
                <c:pt idx="64">
                  <c:v>17</c:v>
                </c:pt>
                <c:pt idx="65">
                  <c:v>17.100000000000001</c:v>
                </c:pt>
                <c:pt idx="66">
                  <c:v>17</c:v>
                </c:pt>
                <c:pt idx="67">
                  <c:v>17.100000000000001</c:v>
                </c:pt>
                <c:pt idx="68">
                  <c:v>17.100000000000001</c:v>
                </c:pt>
                <c:pt idx="69">
                  <c:v>17.100000000000001</c:v>
                </c:pt>
                <c:pt idx="70">
                  <c:v>17.100000000000001</c:v>
                </c:pt>
                <c:pt idx="71">
                  <c:v>17.100000000000001</c:v>
                </c:pt>
                <c:pt idx="72">
                  <c:v>17.100000000000001</c:v>
                </c:pt>
                <c:pt idx="73">
                  <c:v>17.100000000000001</c:v>
                </c:pt>
                <c:pt idx="74">
                  <c:v>17.100000000000001</c:v>
                </c:pt>
                <c:pt idx="75">
                  <c:v>17.100000000000001</c:v>
                </c:pt>
                <c:pt idx="76">
                  <c:v>17.100000000000001</c:v>
                </c:pt>
                <c:pt idx="77">
                  <c:v>17.100000000000001</c:v>
                </c:pt>
                <c:pt idx="78">
                  <c:v>17.100000000000001</c:v>
                </c:pt>
                <c:pt idx="79">
                  <c:v>17.100000000000001</c:v>
                </c:pt>
                <c:pt idx="80">
                  <c:v>17.100000000000001</c:v>
                </c:pt>
                <c:pt idx="81">
                  <c:v>17.100000000000001</c:v>
                </c:pt>
                <c:pt idx="82">
                  <c:v>17.100000000000001</c:v>
                </c:pt>
                <c:pt idx="83">
                  <c:v>17.100000000000001</c:v>
                </c:pt>
                <c:pt idx="84">
                  <c:v>17.100000000000001</c:v>
                </c:pt>
                <c:pt idx="85">
                  <c:v>17.100000000000001</c:v>
                </c:pt>
                <c:pt idx="86">
                  <c:v>17.100000000000001</c:v>
                </c:pt>
                <c:pt idx="87">
                  <c:v>17.100000000000001</c:v>
                </c:pt>
                <c:pt idx="88">
                  <c:v>17.100000000000001</c:v>
                </c:pt>
                <c:pt idx="89">
                  <c:v>17.100000000000001</c:v>
                </c:pt>
                <c:pt idx="90">
                  <c:v>17.100000000000001</c:v>
                </c:pt>
                <c:pt idx="91">
                  <c:v>17.100000000000001</c:v>
                </c:pt>
                <c:pt idx="92">
                  <c:v>17.100000000000001</c:v>
                </c:pt>
                <c:pt idx="93">
                  <c:v>17.100000000000001</c:v>
                </c:pt>
                <c:pt idx="94">
                  <c:v>17.100000000000001</c:v>
                </c:pt>
                <c:pt idx="95">
                  <c:v>17.100000000000001</c:v>
                </c:pt>
                <c:pt idx="96">
                  <c:v>17.100000000000001</c:v>
                </c:pt>
                <c:pt idx="97">
                  <c:v>17.100000000000001</c:v>
                </c:pt>
                <c:pt idx="98">
                  <c:v>17.100000000000001</c:v>
                </c:pt>
                <c:pt idx="99">
                  <c:v>17.100000000000001</c:v>
                </c:pt>
                <c:pt idx="100">
                  <c:v>17.100000000000001</c:v>
                </c:pt>
                <c:pt idx="101">
                  <c:v>17.2</c:v>
                </c:pt>
                <c:pt idx="102">
                  <c:v>17.2</c:v>
                </c:pt>
                <c:pt idx="103">
                  <c:v>17.2</c:v>
                </c:pt>
                <c:pt idx="104">
                  <c:v>17.2</c:v>
                </c:pt>
                <c:pt idx="105">
                  <c:v>17.2</c:v>
                </c:pt>
                <c:pt idx="106">
                  <c:v>17.2</c:v>
                </c:pt>
                <c:pt idx="107">
                  <c:v>17.2</c:v>
                </c:pt>
                <c:pt idx="108">
                  <c:v>17.2</c:v>
                </c:pt>
                <c:pt idx="109">
                  <c:v>17.2</c:v>
                </c:pt>
                <c:pt idx="110">
                  <c:v>17.100000000000001</c:v>
                </c:pt>
                <c:pt idx="111">
                  <c:v>17.2</c:v>
                </c:pt>
                <c:pt idx="112">
                  <c:v>17.2</c:v>
                </c:pt>
                <c:pt idx="113">
                  <c:v>17.2</c:v>
                </c:pt>
                <c:pt idx="114">
                  <c:v>17.2</c:v>
                </c:pt>
                <c:pt idx="115">
                  <c:v>17.2</c:v>
                </c:pt>
                <c:pt idx="116">
                  <c:v>17.2</c:v>
                </c:pt>
                <c:pt idx="117">
                  <c:v>17.2</c:v>
                </c:pt>
                <c:pt idx="118">
                  <c:v>17.3</c:v>
                </c:pt>
                <c:pt idx="119">
                  <c:v>17.2</c:v>
                </c:pt>
                <c:pt idx="120">
                  <c:v>17.3</c:v>
                </c:pt>
                <c:pt idx="121">
                  <c:v>17.3</c:v>
                </c:pt>
                <c:pt idx="122">
                  <c:v>17.3</c:v>
                </c:pt>
                <c:pt idx="123">
                  <c:v>17.3</c:v>
                </c:pt>
                <c:pt idx="124">
                  <c:v>17.3</c:v>
                </c:pt>
                <c:pt idx="125">
                  <c:v>17.3</c:v>
                </c:pt>
                <c:pt idx="126">
                  <c:v>17.3</c:v>
                </c:pt>
                <c:pt idx="127">
                  <c:v>17.3</c:v>
                </c:pt>
                <c:pt idx="128">
                  <c:v>17.3</c:v>
                </c:pt>
                <c:pt idx="129">
                  <c:v>17.3</c:v>
                </c:pt>
                <c:pt idx="130">
                  <c:v>17.3</c:v>
                </c:pt>
                <c:pt idx="131">
                  <c:v>17.3</c:v>
                </c:pt>
                <c:pt idx="132">
                  <c:v>17.3</c:v>
                </c:pt>
                <c:pt idx="133">
                  <c:v>17.3</c:v>
                </c:pt>
                <c:pt idx="134">
                  <c:v>17.3</c:v>
                </c:pt>
                <c:pt idx="135">
                  <c:v>17.3</c:v>
                </c:pt>
                <c:pt idx="136">
                  <c:v>17.3</c:v>
                </c:pt>
                <c:pt idx="137">
                  <c:v>17.3</c:v>
                </c:pt>
                <c:pt idx="138">
                  <c:v>17.3</c:v>
                </c:pt>
                <c:pt idx="139">
                  <c:v>17.3</c:v>
                </c:pt>
                <c:pt idx="140">
                  <c:v>17.5</c:v>
                </c:pt>
                <c:pt idx="141">
                  <c:v>17.7</c:v>
                </c:pt>
                <c:pt idx="142">
                  <c:v>17.8</c:v>
                </c:pt>
                <c:pt idx="143">
                  <c:v>18.100000000000001</c:v>
                </c:pt>
                <c:pt idx="144">
                  <c:v>18.600000000000001</c:v>
                </c:pt>
                <c:pt idx="145">
                  <c:v>19.3</c:v>
                </c:pt>
                <c:pt idx="146">
                  <c:v>20.3</c:v>
                </c:pt>
                <c:pt idx="147">
                  <c:v>21.6</c:v>
                </c:pt>
                <c:pt idx="148">
                  <c:v>23.2</c:v>
                </c:pt>
                <c:pt idx="149">
                  <c:v>24.8</c:v>
                </c:pt>
                <c:pt idx="150">
                  <c:v>26.5</c:v>
                </c:pt>
                <c:pt idx="151">
                  <c:v>28.3</c:v>
                </c:pt>
                <c:pt idx="152">
                  <c:v>30</c:v>
                </c:pt>
                <c:pt idx="153">
                  <c:v>32</c:v>
                </c:pt>
                <c:pt idx="154">
                  <c:v>34.1</c:v>
                </c:pt>
                <c:pt idx="155">
                  <c:v>36.1</c:v>
                </c:pt>
                <c:pt idx="156">
                  <c:v>38.1</c:v>
                </c:pt>
                <c:pt idx="157">
                  <c:v>39.799999999999997</c:v>
                </c:pt>
                <c:pt idx="158">
                  <c:v>41</c:v>
                </c:pt>
                <c:pt idx="159">
                  <c:v>42.4</c:v>
                </c:pt>
                <c:pt idx="160">
                  <c:v>44.2</c:v>
                </c:pt>
                <c:pt idx="161">
                  <c:v>45.9</c:v>
                </c:pt>
                <c:pt idx="162">
                  <c:v>47.4</c:v>
                </c:pt>
                <c:pt idx="163">
                  <c:v>48.1</c:v>
                </c:pt>
                <c:pt idx="164">
                  <c:v>48.8</c:v>
                </c:pt>
                <c:pt idx="165">
                  <c:v>49.4</c:v>
                </c:pt>
                <c:pt idx="166">
                  <c:v>49.8</c:v>
                </c:pt>
                <c:pt idx="167">
                  <c:v>50</c:v>
                </c:pt>
                <c:pt idx="168">
                  <c:v>50.3</c:v>
                </c:pt>
                <c:pt idx="169">
                  <c:v>50.8</c:v>
                </c:pt>
                <c:pt idx="170">
                  <c:v>51.3</c:v>
                </c:pt>
                <c:pt idx="171">
                  <c:v>52.1</c:v>
                </c:pt>
                <c:pt idx="172">
                  <c:v>52.7</c:v>
                </c:pt>
                <c:pt idx="173">
                  <c:v>53.4</c:v>
                </c:pt>
                <c:pt idx="174">
                  <c:v>54</c:v>
                </c:pt>
                <c:pt idx="175">
                  <c:v>54.5</c:v>
                </c:pt>
                <c:pt idx="176">
                  <c:v>54.9</c:v>
                </c:pt>
                <c:pt idx="177">
                  <c:v>55.2</c:v>
                </c:pt>
                <c:pt idx="178">
                  <c:v>55.3</c:v>
                </c:pt>
                <c:pt idx="179">
                  <c:v>55.3</c:v>
                </c:pt>
                <c:pt idx="180">
                  <c:v>55.4</c:v>
                </c:pt>
                <c:pt idx="181">
                  <c:v>55.6</c:v>
                </c:pt>
                <c:pt idx="182">
                  <c:v>55.8</c:v>
                </c:pt>
                <c:pt idx="183">
                  <c:v>55.9</c:v>
                </c:pt>
                <c:pt idx="184">
                  <c:v>55.9</c:v>
                </c:pt>
                <c:pt idx="185">
                  <c:v>56.2</c:v>
                </c:pt>
                <c:pt idx="186">
                  <c:v>56.5</c:v>
                </c:pt>
                <c:pt idx="187">
                  <c:v>56.9</c:v>
                </c:pt>
                <c:pt idx="188">
                  <c:v>57.1</c:v>
                </c:pt>
                <c:pt idx="189">
                  <c:v>57.3</c:v>
                </c:pt>
                <c:pt idx="190">
                  <c:v>57.6</c:v>
                </c:pt>
                <c:pt idx="191">
                  <c:v>57.7</c:v>
                </c:pt>
                <c:pt idx="192">
                  <c:v>57.9</c:v>
                </c:pt>
                <c:pt idx="193">
                  <c:v>57.9</c:v>
                </c:pt>
                <c:pt idx="194">
                  <c:v>57.9</c:v>
                </c:pt>
                <c:pt idx="195">
                  <c:v>57.9</c:v>
                </c:pt>
                <c:pt idx="196">
                  <c:v>58</c:v>
                </c:pt>
                <c:pt idx="197">
                  <c:v>58.2</c:v>
                </c:pt>
                <c:pt idx="198">
                  <c:v>58.4</c:v>
                </c:pt>
                <c:pt idx="199">
                  <c:v>58.5</c:v>
                </c:pt>
                <c:pt idx="200">
                  <c:v>58.7</c:v>
                </c:pt>
                <c:pt idx="201">
                  <c:v>58.7</c:v>
                </c:pt>
                <c:pt idx="202">
                  <c:v>58.8</c:v>
                </c:pt>
                <c:pt idx="203">
                  <c:v>58.9</c:v>
                </c:pt>
                <c:pt idx="204">
                  <c:v>58.9</c:v>
                </c:pt>
                <c:pt idx="205">
                  <c:v>59</c:v>
                </c:pt>
                <c:pt idx="206">
                  <c:v>59</c:v>
                </c:pt>
                <c:pt idx="207">
                  <c:v>59</c:v>
                </c:pt>
                <c:pt idx="208">
                  <c:v>59</c:v>
                </c:pt>
                <c:pt idx="209">
                  <c:v>59</c:v>
                </c:pt>
                <c:pt idx="210">
                  <c:v>58.9</c:v>
                </c:pt>
                <c:pt idx="211">
                  <c:v>58.9</c:v>
                </c:pt>
                <c:pt idx="212">
                  <c:v>58.8</c:v>
                </c:pt>
                <c:pt idx="213">
                  <c:v>58.7</c:v>
                </c:pt>
                <c:pt idx="214">
                  <c:v>58.7</c:v>
                </c:pt>
                <c:pt idx="215">
                  <c:v>58.6</c:v>
                </c:pt>
                <c:pt idx="216">
                  <c:v>58.6</c:v>
                </c:pt>
                <c:pt idx="217">
                  <c:v>58.6</c:v>
                </c:pt>
                <c:pt idx="218">
                  <c:v>58.6</c:v>
                </c:pt>
                <c:pt idx="219">
                  <c:v>58.6</c:v>
                </c:pt>
                <c:pt idx="220">
                  <c:v>58.6</c:v>
                </c:pt>
                <c:pt idx="221">
                  <c:v>58.6</c:v>
                </c:pt>
                <c:pt idx="222">
                  <c:v>58.6</c:v>
                </c:pt>
                <c:pt idx="223">
                  <c:v>58.6</c:v>
                </c:pt>
                <c:pt idx="224">
                  <c:v>58.6</c:v>
                </c:pt>
                <c:pt idx="225">
                  <c:v>58.6</c:v>
                </c:pt>
                <c:pt idx="226">
                  <c:v>58.6</c:v>
                </c:pt>
                <c:pt idx="227">
                  <c:v>58.6</c:v>
                </c:pt>
                <c:pt idx="228">
                  <c:v>58.6</c:v>
                </c:pt>
                <c:pt idx="229">
                  <c:v>58.6</c:v>
                </c:pt>
                <c:pt idx="230">
                  <c:v>58.6</c:v>
                </c:pt>
                <c:pt idx="231">
                  <c:v>58.6</c:v>
                </c:pt>
                <c:pt idx="232">
                  <c:v>58.6</c:v>
                </c:pt>
                <c:pt idx="233">
                  <c:v>58.6</c:v>
                </c:pt>
                <c:pt idx="234">
                  <c:v>58.5</c:v>
                </c:pt>
                <c:pt idx="235">
                  <c:v>58.6</c:v>
                </c:pt>
                <c:pt idx="236">
                  <c:v>58.6</c:v>
                </c:pt>
                <c:pt idx="237">
                  <c:v>58.6</c:v>
                </c:pt>
                <c:pt idx="238">
                  <c:v>58.7</c:v>
                </c:pt>
                <c:pt idx="239">
                  <c:v>58.7</c:v>
                </c:pt>
                <c:pt idx="240">
                  <c:v>58.7</c:v>
                </c:pt>
                <c:pt idx="241">
                  <c:v>58.7</c:v>
                </c:pt>
                <c:pt idx="242">
                  <c:v>58.7</c:v>
                </c:pt>
                <c:pt idx="243">
                  <c:v>58.6</c:v>
                </c:pt>
                <c:pt idx="244">
                  <c:v>58.6</c:v>
                </c:pt>
                <c:pt idx="245">
                  <c:v>58.5</c:v>
                </c:pt>
                <c:pt idx="246">
                  <c:v>58.3</c:v>
                </c:pt>
                <c:pt idx="247">
                  <c:v>58.1</c:v>
                </c:pt>
                <c:pt idx="248">
                  <c:v>58.1</c:v>
                </c:pt>
                <c:pt idx="249">
                  <c:v>57.9</c:v>
                </c:pt>
                <c:pt idx="250">
                  <c:v>57.9</c:v>
                </c:pt>
                <c:pt idx="251">
                  <c:v>57.8</c:v>
                </c:pt>
                <c:pt idx="252">
                  <c:v>57.8</c:v>
                </c:pt>
                <c:pt idx="253">
                  <c:v>57.9</c:v>
                </c:pt>
                <c:pt idx="254">
                  <c:v>57.9</c:v>
                </c:pt>
                <c:pt idx="255">
                  <c:v>57.9</c:v>
                </c:pt>
                <c:pt idx="256">
                  <c:v>57.9</c:v>
                </c:pt>
                <c:pt idx="257">
                  <c:v>57.9</c:v>
                </c:pt>
                <c:pt idx="258">
                  <c:v>57.9</c:v>
                </c:pt>
                <c:pt idx="259">
                  <c:v>57.9</c:v>
                </c:pt>
                <c:pt idx="260">
                  <c:v>57.9</c:v>
                </c:pt>
                <c:pt idx="261">
                  <c:v>57.8</c:v>
                </c:pt>
                <c:pt idx="262">
                  <c:v>57.8</c:v>
                </c:pt>
                <c:pt idx="263">
                  <c:v>57.8</c:v>
                </c:pt>
                <c:pt idx="264">
                  <c:v>57.8</c:v>
                </c:pt>
                <c:pt idx="265">
                  <c:v>57.7</c:v>
                </c:pt>
                <c:pt idx="266">
                  <c:v>57.7</c:v>
                </c:pt>
                <c:pt idx="267">
                  <c:v>57.6</c:v>
                </c:pt>
                <c:pt idx="268">
                  <c:v>57.5</c:v>
                </c:pt>
                <c:pt idx="269">
                  <c:v>57.4</c:v>
                </c:pt>
                <c:pt idx="270">
                  <c:v>57.3</c:v>
                </c:pt>
                <c:pt idx="271">
                  <c:v>57.3</c:v>
                </c:pt>
                <c:pt idx="272">
                  <c:v>57.3</c:v>
                </c:pt>
                <c:pt idx="273">
                  <c:v>57.4</c:v>
                </c:pt>
                <c:pt idx="274">
                  <c:v>57.4</c:v>
                </c:pt>
                <c:pt idx="275">
                  <c:v>57.4</c:v>
                </c:pt>
                <c:pt idx="276">
                  <c:v>57.4</c:v>
                </c:pt>
                <c:pt idx="277">
                  <c:v>57.4</c:v>
                </c:pt>
                <c:pt idx="278">
                  <c:v>57.4</c:v>
                </c:pt>
                <c:pt idx="279">
                  <c:v>57.4</c:v>
                </c:pt>
                <c:pt idx="280">
                  <c:v>57.3</c:v>
                </c:pt>
                <c:pt idx="281">
                  <c:v>57.2</c:v>
                </c:pt>
                <c:pt idx="282">
                  <c:v>57.1</c:v>
                </c:pt>
                <c:pt idx="283">
                  <c:v>57.1</c:v>
                </c:pt>
                <c:pt idx="284">
                  <c:v>57.1</c:v>
                </c:pt>
                <c:pt idx="285">
                  <c:v>57.1</c:v>
                </c:pt>
                <c:pt idx="286">
                  <c:v>57.1</c:v>
                </c:pt>
                <c:pt idx="287">
                  <c:v>57.1</c:v>
                </c:pt>
                <c:pt idx="288">
                  <c:v>57.1</c:v>
                </c:pt>
                <c:pt idx="289">
                  <c:v>57.1</c:v>
                </c:pt>
                <c:pt idx="290">
                  <c:v>57.2</c:v>
                </c:pt>
                <c:pt idx="291">
                  <c:v>57.4</c:v>
                </c:pt>
                <c:pt idx="292">
                  <c:v>57.5</c:v>
                </c:pt>
                <c:pt idx="293">
                  <c:v>57.6</c:v>
                </c:pt>
                <c:pt idx="294">
                  <c:v>57.7</c:v>
                </c:pt>
                <c:pt idx="295">
                  <c:v>57.8</c:v>
                </c:pt>
                <c:pt idx="296">
                  <c:v>57.8</c:v>
                </c:pt>
                <c:pt idx="297">
                  <c:v>57.8</c:v>
                </c:pt>
                <c:pt idx="298">
                  <c:v>57.8</c:v>
                </c:pt>
                <c:pt idx="299">
                  <c:v>57.8</c:v>
                </c:pt>
                <c:pt idx="300">
                  <c:v>57.8</c:v>
                </c:pt>
                <c:pt idx="301">
                  <c:v>57.8</c:v>
                </c:pt>
                <c:pt idx="302">
                  <c:v>57.8</c:v>
                </c:pt>
                <c:pt idx="303">
                  <c:v>57.9</c:v>
                </c:pt>
                <c:pt idx="304">
                  <c:v>58</c:v>
                </c:pt>
                <c:pt idx="305">
                  <c:v>58.2</c:v>
                </c:pt>
                <c:pt idx="306">
                  <c:v>58.4</c:v>
                </c:pt>
                <c:pt idx="307">
                  <c:v>58.4</c:v>
                </c:pt>
                <c:pt idx="308">
                  <c:v>58.4</c:v>
                </c:pt>
                <c:pt idx="309">
                  <c:v>58.5</c:v>
                </c:pt>
                <c:pt idx="310">
                  <c:v>58.5</c:v>
                </c:pt>
                <c:pt idx="311">
                  <c:v>58.5</c:v>
                </c:pt>
                <c:pt idx="312">
                  <c:v>58.5</c:v>
                </c:pt>
                <c:pt idx="313">
                  <c:v>58.5</c:v>
                </c:pt>
                <c:pt idx="314">
                  <c:v>58.4</c:v>
                </c:pt>
                <c:pt idx="315">
                  <c:v>58.3</c:v>
                </c:pt>
                <c:pt idx="316">
                  <c:v>58.2</c:v>
                </c:pt>
                <c:pt idx="317">
                  <c:v>58</c:v>
                </c:pt>
                <c:pt idx="318">
                  <c:v>57.9</c:v>
                </c:pt>
                <c:pt idx="319">
                  <c:v>57.8</c:v>
                </c:pt>
                <c:pt idx="320">
                  <c:v>57.8</c:v>
                </c:pt>
                <c:pt idx="321">
                  <c:v>58</c:v>
                </c:pt>
                <c:pt idx="322">
                  <c:v>58.2</c:v>
                </c:pt>
                <c:pt idx="323">
                  <c:v>58.3</c:v>
                </c:pt>
                <c:pt idx="324">
                  <c:v>58.5</c:v>
                </c:pt>
                <c:pt idx="325">
                  <c:v>58.5</c:v>
                </c:pt>
                <c:pt idx="326">
                  <c:v>58.6</c:v>
                </c:pt>
                <c:pt idx="327">
                  <c:v>58.6</c:v>
                </c:pt>
                <c:pt idx="328">
                  <c:v>58.7</c:v>
                </c:pt>
                <c:pt idx="329">
                  <c:v>58.7</c:v>
                </c:pt>
                <c:pt idx="330">
                  <c:v>58.7</c:v>
                </c:pt>
                <c:pt idx="331">
                  <c:v>58.7</c:v>
                </c:pt>
                <c:pt idx="332">
                  <c:v>58.7</c:v>
                </c:pt>
                <c:pt idx="333">
                  <c:v>58.8</c:v>
                </c:pt>
                <c:pt idx="334">
                  <c:v>58.8</c:v>
                </c:pt>
                <c:pt idx="335">
                  <c:v>58.7</c:v>
                </c:pt>
                <c:pt idx="336">
                  <c:v>58.7</c:v>
                </c:pt>
                <c:pt idx="337">
                  <c:v>58.6</c:v>
                </c:pt>
                <c:pt idx="338">
                  <c:v>58.6</c:v>
                </c:pt>
                <c:pt idx="339">
                  <c:v>58.5</c:v>
                </c:pt>
                <c:pt idx="340">
                  <c:v>58.5</c:v>
                </c:pt>
                <c:pt idx="341">
                  <c:v>58.4</c:v>
                </c:pt>
                <c:pt idx="342">
                  <c:v>58.4</c:v>
                </c:pt>
                <c:pt idx="343">
                  <c:v>58.4</c:v>
                </c:pt>
                <c:pt idx="344">
                  <c:v>58.4</c:v>
                </c:pt>
                <c:pt idx="345">
                  <c:v>58.4</c:v>
                </c:pt>
                <c:pt idx="346">
                  <c:v>58.3</c:v>
                </c:pt>
                <c:pt idx="347">
                  <c:v>58.2</c:v>
                </c:pt>
                <c:pt idx="348">
                  <c:v>58.1</c:v>
                </c:pt>
                <c:pt idx="349">
                  <c:v>58.1</c:v>
                </c:pt>
                <c:pt idx="350">
                  <c:v>58.1</c:v>
                </c:pt>
                <c:pt idx="351">
                  <c:v>58.1</c:v>
                </c:pt>
                <c:pt idx="352">
                  <c:v>58.1</c:v>
                </c:pt>
                <c:pt idx="353">
                  <c:v>58.1</c:v>
                </c:pt>
                <c:pt idx="354">
                  <c:v>58.1</c:v>
                </c:pt>
                <c:pt idx="355">
                  <c:v>58.1</c:v>
                </c:pt>
                <c:pt idx="356">
                  <c:v>58.1</c:v>
                </c:pt>
                <c:pt idx="357">
                  <c:v>58.2</c:v>
                </c:pt>
                <c:pt idx="358">
                  <c:v>58.2</c:v>
                </c:pt>
                <c:pt idx="359">
                  <c:v>58.1</c:v>
                </c:pt>
                <c:pt idx="360">
                  <c:v>58.1</c:v>
                </c:pt>
                <c:pt idx="361">
                  <c:v>58</c:v>
                </c:pt>
                <c:pt idx="362">
                  <c:v>57.8</c:v>
                </c:pt>
                <c:pt idx="363">
                  <c:v>57.7</c:v>
                </c:pt>
                <c:pt idx="364">
                  <c:v>57.7</c:v>
                </c:pt>
                <c:pt idx="365">
                  <c:v>57.7</c:v>
                </c:pt>
                <c:pt idx="366">
                  <c:v>57.7</c:v>
                </c:pt>
                <c:pt idx="367">
                  <c:v>57.7</c:v>
                </c:pt>
                <c:pt idx="368">
                  <c:v>57.7</c:v>
                </c:pt>
                <c:pt idx="369">
                  <c:v>57.7</c:v>
                </c:pt>
                <c:pt idx="370">
                  <c:v>57.7</c:v>
                </c:pt>
                <c:pt idx="371">
                  <c:v>57.7</c:v>
                </c:pt>
                <c:pt idx="372">
                  <c:v>57.6</c:v>
                </c:pt>
                <c:pt idx="373">
                  <c:v>57.7</c:v>
                </c:pt>
                <c:pt idx="374">
                  <c:v>57.7</c:v>
                </c:pt>
                <c:pt idx="375">
                  <c:v>57.7</c:v>
                </c:pt>
                <c:pt idx="376">
                  <c:v>57.7</c:v>
                </c:pt>
                <c:pt idx="377">
                  <c:v>57.7</c:v>
                </c:pt>
                <c:pt idx="378">
                  <c:v>57.7</c:v>
                </c:pt>
                <c:pt idx="379">
                  <c:v>57.7</c:v>
                </c:pt>
                <c:pt idx="380">
                  <c:v>57.7</c:v>
                </c:pt>
                <c:pt idx="381">
                  <c:v>57.7</c:v>
                </c:pt>
                <c:pt idx="382">
                  <c:v>57.6</c:v>
                </c:pt>
                <c:pt idx="383">
                  <c:v>57.5</c:v>
                </c:pt>
                <c:pt idx="384">
                  <c:v>57.5</c:v>
                </c:pt>
                <c:pt idx="385">
                  <c:v>57.4</c:v>
                </c:pt>
                <c:pt idx="386">
                  <c:v>57.4</c:v>
                </c:pt>
                <c:pt idx="387">
                  <c:v>57.5</c:v>
                </c:pt>
                <c:pt idx="388">
                  <c:v>57.5</c:v>
                </c:pt>
                <c:pt idx="389">
                  <c:v>57.5</c:v>
                </c:pt>
                <c:pt idx="390">
                  <c:v>57.5</c:v>
                </c:pt>
                <c:pt idx="391">
                  <c:v>57.5</c:v>
                </c:pt>
                <c:pt idx="392">
                  <c:v>57.5</c:v>
                </c:pt>
                <c:pt idx="393">
                  <c:v>57.5</c:v>
                </c:pt>
                <c:pt idx="394">
                  <c:v>57.6</c:v>
                </c:pt>
                <c:pt idx="395">
                  <c:v>57.6</c:v>
                </c:pt>
                <c:pt idx="396">
                  <c:v>57.6</c:v>
                </c:pt>
                <c:pt idx="397">
                  <c:v>57.6</c:v>
                </c:pt>
                <c:pt idx="398">
                  <c:v>57.5</c:v>
                </c:pt>
                <c:pt idx="399">
                  <c:v>57.5</c:v>
                </c:pt>
                <c:pt idx="400">
                  <c:v>57.5</c:v>
                </c:pt>
                <c:pt idx="401">
                  <c:v>57.6</c:v>
                </c:pt>
                <c:pt idx="402">
                  <c:v>57.6</c:v>
                </c:pt>
                <c:pt idx="403">
                  <c:v>57.6</c:v>
                </c:pt>
                <c:pt idx="404">
                  <c:v>57.7</c:v>
                </c:pt>
                <c:pt idx="405">
                  <c:v>57.7</c:v>
                </c:pt>
                <c:pt idx="406">
                  <c:v>57.7</c:v>
                </c:pt>
                <c:pt idx="407">
                  <c:v>57.7</c:v>
                </c:pt>
                <c:pt idx="408">
                  <c:v>57.7</c:v>
                </c:pt>
                <c:pt idx="409">
                  <c:v>57.7</c:v>
                </c:pt>
                <c:pt idx="410">
                  <c:v>57.8</c:v>
                </c:pt>
                <c:pt idx="411">
                  <c:v>57.9</c:v>
                </c:pt>
                <c:pt idx="412">
                  <c:v>57.9</c:v>
                </c:pt>
                <c:pt idx="413">
                  <c:v>57.9</c:v>
                </c:pt>
                <c:pt idx="414">
                  <c:v>57.9</c:v>
                </c:pt>
                <c:pt idx="415">
                  <c:v>57.9</c:v>
                </c:pt>
                <c:pt idx="416">
                  <c:v>58</c:v>
                </c:pt>
                <c:pt idx="417">
                  <c:v>58</c:v>
                </c:pt>
                <c:pt idx="418">
                  <c:v>58</c:v>
                </c:pt>
                <c:pt idx="419">
                  <c:v>58.1</c:v>
                </c:pt>
                <c:pt idx="420">
                  <c:v>58.2</c:v>
                </c:pt>
                <c:pt idx="421">
                  <c:v>58.2</c:v>
                </c:pt>
                <c:pt idx="422">
                  <c:v>58.3</c:v>
                </c:pt>
                <c:pt idx="423">
                  <c:v>58.3</c:v>
                </c:pt>
                <c:pt idx="424">
                  <c:v>58.3</c:v>
                </c:pt>
                <c:pt idx="425">
                  <c:v>58.4</c:v>
                </c:pt>
                <c:pt idx="426">
                  <c:v>58.5</c:v>
                </c:pt>
                <c:pt idx="427">
                  <c:v>58.6</c:v>
                </c:pt>
                <c:pt idx="428">
                  <c:v>58.6</c:v>
                </c:pt>
                <c:pt idx="429">
                  <c:v>58.7</c:v>
                </c:pt>
                <c:pt idx="430">
                  <c:v>58.7</c:v>
                </c:pt>
                <c:pt idx="431">
                  <c:v>58.7</c:v>
                </c:pt>
                <c:pt idx="432">
                  <c:v>58.7</c:v>
                </c:pt>
                <c:pt idx="433">
                  <c:v>58.8</c:v>
                </c:pt>
                <c:pt idx="434">
                  <c:v>58.8</c:v>
                </c:pt>
                <c:pt idx="435">
                  <c:v>58.8</c:v>
                </c:pt>
                <c:pt idx="436">
                  <c:v>58.8</c:v>
                </c:pt>
                <c:pt idx="437">
                  <c:v>58.8</c:v>
                </c:pt>
                <c:pt idx="438">
                  <c:v>58.8</c:v>
                </c:pt>
                <c:pt idx="439">
                  <c:v>58.8</c:v>
                </c:pt>
                <c:pt idx="440">
                  <c:v>58.9</c:v>
                </c:pt>
                <c:pt idx="441">
                  <c:v>58.9</c:v>
                </c:pt>
                <c:pt idx="442">
                  <c:v>58.9</c:v>
                </c:pt>
                <c:pt idx="443">
                  <c:v>58.8</c:v>
                </c:pt>
                <c:pt idx="444">
                  <c:v>58.8</c:v>
                </c:pt>
                <c:pt idx="445">
                  <c:v>58.8</c:v>
                </c:pt>
                <c:pt idx="446">
                  <c:v>58.8</c:v>
                </c:pt>
                <c:pt idx="447">
                  <c:v>58.8</c:v>
                </c:pt>
                <c:pt idx="448">
                  <c:v>58.8</c:v>
                </c:pt>
                <c:pt idx="449">
                  <c:v>58.9</c:v>
                </c:pt>
                <c:pt idx="450">
                  <c:v>59</c:v>
                </c:pt>
                <c:pt idx="451">
                  <c:v>59.1</c:v>
                </c:pt>
                <c:pt idx="452">
                  <c:v>59.2</c:v>
                </c:pt>
                <c:pt idx="453">
                  <c:v>59.2</c:v>
                </c:pt>
                <c:pt idx="454">
                  <c:v>59.2</c:v>
                </c:pt>
                <c:pt idx="455">
                  <c:v>59.2</c:v>
                </c:pt>
                <c:pt idx="456">
                  <c:v>59.2</c:v>
                </c:pt>
                <c:pt idx="457">
                  <c:v>59.2</c:v>
                </c:pt>
                <c:pt idx="458">
                  <c:v>59.2</c:v>
                </c:pt>
                <c:pt idx="459">
                  <c:v>59.2</c:v>
                </c:pt>
                <c:pt idx="460">
                  <c:v>59.2</c:v>
                </c:pt>
                <c:pt idx="461">
                  <c:v>59.1</c:v>
                </c:pt>
                <c:pt idx="462">
                  <c:v>59.1</c:v>
                </c:pt>
                <c:pt idx="463">
                  <c:v>59.1</c:v>
                </c:pt>
                <c:pt idx="464">
                  <c:v>59.1</c:v>
                </c:pt>
                <c:pt idx="465">
                  <c:v>59.2</c:v>
                </c:pt>
                <c:pt idx="466">
                  <c:v>59.2</c:v>
                </c:pt>
                <c:pt idx="467">
                  <c:v>59.2</c:v>
                </c:pt>
                <c:pt idx="468">
                  <c:v>59.3</c:v>
                </c:pt>
                <c:pt idx="469">
                  <c:v>59.4</c:v>
                </c:pt>
                <c:pt idx="470">
                  <c:v>59.4</c:v>
                </c:pt>
                <c:pt idx="471">
                  <c:v>59.4</c:v>
                </c:pt>
                <c:pt idx="472">
                  <c:v>59.5</c:v>
                </c:pt>
                <c:pt idx="473">
                  <c:v>59.6</c:v>
                </c:pt>
                <c:pt idx="474">
                  <c:v>59.6</c:v>
                </c:pt>
                <c:pt idx="475">
                  <c:v>59.7</c:v>
                </c:pt>
                <c:pt idx="476">
                  <c:v>59.7</c:v>
                </c:pt>
                <c:pt idx="477">
                  <c:v>59.8</c:v>
                </c:pt>
                <c:pt idx="478">
                  <c:v>59.8</c:v>
                </c:pt>
                <c:pt idx="479">
                  <c:v>59.8</c:v>
                </c:pt>
                <c:pt idx="480">
                  <c:v>59.9</c:v>
                </c:pt>
                <c:pt idx="481">
                  <c:v>59.9</c:v>
                </c:pt>
                <c:pt idx="482">
                  <c:v>59.9</c:v>
                </c:pt>
                <c:pt idx="483">
                  <c:v>59.9</c:v>
                </c:pt>
                <c:pt idx="484">
                  <c:v>59.9</c:v>
                </c:pt>
                <c:pt idx="485">
                  <c:v>60</c:v>
                </c:pt>
                <c:pt idx="486">
                  <c:v>60</c:v>
                </c:pt>
                <c:pt idx="487">
                  <c:v>60</c:v>
                </c:pt>
                <c:pt idx="488">
                  <c:v>60.1</c:v>
                </c:pt>
                <c:pt idx="489">
                  <c:v>60.2</c:v>
                </c:pt>
                <c:pt idx="490">
                  <c:v>60.3</c:v>
                </c:pt>
                <c:pt idx="491">
                  <c:v>60.3</c:v>
                </c:pt>
                <c:pt idx="492">
                  <c:v>60.3</c:v>
                </c:pt>
                <c:pt idx="493">
                  <c:v>60.3</c:v>
                </c:pt>
                <c:pt idx="494">
                  <c:v>60.4</c:v>
                </c:pt>
                <c:pt idx="495">
                  <c:v>60.4</c:v>
                </c:pt>
                <c:pt idx="496">
                  <c:v>60.4</c:v>
                </c:pt>
                <c:pt idx="497">
                  <c:v>60.4</c:v>
                </c:pt>
                <c:pt idx="498">
                  <c:v>60.4</c:v>
                </c:pt>
                <c:pt idx="499">
                  <c:v>60.4</c:v>
                </c:pt>
                <c:pt idx="500">
                  <c:v>60.4</c:v>
                </c:pt>
                <c:pt idx="501">
                  <c:v>60.5</c:v>
                </c:pt>
                <c:pt idx="502">
                  <c:v>60.5</c:v>
                </c:pt>
                <c:pt idx="503">
                  <c:v>60.5</c:v>
                </c:pt>
                <c:pt idx="504">
                  <c:v>60.5</c:v>
                </c:pt>
                <c:pt idx="505">
                  <c:v>60.6</c:v>
                </c:pt>
                <c:pt idx="506">
                  <c:v>60.7</c:v>
                </c:pt>
                <c:pt idx="507">
                  <c:v>60.7</c:v>
                </c:pt>
                <c:pt idx="508">
                  <c:v>60.8</c:v>
                </c:pt>
                <c:pt idx="509">
                  <c:v>60.8</c:v>
                </c:pt>
                <c:pt idx="510">
                  <c:v>60.8</c:v>
                </c:pt>
                <c:pt idx="511">
                  <c:v>60.8</c:v>
                </c:pt>
                <c:pt idx="512">
                  <c:v>60.8</c:v>
                </c:pt>
                <c:pt idx="513">
                  <c:v>60.8</c:v>
                </c:pt>
                <c:pt idx="514">
                  <c:v>60.8</c:v>
                </c:pt>
                <c:pt idx="515">
                  <c:v>60.8</c:v>
                </c:pt>
                <c:pt idx="516">
                  <c:v>60.8</c:v>
                </c:pt>
                <c:pt idx="517">
                  <c:v>60.9</c:v>
                </c:pt>
                <c:pt idx="518">
                  <c:v>60.9</c:v>
                </c:pt>
                <c:pt idx="519">
                  <c:v>60.9</c:v>
                </c:pt>
                <c:pt idx="520">
                  <c:v>61</c:v>
                </c:pt>
                <c:pt idx="521">
                  <c:v>61</c:v>
                </c:pt>
                <c:pt idx="522">
                  <c:v>61</c:v>
                </c:pt>
                <c:pt idx="523">
                  <c:v>61.1</c:v>
                </c:pt>
                <c:pt idx="524">
                  <c:v>61.1</c:v>
                </c:pt>
                <c:pt idx="525">
                  <c:v>61.2</c:v>
                </c:pt>
                <c:pt idx="526">
                  <c:v>61.3</c:v>
                </c:pt>
                <c:pt idx="527">
                  <c:v>61.3</c:v>
                </c:pt>
                <c:pt idx="528">
                  <c:v>61.4</c:v>
                </c:pt>
                <c:pt idx="529">
                  <c:v>61.4</c:v>
                </c:pt>
                <c:pt idx="530">
                  <c:v>61.5</c:v>
                </c:pt>
                <c:pt idx="531">
                  <c:v>61.5</c:v>
                </c:pt>
                <c:pt idx="532">
                  <c:v>61.6</c:v>
                </c:pt>
                <c:pt idx="533">
                  <c:v>61.6</c:v>
                </c:pt>
                <c:pt idx="534">
                  <c:v>61.7</c:v>
                </c:pt>
                <c:pt idx="535">
                  <c:v>61.7</c:v>
                </c:pt>
                <c:pt idx="536">
                  <c:v>61.7</c:v>
                </c:pt>
                <c:pt idx="537">
                  <c:v>61.7</c:v>
                </c:pt>
                <c:pt idx="538">
                  <c:v>61.7</c:v>
                </c:pt>
                <c:pt idx="539">
                  <c:v>61.8</c:v>
                </c:pt>
                <c:pt idx="540">
                  <c:v>61.7</c:v>
                </c:pt>
                <c:pt idx="541">
                  <c:v>61.6</c:v>
                </c:pt>
                <c:pt idx="542">
                  <c:v>61.5</c:v>
                </c:pt>
                <c:pt idx="543">
                  <c:v>61.5</c:v>
                </c:pt>
                <c:pt idx="544">
                  <c:v>61.5</c:v>
                </c:pt>
                <c:pt idx="545">
                  <c:v>61.5</c:v>
                </c:pt>
                <c:pt idx="546">
                  <c:v>61.5</c:v>
                </c:pt>
                <c:pt idx="547">
                  <c:v>61.6</c:v>
                </c:pt>
                <c:pt idx="548">
                  <c:v>61.6</c:v>
                </c:pt>
                <c:pt idx="549">
                  <c:v>61.6</c:v>
                </c:pt>
                <c:pt idx="550">
                  <c:v>61.7</c:v>
                </c:pt>
                <c:pt idx="551">
                  <c:v>61.7</c:v>
                </c:pt>
                <c:pt idx="552">
                  <c:v>61.8</c:v>
                </c:pt>
                <c:pt idx="553">
                  <c:v>61.8</c:v>
                </c:pt>
                <c:pt idx="554">
                  <c:v>61.7</c:v>
                </c:pt>
                <c:pt idx="555">
                  <c:v>61.7</c:v>
                </c:pt>
                <c:pt idx="556">
                  <c:v>61.7</c:v>
                </c:pt>
                <c:pt idx="557">
                  <c:v>61.7</c:v>
                </c:pt>
                <c:pt idx="558">
                  <c:v>61.8</c:v>
                </c:pt>
                <c:pt idx="559">
                  <c:v>61.8</c:v>
                </c:pt>
                <c:pt idx="560">
                  <c:v>61.8</c:v>
                </c:pt>
                <c:pt idx="561">
                  <c:v>61.8</c:v>
                </c:pt>
                <c:pt idx="562">
                  <c:v>61.9</c:v>
                </c:pt>
                <c:pt idx="563">
                  <c:v>61.9</c:v>
                </c:pt>
                <c:pt idx="564">
                  <c:v>61.9</c:v>
                </c:pt>
                <c:pt idx="565">
                  <c:v>62</c:v>
                </c:pt>
                <c:pt idx="566">
                  <c:v>62</c:v>
                </c:pt>
                <c:pt idx="567">
                  <c:v>62</c:v>
                </c:pt>
                <c:pt idx="568">
                  <c:v>62</c:v>
                </c:pt>
                <c:pt idx="569">
                  <c:v>62</c:v>
                </c:pt>
                <c:pt idx="570">
                  <c:v>62</c:v>
                </c:pt>
                <c:pt idx="571">
                  <c:v>62</c:v>
                </c:pt>
                <c:pt idx="572">
                  <c:v>62.1</c:v>
                </c:pt>
                <c:pt idx="573">
                  <c:v>62.1</c:v>
                </c:pt>
                <c:pt idx="574">
                  <c:v>62.1</c:v>
                </c:pt>
                <c:pt idx="575">
                  <c:v>62.1</c:v>
                </c:pt>
                <c:pt idx="576">
                  <c:v>62.1</c:v>
                </c:pt>
                <c:pt idx="577">
                  <c:v>62.2</c:v>
                </c:pt>
                <c:pt idx="578">
                  <c:v>62.2</c:v>
                </c:pt>
                <c:pt idx="579">
                  <c:v>62.2</c:v>
                </c:pt>
                <c:pt idx="580">
                  <c:v>62.2</c:v>
                </c:pt>
                <c:pt idx="581">
                  <c:v>62.3</c:v>
                </c:pt>
                <c:pt idx="582">
                  <c:v>62.3</c:v>
                </c:pt>
                <c:pt idx="583">
                  <c:v>62.4</c:v>
                </c:pt>
                <c:pt idx="584">
                  <c:v>62.4</c:v>
                </c:pt>
                <c:pt idx="585">
                  <c:v>62.4</c:v>
                </c:pt>
                <c:pt idx="586">
                  <c:v>62.4</c:v>
                </c:pt>
                <c:pt idx="587">
                  <c:v>62.5</c:v>
                </c:pt>
                <c:pt idx="588">
                  <c:v>62.5</c:v>
                </c:pt>
                <c:pt idx="589">
                  <c:v>62.5</c:v>
                </c:pt>
                <c:pt idx="590">
                  <c:v>62.5</c:v>
                </c:pt>
                <c:pt idx="591">
                  <c:v>62.6</c:v>
                </c:pt>
                <c:pt idx="592">
                  <c:v>62.6</c:v>
                </c:pt>
                <c:pt idx="593">
                  <c:v>62.6</c:v>
                </c:pt>
                <c:pt idx="594">
                  <c:v>62.6</c:v>
                </c:pt>
                <c:pt idx="595">
                  <c:v>62.6</c:v>
                </c:pt>
                <c:pt idx="596">
                  <c:v>62.7</c:v>
                </c:pt>
                <c:pt idx="597">
                  <c:v>62.7</c:v>
                </c:pt>
                <c:pt idx="598">
                  <c:v>62.7</c:v>
                </c:pt>
                <c:pt idx="599">
                  <c:v>62.8</c:v>
                </c:pt>
                <c:pt idx="600">
                  <c:v>62.8</c:v>
                </c:pt>
                <c:pt idx="601">
                  <c:v>62.8</c:v>
                </c:pt>
                <c:pt idx="602">
                  <c:v>62.8</c:v>
                </c:pt>
                <c:pt idx="603">
                  <c:v>62.8</c:v>
                </c:pt>
                <c:pt idx="604">
                  <c:v>62.8</c:v>
                </c:pt>
                <c:pt idx="605">
                  <c:v>62.8</c:v>
                </c:pt>
                <c:pt idx="606">
                  <c:v>62.9</c:v>
                </c:pt>
                <c:pt idx="607">
                  <c:v>62.9</c:v>
                </c:pt>
                <c:pt idx="608">
                  <c:v>62.9</c:v>
                </c:pt>
                <c:pt idx="609">
                  <c:v>62.9</c:v>
                </c:pt>
                <c:pt idx="610">
                  <c:v>62.9</c:v>
                </c:pt>
                <c:pt idx="611">
                  <c:v>62.9</c:v>
                </c:pt>
                <c:pt idx="612">
                  <c:v>62.9</c:v>
                </c:pt>
                <c:pt idx="613">
                  <c:v>62.9</c:v>
                </c:pt>
                <c:pt idx="614">
                  <c:v>62.9</c:v>
                </c:pt>
                <c:pt idx="615">
                  <c:v>62.9</c:v>
                </c:pt>
                <c:pt idx="616">
                  <c:v>63</c:v>
                </c:pt>
                <c:pt idx="617">
                  <c:v>63</c:v>
                </c:pt>
                <c:pt idx="618">
                  <c:v>63</c:v>
                </c:pt>
                <c:pt idx="619">
                  <c:v>63</c:v>
                </c:pt>
                <c:pt idx="620">
                  <c:v>63</c:v>
                </c:pt>
                <c:pt idx="621">
                  <c:v>63</c:v>
                </c:pt>
                <c:pt idx="622">
                  <c:v>63</c:v>
                </c:pt>
                <c:pt idx="623">
                  <c:v>62.9</c:v>
                </c:pt>
                <c:pt idx="624">
                  <c:v>62.9</c:v>
                </c:pt>
                <c:pt idx="625">
                  <c:v>63</c:v>
                </c:pt>
                <c:pt idx="626">
                  <c:v>63</c:v>
                </c:pt>
                <c:pt idx="627">
                  <c:v>63</c:v>
                </c:pt>
                <c:pt idx="628">
                  <c:v>63</c:v>
                </c:pt>
                <c:pt idx="629">
                  <c:v>63</c:v>
                </c:pt>
                <c:pt idx="630">
                  <c:v>63</c:v>
                </c:pt>
                <c:pt idx="631">
                  <c:v>63</c:v>
                </c:pt>
                <c:pt idx="632">
                  <c:v>63</c:v>
                </c:pt>
                <c:pt idx="633">
                  <c:v>63</c:v>
                </c:pt>
                <c:pt idx="634">
                  <c:v>63</c:v>
                </c:pt>
                <c:pt idx="635">
                  <c:v>63</c:v>
                </c:pt>
                <c:pt idx="636">
                  <c:v>63.1</c:v>
                </c:pt>
                <c:pt idx="637">
                  <c:v>63.1</c:v>
                </c:pt>
                <c:pt idx="638">
                  <c:v>63.1</c:v>
                </c:pt>
                <c:pt idx="639">
                  <c:v>63.1</c:v>
                </c:pt>
                <c:pt idx="640">
                  <c:v>63.1</c:v>
                </c:pt>
                <c:pt idx="641">
                  <c:v>63.2</c:v>
                </c:pt>
                <c:pt idx="642">
                  <c:v>63.2</c:v>
                </c:pt>
                <c:pt idx="643">
                  <c:v>63.2</c:v>
                </c:pt>
                <c:pt idx="644">
                  <c:v>63.2</c:v>
                </c:pt>
                <c:pt idx="645">
                  <c:v>63.2</c:v>
                </c:pt>
                <c:pt idx="646">
                  <c:v>63.2</c:v>
                </c:pt>
                <c:pt idx="647">
                  <c:v>63.2</c:v>
                </c:pt>
                <c:pt idx="648">
                  <c:v>63.2</c:v>
                </c:pt>
                <c:pt idx="649">
                  <c:v>63.2</c:v>
                </c:pt>
                <c:pt idx="650">
                  <c:v>63.2</c:v>
                </c:pt>
                <c:pt idx="651">
                  <c:v>63.2</c:v>
                </c:pt>
                <c:pt idx="652">
                  <c:v>63.2</c:v>
                </c:pt>
                <c:pt idx="653">
                  <c:v>63.1</c:v>
                </c:pt>
                <c:pt idx="654">
                  <c:v>63.2</c:v>
                </c:pt>
                <c:pt idx="655">
                  <c:v>63.2</c:v>
                </c:pt>
                <c:pt idx="656">
                  <c:v>63.3</c:v>
                </c:pt>
                <c:pt idx="657">
                  <c:v>63.4</c:v>
                </c:pt>
                <c:pt idx="658">
                  <c:v>63.5</c:v>
                </c:pt>
                <c:pt idx="659">
                  <c:v>63.5</c:v>
                </c:pt>
                <c:pt idx="660">
                  <c:v>63.5</c:v>
                </c:pt>
                <c:pt idx="661">
                  <c:v>63.5</c:v>
                </c:pt>
                <c:pt idx="662">
                  <c:v>63.5</c:v>
                </c:pt>
                <c:pt idx="663">
                  <c:v>63.5</c:v>
                </c:pt>
                <c:pt idx="664">
                  <c:v>63.6</c:v>
                </c:pt>
                <c:pt idx="665">
                  <c:v>63.6</c:v>
                </c:pt>
                <c:pt idx="666">
                  <c:v>63.6</c:v>
                </c:pt>
                <c:pt idx="667">
                  <c:v>63.7</c:v>
                </c:pt>
                <c:pt idx="668">
                  <c:v>63.7</c:v>
                </c:pt>
                <c:pt idx="669">
                  <c:v>63.7</c:v>
                </c:pt>
                <c:pt idx="670">
                  <c:v>63.7</c:v>
                </c:pt>
                <c:pt idx="671">
                  <c:v>63.8</c:v>
                </c:pt>
                <c:pt idx="672">
                  <c:v>63.8</c:v>
                </c:pt>
                <c:pt idx="673">
                  <c:v>63.8</c:v>
                </c:pt>
                <c:pt idx="674">
                  <c:v>63.8</c:v>
                </c:pt>
                <c:pt idx="675">
                  <c:v>63.8</c:v>
                </c:pt>
                <c:pt idx="676">
                  <c:v>63.8</c:v>
                </c:pt>
                <c:pt idx="677">
                  <c:v>63.8</c:v>
                </c:pt>
                <c:pt idx="678">
                  <c:v>63.8</c:v>
                </c:pt>
                <c:pt idx="679">
                  <c:v>63.8</c:v>
                </c:pt>
                <c:pt idx="680">
                  <c:v>63.8</c:v>
                </c:pt>
                <c:pt idx="681">
                  <c:v>63.8</c:v>
                </c:pt>
                <c:pt idx="682">
                  <c:v>63.9</c:v>
                </c:pt>
                <c:pt idx="683">
                  <c:v>63.9</c:v>
                </c:pt>
                <c:pt idx="684">
                  <c:v>64</c:v>
                </c:pt>
                <c:pt idx="685">
                  <c:v>64</c:v>
                </c:pt>
                <c:pt idx="686">
                  <c:v>64</c:v>
                </c:pt>
                <c:pt idx="687">
                  <c:v>64</c:v>
                </c:pt>
                <c:pt idx="688">
                  <c:v>64.099999999999994</c:v>
                </c:pt>
                <c:pt idx="689">
                  <c:v>64.099999999999994</c:v>
                </c:pt>
                <c:pt idx="690">
                  <c:v>64.099999999999994</c:v>
                </c:pt>
                <c:pt idx="691">
                  <c:v>64.2</c:v>
                </c:pt>
                <c:pt idx="692">
                  <c:v>64.2</c:v>
                </c:pt>
                <c:pt idx="693">
                  <c:v>64.2</c:v>
                </c:pt>
                <c:pt idx="694">
                  <c:v>64.2</c:v>
                </c:pt>
                <c:pt idx="695">
                  <c:v>64.2</c:v>
                </c:pt>
                <c:pt idx="696">
                  <c:v>64.3</c:v>
                </c:pt>
                <c:pt idx="697">
                  <c:v>64.3</c:v>
                </c:pt>
                <c:pt idx="698">
                  <c:v>64.3</c:v>
                </c:pt>
                <c:pt idx="699">
                  <c:v>64.400000000000006</c:v>
                </c:pt>
                <c:pt idx="700">
                  <c:v>64.400000000000006</c:v>
                </c:pt>
                <c:pt idx="701">
                  <c:v>64.400000000000006</c:v>
                </c:pt>
                <c:pt idx="702">
                  <c:v>64.400000000000006</c:v>
                </c:pt>
                <c:pt idx="703">
                  <c:v>64.400000000000006</c:v>
                </c:pt>
                <c:pt idx="704">
                  <c:v>64.400000000000006</c:v>
                </c:pt>
                <c:pt idx="705">
                  <c:v>64.400000000000006</c:v>
                </c:pt>
                <c:pt idx="706">
                  <c:v>64.400000000000006</c:v>
                </c:pt>
                <c:pt idx="707">
                  <c:v>64.400000000000006</c:v>
                </c:pt>
                <c:pt idx="708">
                  <c:v>64.400000000000006</c:v>
                </c:pt>
                <c:pt idx="709">
                  <c:v>64.5</c:v>
                </c:pt>
                <c:pt idx="710">
                  <c:v>64.5</c:v>
                </c:pt>
                <c:pt idx="711">
                  <c:v>64.5</c:v>
                </c:pt>
                <c:pt idx="712">
                  <c:v>64.599999999999994</c:v>
                </c:pt>
                <c:pt idx="713">
                  <c:v>64.599999999999994</c:v>
                </c:pt>
                <c:pt idx="714">
                  <c:v>64.7</c:v>
                </c:pt>
                <c:pt idx="715">
                  <c:v>64.7</c:v>
                </c:pt>
                <c:pt idx="716">
                  <c:v>64.8</c:v>
                </c:pt>
                <c:pt idx="717">
                  <c:v>64.8</c:v>
                </c:pt>
                <c:pt idx="718">
                  <c:v>64.8</c:v>
                </c:pt>
                <c:pt idx="719">
                  <c:v>64.8</c:v>
                </c:pt>
                <c:pt idx="720">
                  <c:v>64.8</c:v>
                </c:pt>
                <c:pt idx="721">
                  <c:v>64.900000000000006</c:v>
                </c:pt>
                <c:pt idx="722">
                  <c:v>64.900000000000006</c:v>
                </c:pt>
                <c:pt idx="723">
                  <c:v>64.900000000000006</c:v>
                </c:pt>
                <c:pt idx="724">
                  <c:v>64.900000000000006</c:v>
                </c:pt>
                <c:pt idx="725">
                  <c:v>64.900000000000006</c:v>
                </c:pt>
                <c:pt idx="726">
                  <c:v>64.900000000000006</c:v>
                </c:pt>
                <c:pt idx="727">
                  <c:v>65</c:v>
                </c:pt>
                <c:pt idx="728">
                  <c:v>65</c:v>
                </c:pt>
                <c:pt idx="729">
                  <c:v>65.099999999999994</c:v>
                </c:pt>
                <c:pt idx="730">
                  <c:v>65.099999999999994</c:v>
                </c:pt>
                <c:pt idx="731">
                  <c:v>65.099999999999994</c:v>
                </c:pt>
                <c:pt idx="732">
                  <c:v>65.2</c:v>
                </c:pt>
                <c:pt idx="733">
                  <c:v>65.2</c:v>
                </c:pt>
                <c:pt idx="734">
                  <c:v>65.2</c:v>
                </c:pt>
                <c:pt idx="735">
                  <c:v>65.3</c:v>
                </c:pt>
                <c:pt idx="736">
                  <c:v>65.3</c:v>
                </c:pt>
                <c:pt idx="737">
                  <c:v>65.3</c:v>
                </c:pt>
                <c:pt idx="738">
                  <c:v>65.3</c:v>
                </c:pt>
                <c:pt idx="739">
                  <c:v>65.3</c:v>
                </c:pt>
                <c:pt idx="740">
                  <c:v>65.3</c:v>
                </c:pt>
                <c:pt idx="741">
                  <c:v>65.3</c:v>
                </c:pt>
                <c:pt idx="742">
                  <c:v>65.3</c:v>
                </c:pt>
                <c:pt idx="743">
                  <c:v>65.3</c:v>
                </c:pt>
                <c:pt idx="744">
                  <c:v>65.3</c:v>
                </c:pt>
                <c:pt idx="745">
                  <c:v>65.3</c:v>
                </c:pt>
                <c:pt idx="746">
                  <c:v>65.3</c:v>
                </c:pt>
                <c:pt idx="747">
                  <c:v>65.3</c:v>
                </c:pt>
                <c:pt idx="748">
                  <c:v>65.3</c:v>
                </c:pt>
                <c:pt idx="749">
                  <c:v>65.3</c:v>
                </c:pt>
                <c:pt idx="750">
                  <c:v>65.3</c:v>
                </c:pt>
                <c:pt idx="751">
                  <c:v>65.3</c:v>
                </c:pt>
                <c:pt idx="752">
                  <c:v>65.3</c:v>
                </c:pt>
                <c:pt idx="753">
                  <c:v>65.3</c:v>
                </c:pt>
                <c:pt idx="754">
                  <c:v>65.3</c:v>
                </c:pt>
                <c:pt idx="755">
                  <c:v>65.3</c:v>
                </c:pt>
                <c:pt idx="756">
                  <c:v>65.3</c:v>
                </c:pt>
                <c:pt idx="757">
                  <c:v>65.3</c:v>
                </c:pt>
                <c:pt idx="758">
                  <c:v>65.3</c:v>
                </c:pt>
                <c:pt idx="759">
                  <c:v>65.3</c:v>
                </c:pt>
                <c:pt idx="760">
                  <c:v>65.3</c:v>
                </c:pt>
                <c:pt idx="761">
                  <c:v>65.3</c:v>
                </c:pt>
                <c:pt idx="762">
                  <c:v>65.3</c:v>
                </c:pt>
                <c:pt idx="763">
                  <c:v>65.3</c:v>
                </c:pt>
                <c:pt idx="764">
                  <c:v>65.3</c:v>
                </c:pt>
                <c:pt idx="765">
                  <c:v>65.3</c:v>
                </c:pt>
                <c:pt idx="766">
                  <c:v>65.3</c:v>
                </c:pt>
                <c:pt idx="767">
                  <c:v>65.3</c:v>
                </c:pt>
                <c:pt idx="768">
                  <c:v>65.3</c:v>
                </c:pt>
                <c:pt idx="769">
                  <c:v>65.3</c:v>
                </c:pt>
                <c:pt idx="770">
                  <c:v>65.3</c:v>
                </c:pt>
                <c:pt idx="771">
                  <c:v>65.3</c:v>
                </c:pt>
                <c:pt idx="772">
                  <c:v>65.3</c:v>
                </c:pt>
                <c:pt idx="773">
                  <c:v>65.3</c:v>
                </c:pt>
                <c:pt idx="774">
                  <c:v>65.3</c:v>
                </c:pt>
                <c:pt idx="775">
                  <c:v>65.3</c:v>
                </c:pt>
                <c:pt idx="776">
                  <c:v>65.3</c:v>
                </c:pt>
                <c:pt idx="777">
                  <c:v>65.3</c:v>
                </c:pt>
                <c:pt idx="778">
                  <c:v>65.3</c:v>
                </c:pt>
                <c:pt idx="779">
                  <c:v>65.3</c:v>
                </c:pt>
                <c:pt idx="780">
                  <c:v>65.2</c:v>
                </c:pt>
                <c:pt idx="781">
                  <c:v>65.3</c:v>
                </c:pt>
                <c:pt idx="782">
                  <c:v>65.3</c:v>
                </c:pt>
                <c:pt idx="783">
                  <c:v>65.3</c:v>
                </c:pt>
                <c:pt idx="784">
                  <c:v>65.3</c:v>
                </c:pt>
                <c:pt idx="785">
                  <c:v>65.3</c:v>
                </c:pt>
                <c:pt idx="786">
                  <c:v>65.400000000000006</c:v>
                </c:pt>
                <c:pt idx="787">
                  <c:v>65.400000000000006</c:v>
                </c:pt>
                <c:pt idx="788">
                  <c:v>65.400000000000006</c:v>
                </c:pt>
                <c:pt idx="789">
                  <c:v>65.400000000000006</c:v>
                </c:pt>
                <c:pt idx="790">
                  <c:v>65.400000000000006</c:v>
                </c:pt>
                <c:pt idx="791">
                  <c:v>65.400000000000006</c:v>
                </c:pt>
                <c:pt idx="792">
                  <c:v>65.5</c:v>
                </c:pt>
                <c:pt idx="793">
                  <c:v>65.5</c:v>
                </c:pt>
                <c:pt idx="794">
                  <c:v>65.5</c:v>
                </c:pt>
                <c:pt idx="795">
                  <c:v>65.5</c:v>
                </c:pt>
                <c:pt idx="796">
                  <c:v>65.5</c:v>
                </c:pt>
                <c:pt idx="797">
                  <c:v>65.5</c:v>
                </c:pt>
                <c:pt idx="798">
                  <c:v>65.5</c:v>
                </c:pt>
                <c:pt idx="799">
                  <c:v>65.599999999999994</c:v>
                </c:pt>
                <c:pt idx="800">
                  <c:v>65.599999999999994</c:v>
                </c:pt>
                <c:pt idx="801">
                  <c:v>65.599999999999994</c:v>
                </c:pt>
                <c:pt idx="802">
                  <c:v>65.599999999999994</c:v>
                </c:pt>
                <c:pt idx="803">
                  <c:v>65.599999999999994</c:v>
                </c:pt>
                <c:pt idx="804">
                  <c:v>65.5</c:v>
                </c:pt>
                <c:pt idx="805">
                  <c:v>65.599999999999994</c:v>
                </c:pt>
                <c:pt idx="806">
                  <c:v>65.599999999999994</c:v>
                </c:pt>
                <c:pt idx="807">
                  <c:v>65.599999999999994</c:v>
                </c:pt>
                <c:pt idx="808">
                  <c:v>65.599999999999994</c:v>
                </c:pt>
                <c:pt idx="809">
                  <c:v>65.599999999999994</c:v>
                </c:pt>
                <c:pt idx="810">
                  <c:v>65.599999999999994</c:v>
                </c:pt>
                <c:pt idx="811">
                  <c:v>65.599999999999994</c:v>
                </c:pt>
                <c:pt idx="812">
                  <c:v>65.599999999999994</c:v>
                </c:pt>
                <c:pt idx="813">
                  <c:v>65.599999999999994</c:v>
                </c:pt>
                <c:pt idx="814">
                  <c:v>65.599999999999994</c:v>
                </c:pt>
                <c:pt idx="815">
                  <c:v>65.599999999999994</c:v>
                </c:pt>
                <c:pt idx="816">
                  <c:v>65.599999999999994</c:v>
                </c:pt>
                <c:pt idx="817">
                  <c:v>65.7</c:v>
                </c:pt>
                <c:pt idx="818">
                  <c:v>65.7</c:v>
                </c:pt>
                <c:pt idx="819">
                  <c:v>65.7</c:v>
                </c:pt>
                <c:pt idx="820">
                  <c:v>65.7</c:v>
                </c:pt>
                <c:pt idx="821">
                  <c:v>65.7</c:v>
                </c:pt>
                <c:pt idx="822">
                  <c:v>65.7</c:v>
                </c:pt>
                <c:pt idx="823">
                  <c:v>65.7</c:v>
                </c:pt>
                <c:pt idx="824">
                  <c:v>65.8</c:v>
                </c:pt>
                <c:pt idx="825">
                  <c:v>65.8</c:v>
                </c:pt>
                <c:pt idx="826">
                  <c:v>65.8</c:v>
                </c:pt>
                <c:pt idx="827">
                  <c:v>65.8</c:v>
                </c:pt>
                <c:pt idx="828">
                  <c:v>65.8</c:v>
                </c:pt>
                <c:pt idx="829">
                  <c:v>65.900000000000006</c:v>
                </c:pt>
                <c:pt idx="830">
                  <c:v>65.900000000000006</c:v>
                </c:pt>
                <c:pt idx="831">
                  <c:v>66</c:v>
                </c:pt>
                <c:pt idx="832">
                  <c:v>66</c:v>
                </c:pt>
                <c:pt idx="833">
                  <c:v>66</c:v>
                </c:pt>
                <c:pt idx="834">
                  <c:v>66.099999999999994</c:v>
                </c:pt>
                <c:pt idx="835">
                  <c:v>66.099999999999994</c:v>
                </c:pt>
                <c:pt idx="836">
                  <c:v>66.099999999999994</c:v>
                </c:pt>
                <c:pt idx="837">
                  <c:v>66.2</c:v>
                </c:pt>
                <c:pt idx="838">
                  <c:v>66.2</c:v>
                </c:pt>
                <c:pt idx="839">
                  <c:v>66.2</c:v>
                </c:pt>
                <c:pt idx="840">
                  <c:v>66.2</c:v>
                </c:pt>
                <c:pt idx="841">
                  <c:v>66.2</c:v>
                </c:pt>
                <c:pt idx="842">
                  <c:v>66.3</c:v>
                </c:pt>
                <c:pt idx="843">
                  <c:v>66.3</c:v>
                </c:pt>
                <c:pt idx="844">
                  <c:v>66.400000000000006</c:v>
                </c:pt>
                <c:pt idx="845">
                  <c:v>66.400000000000006</c:v>
                </c:pt>
                <c:pt idx="846">
                  <c:v>66.400000000000006</c:v>
                </c:pt>
                <c:pt idx="847">
                  <c:v>66.400000000000006</c:v>
                </c:pt>
                <c:pt idx="848">
                  <c:v>66.400000000000006</c:v>
                </c:pt>
                <c:pt idx="849">
                  <c:v>66.400000000000006</c:v>
                </c:pt>
                <c:pt idx="850">
                  <c:v>66.5</c:v>
                </c:pt>
                <c:pt idx="851">
                  <c:v>66.5</c:v>
                </c:pt>
                <c:pt idx="852">
                  <c:v>66.5</c:v>
                </c:pt>
                <c:pt idx="853">
                  <c:v>66.5</c:v>
                </c:pt>
                <c:pt idx="854">
                  <c:v>66.599999999999994</c:v>
                </c:pt>
                <c:pt idx="855">
                  <c:v>66.599999999999994</c:v>
                </c:pt>
                <c:pt idx="856">
                  <c:v>66.599999999999994</c:v>
                </c:pt>
                <c:pt idx="857">
                  <c:v>66.599999999999994</c:v>
                </c:pt>
                <c:pt idx="858">
                  <c:v>66.599999999999994</c:v>
                </c:pt>
                <c:pt idx="859">
                  <c:v>66.599999999999994</c:v>
                </c:pt>
                <c:pt idx="860">
                  <c:v>66.599999999999994</c:v>
                </c:pt>
                <c:pt idx="861">
                  <c:v>66.599999999999994</c:v>
                </c:pt>
                <c:pt idx="862">
                  <c:v>66.599999999999994</c:v>
                </c:pt>
                <c:pt idx="863">
                  <c:v>66.599999999999994</c:v>
                </c:pt>
                <c:pt idx="864">
                  <c:v>66.7</c:v>
                </c:pt>
                <c:pt idx="865">
                  <c:v>66.7</c:v>
                </c:pt>
                <c:pt idx="866">
                  <c:v>66.7</c:v>
                </c:pt>
                <c:pt idx="867">
                  <c:v>66.7</c:v>
                </c:pt>
                <c:pt idx="868">
                  <c:v>66.7</c:v>
                </c:pt>
                <c:pt idx="869">
                  <c:v>66.599999999999994</c:v>
                </c:pt>
                <c:pt idx="870">
                  <c:v>66.599999999999994</c:v>
                </c:pt>
                <c:pt idx="871">
                  <c:v>66.599999999999994</c:v>
                </c:pt>
                <c:pt idx="872">
                  <c:v>66.599999999999994</c:v>
                </c:pt>
                <c:pt idx="873">
                  <c:v>66.599999999999994</c:v>
                </c:pt>
                <c:pt idx="874">
                  <c:v>66.599999999999994</c:v>
                </c:pt>
                <c:pt idx="875">
                  <c:v>66.599999999999994</c:v>
                </c:pt>
                <c:pt idx="876">
                  <c:v>66.599999999999994</c:v>
                </c:pt>
                <c:pt idx="877">
                  <c:v>66.599999999999994</c:v>
                </c:pt>
                <c:pt idx="878">
                  <c:v>66.599999999999994</c:v>
                </c:pt>
                <c:pt idx="879">
                  <c:v>66.599999999999994</c:v>
                </c:pt>
                <c:pt idx="880">
                  <c:v>66.599999999999994</c:v>
                </c:pt>
                <c:pt idx="881">
                  <c:v>66.599999999999994</c:v>
                </c:pt>
                <c:pt idx="882">
                  <c:v>66.599999999999994</c:v>
                </c:pt>
                <c:pt idx="883">
                  <c:v>66.599999999999994</c:v>
                </c:pt>
                <c:pt idx="884">
                  <c:v>66.599999999999994</c:v>
                </c:pt>
                <c:pt idx="885">
                  <c:v>66.599999999999994</c:v>
                </c:pt>
                <c:pt idx="886">
                  <c:v>66.599999999999994</c:v>
                </c:pt>
                <c:pt idx="887">
                  <c:v>66.599999999999994</c:v>
                </c:pt>
                <c:pt idx="888">
                  <c:v>66.599999999999994</c:v>
                </c:pt>
                <c:pt idx="889">
                  <c:v>66.599999999999994</c:v>
                </c:pt>
                <c:pt idx="890">
                  <c:v>66.599999999999994</c:v>
                </c:pt>
                <c:pt idx="891">
                  <c:v>66.5</c:v>
                </c:pt>
                <c:pt idx="892">
                  <c:v>66.5</c:v>
                </c:pt>
                <c:pt idx="893">
                  <c:v>66.5</c:v>
                </c:pt>
                <c:pt idx="894">
                  <c:v>66.5</c:v>
                </c:pt>
                <c:pt idx="895">
                  <c:v>66.5</c:v>
                </c:pt>
                <c:pt idx="896">
                  <c:v>66.5</c:v>
                </c:pt>
                <c:pt idx="897">
                  <c:v>66.400000000000006</c:v>
                </c:pt>
                <c:pt idx="898">
                  <c:v>66.3</c:v>
                </c:pt>
                <c:pt idx="899">
                  <c:v>66.3</c:v>
                </c:pt>
                <c:pt idx="900">
                  <c:v>66.2</c:v>
                </c:pt>
                <c:pt idx="901">
                  <c:v>66.2</c:v>
                </c:pt>
                <c:pt idx="902">
                  <c:v>66.2</c:v>
                </c:pt>
                <c:pt idx="903">
                  <c:v>66.099999999999994</c:v>
                </c:pt>
                <c:pt idx="904">
                  <c:v>66.099999999999994</c:v>
                </c:pt>
                <c:pt idx="905">
                  <c:v>66.099999999999994</c:v>
                </c:pt>
                <c:pt idx="906">
                  <c:v>66</c:v>
                </c:pt>
                <c:pt idx="907">
                  <c:v>66</c:v>
                </c:pt>
                <c:pt idx="908">
                  <c:v>66</c:v>
                </c:pt>
                <c:pt idx="909">
                  <c:v>66</c:v>
                </c:pt>
                <c:pt idx="910">
                  <c:v>66</c:v>
                </c:pt>
                <c:pt idx="911">
                  <c:v>65.900000000000006</c:v>
                </c:pt>
                <c:pt idx="912">
                  <c:v>65.900000000000006</c:v>
                </c:pt>
                <c:pt idx="913">
                  <c:v>65.900000000000006</c:v>
                </c:pt>
                <c:pt idx="914">
                  <c:v>65.900000000000006</c:v>
                </c:pt>
                <c:pt idx="915">
                  <c:v>65.900000000000006</c:v>
                </c:pt>
                <c:pt idx="916">
                  <c:v>65.900000000000006</c:v>
                </c:pt>
                <c:pt idx="917">
                  <c:v>65.900000000000006</c:v>
                </c:pt>
                <c:pt idx="918">
                  <c:v>65.900000000000006</c:v>
                </c:pt>
                <c:pt idx="919">
                  <c:v>65.900000000000006</c:v>
                </c:pt>
                <c:pt idx="920">
                  <c:v>65.900000000000006</c:v>
                </c:pt>
                <c:pt idx="921">
                  <c:v>65.8</c:v>
                </c:pt>
                <c:pt idx="922">
                  <c:v>65.8</c:v>
                </c:pt>
                <c:pt idx="923">
                  <c:v>65.8</c:v>
                </c:pt>
                <c:pt idx="924">
                  <c:v>65.8</c:v>
                </c:pt>
                <c:pt idx="925">
                  <c:v>65.7</c:v>
                </c:pt>
                <c:pt idx="926">
                  <c:v>65.7</c:v>
                </c:pt>
                <c:pt idx="927">
                  <c:v>65.7</c:v>
                </c:pt>
                <c:pt idx="928">
                  <c:v>65.8</c:v>
                </c:pt>
                <c:pt idx="929">
                  <c:v>65.8</c:v>
                </c:pt>
                <c:pt idx="930">
                  <c:v>65.7</c:v>
                </c:pt>
                <c:pt idx="931">
                  <c:v>65.7</c:v>
                </c:pt>
                <c:pt idx="932">
                  <c:v>65.7</c:v>
                </c:pt>
                <c:pt idx="933">
                  <c:v>65.7</c:v>
                </c:pt>
                <c:pt idx="934">
                  <c:v>65.7</c:v>
                </c:pt>
                <c:pt idx="935">
                  <c:v>65.7</c:v>
                </c:pt>
                <c:pt idx="936">
                  <c:v>65.7</c:v>
                </c:pt>
                <c:pt idx="937">
                  <c:v>65.7</c:v>
                </c:pt>
                <c:pt idx="938">
                  <c:v>65.599999999999994</c:v>
                </c:pt>
                <c:pt idx="939">
                  <c:v>65.599999999999994</c:v>
                </c:pt>
                <c:pt idx="940">
                  <c:v>65.599999999999994</c:v>
                </c:pt>
                <c:pt idx="941">
                  <c:v>65.599999999999994</c:v>
                </c:pt>
                <c:pt idx="942">
                  <c:v>65.599999999999994</c:v>
                </c:pt>
                <c:pt idx="943">
                  <c:v>65.599999999999994</c:v>
                </c:pt>
                <c:pt idx="944">
                  <c:v>65.599999999999994</c:v>
                </c:pt>
                <c:pt idx="945">
                  <c:v>65.5</c:v>
                </c:pt>
                <c:pt idx="946">
                  <c:v>65.5</c:v>
                </c:pt>
                <c:pt idx="947">
                  <c:v>65.5</c:v>
                </c:pt>
                <c:pt idx="948">
                  <c:v>65.5</c:v>
                </c:pt>
                <c:pt idx="949">
                  <c:v>65.5</c:v>
                </c:pt>
                <c:pt idx="950">
                  <c:v>65.5</c:v>
                </c:pt>
                <c:pt idx="951">
                  <c:v>65.5</c:v>
                </c:pt>
                <c:pt idx="952">
                  <c:v>65.5</c:v>
                </c:pt>
                <c:pt idx="953">
                  <c:v>65.400000000000006</c:v>
                </c:pt>
                <c:pt idx="954">
                  <c:v>65.400000000000006</c:v>
                </c:pt>
                <c:pt idx="955">
                  <c:v>65.400000000000006</c:v>
                </c:pt>
                <c:pt idx="956">
                  <c:v>65.400000000000006</c:v>
                </c:pt>
                <c:pt idx="957">
                  <c:v>65.400000000000006</c:v>
                </c:pt>
                <c:pt idx="958">
                  <c:v>65.400000000000006</c:v>
                </c:pt>
                <c:pt idx="959">
                  <c:v>65.400000000000006</c:v>
                </c:pt>
                <c:pt idx="960">
                  <c:v>65.400000000000006</c:v>
                </c:pt>
                <c:pt idx="961">
                  <c:v>65.400000000000006</c:v>
                </c:pt>
                <c:pt idx="962">
                  <c:v>65.400000000000006</c:v>
                </c:pt>
                <c:pt idx="963">
                  <c:v>65.400000000000006</c:v>
                </c:pt>
                <c:pt idx="964">
                  <c:v>65.400000000000006</c:v>
                </c:pt>
                <c:pt idx="965">
                  <c:v>65.400000000000006</c:v>
                </c:pt>
                <c:pt idx="966">
                  <c:v>65.400000000000006</c:v>
                </c:pt>
                <c:pt idx="967">
                  <c:v>65.400000000000006</c:v>
                </c:pt>
                <c:pt idx="968">
                  <c:v>65.400000000000006</c:v>
                </c:pt>
                <c:pt idx="969">
                  <c:v>65.400000000000006</c:v>
                </c:pt>
                <c:pt idx="970">
                  <c:v>65.400000000000006</c:v>
                </c:pt>
                <c:pt idx="971">
                  <c:v>65.400000000000006</c:v>
                </c:pt>
                <c:pt idx="972">
                  <c:v>65.400000000000006</c:v>
                </c:pt>
                <c:pt idx="973">
                  <c:v>65.400000000000006</c:v>
                </c:pt>
                <c:pt idx="974">
                  <c:v>65.400000000000006</c:v>
                </c:pt>
                <c:pt idx="975">
                  <c:v>65.400000000000006</c:v>
                </c:pt>
                <c:pt idx="976">
                  <c:v>65.400000000000006</c:v>
                </c:pt>
                <c:pt idx="977">
                  <c:v>65.400000000000006</c:v>
                </c:pt>
                <c:pt idx="978">
                  <c:v>65.400000000000006</c:v>
                </c:pt>
                <c:pt idx="979">
                  <c:v>65.400000000000006</c:v>
                </c:pt>
                <c:pt idx="980">
                  <c:v>65.400000000000006</c:v>
                </c:pt>
                <c:pt idx="981">
                  <c:v>65.400000000000006</c:v>
                </c:pt>
                <c:pt idx="982">
                  <c:v>65.400000000000006</c:v>
                </c:pt>
                <c:pt idx="983">
                  <c:v>65.400000000000006</c:v>
                </c:pt>
                <c:pt idx="984">
                  <c:v>65.400000000000006</c:v>
                </c:pt>
                <c:pt idx="985">
                  <c:v>65.400000000000006</c:v>
                </c:pt>
                <c:pt idx="986">
                  <c:v>65.400000000000006</c:v>
                </c:pt>
                <c:pt idx="987">
                  <c:v>65.400000000000006</c:v>
                </c:pt>
                <c:pt idx="988">
                  <c:v>65.400000000000006</c:v>
                </c:pt>
                <c:pt idx="989">
                  <c:v>65.400000000000006</c:v>
                </c:pt>
                <c:pt idx="990">
                  <c:v>65.400000000000006</c:v>
                </c:pt>
                <c:pt idx="991">
                  <c:v>65.400000000000006</c:v>
                </c:pt>
                <c:pt idx="992">
                  <c:v>65.400000000000006</c:v>
                </c:pt>
                <c:pt idx="993">
                  <c:v>65.400000000000006</c:v>
                </c:pt>
                <c:pt idx="994">
                  <c:v>65.400000000000006</c:v>
                </c:pt>
                <c:pt idx="995">
                  <c:v>65.400000000000006</c:v>
                </c:pt>
                <c:pt idx="996">
                  <c:v>65.400000000000006</c:v>
                </c:pt>
                <c:pt idx="997">
                  <c:v>65.400000000000006</c:v>
                </c:pt>
                <c:pt idx="998">
                  <c:v>65.5</c:v>
                </c:pt>
                <c:pt idx="999">
                  <c:v>65.5</c:v>
                </c:pt>
                <c:pt idx="1000">
                  <c:v>65.5</c:v>
                </c:pt>
                <c:pt idx="1001">
                  <c:v>65.5</c:v>
                </c:pt>
                <c:pt idx="1002">
                  <c:v>65.5</c:v>
                </c:pt>
                <c:pt idx="1003">
                  <c:v>65.5</c:v>
                </c:pt>
                <c:pt idx="1004">
                  <c:v>65.5</c:v>
                </c:pt>
                <c:pt idx="1005">
                  <c:v>65.5</c:v>
                </c:pt>
                <c:pt idx="1006">
                  <c:v>65.599999999999994</c:v>
                </c:pt>
                <c:pt idx="1007">
                  <c:v>65.599999999999994</c:v>
                </c:pt>
                <c:pt idx="1008">
                  <c:v>65.599999999999994</c:v>
                </c:pt>
                <c:pt idx="1009">
                  <c:v>65.599999999999994</c:v>
                </c:pt>
                <c:pt idx="1010">
                  <c:v>65.599999999999994</c:v>
                </c:pt>
                <c:pt idx="1011">
                  <c:v>65.599999999999994</c:v>
                </c:pt>
                <c:pt idx="1012">
                  <c:v>65.7</c:v>
                </c:pt>
                <c:pt idx="1013">
                  <c:v>65.7</c:v>
                </c:pt>
                <c:pt idx="1014">
                  <c:v>65.7</c:v>
                </c:pt>
                <c:pt idx="1015">
                  <c:v>65.7</c:v>
                </c:pt>
                <c:pt idx="1016">
                  <c:v>65.7</c:v>
                </c:pt>
                <c:pt idx="1017">
                  <c:v>65.7</c:v>
                </c:pt>
                <c:pt idx="1018">
                  <c:v>65.7</c:v>
                </c:pt>
                <c:pt idx="1019">
                  <c:v>65.8</c:v>
                </c:pt>
                <c:pt idx="1020">
                  <c:v>65.8</c:v>
                </c:pt>
                <c:pt idx="1021">
                  <c:v>65.8</c:v>
                </c:pt>
                <c:pt idx="1022">
                  <c:v>65.8</c:v>
                </c:pt>
                <c:pt idx="1023">
                  <c:v>65.8</c:v>
                </c:pt>
                <c:pt idx="1024">
                  <c:v>65.8</c:v>
                </c:pt>
                <c:pt idx="1025">
                  <c:v>65.8</c:v>
                </c:pt>
                <c:pt idx="1026">
                  <c:v>65.900000000000006</c:v>
                </c:pt>
                <c:pt idx="1027">
                  <c:v>65.900000000000006</c:v>
                </c:pt>
                <c:pt idx="1028">
                  <c:v>65.900000000000006</c:v>
                </c:pt>
                <c:pt idx="1029">
                  <c:v>65.900000000000006</c:v>
                </c:pt>
                <c:pt idx="1030">
                  <c:v>65.900000000000006</c:v>
                </c:pt>
                <c:pt idx="1031">
                  <c:v>66</c:v>
                </c:pt>
                <c:pt idx="1032">
                  <c:v>66</c:v>
                </c:pt>
                <c:pt idx="1033">
                  <c:v>66</c:v>
                </c:pt>
                <c:pt idx="1034">
                  <c:v>66</c:v>
                </c:pt>
                <c:pt idx="1035">
                  <c:v>66</c:v>
                </c:pt>
                <c:pt idx="1036">
                  <c:v>66</c:v>
                </c:pt>
                <c:pt idx="1037">
                  <c:v>66.099999999999994</c:v>
                </c:pt>
                <c:pt idx="1038">
                  <c:v>66.099999999999994</c:v>
                </c:pt>
                <c:pt idx="1039">
                  <c:v>66.099999999999994</c:v>
                </c:pt>
                <c:pt idx="1040">
                  <c:v>66.099999999999994</c:v>
                </c:pt>
                <c:pt idx="1041">
                  <c:v>66.099999999999994</c:v>
                </c:pt>
                <c:pt idx="1042">
                  <c:v>66.099999999999994</c:v>
                </c:pt>
                <c:pt idx="1043">
                  <c:v>66.099999999999994</c:v>
                </c:pt>
                <c:pt idx="1044">
                  <c:v>66.2</c:v>
                </c:pt>
                <c:pt idx="1045">
                  <c:v>66.2</c:v>
                </c:pt>
                <c:pt idx="1046">
                  <c:v>66.2</c:v>
                </c:pt>
                <c:pt idx="1047">
                  <c:v>66.2</c:v>
                </c:pt>
                <c:pt idx="1048">
                  <c:v>66.2</c:v>
                </c:pt>
                <c:pt idx="1049">
                  <c:v>66.3</c:v>
                </c:pt>
                <c:pt idx="1050">
                  <c:v>66.3</c:v>
                </c:pt>
                <c:pt idx="1051">
                  <c:v>66.3</c:v>
                </c:pt>
                <c:pt idx="1052">
                  <c:v>66.3</c:v>
                </c:pt>
                <c:pt idx="1053">
                  <c:v>66.3</c:v>
                </c:pt>
                <c:pt idx="1054">
                  <c:v>66.3</c:v>
                </c:pt>
                <c:pt idx="1055">
                  <c:v>66.3</c:v>
                </c:pt>
                <c:pt idx="1056">
                  <c:v>66.3</c:v>
                </c:pt>
                <c:pt idx="1057">
                  <c:v>66.3</c:v>
                </c:pt>
                <c:pt idx="1058">
                  <c:v>66.400000000000006</c:v>
                </c:pt>
                <c:pt idx="1059">
                  <c:v>66.400000000000006</c:v>
                </c:pt>
                <c:pt idx="1060">
                  <c:v>66.3</c:v>
                </c:pt>
                <c:pt idx="1061">
                  <c:v>66.3</c:v>
                </c:pt>
                <c:pt idx="1062">
                  <c:v>66.3</c:v>
                </c:pt>
                <c:pt idx="1063">
                  <c:v>66.400000000000006</c:v>
                </c:pt>
                <c:pt idx="1064">
                  <c:v>66.400000000000006</c:v>
                </c:pt>
                <c:pt idx="1065">
                  <c:v>66.400000000000006</c:v>
                </c:pt>
                <c:pt idx="1066">
                  <c:v>66.5</c:v>
                </c:pt>
                <c:pt idx="1067">
                  <c:v>66.5</c:v>
                </c:pt>
                <c:pt idx="1068">
                  <c:v>66.5</c:v>
                </c:pt>
                <c:pt idx="1069">
                  <c:v>66.5</c:v>
                </c:pt>
                <c:pt idx="1070">
                  <c:v>66.5</c:v>
                </c:pt>
                <c:pt idx="1071">
                  <c:v>66.5</c:v>
                </c:pt>
                <c:pt idx="1072">
                  <c:v>66.5</c:v>
                </c:pt>
                <c:pt idx="1073">
                  <c:v>66.599999999999994</c:v>
                </c:pt>
                <c:pt idx="1074">
                  <c:v>66.599999999999994</c:v>
                </c:pt>
                <c:pt idx="1075">
                  <c:v>66.599999999999994</c:v>
                </c:pt>
                <c:pt idx="1076">
                  <c:v>66.599999999999994</c:v>
                </c:pt>
                <c:pt idx="1077">
                  <c:v>66.599999999999994</c:v>
                </c:pt>
                <c:pt idx="1078">
                  <c:v>66.599999999999994</c:v>
                </c:pt>
                <c:pt idx="1079">
                  <c:v>66.599999999999994</c:v>
                </c:pt>
                <c:pt idx="1080">
                  <c:v>66.599999999999994</c:v>
                </c:pt>
                <c:pt idx="1081">
                  <c:v>66.599999999999994</c:v>
                </c:pt>
                <c:pt idx="1082">
                  <c:v>66.599999999999994</c:v>
                </c:pt>
                <c:pt idx="1083">
                  <c:v>66.599999999999994</c:v>
                </c:pt>
                <c:pt idx="1084">
                  <c:v>66.599999999999994</c:v>
                </c:pt>
                <c:pt idx="1085">
                  <c:v>66.599999999999994</c:v>
                </c:pt>
                <c:pt idx="1086">
                  <c:v>66.7</c:v>
                </c:pt>
                <c:pt idx="1087">
                  <c:v>66.7</c:v>
                </c:pt>
                <c:pt idx="1088">
                  <c:v>66.7</c:v>
                </c:pt>
                <c:pt idx="1089">
                  <c:v>66.7</c:v>
                </c:pt>
                <c:pt idx="1090">
                  <c:v>66.7</c:v>
                </c:pt>
                <c:pt idx="1091">
                  <c:v>66.7</c:v>
                </c:pt>
                <c:pt idx="1092">
                  <c:v>66.7</c:v>
                </c:pt>
                <c:pt idx="1093">
                  <c:v>66.7</c:v>
                </c:pt>
                <c:pt idx="1094">
                  <c:v>66.7</c:v>
                </c:pt>
                <c:pt idx="1095">
                  <c:v>66.7</c:v>
                </c:pt>
                <c:pt idx="1096">
                  <c:v>66.7</c:v>
                </c:pt>
                <c:pt idx="1097">
                  <c:v>66.7</c:v>
                </c:pt>
                <c:pt idx="1098">
                  <c:v>66.7</c:v>
                </c:pt>
                <c:pt idx="1099">
                  <c:v>66.7</c:v>
                </c:pt>
                <c:pt idx="1100">
                  <c:v>66.7</c:v>
                </c:pt>
                <c:pt idx="1101">
                  <c:v>66.7</c:v>
                </c:pt>
                <c:pt idx="1102">
                  <c:v>66.7</c:v>
                </c:pt>
                <c:pt idx="1103">
                  <c:v>66.7</c:v>
                </c:pt>
                <c:pt idx="1104">
                  <c:v>66.7</c:v>
                </c:pt>
                <c:pt idx="1105">
                  <c:v>66.7</c:v>
                </c:pt>
                <c:pt idx="1106">
                  <c:v>66.7</c:v>
                </c:pt>
                <c:pt idx="1107">
                  <c:v>66.599999999999994</c:v>
                </c:pt>
                <c:pt idx="1108">
                  <c:v>66.599999999999994</c:v>
                </c:pt>
                <c:pt idx="1109">
                  <c:v>66.599999999999994</c:v>
                </c:pt>
                <c:pt idx="1110">
                  <c:v>66.599999999999994</c:v>
                </c:pt>
                <c:pt idx="1111">
                  <c:v>66.599999999999994</c:v>
                </c:pt>
                <c:pt idx="1112">
                  <c:v>66.599999999999994</c:v>
                </c:pt>
                <c:pt idx="1113">
                  <c:v>66.599999999999994</c:v>
                </c:pt>
                <c:pt idx="1114">
                  <c:v>66.599999999999994</c:v>
                </c:pt>
                <c:pt idx="1115">
                  <c:v>66.599999999999994</c:v>
                </c:pt>
                <c:pt idx="1116">
                  <c:v>66.599999999999994</c:v>
                </c:pt>
                <c:pt idx="1117">
                  <c:v>66.5</c:v>
                </c:pt>
                <c:pt idx="1118">
                  <c:v>66.5</c:v>
                </c:pt>
                <c:pt idx="1119">
                  <c:v>66.5</c:v>
                </c:pt>
                <c:pt idx="1120">
                  <c:v>66.5</c:v>
                </c:pt>
                <c:pt idx="1121">
                  <c:v>66.400000000000006</c:v>
                </c:pt>
                <c:pt idx="1122">
                  <c:v>66.400000000000006</c:v>
                </c:pt>
                <c:pt idx="1123">
                  <c:v>66.3</c:v>
                </c:pt>
                <c:pt idx="1124">
                  <c:v>66.2</c:v>
                </c:pt>
                <c:pt idx="1125">
                  <c:v>66.2</c:v>
                </c:pt>
                <c:pt idx="1126">
                  <c:v>66.2</c:v>
                </c:pt>
                <c:pt idx="1127">
                  <c:v>66.2</c:v>
                </c:pt>
                <c:pt idx="1128">
                  <c:v>66.2</c:v>
                </c:pt>
                <c:pt idx="1129">
                  <c:v>66.2</c:v>
                </c:pt>
                <c:pt idx="1130">
                  <c:v>66.2</c:v>
                </c:pt>
                <c:pt idx="1131">
                  <c:v>66.2</c:v>
                </c:pt>
                <c:pt idx="1132">
                  <c:v>66.2</c:v>
                </c:pt>
                <c:pt idx="1133">
                  <c:v>66.2</c:v>
                </c:pt>
                <c:pt idx="1134">
                  <c:v>66.2</c:v>
                </c:pt>
                <c:pt idx="1135">
                  <c:v>66.2</c:v>
                </c:pt>
                <c:pt idx="1136">
                  <c:v>66.2</c:v>
                </c:pt>
                <c:pt idx="1137">
                  <c:v>66.2</c:v>
                </c:pt>
                <c:pt idx="1138">
                  <c:v>66.2</c:v>
                </c:pt>
                <c:pt idx="1139">
                  <c:v>66.2</c:v>
                </c:pt>
                <c:pt idx="1140">
                  <c:v>66.3</c:v>
                </c:pt>
                <c:pt idx="1141">
                  <c:v>66.3</c:v>
                </c:pt>
                <c:pt idx="1142">
                  <c:v>66.3</c:v>
                </c:pt>
                <c:pt idx="1143">
                  <c:v>66.3</c:v>
                </c:pt>
                <c:pt idx="1144">
                  <c:v>66.3</c:v>
                </c:pt>
                <c:pt idx="1145">
                  <c:v>66.3</c:v>
                </c:pt>
                <c:pt idx="1146">
                  <c:v>66.3</c:v>
                </c:pt>
                <c:pt idx="1147">
                  <c:v>66.3</c:v>
                </c:pt>
                <c:pt idx="1148">
                  <c:v>66.3</c:v>
                </c:pt>
                <c:pt idx="1149">
                  <c:v>66.3</c:v>
                </c:pt>
                <c:pt idx="1150">
                  <c:v>66.400000000000006</c:v>
                </c:pt>
                <c:pt idx="1151">
                  <c:v>66.400000000000006</c:v>
                </c:pt>
                <c:pt idx="1152">
                  <c:v>66.400000000000006</c:v>
                </c:pt>
                <c:pt idx="1153">
                  <c:v>66.5</c:v>
                </c:pt>
                <c:pt idx="1154">
                  <c:v>66.599999999999994</c:v>
                </c:pt>
                <c:pt idx="1155">
                  <c:v>66.599999999999994</c:v>
                </c:pt>
                <c:pt idx="1156">
                  <c:v>66.599999999999994</c:v>
                </c:pt>
                <c:pt idx="1157">
                  <c:v>66.599999999999994</c:v>
                </c:pt>
                <c:pt idx="1158">
                  <c:v>66.599999999999994</c:v>
                </c:pt>
                <c:pt idx="1159">
                  <c:v>66.7</c:v>
                </c:pt>
                <c:pt idx="1160">
                  <c:v>66.7</c:v>
                </c:pt>
                <c:pt idx="1161">
                  <c:v>66.8</c:v>
                </c:pt>
                <c:pt idx="1162">
                  <c:v>66.8</c:v>
                </c:pt>
                <c:pt idx="1163">
                  <c:v>66.8</c:v>
                </c:pt>
                <c:pt idx="1164">
                  <c:v>66.900000000000006</c:v>
                </c:pt>
                <c:pt idx="1165">
                  <c:v>67</c:v>
                </c:pt>
                <c:pt idx="1166">
                  <c:v>67</c:v>
                </c:pt>
                <c:pt idx="1167">
                  <c:v>67.099999999999994</c:v>
                </c:pt>
                <c:pt idx="1168">
                  <c:v>67.099999999999994</c:v>
                </c:pt>
                <c:pt idx="1169">
                  <c:v>67.099999999999994</c:v>
                </c:pt>
                <c:pt idx="1170">
                  <c:v>67.099999999999994</c:v>
                </c:pt>
                <c:pt idx="1171">
                  <c:v>67.2</c:v>
                </c:pt>
                <c:pt idx="1172">
                  <c:v>67.2</c:v>
                </c:pt>
                <c:pt idx="1173">
                  <c:v>67.2</c:v>
                </c:pt>
                <c:pt idx="1174">
                  <c:v>67.3</c:v>
                </c:pt>
                <c:pt idx="1175">
                  <c:v>67.3</c:v>
                </c:pt>
                <c:pt idx="1176">
                  <c:v>67.400000000000006</c:v>
                </c:pt>
                <c:pt idx="1177">
                  <c:v>67.400000000000006</c:v>
                </c:pt>
                <c:pt idx="1178">
                  <c:v>67.400000000000006</c:v>
                </c:pt>
                <c:pt idx="1179">
                  <c:v>67.400000000000006</c:v>
                </c:pt>
                <c:pt idx="1180">
                  <c:v>67.400000000000006</c:v>
                </c:pt>
                <c:pt idx="1181">
                  <c:v>67.400000000000006</c:v>
                </c:pt>
                <c:pt idx="1182">
                  <c:v>67.5</c:v>
                </c:pt>
                <c:pt idx="1183">
                  <c:v>67.5</c:v>
                </c:pt>
                <c:pt idx="1184">
                  <c:v>67.5</c:v>
                </c:pt>
                <c:pt idx="1185">
                  <c:v>67.5</c:v>
                </c:pt>
                <c:pt idx="1186">
                  <c:v>67.400000000000006</c:v>
                </c:pt>
                <c:pt idx="1187">
                  <c:v>67.400000000000006</c:v>
                </c:pt>
                <c:pt idx="1188">
                  <c:v>67.400000000000006</c:v>
                </c:pt>
                <c:pt idx="1189">
                  <c:v>67.400000000000006</c:v>
                </c:pt>
                <c:pt idx="1190">
                  <c:v>67.400000000000006</c:v>
                </c:pt>
                <c:pt idx="1191">
                  <c:v>67.400000000000006</c:v>
                </c:pt>
                <c:pt idx="1192">
                  <c:v>67.400000000000006</c:v>
                </c:pt>
                <c:pt idx="1193">
                  <c:v>67.400000000000006</c:v>
                </c:pt>
                <c:pt idx="1194">
                  <c:v>67.3</c:v>
                </c:pt>
                <c:pt idx="1195">
                  <c:v>67.3</c:v>
                </c:pt>
                <c:pt idx="1196">
                  <c:v>67.3</c:v>
                </c:pt>
                <c:pt idx="1197">
                  <c:v>67.3</c:v>
                </c:pt>
                <c:pt idx="1198">
                  <c:v>67.3</c:v>
                </c:pt>
                <c:pt idx="1199">
                  <c:v>67.3</c:v>
                </c:pt>
                <c:pt idx="1200">
                  <c:v>67.3</c:v>
                </c:pt>
                <c:pt idx="1201">
                  <c:v>67.3</c:v>
                </c:pt>
                <c:pt idx="1202">
                  <c:v>67.3</c:v>
                </c:pt>
                <c:pt idx="1203">
                  <c:v>67.3</c:v>
                </c:pt>
                <c:pt idx="1204">
                  <c:v>67.3</c:v>
                </c:pt>
                <c:pt idx="1205">
                  <c:v>67.3</c:v>
                </c:pt>
                <c:pt idx="1206">
                  <c:v>67.3</c:v>
                </c:pt>
                <c:pt idx="1207">
                  <c:v>67.3</c:v>
                </c:pt>
                <c:pt idx="1208">
                  <c:v>67.3</c:v>
                </c:pt>
                <c:pt idx="1209">
                  <c:v>67.2</c:v>
                </c:pt>
                <c:pt idx="1210">
                  <c:v>67.2</c:v>
                </c:pt>
                <c:pt idx="1211">
                  <c:v>67.2</c:v>
                </c:pt>
                <c:pt idx="1212">
                  <c:v>67.2</c:v>
                </c:pt>
                <c:pt idx="1213">
                  <c:v>67.2</c:v>
                </c:pt>
                <c:pt idx="1214">
                  <c:v>67.2</c:v>
                </c:pt>
                <c:pt idx="1215">
                  <c:v>67.2</c:v>
                </c:pt>
                <c:pt idx="1216">
                  <c:v>67.2</c:v>
                </c:pt>
                <c:pt idx="1217">
                  <c:v>67.2</c:v>
                </c:pt>
                <c:pt idx="1218">
                  <c:v>67.2</c:v>
                </c:pt>
                <c:pt idx="1219">
                  <c:v>67.2</c:v>
                </c:pt>
                <c:pt idx="1220">
                  <c:v>67.099999999999994</c:v>
                </c:pt>
                <c:pt idx="1221">
                  <c:v>67.099999999999994</c:v>
                </c:pt>
                <c:pt idx="1222">
                  <c:v>67.099999999999994</c:v>
                </c:pt>
                <c:pt idx="1223">
                  <c:v>67.099999999999994</c:v>
                </c:pt>
                <c:pt idx="1224">
                  <c:v>67.2</c:v>
                </c:pt>
                <c:pt idx="1225">
                  <c:v>67.099999999999994</c:v>
                </c:pt>
                <c:pt idx="1226">
                  <c:v>67.2</c:v>
                </c:pt>
                <c:pt idx="1227">
                  <c:v>67.2</c:v>
                </c:pt>
                <c:pt idx="1228">
                  <c:v>67.2</c:v>
                </c:pt>
                <c:pt idx="1229">
                  <c:v>67.2</c:v>
                </c:pt>
                <c:pt idx="1230">
                  <c:v>67.2</c:v>
                </c:pt>
                <c:pt idx="1231">
                  <c:v>67.2</c:v>
                </c:pt>
                <c:pt idx="1232">
                  <c:v>67.099999999999994</c:v>
                </c:pt>
                <c:pt idx="1233">
                  <c:v>67.099999999999994</c:v>
                </c:pt>
                <c:pt idx="1234">
                  <c:v>67.099999999999994</c:v>
                </c:pt>
                <c:pt idx="1235">
                  <c:v>67.099999999999994</c:v>
                </c:pt>
                <c:pt idx="1236">
                  <c:v>67.099999999999994</c:v>
                </c:pt>
                <c:pt idx="1237">
                  <c:v>67.099999999999994</c:v>
                </c:pt>
                <c:pt idx="1238">
                  <c:v>67.099999999999994</c:v>
                </c:pt>
                <c:pt idx="1239">
                  <c:v>67.099999999999994</c:v>
                </c:pt>
                <c:pt idx="1240">
                  <c:v>67.099999999999994</c:v>
                </c:pt>
                <c:pt idx="1241">
                  <c:v>67.099999999999994</c:v>
                </c:pt>
                <c:pt idx="1242">
                  <c:v>67.099999999999994</c:v>
                </c:pt>
                <c:pt idx="1243">
                  <c:v>67.099999999999994</c:v>
                </c:pt>
                <c:pt idx="1244">
                  <c:v>67.099999999999994</c:v>
                </c:pt>
                <c:pt idx="1245">
                  <c:v>67.099999999999994</c:v>
                </c:pt>
                <c:pt idx="1246">
                  <c:v>67.099999999999994</c:v>
                </c:pt>
                <c:pt idx="1247">
                  <c:v>67.099999999999994</c:v>
                </c:pt>
                <c:pt idx="1248">
                  <c:v>67.099999999999994</c:v>
                </c:pt>
                <c:pt idx="1249">
                  <c:v>67</c:v>
                </c:pt>
                <c:pt idx="1250">
                  <c:v>67</c:v>
                </c:pt>
                <c:pt idx="1251">
                  <c:v>67</c:v>
                </c:pt>
                <c:pt idx="1252">
                  <c:v>67</c:v>
                </c:pt>
                <c:pt idx="1253">
                  <c:v>67</c:v>
                </c:pt>
                <c:pt idx="1254">
                  <c:v>67</c:v>
                </c:pt>
                <c:pt idx="1255">
                  <c:v>67</c:v>
                </c:pt>
                <c:pt idx="1256">
                  <c:v>67</c:v>
                </c:pt>
                <c:pt idx="1257">
                  <c:v>67</c:v>
                </c:pt>
                <c:pt idx="1258">
                  <c:v>67</c:v>
                </c:pt>
                <c:pt idx="1259">
                  <c:v>67</c:v>
                </c:pt>
                <c:pt idx="1260">
                  <c:v>67</c:v>
                </c:pt>
                <c:pt idx="1261">
                  <c:v>66.900000000000006</c:v>
                </c:pt>
                <c:pt idx="1262">
                  <c:v>66.900000000000006</c:v>
                </c:pt>
                <c:pt idx="1263">
                  <c:v>66.900000000000006</c:v>
                </c:pt>
                <c:pt idx="1264">
                  <c:v>66.900000000000006</c:v>
                </c:pt>
                <c:pt idx="1265">
                  <c:v>66.900000000000006</c:v>
                </c:pt>
                <c:pt idx="1266">
                  <c:v>66.900000000000006</c:v>
                </c:pt>
                <c:pt idx="1267">
                  <c:v>66.8</c:v>
                </c:pt>
                <c:pt idx="1268">
                  <c:v>66.900000000000006</c:v>
                </c:pt>
                <c:pt idx="1269">
                  <c:v>66.900000000000006</c:v>
                </c:pt>
                <c:pt idx="1270">
                  <c:v>66.8</c:v>
                </c:pt>
                <c:pt idx="1271">
                  <c:v>66.8</c:v>
                </c:pt>
                <c:pt idx="1272">
                  <c:v>66.8</c:v>
                </c:pt>
                <c:pt idx="1273">
                  <c:v>66.900000000000006</c:v>
                </c:pt>
                <c:pt idx="1274">
                  <c:v>66.900000000000006</c:v>
                </c:pt>
                <c:pt idx="1275">
                  <c:v>66.8</c:v>
                </c:pt>
                <c:pt idx="1276">
                  <c:v>66.900000000000006</c:v>
                </c:pt>
                <c:pt idx="1277">
                  <c:v>66.900000000000006</c:v>
                </c:pt>
                <c:pt idx="1278">
                  <c:v>66.900000000000006</c:v>
                </c:pt>
                <c:pt idx="1279">
                  <c:v>66.900000000000006</c:v>
                </c:pt>
                <c:pt idx="1280">
                  <c:v>66.900000000000006</c:v>
                </c:pt>
                <c:pt idx="1281">
                  <c:v>66.900000000000006</c:v>
                </c:pt>
                <c:pt idx="1282">
                  <c:v>66.900000000000006</c:v>
                </c:pt>
                <c:pt idx="1283">
                  <c:v>66.900000000000006</c:v>
                </c:pt>
                <c:pt idx="1284">
                  <c:v>66.900000000000006</c:v>
                </c:pt>
                <c:pt idx="1285">
                  <c:v>67</c:v>
                </c:pt>
                <c:pt idx="1286">
                  <c:v>67</c:v>
                </c:pt>
                <c:pt idx="1287">
                  <c:v>67</c:v>
                </c:pt>
                <c:pt idx="1288">
                  <c:v>67</c:v>
                </c:pt>
                <c:pt idx="1289">
                  <c:v>67</c:v>
                </c:pt>
                <c:pt idx="1290">
                  <c:v>67.099999999999994</c:v>
                </c:pt>
                <c:pt idx="1291">
                  <c:v>67.099999999999994</c:v>
                </c:pt>
                <c:pt idx="1292">
                  <c:v>67.099999999999994</c:v>
                </c:pt>
                <c:pt idx="1293">
                  <c:v>67.099999999999994</c:v>
                </c:pt>
                <c:pt idx="1294">
                  <c:v>67.099999999999994</c:v>
                </c:pt>
                <c:pt idx="1295">
                  <c:v>67.099999999999994</c:v>
                </c:pt>
                <c:pt idx="1296">
                  <c:v>67.099999999999994</c:v>
                </c:pt>
                <c:pt idx="1297">
                  <c:v>67.099999999999994</c:v>
                </c:pt>
                <c:pt idx="1298">
                  <c:v>67.099999999999994</c:v>
                </c:pt>
                <c:pt idx="1299">
                  <c:v>67.099999999999994</c:v>
                </c:pt>
                <c:pt idx="1300">
                  <c:v>67.099999999999994</c:v>
                </c:pt>
                <c:pt idx="1301">
                  <c:v>67.099999999999994</c:v>
                </c:pt>
                <c:pt idx="1302">
                  <c:v>67.099999999999994</c:v>
                </c:pt>
                <c:pt idx="1303">
                  <c:v>67</c:v>
                </c:pt>
                <c:pt idx="1304">
                  <c:v>67</c:v>
                </c:pt>
                <c:pt idx="1305">
                  <c:v>67</c:v>
                </c:pt>
                <c:pt idx="1306">
                  <c:v>67</c:v>
                </c:pt>
                <c:pt idx="1307">
                  <c:v>67</c:v>
                </c:pt>
                <c:pt idx="1308">
                  <c:v>67</c:v>
                </c:pt>
                <c:pt idx="1309">
                  <c:v>67</c:v>
                </c:pt>
                <c:pt idx="1310">
                  <c:v>67</c:v>
                </c:pt>
                <c:pt idx="1311">
                  <c:v>67</c:v>
                </c:pt>
                <c:pt idx="1312">
                  <c:v>67</c:v>
                </c:pt>
                <c:pt idx="1313">
                  <c:v>67</c:v>
                </c:pt>
                <c:pt idx="1314">
                  <c:v>67</c:v>
                </c:pt>
                <c:pt idx="1315">
                  <c:v>67</c:v>
                </c:pt>
                <c:pt idx="1316">
                  <c:v>67</c:v>
                </c:pt>
                <c:pt idx="1317">
                  <c:v>67</c:v>
                </c:pt>
                <c:pt idx="1318">
                  <c:v>67</c:v>
                </c:pt>
                <c:pt idx="1319">
                  <c:v>67</c:v>
                </c:pt>
                <c:pt idx="1320">
                  <c:v>67</c:v>
                </c:pt>
                <c:pt idx="1321">
                  <c:v>67.099999999999994</c:v>
                </c:pt>
                <c:pt idx="1322">
                  <c:v>67.099999999999994</c:v>
                </c:pt>
                <c:pt idx="1323">
                  <c:v>67.099999999999994</c:v>
                </c:pt>
                <c:pt idx="1324">
                  <c:v>67.099999999999994</c:v>
                </c:pt>
                <c:pt idx="1325">
                  <c:v>67.099999999999994</c:v>
                </c:pt>
                <c:pt idx="1326">
                  <c:v>67.099999999999994</c:v>
                </c:pt>
                <c:pt idx="1327">
                  <c:v>67.099999999999994</c:v>
                </c:pt>
                <c:pt idx="1328">
                  <c:v>67.2</c:v>
                </c:pt>
                <c:pt idx="1329">
                  <c:v>67.2</c:v>
                </c:pt>
                <c:pt idx="1330">
                  <c:v>67.3</c:v>
                </c:pt>
                <c:pt idx="1331">
                  <c:v>67.400000000000006</c:v>
                </c:pt>
                <c:pt idx="1332">
                  <c:v>67.400000000000006</c:v>
                </c:pt>
                <c:pt idx="1333">
                  <c:v>67.5</c:v>
                </c:pt>
                <c:pt idx="1334">
                  <c:v>67.599999999999994</c:v>
                </c:pt>
                <c:pt idx="1335">
                  <c:v>67.7</c:v>
                </c:pt>
                <c:pt idx="1336">
                  <c:v>67.900000000000006</c:v>
                </c:pt>
                <c:pt idx="1337">
                  <c:v>68</c:v>
                </c:pt>
                <c:pt idx="1338">
                  <c:v>68</c:v>
                </c:pt>
                <c:pt idx="1339">
                  <c:v>68</c:v>
                </c:pt>
                <c:pt idx="1340">
                  <c:v>68</c:v>
                </c:pt>
                <c:pt idx="1341">
                  <c:v>68.099999999999994</c:v>
                </c:pt>
                <c:pt idx="1342">
                  <c:v>68.099999999999994</c:v>
                </c:pt>
                <c:pt idx="1343">
                  <c:v>68.099999999999994</c:v>
                </c:pt>
                <c:pt idx="1344">
                  <c:v>68.2</c:v>
                </c:pt>
                <c:pt idx="1345">
                  <c:v>68.2</c:v>
                </c:pt>
                <c:pt idx="1346">
                  <c:v>68.2</c:v>
                </c:pt>
                <c:pt idx="1347">
                  <c:v>68.3</c:v>
                </c:pt>
                <c:pt idx="1348">
                  <c:v>68.3</c:v>
                </c:pt>
                <c:pt idx="1349">
                  <c:v>68.3</c:v>
                </c:pt>
                <c:pt idx="1350">
                  <c:v>68.3</c:v>
                </c:pt>
                <c:pt idx="1351">
                  <c:v>68.3</c:v>
                </c:pt>
                <c:pt idx="1352">
                  <c:v>68.3</c:v>
                </c:pt>
                <c:pt idx="1353">
                  <c:v>68.2</c:v>
                </c:pt>
                <c:pt idx="1354">
                  <c:v>68.2</c:v>
                </c:pt>
                <c:pt idx="1355">
                  <c:v>68.2</c:v>
                </c:pt>
                <c:pt idx="1356">
                  <c:v>68.2</c:v>
                </c:pt>
                <c:pt idx="1357">
                  <c:v>68.2</c:v>
                </c:pt>
                <c:pt idx="1358">
                  <c:v>68.2</c:v>
                </c:pt>
                <c:pt idx="1359">
                  <c:v>68.2</c:v>
                </c:pt>
                <c:pt idx="1360">
                  <c:v>68.2</c:v>
                </c:pt>
                <c:pt idx="1361">
                  <c:v>68.2</c:v>
                </c:pt>
                <c:pt idx="1362">
                  <c:v>68.3</c:v>
                </c:pt>
                <c:pt idx="1363">
                  <c:v>68.400000000000006</c:v>
                </c:pt>
                <c:pt idx="1364">
                  <c:v>68.400000000000006</c:v>
                </c:pt>
                <c:pt idx="1365">
                  <c:v>68.400000000000006</c:v>
                </c:pt>
                <c:pt idx="1366">
                  <c:v>68.400000000000006</c:v>
                </c:pt>
                <c:pt idx="1367">
                  <c:v>68.400000000000006</c:v>
                </c:pt>
                <c:pt idx="1368">
                  <c:v>68.400000000000006</c:v>
                </c:pt>
                <c:pt idx="1369">
                  <c:v>68.400000000000006</c:v>
                </c:pt>
                <c:pt idx="1370">
                  <c:v>68.400000000000006</c:v>
                </c:pt>
                <c:pt idx="1371">
                  <c:v>68.400000000000006</c:v>
                </c:pt>
                <c:pt idx="1372">
                  <c:v>68.400000000000006</c:v>
                </c:pt>
                <c:pt idx="1373">
                  <c:v>68.400000000000006</c:v>
                </c:pt>
                <c:pt idx="1374">
                  <c:v>68.400000000000006</c:v>
                </c:pt>
                <c:pt idx="1375">
                  <c:v>68.400000000000006</c:v>
                </c:pt>
                <c:pt idx="1376">
                  <c:v>68.400000000000006</c:v>
                </c:pt>
                <c:pt idx="1377">
                  <c:v>68.400000000000006</c:v>
                </c:pt>
                <c:pt idx="1378">
                  <c:v>68.400000000000006</c:v>
                </c:pt>
                <c:pt idx="1379">
                  <c:v>68.400000000000006</c:v>
                </c:pt>
                <c:pt idx="1380">
                  <c:v>68.3</c:v>
                </c:pt>
                <c:pt idx="1381">
                  <c:v>68.3</c:v>
                </c:pt>
                <c:pt idx="1382">
                  <c:v>68.3</c:v>
                </c:pt>
                <c:pt idx="1383">
                  <c:v>68.3</c:v>
                </c:pt>
                <c:pt idx="1384">
                  <c:v>68.3</c:v>
                </c:pt>
                <c:pt idx="1385">
                  <c:v>68.3</c:v>
                </c:pt>
                <c:pt idx="1386">
                  <c:v>68.2</c:v>
                </c:pt>
                <c:pt idx="1387">
                  <c:v>68</c:v>
                </c:pt>
                <c:pt idx="1388">
                  <c:v>68</c:v>
                </c:pt>
                <c:pt idx="1389">
                  <c:v>67.900000000000006</c:v>
                </c:pt>
                <c:pt idx="1390">
                  <c:v>67.8</c:v>
                </c:pt>
                <c:pt idx="1391">
                  <c:v>67.8</c:v>
                </c:pt>
                <c:pt idx="1392">
                  <c:v>67.8</c:v>
                </c:pt>
                <c:pt idx="1393">
                  <c:v>67.8</c:v>
                </c:pt>
                <c:pt idx="1394">
                  <c:v>67.8</c:v>
                </c:pt>
                <c:pt idx="1395">
                  <c:v>67.8</c:v>
                </c:pt>
                <c:pt idx="1396">
                  <c:v>67.8</c:v>
                </c:pt>
                <c:pt idx="1397">
                  <c:v>67.7</c:v>
                </c:pt>
                <c:pt idx="1398">
                  <c:v>67.7</c:v>
                </c:pt>
                <c:pt idx="1399">
                  <c:v>67.7</c:v>
                </c:pt>
                <c:pt idx="1400">
                  <c:v>67.7</c:v>
                </c:pt>
                <c:pt idx="1401">
                  <c:v>67.599999999999994</c:v>
                </c:pt>
                <c:pt idx="1402">
                  <c:v>67.5</c:v>
                </c:pt>
                <c:pt idx="1403">
                  <c:v>67.400000000000006</c:v>
                </c:pt>
                <c:pt idx="1404">
                  <c:v>67.400000000000006</c:v>
                </c:pt>
                <c:pt idx="1405">
                  <c:v>67.3</c:v>
                </c:pt>
                <c:pt idx="1406">
                  <c:v>67.3</c:v>
                </c:pt>
                <c:pt idx="1407">
                  <c:v>67.3</c:v>
                </c:pt>
                <c:pt idx="1408">
                  <c:v>67.3</c:v>
                </c:pt>
                <c:pt idx="1409">
                  <c:v>67.3</c:v>
                </c:pt>
                <c:pt idx="1410">
                  <c:v>67.3</c:v>
                </c:pt>
                <c:pt idx="1411">
                  <c:v>67.3</c:v>
                </c:pt>
                <c:pt idx="1412">
                  <c:v>67.3</c:v>
                </c:pt>
                <c:pt idx="1413">
                  <c:v>67.3</c:v>
                </c:pt>
                <c:pt idx="1414">
                  <c:v>67.3</c:v>
                </c:pt>
                <c:pt idx="1415">
                  <c:v>67.3</c:v>
                </c:pt>
                <c:pt idx="1416">
                  <c:v>67.3</c:v>
                </c:pt>
                <c:pt idx="1417">
                  <c:v>67.3</c:v>
                </c:pt>
                <c:pt idx="1418">
                  <c:v>67.400000000000006</c:v>
                </c:pt>
                <c:pt idx="1419">
                  <c:v>67.599999999999994</c:v>
                </c:pt>
                <c:pt idx="1420">
                  <c:v>68</c:v>
                </c:pt>
                <c:pt idx="1421">
                  <c:v>68.599999999999994</c:v>
                </c:pt>
                <c:pt idx="1422">
                  <c:v>69.599999999999994</c:v>
                </c:pt>
                <c:pt idx="1423">
                  <c:v>71.3</c:v>
                </c:pt>
                <c:pt idx="1424">
                  <c:v>73.5</c:v>
                </c:pt>
                <c:pt idx="1425">
                  <c:v>76.400000000000006</c:v>
                </c:pt>
                <c:pt idx="1426">
                  <c:v>79.599999999999994</c:v>
                </c:pt>
                <c:pt idx="1427">
                  <c:v>83.7</c:v>
                </c:pt>
                <c:pt idx="1428">
                  <c:v>88</c:v>
                </c:pt>
                <c:pt idx="1429">
                  <c:v>92.7</c:v>
                </c:pt>
                <c:pt idx="1430">
                  <c:v>97.6</c:v>
                </c:pt>
                <c:pt idx="1431">
                  <c:v>102.6</c:v>
                </c:pt>
                <c:pt idx="1432">
                  <c:v>107.5</c:v>
                </c:pt>
                <c:pt idx="1433">
                  <c:v>112.7</c:v>
                </c:pt>
                <c:pt idx="1434">
                  <c:v>117.9</c:v>
                </c:pt>
                <c:pt idx="1435">
                  <c:v>123.8</c:v>
                </c:pt>
                <c:pt idx="1436">
                  <c:v>130.1</c:v>
                </c:pt>
                <c:pt idx="1437">
                  <c:v>136.19999999999999</c:v>
                </c:pt>
                <c:pt idx="1438">
                  <c:v>142.30000000000001</c:v>
                </c:pt>
                <c:pt idx="1439">
                  <c:v>148.4</c:v>
                </c:pt>
                <c:pt idx="1440">
                  <c:v>154.69999999999999</c:v>
                </c:pt>
                <c:pt idx="1441">
                  <c:v>161.80000000000001</c:v>
                </c:pt>
                <c:pt idx="1442">
                  <c:v>167.8</c:v>
                </c:pt>
                <c:pt idx="1443">
                  <c:v>172.2</c:v>
                </c:pt>
                <c:pt idx="1444">
                  <c:v>176.1</c:v>
                </c:pt>
                <c:pt idx="1445">
                  <c:v>180.2</c:v>
                </c:pt>
                <c:pt idx="1446">
                  <c:v>186.5</c:v>
                </c:pt>
                <c:pt idx="1447">
                  <c:v>193.8</c:v>
                </c:pt>
                <c:pt idx="1448">
                  <c:v>200.6</c:v>
                </c:pt>
                <c:pt idx="1449">
                  <c:v>206.9</c:v>
                </c:pt>
                <c:pt idx="1450">
                  <c:v>213.5</c:v>
                </c:pt>
                <c:pt idx="1451">
                  <c:v>220.6</c:v>
                </c:pt>
                <c:pt idx="1452">
                  <c:v>228.9</c:v>
                </c:pt>
                <c:pt idx="1453">
                  <c:v>236.7</c:v>
                </c:pt>
                <c:pt idx="1454">
                  <c:v>242.8</c:v>
                </c:pt>
                <c:pt idx="1455">
                  <c:v>249.2</c:v>
                </c:pt>
                <c:pt idx="1456">
                  <c:v>256.2</c:v>
                </c:pt>
                <c:pt idx="1457">
                  <c:v>263.2</c:v>
                </c:pt>
                <c:pt idx="1458">
                  <c:v>269.8</c:v>
                </c:pt>
                <c:pt idx="1459">
                  <c:v>276.10000000000002</c:v>
                </c:pt>
                <c:pt idx="1460">
                  <c:v>282.10000000000002</c:v>
                </c:pt>
                <c:pt idx="1461">
                  <c:v>286.5</c:v>
                </c:pt>
                <c:pt idx="1462">
                  <c:v>290.3</c:v>
                </c:pt>
                <c:pt idx="1463">
                  <c:v>293.2</c:v>
                </c:pt>
                <c:pt idx="1464">
                  <c:v>294.60000000000002</c:v>
                </c:pt>
                <c:pt idx="1465">
                  <c:v>296.3</c:v>
                </c:pt>
                <c:pt idx="1466">
                  <c:v>299.2</c:v>
                </c:pt>
                <c:pt idx="1467">
                  <c:v>302.8</c:v>
                </c:pt>
                <c:pt idx="1468">
                  <c:v>307.10000000000002</c:v>
                </c:pt>
                <c:pt idx="1469">
                  <c:v>311.3</c:v>
                </c:pt>
                <c:pt idx="1470">
                  <c:v>315.89999999999998</c:v>
                </c:pt>
                <c:pt idx="1471">
                  <c:v>320.2</c:v>
                </c:pt>
                <c:pt idx="1472">
                  <c:v>323.60000000000002</c:v>
                </c:pt>
                <c:pt idx="1473">
                  <c:v>327.3</c:v>
                </c:pt>
                <c:pt idx="1474">
                  <c:v>331.4</c:v>
                </c:pt>
                <c:pt idx="1475">
                  <c:v>335.7</c:v>
                </c:pt>
                <c:pt idx="1476">
                  <c:v>338.8</c:v>
                </c:pt>
                <c:pt idx="1477">
                  <c:v>341.7</c:v>
                </c:pt>
                <c:pt idx="1478">
                  <c:v>345.1</c:v>
                </c:pt>
                <c:pt idx="1479">
                  <c:v>348.6</c:v>
                </c:pt>
                <c:pt idx="1480">
                  <c:v>352.4</c:v>
                </c:pt>
                <c:pt idx="1481">
                  <c:v>356.1</c:v>
                </c:pt>
                <c:pt idx="1482">
                  <c:v>359.6</c:v>
                </c:pt>
                <c:pt idx="1483">
                  <c:v>363.3</c:v>
                </c:pt>
                <c:pt idx="1484">
                  <c:v>367.2</c:v>
                </c:pt>
                <c:pt idx="1485">
                  <c:v>371</c:v>
                </c:pt>
                <c:pt idx="1486">
                  <c:v>374.3</c:v>
                </c:pt>
                <c:pt idx="1487">
                  <c:v>377.9</c:v>
                </c:pt>
                <c:pt idx="1488">
                  <c:v>381</c:v>
                </c:pt>
                <c:pt idx="1489">
                  <c:v>384.1</c:v>
                </c:pt>
                <c:pt idx="1490">
                  <c:v>387</c:v>
                </c:pt>
                <c:pt idx="1491">
                  <c:v>389.7</c:v>
                </c:pt>
                <c:pt idx="1492">
                  <c:v>392.9</c:v>
                </c:pt>
                <c:pt idx="1493">
                  <c:v>396.6</c:v>
                </c:pt>
                <c:pt idx="1494">
                  <c:v>399.4</c:v>
                </c:pt>
                <c:pt idx="1495">
                  <c:v>402.5</c:v>
                </c:pt>
                <c:pt idx="1496">
                  <c:v>407.6</c:v>
                </c:pt>
                <c:pt idx="1497">
                  <c:v>412.1</c:v>
                </c:pt>
                <c:pt idx="1498">
                  <c:v>416.5</c:v>
                </c:pt>
                <c:pt idx="1499">
                  <c:v>420.3</c:v>
                </c:pt>
                <c:pt idx="1500">
                  <c:v>423.7</c:v>
                </c:pt>
                <c:pt idx="1501">
                  <c:v>427.3</c:v>
                </c:pt>
                <c:pt idx="1502">
                  <c:v>430.7</c:v>
                </c:pt>
                <c:pt idx="1503">
                  <c:v>435</c:v>
                </c:pt>
                <c:pt idx="1504">
                  <c:v>438.5</c:v>
                </c:pt>
                <c:pt idx="1505">
                  <c:v>441.9</c:v>
                </c:pt>
                <c:pt idx="1506">
                  <c:v>445.4</c:v>
                </c:pt>
                <c:pt idx="1507">
                  <c:v>448.8</c:v>
                </c:pt>
                <c:pt idx="1508">
                  <c:v>451.2</c:v>
                </c:pt>
                <c:pt idx="1509">
                  <c:v>454.5</c:v>
                </c:pt>
                <c:pt idx="1510">
                  <c:v>458.1</c:v>
                </c:pt>
                <c:pt idx="1511">
                  <c:v>460.5</c:v>
                </c:pt>
                <c:pt idx="1512">
                  <c:v>461.9</c:v>
                </c:pt>
                <c:pt idx="1513">
                  <c:v>463.1</c:v>
                </c:pt>
                <c:pt idx="1514">
                  <c:v>464.9</c:v>
                </c:pt>
                <c:pt idx="1515">
                  <c:v>467</c:v>
                </c:pt>
                <c:pt idx="1516">
                  <c:v>469.6</c:v>
                </c:pt>
                <c:pt idx="1517">
                  <c:v>472.4</c:v>
                </c:pt>
                <c:pt idx="1518">
                  <c:v>473.7</c:v>
                </c:pt>
                <c:pt idx="1519">
                  <c:v>474.7</c:v>
                </c:pt>
                <c:pt idx="1520">
                  <c:v>475.9</c:v>
                </c:pt>
                <c:pt idx="1521">
                  <c:v>477</c:v>
                </c:pt>
                <c:pt idx="1522">
                  <c:v>478.1</c:v>
                </c:pt>
                <c:pt idx="1523">
                  <c:v>479.2</c:v>
                </c:pt>
                <c:pt idx="1524">
                  <c:v>480.3</c:v>
                </c:pt>
                <c:pt idx="1525">
                  <c:v>482</c:v>
                </c:pt>
                <c:pt idx="1526">
                  <c:v>485.2</c:v>
                </c:pt>
                <c:pt idx="1527">
                  <c:v>491.1</c:v>
                </c:pt>
                <c:pt idx="1528">
                  <c:v>497.2</c:v>
                </c:pt>
                <c:pt idx="1529">
                  <c:v>501.5</c:v>
                </c:pt>
                <c:pt idx="1530">
                  <c:v>504.9</c:v>
                </c:pt>
                <c:pt idx="1531">
                  <c:v>507.3</c:v>
                </c:pt>
                <c:pt idx="1532">
                  <c:v>510.2</c:v>
                </c:pt>
                <c:pt idx="1533">
                  <c:v>512.9</c:v>
                </c:pt>
                <c:pt idx="1534">
                  <c:v>515.29999999999995</c:v>
                </c:pt>
                <c:pt idx="1535">
                  <c:v>517.5</c:v>
                </c:pt>
                <c:pt idx="1536">
                  <c:v>520.20000000000005</c:v>
                </c:pt>
                <c:pt idx="1537">
                  <c:v>521.9</c:v>
                </c:pt>
                <c:pt idx="1538">
                  <c:v>524.29999999999995</c:v>
                </c:pt>
                <c:pt idx="1539">
                  <c:v>526.5</c:v>
                </c:pt>
                <c:pt idx="1540">
                  <c:v>527.4</c:v>
                </c:pt>
                <c:pt idx="1541">
                  <c:v>527.5</c:v>
                </c:pt>
                <c:pt idx="1542">
                  <c:v>528.20000000000005</c:v>
                </c:pt>
                <c:pt idx="1543">
                  <c:v>529.29999999999995</c:v>
                </c:pt>
                <c:pt idx="1544">
                  <c:v>530.29999999999995</c:v>
                </c:pt>
                <c:pt idx="1545">
                  <c:v>533.9</c:v>
                </c:pt>
                <c:pt idx="1546">
                  <c:v>539.4</c:v>
                </c:pt>
                <c:pt idx="1547">
                  <c:v>544.4</c:v>
                </c:pt>
                <c:pt idx="1548">
                  <c:v>547</c:v>
                </c:pt>
                <c:pt idx="1549">
                  <c:v>547.79999999999995</c:v>
                </c:pt>
                <c:pt idx="1550">
                  <c:v>548.1</c:v>
                </c:pt>
                <c:pt idx="1551">
                  <c:v>548.29999999999995</c:v>
                </c:pt>
                <c:pt idx="1552">
                  <c:v>548.79999999999995</c:v>
                </c:pt>
                <c:pt idx="1553">
                  <c:v>549.5</c:v>
                </c:pt>
                <c:pt idx="1554">
                  <c:v>550.29999999999995</c:v>
                </c:pt>
                <c:pt idx="1555">
                  <c:v>550.4</c:v>
                </c:pt>
                <c:pt idx="1556">
                  <c:v>549.20000000000005</c:v>
                </c:pt>
                <c:pt idx="1557">
                  <c:v>546.29999999999995</c:v>
                </c:pt>
                <c:pt idx="1558">
                  <c:v>543.5</c:v>
                </c:pt>
                <c:pt idx="1559">
                  <c:v>540.5</c:v>
                </c:pt>
                <c:pt idx="1560">
                  <c:v>537.29999999999995</c:v>
                </c:pt>
                <c:pt idx="1561">
                  <c:v>534.20000000000005</c:v>
                </c:pt>
                <c:pt idx="1562">
                  <c:v>532.20000000000005</c:v>
                </c:pt>
                <c:pt idx="1563">
                  <c:v>531.4</c:v>
                </c:pt>
                <c:pt idx="1564">
                  <c:v>530.9</c:v>
                </c:pt>
                <c:pt idx="1565">
                  <c:v>530.70000000000005</c:v>
                </c:pt>
                <c:pt idx="1566">
                  <c:v>531</c:v>
                </c:pt>
                <c:pt idx="1567">
                  <c:v>531.1</c:v>
                </c:pt>
                <c:pt idx="1568">
                  <c:v>531.6</c:v>
                </c:pt>
                <c:pt idx="1569">
                  <c:v>533.70000000000005</c:v>
                </c:pt>
                <c:pt idx="1570">
                  <c:v>535.4</c:v>
                </c:pt>
                <c:pt idx="1571">
                  <c:v>536.6</c:v>
                </c:pt>
                <c:pt idx="1572">
                  <c:v>537.29999999999995</c:v>
                </c:pt>
                <c:pt idx="1573">
                  <c:v>537.9</c:v>
                </c:pt>
                <c:pt idx="1574">
                  <c:v>538.6</c:v>
                </c:pt>
                <c:pt idx="1575">
                  <c:v>539.20000000000005</c:v>
                </c:pt>
                <c:pt idx="1576">
                  <c:v>539.1</c:v>
                </c:pt>
                <c:pt idx="1577">
                  <c:v>538.20000000000005</c:v>
                </c:pt>
                <c:pt idx="1578">
                  <c:v>537</c:v>
                </c:pt>
                <c:pt idx="1579">
                  <c:v>535.29999999999995</c:v>
                </c:pt>
                <c:pt idx="1580">
                  <c:v>533.29999999999995</c:v>
                </c:pt>
                <c:pt idx="1581">
                  <c:v>531.1</c:v>
                </c:pt>
                <c:pt idx="1582">
                  <c:v>529.1</c:v>
                </c:pt>
                <c:pt idx="1583">
                  <c:v>527.70000000000005</c:v>
                </c:pt>
                <c:pt idx="1584">
                  <c:v>526.1</c:v>
                </c:pt>
                <c:pt idx="1585">
                  <c:v>524</c:v>
                </c:pt>
                <c:pt idx="1586">
                  <c:v>521.6</c:v>
                </c:pt>
                <c:pt idx="1587">
                  <c:v>520.1</c:v>
                </c:pt>
                <c:pt idx="1588">
                  <c:v>518.9</c:v>
                </c:pt>
                <c:pt idx="1589">
                  <c:v>517.5</c:v>
                </c:pt>
                <c:pt idx="1590">
                  <c:v>515.70000000000005</c:v>
                </c:pt>
                <c:pt idx="1591">
                  <c:v>514</c:v>
                </c:pt>
                <c:pt idx="1592">
                  <c:v>512.9</c:v>
                </c:pt>
                <c:pt idx="1593">
                  <c:v>512.1</c:v>
                </c:pt>
                <c:pt idx="1594">
                  <c:v>511.7</c:v>
                </c:pt>
                <c:pt idx="1595">
                  <c:v>511.3</c:v>
                </c:pt>
                <c:pt idx="1596">
                  <c:v>510.7</c:v>
                </c:pt>
                <c:pt idx="1597">
                  <c:v>510.2</c:v>
                </c:pt>
                <c:pt idx="1598">
                  <c:v>510</c:v>
                </c:pt>
                <c:pt idx="1599">
                  <c:v>509.9</c:v>
                </c:pt>
                <c:pt idx="1600">
                  <c:v>509.8</c:v>
                </c:pt>
                <c:pt idx="1601">
                  <c:v>509.8</c:v>
                </c:pt>
                <c:pt idx="1602">
                  <c:v>509.8</c:v>
                </c:pt>
                <c:pt idx="1603">
                  <c:v>510.2</c:v>
                </c:pt>
                <c:pt idx="1604">
                  <c:v>510.8</c:v>
                </c:pt>
                <c:pt idx="1605">
                  <c:v>511.2</c:v>
                </c:pt>
                <c:pt idx="1606">
                  <c:v>511.3</c:v>
                </c:pt>
                <c:pt idx="1607">
                  <c:v>511.1</c:v>
                </c:pt>
                <c:pt idx="1608">
                  <c:v>510.8</c:v>
                </c:pt>
                <c:pt idx="1609">
                  <c:v>510.6</c:v>
                </c:pt>
                <c:pt idx="1610">
                  <c:v>510.4</c:v>
                </c:pt>
                <c:pt idx="1611">
                  <c:v>510</c:v>
                </c:pt>
                <c:pt idx="1612">
                  <c:v>509.6</c:v>
                </c:pt>
                <c:pt idx="1613">
                  <c:v>508.9</c:v>
                </c:pt>
                <c:pt idx="1614">
                  <c:v>507.6</c:v>
                </c:pt>
                <c:pt idx="1615">
                  <c:v>506.3</c:v>
                </c:pt>
                <c:pt idx="1616">
                  <c:v>505.5</c:v>
                </c:pt>
                <c:pt idx="1617">
                  <c:v>504.3</c:v>
                </c:pt>
                <c:pt idx="1618">
                  <c:v>503.5</c:v>
                </c:pt>
                <c:pt idx="1619">
                  <c:v>502.6</c:v>
                </c:pt>
                <c:pt idx="1620">
                  <c:v>500.8</c:v>
                </c:pt>
                <c:pt idx="1621">
                  <c:v>499</c:v>
                </c:pt>
                <c:pt idx="1622">
                  <c:v>497.4</c:v>
                </c:pt>
                <c:pt idx="1623">
                  <c:v>496.2</c:v>
                </c:pt>
                <c:pt idx="1624">
                  <c:v>495.2</c:v>
                </c:pt>
                <c:pt idx="1625">
                  <c:v>494.4</c:v>
                </c:pt>
                <c:pt idx="1626">
                  <c:v>493.5</c:v>
                </c:pt>
                <c:pt idx="1627">
                  <c:v>492.8</c:v>
                </c:pt>
                <c:pt idx="1628">
                  <c:v>492.3</c:v>
                </c:pt>
                <c:pt idx="1629">
                  <c:v>491.9</c:v>
                </c:pt>
                <c:pt idx="1630">
                  <c:v>491.7</c:v>
                </c:pt>
                <c:pt idx="1631">
                  <c:v>491.6</c:v>
                </c:pt>
                <c:pt idx="1632">
                  <c:v>491.4</c:v>
                </c:pt>
                <c:pt idx="1633">
                  <c:v>491.2</c:v>
                </c:pt>
                <c:pt idx="1634">
                  <c:v>490.8</c:v>
                </c:pt>
                <c:pt idx="1635">
                  <c:v>490.3</c:v>
                </c:pt>
                <c:pt idx="1636">
                  <c:v>489.7</c:v>
                </c:pt>
                <c:pt idx="1637">
                  <c:v>489.1</c:v>
                </c:pt>
                <c:pt idx="1638">
                  <c:v>487.5</c:v>
                </c:pt>
                <c:pt idx="1639">
                  <c:v>485.7</c:v>
                </c:pt>
                <c:pt idx="1640">
                  <c:v>484.1</c:v>
                </c:pt>
                <c:pt idx="1641">
                  <c:v>482.4</c:v>
                </c:pt>
                <c:pt idx="1642">
                  <c:v>481</c:v>
                </c:pt>
                <c:pt idx="1643">
                  <c:v>480.2</c:v>
                </c:pt>
                <c:pt idx="1644">
                  <c:v>479.8</c:v>
                </c:pt>
                <c:pt idx="1645">
                  <c:v>479.2</c:v>
                </c:pt>
                <c:pt idx="1646">
                  <c:v>477.6</c:v>
                </c:pt>
                <c:pt idx="1647">
                  <c:v>475.9</c:v>
                </c:pt>
                <c:pt idx="1648">
                  <c:v>474.8</c:v>
                </c:pt>
                <c:pt idx="1649">
                  <c:v>473.6</c:v>
                </c:pt>
                <c:pt idx="1650">
                  <c:v>473.1</c:v>
                </c:pt>
                <c:pt idx="1651">
                  <c:v>473.1</c:v>
                </c:pt>
                <c:pt idx="1652">
                  <c:v>473.6</c:v>
                </c:pt>
                <c:pt idx="1653">
                  <c:v>473.9</c:v>
                </c:pt>
                <c:pt idx="1654">
                  <c:v>473.9</c:v>
                </c:pt>
                <c:pt idx="1655">
                  <c:v>473.6</c:v>
                </c:pt>
                <c:pt idx="1656">
                  <c:v>473</c:v>
                </c:pt>
                <c:pt idx="1657">
                  <c:v>472.3</c:v>
                </c:pt>
                <c:pt idx="1658">
                  <c:v>471.8</c:v>
                </c:pt>
                <c:pt idx="1659">
                  <c:v>471.2</c:v>
                </c:pt>
                <c:pt idx="1660">
                  <c:v>470.7</c:v>
                </c:pt>
                <c:pt idx="1661">
                  <c:v>470.5</c:v>
                </c:pt>
                <c:pt idx="1662">
                  <c:v>470.6</c:v>
                </c:pt>
                <c:pt idx="1663">
                  <c:v>471.2</c:v>
                </c:pt>
                <c:pt idx="1664">
                  <c:v>472</c:v>
                </c:pt>
                <c:pt idx="1665">
                  <c:v>472.7</c:v>
                </c:pt>
                <c:pt idx="1666">
                  <c:v>473.1</c:v>
                </c:pt>
                <c:pt idx="1667">
                  <c:v>473.2</c:v>
                </c:pt>
                <c:pt idx="1668">
                  <c:v>473</c:v>
                </c:pt>
                <c:pt idx="1669">
                  <c:v>472.2</c:v>
                </c:pt>
                <c:pt idx="1670">
                  <c:v>470.7</c:v>
                </c:pt>
                <c:pt idx="1671">
                  <c:v>468.6</c:v>
                </c:pt>
                <c:pt idx="1672">
                  <c:v>467</c:v>
                </c:pt>
                <c:pt idx="1673">
                  <c:v>465.5</c:v>
                </c:pt>
                <c:pt idx="1674">
                  <c:v>464.5</c:v>
                </c:pt>
                <c:pt idx="1675">
                  <c:v>463.8</c:v>
                </c:pt>
                <c:pt idx="1676">
                  <c:v>463.2</c:v>
                </c:pt>
                <c:pt idx="1677">
                  <c:v>462.5</c:v>
                </c:pt>
                <c:pt idx="1678">
                  <c:v>460.8</c:v>
                </c:pt>
                <c:pt idx="1679">
                  <c:v>459.7</c:v>
                </c:pt>
                <c:pt idx="1680">
                  <c:v>458.7</c:v>
                </c:pt>
                <c:pt idx="1681">
                  <c:v>457.4</c:v>
                </c:pt>
                <c:pt idx="1682">
                  <c:v>456.2</c:v>
                </c:pt>
                <c:pt idx="1683">
                  <c:v>454.7</c:v>
                </c:pt>
                <c:pt idx="1684">
                  <c:v>453.5</c:v>
                </c:pt>
                <c:pt idx="1685">
                  <c:v>453</c:v>
                </c:pt>
                <c:pt idx="1686">
                  <c:v>452.7</c:v>
                </c:pt>
                <c:pt idx="1687">
                  <c:v>451.9</c:v>
                </c:pt>
                <c:pt idx="1688">
                  <c:v>450.8</c:v>
                </c:pt>
                <c:pt idx="1689">
                  <c:v>450.3</c:v>
                </c:pt>
                <c:pt idx="1690">
                  <c:v>449.8</c:v>
                </c:pt>
                <c:pt idx="1691">
                  <c:v>449.4</c:v>
                </c:pt>
                <c:pt idx="1692">
                  <c:v>449.1</c:v>
                </c:pt>
                <c:pt idx="1693">
                  <c:v>448.7</c:v>
                </c:pt>
                <c:pt idx="1694">
                  <c:v>448.1</c:v>
                </c:pt>
                <c:pt idx="1695">
                  <c:v>447.6</c:v>
                </c:pt>
                <c:pt idx="1696">
                  <c:v>447</c:v>
                </c:pt>
                <c:pt idx="1697">
                  <c:v>446</c:v>
                </c:pt>
                <c:pt idx="1698">
                  <c:v>444.8</c:v>
                </c:pt>
                <c:pt idx="1699">
                  <c:v>443.7</c:v>
                </c:pt>
                <c:pt idx="1700">
                  <c:v>442.6</c:v>
                </c:pt>
                <c:pt idx="1701">
                  <c:v>441.6</c:v>
                </c:pt>
                <c:pt idx="1702">
                  <c:v>440.9</c:v>
                </c:pt>
                <c:pt idx="1703">
                  <c:v>440.4</c:v>
                </c:pt>
                <c:pt idx="1704">
                  <c:v>440.4</c:v>
                </c:pt>
                <c:pt idx="1705">
                  <c:v>440.7</c:v>
                </c:pt>
                <c:pt idx="1706">
                  <c:v>441</c:v>
                </c:pt>
                <c:pt idx="1707">
                  <c:v>441.3</c:v>
                </c:pt>
                <c:pt idx="1708">
                  <c:v>441.6</c:v>
                </c:pt>
                <c:pt idx="1709">
                  <c:v>441.7</c:v>
                </c:pt>
                <c:pt idx="1710">
                  <c:v>441.6</c:v>
                </c:pt>
                <c:pt idx="1711">
                  <c:v>441.2</c:v>
                </c:pt>
                <c:pt idx="1712">
                  <c:v>440.3</c:v>
                </c:pt>
                <c:pt idx="1713">
                  <c:v>439.3</c:v>
                </c:pt>
                <c:pt idx="1714">
                  <c:v>438.5</c:v>
                </c:pt>
                <c:pt idx="1715">
                  <c:v>437.8</c:v>
                </c:pt>
                <c:pt idx="1716">
                  <c:v>437.2</c:v>
                </c:pt>
                <c:pt idx="1717">
                  <c:v>436.7</c:v>
                </c:pt>
                <c:pt idx="1718">
                  <c:v>435.9</c:v>
                </c:pt>
                <c:pt idx="1719">
                  <c:v>434.8</c:v>
                </c:pt>
                <c:pt idx="1720">
                  <c:v>434</c:v>
                </c:pt>
                <c:pt idx="1721">
                  <c:v>433.4</c:v>
                </c:pt>
                <c:pt idx="1722">
                  <c:v>433.1</c:v>
                </c:pt>
                <c:pt idx="1723">
                  <c:v>432.9</c:v>
                </c:pt>
                <c:pt idx="1724">
                  <c:v>432.9</c:v>
                </c:pt>
                <c:pt idx="1725">
                  <c:v>433.1</c:v>
                </c:pt>
                <c:pt idx="1726">
                  <c:v>433.2</c:v>
                </c:pt>
                <c:pt idx="1727">
                  <c:v>433.2</c:v>
                </c:pt>
                <c:pt idx="1728">
                  <c:v>433.2</c:v>
                </c:pt>
                <c:pt idx="1729">
                  <c:v>433.2</c:v>
                </c:pt>
                <c:pt idx="1730">
                  <c:v>433</c:v>
                </c:pt>
                <c:pt idx="1731">
                  <c:v>432</c:v>
                </c:pt>
                <c:pt idx="1732">
                  <c:v>429.6</c:v>
                </c:pt>
                <c:pt idx="1733">
                  <c:v>426.4</c:v>
                </c:pt>
                <c:pt idx="1734">
                  <c:v>423.6</c:v>
                </c:pt>
                <c:pt idx="1735">
                  <c:v>421.7</c:v>
                </c:pt>
                <c:pt idx="1736">
                  <c:v>419.9</c:v>
                </c:pt>
                <c:pt idx="1737">
                  <c:v>418.5</c:v>
                </c:pt>
                <c:pt idx="1738">
                  <c:v>417.3</c:v>
                </c:pt>
                <c:pt idx="1739">
                  <c:v>416.1</c:v>
                </c:pt>
                <c:pt idx="1740">
                  <c:v>414.7</c:v>
                </c:pt>
                <c:pt idx="1741">
                  <c:v>413.1</c:v>
                </c:pt>
                <c:pt idx="1742">
                  <c:v>411.3</c:v>
                </c:pt>
                <c:pt idx="1743">
                  <c:v>409.6</c:v>
                </c:pt>
                <c:pt idx="1744">
                  <c:v>407.8</c:v>
                </c:pt>
                <c:pt idx="1745">
                  <c:v>405.6</c:v>
                </c:pt>
                <c:pt idx="1746">
                  <c:v>403.5</c:v>
                </c:pt>
                <c:pt idx="1747">
                  <c:v>401.6</c:v>
                </c:pt>
                <c:pt idx="1748">
                  <c:v>399.9</c:v>
                </c:pt>
                <c:pt idx="1749">
                  <c:v>398</c:v>
                </c:pt>
                <c:pt idx="1750">
                  <c:v>395.8</c:v>
                </c:pt>
                <c:pt idx="1751">
                  <c:v>394</c:v>
                </c:pt>
                <c:pt idx="1752">
                  <c:v>392.2</c:v>
                </c:pt>
                <c:pt idx="1753">
                  <c:v>390.4</c:v>
                </c:pt>
                <c:pt idx="1754">
                  <c:v>388.5</c:v>
                </c:pt>
                <c:pt idx="1755">
                  <c:v>386.4</c:v>
                </c:pt>
                <c:pt idx="1756">
                  <c:v>384.9</c:v>
                </c:pt>
                <c:pt idx="1757">
                  <c:v>383.2</c:v>
                </c:pt>
                <c:pt idx="1758">
                  <c:v>381.3</c:v>
                </c:pt>
                <c:pt idx="1759">
                  <c:v>379.6</c:v>
                </c:pt>
                <c:pt idx="1760">
                  <c:v>377.6</c:v>
                </c:pt>
                <c:pt idx="1761">
                  <c:v>375.8</c:v>
                </c:pt>
                <c:pt idx="1762">
                  <c:v>374.4</c:v>
                </c:pt>
                <c:pt idx="1763">
                  <c:v>373</c:v>
                </c:pt>
                <c:pt idx="1764">
                  <c:v>371.7</c:v>
                </c:pt>
                <c:pt idx="1765">
                  <c:v>370.3</c:v>
                </c:pt>
                <c:pt idx="1766">
                  <c:v>369.3</c:v>
                </c:pt>
                <c:pt idx="1767">
                  <c:v>368</c:v>
                </c:pt>
                <c:pt idx="1768">
                  <c:v>366.5</c:v>
                </c:pt>
                <c:pt idx="1769">
                  <c:v>365.4</c:v>
                </c:pt>
                <c:pt idx="1770">
                  <c:v>364.5</c:v>
                </c:pt>
                <c:pt idx="1771">
                  <c:v>363.7</c:v>
                </c:pt>
                <c:pt idx="1772">
                  <c:v>363</c:v>
                </c:pt>
                <c:pt idx="1773">
                  <c:v>362.7</c:v>
                </c:pt>
                <c:pt idx="1774">
                  <c:v>362.7</c:v>
                </c:pt>
                <c:pt idx="1775">
                  <c:v>362.9</c:v>
                </c:pt>
                <c:pt idx="1776">
                  <c:v>363</c:v>
                </c:pt>
                <c:pt idx="1777">
                  <c:v>363</c:v>
                </c:pt>
                <c:pt idx="1778">
                  <c:v>363</c:v>
                </c:pt>
                <c:pt idx="1779">
                  <c:v>362.9</c:v>
                </c:pt>
                <c:pt idx="1780">
                  <c:v>362.5</c:v>
                </c:pt>
                <c:pt idx="1781">
                  <c:v>362.2</c:v>
                </c:pt>
                <c:pt idx="1782">
                  <c:v>361.6</c:v>
                </c:pt>
                <c:pt idx="1783">
                  <c:v>361</c:v>
                </c:pt>
                <c:pt idx="1784">
                  <c:v>360.5</c:v>
                </c:pt>
                <c:pt idx="1785">
                  <c:v>360.3</c:v>
                </c:pt>
                <c:pt idx="1786">
                  <c:v>360.2</c:v>
                </c:pt>
                <c:pt idx="1787">
                  <c:v>360.1</c:v>
                </c:pt>
                <c:pt idx="1788">
                  <c:v>360</c:v>
                </c:pt>
                <c:pt idx="1789">
                  <c:v>359.8</c:v>
                </c:pt>
                <c:pt idx="1790">
                  <c:v>359.7</c:v>
                </c:pt>
                <c:pt idx="1791">
                  <c:v>359.4</c:v>
                </c:pt>
                <c:pt idx="1792">
                  <c:v>358.7</c:v>
                </c:pt>
                <c:pt idx="1793">
                  <c:v>357.4</c:v>
                </c:pt>
                <c:pt idx="1794">
                  <c:v>355.8</c:v>
                </c:pt>
                <c:pt idx="1795">
                  <c:v>354.5</c:v>
                </c:pt>
                <c:pt idx="1796">
                  <c:v>353.2</c:v>
                </c:pt>
                <c:pt idx="1797">
                  <c:v>351.9</c:v>
                </c:pt>
                <c:pt idx="1798">
                  <c:v>350.7</c:v>
                </c:pt>
                <c:pt idx="1799">
                  <c:v>350</c:v>
                </c:pt>
                <c:pt idx="1800">
                  <c:v>350.5</c:v>
                </c:pt>
                <c:pt idx="1801">
                  <c:v>351.7</c:v>
                </c:pt>
                <c:pt idx="1802">
                  <c:v>352.5</c:v>
                </c:pt>
                <c:pt idx="1803">
                  <c:v>353.2</c:v>
                </c:pt>
                <c:pt idx="1804">
                  <c:v>354</c:v>
                </c:pt>
                <c:pt idx="1805">
                  <c:v>354.9</c:v>
                </c:pt>
                <c:pt idx="1806">
                  <c:v>355.6</c:v>
                </c:pt>
                <c:pt idx="1807">
                  <c:v>355.9</c:v>
                </c:pt>
                <c:pt idx="1808">
                  <c:v>356.1</c:v>
                </c:pt>
                <c:pt idx="1809">
                  <c:v>356.1</c:v>
                </c:pt>
                <c:pt idx="1810">
                  <c:v>356.1</c:v>
                </c:pt>
                <c:pt idx="1811">
                  <c:v>356.1</c:v>
                </c:pt>
                <c:pt idx="1812">
                  <c:v>356.1</c:v>
                </c:pt>
                <c:pt idx="1813">
                  <c:v>356.1</c:v>
                </c:pt>
                <c:pt idx="1814">
                  <c:v>356</c:v>
                </c:pt>
                <c:pt idx="1815">
                  <c:v>355.3</c:v>
                </c:pt>
                <c:pt idx="1816">
                  <c:v>354.4</c:v>
                </c:pt>
                <c:pt idx="1817">
                  <c:v>353.6</c:v>
                </c:pt>
                <c:pt idx="1818">
                  <c:v>353</c:v>
                </c:pt>
                <c:pt idx="1819">
                  <c:v>352.2</c:v>
                </c:pt>
                <c:pt idx="1820">
                  <c:v>351.5</c:v>
                </c:pt>
                <c:pt idx="1821">
                  <c:v>350.8</c:v>
                </c:pt>
                <c:pt idx="1822">
                  <c:v>350.1</c:v>
                </c:pt>
                <c:pt idx="1823">
                  <c:v>349.3</c:v>
                </c:pt>
                <c:pt idx="1824">
                  <c:v>348.2</c:v>
                </c:pt>
                <c:pt idx="1825">
                  <c:v>346.6</c:v>
                </c:pt>
                <c:pt idx="1826">
                  <c:v>344.9</c:v>
                </c:pt>
                <c:pt idx="1827">
                  <c:v>343.4</c:v>
                </c:pt>
                <c:pt idx="1828">
                  <c:v>342.1</c:v>
                </c:pt>
                <c:pt idx="1829">
                  <c:v>340.8</c:v>
                </c:pt>
                <c:pt idx="1830">
                  <c:v>339.9</c:v>
                </c:pt>
                <c:pt idx="1831">
                  <c:v>339.4</c:v>
                </c:pt>
                <c:pt idx="1832">
                  <c:v>339.1</c:v>
                </c:pt>
                <c:pt idx="1833">
                  <c:v>338.9</c:v>
                </c:pt>
                <c:pt idx="1834">
                  <c:v>338.7</c:v>
                </c:pt>
                <c:pt idx="1835">
                  <c:v>338.6</c:v>
                </c:pt>
                <c:pt idx="1836">
                  <c:v>338.4</c:v>
                </c:pt>
                <c:pt idx="1837">
                  <c:v>338.3</c:v>
                </c:pt>
                <c:pt idx="1838">
                  <c:v>338.3</c:v>
                </c:pt>
                <c:pt idx="1839">
                  <c:v>338.3</c:v>
                </c:pt>
                <c:pt idx="1840">
                  <c:v>338.3</c:v>
                </c:pt>
                <c:pt idx="1841">
                  <c:v>338.4</c:v>
                </c:pt>
                <c:pt idx="1842">
                  <c:v>338.4</c:v>
                </c:pt>
                <c:pt idx="1843">
                  <c:v>338.4</c:v>
                </c:pt>
                <c:pt idx="1844">
                  <c:v>338.2</c:v>
                </c:pt>
              </c:numCache>
            </c:numRef>
          </c:yVal>
          <c:smooth val="1"/>
          <c:extLst xmlns:c16r2="http://schemas.microsoft.com/office/drawing/2015/06/chart">
            <c:ext xmlns:c16="http://schemas.microsoft.com/office/drawing/2014/chart" uri="{C3380CC4-5D6E-409C-BE32-E72D297353CC}">
              <c16:uniqueId val="{00000002-40FE-8342-9B51-741492022A67}"/>
            </c:ext>
          </c:extLst>
        </c:ser>
        <c:ser>
          <c:idx val="3"/>
          <c:order val="3"/>
          <c:tx>
            <c:strRef>
              <c:f>'15% T4 &amp;T7'!$M$1</c:f>
              <c:strCache>
                <c:ptCount val="1"/>
                <c:pt idx="0">
                  <c:v>Temperature 7(°C) 15 BSG</c:v>
                </c:pt>
              </c:strCache>
            </c:strRef>
          </c:tx>
          <c:marker>
            <c:symbol val="none"/>
          </c:marker>
          <c:xVal>
            <c:numRef>
              <c:f>'15% T4 &amp;T7'!$A$2:$A$1846</c:f>
              <c:numCache>
                <c:formatCode>General</c:formatCode>
                <c:ptCount val="1845"/>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numCache>
            </c:numRef>
          </c:xVal>
          <c:yVal>
            <c:numRef>
              <c:f>'15% T4 &amp;T7'!$M$2:$M$1846</c:f>
              <c:numCache>
                <c:formatCode>General</c:formatCode>
                <c:ptCount val="1845"/>
                <c:pt idx="0">
                  <c:v>28.3</c:v>
                </c:pt>
                <c:pt idx="1">
                  <c:v>28.3</c:v>
                </c:pt>
                <c:pt idx="2">
                  <c:v>28.2</c:v>
                </c:pt>
                <c:pt idx="3">
                  <c:v>28.2</c:v>
                </c:pt>
                <c:pt idx="4">
                  <c:v>28.2</c:v>
                </c:pt>
                <c:pt idx="5">
                  <c:v>28.2</c:v>
                </c:pt>
                <c:pt idx="6">
                  <c:v>28.1</c:v>
                </c:pt>
                <c:pt idx="7">
                  <c:v>28.1</c:v>
                </c:pt>
                <c:pt idx="8">
                  <c:v>28.1</c:v>
                </c:pt>
                <c:pt idx="9">
                  <c:v>28.1</c:v>
                </c:pt>
                <c:pt idx="10">
                  <c:v>28.1</c:v>
                </c:pt>
                <c:pt idx="11">
                  <c:v>28</c:v>
                </c:pt>
                <c:pt idx="12">
                  <c:v>28</c:v>
                </c:pt>
                <c:pt idx="13">
                  <c:v>28</c:v>
                </c:pt>
                <c:pt idx="14">
                  <c:v>28</c:v>
                </c:pt>
                <c:pt idx="15">
                  <c:v>28</c:v>
                </c:pt>
                <c:pt idx="16">
                  <c:v>28</c:v>
                </c:pt>
                <c:pt idx="17">
                  <c:v>28</c:v>
                </c:pt>
                <c:pt idx="18">
                  <c:v>27.9</c:v>
                </c:pt>
                <c:pt idx="19">
                  <c:v>27.9</c:v>
                </c:pt>
                <c:pt idx="20">
                  <c:v>27.9</c:v>
                </c:pt>
                <c:pt idx="21">
                  <c:v>27.9</c:v>
                </c:pt>
                <c:pt idx="22">
                  <c:v>27.8</c:v>
                </c:pt>
                <c:pt idx="23">
                  <c:v>27.8</c:v>
                </c:pt>
                <c:pt idx="24">
                  <c:v>27.8</c:v>
                </c:pt>
                <c:pt idx="25">
                  <c:v>27.8</c:v>
                </c:pt>
                <c:pt idx="26">
                  <c:v>27.8</c:v>
                </c:pt>
                <c:pt idx="27">
                  <c:v>27.8</c:v>
                </c:pt>
                <c:pt idx="28">
                  <c:v>27.8</c:v>
                </c:pt>
                <c:pt idx="29">
                  <c:v>27.8</c:v>
                </c:pt>
                <c:pt idx="30">
                  <c:v>27.7</c:v>
                </c:pt>
                <c:pt idx="31">
                  <c:v>27.7</c:v>
                </c:pt>
                <c:pt idx="32">
                  <c:v>27.7</c:v>
                </c:pt>
                <c:pt idx="33">
                  <c:v>27.7</c:v>
                </c:pt>
                <c:pt idx="34">
                  <c:v>27.6</c:v>
                </c:pt>
                <c:pt idx="35">
                  <c:v>27.6</c:v>
                </c:pt>
                <c:pt idx="36">
                  <c:v>27.6</c:v>
                </c:pt>
                <c:pt idx="37">
                  <c:v>27.5</c:v>
                </c:pt>
                <c:pt idx="38">
                  <c:v>27.4</c:v>
                </c:pt>
                <c:pt idx="39">
                  <c:v>27.3</c:v>
                </c:pt>
                <c:pt idx="40">
                  <c:v>27.3</c:v>
                </c:pt>
                <c:pt idx="41">
                  <c:v>27.3</c:v>
                </c:pt>
                <c:pt idx="42">
                  <c:v>27.2</c:v>
                </c:pt>
                <c:pt idx="43">
                  <c:v>27.2</c:v>
                </c:pt>
                <c:pt idx="44">
                  <c:v>27.2</c:v>
                </c:pt>
                <c:pt idx="45">
                  <c:v>27.1</c:v>
                </c:pt>
                <c:pt idx="46">
                  <c:v>27.1</c:v>
                </c:pt>
                <c:pt idx="47">
                  <c:v>27</c:v>
                </c:pt>
                <c:pt idx="48">
                  <c:v>27</c:v>
                </c:pt>
                <c:pt idx="49">
                  <c:v>27</c:v>
                </c:pt>
                <c:pt idx="50">
                  <c:v>26.9</c:v>
                </c:pt>
                <c:pt idx="51">
                  <c:v>26.9</c:v>
                </c:pt>
                <c:pt idx="52">
                  <c:v>26.9</c:v>
                </c:pt>
                <c:pt idx="53">
                  <c:v>26.8</c:v>
                </c:pt>
                <c:pt idx="54">
                  <c:v>26.9</c:v>
                </c:pt>
                <c:pt idx="55">
                  <c:v>26.9</c:v>
                </c:pt>
                <c:pt idx="56">
                  <c:v>26.8</c:v>
                </c:pt>
                <c:pt idx="57">
                  <c:v>26.8</c:v>
                </c:pt>
                <c:pt idx="58">
                  <c:v>26.8</c:v>
                </c:pt>
                <c:pt idx="59">
                  <c:v>26.8</c:v>
                </c:pt>
                <c:pt idx="60">
                  <c:v>26.8</c:v>
                </c:pt>
                <c:pt idx="61">
                  <c:v>26.8</c:v>
                </c:pt>
                <c:pt idx="62">
                  <c:v>26.8</c:v>
                </c:pt>
                <c:pt idx="63">
                  <c:v>26.7</c:v>
                </c:pt>
                <c:pt idx="64">
                  <c:v>26.7</c:v>
                </c:pt>
                <c:pt idx="65">
                  <c:v>26.7</c:v>
                </c:pt>
                <c:pt idx="66">
                  <c:v>26.7</c:v>
                </c:pt>
                <c:pt idx="67">
                  <c:v>26.7</c:v>
                </c:pt>
                <c:pt idx="68">
                  <c:v>26.7</c:v>
                </c:pt>
                <c:pt idx="69">
                  <c:v>26.6</c:v>
                </c:pt>
                <c:pt idx="70">
                  <c:v>26.6</c:v>
                </c:pt>
                <c:pt idx="71">
                  <c:v>26.6</c:v>
                </c:pt>
                <c:pt idx="72">
                  <c:v>26.5</c:v>
                </c:pt>
                <c:pt idx="73">
                  <c:v>26.5</c:v>
                </c:pt>
                <c:pt idx="74">
                  <c:v>26.5</c:v>
                </c:pt>
                <c:pt idx="75">
                  <c:v>26.5</c:v>
                </c:pt>
                <c:pt idx="76">
                  <c:v>26.5</c:v>
                </c:pt>
                <c:pt idx="77">
                  <c:v>26.5</c:v>
                </c:pt>
                <c:pt idx="78">
                  <c:v>26.5</c:v>
                </c:pt>
                <c:pt idx="79">
                  <c:v>26.5</c:v>
                </c:pt>
                <c:pt idx="80">
                  <c:v>26.5</c:v>
                </c:pt>
                <c:pt idx="81">
                  <c:v>26.5</c:v>
                </c:pt>
                <c:pt idx="82">
                  <c:v>26.5</c:v>
                </c:pt>
                <c:pt idx="83">
                  <c:v>26.5</c:v>
                </c:pt>
                <c:pt idx="84">
                  <c:v>26.5</c:v>
                </c:pt>
                <c:pt idx="85">
                  <c:v>26.5</c:v>
                </c:pt>
                <c:pt idx="86">
                  <c:v>26.5</c:v>
                </c:pt>
                <c:pt idx="87">
                  <c:v>26.4</c:v>
                </c:pt>
                <c:pt idx="88">
                  <c:v>26.4</c:v>
                </c:pt>
                <c:pt idx="89">
                  <c:v>26.4</c:v>
                </c:pt>
                <c:pt idx="90">
                  <c:v>26.4</c:v>
                </c:pt>
                <c:pt idx="91">
                  <c:v>26.4</c:v>
                </c:pt>
                <c:pt idx="92">
                  <c:v>26.4</c:v>
                </c:pt>
                <c:pt idx="93">
                  <c:v>26.4</c:v>
                </c:pt>
                <c:pt idx="94">
                  <c:v>26.3</c:v>
                </c:pt>
                <c:pt idx="95">
                  <c:v>26.3</c:v>
                </c:pt>
                <c:pt idx="96">
                  <c:v>26.3</c:v>
                </c:pt>
                <c:pt idx="97">
                  <c:v>26.3</c:v>
                </c:pt>
                <c:pt idx="98">
                  <c:v>26.3</c:v>
                </c:pt>
                <c:pt idx="99">
                  <c:v>26.3</c:v>
                </c:pt>
                <c:pt idx="100">
                  <c:v>26.3</c:v>
                </c:pt>
                <c:pt idx="101">
                  <c:v>26.3</c:v>
                </c:pt>
                <c:pt idx="102">
                  <c:v>26.2</c:v>
                </c:pt>
                <c:pt idx="103">
                  <c:v>26.2</c:v>
                </c:pt>
                <c:pt idx="104">
                  <c:v>26.2</c:v>
                </c:pt>
                <c:pt idx="105">
                  <c:v>26.2</c:v>
                </c:pt>
                <c:pt idx="106">
                  <c:v>26.2</c:v>
                </c:pt>
                <c:pt idx="107">
                  <c:v>26.2</c:v>
                </c:pt>
                <c:pt idx="108">
                  <c:v>26.1</c:v>
                </c:pt>
                <c:pt idx="109">
                  <c:v>26.1</c:v>
                </c:pt>
                <c:pt idx="110">
                  <c:v>26.1</c:v>
                </c:pt>
                <c:pt idx="111">
                  <c:v>26.1</c:v>
                </c:pt>
                <c:pt idx="112">
                  <c:v>26.1</c:v>
                </c:pt>
                <c:pt idx="113">
                  <c:v>26.1</c:v>
                </c:pt>
                <c:pt idx="114">
                  <c:v>26.1</c:v>
                </c:pt>
                <c:pt idx="115">
                  <c:v>26.1</c:v>
                </c:pt>
                <c:pt idx="116">
                  <c:v>26.1</c:v>
                </c:pt>
                <c:pt idx="117">
                  <c:v>26</c:v>
                </c:pt>
                <c:pt idx="118">
                  <c:v>26</c:v>
                </c:pt>
                <c:pt idx="119">
                  <c:v>26</c:v>
                </c:pt>
                <c:pt idx="120">
                  <c:v>26</c:v>
                </c:pt>
                <c:pt idx="121">
                  <c:v>26</c:v>
                </c:pt>
                <c:pt idx="122">
                  <c:v>26</c:v>
                </c:pt>
                <c:pt idx="123">
                  <c:v>25.9</c:v>
                </c:pt>
                <c:pt idx="124">
                  <c:v>25.9</c:v>
                </c:pt>
                <c:pt idx="125">
                  <c:v>25.9</c:v>
                </c:pt>
                <c:pt idx="126">
                  <c:v>25.9</c:v>
                </c:pt>
                <c:pt idx="127">
                  <c:v>25.9</c:v>
                </c:pt>
                <c:pt idx="128">
                  <c:v>25.9</c:v>
                </c:pt>
                <c:pt idx="129">
                  <c:v>25.9</c:v>
                </c:pt>
                <c:pt idx="130">
                  <c:v>25.8</c:v>
                </c:pt>
                <c:pt idx="131">
                  <c:v>25.8</c:v>
                </c:pt>
                <c:pt idx="132">
                  <c:v>25.8</c:v>
                </c:pt>
                <c:pt idx="133">
                  <c:v>25.8</c:v>
                </c:pt>
                <c:pt idx="134">
                  <c:v>25.8</c:v>
                </c:pt>
                <c:pt idx="135">
                  <c:v>25.8</c:v>
                </c:pt>
                <c:pt idx="136">
                  <c:v>25.8</c:v>
                </c:pt>
                <c:pt idx="137">
                  <c:v>25.7</c:v>
                </c:pt>
                <c:pt idx="138">
                  <c:v>25.7</c:v>
                </c:pt>
                <c:pt idx="139">
                  <c:v>25.7</c:v>
                </c:pt>
                <c:pt idx="140">
                  <c:v>25.7</c:v>
                </c:pt>
                <c:pt idx="141">
                  <c:v>25.7</c:v>
                </c:pt>
                <c:pt idx="142">
                  <c:v>25.7</c:v>
                </c:pt>
                <c:pt idx="143">
                  <c:v>25.7</c:v>
                </c:pt>
                <c:pt idx="144">
                  <c:v>25.7</c:v>
                </c:pt>
                <c:pt idx="145">
                  <c:v>25.7</c:v>
                </c:pt>
                <c:pt idx="146">
                  <c:v>25.7</c:v>
                </c:pt>
                <c:pt idx="147">
                  <c:v>25.7</c:v>
                </c:pt>
                <c:pt idx="148">
                  <c:v>25.7</c:v>
                </c:pt>
                <c:pt idx="149">
                  <c:v>25.7</c:v>
                </c:pt>
                <c:pt idx="150">
                  <c:v>25.6</c:v>
                </c:pt>
                <c:pt idx="151">
                  <c:v>25.6</c:v>
                </c:pt>
                <c:pt idx="152">
                  <c:v>25.6</c:v>
                </c:pt>
                <c:pt idx="153">
                  <c:v>25.6</c:v>
                </c:pt>
                <c:pt idx="154">
                  <c:v>25.6</c:v>
                </c:pt>
                <c:pt idx="155">
                  <c:v>25.6</c:v>
                </c:pt>
                <c:pt idx="156">
                  <c:v>25.6</c:v>
                </c:pt>
                <c:pt idx="157">
                  <c:v>25.6</c:v>
                </c:pt>
                <c:pt idx="158">
                  <c:v>25.7</c:v>
                </c:pt>
                <c:pt idx="159">
                  <c:v>25.7</c:v>
                </c:pt>
                <c:pt idx="160">
                  <c:v>25.7</c:v>
                </c:pt>
                <c:pt idx="161">
                  <c:v>25.7</c:v>
                </c:pt>
                <c:pt idx="162">
                  <c:v>25.7</c:v>
                </c:pt>
                <c:pt idx="163">
                  <c:v>25.8</c:v>
                </c:pt>
                <c:pt idx="164">
                  <c:v>25.8</c:v>
                </c:pt>
                <c:pt idx="165">
                  <c:v>25.9</c:v>
                </c:pt>
                <c:pt idx="166">
                  <c:v>26.1</c:v>
                </c:pt>
                <c:pt idx="167">
                  <c:v>26.3</c:v>
                </c:pt>
                <c:pt idx="168">
                  <c:v>26.6</c:v>
                </c:pt>
                <c:pt idx="169">
                  <c:v>26.8</c:v>
                </c:pt>
                <c:pt idx="170">
                  <c:v>27</c:v>
                </c:pt>
                <c:pt idx="171">
                  <c:v>27.3</c:v>
                </c:pt>
                <c:pt idx="172">
                  <c:v>27.8</c:v>
                </c:pt>
                <c:pt idx="173">
                  <c:v>28.2</c:v>
                </c:pt>
                <c:pt idx="174">
                  <c:v>28.5</c:v>
                </c:pt>
                <c:pt idx="175">
                  <c:v>28.8</c:v>
                </c:pt>
                <c:pt idx="176">
                  <c:v>29.4</c:v>
                </c:pt>
                <c:pt idx="177">
                  <c:v>30.4</c:v>
                </c:pt>
                <c:pt idx="178">
                  <c:v>31.1</c:v>
                </c:pt>
                <c:pt idx="179">
                  <c:v>31.6</c:v>
                </c:pt>
                <c:pt idx="180">
                  <c:v>32</c:v>
                </c:pt>
                <c:pt idx="181">
                  <c:v>32.6</c:v>
                </c:pt>
                <c:pt idx="182">
                  <c:v>33.5</c:v>
                </c:pt>
                <c:pt idx="183">
                  <c:v>34.700000000000003</c:v>
                </c:pt>
                <c:pt idx="184">
                  <c:v>36.1</c:v>
                </c:pt>
                <c:pt idx="185">
                  <c:v>37.5</c:v>
                </c:pt>
                <c:pt idx="186">
                  <c:v>38.6</c:v>
                </c:pt>
                <c:pt idx="187">
                  <c:v>39.5</c:v>
                </c:pt>
                <c:pt idx="188">
                  <c:v>40.6</c:v>
                </c:pt>
                <c:pt idx="189">
                  <c:v>41.3</c:v>
                </c:pt>
                <c:pt idx="190">
                  <c:v>41.9</c:v>
                </c:pt>
                <c:pt idx="191">
                  <c:v>42.5</c:v>
                </c:pt>
                <c:pt idx="192">
                  <c:v>42.9</c:v>
                </c:pt>
                <c:pt idx="193">
                  <c:v>43.1</c:v>
                </c:pt>
                <c:pt idx="194">
                  <c:v>43.2</c:v>
                </c:pt>
                <c:pt idx="195">
                  <c:v>43.3</c:v>
                </c:pt>
                <c:pt idx="196">
                  <c:v>43.5</c:v>
                </c:pt>
                <c:pt idx="197">
                  <c:v>43.8</c:v>
                </c:pt>
                <c:pt idx="198">
                  <c:v>44.2</c:v>
                </c:pt>
                <c:pt idx="199">
                  <c:v>44.6</c:v>
                </c:pt>
                <c:pt idx="200">
                  <c:v>45.1</c:v>
                </c:pt>
                <c:pt idx="201">
                  <c:v>45.8</c:v>
                </c:pt>
                <c:pt idx="202">
                  <c:v>46.4</c:v>
                </c:pt>
                <c:pt idx="203">
                  <c:v>46.8</c:v>
                </c:pt>
                <c:pt idx="204">
                  <c:v>47.2</c:v>
                </c:pt>
                <c:pt idx="205">
                  <c:v>47.7</c:v>
                </c:pt>
                <c:pt idx="206">
                  <c:v>48.5</c:v>
                </c:pt>
                <c:pt idx="207">
                  <c:v>49.2</c:v>
                </c:pt>
                <c:pt idx="208">
                  <c:v>49.8</c:v>
                </c:pt>
                <c:pt idx="209">
                  <c:v>50.2</c:v>
                </c:pt>
                <c:pt idx="210">
                  <c:v>50.5</c:v>
                </c:pt>
                <c:pt idx="211">
                  <c:v>50.9</c:v>
                </c:pt>
                <c:pt idx="212">
                  <c:v>51.6</c:v>
                </c:pt>
                <c:pt idx="213">
                  <c:v>52.1</c:v>
                </c:pt>
                <c:pt idx="214">
                  <c:v>52.5</c:v>
                </c:pt>
                <c:pt idx="215">
                  <c:v>52.9</c:v>
                </c:pt>
                <c:pt idx="216">
                  <c:v>53.3</c:v>
                </c:pt>
                <c:pt idx="217">
                  <c:v>53.9</c:v>
                </c:pt>
                <c:pt idx="218">
                  <c:v>55</c:v>
                </c:pt>
                <c:pt idx="219">
                  <c:v>56</c:v>
                </c:pt>
                <c:pt idx="220">
                  <c:v>56.9</c:v>
                </c:pt>
                <c:pt idx="221">
                  <c:v>57.5</c:v>
                </c:pt>
                <c:pt idx="222">
                  <c:v>58</c:v>
                </c:pt>
                <c:pt idx="223">
                  <c:v>58.3</c:v>
                </c:pt>
                <c:pt idx="224">
                  <c:v>58.6</c:v>
                </c:pt>
                <c:pt idx="225">
                  <c:v>58.9</c:v>
                </c:pt>
                <c:pt idx="226">
                  <c:v>59.2</c:v>
                </c:pt>
                <c:pt idx="227">
                  <c:v>59.4</c:v>
                </c:pt>
                <c:pt idx="228">
                  <c:v>59.5</c:v>
                </c:pt>
                <c:pt idx="229">
                  <c:v>59.7</c:v>
                </c:pt>
                <c:pt idx="230">
                  <c:v>60</c:v>
                </c:pt>
                <c:pt idx="231">
                  <c:v>60.2</c:v>
                </c:pt>
                <c:pt idx="232">
                  <c:v>60.5</c:v>
                </c:pt>
                <c:pt idx="233">
                  <c:v>60.7</c:v>
                </c:pt>
                <c:pt idx="234">
                  <c:v>60.9</c:v>
                </c:pt>
                <c:pt idx="235">
                  <c:v>61</c:v>
                </c:pt>
                <c:pt idx="236">
                  <c:v>61</c:v>
                </c:pt>
                <c:pt idx="237">
                  <c:v>61</c:v>
                </c:pt>
                <c:pt idx="238">
                  <c:v>61.1</c:v>
                </c:pt>
                <c:pt idx="239">
                  <c:v>61.3</c:v>
                </c:pt>
                <c:pt idx="240">
                  <c:v>61.6</c:v>
                </c:pt>
                <c:pt idx="241">
                  <c:v>61.7</c:v>
                </c:pt>
                <c:pt idx="242">
                  <c:v>61.8</c:v>
                </c:pt>
                <c:pt idx="243">
                  <c:v>61.8</c:v>
                </c:pt>
                <c:pt idx="244">
                  <c:v>61.8</c:v>
                </c:pt>
                <c:pt idx="245">
                  <c:v>61.9</c:v>
                </c:pt>
                <c:pt idx="246">
                  <c:v>62.1</c:v>
                </c:pt>
                <c:pt idx="247">
                  <c:v>62.1</c:v>
                </c:pt>
                <c:pt idx="248">
                  <c:v>62.1</c:v>
                </c:pt>
                <c:pt idx="249">
                  <c:v>62.1</c:v>
                </c:pt>
                <c:pt idx="250">
                  <c:v>62.1</c:v>
                </c:pt>
                <c:pt idx="251">
                  <c:v>62.2</c:v>
                </c:pt>
                <c:pt idx="252">
                  <c:v>62.3</c:v>
                </c:pt>
                <c:pt idx="253">
                  <c:v>62.3</c:v>
                </c:pt>
                <c:pt idx="254">
                  <c:v>62.4</c:v>
                </c:pt>
                <c:pt idx="255">
                  <c:v>62.4</c:v>
                </c:pt>
                <c:pt idx="256">
                  <c:v>62.5</c:v>
                </c:pt>
                <c:pt idx="257">
                  <c:v>62.6</c:v>
                </c:pt>
                <c:pt idx="258">
                  <c:v>62.6</c:v>
                </c:pt>
                <c:pt idx="259">
                  <c:v>62.7</c:v>
                </c:pt>
                <c:pt idx="260">
                  <c:v>62.7</c:v>
                </c:pt>
                <c:pt idx="261">
                  <c:v>62.7</c:v>
                </c:pt>
                <c:pt idx="262">
                  <c:v>62.6</c:v>
                </c:pt>
                <c:pt idx="263">
                  <c:v>62.6</c:v>
                </c:pt>
                <c:pt idx="264">
                  <c:v>62.6</c:v>
                </c:pt>
                <c:pt idx="265">
                  <c:v>62.6</c:v>
                </c:pt>
                <c:pt idx="266">
                  <c:v>62.6</c:v>
                </c:pt>
                <c:pt idx="267">
                  <c:v>62.6</c:v>
                </c:pt>
                <c:pt idx="268">
                  <c:v>62.5</c:v>
                </c:pt>
                <c:pt idx="269">
                  <c:v>62.5</c:v>
                </c:pt>
                <c:pt idx="270">
                  <c:v>62.6</c:v>
                </c:pt>
                <c:pt idx="271">
                  <c:v>62.6</c:v>
                </c:pt>
                <c:pt idx="272">
                  <c:v>62.5</c:v>
                </c:pt>
                <c:pt idx="273">
                  <c:v>62.5</c:v>
                </c:pt>
                <c:pt idx="274">
                  <c:v>62.4</c:v>
                </c:pt>
                <c:pt idx="275">
                  <c:v>62.5</c:v>
                </c:pt>
                <c:pt idx="276">
                  <c:v>62.5</c:v>
                </c:pt>
                <c:pt idx="277">
                  <c:v>62.5</c:v>
                </c:pt>
                <c:pt idx="278">
                  <c:v>62.5</c:v>
                </c:pt>
                <c:pt idx="279">
                  <c:v>62.6</c:v>
                </c:pt>
                <c:pt idx="280">
                  <c:v>62.6</c:v>
                </c:pt>
                <c:pt idx="281">
                  <c:v>62.6</c:v>
                </c:pt>
                <c:pt idx="282">
                  <c:v>62.6</c:v>
                </c:pt>
                <c:pt idx="283">
                  <c:v>62.6</c:v>
                </c:pt>
                <c:pt idx="284">
                  <c:v>62.6</c:v>
                </c:pt>
                <c:pt idx="285">
                  <c:v>62.6</c:v>
                </c:pt>
                <c:pt idx="286">
                  <c:v>62.6</c:v>
                </c:pt>
                <c:pt idx="287">
                  <c:v>62.5</c:v>
                </c:pt>
                <c:pt idx="288">
                  <c:v>62.5</c:v>
                </c:pt>
                <c:pt idx="289">
                  <c:v>62.5</c:v>
                </c:pt>
                <c:pt idx="290">
                  <c:v>62.4</c:v>
                </c:pt>
                <c:pt idx="291">
                  <c:v>62.5</c:v>
                </c:pt>
                <c:pt idx="292">
                  <c:v>62.5</c:v>
                </c:pt>
                <c:pt idx="293">
                  <c:v>62.5</c:v>
                </c:pt>
                <c:pt idx="294">
                  <c:v>62.5</c:v>
                </c:pt>
                <c:pt idx="295">
                  <c:v>62.5</c:v>
                </c:pt>
                <c:pt idx="296">
                  <c:v>62.4</c:v>
                </c:pt>
                <c:pt idx="297">
                  <c:v>62.4</c:v>
                </c:pt>
                <c:pt idx="298">
                  <c:v>62.4</c:v>
                </c:pt>
                <c:pt idx="299">
                  <c:v>62.5</c:v>
                </c:pt>
                <c:pt idx="300">
                  <c:v>62.5</c:v>
                </c:pt>
                <c:pt idx="301">
                  <c:v>62.5</c:v>
                </c:pt>
                <c:pt idx="302">
                  <c:v>62.5</c:v>
                </c:pt>
                <c:pt idx="303">
                  <c:v>62.5</c:v>
                </c:pt>
                <c:pt idx="304">
                  <c:v>62.4</c:v>
                </c:pt>
                <c:pt idx="305">
                  <c:v>62.4</c:v>
                </c:pt>
                <c:pt idx="306">
                  <c:v>62.3</c:v>
                </c:pt>
                <c:pt idx="307">
                  <c:v>62.2</c:v>
                </c:pt>
                <c:pt idx="308">
                  <c:v>62.2</c:v>
                </c:pt>
                <c:pt idx="309">
                  <c:v>62.1</c:v>
                </c:pt>
                <c:pt idx="310">
                  <c:v>62.1</c:v>
                </c:pt>
                <c:pt idx="311">
                  <c:v>62.1</c:v>
                </c:pt>
                <c:pt idx="312">
                  <c:v>62</c:v>
                </c:pt>
                <c:pt idx="313">
                  <c:v>61.9</c:v>
                </c:pt>
                <c:pt idx="314">
                  <c:v>61.9</c:v>
                </c:pt>
                <c:pt idx="315">
                  <c:v>61.8</c:v>
                </c:pt>
                <c:pt idx="316">
                  <c:v>61.8</c:v>
                </c:pt>
                <c:pt idx="317">
                  <c:v>61.8</c:v>
                </c:pt>
                <c:pt idx="318">
                  <c:v>61.7</c:v>
                </c:pt>
                <c:pt idx="319">
                  <c:v>61.7</c:v>
                </c:pt>
                <c:pt idx="320">
                  <c:v>61.6</c:v>
                </c:pt>
                <c:pt idx="321">
                  <c:v>61.6</c:v>
                </c:pt>
                <c:pt idx="322">
                  <c:v>61.5</c:v>
                </c:pt>
                <c:pt idx="323">
                  <c:v>61.4</c:v>
                </c:pt>
                <c:pt idx="324">
                  <c:v>61.4</c:v>
                </c:pt>
                <c:pt idx="325">
                  <c:v>61.4</c:v>
                </c:pt>
                <c:pt idx="326">
                  <c:v>61.3</c:v>
                </c:pt>
                <c:pt idx="327">
                  <c:v>61.2</c:v>
                </c:pt>
                <c:pt idx="328">
                  <c:v>61.2</c:v>
                </c:pt>
                <c:pt idx="329">
                  <c:v>61.1</c:v>
                </c:pt>
                <c:pt idx="330">
                  <c:v>61</c:v>
                </c:pt>
                <c:pt idx="331">
                  <c:v>60.9</c:v>
                </c:pt>
                <c:pt idx="332">
                  <c:v>60.9</c:v>
                </c:pt>
                <c:pt idx="333">
                  <c:v>60.8</c:v>
                </c:pt>
                <c:pt idx="334">
                  <c:v>60.8</c:v>
                </c:pt>
                <c:pt idx="335">
                  <c:v>60.8</c:v>
                </c:pt>
                <c:pt idx="336">
                  <c:v>60.8</c:v>
                </c:pt>
                <c:pt idx="337">
                  <c:v>60.8</c:v>
                </c:pt>
                <c:pt idx="338">
                  <c:v>60.7</c:v>
                </c:pt>
                <c:pt idx="339">
                  <c:v>60.6</c:v>
                </c:pt>
                <c:pt idx="340">
                  <c:v>60.6</c:v>
                </c:pt>
                <c:pt idx="341">
                  <c:v>60.6</c:v>
                </c:pt>
                <c:pt idx="342">
                  <c:v>60.6</c:v>
                </c:pt>
                <c:pt idx="343">
                  <c:v>60.6</c:v>
                </c:pt>
                <c:pt idx="344">
                  <c:v>60.5</c:v>
                </c:pt>
                <c:pt idx="345">
                  <c:v>60.5</c:v>
                </c:pt>
                <c:pt idx="346">
                  <c:v>60.5</c:v>
                </c:pt>
                <c:pt idx="347">
                  <c:v>60.5</c:v>
                </c:pt>
                <c:pt idx="348">
                  <c:v>60.5</c:v>
                </c:pt>
                <c:pt idx="349">
                  <c:v>60.5</c:v>
                </c:pt>
                <c:pt idx="350">
                  <c:v>60.5</c:v>
                </c:pt>
                <c:pt idx="351">
                  <c:v>60.5</c:v>
                </c:pt>
                <c:pt idx="352">
                  <c:v>60.5</c:v>
                </c:pt>
                <c:pt idx="353">
                  <c:v>60.5</c:v>
                </c:pt>
                <c:pt idx="354">
                  <c:v>60.4</c:v>
                </c:pt>
                <c:pt idx="355">
                  <c:v>60.4</c:v>
                </c:pt>
                <c:pt idx="356">
                  <c:v>60.4</c:v>
                </c:pt>
                <c:pt idx="357">
                  <c:v>60.4</c:v>
                </c:pt>
                <c:pt idx="358">
                  <c:v>60.4</c:v>
                </c:pt>
                <c:pt idx="359">
                  <c:v>60.4</c:v>
                </c:pt>
                <c:pt idx="360">
                  <c:v>60.4</c:v>
                </c:pt>
                <c:pt idx="361">
                  <c:v>60.4</c:v>
                </c:pt>
                <c:pt idx="362">
                  <c:v>60.4</c:v>
                </c:pt>
                <c:pt idx="363">
                  <c:v>60.4</c:v>
                </c:pt>
                <c:pt idx="364">
                  <c:v>60.4</c:v>
                </c:pt>
                <c:pt idx="365">
                  <c:v>60.3</c:v>
                </c:pt>
                <c:pt idx="366">
                  <c:v>60.3</c:v>
                </c:pt>
                <c:pt idx="367">
                  <c:v>60.3</c:v>
                </c:pt>
                <c:pt idx="368">
                  <c:v>60.2</c:v>
                </c:pt>
                <c:pt idx="369">
                  <c:v>60.2</c:v>
                </c:pt>
                <c:pt idx="370">
                  <c:v>60.2</c:v>
                </c:pt>
                <c:pt idx="371">
                  <c:v>60.2</c:v>
                </c:pt>
                <c:pt idx="372">
                  <c:v>60.2</c:v>
                </c:pt>
                <c:pt idx="373">
                  <c:v>60.2</c:v>
                </c:pt>
                <c:pt idx="374">
                  <c:v>60.2</c:v>
                </c:pt>
                <c:pt idx="375">
                  <c:v>60.2</c:v>
                </c:pt>
                <c:pt idx="376">
                  <c:v>60.2</c:v>
                </c:pt>
                <c:pt idx="377">
                  <c:v>60.2</c:v>
                </c:pt>
                <c:pt idx="378">
                  <c:v>60.2</c:v>
                </c:pt>
                <c:pt idx="379">
                  <c:v>60.2</c:v>
                </c:pt>
                <c:pt idx="380">
                  <c:v>60.2</c:v>
                </c:pt>
                <c:pt idx="381">
                  <c:v>60.2</c:v>
                </c:pt>
                <c:pt idx="382">
                  <c:v>60.2</c:v>
                </c:pt>
                <c:pt idx="383">
                  <c:v>60.2</c:v>
                </c:pt>
                <c:pt idx="384">
                  <c:v>60.2</c:v>
                </c:pt>
                <c:pt idx="385">
                  <c:v>60.3</c:v>
                </c:pt>
                <c:pt idx="386">
                  <c:v>60.3</c:v>
                </c:pt>
                <c:pt idx="387">
                  <c:v>60.3</c:v>
                </c:pt>
                <c:pt idx="388">
                  <c:v>60.3</c:v>
                </c:pt>
                <c:pt idx="389">
                  <c:v>60.3</c:v>
                </c:pt>
                <c:pt idx="390">
                  <c:v>60.4</c:v>
                </c:pt>
                <c:pt idx="391">
                  <c:v>60.4</c:v>
                </c:pt>
                <c:pt idx="392">
                  <c:v>60.4</c:v>
                </c:pt>
                <c:pt idx="393">
                  <c:v>60.4</c:v>
                </c:pt>
                <c:pt idx="394">
                  <c:v>60.5</c:v>
                </c:pt>
                <c:pt idx="395">
                  <c:v>60.5</c:v>
                </c:pt>
                <c:pt idx="396">
                  <c:v>60.5</c:v>
                </c:pt>
                <c:pt idx="397">
                  <c:v>60.6</c:v>
                </c:pt>
                <c:pt idx="398">
                  <c:v>60.6</c:v>
                </c:pt>
                <c:pt idx="399">
                  <c:v>60.6</c:v>
                </c:pt>
                <c:pt idx="400">
                  <c:v>60.7</c:v>
                </c:pt>
                <c:pt idx="401">
                  <c:v>60.7</c:v>
                </c:pt>
                <c:pt idx="402">
                  <c:v>60.7</c:v>
                </c:pt>
                <c:pt idx="403">
                  <c:v>60.7</c:v>
                </c:pt>
                <c:pt idx="404">
                  <c:v>60.8</c:v>
                </c:pt>
                <c:pt idx="405">
                  <c:v>60.8</c:v>
                </c:pt>
                <c:pt idx="406">
                  <c:v>60.8</c:v>
                </c:pt>
                <c:pt idx="407">
                  <c:v>60.8</c:v>
                </c:pt>
                <c:pt idx="408">
                  <c:v>60.9</c:v>
                </c:pt>
                <c:pt idx="409">
                  <c:v>60.9</c:v>
                </c:pt>
                <c:pt idx="410">
                  <c:v>61</c:v>
                </c:pt>
                <c:pt idx="411">
                  <c:v>61</c:v>
                </c:pt>
                <c:pt idx="412">
                  <c:v>61</c:v>
                </c:pt>
                <c:pt idx="413">
                  <c:v>61.1</c:v>
                </c:pt>
                <c:pt idx="414">
                  <c:v>61.1</c:v>
                </c:pt>
                <c:pt idx="415">
                  <c:v>61.1</c:v>
                </c:pt>
                <c:pt idx="416">
                  <c:v>61.2</c:v>
                </c:pt>
                <c:pt idx="417">
                  <c:v>61.2</c:v>
                </c:pt>
                <c:pt idx="418">
                  <c:v>61.2</c:v>
                </c:pt>
                <c:pt idx="419">
                  <c:v>61.4</c:v>
                </c:pt>
                <c:pt idx="420">
                  <c:v>61.4</c:v>
                </c:pt>
                <c:pt idx="421">
                  <c:v>61.5</c:v>
                </c:pt>
                <c:pt idx="422">
                  <c:v>61.5</c:v>
                </c:pt>
                <c:pt idx="423">
                  <c:v>61.5</c:v>
                </c:pt>
                <c:pt idx="424">
                  <c:v>61.5</c:v>
                </c:pt>
                <c:pt idx="425">
                  <c:v>61.6</c:v>
                </c:pt>
                <c:pt idx="426">
                  <c:v>61.6</c:v>
                </c:pt>
                <c:pt idx="427">
                  <c:v>61.6</c:v>
                </c:pt>
                <c:pt idx="428">
                  <c:v>61.6</c:v>
                </c:pt>
                <c:pt idx="429">
                  <c:v>61.6</c:v>
                </c:pt>
                <c:pt idx="430">
                  <c:v>61.6</c:v>
                </c:pt>
                <c:pt idx="431">
                  <c:v>61.6</c:v>
                </c:pt>
                <c:pt idx="432">
                  <c:v>61.6</c:v>
                </c:pt>
                <c:pt idx="433">
                  <c:v>61.6</c:v>
                </c:pt>
                <c:pt idx="434">
                  <c:v>61.6</c:v>
                </c:pt>
                <c:pt idx="435">
                  <c:v>61.7</c:v>
                </c:pt>
                <c:pt idx="436">
                  <c:v>61.7</c:v>
                </c:pt>
                <c:pt idx="437">
                  <c:v>61.7</c:v>
                </c:pt>
                <c:pt idx="438">
                  <c:v>61.8</c:v>
                </c:pt>
                <c:pt idx="439">
                  <c:v>61.8</c:v>
                </c:pt>
                <c:pt idx="440">
                  <c:v>61.8</c:v>
                </c:pt>
                <c:pt idx="441">
                  <c:v>61.8</c:v>
                </c:pt>
                <c:pt idx="442">
                  <c:v>61.8</c:v>
                </c:pt>
                <c:pt idx="443">
                  <c:v>61.8</c:v>
                </c:pt>
                <c:pt idx="444">
                  <c:v>61.8</c:v>
                </c:pt>
                <c:pt idx="445">
                  <c:v>61.9</c:v>
                </c:pt>
                <c:pt idx="446">
                  <c:v>61.9</c:v>
                </c:pt>
                <c:pt idx="447">
                  <c:v>61.9</c:v>
                </c:pt>
                <c:pt idx="448">
                  <c:v>61.8</c:v>
                </c:pt>
                <c:pt idx="449">
                  <c:v>61.9</c:v>
                </c:pt>
                <c:pt idx="450">
                  <c:v>61.9</c:v>
                </c:pt>
                <c:pt idx="451">
                  <c:v>61.9</c:v>
                </c:pt>
                <c:pt idx="452">
                  <c:v>62</c:v>
                </c:pt>
                <c:pt idx="453">
                  <c:v>62</c:v>
                </c:pt>
                <c:pt idx="454">
                  <c:v>62</c:v>
                </c:pt>
                <c:pt idx="455">
                  <c:v>62</c:v>
                </c:pt>
                <c:pt idx="456">
                  <c:v>62</c:v>
                </c:pt>
                <c:pt idx="457">
                  <c:v>62.1</c:v>
                </c:pt>
                <c:pt idx="458">
                  <c:v>62.1</c:v>
                </c:pt>
                <c:pt idx="459">
                  <c:v>62.1</c:v>
                </c:pt>
                <c:pt idx="460">
                  <c:v>62.2</c:v>
                </c:pt>
                <c:pt idx="461">
                  <c:v>62.2</c:v>
                </c:pt>
                <c:pt idx="462">
                  <c:v>62.2</c:v>
                </c:pt>
                <c:pt idx="463">
                  <c:v>62.2</c:v>
                </c:pt>
                <c:pt idx="464">
                  <c:v>62.2</c:v>
                </c:pt>
                <c:pt idx="465">
                  <c:v>62.2</c:v>
                </c:pt>
                <c:pt idx="466">
                  <c:v>62.2</c:v>
                </c:pt>
                <c:pt idx="467">
                  <c:v>62.3</c:v>
                </c:pt>
                <c:pt idx="468">
                  <c:v>62.3</c:v>
                </c:pt>
                <c:pt idx="469">
                  <c:v>62.3</c:v>
                </c:pt>
                <c:pt idx="470">
                  <c:v>62.4</c:v>
                </c:pt>
                <c:pt idx="471">
                  <c:v>62.4</c:v>
                </c:pt>
                <c:pt idx="472">
                  <c:v>62.4</c:v>
                </c:pt>
                <c:pt idx="473">
                  <c:v>62.5</c:v>
                </c:pt>
                <c:pt idx="474">
                  <c:v>62.5</c:v>
                </c:pt>
                <c:pt idx="475">
                  <c:v>62.5</c:v>
                </c:pt>
                <c:pt idx="476">
                  <c:v>62.5</c:v>
                </c:pt>
                <c:pt idx="477">
                  <c:v>62.6</c:v>
                </c:pt>
                <c:pt idx="478">
                  <c:v>62.6</c:v>
                </c:pt>
                <c:pt idx="479">
                  <c:v>62.7</c:v>
                </c:pt>
                <c:pt idx="480">
                  <c:v>62.7</c:v>
                </c:pt>
                <c:pt idx="481">
                  <c:v>62.8</c:v>
                </c:pt>
                <c:pt idx="482">
                  <c:v>62.8</c:v>
                </c:pt>
                <c:pt idx="483">
                  <c:v>62.8</c:v>
                </c:pt>
                <c:pt idx="484">
                  <c:v>62.8</c:v>
                </c:pt>
                <c:pt idx="485">
                  <c:v>62.9</c:v>
                </c:pt>
                <c:pt idx="486">
                  <c:v>62.9</c:v>
                </c:pt>
                <c:pt idx="487">
                  <c:v>62.9</c:v>
                </c:pt>
                <c:pt idx="488">
                  <c:v>62.9</c:v>
                </c:pt>
                <c:pt idx="489">
                  <c:v>62.9</c:v>
                </c:pt>
                <c:pt idx="490">
                  <c:v>62.9</c:v>
                </c:pt>
                <c:pt idx="491">
                  <c:v>63</c:v>
                </c:pt>
                <c:pt idx="492">
                  <c:v>63</c:v>
                </c:pt>
                <c:pt idx="493">
                  <c:v>63</c:v>
                </c:pt>
                <c:pt idx="494">
                  <c:v>63</c:v>
                </c:pt>
                <c:pt idx="495">
                  <c:v>63.1</c:v>
                </c:pt>
                <c:pt idx="496">
                  <c:v>63.2</c:v>
                </c:pt>
                <c:pt idx="497">
                  <c:v>63.2</c:v>
                </c:pt>
                <c:pt idx="498">
                  <c:v>63.2</c:v>
                </c:pt>
                <c:pt idx="499">
                  <c:v>63.2</c:v>
                </c:pt>
                <c:pt idx="500">
                  <c:v>63.2</c:v>
                </c:pt>
                <c:pt idx="501">
                  <c:v>63.2</c:v>
                </c:pt>
                <c:pt idx="502">
                  <c:v>63.2</c:v>
                </c:pt>
                <c:pt idx="503">
                  <c:v>63.2</c:v>
                </c:pt>
                <c:pt idx="504">
                  <c:v>63.2</c:v>
                </c:pt>
                <c:pt idx="505">
                  <c:v>63.3</c:v>
                </c:pt>
                <c:pt idx="506">
                  <c:v>63.3</c:v>
                </c:pt>
                <c:pt idx="507">
                  <c:v>63.3</c:v>
                </c:pt>
                <c:pt idx="508">
                  <c:v>63.3</c:v>
                </c:pt>
                <c:pt idx="509">
                  <c:v>63.3</c:v>
                </c:pt>
                <c:pt idx="510">
                  <c:v>63.4</c:v>
                </c:pt>
                <c:pt idx="511">
                  <c:v>63.4</c:v>
                </c:pt>
                <c:pt idx="512">
                  <c:v>63.4</c:v>
                </c:pt>
                <c:pt idx="513">
                  <c:v>63.4</c:v>
                </c:pt>
                <c:pt idx="514">
                  <c:v>63.5</c:v>
                </c:pt>
                <c:pt idx="515">
                  <c:v>63.4</c:v>
                </c:pt>
                <c:pt idx="516">
                  <c:v>63.4</c:v>
                </c:pt>
                <c:pt idx="517">
                  <c:v>63.5</c:v>
                </c:pt>
                <c:pt idx="518">
                  <c:v>63.5</c:v>
                </c:pt>
                <c:pt idx="519">
                  <c:v>63.5</c:v>
                </c:pt>
                <c:pt idx="520">
                  <c:v>63.5</c:v>
                </c:pt>
                <c:pt idx="521">
                  <c:v>63.5</c:v>
                </c:pt>
                <c:pt idx="522">
                  <c:v>63.5</c:v>
                </c:pt>
                <c:pt idx="523">
                  <c:v>63.5</c:v>
                </c:pt>
                <c:pt idx="524">
                  <c:v>63.5</c:v>
                </c:pt>
                <c:pt idx="525">
                  <c:v>63.5</c:v>
                </c:pt>
                <c:pt idx="526">
                  <c:v>63.5</c:v>
                </c:pt>
                <c:pt idx="527">
                  <c:v>63.5</c:v>
                </c:pt>
                <c:pt idx="528">
                  <c:v>63.5</c:v>
                </c:pt>
                <c:pt idx="529">
                  <c:v>63.5</c:v>
                </c:pt>
                <c:pt idx="530">
                  <c:v>63.5</c:v>
                </c:pt>
                <c:pt idx="531">
                  <c:v>63.5</c:v>
                </c:pt>
                <c:pt idx="532">
                  <c:v>63.4</c:v>
                </c:pt>
                <c:pt idx="533">
                  <c:v>63.4</c:v>
                </c:pt>
                <c:pt idx="534">
                  <c:v>63.4</c:v>
                </c:pt>
                <c:pt idx="535">
                  <c:v>63.4</c:v>
                </c:pt>
                <c:pt idx="536">
                  <c:v>63.4</c:v>
                </c:pt>
                <c:pt idx="537">
                  <c:v>63.4</c:v>
                </c:pt>
                <c:pt idx="538">
                  <c:v>63.4</c:v>
                </c:pt>
                <c:pt idx="539">
                  <c:v>63.4</c:v>
                </c:pt>
                <c:pt idx="540">
                  <c:v>63.5</c:v>
                </c:pt>
                <c:pt idx="541">
                  <c:v>63.5</c:v>
                </c:pt>
                <c:pt idx="542">
                  <c:v>63.5</c:v>
                </c:pt>
                <c:pt idx="543">
                  <c:v>63.5</c:v>
                </c:pt>
                <c:pt idx="544">
                  <c:v>63.5</c:v>
                </c:pt>
                <c:pt idx="545">
                  <c:v>63.5</c:v>
                </c:pt>
                <c:pt idx="546">
                  <c:v>63.6</c:v>
                </c:pt>
                <c:pt idx="547">
                  <c:v>63.6</c:v>
                </c:pt>
                <c:pt idx="548">
                  <c:v>63.6</c:v>
                </c:pt>
                <c:pt idx="549">
                  <c:v>63.6</c:v>
                </c:pt>
                <c:pt idx="550">
                  <c:v>63.6</c:v>
                </c:pt>
                <c:pt idx="551">
                  <c:v>63.6</c:v>
                </c:pt>
                <c:pt idx="552">
                  <c:v>63.6</c:v>
                </c:pt>
                <c:pt idx="553">
                  <c:v>63.6</c:v>
                </c:pt>
                <c:pt idx="554">
                  <c:v>63.6</c:v>
                </c:pt>
                <c:pt idx="555">
                  <c:v>63.6</c:v>
                </c:pt>
                <c:pt idx="556">
                  <c:v>63.6</c:v>
                </c:pt>
                <c:pt idx="557">
                  <c:v>63.6</c:v>
                </c:pt>
                <c:pt idx="558">
                  <c:v>63.6</c:v>
                </c:pt>
                <c:pt idx="559">
                  <c:v>63.6</c:v>
                </c:pt>
                <c:pt idx="560">
                  <c:v>63.6</c:v>
                </c:pt>
                <c:pt idx="561">
                  <c:v>63.6</c:v>
                </c:pt>
                <c:pt idx="562">
                  <c:v>63.7</c:v>
                </c:pt>
                <c:pt idx="563">
                  <c:v>63.7</c:v>
                </c:pt>
                <c:pt idx="564">
                  <c:v>63.7</c:v>
                </c:pt>
                <c:pt idx="565">
                  <c:v>63.8</c:v>
                </c:pt>
                <c:pt idx="566">
                  <c:v>63.7</c:v>
                </c:pt>
                <c:pt idx="567">
                  <c:v>63.7</c:v>
                </c:pt>
                <c:pt idx="568">
                  <c:v>63.7</c:v>
                </c:pt>
                <c:pt idx="569">
                  <c:v>63.7</c:v>
                </c:pt>
                <c:pt idx="570">
                  <c:v>63.7</c:v>
                </c:pt>
                <c:pt idx="571">
                  <c:v>63.7</c:v>
                </c:pt>
                <c:pt idx="572">
                  <c:v>63.7</c:v>
                </c:pt>
                <c:pt idx="573">
                  <c:v>63.8</c:v>
                </c:pt>
                <c:pt idx="574">
                  <c:v>63.8</c:v>
                </c:pt>
                <c:pt idx="575">
                  <c:v>63.8</c:v>
                </c:pt>
                <c:pt idx="576">
                  <c:v>63.8</c:v>
                </c:pt>
                <c:pt idx="577">
                  <c:v>63.8</c:v>
                </c:pt>
                <c:pt idx="578">
                  <c:v>63.9</c:v>
                </c:pt>
                <c:pt idx="579">
                  <c:v>63.9</c:v>
                </c:pt>
                <c:pt idx="580">
                  <c:v>63.9</c:v>
                </c:pt>
                <c:pt idx="581">
                  <c:v>63.9</c:v>
                </c:pt>
                <c:pt idx="582">
                  <c:v>63.9</c:v>
                </c:pt>
                <c:pt idx="583">
                  <c:v>63.9</c:v>
                </c:pt>
                <c:pt idx="584">
                  <c:v>63.9</c:v>
                </c:pt>
                <c:pt idx="585">
                  <c:v>63.9</c:v>
                </c:pt>
                <c:pt idx="586">
                  <c:v>64</c:v>
                </c:pt>
                <c:pt idx="587">
                  <c:v>64</c:v>
                </c:pt>
                <c:pt idx="588">
                  <c:v>64</c:v>
                </c:pt>
                <c:pt idx="589">
                  <c:v>64</c:v>
                </c:pt>
                <c:pt idx="590">
                  <c:v>64.099999999999994</c:v>
                </c:pt>
                <c:pt idx="591">
                  <c:v>64.099999999999994</c:v>
                </c:pt>
                <c:pt idx="592">
                  <c:v>64.099999999999994</c:v>
                </c:pt>
                <c:pt idx="593">
                  <c:v>64.099999999999994</c:v>
                </c:pt>
                <c:pt idx="594">
                  <c:v>64.2</c:v>
                </c:pt>
                <c:pt idx="595">
                  <c:v>64.2</c:v>
                </c:pt>
                <c:pt idx="596">
                  <c:v>64.2</c:v>
                </c:pt>
                <c:pt idx="597">
                  <c:v>64.2</c:v>
                </c:pt>
                <c:pt idx="598">
                  <c:v>64.2</c:v>
                </c:pt>
                <c:pt idx="599">
                  <c:v>64.3</c:v>
                </c:pt>
                <c:pt idx="600">
                  <c:v>64.3</c:v>
                </c:pt>
                <c:pt idx="601">
                  <c:v>64.3</c:v>
                </c:pt>
                <c:pt idx="602">
                  <c:v>64.400000000000006</c:v>
                </c:pt>
                <c:pt idx="603">
                  <c:v>64.400000000000006</c:v>
                </c:pt>
                <c:pt idx="604">
                  <c:v>64.400000000000006</c:v>
                </c:pt>
                <c:pt idx="605">
                  <c:v>64.400000000000006</c:v>
                </c:pt>
                <c:pt idx="606">
                  <c:v>64.400000000000006</c:v>
                </c:pt>
                <c:pt idx="607">
                  <c:v>64.400000000000006</c:v>
                </c:pt>
                <c:pt idx="608">
                  <c:v>64.400000000000006</c:v>
                </c:pt>
                <c:pt idx="609">
                  <c:v>64.5</c:v>
                </c:pt>
                <c:pt idx="610">
                  <c:v>64.5</c:v>
                </c:pt>
                <c:pt idx="611">
                  <c:v>64.5</c:v>
                </c:pt>
                <c:pt idx="612">
                  <c:v>64.5</c:v>
                </c:pt>
                <c:pt idx="613">
                  <c:v>64.599999999999994</c:v>
                </c:pt>
                <c:pt idx="614">
                  <c:v>64.599999999999994</c:v>
                </c:pt>
                <c:pt idx="615">
                  <c:v>64.599999999999994</c:v>
                </c:pt>
                <c:pt idx="616">
                  <c:v>64.599999999999994</c:v>
                </c:pt>
                <c:pt idx="617">
                  <c:v>64.599999999999994</c:v>
                </c:pt>
                <c:pt idx="618">
                  <c:v>64.599999999999994</c:v>
                </c:pt>
                <c:pt idx="619">
                  <c:v>64.7</c:v>
                </c:pt>
                <c:pt idx="620">
                  <c:v>64.7</c:v>
                </c:pt>
                <c:pt idx="621">
                  <c:v>64.7</c:v>
                </c:pt>
                <c:pt idx="622">
                  <c:v>64.7</c:v>
                </c:pt>
                <c:pt idx="623">
                  <c:v>64.7</c:v>
                </c:pt>
                <c:pt idx="624">
                  <c:v>64.7</c:v>
                </c:pt>
                <c:pt idx="625">
                  <c:v>64.8</c:v>
                </c:pt>
                <c:pt idx="626">
                  <c:v>64.8</c:v>
                </c:pt>
                <c:pt idx="627">
                  <c:v>64.8</c:v>
                </c:pt>
                <c:pt idx="628">
                  <c:v>64.8</c:v>
                </c:pt>
                <c:pt idx="629">
                  <c:v>64.8</c:v>
                </c:pt>
                <c:pt idx="630">
                  <c:v>64.8</c:v>
                </c:pt>
                <c:pt idx="631">
                  <c:v>64.8</c:v>
                </c:pt>
                <c:pt idx="632">
                  <c:v>64.8</c:v>
                </c:pt>
                <c:pt idx="633">
                  <c:v>64.900000000000006</c:v>
                </c:pt>
                <c:pt idx="634">
                  <c:v>64.900000000000006</c:v>
                </c:pt>
                <c:pt idx="635">
                  <c:v>64.900000000000006</c:v>
                </c:pt>
                <c:pt idx="636">
                  <c:v>64.900000000000006</c:v>
                </c:pt>
                <c:pt idx="637">
                  <c:v>64.900000000000006</c:v>
                </c:pt>
                <c:pt idx="638">
                  <c:v>65</c:v>
                </c:pt>
                <c:pt idx="639">
                  <c:v>65</c:v>
                </c:pt>
                <c:pt idx="640">
                  <c:v>64.900000000000006</c:v>
                </c:pt>
                <c:pt idx="641">
                  <c:v>64.900000000000006</c:v>
                </c:pt>
                <c:pt idx="642">
                  <c:v>64.900000000000006</c:v>
                </c:pt>
                <c:pt idx="643">
                  <c:v>64.900000000000006</c:v>
                </c:pt>
                <c:pt idx="644">
                  <c:v>64.900000000000006</c:v>
                </c:pt>
                <c:pt idx="645">
                  <c:v>64.900000000000006</c:v>
                </c:pt>
                <c:pt idx="646">
                  <c:v>64.900000000000006</c:v>
                </c:pt>
                <c:pt idx="647">
                  <c:v>64.900000000000006</c:v>
                </c:pt>
                <c:pt idx="648">
                  <c:v>64.900000000000006</c:v>
                </c:pt>
                <c:pt idx="649">
                  <c:v>64.900000000000006</c:v>
                </c:pt>
                <c:pt idx="650">
                  <c:v>64.900000000000006</c:v>
                </c:pt>
                <c:pt idx="651">
                  <c:v>64.900000000000006</c:v>
                </c:pt>
                <c:pt idx="652">
                  <c:v>64.900000000000006</c:v>
                </c:pt>
                <c:pt idx="653">
                  <c:v>64.900000000000006</c:v>
                </c:pt>
                <c:pt idx="654">
                  <c:v>64.900000000000006</c:v>
                </c:pt>
                <c:pt idx="655">
                  <c:v>64.900000000000006</c:v>
                </c:pt>
                <c:pt idx="656">
                  <c:v>64.900000000000006</c:v>
                </c:pt>
                <c:pt idx="657">
                  <c:v>64.900000000000006</c:v>
                </c:pt>
                <c:pt idx="658">
                  <c:v>64.900000000000006</c:v>
                </c:pt>
                <c:pt idx="659">
                  <c:v>64.900000000000006</c:v>
                </c:pt>
                <c:pt idx="660">
                  <c:v>64.900000000000006</c:v>
                </c:pt>
                <c:pt idx="661">
                  <c:v>64.900000000000006</c:v>
                </c:pt>
                <c:pt idx="662">
                  <c:v>64.900000000000006</c:v>
                </c:pt>
                <c:pt idx="663">
                  <c:v>64.900000000000006</c:v>
                </c:pt>
                <c:pt idx="664">
                  <c:v>64.900000000000006</c:v>
                </c:pt>
                <c:pt idx="665">
                  <c:v>64.8</c:v>
                </c:pt>
                <c:pt idx="666">
                  <c:v>64.900000000000006</c:v>
                </c:pt>
                <c:pt idx="667">
                  <c:v>64.900000000000006</c:v>
                </c:pt>
                <c:pt idx="668">
                  <c:v>64.900000000000006</c:v>
                </c:pt>
                <c:pt idx="669">
                  <c:v>64.8</c:v>
                </c:pt>
                <c:pt idx="670">
                  <c:v>64.8</c:v>
                </c:pt>
                <c:pt idx="671">
                  <c:v>64.8</c:v>
                </c:pt>
                <c:pt idx="672">
                  <c:v>64.8</c:v>
                </c:pt>
                <c:pt idx="673">
                  <c:v>64.8</c:v>
                </c:pt>
                <c:pt idx="674">
                  <c:v>64.8</c:v>
                </c:pt>
                <c:pt idx="675">
                  <c:v>64.8</c:v>
                </c:pt>
                <c:pt idx="676">
                  <c:v>64.8</c:v>
                </c:pt>
                <c:pt idx="677">
                  <c:v>64.8</c:v>
                </c:pt>
                <c:pt idx="678">
                  <c:v>64.8</c:v>
                </c:pt>
                <c:pt idx="679">
                  <c:v>64.8</c:v>
                </c:pt>
                <c:pt idx="680">
                  <c:v>64.8</c:v>
                </c:pt>
                <c:pt idx="681">
                  <c:v>64.7</c:v>
                </c:pt>
                <c:pt idx="682">
                  <c:v>64.7</c:v>
                </c:pt>
                <c:pt idx="683">
                  <c:v>64.599999999999994</c:v>
                </c:pt>
                <c:pt idx="684">
                  <c:v>64.599999999999994</c:v>
                </c:pt>
                <c:pt idx="685">
                  <c:v>64.599999999999994</c:v>
                </c:pt>
                <c:pt idx="686">
                  <c:v>64.599999999999994</c:v>
                </c:pt>
                <c:pt idx="687">
                  <c:v>64.599999999999994</c:v>
                </c:pt>
                <c:pt idx="688">
                  <c:v>64.599999999999994</c:v>
                </c:pt>
                <c:pt idx="689">
                  <c:v>64.5</c:v>
                </c:pt>
                <c:pt idx="690">
                  <c:v>64.5</c:v>
                </c:pt>
                <c:pt idx="691">
                  <c:v>64.400000000000006</c:v>
                </c:pt>
                <c:pt idx="692">
                  <c:v>64.400000000000006</c:v>
                </c:pt>
                <c:pt idx="693">
                  <c:v>64.400000000000006</c:v>
                </c:pt>
                <c:pt idx="694">
                  <c:v>64.3</c:v>
                </c:pt>
                <c:pt idx="695">
                  <c:v>64.3</c:v>
                </c:pt>
                <c:pt idx="696">
                  <c:v>64.3</c:v>
                </c:pt>
                <c:pt idx="697">
                  <c:v>64.3</c:v>
                </c:pt>
                <c:pt idx="698">
                  <c:v>64.3</c:v>
                </c:pt>
                <c:pt idx="699">
                  <c:v>64.3</c:v>
                </c:pt>
                <c:pt idx="700">
                  <c:v>64.3</c:v>
                </c:pt>
                <c:pt idx="701">
                  <c:v>64.3</c:v>
                </c:pt>
                <c:pt idx="702">
                  <c:v>64.3</c:v>
                </c:pt>
                <c:pt idx="703">
                  <c:v>64.3</c:v>
                </c:pt>
                <c:pt idx="704">
                  <c:v>64.3</c:v>
                </c:pt>
                <c:pt idx="705">
                  <c:v>64.3</c:v>
                </c:pt>
                <c:pt idx="706">
                  <c:v>64.3</c:v>
                </c:pt>
                <c:pt idx="707">
                  <c:v>64.3</c:v>
                </c:pt>
                <c:pt idx="708">
                  <c:v>64.3</c:v>
                </c:pt>
                <c:pt idx="709">
                  <c:v>64.3</c:v>
                </c:pt>
                <c:pt idx="710">
                  <c:v>64.3</c:v>
                </c:pt>
                <c:pt idx="711">
                  <c:v>64.3</c:v>
                </c:pt>
                <c:pt idx="712">
                  <c:v>64.3</c:v>
                </c:pt>
                <c:pt idx="713">
                  <c:v>64.3</c:v>
                </c:pt>
                <c:pt idx="714">
                  <c:v>64.3</c:v>
                </c:pt>
                <c:pt idx="715">
                  <c:v>64.2</c:v>
                </c:pt>
                <c:pt idx="716">
                  <c:v>64.2</c:v>
                </c:pt>
                <c:pt idx="717">
                  <c:v>64.2</c:v>
                </c:pt>
                <c:pt idx="718">
                  <c:v>64.2</c:v>
                </c:pt>
                <c:pt idx="719">
                  <c:v>64.2</c:v>
                </c:pt>
                <c:pt idx="720">
                  <c:v>64.099999999999994</c:v>
                </c:pt>
                <c:pt idx="721">
                  <c:v>64.099999999999994</c:v>
                </c:pt>
                <c:pt idx="722">
                  <c:v>64.099999999999994</c:v>
                </c:pt>
                <c:pt idx="723">
                  <c:v>64.099999999999994</c:v>
                </c:pt>
                <c:pt idx="724">
                  <c:v>64.099999999999994</c:v>
                </c:pt>
                <c:pt idx="725">
                  <c:v>64.099999999999994</c:v>
                </c:pt>
                <c:pt idx="726">
                  <c:v>64.099999999999994</c:v>
                </c:pt>
                <c:pt idx="727">
                  <c:v>64.2</c:v>
                </c:pt>
                <c:pt idx="728">
                  <c:v>64.099999999999994</c:v>
                </c:pt>
                <c:pt idx="729">
                  <c:v>64.099999999999994</c:v>
                </c:pt>
                <c:pt idx="730">
                  <c:v>64.099999999999994</c:v>
                </c:pt>
                <c:pt idx="731">
                  <c:v>64.099999999999994</c:v>
                </c:pt>
                <c:pt idx="732">
                  <c:v>64.099999999999994</c:v>
                </c:pt>
                <c:pt idx="733">
                  <c:v>64.099999999999994</c:v>
                </c:pt>
                <c:pt idx="734">
                  <c:v>64.099999999999994</c:v>
                </c:pt>
                <c:pt idx="735">
                  <c:v>64</c:v>
                </c:pt>
                <c:pt idx="736">
                  <c:v>64</c:v>
                </c:pt>
                <c:pt idx="737">
                  <c:v>64</c:v>
                </c:pt>
                <c:pt idx="738">
                  <c:v>64</c:v>
                </c:pt>
                <c:pt idx="739">
                  <c:v>64</c:v>
                </c:pt>
                <c:pt idx="740">
                  <c:v>64</c:v>
                </c:pt>
                <c:pt idx="741">
                  <c:v>64</c:v>
                </c:pt>
                <c:pt idx="742">
                  <c:v>63.9</c:v>
                </c:pt>
                <c:pt idx="743">
                  <c:v>63.9</c:v>
                </c:pt>
                <c:pt idx="744">
                  <c:v>63.9</c:v>
                </c:pt>
                <c:pt idx="745">
                  <c:v>63.9</c:v>
                </c:pt>
                <c:pt idx="746">
                  <c:v>63.9</c:v>
                </c:pt>
                <c:pt idx="747">
                  <c:v>63.9</c:v>
                </c:pt>
                <c:pt idx="748">
                  <c:v>63.9</c:v>
                </c:pt>
                <c:pt idx="749">
                  <c:v>63.9</c:v>
                </c:pt>
                <c:pt idx="750">
                  <c:v>63.9</c:v>
                </c:pt>
                <c:pt idx="751">
                  <c:v>63.9</c:v>
                </c:pt>
                <c:pt idx="752">
                  <c:v>63.9</c:v>
                </c:pt>
                <c:pt idx="753">
                  <c:v>63.9</c:v>
                </c:pt>
                <c:pt idx="754">
                  <c:v>63.9</c:v>
                </c:pt>
                <c:pt idx="755">
                  <c:v>63.8</c:v>
                </c:pt>
                <c:pt idx="756">
                  <c:v>63.8</c:v>
                </c:pt>
                <c:pt idx="757">
                  <c:v>63.9</c:v>
                </c:pt>
                <c:pt idx="758">
                  <c:v>63.8</c:v>
                </c:pt>
                <c:pt idx="759">
                  <c:v>63.8</c:v>
                </c:pt>
                <c:pt idx="760">
                  <c:v>63.8</c:v>
                </c:pt>
                <c:pt idx="761">
                  <c:v>63.8</c:v>
                </c:pt>
                <c:pt idx="762">
                  <c:v>63.8</c:v>
                </c:pt>
                <c:pt idx="763">
                  <c:v>63.8</c:v>
                </c:pt>
                <c:pt idx="764">
                  <c:v>63.8</c:v>
                </c:pt>
                <c:pt idx="765">
                  <c:v>63.8</c:v>
                </c:pt>
                <c:pt idx="766">
                  <c:v>63.8</c:v>
                </c:pt>
                <c:pt idx="767">
                  <c:v>63.7</c:v>
                </c:pt>
                <c:pt idx="768">
                  <c:v>63.7</c:v>
                </c:pt>
                <c:pt idx="769">
                  <c:v>63.7</c:v>
                </c:pt>
                <c:pt idx="770">
                  <c:v>63.7</c:v>
                </c:pt>
                <c:pt idx="771">
                  <c:v>63.7</c:v>
                </c:pt>
                <c:pt idx="772">
                  <c:v>63.7</c:v>
                </c:pt>
                <c:pt idx="773">
                  <c:v>63.7</c:v>
                </c:pt>
                <c:pt idx="774">
                  <c:v>63.7</c:v>
                </c:pt>
                <c:pt idx="775">
                  <c:v>63.6</c:v>
                </c:pt>
                <c:pt idx="776">
                  <c:v>63.6</c:v>
                </c:pt>
                <c:pt idx="777">
                  <c:v>63.6</c:v>
                </c:pt>
                <c:pt idx="778">
                  <c:v>63.7</c:v>
                </c:pt>
                <c:pt idx="779">
                  <c:v>63.7</c:v>
                </c:pt>
                <c:pt idx="780">
                  <c:v>63.7</c:v>
                </c:pt>
                <c:pt idx="781">
                  <c:v>63.6</c:v>
                </c:pt>
                <c:pt idx="782">
                  <c:v>63.6</c:v>
                </c:pt>
                <c:pt idx="783">
                  <c:v>63.6</c:v>
                </c:pt>
                <c:pt idx="784">
                  <c:v>63.6</c:v>
                </c:pt>
                <c:pt idx="785">
                  <c:v>63.6</c:v>
                </c:pt>
                <c:pt idx="786">
                  <c:v>63.6</c:v>
                </c:pt>
                <c:pt idx="787">
                  <c:v>63.6</c:v>
                </c:pt>
                <c:pt idx="788">
                  <c:v>63.6</c:v>
                </c:pt>
                <c:pt idx="789">
                  <c:v>63.6</c:v>
                </c:pt>
                <c:pt idx="790">
                  <c:v>63.7</c:v>
                </c:pt>
                <c:pt idx="791">
                  <c:v>63.7</c:v>
                </c:pt>
                <c:pt idx="792">
                  <c:v>63.7</c:v>
                </c:pt>
                <c:pt idx="793">
                  <c:v>63.7</c:v>
                </c:pt>
                <c:pt idx="794">
                  <c:v>63.7</c:v>
                </c:pt>
                <c:pt idx="795">
                  <c:v>63.7</c:v>
                </c:pt>
                <c:pt idx="796">
                  <c:v>63.7</c:v>
                </c:pt>
                <c:pt idx="797">
                  <c:v>63.8</c:v>
                </c:pt>
                <c:pt idx="798">
                  <c:v>63.8</c:v>
                </c:pt>
                <c:pt idx="799">
                  <c:v>63.8</c:v>
                </c:pt>
                <c:pt idx="800">
                  <c:v>63.8</c:v>
                </c:pt>
                <c:pt idx="801">
                  <c:v>63.8</c:v>
                </c:pt>
                <c:pt idx="802">
                  <c:v>63.9</c:v>
                </c:pt>
                <c:pt idx="803">
                  <c:v>63.9</c:v>
                </c:pt>
                <c:pt idx="804">
                  <c:v>63.9</c:v>
                </c:pt>
                <c:pt idx="805">
                  <c:v>63.9</c:v>
                </c:pt>
                <c:pt idx="806">
                  <c:v>63.9</c:v>
                </c:pt>
                <c:pt idx="807">
                  <c:v>63.9</c:v>
                </c:pt>
                <c:pt idx="808">
                  <c:v>63.9</c:v>
                </c:pt>
                <c:pt idx="809">
                  <c:v>63.9</c:v>
                </c:pt>
                <c:pt idx="810">
                  <c:v>63.9</c:v>
                </c:pt>
                <c:pt idx="811">
                  <c:v>64</c:v>
                </c:pt>
                <c:pt idx="812">
                  <c:v>64</c:v>
                </c:pt>
                <c:pt idx="813">
                  <c:v>64</c:v>
                </c:pt>
                <c:pt idx="814">
                  <c:v>64</c:v>
                </c:pt>
                <c:pt idx="815">
                  <c:v>64</c:v>
                </c:pt>
                <c:pt idx="816">
                  <c:v>64.099999999999994</c:v>
                </c:pt>
                <c:pt idx="817">
                  <c:v>64.099999999999994</c:v>
                </c:pt>
                <c:pt idx="818">
                  <c:v>64.099999999999994</c:v>
                </c:pt>
                <c:pt idx="819">
                  <c:v>64.2</c:v>
                </c:pt>
                <c:pt idx="820">
                  <c:v>64.2</c:v>
                </c:pt>
                <c:pt idx="821">
                  <c:v>64.2</c:v>
                </c:pt>
                <c:pt idx="822">
                  <c:v>64.3</c:v>
                </c:pt>
                <c:pt idx="823">
                  <c:v>64.3</c:v>
                </c:pt>
                <c:pt idx="824">
                  <c:v>64.400000000000006</c:v>
                </c:pt>
                <c:pt idx="825">
                  <c:v>64.400000000000006</c:v>
                </c:pt>
                <c:pt idx="826">
                  <c:v>64.400000000000006</c:v>
                </c:pt>
                <c:pt idx="827">
                  <c:v>64.400000000000006</c:v>
                </c:pt>
                <c:pt idx="828">
                  <c:v>64.400000000000006</c:v>
                </c:pt>
                <c:pt idx="829">
                  <c:v>64.400000000000006</c:v>
                </c:pt>
                <c:pt idx="830">
                  <c:v>64.400000000000006</c:v>
                </c:pt>
                <c:pt idx="831">
                  <c:v>64.400000000000006</c:v>
                </c:pt>
                <c:pt idx="832">
                  <c:v>64.400000000000006</c:v>
                </c:pt>
                <c:pt idx="833">
                  <c:v>64.400000000000006</c:v>
                </c:pt>
                <c:pt idx="834">
                  <c:v>64.400000000000006</c:v>
                </c:pt>
                <c:pt idx="835">
                  <c:v>64.5</c:v>
                </c:pt>
                <c:pt idx="836">
                  <c:v>64.5</c:v>
                </c:pt>
                <c:pt idx="837">
                  <c:v>64.5</c:v>
                </c:pt>
                <c:pt idx="838">
                  <c:v>64.5</c:v>
                </c:pt>
                <c:pt idx="839">
                  <c:v>64.599999999999994</c:v>
                </c:pt>
                <c:pt idx="840">
                  <c:v>64.599999999999994</c:v>
                </c:pt>
                <c:pt idx="841">
                  <c:v>64.599999999999994</c:v>
                </c:pt>
                <c:pt idx="842">
                  <c:v>64.599999999999994</c:v>
                </c:pt>
                <c:pt idx="843">
                  <c:v>64.7</c:v>
                </c:pt>
                <c:pt idx="844">
                  <c:v>64.7</c:v>
                </c:pt>
                <c:pt idx="845">
                  <c:v>64.7</c:v>
                </c:pt>
                <c:pt idx="846">
                  <c:v>64.7</c:v>
                </c:pt>
                <c:pt idx="847">
                  <c:v>64.7</c:v>
                </c:pt>
                <c:pt idx="848">
                  <c:v>64.7</c:v>
                </c:pt>
                <c:pt idx="849">
                  <c:v>64.7</c:v>
                </c:pt>
                <c:pt idx="850">
                  <c:v>64.7</c:v>
                </c:pt>
                <c:pt idx="851">
                  <c:v>64.8</c:v>
                </c:pt>
                <c:pt idx="852">
                  <c:v>64.8</c:v>
                </c:pt>
                <c:pt idx="853">
                  <c:v>64.8</c:v>
                </c:pt>
                <c:pt idx="854">
                  <c:v>64.8</c:v>
                </c:pt>
                <c:pt idx="855">
                  <c:v>64.900000000000006</c:v>
                </c:pt>
                <c:pt idx="856">
                  <c:v>64.900000000000006</c:v>
                </c:pt>
                <c:pt idx="857">
                  <c:v>64.900000000000006</c:v>
                </c:pt>
                <c:pt idx="858">
                  <c:v>64.900000000000006</c:v>
                </c:pt>
                <c:pt idx="859">
                  <c:v>64.900000000000006</c:v>
                </c:pt>
                <c:pt idx="860">
                  <c:v>65</c:v>
                </c:pt>
                <c:pt idx="861">
                  <c:v>65</c:v>
                </c:pt>
                <c:pt idx="862">
                  <c:v>65</c:v>
                </c:pt>
                <c:pt idx="863">
                  <c:v>65.099999999999994</c:v>
                </c:pt>
                <c:pt idx="864">
                  <c:v>65.099999999999994</c:v>
                </c:pt>
                <c:pt idx="865">
                  <c:v>65.099999999999994</c:v>
                </c:pt>
                <c:pt idx="866">
                  <c:v>65.099999999999994</c:v>
                </c:pt>
                <c:pt idx="867">
                  <c:v>65.099999999999994</c:v>
                </c:pt>
                <c:pt idx="868">
                  <c:v>65.099999999999994</c:v>
                </c:pt>
                <c:pt idx="869">
                  <c:v>65.099999999999994</c:v>
                </c:pt>
                <c:pt idx="870">
                  <c:v>65.099999999999994</c:v>
                </c:pt>
                <c:pt idx="871">
                  <c:v>65.099999999999994</c:v>
                </c:pt>
                <c:pt idx="872">
                  <c:v>65.099999999999994</c:v>
                </c:pt>
                <c:pt idx="873">
                  <c:v>65.2</c:v>
                </c:pt>
                <c:pt idx="874">
                  <c:v>65.2</c:v>
                </c:pt>
                <c:pt idx="875">
                  <c:v>65.2</c:v>
                </c:pt>
                <c:pt idx="876">
                  <c:v>65.2</c:v>
                </c:pt>
                <c:pt idx="877">
                  <c:v>65.2</c:v>
                </c:pt>
                <c:pt idx="878">
                  <c:v>65.2</c:v>
                </c:pt>
                <c:pt idx="879">
                  <c:v>65.2</c:v>
                </c:pt>
                <c:pt idx="880">
                  <c:v>65.2</c:v>
                </c:pt>
                <c:pt idx="881">
                  <c:v>65.2</c:v>
                </c:pt>
                <c:pt idx="882">
                  <c:v>65.3</c:v>
                </c:pt>
                <c:pt idx="883">
                  <c:v>65.3</c:v>
                </c:pt>
                <c:pt idx="884">
                  <c:v>65.3</c:v>
                </c:pt>
                <c:pt idx="885">
                  <c:v>65.3</c:v>
                </c:pt>
                <c:pt idx="886">
                  <c:v>65.3</c:v>
                </c:pt>
                <c:pt idx="887">
                  <c:v>65.3</c:v>
                </c:pt>
                <c:pt idx="888">
                  <c:v>65.3</c:v>
                </c:pt>
                <c:pt idx="889">
                  <c:v>65.3</c:v>
                </c:pt>
                <c:pt idx="890">
                  <c:v>65.3</c:v>
                </c:pt>
                <c:pt idx="891">
                  <c:v>65.3</c:v>
                </c:pt>
                <c:pt idx="892">
                  <c:v>65.3</c:v>
                </c:pt>
                <c:pt idx="893">
                  <c:v>65.3</c:v>
                </c:pt>
                <c:pt idx="894">
                  <c:v>65.3</c:v>
                </c:pt>
                <c:pt idx="895">
                  <c:v>65.3</c:v>
                </c:pt>
                <c:pt idx="896">
                  <c:v>65.3</c:v>
                </c:pt>
                <c:pt idx="897">
                  <c:v>65.2</c:v>
                </c:pt>
                <c:pt idx="898">
                  <c:v>65.2</c:v>
                </c:pt>
                <c:pt idx="899">
                  <c:v>65.2</c:v>
                </c:pt>
                <c:pt idx="900">
                  <c:v>65.2</c:v>
                </c:pt>
                <c:pt idx="901">
                  <c:v>65.2</c:v>
                </c:pt>
                <c:pt idx="902">
                  <c:v>65.3</c:v>
                </c:pt>
                <c:pt idx="903">
                  <c:v>65.400000000000006</c:v>
                </c:pt>
                <c:pt idx="904">
                  <c:v>65.400000000000006</c:v>
                </c:pt>
                <c:pt idx="905">
                  <c:v>65.5</c:v>
                </c:pt>
                <c:pt idx="906">
                  <c:v>65.5</c:v>
                </c:pt>
                <c:pt idx="907">
                  <c:v>65.5</c:v>
                </c:pt>
                <c:pt idx="908">
                  <c:v>65.5</c:v>
                </c:pt>
                <c:pt idx="909">
                  <c:v>65.5</c:v>
                </c:pt>
                <c:pt idx="910">
                  <c:v>65.5</c:v>
                </c:pt>
                <c:pt idx="911">
                  <c:v>65.5</c:v>
                </c:pt>
                <c:pt idx="912">
                  <c:v>65.5</c:v>
                </c:pt>
                <c:pt idx="913">
                  <c:v>65.5</c:v>
                </c:pt>
                <c:pt idx="914">
                  <c:v>65.5</c:v>
                </c:pt>
                <c:pt idx="915">
                  <c:v>65.5</c:v>
                </c:pt>
                <c:pt idx="916">
                  <c:v>65.5</c:v>
                </c:pt>
                <c:pt idx="917">
                  <c:v>65.5</c:v>
                </c:pt>
                <c:pt idx="918">
                  <c:v>65.5</c:v>
                </c:pt>
                <c:pt idx="919">
                  <c:v>65.5</c:v>
                </c:pt>
                <c:pt idx="920">
                  <c:v>65.5</c:v>
                </c:pt>
                <c:pt idx="921">
                  <c:v>65.5</c:v>
                </c:pt>
                <c:pt idx="922">
                  <c:v>65.5</c:v>
                </c:pt>
                <c:pt idx="923">
                  <c:v>65.599999999999994</c:v>
                </c:pt>
                <c:pt idx="924">
                  <c:v>65.599999999999994</c:v>
                </c:pt>
                <c:pt idx="925">
                  <c:v>65.599999999999994</c:v>
                </c:pt>
                <c:pt idx="926">
                  <c:v>65.599999999999994</c:v>
                </c:pt>
                <c:pt idx="927">
                  <c:v>65.599999999999994</c:v>
                </c:pt>
                <c:pt idx="928">
                  <c:v>65.599999999999994</c:v>
                </c:pt>
                <c:pt idx="929">
                  <c:v>65.599999999999994</c:v>
                </c:pt>
                <c:pt idx="930">
                  <c:v>65.599999999999994</c:v>
                </c:pt>
                <c:pt idx="931">
                  <c:v>65.599999999999994</c:v>
                </c:pt>
                <c:pt idx="932">
                  <c:v>65.599999999999994</c:v>
                </c:pt>
                <c:pt idx="933">
                  <c:v>65.7</c:v>
                </c:pt>
                <c:pt idx="934">
                  <c:v>65.7</c:v>
                </c:pt>
                <c:pt idx="935">
                  <c:v>65.7</c:v>
                </c:pt>
                <c:pt idx="936">
                  <c:v>65.7</c:v>
                </c:pt>
                <c:pt idx="937">
                  <c:v>65.7</c:v>
                </c:pt>
                <c:pt idx="938">
                  <c:v>65.7</c:v>
                </c:pt>
                <c:pt idx="939">
                  <c:v>65.7</c:v>
                </c:pt>
                <c:pt idx="940">
                  <c:v>65.7</c:v>
                </c:pt>
                <c:pt idx="941">
                  <c:v>65.7</c:v>
                </c:pt>
                <c:pt idx="942">
                  <c:v>65.599999999999994</c:v>
                </c:pt>
                <c:pt idx="943">
                  <c:v>65.599999999999994</c:v>
                </c:pt>
                <c:pt idx="944">
                  <c:v>65.599999999999994</c:v>
                </c:pt>
                <c:pt idx="945">
                  <c:v>65.599999999999994</c:v>
                </c:pt>
                <c:pt idx="946">
                  <c:v>65.599999999999994</c:v>
                </c:pt>
                <c:pt idx="947">
                  <c:v>65.5</c:v>
                </c:pt>
                <c:pt idx="948">
                  <c:v>65.5</c:v>
                </c:pt>
                <c:pt idx="949">
                  <c:v>65.5</c:v>
                </c:pt>
                <c:pt idx="950">
                  <c:v>65.5</c:v>
                </c:pt>
                <c:pt idx="951">
                  <c:v>65.5</c:v>
                </c:pt>
                <c:pt idx="952">
                  <c:v>65.5</c:v>
                </c:pt>
                <c:pt idx="953">
                  <c:v>65.5</c:v>
                </c:pt>
                <c:pt idx="954">
                  <c:v>65.5</c:v>
                </c:pt>
                <c:pt idx="955">
                  <c:v>65.5</c:v>
                </c:pt>
                <c:pt idx="956">
                  <c:v>65.5</c:v>
                </c:pt>
                <c:pt idx="957">
                  <c:v>65.5</c:v>
                </c:pt>
                <c:pt idx="958">
                  <c:v>65.5</c:v>
                </c:pt>
                <c:pt idx="959">
                  <c:v>65.5</c:v>
                </c:pt>
                <c:pt idx="960">
                  <c:v>65.5</c:v>
                </c:pt>
                <c:pt idx="961">
                  <c:v>65.5</c:v>
                </c:pt>
                <c:pt idx="962">
                  <c:v>65.5</c:v>
                </c:pt>
                <c:pt idx="963">
                  <c:v>65.5</c:v>
                </c:pt>
                <c:pt idx="964">
                  <c:v>65.5</c:v>
                </c:pt>
                <c:pt idx="965">
                  <c:v>65.5</c:v>
                </c:pt>
                <c:pt idx="966">
                  <c:v>65.5</c:v>
                </c:pt>
                <c:pt idx="967">
                  <c:v>65.5</c:v>
                </c:pt>
                <c:pt idx="968">
                  <c:v>65.5</c:v>
                </c:pt>
                <c:pt idx="969">
                  <c:v>65.5</c:v>
                </c:pt>
                <c:pt idx="970">
                  <c:v>65.5</c:v>
                </c:pt>
                <c:pt idx="971">
                  <c:v>65.5</c:v>
                </c:pt>
                <c:pt idx="972">
                  <c:v>65.5</c:v>
                </c:pt>
                <c:pt idx="973">
                  <c:v>65.5</c:v>
                </c:pt>
                <c:pt idx="974">
                  <c:v>65.5</c:v>
                </c:pt>
                <c:pt idx="975">
                  <c:v>65.5</c:v>
                </c:pt>
                <c:pt idx="976">
                  <c:v>65.599999999999994</c:v>
                </c:pt>
                <c:pt idx="977">
                  <c:v>65.599999999999994</c:v>
                </c:pt>
                <c:pt idx="978">
                  <c:v>65.599999999999994</c:v>
                </c:pt>
                <c:pt idx="979">
                  <c:v>65.599999999999994</c:v>
                </c:pt>
                <c:pt idx="980">
                  <c:v>65.599999999999994</c:v>
                </c:pt>
                <c:pt idx="981">
                  <c:v>65.599999999999994</c:v>
                </c:pt>
                <c:pt idx="982">
                  <c:v>65.599999999999994</c:v>
                </c:pt>
                <c:pt idx="983">
                  <c:v>65.599999999999994</c:v>
                </c:pt>
                <c:pt idx="984">
                  <c:v>65.599999999999994</c:v>
                </c:pt>
                <c:pt idx="985">
                  <c:v>65.599999999999994</c:v>
                </c:pt>
                <c:pt idx="986">
                  <c:v>65.599999999999994</c:v>
                </c:pt>
                <c:pt idx="987">
                  <c:v>65.7</c:v>
                </c:pt>
                <c:pt idx="988">
                  <c:v>65.7</c:v>
                </c:pt>
                <c:pt idx="989">
                  <c:v>65.7</c:v>
                </c:pt>
                <c:pt idx="990">
                  <c:v>65.7</c:v>
                </c:pt>
                <c:pt idx="991">
                  <c:v>65.7</c:v>
                </c:pt>
                <c:pt idx="992">
                  <c:v>65.7</c:v>
                </c:pt>
                <c:pt idx="993">
                  <c:v>65.7</c:v>
                </c:pt>
                <c:pt idx="994">
                  <c:v>65.8</c:v>
                </c:pt>
                <c:pt idx="995">
                  <c:v>65.8</c:v>
                </c:pt>
                <c:pt idx="996">
                  <c:v>65.8</c:v>
                </c:pt>
                <c:pt idx="997">
                  <c:v>65.8</c:v>
                </c:pt>
                <c:pt idx="998">
                  <c:v>65.8</c:v>
                </c:pt>
                <c:pt idx="999">
                  <c:v>65.900000000000006</c:v>
                </c:pt>
                <c:pt idx="1000">
                  <c:v>65.900000000000006</c:v>
                </c:pt>
                <c:pt idx="1001">
                  <c:v>65.900000000000006</c:v>
                </c:pt>
                <c:pt idx="1002">
                  <c:v>65.900000000000006</c:v>
                </c:pt>
                <c:pt idx="1003">
                  <c:v>65.900000000000006</c:v>
                </c:pt>
                <c:pt idx="1004">
                  <c:v>65.900000000000006</c:v>
                </c:pt>
                <c:pt idx="1005">
                  <c:v>65.900000000000006</c:v>
                </c:pt>
                <c:pt idx="1006">
                  <c:v>65.900000000000006</c:v>
                </c:pt>
                <c:pt idx="1007">
                  <c:v>65.900000000000006</c:v>
                </c:pt>
                <c:pt idx="1008">
                  <c:v>66</c:v>
                </c:pt>
                <c:pt idx="1009">
                  <c:v>66</c:v>
                </c:pt>
                <c:pt idx="1010">
                  <c:v>66</c:v>
                </c:pt>
                <c:pt idx="1011">
                  <c:v>66.099999999999994</c:v>
                </c:pt>
                <c:pt idx="1012">
                  <c:v>66.099999999999994</c:v>
                </c:pt>
                <c:pt idx="1013">
                  <c:v>66.099999999999994</c:v>
                </c:pt>
                <c:pt idx="1014">
                  <c:v>66.099999999999994</c:v>
                </c:pt>
                <c:pt idx="1015">
                  <c:v>66.2</c:v>
                </c:pt>
                <c:pt idx="1016">
                  <c:v>66.2</c:v>
                </c:pt>
                <c:pt idx="1017">
                  <c:v>66.2</c:v>
                </c:pt>
                <c:pt idx="1018">
                  <c:v>66.2</c:v>
                </c:pt>
                <c:pt idx="1019">
                  <c:v>66.3</c:v>
                </c:pt>
                <c:pt idx="1020">
                  <c:v>66.3</c:v>
                </c:pt>
                <c:pt idx="1021">
                  <c:v>66.400000000000006</c:v>
                </c:pt>
                <c:pt idx="1022">
                  <c:v>66.400000000000006</c:v>
                </c:pt>
                <c:pt idx="1023">
                  <c:v>66.400000000000006</c:v>
                </c:pt>
                <c:pt idx="1024">
                  <c:v>66.400000000000006</c:v>
                </c:pt>
                <c:pt idx="1025">
                  <c:v>66.5</c:v>
                </c:pt>
                <c:pt idx="1026">
                  <c:v>66.5</c:v>
                </c:pt>
                <c:pt idx="1027">
                  <c:v>66.5</c:v>
                </c:pt>
                <c:pt idx="1028">
                  <c:v>66.5</c:v>
                </c:pt>
                <c:pt idx="1029">
                  <c:v>66.599999999999994</c:v>
                </c:pt>
                <c:pt idx="1030">
                  <c:v>66.599999999999994</c:v>
                </c:pt>
                <c:pt idx="1031">
                  <c:v>66.7</c:v>
                </c:pt>
                <c:pt idx="1032">
                  <c:v>66.7</c:v>
                </c:pt>
                <c:pt idx="1033">
                  <c:v>66.7</c:v>
                </c:pt>
                <c:pt idx="1034">
                  <c:v>66.8</c:v>
                </c:pt>
                <c:pt idx="1035">
                  <c:v>66.8</c:v>
                </c:pt>
                <c:pt idx="1036">
                  <c:v>66.8</c:v>
                </c:pt>
                <c:pt idx="1037">
                  <c:v>66.8</c:v>
                </c:pt>
                <c:pt idx="1038">
                  <c:v>66.900000000000006</c:v>
                </c:pt>
                <c:pt idx="1039">
                  <c:v>67</c:v>
                </c:pt>
                <c:pt idx="1040">
                  <c:v>67</c:v>
                </c:pt>
                <c:pt idx="1041">
                  <c:v>67</c:v>
                </c:pt>
                <c:pt idx="1042">
                  <c:v>67.099999999999994</c:v>
                </c:pt>
                <c:pt idx="1043">
                  <c:v>67.099999999999994</c:v>
                </c:pt>
                <c:pt idx="1044">
                  <c:v>67.2</c:v>
                </c:pt>
                <c:pt idx="1045">
                  <c:v>67.2</c:v>
                </c:pt>
                <c:pt idx="1046">
                  <c:v>67.2</c:v>
                </c:pt>
                <c:pt idx="1047">
                  <c:v>67.3</c:v>
                </c:pt>
                <c:pt idx="1048">
                  <c:v>67.3</c:v>
                </c:pt>
                <c:pt idx="1049">
                  <c:v>67.3</c:v>
                </c:pt>
                <c:pt idx="1050">
                  <c:v>67.3</c:v>
                </c:pt>
                <c:pt idx="1051">
                  <c:v>67.3</c:v>
                </c:pt>
                <c:pt idx="1052">
                  <c:v>67.400000000000006</c:v>
                </c:pt>
                <c:pt idx="1053">
                  <c:v>67.400000000000006</c:v>
                </c:pt>
                <c:pt idx="1054">
                  <c:v>67.400000000000006</c:v>
                </c:pt>
                <c:pt idx="1055">
                  <c:v>67.400000000000006</c:v>
                </c:pt>
                <c:pt idx="1056">
                  <c:v>67.5</c:v>
                </c:pt>
                <c:pt idx="1057">
                  <c:v>67.5</c:v>
                </c:pt>
                <c:pt idx="1058">
                  <c:v>67.5</c:v>
                </c:pt>
                <c:pt idx="1059">
                  <c:v>67.5</c:v>
                </c:pt>
                <c:pt idx="1060">
                  <c:v>67.5</c:v>
                </c:pt>
                <c:pt idx="1061">
                  <c:v>67.5</c:v>
                </c:pt>
                <c:pt idx="1062">
                  <c:v>67.599999999999994</c:v>
                </c:pt>
                <c:pt idx="1063">
                  <c:v>67.599999999999994</c:v>
                </c:pt>
                <c:pt idx="1064">
                  <c:v>67.599999999999994</c:v>
                </c:pt>
                <c:pt idx="1065">
                  <c:v>67.599999999999994</c:v>
                </c:pt>
                <c:pt idx="1066">
                  <c:v>67.599999999999994</c:v>
                </c:pt>
                <c:pt idx="1067">
                  <c:v>67.599999999999994</c:v>
                </c:pt>
                <c:pt idx="1068">
                  <c:v>67.7</c:v>
                </c:pt>
                <c:pt idx="1069">
                  <c:v>67.7</c:v>
                </c:pt>
                <c:pt idx="1070">
                  <c:v>67.7</c:v>
                </c:pt>
                <c:pt idx="1071">
                  <c:v>67.7</c:v>
                </c:pt>
                <c:pt idx="1072">
                  <c:v>67.7</c:v>
                </c:pt>
                <c:pt idx="1073">
                  <c:v>67.7</c:v>
                </c:pt>
                <c:pt idx="1074">
                  <c:v>67.7</c:v>
                </c:pt>
                <c:pt idx="1075">
                  <c:v>67.7</c:v>
                </c:pt>
                <c:pt idx="1076">
                  <c:v>67.599999999999994</c:v>
                </c:pt>
                <c:pt idx="1077">
                  <c:v>67.599999999999994</c:v>
                </c:pt>
                <c:pt idx="1078">
                  <c:v>67.599999999999994</c:v>
                </c:pt>
                <c:pt idx="1079">
                  <c:v>67.599999999999994</c:v>
                </c:pt>
                <c:pt idx="1080">
                  <c:v>67.599999999999994</c:v>
                </c:pt>
                <c:pt idx="1081">
                  <c:v>67.599999999999994</c:v>
                </c:pt>
                <c:pt idx="1082">
                  <c:v>67.599999999999994</c:v>
                </c:pt>
                <c:pt idx="1083">
                  <c:v>67.599999999999994</c:v>
                </c:pt>
                <c:pt idx="1084">
                  <c:v>67.599999999999994</c:v>
                </c:pt>
                <c:pt idx="1085">
                  <c:v>67.599999999999994</c:v>
                </c:pt>
                <c:pt idx="1086">
                  <c:v>67.5</c:v>
                </c:pt>
                <c:pt idx="1087">
                  <c:v>67.5</c:v>
                </c:pt>
                <c:pt idx="1088">
                  <c:v>67.599999999999994</c:v>
                </c:pt>
                <c:pt idx="1089">
                  <c:v>67.599999999999994</c:v>
                </c:pt>
                <c:pt idx="1090">
                  <c:v>67.599999999999994</c:v>
                </c:pt>
                <c:pt idx="1091">
                  <c:v>67.599999999999994</c:v>
                </c:pt>
                <c:pt idx="1092">
                  <c:v>67.599999999999994</c:v>
                </c:pt>
                <c:pt idx="1093">
                  <c:v>67.599999999999994</c:v>
                </c:pt>
                <c:pt idx="1094">
                  <c:v>67.5</c:v>
                </c:pt>
                <c:pt idx="1095">
                  <c:v>67.5</c:v>
                </c:pt>
                <c:pt idx="1096">
                  <c:v>67.5</c:v>
                </c:pt>
                <c:pt idx="1097">
                  <c:v>67.5</c:v>
                </c:pt>
                <c:pt idx="1098">
                  <c:v>67.5</c:v>
                </c:pt>
                <c:pt idx="1099">
                  <c:v>67.5</c:v>
                </c:pt>
                <c:pt idx="1100">
                  <c:v>67.5</c:v>
                </c:pt>
                <c:pt idx="1101">
                  <c:v>67.400000000000006</c:v>
                </c:pt>
                <c:pt idx="1102">
                  <c:v>67.400000000000006</c:v>
                </c:pt>
                <c:pt idx="1103">
                  <c:v>67.400000000000006</c:v>
                </c:pt>
                <c:pt idx="1104">
                  <c:v>67.400000000000006</c:v>
                </c:pt>
                <c:pt idx="1105">
                  <c:v>67.400000000000006</c:v>
                </c:pt>
                <c:pt idx="1106">
                  <c:v>67.400000000000006</c:v>
                </c:pt>
                <c:pt idx="1107">
                  <c:v>67.400000000000006</c:v>
                </c:pt>
                <c:pt idx="1108">
                  <c:v>67.400000000000006</c:v>
                </c:pt>
                <c:pt idx="1109">
                  <c:v>67.400000000000006</c:v>
                </c:pt>
                <c:pt idx="1110">
                  <c:v>67.400000000000006</c:v>
                </c:pt>
                <c:pt idx="1111">
                  <c:v>67.400000000000006</c:v>
                </c:pt>
                <c:pt idx="1112">
                  <c:v>67.400000000000006</c:v>
                </c:pt>
                <c:pt idx="1113">
                  <c:v>67.400000000000006</c:v>
                </c:pt>
                <c:pt idx="1114">
                  <c:v>67.400000000000006</c:v>
                </c:pt>
                <c:pt idx="1115">
                  <c:v>67.400000000000006</c:v>
                </c:pt>
                <c:pt idx="1116">
                  <c:v>67.400000000000006</c:v>
                </c:pt>
                <c:pt idx="1117">
                  <c:v>67.400000000000006</c:v>
                </c:pt>
                <c:pt idx="1118">
                  <c:v>67.400000000000006</c:v>
                </c:pt>
                <c:pt idx="1119">
                  <c:v>67.3</c:v>
                </c:pt>
                <c:pt idx="1120">
                  <c:v>67.3</c:v>
                </c:pt>
                <c:pt idx="1121">
                  <c:v>67.3</c:v>
                </c:pt>
                <c:pt idx="1122">
                  <c:v>67.3</c:v>
                </c:pt>
                <c:pt idx="1123">
                  <c:v>67.3</c:v>
                </c:pt>
                <c:pt idx="1124">
                  <c:v>67.3</c:v>
                </c:pt>
                <c:pt idx="1125">
                  <c:v>67.2</c:v>
                </c:pt>
                <c:pt idx="1126">
                  <c:v>67.2</c:v>
                </c:pt>
                <c:pt idx="1127">
                  <c:v>67.2</c:v>
                </c:pt>
                <c:pt idx="1128">
                  <c:v>67.2</c:v>
                </c:pt>
                <c:pt idx="1129">
                  <c:v>67.2</c:v>
                </c:pt>
                <c:pt idx="1130">
                  <c:v>67.2</c:v>
                </c:pt>
                <c:pt idx="1131">
                  <c:v>67.2</c:v>
                </c:pt>
                <c:pt idx="1132">
                  <c:v>67.2</c:v>
                </c:pt>
                <c:pt idx="1133">
                  <c:v>67.2</c:v>
                </c:pt>
                <c:pt idx="1134">
                  <c:v>67.2</c:v>
                </c:pt>
                <c:pt idx="1135">
                  <c:v>67.2</c:v>
                </c:pt>
                <c:pt idx="1136">
                  <c:v>67.099999999999994</c:v>
                </c:pt>
                <c:pt idx="1137">
                  <c:v>67.099999999999994</c:v>
                </c:pt>
                <c:pt idx="1138">
                  <c:v>67.099999999999994</c:v>
                </c:pt>
                <c:pt idx="1139">
                  <c:v>67.099999999999994</c:v>
                </c:pt>
                <c:pt idx="1140">
                  <c:v>67.099999999999994</c:v>
                </c:pt>
                <c:pt idx="1141">
                  <c:v>67.099999999999994</c:v>
                </c:pt>
                <c:pt idx="1142">
                  <c:v>67.099999999999994</c:v>
                </c:pt>
                <c:pt idx="1143">
                  <c:v>67</c:v>
                </c:pt>
                <c:pt idx="1144">
                  <c:v>67</c:v>
                </c:pt>
                <c:pt idx="1145">
                  <c:v>67</c:v>
                </c:pt>
                <c:pt idx="1146">
                  <c:v>67</c:v>
                </c:pt>
                <c:pt idx="1147">
                  <c:v>67</c:v>
                </c:pt>
                <c:pt idx="1148">
                  <c:v>67</c:v>
                </c:pt>
                <c:pt idx="1149">
                  <c:v>67</c:v>
                </c:pt>
                <c:pt idx="1150">
                  <c:v>67</c:v>
                </c:pt>
                <c:pt idx="1151">
                  <c:v>67</c:v>
                </c:pt>
                <c:pt idx="1152">
                  <c:v>67</c:v>
                </c:pt>
                <c:pt idx="1153">
                  <c:v>67</c:v>
                </c:pt>
                <c:pt idx="1154">
                  <c:v>67</c:v>
                </c:pt>
                <c:pt idx="1155">
                  <c:v>66.900000000000006</c:v>
                </c:pt>
                <c:pt idx="1156">
                  <c:v>66.900000000000006</c:v>
                </c:pt>
                <c:pt idx="1157">
                  <c:v>66.900000000000006</c:v>
                </c:pt>
                <c:pt idx="1158">
                  <c:v>67</c:v>
                </c:pt>
                <c:pt idx="1159">
                  <c:v>67</c:v>
                </c:pt>
                <c:pt idx="1160">
                  <c:v>67</c:v>
                </c:pt>
                <c:pt idx="1161">
                  <c:v>67.099999999999994</c:v>
                </c:pt>
                <c:pt idx="1162">
                  <c:v>67.099999999999994</c:v>
                </c:pt>
                <c:pt idx="1163">
                  <c:v>67.099999999999994</c:v>
                </c:pt>
                <c:pt idx="1164">
                  <c:v>67.099999999999994</c:v>
                </c:pt>
                <c:pt idx="1165">
                  <c:v>67.099999999999994</c:v>
                </c:pt>
                <c:pt idx="1166">
                  <c:v>67.099999999999994</c:v>
                </c:pt>
                <c:pt idx="1167">
                  <c:v>67.099999999999994</c:v>
                </c:pt>
                <c:pt idx="1168">
                  <c:v>67.099999999999994</c:v>
                </c:pt>
                <c:pt idx="1169">
                  <c:v>67.2</c:v>
                </c:pt>
                <c:pt idx="1170">
                  <c:v>67.2</c:v>
                </c:pt>
                <c:pt idx="1171">
                  <c:v>67.2</c:v>
                </c:pt>
                <c:pt idx="1172">
                  <c:v>67.2</c:v>
                </c:pt>
                <c:pt idx="1173">
                  <c:v>67.2</c:v>
                </c:pt>
                <c:pt idx="1174">
                  <c:v>67.3</c:v>
                </c:pt>
                <c:pt idx="1175">
                  <c:v>67.3</c:v>
                </c:pt>
                <c:pt idx="1176">
                  <c:v>67.3</c:v>
                </c:pt>
                <c:pt idx="1177">
                  <c:v>67.3</c:v>
                </c:pt>
                <c:pt idx="1178">
                  <c:v>67.3</c:v>
                </c:pt>
                <c:pt idx="1179">
                  <c:v>67.400000000000006</c:v>
                </c:pt>
                <c:pt idx="1180">
                  <c:v>67.400000000000006</c:v>
                </c:pt>
                <c:pt idx="1181">
                  <c:v>67.400000000000006</c:v>
                </c:pt>
                <c:pt idx="1182">
                  <c:v>67.400000000000006</c:v>
                </c:pt>
                <c:pt idx="1183">
                  <c:v>67.5</c:v>
                </c:pt>
                <c:pt idx="1184">
                  <c:v>67.5</c:v>
                </c:pt>
                <c:pt idx="1185">
                  <c:v>67.5</c:v>
                </c:pt>
                <c:pt idx="1186">
                  <c:v>67.5</c:v>
                </c:pt>
                <c:pt idx="1187">
                  <c:v>67.599999999999994</c:v>
                </c:pt>
                <c:pt idx="1188">
                  <c:v>67.599999999999994</c:v>
                </c:pt>
                <c:pt idx="1189">
                  <c:v>67.599999999999994</c:v>
                </c:pt>
                <c:pt idx="1190">
                  <c:v>67.7</c:v>
                </c:pt>
                <c:pt idx="1191">
                  <c:v>67.7</c:v>
                </c:pt>
                <c:pt idx="1192">
                  <c:v>67.7</c:v>
                </c:pt>
                <c:pt idx="1193">
                  <c:v>67.7</c:v>
                </c:pt>
                <c:pt idx="1194">
                  <c:v>67.7</c:v>
                </c:pt>
                <c:pt idx="1195">
                  <c:v>67.8</c:v>
                </c:pt>
                <c:pt idx="1196">
                  <c:v>67.8</c:v>
                </c:pt>
                <c:pt idx="1197">
                  <c:v>67.8</c:v>
                </c:pt>
                <c:pt idx="1198">
                  <c:v>67.8</c:v>
                </c:pt>
                <c:pt idx="1199">
                  <c:v>67.900000000000006</c:v>
                </c:pt>
                <c:pt idx="1200">
                  <c:v>67.900000000000006</c:v>
                </c:pt>
                <c:pt idx="1201">
                  <c:v>67.900000000000006</c:v>
                </c:pt>
                <c:pt idx="1202">
                  <c:v>68</c:v>
                </c:pt>
                <c:pt idx="1203">
                  <c:v>68</c:v>
                </c:pt>
                <c:pt idx="1204">
                  <c:v>68</c:v>
                </c:pt>
                <c:pt idx="1205">
                  <c:v>68.099999999999994</c:v>
                </c:pt>
                <c:pt idx="1206">
                  <c:v>68.099999999999994</c:v>
                </c:pt>
                <c:pt idx="1207">
                  <c:v>68.099999999999994</c:v>
                </c:pt>
                <c:pt idx="1208">
                  <c:v>68.099999999999994</c:v>
                </c:pt>
                <c:pt idx="1209">
                  <c:v>68.2</c:v>
                </c:pt>
                <c:pt idx="1210">
                  <c:v>68.2</c:v>
                </c:pt>
                <c:pt idx="1211">
                  <c:v>68.2</c:v>
                </c:pt>
                <c:pt idx="1212">
                  <c:v>68.3</c:v>
                </c:pt>
                <c:pt idx="1213">
                  <c:v>68.3</c:v>
                </c:pt>
                <c:pt idx="1214">
                  <c:v>68.3</c:v>
                </c:pt>
                <c:pt idx="1215">
                  <c:v>68.3</c:v>
                </c:pt>
                <c:pt idx="1216">
                  <c:v>68.3</c:v>
                </c:pt>
                <c:pt idx="1217">
                  <c:v>68.3</c:v>
                </c:pt>
                <c:pt idx="1218">
                  <c:v>68.3</c:v>
                </c:pt>
                <c:pt idx="1219">
                  <c:v>68.3</c:v>
                </c:pt>
                <c:pt idx="1220">
                  <c:v>68.400000000000006</c:v>
                </c:pt>
                <c:pt idx="1221">
                  <c:v>68.400000000000006</c:v>
                </c:pt>
                <c:pt idx="1222">
                  <c:v>68.400000000000006</c:v>
                </c:pt>
                <c:pt idx="1223">
                  <c:v>68.400000000000006</c:v>
                </c:pt>
                <c:pt idx="1224">
                  <c:v>68.400000000000006</c:v>
                </c:pt>
                <c:pt idx="1225">
                  <c:v>68.400000000000006</c:v>
                </c:pt>
                <c:pt idx="1226">
                  <c:v>68.400000000000006</c:v>
                </c:pt>
                <c:pt idx="1227">
                  <c:v>68.400000000000006</c:v>
                </c:pt>
                <c:pt idx="1228">
                  <c:v>68.400000000000006</c:v>
                </c:pt>
                <c:pt idx="1229">
                  <c:v>68.400000000000006</c:v>
                </c:pt>
                <c:pt idx="1230">
                  <c:v>68.400000000000006</c:v>
                </c:pt>
                <c:pt idx="1231">
                  <c:v>68.400000000000006</c:v>
                </c:pt>
                <c:pt idx="1232">
                  <c:v>68.400000000000006</c:v>
                </c:pt>
                <c:pt idx="1233">
                  <c:v>68.400000000000006</c:v>
                </c:pt>
                <c:pt idx="1234">
                  <c:v>68.400000000000006</c:v>
                </c:pt>
                <c:pt idx="1235">
                  <c:v>68.400000000000006</c:v>
                </c:pt>
                <c:pt idx="1236">
                  <c:v>68.5</c:v>
                </c:pt>
                <c:pt idx="1237">
                  <c:v>68.5</c:v>
                </c:pt>
                <c:pt idx="1238">
                  <c:v>68.5</c:v>
                </c:pt>
                <c:pt idx="1239">
                  <c:v>68.5</c:v>
                </c:pt>
                <c:pt idx="1240">
                  <c:v>68.5</c:v>
                </c:pt>
                <c:pt idx="1241">
                  <c:v>68.5</c:v>
                </c:pt>
                <c:pt idx="1242">
                  <c:v>68.5</c:v>
                </c:pt>
                <c:pt idx="1243">
                  <c:v>68.5</c:v>
                </c:pt>
                <c:pt idx="1244">
                  <c:v>68.5</c:v>
                </c:pt>
                <c:pt idx="1245">
                  <c:v>68.5</c:v>
                </c:pt>
                <c:pt idx="1246">
                  <c:v>68.599999999999994</c:v>
                </c:pt>
                <c:pt idx="1247">
                  <c:v>68.599999999999994</c:v>
                </c:pt>
                <c:pt idx="1248">
                  <c:v>68.599999999999994</c:v>
                </c:pt>
                <c:pt idx="1249">
                  <c:v>68.599999999999994</c:v>
                </c:pt>
                <c:pt idx="1250">
                  <c:v>68.5</c:v>
                </c:pt>
                <c:pt idx="1251">
                  <c:v>68.5</c:v>
                </c:pt>
                <c:pt idx="1252">
                  <c:v>68.5</c:v>
                </c:pt>
                <c:pt idx="1253">
                  <c:v>68.599999999999994</c:v>
                </c:pt>
                <c:pt idx="1254">
                  <c:v>68.599999999999994</c:v>
                </c:pt>
                <c:pt idx="1255">
                  <c:v>68.599999999999994</c:v>
                </c:pt>
                <c:pt idx="1256">
                  <c:v>68.599999999999994</c:v>
                </c:pt>
                <c:pt idx="1257">
                  <c:v>68.599999999999994</c:v>
                </c:pt>
                <c:pt idx="1258">
                  <c:v>68.599999999999994</c:v>
                </c:pt>
                <c:pt idx="1259">
                  <c:v>68.599999999999994</c:v>
                </c:pt>
                <c:pt idx="1260">
                  <c:v>68.599999999999994</c:v>
                </c:pt>
                <c:pt idx="1261">
                  <c:v>68.599999999999994</c:v>
                </c:pt>
                <c:pt idx="1262">
                  <c:v>68.599999999999994</c:v>
                </c:pt>
                <c:pt idx="1263">
                  <c:v>68.599999999999994</c:v>
                </c:pt>
                <c:pt idx="1264">
                  <c:v>68.599999999999994</c:v>
                </c:pt>
                <c:pt idx="1265">
                  <c:v>68.599999999999994</c:v>
                </c:pt>
                <c:pt idx="1266">
                  <c:v>68.7</c:v>
                </c:pt>
                <c:pt idx="1267">
                  <c:v>68.7</c:v>
                </c:pt>
                <c:pt idx="1268">
                  <c:v>68.7</c:v>
                </c:pt>
                <c:pt idx="1269">
                  <c:v>68.7</c:v>
                </c:pt>
                <c:pt idx="1270">
                  <c:v>68.7</c:v>
                </c:pt>
                <c:pt idx="1271">
                  <c:v>68.599999999999994</c:v>
                </c:pt>
                <c:pt idx="1272">
                  <c:v>68.599999999999994</c:v>
                </c:pt>
                <c:pt idx="1273">
                  <c:v>68.599999999999994</c:v>
                </c:pt>
                <c:pt idx="1274">
                  <c:v>68.599999999999994</c:v>
                </c:pt>
                <c:pt idx="1275">
                  <c:v>68.7</c:v>
                </c:pt>
                <c:pt idx="1276">
                  <c:v>68.599999999999994</c:v>
                </c:pt>
                <c:pt idx="1277">
                  <c:v>68.599999999999994</c:v>
                </c:pt>
                <c:pt idx="1278">
                  <c:v>68.599999999999994</c:v>
                </c:pt>
                <c:pt idx="1279">
                  <c:v>68.599999999999994</c:v>
                </c:pt>
                <c:pt idx="1280">
                  <c:v>68.599999999999994</c:v>
                </c:pt>
                <c:pt idx="1281">
                  <c:v>68.599999999999994</c:v>
                </c:pt>
                <c:pt idx="1282">
                  <c:v>68.599999999999994</c:v>
                </c:pt>
                <c:pt idx="1283">
                  <c:v>68.599999999999994</c:v>
                </c:pt>
                <c:pt idx="1284">
                  <c:v>68.599999999999994</c:v>
                </c:pt>
                <c:pt idx="1285">
                  <c:v>68.599999999999994</c:v>
                </c:pt>
                <c:pt idx="1286">
                  <c:v>68.599999999999994</c:v>
                </c:pt>
                <c:pt idx="1287">
                  <c:v>68.599999999999994</c:v>
                </c:pt>
                <c:pt idx="1288">
                  <c:v>68.599999999999994</c:v>
                </c:pt>
                <c:pt idx="1289">
                  <c:v>68.5</c:v>
                </c:pt>
                <c:pt idx="1290">
                  <c:v>68.5</c:v>
                </c:pt>
                <c:pt idx="1291">
                  <c:v>68.5</c:v>
                </c:pt>
                <c:pt idx="1292">
                  <c:v>68.5</c:v>
                </c:pt>
                <c:pt idx="1293">
                  <c:v>68.5</c:v>
                </c:pt>
                <c:pt idx="1294">
                  <c:v>68.599999999999994</c:v>
                </c:pt>
                <c:pt idx="1295">
                  <c:v>68.5</c:v>
                </c:pt>
                <c:pt idx="1296">
                  <c:v>68.5</c:v>
                </c:pt>
                <c:pt idx="1297">
                  <c:v>68.5</c:v>
                </c:pt>
                <c:pt idx="1298">
                  <c:v>68.5</c:v>
                </c:pt>
                <c:pt idx="1299">
                  <c:v>68.5</c:v>
                </c:pt>
                <c:pt idx="1300">
                  <c:v>68.5</c:v>
                </c:pt>
                <c:pt idx="1301">
                  <c:v>68.5</c:v>
                </c:pt>
                <c:pt idx="1302">
                  <c:v>68.5</c:v>
                </c:pt>
                <c:pt idx="1303">
                  <c:v>68.5</c:v>
                </c:pt>
                <c:pt idx="1304">
                  <c:v>68.5</c:v>
                </c:pt>
                <c:pt idx="1305">
                  <c:v>68.400000000000006</c:v>
                </c:pt>
                <c:pt idx="1306">
                  <c:v>68.400000000000006</c:v>
                </c:pt>
                <c:pt idx="1307">
                  <c:v>68.400000000000006</c:v>
                </c:pt>
                <c:pt idx="1308">
                  <c:v>68.400000000000006</c:v>
                </c:pt>
                <c:pt idx="1309">
                  <c:v>68.400000000000006</c:v>
                </c:pt>
                <c:pt idx="1310">
                  <c:v>68.400000000000006</c:v>
                </c:pt>
                <c:pt idx="1311">
                  <c:v>68.400000000000006</c:v>
                </c:pt>
                <c:pt idx="1312">
                  <c:v>68.400000000000006</c:v>
                </c:pt>
                <c:pt idx="1313">
                  <c:v>68.400000000000006</c:v>
                </c:pt>
                <c:pt idx="1314">
                  <c:v>68.400000000000006</c:v>
                </c:pt>
                <c:pt idx="1315">
                  <c:v>68.400000000000006</c:v>
                </c:pt>
                <c:pt idx="1316">
                  <c:v>68.400000000000006</c:v>
                </c:pt>
                <c:pt idx="1317">
                  <c:v>68.400000000000006</c:v>
                </c:pt>
                <c:pt idx="1318">
                  <c:v>68.400000000000006</c:v>
                </c:pt>
                <c:pt idx="1319">
                  <c:v>68.400000000000006</c:v>
                </c:pt>
                <c:pt idx="1320">
                  <c:v>68.400000000000006</c:v>
                </c:pt>
                <c:pt idx="1321">
                  <c:v>68.400000000000006</c:v>
                </c:pt>
                <c:pt idx="1322">
                  <c:v>68.400000000000006</c:v>
                </c:pt>
                <c:pt idx="1323">
                  <c:v>68.400000000000006</c:v>
                </c:pt>
                <c:pt idx="1324">
                  <c:v>68.400000000000006</c:v>
                </c:pt>
                <c:pt idx="1325">
                  <c:v>68.400000000000006</c:v>
                </c:pt>
                <c:pt idx="1326">
                  <c:v>68.400000000000006</c:v>
                </c:pt>
                <c:pt idx="1327">
                  <c:v>68.3</c:v>
                </c:pt>
                <c:pt idx="1328">
                  <c:v>68.3</c:v>
                </c:pt>
                <c:pt idx="1329">
                  <c:v>68.3</c:v>
                </c:pt>
                <c:pt idx="1330">
                  <c:v>68.3</c:v>
                </c:pt>
                <c:pt idx="1331">
                  <c:v>68.400000000000006</c:v>
                </c:pt>
                <c:pt idx="1332">
                  <c:v>68.400000000000006</c:v>
                </c:pt>
                <c:pt idx="1333">
                  <c:v>68.400000000000006</c:v>
                </c:pt>
                <c:pt idx="1334">
                  <c:v>68.400000000000006</c:v>
                </c:pt>
                <c:pt idx="1335">
                  <c:v>68.3</c:v>
                </c:pt>
                <c:pt idx="1336">
                  <c:v>68.3</c:v>
                </c:pt>
                <c:pt idx="1337">
                  <c:v>68.3</c:v>
                </c:pt>
                <c:pt idx="1338">
                  <c:v>68.3</c:v>
                </c:pt>
                <c:pt idx="1339">
                  <c:v>68.3</c:v>
                </c:pt>
                <c:pt idx="1340">
                  <c:v>68.3</c:v>
                </c:pt>
                <c:pt idx="1341">
                  <c:v>68.3</c:v>
                </c:pt>
                <c:pt idx="1342">
                  <c:v>68.3</c:v>
                </c:pt>
                <c:pt idx="1343">
                  <c:v>68.3</c:v>
                </c:pt>
                <c:pt idx="1344">
                  <c:v>68.3</c:v>
                </c:pt>
                <c:pt idx="1345">
                  <c:v>68.3</c:v>
                </c:pt>
                <c:pt idx="1346">
                  <c:v>68.3</c:v>
                </c:pt>
                <c:pt idx="1347">
                  <c:v>68.3</c:v>
                </c:pt>
                <c:pt idx="1348">
                  <c:v>68.3</c:v>
                </c:pt>
                <c:pt idx="1349">
                  <c:v>68.3</c:v>
                </c:pt>
                <c:pt idx="1350">
                  <c:v>68.3</c:v>
                </c:pt>
                <c:pt idx="1351">
                  <c:v>68.2</c:v>
                </c:pt>
                <c:pt idx="1352">
                  <c:v>68.2</c:v>
                </c:pt>
                <c:pt idx="1353">
                  <c:v>68.2</c:v>
                </c:pt>
                <c:pt idx="1354">
                  <c:v>68.3</c:v>
                </c:pt>
                <c:pt idx="1355">
                  <c:v>68.3</c:v>
                </c:pt>
                <c:pt idx="1356">
                  <c:v>68.3</c:v>
                </c:pt>
                <c:pt idx="1357">
                  <c:v>68.3</c:v>
                </c:pt>
                <c:pt idx="1358">
                  <c:v>68.3</c:v>
                </c:pt>
                <c:pt idx="1359">
                  <c:v>68.3</c:v>
                </c:pt>
                <c:pt idx="1360">
                  <c:v>68.2</c:v>
                </c:pt>
                <c:pt idx="1361">
                  <c:v>68.2</c:v>
                </c:pt>
                <c:pt idx="1362">
                  <c:v>68.2</c:v>
                </c:pt>
                <c:pt idx="1363">
                  <c:v>68.2</c:v>
                </c:pt>
                <c:pt idx="1364">
                  <c:v>68.2</c:v>
                </c:pt>
                <c:pt idx="1365">
                  <c:v>68.2</c:v>
                </c:pt>
                <c:pt idx="1366">
                  <c:v>68.2</c:v>
                </c:pt>
                <c:pt idx="1367">
                  <c:v>68.2</c:v>
                </c:pt>
                <c:pt idx="1368">
                  <c:v>68.2</c:v>
                </c:pt>
                <c:pt idx="1369">
                  <c:v>68.2</c:v>
                </c:pt>
                <c:pt idx="1370">
                  <c:v>68.2</c:v>
                </c:pt>
                <c:pt idx="1371">
                  <c:v>68.2</c:v>
                </c:pt>
                <c:pt idx="1372">
                  <c:v>68.2</c:v>
                </c:pt>
                <c:pt idx="1373">
                  <c:v>68.2</c:v>
                </c:pt>
                <c:pt idx="1374">
                  <c:v>68.2</c:v>
                </c:pt>
                <c:pt idx="1375">
                  <c:v>68.2</c:v>
                </c:pt>
                <c:pt idx="1376">
                  <c:v>68.2</c:v>
                </c:pt>
                <c:pt idx="1377">
                  <c:v>68.2</c:v>
                </c:pt>
                <c:pt idx="1378">
                  <c:v>68.2</c:v>
                </c:pt>
                <c:pt idx="1379">
                  <c:v>68.2</c:v>
                </c:pt>
                <c:pt idx="1380">
                  <c:v>68.2</c:v>
                </c:pt>
                <c:pt idx="1381">
                  <c:v>68.2</c:v>
                </c:pt>
                <c:pt idx="1382">
                  <c:v>68.2</c:v>
                </c:pt>
                <c:pt idx="1383">
                  <c:v>68.2</c:v>
                </c:pt>
                <c:pt idx="1384">
                  <c:v>68.2</c:v>
                </c:pt>
                <c:pt idx="1385">
                  <c:v>68.2</c:v>
                </c:pt>
                <c:pt idx="1386">
                  <c:v>68.2</c:v>
                </c:pt>
                <c:pt idx="1387">
                  <c:v>68.2</c:v>
                </c:pt>
                <c:pt idx="1388">
                  <c:v>68.3</c:v>
                </c:pt>
                <c:pt idx="1389">
                  <c:v>68.3</c:v>
                </c:pt>
                <c:pt idx="1390">
                  <c:v>68.3</c:v>
                </c:pt>
                <c:pt idx="1391">
                  <c:v>68.3</c:v>
                </c:pt>
                <c:pt idx="1392">
                  <c:v>68.3</c:v>
                </c:pt>
                <c:pt idx="1393">
                  <c:v>68.3</c:v>
                </c:pt>
                <c:pt idx="1394">
                  <c:v>68.3</c:v>
                </c:pt>
                <c:pt idx="1395">
                  <c:v>68.3</c:v>
                </c:pt>
                <c:pt idx="1396">
                  <c:v>68.3</c:v>
                </c:pt>
                <c:pt idx="1397">
                  <c:v>68.3</c:v>
                </c:pt>
                <c:pt idx="1398">
                  <c:v>68.400000000000006</c:v>
                </c:pt>
                <c:pt idx="1399">
                  <c:v>68.400000000000006</c:v>
                </c:pt>
                <c:pt idx="1400">
                  <c:v>68.400000000000006</c:v>
                </c:pt>
                <c:pt idx="1401">
                  <c:v>68.400000000000006</c:v>
                </c:pt>
                <c:pt idx="1402">
                  <c:v>68.400000000000006</c:v>
                </c:pt>
                <c:pt idx="1403">
                  <c:v>68.400000000000006</c:v>
                </c:pt>
                <c:pt idx="1404">
                  <c:v>68.5</c:v>
                </c:pt>
                <c:pt idx="1405">
                  <c:v>68.5</c:v>
                </c:pt>
                <c:pt idx="1406">
                  <c:v>68.5</c:v>
                </c:pt>
                <c:pt idx="1407">
                  <c:v>68.5</c:v>
                </c:pt>
                <c:pt idx="1408">
                  <c:v>68.5</c:v>
                </c:pt>
                <c:pt idx="1409">
                  <c:v>68.5</c:v>
                </c:pt>
                <c:pt idx="1410">
                  <c:v>68.5</c:v>
                </c:pt>
                <c:pt idx="1411">
                  <c:v>68.599999999999994</c:v>
                </c:pt>
                <c:pt idx="1412">
                  <c:v>68.599999999999994</c:v>
                </c:pt>
                <c:pt idx="1413">
                  <c:v>68.599999999999994</c:v>
                </c:pt>
                <c:pt idx="1414">
                  <c:v>68.599999999999994</c:v>
                </c:pt>
                <c:pt idx="1415">
                  <c:v>68.599999999999994</c:v>
                </c:pt>
                <c:pt idx="1416">
                  <c:v>68.599999999999994</c:v>
                </c:pt>
                <c:pt idx="1417">
                  <c:v>68.599999999999994</c:v>
                </c:pt>
                <c:pt idx="1418">
                  <c:v>68.7</c:v>
                </c:pt>
                <c:pt idx="1419">
                  <c:v>68.7</c:v>
                </c:pt>
                <c:pt idx="1420">
                  <c:v>68.7</c:v>
                </c:pt>
                <c:pt idx="1421">
                  <c:v>68.7</c:v>
                </c:pt>
                <c:pt idx="1422">
                  <c:v>68.8</c:v>
                </c:pt>
                <c:pt idx="1423">
                  <c:v>68.8</c:v>
                </c:pt>
                <c:pt idx="1424">
                  <c:v>68.8</c:v>
                </c:pt>
                <c:pt idx="1425">
                  <c:v>68.8</c:v>
                </c:pt>
                <c:pt idx="1426">
                  <c:v>68.900000000000006</c:v>
                </c:pt>
                <c:pt idx="1427">
                  <c:v>68.900000000000006</c:v>
                </c:pt>
                <c:pt idx="1428">
                  <c:v>68.900000000000006</c:v>
                </c:pt>
                <c:pt idx="1429">
                  <c:v>69</c:v>
                </c:pt>
                <c:pt idx="1430">
                  <c:v>69</c:v>
                </c:pt>
                <c:pt idx="1431">
                  <c:v>69.099999999999994</c:v>
                </c:pt>
                <c:pt idx="1432">
                  <c:v>69.099999999999994</c:v>
                </c:pt>
                <c:pt idx="1433">
                  <c:v>69.099999999999994</c:v>
                </c:pt>
                <c:pt idx="1434">
                  <c:v>69.2</c:v>
                </c:pt>
                <c:pt idx="1435">
                  <c:v>69.2</c:v>
                </c:pt>
                <c:pt idx="1436">
                  <c:v>69.2</c:v>
                </c:pt>
                <c:pt idx="1437">
                  <c:v>69.2</c:v>
                </c:pt>
                <c:pt idx="1438">
                  <c:v>69.3</c:v>
                </c:pt>
                <c:pt idx="1439">
                  <c:v>69.3</c:v>
                </c:pt>
                <c:pt idx="1440">
                  <c:v>69.400000000000006</c:v>
                </c:pt>
                <c:pt idx="1441">
                  <c:v>69.400000000000006</c:v>
                </c:pt>
                <c:pt idx="1442">
                  <c:v>69.5</c:v>
                </c:pt>
                <c:pt idx="1443">
                  <c:v>69.5</c:v>
                </c:pt>
                <c:pt idx="1444">
                  <c:v>69.599999999999994</c:v>
                </c:pt>
                <c:pt idx="1445">
                  <c:v>69.599999999999994</c:v>
                </c:pt>
                <c:pt idx="1446">
                  <c:v>69.599999999999994</c:v>
                </c:pt>
                <c:pt idx="1447">
                  <c:v>69.599999999999994</c:v>
                </c:pt>
                <c:pt idx="1448">
                  <c:v>69.599999999999994</c:v>
                </c:pt>
                <c:pt idx="1449">
                  <c:v>69.599999999999994</c:v>
                </c:pt>
                <c:pt idx="1450">
                  <c:v>69.7</c:v>
                </c:pt>
                <c:pt idx="1451">
                  <c:v>69.7</c:v>
                </c:pt>
                <c:pt idx="1452">
                  <c:v>69.7</c:v>
                </c:pt>
                <c:pt idx="1453">
                  <c:v>69.8</c:v>
                </c:pt>
                <c:pt idx="1454">
                  <c:v>69.8</c:v>
                </c:pt>
                <c:pt idx="1455">
                  <c:v>69.8</c:v>
                </c:pt>
                <c:pt idx="1456">
                  <c:v>69.900000000000006</c:v>
                </c:pt>
                <c:pt idx="1457">
                  <c:v>69.900000000000006</c:v>
                </c:pt>
                <c:pt idx="1458">
                  <c:v>69.900000000000006</c:v>
                </c:pt>
                <c:pt idx="1459">
                  <c:v>69.900000000000006</c:v>
                </c:pt>
                <c:pt idx="1460">
                  <c:v>69.900000000000006</c:v>
                </c:pt>
                <c:pt idx="1461">
                  <c:v>69.900000000000006</c:v>
                </c:pt>
                <c:pt idx="1462">
                  <c:v>70</c:v>
                </c:pt>
                <c:pt idx="1463">
                  <c:v>70</c:v>
                </c:pt>
                <c:pt idx="1464">
                  <c:v>70.099999999999994</c:v>
                </c:pt>
                <c:pt idx="1465">
                  <c:v>70.099999999999994</c:v>
                </c:pt>
                <c:pt idx="1466">
                  <c:v>70.099999999999994</c:v>
                </c:pt>
                <c:pt idx="1467">
                  <c:v>70.099999999999994</c:v>
                </c:pt>
                <c:pt idx="1468">
                  <c:v>70.099999999999994</c:v>
                </c:pt>
                <c:pt idx="1469">
                  <c:v>70.099999999999994</c:v>
                </c:pt>
                <c:pt idx="1470">
                  <c:v>70.099999999999994</c:v>
                </c:pt>
                <c:pt idx="1471">
                  <c:v>70.099999999999994</c:v>
                </c:pt>
                <c:pt idx="1472">
                  <c:v>70.099999999999994</c:v>
                </c:pt>
                <c:pt idx="1473">
                  <c:v>70.099999999999994</c:v>
                </c:pt>
                <c:pt idx="1474">
                  <c:v>70.099999999999994</c:v>
                </c:pt>
                <c:pt idx="1475">
                  <c:v>70.2</c:v>
                </c:pt>
                <c:pt idx="1476">
                  <c:v>70.2</c:v>
                </c:pt>
                <c:pt idx="1477">
                  <c:v>70.2</c:v>
                </c:pt>
                <c:pt idx="1478">
                  <c:v>70.2</c:v>
                </c:pt>
                <c:pt idx="1479">
                  <c:v>70.2</c:v>
                </c:pt>
                <c:pt idx="1480">
                  <c:v>70.2</c:v>
                </c:pt>
                <c:pt idx="1481">
                  <c:v>70.2</c:v>
                </c:pt>
                <c:pt idx="1482">
                  <c:v>70.2</c:v>
                </c:pt>
                <c:pt idx="1483">
                  <c:v>70.2</c:v>
                </c:pt>
                <c:pt idx="1484">
                  <c:v>70.2</c:v>
                </c:pt>
                <c:pt idx="1485">
                  <c:v>70.2</c:v>
                </c:pt>
                <c:pt idx="1486">
                  <c:v>70.2</c:v>
                </c:pt>
                <c:pt idx="1487">
                  <c:v>70.2</c:v>
                </c:pt>
                <c:pt idx="1488">
                  <c:v>70.2</c:v>
                </c:pt>
                <c:pt idx="1489">
                  <c:v>70.2</c:v>
                </c:pt>
                <c:pt idx="1490">
                  <c:v>70.2</c:v>
                </c:pt>
                <c:pt idx="1491">
                  <c:v>70.2</c:v>
                </c:pt>
                <c:pt idx="1492">
                  <c:v>70.2</c:v>
                </c:pt>
                <c:pt idx="1493">
                  <c:v>70.2</c:v>
                </c:pt>
                <c:pt idx="1494">
                  <c:v>70.2</c:v>
                </c:pt>
                <c:pt idx="1495">
                  <c:v>70.2</c:v>
                </c:pt>
                <c:pt idx="1496">
                  <c:v>70.3</c:v>
                </c:pt>
                <c:pt idx="1497">
                  <c:v>70.400000000000006</c:v>
                </c:pt>
                <c:pt idx="1498">
                  <c:v>70.400000000000006</c:v>
                </c:pt>
                <c:pt idx="1499">
                  <c:v>70.400000000000006</c:v>
                </c:pt>
                <c:pt idx="1500">
                  <c:v>70.400000000000006</c:v>
                </c:pt>
                <c:pt idx="1501">
                  <c:v>70.3</c:v>
                </c:pt>
                <c:pt idx="1502">
                  <c:v>70.3</c:v>
                </c:pt>
                <c:pt idx="1503">
                  <c:v>70.3</c:v>
                </c:pt>
                <c:pt idx="1504">
                  <c:v>70.3</c:v>
                </c:pt>
                <c:pt idx="1505">
                  <c:v>70.3</c:v>
                </c:pt>
                <c:pt idx="1506">
                  <c:v>70.3</c:v>
                </c:pt>
                <c:pt idx="1507">
                  <c:v>70.3</c:v>
                </c:pt>
                <c:pt idx="1508">
                  <c:v>70.3</c:v>
                </c:pt>
                <c:pt idx="1509">
                  <c:v>70.3</c:v>
                </c:pt>
                <c:pt idx="1510">
                  <c:v>70.3</c:v>
                </c:pt>
                <c:pt idx="1511">
                  <c:v>70.3</c:v>
                </c:pt>
                <c:pt idx="1512">
                  <c:v>70.3</c:v>
                </c:pt>
                <c:pt idx="1513">
                  <c:v>70.3</c:v>
                </c:pt>
                <c:pt idx="1514">
                  <c:v>70.3</c:v>
                </c:pt>
                <c:pt idx="1515">
                  <c:v>70.3</c:v>
                </c:pt>
                <c:pt idx="1516">
                  <c:v>70.3</c:v>
                </c:pt>
                <c:pt idx="1517">
                  <c:v>70.3</c:v>
                </c:pt>
                <c:pt idx="1518">
                  <c:v>70.3</c:v>
                </c:pt>
                <c:pt idx="1519">
                  <c:v>70.400000000000006</c:v>
                </c:pt>
                <c:pt idx="1520">
                  <c:v>70.400000000000006</c:v>
                </c:pt>
                <c:pt idx="1521">
                  <c:v>70.400000000000006</c:v>
                </c:pt>
                <c:pt idx="1522">
                  <c:v>70.5</c:v>
                </c:pt>
                <c:pt idx="1523">
                  <c:v>70.5</c:v>
                </c:pt>
                <c:pt idx="1524">
                  <c:v>70.5</c:v>
                </c:pt>
                <c:pt idx="1525">
                  <c:v>70.599999999999994</c:v>
                </c:pt>
                <c:pt idx="1526">
                  <c:v>70.599999999999994</c:v>
                </c:pt>
                <c:pt idx="1527">
                  <c:v>70.599999999999994</c:v>
                </c:pt>
                <c:pt idx="1528">
                  <c:v>70.599999999999994</c:v>
                </c:pt>
                <c:pt idx="1529">
                  <c:v>70.599999999999994</c:v>
                </c:pt>
                <c:pt idx="1530">
                  <c:v>70.599999999999994</c:v>
                </c:pt>
                <c:pt idx="1531">
                  <c:v>70.599999999999994</c:v>
                </c:pt>
                <c:pt idx="1532">
                  <c:v>70.599999999999994</c:v>
                </c:pt>
                <c:pt idx="1533">
                  <c:v>70.599999999999994</c:v>
                </c:pt>
                <c:pt idx="1534">
                  <c:v>70.599999999999994</c:v>
                </c:pt>
                <c:pt idx="1535">
                  <c:v>70.7</c:v>
                </c:pt>
                <c:pt idx="1536">
                  <c:v>70.7</c:v>
                </c:pt>
                <c:pt idx="1537">
                  <c:v>70.7</c:v>
                </c:pt>
                <c:pt idx="1538">
                  <c:v>70.7</c:v>
                </c:pt>
                <c:pt idx="1539">
                  <c:v>70.7</c:v>
                </c:pt>
                <c:pt idx="1540">
                  <c:v>70.7</c:v>
                </c:pt>
                <c:pt idx="1541">
                  <c:v>70.7</c:v>
                </c:pt>
                <c:pt idx="1542">
                  <c:v>70.7</c:v>
                </c:pt>
                <c:pt idx="1543">
                  <c:v>70.7</c:v>
                </c:pt>
                <c:pt idx="1544">
                  <c:v>70.7</c:v>
                </c:pt>
                <c:pt idx="1545">
                  <c:v>70.7</c:v>
                </c:pt>
                <c:pt idx="1546">
                  <c:v>70.599999999999994</c:v>
                </c:pt>
                <c:pt idx="1547">
                  <c:v>70.599999999999994</c:v>
                </c:pt>
                <c:pt idx="1548">
                  <c:v>70.599999999999994</c:v>
                </c:pt>
                <c:pt idx="1549">
                  <c:v>70.599999999999994</c:v>
                </c:pt>
                <c:pt idx="1550">
                  <c:v>70.599999999999994</c:v>
                </c:pt>
                <c:pt idx="1551">
                  <c:v>70.5</c:v>
                </c:pt>
                <c:pt idx="1552">
                  <c:v>70.5</c:v>
                </c:pt>
                <c:pt idx="1553">
                  <c:v>70.5</c:v>
                </c:pt>
                <c:pt idx="1554">
                  <c:v>70.5</c:v>
                </c:pt>
                <c:pt idx="1555">
                  <c:v>70.400000000000006</c:v>
                </c:pt>
                <c:pt idx="1556">
                  <c:v>70.400000000000006</c:v>
                </c:pt>
                <c:pt idx="1557">
                  <c:v>70.400000000000006</c:v>
                </c:pt>
                <c:pt idx="1558">
                  <c:v>70.400000000000006</c:v>
                </c:pt>
                <c:pt idx="1559">
                  <c:v>70.400000000000006</c:v>
                </c:pt>
                <c:pt idx="1560">
                  <c:v>70.400000000000006</c:v>
                </c:pt>
                <c:pt idx="1561">
                  <c:v>70.3</c:v>
                </c:pt>
                <c:pt idx="1562">
                  <c:v>70.3</c:v>
                </c:pt>
                <c:pt idx="1563">
                  <c:v>70.3</c:v>
                </c:pt>
                <c:pt idx="1564">
                  <c:v>70.3</c:v>
                </c:pt>
                <c:pt idx="1565">
                  <c:v>70.2</c:v>
                </c:pt>
                <c:pt idx="1566">
                  <c:v>70.2</c:v>
                </c:pt>
                <c:pt idx="1567">
                  <c:v>70.099999999999994</c:v>
                </c:pt>
                <c:pt idx="1568">
                  <c:v>70.099999999999994</c:v>
                </c:pt>
                <c:pt idx="1569">
                  <c:v>70.099999999999994</c:v>
                </c:pt>
                <c:pt idx="1570">
                  <c:v>70.099999999999994</c:v>
                </c:pt>
                <c:pt idx="1571">
                  <c:v>70.099999999999994</c:v>
                </c:pt>
                <c:pt idx="1572">
                  <c:v>70.099999999999994</c:v>
                </c:pt>
                <c:pt idx="1573">
                  <c:v>70.099999999999994</c:v>
                </c:pt>
                <c:pt idx="1574">
                  <c:v>70.099999999999994</c:v>
                </c:pt>
                <c:pt idx="1575">
                  <c:v>70</c:v>
                </c:pt>
                <c:pt idx="1576">
                  <c:v>70.099999999999994</c:v>
                </c:pt>
                <c:pt idx="1577">
                  <c:v>70.099999999999994</c:v>
                </c:pt>
                <c:pt idx="1578">
                  <c:v>70.099999999999994</c:v>
                </c:pt>
                <c:pt idx="1579">
                  <c:v>70.099999999999994</c:v>
                </c:pt>
                <c:pt idx="1580">
                  <c:v>70.099999999999994</c:v>
                </c:pt>
                <c:pt idx="1581">
                  <c:v>70.099999999999994</c:v>
                </c:pt>
                <c:pt idx="1582">
                  <c:v>70.099999999999994</c:v>
                </c:pt>
                <c:pt idx="1583">
                  <c:v>70.099999999999994</c:v>
                </c:pt>
                <c:pt idx="1584">
                  <c:v>70.099999999999994</c:v>
                </c:pt>
                <c:pt idx="1585">
                  <c:v>70.099999999999994</c:v>
                </c:pt>
                <c:pt idx="1586">
                  <c:v>70.2</c:v>
                </c:pt>
                <c:pt idx="1587">
                  <c:v>70.400000000000006</c:v>
                </c:pt>
                <c:pt idx="1588">
                  <c:v>70.599999999999994</c:v>
                </c:pt>
                <c:pt idx="1589">
                  <c:v>70.8</c:v>
                </c:pt>
                <c:pt idx="1590">
                  <c:v>71.099999999999994</c:v>
                </c:pt>
                <c:pt idx="1591">
                  <c:v>71.400000000000006</c:v>
                </c:pt>
                <c:pt idx="1592">
                  <c:v>71.900000000000006</c:v>
                </c:pt>
                <c:pt idx="1593">
                  <c:v>72.7</c:v>
                </c:pt>
                <c:pt idx="1594">
                  <c:v>74.400000000000006</c:v>
                </c:pt>
                <c:pt idx="1595">
                  <c:v>77.400000000000006</c:v>
                </c:pt>
                <c:pt idx="1596">
                  <c:v>81.8</c:v>
                </c:pt>
                <c:pt idx="1597">
                  <c:v>88</c:v>
                </c:pt>
                <c:pt idx="1598">
                  <c:v>95</c:v>
                </c:pt>
                <c:pt idx="1599">
                  <c:v>101.9</c:v>
                </c:pt>
                <c:pt idx="1600">
                  <c:v>108.8</c:v>
                </c:pt>
                <c:pt idx="1601">
                  <c:v>115.7</c:v>
                </c:pt>
                <c:pt idx="1602">
                  <c:v>122</c:v>
                </c:pt>
                <c:pt idx="1603">
                  <c:v>128.69999999999999</c:v>
                </c:pt>
                <c:pt idx="1604">
                  <c:v>136.69999999999999</c:v>
                </c:pt>
                <c:pt idx="1605">
                  <c:v>144.9</c:v>
                </c:pt>
                <c:pt idx="1606">
                  <c:v>153.19999999999999</c:v>
                </c:pt>
                <c:pt idx="1607">
                  <c:v>161.9</c:v>
                </c:pt>
                <c:pt idx="1608">
                  <c:v>170.8</c:v>
                </c:pt>
                <c:pt idx="1609">
                  <c:v>179.5</c:v>
                </c:pt>
                <c:pt idx="1610">
                  <c:v>188</c:v>
                </c:pt>
                <c:pt idx="1611">
                  <c:v>196.1</c:v>
                </c:pt>
                <c:pt idx="1612">
                  <c:v>204.1</c:v>
                </c:pt>
                <c:pt idx="1613">
                  <c:v>212.1</c:v>
                </c:pt>
                <c:pt idx="1614">
                  <c:v>220.6</c:v>
                </c:pt>
                <c:pt idx="1615">
                  <c:v>229.7</c:v>
                </c:pt>
                <c:pt idx="1616">
                  <c:v>238.2</c:v>
                </c:pt>
                <c:pt idx="1617">
                  <c:v>246.4</c:v>
                </c:pt>
                <c:pt idx="1618">
                  <c:v>254.6</c:v>
                </c:pt>
                <c:pt idx="1619">
                  <c:v>262.3</c:v>
                </c:pt>
                <c:pt idx="1620">
                  <c:v>270.8</c:v>
                </c:pt>
                <c:pt idx="1621">
                  <c:v>280.60000000000002</c:v>
                </c:pt>
                <c:pt idx="1622">
                  <c:v>290.3</c:v>
                </c:pt>
                <c:pt idx="1623">
                  <c:v>299.8</c:v>
                </c:pt>
                <c:pt idx="1624">
                  <c:v>310.7</c:v>
                </c:pt>
                <c:pt idx="1625">
                  <c:v>320.7</c:v>
                </c:pt>
                <c:pt idx="1626">
                  <c:v>331</c:v>
                </c:pt>
                <c:pt idx="1627">
                  <c:v>341.9</c:v>
                </c:pt>
                <c:pt idx="1628">
                  <c:v>352.5</c:v>
                </c:pt>
                <c:pt idx="1629">
                  <c:v>362.7</c:v>
                </c:pt>
                <c:pt idx="1630">
                  <c:v>372.6</c:v>
                </c:pt>
                <c:pt idx="1631">
                  <c:v>380.7</c:v>
                </c:pt>
                <c:pt idx="1632">
                  <c:v>387.8</c:v>
                </c:pt>
                <c:pt idx="1633">
                  <c:v>395.4</c:v>
                </c:pt>
                <c:pt idx="1634">
                  <c:v>402.2</c:v>
                </c:pt>
                <c:pt idx="1635">
                  <c:v>408.4</c:v>
                </c:pt>
                <c:pt idx="1636">
                  <c:v>416.3</c:v>
                </c:pt>
                <c:pt idx="1637">
                  <c:v>422.9</c:v>
                </c:pt>
                <c:pt idx="1638">
                  <c:v>426</c:v>
                </c:pt>
                <c:pt idx="1639">
                  <c:v>427.3</c:v>
                </c:pt>
                <c:pt idx="1640">
                  <c:v>428.9</c:v>
                </c:pt>
                <c:pt idx="1641">
                  <c:v>432.8</c:v>
                </c:pt>
                <c:pt idx="1642">
                  <c:v>439.6</c:v>
                </c:pt>
                <c:pt idx="1643">
                  <c:v>447.7</c:v>
                </c:pt>
                <c:pt idx="1644">
                  <c:v>456</c:v>
                </c:pt>
                <c:pt idx="1645">
                  <c:v>462.5</c:v>
                </c:pt>
                <c:pt idx="1646">
                  <c:v>467.9</c:v>
                </c:pt>
                <c:pt idx="1647">
                  <c:v>472.4</c:v>
                </c:pt>
                <c:pt idx="1648">
                  <c:v>476.8</c:v>
                </c:pt>
                <c:pt idx="1649">
                  <c:v>480.5</c:v>
                </c:pt>
                <c:pt idx="1650">
                  <c:v>485.2</c:v>
                </c:pt>
                <c:pt idx="1651">
                  <c:v>492.2</c:v>
                </c:pt>
                <c:pt idx="1652">
                  <c:v>499.3</c:v>
                </c:pt>
                <c:pt idx="1653">
                  <c:v>504.6</c:v>
                </c:pt>
                <c:pt idx="1654">
                  <c:v>510.6</c:v>
                </c:pt>
                <c:pt idx="1655">
                  <c:v>517.1</c:v>
                </c:pt>
                <c:pt idx="1656">
                  <c:v>524.20000000000005</c:v>
                </c:pt>
                <c:pt idx="1657">
                  <c:v>530.20000000000005</c:v>
                </c:pt>
                <c:pt idx="1658">
                  <c:v>535.6</c:v>
                </c:pt>
                <c:pt idx="1659">
                  <c:v>539.9</c:v>
                </c:pt>
                <c:pt idx="1660">
                  <c:v>543.79999999999995</c:v>
                </c:pt>
                <c:pt idx="1661">
                  <c:v>547.9</c:v>
                </c:pt>
                <c:pt idx="1662">
                  <c:v>552.1</c:v>
                </c:pt>
                <c:pt idx="1663">
                  <c:v>556.1</c:v>
                </c:pt>
                <c:pt idx="1664">
                  <c:v>559.20000000000005</c:v>
                </c:pt>
                <c:pt idx="1665">
                  <c:v>562.29999999999995</c:v>
                </c:pt>
                <c:pt idx="1666">
                  <c:v>564.6</c:v>
                </c:pt>
                <c:pt idx="1667">
                  <c:v>569.1</c:v>
                </c:pt>
                <c:pt idx="1668">
                  <c:v>574.4</c:v>
                </c:pt>
                <c:pt idx="1669">
                  <c:v>581</c:v>
                </c:pt>
                <c:pt idx="1670">
                  <c:v>586.4</c:v>
                </c:pt>
                <c:pt idx="1671">
                  <c:v>590.5</c:v>
                </c:pt>
                <c:pt idx="1672">
                  <c:v>593.20000000000005</c:v>
                </c:pt>
                <c:pt idx="1673">
                  <c:v>594.79999999999995</c:v>
                </c:pt>
                <c:pt idx="1674">
                  <c:v>595.4</c:v>
                </c:pt>
                <c:pt idx="1675">
                  <c:v>595.70000000000005</c:v>
                </c:pt>
                <c:pt idx="1676">
                  <c:v>597</c:v>
                </c:pt>
                <c:pt idx="1677">
                  <c:v>598</c:v>
                </c:pt>
                <c:pt idx="1678">
                  <c:v>599.5</c:v>
                </c:pt>
                <c:pt idx="1679">
                  <c:v>600.9</c:v>
                </c:pt>
                <c:pt idx="1680">
                  <c:v>600.79999999999995</c:v>
                </c:pt>
                <c:pt idx="1681">
                  <c:v>601</c:v>
                </c:pt>
                <c:pt idx="1682">
                  <c:v>601.29999999999995</c:v>
                </c:pt>
                <c:pt idx="1683">
                  <c:v>601.29999999999995</c:v>
                </c:pt>
                <c:pt idx="1684">
                  <c:v>601.29999999999995</c:v>
                </c:pt>
                <c:pt idx="1685">
                  <c:v>602.1</c:v>
                </c:pt>
                <c:pt idx="1686">
                  <c:v>604.4</c:v>
                </c:pt>
                <c:pt idx="1687">
                  <c:v>606</c:v>
                </c:pt>
                <c:pt idx="1688">
                  <c:v>606.79999999999995</c:v>
                </c:pt>
                <c:pt idx="1689">
                  <c:v>607.29999999999995</c:v>
                </c:pt>
                <c:pt idx="1690">
                  <c:v>609.29999999999995</c:v>
                </c:pt>
                <c:pt idx="1691">
                  <c:v>610.70000000000005</c:v>
                </c:pt>
                <c:pt idx="1692">
                  <c:v>611</c:v>
                </c:pt>
                <c:pt idx="1693">
                  <c:v>611.20000000000005</c:v>
                </c:pt>
                <c:pt idx="1694">
                  <c:v>612.29999999999995</c:v>
                </c:pt>
                <c:pt idx="1695">
                  <c:v>615.20000000000005</c:v>
                </c:pt>
                <c:pt idx="1696">
                  <c:v>619.79999999999995</c:v>
                </c:pt>
                <c:pt idx="1697">
                  <c:v>625.5</c:v>
                </c:pt>
                <c:pt idx="1698">
                  <c:v>631.4</c:v>
                </c:pt>
                <c:pt idx="1699">
                  <c:v>636.79999999999995</c:v>
                </c:pt>
                <c:pt idx="1700">
                  <c:v>641.9</c:v>
                </c:pt>
                <c:pt idx="1701">
                  <c:v>646.29999999999995</c:v>
                </c:pt>
                <c:pt idx="1702">
                  <c:v>649.1</c:v>
                </c:pt>
                <c:pt idx="1703">
                  <c:v>651.29999999999995</c:v>
                </c:pt>
                <c:pt idx="1704">
                  <c:v>653.70000000000005</c:v>
                </c:pt>
                <c:pt idx="1705">
                  <c:v>655.4</c:v>
                </c:pt>
                <c:pt idx="1706">
                  <c:v>656.9</c:v>
                </c:pt>
                <c:pt idx="1707">
                  <c:v>658.6</c:v>
                </c:pt>
                <c:pt idx="1708">
                  <c:v>660.7</c:v>
                </c:pt>
                <c:pt idx="1709">
                  <c:v>662.6</c:v>
                </c:pt>
                <c:pt idx="1710">
                  <c:v>664.9</c:v>
                </c:pt>
                <c:pt idx="1711">
                  <c:v>667.3</c:v>
                </c:pt>
                <c:pt idx="1712">
                  <c:v>669</c:v>
                </c:pt>
                <c:pt idx="1713">
                  <c:v>670.3</c:v>
                </c:pt>
                <c:pt idx="1714">
                  <c:v>670.7</c:v>
                </c:pt>
                <c:pt idx="1715">
                  <c:v>670.3</c:v>
                </c:pt>
                <c:pt idx="1716">
                  <c:v>669.8</c:v>
                </c:pt>
                <c:pt idx="1717">
                  <c:v>669.7</c:v>
                </c:pt>
                <c:pt idx="1718">
                  <c:v>670.2</c:v>
                </c:pt>
                <c:pt idx="1719">
                  <c:v>670.9</c:v>
                </c:pt>
                <c:pt idx="1720">
                  <c:v>671.9</c:v>
                </c:pt>
                <c:pt idx="1721">
                  <c:v>672.9</c:v>
                </c:pt>
                <c:pt idx="1722">
                  <c:v>673.5</c:v>
                </c:pt>
                <c:pt idx="1723">
                  <c:v>674.5</c:v>
                </c:pt>
                <c:pt idx="1724">
                  <c:v>676.1</c:v>
                </c:pt>
                <c:pt idx="1725">
                  <c:v>677.6</c:v>
                </c:pt>
                <c:pt idx="1726">
                  <c:v>679</c:v>
                </c:pt>
                <c:pt idx="1727">
                  <c:v>679.4</c:v>
                </c:pt>
                <c:pt idx="1728">
                  <c:v>680</c:v>
                </c:pt>
                <c:pt idx="1729">
                  <c:v>680.6</c:v>
                </c:pt>
                <c:pt idx="1730">
                  <c:v>680.3</c:v>
                </c:pt>
                <c:pt idx="1731">
                  <c:v>678.1</c:v>
                </c:pt>
                <c:pt idx="1732">
                  <c:v>673.8</c:v>
                </c:pt>
                <c:pt idx="1733">
                  <c:v>671.3</c:v>
                </c:pt>
                <c:pt idx="1734">
                  <c:v>670.6</c:v>
                </c:pt>
                <c:pt idx="1735">
                  <c:v>670.3</c:v>
                </c:pt>
                <c:pt idx="1736">
                  <c:v>669.4</c:v>
                </c:pt>
                <c:pt idx="1737">
                  <c:v>668.4</c:v>
                </c:pt>
                <c:pt idx="1738">
                  <c:v>668.3</c:v>
                </c:pt>
                <c:pt idx="1739">
                  <c:v>668.6</c:v>
                </c:pt>
                <c:pt idx="1740">
                  <c:v>669.7</c:v>
                </c:pt>
                <c:pt idx="1741">
                  <c:v>670.8</c:v>
                </c:pt>
                <c:pt idx="1742">
                  <c:v>672.6</c:v>
                </c:pt>
                <c:pt idx="1743">
                  <c:v>673.8</c:v>
                </c:pt>
                <c:pt idx="1744">
                  <c:v>674.4</c:v>
                </c:pt>
                <c:pt idx="1745">
                  <c:v>674.6</c:v>
                </c:pt>
                <c:pt idx="1746">
                  <c:v>674.7</c:v>
                </c:pt>
                <c:pt idx="1747">
                  <c:v>674.5</c:v>
                </c:pt>
                <c:pt idx="1748">
                  <c:v>674.1</c:v>
                </c:pt>
                <c:pt idx="1749">
                  <c:v>673.5</c:v>
                </c:pt>
                <c:pt idx="1750">
                  <c:v>673</c:v>
                </c:pt>
                <c:pt idx="1751">
                  <c:v>672.5</c:v>
                </c:pt>
                <c:pt idx="1752">
                  <c:v>672.1</c:v>
                </c:pt>
                <c:pt idx="1753">
                  <c:v>671.5</c:v>
                </c:pt>
                <c:pt idx="1754">
                  <c:v>669.7</c:v>
                </c:pt>
                <c:pt idx="1755">
                  <c:v>666.8</c:v>
                </c:pt>
                <c:pt idx="1756">
                  <c:v>664.1</c:v>
                </c:pt>
                <c:pt idx="1757">
                  <c:v>662.6</c:v>
                </c:pt>
                <c:pt idx="1758">
                  <c:v>661.1</c:v>
                </c:pt>
                <c:pt idx="1759">
                  <c:v>660.4</c:v>
                </c:pt>
                <c:pt idx="1760">
                  <c:v>660.1</c:v>
                </c:pt>
                <c:pt idx="1761">
                  <c:v>660.1</c:v>
                </c:pt>
                <c:pt idx="1762">
                  <c:v>659.4</c:v>
                </c:pt>
                <c:pt idx="1763">
                  <c:v>658</c:v>
                </c:pt>
                <c:pt idx="1764">
                  <c:v>656.8</c:v>
                </c:pt>
                <c:pt idx="1765">
                  <c:v>655.9</c:v>
                </c:pt>
                <c:pt idx="1766">
                  <c:v>655</c:v>
                </c:pt>
                <c:pt idx="1767">
                  <c:v>652.6</c:v>
                </c:pt>
                <c:pt idx="1768">
                  <c:v>649.29999999999995</c:v>
                </c:pt>
                <c:pt idx="1769">
                  <c:v>648.29999999999995</c:v>
                </c:pt>
                <c:pt idx="1770">
                  <c:v>648.5</c:v>
                </c:pt>
                <c:pt idx="1771">
                  <c:v>648.79999999999995</c:v>
                </c:pt>
                <c:pt idx="1772">
                  <c:v>649.1</c:v>
                </c:pt>
                <c:pt idx="1773">
                  <c:v>649.20000000000005</c:v>
                </c:pt>
                <c:pt idx="1774">
                  <c:v>648.1</c:v>
                </c:pt>
                <c:pt idx="1775">
                  <c:v>646.5</c:v>
                </c:pt>
                <c:pt idx="1776">
                  <c:v>644.5</c:v>
                </c:pt>
                <c:pt idx="1777">
                  <c:v>643</c:v>
                </c:pt>
                <c:pt idx="1778">
                  <c:v>642</c:v>
                </c:pt>
                <c:pt idx="1779">
                  <c:v>641.6</c:v>
                </c:pt>
                <c:pt idx="1780">
                  <c:v>641.5</c:v>
                </c:pt>
                <c:pt idx="1781">
                  <c:v>641.4</c:v>
                </c:pt>
                <c:pt idx="1782">
                  <c:v>640.5</c:v>
                </c:pt>
                <c:pt idx="1783">
                  <c:v>638.20000000000005</c:v>
                </c:pt>
                <c:pt idx="1784">
                  <c:v>637.29999999999995</c:v>
                </c:pt>
                <c:pt idx="1785">
                  <c:v>637.1</c:v>
                </c:pt>
                <c:pt idx="1786">
                  <c:v>637.20000000000005</c:v>
                </c:pt>
                <c:pt idx="1787">
                  <c:v>637.5</c:v>
                </c:pt>
                <c:pt idx="1788">
                  <c:v>637.6</c:v>
                </c:pt>
                <c:pt idx="1789">
                  <c:v>637.5</c:v>
                </c:pt>
                <c:pt idx="1790">
                  <c:v>637.29999999999995</c:v>
                </c:pt>
                <c:pt idx="1791">
                  <c:v>636.20000000000005</c:v>
                </c:pt>
                <c:pt idx="1792">
                  <c:v>633.20000000000005</c:v>
                </c:pt>
                <c:pt idx="1793">
                  <c:v>629</c:v>
                </c:pt>
                <c:pt idx="1794">
                  <c:v>625.6</c:v>
                </c:pt>
                <c:pt idx="1795">
                  <c:v>622.70000000000005</c:v>
                </c:pt>
                <c:pt idx="1796">
                  <c:v>618.20000000000005</c:v>
                </c:pt>
                <c:pt idx="1797">
                  <c:v>612.70000000000005</c:v>
                </c:pt>
                <c:pt idx="1798">
                  <c:v>607</c:v>
                </c:pt>
                <c:pt idx="1799">
                  <c:v>601.79999999999995</c:v>
                </c:pt>
                <c:pt idx="1800">
                  <c:v>597.20000000000005</c:v>
                </c:pt>
                <c:pt idx="1801">
                  <c:v>593.20000000000005</c:v>
                </c:pt>
                <c:pt idx="1802">
                  <c:v>592.1</c:v>
                </c:pt>
                <c:pt idx="1803">
                  <c:v>593.4</c:v>
                </c:pt>
                <c:pt idx="1804">
                  <c:v>595.4</c:v>
                </c:pt>
                <c:pt idx="1805">
                  <c:v>597.6</c:v>
                </c:pt>
                <c:pt idx="1806">
                  <c:v>599.5</c:v>
                </c:pt>
                <c:pt idx="1807">
                  <c:v>600.79999999999995</c:v>
                </c:pt>
                <c:pt idx="1808">
                  <c:v>601.1</c:v>
                </c:pt>
                <c:pt idx="1809">
                  <c:v>601</c:v>
                </c:pt>
                <c:pt idx="1810">
                  <c:v>600.79999999999995</c:v>
                </c:pt>
                <c:pt idx="1811">
                  <c:v>600.29999999999995</c:v>
                </c:pt>
                <c:pt idx="1812">
                  <c:v>599.70000000000005</c:v>
                </c:pt>
                <c:pt idx="1813">
                  <c:v>598</c:v>
                </c:pt>
                <c:pt idx="1814">
                  <c:v>594.9</c:v>
                </c:pt>
                <c:pt idx="1815">
                  <c:v>592.70000000000005</c:v>
                </c:pt>
                <c:pt idx="1816">
                  <c:v>590.1</c:v>
                </c:pt>
                <c:pt idx="1817">
                  <c:v>589.1</c:v>
                </c:pt>
                <c:pt idx="1818">
                  <c:v>589</c:v>
                </c:pt>
                <c:pt idx="1819">
                  <c:v>589.6</c:v>
                </c:pt>
                <c:pt idx="1820">
                  <c:v>590.9</c:v>
                </c:pt>
                <c:pt idx="1821">
                  <c:v>592.4</c:v>
                </c:pt>
                <c:pt idx="1822">
                  <c:v>594.1</c:v>
                </c:pt>
                <c:pt idx="1823">
                  <c:v>595.4</c:v>
                </c:pt>
                <c:pt idx="1824">
                  <c:v>596.1</c:v>
                </c:pt>
                <c:pt idx="1825">
                  <c:v>596.5</c:v>
                </c:pt>
                <c:pt idx="1826">
                  <c:v>596.79999999999995</c:v>
                </c:pt>
                <c:pt idx="1827">
                  <c:v>597.20000000000005</c:v>
                </c:pt>
                <c:pt idx="1828">
                  <c:v>597.9</c:v>
                </c:pt>
                <c:pt idx="1829">
                  <c:v>598.9</c:v>
                </c:pt>
                <c:pt idx="1830">
                  <c:v>599.79999999999995</c:v>
                </c:pt>
                <c:pt idx="1831">
                  <c:v>600.20000000000005</c:v>
                </c:pt>
                <c:pt idx="1832">
                  <c:v>600.29999999999995</c:v>
                </c:pt>
                <c:pt idx="1833">
                  <c:v>600.29999999999995</c:v>
                </c:pt>
                <c:pt idx="1834">
                  <c:v>600.29999999999995</c:v>
                </c:pt>
                <c:pt idx="1835">
                  <c:v>600.20000000000005</c:v>
                </c:pt>
                <c:pt idx="1836">
                  <c:v>599.9</c:v>
                </c:pt>
                <c:pt idx="1837">
                  <c:v>598.6</c:v>
                </c:pt>
                <c:pt idx="1838">
                  <c:v>596.5</c:v>
                </c:pt>
                <c:pt idx="1839">
                  <c:v>594.5</c:v>
                </c:pt>
                <c:pt idx="1840">
                  <c:v>593.20000000000005</c:v>
                </c:pt>
                <c:pt idx="1841">
                  <c:v>592.79999999999995</c:v>
                </c:pt>
                <c:pt idx="1842">
                  <c:v>592.6</c:v>
                </c:pt>
                <c:pt idx="1843">
                  <c:v>592.4</c:v>
                </c:pt>
                <c:pt idx="1844">
                  <c:v>591.79999999999995</c:v>
                </c:pt>
              </c:numCache>
            </c:numRef>
          </c:yVal>
          <c:smooth val="1"/>
          <c:extLst xmlns:c16r2="http://schemas.microsoft.com/office/drawing/2015/06/chart">
            <c:ext xmlns:c16="http://schemas.microsoft.com/office/drawing/2014/chart" uri="{C3380CC4-5D6E-409C-BE32-E72D297353CC}">
              <c16:uniqueId val="{00000003-40FE-8342-9B51-741492022A67}"/>
            </c:ext>
          </c:extLst>
        </c:ser>
        <c:dLbls>
          <c:showLegendKey val="0"/>
          <c:showVal val="0"/>
          <c:showCatName val="0"/>
          <c:showSerName val="0"/>
          <c:showPercent val="0"/>
          <c:showBubbleSize val="0"/>
        </c:dLbls>
        <c:axId val="244409472"/>
        <c:axId val="244411392"/>
      </c:scatterChart>
      <c:valAx>
        <c:axId val="244409472"/>
        <c:scaling>
          <c:orientation val="minMax"/>
          <c:min val="0"/>
        </c:scaling>
        <c:delete val="0"/>
        <c:axPos val="b"/>
        <c:title>
          <c:tx>
            <c:rich>
              <a:bodyPr/>
              <a:lstStyle/>
              <a:p>
                <a:pPr>
                  <a:defRPr/>
                </a:pPr>
                <a:r>
                  <a:rPr lang="en-GB"/>
                  <a:t>Time (sec)</a:t>
                </a:r>
              </a:p>
            </c:rich>
          </c:tx>
          <c:overlay val="0"/>
        </c:title>
        <c:numFmt formatCode="General" sourceLinked="1"/>
        <c:majorTickMark val="out"/>
        <c:minorTickMark val="none"/>
        <c:tickLblPos val="nextTo"/>
        <c:crossAx val="244411392"/>
        <c:crosses val="autoZero"/>
        <c:crossBetween val="midCat"/>
      </c:valAx>
      <c:valAx>
        <c:axId val="244411392"/>
        <c:scaling>
          <c:orientation val="minMax"/>
          <c:max val="700"/>
        </c:scaling>
        <c:delete val="0"/>
        <c:axPos val="l"/>
        <c:title>
          <c:tx>
            <c:rich>
              <a:bodyPr rot="-5400000" vert="horz"/>
              <a:lstStyle/>
              <a:p>
                <a:pPr>
                  <a:defRPr/>
                </a:pPr>
                <a:r>
                  <a:rPr lang="en-GB"/>
                  <a:t>Temp (</a:t>
                </a:r>
                <a:r>
                  <a:rPr lang="en-GB" baseline="30000"/>
                  <a:t>0</a:t>
                </a:r>
                <a:r>
                  <a:rPr lang="en-GB" baseline="0"/>
                  <a:t>C)</a:t>
                </a:r>
                <a:endParaRPr lang="en-GB"/>
              </a:p>
            </c:rich>
          </c:tx>
          <c:overlay val="0"/>
        </c:title>
        <c:numFmt formatCode="General" sourceLinked="1"/>
        <c:majorTickMark val="out"/>
        <c:minorTickMark val="none"/>
        <c:tickLblPos val="nextTo"/>
        <c:crossAx val="244409472"/>
        <c:crosses val="autoZero"/>
        <c:crossBetween val="midCat"/>
      </c:valAx>
    </c:plotArea>
    <c:legend>
      <c:legendPos val="r"/>
      <c:layout>
        <c:manualLayout>
          <c:xMode val="edge"/>
          <c:yMode val="edge"/>
          <c:x val="0.60622660245405202"/>
          <c:y val="0.206194077495053"/>
          <c:w val="0.39319707262080994"/>
          <c:h val="0.55289411315316561"/>
        </c:manualLayout>
      </c:layout>
      <c:overlay val="0"/>
    </c:legend>
    <c:plotVisOnly val="1"/>
    <c:dispBlanksAs val="gap"/>
    <c:showDLblsOverMax val="0"/>
  </c:chart>
  <c:spPr>
    <a:ln>
      <a:solidFill>
        <a:schemeClr val="bg1">
          <a:lumMod val="85000"/>
        </a:schemeClr>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5%</a:t>
            </a:r>
            <a:r>
              <a:rPr lang="en-GB" sz="1400" b="0" baseline="0"/>
              <a:t> Biomass</a:t>
            </a:r>
            <a:endParaRPr lang="en-GB" sz="1400" b="0"/>
          </a:p>
        </c:rich>
      </c:tx>
      <c:overlay val="1"/>
    </c:title>
    <c:autoTitleDeleted val="0"/>
    <c:plotArea>
      <c:layout>
        <c:manualLayout>
          <c:layoutTarget val="inner"/>
          <c:xMode val="edge"/>
          <c:yMode val="edge"/>
          <c:x val="0.12571756567812201"/>
          <c:y val="5.0925925925925902E-2"/>
          <c:w val="0.83161576765521095"/>
          <c:h val="0.74350320793234204"/>
        </c:manualLayout>
      </c:layout>
      <c:scatterChart>
        <c:scatterStyle val="smoothMarker"/>
        <c:varyColors val="0"/>
        <c:ser>
          <c:idx val="0"/>
          <c:order val="0"/>
          <c:tx>
            <c:v>Coke</c:v>
          </c:tx>
          <c:spPr>
            <a:ln w="19050" cap="rnd">
              <a:solidFill>
                <a:schemeClr val="accent1"/>
              </a:solidFill>
              <a:round/>
            </a:ln>
            <a:effectLst/>
          </c:spPr>
          <c:marker>
            <c:symbol val="none"/>
          </c:marker>
          <c:xVal>
            <c:numRef>
              <c:f>Coke!$M$6:$M$923</c:f>
              <c:numCache>
                <c:formatCode>General</c:formatCode>
                <c:ptCount val="918"/>
                <c:pt idx="0">
                  <c:v>299.24400000000009</c:v>
                </c:pt>
                <c:pt idx="1">
                  <c:v>299.82600000000002</c:v>
                </c:pt>
                <c:pt idx="2">
                  <c:v>300.44799999999992</c:v>
                </c:pt>
                <c:pt idx="3">
                  <c:v>301.09899999999982</c:v>
                </c:pt>
                <c:pt idx="4">
                  <c:v>301.76</c:v>
                </c:pt>
                <c:pt idx="5">
                  <c:v>302.42700000000002</c:v>
                </c:pt>
                <c:pt idx="6">
                  <c:v>303.09599999999978</c:v>
                </c:pt>
                <c:pt idx="7">
                  <c:v>303.76299999999992</c:v>
                </c:pt>
                <c:pt idx="8">
                  <c:v>304.42399999999981</c:v>
                </c:pt>
                <c:pt idx="9">
                  <c:v>305.077</c:v>
                </c:pt>
                <c:pt idx="10">
                  <c:v>305.72800000000001</c:v>
                </c:pt>
                <c:pt idx="11">
                  <c:v>306.392</c:v>
                </c:pt>
                <c:pt idx="12">
                  <c:v>307.053</c:v>
                </c:pt>
                <c:pt idx="13">
                  <c:v>307.71100000000001</c:v>
                </c:pt>
                <c:pt idx="14">
                  <c:v>308.37200000000001</c:v>
                </c:pt>
                <c:pt idx="15">
                  <c:v>309.03599999999977</c:v>
                </c:pt>
                <c:pt idx="16">
                  <c:v>309.70299999999992</c:v>
                </c:pt>
                <c:pt idx="17">
                  <c:v>310.37299999999999</c:v>
                </c:pt>
                <c:pt idx="18">
                  <c:v>311.04300000000001</c:v>
                </c:pt>
                <c:pt idx="19">
                  <c:v>311.71600000000001</c:v>
                </c:pt>
                <c:pt idx="20">
                  <c:v>312.40300000000002</c:v>
                </c:pt>
                <c:pt idx="21">
                  <c:v>313.09199999999981</c:v>
                </c:pt>
                <c:pt idx="22">
                  <c:v>313.78099999999978</c:v>
                </c:pt>
                <c:pt idx="23">
                  <c:v>314.46800000000002</c:v>
                </c:pt>
                <c:pt idx="24">
                  <c:v>315.15199999999999</c:v>
                </c:pt>
                <c:pt idx="25">
                  <c:v>315.834</c:v>
                </c:pt>
                <c:pt idx="26">
                  <c:v>316.51799999999997</c:v>
                </c:pt>
                <c:pt idx="27">
                  <c:v>317.20400000000001</c:v>
                </c:pt>
                <c:pt idx="28">
                  <c:v>317.88400000000001</c:v>
                </c:pt>
                <c:pt idx="29">
                  <c:v>318.56900000000002</c:v>
                </c:pt>
                <c:pt idx="30">
                  <c:v>319.25099999999992</c:v>
                </c:pt>
                <c:pt idx="31">
                  <c:v>319.93599999999981</c:v>
                </c:pt>
                <c:pt idx="32">
                  <c:v>320.62200000000001</c:v>
                </c:pt>
                <c:pt idx="33">
                  <c:v>321.30799999999999</c:v>
                </c:pt>
                <c:pt idx="34">
                  <c:v>321.99799999999982</c:v>
                </c:pt>
                <c:pt idx="35">
                  <c:v>322.69200000000001</c:v>
                </c:pt>
                <c:pt idx="36">
                  <c:v>323.38600000000002</c:v>
                </c:pt>
                <c:pt idx="37">
                  <c:v>324.089</c:v>
                </c:pt>
                <c:pt idx="38">
                  <c:v>324.80200000000002</c:v>
                </c:pt>
                <c:pt idx="39">
                  <c:v>325.50799999999992</c:v>
                </c:pt>
                <c:pt idx="40">
                  <c:v>326.20699999999982</c:v>
                </c:pt>
                <c:pt idx="41">
                  <c:v>326.90699999999981</c:v>
                </c:pt>
                <c:pt idx="42">
                  <c:v>327.613</c:v>
                </c:pt>
                <c:pt idx="43">
                  <c:v>328.31599999999997</c:v>
                </c:pt>
                <c:pt idx="44">
                  <c:v>329.01400000000001</c:v>
                </c:pt>
                <c:pt idx="45">
                  <c:v>329.71600000000001</c:v>
                </c:pt>
                <c:pt idx="46">
                  <c:v>330.42399999999981</c:v>
                </c:pt>
                <c:pt idx="47">
                  <c:v>331.13099999999991</c:v>
                </c:pt>
                <c:pt idx="48">
                  <c:v>331.84500000000008</c:v>
                </c:pt>
                <c:pt idx="49">
                  <c:v>332.553</c:v>
                </c:pt>
                <c:pt idx="50">
                  <c:v>333.25</c:v>
                </c:pt>
                <c:pt idx="51">
                  <c:v>333.95</c:v>
                </c:pt>
                <c:pt idx="52">
                  <c:v>334.654</c:v>
                </c:pt>
                <c:pt idx="53">
                  <c:v>335.36099999999999</c:v>
                </c:pt>
                <c:pt idx="54">
                  <c:v>336.06799999999993</c:v>
                </c:pt>
                <c:pt idx="55">
                  <c:v>336.77800000000002</c:v>
                </c:pt>
                <c:pt idx="56">
                  <c:v>337.49299999999982</c:v>
                </c:pt>
                <c:pt idx="57">
                  <c:v>338.209</c:v>
                </c:pt>
                <c:pt idx="58">
                  <c:v>338.93099999999981</c:v>
                </c:pt>
                <c:pt idx="59">
                  <c:v>339.65</c:v>
                </c:pt>
                <c:pt idx="60">
                  <c:v>340.35899999999992</c:v>
                </c:pt>
                <c:pt idx="61">
                  <c:v>341.06299999999999</c:v>
                </c:pt>
                <c:pt idx="62">
                  <c:v>341.77199999999982</c:v>
                </c:pt>
                <c:pt idx="63">
                  <c:v>342.47899999999981</c:v>
                </c:pt>
                <c:pt idx="64">
                  <c:v>343.185</c:v>
                </c:pt>
                <c:pt idx="65">
                  <c:v>343.892</c:v>
                </c:pt>
                <c:pt idx="66">
                  <c:v>344.60300000000001</c:v>
                </c:pt>
                <c:pt idx="67">
                  <c:v>345.31599999999997</c:v>
                </c:pt>
                <c:pt idx="68">
                  <c:v>346.02800000000002</c:v>
                </c:pt>
                <c:pt idx="69">
                  <c:v>346.74299999999999</c:v>
                </c:pt>
                <c:pt idx="70">
                  <c:v>347.452</c:v>
                </c:pt>
                <c:pt idx="71">
                  <c:v>348.15899999999999</c:v>
                </c:pt>
                <c:pt idx="72">
                  <c:v>348.875</c:v>
                </c:pt>
                <c:pt idx="73">
                  <c:v>349.59599999999978</c:v>
                </c:pt>
                <c:pt idx="74">
                  <c:v>350.31700000000001</c:v>
                </c:pt>
                <c:pt idx="75">
                  <c:v>351.03800000000001</c:v>
                </c:pt>
                <c:pt idx="76">
                  <c:v>351.76400000000001</c:v>
                </c:pt>
                <c:pt idx="77">
                  <c:v>352.48399999999981</c:v>
                </c:pt>
                <c:pt idx="78">
                  <c:v>353.20400000000001</c:v>
                </c:pt>
                <c:pt idx="79">
                  <c:v>353.92799999999983</c:v>
                </c:pt>
                <c:pt idx="80">
                  <c:v>354.65699999999993</c:v>
                </c:pt>
                <c:pt idx="81">
                  <c:v>355.38099999999991</c:v>
                </c:pt>
                <c:pt idx="82">
                  <c:v>356.10300000000001</c:v>
                </c:pt>
                <c:pt idx="83">
                  <c:v>356.82400000000001</c:v>
                </c:pt>
                <c:pt idx="84">
                  <c:v>357.54200000000009</c:v>
                </c:pt>
                <c:pt idx="85">
                  <c:v>358.25900000000001</c:v>
                </c:pt>
                <c:pt idx="86">
                  <c:v>358.97899999999981</c:v>
                </c:pt>
                <c:pt idx="87">
                  <c:v>359.69400000000002</c:v>
                </c:pt>
                <c:pt idx="88">
                  <c:v>360.40499999999992</c:v>
                </c:pt>
                <c:pt idx="89">
                  <c:v>361.11400000000009</c:v>
                </c:pt>
                <c:pt idx="90">
                  <c:v>361.81799999999993</c:v>
                </c:pt>
                <c:pt idx="91">
                  <c:v>362.51400000000001</c:v>
                </c:pt>
                <c:pt idx="92">
                  <c:v>363.209</c:v>
                </c:pt>
                <c:pt idx="93">
                  <c:v>363.90999999999991</c:v>
                </c:pt>
                <c:pt idx="94">
                  <c:v>364.60699999999991</c:v>
                </c:pt>
                <c:pt idx="95">
                  <c:v>365.303</c:v>
                </c:pt>
                <c:pt idx="96">
                  <c:v>365.99799999999982</c:v>
                </c:pt>
                <c:pt idx="97">
                  <c:v>366.69299999999993</c:v>
                </c:pt>
                <c:pt idx="98">
                  <c:v>367.387</c:v>
                </c:pt>
                <c:pt idx="99">
                  <c:v>368.08</c:v>
                </c:pt>
                <c:pt idx="100">
                  <c:v>368.77300000000002</c:v>
                </c:pt>
                <c:pt idx="101">
                  <c:v>369.47</c:v>
                </c:pt>
                <c:pt idx="102">
                  <c:v>370.16399999999999</c:v>
                </c:pt>
                <c:pt idx="103">
                  <c:v>370.85599999999999</c:v>
                </c:pt>
                <c:pt idx="104">
                  <c:v>371.54399999999993</c:v>
                </c:pt>
                <c:pt idx="105">
                  <c:v>372.22599999999977</c:v>
                </c:pt>
                <c:pt idx="106">
                  <c:v>372.91300000000001</c:v>
                </c:pt>
                <c:pt idx="107">
                  <c:v>373.60899999999992</c:v>
                </c:pt>
                <c:pt idx="108">
                  <c:v>374.303</c:v>
                </c:pt>
                <c:pt idx="109">
                  <c:v>374.99099999999981</c:v>
                </c:pt>
                <c:pt idx="110">
                  <c:v>375.68399999999991</c:v>
                </c:pt>
                <c:pt idx="111">
                  <c:v>376.38400000000001</c:v>
                </c:pt>
                <c:pt idx="112">
                  <c:v>377.084</c:v>
                </c:pt>
                <c:pt idx="113">
                  <c:v>377.77800000000002</c:v>
                </c:pt>
                <c:pt idx="114">
                  <c:v>378.47300000000001</c:v>
                </c:pt>
                <c:pt idx="115">
                  <c:v>379.16500000000002</c:v>
                </c:pt>
                <c:pt idx="116">
                  <c:v>379.85599999999999</c:v>
                </c:pt>
                <c:pt idx="117">
                  <c:v>380.54200000000009</c:v>
                </c:pt>
                <c:pt idx="118">
                  <c:v>381.23</c:v>
                </c:pt>
                <c:pt idx="119">
                  <c:v>381.92</c:v>
                </c:pt>
                <c:pt idx="120">
                  <c:v>382.608</c:v>
                </c:pt>
                <c:pt idx="121">
                  <c:v>383.29799999999977</c:v>
                </c:pt>
                <c:pt idx="122">
                  <c:v>383.99400000000003</c:v>
                </c:pt>
                <c:pt idx="123">
                  <c:v>384.69200000000001</c:v>
                </c:pt>
                <c:pt idx="124">
                  <c:v>385.42599999999982</c:v>
                </c:pt>
                <c:pt idx="125">
                  <c:v>386.21299999999991</c:v>
                </c:pt>
                <c:pt idx="126">
                  <c:v>387.02499999999992</c:v>
                </c:pt>
                <c:pt idx="127">
                  <c:v>387.85899999999992</c:v>
                </c:pt>
                <c:pt idx="128">
                  <c:v>388.697</c:v>
                </c:pt>
                <c:pt idx="129">
                  <c:v>389.53699999999998</c:v>
                </c:pt>
                <c:pt idx="130">
                  <c:v>390.37900000000002</c:v>
                </c:pt>
                <c:pt idx="131">
                  <c:v>391.22500000000002</c:v>
                </c:pt>
                <c:pt idx="132">
                  <c:v>392.07299999999992</c:v>
                </c:pt>
                <c:pt idx="133">
                  <c:v>392.92099999999982</c:v>
                </c:pt>
                <c:pt idx="134">
                  <c:v>393.77</c:v>
                </c:pt>
                <c:pt idx="135">
                  <c:v>394.61700000000002</c:v>
                </c:pt>
                <c:pt idx="136">
                  <c:v>395.46299999999991</c:v>
                </c:pt>
                <c:pt idx="137">
                  <c:v>396.30500000000001</c:v>
                </c:pt>
                <c:pt idx="138">
                  <c:v>397.14300000000009</c:v>
                </c:pt>
                <c:pt idx="139">
                  <c:v>397.98099999999982</c:v>
                </c:pt>
                <c:pt idx="140">
                  <c:v>398.81900000000002</c:v>
                </c:pt>
                <c:pt idx="141">
                  <c:v>399.65899999999999</c:v>
                </c:pt>
                <c:pt idx="142">
                  <c:v>400.505</c:v>
                </c:pt>
                <c:pt idx="143">
                  <c:v>401.351</c:v>
                </c:pt>
                <c:pt idx="144">
                  <c:v>402.18799999999999</c:v>
                </c:pt>
                <c:pt idx="145">
                  <c:v>403.01900000000001</c:v>
                </c:pt>
                <c:pt idx="146">
                  <c:v>403.84899999999999</c:v>
                </c:pt>
                <c:pt idx="147">
                  <c:v>404.68</c:v>
                </c:pt>
                <c:pt idx="148">
                  <c:v>405.51400000000001</c:v>
                </c:pt>
                <c:pt idx="149">
                  <c:v>406.34500000000008</c:v>
                </c:pt>
                <c:pt idx="150">
                  <c:v>407.185</c:v>
                </c:pt>
                <c:pt idx="151">
                  <c:v>408.02300000000002</c:v>
                </c:pt>
                <c:pt idx="152">
                  <c:v>408.87</c:v>
                </c:pt>
                <c:pt idx="153">
                  <c:v>409.71899999999982</c:v>
                </c:pt>
                <c:pt idx="154">
                  <c:v>410.56299999999999</c:v>
                </c:pt>
                <c:pt idx="155">
                  <c:v>411.39800000000002</c:v>
                </c:pt>
                <c:pt idx="156">
                  <c:v>412.2269999999998</c:v>
                </c:pt>
                <c:pt idx="157">
                  <c:v>413.05899999999991</c:v>
                </c:pt>
                <c:pt idx="158">
                  <c:v>413.89299999999997</c:v>
                </c:pt>
                <c:pt idx="159">
                  <c:v>414.72300000000001</c:v>
                </c:pt>
                <c:pt idx="160">
                  <c:v>415.54500000000002</c:v>
                </c:pt>
                <c:pt idx="161">
                  <c:v>416.37</c:v>
                </c:pt>
                <c:pt idx="162">
                  <c:v>417.19200000000001</c:v>
                </c:pt>
                <c:pt idx="163">
                  <c:v>418.017</c:v>
                </c:pt>
                <c:pt idx="164">
                  <c:v>418.846</c:v>
                </c:pt>
                <c:pt idx="165">
                  <c:v>419.68099999999998</c:v>
                </c:pt>
                <c:pt idx="166">
                  <c:v>420.51900000000001</c:v>
                </c:pt>
                <c:pt idx="167">
                  <c:v>421.34699999999992</c:v>
                </c:pt>
                <c:pt idx="168">
                  <c:v>422.17700000000002</c:v>
                </c:pt>
                <c:pt idx="169">
                  <c:v>423.01</c:v>
                </c:pt>
                <c:pt idx="170">
                  <c:v>423.84199999999993</c:v>
                </c:pt>
                <c:pt idx="171">
                  <c:v>424.67399999999992</c:v>
                </c:pt>
                <c:pt idx="172">
                  <c:v>425.50700000000001</c:v>
                </c:pt>
                <c:pt idx="173">
                  <c:v>426.334</c:v>
                </c:pt>
                <c:pt idx="174">
                  <c:v>427.1570000000001</c:v>
                </c:pt>
                <c:pt idx="175">
                  <c:v>427.98</c:v>
                </c:pt>
                <c:pt idx="176">
                  <c:v>428.8</c:v>
                </c:pt>
                <c:pt idx="177">
                  <c:v>429.625</c:v>
                </c:pt>
                <c:pt idx="178">
                  <c:v>430.45100000000002</c:v>
                </c:pt>
                <c:pt idx="179">
                  <c:v>431.279</c:v>
                </c:pt>
                <c:pt idx="180">
                  <c:v>432.11099999999999</c:v>
                </c:pt>
                <c:pt idx="181">
                  <c:v>432.94900000000001</c:v>
                </c:pt>
                <c:pt idx="182">
                  <c:v>433.78800000000001</c:v>
                </c:pt>
                <c:pt idx="183">
                  <c:v>434.61900000000009</c:v>
                </c:pt>
                <c:pt idx="184">
                  <c:v>435.44900000000001</c:v>
                </c:pt>
                <c:pt idx="185">
                  <c:v>436.28499999999991</c:v>
                </c:pt>
                <c:pt idx="186">
                  <c:v>437.12</c:v>
                </c:pt>
                <c:pt idx="187">
                  <c:v>437.95400000000001</c:v>
                </c:pt>
                <c:pt idx="188">
                  <c:v>438.78399999999982</c:v>
                </c:pt>
                <c:pt idx="189">
                  <c:v>439.61699999999979</c:v>
                </c:pt>
                <c:pt idx="190">
                  <c:v>440.447</c:v>
                </c:pt>
                <c:pt idx="191">
                  <c:v>441.27800000000002</c:v>
                </c:pt>
                <c:pt idx="192">
                  <c:v>442.10900000000009</c:v>
                </c:pt>
                <c:pt idx="193">
                  <c:v>442.94299999999993</c:v>
                </c:pt>
                <c:pt idx="194">
                  <c:v>443.77600000000001</c:v>
                </c:pt>
                <c:pt idx="195">
                  <c:v>444.61099999999999</c:v>
                </c:pt>
                <c:pt idx="196">
                  <c:v>445.44399999999979</c:v>
                </c:pt>
                <c:pt idx="197">
                  <c:v>446.27300000000002</c:v>
                </c:pt>
                <c:pt idx="198">
                  <c:v>447.09899999999982</c:v>
                </c:pt>
                <c:pt idx="199">
                  <c:v>447.92200000000003</c:v>
                </c:pt>
                <c:pt idx="200">
                  <c:v>448.74700000000001</c:v>
                </c:pt>
                <c:pt idx="201">
                  <c:v>449.57299999999992</c:v>
                </c:pt>
                <c:pt idx="202">
                  <c:v>450.39599999999979</c:v>
                </c:pt>
                <c:pt idx="203">
                  <c:v>451.22500000000002</c:v>
                </c:pt>
                <c:pt idx="204">
                  <c:v>452.05599999999998</c:v>
                </c:pt>
                <c:pt idx="205">
                  <c:v>452.9</c:v>
                </c:pt>
                <c:pt idx="206">
                  <c:v>453.73899999999998</c:v>
                </c:pt>
                <c:pt idx="207">
                  <c:v>454.57</c:v>
                </c:pt>
                <c:pt idx="208">
                  <c:v>455.399</c:v>
                </c:pt>
                <c:pt idx="209">
                  <c:v>456.2269999999998</c:v>
                </c:pt>
                <c:pt idx="210">
                  <c:v>457.05500000000001</c:v>
                </c:pt>
                <c:pt idx="211">
                  <c:v>457.89099999999979</c:v>
                </c:pt>
                <c:pt idx="212">
                  <c:v>458.72500000000002</c:v>
                </c:pt>
                <c:pt idx="213">
                  <c:v>459.55599999999998</c:v>
                </c:pt>
                <c:pt idx="214">
                  <c:v>460.38299999999998</c:v>
                </c:pt>
                <c:pt idx="215">
                  <c:v>461.20799999999991</c:v>
                </c:pt>
                <c:pt idx="216">
                  <c:v>462.02800000000002</c:v>
                </c:pt>
                <c:pt idx="217">
                  <c:v>462.8540000000001</c:v>
                </c:pt>
                <c:pt idx="218">
                  <c:v>463.685</c:v>
                </c:pt>
                <c:pt idx="219">
                  <c:v>464.51400000000001</c:v>
                </c:pt>
                <c:pt idx="220">
                  <c:v>465.34500000000008</c:v>
                </c:pt>
                <c:pt idx="221">
                  <c:v>466.17700000000002</c:v>
                </c:pt>
                <c:pt idx="222">
                  <c:v>467.00700000000001</c:v>
                </c:pt>
                <c:pt idx="223">
                  <c:v>467.83299999999991</c:v>
                </c:pt>
                <c:pt idx="224">
                  <c:v>468.66200000000009</c:v>
                </c:pt>
                <c:pt idx="225">
                  <c:v>469.49700000000001</c:v>
                </c:pt>
                <c:pt idx="226">
                  <c:v>470.327</c:v>
                </c:pt>
                <c:pt idx="227">
                  <c:v>471.15100000000001</c:v>
                </c:pt>
                <c:pt idx="228">
                  <c:v>471.97899999999998</c:v>
                </c:pt>
                <c:pt idx="229">
                  <c:v>472.80200000000002</c:v>
                </c:pt>
                <c:pt idx="230">
                  <c:v>473.62799999999999</c:v>
                </c:pt>
                <c:pt idx="231">
                  <c:v>474.47</c:v>
                </c:pt>
                <c:pt idx="232">
                  <c:v>475.30500000000001</c:v>
                </c:pt>
                <c:pt idx="233">
                  <c:v>476.13400000000001</c:v>
                </c:pt>
                <c:pt idx="234">
                  <c:v>476.96499999999997</c:v>
                </c:pt>
                <c:pt idx="235">
                  <c:v>477.79399999999981</c:v>
                </c:pt>
                <c:pt idx="236">
                  <c:v>478.61699999999979</c:v>
                </c:pt>
                <c:pt idx="237">
                  <c:v>479.44099999999997</c:v>
                </c:pt>
                <c:pt idx="238">
                  <c:v>480.26400000000001</c:v>
                </c:pt>
                <c:pt idx="239">
                  <c:v>481.089</c:v>
                </c:pt>
                <c:pt idx="240">
                  <c:v>481.92200000000003</c:v>
                </c:pt>
                <c:pt idx="241">
                  <c:v>482.75799999999998</c:v>
                </c:pt>
                <c:pt idx="242">
                  <c:v>483.59199999999981</c:v>
                </c:pt>
                <c:pt idx="243">
                  <c:v>484.43099999999993</c:v>
                </c:pt>
                <c:pt idx="244">
                  <c:v>485.26799999999997</c:v>
                </c:pt>
                <c:pt idx="245">
                  <c:v>486.1</c:v>
                </c:pt>
                <c:pt idx="246">
                  <c:v>486.92700000000002</c:v>
                </c:pt>
                <c:pt idx="247">
                  <c:v>487.76</c:v>
                </c:pt>
                <c:pt idx="248">
                  <c:v>488.59199999999981</c:v>
                </c:pt>
                <c:pt idx="249">
                  <c:v>489.41999999999979</c:v>
                </c:pt>
                <c:pt idx="250">
                  <c:v>490.245</c:v>
                </c:pt>
                <c:pt idx="251">
                  <c:v>491.06799999999993</c:v>
                </c:pt>
                <c:pt idx="252">
                  <c:v>491.89400000000001</c:v>
                </c:pt>
                <c:pt idx="253">
                  <c:v>492.71499999999997</c:v>
                </c:pt>
                <c:pt idx="254">
                  <c:v>493.53899999999982</c:v>
                </c:pt>
                <c:pt idx="255">
                  <c:v>494.36699999999979</c:v>
                </c:pt>
                <c:pt idx="256">
                  <c:v>495.19799999999992</c:v>
                </c:pt>
                <c:pt idx="257">
                  <c:v>496.029</c:v>
                </c:pt>
                <c:pt idx="258">
                  <c:v>496.85699999999991</c:v>
                </c:pt>
                <c:pt idx="259">
                  <c:v>497.68799999999999</c:v>
                </c:pt>
                <c:pt idx="260">
                  <c:v>498.51900000000001</c:v>
                </c:pt>
                <c:pt idx="261">
                  <c:v>499.35</c:v>
                </c:pt>
                <c:pt idx="262">
                  <c:v>500.18200000000002</c:v>
                </c:pt>
                <c:pt idx="263">
                  <c:v>501.02099999999979</c:v>
                </c:pt>
                <c:pt idx="264">
                  <c:v>501.8540000000001</c:v>
                </c:pt>
                <c:pt idx="265">
                  <c:v>502.68</c:v>
                </c:pt>
                <c:pt idx="266">
                  <c:v>503.50400000000002</c:v>
                </c:pt>
                <c:pt idx="267">
                  <c:v>504.322</c:v>
                </c:pt>
                <c:pt idx="268">
                  <c:v>505.14300000000009</c:v>
                </c:pt>
                <c:pt idx="269">
                  <c:v>505.97099999999978</c:v>
                </c:pt>
                <c:pt idx="270">
                  <c:v>506.8</c:v>
                </c:pt>
                <c:pt idx="271">
                  <c:v>507.625</c:v>
                </c:pt>
                <c:pt idx="272">
                  <c:v>508.447</c:v>
                </c:pt>
                <c:pt idx="273">
                  <c:v>509.26900000000001</c:v>
                </c:pt>
                <c:pt idx="274">
                  <c:v>510.09399999999982</c:v>
                </c:pt>
                <c:pt idx="275">
                  <c:v>510.91999999999979</c:v>
                </c:pt>
                <c:pt idx="276">
                  <c:v>511.74299999999999</c:v>
                </c:pt>
                <c:pt idx="277">
                  <c:v>512.56399999999996</c:v>
                </c:pt>
                <c:pt idx="278">
                  <c:v>513.38699999999972</c:v>
                </c:pt>
                <c:pt idx="279">
                  <c:v>514.20500000000004</c:v>
                </c:pt>
                <c:pt idx="280">
                  <c:v>515.02800000000002</c:v>
                </c:pt>
                <c:pt idx="281">
                  <c:v>515.85399999999981</c:v>
                </c:pt>
                <c:pt idx="282">
                  <c:v>516.68399999999997</c:v>
                </c:pt>
                <c:pt idx="283">
                  <c:v>517.51499999999999</c:v>
                </c:pt>
                <c:pt idx="284">
                  <c:v>518.35199999999975</c:v>
                </c:pt>
                <c:pt idx="285">
                  <c:v>519.18499999999995</c:v>
                </c:pt>
                <c:pt idx="286">
                  <c:v>520.02</c:v>
                </c:pt>
                <c:pt idx="287">
                  <c:v>520.85499999999979</c:v>
                </c:pt>
                <c:pt idx="288">
                  <c:v>521.69000000000005</c:v>
                </c:pt>
                <c:pt idx="289">
                  <c:v>522.524</c:v>
                </c:pt>
                <c:pt idx="290">
                  <c:v>523.35399999999981</c:v>
                </c:pt>
                <c:pt idx="291">
                  <c:v>524.18000000000006</c:v>
                </c:pt>
                <c:pt idx="292">
                  <c:v>525.005</c:v>
                </c:pt>
                <c:pt idx="293">
                  <c:v>525.83599999999979</c:v>
                </c:pt>
                <c:pt idx="294">
                  <c:v>526.67499999999995</c:v>
                </c:pt>
                <c:pt idx="295">
                  <c:v>527.51099999999997</c:v>
                </c:pt>
                <c:pt idx="296">
                  <c:v>528.34599999999978</c:v>
                </c:pt>
                <c:pt idx="297">
                  <c:v>529.18200000000002</c:v>
                </c:pt>
                <c:pt idx="298">
                  <c:v>530.01400000000001</c:v>
                </c:pt>
                <c:pt idx="299">
                  <c:v>530.84699999999975</c:v>
                </c:pt>
                <c:pt idx="300">
                  <c:v>531.68000000000006</c:v>
                </c:pt>
                <c:pt idx="301">
                  <c:v>532.51499999999999</c:v>
                </c:pt>
                <c:pt idx="302">
                  <c:v>533.35300000000007</c:v>
                </c:pt>
                <c:pt idx="303">
                  <c:v>534.19000000000005</c:v>
                </c:pt>
                <c:pt idx="304">
                  <c:v>535.029</c:v>
                </c:pt>
                <c:pt idx="305">
                  <c:v>535.87</c:v>
                </c:pt>
                <c:pt idx="306">
                  <c:v>536.70699999999999</c:v>
                </c:pt>
                <c:pt idx="307">
                  <c:v>537.54899999999998</c:v>
                </c:pt>
                <c:pt idx="308">
                  <c:v>538.39699999999971</c:v>
                </c:pt>
                <c:pt idx="309">
                  <c:v>539.24</c:v>
                </c:pt>
                <c:pt idx="310">
                  <c:v>540.07299999999998</c:v>
                </c:pt>
                <c:pt idx="311">
                  <c:v>540.90300000000002</c:v>
                </c:pt>
                <c:pt idx="312">
                  <c:v>541.73099999999999</c:v>
                </c:pt>
                <c:pt idx="313">
                  <c:v>542.56400000000008</c:v>
                </c:pt>
                <c:pt idx="314">
                  <c:v>543.39699999999971</c:v>
                </c:pt>
                <c:pt idx="315">
                  <c:v>544.21800000000007</c:v>
                </c:pt>
                <c:pt idx="316">
                  <c:v>545.03899999999999</c:v>
                </c:pt>
                <c:pt idx="317">
                  <c:v>545.86599999999976</c:v>
                </c:pt>
                <c:pt idx="318">
                  <c:v>546.69900000000007</c:v>
                </c:pt>
                <c:pt idx="319">
                  <c:v>547.53600000000006</c:v>
                </c:pt>
                <c:pt idx="320">
                  <c:v>548.36699999999962</c:v>
                </c:pt>
                <c:pt idx="321">
                  <c:v>549.19200000000001</c:v>
                </c:pt>
                <c:pt idx="322">
                  <c:v>550.01299999999969</c:v>
                </c:pt>
                <c:pt idx="323">
                  <c:v>550.83499999999981</c:v>
                </c:pt>
                <c:pt idx="324">
                  <c:v>551.65599999999972</c:v>
                </c:pt>
                <c:pt idx="325">
                  <c:v>552.476</c:v>
                </c:pt>
                <c:pt idx="326">
                  <c:v>553.3009999999997</c:v>
                </c:pt>
                <c:pt idx="327">
                  <c:v>554.13400000000001</c:v>
                </c:pt>
                <c:pt idx="328">
                  <c:v>554.976</c:v>
                </c:pt>
                <c:pt idx="329">
                  <c:v>555.8159999999998</c:v>
                </c:pt>
                <c:pt idx="330">
                  <c:v>556.65899999999999</c:v>
                </c:pt>
                <c:pt idx="331">
                  <c:v>557.50400000000002</c:v>
                </c:pt>
                <c:pt idx="332">
                  <c:v>558.35099999999977</c:v>
                </c:pt>
                <c:pt idx="333">
                  <c:v>559.197</c:v>
                </c:pt>
                <c:pt idx="334">
                  <c:v>560.04999999999973</c:v>
                </c:pt>
                <c:pt idx="335">
                  <c:v>560.90199999999982</c:v>
                </c:pt>
                <c:pt idx="336">
                  <c:v>561.75400000000002</c:v>
                </c:pt>
                <c:pt idx="337">
                  <c:v>562.61099999999999</c:v>
                </c:pt>
                <c:pt idx="338">
                  <c:v>563.47500000000002</c:v>
                </c:pt>
                <c:pt idx="339">
                  <c:v>564.34199999999976</c:v>
                </c:pt>
                <c:pt idx="340">
                  <c:v>565.20800000000008</c:v>
                </c:pt>
                <c:pt idx="341">
                  <c:v>566.07299999999998</c:v>
                </c:pt>
                <c:pt idx="342">
                  <c:v>566.92899999999997</c:v>
                </c:pt>
                <c:pt idx="343">
                  <c:v>567.77800000000002</c:v>
                </c:pt>
                <c:pt idx="344">
                  <c:v>568.63200000000006</c:v>
                </c:pt>
                <c:pt idx="345">
                  <c:v>569.49</c:v>
                </c:pt>
                <c:pt idx="346">
                  <c:v>570.3499999999998</c:v>
                </c:pt>
                <c:pt idx="347">
                  <c:v>571.20100000000002</c:v>
                </c:pt>
                <c:pt idx="348">
                  <c:v>572.05799999999977</c:v>
                </c:pt>
                <c:pt idx="349">
                  <c:v>572.92000000000007</c:v>
                </c:pt>
                <c:pt idx="350">
                  <c:v>573.78700000000003</c:v>
                </c:pt>
                <c:pt idx="351">
                  <c:v>574.66100000000006</c:v>
                </c:pt>
                <c:pt idx="352">
                  <c:v>575.5319999999997</c:v>
                </c:pt>
                <c:pt idx="353">
                  <c:v>576.40599999999972</c:v>
                </c:pt>
                <c:pt idx="354">
                  <c:v>577.28200000000004</c:v>
                </c:pt>
                <c:pt idx="355">
                  <c:v>578.16100000000006</c:v>
                </c:pt>
                <c:pt idx="356">
                  <c:v>579.04</c:v>
                </c:pt>
                <c:pt idx="357">
                  <c:v>579.91699999999969</c:v>
                </c:pt>
                <c:pt idx="358">
                  <c:v>580.78899999999999</c:v>
                </c:pt>
                <c:pt idx="359">
                  <c:v>581.654</c:v>
                </c:pt>
                <c:pt idx="360">
                  <c:v>582.52199999999971</c:v>
                </c:pt>
                <c:pt idx="361">
                  <c:v>583.39100000000008</c:v>
                </c:pt>
                <c:pt idx="362">
                  <c:v>584.25800000000004</c:v>
                </c:pt>
                <c:pt idx="363">
                  <c:v>585.12699999999973</c:v>
                </c:pt>
                <c:pt idx="364">
                  <c:v>586.0029999999997</c:v>
                </c:pt>
                <c:pt idx="365">
                  <c:v>586.88499999999999</c:v>
                </c:pt>
                <c:pt idx="366">
                  <c:v>587.76199999999972</c:v>
                </c:pt>
                <c:pt idx="367">
                  <c:v>588.64</c:v>
                </c:pt>
                <c:pt idx="368">
                  <c:v>589.51499999999999</c:v>
                </c:pt>
                <c:pt idx="369">
                  <c:v>590.39100000000008</c:v>
                </c:pt>
                <c:pt idx="370">
                  <c:v>591.26499999999999</c:v>
                </c:pt>
                <c:pt idx="371">
                  <c:v>592.13699999999972</c:v>
                </c:pt>
                <c:pt idx="372">
                  <c:v>593.00400000000002</c:v>
                </c:pt>
                <c:pt idx="373">
                  <c:v>593.87</c:v>
                </c:pt>
                <c:pt idx="374">
                  <c:v>594.72900000000004</c:v>
                </c:pt>
                <c:pt idx="375">
                  <c:v>595.59300000000007</c:v>
                </c:pt>
                <c:pt idx="376">
                  <c:v>596.46299999999974</c:v>
                </c:pt>
                <c:pt idx="377">
                  <c:v>597.33899999999971</c:v>
                </c:pt>
                <c:pt idx="378">
                  <c:v>598.21</c:v>
                </c:pt>
                <c:pt idx="379">
                  <c:v>599.08100000000002</c:v>
                </c:pt>
                <c:pt idx="380">
                  <c:v>599.9549999999997</c:v>
                </c:pt>
                <c:pt idx="381">
                  <c:v>600.82599999999979</c:v>
                </c:pt>
                <c:pt idx="382">
                  <c:v>601.69600000000003</c:v>
                </c:pt>
                <c:pt idx="383">
                  <c:v>602.56899999999996</c:v>
                </c:pt>
                <c:pt idx="384">
                  <c:v>603.44399999999996</c:v>
                </c:pt>
                <c:pt idx="385">
                  <c:v>604.31899999999996</c:v>
                </c:pt>
                <c:pt idx="386">
                  <c:v>605.19399999999996</c:v>
                </c:pt>
                <c:pt idx="387">
                  <c:v>606.07400000000007</c:v>
                </c:pt>
                <c:pt idx="388">
                  <c:v>606.96099999999979</c:v>
                </c:pt>
                <c:pt idx="389">
                  <c:v>607.85399999999981</c:v>
                </c:pt>
                <c:pt idx="390">
                  <c:v>608.74700000000007</c:v>
                </c:pt>
                <c:pt idx="391">
                  <c:v>609.63900000000001</c:v>
                </c:pt>
                <c:pt idx="392">
                  <c:v>610.524</c:v>
                </c:pt>
                <c:pt idx="393">
                  <c:v>611.40800000000002</c:v>
                </c:pt>
                <c:pt idx="394">
                  <c:v>612.29300000000001</c:v>
                </c:pt>
                <c:pt idx="395">
                  <c:v>613.17600000000004</c:v>
                </c:pt>
                <c:pt idx="396">
                  <c:v>614.06299999999976</c:v>
                </c:pt>
                <c:pt idx="397">
                  <c:v>614.95099999999979</c:v>
                </c:pt>
                <c:pt idx="398">
                  <c:v>615.83499999999981</c:v>
                </c:pt>
                <c:pt idx="399">
                  <c:v>616.71400000000006</c:v>
                </c:pt>
                <c:pt idx="400">
                  <c:v>617.58900000000006</c:v>
                </c:pt>
                <c:pt idx="401">
                  <c:v>618.46299999999974</c:v>
                </c:pt>
                <c:pt idx="402">
                  <c:v>619.33799999999974</c:v>
                </c:pt>
                <c:pt idx="403">
                  <c:v>620.21699999999998</c:v>
                </c:pt>
                <c:pt idx="404">
                  <c:v>621.09500000000003</c:v>
                </c:pt>
                <c:pt idx="405">
                  <c:v>621.97299999999996</c:v>
                </c:pt>
                <c:pt idx="406">
                  <c:v>622.85399999999981</c:v>
                </c:pt>
                <c:pt idx="407">
                  <c:v>623.73500000000001</c:v>
                </c:pt>
                <c:pt idx="408">
                  <c:v>624.62</c:v>
                </c:pt>
                <c:pt idx="409">
                  <c:v>625.50400000000002</c:v>
                </c:pt>
                <c:pt idx="410">
                  <c:v>626.38200000000006</c:v>
                </c:pt>
                <c:pt idx="411">
                  <c:v>627.26299999999969</c:v>
                </c:pt>
                <c:pt idx="412">
                  <c:v>628.14499999999998</c:v>
                </c:pt>
                <c:pt idx="413">
                  <c:v>629.02800000000002</c:v>
                </c:pt>
                <c:pt idx="414">
                  <c:v>629.91000000000008</c:v>
                </c:pt>
                <c:pt idx="415">
                  <c:v>630.79100000000005</c:v>
                </c:pt>
                <c:pt idx="416">
                  <c:v>631.66899999999998</c:v>
                </c:pt>
                <c:pt idx="417">
                  <c:v>632.5509999999997</c:v>
                </c:pt>
                <c:pt idx="418">
                  <c:v>633.43599999999969</c:v>
                </c:pt>
                <c:pt idx="419">
                  <c:v>634.31899999999996</c:v>
                </c:pt>
                <c:pt idx="420">
                  <c:v>635.20299999999997</c:v>
                </c:pt>
                <c:pt idx="421">
                  <c:v>636.08900000000006</c:v>
                </c:pt>
                <c:pt idx="422">
                  <c:v>636.97400000000005</c:v>
                </c:pt>
                <c:pt idx="423">
                  <c:v>637.85499999999979</c:v>
                </c:pt>
                <c:pt idx="424">
                  <c:v>638.73500000000001</c:v>
                </c:pt>
                <c:pt idx="425">
                  <c:v>639.61200000000008</c:v>
                </c:pt>
                <c:pt idx="426">
                  <c:v>640.48800000000006</c:v>
                </c:pt>
                <c:pt idx="427">
                  <c:v>641.37099999999998</c:v>
                </c:pt>
                <c:pt idx="428">
                  <c:v>642.24700000000007</c:v>
                </c:pt>
                <c:pt idx="429">
                  <c:v>643.12300000000005</c:v>
                </c:pt>
                <c:pt idx="430">
                  <c:v>644.00199999999973</c:v>
                </c:pt>
                <c:pt idx="431">
                  <c:v>644.87699999999973</c:v>
                </c:pt>
                <c:pt idx="432">
                  <c:v>645.75400000000002</c:v>
                </c:pt>
                <c:pt idx="433">
                  <c:v>646.63</c:v>
                </c:pt>
                <c:pt idx="434">
                  <c:v>647.51</c:v>
                </c:pt>
                <c:pt idx="435">
                  <c:v>648.38799999999969</c:v>
                </c:pt>
                <c:pt idx="436">
                  <c:v>649.26299999999969</c:v>
                </c:pt>
                <c:pt idx="437">
                  <c:v>650.13799999999969</c:v>
                </c:pt>
                <c:pt idx="438">
                  <c:v>651.01299999999969</c:v>
                </c:pt>
                <c:pt idx="439">
                  <c:v>651.88900000000001</c:v>
                </c:pt>
                <c:pt idx="440">
                  <c:v>652.76800000000003</c:v>
                </c:pt>
                <c:pt idx="441">
                  <c:v>653.64499999999998</c:v>
                </c:pt>
                <c:pt idx="442">
                  <c:v>654.52800000000002</c:v>
                </c:pt>
                <c:pt idx="443">
                  <c:v>655.40800000000002</c:v>
                </c:pt>
                <c:pt idx="444">
                  <c:v>656.28700000000003</c:v>
                </c:pt>
                <c:pt idx="445">
                  <c:v>657.16899999999998</c:v>
                </c:pt>
                <c:pt idx="446">
                  <c:v>658.048</c:v>
                </c:pt>
                <c:pt idx="447">
                  <c:v>658.923</c:v>
                </c:pt>
                <c:pt idx="448">
                  <c:v>659.79500000000007</c:v>
                </c:pt>
                <c:pt idx="449">
                  <c:v>660.66899999999998</c:v>
                </c:pt>
                <c:pt idx="450">
                  <c:v>661.54500000000007</c:v>
                </c:pt>
                <c:pt idx="451">
                  <c:v>662.42499999999973</c:v>
                </c:pt>
                <c:pt idx="452">
                  <c:v>663.30799999999977</c:v>
                </c:pt>
                <c:pt idx="453">
                  <c:v>664.19</c:v>
                </c:pt>
                <c:pt idx="454">
                  <c:v>665.06999999999971</c:v>
                </c:pt>
                <c:pt idx="455">
                  <c:v>665.95299999999975</c:v>
                </c:pt>
                <c:pt idx="456">
                  <c:v>666.83899999999971</c:v>
                </c:pt>
                <c:pt idx="457">
                  <c:v>667.72400000000005</c:v>
                </c:pt>
                <c:pt idx="458">
                  <c:v>668.601</c:v>
                </c:pt>
                <c:pt idx="459">
                  <c:v>669.47299999999996</c:v>
                </c:pt>
                <c:pt idx="460">
                  <c:v>670.34399999999982</c:v>
                </c:pt>
                <c:pt idx="461">
                  <c:v>671.21199999999999</c:v>
                </c:pt>
                <c:pt idx="462">
                  <c:v>672.08199999999999</c:v>
                </c:pt>
                <c:pt idx="463">
                  <c:v>672.94999999999982</c:v>
                </c:pt>
                <c:pt idx="464">
                  <c:v>673.8159999999998</c:v>
                </c:pt>
                <c:pt idx="465">
                  <c:v>674.68600000000004</c:v>
                </c:pt>
                <c:pt idx="466">
                  <c:v>675.55699999999979</c:v>
                </c:pt>
                <c:pt idx="467">
                  <c:v>676.43000000000006</c:v>
                </c:pt>
                <c:pt idx="468">
                  <c:v>677.30599999999981</c:v>
                </c:pt>
                <c:pt idx="469">
                  <c:v>678.18499999999995</c:v>
                </c:pt>
                <c:pt idx="470">
                  <c:v>679.06199999999978</c:v>
                </c:pt>
                <c:pt idx="471">
                  <c:v>679.93299999999977</c:v>
                </c:pt>
                <c:pt idx="472">
                  <c:v>680.80599999999981</c:v>
                </c:pt>
                <c:pt idx="473">
                  <c:v>681.67899999999997</c:v>
                </c:pt>
                <c:pt idx="474">
                  <c:v>682.56099999999969</c:v>
                </c:pt>
                <c:pt idx="475">
                  <c:v>683.44900000000007</c:v>
                </c:pt>
                <c:pt idx="476">
                  <c:v>684.33199999999977</c:v>
                </c:pt>
                <c:pt idx="477">
                  <c:v>685.21199999999999</c:v>
                </c:pt>
                <c:pt idx="478">
                  <c:v>686.09</c:v>
                </c:pt>
                <c:pt idx="479">
                  <c:v>686.96800000000007</c:v>
                </c:pt>
                <c:pt idx="480">
                  <c:v>687.84699999999975</c:v>
                </c:pt>
                <c:pt idx="481">
                  <c:v>688.726</c:v>
                </c:pt>
                <c:pt idx="482">
                  <c:v>689.60500000000002</c:v>
                </c:pt>
                <c:pt idx="483">
                  <c:v>690.48099999999999</c:v>
                </c:pt>
                <c:pt idx="484">
                  <c:v>691.35499999999979</c:v>
                </c:pt>
                <c:pt idx="485">
                  <c:v>692.22699999999998</c:v>
                </c:pt>
                <c:pt idx="486">
                  <c:v>693.10199999999998</c:v>
                </c:pt>
                <c:pt idx="487">
                  <c:v>693.98299999999972</c:v>
                </c:pt>
                <c:pt idx="488">
                  <c:v>694.8689999999998</c:v>
                </c:pt>
                <c:pt idx="489">
                  <c:v>695.7529999999997</c:v>
                </c:pt>
                <c:pt idx="490">
                  <c:v>696.63599999999997</c:v>
                </c:pt>
                <c:pt idx="491">
                  <c:v>697.51400000000001</c:v>
                </c:pt>
                <c:pt idx="492">
                  <c:v>698.38900000000001</c:v>
                </c:pt>
                <c:pt idx="493">
                  <c:v>699.26299999999969</c:v>
                </c:pt>
                <c:pt idx="494">
                  <c:v>700.13699999999972</c:v>
                </c:pt>
                <c:pt idx="495">
                  <c:v>701.01099999999997</c:v>
                </c:pt>
                <c:pt idx="496">
                  <c:v>701.88900000000001</c:v>
                </c:pt>
                <c:pt idx="497">
                  <c:v>702.76199999999972</c:v>
                </c:pt>
                <c:pt idx="498">
                  <c:v>703.64100000000008</c:v>
                </c:pt>
                <c:pt idx="499">
                  <c:v>704.51600000000008</c:v>
                </c:pt>
                <c:pt idx="500">
                  <c:v>705.38799999999969</c:v>
                </c:pt>
                <c:pt idx="501">
                  <c:v>706.26</c:v>
                </c:pt>
                <c:pt idx="502">
                  <c:v>707.12900000000002</c:v>
                </c:pt>
                <c:pt idx="503">
                  <c:v>707.99700000000007</c:v>
                </c:pt>
                <c:pt idx="504">
                  <c:v>708.86300000000006</c:v>
                </c:pt>
                <c:pt idx="505">
                  <c:v>709.73400000000004</c:v>
                </c:pt>
                <c:pt idx="506">
                  <c:v>710.60699999999997</c:v>
                </c:pt>
                <c:pt idx="507">
                  <c:v>711.47900000000004</c:v>
                </c:pt>
                <c:pt idx="508">
                  <c:v>712.34899999999971</c:v>
                </c:pt>
                <c:pt idx="509">
                  <c:v>713.22400000000005</c:v>
                </c:pt>
                <c:pt idx="510">
                  <c:v>714.10300000000007</c:v>
                </c:pt>
                <c:pt idx="511">
                  <c:v>714.98299999999972</c:v>
                </c:pt>
                <c:pt idx="512">
                  <c:v>715.86099999999976</c:v>
                </c:pt>
                <c:pt idx="513">
                  <c:v>716.73700000000008</c:v>
                </c:pt>
                <c:pt idx="514">
                  <c:v>717.61900000000003</c:v>
                </c:pt>
                <c:pt idx="515">
                  <c:v>718.49700000000007</c:v>
                </c:pt>
                <c:pt idx="516">
                  <c:v>719.375</c:v>
                </c:pt>
                <c:pt idx="517">
                  <c:v>720.25099999999998</c:v>
                </c:pt>
                <c:pt idx="518">
                  <c:v>721.12200000000007</c:v>
                </c:pt>
                <c:pt idx="519">
                  <c:v>721.99400000000003</c:v>
                </c:pt>
                <c:pt idx="520">
                  <c:v>722.8689999999998</c:v>
                </c:pt>
                <c:pt idx="521">
                  <c:v>723.74800000000005</c:v>
                </c:pt>
                <c:pt idx="522">
                  <c:v>724.63200000000006</c:v>
                </c:pt>
                <c:pt idx="523">
                  <c:v>725.51299999999969</c:v>
                </c:pt>
                <c:pt idx="524">
                  <c:v>726.39599999999996</c:v>
                </c:pt>
                <c:pt idx="525">
                  <c:v>727.27700000000004</c:v>
                </c:pt>
                <c:pt idx="526">
                  <c:v>728.16199999999981</c:v>
                </c:pt>
                <c:pt idx="527">
                  <c:v>729.0469999999998</c:v>
                </c:pt>
                <c:pt idx="528">
                  <c:v>729.928</c:v>
                </c:pt>
                <c:pt idx="529">
                  <c:v>730.80500000000006</c:v>
                </c:pt>
                <c:pt idx="530">
                  <c:v>731.68499999999995</c:v>
                </c:pt>
                <c:pt idx="531">
                  <c:v>732.56699999999978</c:v>
                </c:pt>
                <c:pt idx="532">
                  <c:v>733.44199999999978</c:v>
                </c:pt>
                <c:pt idx="533">
                  <c:v>734.31999999999971</c:v>
                </c:pt>
                <c:pt idx="534">
                  <c:v>735.20299999999997</c:v>
                </c:pt>
                <c:pt idx="535">
                  <c:v>736.08100000000002</c:v>
                </c:pt>
                <c:pt idx="536">
                  <c:v>736.95399999999972</c:v>
                </c:pt>
                <c:pt idx="537">
                  <c:v>737.82799999999975</c:v>
                </c:pt>
                <c:pt idx="538">
                  <c:v>738.70100000000002</c:v>
                </c:pt>
                <c:pt idx="539">
                  <c:v>739.58199999999999</c:v>
                </c:pt>
                <c:pt idx="540">
                  <c:v>740.46199999999976</c:v>
                </c:pt>
                <c:pt idx="541">
                  <c:v>741.33499999999981</c:v>
                </c:pt>
                <c:pt idx="542">
                  <c:v>742.20900000000006</c:v>
                </c:pt>
                <c:pt idx="543">
                  <c:v>743.07799999999997</c:v>
                </c:pt>
                <c:pt idx="544">
                  <c:v>743.9459999999998</c:v>
                </c:pt>
                <c:pt idx="545">
                  <c:v>744.81499999999983</c:v>
                </c:pt>
                <c:pt idx="546">
                  <c:v>745.68100000000004</c:v>
                </c:pt>
                <c:pt idx="547">
                  <c:v>746.54199999999969</c:v>
                </c:pt>
                <c:pt idx="548">
                  <c:v>747.404</c:v>
                </c:pt>
                <c:pt idx="549">
                  <c:v>748.26499999999999</c:v>
                </c:pt>
                <c:pt idx="550">
                  <c:v>749.13099999999997</c:v>
                </c:pt>
                <c:pt idx="551">
                  <c:v>749.99900000000002</c:v>
                </c:pt>
                <c:pt idx="552">
                  <c:v>750.87</c:v>
                </c:pt>
                <c:pt idx="553">
                  <c:v>751.73900000000003</c:v>
                </c:pt>
                <c:pt idx="554">
                  <c:v>752.61200000000008</c:v>
                </c:pt>
                <c:pt idx="555">
                  <c:v>753.48800000000006</c:v>
                </c:pt>
                <c:pt idx="556">
                  <c:v>754.35799999999949</c:v>
                </c:pt>
                <c:pt idx="557">
                  <c:v>755.23099999999999</c:v>
                </c:pt>
                <c:pt idx="558">
                  <c:v>756.10599999999999</c:v>
                </c:pt>
                <c:pt idx="559">
                  <c:v>756.976</c:v>
                </c:pt>
                <c:pt idx="560">
                  <c:v>757.85199999999975</c:v>
                </c:pt>
                <c:pt idx="561">
                  <c:v>758.73</c:v>
                </c:pt>
                <c:pt idx="562">
                  <c:v>759.60699999999997</c:v>
                </c:pt>
                <c:pt idx="563">
                  <c:v>760.48500000000001</c:v>
                </c:pt>
                <c:pt idx="564">
                  <c:v>761.3589999999997</c:v>
                </c:pt>
                <c:pt idx="565">
                  <c:v>762.23500000000001</c:v>
                </c:pt>
                <c:pt idx="566">
                  <c:v>763.11</c:v>
                </c:pt>
                <c:pt idx="567">
                  <c:v>763.98900000000003</c:v>
                </c:pt>
                <c:pt idx="568">
                  <c:v>764.87099999999998</c:v>
                </c:pt>
                <c:pt idx="569">
                  <c:v>765.7529999999997</c:v>
                </c:pt>
                <c:pt idx="570">
                  <c:v>766.63599999999997</c:v>
                </c:pt>
                <c:pt idx="571">
                  <c:v>767.51699999999983</c:v>
                </c:pt>
                <c:pt idx="572">
                  <c:v>768.39599999999996</c:v>
                </c:pt>
                <c:pt idx="573">
                  <c:v>769.26900000000001</c:v>
                </c:pt>
                <c:pt idx="574">
                  <c:v>770.14499999999998</c:v>
                </c:pt>
                <c:pt idx="575">
                  <c:v>771.02099999999996</c:v>
                </c:pt>
                <c:pt idx="576">
                  <c:v>771.89400000000001</c:v>
                </c:pt>
                <c:pt idx="577">
                  <c:v>772.76499999999999</c:v>
                </c:pt>
                <c:pt idx="578">
                  <c:v>773.63799999999969</c:v>
                </c:pt>
                <c:pt idx="579">
                  <c:v>774.50900000000001</c:v>
                </c:pt>
                <c:pt idx="580">
                  <c:v>775.37300000000005</c:v>
                </c:pt>
                <c:pt idx="581">
                  <c:v>776.22900000000004</c:v>
                </c:pt>
                <c:pt idx="582">
                  <c:v>777.08699999999999</c:v>
                </c:pt>
                <c:pt idx="583">
                  <c:v>777.94900000000007</c:v>
                </c:pt>
                <c:pt idx="584">
                  <c:v>778.8159999999998</c:v>
                </c:pt>
                <c:pt idx="585">
                  <c:v>779.68600000000004</c:v>
                </c:pt>
                <c:pt idx="586">
                  <c:v>780.55199999999979</c:v>
                </c:pt>
                <c:pt idx="587">
                  <c:v>781.41699999999969</c:v>
                </c:pt>
                <c:pt idx="588">
                  <c:v>782.28</c:v>
                </c:pt>
                <c:pt idx="589">
                  <c:v>783.14199999999983</c:v>
                </c:pt>
                <c:pt idx="590">
                  <c:v>784.00199999999973</c:v>
                </c:pt>
                <c:pt idx="591">
                  <c:v>784.85799999999949</c:v>
                </c:pt>
                <c:pt idx="592">
                  <c:v>785.71400000000006</c:v>
                </c:pt>
                <c:pt idx="593">
                  <c:v>786.56099999999981</c:v>
                </c:pt>
                <c:pt idx="594">
                  <c:v>787.40699999999981</c:v>
                </c:pt>
                <c:pt idx="595">
                  <c:v>788.25099999999998</c:v>
                </c:pt>
                <c:pt idx="596">
                  <c:v>789.09699999999998</c:v>
                </c:pt>
                <c:pt idx="597">
                  <c:v>789.94399999999996</c:v>
                </c:pt>
                <c:pt idx="598">
                  <c:v>790.79300000000001</c:v>
                </c:pt>
                <c:pt idx="599">
                  <c:v>791.64199999999983</c:v>
                </c:pt>
                <c:pt idx="600">
                  <c:v>792.48900000000003</c:v>
                </c:pt>
                <c:pt idx="601">
                  <c:v>793.34099999999978</c:v>
                </c:pt>
                <c:pt idx="602">
                  <c:v>794.197</c:v>
                </c:pt>
                <c:pt idx="603">
                  <c:v>795.05499999999972</c:v>
                </c:pt>
                <c:pt idx="604">
                  <c:v>795.9169999999998</c:v>
                </c:pt>
                <c:pt idx="605">
                  <c:v>796.78300000000002</c:v>
                </c:pt>
                <c:pt idx="606">
                  <c:v>797.64699999999982</c:v>
                </c:pt>
                <c:pt idx="607">
                  <c:v>798.51199999999972</c:v>
                </c:pt>
                <c:pt idx="608">
                  <c:v>799.37599999999998</c:v>
                </c:pt>
                <c:pt idx="609">
                  <c:v>800.23800000000006</c:v>
                </c:pt>
                <c:pt idx="610">
                  <c:v>801.10199999999998</c:v>
                </c:pt>
                <c:pt idx="611">
                  <c:v>801.96199999999976</c:v>
                </c:pt>
                <c:pt idx="612">
                  <c:v>802.82399999999996</c:v>
                </c:pt>
                <c:pt idx="613">
                  <c:v>803.69100000000003</c:v>
                </c:pt>
                <c:pt idx="614">
                  <c:v>804.55899999999997</c:v>
                </c:pt>
                <c:pt idx="615">
                  <c:v>805.423</c:v>
                </c:pt>
                <c:pt idx="616">
                  <c:v>806.28700000000003</c:v>
                </c:pt>
                <c:pt idx="617">
                  <c:v>807.15199999999982</c:v>
                </c:pt>
                <c:pt idx="618">
                  <c:v>808.01900000000001</c:v>
                </c:pt>
                <c:pt idx="619">
                  <c:v>808.88099999999997</c:v>
                </c:pt>
                <c:pt idx="620">
                  <c:v>809.73800000000006</c:v>
                </c:pt>
                <c:pt idx="621">
                  <c:v>810.59199999999998</c:v>
                </c:pt>
                <c:pt idx="622">
                  <c:v>811.44899999999996</c:v>
                </c:pt>
                <c:pt idx="623">
                  <c:v>812.31099999999981</c:v>
                </c:pt>
                <c:pt idx="624">
                  <c:v>813.17499999999995</c:v>
                </c:pt>
                <c:pt idx="625">
                  <c:v>814.04</c:v>
                </c:pt>
                <c:pt idx="626">
                  <c:v>814.904</c:v>
                </c:pt>
                <c:pt idx="627">
                  <c:v>815.76800000000003</c:v>
                </c:pt>
                <c:pt idx="628">
                  <c:v>816.63599999999997</c:v>
                </c:pt>
                <c:pt idx="629">
                  <c:v>817.50400000000002</c:v>
                </c:pt>
                <c:pt idx="630">
                  <c:v>818.37199999999996</c:v>
                </c:pt>
                <c:pt idx="631">
                  <c:v>819.23599999999999</c:v>
                </c:pt>
                <c:pt idx="632">
                  <c:v>820.096</c:v>
                </c:pt>
                <c:pt idx="633">
                  <c:v>820.95699999999977</c:v>
                </c:pt>
                <c:pt idx="634">
                  <c:v>821.81899999999996</c:v>
                </c:pt>
                <c:pt idx="635">
                  <c:v>822.68600000000004</c:v>
                </c:pt>
                <c:pt idx="636">
                  <c:v>823.5469999999998</c:v>
                </c:pt>
                <c:pt idx="637">
                  <c:v>824.41099999999972</c:v>
                </c:pt>
                <c:pt idx="638">
                  <c:v>825.27300000000002</c:v>
                </c:pt>
                <c:pt idx="639">
                  <c:v>826.13300000000004</c:v>
                </c:pt>
                <c:pt idx="640">
                  <c:v>826.995</c:v>
                </c:pt>
                <c:pt idx="641">
                  <c:v>827.85699999999974</c:v>
                </c:pt>
                <c:pt idx="642">
                  <c:v>828.72400000000005</c:v>
                </c:pt>
                <c:pt idx="643">
                  <c:v>829.59</c:v>
                </c:pt>
                <c:pt idx="644">
                  <c:v>830.45199999999977</c:v>
                </c:pt>
                <c:pt idx="645">
                  <c:v>831.31999999999982</c:v>
                </c:pt>
                <c:pt idx="646">
                  <c:v>832.19200000000001</c:v>
                </c:pt>
                <c:pt idx="647">
                  <c:v>833.06199999999978</c:v>
                </c:pt>
                <c:pt idx="648">
                  <c:v>833.92899999999997</c:v>
                </c:pt>
                <c:pt idx="649">
                  <c:v>834.79499999999996</c:v>
                </c:pt>
                <c:pt idx="650">
                  <c:v>835.66199999999981</c:v>
                </c:pt>
                <c:pt idx="651">
                  <c:v>836.53399999999999</c:v>
                </c:pt>
                <c:pt idx="652">
                  <c:v>837.40699999999981</c:v>
                </c:pt>
                <c:pt idx="653">
                  <c:v>838.279</c:v>
                </c:pt>
                <c:pt idx="654">
                  <c:v>839.15199999999982</c:v>
                </c:pt>
                <c:pt idx="655">
                  <c:v>840.02099999999996</c:v>
                </c:pt>
                <c:pt idx="656">
                  <c:v>840.88800000000003</c:v>
                </c:pt>
                <c:pt idx="657">
                  <c:v>841.75300000000004</c:v>
                </c:pt>
                <c:pt idx="658">
                  <c:v>842.61500000000001</c:v>
                </c:pt>
                <c:pt idx="659">
                  <c:v>843.48</c:v>
                </c:pt>
                <c:pt idx="660">
                  <c:v>844.34599999999978</c:v>
                </c:pt>
                <c:pt idx="661">
                  <c:v>845.20899999999995</c:v>
                </c:pt>
                <c:pt idx="662">
                  <c:v>846.06799999999976</c:v>
                </c:pt>
                <c:pt idx="663">
                  <c:v>846.92999999999984</c:v>
                </c:pt>
                <c:pt idx="664">
                  <c:v>847.79700000000003</c:v>
                </c:pt>
                <c:pt idx="665">
                  <c:v>848.66599999999983</c:v>
                </c:pt>
                <c:pt idx="666">
                  <c:v>849.53199999999981</c:v>
                </c:pt>
                <c:pt idx="667">
                  <c:v>850.39400000000001</c:v>
                </c:pt>
                <c:pt idx="668">
                  <c:v>851.25800000000004</c:v>
                </c:pt>
                <c:pt idx="669">
                  <c:v>852.12400000000002</c:v>
                </c:pt>
                <c:pt idx="670">
                  <c:v>852.99099999999999</c:v>
                </c:pt>
                <c:pt idx="671">
                  <c:v>853.85899999999981</c:v>
                </c:pt>
                <c:pt idx="672">
                  <c:v>854.73</c:v>
                </c:pt>
                <c:pt idx="673">
                  <c:v>855.59900000000005</c:v>
                </c:pt>
                <c:pt idx="674">
                  <c:v>856.46299999999974</c:v>
                </c:pt>
                <c:pt idx="675">
                  <c:v>857.32999999999981</c:v>
                </c:pt>
                <c:pt idx="676">
                  <c:v>858.19899999999996</c:v>
                </c:pt>
                <c:pt idx="677">
                  <c:v>859.06499999999983</c:v>
                </c:pt>
                <c:pt idx="678">
                  <c:v>859.923</c:v>
                </c:pt>
                <c:pt idx="679">
                  <c:v>860.78</c:v>
                </c:pt>
                <c:pt idx="680">
                  <c:v>861.64099999999996</c:v>
                </c:pt>
                <c:pt idx="681">
                  <c:v>862.50199999999973</c:v>
                </c:pt>
                <c:pt idx="682">
                  <c:v>863.36199999999974</c:v>
                </c:pt>
                <c:pt idx="683">
                  <c:v>864.226</c:v>
                </c:pt>
                <c:pt idx="684">
                  <c:v>865.09199999999998</c:v>
                </c:pt>
                <c:pt idx="685">
                  <c:v>865.95799999999974</c:v>
                </c:pt>
                <c:pt idx="686">
                  <c:v>866.82299999999975</c:v>
                </c:pt>
                <c:pt idx="687">
                  <c:v>867.69100000000003</c:v>
                </c:pt>
                <c:pt idx="688">
                  <c:v>868.55699999999979</c:v>
                </c:pt>
                <c:pt idx="689">
                  <c:v>869.423</c:v>
                </c:pt>
                <c:pt idx="690">
                  <c:v>870.29</c:v>
                </c:pt>
                <c:pt idx="691">
                  <c:v>871.15499999999997</c:v>
                </c:pt>
                <c:pt idx="692">
                  <c:v>872.01599999999996</c:v>
                </c:pt>
                <c:pt idx="693">
                  <c:v>872.88699999999972</c:v>
                </c:pt>
                <c:pt idx="694">
                  <c:v>873.75199999999973</c:v>
                </c:pt>
                <c:pt idx="695">
                  <c:v>874.61400000000003</c:v>
                </c:pt>
                <c:pt idx="696">
                  <c:v>875.48400000000004</c:v>
                </c:pt>
                <c:pt idx="697">
                  <c:v>876.35399999999981</c:v>
                </c:pt>
                <c:pt idx="698">
                  <c:v>877.221</c:v>
                </c:pt>
                <c:pt idx="699">
                  <c:v>878.08500000000004</c:v>
                </c:pt>
                <c:pt idx="700">
                  <c:v>878.94499999999982</c:v>
                </c:pt>
                <c:pt idx="701">
                  <c:v>879.80899999999997</c:v>
                </c:pt>
                <c:pt idx="702">
                  <c:v>880.67</c:v>
                </c:pt>
                <c:pt idx="703">
                  <c:v>881.52800000000002</c:v>
                </c:pt>
                <c:pt idx="704">
                  <c:v>882.38199999999972</c:v>
                </c:pt>
                <c:pt idx="705">
                  <c:v>883.23</c:v>
                </c:pt>
                <c:pt idx="706">
                  <c:v>884.07600000000002</c:v>
                </c:pt>
                <c:pt idx="707">
                  <c:v>884.9219999999998</c:v>
                </c:pt>
                <c:pt idx="708">
                  <c:v>885.774</c:v>
                </c:pt>
                <c:pt idx="709">
                  <c:v>886.62900000000002</c:v>
                </c:pt>
                <c:pt idx="710">
                  <c:v>887.48500000000001</c:v>
                </c:pt>
                <c:pt idx="711">
                  <c:v>888.33699999999976</c:v>
                </c:pt>
                <c:pt idx="712">
                  <c:v>889.19200000000001</c:v>
                </c:pt>
                <c:pt idx="713">
                  <c:v>890.05</c:v>
                </c:pt>
                <c:pt idx="714">
                  <c:v>890.91</c:v>
                </c:pt>
                <c:pt idx="715">
                  <c:v>891.76699999999983</c:v>
                </c:pt>
                <c:pt idx="716">
                  <c:v>892.61699999999996</c:v>
                </c:pt>
                <c:pt idx="717">
                  <c:v>893.47</c:v>
                </c:pt>
                <c:pt idx="718">
                  <c:v>894.3209999999998</c:v>
                </c:pt>
                <c:pt idx="719">
                  <c:v>895.173</c:v>
                </c:pt>
                <c:pt idx="720">
                  <c:v>896.03399999999999</c:v>
                </c:pt>
                <c:pt idx="721">
                  <c:v>896.89199999999983</c:v>
                </c:pt>
                <c:pt idx="722">
                  <c:v>897.75300000000004</c:v>
                </c:pt>
                <c:pt idx="723">
                  <c:v>898.61099999999999</c:v>
                </c:pt>
                <c:pt idx="724">
                  <c:v>899.46699999999976</c:v>
                </c:pt>
                <c:pt idx="725">
                  <c:v>900.32299999999975</c:v>
                </c:pt>
                <c:pt idx="726">
                  <c:v>901.18</c:v>
                </c:pt>
                <c:pt idx="727">
                  <c:v>902.03599999999972</c:v>
                </c:pt>
                <c:pt idx="728">
                  <c:v>902.88900000000001</c:v>
                </c:pt>
                <c:pt idx="729">
                  <c:v>903.74300000000005</c:v>
                </c:pt>
                <c:pt idx="730">
                  <c:v>904.60299999999972</c:v>
                </c:pt>
                <c:pt idx="731">
                  <c:v>905.46199999999976</c:v>
                </c:pt>
                <c:pt idx="732">
                  <c:v>906.31899999999996</c:v>
                </c:pt>
                <c:pt idx="733">
                  <c:v>907.18399999999997</c:v>
                </c:pt>
                <c:pt idx="734">
                  <c:v>908.048</c:v>
                </c:pt>
                <c:pt idx="735">
                  <c:v>908.90800000000002</c:v>
                </c:pt>
                <c:pt idx="736">
                  <c:v>909.76599999999996</c:v>
                </c:pt>
                <c:pt idx="737">
                  <c:v>910.62199999999996</c:v>
                </c:pt>
                <c:pt idx="738">
                  <c:v>911.48699999999997</c:v>
                </c:pt>
                <c:pt idx="739">
                  <c:v>912.34799999999962</c:v>
                </c:pt>
                <c:pt idx="740">
                  <c:v>913.20399999999995</c:v>
                </c:pt>
                <c:pt idx="741">
                  <c:v>914.05799999999977</c:v>
                </c:pt>
                <c:pt idx="742">
                  <c:v>914.90800000000002</c:v>
                </c:pt>
                <c:pt idx="743">
                  <c:v>915.76099999999997</c:v>
                </c:pt>
                <c:pt idx="744">
                  <c:v>916.62199999999996</c:v>
                </c:pt>
                <c:pt idx="745">
                  <c:v>917.48500000000001</c:v>
                </c:pt>
                <c:pt idx="746">
                  <c:v>918.34399999999982</c:v>
                </c:pt>
                <c:pt idx="747">
                  <c:v>919.202</c:v>
                </c:pt>
                <c:pt idx="748">
                  <c:v>920.06099999999981</c:v>
                </c:pt>
                <c:pt idx="749">
                  <c:v>920.92099999999982</c:v>
                </c:pt>
                <c:pt idx="750">
                  <c:v>921.77599999999995</c:v>
                </c:pt>
                <c:pt idx="751">
                  <c:v>922.63099999999997</c:v>
                </c:pt>
                <c:pt idx="752">
                  <c:v>923.48099999999999</c:v>
                </c:pt>
                <c:pt idx="753">
                  <c:v>924.33099999999979</c:v>
                </c:pt>
                <c:pt idx="754">
                  <c:v>925.18100000000004</c:v>
                </c:pt>
                <c:pt idx="755">
                  <c:v>926.02800000000002</c:v>
                </c:pt>
                <c:pt idx="756">
                  <c:v>926.88099999999997</c:v>
                </c:pt>
                <c:pt idx="757">
                  <c:v>927.73500000000001</c:v>
                </c:pt>
                <c:pt idx="758">
                  <c:v>928.58900000000006</c:v>
                </c:pt>
                <c:pt idx="759">
                  <c:v>929.44899999999996</c:v>
                </c:pt>
                <c:pt idx="760">
                  <c:v>930.30799999999977</c:v>
                </c:pt>
                <c:pt idx="761">
                  <c:v>931.16800000000001</c:v>
                </c:pt>
                <c:pt idx="762">
                  <c:v>932.02599999999973</c:v>
                </c:pt>
                <c:pt idx="763">
                  <c:v>932.88099999999997</c:v>
                </c:pt>
                <c:pt idx="764">
                  <c:v>933.73400000000004</c:v>
                </c:pt>
                <c:pt idx="765">
                  <c:v>934.57600000000002</c:v>
                </c:pt>
                <c:pt idx="766">
                  <c:v>935.43499999999972</c:v>
                </c:pt>
                <c:pt idx="767">
                  <c:v>936.29899999999998</c:v>
                </c:pt>
                <c:pt idx="768">
                  <c:v>937.16099999999972</c:v>
                </c:pt>
                <c:pt idx="769">
                  <c:v>938.02199999999982</c:v>
                </c:pt>
                <c:pt idx="770">
                  <c:v>938.87</c:v>
                </c:pt>
                <c:pt idx="771">
                  <c:v>939.7</c:v>
                </c:pt>
                <c:pt idx="772">
                  <c:v>940.51800000000003</c:v>
                </c:pt>
                <c:pt idx="773">
                  <c:v>941.33499999999981</c:v>
                </c:pt>
                <c:pt idx="774">
                  <c:v>942.14499999999998</c:v>
                </c:pt>
                <c:pt idx="775">
                  <c:v>942.95599999999979</c:v>
                </c:pt>
                <c:pt idx="776">
                  <c:v>943.76499999999999</c:v>
                </c:pt>
                <c:pt idx="777">
                  <c:v>944.57500000000005</c:v>
                </c:pt>
                <c:pt idx="778">
                  <c:v>945.38300000000004</c:v>
                </c:pt>
                <c:pt idx="779">
                  <c:v>946.19200000000001</c:v>
                </c:pt>
                <c:pt idx="780">
                  <c:v>947.00199999999973</c:v>
                </c:pt>
                <c:pt idx="781">
                  <c:v>947.81399999999996</c:v>
                </c:pt>
                <c:pt idx="782">
                  <c:v>948.62699999999973</c:v>
                </c:pt>
                <c:pt idx="783">
                  <c:v>949.43799999999976</c:v>
                </c:pt>
                <c:pt idx="784">
                  <c:v>950.25599999999997</c:v>
                </c:pt>
                <c:pt idx="785">
                  <c:v>951.06499999999983</c:v>
                </c:pt>
                <c:pt idx="786">
                  <c:v>951.86799999999971</c:v>
                </c:pt>
                <c:pt idx="787">
                  <c:v>952.67200000000003</c:v>
                </c:pt>
                <c:pt idx="788">
                  <c:v>953.47900000000004</c:v>
                </c:pt>
                <c:pt idx="789">
                  <c:v>954.27599999999995</c:v>
                </c:pt>
                <c:pt idx="790">
                  <c:v>955.08299999999997</c:v>
                </c:pt>
                <c:pt idx="791">
                  <c:v>955.88900000000001</c:v>
                </c:pt>
                <c:pt idx="792">
                  <c:v>956.69600000000003</c:v>
                </c:pt>
                <c:pt idx="793">
                  <c:v>957.48900000000003</c:v>
                </c:pt>
                <c:pt idx="794">
                  <c:v>958.29200000000003</c:v>
                </c:pt>
                <c:pt idx="795">
                  <c:v>959.101</c:v>
                </c:pt>
                <c:pt idx="796">
                  <c:v>959.91300000000001</c:v>
                </c:pt>
                <c:pt idx="797">
                  <c:v>960.726</c:v>
                </c:pt>
                <c:pt idx="798">
                  <c:v>961.53599999999972</c:v>
                </c:pt>
                <c:pt idx="799">
                  <c:v>962.35099999999977</c:v>
                </c:pt>
                <c:pt idx="800">
                  <c:v>963.16</c:v>
                </c:pt>
                <c:pt idx="801">
                  <c:v>963.96899999999982</c:v>
                </c:pt>
                <c:pt idx="802">
                  <c:v>964.779</c:v>
                </c:pt>
                <c:pt idx="803">
                  <c:v>965.58900000000006</c:v>
                </c:pt>
                <c:pt idx="804">
                  <c:v>966.399</c:v>
                </c:pt>
                <c:pt idx="805">
                  <c:v>967.21100000000001</c:v>
                </c:pt>
                <c:pt idx="806">
                  <c:v>968.02099999999996</c:v>
                </c:pt>
                <c:pt idx="807">
                  <c:v>968.83299999999974</c:v>
                </c:pt>
                <c:pt idx="808">
                  <c:v>969.64699999999982</c:v>
                </c:pt>
                <c:pt idx="809">
                  <c:v>970.46199999999976</c:v>
                </c:pt>
                <c:pt idx="810">
                  <c:v>971.27700000000004</c:v>
                </c:pt>
                <c:pt idx="811">
                  <c:v>972.09299999999996</c:v>
                </c:pt>
                <c:pt idx="812">
                  <c:v>972.90300000000002</c:v>
                </c:pt>
                <c:pt idx="813">
                  <c:v>973.71400000000006</c:v>
                </c:pt>
                <c:pt idx="814">
                  <c:v>974.52699999999982</c:v>
                </c:pt>
                <c:pt idx="815">
                  <c:v>975.34199999999976</c:v>
                </c:pt>
                <c:pt idx="816">
                  <c:v>976.15899999999999</c:v>
                </c:pt>
                <c:pt idx="817">
                  <c:v>976.97400000000005</c:v>
                </c:pt>
                <c:pt idx="818">
                  <c:v>977.78800000000001</c:v>
                </c:pt>
                <c:pt idx="819">
                  <c:v>978.60299999999972</c:v>
                </c:pt>
                <c:pt idx="820">
                  <c:v>979.4169999999998</c:v>
                </c:pt>
                <c:pt idx="821">
                  <c:v>980.23299999999972</c:v>
                </c:pt>
                <c:pt idx="822">
                  <c:v>981.05099999999982</c:v>
                </c:pt>
                <c:pt idx="823">
                  <c:v>981.86599999999976</c:v>
                </c:pt>
                <c:pt idx="824">
                  <c:v>982.67100000000005</c:v>
                </c:pt>
                <c:pt idx="825">
                  <c:v>983.47</c:v>
                </c:pt>
                <c:pt idx="826">
                  <c:v>984.27200000000005</c:v>
                </c:pt>
                <c:pt idx="827">
                  <c:v>985.08199999999999</c:v>
                </c:pt>
                <c:pt idx="828">
                  <c:v>985.93299999999977</c:v>
                </c:pt>
                <c:pt idx="829">
                  <c:v>986.81899999999996</c:v>
                </c:pt>
                <c:pt idx="830">
                  <c:v>987.721</c:v>
                </c:pt>
                <c:pt idx="831">
                  <c:v>988.63599999999997</c:v>
                </c:pt>
                <c:pt idx="832">
                  <c:v>989.55899999999997</c:v>
                </c:pt>
                <c:pt idx="833">
                  <c:v>990.49099999999999</c:v>
                </c:pt>
                <c:pt idx="834">
                  <c:v>991.41099999999972</c:v>
                </c:pt>
                <c:pt idx="835">
                  <c:v>992.33199999999977</c:v>
                </c:pt>
                <c:pt idx="836">
                  <c:v>993.25400000000002</c:v>
                </c:pt>
                <c:pt idx="837">
                  <c:v>994.18</c:v>
                </c:pt>
                <c:pt idx="838">
                  <c:v>995.1</c:v>
                </c:pt>
                <c:pt idx="839">
                  <c:v>996.01599999999996</c:v>
                </c:pt>
                <c:pt idx="840">
                  <c:v>996.93899999999996</c:v>
                </c:pt>
                <c:pt idx="841">
                  <c:v>997.86099999999976</c:v>
                </c:pt>
                <c:pt idx="842">
                  <c:v>998.79100000000005</c:v>
                </c:pt>
                <c:pt idx="843">
                  <c:v>999.72199999999998</c:v>
                </c:pt>
                <c:pt idx="844">
                  <c:v>1000.648</c:v>
                </c:pt>
                <c:pt idx="845">
                  <c:v>1001.579</c:v>
                </c:pt>
                <c:pt idx="846">
                  <c:v>1002.511</c:v>
                </c:pt>
                <c:pt idx="847">
                  <c:v>1003.437</c:v>
                </c:pt>
                <c:pt idx="848">
                  <c:v>1004.359</c:v>
                </c:pt>
                <c:pt idx="849">
                  <c:v>1005.287</c:v>
                </c:pt>
                <c:pt idx="850">
                  <c:v>1006.2190000000001</c:v>
                </c:pt>
                <c:pt idx="851">
                  <c:v>1007.147</c:v>
                </c:pt>
                <c:pt idx="852">
                  <c:v>1008.074</c:v>
                </c:pt>
                <c:pt idx="853">
                  <c:v>1009</c:v>
                </c:pt>
                <c:pt idx="854">
                  <c:v>1009.929</c:v>
                </c:pt>
                <c:pt idx="855">
                  <c:v>1010.8579999999999</c:v>
                </c:pt>
                <c:pt idx="856">
                  <c:v>1011.789</c:v>
                </c:pt>
                <c:pt idx="857">
                  <c:v>1012.717</c:v>
                </c:pt>
                <c:pt idx="858">
                  <c:v>1013.647</c:v>
                </c:pt>
                <c:pt idx="859">
                  <c:v>1014.577</c:v>
                </c:pt>
                <c:pt idx="860">
                  <c:v>1015.502</c:v>
                </c:pt>
                <c:pt idx="861">
                  <c:v>1016.428</c:v>
                </c:pt>
                <c:pt idx="862">
                  <c:v>1017.357</c:v>
                </c:pt>
                <c:pt idx="863">
                  <c:v>1018.284</c:v>
                </c:pt>
                <c:pt idx="864">
                  <c:v>1019.215</c:v>
                </c:pt>
                <c:pt idx="865">
                  <c:v>1020.14</c:v>
                </c:pt>
                <c:pt idx="866">
                  <c:v>1021.064</c:v>
                </c:pt>
                <c:pt idx="867">
                  <c:v>1021.994</c:v>
                </c:pt>
                <c:pt idx="868">
                  <c:v>1022.922</c:v>
                </c:pt>
                <c:pt idx="869">
                  <c:v>1023.847</c:v>
                </c:pt>
                <c:pt idx="870">
                  <c:v>1024.7719999999999</c:v>
                </c:pt>
                <c:pt idx="871">
                  <c:v>1025.6959999999999</c:v>
                </c:pt>
                <c:pt idx="872">
                  <c:v>1026.627</c:v>
                </c:pt>
                <c:pt idx="873">
                  <c:v>1027.568</c:v>
                </c:pt>
                <c:pt idx="874">
                  <c:v>1028.5050000000001</c:v>
                </c:pt>
                <c:pt idx="875">
                  <c:v>1029.4349999999999</c:v>
                </c:pt>
                <c:pt idx="876">
                  <c:v>1030.3589999999999</c:v>
                </c:pt>
                <c:pt idx="877">
                  <c:v>1031.289</c:v>
                </c:pt>
                <c:pt idx="878">
                  <c:v>1032.2149999999999</c:v>
                </c:pt>
                <c:pt idx="879">
                  <c:v>1033.1410000000001</c:v>
                </c:pt>
                <c:pt idx="880">
                  <c:v>1034.079</c:v>
                </c:pt>
                <c:pt idx="881">
                  <c:v>1034.998</c:v>
                </c:pt>
                <c:pt idx="882">
                  <c:v>1035.93</c:v>
                </c:pt>
                <c:pt idx="883">
                  <c:v>1036.855</c:v>
                </c:pt>
                <c:pt idx="884">
                  <c:v>1037.78</c:v>
                </c:pt>
                <c:pt idx="885">
                  <c:v>1038.7070000000001</c:v>
                </c:pt>
                <c:pt idx="886">
                  <c:v>1039.623</c:v>
                </c:pt>
                <c:pt idx="887">
                  <c:v>1040.53</c:v>
                </c:pt>
                <c:pt idx="888">
                  <c:v>1041.4269999999999</c:v>
                </c:pt>
                <c:pt idx="889">
                  <c:v>1042.317</c:v>
                </c:pt>
                <c:pt idx="890">
                  <c:v>1043.2070000000001</c:v>
                </c:pt>
                <c:pt idx="891">
                  <c:v>1044.1010000000001</c:v>
                </c:pt>
                <c:pt idx="892">
                  <c:v>1044.9939999999999</c:v>
                </c:pt>
                <c:pt idx="893">
                  <c:v>1045.8879999999999</c:v>
                </c:pt>
                <c:pt idx="894">
                  <c:v>1046.7850000000001</c:v>
                </c:pt>
                <c:pt idx="895">
                  <c:v>1047.681</c:v>
                </c:pt>
                <c:pt idx="896">
                  <c:v>1048.57</c:v>
                </c:pt>
                <c:pt idx="897">
                  <c:v>1049.461</c:v>
                </c:pt>
                <c:pt idx="898">
                  <c:v>1050.3489999999999</c:v>
                </c:pt>
                <c:pt idx="899">
                  <c:v>1051.2339999999999</c:v>
                </c:pt>
                <c:pt idx="900">
                  <c:v>1052.1189999999999</c:v>
                </c:pt>
                <c:pt idx="901">
                  <c:v>1053.0029999999999</c:v>
                </c:pt>
                <c:pt idx="902">
                  <c:v>1053.885</c:v>
                </c:pt>
                <c:pt idx="903">
                  <c:v>1054.7660000000001</c:v>
                </c:pt>
                <c:pt idx="904">
                  <c:v>1055.643</c:v>
                </c:pt>
                <c:pt idx="905">
                  <c:v>1056.5139999999999</c:v>
                </c:pt>
                <c:pt idx="906">
                  <c:v>1057.383</c:v>
                </c:pt>
                <c:pt idx="907">
                  <c:v>1058.251</c:v>
                </c:pt>
                <c:pt idx="908">
                  <c:v>1059.123</c:v>
                </c:pt>
                <c:pt idx="909">
                  <c:v>1060</c:v>
                </c:pt>
                <c:pt idx="910">
                  <c:v>1060.8789999999999</c:v>
                </c:pt>
                <c:pt idx="911">
                  <c:v>1061.76</c:v>
                </c:pt>
                <c:pt idx="912">
                  <c:v>1062.6410000000001</c:v>
                </c:pt>
                <c:pt idx="913">
                  <c:v>1063.52</c:v>
                </c:pt>
                <c:pt idx="914">
                  <c:v>1064.3969999999999</c:v>
                </c:pt>
                <c:pt idx="915">
                  <c:v>1065.2729999999999</c:v>
                </c:pt>
                <c:pt idx="916">
                  <c:v>1066.152</c:v>
                </c:pt>
                <c:pt idx="917">
                  <c:v>1067.03</c:v>
                </c:pt>
              </c:numCache>
            </c:numRef>
          </c:xVal>
          <c:yVal>
            <c:numRef>
              <c:f>Coke!$O$6:$O$923</c:f>
              <c:numCache>
                <c:formatCode>General</c:formatCode>
                <c:ptCount val="918"/>
                <c:pt idx="0">
                  <c:v>1</c:v>
                </c:pt>
                <c:pt idx="1">
                  <c:v>0.99949846683215204</c:v>
                </c:pt>
                <c:pt idx="2">
                  <c:v>0.99899693366430298</c:v>
                </c:pt>
                <c:pt idx="3">
                  <c:v>0.99879378098871896</c:v>
                </c:pt>
                <c:pt idx="4">
                  <c:v>0.99828589929975697</c:v>
                </c:pt>
                <c:pt idx="5">
                  <c:v>0.99747963711853405</c:v>
                </c:pt>
                <c:pt idx="6">
                  <c:v>0.99677495127510096</c:v>
                </c:pt>
                <c:pt idx="7">
                  <c:v>0.99596868909387504</c:v>
                </c:pt>
                <c:pt idx="8">
                  <c:v>0.99526400325044095</c:v>
                </c:pt>
                <c:pt idx="9">
                  <c:v>0.99455296888589895</c:v>
                </c:pt>
                <c:pt idx="10">
                  <c:v>0.99384828304246597</c:v>
                </c:pt>
                <c:pt idx="11">
                  <c:v>0.99304202086124005</c:v>
                </c:pt>
                <c:pt idx="12">
                  <c:v>0.99243891135560003</c:v>
                </c:pt>
                <c:pt idx="13">
                  <c:v>0.99142314797767805</c:v>
                </c:pt>
                <c:pt idx="14">
                  <c:v>0.99021692896639801</c:v>
                </c:pt>
                <c:pt idx="15">
                  <c:v>0.98941066678517198</c:v>
                </c:pt>
                <c:pt idx="16">
                  <c:v>0.98829967559057197</c:v>
                </c:pt>
                <c:pt idx="17">
                  <c:v>0.98729660925487495</c:v>
                </c:pt>
                <c:pt idx="18">
                  <c:v>0.985976116863578</c:v>
                </c:pt>
                <c:pt idx="19">
                  <c:v>0.98466832151450401</c:v>
                </c:pt>
                <c:pt idx="20">
                  <c:v>0.98366525517880699</c:v>
                </c:pt>
                <c:pt idx="21">
                  <c:v>0.98204638229524499</c:v>
                </c:pt>
                <c:pt idx="22">
                  <c:v>0.98094173962175502</c:v>
                </c:pt>
                <c:pt idx="23">
                  <c:v>0.98013547744053098</c:v>
                </c:pt>
                <c:pt idx="24">
                  <c:v>0.97882133357034395</c:v>
                </c:pt>
                <c:pt idx="25">
                  <c:v>0.97690408019451802</c:v>
                </c:pt>
                <c:pt idx="26">
                  <c:v>0.97518997949427799</c:v>
                </c:pt>
                <c:pt idx="27">
                  <c:v>0.97357745513182603</c:v>
                </c:pt>
                <c:pt idx="28">
                  <c:v>0.97175542957268102</c:v>
                </c:pt>
                <c:pt idx="29">
                  <c:v>0.97004767739355102</c:v>
                </c:pt>
                <c:pt idx="30">
                  <c:v>0.96843515303110095</c:v>
                </c:pt>
                <c:pt idx="31">
                  <c:v>0.96661312747195605</c:v>
                </c:pt>
                <c:pt idx="32">
                  <c:v>0.964695874096129</c:v>
                </c:pt>
                <c:pt idx="33">
                  <c:v>0.96217551121466205</c:v>
                </c:pt>
                <c:pt idx="34">
                  <c:v>0.96076613952779599</c:v>
                </c:pt>
                <c:pt idx="35">
                  <c:v>0.95895046248976301</c:v>
                </c:pt>
                <c:pt idx="36">
                  <c:v>0.95683005643835195</c:v>
                </c:pt>
                <c:pt idx="37">
                  <c:v>0.95481122672473295</c:v>
                </c:pt>
                <c:pt idx="38">
                  <c:v>0.95249401651885302</c:v>
                </c:pt>
                <c:pt idx="39">
                  <c:v>0.95017045779185805</c:v>
                </c:pt>
                <c:pt idx="40">
                  <c:v>0.94815797659935197</c:v>
                </c:pt>
                <c:pt idx="41">
                  <c:v>0.945834417872357</c:v>
                </c:pt>
                <c:pt idx="42">
                  <c:v>0.94372036034205697</c:v>
                </c:pt>
                <c:pt idx="43">
                  <c:v>0.94079369210942299</c:v>
                </c:pt>
                <c:pt idx="44">
                  <c:v>0.93796860021458095</c:v>
                </c:pt>
                <c:pt idx="45">
                  <c:v>0.935448237333112</c:v>
                </c:pt>
                <c:pt idx="46">
                  <c:v>0.93313102712723095</c:v>
                </c:pt>
                <c:pt idx="47">
                  <c:v>0.93040751157017998</c:v>
                </c:pt>
                <c:pt idx="48">
                  <c:v>0.92768399601312801</c:v>
                </c:pt>
                <c:pt idx="49">
                  <c:v>0.92496048045607704</c:v>
                </c:pt>
                <c:pt idx="50">
                  <c:v>0.92233219271570599</c:v>
                </c:pt>
                <c:pt idx="51">
                  <c:v>0.91960867715865702</c:v>
                </c:pt>
                <c:pt idx="52">
                  <c:v>0.916586781109341</c:v>
                </c:pt>
                <c:pt idx="53">
                  <c:v>0.91355853653891295</c:v>
                </c:pt>
                <c:pt idx="54">
                  <c:v>0.91073979316518305</c:v>
                </c:pt>
                <c:pt idx="55">
                  <c:v>0.908111505424812</c:v>
                </c:pt>
                <c:pt idx="56">
                  <c:v>0.90519118571328905</c:v>
                </c:pt>
                <c:pt idx="57">
                  <c:v>0.90246767015623697</c:v>
                </c:pt>
                <c:pt idx="58">
                  <c:v>0.89903312023464099</c:v>
                </c:pt>
                <c:pt idx="59">
                  <c:v>0.89590964784753402</c:v>
                </c:pt>
                <c:pt idx="60">
                  <c:v>0.89288140327710697</c:v>
                </c:pt>
                <c:pt idx="61">
                  <c:v>0.890157887720055</c:v>
                </c:pt>
                <c:pt idx="62">
                  <c:v>0.88702806681183699</c:v>
                </c:pt>
                <c:pt idx="63">
                  <c:v>0.88349828907355898</c:v>
                </c:pt>
                <c:pt idx="64">
                  <c:v>0.88007643619418896</c:v>
                </c:pt>
                <c:pt idx="65">
                  <c:v>0.87643873359700897</c:v>
                </c:pt>
                <c:pt idx="66">
                  <c:v>0.87311210853431598</c:v>
                </c:pt>
                <c:pt idx="67">
                  <c:v>0.86977913495051296</c:v>
                </c:pt>
                <c:pt idx="68">
                  <c:v>0.86635728207114204</c:v>
                </c:pt>
                <c:pt idx="69">
                  <c:v>0.86302430848733802</c:v>
                </c:pt>
                <c:pt idx="70">
                  <c:v>0.85949453074906301</c:v>
                </c:pt>
                <c:pt idx="71">
                  <c:v>0.85596475301078501</c:v>
                </c:pt>
                <c:pt idx="72">
                  <c:v>0.85192709358355101</c:v>
                </c:pt>
                <c:pt idx="73">
                  <c:v>0.84809258683189703</c:v>
                </c:pt>
                <c:pt idx="74">
                  <c:v>0.84406127592577396</c:v>
                </c:pt>
                <c:pt idx="75">
                  <c:v>0.84022676917411998</c:v>
                </c:pt>
                <c:pt idx="76">
                  <c:v>0.83660176361916405</c:v>
                </c:pt>
                <c:pt idx="77">
                  <c:v>0.83297040954309598</c:v>
                </c:pt>
                <c:pt idx="78">
                  <c:v>0.82903432645365205</c:v>
                </c:pt>
                <c:pt idx="79">
                  <c:v>0.82510459188531904</c:v>
                </c:pt>
                <c:pt idx="80">
                  <c:v>0.82055905076912306</c:v>
                </c:pt>
                <c:pt idx="81">
                  <c:v>0.81641981500409599</c:v>
                </c:pt>
                <c:pt idx="82">
                  <c:v>0.81259165677355405</c:v>
                </c:pt>
                <c:pt idx="83">
                  <c:v>0.80895395417637395</c:v>
                </c:pt>
                <c:pt idx="84">
                  <c:v>0.80502421960804205</c:v>
                </c:pt>
                <c:pt idx="85">
                  <c:v>0.80119606137750199</c:v>
                </c:pt>
                <c:pt idx="86">
                  <c:v>0.79725997828805795</c:v>
                </c:pt>
                <c:pt idx="87">
                  <c:v>0.79342547153640597</c:v>
                </c:pt>
                <c:pt idx="88">
                  <c:v>0.78939416063028101</c:v>
                </c:pt>
                <c:pt idx="89">
                  <c:v>0.78525492486525095</c:v>
                </c:pt>
                <c:pt idx="90">
                  <c:v>0.78142041811359997</c:v>
                </c:pt>
                <c:pt idx="91">
                  <c:v>0.77718595453189199</c:v>
                </c:pt>
                <c:pt idx="92">
                  <c:v>0.77314829510465499</c:v>
                </c:pt>
                <c:pt idx="93">
                  <c:v>0.76891383152294601</c:v>
                </c:pt>
                <c:pt idx="94">
                  <c:v>0.76478094427903098</c:v>
                </c:pt>
                <c:pt idx="95">
                  <c:v>0.76084486118958705</c:v>
                </c:pt>
                <c:pt idx="96">
                  <c:v>0.75701035443793296</c:v>
                </c:pt>
                <c:pt idx="97">
                  <c:v>0.75317584768628099</c:v>
                </c:pt>
                <c:pt idx="98">
                  <c:v>0.748941384104573</c:v>
                </c:pt>
                <c:pt idx="99">
                  <c:v>0.74491007319844804</c:v>
                </c:pt>
                <c:pt idx="100">
                  <c:v>0.74047245694115604</c:v>
                </c:pt>
                <c:pt idx="101">
                  <c:v>0.73673317800618299</c:v>
                </c:pt>
                <c:pt idx="102">
                  <c:v>0.73270186710005802</c:v>
                </c:pt>
                <c:pt idx="103">
                  <c:v>0.72886736034840705</c:v>
                </c:pt>
                <c:pt idx="104">
                  <c:v>0.72514077845565805</c:v>
                </c:pt>
                <c:pt idx="105">
                  <c:v>0.72120469536621301</c:v>
                </c:pt>
                <c:pt idx="106">
                  <c:v>0.717674917627938</c:v>
                </c:pt>
                <c:pt idx="107">
                  <c:v>0.71404991207298196</c:v>
                </c:pt>
                <c:pt idx="108">
                  <c:v>0.71011382898353803</c:v>
                </c:pt>
                <c:pt idx="109">
                  <c:v>0.70587301688071802</c:v>
                </c:pt>
                <c:pt idx="110">
                  <c:v>0.702540043296914</c:v>
                </c:pt>
                <c:pt idx="111">
                  <c:v>0.69891503774195696</c:v>
                </c:pt>
                <c:pt idx="112">
                  <c:v>0.69568998901705803</c:v>
                </c:pt>
                <c:pt idx="113">
                  <c:v>0.69367115930344003</c:v>
                </c:pt>
                <c:pt idx="114">
                  <c:v>0.69054133839522203</c:v>
                </c:pt>
                <c:pt idx="115">
                  <c:v>0.68640210263019197</c:v>
                </c:pt>
                <c:pt idx="116">
                  <c:v>0.68297390122970902</c:v>
                </c:pt>
                <c:pt idx="117">
                  <c:v>0.679952005180393</c:v>
                </c:pt>
                <c:pt idx="118">
                  <c:v>0.67682853279328703</c:v>
                </c:pt>
                <c:pt idx="119">
                  <c:v>0.67389551603953801</c:v>
                </c:pt>
                <c:pt idx="120">
                  <c:v>0.67077204365243104</c:v>
                </c:pt>
                <c:pt idx="121">
                  <c:v>0.667235917393044</c:v>
                </c:pt>
                <c:pt idx="122">
                  <c:v>0.66381406451367098</c:v>
                </c:pt>
                <c:pt idx="123">
                  <c:v>0.66048109092986795</c:v>
                </c:pt>
                <c:pt idx="124">
                  <c:v>0.65715446586717596</c:v>
                </c:pt>
                <c:pt idx="125">
                  <c:v>0.65403099348006899</c:v>
                </c:pt>
                <c:pt idx="126">
                  <c:v>0.65090117257184898</c:v>
                </c:pt>
                <c:pt idx="127">
                  <c:v>0.64787292800142104</c:v>
                </c:pt>
                <c:pt idx="128">
                  <c:v>0.64474945561431496</c:v>
                </c:pt>
                <c:pt idx="129">
                  <c:v>0.64172121104388702</c:v>
                </c:pt>
                <c:pt idx="130">
                  <c:v>0.63849616231898698</c:v>
                </c:pt>
                <c:pt idx="131">
                  <c:v>0.63536634141076898</c:v>
                </c:pt>
                <c:pt idx="132">
                  <c:v>0.63223652050254897</c:v>
                </c:pt>
                <c:pt idx="133">
                  <c:v>0.62931620079102502</c:v>
                </c:pt>
                <c:pt idx="134">
                  <c:v>0.62619272840391904</c:v>
                </c:pt>
                <c:pt idx="135">
                  <c:v>0.62336763650907501</c:v>
                </c:pt>
                <c:pt idx="136">
                  <c:v>0.62044096827644002</c:v>
                </c:pt>
                <c:pt idx="137">
                  <c:v>0.61751430004380503</c:v>
                </c:pt>
                <c:pt idx="138">
                  <c:v>0.61458763181117004</c:v>
                </c:pt>
                <c:pt idx="139">
                  <c:v>0.61176253991632501</c:v>
                </c:pt>
                <c:pt idx="140">
                  <c:v>0.60894379654259501</c:v>
                </c:pt>
                <c:pt idx="141">
                  <c:v>0.60591555197216695</c:v>
                </c:pt>
                <c:pt idx="142">
                  <c:v>0.60278573106394895</c:v>
                </c:pt>
                <c:pt idx="143">
                  <c:v>0.59996063916910503</c:v>
                </c:pt>
                <c:pt idx="144">
                  <c:v>0.59683716678199805</c:v>
                </c:pt>
                <c:pt idx="145">
                  <c:v>0.59401207488715402</c:v>
                </c:pt>
                <c:pt idx="146">
                  <c:v>0.59128855933010505</c:v>
                </c:pt>
                <c:pt idx="147">
                  <c:v>0.58856504377305296</c:v>
                </c:pt>
                <c:pt idx="148">
                  <c:v>0.58563837554041798</c:v>
                </c:pt>
                <c:pt idx="149">
                  <c:v>0.58271805582889502</c:v>
                </c:pt>
                <c:pt idx="150">
                  <c:v>0.579785039075148</c:v>
                </c:pt>
                <c:pt idx="151">
                  <c:v>0.57716944837700102</c:v>
                </c:pt>
                <c:pt idx="152">
                  <c:v>0.57475066183332602</c:v>
                </c:pt>
                <c:pt idx="153">
                  <c:v>0.57222395043074803</c:v>
                </c:pt>
                <c:pt idx="154">
                  <c:v>0.56899890170584799</c:v>
                </c:pt>
                <c:pt idx="155">
                  <c:v>0.56708164833002095</c:v>
                </c:pt>
                <c:pt idx="156">
                  <c:v>0.56516439495419502</c:v>
                </c:pt>
                <c:pt idx="157">
                  <c:v>0.56172984503260104</c:v>
                </c:pt>
                <c:pt idx="158">
                  <c:v>0.55880952532107697</c:v>
                </c:pt>
                <c:pt idx="159">
                  <c:v>0.556086009764026</c:v>
                </c:pt>
                <c:pt idx="160">
                  <c:v>0.55356564688255905</c:v>
                </c:pt>
                <c:pt idx="161">
                  <c:v>0.55044217449545096</c:v>
                </c:pt>
                <c:pt idx="162">
                  <c:v>0.54741392992502302</c:v>
                </c:pt>
                <c:pt idx="163">
                  <c:v>0.54498879486023799</c:v>
                </c:pt>
                <c:pt idx="164">
                  <c:v>0.54276681247103398</c:v>
                </c:pt>
                <c:pt idx="165">
                  <c:v>0.53974491642172095</c:v>
                </c:pt>
                <c:pt idx="166">
                  <c:v>0.53661509551349995</c:v>
                </c:pt>
                <c:pt idx="167">
                  <c:v>0.53349162312639398</c:v>
                </c:pt>
                <c:pt idx="168">
                  <c:v>0.53056495489375599</c:v>
                </c:pt>
                <c:pt idx="169">
                  <c:v>0.52773986299891396</c:v>
                </c:pt>
                <c:pt idx="170">
                  <c:v>0.52411485744395803</c:v>
                </c:pt>
                <c:pt idx="171">
                  <c:v>0.51987404534113801</c:v>
                </c:pt>
                <c:pt idx="172">
                  <c:v>0.51573480957610995</c:v>
                </c:pt>
                <c:pt idx="173">
                  <c:v>0.51231295669673704</c:v>
                </c:pt>
                <c:pt idx="174">
                  <c:v>0.50827529726950005</c:v>
                </c:pt>
                <c:pt idx="175">
                  <c:v>0.50473917101011301</c:v>
                </c:pt>
                <c:pt idx="176">
                  <c:v>0.50050470742840503</c:v>
                </c:pt>
                <c:pt idx="177">
                  <c:v>0.49687335335233701</c:v>
                </c:pt>
                <c:pt idx="178">
                  <c:v>0.49374988096522998</c:v>
                </c:pt>
                <c:pt idx="179">
                  <c:v>0.49042325590253799</c:v>
                </c:pt>
                <c:pt idx="180">
                  <c:v>0.48719820717763901</c:v>
                </c:pt>
                <c:pt idx="181">
                  <c:v>0.48476672359174</c:v>
                </c:pt>
                <c:pt idx="182">
                  <c:v>0.48225270923138502</c:v>
                </c:pt>
                <c:pt idx="183">
                  <c:v>0.47983392268771002</c:v>
                </c:pt>
                <c:pt idx="184">
                  <c:v>0.477110407130658</c:v>
                </c:pt>
                <c:pt idx="185">
                  <c:v>0.47417739037691198</c:v>
                </c:pt>
                <c:pt idx="186">
                  <c:v>0.47125707066538802</c:v>
                </c:pt>
                <c:pt idx="187">
                  <c:v>0.46914301313509099</c:v>
                </c:pt>
                <c:pt idx="188">
                  <c:v>0.46692103074588698</c:v>
                </c:pt>
                <c:pt idx="189">
                  <c:v>0.46459747201889301</c:v>
                </c:pt>
                <c:pt idx="190">
                  <c:v>0.46258499082638599</c:v>
                </c:pt>
                <c:pt idx="191">
                  <c:v>0.46036300843718397</c:v>
                </c:pt>
                <c:pt idx="192">
                  <c:v>0.45803944971019001</c:v>
                </c:pt>
                <c:pt idx="193">
                  <c:v>0.455620663166516</c:v>
                </c:pt>
                <c:pt idx="194">
                  <c:v>0.45350660563621698</c:v>
                </c:pt>
                <c:pt idx="195">
                  <c:v>0.45128462324701502</c:v>
                </c:pt>
                <c:pt idx="196">
                  <c:v>0.44946894620897998</c:v>
                </c:pt>
                <c:pt idx="197">
                  <c:v>0.44734854015757097</c:v>
                </c:pt>
                <c:pt idx="198">
                  <c:v>0.44543128678174498</c:v>
                </c:pt>
                <c:pt idx="199">
                  <c:v>0.443215652913653</c:v>
                </c:pt>
                <c:pt idx="200">
                  <c:v>0.44109524686224399</c:v>
                </c:pt>
                <c:pt idx="201">
                  <c:v>0.43857488398077599</c:v>
                </c:pt>
                <c:pt idx="202">
                  <c:v>0.43656240278827102</c:v>
                </c:pt>
                <c:pt idx="203">
                  <c:v>0.43474037722912401</c:v>
                </c:pt>
                <c:pt idx="204">
                  <c:v>0.43272789603661799</c:v>
                </c:pt>
                <c:pt idx="205">
                  <c:v>0.43070906632299899</c:v>
                </c:pt>
                <c:pt idx="206">
                  <c:v>0.42889338928496601</c:v>
                </c:pt>
                <c:pt idx="207">
                  <c:v>0.42656983055797199</c:v>
                </c:pt>
                <c:pt idx="208">
                  <c:v>0.42486207837884099</c:v>
                </c:pt>
                <c:pt idx="209">
                  <c:v>0.42273532380632001</c:v>
                </c:pt>
                <c:pt idx="210">
                  <c:v>0.42072284261381399</c:v>
                </c:pt>
                <c:pt idx="211">
                  <c:v>0.41911031825136402</c:v>
                </c:pt>
                <c:pt idx="212">
                  <c:v>0.41759302170559298</c:v>
                </c:pt>
                <c:pt idx="213">
                  <c:v>0.41598049734314302</c:v>
                </c:pt>
                <c:pt idx="214">
                  <c:v>0.41406324396731797</c:v>
                </c:pt>
                <c:pt idx="215">
                  <c:v>0.412349143267075</c:v>
                </c:pt>
                <c:pt idx="216">
                  <c:v>0.410228737215666</c:v>
                </c:pt>
                <c:pt idx="217">
                  <c:v>0.407809950671991</c:v>
                </c:pt>
                <c:pt idx="218">
                  <c:v>0.40629265412622201</c:v>
                </c:pt>
                <c:pt idx="219">
                  <c:v>0.40458490194709201</c:v>
                </c:pt>
                <c:pt idx="220">
                  <c:v>0.40327075807690599</c:v>
                </c:pt>
                <c:pt idx="221">
                  <c:v>0.40186138639003999</c:v>
                </c:pt>
                <c:pt idx="222">
                  <c:v>0.39974098033863098</c:v>
                </c:pt>
                <c:pt idx="223">
                  <c:v>0.39782372696280299</c:v>
                </c:pt>
                <c:pt idx="224">
                  <c:v>0.39621120260035297</c:v>
                </c:pt>
                <c:pt idx="225">
                  <c:v>0.394897058730168</c:v>
                </c:pt>
                <c:pt idx="226">
                  <c:v>0.39318295802992798</c:v>
                </c:pt>
                <c:pt idx="227">
                  <c:v>0.39157043366747601</c:v>
                </c:pt>
                <c:pt idx="228">
                  <c:v>0.38965318029165003</c:v>
                </c:pt>
                <c:pt idx="229">
                  <c:v>0.38823746008367399</c:v>
                </c:pt>
                <c:pt idx="230">
                  <c:v>0.386529707904544</c:v>
                </c:pt>
                <c:pt idx="231">
                  <c:v>0.38551394452662302</c:v>
                </c:pt>
                <c:pt idx="232">
                  <c:v>0.38420614917754897</c:v>
                </c:pt>
                <c:pt idx="233">
                  <c:v>0.38228889580172398</c:v>
                </c:pt>
                <c:pt idx="234">
                  <c:v>0.38077794777706497</c:v>
                </c:pt>
                <c:pt idx="235">
                  <c:v>0.379673305103577</c:v>
                </c:pt>
                <c:pt idx="236">
                  <c:v>0.378054432220015</c:v>
                </c:pt>
                <c:pt idx="237">
                  <c:v>0.37614352736530099</c:v>
                </c:pt>
                <c:pt idx="238">
                  <c:v>0.37462623081953</c:v>
                </c:pt>
                <c:pt idx="239">
                  <c:v>0.37311528279487399</c:v>
                </c:pt>
                <c:pt idx="240">
                  <c:v>0.3718074874458</c:v>
                </c:pt>
                <c:pt idx="241">
                  <c:v>0.370486995054503</c:v>
                </c:pt>
                <c:pt idx="242">
                  <c:v>0.369077623367637</c:v>
                </c:pt>
                <c:pt idx="243">
                  <c:v>0.36776347949745097</c:v>
                </c:pt>
                <c:pt idx="244">
                  <c:v>0.36655726048616999</c:v>
                </c:pt>
                <c:pt idx="245">
                  <c:v>0.36524311661598502</c:v>
                </c:pt>
                <c:pt idx="246">
                  <c:v>0.36373216859132601</c:v>
                </c:pt>
                <c:pt idx="247">
                  <c:v>0.36272275373451701</c:v>
                </c:pt>
                <c:pt idx="248">
                  <c:v>0.36161811106102898</c:v>
                </c:pt>
                <c:pt idx="249">
                  <c:v>0.360602347683108</c:v>
                </c:pt>
                <c:pt idx="250">
                  <c:v>0.359091399658449</c:v>
                </c:pt>
                <c:pt idx="251">
                  <c:v>0.35757410311268001</c:v>
                </c:pt>
                <c:pt idx="252">
                  <c:v>0.356063155088021</c:v>
                </c:pt>
                <c:pt idx="253">
                  <c:v>0.35506008875232598</c:v>
                </c:pt>
                <c:pt idx="254">
                  <c:v>0.353644368544348</c:v>
                </c:pt>
                <c:pt idx="255">
                  <c:v>0.35243180101195498</c:v>
                </c:pt>
                <c:pt idx="256">
                  <c:v>0.351225582000672</c:v>
                </c:pt>
                <c:pt idx="257">
                  <c:v>0.35011459080607199</c:v>
                </c:pt>
                <c:pt idx="258">
                  <c:v>0.34900359961146998</c:v>
                </c:pt>
                <c:pt idx="259">
                  <c:v>0.34809576109245399</c:v>
                </c:pt>
                <c:pt idx="260">
                  <c:v>0.34628643257553099</c:v>
                </c:pt>
                <c:pt idx="261">
                  <c:v>0.34527066919761001</c:v>
                </c:pt>
                <c:pt idx="262">
                  <c:v>0.34557539821098598</c:v>
                </c:pt>
                <c:pt idx="263">
                  <c:v>0.34415967800301001</c:v>
                </c:pt>
                <c:pt idx="264">
                  <c:v>0.34295345899172702</c:v>
                </c:pt>
                <c:pt idx="265">
                  <c:v>0.34113143343258201</c:v>
                </c:pt>
                <c:pt idx="266">
                  <c:v>0.340229943434677</c:v>
                </c:pt>
                <c:pt idx="267">
                  <c:v>0.33942368125345201</c:v>
                </c:pt>
                <c:pt idx="268">
                  <c:v>0.33840791787552998</c:v>
                </c:pt>
                <c:pt idx="269">
                  <c:v>0.33730962372315398</c:v>
                </c:pt>
                <c:pt idx="270">
                  <c:v>0.33589390351517601</c:v>
                </c:pt>
                <c:pt idx="271">
                  <c:v>0.33487814013725498</c:v>
                </c:pt>
                <c:pt idx="272">
                  <c:v>0.334071877956029</c:v>
                </c:pt>
                <c:pt idx="273">
                  <c:v>0.33306881162033403</c:v>
                </c:pt>
                <c:pt idx="274">
                  <c:v>0.33185624408793901</c:v>
                </c:pt>
                <c:pt idx="275">
                  <c:v>0.33084682923113001</c:v>
                </c:pt>
                <c:pt idx="276">
                  <c:v>0.33014214338769698</c:v>
                </c:pt>
                <c:pt idx="277">
                  <c:v>0.32913272853088799</c:v>
                </c:pt>
                <c:pt idx="278">
                  <c:v>0.32823123853298303</c:v>
                </c:pt>
                <c:pt idx="279">
                  <c:v>0.327215475155062</c:v>
                </c:pt>
                <c:pt idx="280">
                  <c:v>0.32640921297383801</c:v>
                </c:pt>
                <c:pt idx="281">
                  <c:v>0.32560295079261198</c:v>
                </c:pt>
                <c:pt idx="282">
                  <c:v>0.32470146079470802</c:v>
                </c:pt>
                <c:pt idx="283">
                  <c:v>0.32368569741678699</c:v>
                </c:pt>
                <c:pt idx="284">
                  <c:v>0.32197794523765599</c:v>
                </c:pt>
                <c:pt idx="285">
                  <c:v>0.32157163988648901</c:v>
                </c:pt>
                <c:pt idx="286">
                  <c:v>0.32056222502968001</c:v>
                </c:pt>
                <c:pt idx="287">
                  <c:v>0.32015591967851098</c:v>
                </c:pt>
                <c:pt idx="288">
                  <c:v>0.31945123383507801</c:v>
                </c:pt>
                <c:pt idx="289">
                  <c:v>0.318740199470533</c:v>
                </c:pt>
                <c:pt idx="290">
                  <c:v>0.31804186214821201</c:v>
                </c:pt>
                <c:pt idx="291">
                  <c:v>0.31733717630477898</c:v>
                </c:pt>
                <c:pt idx="292">
                  <c:v>0.316530914123555</c:v>
                </c:pt>
                <c:pt idx="293">
                  <c:v>0.31561672708342697</c:v>
                </c:pt>
                <c:pt idx="294">
                  <c:v>0.31470888856440798</c:v>
                </c:pt>
                <c:pt idx="295">
                  <c:v>0.313902626383184</c:v>
                </c:pt>
                <c:pt idx="296">
                  <c:v>0.31319794053975097</c:v>
                </c:pt>
                <c:pt idx="297">
                  <c:v>0.31229010202073498</c:v>
                </c:pt>
                <c:pt idx="298">
                  <c:v>0.311483839839509</c:v>
                </c:pt>
                <c:pt idx="299">
                  <c:v>0.31067757765828502</c:v>
                </c:pt>
                <c:pt idx="300">
                  <c:v>0.309763390618155</c:v>
                </c:pt>
                <c:pt idx="301">
                  <c:v>0.30886190062024999</c:v>
                </c:pt>
                <c:pt idx="302">
                  <c:v>0.30804928991791403</c:v>
                </c:pt>
                <c:pt idx="303">
                  <c:v>0.307344604074481</c:v>
                </c:pt>
                <c:pt idx="304">
                  <c:v>0.30664626675216</c:v>
                </c:pt>
                <c:pt idx="305">
                  <c:v>0.305935232387615</c:v>
                </c:pt>
                <c:pt idx="306">
                  <c:v>0.30512897020639101</c:v>
                </c:pt>
                <c:pt idx="307">
                  <c:v>0.30442428436295799</c:v>
                </c:pt>
                <c:pt idx="308">
                  <c:v>0.30411955534958202</c:v>
                </c:pt>
                <c:pt idx="309">
                  <c:v>0.30340852098503701</c:v>
                </c:pt>
                <c:pt idx="310">
                  <c:v>0.30271018366271601</c:v>
                </c:pt>
                <c:pt idx="311">
                  <c:v>0.30210072563596402</c:v>
                </c:pt>
                <c:pt idx="312">
                  <c:v>0.301199235638059</c:v>
                </c:pt>
                <c:pt idx="313">
                  <c:v>0.30028504859792798</c:v>
                </c:pt>
                <c:pt idx="314">
                  <c:v>0.29968193909228802</c:v>
                </c:pt>
                <c:pt idx="315">
                  <c:v>0.29897725324885499</c:v>
                </c:pt>
                <c:pt idx="316">
                  <c:v>0.29826621888430999</c:v>
                </c:pt>
                <c:pt idx="317">
                  <c:v>0.297459956703086</c:v>
                </c:pt>
                <c:pt idx="318">
                  <c:v>0.29675527085965298</c:v>
                </c:pt>
                <c:pt idx="319">
                  <c:v>0.29625373769180502</c:v>
                </c:pt>
                <c:pt idx="320">
                  <c:v>0.295650628186163</c:v>
                </c:pt>
                <c:pt idx="321">
                  <c:v>0.29523797431388499</c:v>
                </c:pt>
                <c:pt idx="322">
                  <c:v>0.29433648431597798</c:v>
                </c:pt>
                <c:pt idx="323">
                  <c:v>0.293930178964811</c:v>
                </c:pt>
                <c:pt idx="324">
                  <c:v>0.29322549312137802</c:v>
                </c:pt>
                <c:pt idx="325">
                  <c:v>0.29231765460235898</c:v>
                </c:pt>
                <c:pt idx="326">
                  <c:v>0.291511392421135</c:v>
                </c:pt>
                <c:pt idx="327">
                  <c:v>0.290901934394383</c:v>
                </c:pt>
                <c:pt idx="328">
                  <c:v>0.29029882488874298</c:v>
                </c:pt>
                <c:pt idx="329">
                  <c:v>0.28979729172089302</c:v>
                </c:pt>
                <c:pt idx="330">
                  <c:v>0.28909260587746</c:v>
                </c:pt>
                <c:pt idx="331">
                  <c:v>0.28939733489083602</c:v>
                </c:pt>
                <c:pt idx="332">
                  <c:v>0.28807684249953902</c:v>
                </c:pt>
                <c:pt idx="333">
                  <c:v>0.28767688566948402</c:v>
                </c:pt>
                <c:pt idx="334">
                  <c:v>0.28696585130493901</c:v>
                </c:pt>
                <c:pt idx="335">
                  <c:v>0.28615958912371298</c:v>
                </c:pt>
                <c:pt idx="336">
                  <c:v>0.28575963229365597</c:v>
                </c:pt>
                <c:pt idx="337">
                  <c:v>0.28515652278801601</c:v>
                </c:pt>
                <c:pt idx="338">
                  <c:v>0.28424233574788799</c:v>
                </c:pt>
                <c:pt idx="339">
                  <c:v>0.28384237891782998</c:v>
                </c:pt>
                <c:pt idx="340">
                  <c:v>0.28354399842556599</c:v>
                </c:pt>
                <c:pt idx="341">
                  <c:v>0.283036116736607</c:v>
                </c:pt>
                <c:pt idx="342">
                  <c:v>0.28243300723096598</c:v>
                </c:pt>
                <c:pt idx="343">
                  <c:v>0.28172832138753301</c:v>
                </c:pt>
                <c:pt idx="344">
                  <c:v>0.281017287022988</c:v>
                </c:pt>
                <c:pt idx="345">
                  <c:v>0.28042052603846002</c:v>
                </c:pt>
                <c:pt idx="346">
                  <c:v>0.27970949167391501</c:v>
                </c:pt>
                <c:pt idx="347">
                  <c:v>0.27910003364716301</c:v>
                </c:pt>
                <c:pt idx="348">
                  <c:v>0.27829377146593698</c:v>
                </c:pt>
                <c:pt idx="349">
                  <c:v>0.27809696731146499</c:v>
                </c:pt>
                <c:pt idx="350">
                  <c:v>0.27799539097367199</c:v>
                </c:pt>
                <c:pt idx="351">
                  <c:v>0.27769066196029601</c:v>
                </c:pt>
                <c:pt idx="352">
                  <c:v>0.27708755245465599</c:v>
                </c:pt>
                <c:pt idx="353">
                  <c:v>0.27648444294901597</c:v>
                </c:pt>
                <c:pt idx="354">
                  <c:v>0.27587498492226298</c:v>
                </c:pt>
                <c:pt idx="355">
                  <c:v>0.27547502809220598</c:v>
                </c:pt>
                <c:pt idx="356">
                  <c:v>0.275068722741037</c:v>
                </c:pt>
                <c:pt idx="357">
                  <c:v>0.27466876591098</c:v>
                </c:pt>
                <c:pt idx="358">
                  <c:v>0.27416088422202101</c:v>
                </c:pt>
                <c:pt idx="359">
                  <c:v>0.27355777471638099</c:v>
                </c:pt>
                <c:pt idx="360">
                  <c:v>0.272649936197362</c:v>
                </c:pt>
                <c:pt idx="361">
                  <c:v>0.27214840302951399</c:v>
                </c:pt>
                <c:pt idx="362">
                  <c:v>0.271640521340553</c:v>
                </c:pt>
                <c:pt idx="363">
                  <c:v>0.27143736866496898</c:v>
                </c:pt>
                <c:pt idx="364">
                  <c:v>0.27093583549712202</c:v>
                </c:pt>
                <c:pt idx="365">
                  <c:v>0.27042795380815998</c:v>
                </c:pt>
                <c:pt idx="366">
                  <c:v>0.270021648456991</c:v>
                </c:pt>
                <c:pt idx="367">
                  <c:v>0.269621691626936</c:v>
                </c:pt>
                <c:pt idx="368">
                  <c:v>0.26931696261355798</c:v>
                </c:pt>
                <c:pt idx="369">
                  <c:v>0.26881542944571002</c:v>
                </c:pt>
                <c:pt idx="370">
                  <c:v>0.26851070043233399</c:v>
                </c:pt>
                <c:pt idx="371">
                  <c:v>0.26770443825110801</c:v>
                </c:pt>
                <c:pt idx="372">
                  <c:v>0.26670137191541299</c:v>
                </c:pt>
                <c:pt idx="373">
                  <c:v>0.26629506656424401</c:v>
                </c:pt>
                <c:pt idx="374">
                  <c:v>0.26589510973418701</c:v>
                </c:pt>
                <c:pt idx="375">
                  <c:v>0.26538087952411399</c:v>
                </c:pt>
                <c:pt idx="376">
                  <c:v>0.26487934635626598</c:v>
                </c:pt>
                <c:pt idx="377">
                  <c:v>0.26437781318841902</c:v>
                </c:pt>
                <c:pt idx="378">
                  <c:v>0.26407308417504</c:v>
                </c:pt>
                <c:pt idx="379">
                  <c:v>0.26357155100719298</c:v>
                </c:pt>
                <c:pt idx="380">
                  <c:v>0.26317159417713598</c:v>
                </c:pt>
                <c:pt idx="381">
                  <c:v>0.26286686516376001</c:v>
                </c:pt>
                <c:pt idx="382">
                  <c:v>0.26225740713700701</c:v>
                </c:pt>
                <c:pt idx="383">
                  <c:v>0.26165429763136699</c:v>
                </c:pt>
                <c:pt idx="384">
                  <c:v>0.261044839604615</c:v>
                </c:pt>
                <c:pt idx="385">
                  <c:v>0.26023857742338902</c:v>
                </c:pt>
                <c:pt idx="386">
                  <c:v>0.26014334960670799</c:v>
                </c:pt>
                <c:pt idx="387">
                  <c:v>0.25943231524216498</c:v>
                </c:pt>
                <c:pt idx="388">
                  <c:v>0.258626053060939</c:v>
                </c:pt>
                <c:pt idx="389">
                  <c:v>0.25853082524425802</c:v>
                </c:pt>
                <c:pt idx="390">
                  <c:v>0.25792136721750603</c:v>
                </c:pt>
                <c:pt idx="391">
                  <c:v>0.25741983404965901</c:v>
                </c:pt>
                <c:pt idx="392">
                  <c:v>0.257216681374073</c:v>
                </c:pt>
                <c:pt idx="393">
                  <c:v>0.25681672454401799</c:v>
                </c:pt>
                <c:pt idx="394">
                  <c:v>0.25630884285505701</c:v>
                </c:pt>
                <c:pt idx="395">
                  <c:v>0.25590253750388797</c:v>
                </c:pt>
                <c:pt idx="396">
                  <c:v>0.25529942799824701</c:v>
                </c:pt>
                <c:pt idx="397">
                  <c:v>0.25499469898487098</c:v>
                </c:pt>
                <c:pt idx="398">
                  <c:v>0.25469631849260699</c:v>
                </c:pt>
                <c:pt idx="399">
                  <c:v>0.25398528412806198</c:v>
                </c:pt>
                <c:pt idx="400">
                  <c:v>0.25368690363579799</c:v>
                </c:pt>
                <c:pt idx="401">
                  <c:v>0.25328694680574099</c:v>
                </c:pt>
                <c:pt idx="402">
                  <c:v>0.25257591244119598</c:v>
                </c:pt>
                <c:pt idx="403">
                  <c:v>0.25196645441444399</c:v>
                </c:pt>
                <c:pt idx="404">
                  <c:v>0.25146492124659597</c:v>
                </c:pt>
                <c:pt idx="405">
                  <c:v>0.25156649758438698</c:v>
                </c:pt>
                <c:pt idx="406">
                  <c:v>0.25116019223322</c:v>
                </c:pt>
                <c:pt idx="407">
                  <c:v>0.25035393005199402</c:v>
                </c:pt>
                <c:pt idx="408">
                  <c:v>0.24995397322193699</c:v>
                </c:pt>
                <c:pt idx="409">
                  <c:v>0.24985239688414601</c:v>
                </c:pt>
                <c:pt idx="410">
                  <c:v>0.24995397322193699</c:v>
                </c:pt>
                <c:pt idx="411">
                  <c:v>0.24945244005408901</c:v>
                </c:pt>
                <c:pt idx="412">
                  <c:v>0.24884298202733701</c:v>
                </c:pt>
                <c:pt idx="413">
                  <c:v>0.24853825301396101</c:v>
                </c:pt>
                <c:pt idx="414">
                  <c:v>0.24793514350832099</c:v>
                </c:pt>
                <c:pt idx="415">
                  <c:v>0.24743361034047101</c:v>
                </c:pt>
                <c:pt idx="416">
                  <c:v>0.246925728651511</c:v>
                </c:pt>
                <c:pt idx="417">
                  <c:v>0.24622739132919</c:v>
                </c:pt>
                <c:pt idx="418">
                  <c:v>0.24601789013249301</c:v>
                </c:pt>
                <c:pt idx="419">
                  <c:v>0.24571316111911701</c:v>
                </c:pt>
                <c:pt idx="420">
                  <c:v>0.24511640013458799</c:v>
                </c:pt>
                <c:pt idx="421">
                  <c:v>0.24481167112121199</c:v>
                </c:pt>
                <c:pt idx="422">
                  <c:v>0.24410063675666699</c:v>
                </c:pt>
                <c:pt idx="423">
                  <c:v>0.24339595091323399</c:v>
                </c:pt>
                <c:pt idx="424">
                  <c:v>0.24339595091323399</c:v>
                </c:pt>
                <c:pt idx="425">
                  <c:v>0.24309757042096999</c:v>
                </c:pt>
                <c:pt idx="426">
                  <c:v>0.242894417745386</c:v>
                </c:pt>
                <c:pt idx="427">
                  <c:v>0.242183383380841</c:v>
                </c:pt>
                <c:pt idx="428">
                  <c:v>0.24158027387520101</c:v>
                </c:pt>
                <c:pt idx="429">
                  <c:v>0.24137712119961499</c:v>
                </c:pt>
                <c:pt idx="430">
                  <c:v>0.24057085901839201</c:v>
                </c:pt>
                <c:pt idx="431">
                  <c:v>0.24057085901839201</c:v>
                </c:pt>
                <c:pt idx="432">
                  <c:v>0.24087558803176801</c:v>
                </c:pt>
                <c:pt idx="433">
                  <c:v>0.24067243535618399</c:v>
                </c:pt>
                <c:pt idx="434">
                  <c:v>0.240069325850544</c:v>
                </c:pt>
                <c:pt idx="435">
                  <c:v>0.239364640007111</c:v>
                </c:pt>
                <c:pt idx="436">
                  <c:v>0.23945986782379</c:v>
                </c:pt>
                <c:pt idx="437">
                  <c:v>0.23916148733152501</c:v>
                </c:pt>
                <c:pt idx="438">
                  <c:v>0.23916148733152501</c:v>
                </c:pt>
                <c:pt idx="439">
                  <c:v>0.23855837782588499</c:v>
                </c:pt>
                <c:pt idx="440">
                  <c:v>0.23744738663128301</c:v>
                </c:pt>
                <c:pt idx="441">
                  <c:v>0.236641124450059</c:v>
                </c:pt>
                <c:pt idx="442">
                  <c:v>0.236641124450059</c:v>
                </c:pt>
                <c:pt idx="443">
                  <c:v>0.23623481909888999</c:v>
                </c:pt>
                <c:pt idx="444">
                  <c:v>0.236336395436683</c:v>
                </c:pt>
                <c:pt idx="445">
                  <c:v>0.23582851374772201</c:v>
                </c:pt>
                <c:pt idx="446">
                  <c:v>0.23542855691766701</c:v>
                </c:pt>
                <c:pt idx="447">
                  <c:v>0.234927023749817</c:v>
                </c:pt>
                <c:pt idx="448">
                  <c:v>0.23412076156859299</c:v>
                </c:pt>
                <c:pt idx="449">
                  <c:v>0.23371445621742401</c:v>
                </c:pt>
                <c:pt idx="450">
                  <c:v>0.233612879879632</c:v>
                </c:pt>
                <c:pt idx="451">
                  <c:v>0.23340972720404801</c:v>
                </c:pt>
                <c:pt idx="452">
                  <c:v>0.23331449938736701</c:v>
                </c:pt>
                <c:pt idx="453">
                  <c:v>0.23331449938736701</c:v>
                </c:pt>
                <c:pt idx="454">
                  <c:v>0.23300977037399101</c:v>
                </c:pt>
                <c:pt idx="455">
                  <c:v>0.23240031234723901</c:v>
                </c:pt>
                <c:pt idx="456">
                  <c:v>0.23170197502491799</c:v>
                </c:pt>
                <c:pt idx="457">
                  <c:v>0.23129566967374901</c:v>
                </c:pt>
                <c:pt idx="458">
                  <c:v>0.23089571284369401</c:v>
                </c:pt>
                <c:pt idx="459">
                  <c:v>0.23089571284369401</c:v>
                </c:pt>
                <c:pt idx="460">
                  <c:v>0.23059098383031601</c:v>
                </c:pt>
                <c:pt idx="461">
                  <c:v>0.23007675362024399</c:v>
                </c:pt>
                <c:pt idx="462">
                  <c:v>0.22967679679018699</c:v>
                </c:pt>
                <c:pt idx="463">
                  <c:v>0.22917526362234</c:v>
                </c:pt>
                <c:pt idx="464">
                  <c:v>0.228768958271171</c:v>
                </c:pt>
                <c:pt idx="465">
                  <c:v>0.22867373045448999</c:v>
                </c:pt>
                <c:pt idx="466">
                  <c:v>0.22817219728664201</c:v>
                </c:pt>
                <c:pt idx="467">
                  <c:v>0.22817219728664201</c:v>
                </c:pt>
                <c:pt idx="468">
                  <c:v>0.22756273925989001</c:v>
                </c:pt>
                <c:pt idx="469">
                  <c:v>0.22715643390872101</c:v>
                </c:pt>
                <c:pt idx="470">
                  <c:v>0.22706120609204</c:v>
                </c:pt>
                <c:pt idx="471">
                  <c:v>0.22715643390872101</c:v>
                </c:pt>
                <c:pt idx="472">
                  <c:v>0.22685170489534501</c:v>
                </c:pt>
                <c:pt idx="473">
                  <c:v>0.22614701905191201</c:v>
                </c:pt>
                <c:pt idx="474">
                  <c:v>0.22554390954627199</c:v>
                </c:pt>
                <c:pt idx="475">
                  <c:v>0.22523918053289599</c:v>
                </c:pt>
                <c:pt idx="476">
                  <c:v>0.22483922370283899</c:v>
                </c:pt>
                <c:pt idx="477">
                  <c:v>0.22453449468946299</c:v>
                </c:pt>
                <c:pt idx="478">
                  <c:v>0.22412818933829401</c:v>
                </c:pt>
                <c:pt idx="479">
                  <c:v>0.22453449468946299</c:v>
                </c:pt>
                <c:pt idx="480">
                  <c:v>0.223226699340389</c:v>
                </c:pt>
                <c:pt idx="481">
                  <c:v>0.223321927157068</c:v>
                </c:pt>
                <c:pt idx="482">
                  <c:v>0.22312512300259599</c:v>
                </c:pt>
                <c:pt idx="483">
                  <c:v>0.22352507983265299</c:v>
                </c:pt>
                <c:pt idx="484">
                  <c:v>0.22312512300259599</c:v>
                </c:pt>
                <c:pt idx="485">
                  <c:v>0.222921970327013</c:v>
                </c:pt>
                <c:pt idx="486">
                  <c:v>0.22211570814578699</c:v>
                </c:pt>
                <c:pt idx="487">
                  <c:v>0.221912555470204</c:v>
                </c:pt>
                <c:pt idx="488">
                  <c:v>0.221912555470204</c:v>
                </c:pt>
                <c:pt idx="489">
                  <c:v>0.221512598640147</c:v>
                </c:pt>
                <c:pt idx="490">
                  <c:v>0.22110629328897799</c:v>
                </c:pt>
                <c:pt idx="491">
                  <c:v>0.22080156427560199</c:v>
                </c:pt>
                <c:pt idx="492">
                  <c:v>0.22070633645892099</c:v>
                </c:pt>
                <c:pt idx="493">
                  <c:v>0.219189039913152</c:v>
                </c:pt>
                <c:pt idx="494">
                  <c:v>0.21908746357535899</c:v>
                </c:pt>
                <c:pt idx="495">
                  <c:v>0.21948742040541599</c:v>
                </c:pt>
                <c:pt idx="496">
                  <c:v>0.21959534526432101</c:v>
                </c:pt>
                <c:pt idx="497">
                  <c:v>0.21898588723756901</c:v>
                </c:pt>
                <c:pt idx="498">
                  <c:v>0.21898588723756901</c:v>
                </c:pt>
                <c:pt idx="499">
                  <c:v>0.218179625056343</c:v>
                </c:pt>
                <c:pt idx="500">
                  <c:v>0.218179625056343</c:v>
                </c:pt>
                <c:pt idx="501">
                  <c:v>0.21747493921291</c:v>
                </c:pt>
                <c:pt idx="502">
                  <c:v>0.21666232851057399</c:v>
                </c:pt>
                <c:pt idx="503">
                  <c:v>0.2164655243561</c:v>
                </c:pt>
                <c:pt idx="504">
                  <c:v>0.21687182970726901</c:v>
                </c:pt>
                <c:pt idx="505">
                  <c:v>0.21656710069389301</c:v>
                </c:pt>
                <c:pt idx="506">
                  <c:v>0.21656710069389301</c:v>
                </c:pt>
                <c:pt idx="507">
                  <c:v>0.216160795342724</c:v>
                </c:pt>
                <c:pt idx="508">
                  <c:v>0.21585606632934801</c:v>
                </c:pt>
                <c:pt idx="509">
                  <c:v>0.215049804148125</c:v>
                </c:pt>
                <c:pt idx="510">
                  <c:v>0.21485299999365101</c:v>
                </c:pt>
                <c:pt idx="511">
                  <c:v>0.21464984731806699</c:v>
                </c:pt>
                <c:pt idx="512">
                  <c:v>0.214345118304691</c:v>
                </c:pt>
                <c:pt idx="513">
                  <c:v>0.21454827098027501</c:v>
                </c:pt>
                <c:pt idx="514">
                  <c:v>0.21414831415021801</c:v>
                </c:pt>
                <c:pt idx="515">
                  <c:v>0.213342051968994</c:v>
                </c:pt>
                <c:pt idx="516">
                  <c:v>0.212631017604449</c:v>
                </c:pt>
                <c:pt idx="517">
                  <c:v>0.212326288591073</c:v>
                </c:pt>
                <c:pt idx="518">
                  <c:v>0.21242786492886601</c:v>
                </c:pt>
                <c:pt idx="519">
                  <c:v>0.212326288591073</c:v>
                </c:pt>
                <c:pt idx="520">
                  <c:v>0.211926331761016</c:v>
                </c:pt>
                <c:pt idx="521">
                  <c:v>0.211323222255375</c:v>
                </c:pt>
                <c:pt idx="522">
                  <c:v>0.211323222255375</c:v>
                </c:pt>
                <c:pt idx="523">
                  <c:v>0.21121529739647099</c:v>
                </c:pt>
                <c:pt idx="524">
                  <c:v>0.21101849324199901</c:v>
                </c:pt>
                <c:pt idx="525">
                  <c:v>0.210923265425318</c:v>
                </c:pt>
                <c:pt idx="526">
                  <c:v>0.21081534056641399</c:v>
                </c:pt>
                <c:pt idx="527">
                  <c:v>0.21040903521524701</c:v>
                </c:pt>
                <c:pt idx="528">
                  <c:v>0.21011700324409499</c:v>
                </c:pt>
                <c:pt idx="529">
                  <c:v>0.20971069789292601</c:v>
                </c:pt>
                <c:pt idx="530">
                  <c:v>0.20930439254175701</c:v>
                </c:pt>
                <c:pt idx="531">
                  <c:v>0.20900601204949301</c:v>
                </c:pt>
                <c:pt idx="532">
                  <c:v>0.208898087190588</c:v>
                </c:pt>
                <c:pt idx="533">
                  <c:v>0.20859970669832401</c:v>
                </c:pt>
                <c:pt idx="534">
                  <c:v>0.20859970669832401</c:v>
                </c:pt>
                <c:pt idx="535">
                  <c:v>0.20839655402274099</c:v>
                </c:pt>
                <c:pt idx="536">
                  <c:v>0.20789502085489101</c:v>
                </c:pt>
                <c:pt idx="537">
                  <c:v>0.20759029184151501</c:v>
                </c:pt>
                <c:pt idx="538">
                  <c:v>0.20708875867366699</c:v>
                </c:pt>
                <c:pt idx="539">
                  <c:v>0.20668245332249799</c:v>
                </c:pt>
                <c:pt idx="540">
                  <c:v>0.206479300646915</c:v>
                </c:pt>
                <c:pt idx="541">
                  <c:v>0.20618092015465</c:v>
                </c:pt>
                <c:pt idx="542">
                  <c:v>0.20597776747906499</c:v>
                </c:pt>
                <c:pt idx="543">
                  <c:v>0.205774614803482</c:v>
                </c:pt>
                <c:pt idx="544">
                  <c:v>0.20536830945231299</c:v>
                </c:pt>
                <c:pt idx="545">
                  <c:v>0.20496200410114401</c:v>
                </c:pt>
                <c:pt idx="546">
                  <c:v>0.20456204727108901</c:v>
                </c:pt>
                <c:pt idx="547">
                  <c:v>0.204460470933296</c:v>
                </c:pt>
                <c:pt idx="548">
                  <c:v>0.204365243116615</c:v>
                </c:pt>
                <c:pt idx="549">
                  <c:v>0.20456204727108901</c:v>
                </c:pt>
                <c:pt idx="550">
                  <c:v>0.204460470933296</c:v>
                </c:pt>
                <c:pt idx="551">
                  <c:v>0.20426366677882499</c:v>
                </c:pt>
                <c:pt idx="552">
                  <c:v>0.20325425192201599</c:v>
                </c:pt>
                <c:pt idx="553">
                  <c:v>0.20305109924643</c:v>
                </c:pt>
                <c:pt idx="554">
                  <c:v>0.20244798974079001</c:v>
                </c:pt>
                <c:pt idx="555">
                  <c:v>0.202041684389621</c:v>
                </c:pt>
                <c:pt idx="556">
                  <c:v>0.20194010805182999</c:v>
                </c:pt>
                <c:pt idx="557">
                  <c:v>0.201432226362869</c:v>
                </c:pt>
                <c:pt idx="558">
                  <c:v>0.201336998546188</c:v>
                </c:pt>
                <c:pt idx="559">
                  <c:v>0.201032269532812</c:v>
                </c:pt>
                <c:pt idx="560">
                  <c:v>0.20123542220839699</c:v>
                </c:pt>
                <c:pt idx="561">
                  <c:v>0.20073388904054701</c:v>
                </c:pt>
                <c:pt idx="562">
                  <c:v>0.19971812566262601</c:v>
                </c:pt>
                <c:pt idx="563">
                  <c:v>0.199622897845948</c:v>
                </c:pt>
                <c:pt idx="564">
                  <c:v>0.19971812566262601</c:v>
                </c:pt>
                <c:pt idx="565">
                  <c:v>0.19901343981919301</c:v>
                </c:pt>
                <c:pt idx="566">
                  <c:v>0.19871505932692901</c:v>
                </c:pt>
                <c:pt idx="567">
                  <c:v>0.198607134468027</c:v>
                </c:pt>
                <c:pt idx="568">
                  <c:v>0.198911863481403</c:v>
                </c:pt>
                <c:pt idx="569">
                  <c:v>0.198607134468027</c:v>
                </c:pt>
                <c:pt idx="570">
                  <c:v>0.19841033031355301</c:v>
                </c:pt>
                <c:pt idx="571">
                  <c:v>0.19770564447012001</c:v>
                </c:pt>
                <c:pt idx="572">
                  <c:v>0.19699461010557501</c:v>
                </c:pt>
                <c:pt idx="573">
                  <c:v>0.19668988109219901</c:v>
                </c:pt>
                <c:pt idx="574">
                  <c:v>0.19668988109219901</c:v>
                </c:pt>
                <c:pt idx="575">
                  <c:v>0.196493076937727</c:v>
                </c:pt>
                <c:pt idx="576">
                  <c:v>0.196188347924351</c:v>
                </c:pt>
                <c:pt idx="577">
                  <c:v>0.195883618910975</c:v>
                </c:pt>
                <c:pt idx="578">
                  <c:v>0.195483662080918</c:v>
                </c:pt>
                <c:pt idx="579">
                  <c:v>0.19498212891307001</c:v>
                </c:pt>
                <c:pt idx="580">
                  <c:v>0.19437267088631599</c:v>
                </c:pt>
                <c:pt idx="581">
                  <c:v>0.194175866731844</c:v>
                </c:pt>
                <c:pt idx="582">
                  <c:v>0.193769561380675</c:v>
                </c:pt>
                <c:pt idx="583">
                  <c:v>0.193464832367299</c:v>
                </c:pt>
                <c:pt idx="584">
                  <c:v>0.19326802821282801</c:v>
                </c:pt>
                <c:pt idx="585">
                  <c:v>0.19296329919945199</c:v>
                </c:pt>
                <c:pt idx="586">
                  <c:v>0.19286807138277101</c:v>
                </c:pt>
                <c:pt idx="587">
                  <c:v>0.19265857018607599</c:v>
                </c:pt>
                <c:pt idx="588">
                  <c:v>0.19225861335601899</c:v>
                </c:pt>
                <c:pt idx="589">
                  <c:v>0.19215703701822601</c:v>
                </c:pt>
                <c:pt idx="590">
                  <c:v>0.19145235117479301</c:v>
                </c:pt>
                <c:pt idx="591">
                  <c:v>0.19114762216141701</c:v>
                </c:pt>
                <c:pt idx="592">
                  <c:v>0.19023978364239999</c:v>
                </c:pt>
                <c:pt idx="593">
                  <c:v>0.18993505462902399</c:v>
                </c:pt>
                <c:pt idx="594">
                  <c:v>0.18953509779896699</c:v>
                </c:pt>
                <c:pt idx="595">
                  <c:v>0.18953509779896699</c:v>
                </c:pt>
                <c:pt idx="596">
                  <c:v>0.189331945123384</c:v>
                </c:pt>
                <c:pt idx="597">
                  <c:v>0.18882406343442201</c:v>
                </c:pt>
                <c:pt idx="598">
                  <c:v>0.18872883561774301</c:v>
                </c:pt>
                <c:pt idx="599">
                  <c:v>0.18812572611210299</c:v>
                </c:pt>
                <c:pt idx="600">
                  <c:v>0.18771942076093401</c:v>
                </c:pt>
                <c:pt idx="601">
                  <c:v>0.18721153907197199</c:v>
                </c:pt>
                <c:pt idx="602">
                  <c:v>0.186608429566332</c:v>
                </c:pt>
                <c:pt idx="603">
                  <c:v>0.186208472736275</c:v>
                </c:pt>
                <c:pt idx="604">
                  <c:v>0.185903743722899</c:v>
                </c:pt>
                <c:pt idx="605">
                  <c:v>0.18540221055505099</c:v>
                </c:pt>
                <c:pt idx="606">
                  <c:v>0.18499590520388201</c:v>
                </c:pt>
                <c:pt idx="607">
                  <c:v>0.18469117619050601</c:v>
                </c:pt>
                <c:pt idx="608">
                  <c:v>0.18408806668486599</c:v>
                </c:pt>
                <c:pt idx="609">
                  <c:v>0.18368176133369701</c:v>
                </c:pt>
                <c:pt idx="610">
                  <c:v>0.18337703232032099</c:v>
                </c:pt>
                <c:pt idx="611">
                  <c:v>0.182875499152473</c:v>
                </c:pt>
                <c:pt idx="612">
                  <c:v>0.18237396598462299</c:v>
                </c:pt>
                <c:pt idx="613">
                  <c:v>0.18237396598462299</c:v>
                </c:pt>
                <c:pt idx="614">
                  <c:v>0.18217081330904</c:v>
                </c:pt>
                <c:pt idx="615">
                  <c:v>0.181764507957871</c:v>
                </c:pt>
                <c:pt idx="616">
                  <c:v>0.181466127465607</c:v>
                </c:pt>
                <c:pt idx="617">
                  <c:v>0.18136455112781399</c:v>
                </c:pt>
                <c:pt idx="618">
                  <c:v>0.180456712608798</c:v>
                </c:pt>
                <c:pt idx="619">
                  <c:v>0.17995517944094799</c:v>
                </c:pt>
                <c:pt idx="620">
                  <c:v>0.17954887408978101</c:v>
                </c:pt>
                <c:pt idx="621">
                  <c:v>0.17904099240082</c:v>
                </c:pt>
                <c:pt idx="622">
                  <c:v>0.17843788289517901</c:v>
                </c:pt>
                <c:pt idx="623">
                  <c:v>0.178037926065122</c:v>
                </c:pt>
                <c:pt idx="624">
                  <c:v>0.17742846803837001</c:v>
                </c:pt>
                <c:pt idx="625">
                  <c:v>0.17723166388389899</c:v>
                </c:pt>
                <c:pt idx="626">
                  <c:v>0.17642540170267301</c:v>
                </c:pt>
                <c:pt idx="627">
                  <c:v>0.17571436733812801</c:v>
                </c:pt>
                <c:pt idx="628">
                  <c:v>0.174908105156904</c:v>
                </c:pt>
                <c:pt idx="629">
                  <c:v>0.174603376143528</c:v>
                </c:pt>
                <c:pt idx="630">
                  <c:v>0.174298647130152</c:v>
                </c:pt>
                <c:pt idx="631">
                  <c:v>0.17400661515899901</c:v>
                </c:pt>
                <c:pt idx="632">
                  <c:v>0.173600309807831</c:v>
                </c:pt>
                <c:pt idx="633">
                  <c:v>0.17309242811886899</c:v>
                </c:pt>
                <c:pt idx="634">
                  <c:v>0.17268612276770001</c:v>
                </c:pt>
                <c:pt idx="635">
                  <c:v>0.171784632769795</c:v>
                </c:pt>
                <c:pt idx="636">
                  <c:v>0.17137832741862899</c:v>
                </c:pt>
                <c:pt idx="637">
                  <c:v>0.17087679425077901</c:v>
                </c:pt>
                <c:pt idx="638">
                  <c:v>0.17017210840734601</c:v>
                </c:pt>
                <c:pt idx="639">
                  <c:v>0.16996260721065101</c:v>
                </c:pt>
                <c:pt idx="640">
                  <c:v>0.16966422671838599</c:v>
                </c:pt>
                <c:pt idx="641">
                  <c:v>0.169156345029425</c:v>
                </c:pt>
                <c:pt idx="642">
                  <c:v>0.16885161601604901</c:v>
                </c:pt>
                <c:pt idx="643">
                  <c:v>0.168451659185992</c:v>
                </c:pt>
                <c:pt idx="644">
                  <c:v>0.16754382066697501</c:v>
                </c:pt>
                <c:pt idx="645">
                  <c:v>0.167042287499128</c:v>
                </c:pt>
                <c:pt idx="646">
                  <c:v>0.16654075433127799</c:v>
                </c:pt>
                <c:pt idx="647">
                  <c:v>0.166032872642318</c:v>
                </c:pt>
                <c:pt idx="648">
                  <c:v>0.16542976313667801</c:v>
                </c:pt>
                <c:pt idx="649">
                  <c:v>0.164921881447716</c:v>
                </c:pt>
                <c:pt idx="650">
                  <c:v>0.16381723877422799</c:v>
                </c:pt>
                <c:pt idx="651">
                  <c:v>0.163207780747474</c:v>
                </c:pt>
                <c:pt idx="652">
                  <c:v>0.16280147539630699</c:v>
                </c:pt>
                <c:pt idx="653">
                  <c:v>0.16209678955287399</c:v>
                </c:pt>
                <c:pt idx="654">
                  <c:v>0.16129052737164801</c:v>
                </c:pt>
                <c:pt idx="655">
                  <c:v>0.16068741786600799</c:v>
                </c:pt>
                <c:pt idx="656">
                  <c:v>0.16028746103595101</c:v>
                </c:pt>
                <c:pt idx="657">
                  <c:v>0.15957642667140601</c:v>
                </c:pt>
                <c:pt idx="658">
                  <c:v>0.159481198854727</c:v>
                </c:pt>
                <c:pt idx="659">
                  <c:v>0.159176469841351</c:v>
                </c:pt>
                <c:pt idx="660">
                  <c:v>0.158770164490182</c:v>
                </c:pt>
                <c:pt idx="661">
                  <c:v>0.158065478646749</c:v>
                </c:pt>
                <c:pt idx="662">
                  <c:v>0.157456020619997</c:v>
                </c:pt>
                <c:pt idx="663">
                  <c:v>0.15664975843877099</c:v>
                </c:pt>
                <c:pt idx="664">
                  <c:v>0.15624345308760201</c:v>
                </c:pt>
                <c:pt idx="665">
                  <c:v>0.155341963089697</c:v>
                </c:pt>
                <c:pt idx="666">
                  <c:v>0.15493565773853099</c:v>
                </c:pt>
                <c:pt idx="667">
                  <c:v>0.154326199711776</c:v>
                </c:pt>
                <c:pt idx="668">
                  <c:v>0.15372943872724801</c:v>
                </c:pt>
                <c:pt idx="669">
                  <c:v>0.153323133376079</c:v>
                </c:pt>
                <c:pt idx="670">
                  <c:v>0.152713675349327</c:v>
                </c:pt>
                <c:pt idx="671">
                  <c:v>0.15201533802700801</c:v>
                </c:pt>
                <c:pt idx="672">
                  <c:v>0.151304303662463</c:v>
                </c:pt>
                <c:pt idx="673">
                  <c:v>0.15059961781903</c:v>
                </c:pt>
                <c:pt idx="674">
                  <c:v>0.150199660988972</c:v>
                </c:pt>
                <c:pt idx="675">
                  <c:v>0.149894931975596</c:v>
                </c:pt>
                <c:pt idx="676">
                  <c:v>0.149488626624427</c:v>
                </c:pt>
                <c:pt idx="677">
                  <c:v>0.14929182246995601</c:v>
                </c:pt>
                <c:pt idx="678">
                  <c:v>0.14848556028873</c:v>
                </c:pt>
                <c:pt idx="679">
                  <c:v>0.147876102261978</c:v>
                </c:pt>
                <c:pt idx="680">
                  <c:v>0.14726664423522601</c:v>
                </c:pt>
                <c:pt idx="681">
                  <c:v>0.14666353472958499</c:v>
                </c:pt>
                <c:pt idx="682">
                  <c:v>0.146060425223945</c:v>
                </c:pt>
                <c:pt idx="683">
                  <c:v>0.145457315718302</c:v>
                </c:pt>
                <c:pt idx="684">
                  <c:v>0.14474628135376</c:v>
                </c:pt>
                <c:pt idx="685">
                  <c:v>0.14424474818590999</c:v>
                </c:pt>
                <c:pt idx="686">
                  <c:v>0.14343848600468601</c:v>
                </c:pt>
                <c:pt idx="687">
                  <c:v>0.14313375699130801</c:v>
                </c:pt>
                <c:pt idx="688">
                  <c:v>0.14282902797793201</c:v>
                </c:pt>
                <c:pt idx="689">
                  <c:v>0.142327494810084</c:v>
                </c:pt>
                <c:pt idx="690">
                  <c:v>0.14152123262885799</c:v>
                </c:pt>
                <c:pt idx="691">
                  <c:v>0.14081654678542699</c:v>
                </c:pt>
                <c:pt idx="692">
                  <c:v>0.140619742630953</c:v>
                </c:pt>
                <c:pt idx="693">
                  <c:v>0.14041024143425801</c:v>
                </c:pt>
                <c:pt idx="694">
                  <c:v>0.13980078340750399</c:v>
                </c:pt>
                <c:pt idx="695">
                  <c:v>0.13879771707180899</c:v>
                </c:pt>
                <c:pt idx="696">
                  <c:v>0.13799145489058301</c:v>
                </c:pt>
                <c:pt idx="697">
                  <c:v>0.13759149806052601</c:v>
                </c:pt>
                <c:pt idx="698">
                  <c:v>0.13708361637156599</c:v>
                </c:pt>
                <c:pt idx="699">
                  <c:v>0.13627100566922901</c:v>
                </c:pt>
                <c:pt idx="700">
                  <c:v>0.13576947250138099</c:v>
                </c:pt>
                <c:pt idx="701">
                  <c:v>0.13506478665794799</c:v>
                </c:pt>
                <c:pt idx="702">
                  <c:v>0.13465848130677899</c:v>
                </c:pt>
                <c:pt idx="703">
                  <c:v>0.13436010081451499</c:v>
                </c:pt>
                <c:pt idx="704">
                  <c:v>0.13385221912555501</c:v>
                </c:pt>
                <c:pt idx="705">
                  <c:v>0.13324910961991501</c:v>
                </c:pt>
                <c:pt idx="706">
                  <c:v>0.13264600011427199</c:v>
                </c:pt>
                <c:pt idx="707">
                  <c:v>0.13193496574972699</c:v>
                </c:pt>
                <c:pt idx="708">
                  <c:v>0.13153500891967301</c:v>
                </c:pt>
                <c:pt idx="709">
                  <c:v>0.13123662842740799</c:v>
                </c:pt>
                <c:pt idx="710">
                  <c:v>0.130728746738447</c:v>
                </c:pt>
                <c:pt idx="711">
                  <c:v>0.13002406089501301</c:v>
                </c:pt>
                <c:pt idx="712">
                  <c:v>0.12941460286826101</c:v>
                </c:pt>
                <c:pt idx="713">
                  <c:v>0.12881149336262099</c:v>
                </c:pt>
                <c:pt idx="714">
                  <c:v>0.12840518801145201</c:v>
                </c:pt>
                <c:pt idx="715">
                  <c:v>0.128208383856981</c:v>
                </c:pt>
                <c:pt idx="716">
                  <c:v>0.12770685068913301</c:v>
                </c:pt>
                <c:pt idx="717">
                  <c:v>0.12709739266237899</c:v>
                </c:pt>
                <c:pt idx="718">
                  <c:v>0.126494283156738</c:v>
                </c:pt>
                <c:pt idx="719">
                  <c:v>0.125884825129986</c:v>
                </c:pt>
                <c:pt idx="720">
                  <c:v>0.125484868299929</c:v>
                </c:pt>
                <c:pt idx="721">
                  <c:v>0.124875410273177</c:v>
                </c:pt>
                <c:pt idx="722">
                  <c:v>0.124678606118705</c:v>
                </c:pt>
                <c:pt idx="723">
                  <c:v>0.124373877105329</c:v>
                </c:pt>
                <c:pt idx="724">
                  <c:v>0.123770767599687</c:v>
                </c:pt>
                <c:pt idx="725">
                  <c:v>0.123066081756256</c:v>
                </c:pt>
                <c:pt idx="726">
                  <c:v>0.122456623729501</c:v>
                </c:pt>
                <c:pt idx="727">
                  <c:v>0.12205031837833499</c:v>
                </c:pt>
                <c:pt idx="728">
                  <c:v>0.12145355739380601</c:v>
                </c:pt>
                <c:pt idx="729">
                  <c:v>0.12064729521258</c:v>
                </c:pt>
                <c:pt idx="730">
                  <c:v>0.120037837185828</c:v>
                </c:pt>
                <c:pt idx="731">
                  <c:v>0.119733108172452</c:v>
                </c:pt>
                <c:pt idx="732">
                  <c:v>0.11963153183465899</c:v>
                </c:pt>
                <c:pt idx="733">
                  <c:v>0.11923157500460201</c:v>
                </c:pt>
                <c:pt idx="734">
                  <c:v>0.118825269653433</c:v>
                </c:pt>
                <c:pt idx="735">
                  <c:v>0.118120583810002</c:v>
                </c:pt>
                <c:pt idx="736">
                  <c:v>0.11751747430436001</c:v>
                </c:pt>
                <c:pt idx="737">
                  <c:v>0.116812788460929</c:v>
                </c:pt>
                <c:pt idx="738">
                  <c:v>0.116101754096384</c:v>
                </c:pt>
                <c:pt idx="739">
                  <c:v>0.115600220928534</c:v>
                </c:pt>
                <c:pt idx="740">
                  <c:v>0.11499076290178201</c:v>
                </c:pt>
                <c:pt idx="741">
                  <c:v>0.11448922973393399</c:v>
                </c:pt>
                <c:pt idx="742">
                  <c:v>0.114184500720558</c:v>
                </c:pt>
                <c:pt idx="743">
                  <c:v>0.113479814877125</c:v>
                </c:pt>
                <c:pt idx="744">
                  <c:v>0.113073509525956</c:v>
                </c:pt>
                <c:pt idx="745">
                  <c:v>0.112470400020316</c:v>
                </c:pt>
                <c:pt idx="746">
                  <c:v>0.111968866852466</c:v>
                </c:pt>
                <c:pt idx="747">
                  <c:v>0.11166413783909</c:v>
                </c:pt>
                <c:pt idx="748">
                  <c:v>0.111264181009035</c:v>
                </c:pt>
                <c:pt idx="749">
                  <c:v>0.11085787565786601</c:v>
                </c:pt>
                <c:pt idx="750">
                  <c:v>0.11034999396890401</c:v>
                </c:pt>
                <c:pt idx="751">
                  <c:v>0.10984846080105699</c:v>
                </c:pt>
                <c:pt idx="752">
                  <c:v>0.10914377495762401</c:v>
                </c:pt>
                <c:pt idx="753">
                  <c:v>0.108540665451983</c:v>
                </c:pt>
                <c:pt idx="754">
                  <c:v>0.107829631087438</c:v>
                </c:pt>
                <c:pt idx="755">
                  <c:v>0.107328097919589</c:v>
                </c:pt>
                <c:pt idx="756">
                  <c:v>0.106718639892836</c:v>
                </c:pt>
                <c:pt idx="757">
                  <c:v>0.106217106724989</c:v>
                </c:pt>
                <c:pt idx="758">
                  <c:v>0.10560764869823699</c:v>
                </c:pt>
                <c:pt idx="759">
                  <c:v>0.104801386517011</c:v>
                </c:pt>
                <c:pt idx="760">
                  <c:v>0.104096700673577</c:v>
                </c:pt>
                <c:pt idx="761">
                  <c:v>0.10369039532240901</c:v>
                </c:pt>
                <c:pt idx="762">
                  <c:v>0.103290438492354</c:v>
                </c:pt>
                <c:pt idx="763">
                  <c:v>0.102884133141185</c:v>
                </c:pt>
                <c:pt idx="764">
                  <c:v>0.10248417631112799</c:v>
                </c:pt>
                <c:pt idx="765">
                  <c:v>0.101785838988806</c:v>
                </c:pt>
                <c:pt idx="766">
                  <c:v>0.101576337792111</c:v>
                </c:pt>
                <c:pt idx="767">
                  <c:v>0.10137953363764</c:v>
                </c:pt>
                <c:pt idx="768">
                  <c:v>0.100770075610885</c:v>
                </c:pt>
                <c:pt idx="769">
                  <c:v>9.9868585612980801E-2</c:v>
                </c:pt>
                <c:pt idx="770">
                  <c:v>9.9157551248435796E-2</c:v>
                </c:pt>
                <c:pt idx="771">
                  <c:v>9.8452865405002796E-2</c:v>
                </c:pt>
                <c:pt idx="772">
                  <c:v>9.7849755899362303E-2</c:v>
                </c:pt>
                <c:pt idx="773">
                  <c:v>9.7443450548195698E-2</c:v>
                </c:pt>
                <c:pt idx="774">
                  <c:v>9.7240297872610099E-2</c:v>
                </c:pt>
                <c:pt idx="775">
                  <c:v>9.6935568859234003E-2</c:v>
                </c:pt>
                <c:pt idx="776">
                  <c:v>9.6332459353593705E-2</c:v>
                </c:pt>
                <c:pt idx="777">
                  <c:v>9.5627773510160594E-2</c:v>
                </c:pt>
                <c:pt idx="778">
                  <c:v>9.4923087666727399E-2</c:v>
                </c:pt>
                <c:pt idx="779">
                  <c:v>9.3812096472127599E-2</c:v>
                </c:pt>
                <c:pt idx="780">
                  <c:v>9.2904257953108901E-2</c:v>
                </c:pt>
                <c:pt idx="781">
                  <c:v>9.2701105277525606E-2</c:v>
                </c:pt>
                <c:pt idx="782">
                  <c:v>9.1894843096299694E-2</c:v>
                </c:pt>
                <c:pt idx="783">
                  <c:v>9.1088580915076003E-2</c:v>
                </c:pt>
                <c:pt idx="784">
                  <c:v>9.0580699226114295E-2</c:v>
                </c:pt>
                <c:pt idx="785">
                  <c:v>9.0485471409435594E-2</c:v>
                </c:pt>
                <c:pt idx="786">
                  <c:v>9.0485471409435594E-2</c:v>
                </c:pt>
                <c:pt idx="787">
                  <c:v>8.8968174863664803E-2</c:v>
                </c:pt>
                <c:pt idx="788">
                  <c:v>8.7552454655689005E-2</c:v>
                </c:pt>
                <c:pt idx="789">
                  <c:v>8.5635201279861003E-2</c:v>
                </c:pt>
                <c:pt idx="790">
                  <c:v>8.6244659306615401E-2</c:v>
                </c:pt>
                <c:pt idx="791">
                  <c:v>8.6746192474462996E-2</c:v>
                </c:pt>
                <c:pt idx="792">
                  <c:v>8.5939930293237099E-2</c:v>
                </c:pt>
                <c:pt idx="793">
                  <c:v>8.5844702476558302E-2</c:v>
                </c:pt>
                <c:pt idx="794">
                  <c:v>8.5343169308708403E-2</c:v>
                </c:pt>
                <c:pt idx="795">
                  <c:v>8.4022676917411401E-2</c:v>
                </c:pt>
                <c:pt idx="796">
                  <c:v>8.3622720087356495E-2</c:v>
                </c:pt>
                <c:pt idx="797">
                  <c:v>8.2911685722811601E-2</c:v>
                </c:pt>
                <c:pt idx="798">
                  <c:v>8.1908619387114107E-2</c:v>
                </c:pt>
                <c:pt idx="799">
                  <c:v>8.1299161360361999E-2</c:v>
                </c:pt>
                <c:pt idx="800">
                  <c:v>8.1000780868097699E-2</c:v>
                </c:pt>
                <c:pt idx="801">
                  <c:v>8.0492899179136004E-2</c:v>
                </c:pt>
                <c:pt idx="802">
                  <c:v>7.9991366011288395E-2</c:v>
                </c:pt>
                <c:pt idx="803">
                  <c:v>7.9686636997910107E-2</c:v>
                </c:pt>
                <c:pt idx="804">
                  <c:v>7.9185103830062498E-2</c:v>
                </c:pt>
                <c:pt idx="805">
                  <c:v>7.8074112635460505E-2</c:v>
                </c:pt>
                <c:pt idx="806">
                  <c:v>7.6963121440860705E-2</c:v>
                </c:pt>
                <c:pt idx="807">
                  <c:v>7.6664740948596405E-2</c:v>
                </c:pt>
                <c:pt idx="808">
                  <c:v>7.6360011935220407E-2</c:v>
                </c:pt>
                <c:pt idx="809">
                  <c:v>7.5655326091787101E-2</c:v>
                </c:pt>
                <c:pt idx="810">
                  <c:v>7.4747487572770693E-2</c:v>
                </c:pt>
                <c:pt idx="811">
                  <c:v>7.3941225391544796E-2</c:v>
                </c:pt>
                <c:pt idx="812">
                  <c:v>7.3738072715961597E-2</c:v>
                </c:pt>
                <c:pt idx="813">
                  <c:v>7.36364963781687E-2</c:v>
                </c:pt>
                <c:pt idx="814">
                  <c:v>7.2735006380264103E-2</c:v>
                </c:pt>
                <c:pt idx="815">
                  <c:v>7.1516090326757403E-2</c:v>
                </c:pt>
                <c:pt idx="816">
                  <c:v>7.1014557158909905E-2</c:v>
                </c:pt>
                <c:pt idx="817">
                  <c:v>7.0912980821117105E-2</c:v>
                </c:pt>
                <c:pt idx="818">
                  <c:v>7.0106718639893401E-2</c:v>
                </c:pt>
                <c:pt idx="819">
                  <c:v>6.9497260613139003E-2</c:v>
                </c:pt>
                <c:pt idx="820">
                  <c:v>6.8995727445291394E-2</c:v>
                </c:pt>
                <c:pt idx="821">
                  <c:v>6.8291041601858296E-2</c:v>
                </c:pt>
                <c:pt idx="822">
                  <c:v>6.7687932096217804E-2</c:v>
                </c:pt>
                <c:pt idx="823">
                  <c:v>6.6983246252784706E-2</c:v>
                </c:pt>
                <c:pt idx="824">
                  <c:v>6.5567526044806701E-2</c:v>
                </c:pt>
                <c:pt idx="825">
                  <c:v>6.4659687525790197E-2</c:v>
                </c:pt>
                <c:pt idx="826">
                  <c:v>6.4659687525790197E-2</c:v>
                </c:pt>
                <c:pt idx="827">
                  <c:v>6.4354958512414101E-2</c:v>
                </c:pt>
                <c:pt idx="828">
                  <c:v>6.3243967317812094E-2</c:v>
                </c:pt>
                <c:pt idx="829">
                  <c:v>6.2240900982116897E-2</c:v>
                </c:pt>
                <c:pt idx="830">
                  <c:v>6.2342477319907399E-2</c:v>
                </c:pt>
                <c:pt idx="831">
                  <c:v>6.1936171968740801E-2</c:v>
                </c:pt>
                <c:pt idx="832">
                  <c:v>6.0520451760762699E-2</c:v>
                </c:pt>
                <c:pt idx="833">
                  <c:v>5.9917342255122401E-2</c:v>
                </c:pt>
                <c:pt idx="834">
                  <c:v>5.9314232749481902E-2</c:v>
                </c:pt>
                <c:pt idx="835">
                  <c:v>5.8209590075991698E-2</c:v>
                </c:pt>
                <c:pt idx="836">
                  <c:v>5.7904861062615602E-2</c:v>
                </c:pt>
                <c:pt idx="837">
                  <c:v>5.7498555711446797E-2</c:v>
                </c:pt>
                <c:pt idx="838">
                  <c:v>5.6793869868013602E-2</c:v>
                </c:pt>
                <c:pt idx="839">
                  <c:v>5.5682878673413802E-2</c:v>
                </c:pt>
                <c:pt idx="840">
                  <c:v>5.50797691677712E-2</c:v>
                </c:pt>
                <c:pt idx="841">
                  <c:v>5.4571887478811802E-2</c:v>
                </c:pt>
                <c:pt idx="842">
                  <c:v>5.4273506986547503E-2</c:v>
                </c:pt>
                <c:pt idx="843">
                  <c:v>5.3765625297585898E-2</c:v>
                </c:pt>
                <c:pt idx="844">
                  <c:v>5.3162515791945503E-2</c:v>
                </c:pt>
                <c:pt idx="845">
                  <c:v>5.2153100935136303E-2</c:v>
                </c:pt>
                <c:pt idx="846">
                  <c:v>5.1245262416119798E-2</c:v>
                </c:pt>
                <c:pt idx="847">
                  <c:v>5.0331075375991602E-2</c:v>
                </c:pt>
                <c:pt idx="848">
                  <c:v>4.95248131947656E-2</c:v>
                </c:pt>
                <c:pt idx="849">
                  <c:v>4.8928052210237001E-2</c:v>
                </c:pt>
                <c:pt idx="850">
                  <c:v>4.8217017845692101E-2</c:v>
                </c:pt>
                <c:pt idx="851">
                  <c:v>4.7315527847787503E-2</c:v>
                </c:pt>
                <c:pt idx="852">
                  <c:v>4.6909222496618497E-2</c:v>
                </c:pt>
                <c:pt idx="853">
                  <c:v>4.6299764469866403E-2</c:v>
                </c:pt>
                <c:pt idx="854">
                  <c:v>4.5798231302018801E-2</c:v>
                </c:pt>
                <c:pt idx="855">
                  <c:v>4.5398274471961798E-2</c:v>
                </c:pt>
                <c:pt idx="856">
                  <c:v>4.4592012290735797E-2</c:v>
                </c:pt>
                <c:pt idx="857">
                  <c:v>4.4084130601776399E-2</c:v>
                </c:pt>
                <c:pt idx="858">
                  <c:v>4.3481021096136101E-2</c:v>
                </c:pt>
                <c:pt idx="859">
                  <c:v>4.2573182577119603E-2</c:v>
                </c:pt>
                <c:pt idx="860">
                  <c:v>4.1658995536989103E-2</c:v>
                </c:pt>
                <c:pt idx="861">
                  <c:v>4.0960658214667697E-2</c:v>
                </c:pt>
                <c:pt idx="862">
                  <c:v>4.0046471174539501E-2</c:v>
                </c:pt>
                <c:pt idx="863">
                  <c:v>3.9544938006691899E-2</c:v>
                </c:pt>
                <c:pt idx="864">
                  <c:v>3.8935479979937501E-2</c:v>
                </c:pt>
                <c:pt idx="865">
                  <c:v>3.8237142657618399E-2</c:v>
                </c:pt>
                <c:pt idx="866">
                  <c:v>3.7627684630866201E-2</c:v>
                </c:pt>
                <c:pt idx="867">
                  <c:v>3.7024575125223502E-2</c:v>
                </c:pt>
                <c:pt idx="868">
                  <c:v>3.6015160268414302E-2</c:v>
                </c:pt>
                <c:pt idx="869">
                  <c:v>3.5405702241662201E-2</c:v>
                </c:pt>
                <c:pt idx="870">
                  <c:v>3.4802592736021799E-2</c:v>
                </c:pt>
                <c:pt idx="871">
                  <c:v>3.3901102738117098E-2</c:v>
                </c:pt>
                <c:pt idx="872">
                  <c:v>3.3596373724741002E-2</c:v>
                </c:pt>
                <c:pt idx="873">
                  <c:v>3.2688535205724602E-2</c:v>
                </c:pt>
                <c:pt idx="874">
                  <c:v>3.19838493622914E-2</c:v>
                </c:pt>
                <c:pt idx="875">
                  <c:v>3.1177587181065499E-2</c:v>
                </c:pt>
                <c:pt idx="876">
                  <c:v>3.0263400140937199E-2</c:v>
                </c:pt>
                <c:pt idx="877">
                  <c:v>2.95650628186158E-2</c:v>
                </c:pt>
                <c:pt idx="878">
                  <c:v>2.8854028454070899E-2</c:v>
                </c:pt>
                <c:pt idx="879">
                  <c:v>2.79398414139427E-2</c:v>
                </c:pt>
                <c:pt idx="880">
                  <c:v>2.7241504091621301E-2</c:v>
                </c:pt>
                <c:pt idx="881">
                  <c:v>2.6536818248188099E-2</c:v>
                </c:pt>
                <c:pt idx="882">
                  <c:v>2.5825783883643198E-2</c:v>
                </c:pt>
                <c:pt idx="883">
                  <c:v>2.5324250715795599E-2</c:v>
                </c:pt>
                <c:pt idx="884">
                  <c:v>2.4714792689043402E-2</c:v>
                </c:pt>
                <c:pt idx="885">
                  <c:v>2.40101068456103E-2</c:v>
                </c:pt>
                <c:pt idx="886">
                  <c:v>2.3203844664384399E-2</c:v>
                </c:pt>
                <c:pt idx="887">
                  <c:v>2.2194429807575099E-2</c:v>
                </c:pt>
                <c:pt idx="888">
                  <c:v>2.1591320301934801E-2</c:v>
                </c:pt>
                <c:pt idx="889">
                  <c:v>2.1083438612975399E-2</c:v>
                </c:pt>
                <c:pt idx="890">
                  <c:v>2.03787527695421E-2</c:v>
                </c:pt>
                <c:pt idx="891">
                  <c:v>1.9572490588316199E-2</c:v>
                </c:pt>
                <c:pt idx="892">
                  <c:v>1.84614993937166E-2</c:v>
                </c:pt>
                <c:pt idx="893">
                  <c:v>1.7655237212490599E-2</c:v>
                </c:pt>
                <c:pt idx="894">
                  <c:v>1.7153704044643E-2</c:v>
                </c:pt>
                <c:pt idx="895">
                  <c:v>1.6544246017890799E-2</c:v>
                </c:pt>
                <c:pt idx="896">
                  <c:v>1.5941136512250501E-2</c:v>
                </c:pt>
                <c:pt idx="897">
                  <c:v>1.5331678485496001E-2</c:v>
                </c:pt>
                <c:pt idx="898">
                  <c:v>1.46333411631769E-2</c:v>
                </c:pt>
                <c:pt idx="899">
                  <c:v>1.38207304608392E-2</c:v>
                </c:pt>
                <c:pt idx="900">
                  <c:v>1.28176641251417E-2</c:v>
                </c:pt>
                <c:pt idx="901">
                  <c:v>1.23161309572941E-2</c:v>
                </c:pt>
                <c:pt idx="902">
                  <c:v>1.1509868776068201E-2</c:v>
                </c:pt>
                <c:pt idx="903">
                  <c:v>1.0900410749315999E-2</c:v>
                </c:pt>
                <c:pt idx="904">
                  <c:v>1.00941485680901E-2</c:v>
                </c:pt>
                <c:pt idx="905">
                  <c:v>9.3831142035452099E-3</c:v>
                </c:pt>
                <c:pt idx="906">
                  <c:v>8.48162420564047E-3</c:v>
                </c:pt>
                <c:pt idx="907">
                  <c:v>7.5737856866240402E-3</c:v>
                </c:pt>
                <c:pt idx="908">
                  <c:v>6.8627513220791397E-3</c:v>
                </c:pt>
                <c:pt idx="909">
                  <c:v>6.15806547864595E-3</c:v>
                </c:pt>
                <c:pt idx="910">
                  <c:v>5.2502269596295097E-3</c:v>
                </c:pt>
                <c:pt idx="911">
                  <c:v>4.2408121028202402E-3</c:v>
                </c:pt>
                <c:pt idx="912">
                  <c:v>3.5361262593870402E-3</c:v>
                </c:pt>
                <c:pt idx="913">
                  <c:v>3.0282445704277201E-3</c:v>
                </c:pt>
                <c:pt idx="914">
                  <c:v>2.5267114025778799E-3</c:v>
                </c:pt>
                <c:pt idx="915">
                  <c:v>1.72044922135417E-3</c:v>
                </c:pt>
                <c:pt idx="916">
                  <c:v>8.1261070233773502E-4</c:v>
                </c:pt>
                <c:pt idx="917">
                  <c:v>0</c:v>
                </c:pt>
              </c:numCache>
            </c:numRef>
          </c:yVal>
          <c:smooth val="1"/>
          <c:extLst xmlns:c16r2="http://schemas.microsoft.com/office/drawing/2015/06/chart">
            <c:ext xmlns:c16="http://schemas.microsoft.com/office/drawing/2014/chart" uri="{C3380CC4-5D6E-409C-BE32-E72D297353CC}">
              <c16:uniqueId val="{00000000-5F63-3544-BF7B-9ADD30978874}"/>
            </c:ext>
          </c:extLst>
        </c:ser>
        <c:ser>
          <c:idx val="3"/>
          <c:order val="1"/>
          <c:tx>
            <c:v>5RB</c:v>
          </c:tx>
          <c:spPr>
            <a:ln w="19050" cap="rnd">
              <a:solidFill>
                <a:srgbClr val="00B050"/>
              </a:solidFill>
              <a:round/>
            </a:ln>
            <a:effectLst/>
          </c:spPr>
          <c:marker>
            <c:symbol val="none"/>
          </c:marker>
          <c:xVal>
            <c:numRef>
              <c:f>Coke!$AI$6:$AI$924</c:f>
              <c:numCache>
                <c:formatCode>General</c:formatCode>
                <c:ptCount val="919"/>
                <c:pt idx="0">
                  <c:v>303.64800000000002</c:v>
                </c:pt>
                <c:pt idx="1">
                  <c:v>304.28599999999977</c:v>
                </c:pt>
                <c:pt idx="2">
                  <c:v>304.96899999999982</c:v>
                </c:pt>
                <c:pt idx="3">
                  <c:v>305.67599999999999</c:v>
                </c:pt>
                <c:pt idx="4">
                  <c:v>306.39400000000001</c:v>
                </c:pt>
                <c:pt idx="5">
                  <c:v>307.11199999999991</c:v>
                </c:pt>
                <c:pt idx="6">
                  <c:v>307.82599999999991</c:v>
                </c:pt>
                <c:pt idx="7">
                  <c:v>308.53299999999979</c:v>
                </c:pt>
                <c:pt idx="8">
                  <c:v>309.23399999999981</c:v>
                </c:pt>
                <c:pt idx="9">
                  <c:v>309.9339999999998</c:v>
                </c:pt>
                <c:pt idx="10">
                  <c:v>310.63899999999978</c:v>
                </c:pt>
                <c:pt idx="11">
                  <c:v>311.34199999999993</c:v>
                </c:pt>
                <c:pt idx="12">
                  <c:v>312.04199999999992</c:v>
                </c:pt>
                <c:pt idx="13">
                  <c:v>312.74299999999999</c:v>
                </c:pt>
                <c:pt idx="14">
                  <c:v>313.44499999999999</c:v>
                </c:pt>
                <c:pt idx="15">
                  <c:v>314.15199999999999</c:v>
                </c:pt>
                <c:pt idx="16">
                  <c:v>314.86</c:v>
                </c:pt>
                <c:pt idx="17">
                  <c:v>315.565</c:v>
                </c:pt>
                <c:pt idx="18">
                  <c:v>316.26900000000001</c:v>
                </c:pt>
                <c:pt idx="19">
                  <c:v>316.97599999999977</c:v>
                </c:pt>
                <c:pt idx="20">
                  <c:v>317.68699999999978</c:v>
                </c:pt>
                <c:pt idx="21">
                  <c:v>318.39799999999991</c:v>
                </c:pt>
                <c:pt idx="22">
                  <c:v>319.11099999999999</c:v>
                </c:pt>
                <c:pt idx="23">
                  <c:v>319.82299999999992</c:v>
                </c:pt>
                <c:pt idx="24">
                  <c:v>320.53699999999981</c:v>
                </c:pt>
                <c:pt idx="25">
                  <c:v>321.25899999999979</c:v>
                </c:pt>
                <c:pt idx="26">
                  <c:v>321.97799999999978</c:v>
                </c:pt>
                <c:pt idx="27">
                  <c:v>322.697</c:v>
                </c:pt>
                <c:pt idx="28">
                  <c:v>323.41499999999979</c:v>
                </c:pt>
                <c:pt idx="29">
                  <c:v>324.13199999999978</c:v>
                </c:pt>
                <c:pt idx="30">
                  <c:v>324.85699999999991</c:v>
                </c:pt>
                <c:pt idx="31">
                  <c:v>325.59699999999981</c:v>
                </c:pt>
                <c:pt idx="32">
                  <c:v>326.33299999999991</c:v>
                </c:pt>
                <c:pt idx="33">
                  <c:v>327.06399999999991</c:v>
                </c:pt>
                <c:pt idx="34">
                  <c:v>327.79299999999978</c:v>
                </c:pt>
                <c:pt idx="35">
                  <c:v>328.52</c:v>
                </c:pt>
                <c:pt idx="36">
                  <c:v>329.24799999999999</c:v>
                </c:pt>
                <c:pt idx="37">
                  <c:v>329.97299999999979</c:v>
                </c:pt>
                <c:pt idx="38">
                  <c:v>330.7</c:v>
                </c:pt>
                <c:pt idx="39">
                  <c:v>331.4289999999998</c:v>
                </c:pt>
                <c:pt idx="40">
                  <c:v>332.17</c:v>
                </c:pt>
                <c:pt idx="41">
                  <c:v>332.92099999999982</c:v>
                </c:pt>
                <c:pt idx="42">
                  <c:v>333.66</c:v>
                </c:pt>
                <c:pt idx="43">
                  <c:v>334.4</c:v>
                </c:pt>
                <c:pt idx="44">
                  <c:v>335.14400000000001</c:v>
                </c:pt>
                <c:pt idx="45">
                  <c:v>335.89799999999991</c:v>
                </c:pt>
                <c:pt idx="46">
                  <c:v>336.65</c:v>
                </c:pt>
                <c:pt idx="47">
                  <c:v>337.39299999999992</c:v>
                </c:pt>
                <c:pt idx="48">
                  <c:v>338.13799999999992</c:v>
                </c:pt>
                <c:pt idx="49">
                  <c:v>338.88699999999977</c:v>
                </c:pt>
                <c:pt idx="50">
                  <c:v>339.64</c:v>
                </c:pt>
                <c:pt idx="51">
                  <c:v>340.39799999999991</c:v>
                </c:pt>
                <c:pt idx="52">
                  <c:v>341.154</c:v>
                </c:pt>
                <c:pt idx="53">
                  <c:v>341.90699999999981</c:v>
                </c:pt>
                <c:pt idx="54">
                  <c:v>342.65599999999989</c:v>
                </c:pt>
                <c:pt idx="55">
                  <c:v>343.404</c:v>
                </c:pt>
                <c:pt idx="56">
                  <c:v>344.149</c:v>
                </c:pt>
                <c:pt idx="57">
                  <c:v>344.88900000000001</c:v>
                </c:pt>
                <c:pt idx="58">
                  <c:v>345.62699999999978</c:v>
                </c:pt>
                <c:pt idx="59">
                  <c:v>346.36599999999999</c:v>
                </c:pt>
                <c:pt idx="60">
                  <c:v>347.11</c:v>
                </c:pt>
                <c:pt idx="61">
                  <c:v>347.85300000000001</c:v>
                </c:pt>
                <c:pt idx="62">
                  <c:v>348.59399999999982</c:v>
                </c:pt>
                <c:pt idx="63">
                  <c:v>349.33799999999991</c:v>
                </c:pt>
                <c:pt idx="64">
                  <c:v>350.08199999999982</c:v>
                </c:pt>
                <c:pt idx="65">
                  <c:v>350.82899999999978</c:v>
                </c:pt>
                <c:pt idx="66">
                  <c:v>351.57599999999991</c:v>
                </c:pt>
                <c:pt idx="67">
                  <c:v>352.32599999999991</c:v>
                </c:pt>
                <c:pt idx="68">
                  <c:v>353.08</c:v>
                </c:pt>
                <c:pt idx="69">
                  <c:v>353.83499999999992</c:v>
                </c:pt>
                <c:pt idx="70">
                  <c:v>354.59299999999979</c:v>
                </c:pt>
                <c:pt idx="71">
                  <c:v>355.34699999999992</c:v>
                </c:pt>
                <c:pt idx="72">
                  <c:v>356.09199999999981</c:v>
                </c:pt>
                <c:pt idx="73">
                  <c:v>356.83399999999978</c:v>
                </c:pt>
                <c:pt idx="74">
                  <c:v>357.58</c:v>
                </c:pt>
                <c:pt idx="75">
                  <c:v>358.327</c:v>
                </c:pt>
                <c:pt idx="76">
                  <c:v>359.07399999999978</c:v>
                </c:pt>
                <c:pt idx="77">
                  <c:v>359.82</c:v>
                </c:pt>
                <c:pt idx="78">
                  <c:v>360.57</c:v>
                </c:pt>
                <c:pt idx="79">
                  <c:v>361.31799999999993</c:v>
                </c:pt>
                <c:pt idx="80">
                  <c:v>362.06399999999991</c:v>
                </c:pt>
                <c:pt idx="81">
                  <c:v>362.80699999999979</c:v>
                </c:pt>
                <c:pt idx="82">
                  <c:v>363.54300000000001</c:v>
                </c:pt>
                <c:pt idx="83">
                  <c:v>364.26900000000001</c:v>
                </c:pt>
                <c:pt idx="84">
                  <c:v>365.00099999999992</c:v>
                </c:pt>
                <c:pt idx="85">
                  <c:v>365.7369999999998</c:v>
                </c:pt>
                <c:pt idx="86">
                  <c:v>366.46999999999991</c:v>
                </c:pt>
                <c:pt idx="87">
                  <c:v>367.20099999999991</c:v>
                </c:pt>
                <c:pt idx="88">
                  <c:v>367.91999999999979</c:v>
                </c:pt>
                <c:pt idx="89">
                  <c:v>368.63699999999977</c:v>
                </c:pt>
                <c:pt idx="90">
                  <c:v>369.35199999999992</c:v>
                </c:pt>
                <c:pt idx="91">
                  <c:v>370.065</c:v>
                </c:pt>
                <c:pt idx="92">
                  <c:v>370.77599999999978</c:v>
                </c:pt>
                <c:pt idx="93">
                  <c:v>371.48899999999981</c:v>
                </c:pt>
                <c:pt idx="94">
                  <c:v>372.20399999999978</c:v>
                </c:pt>
                <c:pt idx="95">
                  <c:v>372.92599999999982</c:v>
                </c:pt>
                <c:pt idx="96">
                  <c:v>373.65100000000001</c:v>
                </c:pt>
                <c:pt idx="97">
                  <c:v>374.37399999999991</c:v>
                </c:pt>
                <c:pt idx="98">
                  <c:v>375.09699999999981</c:v>
                </c:pt>
                <c:pt idx="99">
                  <c:v>375.81200000000001</c:v>
                </c:pt>
                <c:pt idx="100">
                  <c:v>376.51900000000001</c:v>
                </c:pt>
                <c:pt idx="101">
                  <c:v>377.2269999999998</c:v>
                </c:pt>
                <c:pt idx="102">
                  <c:v>377.93899999999979</c:v>
                </c:pt>
                <c:pt idx="103">
                  <c:v>378.65699999999993</c:v>
                </c:pt>
                <c:pt idx="104">
                  <c:v>379.37399999999991</c:v>
                </c:pt>
                <c:pt idx="105">
                  <c:v>380.09100000000001</c:v>
                </c:pt>
                <c:pt idx="106">
                  <c:v>380.80499999999989</c:v>
                </c:pt>
                <c:pt idx="107">
                  <c:v>381.51900000000001</c:v>
                </c:pt>
                <c:pt idx="108">
                  <c:v>382.23899999999981</c:v>
                </c:pt>
                <c:pt idx="109">
                  <c:v>382.96</c:v>
                </c:pt>
                <c:pt idx="110">
                  <c:v>383.68899999999991</c:v>
                </c:pt>
                <c:pt idx="111">
                  <c:v>384.42099999999982</c:v>
                </c:pt>
                <c:pt idx="112">
                  <c:v>385.178</c:v>
                </c:pt>
                <c:pt idx="113">
                  <c:v>386.00399999999979</c:v>
                </c:pt>
                <c:pt idx="114">
                  <c:v>386.86500000000001</c:v>
                </c:pt>
                <c:pt idx="115">
                  <c:v>387.74</c:v>
                </c:pt>
                <c:pt idx="116">
                  <c:v>388.62799999999999</c:v>
                </c:pt>
                <c:pt idx="117">
                  <c:v>389.51199999999977</c:v>
                </c:pt>
                <c:pt idx="118">
                  <c:v>390.4</c:v>
                </c:pt>
                <c:pt idx="119">
                  <c:v>391.28800000000001</c:v>
                </c:pt>
                <c:pt idx="120">
                  <c:v>392.17599999999999</c:v>
                </c:pt>
                <c:pt idx="121">
                  <c:v>393.05899999999991</c:v>
                </c:pt>
                <c:pt idx="122">
                  <c:v>393.94499999999999</c:v>
                </c:pt>
                <c:pt idx="123">
                  <c:v>394.83600000000001</c:v>
                </c:pt>
                <c:pt idx="124">
                  <c:v>395.72599999999977</c:v>
                </c:pt>
                <c:pt idx="125">
                  <c:v>396.61799999999999</c:v>
                </c:pt>
                <c:pt idx="126">
                  <c:v>397.52099999999979</c:v>
                </c:pt>
                <c:pt idx="127">
                  <c:v>398.41399999999982</c:v>
                </c:pt>
                <c:pt idx="128">
                  <c:v>399.30499999999989</c:v>
                </c:pt>
                <c:pt idx="129">
                  <c:v>400.197</c:v>
                </c:pt>
                <c:pt idx="130">
                  <c:v>401.08099999999979</c:v>
                </c:pt>
                <c:pt idx="131">
                  <c:v>401.95899999999978</c:v>
                </c:pt>
                <c:pt idx="132">
                  <c:v>402.83499999999992</c:v>
                </c:pt>
                <c:pt idx="133">
                  <c:v>403.70499999999993</c:v>
                </c:pt>
                <c:pt idx="134">
                  <c:v>404.577</c:v>
                </c:pt>
                <c:pt idx="135">
                  <c:v>405.45299999999992</c:v>
                </c:pt>
                <c:pt idx="136">
                  <c:v>406.33100000000002</c:v>
                </c:pt>
                <c:pt idx="137">
                  <c:v>407.21100000000001</c:v>
                </c:pt>
                <c:pt idx="138">
                  <c:v>408.08899999999983</c:v>
                </c:pt>
                <c:pt idx="139">
                  <c:v>408.96299999999991</c:v>
                </c:pt>
                <c:pt idx="140">
                  <c:v>409.83499999999992</c:v>
                </c:pt>
                <c:pt idx="141">
                  <c:v>410.70299999999992</c:v>
                </c:pt>
                <c:pt idx="142">
                  <c:v>411.57799999999992</c:v>
                </c:pt>
                <c:pt idx="143">
                  <c:v>412.46199999999982</c:v>
                </c:pt>
                <c:pt idx="144">
                  <c:v>413.34899999999999</c:v>
                </c:pt>
                <c:pt idx="145">
                  <c:v>414.22799999999978</c:v>
                </c:pt>
                <c:pt idx="146">
                  <c:v>415.09999999999991</c:v>
                </c:pt>
                <c:pt idx="147">
                  <c:v>415.97499999999991</c:v>
                </c:pt>
                <c:pt idx="148">
                  <c:v>416.84699999999992</c:v>
                </c:pt>
                <c:pt idx="149">
                  <c:v>417.73399999999981</c:v>
                </c:pt>
                <c:pt idx="150">
                  <c:v>418.61299999999989</c:v>
                </c:pt>
                <c:pt idx="151">
                  <c:v>419.4869999999998</c:v>
                </c:pt>
                <c:pt idx="152">
                  <c:v>420.36099999999999</c:v>
                </c:pt>
                <c:pt idx="153">
                  <c:v>421.23599999999982</c:v>
                </c:pt>
                <c:pt idx="154">
                  <c:v>422.10799999999989</c:v>
                </c:pt>
                <c:pt idx="155">
                  <c:v>422.98399999999981</c:v>
                </c:pt>
                <c:pt idx="156">
                  <c:v>423.86399999999992</c:v>
                </c:pt>
                <c:pt idx="157">
                  <c:v>424.7369999999998</c:v>
                </c:pt>
                <c:pt idx="158">
                  <c:v>425.59999999999991</c:v>
                </c:pt>
                <c:pt idx="159">
                  <c:v>426.46699999999981</c:v>
                </c:pt>
                <c:pt idx="160">
                  <c:v>427.33899999999983</c:v>
                </c:pt>
                <c:pt idx="161">
                  <c:v>428.21</c:v>
                </c:pt>
                <c:pt idx="162">
                  <c:v>429.08399999999978</c:v>
                </c:pt>
                <c:pt idx="163">
                  <c:v>429.95699999999982</c:v>
                </c:pt>
                <c:pt idx="164">
                  <c:v>430.83699999999982</c:v>
                </c:pt>
                <c:pt idx="165">
                  <c:v>431.72199999999981</c:v>
                </c:pt>
                <c:pt idx="166">
                  <c:v>432.60500000000002</c:v>
                </c:pt>
                <c:pt idx="167">
                  <c:v>433.4939999999998</c:v>
                </c:pt>
                <c:pt idx="168">
                  <c:v>434.37799999999999</c:v>
                </c:pt>
                <c:pt idx="169">
                  <c:v>435.25599999999991</c:v>
                </c:pt>
                <c:pt idx="170">
                  <c:v>436.12599999999992</c:v>
                </c:pt>
                <c:pt idx="171">
                  <c:v>436.99299999999982</c:v>
                </c:pt>
                <c:pt idx="172">
                  <c:v>437.86199999999991</c:v>
                </c:pt>
                <c:pt idx="173">
                  <c:v>438.73500000000001</c:v>
                </c:pt>
                <c:pt idx="174">
                  <c:v>439.61599999999999</c:v>
                </c:pt>
                <c:pt idx="175">
                  <c:v>440.49799999999982</c:v>
                </c:pt>
                <c:pt idx="176">
                  <c:v>441.38299999999992</c:v>
                </c:pt>
                <c:pt idx="177">
                  <c:v>442.26199999999977</c:v>
                </c:pt>
                <c:pt idx="178">
                  <c:v>443.13499999999999</c:v>
                </c:pt>
                <c:pt idx="179">
                  <c:v>444.00299999999999</c:v>
                </c:pt>
                <c:pt idx="180">
                  <c:v>444.86799999999988</c:v>
                </c:pt>
                <c:pt idx="181">
                  <c:v>445.73399999999981</c:v>
                </c:pt>
                <c:pt idx="182">
                  <c:v>446.60699999999991</c:v>
                </c:pt>
                <c:pt idx="183">
                  <c:v>447.4769999999998</c:v>
                </c:pt>
                <c:pt idx="184">
                  <c:v>448.34699999999992</c:v>
                </c:pt>
                <c:pt idx="185">
                  <c:v>449.21899999999982</c:v>
                </c:pt>
                <c:pt idx="186">
                  <c:v>450.09399999999982</c:v>
                </c:pt>
                <c:pt idx="187">
                  <c:v>450.96999999999991</c:v>
                </c:pt>
                <c:pt idx="188">
                  <c:v>451.846</c:v>
                </c:pt>
                <c:pt idx="189">
                  <c:v>452.71999999999991</c:v>
                </c:pt>
                <c:pt idx="190">
                  <c:v>453.58499999999992</c:v>
                </c:pt>
                <c:pt idx="191">
                  <c:v>454.44899999999978</c:v>
                </c:pt>
                <c:pt idx="192">
                  <c:v>455.30499999999989</c:v>
                </c:pt>
                <c:pt idx="193">
                  <c:v>456.15899999999999</c:v>
                </c:pt>
                <c:pt idx="194">
                  <c:v>457.01</c:v>
                </c:pt>
                <c:pt idx="195">
                  <c:v>457.85500000000002</c:v>
                </c:pt>
                <c:pt idx="196">
                  <c:v>458.68700000000001</c:v>
                </c:pt>
                <c:pt idx="197">
                  <c:v>459.51099999999991</c:v>
                </c:pt>
                <c:pt idx="198">
                  <c:v>460.33600000000001</c:v>
                </c:pt>
                <c:pt idx="199">
                  <c:v>461.17</c:v>
                </c:pt>
                <c:pt idx="200">
                  <c:v>462.01299999999992</c:v>
                </c:pt>
                <c:pt idx="201">
                  <c:v>462.85599999999999</c:v>
                </c:pt>
                <c:pt idx="202">
                  <c:v>463.70099999999991</c:v>
                </c:pt>
                <c:pt idx="203">
                  <c:v>464.54899999999992</c:v>
                </c:pt>
                <c:pt idx="204">
                  <c:v>465.4</c:v>
                </c:pt>
                <c:pt idx="205">
                  <c:v>466.25299999999999</c:v>
                </c:pt>
                <c:pt idx="206">
                  <c:v>467.101</c:v>
                </c:pt>
                <c:pt idx="207">
                  <c:v>467.95299999999992</c:v>
                </c:pt>
                <c:pt idx="208">
                  <c:v>468.80799999999999</c:v>
                </c:pt>
                <c:pt idx="209">
                  <c:v>469.65699999999993</c:v>
                </c:pt>
                <c:pt idx="210">
                  <c:v>470.50199999999978</c:v>
                </c:pt>
                <c:pt idx="211">
                  <c:v>471.35</c:v>
                </c:pt>
                <c:pt idx="212">
                  <c:v>472.19200000000001</c:v>
                </c:pt>
                <c:pt idx="213">
                  <c:v>473.029</c:v>
                </c:pt>
                <c:pt idx="214">
                  <c:v>473.86799999999988</c:v>
                </c:pt>
                <c:pt idx="215">
                  <c:v>474.70899999999978</c:v>
                </c:pt>
                <c:pt idx="216">
                  <c:v>475.54099999999988</c:v>
                </c:pt>
                <c:pt idx="217">
                  <c:v>476.37399999999991</c:v>
                </c:pt>
                <c:pt idx="218">
                  <c:v>477.20799999999991</c:v>
                </c:pt>
                <c:pt idx="219">
                  <c:v>478.03999999999979</c:v>
                </c:pt>
                <c:pt idx="220">
                  <c:v>478.87299999999999</c:v>
                </c:pt>
                <c:pt idx="221">
                  <c:v>479.71499999999992</c:v>
                </c:pt>
                <c:pt idx="222">
                  <c:v>480.56399999999991</c:v>
                </c:pt>
                <c:pt idx="223">
                  <c:v>481.41300000000001</c:v>
                </c:pt>
                <c:pt idx="224">
                  <c:v>482.26</c:v>
                </c:pt>
                <c:pt idx="225">
                  <c:v>483.10599999999999</c:v>
                </c:pt>
                <c:pt idx="226">
                  <c:v>483.95099999999991</c:v>
                </c:pt>
                <c:pt idx="227">
                  <c:v>484.79599999999982</c:v>
                </c:pt>
                <c:pt idx="228">
                  <c:v>485.64199999999988</c:v>
                </c:pt>
                <c:pt idx="229">
                  <c:v>486.48099999999982</c:v>
                </c:pt>
                <c:pt idx="230">
                  <c:v>487.32399999999978</c:v>
                </c:pt>
                <c:pt idx="231">
                  <c:v>488.17399999999992</c:v>
                </c:pt>
                <c:pt idx="232">
                  <c:v>489.02299999999991</c:v>
                </c:pt>
                <c:pt idx="233">
                  <c:v>489.86</c:v>
                </c:pt>
                <c:pt idx="234">
                  <c:v>490.69599999999991</c:v>
                </c:pt>
                <c:pt idx="235">
                  <c:v>491.53599999999977</c:v>
                </c:pt>
                <c:pt idx="236">
                  <c:v>492.37399999999991</c:v>
                </c:pt>
                <c:pt idx="237">
                  <c:v>493.21199999999982</c:v>
                </c:pt>
                <c:pt idx="238">
                  <c:v>494.04300000000001</c:v>
                </c:pt>
                <c:pt idx="239">
                  <c:v>494.87799999999999</c:v>
                </c:pt>
                <c:pt idx="240">
                  <c:v>495.72399999999982</c:v>
                </c:pt>
                <c:pt idx="241">
                  <c:v>496.572</c:v>
                </c:pt>
                <c:pt idx="242">
                  <c:v>497.40599999999978</c:v>
                </c:pt>
                <c:pt idx="243">
                  <c:v>498.24099999999999</c:v>
                </c:pt>
                <c:pt idx="244">
                  <c:v>499.06999999999988</c:v>
                </c:pt>
                <c:pt idx="245">
                  <c:v>499.89799999999991</c:v>
                </c:pt>
                <c:pt idx="246">
                  <c:v>500.72499999999991</c:v>
                </c:pt>
                <c:pt idx="247">
                  <c:v>501.55799999999999</c:v>
                </c:pt>
                <c:pt idx="248">
                  <c:v>502.39400000000001</c:v>
                </c:pt>
                <c:pt idx="249">
                  <c:v>503.23099999999982</c:v>
                </c:pt>
                <c:pt idx="250">
                  <c:v>504.072</c:v>
                </c:pt>
                <c:pt idx="251">
                  <c:v>504.91300000000001</c:v>
                </c:pt>
                <c:pt idx="252">
                  <c:v>505.75400000000002</c:v>
                </c:pt>
                <c:pt idx="253">
                  <c:v>506.59599999999978</c:v>
                </c:pt>
                <c:pt idx="254">
                  <c:v>507.43499999999977</c:v>
                </c:pt>
                <c:pt idx="255">
                  <c:v>508.27</c:v>
                </c:pt>
                <c:pt idx="256">
                  <c:v>509.10599999999999</c:v>
                </c:pt>
                <c:pt idx="257">
                  <c:v>509.94099999999992</c:v>
                </c:pt>
                <c:pt idx="258">
                  <c:v>510.78</c:v>
                </c:pt>
                <c:pt idx="259">
                  <c:v>511.62299999999999</c:v>
                </c:pt>
                <c:pt idx="260">
                  <c:v>512.47</c:v>
                </c:pt>
                <c:pt idx="261">
                  <c:v>513.31199999999978</c:v>
                </c:pt>
                <c:pt idx="262">
                  <c:v>514.14599999999996</c:v>
                </c:pt>
                <c:pt idx="263">
                  <c:v>514.98900000000003</c:v>
                </c:pt>
                <c:pt idx="264">
                  <c:v>515.83999999999969</c:v>
                </c:pt>
                <c:pt idx="265">
                  <c:v>516.68700000000001</c:v>
                </c:pt>
                <c:pt idx="266">
                  <c:v>517.52699999999982</c:v>
                </c:pt>
                <c:pt idx="267">
                  <c:v>518.36299999999949</c:v>
                </c:pt>
                <c:pt idx="268">
                  <c:v>519.19600000000003</c:v>
                </c:pt>
                <c:pt idx="269">
                  <c:v>520.03399999999999</c:v>
                </c:pt>
                <c:pt idx="270">
                  <c:v>520.87199999999996</c:v>
                </c:pt>
                <c:pt idx="271">
                  <c:v>521.71</c:v>
                </c:pt>
                <c:pt idx="272">
                  <c:v>522.54899999999998</c:v>
                </c:pt>
                <c:pt idx="273">
                  <c:v>523.38599999999997</c:v>
                </c:pt>
                <c:pt idx="274">
                  <c:v>524.22400000000005</c:v>
                </c:pt>
                <c:pt idx="275">
                  <c:v>525.06499999999971</c:v>
                </c:pt>
                <c:pt idx="276">
                  <c:v>525.904</c:v>
                </c:pt>
                <c:pt idx="277">
                  <c:v>526.74599999999998</c:v>
                </c:pt>
                <c:pt idx="278">
                  <c:v>527.59400000000005</c:v>
                </c:pt>
                <c:pt idx="279">
                  <c:v>528.43899999999996</c:v>
                </c:pt>
                <c:pt idx="280">
                  <c:v>529.28200000000004</c:v>
                </c:pt>
                <c:pt idx="281">
                  <c:v>530.125</c:v>
                </c:pt>
                <c:pt idx="282">
                  <c:v>530.97199999999998</c:v>
                </c:pt>
                <c:pt idx="283">
                  <c:v>531.81699999999978</c:v>
                </c:pt>
                <c:pt idx="284">
                  <c:v>532.66300000000001</c:v>
                </c:pt>
                <c:pt idx="285">
                  <c:v>533.51</c:v>
                </c:pt>
                <c:pt idx="286">
                  <c:v>534.36499999999978</c:v>
                </c:pt>
                <c:pt idx="287">
                  <c:v>535.21900000000005</c:v>
                </c:pt>
                <c:pt idx="288">
                  <c:v>536.072</c:v>
                </c:pt>
                <c:pt idx="289">
                  <c:v>536.91599999999971</c:v>
                </c:pt>
                <c:pt idx="290">
                  <c:v>537.76199999999972</c:v>
                </c:pt>
                <c:pt idx="291">
                  <c:v>538.61799999999971</c:v>
                </c:pt>
                <c:pt idx="292">
                  <c:v>539.47299999999996</c:v>
                </c:pt>
                <c:pt idx="293">
                  <c:v>540.32599999999979</c:v>
                </c:pt>
                <c:pt idx="294">
                  <c:v>541.17700000000002</c:v>
                </c:pt>
                <c:pt idx="295">
                  <c:v>542.02</c:v>
                </c:pt>
                <c:pt idx="296">
                  <c:v>542.86799999999948</c:v>
                </c:pt>
                <c:pt idx="297">
                  <c:v>543.70799999999997</c:v>
                </c:pt>
                <c:pt idx="298">
                  <c:v>544.54599999999982</c:v>
                </c:pt>
                <c:pt idx="299">
                  <c:v>545.38599999999997</c:v>
                </c:pt>
                <c:pt idx="300">
                  <c:v>546.23</c:v>
                </c:pt>
                <c:pt idx="301">
                  <c:v>547.06499999999983</c:v>
                </c:pt>
                <c:pt idx="302">
                  <c:v>547.89799999999968</c:v>
                </c:pt>
                <c:pt idx="303">
                  <c:v>548.73699999999997</c:v>
                </c:pt>
                <c:pt idx="304">
                  <c:v>549.57899999999995</c:v>
                </c:pt>
                <c:pt idx="305">
                  <c:v>550.428</c:v>
                </c:pt>
                <c:pt idx="306">
                  <c:v>551.27599999999995</c:v>
                </c:pt>
                <c:pt idx="307">
                  <c:v>552.12599999999998</c:v>
                </c:pt>
                <c:pt idx="308">
                  <c:v>552.976</c:v>
                </c:pt>
                <c:pt idx="309">
                  <c:v>553.82499999999982</c:v>
                </c:pt>
                <c:pt idx="310">
                  <c:v>554.66</c:v>
                </c:pt>
                <c:pt idx="311">
                  <c:v>555.48800000000006</c:v>
                </c:pt>
                <c:pt idx="312">
                  <c:v>556.31699999999978</c:v>
                </c:pt>
                <c:pt idx="313">
                  <c:v>557.14400000000001</c:v>
                </c:pt>
                <c:pt idx="314">
                  <c:v>557.96699999999976</c:v>
                </c:pt>
                <c:pt idx="315">
                  <c:v>558.79100000000005</c:v>
                </c:pt>
                <c:pt idx="316">
                  <c:v>559.61599999999999</c:v>
                </c:pt>
                <c:pt idx="317">
                  <c:v>560.44899999999996</c:v>
                </c:pt>
                <c:pt idx="318">
                  <c:v>561.28600000000006</c:v>
                </c:pt>
                <c:pt idx="319">
                  <c:v>562.12699999999973</c:v>
                </c:pt>
                <c:pt idx="320">
                  <c:v>562.96699999999976</c:v>
                </c:pt>
                <c:pt idx="321">
                  <c:v>563.80399999999997</c:v>
                </c:pt>
                <c:pt idx="322">
                  <c:v>564.64099999999996</c:v>
                </c:pt>
                <c:pt idx="323">
                  <c:v>565.48099999999999</c:v>
                </c:pt>
                <c:pt idx="324">
                  <c:v>566.32599999999979</c:v>
                </c:pt>
                <c:pt idx="325">
                  <c:v>567.16799999999967</c:v>
                </c:pt>
                <c:pt idx="326">
                  <c:v>568.00599999999997</c:v>
                </c:pt>
                <c:pt idx="327">
                  <c:v>568.84799999999962</c:v>
                </c:pt>
                <c:pt idx="328">
                  <c:v>569.69399999999996</c:v>
                </c:pt>
                <c:pt idx="329">
                  <c:v>570.54399999999998</c:v>
                </c:pt>
                <c:pt idx="330">
                  <c:v>571.39199999999983</c:v>
                </c:pt>
                <c:pt idx="331">
                  <c:v>572.23900000000003</c:v>
                </c:pt>
                <c:pt idx="332">
                  <c:v>573.08100000000002</c:v>
                </c:pt>
                <c:pt idx="333">
                  <c:v>573.928</c:v>
                </c:pt>
                <c:pt idx="334">
                  <c:v>574.78</c:v>
                </c:pt>
                <c:pt idx="335">
                  <c:v>575.63799999999969</c:v>
                </c:pt>
                <c:pt idx="336">
                  <c:v>576.49199999999996</c:v>
                </c:pt>
                <c:pt idx="337">
                  <c:v>577.34999999999968</c:v>
                </c:pt>
                <c:pt idx="338">
                  <c:v>578.21500000000003</c:v>
                </c:pt>
                <c:pt idx="339">
                  <c:v>579.077</c:v>
                </c:pt>
                <c:pt idx="340">
                  <c:v>579.9259999999997</c:v>
                </c:pt>
                <c:pt idx="341">
                  <c:v>580.77200000000005</c:v>
                </c:pt>
                <c:pt idx="342">
                  <c:v>581.62099999999998</c:v>
                </c:pt>
                <c:pt idx="343">
                  <c:v>582.471</c:v>
                </c:pt>
                <c:pt idx="344">
                  <c:v>583.32099999999969</c:v>
                </c:pt>
                <c:pt idx="345">
                  <c:v>584.17600000000004</c:v>
                </c:pt>
                <c:pt idx="346">
                  <c:v>585.03499999999997</c:v>
                </c:pt>
                <c:pt idx="347">
                  <c:v>585.89099999999996</c:v>
                </c:pt>
                <c:pt idx="348">
                  <c:v>586.75</c:v>
                </c:pt>
                <c:pt idx="349">
                  <c:v>587.60400000000004</c:v>
                </c:pt>
                <c:pt idx="350">
                  <c:v>588.45299999999975</c:v>
                </c:pt>
                <c:pt idx="351">
                  <c:v>589.3009999999997</c:v>
                </c:pt>
                <c:pt idx="352">
                  <c:v>590.14599999999996</c:v>
                </c:pt>
                <c:pt idx="353">
                  <c:v>590.98900000000003</c:v>
                </c:pt>
                <c:pt idx="354">
                  <c:v>591.83499999999981</c:v>
                </c:pt>
                <c:pt idx="355">
                  <c:v>592.68200000000002</c:v>
                </c:pt>
                <c:pt idx="356">
                  <c:v>593.529</c:v>
                </c:pt>
                <c:pt idx="357">
                  <c:v>594.38</c:v>
                </c:pt>
                <c:pt idx="358">
                  <c:v>595.22900000000004</c:v>
                </c:pt>
                <c:pt idx="359">
                  <c:v>596.07500000000005</c:v>
                </c:pt>
                <c:pt idx="360">
                  <c:v>596.9219999999998</c:v>
                </c:pt>
                <c:pt idx="361">
                  <c:v>597.77300000000002</c:v>
                </c:pt>
                <c:pt idx="362">
                  <c:v>598.625</c:v>
                </c:pt>
                <c:pt idx="363">
                  <c:v>599.47799999999972</c:v>
                </c:pt>
                <c:pt idx="364">
                  <c:v>600.33199999999977</c:v>
                </c:pt>
                <c:pt idx="365">
                  <c:v>601.18799999999999</c:v>
                </c:pt>
                <c:pt idx="366">
                  <c:v>602.04299999999967</c:v>
                </c:pt>
                <c:pt idx="367">
                  <c:v>602.89699999999971</c:v>
                </c:pt>
                <c:pt idx="368">
                  <c:v>603.74599999999998</c:v>
                </c:pt>
                <c:pt idx="369">
                  <c:v>604.59699999999998</c:v>
                </c:pt>
                <c:pt idx="370">
                  <c:v>605.44499999999971</c:v>
                </c:pt>
                <c:pt idx="371">
                  <c:v>606.29999999999995</c:v>
                </c:pt>
                <c:pt idx="372">
                  <c:v>607.16100000000006</c:v>
                </c:pt>
                <c:pt idx="373">
                  <c:v>608.02499999999998</c:v>
                </c:pt>
                <c:pt idx="374">
                  <c:v>608.88699999999972</c:v>
                </c:pt>
                <c:pt idx="375">
                  <c:v>609.74400000000003</c:v>
                </c:pt>
                <c:pt idx="376">
                  <c:v>610.6</c:v>
                </c:pt>
                <c:pt idx="377">
                  <c:v>611.4549999999997</c:v>
                </c:pt>
                <c:pt idx="378">
                  <c:v>612.31499999999983</c:v>
                </c:pt>
                <c:pt idx="379">
                  <c:v>613.17100000000005</c:v>
                </c:pt>
                <c:pt idx="380">
                  <c:v>614.02699999999982</c:v>
                </c:pt>
                <c:pt idx="381">
                  <c:v>614.88400000000001</c:v>
                </c:pt>
                <c:pt idx="382">
                  <c:v>615.74199999999996</c:v>
                </c:pt>
                <c:pt idx="383">
                  <c:v>616.601</c:v>
                </c:pt>
                <c:pt idx="384">
                  <c:v>617.46199999999976</c:v>
                </c:pt>
                <c:pt idx="385">
                  <c:v>618.32099999999969</c:v>
                </c:pt>
                <c:pt idx="386">
                  <c:v>619.18299999999999</c:v>
                </c:pt>
                <c:pt idx="387">
                  <c:v>620.0509999999997</c:v>
                </c:pt>
                <c:pt idx="388">
                  <c:v>620.92099999999982</c:v>
                </c:pt>
                <c:pt idx="389">
                  <c:v>621.78800000000001</c:v>
                </c:pt>
                <c:pt idx="390">
                  <c:v>622.65099999999973</c:v>
                </c:pt>
                <c:pt idx="391">
                  <c:v>623.505</c:v>
                </c:pt>
                <c:pt idx="392">
                  <c:v>624.3589999999997</c:v>
                </c:pt>
                <c:pt idx="393">
                  <c:v>625.21799999999996</c:v>
                </c:pt>
                <c:pt idx="394">
                  <c:v>626.08400000000006</c:v>
                </c:pt>
                <c:pt idx="395">
                  <c:v>626.95199999999977</c:v>
                </c:pt>
                <c:pt idx="396">
                  <c:v>627.81099999999969</c:v>
                </c:pt>
                <c:pt idx="397">
                  <c:v>628.67100000000005</c:v>
                </c:pt>
                <c:pt idx="398">
                  <c:v>629.53399999999999</c:v>
                </c:pt>
                <c:pt idx="399">
                  <c:v>630.39699999999971</c:v>
                </c:pt>
                <c:pt idx="400">
                  <c:v>631.2529999999997</c:v>
                </c:pt>
                <c:pt idx="401">
                  <c:v>632.1099999999999</c:v>
                </c:pt>
                <c:pt idx="402">
                  <c:v>632.96399999999971</c:v>
                </c:pt>
                <c:pt idx="403">
                  <c:v>633.81999999999971</c:v>
                </c:pt>
                <c:pt idx="404">
                  <c:v>634.68499999999995</c:v>
                </c:pt>
                <c:pt idx="405">
                  <c:v>635.54399999999998</c:v>
                </c:pt>
                <c:pt idx="406">
                  <c:v>636.39699999999971</c:v>
                </c:pt>
                <c:pt idx="407">
                  <c:v>637.24599999999998</c:v>
                </c:pt>
                <c:pt idx="408">
                  <c:v>638.09500000000003</c:v>
                </c:pt>
                <c:pt idx="409">
                  <c:v>638.94599999999969</c:v>
                </c:pt>
                <c:pt idx="410">
                  <c:v>639.8009999999997</c:v>
                </c:pt>
                <c:pt idx="411">
                  <c:v>640.65499999999997</c:v>
                </c:pt>
                <c:pt idx="412">
                  <c:v>641.50599999999997</c:v>
                </c:pt>
                <c:pt idx="413">
                  <c:v>642.35599999999977</c:v>
                </c:pt>
                <c:pt idx="414">
                  <c:v>643.20500000000004</c:v>
                </c:pt>
                <c:pt idx="415">
                  <c:v>644.05999999999972</c:v>
                </c:pt>
                <c:pt idx="416">
                  <c:v>644.91699999999969</c:v>
                </c:pt>
                <c:pt idx="417">
                  <c:v>645.77099999999996</c:v>
                </c:pt>
                <c:pt idx="418">
                  <c:v>646.62199999999996</c:v>
                </c:pt>
                <c:pt idx="419">
                  <c:v>647.46699999999976</c:v>
                </c:pt>
                <c:pt idx="420">
                  <c:v>648.31799999999976</c:v>
                </c:pt>
                <c:pt idx="421">
                  <c:v>649.16999999999996</c:v>
                </c:pt>
                <c:pt idx="422">
                  <c:v>650.02699999999982</c:v>
                </c:pt>
                <c:pt idx="423">
                  <c:v>650.88699999999972</c:v>
                </c:pt>
                <c:pt idx="424">
                  <c:v>651.74199999999996</c:v>
                </c:pt>
                <c:pt idx="425">
                  <c:v>652.59400000000005</c:v>
                </c:pt>
                <c:pt idx="426">
                  <c:v>653.44899999999996</c:v>
                </c:pt>
                <c:pt idx="427">
                  <c:v>654.298</c:v>
                </c:pt>
                <c:pt idx="428">
                  <c:v>655.13799999999969</c:v>
                </c:pt>
                <c:pt idx="429">
                  <c:v>655.98099999999999</c:v>
                </c:pt>
                <c:pt idx="430">
                  <c:v>656.82599999999979</c:v>
                </c:pt>
                <c:pt idx="431">
                  <c:v>657.67700000000002</c:v>
                </c:pt>
                <c:pt idx="432">
                  <c:v>658.5319999999997</c:v>
                </c:pt>
                <c:pt idx="433">
                  <c:v>659.38799999999969</c:v>
                </c:pt>
                <c:pt idx="434">
                  <c:v>660.24400000000003</c:v>
                </c:pt>
                <c:pt idx="435">
                  <c:v>661.10299999999972</c:v>
                </c:pt>
                <c:pt idx="436">
                  <c:v>661.95999999999981</c:v>
                </c:pt>
                <c:pt idx="437">
                  <c:v>662.8159999999998</c:v>
                </c:pt>
                <c:pt idx="438">
                  <c:v>663.673</c:v>
                </c:pt>
                <c:pt idx="439">
                  <c:v>664.53499999999997</c:v>
                </c:pt>
                <c:pt idx="440">
                  <c:v>665.40099999999973</c:v>
                </c:pt>
                <c:pt idx="441">
                  <c:v>666.26099999999997</c:v>
                </c:pt>
                <c:pt idx="442">
                  <c:v>667.11400000000003</c:v>
                </c:pt>
                <c:pt idx="443">
                  <c:v>667.971</c:v>
                </c:pt>
                <c:pt idx="444">
                  <c:v>668.83799999999974</c:v>
                </c:pt>
                <c:pt idx="445">
                  <c:v>669.70900000000006</c:v>
                </c:pt>
                <c:pt idx="446">
                  <c:v>670.572</c:v>
                </c:pt>
                <c:pt idx="447">
                  <c:v>671.43199999999979</c:v>
                </c:pt>
                <c:pt idx="448">
                  <c:v>672.29100000000005</c:v>
                </c:pt>
                <c:pt idx="449">
                  <c:v>673.154</c:v>
                </c:pt>
                <c:pt idx="450">
                  <c:v>674.01599999999996</c:v>
                </c:pt>
                <c:pt idx="451">
                  <c:v>674.87599999999998</c:v>
                </c:pt>
                <c:pt idx="452">
                  <c:v>675.73199999999997</c:v>
                </c:pt>
                <c:pt idx="453">
                  <c:v>676.58699999999999</c:v>
                </c:pt>
                <c:pt idx="454">
                  <c:v>677.44599999999969</c:v>
                </c:pt>
                <c:pt idx="455">
                  <c:v>678.31199999999967</c:v>
                </c:pt>
                <c:pt idx="456">
                  <c:v>679.17600000000004</c:v>
                </c:pt>
                <c:pt idx="457">
                  <c:v>680.03600000000006</c:v>
                </c:pt>
                <c:pt idx="458">
                  <c:v>680.89300000000003</c:v>
                </c:pt>
                <c:pt idx="459">
                  <c:v>681.74900000000002</c:v>
                </c:pt>
                <c:pt idx="460">
                  <c:v>682.60599999999999</c:v>
                </c:pt>
                <c:pt idx="461">
                  <c:v>683.46699999999976</c:v>
                </c:pt>
                <c:pt idx="462">
                  <c:v>684.33299999999974</c:v>
                </c:pt>
                <c:pt idx="463">
                  <c:v>685.20100000000002</c:v>
                </c:pt>
                <c:pt idx="464">
                  <c:v>686.06799999999976</c:v>
                </c:pt>
                <c:pt idx="465">
                  <c:v>686.92999999999984</c:v>
                </c:pt>
                <c:pt idx="466">
                  <c:v>687.79499999999996</c:v>
                </c:pt>
                <c:pt idx="467">
                  <c:v>688.66</c:v>
                </c:pt>
                <c:pt idx="468">
                  <c:v>689.5319999999997</c:v>
                </c:pt>
                <c:pt idx="469">
                  <c:v>690.40499999999997</c:v>
                </c:pt>
                <c:pt idx="470">
                  <c:v>691.28</c:v>
                </c:pt>
                <c:pt idx="471">
                  <c:v>692.15599999999972</c:v>
                </c:pt>
                <c:pt idx="472">
                  <c:v>693.03</c:v>
                </c:pt>
                <c:pt idx="473">
                  <c:v>693.89799999999968</c:v>
                </c:pt>
                <c:pt idx="474">
                  <c:v>694.76199999999972</c:v>
                </c:pt>
                <c:pt idx="475">
                  <c:v>695.62300000000005</c:v>
                </c:pt>
                <c:pt idx="476">
                  <c:v>696.48099999999999</c:v>
                </c:pt>
                <c:pt idx="477">
                  <c:v>697.33599999999979</c:v>
                </c:pt>
                <c:pt idx="478">
                  <c:v>698.19299999999998</c:v>
                </c:pt>
                <c:pt idx="479">
                  <c:v>699.05199999999968</c:v>
                </c:pt>
                <c:pt idx="480">
                  <c:v>699.9069999999997</c:v>
                </c:pt>
                <c:pt idx="481">
                  <c:v>700.7639999999999</c:v>
                </c:pt>
                <c:pt idx="482">
                  <c:v>701.625</c:v>
                </c:pt>
                <c:pt idx="483">
                  <c:v>702.49099999999999</c:v>
                </c:pt>
                <c:pt idx="484">
                  <c:v>703.35599999999977</c:v>
                </c:pt>
                <c:pt idx="485">
                  <c:v>704.21699999999998</c:v>
                </c:pt>
                <c:pt idx="486">
                  <c:v>705.07600000000002</c:v>
                </c:pt>
                <c:pt idx="487">
                  <c:v>705.93699999999967</c:v>
                </c:pt>
                <c:pt idx="488">
                  <c:v>706.79499999999996</c:v>
                </c:pt>
                <c:pt idx="489">
                  <c:v>707.65099999999973</c:v>
                </c:pt>
                <c:pt idx="490">
                  <c:v>708.50700000000006</c:v>
                </c:pt>
                <c:pt idx="491">
                  <c:v>709.36699999999962</c:v>
                </c:pt>
                <c:pt idx="492">
                  <c:v>710.2349999999999</c:v>
                </c:pt>
                <c:pt idx="493">
                  <c:v>711.10400000000004</c:v>
                </c:pt>
                <c:pt idx="494">
                  <c:v>711.97</c:v>
                </c:pt>
                <c:pt idx="495">
                  <c:v>712.83699999999976</c:v>
                </c:pt>
                <c:pt idx="496">
                  <c:v>713.69799999999998</c:v>
                </c:pt>
                <c:pt idx="497">
                  <c:v>714.55699999999979</c:v>
                </c:pt>
                <c:pt idx="498">
                  <c:v>715.41799999999967</c:v>
                </c:pt>
                <c:pt idx="499">
                  <c:v>716.28</c:v>
                </c:pt>
                <c:pt idx="500">
                  <c:v>717.14099999999996</c:v>
                </c:pt>
                <c:pt idx="501">
                  <c:v>718.00199999999973</c:v>
                </c:pt>
                <c:pt idx="502">
                  <c:v>718.86099999999976</c:v>
                </c:pt>
                <c:pt idx="503">
                  <c:v>719.721</c:v>
                </c:pt>
                <c:pt idx="504">
                  <c:v>720.58299999999997</c:v>
                </c:pt>
                <c:pt idx="505">
                  <c:v>721.44899999999996</c:v>
                </c:pt>
                <c:pt idx="506">
                  <c:v>722.31799999999976</c:v>
                </c:pt>
                <c:pt idx="507">
                  <c:v>723.18799999999999</c:v>
                </c:pt>
                <c:pt idx="508">
                  <c:v>724.06099999999969</c:v>
                </c:pt>
                <c:pt idx="509">
                  <c:v>724.92999999999984</c:v>
                </c:pt>
                <c:pt idx="510">
                  <c:v>725.79600000000005</c:v>
                </c:pt>
                <c:pt idx="511">
                  <c:v>726.66</c:v>
                </c:pt>
                <c:pt idx="512">
                  <c:v>727.524</c:v>
                </c:pt>
                <c:pt idx="513">
                  <c:v>728.38699999999972</c:v>
                </c:pt>
                <c:pt idx="514">
                  <c:v>729.255</c:v>
                </c:pt>
                <c:pt idx="515">
                  <c:v>730.13</c:v>
                </c:pt>
                <c:pt idx="516">
                  <c:v>731.00700000000006</c:v>
                </c:pt>
                <c:pt idx="517">
                  <c:v>731.88099999999997</c:v>
                </c:pt>
                <c:pt idx="518">
                  <c:v>732.755</c:v>
                </c:pt>
                <c:pt idx="519">
                  <c:v>733.62900000000002</c:v>
                </c:pt>
                <c:pt idx="520">
                  <c:v>734.50099999999998</c:v>
                </c:pt>
                <c:pt idx="521">
                  <c:v>735.37099999999998</c:v>
                </c:pt>
                <c:pt idx="522">
                  <c:v>736.24900000000002</c:v>
                </c:pt>
                <c:pt idx="523">
                  <c:v>737.1279999999997</c:v>
                </c:pt>
                <c:pt idx="524">
                  <c:v>738.00700000000006</c:v>
                </c:pt>
                <c:pt idx="525">
                  <c:v>738.8889999999999</c:v>
                </c:pt>
                <c:pt idx="526">
                  <c:v>739.774</c:v>
                </c:pt>
                <c:pt idx="527">
                  <c:v>740.65599999999972</c:v>
                </c:pt>
                <c:pt idx="528">
                  <c:v>741.53699999999981</c:v>
                </c:pt>
                <c:pt idx="529">
                  <c:v>742.41699999999969</c:v>
                </c:pt>
                <c:pt idx="530">
                  <c:v>743.29700000000003</c:v>
                </c:pt>
                <c:pt idx="531">
                  <c:v>744.17399999999998</c:v>
                </c:pt>
                <c:pt idx="532">
                  <c:v>745.05399999999997</c:v>
                </c:pt>
                <c:pt idx="533">
                  <c:v>745.928</c:v>
                </c:pt>
                <c:pt idx="534">
                  <c:v>746.79600000000005</c:v>
                </c:pt>
                <c:pt idx="535">
                  <c:v>747.65899999999999</c:v>
                </c:pt>
                <c:pt idx="536">
                  <c:v>748.524</c:v>
                </c:pt>
                <c:pt idx="537">
                  <c:v>749.38799999999969</c:v>
                </c:pt>
                <c:pt idx="538">
                  <c:v>750.25400000000002</c:v>
                </c:pt>
                <c:pt idx="539">
                  <c:v>751.11799999999971</c:v>
                </c:pt>
                <c:pt idx="540">
                  <c:v>751.97900000000004</c:v>
                </c:pt>
                <c:pt idx="541">
                  <c:v>752.84399999999982</c:v>
                </c:pt>
                <c:pt idx="542">
                  <c:v>753.70799999999997</c:v>
                </c:pt>
                <c:pt idx="543">
                  <c:v>754.57100000000003</c:v>
                </c:pt>
                <c:pt idx="544">
                  <c:v>755.44199999999978</c:v>
                </c:pt>
                <c:pt idx="545">
                  <c:v>756.31399999999996</c:v>
                </c:pt>
                <c:pt idx="546">
                  <c:v>757.18299999999999</c:v>
                </c:pt>
                <c:pt idx="547">
                  <c:v>758.05399999999997</c:v>
                </c:pt>
                <c:pt idx="548">
                  <c:v>758.92999999999984</c:v>
                </c:pt>
                <c:pt idx="549">
                  <c:v>759.80999999999983</c:v>
                </c:pt>
                <c:pt idx="550">
                  <c:v>760.69799999999998</c:v>
                </c:pt>
                <c:pt idx="551">
                  <c:v>761.57600000000002</c:v>
                </c:pt>
                <c:pt idx="552">
                  <c:v>762.44699999999978</c:v>
                </c:pt>
                <c:pt idx="553">
                  <c:v>763.31399999999996</c:v>
                </c:pt>
                <c:pt idx="554">
                  <c:v>764.178</c:v>
                </c:pt>
                <c:pt idx="555">
                  <c:v>765.04</c:v>
                </c:pt>
                <c:pt idx="556">
                  <c:v>765.90599999999972</c:v>
                </c:pt>
                <c:pt idx="557">
                  <c:v>766.77499999999998</c:v>
                </c:pt>
                <c:pt idx="558">
                  <c:v>767.65199999999982</c:v>
                </c:pt>
                <c:pt idx="559">
                  <c:v>768.53399999999999</c:v>
                </c:pt>
                <c:pt idx="560">
                  <c:v>769.42</c:v>
                </c:pt>
                <c:pt idx="561">
                  <c:v>770.30999999999983</c:v>
                </c:pt>
                <c:pt idx="562">
                  <c:v>771.19799999999998</c:v>
                </c:pt>
                <c:pt idx="563">
                  <c:v>772.08799999999997</c:v>
                </c:pt>
                <c:pt idx="564">
                  <c:v>772.98199999999997</c:v>
                </c:pt>
                <c:pt idx="565">
                  <c:v>773.88200000000006</c:v>
                </c:pt>
                <c:pt idx="566">
                  <c:v>774.78899999999999</c:v>
                </c:pt>
                <c:pt idx="567">
                  <c:v>775.69399999999996</c:v>
                </c:pt>
                <c:pt idx="568">
                  <c:v>776.59299999999996</c:v>
                </c:pt>
                <c:pt idx="569">
                  <c:v>777.49699999999996</c:v>
                </c:pt>
                <c:pt idx="570">
                  <c:v>778.39799999999968</c:v>
                </c:pt>
                <c:pt idx="571">
                  <c:v>779.29399999999998</c:v>
                </c:pt>
                <c:pt idx="572">
                  <c:v>780.18899999999996</c:v>
                </c:pt>
                <c:pt idx="573">
                  <c:v>781.07899999999995</c:v>
                </c:pt>
                <c:pt idx="574">
                  <c:v>781.97</c:v>
                </c:pt>
                <c:pt idx="575">
                  <c:v>782.86499999999978</c:v>
                </c:pt>
                <c:pt idx="576">
                  <c:v>783.75700000000006</c:v>
                </c:pt>
                <c:pt idx="577">
                  <c:v>784.649</c:v>
                </c:pt>
                <c:pt idx="578">
                  <c:v>785.54099999999971</c:v>
                </c:pt>
                <c:pt idx="579">
                  <c:v>786.43699999999978</c:v>
                </c:pt>
                <c:pt idx="580">
                  <c:v>787.32799999999975</c:v>
                </c:pt>
                <c:pt idx="581">
                  <c:v>788.22299999999996</c:v>
                </c:pt>
                <c:pt idx="582">
                  <c:v>789.11400000000003</c:v>
                </c:pt>
                <c:pt idx="583">
                  <c:v>790.005</c:v>
                </c:pt>
                <c:pt idx="584">
                  <c:v>790.9</c:v>
                </c:pt>
                <c:pt idx="585">
                  <c:v>791.79300000000001</c:v>
                </c:pt>
                <c:pt idx="586">
                  <c:v>792.68600000000004</c:v>
                </c:pt>
                <c:pt idx="587">
                  <c:v>793.57899999999995</c:v>
                </c:pt>
                <c:pt idx="588">
                  <c:v>794.47199999999998</c:v>
                </c:pt>
                <c:pt idx="589">
                  <c:v>795.36699999999962</c:v>
                </c:pt>
                <c:pt idx="590">
                  <c:v>796.26400000000001</c:v>
                </c:pt>
                <c:pt idx="591">
                  <c:v>797.16099999999972</c:v>
                </c:pt>
                <c:pt idx="592">
                  <c:v>798.06299999999976</c:v>
                </c:pt>
                <c:pt idx="593">
                  <c:v>798.97799999999972</c:v>
                </c:pt>
                <c:pt idx="594">
                  <c:v>799.89599999999996</c:v>
                </c:pt>
                <c:pt idx="595">
                  <c:v>800.80499999999972</c:v>
                </c:pt>
                <c:pt idx="596">
                  <c:v>801.71</c:v>
                </c:pt>
                <c:pt idx="597">
                  <c:v>802.62</c:v>
                </c:pt>
                <c:pt idx="598">
                  <c:v>803.52800000000002</c:v>
                </c:pt>
                <c:pt idx="599">
                  <c:v>804.43499999999972</c:v>
                </c:pt>
                <c:pt idx="600">
                  <c:v>805.34199999999976</c:v>
                </c:pt>
                <c:pt idx="601">
                  <c:v>806.2529999999997</c:v>
                </c:pt>
                <c:pt idx="602">
                  <c:v>807.16199999999969</c:v>
                </c:pt>
                <c:pt idx="603">
                  <c:v>808.06899999999996</c:v>
                </c:pt>
                <c:pt idx="604">
                  <c:v>808.976</c:v>
                </c:pt>
                <c:pt idx="605">
                  <c:v>809.8829999999997</c:v>
                </c:pt>
                <c:pt idx="606">
                  <c:v>810.78899999999999</c:v>
                </c:pt>
                <c:pt idx="607">
                  <c:v>811.697</c:v>
                </c:pt>
                <c:pt idx="608">
                  <c:v>812.60699999999997</c:v>
                </c:pt>
                <c:pt idx="609">
                  <c:v>813.52599999999973</c:v>
                </c:pt>
                <c:pt idx="610">
                  <c:v>814.45099999999979</c:v>
                </c:pt>
                <c:pt idx="611">
                  <c:v>815.37299999999971</c:v>
                </c:pt>
                <c:pt idx="612">
                  <c:v>816.29300000000001</c:v>
                </c:pt>
                <c:pt idx="613">
                  <c:v>817.21</c:v>
                </c:pt>
                <c:pt idx="614">
                  <c:v>818.12900000000002</c:v>
                </c:pt>
                <c:pt idx="615">
                  <c:v>819.048</c:v>
                </c:pt>
                <c:pt idx="616">
                  <c:v>819.96799999999962</c:v>
                </c:pt>
                <c:pt idx="617">
                  <c:v>820.88699999999972</c:v>
                </c:pt>
                <c:pt idx="618">
                  <c:v>821.80199999999979</c:v>
                </c:pt>
                <c:pt idx="619">
                  <c:v>822.71299999999997</c:v>
                </c:pt>
                <c:pt idx="620">
                  <c:v>823.62099999999998</c:v>
                </c:pt>
                <c:pt idx="621">
                  <c:v>824.524</c:v>
                </c:pt>
                <c:pt idx="622">
                  <c:v>825.43399999999997</c:v>
                </c:pt>
                <c:pt idx="623">
                  <c:v>826.34899999999971</c:v>
                </c:pt>
                <c:pt idx="624">
                  <c:v>827.26499999999999</c:v>
                </c:pt>
                <c:pt idx="625">
                  <c:v>828.18700000000001</c:v>
                </c:pt>
                <c:pt idx="626">
                  <c:v>829.11199999999997</c:v>
                </c:pt>
                <c:pt idx="627">
                  <c:v>830.04399999999998</c:v>
                </c:pt>
                <c:pt idx="628">
                  <c:v>830.97699999999998</c:v>
                </c:pt>
                <c:pt idx="629">
                  <c:v>831.90899999999999</c:v>
                </c:pt>
                <c:pt idx="630">
                  <c:v>832.8349999999997</c:v>
                </c:pt>
                <c:pt idx="631">
                  <c:v>833.76199999999972</c:v>
                </c:pt>
                <c:pt idx="632">
                  <c:v>834.69500000000005</c:v>
                </c:pt>
                <c:pt idx="633">
                  <c:v>835.62599999999998</c:v>
                </c:pt>
                <c:pt idx="634">
                  <c:v>836.55</c:v>
                </c:pt>
                <c:pt idx="635">
                  <c:v>837.48199999999997</c:v>
                </c:pt>
                <c:pt idx="636">
                  <c:v>838.41399999999999</c:v>
                </c:pt>
                <c:pt idx="637">
                  <c:v>839.35199999999975</c:v>
                </c:pt>
                <c:pt idx="638">
                  <c:v>840.29600000000005</c:v>
                </c:pt>
                <c:pt idx="639">
                  <c:v>841.23799999999972</c:v>
                </c:pt>
                <c:pt idx="640">
                  <c:v>842.173</c:v>
                </c:pt>
                <c:pt idx="641">
                  <c:v>843.10500000000002</c:v>
                </c:pt>
                <c:pt idx="642">
                  <c:v>844.03399999999999</c:v>
                </c:pt>
                <c:pt idx="643">
                  <c:v>844.96599999999978</c:v>
                </c:pt>
                <c:pt idx="644">
                  <c:v>845.9019999999997</c:v>
                </c:pt>
                <c:pt idx="645">
                  <c:v>846.84299999999962</c:v>
                </c:pt>
                <c:pt idx="646">
                  <c:v>847.78499999999997</c:v>
                </c:pt>
                <c:pt idx="647">
                  <c:v>848.72500000000002</c:v>
                </c:pt>
                <c:pt idx="648">
                  <c:v>849.67</c:v>
                </c:pt>
                <c:pt idx="649">
                  <c:v>850.62</c:v>
                </c:pt>
                <c:pt idx="650">
                  <c:v>851.57100000000003</c:v>
                </c:pt>
                <c:pt idx="651">
                  <c:v>852.52099999999996</c:v>
                </c:pt>
                <c:pt idx="652">
                  <c:v>853.46899999999971</c:v>
                </c:pt>
                <c:pt idx="653">
                  <c:v>854.41599999999971</c:v>
                </c:pt>
                <c:pt idx="654">
                  <c:v>855.36099999999976</c:v>
                </c:pt>
                <c:pt idx="655">
                  <c:v>856.30199999999979</c:v>
                </c:pt>
                <c:pt idx="656">
                  <c:v>857.24299999999971</c:v>
                </c:pt>
                <c:pt idx="657">
                  <c:v>858.19100000000003</c:v>
                </c:pt>
                <c:pt idx="658">
                  <c:v>859.13099999999997</c:v>
                </c:pt>
                <c:pt idx="659">
                  <c:v>860.06999999999971</c:v>
                </c:pt>
                <c:pt idx="660">
                  <c:v>861.01099999999997</c:v>
                </c:pt>
                <c:pt idx="661">
                  <c:v>861.9549999999997</c:v>
                </c:pt>
                <c:pt idx="662">
                  <c:v>862.904</c:v>
                </c:pt>
                <c:pt idx="663">
                  <c:v>863.8539999999997</c:v>
                </c:pt>
                <c:pt idx="664">
                  <c:v>864.803</c:v>
                </c:pt>
                <c:pt idx="665">
                  <c:v>865.755</c:v>
                </c:pt>
                <c:pt idx="666">
                  <c:v>866.70299999999997</c:v>
                </c:pt>
                <c:pt idx="667">
                  <c:v>867.65499999999997</c:v>
                </c:pt>
                <c:pt idx="668">
                  <c:v>868.61299999999972</c:v>
                </c:pt>
                <c:pt idx="669">
                  <c:v>869.56999999999971</c:v>
                </c:pt>
                <c:pt idx="670">
                  <c:v>870.52300000000002</c:v>
                </c:pt>
                <c:pt idx="671">
                  <c:v>871.47500000000002</c:v>
                </c:pt>
                <c:pt idx="672">
                  <c:v>872.4259999999997</c:v>
                </c:pt>
                <c:pt idx="673">
                  <c:v>873.37599999999998</c:v>
                </c:pt>
                <c:pt idx="674">
                  <c:v>874.32399999999996</c:v>
                </c:pt>
                <c:pt idx="675">
                  <c:v>875.27300000000002</c:v>
                </c:pt>
                <c:pt idx="676">
                  <c:v>876.22400000000005</c:v>
                </c:pt>
                <c:pt idx="677">
                  <c:v>877.17700000000002</c:v>
                </c:pt>
                <c:pt idx="678">
                  <c:v>878.13599999999997</c:v>
                </c:pt>
                <c:pt idx="679">
                  <c:v>879.09299999999996</c:v>
                </c:pt>
                <c:pt idx="680">
                  <c:v>880.053</c:v>
                </c:pt>
                <c:pt idx="681">
                  <c:v>881.02099999999996</c:v>
                </c:pt>
                <c:pt idx="682">
                  <c:v>881.98900000000003</c:v>
                </c:pt>
                <c:pt idx="683">
                  <c:v>882.95099999999979</c:v>
                </c:pt>
                <c:pt idx="684">
                  <c:v>883.91099999999972</c:v>
                </c:pt>
                <c:pt idx="685">
                  <c:v>884.87699999999973</c:v>
                </c:pt>
                <c:pt idx="686">
                  <c:v>885.84899999999971</c:v>
                </c:pt>
                <c:pt idx="687">
                  <c:v>886.83199999999977</c:v>
                </c:pt>
                <c:pt idx="688">
                  <c:v>887.8209999999998</c:v>
                </c:pt>
                <c:pt idx="689">
                  <c:v>888.80899999999997</c:v>
                </c:pt>
                <c:pt idx="690">
                  <c:v>889.803</c:v>
                </c:pt>
                <c:pt idx="691">
                  <c:v>890.79300000000001</c:v>
                </c:pt>
                <c:pt idx="692">
                  <c:v>891.78700000000003</c:v>
                </c:pt>
                <c:pt idx="693">
                  <c:v>892.77800000000002</c:v>
                </c:pt>
                <c:pt idx="694">
                  <c:v>893.76499999999999</c:v>
                </c:pt>
                <c:pt idx="695">
                  <c:v>894.74599999999998</c:v>
                </c:pt>
                <c:pt idx="696">
                  <c:v>895.73099999999999</c:v>
                </c:pt>
                <c:pt idx="697">
                  <c:v>896.71500000000003</c:v>
                </c:pt>
                <c:pt idx="698">
                  <c:v>897.70299999999997</c:v>
                </c:pt>
                <c:pt idx="699">
                  <c:v>898.68899999999996</c:v>
                </c:pt>
                <c:pt idx="700">
                  <c:v>899.67100000000005</c:v>
                </c:pt>
                <c:pt idx="701">
                  <c:v>900.65099999999973</c:v>
                </c:pt>
                <c:pt idx="702">
                  <c:v>901.63</c:v>
                </c:pt>
                <c:pt idx="703">
                  <c:v>902.61400000000003</c:v>
                </c:pt>
                <c:pt idx="704">
                  <c:v>903.601</c:v>
                </c:pt>
                <c:pt idx="705">
                  <c:v>904.58900000000006</c:v>
                </c:pt>
                <c:pt idx="706">
                  <c:v>905.58199999999999</c:v>
                </c:pt>
                <c:pt idx="707">
                  <c:v>906.572</c:v>
                </c:pt>
                <c:pt idx="708">
                  <c:v>907.56299999999976</c:v>
                </c:pt>
                <c:pt idx="709">
                  <c:v>908.55799999999977</c:v>
                </c:pt>
                <c:pt idx="710">
                  <c:v>909.54399999999998</c:v>
                </c:pt>
                <c:pt idx="711">
                  <c:v>910.5319999999997</c:v>
                </c:pt>
                <c:pt idx="712">
                  <c:v>911.52099999999996</c:v>
                </c:pt>
                <c:pt idx="713">
                  <c:v>912.5079999999997</c:v>
                </c:pt>
                <c:pt idx="714">
                  <c:v>913.495</c:v>
                </c:pt>
                <c:pt idx="715">
                  <c:v>914.48299999999972</c:v>
                </c:pt>
                <c:pt idx="716">
                  <c:v>915.47900000000004</c:v>
                </c:pt>
                <c:pt idx="717">
                  <c:v>916.47400000000005</c:v>
                </c:pt>
                <c:pt idx="718">
                  <c:v>917.471</c:v>
                </c:pt>
                <c:pt idx="719">
                  <c:v>918.4649999999998</c:v>
                </c:pt>
                <c:pt idx="720">
                  <c:v>919.4549999999997</c:v>
                </c:pt>
                <c:pt idx="721">
                  <c:v>920.44799999999975</c:v>
                </c:pt>
                <c:pt idx="722">
                  <c:v>921.43899999999996</c:v>
                </c:pt>
                <c:pt idx="723">
                  <c:v>922.43199999999979</c:v>
                </c:pt>
                <c:pt idx="724">
                  <c:v>923.43599999999969</c:v>
                </c:pt>
                <c:pt idx="725">
                  <c:v>924.44899999999996</c:v>
                </c:pt>
                <c:pt idx="726">
                  <c:v>925.46299999999974</c:v>
                </c:pt>
                <c:pt idx="727">
                  <c:v>926.47400000000005</c:v>
                </c:pt>
                <c:pt idx="728">
                  <c:v>927.48199999999997</c:v>
                </c:pt>
                <c:pt idx="729">
                  <c:v>928.48699999999997</c:v>
                </c:pt>
                <c:pt idx="730">
                  <c:v>929.48799999999972</c:v>
                </c:pt>
                <c:pt idx="731">
                  <c:v>930.48500000000001</c:v>
                </c:pt>
                <c:pt idx="732">
                  <c:v>931.48</c:v>
                </c:pt>
                <c:pt idx="733">
                  <c:v>932.476</c:v>
                </c:pt>
                <c:pt idx="734">
                  <c:v>933.46599999999978</c:v>
                </c:pt>
                <c:pt idx="735">
                  <c:v>934.45599999999979</c:v>
                </c:pt>
                <c:pt idx="736">
                  <c:v>935.45099999999979</c:v>
                </c:pt>
                <c:pt idx="737">
                  <c:v>936.4459999999998</c:v>
                </c:pt>
                <c:pt idx="738">
                  <c:v>937.4409999999998</c:v>
                </c:pt>
                <c:pt idx="739">
                  <c:v>938.43599999999969</c:v>
                </c:pt>
                <c:pt idx="740">
                  <c:v>939.4309999999997</c:v>
                </c:pt>
                <c:pt idx="741">
                  <c:v>940.42699999999979</c:v>
                </c:pt>
                <c:pt idx="742">
                  <c:v>941.42699999999979</c:v>
                </c:pt>
                <c:pt idx="743">
                  <c:v>942.42699999999979</c:v>
                </c:pt>
                <c:pt idx="744">
                  <c:v>943.42499999999973</c:v>
                </c:pt>
                <c:pt idx="745">
                  <c:v>944.41199999999969</c:v>
                </c:pt>
                <c:pt idx="746">
                  <c:v>945.3829999999997</c:v>
                </c:pt>
                <c:pt idx="747">
                  <c:v>946.34399999999971</c:v>
                </c:pt>
                <c:pt idx="748">
                  <c:v>947.29700000000003</c:v>
                </c:pt>
                <c:pt idx="749">
                  <c:v>948.24900000000002</c:v>
                </c:pt>
                <c:pt idx="750">
                  <c:v>949.19799999999998</c:v>
                </c:pt>
                <c:pt idx="751">
                  <c:v>950.14099999999996</c:v>
                </c:pt>
                <c:pt idx="752">
                  <c:v>951.08199999999999</c:v>
                </c:pt>
                <c:pt idx="753">
                  <c:v>952.02599999999973</c:v>
                </c:pt>
                <c:pt idx="754">
                  <c:v>952.97400000000005</c:v>
                </c:pt>
                <c:pt idx="755">
                  <c:v>953.92499999999973</c:v>
                </c:pt>
                <c:pt idx="756">
                  <c:v>954.8779999999997</c:v>
                </c:pt>
                <c:pt idx="757">
                  <c:v>955.82599999999979</c:v>
                </c:pt>
                <c:pt idx="758">
                  <c:v>956.77200000000005</c:v>
                </c:pt>
                <c:pt idx="759">
                  <c:v>957.71799999999996</c:v>
                </c:pt>
                <c:pt idx="760">
                  <c:v>958.66399999999999</c:v>
                </c:pt>
                <c:pt idx="761">
                  <c:v>959.60699999999997</c:v>
                </c:pt>
                <c:pt idx="762">
                  <c:v>960.54599999999971</c:v>
                </c:pt>
                <c:pt idx="763">
                  <c:v>961.48400000000004</c:v>
                </c:pt>
                <c:pt idx="764">
                  <c:v>962.4219999999998</c:v>
                </c:pt>
                <c:pt idx="765">
                  <c:v>963.36399999999981</c:v>
                </c:pt>
                <c:pt idx="766">
                  <c:v>964.30499999999972</c:v>
                </c:pt>
                <c:pt idx="767">
                  <c:v>965.24799999999971</c:v>
                </c:pt>
                <c:pt idx="768">
                  <c:v>966.197</c:v>
                </c:pt>
                <c:pt idx="769">
                  <c:v>967.14599999999996</c:v>
                </c:pt>
                <c:pt idx="770">
                  <c:v>968.09500000000003</c:v>
                </c:pt>
                <c:pt idx="771">
                  <c:v>969.04300000000001</c:v>
                </c:pt>
                <c:pt idx="772">
                  <c:v>969.98699999999997</c:v>
                </c:pt>
                <c:pt idx="773">
                  <c:v>970.9309999999997</c:v>
                </c:pt>
                <c:pt idx="774">
                  <c:v>971.87900000000002</c:v>
                </c:pt>
                <c:pt idx="775">
                  <c:v>972.82699999999977</c:v>
                </c:pt>
                <c:pt idx="776">
                  <c:v>973.77099999999996</c:v>
                </c:pt>
                <c:pt idx="777">
                  <c:v>974.71600000000001</c:v>
                </c:pt>
                <c:pt idx="778">
                  <c:v>975.66599999999971</c:v>
                </c:pt>
                <c:pt idx="779">
                  <c:v>976.61500000000001</c:v>
                </c:pt>
                <c:pt idx="780">
                  <c:v>977.56399999999996</c:v>
                </c:pt>
                <c:pt idx="781">
                  <c:v>978.50900000000001</c:v>
                </c:pt>
                <c:pt idx="782">
                  <c:v>979.45799999999974</c:v>
                </c:pt>
                <c:pt idx="783">
                  <c:v>980.40800000000002</c:v>
                </c:pt>
                <c:pt idx="784">
                  <c:v>981.35599999999977</c:v>
                </c:pt>
                <c:pt idx="785">
                  <c:v>982.3</c:v>
                </c:pt>
                <c:pt idx="786">
                  <c:v>983.24</c:v>
                </c:pt>
                <c:pt idx="787">
                  <c:v>984.17700000000002</c:v>
                </c:pt>
                <c:pt idx="788">
                  <c:v>985.11799999999971</c:v>
                </c:pt>
                <c:pt idx="789">
                  <c:v>986.06199999999978</c:v>
                </c:pt>
                <c:pt idx="790">
                  <c:v>987.00599999999997</c:v>
                </c:pt>
                <c:pt idx="791">
                  <c:v>987.9499999999997</c:v>
                </c:pt>
                <c:pt idx="792">
                  <c:v>988.89699999999971</c:v>
                </c:pt>
                <c:pt idx="793">
                  <c:v>989.8449999999998</c:v>
                </c:pt>
                <c:pt idx="794">
                  <c:v>990.78899999999999</c:v>
                </c:pt>
                <c:pt idx="795">
                  <c:v>991.74199999999996</c:v>
                </c:pt>
                <c:pt idx="796">
                  <c:v>992.73599999999999</c:v>
                </c:pt>
                <c:pt idx="797">
                  <c:v>993.755</c:v>
                </c:pt>
                <c:pt idx="798">
                  <c:v>994.78399999999999</c:v>
                </c:pt>
                <c:pt idx="799">
                  <c:v>995.81999999999971</c:v>
                </c:pt>
                <c:pt idx="800">
                  <c:v>996.85699999999974</c:v>
                </c:pt>
                <c:pt idx="801">
                  <c:v>997.89699999999971</c:v>
                </c:pt>
                <c:pt idx="802">
                  <c:v>998.94199999999978</c:v>
                </c:pt>
                <c:pt idx="803">
                  <c:v>999.97799999999972</c:v>
                </c:pt>
                <c:pt idx="804">
                  <c:v>1001.015</c:v>
                </c:pt>
                <c:pt idx="805">
                  <c:v>1002.052</c:v>
                </c:pt>
                <c:pt idx="806">
                  <c:v>1003.088</c:v>
                </c:pt>
                <c:pt idx="807">
                  <c:v>1004.13</c:v>
                </c:pt>
                <c:pt idx="808">
                  <c:v>1005.174</c:v>
                </c:pt>
                <c:pt idx="809">
                  <c:v>1006.222</c:v>
                </c:pt>
                <c:pt idx="810">
                  <c:v>1007.271</c:v>
                </c:pt>
                <c:pt idx="811">
                  <c:v>1008.314</c:v>
                </c:pt>
                <c:pt idx="812">
                  <c:v>1009.359</c:v>
                </c:pt>
                <c:pt idx="813">
                  <c:v>1010.409</c:v>
                </c:pt>
                <c:pt idx="814">
                  <c:v>1011.447</c:v>
                </c:pt>
                <c:pt idx="815">
                  <c:v>1012.474</c:v>
                </c:pt>
                <c:pt idx="816">
                  <c:v>1013.505</c:v>
                </c:pt>
                <c:pt idx="817">
                  <c:v>1014.537</c:v>
                </c:pt>
                <c:pt idx="818">
                  <c:v>1015.56</c:v>
                </c:pt>
                <c:pt idx="819">
                  <c:v>1016.581</c:v>
                </c:pt>
                <c:pt idx="820">
                  <c:v>1017.6</c:v>
                </c:pt>
                <c:pt idx="821">
                  <c:v>1018.619</c:v>
                </c:pt>
                <c:pt idx="822">
                  <c:v>1019.6420000000001</c:v>
                </c:pt>
                <c:pt idx="823">
                  <c:v>1020.671</c:v>
                </c:pt>
                <c:pt idx="824">
                  <c:v>1021.697</c:v>
                </c:pt>
                <c:pt idx="825">
                  <c:v>1022.724</c:v>
                </c:pt>
                <c:pt idx="826">
                  <c:v>1023.751</c:v>
                </c:pt>
                <c:pt idx="827">
                  <c:v>1024.7739999999999</c:v>
                </c:pt>
                <c:pt idx="828">
                  <c:v>1025.796</c:v>
                </c:pt>
                <c:pt idx="829">
                  <c:v>1026.8130000000001</c:v>
                </c:pt>
                <c:pt idx="830">
                  <c:v>1027.835</c:v>
                </c:pt>
                <c:pt idx="831">
                  <c:v>1028.857</c:v>
                </c:pt>
                <c:pt idx="832">
                  <c:v>1029.8779999999999</c:v>
                </c:pt>
                <c:pt idx="833">
                  <c:v>1030.905</c:v>
                </c:pt>
                <c:pt idx="834">
                  <c:v>1031.932</c:v>
                </c:pt>
                <c:pt idx="835">
                  <c:v>1032.9570000000001</c:v>
                </c:pt>
                <c:pt idx="836">
                  <c:v>1033.98</c:v>
                </c:pt>
                <c:pt idx="837">
                  <c:v>1034.998</c:v>
                </c:pt>
                <c:pt idx="838">
                  <c:v>1036.0160000000001</c:v>
                </c:pt>
                <c:pt idx="839">
                  <c:v>1037.0360000000001</c:v>
                </c:pt>
                <c:pt idx="840">
                  <c:v>1038.0609999999999</c:v>
                </c:pt>
                <c:pt idx="841">
                  <c:v>1039.0809999999999</c:v>
                </c:pt>
                <c:pt idx="842">
                  <c:v>1040.098</c:v>
                </c:pt>
                <c:pt idx="843">
                  <c:v>1041.1120000000001</c:v>
                </c:pt>
                <c:pt idx="844">
                  <c:v>1042.1189999999999</c:v>
                </c:pt>
                <c:pt idx="845">
                  <c:v>1043.1220000000001</c:v>
                </c:pt>
                <c:pt idx="846">
                  <c:v>1044.127</c:v>
                </c:pt>
                <c:pt idx="847">
                  <c:v>1045.134</c:v>
                </c:pt>
                <c:pt idx="848">
                  <c:v>1046.1310000000001</c:v>
                </c:pt>
                <c:pt idx="849">
                  <c:v>1047.106</c:v>
                </c:pt>
                <c:pt idx="850">
                  <c:v>1048.067</c:v>
                </c:pt>
                <c:pt idx="851">
                  <c:v>1049.0250000000001</c:v>
                </c:pt>
                <c:pt idx="852">
                  <c:v>1049.9870000000001</c:v>
                </c:pt>
                <c:pt idx="853">
                  <c:v>1050.952</c:v>
                </c:pt>
                <c:pt idx="854">
                  <c:v>1051.9169999999999</c:v>
                </c:pt>
                <c:pt idx="855">
                  <c:v>1052.8910000000001</c:v>
                </c:pt>
                <c:pt idx="856">
                  <c:v>1053.8689999999999</c:v>
                </c:pt>
                <c:pt idx="857">
                  <c:v>1054.8420000000001</c:v>
                </c:pt>
                <c:pt idx="858">
                  <c:v>1055.808</c:v>
                </c:pt>
                <c:pt idx="859">
                  <c:v>1056.7670000000001</c:v>
                </c:pt>
                <c:pt idx="860">
                  <c:v>1057.73</c:v>
                </c:pt>
                <c:pt idx="861">
                  <c:v>1058.6890000000001</c:v>
                </c:pt>
                <c:pt idx="862">
                  <c:v>1059.6500000000001</c:v>
                </c:pt>
                <c:pt idx="863">
                  <c:v>1060.614</c:v>
                </c:pt>
                <c:pt idx="864">
                  <c:v>1061.5709999999999</c:v>
                </c:pt>
                <c:pt idx="865">
                  <c:v>1062.5260000000001</c:v>
                </c:pt>
                <c:pt idx="866">
                  <c:v>1063.479</c:v>
                </c:pt>
                <c:pt idx="867">
                  <c:v>1064.4280000000001</c:v>
                </c:pt>
                <c:pt idx="868">
                  <c:v>1065.373</c:v>
                </c:pt>
                <c:pt idx="869">
                  <c:v>1066.32</c:v>
                </c:pt>
                <c:pt idx="870">
                  <c:v>1067.2670000000001</c:v>
                </c:pt>
                <c:pt idx="871">
                  <c:v>1068.204</c:v>
                </c:pt>
                <c:pt idx="872">
                  <c:v>1069.1400000000001</c:v>
                </c:pt>
                <c:pt idx="873">
                  <c:v>1070.077</c:v>
                </c:pt>
                <c:pt idx="874">
                  <c:v>1071.0119999999999</c:v>
                </c:pt>
                <c:pt idx="875">
                  <c:v>1071.9459999999999</c:v>
                </c:pt>
                <c:pt idx="876">
                  <c:v>1072.8820000000001</c:v>
                </c:pt>
                <c:pt idx="877">
                  <c:v>1073.8109999999999</c:v>
                </c:pt>
                <c:pt idx="878">
                  <c:v>1074.7360000000001</c:v>
                </c:pt>
                <c:pt idx="879">
                  <c:v>1075.654</c:v>
                </c:pt>
                <c:pt idx="880">
                  <c:v>1076.5730000000001</c:v>
                </c:pt>
                <c:pt idx="881">
                  <c:v>1077.4829999999999</c:v>
                </c:pt>
                <c:pt idx="882">
                  <c:v>1078.394</c:v>
                </c:pt>
                <c:pt idx="883">
                  <c:v>1079.3019999999999</c:v>
                </c:pt>
                <c:pt idx="884">
                  <c:v>1080.2059999999999</c:v>
                </c:pt>
                <c:pt idx="885">
                  <c:v>1081.1099999999999</c:v>
                </c:pt>
                <c:pt idx="886">
                  <c:v>1082.0160000000001</c:v>
                </c:pt>
                <c:pt idx="887">
                  <c:v>1082.925</c:v>
                </c:pt>
                <c:pt idx="888">
                  <c:v>1083.8330000000001</c:v>
                </c:pt>
                <c:pt idx="889">
                  <c:v>1084.7380000000001</c:v>
                </c:pt>
                <c:pt idx="890">
                  <c:v>1085.6400000000001</c:v>
                </c:pt>
                <c:pt idx="891">
                  <c:v>1086.539</c:v>
                </c:pt>
                <c:pt idx="892">
                  <c:v>1087.44</c:v>
                </c:pt>
                <c:pt idx="893">
                  <c:v>1088.3420000000001</c:v>
                </c:pt>
                <c:pt idx="894">
                  <c:v>1089.241</c:v>
                </c:pt>
                <c:pt idx="895">
                  <c:v>1090.133</c:v>
                </c:pt>
                <c:pt idx="896">
                  <c:v>1091.0229999999999</c:v>
                </c:pt>
                <c:pt idx="897">
                  <c:v>1091.9069999999999</c:v>
                </c:pt>
                <c:pt idx="898">
                  <c:v>1092.789</c:v>
                </c:pt>
                <c:pt idx="899">
                  <c:v>1093.663</c:v>
                </c:pt>
                <c:pt idx="900">
                  <c:v>1094.5260000000001</c:v>
                </c:pt>
                <c:pt idx="901">
                  <c:v>1095.3820000000001</c:v>
                </c:pt>
                <c:pt idx="902">
                  <c:v>1096.2360000000001</c:v>
                </c:pt>
                <c:pt idx="903">
                  <c:v>1097.0909999999999</c:v>
                </c:pt>
                <c:pt idx="904">
                  <c:v>1097.944</c:v>
                </c:pt>
                <c:pt idx="905">
                  <c:v>1098.799</c:v>
                </c:pt>
                <c:pt idx="906">
                  <c:v>1099.646</c:v>
                </c:pt>
                <c:pt idx="907">
                  <c:v>1100.4839999999999</c:v>
                </c:pt>
                <c:pt idx="908">
                  <c:v>1101.309</c:v>
                </c:pt>
                <c:pt idx="909">
                  <c:v>1102.127</c:v>
                </c:pt>
                <c:pt idx="910">
                  <c:v>1102.941</c:v>
                </c:pt>
                <c:pt idx="911">
                  <c:v>1103.752</c:v>
                </c:pt>
                <c:pt idx="912">
                  <c:v>1104.558</c:v>
                </c:pt>
                <c:pt idx="913">
                  <c:v>1105.356</c:v>
                </c:pt>
                <c:pt idx="914">
                  <c:v>1106.144</c:v>
                </c:pt>
                <c:pt idx="915">
                  <c:v>1106.9269999999999</c:v>
                </c:pt>
                <c:pt idx="916">
                  <c:v>1107.7090000000001</c:v>
                </c:pt>
                <c:pt idx="917">
                  <c:v>1108.4839999999999</c:v>
                </c:pt>
                <c:pt idx="918">
                  <c:v>1109.2550000000001</c:v>
                </c:pt>
              </c:numCache>
            </c:numRef>
          </c:xVal>
          <c:yVal>
            <c:numRef>
              <c:f>Coke!$AJ$6:$AJ$924</c:f>
              <c:numCache>
                <c:formatCode>General</c:formatCode>
                <c:ptCount val="919"/>
                <c:pt idx="0">
                  <c:v>1</c:v>
                </c:pt>
                <c:pt idx="1">
                  <c:v>0.999891197085094</c:v>
                </c:pt>
                <c:pt idx="2">
                  <c:v>0.999729257862909</c:v>
                </c:pt>
                <c:pt idx="3">
                  <c:v>0.99935224311125603</c:v>
                </c:pt>
                <c:pt idx="4">
                  <c:v>0.99897944552685003</c:v>
                </c:pt>
                <c:pt idx="5">
                  <c:v>0.99865556708247905</c:v>
                </c:pt>
                <c:pt idx="6">
                  <c:v>0.99806432023481095</c:v>
                </c:pt>
                <c:pt idx="7">
                  <c:v>0.99763416917587999</c:v>
                </c:pt>
                <c:pt idx="8">
                  <c:v>0.997204861550399</c:v>
                </c:pt>
                <c:pt idx="9">
                  <c:v>0.99661361470273202</c:v>
                </c:pt>
                <c:pt idx="10">
                  <c:v>0.99602658502230801</c:v>
                </c:pt>
                <c:pt idx="11">
                  <c:v>0.99548763104847204</c:v>
                </c:pt>
                <c:pt idx="12">
                  <c:v>0.99489638420080395</c:v>
                </c:pt>
                <c:pt idx="13">
                  <c:v>0.99441394026804197</c:v>
                </c:pt>
                <c:pt idx="14">
                  <c:v>0.993769557113096</c:v>
                </c:pt>
                <c:pt idx="15">
                  <c:v>0.99301637104324203</c:v>
                </c:pt>
                <c:pt idx="16">
                  <c:v>0.99242512419557505</c:v>
                </c:pt>
                <c:pt idx="17">
                  <c:v>0.99183387734790696</c:v>
                </c:pt>
                <c:pt idx="18">
                  <c:v>0.99103177213801996</c:v>
                </c:pt>
                <c:pt idx="19">
                  <c:v>0.99033087894199601</c:v>
                </c:pt>
                <c:pt idx="20">
                  <c:v>0.98958106660593903</c:v>
                </c:pt>
                <c:pt idx="21">
                  <c:v>0.98882788053608695</c:v>
                </c:pt>
                <c:pt idx="22">
                  <c:v>0.98807469446623297</c:v>
                </c:pt>
                <c:pt idx="23">
                  <c:v>0.987324882130176</c:v>
                </c:pt>
                <c:pt idx="24">
                  <c:v>0.98646626687921202</c:v>
                </c:pt>
                <c:pt idx="25">
                  <c:v>0.98571308080935804</c:v>
                </c:pt>
                <c:pt idx="26">
                  <c:v>0.98485362212494598</c:v>
                </c:pt>
                <c:pt idx="27">
                  <c:v>0.983995006873982</c:v>
                </c:pt>
                <c:pt idx="28">
                  <c:v>0.98308325531573904</c:v>
                </c:pt>
                <c:pt idx="29">
                  <c:v>0.98195389792768395</c:v>
                </c:pt>
                <c:pt idx="30">
                  <c:v>0.98104214636943998</c:v>
                </c:pt>
                <c:pt idx="31">
                  <c:v>0.97991194554793704</c:v>
                </c:pt>
                <c:pt idx="32">
                  <c:v>0.97889476480858295</c:v>
                </c:pt>
                <c:pt idx="33">
                  <c:v>0.97787421033543298</c:v>
                </c:pt>
                <c:pt idx="34">
                  <c:v>0.97674400951393003</c:v>
                </c:pt>
                <c:pt idx="35">
                  <c:v>0.97567031873349996</c:v>
                </c:pt>
                <c:pt idx="36">
                  <c:v>0.97475941060870597</c:v>
                </c:pt>
                <c:pt idx="37">
                  <c:v>0.97357607347992203</c:v>
                </c:pt>
                <c:pt idx="38">
                  <c:v>0.97245008982566195</c:v>
                </c:pt>
                <c:pt idx="39">
                  <c:v>0.971052520600862</c:v>
                </c:pt>
                <c:pt idx="40">
                  <c:v>0.96992653694660202</c:v>
                </c:pt>
                <c:pt idx="41">
                  <c:v>0.96874319981781798</c:v>
                </c:pt>
                <c:pt idx="42">
                  <c:v>0.96745527694137201</c:v>
                </c:pt>
                <c:pt idx="43">
                  <c:v>0.96621964693875895</c:v>
                </c:pt>
                <c:pt idx="44">
                  <c:v>0.96493172406231298</c:v>
                </c:pt>
                <c:pt idx="45">
                  <c:v>0.96364295775241804</c:v>
                </c:pt>
                <c:pt idx="46">
                  <c:v>0.96229852483489797</c:v>
                </c:pt>
                <c:pt idx="47">
                  <c:v>0.96095746565117302</c:v>
                </c:pt>
                <c:pt idx="48">
                  <c:v>0.95955989642637196</c:v>
                </c:pt>
                <c:pt idx="49">
                  <c:v>0.95816232720157202</c:v>
                </c:pt>
                <c:pt idx="50">
                  <c:v>0.95671246510293995</c:v>
                </c:pt>
                <c:pt idx="51">
                  <c:v>0.95520946669703</c:v>
                </c:pt>
                <c:pt idx="52">
                  <c:v>0.95359766537621304</c:v>
                </c:pt>
                <c:pt idx="53">
                  <c:v>0.95209466697030198</c:v>
                </c:pt>
                <c:pt idx="54">
                  <c:v>0.95064396143822205</c:v>
                </c:pt>
                <c:pt idx="55">
                  <c:v>0.94908867015848097</c:v>
                </c:pt>
                <c:pt idx="56">
                  <c:v>0.94747602540421505</c:v>
                </c:pt>
                <c:pt idx="57">
                  <c:v>0.945811087776119</c:v>
                </c:pt>
                <c:pt idx="58">
                  <c:v>0.94420266018909704</c:v>
                </c:pt>
                <c:pt idx="59">
                  <c:v>0.94253856599444996</c:v>
                </c:pt>
                <c:pt idx="60">
                  <c:v>0.94081711832527903</c:v>
                </c:pt>
                <c:pt idx="61">
                  <c:v>0.93909904438990299</c:v>
                </c:pt>
                <c:pt idx="62">
                  <c:v>0.93743410676180605</c:v>
                </c:pt>
                <c:pt idx="63">
                  <c:v>0.93576916913371</c:v>
                </c:pt>
                <c:pt idx="64">
                  <c:v>0.93410423150561395</c:v>
                </c:pt>
                <c:pt idx="65">
                  <c:v>0.932333864696406</c:v>
                </c:pt>
                <c:pt idx="66">
                  <c:v>0.93056012415340295</c:v>
                </c:pt>
                <c:pt idx="67">
                  <c:v>0.928789757344197</c:v>
                </c:pt>
                <c:pt idx="68">
                  <c:v>0.92701517336774497</c:v>
                </c:pt>
                <c:pt idx="69">
                  <c:v>0.92519251368470801</c:v>
                </c:pt>
                <c:pt idx="70">
                  <c:v>0.92331250052714497</c:v>
                </c:pt>
                <c:pt idx="71">
                  <c:v>0.92148562367686304</c:v>
                </c:pt>
                <c:pt idx="72">
                  <c:v>0.919658746826582</c:v>
                </c:pt>
                <c:pt idx="73">
                  <c:v>0.91777957710246905</c:v>
                </c:pt>
                <c:pt idx="74">
                  <c:v>0.91600921029326199</c:v>
                </c:pt>
                <c:pt idx="75">
                  <c:v>0.91418233344297894</c:v>
                </c:pt>
                <c:pt idx="76">
                  <c:v>0.91230232028541802</c:v>
                </c:pt>
                <c:pt idx="77">
                  <c:v>0.91052857974241497</c:v>
                </c:pt>
                <c:pt idx="78">
                  <c:v>0.90864856658485404</c:v>
                </c:pt>
                <c:pt idx="79">
                  <c:v>0.90671626055346199</c:v>
                </c:pt>
                <c:pt idx="80">
                  <c:v>0.90483624739589896</c:v>
                </c:pt>
                <c:pt idx="81">
                  <c:v>0.90295707767178601</c:v>
                </c:pt>
                <c:pt idx="82">
                  <c:v>0.90107706451422498</c:v>
                </c:pt>
                <c:pt idx="83">
                  <c:v>0.89930669770501803</c:v>
                </c:pt>
                <c:pt idx="84">
                  <c:v>0.89742752798090397</c:v>
                </c:pt>
                <c:pt idx="85">
                  <c:v>0.89560065113062204</c:v>
                </c:pt>
                <c:pt idx="86">
                  <c:v>0.89366834509922999</c:v>
                </c:pt>
                <c:pt idx="87">
                  <c:v>0.89173182190059297</c:v>
                </c:pt>
                <c:pt idx="88">
                  <c:v>0.89001459139866501</c:v>
                </c:pt>
                <c:pt idx="89">
                  <c:v>0.88818771454838297</c:v>
                </c:pt>
                <c:pt idx="90">
                  <c:v>0.88641734773917702</c:v>
                </c:pt>
                <c:pt idx="91">
                  <c:v>0.884375395359429</c:v>
                </c:pt>
                <c:pt idx="92">
                  <c:v>0.88254851850914795</c:v>
                </c:pt>
                <c:pt idx="93">
                  <c:v>0.880940090922126</c:v>
                </c:pt>
                <c:pt idx="94">
                  <c:v>0.87895127484965796</c:v>
                </c:pt>
                <c:pt idx="95">
                  <c:v>0.87707210512554501</c:v>
                </c:pt>
                <c:pt idx="96">
                  <c:v>0.87535403119016897</c:v>
                </c:pt>
                <c:pt idx="97">
                  <c:v>0.87336943228494501</c:v>
                </c:pt>
                <c:pt idx="98">
                  <c:v>0.87138061621247798</c:v>
                </c:pt>
                <c:pt idx="99">
                  <c:v>0.86955373936219604</c:v>
                </c:pt>
                <c:pt idx="100">
                  <c:v>0.867835665426819</c:v>
                </c:pt>
                <c:pt idx="101">
                  <c:v>0.86611843492489304</c:v>
                </c:pt>
                <c:pt idx="102">
                  <c:v>0.86434385094844102</c:v>
                </c:pt>
                <c:pt idx="103">
                  <c:v>0.86241154491704697</c:v>
                </c:pt>
                <c:pt idx="104">
                  <c:v>0.86064117810784102</c:v>
                </c:pt>
                <c:pt idx="105">
                  <c:v>0.85886743756483896</c:v>
                </c:pt>
                <c:pt idx="106">
                  <c:v>0.85714936362946303</c:v>
                </c:pt>
                <c:pt idx="107">
                  <c:v>0.85527019390534997</c:v>
                </c:pt>
                <c:pt idx="108">
                  <c:v>0.85349560992889895</c:v>
                </c:pt>
                <c:pt idx="109">
                  <c:v>0.851725243119691</c:v>
                </c:pt>
                <c:pt idx="110">
                  <c:v>0.84989836626940896</c:v>
                </c:pt>
                <c:pt idx="111">
                  <c:v>0.848181135767482</c:v>
                </c:pt>
                <c:pt idx="112">
                  <c:v>0.84646306183210596</c:v>
                </c:pt>
                <c:pt idx="113">
                  <c:v>0.84463618498182402</c:v>
                </c:pt>
                <c:pt idx="114">
                  <c:v>0.84291895447989595</c:v>
                </c:pt>
                <c:pt idx="115">
                  <c:v>0.84120088054452002</c:v>
                </c:pt>
                <c:pt idx="116">
                  <c:v>0.83937400369423798</c:v>
                </c:pt>
                <c:pt idx="117">
                  <c:v>0.83776220237342203</c:v>
                </c:pt>
                <c:pt idx="118">
                  <c:v>0.83614955761915599</c:v>
                </c:pt>
                <c:pt idx="119">
                  <c:v>0.83443232711722903</c:v>
                </c:pt>
                <c:pt idx="120">
                  <c:v>0.83271425318185299</c:v>
                </c:pt>
                <c:pt idx="121">
                  <c:v>0.83104931555375705</c:v>
                </c:pt>
                <c:pt idx="122">
                  <c:v>0.82938437792566</c:v>
                </c:pt>
                <c:pt idx="123">
                  <c:v>0.82755750107537795</c:v>
                </c:pt>
                <c:pt idx="124">
                  <c:v>0.82605450266946701</c:v>
                </c:pt>
                <c:pt idx="125">
                  <c:v>0.82438956504136995</c:v>
                </c:pt>
                <c:pt idx="126">
                  <c:v>0.82272462741327401</c:v>
                </c:pt>
                <c:pt idx="127">
                  <c:v>0.82100739691134605</c:v>
                </c:pt>
                <c:pt idx="128">
                  <c:v>0.81928932297597001</c:v>
                </c:pt>
                <c:pt idx="129">
                  <c:v>0.81762438534787396</c:v>
                </c:pt>
                <c:pt idx="130">
                  <c:v>0.81596029115322699</c:v>
                </c:pt>
                <c:pt idx="131">
                  <c:v>0.81429535352513105</c:v>
                </c:pt>
                <c:pt idx="132">
                  <c:v>0.81268270877086501</c:v>
                </c:pt>
                <c:pt idx="133">
                  <c:v>0.81107090745004795</c:v>
                </c:pt>
                <c:pt idx="134">
                  <c:v>0.809462479863026</c:v>
                </c:pt>
                <c:pt idx="135">
                  <c:v>0.80784983510876096</c:v>
                </c:pt>
                <c:pt idx="136">
                  <c:v>0.80618489748066402</c:v>
                </c:pt>
                <c:pt idx="137">
                  <c:v>0.80457309615984696</c:v>
                </c:pt>
                <c:pt idx="138">
                  <c:v>0.80307009775393601</c:v>
                </c:pt>
                <c:pt idx="139">
                  <c:v>0.80135202381855997</c:v>
                </c:pt>
                <c:pt idx="140">
                  <c:v>0.79968708619046402</c:v>
                </c:pt>
                <c:pt idx="141">
                  <c:v>0.79812842117692695</c:v>
                </c:pt>
                <c:pt idx="142">
                  <c:v>0.79657228646373601</c:v>
                </c:pt>
                <c:pt idx="143">
                  <c:v>0.79496048514291995</c:v>
                </c:pt>
                <c:pt idx="144">
                  <c:v>0.79340435042972901</c:v>
                </c:pt>
                <c:pt idx="145">
                  <c:v>0.79190135202381895</c:v>
                </c:pt>
                <c:pt idx="146">
                  <c:v>0.79023641439572201</c:v>
                </c:pt>
                <c:pt idx="147">
                  <c:v>0.78867690594873596</c:v>
                </c:pt>
                <c:pt idx="148">
                  <c:v>0.78706847836171501</c:v>
                </c:pt>
                <c:pt idx="149">
                  <c:v>0.78550896991472896</c:v>
                </c:pt>
                <c:pt idx="150">
                  <c:v>0.78395367863498799</c:v>
                </c:pt>
                <c:pt idx="151">
                  <c:v>0.78244730649528105</c:v>
                </c:pt>
                <c:pt idx="152">
                  <c:v>0.780891171782091</c:v>
                </c:pt>
                <c:pt idx="153">
                  <c:v>0.77927937046127405</c:v>
                </c:pt>
                <c:pt idx="154">
                  <c:v>0.777723235748084</c:v>
                </c:pt>
                <c:pt idx="155">
                  <c:v>0.77616372730109695</c:v>
                </c:pt>
                <c:pt idx="156">
                  <c:v>0.774660728895187</c:v>
                </c:pt>
                <c:pt idx="157">
                  <c:v>0.77315773048927605</c:v>
                </c:pt>
                <c:pt idx="158">
                  <c:v>0.77154592916845899</c:v>
                </c:pt>
                <c:pt idx="159">
                  <c:v>0.76999063788871702</c:v>
                </c:pt>
                <c:pt idx="160">
                  <c:v>0.76843112944173098</c:v>
                </c:pt>
                <c:pt idx="161">
                  <c:v>0.76692813103582103</c:v>
                </c:pt>
                <c:pt idx="162">
                  <c:v>0.76537199632263098</c:v>
                </c:pt>
                <c:pt idx="163">
                  <c:v>0.76381248787564404</c:v>
                </c:pt>
                <c:pt idx="164">
                  <c:v>0.76230948946973398</c:v>
                </c:pt>
                <c:pt idx="165">
                  <c:v>0.76075419818999201</c:v>
                </c:pt>
                <c:pt idx="166">
                  <c:v>0.75919468974300597</c:v>
                </c:pt>
                <c:pt idx="167">
                  <c:v>0.757639398463264</c:v>
                </c:pt>
                <c:pt idx="168">
                  <c:v>0.75613218289010897</c:v>
                </c:pt>
                <c:pt idx="169">
                  <c:v>0.75462918448419902</c:v>
                </c:pt>
                <c:pt idx="170">
                  <c:v>0.75307389320445595</c:v>
                </c:pt>
                <c:pt idx="171">
                  <c:v>0.75151438475747001</c:v>
                </c:pt>
                <c:pt idx="172">
                  <c:v>0.75001138635155895</c:v>
                </c:pt>
                <c:pt idx="173">
                  <c:v>0.748508387945648</c:v>
                </c:pt>
                <c:pt idx="174">
                  <c:v>0.74695309666590703</c:v>
                </c:pt>
                <c:pt idx="175">
                  <c:v>0.74544588109275201</c:v>
                </c:pt>
                <c:pt idx="176">
                  <c:v>0.74383745350573105</c:v>
                </c:pt>
                <c:pt idx="177">
                  <c:v>0.74238759140709898</c:v>
                </c:pt>
                <c:pt idx="178">
                  <c:v>0.74093688587502005</c:v>
                </c:pt>
                <c:pt idx="179">
                  <c:v>0.73927194824692299</c:v>
                </c:pt>
                <c:pt idx="180">
                  <c:v>0.73766014692610604</c:v>
                </c:pt>
                <c:pt idx="181">
                  <c:v>0.73610485564636496</c:v>
                </c:pt>
                <c:pt idx="182">
                  <c:v>0.73454534719937903</c:v>
                </c:pt>
                <c:pt idx="183">
                  <c:v>0.73293270244511299</c:v>
                </c:pt>
                <c:pt idx="184">
                  <c:v>0.73142970403920204</c:v>
                </c:pt>
                <c:pt idx="185">
                  <c:v>0.72982127645218098</c:v>
                </c:pt>
                <c:pt idx="186">
                  <c:v>0.72831490431247503</c:v>
                </c:pt>
                <c:pt idx="187">
                  <c:v>0.72670647672545396</c:v>
                </c:pt>
                <c:pt idx="188">
                  <c:v>0.72514696827846803</c:v>
                </c:pt>
                <c:pt idx="189">
                  <c:v>0.72364396987255697</c:v>
                </c:pt>
                <c:pt idx="190">
                  <c:v>0.72214097146664602</c:v>
                </c:pt>
                <c:pt idx="191">
                  <c:v>0.72058146301965997</c:v>
                </c:pt>
                <c:pt idx="192">
                  <c:v>0.71897303543263902</c:v>
                </c:pt>
                <c:pt idx="193">
                  <c:v>0.71746666329293196</c:v>
                </c:pt>
                <c:pt idx="194">
                  <c:v>0.71574858935755703</c:v>
                </c:pt>
                <c:pt idx="195">
                  <c:v>0.71419329807781495</c:v>
                </c:pt>
                <c:pt idx="196">
                  <c:v>0.712690299671904</c:v>
                </c:pt>
                <c:pt idx="197">
                  <c:v>0.71107849835108805</c:v>
                </c:pt>
                <c:pt idx="198">
                  <c:v>0.709518989904102</c:v>
                </c:pt>
                <c:pt idx="199">
                  <c:v>0.70791056231708105</c:v>
                </c:pt>
                <c:pt idx="200">
                  <c:v>0.706245624688984</c:v>
                </c:pt>
                <c:pt idx="201">
                  <c:v>0.70463297993471796</c:v>
                </c:pt>
                <c:pt idx="202">
                  <c:v>0.70296804230662202</c:v>
                </c:pt>
                <c:pt idx="203">
                  <c:v>0.70125081180469395</c:v>
                </c:pt>
                <c:pt idx="204">
                  <c:v>0.69963816705042803</c:v>
                </c:pt>
                <c:pt idx="205">
                  <c:v>0.69797322942233198</c:v>
                </c:pt>
                <c:pt idx="206">
                  <c:v>0.69625599892040502</c:v>
                </c:pt>
                <c:pt idx="207">
                  <c:v>0.69464335416613898</c:v>
                </c:pt>
                <c:pt idx="208">
                  <c:v>0.69297925997149201</c:v>
                </c:pt>
                <c:pt idx="209">
                  <c:v>0.69126118603611597</c:v>
                </c:pt>
                <c:pt idx="210">
                  <c:v>0.68954395553418901</c:v>
                </c:pt>
                <c:pt idx="211">
                  <c:v>0.68782588159881297</c:v>
                </c:pt>
                <c:pt idx="212">
                  <c:v>0.68621408027799502</c:v>
                </c:pt>
                <c:pt idx="213">
                  <c:v>0.68449600634261898</c:v>
                </c:pt>
                <c:pt idx="214">
                  <c:v>0.68266912949233705</c:v>
                </c:pt>
                <c:pt idx="215">
                  <c:v>0.68095189899040998</c:v>
                </c:pt>
                <c:pt idx="216">
                  <c:v>0.67923045132123905</c:v>
                </c:pt>
                <c:pt idx="217">
                  <c:v>0.67735043816367702</c:v>
                </c:pt>
                <c:pt idx="218">
                  <c:v>0.67558007135447096</c:v>
                </c:pt>
                <c:pt idx="219">
                  <c:v>0.67370090163035701</c:v>
                </c:pt>
                <c:pt idx="220">
                  <c:v>0.67187402478007496</c:v>
                </c:pt>
                <c:pt idx="221">
                  <c:v>0.66994171874868302</c:v>
                </c:pt>
                <c:pt idx="222">
                  <c:v>0.66811484189839898</c:v>
                </c:pt>
                <c:pt idx="223">
                  <c:v>0.66623482874083795</c:v>
                </c:pt>
                <c:pt idx="224">
                  <c:v>0.66430252270944501</c:v>
                </c:pt>
                <c:pt idx="225">
                  <c:v>0.66237021667805396</c:v>
                </c:pt>
                <c:pt idx="226">
                  <c:v>0.66049020352049204</c:v>
                </c:pt>
                <c:pt idx="227">
                  <c:v>0.658501387448023</c:v>
                </c:pt>
                <c:pt idx="228">
                  <c:v>0.65656908141663095</c:v>
                </c:pt>
                <c:pt idx="229">
                  <c:v>0.65452797247033301</c:v>
                </c:pt>
                <c:pt idx="230">
                  <c:v>0.65248602009058398</c:v>
                </c:pt>
                <c:pt idx="231">
                  <c:v>0.65039177483700705</c:v>
                </c:pt>
                <c:pt idx="232">
                  <c:v>0.64829752958342901</c:v>
                </c:pt>
                <c:pt idx="233">
                  <c:v>0.64631208724475497</c:v>
                </c:pt>
                <c:pt idx="234">
                  <c:v>0.64410903907627204</c:v>
                </c:pt>
                <c:pt idx="235">
                  <c:v>0.64196165751541301</c:v>
                </c:pt>
                <c:pt idx="236">
                  <c:v>0.63976198308072496</c:v>
                </c:pt>
                <c:pt idx="237">
                  <c:v>0.63766773782714703</c:v>
                </c:pt>
                <c:pt idx="238">
                  <c:v>0.63557349257356799</c:v>
                </c:pt>
                <c:pt idx="239">
                  <c:v>0.63320766174944998</c:v>
                </c:pt>
                <c:pt idx="240">
                  <c:v>0.63089918439985504</c:v>
                </c:pt>
                <c:pt idx="241">
                  <c:v>0.62864215649064203</c:v>
                </c:pt>
                <c:pt idx="242">
                  <c:v>0.62633367914104698</c:v>
                </c:pt>
                <c:pt idx="243">
                  <c:v>0.62402435835800396</c:v>
                </c:pt>
                <c:pt idx="244">
                  <c:v>0.62171588100840902</c:v>
                </c:pt>
                <c:pt idx="245">
                  <c:v>0.61935342391808601</c:v>
                </c:pt>
                <c:pt idx="246">
                  <c:v>0.61699181026121097</c:v>
                </c:pt>
                <c:pt idx="247">
                  <c:v>0.61462682287054105</c:v>
                </c:pt>
                <c:pt idx="248">
                  <c:v>0.61215556286531203</c:v>
                </c:pt>
                <c:pt idx="249">
                  <c:v>0.60968852002732699</c:v>
                </c:pt>
                <c:pt idx="250">
                  <c:v>0.60721726002209797</c:v>
                </c:pt>
                <c:pt idx="251">
                  <c:v>0.60469370714303805</c:v>
                </c:pt>
                <c:pt idx="252">
                  <c:v>0.60217015426397802</c:v>
                </c:pt>
                <c:pt idx="253">
                  <c:v>0.59958924791039403</c:v>
                </c:pt>
                <c:pt idx="254">
                  <c:v>0.59701340215750298</c:v>
                </c:pt>
                <c:pt idx="255">
                  <c:v>0.59443671297116296</c:v>
                </c:pt>
                <c:pt idx="256">
                  <c:v>0.59185665005102694</c:v>
                </c:pt>
                <c:pt idx="257">
                  <c:v>0.58911802164250304</c:v>
                </c:pt>
                <c:pt idx="258">
                  <c:v>0.58659446876344201</c:v>
                </c:pt>
                <c:pt idx="259">
                  <c:v>0.583964643269823</c:v>
                </c:pt>
                <c:pt idx="260">
                  <c:v>0.58122264112750099</c:v>
                </c:pt>
                <c:pt idx="261">
                  <c:v>0.57854052276005197</c:v>
                </c:pt>
                <c:pt idx="262">
                  <c:v>0.57585503065880606</c:v>
                </c:pt>
                <c:pt idx="263">
                  <c:v>0.57311640225028004</c:v>
                </c:pt>
                <c:pt idx="264">
                  <c:v>0.57043091014903402</c:v>
                </c:pt>
                <c:pt idx="265">
                  <c:v>0.56779771092162001</c:v>
                </c:pt>
                <c:pt idx="266">
                  <c:v>0.56511221882037399</c:v>
                </c:pt>
                <c:pt idx="267">
                  <c:v>0.56253552963403397</c:v>
                </c:pt>
                <c:pt idx="268">
                  <c:v>0.55985003753278795</c:v>
                </c:pt>
                <c:pt idx="269">
                  <c:v>0.55722105547261902</c:v>
                </c:pt>
                <c:pt idx="270">
                  <c:v>0.55458785624520301</c:v>
                </c:pt>
                <c:pt idx="271">
                  <c:v>0.55195465701778801</c:v>
                </c:pt>
                <c:pt idx="272">
                  <c:v>0.54937881126489696</c:v>
                </c:pt>
                <c:pt idx="273">
                  <c:v>0.54680212207855805</c:v>
                </c:pt>
                <c:pt idx="274">
                  <c:v>0.54427856919949702</c:v>
                </c:pt>
                <c:pt idx="275">
                  <c:v>0.54175501632043699</c:v>
                </c:pt>
                <c:pt idx="276">
                  <c:v>0.53933604918903899</c:v>
                </c:pt>
                <c:pt idx="277">
                  <c:v>0.53691792549108897</c:v>
                </c:pt>
                <c:pt idx="278">
                  <c:v>0.53455631183421504</c:v>
                </c:pt>
                <c:pt idx="279">
                  <c:v>0.53219469817734</c:v>
                </c:pt>
                <c:pt idx="280">
                  <c:v>0.52993851370157696</c:v>
                </c:pt>
                <c:pt idx="281">
                  <c:v>0.52762919291853305</c:v>
                </c:pt>
                <c:pt idx="282">
                  <c:v>0.52542614475004901</c:v>
                </c:pt>
                <c:pt idx="283">
                  <c:v>0.52333105606302099</c:v>
                </c:pt>
                <c:pt idx="284">
                  <c:v>0.52123681080944295</c:v>
                </c:pt>
                <c:pt idx="285">
                  <c:v>0.51914256555586502</c:v>
                </c:pt>
                <c:pt idx="286">
                  <c:v>0.51715796665064095</c:v>
                </c:pt>
                <c:pt idx="287">
                  <c:v>0.51516915057817403</c:v>
                </c:pt>
                <c:pt idx="288">
                  <c:v>0.513289137420612</c:v>
                </c:pt>
                <c:pt idx="289">
                  <c:v>0.51130453851538804</c:v>
                </c:pt>
                <c:pt idx="290">
                  <c:v>0.509477661665106</c:v>
                </c:pt>
                <c:pt idx="291">
                  <c:v>0.50765078481482395</c:v>
                </c:pt>
                <c:pt idx="292">
                  <c:v>0.505880418005618</c:v>
                </c:pt>
                <c:pt idx="293">
                  <c:v>0.50416234407024096</c:v>
                </c:pt>
                <c:pt idx="294">
                  <c:v>0.50244089640107004</c:v>
                </c:pt>
                <c:pt idx="295">
                  <c:v>0.50083246881404897</c:v>
                </c:pt>
                <c:pt idx="296">
                  <c:v>0.49922066749323102</c:v>
                </c:pt>
                <c:pt idx="297">
                  <c:v>0.49771766908732001</c:v>
                </c:pt>
                <c:pt idx="298">
                  <c:v>0.49615816064033402</c:v>
                </c:pt>
                <c:pt idx="299">
                  <c:v>0.49460202592714497</c:v>
                </c:pt>
                <c:pt idx="300">
                  <c:v>0.49309902752123402</c:v>
                </c:pt>
                <c:pt idx="301">
                  <c:v>0.49153951907424798</c:v>
                </c:pt>
                <c:pt idx="302">
                  <c:v>0.490146167016692</c:v>
                </c:pt>
                <c:pt idx="303">
                  <c:v>0.48869630491806099</c:v>
                </c:pt>
                <c:pt idx="304">
                  <c:v>0.48729873569326099</c:v>
                </c:pt>
                <c:pt idx="305">
                  <c:v>0.48600996938336599</c:v>
                </c:pt>
                <c:pt idx="306">
                  <c:v>0.48456010728473498</c:v>
                </c:pt>
                <c:pt idx="307">
                  <c:v>0.48321567436721402</c:v>
                </c:pt>
                <c:pt idx="308">
                  <c:v>0.48192690805732002</c:v>
                </c:pt>
                <c:pt idx="309">
                  <c:v>0.48053355599976399</c:v>
                </c:pt>
                <c:pt idx="310">
                  <c:v>0.47918912308224298</c:v>
                </c:pt>
                <c:pt idx="311">
                  <c:v>0.47784806389851803</c:v>
                </c:pt>
                <c:pt idx="312">
                  <c:v>0.47655929758862398</c:v>
                </c:pt>
                <c:pt idx="313">
                  <c:v>0.47526715754493398</c:v>
                </c:pt>
                <c:pt idx="314">
                  <c:v>0.47397923466848901</c:v>
                </c:pt>
                <c:pt idx="315">
                  <c:v>0.47269131179204299</c:v>
                </c:pt>
                <c:pt idx="316">
                  <c:v>0.47135025260831798</c:v>
                </c:pt>
                <c:pt idx="317">
                  <c:v>0.47011462260570303</c:v>
                </c:pt>
                <c:pt idx="318">
                  <c:v>0.46871705338090303</c:v>
                </c:pt>
                <c:pt idx="319">
                  <c:v>0.467429130504458</c:v>
                </c:pt>
                <c:pt idx="320">
                  <c:v>0.46614036419456401</c:v>
                </c:pt>
                <c:pt idx="321">
                  <c:v>0.46490557762539803</c:v>
                </c:pt>
                <c:pt idx="322">
                  <c:v>0.46350800840059703</c:v>
                </c:pt>
                <c:pt idx="323">
                  <c:v>0.46216694921687201</c:v>
                </c:pt>
                <c:pt idx="324">
                  <c:v>0.46082167286590198</c:v>
                </c:pt>
                <c:pt idx="325">
                  <c:v>0.45948061368217702</c:v>
                </c:pt>
                <c:pt idx="326">
                  <c:v>0.45813618076465701</c:v>
                </c:pt>
                <c:pt idx="327">
                  <c:v>0.456795121580932</c:v>
                </c:pt>
                <c:pt idx="328">
                  <c:v>0.45534525948230098</c:v>
                </c:pt>
                <c:pt idx="329">
                  <c:v>0.45389455395022099</c:v>
                </c:pt>
                <c:pt idx="330">
                  <c:v>0.45249782815887002</c:v>
                </c:pt>
                <c:pt idx="331">
                  <c:v>0.45099482975295901</c:v>
                </c:pt>
                <c:pt idx="332">
                  <c:v>0.44960063426195401</c:v>
                </c:pt>
                <c:pt idx="333">
                  <c:v>0.44820306503715301</c:v>
                </c:pt>
                <c:pt idx="334">
                  <c:v>0.44680549581235302</c:v>
                </c:pt>
                <c:pt idx="335">
                  <c:v>0.44530334083989098</c:v>
                </c:pt>
                <c:pt idx="336">
                  <c:v>0.44385263530781099</c:v>
                </c:pt>
                <c:pt idx="337">
                  <c:v>0.44245506608301099</c:v>
                </c:pt>
                <c:pt idx="338">
                  <c:v>0.44089977480326897</c:v>
                </c:pt>
                <c:pt idx="339">
                  <c:v>0.43934026635628298</c:v>
                </c:pt>
                <c:pt idx="340">
                  <c:v>0.43794607086527798</c:v>
                </c:pt>
                <c:pt idx="341">
                  <c:v>0.43628113323718198</c:v>
                </c:pt>
                <c:pt idx="342">
                  <c:v>0.43477897826472001</c:v>
                </c:pt>
                <c:pt idx="343">
                  <c:v>0.43316633351045403</c:v>
                </c:pt>
                <c:pt idx="344">
                  <c:v>0.43150139588235797</c:v>
                </c:pt>
                <c:pt idx="345">
                  <c:v>0.42988959456154102</c:v>
                </c:pt>
                <c:pt idx="346">
                  <c:v>0.42828116697452001</c:v>
                </c:pt>
                <c:pt idx="347">
                  <c:v>0.42661622934642401</c:v>
                </c:pt>
                <c:pt idx="348">
                  <c:v>0.42500358459215798</c:v>
                </c:pt>
                <c:pt idx="349">
                  <c:v>0.42344407614517199</c:v>
                </c:pt>
                <c:pt idx="350">
                  <c:v>0.42177913851707599</c:v>
                </c:pt>
                <c:pt idx="351">
                  <c:v>0.42000877170786899</c:v>
                </c:pt>
                <c:pt idx="352">
                  <c:v>0.41829154120594098</c:v>
                </c:pt>
                <c:pt idx="353">
                  <c:v>0.416678896451675</c:v>
                </c:pt>
                <c:pt idx="354">
                  <c:v>0.41469008037920801</c:v>
                </c:pt>
                <c:pt idx="355">
                  <c:v>0.413081652792187</c:v>
                </c:pt>
                <c:pt idx="356">
                  <c:v>0.411307912249184</c:v>
                </c:pt>
                <c:pt idx="357">
                  <c:v>0.40942789909162303</c:v>
                </c:pt>
                <c:pt idx="358">
                  <c:v>0.40771066858969501</c:v>
                </c:pt>
                <c:pt idx="359">
                  <c:v>0.40583065543213298</c:v>
                </c:pt>
                <c:pt idx="360">
                  <c:v>0.40395148570802097</c:v>
                </c:pt>
                <c:pt idx="361">
                  <c:v>0.40201917967662798</c:v>
                </c:pt>
                <c:pt idx="362">
                  <c:v>0.40008687364523499</c:v>
                </c:pt>
                <c:pt idx="363">
                  <c:v>0.39804492126548802</c:v>
                </c:pt>
                <c:pt idx="364">
                  <c:v>0.39616575154137501</c:v>
                </c:pt>
                <c:pt idx="365">
                  <c:v>0.39417693546890697</c:v>
                </c:pt>
                <c:pt idx="366">
                  <c:v>0.39219149313023399</c:v>
                </c:pt>
                <c:pt idx="367">
                  <c:v>0.39015038418393599</c:v>
                </c:pt>
                <c:pt idx="368">
                  <c:v>0.38810843180418803</c:v>
                </c:pt>
                <c:pt idx="369">
                  <c:v>0.386066479424441</c:v>
                </c:pt>
                <c:pt idx="370">
                  <c:v>0.38397223417086301</c:v>
                </c:pt>
                <c:pt idx="371">
                  <c:v>0.38182569604345401</c:v>
                </c:pt>
                <c:pt idx="372">
                  <c:v>0.37973145078987602</c:v>
                </c:pt>
                <c:pt idx="373">
                  <c:v>0.37758406922901799</c:v>
                </c:pt>
                <c:pt idx="374">
                  <c:v>0.37532788475325402</c:v>
                </c:pt>
                <c:pt idx="375">
                  <c:v>0.37307170027748898</c:v>
                </c:pt>
                <c:pt idx="376">
                  <c:v>0.37087202584280099</c:v>
                </c:pt>
                <c:pt idx="377">
                  <c:v>0.36856270505975802</c:v>
                </c:pt>
                <c:pt idx="378">
                  <c:v>0.366253384276714</c:v>
                </c:pt>
                <c:pt idx="379">
                  <c:v>0.36394490692711801</c:v>
                </c:pt>
                <c:pt idx="380">
                  <c:v>0.36163558614407498</c:v>
                </c:pt>
                <c:pt idx="381">
                  <c:v>0.35926975531995697</c:v>
                </c:pt>
                <c:pt idx="382">
                  <c:v>0.35685584878925197</c:v>
                </c:pt>
                <c:pt idx="383">
                  <c:v>0.35449001796513202</c:v>
                </c:pt>
                <c:pt idx="384">
                  <c:v>0.35202297512714797</c:v>
                </c:pt>
                <c:pt idx="385">
                  <c:v>0.34965714430302902</c:v>
                </c:pt>
                <c:pt idx="386">
                  <c:v>0.34724239433887499</c:v>
                </c:pt>
                <c:pt idx="387">
                  <c:v>0.34482427064092502</c:v>
                </c:pt>
                <c:pt idx="388">
                  <c:v>0.34235385406914398</c:v>
                </c:pt>
                <c:pt idx="389">
                  <c:v>0.33993910410499101</c:v>
                </c:pt>
                <c:pt idx="390">
                  <c:v>0.33746784409976099</c:v>
                </c:pt>
                <c:pt idx="391">
                  <c:v>0.33499742752798101</c:v>
                </c:pt>
                <c:pt idx="392">
                  <c:v>0.33242073834164199</c:v>
                </c:pt>
                <c:pt idx="393">
                  <c:v>0.32994947833641203</c:v>
                </c:pt>
                <c:pt idx="394">
                  <c:v>0.327531354638463</c:v>
                </c:pt>
                <c:pt idx="395">
                  <c:v>0.32490237257829202</c:v>
                </c:pt>
                <c:pt idx="396">
                  <c:v>0.32237881969923199</c:v>
                </c:pt>
                <c:pt idx="397">
                  <c:v>0.31995985256783399</c:v>
                </c:pt>
                <c:pt idx="398">
                  <c:v>0.31743629968877302</c:v>
                </c:pt>
                <c:pt idx="399">
                  <c:v>0.314965039683543</c:v>
                </c:pt>
                <c:pt idx="400">
                  <c:v>0.31244148680448403</c:v>
                </c:pt>
                <c:pt idx="401">
                  <c:v>0.30997107023270298</c:v>
                </c:pt>
                <c:pt idx="402">
                  <c:v>0.30744667392019398</c:v>
                </c:pt>
                <c:pt idx="403">
                  <c:v>0.304923121041135</c:v>
                </c:pt>
                <c:pt idx="404">
                  <c:v>0.30245186103590499</c:v>
                </c:pt>
                <c:pt idx="405">
                  <c:v>0.299984818197921</c:v>
                </c:pt>
                <c:pt idx="406">
                  <c:v>0.29751440162614001</c:v>
                </c:pt>
                <c:pt idx="407">
                  <c:v>0.29504314162091</c:v>
                </c:pt>
                <c:pt idx="408">
                  <c:v>0.29262501792296097</c:v>
                </c:pt>
                <c:pt idx="409">
                  <c:v>0.290210267958807</c:v>
                </c:pt>
                <c:pt idx="410">
                  <c:v>0.28779214426085697</c:v>
                </c:pt>
                <c:pt idx="411">
                  <c:v>0.28543053060398299</c:v>
                </c:pt>
                <c:pt idx="412">
                  <c:v>0.28301156347258399</c:v>
                </c:pt>
                <c:pt idx="413">
                  <c:v>0.28064994981571001</c:v>
                </c:pt>
                <c:pt idx="414">
                  <c:v>0.27828833615883503</c:v>
                </c:pt>
                <c:pt idx="415">
                  <c:v>0.27592250533471702</c:v>
                </c:pt>
                <c:pt idx="416">
                  <c:v>0.27367053802619701</c:v>
                </c:pt>
                <c:pt idx="417">
                  <c:v>0.271304707202079</c:v>
                </c:pt>
                <c:pt idx="418">
                  <c:v>0.26904852272631402</c:v>
                </c:pt>
                <c:pt idx="419">
                  <c:v>0.26668690906944098</c:v>
                </c:pt>
                <c:pt idx="420">
                  <c:v>0.26448723463475099</c:v>
                </c:pt>
                <c:pt idx="421">
                  <c:v>0.26223105015898801</c:v>
                </c:pt>
                <c:pt idx="422">
                  <c:v>0.25997486568322298</c:v>
                </c:pt>
                <c:pt idx="423">
                  <c:v>0.25777434781508601</c:v>
                </c:pt>
                <c:pt idx="424">
                  <c:v>0.25557129964660102</c:v>
                </c:pt>
                <c:pt idx="425">
                  <c:v>0.25331511517083799</c:v>
                </c:pt>
                <c:pt idx="426">
                  <c:v>0.25116773360997902</c:v>
                </c:pt>
                <c:pt idx="427">
                  <c:v>0.24902035204912201</c:v>
                </c:pt>
                <c:pt idx="428">
                  <c:v>0.24686959675446901</c:v>
                </c:pt>
                <c:pt idx="429">
                  <c:v>0.24466992231977899</c:v>
                </c:pt>
                <c:pt idx="430">
                  <c:v>0.24252338419237099</c:v>
                </c:pt>
                <c:pt idx="431">
                  <c:v>0.240429138938792</c:v>
                </c:pt>
                <c:pt idx="432">
                  <c:v>0.23833067651796999</c:v>
                </c:pt>
                <c:pt idx="433">
                  <c:v>0.23623643126439201</c:v>
                </c:pt>
                <c:pt idx="434">
                  <c:v>0.234089049703533</c:v>
                </c:pt>
                <c:pt idx="435">
                  <c:v>0.23199480444995499</c:v>
                </c:pt>
                <c:pt idx="436">
                  <c:v>0.229900559196376</c:v>
                </c:pt>
                <c:pt idx="437">
                  <c:v>0.22780631394279799</c:v>
                </c:pt>
                <c:pt idx="438">
                  <c:v>0.22576436156305099</c:v>
                </c:pt>
                <c:pt idx="439">
                  <c:v>0.22372662635054799</c:v>
                </c:pt>
                <c:pt idx="440">
                  <c:v>0.22173781027808001</c:v>
                </c:pt>
                <c:pt idx="441">
                  <c:v>0.21969670133178201</c:v>
                </c:pt>
                <c:pt idx="442">
                  <c:v>0.21776439530038899</c:v>
                </c:pt>
                <c:pt idx="443">
                  <c:v>0.215832089268996</c:v>
                </c:pt>
                <c:pt idx="444">
                  <c:v>0.21384327319652899</c:v>
                </c:pt>
                <c:pt idx="445">
                  <c:v>0.21191096716513599</c:v>
                </c:pt>
                <c:pt idx="446">
                  <c:v>0.21008409031485401</c:v>
                </c:pt>
                <c:pt idx="447">
                  <c:v>0.20826058719836699</c:v>
                </c:pt>
                <c:pt idx="448">
                  <c:v>0.206433710348085</c:v>
                </c:pt>
                <c:pt idx="449">
                  <c:v>0.204659969805083</c:v>
                </c:pt>
                <c:pt idx="450">
                  <c:v>0.202995032176987</c:v>
                </c:pt>
                <c:pt idx="451">
                  <c:v>0.20138660458996599</c:v>
                </c:pt>
                <c:pt idx="452">
                  <c:v>0.19977395983570001</c:v>
                </c:pt>
                <c:pt idx="453">
                  <c:v>0.19810902220760301</c:v>
                </c:pt>
                <c:pt idx="454">
                  <c:v>0.19660602380169301</c:v>
                </c:pt>
                <c:pt idx="455">
                  <c:v>0.195103025395782</c:v>
                </c:pt>
                <c:pt idx="456">
                  <c:v>0.19365316329715099</c:v>
                </c:pt>
                <c:pt idx="457">
                  <c:v>0.192202457765071</c:v>
                </c:pt>
                <c:pt idx="458">
                  <c:v>0.19075259566644001</c:v>
                </c:pt>
                <c:pt idx="459">
                  <c:v>0.18935502644163901</c:v>
                </c:pt>
                <c:pt idx="460">
                  <c:v>0.188658350412861</c:v>
                </c:pt>
                <c:pt idx="461">
                  <c:v>0.18811939643902401</c:v>
                </c:pt>
                <c:pt idx="462">
                  <c:v>0.18720848831422901</c:v>
                </c:pt>
                <c:pt idx="463">
                  <c:v>0.18618709040763201</c:v>
                </c:pt>
                <c:pt idx="464">
                  <c:v>0.185114243060652</c:v>
                </c:pt>
                <c:pt idx="465">
                  <c:v>0.18398404223914699</c:v>
                </c:pt>
                <c:pt idx="466">
                  <c:v>0.18291035145871801</c:v>
                </c:pt>
                <c:pt idx="467">
                  <c:v>0.18183666067828999</c:v>
                </c:pt>
                <c:pt idx="468">
                  <c:v>0.18076296989786</c:v>
                </c:pt>
                <c:pt idx="469">
                  <c:v>0.17974241542471101</c:v>
                </c:pt>
                <c:pt idx="470">
                  <c:v>0.17872186095156201</c:v>
                </c:pt>
                <c:pt idx="471">
                  <c:v>0.17770046304496301</c:v>
                </c:pt>
                <c:pt idx="472">
                  <c:v>0.176841847794001</c:v>
                </c:pt>
                <c:pt idx="473">
                  <c:v>0.17593009623575701</c:v>
                </c:pt>
                <c:pt idx="474">
                  <c:v>0.17485724888877699</c:v>
                </c:pt>
                <c:pt idx="475">
                  <c:v>0.173941280163289</c:v>
                </c:pt>
                <c:pt idx="476">
                  <c:v>0.17319231126067999</c:v>
                </c:pt>
                <c:pt idx="477">
                  <c:v>0.17233285257626799</c:v>
                </c:pt>
                <c:pt idx="478">
                  <c:v>0.171527373632584</c:v>
                </c:pt>
                <c:pt idx="479">
                  <c:v>0.17066791494817199</c:v>
                </c:pt>
                <c:pt idx="480">
                  <c:v>0.169862436004488</c:v>
                </c:pt>
                <c:pt idx="481">
                  <c:v>0.169109249934634</c:v>
                </c:pt>
                <c:pt idx="482">
                  <c:v>0.168197498376391</c:v>
                </c:pt>
                <c:pt idx="483">
                  <c:v>0.16739117599925801</c:v>
                </c:pt>
                <c:pt idx="484">
                  <c:v>0.16663798992940501</c:v>
                </c:pt>
                <c:pt idx="485">
                  <c:v>0.166050116815532</c:v>
                </c:pt>
                <c:pt idx="486">
                  <c:v>0.16540235992679</c:v>
                </c:pt>
                <c:pt idx="487">
                  <c:v>0.164543744675826</c:v>
                </c:pt>
                <c:pt idx="488">
                  <c:v>0.163899361520879</c:v>
                </c:pt>
                <c:pt idx="489">
                  <c:v>0.16304074626991499</c:v>
                </c:pt>
                <c:pt idx="490">
                  <c:v>0.16239636311496899</c:v>
                </c:pt>
                <c:pt idx="491">
                  <c:v>0.161590040737836</c:v>
                </c:pt>
                <c:pt idx="492">
                  <c:v>0.16094650101633801</c:v>
                </c:pt>
                <c:pt idx="493">
                  <c:v>0.16019668868028</c:v>
                </c:pt>
                <c:pt idx="494">
                  <c:v>0.15949579548425699</c:v>
                </c:pt>
                <c:pt idx="495">
                  <c:v>0.15885225576275999</c:v>
                </c:pt>
                <c:pt idx="496">
                  <c:v>0.15820787260781199</c:v>
                </c:pt>
                <c:pt idx="497">
                  <c:v>0.15751119657903401</c:v>
                </c:pt>
                <c:pt idx="498">
                  <c:v>0.15675801050918101</c:v>
                </c:pt>
                <c:pt idx="499">
                  <c:v>0.15611362735423401</c:v>
                </c:pt>
                <c:pt idx="500">
                  <c:v>0.15536044128438001</c:v>
                </c:pt>
                <c:pt idx="501">
                  <c:v>0.15471605812943401</c:v>
                </c:pt>
                <c:pt idx="502">
                  <c:v>0.153966245793377</c:v>
                </c:pt>
                <c:pt idx="503">
                  <c:v>0.153374998945708</c:v>
                </c:pt>
                <c:pt idx="504">
                  <c:v>0.15278375209804099</c:v>
                </c:pt>
                <c:pt idx="505">
                  <c:v>0.15203056602818699</c:v>
                </c:pt>
                <c:pt idx="506">
                  <c:v>0.15128075369213001</c:v>
                </c:pt>
                <c:pt idx="507">
                  <c:v>0.150689506844462</c:v>
                </c:pt>
                <c:pt idx="508">
                  <c:v>0.14999283081568501</c:v>
                </c:pt>
                <c:pt idx="509">
                  <c:v>0.14934844766073699</c:v>
                </c:pt>
                <c:pt idx="510">
                  <c:v>0.148647554464715</c:v>
                </c:pt>
                <c:pt idx="511">
                  <c:v>0.14805630761704799</c:v>
                </c:pt>
                <c:pt idx="512">
                  <c:v>0.1474119244621</c:v>
                </c:pt>
                <c:pt idx="513">
                  <c:v>0.146768384740603</c:v>
                </c:pt>
                <c:pt idx="514">
                  <c:v>0.146124001585655</c:v>
                </c:pt>
                <c:pt idx="515">
                  <c:v>0.145374189249598</c:v>
                </c:pt>
                <c:pt idx="516">
                  <c:v>0.14494488162411601</c:v>
                </c:pt>
                <c:pt idx="517">
                  <c:v>0.14429712473537301</c:v>
                </c:pt>
                <c:pt idx="518">
                  <c:v>0.143600448706596</c:v>
                </c:pt>
                <c:pt idx="519">
                  <c:v>0.142956065551648</c:v>
                </c:pt>
                <c:pt idx="520">
                  <c:v>0.14214974317451501</c:v>
                </c:pt>
                <c:pt idx="521">
                  <c:v>0.141558496326847</c:v>
                </c:pt>
                <c:pt idx="522">
                  <c:v>0.140914956605349</c:v>
                </c:pt>
                <c:pt idx="523">
                  <c:v>0.140270573450402</c:v>
                </c:pt>
                <c:pt idx="524">
                  <c:v>0.139626190295455</c:v>
                </c:pt>
                <c:pt idx="525">
                  <c:v>0.13892951426667799</c:v>
                </c:pt>
                <c:pt idx="526">
                  <c:v>0.13833826741900901</c:v>
                </c:pt>
                <c:pt idx="527">
                  <c:v>0.13764159139023199</c:v>
                </c:pt>
                <c:pt idx="528">
                  <c:v>0.13705034454256401</c:v>
                </c:pt>
                <c:pt idx="529">
                  <c:v>0.13651139056872699</c:v>
                </c:pt>
                <c:pt idx="530">
                  <c:v>0.13592014372106001</c:v>
                </c:pt>
                <c:pt idx="531">
                  <c:v>0.13527576056611301</c:v>
                </c:pt>
                <c:pt idx="532">
                  <c:v>0.13463137741116599</c:v>
                </c:pt>
                <c:pt idx="533">
                  <c:v>0.13409664060457299</c:v>
                </c:pt>
                <c:pt idx="534">
                  <c:v>0.13350539375690601</c:v>
                </c:pt>
                <c:pt idx="535">
                  <c:v>0.13286101060195901</c:v>
                </c:pt>
                <c:pt idx="536">
                  <c:v>0.132269763754291</c:v>
                </c:pt>
                <c:pt idx="537">
                  <c:v>0.13162538059934401</c:v>
                </c:pt>
                <c:pt idx="538">
                  <c:v>0.131034133751676</c:v>
                </c:pt>
                <c:pt idx="539">
                  <c:v>0.130390594030178</c:v>
                </c:pt>
                <c:pt idx="540">
                  <c:v>0.129851640056342</c:v>
                </c:pt>
                <c:pt idx="541">
                  <c:v>0.12931690324974901</c:v>
                </c:pt>
                <c:pt idx="542">
                  <c:v>0.128725656402082</c:v>
                </c:pt>
                <c:pt idx="543">
                  <c:v>0.12813440955441399</c:v>
                </c:pt>
                <c:pt idx="544">
                  <c:v>0.12754231927329801</c:v>
                </c:pt>
                <c:pt idx="545">
                  <c:v>0.12700758246670599</c:v>
                </c:pt>
                <c:pt idx="546">
                  <c:v>0.12646947192631799</c:v>
                </c:pt>
                <c:pt idx="547">
                  <c:v>0.12587738164520099</c:v>
                </c:pt>
                <c:pt idx="548">
                  <c:v>0.125290351964779</c:v>
                </c:pt>
                <c:pt idx="549">
                  <c:v>0.124751397990941</c:v>
                </c:pt>
                <c:pt idx="550">
                  <c:v>0.12426895405818</c:v>
                </c:pt>
                <c:pt idx="551">
                  <c:v>0.123730843517793</c:v>
                </c:pt>
                <c:pt idx="552">
                  <c:v>0.123191889543955</c:v>
                </c:pt>
                <c:pt idx="553">
                  <c:v>0.12265715273736399</c:v>
                </c:pt>
                <c:pt idx="554">
                  <c:v>0.122118198763527</c:v>
                </c:pt>
                <c:pt idx="555">
                  <c:v>0.121636598264214</c:v>
                </c:pt>
                <c:pt idx="556">
                  <c:v>0.121097644290378</c:v>
                </c:pt>
                <c:pt idx="557">
                  <c:v>0.120562907483785</c:v>
                </c:pt>
                <c:pt idx="558">
                  <c:v>0.120080463551023</c:v>
                </c:pt>
                <c:pt idx="559">
                  <c:v>0.119594645884467</c:v>
                </c:pt>
                <c:pt idx="560">
                  <c:v>0.11911220195170601</c:v>
                </c:pt>
                <c:pt idx="561">
                  <c:v>0.118630601452392</c:v>
                </c:pt>
                <c:pt idx="562">
                  <c:v>0.11803935460472501</c:v>
                </c:pt>
                <c:pt idx="563">
                  <c:v>0.117500400630888</c:v>
                </c:pt>
                <c:pt idx="564">
                  <c:v>0.11701795669812699</c:v>
                </c:pt>
                <c:pt idx="565">
                  <c:v>0.116536356198815</c:v>
                </c:pt>
                <c:pt idx="566">
                  <c:v>0.116050538532257</c:v>
                </c:pt>
                <c:pt idx="567">
                  <c:v>0.115514958292216</c:v>
                </c:pt>
                <c:pt idx="568">
                  <c:v>0.115029140625659</c:v>
                </c:pt>
                <c:pt idx="569">
                  <c:v>0.11454754012634601</c:v>
                </c:pt>
                <c:pt idx="570">
                  <c:v>0.114118232500864</c:v>
                </c:pt>
                <c:pt idx="571">
                  <c:v>0.113635788568103</c:v>
                </c:pt>
                <c:pt idx="572">
                  <c:v>0.11320648094262201</c:v>
                </c:pt>
                <c:pt idx="573">
                  <c:v>0.112777173317139</c:v>
                </c:pt>
                <c:pt idx="574">
                  <c:v>0.112291355650583</c:v>
                </c:pt>
                <c:pt idx="575">
                  <c:v>0.111917714632727</c:v>
                </c:pt>
                <c:pt idx="576">
                  <c:v>0.11143189696617101</c:v>
                </c:pt>
                <c:pt idx="577">
                  <c:v>0.110950296466857</c:v>
                </c:pt>
                <c:pt idx="578">
                  <c:v>0.11046785253409599</c:v>
                </c:pt>
                <c:pt idx="579">
                  <c:v>0.11009083778244499</c:v>
                </c:pt>
                <c:pt idx="580">
                  <c:v>0.10966153015696301</c:v>
                </c:pt>
                <c:pt idx="581">
                  <c:v>0.109285358838761</c:v>
                </c:pt>
                <c:pt idx="582">
                  <c:v>0.10885605121328</c:v>
                </c:pt>
                <c:pt idx="583">
                  <c:v>0.108425900154349</c:v>
                </c:pt>
                <c:pt idx="584">
                  <c:v>0.107996592528866</c:v>
                </c:pt>
                <c:pt idx="585">
                  <c:v>0.10762042121066499</c:v>
                </c:pt>
                <c:pt idx="586">
                  <c:v>0.107137977277904</c:v>
                </c:pt>
                <c:pt idx="587">
                  <c:v>0.106599023304066</c:v>
                </c:pt>
                <c:pt idx="588">
                  <c:v>0.106117422804754</c:v>
                </c:pt>
                <c:pt idx="589">
                  <c:v>0.105688115179272</c:v>
                </c:pt>
                <c:pt idx="590">
                  <c:v>0.1053642367349</c:v>
                </c:pt>
                <c:pt idx="591">
                  <c:v>0.10514916120543499</c:v>
                </c:pt>
                <c:pt idx="592">
                  <c:v>0.10477214645378401</c:v>
                </c:pt>
                <c:pt idx="593">
                  <c:v>0.104342838828303</c:v>
                </c:pt>
                <c:pt idx="594">
                  <c:v>0.10407547042500701</c:v>
                </c:pt>
                <c:pt idx="595">
                  <c:v>0.103593869925693</c:v>
                </c:pt>
                <c:pt idx="596">
                  <c:v>0.103269991481322</c:v>
                </c:pt>
                <c:pt idx="597">
                  <c:v>0.102892976729672</c:v>
                </c:pt>
                <c:pt idx="598">
                  <c:v>0.102625608326376</c:v>
                </c:pt>
                <c:pt idx="599">
                  <c:v>0.10241053279690999</c:v>
                </c:pt>
                <c:pt idx="600">
                  <c:v>0.10203436147870699</c:v>
                </c:pt>
                <c:pt idx="601">
                  <c:v>0.101499624672116</c:v>
                </c:pt>
                <c:pt idx="602">
                  <c:v>0.101228039101575</c:v>
                </c:pt>
                <c:pt idx="603">
                  <c:v>0.100855241517168</c:v>
                </c:pt>
                <c:pt idx="604">
                  <c:v>0.10026399466950101</c:v>
                </c:pt>
                <c:pt idx="605">
                  <c:v>0.100048919140035</c:v>
                </c:pt>
                <c:pt idx="606">
                  <c:v>9.9619611514553993E-2</c:v>
                </c:pt>
                <c:pt idx="607">
                  <c:v>9.9242596762903104E-2</c:v>
                </c:pt>
                <c:pt idx="608">
                  <c:v>9.8975228359606093E-2</c:v>
                </c:pt>
                <c:pt idx="609">
                  <c:v>9.8545920734124604E-2</c:v>
                </c:pt>
                <c:pt idx="610">
                  <c:v>9.8113239374847699E-2</c:v>
                </c:pt>
                <c:pt idx="611">
                  <c:v>9.80601030675681E-2</c:v>
                </c:pt>
                <c:pt idx="612">
                  <c:v>9.7630795442085402E-2</c:v>
                </c:pt>
                <c:pt idx="613">
                  <c:v>9.7310290731509694E-2</c:v>
                </c:pt>
                <c:pt idx="614">
                  <c:v>9.6934119413307998E-2</c:v>
                </c:pt>
                <c:pt idx="615">
                  <c:v>9.6772180191122506E-2</c:v>
                </c:pt>
                <c:pt idx="616">
                  <c:v>9.6448301746751397E-2</c:v>
                </c:pt>
                <c:pt idx="617">
                  <c:v>9.6127797036174606E-2</c:v>
                </c:pt>
                <c:pt idx="618">
                  <c:v>9.5750782284523703E-2</c:v>
                </c:pt>
                <c:pt idx="619">
                  <c:v>9.5483413881227802E-2</c:v>
                </c:pt>
                <c:pt idx="620">
                  <c:v>9.5216045477931902E-2</c:v>
                </c:pt>
                <c:pt idx="621">
                  <c:v>9.4945303340840601E-2</c:v>
                </c:pt>
                <c:pt idx="622">
                  <c:v>9.4624798630263796E-2</c:v>
                </c:pt>
                <c:pt idx="623">
                  <c:v>9.43009201858927E-2</c:v>
                </c:pt>
                <c:pt idx="624">
                  <c:v>9.4085844656427303E-2</c:v>
                </c:pt>
                <c:pt idx="625">
                  <c:v>9.3818476253131403E-2</c:v>
                </c:pt>
                <c:pt idx="626">
                  <c:v>9.3551107849835502E-2</c:v>
                </c:pt>
                <c:pt idx="627">
                  <c:v>9.3227229405464504E-2</c:v>
                </c:pt>
                <c:pt idx="628">
                  <c:v>9.2851058087261601E-2</c:v>
                </c:pt>
                <c:pt idx="629">
                  <c:v>9.2583689683965603E-2</c:v>
                </c:pt>
                <c:pt idx="630">
                  <c:v>9.2258967806145495E-2</c:v>
                </c:pt>
                <c:pt idx="631">
                  <c:v>9.1991599402849594E-2</c:v>
                </c:pt>
                <c:pt idx="632">
                  <c:v>9.1777367306833502E-2</c:v>
                </c:pt>
                <c:pt idx="633">
                  <c:v>9.1400352555181405E-2</c:v>
                </c:pt>
                <c:pt idx="634">
                  <c:v>9.1027554970775207E-2</c:v>
                </c:pt>
                <c:pt idx="635">
                  <c:v>9.0865615748589604E-2</c:v>
                </c:pt>
                <c:pt idx="636">
                  <c:v>9.0650540219124304E-2</c:v>
                </c:pt>
                <c:pt idx="637">
                  <c:v>9.0488600996938701E-2</c:v>
                </c:pt>
                <c:pt idx="638">
                  <c:v>9.0164722552567703E-2</c:v>
                </c:pt>
                <c:pt idx="639">
                  <c:v>8.9845061275439994E-2</c:v>
                </c:pt>
                <c:pt idx="640">
                  <c:v>8.9629985745974694E-2</c:v>
                </c:pt>
                <c:pt idx="641">
                  <c:v>8.9415753649958504E-2</c:v>
                </c:pt>
                <c:pt idx="642">
                  <c:v>8.9200678120493301E-2</c:v>
                </c:pt>
                <c:pt idx="643">
                  <c:v>8.8933309717197401E-2</c:v>
                </c:pt>
                <c:pt idx="644">
                  <c:v>8.8661724146656906E-2</c:v>
                </c:pt>
                <c:pt idx="645">
                  <c:v>8.8447492050639495E-2</c:v>
                </c:pt>
                <c:pt idx="646">
                  <c:v>8.8126987340063898E-2</c:v>
                </c:pt>
                <c:pt idx="647">
                  <c:v>8.7912755244047694E-2</c:v>
                </c:pt>
                <c:pt idx="648">
                  <c:v>8.7697679714582394E-2</c:v>
                </c:pt>
                <c:pt idx="649">
                  <c:v>8.7426937577491107E-2</c:v>
                </c:pt>
                <c:pt idx="650">
                  <c:v>8.7159569174193999E-2</c:v>
                </c:pt>
                <c:pt idx="651">
                  <c:v>8.6834847296373793E-2</c:v>
                </c:pt>
                <c:pt idx="652">
                  <c:v>8.6620615200357701E-2</c:v>
                </c:pt>
                <c:pt idx="653">
                  <c:v>8.6300110489782006E-2</c:v>
                </c:pt>
                <c:pt idx="654">
                  <c:v>8.5923939171580394E-2</c:v>
                </c:pt>
                <c:pt idx="655">
                  <c:v>8.5818509990469902E-2</c:v>
                </c:pt>
                <c:pt idx="656">
                  <c:v>8.5546924419928297E-2</c:v>
                </c:pt>
                <c:pt idx="657">
                  <c:v>8.5332692323912204E-2</c:v>
                </c:pt>
                <c:pt idx="658">
                  <c:v>8.4902541264981493E-2</c:v>
                </c:pt>
                <c:pt idx="659">
                  <c:v>8.4740602042796001E-2</c:v>
                </c:pt>
                <c:pt idx="660">
                  <c:v>8.4582879987855103E-2</c:v>
                </c:pt>
                <c:pt idx="661">
                  <c:v>8.4259001543483994E-2</c:v>
                </c:pt>
                <c:pt idx="662">
                  <c:v>8.4097062321297295E-2</c:v>
                </c:pt>
                <c:pt idx="663">
                  <c:v>8.3776557610721503E-2</c:v>
                </c:pt>
                <c:pt idx="664">
                  <c:v>8.3724264736890999E-2</c:v>
                </c:pt>
                <c:pt idx="665">
                  <c:v>8.3294113677960399E-2</c:v>
                </c:pt>
                <c:pt idx="666">
                  <c:v>8.3023371540869098E-2</c:v>
                </c:pt>
                <c:pt idx="667">
                  <c:v>8.2756003137573197E-2</c:v>
                </c:pt>
                <c:pt idx="668">
                  <c:v>8.2646356789218306E-2</c:v>
                </c:pt>
                <c:pt idx="669">
                  <c:v>8.25409276081078E-2</c:v>
                </c:pt>
                <c:pt idx="670">
                  <c:v>8.2164756289904897E-2</c:v>
                </c:pt>
                <c:pt idx="671">
                  <c:v>8.18442515793293E-2</c:v>
                </c:pt>
                <c:pt idx="672">
                  <c:v>8.1682312357143697E-2</c:v>
                </c:pt>
                <c:pt idx="673">
                  <c:v>8.1520373134958302E-2</c:v>
                </c:pt>
                <c:pt idx="674">
                  <c:v>8.1414943953847893E-2</c:v>
                </c:pt>
                <c:pt idx="675">
                  <c:v>8.0981419161121906E-2</c:v>
                </c:pt>
                <c:pt idx="676">
                  <c:v>8.0767187065104495E-2</c:v>
                </c:pt>
                <c:pt idx="677">
                  <c:v>8.0446682354528898E-2</c:v>
                </c:pt>
                <c:pt idx="678">
                  <c:v>8.0284743132343295E-2</c:v>
                </c:pt>
                <c:pt idx="679">
                  <c:v>8.0122803910157803E-2</c:v>
                </c:pt>
                <c:pt idx="680">
                  <c:v>7.9855435506861902E-2</c:v>
                </c:pt>
                <c:pt idx="681">
                  <c:v>7.9802299199582205E-2</c:v>
                </c:pt>
                <c:pt idx="682">
                  <c:v>7.9534930796286304E-2</c:v>
                </c:pt>
                <c:pt idx="683">
                  <c:v>7.9264188659193699E-2</c:v>
                </c:pt>
                <c:pt idx="684">
                  <c:v>7.8887173907542907E-2</c:v>
                </c:pt>
                <c:pt idx="685">
                  <c:v>7.8672941811526703E-2</c:v>
                </c:pt>
                <c:pt idx="686">
                  <c:v>7.8567512630416406E-2</c:v>
                </c:pt>
                <c:pt idx="687">
                  <c:v>7.8243634186045297E-2</c:v>
                </c:pt>
                <c:pt idx="688">
                  <c:v>7.8085068697655205E-2</c:v>
                </c:pt>
                <c:pt idx="689">
                  <c:v>7.78134831271136E-2</c:v>
                </c:pt>
                <c:pt idx="690">
                  <c:v>7.7655761072172494E-2</c:v>
                </c:pt>
                <c:pt idx="691">
                  <c:v>7.75461147238177E-2</c:v>
                </c:pt>
                <c:pt idx="692">
                  <c:v>7.7169943405615907E-2</c:v>
                </c:pt>
                <c:pt idx="693">
                  <c:v>7.6902575002320006E-2</c:v>
                </c:pt>
                <c:pt idx="694">
                  <c:v>7.6635206599022898E-2</c:v>
                </c:pt>
                <c:pt idx="695">
                  <c:v>7.6363621028482501E-2</c:v>
                </c:pt>
                <c:pt idx="696">
                  <c:v>7.6205055540092395E-2</c:v>
                </c:pt>
                <c:pt idx="697">
                  <c:v>7.6043116317906806E-2</c:v>
                </c:pt>
                <c:pt idx="698">
                  <c:v>7.5828884221890699E-2</c:v>
                </c:pt>
                <c:pt idx="699">
                  <c:v>7.5451869470239796E-2</c:v>
                </c:pt>
                <c:pt idx="700">
                  <c:v>7.5289930248054304E-2</c:v>
                </c:pt>
                <c:pt idx="701">
                  <c:v>7.5184501066944007E-2</c:v>
                </c:pt>
                <c:pt idx="702">
                  <c:v>7.4970268970926596E-2</c:v>
                </c:pt>
                <c:pt idx="703">
                  <c:v>7.4698683400386101E-2</c:v>
                </c:pt>
                <c:pt idx="704">
                  <c:v>7.4483607870920801E-2</c:v>
                </c:pt>
                <c:pt idx="705">
                  <c:v>7.4378178689810504E-2</c:v>
                </c:pt>
                <c:pt idx="706">
                  <c:v>7.4054300245439394E-2</c:v>
                </c:pt>
                <c:pt idx="707">
                  <c:v>7.3896578190498399E-2</c:v>
                </c:pt>
                <c:pt idx="708">
                  <c:v>7.3681502661033099E-2</c:v>
                </c:pt>
                <c:pt idx="709">
                  <c:v>7.3467270565015799E-2</c:v>
                </c:pt>
                <c:pt idx="710">
                  <c:v>7.3248821301755002E-2</c:v>
                </c:pt>
                <c:pt idx="711">
                  <c:v>7.3033745772289702E-2</c:v>
                </c:pt>
                <c:pt idx="712">
                  <c:v>7.2819513676273595E-2</c:v>
                </c:pt>
                <c:pt idx="713">
                  <c:v>7.2604438146808295E-2</c:v>
                </c:pt>
                <c:pt idx="714">
                  <c:v>7.2389362617343106E-2</c:v>
                </c:pt>
                <c:pt idx="715">
                  <c:v>7.2231640562402097E-2</c:v>
                </c:pt>
                <c:pt idx="716">
                  <c:v>7.1960054991861699E-2</c:v>
                </c:pt>
                <c:pt idx="717">
                  <c:v>7.1692686588564494E-2</c:v>
                </c:pt>
                <c:pt idx="718">
                  <c:v>7.1530747366379002E-2</c:v>
                </c:pt>
                <c:pt idx="719">
                  <c:v>7.1263378963083102E-2</c:v>
                </c:pt>
                <c:pt idx="720">
                  <c:v>7.0996010559787104E-2</c:v>
                </c:pt>
                <c:pt idx="721">
                  <c:v>7.0834071337601598E-2</c:v>
                </c:pt>
                <c:pt idx="722">
                  <c:v>7.0618995808136395E-2</c:v>
                </c:pt>
                <c:pt idx="723">
                  <c:v>7.05101928932306E-2</c:v>
                </c:pt>
                <c:pt idx="724">
                  <c:v>7.0242824489933506E-2</c:v>
                </c:pt>
                <c:pt idx="725">
                  <c:v>6.9975456086637605E-2</c:v>
                </c:pt>
                <c:pt idx="726">
                  <c:v>6.9708087683341594E-2</c:v>
                </c:pt>
                <c:pt idx="727">
                  <c:v>6.9546148461156101E-2</c:v>
                </c:pt>
                <c:pt idx="728">
                  <c:v>6.9331072931690801E-2</c:v>
                </c:pt>
                <c:pt idx="729">
                  <c:v>6.9059487361150307E-2</c:v>
                </c:pt>
                <c:pt idx="730">
                  <c:v>6.8845255265133007E-2</c:v>
                </c:pt>
                <c:pt idx="731">
                  <c:v>6.8630179735667596E-2</c:v>
                </c:pt>
                <c:pt idx="732">
                  <c:v>6.8415947639651503E-2</c:v>
                </c:pt>
                <c:pt idx="733">
                  <c:v>6.8148579236355603E-2</c:v>
                </c:pt>
                <c:pt idx="734">
                  <c:v>6.7986640014170097E-2</c:v>
                </c:pt>
                <c:pt idx="735">
                  <c:v>6.7719271610874196E-2</c:v>
                </c:pt>
                <c:pt idx="736">
                  <c:v>6.7504196081408896E-2</c:v>
                </c:pt>
                <c:pt idx="737">
                  <c:v>6.7342256859222099E-2</c:v>
                </c:pt>
                <c:pt idx="738">
                  <c:v>6.7074888455926296E-2</c:v>
                </c:pt>
                <c:pt idx="739">
                  <c:v>6.6859812926460899E-2</c:v>
                </c:pt>
                <c:pt idx="740">
                  <c:v>6.6645580830444806E-2</c:v>
                </c:pt>
                <c:pt idx="741">
                  <c:v>6.6430505300979506E-2</c:v>
                </c:pt>
                <c:pt idx="742">
                  <c:v>6.6163136897683605E-2</c:v>
                </c:pt>
                <c:pt idx="743">
                  <c:v>6.5948904801666305E-2</c:v>
                </c:pt>
                <c:pt idx="744">
                  <c:v>6.5730455538405605E-2</c:v>
                </c:pt>
                <c:pt idx="745">
                  <c:v>6.5515380008940305E-2</c:v>
                </c:pt>
                <c:pt idx="746">
                  <c:v>6.5194875298364596E-2</c:v>
                </c:pt>
                <c:pt idx="747">
                  <c:v>6.4980643202348504E-2</c:v>
                </c:pt>
                <c:pt idx="748">
                  <c:v>6.4713274799052506E-2</c:v>
                </c:pt>
                <c:pt idx="749">
                  <c:v>6.4498199269587303E-2</c:v>
                </c:pt>
                <c:pt idx="750">
                  <c:v>6.4227457132494795E-2</c:v>
                </c:pt>
                <c:pt idx="751">
                  <c:v>6.4012381603029495E-2</c:v>
                </c:pt>
                <c:pt idx="752">
                  <c:v>6.3797306073564097E-2</c:v>
                </c:pt>
                <c:pt idx="753">
                  <c:v>6.3583073977548005E-2</c:v>
                </c:pt>
                <c:pt idx="754">
                  <c:v>6.3367998448082705E-2</c:v>
                </c:pt>
                <c:pt idx="755">
                  <c:v>6.3048337170956301E-2</c:v>
                </c:pt>
                <c:pt idx="756">
                  <c:v>6.2776751600415695E-2</c:v>
                </c:pt>
                <c:pt idx="757">
                  <c:v>6.2509383197118601E-2</c:v>
                </c:pt>
                <c:pt idx="758">
                  <c:v>6.2295151101102501E-2</c:v>
                </c:pt>
                <c:pt idx="759">
                  <c:v>6.20269392643574E-2</c:v>
                </c:pt>
                <c:pt idx="760">
                  <c:v>6.1703060819986499E-2</c:v>
                </c:pt>
                <c:pt idx="761">
                  <c:v>6.1435692416690398E-2</c:v>
                </c:pt>
                <c:pt idx="762">
                  <c:v>6.1221460320673098E-2</c:v>
                </c:pt>
                <c:pt idx="763">
                  <c:v>6.08975818763021E-2</c:v>
                </c:pt>
                <c:pt idx="764">
                  <c:v>6.0739016387911897E-2</c:v>
                </c:pt>
                <c:pt idx="765">
                  <c:v>6.0415137943540899E-2</c:v>
                </c:pt>
                <c:pt idx="766">
                  <c:v>6.02531987213554E-2</c:v>
                </c:pt>
                <c:pt idx="767">
                  <c:v>6.0094633232965197E-2</c:v>
                </c:pt>
                <c:pt idx="768">
                  <c:v>5.9876183969704497E-2</c:v>
                </c:pt>
                <c:pt idx="769">
                  <c:v>5.9503386385297098E-2</c:v>
                </c:pt>
                <c:pt idx="770">
                  <c:v>5.92326442482057E-2</c:v>
                </c:pt>
                <c:pt idx="771">
                  <c:v>5.8965275844909799E-2</c:v>
                </c:pt>
                <c:pt idx="772">
                  <c:v>5.8750200315444499E-2</c:v>
                </c:pt>
                <c:pt idx="773">
                  <c:v>5.8429695604868902E-2</c:v>
                </c:pt>
                <c:pt idx="774">
                  <c:v>5.8158953467776303E-2</c:v>
                </c:pt>
                <c:pt idx="775">
                  <c:v>5.7838448757200699E-2</c:v>
                </c:pt>
                <c:pt idx="776">
                  <c:v>5.7514570312829597E-2</c:v>
                </c:pt>
                <c:pt idx="777">
                  <c:v>5.7247201909533703E-2</c:v>
                </c:pt>
                <c:pt idx="778">
                  <c:v>5.6923323465162601E-2</c:v>
                </c:pt>
                <c:pt idx="779">
                  <c:v>5.66559550618655E-2</c:v>
                </c:pt>
                <c:pt idx="780">
                  <c:v>5.6335450351289798E-2</c:v>
                </c:pt>
                <c:pt idx="781">
                  <c:v>5.6117001088029202E-2</c:v>
                </c:pt>
                <c:pt idx="782">
                  <c:v>5.5797339810902603E-2</c:v>
                </c:pt>
                <c:pt idx="783">
                  <c:v>5.5529971407606703E-2</c:v>
                </c:pt>
                <c:pt idx="784">
                  <c:v>5.51529566559548E-2</c:v>
                </c:pt>
                <c:pt idx="785">
                  <c:v>5.4829078211583698E-2</c:v>
                </c:pt>
                <c:pt idx="786">
                  <c:v>5.4456280627177299E-2</c:v>
                </c:pt>
                <c:pt idx="787">
                  <c:v>5.4132402182806398E-2</c:v>
                </c:pt>
                <c:pt idx="788">
                  <c:v>5.38650337795104E-2</c:v>
                </c:pt>
                <c:pt idx="789">
                  <c:v>5.34357261540278E-2</c:v>
                </c:pt>
                <c:pt idx="790">
                  <c:v>5.32206506245625E-2</c:v>
                </c:pt>
                <c:pt idx="791">
                  <c:v>5.2791342999081101E-2</c:v>
                </c:pt>
                <c:pt idx="792">
                  <c:v>5.2362035373599597E-2</c:v>
                </c:pt>
                <c:pt idx="793">
                  <c:v>5.2143586110337703E-2</c:v>
                </c:pt>
                <c:pt idx="794">
                  <c:v>5.1770788525931401E-2</c:v>
                </c:pt>
                <c:pt idx="795">
                  <c:v>5.1446910081560299E-2</c:v>
                </c:pt>
                <c:pt idx="796">
                  <c:v>5.10698953299095E-2</c:v>
                </c:pt>
                <c:pt idx="797">
                  <c:v>5.06405877044269E-2</c:v>
                </c:pt>
                <c:pt idx="798">
                  <c:v>5.0373219301130902E-2</c:v>
                </c:pt>
                <c:pt idx="799">
                  <c:v>4.9890775368369701E-2</c:v>
                </c:pt>
                <c:pt idx="800">
                  <c:v>4.9513760616718999E-2</c:v>
                </c:pt>
                <c:pt idx="801">
                  <c:v>4.9137589298516103E-2</c:v>
                </c:pt>
                <c:pt idx="802">
                  <c:v>4.8708281673034703E-2</c:v>
                </c:pt>
                <c:pt idx="803">
                  <c:v>4.83312669213838E-2</c:v>
                </c:pt>
                <c:pt idx="804">
                  <c:v>4.7955095603182098E-2</c:v>
                </c:pt>
                <c:pt idx="805">
                  <c:v>4.7581454585326699E-2</c:v>
                </c:pt>
                <c:pt idx="806">
                  <c:v>4.7152146959844002E-2</c:v>
                </c:pt>
                <c:pt idx="807">
                  <c:v>4.6775975641642403E-2</c:v>
                </c:pt>
                <c:pt idx="808">
                  <c:v>4.63466680161609E-2</c:v>
                </c:pt>
                <c:pt idx="809">
                  <c:v>4.59696532645089E-2</c:v>
                </c:pt>
                <c:pt idx="810">
                  <c:v>4.5487209331747699E-2</c:v>
                </c:pt>
                <c:pt idx="811">
                  <c:v>4.5057901706266203E-2</c:v>
                </c:pt>
                <c:pt idx="812">
                  <c:v>4.4734023261895101E-2</c:v>
                </c:pt>
                <c:pt idx="813">
                  <c:v>4.4304715636412598E-2</c:v>
                </c:pt>
                <c:pt idx="814">
                  <c:v>4.3822271703651397E-2</c:v>
                </c:pt>
                <c:pt idx="815">
                  <c:v>4.3446100385449701E-2</c:v>
                </c:pt>
                <c:pt idx="816">
                  <c:v>4.3016792759967101E-2</c:v>
                </c:pt>
                <c:pt idx="817">
                  <c:v>4.2587485134485598E-2</c:v>
                </c:pt>
                <c:pt idx="818">
                  <c:v>4.2210470382834799E-2</c:v>
                </c:pt>
                <c:pt idx="819">
                  <c:v>4.1781162757353302E-2</c:v>
                </c:pt>
                <c:pt idx="820">
                  <c:v>4.1298718824590901E-2</c:v>
                </c:pt>
                <c:pt idx="821">
                  <c:v>4.0760608284203699E-2</c:v>
                </c:pt>
                <c:pt idx="822">
                  <c:v>4.0330457225273099E-2</c:v>
                </c:pt>
                <c:pt idx="823">
                  <c:v>3.99542859070703E-2</c:v>
                </c:pt>
                <c:pt idx="824">
                  <c:v>3.9471841974309099E-2</c:v>
                </c:pt>
                <c:pt idx="825">
                  <c:v>3.9042534348827498E-2</c:v>
                </c:pt>
                <c:pt idx="826">
                  <c:v>3.8556716682271001E-2</c:v>
                </c:pt>
                <c:pt idx="827">
                  <c:v>3.80742727495086E-2</c:v>
                </c:pt>
                <c:pt idx="828">
                  <c:v>3.7698101431306898E-2</c:v>
                </c:pt>
                <c:pt idx="829">
                  <c:v>3.7268793805825498E-2</c:v>
                </c:pt>
                <c:pt idx="830">
                  <c:v>3.6891779054173401E-2</c:v>
                </c:pt>
                <c:pt idx="831">
                  <c:v>3.63570422475816E-2</c:v>
                </c:pt>
                <c:pt idx="832">
                  <c:v>3.58745983148204E-2</c:v>
                </c:pt>
                <c:pt idx="833">
                  <c:v>3.5445290689339E-2</c:v>
                </c:pt>
                <c:pt idx="834">
                  <c:v>3.4959473022781101E-2</c:v>
                </c:pt>
                <c:pt idx="835">
                  <c:v>3.4530165397299702E-2</c:v>
                </c:pt>
                <c:pt idx="836">
                  <c:v>3.4100857771818302E-2</c:v>
                </c:pt>
                <c:pt idx="837">
                  <c:v>3.3671550146335702E-2</c:v>
                </c:pt>
                <c:pt idx="838">
                  <c:v>3.3189106213574501E-2</c:v>
                </c:pt>
                <c:pt idx="839">
                  <c:v>3.2650152239738099E-2</c:v>
                </c:pt>
                <c:pt idx="840">
                  <c:v>3.2220844614255499E-2</c:v>
                </c:pt>
                <c:pt idx="841">
                  <c:v>3.1791536988774002E-2</c:v>
                </c:pt>
                <c:pt idx="842">
                  <c:v>3.1362229363292603E-2</c:v>
                </c:pt>
                <c:pt idx="843">
                  <c:v>3.0932921737809899E-2</c:v>
                </c:pt>
                <c:pt idx="844">
                  <c:v>3.0503614112328499E-2</c:v>
                </c:pt>
                <c:pt idx="845">
                  <c:v>3.0074306486847099E-2</c:v>
                </c:pt>
                <c:pt idx="846">
                  <c:v>2.9749584609026901E-2</c:v>
                </c:pt>
                <c:pt idx="847">
                  <c:v>2.9214847802433899E-2</c:v>
                </c:pt>
                <c:pt idx="848">
                  <c:v>2.8514798039861101E-2</c:v>
                </c:pt>
                <c:pt idx="849">
                  <c:v>2.8032354107099901E-2</c:v>
                </c:pt>
                <c:pt idx="850">
                  <c:v>2.7655339355447801E-2</c:v>
                </c:pt>
                <c:pt idx="851">
                  <c:v>2.7279168037246199E-2</c:v>
                </c:pt>
                <c:pt idx="852">
                  <c:v>2.69063704528399E-2</c:v>
                </c:pt>
                <c:pt idx="853">
                  <c:v>2.64762193939093E-2</c:v>
                </c:pt>
                <c:pt idx="854">
                  <c:v>2.60469117684267E-2</c:v>
                </c:pt>
                <c:pt idx="855">
                  <c:v>2.5561094101870001E-2</c:v>
                </c:pt>
                <c:pt idx="856">
                  <c:v>2.5079493602558001E-2</c:v>
                </c:pt>
                <c:pt idx="857">
                  <c:v>2.4649342543627401E-2</c:v>
                </c:pt>
                <c:pt idx="858">
                  <c:v>2.4220034918144701E-2</c:v>
                </c:pt>
                <c:pt idx="859">
                  <c:v>2.37384344188327E-2</c:v>
                </c:pt>
                <c:pt idx="860">
                  <c:v>2.3252616752274999E-2</c:v>
                </c:pt>
                <c:pt idx="861">
                  <c:v>2.2985248348978998E-2</c:v>
                </c:pt>
                <c:pt idx="862">
                  <c:v>2.2340865194032299E-2</c:v>
                </c:pt>
                <c:pt idx="863">
                  <c:v>2.20169867496612E-2</c:v>
                </c:pt>
                <c:pt idx="864">
                  <c:v>2.1534542816898799E-2</c:v>
                </c:pt>
                <c:pt idx="865">
                  <c:v>2.1105235191417399E-2</c:v>
                </c:pt>
                <c:pt idx="866">
                  <c:v>2.0622791258656199E-2</c:v>
                </c:pt>
                <c:pt idx="867">
                  <c:v>2.01369735920983E-2</c:v>
                </c:pt>
                <c:pt idx="868">
                  <c:v>1.9764176007692098E-2</c:v>
                </c:pt>
                <c:pt idx="869">
                  <c:v>1.92783583411354E-2</c:v>
                </c:pt>
                <c:pt idx="870">
                  <c:v>1.8795914408374199E-2</c:v>
                </c:pt>
                <c:pt idx="871">
                  <c:v>1.83666067828917E-2</c:v>
                </c:pt>
                <c:pt idx="872">
                  <c:v>1.79372991574103E-2</c:v>
                </c:pt>
                <c:pt idx="873">
                  <c:v>1.75079915319287E-2</c:v>
                </c:pt>
                <c:pt idx="874">
                  <c:v>1.70786839064462E-2</c:v>
                </c:pt>
                <c:pt idx="875">
                  <c:v>1.66493762809647E-2</c:v>
                </c:pt>
                <c:pt idx="876">
                  <c:v>1.6272361529313901E-2</c:v>
                </c:pt>
                <c:pt idx="877">
                  <c:v>1.5896190211112202E-2</c:v>
                </c:pt>
                <c:pt idx="878">
                  <c:v>1.5413746278349801E-2</c:v>
                </c:pt>
                <c:pt idx="879">
                  <c:v>1.4984438652868399E-2</c:v>
                </c:pt>
                <c:pt idx="880">
                  <c:v>1.4555131027386901E-2</c:v>
                </c:pt>
                <c:pt idx="881">
                  <c:v>1.42312525830146E-2</c:v>
                </c:pt>
                <c:pt idx="882">
                  <c:v>1.38011015240841E-2</c:v>
                </c:pt>
                <c:pt idx="883">
                  <c:v>1.3371793898602701E-2</c:v>
                </c:pt>
                <c:pt idx="884">
                  <c:v>1.2995622580400899E-2</c:v>
                </c:pt>
                <c:pt idx="885">
                  <c:v>1.2566314954918299E-2</c:v>
                </c:pt>
                <c:pt idx="886">
                  <c:v>1.2245810244342599E-2</c:v>
                </c:pt>
                <c:pt idx="887">
                  <c:v>1.1759992577786E-2</c:v>
                </c:pt>
                <c:pt idx="888">
                  <c:v>1.13306849523046E-2</c:v>
                </c:pt>
                <c:pt idx="889">
                  <c:v>1.0848241019542199E-2</c:v>
                </c:pt>
                <c:pt idx="890">
                  <c:v>1.04720697013405E-2</c:v>
                </c:pt>
                <c:pt idx="891">
                  <c:v>1.0147347823520199E-2</c:v>
                </c:pt>
                <c:pt idx="892">
                  <c:v>9.7745502391139993E-3</c:v>
                </c:pt>
                <c:pt idx="893">
                  <c:v>9.3452426136313403E-3</c:v>
                </c:pt>
                <c:pt idx="894">
                  <c:v>8.9690712954296793E-3</c:v>
                </c:pt>
                <c:pt idx="895">
                  <c:v>8.6451928510585807E-3</c:v>
                </c:pt>
                <c:pt idx="896">
                  <c:v>8.3246881404829293E-3</c:v>
                </c:pt>
                <c:pt idx="897">
                  <c:v>7.8388704739251799E-3</c:v>
                </c:pt>
                <c:pt idx="898">
                  <c:v>7.5183657633495198E-3</c:v>
                </c:pt>
                <c:pt idx="899">
                  <c:v>7.0890581378680899E-3</c:v>
                </c:pt>
                <c:pt idx="900">
                  <c:v>6.5501041640316799E-3</c:v>
                </c:pt>
                <c:pt idx="901">
                  <c:v>6.2827357607345702E-3</c:v>
                </c:pt>
                <c:pt idx="902">
                  <c:v>5.8534281352531402E-3</c:v>
                </c:pt>
                <c:pt idx="903">
                  <c:v>5.4772568170514697E-3</c:v>
                </c:pt>
                <c:pt idx="904">
                  <c:v>5.1567521064758096E-3</c:v>
                </c:pt>
                <c:pt idx="905">
                  <c:v>4.67093443991795E-3</c:v>
                </c:pt>
                <c:pt idx="906">
                  <c:v>4.1884905071567502E-3</c:v>
                </c:pt>
                <c:pt idx="907">
                  <c:v>3.8646120627856499E-3</c:v>
                </c:pt>
                <c:pt idx="908">
                  <c:v>3.5972436594897701E-3</c:v>
                </c:pt>
                <c:pt idx="909">
                  <c:v>3.2202289078378001E-3</c:v>
                </c:pt>
                <c:pt idx="910">
                  <c:v>2.9005676307112299E-3</c:v>
                </c:pt>
                <c:pt idx="911">
                  <c:v>2.5766891863402402E-3</c:v>
                </c:pt>
                <c:pt idx="912">
                  <c:v>2.19967443468938E-3</c:v>
                </c:pt>
                <c:pt idx="913">
                  <c:v>1.77036680920673E-3</c:v>
                </c:pt>
                <c:pt idx="914">
                  <c:v>1.3975692248005E-3</c:v>
                </c:pt>
                <c:pt idx="915">
                  <c:v>9.1175155824385601E-4</c:v>
                </c:pt>
                <c:pt idx="916">
                  <c:v>6.4438315494797004E-4</c:v>
                </c:pt>
                <c:pt idx="917">
                  <c:v>3.20504710575653E-4</c:v>
                </c:pt>
                <c:pt idx="918">
                  <c:v>0</c:v>
                </c:pt>
              </c:numCache>
            </c:numRef>
          </c:yVal>
          <c:smooth val="1"/>
          <c:extLst xmlns:c16r2="http://schemas.microsoft.com/office/drawing/2015/06/chart">
            <c:ext xmlns:c16="http://schemas.microsoft.com/office/drawing/2014/chart" uri="{C3380CC4-5D6E-409C-BE32-E72D297353CC}">
              <c16:uniqueId val="{00000001-5F63-3544-BF7B-9ADD30978874}"/>
            </c:ext>
          </c:extLst>
        </c:ser>
        <c:ser>
          <c:idx val="6"/>
          <c:order val="2"/>
          <c:tx>
            <c:v>5BSG</c:v>
          </c:tx>
          <c:spPr>
            <a:ln w="19050" cap="rnd">
              <a:solidFill>
                <a:srgbClr val="FF0000"/>
              </a:solidFill>
              <a:round/>
            </a:ln>
            <a:effectLst/>
          </c:spPr>
          <c:marker>
            <c:symbol val="none"/>
          </c:marker>
          <c:xVal>
            <c:numRef>
              <c:f>Coke!$AC$6:$AC$923</c:f>
              <c:numCache>
                <c:formatCode>General</c:formatCode>
                <c:ptCount val="918"/>
                <c:pt idx="0">
                  <c:v>303.67399999999992</c:v>
                </c:pt>
                <c:pt idx="1">
                  <c:v>304.28799999999978</c:v>
                </c:pt>
                <c:pt idx="2">
                  <c:v>304.94899999999978</c:v>
                </c:pt>
                <c:pt idx="3">
                  <c:v>305.637</c:v>
                </c:pt>
                <c:pt idx="4">
                  <c:v>306.33599999999979</c:v>
                </c:pt>
                <c:pt idx="5">
                  <c:v>307.041</c:v>
                </c:pt>
                <c:pt idx="6">
                  <c:v>307.74799999999999</c:v>
                </c:pt>
                <c:pt idx="7">
                  <c:v>308.45499999999993</c:v>
                </c:pt>
                <c:pt idx="8">
                  <c:v>309.16699999999992</c:v>
                </c:pt>
                <c:pt idx="9">
                  <c:v>309.87899999999979</c:v>
                </c:pt>
                <c:pt idx="10">
                  <c:v>310.58499999999992</c:v>
                </c:pt>
                <c:pt idx="11">
                  <c:v>311.28899999999982</c:v>
                </c:pt>
                <c:pt idx="12">
                  <c:v>311.99199999999968</c:v>
                </c:pt>
                <c:pt idx="13">
                  <c:v>312.69399999999979</c:v>
                </c:pt>
                <c:pt idx="14">
                  <c:v>313.392</c:v>
                </c:pt>
                <c:pt idx="15">
                  <c:v>314.08799999999991</c:v>
                </c:pt>
                <c:pt idx="16">
                  <c:v>314.78599999999977</c:v>
                </c:pt>
                <c:pt idx="17">
                  <c:v>315.48399999999981</c:v>
                </c:pt>
                <c:pt idx="18">
                  <c:v>316.18599999999992</c:v>
                </c:pt>
                <c:pt idx="19">
                  <c:v>316.89</c:v>
                </c:pt>
                <c:pt idx="20">
                  <c:v>317.59399999999982</c:v>
                </c:pt>
                <c:pt idx="21">
                  <c:v>318.29599999999982</c:v>
                </c:pt>
                <c:pt idx="22">
                  <c:v>319.005</c:v>
                </c:pt>
                <c:pt idx="23">
                  <c:v>319.71699999999981</c:v>
                </c:pt>
                <c:pt idx="24">
                  <c:v>320.4289999999998</c:v>
                </c:pt>
                <c:pt idx="25">
                  <c:v>321.14400000000001</c:v>
                </c:pt>
                <c:pt idx="26">
                  <c:v>321.86</c:v>
                </c:pt>
                <c:pt idx="27">
                  <c:v>322.57799999999992</c:v>
                </c:pt>
                <c:pt idx="28">
                  <c:v>323.29599999999982</c:v>
                </c:pt>
                <c:pt idx="29">
                  <c:v>324.01099999999991</c:v>
                </c:pt>
                <c:pt idx="30">
                  <c:v>324.7319999999998</c:v>
                </c:pt>
                <c:pt idx="31">
                  <c:v>325.45599999999979</c:v>
                </c:pt>
                <c:pt idx="32">
                  <c:v>326.18499999999989</c:v>
                </c:pt>
                <c:pt idx="33">
                  <c:v>326.9219999999998</c:v>
                </c:pt>
                <c:pt idx="34">
                  <c:v>327.65699999999993</c:v>
                </c:pt>
                <c:pt idx="35">
                  <c:v>328.392</c:v>
                </c:pt>
                <c:pt idx="36">
                  <c:v>329.125</c:v>
                </c:pt>
                <c:pt idx="37">
                  <c:v>329.86</c:v>
                </c:pt>
                <c:pt idx="38">
                  <c:v>330.59599999999978</c:v>
                </c:pt>
                <c:pt idx="39">
                  <c:v>331.33399999999978</c:v>
                </c:pt>
                <c:pt idx="40">
                  <c:v>332.07099999999991</c:v>
                </c:pt>
                <c:pt idx="41">
                  <c:v>332.80899999999991</c:v>
                </c:pt>
                <c:pt idx="42">
                  <c:v>333.548</c:v>
                </c:pt>
                <c:pt idx="43">
                  <c:v>334.28199999999981</c:v>
                </c:pt>
                <c:pt idx="44">
                  <c:v>335.017</c:v>
                </c:pt>
                <c:pt idx="45">
                  <c:v>335.75599999999991</c:v>
                </c:pt>
                <c:pt idx="46">
                  <c:v>336.4939999999998</c:v>
                </c:pt>
                <c:pt idx="47">
                  <c:v>337.24099999999999</c:v>
                </c:pt>
                <c:pt idx="48">
                  <c:v>337.98399999999981</c:v>
                </c:pt>
                <c:pt idx="49">
                  <c:v>338.72899999999981</c:v>
                </c:pt>
                <c:pt idx="50">
                  <c:v>339.47499999999991</c:v>
                </c:pt>
                <c:pt idx="51">
                  <c:v>340.21899999999982</c:v>
                </c:pt>
                <c:pt idx="52">
                  <c:v>340.96100000000001</c:v>
                </c:pt>
                <c:pt idx="53">
                  <c:v>341.70699999999982</c:v>
                </c:pt>
                <c:pt idx="54">
                  <c:v>342.44899999999978</c:v>
                </c:pt>
                <c:pt idx="55">
                  <c:v>343.19</c:v>
                </c:pt>
                <c:pt idx="56">
                  <c:v>343.93199999999968</c:v>
                </c:pt>
                <c:pt idx="57">
                  <c:v>344.68099999999993</c:v>
                </c:pt>
                <c:pt idx="58">
                  <c:v>345.44</c:v>
                </c:pt>
                <c:pt idx="59">
                  <c:v>346.19599999999991</c:v>
                </c:pt>
                <c:pt idx="60">
                  <c:v>346.94499999999999</c:v>
                </c:pt>
                <c:pt idx="61">
                  <c:v>347.69099999999992</c:v>
                </c:pt>
                <c:pt idx="62">
                  <c:v>348.43700000000001</c:v>
                </c:pt>
                <c:pt idx="63">
                  <c:v>349.178</c:v>
                </c:pt>
                <c:pt idx="64">
                  <c:v>349.91799999999978</c:v>
                </c:pt>
                <c:pt idx="65">
                  <c:v>350.66300000000001</c:v>
                </c:pt>
                <c:pt idx="66">
                  <c:v>351.40999999999991</c:v>
                </c:pt>
                <c:pt idx="67">
                  <c:v>352.15</c:v>
                </c:pt>
                <c:pt idx="68">
                  <c:v>352.89</c:v>
                </c:pt>
                <c:pt idx="69">
                  <c:v>353.64</c:v>
                </c:pt>
                <c:pt idx="70">
                  <c:v>354.38699999999977</c:v>
                </c:pt>
                <c:pt idx="71">
                  <c:v>355.13199999999978</c:v>
                </c:pt>
                <c:pt idx="72">
                  <c:v>355.87699999999978</c:v>
                </c:pt>
                <c:pt idx="73">
                  <c:v>356.62</c:v>
                </c:pt>
                <c:pt idx="74">
                  <c:v>357.36199999999991</c:v>
                </c:pt>
                <c:pt idx="75">
                  <c:v>358.101</c:v>
                </c:pt>
                <c:pt idx="76">
                  <c:v>358.84899999999999</c:v>
                </c:pt>
                <c:pt idx="77">
                  <c:v>359.601</c:v>
                </c:pt>
                <c:pt idx="78">
                  <c:v>360.34500000000003</c:v>
                </c:pt>
                <c:pt idx="79">
                  <c:v>361.08699999999982</c:v>
                </c:pt>
                <c:pt idx="80">
                  <c:v>361.82299999999992</c:v>
                </c:pt>
                <c:pt idx="81">
                  <c:v>362.55399999999992</c:v>
                </c:pt>
                <c:pt idx="82">
                  <c:v>363.28299999999979</c:v>
                </c:pt>
                <c:pt idx="83">
                  <c:v>364.00799999999992</c:v>
                </c:pt>
                <c:pt idx="84">
                  <c:v>364.7369999999998</c:v>
                </c:pt>
                <c:pt idx="85">
                  <c:v>365.47299999999979</c:v>
                </c:pt>
                <c:pt idx="86">
                  <c:v>366.20699999999982</c:v>
                </c:pt>
                <c:pt idx="87">
                  <c:v>366.93299999999982</c:v>
                </c:pt>
                <c:pt idx="88">
                  <c:v>367.65599999999989</c:v>
                </c:pt>
                <c:pt idx="89">
                  <c:v>368.38099999999991</c:v>
                </c:pt>
                <c:pt idx="90">
                  <c:v>369.09999999999991</c:v>
                </c:pt>
                <c:pt idx="91">
                  <c:v>369.81599999999992</c:v>
                </c:pt>
                <c:pt idx="92">
                  <c:v>370.53499999999991</c:v>
                </c:pt>
                <c:pt idx="93">
                  <c:v>371.25599999999991</c:v>
                </c:pt>
                <c:pt idx="94">
                  <c:v>371.98099999999982</c:v>
                </c:pt>
                <c:pt idx="95">
                  <c:v>372.70299999999992</c:v>
                </c:pt>
                <c:pt idx="96">
                  <c:v>373.41399999999982</c:v>
                </c:pt>
                <c:pt idx="97">
                  <c:v>374.125</c:v>
                </c:pt>
                <c:pt idx="98">
                  <c:v>374.84100000000001</c:v>
                </c:pt>
                <c:pt idx="99">
                  <c:v>375.56200000000001</c:v>
                </c:pt>
                <c:pt idx="100">
                  <c:v>376.28</c:v>
                </c:pt>
                <c:pt idx="101">
                  <c:v>376.99599999999981</c:v>
                </c:pt>
                <c:pt idx="102">
                  <c:v>377.70699999999982</c:v>
                </c:pt>
                <c:pt idx="103">
                  <c:v>378.4219999999998</c:v>
                </c:pt>
                <c:pt idx="104">
                  <c:v>379.13599999999991</c:v>
                </c:pt>
                <c:pt idx="105">
                  <c:v>379.84699999999992</c:v>
                </c:pt>
                <c:pt idx="106">
                  <c:v>380.55699999999979</c:v>
                </c:pt>
                <c:pt idx="107">
                  <c:v>381.26299999999992</c:v>
                </c:pt>
                <c:pt idx="108">
                  <c:v>381.96899999999982</c:v>
                </c:pt>
                <c:pt idx="109">
                  <c:v>382.673</c:v>
                </c:pt>
                <c:pt idx="110">
                  <c:v>383.37199999999979</c:v>
                </c:pt>
                <c:pt idx="111">
                  <c:v>384.07599999999991</c:v>
                </c:pt>
                <c:pt idx="112">
                  <c:v>384.78899999999982</c:v>
                </c:pt>
                <c:pt idx="113">
                  <c:v>385.57</c:v>
                </c:pt>
                <c:pt idx="114">
                  <c:v>386.39599999999979</c:v>
                </c:pt>
                <c:pt idx="115">
                  <c:v>387.24699999999979</c:v>
                </c:pt>
                <c:pt idx="116">
                  <c:v>388.11399999999992</c:v>
                </c:pt>
                <c:pt idx="117">
                  <c:v>388.98399999999981</c:v>
                </c:pt>
                <c:pt idx="118">
                  <c:v>389.86199999999991</c:v>
                </c:pt>
                <c:pt idx="119">
                  <c:v>390.7369999999998</c:v>
                </c:pt>
                <c:pt idx="120">
                  <c:v>391.61099999999999</c:v>
                </c:pt>
                <c:pt idx="121">
                  <c:v>392.48599999999982</c:v>
                </c:pt>
                <c:pt idx="122">
                  <c:v>393.36299999999989</c:v>
                </c:pt>
                <c:pt idx="123">
                  <c:v>394.24199999999979</c:v>
                </c:pt>
                <c:pt idx="124">
                  <c:v>395.125</c:v>
                </c:pt>
                <c:pt idx="125">
                  <c:v>395.99799999999982</c:v>
                </c:pt>
                <c:pt idx="126">
                  <c:v>396.86599999999999</c:v>
                </c:pt>
                <c:pt idx="127">
                  <c:v>397.73399999999981</c:v>
                </c:pt>
                <c:pt idx="128">
                  <c:v>398.60199999999992</c:v>
                </c:pt>
                <c:pt idx="129">
                  <c:v>399.47599999999977</c:v>
                </c:pt>
                <c:pt idx="130">
                  <c:v>400.346</c:v>
                </c:pt>
                <c:pt idx="131">
                  <c:v>401.21799999999979</c:v>
                </c:pt>
                <c:pt idx="132">
                  <c:v>402.09699999999981</c:v>
                </c:pt>
                <c:pt idx="133">
                  <c:v>402.97099999999978</c:v>
                </c:pt>
                <c:pt idx="134">
                  <c:v>403.84100000000001</c:v>
                </c:pt>
                <c:pt idx="135">
                  <c:v>404.70799999999991</c:v>
                </c:pt>
                <c:pt idx="136">
                  <c:v>405.57799999999992</c:v>
                </c:pt>
                <c:pt idx="137">
                  <c:v>406.44499999999988</c:v>
                </c:pt>
                <c:pt idx="138">
                  <c:v>407.30799999999999</c:v>
                </c:pt>
                <c:pt idx="139">
                  <c:v>408.16699999999992</c:v>
                </c:pt>
                <c:pt idx="140">
                  <c:v>409.024</c:v>
                </c:pt>
                <c:pt idx="141">
                  <c:v>409.88099999999991</c:v>
                </c:pt>
                <c:pt idx="142">
                  <c:v>410.74399999999991</c:v>
                </c:pt>
                <c:pt idx="143">
                  <c:v>411.60399999999993</c:v>
                </c:pt>
                <c:pt idx="144">
                  <c:v>412.47199999999981</c:v>
                </c:pt>
                <c:pt idx="145">
                  <c:v>413.346</c:v>
                </c:pt>
                <c:pt idx="146">
                  <c:v>414.21799999999979</c:v>
                </c:pt>
                <c:pt idx="147">
                  <c:v>415.09199999999981</c:v>
                </c:pt>
                <c:pt idx="148">
                  <c:v>415.96</c:v>
                </c:pt>
                <c:pt idx="149">
                  <c:v>416.82399999999978</c:v>
                </c:pt>
                <c:pt idx="150">
                  <c:v>417.68799999999999</c:v>
                </c:pt>
                <c:pt idx="151">
                  <c:v>418.55199999999991</c:v>
                </c:pt>
                <c:pt idx="152">
                  <c:v>419.41399999999982</c:v>
                </c:pt>
                <c:pt idx="153">
                  <c:v>420.27799999999979</c:v>
                </c:pt>
                <c:pt idx="154">
                  <c:v>421.14800000000002</c:v>
                </c:pt>
                <c:pt idx="155">
                  <c:v>422.02</c:v>
                </c:pt>
                <c:pt idx="156">
                  <c:v>422.89199999999983</c:v>
                </c:pt>
                <c:pt idx="157">
                  <c:v>423.76299999999992</c:v>
                </c:pt>
                <c:pt idx="158">
                  <c:v>424.62799999999999</c:v>
                </c:pt>
                <c:pt idx="159">
                  <c:v>425.49</c:v>
                </c:pt>
                <c:pt idx="160">
                  <c:v>426.34899999999999</c:v>
                </c:pt>
                <c:pt idx="161">
                  <c:v>427.20600000000002</c:v>
                </c:pt>
                <c:pt idx="162">
                  <c:v>428.06299999999999</c:v>
                </c:pt>
                <c:pt idx="163">
                  <c:v>428.92099999999982</c:v>
                </c:pt>
                <c:pt idx="164">
                  <c:v>429.78199999999981</c:v>
                </c:pt>
                <c:pt idx="165">
                  <c:v>430.64699999999999</c:v>
                </c:pt>
                <c:pt idx="166">
                  <c:v>431.51400000000001</c:v>
                </c:pt>
                <c:pt idx="167">
                  <c:v>432.38</c:v>
                </c:pt>
                <c:pt idx="168">
                  <c:v>433.25</c:v>
                </c:pt>
                <c:pt idx="169">
                  <c:v>434.12199999999979</c:v>
                </c:pt>
                <c:pt idx="170">
                  <c:v>434.99499999999978</c:v>
                </c:pt>
                <c:pt idx="171">
                  <c:v>435.86399999999992</c:v>
                </c:pt>
                <c:pt idx="172">
                  <c:v>436.7319999999998</c:v>
                </c:pt>
                <c:pt idx="173">
                  <c:v>437.60199999999992</c:v>
                </c:pt>
                <c:pt idx="174">
                  <c:v>438.47199999999981</c:v>
                </c:pt>
                <c:pt idx="175">
                  <c:v>439.34399999999988</c:v>
                </c:pt>
                <c:pt idx="176">
                  <c:v>440.21600000000001</c:v>
                </c:pt>
                <c:pt idx="177">
                  <c:v>441.08899999999983</c:v>
                </c:pt>
                <c:pt idx="178">
                  <c:v>441.96100000000001</c:v>
                </c:pt>
                <c:pt idx="179">
                  <c:v>442.83399999999978</c:v>
                </c:pt>
                <c:pt idx="180">
                  <c:v>443.70600000000002</c:v>
                </c:pt>
                <c:pt idx="181">
                  <c:v>444.57299999999992</c:v>
                </c:pt>
                <c:pt idx="182">
                  <c:v>445.44499999999988</c:v>
                </c:pt>
                <c:pt idx="183">
                  <c:v>446.31799999999993</c:v>
                </c:pt>
                <c:pt idx="184">
                  <c:v>447.19200000000001</c:v>
                </c:pt>
                <c:pt idx="185">
                  <c:v>448.05799999999999</c:v>
                </c:pt>
                <c:pt idx="186">
                  <c:v>448.92599999999982</c:v>
                </c:pt>
                <c:pt idx="187">
                  <c:v>449.7969999999998</c:v>
                </c:pt>
                <c:pt idx="188">
                  <c:v>450.66500000000002</c:v>
                </c:pt>
                <c:pt idx="189">
                  <c:v>451.53399999999982</c:v>
                </c:pt>
                <c:pt idx="190">
                  <c:v>452.399</c:v>
                </c:pt>
                <c:pt idx="191">
                  <c:v>453.25599999999991</c:v>
                </c:pt>
                <c:pt idx="192">
                  <c:v>454.11299999999989</c:v>
                </c:pt>
                <c:pt idx="193">
                  <c:v>454.97199999999981</c:v>
                </c:pt>
                <c:pt idx="194">
                  <c:v>455.83299999999991</c:v>
                </c:pt>
                <c:pt idx="195">
                  <c:v>456.69200000000001</c:v>
                </c:pt>
                <c:pt idx="196">
                  <c:v>457.548</c:v>
                </c:pt>
                <c:pt idx="197">
                  <c:v>458.40299999999979</c:v>
                </c:pt>
                <c:pt idx="198">
                  <c:v>459.26</c:v>
                </c:pt>
                <c:pt idx="199">
                  <c:v>460.11599999999999</c:v>
                </c:pt>
                <c:pt idx="200">
                  <c:v>460.96399999999983</c:v>
                </c:pt>
                <c:pt idx="201">
                  <c:v>461.81299999999999</c:v>
                </c:pt>
                <c:pt idx="202">
                  <c:v>462.66399999999999</c:v>
                </c:pt>
                <c:pt idx="203">
                  <c:v>463.50599999999991</c:v>
                </c:pt>
                <c:pt idx="204">
                  <c:v>464.35</c:v>
                </c:pt>
                <c:pt idx="205">
                  <c:v>465.19599999999991</c:v>
                </c:pt>
                <c:pt idx="206">
                  <c:v>466.03300000000002</c:v>
                </c:pt>
                <c:pt idx="207">
                  <c:v>466.86799999999988</c:v>
                </c:pt>
                <c:pt idx="208">
                  <c:v>467.70600000000002</c:v>
                </c:pt>
                <c:pt idx="209">
                  <c:v>468.54399999999993</c:v>
                </c:pt>
                <c:pt idx="210">
                  <c:v>469.38499999999999</c:v>
                </c:pt>
                <c:pt idx="211">
                  <c:v>470.2319999999998</c:v>
                </c:pt>
                <c:pt idx="212">
                  <c:v>471.07599999999991</c:v>
                </c:pt>
                <c:pt idx="213">
                  <c:v>471.91899999999981</c:v>
                </c:pt>
                <c:pt idx="214">
                  <c:v>472.76599999999979</c:v>
                </c:pt>
                <c:pt idx="215">
                  <c:v>473.60899999999992</c:v>
                </c:pt>
                <c:pt idx="216">
                  <c:v>474.44799999999992</c:v>
                </c:pt>
                <c:pt idx="217">
                  <c:v>475.28399999999982</c:v>
                </c:pt>
                <c:pt idx="218">
                  <c:v>476.12199999999979</c:v>
                </c:pt>
                <c:pt idx="219">
                  <c:v>476.96799999999979</c:v>
                </c:pt>
                <c:pt idx="220">
                  <c:v>477.82099999999991</c:v>
                </c:pt>
                <c:pt idx="221">
                  <c:v>478.673</c:v>
                </c:pt>
                <c:pt idx="222">
                  <c:v>479.52499999999992</c:v>
                </c:pt>
                <c:pt idx="223">
                  <c:v>480.36899999999991</c:v>
                </c:pt>
                <c:pt idx="224">
                  <c:v>481.21</c:v>
                </c:pt>
                <c:pt idx="225">
                  <c:v>482.053</c:v>
                </c:pt>
                <c:pt idx="226">
                  <c:v>482.89299999999992</c:v>
                </c:pt>
                <c:pt idx="227">
                  <c:v>483.73099999999982</c:v>
                </c:pt>
                <c:pt idx="228">
                  <c:v>484.55799999999999</c:v>
                </c:pt>
                <c:pt idx="229">
                  <c:v>485.38900000000001</c:v>
                </c:pt>
                <c:pt idx="230">
                  <c:v>486.21899999999982</c:v>
                </c:pt>
                <c:pt idx="231">
                  <c:v>487.05199999999991</c:v>
                </c:pt>
                <c:pt idx="232">
                  <c:v>487.89199999999983</c:v>
                </c:pt>
                <c:pt idx="233">
                  <c:v>488.7369999999998</c:v>
                </c:pt>
                <c:pt idx="234">
                  <c:v>489.57799999999992</c:v>
                </c:pt>
                <c:pt idx="235">
                  <c:v>490.41199999999981</c:v>
                </c:pt>
                <c:pt idx="236">
                  <c:v>491.245</c:v>
                </c:pt>
                <c:pt idx="237">
                  <c:v>492.08</c:v>
                </c:pt>
                <c:pt idx="238">
                  <c:v>492.91300000000001</c:v>
                </c:pt>
                <c:pt idx="239">
                  <c:v>493.74899999999991</c:v>
                </c:pt>
                <c:pt idx="240">
                  <c:v>494.58399999999978</c:v>
                </c:pt>
                <c:pt idx="241">
                  <c:v>495.4169999999998</c:v>
                </c:pt>
                <c:pt idx="242">
                  <c:v>496.24799999999999</c:v>
                </c:pt>
                <c:pt idx="243">
                  <c:v>497.08399999999978</c:v>
                </c:pt>
                <c:pt idx="244">
                  <c:v>497.92299999999977</c:v>
                </c:pt>
                <c:pt idx="245">
                  <c:v>498.75799999999992</c:v>
                </c:pt>
                <c:pt idx="246">
                  <c:v>499.59199999999981</c:v>
                </c:pt>
                <c:pt idx="247">
                  <c:v>500.41799999999978</c:v>
                </c:pt>
                <c:pt idx="248">
                  <c:v>501.245</c:v>
                </c:pt>
                <c:pt idx="249">
                  <c:v>502.07899999999978</c:v>
                </c:pt>
                <c:pt idx="250">
                  <c:v>502.9169999999998</c:v>
                </c:pt>
                <c:pt idx="251">
                  <c:v>503.75199999999978</c:v>
                </c:pt>
                <c:pt idx="252">
                  <c:v>504.58899999999983</c:v>
                </c:pt>
                <c:pt idx="253">
                  <c:v>505.42499999999978</c:v>
                </c:pt>
                <c:pt idx="254">
                  <c:v>506.25900000000001</c:v>
                </c:pt>
                <c:pt idx="255">
                  <c:v>507.09199999999981</c:v>
                </c:pt>
                <c:pt idx="256">
                  <c:v>507.91999999999979</c:v>
                </c:pt>
                <c:pt idx="257">
                  <c:v>508.74399999999991</c:v>
                </c:pt>
                <c:pt idx="258">
                  <c:v>509.572</c:v>
                </c:pt>
                <c:pt idx="259">
                  <c:v>510.40199999999982</c:v>
                </c:pt>
                <c:pt idx="260">
                  <c:v>511.2369999999998</c:v>
                </c:pt>
                <c:pt idx="261">
                  <c:v>512.07399999999996</c:v>
                </c:pt>
                <c:pt idx="262">
                  <c:v>512.91399999999999</c:v>
                </c:pt>
                <c:pt idx="263">
                  <c:v>513.75699999999972</c:v>
                </c:pt>
                <c:pt idx="264">
                  <c:v>514.59199999999998</c:v>
                </c:pt>
                <c:pt idx="265">
                  <c:v>515.42399999999998</c:v>
                </c:pt>
                <c:pt idx="266">
                  <c:v>516.25400000000002</c:v>
                </c:pt>
                <c:pt idx="267">
                  <c:v>517.08699999999999</c:v>
                </c:pt>
                <c:pt idx="268">
                  <c:v>517.92099999999971</c:v>
                </c:pt>
                <c:pt idx="269">
                  <c:v>518.75900000000001</c:v>
                </c:pt>
                <c:pt idx="270">
                  <c:v>519.59900000000005</c:v>
                </c:pt>
                <c:pt idx="271">
                  <c:v>520.43799999999976</c:v>
                </c:pt>
                <c:pt idx="272">
                  <c:v>521.27700000000004</c:v>
                </c:pt>
                <c:pt idx="273">
                  <c:v>522.11500000000001</c:v>
                </c:pt>
                <c:pt idx="274">
                  <c:v>522.94999999999982</c:v>
                </c:pt>
                <c:pt idx="275">
                  <c:v>523.78800000000001</c:v>
                </c:pt>
                <c:pt idx="276">
                  <c:v>524.62400000000002</c:v>
                </c:pt>
                <c:pt idx="277">
                  <c:v>525.45799999999974</c:v>
                </c:pt>
                <c:pt idx="278">
                  <c:v>526.29200000000003</c:v>
                </c:pt>
                <c:pt idx="279">
                  <c:v>527.12900000000002</c:v>
                </c:pt>
                <c:pt idx="280">
                  <c:v>527.96799999999962</c:v>
                </c:pt>
                <c:pt idx="281">
                  <c:v>528.80799999999977</c:v>
                </c:pt>
                <c:pt idx="282">
                  <c:v>529.65</c:v>
                </c:pt>
                <c:pt idx="283">
                  <c:v>530.49400000000003</c:v>
                </c:pt>
                <c:pt idx="284">
                  <c:v>531.34699999999975</c:v>
                </c:pt>
                <c:pt idx="285">
                  <c:v>532.20600000000002</c:v>
                </c:pt>
                <c:pt idx="286">
                  <c:v>533.06199999999967</c:v>
                </c:pt>
                <c:pt idx="287">
                  <c:v>533.91399999999999</c:v>
                </c:pt>
                <c:pt idx="288">
                  <c:v>534.76099999999997</c:v>
                </c:pt>
                <c:pt idx="289">
                  <c:v>535.60900000000004</c:v>
                </c:pt>
                <c:pt idx="290">
                  <c:v>536.46199999999976</c:v>
                </c:pt>
                <c:pt idx="291">
                  <c:v>537.31399999999996</c:v>
                </c:pt>
                <c:pt idx="292">
                  <c:v>538.16599999999971</c:v>
                </c:pt>
                <c:pt idx="293">
                  <c:v>539.02299999999968</c:v>
                </c:pt>
                <c:pt idx="294">
                  <c:v>539.87900000000002</c:v>
                </c:pt>
                <c:pt idx="295">
                  <c:v>540.73699999999997</c:v>
                </c:pt>
                <c:pt idx="296">
                  <c:v>541.59099999999989</c:v>
                </c:pt>
                <c:pt idx="297">
                  <c:v>542.43599999999969</c:v>
                </c:pt>
                <c:pt idx="298">
                  <c:v>543.27499999999998</c:v>
                </c:pt>
                <c:pt idx="299">
                  <c:v>544.11400000000003</c:v>
                </c:pt>
                <c:pt idx="300">
                  <c:v>544.95399999999972</c:v>
                </c:pt>
                <c:pt idx="301">
                  <c:v>545.79200000000003</c:v>
                </c:pt>
                <c:pt idx="302">
                  <c:v>546.63</c:v>
                </c:pt>
                <c:pt idx="303">
                  <c:v>547.46399999999971</c:v>
                </c:pt>
                <c:pt idx="304">
                  <c:v>548.298</c:v>
                </c:pt>
                <c:pt idx="305">
                  <c:v>549.13</c:v>
                </c:pt>
                <c:pt idx="306">
                  <c:v>549.96499999999969</c:v>
                </c:pt>
                <c:pt idx="307">
                  <c:v>550.79999999999995</c:v>
                </c:pt>
                <c:pt idx="308">
                  <c:v>551.63300000000004</c:v>
                </c:pt>
                <c:pt idx="309">
                  <c:v>552.46899999999982</c:v>
                </c:pt>
                <c:pt idx="310">
                  <c:v>553.30699999999979</c:v>
                </c:pt>
                <c:pt idx="311">
                  <c:v>554.14099999999996</c:v>
                </c:pt>
                <c:pt idx="312">
                  <c:v>554.97500000000002</c:v>
                </c:pt>
                <c:pt idx="313">
                  <c:v>555.80699999999979</c:v>
                </c:pt>
                <c:pt idx="314">
                  <c:v>556.64199999999983</c:v>
                </c:pt>
                <c:pt idx="315">
                  <c:v>557.48</c:v>
                </c:pt>
                <c:pt idx="316">
                  <c:v>558.31699999999978</c:v>
                </c:pt>
                <c:pt idx="317">
                  <c:v>559.15</c:v>
                </c:pt>
                <c:pt idx="318">
                  <c:v>559.98199999999997</c:v>
                </c:pt>
                <c:pt idx="319">
                  <c:v>560.81399999999996</c:v>
                </c:pt>
                <c:pt idx="320">
                  <c:v>561.649</c:v>
                </c:pt>
                <c:pt idx="321">
                  <c:v>562.49</c:v>
                </c:pt>
                <c:pt idx="322">
                  <c:v>563.32699999999977</c:v>
                </c:pt>
                <c:pt idx="323">
                  <c:v>564.16300000000001</c:v>
                </c:pt>
                <c:pt idx="324">
                  <c:v>565.00700000000006</c:v>
                </c:pt>
                <c:pt idx="325">
                  <c:v>565.85799999999949</c:v>
                </c:pt>
                <c:pt idx="326">
                  <c:v>566.71100000000001</c:v>
                </c:pt>
                <c:pt idx="327">
                  <c:v>567.56099999999969</c:v>
                </c:pt>
                <c:pt idx="328">
                  <c:v>568.41899999999998</c:v>
                </c:pt>
                <c:pt idx="329">
                  <c:v>569.274</c:v>
                </c:pt>
                <c:pt idx="330">
                  <c:v>570.11699999999996</c:v>
                </c:pt>
                <c:pt idx="331">
                  <c:v>570.95799999999974</c:v>
                </c:pt>
                <c:pt idx="332">
                  <c:v>571.79700000000003</c:v>
                </c:pt>
                <c:pt idx="333">
                  <c:v>572.63499999999999</c:v>
                </c:pt>
                <c:pt idx="334">
                  <c:v>573.47400000000005</c:v>
                </c:pt>
                <c:pt idx="335">
                  <c:v>574.31099999999969</c:v>
                </c:pt>
                <c:pt idx="336">
                  <c:v>575.14799999999968</c:v>
                </c:pt>
                <c:pt idx="337">
                  <c:v>575.98599999999999</c:v>
                </c:pt>
                <c:pt idx="338">
                  <c:v>576.83199999999977</c:v>
                </c:pt>
                <c:pt idx="339">
                  <c:v>577.6869999999999</c:v>
                </c:pt>
                <c:pt idx="340">
                  <c:v>578.53800000000001</c:v>
                </c:pt>
                <c:pt idx="341">
                  <c:v>579.39499999999998</c:v>
                </c:pt>
                <c:pt idx="342">
                  <c:v>580.24400000000003</c:v>
                </c:pt>
                <c:pt idx="343">
                  <c:v>581.09</c:v>
                </c:pt>
                <c:pt idx="344">
                  <c:v>581.93699999999967</c:v>
                </c:pt>
                <c:pt idx="345">
                  <c:v>582.79200000000003</c:v>
                </c:pt>
                <c:pt idx="346">
                  <c:v>583.649</c:v>
                </c:pt>
                <c:pt idx="347">
                  <c:v>584.5029999999997</c:v>
                </c:pt>
                <c:pt idx="348">
                  <c:v>585.3589999999997</c:v>
                </c:pt>
                <c:pt idx="349">
                  <c:v>586.22</c:v>
                </c:pt>
                <c:pt idx="350">
                  <c:v>587.08500000000004</c:v>
                </c:pt>
                <c:pt idx="351">
                  <c:v>587.94199999999978</c:v>
                </c:pt>
                <c:pt idx="352">
                  <c:v>588.80599999999981</c:v>
                </c:pt>
                <c:pt idx="353">
                  <c:v>589.66999999999996</c:v>
                </c:pt>
                <c:pt idx="354">
                  <c:v>590.5319999999997</c:v>
                </c:pt>
                <c:pt idx="355">
                  <c:v>591.38599999999997</c:v>
                </c:pt>
                <c:pt idx="356">
                  <c:v>592.2349999999999</c:v>
                </c:pt>
                <c:pt idx="357">
                  <c:v>593.08100000000002</c:v>
                </c:pt>
                <c:pt idx="358">
                  <c:v>593.923</c:v>
                </c:pt>
                <c:pt idx="359">
                  <c:v>594.76299999999969</c:v>
                </c:pt>
                <c:pt idx="360">
                  <c:v>595.60500000000002</c:v>
                </c:pt>
                <c:pt idx="361">
                  <c:v>596.45099999999979</c:v>
                </c:pt>
                <c:pt idx="362">
                  <c:v>597.29899999999998</c:v>
                </c:pt>
                <c:pt idx="363">
                  <c:v>598.14499999999998</c:v>
                </c:pt>
                <c:pt idx="364">
                  <c:v>598.99</c:v>
                </c:pt>
                <c:pt idx="365">
                  <c:v>599.83899999999971</c:v>
                </c:pt>
                <c:pt idx="366">
                  <c:v>600.69000000000005</c:v>
                </c:pt>
                <c:pt idx="367">
                  <c:v>601.54599999999982</c:v>
                </c:pt>
                <c:pt idx="368">
                  <c:v>602.40300000000002</c:v>
                </c:pt>
                <c:pt idx="369">
                  <c:v>603.25599999999997</c:v>
                </c:pt>
                <c:pt idx="370">
                  <c:v>604.10500000000002</c:v>
                </c:pt>
                <c:pt idx="371">
                  <c:v>604.95799999999974</c:v>
                </c:pt>
                <c:pt idx="372">
                  <c:v>605.80799999999977</c:v>
                </c:pt>
                <c:pt idx="373">
                  <c:v>606.66</c:v>
                </c:pt>
                <c:pt idx="374">
                  <c:v>607.51199999999972</c:v>
                </c:pt>
                <c:pt idx="375">
                  <c:v>608.36399999999981</c:v>
                </c:pt>
                <c:pt idx="376">
                  <c:v>609.221</c:v>
                </c:pt>
                <c:pt idx="377">
                  <c:v>610.07299999999998</c:v>
                </c:pt>
                <c:pt idx="378">
                  <c:v>610.9259999999997</c:v>
                </c:pt>
                <c:pt idx="379">
                  <c:v>611.779</c:v>
                </c:pt>
                <c:pt idx="380">
                  <c:v>612.63300000000004</c:v>
                </c:pt>
                <c:pt idx="381">
                  <c:v>613.48800000000006</c:v>
                </c:pt>
                <c:pt idx="382">
                  <c:v>614.34299999999962</c:v>
                </c:pt>
                <c:pt idx="383">
                  <c:v>615.20299999999997</c:v>
                </c:pt>
                <c:pt idx="384">
                  <c:v>616.06999999999971</c:v>
                </c:pt>
                <c:pt idx="385">
                  <c:v>616.94299999999976</c:v>
                </c:pt>
                <c:pt idx="386">
                  <c:v>617.80599999999981</c:v>
                </c:pt>
                <c:pt idx="387">
                  <c:v>618.66199999999981</c:v>
                </c:pt>
                <c:pt idx="388">
                  <c:v>619.51800000000003</c:v>
                </c:pt>
                <c:pt idx="389">
                  <c:v>620.37</c:v>
                </c:pt>
                <c:pt idx="390">
                  <c:v>621.22299999999996</c:v>
                </c:pt>
                <c:pt idx="391">
                  <c:v>622.07899999999995</c:v>
                </c:pt>
                <c:pt idx="392">
                  <c:v>622.9409999999998</c:v>
                </c:pt>
                <c:pt idx="393">
                  <c:v>623.803</c:v>
                </c:pt>
                <c:pt idx="394">
                  <c:v>624.65899999999999</c:v>
                </c:pt>
                <c:pt idx="395">
                  <c:v>625.50900000000001</c:v>
                </c:pt>
                <c:pt idx="396">
                  <c:v>626.35799999999949</c:v>
                </c:pt>
                <c:pt idx="397">
                  <c:v>627.21</c:v>
                </c:pt>
                <c:pt idx="398">
                  <c:v>628.06799999999976</c:v>
                </c:pt>
                <c:pt idx="399">
                  <c:v>628.928</c:v>
                </c:pt>
                <c:pt idx="400">
                  <c:v>629.78499999999997</c:v>
                </c:pt>
                <c:pt idx="401">
                  <c:v>630.64</c:v>
                </c:pt>
                <c:pt idx="402">
                  <c:v>631.49699999999996</c:v>
                </c:pt>
                <c:pt idx="403">
                  <c:v>632.35699999999974</c:v>
                </c:pt>
                <c:pt idx="404">
                  <c:v>633.21699999999998</c:v>
                </c:pt>
                <c:pt idx="405">
                  <c:v>634.077</c:v>
                </c:pt>
                <c:pt idx="406">
                  <c:v>634.93899999999996</c:v>
                </c:pt>
                <c:pt idx="407">
                  <c:v>635.79700000000003</c:v>
                </c:pt>
                <c:pt idx="408">
                  <c:v>636.65199999999982</c:v>
                </c:pt>
                <c:pt idx="409">
                  <c:v>637.50599999999997</c:v>
                </c:pt>
                <c:pt idx="410">
                  <c:v>638.36399999999981</c:v>
                </c:pt>
                <c:pt idx="411">
                  <c:v>639.22900000000004</c:v>
                </c:pt>
                <c:pt idx="412">
                  <c:v>640.09199999999998</c:v>
                </c:pt>
                <c:pt idx="413">
                  <c:v>640.95399999999972</c:v>
                </c:pt>
                <c:pt idx="414">
                  <c:v>641.81999999999971</c:v>
                </c:pt>
                <c:pt idx="415">
                  <c:v>642.67899999999997</c:v>
                </c:pt>
                <c:pt idx="416">
                  <c:v>643.53699999999981</c:v>
                </c:pt>
                <c:pt idx="417">
                  <c:v>644.39099999999996</c:v>
                </c:pt>
                <c:pt idx="418">
                  <c:v>645.245</c:v>
                </c:pt>
                <c:pt idx="419">
                  <c:v>646.1</c:v>
                </c:pt>
                <c:pt idx="420">
                  <c:v>646.95999999999981</c:v>
                </c:pt>
                <c:pt idx="421">
                  <c:v>647.82099999999969</c:v>
                </c:pt>
                <c:pt idx="422">
                  <c:v>648.67700000000002</c:v>
                </c:pt>
                <c:pt idx="423">
                  <c:v>649.53</c:v>
                </c:pt>
                <c:pt idx="424">
                  <c:v>650.38499999999999</c:v>
                </c:pt>
                <c:pt idx="425">
                  <c:v>651.245</c:v>
                </c:pt>
                <c:pt idx="426">
                  <c:v>652.101</c:v>
                </c:pt>
                <c:pt idx="427">
                  <c:v>652.95699999999977</c:v>
                </c:pt>
                <c:pt idx="428">
                  <c:v>653.81299999999976</c:v>
                </c:pt>
                <c:pt idx="429">
                  <c:v>654.66899999999998</c:v>
                </c:pt>
                <c:pt idx="430">
                  <c:v>655.52800000000002</c:v>
                </c:pt>
                <c:pt idx="431">
                  <c:v>656.38499999999999</c:v>
                </c:pt>
                <c:pt idx="432">
                  <c:v>657.24299999999971</c:v>
                </c:pt>
                <c:pt idx="433">
                  <c:v>658.101</c:v>
                </c:pt>
                <c:pt idx="434">
                  <c:v>658.96199999999976</c:v>
                </c:pt>
                <c:pt idx="435">
                  <c:v>659.82899999999972</c:v>
                </c:pt>
                <c:pt idx="436">
                  <c:v>660.69200000000001</c:v>
                </c:pt>
                <c:pt idx="437">
                  <c:v>661.5509999999997</c:v>
                </c:pt>
                <c:pt idx="438">
                  <c:v>662.41599999999971</c:v>
                </c:pt>
                <c:pt idx="439">
                  <c:v>663.28099999999995</c:v>
                </c:pt>
                <c:pt idx="440">
                  <c:v>664.14499999999998</c:v>
                </c:pt>
                <c:pt idx="441">
                  <c:v>665.00800000000004</c:v>
                </c:pt>
                <c:pt idx="442">
                  <c:v>665.875</c:v>
                </c:pt>
                <c:pt idx="443">
                  <c:v>666.74099999999999</c:v>
                </c:pt>
                <c:pt idx="444">
                  <c:v>667.60799999999972</c:v>
                </c:pt>
                <c:pt idx="445">
                  <c:v>668.47400000000005</c:v>
                </c:pt>
                <c:pt idx="446">
                  <c:v>669.33999999999969</c:v>
                </c:pt>
                <c:pt idx="447">
                  <c:v>670.202</c:v>
                </c:pt>
                <c:pt idx="448">
                  <c:v>671.05899999999997</c:v>
                </c:pt>
                <c:pt idx="449">
                  <c:v>671.91100000000006</c:v>
                </c:pt>
                <c:pt idx="450">
                  <c:v>672.76800000000003</c:v>
                </c:pt>
                <c:pt idx="451">
                  <c:v>673.62900000000002</c:v>
                </c:pt>
                <c:pt idx="452">
                  <c:v>674.49099999999999</c:v>
                </c:pt>
                <c:pt idx="453">
                  <c:v>675.34799999999962</c:v>
                </c:pt>
                <c:pt idx="454">
                  <c:v>676.202</c:v>
                </c:pt>
                <c:pt idx="455">
                  <c:v>677.05599999999981</c:v>
                </c:pt>
                <c:pt idx="456">
                  <c:v>677.91199999999981</c:v>
                </c:pt>
                <c:pt idx="457">
                  <c:v>678.7639999999999</c:v>
                </c:pt>
                <c:pt idx="458">
                  <c:v>679.61400000000003</c:v>
                </c:pt>
                <c:pt idx="459">
                  <c:v>680.46799999999962</c:v>
                </c:pt>
                <c:pt idx="460">
                  <c:v>681.32499999999982</c:v>
                </c:pt>
                <c:pt idx="461">
                  <c:v>682.18799999999999</c:v>
                </c:pt>
                <c:pt idx="462">
                  <c:v>683.0469999999998</c:v>
                </c:pt>
                <c:pt idx="463">
                  <c:v>683.90599999999972</c:v>
                </c:pt>
                <c:pt idx="464">
                  <c:v>684.76499999999999</c:v>
                </c:pt>
                <c:pt idx="465">
                  <c:v>685.625</c:v>
                </c:pt>
                <c:pt idx="466">
                  <c:v>686.48400000000004</c:v>
                </c:pt>
                <c:pt idx="467">
                  <c:v>687.34199999999976</c:v>
                </c:pt>
                <c:pt idx="468">
                  <c:v>688.20299999999997</c:v>
                </c:pt>
                <c:pt idx="469">
                  <c:v>689.06899999999996</c:v>
                </c:pt>
                <c:pt idx="470">
                  <c:v>689.93199999999979</c:v>
                </c:pt>
                <c:pt idx="471">
                  <c:v>690.79100000000005</c:v>
                </c:pt>
                <c:pt idx="472">
                  <c:v>691.65099999999973</c:v>
                </c:pt>
                <c:pt idx="473">
                  <c:v>692.5139999999999</c:v>
                </c:pt>
                <c:pt idx="474">
                  <c:v>693.37599999999998</c:v>
                </c:pt>
                <c:pt idx="475">
                  <c:v>694.23800000000006</c:v>
                </c:pt>
                <c:pt idx="476">
                  <c:v>695.096</c:v>
                </c:pt>
                <c:pt idx="477">
                  <c:v>695.95299999999975</c:v>
                </c:pt>
                <c:pt idx="478">
                  <c:v>696.8159999999998</c:v>
                </c:pt>
                <c:pt idx="479">
                  <c:v>697.68100000000004</c:v>
                </c:pt>
                <c:pt idx="480">
                  <c:v>698.54599999999982</c:v>
                </c:pt>
                <c:pt idx="481">
                  <c:v>699.41699999999969</c:v>
                </c:pt>
                <c:pt idx="482">
                  <c:v>700.28600000000006</c:v>
                </c:pt>
                <c:pt idx="483">
                  <c:v>701.15099999999973</c:v>
                </c:pt>
                <c:pt idx="484">
                  <c:v>702.00900000000001</c:v>
                </c:pt>
                <c:pt idx="485">
                  <c:v>702.86599999999976</c:v>
                </c:pt>
                <c:pt idx="486">
                  <c:v>703.71699999999998</c:v>
                </c:pt>
                <c:pt idx="487">
                  <c:v>704.56899999999996</c:v>
                </c:pt>
                <c:pt idx="488">
                  <c:v>705.4219999999998</c:v>
                </c:pt>
                <c:pt idx="489">
                  <c:v>706.274</c:v>
                </c:pt>
                <c:pt idx="490">
                  <c:v>707.13099999999997</c:v>
                </c:pt>
                <c:pt idx="491">
                  <c:v>707.98699999999997</c:v>
                </c:pt>
                <c:pt idx="492">
                  <c:v>708.84099999999967</c:v>
                </c:pt>
                <c:pt idx="493">
                  <c:v>709.69299999999998</c:v>
                </c:pt>
                <c:pt idx="494">
                  <c:v>710.54199999999969</c:v>
                </c:pt>
                <c:pt idx="495">
                  <c:v>711.38799999999969</c:v>
                </c:pt>
                <c:pt idx="496">
                  <c:v>712.24</c:v>
                </c:pt>
                <c:pt idx="497">
                  <c:v>713.096</c:v>
                </c:pt>
                <c:pt idx="498">
                  <c:v>713.94999999999982</c:v>
                </c:pt>
                <c:pt idx="499">
                  <c:v>714.80499999999972</c:v>
                </c:pt>
                <c:pt idx="500">
                  <c:v>715.66199999999981</c:v>
                </c:pt>
                <c:pt idx="501">
                  <c:v>716.52</c:v>
                </c:pt>
                <c:pt idx="502">
                  <c:v>717.37699999999973</c:v>
                </c:pt>
                <c:pt idx="503">
                  <c:v>718.23199999999997</c:v>
                </c:pt>
                <c:pt idx="504">
                  <c:v>719.08900000000006</c:v>
                </c:pt>
                <c:pt idx="505">
                  <c:v>719.95199999999977</c:v>
                </c:pt>
                <c:pt idx="506">
                  <c:v>720.81799999999976</c:v>
                </c:pt>
                <c:pt idx="507">
                  <c:v>721.68499999999995</c:v>
                </c:pt>
                <c:pt idx="508">
                  <c:v>722.55199999999968</c:v>
                </c:pt>
                <c:pt idx="509">
                  <c:v>723.41899999999998</c:v>
                </c:pt>
                <c:pt idx="510">
                  <c:v>724.28600000000006</c:v>
                </c:pt>
                <c:pt idx="511">
                  <c:v>725.16</c:v>
                </c:pt>
                <c:pt idx="512">
                  <c:v>726.03499999999997</c:v>
                </c:pt>
                <c:pt idx="513">
                  <c:v>726.90599999999972</c:v>
                </c:pt>
                <c:pt idx="514">
                  <c:v>727.77599999999995</c:v>
                </c:pt>
                <c:pt idx="515">
                  <c:v>728.64599999999996</c:v>
                </c:pt>
                <c:pt idx="516">
                  <c:v>729.51800000000003</c:v>
                </c:pt>
                <c:pt idx="517">
                  <c:v>730.38799999999969</c:v>
                </c:pt>
                <c:pt idx="518">
                  <c:v>731.25400000000002</c:v>
                </c:pt>
                <c:pt idx="519">
                  <c:v>732.12199999999996</c:v>
                </c:pt>
                <c:pt idx="520">
                  <c:v>732.99299999999971</c:v>
                </c:pt>
                <c:pt idx="521">
                  <c:v>733.86099999999976</c:v>
                </c:pt>
                <c:pt idx="522">
                  <c:v>734.73400000000004</c:v>
                </c:pt>
                <c:pt idx="523">
                  <c:v>735.60699999999997</c:v>
                </c:pt>
                <c:pt idx="524">
                  <c:v>736.48</c:v>
                </c:pt>
                <c:pt idx="525">
                  <c:v>737.35199999999975</c:v>
                </c:pt>
                <c:pt idx="526">
                  <c:v>738.22199999999998</c:v>
                </c:pt>
                <c:pt idx="527">
                  <c:v>739.08900000000006</c:v>
                </c:pt>
                <c:pt idx="528">
                  <c:v>739.95599999999968</c:v>
                </c:pt>
                <c:pt idx="529">
                  <c:v>740.82499999999982</c:v>
                </c:pt>
                <c:pt idx="530">
                  <c:v>741.69399999999996</c:v>
                </c:pt>
                <c:pt idx="531">
                  <c:v>742.56199999999967</c:v>
                </c:pt>
                <c:pt idx="532">
                  <c:v>743.42999999999984</c:v>
                </c:pt>
                <c:pt idx="533">
                  <c:v>744.29899999999998</c:v>
                </c:pt>
                <c:pt idx="534">
                  <c:v>745.16599999999971</c:v>
                </c:pt>
                <c:pt idx="535">
                  <c:v>746.02800000000002</c:v>
                </c:pt>
                <c:pt idx="536">
                  <c:v>746.88799999999969</c:v>
                </c:pt>
                <c:pt idx="537">
                  <c:v>747.75</c:v>
                </c:pt>
                <c:pt idx="538">
                  <c:v>748.60799999999972</c:v>
                </c:pt>
                <c:pt idx="539">
                  <c:v>749.47299999999996</c:v>
                </c:pt>
                <c:pt idx="540">
                  <c:v>750.33999999999969</c:v>
                </c:pt>
                <c:pt idx="541">
                  <c:v>751.20299999999997</c:v>
                </c:pt>
                <c:pt idx="542">
                  <c:v>752.0659999999998</c:v>
                </c:pt>
                <c:pt idx="543">
                  <c:v>752.93099999999981</c:v>
                </c:pt>
                <c:pt idx="544">
                  <c:v>753.79499999999996</c:v>
                </c:pt>
                <c:pt idx="545">
                  <c:v>754.66300000000001</c:v>
                </c:pt>
                <c:pt idx="546">
                  <c:v>755.529</c:v>
                </c:pt>
                <c:pt idx="547">
                  <c:v>756.3889999999999</c:v>
                </c:pt>
                <c:pt idx="548">
                  <c:v>757.2529999999997</c:v>
                </c:pt>
                <c:pt idx="549">
                  <c:v>758.11900000000003</c:v>
                </c:pt>
                <c:pt idx="550">
                  <c:v>758.9849999999999</c:v>
                </c:pt>
                <c:pt idx="551">
                  <c:v>759.85199999999975</c:v>
                </c:pt>
                <c:pt idx="552">
                  <c:v>760.71900000000005</c:v>
                </c:pt>
                <c:pt idx="553">
                  <c:v>761.58500000000004</c:v>
                </c:pt>
                <c:pt idx="554">
                  <c:v>762.4549999999997</c:v>
                </c:pt>
                <c:pt idx="555">
                  <c:v>763.32299999999975</c:v>
                </c:pt>
                <c:pt idx="556">
                  <c:v>764.19100000000003</c:v>
                </c:pt>
                <c:pt idx="557">
                  <c:v>765.0659999999998</c:v>
                </c:pt>
                <c:pt idx="558">
                  <c:v>765.94799999999975</c:v>
                </c:pt>
                <c:pt idx="559">
                  <c:v>766.83599999999979</c:v>
                </c:pt>
                <c:pt idx="560">
                  <c:v>767.726</c:v>
                </c:pt>
                <c:pt idx="561">
                  <c:v>768.61300000000006</c:v>
                </c:pt>
                <c:pt idx="562">
                  <c:v>769.50099999999998</c:v>
                </c:pt>
                <c:pt idx="563">
                  <c:v>770.39300000000003</c:v>
                </c:pt>
                <c:pt idx="564">
                  <c:v>771.28700000000003</c:v>
                </c:pt>
                <c:pt idx="565">
                  <c:v>772.17600000000004</c:v>
                </c:pt>
                <c:pt idx="566">
                  <c:v>773.06499999999983</c:v>
                </c:pt>
                <c:pt idx="567">
                  <c:v>773.94899999999996</c:v>
                </c:pt>
                <c:pt idx="568">
                  <c:v>774.83400000000006</c:v>
                </c:pt>
                <c:pt idx="569">
                  <c:v>775.72199999999998</c:v>
                </c:pt>
                <c:pt idx="570">
                  <c:v>776.61400000000003</c:v>
                </c:pt>
                <c:pt idx="571">
                  <c:v>777.50099999999998</c:v>
                </c:pt>
                <c:pt idx="572">
                  <c:v>778.38200000000006</c:v>
                </c:pt>
                <c:pt idx="573">
                  <c:v>779.26199999999972</c:v>
                </c:pt>
                <c:pt idx="574">
                  <c:v>780.14</c:v>
                </c:pt>
                <c:pt idx="575">
                  <c:v>781.0139999999999</c:v>
                </c:pt>
                <c:pt idx="576">
                  <c:v>781.88499999999999</c:v>
                </c:pt>
                <c:pt idx="577">
                  <c:v>782.75599999999997</c:v>
                </c:pt>
                <c:pt idx="578">
                  <c:v>783.63200000000006</c:v>
                </c:pt>
                <c:pt idx="579">
                  <c:v>784.51299999999969</c:v>
                </c:pt>
                <c:pt idx="580">
                  <c:v>785.39699999999971</c:v>
                </c:pt>
                <c:pt idx="581">
                  <c:v>786.279</c:v>
                </c:pt>
                <c:pt idx="582">
                  <c:v>787.15800000000002</c:v>
                </c:pt>
                <c:pt idx="583">
                  <c:v>788.03599999999972</c:v>
                </c:pt>
                <c:pt idx="584">
                  <c:v>788.91599999999971</c:v>
                </c:pt>
                <c:pt idx="585">
                  <c:v>789.79899999999998</c:v>
                </c:pt>
                <c:pt idx="586">
                  <c:v>790.68499999999995</c:v>
                </c:pt>
                <c:pt idx="587">
                  <c:v>791.572</c:v>
                </c:pt>
                <c:pt idx="588">
                  <c:v>792.45299999999975</c:v>
                </c:pt>
                <c:pt idx="589">
                  <c:v>793.33399999999972</c:v>
                </c:pt>
                <c:pt idx="590">
                  <c:v>794.22</c:v>
                </c:pt>
                <c:pt idx="591">
                  <c:v>795.10400000000004</c:v>
                </c:pt>
                <c:pt idx="592">
                  <c:v>795.99199999999996</c:v>
                </c:pt>
                <c:pt idx="593">
                  <c:v>796.88</c:v>
                </c:pt>
                <c:pt idx="594">
                  <c:v>797.76599999999996</c:v>
                </c:pt>
                <c:pt idx="595">
                  <c:v>798.6519999999997</c:v>
                </c:pt>
                <c:pt idx="596">
                  <c:v>799.53599999999972</c:v>
                </c:pt>
                <c:pt idx="597">
                  <c:v>800.42</c:v>
                </c:pt>
                <c:pt idx="598">
                  <c:v>801.30699999999979</c:v>
                </c:pt>
                <c:pt idx="599">
                  <c:v>802.19600000000003</c:v>
                </c:pt>
                <c:pt idx="600">
                  <c:v>803.08799999999997</c:v>
                </c:pt>
                <c:pt idx="601">
                  <c:v>803.97900000000004</c:v>
                </c:pt>
                <c:pt idx="602">
                  <c:v>804.86699999999962</c:v>
                </c:pt>
                <c:pt idx="603">
                  <c:v>805.7529999999997</c:v>
                </c:pt>
                <c:pt idx="604">
                  <c:v>806.64199999999971</c:v>
                </c:pt>
                <c:pt idx="605">
                  <c:v>807.53499999999997</c:v>
                </c:pt>
                <c:pt idx="606">
                  <c:v>808.43199999999979</c:v>
                </c:pt>
                <c:pt idx="607">
                  <c:v>809.33099999999979</c:v>
                </c:pt>
                <c:pt idx="608">
                  <c:v>810.23</c:v>
                </c:pt>
                <c:pt idx="609">
                  <c:v>811.13</c:v>
                </c:pt>
                <c:pt idx="610">
                  <c:v>812.03499999999997</c:v>
                </c:pt>
                <c:pt idx="611">
                  <c:v>812.94199999999978</c:v>
                </c:pt>
                <c:pt idx="612">
                  <c:v>813.84099999999978</c:v>
                </c:pt>
                <c:pt idx="613">
                  <c:v>814.73299999999972</c:v>
                </c:pt>
                <c:pt idx="614">
                  <c:v>815.62400000000002</c:v>
                </c:pt>
                <c:pt idx="615">
                  <c:v>816.51499999999999</c:v>
                </c:pt>
                <c:pt idx="616">
                  <c:v>817.4069999999997</c:v>
                </c:pt>
                <c:pt idx="617">
                  <c:v>818.303</c:v>
                </c:pt>
                <c:pt idx="618">
                  <c:v>819.197</c:v>
                </c:pt>
                <c:pt idx="619">
                  <c:v>820.09699999999998</c:v>
                </c:pt>
                <c:pt idx="620">
                  <c:v>820.99799999999971</c:v>
                </c:pt>
                <c:pt idx="621">
                  <c:v>821.89099999999996</c:v>
                </c:pt>
                <c:pt idx="622">
                  <c:v>822.78200000000004</c:v>
                </c:pt>
                <c:pt idx="623">
                  <c:v>823.67399999999998</c:v>
                </c:pt>
                <c:pt idx="624">
                  <c:v>824.56699999999978</c:v>
                </c:pt>
                <c:pt idx="625">
                  <c:v>825.4599999999997</c:v>
                </c:pt>
                <c:pt idx="626">
                  <c:v>826.3539999999997</c:v>
                </c:pt>
                <c:pt idx="627">
                  <c:v>827.255</c:v>
                </c:pt>
                <c:pt idx="628">
                  <c:v>828.16399999999999</c:v>
                </c:pt>
                <c:pt idx="629">
                  <c:v>829.077</c:v>
                </c:pt>
                <c:pt idx="630">
                  <c:v>829.99</c:v>
                </c:pt>
                <c:pt idx="631">
                  <c:v>830.904</c:v>
                </c:pt>
                <c:pt idx="632">
                  <c:v>831.81499999999971</c:v>
                </c:pt>
                <c:pt idx="633">
                  <c:v>832.726</c:v>
                </c:pt>
                <c:pt idx="634">
                  <c:v>833.63800000000003</c:v>
                </c:pt>
                <c:pt idx="635">
                  <c:v>834.5469999999998</c:v>
                </c:pt>
                <c:pt idx="636">
                  <c:v>835.4549999999997</c:v>
                </c:pt>
                <c:pt idx="637">
                  <c:v>836.35999999999979</c:v>
                </c:pt>
                <c:pt idx="638">
                  <c:v>837.26400000000001</c:v>
                </c:pt>
                <c:pt idx="639">
                  <c:v>838.1669999999998</c:v>
                </c:pt>
                <c:pt idx="640">
                  <c:v>839.07500000000005</c:v>
                </c:pt>
                <c:pt idx="641">
                  <c:v>839.98699999999997</c:v>
                </c:pt>
                <c:pt idx="642">
                  <c:v>840.90300000000002</c:v>
                </c:pt>
                <c:pt idx="643">
                  <c:v>841.81699999999978</c:v>
                </c:pt>
                <c:pt idx="644">
                  <c:v>842.72799999999972</c:v>
                </c:pt>
                <c:pt idx="645">
                  <c:v>843.63900000000001</c:v>
                </c:pt>
                <c:pt idx="646">
                  <c:v>844.55</c:v>
                </c:pt>
                <c:pt idx="647">
                  <c:v>845.46199999999976</c:v>
                </c:pt>
                <c:pt idx="648">
                  <c:v>846.375</c:v>
                </c:pt>
                <c:pt idx="649">
                  <c:v>847.29700000000003</c:v>
                </c:pt>
                <c:pt idx="650">
                  <c:v>848.21600000000001</c:v>
                </c:pt>
                <c:pt idx="651">
                  <c:v>849.13499999999999</c:v>
                </c:pt>
                <c:pt idx="652">
                  <c:v>850.0469999999998</c:v>
                </c:pt>
                <c:pt idx="653">
                  <c:v>850.9599999999997</c:v>
                </c:pt>
                <c:pt idx="654">
                  <c:v>851.87599999999998</c:v>
                </c:pt>
                <c:pt idx="655">
                  <c:v>852.79499999999996</c:v>
                </c:pt>
                <c:pt idx="656">
                  <c:v>853.71500000000003</c:v>
                </c:pt>
                <c:pt idx="657">
                  <c:v>854.63199999999972</c:v>
                </c:pt>
                <c:pt idx="658">
                  <c:v>855.54499999999996</c:v>
                </c:pt>
                <c:pt idx="659">
                  <c:v>856.46299999999974</c:v>
                </c:pt>
                <c:pt idx="660">
                  <c:v>857.3829999999997</c:v>
                </c:pt>
                <c:pt idx="661">
                  <c:v>858.30999999999983</c:v>
                </c:pt>
                <c:pt idx="662">
                  <c:v>859.23299999999972</c:v>
                </c:pt>
                <c:pt idx="663">
                  <c:v>860.154</c:v>
                </c:pt>
                <c:pt idx="664">
                  <c:v>861.07500000000005</c:v>
                </c:pt>
                <c:pt idx="665">
                  <c:v>861.99900000000002</c:v>
                </c:pt>
                <c:pt idx="666">
                  <c:v>862.92899999999997</c:v>
                </c:pt>
                <c:pt idx="667">
                  <c:v>863.86499999999978</c:v>
                </c:pt>
                <c:pt idx="668">
                  <c:v>864.798</c:v>
                </c:pt>
                <c:pt idx="669">
                  <c:v>865.72900000000004</c:v>
                </c:pt>
                <c:pt idx="670">
                  <c:v>866.65800000000002</c:v>
                </c:pt>
                <c:pt idx="671">
                  <c:v>867.59</c:v>
                </c:pt>
                <c:pt idx="672">
                  <c:v>868.52099999999996</c:v>
                </c:pt>
                <c:pt idx="673">
                  <c:v>869.4549999999997</c:v>
                </c:pt>
                <c:pt idx="674">
                  <c:v>870.3829999999997</c:v>
                </c:pt>
                <c:pt idx="675">
                  <c:v>871.31199999999978</c:v>
                </c:pt>
                <c:pt idx="676">
                  <c:v>872.25199999999973</c:v>
                </c:pt>
                <c:pt idx="677">
                  <c:v>873.19500000000005</c:v>
                </c:pt>
                <c:pt idx="678">
                  <c:v>874.13900000000001</c:v>
                </c:pt>
                <c:pt idx="679">
                  <c:v>875.09</c:v>
                </c:pt>
                <c:pt idx="680">
                  <c:v>876.04099999999971</c:v>
                </c:pt>
                <c:pt idx="681">
                  <c:v>876.98799999999972</c:v>
                </c:pt>
                <c:pt idx="682">
                  <c:v>877.93799999999976</c:v>
                </c:pt>
                <c:pt idx="683">
                  <c:v>878.89699999999971</c:v>
                </c:pt>
                <c:pt idx="684">
                  <c:v>879.8529999999995</c:v>
                </c:pt>
                <c:pt idx="685">
                  <c:v>880.81699999999978</c:v>
                </c:pt>
                <c:pt idx="686">
                  <c:v>881.78399999999999</c:v>
                </c:pt>
                <c:pt idx="687">
                  <c:v>882.75099999999998</c:v>
                </c:pt>
                <c:pt idx="688">
                  <c:v>883.71</c:v>
                </c:pt>
                <c:pt idx="689">
                  <c:v>884.66499999999996</c:v>
                </c:pt>
                <c:pt idx="690">
                  <c:v>885.61099999999999</c:v>
                </c:pt>
                <c:pt idx="691">
                  <c:v>886.55699999999979</c:v>
                </c:pt>
                <c:pt idx="692">
                  <c:v>887.51</c:v>
                </c:pt>
                <c:pt idx="693">
                  <c:v>888.46799999999962</c:v>
                </c:pt>
                <c:pt idx="694">
                  <c:v>889.4259999999997</c:v>
                </c:pt>
                <c:pt idx="695">
                  <c:v>890.38400000000001</c:v>
                </c:pt>
                <c:pt idx="696">
                  <c:v>891.34399999999971</c:v>
                </c:pt>
                <c:pt idx="697">
                  <c:v>892.30899999999997</c:v>
                </c:pt>
                <c:pt idx="698">
                  <c:v>893.27</c:v>
                </c:pt>
                <c:pt idx="699">
                  <c:v>894.221</c:v>
                </c:pt>
                <c:pt idx="700">
                  <c:v>895.17200000000003</c:v>
                </c:pt>
                <c:pt idx="701">
                  <c:v>896.12299999999971</c:v>
                </c:pt>
                <c:pt idx="702">
                  <c:v>897.07299999999998</c:v>
                </c:pt>
                <c:pt idx="703">
                  <c:v>898.024</c:v>
                </c:pt>
                <c:pt idx="704">
                  <c:v>898.98299999999972</c:v>
                </c:pt>
                <c:pt idx="705">
                  <c:v>899.93899999999996</c:v>
                </c:pt>
                <c:pt idx="706">
                  <c:v>900.89599999999996</c:v>
                </c:pt>
                <c:pt idx="707">
                  <c:v>901.8529999999995</c:v>
                </c:pt>
                <c:pt idx="708">
                  <c:v>902.81099999999969</c:v>
                </c:pt>
                <c:pt idx="709">
                  <c:v>903.76499999999999</c:v>
                </c:pt>
                <c:pt idx="710">
                  <c:v>904.71600000000001</c:v>
                </c:pt>
                <c:pt idx="711">
                  <c:v>905.65899999999999</c:v>
                </c:pt>
                <c:pt idx="712">
                  <c:v>906.60199999999998</c:v>
                </c:pt>
                <c:pt idx="713">
                  <c:v>907.54899999999998</c:v>
                </c:pt>
                <c:pt idx="714">
                  <c:v>908.49900000000002</c:v>
                </c:pt>
                <c:pt idx="715">
                  <c:v>909.45399999999972</c:v>
                </c:pt>
                <c:pt idx="716">
                  <c:v>910.41199999999969</c:v>
                </c:pt>
                <c:pt idx="717">
                  <c:v>911.38</c:v>
                </c:pt>
                <c:pt idx="718">
                  <c:v>912.3539999999997</c:v>
                </c:pt>
                <c:pt idx="719">
                  <c:v>913.32699999999977</c:v>
                </c:pt>
                <c:pt idx="720">
                  <c:v>914.29499999999996</c:v>
                </c:pt>
                <c:pt idx="721">
                  <c:v>915.26199999999972</c:v>
                </c:pt>
                <c:pt idx="722">
                  <c:v>916.23400000000004</c:v>
                </c:pt>
                <c:pt idx="723">
                  <c:v>917.20799999999997</c:v>
                </c:pt>
                <c:pt idx="724">
                  <c:v>918.18299999999999</c:v>
                </c:pt>
                <c:pt idx="725">
                  <c:v>919.15899999999999</c:v>
                </c:pt>
                <c:pt idx="726">
                  <c:v>920.13599999999997</c:v>
                </c:pt>
                <c:pt idx="727">
                  <c:v>921.10400000000004</c:v>
                </c:pt>
                <c:pt idx="728">
                  <c:v>922.0659999999998</c:v>
                </c:pt>
                <c:pt idx="729">
                  <c:v>923.0319999999997</c:v>
                </c:pt>
                <c:pt idx="730">
                  <c:v>924</c:v>
                </c:pt>
                <c:pt idx="731">
                  <c:v>924.97199999999998</c:v>
                </c:pt>
                <c:pt idx="732">
                  <c:v>925.94399999999996</c:v>
                </c:pt>
                <c:pt idx="733">
                  <c:v>926.91300000000001</c:v>
                </c:pt>
                <c:pt idx="734">
                  <c:v>927.8779999999997</c:v>
                </c:pt>
                <c:pt idx="735">
                  <c:v>928.84399999999971</c:v>
                </c:pt>
                <c:pt idx="736">
                  <c:v>929.80799999999977</c:v>
                </c:pt>
                <c:pt idx="737">
                  <c:v>930.77300000000002</c:v>
                </c:pt>
                <c:pt idx="738">
                  <c:v>931.73299999999972</c:v>
                </c:pt>
                <c:pt idx="739">
                  <c:v>932.697</c:v>
                </c:pt>
                <c:pt idx="740">
                  <c:v>933.6569999999997</c:v>
                </c:pt>
                <c:pt idx="741">
                  <c:v>934.61900000000003</c:v>
                </c:pt>
                <c:pt idx="742">
                  <c:v>935.58</c:v>
                </c:pt>
                <c:pt idx="743">
                  <c:v>936.5419999999998</c:v>
                </c:pt>
                <c:pt idx="744">
                  <c:v>937.5029999999997</c:v>
                </c:pt>
                <c:pt idx="745">
                  <c:v>938.4649999999998</c:v>
                </c:pt>
                <c:pt idx="746">
                  <c:v>939.43199999999979</c:v>
                </c:pt>
                <c:pt idx="747">
                  <c:v>940.39800000000002</c:v>
                </c:pt>
                <c:pt idx="748">
                  <c:v>941.3689999999998</c:v>
                </c:pt>
                <c:pt idx="749">
                  <c:v>942.3449999999998</c:v>
                </c:pt>
                <c:pt idx="750">
                  <c:v>943.31999999999971</c:v>
                </c:pt>
                <c:pt idx="751">
                  <c:v>944.28200000000004</c:v>
                </c:pt>
                <c:pt idx="752">
                  <c:v>945.22799999999972</c:v>
                </c:pt>
                <c:pt idx="753">
                  <c:v>946.16899999999998</c:v>
                </c:pt>
                <c:pt idx="754">
                  <c:v>947.10400000000004</c:v>
                </c:pt>
                <c:pt idx="755">
                  <c:v>948.03300000000002</c:v>
                </c:pt>
                <c:pt idx="756">
                  <c:v>948.95899999999972</c:v>
                </c:pt>
                <c:pt idx="757">
                  <c:v>949.87900000000002</c:v>
                </c:pt>
                <c:pt idx="758">
                  <c:v>950.79700000000003</c:v>
                </c:pt>
                <c:pt idx="759">
                  <c:v>951.71600000000001</c:v>
                </c:pt>
                <c:pt idx="760">
                  <c:v>952.63900000000001</c:v>
                </c:pt>
                <c:pt idx="761">
                  <c:v>953.56699999999978</c:v>
                </c:pt>
                <c:pt idx="762">
                  <c:v>954.49199999999996</c:v>
                </c:pt>
                <c:pt idx="763">
                  <c:v>955.41199999999969</c:v>
                </c:pt>
                <c:pt idx="764">
                  <c:v>956.32899999999972</c:v>
                </c:pt>
                <c:pt idx="765">
                  <c:v>957.24199999999996</c:v>
                </c:pt>
                <c:pt idx="766">
                  <c:v>958.15800000000002</c:v>
                </c:pt>
                <c:pt idx="767">
                  <c:v>959.08</c:v>
                </c:pt>
                <c:pt idx="768">
                  <c:v>960.00400000000002</c:v>
                </c:pt>
                <c:pt idx="769">
                  <c:v>960.9259999999997</c:v>
                </c:pt>
                <c:pt idx="770">
                  <c:v>961.84199999999976</c:v>
                </c:pt>
                <c:pt idx="771">
                  <c:v>962.755</c:v>
                </c:pt>
                <c:pt idx="772">
                  <c:v>963.6669999999998</c:v>
                </c:pt>
                <c:pt idx="773">
                  <c:v>964.58299999999997</c:v>
                </c:pt>
                <c:pt idx="774">
                  <c:v>965.5</c:v>
                </c:pt>
                <c:pt idx="775">
                  <c:v>966.41899999999998</c:v>
                </c:pt>
                <c:pt idx="776">
                  <c:v>967.3349999999997</c:v>
                </c:pt>
                <c:pt idx="777">
                  <c:v>968.25099999999998</c:v>
                </c:pt>
                <c:pt idx="778">
                  <c:v>969.16499999999996</c:v>
                </c:pt>
                <c:pt idx="779">
                  <c:v>970.08</c:v>
                </c:pt>
                <c:pt idx="780">
                  <c:v>971</c:v>
                </c:pt>
                <c:pt idx="781">
                  <c:v>971.9169999999998</c:v>
                </c:pt>
                <c:pt idx="782">
                  <c:v>972.83399999999972</c:v>
                </c:pt>
                <c:pt idx="783">
                  <c:v>973.75199999999973</c:v>
                </c:pt>
                <c:pt idx="784">
                  <c:v>974.67100000000005</c:v>
                </c:pt>
                <c:pt idx="785">
                  <c:v>975.59100000000001</c:v>
                </c:pt>
                <c:pt idx="786">
                  <c:v>976.50699999999972</c:v>
                </c:pt>
                <c:pt idx="787">
                  <c:v>977.423</c:v>
                </c:pt>
                <c:pt idx="788">
                  <c:v>978.33799999999974</c:v>
                </c:pt>
                <c:pt idx="789">
                  <c:v>979.255</c:v>
                </c:pt>
                <c:pt idx="790">
                  <c:v>980.17399999999998</c:v>
                </c:pt>
                <c:pt idx="791">
                  <c:v>981.09400000000005</c:v>
                </c:pt>
                <c:pt idx="792">
                  <c:v>982.01300000000003</c:v>
                </c:pt>
                <c:pt idx="793">
                  <c:v>982.928</c:v>
                </c:pt>
                <c:pt idx="794">
                  <c:v>983.84199999999976</c:v>
                </c:pt>
                <c:pt idx="795">
                  <c:v>984.75</c:v>
                </c:pt>
                <c:pt idx="796">
                  <c:v>985.6519999999997</c:v>
                </c:pt>
                <c:pt idx="797">
                  <c:v>986.5509999999997</c:v>
                </c:pt>
                <c:pt idx="798">
                  <c:v>987.45299999999975</c:v>
                </c:pt>
                <c:pt idx="799">
                  <c:v>988.35699999999974</c:v>
                </c:pt>
                <c:pt idx="800">
                  <c:v>989.25699999999972</c:v>
                </c:pt>
                <c:pt idx="801">
                  <c:v>990.15300000000002</c:v>
                </c:pt>
                <c:pt idx="802">
                  <c:v>991.04599999999971</c:v>
                </c:pt>
                <c:pt idx="803">
                  <c:v>991.96199999999976</c:v>
                </c:pt>
                <c:pt idx="804">
                  <c:v>992.93199999999979</c:v>
                </c:pt>
                <c:pt idx="805">
                  <c:v>993.92699999999979</c:v>
                </c:pt>
                <c:pt idx="806">
                  <c:v>994.93199999999979</c:v>
                </c:pt>
                <c:pt idx="807">
                  <c:v>995.94199999999978</c:v>
                </c:pt>
                <c:pt idx="808">
                  <c:v>996.95399999999972</c:v>
                </c:pt>
                <c:pt idx="809">
                  <c:v>997.97</c:v>
                </c:pt>
                <c:pt idx="810">
                  <c:v>998.98900000000003</c:v>
                </c:pt>
                <c:pt idx="811">
                  <c:v>1000.01</c:v>
                </c:pt>
                <c:pt idx="812">
                  <c:v>1001.025</c:v>
                </c:pt>
                <c:pt idx="813">
                  <c:v>1002.04</c:v>
                </c:pt>
                <c:pt idx="814">
                  <c:v>1003.052</c:v>
                </c:pt>
                <c:pt idx="815">
                  <c:v>1004.059</c:v>
                </c:pt>
                <c:pt idx="816">
                  <c:v>1005.064</c:v>
                </c:pt>
                <c:pt idx="817">
                  <c:v>1006.069</c:v>
                </c:pt>
                <c:pt idx="818">
                  <c:v>1007.073</c:v>
                </c:pt>
                <c:pt idx="819">
                  <c:v>1008.091</c:v>
                </c:pt>
                <c:pt idx="820">
                  <c:v>1009.111</c:v>
                </c:pt>
                <c:pt idx="821">
                  <c:v>1010.128</c:v>
                </c:pt>
                <c:pt idx="822">
                  <c:v>1011.14</c:v>
                </c:pt>
                <c:pt idx="823">
                  <c:v>1012.155</c:v>
                </c:pt>
                <c:pt idx="824">
                  <c:v>1013.172</c:v>
                </c:pt>
                <c:pt idx="825">
                  <c:v>1014.19</c:v>
                </c:pt>
                <c:pt idx="826">
                  <c:v>1015.196</c:v>
                </c:pt>
                <c:pt idx="827">
                  <c:v>1016.199</c:v>
                </c:pt>
                <c:pt idx="828">
                  <c:v>1017.203</c:v>
                </c:pt>
                <c:pt idx="829">
                  <c:v>1018.2140000000001</c:v>
                </c:pt>
                <c:pt idx="830">
                  <c:v>1019.221</c:v>
                </c:pt>
                <c:pt idx="831">
                  <c:v>1020.226</c:v>
                </c:pt>
                <c:pt idx="832">
                  <c:v>1021.236</c:v>
                </c:pt>
                <c:pt idx="833">
                  <c:v>1022.248</c:v>
                </c:pt>
                <c:pt idx="834">
                  <c:v>1023.259</c:v>
                </c:pt>
                <c:pt idx="835">
                  <c:v>1024.271</c:v>
                </c:pt>
                <c:pt idx="836">
                  <c:v>1025.2860000000001</c:v>
                </c:pt>
                <c:pt idx="837">
                  <c:v>1026.2950000000001</c:v>
                </c:pt>
                <c:pt idx="838">
                  <c:v>1027.296</c:v>
                </c:pt>
                <c:pt idx="839">
                  <c:v>1028.3150000000001</c:v>
                </c:pt>
                <c:pt idx="840">
                  <c:v>1029.328</c:v>
                </c:pt>
                <c:pt idx="841">
                  <c:v>1030.337</c:v>
                </c:pt>
                <c:pt idx="842">
                  <c:v>1031.3399999999999</c:v>
                </c:pt>
                <c:pt idx="843">
                  <c:v>1032.3409999999999</c:v>
                </c:pt>
                <c:pt idx="844">
                  <c:v>1033.348</c:v>
                </c:pt>
                <c:pt idx="845">
                  <c:v>1034.3530000000001</c:v>
                </c:pt>
                <c:pt idx="846">
                  <c:v>1035.3620000000001</c:v>
                </c:pt>
                <c:pt idx="847">
                  <c:v>1036.3699999999999</c:v>
                </c:pt>
                <c:pt idx="848">
                  <c:v>1037.3800000000001</c:v>
                </c:pt>
                <c:pt idx="849">
                  <c:v>1038.386</c:v>
                </c:pt>
                <c:pt idx="850">
                  <c:v>1039.386</c:v>
                </c:pt>
                <c:pt idx="851">
                  <c:v>1040.385</c:v>
                </c:pt>
                <c:pt idx="852">
                  <c:v>1041.4010000000001</c:v>
                </c:pt>
                <c:pt idx="853">
                  <c:v>1042.4159999999999</c:v>
                </c:pt>
                <c:pt idx="854">
                  <c:v>1043.43</c:v>
                </c:pt>
                <c:pt idx="855">
                  <c:v>1044.4349999999999</c:v>
                </c:pt>
                <c:pt idx="856">
                  <c:v>1045.4349999999999</c:v>
                </c:pt>
                <c:pt idx="857">
                  <c:v>1046.415</c:v>
                </c:pt>
                <c:pt idx="858">
                  <c:v>1047.3800000000001</c:v>
                </c:pt>
                <c:pt idx="859">
                  <c:v>1048.336</c:v>
                </c:pt>
                <c:pt idx="860">
                  <c:v>1049.289</c:v>
                </c:pt>
                <c:pt idx="861">
                  <c:v>1050.2360000000001</c:v>
                </c:pt>
                <c:pt idx="862">
                  <c:v>1051.1880000000001</c:v>
                </c:pt>
                <c:pt idx="863">
                  <c:v>1052.136</c:v>
                </c:pt>
                <c:pt idx="864">
                  <c:v>1053.079</c:v>
                </c:pt>
                <c:pt idx="865">
                  <c:v>1054.0229999999999</c:v>
                </c:pt>
                <c:pt idx="866">
                  <c:v>1054.96</c:v>
                </c:pt>
                <c:pt idx="867">
                  <c:v>1055.9059999999999</c:v>
                </c:pt>
                <c:pt idx="868">
                  <c:v>1056.857</c:v>
                </c:pt>
                <c:pt idx="869">
                  <c:v>1057.81</c:v>
                </c:pt>
                <c:pt idx="870">
                  <c:v>1058.758</c:v>
                </c:pt>
                <c:pt idx="871">
                  <c:v>1059.7059999999999</c:v>
                </c:pt>
                <c:pt idx="872">
                  <c:v>1060.6569999999999</c:v>
                </c:pt>
                <c:pt idx="873">
                  <c:v>1061.6110000000001</c:v>
                </c:pt>
                <c:pt idx="874">
                  <c:v>1062.5640000000001</c:v>
                </c:pt>
                <c:pt idx="875">
                  <c:v>1063.518</c:v>
                </c:pt>
                <c:pt idx="876">
                  <c:v>1064.4680000000001</c:v>
                </c:pt>
                <c:pt idx="877">
                  <c:v>1065.4179999999999</c:v>
                </c:pt>
                <c:pt idx="878">
                  <c:v>1066.366</c:v>
                </c:pt>
                <c:pt idx="879">
                  <c:v>1067.316</c:v>
                </c:pt>
                <c:pt idx="880">
                  <c:v>1068.2650000000001</c:v>
                </c:pt>
                <c:pt idx="881">
                  <c:v>1069.2149999999999</c:v>
                </c:pt>
                <c:pt idx="882">
                  <c:v>1070.162</c:v>
                </c:pt>
                <c:pt idx="883">
                  <c:v>1071.1079999999999</c:v>
                </c:pt>
                <c:pt idx="884">
                  <c:v>1072.0550000000001</c:v>
                </c:pt>
                <c:pt idx="885">
                  <c:v>1072.999</c:v>
                </c:pt>
                <c:pt idx="886">
                  <c:v>1073.9480000000001</c:v>
                </c:pt>
                <c:pt idx="887">
                  <c:v>1074.9000000000001</c:v>
                </c:pt>
                <c:pt idx="888">
                  <c:v>1075.854</c:v>
                </c:pt>
                <c:pt idx="889">
                  <c:v>1076.8</c:v>
                </c:pt>
                <c:pt idx="890">
                  <c:v>1077.741</c:v>
                </c:pt>
                <c:pt idx="891">
                  <c:v>1078.682</c:v>
                </c:pt>
                <c:pt idx="892">
                  <c:v>1079.624</c:v>
                </c:pt>
                <c:pt idx="893">
                  <c:v>1080.5640000000001</c:v>
                </c:pt>
                <c:pt idx="894">
                  <c:v>1081.502</c:v>
                </c:pt>
                <c:pt idx="895">
                  <c:v>1082.44</c:v>
                </c:pt>
                <c:pt idx="896">
                  <c:v>1083.3789999999999</c:v>
                </c:pt>
                <c:pt idx="897">
                  <c:v>1084.3209999999999</c:v>
                </c:pt>
                <c:pt idx="898">
                  <c:v>1085.2629999999999</c:v>
                </c:pt>
                <c:pt idx="899">
                  <c:v>1086.2070000000001</c:v>
                </c:pt>
                <c:pt idx="900">
                  <c:v>1087.1500000000001</c:v>
                </c:pt>
                <c:pt idx="901">
                  <c:v>1088.085</c:v>
                </c:pt>
                <c:pt idx="902">
                  <c:v>1089.0119999999999</c:v>
                </c:pt>
                <c:pt idx="903">
                  <c:v>1089.9390000000001</c:v>
                </c:pt>
                <c:pt idx="904">
                  <c:v>1090.865</c:v>
                </c:pt>
                <c:pt idx="905">
                  <c:v>1091.7929999999999</c:v>
                </c:pt>
                <c:pt idx="906">
                  <c:v>1092.7170000000001</c:v>
                </c:pt>
                <c:pt idx="907">
                  <c:v>1093.6379999999999</c:v>
                </c:pt>
                <c:pt idx="908">
                  <c:v>1094.5540000000001</c:v>
                </c:pt>
                <c:pt idx="909">
                  <c:v>1095.4680000000001</c:v>
                </c:pt>
                <c:pt idx="910">
                  <c:v>1096.3800000000001</c:v>
                </c:pt>
                <c:pt idx="911">
                  <c:v>1097.2909999999999</c:v>
                </c:pt>
                <c:pt idx="912">
                  <c:v>1098.2059999999999</c:v>
                </c:pt>
                <c:pt idx="913">
                  <c:v>1099.127</c:v>
                </c:pt>
                <c:pt idx="914">
                  <c:v>1100.048</c:v>
                </c:pt>
                <c:pt idx="915">
                  <c:v>1100.9739999999999</c:v>
                </c:pt>
                <c:pt idx="916">
                  <c:v>1101.905</c:v>
                </c:pt>
                <c:pt idx="917">
                  <c:v>1102.836</c:v>
                </c:pt>
              </c:numCache>
            </c:numRef>
          </c:xVal>
          <c:yVal>
            <c:numRef>
              <c:f>Coke!$AD$6:$AD$923</c:f>
              <c:numCache>
                <c:formatCode>General</c:formatCode>
                <c:ptCount val="918"/>
                <c:pt idx="0">
                  <c:v>1</c:v>
                </c:pt>
                <c:pt idx="1">
                  <c:v>0.99962532783814095</c:v>
                </c:pt>
                <c:pt idx="2">
                  <c:v>0.99919664887817805</c:v>
                </c:pt>
                <c:pt idx="3">
                  <c:v>0.99892999031253005</c:v>
                </c:pt>
                <c:pt idx="4">
                  <c:v>0.99844730455446096</c:v>
                </c:pt>
                <c:pt idx="5">
                  <c:v>0.99791061199828501</c:v>
                </c:pt>
                <c:pt idx="6">
                  <c:v>0.99737391944210896</c:v>
                </c:pt>
                <c:pt idx="7">
                  <c:v>0.99667520649161701</c:v>
                </c:pt>
                <c:pt idx="8">
                  <c:v>0.99608450713733598</c:v>
                </c:pt>
                <c:pt idx="9">
                  <c:v>0.99544317640983004</c:v>
                </c:pt>
                <c:pt idx="10">
                  <c:v>0.99479847025744395</c:v>
                </c:pt>
                <c:pt idx="11">
                  <c:v>0.99405250135860801</c:v>
                </c:pt>
                <c:pt idx="12">
                  <c:v>0.99335041298323401</c:v>
                </c:pt>
                <c:pt idx="13">
                  <c:v>0.99265507545762299</c:v>
                </c:pt>
                <c:pt idx="14">
                  <c:v>0.99185172433580104</c:v>
                </c:pt>
                <c:pt idx="15">
                  <c:v>0.99110238001208395</c:v>
                </c:pt>
                <c:pt idx="16">
                  <c:v>0.99024164666727399</c:v>
                </c:pt>
                <c:pt idx="17">
                  <c:v>0.98944167097033398</c:v>
                </c:pt>
                <c:pt idx="18">
                  <c:v>0.98863494442362898</c:v>
                </c:pt>
                <c:pt idx="19">
                  <c:v>0.98766957290749002</c:v>
                </c:pt>
                <c:pt idx="20">
                  <c:v>0.98670420139134996</c:v>
                </c:pt>
                <c:pt idx="21">
                  <c:v>0.98579283667331696</c:v>
                </c:pt>
                <c:pt idx="22">
                  <c:v>0.98488147195528297</c:v>
                </c:pt>
                <c:pt idx="23">
                  <c:v>0.98386209364103705</c:v>
                </c:pt>
                <c:pt idx="24">
                  <c:v>0.98289672212489698</c:v>
                </c:pt>
                <c:pt idx="25">
                  <c:v>0.98182333701254598</c:v>
                </c:pt>
                <c:pt idx="26">
                  <c:v>0.98064531372886599</c:v>
                </c:pt>
                <c:pt idx="27">
                  <c:v>0.97951792181840902</c:v>
                </c:pt>
                <c:pt idx="28">
                  <c:v>0.97833989853472803</c:v>
                </c:pt>
                <c:pt idx="29">
                  <c:v>0.97716187525104703</c:v>
                </c:pt>
                <c:pt idx="30">
                  <c:v>0.97603448334059095</c:v>
                </c:pt>
                <c:pt idx="31">
                  <c:v>0.97485646005690896</c:v>
                </c:pt>
                <c:pt idx="32">
                  <c:v>0.97351304095403002</c:v>
                </c:pt>
                <c:pt idx="33">
                  <c:v>0.97233501767035002</c:v>
                </c:pt>
                <c:pt idx="34">
                  <c:v>0.97110298758856295</c:v>
                </c:pt>
                <c:pt idx="35">
                  <c:v>0.96975956848568401</c:v>
                </c:pt>
                <c:pt idx="36">
                  <c:v>0.96831151121147396</c:v>
                </c:pt>
                <c:pt idx="37">
                  <c:v>0.96697484295835801</c:v>
                </c:pt>
                <c:pt idx="38">
                  <c:v>0.96552678568414796</c:v>
                </c:pt>
                <c:pt idx="39">
                  <c:v>0.96402472161183295</c:v>
                </c:pt>
                <c:pt idx="40">
                  <c:v>0.96257666433762401</c:v>
                </c:pt>
                <c:pt idx="41">
                  <c:v>0.96107797569019005</c:v>
                </c:pt>
                <c:pt idx="42">
                  <c:v>0.95951852939488802</c:v>
                </c:pt>
                <c:pt idx="43">
                  <c:v>0.95801984074745405</c:v>
                </c:pt>
                <c:pt idx="44">
                  <c:v>0.95651777667514004</c:v>
                </c:pt>
                <c:pt idx="45">
                  <c:v>0.95485706763338896</c:v>
                </c:pt>
                <c:pt idx="46">
                  <c:v>0.953084969570545</c:v>
                </c:pt>
                <c:pt idx="47">
                  <c:v>0.95142426052879503</c:v>
                </c:pt>
                <c:pt idx="48">
                  <c:v>0.94976017606216201</c:v>
                </c:pt>
                <c:pt idx="49">
                  <c:v>0.94804546022230596</c:v>
                </c:pt>
                <c:pt idx="50">
                  <c:v>0.94633074438244902</c:v>
                </c:pt>
                <c:pt idx="51">
                  <c:v>0.94461602854259297</c:v>
                </c:pt>
                <c:pt idx="52">
                  <c:v>0.94279329910652498</c:v>
                </c:pt>
                <c:pt idx="53">
                  <c:v>0.94102457646856297</c:v>
                </c:pt>
                <c:pt idx="54">
                  <c:v>0.93920184703249598</c:v>
                </c:pt>
                <c:pt idx="55">
                  <c:v>0.93748713119263904</c:v>
                </c:pt>
                <c:pt idx="56">
                  <c:v>0.93561039495846499</c:v>
                </c:pt>
                <c:pt idx="57">
                  <c:v>0.93378429009751596</c:v>
                </c:pt>
                <c:pt idx="58">
                  <c:v>0.93185692249011898</c:v>
                </c:pt>
                <c:pt idx="59">
                  <c:v>0.93003081762916895</c:v>
                </c:pt>
                <c:pt idx="60">
                  <c:v>0.92804606779878496</c:v>
                </c:pt>
                <c:pt idx="61">
                  <c:v>0.92616933156461001</c:v>
                </c:pt>
                <c:pt idx="62">
                  <c:v>0.92418795715910795</c:v>
                </c:pt>
                <c:pt idx="63">
                  <c:v>0.922149200530618</c:v>
                </c:pt>
                <c:pt idx="64">
                  <c:v>0.92022183292322002</c:v>
                </c:pt>
                <c:pt idx="65">
                  <c:v>0.91823370766795298</c:v>
                </c:pt>
                <c:pt idx="66">
                  <c:v>0.916306340060555</c:v>
                </c:pt>
                <c:pt idx="67">
                  <c:v>0.91426758343206505</c:v>
                </c:pt>
                <c:pt idx="68">
                  <c:v>0.91228620902656099</c:v>
                </c:pt>
                <c:pt idx="69">
                  <c:v>0.91024745239807103</c:v>
                </c:pt>
                <c:pt idx="70">
                  <c:v>0.90826270256768604</c:v>
                </c:pt>
                <c:pt idx="71">
                  <c:v>0.90616993914109001</c:v>
                </c:pt>
                <c:pt idx="72">
                  <c:v>0.90418856473558695</c:v>
                </c:pt>
                <c:pt idx="73">
                  <c:v>0.902149808107096</c:v>
                </c:pt>
                <c:pt idx="74">
                  <c:v>0.90011105147860504</c:v>
                </c:pt>
                <c:pt idx="75">
                  <c:v>0.89812967707310198</c:v>
                </c:pt>
                <c:pt idx="76">
                  <c:v>0.89609092044461203</c:v>
                </c:pt>
                <c:pt idx="77">
                  <c:v>0.89410954603910797</c:v>
                </c:pt>
                <c:pt idx="78">
                  <c:v>0.89202015803739299</c:v>
                </c:pt>
                <c:pt idx="79">
                  <c:v>0.88998140140890303</c:v>
                </c:pt>
                <c:pt idx="80">
                  <c:v>0.88788863798230599</c:v>
                </c:pt>
                <c:pt idx="81">
                  <c:v>0.88584988135381604</c:v>
                </c:pt>
                <c:pt idx="82">
                  <c:v>0.88376049335210205</c:v>
                </c:pt>
                <c:pt idx="83">
                  <c:v>0.88182975031982203</c:v>
                </c:pt>
                <c:pt idx="84">
                  <c:v>0.87984500048943703</c:v>
                </c:pt>
                <c:pt idx="85">
                  <c:v>0.87780961928582801</c:v>
                </c:pt>
                <c:pt idx="86">
                  <c:v>0.87571685585923198</c:v>
                </c:pt>
                <c:pt idx="87">
                  <c:v>0.87368147465562196</c:v>
                </c:pt>
                <c:pt idx="88">
                  <c:v>0.87169672482523797</c:v>
                </c:pt>
                <c:pt idx="89">
                  <c:v>0.86965796819674701</c:v>
                </c:pt>
                <c:pt idx="90">
                  <c:v>0.86767659379124396</c:v>
                </c:pt>
                <c:pt idx="91">
                  <c:v>0.86558383036464803</c:v>
                </c:pt>
                <c:pt idx="92">
                  <c:v>0.86359908053426204</c:v>
                </c:pt>
                <c:pt idx="93">
                  <c:v>0.86161770612875999</c:v>
                </c:pt>
                <c:pt idx="94">
                  <c:v>0.859632956298374</c:v>
                </c:pt>
                <c:pt idx="95">
                  <c:v>0.857648206467989</c:v>
                </c:pt>
                <c:pt idx="96">
                  <c:v>0.85566345663760501</c:v>
                </c:pt>
                <c:pt idx="97">
                  <c:v>0.85362807543399499</c:v>
                </c:pt>
                <c:pt idx="98">
                  <c:v>0.851643325603611</c:v>
                </c:pt>
                <c:pt idx="99">
                  <c:v>0.84971595799621302</c:v>
                </c:pt>
                <c:pt idx="100">
                  <c:v>0.84772783274094599</c:v>
                </c:pt>
                <c:pt idx="101">
                  <c:v>0.84580046513354901</c:v>
                </c:pt>
                <c:pt idx="102">
                  <c:v>0.84386972210126898</c:v>
                </c:pt>
                <c:pt idx="103">
                  <c:v>0.84188497227088499</c:v>
                </c:pt>
                <c:pt idx="104">
                  <c:v>0.83995422923860596</c:v>
                </c:pt>
                <c:pt idx="105">
                  <c:v>0.83797285483310202</c:v>
                </c:pt>
                <c:pt idx="106">
                  <c:v>0.836042111800823</c:v>
                </c:pt>
                <c:pt idx="107">
                  <c:v>0.83411136876854297</c:v>
                </c:pt>
                <c:pt idx="108">
                  <c:v>0.83223463253437102</c:v>
                </c:pt>
                <c:pt idx="109">
                  <c:v>0.83030726492697304</c:v>
                </c:pt>
                <c:pt idx="110">
                  <c:v>0.82837652189469302</c:v>
                </c:pt>
                <c:pt idx="111">
                  <c:v>0.82649978566051996</c:v>
                </c:pt>
                <c:pt idx="112">
                  <c:v>0.82456566720336</c:v>
                </c:pt>
                <c:pt idx="113">
                  <c:v>0.82268893096918705</c:v>
                </c:pt>
                <c:pt idx="114">
                  <c:v>0.82076156336178896</c:v>
                </c:pt>
                <c:pt idx="115">
                  <c:v>0.81888482712761601</c:v>
                </c:pt>
                <c:pt idx="116">
                  <c:v>0.81700809089344095</c:v>
                </c:pt>
                <c:pt idx="117">
                  <c:v>0.815131354659268</c:v>
                </c:pt>
                <c:pt idx="118">
                  <c:v>0.81320061162698898</c:v>
                </c:pt>
                <c:pt idx="119">
                  <c:v>0.811377882190922</c:v>
                </c:pt>
                <c:pt idx="120">
                  <c:v>0.80955515275485301</c:v>
                </c:pt>
                <c:pt idx="121">
                  <c:v>0.80767841652067995</c:v>
                </c:pt>
                <c:pt idx="122">
                  <c:v>0.80580168028650601</c:v>
                </c:pt>
                <c:pt idx="123">
                  <c:v>0.80403295764854499</c:v>
                </c:pt>
                <c:pt idx="124">
                  <c:v>0.802048207818159</c:v>
                </c:pt>
                <c:pt idx="125">
                  <c:v>0.80027948518019698</c:v>
                </c:pt>
                <c:pt idx="126">
                  <c:v>0.79845675574413</c:v>
                </c:pt>
                <c:pt idx="127">
                  <c:v>0.79658001950995505</c:v>
                </c:pt>
                <c:pt idx="128">
                  <c:v>0.79475391464900702</c:v>
                </c:pt>
                <c:pt idx="129">
                  <c:v>0.79288055383971501</c:v>
                </c:pt>
                <c:pt idx="130">
                  <c:v>0.79105782440364703</c:v>
                </c:pt>
                <c:pt idx="131">
                  <c:v>0.78928910176568401</c:v>
                </c:pt>
                <c:pt idx="132">
                  <c:v>0.78746299690473598</c:v>
                </c:pt>
                <c:pt idx="133">
                  <c:v>0.78564364289354904</c:v>
                </c:pt>
                <c:pt idx="134">
                  <c:v>0.78387154483070498</c:v>
                </c:pt>
                <c:pt idx="135">
                  <c:v>0.78205219081952004</c:v>
                </c:pt>
                <c:pt idx="136">
                  <c:v>0.78028009275667598</c:v>
                </c:pt>
                <c:pt idx="137">
                  <c:v>0.778457363320608</c:v>
                </c:pt>
                <c:pt idx="138">
                  <c:v>0.77663800930942195</c:v>
                </c:pt>
                <c:pt idx="139">
                  <c:v>0.774865911246578</c:v>
                </c:pt>
                <c:pt idx="140">
                  <c:v>0.77309718860861598</c:v>
                </c:pt>
                <c:pt idx="141">
                  <c:v>0.77122045237444303</c:v>
                </c:pt>
                <c:pt idx="142">
                  <c:v>0.76950236110970505</c:v>
                </c:pt>
                <c:pt idx="143">
                  <c:v>0.767683007098519</c:v>
                </c:pt>
                <c:pt idx="144">
                  <c:v>0.76596491583378101</c:v>
                </c:pt>
                <c:pt idx="145">
                  <c:v>0.764196193195819</c:v>
                </c:pt>
                <c:pt idx="146">
                  <c:v>0.76253210872918598</c:v>
                </c:pt>
                <c:pt idx="147">
                  <c:v>0.76081739288933004</c:v>
                </c:pt>
                <c:pt idx="148">
                  <c:v>0.75899466345326305</c:v>
                </c:pt>
                <c:pt idx="149">
                  <c:v>0.75722594081530004</c:v>
                </c:pt>
                <c:pt idx="150">
                  <c:v>0.75550784955056305</c:v>
                </c:pt>
                <c:pt idx="151">
                  <c:v>0.753793133710706</c:v>
                </c:pt>
                <c:pt idx="152">
                  <c:v>0.75202778649762603</c:v>
                </c:pt>
                <c:pt idx="153">
                  <c:v>0.75030631980800599</c:v>
                </c:pt>
                <c:pt idx="154">
                  <c:v>0.74854097259492602</c:v>
                </c:pt>
                <c:pt idx="155">
                  <c:v>0.74682625675506997</c:v>
                </c:pt>
                <c:pt idx="156">
                  <c:v>0.74505415869222602</c:v>
                </c:pt>
                <c:pt idx="157">
                  <c:v>0.743390074225593</c:v>
                </c:pt>
                <c:pt idx="158">
                  <c:v>0.74162472701251203</c:v>
                </c:pt>
                <c:pt idx="159">
                  <c:v>0.73991001117265598</c:v>
                </c:pt>
                <c:pt idx="160">
                  <c:v>0.73819191990791799</c:v>
                </c:pt>
                <c:pt idx="161">
                  <c:v>0.73647720406806205</c:v>
                </c:pt>
                <c:pt idx="162">
                  <c:v>0.73470848143010004</c:v>
                </c:pt>
                <c:pt idx="163">
                  <c:v>0.73304439696346801</c:v>
                </c:pt>
                <c:pt idx="164">
                  <c:v>0.73132630569873003</c:v>
                </c:pt>
                <c:pt idx="165">
                  <c:v>0.72961158985887298</c:v>
                </c:pt>
                <c:pt idx="166">
                  <c:v>0.72789687401901704</c:v>
                </c:pt>
                <c:pt idx="167">
                  <c:v>0.72618215817916099</c:v>
                </c:pt>
                <c:pt idx="168">
                  <c:v>0.72452144913741101</c:v>
                </c:pt>
                <c:pt idx="169">
                  <c:v>0.72274935107456695</c:v>
                </c:pt>
                <c:pt idx="170">
                  <c:v>0.72114264883092205</c:v>
                </c:pt>
                <c:pt idx="171">
                  <c:v>0.71942455756618395</c:v>
                </c:pt>
                <c:pt idx="172">
                  <c:v>0.71770984172632701</c:v>
                </c:pt>
                <c:pt idx="173">
                  <c:v>0.71604913268457704</c:v>
                </c:pt>
                <c:pt idx="174">
                  <c:v>0.71438504821794502</c:v>
                </c:pt>
                <c:pt idx="175">
                  <c:v>0.71272433917619404</c:v>
                </c:pt>
                <c:pt idx="176">
                  <c:v>0.71111763693254904</c:v>
                </c:pt>
                <c:pt idx="177">
                  <c:v>0.70945355246591701</c:v>
                </c:pt>
                <c:pt idx="178">
                  <c:v>0.70784685022227201</c:v>
                </c:pt>
                <c:pt idx="179">
                  <c:v>0.70623677255374495</c:v>
                </c:pt>
                <c:pt idx="180">
                  <c:v>0.70462669488521801</c:v>
                </c:pt>
                <c:pt idx="181">
                  <c:v>0.70291197904536196</c:v>
                </c:pt>
                <c:pt idx="182">
                  <c:v>0.70130190137683501</c:v>
                </c:pt>
                <c:pt idx="183">
                  <c:v>0.699695199133191</c:v>
                </c:pt>
                <c:pt idx="184">
                  <c:v>0.69808512146466495</c:v>
                </c:pt>
                <c:pt idx="185">
                  <c:v>0.69653242601912502</c:v>
                </c:pt>
                <c:pt idx="186">
                  <c:v>0.69492234835059896</c:v>
                </c:pt>
                <c:pt idx="187">
                  <c:v>0.69331227068207202</c:v>
                </c:pt>
                <c:pt idx="188">
                  <c:v>0.69170556843842801</c:v>
                </c:pt>
                <c:pt idx="189">
                  <c:v>0.69014949756800603</c:v>
                </c:pt>
                <c:pt idx="190">
                  <c:v>0.68859680212246699</c:v>
                </c:pt>
                <c:pt idx="191">
                  <c:v>0.68698672445394104</c:v>
                </c:pt>
                <c:pt idx="192">
                  <c:v>0.68532601541218996</c:v>
                </c:pt>
                <c:pt idx="193">
                  <c:v>0.68382395133987595</c:v>
                </c:pt>
                <c:pt idx="194">
                  <c:v>0.68226788046945497</c:v>
                </c:pt>
                <c:pt idx="195">
                  <c:v>0.68066455365069101</c:v>
                </c:pt>
                <c:pt idx="196">
                  <c:v>0.67910510735538898</c:v>
                </c:pt>
                <c:pt idx="197">
                  <c:v>0.67760641870795402</c:v>
                </c:pt>
                <c:pt idx="198">
                  <c:v>0.67610435463564</c:v>
                </c:pt>
                <c:pt idx="199">
                  <c:v>0.67459891513844406</c:v>
                </c:pt>
                <c:pt idx="200">
                  <c:v>0.67299558831967998</c:v>
                </c:pt>
                <c:pt idx="201">
                  <c:v>0.67149352424736397</c:v>
                </c:pt>
                <c:pt idx="202">
                  <c:v>0.66999146017504996</c:v>
                </c:pt>
                <c:pt idx="203">
                  <c:v>0.66843538930462898</c:v>
                </c:pt>
                <c:pt idx="204">
                  <c:v>0.66693670065719601</c:v>
                </c:pt>
                <c:pt idx="205">
                  <c:v>0.66548864338298597</c:v>
                </c:pt>
                <c:pt idx="206">
                  <c:v>0.66404058610877703</c:v>
                </c:pt>
                <c:pt idx="207">
                  <c:v>0.66259252883456599</c:v>
                </c:pt>
                <c:pt idx="208">
                  <c:v>0.66109046476225197</c:v>
                </c:pt>
                <c:pt idx="209">
                  <c:v>0.65964578291292397</c:v>
                </c:pt>
                <c:pt idx="210">
                  <c:v>0.65814371884060896</c:v>
                </c:pt>
                <c:pt idx="211">
                  <c:v>0.65669566156640002</c:v>
                </c:pt>
                <c:pt idx="212">
                  <c:v>0.65524760429219098</c:v>
                </c:pt>
                <c:pt idx="213">
                  <c:v>0.65374891564475701</c:v>
                </c:pt>
                <c:pt idx="214">
                  <c:v>0.652351489743771</c:v>
                </c:pt>
                <c:pt idx="215">
                  <c:v>0.65085280109633803</c:v>
                </c:pt>
                <c:pt idx="216">
                  <c:v>0.64934736159914097</c:v>
                </c:pt>
                <c:pt idx="217">
                  <c:v>0.64795668654791905</c:v>
                </c:pt>
                <c:pt idx="218">
                  <c:v>0.64655926064693403</c:v>
                </c:pt>
                <c:pt idx="219">
                  <c:v>0.64522259239381796</c:v>
                </c:pt>
                <c:pt idx="220">
                  <c:v>0.64393318008904299</c:v>
                </c:pt>
                <c:pt idx="221">
                  <c:v>0.64253912961293902</c:v>
                </c:pt>
                <c:pt idx="222">
                  <c:v>0.64109107233873097</c:v>
                </c:pt>
                <c:pt idx="223">
                  <c:v>0.63964639048940297</c:v>
                </c:pt>
                <c:pt idx="224">
                  <c:v>0.63824896458841796</c:v>
                </c:pt>
                <c:pt idx="225">
                  <c:v>0.63696292770852503</c:v>
                </c:pt>
                <c:pt idx="226">
                  <c:v>0.63562288403052702</c:v>
                </c:pt>
                <c:pt idx="227">
                  <c:v>0.63428284035253002</c:v>
                </c:pt>
                <c:pt idx="228">
                  <c:v>0.63299680347263698</c:v>
                </c:pt>
                <c:pt idx="229">
                  <c:v>0.63181540476407505</c:v>
                </c:pt>
                <c:pt idx="230">
                  <c:v>0.63052936788418201</c:v>
                </c:pt>
                <c:pt idx="231">
                  <c:v>0.62913869283295998</c:v>
                </c:pt>
                <c:pt idx="232">
                  <c:v>0.62769063555875204</c:v>
                </c:pt>
                <c:pt idx="233">
                  <c:v>0.62634721645587099</c:v>
                </c:pt>
                <c:pt idx="234">
                  <c:v>0.62511181094920298</c:v>
                </c:pt>
                <c:pt idx="235">
                  <c:v>0.62387978086741602</c:v>
                </c:pt>
                <c:pt idx="236">
                  <c:v>0.62259374398752498</c:v>
                </c:pt>
                <c:pt idx="237">
                  <c:v>0.62125370030952598</c:v>
                </c:pt>
                <c:pt idx="238">
                  <c:v>0.61996766342963505</c:v>
                </c:pt>
                <c:pt idx="239">
                  <c:v>0.61862761975163705</c:v>
                </c:pt>
                <c:pt idx="240">
                  <c:v>0.61734158287174401</c:v>
                </c:pt>
                <c:pt idx="241">
                  <c:v>0.61616018416318197</c:v>
                </c:pt>
                <c:pt idx="242">
                  <c:v>0.61498216087949997</c:v>
                </c:pt>
                <c:pt idx="243">
                  <c:v>0.61390877576714997</c:v>
                </c:pt>
                <c:pt idx="244">
                  <c:v>0.612619363462376</c:v>
                </c:pt>
                <c:pt idx="245">
                  <c:v>0.61133332658248296</c:v>
                </c:pt>
                <c:pt idx="246">
                  <c:v>0.61026331689501401</c:v>
                </c:pt>
                <c:pt idx="247">
                  <c:v>0.60908191818645196</c:v>
                </c:pt>
                <c:pt idx="248">
                  <c:v>0.60790389490277097</c:v>
                </c:pt>
                <c:pt idx="249">
                  <c:v>0.60667186482098401</c:v>
                </c:pt>
                <c:pt idx="250">
                  <c:v>0.60549046611242197</c:v>
                </c:pt>
                <c:pt idx="251">
                  <c:v>0.60431244282874097</c:v>
                </c:pt>
                <c:pt idx="252">
                  <c:v>0.60323568229150903</c:v>
                </c:pt>
                <c:pt idx="253">
                  <c:v>0.60211166580593301</c:v>
                </c:pt>
                <c:pt idx="254">
                  <c:v>0.60104165611846405</c:v>
                </c:pt>
                <c:pt idx="255">
                  <c:v>0.59975561923857201</c:v>
                </c:pt>
                <c:pt idx="256">
                  <c:v>0.59868223412622101</c:v>
                </c:pt>
                <c:pt idx="257">
                  <c:v>0.59766285581197598</c:v>
                </c:pt>
                <c:pt idx="258">
                  <c:v>0.59648145710341305</c:v>
                </c:pt>
                <c:pt idx="259">
                  <c:v>0.59524942702162598</c:v>
                </c:pt>
                <c:pt idx="260">
                  <c:v>0.59417604190927598</c:v>
                </c:pt>
                <c:pt idx="261">
                  <c:v>0.59321067039313602</c:v>
                </c:pt>
                <c:pt idx="262">
                  <c:v>0.59214066070566596</c:v>
                </c:pt>
                <c:pt idx="263">
                  <c:v>0.59112128239142103</c:v>
                </c:pt>
                <c:pt idx="264">
                  <c:v>0.59004789727907003</c:v>
                </c:pt>
                <c:pt idx="265">
                  <c:v>0.588923880793495</c:v>
                </c:pt>
                <c:pt idx="266">
                  <c:v>0.587850495681144</c:v>
                </c:pt>
                <c:pt idx="267">
                  <c:v>0.58672310377068704</c:v>
                </c:pt>
                <c:pt idx="268">
                  <c:v>0.585703725456442</c:v>
                </c:pt>
                <c:pt idx="269">
                  <c:v>0.58463371576897205</c:v>
                </c:pt>
                <c:pt idx="270">
                  <c:v>0.58372235105093895</c:v>
                </c:pt>
                <c:pt idx="271">
                  <c:v>0.582652341363469</c:v>
                </c:pt>
                <c:pt idx="272">
                  <c:v>0.58163296304922396</c:v>
                </c:pt>
                <c:pt idx="273">
                  <c:v>0.58066421610820296</c:v>
                </c:pt>
                <c:pt idx="274">
                  <c:v>0.57964483779395803</c:v>
                </c:pt>
                <c:pt idx="275">
                  <c:v>0.578625459479713</c:v>
                </c:pt>
                <c:pt idx="276">
                  <c:v>0.57766346338845398</c:v>
                </c:pt>
                <c:pt idx="277">
                  <c:v>0.57669809187231502</c:v>
                </c:pt>
                <c:pt idx="278">
                  <c:v>0.57567871355806999</c:v>
                </c:pt>
                <c:pt idx="279">
                  <c:v>0.57460532844571899</c:v>
                </c:pt>
                <c:pt idx="280">
                  <c:v>0.57364333235445997</c:v>
                </c:pt>
                <c:pt idx="281">
                  <c:v>0.57262395404021504</c:v>
                </c:pt>
                <c:pt idx="282">
                  <c:v>0.57160457572597001</c:v>
                </c:pt>
                <c:pt idx="283">
                  <c:v>0.57063920420983105</c:v>
                </c:pt>
                <c:pt idx="284">
                  <c:v>0.56961982589558402</c:v>
                </c:pt>
                <c:pt idx="285">
                  <c:v>0.568657829804327</c:v>
                </c:pt>
                <c:pt idx="286">
                  <c:v>0.56774308966141096</c:v>
                </c:pt>
                <c:pt idx="287">
                  <c:v>0.56672371134716604</c:v>
                </c:pt>
                <c:pt idx="288">
                  <c:v>0.56570770845780205</c:v>
                </c:pt>
                <c:pt idx="289">
                  <c:v>0.56468833014355702</c:v>
                </c:pt>
                <c:pt idx="290">
                  <c:v>0.56372295862741695</c:v>
                </c:pt>
                <c:pt idx="291">
                  <c:v>0.56275758711127799</c:v>
                </c:pt>
                <c:pt idx="292">
                  <c:v>0.56179559102001897</c:v>
                </c:pt>
                <c:pt idx="293">
                  <c:v>0.56082684407899897</c:v>
                </c:pt>
                <c:pt idx="294">
                  <c:v>0.55986484798774006</c:v>
                </c:pt>
                <c:pt idx="295">
                  <c:v>0.55889947647160099</c:v>
                </c:pt>
                <c:pt idx="296">
                  <c:v>0.55793072953057898</c:v>
                </c:pt>
                <c:pt idx="297">
                  <c:v>0.55696873343932196</c:v>
                </c:pt>
                <c:pt idx="298">
                  <c:v>0.556003361923183</c:v>
                </c:pt>
                <c:pt idx="299">
                  <c:v>0.55509199720514901</c:v>
                </c:pt>
                <c:pt idx="300">
                  <c:v>0.55401861209279801</c:v>
                </c:pt>
                <c:pt idx="301">
                  <c:v>0.55310724737476302</c:v>
                </c:pt>
                <c:pt idx="302">
                  <c:v>0.552145251283506</c:v>
                </c:pt>
                <c:pt idx="303">
                  <c:v>0.551176504342484</c:v>
                </c:pt>
                <c:pt idx="304">
                  <c:v>0.55021113282634504</c:v>
                </c:pt>
                <c:pt idx="305">
                  <c:v>0.54919175451209901</c:v>
                </c:pt>
                <c:pt idx="306">
                  <c:v>0.54817237619785397</c:v>
                </c:pt>
                <c:pt idx="307">
                  <c:v>0.54721038010659595</c:v>
                </c:pt>
                <c:pt idx="308">
                  <c:v>0.54624500859045599</c:v>
                </c:pt>
                <c:pt idx="309">
                  <c:v>0.54527963707431704</c:v>
                </c:pt>
                <c:pt idx="310">
                  <c:v>0.54431426555817697</c:v>
                </c:pt>
                <c:pt idx="311">
                  <c:v>0.54329488724393205</c:v>
                </c:pt>
                <c:pt idx="312">
                  <c:v>0.54222487755646298</c:v>
                </c:pt>
                <c:pt idx="313">
                  <c:v>0.54109748564600602</c:v>
                </c:pt>
                <c:pt idx="314">
                  <c:v>0.54023675230119605</c:v>
                </c:pt>
                <c:pt idx="315">
                  <c:v>0.53916674261372699</c:v>
                </c:pt>
                <c:pt idx="316">
                  <c:v>0.53814736429948196</c:v>
                </c:pt>
                <c:pt idx="317">
                  <c:v>0.53713136141011797</c:v>
                </c:pt>
                <c:pt idx="318">
                  <c:v>0.53632801028829502</c:v>
                </c:pt>
                <c:pt idx="319">
                  <c:v>0.53535926334727402</c:v>
                </c:pt>
                <c:pt idx="320">
                  <c:v>0.53396521287117105</c:v>
                </c:pt>
                <c:pt idx="321">
                  <c:v>0.53294583455692501</c:v>
                </c:pt>
                <c:pt idx="322">
                  <c:v>0.53192983166756203</c:v>
                </c:pt>
                <c:pt idx="323">
                  <c:v>0.53074843295899898</c:v>
                </c:pt>
                <c:pt idx="324">
                  <c:v>0.52967842327152903</c:v>
                </c:pt>
                <c:pt idx="325">
                  <c:v>0.528659044957284</c:v>
                </c:pt>
                <c:pt idx="326">
                  <c:v>0.527585659844932</c:v>
                </c:pt>
                <c:pt idx="327">
                  <c:v>0.52640426113636996</c:v>
                </c:pt>
                <c:pt idx="328">
                  <c:v>0.52522623785268996</c:v>
                </c:pt>
                <c:pt idx="329">
                  <c:v>0.523994207770903</c:v>
                </c:pt>
                <c:pt idx="330">
                  <c:v>0.52276217768911704</c:v>
                </c:pt>
                <c:pt idx="331">
                  <c:v>0.52158077898055399</c:v>
                </c:pt>
                <c:pt idx="332">
                  <c:v>0.52029474210066196</c:v>
                </c:pt>
                <c:pt idx="333">
                  <c:v>0.51906271201887499</c:v>
                </c:pt>
                <c:pt idx="334">
                  <c:v>0.51777329971410202</c:v>
                </c:pt>
                <c:pt idx="335">
                  <c:v>0.51643325603610302</c:v>
                </c:pt>
                <c:pt idx="336">
                  <c:v>0.51509321235810601</c:v>
                </c:pt>
                <c:pt idx="337">
                  <c:v>0.51374979325522696</c:v>
                </c:pt>
                <c:pt idx="338">
                  <c:v>0.51230848683078001</c:v>
                </c:pt>
                <c:pt idx="339">
                  <c:v>0.51080304733358395</c:v>
                </c:pt>
                <c:pt idx="340">
                  <c:v>0.50930098326126805</c:v>
                </c:pt>
                <c:pt idx="341">
                  <c:v>0.50780229461383497</c:v>
                </c:pt>
                <c:pt idx="342">
                  <c:v>0.50624959916829604</c:v>
                </c:pt>
                <c:pt idx="343">
                  <c:v>0.50458551470166202</c:v>
                </c:pt>
                <c:pt idx="344">
                  <c:v>0.50292480565991304</c:v>
                </c:pt>
                <c:pt idx="345">
                  <c:v>0.50120671439517495</c:v>
                </c:pt>
                <c:pt idx="346">
                  <c:v>0.49938398495910702</c:v>
                </c:pt>
                <c:pt idx="347">
                  <c:v>0.49750724872493302</c:v>
                </c:pt>
                <c:pt idx="348">
                  <c:v>0.49568451928886498</c:v>
                </c:pt>
                <c:pt idx="349">
                  <c:v>0.49375377625658601</c:v>
                </c:pt>
                <c:pt idx="350">
                  <c:v>0.49166438825487102</c:v>
                </c:pt>
                <c:pt idx="351">
                  <c:v>0.48957162482827499</c:v>
                </c:pt>
                <c:pt idx="352">
                  <c:v>0.48748223682656</c:v>
                </c:pt>
                <c:pt idx="353">
                  <c:v>0.48528145980375298</c:v>
                </c:pt>
                <c:pt idx="354">
                  <c:v>0.48297604460961502</c:v>
                </c:pt>
                <c:pt idx="355">
                  <c:v>0.48061999804225403</c:v>
                </c:pt>
                <c:pt idx="356">
                  <c:v>0.478257200625128</c:v>
                </c:pt>
                <c:pt idx="357">
                  <c:v>0.47568512686534398</c:v>
                </c:pt>
                <c:pt idx="358">
                  <c:v>0.47311305310556001</c:v>
                </c:pt>
                <c:pt idx="359">
                  <c:v>0.47037895895145798</c:v>
                </c:pt>
                <c:pt idx="360">
                  <c:v>0.46764148937247502</c:v>
                </c:pt>
                <c:pt idx="361">
                  <c:v>0.46485338842026702</c:v>
                </c:pt>
                <c:pt idx="362">
                  <c:v>0.46185263570051899</c:v>
                </c:pt>
                <c:pt idx="363">
                  <c:v>0.45884850755588802</c:v>
                </c:pt>
                <c:pt idx="364">
                  <c:v>0.455739741239928</c:v>
                </c:pt>
                <c:pt idx="365">
                  <c:v>0.45263097492396798</c:v>
                </c:pt>
                <c:pt idx="366">
                  <c:v>0.44930618141558598</c:v>
                </c:pt>
                <c:pt idx="367">
                  <c:v>0.44598138790720299</c:v>
                </c:pt>
                <c:pt idx="368">
                  <c:v>0.44249794942938397</c:v>
                </c:pt>
                <c:pt idx="369">
                  <c:v>0.43895712872857801</c:v>
                </c:pt>
                <c:pt idx="370">
                  <c:v>0.43536567665454901</c:v>
                </c:pt>
                <c:pt idx="371">
                  <c:v>0.43171684235753199</c:v>
                </c:pt>
                <c:pt idx="372">
                  <c:v>0.428020752112172</c:v>
                </c:pt>
                <c:pt idx="373">
                  <c:v>0.42426727964382599</c:v>
                </c:pt>
                <c:pt idx="374">
                  <c:v>0.420405793579267</c:v>
                </c:pt>
                <c:pt idx="375">
                  <c:v>0.41649030071660298</c:v>
                </c:pt>
                <c:pt idx="376">
                  <c:v>0.412581558703702</c:v>
                </c:pt>
                <c:pt idx="377">
                  <c:v>0.40861205904293102</c:v>
                </c:pt>
                <c:pt idx="378">
                  <c:v>0.40458855258405602</c:v>
                </c:pt>
                <c:pt idx="379">
                  <c:v>0.40051441475195698</c:v>
                </c:pt>
                <c:pt idx="380">
                  <c:v>0.396440276919857</c:v>
                </c:pt>
                <c:pt idx="381">
                  <c:v>0.39230875686477101</c:v>
                </c:pt>
                <c:pt idx="382">
                  <c:v>0.388288625830777</c:v>
                </c:pt>
                <c:pt idx="383">
                  <c:v>0.38421786342355801</c:v>
                </c:pt>
                <c:pt idx="384">
                  <c:v>0.37997832977226098</c:v>
                </c:pt>
                <c:pt idx="385">
                  <c:v>0.375904191940161</c:v>
                </c:pt>
                <c:pt idx="386">
                  <c:v>0.371880685481285</c:v>
                </c:pt>
                <c:pt idx="387">
                  <c:v>0.36786055444729099</c:v>
                </c:pt>
                <c:pt idx="388">
                  <c:v>0.363894430211403</c:v>
                </c:pt>
                <c:pt idx="389">
                  <c:v>0.35992493055063202</c:v>
                </c:pt>
                <c:pt idx="390">
                  <c:v>0.35595880631474502</c:v>
                </c:pt>
                <c:pt idx="391">
                  <c:v>0.352151327048292</c:v>
                </c:pt>
                <c:pt idx="392">
                  <c:v>0.34834722320672101</c:v>
                </c:pt>
                <c:pt idx="393">
                  <c:v>0.344698388909704</c:v>
                </c:pt>
                <c:pt idx="394">
                  <c:v>0.34099892323946301</c:v>
                </c:pt>
                <c:pt idx="395">
                  <c:v>0.33740747116543401</c:v>
                </c:pt>
                <c:pt idx="396">
                  <c:v>0.333924032687615</c:v>
                </c:pt>
                <c:pt idx="397">
                  <c:v>0.33049122558302002</c:v>
                </c:pt>
                <c:pt idx="398">
                  <c:v>0.32716643207463703</c:v>
                </c:pt>
                <c:pt idx="399">
                  <c:v>0.32389564536436</c:v>
                </c:pt>
                <c:pt idx="400">
                  <c:v>0.32073287225029401</c:v>
                </c:pt>
                <c:pt idx="401">
                  <c:v>0.317620730509453</c:v>
                </c:pt>
                <c:pt idx="402">
                  <c:v>0.31456934641648099</c:v>
                </c:pt>
                <c:pt idx="403">
                  <c:v>0.31167323186806101</c:v>
                </c:pt>
                <c:pt idx="404">
                  <c:v>0.30877711731964302</c:v>
                </c:pt>
                <c:pt idx="405">
                  <c:v>0.30598901636743597</c:v>
                </c:pt>
                <c:pt idx="406">
                  <c:v>0.30320091541522798</c:v>
                </c:pt>
                <c:pt idx="407">
                  <c:v>0.30051745263434998</c:v>
                </c:pt>
                <c:pt idx="408">
                  <c:v>0.29794537887456601</c:v>
                </c:pt>
                <c:pt idx="409">
                  <c:v>0.29542731191288701</c:v>
                </c:pt>
                <c:pt idx="410">
                  <c:v>0.29290586952632702</c:v>
                </c:pt>
                <c:pt idx="411">
                  <c:v>0.290438433937872</c:v>
                </c:pt>
                <c:pt idx="412">
                  <c:v>0.28802838057240499</c:v>
                </c:pt>
                <c:pt idx="413">
                  <c:v>0.28571958995338598</c:v>
                </c:pt>
                <c:pt idx="414">
                  <c:v>0.28341417475924802</c:v>
                </c:pt>
                <c:pt idx="415">
                  <c:v>0.28110875956511</c:v>
                </c:pt>
                <c:pt idx="416">
                  <c:v>0.27886072659396</c:v>
                </c:pt>
                <c:pt idx="417">
                  <c:v>0.27660594277304601</c:v>
                </c:pt>
                <c:pt idx="418">
                  <c:v>0.274462547973226</c:v>
                </c:pt>
                <c:pt idx="419">
                  <c:v>0.272315777748524</c:v>
                </c:pt>
                <c:pt idx="420">
                  <c:v>0.27017238294870399</c:v>
                </c:pt>
                <c:pt idx="421">
                  <c:v>0.26808299494698901</c:v>
                </c:pt>
                <c:pt idx="422">
                  <c:v>0.26599023152039297</c:v>
                </c:pt>
                <c:pt idx="423">
                  <c:v>0.26400548169000698</c:v>
                </c:pt>
                <c:pt idx="424">
                  <c:v>0.26197010048639802</c:v>
                </c:pt>
                <c:pt idx="425">
                  <c:v>0.259931343857908</c:v>
                </c:pt>
                <c:pt idx="426">
                  <c:v>0.25794659402752301</c:v>
                </c:pt>
                <c:pt idx="427">
                  <c:v>0.25601922642012498</c:v>
                </c:pt>
                <c:pt idx="428">
                  <c:v>0.25403447658974099</c:v>
                </c:pt>
                <c:pt idx="429">
                  <c:v>0.252049726759356</c:v>
                </c:pt>
                <c:pt idx="430">
                  <c:v>0.25012235915195802</c:v>
                </c:pt>
                <c:pt idx="431">
                  <c:v>0.24819161611967899</c:v>
                </c:pt>
                <c:pt idx="432">
                  <c:v>0.246257497662518</c:v>
                </c:pt>
                <c:pt idx="433">
                  <c:v>0.24433013005512</c:v>
                </c:pt>
                <c:pt idx="434">
                  <c:v>0.242399387022841</c:v>
                </c:pt>
                <c:pt idx="435">
                  <c:v>0.240522650788668</c:v>
                </c:pt>
                <c:pt idx="436">
                  <c:v>0.23864591455449499</c:v>
                </c:pt>
                <c:pt idx="437">
                  <c:v>0.23671854694709701</c:v>
                </c:pt>
                <c:pt idx="438">
                  <c:v>0.234784428489936</c:v>
                </c:pt>
                <c:pt idx="439">
                  <c:v>0.23290769225576299</c:v>
                </c:pt>
                <c:pt idx="440">
                  <c:v>0.23098032464836499</c:v>
                </c:pt>
                <c:pt idx="441">
                  <c:v>0.22904958161608599</c:v>
                </c:pt>
                <c:pt idx="442">
                  <c:v>0.22717284538191301</c:v>
                </c:pt>
                <c:pt idx="443">
                  <c:v>0.22529610914773901</c:v>
                </c:pt>
                <c:pt idx="444">
                  <c:v>0.223368741540341</c:v>
                </c:pt>
                <c:pt idx="445">
                  <c:v>0.221492005306168</c:v>
                </c:pt>
                <c:pt idx="446">
                  <c:v>0.21955788684900701</c:v>
                </c:pt>
                <c:pt idx="447">
                  <c:v>0.21762714381672801</c:v>
                </c:pt>
                <c:pt idx="448">
                  <c:v>0.21569977620933001</c:v>
                </c:pt>
                <c:pt idx="449">
                  <c:v>0.21376903317705101</c:v>
                </c:pt>
                <c:pt idx="450">
                  <c:v>0.21183829014477101</c:v>
                </c:pt>
                <c:pt idx="451">
                  <c:v>0.20990754711249199</c:v>
                </c:pt>
                <c:pt idx="452">
                  <c:v>0.20797680408021399</c:v>
                </c:pt>
                <c:pt idx="453">
                  <c:v>0.20604943647281601</c:v>
                </c:pt>
                <c:pt idx="454">
                  <c:v>0.204226707036748</c:v>
                </c:pt>
                <c:pt idx="455">
                  <c:v>0.202349970802575</c:v>
                </c:pt>
                <c:pt idx="456">
                  <c:v>0.20036184554730799</c:v>
                </c:pt>
                <c:pt idx="457">
                  <c:v>0.198542491536122</c:v>
                </c:pt>
                <c:pt idx="458">
                  <c:v>0.19666575530194799</c:v>
                </c:pt>
                <c:pt idx="459">
                  <c:v>0.194731636844787</c:v>
                </c:pt>
                <c:pt idx="460">
                  <c:v>0.192966289631708</c:v>
                </c:pt>
                <c:pt idx="461">
                  <c:v>0.191140184770758</c:v>
                </c:pt>
                <c:pt idx="462">
                  <c:v>0.18931745533468999</c:v>
                </c:pt>
                <c:pt idx="463">
                  <c:v>0.187548732696729</c:v>
                </c:pt>
                <c:pt idx="464">
                  <c:v>0.18578001005876599</c:v>
                </c:pt>
                <c:pt idx="465">
                  <c:v>0.18411592559213399</c:v>
                </c:pt>
                <c:pt idx="466">
                  <c:v>0.182401209752277</c:v>
                </c:pt>
                <c:pt idx="467">
                  <c:v>0.18063248711431501</c:v>
                </c:pt>
                <c:pt idx="468">
                  <c:v>0.17897177807256501</c:v>
                </c:pt>
                <c:pt idx="469">
                  <c:v>0.17725706223270901</c:v>
                </c:pt>
                <c:pt idx="470">
                  <c:v>0.17570099136228801</c:v>
                </c:pt>
                <c:pt idx="471">
                  <c:v>0.17414829591674899</c:v>
                </c:pt>
                <c:pt idx="472">
                  <c:v>0.17253821824822199</c:v>
                </c:pt>
                <c:pt idx="473">
                  <c:v>0.17103615417590601</c:v>
                </c:pt>
                <c:pt idx="474">
                  <c:v>0.16953746552847301</c:v>
                </c:pt>
                <c:pt idx="475">
                  <c:v>0.168140039627488</c:v>
                </c:pt>
                <c:pt idx="476">
                  <c:v>0.16669198235327801</c:v>
                </c:pt>
                <c:pt idx="477">
                  <c:v>0.16529793187717501</c:v>
                </c:pt>
                <c:pt idx="478">
                  <c:v>0.163957888199177</c:v>
                </c:pt>
                <c:pt idx="479">
                  <c:v>0.16256383772307301</c:v>
                </c:pt>
                <c:pt idx="480">
                  <c:v>0.161277800843181</c:v>
                </c:pt>
                <c:pt idx="481">
                  <c:v>0.16004577076139401</c:v>
                </c:pt>
                <c:pt idx="482">
                  <c:v>0.15875635845662101</c:v>
                </c:pt>
                <c:pt idx="483">
                  <c:v>0.15762896654616401</c:v>
                </c:pt>
                <c:pt idx="484">
                  <c:v>0.15640031188925901</c:v>
                </c:pt>
                <c:pt idx="485">
                  <c:v>0.155323551352026</c:v>
                </c:pt>
                <c:pt idx="486">
                  <c:v>0.15414890349322699</c:v>
                </c:pt>
                <c:pt idx="487">
                  <c:v>0.15301813615788901</c:v>
                </c:pt>
                <c:pt idx="488">
                  <c:v>0.15200213326852499</c:v>
                </c:pt>
                <c:pt idx="489">
                  <c:v>0.15092874815617499</c:v>
                </c:pt>
                <c:pt idx="490">
                  <c:v>0.14990936984192799</c:v>
                </c:pt>
                <c:pt idx="491">
                  <c:v>0.14894737375067099</c:v>
                </c:pt>
                <c:pt idx="492">
                  <c:v>0.14803263360775501</c:v>
                </c:pt>
                <c:pt idx="493">
                  <c:v>0.14712126888972099</c:v>
                </c:pt>
                <c:pt idx="494">
                  <c:v>0.14610189057547601</c:v>
                </c:pt>
                <c:pt idx="495">
                  <c:v>0.14524453265554799</c:v>
                </c:pt>
                <c:pt idx="496">
                  <c:v>0.14438717473561999</c:v>
                </c:pt>
                <c:pt idx="497">
                  <c:v>0.14347918544246699</c:v>
                </c:pt>
                <c:pt idx="498">
                  <c:v>0.14262182752253899</c:v>
                </c:pt>
                <c:pt idx="499">
                  <c:v>0.141815100975835</c:v>
                </c:pt>
                <c:pt idx="500">
                  <c:v>0.140957743055907</c:v>
                </c:pt>
                <c:pt idx="501">
                  <c:v>0.14015439193408399</c:v>
                </c:pt>
                <c:pt idx="502">
                  <c:v>0.139347665387381</c:v>
                </c:pt>
                <c:pt idx="503">
                  <c:v>0.13854431426555899</c:v>
                </c:pt>
                <c:pt idx="504">
                  <c:v>0.13779159451695999</c:v>
                </c:pt>
                <c:pt idx="505">
                  <c:v>0.13704225019324301</c:v>
                </c:pt>
                <c:pt idx="506">
                  <c:v>0.13634353724275</c:v>
                </c:pt>
                <c:pt idx="507">
                  <c:v>0.13564819971713901</c:v>
                </c:pt>
                <c:pt idx="508">
                  <c:v>0.134898855393423</c:v>
                </c:pt>
                <c:pt idx="509">
                  <c:v>0.13420014244292899</c:v>
                </c:pt>
                <c:pt idx="510">
                  <c:v>0.13345079811921301</c:v>
                </c:pt>
                <c:pt idx="511">
                  <c:v>0.132752085168721</c:v>
                </c:pt>
                <c:pt idx="512">
                  <c:v>0.13205674764311001</c:v>
                </c:pt>
                <c:pt idx="513">
                  <c:v>0.13130402789451101</c:v>
                </c:pt>
                <c:pt idx="514">
                  <c:v>0.13060869036889999</c:v>
                </c:pt>
                <c:pt idx="515">
                  <c:v>0.129913352843289</c:v>
                </c:pt>
                <c:pt idx="516">
                  <c:v>0.12926864669090199</c:v>
                </c:pt>
                <c:pt idx="517">
                  <c:v>0.128623940538515</c:v>
                </c:pt>
                <c:pt idx="518">
                  <c:v>0.12792860301290401</c:v>
                </c:pt>
                <c:pt idx="519">
                  <c:v>0.12723326548729399</c:v>
                </c:pt>
                <c:pt idx="520">
                  <c:v>0.126531177111918</c:v>
                </c:pt>
                <c:pt idx="521">
                  <c:v>0.12583583958630701</c:v>
                </c:pt>
                <c:pt idx="522">
                  <c:v>0.12524514023202701</c:v>
                </c:pt>
                <c:pt idx="523">
                  <c:v>0.124603809504522</c:v>
                </c:pt>
                <c:pt idx="524">
                  <c:v>0.123908471978911</c:v>
                </c:pt>
                <c:pt idx="525">
                  <c:v>0.1232131344533</c:v>
                </c:pt>
                <c:pt idx="526">
                  <c:v>0.122511046077924</c:v>
                </c:pt>
                <c:pt idx="527">
                  <c:v>0.121869715350419</c:v>
                </c:pt>
                <c:pt idx="528">
                  <c:v>0.121174377824808</c:v>
                </c:pt>
                <c:pt idx="529">
                  <c:v>0.120529671672422</c:v>
                </c:pt>
                <c:pt idx="530">
                  <c:v>0.119888340944917</c:v>
                </c:pt>
                <c:pt idx="531">
                  <c:v>0.119186252569542</c:v>
                </c:pt>
                <c:pt idx="532">
                  <c:v>0.11854492184203599</c:v>
                </c:pt>
                <c:pt idx="533">
                  <c:v>0.11790021568965001</c:v>
                </c:pt>
                <c:pt idx="534">
                  <c:v>0.117258884962145</c:v>
                </c:pt>
                <c:pt idx="535">
                  <c:v>0.116668185607863</c:v>
                </c:pt>
                <c:pt idx="536">
                  <c:v>0.116023479455477</c:v>
                </c:pt>
                <c:pt idx="537">
                  <c:v>0.11538214872797101</c:v>
                </c:pt>
                <c:pt idx="538">
                  <c:v>0.11479144937369</c:v>
                </c:pt>
                <c:pt idx="539">
                  <c:v>0.11420075001940801</c:v>
                </c:pt>
                <c:pt idx="540">
                  <c:v>0.113559419291903</c:v>
                </c:pt>
                <c:pt idx="541">
                  <c:v>0.112968719937622</c:v>
                </c:pt>
                <c:pt idx="542">
                  <c:v>0.112324013785235</c:v>
                </c:pt>
                <c:pt idx="543">
                  <c:v>0.111736689855835</c:v>
                </c:pt>
                <c:pt idx="544">
                  <c:v>0.11114599050155501</c:v>
                </c:pt>
                <c:pt idx="545">
                  <c:v>0.110555291147273</c:v>
                </c:pt>
                <c:pt idx="546">
                  <c:v>0.109913960419768</c:v>
                </c:pt>
                <c:pt idx="547">
                  <c:v>0.109323261065486</c:v>
                </c:pt>
                <c:pt idx="548">
                  <c:v>0.108732561711205</c:v>
                </c:pt>
                <c:pt idx="549">
                  <c:v>0.10819924457991199</c:v>
                </c:pt>
                <c:pt idx="550">
                  <c:v>0.10760854522563</c:v>
                </c:pt>
                <c:pt idx="551">
                  <c:v>0.106963839073244</c:v>
                </c:pt>
                <c:pt idx="552">
                  <c:v>0.106427146517068</c:v>
                </c:pt>
                <c:pt idx="553">
                  <c:v>0.10583644716278599</c:v>
                </c:pt>
                <c:pt idx="554">
                  <c:v>0.105303130031492</c:v>
                </c:pt>
                <c:pt idx="555">
                  <c:v>0.104766437475317</c:v>
                </c:pt>
                <c:pt idx="556">
                  <c:v>0.10428375171724701</c:v>
                </c:pt>
                <c:pt idx="557">
                  <c:v>0.103693052362966</c:v>
                </c:pt>
                <c:pt idx="558">
                  <c:v>0.10315635980679</c:v>
                </c:pt>
                <c:pt idx="559">
                  <c:v>0.102623042675497</c:v>
                </c:pt>
                <c:pt idx="560">
                  <c:v>0.102032343321215</c:v>
                </c:pt>
                <c:pt idx="561">
                  <c:v>0.101549657563146</c:v>
                </c:pt>
                <c:pt idx="562">
                  <c:v>0.10106359638019401</c:v>
                </c:pt>
                <c:pt idx="563">
                  <c:v>0.100530279248901</c:v>
                </c:pt>
                <c:pt idx="564">
                  <c:v>0.100044218065949</c:v>
                </c:pt>
                <c:pt idx="565">
                  <c:v>9.9615539105985196E-2</c:v>
                </c:pt>
                <c:pt idx="566">
                  <c:v>9.9031590601466601E-2</c:v>
                </c:pt>
                <c:pt idx="567">
                  <c:v>9.8545529418515604E-2</c:v>
                </c:pt>
                <c:pt idx="568">
                  <c:v>9.8116850458550897E-2</c:v>
                </c:pt>
                <c:pt idx="569">
                  <c:v>9.7634164700481404E-2</c:v>
                </c:pt>
                <c:pt idx="570">
                  <c:v>9.7097472144305905E-2</c:v>
                </c:pt>
                <c:pt idx="571">
                  <c:v>9.6614786386236301E-2</c:v>
                </c:pt>
                <c:pt idx="572">
                  <c:v>9.6135476053048299E-2</c:v>
                </c:pt>
                <c:pt idx="573">
                  <c:v>9.5649414870096205E-2</c:v>
                </c:pt>
                <c:pt idx="574">
                  <c:v>9.5220735910132706E-2</c:v>
                </c:pt>
                <c:pt idx="575">
                  <c:v>9.4792056950167999E-2</c:v>
                </c:pt>
                <c:pt idx="576">
                  <c:v>9.4309371192098507E-2</c:v>
                </c:pt>
                <c:pt idx="577">
                  <c:v>9.3880692232134993E-2</c:v>
                </c:pt>
                <c:pt idx="578">
                  <c:v>9.3343999675959494E-2</c:v>
                </c:pt>
                <c:pt idx="579">
                  <c:v>9.2861313917888696E-2</c:v>
                </c:pt>
                <c:pt idx="580">
                  <c:v>9.2432634957925294E-2</c:v>
                </c:pt>
                <c:pt idx="581">
                  <c:v>9.2111969594172796E-2</c:v>
                </c:pt>
                <c:pt idx="582">
                  <c:v>9.1575277037997296E-2</c:v>
                </c:pt>
                <c:pt idx="583">
                  <c:v>9.1200604876138694E-2</c:v>
                </c:pt>
                <c:pt idx="584">
                  <c:v>9.0771925916174001E-2</c:v>
                </c:pt>
                <c:pt idx="585">
                  <c:v>9.0343246956210502E-2</c:v>
                </c:pt>
                <c:pt idx="586">
                  <c:v>8.9968574794351899E-2</c:v>
                </c:pt>
                <c:pt idx="587">
                  <c:v>8.9536520409505896E-2</c:v>
                </c:pt>
                <c:pt idx="588">
                  <c:v>8.9057210076317797E-2</c:v>
                </c:pt>
                <c:pt idx="589">
                  <c:v>8.85711488933668E-2</c:v>
                </c:pt>
                <c:pt idx="590">
                  <c:v>8.8199852156389702E-2</c:v>
                </c:pt>
                <c:pt idx="591">
                  <c:v>8.7821804569649706E-2</c:v>
                </c:pt>
                <c:pt idx="592">
                  <c:v>8.7393125609686206E-2</c:v>
                </c:pt>
                <c:pt idx="593">
                  <c:v>8.7018453447827701E-2</c:v>
                </c:pt>
                <c:pt idx="594">
                  <c:v>8.6643781285969002E-2</c:v>
                </c:pt>
                <c:pt idx="595">
                  <c:v>8.6265733699228894E-2</c:v>
                </c:pt>
                <c:pt idx="596">
                  <c:v>8.5894436962251894E-2</c:v>
                </c:pt>
                <c:pt idx="597">
                  <c:v>8.5465758002288506E-2</c:v>
                </c:pt>
                <c:pt idx="598">
                  <c:v>8.5141717213654503E-2</c:v>
                </c:pt>
                <c:pt idx="599">
                  <c:v>8.4817676425019195E-2</c:v>
                </c:pt>
                <c:pt idx="600">
                  <c:v>8.4388997465055807E-2</c:v>
                </c:pt>
                <c:pt idx="601">
                  <c:v>8.4017700728078695E-2</c:v>
                </c:pt>
                <c:pt idx="602">
                  <c:v>8.3643028566220204E-2</c:v>
                </c:pt>
                <c:pt idx="603">
                  <c:v>8.32109741813752E-2</c:v>
                </c:pt>
                <c:pt idx="604">
                  <c:v>8.2940940190846094E-2</c:v>
                </c:pt>
                <c:pt idx="605">
                  <c:v>8.2512261230882594E-2</c:v>
                </c:pt>
                <c:pt idx="606">
                  <c:v>8.2140964493905497E-2</c:v>
                </c:pt>
                <c:pt idx="607">
                  <c:v>8.1870930503376502E-2</c:v>
                </c:pt>
                <c:pt idx="608">
                  <c:v>8.1496258341519107E-2</c:v>
                </c:pt>
                <c:pt idx="609">
                  <c:v>8.1175592977766595E-2</c:v>
                </c:pt>
                <c:pt idx="610">
                  <c:v>8.0851552189131301E-2</c:v>
                </c:pt>
                <c:pt idx="611">
                  <c:v>8.0530886825378803E-2</c:v>
                </c:pt>
                <c:pt idx="612">
                  <c:v>8.0156214663520201E-2</c:v>
                </c:pt>
                <c:pt idx="613">
                  <c:v>7.9835549299767702E-2</c:v>
                </c:pt>
                <c:pt idx="614">
                  <c:v>7.9511508511133797E-2</c:v>
                </c:pt>
                <c:pt idx="615">
                  <c:v>7.9190843147381201E-2</c:v>
                </c:pt>
                <c:pt idx="616">
                  <c:v>7.8870177783628703E-2</c:v>
                </c:pt>
                <c:pt idx="617">
                  <c:v>7.8546136994993507E-2</c:v>
                </c:pt>
                <c:pt idx="618">
                  <c:v>7.8225471631240898E-2</c:v>
                </c:pt>
                <c:pt idx="619">
                  <c:v>7.7901430842607006E-2</c:v>
                </c:pt>
                <c:pt idx="620">
                  <c:v>7.7584140903735999E-2</c:v>
                </c:pt>
                <c:pt idx="621">
                  <c:v>7.7317482338089605E-2</c:v>
                </c:pt>
                <c:pt idx="622">
                  <c:v>7.6993441549454297E-2</c:v>
                </c:pt>
                <c:pt idx="623">
                  <c:v>7.6726782983807904E-2</c:v>
                </c:pt>
                <c:pt idx="624">
                  <c:v>7.6402742195173901E-2</c:v>
                </c:pt>
                <c:pt idx="625">
                  <c:v>7.6082076831421305E-2</c:v>
                </c:pt>
                <c:pt idx="626">
                  <c:v>7.5758036042786206E-2</c:v>
                </c:pt>
                <c:pt idx="627">
                  <c:v>7.5491377477139701E-2</c:v>
                </c:pt>
                <c:pt idx="628">
                  <c:v>7.5278725709598093E-2</c:v>
                </c:pt>
                <c:pt idx="629">
                  <c:v>7.4954684920964104E-2</c:v>
                </c:pt>
                <c:pt idx="630">
                  <c:v>7.4688026355317697E-2</c:v>
                </c:pt>
                <c:pt idx="631">
                  <c:v>7.4309978768577603E-2</c:v>
                </c:pt>
                <c:pt idx="632">
                  <c:v>7.4043320202930002E-2</c:v>
                </c:pt>
                <c:pt idx="633">
                  <c:v>7.3776661637283594E-2</c:v>
                </c:pt>
                <c:pt idx="634">
                  <c:v>7.3506627646754405E-2</c:v>
                </c:pt>
                <c:pt idx="635">
                  <c:v>7.3185962283001907E-2</c:v>
                </c:pt>
                <c:pt idx="636">
                  <c:v>7.2861921494367904E-2</c:v>
                </c:pt>
                <c:pt idx="637">
                  <c:v>7.2544631555496897E-2</c:v>
                </c:pt>
                <c:pt idx="638">
                  <c:v>7.22712221400863E-2</c:v>
                </c:pt>
                <c:pt idx="639">
                  <c:v>7.2004563574439906E-2</c:v>
                </c:pt>
                <c:pt idx="640">
                  <c:v>7.1791911806898298E-2</c:v>
                </c:pt>
                <c:pt idx="641">
                  <c:v>7.1525253241251793E-2</c:v>
                </c:pt>
                <c:pt idx="642">
                  <c:v>7.1255219250722701E-2</c:v>
                </c:pt>
                <c:pt idx="643">
                  <c:v>7.0985185260194705E-2</c:v>
                </c:pt>
                <c:pt idx="644">
                  <c:v>7.0718526694546993E-2</c:v>
                </c:pt>
                <c:pt idx="645">
                  <c:v>7.0451868128900599E-2</c:v>
                </c:pt>
                <c:pt idx="646">
                  <c:v>7.0239216361359005E-2</c:v>
                </c:pt>
                <c:pt idx="647">
                  <c:v>6.9965806945949699E-2</c:v>
                </c:pt>
                <c:pt idx="648">
                  <c:v>6.9699148380302001E-2</c:v>
                </c:pt>
                <c:pt idx="649">
                  <c:v>6.9432489814655607E-2</c:v>
                </c:pt>
                <c:pt idx="650">
                  <c:v>6.9108449026021507E-2</c:v>
                </c:pt>
                <c:pt idx="651">
                  <c:v>6.8841790460373906E-2</c:v>
                </c:pt>
                <c:pt idx="652">
                  <c:v>6.8521125096621296E-2</c:v>
                </c:pt>
                <c:pt idx="653">
                  <c:v>6.8251091106092301E-2</c:v>
                </c:pt>
                <c:pt idx="654">
                  <c:v>6.8092446136656798E-2</c:v>
                </c:pt>
                <c:pt idx="655">
                  <c:v>6.7822412146128802E-2</c:v>
                </c:pt>
                <c:pt idx="656">
                  <c:v>6.7501746782376304E-2</c:v>
                </c:pt>
                <c:pt idx="657">
                  <c:v>6.7231712791847101E-2</c:v>
                </c:pt>
                <c:pt idx="658">
                  <c:v>6.6965054226200693E-2</c:v>
                </c:pt>
                <c:pt idx="659">
                  <c:v>6.6803033831883699E-2</c:v>
                </c:pt>
                <c:pt idx="660">
                  <c:v>6.6485743893012705E-2</c:v>
                </c:pt>
                <c:pt idx="661">
                  <c:v>6.6215709902483502E-2</c:v>
                </c:pt>
                <c:pt idx="662">
                  <c:v>6.5945675911955701E-2</c:v>
                </c:pt>
                <c:pt idx="663">
                  <c:v>6.5625010548203105E-2</c:v>
                </c:pt>
                <c:pt idx="664">
                  <c:v>6.5408983355780104E-2</c:v>
                </c:pt>
                <c:pt idx="665">
                  <c:v>6.5142324790132405E-2</c:v>
                </c:pt>
                <c:pt idx="666">
                  <c:v>6.4821659426379893E-2</c:v>
                </c:pt>
                <c:pt idx="667">
                  <c:v>6.4551625435851898E-2</c:v>
                </c:pt>
                <c:pt idx="668">
                  <c:v>6.4284966870204199E-2</c:v>
                </c:pt>
                <c:pt idx="669">
                  <c:v>6.4068939677781295E-2</c:v>
                </c:pt>
                <c:pt idx="670">
                  <c:v>6.3856287910240894E-2</c:v>
                </c:pt>
                <c:pt idx="671">
                  <c:v>6.3640260717817795E-2</c:v>
                </c:pt>
                <c:pt idx="672">
                  <c:v>6.3427608950276201E-2</c:v>
                </c:pt>
                <c:pt idx="673">
                  <c:v>6.3160950384629794E-2</c:v>
                </c:pt>
                <c:pt idx="674">
                  <c:v>6.2836909595995805E-2</c:v>
                </c:pt>
                <c:pt idx="675">
                  <c:v>6.2570251030348106E-2</c:v>
                </c:pt>
                <c:pt idx="676">
                  <c:v>6.2303592464701602E-2</c:v>
                </c:pt>
                <c:pt idx="677">
                  <c:v>6.1979551676067599E-2</c:v>
                </c:pt>
                <c:pt idx="678">
                  <c:v>6.1766899908526102E-2</c:v>
                </c:pt>
                <c:pt idx="679">
                  <c:v>6.1550872716103003E-2</c:v>
                </c:pt>
                <c:pt idx="680">
                  <c:v>6.1338220948561499E-2</c:v>
                </c:pt>
                <c:pt idx="681">
                  <c:v>6.1068186958033503E-2</c:v>
                </c:pt>
                <c:pt idx="682">
                  <c:v>6.0798152967504397E-2</c:v>
                </c:pt>
                <c:pt idx="683">
                  <c:v>6.0585501199962803E-2</c:v>
                </c:pt>
                <c:pt idx="684">
                  <c:v>6.0369474007540898E-2</c:v>
                </c:pt>
                <c:pt idx="685">
                  <c:v>6.0102815441893297E-2</c:v>
                </c:pt>
                <c:pt idx="686">
                  <c:v>5.9890163674352799E-2</c:v>
                </c:pt>
                <c:pt idx="687">
                  <c:v>5.95121160876129E-2</c:v>
                </c:pt>
                <c:pt idx="688">
                  <c:v>5.9245457521965202E-2</c:v>
                </c:pt>
                <c:pt idx="689">
                  <c:v>5.8978798956318801E-2</c:v>
                </c:pt>
                <c:pt idx="690">
                  <c:v>5.8816778562001702E-2</c:v>
                </c:pt>
                <c:pt idx="691">
                  <c:v>5.8604126794460101E-2</c:v>
                </c:pt>
                <c:pt idx="692">
                  <c:v>5.83880996020371E-2</c:v>
                </c:pt>
                <c:pt idx="693">
                  <c:v>5.8121441036390602E-2</c:v>
                </c:pt>
                <c:pt idx="694">
                  <c:v>5.7902038419086102E-2</c:v>
                </c:pt>
                <c:pt idx="695">
                  <c:v>5.7635379853438501E-2</c:v>
                </c:pt>
                <c:pt idx="696">
                  <c:v>5.7368721287792003E-2</c:v>
                </c:pt>
                <c:pt idx="697">
                  <c:v>5.7102062722145602E-2</c:v>
                </c:pt>
                <c:pt idx="698">
                  <c:v>5.6886035529722503E-2</c:v>
                </c:pt>
                <c:pt idx="699">
                  <c:v>5.66160015391933E-2</c:v>
                </c:pt>
                <c:pt idx="700">
                  <c:v>5.63493429735469E-2</c:v>
                </c:pt>
                <c:pt idx="701">
                  <c:v>5.6136691206005403E-2</c:v>
                </c:pt>
                <c:pt idx="702">
                  <c:v>5.5920664013582297E-2</c:v>
                </c:pt>
                <c:pt idx="703">
                  <c:v>5.5654005447935903E-2</c:v>
                </c:pt>
                <c:pt idx="704">
                  <c:v>5.53839714574067E-2</c:v>
                </c:pt>
                <c:pt idx="705">
                  <c:v>5.5167944264983601E-2</c:v>
                </c:pt>
                <c:pt idx="706">
                  <c:v>5.5012674720430803E-2</c:v>
                </c:pt>
                <c:pt idx="707">
                  <c:v>5.4850654326112601E-2</c:v>
                </c:pt>
                <c:pt idx="708">
                  <c:v>5.4526613537478598E-2</c:v>
                </c:pt>
                <c:pt idx="709">
                  <c:v>5.42599549718321E-2</c:v>
                </c:pt>
                <c:pt idx="710">
                  <c:v>5.4043927779409098E-2</c:v>
                </c:pt>
                <c:pt idx="711">
                  <c:v>5.3831276011867497E-2</c:v>
                </c:pt>
                <c:pt idx="712">
                  <c:v>5.3615248819444503E-2</c:v>
                </c:pt>
                <c:pt idx="713">
                  <c:v>5.3348590253797998E-2</c:v>
                </c:pt>
                <c:pt idx="714">
                  <c:v>5.3135938486256397E-2</c:v>
                </c:pt>
                <c:pt idx="715">
                  <c:v>5.2919911293833298E-2</c:v>
                </c:pt>
                <c:pt idx="716">
                  <c:v>5.2649877303305399E-2</c:v>
                </c:pt>
                <c:pt idx="717">
                  <c:v>5.2329211939552901E-2</c:v>
                </c:pt>
                <c:pt idx="718">
                  <c:v>5.2167191545235997E-2</c:v>
                </c:pt>
                <c:pt idx="719">
                  <c:v>5.2005171150919002E-2</c:v>
                </c:pt>
                <c:pt idx="720">
                  <c:v>5.1900532979588299E-2</c:v>
                </c:pt>
                <c:pt idx="721">
                  <c:v>5.1687881212047898E-2</c:v>
                </c:pt>
                <c:pt idx="722">
                  <c:v>5.1525860817729703E-2</c:v>
                </c:pt>
                <c:pt idx="723">
                  <c:v>5.12018200290957E-2</c:v>
                </c:pt>
                <c:pt idx="724">
                  <c:v>5.0935161463449202E-2</c:v>
                </c:pt>
                <c:pt idx="725">
                  <c:v>5.0773141069132201E-2</c:v>
                </c:pt>
                <c:pt idx="726">
                  <c:v>5.0506482503484502E-2</c:v>
                </c:pt>
                <c:pt idx="727">
                  <c:v>5.0290455311061598E-2</c:v>
                </c:pt>
                <c:pt idx="728">
                  <c:v>5.00237967454151E-2</c:v>
                </c:pt>
                <c:pt idx="729">
                  <c:v>4.9811144977873499E-2</c:v>
                </c:pt>
                <c:pt idx="730">
                  <c:v>4.9537735562464102E-2</c:v>
                </c:pt>
                <c:pt idx="731">
                  <c:v>4.9382466017910097E-2</c:v>
                </c:pt>
                <c:pt idx="732">
                  <c:v>4.9166438825486998E-2</c:v>
                </c:pt>
                <c:pt idx="733">
                  <c:v>4.8896404834957802E-2</c:v>
                </c:pt>
                <c:pt idx="734">
                  <c:v>4.8737759865522298E-2</c:v>
                </c:pt>
                <c:pt idx="735">
                  <c:v>4.8363087703664903E-2</c:v>
                </c:pt>
                <c:pt idx="736">
                  <c:v>4.8201067309347902E-2</c:v>
                </c:pt>
                <c:pt idx="737">
                  <c:v>4.79850401169249E-2</c:v>
                </c:pt>
                <c:pt idx="738">
                  <c:v>4.7877026520712802E-2</c:v>
                </c:pt>
                <c:pt idx="739">
                  <c:v>4.7505729783736898E-2</c:v>
                </c:pt>
                <c:pt idx="740">
                  <c:v>4.7289702591313799E-2</c:v>
                </c:pt>
                <c:pt idx="741">
                  <c:v>4.7181688995101702E-2</c:v>
                </c:pt>
                <c:pt idx="742">
                  <c:v>4.6915030429455197E-2</c:v>
                </c:pt>
                <c:pt idx="743">
                  <c:v>4.6648371863808803E-2</c:v>
                </c:pt>
                <c:pt idx="744">
                  <c:v>4.6486351469490497E-2</c:v>
                </c:pt>
                <c:pt idx="745">
                  <c:v>4.63243310751736E-2</c:v>
                </c:pt>
                <c:pt idx="746">
                  <c:v>4.6108303882750501E-2</c:v>
                </c:pt>
                <c:pt idx="747">
                  <c:v>4.5895652115210198E-2</c:v>
                </c:pt>
                <c:pt idx="748">
                  <c:v>4.5679624922787099E-2</c:v>
                </c:pt>
                <c:pt idx="749">
                  <c:v>4.5466973155245498E-2</c:v>
                </c:pt>
                <c:pt idx="750">
                  <c:v>4.5142932366611502E-2</c:v>
                </c:pt>
                <c:pt idx="751">
                  <c:v>4.4984287397175998E-2</c:v>
                </c:pt>
                <c:pt idx="752">
                  <c:v>4.4771635629634397E-2</c:v>
                </c:pt>
                <c:pt idx="753">
                  <c:v>4.4609615235317403E-2</c:v>
                </c:pt>
                <c:pt idx="754">
                  <c:v>4.43395812447894E-2</c:v>
                </c:pt>
                <c:pt idx="755">
                  <c:v>4.4123554052366502E-2</c:v>
                </c:pt>
                <c:pt idx="756">
                  <c:v>4.3910902284824901E-2</c:v>
                </c:pt>
                <c:pt idx="757">
                  <c:v>4.3640868294296899E-2</c:v>
                </c:pt>
                <c:pt idx="758">
                  <c:v>4.3374209728649298E-2</c:v>
                </c:pt>
                <c:pt idx="759">
                  <c:v>4.3161557961107697E-2</c:v>
                </c:pt>
                <c:pt idx="760">
                  <c:v>4.2945530768685798E-2</c:v>
                </c:pt>
                <c:pt idx="761">
                  <c:v>4.2732879001144197E-2</c:v>
                </c:pt>
                <c:pt idx="762">
                  <c:v>4.2462845010615202E-2</c:v>
                </c:pt>
                <c:pt idx="763">
                  <c:v>4.2304200041179602E-2</c:v>
                </c:pt>
                <c:pt idx="764">
                  <c:v>4.2034166050651703E-2</c:v>
                </c:pt>
                <c:pt idx="765">
                  <c:v>4.1818138858228597E-2</c:v>
                </c:pt>
                <c:pt idx="766">
                  <c:v>4.1605487090687003E-2</c:v>
                </c:pt>
                <c:pt idx="767">
                  <c:v>4.1335453100159097E-2</c:v>
                </c:pt>
                <c:pt idx="768">
                  <c:v>4.1122801332617497E-2</c:v>
                </c:pt>
                <c:pt idx="769">
                  <c:v>4.0906774140194398E-2</c:v>
                </c:pt>
                <c:pt idx="770">
                  <c:v>4.0694122372653997E-2</c:v>
                </c:pt>
                <c:pt idx="771">
                  <c:v>4.0478095180230898E-2</c:v>
                </c:pt>
                <c:pt idx="772">
                  <c:v>4.0211436614583401E-2</c:v>
                </c:pt>
                <c:pt idx="773">
                  <c:v>4.01034230183724E-2</c:v>
                </c:pt>
                <c:pt idx="774">
                  <c:v>3.9890771250830799E-2</c:v>
                </c:pt>
                <c:pt idx="775">
                  <c:v>3.9570105887078301E-2</c:v>
                </c:pt>
                <c:pt idx="776">
                  <c:v>3.9300071896550402E-2</c:v>
                </c:pt>
                <c:pt idx="777">
                  <c:v>3.9084044704127303E-2</c:v>
                </c:pt>
                <c:pt idx="778">
                  <c:v>3.8871392936585702E-2</c:v>
                </c:pt>
                <c:pt idx="779">
                  <c:v>3.8655365744162701E-2</c:v>
                </c:pt>
                <c:pt idx="780">
                  <c:v>3.8334700380410203E-2</c:v>
                </c:pt>
                <c:pt idx="781">
                  <c:v>3.8064666389882297E-2</c:v>
                </c:pt>
                <c:pt idx="782">
                  <c:v>3.7798007824234599E-2</c:v>
                </c:pt>
                <c:pt idx="783">
                  <c:v>3.7585356056692998E-2</c:v>
                </c:pt>
                <c:pt idx="784">
                  <c:v>3.7423335662376003E-2</c:v>
                </c:pt>
                <c:pt idx="785">
                  <c:v>3.7156677096729498E-2</c:v>
                </c:pt>
                <c:pt idx="786">
                  <c:v>3.6832636308095502E-2</c:v>
                </c:pt>
                <c:pt idx="787">
                  <c:v>3.6616609115672501E-2</c:v>
                </c:pt>
                <c:pt idx="788">
                  <c:v>3.63499505500249E-2</c:v>
                </c:pt>
                <c:pt idx="789">
                  <c:v>3.6137298782484499E-2</c:v>
                </c:pt>
                <c:pt idx="790">
                  <c:v>3.59212715900614E-2</c:v>
                </c:pt>
                <c:pt idx="791">
                  <c:v>3.5546599428202798E-2</c:v>
                </c:pt>
                <c:pt idx="792">
                  <c:v>3.5330572235779699E-2</c:v>
                </c:pt>
                <c:pt idx="793">
                  <c:v>3.5063913670133298E-2</c:v>
                </c:pt>
                <c:pt idx="794">
                  <c:v>3.4851261902591697E-2</c:v>
                </c:pt>
                <c:pt idx="795">
                  <c:v>3.4635234710168702E-2</c:v>
                </c:pt>
                <c:pt idx="796">
                  <c:v>3.4527221113957798E-2</c:v>
                </c:pt>
                <c:pt idx="797">
                  <c:v>3.4152548952099203E-2</c:v>
                </c:pt>
                <c:pt idx="798">
                  <c:v>3.3831883588346698E-2</c:v>
                </c:pt>
                <c:pt idx="799">
                  <c:v>3.3615856395923599E-2</c:v>
                </c:pt>
                <c:pt idx="800">
                  <c:v>3.3349197830277101E-2</c:v>
                </c:pt>
                <c:pt idx="801">
                  <c:v>3.3025157041641898E-2</c:v>
                </c:pt>
                <c:pt idx="802">
                  <c:v>3.27584984759954E-2</c:v>
                </c:pt>
                <c:pt idx="803">
                  <c:v>3.2545846708454E-2</c:v>
                </c:pt>
                <c:pt idx="804">
                  <c:v>3.2275812717925997E-2</c:v>
                </c:pt>
                <c:pt idx="805">
                  <c:v>3.2063160950384403E-2</c:v>
                </c:pt>
                <c:pt idx="806">
                  <c:v>3.1793126959856498E-2</c:v>
                </c:pt>
                <c:pt idx="807">
                  <c:v>3.1526468394208799E-2</c:v>
                </c:pt>
                <c:pt idx="808">
                  <c:v>3.1259809828562399E-2</c:v>
                </c:pt>
                <c:pt idx="809">
                  <c:v>3.0935769039927102E-2</c:v>
                </c:pt>
                <c:pt idx="810">
                  <c:v>3.07197418475052E-2</c:v>
                </c:pt>
                <c:pt idx="811">
                  <c:v>3.04024519086342E-2</c:v>
                </c:pt>
                <c:pt idx="812">
                  <c:v>3.01290424932237E-2</c:v>
                </c:pt>
                <c:pt idx="813">
                  <c:v>2.9862383927577198E-2</c:v>
                </c:pt>
                <c:pt idx="814">
                  <c:v>2.9649732160035601E-2</c:v>
                </c:pt>
                <c:pt idx="815">
                  <c:v>2.9383073594388E-2</c:v>
                </c:pt>
                <c:pt idx="816">
                  <c:v>2.9059032805754E-2</c:v>
                </c:pt>
                <c:pt idx="817">
                  <c:v>2.8843005613330999E-2</c:v>
                </c:pt>
                <c:pt idx="818">
                  <c:v>2.8525715674459901E-2</c:v>
                </c:pt>
                <c:pt idx="819">
                  <c:v>2.83096884820381E-2</c:v>
                </c:pt>
                <c:pt idx="820">
                  <c:v>2.80396544915089E-2</c:v>
                </c:pt>
                <c:pt idx="821">
                  <c:v>2.7718989127756399E-2</c:v>
                </c:pt>
                <c:pt idx="822">
                  <c:v>2.74523305621087E-2</c:v>
                </c:pt>
                <c:pt idx="823">
                  <c:v>2.7182296571580802E-2</c:v>
                </c:pt>
                <c:pt idx="824">
                  <c:v>2.69156380059343E-2</c:v>
                </c:pt>
                <c:pt idx="825">
                  <c:v>2.6648979440286699E-2</c:v>
                </c:pt>
                <c:pt idx="826">
                  <c:v>2.6432952247863701E-2</c:v>
                </c:pt>
                <c:pt idx="827">
                  <c:v>2.6108911459229701E-2</c:v>
                </c:pt>
                <c:pt idx="828">
                  <c:v>2.5791621520358601E-2</c:v>
                </c:pt>
                <c:pt idx="829">
                  <c:v>2.5575594327935498E-2</c:v>
                </c:pt>
                <c:pt idx="830">
                  <c:v>2.5356191710630999E-2</c:v>
                </c:pt>
                <c:pt idx="831">
                  <c:v>2.5089533144984501E-2</c:v>
                </c:pt>
                <c:pt idx="832">
                  <c:v>2.4772243206113501E-2</c:v>
                </c:pt>
                <c:pt idx="833">
                  <c:v>2.4610222811796499E-2</c:v>
                </c:pt>
                <c:pt idx="834">
                  <c:v>2.4394195619373501E-2</c:v>
                </c:pt>
                <c:pt idx="835">
                  <c:v>2.4019523457514898E-2</c:v>
                </c:pt>
                <c:pt idx="836">
                  <c:v>2.3752864891868401E-2</c:v>
                </c:pt>
                <c:pt idx="837">
                  <c:v>2.3482830901339301E-2</c:v>
                </c:pt>
                <c:pt idx="838">
                  <c:v>2.3266803708916199E-2</c:v>
                </c:pt>
                <c:pt idx="839">
                  <c:v>2.2946138345163701E-2</c:v>
                </c:pt>
                <c:pt idx="840">
                  <c:v>2.26794797795172E-2</c:v>
                </c:pt>
                <c:pt idx="841">
                  <c:v>2.2355438990883301E-2</c:v>
                </c:pt>
                <c:pt idx="842">
                  <c:v>2.20887804252357E-2</c:v>
                </c:pt>
                <c:pt idx="843">
                  <c:v>2.1822121859589198E-2</c:v>
                </c:pt>
                <c:pt idx="844">
                  <c:v>2.1552087869059999E-2</c:v>
                </c:pt>
                <c:pt idx="845">
                  <c:v>2.1336060676637E-2</c:v>
                </c:pt>
                <c:pt idx="846">
                  <c:v>2.1069402110990499E-2</c:v>
                </c:pt>
                <c:pt idx="847">
                  <c:v>2.0748736747238001E-2</c:v>
                </c:pt>
                <c:pt idx="848">
                  <c:v>2.0478702756708898E-2</c:v>
                </c:pt>
                <c:pt idx="849">
                  <c:v>2.0212044191062501E-2</c:v>
                </c:pt>
                <c:pt idx="850">
                  <c:v>1.9945385625416E-2</c:v>
                </c:pt>
                <c:pt idx="851">
                  <c:v>1.96213448367808E-2</c:v>
                </c:pt>
                <c:pt idx="852">
                  <c:v>1.9354686271134298E-2</c:v>
                </c:pt>
                <c:pt idx="853">
                  <c:v>1.90846522806053E-2</c:v>
                </c:pt>
                <c:pt idx="854">
                  <c:v>1.8817993714958799E-2</c:v>
                </c:pt>
                <c:pt idx="855">
                  <c:v>1.8497328351206301E-2</c:v>
                </c:pt>
                <c:pt idx="856">
                  <c:v>1.8227294360677201E-2</c:v>
                </c:pt>
                <c:pt idx="857">
                  <c:v>1.79606357950307E-2</c:v>
                </c:pt>
                <c:pt idx="858">
                  <c:v>1.7693977229382998E-2</c:v>
                </c:pt>
                <c:pt idx="859">
                  <c:v>1.74239432388551E-2</c:v>
                </c:pt>
                <c:pt idx="860">
                  <c:v>1.7157284673207401E-2</c:v>
                </c:pt>
                <c:pt idx="861">
                  <c:v>1.68872506826796E-2</c:v>
                </c:pt>
                <c:pt idx="862">
                  <c:v>1.6566585318927102E-2</c:v>
                </c:pt>
                <c:pt idx="863">
                  <c:v>1.6296551328397899E-2</c:v>
                </c:pt>
                <c:pt idx="864">
                  <c:v>1.5979261389526898E-2</c:v>
                </c:pt>
                <c:pt idx="865">
                  <c:v>1.5709227398998899E-2</c:v>
                </c:pt>
                <c:pt idx="866">
                  <c:v>1.5388562035246399E-2</c:v>
                </c:pt>
                <c:pt idx="867">
                  <c:v>1.51185280447173E-2</c:v>
                </c:pt>
                <c:pt idx="868">
                  <c:v>1.47978626809648E-2</c:v>
                </c:pt>
                <c:pt idx="869">
                  <c:v>1.45312041153184E-2</c:v>
                </c:pt>
                <c:pt idx="870">
                  <c:v>1.42611701247892E-2</c:v>
                </c:pt>
                <c:pt idx="871">
                  <c:v>1.39405047610367E-2</c:v>
                </c:pt>
                <c:pt idx="872">
                  <c:v>1.3616463972402701E-2</c:v>
                </c:pt>
                <c:pt idx="873">
                  <c:v>1.34038122048611E-2</c:v>
                </c:pt>
                <c:pt idx="874">
                  <c:v>1.30831468411086E-2</c:v>
                </c:pt>
                <c:pt idx="875">
                  <c:v>1.2813112850579501E-2</c:v>
                </c:pt>
                <c:pt idx="876">
                  <c:v>1.25464542849331E-2</c:v>
                </c:pt>
                <c:pt idx="877">
                  <c:v>1.22764202944039E-2</c:v>
                </c:pt>
                <c:pt idx="878">
                  <c:v>1.2006386303876E-2</c:v>
                </c:pt>
                <c:pt idx="879">
                  <c:v>1.1689096365004901E-2</c:v>
                </c:pt>
                <c:pt idx="880">
                  <c:v>1.14190623744758E-2</c:v>
                </c:pt>
                <c:pt idx="881">
                  <c:v>1.10983970107232E-2</c:v>
                </c:pt>
                <c:pt idx="882">
                  <c:v>1.07777316469708E-2</c:v>
                </c:pt>
                <c:pt idx="883">
                  <c:v>1.05076976564429E-2</c:v>
                </c:pt>
                <c:pt idx="884">
                  <c:v>1.02410390907952E-2</c:v>
                </c:pt>
                <c:pt idx="885">
                  <c:v>9.91699830216119E-3</c:v>
                </c:pt>
                <c:pt idx="886">
                  <c:v>9.5963329384086693E-3</c:v>
                </c:pt>
                <c:pt idx="887">
                  <c:v>9.3296743727610005E-3</c:v>
                </c:pt>
                <c:pt idx="888">
                  <c:v>9.0056335841270999E-3</c:v>
                </c:pt>
                <c:pt idx="889">
                  <c:v>8.7389750184806402E-3</c:v>
                </c:pt>
                <c:pt idx="890">
                  <c:v>8.3643028566220395E-3</c:v>
                </c:pt>
                <c:pt idx="891">
                  <c:v>8.1482756641989493E-3</c:v>
                </c:pt>
                <c:pt idx="892">
                  <c:v>7.8816170985525104E-3</c:v>
                </c:pt>
                <c:pt idx="893">
                  <c:v>7.6115831080233497E-3</c:v>
                </c:pt>
                <c:pt idx="894">
                  <c:v>7.2402863710462296E-3</c:v>
                </c:pt>
                <c:pt idx="895">
                  <c:v>6.9668769556369102E-3</c:v>
                </c:pt>
                <c:pt idx="896">
                  <c:v>6.7002183899892397E-3</c:v>
                </c:pt>
                <c:pt idx="897">
                  <c:v>6.1635258338136297E-3</c:v>
                </c:pt>
                <c:pt idx="898">
                  <c:v>5.7348468738501798E-3</c:v>
                </c:pt>
                <c:pt idx="899">
                  <c:v>5.4681883082024997E-3</c:v>
                </c:pt>
                <c:pt idx="900">
                  <c:v>5.2015297425560599E-3</c:v>
                </c:pt>
                <c:pt idx="901">
                  <c:v>5.0901407214636301E-3</c:v>
                </c:pt>
                <c:pt idx="902">
                  <c:v>4.7728507825925996E-3</c:v>
                </c:pt>
                <c:pt idx="903">
                  <c:v>4.5568235901696204E-3</c:v>
                </c:pt>
                <c:pt idx="904">
                  <c:v>4.2867895996404597E-3</c:v>
                </c:pt>
                <c:pt idx="905">
                  <c:v>3.9154928626633501E-3</c:v>
                </c:pt>
                <c:pt idx="906">
                  <c:v>3.64208344725392E-3</c:v>
                </c:pt>
                <c:pt idx="907">
                  <c:v>3.2707867102768099E-3</c:v>
                </c:pt>
                <c:pt idx="908">
                  <c:v>2.8961145484183199E-3</c:v>
                </c:pt>
                <c:pt idx="909">
                  <c:v>2.5180669616782199E-3</c:v>
                </c:pt>
                <c:pt idx="910">
                  <c:v>2.3054151941378498E-3</c:v>
                </c:pt>
                <c:pt idx="911">
                  <c:v>1.8767362341731699E-3</c:v>
                </c:pt>
                <c:pt idx="912">
                  <c:v>1.49868864743308E-3</c:v>
                </c:pt>
                <c:pt idx="913">
                  <c:v>1.2860368798914799E-3</c:v>
                </c:pt>
                <c:pt idx="914">
                  <c:v>1.01937831424503E-3</c:v>
                </c:pt>
                <c:pt idx="915">
                  <c:v>6.9533752561112805E-4</c:v>
                </c:pt>
                <c:pt idx="916">
                  <c:v>2.6665856564644903E-4</c:v>
                </c:pt>
                <c:pt idx="917">
                  <c:v>0</c:v>
                </c:pt>
              </c:numCache>
            </c:numRef>
          </c:yVal>
          <c:smooth val="1"/>
          <c:extLst xmlns:c16r2="http://schemas.microsoft.com/office/drawing/2015/06/chart">
            <c:ext xmlns:c16="http://schemas.microsoft.com/office/drawing/2014/chart" uri="{C3380CC4-5D6E-409C-BE32-E72D297353CC}">
              <c16:uniqueId val="{00000002-5F63-3544-BF7B-9ADD30978874}"/>
            </c:ext>
          </c:extLst>
        </c:ser>
        <c:ser>
          <c:idx val="9"/>
          <c:order val="3"/>
          <c:tx>
            <c:v>5OH</c:v>
          </c:tx>
          <c:spPr>
            <a:ln w="19050" cap="rnd">
              <a:solidFill>
                <a:schemeClr val="accent4">
                  <a:lumMod val="60000"/>
                </a:schemeClr>
              </a:solidFill>
              <a:round/>
            </a:ln>
            <a:effectLst/>
          </c:spPr>
          <c:marker>
            <c:symbol val="none"/>
          </c:marker>
          <c:xVal>
            <c:numRef>
              <c:f>Coke!$AF$6:$AF$923</c:f>
              <c:numCache>
                <c:formatCode>General</c:formatCode>
                <c:ptCount val="918"/>
                <c:pt idx="0">
                  <c:v>304.54500000000002</c:v>
                </c:pt>
                <c:pt idx="1">
                  <c:v>305.17599999999999</c:v>
                </c:pt>
                <c:pt idx="2">
                  <c:v>305.85300000000001</c:v>
                </c:pt>
                <c:pt idx="3">
                  <c:v>306.55499999999989</c:v>
                </c:pt>
                <c:pt idx="4">
                  <c:v>307.267</c:v>
                </c:pt>
                <c:pt idx="5">
                  <c:v>307.98299999999978</c:v>
                </c:pt>
                <c:pt idx="6">
                  <c:v>308.70099999999991</c:v>
                </c:pt>
                <c:pt idx="7">
                  <c:v>309.41999999999979</c:v>
                </c:pt>
                <c:pt idx="8">
                  <c:v>310.137</c:v>
                </c:pt>
                <c:pt idx="9">
                  <c:v>310.84699999999992</c:v>
                </c:pt>
                <c:pt idx="10">
                  <c:v>311.55</c:v>
                </c:pt>
                <c:pt idx="11">
                  <c:v>312.255</c:v>
                </c:pt>
                <c:pt idx="12">
                  <c:v>312.96299999999991</c:v>
                </c:pt>
                <c:pt idx="13">
                  <c:v>313.673</c:v>
                </c:pt>
                <c:pt idx="14">
                  <c:v>314.38599999999991</c:v>
                </c:pt>
                <c:pt idx="15">
                  <c:v>315.09399999999982</c:v>
                </c:pt>
                <c:pt idx="16">
                  <c:v>315.79399999999981</c:v>
                </c:pt>
                <c:pt idx="17">
                  <c:v>316.4939999999998</c:v>
                </c:pt>
                <c:pt idx="18">
                  <c:v>317.19299999999993</c:v>
                </c:pt>
                <c:pt idx="19">
                  <c:v>317.89599999999979</c:v>
                </c:pt>
                <c:pt idx="20">
                  <c:v>318.60500000000002</c:v>
                </c:pt>
                <c:pt idx="21">
                  <c:v>319.31099999999992</c:v>
                </c:pt>
                <c:pt idx="22">
                  <c:v>320.01499999999999</c:v>
                </c:pt>
                <c:pt idx="23">
                  <c:v>320.72599999999977</c:v>
                </c:pt>
                <c:pt idx="24">
                  <c:v>321.43799999999982</c:v>
                </c:pt>
                <c:pt idx="25">
                  <c:v>322.15100000000001</c:v>
                </c:pt>
                <c:pt idx="26">
                  <c:v>322.86399999999992</c:v>
                </c:pt>
                <c:pt idx="27">
                  <c:v>323.57899999999978</c:v>
                </c:pt>
                <c:pt idx="28">
                  <c:v>324.29899999999981</c:v>
                </c:pt>
                <c:pt idx="29">
                  <c:v>325.024</c:v>
                </c:pt>
                <c:pt idx="30">
                  <c:v>325.75099999999992</c:v>
                </c:pt>
                <c:pt idx="31">
                  <c:v>326.47799999999978</c:v>
                </c:pt>
                <c:pt idx="32">
                  <c:v>327.20399999999978</c:v>
                </c:pt>
                <c:pt idx="33">
                  <c:v>327.93499999999977</c:v>
                </c:pt>
                <c:pt idx="34">
                  <c:v>328.66899999999993</c:v>
                </c:pt>
                <c:pt idx="35">
                  <c:v>329.40299999999979</c:v>
                </c:pt>
                <c:pt idx="36">
                  <c:v>330.14</c:v>
                </c:pt>
                <c:pt idx="37">
                  <c:v>330.87599999999992</c:v>
                </c:pt>
                <c:pt idx="38">
                  <c:v>331.61099999999999</c:v>
                </c:pt>
                <c:pt idx="39">
                  <c:v>332.34800000000001</c:v>
                </c:pt>
                <c:pt idx="40">
                  <c:v>333.08599999999979</c:v>
                </c:pt>
                <c:pt idx="41">
                  <c:v>333.82399999999978</c:v>
                </c:pt>
                <c:pt idx="42">
                  <c:v>334.55899999999991</c:v>
                </c:pt>
                <c:pt idx="43">
                  <c:v>335.29599999999982</c:v>
                </c:pt>
                <c:pt idx="44">
                  <c:v>336.03999999999979</c:v>
                </c:pt>
                <c:pt idx="45">
                  <c:v>336.78</c:v>
                </c:pt>
                <c:pt idx="46">
                  <c:v>337.51799999999992</c:v>
                </c:pt>
                <c:pt idx="47">
                  <c:v>338.25699999999978</c:v>
                </c:pt>
                <c:pt idx="48">
                  <c:v>338.99599999999981</c:v>
                </c:pt>
                <c:pt idx="49">
                  <c:v>339.73399999999981</c:v>
                </c:pt>
                <c:pt idx="50">
                  <c:v>340.47499999999991</c:v>
                </c:pt>
                <c:pt idx="51">
                  <c:v>341.21899999999982</c:v>
                </c:pt>
                <c:pt idx="52">
                  <c:v>341.96499999999992</c:v>
                </c:pt>
                <c:pt idx="53">
                  <c:v>342.71199999999982</c:v>
                </c:pt>
                <c:pt idx="54">
                  <c:v>343.45299999999992</c:v>
                </c:pt>
                <c:pt idx="55">
                  <c:v>344.19099999999992</c:v>
                </c:pt>
                <c:pt idx="56">
                  <c:v>344.93299999999982</c:v>
                </c:pt>
                <c:pt idx="57">
                  <c:v>345.67399999999992</c:v>
                </c:pt>
                <c:pt idx="58">
                  <c:v>346.41999999999979</c:v>
                </c:pt>
                <c:pt idx="59">
                  <c:v>347.166</c:v>
                </c:pt>
                <c:pt idx="60">
                  <c:v>347.90999999999991</c:v>
                </c:pt>
                <c:pt idx="61">
                  <c:v>348.65599999999989</c:v>
                </c:pt>
                <c:pt idx="62">
                  <c:v>349.40199999999982</c:v>
                </c:pt>
                <c:pt idx="63">
                  <c:v>350.15</c:v>
                </c:pt>
                <c:pt idx="64">
                  <c:v>350.89699999999982</c:v>
                </c:pt>
                <c:pt idx="65">
                  <c:v>351.64499999999998</c:v>
                </c:pt>
                <c:pt idx="66">
                  <c:v>352.39099999999979</c:v>
                </c:pt>
                <c:pt idx="67">
                  <c:v>353.14400000000001</c:v>
                </c:pt>
                <c:pt idx="68">
                  <c:v>353.892</c:v>
                </c:pt>
                <c:pt idx="69">
                  <c:v>354.63799999999992</c:v>
                </c:pt>
                <c:pt idx="70">
                  <c:v>355.38699999999977</c:v>
                </c:pt>
                <c:pt idx="71">
                  <c:v>356.13499999999999</c:v>
                </c:pt>
                <c:pt idx="72">
                  <c:v>356.88900000000001</c:v>
                </c:pt>
                <c:pt idx="73">
                  <c:v>357.64499999999998</c:v>
                </c:pt>
                <c:pt idx="74">
                  <c:v>358.39799999999991</c:v>
                </c:pt>
                <c:pt idx="75">
                  <c:v>359.15199999999999</c:v>
                </c:pt>
                <c:pt idx="76">
                  <c:v>359.90299999999979</c:v>
                </c:pt>
                <c:pt idx="77">
                  <c:v>360.654</c:v>
                </c:pt>
                <c:pt idx="78">
                  <c:v>361.399</c:v>
                </c:pt>
                <c:pt idx="79">
                  <c:v>362.14</c:v>
                </c:pt>
                <c:pt idx="80">
                  <c:v>362.87599999999992</c:v>
                </c:pt>
                <c:pt idx="81">
                  <c:v>363.60599999999999</c:v>
                </c:pt>
                <c:pt idx="82">
                  <c:v>364.33199999999982</c:v>
                </c:pt>
                <c:pt idx="83">
                  <c:v>365.05899999999991</c:v>
                </c:pt>
                <c:pt idx="84">
                  <c:v>365.78899999999982</c:v>
                </c:pt>
                <c:pt idx="85">
                  <c:v>366.51499999999999</c:v>
                </c:pt>
                <c:pt idx="86">
                  <c:v>367.23599999999982</c:v>
                </c:pt>
                <c:pt idx="87">
                  <c:v>367.95699999999982</c:v>
                </c:pt>
                <c:pt idx="88">
                  <c:v>368.67599999999999</c:v>
                </c:pt>
                <c:pt idx="89">
                  <c:v>369.39699999999982</c:v>
                </c:pt>
                <c:pt idx="90">
                  <c:v>370.11899999999991</c:v>
                </c:pt>
                <c:pt idx="91">
                  <c:v>370.84199999999993</c:v>
                </c:pt>
                <c:pt idx="92">
                  <c:v>371.56399999999991</c:v>
                </c:pt>
                <c:pt idx="93">
                  <c:v>372.28499999999991</c:v>
                </c:pt>
                <c:pt idx="94">
                  <c:v>373.01</c:v>
                </c:pt>
                <c:pt idx="95">
                  <c:v>373.72899999999981</c:v>
                </c:pt>
                <c:pt idx="96">
                  <c:v>374.44499999999999</c:v>
                </c:pt>
                <c:pt idx="97">
                  <c:v>375.166</c:v>
                </c:pt>
                <c:pt idx="98">
                  <c:v>375.88599999999991</c:v>
                </c:pt>
                <c:pt idx="99">
                  <c:v>376.60500000000002</c:v>
                </c:pt>
                <c:pt idx="100">
                  <c:v>377.32099999999991</c:v>
                </c:pt>
                <c:pt idx="101">
                  <c:v>378.03499999999991</c:v>
                </c:pt>
                <c:pt idx="102">
                  <c:v>378.74599999999992</c:v>
                </c:pt>
                <c:pt idx="103">
                  <c:v>379.45799999999991</c:v>
                </c:pt>
                <c:pt idx="104">
                  <c:v>380.16899999999993</c:v>
                </c:pt>
                <c:pt idx="105">
                  <c:v>380.88</c:v>
                </c:pt>
                <c:pt idx="106">
                  <c:v>381.59</c:v>
                </c:pt>
                <c:pt idx="107">
                  <c:v>382.29899999999981</c:v>
                </c:pt>
                <c:pt idx="108">
                  <c:v>383.00599999999991</c:v>
                </c:pt>
                <c:pt idx="109">
                  <c:v>383.71499999999992</c:v>
                </c:pt>
                <c:pt idx="110">
                  <c:v>384.43299999999982</c:v>
                </c:pt>
                <c:pt idx="111">
                  <c:v>385.18199999999979</c:v>
                </c:pt>
                <c:pt idx="112">
                  <c:v>385.9989999999998</c:v>
                </c:pt>
                <c:pt idx="113">
                  <c:v>386.846</c:v>
                </c:pt>
                <c:pt idx="114">
                  <c:v>387.71199999999982</c:v>
                </c:pt>
                <c:pt idx="115">
                  <c:v>388.58899999999983</c:v>
                </c:pt>
                <c:pt idx="116">
                  <c:v>389.46299999999991</c:v>
                </c:pt>
                <c:pt idx="117">
                  <c:v>390.34399999999999</c:v>
                </c:pt>
                <c:pt idx="118">
                  <c:v>391.22799999999978</c:v>
                </c:pt>
                <c:pt idx="119">
                  <c:v>392.11099999999999</c:v>
                </c:pt>
                <c:pt idx="120">
                  <c:v>392.99599999999981</c:v>
                </c:pt>
                <c:pt idx="121">
                  <c:v>393.88</c:v>
                </c:pt>
                <c:pt idx="122">
                  <c:v>394.76099999999991</c:v>
                </c:pt>
                <c:pt idx="123">
                  <c:v>395.64</c:v>
                </c:pt>
                <c:pt idx="124">
                  <c:v>396.51400000000001</c:v>
                </c:pt>
                <c:pt idx="125">
                  <c:v>397.38900000000001</c:v>
                </c:pt>
                <c:pt idx="126">
                  <c:v>398.267</c:v>
                </c:pt>
                <c:pt idx="127">
                  <c:v>399.15300000000002</c:v>
                </c:pt>
                <c:pt idx="128">
                  <c:v>400.03999999999979</c:v>
                </c:pt>
                <c:pt idx="129">
                  <c:v>400.92499999999978</c:v>
                </c:pt>
                <c:pt idx="130">
                  <c:v>401.81200000000001</c:v>
                </c:pt>
                <c:pt idx="131">
                  <c:v>402.69399999999979</c:v>
                </c:pt>
                <c:pt idx="132">
                  <c:v>403.56899999999979</c:v>
                </c:pt>
                <c:pt idx="133">
                  <c:v>404.43899999999979</c:v>
                </c:pt>
                <c:pt idx="134">
                  <c:v>405.30700000000002</c:v>
                </c:pt>
                <c:pt idx="135">
                  <c:v>406.178</c:v>
                </c:pt>
                <c:pt idx="136">
                  <c:v>407.05</c:v>
                </c:pt>
                <c:pt idx="137">
                  <c:v>407.9219999999998</c:v>
                </c:pt>
                <c:pt idx="138">
                  <c:v>408.79299999999978</c:v>
                </c:pt>
                <c:pt idx="139">
                  <c:v>409.67</c:v>
                </c:pt>
                <c:pt idx="140">
                  <c:v>410.548</c:v>
                </c:pt>
                <c:pt idx="141">
                  <c:v>411.42699999999979</c:v>
                </c:pt>
                <c:pt idx="142">
                  <c:v>412.2969999999998</c:v>
                </c:pt>
                <c:pt idx="143">
                  <c:v>413.16099999999989</c:v>
                </c:pt>
                <c:pt idx="144">
                  <c:v>414.03099999999978</c:v>
                </c:pt>
                <c:pt idx="145">
                  <c:v>414.90099999999978</c:v>
                </c:pt>
                <c:pt idx="146">
                  <c:v>415.77</c:v>
                </c:pt>
                <c:pt idx="147">
                  <c:v>416.64</c:v>
                </c:pt>
                <c:pt idx="148">
                  <c:v>417.50900000000001</c:v>
                </c:pt>
                <c:pt idx="149">
                  <c:v>418.375</c:v>
                </c:pt>
                <c:pt idx="150">
                  <c:v>419.24099999999999</c:v>
                </c:pt>
                <c:pt idx="151">
                  <c:v>420.09999999999991</c:v>
                </c:pt>
                <c:pt idx="152">
                  <c:v>420.96</c:v>
                </c:pt>
                <c:pt idx="153">
                  <c:v>421.822</c:v>
                </c:pt>
                <c:pt idx="154">
                  <c:v>422.69200000000001</c:v>
                </c:pt>
                <c:pt idx="155">
                  <c:v>423.56499999999988</c:v>
                </c:pt>
                <c:pt idx="156">
                  <c:v>424.43700000000001</c:v>
                </c:pt>
                <c:pt idx="157">
                  <c:v>425.30899999999991</c:v>
                </c:pt>
                <c:pt idx="158">
                  <c:v>426.17699999999991</c:v>
                </c:pt>
                <c:pt idx="159">
                  <c:v>427.04199999999992</c:v>
                </c:pt>
                <c:pt idx="160">
                  <c:v>427.90800000000002</c:v>
                </c:pt>
                <c:pt idx="161">
                  <c:v>428.77599999999978</c:v>
                </c:pt>
                <c:pt idx="162">
                  <c:v>429.64600000000002</c:v>
                </c:pt>
                <c:pt idx="163">
                  <c:v>430.51299999999992</c:v>
                </c:pt>
                <c:pt idx="164">
                  <c:v>431.38699999999977</c:v>
                </c:pt>
                <c:pt idx="165">
                  <c:v>432.25699999999978</c:v>
                </c:pt>
                <c:pt idx="166">
                  <c:v>433.12099999999992</c:v>
                </c:pt>
                <c:pt idx="167">
                  <c:v>433.99299999999982</c:v>
                </c:pt>
                <c:pt idx="168">
                  <c:v>434.86500000000001</c:v>
                </c:pt>
                <c:pt idx="169">
                  <c:v>435.7369999999998</c:v>
                </c:pt>
                <c:pt idx="170">
                  <c:v>436.61</c:v>
                </c:pt>
                <c:pt idx="171">
                  <c:v>437.4869999999998</c:v>
                </c:pt>
                <c:pt idx="172">
                  <c:v>438.36099999999999</c:v>
                </c:pt>
                <c:pt idx="173">
                  <c:v>439.23099999999982</c:v>
                </c:pt>
                <c:pt idx="174">
                  <c:v>440.10199999999992</c:v>
                </c:pt>
                <c:pt idx="175">
                  <c:v>440.97599999999977</c:v>
                </c:pt>
                <c:pt idx="176">
                  <c:v>441.85199999999992</c:v>
                </c:pt>
                <c:pt idx="177">
                  <c:v>442.73</c:v>
                </c:pt>
                <c:pt idx="178">
                  <c:v>443.61</c:v>
                </c:pt>
                <c:pt idx="179">
                  <c:v>444.49099999999981</c:v>
                </c:pt>
                <c:pt idx="180">
                  <c:v>445.37799999999999</c:v>
                </c:pt>
                <c:pt idx="181">
                  <c:v>446.26099999999991</c:v>
                </c:pt>
                <c:pt idx="182">
                  <c:v>447.14100000000002</c:v>
                </c:pt>
                <c:pt idx="183">
                  <c:v>448.01499999999999</c:v>
                </c:pt>
                <c:pt idx="184">
                  <c:v>448.88799999999992</c:v>
                </c:pt>
                <c:pt idx="185">
                  <c:v>449.76499999999999</c:v>
                </c:pt>
                <c:pt idx="186">
                  <c:v>450.64800000000002</c:v>
                </c:pt>
                <c:pt idx="187">
                  <c:v>451.52599999999978</c:v>
                </c:pt>
                <c:pt idx="188">
                  <c:v>452.39699999999982</c:v>
                </c:pt>
                <c:pt idx="189">
                  <c:v>453.26199999999977</c:v>
                </c:pt>
                <c:pt idx="190">
                  <c:v>454.12099999999992</c:v>
                </c:pt>
                <c:pt idx="191">
                  <c:v>454.98</c:v>
                </c:pt>
                <c:pt idx="192">
                  <c:v>455.83600000000001</c:v>
                </c:pt>
                <c:pt idx="193">
                  <c:v>456.68899999999991</c:v>
                </c:pt>
                <c:pt idx="194">
                  <c:v>457.53599999999977</c:v>
                </c:pt>
                <c:pt idx="195">
                  <c:v>458.38400000000001</c:v>
                </c:pt>
                <c:pt idx="196">
                  <c:v>459.23899999999981</c:v>
                </c:pt>
                <c:pt idx="197">
                  <c:v>460.09699999999981</c:v>
                </c:pt>
                <c:pt idx="198">
                  <c:v>460.94599999999991</c:v>
                </c:pt>
                <c:pt idx="199">
                  <c:v>461.78599999999977</c:v>
                </c:pt>
                <c:pt idx="200">
                  <c:v>462.62599999999992</c:v>
                </c:pt>
                <c:pt idx="201">
                  <c:v>463.46999999999991</c:v>
                </c:pt>
                <c:pt idx="202">
                  <c:v>464.31799999999993</c:v>
                </c:pt>
                <c:pt idx="203">
                  <c:v>465.17</c:v>
                </c:pt>
                <c:pt idx="204">
                  <c:v>466.02299999999991</c:v>
                </c:pt>
                <c:pt idx="205">
                  <c:v>466.87099999999992</c:v>
                </c:pt>
                <c:pt idx="206">
                  <c:v>467.71</c:v>
                </c:pt>
                <c:pt idx="207">
                  <c:v>468.54899999999992</c:v>
                </c:pt>
                <c:pt idx="208">
                  <c:v>469.39</c:v>
                </c:pt>
                <c:pt idx="209">
                  <c:v>470.23399999999981</c:v>
                </c:pt>
                <c:pt idx="210">
                  <c:v>471.07799999999992</c:v>
                </c:pt>
                <c:pt idx="211">
                  <c:v>471.91799999999978</c:v>
                </c:pt>
                <c:pt idx="212">
                  <c:v>472.76299999999992</c:v>
                </c:pt>
                <c:pt idx="213">
                  <c:v>473.61</c:v>
                </c:pt>
                <c:pt idx="214">
                  <c:v>474.46100000000001</c:v>
                </c:pt>
                <c:pt idx="215">
                  <c:v>475.31299999999999</c:v>
                </c:pt>
                <c:pt idx="216">
                  <c:v>476.16399999999999</c:v>
                </c:pt>
                <c:pt idx="217">
                  <c:v>477.01099999999991</c:v>
                </c:pt>
                <c:pt idx="218">
                  <c:v>477.85</c:v>
                </c:pt>
                <c:pt idx="219">
                  <c:v>478.68799999999999</c:v>
                </c:pt>
                <c:pt idx="220">
                  <c:v>479.52699999999982</c:v>
                </c:pt>
                <c:pt idx="221">
                  <c:v>480.36299999999989</c:v>
                </c:pt>
                <c:pt idx="222">
                  <c:v>481.2</c:v>
                </c:pt>
                <c:pt idx="223">
                  <c:v>482.04199999999992</c:v>
                </c:pt>
                <c:pt idx="224">
                  <c:v>482.88599999999991</c:v>
                </c:pt>
                <c:pt idx="225">
                  <c:v>483.74</c:v>
                </c:pt>
                <c:pt idx="226">
                  <c:v>484.59499999999991</c:v>
                </c:pt>
                <c:pt idx="227">
                  <c:v>485.44599999999991</c:v>
                </c:pt>
                <c:pt idx="228">
                  <c:v>486.28899999999982</c:v>
                </c:pt>
                <c:pt idx="229">
                  <c:v>487.13099999999991</c:v>
                </c:pt>
                <c:pt idx="230">
                  <c:v>487.97599999999977</c:v>
                </c:pt>
                <c:pt idx="231">
                  <c:v>488.81899999999979</c:v>
                </c:pt>
                <c:pt idx="232">
                  <c:v>489.65899999999999</c:v>
                </c:pt>
                <c:pt idx="233">
                  <c:v>490.4939999999998</c:v>
                </c:pt>
                <c:pt idx="234">
                  <c:v>491.32599999999991</c:v>
                </c:pt>
                <c:pt idx="235">
                  <c:v>492.15499999999997</c:v>
                </c:pt>
                <c:pt idx="236">
                  <c:v>492.98500000000001</c:v>
                </c:pt>
                <c:pt idx="237">
                  <c:v>493.81399999999991</c:v>
                </c:pt>
                <c:pt idx="238">
                  <c:v>494.64499999999998</c:v>
                </c:pt>
                <c:pt idx="239">
                  <c:v>495.47899999999981</c:v>
                </c:pt>
                <c:pt idx="240">
                  <c:v>496.30999999999989</c:v>
                </c:pt>
                <c:pt idx="241">
                  <c:v>497.13699999999977</c:v>
                </c:pt>
                <c:pt idx="242">
                  <c:v>497.96899999999982</c:v>
                </c:pt>
                <c:pt idx="243">
                  <c:v>498.80700000000002</c:v>
                </c:pt>
                <c:pt idx="244">
                  <c:v>499.65</c:v>
                </c:pt>
                <c:pt idx="245">
                  <c:v>500.4939999999998</c:v>
                </c:pt>
                <c:pt idx="246">
                  <c:v>501.33699999999982</c:v>
                </c:pt>
                <c:pt idx="247">
                  <c:v>502.18099999999993</c:v>
                </c:pt>
                <c:pt idx="248">
                  <c:v>503.02299999999991</c:v>
                </c:pt>
                <c:pt idx="249">
                  <c:v>503.86099999999999</c:v>
                </c:pt>
                <c:pt idx="250">
                  <c:v>504.69599999999991</c:v>
                </c:pt>
                <c:pt idx="251">
                  <c:v>505.53499999999991</c:v>
                </c:pt>
                <c:pt idx="252">
                  <c:v>506.37599999999992</c:v>
                </c:pt>
                <c:pt idx="253">
                  <c:v>507.21699999999981</c:v>
                </c:pt>
                <c:pt idx="254">
                  <c:v>508.05399999999992</c:v>
                </c:pt>
                <c:pt idx="255">
                  <c:v>508.88599999999991</c:v>
                </c:pt>
                <c:pt idx="256">
                  <c:v>509.72099999999978</c:v>
                </c:pt>
                <c:pt idx="257">
                  <c:v>510.55599999999993</c:v>
                </c:pt>
                <c:pt idx="258">
                  <c:v>511.38699999999977</c:v>
                </c:pt>
                <c:pt idx="259">
                  <c:v>512.21600000000001</c:v>
                </c:pt>
                <c:pt idx="260">
                  <c:v>513.04399999999998</c:v>
                </c:pt>
                <c:pt idx="261">
                  <c:v>513.875</c:v>
                </c:pt>
                <c:pt idx="262">
                  <c:v>514.70600000000002</c:v>
                </c:pt>
                <c:pt idx="263">
                  <c:v>515.53599999999972</c:v>
                </c:pt>
                <c:pt idx="264">
                  <c:v>516.36099999999976</c:v>
                </c:pt>
                <c:pt idx="265">
                  <c:v>517.18499999999995</c:v>
                </c:pt>
                <c:pt idx="266">
                  <c:v>518.01800000000003</c:v>
                </c:pt>
                <c:pt idx="267">
                  <c:v>518.85099999999977</c:v>
                </c:pt>
                <c:pt idx="268">
                  <c:v>519.68899999999996</c:v>
                </c:pt>
                <c:pt idx="269">
                  <c:v>520.53</c:v>
                </c:pt>
                <c:pt idx="270">
                  <c:v>521.37300000000005</c:v>
                </c:pt>
                <c:pt idx="271">
                  <c:v>522.21400000000006</c:v>
                </c:pt>
                <c:pt idx="272">
                  <c:v>523.05199999999968</c:v>
                </c:pt>
                <c:pt idx="273">
                  <c:v>523.88699999999972</c:v>
                </c:pt>
                <c:pt idx="274">
                  <c:v>524.72299999999996</c:v>
                </c:pt>
                <c:pt idx="275">
                  <c:v>525.55799999999977</c:v>
                </c:pt>
                <c:pt idx="276">
                  <c:v>526.39699999999971</c:v>
                </c:pt>
                <c:pt idx="277">
                  <c:v>527.23799999999972</c:v>
                </c:pt>
                <c:pt idx="278">
                  <c:v>528.08199999999999</c:v>
                </c:pt>
                <c:pt idx="279">
                  <c:v>528.928</c:v>
                </c:pt>
                <c:pt idx="280">
                  <c:v>529.774</c:v>
                </c:pt>
                <c:pt idx="281">
                  <c:v>530.61799999999971</c:v>
                </c:pt>
                <c:pt idx="282">
                  <c:v>531.45999999999981</c:v>
                </c:pt>
                <c:pt idx="283">
                  <c:v>532.30499999999972</c:v>
                </c:pt>
                <c:pt idx="284">
                  <c:v>533.15499999999997</c:v>
                </c:pt>
                <c:pt idx="285">
                  <c:v>534.00900000000001</c:v>
                </c:pt>
                <c:pt idx="286">
                  <c:v>534.86099999999976</c:v>
                </c:pt>
                <c:pt idx="287">
                  <c:v>535.70900000000006</c:v>
                </c:pt>
                <c:pt idx="288">
                  <c:v>536.55699999999979</c:v>
                </c:pt>
                <c:pt idx="289">
                  <c:v>537.40199999999982</c:v>
                </c:pt>
                <c:pt idx="290">
                  <c:v>538.24800000000005</c:v>
                </c:pt>
                <c:pt idx="291">
                  <c:v>539.09699999999998</c:v>
                </c:pt>
                <c:pt idx="292">
                  <c:v>539.94399999999996</c:v>
                </c:pt>
                <c:pt idx="293">
                  <c:v>540.78899999999999</c:v>
                </c:pt>
                <c:pt idx="294">
                  <c:v>541.63200000000006</c:v>
                </c:pt>
                <c:pt idx="295">
                  <c:v>542.47699999999998</c:v>
                </c:pt>
                <c:pt idx="296">
                  <c:v>543.32199999999978</c:v>
                </c:pt>
                <c:pt idx="297">
                  <c:v>544.16199999999981</c:v>
                </c:pt>
                <c:pt idx="298">
                  <c:v>545.00599999999997</c:v>
                </c:pt>
                <c:pt idx="299">
                  <c:v>545.84899999999971</c:v>
                </c:pt>
                <c:pt idx="300">
                  <c:v>546.6869999999999</c:v>
                </c:pt>
                <c:pt idx="301">
                  <c:v>547.52699999999982</c:v>
                </c:pt>
                <c:pt idx="302">
                  <c:v>548.36499999999978</c:v>
                </c:pt>
                <c:pt idx="303">
                  <c:v>549.20500000000004</c:v>
                </c:pt>
                <c:pt idx="304">
                  <c:v>550.04499999999996</c:v>
                </c:pt>
                <c:pt idx="305">
                  <c:v>550.88699999999972</c:v>
                </c:pt>
                <c:pt idx="306">
                  <c:v>551.72699999999998</c:v>
                </c:pt>
                <c:pt idx="307">
                  <c:v>552.56499999999983</c:v>
                </c:pt>
                <c:pt idx="308">
                  <c:v>553.40199999999982</c:v>
                </c:pt>
                <c:pt idx="309">
                  <c:v>554.24</c:v>
                </c:pt>
                <c:pt idx="310">
                  <c:v>555.07399999999996</c:v>
                </c:pt>
                <c:pt idx="311">
                  <c:v>555.9069999999997</c:v>
                </c:pt>
                <c:pt idx="312">
                  <c:v>556.74400000000003</c:v>
                </c:pt>
                <c:pt idx="313">
                  <c:v>557.57500000000005</c:v>
                </c:pt>
                <c:pt idx="314">
                  <c:v>558.404</c:v>
                </c:pt>
                <c:pt idx="315">
                  <c:v>559.22900000000004</c:v>
                </c:pt>
                <c:pt idx="316">
                  <c:v>560.05599999999981</c:v>
                </c:pt>
                <c:pt idx="317">
                  <c:v>560.88499999999999</c:v>
                </c:pt>
                <c:pt idx="318">
                  <c:v>561.72199999999998</c:v>
                </c:pt>
                <c:pt idx="319">
                  <c:v>562.56399999999996</c:v>
                </c:pt>
                <c:pt idx="320">
                  <c:v>563.40799999999967</c:v>
                </c:pt>
                <c:pt idx="321">
                  <c:v>564.25099999999998</c:v>
                </c:pt>
                <c:pt idx="322">
                  <c:v>565.08900000000006</c:v>
                </c:pt>
                <c:pt idx="323">
                  <c:v>565.92499999999973</c:v>
                </c:pt>
                <c:pt idx="324">
                  <c:v>566.76499999999999</c:v>
                </c:pt>
                <c:pt idx="325">
                  <c:v>567.61199999999997</c:v>
                </c:pt>
                <c:pt idx="326">
                  <c:v>568.45900000000006</c:v>
                </c:pt>
                <c:pt idx="327">
                  <c:v>569.30599999999981</c:v>
                </c:pt>
                <c:pt idx="328">
                  <c:v>570.149</c:v>
                </c:pt>
                <c:pt idx="329">
                  <c:v>570.99400000000003</c:v>
                </c:pt>
                <c:pt idx="330">
                  <c:v>571.84099999999967</c:v>
                </c:pt>
                <c:pt idx="331">
                  <c:v>572.68799999999999</c:v>
                </c:pt>
                <c:pt idx="332">
                  <c:v>573.53099999999972</c:v>
                </c:pt>
                <c:pt idx="333">
                  <c:v>574.38300000000004</c:v>
                </c:pt>
                <c:pt idx="334">
                  <c:v>575.23699999999997</c:v>
                </c:pt>
                <c:pt idx="335">
                  <c:v>576.09</c:v>
                </c:pt>
                <c:pt idx="336">
                  <c:v>576.93999999999983</c:v>
                </c:pt>
                <c:pt idx="337">
                  <c:v>577.79100000000005</c:v>
                </c:pt>
                <c:pt idx="338">
                  <c:v>578.6389999999999</c:v>
                </c:pt>
                <c:pt idx="339">
                  <c:v>579.48900000000003</c:v>
                </c:pt>
                <c:pt idx="340">
                  <c:v>580.34199999999976</c:v>
                </c:pt>
                <c:pt idx="341">
                  <c:v>581.19299999999998</c:v>
                </c:pt>
                <c:pt idx="342">
                  <c:v>582.04299999999967</c:v>
                </c:pt>
                <c:pt idx="343">
                  <c:v>582.89</c:v>
                </c:pt>
                <c:pt idx="344">
                  <c:v>583.73599999999999</c:v>
                </c:pt>
                <c:pt idx="345">
                  <c:v>584.58299999999997</c:v>
                </c:pt>
                <c:pt idx="346">
                  <c:v>585.43199999999979</c:v>
                </c:pt>
                <c:pt idx="347">
                  <c:v>586.28300000000002</c:v>
                </c:pt>
                <c:pt idx="348">
                  <c:v>587.13699999999972</c:v>
                </c:pt>
                <c:pt idx="349">
                  <c:v>587.99199999999996</c:v>
                </c:pt>
                <c:pt idx="350">
                  <c:v>588.84799999999962</c:v>
                </c:pt>
                <c:pt idx="351">
                  <c:v>589.70000000000005</c:v>
                </c:pt>
                <c:pt idx="352">
                  <c:v>590.55599999999981</c:v>
                </c:pt>
                <c:pt idx="353">
                  <c:v>591.41100000000006</c:v>
                </c:pt>
                <c:pt idx="354">
                  <c:v>592.27</c:v>
                </c:pt>
                <c:pt idx="355">
                  <c:v>593.13400000000001</c:v>
                </c:pt>
                <c:pt idx="356">
                  <c:v>593.99299999999971</c:v>
                </c:pt>
                <c:pt idx="357">
                  <c:v>594.84299999999962</c:v>
                </c:pt>
                <c:pt idx="358">
                  <c:v>595.69399999999996</c:v>
                </c:pt>
                <c:pt idx="359">
                  <c:v>596.54099999999971</c:v>
                </c:pt>
                <c:pt idx="360">
                  <c:v>597.38599999999997</c:v>
                </c:pt>
                <c:pt idx="361">
                  <c:v>598.23400000000004</c:v>
                </c:pt>
                <c:pt idx="362">
                  <c:v>599.08600000000001</c:v>
                </c:pt>
                <c:pt idx="363">
                  <c:v>599.93799999999976</c:v>
                </c:pt>
                <c:pt idx="364">
                  <c:v>600.79200000000003</c:v>
                </c:pt>
                <c:pt idx="365">
                  <c:v>601.64599999999996</c:v>
                </c:pt>
                <c:pt idx="366">
                  <c:v>602.5029999999997</c:v>
                </c:pt>
                <c:pt idx="367">
                  <c:v>603.3589999999997</c:v>
                </c:pt>
                <c:pt idx="368">
                  <c:v>604.21299999999997</c:v>
                </c:pt>
                <c:pt idx="369">
                  <c:v>605.06399999999996</c:v>
                </c:pt>
                <c:pt idx="370">
                  <c:v>605.91599999999971</c:v>
                </c:pt>
                <c:pt idx="371">
                  <c:v>606.76699999999983</c:v>
                </c:pt>
                <c:pt idx="372">
                  <c:v>607.61400000000003</c:v>
                </c:pt>
                <c:pt idx="373">
                  <c:v>608.45699999999977</c:v>
                </c:pt>
                <c:pt idx="374">
                  <c:v>609.30499999999972</c:v>
                </c:pt>
                <c:pt idx="375">
                  <c:v>610.15499999999997</c:v>
                </c:pt>
                <c:pt idx="376">
                  <c:v>611.01</c:v>
                </c:pt>
                <c:pt idx="377">
                  <c:v>611.86899999999969</c:v>
                </c:pt>
                <c:pt idx="378">
                  <c:v>612.72400000000005</c:v>
                </c:pt>
                <c:pt idx="379">
                  <c:v>613.58400000000006</c:v>
                </c:pt>
                <c:pt idx="380">
                  <c:v>614.43899999999996</c:v>
                </c:pt>
                <c:pt idx="381">
                  <c:v>615.29200000000003</c:v>
                </c:pt>
                <c:pt idx="382">
                  <c:v>616.14599999999996</c:v>
                </c:pt>
                <c:pt idx="383">
                  <c:v>617.00099999999998</c:v>
                </c:pt>
                <c:pt idx="384">
                  <c:v>617.85699999999974</c:v>
                </c:pt>
                <c:pt idx="385">
                  <c:v>618.71299999999997</c:v>
                </c:pt>
                <c:pt idx="386">
                  <c:v>619.56699999999978</c:v>
                </c:pt>
                <c:pt idx="387">
                  <c:v>620.41599999999971</c:v>
                </c:pt>
                <c:pt idx="388">
                  <c:v>621.27</c:v>
                </c:pt>
                <c:pt idx="389">
                  <c:v>622.13099999999997</c:v>
                </c:pt>
                <c:pt idx="390">
                  <c:v>622.99299999999971</c:v>
                </c:pt>
                <c:pt idx="391">
                  <c:v>623.85699999999974</c:v>
                </c:pt>
                <c:pt idx="392">
                  <c:v>624.71799999999996</c:v>
                </c:pt>
                <c:pt idx="393">
                  <c:v>625.577</c:v>
                </c:pt>
                <c:pt idx="394">
                  <c:v>626.43599999999969</c:v>
                </c:pt>
                <c:pt idx="395">
                  <c:v>627.29399999999998</c:v>
                </c:pt>
                <c:pt idx="396">
                  <c:v>628.15099999999973</c:v>
                </c:pt>
                <c:pt idx="397">
                  <c:v>629.00400000000002</c:v>
                </c:pt>
                <c:pt idx="398">
                  <c:v>629.86399999999981</c:v>
                </c:pt>
                <c:pt idx="399">
                  <c:v>630.72400000000005</c:v>
                </c:pt>
                <c:pt idx="400">
                  <c:v>631.58000000000004</c:v>
                </c:pt>
                <c:pt idx="401">
                  <c:v>632.43699999999967</c:v>
                </c:pt>
                <c:pt idx="402">
                  <c:v>633.29200000000003</c:v>
                </c:pt>
                <c:pt idx="403">
                  <c:v>634.1569999999997</c:v>
                </c:pt>
                <c:pt idx="404">
                  <c:v>635.01900000000001</c:v>
                </c:pt>
                <c:pt idx="405">
                  <c:v>635.875</c:v>
                </c:pt>
                <c:pt idx="406">
                  <c:v>636.73099999999999</c:v>
                </c:pt>
                <c:pt idx="407">
                  <c:v>637.58799999999997</c:v>
                </c:pt>
                <c:pt idx="408">
                  <c:v>638.44299999999976</c:v>
                </c:pt>
                <c:pt idx="409">
                  <c:v>639.29999999999995</c:v>
                </c:pt>
                <c:pt idx="410">
                  <c:v>640.16</c:v>
                </c:pt>
                <c:pt idx="411">
                  <c:v>641.024</c:v>
                </c:pt>
                <c:pt idx="412">
                  <c:v>641.88499999999999</c:v>
                </c:pt>
                <c:pt idx="413">
                  <c:v>642.74599999999998</c:v>
                </c:pt>
                <c:pt idx="414">
                  <c:v>643.60299999999972</c:v>
                </c:pt>
                <c:pt idx="415">
                  <c:v>644.45799999999974</c:v>
                </c:pt>
                <c:pt idx="416">
                  <c:v>645.31199999999967</c:v>
                </c:pt>
                <c:pt idx="417">
                  <c:v>646.16300000000001</c:v>
                </c:pt>
                <c:pt idx="418">
                  <c:v>647.01</c:v>
                </c:pt>
                <c:pt idx="419">
                  <c:v>647.85699999999974</c:v>
                </c:pt>
                <c:pt idx="420">
                  <c:v>648.70799999999997</c:v>
                </c:pt>
                <c:pt idx="421">
                  <c:v>649.56099999999969</c:v>
                </c:pt>
                <c:pt idx="422">
                  <c:v>650.41399999999999</c:v>
                </c:pt>
                <c:pt idx="423">
                  <c:v>651.26199999999972</c:v>
                </c:pt>
                <c:pt idx="424">
                  <c:v>652.1099999999999</c:v>
                </c:pt>
                <c:pt idx="425">
                  <c:v>652.95900000000006</c:v>
                </c:pt>
                <c:pt idx="426">
                  <c:v>653.80699999999979</c:v>
                </c:pt>
                <c:pt idx="427">
                  <c:v>654.654</c:v>
                </c:pt>
                <c:pt idx="428">
                  <c:v>655.50400000000002</c:v>
                </c:pt>
                <c:pt idx="429">
                  <c:v>656.36099999999976</c:v>
                </c:pt>
                <c:pt idx="430">
                  <c:v>657.21799999999996</c:v>
                </c:pt>
                <c:pt idx="431">
                  <c:v>658.07100000000003</c:v>
                </c:pt>
                <c:pt idx="432">
                  <c:v>658.92499999999973</c:v>
                </c:pt>
                <c:pt idx="433">
                  <c:v>659.779</c:v>
                </c:pt>
                <c:pt idx="434">
                  <c:v>660.63400000000001</c:v>
                </c:pt>
                <c:pt idx="435">
                  <c:v>661.49</c:v>
                </c:pt>
                <c:pt idx="436">
                  <c:v>662.34599999999978</c:v>
                </c:pt>
                <c:pt idx="437">
                  <c:v>663.202</c:v>
                </c:pt>
                <c:pt idx="438">
                  <c:v>664.05599999999981</c:v>
                </c:pt>
                <c:pt idx="439">
                  <c:v>664.90599999999972</c:v>
                </c:pt>
                <c:pt idx="440">
                  <c:v>665.755</c:v>
                </c:pt>
                <c:pt idx="441">
                  <c:v>666.6099999999999</c:v>
                </c:pt>
                <c:pt idx="442">
                  <c:v>667.46899999999982</c:v>
                </c:pt>
                <c:pt idx="443">
                  <c:v>668.32799999999975</c:v>
                </c:pt>
                <c:pt idx="444">
                  <c:v>669.18899999999996</c:v>
                </c:pt>
                <c:pt idx="445">
                  <c:v>670.05599999999981</c:v>
                </c:pt>
                <c:pt idx="446">
                  <c:v>670.928</c:v>
                </c:pt>
                <c:pt idx="447">
                  <c:v>671.798</c:v>
                </c:pt>
                <c:pt idx="448">
                  <c:v>672.66199999999981</c:v>
                </c:pt>
                <c:pt idx="449">
                  <c:v>673.52099999999996</c:v>
                </c:pt>
                <c:pt idx="450">
                  <c:v>674.375</c:v>
                </c:pt>
                <c:pt idx="451">
                  <c:v>675.22799999999972</c:v>
                </c:pt>
                <c:pt idx="452">
                  <c:v>676.08199999999999</c:v>
                </c:pt>
                <c:pt idx="453">
                  <c:v>676.93799999999976</c:v>
                </c:pt>
                <c:pt idx="454">
                  <c:v>677.79499999999996</c:v>
                </c:pt>
                <c:pt idx="455">
                  <c:v>678.6569999999997</c:v>
                </c:pt>
                <c:pt idx="456">
                  <c:v>679.51900000000001</c:v>
                </c:pt>
                <c:pt idx="457">
                  <c:v>680.3779999999997</c:v>
                </c:pt>
                <c:pt idx="458">
                  <c:v>681.23400000000004</c:v>
                </c:pt>
                <c:pt idx="459">
                  <c:v>682.09199999999998</c:v>
                </c:pt>
                <c:pt idx="460">
                  <c:v>682.94999999999982</c:v>
                </c:pt>
                <c:pt idx="461">
                  <c:v>683.81399999999996</c:v>
                </c:pt>
                <c:pt idx="462">
                  <c:v>684.67499999999995</c:v>
                </c:pt>
                <c:pt idx="463">
                  <c:v>685.53399999999999</c:v>
                </c:pt>
                <c:pt idx="464">
                  <c:v>686.39499999999998</c:v>
                </c:pt>
                <c:pt idx="465">
                  <c:v>687.25599999999997</c:v>
                </c:pt>
                <c:pt idx="466">
                  <c:v>688.11699999999996</c:v>
                </c:pt>
                <c:pt idx="467">
                  <c:v>688.971</c:v>
                </c:pt>
                <c:pt idx="468">
                  <c:v>689.82099999999969</c:v>
                </c:pt>
                <c:pt idx="469">
                  <c:v>690.66799999999967</c:v>
                </c:pt>
                <c:pt idx="470">
                  <c:v>691.51499999999999</c:v>
                </c:pt>
                <c:pt idx="471">
                  <c:v>692.36599999999976</c:v>
                </c:pt>
                <c:pt idx="472">
                  <c:v>693.22400000000005</c:v>
                </c:pt>
                <c:pt idx="473">
                  <c:v>694.08500000000004</c:v>
                </c:pt>
                <c:pt idx="474">
                  <c:v>694.93999999999983</c:v>
                </c:pt>
                <c:pt idx="475">
                  <c:v>695.79299999999989</c:v>
                </c:pt>
                <c:pt idx="476">
                  <c:v>696.64300000000003</c:v>
                </c:pt>
                <c:pt idx="477">
                  <c:v>697.49099999999999</c:v>
                </c:pt>
                <c:pt idx="478">
                  <c:v>698.34299999999962</c:v>
                </c:pt>
                <c:pt idx="479">
                  <c:v>699.19600000000003</c:v>
                </c:pt>
                <c:pt idx="480">
                  <c:v>700.05199999999968</c:v>
                </c:pt>
                <c:pt idx="481">
                  <c:v>700.91199999999981</c:v>
                </c:pt>
                <c:pt idx="482">
                  <c:v>701.76599999999996</c:v>
                </c:pt>
                <c:pt idx="483">
                  <c:v>702.61599999999999</c:v>
                </c:pt>
                <c:pt idx="484">
                  <c:v>703.46599999999967</c:v>
                </c:pt>
                <c:pt idx="485">
                  <c:v>704.31499999999983</c:v>
                </c:pt>
                <c:pt idx="486">
                  <c:v>705.16699999999969</c:v>
                </c:pt>
                <c:pt idx="487">
                  <c:v>706.024</c:v>
                </c:pt>
                <c:pt idx="488">
                  <c:v>706.8779999999997</c:v>
                </c:pt>
                <c:pt idx="489">
                  <c:v>707.73299999999972</c:v>
                </c:pt>
                <c:pt idx="490">
                  <c:v>708.58500000000004</c:v>
                </c:pt>
                <c:pt idx="491">
                  <c:v>709.43699999999967</c:v>
                </c:pt>
                <c:pt idx="492">
                  <c:v>710.29</c:v>
                </c:pt>
                <c:pt idx="493">
                  <c:v>711.14300000000003</c:v>
                </c:pt>
                <c:pt idx="494">
                  <c:v>711.995</c:v>
                </c:pt>
                <c:pt idx="495">
                  <c:v>712.84699999999975</c:v>
                </c:pt>
                <c:pt idx="496">
                  <c:v>713.702</c:v>
                </c:pt>
                <c:pt idx="497">
                  <c:v>714.55599999999981</c:v>
                </c:pt>
                <c:pt idx="498">
                  <c:v>715.41199999999981</c:v>
                </c:pt>
                <c:pt idx="499">
                  <c:v>716.27300000000002</c:v>
                </c:pt>
                <c:pt idx="500">
                  <c:v>717.12900000000002</c:v>
                </c:pt>
                <c:pt idx="501">
                  <c:v>717.98599999999999</c:v>
                </c:pt>
                <c:pt idx="502">
                  <c:v>718.84399999999982</c:v>
                </c:pt>
                <c:pt idx="503">
                  <c:v>719.70399999999995</c:v>
                </c:pt>
                <c:pt idx="504">
                  <c:v>720.55999999999983</c:v>
                </c:pt>
                <c:pt idx="505">
                  <c:v>721.41699999999969</c:v>
                </c:pt>
                <c:pt idx="506">
                  <c:v>722.27300000000002</c:v>
                </c:pt>
                <c:pt idx="507">
                  <c:v>723.12900000000002</c:v>
                </c:pt>
                <c:pt idx="508">
                  <c:v>723.98800000000006</c:v>
                </c:pt>
                <c:pt idx="509">
                  <c:v>724.84899999999971</c:v>
                </c:pt>
                <c:pt idx="510">
                  <c:v>725.71400000000006</c:v>
                </c:pt>
                <c:pt idx="511">
                  <c:v>726.577</c:v>
                </c:pt>
                <c:pt idx="512">
                  <c:v>727.44199999999978</c:v>
                </c:pt>
                <c:pt idx="513">
                  <c:v>728.30999999999983</c:v>
                </c:pt>
                <c:pt idx="514">
                  <c:v>729.17399999999998</c:v>
                </c:pt>
                <c:pt idx="515">
                  <c:v>730.03399999999999</c:v>
                </c:pt>
                <c:pt idx="516">
                  <c:v>730.89199999999983</c:v>
                </c:pt>
                <c:pt idx="517">
                  <c:v>731.75400000000002</c:v>
                </c:pt>
                <c:pt idx="518">
                  <c:v>732.61900000000003</c:v>
                </c:pt>
                <c:pt idx="519">
                  <c:v>733.48699999999997</c:v>
                </c:pt>
                <c:pt idx="520">
                  <c:v>734.36300000000006</c:v>
                </c:pt>
                <c:pt idx="521">
                  <c:v>735.24699999999996</c:v>
                </c:pt>
                <c:pt idx="522">
                  <c:v>736.12300000000005</c:v>
                </c:pt>
                <c:pt idx="523">
                  <c:v>736.99599999999998</c:v>
                </c:pt>
                <c:pt idx="524">
                  <c:v>737.86699999999962</c:v>
                </c:pt>
                <c:pt idx="525">
                  <c:v>738.73299999999972</c:v>
                </c:pt>
                <c:pt idx="526">
                  <c:v>739.6</c:v>
                </c:pt>
                <c:pt idx="527">
                  <c:v>740.46199999999976</c:v>
                </c:pt>
                <c:pt idx="528">
                  <c:v>741.32599999999979</c:v>
                </c:pt>
                <c:pt idx="529">
                  <c:v>742.19</c:v>
                </c:pt>
                <c:pt idx="530">
                  <c:v>743.0469999999998</c:v>
                </c:pt>
                <c:pt idx="531">
                  <c:v>743.90300000000002</c:v>
                </c:pt>
                <c:pt idx="532">
                  <c:v>744.75599999999997</c:v>
                </c:pt>
                <c:pt idx="533">
                  <c:v>745.61500000000001</c:v>
                </c:pt>
                <c:pt idx="534">
                  <c:v>746.471</c:v>
                </c:pt>
                <c:pt idx="535">
                  <c:v>747.32699999999977</c:v>
                </c:pt>
                <c:pt idx="536">
                  <c:v>748.18600000000004</c:v>
                </c:pt>
                <c:pt idx="537">
                  <c:v>749.04499999999996</c:v>
                </c:pt>
                <c:pt idx="538">
                  <c:v>749.9</c:v>
                </c:pt>
                <c:pt idx="539">
                  <c:v>750.7529999999997</c:v>
                </c:pt>
                <c:pt idx="540">
                  <c:v>751.60500000000002</c:v>
                </c:pt>
                <c:pt idx="541">
                  <c:v>752.45399999999972</c:v>
                </c:pt>
                <c:pt idx="542">
                  <c:v>753.30699999999979</c:v>
                </c:pt>
                <c:pt idx="543">
                  <c:v>754.16199999999981</c:v>
                </c:pt>
                <c:pt idx="544">
                  <c:v>755.01900000000001</c:v>
                </c:pt>
                <c:pt idx="545">
                  <c:v>755.87099999999998</c:v>
                </c:pt>
                <c:pt idx="546">
                  <c:v>756.72299999999996</c:v>
                </c:pt>
                <c:pt idx="547">
                  <c:v>757.57899999999995</c:v>
                </c:pt>
                <c:pt idx="548">
                  <c:v>758.43699999999967</c:v>
                </c:pt>
                <c:pt idx="549">
                  <c:v>759.29299999999989</c:v>
                </c:pt>
                <c:pt idx="550">
                  <c:v>760.14499999999998</c:v>
                </c:pt>
                <c:pt idx="551">
                  <c:v>760.99699999999996</c:v>
                </c:pt>
                <c:pt idx="552">
                  <c:v>761.8529999999995</c:v>
                </c:pt>
                <c:pt idx="553">
                  <c:v>762.71199999999999</c:v>
                </c:pt>
                <c:pt idx="554">
                  <c:v>763.57899999999995</c:v>
                </c:pt>
                <c:pt idx="555">
                  <c:v>764.45099999999979</c:v>
                </c:pt>
                <c:pt idx="556">
                  <c:v>765.31999999999971</c:v>
                </c:pt>
                <c:pt idx="557">
                  <c:v>766.19100000000003</c:v>
                </c:pt>
                <c:pt idx="558">
                  <c:v>767.06199999999967</c:v>
                </c:pt>
                <c:pt idx="559">
                  <c:v>767.94299999999976</c:v>
                </c:pt>
                <c:pt idx="560">
                  <c:v>768.82599999999979</c:v>
                </c:pt>
                <c:pt idx="561">
                  <c:v>769.71299999999997</c:v>
                </c:pt>
                <c:pt idx="562">
                  <c:v>770.6</c:v>
                </c:pt>
                <c:pt idx="563">
                  <c:v>771.48800000000006</c:v>
                </c:pt>
                <c:pt idx="564">
                  <c:v>772.37300000000005</c:v>
                </c:pt>
                <c:pt idx="565">
                  <c:v>773.25900000000001</c:v>
                </c:pt>
                <c:pt idx="566">
                  <c:v>774.14599999999996</c:v>
                </c:pt>
                <c:pt idx="567">
                  <c:v>775.03399999999999</c:v>
                </c:pt>
                <c:pt idx="568">
                  <c:v>775.92</c:v>
                </c:pt>
                <c:pt idx="569">
                  <c:v>776.8009999999997</c:v>
                </c:pt>
                <c:pt idx="570">
                  <c:v>777.67899999999997</c:v>
                </c:pt>
                <c:pt idx="571">
                  <c:v>778.55399999999997</c:v>
                </c:pt>
                <c:pt idx="572">
                  <c:v>779.42699999999968</c:v>
                </c:pt>
                <c:pt idx="573">
                  <c:v>780.29299999999989</c:v>
                </c:pt>
                <c:pt idx="574">
                  <c:v>781.16</c:v>
                </c:pt>
                <c:pt idx="575">
                  <c:v>782.024</c:v>
                </c:pt>
                <c:pt idx="576">
                  <c:v>782.88799999999969</c:v>
                </c:pt>
                <c:pt idx="577">
                  <c:v>783.755</c:v>
                </c:pt>
                <c:pt idx="578">
                  <c:v>784.62599999999998</c:v>
                </c:pt>
                <c:pt idx="579">
                  <c:v>785.49400000000003</c:v>
                </c:pt>
                <c:pt idx="580">
                  <c:v>786.36199999999974</c:v>
                </c:pt>
                <c:pt idx="581">
                  <c:v>787.23400000000004</c:v>
                </c:pt>
                <c:pt idx="582">
                  <c:v>788.11500000000001</c:v>
                </c:pt>
                <c:pt idx="583">
                  <c:v>788.99799999999971</c:v>
                </c:pt>
                <c:pt idx="584">
                  <c:v>789.87599999999998</c:v>
                </c:pt>
                <c:pt idx="585">
                  <c:v>790.75099999999998</c:v>
                </c:pt>
                <c:pt idx="586">
                  <c:v>791.62400000000002</c:v>
                </c:pt>
                <c:pt idx="587">
                  <c:v>792.50099999999998</c:v>
                </c:pt>
                <c:pt idx="588">
                  <c:v>793.38099999999997</c:v>
                </c:pt>
                <c:pt idx="589">
                  <c:v>794.26</c:v>
                </c:pt>
                <c:pt idx="590">
                  <c:v>795.13900000000001</c:v>
                </c:pt>
                <c:pt idx="591">
                  <c:v>796.02</c:v>
                </c:pt>
                <c:pt idx="592">
                  <c:v>796.90599999999972</c:v>
                </c:pt>
                <c:pt idx="593">
                  <c:v>797.79</c:v>
                </c:pt>
                <c:pt idx="594">
                  <c:v>798.66899999999998</c:v>
                </c:pt>
                <c:pt idx="595">
                  <c:v>799.5469999999998</c:v>
                </c:pt>
                <c:pt idx="596">
                  <c:v>800.42499999999973</c:v>
                </c:pt>
                <c:pt idx="597">
                  <c:v>801.303</c:v>
                </c:pt>
                <c:pt idx="598">
                  <c:v>802.18399999999997</c:v>
                </c:pt>
                <c:pt idx="599">
                  <c:v>803.06499999999971</c:v>
                </c:pt>
                <c:pt idx="600">
                  <c:v>803.9459999999998</c:v>
                </c:pt>
                <c:pt idx="601">
                  <c:v>804.82899999999972</c:v>
                </c:pt>
                <c:pt idx="602">
                  <c:v>805.71699999999998</c:v>
                </c:pt>
                <c:pt idx="603">
                  <c:v>806.60500000000002</c:v>
                </c:pt>
                <c:pt idx="604">
                  <c:v>807.49099999999999</c:v>
                </c:pt>
                <c:pt idx="605">
                  <c:v>808.38099999999997</c:v>
                </c:pt>
                <c:pt idx="606">
                  <c:v>809.26900000000001</c:v>
                </c:pt>
                <c:pt idx="607">
                  <c:v>810.154</c:v>
                </c:pt>
                <c:pt idx="608">
                  <c:v>811.04300000000001</c:v>
                </c:pt>
                <c:pt idx="609">
                  <c:v>811.93499999999972</c:v>
                </c:pt>
                <c:pt idx="610">
                  <c:v>812.82399999999996</c:v>
                </c:pt>
                <c:pt idx="611">
                  <c:v>813.71</c:v>
                </c:pt>
                <c:pt idx="612">
                  <c:v>814.59500000000003</c:v>
                </c:pt>
                <c:pt idx="613">
                  <c:v>815.48299999999972</c:v>
                </c:pt>
                <c:pt idx="614">
                  <c:v>816.3689999999998</c:v>
                </c:pt>
                <c:pt idx="615">
                  <c:v>817.25</c:v>
                </c:pt>
                <c:pt idx="616">
                  <c:v>818.13599999999997</c:v>
                </c:pt>
                <c:pt idx="617">
                  <c:v>819.02800000000002</c:v>
                </c:pt>
                <c:pt idx="618">
                  <c:v>819.9219999999998</c:v>
                </c:pt>
                <c:pt idx="619">
                  <c:v>820.81399999999996</c:v>
                </c:pt>
                <c:pt idx="620">
                  <c:v>821.71</c:v>
                </c:pt>
                <c:pt idx="621">
                  <c:v>822.60699999999997</c:v>
                </c:pt>
                <c:pt idx="622">
                  <c:v>823.50599999999997</c:v>
                </c:pt>
                <c:pt idx="623">
                  <c:v>824.40300000000002</c:v>
                </c:pt>
                <c:pt idx="624">
                  <c:v>825.3009999999997</c:v>
                </c:pt>
                <c:pt idx="625">
                  <c:v>826.19899999999996</c:v>
                </c:pt>
                <c:pt idx="626">
                  <c:v>827.10500000000002</c:v>
                </c:pt>
                <c:pt idx="627">
                  <c:v>828.01300000000003</c:v>
                </c:pt>
                <c:pt idx="628">
                  <c:v>828.91399999999999</c:v>
                </c:pt>
                <c:pt idx="629">
                  <c:v>829.81299999999976</c:v>
                </c:pt>
                <c:pt idx="630">
                  <c:v>830.71199999999999</c:v>
                </c:pt>
                <c:pt idx="631">
                  <c:v>831.60900000000004</c:v>
                </c:pt>
                <c:pt idx="632">
                  <c:v>832.5079999999997</c:v>
                </c:pt>
                <c:pt idx="633">
                  <c:v>833.40800000000002</c:v>
                </c:pt>
                <c:pt idx="634">
                  <c:v>834.31099999999969</c:v>
                </c:pt>
                <c:pt idx="635">
                  <c:v>835.22199999999998</c:v>
                </c:pt>
                <c:pt idx="636">
                  <c:v>836.13499999999999</c:v>
                </c:pt>
                <c:pt idx="637">
                  <c:v>837.05</c:v>
                </c:pt>
                <c:pt idx="638">
                  <c:v>837.97</c:v>
                </c:pt>
                <c:pt idx="639">
                  <c:v>838.89</c:v>
                </c:pt>
                <c:pt idx="640">
                  <c:v>839.80699999999979</c:v>
                </c:pt>
                <c:pt idx="641">
                  <c:v>840.72199999999998</c:v>
                </c:pt>
                <c:pt idx="642">
                  <c:v>841.63400000000001</c:v>
                </c:pt>
                <c:pt idx="643">
                  <c:v>842.54599999999971</c:v>
                </c:pt>
                <c:pt idx="644">
                  <c:v>843.46399999999971</c:v>
                </c:pt>
                <c:pt idx="645">
                  <c:v>844.38499999999999</c:v>
                </c:pt>
                <c:pt idx="646">
                  <c:v>845.30199999999979</c:v>
                </c:pt>
                <c:pt idx="647">
                  <c:v>846.22</c:v>
                </c:pt>
                <c:pt idx="648">
                  <c:v>847.14300000000003</c:v>
                </c:pt>
                <c:pt idx="649">
                  <c:v>848.06799999999976</c:v>
                </c:pt>
                <c:pt idx="650">
                  <c:v>848.99199999999996</c:v>
                </c:pt>
                <c:pt idx="651">
                  <c:v>849.91800000000001</c:v>
                </c:pt>
                <c:pt idx="652">
                  <c:v>850.84299999999962</c:v>
                </c:pt>
                <c:pt idx="653">
                  <c:v>851.76699999999971</c:v>
                </c:pt>
                <c:pt idx="654">
                  <c:v>852.69100000000003</c:v>
                </c:pt>
                <c:pt idx="655">
                  <c:v>853.61199999999997</c:v>
                </c:pt>
                <c:pt idx="656">
                  <c:v>854.52599999999973</c:v>
                </c:pt>
                <c:pt idx="657">
                  <c:v>855.42899999999997</c:v>
                </c:pt>
                <c:pt idx="658">
                  <c:v>856.33099999999979</c:v>
                </c:pt>
                <c:pt idx="659">
                  <c:v>857.24299999999971</c:v>
                </c:pt>
                <c:pt idx="660">
                  <c:v>858.16199999999969</c:v>
                </c:pt>
                <c:pt idx="661">
                  <c:v>859.08900000000006</c:v>
                </c:pt>
                <c:pt idx="662">
                  <c:v>860.01699999999971</c:v>
                </c:pt>
                <c:pt idx="663">
                  <c:v>860.93999999999971</c:v>
                </c:pt>
                <c:pt idx="664">
                  <c:v>861.8539999999997</c:v>
                </c:pt>
                <c:pt idx="665">
                  <c:v>862.76900000000001</c:v>
                </c:pt>
                <c:pt idx="666">
                  <c:v>863.68600000000004</c:v>
                </c:pt>
                <c:pt idx="667">
                  <c:v>864.59400000000005</c:v>
                </c:pt>
                <c:pt idx="668">
                  <c:v>865.5</c:v>
                </c:pt>
                <c:pt idx="669">
                  <c:v>866.40599999999972</c:v>
                </c:pt>
                <c:pt idx="670">
                  <c:v>867.3159999999998</c:v>
                </c:pt>
                <c:pt idx="671">
                  <c:v>868.23299999999972</c:v>
                </c:pt>
                <c:pt idx="672">
                  <c:v>869.15</c:v>
                </c:pt>
                <c:pt idx="673">
                  <c:v>870.06399999999996</c:v>
                </c:pt>
                <c:pt idx="674">
                  <c:v>870.97299999999996</c:v>
                </c:pt>
                <c:pt idx="675">
                  <c:v>871.88900000000001</c:v>
                </c:pt>
                <c:pt idx="676">
                  <c:v>872.81399999999996</c:v>
                </c:pt>
                <c:pt idx="677">
                  <c:v>873.74599999999998</c:v>
                </c:pt>
                <c:pt idx="678">
                  <c:v>874.68299999999999</c:v>
                </c:pt>
                <c:pt idx="679">
                  <c:v>875.625</c:v>
                </c:pt>
                <c:pt idx="680">
                  <c:v>876.56799999999976</c:v>
                </c:pt>
                <c:pt idx="681">
                  <c:v>877.51699999999971</c:v>
                </c:pt>
                <c:pt idx="682">
                  <c:v>878.46799999999962</c:v>
                </c:pt>
                <c:pt idx="683">
                  <c:v>879.4219999999998</c:v>
                </c:pt>
                <c:pt idx="684">
                  <c:v>880.37599999999998</c:v>
                </c:pt>
                <c:pt idx="685">
                  <c:v>881.32699999999977</c:v>
                </c:pt>
                <c:pt idx="686">
                  <c:v>882.27700000000004</c:v>
                </c:pt>
                <c:pt idx="687">
                  <c:v>883.23</c:v>
                </c:pt>
                <c:pt idx="688">
                  <c:v>884.19</c:v>
                </c:pt>
                <c:pt idx="689">
                  <c:v>885.1519999999997</c:v>
                </c:pt>
                <c:pt idx="690">
                  <c:v>886.11599999999999</c:v>
                </c:pt>
                <c:pt idx="691">
                  <c:v>887.07799999999997</c:v>
                </c:pt>
                <c:pt idx="692">
                  <c:v>888.0419999999998</c:v>
                </c:pt>
                <c:pt idx="693">
                  <c:v>889.00699999999972</c:v>
                </c:pt>
                <c:pt idx="694">
                  <c:v>889.97199999999998</c:v>
                </c:pt>
                <c:pt idx="695">
                  <c:v>890.93499999999972</c:v>
                </c:pt>
                <c:pt idx="696">
                  <c:v>891.89499999999998</c:v>
                </c:pt>
                <c:pt idx="697">
                  <c:v>892.8539999999997</c:v>
                </c:pt>
                <c:pt idx="698">
                  <c:v>893.81399999999996</c:v>
                </c:pt>
                <c:pt idx="699">
                  <c:v>894.77499999999998</c:v>
                </c:pt>
                <c:pt idx="700">
                  <c:v>895.74199999999996</c:v>
                </c:pt>
                <c:pt idx="701">
                  <c:v>896.71799999999996</c:v>
                </c:pt>
                <c:pt idx="702">
                  <c:v>897.697</c:v>
                </c:pt>
                <c:pt idx="703">
                  <c:v>898.66899999999998</c:v>
                </c:pt>
                <c:pt idx="704">
                  <c:v>899.63900000000001</c:v>
                </c:pt>
                <c:pt idx="705">
                  <c:v>900.60400000000004</c:v>
                </c:pt>
                <c:pt idx="706">
                  <c:v>901.56799999999976</c:v>
                </c:pt>
                <c:pt idx="707">
                  <c:v>902.529</c:v>
                </c:pt>
                <c:pt idx="708">
                  <c:v>903.48799999999972</c:v>
                </c:pt>
                <c:pt idx="709">
                  <c:v>904.44799999999975</c:v>
                </c:pt>
                <c:pt idx="710">
                  <c:v>905.41</c:v>
                </c:pt>
                <c:pt idx="711">
                  <c:v>906.37299999999971</c:v>
                </c:pt>
                <c:pt idx="712">
                  <c:v>907.33599999999979</c:v>
                </c:pt>
                <c:pt idx="713">
                  <c:v>908.29600000000005</c:v>
                </c:pt>
                <c:pt idx="714">
                  <c:v>909.2529999999997</c:v>
                </c:pt>
                <c:pt idx="715">
                  <c:v>910.21600000000001</c:v>
                </c:pt>
                <c:pt idx="716">
                  <c:v>911.18200000000002</c:v>
                </c:pt>
                <c:pt idx="717">
                  <c:v>912.15</c:v>
                </c:pt>
                <c:pt idx="718">
                  <c:v>913.11799999999971</c:v>
                </c:pt>
                <c:pt idx="719">
                  <c:v>914.08</c:v>
                </c:pt>
                <c:pt idx="720">
                  <c:v>915.0419999999998</c:v>
                </c:pt>
                <c:pt idx="721">
                  <c:v>916.00699999999972</c:v>
                </c:pt>
                <c:pt idx="722">
                  <c:v>916.971</c:v>
                </c:pt>
                <c:pt idx="723">
                  <c:v>917.928</c:v>
                </c:pt>
                <c:pt idx="724">
                  <c:v>918.88599999999997</c:v>
                </c:pt>
                <c:pt idx="725">
                  <c:v>919.84799999999962</c:v>
                </c:pt>
                <c:pt idx="726">
                  <c:v>920.81199999999978</c:v>
                </c:pt>
                <c:pt idx="727">
                  <c:v>921.77800000000002</c:v>
                </c:pt>
                <c:pt idx="728">
                  <c:v>922.74799999999971</c:v>
                </c:pt>
                <c:pt idx="729">
                  <c:v>923.72299999999996</c:v>
                </c:pt>
                <c:pt idx="730">
                  <c:v>924.69299999999998</c:v>
                </c:pt>
                <c:pt idx="731">
                  <c:v>925.66</c:v>
                </c:pt>
                <c:pt idx="732">
                  <c:v>926.63400000000001</c:v>
                </c:pt>
                <c:pt idx="733">
                  <c:v>927.60599999999999</c:v>
                </c:pt>
                <c:pt idx="734">
                  <c:v>928.57100000000003</c:v>
                </c:pt>
                <c:pt idx="735">
                  <c:v>929.53499999999997</c:v>
                </c:pt>
                <c:pt idx="736">
                  <c:v>930.49699999999996</c:v>
                </c:pt>
                <c:pt idx="737">
                  <c:v>931.46099999999979</c:v>
                </c:pt>
                <c:pt idx="738">
                  <c:v>932.42699999999979</c:v>
                </c:pt>
                <c:pt idx="739">
                  <c:v>933.38900000000001</c:v>
                </c:pt>
                <c:pt idx="740">
                  <c:v>934.34799999999962</c:v>
                </c:pt>
                <c:pt idx="741">
                  <c:v>935.30899999999997</c:v>
                </c:pt>
                <c:pt idx="742">
                  <c:v>936.27099999999996</c:v>
                </c:pt>
                <c:pt idx="743">
                  <c:v>937.23699999999997</c:v>
                </c:pt>
                <c:pt idx="744">
                  <c:v>938.202</c:v>
                </c:pt>
                <c:pt idx="745">
                  <c:v>939.17499999999995</c:v>
                </c:pt>
                <c:pt idx="746">
                  <c:v>940.14699999999971</c:v>
                </c:pt>
                <c:pt idx="747">
                  <c:v>941.12199999999996</c:v>
                </c:pt>
                <c:pt idx="748">
                  <c:v>942.09699999999998</c:v>
                </c:pt>
                <c:pt idx="749">
                  <c:v>943.06699999999978</c:v>
                </c:pt>
                <c:pt idx="750">
                  <c:v>944.03300000000002</c:v>
                </c:pt>
                <c:pt idx="751">
                  <c:v>944.97799999999972</c:v>
                </c:pt>
                <c:pt idx="752">
                  <c:v>945.91300000000001</c:v>
                </c:pt>
                <c:pt idx="753">
                  <c:v>946.8349999999997</c:v>
                </c:pt>
                <c:pt idx="754">
                  <c:v>947.75199999999973</c:v>
                </c:pt>
                <c:pt idx="755">
                  <c:v>948.66399999999999</c:v>
                </c:pt>
                <c:pt idx="756">
                  <c:v>949.57299999999998</c:v>
                </c:pt>
                <c:pt idx="757">
                  <c:v>950.48199999999997</c:v>
                </c:pt>
                <c:pt idx="758">
                  <c:v>951.39</c:v>
                </c:pt>
                <c:pt idx="759">
                  <c:v>952.30399999999997</c:v>
                </c:pt>
                <c:pt idx="760">
                  <c:v>953.21600000000001</c:v>
                </c:pt>
                <c:pt idx="761">
                  <c:v>954.1329999999997</c:v>
                </c:pt>
                <c:pt idx="762">
                  <c:v>955.0509999999997</c:v>
                </c:pt>
                <c:pt idx="763">
                  <c:v>955.96899999999971</c:v>
                </c:pt>
                <c:pt idx="764">
                  <c:v>956.88699999999972</c:v>
                </c:pt>
                <c:pt idx="765">
                  <c:v>957.8009999999997</c:v>
                </c:pt>
                <c:pt idx="766">
                  <c:v>958.71900000000005</c:v>
                </c:pt>
                <c:pt idx="767">
                  <c:v>959.63900000000001</c:v>
                </c:pt>
                <c:pt idx="768">
                  <c:v>960.55799999999977</c:v>
                </c:pt>
                <c:pt idx="769">
                  <c:v>961.47400000000005</c:v>
                </c:pt>
                <c:pt idx="770">
                  <c:v>962.38800000000003</c:v>
                </c:pt>
                <c:pt idx="771">
                  <c:v>963.3009999999997</c:v>
                </c:pt>
                <c:pt idx="772">
                  <c:v>964.21299999999997</c:v>
                </c:pt>
                <c:pt idx="773">
                  <c:v>965.12599999999998</c:v>
                </c:pt>
                <c:pt idx="774">
                  <c:v>966.0419999999998</c:v>
                </c:pt>
                <c:pt idx="775">
                  <c:v>966.95399999999972</c:v>
                </c:pt>
                <c:pt idx="776">
                  <c:v>967.87</c:v>
                </c:pt>
                <c:pt idx="777">
                  <c:v>968.78599999999994</c:v>
                </c:pt>
                <c:pt idx="778">
                  <c:v>969.70500000000004</c:v>
                </c:pt>
                <c:pt idx="779">
                  <c:v>970.6279999999997</c:v>
                </c:pt>
                <c:pt idx="780">
                  <c:v>971.54899999999998</c:v>
                </c:pt>
                <c:pt idx="781">
                  <c:v>972.47</c:v>
                </c:pt>
                <c:pt idx="782">
                  <c:v>973.38599999999997</c:v>
                </c:pt>
                <c:pt idx="783">
                  <c:v>974.29899999999998</c:v>
                </c:pt>
                <c:pt idx="784">
                  <c:v>975.21400000000006</c:v>
                </c:pt>
                <c:pt idx="785">
                  <c:v>976.12199999999996</c:v>
                </c:pt>
                <c:pt idx="786">
                  <c:v>977.024</c:v>
                </c:pt>
                <c:pt idx="787">
                  <c:v>977.9309999999997</c:v>
                </c:pt>
                <c:pt idx="788">
                  <c:v>978.84399999999971</c:v>
                </c:pt>
                <c:pt idx="789">
                  <c:v>979.75</c:v>
                </c:pt>
                <c:pt idx="790">
                  <c:v>980.649</c:v>
                </c:pt>
                <c:pt idx="791">
                  <c:v>981.5509999999997</c:v>
                </c:pt>
                <c:pt idx="792">
                  <c:v>982.45899999999972</c:v>
                </c:pt>
                <c:pt idx="793">
                  <c:v>983.37</c:v>
                </c:pt>
                <c:pt idx="794">
                  <c:v>984.27700000000004</c:v>
                </c:pt>
                <c:pt idx="795">
                  <c:v>985.18</c:v>
                </c:pt>
                <c:pt idx="796">
                  <c:v>986.08100000000002</c:v>
                </c:pt>
                <c:pt idx="797">
                  <c:v>986.97500000000002</c:v>
                </c:pt>
                <c:pt idx="798">
                  <c:v>987.86599999999976</c:v>
                </c:pt>
                <c:pt idx="799">
                  <c:v>988.7529999999997</c:v>
                </c:pt>
                <c:pt idx="800">
                  <c:v>989.62699999999973</c:v>
                </c:pt>
                <c:pt idx="801">
                  <c:v>990.50900000000001</c:v>
                </c:pt>
                <c:pt idx="802">
                  <c:v>991.39599999999996</c:v>
                </c:pt>
                <c:pt idx="803">
                  <c:v>992.32699999999977</c:v>
                </c:pt>
                <c:pt idx="804">
                  <c:v>993.30699999999979</c:v>
                </c:pt>
                <c:pt idx="805">
                  <c:v>994.30199999999979</c:v>
                </c:pt>
                <c:pt idx="806">
                  <c:v>995.3059999999997</c:v>
                </c:pt>
                <c:pt idx="807">
                  <c:v>996.32199999999978</c:v>
                </c:pt>
                <c:pt idx="808">
                  <c:v>997.33899999999971</c:v>
                </c:pt>
                <c:pt idx="809">
                  <c:v>998.3589999999997</c:v>
                </c:pt>
                <c:pt idx="810">
                  <c:v>999.375</c:v>
                </c:pt>
                <c:pt idx="811">
                  <c:v>1000.3920000000001</c:v>
                </c:pt>
                <c:pt idx="812">
                  <c:v>1001.41</c:v>
                </c:pt>
                <c:pt idx="813">
                  <c:v>1002.425</c:v>
                </c:pt>
                <c:pt idx="814">
                  <c:v>1003.421</c:v>
                </c:pt>
                <c:pt idx="815">
                  <c:v>1004.4160000000001</c:v>
                </c:pt>
                <c:pt idx="816">
                  <c:v>1005.42</c:v>
                </c:pt>
                <c:pt idx="817">
                  <c:v>1006.418</c:v>
                </c:pt>
                <c:pt idx="818">
                  <c:v>1007.419</c:v>
                </c:pt>
                <c:pt idx="819">
                  <c:v>1008.412</c:v>
                </c:pt>
                <c:pt idx="820">
                  <c:v>1009.412</c:v>
                </c:pt>
                <c:pt idx="821">
                  <c:v>1010.404</c:v>
                </c:pt>
                <c:pt idx="822">
                  <c:v>1011.412</c:v>
                </c:pt>
                <c:pt idx="823">
                  <c:v>1012.42</c:v>
                </c:pt>
                <c:pt idx="824">
                  <c:v>1013.408</c:v>
                </c:pt>
                <c:pt idx="825">
                  <c:v>1014.386</c:v>
                </c:pt>
                <c:pt idx="826">
                  <c:v>1015.37</c:v>
                </c:pt>
                <c:pt idx="827">
                  <c:v>1016.3630000000001</c:v>
                </c:pt>
                <c:pt idx="828">
                  <c:v>1017.3579999999999</c:v>
                </c:pt>
                <c:pt idx="829">
                  <c:v>1018.357</c:v>
                </c:pt>
                <c:pt idx="830">
                  <c:v>1019.356</c:v>
                </c:pt>
                <c:pt idx="831">
                  <c:v>1020.362</c:v>
                </c:pt>
                <c:pt idx="832">
                  <c:v>1021.364</c:v>
                </c:pt>
                <c:pt idx="833">
                  <c:v>1022.351</c:v>
                </c:pt>
                <c:pt idx="834">
                  <c:v>1023.333</c:v>
                </c:pt>
                <c:pt idx="835">
                  <c:v>1024.3119999999999</c:v>
                </c:pt>
                <c:pt idx="836">
                  <c:v>1025.297</c:v>
                </c:pt>
                <c:pt idx="837">
                  <c:v>1026.2840000000001</c:v>
                </c:pt>
                <c:pt idx="838">
                  <c:v>1027.2719999999999</c:v>
                </c:pt>
                <c:pt idx="839">
                  <c:v>1028.2539999999999</c:v>
                </c:pt>
                <c:pt idx="840">
                  <c:v>1029.2370000000001</c:v>
                </c:pt>
                <c:pt idx="841">
                  <c:v>1030.2180000000001</c:v>
                </c:pt>
                <c:pt idx="842">
                  <c:v>1031.193</c:v>
                </c:pt>
                <c:pt idx="843">
                  <c:v>1032.171</c:v>
                </c:pt>
                <c:pt idx="844">
                  <c:v>1033.1600000000001</c:v>
                </c:pt>
                <c:pt idx="845">
                  <c:v>1034.146</c:v>
                </c:pt>
                <c:pt idx="846">
                  <c:v>1035.126</c:v>
                </c:pt>
                <c:pt idx="847">
                  <c:v>1036.1020000000001</c:v>
                </c:pt>
                <c:pt idx="848">
                  <c:v>1037.086</c:v>
                </c:pt>
                <c:pt idx="849">
                  <c:v>1038.07</c:v>
                </c:pt>
                <c:pt idx="850">
                  <c:v>1039.0509999999999</c:v>
                </c:pt>
                <c:pt idx="851">
                  <c:v>1040.029</c:v>
                </c:pt>
                <c:pt idx="852">
                  <c:v>1041.002</c:v>
                </c:pt>
                <c:pt idx="853">
                  <c:v>1041.9739999999999</c:v>
                </c:pt>
                <c:pt idx="854">
                  <c:v>1042.94</c:v>
                </c:pt>
                <c:pt idx="855">
                  <c:v>1043.913</c:v>
                </c:pt>
                <c:pt idx="856">
                  <c:v>1044.8820000000001</c:v>
                </c:pt>
                <c:pt idx="857">
                  <c:v>1045.846</c:v>
                </c:pt>
                <c:pt idx="858">
                  <c:v>1046.7909999999999</c:v>
                </c:pt>
                <c:pt idx="859">
                  <c:v>1047.7260000000001</c:v>
                </c:pt>
                <c:pt idx="860">
                  <c:v>1048.6569999999999</c:v>
                </c:pt>
                <c:pt idx="861">
                  <c:v>1049.578</c:v>
                </c:pt>
                <c:pt idx="862">
                  <c:v>1050.492</c:v>
                </c:pt>
                <c:pt idx="863">
                  <c:v>1051.412</c:v>
                </c:pt>
                <c:pt idx="864">
                  <c:v>1052.335</c:v>
                </c:pt>
                <c:pt idx="865">
                  <c:v>1053.258</c:v>
                </c:pt>
                <c:pt idx="866">
                  <c:v>1054.184</c:v>
                </c:pt>
                <c:pt idx="867">
                  <c:v>1055.1110000000001</c:v>
                </c:pt>
                <c:pt idx="868">
                  <c:v>1056.038</c:v>
                </c:pt>
                <c:pt idx="869">
                  <c:v>1056.962</c:v>
                </c:pt>
                <c:pt idx="870">
                  <c:v>1057.885</c:v>
                </c:pt>
                <c:pt idx="871">
                  <c:v>1058.8019999999999</c:v>
                </c:pt>
                <c:pt idx="872">
                  <c:v>1059.7170000000001</c:v>
                </c:pt>
                <c:pt idx="873">
                  <c:v>1060.6300000000001</c:v>
                </c:pt>
                <c:pt idx="874">
                  <c:v>1061.54</c:v>
                </c:pt>
                <c:pt idx="875">
                  <c:v>1062.451</c:v>
                </c:pt>
                <c:pt idx="876">
                  <c:v>1063.3610000000001</c:v>
                </c:pt>
                <c:pt idx="877">
                  <c:v>1064.271</c:v>
                </c:pt>
                <c:pt idx="878">
                  <c:v>1065.1869999999999</c:v>
                </c:pt>
                <c:pt idx="879">
                  <c:v>1066.104</c:v>
                </c:pt>
                <c:pt idx="880">
                  <c:v>1067.019</c:v>
                </c:pt>
                <c:pt idx="881">
                  <c:v>1067.925</c:v>
                </c:pt>
                <c:pt idx="882">
                  <c:v>1068.829</c:v>
                </c:pt>
                <c:pt idx="883">
                  <c:v>1069.729</c:v>
                </c:pt>
                <c:pt idx="884">
                  <c:v>1070.6289999999999</c:v>
                </c:pt>
                <c:pt idx="885">
                  <c:v>1071.529</c:v>
                </c:pt>
                <c:pt idx="886">
                  <c:v>1072.432</c:v>
                </c:pt>
                <c:pt idx="887">
                  <c:v>1073.33</c:v>
                </c:pt>
                <c:pt idx="888">
                  <c:v>1074.229</c:v>
                </c:pt>
                <c:pt idx="889">
                  <c:v>1075.135</c:v>
                </c:pt>
                <c:pt idx="890">
                  <c:v>1076.0350000000001</c:v>
                </c:pt>
                <c:pt idx="891">
                  <c:v>1076.93</c:v>
                </c:pt>
                <c:pt idx="892">
                  <c:v>1077.818</c:v>
                </c:pt>
                <c:pt idx="893">
                  <c:v>1078.7070000000001</c:v>
                </c:pt>
                <c:pt idx="894">
                  <c:v>1079.5940000000001</c:v>
                </c:pt>
                <c:pt idx="895">
                  <c:v>1080.48</c:v>
                </c:pt>
                <c:pt idx="896">
                  <c:v>1081.373</c:v>
                </c:pt>
                <c:pt idx="897">
                  <c:v>1082.2619999999999</c:v>
                </c:pt>
                <c:pt idx="898">
                  <c:v>1083.145</c:v>
                </c:pt>
                <c:pt idx="899">
                  <c:v>1084.0239999999999</c:v>
                </c:pt>
                <c:pt idx="900">
                  <c:v>1084.9090000000001</c:v>
                </c:pt>
                <c:pt idx="901">
                  <c:v>1085.7940000000001</c:v>
                </c:pt>
                <c:pt idx="902">
                  <c:v>1086.6790000000001</c:v>
                </c:pt>
                <c:pt idx="903">
                  <c:v>1087.557</c:v>
                </c:pt>
                <c:pt idx="904">
                  <c:v>1088.43</c:v>
                </c:pt>
                <c:pt idx="905">
                  <c:v>1089.3050000000001</c:v>
                </c:pt>
                <c:pt idx="906">
                  <c:v>1090.1780000000001</c:v>
                </c:pt>
                <c:pt idx="907">
                  <c:v>1091.0429999999999</c:v>
                </c:pt>
                <c:pt idx="908">
                  <c:v>1091.913</c:v>
                </c:pt>
                <c:pt idx="909">
                  <c:v>1092.7829999999999</c:v>
                </c:pt>
                <c:pt idx="910">
                  <c:v>1093.655</c:v>
                </c:pt>
                <c:pt idx="911">
                  <c:v>1094.5250000000001</c:v>
                </c:pt>
                <c:pt idx="912">
                  <c:v>1095.394</c:v>
                </c:pt>
                <c:pt idx="913">
                  <c:v>1096.261</c:v>
                </c:pt>
                <c:pt idx="914">
                  <c:v>1097.1199999999999</c:v>
                </c:pt>
                <c:pt idx="915">
                  <c:v>1097.9739999999999</c:v>
                </c:pt>
                <c:pt idx="916">
                  <c:v>1098.828</c:v>
                </c:pt>
                <c:pt idx="917">
                  <c:v>1099.6790000000001</c:v>
                </c:pt>
              </c:numCache>
            </c:numRef>
          </c:xVal>
          <c:yVal>
            <c:numRef>
              <c:f>Coke!$AG$6:$AG$923</c:f>
              <c:numCache>
                <c:formatCode>General</c:formatCode>
                <c:ptCount val="918"/>
                <c:pt idx="0">
                  <c:v>1</c:v>
                </c:pt>
                <c:pt idx="1">
                  <c:v>0.99983842217535301</c:v>
                </c:pt>
                <c:pt idx="2">
                  <c:v>0.99967598489419196</c:v>
                </c:pt>
                <c:pt idx="3">
                  <c:v>0.99903311142166096</c:v>
                </c:pt>
                <c:pt idx="4">
                  <c:v>0.99876582044578299</c:v>
                </c:pt>
                <c:pt idx="5">
                  <c:v>0.99844180533997495</c:v>
                </c:pt>
                <c:pt idx="6">
                  <c:v>0.99785565599737303</c:v>
                </c:pt>
                <c:pt idx="7">
                  <c:v>0.99731677676304498</c:v>
                </c:pt>
                <c:pt idx="8">
                  <c:v>0.99683548111516296</c:v>
                </c:pt>
                <c:pt idx="9">
                  <c:v>0.99634988818470804</c:v>
                </c:pt>
                <c:pt idx="10">
                  <c:v>0.99581616568946396</c:v>
                </c:pt>
                <c:pt idx="11">
                  <c:v>0.99501085493577301</c:v>
                </c:pt>
                <c:pt idx="12">
                  <c:v>0.99436712200672805</c:v>
                </c:pt>
                <c:pt idx="13">
                  <c:v>0.99388238853278699</c:v>
                </c:pt>
                <c:pt idx="14">
                  <c:v>0.99329537973367199</c:v>
                </c:pt>
                <c:pt idx="15">
                  <c:v>0.99243764213261998</c:v>
                </c:pt>
                <c:pt idx="16">
                  <c:v>0.99168475822628799</c:v>
                </c:pt>
                <c:pt idx="17">
                  <c:v>0.99125588942576304</c:v>
                </c:pt>
                <c:pt idx="18">
                  <c:v>0.99055972964936001</c:v>
                </c:pt>
                <c:pt idx="19">
                  <c:v>0.98964526791837903</c:v>
                </c:pt>
                <c:pt idx="20">
                  <c:v>0.98894910814197501</c:v>
                </c:pt>
                <c:pt idx="21">
                  <c:v>0.988091370540925</c:v>
                </c:pt>
                <c:pt idx="22">
                  <c:v>0.98701876881135497</c:v>
                </c:pt>
                <c:pt idx="23">
                  <c:v>0.98637589533882397</c:v>
                </c:pt>
                <c:pt idx="24">
                  <c:v>0.98557058458513203</c:v>
                </c:pt>
                <c:pt idx="25">
                  <c:v>0.98476527383143897</c:v>
                </c:pt>
                <c:pt idx="26">
                  <c:v>0.98395996307774902</c:v>
                </c:pt>
                <c:pt idx="27">
                  <c:v>0.98299307449940998</c:v>
                </c:pt>
                <c:pt idx="28">
                  <c:v>0.98197375907371198</c:v>
                </c:pt>
                <c:pt idx="29">
                  <c:v>0.98095788147407104</c:v>
                </c:pt>
                <c:pt idx="30">
                  <c:v>0.97999099289573199</c:v>
                </c:pt>
                <c:pt idx="31">
                  <c:v>0.97891839116616197</c:v>
                </c:pt>
                <c:pt idx="32">
                  <c:v>0.97773663845930403</c:v>
                </c:pt>
                <c:pt idx="33">
                  <c:v>0.97676974988096499</c:v>
                </c:pt>
                <c:pt idx="34">
                  <c:v>0.97564472130403701</c:v>
                </c:pt>
                <c:pt idx="35">
                  <c:v>0.97430568805510198</c:v>
                </c:pt>
                <c:pt idx="36">
                  <c:v>0.97307150850088397</c:v>
                </c:pt>
                <c:pt idx="37">
                  <c:v>0.97188975579402703</c:v>
                </c:pt>
                <c:pt idx="38">
                  <c:v>0.97108530449684904</c:v>
                </c:pt>
                <c:pt idx="39">
                  <c:v>0.96974541179139995</c:v>
                </c:pt>
                <c:pt idx="40">
                  <c:v>0.96840208125989502</c:v>
                </c:pt>
                <c:pt idx="41">
                  <c:v>0.96711547485831795</c:v>
                </c:pt>
                <c:pt idx="42">
                  <c:v>0.96582886845674298</c:v>
                </c:pt>
                <c:pt idx="43">
                  <c:v>0.96443311107787799</c:v>
                </c:pt>
                <c:pt idx="44">
                  <c:v>0.963093218372431</c:v>
                </c:pt>
                <c:pt idx="45">
                  <c:v>0.96169746099356601</c:v>
                </c:pt>
                <c:pt idx="46">
                  <c:v>0.96014356361611197</c:v>
                </c:pt>
                <c:pt idx="47">
                  <c:v>0.95874780623724798</c:v>
                </c:pt>
                <c:pt idx="48">
                  <c:v>0.95735204885838399</c:v>
                </c:pt>
                <c:pt idx="49">
                  <c:v>0.95585057832828901</c:v>
                </c:pt>
                <c:pt idx="50">
                  <c:v>0.95429668095083398</c:v>
                </c:pt>
                <c:pt idx="51">
                  <c:v>0.95268605944344997</c:v>
                </c:pt>
                <c:pt idx="52">
                  <c:v>0.95102301108870901</c:v>
                </c:pt>
                <c:pt idx="53">
                  <c:v>0.94946911371125298</c:v>
                </c:pt>
                <c:pt idx="54">
                  <c:v>0.94780606535651202</c:v>
                </c:pt>
                <c:pt idx="55">
                  <c:v>0.94619544384912802</c:v>
                </c:pt>
                <c:pt idx="56">
                  <c:v>0.94464154647167398</c:v>
                </c:pt>
                <c:pt idx="57">
                  <c:v>0.94297849811693102</c:v>
                </c:pt>
                <c:pt idx="58">
                  <c:v>0.94120629878490103</c:v>
                </c:pt>
                <c:pt idx="59">
                  <c:v>0.93959653673403098</c:v>
                </c:pt>
                <c:pt idx="60">
                  <c:v>0.93793348837928803</c:v>
                </c:pt>
                <c:pt idx="61">
                  <c:v>0.93611230002595602</c:v>
                </c:pt>
                <c:pt idx="62">
                  <c:v>0.93434010069392504</c:v>
                </c:pt>
                <c:pt idx="63">
                  <c:v>0.93251547451453598</c:v>
                </c:pt>
                <c:pt idx="64">
                  <c:v>0.93085586398585096</c:v>
                </c:pt>
                <c:pt idx="65">
                  <c:v>0.92897881095910295</c:v>
                </c:pt>
                <c:pt idx="66">
                  <c:v>0.92710089847584098</c:v>
                </c:pt>
                <c:pt idx="67">
                  <c:v>0.92522384544909198</c:v>
                </c:pt>
                <c:pt idx="68">
                  <c:v>0.92356079709435002</c:v>
                </c:pt>
                <c:pt idx="69">
                  <c:v>0.92195017558696601</c:v>
                </c:pt>
                <c:pt idx="70">
                  <c:v>0.92007226310370405</c:v>
                </c:pt>
                <c:pt idx="71">
                  <c:v>0.91814278322959797</c:v>
                </c:pt>
                <c:pt idx="72">
                  <c:v>0.916264870746335</c:v>
                </c:pt>
                <c:pt idx="73">
                  <c:v>0.91406380261377995</c:v>
                </c:pt>
                <c:pt idx="74">
                  <c:v>0.91229590056431897</c:v>
                </c:pt>
                <c:pt idx="75">
                  <c:v>0.91047041492841696</c:v>
                </c:pt>
                <c:pt idx="76">
                  <c:v>0.90859336190166695</c:v>
                </c:pt>
                <c:pt idx="77">
                  <c:v>0.90666302257104703</c:v>
                </c:pt>
                <c:pt idx="78">
                  <c:v>0.90483839639165797</c:v>
                </c:pt>
                <c:pt idx="79">
                  <c:v>0.90290805706103705</c:v>
                </c:pt>
                <c:pt idx="80">
                  <c:v>0.90103014457777497</c:v>
                </c:pt>
                <c:pt idx="81">
                  <c:v>0.899096367421098</c:v>
                </c:pt>
                <c:pt idx="82">
                  <c:v>0.89711360124311801</c:v>
                </c:pt>
                <c:pt idx="83">
                  <c:v>0.89512739723908197</c:v>
                </c:pt>
                <c:pt idx="84">
                  <c:v>0.89335863573310903</c:v>
                </c:pt>
                <c:pt idx="85">
                  <c:v>0.89121429173048194</c:v>
                </c:pt>
                <c:pt idx="86">
                  <c:v>0.88922722826993095</c:v>
                </c:pt>
                <c:pt idx="87">
                  <c:v>0.88729688893931102</c:v>
                </c:pt>
                <c:pt idx="88">
                  <c:v>0.88541983591256301</c:v>
                </c:pt>
                <c:pt idx="89">
                  <c:v>0.88364763658053203</c:v>
                </c:pt>
                <c:pt idx="90">
                  <c:v>0.88166487040255304</c:v>
                </c:pt>
                <c:pt idx="91">
                  <c:v>0.87984024422316398</c:v>
                </c:pt>
                <c:pt idx="92">
                  <c:v>0.87774832706789596</c:v>
                </c:pt>
                <c:pt idx="93">
                  <c:v>0.87581798773727404</c:v>
                </c:pt>
                <c:pt idx="94">
                  <c:v>0.87394007525401196</c:v>
                </c:pt>
                <c:pt idx="95">
                  <c:v>0.87200973592339204</c:v>
                </c:pt>
                <c:pt idx="96">
                  <c:v>0.87007595876671395</c:v>
                </c:pt>
                <c:pt idx="97">
                  <c:v>0.86819890573996605</c:v>
                </c:pt>
                <c:pt idx="98">
                  <c:v>0.86626856640934602</c:v>
                </c:pt>
                <c:pt idx="99">
                  <c:v>0.864553091207244</c:v>
                </c:pt>
                <c:pt idx="100">
                  <c:v>0.86240788774810295</c:v>
                </c:pt>
                <c:pt idx="101">
                  <c:v>0.86053083472135505</c:v>
                </c:pt>
                <c:pt idx="102">
                  <c:v>0.85875863538932595</c:v>
                </c:pt>
                <c:pt idx="103">
                  <c:v>0.85693400920993601</c:v>
                </c:pt>
                <c:pt idx="104">
                  <c:v>0.85505609672667404</c:v>
                </c:pt>
                <c:pt idx="105">
                  <c:v>0.85317904369992703</c:v>
                </c:pt>
                <c:pt idx="106">
                  <c:v>0.85130113121666395</c:v>
                </c:pt>
                <c:pt idx="107">
                  <c:v>0.84937079188604303</c:v>
                </c:pt>
                <c:pt idx="108">
                  <c:v>0.84749373885929502</c:v>
                </c:pt>
                <c:pt idx="109">
                  <c:v>0.84572497735332097</c:v>
                </c:pt>
                <c:pt idx="110">
                  <c:v>0.84390035117393203</c:v>
                </c:pt>
                <c:pt idx="111">
                  <c:v>0.84212815184190204</c:v>
                </c:pt>
                <c:pt idx="112">
                  <c:v>0.84030696348856904</c:v>
                </c:pt>
                <c:pt idx="113">
                  <c:v>0.83848233730917898</c:v>
                </c:pt>
                <c:pt idx="114">
                  <c:v>0.83665771112979004</c:v>
                </c:pt>
                <c:pt idx="115">
                  <c:v>0.83483308495040098</c:v>
                </c:pt>
                <c:pt idx="116">
                  <c:v>0.83295517246713902</c:v>
                </c:pt>
                <c:pt idx="117">
                  <c:v>0.83113398411380601</c:v>
                </c:pt>
                <c:pt idx="118">
                  <c:v>0.82936178478177502</c:v>
                </c:pt>
                <c:pt idx="119">
                  <c:v>0.82748473175502701</c:v>
                </c:pt>
                <c:pt idx="120">
                  <c:v>0.82571597024905397</c:v>
                </c:pt>
                <c:pt idx="121">
                  <c:v>0.82394377091702298</c:v>
                </c:pt>
                <c:pt idx="122">
                  <c:v>0.822175868867563</c:v>
                </c:pt>
                <c:pt idx="123">
                  <c:v>0.82045953420894802</c:v>
                </c:pt>
                <c:pt idx="124">
                  <c:v>0.81858248118220001</c:v>
                </c:pt>
                <c:pt idx="125">
                  <c:v>0.81686270869752797</c:v>
                </c:pt>
                <c:pt idx="126">
                  <c:v>0.81504152034419497</c:v>
                </c:pt>
                <c:pt idx="127">
                  <c:v>0.81337847198945301</c:v>
                </c:pt>
                <c:pt idx="128">
                  <c:v>0.81165955896129505</c:v>
                </c:pt>
                <c:pt idx="129">
                  <c:v>0.80994322430267995</c:v>
                </c:pt>
                <c:pt idx="130">
                  <c:v>0.80822774910057904</c:v>
                </c:pt>
                <c:pt idx="131">
                  <c:v>0.80656470074583597</c:v>
                </c:pt>
                <c:pt idx="132">
                  <c:v>0.80479679869637699</c:v>
                </c:pt>
                <c:pt idx="133">
                  <c:v>0.803024599364346</c:v>
                </c:pt>
                <c:pt idx="134">
                  <c:v>0.80130826470573102</c:v>
                </c:pt>
                <c:pt idx="135">
                  <c:v>0.79964521635098795</c:v>
                </c:pt>
                <c:pt idx="136">
                  <c:v>0.79792974114888704</c:v>
                </c:pt>
                <c:pt idx="137">
                  <c:v>0.79615754181685705</c:v>
                </c:pt>
                <c:pt idx="138">
                  <c:v>0.79444206661475603</c:v>
                </c:pt>
                <c:pt idx="139">
                  <c:v>0.79283144510737202</c:v>
                </c:pt>
                <c:pt idx="140">
                  <c:v>0.79116839675262896</c:v>
                </c:pt>
                <c:pt idx="141">
                  <c:v>0.789505348397888</c:v>
                </c:pt>
                <c:pt idx="142">
                  <c:v>0.78784230004314504</c:v>
                </c:pt>
                <c:pt idx="143">
                  <c:v>0.78612682484104401</c:v>
                </c:pt>
                <c:pt idx="144">
                  <c:v>0.78451620333366001</c:v>
                </c:pt>
                <c:pt idx="145">
                  <c:v>0.78290987910884702</c:v>
                </c:pt>
                <c:pt idx="146">
                  <c:v>0.78119010662417598</c:v>
                </c:pt>
                <c:pt idx="147">
                  <c:v>0.77958378239936199</c:v>
                </c:pt>
                <c:pt idx="148">
                  <c:v>0.77792073404462003</c:v>
                </c:pt>
                <c:pt idx="149">
                  <c:v>0.77625768568987696</c:v>
                </c:pt>
                <c:pt idx="150">
                  <c:v>0.77470035048636599</c:v>
                </c:pt>
                <c:pt idx="151">
                  <c:v>0.77303730213162403</c:v>
                </c:pt>
                <c:pt idx="152">
                  <c:v>0.77137425377688196</c:v>
                </c:pt>
                <c:pt idx="153">
                  <c:v>0.76976707009555401</c:v>
                </c:pt>
                <c:pt idx="154">
                  <c:v>0.76815730804468596</c:v>
                </c:pt>
                <c:pt idx="155">
                  <c:v>0.76660341066723003</c:v>
                </c:pt>
                <c:pt idx="156">
                  <c:v>0.76504521600720599</c:v>
                </c:pt>
                <c:pt idx="157">
                  <c:v>0.76349131862975095</c:v>
                </c:pt>
                <c:pt idx="158">
                  <c:v>0.76182827027500899</c:v>
                </c:pt>
                <c:pt idx="159">
                  <c:v>0.76021764876762499</c:v>
                </c:pt>
                <c:pt idx="160">
                  <c:v>0.75871703769404397</c:v>
                </c:pt>
                <c:pt idx="161">
                  <c:v>0.75705398933930101</c:v>
                </c:pt>
                <c:pt idx="162">
                  <c:v>0.75544336783191801</c:v>
                </c:pt>
                <c:pt idx="163">
                  <c:v>0.75399518360569495</c:v>
                </c:pt>
                <c:pt idx="164">
                  <c:v>0.75238456209831195</c:v>
                </c:pt>
                <c:pt idx="165">
                  <c:v>0.75083066472085802</c:v>
                </c:pt>
                <c:pt idx="166">
                  <c:v>0.74932919419076205</c:v>
                </c:pt>
                <c:pt idx="167">
                  <c:v>0.74777185898725196</c:v>
                </c:pt>
                <c:pt idx="168">
                  <c:v>0.74627038845715599</c:v>
                </c:pt>
                <c:pt idx="169">
                  <c:v>0.74471649107970195</c:v>
                </c:pt>
                <c:pt idx="170">
                  <c:v>0.74321502054960598</c:v>
                </c:pt>
                <c:pt idx="171">
                  <c:v>0.741657685346094</c:v>
                </c:pt>
                <c:pt idx="172">
                  <c:v>0.73999463699135304</c:v>
                </c:pt>
                <c:pt idx="173">
                  <c:v>0.73859887961248805</c:v>
                </c:pt>
                <c:pt idx="174">
                  <c:v>0.73704498223503401</c:v>
                </c:pt>
                <c:pt idx="175">
                  <c:v>0.73554351170493804</c:v>
                </c:pt>
                <c:pt idx="176">
                  <c:v>0.73409446802220202</c:v>
                </c:pt>
                <c:pt idx="177">
                  <c:v>0.73269871064333802</c:v>
                </c:pt>
                <c:pt idx="178">
                  <c:v>0.73119809956975701</c:v>
                </c:pt>
                <c:pt idx="179">
                  <c:v>0.72974905588701899</c:v>
                </c:pt>
                <c:pt idx="180">
                  <c:v>0.72830087166079704</c:v>
                </c:pt>
                <c:pt idx="181">
                  <c:v>0.72685182797806003</c:v>
                </c:pt>
                <c:pt idx="182">
                  <c:v>0.72529793060060599</c:v>
                </c:pt>
                <c:pt idx="183">
                  <c:v>0.723902173221742</c:v>
                </c:pt>
                <c:pt idx="184">
                  <c:v>0.722506415842878</c:v>
                </c:pt>
                <c:pt idx="185">
                  <c:v>0.72105737216014099</c:v>
                </c:pt>
                <c:pt idx="186">
                  <c:v>0.71950347478268595</c:v>
                </c:pt>
                <c:pt idx="187">
                  <c:v>0.718055290556463</c:v>
                </c:pt>
                <c:pt idx="188">
                  <c:v>0.71671539785101601</c:v>
                </c:pt>
                <c:pt idx="189">
                  <c:v>0.71526721362479295</c:v>
                </c:pt>
                <c:pt idx="190">
                  <c:v>0.71387145624592896</c:v>
                </c:pt>
                <c:pt idx="191">
                  <c:v>0.71253156354047997</c:v>
                </c:pt>
                <c:pt idx="192">
                  <c:v>0.71108337931425702</c:v>
                </c:pt>
                <c:pt idx="193">
                  <c:v>0.70968762193539303</c:v>
                </c:pt>
                <c:pt idx="194">
                  <c:v>0.70823857825265701</c:v>
                </c:pt>
                <c:pt idx="195">
                  <c:v>0.70695197185108105</c:v>
                </c:pt>
                <c:pt idx="196">
                  <c:v>0.70560864131957501</c:v>
                </c:pt>
                <c:pt idx="197">
                  <c:v>0.70421632176676696</c:v>
                </c:pt>
                <c:pt idx="198">
                  <c:v>0.70276813754054501</c:v>
                </c:pt>
                <c:pt idx="199">
                  <c:v>0.70142480700903898</c:v>
                </c:pt>
                <c:pt idx="200">
                  <c:v>0.70013820060746401</c:v>
                </c:pt>
                <c:pt idx="201">
                  <c:v>0.69874244322860102</c:v>
                </c:pt>
                <c:pt idx="202">
                  <c:v>0.69745583682702506</c:v>
                </c:pt>
                <c:pt idx="203">
                  <c:v>0.69611594412157596</c:v>
                </c:pt>
                <c:pt idx="204">
                  <c:v>0.694829337719999</c:v>
                </c:pt>
                <c:pt idx="205">
                  <c:v>0.69354273131842403</c:v>
                </c:pt>
                <c:pt idx="206">
                  <c:v>0.69219940078691899</c:v>
                </c:pt>
                <c:pt idx="207">
                  <c:v>0.69091279438534203</c:v>
                </c:pt>
                <c:pt idx="208">
                  <c:v>0.68967861483112602</c:v>
                </c:pt>
                <c:pt idx="209">
                  <c:v>0.68844443527690902</c:v>
                </c:pt>
                <c:pt idx="210">
                  <c:v>0.68710454257146003</c:v>
                </c:pt>
                <c:pt idx="211">
                  <c:v>0.68581793616988396</c:v>
                </c:pt>
                <c:pt idx="212">
                  <c:v>0.68447460563838003</c:v>
                </c:pt>
                <c:pt idx="213">
                  <c:v>0.68329371238803405</c:v>
                </c:pt>
                <c:pt idx="214">
                  <c:v>0.68206297065987398</c:v>
                </c:pt>
                <c:pt idx="215">
                  <c:v>0.68077206697572801</c:v>
                </c:pt>
                <c:pt idx="216">
                  <c:v>0.67964703839879803</c:v>
                </c:pt>
                <c:pt idx="217">
                  <c:v>0.67841371830109598</c:v>
                </c:pt>
                <c:pt idx="218">
                  <c:v>0.67717953874687797</c:v>
                </c:pt>
                <c:pt idx="219">
                  <c:v>0.67594535919266097</c:v>
                </c:pt>
                <c:pt idx="220">
                  <c:v>0.67476704431185897</c:v>
                </c:pt>
                <c:pt idx="221">
                  <c:v>0.67358615106151398</c:v>
                </c:pt>
                <c:pt idx="222">
                  <c:v>0.67240439835465604</c:v>
                </c:pt>
                <c:pt idx="223">
                  <c:v>0.67127936977772795</c:v>
                </c:pt>
                <c:pt idx="224">
                  <c:v>0.67004519022351094</c:v>
                </c:pt>
                <c:pt idx="225">
                  <c:v>0.66892016164658197</c:v>
                </c:pt>
                <c:pt idx="226">
                  <c:v>0.66779169524359605</c:v>
                </c:pt>
                <c:pt idx="227">
                  <c:v>0.66661423981930801</c:v>
                </c:pt>
                <c:pt idx="228">
                  <c:v>0.66553820026368204</c:v>
                </c:pt>
                <c:pt idx="229">
                  <c:v>0.66435988538288004</c:v>
                </c:pt>
                <c:pt idx="230">
                  <c:v>0.66328814310982398</c:v>
                </c:pt>
                <c:pt idx="231">
                  <c:v>0.66221210355419702</c:v>
                </c:pt>
                <c:pt idx="232">
                  <c:v>0.66108707497726804</c:v>
                </c:pt>
                <c:pt idx="233">
                  <c:v>0.65996204640033895</c:v>
                </c:pt>
                <c:pt idx="234">
                  <c:v>0.65888944467076904</c:v>
                </c:pt>
                <c:pt idx="235">
                  <c:v>0.65776097826778301</c:v>
                </c:pt>
                <c:pt idx="236">
                  <c:v>0.65668837653821299</c:v>
                </c:pt>
                <c:pt idx="237">
                  <c:v>0.65572148795987395</c:v>
                </c:pt>
                <c:pt idx="238">
                  <c:v>0.65464888623030404</c:v>
                </c:pt>
                <c:pt idx="239">
                  <c:v>0.65357714395724698</c:v>
                </c:pt>
                <c:pt idx="240">
                  <c:v>0.65250454222767695</c:v>
                </c:pt>
                <c:pt idx="241">
                  <c:v>0.65148522680197996</c:v>
                </c:pt>
                <c:pt idx="242">
                  <c:v>0.650465051919768</c:v>
                </c:pt>
                <c:pt idx="243">
                  <c:v>0.649445736494071</c:v>
                </c:pt>
                <c:pt idx="244">
                  <c:v>0.64848228574178801</c:v>
                </c:pt>
                <c:pt idx="245">
                  <c:v>0.64751539716344997</c:v>
                </c:pt>
                <c:pt idx="246">
                  <c:v>0.64649608173775297</c:v>
                </c:pt>
                <c:pt idx="247">
                  <c:v>0.64547590685554201</c:v>
                </c:pt>
                <c:pt idx="248">
                  <c:v>0.64445659142984402</c:v>
                </c:pt>
                <c:pt idx="249">
                  <c:v>0.64344071383020296</c:v>
                </c:pt>
                <c:pt idx="250">
                  <c:v>0.64252625209922298</c:v>
                </c:pt>
                <c:pt idx="251">
                  <c:v>0.64150693667352499</c:v>
                </c:pt>
                <c:pt idx="252">
                  <c:v>0.64059591276860195</c:v>
                </c:pt>
                <c:pt idx="253">
                  <c:v>0.63962902419026302</c:v>
                </c:pt>
                <c:pt idx="254">
                  <c:v>0.63860970876456602</c:v>
                </c:pt>
                <c:pt idx="255">
                  <c:v>0.63775197116351501</c:v>
                </c:pt>
                <c:pt idx="256">
                  <c:v>0.63678852041123202</c:v>
                </c:pt>
                <c:pt idx="257">
                  <c:v>0.63576920498553502</c:v>
                </c:pt>
                <c:pt idx="258">
                  <c:v>0.63491060792797005</c:v>
                </c:pt>
                <c:pt idx="259">
                  <c:v>0.63399700565350603</c:v>
                </c:pt>
                <c:pt idx="260">
                  <c:v>0.63308598174858199</c:v>
                </c:pt>
                <c:pt idx="261">
                  <c:v>0.63211909317024295</c:v>
                </c:pt>
                <c:pt idx="262">
                  <c:v>0.63142293339384004</c:v>
                </c:pt>
                <c:pt idx="263">
                  <c:v>0.63067090894402</c:v>
                </c:pt>
                <c:pt idx="264">
                  <c:v>0.62986559819032895</c:v>
                </c:pt>
                <c:pt idx="265">
                  <c:v>0.62900786058927904</c:v>
                </c:pt>
                <c:pt idx="266">
                  <c:v>0.62809683668435401</c:v>
                </c:pt>
                <c:pt idx="267">
                  <c:v>0.62712994810601697</c:v>
                </c:pt>
                <c:pt idx="268">
                  <c:v>0.62605820583295901</c:v>
                </c:pt>
                <c:pt idx="269">
                  <c:v>0.62509475508067702</c:v>
                </c:pt>
                <c:pt idx="270">
                  <c:v>0.624232720197056</c:v>
                </c:pt>
                <c:pt idx="271">
                  <c:v>0.62337498259600499</c:v>
                </c:pt>
                <c:pt idx="272">
                  <c:v>0.62246481814759702</c:v>
                </c:pt>
                <c:pt idx="273">
                  <c:v>0.62160708054654601</c:v>
                </c:pt>
                <c:pt idx="274">
                  <c:v>0.62074848348898104</c:v>
                </c:pt>
                <c:pt idx="275">
                  <c:v>0.61989074588793003</c:v>
                </c:pt>
                <c:pt idx="276">
                  <c:v>0.61908543513423897</c:v>
                </c:pt>
                <c:pt idx="277">
                  <c:v>0.61822769753318796</c:v>
                </c:pt>
                <c:pt idx="278">
                  <c:v>0.61742238677949601</c:v>
                </c:pt>
                <c:pt idx="279">
                  <c:v>0.61661793548231802</c:v>
                </c:pt>
                <c:pt idx="280">
                  <c:v>0.61576019788126701</c:v>
                </c:pt>
                <c:pt idx="281">
                  <c:v>0.61500731397493502</c:v>
                </c:pt>
                <c:pt idx="282">
                  <c:v>0.61414957637388501</c:v>
                </c:pt>
                <c:pt idx="283">
                  <c:v>0.61340098975012103</c:v>
                </c:pt>
                <c:pt idx="284">
                  <c:v>0.61264810584378904</c:v>
                </c:pt>
                <c:pt idx="285">
                  <c:v>0.61184279509009698</c:v>
                </c:pt>
                <c:pt idx="286">
                  <c:v>0.61103748433640603</c:v>
                </c:pt>
                <c:pt idx="287">
                  <c:v>0.61023303303922805</c:v>
                </c:pt>
                <c:pt idx="288">
                  <c:v>0.60932200913430501</c:v>
                </c:pt>
                <c:pt idx="289">
                  <c:v>0.60851669838061195</c:v>
                </c:pt>
                <c:pt idx="290">
                  <c:v>0.60782053860420904</c:v>
                </c:pt>
                <c:pt idx="291">
                  <c:v>0.60706851415438901</c:v>
                </c:pt>
                <c:pt idx="292">
                  <c:v>0.60626320340069795</c:v>
                </c:pt>
                <c:pt idx="293">
                  <c:v>0.60551461677693497</c:v>
                </c:pt>
                <c:pt idx="294">
                  <c:v>0.60476173287060297</c:v>
                </c:pt>
                <c:pt idx="295">
                  <c:v>0.60395642211691003</c:v>
                </c:pt>
                <c:pt idx="296">
                  <c:v>0.60315197081973304</c:v>
                </c:pt>
                <c:pt idx="297">
                  <c:v>0.60245581104332901</c:v>
                </c:pt>
                <c:pt idx="298">
                  <c:v>0.60165050028963696</c:v>
                </c:pt>
                <c:pt idx="299">
                  <c:v>0.60090191366587498</c:v>
                </c:pt>
                <c:pt idx="300">
                  <c:v>0.60020145660690105</c:v>
                </c:pt>
                <c:pt idx="301">
                  <c:v>0.599400443135779</c:v>
                </c:pt>
                <c:pt idx="302">
                  <c:v>0.59870084553331904</c:v>
                </c:pt>
                <c:pt idx="303">
                  <c:v>0.59800468575691501</c:v>
                </c:pt>
                <c:pt idx="304">
                  <c:v>0.59725180185058202</c:v>
                </c:pt>
                <c:pt idx="305">
                  <c:v>0.59644649109689096</c:v>
                </c:pt>
                <c:pt idx="306">
                  <c:v>0.59569790447312798</c:v>
                </c:pt>
                <c:pt idx="307">
                  <c:v>0.59484016687207697</c:v>
                </c:pt>
                <c:pt idx="308">
                  <c:v>0.59408728296574398</c:v>
                </c:pt>
                <c:pt idx="309">
                  <c:v>0.59328283166856699</c:v>
                </c:pt>
                <c:pt idx="310">
                  <c:v>0.59247752091487405</c:v>
                </c:pt>
                <c:pt idx="311">
                  <c:v>0.59178136113847102</c:v>
                </c:pt>
                <c:pt idx="312">
                  <c:v>0.59092362353742001</c:v>
                </c:pt>
                <c:pt idx="313">
                  <c:v>0.59017073963108801</c:v>
                </c:pt>
                <c:pt idx="314">
                  <c:v>0.58942215300732403</c:v>
                </c:pt>
                <c:pt idx="315">
                  <c:v>0.58861684225363298</c:v>
                </c:pt>
                <c:pt idx="316">
                  <c:v>0.58786481780381405</c:v>
                </c:pt>
                <c:pt idx="317">
                  <c:v>0.587115371723538</c:v>
                </c:pt>
                <c:pt idx="318">
                  <c:v>0.58631092042636002</c:v>
                </c:pt>
                <c:pt idx="319">
                  <c:v>0.58555803652002603</c:v>
                </c:pt>
                <c:pt idx="320">
                  <c:v>0.58475272576633497</c:v>
                </c:pt>
                <c:pt idx="321">
                  <c:v>0.58394741501264302</c:v>
                </c:pt>
                <c:pt idx="322">
                  <c:v>0.58314640154152098</c:v>
                </c:pt>
                <c:pt idx="323">
                  <c:v>0.58228866394047096</c:v>
                </c:pt>
                <c:pt idx="324">
                  <c:v>0.58142662905685005</c:v>
                </c:pt>
                <c:pt idx="325">
                  <c:v>0.58056889145579904</c:v>
                </c:pt>
                <c:pt idx="326">
                  <c:v>0.57982030483203695</c:v>
                </c:pt>
                <c:pt idx="327">
                  <c:v>0.57896256723098605</c:v>
                </c:pt>
                <c:pt idx="328">
                  <c:v>0.57810053234736603</c:v>
                </c:pt>
                <c:pt idx="329">
                  <c:v>0.57719036789895495</c:v>
                </c:pt>
                <c:pt idx="330">
                  <c:v>0.57633263029790505</c:v>
                </c:pt>
                <c:pt idx="331">
                  <c:v>0.57547403324033997</c:v>
                </c:pt>
                <c:pt idx="332">
                  <c:v>0.574563868791931</c:v>
                </c:pt>
                <c:pt idx="333">
                  <c:v>0.57364940706095102</c:v>
                </c:pt>
                <c:pt idx="334">
                  <c:v>0.57268681576518399</c:v>
                </c:pt>
                <c:pt idx="335">
                  <c:v>0.57177235403420301</c:v>
                </c:pt>
                <c:pt idx="336">
                  <c:v>0.57075217915199095</c:v>
                </c:pt>
                <c:pt idx="337">
                  <c:v>0.56978958785622302</c:v>
                </c:pt>
                <c:pt idx="338">
                  <c:v>0.56876941297401296</c:v>
                </c:pt>
                <c:pt idx="339">
                  <c:v>0.56785495124303198</c:v>
                </c:pt>
                <c:pt idx="340">
                  <c:v>0.56678320896997603</c:v>
                </c:pt>
                <c:pt idx="341">
                  <c:v>0.565710607240406</c:v>
                </c:pt>
                <c:pt idx="342">
                  <c:v>0.56458557866347703</c:v>
                </c:pt>
                <c:pt idx="343">
                  <c:v>0.563457112260491</c:v>
                </c:pt>
                <c:pt idx="344">
                  <c:v>0.56222293270627399</c:v>
                </c:pt>
                <c:pt idx="345">
                  <c:v>0.56104547728198695</c:v>
                </c:pt>
                <c:pt idx="346">
                  <c:v>0.55986372457512801</c:v>
                </c:pt>
                <c:pt idx="347">
                  <c:v>0.55857711817355205</c:v>
                </c:pt>
                <c:pt idx="348">
                  <c:v>0.55734293861933504</c:v>
                </c:pt>
                <c:pt idx="349">
                  <c:v>0.55605633221775996</c:v>
                </c:pt>
                <c:pt idx="350">
                  <c:v>0.55466057483889497</c:v>
                </c:pt>
                <c:pt idx="351">
                  <c:v>0.55326395800351702</c:v>
                </c:pt>
                <c:pt idx="352">
                  <c:v>0.55187249790722404</c:v>
                </c:pt>
                <c:pt idx="353">
                  <c:v>0.55037102737712795</c:v>
                </c:pt>
                <c:pt idx="354">
                  <c:v>0.54876040586974495</c:v>
                </c:pt>
                <c:pt idx="355">
                  <c:v>0.54709735751500199</c:v>
                </c:pt>
                <c:pt idx="356">
                  <c:v>0.54538188231290097</c:v>
                </c:pt>
                <c:pt idx="357">
                  <c:v>0.54371883395815901</c:v>
                </c:pt>
                <c:pt idx="358">
                  <c:v>0.54189420777876895</c:v>
                </c:pt>
                <c:pt idx="359">
                  <c:v>0.54006872214286505</c:v>
                </c:pt>
                <c:pt idx="360">
                  <c:v>0.53813924226875898</c:v>
                </c:pt>
                <c:pt idx="361">
                  <c:v>0.53615647609077899</c:v>
                </c:pt>
                <c:pt idx="362">
                  <c:v>0.53406026165294096</c:v>
                </c:pt>
                <c:pt idx="363">
                  <c:v>0.531810204499084</c:v>
                </c:pt>
                <c:pt idx="364">
                  <c:v>0.529556709519168</c:v>
                </c:pt>
                <c:pt idx="365">
                  <c:v>0.52719750138802302</c:v>
                </c:pt>
                <c:pt idx="366">
                  <c:v>0.524729142279589</c:v>
                </c:pt>
                <c:pt idx="367">
                  <c:v>0.52226078317115299</c:v>
                </c:pt>
                <c:pt idx="368">
                  <c:v>0.51963084623807299</c:v>
                </c:pt>
                <c:pt idx="369">
                  <c:v>0.51689605561027496</c:v>
                </c:pt>
                <c:pt idx="370">
                  <c:v>0.513998827701315</c:v>
                </c:pt>
                <c:pt idx="371">
                  <c:v>0.51099588664112405</c:v>
                </c:pt>
                <c:pt idx="372">
                  <c:v>0.50788465406015904</c:v>
                </c:pt>
                <c:pt idx="373">
                  <c:v>0.50472013517532099</c:v>
                </c:pt>
                <c:pt idx="374">
                  <c:v>0.50144646531319503</c:v>
                </c:pt>
                <c:pt idx="375">
                  <c:v>0.49801551490899199</c:v>
                </c:pt>
                <c:pt idx="376">
                  <c:v>0.494474554070988</c:v>
                </c:pt>
                <c:pt idx="377">
                  <c:v>0.49088202584213803</c:v>
                </c:pt>
                <c:pt idx="378">
                  <c:v>0.48712706033212799</c:v>
                </c:pt>
                <c:pt idx="379">
                  <c:v>0.48331537069218999</c:v>
                </c:pt>
                <c:pt idx="380">
                  <c:v>0.47945469203094698</c:v>
                </c:pt>
                <c:pt idx="381">
                  <c:v>0.47537657087164398</c:v>
                </c:pt>
                <c:pt idx="382">
                  <c:v>0.47130188753839602</c:v>
                </c:pt>
                <c:pt idx="383">
                  <c:v>0.46717048007522</c:v>
                </c:pt>
                <c:pt idx="384">
                  <c:v>0.46293335946081199</c:v>
                </c:pt>
                <c:pt idx="385">
                  <c:v>0.45874952515027601</c:v>
                </c:pt>
                <c:pt idx="386">
                  <c:v>0.45445653986245299</c:v>
                </c:pt>
                <c:pt idx="387">
                  <c:v>0.45016699240068597</c:v>
                </c:pt>
                <c:pt idx="388">
                  <c:v>0.44576485613557498</c:v>
                </c:pt>
                <c:pt idx="389">
                  <c:v>0.441367017153034</c:v>
                </c:pt>
                <c:pt idx="390">
                  <c:v>0.43702504284390797</c:v>
                </c:pt>
                <c:pt idx="391">
                  <c:v>0.43257047973143797</c:v>
                </c:pt>
                <c:pt idx="392">
                  <c:v>0.42811935444502303</c:v>
                </c:pt>
                <c:pt idx="393">
                  <c:v>0.42372065600596898</c:v>
                </c:pt>
                <c:pt idx="394">
                  <c:v>0.41932195756691398</c:v>
                </c:pt>
                <c:pt idx="395">
                  <c:v>0.41497654543173101</c:v>
                </c:pt>
                <c:pt idx="396">
                  <c:v>0.41057784699267602</c:v>
                </c:pt>
                <c:pt idx="397">
                  <c:v>0.406232434857494</c:v>
                </c:pt>
                <c:pt idx="398">
                  <c:v>0.40188702272231203</c:v>
                </c:pt>
                <c:pt idx="399">
                  <c:v>0.39770318841177599</c:v>
                </c:pt>
                <c:pt idx="400">
                  <c:v>0.39335691682008</c:v>
                </c:pt>
                <c:pt idx="401">
                  <c:v>0.38912065566218601</c:v>
                </c:pt>
                <c:pt idx="402">
                  <c:v>0.38493682135165003</c:v>
                </c:pt>
                <c:pt idx="403">
                  <c:v>0.380805413888474</c:v>
                </c:pt>
                <c:pt idx="404">
                  <c:v>0.37656829327406599</c:v>
                </c:pt>
                <c:pt idx="405">
                  <c:v>0.37254689624469101</c:v>
                </c:pt>
                <c:pt idx="406">
                  <c:v>0.368520342476232</c:v>
                </c:pt>
                <c:pt idx="407">
                  <c:v>0.36455137229421702</c:v>
                </c:pt>
                <c:pt idx="408">
                  <c:v>0.360638266785616</c:v>
                </c:pt>
                <c:pt idx="409">
                  <c:v>0.35677415029831799</c:v>
                </c:pt>
                <c:pt idx="410">
                  <c:v>0.35285760696366097</c:v>
                </c:pt>
                <c:pt idx="411">
                  <c:v>0.34904935514977797</c:v>
                </c:pt>
                <c:pt idx="412">
                  <c:v>0.34524196279240899</c:v>
                </c:pt>
                <c:pt idx="413">
                  <c:v>0.341434570435041</c:v>
                </c:pt>
                <c:pt idx="414">
                  <c:v>0.33767960492502902</c:v>
                </c:pt>
                <c:pt idx="415">
                  <c:v>0.33392463941501999</c:v>
                </c:pt>
                <c:pt idx="416">
                  <c:v>0.33027452759972797</c:v>
                </c:pt>
                <c:pt idx="417">
                  <c:v>0.32657198893707601</c:v>
                </c:pt>
                <c:pt idx="418">
                  <c:v>0.32281702342706597</c:v>
                </c:pt>
                <c:pt idx="419">
                  <c:v>0.31911878204698502</c:v>
                </c:pt>
                <c:pt idx="420">
                  <c:v>0.315468670231693</c:v>
                </c:pt>
                <c:pt idx="421">
                  <c:v>0.31160885102696501</c:v>
                </c:pt>
                <c:pt idx="422">
                  <c:v>0.307744734539667</c:v>
                </c:pt>
                <c:pt idx="423">
                  <c:v>0.30404219587701498</c:v>
                </c:pt>
                <c:pt idx="424">
                  <c:v>0.30039638134429397</c:v>
                </c:pt>
                <c:pt idx="425">
                  <c:v>0.29664141583428399</c:v>
                </c:pt>
                <c:pt idx="426">
                  <c:v>0.29288645032427302</c:v>
                </c:pt>
                <c:pt idx="427">
                  <c:v>0.28907905796690397</c:v>
                </c:pt>
                <c:pt idx="428">
                  <c:v>0.285324092456895</c:v>
                </c:pt>
                <c:pt idx="429">
                  <c:v>0.281730704771531</c:v>
                </c:pt>
                <c:pt idx="430">
                  <c:v>0.27781416143687498</c:v>
                </c:pt>
                <c:pt idx="431">
                  <c:v>0.27400590962299098</c:v>
                </c:pt>
                <c:pt idx="432">
                  <c:v>0.27014179313569198</c:v>
                </c:pt>
                <c:pt idx="433">
                  <c:v>0.266386827625683</c:v>
                </c:pt>
                <c:pt idx="434">
                  <c:v>0.26263186211567302</c:v>
                </c:pt>
                <c:pt idx="435">
                  <c:v>0.25882446975830398</c:v>
                </c:pt>
                <c:pt idx="436">
                  <c:v>0.25501621794442098</c:v>
                </c:pt>
                <c:pt idx="437">
                  <c:v>0.25131453873828302</c:v>
                </c:pt>
                <c:pt idx="438">
                  <c:v>0.24750628692440099</c:v>
                </c:pt>
                <c:pt idx="439">
                  <c:v>0.24369545674097501</c:v>
                </c:pt>
                <c:pt idx="440">
                  <c:v>0.23999635590438101</c:v>
                </c:pt>
                <c:pt idx="441">
                  <c:v>0.23634710354560201</c:v>
                </c:pt>
                <c:pt idx="442">
                  <c:v>0.23264456488294999</c:v>
                </c:pt>
                <c:pt idx="443">
                  <c:v>0.228946323502871</c:v>
                </c:pt>
                <c:pt idx="444">
                  <c:v>0.22534949799144999</c:v>
                </c:pt>
                <c:pt idx="445">
                  <c:v>0.22180853715344701</c:v>
                </c:pt>
                <c:pt idx="446">
                  <c:v>0.21827187359801201</c:v>
                </c:pt>
                <c:pt idx="447">
                  <c:v>0.21488905275859799</c:v>
                </c:pt>
                <c:pt idx="448">
                  <c:v>0.21145810235439499</c:v>
                </c:pt>
                <c:pt idx="449">
                  <c:v>0.20813200564491099</c:v>
                </c:pt>
                <c:pt idx="450">
                  <c:v>0.204805908935426</c:v>
                </c:pt>
                <c:pt idx="451">
                  <c:v>0.201588963203229</c:v>
                </c:pt>
                <c:pt idx="452">
                  <c:v>0.19842100649233499</c:v>
                </c:pt>
                <c:pt idx="453">
                  <c:v>0.195313211737426</c:v>
                </c:pt>
                <c:pt idx="454">
                  <c:v>0.192306832851179</c:v>
                </c:pt>
                <c:pt idx="455">
                  <c:v>0.189303891790987</c:v>
                </c:pt>
                <c:pt idx="456">
                  <c:v>0.18635423703467</c:v>
                </c:pt>
                <c:pt idx="457">
                  <c:v>0.18367187325423001</c:v>
                </c:pt>
                <c:pt idx="458">
                  <c:v>0.180936223169917</c:v>
                </c:pt>
                <c:pt idx="459">
                  <c:v>0.178200573085604</c:v>
                </c:pt>
                <c:pt idx="460">
                  <c:v>0.17562392245639499</c:v>
                </c:pt>
                <c:pt idx="461">
                  <c:v>0.17321142802137601</c:v>
                </c:pt>
                <c:pt idx="462">
                  <c:v>0.170848782064174</c:v>
                </c:pt>
                <c:pt idx="463">
                  <c:v>0.16854286023690199</c:v>
                </c:pt>
                <c:pt idx="464">
                  <c:v>0.16639765677776</c:v>
                </c:pt>
                <c:pt idx="465">
                  <c:v>0.16430573962249301</c:v>
                </c:pt>
                <c:pt idx="466">
                  <c:v>0.162266249314584</c:v>
                </c:pt>
                <c:pt idx="467">
                  <c:v>0.16033676944047701</c:v>
                </c:pt>
                <c:pt idx="468">
                  <c:v>0.158297279132568</c:v>
                </c:pt>
                <c:pt idx="469">
                  <c:v>0.156472652953178</c:v>
                </c:pt>
                <c:pt idx="470">
                  <c:v>0.15470389144720501</c:v>
                </c:pt>
                <c:pt idx="471">
                  <c:v>0.15304084309246199</c:v>
                </c:pt>
                <c:pt idx="472">
                  <c:v>0.15153937256236599</c:v>
                </c:pt>
                <c:pt idx="473">
                  <c:v>0.14998203735885601</c:v>
                </c:pt>
                <c:pt idx="474">
                  <c:v>0.14853385313263401</c:v>
                </c:pt>
                <c:pt idx="475">
                  <c:v>0.14719396042718499</c:v>
                </c:pt>
                <c:pt idx="476">
                  <c:v>0.145907354025609</c:v>
                </c:pt>
                <c:pt idx="477">
                  <c:v>0.14462074762403301</c:v>
                </c:pt>
                <c:pt idx="478">
                  <c:v>0.14338656806981501</c:v>
                </c:pt>
                <c:pt idx="479">
                  <c:v>0.14220481536295701</c:v>
                </c:pt>
                <c:pt idx="480">
                  <c:v>0.14097063580874</c:v>
                </c:pt>
                <c:pt idx="481">
                  <c:v>0.139845607231812</c:v>
                </c:pt>
                <c:pt idx="482">
                  <c:v>0.13887871865347301</c:v>
                </c:pt>
                <c:pt idx="483">
                  <c:v>0.13807340789978101</c:v>
                </c:pt>
                <c:pt idx="484">
                  <c:v>0.13716324345137201</c:v>
                </c:pt>
                <c:pt idx="485">
                  <c:v>0.136305505850321</c:v>
                </c:pt>
                <c:pt idx="486">
                  <c:v>0.135500195096629</c:v>
                </c:pt>
                <c:pt idx="487">
                  <c:v>0.13458917119170599</c:v>
                </c:pt>
                <c:pt idx="488">
                  <c:v>0.13372799576459801</c:v>
                </c:pt>
                <c:pt idx="489">
                  <c:v>0.132870258163548</c:v>
                </c:pt>
                <c:pt idx="490">
                  <c:v>0.132174098387144</c:v>
                </c:pt>
                <c:pt idx="491">
                  <c:v>0.13131636078609399</c:v>
                </c:pt>
                <c:pt idx="492">
                  <c:v>0.130672627857048</c:v>
                </c:pt>
                <c:pt idx="493">
                  <c:v>0.13008218123187701</c:v>
                </c:pt>
                <c:pt idx="494">
                  <c:v>0.12949173460670399</c:v>
                </c:pt>
                <c:pt idx="495">
                  <c:v>0.12890042852501801</c:v>
                </c:pt>
                <c:pt idx="496">
                  <c:v>0.12820426874861501</c:v>
                </c:pt>
                <c:pt idx="497">
                  <c:v>0.12761382212344199</c:v>
                </c:pt>
                <c:pt idx="498">
                  <c:v>0.12697008919439801</c:v>
                </c:pt>
                <c:pt idx="499">
                  <c:v>0.12648879354651399</c:v>
                </c:pt>
                <c:pt idx="500">
                  <c:v>0.125898346921341</c:v>
                </c:pt>
                <c:pt idx="501">
                  <c:v>0.12530704083965499</c:v>
                </c:pt>
                <c:pt idx="502">
                  <c:v>0.124825745191771</c:v>
                </c:pt>
                <c:pt idx="503">
                  <c:v>0.124235298566598</c:v>
                </c:pt>
                <c:pt idx="504">
                  <c:v>0.12380642976607401</c:v>
                </c:pt>
                <c:pt idx="505">
                  <c:v>0.123268409988261</c:v>
                </c:pt>
                <c:pt idx="506">
                  <c:v>0.122624677059215</c:v>
                </c:pt>
                <c:pt idx="507">
                  <c:v>0.122090095107458</c:v>
                </c:pt>
                <c:pt idx="508">
                  <c:v>0.121499648482286</c:v>
                </c:pt>
                <c:pt idx="509">
                  <c:v>0.120961628704473</c:v>
                </c:pt>
                <c:pt idx="510">
                  <c:v>0.120532759903948</c:v>
                </c:pt>
                <c:pt idx="511">
                  <c:v>0.119998177952191</c:v>
                </c:pt>
                <c:pt idx="512">
                  <c:v>0.119569309151665</c:v>
                </c:pt>
                <c:pt idx="513">
                  <c:v>0.11914044035113899</c:v>
                </c:pt>
                <c:pt idx="514">
                  <c:v>0.118711571550615</c:v>
                </c:pt>
                <c:pt idx="515">
                  <c:v>0.118173551772802</c:v>
                </c:pt>
                <c:pt idx="516">
                  <c:v>0.117583105147629</c:v>
                </c:pt>
                <c:pt idx="517">
                  <c:v>0.11715423634710399</c:v>
                </c:pt>
                <c:pt idx="518">
                  <c:v>0.116562930265417</c:v>
                </c:pt>
                <c:pt idx="519">
                  <c:v>0.11618734776876501</c:v>
                </c:pt>
                <c:pt idx="520">
                  <c:v>0.11581434364165499</c:v>
                </c:pt>
                <c:pt idx="521">
                  <c:v>0.115437901688489</c:v>
                </c:pt>
                <c:pt idx="522">
                  <c:v>0.11500903288796301</c:v>
                </c:pt>
                <c:pt idx="523">
                  <c:v>0.114580164087438</c:v>
                </c:pt>
                <c:pt idx="524">
                  <c:v>0.114095430613498</c:v>
                </c:pt>
                <c:pt idx="525">
                  <c:v>0.1136132755091</c:v>
                </c:pt>
                <c:pt idx="526">
                  <c:v>0.113236833555933</c:v>
                </c:pt>
                <c:pt idx="527">
                  <c:v>0.112807964755407</c:v>
                </c:pt>
                <c:pt idx="528">
                  <c:v>0.112379095954883</c:v>
                </c:pt>
                <c:pt idx="529">
                  <c:v>0.11200351345822999</c:v>
                </c:pt>
                <c:pt idx="530">
                  <c:v>0.111468931506473</c:v>
                </c:pt>
                <c:pt idx="531">
                  <c:v>0.11093091172866</c:v>
                </c:pt>
                <c:pt idx="532">
                  <c:v>0.110449616080775</c:v>
                </c:pt>
                <c:pt idx="533">
                  <c:v>0.109967460976377</c:v>
                </c:pt>
                <c:pt idx="534">
                  <c:v>0.109538592175852</c:v>
                </c:pt>
                <c:pt idx="535">
                  <c:v>0.109109723375326</c:v>
                </c:pt>
                <c:pt idx="536">
                  <c:v>0.108838994573392</c:v>
                </c:pt>
                <c:pt idx="537">
                  <c:v>0.108410125772866</c:v>
                </c:pt>
                <c:pt idx="538">
                  <c:v>0.107981256972342</c:v>
                </c:pt>
                <c:pt idx="539">
                  <c:v>0.10749910186794299</c:v>
                </c:pt>
                <c:pt idx="540">
                  <c:v>0.107070233067417</c:v>
                </c:pt>
                <c:pt idx="541">
                  <c:v>0.106641364266893</c:v>
                </c:pt>
                <c:pt idx="542">
                  <c:v>0.10637063546495799</c:v>
                </c:pt>
                <c:pt idx="543">
                  <c:v>0.10599849079436199</c:v>
                </c:pt>
                <c:pt idx="544">
                  <c:v>0.105512897863907</c:v>
                </c:pt>
                <c:pt idx="545">
                  <c:v>0.105084029063382</c:v>
                </c:pt>
                <c:pt idx="546">
                  <c:v>0.104816738087503</c:v>
                </c:pt>
                <c:pt idx="547">
                  <c:v>0.104440296134337</c:v>
                </c:pt>
                <c:pt idx="548">
                  <c:v>0.103906573639094</c:v>
                </c:pt>
                <c:pt idx="549">
                  <c:v>0.10342098070864</c:v>
                </c:pt>
                <c:pt idx="550">
                  <c:v>0.103101262885402</c:v>
                </c:pt>
                <c:pt idx="551">
                  <c:v>0.10272482093223601</c:v>
                </c:pt>
                <c:pt idx="552">
                  <c:v>0.10229595213171</c:v>
                </c:pt>
                <c:pt idx="553">
                  <c:v>0.101813797027312</c:v>
                </c:pt>
                <c:pt idx="554">
                  <c:v>0.101490641378018</c:v>
                </c:pt>
                <c:pt idx="555">
                  <c:v>0.10106177257749301</c:v>
                </c:pt>
                <c:pt idx="556">
                  <c:v>0.10073775747168499</c:v>
                </c:pt>
                <c:pt idx="557">
                  <c:v>0.10036561280109001</c:v>
                </c:pt>
                <c:pt idx="558">
                  <c:v>9.9880019870634995E-2</c:v>
                </c:pt>
                <c:pt idx="559">
                  <c:v>9.95078752000393E-2</c:v>
                </c:pt>
                <c:pt idx="560">
                  <c:v>9.9131433246872902E-2</c:v>
                </c:pt>
                <c:pt idx="561">
                  <c:v>9.8754991293705505E-2</c:v>
                </c:pt>
                <c:pt idx="562">
                  <c:v>9.8379408797053605E-2</c:v>
                </c:pt>
                <c:pt idx="563">
                  <c:v>9.8058831517301798E-2</c:v>
                </c:pt>
                <c:pt idx="564">
                  <c:v>9.7629962716777194E-2</c:v>
                </c:pt>
                <c:pt idx="565">
                  <c:v>9.73068070674835E-2</c:v>
                </c:pt>
                <c:pt idx="566">
                  <c:v>9.6877938266957703E-2</c:v>
                </c:pt>
                <c:pt idx="567">
                  <c:v>9.6610647291079793E-2</c:v>
                </c:pt>
                <c:pt idx="568">
                  <c:v>9.6287491641786196E-2</c:v>
                </c:pt>
                <c:pt idx="569">
                  <c:v>9.5911049688618702E-2</c:v>
                </c:pt>
                <c:pt idx="570">
                  <c:v>9.5591331865382503E-2</c:v>
                </c:pt>
                <c:pt idx="571">
                  <c:v>9.5267316759574505E-2</c:v>
                </c:pt>
                <c:pt idx="572">
                  <c:v>9.4890874806408301E-2</c:v>
                </c:pt>
                <c:pt idx="573">
                  <c:v>9.4518730135811302E-2</c:v>
                </c:pt>
                <c:pt idx="574">
                  <c:v>9.4142288182645001E-2</c:v>
                </c:pt>
                <c:pt idx="575">
                  <c:v>9.37658462294787E-2</c:v>
                </c:pt>
                <c:pt idx="576">
                  <c:v>9.34426905801852E-2</c:v>
                </c:pt>
                <c:pt idx="577">
                  <c:v>9.3122972756947697E-2</c:v>
                </c:pt>
                <c:pt idx="578">
                  <c:v>9.2746530803781493E-2</c:v>
                </c:pt>
                <c:pt idx="579">
                  <c:v>9.2426812980544004E-2</c:v>
                </c:pt>
                <c:pt idx="580">
                  <c:v>9.2102797874736006E-2</c:v>
                </c:pt>
                <c:pt idx="581">
                  <c:v>9.1727215378084204E-2</c:v>
                </c:pt>
                <c:pt idx="582">
                  <c:v>9.1350773424917805E-2</c:v>
                </c:pt>
                <c:pt idx="583">
                  <c:v>9.1031055601680497E-2</c:v>
                </c:pt>
                <c:pt idx="584">
                  <c:v>9.0654613648514099E-2</c:v>
                </c:pt>
                <c:pt idx="585">
                  <c:v>9.0278171695346701E-2</c:v>
                </c:pt>
                <c:pt idx="586">
                  <c:v>8.9958453872109198E-2</c:v>
                </c:pt>
                <c:pt idx="587">
                  <c:v>8.9582011918942994E-2</c:v>
                </c:pt>
                <c:pt idx="588">
                  <c:v>8.9258856269649398E-2</c:v>
                </c:pt>
                <c:pt idx="589">
                  <c:v>8.8991565293771502E-2</c:v>
                </c:pt>
                <c:pt idx="590">
                  <c:v>8.8671847470534096E-2</c:v>
                </c:pt>
                <c:pt idx="591">
                  <c:v>8.8347832364726195E-2</c:v>
                </c:pt>
                <c:pt idx="592">
                  <c:v>8.8081400845361396E-2</c:v>
                </c:pt>
                <c:pt idx="593">
                  <c:v>8.7704958892195206E-2</c:v>
                </c:pt>
                <c:pt idx="594">
                  <c:v>8.7328516939028905E-2</c:v>
                </c:pt>
                <c:pt idx="595">
                  <c:v>8.6952074985862604E-2</c:v>
                </c:pt>
                <c:pt idx="596">
                  <c:v>8.6684784009983598E-2</c:v>
                </c:pt>
                <c:pt idx="597">
                  <c:v>8.6309201513331504E-2</c:v>
                </c:pt>
                <c:pt idx="598">
                  <c:v>8.5988624233579905E-2</c:v>
                </c:pt>
                <c:pt idx="599">
                  <c:v>8.5717895431645805E-2</c:v>
                </c:pt>
                <c:pt idx="600">
                  <c:v>8.5450604455766799E-2</c:v>
                </c:pt>
                <c:pt idx="601">
                  <c:v>8.5130886632529296E-2</c:v>
                </c:pt>
                <c:pt idx="602">
                  <c:v>8.4755304135877396E-2</c:v>
                </c:pt>
                <c:pt idx="603">
                  <c:v>8.4540440007357998E-2</c:v>
                </c:pt>
                <c:pt idx="604">
                  <c:v>8.4273149031478894E-2</c:v>
                </c:pt>
                <c:pt idx="605">
                  <c:v>8.3896707078312496E-2</c:v>
                </c:pt>
                <c:pt idx="606">
                  <c:v>8.3573551429018997E-2</c:v>
                </c:pt>
                <c:pt idx="607">
                  <c:v>8.3358687300499501E-2</c:v>
                </c:pt>
                <c:pt idx="608">
                  <c:v>8.2983104803846297E-2</c:v>
                </c:pt>
                <c:pt idx="609">
                  <c:v>8.2610100676736201E-2</c:v>
                </c:pt>
                <c:pt idx="610">
                  <c:v>8.2286945027442604E-2</c:v>
                </c:pt>
                <c:pt idx="611">
                  <c:v>8.2019654051564694E-2</c:v>
                </c:pt>
                <c:pt idx="612">
                  <c:v>8.1748925249629498E-2</c:v>
                </c:pt>
                <c:pt idx="613">
                  <c:v>8.1429207426392106E-2</c:v>
                </c:pt>
                <c:pt idx="614">
                  <c:v>8.1105192320584205E-2</c:v>
                </c:pt>
                <c:pt idx="615">
                  <c:v>8.0785474497346701E-2</c:v>
                </c:pt>
                <c:pt idx="616">
                  <c:v>8.0462318848053202E-2</c:v>
                </c:pt>
                <c:pt idx="617">
                  <c:v>8.0195027872175306E-2</c:v>
                </c:pt>
                <c:pt idx="618">
                  <c:v>7.99277368962963E-2</c:v>
                </c:pt>
                <c:pt idx="619">
                  <c:v>7.9657008094362297E-2</c:v>
                </c:pt>
                <c:pt idx="620">
                  <c:v>7.9284003967252104E-2</c:v>
                </c:pt>
                <c:pt idx="621">
                  <c:v>7.9013275165316907E-2</c:v>
                </c:pt>
                <c:pt idx="622">
                  <c:v>7.8745984189437804E-2</c:v>
                </c:pt>
                <c:pt idx="623">
                  <c:v>7.8478693213560102E-2</c:v>
                </c:pt>
                <c:pt idx="624">
                  <c:v>7.8207964411624795E-2</c:v>
                </c:pt>
                <c:pt idx="625">
                  <c:v>7.7779095611100094E-2</c:v>
                </c:pt>
                <c:pt idx="626">
                  <c:v>7.7565090939093806E-2</c:v>
                </c:pt>
                <c:pt idx="627">
                  <c:v>7.7297799963215993E-2</c:v>
                </c:pt>
                <c:pt idx="628">
                  <c:v>7.6978082139978504E-2</c:v>
                </c:pt>
                <c:pt idx="629">
                  <c:v>7.6706493881529003E-2</c:v>
                </c:pt>
                <c:pt idx="630">
                  <c:v>7.6386776058292694E-2</c:v>
                </c:pt>
                <c:pt idx="631">
                  <c:v>7.6116047256357497E-2</c:v>
                </c:pt>
                <c:pt idx="632">
                  <c:v>7.5796329433120105E-2</c:v>
                </c:pt>
                <c:pt idx="633">
                  <c:v>7.55823247611149E-2</c:v>
                </c:pt>
                <c:pt idx="634">
                  <c:v>7.5205882807947405E-2</c:v>
                </c:pt>
                <c:pt idx="635">
                  <c:v>7.4938591832069607E-2</c:v>
                </c:pt>
                <c:pt idx="636">
                  <c:v>7.4614576726261594E-2</c:v>
                </c:pt>
                <c:pt idx="637">
                  <c:v>7.44005720542565E-2</c:v>
                </c:pt>
                <c:pt idx="638">
                  <c:v>7.4024130101090199E-2</c:v>
                </c:pt>
                <c:pt idx="639">
                  <c:v>7.3756839125211096E-2</c:v>
                </c:pt>
                <c:pt idx="640">
                  <c:v>7.3437121301973801E-2</c:v>
                </c:pt>
                <c:pt idx="641">
                  <c:v>7.3113965652680094E-2</c:v>
                </c:pt>
                <c:pt idx="642">
                  <c:v>7.2846674676802295E-2</c:v>
                </c:pt>
                <c:pt idx="643">
                  <c:v>7.2579383700923206E-2</c:v>
                </c:pt>
                <c:pt idx="644">
                  <c:v>7.2361081746347602E-2</c:v>
                </c:pt>
                <c:pt idx="645">
                  <c:v>7.2041363923110099E-2</c:v>
                </c:pt>
                <c:pt idx="646">
                  <c:v>7.1774072947231204E-2</c:v>
                </c:pt>
                <c:pt idx="647">
                  <c:v>7.1503344145296993E-2</c:v>
                </c:pt>
                <c:pt idx="648">
                  <c:v>7.1183626322059698E-2</c:v>
                </c:pt>
                <c:pt idx="649">
                  <c:v>7.08596112162517E-2</c:v>
                </c:pt>
                <c:pt idx="650">
                  <c:v>7.0593179696886998E-2</c:v>
                </c:pt>
                <c:pt idx="651">
                  <c:v>7.0378315568367503E-2</c:v>
                </c:pt>
                <c:pt idx="652">
                  <c:v>7.0111024592489593E-2</c:v>
                </c:pt>
                <c:pt idx="653">
                  <c:v>6.9840295790554396E-2</c:v>
                </c:pt>
                <c:pt idx="654">
                  <c:v>6.9520577967317004E-2</c:v>
                </c:pt>
                <c:pt idx="655">
                  <c:v>6.9196562861509103E-2</c:v>
                </c:pt>
                <c:pt idx="656">
                  <c:v>6.8930131342144305E-2</c:v>
                </c:pt>
                <c:pt idx="657">
                  <c:v>6.8662840366266603E-2</c:v>
                </c:pt>
                <c:pt idx="658">
                  <c:v>6.8338825260458494E-2</c:v>
                </c:pt>
                <c:pt idx="659">
                  <c:v>6.8071534284580806E-2</c:v>
                </c:pt>
                <c:pt idx="660">
                  <c:v>6.7805102765215994E-2</c:v>
                </c:pt>
                <c:pt idx="661">
                  <c:v>6.7481087659408107E-2</c:v>
                </c:pt>
                <c:pt idx="662">
                  <c:v>6.7267082987402901E-2</c:v>
                </c:pt>
                <c:pt idx="663">
                  <c:v>6.7052218858882295E-2</c:v>
                </c:pt>
                <c:pt idx="664">
                  <c:v>6.6729063209588602E-2</c:v>
                </c:pt>
                <c:pt idx="665">
                  <c:v>6.6461772233710706E-2</c:v>
                </c:pt>
                <c:pt idx="666">
                  <c:v>6.6142054410473397E-2</c:v>
                </c:pt>
                <c:pt idx="667">
                  <c:v>6.5927190281953901E-2</c:v>
                </c:pt>
                <c:pt idx="668">
                  <c:v>6.5604034632660305E-2</c:v>
                </c:pt>
                <c:pt idx="669">
                  <c:v>6.5283457352908497E-2</c:v>
                </c:pt>
                <c:pt idx="670">
                  <c:v>6.5069452680903403E-2</c:v>
                </c:pt>
                <c:pt idx="671">
                  <c:v>6.4798723878968095E-2</c:v>
                </c:pt>
                <c:pt idx="672">
                  <c:v>6.4531432903090297E-2</c:v>
                </c:pt>
                <c:pt idx="673">
                  <c:v>6.4316568774569594E-2</c:v>
                </c:pt>
                <c:pt idx="674">
                  <c:v>6.4102564102564402E-2</c:v>
                </c:pt>
                <c:pt idx="675">
                  <c:v>6.3778548996756501E-2</c:v>
                </c:pt>
                <c:pt idx="676">
                  <c:v>6.35121174773918E-2</c:v>
                </c:pt>
                <c:pt idx="677">
                  <c:v>6.3191540197641297E-2</c:v>
                </c:pt>
                <c:pt idx="678">
                  <c:v>6.2977535525634898E-2</c:v>
                </c:pt>
                <c:pt idx="679">
                  <c:v>6.2706806723700895E-2</c:v>
                </c:pt>
                <c:pt idx="680">
                  <c:v>6.2439515747821799E-2</c:v>
                </c:pt>
                <c:pt idx="681">
                  <c:v>6.2063073794655498E-2</c:v>
                </c:pt>
                <c:pt idx="682">
                  <c:v>6.1686631841489301E-2</c:v>
                </c:pt>
                <c:pt idx="683">
                  <c:v>6.1472627169482902E-2</c:v>
                </c:pt>
                <c:pt idx="684">
                  <c:v>6.1257763040963399E-2</c:v>
                </c:pt>
                <c:pt idx="685">
                  <c:v>6.1043758368958201E-2</c:v>
                </c:pt>
                <c:pt idx="686">
                  <c:v>6.0828894240438802E-2</c:v>
                </c:pt>
                <c:pt idx="687">
                  <c:v>6.0561603264559699E-2</c:v>
                </c:pt>
                <c:pt idx="688">
                  <c:v>6.0238447615266102E-2</c:v>
                </c:pt>
                <c:pt idx="689">
                  <c:v>6.00235834867466E-2</c:v>
                </c:pt>
                <c:pt idx="690">
                  <c:v>5.9757151967381898E-2</c:v>
                </c:pt>
                <c:pt idx="691">
                  <c:v>5.9542287838862402E-2</c:v>
                </c:pt>
                <c:pt idx="692">
                  <c:v>5.9222570015625003E-2</c:v>
                </c:pt>
                <c:pt idx="693">
                  <c:v>5.8951841213691E-2</c:v>
                </c:pt>
                <c:pt idx="694">
                  <c:v>5.87369770851702E-2</c:v>
                </c:pt>
                <c:pt idx="695">
                  <c:v>5.8575399260523499E-2</c:v>
                </c:pt>
                <c:pt idx="696">
                  <c:v>5.8360535132004003E-2</c:v>
                </c:pt>
                <c:pt idx="697">
                  <c:v>5.8094103612640398E-2</c:v>
                </c:pt>
                <c:pt idx="698">
                  <c:v>5.7773526332888701E-2</c:v>
                </c:pt>
                <c:pt idx="699">
                  <c:v>5.7502797530953498E-2</c:v>
                </c:pt>
                <c:pt idx="700">
                  <c:v>5.7235506555075602E-2</c:v>
                </c:pt>
                <c:pt idx="701">
                  <c:v>5.69690750357109E-2</c:v>
                </c:pt>
                <c:pt idx="702">
                  <c:v>5.6754210907191502E-2</c:v>
                </c:pt>
                <c:pt idx="703">
                  <c:v>5.6483482105256201E-2</c:v>
                </c:pt>
                <c:pt idx="704">
                  <c:v>5.6268617976736698E-2</c:v>
                </c:pt>
                <c:pt idx="705">
                  <c:v>5.6001327000857602E-2</c:v>
                </c:pt>
                <c:pt idx="706">
                  <c:v>5.5681609177620203E-2</c:v>
                </c:pt>
                <c:pt idx="707">
                  <c:v>5.54108803756862E-2</c:v>
                </c:pt>
                <c:pt idx="708">
                  <c:v>5.5143589399807097E-2</c:v>
                </c:pt>
                <c:pt idx="709">
                  <c:v>5.48204337505135E-2</c:v>
                </c:pt>
                <c:pt idx="710">
                  <c:v>5.46622937519229E-2</c:v>
                </c:pt>
                <c:pt idx="711">
                  <c:v>5.4391564949988903E-2</c:v>
                </c:pt>
                <c:pt idx="712">
                  <c:v>5.4233424951398303E-2</c:v>
                </c:pt>
                <c:pt idx="713">
                  <c:v>5.3962696149463002E-2</c:v>
                </c:pt>
                <c:pt idx="714">
                  <c:v>5.3747832020943603E-2</c:v>
                </c:pt>
                <c:pt idx="715">
                  <c:v>5.3533827348938398E-2</c:v>
                </c:pt>
                <c:pt idx="716">
                  <c:v>5.2942521267251401E-2</c:v>
                </c:pt>
                <c:pt idx="717">
                  <c:v>5.2837667572534698E-2</c:v>
                </c:pt>
                <c:pt idx="718">
                  <c:v>5.2622803444014002E-2</c:v>
                </c:pt>
                <c:pt idx="719">
                  <c:v>5.2408798772008901E-2</c:v>
                </c:pt>
                <c:pt idx="720">
                  <c:v>5.2141507796130998E-2</c:v>
                </c:pt>
                <c:pt idx="721">
                  <c:v>5.2084783666200903E-2</c:v>
                </c:pt>
                <c:pt idx="722">
                  <c:v>5.1979929971484297E-2</c:v>
                </c:pt>
                <c:pt idx="723">
                  <c:v>5.1765065842963497E-2</c:v>
                </c:pt>
                <c:pt idx="724">
                  <c:v>5.13886238897973E-2</c:v>
                </c:pt>
                <c:pt idx="725">
                  <c:v>5.1174619217792101E-2</c:v>
                </c:pt>
                <c:pt idx="726">
                  <c:v>5.1013041393145199E-2</c:v>
                </c:pt>
                <c:pt idx="727">
                  <c:v>5.0745750417266297E-2</c:v>
                </c:pt>
                <c:pt idx="728">
                  <c:v>5.0530886288746697E-2</c:v>
                </c:pt>
                <c:pt idx="729">
                  <c:v>5.01544443355805E-2</c:v>
                </c:pt>
                <c:pt idx="730">
                  <c:v>4.97788618389284E-2</c:v>
                </c:pt>
                <c:pt idx="731">
                  <c:v>4.9673148687696199E-2</c:v>
                </c:pt>
                <c:pt idx="732">
                  <c:v>4.9459144015691098E-2</c:v>
                </c:pt>
                <c:pt idx="733">
                  <c:v>4.9187555757241402E-2</c:v>
                </c:pt>
                <c:pt idx="734">
                  <c:v>4.8920264781363701E-2</c:v>
                </c:pt>
                <c:pt idx="735">
                  <c:v>4.8600546958126198E-2</c:v>
                </c:pt>
                <c:pt idx="736">
                  <c:v>4.8277391308832698E-2</c:v>
                </c:pt>
                <c:pt idx="737">
                  <c:v>4.8062527180313099E-2</c:v>
                </c:pt>
                <c:pt idx="738">
                  <c:v>4.7957673485595202E-2</c:v>
                </c:pt>
                <c:pt idx="739">
                  <c:v>4.7633658379787301E-2</c:v>
                </c:pt>
                <c:pt idx="740">
                  <c:v>4.7419653707782103E-2</c:v>
                </c:pt>
                <c:pt idx="741">
                  <c:v>4.7310502730493802E-2</c:v>
                </c:pt>
                <c:pt idx="742">
                  <c:v>4.6828347626095099E-2</c:v>
                </c:pt>
                <c:pt idx="743">
                  <c:v>4.6452765129443199E-2</c:v>
                </c:pt>
                <c:pt idx="744">
                  <c:v>4.6347051978210999E-2</c:v>
                </c:pt>
                <c:pt idx="745">
                  <c:v>4.6185474153564103E-2</c:v>
                </c:pt>
                <c:pt idx="746">
                  <c:v>4.5970610025044698E-2</c:v>
                </c:pt>
                <c:pt idx="747">
                  <c:v>4.5647454375750997E-2</c:v>
                </c:pt>
                <c:pt idx="748">
                  <c:v>4.5380163399873198E-2</c:v>
                </c:pt>
                <c:pt idx="749">
                  <c:v>4.5112872423994199E-2</c:v>
                </c:pt>
                <c:pt idx="750">
                  <c:v>4.4898867751989001E-2</c:v>
                </c:pt>
                <c:pt idx="751">
                  <c:v>4.4684003623469498E-2</c:v>
                </c:pt>
                <c:pt idx="752">
                  <c:v>4.45224257988227E-2</c:v>
                </c:pt>
                <c:pt idx="753">
                  <c:v>4.4360847974175902E-2</c:v>
                </c:pt>
                <c:pt idx="754">
                  <c:v>4.4093556998296903E-2</c:v>
                </c:pt>
                <c:pt idx="755">
                  <c:v>4.3826266022419E-2</c:v>
                </c:pt>
                <c:pt idx="756">
                  <c:v>4.3555537220483803E-2</c:v>
                </c:pt>
                <c:pt idx="757">
                  <c:v>4.32882462446047E-2</c:v>
                </c:pt>
                <c:pt idx="758">
                  <c:v>4.3020955268726797E-2</c:v>
                </c:pt>
                <c:pt idx="759">
                  <c:v>4.2753664292847798E-2</c:v>
                </c:pt>
                <c:pt idx="760">
                  <c:v>4.2539659620842697E-2</c:v>
                </c:pt>
                <c:pt idx="761">
                  <c:v>4.2215644515034699E-2</c:v>
                </c:pt>
                <c:pt idx="762">
                  <c:v>4.18959266917973E-2</c:v>
                </c:pt>
                <c:pt idx="763">
                  <c:v>4.1677624737221697E-2</c:v>
                </c:pt>
                <c:pt idx="764">
                  <c:v>4.1519484738630999E-2</c:v>
                </c:pt>
                <c:pt idx="765">
                  <c:v>4.1305480066625898E-2</c:v>
                </c:pt>
                <c:pt idx="766">
                  <c:v>4.1034751264690701E-2</c:v>
                </c:pt>
                <c:pt idx="767">
                  <c:v>4.0819887136171101E-2</c:v>
                </c:pt>
                <c:pt idx="768">
                  <c:v>4.0552596160291998E-2</c:v>
                </c:pt>
                <c:pt idx="769">
                  <c:v>4.0232878337054703E-2</c:v>
                </c:pt>
                <c:pt idx="770">
                  <c:v>3.99621495351207E-2</c:v>
                </c:pt>
                <c:pt idx="771">
                  <c:v>3.9747285406601197E-2</c:v>
                </c:pt>
                <c:pt idx="772">
                  <c:v>3.9480853887236399E-2</c:v>
                </c:pt>
                <c:pt idx="773">
                  <c:v>3.9318416606075303E-2</c:v>
                </c:pt>
                <c:pt idx="774">
                  <c:v>3.9104411934070202E-2</c:v>
                </c:pt>
                <c:pt idx="775">
                  <c:v>3.8942834109423299E-2</c:v>
                </c:pt>
                <c:pt idx="776">
                  <c:v>3.85698299823133E-2</c:v>
                </c:pt>
                <c:pt idx="777">
                  <c:v>3.8246674333019599E-2</c:v>
                </c:pt>
                <c:pt idx="778">
                  <c:v>3.79793833571406E-2</c:v>
                </c:pt>
                <c:pt idx="779">
                  <c:v>3.7602941403974403E-2</c:v>
                </c:pt>
                <c:pt idx="780">
                  <c:v>3.7388936731967998E-2</c:v>
                </c:pt>
                <c:pt idx="781">
                  <c:v>3.7226499450807998E-2</c:v>
                </c:pt>
                <c:pt idx="782">
                  <c:v>3.7064921626161297E-2</c:v>
                </c:pt>
                <c:pt idx="783">
                  <c:v>3.6797630650282201E-2</c:v>
                </c:pt>
                <c:pt idx="784">
                  <c:v>3.6583625978277003E-2</c:v>
                </c:pt>
                <c:pt idx="785">
                  <c:v>3.63163350023979E-2</c:v>
                </c:pt>
                <c:pt idx="786">
                  <c:v>3.5830742071943297E-2</c:v>
                </c:pt>
                <c:pt idx="787">
                  <c:v>3.5672602073353897E-2</c:v>
                </c:pt>
                <c:pt idx="788">
                  <c:v>3.5401873271418603E-2</c:v>
                </c:pt>
                <c:pt idx="789">
                  <c:v>3.5134582295539597E-2</c:v>
                </c:pt>
                <c:pt idx="790">
                  <c:v>3.4814864472302101E-2</c:v>
                </c:pt>
                <c:pt idx="791">
                  <c:v>3.4600859800297E-2</c:v>
                </c:pt>
                <c:pt idx="792">
                  <c:v>3.4705713495015E-2</c:v>
                </c:pt>
                <c:pt idx="793">
                  <c:v>3.4329271541848602E-2</c:v>
                </c:pt>
                <c:pt idx="794">
                  <c:v>3.3953689045195502E-2</c:v>
                </c:pt>
                <c:pt idx="795">
                  <c:v>3.3580684918085302E-2</c:v>
                </c:pt>
                <c:pt idx="796">
                  <c:v>3.3366680246080201E-2</c:v>
                </c:pt>
                <c:pt idx="797">
                  <c:v>3.3151816117560698E-2</c:v>
                </c:pt>
                <c:pt idx="798">
                  <c:v>3.2775374164393301E-2</c:v>
                </c:pt>
                <c:pt idx="799">
                  <c:v>3.2508942645029702E-2</c:v>
                </c:pt>
                <c:pt idx="800">
                  <c:v>3.2184927539221801E-2</c:v>
                </c:pt>
                <c:pt idx="801">
                  <c:v>3.1808485586055403E-2</c:v>
                </c:pt>
                <c:pt idx="802">
                  <c:v>3.1594480914049101E-2</c:v>
                </c:pt>
                <c:pt idx="803">
                  <c:v>3.1379616785529599E-2</c:v>
                </c:pt>
                <c:pt idx="804">
                  <c:v>3.11123258096517E-2</c:v>
                </c:pt>
                <c:pt idx="805">
                  <c:v>3.0950747985004998E-2</c:v>
                </c:pt>
                <c:pt idx="806">
                  <c:v>3.0683457009125899E-2</c:v>
                </c:pt>
                <c:pt idx="807">
                  <c:v>3.0416166033248E-2</c:v>
                </c:pt>
                <c:pt idx="808">
                  <c:v>3.01987235351855E-2</c:v>
                </c:pt>
                <c:pt idx="809">
                  <c:v>2.9983859406666001E-2</c:v>
                </c:pt>
                <c:pt idx="810">
                  <c:v>2.98257194080754E-2</c:v>
                </c:pt>
                <c:pt idx="811">
                  <c:v>2.95549906061402E-2</c:v>
                </c:pt>
                <c:pt idx="812">
                  <c:v>2.9182845935544401E-2</c:v>
                </c:pt>
                <c:pt idx="813">
                  <c:v>2.88588308297365E-2</c:v>
                </c:pt>
                <c:pt idx="814">
                  <c:v>2.84299620292119E-2</c:v>
                </c:pt>
                <c:pt idx="815">
                  <c:v>2.82150979006923E-2</c:v>
                </c:pt>
                <c:pt idx="816">
                  <c:v>2.7948666381327598E-2</c:v>
                </c:pt>
                <c:pt idx="817">
                  <c:v>2.77338022528082E-2</c:v>
                </c:pt>
                <c:pt idx="818">
                  <c:v>2.7519797580801801E-2</c:v>
                </c:pt>
                <c:pt idx="819">
                  <c:v>2.71957824749951E-2</c:v>
                </c:pt>
                <c:pt idx="820">
                  <c:v>2.67144868271109E-2</c:v>
                </c:pt>
                <c:pt idx="821">
                  <c:v>2.64996226985902E-2</c:v>
                </c:pt>
                <c:pt idx="822">
                  <c:v>2.6390471721302902E-2</c:v>
                </c:pt>
                <c:pt idx="823">
                  <c:v>2.6176467049296499E-2</c:v>
                </c:pt>
                <c:pt idx="824">
                  <c:v>2.60140297681366E-2</c:v>
                </c:pt>
                <c:pt idx="825">
                  <c:v>2.5800025096130198E-2</c:v>
                </c:pt>
                <c:pt idx="826">
                  <c:v>2.55327341202524E-2</c:v>
                </c:pt>
                <c:pt idx="827">
                  <c:v>2.5213016297015001E-2</c:v>
                </c:pt>
                <c:pt idx="828">
                  <c:v>2.48365743438487E-2</c:v>
                </c:pt>
                <c:pt idx="829">
                  <c:v>2.4565845541913399E-2</c:v>
                </c:pt>
                <c:pt idx="830">
                  <c:v>2.4407705543322802E-2</c:v>
                </c:pt>
                <c:pt idx="831">
                  <c:v>2.4136976741387602E-2</c:v>
                </c:pt>
                <c:pt idx="832">
                  <c:v>2.3869685765509699E-2</c:v>
                </c:pt>
                <c:pt idx="833">
                  <c:v>2.36023947896307E-2</c:v>
                </c:pt>
                <c:pt idx="834">
                  <c:v>2.32792391403371E-2</c:v>
                </c:pt>
                <c:pt idx="835">
                  <c:v>2.3121099141746499E-2</c:v>
                </c:pt>
                <c:pt idx="836">
                  <c:v>2.2797084035939798E-2</c:v>
                </c:pt>
                <c:pt idx="837">
                  <c:v>2.25830793639334E-2</c:v>
                </c:pt>
                <c:pt idx="838">
                  <c:v>2.2259064258126699E-2</c:v>
                </c:pt>
                <c:pt idx="839">
                  <c:v>2.19393464348893E-2</c:v>
                </c:pt>
                <c:pt idx="840">
                  <c:v>2.16720554590102E-2</c:v>
                </c:pt>
                <c:pt idx="841">
                  <c:v>2.1510477634363399E-2</c:v>
                </c:pt>
                <c:pt idx="842">
                  <c:v>2.1187321985069899E-2</c:v>
                </c:pt>
                <c:pt idx="843">
                  <c:v>2.0972457856550299E-2</c:v>
                </c:pt>
                <c:pt idx="844">
                  <c:v>2.07051668806713E-2</c:v>
                </c:pt>
                <c:pt idx="845">
                  <c:v>2.0491162208666199E-2</c:v>
                </c:pt>
                <c:pt idx="846">
                  <c:v>2.0167147102858201E-2</c:v>
                </c:pt>
                <c:pt idx="847">
                  <c:v>1.9795002432262399E-2</c:v>
                </c:pt>
                <c:pt idx="848">
                  <c:v>1.9580138303742899E-2</c:v>
                </c:pt>
                <c:pt idx="849">
                  <c:v>1.9418560479096202E-2</c:v>
                </c:pt>
                <c:pt idx="850">
                  <c:v>1.9095404829802501E-2</c:v>
                </c:pt>
                <c:pt idx="851">
                  <c:v>1.8775687006565199E-2</c:v>
                </c:pt>
                <c:pt idx="852">
                  <c:v>1.85608228780457E-2</c:v>
                </c:pt>
                <c:pt idx="853">
                  <c:v>1.8346818206039301E-2</c:v>
                </c:pt>
                <c:pt idx="854">
                  <c:v>1.8131954077519798E-2</c:v>
                </c:pt>
                <c:pt idx="855">
                  <c:v>1.7861225275584501E-2</c:v>
                </c:pt>
                <c:pt idx="856">
                  <c:v>1.73266433238277E-2</c:v>
                </c:pt>
                <c:pt idx="857">
                  <c:v>1.6950201370661399E-2</c:v>
                </c:pt>
                <c:pt idx="858">
                  <c:v>1.6683769851296701E-2</c:v>
                </c:pt>
                <c:pt idx="859">
                  <c:v>1.6468905722777202E-2</c:v>
                </c:pt>
                <c:pt idx="860">
                  <c:v>1.64121815928483E-2</c:v>
                </c:pt>
                <c:pt idx="861">
                  <c:v>1.6145750073483602E-2</c:v>
                </c:pt>
                <c:pt idx="862">
                  <c:v>1.6040036922252501E-2</c:v>
                </c:pt>
                <c:pt idx="863">
                  <c:v>1.55544439917978E-2</c:v>
                </c:pt>
                <c:pt idx="864">
                  <c:v>1.5234726168560401E-2</c:v>
                </c:pt>
                <c:pt idx="865">
                  <c:v>1.50731483439136E-2</c:v>
                </c:pt>
                <c:pt idx="866">
                  <c:v>1.4805857368034501E-2</c:v>
                </c:pt>
                <c:pt idx="867">
                  <c:v>1.4535128566100499E-2</c:v>
                </c:pt>
                <c:pt idx="868">
                  <c:v>1.43769885675099E-2</c:v>
                </c:pt>
                <c:pt idx="869">
                  <c:v>1.4052973461701999E-2</c:v>
                </c:pt>
                <c:pt idx="870">
                  <c:v>1.3677390965049999E-2</c:v>
                </c:pt>
                <c:pt idx="871">
                  <c:v>1.35716778138177E-2</c:v>
                </c:pt>
                <c:pt idx="872">
                  <c:v>1.3304386837939899E-2</c:v>
                </c:pt>
                <c:pt idx="873">
                  <c:v>1.29812311886464E-2</c:v>
                </c:pt>
                <c:pt idx="874">
                  <c:v>1.27139402127673E-2</c:v>
                </c:pt>
                <c:pt idx="875">
                  <c:v>1.2443211410833301E-2</c:v>
                </c:pt>
                <c:pt idx="876">
                  <c:v>1.2123493587595799E-2</c:v>
                </c:pt>
                <c:pt idx="877">
                  <c:v>1.18562026117167E-2</c:v>
                </c:pt>
                <c:pt idx="878">
                  <c:v>1.15321875059088E-2</c:v>
                </c:pt>
                <c:pt idx="879">
                  <c:v>1.1209031856615301E-2</c:v>
                </c:pt>
                <c:pt idx="880">
                  <c:v>1.0889314033377799E-2</c:v>
                </c:pt>
                <c:pt idx="881">
                  <c:v>1.06220230574999E-2</c:v>
                </c:pt>
                <c:pt idx="882">
                  <c:v>1.03512942555647E-2</c:v>
                </c:pt>
                <c:pt idx="883">
                  <c:v>1.0031576432327299E-2</c:v>
                </c:pt>
                <c:pt idx="884">
                  <c:v>9.7642854564494695E-3</c:v>
                </c:pt>
                <c:pt idx="885">
                  <c:v>9.5494213279300206E-3</c:v>
                </c:pt>
                <c:pt idx="886">
                  <c:v>9.2786925259947806E-3</c:v>
                </c:pt>
                <c:pt idx="887">
                  <c:v>8.9589747027573E-3</c:v>
                </c:pt>
                <c:pt idx="888">
                  <c:v>8.6349595969493799E-3</c:v>
                </c:pt>
                <c:pt idx="889">
                  <c:v>8.3685280775846992E-3</c:v>
                </c:pt>
                <c:pt idx="890">
                  <c:v>8.1536639490651392E-3</c:v>
                </c:pt>
                <c:pt idx="891">
                  <c:v>7.9396592770600901E-3</c:v>
                </c:pt>
                <c:pt idx="892">
                  <c:v>7.6156441712521604E-3</c:v>
                </c:pt>
                <c:pt idx="893">
                  <c:v>7.4016394992469899E-3</c:v>
                </c:pt>
                <c:pt idx="894">
                  <c:v>7.1343485233679197E-3</c:v>
                </c:pt>
                <c:pt idx="895">
                  <c:v>6.9719112422067502E-3</c:v>
                </c:pt>
                <c:pt idx="896">
                  <c:v>6.4906155943237299E-3</c:v>
                </c:pt>
                <c:pt idx="897">
                  <c:v>6.3290377696757502E-3</c:v>
                </c:pt>
                <c:pt idx="898">
                  <c:v>5.9525958165094197E-3</c:v>
                </c:pt>
                <c:pt idx="899">
                  <c:v>5.5804511459136598E-3</c:v>
                </c:pt>
                <c:pt idx="900">
                  <c:v>5.3621491913380401E-3</c:v>
                </c:pt>
                <c:pt idx="901">
                  <c:v>4.9332803908122003E-3</c:v>
                </c:pt>
                <c:pt idx="902">
                  <c:v>4.6135625675747197E-3</c:v>
                </c:pt>
                <c:pt idx="903">
                  <c:v>4.34627159169687E-3</c:v>
                </c:pt>
                <c:pt idx="904">
                  <c:v>4.0755427897616299E-3</c:v>
                </c:pt>
                <c:pt idx="905">
                  <c:v>3.8082518138838899E-3</c:v>
                </c:pt>
                <c:pt idx="906">
                  <c:v>3.4842367080758501E-3</c:v>
                </c:pt>
                <c:pt idx="907">
                  <c:v>3.2169457321968801E-3</c:v>
                </c:pt>
                <c:pt idx="908">
                  <c:v>2.95051421283332E-3</c:v>
                </c:pt>
                <c:pt idx="909">
                  <c:v>2.3592081311463202E-3</c:v>
                </c:pt>
                <c:pt idx="910">
                  <c:v>1.8779124832621901E-3</c:v>
                </c:pt>
                <c:pt idx="911">
                  <c:v>1.6630483547426199E-3</c:v>
                </c:pt>
                <c:pt idx="912">
                  <c:v>1.55389737745415E-3</c:v>
                </c:pt>
                <c:pt idx="913">
                  <c:v>1.23417955421801E-3</c:v>
                </c:pt>
                <c:pt idx="914">
                  <c:v>9.6345075228276801E-4</c:v>
                </c:pt>
                <c:pt idx="915">
                  <c:v>8.5859705756485805E-4</c:v>
                </c:pt>
                <c:pt idx="916">
                  <c:v>4.82155104398529E-4</c:v>
                </c:pt>
                <c:pt idx="917">
                  <c:v>0</c:v>
                </c:pt>
              </c:numCache>
            </c:numRef>
          </c:yVal>
          <c:smooth val="1"/>
          <c:extLst xmlns:c16r2="http://schemas.microsoft.com/office/drawing/2015/06/chart">
            <c:ext xmlns:c16="http://schemas.microsoft.com/office/drawing/2014/chart" uri="{C3380CC4-5D6E-409C-BE32-E72D297353CC}">
              <c16:uniqueId val="{00000003-5F63-3544-BF7B-9ADD30978874}"/>
            </c:ext>
          </c:extLst>
        </c:ser>
        <c:dLbls>
          <c:showLegendKey val="0"/>
          <c:showVal val="0"/>
          <c:showCatName val="0"/>
          <c:showSerName val="0"/>
          <c:showPercent val="0"/>
          <c:showBubbleSize val="0"/>
        </c:dLbls>
        <c:axId val="236821888"/>
        <c:axId val="237680128"/>
        <c:extLst xmlns:c16r2="http://schemas.microsoft.com/office/drawing/2015/06/chart">
          <c:ext xmlns:c15="http://schemas.microsoft.com/office/drawing/2012/chart" uri="{02D57815-91ED-43cb-92C2-25804820EDAC}">
            <c15:filteredScatterSeries>
              <c15:ser>
                <c:idx val="1"/>
                <c:order val="1"/>
                <c:tx>
                  <c:v>BSG</c:v>
                </c:tx>
                <c:spPr>
                  <a:ln w="19050" cap="rnd">
                    <a:solidFill>
                      <a:schemeClr val="accent2"/>
                    </a:solidFill>
                    <a:round/>
                  </a:ln>
                  <a:effectLst/>
                </c:spPr>
                <c:marker>
                  <c:symbol val="none"/>
                </c:marker>
                <c:xVal>
                  <c:numRef>
                    <c:extLst xmlns:c16r2="http://schemas.microsoft.com/office/drawing/2015/06/chart">
                      <c:ext uri="{02D57815-91ED-43cb-92C2-25804820EDAC}">
                        <c15:formulaRef>
                          <c15:sqref>BSG!$N$6:$N$923</c15:sqref>
                        </c15:formulaRef>
                      </c:ext>
                    </c:extLst>
                    <c:numCache>
                      <c:formatCode>General</c:formatCode>
                      <c:ptCount val="918"/>
                      <c:pt idx="0">
                        <c:v>299.15199999999999</c:v>
                      </c:pt>
                      <c:pt idx="1">
                        <c:v>299.74400000000009</c:v>
                      </c:pt>
                      <c:pt idx="2">
                        <c:v>300.36900000000009</c:v>
                      </c:pt>
                      <c:pt idx="3">
                        <c:v>301.017</c:v>
                      </c:pt>
                      <c:pt idx="4">
                        <c:v>301.678</c:v>
                      </c:pt>
                      <c:pt idx="5">
                        <c:v>302.34300000000002</c:v>
                      </c:pt>
                      <c:pt idx="6">
                        <c:v>303.01100000000002</c:v>
                      </c:pt>
                      <c:pt idx="7">
                        <c:v>303.68099999999993</c:v>
                      </c:pt>
                      <c:pt idx="8">
                        <c:v>304.34199999999993</c:v>
                      </c:pt>
                      <c:pt idx="9">
                        <c:v>305.00700000000001</c:v>
                      </c:pt>
                      <c:pt idx="10">
                        <c:v>305.67200000000008</c:v>
                      </c:pt>
                      <c:pt idx="11">
                        <c:v>306.34100000000001</c:v>
                      </c:pt>
                      <c:pt idx="12">
                        <c:v>307.01</c:v>
                      </c:pt>
                      <c:pt idx="13">
                        <c:v>307.67599999999999</c:v>
                      </c:pt>
                      <c:pt idx="14">
                        <c:v>308.34300000000002</c:v>
                      </c:pt>
                      <c:pt idx="15">
                        <c:v>309.00400000000002</c:v>
                      </c:pt>
                      <c:pt idx="16">
                        <c:v>309.66399999999999</c:v>
                      </c:pt>
                      <c:pt idx="17">
                        <c:v>310.32900000000001</c:v>
                      </c:pt>
                      <c:pt idx="18">
                        <c:v>311.00200000000001</c:v>
                      </c:pt>
                      <c:pt idx="19">
                        <c:v>311.67200000000008</c:v>
                      </c:pt>
                      <c:pt idx="20">
                        <c:v>312.34300000000002</c:v>
                      </c:pt>
                      <c:pt idx="21">
                        <c:v>313.01400000000001</c:v>
                      </c:pt>
                      <c:pt idx="22">
                        <c:v>313.68799999999999</c:v>
                      </c:pt>
                      <c:pt idx="23">
                        <c:v>314.36500000000001</c:v>
                      </c:pt>
                      <c:pt idx="24">
                        <c:v>315.041</c:v>
                      </c:pt>
                      <c:pt idx="25">
                        <c:v>315.71699999999981</c:v>
                      </c:pt>
                      <c:pt idx="26">
                        <c:v>316.399</c:v>
                      </c:pt>
                      <c:pt idx="27">
                        <c:v>317.08600000000001</c:v>
                      </c:pt>
                      <c:pt idx="28">
                        <c:v>317.77699999999982</c:v>
                      </c:pt>
                      <c:pt idx="29">
                        <c:v>318.47300000000001</c:v>
                      </c:pt>
                      <c:pt idx="30">
                        <c:v>319.17200000000008</c:v>
                      </c:pt>
                      <c:pt idx="31">
                        <c:v>319.863</c:v>
                      </c:pt>
                      <c:pt idx="32">
                        <c:v>320.553</c:v>
                      </c:pt>
                      <c:pt idx="33">
                        <c:v>321.24099999999999</c:v>
                      </c:pt>
                      <c:pt idx="34">
                        <c:v>321.93099999999981</c:v>
                      </c:pt>
                      <c:pt idx="35">
                        <c:v>322.62200000000001</c:v>
                      </c:pt>
                      <c:pt idx="36">
                        <c:v>323.32100000000003</c:v>
                      </c:pt>
                      <c:pt idx="37">
                        <c:v>324.02</c:v>
                      </c:pt>
                      <c:pt idx="38">
                        <c:v>324.72099999999978</c:v>
                      </c:pt>
                      <c:pt idx="39">
                        <c:v>325.42700000000002</c:v>
                      </c:pt>
                      <c:pt idx="40">
                        <c:v>326.137</c:v>
                      </c:pt>
                      <c:pt idx="41">
                        <c:v>326.846</c:v>
                      </c:pt>
                      <c:pt idx="42">
                        <c:v>327.55799999999999</c:v>
                      </c:pt>
                      <c:pt idx="43">
                        <c:v>328.26499999999999</c:v>
                      </c:pt>
                      <c:pt idx="44">
                        <c:v>328.97099999999978</c:v>
                      </c:pt>
                      <c:pt idx="45">
                        <c:v>329.678</c:v>
                      </c:pt>
                      <c:pt idx="46">
                        <c:v>330.38799999999992</c:v>
                      </c:pt>
                      <c:pt idx="47">
                        <c:v>331.09800000000001</c:v>
                      </c:pt>
                      <c:pt idx="48">
                        <c:v>331.80899999999991</c:v>
                      </c:pt>
                      <c:pt idx="49">
                        <c:v>332.51400000000001</c:v>
                      </c:pt>
                      <c:pt idx="50">
                        <c:v>333.21499999999997</c:v>
                      </c:pt>
                      <c:pt idx="51">
                        <c:v>333.91799999999978</c:v>
                      </c:pt>
                      <c:pt idx="52">
                        <c:v>334.62900000000002</c:v>
                      </c:pt>
                      <c:pt idx="53">
                        <c:v>335.34199999999993</c:v>
                      </c:pt>
                      <c:pt idx="54">
                        <c:v>336.053</c:v>
                      </c:pt>
                      <c:pt idx="55">
                        <c:v>336.76900000000001</c:v>
                      </c:pt>
                      <c:pt idx="56">
                        <c:v>337.48599999999982</c:v>
                      </c:pt>
                      <c:pt idx="57">
                        <c:v>338.2</c:v>
                      </c:pt>
                      <c:pt idx="58">
                        <c:v>338.91300000000001</c:v>
                      </c:pt>
                      <c:pt idx="59">
                        <c:v>339.62700000000001</c:v>
                      </c:pt>
                      <c:pt idx="60">
                        <c:v>340.34199999999993</c:v>
                      </c:pt>
                      <c:pt idx="61">
                        <c:v>341.05500000000001</c:v>
                      </c:pt>
                      <c:pt idx="62">
                        <c:v>341.76600000000002</c:v>
                      </c:pt>
                      <c:pt idx="63">
                        <c:v>342.47800000000001</c:v>
                      </c:pt>
                      <c:pt idx="64">
                        <c:v>343.18899999999991</c:v>
                      </c:pt>
                      <c:pt idx="65">
                        <c:v>343.90199999999982</c:v>
                      </c:pt>
                      <c:pt idx="66">
                        <c:v>344.61700000000002</c:v>
                      </c:pt>
                      <c:pt idx="67">
                        <c:v>345.33</c:v>
                      </c:pt>
                      <c:pt idx="68">
                        <c:v>346.04700000000008</c:v>
                      </c:pt>
                      <c:pt idx="69">
                        <c:v>346.76499999999999</c:v>
                      </c:pt>
                      <c:pt idx="70">
                        <c:v>347.48099999999982</c:v>
                      </c:pt>
                      <c:pt idx="71">
                        <c:v>348.202</c:v>
                      </c:pt>
                      <c:pt idx="72">
                        <c:v>348.92799999999983</c:v>
                      </c:pt>
                      <c:pt idx="73">
                        <c:v>349.65199999999999</c:v>
                      </c:pt>
                      <c:pt idx="74">
                        <c:v>350.37400000000002</c:v>
                      </c:pt>
                      <c:pt idx="75">
                        <c:v>351.09199999999981</c:v>
                      </c:pt>
                      <c:pt idx="76">
                        <c:v>351.81200000000001</c:v>
                      </c:pt>
                      <c:pt idx="77">
                        <c:v>352.53499999999991</c:v>
                      </c:pt>
                      <c:pt idx="78">
                        <c:v>353.25299999999999</c:v>
                      </c:pt>
                      <c:pt idx="79">
                        <c:v>353.97</c:v>
                      </c:pt>
                      <c:pt idx="80">
                        <c:v>354.68599999999998</c:v>
                      </c:pt>
                      <c:pt idx="81">
                        <c:v>355.40199999999982</c:v>
                      </c:pt>
                      <c:pt idx="82">
                        <c:v>356.12200000000001</c:v>
                      </c:pt>
                      <c:pt idx="83">
                        <c:v>356.839</c:v>
                      </c:pt>
                      <c:pt idx="84">
                        <c:v>357.55099999999999</c:v>
                      </c:pt>
                      <c:pt idx="85">
                        <c:v>358.26799999999997</c:v>
                      </c:pt>
                      <c:pt idx="86">
                        <c:v>358.9819999999998</c:v>
                      </c:pt>
                      <c:pt idx="87">
                        <c:v>359.69200000000001</c:v>
                      </c:pt>
                      <c:pt idx="88">
                        <c:v>360.39699999999982</c:v>
                      </c:pt>
                      <c:pt idx="89">
                        <c:v>361.1</c:v>
                      </c:pt>
                      <c:pt idx="90">
                        <c:v>361.80599999999993</c:v>
                      </c:pt>
                      <c:pt idx="91">
                        <c:v>362.51099999999991</c:v>
                      </c:pt>
                      <c:pt idx="92">
                        <c:v>363.20799999999991</c:v>
                      </c:pt>
                      <c:pt idx="93">
                        <c:v>363.90499999999992</c:v>
                      </c:pt>
                      <c:pt idx="94">
                        <c:v>364.59800000000001</c:v>
                      </c:pt>
                      <c:pt idx="95">
                        <c:v>365.29199999999997</c:v>
                      </c:pt>
                      <c:pt idx="96">
                        <c:v>365.99099999999981</c:v>
                      </c:pt>
                      <c:pt idx="97">
                        <c:v>366.68599999999998</c:v>
                      </c:pt>
                      <c:pt idx="98">
                        <c:v>367.38400000000001</c:v>
                      </c:pt>
                      <c:pt idx="99">
                        <c:v>368.08100000000002</c:v>
                      </c:pt>
                      <c:pt idx="100">
                        <c:v>368.77800000000002</c:v>
                      </c:pt>
                      <c:pt idx="101">
                        <c:v>369.47099999999978</c:v>
                      </c:pt>
                      <c:pt idx="102">
                        <c:v>370.166</c:v>
                      </c:pt>
                      <c:pt idx="103">
                        <c:v>370.86099999999999</c:v>
                      </c:pt>
                      <c:pt idx="104">
                        <c:v>371.55399999999992</c:v>
                      </c:pt>
                      <c:pt idx="105">
                        <c:v>372.245</c:v>
                      </c:pt>
                      <c:pt idx="106">
                        <c:v>372.93499999999977</c:v>
                      </c:pt>
                      <c:pt idx="107">
                        <c:v>373.63400000000001</c:v>
                      </c:pt>
                      <c:pt idx="108">
                        <c:v>374.334</c:v>
                      </c:pt>
                      <c:pt idx="109">
                        <c:v>375.03499999999991</c:v>
                      </c:pt>
                      <c:pt idx="110">
                        <c:v>375.72899999999981</c:v>
                      </c:pt>
                      <c:pt idx="111">
                        <c:v>376.42099999999982</c:v>
                      </c:pt>
                      <c:pt idx="112">
                        <c:v>377.11400000000009</c:v>
                      </c:pt>
                      <c:pt idx="113">
                        <c:v>377.80500000000001</c:v>
                      </c:pt>
                      <c:pt idx="114">
                        <c:v>378.49900000000002</c:v>
                      </c:pt>
                      <c:pt idx="115">
                        <c:v>379.19499999999999</c:v>
                      </c:pt>
                      <c:pt idx="116">
                        <c:v>379.88900000000001</c:v>
                      </c:pt>
                      <c:pt idx="117">
                        <c:v>380.58100000000002</c:v>
                      </c:pt>
                      <c:pt idx="118">
                        <c:v>381.26900000000001</c:v>
                      </c:pt>
                      <c:pt idx="119">
                        <c:v>381.96299999999991</c:v>
                      </c:pt>
                      <c:pt idx="120">
                        <c:v>382.65300000000002</c:v>
                      </c:pt>
                      <c:pt idx="121">
                        <c:v>383.33600000000001</c:v>
                      </c:pt>
                      <c:pt idx="122">
                        <c:v>384.02</c:v>
                      </c:pt>
                      <c:pt idx="123">
                        <c:v>384.71600000000001</c:v>
                      </c:pt>
                      <c:pt idx="124">
                        <c:v>385.45699999999982</c:v>
                      </c:pt>
                      <c:pt idx="125">
                        <c:v>386.24900000000002</c:v>
                      </c:pt>
                      <c:pt idx="126">
                        <c:v>387.06700000000001</c:v>
                      </c:pt>
                      <c:pt idx="127">
                        <c:v>387.899</c:v>
                      </c:pt>
                      <c:pt idx="128">
                        <c:v>388.74</c:v>
                      </c:pt>
                      <c:pt idx="129">
                        <c:v>389.58600000000001</c:v>
                      </c:pt>
                      <c:pt idx="130">
                        <c:v>390.43200000000002</c:v>
                      </c:pt>
                      <c:pt idx="131">
                        <c:v>391.279</c:v>
                      </c:pt>
                      <c:pt idx="132">
                        <c:v>392.12900000000002</c:v>
                      </c:pt>
                      <c:pt idx="133">
                        <c:v>392.97500000000002</c:v>
                      </c:pt>
                      <c:pt idx="134">
                        <c:v>393.82100000000003</c:v>
                      </c:pt>
                      <c:pt idx="135">
                        <c:v>394.66700000000009</c:v>
                      </c:pt>
                      <c:pt idx="136">
                        <c:v>395.51400000000001</c:v>
                      </c:pt>
                      <c:pt idx="137">
                        <c:v>396.363</c:v>
                      </c:pt>
                      <c:pt idx="138">
                        <c:v>397.20499999999993</c:v>
                      </c:pt>
                      <c:pt idx="139">
                        <c:v>398.04300000000001</c:v>
                      </c:pt>
                      <c:pt idx="140">
                        <c:v>398.88499999999999</c:v>
                      </c:pt>
                      <c:pt idx="141">
                        <c:v>399.7269999999998</c:v>
                      </c:pt>
                      <c:pt idx="142">
                        <c:v>400.565</c:v>
                      </c:pt>
                      <c:pt idx="143">
                        <c:v>401.40300000000002</c:v>
                      </c:pt>
                      <c:pt idx="144">
                        <c:v>402.24799999999999</c:v>
                      </c:pt>
                      <c:pt idx="145">
                        <c:v>403.09699999999981</c:v>
                      </c:pt>
                      <c:pt idx="146">
                        <c:v>403.947</c:v>
                      </c:pt>
                      <c:pt idx="147">
                        <c:v>404.79899999999981</c:v>
                      </c:pt>
                      <c:pt idx="148">
                        <c:v>405.64800000000002</c:v>
                      </c:pt>
                      <c:pt idx="149">
                        <c:v>406.49</c:v>
                      </c:pt>
                      <c:pt idx="150">
                        <c:v>407.33100000000002</c:v>
                      </c:pt>
                      <c:pt idx="151">
                        <c:v>408.16800000000001</c:v>
                      </c:pt>
                      <c:pt idx="152">
                        <c:v>409.00799999999998</c:v>
                      </c:pt>
                      <c:pt idx="153">
                        <c:v>409.85599999999999</c:v>
                      </c:pt>
                      <c:pt idx="154">
                        <c:v>410.702</c:v>
                      </c:pt>
                      <c:pt idx="155">
                        <c:v>411.53999999999979</c:v>
                      </c:pt>
                      <c:pt idx="156">
                        <c:v>412.37099999999992</c:v>
                      </c:pt>
                      <c:pt idx="157">
                        <c:v>413.20600000000002</c:v>
                      </c:pt>
                      <c:pt idx="158">
                        <c:v>414.04300000000001</c:v>
                      </c:pt>
                      <c:pt idx="159">
                        <c:v>414.88299999999998</c:v>
                      </c:pt>
                      <c:pt idx="160">
                        <c:v>415.72300000000001</c:v>
                      </c:pt>
                      <c:pt idx="161">
                        <c:v>416.56099999999998</c:v>
                      </c:pt>
                      <c:pt idx="162">
                        <c:v>417.39099999999979</c:v>
                      </c:pt>
                      <c:pt idx="163">
                        <c:v>418.22199999999981</c:v>
                      </c:pt>
                      <c:pt idx="164">
                        <c:v>419.053</c:v>
                      </c:pt>
                      <c:pt idx="165">
                        <c:v>419.88</c:v>
                      </c:pt>
                      <c:pt idx="166">
                        <c:v>420.70799999999991</c:v>
                      </c:pt>
                      <c:pt idx="167">
                        <c:v>421.53800000000001</c:v>
                      </c:pt>
                      <c:pt idx="168">
                        <c:v>422.37</c:v>
                      </c:pt>
                      <c:pt idx="169">
                        <c:v>423.19900000000001</c:v>
                      </c:pt>
                      <c:pt idx="170">
                        <c:v>424.02099999999979</c:v>
                      </c:pt>
                      <c:pt idx="171">
                        <c:v>424.84100000000001</c:v>
                      </c:pt>
                      <c:pt idx="172">
                        <c:v>425.67</c:v>
                      </c:pt>
                      <c:pt idx="173">
                        <c:v>426.50400000000002</c:v>
                      </c:pt>
                      <c:pt idx="174">
                        <c:v>427.34000000000009</c:v>
                      </c:pt>
                      <c:pt idx="175">
                        <c:v>428.17599999999999</c:v>
                      </c:pt>
                      <c:pt idx="176">
                        <c:v>429.00900000000001</c:v>
                      </c:pt>
                      <c:pt idx="177">
                        <c:v>429.84199999999993</c:v>
                      </c:pt>
                      <c:pt idx="178">
                        <c:v>430.673</c:v>
                      </c:pt>
                      <c:pt idx="179">
                        <c:v>431.50700000000001</c:v>
                      </c:pt>
                      <c:pt idx="180">
                        <c:v>432.34800000000001</c:v>
                      </c:pt>
                      <c:pt idx="181">
                        <c:v>433.18200000000002</c:v>
                      </c:pt>
                      <c:pt idx="182">
                        <c:v>434.01099999999991</c:v>
                      </c:pt>
                      <c:pt idx="183">
                        <c:v>434.839</c:v>
                      </c:pt>
                      <c:pt idx="184">
                        <c:v>435.666</c:v>
                      </c:pt>
                      <c:pt idx="185">
                        <c:v>436.5</c:v>
                      </c:pt>
                      <c:pt idx="186">
                        <c:v>437.34100000000001</c:v>
                      </c:pt>
                      <c:pt idx="187">
                        <c:v>438.178</c:v>
                      </c:pt>
                      <c:pt idx="188">
                        <c:v>439.01400000000001</c:v>
                      </c:pt>
                      <c:pt idx="189">
                        <c:v>439.84899999999999</c:v>
                      </c:pt>
                      <c:pt idx="190">
                        <c:v>440.68700000000001</c:v>
                      </c:pt>
                      <c:pt idx="191">
                        <c:v>441.52499999999992</c:v>
                      </c:pt>
                      <c:pt idx="192">
                        <c:v>442.363</c:v>
                      </c:pt>
                      <c:pt idx="193">
                        <c:v>443.2</c:v>
                      </c:pt>
                      <c:pt idx="194">
                        <c:v>444.03899999999982</c:v>
                      </c:pt>
                      <c:pt idx="195">
                        <c:v>444.87799999999999</c:v>
                      </c:pt>
                      <c:pt idx="196">
                        <c:v>445.714</c:v>
                      </c:pt>
                      <c:pt idx="197">
                        <c:v>446.54700000000008</c:v>
                      </c:pt>
                      <c:pt idx="198">
                        <c:v>447.38</c:v>
                      </c:pt>
                      <c:pt idx="199">
                        <c:v>448.21600000000001</c:v>
                      </c:pt>
                      <c:pt idx="200">
                        <c:v>449.05099999999999</c:v>
                      </c:pt>
                      <c:pt idx="201">
                        <c:v>449.87799999999999</c:v>
                      </c:pt>
                      <c:pt idx="202">
                        <c:v>450.70299999999992</c:v>
                      </c:pt>
                      <c:pt idx="203">
                        <c:v>451.529</c:v>
                      </c:pt>
                      <c:pt idx="204">
                        <c:v>452.35699999999991</c:v>
                      </c:pt>
                      <c:pt idx="205">
                        <c:v>453.18599999999998</c:v>
                      </c:pt>
                      <c:pt idx="206">
                        <c:v>454.01799999999997</c:v>
                      </c:pt>
                      <c:pt idx="207">
                        <c:v>454.851</c:v>
                      </c:pt>
                      <c:pt idx="208">
                        <c:v>455.67899999999992</c:v>
                      </c:pt>
                      <c:pt idx="209">
                        <c:v>456.50400000000002</c:v>
                      </c:pt>
                      <c:pt idx="210">
                        <c:v>457.33600000000001</c:v>
                      </c:pt>
                      <c:pt idx="211">
                        <c:v>458.166</c:v>
                      </c:pt>
                      <c:pt idx="212">
                        <c:v>458.99</c:v>
                      </c:pt>
                      <c:pt idx="213">
                        <c:v>459.81799999999993</c:v>
                      </c:pt>
                      <c:pt idx="214">
                        <c:v>460.64600000000002</c:v>
                      </c:pt>
                      <c:pt idx="215">
                        <c:v>461.47599999999977</c:v>
                      </c:pt>
                      <c:pt idx="216">
                        <c:v>462.31099999999998</c:v>
                      </c:pt>
                      <c:pt idx="217">
                        <c:v>463.149</c:v>
                      </c:pt>
                      <c:pt idx="218">
                        <c:v>463.9869999999998</c:v>
                      </c:pt>
                      <c:pt idx="219">
                        <c:v>464.81899999999979</c:v>
                      </c:pt>
                      <c:pt idx="220">
                        <c:v>465.64300000000009</c:v>
                      </c:pt>
                      <c:pt idx="221">
                        <c:v>466.46699999999981</c:v>
                      </c:pt>
                      <c:pt idx="222">
                        <c:v>467.29299999999978</c:v>
                      </c:pt>
                      <c:pt idx="223">
                        <c:v>468.12</c:v>
                      </c:pt>
                      <c:pt idx="224">
                        <c:v>468.94799999999992</c:v>
                      </c:pt>
                      <c:pt idx="225">
                        <c:v>469.78</c:v>
                      </c:pt>
                      <c:pt idx="226">
                        <c:v>470.61699999999979</c:v>
                      </c:pt>
                      <c:pt idx="227">
                        <c:v>471.44600000000003</c:v>
                      </c:pt>
                      <c:pt idx="228">
                        <c:v>472.27</c:v>
                      </c:pt>
                      <c:pt idx="229">
                        <c:v>473.09500000000003</c:v>
                      </c:pt>
                      <c:pt idx="230">
                        <c:v>473.91999999999979</c:v>
                      </c:pt>
                      <c:pt idx="231">
                        <c:v>474.74599999999992</c:v>
                      </c:pt>
                      <c:pt idx="232">
                        <c:v>475.56899999999979</c:v>
                      </c:pt>
                      <c:pt idx="233">
                        <c:v>476.39400000000001</c:v>
                      </c:pt>
                      <c:pt idx="234">
                        <c:v>477.21699999999981</c:v>
                      </c:pt>
                      <c:pt idx="235">
                        <c:v>478.03699999999998</c:v>
                      </c:pt>
                      <c:pt idx="236">
                        <c:v>478.85500000000002</c:v>
                      </c:pt>
                      <c:pt idx="237">
                        <c:v>479.67399999999992</c:v>
                      </c:pt>
                      <c:pt idx="238">
                        <c:v>480.49700000000001</c:v>
                      </c:pt>
                      <c:pt idx="239">
                        <c:v>481.32400000000001</c:v>
                      </c:pt>
                      <c:pt idx="240">
                        <c:v>482.15899999999999</c:v>
                      </c:pt>
                      <c:pt idx="241">
                        <c:v>482.99099999999981</c:v>
                      </c:pt>
                      <c:pt idx="242">
                        <c:v>483.82100000000003</c:v>
                      </c:pt>
                      <c:pt idx="243">
                        <c:v>484.65899999999999</c:v>
                      </c:pt>
                      <c:pt idx="244">
                        <c:v>485.50299999999999</c:v>
                      </c:pt>
                      <c:pt idx="245">
                        <c:v>486.34199999999993</c:v>
                      </c:pt>
                      <c:pt idx="246">
                        <c:v>487.17599999999999</c:v>
                      </c:pt>
                      <c:pt idx="247">
                        <c:v>488.01099999999991</c:v>
                      </c:pt>
                      <c:pt idx="248">
                        <c:v>488.84399999999999</c:v>
                      </c:pt>
                      <c:pt idx="249">
                        <c:v>489.67</c:v>
                      </c:pt>
                      <c:pt idx="250">
                        <c:v>490.48899999999998</c:v>
                      </c:pt>
                      <c:pt idx="251">
                        <c:v>491.30700000000002</c:v>
                      </c:pt>
                      <c:pt idx="252">
                        <c:v>492.13</c:v>
                      </c:pt>
                      <c:pt idx="253">
                        <c:v>492.96199999999982</c:v>
                      </c:pt>
                      <c:pt idx="254">
                        <c:v>493.79099999999983</c:v>
                      </c:pt>
                      <c:pt idx="255">
                        <c:v>494.61699999999979</c:v>
                      </c:pt>
                      <c:pt idx="256">
                        <c:v>495.44200000000001</c:v>
                      </c:pt>
                      <c:pt idx="257">
                        <c:v>496.26400000000001</c:v>
                      </c:pt>
                      <c:pt idx="258">
                        <c:v>497.09100000000001</c:v>
                      </c:pt>
                      <c:pt idx="259">
                        <c:v>497.91799999999978</c:v>
                      </c:pt>
                      <c:pt idx="260">
                        <c:v>498.745</c:v>
                      </c:pt>
                      <c:pt idx="261">
                        <c:v>499.572</c:v>
                      </c:pt>
                      <c:pt idx="262">
                        <c:v>500.4</c:v>
                      </c:pt>
                      <c:pt idx="263">
                        <c:v>501.22899999999998</c:v>
                      </c:pt>
                      <c:pt idx="264">
                        <c:v>502.05799999999999</c:v>
                      </c:pt>
                      <c:pt idx="265">
                        <c:v>502.89299999999997</c:v>
                      </c:pt>
                      <c:pt idx="266">
                        <c:v>503.72099999999978</c:v>
                      </c:pt>
                      <c:pt idx="267">
                        <c:v>504.54899999999992</c:v>
                      </c:pt>
                      <c:pt idx="268">
                        <c:v>505.375</c:v>
                      </c:pt>
                      <c:pt idx="269">
                        <c:v>506.20299999999992</c:v>
                      </c:pt>
                      <c:pt idx="270">
                        <c:v>507.03599999999977</c:v>
                      </c:pt>
                      <c:pt idx="271">
                        <c:v>507.875</c:v>
                      </c:pt>
                      <c:pt idx="272">
                        <c:v>508.70499999999998</c:v>
                      </c:pt>
                      <c:pt idx="273">
                        <c:v>509.529</c:v>
                      </c:pt>
                      <c:pt idx="274">
                        <c:v>510.3540000000001</c:v>
                      </c:pt>
                      <c:pt idx="275">
                        <c:v>511.18</c:v>
                      </c:pt>
                      <c:pt idx="276">
                        <c:v>512.01400000000001</c:v>
                      </c:pt>
                      <c:pt idx="277">
                        <c:v>512.84699999999975</c:v>
                      </c:pt>
                      <c:pt idx="278">
                        <c:v>513.67700000000002</c:v>
                      </c:pt>
                      <c:pt idx="279">
                        <c:v>514.51</c:v>
                      </c:pt>
                      <c:pt idx="280">
                        <c:v>515.3399999999998</c:v>
                      </c:pt>
                      <c:pt idx="281">
                        <c:v>516.16800000000001</c:v>
                      </c:pt>
                      <c:pt idx="282">
                        <c:v>516.99800000000005</c:v>
                      </c:pt>
                      <c:pt idx="283">
                        <c:v>517.82499999999982</c:v>
                      </c:pt>
                      <c:pt idx="284">
                        <c:v>518.654</c:v>
                      </c:pt>
                      <c:pt idx="285">
                        <c:v>519.48</c:v>
                      </c:pt>
                      <c:pt idx="286">
                        <c:v>520.3009999999997</c:v>
                      </c:pt>
                      <c:pt idx="287">
                        <c:v>521.12300000000005</c:v>
                      </c:pt>
                      <c:pt idx="288">
                        <c:v>521.94799999999975</c:v>
                      </c:pt>
                      <c:pt idx="289">
                        <c:v>522.779</c:v>
                      </c:pt>
                      <c:pt idx="290">
                        <c:v>523.61400000000003</c:v>
                      </c:pt>
                      <c:pt idx="291">
                        <c:v>524.44799999999975</c:v>
                      </c:pt>
                      <c:pt idx="292">
                        <c:v>525.28600000000006</c:v>
                      </c:pt>
                      <c:pt idx="293">
                        <c:v>526.12699999999973</c:v>
                      </c:pt>
                      <c:pt idx="294">
                        <c:v>526.95999999999981</c:v>
                      </c:pt>
                      <c:pt idx="295">
                        <c:v>527.79200000000003</c:v>
                      </c:pt>
                      <c:pt idx="296">
                        <c:v>528.62300000000005</c:v>
                      </c:pt>
                      <c:pt idx="297">
                        <c:v>529.45099999999979</c:v>
                      </c:pt>
                      <c:pt idx="298">
                        <c:v>530.28</c:v>
                      </c:pt>
                      <c:pt idx="299">
                        <c:v>531.11300000000006</c:v>
                      </c:pt>
                      <c:pt idx="300">
                        <c:v>531.94699999999978</c:v>
                      </c:pt>
                      <c:pt idx="301">
                        <c:v>532.78600000000006</c:v>
                      </c:pt>
                      <c:pt idx="302">
                        <c:v>533.62200000000007</c:v>
                      </c:pt>
                      <c:pt idx="303">
                        <c:v>534.45699999999977</c:v>
                      </c:pt>
                      <c:pt idx="304">
                        <c:v>535.29200000000003</c:v>
                      </c:pt>
                      <c:pt idx="305">
                        <c:v>536.12599999999998</c:v>
                      </c:pt>
                      <c:pt idx="306">
                        <c:v>536.96299999999974</c:v>
                      </c:pt>
                      <c:pt idx="307">
                        <c:v>537.80500000000006</c:v>
                      </c:pt>
                      <c:pt idx="308">
                        <c:v>538.64300000000003</c:v>
                      </c:pt>
                      <c:pt idx="309">
                        <c:v>539.48400000000004</c:v>
                      </c:pt>
                      <c:pt idx="310">
                        <c:v>540.3209999999998</c:v>
                      </c:pt>
                      <c:pt idx="311">
                        <c:v>541.149</c:v>
                      </c:pt>
                      <c:pt idx="312">
                        <c:v>541.97500000000002</c:v>
                      </c:pt>
                      <c:pt idx="313">
                        <c:v>542.8009999999997</c:v>
                      </c:pt>
                      <c:pt idx="314">
                        <c:v>543.63</c:v>
                      </c:pt>
                      <c:pt idx="315">
                        <c:v>544.45399999999972</c:v>
                      </c:pt>
                      <c:pt idx="316">
                        <c:v>545.28300000000002</c:v>
                      </c:pt>
                      <c:pt idx="317">
                        <c:v>546.11599999999999</c:v>
                      </c:pt>
                      <c:pt idx="318">
                        <c:v>546.94699999999978</c:v>
                      </c:pt>
                      <c:pt idx="319">
                        <c:v>547.77600000000007</c:v>
                      </c:pt>
                      <c:pt idx="320">
                        <c:v>548.60599999999999</c:v>
                      </c:pt>
                      <c:pt idx="321">
                        <c:v>549.43399999999997</c:v>
                      </c:pt>
                      <c:pt idx="322">
                        <c:v>550.26199999999972</c:v>
                      </c:pt>
                      <c:pt idx="323">
                        <c:v>551.09400000000005</c:v>
                      </c:pt>
                      <c:pt idx="324">
                        <c:v>551.93199999999979</c:v>
                      </c:pt>
                      <c:pt idx="325">
                        <c:v>552.76400000000001</c:v>
                      </c:pt>
                      <c:pt idx="326">
                        <c:v>553.59900000000005</c:v>
                      </c:pt>
                      <c:pt idx="327">
                        <c:v>554.42899999999997</c:v>
                      </c:pt>
                      <c:pt idx="328">
                        <c:v>555.25900000000001</c:v>
                      </c:pt>
                      <c:pt idx="329">
                        <c:v>556.08500000000004</c:v>
                      </c:pt>
                      <c:pt idx="330">
                        <c:v>556.91699999999969</c:v>
                      </c:pt>
                      <c:pt idx="331">
                        <c:v>557.75599999999997</c:v>
                      </c:pt>
                      <c:pt idx="332">
                        <c:v>558.60799999999972</c:v>
                      </c:pt>
                      <c:pt idx="333">
                        <c:v>559.46599999999978</c:v>
                      </c:pt>
                      <c:pt idx="334">
                        <c:v>560.31999999999971</c:v>
                      </c:pt>
                      <c:pt idx="335">
                        <c:v>561.18000000000006</c:v>
                      </c:pt>
                      <c:pt idx="336">
                        <c:v>562.04500000000007</c:v>
                      </c:pt>
                      <c:pt idx="337">
                        <c:v>562.91000000000008</c:v>
                      </c:pt>
                      <c:pt idx="338">
                        <c:v>563.77300000000002</c:v>
                      </c:pt>
                      <c:pt idx="339">
                        <c:v>564.62900000000002</c:v>
                      </c:pt>
                      <c:pt idx="340">
                        <c:v>565.48900000000003</c:v>
                      </c:pt>
                      <c:pt idx="341">
                        <c:v>566.35199999999975</c:v>
                      </c:pt>
                      <c:pt idx="342">
                        <c:v>567.22</c:v>
                      </c:pt>
                      <c:pt idx="343">
                        <c:v>568.08600000000001</c:v>
                      </c:pt>
                      <c:pt idx="344">
                        <c:v>568.95299999999975</c:v>
                      </c:pt>
                      <c:pt idx="345">
                        <c:v>569.81799999999976</c:v>
                      </c:pt>
                      <c:pt idx="346">
                        <c:v>570.68299999999999</c:v>
                      </c:pt>
                      <c:pt idx="347">
                        <c:v>571.54500000000007</c:v>
                      </c:pt>
                      <c:pt idx="348">
                        <c:v>572.40599999999972</c:v>
                      </c:pt>
                      <c:pt idx="349">
                        <c:v>573.27</c:v>
                      </c:pt>
                      <c:pt idx="350">
                        <c:v>574.13400000000001</c:v>
                      </c:pt>
                      <c:pt idx="351">
                        <c:v>575.00400000000002</c:v>
                      </c:pt>
                      <c:pt idx="352">
                        <c:v>575.87900000000002</c:v>
                      </c:pt>
                      <c:pt idx="353">
                        <c:v>576.74900000000002</c:v>
                      </c:pt>
                      <c:pt idx="354">
                        <c:v>577.61500000000001</c:v>
                      </c:pt>
                      <c:pt idx="355">
                        <c:v>578.48199999999997</c:v>
                      </c:pt>
                      <c:pt idx="356">
                        <c:v>579.34799999999962</c:v>
                      </c:pt>
                      <c:pt idx="357">
                        <c:v>580.21699999999998</c:v>
                      </c:pt>
                      <c:pt idx="358">
                        <c:v>581.09</c:v>
                      </c:pt>
                      <c:pt idx="359">
                        <c:v>581.96699999999976</c:v>
                      </c:pt>
                      <c:pt idx="360">
                        <c:v>582.8449999999998</c:v>
                      </c:pt>
                      <c:pt idx="361">
                        <c:v>583.72199999999998</c:v>
                      </c:pt>
                      <c:pt idx="362">
                        <c:v>584.60300000000007</c:v>
                      </c:pt>
                      <c:pt idx="363">
                        <c:v>585.48500000000001</c:v>
                      </c:pt>
                      <c:pt idx="364">
                        <c:v>586.36399999999981</c:v>
                      </c:pt>
                      <c:pt idx="365">
                        <c:v>587.24099999999999</c:v>
                      </c:pt>
                      <c:pt idx="366">
                        <c:v>588.11799999999971</c:v>
                      </c:pt>
                      <c:pt idx="367">
                        <c:v>589.0029999999997</c:v>
                      </c:pt>
                      <c:pt idx="368">
                        <c:v>589.89</c:v>
                      </c:pt>
                      <c:pt idx="369">
                        <c:v>590.774</c:v>
                      </c:pt>
                      <c:pt idx="370">
                        <c:v>591.65199999999982</c:v>
                      </c:pt>
                      <c:pt idx="371">
                        <c:v>592.52499999999998</c:v>
                      </c:pt>
                      <c:pt idx="372">
                        <c:v>593.399</c:v>
                      </c:pt>
                      <c:pt idx="373">
                        <c:v>594.27800000000002</c:v>
                      </c:pt>
                      <c:pt idx="374">
                        <c:v>595.16000000000008</c:v>
                      </c:pt>
                      <c:pt idx="375">
                        <c:v>596.03800000000001</c:v>
                      </c:pt>
                      <c:pt idx="376">
                        <c:v>596.91300000000001</c:v>
                      </c:pt>
                      <c:pt idx="377">
                        <c:v>597.78899999999999</c:v>
                      </c:pt>
                      <c:pt idx="378">
                        <c:v>598.66599999999971</c:v>
                      </c:pt>
                      <c:pt idx="379">
                        <c:v>599.54199999999969</c:v>
                      </c:pt>
                      <c:pt idx="380">
                        <c:v>600.41800000000001</c:v>
                      </c:pt>
                      <c:pt idx="381">
                        <c:v>601.29500000000007</c:v>
                      </c:pt>
                      <c:pt idx="382">
                        <c:v>602.173</c:v>
                      </c:pt>
                      <c:pt idx="383">
                        <c:v>603.05699999999979</c:v>
                      </c:pt>
                      <c:pt idx="384">
                        <c:v>603.94199999999978</c:v>
                      </c:pt>
                      <c:pt idx="385">
                        <c:v>604.82400000000007</c:v>
                      </c:pt>
                      <c:pt idx="386">
                        <c:v>605.70699999999999</c:v>
                      </c:pt>
                      <c:pt idx="387">
                        <c:v>606.59</c:v>
                      </c:pt>
                      <c:pt idx="388">
                        <c:v>607.47299999999996</c:v>
                      </c:pt>
                      <c:pt idx="389">
                        <c:v>608.36499999999978</c:v>
                      </c:pt>
                      <c:pt idx="390">
                        <c:v>609.25800000000004</c:v>
                      </c:pt>
                      <c:pt idx="391">
                        <c:v>610.14800000000002</c:v>
                      </c:pt>
                      <c:pt idx="392">
                        <c:v>611.03600000000006</c:v>
                      </c:pt>
                      <c:pt idx="393">
                        <c:v>611.923</c:v>
                      </c:pt>
                      <c:pt idx="394">
                        <c:v>612.80899999999997</c:v>
                      </c:pt>
                      <c:pt idx="395">
                        <c:v>613.69399999999996</c:v>
                      </c:pt>
                      <c:pt idx="396">
                        <c:v>614.58000000000004</c:v>
                      </c:pt>
                      <c:pt idx="397">
                        <c:v>615.46299999999974</c:v>
                      </c:pt>
                      <c:pt idx="398">
                        <c:v>616.34699999999975</c:v>
                      </c:pt>
                      <c:pt idx="399">
                        <c:v>617.23199999999997</c:v>
                      </c:pt>
                      <c:pt idx="400">
                        <c:v>618.11400000000003</c:v>
                      </c:pt>
                      <c:pt idx="401">
                        <c:v>618.99400000000003</c:v>
                      </c:pt>
                      <c:pt idx="402">
                        <c:v>619.87200000000007</c:v>
                      </c:pt>
                      <c:pt idx="403">
                        <c:v>620.755</c:v>
                      </c:pt>
                      <c:pt idx="404">
                        <c:v>621.64199999999983</c:v>
                      </c:pt>
                      <c:pt idx="405">
                        <c:v>622.52699999999982</c:v>
                      </c:pt>
                      <c:pt idx="406">
                        <c:v>623.41000000000008</c:v>
                      </c:pt>
                      <c:pt idx="407">
                        <c:v>624.29200000000003</c:v>
                      </c:pt>
                      <c:pt idx="408">
                        <c:v>625.17200000000003</c:v>
                      </c:pt>
                      <c:pt idx="409">
                        <c:v>626.053</c:v>
                      </c:pt>
                      <c:pt idx="410">
                        <c:v>626.93399999999997</c:v>
                      </c:pt>
                      <c:pt idx="411">
                        <c:v>627.81899999999996</c:v>
                      </c:pt>
                      <c:pt idx="412">
                        <c:v>628.70100000000002</c:v>
                      </c:pt>
                      <c:pt idx="413">
                        <c:v>629.58199999999999</c:v>
                      </c:pt>
                      <c:pt idx="414">
                        <c:v>630.46399999999971</c:v>
                      </c:pt>
                      <c:pt idx="415">
                        <c:v>631.34899999999971</c:v>
                      </c:pt>
                      <c:pt idx="416">
                        <c:v>632.23299999999972</c:v>
                      </c:pt>
                      <c:pt idx="417">
                        <c:v>633.11699999999996</c:v>
                      </c:pt>
                      <c:pt idx="418">
                        <c:v>633.99400000000003</c:v>
                      </c:pt>
                      <c:pt idx="419">
                        <c:v>634.87099999999998</c:v>
                      </c:pt>
                      <c:pt idx="420">
                        <c:v>635.74900000000002</c:v>
                      </c:pt>
                      <c:pt idx="421">
                        <c:v>636.625</c:v>
                      </c:pt>
                      <c:pt idx="422">
                        <c:v>637.5029999999997</c:v>
                      </c:pt>
                      <c:pt idx="423">
                        <c:v>638.38200000000006</c:v>
                      </c:pt>
                      <c:pt idx="424">
                        <c:v>639.26099999999997</c:v>
                      </c:pt>
                      <c:pt idx="425">
                        <c:v>640.14100000000008</c:v>
                      </c:pt>
                      <c:pt idx="426">
                        <c:v>641.02499999999998</c:v>
                      </c:pt>
                      <c:pt idx="427">
                        <c:v>641.90599999999972</c:v>
                      </c:pt>
                      <c:pt idx="428">
                        <c:v>642.78300000000002</c:v>
                      </c:pt>
                      <c:pt idx="429">
                        <c:v>643.6569999999997</c:v>
                      </c:pt>
                      <c:pt idx="430">
                        <c:v>644.529</c:v>
                      </c:pt>
                      <c:pt idx="431">
                        <c:v>645.404</c:v>
                      </c:pt>
                      <c:pt idx="432">
                        <c:v>646.27800000000002</c:v>
                      </c:pt>
                      <c:pt idx="433">
                        <c:v>647.154</c:v>
                      </c:pt>
                      <c:pt idx="434">
                        <c:v>648.03600000000006</c:v>
                      </c:pt>
                      <c:pt idx="435">
                        <c:v>648.9219999999998</c:v>
                      </c:pt>
                      <c:pt idx="436">
                        <c:v>649.80399999999997</c:v>
                      </c:pt>
                      <c:pt idx="437">
                        <c:v>650.68399999999997</c:v>
                      </c:pt>
                      <c:pt idx="438">
                        <c:v>651.56999999999971</c:v>
                      </c:pt>
                      <c:pt idx="439">
                        <c:v>652.45299999999975</c:v>
                      </c:pt>
                      <c:pt idx="440">
                        <c:v>653.33300000000008</c:v>
                      </c:pt>
                      <c:pt idx="441">
                        <c:v>654.21</c:v>
                      </c:pt>
                      <c:pt idx="442">
                        <c:v>655.08900000000006</c:v>
                      </c:pt>
                      <c:pt idx="443">
                        <c:v>655.97</c:v>
                      </c:pt>
                      <c:pt idx="444">
                        <c:v>656.85199999999975</c:v>
                      </c:pt>
                      <c:pt idx="445">
                        <c:v>657.73299999999972</c:v>
                      </c:pt>
                      <c:pt idx="446">
                        <c:v>658.61200000000008</c:v>
                      </c:pt>
                      <c:pt idx="447">
                        <c:v>659.49099999999999</c:v>
                      </c:pt>
                      <c:pt idx="448">
                        <c:v>660.37099999999998</c:v>
                      </c:pt>
                      <c:pt idx="449">
                        <c:v>661.25</c:v>
                      </c:pt>
                      <c:pt idx="450">
                        <c:v>662.12300000000005</c:v>
                      </c:pt>
                      <c:pt idx="451">
                        <c:v>663</c:v>
                      </c:pt>
                      <c:pt idx="452">
                        <c:v>663.88099999999997</c:v>
                      </c:pt>
                      <c:pt idx="453">
                        <c:v>664.76099999999997</c:v>
                      </c:pt>
                      <c:pt idx="454">
                        <c:v>665.63900000000001</c:v>
                      </c:pt>
                      <c:pt idx="455">
                        <c:v>666.51400000000001</c:v>
                      </c:pt>
                      <c:pt idx="456">
                        <c:v>667.38699999999972</c:v>
                      </c:pt>
                      <c:pt idx="457">
                        <c:v>668.26199999999972</c:v>
                      </c:pt>
                      <c:pt idx="458">
                        <c:v>669.13400000000001</c:v>
                      </c:pt>
                      <c:pt idx="459">
                        <c:v>670.00099999999998</c:v>
                      </c:pt>
                      <c:pt idx="460">
                        <c:v>670.86799999999948</c:v>
                      </c:pt>
                      <c:pt idx="461">
                        <c:v>671.73900000000003</c:v>
                      </c:pt>
                      <c:pt idx="462">
                        <c:v>672.62099999999998</c:v>
                      </c:pt>
                      <c:pt idx="463">
                        <c:v>673.49900000000002</c:v>
                      </c:pt>
                      <c:pt idx="464">
                        <c:v>674.37699999999973</c:v>
                      </c:pt>
                      <c:pt idx="465">
                        <c:v>675.25599999999997</c:v>
                      </c:pt>
                      <c:pt idx="466">
                        <c:v>676.13200000000006</c:v>
                      </c:pt>
                      <c:pt idx="467">
                        <c:v>677.00900000000001</c:v>
                      </c:pt>
                      <c:pt idx="468">
                        <c:v>677.88400000000001</c:v>
                      </c:pt>
                      <c:pt idx="469">
                        <c:v>678.75900000000001</c:v>
                      </c:pt>
                      <c:pt idx="470">
                        <c:v>679.63300000000004</c:v>
                      </c:pt>
                      <c:pt idx="471">
                        <c:v>680.50800000000004</c:v>
                      </c:pt>
                      <c:pt idx="472">
                        <c:v>681.38200000000006</c:v>
                      </c:pt>
                      <c:pt idx="473">
                        <c:v>682.24900000000002</c:v>
                      </c:pt>
                      <c:pt idx="474">
                        <c:v>683.11500000000001</c:v>
                      </c:pt>
                      <c:pt idx="475">
                        <c:v>683.98299999999972</c:v>
                      </c:pt>
                      <c:pt idx="476">
                        <c:v>684.84599999999978</c:v>
                      </c:pt>
                      <c:pt idx="477">
                        <c:v>685.71299999999997</c:v>
                      </c:pt>
                      <c:pt idx="478">
                        <c:v>686.58300000000008</c:v>
                      </c:pt>
                      <c:pt idx="479">
                        <c:v>687.45599999999979</c:v>
                      </c:pt>
                      <c:pt idx="480">
                        <c:v>688.33699999999976</c:v>
                      </c:pt>
                      <c:pt idx="481">
                        <c:v>689.221</c:v>
                      </c:pt>
                      <c:pt idx="482">
                        <c:v>690.10199999999998</c:v>
                      </c:pt>
                      <c:pt idx="483">
                        <c:v>690.98</c:v>
                      </c:pt>
                      <c:pt idx="484">
                        <c:v>691.85199999999975</c:v>
                      </c:pt>
                      <c:pt idx="485">
                        <c:v>692.72400000000005</c:v>
                      </c:pt>
                      <c:pt idx="486">
                        <c:v>693.59300000000007</c:v>
                      </c:pt>
                      <c:pt idx="487">
                        <c:v>694.46199999999976</c:v>
                      </c:pt>
                      <c:pt idx="488">
                        <c:v>695.33699999999976</c:v>
                      </c:pt>
                      <c:pt idx="489">
                        <c:v>696.21100000000001</c:v>
                      </c:pt>
                      <c:pt idx="490">
                        <c:v>697.08699999999999</c:v>
                      </c:pt>
                      <c:pt idx="491">
                        <c:v>697.96099999999979</c:v>
                      </c:pt>
                      <c:pt idx="492">
                        <c:v>698.83499999999981</c:v>
                      </c:pt>
                      <c:pt idx="493">
                        <c:v>699.70900000000006</c:v>
                      </c:pt>
                      <c:pt idx="494">
                        <c:v>700.58799999999997</c:v>
                      </c:pt>
                      <c:pt idx="495">
                        <c:v>701.46099999999979</c:v>
                      </c:pt>
                      <c:pt idx="496">
                        <c:v>702.33899999999971</c:v>
                      </c:pt>
                      <c:pt idx="497">
                        <c:v>703.21400000000006</c:v>
                      </c:pt>
                      <c:pt idx="498">
                        <c:v>704.09</c:v>
                      </c:pt>
                      <c:pt idx="499">
                        <c:v>704.96299999999974</c:v>
                      </c:pt>
                      <c:pt idx="500">
                        <c:v>705.83899999999971</c:v>
                      </c:pt>
                      <c:pt idx="501">
                        <c:v>706.71699999999998</c:v>
                      </c:pt>
                      <c:pt idx="502">
                        <c:v>707.6</c:v>
                      </c:pt>
                      <c:pt idx="503">
                        <c:v>708.48099999999999</c:v>
                      </c:pt>
                      <c:pt idx="504">
                        <c:v>709.36099999999976</c:v>
                      </c:pt>
                      <c:pt idx="505">
                        <c:v>710.24</c:v>
                      </c:pt>
                      <c:pt idx="506">
                        <c:v>711.11599999999999</c:v>
                      </c:pt>
                      <c:pt idx="507">
                        <c:v>711.99400000000003</c:v>
                      </c:pt>
                      <c:pt idx="508">
                        <c:v>712.86799999999948</c:v>
                      </c:pt>
                      <c:pt idx="509">
                        <c:v>713.74400000000003</c:v>
                      </c:pt>
                      <c:pt idx="510">
                        <c:v>714.62099999999998</c:v>
                      </c:pt>
                      <c:pt idx="511">
                        <c:v>715.5</c:v>
                      </c:pt>
                      <c:pt idx="512">
                        <c:v>716.38099999999997</c:v>
                      </c:pt>
                      <c:pt idx="513">
                        <c:v>717.26299999999969</c:v>
                      </c:pt>
                      <c:pt idx="514">
                        <c:v>718.15</c:v>
                      </c:pt>
                      <c:pt idx="515">
                        <c:v>719.03500000000008</c:v>
                      </c:pt>
                      <c:pt idx="516">
                        <c:v>719.91699999999969</c:v>
                      </c:pt>
                      <c:pt idx="517">
                        <c:v>720.8</c:v>
                      </c:pt>
                      <c:pt idx="518">
                        <c:v>721.678</c:v>
                      </c:pt>
                      <c:pt idx="519">
                        <c:v>722.55599999999981</c:v>
                      </c:pt>
                      <c:pt idx="520">
                        <c:v>723.43399999999997</c:v>
                      </c:pt>
                      <c:pt idx="521">
                        <c:v>724.31199999999978</c:v>
                      </c:pt>
                      <c:pt idx="522">
                        <c:v>725.18900000000008</c:v>
                      </c:pt>
                      <c:pt idx="523">
                        <c:v>726.06899999999996</c:v>
                      </c:pt>
                      <c:pt idx="524">
                        <c:v>726.94999999999982</c:v>
                      </c:pt>
                      <c:pt idx="525">
                        <c:v>727.83599999999979</c:v>
                      </c:pt>
                      <c:pt idx="526">
                        <c:v>728.72299999999996</c:v>
                      </c:pt>
                      <c:pt idx="527">
                        <c:v>729.60699999999997</c:v>
                      </c:pt>
                      <c:pt idx="528">
                        <c:v>730.49</c:v>
                      </c:pt>
                      <c:pt idx="529">
                        <c:v>731.37099999999998</c:v>
                      </c:pt>
                      <c:pt idx="530">
                        <c:v>732.2529999999997</c:v>
                      </c:pt>
                      <c:pt idx="531">
                        <c:v>733.14100000000008</c:v>
                      </c:pt>
                      <c:pt idx="532">
                        <c:v>734.02800000000002</c:v>
                      </c:pt>
                      <c:pt idx="533">
                        <c:v>734.91300000000001</c:v>
                      </c:pt>
                      <c:pt idx="534">
                        <c:v>735.79600000000005</c:v>
                      </c:pt>
                      <c:pt idx="535">
                        <c:v>736.67899999999997</c:v>
                      </c:pt>
                      <c:pt idx="536">
                        <c:v>737.56099999999969</c:v>
                      </c:pt>
                      <c:pt idx="537">
                        <c:v>738.43999999999983</c:v>
                      </c:pt>
                      <c:pt idx="538">
                        <c:v>739.31099999999969</c:v>
                      </c:pt>
                      <c:pt idx="539">
                        <c:v>740.18000000000006</c:v>
                      </c:pt>
                      <c:pt idx="540">
                        <c:v>741.05</c:v>
                      </c:pt>
                      <c:pt idx="541">
                        <c:v>741.923</c:v>
                      </c:pt>
                      <c:pt idx="542">
                        <c:v>742.79600000000005</c:v>
                      </c:pt>
                      <c:pt idx="543">
                        <c:v>743.66800000000001</c:v>
                      </c:pt>
                      <c:pt idx="544">
                        <c:v>744.53699999999981</c:v>
                      </c:pt>
                      <c:pt idx="545">
                        <c:v>745.40899999999999</c:v>
                      </c:pt>
                      <c:pt idx="546">
                        <c:v>746.29100000000005</c:v>
                      </c:pt>
                      <c:pt idx="547">
                        <c:v>747.17200000000003</c:v>
                      </c:pt>
                      <c:pt idx="548">
                        <c:v>748.053</c:v>
                      </c:pt>
                      <c:pt idx="549">
                        <c:v>748.93599999999969</c:v>
                      </c:pt>
                      <c:pt idx="550">
                        <c:v>749.81499999999983</c:v>
                      </c:pt>
                      <c:pt idx="551">
                        <c:v>750.68799999999999</c:v>
                      </c:pt>
                      <c:pt idx="552">
                        <c:v>751.56299999999976</c:v>
                      </c:pt>
                      <c:pt idx="553">
                        <c:v>752.43999999999983</c:v>
                      </c:pt>
                      <c:pt idx="554">
                        <c:v>753.3159999999998</c:v>
                      </c:pt>
                      <c:pt idx="555">
                        <c:v>754.19399999999996</c:v>
                      </c:pt>
                      <c:pt idx="556">
                        <c:v>755.07799999999997</c:v>
                      </c:pt>
                      <c:pt idx="557">
                        <c:v>755.96299999999974</c:v>
                      </c:pt>
                      <c:pt idx="558">
                        <c:v>756.8449999999998</c:v>
                      </c:pt>
                      <c:pt idx="559">
                        <c:v>757.72299999999996</c:v>
                      </c:pt>
                      <c:pt idx="560">
                        <c:v>758.60199999999998</c:v>
                      </c:pt>
                      <c:pt idx="561">
                        <c:v>759.48199999999997</c:v>
                      </c:pt>
                      <c:pt idx="562">
                        <c:v>760.36300000000006</c:v>
                      </c:pt>
                      <c:pt idx="563">
                        <c:v>761.2529999999997</c:v>
                      </c:pt>
                      <c:pt idx="564">
                        <c:v>762.14800000000002</c:v>
                      </c:pt>
                      <c:pt idx="565">
                        <c:v>763.04399999999998</c:v>
                      </c:pt>
                      <c:pt idx="566">
                        <c:v>763.93900000000008</c:v>
                      </c:pt>
                      <c:pt idx="567">
                        <c:v>764.82699999999977</c:v>
                      </c:pt>
                      <c:pt idx="568">
                        <c:v>765.71199999999999</c:v>
                      </c:pt>
                      <c:pt idx="569">
                        <c:v>766.596</c:v>
                      </c:pt>
                      <c:pt idx="570">
                        <c:v>767.48400000000004</c:v>
                      </c:pt>
                      <c:pt idx="571">
                        <c:v>768.37400000000002</c:v>
                      </c:pt>
                      <c:pt idx="572">
                        <c:v>769.26299999999969</c:v>
                      </c:pt>
                      <c:pt idx="573">
                        <c:v>770.149</c:v>
                      </c:pt>
                      <c:pt idx="574">
                        <c:v>771.03800000000001</c:v>
                      </c:pt>
                      <c:pt idx="575">
                        <c:v>771.928</c:v>
                      </c:pt>
                      <c:pt idx="576">
                        <c:v>772.81999999999971</c:v>
                      </c:pt>
                      <c:pt idx="577">
                        <c:v>773.70699999999999</c:v>
                      </c:pt>
                      <c:pt idx="578">
                        <c:v>774.59300000000007</c:v>
                      </c:pt>
                      <c:pt idx="579">
                        <c:v>775.47699999999998</c:v>
                      </c:pt>
                      <c:pt idx="580">
                        <c:v>776.35499999999979</c:v>
                      </c:pt>
                      <c:pt idx="581">
                        <c:v>777.22900000000004</c:v>
                      </c:pt>
                      <c:pt idx="582">
                        <c:v>778.10500000000002</c:v>
                      </c:pt>
                      <c:pt idx="583">
                        <c:v>778.97900000000004</c:v>
                      </c:pt>
                      <c:pt idx="584">
                        <c:v>779.85399999999981</c:v>
                      </c:pt>
                      <c:pt idx="585">
                        <c:v>780.74</c:v>
                      </c:pt>
                      <c:pt idx="586">
                        <c:v>781.62099999999998</c:v>
                      </c:pt>
                      <c:pt idx="587">
                        <c:v>782.49900000000002</c:v>
                      </c:pt>
                      <c:pt idx="588">
                        <c:v>783.37699999999973</c:v>
                      </c:pt>
                      <c:pt idx="589">
                        <c:v>784.25400000000002</c:v>
                      </c:pt>
                      <c:pt idx="590">
                        <c:v>785.13199999999972</c:v>
                      </c:pt>
                      <c:pt idx="591">
                        <c:v>786.01199999999972</c:v>
                      </c:pt>
                      <c:pt idx="592">
                        <c:v>786.89300000000003</c:v>
                      </c:pt>
                      <c:pt idx="593">
                        <c:v>787.77800000000002</c:v>
                      </c:pt>
                      <c:pt idx="594">
                        <c:v>788.66499999999996</c:v>
                      </c:pt>
                      <c:pt idx="595">
                        <c:v>789.55699999999979</c:v>
                      </c:pt>
                      <c:pt idx="596">
                        <c:v>790.44899999999996</c:v>
                      </c:pt>
                      <c:pt idx="597">
                        <c:v>791.3399999999998</c:v>
                      </c:pt>
                      <c:pt idx="598">
                        <c:v>792.23400000000004</c:v>
                      </c:pt>
                      <c:pt idx="599">
                        <c:v>793.13</c:v>
                      </c:pt>
                      <c:pt idx="600">
                        <c:v>794.02</c:v>
                      </c:pt>
                      <c:pt idx="601">
                        <c:v>794.89699999999982</c:v>
                      </c:pt>
                      <c:pt idx="602">
                        <c:v>795.76800000000003</c:v>
                      </c:pt>
                      <c:pt idx="603">
                        <c:v>796.63199999999972</c:v>
                      </c:pt>
                      <c:pt idx="604">
                        <c:v>797.5</c:v>
                      </c:pt>
                      <c:pt idx="605">
                        <c:v>798.37099999999998</c:v>
                      </c:pt>
                      <c:pt idx="606">
                        <c:v>799.255</c:v>
                      </c:pt>
                      <c:pt idx="607">
                        <c:v>800.15</c:v>
                      </c:pt>
                      <c:pt idx="608">
                        <c:v>801.05799999999977</c:v>
                      </c:pt>
                      <c:pt idx="609">
                        <c:v>801.95999999999981</c:v>
                      </c:pt>
                      <c:pt idx="610">
                        <c:v>802.85199999999975</c:v>
                      </c:pt>
                      <c:pt idx="611">
                        <c:v>803.74</c:v>
                      </c:pt>
                      <c:pt idx="612">
                        <c:v>804.62699999999973</c:v>
                      </c:pt>
                      <c:pt idx="613">
                        <c:v>805.51599999999996</c:v>
                      </c:pt>
                      <c:pt idx="614">
                        <c:v>806.41099999999972</c:v>
                      </c:pt>
                      <c:pt idx="615">
                        <c:v>807.30399999999997</c:v>
                      </c:pt>
                      <c:pt idx="616">
                        <c:v>808.20299999999997</c:v>
                      </c:pt>
                      <c:pt idx="617">
                        <c:v>809.101</c:v>
                      </c:pt>
                      <c:pt idx="618">
                        <c:v>809.99800000000005</c:v>
                      </c:pt>
                      <c:pt idx="619">
                        <c:v>810.89599999999996</c:v>
                      </c:pt>
                      <c:pt idx="620">
                        <c:v>811.79300000000001</c:v>
                      </c:pt>
                      <c:pt idx="621">
                        <c:v>812.69100000000003</c:v>
                      </c:pt>
                      <c:pt idx="622">
                        <c:v>813.59299999999996</c:v>
                      </c:pt>
                      <c:pt idx="623">
                        <c:v>814.49800000000005</c:v>
                      </c:pt>
                      <c:pt idx="624">
                        <c:v>815.4</c:v>
                      </c:pt>
                      <c:pt idx="625">
                        <c:v>816.30199999999979</c:v>
                      </c:pt>
                      <c:pt idx="626">
                        <c:v>817.21400000000006</c:v>
                      </c:pt>
                      <c:pt idx="627">
                        <c:v>818.13</c:v>
                      </c:pt>
                      <c:pt idx="628">
                        <c:v>819.04099999999983</c:v>
                      </c:pt>
                      <c:pt idx="629">
                        <c:v>819.95299999999975</c:v>
                      </c:pt>
                      <c:pt idx="630">
                        <c:v>820.86099999999976</c:v>
                      </c:pt>
                      <c:pt idx="631">
                        <c:v>821.76599999999996</c:v>
                      </c:pt>
                      <c:pt idx="632">
                        <c:v>822.67100000000005</c:v>
                      </c:pt>
                      <c:pt idx="633">
                        <c:v>823.57799999999997</c:v>
                      </c:pt>
                      <c:pt idx="634">
                        <c:v>824.48599999999999</c:v>
                      </c:pt>
                      <c:pt idx="635">
                        <c:v>825.39300000000003</c:v>
                      </c:pt>
                      <c:pt idx="636">
                        <c:v>826.298</c:v>
                      </c:pt>
                      <c:pt idx="637">
                        <c:v>827.20699999999999</c:v>
                      </c:pt>
                      <c:pt idx="638">
                        <c:v>828.12099999999998</c:v>
                      </c:pt>
                      <c:pt idx="639">
                        <c:v>829.03800000000001</c:v>
                      </c:pt>
                      <c:pt idx="640">
                        <c:v>829.95499999999981</c:v>
                      </c:pt>
                      <c:pt idx="641">
                        <c:v>830.87800000000004</c:v>
                      </c:pt>
                      <c:pt idx="642">
                        <c:v>831.80399999999997</c:v>
                      </c:pt>
                      <c:pt idx="643">
                        <c:v>832.721</c:v>
                      </c:pt>
                      <c:pt idx="644">
                        <c:v>833.63499999999999</c:v>
                      </c:pt>
                      <c:pt idx="645">
                        <c:v>834.54599999999982</c:v>
                      </c:pt>
                      <c:pt idx="646">
                        <c:v>835.45899999999972</c:v>
                      </c:pt>
                      <c:pt idx="647">
                        <c:v>836.37800000000004</c:v>
                      </c:pt>
                      <c:pt idx="648">
                        <c:v>837.30099999999982</c:v>
                      </c:pt>
                      <c:pt idx="649">
                        <c:v>838.22299999999996</c:v>
                      </c:pt>
                      <c:pt idx="650">
                        <c:v>839.15300000000002</c:v>
                      </c:pt>
                      <c:pt idx="651">
                        <c:v>840.08299999999997</c:v>
                      </c:pt>
                      <c:pt idx="652">
                        <c:v>841.01</c:v>
                      </c:pt>
                      <c:pt idx="653">
                        <c:v>841.93899999999996</c:v>
                      </c:pt>
                      <c:pt idx="654">
                        <c:v>842.87199999999996</c:v>
                      </c:pt>
                      <c:pt idx="655">
                        <c:v>843.80699999999979</c:v>
                      </c:pt>
                      <c:pt idx="656">
                        <c:v>844.745</c:v>
                      </c:pt>
                      <c:pt idx="657">
                        <c:v>845.68299999999999</c:v>
                      </c:pt>
                      <c:pt idx="658">
                        <c:v>846.62</c:v>
                      </c:pt>
                      <c:pt idx="659">
                        <c:v>847.55499999999972</c:v>
                      </c:pt>
                      <c:pt idx="660">
                        <c:v>848.48699999999997</c:v>
                      </c:pt>
                      <c:pt idx="661">
                        <c:v>849.42399999999998</c:v>
                      </c:pt>
                      <c:pt idx="662">
                        <c:v>850.36199999999974</c:v>
                      </c:pt>
                      <c:pt idx="663">
                        <c:v>851.29499999999996</c:v>
                      </c:pt>
                      <c:pt idx="664">
                        <c:v>852.226</c:v>
                      </c:pt>
                      <c:pt idx="665">
                        <c:v>853.15699999999981</c:v>
                      </c:pt>
                      <c:pt idx="666">
                        <c:v>854.09100000000001</c:v>
                      </c:pt>
                      <c:pt idx="667">
                        <c:v>855.029</c:v>
                      </c:pt>
                      <c:pt idx="668">
                        <c:v>855.96299999999974</c:v>
                      </c:pt>
                      <c:pt idx="669">
                        <c:v>856.89800000000002</c:v>
                      </c:pt>
                      <c:pt idx="670">
                        <c:v>857.83399999999972</c:v>
                      </c:pt>
                      <c:pt idx="671">
                        <c:v>858.77599999999995</c:v>
                      </c:pt>
                      <c:pt idx="672">
                        <c:v>859.72</c:v>
                      </c:pt>
                      <c:pt idx="673">
                        <c:v>860.66199999999981</c:v>
                      </c:pt>
                      <c:pt idx="674">
                        <c:v>861.60299999999972</c:v>
                      </c:pt>
                      <c:pt idx="675">
                        <c:v>862.54300000000001</c:v>
                      </c:pt>
                      <c:pt idx="676">
                        <c:v>863.48199999999997</c:v>
                      </c:pt>
                      <c:pt idx="677">
                        <c:v>864.42399999999998</c:v>
                      </c:pt>
                      <c:pt idx="678">
                        <c:v>865.36499999999978</c:v>
                      </c:pt>
                      <c:pt idx="679">
                        <c:v>866.30799999999977</c:v>
                      </c:pt>
                      <c:pt idx="680">
                        <c:v>867.25599999999997</c:v>
                      </c:pt>
                      <c:pt idx="681">
                        <c:v>868.20500000000004</c:v>
                      </c:pt>
                      <c:pt idx="682">
                        <c:v>869.15499999999997</c:v>
                      </c:pt>
                      <c:pt idx="683">
                        <c:v>870.11099999999999</c:v>
                      </c:pt>
                      <c:pt idx="684">
                        <c:v>871.0659999999998</c:v>
                      </c:pt>
                      <c:pt idx="685">
                        <c:v>872.02499999999998</c:v>
                      </c:pt>
                      <c:pt idx="686">
                        <c:v>872.98199999999997</c:v>
                      </c:pt>
                      <c:pt idx="687">
                        <c:v>873.9409999999998</c:v>
                      </c:pt>
                      <c:pt idx="688">
                        <c:v>874.90199999999982</c:v>
                      </c:pt>
                      <c:pt idx="689">
                        <c:v>875.86599999999976</c:v>
                      </c:pt>
                      <c:pt idx="690">
                        <c:v>876.83199999999977</c:v>
                      </c:pt>
                      <c:pt idx="691">
                        <c:v>877.8</c:v>
                      </c:pt>
                      <c:pt idx="692">
                        <c:v>878.76900000000001</c:v>
                      </c:pt>
                      <c:pt idx="693">
                        <c:v>879.73599999999999</c:v>
                      </c:pt>
                      <c:pt idx="694">
                        <c:v>880.70299999999997</c:v>
                      </c:pt>
                      <c:pt idx="695">
                        <c:v>881.66800000000001</c:v>
                      </c:pt>
                      <c:pt idx="696">
                        <c:v>882.63699999999972</c:v>
                      </c:pt>
                      <c:pt idx="697">
                        <c:v>883.61199999999997</c:v>
                      </c:pt>
                      <c:pt idx="698">
                        <c:v>884.58</c:v>
                      </c:pt>
                      <c:pt idx="699">
                        <c:v>885.54099999999983</c:v>
                      </c:pt>
                      <c:pt idx="700">
                        <c:v>886.5</c:v>
                      </c:pt>
                      <c:pt idx="701">
                        <c:v>887.46299999999974</c:v>
                      </c:pt>
                      <c:pt idx="702">
                        <c:v>888.42499999999973</c:v>
                      </c:pt>
                      <c:pt idx="703">
                        <c:v>889.39099999999996</c:v>
                      </c:pt>
                      <c:pt idx="704">
                        <c:v>890.35699999999974</c:v>
                      </c:pt>
                      <c:pt idx="705">
                        <c:v>891.32399999999996</c:v>
                      </c:pt>
                      <c:pt idx="706">
                        <c:v>892.29200000000003</c:v>
                      </c:pt>
                      <c:pt idx="707">
                        <c:v>893.255</c:v>
                      </c:pt>
                      <c:pt idx="708">
                        <c:v>894.21699999999998</c:v>
                      </c:pt>
                      <c:pt idx="709">
                        <c:v>895.18200000000002</c:v>
                      </c:pt>
                      <c:pt idx="710">
                        <c:v>896.15300000000002</c:v>
                      </c:pt>
                      <c:pt idx="711">
                        <c:v>897.12900000000002</c:v>
                      </c:pt>
                      <c:pt idx="712">
                        <c:v>898.10400000000004</c:v>
                      </c:pt>
                      <c:pt idx="713">
                        <c:v>899.072</c:v>
                      </c:pt>
                      <c:pt idx="714">
                        <c:v>900.04399999999998</c:v>
                      </c:pt>
                      <c:pt idx="715">
                        <c:v>901.01699999999983</c:v>
                      </c:pt>
                      <c:pt idx="716">
                        <c:v>901.98699999999997</c:v>
                      </c:pt>
                      <c:pt idx="717">
                        <c:v>902.95599999999979</c:v>
                      </c:pt>
                      <c:pt idx="718">
                        <c:v>903.92599999999982</c:v>
                      </c:pt>
                      <c:pt idx="719">
                        <c:v>904.899</c:v>
                      </c:pt>
                      <c:pt idx="720">
                        <c:v>905.8689999999998</c:v>
                      </c:pt>
                      <c:pt idx="721">
                        <c:v>906.83799999999974</c:v>
                      </c:pt>
                      <c:pt idx="722">
                        <c:v>907.80999999999983</c:v>
                      </c:pt>
                      <c:pt idx="723">
                        <c:v>908.78499999999997</c:v>
                      </c:pt>
                      <c:pt idx="724">
                        <c:v>909.76300000000003</c:v>
                      </c:pt>
                      <c:pt idx="725">
                        <c:v>910.73800000000006</c:v>
                      </c:pt>
                      <c:pt idx="726">
                        <c:v>911.71100000000001</c:v>
                      </c:pt>
                      <c:pt idx="727">
                        <c:v>912.68299999999999</c:v>
                      </c:pt>
                      <c:pt idx="728">
                        <c:v>913.65499999999997</c:v>
                      </c:pt>
                      <c:pt idx="729">
                        <c:v>914.62800000000004</c:v>
                      </c:pt>
                      <c:pt idx="730">
                        <c:v>915.59699999999998</c:v>
                      </c:pt>
                      <c:pt idx="731">
                        <c:v>916.56399999999996</c:v>
                      </c:pt>
                      <c:pt idx="732">
                        <c:v>917.53</c:v>
                      </c:pt>
                      <c:pt idx="733">
                        <c:v>918.49599999999998</c:v>
                      </c:pt>
                      <c:pt idx="734">
                        <c:v>919.46199999999976</c:v>
                      </c:pt>
                      <c:pt idx="735">
                        <c:v>920.42899999999997</c:v>
                      </c:pt>
                      <c:pt idx="736">
                        <c:v>921.39499999999998</c:v>
                      </c:pt>
                      <c:pt idx="737">
                        <c:v>922.35399999999981</c:v>
                      </c:pt>
                      <c:pt idx="738">
                        <c:v>923.31499999999983</c:v>
                      </c:pt>
                      <c:pt idx="739">
                        <c:v>924.27800000000002</c:v>
                      </c:pt>
                      <c:pt idx="740">
                        <c:v>925.24599999999998</c:v>
                      </c:pt>
                      <c:pt idx="741">
                        <c:v>926.21299999999997</c:v>
                      </c:pt>
                      <c:pt idx="742">
                        <c:v>927.18100000000004</c:v>
                      </c:pt>
                      <c:pt idx="743">
                        <c:v>928.14599999999996</c:v>
                      </c:pt>
                      <c:pt idx="744">
                        <c:v>929.10900000000004</c:v>
                      </c:pt>
                      <c:pt idx="745">
                        <c:v>930.07299999999998</c:v>
                      </c:pt>
                      <c:pt idx="746">
                        <c:v>931.04399999999998</c:v>
                      </c:pt>
                      <c:pt idx="747">
                        <c:v>932.02</c:v>
                      </c:pt>
                      <c:pt idx="748">
                        <c:v>932.99199999999996</c:v>
                      </c:pt>
                      <c:pt idx="749">
                        <c:v>933.96699999999976</c:v>
                      </c:pt>
                      <c:pt idx="750">
                        <c:v>934.9409999999998</c:v>
                      </c:pt>
                      <c:pt idx="751">
                        <c:v>935.91399999999999</c:v>
                      </c:pt>
                      <c:pt idx="752">
                        <c:v>936.89</c:v>
                      </c:pt>
                      <c:pt idx="753">
                        <c:v>937.86699999999962</c:v>
                      </c:pt>
                      <c:pt idx="754">
                        <c:v>938.83199999999977</c:v>
                      </c:pt>
                      <c:pt idx="755">
                        <c:v>939.78</c:v>
                      </c:pt>
                      <c:pt idx="756">
                        <c:v>940.72299999999996</c:v>
                      </c:pt>
                      <c:pt idx="757">
                        <c:v>941.6669999999998</c:v>
                      </c:pt>
                      <c:pt idx="758">
                        <c:v>942.61300000000006</c:v>
                      </c:pt>
                      <c:pt idx="759">
                        <c:v>943.56199999999978</c:v>
                      </c:pt>
                      <c:pt idx="760">
                        <c:v>944.51</c:v>
                      </c:pt>
                      <c:pt idx="761">
                        <c:v>945.45599999999979</c:v>
                      </c:pt>
                      <c:pt idx="762">
                        <c:v>946.40599999999972</c:v>
                      </c:pt>
                      <c:pt idx="763">
                        <c:v>947.35699999999974</c:v>
                      </c:pt>
                      <c:pt idx="764">
                        <c:v>948.31299999999976</c:v>
                      </c:pt>
                      <c:pt idx="765">
                        <c:v>949.27099999999996</c:v>
                      </c:pt>
                      <c:pt idx="766">
                        <c:v>950.23400000000004</c:v>
                      </c:pt>
                      <c:pt idx="767">
                        <c:v>951.20500000000004</c:v>
                      </c:pt>
                      <c:pt idx="768">
                        <c:v>952.17399999999998</c:v>
                      </c:pt>
                      <c:pt idx="769">
                        <c:v>953.14199999999983</c:v>
                      </c:pt>
                      <c:pt idx="770">
                        <c:v>954.10599999999999</c:v>
                      </c:pt>
                      <c:pt idx="771">
                        <c:v>955.06099999999981</c:v>
                      </c:pt>
                      <c:pt idx="772">
                        <c:v>956.01599999999996</c:v>
                      </c:pt>
                      <c:pt idx="773">
                        <c:v>956.97400000000005</c:v>
                      </c:pt>
                      <c:pt idx="774">
                        <c:v>957.93499999999972</c:v>
                      </c:pt>
                      <c:pt idx="775">
                        <c:v>958.89699999999982</c:v>
                      </c:pt>
                      <c:pt idx="776">
                        <c:v>959.85899999999981</c:v>
                      </c:pt>
                      <c:pt idx="777">
                        <c:v>960.81899999999996</c:v>
                      </c:pt>
                      <c:pt idx="778">
                        <c:v>961.779</c:v>
                      </c:pt>
                      <c:pt idx="779">
                        <c:v>962.73599999999999</c:v>
                      </c:pt>
                      <c:pt idx="780">
                        <c:v>963.68799999999999</c:v>
                      </c:pt>
                      <c:pt idx="781">
                        <c:v>964.63599999999997</c:v>
                      </c:pt>
                      <c:pt idx="782">
                        <c:v>965.58100000000002</c:v>
                      </c:pt>
                      <c:pt idx="783">
                        <c:v>966.52499999999998</c:v>
                      </c:pt>
                      <c:pt idx="784">
                        <c:v>967.46699999999976</c:v>
                      </c:pt>
                      <c:pt idx="785">
                        <c:v>968.40699999999981</c:v>
                      </c:pt>
                      <c:pt idx="786">
                        <c:v>969.34899999999982</c:v>
                      </c:pt>
                      <c:pt idx="787">
                        <c:v>970.28899999999999</c:v>
                      </c:pt>
                      <c:pt idx="788">
                        <c:v>971.22799999999972</c:v>
                      </c:pt>
                      <c:pt idx="789">
                        <c:v>972.17</c:v>
                      </c:pt>
                      <c:pt idx="790">
                        <c:v>973.10900000000004</c:v>
                      </c:pt>
                      <c:pt idx="791">
                        <c:v>974.04300000000001</c:v>
                      </c:pt>
                      <c:pt idx="792">
                        <c:v>974.97199999999998</c:v>
                      </c:pt>
                      <c:pt idx="793">
                        <c:v>975.90099999999973</c:v>
                      </c:pt>
                      <c:pt idx="794">
                        <c:v>976.82799999999975</c:v>
                      </c:pt>
                      <c:pt idx="795">
                        <c:v>977.75300000000004</c:v>
                      </c:pt>
                      <c:pt idx="796">
                        <c:v>978.678</c:v>
                      </c:pt>
                      <c:pt idx="797">
                        <c:v>979.601</c:v>
                      </c:pt>
                      <c:pt idx="798">
                        <c:v>980.529</c:v>
                      </c:pt>
                      <c:pt idx="799">
                        <c:v>981.45799999999974</c:v>
                      </c:pt>
                      <c:pt idx="800">
                        <c:v>982.38499999999999</c:v>
                      </c:pt>
                      <c:pt idx="801">
                        <c:v>983.30699999999979</c:v>
                      </c:pt>
                      <c:pt idx="802">
                        <c:v>984.23299999999972</c:v>
                      </c:pt>
                      <c:pt idx="803">
                        <c:v>985.17</c:v>
                      </c:pt>
                      <c:pt idx="804">
                        <c:v>986.15699999999981</c:v>
                      </c:pt>
                      <c:pt idx="805">
                        <c:v>987.17700000000002</c:v>
                      </c:pt>
                      <c:pt idx="806">
                        <c:v>988.21400000000006</c:v>
                      </c:pt>
                      <c:pt idx="807">
                        <c:v>989.26300000000003</c:v>
                      </c:pt>
                      <c:pt idx="808">
                        <c:v>990.31299999999976</c:v>
                      </c:pt>
                      <c:pt idx="809">
                        <c:v>991.37</c:v>
                      </c:pt>
                      <c:pt idx="810">
                        <c:v>992.42599999999982</c:v>
                      </c:pt>
                      <c:pt idx="811">
                        <c:v>993.48500000000001</c:v>
                      </c:pt>
                      <c:pt idx="812">
                        <c:v>994.548</c:v>
                      </c:pt>
                      <c:pt idx="813">
                        <c:v>995.61699999999996</c:v>
                      </c:pt>
                      <c:pt idx="814">
                        <c:v>996.68299999999999</c:v>
                      </c:pt>
                      <c:pt idx="815">
                        <c:v>997.74800000000005</c:v>
                      </c:pt>
                      <c:pt idx="816">
                        <c:v>998.80899999999997</c:v>
                      </c:pt>
                      <c:pt idx="817">
                        <c:v>999.86499999999978</c:v>
                      </c:pt>
                      <c:pt idx="818">
                        <c:v>1000.919</c:v>
                      </c:pt>
                      <c:pt idx="819">
                        <c:v>1001.9690000000001</c:v>
                      </c:pt>
                      <c:pt idx="820">
                        <c:v>1003.02</c:v>
                      </c:pt>
                      <c:pt idx="821">
                        <c:v>1004.068</c:v>
                      </c:pt>
                      <c:pt idx="822">
                        <c:v>1005.1180000000001</c:v>
                      </c:pt>
                      <c:pt idx="823">
                        <c:v>1006.17</c:v>
                      </c:pt>
                      <c:pt idx="824">
                        <c:v>1007.218</c:v>
                      </c:pt>
                      <c:pt idx="825">
                        <c:v>1008.274</c:v>
                      </c:pt>
                      <c:pt idx="826">
                        <c:v>1009.332</c:v>
                      </c:pt>
                      <c:pt idx="827">
                        <c:v>1010.384</c:v>
                      </c:pt>
                      <c:pt idx="828">
                        <c:v>1011.4349999999999</c:v>
                      </c:pt>
                      <c:pt idx="829">
                        <c:v>1012.481</c:v>
                      </c:pt>
                      <c:pt idx="830">
                        <c:v>1013.522</c:v>
                      </c:pt>
                      <c:pt idx="831">
                        <c:v>1014.563</c:v>
                      </c:pt>
                      <c:pt idx="832">
                        <c:v>1015.605</c:v>
                      </c:pt>
                      <c:pt idx="833">
                        <c:v>1016.6420000000001</c:v>
                      </c:pt>
                      <c:pt idx="834">
                        <c:v>1017.683</c:v>
                      </c:pt>
                      <c:pt idx="835">
                        <c:v>1018.724</c:v>
                      </c:pt>
                      <c:pt idx="836">
                        <c:v>1019.759</c:v>
                      </c:pt>
                      <c:pt idx="837">
                        <c:v>1020.799</c:v>
                      </c:pt>
                      <c:pt idx="838">
                        <c:v>1021.831</c:v>
                      </c:pt>
                      <c:pt idx="839">
                        <c:v>1022.861</c:v>
                      </c:pt>
                      <c:pt idx="840">
                        <c:v>1023.888</c:v>
                      </c:pt>
                      <c:pt idx="841">
                        <c:v>1024.9110000000001</c:v>
                      </c:pt>
                      <c:pt idx="842">
                        <c:v>1025.942</c:v>
                      </c:pt>
                      <c:pt idx="843">
                        <c:v>1026.9739999999999</c:v>
                      </c:pt>
                      <c:pt idx="844">
                        <c:v>1028.0039999999999</c:v>
                      </c:pt>
                      <c:pt idx="845">
                        <c:v>1029.03</c:v>
                      </c:pt>
                      <c:pt idx="846">
                        <c:v>1030.0640000000001</c:v>
                      </c:pt>
                      <c:pt idx="847">
                        <c:v>1031.1030000000001</c:v>
                      </c:pt>
                      <c:pt idx="848">
                        <c:v>1032.1320000000001</c:v>
                      </c:pt>
                      <c:pt idx="849">
                        <c:v>1033.152</c:v>
                      </c:pt>
                      <c:pt idx="850">
                        <c:v>1034.173</c:v>
                      </c:pt>
                      <c:pt idx="851">
                        <c:v>1035.1949999999999</c:v>
                      </c:pt>
                      <c:pt idx="852">
                        <c:v>1036.2159999999999</c:v>
                      </c:pt>
                      <c:pt idx="853">
                        <c:v>1037.2349999999999</c:v>
                      </c:pt>
                      <c:pt idx="854">
                        <c:v>1038.2449999999999</c:v>
                      </c:pt>
                      <c:pt idx="855">
                        <c:v>1039.231</c:v>
                      </c:pt>
                      <c:pt idx="856">
                        <c:v>1040.201</c:v>
                      </c:pt>
                      <c:pt idx="857">
                        <c:v>1041.1569999999999</c:v>
                      </c:pt>
                      <c:pt idx="858">
                        <c:v>1042.105</c:v>
                      </c:pt>
                      <c:pt idx="859">
                        <c:v>1043.0530000000001</c:v>
                      </c:pt>
                      <c:pt idx="860">
                        <c:v>1044.0039999999999</c:v>
                      </c:pt>
                      <c:pt idx="861">
                        <c:v>1044.9659999999999</c:v>
                      </c:pt>
                      <c:pt idx="862">
                        <c:v>1045.941</c:v>
                      </c:pt>
                      <c:pt idx="863">
                        <c:v>1046.9359999999999</c:v>
                      </c:pt>
                      <c:pt idx="864">
                        <c:v>1047.9380000000001</c:v>
                      </c:pt>
                      <c:pt idx="865">
                        <c:v>1048.9449999999999</c:v>
                      </c:pt>
                      <c:pt idx="866">
                        <c:v>1049.954</c:v>
                      </c:pt>
                      <c:pt idx="867">
                        <c:v>1050.9670000000001</c:v>
                      </c:pt>
                      <c:pt idx="868">
                        <c:v>1051.972</c:v>
                      </c:pt>
                      <c:pt idx="869">
                        <c:v>1052.972</c:v>
                      </c:pt>
                      <c:pt idx="870">
                        <c:v>1053.9670000000001</c:v>
                      </c:pt>
                      <c:pt idx="871">
                        <c:v>1054.9580000000001</c:v>
                      </c:pt>
                      <c:pt idx="872">
                        <c:v>1055.943</c:v>
                      </c:pt>
                      <c:pt idx="873">
                        <c:v>1056.9290000000001</c:v>
                      </c:pt>
                      <c:pt idx="874">
                        <c:v>1057.913</c:v>
                      </c:pt>
                      <c:pt idx="875">
                        <c:v>1058.8920000000001</c:v>
                      </c:pt>
                      <c:pt idx="876">
                        <c:v>1059.8679999999999</c:v>
                      </c:pt>
                      <c:pt idx="877">
                        <c:v>1060.845</c:v>
                      </c:pt>
                      <c:pt idx="878">
                        <c:v>1061.8219999999999</c:v>
                      </c:pt>
                      <c:pt idx="879">
                        <c:v>1062.8</c:v>
                      </c:pt>
                      <c:pt idx="880">
                        <c:v>1063.7750000000001</c:v>
                      </c:pt>
                      <c:pt idx="881">
                        <c:v>1064.752</c:v>
                      </c:pt>
                      <c:pt idx="882">
                        <c:v>1065.7280000000001</c:v>
                      </c:pt>
                      <c:pt idx="883">
                        <c:v>1066.7049999999999</c:v>
                      </c:pt>
                      <c:pt idx="884">
                        <c:v>1067.6880000000001</c:v>
                      </c:pt>
                      <c:pt idx="885">
                        <c:v>1068.674</c:v>
                      </c:pt>
                      <c:pt idx="886">
                        <c:v>1069.6610000000001</c:v>
                      </c:pt>
                      <c:pt idx="887">
                        <c:v>1070.643</c:v>
                      </c:pt>
                      <c:pt idx="888">
                        <c:v>1071.627</c:v>
                      </c:pt>
                      <c:pt idx="889">
                        <c:v>1072.604</c:v>
                      </c:pt>
                      <c:pt idx="890">
                        <c:v>1073.58</c:v>
                      </c:pt>
                      <c:pt idx="891">
                        <c:v>1074.558</c:v>
                      </c:pt>
                      <c:pt idx="892">
                        <c:v>1075.5350000000001</c:v>
                      </c:pt>
                      <c:pt idx="893">
                        <c:v>1076.509</c:v>
                      </c:pt>
                      <c:pt idx="894">
                        <c:v>1077.4760000000001</c:v>
                      </c:pt>
                      <c:pt idx="895">
                        <c:v>1078.4469999999999</c:v>
                      </c:pt>
                      <c:pt idx="896">
                        <c:v>1079.4190000000001</c:v>
                      </c:pt>
                      <c:pt idx="897">
                        <c:v>1080.395</c:v>
                      </c:pt>
                      <c:pt idx="898">
                        <c:v>1081.373</c:v>
                      </c:pt>
                      <c:pt idx="899">
                        <c:v>1082.3489999999999</c:v>
                      </c:pt>
                      <c:pt idx="900">
                        <c:v>1083.325</c:v>
                      </c:pt>
                      <c:pt idx="901">
                        <c:v>1084.297</c:v>
                      </c:pt>
                      <c:pt idx="902">
                        <c:v>1085.2670000000001</c:v>
                      </c:pt>
                      <c:pt idx="903">
                        <c:v>1086.232</c:v>
                      </c:pt>
                      <c:pt idx="904">
                        <c:v>1087.194</c:v>
                      </c:pt>
                      <c:pt idx="905">
                        <c:v>1088.1590000000001</c:v>
                      </c:pt>
                      <c:pt idx="906">
                        <c:v>1089.126</c:v>
                      </c:pt>
                      <c:pt idx="907">
                        <c:v>1090.096</c:v>
                      </c:pt>
                      <c:pt idx="908">
                        <c:v>1091.0640000000001</c:v>
                      </c:pt>
                      <c:pt idx="909">
                        <c:v>1092.0329999999999</c:v>
                      </c:pt>
                      <c:pt idx="910">
                        <c:v>1093</c:v>
                      </c:pt>
                      <c:pt idx="911">
                        <c:v>1093.9649999999999</c:v>
                      </c:pt>
                      <c:pt idx="912">
                        <c:v>1094.93</c:v>
                      </c:pt>
                      <c:pt idx="913">
                        <c:v>1095.895</c:v>
                      </c:pt>
                      <c:pt idx="914">
                        <c:v>1096.8630000000001</c:v>
                      </c:pt>
                      <c:pt idx="915">
                        <c:v>1097.83</c:v>
                      </c:pt>
                      <c:pt idx="916">
                        <c:v>1098.799</c:v>
                      </c:pt>
                      <c:pt idx="917">
                        <c:v>1099.77</c:v>
                      </c:pt>
                    </c:numCache>
                  </c:numRef>
                </c:xVal>
                <c:yVal>
                  <c:numRef>
                    <c:extLst xmlns:c16r2="http://schemas.microsoft.com/office/drawing/2015/06/chart">
                      <c:ext uri="{02D57815-91ED-43cb-92C2-25804820EDAC}">
                        <c15:formulaRef>
                          <c15:sqref>BSG!$P$6:$P$923</c15:sqref>
                        </c15:formulaRef>
                      </c:ext>
                    </c:extLst>
                    <c:numCache>
                      <c:formatCode>General</c:formatCode>
                      <c:ptCount val="918"/>
                      <c:pt idx="0">
                        <c:v>1</c:v>
                      </c:pt>
                      <c:pt idx="1">
                        <c:v>0.99992458109511995</c:v>
                      </c:pt>
                      <c:pt idx="2">
                        <c:v>0.99990690478928901</c:v>
                      </c:pt>
                      <c:pt idx="3">
                        <c:v>0.99990690478928901</c:v>
                      </c:pt>
                      <c:pt idx="4">
                        <c:v>0.99971953594747798</c:v>
                      </c:pt>
                      <c:pt idx="5">
                        <c:v>0.99956869813771798</c:v>
                      </c:pt>
                      <c:pt idx="6">
                        <c:v>0.99947560292700799</c:v>
                      </c:pt>
                      <c:pt idx="7">
                        <c:v>0.99936365299007701</c:v>
                      </c:pt>
                      <c:pt idx="8">
                        <c:v>0.99926937935897697</c:v>
                      </c:pt>
                      <c:pt idx="9">
                        <c:v>0.99913857469582601</c:v>
                      </c:pt>
                      <c:pt idx="10">
                        <c:v>0.99898891530645495</c:v>
                      </c:pt>
                      <c:pt idx="11">
                        <c:v>0.99887696536952397</c:v>
                      </c:pt>
                      <c:pt idx="12">
                        <c:v>0.99874616070637401</c:v>
                      </c:pt>
                      <c:pt idx="13">
                        <c:v>0.99857764659078296</c:v>
                      </c:pt>
                      <c:pt idx="14">
                        <c:v>0.99842798720141201</c:v>
                      </c:pt>
                      <c:pt idx="15">
                        <c:v>0.99825829466543203</c:v>
                      </c:pt>
                      <c:pt idx="16">
                        <c:v>0.99814752314888999</c:v>
                      </c:pt>
                      <c:pt idx="17">
                        <c:v>0.99794129958085998</c:v>
                      </c:pt>
                      <c:pt idx="18">
                        <c:v>0.99775275231866001</c:v>
                      </c:pt>
                      <c:pt idx="19">
                        <c:v>0.99754652875062899</c:v>
                      </c:pt>
                      <c:pt idx="20">
                        <c:v>0.99732262887676704</c:v>
                      </c:pt>
                      <c:pt idx="21">
                        <c:v>0.99713526003495701</c:v>
                      </c:pt>
                      <c:pt idx="22">
                        <c:v>0.99687365070865497</c:v>
                      </c:pt>
                      <c:pt idx="23">
                        <c:v>0.99661204138235304</c:v>
                      </c:pt>
                      <c:pt idx="24">
                        <c:v>0.99638696308810204</c:v>
                      </c:pt>
                      <c:pt idx="25">
                        <c:v>0.99612417534141195</c:v>
                      </c:pt>
                      <c:pt idx="26">
                        <c:v>0.99578714711022998</c:v>
                      </c:pt>
                      <c:pt idx="27">
                        <c:v>0.99552553778392805</c:v>
                      </c:pt>
                      <c:pt idx="28">
                        <c:v>0.99522621900518704</c:v>
                      </c:pt>
                      <c:pt idx="29">
                        <c:v>0.99492572180605598</c:v>
                      </c:pt>
                      <c:pt idx="30">
                        <c:v>0.99462640302731498</c:v>
                      </c:pt>
                      <c:pt idx="31">
                        <c:v>0.99432708424857297</c:v>
                      </c:pt>
                      <c:pt idx="32">
                        <c:v>0.99402776546983096</c:v>
                      </c:pt>
                      <c:pt idx="33">
                        <c:v>0.99363417305999002</c:v>
                      </c:pt>
                      <c:pt idx="34">
                        <c:v>0.99327829010258895</c:v>
                      </c:pt>
                      <c:pt idx="35">
                        <c:v>0.99290473083935604</c:v>
                      </c:pt>
                      <c:pt idx="36">
                        <c:v>0.99247342897707502</c:v>
                      </c:pt>
                      <c:pt idx="37">
                        <c:v>0.99206098184101299</c:v>
                      </c:pt>
                      <c:pt idx="38">
                        <c:v>0.99166856785155999</c:v>
                      </c:pt>
                      <c:pt idx="39">
                        <c:v>0.99127497544171905</c:v>
                      </c:pt>
                      <c:pt idx="40">
                        <c:v>0.99090023775809799</c:v>
                      </c:pt>
                      <c:pt idx="41">
                        <c:v>0.99047011431620502</c:v>
                      </c:pt>
                      <c:pt idx="42">
                        <c:v>0.99002113614809295</c:v>
                      </c:pt>
                      <c:pt idx="43">
                        <c:v>0.98955330325376001</c:v>
                      </c:pt>
                      <c:pt idx="44">
                        <c:v>0.98900887303415896</c:v>
                      </c:pt>
                      <c:pt idx="45">
                        <c:v>0.98850333068738705</c:v>
                      </c:pt>
                      <c:pt idx="46">
                        <c:v>0.98798011203478298</c:v>
                      </c:pt>
                      <c:pt idx="47">
                        <c:v>0.98745571496179096</c:v>
                      </c:pt>
                      <c:pt idx="48">
                        <c:v>0.98696902734123904</c:v>
                      </c:pt>
                      <c:pt idx="49">
                        <c:v>0.98642577554202604</c:v>
                      </c:pt>
                      <c:pt idx="50">
                        <c:v>0.98586366901659395</c:v>
                      </c:pt>
                      <c:pt idx="51">
                        <c:v>0.98530156249116196</c:v>
                      </c:pt>
                      <c:pt idx="52">
                        <c:v>0.98468524862784701</c:v>
                      </c:pt>
                      <c:pt idx="53">
                        <c:v>0.98404772319753497</c:v>
                      </c:pt>
                      <c:pt idx="54">
                        <c:v>0.98343023091383197</c:v>
                      </c:pt>
                      <c:pt idx="55">
                        <c:v>0.98281156020974003</c:v>
                      </c:pt>
                      <c:pt idx="56">
                        <c:v>0.98217521319981704</c:v>
                      </c:pt>
                      <c:pt idx="57">
                        <c:v>0.98150115673745297</c:v>
                      </c:pt>
                      <c:pt idx="58">
                        <c:v>0.98082827869547895</c:v>
                      </c:pt>
                      <c:pt idx="59">
                        <c:v>0.98015422223311599</c:v>
                      </c:pt>
                      <c:pt idx="60">
                        <c:v>0.979460132624144</c:v>
                      </c:pt>
                      <c:pt idx="61">
                        <c:v>0.97874836670934096</c:v>
                      </c:pt>
                      <c:pt idx="62">
                        <c:v>0.97803895763531601</c:v>
                      </c:pt>
                      <c:pt idx="63">
                        <c:v>0.97727062754185301</c:v>
                      </c:pt>
                      <c:pt idx="64">
                        <c:v>0.97652115217461</c:v>
                      </c:pt>
                      <c:pt idx="65">
                        <c:v>0.97577285522775603</c:v>
                      </c:pt>
                      <c:pt idx="66">
                        <c:v>0.97502337986051302</c:v>
                      </c:pt>
                      <c:pt idx="67">
                        <c:v>0.97425622818743796</c:v>
                      </c:pt>
                      <c:pt idx="68">
                        <c:v>0.97345136706192403</c:v>
                      </c:pt>
                      <c:pt idx="69">
                        <c:v>0.97266418224224205</c:v>
                      </c:pt>
                      <c:pt idx="70">
                        <c:v>0.97185932111672801</c:v>
                      </c:pt>
                      <c:pt idx="71">
                        <c:v>0.97107331471743297</c:v>
                      </c:pt>
                      <c:pt idx="72">
                        <c:v>0.97024959886569995</c:v>
                      </c:pt>
                      <c:pt idx="73">
                        <c:v>0.96944473774018602</c:v>
                      </c:pt>
                      <c:pt idx="74">
                        <c:v>0.96860098874184297</c:v>
                      </c:pt>
                      <c:pt idx="75">
                        <c:v>0.96775959658427801</c:v>
                      </c:pt>
                      <c:pt idx="76">
                        <c:v>0.96691702600632401</c:v>
                      </c:pt>
                      <c:pt idx="77">
                        <c:v>0.96605442228176097</c:v>
                      </c:pt>
                      <c:pt idx="78">
                        <c:v>0.96521303012419601</c:v>
                      </c:pt>
                      <c:pt idx="79">
                        <c:v>0.96437045954624201</c:v>
                      </c:pt>
                      <c:pt idx="80">
                        <c:v>0.963527888968288</c:v>
                      </c:pt>
                      <c:pt idx="81">
                        <c:v>0.96264760893789503</c:v>
                      </c:pt>
                      <c:pt idx="82">
                        <c:v>0.96176732890750105</c:v>
                      </c:pt>
                      <c:pt idx="83">
                        <c:v>0.960907082023716</c:v>
                      </c:pt>
                      <c:pt idx="84">
                        <c:v>0.96002562357293297</c:v>
                      </c:pt>
                      <c:pt idx="85">
                        <c:v>0.959145343542539</c:v>
                      </c:pt>
                      <c:pt idx="86">
                        <c:v>0.95828627507914299</c:v>
                      </c:pt>
                      <c:pt idx="87">
                        <c:v>0.95736828559630904</c:v>
                      </c:pt>
                      <c:pt idx="88">
                        <c:v>0.95641258666103501</c:v>
                      </c:pt>
                      <c:pt idx="89">
                        <c:v>0.95549459717820195</c:v>
                      </c:pt>
                      <c:pt idx="90">
                        <c:v>0.95461549556819703</c:v>
                      </c:pt>
                      <c:pt idx="91">
                        <c:v>0.95377292499024302</c:v>
                      </c:pt>
                      <c:pt idx="92">
                        <c:v>0.95291149968606903</c:v>
                      </c:pt>
                      <c:pt idx="93">
                        <c:v>0.95205007438189504</c:v>
                      </c:pt>
                      <c:pt idx="94">
                        <c:v>0.95115211804567001</c:v>
                      </c:pt>
                      <c:pt idx="95">
                        <c:v>0.95027183801527604</c:v>
                      </c:pt>
                      <c:pt idx="96">
                        <c:v>0.94942926743732203</c:v>
                      </c:pt>
                      <c:pt idx="97">
                        <c:v>0.94845589219621695</c:v>
                      </c:pt>
                      <c:pt idx="98">
                        <c:v>0.94761332161826295</c:v>
                      </c:pt>
                      <c:pt idx="99">
                        <c:v>0.94675189631408996</c:v>
                      </c:pt>
                      <c:pt idx="100">
                        <c:v>0.94594585676818699</c:v>
                      </c:pt>
                      <c:pt idx="101">
                        <c:v>0.94514099564267295</c:v>
                      </c:pt>
                      <c:pt idx="102">
                        <c:v>0.94427957033849896</c:v>
                      </c:pt>
                      <c:pt idx="103">
                        <c:v>0.94343817818093401</c:v>
                      </c:pt>
                      <c:pt idx="104">
                        <c:v>0.94259442918259095</c:v>
                      </c:pt>
                      <c:pt idx="105">
                        <c:v>0.94171532757258603</c:v>
                      </c:pt>
                      <c:pt idx="106">
                        <c:v>0.94087275699463202</c:v>
                      </c:pt>
                      <c:pt idx="107">
                        <c:v>0.94006671744872905</c:v>
                      </c:pt>
                      <c:pt idx="108">
                        <c:v>0.93928188946982405</c:v>
                      </c:pt>
                      <c:pt idx="109">
                        <c:v>0.93855126882880102</c:v>
                      </c:pt>
                      <c:pt idx="110">
                        <c:v>0.93776526242950697</c:v>
                      </c:pt>
                      <c:pt idx="111">
                        <c:v>0.93692151343116403</c:v>
                      </c:pt>
                      <c:pt idx="112">
                        <c:v>0.93615471528420702</c:v>
                      </c:pt>
                      <c:pt idx="113">
                        <c:v>0.935368119674718</c:v>
                      </c:pt>
                      <c:pt idx="114">
                        <c:v>0.934619587043787</c:v>
                      </c:pt>
                      <c:pt idx="115">
                        <c:v>0.93386964030838804</c:v>
                      </c:pt>
                      <c:pt idx="116">
                        <c:v>0.93310272431939101</c:v>
                      </c:pt>
                      <c:pt idx="117">
                        <c:v>0.93239095840458897</c:v>
                      </c:pt>
                      <c:pt idx="118">
                        <c:v>0.93164242577365697</c:v>
                      </c:pt>
                      <c:pt idx="119">
                        <c:v>0.93093065985885404</c:v>
                      </c:pt>
                      <c:pt idx="120">
                        <c:v>0.93020039274394695</c:v>
                      </c:pt>
                      <c:pt idx="121">
                        <c:v>0.929508306449636</c:v>
                      </c:pt>
                      <c:pt idx="122">
                        <c:v>0.92883330725096203</c:v>
                      </c:pt>
                      <c:pt idx="123">
                        <c:v>0.92814122095665097</c:v>
                      </c:pt>
                      <c:pt idx="124">
                        <c:v>0.92744783839991296</c:v>
                      </c:pt>
                      <c:pt idx="125">
                        <c:v>0.92679251882172997</c:v>
                      </c:pt>
                      <c:pt idx="126">
                        <c:v>0.92615687886403997</c:v>
                      </c:pt>
                      <c:pt idx="127">
                        <c:v>0.92551994264392301</c:v>
                      </c:pt>
                      <c:pt idx="128">
                        <c:v>0.92490138978186998</c:v>
                      </c:pt>
                      <c:pt idx="129">
                        <c:v>0.92426586766621899</c:v>
                      </c:pt>
                      <c:pt idx="130">
                        <c:v>0.92359086846754501</c:v>
                      </c:pt>
                      <c:pt idx="131">
                        <c:v>0.92295522850985501</c:v>
                      </c:pt>
                      <c:pt idx="132">
                        <c:v>0.92241150534248695</c:v>
                      </c:pt>
                      <c:pt idx="133">
                        <c:v>0.92188746179561099</c:v>
                      </c:pt>
                      <c:pt idx="134">
                        <c:v>0.92134385647028205</c:v>
                      </c:pt>
                      <c:pt idx="135">
                        <c:v>0.92076466284921299</c:v>
                      </c:pt>
                      <c:pt idx="136">
                        <c:v>0.92018417296571697</c:v>
                      </c:pt>
                      <c:pt idx="137">
                        <c:v>0.91962218428232301</c:v>
                      </c:pt>
                      <c:pt idx="138">
                        <c:v>0.91906007775689103</c:v>
                      </c:pt>
                      <c:pt idx="139">
                        <c:v>0.91857291876818303</c:v>
                      </c:pt>
                      <c:pt idx="140">
                        <c:v>0.91808693819986398</c:v>
                      </c:pt>
                      <c:pt idx="141">
                        <c:v>0.91756301249502703</c:v>
                      </c:pt>
                      <c:pt idx="142">
                        <c:v>0.91711250238040898</c:v>
                      </c:pt>
                      <c:pt idx="143">
                        <c:v>0.91662663965412905</c:v>
                      </c:pt>
                      <c:pt idx="144">
                        <c:v>0.91617742580193895</c:v>
                      </c:pt>
                      <c:pt idx="145">
                        <c:v>0.91565220383467405</c:v>
                      </c:pt>
                      <c:pt idx="146">
                        <c:v>0.91516622326635499</c:v>
                      </c:pt>
                      <c:pt idx="147">
                        <c:v>0.914679064277647</c:v>
                      </c:pt>
                      <c:pt idx="148">
                        <c:v>0.91424835162555995</c:v>
                      </c:pt>
                      <c:pt idx="149">
                        <c:v>0.91379913777336996</c:v>
                      </c:pt>
                      <c:pt idx="150">
                        <c:v>0.913330362142727</c:v>
                      </c:pt>
                      <c:pt idx="151">
                        <c:v>0.91286276493247198</c:v>
                      </c:pt>
                      <c:pt idx="152">
                        <c:v>0.91245043563844896</c:v>
                      </c:pt>
                      <c:pt idx="153">
                        <c:v>0.91205778596491904</c:v>
                      </c:pt>
                      <c:pt idx="154">
                        <c:v>0.91162707331283199</c:v>
                      </c:pt>
                      <c:pt idx="155">
                        <c:v>0.91119624281870604</c:v>
                      </c:pt>
                      <c:pt idx="156">
                        <c:v>0.91082197650324004</c:v>
                      </c:pt>
                      <c:pt idx="157">
                        <c:v>0.910484476903903</c:v>
                      </c:pt>
                      <c:pt idx="158">
                        <c:v>0.91012989020892898</c:v>
                      </c:pt>
                      <c:pt idx="159">
                        <c:v>0.90979239060959205</c:v>
                      </c:pt>
                      <c:pt idx="160">
                        <c:v>0.90945489101025501</c:v>
                      </c:pt>
                      <c:pt idx="161">
                        <c:v>0.90913707103140995</c:v>
                      </c:pt>
                      <c:pt idx="162">
                        <c:v>0.90879957143207302</c:v>
                      </c:pt>
                      <c:pt idx="163">
                        <c:v>0.90846336809516304</c:v>
                      </c:pt>
                      <c:pt idx="164">
                        <c:v>0.90816404931642203</c:v>
                      </c:pt>
                      <c:pt idx="165">
                        <c:v>0.90782643187504597</c:v>
                      </c:pt>
                      <c:pt idx="166">
                        <c:v>0.90752711309630396</c:v>
                      </c:pt>
                      <c:pt idx="167">
                        <c:v>0.90720799685503195</c:v>
                      </c:pt>
                      <c:pt idx="168">
                        <c:v>0.90694662321280795</c:v>
                      </c:pt>
                      <c:pt idx="169">
                        <c:v>0.90664718659202703</c:v>
                      </c:pt>
                      <c:pt idx="170">
                        <c:v>0.90636613332931104</c:v>
                      </c:pt>
                      <c:pt idx="171">
                        <c:v>0.90612314304515096</c:v>
                      </c:pt>
                      <c:pt idx="172">
                        <c:v>0.90586059098253902</c:v>
                      </c:pt>
                      <c:pt idx="173">
                        <c:v>0.90559792107788695</c:v>
                      </c:pt>
                      <c:pt idx="174">
                        <c:v>0.90531686781517096</c:v>
                      </c:pt>
                      <c:pt idx="175">
                        <c:v>0.90507387753101198</c:v>
                      </c:pt>
                      <c:pt idx="176">
                        <c:v>0.90486777180501898</c:v>
                      </c:pt>
                      <c:pt idx="177">
                        <c:v>0.90454995182617504</c:v>
                      </c:pt>
                      <c:pt idx="178">
                        <c:v>0.90430696154201495</c:v>
                      </c:pt>
                      <c:pt idx="179">
                        <c:v>0.90408235461592001</c:v>
                      </c:pt>
                      <c:pt idx="180">
                        <c:v>0.90383806806933298</c:v>
                      </c:pt>
                      <c:pt idx="181">
                        <c:v>0.90361357898527594</c:v>
                      </c:pt>
                      <c:pt idx="182">
                        <c:v>0.90342703503773802</c:v>
                      </c:pt>
                      <c:pt idx="183">
                        <c:v>0.90323931266981095</c:v>
                      </c:pt>
                      <c:pt idx="184">
                        <c:v>0.90303308910178004</c:v>
                      </c:pt>
                      <c:pt idx="185">
                        <c:v>0.90282686553374902</c:v>
                      </c:pt>
                      <c:pt idx="186">
                        <c:v>0.90264043942824901</c:v>
                      </c:pt>
                      <c:pt idx="187">
                        <c:v>0.90243421586021899</c:v>
                      </c:pt>
                      <c:pt idx="188">
                        <c:v>0.90226617311278301</c:v>
                      </c:pt>
                      <c:pt idx="189">
                        <c:v>0.90207833290281703</c:v>
                      </c:pt>
                      <c:pt idx="190">
                        <c:v>0.90189061053488995</c:v>
                      </c:pt>
                      <c:pt idx="191">
                        <c:v>0.90168568322928699</c:v>
                      </c:pt>
                      <c:pt idx="192">
                        <c:v>0.90151634421942395</c:v>
                      </c:pt>
                      <c:pt idx="193">
                        <c:v>0.90134818362994995</c:v>
                      </c:pt>
                      <c:pt idx="194">
                        <c:v>0.90118014088251397</c:v>
                      </c:pt>
                      <c:pt idx="195">
                        <c:v>0.90101068403061302</c:v>
                      </c:pt>
                      <c:pt idx="196">
                        <c:v>0.90080587456704897</c:v>
                      </c:pt>
                      <c:pt idx="197">
                        <c:v>0.90063641771514702</c:v>
                      </c:pt>
                      <c:pt idx="198">
                        <c:v>0.90046825712567302</c:v>
                      </c:pt>
                      <c:pt idx="199">
                        <c:v>0.90031859773630096</c:v>
                      </c:pt>
                      <c:pt idx="200">
                        <c:v>0.90016893834693101</c:v>
                      </c:pt>
                      <c:pt idx="201">
                        <c:v>0.90000077775745702</c:v>
                      </c:pt>
                      <c:pt idx="202">
                        <c:v>0.89983143874759397</c:v>
                      </c:pt>
                      <c:pt idx="203">
                        <c:v>0.89966327815811997</c:v>
                      </c:pt>
                      <c:pt idx="204">
                        <c:v>0.89949523541068399</c:v>
                      </c:pt>
                      <c:pt idx="205">
                        <c:v>0.89934545817927503</c:v>
                      </c:pt>
                      <c:pt idx="206">
                        <c:v>0.89917611916941198</c:v>
                      </c:pt>
                      <c:pt idx="207">
                        <c:v>0.89902634193800202</c:v>
                      </c:pt>
                      <c:pt idx="208">
                        <c:v>0.89889506590669599</c:v>
                      </c:pt>
                      <c:pt idx="209">
                        <c:v>0.89872690531722099</c:v>
                      </c:pt>
                      <c:pt idx="210">
                        <c:v>0.89859562928591497</c:v>
                      </c:pt>
                      <c:pt idx="211">
                        <c:v>0.898445852054505</c:v>
                      </c:pt>
                      <c:pt idx="212">
                        <c:v>0.89829619266513505</c:v>
                      </c:pt>
                      <c:pt idx="213">
                        <c:v>0.89812803207566005</c:v>
                      </c:pt>
                      <c:pt idx="214">
                        <c:v>0.89797837268628999</c:v>
                      </c:pt>
                      <c:pt idx="215">
                        <c:v>0.89782871329691905</c:v>
                      </c:pt>
                      <c:pt idx="216">
                        <c:v>0.89767893606550897</c:v>
                      </c:pt>
                      <c:pt idx="217">
                        <c:v>0.89752927667613802</c:v>
                      </c:pt>
                      <c:pt idx="218">
                        <c:v>0.89737949944472895</c:v>
                      </c:pt>
                      <c:pt idx="219">
                        <c:v>0.89719177707680098</c:v>
                      </c:pt>
                      <c:pt idx="220">
                        <c:v>0.89702361648732698</c:v>
                      </c:pt>
                      <c:pt idx="221">
                        <c:v>0.89683589411940001</c:v>
                      </c:pt>
                      <c:pt idx="222">
                        <c:v>0.89668611688799005</c:v>
                      </c:pt>
                      <c:pt idx="223">
                        <c:v>0.89651807414055495</c:v>
                      </c:pt>
                      <c:pt idx="224">
                        <c:v>0.89638668026720902</c:v>
                      </c:pt>
                      <c:pt idx="225">
                        <c:v>0.89623702087783796</c:v>
                      </c:pt>
                      <c:pt idx="226">
                        <c:v>0.89604918066787198</c:v>
                      </c:pt>
                      <c:pt idx="227">
                        <c:v>0.89589952127850203</c:v>
                      </c:pt>
                      <c:pt idx="228">
                        <c:v>0.89573136068902703</c:v>
                      </c:pt>
                      <c:pt idx="229">
                        <c:v>0.89554363832109996</c:v>
                      </c:pt>
                      <c:pt idx="230">
                        <c:v>0.89537547773162596</c:v>
                      </c:pt>
                      <c:pt idx="231">
                        <c:v>0.89520743498418998</c:v>
                      </c:pt>
                      <c:pt idx="232">
                        <c:v>0.89501959477422399</c:v>
                      </c:pt>
                      <c:pt idx="233">
                        <c:v>0.89485155202678901</c:v>
                      </c:pt>
                      <c:pt idx="234">
                        <c:v>0.89466371181682303</c:v>
                      </c:pt>
                      <c:pt idx="235">
                        <c:v>0.89447728571132301</c:v>
                      </c:pt>
                      <c:pt idx="236">
                        <c:v>0.89419623244860702</c:v>
                      </c:pt>
                      <c:pt idx="237">
                        <c:v>0.893990008880576</c:v>
                      </c:pt>
                      <c:pt idx="238">
                        <c:v>0.89380216867061002</c:v>
                      </c:pt>
                      <c:pt idx="239">
                        <c:v>0.89361574256511001</c:v>
                      </c:pt>
                      <c:pt idx="240">
                        <c:v>0.89344769981767502</c:v>
                      </c:pt>
                      <c:pt idx="241">
                        <c:v>0.89325985960770904</c:v>
                      </c:pt>
                      <c:pt idx="242">
                        <c:v>0.89305363603967802</c:v>
                      </c:pt>
                      <c:pt idx="243">
                        <c:v>0.89282914695562199</c:v>
                      </c:pt>
                      <c:pt idx="244">
                        <c:v>0.89256647705097003</c:v>
                      </c:pt>
                      <c:pt idx="245">
                        <c:v>0.89232348676680995</c:v>
                      </c:pt>
                      <c:pt idx="246">
                        <c:v>0.89213706066131104</c:v>
                      </c:pt>
                      <c:pt idx="247">
                        <c:v>0.89191115747278804</c:v>
                      </c:pt>
                      <c:pt idx="248">
                        <c:v>0.89172461352524901</c:v>
                      </c:pt>
                      <c:pt idx="249">
                        <c:v>0.89148174108312905</c:v>
                      </c:pt>
                      <c:pt idx="250">
                        <c:v>0.89125583789460605</c:v>
                      </c:pt>
                      <c:pt idx="251">
                        <c:v>0.89101284761044597</c:v>
                      </c:pt>
                      <c:pt idx="252">
                        <c:v>0.890769857326287</c:v>
                      </c:pt>
                      <c:pt idx="253">
                        <c:v>0.89052568862173798</c:v>
                      </c:pt>
                      <c:pt idx="254">
                        <c:v>0.890282698337579</c:v>
                      </c:pt>
                      <c:pt idx="255">
                        <c:v>0.890021324695355</c:v>
                      </c:pt>
                      <c:pt idx="256">
                        <c:v>0.88975865479070304</c:v>
                      </c:pt>
                      <c:pt idx="257">
                        <c:v>0.88949610272808999</c:v>
                      </c:pt>
                      <c:pt idx="258">
                        <c:v>0.889215049465374</c:v>
                      </c:pt>
                      <c:pt idx="259">
                        <c:v>0.88893529246508596</c:v>
                      </c:pt>
                      <c:pt idx="260">
                        <c:v>0.88865423920236997</c:v>
                      </c:pt>
                      <c:pt idx="261">
                        <c:v>0.88831673960303303</c:v>
                      </c:pt>
                      <c:pt idx="262">
                        <c:v>0.88801730298225201</c:v>
                      </c:pt>
                      <c:pt idx="263">
                        <c:v>0.88771786636147199</c:v>
                      </c:pt>
                      <c:pt idx="264">
                        <c:v>0.88741842974069096</c:v>
                      </c:pt>
                      <c:pt idx="265">
                        <c:v>0.88713749432001399</c:v>
                      </c:pt>
                      <c:pt idx="266">
                        <c:v>0.88679999472067705</c:v>
                      </c:pt>
                      <c:pt idx="267">
                        <c:v>0.886482174741831</c:v>
                      </c:pt>
                      <c:pt idx="268">
                        <c:v>0.88620112147911601</c:v>
                      </c:pt>
                      <c:pt idx="269">
                        <c:v>0.88588330150027095</c:v>
                      </c:pt>
                      <c:pt idx="270">
                        <c:v>0.88552741854286898</c:v>
                      </c:pt>
                      <c:pt idx="271">
                        <c:v>0.88518991894353205</c:v>
                      </c:pt>
                      <c:pt idx="272">
                        <c:v>0.88485371560662296</c:v>
                      </c:pt>
                      <c:pt idx="273">
                        <c:v>0.88447815302872901</c:v>
                      </c:pt>
                      <c:pt idx="274">
                        <c:v>0.88410376887122399</c:v>
                      </c:pt>
                      <c:pt idx="275">
                        <c:v>0.88376768337635403</c:v>
                      </c:pt>
                      <c:pt idx="276">
                        <c:v>0.88341168257691305</c:v>
                      </c:pt>
                      <c:pt idx="277">
                        <c:v>0.88299935328289103</c:v>
                      </c:pt>
                      <c:pt idx="278">
                        <c:v>0.88262508696742503</c:v>
                      </c:pt>
                      <c:pt idx="279">
                        <c:v>0.88221275767340201</c:v>
                      </c:pt>
                      <c:pt idx="280">
                        <c:v>0.88180172464180795</c:v>
                      </c:pt>
                      <c:pt idx="281">
                        <c:v>0.88140766086381095</c:v>
                      </c:pt>
                      <c:pt idx="282">
                        <c:v>0.88097694821172401</c:v>
                      </c:pt>
                      <c:pt idx="283">
                        <c:v>0.88056591518012906</c:v>
                      </c:pt>
                      <c:pt idx="284">
                        <c:v>0.88011681916997697</c:v>
                      </c:pt>
                      <c:pt idx="285">
                        <c:v>0.87968598867585102</c:v>
                      </c:pt>
                      <c:pt idx="286">
                        <c:v>0.87921721304520795</c:v>
                      </c:pt>
                      <c:pt idx="287">
                        <c:v>0.87873135031892802</c:v>
                      </c:pt>
                      <c:pt idx="288">
                        <c:v>0.87824407348818101</c:v>
                      </c:pt>
                      <c:pt idx="289">
                        <c:v>0.87777529785753805</c:v>
                      </c:pt>
                      <c:pt idx="290">
                        <c:v>0.87730770064728303</c:v>
                      </c:pt>
                      <c:pt idx="291">
                        <c:v>0.87676539158438205</c:v>
                      </c:pt>
                      <c:pt idx="292">
                        <c:v>0.87624005177507802</c:v>
                      </c:pt>
                      <c:pt idx="293">
                        <c:v>0.87571600822820295</c:v>
                      </c:pt>
                      <c:pt idx="294">
                        <c:v>0.87517369916530097</c:v>
                      </c:pt>
                      <c:pt idx="295">
                        <c:v>0.87462997599793402</c:v>
                      </c:pt>
                      <c:pt idx="296">
                        <c:v>0.87410605029309696</c:v>
                      </c:pt>
                      <c:pt idx="297">
                        <c:v>0.87354394376766398</c:v>
                      </c:pt>
                      <c:pt idx="298">
                        <c:v>0.87298313350465995</c:v>
                      </c:pt>
                      <c:pt idx="299">
                        <c:v>0.87238296400067095</c:v>
                      </c:pt>
                      <c:pt idx="300">
                        <c:v>0.87174744188501996</c:v>
                      </c:pt>
                      <c:pt idx="301">
                        <c:v>0.871110505664902</c:v>
                      </c:pt>
                      <c:pt idx="302">
                        <c:v>0.87049195280284897</c:v>
                      </c:pt>
                      <c:pt idx="303">
                        <c:v>0.869874696203224</c:v>
                      </c:pt>
                      <c:pt idx="304">
                        <c:v>0.86920099326697697</c:v>
                      </c:pt>
                      <c:pt idx="305">
                        <c:v>0.86850761071023896</c:v>
                      </c:pt>
                      <c:pt idx="306">
                        <c:v>0.86779584479543603</c:v>
                      </c:pt>
                      <c:pt idx="307">
                        <c:v>0.86712214185918901</c:v>
                      </c:pt>
                      <c:pt idx="308">
                        <c:v>0.86643005556487795</c:v>
                      </c:pt>
                      <c:pt idx="309">
                        <c:v>0.86571828965007502</c:v>
                      </c:pt>
                      <c:pt idx="310">
                        <c:v>0.86498802253516904</c:v>
                      </c:pt>
                      <c:pt idx="311">
                        <c:v>0.86423948990423705</c:v>
                      </c:pt>
                      <c:pt idx="312">
                        <c:v>0.86348966101087699</c:v>
                      </c:pt>
                      <c:pt idx="313">
                        <c:v>0.86272274502188095</c:v>
                      </c:pt>
                      <c:pt idx="314">
                        <c:v>0.86197409454891005</c:v>
                      </c:pt>
                      <c:pt idx="315">
                        <c:v>0.86120588229748596</c:v>
                      </c:pt>
                      <c:pt idx="316">
                        <c:v>0.86041928668799805</c:v>
                      </c:pt>
                      <c:pt idx="317">
                        <c:v>0.85959580652034195</c:v>
                      </c:pt>
                      <c:pt idx="318">
                        <c:v>0.858752764574232</c:v>
                      </c:pt>
                      <c:pt idx="319">
                        <c:v>0.85791090104851098</c:v>
                      </c:pt>
                      <c:pt idx="320">
                        <c:v>0.85704947574433799</c:v>
                      </c:pt>
                      <c:pt idx="321">
                        <c:v>0.85620631595618901</c:v>
                      </c:pt>
                      <c:pt idx="322">
                        <c:v>0.85534618691444297</c:v>
                      </c:pt>
                      <c:pt idx="323">
                        <c:v>0.85442819743160903</c:v>
                      </c:pt>
                      <c:pt idx="324">
                        <c:v>0.85351020794877597</c:v>
                      </c:pt>
                      <c:pt idx="325">
                        <c:v>0.85257513137030505</c:v>
                      </c:pt>
                      <c:pt idx="326">
                        <c:v>0.85161907890891497</c:v>
                      </c:pt>
                      <c:pt idx="327">
                        <c:v>0.85066444055199097</c:v>
                      </c:pt>
                      <c:pt idx="328">
                        <c:v>0.84969130099496404</c:v>
                      </c:pt>
                      <c:pt idx="329">
                        <c:v>0.84869848181744501</c:v>
                      </c:pt>
                      <c:pt idx="330">
                        <c:v>0.84770695890235304</c:v>
                      </c:pt>
                      <c:pt idx="331">
                        <c:v>0.84665769338821295</c:v>
                      </c:pt>
                      <c:pt idx="332">
                        <c:v>0.84560960629446202</c:v>
                      </c:pt>
                      <c:pt idx="333">
                        <c:v>0.84452357406419298</c:v>
                      </c:pt>
                      <c:pt idx="334">
                        <c:v>0.84343754183392405</c:v>
                      </c:pt>
                      <c:pt idx="335">
                        <c:v>0.84229494542499495</c:v>
                      </c:pt>
                      <c:pt idx="336">
                        <c:v>0.84113537976246799</c:v>
                      </c:pt>
                      <c:pt idx="337">
                        <c:v>0.83995472037498298</c:v>
                      </c:pt>
                      <c:pt idx="338">
                        <c:v>0.83873870837583497</c:v>
                      </c:pt>
                      <c:pt idx="339">
                        <c:v>0.83746483593559995</c:v>
                      </c:pt>
                      <c:pt idx="340">
                        <c:v>0.8361725801373</c:v>
                      </c:pt>
                      <c:pt idx="341">
                        <c:v>0.83484355762287199</c:v>
                      </c:pt>
                      <c:pt idx="342">
                        <c:v>0.83349615175037794</c:v>
                      </c:pt>
                      <c:pt idx="343">
                        <c:v>0.83211068289932899</c:v>
                      </c:pt>
                      <c:pt idx="344">
                        <c:v>0.83066876771165798</c:v>
                      </c:pt>
                      <c:pt idx="345">
                        <c:v>0.82917028834532802</c:v>
                      </c:pt>
                      <c:pt idx="346">
                        <c:v>0.82763516010490801</c:v>
                      </c:pt>
                      <c:pt idx="347">
                        <c:v>0.826025084327763</c:v>
                      </c:pt>
                      <c:pt idx="348">
                        <c:v>0.82437694557206198</c:v>
                      </c:pt>
                      <c:pt idx="349">
                        <c:v>0.82267365674216697</c:v>
                      </c:pt>
                      <c:pt idx="350">
                        <c:v>0.82089553821758698</c:v>
                      </c:pt>
                      <c:pt idx="351">
                        <c:v>0.81904117589385605</c:v>
                      </c:pt>
                      <c:pt idx="352">
                        <c:v>0.81713166349593003</c:v>
                      </c:pt>
                      <c:pt idx="353">
                        <c:v>0.81512893804525499</c:v>
                      </c:pt>
                      <c:pt idx="354">
                        <c:v>0.81305008663746703</c:v>
                      </c:pt>
                      <c:pt idx="355">
                        <c:v>0.81089640553499298</c:v>
                      </c:pt>
                      <c:pt idx="356">
                        <c:v>0.80863101017966699</c:v>
                      </c:pt>
                      <c:pt idx="357">
                        <c:v>0.80625401841352595</c:v>
                      </c:pt>
                      <c:pt idx="358">
                        <c:v>0.80380078284823298</c:v>
                      </c:pt>
                      <c:pt idx="359">
                        <c:v>0.80123606871416397</c:v>
                      </c:pt>
                      <c:pt idx="360">
                        <c:v>0.798576727422879</c:v>
                      </c:pt>
                      <c:pt idx="361">
                        <c:v>0.79580567187874096</c:v>
                      </c:pt>
                      <c:pt idx="362">
                        <c:v>0.79292313776582801</c:v>
                      </c:pt>
                      <c:pt idx="363">
                        <c:v>0.78988953015907803</c:v>
                      </c:pt>
                      <c:pt idx="364">
                        <c:v>0.78678097501560196</c:v>
                      </c:pt>
                      <c:pt idx="365">
                        <c:v>0.78350449496673102</c:v>
                      </c:pt>
                      <c:pt idx="366">
                        <c:v>0.78002296977021701</c:v>
                      </c:pt>
                      <c:pt idx="367">
                        <c:v>0.77642737348007396</c:v>
                      </c:pt>
                      <c:pt idx="368">
                        <c:v>0.77270156173697302</c:v>
                      </c:pt>
                      <c:pt idx="369">
                        <c:v>0.76878814546798402</c:v>
                      </c:pt>
                      <c:pt idx="370">
                        <c:v>0.76474463158807704</c:v>
                      </c:pt>
                      <c:pt idx="371">
                        <c:v>0.760531660856268</c:v>
                      </c:pt>
                      <c:pt idx="372">
                        <c:v>0.75615064737702498</c:v>
                      </c:pt>
                      <c:pt idx="373">
                        <c:v>0.75160147330830696</c:v>
                      </c:pt>
                      <c:pt idx="374">
                        <c:v>0.74690134358779103</c:v>
                      </c:pt>
                      <c:pt idx="375">
                        <c:v>0.74201478776177399</c:v>
                      </c:pt>
                      <c:pt idx="376">
                        <c:v>0.73699683806241301</c:v>
                      </c:pt>
                      <c:pt idx="377">
                        <c:v>0.73182911113164195</c:v>
                      </c:pt>
                      <c:pt idx="378">
                        <c:v>0.72643689511681397</c:v>
                      </c:pt>
                      <c:pt idx="379">
                        <c:v>0.72087663635455201</c:v>
                      </c:pt>
                      <c:pt idx="380">
                        <c:v>0.71518498371894401</c:v>
                      </c:pt>
                      <c:pt idx="381">
                        <c:v>0.70928710751530499</c:v>
                      </c:pt>
                      <c:pt idx="382">
                        <c:v>0.70321989230180404</c:v>
                      </c:pt>
                      <c:pt idx="383">
                        <c:v>0.69704225909787698</c:v>
                      </c:pt>
                      <c:pt idx="384">
                        <c:v>0.69069528688408699</c:v>
                      </c:pt>
                      <c:pt idx="385">
                        <c:v>0.68417897566043395</c:v>
                      </c:pt>
                      <c:pt idx="386">
                        <c:v>0.67753256682586305</c:v>
                      </c:pt>
                      <c:pt idx="387">
                        <c:v>0.67079164867611596</c:v>
                      </c:pt>
                      <c:pt idx="388">
                        <c:v>0.66401384596820001</c:v>
                      </c:pt>
                      <c:pt idx="389">
                        <c:v>0.65704973499682295</c:v>
                      </c:pt>
                      <c:pt idx="390">
                        <c:v>0.65004744320485097</c:v>
                      </c:pt>
                      <c:pt idx="391">
                        <c:v>0.64289407791904196</c:v>
                      </c:pt>
                      <c:pt idx="392">
                        <c:v>0.63566729704301295</c:v>
                      </c:pt>
                      <c:pt idx="393">
                        <c:v>0.62840233534639001</c:v>
                      </c:pt>
                      <c:pt idx="394">
                        <c:v>0.62113866991219302</c:v>
                      </c:pt>
                      <c:pt idx="395">
                        <c:v>0.61378049516281996</c:v>
                      </c:pt>
                      <c:pt idx="396">
                        <c:v>0.60640264079295403</c:v>
                      </c:pt>
                      <c:pt idx="397">
                        <c:v>0.59912070984273302</c:v>
                      </c:pt>
                      <c:pt idx="398">
                        <c:v>0.59174273763082796</c:v>
                      </c:pt>
                      <c:pt idx="399">
                        <c:v>0.58447919003867099</c:v>
                      </c:pt>
                      <c:pt idx="400">
                        <c:v>0.57717616536349103</c:v>
                      </c:pt>
                      <c:pt idx="401">
                        <c:v>0.56998732962398002</c:v>
                      </c:pt>
                      <c:pt idx="402">
                        <c:v>0.56279731546408096</c:v>
                      </c:pt>
                      <c:pt idx="403">
                        <c:v>0.55568213099886699</c:v>
                      </c:pt>
                      <c:pt idx="404">
                        <c:v>0.54875466890157998</c:v>
                      </c:pt>
                      <c:pt idx="405">
                        <c:v>0.54182720680429397</c:v>
                      </c:pt>
                      <c:pt idx="406">
                        <c:v>0.53506790529648096</c:v>
                      </c:pt>
                      <c:pt idx="407">
                        <c:v>0.52842149646191106</c:v>
                      </c:pt>
                      <c:pt idx="408">
                        <c:v>0.52192486485875</c:v>
                      </c:pt>
                      <c:pt idx="409">
                        <c:v>0.51555950928689498</c:v>
                      </c:pt>
                      <c:pt idx="410">
                        <c:v>0.509398963178605</c:v>
                      </c:pt>
                      <c:pt idx="411">
                        <c:v>0.503333044227531</c:v>
                      </c:pt>
                      <c:pt idx="412">
                        <c:v>0.497435285865932</c:v>
                      </c:pt>
                      <c:pt idx="413">
                        <c:v>0.49166868569359901</c:v>
                      </c:pt>
                      <c:pt idx="414">
                        <c:v>0.48607036395278003</c:v>
                      </c:pt>
                      <c:pt idx="415">
                        <c:v>0.480603200401229</c:v>
                      </c:pt>
                      <c:pt idx="416">
                        <c:v>0.47526613446059501</c:v>
                      </c:pt>
                      <c:pt idx="417">
                        <c:v>0.47004337529766899</c:v>
                      </c:pt>
                      <c:pt idx="418">
                        <c:v>0.46493209470351898</c:v>
                      </c:pt>
                      <c:pt idx="419">
                        <c:v>0.45996929507835099</c:v>
                      </c:pt>
                      <c:pt idx="420">
                        <c:v>0.45517724856751202</c:v>
                      </c:pt>
                      <c:pt idx="421">
                        <c:v>0.45047711884699598</c:v>
                      </c:pt>
                      <c:pt idx="422">
                        <c:v>0.445889881799721</c:v>
                      </c:pt>
                      <c:pt idx="423">
                        <c:v>0.44139727190966299</c:v>
                      </c:pt>
                      <c:pt idx="424">
                        <c:v>0.437034641788484</c:v>
                      </c:pt>
                      <c:pt idx="425">
                        <c:v>0.43276522472005402</c:v>
                      </c:pt>
                      <c:pt idx="426">
                        <c:v>0.42855237183028499</c:v>
                      </c:pt>
                      <c:pt idx="427">
                        <c:v>0.42439584743509701</c:v>
                      </c:pt>
                      <c:pt idx="428">
                        <c:v>0.42031427057663401</c:v>
                      </c:pt>
                      <c:pt idx="429">
                        <c:v>0.41636396974947698</c:v>
                      </c:pt>
                      <c:pt idx="430">
                        <c:v>0.41245043563844902</c:v>
                      </c:pt>
                      <c:pt idx="431">
                        <c:v>0.40863152868463798</c:v>
                      </c:pt>
                      <c:pt idx="432">
                        <c:v>0.40486777180501998</c:v>
                      </c:pt>
                      <c:pt idx="433">
                        <c:v>0.40112369454589297</c:v>
                      </c:pt>
                      <c:pt idx="434">
                        <c:v>0.39743476736096101</c:v>
                      </c:pt>
                      <c:pt idx="435">
                        <c:v>0.39382196613314102</c:v>
                      </c:pt>
                      <c:pt idx="436">
                        <c:v>0.390189485284829</c:v>
                      </c:pt>
                      <c:pt idx="437">
                        <c:v>0.38655700443651703</c:v>
                      </c:pt>
                      <c:pt idx="438">
                        <c:v>0.38296129030433401</c:v>
                      </c:pt>
                      <c:pt idx="439">
                        <c:v>0.37940505325517399</c:v>
                      </c:pt>
                      <c:pt idx="440">
                        <c:v>0.37584740210154799</c:v>
                      </c:pt>
                      <c:pt idx="441">
                        <c:v>0.37238308184271002</c:v>
                      </c:pt>
                      <c:pt idx="442">
                        <c:v>0.36886349366763999</c:v>
                      </c:pt>
                      <c:pt idx="443">
                        <c:v>0.365362406692674</c:v>
                      </c:pt>
                      <c:pt idx="444">
                        <c:v>0.36184281851760403</c:v>
                      </c:pt>
                      <c:pt idx="445">
                        <c:v>0.35828528520601599</c:v>
                      </c:pt>
                      <c:pt idx="446">
                        <c:v>0.35470925069432502</c:v>
                      </c:pt>
                      <c:pt idx="447">
                        <c:v>0.35118836625682798</c:v>
                      </c:pt>
                      <c:pt idx="448">
                        <c:v>0.34763083294524</c:v>
                      </c:pt>
                      <c:pt idx="449">
                        <c:v>0.34411124477017002</c:v>
                      </c:pt>
                      <c:pt idx="450">
                        <c:v>0.34057339107907503</c:v>
                      </c:pt>
                      <c:pt idx="451">
                        <c:v>0.33705250664157699</c:v>
                      </c:pt>
                      <c:pt idx="452">
                        <c:v>0.333551419666611</c:v>
                      </c:pt>
                      <c:pt idx="453">
                        <c:v>0.32999376851298401</c:v>
                      </c:pt>
                      <c:pt idx="454">
                        <c:v>0.32636258392709999</c:v>
                      </c:pt>
                      <c:pt idx="455">
                        <c:v>0.32273010307878802</c:v>
                      </c:pt>
                      <c:pt idx="456">
                        <c:v>0.31917256976720099</c:v>
                      </c:pt>
                      <c:pt idx="457">
                        <c:v>0.31559653525551001</c:v>
                      </c:pt>
                      <c:pt idx="458">
                        <c:v>0.31190760807057699</c:v>
                      </c:pt>
                      <c:pt idx="459">
                        <c:v>0.30829480684275701</c:v>
                      </c:pt>
                      <c:pt idx="460">
                        <c:v>0.30462426301588902</c:v>
                      </c:pt>
                      <c:pt idx="461">
                        <c:v>0.30102984514613301</c:v>
                      </c:pt>
                      <c:pt idx="462">
                        <c:v>0.29739736429782199</c:v>
                      </c:pt>
                      <c:pt idx="463">
                        <c:v>0.293803064270105</c:v>
                      </c:pt>
                      <c:pt idx="464">
                        <c:v>0.290245413116479</c:v>
                      </c:pt>
                      <c:pt idx="465">
                        <c:v>0.28663131562623101</c:v>
                      </c:pt>
                      <c:pt idx="466">
                        <c:v>0.28303701559851502</c:v>
                      </c:pt>
                      <c:pt idx="467">
                        <c:v>0.27946098108682399</c:v>
                      </c:pt>
                      <c:pt idx="468">
                        <c:v>0.27581011688044799</c:v>
                      </c:pt>
                      <c:pt idx="469">
                        <c:v>0.27236417997967499</c:v>
                      </c:pt>
                      <c:pt idx="470">
                        <c:v>0.26890103814122601</c:v>
                      </c:pt>
                      <c:pt idx="471">
                        <c:v>0.265474780860945</c:v>
                      </c:pt>
                      <c:pt idx="472">
                        <c:v>0.262141736633413</c:v>
                      </c:pt>
                      <c:pt idx="473">
                        <c:v>0.25871547935313199</c:v>
                      </c:pt>
                      <c:pt idx="474">
                        <c:v>0.25538243512560099</c:v>
                      </c:pt>
                      <c:pt idx="475">
                        <c:v>0.25208745387662601</c:v>
                      </c:pt>
                      <c:pt idx="476">
                        <c:v>0.24882923934378001</c:v>
                      </c:pt>
                      <c:pt idx="477">
                        <c:v>0.24559082227346499</c:v>
                      </c:pt>
                      <c:pt idx="478">
                        <c:v>0.24246388377192599</c:v>
                      </c:pt>
                      <c:pt idx="479">
                        <c:v>0.23943027616517501</c:v>
                      </c:pt>
                      <c:pt idx="480">
                        <c:v>0.23641634817891599</c:v>
                      </c:pt>
                      <c:pt idx="481">
                        <c:v>0.233345973856037</c:v>
                      </c:pt>
                      <c:pt idx="482">
                        <c:v>0.23035042922784199</c:v>
                      </c:pt>
                      <c:pt idx="483">
                        <c:v>0.22744809765239801</c:v>
                      </c:pt>
                      <c:pt idx="484">
                        <c:v>0.22460233025561299</c:v>
                      </c:pt>
                      <c:pt idx="485">
                        <c:v>0.221831392553514</c:v>
                      </c:pt>
                      <c:pt idx="486">
                        <c:v>0.21917205126222999</c:v>
                      </c:pt>
                      <c:pt idx="487">
                        <c:v>0.21645744205471301</c:v>
                      </c:pt>
                      <c:pt idx="488">
                        <c:v>0.21385466494208799</c:v>
                      </c:pt>
                      <c:pt idx="489">
                        <c:v>0.21128983296598</c:v>
                      </c:pt>
                      <c:pt idx="490">
                        <c:v>0.20872500098987301</c:v>
                      </c:pt>
                      <c:pt idx="491">
                        <c:v>0.206346712961304</c:v>
                      </c:pt>
                      <c:pt idx="492">
                        <c:v>0.203931658216607</c:v>
                      </c:pt>
                      <c:pt idx="493">
                        <c:v>0.20162819988272401</c:v>
                      </c:pt>
                      <c:pt idx="494">
                        <c:v>0.19932603781126801</c:v>
                      </c:pt>
                      <c:pt idx="495">
                        <c:v>0.19709752701410899</c:v>
                      </c:pt>
                      <c:pt idx="496">
                        <c:v>0.19483213165878199</c:v>
                      </c:pt>
                      <c:pt idx="497">
                        <c:v>0.19258511966152</c:v>
                      </c:pt>
                      <c:pt idx="498">
                        <c:v>0.19050756451615899</c:v>
                      </c:pt>
                      <c:pt idx="499">
                        <c:v>0.188410329750307</c:v>
                      </c:pt>
                      <c:pt idx="500">
                        <c:v>0.18638792467914</c:v>
                      </c:pt>
                      <c:pt idx="501">
                        <c:v>0.18436540176593399</c:v>
                      </c:pt>
                      <c:pt idx="502">
                        <c:v>0.18243762385198301</c:v>
                      </c:pt>
                      <c:pt idx="503">
                        <c:v>0.180509728095993</c:v>
                      </c:pt>
                      <c:pt idx="504">
                        <c:v>0.17865536577226099</c:v>
                      </c:pt>
                      <c:pt idx="505">
                        <c:v>0.17678273793250401</c:v>
                      </c:pt>
                      <c:pt idx="506">
                        <c:v>0.17494805522926399</c:v>
                      </c:pt>
                      <c:pt idx="507">
                        <c:v>0.17307542738950699</c:v>
                      </c:pt>
                      <c:pt idx="508">
                        <c:v>0.171353755201547</c:v>
                      </c:pt>
                      <c:pt idx="509">
                        <c:v>0.169593902192993</c:v>
                      </c:pt>
                      <c:pt idx="510">
                        <c:v>0.16796414679535601</c:v>
                      </c:pt>
                      <c:pt idx="511">
                        <c:v>0.16629762468159101</c:v>
                      </c:pt>
                      <c:pt idx="512">
                        <c:v>0.164594335851696</c:v>
                      </c:pt>
                      <c:pt idx="513">
                        <c:v>0.16290943037986599</c:v>
                      </c:pt>
                      <c:pt idx="514">
                        <c:v>0.161261291624165</c:v>
                      </c:pt>
                      <c:pt idx="515">
                        <c:v>0.15961456697293</c:v>
                      </c:pt>
                      <c:pt idx="516">
                        <c:v>0.15798481157529301</c:v>
                      </c:pt>
                      <c:pt idx="517">
                        <c:v>0.15639311915621301</c:v>
                      </c:pt>
                      <c:pt idx="518">
                        <c:v>0.154821106357625</c:v>
                      </c:pt>
                      <c:pt idx="519">
                        <c:v>0.153322744833334</c:v>
                      </c:pt>
                      <c:pt idx="520">
                        <c:v>0.15176911539280999</c:v>
                      </c:pt>
                      <c:pt idx="521">
                        <c:v>0.15017742297372999</c:v>
                      </c:pt>
                      <c:pt idx="522">
                        <c:v>0.148623911375245</c:v>
                      </c:pt>
                      <c:pt idx="523">
                        <c:v>0.14710704865085</c:v>
                      </c:pt>
                      <c:pt idx="524">
                        <c:v>0.14562836674705101</c:v>
                      </c:pt>
                      <c:pt idx="525">
                        <c:v>0.144148270738785</c:v>
                      </c:pt>
                      <c:pt idx="526">
                        <c:v>0.14265120547692101</c:v>
                      </c:pt>
                      <c:pt idx="527">
                        <c:v>0.141172405731082</c:v>
                      </c:pt>
                      <c:pt idx="528">
                        <c:v>0.139692427564856</c:v>
                      </c:pt>
                      <c:pt idx="529">
                        <c:v>0.13823212901912099</c:v>
                      </c:pt>
                      <c:pt idx="530">
                        <c:v>0.13673494591521801</c:v>
                      </c:pt>
                      <c:pt idx="531">
                        <c:v>0.135274647369483</c:v>
                      </c:pt>
                      <c:pt idx="532">
                        <c:v>0.13385099769783801</c:v>
                      </c:pt>
                      <c:pt idx="533">
                        <c:v>0.13242876213065899</c:v>
                      </c:pt>
                      <c:pt idx="534">
                        <c:v>0.13098684694298901</c:v>
                      </c:pt>
                      <c:pt idx="535">
                        <c:v>0.12948836757665899</c:v>
                      </c:pt>
                      <c:pt idx="536">
                        <c:v>0.12802806903092401</c:v>
                      </c:pt>
                      <c:pt idx="537">
                        <c:v>0.12662421682180999</c:v>
                      </c:pt>
                      <c:pt idx="538">
                        <c:v>0.12527551468688899</c:v>
                      </c:pt>
                      <c:pt idx="539">
                        <c:v>0.12389004583584</c:v>
                      </c:pt>
                      <c:pt idx="540">
                        <c:v>0.122486193626725</c:v>
                      </c:pt>
                      <c:pt idx="541">
                        <c:v>0.12108222357557299</c:v>
                      </c:pt>
                      <c:pt idx="542">
                        <c:v>0.11971513808258701</c:v>
                      </c:pt>
                      <c:pt idx="543">
                        <c:v>0.118329669231538</c:v>
                      </c:pt>
                      <c:pt idx="544">
                        <c:v>0.11696258373855301</c:v>
                      </c:pt>
                      <c:pt idx="545">
                        <c:v>0.11561517786606</c:v>
                      </c:pt>
                      <c:pt idx="546">
                        <c:v>0.11430453870969599</c:v>
                      </c:pt>
                      <c:pt idx="547">
                        <c:v>0.112975516195267</c:v>
                      </c:pt>
                      <c:pt idx="548">
                        <c:v>0.111645197418411</c:v>
                      </c:pt>
                      <c:pt idx="549">
                        <c:v>0.11033455826204699</c:v>
                      </c:pt>
                      <c:pt idx="550">
                        <c:v>0.109043598726175</c:v>
                      </c:pt>
                      <c:pt idx="551">
                        <c:v>0.10771327994931799</c:v>
                      </c:pt>
                      <c:pt idx="552">
                        <c:v>0.106459204971614</c:v>
                      </c:pt>
                      <c:pt idx="553">
                        <c:v>0.105241778868</c:v>
                      </c:pt>
                      <c:pt idx="554">
                        <c:v>0.103987586048257</c:v>
                      </c:pt>
                      <c:pt idx="555">
                        <c:v>0.102789957407173</c:v>
                      </c:pt>
                      <c:pt idx="556">
                        <c:v>0.101534468325003</c:v>
                      </c:pt>
                      <c:pt idx="557">
                        <c:v>0.10035510519994501</c:v>
                      </c:pt>
                      <c:pt idx="558">
                        <c:v>9.9213922895482601E-2</c:v>
                      </c:pt>
                      <c:pt idx="559">
                        <c:v>9.7996496791868198E-2</c:v>
                      </c:pt>
                      <c:pt idx="560">
                        <c:v>9.6722624351632994E-2</c:v>
                      </c:pt>
                      <c:pt idx="561">
                        <c:v>9.5543379068614195E-2</c:v>
                      </c:pt>
                      <c:pt idx="562">
                        <c:v>9.4382399301620803E-2</c:v>
                      </c:pt>
                      <c:pt idx="563">
                        <c:v>9.3334430049908407E-2</c:v>
                      </c:pt>
                      <c:pt idx="564">
                        <c:v>9.2266781177703802E-2</c:v>
                      </c:pt>
                      <c:pt idx="565">
                        <c:v>9.11807489474349E-2</c:v>
                      </c:pt>
                      <c:pt idx="566">
                        <c:v>9.0094716717165901E-2</c:v>
                      </c:pt>
                      <c:pt idx="567">
                        <c:v>8.8953416570664606E-2</c:v>
                      </c:pt>
                      <c:pt idx="568">
                        <c:v>8.7923830677016604E-2</c:v>
                      </c:pt>
                      <c:pt idx="569">
                        <c:v>8.6894244783368504E-2</c:v>
                      </c:pt>
                      <c:pt idx="570">
                        <c:v>8.5901425605849499E-2</c:v>
                      </c:pt>
                      <c:pt idx="571">
                        <c:v>8.4871839712201497E-2</c:v>
                      </c:pt>
                      <c:pt idx="572">
                        <c:v>8.38225741980613E-2</c:v>
                      </c:pt>
                      <c:pt idx="573">
                        <c:v>8.2792988304413298E-2</c:v>
                      </c:pt>
                      <c:pt idx="574">
                        <c:v>8.1801465389321801E-2</c:v>
                      </c:pt>
                      <c:pt idx="575">
                        <c:v>8.0865092548423695E-2</c:v>
                      </c:pt>
                      <c:pt idx="576">
                        <c:v>7.9910336349460903E-2</c:v>
                      </c:pt>
                      <c:pt idx="577">
                        <c:v>7.8973963508562797E-2</c:v>
                      </c:pt>
                      <c:pt idx="578">
                        <c:v>7.8019325151639105E-2</c:v>
                      </c:pt>
                      <c:pt idx="579">
                        <c:v>7.7119719026869801E-2</c:v>
                      </c:pt>
                      <c:pt idx="580">
                        <c:v>7.6184642448399301E-2</c:v>
                      </c:pt>
                      <c:pt idx="581">
                        <c:v>7.5285036323629997E-2</c:v>
                      </c:pt>
                      <c:pt idx="582">
                        <c:v>7.4423611019456201E-2</c:v>
                      </c:pt>
                      <c:pt idx="583">
                        <c:v>7.3563364135670994E-2</c:v>
                      </c:pt>
                      <c:pt idx="584">
                        <c:v>7.2701938831497101E-2</c:v>
                      </c:pt>
                      <c:pt idx="585">
                        <c:v>7.18403956852844E-2</c:v>
                      </c:pt>
                      <c:pt idx="586">
                        <c:v>7.1017033359667095E-2</c:v>
                      </c:pt>
                      <c:pt idx="587">
                        <c:v>7.0248703266204193E-2</c:v>
                      </c:pt>
                      <c:pt idx="588">
                        <c:v>6.9481787277207802E-2</c:v>
                      </c:pt>
                      <c:pt idx="589">
                        <c:v>6.8713575025783694E-2</c:v>
                      </c:pt>
                      <c:pt idx="590">
                        <c:v>6.7945244932320806E-2</c:v>
                      </c:pt>
                      <c:pt idx="591">
                        <c:v>6.7178328943324497E-2</c:v>
                      </c:pt>
                      <c:pt idx="592">
                        <c:v>6.6410116691900598E-2</c:v>
                      </c:pt>
                      <c:pt idx="593">
                        <c:v>6.5661584060968697E-2</c:v>
                      </c:pt>
                      <c:pt idx="594">
                        <c:v>6.5006264482786597E-2</c:v>
                      </c:pt>
                      <c:pt idx="595">
                        <c:v>6.4314178188475499E-2</c:v>
                      </c:pt>
                      <c:pt idx="596">
                        <c:v>6.3545848095012597E-2</c:v>
                      </c:pt>
                      <c:pt idx="597">
                        <c:v>6.2834082180209694E-2</c:v>
                      </c:pt>
                      <c:pt idx="598">
                        <c:v>6.2123612527834299E-2</c:v>
                      </c:pt>
                      <c:pt idx="599">
                        <c:v>6.1448613329160101E-2</c:v>
                      </c:pt>
                      <c:pt idx="600">
                        <c:v>6.0793293750978097E-2</c:v>
                      </c:pt>
                      <c:pt idx="601">
                        <c:v>6.0119590814731498E-2</c:v>
                      </c:pt>
                      <c:pt idx="602">
                        <c:v>5.9389441541864103E-2</c:v>
                      </c:pt>
                      <c:pt idx="603">
                        <c:v>5.86960589851254E-2</c:v>
                      </c:pt>
                      <c:pt idx="604">
                        <c:v>5.8172015438249798E-2</c:v>
                      </c:pt>
                      <c:pt idx="605">
                        <c:v>5.7704536070033903E-2</c:v>
                      </c:pt>
                      <c:pt idx="606">
                        <c:v>5.7085983207980799E-2</c:v>
                      </c:pt>
                      <c:pt idx="607">
                        <c:v>5.6468726608355203E-2</c:v>
                      </c:pt>
                      <c:pt idx="608">
                        <c:v>5.5888236724858702E-2</c:v>
                      </c:pt>
                      <c:pt idx="609">
                        <c:v>5.5326248041465097E-2</c:v>
                      </c:pt>
                      <c:pt idx="610">
                        <c:v>5.4727374799904298E-2</c:v>
                      </c:pt>
                      <c:pt idx="611">
                        <c:v>5.4146884916407498E-2</c:v>
                      </c:pt>
                      <c:pt idx="612">
                        <c:v>5.3641342569635202E-2</c:v>
                      </c:pt>
                      <c:pt idx="613">
                        <c:v>5.30989156646949E-2</c:v>
                      </c:pt>
                      <c:pt idx="614">
                        <c:v>5.2518425781198398E-2</c:v>
                      </c:pt>
                      <c:pt idx="615">
                        <c:v>5.2012883434426102E-2</c:v>
                      </c:pt>
                      <c:pt idx="616">
                        <c:v>5.1507223245614797E-2</c:v>
                      </c:pt>
                      <c:pt idx="617">
                        <c:v>5.0963617920285899E-2</c:v>
                      </c:pt>
                      <c:pt idx="618">
                        <c:v>5.0477637351966899E-2</c:v>
                      </c:pt>
                      <c:pt idx="619">
                        <c:v>5.0027245079387703E-2</c:v>
                      </c:pt>
                      <c:pt idx="620">
                        <c:v>4.95228811530041E-2</c:v>
                      </c:pt>
                      <c:pt idx="621">
                        <c:v>4.9054105522360697E-2</c:v>
                      </c:pt>
                      <c:pt idx="622">
                        <c:v>4.8586626154144899E-2</c:v>
                      </c:pt>
                      <c:pt idx="623">
                        <c:v>4.8061286344841601E-2</c:v>
                      </c:pt>
                      <c:pt idx="624">
                        <c:v>4.7612190334690198E-2</c:v>
                      </c:pt>
                      <c:pt idx="625">
                        <c:v>4.7181359840564499E-2</c:v>
                      </c:pt>
                      <c:pt idx="626">
                        <c:v>4.6751943450904901E-2</c:v>
                      </c:pt>
                      <c:pt idx="627">
                        <c:v>4.6321230798818197E-2</c:v>
                      </c:pt>
                      <c:pt idx="628">
                        <c:v>4.5870720684200297E-2</c:v>
                      </c:pt>
                      <c:pt idx="629">
                        <c:v>4.54780710106698E-2</c:v>
                      </c:pt>
                      <c:pt idx="630">
                        <c:v>4.5047358358582902E-2</c:v>
                      </c:pt>
                      <c:pt idx="631">
                        <c:v>4.4635029064560398E-2</c:v>
                      </c:pt>
                      <c:pt idx="632">
                        <c:v>4.42239960329655E-2</c:v>
                      </c:pt>
                      <c:pt idx="633">
                        <c:v>4.3829932254968701E-2</c:v>
                      </c:pt>
                      <c:pt idx="634">
                        <c:v>4.3437282581438301E-2</c:v>
                      </c:pt>
                      <c:pt idx="635">
                        <c:v>4.3024953287415797E-2</c:v>
                      </c:pt>
                      <c:pt idx="636">
                        <c:v>4.2632303613885397E-2</c:v>
                      </c:pt>
                      <c:pt idx="637">
                        <c:v>4.2258037298419399E-2</c:v>
                      </c:pt>
                      <c:pt idx="638">
                        <c:v>4.1883770982953497E-2</c:v>
                      </c:pt>
                      <c:pt idx="639">
                        <c:v>4.1527888025551803E-2</c:v>
                      </c:pt>
                      <c:pt idx="640">
                        <c:v>4.1190270584175903E-2</c:v>
                      </c:pt>
                      <c:pt idx="641">
                        <c:v>4.0854185089305398E-2</c:v>
                      </c:pt>
                      <c:pt idx="642">
                        <c:v>4.0498184289865E-2</c:v>
                      </c:pt>
                      <c:pt idx="643">
                        <c:v>4.0123917974399098E-2</c:v>
                      </c:pt>
                      <c:pt idx="644">
                        <c:v>3.9768035016997397E-2</c:v>
                      </c:pt>
                      <c:pt idx="645">
                        <c:v>3.9448918775724998E-2</c:v>
                      </c:pt>
                      <c:pt idx="646">
                        <c:v>3.90930358183234E-2</c:v>
                      </c:pt>
                      <c:pt idx="647">
                        <c:v>3.8756832481413803E-2</c:v>
                      </c:pt>
                      <c:pt idx="648">
                        <c:v>3.8419332882076898E-2</c:v>
                      </c:pt>
                      <c:pt idx="649">
                        <c:v>3.8119896261296297E-2</c:v>
                      </c:pt>
                      <c:pt idx="650">
                        <c:v>3.7782396661959199E-2</c:v>
                      </c:pt>
                      <c:pt idx="651">
                        <c:v>3.7464576683114197E-2</c:v>
                      </c:pt>
                      <c:pt idx="652">
                        <c:v>3.7146756704269299E-2</c:v>
                      </c:pt>
                      <c:pt idx="653">
                        <c:v>3.6847437925527401E-2</c:v>
                      </c:pt>
                      <c:pt idx="654">
                        <c:v>3.6528321684255002E-2</c:v>
                      </c:pt>
                      <c:pt idx="655">
                        <c:v>3.6228885063474298E-2</c:v>
                      </c:pt>
                      <c:pt idx="656">
                        <c:v>3.5947831800758202E-2</c:v>
                      </c:pt>
                      <c:pt idx="657">
                        <c:v>3.56667785380421E-2</c:v>
                      </c:pt>
                      <c:pt idx="658">
                        <c:v>3.5387021537753603E-2</c:v>
                      </c:pt>
                      <c:pt idx="659">
                        <c:v>3.5086288654545598E-2</c:v>
                      </c:pt>
                      <c:pt idx="660">
                        <c:v>3.4786852033765102E-2</c:v>
                      </c:pt>
                      <c:pt idx="661">
                        <c:v>3.4487415412984397E-2</c:v>
                      </c:pt>
                      <c:pt idx="662">
                        <c:v>3.4169713276178203E-2</c:v>
                      </c:pt>
                      <c:pt idx="663">
                        <c:v>3.3925426729591202E-2</c:v>
                      </c:pt>
                      <c:pt idx="664">
                        <c:v>3.3700819803495999E-2</c:v>
                      </c:pt>
                      <c:pt idx="665">
                        <c:v>3.3439446161271903E-2</c:v>
                      </c:pt>
                      <c:pt idx="666">
                        <c:v>3.3176894098659301E-2</c:v>
                      </c:pt>
                      <c:pt idx="667">
                        <c:v>3.2895840835943102E-2</c:v>
                      </c:pt>
                      <c:pt idx="668">
                        <c:v>3.2634467193719E-2</c:v>
                      </c:pt>
                      <c:pt idx="669">
                        <c:v>3.2390180647131797E-2</c:v>
                      </c:pt>
                      <c:pt idx="670">
                        <c:v>3.2128807004907702E-2</c:v>
                      </c:pt>
                      <c:pt idx="671">
                        <c:v>3.1847871584230601E-2</c:v>
                      </c:pt>
                      <c:pt idx="672">
                        <c:v>3.1623264658135503E-2</c:v>
                      </c:pt>
                      <c:pt idx="673">
                        <c:v>3.13422113954194E-2</c:v>
                      </c:pt>
                      <c:pt idx="674">
                        <c:v>3.1061158132703201E-2</c:v>
                      </c:pt>
                      <c:pt idx="675">
                        <c:v>3.0855052406711599E-2</c:v>
                      </c:pt>
                      <c:pt idx="676">
                        <c:v>3.0648828838680701E-2</c:v>
                      </c:pt>
                      <c:pt idx="677">
                        <c:v>3.0369071838392301E-2</c:v>
                      </c:pt>
                      <c:pt idx="678">
                        <c:v>3.0144582754336E-2</c:v>
                      </c:pt>
                      <c:pt idx="679">
                        <c:v>2.9900296207748801E-2</c:v>
                      </c:pt>
                      <c:pt idx="680">
                        <c:v>2.9675689281653799E-2</c:v>
                      </c:pt>
                      <c:pt idx="681">
                        <c:v>2.9414315639429499E-2</c:v>
                      </c:pt>
                      <c:pt idx="682">
                        <c:v>2.91885302929458E-2</c:v>
                      </c:pt>
                      <c:pt idx="683">
                        <c:v>2.8963923366850601E-2</c:v>
                      </c:pt>
                      <c:pt idx="684">
                        <c:v>2.87393164407556E-2</c:v>
                      </c:pt>
                      <c:pt idx="685">
                        <c:v>2.84964439986348E-2</c:v>
                      </c:pt>
                      <c:pt idx="686">
                        <c:v>2.8290220430604199E-2</c:v>
                      </c:pt>
                      <c:pt idx="687">
                        <c:v>2.8065613504509101E-2</c:v>
                      </c:pt>
                      <c:pt idx="688">
                        <c:v>2.7859507778517301E-2</c:v>
                      </c:pt>
                      <c:pt idx="689">
                        <c:v>2.7672963830978701E-2</c:v>
                      </c:pt>
                      <c:pt idx="690">
                        <c:v>2.7448356904883599E-2</c:v>
                      </c:pt>
                      <c:pt idx="691">
                        <c:v>2.7242251178891699E-2</c:v>
                      </c:pt>
                      <c:pt idx="692">
                        <c:v>2.70176442527966E-2</c:v>
                      </c:pt>
                      <c:pt idx="693">
                        <c:v>2.6773357706209502E-2</c:v>
                      </c:pt>
                      <c:pt idx="694">
                        <c:v>2.6567251980217602E-2</c:v>
                      </c:pt>
                      <c:pt idx="695">
                        <c:v>2.6380708032679001E-2</c:v>
                      </c:pt>
                      <c:pt idx="696">
                        <c:v>2.61929856647517E-2</c:v>
                      </c:pt>
                      <c:pt idx="697">
                        <c:v>2.6043208433341899E-2</c:v>
                      </c:pt>
                      <c:pt idx="698">
                        <c:v>2.5818719349285701E-2</c:v>
                      </c:pt>
                      <c:pt idx="699">
                        <c:v>2.5594112423190402E-2</c:v>
                      </c:pt>
                      <c:pt idx="700">
                        <c:v>2.5331442518538801E-2</c:v>
                      </c:pt>
                      <c:pt idx="701">
                        <c:v>2.51266330549746E-2</c:v>
                      </c:pt>
                      <c:pt idx="702">
                        <c:v>2.4920409486944101E-2</c:v>
                      </c:pt>
                      <c:pt idx="703">
                        <c:v>2.4732569276977801E-2</c:v>
                      </c:pt>
                      <c:pt idx="704">
                        <c:v>2.4564526529542299E-2</c:v>
                      </c:pt>
                      <c:pt idx="705">
                        <c:v>2.4358302961511799E-2</c:v>
                      </c:pt>
                      <c:pt idx="706">
                        <c:v>2.41336960354166E-2</c:v>
                      </c:pt>
                      <c:pt idx="707">
                        <c:v>2.3945973667489299E-2</c:v>
                      </c:pt>
                      <c:pt idx="708">
                        <c:v>2.3759429719950698E-2</c:v>
                      </c:pt>
                      <c:pt idx="709">
                        <c:v>2.3553323993958802E-2</c:v>
                      </c:pt>
                      <c:pt idx="710">
                        <c:v>2.3366780046420201E-2</c:v>
                      </c:pt>
                      <c:pt idx="711">
                        <c:v>2.3160674320428301E-2</c:v>
                      </c:pt>
                      <c:pt idx="712">
                        <c:v>2.2972834110462199E-2</c:v>
                      </c:pt>
                      <c:pt idx="713">
                        <c:v>2.27864080049625E-2</c:v>
                      </c:pt>
                      <c:pt idx="714">
                        <c:v>2.2616951153060599E-2</c:v>
                      </c:pt>
                      <c:pt idx="715">
                        <c:v>2.2430407205522002E-2</c:v>
                      </c:pt>
                      <c:pt idx="716">
                        <c:v>2.2242684837594701E-2</c:v>
                      </c:pt>
                      <c:pt idx="717">
                        <c:v>2.2074524248120599E-2</c:v>
                      </c:pt>
                      <c:pt idx="718">
                        <c:v>2.1943248216814301E-2</c:v>
                      </c:pt>
                      <c:pt idx="719">
                        <c:v>2.1793588827443401E-2</c:v>
                      </c:pt>
                      <c:pt idx="720">
                        <c:v>2.1662194954098199E-2</c:v>
                      </c:pt>
                      <c:pt idx="721">
                        <c:v>2.1455971386067502E-2</c:v>
                      </c:pt>
                      <c:pt idx="722">
                        <c:v>2.1213098943946601E-2</c:v>
                      </c:pt>
                      <c:pt idx="723">
                        <c:v>2.1044938354472499E-2</c:v>
                      </c:pt>
                      <c:pt idx="724">
                        <c:v>2.0913662323166299E-2</c:v>
                      </c:pt>
                      <c:pt idx="725">
                        <c:v>2.0745501733691898E-2</c:v>
                      </c:pt>
                      <c:pt idx="726">
                        <c:v>2.05393960077003E-2</c:v>
                      </c:pt>
                      <c:pt idx="727">
                        <c:v>2.0426385492419499E-2</c:v>
                      </c:pt>
                      <c:pt idx="728">
                        <c:v>2.0258342744984201E-2</c:v>
                      </c:pt>
                      <c:pt idx="729">
                        <c:v>2.0090182155510099E-2</c:v>
                      </c:pt>
                      <c:pt idx="730">
                        <c:v>1.99024597875825E-2</c:v>
                      </c:pt>
                      <c:pt idx="731">
                        <c:v>1.9714619577616301E-2</c:v>
                      </c:pt>
                      <c:pt idx="732">
                        <c:v>1.9528193472116501E-2</c:v>
                      </c:pt>
                      <c:pt idx="733">
                        <c:v>1.9360032882642399E-2</c:v>
                      </c:pt>
                      <c:pt idx="734">
                        <c:v>1.91906938727796E-2</c:v>
                      </c:pt>
                      <c:pt idx="735">
                        <c:v>1.9004149925241E-2</c:v>
                      </c:pt>
                      <c:pt idx="736">
                        <c:v>1.8872873893934401E-2</c:v>
                      </c:pt>
                      <c:pt idx="737">
                        <c:v>1.87230966625248E-2</c:v>
                      </c:pt>
                      <c:pt idx="738">
                        <c:v>1.8573437273154102E-2</c:v>
                      </c:pt>
                      <c:pt idx="739">
                        <c:v>1.8385597063187702E-2</c:v>
                      </c:pt>
                      <c:pt idx="740">
                        <c:v>1.8235937673816899E-2</c:v>
                      </c:pt>
                      <c:pt idx="741">
                        <c:v>1.8049393726278201E-2</c:v>
                      </c:pt>
                      <c:pt idx="742">
                        <c:v>1.7918117694972001E-2</c:v>
                      </c:pt>
                      <c:pt idx="743">
                        <c:v>1.7768458305601101E-2</c:v>
                      </c:pt>
                      <c:pt idx="744">
                        <c:v>1.75990014536993E-2</c:v>
                      </c:pt>
                      <c:pt idx="745">
                        <c:v>1.73940741480961E-2</c:v>
                      </c:pt>
                      <c:pt idx="746">
                        <c:v>1.7206351780168799E-2</c:v>
                      </c:pt>
                      <c:pt idx="747">
                        <c:v>1.7074957906823798E-2</c:v>
                      </c:pt>
                      <c:pt idx="748">
                        <c:v>1.6888531801323901E-2</c:v>
                      </c:pt>
                      <c:pt idx="749">
                        <c:v>1.6719074949422201E-2</c:v>
                      </c:pt>
                      <c:pt idx="750">
                        <c:v>1.6625861896672301E-2</c:v>
                      </c:pt>
                      <c:pt idx="751">
                        <c:v>1.6494585865366E-2</c:v>
                      </c:pt>
                      <c:pt idx="752">
                        <c:v>1.63631919920206E-2</c:v>
                      </c:pt>
                      <c:pt idx="753">
                        <c:v>1.6195149244585299E-2</c:v>
                      </c:pt>
                      <c:pt idx="754">
                        <c:v>1.6045372013175699E-2</c:v>
                      </c:pt>
                      <c:pt idx="755">
                        <c:v>1.5895712623804702E-2</c:v>
                      </c:pt>
                      <c:pt idx="756">
                        <c:v>1.5745935392395102E-2</c:v>
                      </c:pt>
                      <c:pt idx="757">
                        <c:v>1.55778926449598E-2</c:v>
                      </c:pt>
                      <c:pt idx="758">
                        <c:v>1.54466166136534E-2</c:v>
                      </c:pt>
                      <c:pt idx="759">
                        <c:v>1.53152227403082E-2</c:v>
                      </c:pt>
                      <c:pt idx="760">
                        <c:v>1.51839467090018E-2</c:v>
                      </c:pt>
                      <c:pt idx="761">
                        <c:v>1.50341694775919E-2</c:v>
                      </c:pt>
                      <c:pt idx="762">
                        <c:v>1.4922573066777699E-2</c:v>
                      </c:pt>
                      <c:pt idx="763">
                        <c:v>1.47531162148761E-2</c:v>
                      </c:pt>
                      <c:pt idx="764">
                        <c:v>1.46218401835695E-2</c:v>
                      </c:pt>
                      <c:pt idx="765">
                        <c:v>1.44721807941988E-2</c:v>
                      </c:pt>
                      <c:pt idx="766">
                        <c:v>1.43040202047245E-2</c:v>
                      </c:pt>
                      <c:pt idx="767">
                        <c:v>1.4192423793910299E-2</c:v>
                      </c:pt>
                      <c:pt idx="768">
                        <c:v>1.4042646562500399E-2</c:v>
                      </c:pt>
                      <c:pt idx="769">
                        <c:v>1.3891690910702199E-2</c:v>
                      </c:pt>
                      <c:pt idx="770">
                        <c:v>1.3741913679292299E-2</c:v>
                      </c:pt>
                      <c:pt idx="771">
                        <c:v>1.35922542899215E-2</c:v>
                      </c:pt>
                      <c:pt idx="772">
                        <c:v>1.34424770585119E-2</c:v>
                      </c:pt>
                      <c:pt idx="773">
                        <c:v>1.33308806476976E-2</c:v>
                      </c:pt>
                      <c:pt idx="774">
                        <c:v>1.3181221258326501E-2</c:v>
                      </c:pt>
                      <c:pt idx="775">
                        <c:v>1.3049827384981399E-2</c:v>
                      </c:pt>
                      <c:pt idx="776">
                        <c:v>1.29566143322316E-2</c:v>
                      </c:pt>
                      <c:pt idx="777">
                        <c:v>1.28437216589896E-2</c:v>
                      </c:pt>
                      <c:pt idx="778">
                        <c:v>1.27123277856443E-2</c:v>
                      </c:pt>
                      <c:pt idx="779">
                        <c:v>1.2581051754337999E-2</c:v>
                      </c:pt>
                      <c:pt idx="780">
                        <c:v>1.2431274522928099E-2</c:v>
                      </c:pt>
                      <c:pt idx="781">
                        <c:v>1.2301294754049501E-2</c:v>
                      </c:pt>
                      <c:pt idx="782">
                        <c:v>1.2188402080807501E-2</c:v>
                      </c:pt>
                      <c:pt idx="783">
                        <c:v>1.20768056699933E-2</c:v>
                      </c:pt>
                      <c:pt idx="784">
                        <c:v>1.19454117966479E-2</c:v>
                      </c:pt>
                      <c:pt idx="785">
                        <c:v>1.1832519123406099E-2</c:v>
                      </c:pt>
                      <c:pt idx="786">
                        <c:v>1.1701125250060699E-2</c:v>
                      </c:pt>
                      <c:pt idx="787">
                        <c:v>1.15895288392465E-2</c:v>
                      </c:pt>
                      <c:pt idx="788">
                        <c:v>1.14766361660045E-2</c:v>
                      </c:pt>
                      <c:pt idx="789">
                        <c:v>1.13268589345948E-2</c:v>
                      </c:pt>
                      <c:pt idx="790">
                        <c:v>1.12152625237805E-2</c:v>
                      </c:pt>
                      <c:pt idx="791">
                        <c:v>1.11023698505385E-2</c:v>
                      </c:pt>
                      <c:pt idx="792">
                        <c:v>1.09709759771932E-2</c:v>
                      </c:pt>
                      <c:pt idx="793">
                        <c:v>1.0821316587822399E-2</c:v>
                      </c:pt>
                      <c:pt idx="794">
                        <c:v>1.06912189769047E-2</c:v>
                      </c:pt>
                      <c:pt idx="795">
                        <c:v>1.05967096617272E-2</c:v>
                      </c:pt>
                      <c:pt idx="796">
                        <c:v>1.0465433630421E-2</c:v>
                      </c:pt>
                      <c:pt idx="797">
                        <c:v>1.0372102735632001E-2</c:v>
                      </c:pt>
                      <c:pt idx="798">
                        <c:v>1.02605063248178E-2</c:v>
                      </c:pt>
                      <c:pt idx="799">
                        <c:v>1.01292302935114E-2</c:v>
                      </c:pt>
                      <c:pt idx="800">
                        <c:v>1.0035899398722599E-2</c:v>
                      </c:pt>
                      <c:pt idx="801">
                        <c:v>9.9046233674163695E-3</c:v>
                      </c:pt>
                      <c:pt idx="802">
                        <c:v>9.8101140522388608E-3</c:v>
                      </c:pt>
                      <c:pt idx="803">
                        <c:v>9.7167831574501706E-3</c:v>
                      </c:pt>
                      <c:pt idx="804">
                        <c:v>9.6235701047001597E-3</c:v>
                      </c:pt>
                      <c:pt idx="805">
                        <c:v>9.5106774314583902E-3</c:v>
                      </c:pt>
                      <c:pt idx="806">
                        <c:v>9.3989631786051096E-3</c:v>
                      </c:pt>
                      <c:pt idx="807">
                        <c:v>9.2860705053630106E-3</c:v>
                      </c:pt>
                      <c:pt idx="808">
                        <c:v>9.1547944740567599E-3</c:v>
                      </c:pt>
                      <c:pt idx="809">
                        <c:v>9.0430802212035904E-3</c:v>
                      </c:pt>
                      <c:pt idx="810">
                        <c:v>8.9498671684537998E-3</c:v>
                      </c:pt>
                      <c:pt idx="811">
                        <c:v>8.83697449521181E-3</c:v>
                      </c:pt>
                      <c:pt idx="812">
                        <c:v>8.7437614424620298E-3</c:v>
                      </c:pt>
                      <c:pt idx="813">
                        <c:v>8.6123675691166506E-3</c:v>
                      </c:pt>
                      <c:pt idx="814">
                        <c:v>8.5191545163666501E-3</c:v>
                      </c:pt>
                      <c:pt idx="815">
                        <c:v>8.40614400108608E-3</c:v>
                      </c:pt>
                      <c:pt idx="816">
                        <c:v>8.3129309483360708E-3</c:v>
                      </c:pt>
                      <c:pt idx="817">
                        <c:v>8.2197178955861795E-3</c:v>
                      </c:pt>
                      <c:pt idx="818">
                        <c:v>8.1252085804086605E-3</c:v>
                      </c:pt>
                      <c:pt idx="819">
                        <c:v>8.0318776856200796E-3</c:v>
                      </c:pt>
                      <c:pt idx="820">
                        <c:v>7.9189850123780898E-3</c:v>
                      </c:pt>
                      <c:pt idx="821">
                        <c:v>7.8073886015638302E-3</c:v>
                      </c:pt>
                      <c:pt idx="822">
                        <c:v>7.7140577067749102E-3</c:v>
                      </c:pt>
                      <c:pt idx="823">
                        <c:v>7.6195483915973998E-3</c:v>
                      </c:pt>
                      <c:pt idx="824">
                        <c:v>7.52633533884761E-3</c:v>
                      </c:pt>
                      <c:pt idx="825">
                        <c:v>7.4331222860978298E-3</c:v>
                      </c:pt>
                      <c:pt idx="826">
                        <c:v>7.3017284127525599E-3</c:v>
                      </c:pt>
                      <c:pt idx="827">
                        <c:v>7.2636654341959898E-3</c:v>
                      </c:pt>
                      <c:pt idx="828">
                        <c:v>7.1704523814462E-3</c:v>
                      </c:pt>
                      <c:pt idx="829">
                        <c:v>7.0390585081009397E-3</c:v>
                      </c:pt>
                      <c:pt idx="830">
                        <c:v>6.9458454553510398E-3</c:v>
                      </c:pt>
                      <c:pt idx="831">
                        <c:v>6.8342490445367802E-3</c:v>
                      </c:pt>
                      <c:pt idx="832">
                        <c:v>6.7396218873202497E-3</c:v>
                      </c:pt>
                      <c:pt idx="833">
                        <c:v>6.64640883457046E-3</c:v>
                      </c:pt>
                      <c:pt idx="834">
                        <c:v>6.5715791398849302E-3</c:v>
                      </c:pt>
                      <c:pt idx="835">
                        <c:v>6.4783660871351499E-3</c:v>
                      </c:pt>
                      <c:pt idx="836">
                        <c:v>6.3837389299188398E-3</c:v>
                      </c:pt>
                      <c:pt idx="837">
                        <c:v>6.30890923523331E-3</c:v>
                      </c:pt>
                      <c:pt idx="838">
                        <c:v>6.2340795405479996E-3</c:v>
                      </c:pt>
                      <c:pt idx="839">
                        <c:v>6.1408664877982098E-3</c:v>
                      </c:pt>
                      <c:pt idx="840">
                        <c:v>6.0475355930094104E-3</c:v>
                      </c:pt>
                      <c:pt idx="841">
                        <c:v>5.9727058983241096E-3</c:v>
                      </c:pt>
                      <c:pt idx="842">
                        <c:v>5.8781965831465896E-3</c:v>
                      </c:pt>
                      <c:pt idx="843">
                        <c:v>5.82304650895305E-3</c:v>
                      </c:pt>
                      <c:pt idx="844">
                        <c:v>5.7284193517367398E-3</c:v>
                      </c:pt>
                      <c:pt idx="845">
                        <c:v>5.63520629898695E-3</c:v>
                      </c:pt>
                      <c:pt idx="846">
                        <c:v>5.5603766043014202E-3</c:v>
                      </c:pt>
                      <c:pt idx="847">
                        <c:v>5.4291005729950603E-3</c:v>
                      </c:pt>
                      <c:pt idx="848">
                        <c:v>5.3173863201420001E-3</c:v>
                      </c:pt>
                      <c:pt idx="849">
                        <c:v>5.2425566254564702E-3</c:v>
                      </c:pt>
                      <c:pt idx="850">
                        <c:v>5.1861102888354198E-3</c:v>
                      </c:pt>
                      <c:pt idx="851">
                        <c:v>5.0928972360856396E-3</c:v>
                      </c:pt>
                      <c:pt idx="852">
                        <c:v>4.9431200046760101E-3</c:v>
                      </c:pt>
                      <c:pt idx="853">
                        <c:v>4.8682903099904699E-3</c:v>
                      </c:pt>
                      <c:pt idx="854">
                        <c:v>4.7553976367484801E-3</c:v>
                      </c:pt>
                      <c:pt idx="855">
                        <c:v>4.6988334580886403E-3</c:v>
                      </c:pt>
                      <c:pt idx="856">
                        <c:v>4.5872370472743703E-3</c:v>
                      </c:pt>
                      <c:pt idx="857">
                        <c:v>4.5124073525888396E-3</c:v>
                      </c:pt>
                      <c:pt idx="858">
                        <c:v>4.3993968373082799E-3</c:v>
                      </c:pt>
                      <c:pt idx="859">
                        <c:v>4.3061837845582698E-3</c:v>
                      </c:pt>
                      <c:pt idx="860">
                        <c:v>4.2497374479372203E-3</c:v>
                      </c:pt>
                      <c:pt idx="861">
                        <c:v>4.2129707318083699E-3</c:v>
                      </c:pt>
                      <c:pt idx="862">
                        <c:v>4.1749077532519099E-3</c:v>
                      </c:pt>
                      <c:pt idx="863">
                        <c:v>4.1000780585666004E-3</c:v>
                      </c:pt>
                      <c:pt idx="864">
                        <c:v>4.0067471637778001E-3</c:v>
                      </c:pt>
                      <c:pt idx="865">
                        <c:v>3.9883638057133198E-3</c:v>
                      </c:pt>
                      <c:pt idx="866">
                        <c:v>3.8006414377860201E-3</c:v>
                      </c:pt>
                      <c:pt idx="867">
                        <c:v>3.76257845922945E-3</c:v>
                      </c:pt>
                      <c:pt idx="868">
                        <c:v>3.7256939010617001E-3</c:v>
                      </c:pt>
                      <c:pt idx="869">
                        <c:v>3.6508642063761698E-3</c:v>
                      </c:pt>
                      <c:pt idx="870">
                        <c:v>3.6324808483118001E-3</c:v>
                      </c:pt>
                      <c:pt idx="871">
                        <c:v>3.4828214589408498E-3</c:v>
                      </c:pt>
                      <c:pt idx="872">
                        <c:v>3.38819430172455E-3</c:v>
                      </c:pt>
                      <c:pt idx="873">
                        <c:v>3.2765978909101699E-3</c:v>
                      </c:pt>
                      <c:pt idx="874">
                        <c:v>3.1453218596039201E-3</c:v>
                      </c:pt>
                      <c:pt idx="875">
                        <c:v>3.0704921649186102E-3</c:v>
                      </c:pt>
                      <c:pt idx="876">
                        <c:v>2.9955446281942901E-3</c:v>
                      </c:pt>
                      <c:pt idx="877">
                        <c:v>2.9207149335087599E-3</c:v>
                      </c:pt>
                      <c:pt idx="878">
                        <c:v>2.8642685968877099E-3</c:v>
                      </c:pt>
                      <c:pt idx="879">
                        <c:v>2.8275018807589801E-3</c:v>
                      </c:pt>
                      <c:pt idx="880">
                        <c:v>2.7328747235424401E-3</c:v>
                      </c:pt>
                      <c:pt idx="881">
                        <c:v>2.6580450288571401E-3</c:v>
                      </c:pt>
                      <c:pt idx="882">
                        <c:v>2.5832153341716099E-3</c:v>
                      </c:pt>
                      <c:pt idx="883">
                        <c:v>2.5267689975507798E-3</c:v>
                      </c:pt>
                      <c:pt idx="884">
                        <c:v>2.4335559448007702E-3</c:v>
                      </c:pt>
                      <c:pt idx="885">
                        <c:v>2.3586084080764501E-3</c:v>
                      </c:pt>
                      <c:pt idx="886">
                        <c:v>2.2653953553266599E-3</c:v>
                      </c:pt>
                      <c:pt idx="887">
                        <c:v>2.2089490187057201E-3</c:v>
                      </c:pt>
                      <c:pt idx="888">
                        <c:v>2.1157359659558202E-3</c:v>
                      </c:pt>
                      <c:pt idx="889">
                        <c:v>2.0407884292315001E-3</c:v>
                      </c:pt>
                      <c:pt idx="890">
                        <c:v>1.9843420926105599E-3</c:v>
                      </c:pt>
                      <c:pt idx="891">
                        <c:v>1.9659587345462999E-3</c:v>
                      </c:pt>
                      <c:pt idx="892">
                        <c:v>1.83468270323972E-3</c:v>
                      </c:pt>
                      <c:pt idx="893">
                        <c:v>1.7216721879589299E-3</c:v>
                      </c:pt>
                      <c:pt idx="894">
                        <c:v>1.6284591352091499E-3</c:v>
                      </c:pt>
                      <c:pt idx="895">
                        <c:v>1.5352460824590299E-3</c:v>
                      </c:pt>
                      <c:pt idx="896">
                        <c:v>1.46041638777372E-3</c:v>
                      </c:pt>
                      <c:pt idx="897">
                        <c:v>1.40397005115278E-3</c:v>
                      </c:pt>
                      <c:pt idx="898">
                        <c:v>1.3290225144284599E-3</c:v>
                      </c:pt>
                      <c:pt idx="899">
                        <c:v>1.2725761778074099E-3</c:v>
                      </c:pt>
                      <c:pt idx="900">
                        <c:v>1.21612984118669E-3</c:v>
                      </c:pt>
                      <c:pt idx="901">
                        <c:v>1.14130014650116E-3</c:v>
                      </c:pt>
                      <c:pt idx="902">
                        <c:v>1.10453343037231E-3</c:v>
                      </c:pt>
                      <c:pt idx="903">
                        <c:v>1.04796925171258E-3</c:v>
                      </c:pt>
                      <c:pt idx="904">
                        <c:v>9.5475619896257002E-4</c:v>
                      </c:pt>
                      <c:pt idx="905">
                        <c:v>8.6154314621267303E-4</c:v>
                      </c:pt>
                      <c:pt idx="906">
                        <c:v>7.8671345152714301E-4</c:v>
                      </c:pt>
                      <c:pt idx="907">
                        <c:v>7.1188375684183504E-4</c:v>
                      </c:pt>
                      <c:pt idx="908">
                        <c:v>6.5531957818210096E-4</c:v>
                      </c:pt>
                      <c:pt idx="909">
                        <c:v>5.6081026300458504E-4</c:v>
                      </c:pt>
                      <c:pt idx="910">
                        <c:v>4.675972102548E-4</c:v>
                      </c:pt>
                      <c:pt idx="911">
                        <c:v>4.1115087363374802E-4</c:v>
                      </c:pt>
                      <c:pt idx="912">
                        <c:v>3.36203336909424E-4</c:v>
                      </c:pt>
                      <c:pt idx="913">
                        <c:v>2.8105326271610199E-4</c:v>
                      </c:pt>
                      <c:pt idx="914">
                        <c:v>1.8654394753858699E-4</c:v>
                      </c:pt>
                      <c:pt idx="915">
                        <c:v>1.11714252853057E-4</c:v>
                      </c:pt>
                      <c:pt idx="916">
                        <c:v>3.6766716128844301E-5</c:v>
                      </c:pt>
                      <c:pt idx="917">
                        <c:v>0</c:v>
                      </c:pt>
                    </c:numCache>
                  </c:numRef>
                </c:yVal>
                <c:smooth val="1"/>
                <c:extLst xmlns:c16r2="http://schemas.microsoft.com/office/drawing/2015/06/chart">
                  <c:ext xmlns:c16="http://schemas.microsoft.com/office/drawing/2014/chart" uri="{C3380CC4-5D6E-409C-BE32-E72D297353CC}">
                    <c16:uniqueId val="{00000004-5F63-3544-BF7B-9ADD30978874}"/>
                  </c:ext>
                </c:extLst>
              </c15:ser>
            </c15:filteredScatterSeries>
            <c15:filteredScatterSeries>
              <c15:ser>
                <c:idx val="2"/>
                <c:order val="2"/>
                <c:tx>
                  <c:v>OH</c:v>
                </c:tx>
                <c:spPr>
                  <a:ln w="19050" cap="rnd">
                    <a:solidFill>
                      <a:schemeClr val="accent3"/>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OAT Husk'!$N$6:$N$923</c15:sqref>
                        </c15:formulaRef>
                      </c:ext>
                    </c:extLst>
                    <c:numCache>
                      <c:formatCode>General</c:formatCode>
                      <c:ptCount val="918"/>
                      <c:pt idx="0">
                        <c:v>299.82499999999999</c:v>
                      </c:pt>
                      <c:pt idx="1">
                        <c:v>300.40199999999982</c:v>
                      </c:pt>
                      <c:pt idx="2">
                        <c:v>301.02</c:v>
                      </c:pt>
                      <c:pt idx="3">
                        <c:v>301.66500000000002</c:v>
                      </c:pt>
                      <c:pt idx="4">
                        <c:v>302.33100000000002</c:v>
                      </c:pt>
                      <c:pt idx="5">
                        <c:v>303.00299999999999</c:v>
                      </c:pt>
                      <c:pt idx="6">
                        <c:v>303.68</c:v>
                      </c:pt>
                      <c:pt idx="7">
                        <c:v>304.35399999999993</c:v>
                      </c:pt>
                      <c:pt idx="8">
                        <c:v>305.02</c:v>
                      </c:pt>
                      <c:pt idx="9">
                        <c:v>305.68</c:v>
                      </c:pt>
                      <c:pt idx="10">
                        <c:v>306.34000000000009</c:v>
                      </c:pt>
                      <c:pt idx="11">
                        <c:v>307.00299999999999</c:v>
                      </c:pt>
                      <c:pt idx="12">
                        <c:v>307.65899999999999</c:v>
                      </c:pt>
                      <c:pt idx="13">
                        <c:v>308.31400000000002</c:v>
                      </c:pt>
                      <c:pt idx="14">
                        <c:v>308.97099999999978</c:v>
                      </c:pt>
                      <c:pt idx="15">
                        <c:v>309.637</c:v>
                      </c:pt>
                      <c:pt idx="16">
                        <c:v>310.30799999999999</c:v>
                      </c:pt>
                      <c:pt idx="17">
                        <c:v>310.97599999999977</c:v>
                      </c:pt>
                      <c:pt idx="18">
                        <c:v>311.64100000000002</c:v>
                      </c:pt>
                      <c:pt idx="19">
                        <c:v>312.30799999999999</c:v>
                      </c:pt>
                      <c:pt idx="20">
                        <c:v>312.97000000000003</c:v>
                      </c:pt>
                      <c:pt idx="21">
                        <c:v>313.63600000000002</c:v>
                      </c:pt>
                      <c:pt idx="22">
                        <c:v>314.31</c:v>
                      </c:pt>
                      <c:pt idx="23">
                        <c:v>314.98599999999982</c:v>
                      </c:pt>
                      <c:pt idx="24">
                        <c:v>315.66000000000003</c:v>
                      </c:pt>
                      <c:pt idx="25">
                        <c:v>316.33699999999982</c:v>
                      </c:pt>
                      <c:pt idx="26">
                        <c:v>317.02199999999982</c:v>
                      </c:pt>
                      <c:pt idx="27">
                        <c:v>317.70999999999992</c:v>
                      </c:pt>
                      <c:pt idx="28">
                        <c:v>318.39999999999992</c:v>
                      </c:pt>
                      <c:pt idx="29">
                        <c:v>319.09300000000002</c:v>
                      </c:pt>
                      <c:pt idx="30">
                        <c:v>319.77800000000002</c:v>
                      </c:pt>
                      <c:pt idx="31">
                        <c:v>320.46600000000001</c:v>
                      </c:pt>
                      <c:pt idx="32">
                        <c:v>321.15600000000001</c:v>
                      </c:pt>
                      <c:pt idx="33">
                        <c:v>321.84399999999999</c:v>
                      </c:pt>
                      <c:pt idx="34">
                        <c:v>322.53399999999982</c:v>
                      </c:pt>
                      <c:pt idx="35">
                        <c:v>323.22899999999981</c:v>
                      </c:pt>
                      <c:pt idx="36">
                        <c:v>323.92700000000002</c:v>
                      </c:pt>
                      <c:pt idx="37">
                        <c:v>324.62400000000002</c:v>
                      </c:pt>
                      <c:pt idx="38">
                        <c:v>325.32799999999992</c:v>
                      </c:pt>
                      <c:pt idx="39">
                        <c:v>326.03099999999978</c:v>
                      </c:pt>
                      <c:pt idx="40">
                        <c:v>326.74</c:v>
                      </c:pt>
                      <c:pt idx="41">
                        <c:v>327.44600000000003</c:v>
                      </c:pt>
                      <c:pt idx="42">
                        <c:v>328.14800000000002</c:v>
                      </c:pt>
                      <c:pt idx="43">
                        <c:v>328.85199999999992</c:v>
                      </c:pt>
                      <c:pt idx="44">
                        <c:v>329.55599999999993</c:v>
                      </c:pt>
                      <c:pt idx="45">
                        <c:v>330.25900000000001</c:v>
                      </c:pt>
                      <c:pt idx="46">
                        <c:v>330.96300000000002</c:v>
                      </c:pt>
                      <c:pt idx="47">
                        <c:v>331.66300000000001</c:v>
                      </c:pt>
                      <c:pt idx="48">
                        <c:v>332.36200000000002</c:v>
                      </c:pt>
                      <c:pt idx="49">
                        <c:v>333.06099999999992</c:v>
                      </c:pt>
                      <c:pt idx="50">
                        <c:v>333.76400000000001</c:v>
                      </c:pt>
                      <c:pt idx="51">
                        <c:v>334.46699999999981</c:v>
                      </c:pt>
                      <c:pt idx="52">
                        <c:v>335.17399999999992</c:v>
                      </c:pt>
                      <c:pt idx="53">
                        <c:v>335.88600000000002</c:v>
                      </c:pt>
                      <c:pt idx="54">
                        <c:v>336.60300000000001</c:v>
                      </c:pt>
                      <c:pt idx="55">
                        <c:v>337.322</c:v>
                      </c:pt>
                      <c:pt idx="56">
                        <c:v>338.03399999999982</c:v>
                      </c:pt>
                      <c:pt idx="57">
                        <c:v>338.74400000000009</c:v>
                      </c:pt>
                      <c:pt idx="58">
                        <c:v>339.45799999999991</c:v>
                      </c:pt>
                      <c:pt idx="59">
                        <c:v>340.17399999999992</c:v>
                      </c:pt>
                      <c:pt idx="60">
                        <c:v>340.89</c:v>
                      </c:pt>
                      <c:pt idx="61">
                        <c:v>341.60199999999992</c:v>
                      </c:pt>
                      <c:pt idx="62">
                        <c:v>342.31299999999999</c:v>
                      </c:pt>
                      <c:pt idx="63">
                        <c:v>343.02100000000002</c:v>
                      </c:pt>
                      <c:pt idx="64">
                        <c:v>343.7269999999998</c:v>
                      </c:pt>
                      <c:pt idx="65">
                        <c:v>344.43499999999977</c:v>
                      </c:pt>
                      <c:pt idx="66">
                        <c:v>345.14499999999998</c:v>
                      </c:pt>
                      <c:pt idx="67">
                        <c:v>345.85899999999992</c:v>
                      </c:pt>
                      <c:pt idx="68">
                        <c:v>346.572</c:v>
                      </c:pt>
                      <c:pt idx="69">
                        <c:v>347.29</c:v>
                      </c:pt>
                      <c:pt idx="70">
                        <c:v>348.012</c:v>
                      </c:pt>
                      <c:pt idx="71">
                        <c:v>348.73399999999981</c:v>
                      </c:pt>
                      <c:pt idx="72">
                        <c:v>349.45799999999991</c:v>
                      </c:pt>
                      <c:pt idx="73">
                        <c:v>350.17700000000002</c:v>
                      </c:pt>
                      <c:pt idx="74">
                        <c:v>350.89400000000001</c:v>
                      </c:pt>
                      <c:pt idx="75">
                        <c:v>351.61099999999999</c:v>
                      </c:pt>
                      <c:pt idx="76">
                        <c:v>352.32600000000002</c:v>
                      </c:pt>
                      <c:pt idx="77">
                        <c:v>353.04500000000002</c:v>
                      </c:pt>
                      <c:pt idx="78">
                        <c:v>353.76799999999997</c:v>
                      </c:pt>
                      <c:pt idx="79">
                        <c:v>354.49200000000002</c:v>
                      </c:pt>
                      <c:pt idx="80">
                        <c:v>355.21499999999997</c:v>
                      </c:pt>
                      <c:pt idx="81">
                        <c:v>355.93799999999982</c:v>
                      </c:pt>
                      <c:pt idx="82">
                        <c:v>356.66500000000002</c:v>
                      </c:pt>
                      <c:pt idx="83">
                        <c:v>357.39100000000002</c:v>
                      </c:pt>
                      <c:pt idx="84">
                        <c:v>358.11599999999999</c:v>
                      </c:pt>
                      <c:pt idx="85">
                        <c:v>358.83699999999982</c:v>
                      </c:pt>
                      <c:pt idx="86">
                        <c:v>359.553</c:v>
                      </c:pt>
                      <c:pt idx="87">
                        <c:v>360.26499999999999</c:v>
                      </c:pt>
                      <c:pt idx="88">
                        <c:v>360.97399999999982</c:v>
                      </c:pt>
                      <c:pt idx="89">
                        <c:v>361.68</c:v>
                      </c:pt>
                      <c:pt idx="90">
                        <c:v>362.38099999999991</c:v>
                      </c:pt>
                      <c:pt idx="91">
                        <c:v>363.07900000000001</c:v>
                      </c:pt>
                      <c:pt idx="92">
                        <c:v>363.78199999999981</c:v>
                      </c:pt>
                      <c:pt idx="93">
                        <c:v>364.48399999999981</c:v>
                      </c:pt>
                      <c:pt idx="94">
                        <c:v>365.18599999999998</c:v>
                      </c:pt>
                      <c:pt idx="95">
                        <c:v>365.88900000000001</c:v>
                      </c:pt>
                      <c:pt idx="96">
                        <c:v>366.59</c:v>
                      </c:pt>
                      <c:pt idx="97">
                        <c:v>367.28699999999998</c:v>
                      </c:pt>
                      <c:pt idx="98">
                        <c:v>367.9869999999998</c:v>
                      </c:pt>
                      <c:pt idx="99">
                        <c:v>368.69200000000001</c:v>
                      </c:pt>
                      <c:pt idx="100">
                        <c:v>369.39400000000001</c:v>
                      </c:pt>
                      <c:pt idx="101">
                        <c:v>370.09199999999981</c:v>
                      </c:pt>
                      <c:pt idx="102">
                        <c:v>370.78699999999998</c:v>
                      </c:pt>
                      <c:pt idx="103">
                        <c:v>371.47899999999981</c:v>
                      </c:pt>
                      <c:pt idx="104">
                        <c:v>372.173</c:v>
                      </c:pt>
                      <c:pt idx="105">
                        <c:v>372.86900000000009</c:v>
                      </c:pt>
                      <c:pt idx="106">
                        <c:v>373.56599999999997</c:v>
                      </c:pt>
                      <c:pt idx="107">
                        <c:v>374.25799999999992</c:v>
                      </c:pt>
                      <c:pt idx="108">
                        <c:v>374.95100000000002</c:v>
                      </c:pt>
                      <c:pt idx="109">
                        <c:v>375.64600000000002</c:v>
                      </c:pt>
                      <c:pt idx="110">
                        <c:v>376.34100000000001</c:v>
                      </c:pt>
                      <c:pt idx="111">
                        <c:v>377.03300000000002</c:v>
                      </c:pt>
                      <c:pt idx="112">
                        <c:v>377.72199999999981</c:v>
                      </c:pt>
                      <c:pt idx="113">
                        <c:v>378.41099999999977</c:v>
                      </c:pt>
                      <c:pt idx="114">
                        <c:v>379.09899999999982</c:v>
                      </c:pt>
                      <c:pt idx="115">
                        <c:v>379.78499999999991</c:v>
                      </c:pt>
                      <c:pt idx="116">
                        <c:v>380.47399999999982</c:v>
                      </c:pt>
                      <c:pt idx="117">
                        <c:v>381.16200000000009</c:v>
                      </c:pt>
                      <c:pt idx="118">
                        <c:v>381.85300000000001</c:v>
                      </c:pt>
                      <c:pt idx="119">
                        <c:v>382.548</c:v>
                      </c:pt>
                      <c:pt idx="120">
                        <c:v>383.24</c:v>
                      </c:pt>
                      <c:pt idx="121">
                        <c:v>383.93299999999982</c:v>
                      </c:pt>
                      <c:pt idx="122">
                        <c:v>384.63400000000001</c:v>
                      </c:pt>
                      <c:pt idx="123">
                        <c:v>385.37</c:v>
                      </c:pt>
                      <c:pt idx="124">
                        <c:v>386.16399999999999</c:v>
                      </c:pt>
                      <c:pt idx="125">
                        <c:v>386.97899999999981</c:v>
                      </c:pt>
                      <c:pt idx="126">
                        <c:v>387.81399999999991</c:v>
                      </c:pt>
                      <c:pt idx="127">
                        <c:v>388.65800000000002</c:v>
                      </c:pt>
                      <c:pt idx="128">
                        <c:v>389.5</c:v>
                      </c:pt>
                      <c:pt idx="129">
                        <c:v>390.34699999999992</c:v>
                      </c:pt>
                      <c:pt idx="130">
                        <c:v>391.18700000000001</c:v>
                      </c:pt>
                      <c:pt idx="131">
                        <c:v>392.02699999999982</c:v>
                      </c:pt>
                      <c:pt idx="132">
                        <c:v>392.86199999999991</c:v>
                      </c:pt>
                      <c:pt idx="133">
                        <c:v>393.697</c:v>
                      </c:pt>
                      <c:pt idx="134">
                        <c:v>394.53800000000001</c:v>
                      </c:pt>
                      <c:pt idx="135">
                        <c:v>395.38099999999991</c:v>
                      </c:pt>
                      <c:pt idx="136">
                        <c:v>396.22899999999981</c:v>
                      </c:pt>
                      <c:pt idx="137">
                        <c:v>397.072</c:v>
                      </c:pt>
                      <c:pt idx="138">
                        <c:v>397.91699999999997</c:v>
                      </c:pt>
                      <c:pt idx="139">
                        <c:v>398.767</c:v>
                      </c:pt>
                      <c:pt idx="140">
                        <c:v>399.61400000000009</c:v>
                      </c:pt>
                      <c:pt idx="141">
                        <c:v>400.46</c:v>
                      </c:pt>
                      <c:pt idx="142">
                        <c:v>401.30500000000001</c:v>
                      </c:pt>
                      <c:pt idx="143">
                        <c:v>402.14699999999999</c:v>
                      </c:pt>
                      <c:pt idx="144">
                        <c:v>402.9869999999998</c:v>
                      </c:pt>
                      <c:pt idx="145">
                        <c:v>403.82799999999992</c:v>
                      </c:pt>
                      <c:pt idx="146">
                        <c:v>404.67099999999999</c:v>
                      </c:pt>
                      <c:pt idx="147">
                        <c:v>405.51499999999999</c:v>
                      </c:pt>
                      <c:pt idx="148">
                        <c:v>406.36099999999999</c:v>
                      </c:pt>
                      <c:pt idx="149">
                        <c:v>407.20400000000001</c:v>
                      </c:pt>
                      <c:pt idx="150">
                        <c:v>408.05</c:v>
                      </c:pt>
                      <c:pt idx="151">
                        <c:v>408.89</c:v>
                      </c:pt>
                      <c:pt idx="152">
                        <c:v>409.72500000000002</c:v>
                      </c:pt>
                      <c:pt idx="153">
                        <c:v>410.56</c:v>
                      </c:pt>
                      <c:pt idx="154">
                        <c:v>411.39599999999979</c:v>
                      </c:pt>
                      <c:pt idx="155">
                        <c:v>412.23099999999982</c:v>
                      </c:pt>
                      <c:pt idx="156">
                        <c:v>413.06599999999997</c:v>
                      </c:pt>
                      <c:pt idx="157">
                        <c:v>413.90100000000001</c:v>
                      </c:pt>
                      <c:pt idx="158">
                        <c:v>414.73599999999982</c:v>
                      </c:pt>
                      <c:pt idx="159">
                        <c:v>415.57100000000003</c:v>
                      </c:pt>
                      <c:pt idx="160">
                        <c:v>416.41099999999977</c:v>
                      </c:pt>
                      <c:pt idx="161">
                        <c:v>417.255</c:v>
                      </c:pt>
                      <c:pt idx="162">
                        <c:v>418.09399999999982</c:v>
                      </c:pt>
                      <c:pt idx="163">
                        <c:v>418.92700000000002</c:v>
                      </c:pt>
                      <c:pt idx="164">
                        <c:v>419.75799999999998</c:v>
                      </c:pt>
                      <c:pt idx="165">
                        <c:v>420.59</c:v>
                      </c:pt>
                      <c:pt idx="166">
                        <c:v>421.42200000000003</c:v>
                      </c:pt>
                      <c:pt idx="167">
                        <c:v>422.25</c:v>
                      </c:pt>
                      <c:pt idx="168">
                        <c:v>423.07600000000002</c:v>
                      </c:pt>
                      <c:pt idx="169">
                        <c:v>423.90699999999998</c:v>
                      </c:pt>
                      <c:pt idx="170">
                        <c:v>424.73799999999977</c:v>
                      </c:pt>
                      <c:pt idx="171">
                        <c:v>425.56899999999979</c:v>
                      </c:pt>
                      <c:pt idx="172">
                        <c:v>426.39400000000001</c:v>
                      </c:pt>
                      <c:pt idx="173">
                        <c:v>427.23</c:v>
                      </c:pt>
                      <c:pt idx="174">
                        <c:v>428.06799999999993</c:v>
                      </c:pt>
                      <c:pt idx="175">
                        <c:v>428.899</c:v>
                      </c:pt>
                      <c:pt idx="176">
                        <c:v>429.73</c:v>
                      </c:pt>
                      <c:pt idx="177">
                        <c:v>430.55899999999991</c:v>
                      </c:pt>
                      <c:pt idx="178">
                        <c:v>431.38599999999991</c:v>
                      </c:pt>
                      <c:pt idx="179">
                        <c:v>432.21799999999979</c:v>
                      </c:pt>
                      <c:pt idx="180">
                        <c:v>433.05</c:v>
                      </c:pt>
                      <c:pt idx="181">
                        <c:v>433.87700000000001</c:v>
                      </c:pt>
                      <c:pt idx="182">
                        <c:v>434.70400000000001</c:v>
                      </c:pt>
                      <c:pt idx="183">
                        <c:v>435.53699999999998</c:v>
                      </c:pt>
                      <c:pt idx="184">
                        <c:v>436.37700000000001</c:v>
                      </c:pt>
                      <c:pt idx="185">
                        <c:v>437.21499999999997</c:v>
                      </c:pt>
                      <c:pt idx="186">
                        <c:v>438.04899999999992</c:v>
                      </c:pt>
                      <c:pt idx="187">
                        <c:v>438.88900000000001</c:v>
                      </c:pt>
                      <c:pt idx="188">
                        <c:v>439.72800000000001</c:v>
                      </c:pt>
                      <c:pt idx="189">
                        <c:v>440.56299999999999</c:v>
                      </c:pt>
                      <c:pt idx="190">
                        <c:v>441.40100000000001</c:v>
                      </c:pt>
                      <c:pt idx="191">
                        <c:v>442.2369999999998</c:v>
                      </c:pt>
                      <c:pt idx="192">
                        <c:v>443.07299999999992</c:v>
                      </c:pt>
                      <c:pt idx="193">
                        <c:v>443.91199999999998</c:v>
                      </c:pt>
                      <c:pt idx="194">
                        <c:v>444.74799999999999</c:v>
                      </c:pt>
                      <c:pt idx="195">
                        <c:v>445.584</c:v>
                      </c:pt>
                      <c:pt idx="196">
                        <c:v>446.41599999999983</c:v>
                      </c:pt>
                      <c:pt idx="197">
                        <c:v>447.24299999999999</c:v>
                      </c:pt>
                      <c:pt idx="198">
                        <c:v>448.07299999999992</c:v>
                      </c:pt>
                      <c:pt idx="199">
                        <c:v>448.90599999999978</c:v>
                      </c:pt>
                      <c:pt idx="200">
                        <c:v>449.7369999999998</c:v>
                      </c:pt>
                      <c:pt idx="201">
                        <c:v>450.57</c:v>
                      </c:pt>
                      <c:pt idx="202">
                        <c:v>451.4</c:v>
                      </c:pt>
                      <c:pt idx="203">
                        <c:v>452.22800000000001</c:v>
                      </c:pt>
                      <c:pt idx="204">
                        <c:v>453.06399999999991</c:v>
                      </c:pt>
                      <c:pt idx="205">
                        <c:v>453.89800000000002</c:v>
                      </c:pt>
                      <c:pt idx="206">
                        <c:v>454.72399999999982</c:v>
                      </c:pt>
                      <c:pt idx="207">
                        <c:v>455.55399999999992</c:v>
                      </c:pt>
                      <c:pt idx="208">
                        <c:v>456.38499999999999</c:v>
                      </c:pt>
                      <c:pt idx="209">
                        <c:v>457.21600000000001</c:v>
                      </c:pt>
                      <c:pt idx="210">
                        <c:v>458.05</c:v>
                      </c:pt>
                      <c:pt idx="211">
                        <c:v>458.88099999999991</c:v>
                      </c:pt>
                      <c:pt idx="212">
                        <c:v>459.71199999999982</c:v>
                      </c:pt>
                      <c:pt idx="213">
                        <c:v>460.548</c:v>
                      </c:pt>
                      <c:pt idx="214">
                        <c:v>461.38900000000001</c:v>
                      </c:pt>
                      <c:pt idx="215">
                        <c:v>462.22899999999998</c:v>
                      </c:pt>
                      <c:pt idx="216">
                        <c:v>463.07299999999992</c:v>
                      </c:pt>
                      <c:pt idx="217">
                        <c:v>463.91399999999982</c:v>
                      </c:pt>
                      <c:pt idx="218">
                        <c:v>464.74900000000002</c:v>
                      </c:pt>
                      <c:pt idx="219">
                        <c:v>465.584</c:v>
                      </c:pt>
                      <c:pt idx="220">
                        <c:v>466.41300000000001</c:v>
                      </c:pt>
                      <c:pt idx="221">
                        <c:v>467.23500000000001</c:v>
                      </c:pt>
                      <c:pt idx="222">
                        <c:v>468.06299999999999</c:v>
                      </c:pt>
                      <c:pt idx="223">
                        <c:v>468.88900000000001</c:v>
                      </c:pt>
                      <c:pt idx="224">
                        <c:v>469.71699999999981</c:v>
                      </c:pt>
                      <c:pt idx="225">
                        <c:v>470.54700000000008</c:v>
                      </c:pt>
                      <c:pt idx="226">
                        <c:v>471.37599999999992</c:v>
                      </c:pt>
                      <c:pt idx="227">
                        <c:v>472.2</c:v>
                      </c:pt>
                      <c:pt idx="228">
                        <c:v>473.02099999999979</c:v>
                      </c:pt>
                      <c:pt idx="229">
                        <c:v>473.84300000000002</c:v>
                      </c:pt>
                      <c:pt idx="230">
                        <c:v>474.67200000000008</c:v>
                      </c:pt>
                      <c:pt idx="231">
                        <c:v>475.505</c:v>
                      </c:pt>
                      <c:pt idx="232">
                        <c:v>476.33699999999982</c:v>
                      </c:pt>
                      <c:pt idx="233">
                        <c:v>477.166</c:v>
                      </c:pt>
                      <c:pt idx="234">
                        <c:v>477.99</c:v>
                      </c:pt>
                      <c:pt idx="235">
                        <c:v>478.81799999999993</c:v>
                      </c:pt>
                      <c:pt idx="236">
                        <c:v>479.64699999999999</c:v>
                      </c:pt>
                      <c:pt idx="237">
                        <c:v>480.47300000000001</c:v>
                      </c:pt>
                      <c:pt idx="238">
                        <c:v>481.29899999999981</c:v>
                      </c:pt>
                      <c:pt idx="239">
                        <c:v>482.12299999999999</c:v>
                      </c:pt>
                      <c:pt idx="240">
                        <c:v>482.94399999999979</c:v>
                      </c:pt>
                      <c:pt idx="241">
                        <c:v>483.767</c:v>
                      </c:pt>
                      <c:pt idx="242">
                        <c:v>484.59500000000003</c:v>
                      </c:pt>
                      <c:pt idx="243">
                        <c:v>485.43200000000002</c:v>
                      </c:pt>
                      <c:pt idx="244">
                        <c:v>486.26799999999997</c:v>
                      </c:pt>
                      <c:pt idx="245">
                        <c:v>487.10699999999991</c:v>
                      </c:pt>
                      <c:pt idx="246">
                        <c:v>487.94399999999979</c:v>
                      </c:pt>
                      <c:pt idx="247">
                        <c:v>488.774</c:v>
                      </c:pt>
                      <c:pt idx="248">
                        <c:v>489.60699999999991</c:v>
                      </c:pt>
                      <c:pt idx="249">
                        <c:v>490.43700000000001</c:v>
                      </c:pt>
                      <c:pt idx="250">
                        <c:v>491.26099999999991</c:v>
                      </c:pt>
                      <c:pt idx="251">
                        <c:v>492.08100000000002</c:v>
                      </c:pt>
                      <c:pt idx="252">
                        <c:v>492.90100000000001</c:v>
                      </c:pt>
                      <c:pt idx="253">
                        <c:v>493.72099999999978</c:v>
                      </c:pt>
                      <c:pt idx="254">
                        <c:v>494.541</c:v>
                      </c:pt>
                      <c:pt idx="255">
                        <c:v>495.36599999999999</c:v>
                      </c:pt>
                      <c:pt idx="256">
                        <c:v>496.19399999999979</c:v>
                      </c:pt>
                      <c:pt idx="257">
                        <c:v>497.02099999999979</c:v>
                      </c:pt>
                      <c:pt idx="258">
                        <c:v>497.84500000000008</c:v>
                      </c:pt>
                      <c:pt idx="259">
                        <c:v>498.67099999999999</c:v>
                      </c:pt>
                      <c:pt idx="260">
                        <c:v>499.49700000000001</c:v>
                      </c:pt>
                      <c:pt idx="261">
                        <c:v>500.32600000000002</c:v>
                      </c:pt>
                      <c:pt idx="262">
                        <c:v>501.15199999999999</c:v>
                      </c:pt>
                      <c:pt idx="263">
                        <c:v>501.97300000000001</c:v>
                      </c:pt>
                      <c:pt idx="264">
                        <c:v>502.79700000000003</c:v>
                      </c:pt>
                      <c:pt idx="265">
                        <c:v>503.62400000000002</c:v>
                      </c:pt>
                      <c:pt idx="266">
                        <c:v>504.45499999999998</c:v>
                      </c:pt>
                      <c:pt idx="267">
                        <c:v>505.28899999999982</c:v>
                      </c:pt>
                      <c:pt idx="268">
                        <c:v>506.12</c:v>
                      </c:pt>
                      <c:pt idx="269">
                        <c:v>506.95100000000002</c:v>
                      </c:pt>
                      <c:pt idx="270">
                        <c:v>507.78099999999978</c:v>
                      </c:pt>
                      <c:pt idx="271">
                        <c:v>508.61400000000009</c:v>
                      </c:pt>
                      <c:pt idx="272">
                        <c:v>509.44200000000001</c:v>
                      </c:pt>
                      <c:pt idx="273">
                        <c:v>510.27199999999982</c:v>
                      </c:pt>
                      <c:pt idx="274">
                        <c:v>511.101</c:v>
                      </c:pt>
                      <c:pt idx="275">
                        <c:v>511.92799999999983</c:v>
                      </c:pt>
                      <c:pt idx="276">
                        <c:v>512.75700000000006</c:v>
                      </c:pt>
                      <c:pt idx="277">
                        <c:v>513.57899999999995</c:v>
                      </c:pt>
                      <c:pt idx="278">
                        <c:v>514.40300000000002</c:v>
                      </c:pt>
                      <c:pt idx="279">
                        <c:v>515.23299999999972</c:v>
                      </c:pt>
                      <c:pt idx="280">
                        <c:v>516.06799999999976</c:v>
                      </c:pt>
                      <c:pt idx="281">
                        <c:v>516.90300000000002</c:v>
                      </c:pt>
                      <c:pt idx="282">
                        <c:v>517.73500000000001</c:v>
                      </c:pt>
                      <c:pt idx="283">
                        <c:v>518.5659999999998</c:v>
                      </c:pt>
                      <c:pt idx="284">
                        <c:v>519.39699999999971</c:v>
                      </c:pt>
                      <c:pt idx="285">
                        <c:v>520.22699999999998</c:v>
                      </c:pt>
                      <c:pt idx="286">
                        <c:v>521.05999999999972</c:v>
                      </c:pt>
                      <c:pt idx="287">
                        <c:v>521.89199999999983</c:v>
                      </c:pt>
                      <c:pt idx="288">
                        <c:v>522.721</c:v>
                      </c:pt>
                      <c:pt idx="289">
                        <c:v>523.55699999999979</c:v>
                      </c:pt>
                      <c:pt idx="290">
                        <c:v>524.39300000000003</c:v>
                      </c:pt>
                      <c:pt idx="291">
                        <c:v>525.22900000000004</c:v>
                      </c:pt>
                      <c:pt idx="292">
                        <c:v>526.06699999999978</c:v>
                      </c:pt>
                      <c:pt idx="293">
                        <c:v>526.91</c:v>
                      </c:pt>
                      <c:pt idx="294">
                        <c:v>527.75</c:v>
                      </c:pt>
                      <c:pt idx="295">
                        <c:v>528.58900000000006</c:v>
                      </c:pt>
                      <c:pt idx="296">
                        <c:v>529.42399999999998</c:v>
                      </c:pt>
                      <c:pt idx="297">
                        <c:v>530.25700000000006</c:v>
                      </c:pt>
                      <c:pt idx="298">
                        <c:v>531.08900000000006</c:v>
                      </c:pt>
                      <c:pt idx="299">
                        <c:v>531.9259999999997</c:v>
                      </c:pt>
                      <c:pt idx="300">
                        <c:v>532.76800000000003</c:v>
                      </c:pt>
                      <c:pt idx="301">
                        <c:v>533.601</c:v>
                      </c:pt>
                      <c:pt idx="302">
                        <c:v>534.42699999999979</c:v>
                      </c:pt>
                      <c:pt idx="303">
                        <c:v>535.25599999999997</c:v>
                      </c:pt>
                      <c:pt idx="304">
                        <c:v>536.09100000000001</c:v>
                      </c:pt>
                      <c:pt idx="305">
                        <c:v>536.93399999999997</c:v>
                      </c:pt>
                      <c:pt idx="306">
                        <c:v>537.77700000000004</c:v>
                      </c:pt>
                      <c:pt idx="307">
                        <c:v>538.61900000000003</c:v>
                      </c:pt>
                      <c:pt idx="308">
                        <c:v>539.46299999999974</c:v>
                      </c:pt>
                      <c:pt idx="309">
                        <c:v>540.29700000000003</c:v>
                      </c:pt>
                      <c:pt idx="310">
                        <c:v>541.12599999999998</c:v>
                      </c:pt>
                      <c:pt idx="311">
                        <c:v>541.95299999999975</c:v>
                      </c:pt>
                      <c:pt idx="312">
                        <c:v>542.78600000000006</c:v>
                      </c:pt>
                      <c:pt idx="313">
                        <c:v>543.61300000000006</c:v>
                      </c:pt>
                      <c:pt idx="314">
                        <c:v>544.43900000000008</c:v>
                      </c:pt>
                      <c:pt idx="315">
                        <c:v>545.26600000000008</c:v>
                      </c:pt>
                      <c:pt idx="316">
                        <c:v>546.09500000000003</c:v>
                      </c:pt>
                      <c:pt idx="317">
                        <c:v>546.92499999999973</c:v>
                      </c:pt>
                      <c:pt idx="318">
                        <c:v>547.75599999999997</c:v>
                      </c:pt>
                      <c:pt idx="319">
                        <c:v>548.58900000000006</c:v>
                      </c:pt>
                      <c:pt idx="320">
                        <c:v>549.42000000000007</c:v>
                      </c:pt>
                      <c:pt idx="321">
                        <c:v>550.24900000000002</c:v>
                      </c:pt>
                      <c:pt idx="322">
                        <c:v>551.07899999999995</c:v>
                      </c:pt>
                      <c:pt idx="323">
                        <c:v>551.91100000000006</c:v>
                      </c:pt>
                      <c:pt idx="324">
                        <c:v>552.74599999999998</c:v>
                      </c:pt>
                      <c:pt idx="325">
                        <c:v>553.58400000000006</c:v>
                      </c:pt>
                      <c:pt idx="326">
                        <c:v>554.42099999999982</c:v>
                      </c:pt>
                      <c:pt idx="327">
                        <c:v>555.25800000000004</c:v>
                      </c:pt>
                      <c:pt idx="328">
                        <c:v>556.09699999999998</c:v>
                      </c:pt>
                      <c:pt idx="329">
                        <c:v>556.93299999999977</c:v>
                      </c:pt>
                      <c:pt idx="330">
                        <c:v>557.76900000000001</c:v>
                      </c:pt>
                      <c:pt idx="331">
                        <c:v>558.61</c:v>
                      </c:pt>
                      <c:pt idx="332">
                        <c:v>559.45199999999977</c:v>
                      </c:pt>
                      <c:pt idx="333">
                        <c:v>560.29899999999998</c:v>
                      </c:pt>
                      <c:pt idx="334">
                        <c:v>561.14699999999971</c:v>
                      </c:pt>
                      <c:pt idx="335">
                        <c:v>561.99800000000005</c:v>
                      </c:pt>
                      <c:pt idx="336">
                        <c:v>562.85599999999977</c:v>
                      </c:pt>
                      <c:pt idx="337">
                        <c:v>563.71400000000006</c:v>
                      </c:pt>
                      <c:pt idx="338">
                        <c:v>564.56899999999996</c:v>
                      </c:pt>
                      <c:pt idx="339">
                        <c:v>565.4259999999997</c:v>
                      </c:pt>
                      <c:pt idx="340">
                        <c:v>566.28600000000006</c:v>
                      </c:pt>
                      <c:pt idx="341">
                        <c:v>567.14300000000003</c:v>
                      </c:pt>
                      <c:pt idx="342">
                        <c:v>568.00199999999973</c:v>
                      </c:pt>
                      <c:pt idx="343">
                        <c:v>568.86199999999985</c:v>
                      </c:pt>
                      <c:pt idx="344">
                        <c:v>569.72500000000002</c:v>
                      </c:pt>
                      <c:pt idx="345">
                        <c:v>570.59199999999998</c:v>
                      </c:pt>
                      <c:pt idx="346">
                        <c:v>571.46299999999974</c:v>
                      </c:pt>
                      <c:pt idx="347">
                        <c:v>572.33599999999979</c:v>
                      </c:pt>
                      <c:pt idx="348">
                        <c:v>573.21500000000003</c:v>
                      </c:pt>
                      <c:pt idx="349">
                        <c:v>574.09</c:v>
                      </c:pt>
                      <c:pt idx="350">
                        <c:v>574.96899999999982</c:v>
                      </c:pt>
                      <c:pt idx="351">
                        <c:v>575.84699999999975</c:v>
                      </c:pt>
                      <c:pt idx="352">
                        <c:v>576.72299999999996</c:v>
                      </c:pt>
                      <c:pt idx="353">
                        <c:v>577.59100000000001</c:v>
                      </c:pt>
                      <c:pt idx="354">
                        <c:v>578.45800000000008</c:v>
                      </c:pt>
                      <c:pt idx="355">
                        <c:v>579.33099999999979</c:v>
                      </c:pt>
                      <c:pt idx="356">
                        <c:v>580.20800000000008</c:v>
                      </c:pt>
                      <c:pt idx="357">
                        <c:v>581.08400000000006</c:v>
                      </c:pt>
                      <c:pt idx="358">
                        <c:v>581.96099999999979</c:v>
                      </c:pt>
                      <c:pt idx="359">
                        <c:v>582.83699999999976</c:v>
                      </c:pt>
                      <c:pt idx="360">
                        <c:v>583.71600000000001</c:v>
                      </c:pt>
                      <c:pt idx="361">
                        <c:v>584.60300000000007</c:v>
                      </c:pt>
                      <c:pt idx="362">
                        <c:v>585.48700000000008</c:v>
                      </c:pt>
                      <c:pt idx="363">
                        <c:v>586.36499999999978</c:v>
                      </c:pt>
                      <c:pt idx="364">
                        <c:v>587.24299999999971</c:v>
                      </c:pt>
                      <c:pt idx="365">
                        <c:v>588.12</c:v>
                      </c:pt>
                      <c:pt idx="366">
                        <c:v>588.99900000000002</c:v>
                      </c:pt>
                      <c:pt idx="367">
                        <c:v>589.87699999999973</c:v>
                      </c:pt>
                      <c:pt idx="368">
                        <c:v>590.75400000000002</c:v>
                      </c:pt>
                      <c:pt idx="369">
                        <c:v>591.62699999999973</c:v>
                      </c:pt>
                      <c:pt idx="370">
                        <c:v>592.50099999999998</c:v>
                      </c:pt>
                      <c:pt idx="371">
                        <c:v>593.37200000000007</c:v>
                      </c:pt>
                      <c:pt idx="372">
                        <c:v>594.25</c:v>
                      </c:pt>
                      <c:pt idx="373">
                        <c:v>595.1279999999997</c:v>
                      </c:pt>
                      <c:pt idx="374">
                        <c:v>596.00400000000002</c:v>
                      </c:pt>
                      <c:pt idx="375">
                        <c:v>596.88</c:v>
                      </c:pt>
                      <c:pt idx="376">
                        <c:v>597.7529999999997</c:v>
                      </c:pt>
                      <c:pt idx="377">
                        <c:v>598.6279999999997</c:v>
                      </c:pt>
                      <c:pt idx="378">
                        <c:v>599.505</c:v>
                      </c:pt>
                      <c:pt idx="379">
                        <c:v>600.38200000000006</c:v>
                      </c:pt>
                      <c:pt idx="380">
                        <c:v>601.26499999999999</c:v>
                      </c:pt>
                      <c:pt idx="381">
                        <c:v>602.14699999999971</c:v>
                      </c:pt>
                      <c:pt idx="382">
                        <c:v>603.029</c:v>
                      </c:pt>
                      <c:pt idx="383">
                        <c:v>603.91300000000001</c:v>
                      </c:pt>
                      <c:pt idx="384">
                        <c:v>604.80199999999979</c:v>
                      </c:pt>
                      <c:pt idx="385">
                        <c:v>605.68900000000008</c:v>
                      </c:pt>
                      <c:pt idx="386">
                        <c:v>606.58000000000004</c:v>
                      </c:pt>
                      <c:pt idx="387">
                        <c:v>607.471</c:v>
                      </c:pt>
                      <c:pt idx="388">
                        <c:v>608.36199999999985</c:v>
                      </c:pt>
                      <c:pt idx="389">
                        <c:v>609.25199999999973</c:v>
                      </c:pt>
                      <c:pt idx="390">
                        <c:v>610.14100000000008</c:v>
                      </c:pt>
                      <c:pt idx="391">
                        <c:v>611.02800000000002</c:v>
                      </c:pt>
                      <c:pt idx="392">
                        <c:v>611.91599999999971</c:v>
                      </c:pt>
                      <c:pt idx="393">
                        <c:v>612.803</c:v>
                      </c:pt>
                      <c:pt idx="394">
                        <c:v>613.69000000000005</c:v>
                      </c:pt>
                      <c:pt idx="395">
                        <c:v>614.58199999999999</c:v>
                      </c:pt>
                      <c:pt idx="396">
                        <c:v>615.476</c:v>
                      </c:pt>
                      <c:pt idx="397">
                        <c:v>616.37699999999973</c:v>
                      </c:pt>
                      <c:pt idx="398">
                        <c:v>617.279</c:v>
                      </c:pt>
                      <c:pt idx="399">
                        <c:v>618.17600000000004</c:v>
                      </c:pt>
                      <c:pt idx="400">
                        <c:v>619.06699999999978</c:v>
                      </c:pt>
                      <c:pt idx="401">
                        <c:v>619.95999999999981</c:v>
                      </c:pt>
                      <c:pt idx="402">
                        <c:v>620.85199999999975</c:v>
                      </c:pt>
                      <c:pt idx="403">
                        <c:v>621.74700000000007</c:v>
                      </c:pt>
                      <c:pt idx="404">
                        <c:v>622.64599999999996</c:v>
                      </c:pt>
                      <c:pt idx="405">
                        <c:v>623.54300000000001</c:v>
                      </c:pt>
                      <c:pt idx="406">
                        <c:v>624.44799999999975</c:v>
                      </c:pt>
                      <c:pt idx="407">
                        <c:v>625.35399999999981</c:v>
                      </c:pt>
                      <c:pt idx="408">
                        <c:v>626.25599999999997</c:v>
                      </c:pt>
                      <c:pt idx="409">
                        <c:v>627.154</c:v>
                      </c:pt>
                      <c:pt idx="410">
                        <c:v>628.05199999999979</c:v>
                      </c:pt>
                      <c:pt idx="411">
                        <c:v>628.9459999999998</c:v>
                      </c:pt>
                      <c:pt idx="412">
                        <c:v>629.84399999999982</c:v>
                      </c:pt>
                      <c:pt idx="413">
                        <c:v>630.73900000000003</c:v>
                      </c:pt>
                      <c:pt idx="414">
                        <c:v>631.63300000000004</c:v>
                      </c:pt>
                      <c:pt idx="415">
                        <c:v>632.51800000000003</c:v>
                      </c:pt>
                      <c:pt idx="416">
                        <c:v>633.40599999999972</c:v>
                      </c:pt>
                      <c:pt idx="417">
                        <c:v>634.29100000000005</c:v>
                      </c:pt>
                      <c:pt idx="418">
                        <c:v>635.17700000000002</c:v>
                      </c:pt>
                      <c:pt idx="419">
                        <c:v>636.06199999999978</c:v>
                      </c:pt>
                      <c:pt idx="420">
                        <c:v>636.94699999999978</c:v>
                      </c:pt>
                      <c:pt idx="421">
                        <c:v>637.83400000000006</c:v>
                      </c:pt>
                      <c:pt idx="422">
                        <c:v>638.721</c:v>
                      </c:pt>
                      <c:pt idx="423">
                        <c:v>639.6</c:v>
                      </c:pt>
                      <c:pt idx="424">
                        <c:v>640.48</c:v>
                      </c:pt>
                      <c:pt idx="425">
                        <c:v>641.35999999999979</c:v>
                      </c:pt>
                      <c:pt idx="426">
                        <c:v>642.24099999999999</c:v>
                      </c:pt>
                      <c:pt idx="427">
                        <c:v>643.12400000000002</c:v>
                      </c:pt>
                      <c:pt idx="428">
                        <c:v>644.00700000000006</c:v>
                      </c:pt>
                      <c:pt idx="429">
                        <c:v>644.88799999999969</c:v>
                      </c:pt>
                      <c:pt idx="430">
                        <c:v>645.77300000000002</c:v>
                      </c:pt>
                      <c:pt idx="431">
                        <c:v>646.65</c:v>
                      </c:pt>
                      <c:pt idx="432">
                        <c:v>647.52600000000007</c:v>
                      </c:pt>
                      <c:pt idx="433">
                        <c:v>648.404</c:v>
                      </c:pt>
                      <c:pt idx="434">
                        <c:v>649.28500000000008</c:v>
                      </c:pt>
                      <c:pt idx="435">
                        <c:v>650.16499999999996</c:v>
                      </c:pt>
                      <c:pt idx="436">
                        <c:v>651.04599999999982</c:v>
                      </c:pt>
                      <c:pt idx="437">
                        <c:v>651.93000000000006</c:v>
                      </c:pt>
                      <c:pt idx="438">
                        <c:v>652.81299999999976</c:v>
                      </c:pt>
                      <c:pt idx="439">
                        <c:v>653.69200000000001</c:v>
                      </c:pt>
                      <c:pt idx="440">
                        <c:v>654.56899999999996</c:v>
                      </c:pt>
                      <c:pt idx="441">
                        <c:v>655.44699999999978</c:v>
                      </c:pt>
                      <c:pt idx="442">
                        <c:v>656.32799999999975</c:v>
                      </c:pt>
                      <c:pt idx="443">
                        <c:v>657.20699999999999</c:v>
                      </c:pt>
                      <c:pt idx="444">
                        <c:v>658.08900000000006</c:v>
                      </c:pt>
                      <c:pt idx="445">
                        <c:v>658.97299999999996</c:v>
                      </c:pt>
                      <c:pt idx="446">
                        <c:v>659.85399999999981</c:v>
                      </c:pt>
                      <c:pt idx="447">
                        <c:v>660.73099999999999</c:v>
                      </c:pt>
                      <c:pt idx="448">
                        <c:v>661.61300000000006</c:v>
                      </c:pt>
                      <c:pt idx="449">
                        <c:v>662.49700000000007</c:v>
                      </c:pt>
                      <c:pt idx="450">
                        <c:v>663.38</c:v>
                      </c:pt>
                      <c:pt idx="451">
                        <c:v>664.26199999999972</c:v>
                      </c:pt>
                      <c:pt idx="452">
                        <c:v>665.14599999999996</c:v>
                      </c:pt>
                      <c:pt idx="453">
                        <c:v>666.02800000000002</c:v>
                      </c:pt>
                      <c:pt idx="454">
                        <c:v>666.9069999999997</c:v>
                      </c:pt>
                      <c:pt idx="455">
                        <c:v>667.78800000000001</c:v>
                      </c:pt>
                      <c:pt idx="456">
                        <c:v>668.67000000000007</c:v>
                      </c:pt>
                      <c:pt idx="457">
                        <c:v>669.55199999999979</c:v>
                      </c:pt>
                      <c:pt idx="458">
                        <c:v>670.43199999999979</c:v>
                      </c:pt>
                      <c:pt idx="459">
                        <c:v>671.31400000000008</c:v>
                      </c:pt>
                      <c:pt idx="460">
                        <c:v>672.19799999999998</c:v>
                      </c:pt>
                      <c:pt idx="461">
                        <c:v>673.07600000000002</c:v>
                      </c:pt>
                      <c:pt idx="462">
                        <c:v>673.95299999999975</c:v>
                      </c:pt>
                      <c:pt idx="463">
                        <c:v>674.82699999999977</c:v>
                      </c:pt>
                      <c:pt idx="464">
                        <c:v>675.69900000000007</c:v>
                      </c:pt>
                      <c:pt idx="465">
                        <c:v>676.56699999999978</c:v>
                      </c:pt>
                      <c:pt idx="466">
                        <c:v>677.43599999999969</c:v>
                      </c:pt>
                      <c:pt idx="467">
                        <c:v>678.30899999999997</c:v>
                      </c:pt>
                      <c:pt idx="468">
                        <c:v>679.18200000000002</c:v>
                      </c:pt>
                      <c:pt idx="469">
                        <c:v>680.05799999999977</c:v>
                      </c:pt>
                      <c:pt idx="470">
                        <c:v>680.93499999999972</c:v>
                      </c:pt>
                      <c:pt idx="471">
                        <c:v>681.81099999999969</c:v>
                      </c:pt>
                      <c:pt idx="472">
                        <c:v>682.68499999999995</c:v>
                      </c:pt>
                      <c:pt idx="473">
                        <c:v>683.55999999999983</c:v>
                      </c:pt>
                      <c:pt idx="474">
                        <c:v>684.43499999999972</c:v>
                      </c:pt>
                      <c:pt idx="475">
                        <c:v>685.30899999999997</c:v>
                      </c:pt>
                      <c:pt idx="476">
                        <c:v>686.18200000000002</c:v>
                      </c:pt>
                      <c:pt idx="477">
                        <c:v>687.05399999999997</c:v>
                      </c:pt>
                      <c:pt idx="478">
                        <c:v>687.928</c:v>
                      </c:pt>
                      <c:pt idx="479">
                        <c:v>688.8</c:v>
                      </c:pt>
                      <c:pt idx="480">
                        <c:v>689.67899999999997</c:v>
                      </c:pt>
                      <c:pt idx="481">
                        <c:v>690.55699999999979</c:v>
                      </c:pt>
                      <c:pt idx="482">
                        <c:v>691.43199999999979</c:v>
                      </c:pt>
                      <c:pt idx="483">
                        <c:v>692.30599999999981</c:v>
                      </c:pt>
                      <c:pt idx="484">
                        <c:v>693.17700000000002</c:v>
                      </c:pt>
                      <c:pt idx="485">
                        <c:v>694.053</c:v>
                      </c:pt>
                      <c:pt idx="486">
                        <c:v>694.92699999999979</c:v>
                      </c:pt>
                      <c:pt idx="487">
                        <c:v>695.80199999999979</c:v>
                      </c:pt>
                      <c:pt idx="488">
                        <c:v>696.67899999999997</c:v>
                      </c:pt>
                      <c:pt idx="489">
                        <c:v>697.55799999999977</c:v>
                      </c:pt>
                      <c:pt idx="490">
                        <c:v>698.43399999999997</c:v>
                      </c:pt>
                      <c:pt idx="491">
                        <c:v>699.30799999999977</c:v>
                      </c:pt>
                      <c:pt idx="492">
                        <c:v>700.17899999999997</c:v>
                      </c:pt>
                      <c:pt idx="493">
                        <c:v>701.04899999999998</c:v>
                      </c:pt>
                      <c:pt idx="494">
                        <c:v>701.91899999999998</c:v>
                      </c:pt>
                      <c:pt idx="495">
                        <c:v>702.79300000000001</c:v>
                      </c:pt>
                      <c:pt idx="496">
                        <c:v>703.66100000000006</c:v>
                      </c:pt>
                      <c:pt idx="497">
                        <c:v>704.53500000000008</c:v>
                      </c:pt>
                      <c:pt idx="498">
                        <c:v>705.41000000000008</c:v>
                      </c:pt>
                      <c:pt idx="499">
                        <c:v>706.29</c:v>
                      </c:pt>
                      <c:pt idx="500">
                        <c:v>707.16599999999971</c:v>
                      </c:pt>
                      <c:pt idx="501">
                        <c:v>708.04099999999971</c:v>
                      </c:pt>
                      <c:pt idx="502">
                        <c:v>708.92099999999982</c:v>
                      </c:pt>
                      <c:pt idx="503">
                        <c:v>709.79700000000003</c:v>
                      </c:pt>
                      <c:pt idx="504">
                        <c:v>710.67200000000003</c:v>
                      </c:pt>
                      <c:pt idx="505">
                        <c:v>711.54599999999982</c:v>
                      </c:pt>
                      <c:pt idx="506">
                        <c:v>712.4259999999997</c:v>
                      </c:pt>
                      <c:pt idx="507">
                        <c:v>713.30799999999977</c:v>
                      </c:pt>
                      <c:pt idx="508">
                        <c:v>714.19299999999998</c:v>
                      </c:pt>
                      <c:pt idx="509">
                        <c:v>715.07100000000003</c:v>
                      </c:pt>
                      <c:pt idx="510">
                        <c:v>715.94499999999971</c:v>
                      </c:pt>
                      <c:pt idx="511">
                        <c:v>716.8209999999998</c:v>
                      </c:pt>
                      <c:pt idx="512">
                        <c:v>717.70299999999997</c:v>
                      </c:pt>
                      <c:pt idx="513">
                        <c:v>718.58699999999999</c:v>
                      </c:pt>
                      <c:pt idx="514">
                        <c:v>719.46800000000007</c:v>
                      </c:pt>
                      <c:pt idx="515">
                        <c:v>720.34899999999971</c:v>
                      </c:pt>
                      <c:pt idx="516">
                        <c:v>721.23</c:v>
                      </c:pt>
                      <c:pt idx="517">
                        <c:v>722.11400000000003</c:v>
                      </c:pt>
                      <c:pt idx="518">
                        <c:v>722.99599999999998</c:v>
                      </c:pt>
                      <c:pt idx="519">
                        <c:v>723.87900000000002</c:v>
                      </c:pt>
                      <c:pt idx="520">
                        <c:v>724.76800000000003</c:v>
                      </c:pt>
                      <c:pt idx="521">
                        <c:v>725.65499999999997</c:v>
                      </c:pt>
                      <c:pt idx="522">
                        <c:v>726.53899999999999</c:v>
                      </c:pt>
                      <c:pt idx="523">
                        <c:v>727.42000000000007</c:v>
                      </c:pt>
                      <c:pt idx="524">
                        <c:v>728.30199999999979</c:v>
                      </c:pt>
                      <c:pt idx="525">
                        <c:v>729.18700000000001</c:v>
                      </c:pt>
                      <c:pt idx="526">
                        <c:v>730.07799999999997</c:v>
                      </c:pt>
                      <c:pt idx="527">
                        <c:v>730.971</c:v>
                      </c:pt>
                      <c:pt idx="528">
                        <c:v>731.8689999999998</c:v>
                      </c:pt>
                      <c:pt idx="529">
                        <c:v>732.76600000000008</c:v>
                      </c:pt>
                      <c:pt idx="530">
                        <c:v>733.66300000000001</c:v>
                      </c:pt>
                      <c:pt idx="531">
                        <c:v>734.55899999999997</c:v>
                      </c:pt>
                      <c:pt idx="532">
                        <c:v>735.44900000000007</c:v>
                      </c:pt>
                      <c:pt idx="533">
                        <c:v>736.33799999999974</c:v>
                      </c:pt>
                      <c:pt idx="534">
                        <c:v>737.23500000000001</c:v>
                      </c:pt>
                      <c:pt idx="535">
                        <c:v>738.13300000000004</c:v>
                      </c:pt>
                      <c:pt idx="536">
                        <c:v>739.02699999999982</c:v>
                      </c:pt>
                      <c:pt idx="537">
                        <c:v>739.91499999999996</c:v>
                      </c:pt>
                      <c:pt idx="538">
                        <c:v>740.79899999999998</c:v>
                      </c:pt>
                      <c:pt idx="539">
                        <c:v>741.68000000000006</c:v>
                      </c:pt>
                      <c:pt idx="540">
                        <c:v>742.55899999999997</c:v>
                      </c:pt>
                      <c:pt idx="541">
                        <c:v>743.4409999999998</c:v>
                      </c:pt>
                      <c:pt idx="542">
                        <c:v>744.32199999999978</c:v>
                      </c:pt>
                      <c:pt idx="543">
                        <c:v>745.20699999999999</c:v>
                      </c:pt>
                      <c:pt idx="544">
                        <c:v>746.09799999999996</c:v>
                      </c:pt>
                      <c:pt idx="545">
                        <c:v>746.99</c:v>
                      </c:pt>
                      <c:pt idx="546">
                        <c:v>747.88799999999969</c:v>
                      </c:pt>
                      <c:pt idx="547">
                        <c:v>748.78200000000004</c:v>
                      </c:pt>
                      <c:pt idx="548">
                        <c:v>749.67499999999995</c:v>
                      </c:pt>
                      <c:pt idx="549">
                        <c:v>750.56400000000008</c:v>
                      </c:pt>
                      <c:pt idx="550">
                        <c:v>751.45599999999979</c:v>
                      </c:pt>
                      <c:pt idx="551">
                        <c:v>752.35099999999977</c:v>
                      </c:pt>
                      <c:pt idx="552">
                        <c:v>753.245</c:v>
                      </c:pt>
                      <c:pt idx="553">
                        <c:v>754.14</c:v>
                      </c:pt>
                      <c:pt idx="554">
                        <c:v>755.04099999999971</c:v>
                      </c:pt>
                      <c:pt idx="555">
                        <c:v>755.9459999999998</c:v>
                      </c:pt>
                      <c:pt idx="556">
                        <c:v>756.84699999999975</c:v>
                      </c:pt>
                      <c:pt idx="557">
                        <c:v>757.74800000000005</c:v>
                      </c:pt>
                      <c:pt idx="558">
                        <c:v>758.65499999999997</c:v>
                      </c:pt>
                      <c:pt idx="559">
                        <c:v>759.56199999999978</c:v>
                      </c:pt>
                      <c:pt idx="560">
                        <c:v>760.46699999999976</c:v>
                      </c:pt>
                      <c:pt idx="561">
                        <c:v>761.375</c:v>
                      </c:pt>
                      <c:pt idx="562">
                        <c:v>762.28399999999999</c:v>
                      </c:pt>
                      <c:pt idx="563">
                        <c:v>763.19</c:v>
                      </c:pt>
                      <c:pt idx="564">
                        <c:v>764.09400000000005</c:v>
                      </c:pt>
                      <c:pt idx="565">
                        <c:v>764.99700000000007</c:v>
                      </c:pt>
                      <c:pt idx="566">
                        <c:v>765.899</c:v>
                      </c:pt>
                      <c:pt idx="567">
                        <c:v>766.798</c:v>
                      </c:pt>
                      <c:pt idx="568">
                        <c:v>767.702</c:v>
                      </c:pt>
                      <c:pt idx="569">
                        <c:v>768.60699999999997</c:v>
                      </c:pt>
                      <c:pt idx="570">
                        <c:v>769.51499999999999</c:v>
                      </c:pt>
                      <c:pt idx="571">
                        <c:v>770.43000000000006</c:v>
                      </c:pt>
                      <c:pt idx="572">
                        <c:v>771.35499999999979</c:v>
                      </c:pt>
                      <c:pt idx="573">
                        <c:v>772.27499999999998</c:v>
                      </c:pt>
                      <c:pt idx="574">
                        <c:v>773.19200000000001</c:v>
                      </c:pt>
                      <c:pt idx="575">
                        <c:v>774.10400000000004</c:v>
                      </c:pt>
                      <c:pt idx="576">
                        <c:v>775.01800000000003</c:v>
                      </c:pt>
                      <c:pt idx="577">
                        <c:v>775.92099999999982</c:v>
                      </c:pt>
                      <c:pt idx="578">
                        <c:v>776.82199999999978</c:v>
                      </c:pt>
                      <c:pt idx="579">
                        <c:v>777.72699999999998</c:v>
                      </c:pt>
                      <c:pt idx="580">
                        <c:v>778.63400000000001</c:v>
                      </c:pt>
                      <c:pt idx="581">
                        <c:v>779.54</c:v>
                      </c:pt>
                      <c:pt idx="582">
                        <c:v>780.44499999999971</c:v>
                      </c:pt>
                      <c:pt idx="583">
                        <c:v>781.35300000000007</c:v>
                      </c:pt>
                      <c:pt idx="584">
                        <c:v>782.27</c:v>
                      </c:pt>
                      <c:pt idx="585">
                        <c:v>783.19</c:v>
                      </c:pt>
                      <c:pt idx="586">
                        <c:v>784.10300000000007</c:v>
                      </c:pt>
                      <c:pt idx="587">
                        <c:v>785.00699999999972</c:v>
                      </c:pt>
                      <c:pt idx="588">
                        <c:v>785.90699999999981</c:v>
                      </c:pt>
                      <c:pt idx="589">
                        <c:v>786.80499999999972</c:v>
                      </c:pt>
                      <c:pt idx="590">
                        <c:v>787.70799999999997</c:v>
                      </c:pt>
                      <c:pt idx="591">
                        <c:v>788.62</c:v>
                      </c:pt>
                      <c:pt idx="592">
                        <c:v>789.53099999999972</c:v>
                      </c:pt>
                      <c:pt idx="593">
                        <c:v>790.43999999999983</c:v>
                      </c:pt>
                      <c:pt idx="594">
                        <c:v>791.3499999999998</c:v>
                      </c:pt>
                      <c:pt idx="595">
                        <c:v>792.25800000000004</c:v>
                      </c:pt>
                      <c:pt idx="596">
                        <c:v>793.16599999999983</c:v>
                      </c:pt>
                      <c:pt idx="597">
                        <c:v>794.07600000000002</c:v>
                      </c:pt>
                      <c:pt idx="598">
                        <c:v>794.98599999999999</c:v>
                      </c:pt>
                      <c:pt idx="599">
                        <c:v>795.89800000000002</c:v>
                      </c:pt>
                      <c:pt idx="600">
                        <c:v>796.81399999999996</c:v>
                      </c:pt>
                      <c:pt idx="601">
                        <c:v>797.72500000000002</c:v>
                      </c:pt>
                      <c:pt idx="602">
                        <c:v>798.64199999999983</c:v>
                      </c:pt>
                      <c:pt idx="603">
                        <c:v>799.553</c:v>
                      </c:pt>
                      <c:pt idx="604">
                        <c:v>800.45899999999972</c:v>
                      </c:pt>
                      <c:pt idx="605">
                        <c:v>801.36199999999974</c:v>
                      </c:pt>
                      <c:pt idx="606">
                        <c:v>802.27</c:v>
                      </c:pt>
                      <c:pt idx="607">
                        <c:v>803.18200000000002</c:v>
                      </c:pt>
                      <c:pt idx="608">
                        <c:v>804.10400000000004</c:v>
                      </c:pt>
                      <c:pt idx="609">
                        <c:v>805.04399999999998</c:v>
                      </c:pt>
                      <c:pt idx="610">
                        <c:v>805.98299999999972</c:v>
                      </c:pt>
                      <c:pt idx="611">
                        <c:v>806.91899999999998</c:v>
                      </c:pt>
                      <c:pt idx="612">
                        <c:v>807.85699999999974</c:v>
                      </c:pt>
                      <c:pt idx="613">
                        <c:v>808.78899999999999</c:v>
                      </c:pt>
                      <c:pt idx="614">
                        <c:v>809.71199999999999</c:v>
                      </c:pt>
                      <c:pt idx="615">
                        <c:v>810.63199999999972</c:v>
                      </c:pt>
                      <c:pt idx="616">
                        <c:v>811.55099999999982</c:v>
                      </c:pt>
                      <c:pt idx="617">
                        <c:v>812.46899999999982</c:v>
                      </c:pt>
                      <c:pt idx="618">
                        <c:v>813.38599999999997</c:v>
                      </c:pt>
                      <c:pt idx="619">
                        <c:v>814.30399999999997</c:v>
                      </c:pt>
                      <c:pt idx="620">
                        <c:v>815.23099999999999</c:v>
                      </c:pt>
                      <c:pt idx="621">
                        <c:v>816.16199999999981</c:v>
                      </c:pt>
                      <c:pt idx="622">
                        <c:v>817.09799999999996</c:v>
                      </c:pt>
                      <c:pt idx="623">
                        <c:v>818.03300000000002</c:v>
                      </c:pt>
                      <c:pt idx="624">
                        <c:v>818.96899999999982</c:v>
                      </c:pt>
                      <c:pt idx="625">
                        <c:v>819.90499999999997</c:v>
                      </c:pt>
                      <c:pt idx="626">
                        <c:v>820.84199999999976</c:v>
                      </c:pt>
                      <c:pt idx="627">
                        <c:v>821.78200000000004</c:v>
                      </c:pt>
                      <c:pt idx="628">
                        <c:v>822.72400000000005</c:v>
                      </c:pt>
                      <c:pt idx="629">
                        <c:v>823.66599999999983</c:v>
                      </c:pt>
                      <c:pt idx="630">
                        <c:v>824.60599999999999</c:v>
                      </c:pt>
                      <c:pt idx="631">
                        <c:v>825.54599999999982</c:v>
                      </c:pt>
                      <c:pt idx="632">
                        <c:v>826.49</c:v>
                      </c:pt>
                      <c:pt idx="633">
                        <c:v>827.43599999999981</c:v>
                      </c:pt>
                      <c:pt idx="634">
                        <c:v>828.38400000000001</c:v>
                      </c:pt>
                      <c:pt idx="635">
                        <c:v>829.33599999999979</c:v>
                      </c:pt>
                      <c:pt idx="636">
                        <c:v>830.28800000000001</c:v>
                      </c:pt>
                      <c:pt idx="637">
                        <c:v>831.23599999999999</c:v>
                      </c:pt>
                      <c:pt idx="638">
                        <c:v>832.18600000000004</c:v>
                      </c:pt>
                      <c:pt idx="639">
                        <c:v>833.13800000000003</c:v>
                      </c:pt>
                      <c:pt idx="640">
                        <c:v>834.09299999999996</c:v>
                      </c:pt>
                      <c:pt idx="641">
                        <c:v>835.04599999999982</c:v>
                      </c:pt>
                      <c:pt idx="642">
                        <c:v>835.99699999999996</c:v>
                      </c:pt>
                      <c:pt idx="643">
                        <c:v>836.95099999999979</c:v>
                      </c:pt>
                      <c:pt idx="644">
                        <c:v>837.90699999999981</c:v>
                      </c:pt>
                      <c:pt idx="645">
                        <c:v>838.86199999999974</c:v>
                      </c:pt>
                      <c:pt idx="646">
                        <c:v>839.81699999999978</c:v>
                      </c:pt>
                      <c:pt idx="647">
                        <c:v>840.774</c:v>
                      </c:pt>
                      <c:pt idx="648">
                        <c:v>841.73</c:v>
                      </c:pt>
                      <c:pt idx="649">
                        <c:v>842.68899999999996</c:v>
                      </c:pt>
                      <c:pt idx="650">
                        <c:v>843.64800000000002</c:v>
                      </c:pt>
                      <c:pt idx="651">
                        <c:v>844.60900000000004</c:v>
                      </c:pt>
                      <c:pt idx="652">
                        <c:v>845.57299999999998</c:v>
                      </c:pt>
                      <c:pt idx="653">
                        <c:v>846.54</c:v>
                      </c:pt>
                      <c:pt idx="654">
                        <c:v>847.51199999999972</c:v>
                      </c:pt>
                      <c:pt idx="655">
                        <c:v>848.48199999999997</c:v>
                      </c:pt>
                      <c:pt idx="656">
                        <c:v>849.44999999999982</c:v>
                      </c:pt>
                      <c:pt idx="657">
                        <c:v>850.42</c:v>
                      </c:pt>
                      <c:pt idx="658">
                        <c:v>851.39099999999996</c:v>
                      </c:pt>
                      <c:pt idx="659">
                        <c:v>852.36300000000006</c:v>
                      </c:pt>
                      <c:pt idx="660">
                        <c:v>853.33199999999977</c:v>
                      </c:pt>
                      <c:pt idx="661">
                        <c:v>854.303</c:v>
                      </c:pt>
                      <c:pt idx="662">
                        <c:v>855.26499999999999</c:v>
                      </c:pt>
                      <c:pt idx="663">
                        <c:v>856.21900000000005</c:v>
                      </c:pt>
                      <c:pt idx="664">
                        <c:v>857.178</c:v>
                      </c:pt>
                      <c:pt idx="665">
                        <c:v>858.14300000000003</c:v>
                      </c:pt>
                      <c:pt idx="666">
                        <c:v>859.11099999999999</c:v>
                      </c:pt>
                      <c:pt idx="667">
                        <c:v>860.07799999999997</c:v>
                      </c:pt>
                      <c:pt idx="668">
                        <c:v>861.0469999999998</c:v>
                      </c:pt>
                      <c:pt idx="669">
                        <c:v>862.02</c:v>
                      </c:pt>
                      <c:pt idx="670">
                        <c:v>862.99099999999999</c:v>
                      </c:pt>
                      <c:pt idx="671">
                        <c:v>863.95999999999981</c:v>
                      </c:pt>
                      <c:pt idx="672">
                        <c:v>864.928</c:v>
                      </c:pt>
                      <c:pt idx="673">
                        <c:v>865.89699999999982</c:v>
                      </c:pt>
                      <c:pt idx="674">
                        <c:v>866.8689999999998</c:v>
                      </c:pt>
                      <c:pt idx="675">
                        <c:v>867.8449999999998</c:v>
                      </c:pt>
                      <c:pt idx="676">
                        <c:v>868.81299999999976</c:v>
                      </c:pt>
                      <c:pt idx="677">
                        <c:v>869.78300000000002</c:v>
                      </c:pt>
                      <c:pt idx="678">
                        <c:v>870.755</c:v>
                      </c:pt>
                      <c:pt idx="679">
                        <c:v>871.72799999999972</c:v>
                      </c:pt>
                      <c:pt idx="680">
                        <c:v>872.7</c:v>
                      </c:pt>
                      <c:pt idx="681">
                        <c:v>873.67499999999995</c:v>
                      </c:pt>
                      <c:pt idx="682">
                        <c:v>874.65099999999973</c:v>
                      </c:pt>
                      <c:pt idx="683">
                        <c:v>875.63099999999997</c:v>
                      </c:pt>
                      <c:pt idx="684">
                        <c:v>876.61300000000006</c:v>
                      </c:pt>
                      <c:pt idx="685">
                        <c:v>877.59699999999998</c:v>
                      </c:pt>
                      <c:pt idx="686">
                        <c:v>878.58299999999997</c:v>
                      </c:pt>
                      <c:pt idx="687">
                        <c:v>879.56099999999981</c:v>
                      </c:pt>
                      <c:pt idx="688">
                        <c:v>880.53599999999972</c:v>
                      </c:pt>
                      <c:pt idx="689">
                        <c:v>881.51099999999997</c:v>
                      </c:pt>
                      <c:pt idx="690">
                        <c:v>882.49099999999999</c:v>
                      </c:pt>
                      <c:pt idx="691">
                        <c:v>883.47299999999996</c:v>
                      </c:pt>
                      <c:pt idx="692">
                        <c:v>884.45599999999979</c:v>
                      </c:pt>
                      <c:pt idx="693">
                        <c:v>885.43999999999983</c:v>
                      </c:pt>
                      <c:pt idx="694">
                        <c:v>886.423</c:v>
                      </c:pt>
                      <c:pt idx="695">
                        <c:v>887.41199999999981</c:v>
                      </c:pt>
                      <c:pt idx="696">
                        <c:v>888.399</c:v>
                      </c:pt>
                      <c:pt idx="697">
                        <c:v>889.38499999999999</c:v>
                      </c:pt>
                      <c:pt idx="698">
                        <c:v>890.36599999999976</c:v>
                      </c:pt>
                      <c:pt idx="699">
                        <c:v>891.3499999999998</c:v>
                      </c:pt>
                      <c:pt idx="700">
                        <c:v>892.32899999999972</c:v>
                      </c:pt>
                      <c:pt idx="701">
                        <c:v>893.303</c:v>
                      </c:pt>
                      <c:pt idx="702">
                        <c:v>894.27200000000005</c:v>
                      </c:pt>
                      <c:pt idx="703">
                        <c:v>895.23699999999997</c:v>
                      </c:pt>
                      <c:pt idx="704">
                        <c:v>896.20699999999999</c:v>
                      </c:pt>
                      <c:pt idx="705">
                        <c:v>897.18</c:v>
                      </c:pt>
                      <c:pt idx="706">
                        <c:v>898.15099999999973</c:v>
                      </c:pt>
                      <c:pt idx="707">
                        <c:v>899.12199999999996</c:v>
                      </c:pt>
                      <c:pt idx="708">
                        <c:v>900.09400000000005</c:v>
                      </c:pt>
                      <c:pt idx="709">
                        <c:v>901.06799999999976</c:v>
                      </c:pt>
                      <c:pt idx="710">
                        <c:v>902.04399999999998</c:v>
                      </c:pt>
                      <c:pt idx="711">
                        <c:v>903.01699999999983</c:v>
                      </c:pt>
                      <c:pt idx="712">
                        <c:v>903.98800000000006</c:v>
                      </c:pt>
                      <c:pt idx="713">
                        <c:v>904.95399999999972</c:v>
                      </c:pt>
                      <c:pt idx="714">
                        <c:v>905.92099999999982</c:v>
                      </c:pt>
                      <c:pt idx="715">
                        <c:v>906.88499999999999</c:v>
                      </c:pt>
                      <c:pt idx="716">
                        <c:v>907.8529999999995</c:v>
                      </c:pt>
                      <c:pt idx="717">
                        <c:v>908.82199999999978</c:v>
                      </c:pt>
                      <c:pt idx="718">
                        <c:v>909.79399999999998</c:v>
                      </c:pt>
                      <c:pt idx="719">
                        <c:v>910.76499999999999</c:v>
                      </c:pt>
                      <c:pt idx="720">
                        <c:v>911.73699999999997</c:v>
                      </c:pt>
                      <c:pt idx="721">
                        <c:v>912.70299999999997</c:v>
                      </c:pt>
                      <c:pt idx="722">
                        <c:v>913.66899999999998</c:v>
                      </c:pt>
                      <c:pt idx="723">
                        <c:v>914.63699999999972</c:v>
                      </c:pt>
                      <c:pt idx="724">
                        <c:v>915.60799999999972</c:v>
                      </c:pt>
                      <c:pt idx="725">
                        <c:v>916.58</c:v>
                      </c:pt>
                      <c:pt idx="726">
                        <c:v>917.55</c:v>
                      </c:pt>
                      <c:pt idx="727">
                        <c:v>918.51900000000001</c:v>
                      </c:pt>
                      <c:pt idx="728">
                        <c:v>919.48299999999972</c:v>
                      </c:pt>
                      <c:pt idx="729">
                        <c:v>920.44299999999976</c:v>
                      </c:pt>
                      <c:pt idx="730">
                        <c:v>921.40300000000002</c:v>
                      </c:pt>
                      <c:pt idx="731">
                        <c:v>922.36099999999976</c:v>
                      </c:pt>
                      <c:pt idx="732">
                        <c:v>923.31999999999982</c:v>
                      </c:pt>
                      <c:pt idx="733">
                        <c:v>924.279</c:v>
                      </c:pt>
                      <c:pt idx="734">
                        <c:v>925.23500000000001</c:v>
                      </c:pt>
                      <c:pt idx="735">
                        <c:v>926.19600000000003</c:v>
                      </c:pt>
                      <c:pt idx="736">
                        <c:v>927.16</c:v>
                      </c:pt>
                      <c:pt idx="737">
                        <c:v>928.12</c:v>
                      </c:pt>
                      <c:pt idx="738">
                        <c:v>929.07899999999995</c:v>
                      </c:pt>
                      <c:pt idx="739">
                        <c:v>930.04</c:v>
                      </c:pt>
                      <c:pt idx="740">
                        <c:v>931.00699999999972</c:v>
                      </c:pt>
                      <c:pt idx="741">
                        <c:v>931.97299999999996</c:v>
                      </c:pt>
                      <c:pt idx="742">
                        <c:v>932.94199999999978</c:v>
                      </c:pt>
                      <c:pt idx="743">
                        <c:v>933.91</c:v>
                      </c:pt>
                      <c:pt idx="744">
                        <c:v>934.87400000000002</c:v>
                      </c:pt>
                      <c:pt idx="745">
                        <c:v>935.83399999999972</c:v>
                      </c:pt>
                      <c:pt idx="746">
                        <c:v>936.79700000000003</c:v>
                      </c:pt>
                      <c:pt idx="747">
                        <c:v>937.76099999999997</c:v>
                      </c:pt>
                      <c:pt idx="748">
                        <c:v>938.71699999999998</c:v>
                      </c:pt>
                      <c:pt idx="749">
                        <c:v>939.65099999999973</c:v>
                      </c:pt>
                      <c:pt idx="750">
                        <c:v>940.56799999999976</c:v>
                      </c:pt>
                      <c:pt idx="751">
                        <c:v>941.47699999999998</c:v>
                      </c:pt>
                      <c:pt idx="752">
                        <c:v>942.38699999999972</c:v>
                      </c:pt>
                      <c:pt idx="753">
                        <c:v>943.3</c:v>
                      </c:pt>
                      <c:pt idx="754">
                        <c:v>944.21199999999999</c:v>
                      </c:pt>
                      <c:pt idx="755">
                        <c:v>945.12400000000002</c:v>
                      </c:pt>
                      <c:pt idx="756">
                        <c:v>946.03099999999972</c:v>
                      </c:pt>
                      <c:pt idx="757">
                        <c:v>946.93299999999977</c:v>
                      </c:pt>
                      <c:pt idx="758">
                        <c:v>947.83699999999976</c:v>
                      </c:pt>
                      <c:pt idx="759">
                        <c:v>948.74099999999999</c:v>
                      </c:pt>
                      <c:pt idx="760">
                        <c:v>949.64599999999996</c:v>
                      </c:pt>
                      <c:pt idx="761">
                        <c:v>950.553</c:v>
                      </c:pt>
                      <c:pt idx="762">
                        <c:v>951.46099999999979</c:v>
                      </c:pt>
                      <c:pt idx="763">
                        <c:v>952.37199999999996</c:v>
                      </c:pt>
                      <c:pt idx="764">
                        <c:v>953.27700000000004</c:v>
                      </c:pt>
                      <c:pt idx="765">
                        <c:v>954.17700000000002</c:v>
                      </c:pt>
                      <c:pt idx="766">
                        <c:v>955.077</c:v>
                      </c:pt>
                      <c:pt idx="767">
                        <c:v>955.97900000000004</c:v>
                      </c:pt>
                      <c:pt idx="768">
                        <c:v>956.87800000000004</c:v>
                      </c:pt>
                      <c:pt idx="769">
                        <c:v>957.78</c:v>
                      </c:pt>
                      <c:pt idx="770">
                        <c:v>958.68700000000001</c:v>
                      </c:pt>
                      <c:pt idx="771">
                        <c:v>959.6</c:v>
                      </c:pt>
                      <c:pt idx="772">
                        <c:v>960.51</c:v>
                      </c:pt>
                      <c:pt idx="773">
                        <c:v>961.4169999999998</c:v>
                      </c:pt>
                      <c:pt idx="774">
                        <c:v>962.32499999999982</c:v>
                      </c:pt>
                      <c:pt idx="775">
                        <c:v>963.226</c:v>
                      </c:pt>
                      <c:pt idx="776">
                        <c:v>964.12699999999973</c:v>
                      </c:pt>
                      <c:pt idx="777">
                        <c:v>965.03300000000002</c:v>
                      </c:pt>
                      <c:pt idx="778">
                        <c:v>965.93599999999981</c:v>
                      </c:pt>
                      <c:pt idx="779">
                        <c:v>966.8449999999998</c:v>
                      </c:pt>
                      <c:pt idx="780">
                        <c:v>967.75300000000004</c:v>
                      </c:pt>
                      <c:pt idx="781">
                        <c:v>968.66099999999972</c:v>
                      </c:pt>
                      <c:pt idx="782">
                        <c:v>969.56499999999983</c:v>
                      </c:pt>
                      <c:pt idx="783">
                        <c:v>970.46400000000006</c:v>
                      </c:pt>
                      <c:pt idx="784">
                        <c:v>971.36099999999976</c:v>
                      </c:pt>
                      <c:pt idx="785">
                        <c:v>972.26400000000001</c:v>
                      </c:pt>
                      <c:pt idx="786">
                        <c:v>973.16300000000001</c:v>
                      </c:pt>
                      <c:pt idx="787">
                        <c:v>974.06099999999981</c:v>
                      </c:pt>
                      <c:pt idx="788">
                        <c:v>974.96199999999976</c:v>
                      </c:pt>
                      <c:pt idx="789">
                        <c:v>975.8689999999998</c:v>
                      </c:pt>
                      <c:pt idx="790">
                        <c:v>976.78200000000004</c:v>
                      </c:pt>
                      <c:pt idx="791">
                        <c:v>977.69600000000003</c:v>
                      </c:pt>
                      <c:pt idx="792">
                        <c:v>978.61</c:v>
                      </c:pt>
                      <c:pt idx="793">
                        <c:v>979.524</c:v>
                      </c:pt>
                      <c:pt idx="794">
                        <c:v>980.43299999999977</c:v>
                      </c:pt>
                      <c:pt idx="795">
                        <c:v>981.33699999999976</c:v>
                      </c:pt>
                      <c:pt idx="796">
                        <c:v>982.23699999999997</c:v>
                      </c:pt>
                      <c:pt idx="797">
                        <c:v>983.13400000000001</c:v>
                      </c:pt>
                      <c:pt idx="798">
                        <c:v>984.03399999999999</c:v>
                      </c:pt>
                      <c:pt idx="799">
                        <c:v>984.93799999999976</c:v>
                      </c:pt>
                      <c:pt idx="800">
                        <c:v>985.88300000000004</c:v>
                      </c:pt>
                      <c:pt idx="801">
                        <c:v>986.87300000000005</c:v>
                      </c:pt>
                      <c:pt idx="802">
                        <c:v>987.88300000000004</c:v>
                      </c:pt>
                      <c:pt idx="803">
                        <c:v>988.90199999999982</c:v>
                      </c:pt>
                      <c:pt idx="804">
                        <c:v>989.928</c:v>
                      </c:pt>
                      <c:pt idx="805">
                        <c:v>990.95399999999972</c:v>
                      </c:pt>
                      <c:pt idx="806">
                        <c:v>991.98599999999999</c:v>
                      </c:pt>
                      <c:pt idx="807">
                        <c:v>993.02199999999982</c:v>
                      </c:pt>
                      <c:pt idx="808">
                        <c:v>994.05899999999997</c:v>
                      </c:pt>
                      <c:pt idx="809">
                        <c:v>995.09400000000005</c:v>
                      </c:pt>
                      <c:pt idx="810">
                        <c:v>996.12400000000002</c:v>
                      </c:pt>
                      <c:pt idx="811">
                        <c:v>997.15499999999997</c:v>
                      </c:pt>
                      <c:pt idx="812">
                        <c:v>998.18600000000004</c:v>
                      </c:pt>
                      <c:pt idx="813">
                        <c:v>999.21100000000001</c:v>
                      </c:pt>
                      <c:pt idx="814">
                        <c:v>1000.235</c:v>
                      </c:pt>
                      <c:pt idx="815">
                        <c:v>1001.255</c:v>
                      </c:pt>
                      <c:pt idx="816">
                        <c:v>1002.277</c:v>
                      </c:pt>
                      <c:pt idx="817">
                        <c:v>1003.303</c:v>
                      </c:pt>
                      <c:pt idx="818">
                        <c:v>1004.329</c:v>
                      </c:pt>
                      <c:pt idx="819">
                        <c:v>1005.353</c:v>
                      </c:pt>
                      <c:pt idx="820">
                        <c:v>1006.374</c:v>
                      </c:pt>
                      <c:pt idx="821">
                        <c:v>1007.389</c:v>
                      </c:pt>
                      <c:pt idx="822">
                        <c:v>1008.4059999999999</c:v>
                      </c:pt>
                      <c:pt idx="823">
                        <c:v>1009.415</c:v>
                      </c:pt>
                      <c:pt idx="824">
                        <c:v>1010.426</c:v>
                      </c:pt>
                      <c:pt idx="825">
                        <c:v>1011.437</c:v>
                      </c:pt>
                      <c:pt idx="826">
                        <c:v>1012.443</c:v>
                      </c:pt>
                      <c:pt idx="827">
                        <c:v>1013.453</c:v>
                      </c:pt>
                      <c:pt idx="828">
                        <c:v>1014.463</c:v>
                      </c:pt>
                      <c:pt idx="829">
                        <c:v>1015.476</c:v>
                      </c:pt>
                      <c:pt idx="830">
                        <c:v>1016.487</c:v>
                      </c:pt>
                      <c:pt idx="831">
                        <c:v>1017.499</c:v>
                      </c:pt>
                      <c:pt idx="832">
                        <c:v>1018.5069999999999</c:v>
                      </c:pt>
                      <c:pt idx="833">
                        <c:v>1019.509</c:v>
                      </c:pt>
                      <c:pt idx="834">
                        <c:v>1020.513</c:v>
                      </c:pt>
                      <c:pt idx="835">
                        <c:v>1021.5170000000001</c:v>
                      </c:pt>
                      <c:pt idx="836">
                        <c:v>1022.523</c:v>
                      </c:pt>
                      <c:pt idx="837">
                        <c:v>1023.527</c:v>
                      </c:pt>
                      <c:pt idx="838">
                        <c:v>1024.539</c:v>
                      </c:pt>
                      <c:pt idx="839">
                        <c:v>1025.55</c:v>
                      </c:pt>
                      <c:pt idx="840">
                        <c:v>1026.5640000000001</c:v>
                      </c:pt>
                      <c:pt idx="841">
                        <c:v>1027.576</c:v>
                      </c:pt>
                      <c:pt idx="842">
                        <c:v>1028.585</c:v>
                      </c:pt>
                      <c:pt idx="843">
                        <c:v>1029.588</c:v>
                      </c:pt>
                      <c:pt idx="844">
                        <c:v>1030.5940000000001</c:v>
                      </c:pt>
                      <c:pt idx="845">
                        <c:v>1031.597</c:v>
                      </c:pt>
                      <c:pt idx="846">
                        <c:v>1032.595</c:v>
                      </c:pt>
                      <c:pt idx="847">
                        <c:v>1033.5909999999999</c:v>
                      </c:pt>
                      <c:pt idx="848">
                        <c:v>1034.5909999999999</c:v>
                      </c:pt>
                      <c:pt idx="849">
                        <c:v>1035.5840000000001</c:v>
                      </c:pt>
                      <c:pt idx="850">
                        <c:v>1036.575</c:v>
                      </c:pt>
                      <c:pt idx="851">
                        <c:v>1037.57</c:v>
                      </c:pt>
                      <c:pt idx="852">
                        <c:v>1038.567</c:v>
                      </c:pt>
                      <c:pt idx="853">
                        <c:v>1039.5450000000001</c:v>
                      </c:pt>
                      <c:pt idx="854">
                        <c:v>1040.5070000000001</c:v>
                      </c:pt>
                      <c:pt idx="855">
                        <c:v>1041.463</c:v>
                      </c:pt>
                      <c:pt idx="856">
                        <c:v>1042.4179999999999</c:v>
                      </c:pt>
                      <c:pt idx="857">
                        <c:v>1043.366</c:v>
                      </c:pt>
                      <c:pt idx="858">
                        <c:v>1044.31</c:v>
                      </c:pt>
                      <c:pt idx="859">
                        <c:v>1045.2529999999999</c:v>
                      </c:pt>
                      <c:pt idx="860">
                        <c:v>1046.1949999999999</c:v>
                      </c:pt>
                      <c:pt idx="861">
                        <c:v>1047.134</c:v>
                      </c:pt>
                      <c:pt idx="862">
                        <c:v>1048.0809999999999</c:v>
                      </c:pt>
                      <c:pt idx="863">
                        <c:v>1049.027</c:v>
                      </c:pt>
                      <c:pt idx="864">
                        <c:v>1049.973</c:v>
                      </c:pt>
                      <c:pt idx="865">
                        <c:v>1050.9190000000001</c:v>
                      </c:pt>
                      <c:pt idx="866">
                        <c:v>1051.8679999999999</c:v>
                      </c:pt>
                      <c:pt idx="867">
                        <c:v>1052.8140000000001</c:v>
                      </c:pt>
                      <c:pt idx="868">
                        <c:v>1053.7619999999999</c:v>
                      </c:pt>
                      <c:pt idx="869">
                        <c:v>1054.713</c:v>
                      </c:pt>
                      <c:pt idx="870">
                        <c:v>1055.6610000000001</c:v>
                      </c:pt>
                      <c:pt idx="871">
                        <c:v>1056.6079999999999</c:v>
                      </c:pt>
                      <c:pt idx="872">
                        <c:v>1057.548</c:v>
                      </c:pt>
                      <c:pt idx="873">
                        <c:v>1058.48</c:v>
                      </c:pt>
                      <c:pt idx="874">
                        <c:v>1059.415</c:v>
                      </c:pt>
                      <c:pt idx="875">
                        <c:v>1060.345</c:v>
                      </c:pt>
                      <c:pt idx="876">
                        <c:v>1061.2719999999999</c:v>
                      </c:pt>
                      <c:pt idx="877">
                        <c:v>1062.1969999999999</c:v>
                      </c:pt>
                      <c:pt idx="878">
                        <c:v>1063.1289999999999</c:v>
                      </c:pt>
                      <c:pt idx="879">
                        <c:v>1064.0650000000001</c:v>
                      </c:pt>
                      <c:pt idx="880">
                        <c:v>1064.998</c:v>
                      </c:pt>
                      <c:pt idx="881">
                        <c:v>1065.925</c:v>
                      </c:pt>
                      <c:pt idx="882">
                        <c:v>1066.8489999999999</c:v>
                      </c:pt>
                      <c:pt idx="883">
                        <c:v>1067.7760000000001</c:v>
                      </c:pt>
                      <c:pt idx="884">
                        <c:v>1068.704</c:v>
                      </c:pt>
                      <c:pt idx="885">
                        <c:v>1069.625</c:v>
                      </c:pt>
                      <c:pt idx="886">
                        <c:v>1070.546</c:v>
                      </c:pt>
                      <c:pt idx="887">
                        <c:v>1071.4659999999999</c:v>
                      </c:pt>
                      <c:pt idx="888">
                        <c:v>1072.386</c:v>
                      </c:pt>
                      <c:pt idx="889">
                        <c:v>1073.3030000000001</c:v>
                      </c:pt>
                      <c:pt idx="890">
                        <c:v>1074.223</c:v>
                      </c:pt>
                      <c:pt idx="891">
                        <c:v>1075.143</c:v>
                      </c:pt>
                      <c:pt idx="892">
                        <c:v>1076.066</c:v>
                      </c:pt>
                      <c:pt idx="893">
                        <c:v>1076.9880000000001</c:v>
                      </c:pt>
                      <c:pt idx="894">
                        <c:v>1077.9090000000001</c:v>
                      </c:pt>
                      <c:pt idx="895">
                        <c:v>1078.8320000000001</c:v>
                      </c:pt>
                      <c:pt idx="896">
                        <c:v>1079.7550000000001</c:v>
                      </c:pt>
                      <c:pt idx="897">
                        <c:v>1080.681</c:v>
                      </c:pt>
                      <c:pt idx="898">
                        <c:v>1081.605</c:v>
                      </c:pt>
                      <c:pt idx="899">
                        <c:v>1082.5229999999999</c:v>
                      </c:pt>
                      <c:pt idx="900">
                        <c:v>1083.442</c:v>
                      </c:pt>
                      <c:pt idx="901">
                        <c:v>1084.3589999999999</c:v>
                      </c:pt>
                      <c:pt idx="902">
                        <c:v>1085.277</c:v>
                      </c:pt>
                      <c:pt idx="903">
                        <c:v>1086.193</c:v>
                      </c:pt>
                      <c:pt idx="904">
                        <c:v>1087.1030000000001</c:v>
                      </c:pt>
                      <c:pt idx="905">
                        <c:v>1088.011</c:v>
                      </c:pt>
                      <c:pt idx="906">
                        <c:v>1088.9159999999999</c:v>
                      </c:pt>
                      <c:pt idx="907">
                        <c:v>1089.8219999999999</c:v>
                      </c:pt>
                      <c:pt idx="908">
                        <c:v>1090.732</c:v>
                      </c:pt>
                      <c:pt idx="909">
                        <c:v>1091.644</c:v>
                      </c:pt>
                      <c:pt idx="910">
                        <c:v>1092.5540000000001</c:v>
                      </c:pt>
                      <c:pt idx="911">
                        <c:v>1093.4659999999999</c:v>
                      </c:pt>
                      <c:pt idx="912">
                        <c:v>1094.384</c:v>
                      </c:pt>
                      <c:pt idx="913">
                        <c:v>1095.298</c:v>
                      </c:pt>
                      <c:pt idx="914">
                        <c:v>1096.2080000000001</c:v>
                      </c:pt>
                      <c:pt idx="915">
                        <c:v>1097.1220000000001</c:v>
                      </c:pt>
                      <c:pt idx="916">
                        <c:v>1098.0329999999999</c:v>
                      </c:pt>
                      <c:pt idx="917">
                        <c:v>1098.939000000000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OAT Husk'!$P$6:$P$923</c15:sqref>
                        </c15:formulaRef>
                      </c:ext>
                    </c:extLst>
                    <c:numCache>
                      <c:formatCode>General</c:formatCode>
                      <c:ptCount val="918"/>
                      <c:pt idx="0">
                        <c:v>1</c:v>
                      </c:pt>
                      <c:pt idx="1">
                        <c:v>0.99995918078384405</c:v>
                      </c:pt>
                      <c:pt idx="2">
                        <c:v>0.99993877117576602</c:v>
                      </c:pt>
                      <c:pt idx="3">
                        <c:v>0.99985840834395801</c:v>
                      </c:pt>
                      <c:pt idx="4">
                        <c:v>0.99981758912780205</c:v>
                      </c:pt>
                      <c:pt idx="5">
                        <c:v>0.99973595069548904</c:v>
                      </c:pt>
                      <c:pt idx="6">
                        <c:v>0.99955353982329098</c:v>
                      </c:pt>
                      <c:pt idx="7">
                        <c:v>0.99945276738340505</c:v>
                      </c:pt>
                      <c:pt idx="8">
                        <c:v>0.99939153855917096</c:v>
                      </c:pt>
                      <c:pt idx="9">
                        <c:v>0.99921040328747801</c:v>
                      </c:pt>
                      <c:pt idx="10">
                        <c:v>0.99908794563900905</c:v>
                      </c:pt>
                      <c:pt idx="11">
                        <c:v>0.99888640075923696</c:v>
                      </c:pt>
                      <c:pt idx="12">
                        <c:v>0.99872439949511704</c:v>
                      </c:pt>
                      <c:pt idx="13">
                        <c:v>0.998621075854222</c:v>
                      </c:pt>
                      <c:pt idx="14">
                        <c:v>0.99837871175829396</c:v>
                      </c:pt>
                      <c:pt idx="15">
                        <c:v>0.99819630088609601</c:v>
                      </c:pt>
                      <c:pt idx="16">
                        <c:v>0.99801516561440196</c:v>
                      </c:pt>
                      <c:pt idx="17">
                        <c:v>0.99783147914170001</c:v>
                      </c:pt>
                      <c:pt idx="18">
                        <c:v>0.99764906826950095</c:v>
                      </c:pt>
                      <c:pt idx="19">
                        <c:v>0.99740670417357402</c:v>
                      </c:pt>
                      <c:pt idx="20">
                        <c:v>0.99712224526098503</c:v>
                      </c:pt>
                      <c:pt idx="21">
                        <c:v>0.99691942478070805</c:v>
                      </c:pt>
                      <c:pt idx="22">
                        <c:v>0.99665537547619798</c:v>
                      </c:pt>
                      <c:pt idx="23">
                        <c:v>0.99643342098834797</c:v>
                      </c:pt>
                      <c:pt idx="24">
                        <c:v>0.99616937168383701</c:v>
                      </c:pt>
                      <c:pt idx="25">
                        <c:v>0.99586577876367499</c:v>
                      </c:pt>
                      <c:pt idx="26">
                        <c:v>0.99556091024300797</c:v>
                      </c:pt>
                      <c:pt idx="27">
                        <c:v>0.99525859292335095</c:v>
                      </c:pt>
                      <c:pt idx="28">
                        <c:v>0.99497413401076196</c:v>
                      </c:pt>
                      <c:pt idx="29">
                        <c:v>0.99465013148252202</c:v>
                      </c:pt>
                      <c:pt idx="30">
                        <c:v>0.99428403413762101</c:v>
                      </c:pt>
                      <c:pt idx="31">
                        <c:v>0.99394089760180804</c:v>
                      </c:pt>
                      <c:pt idx="32">
                        <c:v>0.993555666249333</c:v>
                      </c:pt>
                      <c:pt idx="33">
                        <c:v>0.99321125411301503</c:v>
                      </c:pt>
                      <c:pt idx="34">
                        <c:v>0.99284643236861803</c:v>
                      </c:pt>
                      <c:pt idx="35">
                        <c:v>0.99246120101614299</c:v>
                      </c:pt>
                      <c:pt idx="36">
                        <c:v>0.99203553312766402</c:v>
                      </c:pt>
                      <c:pt idx="37">
                        <c:v>0.99158920051100496</c:v>
                      </c:pt>
                      <c:pt idx="38">
                        <c:v>0.99118406979065399</c:v>
                      </c:pt>
                      <c:pt idx="39">
                        <c:v>0.99075903970242796</c:v>
                      </c:pt>
                      <c:pt idx="40">
                        <c:v>0.99027137762941098</c:v>
                      </c:pt>
                      <c:pt idx="41">
                        <c:v>0.98976534690912399</c:v>
                      </c:pt>
                      <c:pt idx="42">
                        <c:v>0.98925918862878703</c:v>
                      </c:pt>
                      <c:pt idx="43">
                        <c:v>0.98877165411582102</c:v>
                      </c:pt>
                      <c:pt idx="44">
                        <c:v>0.98824572402765698</c:v>
                      </c:pt>
                      <c:pt idx="45">
                        <c:v>0.98769836385101195</c:v>
                      </c:pt>
                      <c:pt idx="46">
                        <c:v>0.98713123186654095</c:v>
                      </c:pt>
                      <c:pt idx="47">
                        <c:v>0.98656256916146401</c:v>
                      </c:pt>
                      <c:pt idx="48">
                        <c:v>0.98599530961694404</c:v>
                      </c:pt>
                      <c:pt idx="49">
                        <c:v>0.98540827826459698</c:v>
                      </c:pt>
                      <c:pt idx="50">
                        <c:v>0.984779917455891</c:v>
                      </c:pt>
                      <c:pt idx="51">
                        <c:v>0.98409045538300199</c:v>
                      </c:pt>
                      <c:pt idx="52">
                        <c:v>0.98342229583854501</c:v>
                      </c:pt>
                      <c:pt idx="53">
                        <c:v>0.98277263250140801</c:v>
                      </c:pt>
                      <c:pt idx="54">
                        <c:v>0.98210460051700099</c:v>
                      </c:pt>
                      <c:pt idx="55">
                        <c:v>0.98141513844411199</c:v>
                      </c:pt>
                      <c:pt idx="56">
                        <c:v>0.98066597826759405</c:v>
                      </c:pt>
                      <c:pt idx="57">
                        <c:v>0.97991541493052103</c:v>
                      </c:pt>
                      <c:pt idx="58">
                        <c:v>0.97916625475400298</c:v>
                      </c:pt>
                      <c:pt idx="59">
                        <c:v>0.97839566448900395</c:v>
                      </c:pt>
                      <c:pt idx="60">
                        <c:v>0.97760530241617905</c:v>
                      </c:pt>
                      <c:pt idx="61">
                        <c:v>0.97675383907917002</c:v>
                      </c:pt>
                      <c:pt idx="62">
                        <c:v>0.97592214754998596</c:v>
                      </c:pt>
                      <c:pt idx="63">
                        <c:v>0.97509198674140796</c:v>
                      </c:pt>
                      <c:pt idx="64">
                        <c:v>0.97424052340439904</c:v>
                      </c:pt>
                      <c:pt idx="65">
                        <c:v>0.97341036259582103</c:v>
                      </c:pt>
                      <c:pt idx="66">
                        <c:v>0.97253887233088598</c:v>
                      </c:pt>
                      <c:pt idx="67">
                        <c:v>0.97166610646544505</c:v>
                      </c:pt>
                      <c:pt idx="68">
                        <c:v>0.97073491809688095</c:v>
                      </c:pt>
                      <c:pt idx="69">
                        <c:v>0.96982235349568802</c:v>
                      </c:pt>
                      <c:pt idx="70">
                        <c:v>0.96888976196656795</c:v>
                      </c:pt>
                      <c:pt idx="71">
                        <c:v>0.967957170437448</c:v>
                      </c:pt>
                      <c:pt idx="72">
                        <c:v>0.96704600899681004</c:v>
                      </c:pt>
                      <c:pt idx="73">
                        <c:v>0.96607361873193798</c:v>
                      </c:pt>
                      <c:pt idx="74">
                        <c:v>0.96514115476286899</c:v>
                      </c:pt>
                      <c:pt idx="75">
                        <c:v>0.96418866386587299</c:v>
                      </c:pt>
                      <c:pt idx="76">
                        <c:v>0.96315517233681702</c:v>
                      </c:pt>
                      <c:pt idx="77">
                        <c:v>0.96218150647143996</c:v>
                      </c:pt>
                      <c:pt idx="78">
                        <c:v>0.96120911620656801</c:v>
                      </c:pt>
                      <c:pt idx="79">
                        <c:v>0.96021542341326505</c:v>
                      </c:pt>
                      <c:pt idx="80">
                        <c:v>0.95924303314839299</c:v>
                      </c:pt>
                      <c:pt idx="81">
                        <c:v>0.95812854098727596</c:v>
                      </c:pt>
                      <c:pt idx="82">
                        <c:v>0.95719607701820697</c:v>
                      </c:pt>
                      <c:pt idx="83">
                        <c:v>0.95624358612121096</c:v>
                      </c:pt>
                      <c:pt idx="84">
                        <c:v>0.95529122278426604</c:v>
                      </c:pt>
                      <c:pt idx="85">
                        <c:v>0.95441973251932999</c:v>
                      </c:pt>
                      <c:pt idx="86">
                        <c:v>0.95346736918238495</c:v>
                      </c:pt>
                      <c:pt idx="87">
                        <c:v>0.95241257512489697</c:v>
                      </c:pt>
                      <c:pt idx="88">
                        <c:v>0.951379083595841</c:v>
                      </c:pt>
                      <c:pt idx="89">
                        <c:v>0.95040669333096905</c:v>
                      </c:pt>
                      <c:pt idx="90">
                        <c:v>0.949434303066097</c:v>
                      </c:pt>
                      <c:pt idx="91">
                        <c:v>0.94844073783284399</c:v>
                      </c:pt>
                      <c:pt idx="92">
                        <c:v>0.94746834756797205</c:v>
                      </c:pt>
                      <c:pt idx="93">
                        <c:v>0.94649455414254502</c:v>
                      </c:pt>
                      <c:pt idx="94">
                        <c:v>0.94554219080559898</c:v>
                      </c:pt>
                      <c:pt idx="95">
                        <c:v>0.94456980054072703</c:v>
                      </c:pt>
                      <c:pt idx="96">
                        <c:v>0.94361730964373103</c:v>
                      </c:pt>
                      <c:pt idx="97">
                        <c:v>0.94266494630678599</c:v>
                      </c:pt>
                      <c:pt idx="98">
                        <c:v>0.94173235477766604</c:v>
                      </c:pt>
                      <c:pt idx="99">
                        <c:v>0.94086099207278096</c:v>
                      </c:pt>
                      <c:pt idx="100">
                        <c:v>0.939928400543661</c:v>
                      </c:pt>
                      <c:pt idx="101">
                        <c:v>0.93899593657459202</c:v>
                      </c:pt>
                      <c:pt idx="102">
                        <c:v>0.93808464757390397</c:v>
                      </c:pt>
                      <c:pt idx="103">
                        <c:v>0.937253083604771</c:v>
                      </c:pt>
                      <c:pt idx="104">
                        <c:v>0.93638159333983495</c:v>
                      </c:pt>
                      <c:pt idx="105">
                        <c:v>0.935571331899133</c:v>
                      </c:pt>
                      <c:pt idx="106">
                        <c:v>0.93478096982630798</c:v>
                      </c:pt>
                      <c:pt idx="107">
                        <c:v>0.93394940585717501</c:v>
                      </c:pt>
                      <c:pt idx="108">
                        <c:v>0.93307791559223896</c:v>
                      </c:pt>
                      <c:pt idx="109">
                        <c:v>0.93226765415153701</c:v>
                      </c:pt>
                      <c:pt idx="110">
                        <c:v>0.93145739271083605</c:v>
                      </c:pt>
                      <c:pt idx="111">
                        <c:v>0.93070682937376303</c:v>
                      </c:pt>
                      <c:pt idx="112">
                        <c:v>0.929936239108764</c:v>
                      </c:pt>
                      <c:pt idx="113">
                        <c:v>0.92910607830018599</c:v>
                      </c:pt>
                      <c:pt idx="114">
                        <c:v>0.92819351369899294</c:v>
                      </c:pt>
                      <c:pt idx="115">
                        <c:v>0.92752535415453496</c:v>
                      </c:pt>
                      <c:pt idx="116">
                        <c:v>0.92709892090575297</c:v>
                      </c:pt>
                      <c:pt idx="117">
                        <c:v>0.92636966009711097</c:v>
                      </c:pt>
                      <c:pt idx="118">
                        <c:v>0.92564039928846997</c:v>
                      </c:pt>
                      <c:pt idx="119">
                        <c:v>0.92495093721558097</c:v>
                      </c:pt>
                      <c:pt idx="120">
                        <c:v>0.92426147514269197</c:v>
                      </c:pt>
                      <c:pt idx="121">
                        <c:v>0.92359331559823399</c:v>
                      </c:pt>
                      <c:pt idx="122">
                        <c:v>0.92292375289322204</c:v>
                      </c:pt>
                      <c:pt idx="123">
                        <c:v>0.92231682217299804</c:v>
                      </c:pt>
                      <c:pt idx="124">
                        <c:v>0.92172826010004505</c:v>
                      </c:pt>
                      <c:pt idx="125">
                        <c:v>0.92118089992340002</c:v>
                      </c:pt>
                      <c:pt idx="126">
                        <c:v>0.92063366730680596</c:v>
                      </c:pt>
                      <c:pt idx="127">
                        <c:v>0.92004650839440805</c:v>
                      </c:pt>
                      <c:pt idx="128">
                        <c:v>0.91947937640993704</c:v>
                      </c:pt>
                      <c:pt idx="129">
                        <c:v>0.91895191560116796</c:v>
                      </c:pt>
                      <c:pt idx="130">
                        <c:v>0.91844588488088097</c:v>
                      </c:pt>
                      <c:pt idx="131">
                        <c:v>0.91793832343998805</c:v>
                      </c:pt>
                      <c:pt idx="132">
                        <c:v>0.91743229271970095</c:v>
                      </c:pt>
                      <c:pt idx="133">
                        <c:v>0.91696606073516695</c:v>
                      </c:pt>
                      <c:pt idx="134">
                        <c:v>0.91643859992639798</c:v>
                      </c:pt>
                      <c:pt idx="135">
                        <c:v>0.91611446983810696</c:v>
                      </c:pt>
                      <c:pt idx="136">
                        <c:v>0.91564823785357297</c:v>
                      </c:pt>
                      <c:pt idx="137">
                        <c:v>0.91520190523691403</c:v>
                      </c:pt>
                      <c:pt idx="138">
                        <c:v>0.914776875148687</c:v>
                      </c:pt>
                      <c:pt idx="139">
                        <c:v>0.91439164379621196</c:v>
                      </c:pt>
                      <c:pt idx="140">
                        <c:v>0.91396648614793496</c:v>
                      </c:pt>
                      <c:pt idx="141">
                        <c:v>0.91356135542758499</c:v>
                      </c:pt>
                      <c:pt idx="142">
                        <c:v>0.91317612407510995</c:v>
                      </c:pt>
                      <c:pt idx="143">
                        <c:v>0.91283069145838802</c:v>
                      </c:pt>
                      <c:pt idx="144">
                        <c:v>0.91252799145857899</c:v>
                      </c:pt>
                      <c:pt idx="145">
                        <c:v>0.91218243128180598</c:v>
                      </c:pt>
                      <c:pt idx="146">
                        <c:v>0.91187832812144198</c:v>
                      </c:pt>
                      <c:pt idx="147">
                        <c:v>0.91157409740102802</c:v>
                      </c:pt>
                      <c:pt idx="148">
                        <c:v>0.91127126984116902</c:v>
                      </c:pt>
                      <c:pt idx="149">
                        <c:v>0.91102814038493796</c:v>
                      </c:pt>
                      <c:pt idx="150">
                        <c:v>0.91074393659245001</c:v>
                      </c:pt>
                      <c:pt idx="151">
                        <c:v>0.91045960523991198</c:v>
                      </c:pt>
                      <c:pt idx="152">
                        <c:v>0.91017667704792904</c:v>
                      </c:pt>
                      <c:pt idx="153">
                        <c:v>0.90993354759169798</c:v>
                      </c:pt>
                      <c:pt idx="154">
                        <c:v>0.90973034443126999</c:v>
                      </c:pt>
                      <c:pt idx="155">
                        <c:v>0.90946731560716298</c:v>
                      </c:pt>
                      <c:pt idx="156">
                        <c:v>0.90926398488668503</c:v>
                      </c:pt>
                      <c:pt idx="157">
                        <c:v>0.90908208425468895</c:v>
                      </c:pt>
                      <c:pt idx="158">
                        <c:v>0.90890018362269298</c:v>
                      </c:pt>
                      <c:pt idx="159">
                        <c:v>0.90869685290221403</c:v>
                      </c:pt>
                      <c:pt idx="160">
                        <c:v>0.90851482471016698</c:v>
                      </c:pt>
                      <c:pt idx="161">
                        <c:v>0.90835282344604695</c:v>
                      </c:pt>
                      <c:pt idx="162">
                        <c:v>0.90823062091768003</c:v>
                      </c:pt>
                      <c:pt idx="163">
                        <c:v>0.90808839146138498</c:v>
                      </c:pt>
                      <c:pt idx="164">
                        <c:v>0.90792639019726495</c:v>
                      </c:pt>
                      <c:pt idx="165">
                        <c:v>0.90778416074097101</c:v>
                      </c:pt>
                      <c:pt idx="166">
                        <c:v>0.90764346200528201</c:v>
                      </c:pt>
                      <c:pt idx="167">
                        <c:v>0.90750136010903804</c:v>
                      </c:pt>
                      <c:pt idx="168">
                        <c:v>0.90737903002062004</c:v>
                      </c:pt>
                      <c:pt idx="169">
                        <c:v>0.90727813002068403</c:v>
                      </c:pt>
                      <c:pt idx="170">
                        <c:v>0.90715592749231599</c:v>
                      </c:pt>
                      <c:pt idx="171">
                        <c:v>0.90705489993232902</c:v>
                      </c:pt>
                      <c:pt idx="172">
                        <c:v>0.90695399993239301</c:v>
                      </c:pt>
                      <c:pt idx="173">
                        <c:v>0.906853099932457</c:v>
                      </c:pt>
                      <c:pt idx="174">
                        <c:v>0.90675066921191505</c:v>
                      </c:pt>
                      <c:pt idx="175">
                        <c:v>0.90666966857985498</c:v>
                      </c:pt>
                      <c:pt idx="176">
                        <c:v>0.90658866794779502</c:v>
                      </c:pt>
                      <c:pt idx="177">
                        <c:v>0.90650766731573496</c:v>
                      </c:pt>
                      <c:pt idx="178">
                        <c:v>0.90636543785944002</c:v>
                      </c:pt>
                      <c:pt idx="179">
                        <c:v>0.90630573975581197</c:v>
                      </c:pt>
                      <c:pt idx="180">
                        <c:v>0.90622473912375201</c:v>
                      </c:pt>
                      <c:pt idx="181">
                        <c:v>0.90616363785956799</c:v>
                      </c:pt>
                      <c:pt idx="182">
                        <c:v>0.90612243596326003</c:v>
                      </c:pt>
                      <c:pt idx="183">
                        <c:v>0.90606273785963098</c:v>
                      </c:pt>
                      <c:pt idx="184">
                        <c:v>0.90598160966752095</c:v>
                      </c:pt>
                      <c:pt idx="185">
                        <c:v>0.90589920587490602</c:v>
                      </c:pt>
                      <c:pt idx="186">
                        <c:v>0.90585940713915403</c:v>
                      </c:pt>
                      <c:pt idx="187">
                        <c:v>0.90581820524284595</c:v>
                      </c:pt>
                      <c:pt idx="188">
                        <c:v>0.90575850713921702</c:v>
                      </c:pt>
                      <c:pt idx="189">
                        <c:v>0.905697405875033</c:v>
                      </c:pt>
                      <c:pt idx="190">
                        <c:v>0.90561627768292297</c:v>
                      </c:pt>
                      <c:pt idx="191">
                        <c:v>0.90559637831504702</c:v>
                      </c:pt>
                      <c:pt idx="192">
                        <c:v>0.90551537768298596</c:v>
                      </c:pt>
                      <c:pt idx="193">
                        <c:v>0.90551537768298596</c:v>
                      </c:pt>
                      <c:pt idx="194">
                        <c:v>0.90545427641880305</c:v>
                      </c:pt>
                      <c:pt idx="195">
                        <c:v>0.90539317515461903</c:v>
                      </c:pt>
                      <c:pt idx="196">
                        <c:v>0.90537327578674198</c:v>
                      </c:pt>
                      <c:pt idx="197">
                        <c:v>0.90533207389043502</c:v>
                      </c:pt>
                      <c:pt idx="198">
                        <c:v>0.90529227515468202</c:v>
                      </c:pt>
                      <c:pt idx="199">
                        <c:v>0.90529227515468202</c:v>
                      </c:pt>
                      <c:pt idx="200">
                        <c:v>0.90525094569832398</c:v>
                      </c:pt>
                      <c:pt idx="201">
                        <c:v>0.90521114696257199</c:v>
                      </c:pt>
                      <c:pt idx="202">
                        <c:v>0.90515004569838797</c:v>
                      </c:pt>
                      <c:pt idx="203">
                        <c:v>0.90513014633051203</c:v>
                      </c:pt>
                      <c:pt idx="204">
                        <c:v>0.90508894443420396</c:v>
                      </c:pt>
                      <c:pt idx="205">
                        <c:v>0.90504914569845196</c:v>
                      </c:pt>
                      <c:pt idx="206">
                        <c:v>0.905007943802144</c:v>
                      </c:pt>
                      <c:pt idx="207">
                        <c:v>0.90490691624215802</c:v>
                      </c:pt>
                      <c:pt idx="208">
                        <c:v>0.90488701687428097</c:v>
                      </c:pt>
                      <c:pt idx="209">
                        <c:v>0.90486571434584995</c:v>
                      </c:pt>
                      <c:pt idx="210">
                        <c:v>0.90482591561009795</c:v>
                      </c:pt>
                      <c:pt idx="211">
                        <c:v>0.90478471371378999</c:v>
                      </c:pt>
                      <c:pt idx="212">
                        <c:v>0.904744914978038</c:v>
                      </c:pt>
                      <c:pt idx="213">
                        <c:v>0.90468381371385398</c:v>
                      </c:pt>
                      <c:pt idx="214">
                        <c:v>0.90460281308179402</c:v>
                      </c:pt>
                      <c:pt idx="215">
                        <c:v>0.90456301434604103</c:v>
                      </c:pt>
                      <c:pt idx="216">
                        <c:v>0.90454158425755904</c:v>
                      </c:pt>
                      <c:pt idx="217">
                        <c:v>0.90450178552180704</c:v>
                      </c:pt>
                      <c:pt idx="218">
                        <c:v>0.90446058362549897</c:v>
                      </c:pt>
                      <c:pt idx="219">
                        <c:v>0.90439948236131495</c:v>
                      </c:pt>
                      <c:pt idx="220">
                        <c:v>0.90435968362556296</c:v>
                      </c:pt>
                      <c:pt idx="221">
                        <c:v>0.90429858236137906</c:v>
                      </c:pt>
                      <c:pt idx="222">
                        <c:v>0.90425878362562595</c:v>
                      </c:pt>
                      <c:pt idx="223">
                        <c:v>0.90421745416926802</c:v>
                      </c:pt>
                      <c:pt idx="224">
                        <c:v>0.90417765543351603</c:v>
                      </c:pt>
                      <c:pt idx="225">
                        <c:v>0.90413645353720795</c:v>
                      </c:pt>
                      <c:pt idx="226">
                        <c:v>0.90407535227302505</c:v>
                      </c:pt>
                      <c:pt idx="227">
                        <c:v>0.90403555353727205</c:v>
                      </c:pt>
                      <c:pt idx="228">
                        <c:v>0.90397445227308904</c:v>
                      </c:pt>
                      <c:pt idx="229">
                        <c:v>0.90391335100890402</c:v>
                      </c:pt>
                      <c:pt idx="230">
                        <c:v>0.90387355227315203</c:v>
                      </c:pt>
                      <c:pt idx="231">
                        <c:v>0.90381232344891704</c:v>
                      </c:pt>
                      <c:pt idx="232">
                        <c:v>0.90375122218473403</c:v>
                      </c:pt>
                      <c:pt idx="233">
                        <c:v>0.903589220920614</c:v>
                      </c:pt>
                      <c:pt idx="234">
                        <c:v>0.90354942218486101</c:v>
                      </c:pt>
                      <c:pt idx="235">
                        <c:v>0.90350822028855404</c:v>
                      </c:pt>
                      <c:pt idx="236">
                        <c:v>0.90352811965642998</c:v>
                      </c:pt>
                      <c:pt idx="237">
                        <c:v>0.90342709209644301</c:v>
                      </c:pt>
                      <c:pt idx="238">
                        <c:v>0.90336599083225899</c:v>
                      </c:pt>
                      <c:pt idx="239">
                        <c:v>0.90330629272862994</c:v>
                      </c:pt>
                      <c:pt idx="240">
                        <c:v>0.90322529209657099</c:v>
                      </c:pt>
                      <c:pt idx="241">
                        <c:v>0.90310296200815199</c:v>
                      </c:pt>
                      <c:pt idx="242">
                        <c:v>0.90304186074396897</c:v>
                      </c:pt>
                      <c:pt idx="243">
                        <c:v>0.90279885884778799</c:v>
                      </c:pt>
                      <c:pt idx="244">
                        <c:v>0.90275906011203599</c:v>
                      </c:pt>
                      <c:pt idx="245">
                        <c:v>0.90271773065567795</c:v>
                      </c:pt>
                      <c:pt idx="246">
                        <c:v>0.90269783128780201</c:v>
                      </c:pt>
                      <c:pt idx="247">
                        <c:v>0.90273763002355401</c:v>
                      </c:pt>
                      <c:pt idx="248">
                        <c:v>0.90255572939155804</c:v>
                      </c:pt>
                      <c:pt idx="249">
                        <c:v>0.90245482939162103</c:v>
                      </c:pt>
                      <c:pt idx="250">
                        <c:v>0.90235380183163405</c:v>
                      </c:pt>
                      <c:pt idx="251">
                        <c:v>0.90225149867114296</c:v>
                      </c:pt>
                      <c:pt idx="252">
                        <c:v>0.90215059867120695</c:v>
                      </c:pt>
                      <c:pt idx="253">
                        <c:v>0.90202826858278895</c:v>
                      </c:pt>
                      <c:pt idx="254">
                        <c:v>0.90194726795072899</c:v>
                      </c:pt>
                      <c:pt idx="255">
                        <c:v>0.90184636795079198</c:v>
                      </c:pt>
                      <c:pt idx="256">
                        <c:v>0.90174546795085597</c:v>
                      </c:pt>
                      <c:pt idx="257">
                        <c:v>0.90164444039086999</c:v>
                      </c:pt>
                      <c:pt idx="258">
                        <c:v>0.90152223786250196</c:v>
                      </c:pt>
                      <c:pt idx="259">
                        <c:v>0.90140003533413404</c:v>
                      </c:pt>
                      <c:pt idx="260">
                        <c:v>0.90129900777414695</c:v>
                      </c:pt>
                      <c:pt idx="261">
                        <c:v>0.901178208406335</c:v>
                      </c:pt>
                      <c:pt idx="262">
                        <c:v>0.90103610651009103</c:v>
                      </c:pt>
                      <c:pt idx="263">
                        <c:v>0.90091377642167303</c:v>
                      </c:pt>
                      <c:pt idx="264">
                        <c:v>0.90077167452542894</c:v>
                      </c:pt>
                      <c:pt idx="265">
                        <c:v>0.90065087515761699</c:v>
                      </c:pt>
                      <c:pt idx="266">
                        <c:v>0.90046884696556895</c:v>
                      </c:pt>
                      <c:pt idx="267">
                        <c:v>0.90030684570144903</c:v>
                      </c:pt>
                      <c:pt idx="268">
                        <c:v>0.90016461624515498</c:v>
                      </c:pt>
                      <c:pt idx="269">
                        <c:v>0.90004241371678695</c:v>
                      </c:pt>
                      <c:pt idx="270">
                        <c:v>0.89988041245266703</c:v>
                      </c:pt>
                      <c:pt idx="271">
                        <c:v>0.89969838426062099</c:v>
                      </c:pt>
                      <c:pt idx="272">
                        <c:v>0.89953638299649996</c:v>
                      </c:pt>
                      <c:pt idx="273">
                        <c:v>0.89937425417232997</c:v>
                      </c:pt>
                      <c:pt idx="274">
                        <c:v>0.89919095037977803</c:v>
                      </c:pt>
                      <c:pt idx="275">
                        <c:v>0.89900892218773099</c:v>
                      </c:pt>
                      <c:pt idx="276">
                        <c:v>0.89884692092361096</c:v>
                      </c:pt>
                      <c:pt idx="277">
                        <c:v>0.89866489273156502</c:v>
                      </c:pt>
                      <c:pt idx="278">
                        <c:v>0.89846168957113703</c:v>
                      </c:pt>
                      <c:pt idx="279">
                        <c:v>0.89825976201121405</c:v>
                      </c:pt>
                      <c:pt idx="280">
                        <c:v>0.89805643129073598</c:v>
                      </c:pt>
                      <c:pt idx="281">
                        <c:v>0.89783332876243105</c:v>
                      </c:pt>
                      <c:pt idx="282">
                        <c:v>0.89761009867407704</c:v>
                      </c:pt>
                      <c:pt idx="283">
                        <c:v>0.89740829867420502</c:v>
                      </c:pt>
                      <c:pt idx="284">
                        <c:v>0.89718506858585001</c:v>
                      </c:pt>
                      <c:pt idx="285">
                        <c:v>0.89694193912961995</c:v>
                      </c:pt>
                      <c:pt idx="286">
                        <c:v>0.896657735337132</c:v>
                      </c:pt>
                      <c:pt idx="287">
                        <c:v>0.89643450524877699</c:v>
                      </c:pt>
                      <c:pt idx="288">
                        <c:v>0.89619137579254704</c:v>
                      </c:pt>
                      <c:pt idx="289">
                        <c:v>0.89594837389636595</c:v>
                      </c:pt>
                      <c:pt idx="290">
                        <c:v>0.89570524444013599</c:v>
                      </c:pt>
                      <c:pt idx="291">
                        <c:v>0.89544221561602899</c:v>
                      </c:pt>
                      <c:pt idx="292">
                        <c:v>0.89515788426349097</c:v>
                      </c:pt>
                      <c:pt idx="293">
                        <c:v>0.89487508363155799</c:v>
                      </c:pt>
                      <c:pt idx="294">
                        <c:v>0.89457085291114402</c:v>
                      </c:pt>
                      <c:pt idx="295">
                        <c:v>0.89426662219072905</c:v>
                      </c:pt>
                      <c:pt idx="296">
                        <c:v>0.89394249210243903</c:v>
                      </c:pt>
                      <c:pt idx="297">
                        <c:v>0.89361836201414802</c:v>
                      </c:pt>
                      <c:pt idx="298">
                        <c:v>0.89331413129373305</c:v>
                      </c:pt>
                      <c:pt idx="299">
                        <c:v>0.89297022939761705</c:v>
                      </c:pt>
                      <c:pt idx="300">
                        <c:v>0.89266599867720198</c:v>
                      </c:pt>
                      <c:pt idx="301">
                        <c:v>0.89219963913261702</c:v>
                      </c:pt>
                      <c:pt idx="302">
                        <c:v>0.89199643597218903</c:v>
                      </c:pt>
                      <c:pt idx="303">
                        <c:v>0.89163250714814601</c:v>
                      </c:pt>
                      <c:pt idx="304">
                        <c:v>0.89126717516354803</c:v>
                      </c:pt>
                      <c:pt idx="305">
                        <c:v>0.89096294444313395</c:v>
                      </c:pt>
                      <c:pt idx="306">
                        <c:v>0.89053791435490703</c:v>
                      </c:pt>
                      <c:pt idx="307">
                        <c:v>0.89013278363455595</c:v>
                      </c:pt>
                      <c:pt idx="308">
                        <c:v>0.88974755228208202</c:v>
                      </c:pt>
                      <c:pt idx="309">
                        <c:v>0.889301092105372</c:v>
                      </c:pt>
                      <c:pt idx="310">
                        <c:v>0.88889596138502203</c:v>
                      </c:pt>
                      <c:pt idx="311">
                        <c:v>0.88846952813623903</c:v>
                      </c:pt>
                      <c:pt idx="312">
                        <c:v>0.88806439741588905</c:v>
                      </c:pt>
                      <c:pt idx="313">
                        <c:v>0.88763936732766202</c:v>
                      </c:pt>
                      <c:pt idx="314">
                        <c:v>0.88717300778307695</c:v>
                      </c:pt>
                      <c:pt idx="315">
                        <c:v>0.88670677579854196</c:v>
                      </c:pt>
                      <c:pt idx="316">
                        <c:v>0.88624054381400696</c:v>
                      </c:pt>
                      <c:pt idx="317">
                        <c:v>0.88577431182947297</c:v>
                      </c:pt>
                      <c:pt idx="318">
                        <c:v>0.88528805291701096</c:v>
                      </c:pt>
                      <c:pt idx="319">
                        <c:v>0.88480192156460102</c:v>
                      </c:pt>
                      <c:pt idx="320">
                        <c:v>0.88429589084431404</c:v>
                      </c:pt>
                      <c:pt idx="321">
                        <c:v>0.88374853066766901</c:v>
                      </c:pt>
                      <c:pt idx="322">
                        <c:v>0.88322119741895</c:v>
                      </c:pt>
                      <c:pt idx="323">
                        <c:v>0.88267383724230497</c:v>
                      </c:pt>
                      <c:pt idx="324">
                        <c:v>0.882106577697784</c:v>
                      </c:pt>
                      <c:pt idx="325">
                        <c:v>0.88157924444906499</c:v>
                      </c:pt>
                      <c:pt idx="326">
                        <c:v>0.88097078300823595</c:v>
                      </c:pt>
                      <c:pt idx="327">
                        <c:v>0.88034254975958104</c:v>
                      </c:pt>
                      <c:pt idx="328">
                        <c:v>0.87953216075882901</c:v>
                      </c:pt>
                      <c:pt idx="329">
                        <c:v>0.87894512940648195</c:v>
                      </c:pt>
                      <c:pt idx="330">
                        <c:v>0.87837646670140601</c:v>
                      </c:pt>
                      <c:pt idx="331">
                        <c:v>0.87774950905325599</c:v>
                      </c:pt>
                      <c:pt idx="332">
                        <c:v>0.87718097390823002</c:v>
                      </c:pt>
                      <c:pt idx="333">
                        <c:v>0.87653271373164798</c:v>
                      </c:pt>
                      <c:pt idx="334">
                        <c:v>0.87572245229094703</c:v>
                      </c:pt>
                      <c:pt idx="335">
                        <c:v>0.87497188895387401</c:v>
                      </c:pt>
                      <c:pt idx="336">
                        <c:v>0.87420282940948002</c:v>
                      </c:pt>
                      <c:pt idx="337">
                        <c:v>0.87339103724817302</c:v>
                      </c:pt>
                      <c:pt idx="338">
                        <c:v>0.87258077580747095</c:v>
                      </c:pt>
                      <c:pt idx="339">
                        <c:v>0.87172931247046204</c:v>
                      </c:pt>
                      <c:pt idx="340">
                        <c:v>0.87085782220552599</c:v>
                      </c:pt>
                      <c:pt idx="341">
                        <c:v>0.87002766139694798</c:v>
                      </c:pt>
                      <c:pt idx="342">
                        <c:v>0.86913499616363099</c:v>
                      </c:pt>
                      <c:pt idx="343">
                        <c:v>0.86822370716294295</c:v>
                      </c:pt>
                      <c:pt idx="344">
                        <c:v>0.86727134382599802</c:v>
                      </c:pt>
                      <c:pt idx="345">
                        <c:v>0.86629755040057099</c:v>
                      </c:pt>
                      <c:pt idx="346">
                        <c:v>0.86530526076782199</c:v>
                      </c:pt>
                      <c:pt idx="347">
                        <c:v>0.86423056734245796</c:v>
                      </c:pt>
                      <c:pt idx="348">
                        <c:v>0.86313597454921898</c:v>
                      </c:pt>
                      <c:pt idx="349">
                        <c:v>0.862001583020227</c:v>
                      </c:pt>
                      <c:pt idx="350">
                        <c:v>0.86082598959492695</c:v>
                      </c:pt>
                      <c:pt idx="351">
                        <c:v>0.85965026860957705</c:v>
                      </c:pt>
                      <c:pt idx="352">
                        <c:v>0.85843487644852401</c:v>
                      </c:pt>
                      <c:pt idx="353">
                        <c:v>0.85715685230268202</c:v>
                      </c:pt>
                      <c:pt idx="354">
                        <c:v>0.85581925761326205</c:v>
                      </c:pt>
                      <c:pt idx="355">
                        <c:v>0.85446163599591496</c:v>
                      </c:pt>
                      <c:pt idx="356">
                        <c:v>0.85302301374650902</c:v>
                      </c:pt>
                      <c:pt idx="357">
                        <c:v>0.851543189600794</c:v>
                      </c:pt>
                      <c:pt idx="358">
                        <c:v>0.84998236482302003</c:v>
                      </c:pt>
                      <c:pt idx="359">
                        <c:v>0.84836171438156704</c:v>
                      </c:pt>
                      <c:pt idx="360">
                        <c:v>0.846719888971732</c:v>
                      </c:pt>
                      <c:pt idx="361">
                        <c:v>0.84497703600191099</c:v>
                      </c:pt>
                      <c:pt idx="362">
                        <c:v>0.84317308176790495</c:v>
                      </c:pt>
                      <c:pt idx="363">
                        <c:v>0.84130802626971701</c:v>
                      </c:pt>
                      <c:pt idx="364">
                        <c:v>0.83934334637209695</c:v>
                      </c:pt>
                      <c:pt idx="365">
                        <c:v>0.83729639024191105</c:v>
                      </c:pt>
                      <c:pt idx="366">
                        <c:v>0.83516830591961499</c:v>
                      </c:pt>
                      <c:pt idx="367">
                        <c:v>0.83289811970107597</c:v>
                      </c:pt>
                      <c:pt idx="368">
                        <c:v>0.83054680529042602</c:v>
                      </c:pt>
                      <c:pt idx="369">
                        <c:v>0.82809459087983905</c:v>
                      </c:pt>
                      <c:pt idx="370">
                        <c:v>0.82552017394088495</c:v>
                      </c:pt>
                      <c:pt idx="371">
                        <c:v>0.82276372880988402</c:v>
                      </c:pt>
                      <c:pt idx="372">
                        <c:v>0.82002871376736497</c:v>
                      </c:pt>
                      <c:pt idx="373">
                        <c:v>0.81711026737224401</c:v>
                      </c:pt>
                      <c:pt idx="374">
                        <c:v>0.81400838962452104</c:v>
                      </c:pt>
                      <c:pt idx="375">
                        <c:v>0.81074591377323302</c:v>
                      </c:pt>
                      <c:pt idx="376">
                        <c:v>0.80736123539357696</c:v>
                      </c:pt>
                      <c:pt idx="377">
                        <c:v>0.80377322629344305</c:v>
                      </c:pt>
                      <c:pt idx="378">
                        <c:v>0.79994361845768402</c:v>
                      </c:pt>
                      <c:pt idx="379">
                        <c:v>0.79603147926925899</c:v>
                      </c:pt>
                      <c:pt idx="380">
                        <c:v>0.79191741252091197</c:v>
                      </c:pt>
                      <c:pt idx="381">
                        <c:v>0.78745944387644795</c:v>
                      </c:pt>
                      <c:pt idx="382">
                        <c:v>0.78287914514356605</c:v>
                      </c:pt>
                      <c:pt idx="383">
                        <c:v>0.77811554261813198</c:v>
                      </c:pt>
                      <c:pt idx="384">
                        <c:v>0.77311021379702305</c:v>
                      </c:pt>
                      <c:pt idx="385">
                        <c:v>0.767840580551302</c:v>
                      </c:pt>
                      <c:pt idx="386">
                        <c:v>0.76232781784935</c:v>
                      </c:pt>
                      <c:pt idx="387">
                        <c:v>0.75657192569116805</c:v>
                      </c:pt>
                      <c:pt idx="388">
                        <c:v>0.75061270281250803</c:v>
                      </c:pt>
                      <c:pt idx="389">
                        <c:v>0.74435077993403798</c:v>
                      </c:pt>
                      <c:pt idx="390">
                        <c:v>0.737743424438847</c:v>
                      </c:pt>
                      <c:pt idx="391">
                        <c:v>0.73093414138373303</c:v>
                      </c:pt>
                      <c:pt idx="392">
                        <c:v>0.72386042634395698</c:v>
                      </c:pt>
                      <c:pt idx="393">
                        <c:v>0.71658491130430801</c:v>
                      </c:pt>
                      <c:pt idx="394">
                        <c:v>0.70902506491212103</c:v>
                      </c:pt>
                      <c:pt idx="395">
                        <c:v>0.70132311662368996</c:v>
                      </c:pt>
                      <c:pt idx="396">
                        <c:v>0.69339934140745896</c:v>
                      </c:pt>
                      <c:pt idx="397">
                        <c:v>0.68529226239867802</c:v>
                      </c:pt>
                      <c:pt idx="398">
                        <c:v>0.67704295393360103</c:v>
                      </c:pt>
                      <c:pt idx="399">
                        <c:v>0.66867284610071298</c:v>
                      </c:pt>
                      <c:pt idx="400">
                        <c:v>0.66018193890001098</c:v>
                      </c:pt>
                      <c:pt idx="401">
                        <c:v>0.65160850034664497</c:v>
                      </c:pt>
                      <c:pt idx="402">
                        <c:v>0.64299526305752497</c:v>
                      </c:pt>
                      <c:pt idx="403">
                        <c:v>0.634380622607851</c:v>
                      </c:pt>
                      <c:pt idx="404">
                        <c:v>0.625767385318731</c:v>
                      </c:pt>
                      <c:pt idx="405">
                        <c:v>0.61717417495753801</c:v>
                      </c:pt>
                      <c:pt idx="406">
                        <c:v>0.60864193830047897</c:v>
                      </c:pt>
                      <c:pt idx="407">
                        <c:v>0.60019082983553096</c:v>
                      </c:pt>
                      <c:pt idx="408">
                        <c:v>0.59186052073839401</c:v>
                      </c:pt>
                      <c:pt idx="409">
                        <c:v>0.58359131290544197</c:v>
                      </c:pt>
                      <c:pt idx="410">
                        <c:v>0.575485637057215</c:v>
                      </c:pt>
                      <c:pt idx="411">
                        <c:v>0.56749922985619505</c:v>
                      </c:pt>
                      <c:pt idx="412">
                        <c:v>0.55965658283207598</c:v>
                      </c:pt>
                      <c:pt idx="413">
                        <c:v>0.55195463454364402</c:v>
                      </c:pt>
                      <c:pt idx="414">
                        <c:v>0.54435498941570504</c:v>
                      </c:pt>
                      <c:pt idx="415">
                        <c:v>0.53695714428763797</c:v>
                      </c:pt>
                      <c:pt idx="416">
                        <c:v>0.52966172988011295</c:v>
                      </c:pt>
                      <c:pt idx="417">
                        <c:v>0.522526913576152</c:v>
                      </c:pt>
                      <c:pt idx="418">
                        <c:v>0.51549452799273399</c:v>
                      </c:pt>
                      <c:pt idx="419">
                        <c:v>0.50858294177712804</c:v>
                      </c:pt>
                      <c:pt idx="420">
                        <c:v>0.50179355808989001</c:v>
                      </c:pt>
                      <c:pt idx="421">
                        <c:v>0.49508530259476302</c:v>
                      </c:pt>
                      <c:pt idx="422">
                        <c:v>0.48847781953952102</c:v>
                      </c:pt>
                      <c:pt idx="423">
                        <c:v>0.48195286783694502</c:v>
                      </c:pt>
                      <c:pt idx="424">
                        <c:v>0.47546631170956599</c:v>
                      </c:pt>
                      <c:pt idx="425">
                        <c:v>0.46906228693485302</c:v>
                      </c:pt>
                      <c:pt idx="426">
                        <c:v>0.46269793333584203</c:v>
                      </c:pt>
                      <c:pt idx="427">
                        <c:v>0.45635500982531302</c:v>
                      </c:pt>
                      <c:pt idx="428">
                        <c:v>0.45005175749048598</c:v>
                      </c:pt>
                      <c:pt idx="429">
                        <c:v>0.44374863271570902</c:v>
                      </c:pt>
                      <c:pt idx="430">
                        <c:v>0.43744538038088199</c:v>
                      </c:pt>
                      <c:pt idx="431">
                        <c:v>0.43114225560610497</c:v>
                      </c:pt>
                      <c:pt idx="432">
                        <c:v>0.42483900327127799</c:v>
                      </c:pt>
                      <c:pt idx="433">
                        <c:v>0.41851597912862498</c:v>
                      </c:pt>
                      <c:pt idx="434">
                        <c:v>0.41219295498597203</c:v>
                      </c:pt>
                      <c:pt idx="435">
                        <c:v>0.40582860138695998</c:v>
                      </c:pt>
                      <c:pt idx="436">
                        <c:v>0.39944434842007298</c:v>
                      </c:pt>
                      <c:pt idx="437">
                        <c:v>0.39300052490960802</c:v>
                      </c:pt>
                      <c:pt idx="438">
                        <c:v>0.386594969414289</c:v>
                      </c:pt>
                      <c:pt idx="439">
                        <c:v>0.37998901707965299</c:v>
                      </c:pt>
                      <c:pt idx="440">
                        <c:v>0.37348256158439802</c:v>
                      </c:pt>
                      <c:pt idx="441">
                        <c:v>0.366956206721267</c:v>
                      </c:pt>
                      <c:pt idx="442">
                        <c:v>0.36040995249025898</c:v>
                      </c:pt>
                      <c:pt idx="443">
                        <c:v>0.353803872595573</c:v>
                      </c:pt>
                      <c:pt idx="444">
                        <c:v>0.34719651710038102</c:v>
                      </c:pt>
                      <c:pt idx="445">
                        <c:v>0.34054795970888202</c:v>
                      </c:pt>
                      <c:pt idx="446">
                        <c:v>0.33388077855001203</c:v>
                      </c:pt>
                      <c:pt idx="447">
                        <c:v>0.32723362431906799</c:v>
                      </c:pt>
                      <c:pt idx="448">
                        <c:v>0.32066606755963001</c:v>
                      </c:pt>
                      <c:pt idx="449">
                        <c:v>0.314060115224994</c:v>
                      </c:pt>
                      <c:pt idx="450">
                        <c:v>0.30741143027344398</c:v>
                      </c:pt>
                      <c:pt idx="451">
                        <c:v>0.3007642760425</c:v>
                      </c:pt>
                      <c:pt idx="452">
                        <c:v>0.29419812244361698</c:v>
                      </c:pt>
                      <c:pt idx="453">
                        <c:v>0.28771156631623801</c:v>
                      </c:pt>
                      <c:pt idx="454">
                        <c:v>0.281246312717291</c:v>
                      </c:pt>
                      <c:pt idx="455">
                        <c:v>0.27486346291095898</c:v>
                      </c:pt>
                      <c:pt idx="456">
                        <c:v>0.26858023750405802</c:v>
                      </c:pt>
                      <c:pt idx="457">
                        <c:v>0.26219598453717102</c:v>
                      </c:pt>
                      <c:pt idx="458">
                        <c:v>0.25609619048287202</c:v>
                      </c:pt>
                      <c:pt idx="459">
                        <c:v>0.250117068236336</c:v>
                      </c:pt>
                      <c:pt idx="460">
                        <c:v>0.24431997418184601</c:v>
                      </c:pt>
                      <c:pt idx="461">
                        <c:v>0.23842198012742</c:v>
                      </c:pt>
                      <c:pt idx="462">
                        <c:v>0.23268739049766901</c:v>
                      </c:pt>
                      <c:pt idx="463">
                        <c:v>0.227073600235731</c:v>
                      </c:pt>
                      <c:pt idx="464">
                        <c:v>0.22166173753371601</c:v>
                      </c:pt>
                      <c:pt idx="465">
                        <c:v>0.216352305552243</c:v>
                      </c:pt>
                      <c:pt idx="466">
                        <c:v>0.211143646010655</c:v>
                      </c:pt>
                      <c:pt idx="467">
                        <c:v>0.20617824348534899</c:v>
                      </c:pt>
                      <c:pt idx="468">
                        <c:v>0.20135341213568</c:v>
                      </c:pt>
                      <c:pt idx="469">
                        <c:v>0.19671354285921999</c:v>
                      </c:pt>
                      <c:pt idx="470">
                        <c:v>0.19207214286215399</c:v>
                      </c:pt>
                      <c:pt idx="471">
                        <c:v>0.18761264349708401</c:v>
                      </c:pt>
                      <c:pt idx="472">
                        <c:v>0.18335660241254301</c:v>
                      </c:pt>
                      <c:pt idx="473">
                        <c:v>0.17926243503207201</c:v>
                      </c:pt>
                      <c:pt idx="474">
                        <c:v>0.17529059774001901</c:v>
                      </c:pt>
                      <c:pt idx="475">
                        <c:v>0.17148088927213601</c:v>
                      </c:pt>
                      <c:pt idx="476">
                        <c:v>0.167811879539942</c:v>
                      </c:pt>
                      <c:pt idx="477">
                        <c:v>0.164306274232423</c:v>
                      </c:pt>
                      <c:pt idx="478">
                        <c:v>0.160921595852768</c:v>
                      </c:pt>
                      <c:pt idx="479">
                        <c:v>0.15769891873723199</c:v>
                      </c:pt>
                      <c:pt idx="480">
                        <c:v>0.15459844415006399</c:v>
                      </c:pt>
                      <c:pt idx="481">
                        <c:v>0.15163879585863499</c:v>
                      </c:pt>
                      <c:pt idx="482">
                        <c:v>0.14880135009557399</c:v>
                      </c:pt>
                      <c:pt idx="483">
                        <c:v>0.14608623442093199</c:v>
                      </c:pt>
                      <c:pt idx="484">
                        <c:v>0.143511817481977</c:v>
                      </c:pt>
                      <c:pt idx="485">
                        <c:v>0.14103970370351501</c:v>
                      </c:pt>
                      <c:pt idx="486">
                        <c:v>0.13866848992498801</c:v>
                      </c:pt>
                      <c:pt idx="487">
                        <c:v>0.13639830370644901</c:v>
                      </c:pt>
                      <c:pt idx="488">
                        <c:v>0.13427021938415301</c:v>
                      </c:pt>
                      <c:pt idx="489">
                        <c:v>0.132243035061793</c:v>
                      </c:pt>
                      <c:pt idx="490">
                        <c:v>0.13029697893154399</c:v>
                      </c:pt>
                      <c:pt idx="491">
                        <c:v>0.12843332659391099</c:v>
                      </c:pt>
                      <c:pt idx="492">
                        <c:v>0.12664927172778201</c:v>
                      </c:pt>
                      <c:pt idx="493">
                        <c:v>0.12496752002214399</c:v>
                      </c:pt>
                      <c:pt idx="494">
                        <c:v>0.123365493348062</c:v>
                      </c:pt>
                      <c:pt idx="495">
                        <c:v>0.121825971098719</c:v>
                      </c:pt>
                      <c:pt idx="496">
                        <c:v>0.120346019392954</c:v>
                      </c:pt>
                      <c:pt idx="497">
                        <c:v>0.11894732343935099</c:v>
                      </c:pt>
                      <c:pt idx="498">
                        <c:v>0.117589701822004</c:v>
                      </c:pt>
                      <c:pt idx="499">
                        <c:v>0.116293181468841</c:v>
                      </c:pt>
                      <c:pt idx="500">
                        <c:v>0.11507638614723401</c:v>
                      </c:pt>
                      <c:pt idx="501">
                        <c:v>0.113900792721934</c:v>
                      </c:pt>
                      <c:pt idx="502">
                        <c:v>0.112746501825065</c:v>
                      </c:pt>
                      <c:pt idx="503">
                        <c:v>0.11167180839970201</c:v>
                      </c:pt>
                      <c:pt idx="504">
                        <c:v>0.11061841750277</c:v>
                      </c:pt>
                      <c:pt idx="505">
                        <c:v>0.109584925973714</c:v>
                      </c:pt>
                      <c:pt idx="506">
                        <c:v>0.108611132548286</c:v>
                      </c:pt>
                      <c:pt idx="507">
                        <c:v>0.10765864165128999</c:v>
                      </c:pt>
                      <c:pt idx="508">
                        <c:v>0.106706278314345</c:v>
                      </c:pt>
                      <c:pt idx="509">
                        <c:v>0.10581488868153301</c:v>
                      </c:pt>
                      <c:pt idx="510">
                        <c:v>0.10494352597664799</c:v>
                      </c:pt>
                      <c:pt idx="511">
                        <c:v>0.104133264535946</c:v>
                      </c:pt>
                      <c:pt idx="512">
                        <c:v>0.103321472374639</c:v>
                      </c:pt>
                      <c:pt idx="513">
                        <c:v>0.102511210933937</c:v>
                      </c:pt>
                      <c:pt idx="514">
                        <c:v>0.101720848861112</c:v>
                      </c:pt>
                      <c:pt idx="515">
                        <c:v>0.100970285524039</c:v>
                      </c:pt>
                      <c:pt idx="516">
                        <c:v>0.100241024715398</c:v>
                      </c:pt>
                      <c:pt idx="517">
                        <c:v>9.9491864538880107E-2</c:v>
                      </c:pt>
                      <c:pt idx="518">
                        <c:v>9.8741301201807005E-2</c:v>
                      </c:pt>
                      <c:pt idx="519">
                        <c:v>9.79921410252894E-2</c:v>
                      </c:pt>
                      <c:pt idx="520">
                        <c:v>9.7282779584524096E-2</c:v>
                      </c:pt>
                      <c:pt idx="521">
                        <c:v>9.6573418143758805E-2</c:v>
                      </c:pt>
                      <c:pt idx="522">
                        <c:v>9.5883956070869705E-2</c:v>
                      </c:pt>
                      <c:pt idx="523">
                        <c:v>9.5194493997980703E-2</c:v>
                      </c:pt>
                      <c:pt idx="524">
                        <c:v>9.4505031925091604E-2</c:v>
                      </c:pt>
                      <c:pt idx="525">
                        <c:v>9.3816973012757904E-2</c:v>
                      </c:pt>
                      <c:pt idx="526">
                        <c:v>9.3107611571992696E-2</c:v>
                      </c:pt>
                      <c:pt idx="527">
                        <c:v>9.2438048866979705E-2</c:v>
                      </c:pt>
                      <c:pt idx="528">
                        <c:v>9.1770016882572705E-2</c:v>
                      </c:pt>
                      <c:pt idx="529">
                        <c:v>9.1080554809683495E-2</c:v>
                      </c:pt>
                      <c:pt idx="530">
                        <c:v>9.04521940009783E-2</c:v>
                      </c:pt>
                      <c:pt idx="531">
                        <c:v>8.9803933824396998E-2</c:v>
                      </c:pt>
                      <c:pt idx="532">
                        <c:v>8.9175573015691803E-2</c:v>
                      </c:pt>
                      <c:pt idx="533">
                        <c:v>8.8506137870729404E-2</c:v>
                      </c:pt>
                      <c:pt idx="534">
                        <c:v>8.7837978326271798E-2</c:v>
                      </c:pt>
                      <c:pt idx="535">
                        <c:v>8.7189718149690301E-2</c:v>
                      </c:pt>
                      <c:pt idx="536">
                        <c:v>8.6561357340985107E-2</c:v>
                      </c:pt>
                      <c:pt idx="537">
                        <c:v>8.5933124092330407E-2</c:v>
                      </c:pt>
                      <c:pt idx="538">
                        <c:v>8.5324662651501404E-2</c:v>
                      </c:pt>
                      <c:pt idx="539">
                        <c:v>8.4696301842796196E-2</c:v>
                      </c:pt>
                      <c:pt idx="540">
                        <c:v>8.4048041666214796E-2</c:v>
                      </c:pt>
                      <c:pt idx="541">
                        <c:v>8.3419808417560096E-2</c:v>
                      </c:pt>
                      <c:pt idx="542">
                        <c:v>8.2791447608854998E-2</c:v>
                      </c:pt>
                      <c:pt idx="543">
                        <c:v>8.2202885535902007E-2</c:v>
                      </c:pt>
                      <c:pt idx="544">
                        <c:v>8.1576055447802706E-2</c:v>
                      </c:pt>
                      <c:pt idx="545">
                        <c:v>8.0967594006973703E-2</c:v>
                      </c:pt>
                      <c:pt idx="546">
                        <c:v>8.0400334462452303E-2</c:v>
                      </c:pt>
                      <c:pt idx="547">
                        <c:v>7.9792000581673794E-2</c:v>
                      </c:pt>
                      <c:pt idx="548">
                        <c:v>7.92034385087209E-2</c:v>
                      </c:pt>
                      <c:pt idx="549">
                        <c:v>7.8616279596323502E-2</c:v>
                      </c:pt>
                      <c:pt idx="550">
                        <c:v>7.8007945715544896E-2</c:v>
                      </c:pt>
                      <c:pt idx="551">
                        <c:v>7.7440686171023496E-2</c:v>
                      </c:pt>
                      <c:pt idx="552">
                        <c:v>7.6873426626502206E-2</c:v>
                      </c:pt>
                      <c:pt idx="553">
                        <c:v>7.6284992113599903E-2</c:v>
                      </c:pt>
                      <c:pt idx="554">
                        <c:v>7.5697833201202394E-2</c:v>
                      </c:pt>
                      <c:pt idx="555">
                        <c:v>7.5150600584607694E-2</c:v>
                      </c:pt>
                      <c:pt idx="556">
                        <c:v>7.4583341040086404E-2</c:v>
                      </c:pt>
                      <c:pt idx="557">
                        <c:v>7.4016209055615595E-2</c:v>
                      </c:pt>
                      <c:pt idx="558">
                        <c:v>7.3447546350538698E-2</c:v>
                      </c:pt>
                      <c:pt idx="559">
                        <c:v>7.2880286806017602E-2</c:v>
                      </c:pt>
                      <c:pt idx="560">
                        <c:v>7.2333054189422805E-2</c:v>
                      </c:pt>
                      <c:pt idx="561">
                        <c:v>7.1785694012777596E-2</c:v>
                      </c:pt>
                      <c:pt idx="562">
                        <c:v>7.1238461396182895E-2</c:v>
                      </c:pt>
                      <c:pt idx="563">
                        <c:v>7.0712403747969402E-2</c:v>
                      </c:pt>
                      <c:pt idx="564">
                        <c:v>7.0165171131374701E-2</c:v>
                      </c:pt>
                      <c:pt idx="565">
                        <c:v>6.9637710322605698E-2</c:v>
                      </c:pt>
                      <c:pt idx="566">
                        <c:v>6.9110377073887105E-2</c:v>
                      </c:pt>
                      <c:pt idx="567">
                        <c:v>6.8584446985724107E-2</c:v>
                      </c:pt>
                      <c:pt idx="568">
                        <c:v>6.8076885544831406E-2</c:v>
                      </c:pt>
                      <c:pt idx="569">
                        <c:v>6.7570854824544294E-2</c:v>
                      </c:pt>
                      <c:pt idx="570">
                        <c:v>6.7043394015775304E-2</c:v>
                      </c:pt>
                      <c:pt idx="571">
                        <c:v>6.65373632954884E-2</c:v>
                      </c:pt>
                      <c:pt idx="572">
                        <c:v>6.6009902486719396E-2</c:v>
                      </c:pt>
                      <c:pt idx="573">
                        <c:v>6.5503871766432506E-2</c:v>
                      </c:pt>
                      <c:pt idx="574">
                        <c:v>6.4996437885590105E-2</c:v>
                      </c:pt>
                      <c:pt idx="575">
                        <c:v>6.4510178973128801E-2</c:v>
                      </c:pt>
                      <c:pt idx="576">
                        <c:v>6.40041482528418E-2</c:v>
                      </c:pt>
                      <c:pt idx="577">
                        <c:v>6.3518016900431004E-2</c:v>
                      </c:pt>
                      <c:pt idx="578">
                        <c:v>6.3030354827414495E-2</c:v>
                      </c:pt>
                      <c:pt idx="579">
                        <c:v>6.2564122842879794E-2</c:v>
                      </c:pt>
                      <c:pt idx="580">
                        <c:v>6.2099294018900499E-2</c:v>
                      </c:pt>
                      <c:pt idx="581">
                        <c:v>6.1611631945883899E-2</c:v>
                      </c:pt>
                      <c:pt idx="582">
                        <c:v>6.1166702489780803E-2</c:v>
                      </c:pt>
                      <c:pt idx="583">
                        <c:v>6.068057113737E-2</c:v>
                      </c:pt>
                      <c:pt idx="584">
                        <c:v>6.0254137888587703E-2</c:v>
                      </c:pt>
                      <c:pt idx="585">
                        <c:v>5.98289802403104E-2</c:v>
                      </c:pt>
                      <c:pt idx="586">
                        <c:v>5.9382647623651898E-2</c:v>
                      </c:pt>
                      <c:pt idx="587">
                        <c:v>5.8957617535424903E-2</c:v>
                      </c:pt>
                      <c:pt idx="588">
                        <c:v>5.8471486183014197E-2</c:v>
                      </c:pt>
                      <c:pt idx="589">
                        <c:v>5.80648247420575E-2</c:v>
                      </c:pt>
                      <c:pt idx="590">
                        <c:v>5.7599995918078302E-2</c:v>
                      </c:pt>
                      <c:pt idx="591">
                        <c:v>5.7092562037235998E-2</c:v>
                      </c:pt>
                      <c:pt idx="592">
                        <c:v>5.66462294205776E-2</c:v>
                      </c:pt>
                      <c:pt idx="593">
                        <c:v>5.6262401228658297E-2</c:v>
                      </c:pt>
                      <c:pt idx="594">
                        <c:v>5.5835840419825498E-2</c:v>
                      </c:pt>
                      <c:pt idx="595">
                        <c:v>5.5450609067350998E-2</c:v>
                      </c:pt>
                      <c:pt idx="596">
                        <c:v>5.5065377714876497E-2</c:v>
                      </c:pt>
                      <c:pt idx="597">
                        <c:v>5.4640347626649599E-2</c:v>
                      </c:pt>
                      <c:pt idx="598">
                        <c:v>5.4235216906298803E-2</c:v>
                      </c:pt>
                      <c:pt idx="599">
                        <c:v>5.3808783657516498E-2</c:v>
                      </c:pt>
                      <c:pt idx="600">
                        <c:v>5.3383753569289601E-2</c:v>
                      </c:pt>
                      <c:pt idx="601">
                        <c:v>5.2958595921012097E-2</c:v>
                      </c:pt>
                      <c:pt idx="602">
                        <c:v>5.2593263936413802E-2</c:v>
                      </c:pt>
                      <c:pt idx="603">
                        <c:v>5.2208032583939197E-2</c:v>
                      </c:pt>
                      <c:pt idx="604">
                        <c:v>5.1802901863588498E-2</c:v>
                      </c:pt>
                      <c:pt idx="605">
                        <c:v>5.1397771143237701E-2</c:v>
                      </c:pt>
                      <c:pt idx="606">
                        <c:v>5.1012539790763298E-2</c:v>
                      </c:pt>
                      <c:pt idx="607">
                        <c:v>5.0627308438288499E-2</c:v>
                      </c:pt>
                      <c:pt idx="608">
                        <c:v>5.0242077085814102E-2</c:v>
                      </c:pt>
                      <c:pt idx="609">
                        <c:v>4.9856845733339497E-2</c:v>
                      </c:pt>
                      <c:pt idx="610">
                        <c:v>4.9451715012988701E-2</c:v>
                      </c:pt>
                      <c:pt idx="611">
                        <c:v>4.9087786188945701E-2</c:v>
                      </c:pt>
                      <c:pt idx="612">
                        <c:v>4.8722454204347398E-2</c:v>
                      </c:pt>
                      <c:pt idx="613">
                        <c:v>4.8357122219748902E-2</c:v>
                      </c:pt>
                      <c:pt idx="614">
                        <c:v>4.7993193395705902E-2</c:v>
                      </c:pt>
                      <c:pt idx="615">
                        <c:v>4.7607962043231401E-2</c:v>
                      </c:pt>
                      <c:pt idx="616">
                        <c:v>4.7262529426509103E-2</c:v>
                      </c:pt>
                      <c:pt idx="617">
                        <c:v>4.6898600602466103E-2</c:v>
                      </c:pt>
                      <c:pt idx="618">
                        <c:v>4.6452140425757203E-2</c:v>
                      </c:pt>
                      <c:pt idx="619">
                        <c:v>4.6088211601714203E-2</c:v>
                      </c:pt>
                      <c:pt idx="620">
                        <c:v>4.5762678352868E-2</c:v>
                      </c:pt>
                      <c:pt idx="621">
                        <c:v>4.5438675824627801E-2</c:v>
                      </c:pt>
                      <c:pt idx="622">
                        <c:v>4.51344451042133E-2</c:v>
                      </c:pt>
                      <c:pt idx="623">
                        <c:v>4.4790415648046498E-2</c:v>
                      </c:pt>
                      <c:pt idx="624">
                        <c:v>4.4527386823939703E-2</c:v>
                      </c:pt>
                      <c:pt idx="625">
                        <c:v>4.4223156103525202E-2</c:v>
                      </c:pt>
                      <c:pt idx="626">
                        <c:v>4.3818025383174398E-2</c:v>
                      </c:pt>
                      <c:pt idx="627">
                        <c:v>4.3371692766516E-2</c:v>
                      </c:pt>
                      <c:pt idx="628">
                        <c:v>4.3148462678161498E-2</c:v>
                      </c:pt>
                      <c:pt idx="629">
                        <c:v>4.2824332589870701E-2</c:v>
                      </c:pt>
                      <c:pt idx="630">
                        <c:v>4.2480303133704003E-2</c:v>
                      </c:pt>
                      <c:pt idx="631">
                        <c:v>4.2156300605463798E-2</c:v>
                      </c:pt>
                      <c:pt idx="632">
                        <c:v>4.1832170517173001E-2</c:v>
                      </c:pt>
                      <c:pt idx="633">
                        <c:v>4.1547839164634698E-2</c:v>
                      </c:pt>
                      <c:pt idx="634">
                        <c:v>4.1203809708467799E-2</c:v>
                      </c:pt>
                      <c:pt idx="635">
                        <c:v>4.0878276459621797E-2</c:v>
                      </c:pt>
                      <c:pt idx="636">
                        <c:v>4.0575448899762598E-2</c:v>
                      </c:pt>
                      <c:pt idx="637">
                        <c:v>4.0251318811471898E-2</c:v>
                      </c:pt>
                      <c:pt idx="638">
                        <c:v>3.9925785562625903E-2</c:v>
                      </c:pt>
                      <c:pt idx="639">
                        <c:v>3.9623085562817198E-2</c:v>
                      </c:pt>
                      <c:pt idx="640">
                        <c:v>3.9338754210278902E-2</c:v>
                      </c:pt>
                      <c:pt idx="641">
                        <c:v>3.9034523489864401E-2</c:v>
                      </c:pt>
                      <c:pt idx="642">
                        <c:v>3.8710393401573701E-2</c:v>
                      </c:pt>
                      <c:pt idx="643">
                        <c:v>3.8406162681159303E-2</c:v>
                      </c:pt>
                      <c:pt idx="644">
                        <c:v>3.8101931960744601E-2</c:v>
                      </c:pt>
                      <c:pt idx="645">
                        <c:v>3.78390306966883E-2</c:v>
                      </c:pt>
                      <c:pt idx="646">
                        <c:v>3.7534799976273903E-2</c:v>
                      </c:pt>
                      <c:pt idx="647">
                        <c:v>3.7250468623735399E-2</c:v>
                      </c:pt>
                      <c:pt idx="648">
                        <c:v>3.6967540431752398E-2</c:v>
                      </c:pt>
                      <c:pt idx="649">
                        <c:v>3.6683209079214102E-2</c:v>
                      </c:pt>
                      <c:pt idx="650">
                        <c:v>3.6420307815157801E-2</c:v>
                      </c:pt>
                      <c:pt idx="651">
                        <c:v>3.6135976462619498E-2</c:v>
                      </c:pt>
                      <c:pt idx="652">
                        <c:v>3.58317457422049E-2</c:v>
                      </c:pt>
                      <c:pt idx="653">
                        <c:v>3.5548817550221899E-2</c:v>
                      </c:pt>
                      <c:pt idx="654">
                        <c:v>3.5264486197683499E-2</c:v>
                      </c:pt>
                      <c:pt idx="655">
                        <c:v>3.5021484301503397E-2</c:v>
                      </c:pt>
                      <c:pt idx="656">
                        <c:v>3.4738556109520501E-2</c:v>
                      </c:pt>
                      <c:pt idx="657">
                        <c:v>3.4474124124858403E-2</c:v>
                      </c:pt>
                      <c:pt idx="658">
                        <c:v>3.4191323492925897E-2</c:v>
                      </c:pt>
                      <c:pt idx="659">
                        <c:v>3.39069921403874E-2</c:v>
                      </c:pt>
                      <c:pt idx="660">
                        <c:v>3.3643963316280702E-2</c:v>
                      </c:pt>
                      <c:pt idx="661">
                        <c:v>3.3400833860050001E-2</c:v>
                      </c:pt>
                      <c:pt idx="662">
                        <c:v>3.3157831963869802E-2</c:v>
                      </c:pt>
                      <c:pt idx="663">
                        <c:v>3.2873500611331402E-2</c:v>
                      </c:pt>
                      <c:pt idx="664">
                        <c:v>3.2610471787224801E-2</c:v>
                      </c:pt>
                      <c:pt idx="665">
                        <c:v>3.2326140434686297E-2</c:v>
                      </c:pt>
                      <c:pt idx="666">
                        <c:v>3.2063239170629997E-2</c:v>
                      </c:pt>
                      <c:pt idx="667">
                        <c:v>3.1840009082275599E-2</c:v>
                      </c:pt>
                      <c:pt idx="668">
                        <c:v>3.1596879626045002E-2</c:v>
                      </c:pt>
                      <c:pt idx="669">
                        <c:v>3.1353877729864803E-2</c:v>
                      </c:pt>
                      <c:pt idx="670">
                        <c:v>3.1089445745202698E-2</c:v>
                      </c:pt>
                      <c:pt idx="671">
                        <c:v>3.0826416921095799E-2</c:v>
                      </c:pt>
                      <c:pt idx="672">
                        <c:v>3.0522186200681201E-2</c:v>
                      </c:pt>
                      <c:pt idx="673">
                        <c:v>3.0279184304501199E-2</c:v>
                      </c:pt>
                      <c:pt idx="674">
                        <c:v>3.0075853584022899E-2</c:v>
                      </c:pt>
                      <c:pt idx="675">
                        <c:v>2.9874053584150399E-2</c:v>
                      </c:pt>
                      <c:pt idx="676">
                        <c:v>2.9630924127919799E-2</c:v>
                      </c:pt>
                      <c:pt idx="677">
                        <c:v>2.94076940395652E-2</c:v>
                      </c:pt>
                      <c:pt idx="678">
                        <c:v>2.9144792775509E-2</c:v>
                      </c:pt>
                      <c:pt idx="679">
                        <c:v>2.8901663319278299E-2</c:v>
                      </c:pt>
                      <c:pt idx="680">
                        <c:v>2.8658533863047699E-2</c:v>
                      </c:pt>
                      <c:pt idx="681">
                        <c:v>2.8435431334743699E-2</c:v>
                      </c:pt>
                      <c:pt idx="682">
                        <c:v>2.82122012463892E-2</c:v>
                      </c:pt>
                      <c:pt idx="683">
                        <c:v>2.8111301246452901E-2</c:v>
                      </c:pt>
                      <c:pt idx="684">
                        <c:v>2.7846869261790801E-2</c:v>
                      </c:pt>
                      <c:pt idx="685">
                        <c:v>2.7563941069807901E-2</c:v>
                      </c:pt>
                      <c:pt idx="686">
                        <c:v>2.7320939173627799E-2</c:v>
                      </c:pt>
                      <c:pt idx="687">
                        <c:v>2.7076406556841601E-2</c:v>
                      </c:pt>
                      <c:pt idx="688">
                        <c:v>2.6854579629042599E-2</c:v>
                      </c:pt>
                      <c:pt idx="689">
                        <c:v>2.6631477100738699E-2</c:v>
                      </c:pt>
                      <c:pt idx="690">
                        <c:v>2.6469348276568001E-2</c:v>
                      </c:pt>
                      <c:pt idx="691">
                        <c:v>2.6266145116140199E-2</c:v>
                      </c:pt>
                      <c:pt idx="692">
                        <c:v>2.60031162920333E-2</c:v>
                      </c:pt>
                      <c:pt idx="693">
                        <c:v>2.57599868358027E-2</c:v>
                      </c:pt>
                      <c:pt idx="694">
                        <c:v>2.5597985571682601E-2</c:v>
                      </c:pt>
                      <c:pt idx="695">
                        <c:v>2.5414554219080399E-2</c:v>
                      </c:pt>
                      <c:pt idx="696">
                        <c:v>2.52127542192081E-2</c:v>
                      </c:pt>
                      <c:pt idx="697">
                        <c:v>2.4948322234545899E-2</c:v>
                      </c:pt>
                      <c:pt idx="698">
                        <c:v>2.4746394674622901E-2</c:v>
                      </c:pt>
                      <c:pt idx="699">
                        <c:v>2.4523292146319101E-2</c:v>
                      </c:pt>
                      <c:pt idx="700">
                        <c:v>2.43213645863961E-2</c:v>
                      </c:pt>
                      <c:pt idx="701">
                        <c:v>2.40982620580922E-2</c:v>
                      </c:pt>
                      <c:pt idx="702">
                        <c:v>2.3894931337613799E-2</c:v>
                      </c:pt>
                      <c:pt idx="703">
                        <c:v>2.3671701249259301E-2</c:v>
                      </c:pt>
                      <c:pt idx="704">
                        <c:v>2.3469901249386901E-2</c:v>
                      </c:pt>
                      <c:pt idx="705">
                        <c:v>2.3286469896784699E-2</c:v>
                      </c:pt>
                      <c:pt idx="706">
                        <c:v>2.3104569264788499E-2</c:v>
                      </c:pt>
                      <c:pt idx="707">
                        <c:v>2.2922541072741699E-2</c:v>
                      </c:pt>
                      <c:pt idx="708">
                        <c:v>2.2719337912314001E-2</c:v>
                      </c:pt>
                      <c:pt idx="709">
                        <c:v>2.2517410352391E-2</c:v>
                      </c:pt>
                      <c:pt idx="710">
                        <c:v>2.2314207191963101E-2</c:v>
                      </c:pt>
                      <c:pt idx="711">
                        <c:v>2.2152078367792601E-2</c:v>
                      </c:pt>
                      <c:pt idx="712">
                        <c:v>2.1948875207364899E-2</c:v>
                      </c:pt>
                      <c:pt idx="713">
                        <c:v>2.17668470153181E-2</c:v>
                      </c:pt>
                      <c:pt idx="714">
                        <c:v>2.15650470154456E-2</c:v>
                      </c:pt>
                      <c:pt idx="715">
                        <c:v>2.1381615662843401E-2</c:v>
                      </c:pt>
                      <c:pt idx="716">
                        <c:v>2.11997150308471E-2</c:v>
                      </c:pt>
                      <c:pt idx="717">
                        <c:v>2.1017686838800301E-2</c:v>
                      </c:pt>
                      <c:pt idx="718">
                        <c:v>2.0834383046248801E-2</c:v>
                      </c:pt>
                      <c:pt idx="719">
                        <c:v>2.06722542220781E-2</c:v>
                      </c:pt>
                      <c:pt idx="720">
                        <c:v>2.0510252957958001E-2</c:v>
                      </c:pt>
                      <c:pt idx="721">
                        <c:v>2.03083253980351E-2</c:v>
                      </c:pt>
                      <c:pt idx="722">
                        <c:v>2.0125021605483601E-2</c:v>
                      </c:pt>
                      <c:pt idx="723">
                        <c:v>1.9962892781312799E-2</c:v>
                      </c:pt>
                      <c:pt idx="724">
                        <c:v>1.9780992149316601E-2</c:v>
                      </c:pt>
                      <c:pt idx="725">
                        <c:v>1.9618863325146101E-2</c:v>
                      </c:pt>
                      <c:pt idx="726">
                        <c:v>1.94369626931498E-2</c:v>
                      </c:pt>
                      <c:pt idx="727">
                        <c:v>1.9274833868979199E-2</c:v>
                      </c:pt>
                      <c:pt idx="728">
                        <c:v>1.90716307085513E-2</c:v>
                      </c:pt>
                      <c:pt idx="729">
                        <c:v>1.8889602516504601E-2</c:v>
                      </c:pt>
                      <c:pt idx="730">
                        <c:v>1.8727601252384499E-2</c:v>
                      </c:pt>
                      <c:pt idx="731">
                        <c:v>1.8565472428213901E-2</c:v>
                      </c:pt>
                      <c:pt idx="732">
                        <c:v>1.8382168635662301E-2</c:v>
                      </c:pt>
                      <c:pt idx="733">
                        <c:v>1.8200140443615499E-2</c:v>
                      </c:pt>
                      <c:pt idx="734">
                        <c:v>1.80779379152478E-2</c:v>
                      </c:pt>
                      <c:pt idx="735">
                        <c:v>1.7915936651127701E-2</c:v>
                      </c:pt>
                      <c:pt idx="736">
                        <c:v>1.77538078269571E-2</c:v>
                      </c:pt>
                      <c:pt idx="737">
                        <c:v>1.7591806562837001E-2</c:v>
                      </c:pt>
                      <c:pt idx="738">
                        <c:v>1.7449577106542501E-2</c:v>
                      </c:pt>
                      <c:pt idx="739">
                        <c:v>1.7267676474546301E-2</c:v>
                      </c:pt>
                      <c:pt idx="740">
                        <c:v>1.7125447018251898E-2</c:v>
                      </c:pt>
                      <c:pt idx="741">
                        <c:v>1.6983345122007901E-2</c:v>
                      </c:pt>
                      <c:pt idx="742">
                        <c:v>1.6821343857887801E-2</c:v>
                      </c:pt>
                      <c:pt idx="743">
                        <c:v>1.6680517562148799E-2</c:v>
                      </c:pt>
                      <c:pt idx="744">
                        <c:v>1.6538415665904999E-2</c:v>
                      </c:pt>
                      <c:pt idx="745">
                        <c:v>1.6396186209610499E-2</c:v>
                      </c:pt>
                      <c:pt idx="746">
                        <c:v>1.6214285577614201E-2</c:v>
                      </c:pt>
                      <c:pt idx="747">
                        <c:v>1.6092083049246399E-2</c:v>
                      </c:pt>
                      <c:pt idx="748">
                        <c:v>1.5910054857199599E-2</c:v>
                      </c:pt>
                      <c:pt idx="749">
                        <c:v>1.5767952960955699E-2</c:v>
                      </c:pt>
                      <c:pt idx="750">
                        <c:v>1.56257235046613E-2</c:v>
                      </c:pt>
                      <c:pt idx="751">
                        <c:v>1.5483621608417399E-2</c:v>
                      </c:pt>
                      <c:pt idx="752">
                        <c:v>1.53214927842468E-2</c:v>
                      </c:pt>
                      <c:pt idx="753">
                        <c:v>1.5180794048558301E-2</c:v>
                      </c:pt>
                      <c:pt idx="754">
                        <c:v>1.5058591520190401E-2</c:v>
                      </c:pt>
                      <c:pt idx="755">
                        <c:v>1.4916362063896E-2</c:v>
                      </c:pt>
                      <c:pt idx="756">
                        <c:v>1.47742601676522E-2</c:v>
                      </c:pt>
                      <c:pt idx="757">
                        <c:v>1.4633561431963499E-2</c:v>
                      </c:pt>
                      <c:pt idx="758">
                        <c:v>1.44501300793615E-2</c:v>
                      </c:pt>
                      <c:pt idx="759">
                        <c:v>1.4349230079425099E-2</c:v>
                      </c:pt>
                      <c:pt idx="760">
                        <c:v>1.42284307116128E-2</c:v>
                      </c:pt>
                      <c:pt idx="761">
                        <c:v>1.4106100623194499E-2</c:v>
                      </c:pt>
                      <c:pt idx="762">
                        <c:v>1.3983898094826801E-2</c:v>
                      </c:pt>
                      <c:pt idx="763">
                        <c:v>1.38430717990878E-2</c:v>
                      </c:pt>
                      <c:pt idx="764">
                        <c:v>1.36810705349677E-2</c:v>
                      </c:pt>
                      <c:pt idx="765">
                        <c:v>1.35588680066E-2</c:v>
                      </c:pt>
                      <c:pt idx="766">
                        <c:v>1.34365379181818E-2</c:v>
                      </c:pt>
                      <c:pt idx="767">
                        <c:v>1.32745366540616E-2</c:v>
                      </c:pt>
                      <c:pt idx="768">
                        <c:v>1.31536097261986E-2</c:v>
                      </c:pt>
                      <c:pt idx="769">
                        <c:v>1.3031407197831E-2</c:v>
                      </c:pt>
                      <c:pt idx="770">
                        <c:v>1.29106078300186E-2</c:v>
                      </c:pt>
                      <c:pt idx="771">
                        <c:v>1.2768378373724101E-2</c:v>
                      </c:pt>
                      <c:pt idx="772">
                        <c:v>1.2667478373788E-2</c:v>
                      </c:pt>
                      <c:pt idx="773">
                        <c:v>1.25253764775439E-2</c:v>
                      </c:pt>
                      <c:pt idx="774">
                        <c:v>1.23632476533734E-2</c:v>
                      </c:pt>
                      <c:pt idx="775">
                        <c:v>1.22410451250056E-2</c:v>
                      </c:pt>
                      <c:pt idx="776">
                        <c:v>1.2140145125069401E-2</c:v>
                      </c:pt>
                      <c:pt idx="777">
                        <c:v>1.20391175650827E-2</c:v>
                      </c:pt>
                      <c:pt idx="778">
                        <c:v>1.1936814404591E-2</c:v>
                      </c:pt>
                      <c:pt idx="779">
                        <c:v>1.1796115668902599E-2</c:v>
                      </c:pt>
                      <c:pt idx="780">
                        <c:v>1.16538862126081E-2</c:v>
                      </c:pt>
                      <c:pt idx="781">
                        <c:v>1.1552986212671999E-2</c:v>
                      </c:pt>
                      <c:pt idx="782">
                        <c:v>1.14307836843042E-2</c:v>
                      </c:pt>
                      <c:pt idx="783">
                        <c:v>1.13297561243174E-2</c:v>
                      </c:pt>
                      <c:pt idx="784">
                        <c:v>1.13098567564412E-2</c:v>
                      </c:pt>
                      <c:pt idx="785">
                        <c:v>1.11066535960135E-2</c:v>
                      </c:pt>
                      <c:pt idx="786">
                        <c:v>1.09843235075953E-2</c:v>
                      </c:pt>
                      <c:pt idx="787">
                        <c:v>1.08436247719067E-2</c:v>
                      </c:pt>
                      <c:pt idx="788">
                        <c:v>1.0741321611415101E-2</c:v>
                      </c:pt>
                      <c:pt idx="789">
                        <c:v>1.06404216114788E-2</c:v>
                      </c:pt>
                      <c:pt idx="790">
                        <c:v>1.05180915230606E-2</c:v>
                      </c:pt>
                      <c:pt idx="791">
                        <c:v>1.0356090258940499E-2</c:v>
                      </c:pt>
                      <c:pt idx="792">
                        <c:v>1.0174062066893599E-2</c:v>
                      </c:pt>
                      <c:pt idx="793">
                        <c:v>1.00731620669575E-2</c:v>
                      </c:pt>
                      <c:pt idx="794">
                        <c:v>1.0012060802773601E-2</c:v>
                      </c:pt>
                      <c:pt idx="795">
                        <c:v>9.9722620670213997E-3</c:v>
                      </c:pt>
                      <c:pt idx="796">
                        <c:v>9.9722620670213997E-3</c:v>
                      </c:pt>
                      <c:pt idx="797">
                        <c:v>9.8300326107269003E-3</c:v>
                      </c:pt>
                      <c:pt idx="798">
                        <c:v>9.6879307144830396E-3</c:v>
                      </c:pt>
                      <c:pt idx="799">
                        <c:v>9.5657281861151206E-3</c:v>
                      </c:pt>
                      <c:pt idx="800">
                        <c:v>9.4647006261283691E-3</c:v>
                      </c:pt>
                      <c:pt idx="801">
                        <c:v>9.3439012583159693E-3</c:v>
                      </c:pt>
                      <c:pt idx="802">
                        <c:v>9.2216987299483799E-3</c:v>
                      </c:pt>
                      <c:pt idx="803">
                        <c:v>9.1405705378377906E-3</c:v>
                      </c:pt>
                      <c:pt idx="804">
                        <c:v>9.0595699057777201E-3</c:v>
                      </c:pt>
                      <c:pt idx="805">
                        <c:v>8.9586699058414893E-3</c:v>
                      </c:pt>
                      <c:pt idx="806">
                        <c:v>8.8165680095976303E-3</c:v>
                      </c:pt>
                      <c:pt idx="807">
                        <c:v>8.7155404496108702E-3</c:v>
                      </c:pt>
                      <c:pt idx="808">
                        <c:v>8.6345398175507997E-3</c:v>
                      </c:pt>
                      <c:pt idx="809">
                        <c:v>8.5734385533670094E-3</c:v>
                      </c:pt>
                      <c:pt idx="810">
                        <c:v>8.4725385534306693E-3</c:v>
                      </c:pt>
                      <c:pt idx="811">
                        <c:v>8.3701078328886104E-3</c:v>
                      </c:pt>
                      <c:pt idx="812">
                        <c:v>8.28910720082854E-3</c:v>
                      </c:pt>
                      <c:pt idx="813">
                        <c:v>8.1882072008923005E-3</c:v>
                      </c:pt>
                      <c:pt idx="814">
                        <c:v>8.0873072009561807E-3</c:v>
                      </c:pt>
                      <c:pt idx="815">
                        <c:v>8.0061790088455896E-3</c:v>
                      </c:pt>
                      <c:pt idx="816">
                        <c:v>7.9038758483539508E-3</c:v>
                      </c:pt>
                      <c:pt idx="817">
                        <c:v>7.8029758484178197E-3</c:v>
                      </c:pt>
                      <c:pt idx="818">
                        <c:v>7.70194828843107E-3</c:v>
                      </c:pt>
                      <c:pt idx="819">
                        <c:v>7.6209476563711097E-3</c:v>
                      </c:pt>
                      <c:pt idx="820">
                        <c:v>7.51864449587947E-3</c:v>
                      </c:pt>
                      <c:pt idx="821">
                        <c:v>7.41774449594324E-3</c:v>
                      </c:pt>
                      <c:pt idx="822">
                        <c:v>7.3366163038326403E-3</c:v>
                      </c:pt>
                      <c:pt idx="823">
                        <c:v>7.2357163038964103E-3</c:v>
                      </c:pt>
                      <c:pt idx="824">
                        <c:v>7.15471567183645E-3</c:v>
                      </c:pt>
                      <c:pt idx="825">
                        <c:v>7.0737150397762703E-3</c:v>
                      </c:pt>
                      <c:pt idx="826">
                        <c:v>6.9726874797896299E-3</c:v>
                      </c:pt>
                      <c:pt idx="827">
                        <c:v>6.8504849514219304E-3</c:v>
                      </c:pt>
                      <c:pt idx="828">
                        <c:v>6.7495849514856996E-3</c:v>
                      </c:pt>
                      <c:pt idx="829">
                        <c:v>6.6884836873017904E-3</c:v>
                      </c:pt>
                      <c:pt idx="830">
                        <c:v>6.5874561273150398E-3</c:v>
                      </c:pt>
                      <c:pt idx="831">
                        <c:v>6.5064554952550804E-3</c:v>
                      </c:pt>
                      <c:pt idx="832">
                        <c:v>6.42545486319501E-3</c:v>
                      </c:pt>
                      <c:pt idx="833">
                        <c:v>6.3444542311349404E-3</c:v>
                      </c:pt>
                      <c:pt idx="834">
                        <c:v>6.2634535990748804E-3</c:v>
                      </c:pt>
                      <c:pt idx="835">
                        <c:v>6.1610228785328198E-3</c:v>
                      </c:pt>
                      <c:pt idx="836">
                        <c:v>6.0800222464727502E-3</c:v>
                      </c:pt>
                      <c:pt idx="837">
                        <c:v>5.99902161441279E-3</c:v>
                      </c:pt>
                      <c:pt idx="838">
                        <c:v>5.9178934223021997E-3</c:v>
                      </c:pt>
                      <c:pt idx="839">
                        <c:v>5.8169934223659698E-3</c:v>
                      </c:pt>
                      <c:pt idx="840">
                        <c:v>5.7160934224297398E-3</c:v>
                      </c:pt>
                      <c:pt idx="841">
                        <c:v>5.6350927903697796E-3</c:v>
                      </c:pt>
                      <c:pt idx="842">
                        <c:v>5.5540921583095999E-3</c:v>
                      </c:pt>
                      <c:pt idx="843">
                        <c:v>5.4516614377675401E-3</c:v>
                      </c:pt>
                      <c:pt idx="844">
                        <c:v>5.3706608057074697E-3</c:v>
                      </c:pt>
                      <c:pt idx="845">
                        <c:v>5.3308620699551498E-3</c:v>
                      </c:pt>
                      <c:pt idx="846">
                        <c:v>5.2285589094636098E-3</c:v>
                      </c:pt>
                      <c:pt idx="847">
                        <c:v>5.1474307173530196E-3</c:v>
                      </c:pt>
                      <c:pt idx="848">
                        <c:v>5.0465307174168998E-3</c:v>
                      </c:pt>
                      <c:pt idx="849">
                        <c:v>4.9854294532329898E-3</c:v>
                      </c:pt>
                      <c:pt idx="850">
                        <c:v>4.9044288211729202E-3</c:v>
                      </c:pt>
                      <c:pt idx="851">
                        <c:v>4.82330062906233E-3</c:v>
                      </c:pt>
                      <c:pt idx="852">
                        <c:v>4.7224006291261E-3</c:v>
                      </c:pt>
                      <c:pt idx="853">
                        <c:v>4.6612993649423097E-3</c:v>
                      </c:pt>
                      <c:pt idx="854">
                        <c:v>4.5802987328822401E-3</c:v>
                      </c:pt>
                      <c:pt idx="855">
                        <c:v>4.5191974686983301E-3</c:v>
                      </c:pt>
                      <c:pt idx="856">
                        <c:v>4.4380692765877399E-3</c:v>
                      </c:pt>
                      <c:pt idx="857">
                        <c:v>4.3570686445276703E-3</c:v>
                      </c:pt>
                      <c:pt idx="858">
                        <c:v>4.2760680124677196E-3</c:v>
                      </c:pt>
                      <c:pt idx="859">
                        <c:v>4.1950673804076501E-3</c:v>
                      </c:pt>
                      <c:pt idx="860">
                        <c:v>4.1353692767790396E-3</c:v>
                      </c:pt>
                      <c:pt idx="861">
                        <c:v>4.0542410846685596E-3</c:v>
                      </c:pt>
                      <c:pt idx="862">
                        <c:v>3.9718372920530803E-3</c:v>
                      </c:pt>
                      <c:pt idx="863">
                        <c:v>3.87093729211696E-3</c:v>
                      </c:pt>
                      <c:pt idx="864">
                        <c:v>3.78993666005689E-3</c:v>
                      </c:pt>
                      <c:pt idx="865">
                        <c:v>3.7287078358224598E-3</c:v>
                      </c:pt>
                      <c:pt idx="866">
                        <c:v>3.6477072037625099E-3</c:v>
                      </c:pt>
                      <c:pt idx="867">
                        <c:v>3.5667065717024399E-3</c:v>
                      </c:pt>
                      <c:pt idx="868">
                        <c:v>3.52690783595011E-3</c:v>
                      </c:pt>
                      <c:pt idx="869">
                        <c:v>3.4260078360138801E-3</c:v>
                      </c:pt>
                      <c:pt idx="870">
                        <c:v>3.3647790117794498E-3</c:v>
                      </c:pt>
                      <c:pt idx="871">
                        <c:v>3.28377837971949E-3</c:v>
                      </c:pt>
                      <c:pt idx="872">
                        <c:v>3.22267711553559E-3</c:v>
                      </c:pt>
                      <c:pt idx="873">
                        <c:v>3.1416764834754098E-3</c:v>
                      </c:pt>
                      <c:pt idx="874">
                        <c:v>3.04077648353929E-3</c:v>
                      </c:pt>
                      <c:pt idx="875">
                        <c:v>2.9596482914286998E-3</c:v>
                      </c:pt>
                      <c:pt idx="876">
                        <c:v>2.8985470272447902E-3</c:v>
                      </c:pt>
                      <c:pt idx="877">
                        <c:v>2.8175463951848299E-3</c:v>
                      </c:pt>
                      <c:pt idx="878">
                        <c:v>2.7763444988772E-3</c:v>
                      </c:pt>
                      <c:pt idx="879">
                        <c:v>2.6953438668170199E-3</c:v>
                      </c:pt>
                      <c:pt idx="880">
                        <c:v>2.6142156747064301E-3</c:v>
                      </c:pt>
                      <c:pt idx="881">
                        <c:v>2.5531144105226402E-3</c:v>
                      </c:pt>
                      <c:pt idx="882">
                        <c:v>2.4934163068940402E-3</c:v>
                      </c:pt>
                      <c:pt idx="883">
                        <c:v>2.3911131464025002E-3</c:v>
                      </c:pt>
                      <c:pt idx="884">
                        <c:v>2.30998495429191E-3</c:v>
                      </c:pt>
                      <c:pt idx="885">
                        <c:v>2.2502868506634201E-3</c:v>
                      </c:pt>
                      <c:pt idx="886">
                        <c:v>2.2090849543557902E-3</c:v>
                      </c:pt>
                      <c:pt idx="887">
                        <c:v>2.1479836901718802E-3</c:v>
                      </c:pt>
                      <c:pt idx="888">
                        <c:v>2.0271843223594898E-3</c:v>
                      </c:pt>
                      <c:pt idx="889">
                        <c:v>1.9660830581755798E-3</c:v>
                      </c:pt>
                      <c:pt idx="890">
                        <c:v>1.8849548660650999E-3</c:v>
                      </c:pt>
                      <c:pt idx="891">
                        <c:v>1.82385360188131E-3</c:v>
                      </c:pt>
                      <c:pt idx="892">
                        <c:v>1.7627523376974E-3</c:v>
                      </c:pt>
                      <c:pt idx="893">
                        <c:v>1.7030542340689099E-3</c:v>
                      </c:pt>
                      <c:pt idx="894">
                        <c:v>1.62205360200873E-3</c:v>
                      </c:pt>
                      <c:pt idx="895">
                        <c:v>1.5608247777744201E-3</c:v>
                      </c:pt>
                      <c:pt idx="896">
                        <c:v>1.4798241457143499E-3</c:v>
                      </c:pt>
                      <c:pt idx="897">
                        <c:v>1.3789241457781199E-3</c:v>
                      </c:pt>
                      <c:pt idx="898">
                        <c:v>1.3178228815943201E-3</c:v>
                      </c:pt>
                      <c:pt idx="899">
                        <c:v>1.2567216174103101E-3</c:v>
                      </c:pt>
                      <c:pt idx="900">
                        <c:v>1.19549279317588E-3</c:v>
                      </c:pt>
                      <c:pt idx="901">
                        <c:v>1.1144921611160299E-3</c:v>
                      </c:pt>
                      <c:pt idx="902">
                        <c:v>1.01359216117969E-3</c:v>
                      </c:pt>
                      <c:pt idx="903">
                        <c:v>9.5249089699589505E-4</c:v>
                      </c:pt>
                      <c:pt idx="904">
                        <c:v>8.9138963281199001E-4</c:v>
                      </c:pt>
                      <c:pt idx="905">
                        <c:v>8.31563969132865E-4</c:v>
                      </c:pt>
                      <c:pt idx="906">
                        <c:v>7.7046270494907098E-4</c:v>
                      </c:pt>
                      <c:pt idx="907">
                        <c:v>7.0936144076527697E-4</c:v>
                      </c:pt>
                      <c:pt idx="908">
                        <c:v>6.2836080870509801E-4</c:v>
                      </c:pt>
                      <c:pt idx="909">
                        <c:v>5.4736017664514002E-4</c:v>
                      </c:pt>
                      <c:pt idx="910">
                        <c:v>4.8613135241071302E-4</c:v>
                      </c:pt>
                      <c:pt idx="911">
                        <c:v>4.0513072035075498E-4</c:v>
                      </c:pt>
                      <c:pt idx="912">
                        <c:v>3.2413008829068602E-4</c:v>
                      </c:pt>
                      <c:pt idx="913">
                        <c:v>2.8433135253835802E-4</c:v>
                      </c:pt>
                      <c:pt idx="914">
                        <c:v>2.0333072047829E-4</c:v>
                      </c:pt>
                      <c:pt idx="915">
                        <c:v>1.4222945629438499E-4</c:v>
                      </c:pt>
                      <c:pt idx="916">
                        <c:v>6.1101264183904797E-5</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5F63-3544-BF7B-9ADD30978874}"/>
                  </c:ext>
                </c:extLst>
              </c15:ser>
            </c15:filteredScatterSeries>
            <c15:filteredScatterSeries>
              <c15:ser>
                <c:idx val="4"/>
                <c:order val="4"/>
                <c:tx>
                  <c:v>5BSG Marcela</c:v>
                </c:tx>
                <c:spPr>
                  <a:ln w="19050" cap="rnd">
                    <a:solidFill>
                      <a:schemeClr val="accent5"/>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C$6:$AC$923</c15:sqref>
                        </c15:formulaRef>
                      </c:ext>
                    </c:extLst>
                    <c:numCache>
                      <c:formatCode>General</c:formatCode>
                      <c:ptCount val="918"/>
                      <c:pt idx="0">
                        <c:v>303.67399999999992</c:v>
                      </c:pt>
                      <c:pt idx="1">
                        <c:v>304.28799999999978</c:v>
                      </c:pt>
                      <c:pt idx="2">
                        <c:v>304.94899999999978</c:v>
                      </c:pt>
                      <c:pt idx="3">
                        <c:v>305.637</c:v>
                      </c:pt>
                      <c:pt idx="4">
                        <c:v>306.33599999999979</c:v>
                      </c:pt>
                      <c:pt idx="5">
                        <c:v>307.041</c:v>
                      </c:pt>
                      <c:pt idx="6">
                        <c:v>307.74799999999999</c:v>
                      </c:pt>
                      <c:pt idx="7">
                        <c:v>308.45499999999993</c:v>
                      </c:pt>
                      <c:pt idx="8">
                        <c:v>309.16699999999992</c:v>
                      </c:pt>
                      <c:pt idx="9">
                        <c:v>309.87899999999979</c:v>
                      </c:pt>
                      <c:pt idx="10">
                        <c:v>310.58499999999992</c:v>
                      </c:pt>
                      <c:pt idx="11">
                        <c:v>311.28899999999982</c:v>
                      </c:pt>
                      <c:pt idx="12">
                        <c:v>311.99199999999968</c:v>
                      </c:pt>
                      <c:pt idx="13">
                        <c:v>312.69399999999979</c:v>
                      </c:pt>
                      <c:pt idx="14">
                        <c:v>313.392</c:v>
                      </c:pt>
                      <c:pt idx="15">
                        <c:v>314.08799999999991</c:v>
                      </c:pt>
                      <c:pt idx="16">
                        <c:v>314.78599999999977</c:v>
                      </c:pt>
                      <c:pt idx="17">
                        <c:v>315.48399999999981</c:v>
                      </c:pt>
                      <c:pt idx="18">
                        <c:v>316.18599999999992</c:v>
                      </c:pt>
                      <c:pt idx="19">
                        <c:v>316.89</c:v>
                      </c:pt>
                      <c:pt idx="20">
                        <c:v>317.59399999999982</c:v>
                      </c:pt>
                      <c:pt idx="21">
                        <c:v>318.29599999999982</c:v>
                      </c:pt>
                      <c:pt idx="22">
                        <c:v>319.005</c:v>
                      </c:pt>
                      <c:pt idx="23">
                        <c:v>319.71699999999981</c:v>
                      </c:pt>
                      <c:pt idx="24">
                        <c:v>320.4289999999998</c:v>
                      </c:pt>
                      <c:pt idx="25">
                        <c:v>321.14400000000001</c:v>
                      </c:pt>
                      <c:pt idx="26">
                        <c:v>321.86</c:v>
                      </c:pt>
                      <c:pt idx="27">
                        <c:v>322.57799999999992</c:v>
                      </c:pt>
                      <c:pt idx="28">
                        <c:v>323.29599999999982</c:v>
                      </c:pt>
                      <c:pt idx="29">
                        <c:v>324.01099999999991</c:v>
                      </c:pt>
                      <c:pt idx="30">
                        <c:v>324.7319999999998</c:v>
                      </c:pt>
                      <c:pt idx="31">
                        <c:v>325.45599999999979</c:v>
                      </c:pt>
                      <c:pt idx="32">
                        <c:v>326.18499999999989</c:v>
                      </c:pt>
                      <c:pt idx="33">
                        <c:v>326.9219999999998</c:v>
                      </c:pt>
                      <c:pt idx="34">
                        <c:v>327.65699999999993</c:v>
                      </c:pt>
                      <c:pt idx="35">
                        <c:v>328.392</c:v>
                      </c:pt>
                      <c:pt idx="36">
                        <c:v>329.125</c:v>
                      </c:pt>
                      <c:pt idx="37">
                        <c:v>329.86</c:v>
                      </c:pt>
                      <c:pt idx="38">
                        <c:v>330.59599999999978</c:v>
                      </c:pt>
                      <c:pt idx="39">
                        <c:v>331.33399999999978</c:v>
                      </c:pt>
                      <c:pt idx="40">
                        <c:v>332.07099999999991</c:v>
                      </c:pt>
                      <c:pt idx="41">
                        <c:v>332.80899999999991</c:v>
                      </c:pt>
                      <c:pt idx="42">
                        <c:v>333.548</c:v>
                      </c:pt>
                      <c:pt idx="43">
                        <c:v>334.28199999999981</c:v>
                      </c:pt>
                      <c:pt idx="44">
                        <c:v>335.017</c:v>
                      </c:pt>
                      <c:pt idx="45">
                        <c:v>335.75599999999991</c:v>
                      </c:pt>
                      <c:pt idx="46">
                        <c:v>336.4939999999998</c:v>
                      </c:pt>
                      <c:pt idx="47">
                        <c:v>337.24099999999999</c:v>
                      </c:pt>
                      <c:pt idx="48">
                        <c:v>337.98399999999981</c:v>
                      </c:pt>
                      <c:pt idx="49">
                        <c:v>338.72899999999981</c:v>
                      </c:pt>
                      <c:pt idx="50">
                        <c:v>339.47499999999991</c:v>
                      </c:pt>
                      <c:pt idx="51">
                        <c:v>340.21899999999982</c:v>
                      </c:pt>
                      <c:pt idx="52">
                        <c:v>340.96100000000001</c:v>
                      </c:pt>
                      <c:pt idx="53">
                        <c:v>341.70699999999982</c:v>
                      </c:pt>
                      <c:pt idx="54">
                        <c:v>342.44899999999978</c:v>
                      </c:pt>
                      <c:pt idx="55">
                        <c:v>343.19</c:v>
                      </c:pt>
                      <c:pt idx="56">
                        <c:v>343.93199999999968</c:v>
                      </c:pt>
                      <c:pt idx="57">
                        <c:v>344.68099999999993</c:v>
                      </c:pt>
                      <c:pt idx="58">
                        <c:v>345.44</c:v>
                      </c:pt>
                      <c:pt idx="59">
                        <c:v>346.19599999999991</c:v>
                      </c:pt>
                      <c:pt idx="60">
                        <c:v>346.94499999999999</c:v>
                      </c:pt>
                      <c:pt idx="61">
                        <c:v>347.69099999999992</c:v>
                      </c:pt>
                      <c:pt idx="62">
                        <c:v>348.43700000000001</c:v>
                      </c:pt>
                      <c:pt idx="63">
                        <c:v>349.178</c:v>
                      </c:pt>
                      <c:pt idx="64">
                        <c:v>349.91799999999978</c:v>
                      </c:pt>
                      <c:pt idx="65">
                        <c:v>350.66300000000001</c:v>
                      </c:pt>
                      <c:pt idx="66">
                        <c:v>351.40999999999991</c:v>
                      </c:pt>
                      <c:pt idx="67">
                        <c:v>352.15</c:v>
                      </c:pt>
                      <c:pt idx="68">
                        <c:v>352.89</c:v>
                      </c:pt>
                      <c:pt idx="69">
                        <c:v>353.64</c:v>
                      </c:pt>
                      <c:pt idx="70">
                        <c:v>354.38699999999977</c:v>
                      </c:pt>
                      <c:pt idx="71">
                        <c:v>355.13199999999978</c:v>
                      </c:pt>
                      <c:pt idx="72">
                        <c:v>355.87699999999978</c:v>
                      </c:pt>
                      <c:pt idx="73">
                        <c:v>356.62</c:v>
                      </c:pt>
                      <c:pt idx="74">
                        <c:v>357.36199999999991</c:v>
                      </c:pt>
                      <c:pt idx="75">
                        <c:v>358.101</c:v>
                      </c:pt>
                      <c:pt idx="76">
                        <c:v>358.84899999999999</c:v>
                      </c:pt>
                      <c:pt idx="77">
                        <c:v>359.601</c:v>
                      </c:pt>
                      <c:pt idx="78">
                        <c:v>360.34500000000003</c:v>
                      </c:pt>
                      <c:pt idx="79">
                        <c:v>361.08699999999982</c:v>
                      </c:pt>
                      <c:pt idx="80">
                        <c:v>361.82299999999992</c:v>
                      </c:pt>
                      <c:pt idx="81">
                        <c:v>362.55399999999992</c:v>
                      </c:pt>
                      <c:pt idx="82">
                        <c:v>363.28299999999979</c:v>
                      </c:pt>
                      <c:pt idx="83">
                        <c:v>364.00799999999992</c:v>
                      </c:pt>
                      <c:pt idx="84">
                        <c:v>364.7369999999998</c:v>
                      </c:pt>
                      <c:pt idx="85">
                        <c:v>365.47299999999979</c:v>
                      </c:pt>
                      <c:pt idx="86">
                        <c:v>366.20699999999982</c:v>
                      </c:pt>
                      <c:pt idx="87">
                        <c:v>366.93299999999982</c:v>
                      </c:pt>
                      <c:pt idx="88">
                        <c:v>367.65599999999989</c:v>
                      </c:pt>
                      <c:pt idx="89">
                        <c:v>368.38099999999991</c:v>
                      </c:pt>
                      <c:pt idx="90">
                        <c:v>369.09999999999991</c:v>
                      </c:pt>
                      <c:pt idx="91">
                        <c:v>369.81599999999992</c:v>
                      </c:pt>
                      <c:pt idx="92">
                        <c:v>370.53499999999991</c:v>
                      </c:pt>
                      <c:pt idx="93">
                        <c:v>371.25599999999991</c:v>
                      </c:pt>
                      <c:pt idx="94">
                        <c:v>371.98099999999982</c:v>
                      </c:pt>
                      <c:pt idx="95">
                        <c:v>372.70299999999992</c:v>
                      </c:pt>
                      <c:pt idx="96">
                        <c:v>373.41399999999982</c:v>
                      </c:pt>
                      <c:pt idx="97">
                        <c:v>374.125</c:v>
                      </c:pt>
                      <c:pt idx="98">
                        <c:v>374.84100000000001</c:v>
                      </c:pt>
                      <c:pt idx="99">
                        <c:v>375.56200000000001</c:v>
                      </c:pt>
                      <c:pt idx="100">
                        <c:v>376.28</c:v>
                      </c:pt>
                      <c:pt idx="101">
                        <c:v>376.99599999999981</c:v>
                      </c:pt>
                      <c:pt idx="102">
                        <c:v>377.70699999999982</c:v>
                      </c:pt>
                      <c:pt idx="103">
                        <c:v>378.4219999999998</c:v>
                      </c:pt>
                      <c:pt idx="104">
                        <c:v>379.13599999999991</c:v>
                      </c:pt>
                      <c:pt idx="105">
                        <c:v>379.84699999999992</c:v>
                      </c:pt>
                      <c:pt idx="106">
                        <c:v>380.55699999999979</c:v>
                      </c:pt>
                      <c:pt idx="107">
                        <c:v>381.26299999999992</c:v>
                      </c:pt>
                      <c:pt idx="108">
                        <c:v>381.96899999999982</c:v>
                      </c:pt>
                      <c:pt idx="109">
                        <c:v>382.673</c:v>
                      </c:pt>
                      <c:pt idx="110">
                        <c:v>383.37199999999979</c:v>
                      </c:pt>
                      <c:pt idx="111">
                        <c:v>384.07599999999991</c:v>
                      </c:pt>
                      <c:pt idx="112">
                        <c:v>384.78899999999982</c:v>
                      </c:pt>
                      <c:pt idx="113">
                        <c:v>385.57</c:v>
                      </c:pt>
                      <c:pt idx="114">
                        <c:v>386.39599999999979</c:v>
                      </c:pt>
                      <c:pt idx="115">
                        <c:v>387.24699999999979</c:v>
                      </c:pt>
                      <c:pt idx="116">
                        <c:v>388.11399999999992</c:v>
                      </c:pt>
                      <c:pt idx="117">
                        <c:v>388.98399999999981</c:v>
                      </c:pt>
                      <c:pt idx="118">
                        <c:v>389.86199999999991</c:v>
                      </c:pt>
                      <c:pt idx="119">
                        <c:v>390.7369999999998</c:v>
                      </c:pt>
                      <c:pt idx="120">
                        <c:v>391.61099999999999</c:v>
                      </c:pt>
                      <c:pt idx="121">
                        <c:v>392.48599999999982</c:v>
                      </c:pt>
                      <c:pt idx="122">
                        <c:v>393.36299999999989</c:v>
                      </c:pt>
                      <c:pt idx="123">
                        <c:v>394.24199999999979</c:v>
                      </c:pt>
                      <c:pt idx="124">
                        <c:v>395.125</c:v>
                      </c:pt>
                      <c:pt idx="125">
                        <c:v>395.99799999999982</c:v>
                      </c:pt>
                      <c:pt idx="126">
                        <c:v>396.86599999999999</c:v>
                      </c:pt>
                      <c:pt idx="127">
                        <c:v>397.73399999999981</c:v>
                      </c:pt>
                      <c:pt idx="128">
                        <c:v>398.60199999999992</c:v>
                      </c:pt>
                      <c:pt idx="129">
                        <c:v>399.47599999999977</c:v>
                      </c:pt>
                      <c:pt idx="130">
                        <c:v>400.346</c:v>
                      </c:pt>
                      <c:pt idx="131">
                        <c:v>401.21799999999979</c:v>
                      </c:pt>
                      <c:pt idx="132">
                        <c:v>402.09699999999981</c:v>
                      </c:pt>
                      <c:pt idx="133">
                        <c:v>402.97099999999978</c:v>
                      </c:pt>
                      <c:pt idx="134">
                        <c:v>403.84100000000001</c:v>
                      </c:pt>
                      <c:pt idx="135">
                        <c:v>404.70799999999991</c:v>
                      </c:pt>
                      <c:pt idx="136">
                        <c:v>405.57799999999992</c:v>
                      </c:pt>
                      <c:pt idx="137">
                        <c:v>406.44499999999988</c:v>
                      </c:pt>
                      <c:pt idx="138">
                        <c:v>407.30799999999999</c:v>
                      </c:pt>
                      <c:pt idx="139">
                        <c:v>408.16699999999992</c:v>
                      </c:pt>
                      <c:pt idx="140">
                        <c:v>409.024</c:v>
                      </c:pt>
                      <c:pt idx="141">
                        <c:v>409.88099999999991</c:v>
                      </c:pt>
                      <c:pt idx="142">
                        <c:v>410.74399999999991</c:v>
                      </c:pt>
                      <c:pt idx="143">
                        <c:v>411.60399999999993</c:v>
                      </c:pt>
                      <c:pt idx="144">
                        <c:v>412.47199999999981</c:v>
                      </c:pt>
                      <c:pt idx="145">
                        <c:v>413.346</c:v>
                      </c:pt>
                      <c:pt idx="146">
                        <c:v>414.21799999999979</c:v>
                      </c:pt>
                      <c:pt idx="147">
                        <c:v>415.09199999999981</c:v>
                      </c:pt>
                      <c:pt idx="148">
                        <c:v>415.96</c:v>
                      </c:pt>
                      <c:pt idx="149">
                        <c:v>416.82399999999978</c:v>
                      </c:pt>
                      <c:pt idx="150">
                        <c:v>417.68799999999999</c:v>
                      </c:pt>
                      <c:pt idx="151">
                        <c:v>418.55199999999991</c:v>
                      </c:pt>
                      <c:pt idx="152">
                        <c:v>419.41399999999982</c:v>
                      </c:pt>
                      <c:pt idx="153">
                        <c:v>420.27799999999979</c:v>
                      </c:pt>
                      <c:pt idx="154">
                        <c:v>421.14800000000002</c:v>
                      </c:pt>
                      <c:pt idx="155">
                        <c:v>422.02</c:v>
                      </c:pt>
                      <c:pt idx="156">
                        <c:v>422.89199999999983</c:v>
                      </c:pt>
                      <c:pt idx="157">
                        <c:v>423.76299999999992</c:v>
                      </c:pt>
                      <c:pt idx="158">
                        <c:v>424.62799999999999</c:v>
                      </c:pt>
                      <c:pt idx="159">
                        <c:v>425.49</c:v>
                      </c:pt>
                      <c:pt idx="160">
                        <c:v>426.34899999999999</c:v>
                      </c:pt>
                      <c:pt idx="161">
                        <c:v>427.20600000000002</c:v>
                      </c:pt>
                      <c:pt idx="162">
                        <c:v>428.06299999999999</c:v>
                      </c:pt>
                      <c:pt idx="163">
                        <c:v>428.92099999999982</c:v>
                      </c:pt>
                      <c:pt idx="164">
                        <c:v>429.78199999999981</c:v>
                      </c:pt>
                      <c:pt idx="165">
                        <c:v>430.64699999999999</c:v>
                      </c:pt>
                      <c:pt idx="166">
                        <c:v>431.51400000000001</c:v>
                      </c:pt>
                      <c:pt idx="167">
                        <c:v>432.38</c:v>
                      </c:pt>
                      <c:pt idx="168">
                        <c:v>433.25</c:v>
                      </c:pt>
                      <c:pt idx="169">
                        <c:v>434.12199999999979</c:v>
                      </c:pt>
                      <c:pt idx="170">
                        <c:v>434.99499999999978</c:v>
                      </c:pt>
                      <c:pt idx="171">
                        <c:v>435.86399999999992</c:v>
                      </c:pt>
                      <c:pt idx="172">
                        <c:v>436.7319999999998</c:v>
                      </c:pt>
                      <c:pt idx="173">
                        <c:v>437.60199999999992</c:v>
                      </c:pt>
                      <c:pt idx="174">
                        <c:v>438.47199999999981</c:v>
                      </c:pt>
                      <c:pt idx="175">
                        <c:v>439.34399999999988</c:v>
                      </c:pt>
                      <c:pt idx="176">
                        <c:v>440.21600000000001</c:v>
                      </c:pt>
                      <c:pt idx="177">
                        <c:v>441.08899999999983</c:v>
                      </c:pt>
                      <c:pt idx="178">
                        <c:v>441.96100000000001</c:v>
                      </c:pt>
                      <c:pt idx="179">
                        <c:v>442.83399999999978</c:v>
                      </c:pt>
                      <c:pt idx="180">
                        <c:v>443.70600000000002</c:v>
                      </c:pt>
                      <c:pt idx="181">
                        <c:v>444.57299999999992</c:v>
                      </c:pt>
                      <c:pt idx="182">
                        <c:v>445.44499999999988</c:v>
                      </c:pt>
                      <c:pt idx="183">
                        <c:v>446.31799999999993</c:v>
                      </c:pt>
                      <c:pt idx="184">
                        <c:v>447.19200000000001</c:v>
                      </c:pt>
                      <c:pt idx="185">
                        <c:v>448.05799999999999</c:v>
                      </c:pt>
                      <c:pt idx="186">
                        <c:v>448.92599999999982</c:v>
                      </c:pt>
                      <c:pt idx="187">
                        <c:v>449.7969999999998</c:v>
                      </c:pt>
                      <c:pt idx="188">
                        <c:v>450.66500000000002</c:v>
                      </c:pt>
                      <c:pt idx="189">
                        <c:v>451.53399999999982</c:v>
                      </c:pt>
                      <c:pt idx="190">
                        <c:v>452.399</c:v>
                      </c:pt>
                      <c:pt idx="191">
                        <c:v>453.25599999999991</c:v>
                      </c:pt>
                      <c:pt idx="192">
                        <c:v>454.11299999999989</c:v>
                      </c:pt>
                      <c:pt idx="193">
                        <c:v>454.97199999999981</c:v>
                      </c:pt>
                      <c:pt idx="194">
                        <c:v>455.83299999999991</c:v>
                      </c:pt>
                      <c:pt idx="195">
                        <c:v>456.69200000000001</c:v>
                      </c:pt>
                      <c:pt idx="196">
                        <c:v>457.548</c:v>
                      </c:pt>
                      <c:pt idx="197">
                        <c:v>458.40299999999979</c:v>
                      </c:pt>
                      <c:pt idx="198">
                        <c:v>459.26</c:v>
                      </c:pt>
                      <c:pt idx="199">
                        <c:v>460.11599999999999</c:v>
                      </c:pt>
                      <c:pt idx="200">
                        <c:v>460.96399999999983</c:v>
                      </c:pt>
                      <c:pt idx="201">
                        <c:v>461.81299999999999</c:v>
                      </c:pt>
                      <c:pt idx="202">
                        <c:v>462.66399999999999</c:v>
                      </c:pt>
                      <c:pt idx="203">
                        <c:v>463.50599999999991</c:v>
                      </c:pt>
                      <c:pt idx="204">
                        <c:v>464.35</c:v>
                      </c:pt>
                      <c:pt idx="205">
                        <c:v>465.19599999999991</c:v>
                      </c:pt>
                      <c:pt idx="206">
                        <c:v>466.03300000000002</c:v>
                      </c:pt>
                      <c:pt idx="207">
                        <c:v>466.86799999999988</c:v>
                      </c:pt>
                      <c:pt idx="208">
                        <c:v>467.70600000000002</c:v>
                      </c:pt>
                      <c:pt idx="209">
                        <c:v>468.54399999999993</c:v>
                      </c:pt>
                      <c:pt idx="210">
                        <c:v>469.38499999999999</c:v>
                      </c:pt>
                      <c:pt idx="211">
                        <c:v>470.2319999999998</c:v>
                      </c:pt>
                      <c:pt idx="212">
                        <c:v>471.07599999999991</c:v>
                      </c:pt>
                      <c:pt idx="213">
                        <c:v>471.91899999999981</c:v>
                      </c:pt>
                      <c:pt idx="214">
                        <c:v>472.76599999999979</c:v>
                      </c:pt>
                      <c:pt idx="215">
                        <c:v>473.60899999999992</c:v>
                      </c:pt>
                      <c:pt idx="216">
                        <c:v>474.44799999999992</c:v>
                      </c:pt>
                      <c:pt idx="217">
                        <c:v>475.28399999999982</c:v>
                      </c:pt>
                      <c:pt idx="218">
                        <c:v>476.12199999999979</c:v>
                      </c:pt>
                      <c:pt idx="219">
                        <c:v>476.96799999999979</c:v>
                      </c:pt>
                      <c:pt idx="220">
                        <c:v>477.82099999999991</c:v>
                      </c:pt>
                      <c:pt idx="221">
                        <c:v>478.673</c:v>
                      </c:pt>
                      <c:pt idx="222">
                        <c:v>479.52499999999992</c:v>
                      </c:pt>
                      <c:pt idx="223">
                        <c:v>480.36899999999991</c:v>
                      </c:pt>
                      <c:pt idx="224">
                        <c:v>481.21</c:v>
                      </c:pt>
                      <c:pt idx="225">
                        <c:v>482.053</c:v>
                      </c:pt>
                      <c:pt idx="226">
                        <c:v>482.89299999999992</c:v>
                      </c:pt>
                      <c:pt idx="227">
                        <c:v>483.73099999999982</c:v>
                      </c:pt>
                      <c:pt idx="228">
                        <c:v>484.55799999999999</c:v>
                      </c:pt>
                      <c:pt idx="229">
                        <c:v>485.38900000000001</c:v>
                      </c:pt>
                      <c:pt idx="230">
                        <c:v>486.21899999999982</c:v>
                      </c:pt>
                      <c:pt idx="231">
                        <c:v>487.05199999999991</c:v>
                      </c:pt>
                      <c:pt idx="232">
                        <c:v>487.89199999999983</c:v>
                      </c:pt>
                      <c:pt idx="233">
                        <c:v>488.7369999999998</c:v>
                      </c:pt>
                      <c:pt idx="234">
                        <c:v>489.57799999999992</c:v>
                      </c:pt>
                      <c:pt idx="235">
                        <c:v>490.41199999999981</c:v>
                      </c:pt>
                      <c:pt idx="236">
                        <c:v>491.245</c:v>
                      </c:pt>
                      <c:pt idx="237">
                        <c:v>492.08</c:v>
                      </c:pt>
                      <c:pt idx="238">
                        <c:v>492.91300000000001</c:v>
                      </c:pt>
                      <c:pt idx="239">
                        <c:v>493.74899999999991</c:v>
                      </c:pt>
                      <c:pt idx="240">
                        <c:v>494.58399999999978</c:v>
                      </c:pt>
                      <c:pt idx="241">
                        <c:v>495.4169999999998</c:v>
                      </c:pt>
                      <c:pt idx="242">
                        <c:v>496.24799999999999</c:v>
                      </c:pt>
                      <c:pt idx="243">
                        <c:v>497.08399999999978</c:v>
                      </c:pt>
                      <c:pt idx="244">
                        <c:v>497.92299999999977</c:v>
                      </c:pt>
                      <c:pt idx="245">
                        <c:v>498.75799999999992</c:v>
                      </c:pt>
                      <c:pt idx="246">
                        <c:v>499.59199999999981</c:v>
                      </c:pt>
                      <c:pt idx="247">
                        <c:v>500.41799999999978</c:v>
                      </c:pt>
                      <c:pt idx="248">
                        <c:v>501.245</c:v>
                      </c:pt>
                      <c:pt idx="249">
                        <c:v>502.07899999999978</c:v>
                      </c:pt>
                      <c:pt idx="250">
                        <c:v>502.9169999999998</c:v>
                      </c:pt>
                      <c:pt idx="251">
                        <c:v>503.75199999999978</c:v>
                      </c:pt>
                      <c:pt idx="252">
                        <c:v>504.58899999999983</c:v>
                      </c:pt>
                      <c:pt idx="253">
                        <c:v>505.42499999999978</c:v>
                      </c:pt>
                      <c:pt idx="254">
                        <c:v>506.25900000000001</c:v>
                      </c:pt>
                      <c:pt idx="255">
                        <c:v>507.09199999999981</c:v>
                      </c:pt>
                      <c:pt idx="256">
                        <c:v>507.91999999999979</c:v>
                      </c:pt>
                      <c:pt idx="257">
                        <c:v>508.74399999999991</c:v>
                      </c:pt>
                      <c:pt idx="258">
                        <c:v>509.572</c:v>
                      </c:pt>
                      <c:pt idx="259">
                        <c:v>510.40199999999982</c:v>
                      </c:pt>
                      <c:pt idx="260">
                        <c:v>511.2369999999998</c:v>
                      </c:pt>
                      <c:pt idx="261">
                        <c:v>512.07399999999996</c:v>
                      </c:pt>
                      <c:pt idx="262">
                        <c:v>512.91399999999999</c:v>
                      </c:pt>
                      <c:pt idx="263">
                        <c:v>513.75699999999972</c:v>
                      </c:pt>
                      <c:pt idx="264">
                        <c:v>514.59199999999998</c:v>
                      </c:pt>
                      <c:pt idx="265">
                        <c:v>515.42399999999998</c:v>
                      </c:pt>
                      <c:pt idx="266">
                        <c:v>516.25400000000002</c:v>
                      </c:pt>
                      <c:pt idx="267">
                        <c:v>517.08699999999999</c:v>
                      </c:pt>
                      <c:pt idx="268">
                        <c:v>517.92099999999971</c:v>
                      </c:pt>
                      <c:pt idx="269">
                        <c:v>518.75900000000001</c:v>
                      </c:pt>
                      <c:pt idx="270">
                        <c:v>519.59900000000005</c:v>
                      </c:pt>
                      <c:pt idx="271">
                        <c:v>520.43799999999976</c:v>
                      </c:pt>
                      <c:pt idx="272">
                        <c:v>521.27700000000004</c:v>
                      </c:pt>
                      <c:pt idx="273">
                        <c:v>522.11500000000001</c:v>
                      </c:pt>
                      <c:pt idx="274">
                        <c:v>522.94999999999982</c:v>
                      </c:pt>
                      <c:pt idx="275">
                        <c:v>523.78800000000001</c:v>
                      </c:pt>
                      <c:pt idx="276">
                        <c:v>524.62400000000002</c:v>
                      </c:pt>
                      <c:pt idx="277">
                        <c:v>525.45799999999974</c:v>
                      </c:pt>
                      <c:pt idx="278">
                        <c:v>526.29200000000003</c:v>
                      </c:pt>
                      <c:pt idx="279">
                        <c:v>527.12900000000002</c:v>
                      </c:pt>
                      <c:pt idx="280">
                        <c:v>527.96799999999962</c:v>
                      </c:pt>
                      <c:pt idx="281">
                        <c:v>528.80799999999977</c:v>
                      </c:pt>
                      <c:pt idx="282">
                        <c:v>529.65</c:v>
                      </c:pt>
                      <c:pt idx="283">
                        <c:v>530.49400000000003</c:v>
                      </c:pt>
                      <c:pt idx="284">
                        <c:v>531.34699999999975</c:v>
                      </c:pt>
                      <c:pt idx="285">
                        <c:v>532.20600000000002</c:v>
                      </c:pt>
                      <c:pt idx="286">
                        <c:v>533.06199999999967</c:v>
                      </c:pt>
                      <c:pt idx="287">
                        <c:v>533.91399999999999</c:v>
                      </c:pt>
                      <c:pt idx="288">
                        <c:v>534.76099999999997</c:v>
                      </c:pt>
                      <c:pt idx="289">
                        <c:v>535.60900000000004</c:v>
                      </c:pt>
                      <c:pt idx="290">
                        <c:v>536.46199999999976</c:v>
                      </c:pt>
                      <c:pt idx="291">
                        <c:v>537.31399999999996</c:v>
                      </c:pt>
                      <c:pt idx="292">
                        <c:v>538.16599999999971</c:v>
                      </c:pt>
                      <c:pt idx="293">
                        <c:v>539.02299999999968</c:v>
                      </c:pt>
                      <c:pt idx="294">
                        <c:v>539.87900000000002</c:v>
                      </c:pt>
                      <c:pt idx="295">
                        <c:v>540.73699999999997</c:v>
                      </c:pt>
                      <c:pt idx="296">
                        <c:v>541.59099999999989</c:v>
                      </c:pt>
                      <c:pt idx="297">
                        <c:v>542.43599999999969</c:v>
                      </c:pt>
                      <c:pt idx="298">
                        <c:v>543.27499999999998</c:v>
                      </c:pt>
                      <c:pt idx="299">
                        <c:v>544.11400000000003</c:v>
                      </c:pt>
                      <c:pt idx="300">
                        <c:v>544.95399999999972</c:v>
                      </c:pt>
                      <c:pt idx="301">
                        <c:v>545.79200000000003</c:v>
                      </c:pt>
                      <c:pt idx="302">
                        <c:v>546.63</c:v>
                      </c:pt>
                      <c:pt idx="303">
                        <c:v>547.46399999999971</c:v>
                      </c:pt>
                      <c:pt idx="304">
                        <c:v>548.298</c:v>
                      </c:pt>
                      <c:pt idx="305">
                        <c:v>549.13</c:v>
                      </c:pt>
                      <c:pt idx="306">
                        <c:v>549.96499999999969</c:v>
                      </c:pt>
                      <c:pt idx="307">
                        <c:v>550.79999999999995</c:v>
                      </c:pt>
                      <c:pt idx="308">
                        <c:v>551.63300000000004</c:v>
                      </c:pt>
                      <c:pt idx="309">
                        <c:v>552.46899999999982</c:v>
                      </c:pt>
                      <c:pt idx="310">
                        <c:v>553.30699999999979</c:v>
                      </c:pt>
                      <c:pt idx="311">
                        <c:v>554.14099999999996</c:v>
                      </c:pt>
                      <c:pt idx="312">
                        <c:v>554.97500000000002</c:v>
                      </c:pt>
                      <c:pt idx="313">
                        <c:v>555.80699999999979</c:v>
                      </c:pt>
                      <c:pt idx="314">
                        <c:v>556.64199999999983</c:v>
                      </c:pt>
                      <c:pt idx="315">
                        <c:v>557.48</c:v>
                      </c:pt>
                      <c:pt idx="316">
                        <c:v>558.31699999999978</c:v>
                      </c:pt>
                      <c:pt idx="317">
                        <c:v>559.15</c:v>
                      </c:pt>
                      <c:pt idx="318">
                        <c:v>559.98199999999997</c:v>
                      </c:pt>
                      <c:pt idx="319">
                        <c:v>560.81399999999996</c:v>
                      </c:pt>
                      <c:pt idx="320">
                        <c:v>561.649</c:v>
                      </c:pt>
                      <c:pt idx="321">
                        <c:v>562.49</c:v>
                      </c:pt>
                      <c:pt idx="322">
                        <c:v>563.32699999999977</c:v>
                      </c:pt>
                      <c:pt idx="323">
                        <c:v>564.16300000000001</c:v>
                      </c:pt>
                      <c:pt idx="324">
                        <c:v>565.00700000000006</c:v>
                      </c:pt>
                      <c:pt idx="325">
                        <c:v>565.85799999999949</c:v>
                      </c:pt>
                      <c:pt idx="326">
                        <c:v>566.71100000000001</c:v>
                      </c:pt>
                      <c:pt idx="327">
                        <c:v>567.56099999999969</c:v>
                      </c:pt>
                      <c:pt idx="328">
                        <c:v>568.41899999999998</c:v>
                      </c:pt>
                      <c:pt idx="329">
                        <c:v>569.274</c:v>
                      </c:pt>
                      <c:pt idx="330">
                        <c:v>570.11699999999996</c:v>
                      </c:pt>
                      <c:pt idx="331">
                        <c:v>570.95799999999974</c:v>
                      </c:pt>
                      <c:pt idx="332">
                        <c:v>571.79700000000003</c:v>
                      </c:pt>
                      <c:pt idx="333">
                        <c:v>572.63499999999999</c:v>
                      </c:pt>
                      <c:pt idx="334">
                        <c:v>573.47400000000005</c:v>
                      </c:pt>
                      <c:pt idx="335">
                        <c:v>574.31099999999969</c:v>
                      </c:pt>
                      <c:pt idx="336">
                        <c:v>575.14799999999968</c:v>
                      </c:pt>
                      <c:pt idx="337">
                        <c:v>575.98599999999999</c:v>
                      </c:pt>
                      <c:pt idx="338">
                        <c:v>576.83199999999977</c:v>
                      </c:pt>
                      <c:pt idx="339">
                        <c:v>577.6869999999999</c:v>
                      </c:pt>
                      <c:pt idx="340">
                        <c:v>578.53800000000001</c:v>
                      </c:pt>
                      <c:pt idx="341">
                        <c:v>579.39499999999998</c:v>
                      </c:pt>
                      <c:pt idx="342">
                        <c:v>580.24400000000003</c:v>
                      </c:pt>
                      <c:pt idx="343">
                        <c:v>581.09</c:v>
                      </c:pt>
                      <c:pt idx="344">
                        <c:v>581.93699999999967</c:v>
                      </c:pt>
                      <c:pt idx="345">
                        <c:v>582.79200000000003</c:v>
                      </c:pt>
                      <c:pt idx="346">
                        <c:v>583.649</c:v>
                      </c:pt>
                      <c:pt idx="347">
                        <c:v>584.5029999999997</c:v>
                      </c:pt>
                      <c:pt idx="348">
                        <c:v>585.3589999999997</c:v>
                      </c:pt>
                      <c:pt idx="349">
                        <c:v>586.22</c:v>
                      </c:pt>
                      <c:pt idx="350">
                        <c:v>587.08500000000004</c:v>
                      </c:pt>
                      <c:pt idx="351">
                        <c:v>587.94199999999978</c:v>
                      </c:pt>
                      <c:pt idx="352">
                        <c:v>588.80599999999981</c:v>
                      </c:pt>
                      <c:pt idx="353">
                        <c:v>589.66999999999996</c:v>
                      </c:pt>
                      <c:pt idx="354">
                        <c:v>590.5319999999997</c:v>
                      </c:pt>
                      <c:pt idx="355">
                        <c:v>591.38599999999997</c:v>
                      </c:pt>
                      <c:pt idx="356">
                        <c:v>592.2349999999999</c:v>
                      </c:pt>
                      <c:pt idx="357">
                        <c:v>593.08100000000002</c:v>
                      </c:pt>
                      <c:pt idx="358">
                        <c:v>593.923</c:v>
                      </c:pt>
                      <c:pt idx="359">
                        <c:v>594.76299999999969</c:v>
                      </c:pt>
                      <c:pt idx="360">
                        <c:v>595.60500000000002</c:v>
                      </c:pt>
                      <c:pt idx="361">
                        <c:v>596.45099999999979</c:v>
                      </c:pt>
                      <c:pt idx="362">
                        <c:v>597.29899999999998</c:v>
                      </c:pt>
                      <c:pt idx="363">
                        <c:v>598.14499999999998</c:v>
                      </c:pt>
                      <c:pt idx="364">
                        <c:v>598.99</c:v>
                      </c:pt>
                      <c:pt idx="365">
                        <c:v>599.83899999999971</c:v>
                      </c:pt>
                      <c:pt idx="366">
                        <c:v>600.69000000000005</c:v>
                      </c:pt>
                      <c:pt idx="367">
                        <c:v>601.54599999999982</c:v>
                      </c:pt>
                      <c:pt idx="368">
                        <c:v>602.40300000000002</c:v>
                      </c:pt>
                      <c:pt idx="369">
                        <c:v>603.25599999999997</c:v>
                      </c:pt>
                      <c:pt idx="370">
                        <c:v>604.10500000000002</c:v>
                      </c:pt>
                      <c:pt idx="371">
                        <c:v>604.95799999999974</c:v>
                      </c:pt>
                      <c:pt idx="372">
                        <c:v>605.80799999999977</c:v>
                      </c:pt>
                      <c:pt idx="373">
                        <c:v>606.66</c:v>
                      </c:pt>
                      <c:pt idx="374">
                        <c:v>607.51199999999972</c:v>
                      </c:pt>
                      <c:pt idx="375">
                        <c:v>608.36399999999981</c:v>
                      </c:pt>
                      <c:pt idx="376">
                        <c:v>609.221</c:v>
                      </c:pt>
                      <c:pt idx="377">
                        <c:v>610.07299999999998</c:v>
                      </c:pt>
                      <c:pt idx="378">
                        <c:v>610.9259999999997</c:v>
                      </c:pt>
                      <c:pt idx="379">
                        <c:v>611.779</c:v>
                      </c:pt>
                      <c:pt idx="380">
                        <c:v>612.63300000000004</c:v>
                      </c:pt>
                      <c:pt idx="381">
                        <c:v>613.48800000000006</c:v>
                      </c:pt>
                      <c:pt idx="382">
                        <c:v>614.34299999999962</c:v>
                      </c:pt>
                      <c:pt idx="383">
                        <c:v>615.20299999999997</c:v>
                      </c:pt>
                      <c:pt idx="384">
                        <c:v>616.06999999999971</c:v>
                      </c:pt>
                      <c:pt idx="385">
                        <c:v>616.94299999999976</c:v>
                      </c:pt>
                      <c:pt idx="386">
                        <c:v>617.80599999999981</c:v>
                      </c:pt>
                      <c:pt idx="387">
                        <c:v>618.66199999999981</c:v>
                      </c:pt>
                      <c:pt idx="388">
                        <c:v>619.51800000000003</c:v>
                      </c:pt>
                      <c:pt idx="389">
                        <c:v>620.37</c:v>
                      </c:pt>
                      <c:pt idx="390">
                        <c:v>621.22299999999996</c:v>
                      </c:pt>
                      <c:pt idx="391">
                        <c:v>622.07899999999995</c:v>
                      </c:pt>
                      <c:pt idx="392">
                        <c:v>622.9409999999998</c:v>
                      </c:pt>
                      <c:pt idx="393">
                        <c:v>623.803</c:v>
                      </c:pt>
                      <c:pt idx="394">
                        <c:v>624.65899999999999</c:v>
                      </c:pt>
                      <c:pt idx="395">
                        <c:v>625.50900000000001</c:v>
                      </c:pt>
                      <c:pt idx="396">
                        <c:v>626.35799999999949</c:v>
                      </c:pt>
                      <c:pt idx="397">
                        <c:v>627.21</c:v>
                      </c:pt>
                      <c:pt idx="398">
                        <c:v>628.06799999999976</c:v>
                      </c:pt>
                      <c:pt idx="399">
                        <c:v>628.928</c:v>
                      </c:pt>
                      <c:pt idx="400">
                        <c:v>629.78499999999997</c:v>
                      </c:pt>
                      <c:pt idx="401">
                        <c:v>630.64</c:v>
                      </c:pt>
                      <c:pt idx="402">
                        <c:v>631.49699999999996</c:v>
                      </c:pt>
                      <c:pt idx="403">
                        <c:v>632.35699999999974</c:v>
                      </c:pt>
                      <c:pt idx="404">
                        <c:v>633.21699999999998</c:v>
                      </c:pt>
                      <c:pt idx="405">
                        <c:v>634.077</c:v>
                      </c:pt>
                      <c:pt idx="406">
                        <c:v>634.93899999999996</c:v>
                      </c:pt>
                      <c:pt idx="407">
                        <c:v>635.79700000000003</c:v>
                      </c:pt>
                      <c:pt idx="408">
                        <c:v>636.65199999999982</c:v>
                      </c:pt>
                      <c:pt idx="409">
                        <c:v>637.50599999999997</c:v>
                      </c:pt>
                      <c:pt idx="410">
                        <c:v>638.36399999999981</c:v>
                      </c:pt>
                      <c:pt idx="411">
                        <c:v>639.22900000000004</c:v>
                      </c:pt>
                      <c:pt idx="412">
                        <c:v>640.09199999999998</c:v>
                      </c:pt>
                      <c:pt idx="413">
                        <c:v>640.95399999999972</c:v>
                      </c:pt>
                      <c:pt idx="414">
                        <c:v>641.81999999999971</c:v>
                      </c:pt>
                      <c:pt idx="415">
                        <c:v>642.67899999999997</c:v>
                      </c:pt>
                      <c:pt idx="416">
                        <c:v>643.53699999999981</c:v>
                      </c:pt>
                      <c:pt idx="417">
                        <c:v>644.39099999999996</c:v>
                      </c:pt>
                      <c:pt idx="418">
                        <c:v>645.245</c:v>
                      </c:pt>
                      <c:pt idx="419">
                        <c:v>646.1</c:v>
                      </c:pt>
                      <c:pt idx="420">
                        <c:v>646.95999999999981</c:v>
                      </c:pt>
                      <c:pt idx="421">
                        <c:v>647.82099999999969</c:v>
                      </c:pt>
                      <c:pt idx="422">
                        <c:v>648.67700000000002</c:v>
                      </c:pt>
                      <c:pt idx="423">
                        <c:v>649.53</c:v>
                      </c:pt>
                      <c:pt idx="424">
                        <c:v>650.38499999999999</c:v>
                      </c:pt>
                      <c:pt idx="425">
                        <c:v>651.245</c:v>
                      </c:pt>
                      <c:pt idx="426">
                        <c:v>652.101</c:v>
                      </c:pt>
                      <c:pt idx="427">
                        <c:v>652.95699999999977</c:v>
                      </c:pt>
                      <c:pt idx="428">
                        <c:v>653.81299999999976</c:v>
                      </c:pt>
                      <c:pt idx="429">
                        <c:v>654.66899999999998</c:v>
                      </c:pt>
                      <c:pt idx="430">
                        <c:v>655.52800000000002</c:v>
                      </c:pt>
                      <c:pt idx="431">
                        <c:v>656.38499999999999</c:v>
                      </c:pt>
                      <c:pt idx="432">
                        <c:v>657.24299999999971</c:v>
                      </c:pt>
                      <c:pt idx="433">
                        <c:v>658.101</c:v>
                      </c:pt>
                      <c:pt idx="434">
                        <c:v>658.96199999999976</c:v>
                      </c:pt>
                      <c:pt idx="435">
                        <c:v>659.82899999999972</c:v>
                      </c:pt>
                      <c:pt idx="436">
                        <c:v>660.69200000000001</c:v>
                      </c:pt>
                      <c:pt idx="437">
                        <c:v>661.5509999999997</c:v>
                      </c:pt>
                      <c:pt idx="438">
                        <c:v>662.41599999999971</c:v>
                      </c:pt>
                      <c:pt idx="439">
                        <c:v>663.28099999999995</c:v>
                      </c:pt>
                      <c:pt idx="440">
                        <c:v>664.14499999999998</c:v>
                      </c:pt>
                      <c:pt idx="441">
                        <c:v>665.00800000000004</c:v>
                      </c:pt>
                      <c:pt idx="442">
                        <c:v>665.875</c:v>
                      </c:pt>
                      <c:pt idx="443">
                        <c:v>666.74099999999999</c:v>
                      </c:pt>
                      <c:pt idx="444">
                        <c:v>667.60799999999972</c:v>
                      </c:pt>
                      <c:pt idx="445">
                        <c:v>668.47400000000005</c:v>
                      </c:pt>
                      <c:pt idx="446">
                        <c:v>669.33999999999969</c:v>
                      </c:pt>
                      <c:pt idx="447">
                        <c:v>670.202</c:v>
                      </c:pt>
                      <c:pt idx="448">
                        <c:v>671.05899999999997</c:v>
                      </c:pt>
                      <c:pt idx="449">
                        <c:v>671.91100000000006</c:v>
                      </c:pt>
                      <c:pt idx="450">
                        <c:v>672.76800000000003</c:v>
                      </c:pt>
                      <c:pt idx="451">
                        <c:v>673.62900000000002</c:v>
                      </c:pt>
                      <c:pt idx="452">
                        <c:v>674.49099999999999</c:v>
                      </c:pt>
                      <c:pt idx="453">
                        <c:v>675.34799999999962</c:v>
                      </c:pt>
                      <c:pt idx="454">
                        <c:v>676.202</c:v>
                      </c:pt>
                      <c:pt idx="455">
                        <c:v>677.05599999999981</c:v>
                      </c:pt>
                      <c:pt idx="456">
                        <c:v>677.91199999999981</c:v>
                      </c:pt>
                      <c:pt idx="457">
                        <c:v>678.7639999999999</c:v>
                      </c:pt>
                      <c:pt idx="458">
                        <c:v>679.61400000000003</c:v>
                      </c:pt>
                      <c:pt idx="459">
                        <c:v>680.46799999999962</c:v>
                      </c:pt>
                      <c:pt idx="460">
                        <c:v>681.32499999999982</c:v>
                      </c:pt>
                      <c:pt idx="461">
                        <c:v>682.18799999999999</c:v>
                      </c:pt>
                      <c:pt idx="462">
                        <c:v>683.0469999999998</c:v>
                      </c:pt>
                      <c:pt idx="463">
                        <c:v>683.90599999999972</c:v>
                      </c:pt>
                      <c:pt idx="464">
                        <c:v>684.76499999999999</c:v>
                      </c:pt>
                      <c:pt idx="465">
                        <c:v>685.625</c:v>
                      </c:pt>
                      <c:pt idx="466">
                        <c:v>686.48400000000004</c:v>
                      </c:pt>
                      <c:pt idx="467">
                        <c:v>687.34199999999976</c:v>
                      </c:pt>
                      <c:pt idx="468">
                        <c:v>688.20299999999997</c:v>
                      </c:pt>
                      <c:pt idx="469">
                        <c:v>689.06899999999996</c:v>
                      </c:pt>
                      <c:pt idx="470">
                        <c:v>689.93199999999979</c:v>
                      </c:pt>
                      <c:pt idx="471">
                        <c:v>690.79100000000005</c:v>
                      </c:pt>
                      <c:pt idx="472">
                        <c:v>691.65099999999973</c:v>
                      </c:pt>
                      <c:pt idx="473">
                        <c:v>692.5139999999999</c:v>
                      </c:pt>
                      <c:pt idx="474">
                        <c:v>693.37599999999998</c:v>
                      </c:pt>
                      <c:pt idx="475">
                        <c:v>694.23800000000006</c:v>
                      </c:pt>
                      <c:pt idx="476">
                        <c:v>695.096</c:v>
                      </c:pt>
                      <c:pt idx="477">
                        <c:v>695.95299999999975</c:v>
                      </c:pt>
                      <c:pt idx="478">
                        <c:v>696.8159999999998</c:v>
                      </c:pt>
                      <c:pt idx="479">
                        <c:v>697.68100000000004</c:v>
                      </c:pt>
                      <c:pt idx="480">
                        <c:v>698.54599999999982</c:v>
                      </c:pt>
                      <c:pt idx="481">
                        <c:v>699.41699999999969</c:v>
                      </c:pt>
                      <c:pt idx="482">
                        <c:v>700.28600000000006</c:v>
                      </c:pt>
                      <c:pt idx="483">
                        <c:v>701.15099999999973</c:v>
                      </c:pt>
                      <c:pt idx="484">
                        <c:v>702.00900000000001</c:v>
                      </c:pt>
                      <c:pt idx="485">
                        <c:v>702.86599999999976</c:v>
                      </c:pt>
                      <c:pt idx="486">
                        <c:v>703.71699999999998</c:v>
                      </c:pt>
                      <c:pt idx="487">
                        <c:v>704.56899999999996</c:v>
                      </c:pt>
                      <c:pt idx="488">
                        <c:v>705.4219999999998</c:v>
                      </c:pt>
                      <c:pt idx="489">
                        <c:v>706.274</c:v>
                      </c:pt>
                      <c:pt idx="490">
                        <c:v>707.13099999999997</c:v>
                      </c:pt>
                      <c:pt idx="491">
                        <c:v>707.98699999999997</c:v>
                      </c:pt>
                      <c:pt idx="492">
                        <c:v>708.84099999999967</c:v>
                      </c:pt>
                      <c:pt idx="493">
                        <c:v>709.69299999999998</c:v>
                      </c:pt>
                      <c:pt idx="494">
                        <c:v>710.54199999999969</c:v>
                      </c:pt>
                      <c:pt idx="495">
                        <c:v>711.38799999999969</c:v>
                      </c:pt>
                      <c:pt idx="496">
                        <c:v>712.24</c:v>
                      </c:pt>
                      <c:pt idx="497">
                        <c:v>713.096</c:v>
                      </c:pt>
                      <c:pt idx="498">
                        <c:v>713.94999999999982</c:v>
                      </c:pt>
                      <c:pt idx="499">
                        <c:v>714.80499999999972</c:v>
                      </c:pt>
                      <c:pt idx="500">
                        <c:v>715.66199999999981</c:v>
                      </c:pt>
                      <c:pt idx="501">
                        <c:v>716.52</c:v>
                      </c:pt>
                      <c:pt idx="502">
                        <c:v>717.37699999999973</c:v>
                      </c:pt>
                      <c:pt idx="503">
                        <c:v>718.23199999999997</c:v>
                      </c:pt>
                      <c:pt idx="504">
                        <c:v>719.08900000000006</c:v>
                      </c:pt>
                      <c:pt idx="505">
                        <c:v>719.95199999999977</c:v>
                      </c:pt>
                      <c:pt idx="506">
                        <c:v>720.81799999999976</c:v>
                      </c:pt>
                      <c:pt idx="507">
                        <c:v>721.68499999999995</c:v>
                      </c:pt>
                      <c:pt idx="508">
                        <c:v>722.55199999999968</c:v>
                      </c:pt>
                      <c:pt idx="509">
                        <c:v>723.41899999999998</c:v>
                      </c:pt>
                      <c:pt idx="510">
                        <c:v>724.28600000000006</c:v>
                      </c:pt>
                      <c:pt idx="511">
                        <c:v>725.16</c:v>
                      </c:pt>
                      <c:pt idx="512">
                        <c:v>726.03499999999997</c:v>
                      </c:pt>
                      <c:pt idx="513">
                        <c:v>726.90599999999972</c:v>
                      </c:pt>
                      <c:pt idx="514">
                        <c:v>727.77599999999995</c:v>
                      </c:pt>
                      <c:pt idx="515">
                        <c:v>728.64599999999996</c:v>
                      </c:pt>
                      <c:pt idx="516">
                        <c:v>729.51800000000003</c:v>
                      </c:pt>
                      <c:pt idx="517">
                        <c:v>730.38799999999969</c:v>
                      </c:pt>
                      <c:pt idx="518">
                        <c:v>731.25400000000002</c:v>
                      </c:pt>
                      <c:pt idx="519">
                        <c:v>732.12199999999996</c:v>
                      </c:pt>
                      <c:pt idx="520">
                        <c:v>732.99299999999971</c:v>
                      </c:pt>
                      <c:pt idx="521">
                        <c:v>733.86099999999976</c:v>
                      </c:pt>
                      <c:pt idx="522">
                        <c:v>734.73400000000004</c:v>
                      </c:pt>
                      <c:pt idx="523">
                        <c:v>735.60699999999997</c:v>
                      </c:pt>
                      <c:pt idx="524">
                        <c:v>736.48</c:v>
                      </c:pt>
                      <c:pt idx="525">
                        <c:v>737.35199999999975</c:v>
                      </c:pt>
                      <c:pt idx="526">
                        <c:v>738.22199999999998</c:v>
                      </c:pt>
                      <c:pt idx="527">
                        <c:v>739.08900000000006</c:v>
                      </c:pt>
                      <c:pt idx="528">
                        <c:v>739.95599999999968</c:v>
                      </c:pt>
                      <c:pt idx="529">
                        <c:v>740.82499999999982</c:v>
                      </c:pt>
                      <c:pt idx="530">
                        <c:v>741.69399999999996</c:v>
                      </c:pt>
                      <c:pt idx="531">
                        <c:v>742.56199999999967</c:v>
                      </c:pt>
                      <c:pt idx="532">
                        <c:v>743.42999999999984</c:v>
                      </c:pt>
                      <c:pt idx="533">
                        <c:v>744.29899999999998</c:v>
                      </c:pt>
                      <c:pt idx="534">
                        <c:v>745.16599999999971</c:v>
                      </c:pt>
                      <c:pt idx="535">
                        <c:v>746.02800000000002</c:v>
                      </c:pt>
                      <c:pt idx="536">
                        <c:v>746.88799999999969</c:v>
                      </c:pt>
                      <c:pt idx="537">
                        <c:v>747.75</c:v>
                      </c:pt>
                      <c:pt idx="538">
                        <c:v>748.60799999999972</c:v>
                      </c:pt>
                      <c:pt idx="539">
                        <c:v>749.47299999999996</c:v>
                      </c:pt>
                      <c:pt idx="540">
                        <c:v>750.33999999999969</c:v>
                      </c:pt>
                      <c:pt idx="541">
                        <c:v>751.20299999999997</c:v>
                      </c:pt>
                      <c:pt idx="542">
                        <c:v>752.0659999999998</c:v>
                      </c:pt>
                      <c:pt idx="543">
                        <c:v>752.93099999999981</c:v>
                      </c:pt>
                      <c:pt idx="544">
                        <c:v>753.79499999999996</c:v>
                      </c:pt>
                      <c:pt idx="545">
                        <c:v>754.66300000000001</c:v>
                      </c:pt>
                      <c:pt idx="546">
                        <c:v>755.529</c:v>
                      </c:pt>
                      <c:pt idx="547">
                        <c:v>756.3889999999999</c:v>
                      </c:pt>
                      <c:pt idx="548">
                        <c:v>757.2529999999997</c:v>
                      </c:pt>
                      <c:pt idx="549">
                        <c:v>758.11900000000003</c:v>
                      </c:pt>
                      <c:pt idx="550">
                        <c:v>758.9849999999999</c:v>
                      </c:pt>
                      <c:pt idx="551">
                        <c:v>759.85199999999975</c:v>
                      </c:pt>
                      <c:pt idx="552">
                        <c:v>760.71900000000005</c:v>
                      </c:pt>
                      <c:pt idx="553">
                        <c:v>761.58500000000004</c:v>
                      </c:pt>
                      <c:pt idx="554">
                        <c:v>762.4549999999997</c:v>
                      </c:pt>
                      <c:pt idx="555">
                        <c:v>763.32299999999975</c:v>
                      </c:pt>
                      <c:pt idx="556">
                        <c:v>764.19100000000003</c:v>
                      </c:pt>
                      <c:pt idx="557">
                        <c:v>765.0659999999998</c:v>
                      </c:pt>
                      <c:pt idx="558">
                        <c:v>765.94799999999975</c:v>
                      </c:pt>
                      <c:pt idx="559">
                        <c:v>766.83599999999979</c:v>
                      </c:pt>
                      <c:pt idx="560">
                        <c:v>767.726</c:v>
                      </c:pt>
                      <c:pt idx="561">
                        <c:v>768.61300000000006</c:v>
                      </c:pt>
                      <c:pt idx="562">
                        <c:v>769.50099999999998</c:v>
                      </c:pt>
                      <c:pt idx="563">
                        <c:v>770.39300000000003</c:v>
                      </c:pt>
                      <c:pt idx="564">
                        <c:v>771.28700000000003</c:v>
                      </c:pt>
                      <c:pt idx="565">
                        <c:v>772.17600000000004</c:v>
                      </c:pt>
                      <c:pt idx="566">
                        <c:v>773.06499999999983</c:v>
                      </c:pt>
                      <c:pt idx="567">
                        <c:v>773.94899999999996</c:v>
                      </c:pt>
                      <c:pt idx="568">
                        <c:v>774.83400000000006</c:v>
                      </c:pt>
                      <c:pt idx="569">
                        <c:v>775.72199999999998</c:v>
                      </c:pt>
                      <c:pt idx="570">
                        <c:v>776.61400000000003</c:v>
                      </c:pt>
                      <c:pt idx="571">
                        <c:v>777.50099999999998</c:v>
                      </c:pt>
                      <c:pt idx="572">
                        <c:v>778.38200000000006</c:v>
                      </c:pt>
                      <c:pt idx="573">
                        <c:v>779.26199999999972</c:v>
                      </c:pt>
                      <c:pt idx="574">
                        <c:v>780.14</c:v>
                      </c:pt>
                      <c:pt idx="575">
                        <c:v>781.0139999999999</c:v>
                      </c:pt>
                      <c:pt idx="576">
                        <c:v>781.88499999999999</c:v>
                      </c:pt>
                      <c:pt idx="577">
                        <c:v>782.75599999999997</c:v>
                      </c:pt>
                      <c:pt idx="578">
                        <c:v>783.63200000000006</c:v>
                      </c:pt>
                      <c:pt idx="579">
                        <c:v>784.51299999999969</c:v>
                      </c:pt>
                      <c:pt idx="580">
                        <c:v>785.39699999999971</c:v>
                      </c:pt>
                      <c:pt idx="581">
                        <c:v>786.279</c:v>
                      </c:pt>
                      <c:pt idx="582">
                        <c:v>787.15800000000002</c:v>
                      </c:pt>
                      <c:pt idx="583">
                        <c:v>788.03599999999972</c:v>
                      </c:pt>
                      <c:pt idx="584">
                        <c:v>788.91599999999971</c:v>
                      </c:pt>
                      <c:pt idx="585">
                        <c:v>789.79899999999998</c:v>
                      </c:pt>
                      <c:pt idx="586">
                        <c:v>790.68499999999995</c:v>
                      </c:pt>
                      <c:pt idx="587">
                        <c:v>791.572</c:v>
                      </c:pt>
                      <c:pt idx="588">
                        <c:v>792.45299999999975</c:v>
                      </c:pt>
                      <c:pt idx="589">
                        <c:v>793.33399999999972</c:v>
                      </c:pt>
                      <c:pt idx="590">
                        <c:v>794.22</c:v>
                      </c:pt>
                      <c:pt idx="591">
                        <c:v>795.10400000000004</c:v>
                      </c:pt>
                      <c:pt idx="592">
                        <c:v>795.99199999999996</c:v>
                      </c:pt>
                      <c:pt idx="593">
                        <c:v>796.88</c:v>
                      </c:pt>
                      <c:pt idx="594">
                        <c:v>797.76599999999996</c:v>
                      </c:pt>
                      <c:pt idx="595">
                        <c:v>798.6519999999997</c:v>
                      </c:pt>
                      <c:pt idx="596">
                        <c:v>799.53599999999972</c:v>
                      </c:pt>
                      <c:pt idx="597">
                        <c:v>800.42</c:v>
                      </c:pt>
                      <c:pt idx="598">
                        <c:v>801.30699999999979</c:v>
                      </c:pt>
                      <c:pt idx="599">
                        <c:v>802.19600000000003</c:v>
                      </c:pt>
                      <c:pt idx="600">
                        <c:v>803.08799999999997</c:v>
                      </c:pt>
                      <c:pt idx="601">
                        <c:v>803.97900000000004</c:v>
                      </c:pt>
                      <c:pt idx="602">
                        <c:v>804.86699999999962</c:v>
                      </c:pt>
                      <c:pt idx="603">
                        <c:v>805.7529999999997</c:v>
                      </c:pt>
                      <c:pt idx="604">
                        <c:v>806.64199999999971</c:v>
                      </c:pt>
                      <c:pt idx="605">
                        <c:v>807.53499999999997</c:v>
                      </c:pt>
                      <c:pt idx="606">
                        <c:v>808.43199999999979</c:v>
                      </c:pt>
                      <c:pt idx="607">
                        <c:v>809.33099999999979</c:v>
                      </c:pt>
                      <c:pt idx="608">
                        <c:v>810.23</c:v>
                      </c:pt>
                      <c:pt idx="609">
                        <c:v>811.13</c:v>
                      </c:pt>
                      <c:pt idx="610">
                        <c:v>812.03499999999997</c:v>
                      </c:pt>
                      <c:pt idx="611">
                        <c:v>812.94199999999978</c:v>
                      </c:pt>
                      <c:pt idx="612">
                        <c:v>813.84099999999978</c:v>
                      </c:pt>
                      <c:pt idx="613">
                        <c:v>814.73299999999972</c:v>
                      </c:pt>
                      <c:pt idx="614">
                        <c:v>815.62400000000002</c:v>
                      </c:pt>
                      <c:pt idx="615">
                        <c:v>816.51499999999999</c:v>
                      </c:pt>
                      <c:pt idx="616">
                        <c:v>817.4069999999997</c:v>
                      </c:pt>
                      <c:pt idx="617">
                        <c:v>818.303</c:v>
                      </c:pt>
                      <c:pt idx="618">
                        <c:v>819.197</c:v>
                      </c:pt>
                      <c:pt idx="619">
                        <c:v>820.09699999999998</c:v>
                      </c:pt>
                      <c:pt idx="620">
                        <c:v>820.99799999999971</c:v>
                      </c:pt>
                      <c:pt idx="621">
                        <c:v>821.89099999999996</c:v>
                      </c:pt>
                      <c:pt idx="622">
                        <c:v>822.78200000000004</c:v>
                      </c:pt>
                      <c:pt idx="623">
                        <c:v>823.67399999999998</c:v>
                      </c:pt>
                      <c:pt idx="624">
                        <c:v>824.56699999999978</c:v>
                      </c:pt>
                      <c:pt idx="625">
                        <c:v>825.4599999999997</c:v>
                      </c:pt>
                      <c:pt idx="626">
                        <c:v>826.3539999999997</c:v>
                      </c:pt>
                      <c:pt idx="627">
                        <c:v>827.255</c:v>
                      </c:pt>
                      <c:pt idx="628">
                        <c:v>828.16399999999999</c:v>
                      </c:pt>
                      <c:pt idx="629">
                        <c:v>829.077</c:v>
                      </c:pt>
                      <c:pt idx="630">
                        <c:v>829.99</c:v>
                      </c:pt>
                      <c:pt idx="631">
                        <c:v>830.904</c:v>
                      </c:pt>
                      <c:pt idx="632">
                        <c:v>831.81499999999971</c:v>
                      </c:pt>
                      <c:pt idx="633">
                        <c:v>832.726</c:v>
                      </c:pt>
                      <c:pt idx="634">
                        <c:v>833.63800000000003</c:v>
                      </c:pt>
                      <c:pt idx="635">
                        <c:v>834.5469999999998</c:v>
                      </c:pt>
                      <c:pt idx="636">
                        <c:v>835.4549999999997</c:v>
                      </c:pt>
                      <c:pt idx="637">
                        <c:v>836.35999999999979</c:v>
                      </c:pt>
                      <c:pt idx="638">
                        <c:v>837.26400000000001</c:v>
                      </c:pt>
                      <c:pt idx="639">
                        <c:v>838.1669999999998</c:v>
                      </c:pt>
                      <c:pt idx="640">
                        <c:v>839.07500000000005</c:v>
                      </c:pt>
                      <c:pt idx="641">
                        <c:v>839.98699999999997</c:v>
                      </c:pt>
                      <c:pt idx="642">
                        <c:v>840.90300000000002</c:v>
                      </c:pt>
                      <c:pt idx="643">
                        <c:v>841.81699999999978</c:v>
                      </c:pt>
                      <c:pt idx="644">
                        <c:v>842.72799999999972</c:v>
                      </c:pt>
                      <c:pt idx="645">
                        <c:v>843.63900000000001</c:v>
                      </c:pt>
                      <c:pt idx="646">
                        <c:v>844.55</c:v>
                      </c:pt>
                      <c:pt idx="647">
                        <c:v>845.46199999999976</c:v>
                      </c:pt>
                      <c:pt idx="648">
                        <c:v>846.375</c:v>
                      </c:pt>
                      <c:pt idx="649">
                        <c:v>847.29700000000003</c:v>
                      </c:pt>
                      <c:pt idx="650">
                        <c:v>848.21600000000001</c:v>
                      </c:pt>
                      <c:pt idx="651">
                        <c:v>849.13499999999999</c:v>
                      </c:pt>
                      <c:pt idx="652">
                        <c:v>850.0469999999998</c:v>
                      </c:pt>
                      <c:pt idx="653">
                        <c:v>850.9599999999997</c:v>
                      </c:pt>
                      <c:pt idx="654">
                        <c:v>851.87599999999998</c:v>
                      </c:pt>
                      <c:pt idx="655">
                        <c:v>852.79499999999996</c:v>
                      </c:pt>
                      <c:pt idx="656">
                        <c:v>853.71500000000003</c:v>
                      </c:pt>
                      <c:pt idx="657">
                        <c:v>854.63199999999972</c:v>
                      </c:pt>
                      <c:pt idx="658">
                        <c:v>855.54499999999996</c:v>
                      </c:pt>
                      <c:pt idx="659">
                        <c:v>856.46299999999974</c:v>
                      </c:pt>
                      <c:pt idx="660">
                        <c:v>857.3829999999997</c:v>
                      </c:pt>
                      <c:pt idx="661">
                        <c:v>858.30999999999983</c:v>
                      </c:pt>
                      <c:pt idx="662">
                        <c:v>859.23299999999972</c:v>
                      </c:pt>
                      <c:pt idx="663">
                        <c:v>860.154</c:v>
                      </c:pt>
                      <c:pt idx="664">
                        <c:v>861.07500000000005</c:v>
                      </c:pt>
                      <c:pt idx="665">
                        <c:v>861.99900000000002</c:v>
                      </c:pt>
                      <c:pt idx="666">
                        <c:v>862.92899999999997</c:v>
                      </c:pt>
                      <c:pt idx="667">
                        <c:v>863.86499999999978</c:v>
                      </c:pt>
                      <c:pt idx="668">
                        <c:v>864.798</c:v>
                      </c:pt>
                      <c:pt idx="669">
                        <c:v>865.72900000000004</c:v>
                      </c:pt>
                      <c:pt idx="670">
                        <c:v>866.65800000000002</c:v>
                      </c:pt>
                      <c:pt idx="671">
                        <c:v>867.59</c:v>
                      </c:pt>
                      <c:pt idx="672">
                        <c:v>868.52099999999996</c:v>
                      </c:pt>
                      <c:pt idx="673">
                        <c:v>869.4549999999997</c:v>
                      </c:pt>
                      <c:pt idx="674">
                        <c:v>870.3829999999997</c:v>
                      </c:pt>
                      <c:pt idx="675">
                        <c:v>871.31199999999978</c:v>
                      </c:pt>
                      <c:pt idx="676">
                        <c:v>872.25199999999973</c:v>
                      </c:pt>
                      <c:pt idx="677">
                        <c:v>873.19500000000005</c:v>
                      </c:pt>
                      <c:pt idx="678">
                        <c:v>874.13900000000001</c:v>
                      </c:pt>
                      <c:pt idx="679">
                        <c:v>875.09</c:v>
                      </c:pt>
                      <c:pt idx="680">
                        <c:v>876.04099999999971</c:v>
                      </c:pt>
                      <c:pt idx="681">
                        <c:v>876.98799999999972</c:v>
                      </c:pt>
                      <c:pt idx="682">
                        <c:v>877.93799999999976</c:v>
                      </c:pt>
                      <c:pt idx="683">
                        <c:v>878.89699999999971</c:v>
                      </c:pt>
                      <c:pt idx="684">
                        <c:v>879.8529999999995</c:v>
                      </c:pt>
                      <c:pt idx="685">
                        <c:v>880.81699999999978</c:v>
                      </c:pt>
                      <c:pt idx="686">
                        <c:v>881.78399999999999</c:v>
                      </c:pt>
                      <c:pt idx="687">
                        <c:v>882.75099999999998</c:v>
                      </c:pt>
                      <c:pt idx="688">
                        <c:v>883.71</c:v>
                      </c:pt>
                      <c:pt idx="689">
                        <c:v>884.66499999999996</c:v>
                      </c:pt>
                      <c:pt idx="690">
                        <c:v>885.61099999999999</c:v>
                      </c:pt>
                      <c:pt idx="691">
                        <c:v>886.55699999999979</c:v>
                      </c:pt>
                      <c:pt idx="692">
                        <c:v>887.51</c:v>
                      </c:pt>
                      <c:pt idx="693">
                        <c:v>888.46799999999962</c:v>
                      </c:pt>
                      <c:pt idx="694">
                        <c:v>889.4259999999997</c:v>
                      </c:pt>
                      <c:pt idx="695">
                        <c:v>890.38400000000001</c:v>
                      </c:pt>
                      <c:pt idx="696">
                        <c:v>891.34399999999971</c:v>
                      </c:pt>
                      <c:pt idx="697">
                        <c:v>892.30899999999997</c:v>
                      </c:pt>
                      <c:pt idx="698">
                        <c:v>893.27</c:v>
                      </c:pt>
                      <c:pt idx="699">
                        <c:v>894.221</c:v>
                      </c:pt>
                      <c:pt idx="700">
                        <c:v>895.17200000000003</c:v>
                      </c:pt>
                      <c:pt idx="701">
                        <c:v>896.12299999999971</c:v>
                      </c:pt>
                      <c:pt idx="702">
                        <c:v>897.07299999999998</c:v>
                      </c:pt>
                      <c:pt idx="703">
                        <c:v>898.024</c:v>
                      </c:pt>
                      <c:pt idx="704">
                        <c:v>898.98299999999972</c:v>
                      </c:pt>
                      <c:pt idx="705">
                        <c:v>899.93899999999996</c:v>
                      </c:pt>
                      <c:pt idx="706">
                        <c:v>900.89599999999996</c:v>
                      </c:pt>
                      <c:pt idx="707">
                        <c:v>901.8529999999995</c:v>
                      </c:pt>
                      <c:pt idx="708">
                        <c:v>902.81099999999969</c:v>
                      </c:pt>
                      <c:pt idx="709">
                        <c:v>903.76499999999999</c:v>
                      </c:pt>
                      <c:pt idx="710">
                        <c:v>904.71600000000001</c:v>
                      </c:pt>
                      <c:pt idx="711">
                        <c:v>905.65899999999999</c:v>
                      </c:pt>
                      <c:pt idx="712">
                        <c:v>906.60199999999998</c:v>
                      </c:pt>
                      <c:pt idx="713">
                        <c:v>907.54899999999998</c:v>
                      </c:pt>
                      <c:pt idx="714">
                        <c:v>908.49900000000002</c:v>
                      </c:pt>
                      <c:pt idx="715">
                        <c:v>909.45399999999972</c:v>
                      </c:pt>
                      <c:pt idx="716">
                        <c:v>910.41199999999969</c:v>
                      </c:pt>
                      <c:pt idx="717">
                        <c:v>911.38</c:v>
                      </c:pt>
                      <c:pt idx="718">
                        <c:v>912.3539999999997</c:v>
                      </c:pt>
                      <c:pt idx="719">
                        <c:v>913.32699999999977</c:v>
                      </c:pt>
                      <c:pt idx="720">
                        <c:v>914.29499999999996</c:v>
                      </c:pt>
                      <c:pt idx="721">
                        <c:v>915.26199999999972</c:v>
                      </c:pt>
                      <c:pt idx="722">
                        <c:v>916.23400000000004</c:v>
                      </c:pt>
                      <c:pt idx="723">
                        <c:v>917.20799999999997</c:v>
                      </c:pt>
                      <c:pt idx="724">
                        <c:v>918.18299999999999</c:v>
                      </c:pt>
                      <c:pt idx="725">
                        <c:v>919.15899999999999</c:v>
                      </c:pt>
                      <c:pt idx="726">
                        <c:v>920.13599999999997</c:v>
                      </c:pt>
                      <c:pt idx="727">
                        <c:v>921.10400000000004</c:v>
                      </c:pt>
                      <c:pt idx="728">
                        <c:v>922.0659999999998</c:v>
                      </c:pt>
                      <c:pt idx="729">
                        <c:v>923.0319999999997</c:v>
                      </c:pt>
                      <c:pt idx="730">
                        <c:v>924</c:v>
                      </c:pt>
                      <c:pt idx="731">
                        <c:v>924.97199999999998</c:v>
                      </c:pt>
                      <c:pt idx="732">
                        <c:v>925.94399999999996</c:v>
                      </c:pt>
                      <c:pt idx="733">
                        <c:v>926.91300000000001</c:v>
                      </c:pt>
                      <c:pt idx="734">
                        <c:v>927.8779999999997</c:v>
                      </c:pt>
                      <c:pt idx="735">
                        <c:v>928.84399999999971</c:v>
                      </c:pt>
                      <c:pt idx="736">
                        <c:v>929.80799999999977</c:v>
                      </c:pt>
                      <c:pt idx="737">
                        <c:v>930.77300000000002</c:v>
                      </c:pt>
                      <c:pt idx="738">
                        <c:v>931.73299999999972</c:v>
                      </c:pt>
                      <c:pt idx="739">
                        <c:v>932.697</c:v>
                      </c:pt>
                      <c:pt idx="740">
                        <c:v>933.6569999999997</c:v>
                      </c:pt>
                      <c:pt idx="741">
                        <c:v>934.61900000000003</c:v>
                      </c:pt>
                      <c:pt idx="742">
                        <c:v>935.58</c:v>
                      </c:pt>
                      <c:pt idx="743">
                        <c:v>936.5419999999998</c:v>
                      </c:pt>
                      <c:pt idx="744">
                        <c:v>937.5029999999997</c:v>
                      </c:pt>
                      <c:pt idx="745">
                        <c:v>938.4649999999998</c:v>
                      </c:pt>
                      <c:pt idx="746">
                        <c:v>939.43199999999979</c:v>
                      </c:pt>
                      <c:pt idx="747">
                        <c:v>940.39800000000002</c:v>
                      </c:pt>
                      <c:pt idx="748">
                        <c:v>941.3689999999998</c:v>
                      </c:pt>
                      <c:pt idx="749">
                        <c:v>942.3449999999998</c:v>
                      </c:pt>
                      <c:pt idx="750">
                        <c:v>943.31999999999971</c:v>
                      </c:pt>
                      <c:pt idx="751">
                        <c:v>944.28200000000004</c:v>
                      </c:pt>
                      <c:pt idx="752">
                        <c:v>945.22799999999972</c:v>
                      </c:pt>
                      <c:pt idx="753">
                        <c:v>946.16899999999998</c:v>
                      </c:pt>
                      <c:pt idx="754">
                        <c:v>947.10400000000004</c:v>
                      </c:pt>
                      <c:pt idx="755">
                        <c:v>948.03300000000002</c:v>
                      </c:pt>
                      <c:pt idx="756">
                        <c:v>948.95899999999972</c:v>
                      </c:pt>
                      <c:pt idx="757">
                        <c:v>949.87900000000002</c:v>
                      </c:pt>
                      <c:pt idx="758">
                        <c:v>950.79700000000003</c:v>
                      </c:pt>
                      <c:pt idx="759">
                        <c:v>951.71600000000001</c:v>
                      </c:pt>
                      <c:pt idx="760">
                        <c:v>952.63900000000001</c:v>
                      </c:pt>
                      <c:pt idx="761">
                        <c:v>953.56699999999978</c:v>
                      </c:pt>
                      <c:pt idx="762">
                        <c:v>954.49199999999996</c:v>
                      </c:pt>
                      <c:pt idx="763">
                        <c:v>955.41199999999969</c:v>
                      </c:pt>
                      <c:pt idx="764">
                        <c:v>956.32899999999972</c:v>
                      </c:pt>
                      <c:pt idx="765">
                        <c:v>957.24199999999996</c:v>
                      </c:pt>
                      <c:pt idx="766">
                        <c:v>958.15800000000002</c:v>
                      </c:pt>
                      <c:pt idx="767">
                        <c:v>959.08</c:v>
                      </c:pt>
                      <c:pt idx="768">
                        <c:v>960.00400000000002</c:v>
                      </c:pt>
                      <c:pt idx="769">
                        <c:v>960.9259999999997</c:v>
                      </c:pt>
                      <c:pt idx="770">
                        <c:v>961.84199999999976</c:v>
                      </c:pt>
                      <c:pt idx="771">
                        <c:v>962.755</c:v>
                      </c:pt>
                      <c:pt idx="772">
                        <c:v>963.6669999999998</c:v>
                      </c:pt>
                      <c:pt idx="773">
                        <c:v>964.58299999999997</c:v>
                      </c:pt>
                      <c:pt idx="774">
                        <c:v>965.5</c:v>
                      </c:pt>
                      <c:pt idx="775">
                        <c:v>966.41899999999998</c:v>
                      </c:pt>
                      <c:pt idx="776">
                        <c:v>967.3349999999997</c:v>
                      </c:pt>
                      <c:pt idx="777">
                        <c:v>968.25099999999998</c:v>
                      </c:pt>
                      <c:pt idx="778">
                        <c:v>969.16499999999996</c:v>
                      </c:pt>
                      <c:pt idx="779">
                        <c:v>970.08</c:v>
                      </c:pt>
                      <c:pt idx="780">
                        <c:v>971</c:v>
                      </c:pt>
                      <c:pt idx="781">
                        <c:v>971.9169999999998</c:v>
                      </c:pt>
                      <c:pt idx="782">
                        <c:v>972.83399999999972</c:v>
                      </c:pt>
                      <c:pt idx="783">
                        <c:v>973.75199999999973</c:v>
                      </c:pt>
                      <c:pt idx="784">
                        <c:v>974.67100000000005</c:v>
                      </c:pt>
                      <c:pt idx="785">
                        <c:v>975.59100000000001</c:v>
                      </c:pt>
                      <c:pt idx="786">
                        <c:v>976.50699999999972</c:v>
                      </c:pt>
                      <c:pt idx="787">
                        <c:v>977.423</c:v>
                      </c:pt>
                      <c:pt idx="788">
                        <c:v>978.33799999999974</c:v>
                      </c:pt>
                      <c:pt idx="789">
                        <c:v>979.255</c:v>
                      </c:pt>
                      <c:pt idx="790">
                        <c:v>980.17399999999998</c:v>
                      </c:pt>
                      <c:pt idx="791">
                        <c:v>981.09400000000005</c:v>
                      </c:pt>
                      <c:pt idx="792">
                        <c:v>982.01300000000003</c:v>
                      </c:pt>
                      <c:pt idx="793">
                        <c:v>982.928</c:v>
                      </c:pt>
                      <c:pt idx="794">
                        <c:v>983.84199999999976</c:v>
                      </c:pt>
                      <c:pt idx="795">
                        <c:v>984.75</c:v>
                      </c:pt>
                      <c:pt idx="796">
                        <c:v>985.6519999999997</c:v>
                      </c:pt>
                      <c:pt idx="797">
                        <c:v>986.5509999999997</c:v>
                      </c:pt>
                      <c:pt idx="798">
                        <c:v>987.45299999999975</c:v>
                      </c:pt>
                      <c:pt idx="799">
                        <c:v>988.35699999999974</c:v>
                      </c:pt>
                      <c:pt idx="800">
                        <c:v>989.25699999999972</c:v>
                      </c:pt>
                      <c:pt idx="801">
                        <c:v>990.15300000000002</c:v>
                      </c:pt>
                      <c:pt idx="802">
                        <c:v>991.04599999999971</c:v>
                      </c:pt>
                      <c:pt idx="803">
                        <c:v>991.96199999999976</c:v>
                      </c:pt>
                      <c:pt idx="804">
                        <c:v>992.93199999999979</c:v>
                      </c:pt>
                      <c:pt idx="805">
                        <c:v>993.92699999999979</c:v>
                      </c:pt>
                      <c:pt idx="806">
                        <c:v>994.93199999999979</c:v>
                      </c:pt>
                      <c:pt idx="807">
                        <c:v>995.94199999999978</c:v>
                      </c:pt>
                      <c:pt idx="808">
                        <c:v>996.95399999999972</c:v>
                      </c:pt>
                      <c:pt idx="809">
                        <c:v>997.97</c:v>
                      </c:pt>
                      <c:pt idx="810">
                        <c:v>998.98900000000003</c:v>
                      </c:pt>
                      <c:pt idx="811">
                        <c:v>1000.01</c:v>
                      </c:pt>
                      <c:pt idx="812">
                        <c:v>1001.025</c:v>
                      </c:pt>
                      <c:pt idx="813">
                        <c:v>1002.04</c:v>
                      </c:pt>
                      <c:pt idx="814">
                        <c:v>1003.052</c:v>
                      </c:pt>
                      <c:pt idx="815">
                        <c:v>1004.059</c:v>
                      </c:pt>
                      <c:pt idx="816">
                        <c:v>1005.064</c:v>
                      </c:pt>
                      <c:pt idx="817">
                        <c:v>1006.069</c:v>
                      </c:pt>
                      <c:pt idx="818">
                        <c:v>1007.073</c:v>
                      </c:pt>
                      <c:pt idx="819">
                        <c:v>1008.091</c:v>
                      </c:pt>
                      <c:pt idx="820">
                        <c:v>1009.111</c:v>
                      </c:pt>
                      <c:pt idx="821">
                        <c:v>1010.128</c:v>
                      </c:pt>
                      <c:pt idx="822">
                        <c:v>1011.14</c:v>
                      </c:pt>
                      <c:pt idx="823">
                        <c:v>1012.155</c:v>
                      </c:pt>
                      <c:pt idx="824">
                        <c:v>1013.172</c:v>
                      </c:pt>
                      <c:pt idx="825">
                        <c:v>1014.19</c:v>
                      </c:pt>
                      <c:pt idx="826">
                        <c:v>1015.196</c:v>
                      </c:pt>
                      <c:pt idx="827">
                        <c:v>1016.199</c:v>
                      </c:pt>
                      <c:pt idx="828">
                        <c:v>1017.203</c:v>
                      </c:pt>
                      <c:pt idx="829">
                        <c:v>1018.2140000000001</c:v>
                      </c:pt>
                      <c:pt idx="830">
                        <c:v>1019.221</c:v>
                      </c:pt>
                      <c:pt idx="831">
                        <c:v>1020.226</c:v>
                      </c:pt>
                      <c:pt idx="832">
                        <c:v>1021.236</c:v>
                      </c:pt>
                      <c:pt idx="833">
                        <c:v>1022.248</c:v>
                      </c:pt>
                      <c:pt idx="834">
                        <c:v>1023.259</c:v>
                      </c:pt>
                      <c:pt idx="835">
                        <c:v>1024.271</c:v>
                      </c:pt>
                      <c:pt idx="836">
                        <c:v>1025.2860000000001</c:v>
                      </c:pt>
                      <c:pt idx="837">
                        <c:v>1026.2950000000001</c:v>
                      </c:pt>
                      <c:pt idx="838">
                        <c:v>1027.296</c:v>
                      </c:pt>
                      <c:pt idx="839">
                        <c:v>1028.3150000000001</c:v>
                      </c:pt>
                      <c:pt idx="840">
                        <c:v>1029.328</c:v>
                      </c:pt>
                      <c:pt idx="841">
                        <c:v>1030.337</c:v>
                      </c:pt>
                      <c:pt idx="842">
                        <c:v>1031.3399999999999</c:v>
                      </c:pt>
                      <c:pt idx="843">
                        <c:v>1032.3409999999999</c:v>
                      </c:pt>
                      <c:pt idx="844">
                        <c:v>1033.348</c:v>
                      </c:pt>
                      <c:pt idx="845">
                        <c:v>1034.3530000000001</c:v>
                      </c:pt>
                      <c:pt idx="846">
                        <c:v>1035.3620000000001</c:v>
                      </c:pt>
                      <c:pt idx="847">
                        <c:v>1036.3699999999999</c:v>
                      </c:pt>
                      <c:pt idx="848">
                        <c:v>1037.3800000000001</c:v>
                      </c:pt>
                      <c:pt idx="849">
                        <c:v>1038.386</c:v>
                      </c:pt>
                      <c:pt idx="850">
                        <c:v>1039.386</c:v>
                      </c:pt>
                      <c:pt idx="851">
                        <c:v>1040.385</c:v>
                      </c:pt>
                      <c:pt idx="852">
                        <c:v>1041.4010000000001</c:v>
                      </c:pt>
                      <c:pt idx="853">
                        <c:v>1042.4159999999999</c:v>
                      </c:pt>
                      <c:pt idx="854">
                        <c:v>1043.43</c:v>
                      </c:pt>
                      <c:pt idx="855">
                        <c:v>1044.4349999999999</c:v>
                      </c:pt>
                      <c:pt idx="856">
                        <c:v>1045.4349999999999</c:v>
                      </c:pt>
                      <c:pt idx="857">
                        <c:v>1046.415</c:v>
                      </c:pt>
                      <c:pt idx="858">
                        <c:v>1047.3800000000001</c:v>
                      </c:pt>
                      <c:pt idx="859">
                        <c:v>1048.336</c:v>
                      </c:pt>
                      <c:pt idx="860">
                        <c:v>1049.289</c:v>
                      </c:pt>
                      <c:pt idx="861">
                        <c:v>1050.2360000000001</c:v>
                      </c:pt>
                      <c:pt idx="862">
                        <c:v>1051.1880000000001</c:v>
                      </c:pt>
                      <c:pt idx="863">
                        <c:v>1052.136</c:v>
                      </c:pt>
                      <c:pt idx="864">
                        <c:v>1053.079</c:v>
                      </c:pt>
                      <c:pt idx="865">
                        <c:v>1054.0229999999999</c:v>
                      </c:pt>
                      <c:pt idx="866">
                        <c:v>1054.96</c:v>
                      </c:pt>
                      <c:pt idx="867">
                        <c:v>1055.9059999999999</c:v>
                      </c:pt>
                      <c:pt idx="868">
                        <c:v>1056.857</c:v>
                      </c:pt>
                      <c:pt idx="869">
                        <c:v>1057.81</c:v>
                      </c:pt>
                      <c:pt idx="870">
                        <c:v>1058.758</c:v>
                      </c:pt>
                      <c:pt idx="871">
                        <c:v>1059.7059999999999</c:v>
                      </c:pt>
                      <c:pt idx="872">
                        <c:v>1060.6569999999999</c:v>
                      </c:pt>
                      <c:pt idx="873">
                        <c:v>1061.6110000000001</c:v>
                      </c:pt>
                      <c:pt idx="874">
                        <c:v>1062.5640000000001</c:v>
                      </c:pt>
                      <c:pt idx="875">
                        <c:v>1063.518</c:v>
                      </c:pt>
                      <c:pt idx="876">
                        <c:v>1064.4680000000001</c:v>
                      </c:pt>
                      <c:pt idx="877">
                        <c:v>1065.4179999999999</c:v>
                      </c:pt>
                      <c:pt idx="878">
                        <c:v>1066.366</c:v>
                      </c:pt>
                      <c:pt idx="879">
                        <c:v>1067.316</c:v>
                      </c:pt>
                      <c:pt idx="880">
                        <c:v>1068.2650000000001</c:v>
                      </c:pt>
                      <c:pt idx="881">
                        <c:v>1069.2149999999999</c:v>
                      </c:pt>
                      <c:pt idx="882">
                        <c:v>1070.162</c:v>
                      </c:pt>
                      <c:pt idx="883">
                        <c:v>1071.1079999999999</c:v>
                      </c:pt>
                      <c:pt idx="884">
                        <c:v>1072.0550000000001</c:v>
                      </c:pt>
                      <c:pt idx="885">
                        <c:v>1072.999</c:v>
                      </c:pt>
                      <c:pt idx="886">
                        <c:v>1073.9480000000001</c:v>
                      </c:pt>
                      <c:pt idx="887">
                        <c:v>1074.9000000000001</c:v>
                      </c:pt>
                      <c:pt idx="888">
                        <c:v>1075.854</c:v>
                      </c:pt>
                      <c:pt idx="889">
                        <c:v>1076.8</c:v>
                      </c:pt>
                      <c:pt idx="890">
                        <c:v>1077.741</c:v>
                      </c:pt>
                      <c:pt idx="891">
                        <c:v>1078.682</c:v>
                      </c:pt>
                      <c:pt idx="892">
                        <c:v>1079.624</c:v>
                      </c:pt>
                      <c:pt idx="893">
                        <c:v>1080.5640000000001</c:v>
                      </c:pt>
                      <c:pt idx="894">
                        <c:v>1081.502</c:v>
                      </c:pt>
                      <c:pt idx="895">
                        <c:v>1082.44</c:v>
                      </c:pt>
                      <c:pt idx="896">
                        <c:v>1083.3789999999999</c:v>
                      </c:pt>
                      <c:pt idx="897">
                        <c:v>1084.3209999999999</c:v>
                      </c:pt>
                      <c:pt idx="898">
                        <c:v>1085.2629999999999</c:v>
                      </c:pt>
                      <c:pt idx="899">
                        <c:v>1086.2070000000001</c:v>
                      </c:pt>
                      <c:pt idx="900">
                        <c:v>1087.1500000000001</c:v>
                      </c:pt>
                      <c:pt idx="901">
                        <c:v>1088.085</c:v>
                      </c:pt>
                      <c:pt idx="902">
                        <c:v>1089.0119999999999</c:v>
                      </c:pt>
                      <c:pt idx="903">
                        <c:v>1089.9390000000001</c:v>
                      </c:pt>
                      <c:pt idx="904">
                        <c:v>1090.865</c:v>
                      </c:pt>
                      <c:pt idx="905">
                        <c:v>1091.7929999999999</c:v>
                      </c:pt>
                      <c:pt idx="906">
                        <c:v>1092.7170000000001</c:v>
                      </c:pt>
                      <c:pt idx="907">
                        <c:v>1093.6379999999999</c:v>
                      </c:pt>
                      <c:pt idx="908">
                        <c:v>1094.5540000000001</c:v>
                      </c:pt>
                      <c:pt idx="909">
                        <c:v>1095.4680000000001</c:v>
                      </c:pt>
                      <c:pt idx="910">
                        <c:v>1096.3800000000001</c:v>
                      </c:pt>
                      <c:pt idx="911">
                        <c:v>1097.2909999999999</c:v>
                      </c:pt>
                      <c:pt idx="912">
                        <c:v>1098.2059999999999</c:v>
                      </c:pt>
                      <c:pt idx="913">
                        <c:v>1099.127</c:v>
                      </c:pt>
                      <c:pt idx="914">
                        <c:v>1100.048</c:v>
                      </c:pt>
                      <c:pt idx="915">
                        <c:v>1100.9739999999999</c:v>
                      </c:pt>
                      <c:pt idx="916">
                        <c:v>1101.905</c:v>
                      </c:pt>
                      <c:pt idx="917">
                        <c:v>1102.836</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D$6:$AD$923</c15:sqref>
                        </c15:formulaRef>
                      </c:ext>
                    </c:extLst>
                    <c:numCache>
                      <c:formatCode>General</c:formatCode>
                      <c:ptCount val="918"/>
                      <c:pt idx="0">
                        <c:v>1</c:v>
                      </c:pt>
                      <c:pt idx="1">
                        <c:v>0.99962532783814095</c:v>
                      </c:pt>
                      <c:pt idx="2">
                        <c:v>0.99919664887817805</c:v>
                      </c:pt>
                      <c:pt idx="3">
                        <c:v>0.99892999031253005</c:v>
                      </c:pt>
                      <c:pt idx="4">
                        <c:v>0.99844730455446096</c:v>
                      </c:pt>
                      <c:pt idx="5">
                        <c:v>0.99791061199828501</c:v>
                      </c:pt>
                      <c:pt idx="6">
                        <c:v>0.99737391944210896</c:v>
                      </c:pt>
                      <c:pt idx="7">
                        <c:v>0.99667520649161701</c:v>
                      </c:pt>
                      <c:pt idx="8">
                        <c:v>0.99608450713733598</c:v>
                      </c:pt>
                      <c:pt idx="9">
                        <c:v>0.99544317640983004</c:v>
                      </c:pt>
                      <c:pt idx="10">
                        <c:v>0.99479847025744395</c:v>
                      </c:pt>
                      <c:pt idx="11">
                        <c:v>0.99405250135860801</c:v>
                      </c:pt>
                      <c:pt idx="12">
                        <c:v>0.99335041298323401</c:v>
                      </c:pt>
                      <c:pt idx="13">
                        <c:v>0.99265507545762299</c:v>
                      </c:pt>
                      <c:pt idx="14">
                        <c:v>0.99185172433580104</c:v>
                      </c:pt>
                      <c:pt idx="15">
                        <c:v>0.99110238001208395</c:v>
                      </c:pt>
                      <c:pt idx="16">
                        <c:v>0.99024164666727399</c:v>
                      </c:pt>
                      <c:pt idx="17">
                        <c:v>0.98944167097033398</c:v>
                      </c:pt>
                      <c:pt idx="18">
                        <c:v>0.98863494442362898</c:v>
                      </c:pt>
                      <c:pt idx="19">
                        <c:v>0.98766957290749002</c:v>
                      </c:pt>
                      <c:pt idx="20">
                        <c:v>0.98670420139134996</c:v>
                      </c:pt>
                      <c:pt idx="21">
                        <c:v>0.98579283667331696</c:v>
                      </c:pt>
                      <c:pt idx="22">
                        <c:v>0.98488147195528297</c:v>
                      </c:pt>
                      <c:pt idx="23">
                        <c:v>0.98386209364103705</c:v>
                      </c:pt>
                      <c:pt idx="24">
                        <c:v>0.98289672212489698</c:v>
                      </c:pt>
                      <c:pt idx="25">
                        <c:v>0.98182333701254598</c:v>
                      </c:pt>
                      <c:pt idx="26">
                        <c:v>0.98064531372886599</c:v>
                      </c:pt>
                      <c:pt idx="27">
                        <c:v>0.97951792181840902</c:v>
                      </c:pt>
                      <c:pt idx="28">
                        <c:v>0.97833989853472803</c:v>
                      </c:pt>
                      <c:pt idx="29">
                        <c:v>0.97716187525104703</c:v>
                      </c:pt>
                      <c:pt idx="30">
                        <c:v>0.97603448334059095</c:v>
                      </c:pt>
                      <c:pt idx="31">
                        <c:v>0.97485646005690896</c:v>
                      </c:pt>
                      <c:pt idx="32">
                        <c:v>0.97351304095403002</c:v>
                      </c:pt>
                      <c:pt idx="33">
                        <c:v>0.97233501767035002</c:v>
                      </c:pt>
                      <c:pt idx="34">
                        <c:v>0.97110298758856295</c:v>
                      </c:pt>
                      <c:pt idx="35">
                        <c:v>0.96975956848568401</c:v>
                      </c:pt>
                      <c:pt idx="36">
                        <c:v>0.96831151121147396</c:v>
                      </c:pt>
                      <c:pt idx="37">
                        <c:v>0.96697484295835801</c:v>
                      </c:pt>
                      <c:pt idx="38">
                        <c:v>0.96552678568414796</c:v>
                      </c:pt>
                      <c:pt idx="39">
                        <c:v>0.96402472161183295</c:v>
                      </c:pt>
                      <c:pt idx="40">
                        <c:v>0.96257666433762401</c:v>
                      </c:pt>
                      <c:pt idx="41">
                        <c:v>0.96107797569019005</c:v>
                      </c:pt>
                      <c:pt idx="42">
                        <c:v>0.95951852939488802</c:v>
                      </c:pt>
                      <c:pt idx="43">
                        <c:v>0.95801984074745405</c:v>
                      </c:pt>
                      <c:pt idx="44">
                        <c:v>0.95651777667514004</c:v>
                      </c:pt>
                      <c:pt idx="45">
                        <c:v>0.95485706763338896</c:v>
                      </c:pt>
                      <c:pt idx="46">
                        <c:v>0.953084969570545</c:v>
                      </c:pt>
                      <c:pt idx="47">
                        <c:v>0.95142426052879503</c:v>
                      </c:pt>
                      <c:pt idx="48">
                        <c:v>0.94976017606216201</c:v>
                      </c:pt>
                      <c:pt idx="49">
                        <c:v>0.94804546022230596</c:v>
                      </c:pt>
                      <c:pt idx="50">
                        <c:v>0.94633074438244902</c:v>
                      </c:pt>
                      <c:pt idx="51">
                        <c:v>0.94461602854259297</c:v>
                      </c:pt>
                      <c:pt idx="52">
                        <c:v>0.94279329910652498</c:v>
                      </c:pt>
                      <c:pt idx="53">
                        <c:v>0.94102457646856297</c:v>
                      </c:pt>
                      <c:pt idx="54">
                        <c:v>0.93920184703249598</c:v>
                      </c:pt>
                      <c:pt idx="55">
                        <c:v>0.93748713119263904</c:v>
                      </c:pt>
                      <c:pt idx="56">
                        <c:v>0.93561039495846499</c:v>
                      </c:pt>
                      <c:pt idx="57">
                        <c:v>0.93378429009751596</c:v>
                      </c:pt>
                      <c:pt idx="58">
                        <c:v>0.93185692249011898</c:v>
                      </c:pt>
                      <c:pt idx="59">
                        <c:v>0.93003081762916895</c:v>
                      </c:pt>
                      <c:pt idx="60">
                        <c:v>0.92804606779878496</c:v>
                      </c:pt>
                      <c:pt idx="61">
                        <c:v>0.92616933156461001</c:v>
                      </c:pt>
                      <c:pt idx="62">
                        <c:v>0.92418795715910795</c:v>
                      </c:pt>
                      <c:pt idx="63">
                        <c:v>0.922149200530618</c:v>
                      </c:pt>
                      <c:pt idx="64">
                        <c:v>0.92022183292322002</c:v>
                      </c:pt>
                      <c:pt idx="65">
                        <c:v>0.91823370766795298</c:v>
                      </c:pt>
                      <c:pt idx="66">
                        <c:v>0.916306340060555</c:v>
                      </c:pt>
                      <c:pt idx="67">
                        <c:v>0.91426758343206505</c:v>
                      </c:pt>
                      <c:pt idx="68">
                        <c:v>0.91228620902656099</c:v>
                      </c:pt>
                      <c:pt idx="69">
                        <c:v>0.91024745239807103</c:v>
                      </c:pt>
                      <c:pt idx="70">
                        <c:v>0.90826270256768604</c:v>
                      </c:pt>
                      <c:pt idx="71">
                        <c:v>0.90616993914109001</c:v>
                      </c:pt>
                      <c:pt idx="72">
                        <c:v>0.90418856473558695</c:v>
                      </c:pt>
                      <c:pt idx="73">
                        <c:v>0.902149808107096</c:v>
                      </c:pt>
                      <c:pt idx="74">
                        <c:v>0.90011105147860504</c:v>
                      </c:pt>
                      <c:pt idx="75">
                        <c:v>0.89812967707310198</c:v>
                      </c:pt>
                      <c:pt idx="76">
                        <c:v>0.89609092044461203</c:v>
                      </c:pt>
                      <c:pt idx="77">
                        <c:v>0.89410954603910797</c:v>
                      </c:pt>
                      <c:pt idx="78">
                        <c:v>0.89202015803739299</c:v>
                      </c:pt>
                      <c:pt idx="79">
                        <c:v>0.88998140140890303</c:v>
                      </c:pt>
                      <c:pt idx="80">
                        <c:v>0.88788863798230599</c:v>
                      </c:pt>
                      <c:pt idx="81">
                        <c:v>0.88584988135381604</c:v>
                      </c:pt>
                      <c:pt idx="82">
                        <c:v>0.88376049335210205</c:v>
                      </c:pt>
                      <c:pt idx="83">
                        <c:v>0.88182975031982203</c:v>
                      </c:pt>
                      <c:pt idx="84">
                        <c:v>0.87984500048943703</c:v>
                      </c:pt>
                      <c:pt idx="85">
                        <c:v>0.87780961928582801</c:v>
                      </c:pt>
                      <c:pt idx="86">
                        <c:v>0.87571685585923198</c:v>
                      </c:pt>
                      <c:pt idx="87">
                        <c:v>0.87368147465562196</c:v>
                      </c:pt>
                      <c:pt idx="88">
                        <c:v>0.87169672482523797</c:v>
                      </c:pt>
                      <c:pt idx="89">
                        <c:v>0.86965796819674701</c:v>
                      </c:pt>
                      <c:pt idx="90">
                        <c:v>0.86767659379124396</c:v>
                      </c:pt>
                      <c:pt idx="91">
                        <c:v>0.86558383036464803</c:v>
                      </c:pt>
                      <c:pt idx="92">
                        <c:v>0.86359908053426204</c:v>
                      </c:pt>
                      <c:pt idx="93">
                        <c:v>0.86161770612875999</c:v>
                      </c:pt>
                      <c:pt idx="94">
                        <c:v>0.859632956298374</c:v>
                      </c:pt>
                      <c:pt idx="95">
                        <c:v>0.857648206467989</c:v>
                      </c:pt>
                      <c:pt idx="96">
                        <c:v>0.85566345663760501</c:v>
                      </c:pt>
                      <c:pt idx="97">
                        <c:v>0.85362807543399499</c:v>
                      </c:pt>
                      <c:pt idx="98">
                        <c:v>0.851643325603611</c:v>
                      </c:pt>
                      <c:pt idx="99">
                        <c:v>0.84971595799621302</c:v>
                      </c:pt>
                      <c:pt idx="100">
                        <c:v>0.84772783274094599</c:v>
                      </c:pt>
                      <c:pt idx="101">
                        <c:v>0.84580046513354901</c:v>
                      </c:pt>
                      <c:pt idx="102">
                        <c:v>0.84386972210126898</c:v>
                      </c:pt>
                      <c:pt idx="103">
                        <c:v>0.84188497227088499</c:v>
                      </c:pt>
                      <c:pt idx="104">
                        <c:v>0.83995422923860596</c:v>
                      </c:pt>
                      <c:pt idx="105">
                        <c:v>0.83797285483310202</c:v>
                      </c:pt>
                      <c:pt idx="106">
                        <c:v>0.836042111800823</c:v>
                      </c:pt>
                      <c:pt idx="107">
                        <c:v>0.83411136876854297</c:v>
                      </c:pt>
                      <c:pt idx="108">
                        <c:v>0.83223463253437102</c:v>
                      </c:pt>
                      <c:pt idx="109">
                        <c:v>0.83030726492697304</c:v>
                      </c:pt>
                      <c:pt idx="110">
                        <c:v>0.82837652189469302</c:v>
                      </c:pt>
                      <c:pt idx="111">
                        <c:v>0.82649978566051996</c:v>
                      </c:pt>
                      <c:pt idx="112">
                        <c:v>0.82456566720336</c:v>
                      </c:pt>
                      <c:pt idx="113">
                        <c:v>0.82268893096918705</c:v>
                      </c:pt>
                      <c:pt idx="114">
                        <c:v>0.82076156336178896</c:v>
                      </c:pt>
                      <c:pt idx="115">
                        <c:v>0.81888482712761601</c:v>
                      </c:pt>
                      <c:pt idx="116">
                        <c:v>0.81700809089344095</c:v>
                      </c:pt>
                      <c:pt idx="117">
                        <c:v>0.815131354659268</c:v>
                      </c:pt>
                      <c:pt idx="118">
                        <c:v>0.81320061162698898</c:v>
                      </c:pt>
                      <c:pt idx="119">
                        <c:v>0.811377882190922</c:v>
                      </c:pt>
                      <c:pt idx="120">
                        <c:v>0.80955515275485301</c:v>
                      </c:pt>
                      <c:pt idx="121">
                        <c:v>0.80767841652067995</c:v>
                      </c:pt>
                      <c:pt idx="122">
                        <c:v>0.80580168028650601</c:v>
                      </c:pt>
                      <c:pt idx="123">
                        <c:v>0.80403295764854499</c:v>
                      </c:pt>
                      <c:pt idx="124">
                        <c:v>0.802048207818159</c:v>
                      </c:pt>
                      <c:pt idx="125">
                        <c:v>0.80027948518019698</c:v>
                      </c:pt>
                      <c:pt idx="126">
                        <c:v>0.79845675574413</c:v>
                      </c:pt>
                      <c:pt idx="127">
                        <c:v>0.79658001950995505</c:v>
                      </c:pt>
                      <c:pt idx="128">
                        <c:v>0.79475391464900702</c:v>
                      </c:pt>
                      <c:pt idx="129">
                        <c:v>0.79288055383971501</c:v>
                      </c:pt>
                      <c:pt idx="130">
                        <c:v>0.79105782440364703</c:v>
                      </c:pt>
                      <c:pt idx="131">
                        <c:v>0.78928910176568401</c:v>
                      </c:pt>
                      <c:pt idx="132">
                        <c:v>0.78746299690473598</c:v>
                      </c:pt>
                      <c:pt idx="133">
                        <c:v>0.78564364289354904</c:v>
                      </c:pt>
                      <c:pt idx="134">
                        <c:v>0.78387154483070498</c:v>
                      </c:pt>
                      <c:pt idx="135">
                        <c:v>0.78205219081952004</c:v>
                      </c:pt>
                      <c:pt idx="136">
                        <c:v>0.78028009275667598</c:v>
                      </c:pt>
                      <c:pt idx="137">
                        <c:v>0.778457363320608</c:v>
                      </c:pt>
                      <c:pt idx="138">
                        <c:v>0.77663800930942195</c:v>
                      </c:pt>
                      <c:pt idx="139">
                        <c:v>0.774865911246578</c:v>
                      </c:pt>
                      <c:pt idx="140">
                        <c:v>0.77309718860861598</c:v>
                      </c:pt>
                      <c:pt idx="141">
                        <c:v>0.77122045237444303</c:v>
                      </c:pt>
                      <c:pt idx="142">
                        <c:v>0.76950236110970505</c:v>
                      </c:pt>
                      <c:pt idx="143">
                        <c:v>0.767683007098519</c:v>
                      </c:pt>
                      <c:pt idx="144">
                        <c:v>0.76596491583378101</c:v>
                      </c:pt>
                      <c:pt idx="145">
                        <c:v>0.764196193195819</c:v>
                      </c:pt>
                      <c:pt idx="146">
                        <c:v>0.76253210872918598</c:v>
                      </c:pt>
                      <c:pt idx="147">
                        <c:v>0.76081739288933004</c:v>
                      </c:pt>
                      <c:pt idx="148">
                        <c:v>0.75899466345326305</c:v>
                      </c:pt>
                      <c:pt idx="149">
                        <c:v>0.75722594081530004</c:v>
                      </c:pt>
                      <c:pt idx="150">
                        <c:v>0.75550784955056305</c:v>
                      </c:pt>
                      <c:pt idx="151">
                        <c:v>0.753793133710706</c:v>
                      </c:pt>
                      <c:pt idx="152">
                        <c:v>0.75202778649762603</c:v>
                      </c:pt>
                      <c:pt idx="153">
                        <c:v>0.75030631980800599</c:v>
                      </c:pt>
                      <c:pt idx="154">
                        <c:v>0.74854097259492602</c:v>
                      </c:pt>
                      <c:pt idx="155">
                        <c:v>0.74682625675506997</c:v>
                      </c:pt>
                      <c:pt idx="156">
                        <c:v>0.74505415869222602</c:v>
                      </c:pt>
                      <c:pt idx="157">
                        <c:v>0.743390074225593</c:v>
                      </c:pt>
                      <c:pt idx="158">
                        <c:v>0.74162472701251203</c:v>
                      </c:pt>
                      <c:pt idx="159">
                        <c:v>0.73991001117265598</c:v>
                      </c:pt>
                      <c:pt idx="160">
                        <c:v>0.73819191990791799</c:v>
                      </c:pt>
                      <c:pt idx="161">
                        <c:v>0.73647720406806205</c:v>
                      </c:pt>
                      <c:pt idx="162">
                        <c:v>0.73470848143010004</c:v>
                      </c:pt>
                      <c:pt idx="163">
                        <c:v>0.73304439696346801</c:v>
                      </c:pt>
                      <c:pt idx="164">
                        <c:v>0.73132630569873003</c:v>
                      </c:pt>
                      <c:pt idx="165">
                        <c:v>0.72961158985887298</c:v>
                      </c:pt>
                      <c:pt idx="166">
                        <c:v>0.72789687401901704</c:v>
                      </c:pt>
                      <c:pt idx="167">
                        <c:v>0.72618215817916099</c:v>
                      </c:pt>
                      <c:pt idx="168">
                        <c:v>0.72452144913741101</c:v>
                      </c:pt>
                      <c:pt idx="169">
                        <c:v>0.72274935107456695</c:v>
                      </c:pt>
                      <c:pt idx="170">
                        <c:v>0.72114264883092205</c:v>
                      </c:pt>
                      <c:pt idx="171">
                        <c:v>0.71942455756618395</c:v>
                      </c:pt>
                      <c:pt idx="172">
                        <c:v>0.71770984172632701</c:v>
                      </c:pt>
                      <c:pt idx="173">
                        <c:v>0.71604913268457704</c:v>
                      </c:pt>
                      <c:pt idx="174">
                        <c:v>0.71438504821794502</c:v>
                      </c:pt>
                      <c:pt idx="175">
                        <c:v>0.71272433917619404</c:v>
                      </c:pt>
                      <c:pt idx="176">
                        <c:v>0.71111763693254904</c:v>
                      </c:pt>
                      <c:pt idx="177">
                        <c:v>0.70945355246591701</c:v>
                      </c:pt>
                      <c:pt idx="178">
                        <c:v>0.70784685022227201</c:v>
                      </c:pt>
                      <c:pt idx="179">
                        <c:v>0.70623677255374495</c:v>
                      </c:pt>
                      <c:pt idx="180">
                        <c:v>0.70462669488521801</c:v>
                      </c:pt>
                      <c:pt idx="181">
                        <c:v>0.70291197904536196</c:v>
                      </c:pt>
                      <c:pt idx="182">
                        <c:v>0.70130190137683501</c:v>
                      </c:pt>
                      <c:pt idx="183">
                        <c:v>0.699695199133191</c:v>
                      </c:pt>
                      <c:pt idx="184">
                        <c:v>0.69808512146466495</c:v>
                      </c:pt>
                      <c:pt idx="185">
                        <c:v>0.69653242601912502</c:v>
                      </c:pt>
                      <c:pt idx="186">
                        <c:v>0.69492234835059896</c:v>
                      </c:pt>
                      <c:pt idx="187">
                        <c:v>0.69331227068207202</c:v>
                      </c:pt>
                      <c:pt idx="188">
                        <c:v>0.69170556843842801</c:v>
                      </c:pt>
                      <c:pt idx="189">
                        <c:v>0.69014949756800603</c:v>
                      </c:pt>
                      <c:pt idx="190">
                        <c:v>0.68859680212246699</c:v>
                      </c:pt>
                      <c:pt idx="191">
                        <c:v>0.68698672445394104</c:v>
                      </c:pt>
                      <c:pt idx="192">
                        <c:v>0.68532601541218996</c:v>
                      </c:pt>
                      <c:pt idx="193">
                        <c:v>0.68382395133987595</c:v>
                      </c:pt>
                      <c:pt idx="194">
                        <c:v>0.68226788046945497</c:v>
                      </c:pt>
                      <c:pt idx="195">
                        <c:v>0.68066455365069101</c:v>
                      </c:pt>
                      <c:pt idx="196">
                        <c:v>0.67910510735538898</c:v>
                      </c:pt>
                      <c:pt idx="197">
                        <c:v>0.67760641870795402</c:v>
                      </c:pt>
                      <c:pt idx="198">
                        <c:v>0.67610435463564</c:v>
                      </c:pt>
                      <c:pt idx="199">
                        <c:v>0.67459891513844406</c:v>
                      </c:pt>
                      <c:pt idx="200">
                        <c:v>0.67299558831967998</c:v>
                      </c:pt>
                      <c:pt idx="201">
                        <c:v>0.67149352424736397</c:v>
                      </c:pt>
                      <c:pt idx="202">
                        <c:v>0.66999146017504996</c:v>
                      </c:pt>
                      <c:pt idx="203">
                        <c:v>0.66843538930462898</c:v>
                      </c:pt>
                      <c:pt idx="204">
                        <c:v>0.66693670065719601</c:v>
                      </c:pt>
                      <c:pt idx="205">
                        <c:v>0.66548864338298597</c:v>
                      </c:pt>
                      <c:pt idx="206">
                        <c:v>0.66404058610877703</c:v>
                      </c:pt>
                      <c:pt idx="207">
                        <c:v>0.66259252883456599</c:v>
                      </c:pt>
                      <c:pt idx="208">
                        <c:v>0.66109046476225197</c:v>
                      </c:pt>
                      <c:pt idx="209">
                        <c:v>0.65964578291292397</c:v>
                      </c:pt>
                      <c:pt idx="210">
                        <c:v>0.65814371884060896</c:v>
                      </c:pt>
                      <c:pt idx="211">
                        <c:v>0.65669566156640002</c:v>
                      </c:pt>
                      <c:pt idx="212">
                        <c:v>0.65524760429219098</c:v>
                      </c:pt>
                      <c:pt idx="213">
                        <c:v>0.65374891564475701</c:v>
                      </c:pt>
                      <c:pt idx="214">
                        <c:v>0.652351489743771</c:v>
                      </c:pt>
                      <c:pt idx="215">
                        <c:v>0.65085280109633803</c:v>
                      </c:pt>
                      <c:pt idx="216">
                        <c:v>0.64934736159914097</c:v>
                      </c:pt>
                      <c:pt idx="217">
                        <c:v>0.64795668654791905</c:v>
                      </c:pt>
                      <c:pt idx="218">
                        <c:v>0.64655926064693403</c:v>
                      </c:pt>
                      <c:pt idx="219">
                        <c:v>0.64522259239381796</c:v>
                      </c:pt>
                      <c:pt idx="220">
                        <c:v>0.64393318008904299</c:v>
                      </c:pt>
                      <c:pt idx="221">
                        <c:v>0.64253912961293902</c:v>
                      </c:pt>
                      <c:pt idx="222">
                        <c:v>0.64109107233873097</c:v>
                      </c:pt>
                      <c:pt idx="223">
                        <c:v>0.63964639048940297</c:v>
                      </c:pt>
                      <c:pt idx="224">
                        <c:v>0.63824896458841796</c:v>
                      </c:pt>
                      <c:pt idx="225">
                        <c:v>0.63696292770852503</c:v>
                      </c:pt>
                      <c:pt idx="226">
                        <c:v>0.63562288403052702</c:v>
                      </c:pt>
                      <c:pt idx="227">
                        <c:v>0.63428284035253002</c:v>
                      </c:pt>
                      <c:pt idx="228">
                        <c:v>0.63299680347263698</c:v>
                      </c:pt>
                      <c:pt idx="229">
                        <c:v>0.63181540476407505</c:v>
                      </c:pt>
                      <c:pt idx="230">
                        <c:v>0.63052936788418201</c:v>
                      </c:pt>
                      <c:pt idx="231">
                        <c:v>0.62913869283295998</c:v>
                      </c:pt>
                      <c:pt idx="232">
                        <c:v>0.62769063555875204</c:v>
                      </c:pt>
                      <c:pt idx="233">
                        <c:v>0.62634721645587099</c:v>
                      </c:pt>
                      <c:pt idx="234">
                        <c:v>0.62511181094920298</c:v>
                      </c:pt>
                      <c:pt idx="235">
                        <c:v>0.62387978086741602</c:v>
                      </c:pt>
                      <c:pt idx="236">
                        <c:v>0.62259374398752498</c:v>
                      </c:pt>
                      <c:pt idx="237">
                        <c:v>0.62125370030952598</c:v>
                      </c:pt>
                      <c:pt idx="238">
                        <c:v>0.61996766342963505</c:v>
                      </c:pt>
                      <c:pt idx="239">
                        <c:v>0.61862761975163705</c:v>
                      </c:pt>
                      <c:pt idx="240">
                        <c:v>0.61734158287174401</c:v>
                      </c:pt>
                      <c:pt idx="241">
                        <c:v>0.61616018416318197</c:v>
                      </c:pt>
                      <c:pt idx="242">
                        <c:v>0.61498216087949997</c:v>
                      </c:pt>
                      <c:pt idx="243">
                        <c:v>0.61390877576714997</c:v>
                      </c:pt>
                      <c:pt idx="244">
                        <c:v>0.612619363462376</c:v>
                      </c:pt>
                      <c:pt idx="245">
                        <c:v>0.61133332658248296</c:v>
                      </c:pt>
                      <c:pt idx="246">
                        <c:v>0.61026331689501401</c:v>
                      </c:pt>
                      <c:pt idx="247">
                        <c:v>0.60908191818645196</c:v>
                      </c:pt>
                      <c:pt idx="248">
                        <c:v>0.60790389490277097</c:v>
                      </c:pt>
                      <c:pt idx="249">
                        <c:v>0.60667186482098401</c:v>
                      </c:pt>
                      <c:pt idx="250">
                        <c:v>0.60549046611242197</c:v>
                      </c:pt>
                      <c:pt idx="251">
                        <c:v>0.60431244282874097</c:v>
                      </c:pt>
                      <c:pt idx="252">
                        <c:v>0.60323568229150903</c:v>
                      </c:pt>
                      <c:pt idx="253">
                        <c:v>0.60211166580593301</c:v>
                      </c:pt>
                      <c:pt idx="254">
                        <c:v>0.60104165611846405</c:v>
                      </c:pt>
                      <c:pt idx="255">
                        <c:v>0.59975561923857201</c:v>
                      </c:pt>
                      <c:pt idx="256">
                        <c:v>0.59868223412622101</c:v>
                      </c:pt>
                      <c:pt idx="257">
                        <c:v>0.59766285581197598</c:v>
                      </c:pt>
                      <c:pt idx="258">
                        <c:v>0.59648145710341305</c:v>
                      </c:pt>
                      <c:pt idx="259">
                        <c:v>0.59524942702162598</c:v>
                      </c:pt>
                      <c:pt idx="260">
                        <c:v>0.59417604190927598</c:v>
                      </c:pt>
                      <c:pt idx="261">
                        <c:v>0.59321067039313602</c:v>
                      </c:pt>
                      <c:pt idx="262">
                        <c:v>0.59214066070566596</c:v>
                      </c:pt>
                      <c:pt idx="263">
                        <c:v>0.59112128239142103</c:v>
                      </c:pt>
                      <c:pt idx="264">
                        <c:v>0.59004789727907003</c:v>
                      </c:pt>
                      <c:pt idx="265">
                        <c:v>0.588923880793495</c:v>
                      </c:pt>
                      <c:pt idx="266">
                        <c:v>0.587850495681144</c:v>
                      </c:pt>
                      <c:pt idx="267">
                        <c:v>0.58672310377068704</c:v>
                      </c:pt>
                      <c:pt idx="268">
                        <c:v>0.585703725456442</c:v>
                      </c:pt>
                      <c:pt idx="269">
                        <c:v>0.58463371576897205</c:v>
                      </c:pt>
                      <c:pt idx="270">
                        <c:v>0.58372235105093895</c:v>
                      </c:pt>
                      <c:pt idx="271">
                        <c:v>0.582652341363469</c:v>
                      </c:pt>
                      <c:pt idx="272">
                        <c:v>0.58163296304922396</c:v>
                      </c:pt>
                      <c:pt idx="273">
                        <c:v>0.58066421610820296</c:v>
                      </c:pt>
                      <c:pt idx="274">
                        <c:v>0.57964483779395803</c:v>
                      </c:pt>
                      <c:pt idx="275">
                        <c:v>0.578625459479713</c:v>
                      </c:pt>
                      <c:pt idx="276">
                        <c:v>0.57766346338845398</c:v>
                      </c:pt>
                      <c:pt idx="277">
                        <c:v>0.57669809187231502</c:v>
                      </c:pt>
                      <c:pt idx="278">
                        <c:v>0.57567871355806999</c:v>
                      </c:pt>
                      <c:pt idx="279">
                        <c:v>0.57460532844571899</c:v>
                      </c:pt>
                      <c:pt idx="280">
                        <c:v>0.57364333235445997</c:v>
                      </c:pt>
                      <c:pt idx="281">
                        <c:v>0.57262395404021504</c:v>
                      </c:pt>
                      <c:pt idx="282">
                        <c:v>0.57160457572597001</c:v>
                      </c:pt>
                      <c:pt idx="283">
                        <c:v>0.57063920420983105</c:v>
                      </c:pt>
                      <c:pt idx="284">
                        <c:v>0.56961982589558402</c:v>
                      </c:pt>
                      <c:pt idx="285">
                        <c:v>0.568657829804327</c:v>
                      </c:pt>
                      <c:pt idx="286">
                        <c:v>0.56774308966141096</c:v>
                      </c:pt>
                      <c:pt idx="287">
                        <c:v>0.56672371134716604</c:v>
                      </c:pt>
                      <c:pt idx="288">
                        <c:v>0.56570770845780205</c:v>
                      </c:pt>
                      <c:pt idx="289">
                        <c:v>0.56468833014355702</c:v>
                      </c:pt>
                      <c:pt idx="290">
                        <c:v>0.56372295862741695</c:v>
                      </c:pt>
                      <c:pt idx="291">
                        <c:v>0.56275758711127799</c:v>
                      </c:pt>
                      <c:pt idx="292">
                        <c:v>0.56179559102001897</c:v>
                      </c:pt>
                      <c:pt idx="293">
                        <c:v>0.56082684407899897</c:v>
                      </c:pt>
                      <c:pt idx="294">
                        <c:v>0.55986484798774006</c:v>
                      </c:pt>
                      <c:pt idx="295">
                        <c:v>0.55889947647160099</c:v>
                      </c:pt>
                      <c:pt idx="296">
                        <c:v>0.55793072953057898</c:v>
                      </c:pt>
                      <c:pt idx="297">
                        <c:v>0.55696873343932196</c:v>
                      </c:pt>
                      <c:pt idx="298">
                        <c:v>0.556003361923183</c:v>
                      </c:pt>
                      <c:pt idx="299">
                        <c:v>0.55509199720514901</c:v>
                      </c:pt>
                      <c:pt idx="300">
                        <c:v>0.55401861209279801</c:v>
                      </c:pt>
                      <c:pt idx="301">
                        <c:v>0.55310724737476302</c:v>
                      </c:pt>
                      <c:pt idx="302">
                        <c:v>0.552145251283506</c:v>
                      </c:pt>
                      <c:pt idx="303">
                        <c:v>0.551176504342484</c:v>
                      </c:pt>
                      <c:pt idx="304">
                        <c:v>0.55021113282634504</c:v>
                      </c:pt>
                      <c:pt idx="305">
                        <c:v>0.54919175451209901</c:v>
                      </c:pt>
                      <c:pt idx="306">
                        <c:v>0.54817237619785397</c:v>
                      </c:pt>
                      <c:pt idx="307">
                        <c:v>0.54721038010659595</c:v>
                      </c:pt>
                      <c:pt idx="308">
                        <c:v>0.54624500859045599</c:v>
                      </c:pt>
                      <c:pt idx="309">
                        <c:v>0.54527963707431704</c:v>
                      </c:pt>
                      <c:pt idx="310">
                        <c:v>0.54431426555817697</c:v>
                      </c:pt>
                      <c:pt idx="311">
                        <c:v>0.54329488724393205</c:v>
                      </c:pt>
                      <c:pt idx="312">
                        <c:v>0.54222487755646298</c:v>
                      </c:pt>
                      <c:pt idx="313">
                        <c:v>0.54109748564600602</c:v>
                      </c:pt>
                      <c:pt idx="314">
                        <c:v>0.54023675230119605</c:v>
                      </c:pt>
                      <c:pt idx="315">
                        <c:v>0.53916674261372699</c:v>
                      </c:pt>
                      <c:pt idx="316">
                        <c:v>0.53814736429948196</c:v>
                      </c:pt>
                      <c:pt idx="317">
                        <c:v>0.53713136141011797</c:v>
                      </c:pt>
                      <c:pt idx="318">
                        <c:v>0.53632801028829502</c:v>
                      </c:pt>
                      <c:pt idx="319">
                        <c:v>0.53535926334727402</c:v>
                      </c:pt>
                      <c:pt idx="320">
                        <c:v>0.53396521287117105</c:v>
                      </c:pt>
                      <c:pt idx="321">
                        <c:v>0.53294583455692501</c:v>
                      </c:pt>
                      <c:pt idx="322">
                        <c:v>0.53192983166756203</c:v>
                      </c:pt>
                      <c:pt idx="323">
                        <c:v>0.53074843295899898</c:v>
                      </c:pt>
                      <c:pt idx="324">
                        <c:v>0.52967842327152903</c:v>
                      </c:pt>
                      <c:pt idx="325">
                        <c:v>0.528659044957284</c:v>
                      </c:pt>
                      <c:pt idx="326">
                        <c:v>0.527585659844932</c:v>
                      </c:pt>
                      <c:pt idx="327">
                        <c:v>0.52640426113636996</c:v>
                      </c:pt>
                      <c:pt idx="328">
                        <c:v>0.52522623785268996</c:v>
                      </c:pt>
                      <c:pt idx="329">
                        <c:v>0.523994207770903</c:v>
                      </c:pt>
                      <c:pt idx="330">
                        <c:v>0.52276217768911704</c:v>
                      </c:pt>
                      <c:pt idx="331">
                        <c:v>0.52158077898055399</c:v>
                      </c:pt>
                      <c:pt idx="332">
                        <c:v>0.52029474210066196</c:v>
                      </c:pt>
                      <c:pt idx="333">
                        <c:v>0.51906271201887499</c:v>
                      </c:pt>
                      <c:pt idx="334">
                        <c:v>0.51777329971410202</c:v>
                      </c:pt>
                      <c:pt idx="335">
                        <c:v>0.51643325603610302</c:v>
                      </c:pt>
                      <c:pt idx="336">
                        <c:v>0.51509321235810601</c:v>
                      </c:pt>
                      <c:pt idx="337">
                        <c:v>0.51374979325522696</c:v>
                      </c:pt>
                      <c:pt idx="338">
                        <c:v>0.51230848683078001</c:v>
                      </c:pt>
                      <c:pt idx="339">
                        <c:v>0.51080304733358395</c:v>
                      </c:pt>
                      <c:pt idx="340">
                        <c:v>0.50930098326126805</c:v>
                      </c:pt>
                      <c:pt idx="341">
                        <c:v>0.50780229461383497</c:v>
                      </c:pt>
                      <c:pt idx="342">
                        <c:v>0.50624959916829604</c:v>
                      </c:pt>
                      <c:pt idx="343">
                        <c:v>0.50458551470166202</c:v>
                      </c:pt>
                      <c:pt idx="344">
                        <c:v>0.50292480565991304</c:v>
                      </c:pt>
                      <c:pt idx="345">
                        <c:v>0.50120671439517495</c:v>
                      </c:pt>
                      <c:pt idx="346">
                        <c:v>0.49938398495910702</c:v>
                      </c:pt>
                      <c:pt idx="347">
                        <c:v>0.49750724872493302</c:v>
                      </c:pt>
                      <c:pt idx="348">
                        <c:v>0.49568451928886498</c:v>
                      </c:pt>
                      <c:pt idx="349">
                        <c:v>0.49375377625658601</c:v>
                      </c:pt>
                      <c:pt idx="350">
                        <c:v>0.49166438825487102</c:v>
                      </c:pt>
                      <c:pt idx="351">
                        <c:v>0.48957162482827499</c:v>
                      </c:pt>
                      <c:pt idx="352">
                        <c:v>0.48748223682656</c:v>
                      </c:pt>
                      <c:pt idx="353">
                        <c:v>0.48528145980375298</c:v>
                      </c:pt>
                      <c:pt idx="354">
                        <c:v>0.48297604460961502</c:v>
                      </c:pt>
                      <c:pt idx="355">
                        <c:v>0.48061999804225403</c:v>
                      </c:pt>
                      <c:pt idx="356">
                        <c:v>0.478257200625128</c:v>
                      </c:pt>
                      <c:pt idx="357">
                        <c:v>0.47568512686534398</c:v>
                      </c:pt>
                      <c:pt idx="358">
                        <c:v>0.47311305310556001</c:v>
                      </c:pt>
                      <c:pt idx="359">
                        <c:v>0.47037895895145798</c:v>
                      </c:pt>
                      <c:pt idx="360">
                        <c:v>0.46764148937247502</c:v>
                      </c:pt>
                      <c:pt idx="361">
                        <c:v>0.46485338842026702</c:v>
                      </c:pt>
                      <c:pt idx="362">
                        <c:v>0.46185263570051899</c:v>
                      </c:pt>
                      <c:pt idx="363">
                        <c:v>0.45884850755588802</c:v>
                      </c:pt>
                      <c:pt idx="364">
                        <c:v>0.455739741239928</c:v>
                      </c:pt>
                      <c:pt idx="365">
                        <c:v>0.45263097492396798</c:v>
                      </c:pt>
                      <c:pt idx="366">
                        <c:v>0.44930618141558598</c:v>
                      </c:pt>
                      <c:pt idx="367">
                        <c:v>0.44598138790720299</c:v>
                      </c:pt>
                      <c:pt idx="368">
                        <c:v>0.44249794942938397</c:v>
                      </c:pt>
                      <c:pt idx="369">
                        <c:v>0.43895712872857801</c:v>
                      </c:pt>
                      <c:pt idx="370">
                        <c:v>0.43536567665454901</c:v>
                      </c:pt>
                      <c:pt idx="371">
                        <c:v>0.43171684235753199</c:v>
                      </c:pt>
                      <c:pt idx="372">
                        <c:v>0.428020752112172</c:v>
                      </c:pt>
                      <c:pt idx="373">
                        <c:v>0.42426727964382599</c:v>
                      </c:pt>
                      <c:pt idx="374">
                        <c:v>0.420405793579267</c:v>
                      </c:pt>
                      <c:pt idx="375">
                        <c:v>0.41649030071660298</c:v>
                      </c:pt>
                      <c:pt idx="376">
                        <c:v>0.412581558703702</c:v>
                      </c:pt>
                      <c:pt idx="377">
                        <c:v>0.40861205904293102</c:v>
                      </c:pt>
                      <c:pt idx="378">
                        <c:v>0.40458855258405602</c:v>
                      </c:pt>
                      <c:pt idx="379">
                        <c:v>0.40051441475195698</c:v>
                      </c:pt>
                      <c:pt idx="380">
                        <c:v>0.396440276919857</c:v>
                      </c:pt>
                      <c:pt idx="381">
                        <c:v>0.39230875686477101</c:v>
                      </c:pt>
                      <c:pt idx="382">
                        <c:v>0.388288625830777</c:v>
                      </c:pt>
                      <c:pt idx="383">
                        <c:v>0.38421786342355801</c:v>
                      </c:pt>
                      <c:pt idx="384">
                        <c:v>0.37997832977226098</c:v>
                      </c:pt>
                      <c:pt idx="385">
                        <c:v>0.375904191940161</c:v>
                      </c:pt>
                      <c:pt idx="386">
                        <c:v>0.371880685481285</c:v>
                      </c:pt>
                      <c:pt idx="387">
                        <c:v>0.36786055444729099</c:v>
                      </c:pt>
                      <c:pt idx="388">
                        <c:v>0.363894430211403</c:v>
                      </c:pt>
                      <c:pt idx="389">
                        <c:v>0.35992493055063202</c:v>
                      </c:pt>
                      <c:pt idx="390">
                        <c:v>0.35595880631474502</c:v>
                      </c:pt>
                      <c:pt idx="391">
                        <c:v>0.352151327048292</c:v>
                      </c:pt>
                      <c:pt idx="392">
                        <c:v>0.34834722320672101</c:v>
                      </c:pt>
                      <c:pt idx="393">
                        <c:v>0.344698388909704</c:v>
                      </c:pt>
                      <c:pt idx="394">
                        <c:v>0.34099892323946301</c:v>
                      </c:pt>
                      <c:pt idx="395">
                        <c:v>0.33740747116543401</c:v>
                      </c:pt>
                      <c:pt idx="396">
                        <c:v>0.333924032687615</c:v>
                      </c:pt>
                      <c:pt idx="397">
                        <c:v>0.33049122558302002</c:v>
                      </c:pt>
                      <c:pt idx="398">
                        <c:v>0.32716643207463703</c:v>
                      </c:pt>
                      <c:pt idx="399">
                        <c:v>0.32389564536436</c:v>
                      </c:pt>
                      <c:pt idx="400">
                        <c:v>0.32073287225029401</c:v>
                      </c:pt>
                      <c:pt idx="401">
                        <c:v>0.317620730509453</c:v>
                      </c:pt>
                      <c:pt idx="402">
                        <c:v>0.31456934641648099</c:v>
                      </c:pt>
                      <c:pt idx="403">
                        <c:v>0.31167323186806101</c:v>
                      </c:pt>
                      <c:pt idx="404">
                        <c:v>0.30877711731964302</c:v>
                      </c:pt>
                      <c:pt idx="405">
                        <c:v>0.30598901636743597</c:v>
                      </c:pt>
                      <c:pt idx="406">
                        <c:v>0.30320091541522798</c:v>
                      </c:pt>
                      <c:pt idx="407">
                        <c:v>0.30051745263434998</c:v>
                      </c:pt>
                      <c:pt idx="408">
                        <c:v>0.29794537887456601</c:v>
                      </c:pt>
                      <c:pt idx="409">
                        <c:v>0.29542731191288701</c:v>
                      </c:pt>
                      <c:pt idx="410">
                        <c:v>0.29290586952632702</c:v>
                      </c:pt>
                      <c:pt idx="411">
                        <c:v>0.290438433937872</c:v>
                      </c:pt>
                      <c:pt idx="412">
                        <c:v>0.28802838057240499</c:v>
                      </c:pt>
                      <c:pt idx="413">
                        <c:v>0.28571958995338598</c:v>
                      </c:pt>
                      <c:pt idx="414">
                        <c:v>0.28341417475924802</c:v>
                      </c:pt>
                      <c:pt idx="415">
                        <c:v>0.28110875956511</c:v>
                      </c:pt>
                      <c:pt idx="416">
                        <c:v>0.27886072659396</c:v>
                      </c:pt>
                      <c:pt idx="417">
                        <c:v>0.27660594277304601</c:v>
                      </c:pt>
                      <c:pt idx="418">
                        <c:v>0.274462547973226</c:v>
                      </c:pt>
                      <c:pt idx="419">
                        <c:v>0.272315777748524</c:v>
                      </c:pt>
                      <c:pt idx="420">
                        <c:v>0.27017238294870399</c:v>
                      </c:pt>
                      <c:pt idx="421">
                        <c:v>0.26808299494698901</c:v>
                      </c:pt>
                      <c:pt idx="422">
                        <c:v>0.26599023152039297</c:v>
                      </c:pt>
                      <c:pt idx="423">
                        <c:v>0.26400548169000698</c:v>
                      </c:pt>
                      <c:pt idx="424">
                        <c:v>0.26197010048639802</c:v>
                      </c:pt>
                      <c:pt idx="425">
                        <c:v>0.259931343857908</c:v>
                      </c:pt>
                      <c:pt idx="426">
                        <c:v>0.25794659402752301</c:v>
                      </c:pt>
                      <c:pt idx="427">
                        <c:v>0.25601922642012498</c:v>
                      </c:pt>
                      <c:pt idx="428">
                        <c:v>0.25403447658974099</c:v>
                      </c:pt>
                      <c:pt idx="429">
                        <c:v>0.252049726759356</c:v>
                      </c:pt>
                      <c:pt idx="430">
                        <c:v>0.25012235915195802</c:v>
                      </c:pt>
                      <c:pt idx="431">
                        <c:v>0.24819161611967899</c:v>
                      </c:pt>
                      <c:pt idx="432">
                        <c:v>0.246257497662518</c:v>
                      </c:pt>
                      <c:pt idx="433">
                        <c:v>0.24433013005512</c:v>
                      </c:pt>
                      <c:pt idx="434">
                        <c:v>0.242399387022841</c:v>
                      </c:pt>
                      <c:pt idx="435">
                        <c:v>0.240522650788668</c:v>
                      </c:pt>
                      <c:pt idx="436">
                        <c:v>0.23864591455449499</c:v>
                      </c:pt>
                      <c:pt idx="437">
                        <c:v>0.23671854694709701</c:v>
                      </c:pt>
                      <c:pt idx="438">
                        <c:v>0.234784428489936</c:v>
                      </c:pt>
                      <c:pt idx="439">
                        <c:v>0.23290769225576299</c:v>
                      </c:pt>
                      <c:pt idx="440">
                        <c:v>0.23098032464836499</c:v>
                      </c:pt>
                      <c:pt idx="441">
                        <c:v>0.22904958161608599</c:v>
                      </c:pt>
                      <c:pt idx="442">
                        <c:v>0.22717284538191301</c:v>
                      </c:pt>
                      <c:pt idx="443">
                        <c:v>0.22529610914773901</c:v>
                      </c:pt>
                      <c:pt idx="444">
                        <c:v>0.223368741540341</c:v>
                      </c:pt>
                      <c:pt idx="445">
                        <c:v>0.221492005306168</c:v>
                      </c:pt>
                      <c:pt idx="446">
                        <c:v>0.21955788684900701</c:v>
                      </c:pt>
                      <c:pt idx="447">
                        <c:v>0.21762714381672801</c:v>
                      </c:pt>
                      <c:pt idx="448">
                        <c:v>0.21569977620933001</c:v>
                      </c:pt>
                      <c:pt idx="449">
                        <c:v>0.21376903317705101</c:v>
                      </c:pt>
                      <c:pt idx="450">
                        <c:v>0.21183829014477101</c:v>
                      </c:pt>
                      <c:pt idx="451">
                        <c:v>0.20990754711249199</c:v>
                      </c:pt>
                      <c:pt idx="452">
                        <c:v>0.20797680408021399</c:v>
                      </c:pt>
                      <c:pt idx="453">
                        <c:v>0.20604943647281601</c:v>
                      </c:pt>
                      <c:pt idx="454">
                        <c:v>0.204226707036748</c:v>
                      </c:pt>
                      <c:pt idx="455">
                        <c:v>0.202349970802575</c:v>
                      </c:pt>
                      <c:pt idx="456">
                        <c:v>0.20036184554730799</c:v>
                      </c:pt>
                      <c:pt idx="457">
                        <c:v>0.198542491536122</c:v>
                      </c:pt>
                      <c:pt idx="458">
                        <c:v>0.19666575530194799</c:v>
                      </c:pt>
                      <c:pt idx="459">
                        <c:v>0.194731636844787</c:v>
                      </c:pt>
                      <c:pt idx="460">
                        <c:v>0.192966289631708</c:v>
                      </c:pt>
                      <c:pt idx="461">
                        <c:v>0.191140184770758</c:v>
                      </c:pt>
                      <c:pt idx="462">
                        <c:v>0.18931745533468999</c:v>
                      </c:pt>
                      <c:pt idx="463">
                        <c:v>0.187548732696729</c:v>
                      </c:pt>
                      <c:pt idx="464">
                        <c:v>0.18578001005876599</c:v>
                      </c:pt>
                      <c:pt idx="465">
                        <c:v>0.18411592559213399</c:v>
                      </c:pt>
                      <c:pt idx="466">
                        <c:v>0.182401209752277</c:v>
                      </c:pt>
                      <c:pt idx="467">
                        <c:v>0.18063248711431501</c:v>
                      </c:pt>
                      <c:pt idx="468">
                        <c:v>0.17897177807256501</c:v>
                      </c:pt>
                      <c:pt idx="469">
                        <c:v>0.17725706223270901</c:v>
                      </c:pt>
                      <c:pt idx="470">
                        <c:v>0.17570099136228801</c:v>
                      </c:pt>
                      <c:pt idx="471">
                        <c:v>0.17414829591674899</c:v>
                      </c:pt>
                      <c:pt idx="472">
                        <c:v>0.17253821824822199</c:v>
                      </c:pt>
                      <c:pt idx="473">
                        <c:v>0.17103615417590601</c:v>
                      </c:pt>
                      <c:pt idx="474">
                        <c:v>0.16953746552847301</c:v>
                      </c:pt>
                      <c:pt idx="475">
                        <c:v>0.168140039627488</c:v>
                      </c:pt>
                      <c:pt idx="476">
                        <c:v>0.16669198235327801</c:v>
                      </c:pt>
                      <c:pt idx="477">
                        <c:v>0.16529793187717501</c:v>
                      </c:pt>
                      <c:pt idx="478">
                        <c:v>0.163957888199177</c:v>
                      </c:pt>
                      <c:pt idx="479">
                        <c:v>0.16256383772307301</c:v>
                      </c:pt>
                      <c:pt idx="480">
                        <c:v>0.161277800843181</c:v>
                      </c:pt>
                      <c:pt idx="481">
                        <c:v>0.16004577076139401</c:v>
                      </c:pt>
                      <c:pt idx="482">
                        <c:v>0.15875635845662101</c:v>
                      </c:pt>
                      <c:pt idx="483">
                        <c:v>0.15762896654616401</c:v>
                      </c:pt>
                      <c:pt idx="484">
                        <c:v>0.15640031188925901</c:v>
                      </c:pt>
                      <c:pt idx="485">
                        <c:v>0.155323551352026</c:v>
                      </c:pt>
                      <c:pt idx="486">
                        <c:v>0.15414890349322699</c:v>
                      </c:pt>
                      <c:pt idx="487">
                        <c:v>0.15301813615788901</c:v>
                      </c:pt>
                      <c:pt idx="488">
                        <c:v>0.15200213326852499</c:v>
                      </c:pt>
                      <c:pt idx="489">
                        <c:v>0.15092874815617499</c:v>
                      </c:pt>
                      <c:pt idx="490">
                        <c:v>0.14990936984192799</c:v>
                      </c:pt>
                      <c:pt idx="491">
                        <c:v>0.14894737375067099</c:v>
                      </c:pt>
                      <c:pt idx="492">
                        <c:v>0.14803263360775501</c:v>
                      </c:pt>
                      <c:pt idx="493">
                        <c:v>0.14712126888972099</c:v>
                      </c:pt>
                      <c:pt idx="494">
                        <c:v>0.14610189057547601</c:v>
                      </c:pt>
                      <c:pt idx="495">
                        <c:v>0.14524453265554799</c:v>
                      </c:pt>
                      <c:pt idx="496">
                        <c:v>0.14438717473561999</c:v>
                      </c:pt>
                      <c:pt idx="497">
                        <c:v>0.14347918544246699</c:v>
                      </c:pt>
                      <c:pt idx="498">
                        <c:v>0.14262182752253899</c:v>
                      </c:pt>
                      <c:pt idx="499">
                        <c:v>0.141815100975835</c:v>
                      </c:pt>
                      <c:pt idx="500">
                        <c:v>0.140957743055907</c:v>
                      </c:pt>
                      <c:pt idx="501">
                        <c:v>0.14015439193408399</c:v>
                      </c:pt>
                      <c:pt idx="502">
                        <c:v>0.139347665387381</c:v>
                      </c:pt>
                      <c:pt idx="503">
                        <c:v>0.13854431426555899</c:v>
                      </c:pt>
                      <c:pt idx="504">
                        <c:v>0.13779159451695999</c:v>
                      </c:pt>
                      <c:pt idx="505">
                        <c:v>0.13704225019324301</c:v>
                      </c:pt>
                      <c:pt idx="506">
                        <c:v>0.13634353724275</c:v>
                      </c:pt>
                      <c:pt idx="507">
                        <c:v>0.13564819971713901</c:v>
                      </c:pt>
                      <c:pt idx="508">
                        <c:v>0.134898855393423</c:v>
                      </c:pt>
                      <c:pt idx="509">
                        <c:v>0.13420014244292899</c:v>
                      </c:pt>
                      <c:pt idx="510">
                        <c:v>0.13345079811921301</c:v>
                      </c:pt>
                      <c:pt idx="511">
                        <c:v>0.132752085168721</c:v>
                      </c:pt>
                      <c:pt idx="512">
                        <c:v>0.13205674764311001</c:v>
                      </c:pt>
                      <c:pt idx="513">
                        <c:v>0.13130402789451101</c:v>
                      </c:pt>
                      <c:pt idx="514">
                        <c:v>0.13060869036889999</c:v>
                      </c:pt>
                      <c:pt idx="515">
                        <c:v>0.129913352843289</c:v>
                      </c:pt>
                      <c:pt idx="516">
                        <c:v>0.12926864669090199</c:v>
                      </c:pt>
                      <c:pt idx="517">
                        <c:v>0.128623940538515</c:v>
                      </c:pt>
                      <c:pt idx="518">
                        <c:v>0.12792860301290401</c:v>
                      </c:pt>
                      <c:pt idx="519">
                        <c:v>0.12723326548729399</c:v>
                      </c:pt>
                      <c:pt idx="520">
                        <c:v>0.126531177111918</c:v>
                      </c:pt>
                      <c:pt idx="521">
                        <c:v>0.12583583958630701</c:v>
                      </c:pt>
                      <c:pt idx="522">
                        <c:v>0.12524514023202701</c:v>
                      </c:pt>
                      <c:pt idx="523">
                        <c:v>0.124603809504522</c:v>
                      </c:pt>
                      <c:pt idx="524">
                        <c:v>0.123908471978911</c:v>
                      </c:pt>
                      <c:pt idx="525">
                        <c:v>0.1232131344533</c:v>
                      </c:pt>
                      <c:pt idx="526">
                        <c:v>0.122511046077924</c:v>
                      </c:pt>
                      <c:pt idx="527">
                        <c:v>0.121869715350419</c:v>
                      </c:pt>
                      <c:pt idx="528">
                        <c:v>0.121174377824808</c:v>
                      </c:pt>
                      <c:pt idx="529">
                        <c:v>0.120529671672422</c:v>
                      </c:pt>
                      <c:pt idx="530">
                        <c:v>0.119888340944917</c:v>
                      </c:pt>
                      <c:pt idx="531">
                        <c:v>0.119186252569542</c:v>
                      </c:pt>
                      <c:pt idx="532">
                        <c:v>0.11854492184203599</c:v>
                      </c:pt>
                      <c:pt idx="533">
                        <c:v>0.11790021568965001</c:v>
                      </c:pt>
                      <c:pt idx="534">
                        <c:v>0.117258884962145</c:v>
                      </c:pt>
                      <c:pt idx="535">
                        <c:v>0.116668185607863</c:v>
                      </c:pt>
                      <c:pt idx="536">
                        <c:v>0.116023479455477</c:v>
                      </c:pt>
                      <c:pt idx="537">
                        <c:v>0.11538214872797101</c:v>
                      </c:pt>
                      <c:pt idx="538">
                        <c:v>0.11479144937369</c:v>
                      </c:pt>
                      <c:pt idx="539">
                        <c:v>0.11420075001940801</c:v>
                      </c:pt>
                      <c:pt idx="540">
                        <c:v>0.113559419291903</c:v>
                      </c:pt>
                      <c:pt idx="541">
                        <c:v>0.112968719937622</c:v>
                      </c:pt>
                      <c:pt idx="542">
                        <c:v>0.112324013785235</c:v>
                      </c:pt>
                      <c:pt idx="543">
                        <c:v>0.111736689855835</c:v>
                      </c:pt>
                      <c:pt idx="544">
                        <c:v>0.11114599050155501</c:v>
                      </c:pt>
                      <c:pt idx="545">
                        <c:v>0.110555291147273</c:v>
                      </c:pt>
                      <c:pt idx="546">
                        <c:v>0.109913960419768</c:v>
                      </c:pt>
                      <c:pt idx="547">
                        <c:v>0.109323261065486</c:v>
                      </c:pt>
                      <c:pt idx="548">
                        <c:v>0.108732561711205</c:v>
                      </c:pt>
                      <c:pt idx="549">
                        <c:v>0.10819924457991199</c:v>
                      </c:pt>
                      <c:pt idx="550">
                        <c:v>0.10760854522563</c:v>
                      </c:pt>
                      <c:pt idx="551">
                        <c:v>0.106963839073244</c:v>
                      </c:pt>
                      <c:pt idx="552">
                        <c:v>0.106427146517068</c:v>
                      </c:pt>
                      <c:pt idx="553">
                        <c:v>0.10583644716278599</c:v>
                      </c:pt>
                      <c:pt idx="554">
                        <c:v>0.105303130031492</c:v>
                      </c:pt>
                      <c:pt idx="555">
                        <c:v>0.104766437475317</c:v>
                      </c:pt>
                      <c:pt idx="556">
                        <c:v>0.10428375171724701</c:v>
                      </c:pt>
                      <c:pt idx="557">
                        <c:v>0.103693052362966</c:v>
                      </c:pt>
                      <c:pt idx="558">
                        <c:v>0.10315635980679</c:v>
                      </c:pt>
                      <c:pt idx="559">
                        <c:v>0.102623042675497</c:v>
                      </c:pt>
                      <c:pt idx="560">
                        <c:v>0.102032343321215</c:v>
                      </c:pt>
                      <c:pt idx="561">
                        <c:v>0.101549657563146</c:v>
                      </c:pt>
                      <c:pt idx="562">
                        <c:v>0.10106359638019401</c:v>
                      </c:pt>
                      <c:pt idx="563">
                        <c:v>0.100530279248901</c:v>
                      </c:pt>
                      <c:pt idx="564">
                        <c:v>0.100044218065949</c:v>
                      </c:pt>
                      <c:pt idx="565">
                        <c:v>9.9615539105985196E-2</c:v>
                      </c:pt>
                      <c:pt idx="566">
                        <c:v>9.9031590601466601E-2</c:v>
                      </c:pt>
                      <c:pt idx="567">
                        <c:v>9.8545529418515604E-2</c:v>
                      </c:pt>
                      <c:pt idx="568">
                        <c:v>9.8116850458550897E-2</c:v>
                      </c:pt>
                      <c:pt idx="569">
                        <c:v>9.7634164700481404E-2</c:v>
                      </c:pt>
                      <c:pt idx="570">
                        <c:v>9.7097472144305905E-2</c:v>
                      </c:pt>
                      <c:pt idx="571">
                        <c:v>9.6614786386236301E-2</c:v>
                      </c:pt>
                      <c:pt idx="572">
                        <c:v>9.6135476053048299E-2</c:v>
                      </c:pt>
                      <c:pt idx="573">
                        <c:v>9.5649414870096205E-2</c:v>
                      </c:pt>
                      <c:pt idx="574">
                        <c:v>9.5220735910132706E-2</c:v>
                      </c:pt>
                      <c:pt idx="575">
                        <c:v>9.4792056950167999E-2</c:v>
                      </c:pt>
                      <c:pt idx="576">
                        <c:v>9.4309371192098507E-2</c:v>
                      </c:pt>
                      <c:pt idx="577">
                        <c:v>9.3880692232134993E-2</c:v>
                      </c:pt>
                      <c:pt idx="578">
                        <c:v>9.3343999675959494E-2</c:v>
                      </c:pt>
                      <c:pt idx="579">
                        <c:v>9.2861313917888696E-2</c:v>
                      </c:pt>
                      <c:pt idx="580">
                        <c:v>9.2432634957925294E-2</c:v>
                      </c:pt>
                      <c:pt idx="581">
                        <c:v>9.2111969594172796E-2</c:v>
                      </c:pt>
                      <c:pt idx="582">
                        <c:v>9.1575277037997296E-2</c:v>
                      </c:pt>
                      <c:pt idx="583">
                        <c:v>9.1200604876138694E-2</c:v>
                      </c:pt>
                      <c:pt idx="584">
                        <c:v>9.0771925916174001E-2</c:v>
                      </c:pt>
                      <c:pt idx="585">
                        <c:v>9.0343246956210502E-2</c:v>
                      </c:pt>
                      <c:pt idx="586">
                        <c:v>8.9968574794351899E-2</c:v>
                      </c:pt>
                      <c:pt idx="587">
                        <c:v>8.9536520409505896E-2</c:v>
                      </c:pt>
                      <c:pt idx="588">
                        <c:v>8.9057210076317797E-2</c:v>
                      </c:pt>
                      <c:pt idx="589">
                        <c:v>8.85711488933668E-2</c:v>
                      </c:pt>
                      <c:pt idx="590">
                        <c:v>8.8199852156389702E-2</c:v>
                      </c:pt>
                      <c:pt idx="591">
                        <c:v>8.7821804569649706E-2</c:v>
                      </c:pt>
                      <c:pt idx="592">
                        <c:v>8.7393125609686206E-2</c:v>
                      </c:pt>
                      <c:pt idx="593">
                        <c:v>8.7018453447827701E-2</c:v>
                      </c:pt>
                      <c:pt idx="594">
                        <c:v>8.6643781285969002E-2</c:v>
                      </c:pt>
                      <c:pt idx="595">
                        <c:v>8.6265733699228894E-2</c:v>
                      </c:pt>
                      <c:pt idx="596">
                        <c:v>8.5894436962251894E-2</c:v>
                      </c:pt>
                      <c:pt idx="597">
                        <c:v>8.5465758002288506E-2</c:v>
                      </c:pt>
                      <c:pt idx="598">
                        <c:v>8.5141717213654503E-2</c:v>
                      </c:pt>
                      <c:pt idx="599">
                        <c:v>8.4817676425019195E-2</c:v>
                      </c:pt>
                      <c:pt idx="600">
                        <c:v>8.4388997465055807E-2</c:v>
                      </c:pt>
                      <c:pt idx="601">
                        <c:v>8.4017700728078695E-2</c:v>
                      </c:pt>
                      <c:pt idx="602">
                        <c:v>8.3643028566220204E-2</c:v>
                      </c:pt>
                      <c:pt idx="603">
                        <c:v>8.32109741813752E-2</c:v>
                      </c:pt>
                      <c:pt idx="604">
                        <c:v>8.2940940190846094E-2</c:v>
                      </c:pt>
                      <c:pt idx="605">
                        <c:v>8.2512261230882594E-2</c:v>
                      </c:pt>
                      <c:pt idx="606">
                        <c:v>8.2140964493905497E-2</c:v>
                      </c:pt>
                      <c:pt idx="607">
                        <c:v>8.1870930503376502E-2</c:v>
                      </c:pt>
                      <c:pt idx="608">
                        <c:v>8.1496258341519107E-2</c:v>
                      </c:pt>
                      <c:pt idx="609">
                        <c:v>8.1175592977766595E-2</c:v>
                      </c:pt>
                      <c:pt idx="610">
                        <c:v>8.0851552189131301E-2</c:v>
                      </c:pt>
                      <c:pt idx="611">
                        <c:v>8.0530886825378803E-2</c:v>
                      </c:pt>
                      <c:pt idx="612">
                        <c:v>8.0156214663520201E-2</c:v>
                      </c:pt>
                      <c:pt idx="613">
                        <c:v>7.9835549299767702E-2</c:v>
                      </c:pt>
                      <c:pt idx="614">
                        <c:v>7.9511508511133797E-2</c:v>
                      </c:pt>
                      <c:pt idx="615">
                        <c:v>7.9190843147381201E-2</c:v>
                      </c:pt>
                      <c:pt idx="616">
                        <c:v>7.8870177783628703E-2</c:v>
                      </c:pt>
                      <c:pt idx="617">
                        <c:v>7.8546136994993507E-2</c:v>
                      </c:pt>
                      <c:pt idx="618">
                        <c:v>7.8225471631240898E-2</c:v>
                      </c:pt>
                      <c:pt idx="619">
                        <c:v>7.7901430842607006E-2</c:v>
                      </c:pt>
                      <c:pt idx="620">
                        <c:v>7.7584140903735999E-2</c:v>
                      </c:pt>
                      <c:pt idx="621">
                        <c:v>7.7317482338089605E-2</c:v>
                      </c:pt>
                      <c:pt idx="622">
                        <c:v>7.6993441549454297E-2</c:v>
                      </c:pt>
                      <c:pt idx="623">
                        <c:v>7.6726782983807904E-2</c:v>
                      </c:pt>
                      <c:pt idx="624">
                        <c:v>7.6402742195173901E-2</c:v>
                      </c:pt>
                      <c:pt idx="625">
                        <c:v>7.6082076831421305E-2</c:v>
                      </c:pt>
                      <c:pt idx="626">
                        <c:v>7.5758036042786206E-2</c:v>
                      </c:pt>
                      <c:pt idx="627">
                        <c:v>7.5491377477139701E-2</c:v>
                      </c:pt>
                      <c:pt idx="628">
                        <c:v>7.5278725709598093E-2</c:v>
                      </c:pt>
                      <c:pt idx="629">
                        <c:v>7.4954684920964104E-2</c:v>
                      </c:pt>
                      <c:pt idx="630">
                        <c:v>7.4688026355317697E-2</c:v>
                      </c:pt>
                      <c:pt idx="631">
                        <c:v>7.4309978768577603E-2</c:v>
                      </c:pt>
                      <c:pt idx="632">
                        <c:v>7.4043320202930002E-2</c:v>
                      </c:pt>
                      <c:pt idx="633">
                        <c:v>7.3776661637283594E-2</c:v>
                      </c:pt>
                      <c:pt idx="634">
                        <c:v>7.3506627646754405E-2</c:v>
                      </c:pt>
                      <c:pt idx="635">
                        <c:v>7.3185962283001907E-2</c:v>
                      </c:pt>
                      <c:pt idx="636">
                        <c:v>7.2861921494367904E-2</c:v>
                      </c:pt>
                      <c:pt idx="637">
                        <c:v>7.2544631555496897E-2</c:v>
                      </c:pt>
                      <c:pt idx="638">
                        <c:v>7.22712221400863E-2</c:v>
                      </c:pt>
                      <c:pt idx="639">
                        <c:v>7.2004563574439906E-2</c:v>
                      </c:pt>
                      <c:pt idx="640">
                        <c:v>7.1791911806898298E-2</c:v>
                      </c:pt>
                      <c:pt idx="641">
                        <c:v>7.1525253241251793E-2</c:v>
                      </c:pt>
                      <c:pt idx="642">
                        <c:v>7.1255219250722701E-2</c:v>
                      </c:pt>
                      <c:pt idx="643">
                        <c:v>7.0985185260194705E-2</c:v>
                      </c:pt>
                      <c:pt idx="644">
                        <c:v>7.0718526694546993E-2</c:v>
                      </c:pt>
                      <c:pt idx="645">
                        <c:v>7.0451868128900599E-2</c:v>
                      </c:pt>
                      <c:pt idx="646">
                        <c:v>7.0239216361359005E-2</c:v>
                      </c:pt>
                      <c:pt idx="647">
                        <c:v>6.9965806945949699E-2</c:v>
                      </c:pt>
                      <c:pt idx="648">
                        <c:v>6.9699148380302001E-2</c:v>
                      </c:pt>
                      <c:pt idx="649">
                        <c:v>6.9432489814655607E-2</c:v>
                      </c:pt>
                      <c:pt idx="650">
                        <c:v>6.9108449026021507E-2</c:v>
                      </c:pt>
                      <c:pt idx="651">
                        <c:v>6.8841790460373906E-2</c:v>
                      </c:pt>
                      <c:pt idx="652">
                        <c:v>6.8521125096621296E-2</c:v>
                      </c:pt>
                      <c:pt idx="653">
                        <c:v>6.8251091106092301E-2</c:v>
                      </c:pt>
                      <c:pt idx="654">
                        <c:v>6.8092446136656798E-2</c:v>
                      </c:pt>
                      <c:pt idx="655">
                        <c:v>6.7822412146128802E-2</c:v>
                      </c:pt>
                      <c:pt idx="656">
                        <c:v>6.7501746782376304E-2</c:v>
                      </c:pt>
                      <c:pt idx="657">
                        <c:v>6.7231712791847101E-2</c:v>
                      </c:pt>
                      <c:pt idx="658">
                        <c:v>6.6965054226200693E-2</c:v>
                      </c:pt>
                      <c:pt idx="659">
                        <c:v>6.6803033831883699E-2</c:v>
                      </c:pt>
                      <c:pt idx="660">
                        <c:v>6.6485743893012705E-2</c:v>
                      </c:pt>
                      <c:pt idx="661">
                        <c:v>6.6215709902483502E-2</c:v>
                      </c:pt>
                      <c:pt idx="662">
                        <c:v>6.5945675911955701E-2</c:v>
                      </c:pt>
                      <c:pt idx="663">
                        <c:v>6.5625010548203105E-2</c:v>
                      </c:pt>
                      <c:pt idx="664">
                        <c:v>6.5408983355780104E-2</c:v>
                      </c:pt>
                      <c:pt idx="665">
                        <c:v>6.5142324790132405E-2</c:v>
                      </c:pt>
                      <c:pt idx="666">
                        <c:v>6.4821659426379893E-2</c:v>
                      </c:pt>
                      <c:pt idx="667">
                        <c:v>6.4551625435851898E-2</c:v>
                      </c:pt>
                      <c:pt idx="668">
                        <c:v>6.4284966870204199E-2</c:v>
                      </c:pt>
                      <c:pt idx="669">
                        <c:v>6.4068939677781295E-2</c:v>
                      </c:pt>
                      <c:pt idx="670">
                        <c:v>6.3856287910240894E-2</c:v>
                      </c:pt>
                      <c:pt idx="671">
                        <c:v>6.3640260717817795E-2</c:v>
                      </c:pt>
                      <c:pt idx="672">
                        <c:v>6.3427608950276201E-2</c:v>
                      </c:pt>
                      <c:pt idx="673">
                        <c:v>6.3160950384629794E-2</c:v>
                      </c:pt>
                      <c:pt idx="674">
                        <c:v>6.2836909595995805E-2</c:v>
                      </c:pt>
                      <c:pt idx="675">
                        <c:v>6.2570251030348106E-2</c:v>
                      </c:pt>
                      <c:pt idx="676">
                        <c:v>6.2303592464701602E-2</c:v>
                      </c:pt>
                      <c:pt idx="677">
                        <c:v>6.1979551676067599E-2</c:v>
                      </c:pt>
                      <c:pt idx="678">
                        <c:v>6.1766899908526102E-2</c:v>
                      </c:pt>
                      <c:pt idx="679">
                        <c:v>6.1550872716103003E-2</c:v>
                      </c:pt>
                      <c:pt idx="680">
                        <c:v>6.1338220948561499E-2</c:v>
                      </c:pt>
                      <c:pt idx="681">
                        <c:v>6.1068186958033503E-2</c:v>
                      </c:pt>
                      <c:pt idx="682">
                        <c:v>6.0798152967504397E-2</c:v>
                      </c:pt>
                      <c:pt idx="683">
                        <c:v>6.0585501199962803E-2</c:v>
                      </c:pt>
                      <c:pt idx="684">
                        <c:v>6.0369474007540898E-2</c:v>
                      </c:pt>
                      <c:pt idx="685">
                        <c:v>6.0102815441893297E-2</c:v>
                      </c:pt>
                      <c:pt idx="686">
                        <c:v>5.9890163674352799E-2</c:v>
                      </c:pt>
                      <c:pt idx="687">
                        <c:v>5.95121160876129E-2</c:v>
                      </c:pt>
                      <c:pt idx="688">
                        <c:v>5.9245457521965202E-2</c:v>
                      </c:pt>
                      <c:pt idx="689">
                        <c:v>5.8978798956318801E-2</c:v>
                      </c:pt>
                      <c:pt idx="690">
                        <c:v>5.8816778562001702E-2</c:v>
                      </c:pt>
                      <c:pt idx="691">
                        <c:v>5.8604126794460101E-2</c:v>
                      </c:pt>
                      <c:pt idx="692">
                        <c:v>5.83880996020371E-2</c:v>
                      </c:pt>
                      <c:pt idx="693">
                        <c:v>5.8121441036390602E-2</c:v>
                      </c:pt>
                      <c:pt idx="694">
                        <c:v>5.7902038419086102E-2</c:v>
                      </c:pt>
                      <c:pt idx="695">
                        <c:v>5.7635379853438501E-2</c:v>
                      </c:pt>
                      <c:pt idx="696">
                        <c:v>5.7368721287792003E-2</c:v>
                      </c:pt>
                      <c:pt idx="697">
                        <c:v>5.7102062722145602E-2</c:v>
                      </c:pt>
                      <c:pt idx="698">
                        <c:v>5.6886035529722503E-2</c:v>
                      </c:pt>
                      <c:pt idx="699">
                        <c:v>5.66160015391933E-2</c:v>
                      </c:pt>
                      <c:pt idx="700">
                        <c:v>5.63493429735469E-2</c:v>
                      </c:pt>
                      <c:pt idx="701">
                        <c:v>5.6136691206005403E-2</c:v>
                      </c:pt>
                      <c:pt idx="702">
                        <c:v>5.5920664013582297E-2</c:v>
                      </c:pt>
                      <c:pt idx="703">
                        <c:v>5.5654005447935903E-2</c:v>
                      </c:pt>
                      <c:pt idx="704">
                        <c:v>5.53839714574067E-2</c:v>
                      </c:pt>
                      <c:pt idx="705">
                        <c:v>5.5167944264983601E-2</c:v>
                      </c:pt>
                      <c:pt idx="706">
                        <c:v>5.5012674720430803E-2</c:v>
                      </c:pt>
                      <c:pt idx="707">
                        <c:v>5.4850654326112601E-2</c:v>
                      </c:pt>
                      <c:pt idx="708">
                        <c:v>5.4526613537478598E-2</c:v>
                      </c:pt>
                      <c:pt idx="709">
                        <c:v>5.42599549718321E-2</c:v>
                      </c:pt>
                      <c:pt idx="710">
                        <c:v>5.4043927779409098E-2</c:v>
                      </c:pt>
                      <c:pt idx="711">
                        <c:v>5.3831276011867497E-2</c:v>
                      </c:pt>
                      <c:pt idx="712">
                        <c:v>5.3615248819444503E-2</c:v>
                      </c:pt>
                      <c:pt idx="713">
                        <c:v>5.3348590253797998E-2</c:v>
                      </c:pt>
                      <c:pt idx="714">
                        <c:v>5.3135938486256397E-2</c:v>
                      </c:pt>
                      <c:pt idx="715">
                        <c:v>5.2919911293833298E-2</c:v>
                      </c:pt>
                      <c:pt idx="716">
                        <c:v>5.2649877303305399E-2</c:v>
                      </c:pt>
                      <c:pt idx="717">
                        <c:v>5.2329211939552901E-2</c:v>
                      </c:pt>
                      <c:pt idx="718">
                        <c:v>5.2167191545235997E-2</c:v>
                      </c:pt>
                      <c:pt idx="719">
                        <c:v>5.2005171150919002E-2</c:v>
                      </c:pt>
                      <c:pt idx="720">
                        <c:v>5.1900532979588299E-2</c:v>
                      </c:pt>
                      <c:pt idx="721">
                        <c:v>5.1687881212047898E-2</c:v>
                      </c:pt>
                      <c:pt idx="722">
                        <c:v>5.1525860817729703E-2</c:v>
                      </c:pt>
                      <c:pt idx="723">
                        <c:v>5.12018200290957E-2</c:v>
                      </c:pt>
                      <c:pt idx="724">
                        <c:v>5.0935161463449202E-2</c:v>
                      </c:pt>
                      <c:pt idx="725">
                        <c:v>5.0773141069132201E-2</c:v>
                      </c:pt>
                      <c:pt idx="726">
                        <c:v>5.0506482503484502E-2</c:v>
                      </c:pt>
                      <c:pt idx="727">
                        <c:v>5.0290455311061598E-2</c:v>
                      </c:pt>
                      <c:pt idx="728">
                        <c:v>5.00237967454151E-2</c:v>
                      </c:pt>
                      <c:pt idx="729">
                        <c:v>4.9811144977873499E-2</c:v>
                      </c:pt>
                      <c:pt idx="730">
                        <c:v>4.9537735562464102E-2</c:v>
                      </c:pt>
                      <c:pt idx="731">
                        <c:v>4.9382466017910097E-2</c:v>
                      </c:pt>
                      <c:pt idx="732">
                        <c:v>4.9166438825486998E-2</c:v>
                      </c:pt>
                      <c:pt idx="733">
                        <c:v>4.8896404834957802E-2</c:v>
                      </c:pt>
                      <c:pt idx="734">
                        <c:v>4.8737759865522298E-2</c:v>
                      </c:pt>
                      <c:pt idx="735">
                        <c:v>4.8363087703664903E-2</c:v>
                      </c:pt>
                      <c:pt idx="736">
                        <c:v>4.8201067309347902E-2</c:v>
                      </c:pt>
                      <c:pt idx="737">
                        <c:v>4.79850401169249E-2</c:v>
                      </c:pt>
                      <c:pt idx="738">
                        <c:v>4.7877026520712802E-2</c:v>
                      </c:pt>
                      <c:pt idx="739">
                        <c:v>4.7505729783736898E-2</c:v>
                      </c:pt>
                      <c:pt idx="740">
                        <c:v>4.7289702591313799E-2</c:v>
                      </c:pt>
                      <c:pt idx="741">
                        <c:v>4.7181688995101702E-2</c:v>
                      </c:pt>
                      <c:pt idx="742">
                        <c:v>4.6915030429455197E-2</c:v>
                      </c:pt>
                      <c:pt idx="743">
                        <c:v>4.6648371863808803E-2</c:v>
                      </c:pt>
                      <c:pt idx="744">
                        <c:v>4.6486351469490497E-2</c:v>
                      </c:pt>
                      <c:pt idx="745">
                        <c:v>4.63243310751736E-2</c:v>
                      </c:pt>
                      <c:pt idx="746">
                        <c:v>4.6108303882750501E-2</c:v>
                      </c:pt>
                      <c:pt idx="747">
                        <c:v>4.5895652115210198E-2</c:v>
                      </c:pt>
                      <c:pt idx="748">
                        <c:v>4.5679624922787099E-2</c:v>
                      </c:pt>
                      <c:pt idx="749">
                        <c:v>4.5466973155245498E-2</c:v>
                      </c:pt>
                      <c:pt idx="750">
                        <c:v>4.5142932366611502E-2</c:v>
                      </c:pt>
                      <c:pt idx="751">
                        <c:v>4.4984287397175998E-2</c:v>
                      </c:pt>
                      <c:pt idx="752">
                        <c:v>4.4771635629634397E-2</c:v>
                      </c:pt>
                      <c:pt idx="753">
                        <c:v>4.4609615235317403E-2</c:v>
                      </c:pt>
                      <c:pt idx="754">
                        <c:v>4.43395812447894E-2</c:v>
                      </c:pt>
                      <c:pt idx="755">
                        <c:v>4.4123554052366502E-2</c:v>
                      </c:pt>
                      <c:pt idx="756">
                        <c:v>4.3910902284824901E-2</c:v>
                      </c:pt>
                      <c:pt idx="757">
                        <c:v>4.3640868294296899E-2</c:v>
                      </c:pt>
                      <c:pt idx="758">
                        <c:v>4.3374209728649298E-2</c:v>
                      </c:pt>
                      <c:pt idx="759">
                        <c:v>4.3161557961107697E-2</c:v>
                      </c:pt>
                      <c:pt idx="760">
                        <c:v>4.2945530768685798E-2</c:v>
                      </c:pt>
                      <c:pt idx="761">
                        <c:v>4.2732879001144197E-2</c:v>
                      </c:pt>
                      <c:pt idx="762">
                        <c:v>4.2462845010615202E-2</c:v>
                      </c:pt>
                      <c:pt idx="763">
                        <c:v>4.2304200041179602E-2</c:v>
                      </c:pt>
                      <c:pt idx="764">
                        <c:v>4.2034166050651703E-2</c:v>
                      </c:pt>
                      <c:pt idx="765">
                        <c:v>4.1818138858228597E-2</c:v>
                      </c:pt>
                      <c:pt idx="766">
                        <c:v>4.1605487090687003E-2</c:v>
                      </c:pt>
                      <c:pt idx="767">
                        <c:v>4.1335453100159097E-2</c:v>
                      </c:pt>
                      <c:pt idx="768">
                        <c:v>4.1122801332617497E-2</c:v>
                      </c:pt>
                      <c:pt idx="769">
                        <c:v>4.0906774140194398E-2</c:v>
                      </c:pt>
                      <c:pt idx="770">
                        <c:v>4.0694122372653997E-2</c:v>
                      </c:pt>
                      <c:pt idx="771">
                        <c:v>4.0478095180230898E-2</c:v>
                      </c:pt>
                      <c:pt idx="772">
                        <c:v>4.0211436614583401E-2</c:v>
                      </c:pt>
                      <c:pt idx="773">
                        <c:v>4.01034230183724E-2</c:v>
                      </c:pt>
                      <c:pt idx="774">
                        <c:v>3.9890771250830799E-2</c:v>
                      </c:pt>
                      <c:pt idx="775">
                        <c:v>3.9570105887078301E-2</c:v>
                      </c:pt>
                      <c:pt idx="776">
                        <c:v>3.9300071896550402E-2</c:v>
                      </c:pt>
                      <c:pt idx="777">
                        <c:v>3.9084044704127303E-2</c:v>
                      </c:pt>
                      <c:pt idx="778">
                        <c:v>3.8871392936585702E-2</c:v>
                      </c:pt>
                      <c:pt idx="779">
                        <c:v>3.8655365744162701E-2</c:v>
                      </c:pt>
                      <c:pt idx="780">
                        <c:v>3.8334700380410203E-2</c:v>
                      </c:pt>
                      <c:pt idx="781">
                        <c:v>3.8064666389882297E-2</c:v>
                      </c:pt>
                      <c:pt idx="782">
                        <c:v>3.7798007824234599E-2</c:v>
                      </c:pt>
                      <c:pt idx="783">
                        <c:v>3.7585356056692998E-2</c:v>
                      </c:pt>
                      <c:pt idx="784">
                        <c:v>3.7423335662376003E-2</c:v>
                      </c:pt>
                      <c:pt idx="785">
                        <c:v>3.7156677096729498E-2</c:v>
                      </c:pt>
                      <c:pt idx="786">
                        <c:v>3.6832636308095502E-2</c:v>
                      </c:pt>
                      <c:pt idx="787">
                        <c:v>3.6616609115672501E-2</c:v>
                      </c:pt>
                      <c:pt idx="788">
                        <c:v>3.63499505500249E-2</c:v>
                      </c:pt>
                      <c:pt idx="789">
                        <c:v>3.6137298782484499E-2</c:v>
                      </c:pt>
                      <c:pt idx="790">
                        <c:v>3.59212715900614E-2</c:v>
                      </c:pt>
                      <c:pt idx="791">
                        <c:v>3.5546599428202798E-2</c:v>
                      </c:pt>
                      <c:pt idx="792">
                        <c:v>3.5330572235779699E-2</c:v>
                      </c:pt>
                      <c:pt idx="793">
                        <c:v>3.5063913670133298E-2</c:v>
                      </c:pt>
                      <c:pt idx="794">
                        <c:v>3.4851261902591697E-2</c:v>
                      </c:pt>
                      <c:pt idx="795">
                        <c:v>3.4635234710168702E-2</c:v>
                      </c:pt>
                      <c:pt idx="796">
                        <c:v>3.4527221113957798E-2</c:v>
                      </c:pt>
                      <c:pt idx="797">
                        <c:v>3.4152548952099203E-2</c:v>
                      </c:pt>
                      <c:pt idx="798">
                        <c:v>3.3831883588346698E-2</c:v>
                      </c:pt>
                      <c:pt idx="799">
                        <c:v>3.3615856395923599E-2</c:v>
                      </c:pt>
                      <c:pt idx="800">
                        <c:v>3.3349197830277101E-2</c:v>
                      </c:pt>
                      <c:pt idx="801">
                        <c:v>3.3025157041641898E-2</c:v>
                      </c:pt>
                      <c:pt idx="802">
                        <c:v>3.27584984759954E-2</c:v>
                      </c:pt>
                      <c:pt idx="803">
                        <c:v>3.2545846708454E-2</c:v>
                      </c:pt>
                      <c:pt idx="804">
                        <c:v>3.2275812717925997E-2</c:v>
                      </c:pt>
                      <c:pt idx="805">
                        <c:v>3.2063160950384403E-2</c:v>
                      </c:pt>
                      <c:pt idx="806">
                        <c:v>3.1793126959856498E-2</c:v>
                      </c:pt>
                      <c:pt idx="807">
                        <c:v>3.1526468394208799E-2</c:v>
                      </c:pt>
                      <c:pt idx="808">
                        <c:v>3.1259809828562399E-2</c:v>
                      </c:pt>
                      <c:pt idx="809">
                        <c:v>3.0935769039927102E-2</c:v>
                      </c:pt>
                      <c:pt idx="810">
                        <c:v>3.07197418475052E-2</c:v>
                      </c:pt>
                      <c:pt idx="811">
                        <c:v>3.04024519086342E-2</c:v>
                      </c:pt>
                      <c:pt idx="812">
                        <c:v>3.01290424932237E-2</c:v>
                      </c:pt>
                      <c:pt idx="813">
                        <c:v>2.9862383927577198E-2</c:v>
                      </c:pt>
                      <c:pt idx="814">
                        <c:v>2.9649732160035601E-2</c:v>
                      </c:pt>
                      <c:pt idx="815">
                        <c:v>2.9383073594388E-2</c:v>
                      </c:pt>
                      <c:pt idx="816">
                        <c:v>2.9059032805754E-2</c:v>
                      </c:pt>
                      <c:pt idx="817">
                        <c:v>2.8843005613330999E-2</c:v>
                      </c:pt>
                      <c:pt idx="818">
                        <c:v>2.8525715674459901E-2</c:v>
                      </c:pt>
                      <c:pt idx="819">
                        <c:v>2.83096884820381E-2</c:v>
                      </c:pt>
                      <c:pt idx="820">
                        <c:v>2.80396544915089E-2</c:v>
                      </c:pt>
                      <c:pt idx="821">
                        <c:v>2.7718989127756399E-2</c:v>
                      </c:pt>
                      <c:pt idx="822">
                        <c:v>2.74523305621087E-2</c:v>
                      </c:pt>
                      <c:pt idx="823">
                        <c:v>2.7182296571580802E-2</c:v>
                      </c:pt>
                      <c:pt idx="824">
                        <c:v>2.69156380059343E-2</c:v>
                      </c:pt>
                      <c:pt idx="825">
                        <c:v>2.6648979440286699E-2</c:v>
                      </c:pt>
                      <c:pt idx="826">
                        <c:v>2.6432952247863701E-2</c:v>
                      </c:pt>
                      <c:pt idx="827">
                        <c:v>2.6108911459229701E-2</c:v>
                      </c:pt>
                      <c:pt idx="828">
                        <c:v>2.5791621520358601E-2</c:v>
                      </c:pt>
                      <c:pt idx="829">
                        <c:v>2.5575594327935498E-2</c:v>
                      </c:pt>
                      <c:pt idx="830">
                        <c:v>2.5356191710630999E-2</c:v>
                      </c:pt>
                      <c:pt idx="831">
                        <c:v>2.5089533144984501E-2</c:v>
                      </c:pt>
                      <c:pt idx="832">
                        <c:v>2.4772243206113501E-2</c:v>
                      </c:pt>
                      <c:pt idx="833">
                        <c:v>2.4610222811796499E-2</c:v>
                      </c:pt>
                      <c:pt idx="834">
                        <c:v>2.4394195619373501E-2</c:v>
                      </c:pt>
                      <c:pt idx="835">
                        <c:v>2.4019523457514898E-2</c:v>
                      </c:pt>
                      <c:pt idx="836">
                        <c:v>2.3752864891868401E-2</c:v>
                      </c:pt>
                      <c:pt idx="837">
                        <c:v>2.3482830901339301E-2</c:v>
                      </c:pt>
                      <c:pt idx="838">
                        <c:v>2.3266803708916199E-2</c:v>
                      </c:pt>
                      <c:pt idx="839">
                        <c:v>2.2946138345163701E-2</c:v>
                      </c:pt>
                      <c:pt idx="840">
                        <c:v>2.26794797795172E-2</c:v>
                      </c:pt>
                      <c:pt idx="841">
                        <c:v>2.2355438990883301E-2</c:v>
                      </c:pt>
                      <c:pt idx="842">
                        <c:v>2.20887804252357E-2</c:v>
                      </c:pt>
                      <c:pt idx="843">
                        <c:v>2.1822121859589198E-2</c:v>
                      </c:pt>
                      <c:pt idx="844">
                        <c:v>2.1552087869059999E-2</c:v>
                      </c:pt>
                      <c:pt idx="845">
                        <c:v>2.1336060676637E-2</c:v>
                      </c:pt>
                      <c:pt idx="846">
                        <c:v>2.1069402110990499E-2</c:v>
                      </c:pt>
                      <c:pt idx="847">
                        <c:v>2.0748736747238001E-2</c:v>
                      </c:pt>
                      <c:pt idx="848">
                        <c:v>2.0478702756708898E-2</c:v>
                      </c:pt>
                      <c:pt idx="849">
                        <c:v>2.0212044191062501E-2</c:v>
                      </c:pt>
                      <c:pt idx="850">
                        <c:v>1.9945385625416E-2</c:v>
                      </c:pt>
                      <c:pt idx="851">
                        <c:v>1.96213448367808E-2</c:v>
                      </c:pt>
                      <c:pt idx="852">
                        <c:v>1.9354686271134298E-2</c:v>
                      </c:pt>
                      <c:pt idx="853">
                        <c:v>1.90846522806053E-2</c:v>
                      </c:pt>
                      <c:pt idx="854">
                        <c:v>1.8817993714958799E-2</c:v>
                      </c:pt>
                      <c:pt idx="855">
                        <c:v>1.8497328351206301E-2</c:v>
                      </c:pt>
                      <c:pt idx="856">
                        <c:v>1.8227294360677201E-2</c:v>
                      </c:pt>
                      <c:pt idx="857">
                        <c:v>1.79606357950307E-2</c:v>
                      </c:pt>
                      <c:pt idx="858">
                        <c:v>1.7693977229382998E-2</c:v>
                      </c:pt>
                      <c:pt idx="859">
                        <c:v>1.74239432388551E-2</c:v>
                      </c:pt>
                      <c:pt idx="860">
                        <c:v>1.7157284673207401E-2</c:v>
                      </c:pt>
                      <c:pt idx="861">
                        <c:v>1.68872506826796E-2</c:v>
                      </c:pt>
                      <c:pt idx="862">
                        <c:v>1.6566585318927102E-2</c:v>
                      </c:pt>
                      <c:pt idx="863">
                        <c:v>1.6296551328397899E-2</c:v>
                      </c:pt>
                      <c:pt idx="864">
                        <c:v>1.5979261389526898E-2</c:v>
                      </c:pt>
                      <c:pt idx="865">
                        <c:v>1.5709227398998899E-2</c:v>
                      </c:pt>
                      <c:pt idx="866">
                        <c:v>1.5388562035246399E-2</c:v>
                      </c:pt>
                      <c:pt idx="867">
                        <c:v>1.51185280447173E-2</c:v>
                      </c:pt>
                      <c:pt idx="868">
                        <c:v>1.47978626809648E-2</c:v>
                      </c:pt>
                      <c:pt idx="869">
                        <c:v>1.45312041153184E-2</c:v>
                      </c:pt>
                      <c:pt idx="870">
                        <c:v>1.42611701247892E-2</c:v>
                      </c:pt>
                      <c:pt idx="871">
                        <c:v>1.39405047610367E-2</c:v>
                      </c:pt>
                      <c:pt idx="872">
                        <c:v>1.3616463972402701E-2</c:v>
                      </c:pt>
                      <c:pt idx="873">
                        <c:v>1.34038122048611E-2</c:v>
                      </c:pt>
                      <c:pt idx="874">
                        <c:v>1.30831468411086E-2</c:v>
                      </c:pt>
                      <c:pt idx="875">
                        <c:v>1.2813112850579501E-2</c:v>
                      </c:pt>
                      <c:pt idx="876">
                        <c:v>1.25464542849331E-2</c:v>
                      </c:pt>
                      <c:pt idx="877">
                        <c:v>1.22764202944039E-2</c:v>
                      </c:pt>
                      <c:pt idx="878">
                        <c:v>1.2006386303876E-2</c:v>
                      </c:pt>
                      <c:pt idx="879">
                        <c:v>1.1689096365004901E-2</c:v>
                      </c:pt>
                      <c:pt idx="880">
                        <c:v>1.14190623744758E-2</c:v>
                      </c:pt>
                      <c:pt idx="881">
                        <c:v>1.10983970107232E-2</c:v>
                      </c:pt>
                      <c:pt idx="882">
                        <c:v>1.07777316469708E-2</c:v>
                      </c:pt>
                      <c:pt idx="883">
                        <c:v>1.05076976564429E-2</c:v>
                      </c:pt>
                      <c:pt idx="884">
                        <c:v>1.02410390907952E-2</c:v>
                      </c:pt>
                      <c:pt idx="885">
                        <c:v>9.91699830216119E-3</c:v>
                      </c:pt>
                      <c:pt idx="886">
                        <c:v>9.5963329384086693E-3</c:v>
                      </c:pt>
                      <c:pt idx="887">
                        <c:v>9.3296743727610005E-3</c:v>
                      </c:pt>
                      <c:pt idx="888">
                        <c:v>9.0056335841270999E-3</c:v>
                      </c:pt>
                      <c:pt idx="889">
                        <c:v>8.7389750184806402E-3</c:v>
                      </c:pt>
                      <c:pt idx="890">
                        <c:v>8.3643028566220395E-3</c:v>
                      </c:pt>
                      <c:pt idx="891">
                        <c:v>8.1482756641989493E-3</c:v>
                      </c:pt>
                      <c:pt idx="892">
                        <c:v>7.8816170985525104E-3</c:v>
                      </c:pt>
                      <c:pt idx="893">
                        <c:v>7.6115831080233497E-3</c:v>
                      </c:pt>
                      <c:pt idx="894">
                        <c:v>7.2402863710462296E-3</c:v>
                      </c:pt>
                      <c:pt idx="895">
                        <c:v>6.9668769556369102E-3</c:v>
                      </c:pt>
                      <c:pt idx="896">
                        <c:v>6.7002183899892397E-3</c:v>
                      </c:pt>
                      <c:pt idx="897">
                        <c:v>6.1635258338136297E-3</c:v>
                      </c:pt>
                      <c:pt idx="898">
                        <c:v>5.7348468738501798E-3</c:v>
                      </c:pt>
                      <c:pt idx="899">
                        <c:v>5.4681883082024997E-3</c:v>
                      </c:pt>
                      <c:pt idx="900">
                        <c:v>5.2015297425560599E-3</c:v>
                      </c:pt>
                      <c:pt idx="901">
                        <c:v>5.0901407214636301E-3</c:v>
                      </c:pt>
                      <c:pt idx="902">
                        <c:v>4.7728507825925996E-3</c:v>
                      </c:pt>
                      <c:pt idx="903">
                        <c:v>4.5568235901696204E-3</c:v>
                      </c:pt>
                      <c:pt idx="904">
                        <c:v>4.2867895996404597E-3</c:v>
                      </c:pt>
                      <c:pt idx="905">
                        <c:v>3.9154928626633501E-3</c:v>
                      </c:pt>
                      <c:pt idx="906">
                        <c:v>3.64208344725392E-3</c:v>
                      </c:pt>
                      <c:pt idx="907">
                        <c:v>3.2707867102768099E-3</c:v>
                      </c:pt>
                      <c:pt idx="908">
                        <c:v>2.8961145484183199E-3</c:v>
                      </c:pt>
                      <c:pt idx="909">
                        <c:v>2.5180669616782199E-3</c:v>
                      </c:pt>
                      <c:pt idx="910">
                        <c:v>2.3054151941378498E-3</c:v>
                      </c:pt>
                      <c:pt idx="911">
                        <c:v>1.8767362341731699E-3</c:v>
                      </c:pt>
                      <c:pt idx="912">
                        <c:v>1.49868864743308E-3</c:v>
                      </c:pt>
                      <c:pt idx="913">
                        <c:v>1.2860368798914799E-3</c:v>
                      </c:pt>
                      <c:pt idx="914">
                        <c:v>1.01937831424503E-3</c:v>
                      </c:pt>
                      <c:pt idx="915">
                        <c:v>6.9533752561112805E-4</c:v>
                      </c:pt>
                      <c:pt idx="916">
                        <c:v>2.6665856564644903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5F63-3544-BF7B-9ADD30978874}"/>
                  </c:ext>
                </c:extLst>
              </c15:ser>
            </c15:filteredScatterSeries>
            <c15:filteredScatterSeries>
              <c15:ser>
                <c:idx val="5"/>
                <c:order val="5"/>
                <c:tx>
                  <c:v>5OH Marcela</c:v>
                </c:tx>
                <c:spPr>
                  <a:ln w="19050" cap="rnd">
                    <a:solidFill>
                      <a:schemeClr val="accent6"/>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F$6:$AF$923</c15:sqref>
                        </c15:formulaRef>
                      </c:ext>
                    </c:extLst>
                    <c:numCache>
                      <c:formatCode>General</c:formatCode>
                      <c:ptCount val="918"/>
                      <c:pt idx="0">
                        <c:v>304.54500000000002</c:v>
                      </c:pt>
                      <c:pt idx="1">
                        <c:v>305.17599999999999</c:v>
                      </c:pt>
                      <c:pt idx="2">
                        <c:v>305.85300000000001</c:v>
                      </c:pt>
                      <c:pt idx="3">
                        <c:v>306.55499999999989</c:v>
                      </c:pt>
                      <c:pt idx="4">
                        <c:v>307.267</c:v>
                      </c:pt>
                      <c:pt idx="5">
                        <c:v>307.98299999999978</c:v>
                      </c:pt>
                      <c:pt idx="6">
                        <c:v>308.70099999999991</c:v>
                      </c:pt>
                      <c:pt idx="7">
                        <c:v>309.41999999999979</c:v>
                      </c:pt>
                      <c:pt idx="8">
                        <c:v>310.137</c:v>
                      </c:pt>
                      <c:pt idx="9">
                        <c:v>310.84699999999992</c:v>
                      </c:pt>
                      <c:pt idx="10">
                        <c:v>311.55</c:v>
                      </c:pt>
                      <c:pt idx="11">
                        <c:v>312.255</c:v>
                      </c:pt>
                      <c:pt idx="12">
                        <c:v>312.96299999999991</c:v>
                      </c:pt>
                      <c:pt idx="13">
                        <c:v>313.673</c:v>
                      </c:pt>
                      <c:pt idx="14">
                        <c:v>314.38599999999991</c:v>
                      </c:pt>
                      <c:pt idx="15">
                        <c:v>315.09399999999982</c:v>
                      </c:pt>
                      <c:pt idx="16">
                        <c:v>315.79399999999981</c:v>
                      </c:pt>
                      <c:pt idx="17">
                        <c:v>316.4939999999998</c:v>
                      </c:pt>
                      <c:pt idx="18">
                        <c:v>317.19299999999993</c:v>
                      </c:pt>
                      <c:pt idx="19">
                        <c:v>317.89599999999979</c:v>
                      </c:pt>
                      <c:pt idx="20">
                        <c:v>318.60500000000002</c:v>
                      </c:pt>
                      <c:pt idx="21">
                        <c:v>319.31099999999992</c:v>
                      </c:pt>
                      <c:pt idx="22">
                        <c:v>320.01499999999999</c:v>
                      </c:pt>
                      <c:pt idx="23">
                        <c:v>320.72599999999977</c:v>
                      </c:pt>
                      <c:pt idx="24">
                        <c:v>321.43799999999982</c:v>
                      </c:pt>
                      <c:pt idx="25">
                        <c:v>322.15100000000001</c:v>
                      </c:pt>
                      <c:pt idx="26">
                        <c:v>322.86399999999992</c:v>
                      </c:pt>
                      <c:pt idx="27">
                        <c:v>323.57899999999978</c:v>
                      </c:pt>
                      <c:pt idx="28">
                        <c:v>324.29899999999981</c:v>
                      </c:pt>
                      <c:pt idx="29">
                        <c:v>325.024</c:v>
                      </c:pt>
                      <c:pt idx="30">
                        <c:v>325.75099999999992</c:v>
                      </c:pt>
                      <c:pt idx="31">
                        <c:v>326.47799999999978</c:v>
                      </c:pt>
                      <c:pt idx="32">
                        <c:v>327.20399999999978</c:v>
                      </c:pt>
                      <c:pt idx="33">
                        <c:v>327.93499999999977</c:v>
                      </c:pt>
                      <c:pt idx="34">
                        <c:v>328.66899999999993</c:v>
                      </c:pt>
                      <c:pt idx="35">
                        <c:v>329.40299999999979</c:v>
                      </c:pt>
                      <c:pt idx="36">
                        <c:v>330.14</c:v>
                      </c:pt>
                      <c:pt idx="37">
                        <c:v>330.87599999999992</c:v>
                      </c:pt>
                      <c:pt idx="38">
                        <c:v>331.61099999999999</c:v>
                      </c:pt>
                      <c:pt idx="39">
                        <c:v>332.34800000000001</c:v>
                      </c:pt>
                      <c:pt idx="40">
                        <c:v>333.08599999999979</c:v>
                      </c:pt>
                      <c:pt idx="41">
                        <c:v>333.82399999999978</c:v>
                      </c:pt>
                      <c:pt idx="42">
                        <c:v>334.55899999999991</c:v>
                      </c:pt>
                      <c:pt idx="43">
                        <c:v>335.29599999999982</c:v>
                      </c:pt>
                      <c:pt idx="44">
                        <c:v>336.03999999999979</c:v>
                      </c:pt>
                      <c:pt idx="45">
                        <c:v>336.78</c:v>
                      </c:pt>
                      <c:pt idx="46">
                        <c:v>337.51799999999992</c:v>
                      </c:pt>
                      <c:pt idx="47">
                        <c:v>338.25699999999978</c:v>
                      </c:pt>
                      <c:pt idx="48">
                        <c:v>338.99599999999981</c:v>
                      </c:pt>
                      <c:pt idx="49">
                        <c:v>339.73399999999981</c:v>
                      </c:pt>
                      <c:pt idx="50">
                        <c:v>340.47499999999991</c:v>
                      </c:pt>
                      <c:pt idx="51">
                        <c:v>341.21899999999982</c:v>
                      </c:pt>
                      <c:pt idx="52">
                        <c:v>341.96499999999992</c:v>
                      </c:pt>
                      <c:pt idx="53">
                        <c:v>342.71199999999982</c:v>
                      </c:pt>
                      <c:pt idx="54">
                        <c:v>343.45299999999992</c:v>
                      </c:pt>
                      <c:pt idx="55">
                        <c:v>344.19099999999992</c:v>
                      </c:pt>
                      <c:pt idx="56">
                        <c:v>344.93299999999982</c:v>
                      </c:pt>
                      <c:pt idx="57">
                        <c:v>345.67399999999992</c:v>
                      </c:pt>
                      <c:pt idx="58">
                        <c:v>346.41999999999979</c:v>
                      </c:pt>
                      <c:pt idx="59">
                        <c:v>347.166</c:v>
                      </c:pt>
                      <c:pt idx="60">
                        <c:v>347.90999999999991</c:v>
                      </c:pt>
                      <c:pt idx="61">
                        <c:v>348.65599999999989</c:v>
                      </c:pt>
                      <c:pt idx="62">
                        <c:v>349.40199999999982</c:v>
                      </c:pt>
                      <c:pt idx="63">
                        <c:v>350.15</c:v>
                      </c:pt>
                      <c:pt idx="64">
                        <c:v>350.89699999999982</c:v>
                      </c:pt>
                      <c:pt idx="65">
                        <c:v>351.64499999999998</c:v>
                      </c:pt>
                      <c:pt idx="66">
                        <c:v>352.39099999999979</c:v>
                      </c:pt>
                      <c:pt idx="67">
                        <c:v>353.14400000000001</c:v>
                      </c:pt>
                      <c:pt idx="68">
                        <c:v>353.892</c:v>
                      </c:pt>
                      <c:pt idx="69">
                        <c:v>354.63799999999992</c:v>
                      </c:pt>
                      <c:pt idx="70">
                        <c:v>355.38699999999977</c:v>
                      </c:pt>
                      <c:pt idx="71">
                        <c:v>356.13499999999999</c:v>
                      </c:pt>
                      <c:pt idx="72">
                        <c:v>356.88900000000001</c:v>
                      </c:pt>
                      <c:pt idx="73">
                        <c:v>357.64499999999998</c:v>
                      </c:pt>
                      <c:pt idx="74">
                        <c:v>358.39799999999991</c:v>
                      </c:pt>
                      <c:pt idx="75">
                        <c:v>359.15199999999999</c:v>
                      </c:pt>
                      <c:pt idx="76">
                        <c:v>359.90299999999979</c:v>
                      </c:pt>
                      <c:pt idx="77">
                        <c:v>360.654</c:v>
                      </c:pt>
                      <c:pt idx="78">
                        <c:v>361.399</c:v>
                      </c:pt>
                      <c:pt idx="79">
                        <c:v>362.14</c:v>
                      </c:pt>
                      <c:pt idx="80">
                        <c:v>362.87599999999992</c:v>
                      </c:pt>
                      <c:pt idx="81">
                        <c:v>363.60599999999999</c:v>
                      </c:pt>
                      <c:pt idx="82">
                        <c:v>364.33199999999982</c:v>
                      </c:pt>
                      <c:pt idx="83">
                        <c:v>365.05899999999991</c:v>
                      </c:pt>
                      <c:pt idx="84">
                        <c:v>365.78899999999982</c:v>
                      </c:pt>
                      <c:pt idx="85">
                        <c:v>366.51499999999999</c:v>
                      </c:pt>
                      <c:pt idx="86">
                        <c:v>367.23599999999982</c:v>
                      </c:pt>
                      <c:pt idx="87">
                        <c:v>367.95699999999982</c:v>
                      </c:pt>
                      <c:pt idx="88">
                        <c:v>368.67599999999999</c:v>
                      </c:pt>
                      <c:pt idx="89">
                        <c:v>369.39699999999982</c:v>
                      </c:pt>
                      <c:pt idx="90">
                        <c:v>370.11899999999991</c:v>
                      </c:pt>
                      <c:pt idx="91">
                        <c:v>370.84199999999993</c:v>
                      </c:pt>
                      <c:pt idx="92">
                        <c:v>371.56399999999991</c:v>
                      </c:pt>
                      <c:pt idx="93">
                        <c:v>372.28499999999991</c:v>
                      </c:pt>
                      <c:pt idx="94">
                        <c:v>373.01</c:v>
                      </c:pt>
                      <c:pt idx="95">
                        <c:v>373.72899999999981</c:v>
                      </c:pt>
                      <c:pt idx="96">
                        <c:v>374.44499999999999</c:v>
                      </c:pt>
                      <c:pt idx="97">
                        <c:v>375.166</c:v>
                      </c:pt>
                      <c:pt idx="98">
                        <c:v>375.88599999999991</c:v>
                      </c:pt>
                      <c:pt idx="99">
                        <c:v>376.60500000000002</c:v>
                      </c:pt>
                      <c:pt idx="100">
                        <c:v>377.32099999999991</c:v>
                      </c:pt>
                      <c:pt idx="101">
                        <c:v>378.03499999999991</c:v>
                      </c:pt>
                      <c:pt idx="102">
                        <c:v>378.74599999999992</c:v>
                      </c:pt>
                      <c:pt idx="103">
                        <c:v>379.45799999999991</c:v>
                      </c:pt>
                      <c:pt idx="104">
                        <c:v>380.16899999999993</c:v>
                      </c:pt>
                      <c:pt idx="105">
                        <c:v>380.88</c:v>
                      </c:pt>
                      <c:pt idx="106">
                        <c:v>381.59</c:v>
                      </c:pt>
                      <c:pt idx="107">
                        <c:v>382.29899999999981</c:v>
                      </c:pt>
                      <c:pt idx="108">
                        <c:v>383.00599999999991</c:v>
                      </c:pt>
                      <c:pt idx="109">
                        <c:v>383.71499999999992</c:v>
                      </c:pt>
                      <c:pt idx="110">
                        <c:v>384.43299999999982</c:v>
                      </c:pt>
                      <c:pt idx="111">
                        <c:v>385.18199999999979</c:v>
                      </c:pt>
                      <c:pt idx="112">
                        <c:v>385.9989999999998</c:v>
                      </c:pt>
                      <c:pt idx="113">
                        <c:v>386.846</c:v>
                      </c:pt>
                      <c:pt idx="114">
                        <c:v>387.71199999999982</c:v>
                      </c:pt>
                      <c:pt idx="115">
                        <c:v>388.58899999999983</c:v>
                      </c:pt>
                      <c:pt idx="116">
                        <c:v>389.46299999999991</c:v>
                      </c:pt>
                      <c:pt idx="117">
                        <c:v>390.34399999999999</c:v>
                      </c:pt>
                      <c:pt idx="118">
                        <c:v>391.22799999999978</c:v>
                      </c:pt>
                      <c:pt idx="119">
                        <c:v>392.11099999999999</c:v>
                      </c:pt>
                      <c:pt idx="120">
                        <c:v>392.99599999999981</c:v>
                      </c:pt>
                      <c:pt idx="121">
                        <c:v>393.88</c:v>
                      </c:pt>
                      <c:pt idx="122">
                        <c:v>394.76099999999991</c:v>
                      </c:pt>
                      <c:pt idx="123">
                        <c:v>395.64</c:v>
                      </c:pt>
                      <c:pt idx="124">
                        <c:v>396.51400000000001</c:v>
                      </c:pt>
                      <c:pt idx="125">
                        <c:v>397.38900000000001</c:v>
                      </c:pt>
                      <c:pt idx="126">
                        <c:v>398.267</c:v>
                      </c:pt>
                      <c:pt idx="127">
                        <c:v>399.15300000000002</c:v>
                      </c:pt>
                      <c:pt idx="128">
                        <c:v>400.03999999999979</c:v>
                      </c:pt>
                      <c:pt idx="129">
                        <c:v>400.92499999999978</c:v>
                      </c:pt>
                      <c:pt idx="130">
                        <c:v>401.81200000000001</c:v>
                      </c:pt>
                      <c:pt idx="131">
                        <c:v>402.69399999999979</c:v>
                      </c:pt>
                      <c:pt idx="132">
                        <c:v>403.56899999999979</c:v>
                      </c:pt>
                      <c:pt idx="133">
                        <c:v>404.43899999999979</c:v>
                      </c:pt>
                      <c:pt idx="134">
                        <c:v>405.30700000000002</c:v>
                      </c:pt>
                      <c:pt idx="135">
                        <c:v>406.178</c:v>
                      </c:pt>
                      <c:pt idx="136">
                        <c:v>407.05</c:v>
                      </c:pt>
                      <c:pt idx="137">
                        <c:v>407.9219999999998</c:v>
                      </c:pt>
                      <c:pt idx="138">
                        <c:v>408.79299999999978</c:v>
                      </c:pt>
                      <c:pt idx="139">
                        <c:v>409.67</c:v>
                      </c:pt>
                      <c:pt idx="140">
                        <c:v>410.548</c:v>
                      </c:pt>
                      <c:pt idx="141">
                        <c:v>411.42699999999979</c:v>
                      </c:pt>
                      <c:pt idx="142">
                        <c:v>412.2969999999998</c:v>
                      </c:pt>
                      <c:pt idx="143">
                        <c:v>413.16099999999989</c:v>
                      </c:pt>
                      <c:pt idx="144">
                        <c:v>414.03099999999978</c:v>
                      </c:pt>
                      <c:pt idx="145">
                        <c:v>414.90099999999978</c:v>
                      </c:pt>
                      <c:pt idx="146">
                        <c:v>415.77</c:v>
                      </c:pt>
                      <c:pt idx="147">
                        <c:v>416.64</c:v>
                      </c:pt>
                      <c:pt idx="148">
                        <c:v>417.50900000000001</c:v>
                      </c:pt>
                      <c:pt idx="149">
                        <c:v>418.375</c:v>
                      </c:pt>
                      <c:pt idx="150">
                        <c:v>419.24099999999999</c:v>
                      </c:pt>
                      <c:pt idx="151">
                        <c:v>420.09999999999991</c:v>
                      </c:pt>
                      <c:pt idx="152">
                        <c:v>420.96</c:v>
                      </c:pt>
                      <c:pt idx="153">
                        <c:v>421.822</c:v>
                      </c:pt>
                      <c:pt idx="154">
                        <c:v>422.69200000000001</c:v>
                      </c:pt>
                      <c:pt idx="155">
                        <c:v>423.56499999999988</c:v>
                      </c:pt>
                      <c:pt idx="156">
                        <c:v>424.43700000000001</c:v>
                      </c:pt>
                      <c:pt idx="157">
                        <c:v>425.30899999999991</c:v>
                      </c:pt>
                      <c:pt idx="158">
                        <c:v>426.17699999999991</c:v>
                      </c:pt>
                      <c:pt idx="159">
                        <c:v>427.04199999999992</c:v>
                      </c:pt>
                      <c:pt idx="160">
                        <c:v>427.90800000000002</c:v>
                      </c:pt>
                      <c:pt idx="161">
                        <c:v>428.77599999999978</c:v>
                      </c:pt>
                      <c:pt idx="162">
                        <c:v>429.64600000000002</c:v>
                      </c:pt>
                      <c:pt idx="163">
                        <c:v>430.51299999999992</c:v>
                      </c:pt>
                      <c:pt idx="164">
                        <c:v>431.38699999999977</c:v>
                      </c:pt>
                      <c:pt idx="165">
                        <c:v>432.25699999999978</c:v>
                      </c:pt>
                      <c:pt idx="166">
                        <c:v>433.12099999999992</c:v>
                      </c:pt>
                      <c:pt idx="167">
                        <c:v>433.99299999999982</c:v>
                      </c:pt>
                      <c:pt idx="168">
                        <c:v>434.86500000000001</c:v>
                      </c:pt>
                      <c:pt idx="169">
                        <c:v>435.7369999999998</c:v>
                      </c:pt>
                      <c:pt idx="170">
                        <c:v>436.61</c:v>
                      </c:pt>
                      <c:pt idx="171">
                        <c:v>437.4869999999998</c:v>
                      </c:pt>
                      <c:pt idx="172">
                        <c:v>438.36099999999999</c:v>
                      </c:pt>
                      <c:pt idx="173">
                        <c:v>439.23099999999982</c:v>
                      </c:pt>
                      <c:pt idx="174">
                        <c:v>440.10199999999992</c:v>
                      </c:pt>
                      <c:pt idx="175">
                        <c:v>440.97599999999977</c:v>
                      </c:pt>
                      <c:pt idx="176">
                        <c:v>441.85199999999992</c:v>
                      </c:pt>
                      <c:pt idx="177">
                        <c:v>442.73</c:v>
                      </c:pt>
                      <c:pt idx="178">
                        <c:v>443.61</c:v>
                      </c:pt>
                      <c:pt idx="179">
                        <c:v>444.49099999999981</c:v>
                      </c:pt>
                      <c:pt idx="180">
                        <c:v>445.37799999999999</c:v>
                      </c:pt>
                      <c:pt idx="181">
                        <c:v>446.26099999999991</c:v>
                      </c:pt>
                      <c:pt idx="182">
                        <c:v>447.14100000000002</c:v>
                      </c:pt>
                      <c:pt idx="183">
                        <c:v>448.01499999999999</c:v>
                      </c:pt>
                      <c:pt idx="184">
                        <c:v>448.88799999999992</c:v>
                      </c:pt>
                      <c:pt idx="185">
                        <c:v>449.76499999999999</c:v>
                      </c:pt>
                      <c:pt idx="186">
                        <c:v>450.64800000000002</c:v>
                      </c:pt>
                      <c:pt idx="187">
                        <c:v>451.52599999999978</c:v>
                      </c:pt>
                      <c:pt idx="188">
                        <c:v>452.39699999999982</c:v>
                      </c:pt>
                      <c:pt idx="189">
                        <c:v>453.26199999999977</c:v>
                      </c:pt>
                      <c:pt idx="190">
                        <c:v>454.12099999999992</c:v>
                      </c:pt>
                      <c:pt idx="191">
                        <c:v>454.98</c:v>
                      </c:pt>
                      <c:pt idx="192">
                        <c:v>455.83600000000001</c:v>
                      </c:pt>
                      <c:pt idx="193">
                        <c:v>456.68899999999991</c:v>
                      </c:pt>
                      <c:pt idx="194">
                        <c:v>457.53599999999977</c:v>
                      </c:pt>
                      <c:pt idx="195">
                        <c:v>458.38400000000001</c:v>
                      </c:pt>
                      <c:pt idx="196">
                        <c:v>459.23899999999981</c:v>
                      </c:pt>
                      <c:pt idx="197">
                        <c:v>460.09699999999981</c:v>
                      </c:pt>
                      <c:pt idx="198">
                        <c:v>460.94599999999991</c:v>
                      </c:pt>
                      <c:pt idx="199">
                        <c:v>461.78599999999977</c:v>
                      </c:pt>
                      <c:pt idx="200">
                        <c:v>462.62599999999992</c:v>
                      </c:pt>
                      <c:pt idx="201">
                        <c:v>463.46999999999991</c:v>
                      </c:pt>
                      <c:pt idx="202">
                        <c:v>464.31799999999993</c:v>
                      </c:pt>
                      <c:pt idx="203">
                        <c:v>465.17</c:v>
                      </c:pt>
                      <c:pt idx="204">
                        <c:v>466.02299999999991</c:v>
                      </c:pt>
                      <c:pt idx="205">
                        <c:v>466.87099999999992</c:v>
                      </c:pt>
                      <c:pt idx="206">
                        <c:v>467.71</c:v>
                      </c:pt>
                      <c:pt idx="207">
                        <c:v>468.54899999999992</c:v>
                      </c:pt>
                      <c:pt idx="208">
                        <c:v>469.39</c:v>
                      </c:pt>
                      <c:pt idx="209">
                        <c:v>470.23399999999981</c:v>
                      </c:pt>
                      <c:pt idx="210">
                        <c:v>471.07799999999992</c:v>
                      </c:pt>
                      <c:pt idx="211">
                        <c:v>471.91799999999978</c:v>
                      </c:pt>
                      <c:pt idx="212">
                        <c:v>472.76299999999992</c:v>
                      </c:pt>
                      <c:pt idx="213">
                        <c:v>473.61</c:v>
                      </c:pt>
                      <c:pt idx="214">
                        <c:v>474.46100000000001</c:v>
                      </c:pt>
                      <c:pt idx="215">
                        <c:v>475.31299999999999</c:v>
                      </c:pt>
                      <c:pt idx="216">
                        <c:v>476.16399999999999</c:v>
                      </c:pt>
                      <c:pt idx="217">
                        <c:v>477.01099999999991</c:v>
                      </c:pt>
                      <c:pt idx="218">
                        <c:v>477.85</c:v>
                      </c:pt>
                      <c:pt idx="219">
                        <c:v>478.68799999999999</c:v>
                      </c:pt>
                      <c:pt idx="220">
                        <c:v>479.52699999999982</c:v>
                      </c:pt>
                      <c:pt idx="221">
                        <c:v>480.36299999999989</c:v>
                      </c:pt>
                      <c:pt idx="222">
                        <c:v>481.2</c:v>
                      </c:pt>
                      <c:pt idx="223">
                        <c:v>482.04199999999992</c:v>
                      </c:pt>
                      <c:pt idx="224">
                        <c:v>482.88599999999991</c:v>
                      </c:pt>
                      <c:pt idx="225">
                        <c:v>483.74</c:v>
                      </c:pt>
                      <c:pt idx="226">
                        <c:v>484.59499999999991</c:v>
                      </c:pt>
                      <c:pt idx="227">
                        <c:v>485.44599999999991</c:v>
                      </c:pt>
                      <c:pt idx="228">
                        <c:v>486.28899999999982</c:v>
                      </c:pt>
                      <c:pt idx="229">
                        <c:v>487.13099999999991</c:v>
                      </c:pt>
                      <c:pt idx="230">
                        <c:v>487.97599999999977</c:v>
                      </c:pt>
                      <c:pt idx="231">
                        <c:v>488.81899999999979</c:v>
                      </c:pt>
                      <c:pt idx="232">
                        <c:v>489.65899999999999</c:v>
                      </c:pt>
                      <c:pt idx="233">
                        <c:v>490.4939999999998</c:v>
                      </c:pt>
                      <c:pt idx="234">
                        <c:v>491.32599999999991</c:v>
                      </c:pt>
                      <c:pt idx="235">
                        <c:v>492.15499999999997</c:v>
                      </c:pt>
                      <c:pt idx="236">
                        <c:v>492.98500000000001</c:v>
                      </c:pt>
                      <c:pt idx="237">
                        <c:v>493.81399999999991</c:v>
                      </c:pt>
                      <c:pt idx="238">
                        <c:v>494.64499999999998</c:v>
                      </c:pt>
                      <c:pt idx="239">
                        <c:v>495.47899999999981</c:v>
                      </c:pt>
                      <c:pt idx="240">
                        <c:v>496.30999999999989</c:v>
                      </c:pt>
                      <c:pt idx="241">
                        <c:v>497.13699999999977</c:v>
                      </c:pt>
                      <c:pt idx="242">
                        <c:v>497.96899999999982</c:v>
                      </c:pt>
                      <c:pt idx="243">
                        <c:v>498.80700000000002</c:v>
                      </c:pt>
                      <c:pt idx="244">
                        <c:v>499.65</c:v>
                      </c:pt>
                      <c:pt idx="245">
                        <c:v>500.4939999999998</c:v>
                      </c:pt>
                      <c:pt idx="246">
                        <c:v>501.33699999999982</c:v>
                      </c:pt>
                      <c:pt idx="247">
                        <c:v>502.18099999999993</c:v>
                      </c:pt>
                      <c:pt idx="248">
                        <c:v>503.02299999999991</c:v>
                      </c:pt>
                      <c:pt idx="249">
                        <c:v>503.86099999999999</c:v>
                      </c:pt>
                      <c:pt idx="250">
                        <c:v>504.69599999999991</c:v>
                      </c:pt>
                      <c:pt idx="251">
                        <c:v>505.53499999999991</c:v>
                      </c:pt>
                      <c:pt idx="252">
                        <c:v>506.37599999999992</c:v>
                      </c:pt>
                      <c:pt idx="253">
                        <c:v>507.21699999999981</c:v>
                      </c:pt>
                      <c:pt idx="254">
                        <c:v>508.05399999999992</c:v>
                      </c:pt>
                      <c:pt idx="255">
                        <c:v>508.88599999999991</c:v>
                      </c:pt>
                      <c:pt idx="256">
                        <c:v>509.72099999999978</c:v>
                      </c:pt>
                      <c:pt idx="257">
                        <c:v>510.55599999999993</c:v>
                      </c:pt>
                      <c:pt idx="258">
                        <c:v>511.38699999999977</c:v>
                      </c:pt>
                      <c:pt idx="259">
                        <c:v>512.21600000000001</c:v>
                      </c:pt>
                      <c:pt idx="260">
                        <c:v>513.04399999999998</c:v>
                      </c:pt>
                      <c:pt idx="261">
                        <c:v>513.875</c:v>
                      </c:pt>
                      <c:pt idx="262">
                        <c:v>514.70600000000002</c:v>
                      </c:pt>
                      <c:pt idx="263">
                        <c:v>515.53599999999972</c:v>
                      </c:pt>
                      <c:pt idx="264">
                        <c:v>516.36099999999976</c:v>
                      </c:pt>
                      <c:pt idx="265">
                        <c:v>517.18499999999995</c:v>
                      </c:pt>
                      <c:pt idx="266">
                        <c:v>518.01800000000003</c:v>
                      </c:pt>
                      <c:pt idx="267">
                        <c:v>518.85099999999977</c:v>
                      </c:pt>
                      <c:pt idx="268">
                        <c:v>519.68899999999996</c:v>
                      </c:pt>
                      <c:pt idx="269">
                        <c:v>520.53</c:v>
                      </c:pt>
                      <c:pt idx="270">
                        <c:v>521.37300000000005</c:v>
                      </c:pt>
                      <c:pt idx="271">
                        <c:v>522.21400000000006</c:v>
                      </c:pt>
                      <c:pt idx="272">
                        <c:v>523.05199999999968</c:v>
                      </c:pt>
                      <c:pt idx="273">
                        <c:v>523.88699999999972</c:v>
                      </c:pt>
                      <c:pt idx="274">
                        <c:v>524.72299999999996</c:v>
                      </c:pt>
                      <c:pt idx="275">
                        <c:v>525.55799999999977</c:v>
                      </c:pt>
                      <c:pt idx="276">
                        <c:v>526.39699999999971</c:v>
                      </c:pt>
                      <c:pt idx="277">
                        <c:v>527.23799999999972</c:v>
                      </c:pt>
                      <c:pt idx="278">
                        <c:v>528.08199999999999</c:v>
                      </c:pt>
                      <c:pt idx="279">
                        <c:v>528.928</c:v>
                      </c:pt>
                      <c:pt idx="280">
                        <c:v>529.774</c:v>
                      </c:pt>
                      <c:pt idx="281">
                        <c:v>530.61799999999971</c:v>
                      </c:pt>
                      <c:pt idx="282">
                        <c:v>531.45999999999981</c:v>
                      </c:pt>
                      <c:pt idx="283">
                        <c:v>532.30499999999972</c:v>
                      </c:pt>
                      <c:pt idx="284">
                        <c:v>533.15499999999997</c:v>
                      </c:pt>
                      <c:pt idx="285">
                        <c:v>534.00900000000001</c:v>
                      </c:pt>
                      <c:pt idx="286">
                        <c:v>534.86099999999976</c:v>
                      </c:pt>
                      <c:pt idx="287">
                        <c:v>535.70900000000006</c:v>
                      </c:pt>
                      <c:pt idx="288">
                        <c:v>536.55699999999979</c:v>
                      </c:pt>
                      <c:pt idx="289">
                        <c:v>537.40199999999982</c:v>
                      </c:pt>
                      <c:pt idx="290">
                        <c:v>538.24800000000005</c:v>
                      </c:pt>
                      <c:pt idx="291">
                        <c:v>539.09699999999998</c:v>
                      </c:pt>
                      <c:pt idx="292">
                        <c:v>539.94399999999996</c:v>
                      </c:pt>
                      <c:pt idx="293">
                        <c:v>540.78899999999999</c:v>
                      </c:pt>
                      <c:pt idx="294">
                        <c:v>541.63200000000006</c:v>
                      </c:pt>
                      <c:pt idx="295">
                        <c:v>542.47699999999998</c:v>
                      </c:pt>
                      <c:pt idx="296">
                        <c:v>543.32199999999978</c:v>
                      </c:pt>
                      <c:pt idx="297">
                        <c:v>544.16199999999981</c:v>
                      </c:pt>
                      <c:pt idx="298">
                        <c:v>545.00599999999997</c:v>
                      </c:pt>
                      <c:pt idx="299">
                        <c:v>545.84899999999971</c:v>
                      </c:pt>
                      <c:pt idx="300">
                        <c:v>546.6869999999999</c:v>
                      </c:pt>
                      <c:pt idx="301">
                        <c:v>547.52699999999982</c:v>
                      </c:pt>
                      <c:pt idx="302">
                        <c:v>548.36499999999978</c:v>
                      </c:pt>
                      <c:pt idx="303">
                        <c:v>549.20500000000004</c:v>
                      </c:pt>
                      <c:pt idx="304">
                        <c:v>550.04499999999996</c:v>
                      </c:pt>
                      <c:pt idx="305">
                        <c:v>550.88699999999972</c:v>
                      </c:pt>
                      <c:pt idx="306">
                        <c:v>551.72699999999998</c:v>
                      </c:pt>
                      <c:pt idx="307">
                        <c:v>552.56499999999983</c:v>
                      </c:pt>
                      <c:pt idx="308">
                        <c:v>553.40199999999982</c:v>
                      </c:pt>
                      <c:pt idx="309">
                        <c:v>554.24</c:v>
                      </c:pt>
                      <c:pt idx="310">
                        <c:v>555.07399999999996</c:v>
                      </c:pt>
                      <c:pt idx="311">
                        <c:v>555.9069999999997</c:v>
                      </c:pt>
                      <c:pt idx="312">
                        <c:v>556.74400000000003</c:v>
                      </c:pt>
                      <c:pt idx="313">
                        <c:v>557.57500000000005</c:v>
                      </c:pt>
                      <c:pt idx="314">
                        <c:v>558.404</c:v>
                      </c:pt>
                      <c:pt idx="315">
                        <c:v>559.22900000000004</c:v>
                      </c:pt>
                      <c:pt idx="316">
                        <c:v>560.05599999999981</c:v>
                      </c:pt>
                      <c:pt idx="317">
                        <c:v>560.88499999999999</c:v>
                      </c:pt>
                      <c:pt idx="318">
                        <c:v>561.72199999999998</c:v>
                      </c:pt>
                      <c:pt idx="319">
                        <c:v>562.56399999999996</c:v>
                      </c:pt>
                      <c:pt idx="320">
                        <c:v>563.40799999999967</c:v>
                      </c:pt>
                      <c:pt idx="321">
                        <c:v>564.25099999999998</c:v>
                      </c:pt>
                      <c:pt idx="322">
                        <c:v>565.08900000000006</c:v>
                      </c:pt>
                      <c:pt idx="323">
                        <c:v>565.92499999999973</c:v>
                      </c:pt>
                      <c:pt idx="324">
                        <c:v>566.76499999999999</c:v>
                      </c:pt>
                      <c:pt idx="325">
                        <c:v>567.61199999999997</c:v>
                      </c:pt>
                      <c:pt idx="326">
                        <c:v>568.45900000000006</c:v>
                      </c:pt>
                      <c:pt idx="327">
                        <c:v>569.30599999999981</c:v>
                      </c:pt>
                      <c:pt idx="328">
                        <c:v>570.149</c:v>
                      </c:pt>
                      <c:pt idx="329">
                        <c:v>570.99400000000003</c:v>
                      </c:pt>
                      <c:pt idx="330">
                        <c:v>571.84099999999967</c:v>
                      </c:pt>
                      <c:pt idx="331">
                        <c:v>572.68799999999999</c:v>
                      </c:pt>
                      <c:pt idx="332">
                        <c:v>573.53099999999972</c:v>
                      </c:pt>
                      <c:pt idx="333">
                        <c:v>574.38300000000004</c:v>
                      </c:pt>
                      <c:pt idx="334">
                        <c:v>575.23699999999997</c:v>
                      </c:pt>
                      <c:pt idx="335">
                        <c:v>576.09</c:v>
                      </c:pt>
                      <c:pt idx="336">
                        <c:v>576.93999999999983</c:v>
                      </c:pt>
                      <c:pt idx="337">
                        <c:v>577.79100000000005</c:v>
                      </c:pt>
                      <c:pt idx="338">
                        <c:v>578.6389999999999</c:v>
                      </c:pt>
                      <c:pt idx="339">
                        <c:v>579.48900000000003</c:v>
                      </c:pt>
                      <c:pt idx="340">
                        <c:v>580.34199999999976</c:v>
                      </c:pt>
                      <c:pt idx="341">
                        <c:v>581.19299999999998</c:v>
                      </c:pt>
                      <c:pt idx="342">
                        <c:v>582.04299999999967</c:v>
                      </c:pt>
                      <c:pt idx="343">
                        <c:v>582.89</c:v>
                      </c:pt>
                      <c:pt idx="344">
                        <c:v>583.73599999999999</c:v>
                      </c:pt>
                      <c:pt idx="345">
                        <c:v>584.58299999999997</c:v>
                      </c:pt>
                      <c:pt idx="346">
                        <c:v>585.43199999999979</c:v>
                      </c:pt>
                      <c:pt idx="347">
                        <c:v>586.28300000000002</c:v>
                      </c:pt>
                      <c:pt idx="348">
                        <c:v>587.13699999999972</c:v>
                      </c:pt>
                      <c:pt idx="349">
                        <c:v>587.99199999999996</c:v>
                      </c:pt>
                      <c:pt idx="350">
                        <c:v>588.84799999999962</c:v>
                      </c:pt>
                      <c:pt idx="351">
                        <c:v>589.70000000000005</c:v>
                      </c:pt>
                      <c:pt idx="352">
                        <c:v>590.55599999999981</c:v>
                      </c:pt>
                      <c:pt idx="353">
                        <c:v>591.41100000000006</c:v>
                      </c:pt>
                      <c:pt idx="354">
                        <c:v>592.27</c:v>
                      </c:pt>
                      <c:pt idx="355">
                        <c:v>593.13400000000001</c:v>
                      </c:pt>
                      <c:pt idx="356">
                        <c:v>593.99299999999971</c:v>
                      </c:pt>
                      <c:pt idx="357">
                        <c:v>594.84299999999962</c:v>
                      </c:pt>
                      <c:pt idx="358">
                        <c:v>595.69399999999996</c:v>
                      </c:pt>
                      <c:pt idx="359">
                        <c:v>596.54099999999971</c:v>
                      </c:pt>
                      <c:pt idx="360">
                        <c:v>597.38599999999997</c:v>
                      </c:pt>
                      <c:pt idx="361">
                        <c:v>598.23400000000004</c:v>
                      </c:pt>
                      <c:pt idx="362">
                        <c:v>599.08600000000001</c:v>
                      </c:pt>
                      <c:pt idx="363">
                        <c:v>599.93799999999976</c:v>
                      </c:pt>
                      <c:pt idx="364">
                        <c:v>600.79200000000003</c:v>
                      </c:pt>
                      <c:pt idx="365">
                        <c:v>601.64599999999996</c:v>
                      </c:pt>
                      <c:pt idx="366">
                        <c:v>602.5029999999997</c:v>
                      </c:pt>
                      <c:pt idx="367">
                        <c:v>603.3589999999997</c:v>
                      </c:pt>
                      <c:pt idx="368">
                        <c:v>604.21299999999997</c:v>
                      </c:pt>
                      <c:pt idx="369">
                        <c:v>605.06399999999996</c:v>
                      </c:pt>
                      <c:pt idx="370">
                        <c:v>605.91599999999971</c:v>
                      </c:pt>
                      <c:pt idx="371">
                        <c:v>606.76699999999983</c:v>
                      </c:pt>
                      <c:pt idx="372">
                        <c:v>607.61400000000003</c:v>
                      </c:pt>
                      <c:pt idx="373">
                        <c:v>608.45699999999977</c:v>
                      </c:pt>
                      <c:pt idx="374">
                        <c:v>609.30499999999972</c:v>
                      </c:pt>
                      <c:pt idx="375">
                        <c:v>610.15499999999997</c:v>
                      </c:pt>
                      <c:pt idx="376">
                        <c:v>611.01</c:v>
                      </c:pt>
                      <c:pt idx="377">
                        <c:v>611.86899999999969</c:v>
                      </c:pt>
                      <c:pt idx="378">
                        <c:v>612.72400000000005</c:v>
                      </c:pt>
                      <c:pt idx="379">
                        <c:v>613.58400000000006</c:v>
                      </c:pt>
                      <c:pt idx="380">
                        <c:v>614.43899999999996</c:v>
                      </c:pt>
                      <c:pt idx="381">
                        <c:v>615.29200000000003</c:v>
                      </c:pt>
                      <c:pt idx="382">
                        <c:v>616.14599999999996</c:v>
                      </c:pt>
                      <c:pt idx="383">
                        <c:v>617.00099999999998</c:v>
                      </c:pt>
                      <c:pt idx="384">
                        <c:v>617.85699999999974</c:v>
                      </c:pt>
                      <c:pt idx="385">
                        <c:v>618.71299999999997</c:v>
                      </c:pt>
                      <c:pt idx="386">
                        <c:v>619.56699999999978</c:v>
                      </c:pt>
                      <c:pt idx="387">
                        <c:v>620.41599999999971</c:v>
                      </c:pt>
                      <c:pt idx="388">
                        <c:v>621.27</c:v>
                      </c:pt>
                      <c:pt idx="389">
                        <c:v>622.13099999999997</c:v>
                      </c:pt>
                      <c:pt idx="390">
                        <c:v>622.99299999999971</c:v>
                      </c:pt>
                      <c:pt idx="391">
                        <c:v>623.85699999999974</c:v>
                      </c:pt>
                      <c:pt idx="392">
                        <c:v>624.71799999999996</c:v>
                      </c:pt>
                      <c:pt idx="393">
                        <c:v>625.577</c:v>
                      </c:pt>
                      <c:pt idx="394">
                        <c:v>626.43599999999969</c:v>
                      </c:pt>
                      <c:pt idx="395">
                        <c:v>627.29399999999998</c:v>
                      </c:pt>
                      <c:pt idx="396">
                        <c:v>628.15099999999973</c:v>
                      </c:pt>
                      <c:pt idx="397">
                        <c:v>629.00400000000002</c:v>
                      </c:pt>
                      <c:pt idx="398">
                        <c:v>629.86399999999981</c:v>
                      </c:pt>
                      <c:pt idx="399">
                        <c:v>630.72400000000005</c:v>
                      </c:pt>
                      <c:pt idx="400">
                        <c:v>631.58000000000004</c:v>
                      </c:pt>
                      <c:pt idx="401">
                        <c:v>632.43699999999967</c:v>
                      </c:pt>
                      <c:pt idx="402">
                        <c:v>633.29200000000003</c:v>
                      </c:pt>
                      <c:pt idx="403">
                        <c:v>634.1569999999997</c:v>
                      </c:pt>
                      <c:pt idx="404">
                        <c:v>635.01900000000001</c:v>
                      </c:pt>
                      <c:pt idx="405">
                        <c:v>635.875</c:v>
                      </c:pt>
                      <c:pt idx="406">
                        <c:v>636.73099999999999</c:v>
                      </c:pt>
                      <c:pt idx="407">
                        <c:v>637.58799999999997</c:v>
                      </c:pt>
                      <c:pt idx="408">
                        <c:v>638.44299999999976</c:v>
                      </c:pt>
                      <c:pt idx="409">
                        <c:v>639.29999999999995</c:v>
                      </c:pt>
                      <c:pt idx="410">
                        <c:v>640.16</c:v>
                      </c:pt>
                      <c:pt idx="411">
                        <c:v>641.024</c:v>
                      </c:pt>
                      <c:pt idx="412">
                        <c:v>641.88499999999999</c:v>
                      </c:pt>
                      <c:pt idx="413">
                        <c:v>642.74599999999998</c:v>
                      </c:pt>
                      <c:pt idx="414">
                        <c:v>643.60299999999972</c:v>
                      </c:pt>
                      <c:pt idx="415">
                        <c:v>644.45799999999974</c:v>
                      </c:pt>
                      <c:pt idx="416">
                        <c:v>645.31199999999967</c:v>
                      </c:pt>
                      <c:pt idx="417">
                        <c:v>646.16300000000001</c:v>
                      </c:pt>
                      <c:pt idx="418">
                        <c:v>647.01</c:v>
                      </c:pt>
                      <c:pt idx="419">
                        <c:v>647.85699999999974</c:v>
                      </c:pt>
                      <c:pt idx="420">
                        <c:v>648.70799999999997</c:v>
                      </c:pt>
                      <c:pt idx="421">
                        <c:v>649.56099999999969</c:v>
                      </c:pt>
                      <c:pt idx="422">
                        <c:v>650.41399999999999</c:v>
                      </c:pt>
                      <c:pt idx="423">
                        <c:v>651.26199999999972</c:v>
                      </c:pt>
                      <c:pt idx="424">
                        <c:v>652.1099999999999</c:v>
                      </c:pt>
                      <c:pt idx="425">
                        <c:v>652.95900000000006</c:v>
                      </c:pt>
                      <c:pt idx="426">
                        <c:v>653.80699999999979</c:v>
                      </c:pt>
                      <c:pt idx="427">
                        <c:v>654.654</c:v>
                      </c:pt>
                      <c:pt idx="428">
                        <c:v>655.50400000000002</c:v>
                      </c:pt>
                      <c:pt idx="429">
                        <c:v>656.36099999999976</c:v>
                      </c:pt>
                      <c:pt idx="430">
                        <c:v>657.21799999999996</c:v>
                      </c:pt>
                      <c:pt idx="431">
                        <c:v>658.07100000000003</c:v>
                      </c:pt>
                      <c:pt idx="432">
                        <c:v>658.92499999999973</c:v>
                      </c:pt>
                      <c:pt idx="433">
                        <c:v>659.779</c:v>
                      </c:pt>
                      <c:pt idx="434">
                        <c:v>660.63400000000001</c:v>
                      </c:pt>
                      <c:pt idx="435">
                        <c:v>661.49</c:v>
                      </c:pt>
                      <c:pt idx="436">
                        <c:v>662.34599999999978</c:v>
                      </c:pt>
                      <c:pt idx="437">
                        <c:v>663.202</c:v>
                      </c:pt>
                      <c:pt idx="438">
                        <c:v>664.05599999999981</c:v>
                      </c:pt>
                      <c:pt idx="439">
                        <c:v>664.90599999999972</c:v>
                      </c:pt>
                      <c:pt idx="440">
                        <c:v>665.755</c:v>
                      </c:pt>
                      <c:pt idx="441">
                        <c:v>666.6099999999999</c:v>
                      </c:pt>
                      <c:pt idx="442">
                        <c:v>667.46899999999982</c:v>
                      </c:pt>
                      <c:pt idx="443">
                        <c:v>668.32799999999975</c:v>
                      </c:pt>
                      <c:pt idx="444">
                        <c:v>669.18899999999996</c:v>
                      </c:pt>
                      <c:pt idx="445">
                        <c:v>670.05599999999981</c:v>
                      </c:pt>
                      <c:pt idx="446">
                        <c:v>670.928</c:v>
                      </c:pt>
                      <c:pt idx="447">
                        <c:v>671.798</c:v>
                      </c:pt>
                      <c:pt idx="448">
                        <c:v>672.66199999999981</c:v>
                      </c:pt>
                      <c:pt idx="449">
                        <c:v>673.52099999999996</c:v>
                      </c:pt>
                      <c:pt idx="450">
                        <c:v>674.375</c:v>
                      </c:pt>
                      <c:pt idx="451">
                        <c:v>675.22799999999972</c:v>
                      </c:pt>
                      <c:pt idx="452">
                        <c:v>676.08199999999999</c:v>
                      </c:pt>
                      <c:pt idx="453">
                        <c:v>676.93799999999976</c:v>
                      </c:pt>
                      <c:pt idx="454">
                        <c:v>677.79499999999996</c:v>
                      </c:pt>
                      <c:pt idx="455">
                        <c:v>678.6569999999997</c:v>
                      </c:pt>
                      <c:pt idx="456">
                        <c:v>679.51900000000001</c:v>
                      </c:pt>
                      <c:pt idx="457">
                        <c:v>680.3779999999997</c:v>
                      </c:pt>
                      <c:pt idx="458">
                        <c:v>681.23400000000004</c:v>
                      </c:pt>
                      <c:pt idx="459">
                        <c:v>682.09199999999998</c:v>
                      </c:pt>
                      <c:pt idx="460">
                        <c:v>682.94999999999982</c:v>
                      </c:pt>
                      <c:pt idx="461">
                        <c:v>683.81399999999996</c:v>
                      </c:pt>
                      <c:pt idx="462">
                        <c:v>684.67499999999995</c:v>
                      </c:pt>
                      <c:pt idx="463">
                        <c:v>685.53399999999999</c:v>
                      </c:pt>
                      <c:pt idx="464">
                        <c:v>686.39499999999998</c:v>
                      </c:pt>
                      <c:pt idx="465">
                        <c:v>687.25599999999997</c:v>
                      </c:pt>
                      <c:pt idx="466">
                        <c:v>688.11699999999996</c:v>
                      </c:pt>
                      <c:pt idx="467">
                        <c:v>688.971</c:v>
                      </c:pt>
                      <c:pt idx="468">
                        <c:v>689.82099999999969</c:v>
                      </c:pt>
                      <c:pt idx="469">
                        <c:v>690.66799999999967</c:v>
                      </c:pt>
                      <c:pt idx="470">
                        <c:v>691.51499999999999</c:v>
                      </c:pt>
                      <c:pt idx="471">
                        <c:v>692.36599999999976</c:v>
                      </c:pt>
                      <c:pt idx="472">
                        <c:v>693.22400000000005</c:v>
                      </c:pt>
                      <c:pt idx="473">
                        <c:v>694.08500000000004</c:v>
                      </c:pt>
                      <c:pt idx="474">
                        <c:v>694.93999999999983</c:v>
                      </c:pt>
                      <c:pt idx="475">
                        <c:v>695.79299999999989</c:v>
                      </c:pt>
                      <c:pt idx="476">
                        <c:v>696.64300000000003</c:v>
                      </c:pt>
                      <c:pt idx="477">
                        <c:v>697.49099999999999</c:v>
                      </c:pt>
                      <c:pt idx="478">
                        <c:v>698.34299999999962</c:v>
                      </c:pt>
                      <c:pt idx="479">
                        <c:v>699.19600000000003</c:v>
                      </c:pt>
                      <c:pt idx="480">
                        <c:v>700.05199999999968</c:v>
                      </c:pt>
                      <c:pt idx="481">
                        <c:v>700.91199999999981</c:v>
                      </c:pt>
                      <c:pt idx="482">
                        <c:v>701.76599999999996</c:v>
                      </c:pt>
                      <c:pt idx="483">
                        <c:v>702.61599999999999</c:v>
                      </c:pt>
                      <c:pt idx="484">
                        <c:v>703.46599999999967</c:v>
                      </c:pt>
                      <c:pt idx="485">
                        <c:v>704.31499999999983</c:v>
                      </c:pt>
                      <c:pt idx="486">
                        <c:v>705.16699999999969</c:v>
                      </c:pt>
                      <c:pt idx="487">
                        <c:v>706.024</c:v>
                      </c:pt>
                      <c:pt idx="488">
                        <c:v>706.8779999999997</c:v>
                      </c:pt>
                      <c:pt idx="489">
                        <c:v>707.73299999999972</c:v>
                      </c:pt>
                      <c:pt idx="490">
                        <c:v>708.58500000000004</c:v>
                      </c:pt>
                      <c:pt idx="491">
                        <c:v>709.43699999999967</c:v>
                      </c:pt>
                      <c:pt idx="492">
                        <c:v>710.29</c:v>
                      </c:pt>
                      <c:pt idx="493">
                        <c:v>711.14300000000003</c:v>
                      </c:pt>
                      <c:pt idx="494">
                        <c:v>711.995</c:v>
                      </c:pt>
                      <c:pt idx="495">
                        <c:v>712.84699999999975</c:v>
                      </c:pt>
                      <c:pt idx="496">
                        <c:v>713.702</c:v>
                      </c:pt>
                      <c:pt idx="497">
                        <c:v>714.55599999999981</c:v>
                      </c:pt>
                      <c:pt idx="498">
                        <c:v>715.41199999999981</c:v>
                      </c:pt>
                      <c:pt idx="499">
                        <c:v>716.27300000000002</c:v>
                      </c:pt>
                      <c:pt idx="500">
                        <c:v>717.12900000000002</c:v>
                      </c:pt>
                      <c:pt idx="501">
                        <c:v>717.98599999999999</c:v>
                      </c:pt>
                      <c:pt idx="502">
                        <c:v>718.84399999999982</c:v>
                      </c:pt>
                      <c:pt idx="503">
                        <c:v>719.70399999999995</c:v>
                      </c:pt>
                      <c:pt idx="504">
                        <c:v>720.55999999999983</c:v>
                      </c:pt>
                      <c:pt idx="505">
                        <c:v>721.41699999999969</c:v>
                      </c:pt>
                      <c:pt idx="506">
                        <c:v>722.27300000000002</c:v>
                      </c:pt>
                      <c:pt idx="507">
                        <c:v>723.12900000000002</c:v>
                      </c:pt>
                      <c:pt idx="508">
                        <c:v>723.98800000000006</c:v>
                      </c:pt>
                      <c:pt idx="509">
                        <c:v>724.84899999999971</c:v>
                      </c:pt>
                      <c:pt idx="510">
                        <c:v>725.71400000000006</c:v>
                      </c:pt>
                      <c:pt idx="511">
                        <c:v>726.577</c:v>
                      </c:pt>
                      <c:pt idx="512">
                        <c:v>727.44199999999978</c:v>
                      </c:pt>
                      <c:pt idx="513">
                        <c:v>728.30999999999983</c:v>
                      </c:pt>
                      <c:pt idx="514">
                        <c:v>729.17399999999998</c:v>
                      </c:pt>
                      <c:pt idx="515">
                        <c:v>730.03399999999999</c:v>
                      </c:pt>
                      <c:pt idx="516">
                        <c:v>730.89199999999983</c:v>
                      </c:pt>
                      <c:pt idx="517">
                        <c:v>731.75400000000002</c:v>
                      </c:pt>
                      <c:pt idx="518">
                        <c:v>732.61900000000003</c:v>
                      </c:pt>
                      <c:pt idx="519">
                        <c:v>733.48699999999997</c:v>
                      </c:pt>
                      <c:pt idx="520">
                        <c:v>734.36300000000006</c:v>
                      </c:pt>
                      <c:pt idx="521">
                        <c:v>735.24699999999996</c:v>
                      </c:pt>
                      <c:pt idx="522">
                        <c:v>736.12300000000005</c:v>
                      </c:pt>
                      <c:pt idx="523">
                        <c:v>736.99599999999998</c:v>
                      </c:pt>
                      <c:pt idx="524">
                        <c:v>737.86699999999962</c:v>
                      </c:pt>
                      <c:pt idx="525">
                        <c:v>738.73299999999972</c:v>
                      </c:pt>
                      <c:pt idx="526">
                        <c:v>739.6</c:v>
                      </c:pt>
                      <c:pt idx="527">
                        <c:v>740.46199999999976</c:v>
                      </c:pt>
                      <c:pt idx="528">
                        <c:v>741.32599999999979</c:v>
                      </c:pt>
                      <c:pt idx="529">
                        <c:v>742.19</c:v>
                      </c:pt>
                      <c:pt idx="530">
                        <c:v>743.0469999999998</c:v>
                      </c:pt>
                      <c:pt idx="531">
                        <c:v>743.90300000000002</c:v>
                      </c:pt>
                      <c:pt idx="532">
                        <c:v>744.75599999999997</c:v>
                      </c:pt>
                      <c:pt idx="533">
                        <c:v>745.61500000000001</c:v>
                      </c:pt>
                      <c:pt idx="534">
                        <c:v>746.471</c:v>
                      </c:pt>
                      <c:pt idx="535">
                        <c:v>747.32699999999977</c:v>
                      </c:pt>
                      <c:pt idx="536">
                        <c:v>748.18600000000004</c:v>
                      </c:pt>
                      <c:pt idx="537">
                        <c:v>749.04499999999996</c:v>
                      </c:pt>
                      <c:pt idx="538">
                        <c:v>749.9</c:v>
                      </c:pt>
                      <c:pt idx="539">
                        <c:v>750.7529999999997</c:v>
                      </c:pt>
                      <c:pt idx="540">
                        <c:v>751.60500000000002</c:v>
                      </c:pt>
                      <c:pt idx="541">
                        <c:v>752.45399999999972</c:v>
                      </c:pt>
                      <c:pt idx="542">
                        <c:v>753.30699999999979</c:v>
                      </c:pt>
                      <c:pt idx="543">
                        <c:v>754.16199999999981</c:v>
                      </c:pt>
                      <c:pt idx="544">
                        <c:v>755.01900000000001</c:v>
                      </c:pt>
                      <c:pt idx="545">
                        <c:v>755.87099999999998</c:v>
                      </c:pt>
                      <c:pt idx="546">
                        <c:v>756.72299999999996</c:v>
                      </c:pt>
                      <c:pt idx="547">
                        <c:v>757.57899999999995</c:v>
                      </c:pt>
                      <c:pt idx="548">
                        <c:v>758.43699999999967</c:v>
                      </c:pt>
                      <c:pt idx="549">
                        <c:v>759.29299999999989</c:v>
                      </c:pt>
                      <c:pt idx="550">
                        <c:v>760.14499999999998</c:v>
                      </c:pt>
                      <c:pt idx="551">
                        <c:v>760.99699999999996</c:v>
                      </c:pt>
                      <c:pt idx="552">
                        <c:v>761.8529999999995</c:v>
                      </c:pt>
                      <c:pt idx="553">
                        <c:v>762.71199999999999</c:v>
                      </c:pt>
                      <c:pt idx="554">
                        <c:v>763.57899999999995</c:v>
                      </c:pt>
                      <c:pt idx="555">
                        <c:v>764.45099999999979</c:v>
                      </c:pt>
                      <c:pt idx="556">
                        <c:v>765.31999999999971</c:v>
                      </c:pt>
                      <c:pt idx="557">
                        <c:v>766.19100000000003</c:v>
                      </c:pt>
                      <c:pt idx="558">
                        <c:v>767.06199999999967</c:v>
                      </c:pt>
                      <c:pt idx="559">
                        <c:v>767.94299999999976</c:v>
                      </c:pt>
                      <c:pt idx="560">
                        <c:v>768.82599999999979</c:v>
                      </c:pt>
                      <c:pt idx="561">
                        <c:v>769.71299999999997</c:v>
                      </c:pt>
                      <c:pt idx="562">
                        <c:v>770.6</c:v>
                      </c:pt>
                      <c:pt idx="563">
                        <c:v>771.48800000000006</c:v>
                      </c:pt>
                      <c:pt idx="564">
                        <c:v>772.37300000000005</c:v>
                      </c:pt>
                      <c:pt idx="565">
                        <c:v>773.25900000000001</c:v>
                      </c:pt>
                      <c:pt idx="566">
                        <c:v>774.14599999999996</c:v>
                      </c:pt>
                      <c:pt idx="567">
                        <c:v>775.03399999999999</c:v>
                      </c:pt>
                      <c:pt idx="568">
                        <c:v>775.92</c:v>
                      </c:pt>
                      <c:pt idx="569">
                        <c:v>776.8009999999997</c:v>
                      </c:pt>
                      <c:pt idx="570">
                        <c:v>777.67899999999997</c:v>
                      </c:pt>
                      <c:pt idx="571">
                        <c:v>778.55399999999997</c:v>
                      </c:pt>
                      <c:pt idx="572">
                        <c:v>779.42699999999968</c:v>
                      </c:pt>
                      <c:pt idx="573">
                        <c:v>780.29299999999989</c:v>
                      </c:pt>
                      <c:pt idx="574">
                        <c:v>781.16</c:v>
                      </c:pt>
                      <c:pt idx="575">
                        <c:v>782.024</c:v>
                      </c:pt>
                      <c:pt idx="576">
                        <c:v>782.88799999999969</c:v>
                      </c:pt>
                      <c:pt idx="577">
                        <c:v>783.755</c:v>
                      </c:pt>
                      <c:pt idx="578">
                        <c:v>784.62599999999998</c:v>
                      </c:pt>
                      <c:pt idx="579">
                        <c:v>785.49400000000003</c:v>
                      </c:pt>
                      <c:pt idx="580">
                        <c:v>786.36199999999974</c:v>
                      </c:pt>
                      <c:pt idx="581">
                        <c:v>787.23400000000004</c:v>
                      </c:pt>
                      <c:pt idx="582">
                        <c:v>788.11500000000001</c:v>
                      </c:pt>
                      <c:pt idx="583">
                        <c:v>788.99799999999971</c:v>
                      </c:pt>
                      <c:pt idx="584">
                        <c:v>789.87599999999998</c:v>
                      </c:pt>
                      <c:pt idx="585">
                        <c:v>790.75099999999998</c:v>
                      </c:pt>
                      <c:pt idx="586">
                        <c:v>791.62400000000002</c:v>
                      </c:pt>
                      <c:pt idx="587">
                        <c:v>792.50099999999998</c:v>
                      </c:pt>
                      <c:pt idx="588">
                        <c:v>793.38099999999997</c:v>
                      </c:pt>
                      <c:pt idx="589">
                        <c:v>794.26</c:v>
                      </c:pt>
                      <c:pt idx="590">
                        <c:v>795.13900000000001</c:v>
                      </c:pt>
                      <c:pt idx="591">
                        <c:v>796.02</c:v>
                      </c:pt>
                      <c:pt idx="592">
                        <c:v>796.90599999999972</c:v>
                      </c:pt>
                      <c:pt idx="593">
                        <c:v>797.79</c:v>
                      </c:pt>
                      <c:pt idx="594">
                        <c:v>798.66899999999998</c:v>
                      </c:pt>
                      <c:pt idx="595">
                        <c:v>799.5469999999998</c:v>
                      </c:pt>
                      <c:pt idx="596">
                        <c:v>800.42499999999973</c:v>
                      </c:pt>
                      <c:pt idx="597">
                        <c:v>801.303</c:v>
                      </c:pt>
                      <c:pt idx="598">
                        <c:v>802.18399999999997</c:v>
                      </c:pt>
                      <c:pt idx="599">
                        <c:v>803.06499999999971</c:v>
                      </c:pt>
                      <c:pt idx="600">
                        <c:v>803.9459999999998</c:v>
                      </c:pt>
                      <c:pt idx="601">
                        <c:v>804.82899999999972</c:v>
                      </c:pt>
                      <c:pt idx="602">
                        <c:v>805.71699999999998</c:v>
                      </c:pt>
                      <c:pt idx="603">
                        <c:v>806.60500000000002</c:v>
                      </c:pt>
                      <c:pt idx="604">
                        <c:v>807.49099999999999</c:v>
                      </c:pt>
                      <c:pt idx="605">
                        <c:v>808.38099999999997</c:v>
                      </c:pt>
                      <c:pt idx="606">
                        <c:v>809.26900000000001</c:v>
                      </c:pt>
                      <c:pt idx="607">
                        <c:v>810.154</c:v>
                      </c:pt>
                      <c:pt idx="608">
                        <c:v>811.04300000000001</c:v>
                      </c:pt>
                      <c:pt idx="609">
                        <c:v>811.93499999999972</c:v>
                      </c:pt>
                      <c:pt idx="610">
                        <c:v>812.82399999999996</c:v>
                      </c:pt>
                      <c:pt idx="611">
                        <c:v>813.71</c:v>
                      </c:pt>
                      <c:pt idx="612">
                        <c:v>814.59500000000003</c:v>
                      </c:pt>
                      <c:pt idx="613">
                        <c:v>815.48299999999972</c:v>
                      </c:pt>
                      <c:pt idx="614">
                        <c:v>816.3689999999998</c:v>
                      </c:pt>
                      <c:pt idx="615">
                        <c:v>817.25</c:v>
                      </c:pt>
                      <c:pt idx="616">
                        <c:v>818.13599999999997</c:v>
                      </c:pt>
                      <c:pt idx="617">
                        <c:v>819.02800000000002</c:v>
                      </c:pt>
                      <c:pt idx="618">
                        <c:v>819.9219999999998</c:v>
                      </c:pt>
                      <c:pt idx="619">
                        <c:v>820.81399999999996</c:v>
                      </c:pt>
                      <c:pt idx="620">
                        <c:v>821.71</c:v>
                      </c:pt>
                      <c:pt idx="621">
                        <c:v>822.60699999999997</c:v>
                      </c:pt>
                      <c:pt idx="622">
                        <c:v>823.50599999999997</c:v>
                      </c:pt>
                      <c:pt idx="623">
                        <c:v>824.40300000000002</c:v>
                      </c:pt>
                      <c:pt idx="624">
                        <c:v>825.3009999999997</c:v>
                      </c:pt>
                      <c:pt idx="625">
                        <c:v>826.19899999999996</c:v>
                      </c:pt>
                      <c:pt idx="626">
                        <c:v>827.10500000000002</c:v>
                      </c:pt>
                      <c:pt idx="627">
                        <c:v>828.01300000000003</c:v>
                      </c:pt>
                      <c:pt idx="628">
                        <c:v>828.91399999999999</c:v>
                      </c:pt>
                      <c:pt idx="629">
                        <c:v>829.81299999999976</c:v>
                      </c:pt>
                      <c:pt idx="630">
                        <c:v>830.71199999999999</c:v>
                      </c:pt>
                      <c:pt idx="631">
                        <c:v>831.60900000000004</c:v>
                      </c:pt>
                      <c:pt idx="632">
                        <c:v>832.5079999999997</c:v>
                      </c:pt>
                      <c:pt idx="633">
                        <c:v>833.40800000000002</c:v>
                      </c:pt>
                      <c:pt idx="634">
                        <c:v>834.31099999999969</c:v>
                      </c:pt>
                      <c:pt idx="635">
                        <c:v>835.22199999999998</c:v>
                      </c:pt>
                      <c:pt idx="636">
                        <c:v>836.13499999999999</c:v>
                      </c:pt>
                      <c:pt idx="637">
                        <c:v>837.05</c:v>
                      </c:pt>
                      <c:pt idx="638">
                        <c:v>837.97</c:v>
                      </c:pt>
                      <c:pt idx="639">
                        <c:v>838.89</c:v>
                      </c:pt>
                      <c:pt idx="640">
                        <c:v>839.80699999999979</c:v>
                      </c:pt>
                      <c:pt idx="641">
                        <c:v>840.72199999999998</c:v>
                      </c:pt>
                      <c:pt idx="642">
                        <c:v>841.63400000000001</c:v>
                      </c:pt>
                      <c:pt idx="643">
                        <c:v>842.54599999999971</c:v>
                      </c:pt>
                      <c:pt idx="644">
                        <c:v>843.46399999999971</c:v>
                      </c:pt>
                      <c:pt idx="645">
                        <c:v>844.38499999999999</c:v>
                      </c:pt>
                      <c:pt idx="646">
                        <c:v>845.30199999999979</c:v>
                      </c:pt>
                      <c:pt idx="647">
                        <c:v>846.22</c:v>
                      </c:pt>
                      <c:pt idx="648">
                        <c:v>847.14300000000003</c:v>
                      </c:pt>
                      <c:pt idx="649">
                        <c:v>848.06799999999976</c:v>
                      </c:pt>
                      <c:pt idx="650">
                        <c:v>848.99199999999996</c:v>
                      </c:pt>
                      <c:pt idx="651">
                        <c:v>849.91800000000001</c:v>
                      </c:pt>
                      <c:pt idx="652">
                        <c:v>850.84299999999962</c:v>
                      </c:pt>
                      <c:pt idx="653">
                        <c:v>851.76699999999971</c:v>
                      </c:pt>
                      <c:pt idx="654">
                        <c:v>852.69100000000003</c:v>
                      </c:pt>
                      <c:pt idx="655">
                        <c:v>853.61199999999997</c:v>
                      </c:pt>
                      <c:pt idx="656">
                        <c:v>854.52599999999973</c:v>
                      </c:pt>
                      <c:pt idx="657">
                        <c:v>855.42899999999997</c:v>
                      </c:pt>
                      <c:pt idx="658">
                        <c:v>856.33099999999979</c:v>
                      </c:pt>
                      <c:pt idx="659">
                        <c:v>857.24299999999971</c:v>
                      </c:pt>
                      <c:pt idx="660">
                        <c:v>858.16199999999969</c:v>
                      </c:pt>
                      <c:pt idx="661">
                        <c:v>859.08900000000006</c:v>
                      </c:pt>
                      <c:pt idx="662">
                        <c:v>860.01699999999971</c:v>
                      </c:pt>
                      <c:pt idx="663">
                        <c:v>860.93999999999971</c:v>
                      </c:pt>
                      <c:pt idx="664">
                        <c:v>861.8539999999997</c:v>
                      </c:pt>
                      <c:pt idx="665">
                        <c:v>862.76900000000001</c:v>
                      </c:pt>
                      <c:pt idx="666">
                        <c:v>863.68600000000004</c:v>
                      </c:pt>
                      <c:pt idx="667">
                        <c:v>864.59400000000005</c:v>
                      </c:pt>
                      <c:pt idx="668">
                        <c:v>865.5</c:v>
                      </c:pt>
                      <c:pt idx="669">
                        <c:v>866.40599999999972</c:v>
                      </c:pt>
                      <c:pt idx="670">
                        <c:v>867.3159999999998</c:v>
                      </c:pt>
                      <c:pt idx="671">
                        <c:v>868.23299999999972</c:v>
                      </c:pt>
                      <c:pt idx="672">
                        <c:v>869.15</c:v>
                      </c:pt>
                      <c:pt idx="673">
                        <c:v>870.06399999999996</c:v>
                      </c:pt>
                      <c:pt idx="674">
                        <c:v>870.97299999999996</c:v>
                      </c:pt>
                      <c:pt idx="675">
                        <c:v>871.88900000000001</c:v>
                      </c:pt>
                      <c:pt idx="676">
                        <c:v>872.81399999999996</c:v>
                      </c:pt>
                      <c:pt idx="677">
                        <c:v>873.74599999999998</c:v>
                      </c:pt>
                      <c:pt idx="678">
                        <c:v>874.68299999999999</c:v>
                      </c:pt>
                      <c:pt idx="679">
                        <c:v>875.625</c:v>
                      </c:pt>
                      <c:pt idx="680">
                        <c:v>876.56799999999976</c:v>
                      </c:pt>
                      <c:pt idx="681">
                        <c:v>877.51699999999971</c:v>
                      </c:pt>
                      <c:pt idx="682">
                        <c:v>878.46799999999962</c:v>
                      </c:pt>
                      <c:pt idx="683">
                        <c:v>879.4219999999998</c:v>
                      </c:pt>
                      <c:pt idx="684">
                        <c:v>880.37599999999998</c:v>
                      </c:pt>
                      <c:pt idx="685">
                        <c:v>881.32699999999977</c:v>
                      </c:pt>
                      <c:pt idx="686">
                        <c:v>882.27700000000004</c:v>
                      </c:pt>
                      <c:pt idx="687">
                        <c:v>883.23</c:v>
                      </c:pt>
                      <c:pt idx="688">
                        <c:v>884.19</c:v>
                      </c:pt>
                      <c:pt idx="689">
                        <c:v>885.1519999999997</c:v>
                      </c:pt>
                      <c:pt idx="690">
                        <c:v>886.11599999999999</c:v>
                      </c:pt>
                      <c:pt idx="691">
                        <c:v>887.07799999999997</c:v>
                      </c:pt>
                      <c:pt idx="692">
                        <c:v>888.0419999999998</c:v>
                      </c:pt>
                      <c:pt idx="693">
                        <c:v>889.00699999999972</c:v>
                      </c:pt>
                      <c:pt idx="694">
                        <c:v>889.97199999999998</c:v>
                      </c:pt>
                      <c:pt idx="695">
                        <c:v>890.93499999999972</c:v>
                      </c:pt>
                      <c:pt idx="696">
                        <c:v>891.89499999999998</c:v>
                      </c:pt>
                      <c:pt idx="697">
                        <c:v>892.8539999999997</c:v>
                      </c:pt>
                      <c:pt idx="698">
                        <c:v>893.81399999999996</c:v>
                      </c:pt>
                      <c:pt idx="699">
                        <c:v>894.77499999999998</c:v>
                      </c:pt>
                      <c:pt idx="700">
                        <c:v>895.74199999999996</c:v>
                      </c:pt>
                      <c:pt idx="701">
                        <c:v>896.71799999999996</c:v>
                      </c:pt>
                      <c:pt idx="702">
                        <c:v>897.697</c:v>
                      </c:pt>
                      <c:pt idx="703">
                        <c:v>898.66899999999998</c:v>
                      </c:pt>
                      <c:pt idx="704">
                        <c:v>899.63900000000001</c:v>
                      </c:pt>
                      <c:pt idx="705">
                        <c:v>900.60400000000004</c:v>
                      </c:pt>
                      <c:pt idx="706">
                        <c:v>901.56799999999976</c:v>
                      </c:pt>
                      <c:pt idx="707">
                        <c:v>902.529</c:v>
                      </c:pt>
                      <c:pt idx="708">
                        <c:v>903.48799999999972</c:v>
                      </c:pt>
                      <c:pt idx="709">
                        <c:v>904.44799999999975</c:v>
                      </c:pt>
                      <c:pt idx="710">
                        <c:v>905.41</c:v>
                      </c:pt>
                      <c:pt idx="711">
                        <c:v>906.37299999999971</c:v>
                      </c:pt>
                      <c:pt idx="712">
                        <c:v>907.33599999999979</c:v>
                      </c:pt>
                      <c:pt idx="713">
                        <c:v>908.29600000000005</c:v>
                      </c:pt>
                      <c:pt idx="714">
                        <c:v>909.2529999999997</c:v>
                      </c:pt>
                      <c:pt idx="715">
                        <c:v>910.21600000000001</c:v>
                      </c:pt>
                      <c:pt idx="716">
                        <c:v>911.18200000000002</c:v>
                      </c:pt>
                      <c:pt idx="717">
                        <c:v>912.15</c:v>
                      </c:pt>
                      <c:pt idx="718">
                        <c:v>913.11799999999971</c:v>
                      </c:pt>
                      <c:pt idx="719">
                        <c:v>914.08</c:v>
                      </c:pt>
                      <c:pt idx="720">
                        <c:v>915.0419999999998</c:v>
                      </c:pt>
                      <c:pt idx="721">
                        <c:v>916.00699999999972</c:v>
                      </c:pt>
                      <c:pt idx="722">
                        <c:v>916.971</c:v>
                      </c:pt>
                      <c:pt idx="723">
                        <c:v>917.928</c:v>
                      </c:pt>
                      <c:pt idx="724">
                        <c:v>918.88599999999997</c:v>
                      </c:pt>
                      <c:pt idx="725">
                        <c:v>919.84799999999962</c:v>
                      </c:pt>
                      <c:pt idx="726">
                        <c:v>920.81199999999978</c:v>
                      </c:pt>
                      <c:pt idx="727">
                        <c:v>921.77800000000002</c:v>
                      </c:pt>
                      <c:pt idx="728">
                        <c:v>922.74799999999971</c:v>
                      </c:pt>
                      <c:pt idx="729">
                        <c:v>923.72299999999996</c:v>
                      </c:pt>
                      <c:pt idx="730">
                        <c:v>924.69299999999998</c:v>
                      </c:pt>
                      <c:pt idx="731">
                        <c:v>925.66</c:v>
                      </c:pt>
                      <c:pt idx="732">
                        <c:v>926.63400000000001</c:v>
                      </c:pt>
                      <c:pt idx="733">
                        <c:v>927.60599999999999</c:v>
                      </c:pt>
                      <c:pt idx="734">
                        <c:v>928.57100000000003</c:v>
                      </c:pt>
                      <c:pt idx="735">
                        <c:v>929.53499999999997</c:v>
                      </c:pt>
                      <c:pt idx="736">
                        <c:v>930.49699999999996</c:v>
                      </c:pt>
                      <c:pt idx="737">
                        <c:v>931.46099999999979</c:v>
                      </c:pt>
                      <c:pt idx="738">
                        <c:v>932.42699999999979</c:v>
                      </c:pt>
                      <c:pt idx="739">
                        <c:v>933.38900000000001</c:v>
                      </c:pt>
                      <c:pt idx="740">
                        <c:v>934.34799999999962</c:v>
                      </c:pt>
                      <c:pt idx="741">
                        <c:v>935.30899999999997</c:v>
                      </c:pt>
                      <c:pt idx="742">
                        <c:v>936.27099999999996</c:v>
                      </c:pt>
                      <c:pt idx="743">
                        <c:v>937.23699999999997</c:v>
                      </c:pt>
                      <c:pt idx="744">
                        <c:v>938.202</c:v>
                      </c:pt>
                      <c:pt idx="745">
                        <c:v>939.17499999999995</c:v>
                      </c:pt>
                      <c:pt idx="746">
                        <c:v>940.14699999999971</c:v>
                      </c:pt>
                      <c:pt idx="747">
                        <c:v>941.12199999999996</c:v>
                      </c:pt>
                      <c:pt idx="748">
                        <c:v>942.09699999999998</c:v>
                      </c:pt>
                      <c:pt idx="749">
                        <c:v>943.06699999999978</c:v>
                      </c:pt>
                      <c:pt idx="750">
                        <c:v>944.03300000000002</c:v>
                      </c:pt>
                      <c:pt idx="751">
                        <c:v>944.97799999999972</c:v>
                      </c:pt>
                      <c:pt idx="752">
                        <c:v>945.91300000000001</c:v>
                      </c:pt>
                      <c:pt idx="753">
                        <c:v>946.8349999999997</c:v>
                      </c:pt>
                      <c:pt idx="754">
                        <c:v>947.75199999999973</c:v>
                      </c:pt>
                      <c:pt idx="755">
                        <c:v>948.66399999999999</c:v>
                      </c:pt>
                      <c:pt idx="756">
                        <c:v>949.57299999999998</c:v>
                      </c:pt>
                      <c:pt idx="757">
                        <c:v>950.48199999999997</c:v>
                      </c:pt>
                      <c:pt idx="758">
                        <c:v>951.39</c:v>
                      </c:pt>
                      <c:pt idx="759">
                        <c:v>952.30399999999997</c:v>
                      </c:pt>
                      <c:pt idx="760">
                        <c:v>953.21600000000001</c:v>
                      </c:pt>
                      <c:pt idx="761">
                        <c:v>954.1329999999997</c:v>
                      </c:pt>
                      <c:pt idx="762">
                        <c:v>955.0509999999997</c:v>
                      </c:pt>
                      <c:pt idx="763">
                        <c:v>955.96899999999971</c:v>
                      </c:pt>
                      <c:pt idx="764">
                        <c:v>956.88699999999972</c:v>
                      </c:pt>
                      <c:pt idx="765">
                        <c:v>957.8009999999997</c:v>
                      </c:pt>
                      <c:pt idx="766">
                        <c:v>958.71900000000005</c:v>
                      </c:pt>
                      <c:pt idx="767">
                        <c:v>959.63900000000001</c:v>
                      </c:pt>
                      <c:pt idx="768">
                        <c:v>960.55799999999977</c:v>
                      </c:pt>
                      <c:pt idx="769">
                        <c:v>961.47400000000005</c:v>
                      </c:pt>
                      <c:pt idx="770">
                        <c:v>962.38800000000003</c:v>
                      </c:pt>
                      <c:pt idx="771">
                        <c:v>963.3009999999997</c:v>
                      </c:pt>
                      <c:pt idx="772">
                        <c:v>964.21299999999997</c:v>
                      </c:pt>
                      <c:pt idx="773">
                        <c:v>965.12599999999998</c:v>
                      </c:pt>
                      <c:pt idx="774">
                        <c:v>966.0419999999998</c:v>
                      </c:pt>
                      <c:pt idx="775">
                        <c:v>966.95399999999972</c:v>
                      </c:pt>
                      <c:pt idx="776">
                        <c:v>967.87</c:v>
                      </c:pt>
                      <c:pt idx="777">
                        <c:v>968.78599999999994</c:v>
                      </c:pt>
                      <c:pt idx="778">
                        <c:v>969.70500000000004</c:v>
                      </c:pt>
                      <c:pt idx="779">
                        <c:v>970.6279999999997</c:v>
                      </c:pt>
                      <c:pt idx="780">
                        <c:v>971.54899999999998</c:v>
                      </c:pt>
                      <c:pt idx="781">
                        <c:v>972.47</c:v>
                      </c:pt>
                      <c:pt idx="782">
                        <c:v>973.38599999999997</c:v>
                      </c:pt>
                      <c:pt idx="783">
                        <c:v>974.29899999999998</c:v>
                      </c:pt>
                      <c:pt idx="784">
                        <c:v>975.21400000000006</c:v>
                      </c:pt>
                      <c:pt idx="785">
                        <c:v>976.12199999999996</c:v>
                      </c:pt>
                      <c:pt idx="786">
                        <c:v>977.024</c:v>
                      </c:pt>
                      <c:pt idx="787">
                        <c:v>977.9309999999997</c:v>
                      </c:pt>
                      <c:pt idx="788">
                        <c:v>978.84399999999971</c:v>
                      </c:pt>
                      <c:pt idx="789">
                        <c:v>979.75</c:v>
                      </c:pt>
                      <c:pt idx="790">
                        <c:v>980.649</c:v>
                      </c:pt>
                      <c:pt idx="791">
                        <c:v>981.5509999999997</c:v>
                      </c:pt>
                      <c:pt idx="792">
                        <c:v>982.45899999999972</c:v>
                      </c:pt>
                      <c:pt idx="793">
                        <c:v>983.37</c:v>
                      </c:pt>
                      <c:pt idx="794">
                        <c:v>984.27700000000004</c:v>
                      </c:pt>
                      <c:pt idx="795">
                        <c:v>985.18</c:v>
                      </c:pt>
                      <c:pt idx="796">
                        <c:v>986.08100000000002</c:v>
                      </c:pt>
                      <c:pt idx="797">
                        <c:v>986.97500000000002</c:v>
                      </c:pt>
                      <c:pt idx="798">
                        <c:v>987.86599999999976</c:v>
                      </c:pt>
                      <c:pt idx="799">
                        <c:v>988.7529999999997</c:v>
                      </c:pt>
                      <c:pt idx="800">
                        <c:v>989.62699999999973</c:v>
                      </c:pt>
                      <c:pt idx="801">
                        <c:v>990.50900000000001</c:v>
                      </c:pt>
                      <c:pt idx="802">
                        <c:v>991.39599999999996</c:v>
                      </c:pt>
                      <c:pt idx="803">
                        <c:v>992.32699999999977</c:v>
                      </c:pt>
                      <c:pt idx="804">
                        <c:v>993.30699999999979</c:v>
                      </c:pt>
                      <c:pt idx="805">
                        <c:v>994.30199999999979</c:v>
                      </c:pt>
                      <c:pt idx="806">
                        <c:v>995.3059999999997</c:v>
                      </c:pt>
                      <c:pt idx="807">
                        <c:v>996.32199999999978</c:v>
                      </c:pt>
                      <c:pt idx="808">
                        <c:v>997.33899999999971</c:v>
                      </c:pt>
                      <c:pt idx="809">
                        <c:v>998.3589999999997</c:v>
                      </c:pt>
                      <c:pt idx="810">
                        <c:v>999.375</c:v>
                      </c:pt>
                      <c:pt idx="811">
                        <c:v>1000.3920000000001</c:v>
                      </c:pt>
                      <c:pt idx="812">
                        <c:v>1001.41</c:v>
                      </c:pt>
                      <c:pt idx="813">
                        <c:v>1002.425</c:v>
                      </c:pt>
                      <c:pt idx="814">
                        <c:v>1003.421</c:v>
                      </c:pt>
                      <c:pt idx="815">
                        <c:v>1004.4160000000001</c:v>
                      </c:pt>
                      <c:pt idx="816">
                        <c:v>1005.42</c:v>
                      </c:pt>
                      <c:pt idx="817">
                        <c:v>1006.418</c:v>
                      </c:pt>
                      <c:pt idx="818">
                        <c:v>1007.419</c:v>
                      </c:pt>
                      <c:pt idx="819">
                        <c:v>1008.412</c:v>
                      </c:pt>
                      <c:pt idx="820">
                        <c:v>1009.412</c:v>
                      </c:pt>
                      <c:pt idx="821">
                        <c:v>1010.404</c:v>
                      </c:pt>
                      <c:pt idx="822">
                        <c:v>1011.412</c:v>
                      </c:pt>
                      <c:pt idx="823">
                        <c:v>1012.42</c:v>
                      </c:pt>
                      <c:pt idx="824">
                        <c:v>1013.408</c:v>
                      </c:pt>
                      <c:pt idx="825">
                        <c:v>1014.386</c:v>
                      </c:pt>
                      <c:pt idx="826">
                        <c:v>1015.37</c:v>
                      </c:pt>
                      <c:pt idx="827">
                        <c:v>1016.3630000000001</c:v>
                      </c:pt>
                      <c:pt idx="828">
                        <c:v>1017.3579999999999</c:v>
                      </c:pt>
                      <c:pt idx="829">
                        <c:v>1018.357</c:v>
                      </c:pt>
                      <c:pt idx="830">
                        <c:v>1019.356</c:v>
                      </c:pt>
                      <c:pt idx="831">
                        <c:v>1020.362</c:v>
                      </c:pt>
                      <c:pt idx="832">
                        <c:v>1021.364</c:v>
                      </c:pt>
                      <c:pt idx="833">
                        <c:v>1022.351</c:v>
                      </c:pt>
                      <c:pt idx="834">
                        <c:v>1023.333</c:v>
                      </c:pt>
                      <c:pt idx="835">
                        <c:v>1024.3119999999999</c:v>
                      </c:pt>
                      <c:pt idx="836">
                        <c:v>1025.297</c:v>
                      </c:pt>
                      <c:pt idx="837">
                        <c:v>1026.2840000000001</c:v>
                      </c:pt>
                      <c:pt idx="838">
                        <c:v>1027.2719999999999</c:v>
                      </c:pt>
                      <c:pt idx="839">
                        <c:v>1028.2539999999999</c:v>
                      </c:pt>
                      <c:pt idx="840">
                        <c:v>1029.2370000000001</c:v>
                      </c:pt>
                      <c:pt idx="841">
                        <c:v>1030.2180000000001</c:v>
                      </c:pt>
                      <c:pt idx="842">
                        <c:v>1031.193</c:v>
                      </c:pt>
                      <c:pt idx="843">
                        <c:v>1032.171</c:v>
                      </c:pt>
                      <c:pt idx="844">
                        <c:v>1033.1600000000001</c:v>
                      </c:pt>
                      <c:pt idx="845">
                        <c:v>1034.146</c:v>
                      </c:pt>
                      <c:pt idx="846">
                        <c:v>1035.126</c:v>
                      </c:pt>
                      <c:pt idx="847">
                        <c:v>1036.1020000000001</c:v>
                      </c:pt>
                      <c:pt idx="848">
                        <c:v>1037.086</c:v>
                      </c:pt>
                      <c:pt idx="849">
                        <c:v>1038.07</c:v>
                      </c:pt>
                      <c:pt idx="850">
                        <c:v>1039.0509999999999</c:v>
                      </c:pt>
                      <c:pt idx="851">
                        <c:v>1040.029</c:v>
                      </c:pt>
                      <c:pt idx="852">
                        <c:v>1041.002</c:v>
                      </c:pt>
                      <c:pt idx="853">
                        <c:v>1041.9739999999999</c:v>
                      </c:pt>
                      <c:pt idx="854">
                        <c:v>1042.94</c:v>
                      </c:pt>
                      <c:pt idx="855">
                        <c:v>1043.913</c:v>
                      </c:pt>
                      <c:pt idx="856">
                        <c:v>1044.8820000000001</c:v>
                      </c:pt>
                      <c:pt idx="857">
                        <c:v>1045.846</c:v>
                      </c:pt>
                      <c:pt idx="858">
                        <c:v>1046.7909999999999</c:v>
                      </c:pt>
                      <c:pt idx="859">
                        <c:v>1047.7260000000001</c:v>
                      </c:pt>
                      <c:pt idx="860">
                        <c:v>1048.6569999999999</c:v>
                      </c:pt>
                      <c:pt idx="861">
                        <c:v>1049.578</c:v>
                      </c:pt>
                      <c:pt idx="862">
                        <c:v>1050.492</c:v>
                      </c:pt>
                      <c:pt idx="863">
                        <c:v>1051.412</c:v>
                      </c:pt>
                      <c:pt idx="864">
                        <c:v>1052.335</c:v>
                      </c:pt>
                      <c:pt idx="865">
                        <c:v>1053.258</c:v>
                      </c:pt>
                      <c:pt idx="866">
                        <c:v>1054.184</c:v>
                      </c:pt>
                      <c:pt idx="867">
                        <c:v>1055.1110000000001</c:v>
                      </c:pt>
                      <c:pt idx="868">
                        <c:v>1056.038</c:v>
                      </c:pt>
                      <c:pt idx="869">
                        <c:v>1056.962</c:v>
                      </c:pt>
                      <c:pt idx="870">
                        <c:v>1057.885</c:v>
                      </c:pt>
                      <c:pt idx="871">
                        <c:v>1058.8019999999999</c:v>
                      </c:pt>
                      <c:pt idx="872">
                        <c:v>1059.7170000000001</c:v>
                      </c:pt>
                      <c:pt idx="873">
                        <c:v>1060.6300000000001</c:v>
                      </c:pt>
                      <c:pt idx="874">
                        <c:v>1061.54</c:v>
                      </c:pt>
                      <c:pt idx="875">
                        <c:v>1062.451</c:v>
                      </c:pt>
                      <c:pt idx="876">
                        <c:v>1063.3610000000001</c:v>
                      </c:pt>
                      <c:pt idx="877">
                        <c:v>1064.271</c:v>
                      </c:pt>
                      <c:pt idx="878">
                        <c:v>1065.1869999999999</c:v>
                      </c:pt>
                      <c:pt idx="879">
                        <c:v>1066.104</c:v>
                      </c:pt>
                      <c:pt idx="880">
                        <c:v>1067.019</c:v>
                      </c:pt>
                      <c:pt idx="881">
                        <c:v>1067.925</c:v>
                      </c:pt>
                      <c:pt idx="882">
                        <c:v>1068.829</c:v>
                      </c:pt>
                      <c:pt idx="883">
                        <c:v>1069.729</c:v>
                      </c:pt>
                      <c:pt idx="884">
                        <c:v>1070.6289999999999</c:v>
                      </c:pt>
                      <c:pt idx="885">
                        <c:v>1071.529</c:v>
                      </c:pt>
                      <c:pt idx="886">
                        <c:v>1072.432</c:v>
                      </c:pt>
                      <c:pt idx="887">
                        <c:v>1073.33</c:v>
                      </c:pt>
                      <c:pt idx="888">
                        <c:v>1074.229</c:v>
                      </c:pt>
                      <c:pt idx="889">
                        <c:v>1075.135</c:v>
                      </c:pt>
                      <c:pt idx="890">
                        <c:v>1076.0350000000001</c:v>
                      </c:pt>
                      <c:pt idx="891">
                        <c:v>1076.93</c:v>
                      </c:pt>
                      <c:pt idx="892">
                        <c:v>1077.818</c:v>
                      </c:pt>
                      <c:pt idx="893">
                        <c:v>1078.7070000000001</c:v>
                      </c:pt>
                      <c:pt idx="894">
                        <c:v>1079.5940000000001</c:v>
                      </c:pt>
                      <c:pt idx="895">
                        <c:v>1080.48</c:v>
                      </c:pt>
                      <c:pt idx="896">
                        <c:v>1081.373</c:v>
                      </c:pt>
                      <c:pt idx="897">
                        <c:v>1082.2619999999999</c:v>
                      </c:pt>
                      <c:pt idx="898">
                        <c:v>1083.145</c:v>
                      </c:pt>
                      <c:pt idx="899">
                        <c:v>1084.0239999999999</c:v>
                      </c:pt>
                      <c:pt idx="900">
                        <c:v>1084.9090000000001</c:v>
                      </c:pt>
                      <c:pt idx="901">
                        <c:v>1085.7940000000001</c:v>
                      </c:pt>
                      <c:pt idx="902">
                        <c:v>1086.6790000000001</c:v>
                      </c:pt>
                      <c:pt idx="903">
                        <c:v>1087.557</c:v>
                      </c:pt>
                      <c:pt idx="904">
                        <c:v>1088.43</c:v>
                      </c:pt>
                      <c:pt idx="905">
                        <c:v>1089.3050000000001</c:v>
                      </c:pt>
                      <c:pt idx="906">
                        <c:v>1090.1780000000001</c:v>
                      </c:pt>
                      <c:pt idx="907">
                        <c:v>1091.0429999999999</c:v>
                      </c:pt>
                      <c:pt idx="908">
                        <c:v>1091.913</c:v>
                      </c:pt>
                      <c:pt idx="909">
                        <c:v>1092.7829999999999</c:v>
                      </c:pt>
                      <c:pt idx="910">
                        <c:v>1093.655</c:v>
                      </c:pt>
                      <c:pt idx="911">
                        <c:v>1094.5250000000001</c:v>
                      </c:pt>
                      <c:pt idx="912">
                        <c:v>1095.394</c:v>
                      </c:pt>
                      <c:pt idx="913">
                        <c:v>1096.261</c:v>
                      </c:pt>
                      <c:pt idx="914">
                        <c:v>1097.1199999999999</c:v>
                      </c:pt>
                      <c:pt idx="915">
                        <c:v>1097.9739999999999</c:v>
                      </c:pt>
                      <c:pt idx="916">
                        <c:v>1098.828</c:v>
                      </c:pt>
                      <c:pt idx="917">
                        <c:v>1099.679000000000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G$6:$AG$923</c15:sqref>
                        </c15:formulaRef>
                      </c:ext>
                    </c:extLst>
                    <c:numCache>
                      <c:formatCode>General</c:formatCode>
                      <c:ptCount val="918"/>
                      <c:pt idx="0">
                        <c:v>1</c:v>
                      </c:pt>
                      <c:pt idx="1">
                        <c:v>0.99983842217535301</c:v>
                      </c:pt>
                      <c:pt idx="2">
                        <c:v>0.99967598489419196</c:v>
                      </c:pt>
                      <c:pt idx="3">
                        <c:v>0.99903311142166096</c:v>
                      </c:pt>
                      <c:pt idx="4">
                        <c:v>0.99876582044578299</c:v>
                      </c:pt>
                      <c:pt idx="5">
                        <c:v>0.99844180533997495</c:v>
                      </c:pt>
                      <c:pt idx="6">
                        <c:v>0.99785565599737303</c:v>
                      </c:pt>
                      <c:pt idx="7">
                        <c:v>0.99731677676304498</c:v>
                      </c:pt>
                      <c:pt idx="8">
                        <c:v>0.99683548111516296</c:v>
                      </c:pt>
                      <c:pt idx="9">
                        <c:v>0.99634988818470804</c:v>
                      </c:pt>
                      <c:pt idx="10">
                        <c:v>0.99581616568946396</c:v>
                      </c:pt>
                      <c:pt idx="11">
                        <c:v>0.99501085493577301</c:v>
                      </c:pt>
                      <c:pt idx="12">
                        <c:v>0.99436712200672805</c:v>
                      </c:pt>
                      <c:pt idx="13">
                        <c:v>0.99388238853278699</c:v>
                      </c:pt>
                      <c:pt idx="14">
                        <c:v>0.99329537973367199</c:v>
                      </c:pt>
                      <c:pt idx="15">
                        <c:v>0.99243764213261998</c:v>
                      </c:pt>
                      <c:pt idx="16">
                        <c:v>0.99168475822628799</c:v>
                      </c:pt>
                      <c:pt idx="17">
                        <c:v>0.99125588942576304</c:v>
                      </c:pt>
                      <c:pt idx="18">
                        <c:v>0.99055972964936001</c:v>
                      </c:pt>
                      <c:pt idx="19">
                        <c:v>0.98964526791837903</c:v>
                      </c:pt>
                      <c:pt idx="20">
                        <c:v>0.98894910814197501</c:v>
                      </c:pt>
                      <c:pt idx="21">
                        <c:v>0.988091370540925</c:v>
                      </c:pt>
                      <c:pt idx="22">
                        <c:v>0.98701876881135497</c:v>
                      </c:pt>
                      <c:pt idx="23">
                        <c:v>0.98637589533882397</c:v>
                      </c:pt>
                      <c:pt idx="24">
                        <c:v>0.98557058458513203</c:v>
                      </c:pt>
                      <c:pt idx="25">
                        <c:v>0.98476527383143897</c:v>
                      </c:pt>
                      <c:pt idx="26">
                        <c:v>0.98395996307774902</c:v>
                      </c:pt>
                      <c:pt idx="27">
                        <c:v>0.98299307449940998</c:v>
                      </c:pt>
                      <c:pt idx="28">
                        <c:v>0.98197375907371198</c:v>
                      </c:pt>
                      <c:pt idx="29">
                        <c:v>0.98095788147407104</c:v>
                      </c:pt>
                      <c:pt idx="30">
                        <c:v>0.97999099289573199</c:v>
                      </c:pt>
                      <c:pt idx="31">
                        <c:v>0.97891839116616197</c:v>
                      </c:pt>
                      <c:pt idx="32">
                        <c:v>0.97773663845930403</c:v>
                      </c:pt>
                      <c:pt idx="33">
                        <c:v>0.97676974988096499</c:v>
                      </c:pt>
                      <c:pt idx="34">
                        <c:v>0.97564472130403701</c:v>
                      </c:pt>
                      <c:pt idx="35">
                        <c:v>0.97430568805510198</c:v>
                      </c:pt>
                      <c:pt idx="36">
                        <c:v>0.97307150850088397</c:v>
                      </c:pt>
                      <c:pt idx="37">
                        <c:v>0.97188975579402703</c:v>
                      </c:pt>
                      <c:pt idx="38">
                        <c:v>0.97108530449684904</c:v>
                      </c:pt>
                      <c:pt idx="39">
                        <c:v>0.96974541179139995</c:v>
                      </c:pt>
                      <c:pt idx="40">
                        <c:v>0.96840208125989502</c:v>
                      </c:pt>
                      <c:pt idx="41">
                        <c:v>0.96711547485831795</c:v>
                      </c:pt>
                      <c:pt idx="42">
                        <c:v>0.96582886845674298</c:v>
                      </c:pt>
                      <c:pt idx="43">
                        <c:v>0.96443311107787799</c:v>
                      </c:pt>
                      <c:pt idx="44">
                        <c:v>0.963093218372431</c:v>
                      </c:pt>
                      <c:pt idx="45">
                        <c:v>0.96169746099356601</c:v>
                      </c:pt>
                      <c:pt idx="46">
                        <c:v>0.96014356361611197</c:v>
                      </c:pt>
                      <c:pt idx="47">
                        <c:v>0.95874780623724798</c:v>
                      </c:pt>
                      <c:pt idx="48">
                        <c:v>0.95735204885838399</c:v>
                      </c:pt>
                      <c:pt idx="49">
                        <c:v>0.95585057832828901</c:v>
                      </c:pt>
                      <c:pt idx="50">
                        <c:v>0.95429668095083398</c:v>
                      </c:pt>
                      <c:pt idx="51">
                        <c:v>0.95268605944344997</c:v>
                      </c:pt>
                      <c:pt idx="52">
                        <c:v>0.95102301108870901</c:v>
                      </c:pt>
                      <c:pt idx="53">
                        <c:v>0.94946911371125298</c:v>
                      </c:pt>
                      <c:pt idx="54">
                        <c:v>0.94780606535651202</c:v>
                      </c:pt>
                      <c:pt idx="55">
                        <c:v>0.94619544384912802</c:v>
                      </c:pt>
                      <c:pt idx="56">
                        <c:v>0.94464154647167398</c:v>
                      </c:pt>
                      <c:pt idx="57">
                        <c:v>0.94297849811693102</c:v>
                      </c:pt>
                      <c:pt idx="58">
                        <c:v>0.94120629878490103</c:v>
                      </c:pt>
                      <c:pt idx="59">
                        <c:v>0.93959653673403098</c:v>
                      </c:pt>
                      <c:pt idx="60">
                        <c:v>0.93793348837928803</c:v>
                      </c:pt>
                      <c:pt idx="61">
                        <c:v>0.93611230002595602</c:v>
                      </c:pt>
                      <c:pt idx="62">
                        <c:v>0.93434010069392504</c:v>
                      </c:pt>
                      <c:pt idx="63">
                        <c:v>0.93251547451453598</c:v>
                      </c:pt>
                      <c:pt idx="64">
                        <c:v>0.93085586398585096</c:v>
                      </c:pt>
                      <c:pt idx="65">
                        <c:v>0.92897881095910295</c:v>
                      </c:pt>
                      <c:pt idx="66">
                        <c:v>0.92710089847584098</c:v>
                      </c:pt>
                      <c:pt idx="67">
                        <c:v>0.92522384544909198</c:v>
                      </c:pt>
                      <c:pt idx="68">
                        <c:v>0.92356079709435002</c:v>
                      </c:pt>
                      <c:pt idx="69">
                        <c:v>0.92195017558696601</c:v>
                      </c:pt>
                      <c:pt idx="70">
                        <c:v>0.92007226310370405</c:v>
                      </c:pt>
                      <c:pt idx="71">
                        <c:v>0.91814278322959797</c:v>
                      </c:pt>
                      <c:pt idx="72">
                        <c:v>0.916264870746335</c:v>
                      </c:pt>
                      <c:pt idx="73">
                        <c:v>0.91406380261377995</c:v>
                      </c:pt>
                      <c:pt idx="74">
                        <c:v>0.91229590056431897</c:v>
                      </c:pt>
                      <c:pt idx="75">
                        <c:v>0.91047041492841696</c:v>
                      </c:pt>
                      <c:pt idx="76">
                        <c:v>0.90859336190166695</c:v>
                      </c:pt>
                      <c:pt idx="77">
                        <c:v>0.90666302257104703</c:v>
                      </c:pt>
                      <c:pt idx="78">
                        <c:v>0.90483839639165797</c:v>
                      </c:pt>
                      <c:pt idx="79">
                        <c:v>0.90290805706103705</c:v>
                      </c:pt>
                      <c:pt idx="80">
                        <c:v>0.90103014457777497</c:v>
                      </c:pt>
                      <c:pt idx="81">
                        <c:v>0.899096367421098</c:v>
                      </c:pt>
                      <c:pt idx="82">
                        <c:v>0.89711360124311801</c:v>
                      </c:pt>
                      <c:pt idx="83">
                        <c:v>0.89512739723908197</c:v>
                      </c:pt>
                      <c:pt idx="84">
                        <c:v>0.89335863573310903</c:v>
                      </c:pt>
                      <c:pt idx="85">
                        <c:v>0.89121429173048194</c:v>
                      </c:pt>
                      <c:pt idx="86">
                        <c:v>0.88922722826993095</c:v>
                      </c:pt>
                      <c:pt idx="87">
                        <c:v>0.88729688893931102</c:v>
                      </c:pt>
                      <c:pt idx="88">
                        <c:v>0.88541983591256301</c:v>
                      </c:pt>
                      <c:pt idx="89">
                        <c:v>0.88364763658053203</c:v>
                      </c:pt>
                      <c:pt idx="90">
                        <c:v>0.88166487040255304</c:v>
                      </c:pt>
                      <c:pt idx="91">
                        <c:v>0.87984024422316398</c:v>
                      </c:pt>
                      <c:pt idx="92">
                        <c:v>0.87774832706789596</c:v>
                      </c:pt>
                      <c:pt idx="93">
                        <c:v>0.87581798773727404</c:v>
                      </c:pt>
                      <c:pt idx="94">
                        <c:v>0.87394007525401196</c:v>
                      </c:pt>
                      <c:pt idx="95">
                        <c:v>0.87200973592339204</c:v>
                      </c:pt>
                      <c:pt idx="96">
                        <c:v>0.87007595876671395</c:v>
                      </c:pt>
                      <c:pt idx="97">
                        <c:v>0.86819890573996605</c:v>
                      </c:pt>
                      <c:pt idx="98">
                        <c:v>0.86626856640934602</c:v>
                      </c:pt>
                      <c:pt idx="99">
                        <c:v>0.864553091207244</c:v>
                      </c:pt>
                      <c:pt idx="100">
                        <c:v>0.86240788774810295</c:v>
                      </c:pt>
                      <c:pt idx="101">
                        <c:v>0.86053083472135505</c:v>
                      </c:pt>
                      <c:pt idx="102">
                        <c:v>0.85875863538932595</c:v>
                      </c:pt>
                      <c:pt idx="103">
                        <c:v>0.85693400920993601</c:v>
                      </c:pt>
                      <c:pt idx="104">
                        <c:v>0.85505609672667404</c:v>
                      </c:pt>
                      <c:pt idx="105">
                        <c:v>0.85317904369992703</c:v>
                      </c:pt>
                      <c:pt idx="106">
                        <c:v>0.85130113121666395</c:v>
                      </c:pt>
                      <c:pt idx="107">
                        <c:v>0.84937079188604303</c:v>
                      </c:pt>
                      <c:pt idx="108">
                        <c:v>0.84749373885929502</c:v>
                      </c:pt>
                      <c:pt idx="109">
                        <c:v>0.84572497735332097</c:v>
                      </c:pt>
                      <c:pt idx="110">
                        <c:v>0.84390035117393203</c:v>
                      </c:pt>
                      <c:pt idx="111">
                        <c:v>0.84212815184190204</c:v>
                      </c:pt>
                      <c:pt idx="112">
                        <c:v>0.84030696348856904</c:v>
                      </c:pt>
                      <c:pt idx="113">
                        <c:v>0.83848233730917898</c:v>
                      </c:pt>
                      <c:pt idx="114">
                        <c:v>0.83665771112979004</c:v>
                      </c:pt>
                      <c:pt idx="115">
                        <c:v>0.83483308495040098</c:v>
                      </c:pt>
                      <c:pt idx="116">
                        <c:v>0.83295517246713902</c:v>
                      </c:pt>
                      <c:pt idx="117">
                        <c:v>0.83113398411380601</c:v>
                      </c:pt>
                      <c:pt idx="118">
                        <c:v>0.82936178478177502</c:v>
                      </c:pt>
                      <c:pt idx="119">
                        <c:v>0.82748473175502701</c:v>
                      </c:pt>
                      <c:pt idx="120">
                        <c:v>0.82571597024905397</c:v>
                      </c:pt>
                      <c:pt idx="121">
                        <c:v>0.82394377091702298</c:v>
                      </c:pt>
                      <c:pt idx="122">
                        <c:v>0.822175868867563</c:v>
                      </c:pt>
                      <c:pt idx="123">
                        <c:v>0.82045953420894802</c:v>
                      </c:pt>
                      <c:pt idx="124">
                        <c:v>0.81858248118220001</c:v>
                      </c:pt>
                      <c:pt idx="125">
                        <c:v>0.81686270869752797</c:v>
                      </c:pt>
                      <c:pt idx="126">
                        <c:v>0.81504152034419497</c:v>
                      </c:pt>
                      <c:pt idx="127">
                        <c:v>0.81337847198945301</c:v>
                      </c:pt>
                      <c:pt idx="128">
                        <c:v>0.81165955896129505</c:v>
                      </c:pt>
                      <c:pt idx="129">
                        <c:v>0.80994322430267995</c:v>
                      </c:pt>
                      <c:pt idx="130">
                        <c:v>0.80822774910057904</c:v>
                      </c:pt>
                      <c:pt idx="131">
                        <c:v>0.80656470074583597</c:v>
                      </c:pt>
                      <c:pt idx="132">
                        <c:v>0.80479679869637699</c:v>
                      </c:pt>
                      <c:pt idx="133">
                        <c:v>0.803024599364346</c:v>
                      </c:pt>
                      <c:pt idx="134">
                        <c:v>0.80130826470573102</c:v>
                      </c:pt>
                      <c:pt idx="135">
                        <c:v>0.79964521635098795</c:v>
                      </c:pt>
                      <c:pt idx="136">
                        <c:v>0.79792974114888704</c:v>
                      </c:pt>
                      <c:pt idx="137">
                        <c:v>0.79615754181685705</c:v>
                      </c:pt>
                      <c:pt idx="138">
                        <c:v>0.79444206661475603</c:v>
                      </c:pt>
                      <c:pt idx="139">
                        <c:v>0.79283144510737202</c:v>
                      </c:pt>
                      <c:pt idx="140">
                        <c:v>0.79116839675262896</c:v>
                      </c:pt>
                      <c:pt idx="141">
                        <c:v>0.789505348397888</c:v>
                      </c:pt>
                      <c:pt idx="142">
                        <c:v>0.78784230004314504</c:v>
                      </c:pt>
                      <c:pt idx="143">
                        <c:v>0.78612682484104401</c:v>
                      </c:pt>
                      <c:pt idx="144">
                        <c:v>0.78451620333366001</c:v>
                      </c:pt>
                      <c:pt idx="145">
                        <c:v>0.78290987910884702</c:v>
                      </c:pt>
                      <c:pt idx="146">
                        <c:v>0.78119010662417598</c:v>
                      </c:pt>
                      <c:pt idx="147">
                        <c:v>0.77958378239936199</c:v>
                      </c:pt>
                      <c:pt idx="148">
                        <c:v>0.77792073404462003</c:v>
                      </c:pt>
                      <c:pt idx="149">
                        <c:v>0.77625768568987696</c:v>
                      </c:pt>
                      <c:pt idx="150">
                        <c:v>0.77470035048636599</c:v>
                      </c:pt>
                      <c:pt idx="151">
                        <c:v>0.77303730213162403</c:v>
                      </c:pt>
                      <c:pt idx="152">
                        <c:v>0.77137425377688196</c:v>
                      </c:pt>
                      <c:pt idx="153">
                        <c:v>0.76976707009555401</c:v>
                      </c:pt>
                      <c:pt idx="154">
                        <c:v>0.76815730804468596</c:v>
                      </c:pt>
                      <c:pt idx="155">
                        <c:v>0.76660341066723003</c:v>
                      </c:pt>
                      <c:pt idx="156">
                        <c:v>0.76504521600720599</c:v>
                      </c:pt>
                      <c:pt idx="157">
                        <c:v>0.76349131862975095</c:v>
                      </c:pt>
                      <c:pt idx="158">
                        <c:v>0.76182827027500899</c:v>
                      </c:pt>
                      <c:pt idx="159">
                        <c:v>0.76021764876762499</c:v>
                      </c:pt>
                      <c:pt idx="160">
                        <c:v>0.75871703769404397</c:v>
                      </c:pt>
                      <c:pt idx="161">
                        <c:v>0.75705398933930101</c:v>
                      </c:pt>
                      <c:pt idx="162">
                        <c:v>0.75544336783191801</c:v>
                      </c:pt>
                      <c:pt idx="163">
                        <c:v>0.75399518360569495</c:v>
                      </c:pt>
                      <c:pt idx="164">
                        <c:v>0.75238456209831195</c:v>
                      </c:pt>
                      <c:pt idx="165">
                        <c:v>0.75083066472085802</c:v>
                      </c:pt>
                      <c:pt idx="166">
                        <c:v>0.74932919419076205</c:v>
                      </c:pt>
                      <c:pt idx="167">
                        <c:v>0.74777185898725196</c:v>
                      </c:pt>
                      <c:pt idx="168">
                        <c:v>0.74627038845715599</c:v>
                      </c:pt>
                      <c:pt idx="169">
                        <c:v>0.74471649107970195</c:v>
                      </c:pt>
                      <c:pt idx="170">
                        <c:v>0.74321502054960598</c:v>
                      </c:pt>
                      <c:pt idx="171">
                        <c:v>0.741657685346094</c:v>
                      </c:pt>
                      <c:pt idx="172">
                        <c:v>0.73999463699135304</c:v>
                      </c:pt>
                      <c:pt idx="173">
                        <c:v>0.73859887961248805</c:v>
                      </c:pt>
                      <c:pt idx="174">
                        <c:v>0.73704498223503401</c:v>
                      </c:pt>
                      <c:pt idx="175">
                        <c:v>0.73554351170493804</c:v>
                      </c:pt>
                      <c:pt idx="176">
                        <c:v>0.73409446802220202</c:v>
                      </c:pt>
                      <c:pt idx="177">
                        <c:v>0.73269871064333802</c:v>
                      </c:pt>
                      <c:pt idx="178">
                        <c:v>0.73119809956975701</c:v>
                      </c:pt>
                      <c:pt idx="179">
                        <c:v>0.72974905588701899</c:v>
                      </c:pt>
                      <c:pt idx="180">
                        <c:v>0.72830087166079704</c:v>
                      </c:pt>
                      <c:pt idx="181">
                        <c:v>0.72685182797806003</c:v>
                      </c:pt>
                      <c:pt idx="182">
                        <c:v>0.72529793060060599</c:v>
                      </c:pt>
                      <c:pt idx="183">
                        <c:v>0.723902173221742</c:v>
                      </c:pt>
                      <c:pt idx="184">
                        <c:v>0.722506415842878</c:v>
                      </c:pt>
                      <c:pt idx="185">
                        <c:v>0.72105737216014099</c:v>
                      </c:pt>
                      <c:pt idx="186">
                        <c:v>0.71950347478268595</c:v>
                      </c:pt>
                      <c:pt idx="187">
                        <c:v>0.718055290556463</c:v>
                      </c:pt>
                      <c:pt idx="188">
                        <c:v>0.71671539785101601</c:v>
                      </c:pt>
                      <c:pt idx="189">
                        <c:v>0.71526721362479295</c:v>
                      </c:pt>
                      <c:pt idx="190">
                        <c:v>0.71387145624592896</c:v>
                      </c:pt>
                      <c:pt idx="191">
                        <c:v>0.71253156354047997</c:v>
                      </c:pt>
                      <c:pt idx="192">
                        <c:v>0.71108337931425702</c:v>
                      </c:pt>
                      <c:pt idx="193">
                        <c:v>0.70968762193539303</c:v>
                      </c:pt>
                      <c:pt idx="194">
                        <c:v>0.70823857825265701</c:v>
                      </c:pt>
                      <c:pt idx="195">
                        <c:v>0.70695197185108105</c:v>
                      </c:pt>
                      <c:pt idx="196">
                        <c:v>0.70560864131957501</c:v>
                      </c:pt>
                      <c:pt idx="197">
                        <c:v>0.70421632176676696</c:v>
                      </c:pt>
                      <c:pt idx="198">
                        <c:v>0.70276813754054501</c:v>
                      </c:pt>
                      <c:pt idx="199">
                        <c:v>0.70142480700903898</c:v>
                      </c:pt>
                      <c:pt idx="200">
                        <c:v>0.70013820060746401</c:v>
                      </c:pt>
                      <c:pt idx="201">
                        <c:v>0.69874244322860102</c:v>
                      </c:pt>
                      <c:pt idx="202">
                        <c:v>0.69745583682702506</c:v>
                      </c:pt>
                      <c:pt idx="203">
                        <c:v>0.69611594412157596</c:v>
                      </c:pt>
                      <c:pt idx="204">
                        <c:v>0.694829337719999</c:v>
                      </c:pt>
                      <c:pt idx="205">
                        <c:v>0.69354273131842403</c:v>
                      </c:pt>
                      <c:pt idx="206">
                        <c:v>0.69219940078691899</c:v>
                      </c:pt>
                      <c:pt idx="207">
                        <c:v>0.69091279438534203</c:v>
                      </c:pt>
                      <c:pt idx="208">
                        <c:v>0.68967861483112602</c:v>
                      </c:pt>
                      <c:pt idx="209">
                        <c:v>0.68844443527690902</c:v>
                      </c:pt>
                      <c:pt idx="210">
                        <c:v>0.68710454257146003</c:v>
                      </c:pt>
                      <c:pt idx="211">
                        <c:v>0.68581793616988396</c:v>
                      </c:pt>
                      <c:pt idx="212">
                        <c:v>0.68447460563838003</c:v>
                      </c:pt>
                      <c:pt idx="213">
                        <c:v>0.68329371238803405</c:v>
                      </c:pt>
                      <c:pt idx="214">
                        <c:v>0.68206297065987398</c:v>
                      </c:pt>
                      <c:pt idx="215">
                        <c:v>0.68077206697572801</c:v>
                      </c:pt>
                      <c:pt idx="216">
                        <c:v>0.67964703839879803</c:v>
                      </c:pt>
                      <c:pt idx="217">
                        <c:v>0.67841371830109598</c:v>
                      </c:pt>
                      <c:pt idx="218">
                        <c:v>0.67717953874687797</c:v>
                      </c:pt>
                      <c:pt idx="219">
                        <c:v>0.67594535919266097</c:v>
                      </c:pt>
                      <c:pt idx="220">
                        <c:v>0.67476704431185897</c:v>
                      </c:pt>
                      <c:pt idx="221">
                        <c:v>0.67358615106151398</c:v>
                      </c:pt>
                      <c:pt idx="222">
                        <c:v>0.67240439835465604</c:v>
                      </c:pt>
                      <c:pt idx="223">
                        <c:v>0.67127936977772795</c:v>
                      </c:pt>
                      <c:pt idx="224">
                        <c:v>0.67004519022351094</c:v>
                      </c:pt>
                      <c:pt idx="225">
                        <c:v>0.66892016164658197</c:v>
                      </c:pt>
                      <c:pt idx="226">
                        <c:v>0.66779169524359605</c:v>
                      </c:pt>
                      <c:pt idx="227">
                        <c:v>0.66661423981930801</c:v>
                      </c:pt>
                      <c:pt idx="228">
                        <c:v>0.66553820026368204</c:v>
                      </c:pt>
                      <c:pt idx="229">
                        <c:v>0.66435988538288004</c:v>
                      </c:pt>
                      <c:pt idx="230">
                        <c:v>0.66328814310982398</c:v>
                      </c:pt>
                      <c:pt idx="231">
                        <c:v>0.66221210355419702</c:v>
                      </c:pt>
                      <c:pt idx="232">
                        <c:v>0.66108707497726804</c:v>
                      </c:pt>
                      <c:pt idx="233">
                        <c:v>0.65996204640033895</c:v>
                      </c:pt>
                      <c:pt idx="234">
                        <c:v>0.65888944467076904</c:v>
                      </c:pt>
                      <c:pt idx="235">
                        <c:v>0.65776097826778301</c:v>
                      </c:pt>
                      <c:pt idx="236">
                        <c:v>0.65668837653821299</c:v>
                      </c:pt>
                      <c:pt idx="237">
                        <c:v>0.65572148795987395</c:v>
                      </c:pt>
                      <c:pt idx="238">
                        <c:v>0.65464888623030404</c:v>
                      </c:pt>
                      <c:pt idx="239">
                        <c:v>0.65357714395724698</c:v>
                      </c:pt>
                      <c:pt idx="240">
                        <c:v>0.65250454222767695</c:v>
                      </c:pt>
                      <c:pt idx="241">
                        <c:v>0.65148522680197996</c:v>
                      </c:pt>
                      <c:pt idx="242">
                        <c:v>0.650465051919768</c:v>
                      </c:pt>
                      <c:pt idx="243">
                        <c:v>0.649445736494071</c:v>
                      </c:pt>
                      <c:pt idx="244">
                        <c:v>0.64848228574178801</c:v>
                      </c:pt>
                      <c:pt idx="245">
                        <c:v>0.64751539716344997</c:v>
                      </c:pt>
                      <c:pt idx="246">
                        <c:v>0.64649608173775297</c:v>
                      </c:pt>
                      <c:pt idx="247">
                        <c:v>0.64547590685554201</c:v>
                      </c:pt>
                      <c:pt idx="248">
                        <c:v>0.64445659142984402</c:v>
                      </c:pt>
                      <c:pt idx="249">
                        <c:v>0.64344071383020296</c:v>
                      </c:pt>
                      <c:pt idx="250">
                        <c:v>0.64252625209922298</c:v>
                      </c:pt>
                      <c:pt idx="251">
                        <c:v>0.64150693667352499</c:v>
                      </c:pt>
                      <c:pt idx="252">
                        <c:v>0.64059591276860195</c:v>
                      </c:pt>
                      <c:pt idx="253">
                        <c:v>0.63962902419026302</c:v>
                      </c:pt>
                      <c:pt idx="254">
                        <c:v>0.63860970876456602</c:v>
                      </c:pt>
                      <c:pt idx="255">
                        <c:v>0.63775197116351501</c:v>
                      </c:pt>
                      <c:pt idx="256">
                        <c:v>0.63678852041123202</c:v>
                      </c:pt>
                      <c:pt idx="257">
                        <c:v>0.63576920498553502</c:v>
                      </c:pt>
                      <c:pt idx="258">
                        <c:v>0.63491060792797005</c:v>
                      </c:pt>
                      <c:pt idx="259">
                        <c:v>0.63399700565350603</c:v>
                      </c:pt>
                      <c:pt idx="260">
                        <c:v>0.63308598174858199</c:v>
                      </c:pt>
                      <c:pt idx="261">
                        <c:v>0.63211909317024295</c:v>
                      </c:pt>
                      <c:pt idx="262">
                        <c:v>0.63142293339384004</c:v>
                      </c:pt>
                      <c:pt idx="263">
                        <c:v>0.63067090894402</c:v>
                      </c:pt>
                      <c:pt idx="264">
                        <c:v>0.62986559819032895</c:v>
                      </c:pt>
                      <c:pt idx="265">
                        <c:v>0.62900786058927904</c:v>
                      </c:pt>
                      <c:pt idx="266">
                        <c:v>0.62809683668435401</c:v>
                      </c:pt>
                      <c:pt idx="267">
                        <c:v>0.62712994810601697</c:v>
                      </c:pt>
                      <c:pt idx="268">
                        <c:v>0.62605820583295901</c:v>
                      </c:pt>
                      <c:pt idx="269">
                        <c:v>0.62509475508067702</c:v>
                      </c:pt>
                      <c:pt idx="270">
                        <c:v>0.624232720197056</c:v>
                      </c:pt>
                      <c:pt idx="271">
                        <c:v>0.62337498259600499</c:v>
                      </c:pt>
                      <c:pt idx="272">
                        <c:v>0.62246481814759702</c:v>
                      </c:pt>
                      <c:pt idx="273">
                        <c:v>0.62160708054654601</c:v>
                      </c:pt>
                      <c:pt idx="274">
                        <c:v>0.62074848348898104</c:v>
                      </c:pt>
                      <c:pt idx="275">
                        <c:v>0.61989074588793003</c:v>
                      </c:pt>
                      <c:pt idx="276">
                        <c:v>0.61908543513423897</c:v>
                      </c:pt>
                      <c:pt idx="277">
                        <c:v>0.61822769753318796</c:v>
                      </c:pt>
                      <c:pt idx="278">
                        <c:v>0.61742238677949601</c:v>
                      </c:pt>
                      <c:pt idx="279">
                        <c:v>0.61661793548231802</c:v>
                      </c:pt>
                      <c:pt idx="280">
                        <c:v>0.61576019788126701</c:v>
                      </c:pt>
                      <c:pt idx="281">
                        <c:v>0.61500731397493502</c:v>
                      </c:pt>
                      <c:pt idx="282">
                        <c:v>0.61414957637388501</c:v>
                      </c:pt>
                      <c:pt idx="283">
                        <c:v>0.61340098975012103</c:v>
                      </c:pt>
                      <c:pt idx="284">
                        <c:v>0.61264810584378904</c:v>
                      </c:pt>
                      <c:pt idx="285">
                        <c:v>0.61184279509009698</c:v>
                      </c:pt>
                      <c:pt idx="286">
                        <c:v>0.61103748433640603</c:v>
                      </c:pt>
                      <c:pt idx="287">
                        <c:v>0.61023303303922805</c:v>
                      </c:pt>
                      <c:pt idx="288">
                        <c:v>0.60932200913430501</c:v>
                      </c:pt>
                      <c:pt idx="289">
                        <c:v>0.60851669838061195</c:v>
                      </c:pt>
                      <c:pt idx="290">
                        <c:v>0.60782053860420904</c:v>
                      </c:pt>
                      <c:pt idx="291">
                        <c:v>0.60706851415438901</c:v>
                      </c:pt>
                      <c:pt idx="292">
                        <c:v>0.60626320340069795</c:v>
                      </c:pt>
                      <c:pt idx="293">
                        <c:v>0.60551461677693497</c:v>
                      </c:pt>
                      <c:pt idx="294">
                        <c:v>0.60476173287060297</c:v>
                      </c:pt>
                      <c:pt idx="295">
                        <c:v>0.60395642211691003</c:v>
                      </c:pt>
                      <c:pt idx="296">
                        <c:v>0.60315197081973304</c:v>
                      </c:pt>
                      <c:pt idx="297">
                        <c:v>0.60245581104332901</c:v>
                      </c:pt>
                      <c:pt idx="298">
                        <c:v>0.60165050028963696</c:v>
                      </c:pt>
                      <c:pt idx="299">
                        <c:v>0.60090191366587498</c:v>
                      </c:pt>
                      <c:pt idx="300">
                        <c:v>0.60020145660690105</c:v>
                      </c:pt>
                      <c:pt idx="301">
                        <c:v>0.599400443135779</c:v>
                      </c:pt>
                      <c:pt idx="302">
                        <c:v>0.59870084553331904</c:v>
                      </c:pt>
                      <c:pt idx="303">
                        <c:v>0.59800468575691501</c:v>
                      </c:pt>
                      <c:pt idx="304">
                        <c:v>0.59725180185058202</c:v>
                      </c:pt>
                      <c:pt idx="305">
                        <c:v>0.59644649109689096</c:v>
                      </c:pt>
                      <c:pt idx="306">
                        <c:v>0.59569790447312798</c:v>
                      </c:pt>
                      <c:pt idx="307">
                        <c:v>0.59484016687207697</c:v>
                      </c:pt>
                      <c:pt idx="308">
                        <c:v>0.59408728296574398</c:v>
                      </c:pt>
                      <c:pt idx="309">
                        <c:v>0.59328283166856699</c:v>
                      </c:pt>
                      <c:pt idx="310">
                        <c:v>0.59247752091487405</c:v>
                      </c:pt>
                      <c:pt idx="311">
                        <c:v>0.59178136113847102</c:v>
                      </c:pt>
                      <c:pt idx="312">
                        <c:v>0.59092362353742001</c:v>
                      </c:pt>
                      <c:pt idx="313">
                        <c:v>0.59017073963108801</c:v>
                      </c:pt>
                      <c:pt idx="314">
                        <c:v>0.58942215300732403</c:v>
                      </c:pt>
                      <c:pt idx="315">
                        <c:v>0.58861684225363298</c:v>
                      </c:pt>
                      <c:pt idx="316">
                        <c:v>0.58786481780381405</c:v>
                      </c:pt>
                      <c:pt idx="317">
                        <c:v>0.587115371723538</c:v>
                      </c:pt>
                      <c:pt idx="318">
                        <c:v>0.58631092042636002</c:v>
                      </c:pt>
                      <c:pt idx="319">
                        <c:v>0.58555803652002603</c:v>
                      </c:pt>
                      <c:pt idx="320">
                        <c:v>0.58475272576633497</c:v>
                      </c:pt>
                      <c:pt idx="321">
                        <c:v>0.58394741501264302</c:v>
                      </c:pt>
                      <c:pt idx="322">
                        <c:v>0.58314640154152098</c:v>
                      </c:pt>
                      <c:pt idx="323">
                        <c:v>0.58228866394047096</c:v>
                      </c:pt>
                      <c:pt idx="324">
                        <c:v>0.58142662905685005</c:v>
                      </c:pt>
                      <c:pt idx="325">
                        <c:v>0.58056889145579904</c:v>
                      </c:pt>
                      <c:pt idx="326">
                        <c:v>0.57982030483203695</c:v>
                      </c:pt>
                      <c:pt idx="327">
                        <c:v>0.57896256723098605</c:v>
                      </c:pt>
                      <c:pt idx="328">
                        <c:v>0.57810053234736603</c:v>
                      </c:pt>
                      <c:pt idx="329">
                        <c:v>0.57719036789895495</c:v>
                      </c:pt>
                      <c:pt idx="330">
                        <c:v>0.57633263029790505</c:v>
                      </c:pt>
                      <c:pt idx="331">
                        <c:v>0.57547403324033997</c:v>
                      </c:pt>
                      <c:pt idx="332">
                        <c:v>0.574563868791931</c:v>
                      </c:pt>
                      <c:pt idx="333">
                        <c:v>0.57364940706095102</c:v>
                      </c:pt>
                      <c:pt idx="334">
                        <c:v>0.57268681576518399</c:v>
                      </c:pt>
                      <c:pt idx="335">
                        <c:v>0.57177235403420301</c:v>
                      </c:pt>
                      <c:pt idx="336">
                        <c:v>0.57075217915199095</c:v>
                      </c:pt>
                      <c:pt idx="337">
                        <c:v>0.56978958785622302</c:v>
                      </c:pt>
                      <c:pt idx="338">
                        <c:v>0.56876941297401296</c:v>
                      </c:pt>
                      <c:pt idx="339">
                        <c:v>0.56785495124303198</c:v>
                      </c:pt>
                      <c:pt idx="340">
                        <c:v>0.56678320896997603</c:v>
                      </c:pt>
                      <c:pt idx="341">
                        <c:v>0.565710607240406</c:v>
                      </c:pt>
                      <c:pt idx="342">
                        <c:v>0.56458557866347703</c:v>
                      </c:pt>
                      <c:pt idx="343">
                        <c:v>0.563457112260491</c:v>
                      </c:pt>
                      <c:pt idx="344">
                        <c:v>0.56222293270627399</c:v>
                      </c:pt>
                      <c:pt idx="345">
                        <c:v>0.56104547728198695</c:v>
                      </c:pt>
                      <c:pt idx="346">
                        <c:v>0.55986372457512801</c:v>
                      </c:pt>
                      <c:pt idx="347">
                        <c:v>0.55857711817355205</c:v>
                      </c:pt>
                      <c:pt idx="348">
                        <c:v>0.55734293861933504</c:v>
                      </c:pt>
                      <c:pt idx="349">
                        <c:v>0.55605633221775996</c:v>
                      </c:pt>
                      <c:pt idx="350">
                        <c:v>0.55466057483889497</c:v>
                      </c:pt>
                      <c:pt idx="351">
                        <c:v>0.55326395800351702</c:v>
                      </c:pt>
                      <c:pt idx="352">
                        <c:v>0.55187249790722404</c:v>
                      </c:pt>
                      <c:pt idx="353">
                        <c:v>0.55037102737712795</c:v>
                      </c:pt>
                      <c:pt idx="354">
                        <c:v>0.54876040586974495</c:v>
                      </c:pt>
                      <c:pt idx="355">
                        <c:v>0.54709735751500199</c:v>
                      </c:pt>
                      <c:pt idx="356">
                        <c:v>0.54538188231290097</c:v>
                      </c:pt>
                      <c:pt idx="357">
                        <c:v>0.54371883395815901</c:v>
                      </c:pt>
                      <c:pt idx="358">
                        <c:v>0.54189420777876895</c:v>
                      </c:pt>
                      <c:pt idx="359">
                        <c:v>0.54006872214286505</c:v>
                      </c:pt>
                      <c:pt idx="360">
                        <c:v>0.53813924226875898</c:v>
                      </c:pt>
                      <c:pt idx="361">
                        <c:v>0.53615647609077899</c:v>
                      </c:pt>
                      <c:pt idx="362">
                        <c:v>0.53406026165294096</c:v>
                      </c:pt>
                      <c:pt idx="363">
                        <c:v>0.531810204499084</c:v>
                      </c:pt>
                      <c:pt idx="364">
                        <c:v>0.529556709519168</c:v>
                      </c:pt>
                      <c:pt idx="365">
                        <c:v>0.52719750138802302</c:v>
                      </c:pt>
                      <c:pt idx="366">
                        <c:v>0.524729142279589</c:v>
                      </c:pt>
                      <c:pt idx="367">
                        <c:v>0.52226078317115299</c:v>
                      </c:pt>
                      <c:pt idx="368">
                        <c:v>0.51963084623807299</c:v>
                      </c:pt>
                      <c:pt idx="369">
                        <c:v>0.51689605561027496</c:v>
                      </c:pt>
                      <c:pt idx="370">
                        <c:v>0.513998827701315</c:v>
                      </c:pt>
                      <c:pt idx="371">
                        <c:v>0.51099588664112405</c:v>
                      </c:pt>
                      <c:pt idx="372">
                        <c:v>0.50788465406015904</c:v>
                      </c:pt>
                      <c:pt idx="373">
                        <c:v>0.50472013517532099</c:v>
                      </c:pt>
                      <c:pt idx="374">
                        <c:v>0.50144646531319503</c:v>
                      </c:pt>
                      <c:pt idx="375">
                        <c:v>0.49801551490899199</c:v>
                      </c:pt>
                      <c:pt idx="376">
                        <c:v>0.494474554070988</c:v>
                      </c:pt>
                      <c:pt idx="377">
                        <c:v>0.49088202584213803</c:v>
                      </c:pt>
                      <c:pt idx="378">
                        <c:v>0.48712706033212799</c:v>
                      </c:pt>
                      <c:pt idx="379">
                        <c:v>0.48331537069218999</c:v>
                      </c:pt>
                      <c:pt idx="380">
                        <c:v>0.47945469203094698</c:v>
                      </c:pt>
                      <c:pt idx="381">
                        <c:v>0.47537657087164398</c:v>
                      </c:pt>
                      <c:pt idx="382">
                        <c:v>0.47130188753839602</c:v>
                      </c:pt>
                      <c:pt idx="383">
                        <c:v>0.46717048007522</c:v>
                      </c:pt>
                      <c:pt idx="384">
                        <c:v>0.46293335946081199</c:v>
                      </c:pt>
                      <c:pt idx="385">
                        <c:v>0.45874952515027601</c:v>
                      </c:pt>
                      <c:pt idx="386">
                        <c:v>0.45445653986245299</c:v>
                      </c:pt>
                      <c:pt idx="387">
                        <c:v>0.45016699240068597</c:v>
                      </c:pt>
                      <c:pt idx="388">
                        <c:v>0.44576485613557498</c:v>
                      </c:pt>
                      <c:pt idx="389">
                        <c:v>0.441367017153034</c:v>
                      </c:pt>
                      <c:pt idx="390">
                        <c:v>0.43702504284390797</c:v>
                      </c:pt>
                      <c:pt idx="391">
                        <c:v>0.43257047973143797</c:v>
                      </c:pt>
                      <c:pt idx="392">
                        <c:v>0.42811935444502303</c:v>
                      </c:pt>
                      <c:pt idx="393">
                        <c:v>0.42372065600596898</c:v>
                      </c:pt>
                      <c:pt idx="394">
                        <c:v>0.41932195756691398</c:v>
                      </c:pt>
                      <c:pt idx="395">
                        <c:v>0.41497654543173101</c:v>
                      </c:pt>
                      <c:pt idx="396">
                        <c:v>0.41057784699267602</c:v>
                      </c:pt>
                      <c:pt idx="397">
                        <c:v>0.406232434857494</c:v>
                      </c:pt>
                      <c:pt idx="398">
                        <c:v>0.40188702272231203</c:v>
                      </c:pt>
                      <c:pt idx="399">
                        <c:v>0.39770318841177599</c:v>
                      </c:pt>
                      <c:pt idx="400">
                        <c:v>0.39335691682008</c:v>
                      </c:pt>
                      <c:pt idx="401">
                        <c:v>0.38912065566218601</c:v>
                      </c:pt>
                      <c:pt idx="402">
                        <c:v>0.38493682135165003</c:v>
                      </c:pt>
                      <c:pt idx="403">
                        <c:v>0.380805413888474</c:v>
                      </c:pt>
                      <c:pt idx="404">
                        <c:v>0.37656829327406599</c:v>
                      </c:pt>
                      <c:pt idx="405">
                        <c:v>0.37254689624469101</c:v>
                      </c:pt>
                      <c:pt idx="406">
                        <c:v>0.368520342476232</c:v>
                      </c:pt>
                      <c:pt idx="407">
                        <c:v>0.36455137229421702</c:v>
                      </c:pt>
                      <c:pt idx="408">
                        <c:v>0.360638266785616</c:v>
                      </c:pt>
                      <c:pt idx="409">
                        <c:v>0.35677415029831799</c:v>
                      </c:pt>
                      <c:pt idx="410">
                        <c:v>0.35285760696366097</c:v>
                      </c:pt>
                      <c:pt idx="411">
                        <c:v>0.34904935514977797</c:v>
                      </c:pt>
                      <c:pt idx="412">
                        <c:v>0.34524196279240899</c:v>
                      </c:pt>
                      <c:pt idx="413">
                        <c:v>0.341434570435041</c:v>
                      </c:pt>
                      <c:pt idx="414">
                        <c:v>0.33767960492502902</c:v>
                      </c:pt>
                      <c:pt idx="415">
                        <c:v>0.33392463941501999</c:v>
                      </c:pt>
                      <c:pt idx="416">
                        <c:v>0.33027452759972797</c:v>
                      </c:pt>
                      <c:pt idx="417">
                        <c:v>0.32657198893707601</c:v>
                      </c:pt>
                      <c:pt idx="418">
                        <c:v>0.32281702342706597</c:v>
                      </c:pt>
                      <c:pt idx="419">
                        <c:v>0.31911878204698502</c:v>
                      </c:pt>
                      <c:pt idx="420">
                        <c:v>0.315468670231693</c:v>
                      </c:pt>
                      <c:pt idx="421">
                        <c:v>0.31160885102696501</c:v>
                      </c:pt>
                      <c:pt idx="422">
                        <c:v>0.307744734539667</c:v>
                      </c:pt>
                      <c:pt idx="423">
                        <c:v>0.30404219587701498</c:v>
                      </c:pt>
                      <c:pt idx="424">
                        <c:v>0.30039638134429397</c:v>
                      </c:pt>
                      <c:pt idx="425">
                        <c:v>0.29664141583428399</c:v>
                      </c:pt>
                      <c:pt idx="426">
                        <c:v>0.29288645032427302</c:v>
                      </c:pt>
                      <c:pt idx="427">
                        <c:v>0.28907905796690397</c:v>
                      </c:pt>
                      <c:pt idx="428">
                        <c:v>0.285324092456895</c:v>
                      </c:pt>
                      <c:pt idx="429">
                        <c:v>0.281730704771531</c:v>
                      </c:pt>
                      <c:pt idx="430">
                        <c:v>0.27781416143687498</c:v>
                      </c:pt>
                      <c:pt idx="431">
                        <c:v>0.27400590962299098</c:v>
                      </c:pt>
                      <c:pt idx="432">
                        <c:v>0.27014179313569198</c:v>
                      </c:pt>
                      <c:pt idx="433">
                        <c:v>0.266386827625683</c:v>
                      </c:pt>
                      <c:pt idx="434">
                        <c:v>0.26263186211567302</c:v>
                      </c:pt>
                      <c:pt idx="435">
                        <c:v>0.25882446975830398</c:v>
                      </c:pt>
                      <c:pt idx="436">
                        <c:v>0.25501621794442098</c:v>
                      </c:pt>
                      <c:pt idx="437">
                        <c:v>0.25131453873828302</c:v>
                      </c:pt>
                      <c:pt idx="438">
                        <c:v>0.24750628692440099</c:v>
                      </c:pt>
                      <c:pt idx="439">
                        <c:v>0.24369545674097501</c:v>
                      </c:pt>
                      <c:pt idx="440">
                        <c:v>0.23999635590438101</c:v>
                      </c:pt>
                      <c:pt idx="441">
                        <c:v>0.23634710354560201</c:v>
                      </c:pt>
                      <c:pt idx="442">
                        <c:v>0.23264456488294999</c:v>
                      </c:pt>
                      <c:pt idx="443">
                        <c:v>0.228946323502871</c:v>
                      </c:pt>
                      <c:pt idx="444">
                        <c:v>0.22534949799144999</c:v>
                      </c:pt>
                      <c:pt idx="445">
                        <c:v>0.22180853715344701</c:v>
                      </c:pt>
                      <c:pt idx="446">
                        <c:v>0.21827187359801201</c:v>
                      </c:pt>
                      <c:pt idx="447">
                        <c:v>0.21488905275859799</c:v>
                      </c:pt>
                      <c:pt idx="448">
                        <c:v>0.21145810235439499</c:v>
                      </c:pt>
                      <c:pt idx="449">
                        <c:v>0.20813200564491099</c:v>
                      </c:pt>
                      <c:pt idx="450">
                        <c:v>0.204805908935426</c:v>
                      </c:pt>
                      <c:pt idx="451">
                        <c:v>0.201588963203229</c:v>
                      </c:pt>
                      <c:pt idx="452">
                        <c:v>0.19842100649233499</c:v>
                      </c:pt>
                      <c:pt idx="453">
                        <c:v>0.195313211737426</c:v>
                      </c:pt>
                      <c:pt idx="454">
                        <c:v>0.192306832851179</c:v>
                      </c:pt>
                      <c:pt idx="455">
                        <c:v>0.189303891790987</c:v>
                      </c:pt>
                      <c:pt idx="456">
                        <c:v>0.18635423703467</c:v>
                      </c:pt>
                      <c:pt idx="457">
                        <c:v>0.18367187325423001</c:v>
                      </c:pt>
                      <c:pt idx="458">
                        <c:v>0.180936223169917</c:v>
                      </c:pt>
                      <c:pt idx="459">
                        <c:v>0.178200573085604</c:v>
                      </c:pt>
                      <c:pt idx="460">
                        <c:v>0.17562392245639499</c:v>
                      </c:pt>
                      <c:pt idx="461">
                        <c:v>0.17321142802137601</c:v>
                      </c:pt>
                      <c:pt idx="462">
                        <c:v>0.170848782064174</c:v>
                      </c:pt>
                      <c:pt idx="463">
                        <c:v>0.16854286023690199</c:v>
                      </c:pt>
                      <c:pt idx="464">
                        <c:v>0.16639765677776</c:v>
                      </c:pt>
                      <c:pt idx="465">
                        <c:v>0.16430573962249301</c:v>
                      </c:pt>
                      <c:pt idx="466">
                        <c:v>0.162266249314584</c:v>
                      </c:pt>
                      <c:pt idx="467">
                        <c:v>0.16033676944047701</c:v>
                      </c:pt>
                      <c:pt idx="468">
                        <c:v>0.158297279132568</c:v>
                      </c:pt>
                      <c:pt idx="469">
                        <c:v>0.156472652953178</c:v>
                      </c:pt>
                      <c:pt idx="470">
                        <c:v>0.15470389144720501</c:v>
                      </c:pt>
                      <c:pt idx="471">
                        <c:v>0.15304084309246199</c:v>
                      </c:pt>
                      <c:pt idx="472">
                        <c:v>0.15153937256236599</c:v>
                      </c:pt>
                      <c:pt idx="473">
                        <c:v>0.14998203735885601</c:v>
                      </c:pt>
                      <c:pt idx="474">
                        <c:v>0.14853385313263401</c:v>
                      </c:pt>
                      <c:pt idx="475">
                        <c:v>0.14719396042718499</c:v>
                      </c:pt>
                      <c:pt idx="476">
                        <c:v>0.145907354025609</c:v>
                      </c:pt>
                      <c:pt idx="477">
                        <c:v>0.14462074762403301</c:v>
                      </c:pt>
                      <c:pt idx="478">
                        <c:v>0.14338656806981501</c:v>
                      </c:pt>
                      <c:pt idx="479">
                        <c:v>0.14220481536295701</c:v>
                      </c:pt>
                      <c:pt idx="480">
                        <c:v>0.14097063580874</c:v>
                      </c:pt>
                      <c:pt idx="481">
                        <c:v>0.139845607231812</c:v>
                      </c:pt>
                      <c:pt idx="482">
                        <c:v>0.13887871865347301</c:v>
                      </c:pt>
                      <c:pt idx="483">
                        <c:v>0.13807340789978101</c:v>
                      </c:pt>
                      <c:pt idx="484">
                        <c:v>0.13716324345137201</c:v>
                      </c:pt>
                      <c:pt idx="485">
                        <c:v>0.136305505850321</c:v>
                      </c:pt>
                      <c:pt idx="486">
                        <c:v>0.135500195096629</c:v>
                      </c:pt>
                      <c:pt idx="487">
                        <c:v>0.13458917119170599</c:v>
                      </c:pt>
                      <c:pt idx="488">
                        <c:v>0.13372799576459801</c:v>
                      </c:pt>
                      <c:pt idx="489">
                        <c:v>0.132870258163548</c:v>
                      </c:pt>
                      <c:pt idx="490">
                        <c:v>0.132174098387144</c:v>
                      </c:pt>
                      <c:pt idx="491">
                        <c:v>0.13131636078609399</c:v>
                      </c:pt>
                      <c:pt idx="492">
                        <c:v>0.130672627857048</c:v>
                      </c:pt>
                      <c:pt idx="493">
                        <c:v>0.13008218123187701</c:v>
                      </c:pt>
                      <c:pt idx="494">
                        <c:v>0.12949173460670399</c:v>
                      </c:pt>
                      <c:pt idx="495">
                        <c:v>0.12890042852501801</c:v>
                      </c:pt>
                      <c:pt idx="496">
                        <c:v>0.12820426874861501</c:v>
                      </c:pt>
                      <c:pt idx="497">
                        <c:v>0.12761382212344199</c:v>
                      </c:pt>
                      <c:pt idx="498">
                        <c:v>0.12697008919439801</c:v>
                      </c:pt>
                      <c:pt idx="499">
                        <c:v>0.12648879354651399</c:v>
                      </c:pt>
                      <c:pt idx="500">
                        <c:v>0.125898346921341</c:v>
                      </c:pt>
                      <c:pt idx="501">
                        <c:v>0.12530704083965499</c:v>
                      </c:pt>
                      <c:pt idx="502">
                        <c:v>0.124825745191771</c:v>
                      </c:pt>
                      <c:pt idx="503">
                        <c:v>0.124235298566598</c:v>
                      </c:pt>
                      <c:pt idx="504">
                        <c:v>0.12380642976607401</c:v>
                      </c:pt>
                      <c:pt idx="505">
                        <c:v>0.123268409988261</c:v>
                      </c:pt>
                      <c:pt idx="506">
                        <c:v>0.122624677059215</c:v>
                      </c:pt>
                      <c:pt idx="507">
                        <c:v>0.122090095107458</c:v>
                      </c:pt>
                      <c:pt idx="508">
                        <c:v>0.121499648482286</c:v>
                      </c:pt>
                      <c:pt idx="509">
                        <c:v>0.120961628704473</c:v>
                      </c:pt>
                      <c:pt idx="510">
                        <c:v>0.120532759903948</c:v>
                      </c:pt>
                      <c:pt idx="511">
                        <c:v>0.119998177952191</c:v>
                      </c:pt>
                      <c:pt idx="512">
                        <c:v>0.119569309151665</c:v>
                      </c:pt>
                      <c:pt idx="513">
                        <c:v>0.11914044035113899</c:v>
                      </c:pt>
                      <c:pt idx="514">
                        <c:v>0.118711571550615</c:v>
                      </c:pt>
                      <c:pt idx="515">
                        <c:v>0.118173551772802</c:v>
                      </c:pt>
                      <c:pt idx="516">
                        <c:v>0.117583105147629</c:v>
                      </c:pt>
                      <c:pt idx="517">
                        <c:v>0.11715423634710399</c:v>
                      </c:pt>
                      <c:pt idx="518">
                        <c:v>0.116562930265417</c:v>
                      </c:pt>
                      <c:pt idx="519">
                        <c:v>0.11618734776876501</c:v>
                      </c:pt>
                      <c:pt idx="520">
                        <c:v>0.11581434364165499</c:v>
                      </c:pt>
                      <c:pt idx="521">
                        <c:v>0.115437901688489</c:v>
                      </c:pt>
                      <c:pt idx="522">
                        <c:v>0.11500903288796301</c:v>
                      </c:pt>
                      <c:pt idx="523">
                        <c:v>0.114580164087438</c:v>
                      </c:pt>
                      <c:pt idx="524">
                        <c:v>0.114095430613498</c:v>
                      </c:pt>
                      <c:pt idx="525">
                        <c:v>0.1136132755091</c:v>
                      </c:pt>
                      <c:pt idx="526">
                        <c:v>0.113236833555933</c:v>
                      </c:pt>
                      <c:pt idx="527">
                        <c:v>0.112807964755407</c:v>
                      </c:pt>
                      <c:pt idx="528">
                        <c:v>0.112379095954883</c:v>
                      </c:pt>
                      <c:pt idx="529">
                        <c:v>0.11200351345822999</c:v>
                      </c:pt>
                      <c:pt idx="530">
                        <c:v>0.111468931506473</c:v>
                      </c:pt>
                      <c:pt idx="531">
                        <c:v>0.11093091172866</c:v>
                      </c:pt>
                      <c:pt idx="532">
                        <c:v>0.110449616080775</c:v>
                      </c:pt>
                      <c:pt idx="533">
                        <c:v>0.109967460976377</c:v>
                      </c:pt>
                      <c:pt idx="534">
                        <c:v>0.109538592175852</c:v>
                      </c:pt>
                      <c:pt idx="535">
                        <c:v>0.109109723375326</c:v>
                      </c:pt>
                      <c:pt idx="536">
                        <c:v>0.108838994573392</c:v>
                      </c:pt>
                      <c:pt idx="537">
                        <c:v>0.108410125772866</c:v>
                      </c:pt>
                      <c:pt idx="538">
                        <c:v>0.107981256972342</c:v>
                      </c:pt>
                      <c:pt idx="539">
                        <c:v>0.10749910186794299</c:v>
                      </c:pt>
                      <c:pt idx="540">
                        <c:v>0.107070233067417</c:v>
                      </c:pt>
                      <c:pt idx="541">
                        <c:v>0.106641364266893</c:v>
                      </c:pt>
                      <c:pt idx="542">
                        <c:v>0.10637063546495799</c:v>
                      </c:pt>
                      <c:pt idx="543">
                        <c:v>0.10599849079436199</c:v>
                      </c:pt>
                      <c:pt idx="544">
                        <c:v>0.105512897863907</c:v>
                      </c:pt>
                      <c:pt idx="545">
                        <c:v>0.105084029063382</c:v>
                      </c:pt>
                      <c:pt idx="546">
                        <c:v>0.104816738087503</c:v>
                      </c:pt>
                      <c:pt idx="547">
                        <c:v>0.104440296134337</c:v>
                      </c:pt>
                      <c:pt idx="548">
                        <c:v>0.103906573639094</c:v>
                      </c:pt>
                      <c:pt idx="549">
                        <c:v>0.10342098070864</c:v>
                      </c:pt>
                      <c:pt idx="550">
                        <c:v>0.103101262885402</c:v>
                      </c:pt>
                      <c:pt idx="551">
                        <c:v>0.10272482093223601</c:v>
                      </c:pt>
                      <c:pt idx="552">
                        <c:v>0.10229595213171</c:v>
                      </c:pt>
                      <c:pt idx="553">
                        <c:v>0.101813797027312</c:v>
                      </c:pt>
                      <c:pt idx="554">
                        <c:v>0.101490641378018</c:v>
                      </c:pt>
                      <c:pt idx="555">
                        <c:v>0.10106177257749301</c:v>
                      </c:pt>
                      <c:pt idx="556">
                        <c:v>0.10073775747168499</c:v>
                      </c:pt>
                      <c:pt idx="557">
                        <c:v>0.10036561280109001</c:v>
                      </c:pt>
                      <c:pt idx="558">
                        <c:v>9.9880019870634995E-2</c:v>
                      </c:pt>
                      <c:pt idx="559">
                        <c:v>9.95078752000393E-2</c:v>
                      </c:pt>
                      <c:pt idx="560">
                        <c:v>9.9131433246872902E-2</c:v>
                      </c:pt>
                      <c:pt idx="561">
                        <c:v>9.8754991293705505E-2</c:v>
                      </c:pt>
                      <c:pt idx="562">
                        <c:v>9.8379408797053605E-2</c:v>
                      </c:pt>
                      <c:pt idx="563">
                        <c:v>9.8058831517301798E-2</c:v>
                      </c:pt>
                      <c:pt idx="564">
                        <c:v>9.7629962716777194E-2</c:v>
                      </c:pt>
                      <c:pt idx="565">
                        <c:v>9.73068070674835E-2</c:v>
                      </c:pt>
                      <c:pt idx="566">
                        <c:v>9.6877938266957703E-2</c:v>
                      </c:pt>
                      <c:pt idx="567">
                        <c:v>9.6610647291079793E-2</c:v>
                      </c:pt>
                      <c:pt idx="568">
                        <c:v>9.6287491641786196E-2</c:v>
                      </c:pt>
                      <c:pt idx="569">
                        <c:v>9.5911049688618702E-2</c:v>
                      </c:pt>
                      <c:pt idx="570">
                        <c:v>9.5591331865382503E-2</c:v>
                      </c:pt>
                      <c:pt idx="571">
                        <c:v>9.5267316759574505E-2</c:v>
                      </c:pt>
                      <c:pt idx="572">
                        <c:v>9.4890874806408301E-2</c:v>
                      </c:pt>
                      <c:pt idx="573">
                        <c:v>9.4518730135811302E-2</c:v>
                      </c:pt>
                      <c:pt idx="574">
                        <c:v>9.4142288182645001E-2</c:v>
                      </c:pt>
                      <c:pt idx="575">
                        <c:v>9.37658462294787E-2</c:v>
                      </c:pt>
                      <c:pt idx="576">
                        <c:v>9.34426905801852E-2</c:v>
                      </c:pt>
                      <c:pt idx="577">
                        <c:v>9.3122972756947697E-2</c:v>
                      </c:pt>
                      <c:pt idx="578">
                        <c:v>9.2746530803781493E-2</c:v>
                      </c:pt>
                      <c:pt idx="579">
                        <c:v>9.2426812980544004E-2</c:v>
                      </c:pt>
                      <c:pt idx="580">
                        <c:v>9.2102797874736006E-2</c:v>
                      </c:pt>
                      <c:pt idx="581">
                        <c:v>9.1727215378084204E-2</c:v>
                      </c:pt>
                      <c:pt idx="582">
                        <c:v>9.1350773424917805E-2</c:v>
                      </c:pt>
                      <c:pt idx="583">
                        <c:v>9.1031055601680497E-2</c:v>
                      </c:pt>
                      <c:pt idx="584">
                        <c:v>9.0654613648514099E-2</c:v>
                      </c:pt>
                      <c:pt idx="585">
                        <c:v>9.0278171695346701E-2</c:v>
                      </c:pt>
                      <c:pt idx="586">
                        <c:v>8.9958453872109198E-2</c:v>
                      </c:pt>
                      <c:pt idx="587">
                        <c:v>8.9582011918942994E-2</c:v>
                      </c:pt>
                      <c:pt idx="588">
                        <c:v>8.9258856269649398E-2</c:v>
                      </c:pt>
                      <c:pt idx="589">
                        <c:v>8.8991565293771502E-2</c:v>
                      </c:pt>
                      <c:pt idx="590">
                        <c:v>8.8671847470534096E-2</c:v>
                      </c:pt>
                      <c:pt idx="591">
                        <c:v>8.8347832364726195E-2</c:v>
                      </c:pt>
                      <c:pt idx="592">
                        <c:v>8.8081400845361396E-2</c:v>
                      </c:pt>
                      <c:pt idx="593">
                        <c:v>8.7704958892195206E-2</c:v>
                      </c:pt>
                      <c:pt idx="594">
                        <c:v>8.7328516939028905E-2</c:v>
                      </c:pt>
                      <c:pt idx="595">
                        <c:v>8.6952074985862604E-2</c:v>
                      </c:pt>
                      <c:pt idx="596">
                        <c:v>8.6684784009983598E-2</c:v>
                      </c:pt>
                      <c:pt idx="597">
                        <c:v>8.6309201513331504E-2</c:v>
                      </c:pt>
                      <c:pt idx="598">
                        <c:v>8.5988624233579905E-2</c:v>
                      </c:pt>
                      <c:pt idx="599">
                        <c:v>8.5717895431645805E-2</c:v>
                      </c:pt>
                      <c:pt idx="600">
                        <c:v>8.5450604455766799E-2</c:v>
                      </c:pt>
                      <c:pt idx="601">
                        <c:v>8.5130886632529296E-2</c:v>
                      </c:pt>
                      <c:pt idx="602">
                        <c:v>8.4755304135877396E-2</c:v>
                      </c:pt>
                      <c:pt idx="603">
                        <c:v>8.4540440007357998E-2</c:v>
                      </c:pt>
                      <c:pt idx="604">
                        <c:v>8.4273149031478894E-2</c:v>
                      </c:pt>
                      <c:pt idx="605">
                        <c:v>8.3896707078312496E-2</c:v>
                      </c:pt>
                      <c:pt idx="606">
                        <c:v>8.3573551429018997E-2</c:v>
                      </c:pt>
                      <c:pt idx="607">
                        <c:v>8.3358687300499501E-2</c:v>
                      </c:pt>
                      <c:pt idx="608">
                        <c:v>8.2983104803846297E-2</c:v>
                      </c:pt>
                      <c:pt idx="609">
                        <c:v>8.2610100676736201E-2</c:v>
                      </c:pt>
                      <c:pt idx="610">
                        <c:v>8.2286945027442604E-2</c:v>
                      </c:pt>
                      <c:pt idx="611">
                        <c:v>8.2019654051564694E-2</c:v>
                      </c:pt>
                      <c:pt idx="612">
                        <c:v>8.1748925249629498E-2</c:v>
                      </c:pt>
                      <c:pt idx="613">
                        <c:v>8.1429207426392106E-2</c:v>
                      </c:pt>
                      <c:pt idx="614">
                        <c:v>8.1105192320584205E-2</c:v>
                      </c:pt>
                      <c:pt idx="615">
                        <c:v>8.0785474497346701E-2</c:v>
                      </c:pt>
                      <c:pt idx="616">
                        <c:v>8.0462318848053202E-2</c:v>
                      </c:pt>
                      <c:pt idx="617">
                        <c:v>8.0195027872175306E-2</c:v>
                      </c:pt>
                      <c:pt idx="618">
                        <c:v>7.99277368962963E-2</c:v>
                      </c:pt>
                      <c:pt idx="619">
                        <c:v>7.9657008094362297E-2</c:v>
                      </c:pt>
                      <c:pt idx="620">
                        <c:v>7.9284003967252104E-2</c:v>
                      </c:pt>
                      <c:pt idx="621">
                        <c:v>7.9013275165316907E-2</c:v>
                      </c:pt>
                      <c:pt idx="622">
                        <c:v>7.8745984189437804E-2</c:v>
                      </c:pt>
                      <c:pt idx="623">
                        <c:v>7.8478693213560102E-2</c:v>
                      </c:pt>
                      <c:pt idx="624">
                        <c:v>7.8207964411624795E-2</c:v>
                      </c:pt>
                      <c:pt idx="625">
                        <c:v>7.7779095611100094E-2</c:v>
                      </c:pt>
                      <c:pt idx="626">
                        <c:v>7.7565090939093806E-2</c:v>
                      </c:pt>
                      <c:pt idx="627">
                        <c:v>7.7297799963215993E-2</c:v>
                      </c:pt>
                      <c:pt idx="628">
                        <c:v>7.6978082139978504E-2</c:v>
                      </c:pt>
                      <c:pt idx="629">
                        <c:v>7.6706493881529003E-2</c:v>
                      </c:pt>
                      <c:pt idx="630">
                        <c:v>7.6386776058292694E-2</c:v>
                      </c:pt>
                      <c:pt idx="631">
                        <c:v>7.6116047256357497E-2</c:v>
                      </c:pt>
                      <c:pt idx="632">
                        <c:v>7.5796329433120105E-2</c:v>
                      </c:pt>
                      <c:pt idx="633">
                        <c:v>7.55823247611149E-2</c:v>
                      </c:pt>
                      <c:pt idx="634">
                        <c:v>7.5205882807947405E-2</c:v>
                      </c:pt>
                      <c:pt idx="635">
                        <c:v>7.4938591832069607E-2</c:v>
                      </c:pt>
                      <c:pt idx="636">
                        <c:v>7.4614576726261594E-2</c:v>
                      </c:pt>
                      <c:pt idx="637">
                        <c:v>7.44005720542565E-2</c:v>
                      </c:pt>
                      <c:pt idx="638">
                        <c:v>7.4024130101090199E-2</c:v>
                      </c:pt>
                      <c:pt idx="639">
                        <c:v>7.3756839125211096E-2</c:v>
                      </c:pt>
                      <c:pt idx="640">
                        <c:v>7.3437121301973801E-2</c:v>
                      </c:pt>
                      <c:pt idx="641">
                        <c:v>7.3113965652680094E-2</c:v>
                      </c:pt>
                      <c:pt idx="642">
                        <c:v>7.2846674676802295E-2</c:v>
                      </c:pt>
                      <c:pt idx="643">
                        <c:v>7.2579383700923206E-2</c:v>
                      </c:pt>
                      <c:pt idx="644">
                        <c:v>7.2361081746347602E-2</c:v>
                      </c:pt>
                      <c:pt idx="645">
                        <c:v>7.2041363923110099E-2</c:v>
                      </c:pt>
                      <c:pt idx="646">
                        <c:v>7.1774072947231204E-2</c:v>
                      </c:pt>
                      <c:pt idx="647">
                        <c:v>7.1503344145296993E-2</c:v>
                      </c:pt>
                      <c:pt idx="648">
                        <c:v>7.1183626322059698E-2</c:v>
                      </c:pt>
                      <c:pt idx="649">
                        <c:v>7.08596112162517E-2</c:v>
                      </c:pt>
                      <c:pt idx="650">
                        <c:v>7.0593179696886998E-2</c:v>
                      </c:pt>
                      <c:pt idx="651">
                        <c:v>7.0378315568367503E-2</c:v>
                      </c:pt>
                      <c:pt idx="652">
                        <c:v>7.0111024592489593E-2</c:v>
                      </c:pt>
                      <c:pt idx="653">
                        <c:v>6.9840295790554396E-2</c:v>
                      </c:pt>
                      <c:pt idx="654">
                        <c:v>6.9520577967317004E-2</c:v>
                      </c:pt>
                      <c:pt idx="655">
                        <c:v>6.9196562861509103E-2</c:v>
                      </c:pt>
                      <c:pt idx="656">
                        <c:v>6.8930131342144305E-2</c:v>
                      </c:pt>
                      <c:pt idx="657">
                        <c:v>6.8662840366266603E-2</c:v>
                      </c:pt>
                      <c:pt idx="658">
                        <c:v>6.8338825260458494E-2</c:v>
                      </c:pt>
                      <c:pt idx="659">
                        <c:v>6.8071534284580806E-2</c:v>
                      </c:pt>
                      <c:pt idx="660">
                        <c:v>6.7805102765215994E-2</c:v>
                      </c:pt>
                      <c:pt idx="661">
                        <c:v>6.7481087659408107E-2</c:v>
                      </c:pt>
                      <c:pt idx="662">
                        <c:v>6.7267082987402901E-2</c:v>
                      </c:pt>
                      <c:pt idx="663">
                        <c:v>6.7052218858882295E-2</c:v>
                      </c:pt>
                      <c:pt idx="664">
                        <c:v>6.6729063209588602E-2</c:v>
                      </c:pt>
                      <c:pt idx="665">
                        <c:v>6.6461772233710706E-2</c:v>
                      </c:pt>
                      <c:pt idx="666">
                        <c:v>6.6142054410473397E-2</c:v>
                      </c:pt>
                      <c:pt idx="667">
                        <c:v>6.5927190281953901E-2</c:v>
                      </c:pt>
                      <c:pt idx="668">
                        <c:v>6.5604034632660305E-2</c:v>
                      </c:pt>
                      <c:pt idx="669">
                        <c:v>6.5283457352908497E-2</c:v>
                      </c:pt>
                      <c:pt idx="670">
                        <c:v>6.5069452680903403E-2</c:v>
                      </c:pt>
                      <c:pt idx="671">
                        <c:v>6.4798723878968095E-2</c:v>
                      </c:pt>
                      <c:pt idx="672">
                        <c:v>6.4531432903090297E-2</c:v>
                      </c:pt>
                      <c:pt idx="673">
                        <c:v>6.4316568774569594E-2</c:v>
                      </c:pt>
                      <c:pt idx="674">
                        <c:v>6.4102564102564402E-2</c:v>
                      </c:pt>
                      <c:pt idx="675">
                        <c:v>6.3778548996756501E-2</c:v>
                      </c:pt>
                      <c:pt idx="676">
                        <c:v>6.35121174773918E-2</c:v>
                      </c:pt>
                      <c:pt idx="677">
                        <c:v>6.3191540197641297E-2</c:v>
                      </c:pt>
                      <c:pt idx="678">
                        <c:v>6.2977535525634898E-2</c:v>
                      </c:pt>
                      <c:pt idx="679">
                        <c:v>6.2706806723700895E-2</c:v>
                      </c:pt>
                      <c:pt idx="680">
                        <c:v>6.2439515747821799E-2</c:v>
                      </c:pt>
                      <c:pt idx="681">
                        <c:v>6.2063073794655498E-2</c:v>
                      </c:pt>
                      <c:pt idx="682">
                        <c:v>6.1686631841489301E-2</c:v>
                      </c:pt>
                      <c:pt idx="683">
                        <c:v>6.1472627169482902E-2</c:v>
                      </c:pt>
                      <c:pt idx="684">
                        <c:v>6.1257763040963399E-2</c:v>
                      </c:pt>
                      <c:pt idx="685">
                        <c:v>6.1043758368958201E-2</c:v>
                      </c:pt>
                      <c:pt idx="686">
                        <c:v>6.0828894240438802E-2</c:v>
                      </c:pt>
                      <c:pt idx="687">
                        <c:v>6.0561603264559699E-2</c:v>
                      </c:pt>
                      <c:pt idx="688">
                        <c:v>6.0238447615266102E-2</c:v>
                      </c:pt>
                      <c:pt idx="689">
                        <c:v>6.00235834867466E-2</c:v>
                      </c:pt>
                      <c:pt idx="690">
                        <c:v>5.9757151967381898E-2</c:v>
                      </c:pt>
                      <c:pt idx="691">
                        <c:v>5.9542287838862402E-2</c:v>
                      </c:pt>
                      <c:pt idx="692">
                        <c:v>5.9222570015625003E-2</c:v>
                      </c:pt>
                      <c:pt idx="693">
                        <c:v>5.8951841213691E-2</c:v>
                      </c:pt>
                      <c:pt idx="694">
                        <c:v>5.87369770851702E-2</c:v>
                      </c:pt>
                      <c:pt idx="695">
                        <c:v>5.8575399260523499E-2</c:v>
                      </c:pt>
                      <c:pt idx="696">
                        <c:v>5.8360535132004003E-2</c:v>
                      </c:pt>
                      <c:pt idx="697">
                        <c:v>5.8094103612640398E-2</c:v>
                      </c:pt>
                      <c:pt idx="698">
                        <c:v>5.7773526332888701E-2</c:v>
                      </c:pt>
                      <c:pt idx="699">
                        <c:v>5.7502797530953498E-2</c:v>
                      </c:pt>
                      <c:pt idx="700">
                        <c:v>5.7235506555075602E-2</c:v>
                      </c:pt>
                      <c:pt idx="701">
                        <c:v>5.69690750357109E-2</c:v>
                      </c:pt>
                      <c:pt idx="702">
                        <c:v>5.6754210907191502E-2</c:v>
                      </c:pt>
                      <c:pt idx="703">
                        <c:v>5.6483482105256201E-2</c:v>
                      </c:pt>
                      <c:pt idx="704">
                        <c:v>5.6268617976736698E-2</c:v>
                      </c:pt>
                      <c:pt idx="705">
                        <c:v>5.6001327000857602E-2</c:v>
                      </c:pt>
                      <c:pt idx="706">
                        <c:v>5.5681609177620203E-2</c:v>
                      </c:pt>
                      <c:pt idx="707">
                        <c:v>5.54108803756862E-2</c:v>
                      </c:pt>
                      <c:pt idx="708">
                        <c:v>5.5143589399807097E-2</c:v>
                      </c:pt>
                      <c:pt idx="709">
                        <c:v>5.48204337505135E-2</c:v>
                      </c:pt>
                      <c:pt idx="710">
                        <c:v>5.46622937519229E-2</c:v>
                      </c:pt>
                      <c:pt idx="711">
                        <c:v>5.4391564949988903E-2</c:v>
                      </c:pt>
                      <c:pt idx="712">
                        <c:v>5.4233424951398303E-2</c:v>
                      </c:pt>
                      <c:pt idx="713">
                        <c:v>5.3962696149463002E-2</c:v>
                      </c:pt>
                      <c:pt idx="714">
                        <c:v>5.3747832020943603E-2</c:v>
                      </c:pt>
                      <c:pt idx="715">
                        <c:v>5.3533827348938398E-2</c:v>
                      </c:pt>
                      <c:pt idx="716">
                        <c:v>5.2942521267251401E-2</c:v>
                      </c:pt>
                      <c:pt idx="717">
                        <c:v>5.2837667572534698E-2</c:v>
                      </c:pt>
                      <c:pt idx="718">
                        <c:v>5.2622803444014002E-2</c:v>
                      </c:pt>
                      <c:pt idx="719">
                        <c:v>5.2408798772008901E-2</c:v>
                      </c:pt>
                      <c:pt idx="720">
                        <c:v>5.2141507796130998E-2</c:v>
                      </c:pt>
                      <c:pt idx="721">
                        <c:v>5.2084783666200903E-2</c:v>
                      </c:pt>
                      <c:pt idx="722">
                        <c:v>5.1979929971484297E-2</c:v>
                      </c:pt>
                      <c:pt idx="723">
                        <c:v>5.1765065842963497E-2</c:v>
                      </c:pt>
                      <c:pt idx="724">
                        <c:v>5.13886238897973E-2</c:v>
                      </c:pt>
                      <c:pt idx="725">
                        <c:v>5.1174619217792101E-2</c:v>
                      </c:pt>
                      <c:pt idx="726">
                        <c:v>5.1013041393145199E-2</c:v>
                      </c:pt>
                      <c:pt idx="727">
                        <c:v>5.0745750417266297E-2</c:v>
                      </c:pt>
                      <c:pt idx="728">
                        <c:v>5.0530886288746697E-2</c:v>
                      </c:pt>
                      <c:pt idx="729">
                        <c:v>5.01544443355805E-2</c:v>
                      </c:pt>
                      <c:pt idx="730">
                        <c:v>4.97788618389284E-2</c:v>
                      </c:pt>
                      <c:pt idx="731">
                        <c:v>4.9673148687696199E-2</c:v>
                      </c:pt>
                      <c:pt idx="732">
                        <c:v>4.9459144015691098E-2</c:v>
                      </c:pt>
                      <c:pt idx="733">
                        <c:v>4.9187555757241402E-2</c:v>
                      </c:pt>
                      <c:pt idx="734">
                        <c:v>4.8920264781363701E-2</c:v>
                      </c:pt>
                      <c:pt idx="735">
                        <c:v>4.8600546958126198E-2</c:v>
                      </c:pt>
                      <c:pt idx="736">
                        <c:v>4.8277391308832698E-2</c:v>
                      </c:pt>
                      <c:pt idx="737">
                        <c:v>4.8062527180313099E-2</c:v>
                      </c:pt>
                      <c:pt idx="738">
                        <c:v>4.7957673485595202E-2</c:v>
                      </c:pt>
                      <c:pt idx="739">
                        <c:v>4.7633658379787301E-2</c:v>
                      </c:pt>
                      <c:pt idx="740">
                        <c:v>4.7419653707782103E-2</c:v>
                      </c:pt>
                      <c:pt idx="741">
                        <c:v>4.7310502730493802E-2</c:v>
                      </c:pt>
                      <c:pt idx="742">
                        <c:v>4.6828347626095099E-2</c:v>
                      </c:pt>
                      <c:pt idx="743">
                        <c:v>4.6452765129443199E-2</c:v>
                      </c:pt>
                      <c:pt idx="744">
                        <c:v>4.6347051978210999E-2</c:v>
                      </c:pt>
                      <c:pt idx="745">
                        <c:v>4.6185474153564103E-2</c:v>
                      </c:pt>
                      <c:pt idx="746">
                        <c:v>4.5970610025044698E-2</c:v>
                      </c:pt>
                      <c:pt idx="747">
                        <c:v>4.5647454375750997E-2</c:v>
                      </c:pt>
                      <c:pt idx="748">
                        <c:v>4.5380163399873198E-2</c:v>
                      </c:pt>
                      <c:pt idx="749">
                        <c:v>4.5112872423994199E-2</c:v>
                      </c:pt>
                      <c:pt idx="750">
                        <c:v>4.4898867751989001E-2</c:v>
                      </c:pt>
                      <c:pt idx="751">
                        <c:v>4.4684003623469498E-2</c:v>
                      </c:pt>
                      <c:pt idx="752">
                        <c:v>4.45224257988227E-2</c:v>
                      </c:pt>
                      <c:pt idx="753">
                        <c:v>4.4360847974175902E-2</c:v>
                      </c:pt>
                      <c:pt idx="754">
                        <c:v>4.4093556998296903E-2</c:v>
                      </c:pt>
                      <c:pt idx="755">
                        <c:v>4.3826266022419E-2</c:v>
                      </c:pt>
                      <c:pt idx="756">
                        <c:v>4.3555537220483803E-2</c:v>
                      </c:pt>
                      <c:pt idx="757">
                        <c:v>4.32882462446047E-2</c:v>
                      </c:pt>
                      <c:pt idx="758">
                        <c:v>4.3020955268726797E-2</c:v>
                      </c:pt>
                      <c:pt idx="759">
                        <c:v>4.2753664292847798E-2</c:v>
                      </c:pt>
                      <c:pt idx="760">
                        <c:v>4.2539659620842697E-2</c:v>
                      </c:pt>
                      <c:pt idx="761">
                        <c:v>4.2215644515034699E-2</c:v>
                      </c:pt>
                      <c:pt idx="762">
                        <c:v>4.18959266917973E-2</c:v>
                      </c:pt>
                      <c:pt idx="763">
                        <c:v>4.1677624737221697E-2</c:v>
                      </c:pt>
                      <c:pt idx="764">
                        <c:v>4.1519484738630999E-2</c:v>
                      </c:pt>
                      <c:pt idx="765">
                        <c:v>4.1305480066625898E-2</c:v>
                      </c:pt>
                      <c:pt idx="766">
                        <c:v>4.1034751264690701E-2</c:v>
                      </c:pt>
                      <c:pt idx="767">
                        <c:v>4.0819887136171101E-2</c:v>
                      </c:pt>
                      <c:pt idx="768">
                        <c:v>4.0552596160291998E-2</c:v>
                      </c:pt>
                      <c:pt idx="769">
                        <c:v>4.0232878337054703E-2</c:v>
                      </c:pt>
                      <c:pt idx="770">
                        <c:v>3.99621495351207E-2</c:v>
                      </c:pt>
                      <c:pt idx="771">
                        <c:v>3.9747285406601197E-2</c:v>
                      </c:pt>
                      <c:pt idx="772">
                        <c:v>3.9480853887236399E-2</c:v>
                      </c:pt>
                      <c:pt idx="773">
                        <c:v>3.9318416606075303E-2</c:v>
                      </c:pt>
                      <c:pt idx="774">
                        <c:v>3.9104411934070202E-2</c:v>
                      </c:pt>
                      <c:pt idx="775">
                        <c:v>3.8942834109423299E-2</c:v>
                      </c:pt>
                      <c:pt idx="776">
                        <c:v>3.85698299823133E-2</c:v>
                      </c:pt>
                      <c:pt idx="777">
                        <c:v>3.8246674333019599E-2</c:v>
                      </c:pt>
                      <c:pt idx="778">
                        <c:v>3.79793833571406E-2</c:v>
                      </c:pt>
                      <c:pt idx="779">
                        <c:v>3.7602941403974403E-2</c:v>
                      </c:pt>
                      <c:pt idx="780">
                        <c:v>3.7388936731967998E-2</c:v>
                      </c:pt>
                      <c:pt idx="781">
                        <c:v>3.7226499450807998E-2</c:v>
                      </c:pt>
                      <c:pt idx="782">
                        <c:v>3.7064921626161297E-2</c:v>
                      </c:pt>
                      <c:pt idx="783">
                        <c:v>3.6797630650282201E-2</c:v>
                      </c:pt>
                      <c:pt idx="784">
                        <c:v>3.6583625978277003E-2</c:v>
                      </c:pt>
                      <c:pt idx="785">
                        <c:v>3.63163350023979E-2</c:v>
                      </c:pt>
                      <c:pt idx="786">
                        <c:v>3.5830742071943297E-2</c:v>
                      </c:pt>
                      <c:pt idx="787">
                        <c:v>3.5672602073353897E-2</c:v>
                      </c:pt>
                      <c:pt idx="788">
                        <c:v>3.5401873271418603E-2</c:v>
                      </c:pt>
                      <c:pt idx="789">
                        <c:v>3.5134582295539597E-2</c:v>
                      </c:pt>
                      <c:pt idx="790">
                        <c:v>3.4814864472302101E-2</c:v>
                      </c:pt>
                      <c:pt idx="791">
                        <c:v>3.4600859800297E-2</c:v>
                      </c:pt>
                      <c:pt idx="792">
                        <c:v>3.4705713495015E-2</c:v>
                      </c:pt>
                      <c:pt idx="793">
                        <c:v>3.4329271541848602E-2</c:v>
                      </c:pt>
                      <c:pt idx="794">
                        <c:v>3.3953689045195502E-2</c:v>
                      </c:pt>
                      <c:pt idx="795">
                        <c:v>3.3580684918085302E-2</c:v>
                      </c:pt>
                      <c:pt idx="796">
                        <c:v>3.3366680246080201E-2</c:v>
                      </c:pt>
                      <c:pt idx="797">
                        <c:v>3.3151816117560698E-2</c:v>
                      </c:pt>
                      <c:pt idx="798">
                        <c:v>3.2775374164393301E-2</c:v>
                      </c:pt>
                      <c:pt idx="799">
                        <c:v>3.2508942645029702E-2</c:v>
                      </c:pt>
                      <c:pt idx="800">
                        <c:v>3.2184927539221801E-2</c:v>
                      </c:pt>
                      <c:pt idx="801">
                        <c:v>3.1808485586055403E-2</c:v>
                      </c:pt>
                      <c:pt idx="802">
                        <c:v>3.1594480914049101E-2</c:v>
                      </c:pt>
                      <c:pt idx="803">
                        <c:v>3.1379616785529599E-2</c:v>
                      </c:pt>
                      <c:pt idx="804">
                        <c:v>3.11123258096517E-2</c:v>
                      </c:pt>
                      <c:pt idx="805">
                        <c:v>3.0950747985004998E-2</c:v>
                      </c:pt>
                      <c:pt idx="806">
                        <c:v>3.0683457009125899E-2</c:v>
                      </c:pt>
                      <c:pt idx="807">
                        <c:v>3.0416166033248E-2</c:v>
                      </c:pt>
                      <c:pt idx="808">
                        <c:v>3.01987235351855E-2</c:v>
                      </c:pt>
                      <c:pt idx="809">
                        <c:v>2.9983859406666001E-2</c:v>
                      </c:pt>
                      <c:pt idx="810">
                        <c:v>2.98257194080754E-2</c:v>
                      </c:pt>
                      <c:pt idx="811">
                        <c:v>2.95549906061402E-2</c:v>
                      </c:pt>
                      <c:pt idx="812">
                        <c:v>2.9182845935544401E-2</c:v>
                      </c:pt>
                      <c:pt idx="813">
                        <c:v>2.88588308297365E-2</c:v>
                      </c:pt>
                      <c:pt idx="814">
                        <c:v>2.84299620292119E-2</c:v>
                      </c:pt>
                      <c:pt idx="815">
                        <c:v>2.82150979006923E-2</c:v>
                      </c:pt>
                      <c:pt idx="816">
                        <c:v>2.7948666381327598E-2</c:v>
                      </c:pt>
                      <c:pt idx="817">
                        <c:v>2.77338022528082E-2</c:v>
                      </c:pt>
                      <c:pt idx="818">
                        <c:v>2.7519797580801801E-2</c:v>
                      </c:pt>
                      <c:pt idx="819">
                        <c:v>2.71957824749951E-2</c:v>
                      </c:pt>
                      <c:pt idx="820">
                        <c:v>2.67144868271109E-2</c:v>
                      </c:pt>
                      <c:pt idx="821">
                        <c:v>2.64996226985902E-2</c:v>
                      </c:pt>
                      <c:pt idx="822">
                        <c:v>2.6390471721302902E-2</c:v>
                      </c:pt>
                      <c:pt idx="823">
                        <c:v>2.6176467049296499E-2</c:v>
                      </c:pt>
                      <c:pt idx="824">
                        <c:v>2.60140297681366E-2</c:v>
                      </c:pt>
                      <c:pt idx="825">
                        <c:v>2.5800025096130198E-2</c:v>
                      </c:pt>
                      <c:pt idx="826">
                        <c:v>2.55327341202524E-2</c:v>
                      </c:pt>
                      <c:pt idx="827">
                        <c:v>2.5213016297015001E-2</c:v>
                      </c:pt>
                      <c:pt idx="828">
                        <c:v>2.48365743438487E-2</c:v>
                      </c:pt>
                      <c:pt idx="829">
                        <c:v>2.4565845541913399E-2</c:v>
                      </c:pt>
                      <c:pt idx="830">
                        <c:v>2.4407705543322802E-2</c:v>
                      </c:pt>
                      <c:pt idx="831">
                        <c:v>2.4136976741387602E-2</c:v>
                      </c:pt>
                      <c:pt idx="832">
                        <c:v>2.3869685765509699E-2</c:v>
                      </c:pt>
                      <c:pt idx="833">
                        <c:v>2.36023947896307E-2</c:v>
                      </c:pt>
                      <c:pt idx="834">
                        <c:v>2.32792391403371E-2</c:v>
                      </c:pt>
                      <c:pt idx="835">
                        <c:v>2.3121099141746499E-2</c:v>
                      </c:pt>
                      <c:pt idx="836">
                        <c:v>2.2797084035939798E-2</c:v>
                      </c:pt>
                      <c:pt idx="837">
                        <c:v>2.25830793639334E-2</c:v>
                      </c:pt>
                      <c:pt idx="838">
                        <c:v>2.2259064258126699E-2</c:v>
                      </c:pt>
                      <c:pt idx="839">
                        <c:v>2.19393464348893E-2</c:v>
                      </c:pt>
                      <c:pt idx="840">
                        <c:v>2.16720554590102E-2</c:v>
                      </c:pt>
                      <c:pt idx="841">
                        <c:v>2.1510477634363399E-2</c:v>
                      </c:pt>
                      <c:pt idx="842">
                        <c:v>2.1187321985069899E-2</c:v>
                      </c:pt>
                      <c:pt idx="843">
                        <c:v>2.0972457856550299E-2</c:v>
                      </c:pt>
                      <c:pt idx="844">
                        <c:v>2.07051668806713E-2</c:v>
                      </c:pt>
                      <c:pt idx="845">
                        <c:v>2.0491162208666199E-2</c:v>
                      </c:pt>
                      <c:pt idx="846">
                        <c:v>2.0167147102858201E-2</c:v>
                      </c:pt>
                      <c:pt idx="847">
                        <c:v>1.9795002432262399E-2</c:v>
                      </c:pt>
                      <c:pt idx="848">
                        <c:v>1.9580138303742899E-2</c:v>
                      </c:pt>
                      <c:pt idx="849">
                        <c:v>1.9418560479096202E-2</c:v>
                      </c:pt>
                      <c:pt idx="850">
                        <c:v>1.9095404829802501E-2</c:v>
                      </c:pt>
                      <c:pt idx="851">
                        <c:v>1.8775687006565199E-2</c:v>
                      </c:pt>
                      <c:pt idx="852">
                        <c:v>1.85608228780457E-2</c:v>
                      </c:pt>
                      <c:pt idx="853">
                        <c:v>1.8346818206039301E-2</c:v>
                      </c:pt>
                      <c:pt idx="854">
                        <c:v>1.8131954077519798E-2</c:v>
                      </c:pt>
                      <c:pt idx="855">
                        <c:v>1.7861225275584501E-2</c:v>
                      </c:pt>
                      <c:pt idx="856">
                        <c:v>1.73266433238277E-2</c:v>
                      </c:pt>
                      <c:pt idx="857">
                        <c:v>1.6950201370661399E-2</c:v>
                      </c:pt>
                      <c:pt idx="858">
                        <c:v>1.6683769851296701E-2</c:v>
                      </c:pt>
                      <c:pt idx="859">
                        <c:v>1.6468905722777202E-2</c:v>
                      </c:pt>
                      <c:pt idx="860">
                        <c:v>1.64121815928483E-2</c:v>
                      </c:pt>
                      <c:pt idx="861">
                        <c:v>1.6145750073483602E-2</c:v>
                      </c:pt>
                      <c:pt idx="862">
                        <c:v>1.6040036922252501E-2</c:v>
                      </c:pt>
                      <c:pt idx="863">
                        <c:v>1.55544439917978E-2</c:v>
                      </c:pt>
                      <c:pt idx="864">
                        <c:v>1.5234726168560401E-2</c:v>
                      </c:pt>
                      <c:pt idx="865">
                        <c:v>1.50731483439136E-2</c:v>
                      </c:pt>
                      <c:pt idx="866">
                        <c:v>1.4805857368034501E-2</c:v>
                      </c:pt>
                      <c:pt idx="867">
                        <c:v>1.4535128566100499E-2</c:v>
                      </c:pt>
                      <c:pt idx="868">
                        <c:v>1.43769885675099E-2</c:v>
                      </c:pt>
                      <c:pt idx="869">
                        <c:v>1.4052973461701999E-2</c:v>
                      </c:pt>
                      <c:pt idx="870">
                        <c:v>1.3677390965049999E-2</c:v>
                      </c:pt>
                      <c:pt idx="871">
                        <c:v>1.35716778138177E-2</c:v>
                      </c:pt>
                      <c:pt idx="872">
                        <c:v>1.3304386837939899E-2</c:v>
                      </c:pt>
                      <c:pt idx="873">
                        <c:v>1.29812311886464E-2</c:v>
                      </c:pt>
                      <c:pt idx="874">
                        <c:v>1.27139402127673E-2</c:v>
                      </c:pt>
                      <c:pt idx="875">
                        <c:v>1.2443211410833301E-2</c:v>
                      </c:pt>
                      <c:pt idx="876">
                        <c:v>1.2123493587595799E-2</c:v>
                      </c:pt>
                      <c:pt idx="877">
                        <c:v>1.18562026117167E-2</c:v>
                      </c:pt>
                      <c:pt idx="878">
                        <c:v>1.15321875059088E-2</c:v>
                      </c:pt>
                      <c:pt idx="879">
                        <c:v>1.1209031856615301E-2</c:v>
                      </c:pt>
                      <c:pt idx="880">
                        <c:v>1.0889314033377799E-2</c:v>
                      </c:pt>
                      <c:pt idx="881">
                        <c:v>1.06220230574999E-2</c:v>
                      </c:pt>
                      <c:pt idx="882">
                        <c:v>1.03512942555647E-2</c:v>
                      </c:pt>
                      <c:pt idx="883">
                        <c:v>1.0031576432327299E-2</c:v>
                      </c:pt>
                      <c:pt idx="884">
                        <c:v>9.7642854564494695E-3</c:v>
                      </c:pt>
                      <c:pt idx="885">
                        <c:v>9.5494213279300206E-3</c:v>
                      </c:pt>
                      <c:pt idx="886">
                        <c:v>9.2786925259947806E-3</c:v>
                      </c:pt>
                      <c:pt idx="887">
                        <c:v>8.9589747027573E-3</c:v>
                      </c:pt>
                      <c:pt idx="888">
                        <c:v>8.6349595969493799E-3</c:v>
                      </c:pt>
                      <c:pt idx="889">
                        <c:v>8.3685280775846992E-3</c:v>
                      </c:pt>
                      <c:pt idx="890">
                        <c:v>8.1536639490651392E-3</c:v>
                      </c:pt>
                      <c:pt idx="891">
                        <c:v>7.9396592770600901E-3</c:v>
                      </c:pt>
                      <c:pt idx="892">
                        <c:v>7.6156441712521604E-3</c:v>
                      </c:pt>
                      <c:pt idx="893">
                        <c:v>7.4016394992469899E-3</c:v>
                      </c:pt>
                      <c:pt idx="894">
                        <c:v>7.1343485233679197E-3</c:v>
                      </c:pt>
                      <c:pt idx="895">
                        <c:v>6.9719112422067502E-3</c:v>
                      </c:pt>
                      <c:pt idx="896">
                        <c:v>6.4906155943237299E-3</c:v>
                      </c:pt>
                      <c:pt idx="897">
                        <c:v>6.3290377696757502E-3</c:v>
                      </c:pt>
                      <c:pt idx="898">
                        <c:v>5.9525958165094197E-3</c:v>
                      </c:pt>
                      <c:pt idx="899">
                        <c:v>5.5804511459136598E-3</c:v>
                      </c:pt>
                      <c:pt idx="900">
                        <c:v>5.3621491913380401E-3</c:v>
                      </c:pt>
                      <c:pt idx="901">
                        <c:v>4.9332803908122003E-3</c:v>
                      </c:pt>
                      <c:pt idx="902">
                        <c:v>4.6135625675747197E-3</c:v>
                      </c:pt>
                      <c:pt idx="903">
                        <c:v>4.34627159169687E-3</c:v>
                      </c:pt>
                      <c:pt idx="904">
                        <c:v>4.0755427897616299E-3</c:v>
                      </c:pt>
                      <c:pt idx="905">
                        <c:v>3.8082518138838899E-3</c:v>
                      </c:pt>
                      <c:pt idx="906">
                        <c:v>3.4842367080758501E-3</c:v>
                      </c:pt>
                      <c:pt idx="907">
                        <c:v>3.2169457321968801E-3</c:v>
                      </c:pt>
                      <c:pt idx="908">
                        <c:v>2.95051421283332E-3</c:v>
                      </c:pt>
                      <c:pt idx="909">
                        <c:v>2.3592081311463202E-3</c:v>
                      </c:pt>
                      <c:pt idx="910">
                        <c:v>1.8779124832621901E-3</c:v>
                      </c:pt>
                      <c:pt idx="911">
                        <c:v>1.6630483547426199E-3</c:v>
                      </c:pt>
                      <c:pt idx="912">
                        <c:v>1.55389737745415E-3</c:v>
                      </c:pt>
                      <c:pt idx="913">
                        <c:v>1.23417955421801E-3</c:v>
                      </c:pt>
                      <c:pt idx="914">
                        <c:v>9.6345075228276801E-4</c:v>
                      </c:pt>
                      <c:pt idx="915">
                        <c:v>8.5859705756485805E-4</c:v>
                      </c:pt>
                      <c:pt idx="916">
                        <c:v>4.8215510439852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5F63-3544-BF7B-9ADD30978874}"/>
                  </c:ext>
                </c:extLst>
              </c15:ser>
            </c15:filteredScatterSeries>
            <c15:filteredScatterSeries>
              <c15:ser>
                <c:idx val="7"/>
                <c:order val="7"/>
                <c:tx>
                  <c:v>20BSG Marcela</c:v>
                </c:tx>
                <c:spPr>
                  <a:ln w="19050" cap="rnd">
                    <a:solidFill>
                      <a:schemeClr val="accent2">
                        <a:lumMod val="60000"/>
                      </a:schemeClr>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O$6:$AO$923</c15:sqref>
                        </c15:formulaRef>
                      </c:ext>
                    </c:extLst>
                    <c:numCache>
                      <c:formatCode>General</c:formatCode>
                      <c:ptCount val="918"/>
                      <c:pt idx="0">
                        <c:v>297.03999999999979</c:v>
                      </c:pt>
                      <c:pt idx="1">
                        <c:v>297.69599999999991</c:v>
                      </c:pt>
                      <c:pt idx="2">
                        <c:v>298.39999999999992</c:v>
                      </c:pt>
                      <c:pt idx="3">
                        <c:v>299.13399999999979</c:v>
                      </c:pt>
                      <c:pt idx="4">
                        <c:v>299.887</c:v>
                      </c:pt>
                      <c:pt idx="5">
                        <c:v>300.64100000000002</c:v>
                      </c:pt>
                      <c:pt idx="6">
                        <c:v>301.39699999999982</c:v>
                      </c:pt>
                      <c:pt idx="7">
                        <c:v>302.15800000000002</c:v>
                      </c:pt>
                      <c:pt idx="8">
                        <c:v>302.92699999999979</c:v>
                      </c:pt>
                      <c:pt idx="9">
                        <c:v>303.69799999999992</c:v>
                      </c:pt>
                      <c:pt idx="10">
                        <c:v>304.46699999999981</c:v>
                      </c:pt>
                      <c:pt idx="11">
                        <c:v>305.2319999999998</c:v>
                      </c:pt>
                      <c:pt idx="12">
                        <c:v>305.99499999999978</c:v>
                      </c:pt>
                      <c:pt idx="13">
                        <c:v>306.75899999999979</c:v>
                      </c:pt>
                      <c:pt idx="14">
                        <c:v>307.52</c:v>
                      </c:pt>
                      <c:pt idx="15">
                        <c:v>308.27699999999982</c:v>
                      </c:pt>
                      <c:pt idx="16">
                        <c:v>309.03599999999977</c:v>
                      </c:pt>
                      <c:pt idx="17">
                        <c:v>309.79799999999977</c:v>
                      </c:pt>
                      <c:pt idx="18">
                        <c:v>310.55399999999992</c:v>
                      </c:pt>
                      <c:pt idx="19">
                        <c:v>311.31299999999999</c:v>
                      </c:pt>
                      <c:pt idx="20">
                        <c:v>312.08</c:v>
                      </c:pt>
                      <c:pt idx="21">
                        <c:v>312.84300000000002</c:v>
                      </c:pt>
                      <c:pt idx="22">
                        <c:v>313.60799999999989</c:v>
                      </c:pt>
                      <c:pt idx="23">
                        <c:v>314.37199999999979</c:v>
                      </c:pt>
                      <c:pt idx="24">
                        <c:v>315.13</c:v>
                      </c:pt>
                      <c:pt idx="25">
                        <c:v>315.89099999999979</c:v>
                      </c:pt>
                      <c:pt idx="26">
                        <c:v>316.66000000000003</c:v>
                      </c:pt>
                      <c:pt idx="27">
                        <c:v>317.43699999999973</c:v>
                      </c:pt>
                      <c:pt idx="28">
                        <c:v>318.21600000000001</c:v>
                      </c:pt>
                      <c:pt idx="29">
                        <c:v>318.99799999999982</c:v>
                      </c:pt>
                      <c:pt idx="30">
                        <c:v>319.78099999999978</c:v>
                      </c:pt>
                      <c:pt idx="31">
                        <c:v>320.56399999999991</c:v>
                      </c:pt>
                      <c:pt idx="32">
                        <c:v>321.34800000000001</c:v>
                      </c:pt>
                      <c:pt idx="33">
                        <c:v>322.13399999999979</c:v>
                      </c:pt>
                      <c:pt idx="34">
                        <c:v>322.92399999999981</c:v>
                      </c:pt>
                      <c:pt idx="35">
                        <c:v>323.70599999999979</c:v>
                      </c:pt>
                      <c:pt idx="36">
                        <c:v>324.4939999999998</c:v>
                      </c:pt>
                      <c:pt idx="37">
                        <c:v>325.28699999999981</c:v>
                      </c:pt>
                      <c:pt idx="38">
                        <c:v>326.08099999999979</c:v>
                      </c:pt>
                      <c:pt idx="39">
                        <c:v>326.875</c:v>
                      </c:pt>
                      <c:pt idx="40">
                        <c:v>327.66399999999999</c:v>
                      </c:pt>
                      <c:pt idx="41">
                        <c:v>328.45899999999978</c:v>
                      </c:pt>
                      <c:pt idx="42">
                        <c:v>329.262</c:v>
                      </c:pt>
                      <c:pt idx="43">
                        <c:v>330.072</c:v>
                      </c:pt>
                      <c:pt idx="44">
                        <c:v>330.88</c:v>
                      </c:pt>
                      <c:pt idx="45">
                        <c:v>331.68499999999989</c:v>
                      </c:pt>
                      <c:pt idx="46">
                        <c:v>332.4989999999998</c:v>
                      </c:pt>
                      <c:pt idx="47">
                        <c:v>333.315</c:v>
                      </c:pt>
                      <c:pt idx="48">
                        <c:v>334.12799999999999</c:v>
                      </c:pt>
                      <c:pt idx="49">
                        <c:v>334.94399999999979</c:v>
                      </c:pt>
                      <c:pt idx="50">
                        <c:v>335.76399999999978</c:v>
                      </c:pt>
                      <c:pt idx="51">
                        <c:v>336.58499999999992</c:v>
                      </c:pt>
                      <c:pt idx="52">
                        <c:v>337.40899999999982</c:v>
                      </c:pt>
                      <c:pt idx="53">
                        <c:v>338.22999999999979</c:v>
                      </c:pt>
                      <c:pt idx="54">
                        <c:v>339.04899999999992</c:v>
                      </c:pt>
                      <c:pt idx="55">
                        <c:v>339.86399999999992</c:v>
                      </c:pt>
                      <c:pt idx="56">
                        <c:v>340.67999999999989</c:v>
                      </c:pt>
                      <c:pt idx="57">
                        <c:v>341.50099999999992</c:v>
                      </c:pt>
                      <c:pt idx="58">
                        <c:v>342.32599999999991</c:v>
                      </c:pt>
                      <c:pt idx="59">
                        <c:v>343.14100000000002</c:v>
                      </c:pt>
                      <c:pt idx="60">
                        <c:v>343.95299999999992</c:v>
                      </c:pt>
                      <c:pt idx="61">
                        <c:v>344.76400000000001</c:v>
                      </c:pt>
                      <c:pt idx="62">
                        <c:v>345.577</c:v>
                      </c:pt>
                      <c:pt idx="63">
                        <c:v>346.38599999999991</c:v>
                      </c:pt>
                      <c:pt idx="64">
                        <c:v>347.19899999999978</c:v>
                      </c:pt>
                      <c:pt idx="65">
                        <c:v>348.02699999999982</c:v>
                      </c:pt>
                      <c:pt idx="66">
                        <c:v>348.84899999999999</c:v>
                      </c:pt>
                      <c:pt idx="67">
                        <c:v>349.67</c:v>
                      </c:pt>
                      <c:pt idx="68">
                        <c:v>350.49099999999981</c:v>
                      </c:pt>
                      <c:pt idx="69">
                        <c:v>351.31299999999999</c:v>
                      </c:pt>
                      <c:pt idx="70">
                        <c:v>352.13699999999977</c:v>
                      </c:pt>
                      <c:pt idx="71">
                        <c:v>352.95799999999991</c:v>
                      </c:pt>
                      <c:pt idx="72">
                        <c:v>353.78699999999981</c:v>
                      </c:pt>
                      <c:pt idx="73">
                        <c:v>354.61500000000001</c:v>
                      </c:pt>
                      <c:pt idx="74">
                        <c:v>355.43899999999979</c:v>
                      </c:pt>
                      <c:pt idx="75">
                        <c:v>356.26599999999979</c:v>
                      </c:pt>
                      <c:pt idx="76">
                        <c:v>357.09199999999981</c:v>
                      </c:pt>
                      <c:pt idx="77">
                        <c:v>357.91499999999979</c:v>
                      </c:pt>
                      <c:pt idx="78">
                        <c:v>358.73899999999981</c:v>
                      </c:pt>
                      <c:pt idx="79">
                        <c:v>359.565</c:v>
                      </c:pt>
                      <c:pt idx="80">
                        <c:v>360.39799999999991</c:v>
                      </c:pt>
                      <c:pt idx="81">
                        <c:v>361.22299999999979</c:v>
                      </c:pt>
                      <c:pt idx="82">
                        <c:v>362.04300000000001</c:v>
                      </c:pt>
                      <c:pt idx="83">
                        <c:v>362.851</c:v>
                      </c:pt>
                      <c:pt idx="84">
                        <c:v>363.65899999999999</c:v>
                      </c:pt>
                      <c:pt idx="85">
                        <c:v>364.46799999999979</c:v>
                      </c:pt>
                      <c:pt idx="86">
                        <c:v>365.27799999999979</c:v>
                      </c:pt>
                      <c:pt idx="87">
                        <c:v>366.08</c:v>
                      </c:pt>
                      <c:pt idx="88">
                        <c:v>366.88199999999978</c:v>
                      </c:pt>
                      <c:pt idx="89">
                        <c:v>367.67899999999992</c:v>
                      </c:pt>
                      <c:pt idx="90">
                        <c:v>368.47199999999981</c:v>
                      </c:pt>
                      <c:pt idx="91">
                        <c:v>369.26900000000001</c:v>
                      </c:pt>
                      <c:pt idx="92">
                        <c:v>370.06899999999979</c:v>
                      </c:pt>
                      <c:pt idx="93">
                        <c:v>370.87399999999991</c:v>
                      </c:pt>
                      <c:pt idx="94">
                        <c:v>371.67399999999992</c:v>
                      </c:pt>
                      <c:pt idx="95">
                        <c:v>372.47199999999981</c:v>
                      </c:pt>
                      <c:pt idx="96">
                        <c:v>373.267</c:v>
                      </c:pt>
                      <c:pt idx="97">
                        <c:v>374.06299999999999</c:v>
                      </c:pt>
                      <c:pt idx="98">
                        <c:v>374.86199999999991</c:v>
                      </c:pt>
                      <c:pt idx="99">
                        <c:v>375.66399999999999</c:v>
                      </c:pt>
                      <c:pt idx="100">
                        <c:v>376.46699999999981</c:v>
                      </c:pt>
                      <c:pt idx="101">
                        <c:v>377.26499999999999</c:v>
                      </c:pt>
                      <c:pt idx="102">
                        <c:v>378.05499999999989</c:v>
                      </c:pt>
                      <c:pt idx="103">
                        <c:v>378.846</c:v>
                      </c:pt>
                      <c:pt idx="104">
                        <c:v>379.63699999999977</c:v>
                      </c:pt>
                      <c:pt idx="105">
                        <c:v>380.43599999999981</c:v>
                      </c:pt>
                      <c:pt idx="106">
                        <c:v>381.2369999999998</c:v>
                      </c:pt>
                      <c:pt idx="107">
                        <c:v>382.03299999999979</c:v>
                      </c:pt>
                      <c:pt idx="108">
                        <c:v>382.82899999999978</c:v>
                      </c:pt>
                      <c:pt idx="109">
                        <c:v>383.62599999999992</c:v>
                      </c:pt>
                      <c:pt idx="110">
                        <c:v>384.41899999999981</c:v>
                      </c:pt>
                      <c:pt idx="111">
                        <c:v>385.21</c:v>
                      </c:pt>
                      <c:pt idx="112">
                        <c:v>385.9939999999998</c:v>
                      </c:pt>
                      <c:pt idx="113">
                        <c:v>386.77499999999992</c:v>
                      </c:pt>
                      <c:pt idx="114">
                        <c:v>387.565</c:v>
                      </c:pt>
                      <c:pt idx="115">
                        <c:v>388.36399999999992</c:v>
                      </c:pt>
                      <c:pt idx="116">
                        <c:v>389.16</c:v>
                      </c:pt>
                      <c:pt idx="117">
                        <c:v>389.96</c:v>
                      </c:pt>
                      <c:pt idx="118">
                        <c:v>390.76099999999991</c:v>
                      </c:pt>
                      <c:pt idx="119">
                        <c:v>391.55599999999993</c:v>
                      </c:pt>
                      <c:pt idx="120">
                        <c:v>392.34800000000001</c:v>
                      </c:pt>
                      <c:pt idx="121">
                        <c:v>393.14100000000002</c:v>
                      </c:pt>
                      <c:pt idx="122">
                        <c:v>393.94099999999992</c:v>
                      </c:pt>
                      <c:pt idx="123">
                        <c:v>394.74199999999979</c:v>
                      </c:pt>
                      <c:pt idx="124">
                        <c:v>395.57799999999992</c:v>
                      </c:pt>
                      <c:pt idx="125">
                        <c:v>396.43799999999982</c:v>
                      </c:pt>
                      <c:pt idx="126">
                        <c:v>397.30199999999991</c:v>
                      </c:pt>
                      <c:pt idx="127">
                        <c:v>398.17199999999991</c:v>
                      </c:pt>
                      <c:pt idx="128">
                        <c:v>399.04599999999999</c:v>
                      </c:pt>
                      <c:pt idx="129">
                        <c:v>399.91599999999983</c:v>
                      </c:pt>
                      <c:pt idx="130">
                        <c:v>400.78599999999977</c:v>
                      </c:pt>
                      <c:pt idx="131">
                        <c:v>401.65499999999997</c:v>
                      </c:pt>
                      <c:pt idx="132">
                        <c:v>402.524</c:v>
                      </c:pt>
                      <c:pt idx="133">
                        <c:v>403.39099999999979</c:v>
                      </c:pt>
                      <c:pt idx="134">
                        <c:v>404.25799999999992</c:v>
                      </c:pt>
                      <c:pt idx="135">
                        <c:v>405.12199999999979</c:v>
                      </c:pt>
                      <c:pt idx="136">
                        <c:v>405.99099999999981</c:v>
                      </c:pt>
                      <c:pt idx="137">
                        <c:v>406.85500000000002</c:v>
                      </c:pt>
                      <c:pt idx="138">
                        <c:v>407.72299999999979</c:v>
                      </c:pt>
                      <c:pt idx="139">
                        <c:v>408.601</c:v>
                      </c:pt>
                      <c:pt idx="140">
                        <c:v>409.47599999999977</c:v>
                      </c:pt>
                      <c:pt idx="141">
                        <c:v>410.35</c:v>
                      </c:pt>
                      <c:pt idx="142">
                        <c:v>411.22299999999979</c:v>
                      </c:pt>
                      <c:pt idx="143">
                        <c:v>412.09799999999979</c:v>
                      </c:pt>
                      <c:pt idx="144">
                        <c:v>412.96899999999982</c:v>
                      </c:pt>
                      <c:pt idx="145">
                        <c:v>413.84300000000002</c:v>
                      </c:pt>
                      <c:pt idx="146">
                        <c:v>414.71499999999992</c:v>
                      </c:pt>
                      <c:pt idx="147">
                        <c:v>415.577</c:v>
                      </c:pt>
                      <c:pt idx="148">
                        <c:v>416.43999999999983</c:v>
                      </c:pt>
                      <c:pt idx="149">
                        <c:v>417.30499999999989</c:v>
                      </c:pt>
                      <c:pt idx="150">
                        <c:v>418.16899999999993</c:v>
                      </c:pt>
                      <c:pt idx="151">
                        <c:v>419.02799999999979</c:v>
                      </c:pt>
                      <c:pt idx="152">
                        <c:v>419.88299999999992</c:v>
                      </c:pt>
                      <c:pt idx="153">
                        <c:v>420.74599999999992</c:v>
                      </c:pt>
                      <c:pt idx="154">
                        <c:v>421.61500000000001</c:v>
                      </c:pt>
                      <c:pt idx="155">
                        <c:v>422.48299999999978</c:v>
                      </c:pt>
                      <c:pt idx="156">
                        <c:v>423.351</c:v>
                      </c:pt>
                      <c:pt idx="157">
                        <c:v>424.21199999999982</c:v>
                      </c:pt>
                      <c:pt idx="158">
                        <c:v>425.077</c:v>
                      </c:pt>
                      <c:pt idx="159">
                        <c:v>425.94799999999992</c:v>
                      </c:pt>
                      <c:pt idx="160">
                        <c:v>426.82399999999978</c:v>
                      </c:pt>
                      <c:pt idx="161">
                        <c:v>427.70099999999991</c:v>
                      </c:pt>
                      <c:pt idx="162">
                        <c:v>428.56799999999993</c:v>
                      </c:pt>
                      <c:pt idx="163">
                        <c:v>429.43099999999981</c:v>
                      </c:pt>
                      <c:pt idx="164">
                        <c:v>430.2969999999998</c:v>
                      </c:pt>
                      <c:pt idx="165">
                        <c:v>431.15199999999999</c:v>
                      </c:pt>
                      <c:pt idx="166">
                        <c:v>432.00400000000002</c:v>
                      </c:pt>
                      <c:pt idx="167">
                        <c:v>432.86099999999999</c:v>
                      </c:pt>
                      <c:pt idx="168">
                        <c:v>433.71100000000001</c:v>
                      </c:pt>
                      <c:pt idx="169">
                        <c:v>434.56099999999992</c:v>
                      </c:pt>
                      <c:pt idx="170">
                        <c:v>435.41199999999981</c:v>
                      </c:pt>
                      <c:pt idx="171">
                        <c:v>436.26299999999992</c:v>
                      </c:pt>
                      <c:pt idx="172">
                        <c:v>437.12199999999979</c:v>
                      </c:pt>
                      <c:pt idx="173">
                        <c:v>437.98099999999982</c:v>
                      </c:pt>
                      <c:pt idx="174">
                        <c:v>438.83600000000001</c:v>
                      </c:pt>
                      <c:pt idx="175">
                        <c:v>439.68999999999988</c:v>
                      </c:pt>
                      <c:pt idx="176">
                        <c:v>440.548</c:v>
                      </c:pt>
                      <c:pt idx="177">
                        <c:v>441.40499999999992</c:v>
                      </c:pt>
                      <c:pt idx="178">
                        <c:v>442.26499999999999</c:v>
                      </c:pt>
                      <c:pt idx="179">
                        <c:v>443.13299999999992</c:v>
                      </c:pt>
                      <c:pt idx="180">
                        <c:v>444.00199999999978</c:v>
                      </c:pt>
                      <c:pt idx="181">
                        <c:v>444.86500000000001</c:v>
                      </c:pt>
                      <c:pt idx="182">
                        <c:v>445.72499999999991</c:v>
                      </c:pt>
                      <c:pt idx="183">
                        <c:v>446.59</c:v>
                      </c:pt>
                      <c:pt idx="184">
                        <c:v>447.45499999999993</c:v>
                      </c:pt>
                      <c:pt idx="185">
                        <c:v>448.32299999999992</c:v>
                      </c:pt>
                      <c:pt idx="186">
                        <c:v>449.19499999999988</c:v>
                      </c:pt>
                      <c:pt idx="187">
                        <c:v>450.072</c:v>
                      </c:pt>
                      <c:pt idx="188">
                        <c:v>450.94799999999992</c:v>
                      </c:pt>
                      <c:pt idx="189">
                        <c:v>451.82099999999991</c:v>
                      </c:pt>
                      <c:pt idx="190">
                        <c:v>452.68499999999989</c:v>
                      </c:pt>
                      <c:pt idx="191">
                        <c:v>453.553</c:v>
                      </c:pt>
                      <c:pt idx="192">
                        <c:v>454.42299999999977</c:v>
                      </c:pt>
                      <c:pt idx="193">
                        <c:v>455.2969999999998</c:v>
                      </c:pt>
                      <c:pt idx="194">
                        <c:v>456.16399999999999</c:v>
                      </c:pt>
                      <c:pt idx="195">
                        <c:v>457.02699999999982</c:v>
                      </c:pt>
                      <c:pt idx="196">
                        <c:v>457.88199999999978</c:v>
                      </c:pt>
                      <c:pt idx="197">
                        <c:v>458.72899999999981</c:v>
                      </c:pt>
                      <c:pt idx="198">
                        <c:v>459.577</c:v>
                      </c:pt>
                      <c:pt idx="199">
                        <c:v>460.42999999999978</c:v>
                      </c:pt>
                      <c:pt idx="200">
                        <c:v>461.27799999999979</c:v>
                      </c:pt>
                      <c:pt idx="201">
                        <c:v>462.12199999999979</c:v>
                      </c:pt>
                      <c:pt idx="202">
                        <c:v>462.97199999999981</c:v>
                      </c:pt>
                      <c:pt idx="203">
                        <c:v>463.81799999999993</c:v>
                      </c:pt>
                      <c:pt idx="204">
                        <c:v>464.65800000000002</c:v>
                      </c:pt>
                      <c:pt idx="205">
                        <c:v>465.50299999999999</c:v>
                      </c:pt>
                      <c:pt idx="206">
                        <c:v>466.34699999999992</c:v>
                      </c:pt>
                      <c:pt idx="207">
                        <c:v>467.197</c:v>
                      </c:pt>
                      <c:pt idx="208">
                        <c:v>468.048</c:v>
                      </c:pt>
                      <c:pt idx="209">
                        <c:v>468.90099999999978</c:v>
                      </c:pt>
                      <c:pt idx="210">
                        <c:v>469.75099999999992</c:v>
                      </c:pt>
                      <c:pt idx="211">
                        <c:v>470.60199999999992</c:v>
                      </c:pt>
                      <c:pt idx="212">
                        <c:v>471.44499999999988</c:v>
                      </c:pt>
                      <c:pt idx="213">
                        <c:v>472.29799999999977</c:v>
                      </c:pt>
                      <c:pt idx="214">
                        <c:v>473.16199999999992</c:v>
                      </c:pt>
                      <c:pt idx="215">
                        <c:v>474.01900000000001</c:v>
                      </c:pt>
                      <c:pt idx="216">
                        <c:v>474.875</c:v>
                      </c:pt>
                      <c:pt idx="217">
                        <c:v>475.72299999999979</c:v>
                      </c:pt>
                      <c:pt idx="218">
                        <c:v>476.56999999999988</c:v>
                      </c:pt>
                      <c:pt idx="219">
                        <c:v>477.41599999999983</c:v>
                      </c:pt>
                      <c:pt idx="220">
                        <c:v>478.26099999999991</c:v>
                      </c:pt>
                      <c:pt idx="221">
                        <c:v>479.10500000000002</c:v>
                      </c:pt>
                      <c:pt idx="222">
                        <c:v>479.95</c:v>
                      </c:pt>
                      <c:pt idx="223">
                        <c:v>480.79099999999983</c:v>
                      </c:pt>
                      <c:pt idx="224">
                        <c:v>481.63099999999991</c:v>
                      </c:pt>
                      <c:pt idx="225">
                        <c:v>482.47399999999982</c:v>
                      </c:pt>
                      <c:pt idx="226">
                        <c:v>483.31599999999992</c:v>
                      </c:pt>
                      <c:pt idx="227">
                        <c:v>484.16500000000002</c:v>
                      </c:pt>
                      <c:pt idx="228">
                        <c:v>485.01400000000001</c:v>
                      </c:pt>
                      <c:pt idx="229">
                        <c:v>485.85500000000002</c:v>
                      </c:pt>
                      <c:pt idx="230">
                        <c:v>486.697</c:v>
                      </c:pt>
                      <c:pt idx="231">
                        <c:v>487.54099999999988</c:v>
                      </c:pt>
                      <c:pt idx="232">
                        <c:v>488.38299999999992</c:v>
                      </c:pt>
                      <c:pt idx="233">
                        <c:v>489.23</c:v>
                      </c:pt>
                      <c:pt idx="234">
                        <c:v>490.08</c:v>
                      </c:pt>
                      <c:pt idx="235">
                        <c:v>490.92799999999983</c:v>
                      </c:pt>
                      <c:pt idx="236">
                        <c:v>491.77799999999979</c:v>
                      </c:pt>
                      <c:pt idx="237">
                        <c:v>492.63099999999991</c:v>
                      </c:pt>
                      <c:pt idx="238">
                        <c:v>493.49099999999981</c:v>
                      </c:pt>
                      <c:pt idx="239">
                        <c:v>494.35399999999993</c:v>
                      </c:pt>
                      <c:pt idx="240">
                        <c:v>495.21699999999981</c:v>
                      </c:pt>
                      <c:pt idx="241">
                        <c:v>496.077</c:v>
                      </c:pt>
                      <c:pt idx="242">
                        <c:v>496.92699999999979</c:v>
                      </c:pt>
                      <c:pt idx="243">
                        <c:v>497.76900000000001</c:v>
                      </c:pt>
                      <c:pt idx="244">
                        <c:v>498.60500000000002</c:v>
                      </c:pt>
                      <c:pt idx="245">
                        <c:v>499.44399999999979</c:v>
                      </c:pt>
                      <c:pt idx="246">
                        <c:v>500.28199999999981</c:v>
                      </c:pt>
                      <c:pt idx="247">
                        <c:v>501.11500000000001</c:v>
                      </c:pt>
                      <c:pt idx="248">
                        <c:v>501.94799999999992</c:v>
                      </c:pt>
                      <c:pt idx="249">
                        <c:v>502.78599999999977</c:v>
                      </c:pt>
                      <c:pt idx="250">
                        <c:v>503.62299999999999</c:v>
                      </c:pt>
                      <c:pt idx="251">
                        <c:v>504.46100000000001</c:v>
                      </c:pt>
                      <c:pt idx="252">
                        <c:v>505.29599999999982</c:v>
                      </c:pt>
                      <c:pt idx="253">
                        <c:v>506.12399999999991</c:v>
                      </c:pt>
                      <c:pt idx="254">
                        <c:v>506.95</c:v>
                      </c:pt>
                      <c:pt idx="255">
                        <c:v>507.78</c:v>
                      </c:pt>
                      <c:pt idx="256">
                        <c:v>508.60799999999989</c:v>
                      </c:pt>
                      <c:pt idx="257">
                        <c:v>509.43899999999979</c:v>
                      </c:pt>
                      <c:pt idx="258">
                        <c:v>510.27199999999982</c:v>
                      </c:pt>
                      <c:pt idx="259">
                        <c:v>511.10799999999989</c:v>
                      </c:pt>
                      <c:pt idx="260">
                        <c:v>511.947</c:v>
                      </c:pt>
                      <c:pt idx="261">
                        <c:v>512.78599999999994</c:v>
                      </c:pt>
                      <c:pt idx="262">
                        <c:v>513.62900000000002</c:v>
                      </c:pt>
                      <c:pt idx="263">
                        <c:v>514.476</c:v>
                      </c:pt>
                      <c:pt idx="264">
                        <c:v>515.32499999999982</c:v>
                      </c:pt>
                      <c:pt idx="265">
                        <c:v>516.16599999999971</c:v>
                      </c:pt>
                      <c:pt idx="266">
                        <c:v>517.01</c:v>
                      </c:pt>
                      <c:pt idx="267">
                        <c:v>517.85599999999977</c:v>
                      </c:pt>
                      <c:pt idx="268">
                        <c:v>518.70000000000005</c:v>
                      </c:pt>
                      <c:pt idx="269">
                        <c:v>519.54599999999971</c:v>
                      </c:pt>
                      <c:pt idx="270">
                        <c:v>520.38699999999972</c:v>
                      </c:pt>
                      <c:pt idx="271">
                        <c:v>521.22900000000004</c:v>
                      </c:pt>
                      <c:pt idx="272">
                        <c:v>522.07799999999997</c:v>
                      </c:pt>
                      <c:pt idx="273">
                        <c:v>522.93099999999981</c:v>
                      </c:pt>
                      <c:pt idx="274">
                        <c:v>523.77700000000004</c:v>
                      </c:pt>
                      <c:pt idx="275">
                        <c:v>524.62400000000002</c:v>
                      </c:pt>
                      <c:pt idx="276">
                        <c:v>525.47500000000002</c:v>
                      </c:pt>
                      <c:pt idx="277">
                        <c:v>526.32099999999969</c:v>
                      </c:pt>
                      <c:pt idx="278">
                        <c:v>527.16300000000001</c:v>
                      </c:pt>
                      <c:pt idx="279">
                        <c:v>528.00400000000002</c:v>
                      </c:pt>
                      <c:pt idx="280">
                        <c:v>528.85399999999981</c:v>
                      </c:pt>
                      <c:pt idx="281">
                        <c:v>529.69899999999996</c:v>
                      </c:pt>
                      <c:pt idx="282">
                        <c:v>530.54199999999969</c:v>
                      </c:pt>
                      <c:pt idx="283">
                        <c:v>531.39</c:v>
                      </c:pt>
                      <c:pt idx="284">
                        <c:v>532.24199999999996</c:v>
                      </c:pt>
                      <c:pt idx="285">
                        <c:v>533.09199999999998</c:v>
                      </c:pt>
                      <c:pt idx="286">
                        <c:v>533.94499999999971</c:v>
                      </c:pt>
                      <c:pt idx="287">
                        <c:v>534.803</c:v>
                      </c:pt>
                      <c:pt idx="288">
                        <c:v>535.66100000000006</c:v>
                      </c:pt>
                      <c:pt idx="289">
                        <c:v>536.5139999999999</c:v>
                      </c:pt>
                      <c:pt idx="290">
                        <c:v>537.36899999999969</c:v>
                      </c:pt>
                      <c:pt idx="291">
                        <c:v>538.221</c:v>
                      </c:pt>
                      <c:pt idx="292">
                        <c:v>539.077</c:v>
                      </c:pt>
                      <c:pt idx="293">
                        <c:v>539.93699999999967</c:v>
                      </c:pt>
                      <c:pt idx="294">
                        <c:v>540.79700000000003</c:v>
                      </c:pt>
                      <c:pt idx="295">
                        <c:v>541.65199999999982</c:v>
                      </c:pt>
                      <c:pt idx="296">
                        <c:v>542.50800000000004</c:v>
                      </c:pt>
                      <c:pt idx="297">
                        <c:v>543.36199999999974</c:v>
                      </c:pt>
                      <c:pt idx="298">
                        <c:v>544.21799999999996</c:v>
                      </c:pt>
                      <c:pt idx="299">
                        <c:v>545.07100000000003</c:v>
                      </c:pt>
                      <c:pt idx="300">
                        <c:v>545.92699999999968</c:v>
                      </c:pt>
                      <c:pt idx="301">
                        <c:v>546.78600000000006</c:v>
                      </c:pt>
                      <c:pt idx="302">
                        <c:v>547.63499999999999</c:v>
                      </c:pt>
                      <c:pt idx="303">
                        <c:v>548.4849999999999</c:v>
                      </c:pt>
                      <c:pt idx="304">
                        <c:v>549.33899999999971</c:v>
                      </c:pt>
                      <c:pt idx="305">
                        <c:v>550.18899999999996</c:v>
                      </c:pt>
                      <c:pt idx="306">
                        <c:v>551.03600000000006</c:v>
                      </c:pt>
                      <c:pt idx="307">
                        <c:v>551.88300000000004</c:v>
                      </c:pt>
                      <c:pt idx="308">
                        <c:v>552.72699999999998</c:v>
                      </c:pt>
                      <c:pt idx="309">
                        <c:v>553.57399999999996</c:v>
                      </c:pt>
                      <c:pt idx="310">
                        <c:v>554.41699999999969</c:v>
                      </c:pt>
                      <c:pt idx="311">
                        <c:v>555.26499999999999</c:v>
                      </c:pt>
                      <c:pt idx="312">
                        <c:v>556.12</c:v>
                      </c:pt>
                      <c:pt idx="313">
                        <c:v>556.97199999999998</c:v>
                      </c:pt>
                      <c:pt idx="314">
                        <c:v>557.81999999999971</c:v>
                      </c:pt>
                      <c:pt idx="315">
                        <c:v>558.66300000000001</c:v>
                      </c:pt>
                      <c:pt idx="316">
                        <c:v>559.50099999999998</c:v>
                      </c:pt>
                      <c:pt idx="317">
                        <c:v>560.33400000000006</c:v>
                      </c:pt>
                      <c:pt idx="318">
                        <c:v>561.16999999999996</c:v>
                      </c:pt>
                      <c:pt idx="319">
                        <c:v>562.01099999999997</c:v>
                      </c:pt>
                      <c:pt idx="320">
                        <c:v>562.85199999999975</c:v>
                      </c:pt>
                      <c:pt idx="321">
                        <c:v>563.68799999999999</c:v>
                      </c:pt>
                      <c:pt idx="322">
                        <c:v>564.51599999999996</c:v>
                      </c:pt>
                      <c:pt idx="323">
                        <c:v>565.34199999999976</c:v>
                      </c:pt>
                      <c:pt idx="324">
                        <c:v>566.16999999999996</c:v>
                      </c:pt>
                      <c:pt idx="325">
                        <c:v>566.99699999999996</c:v>
                      </c:pt>
                      <c:pt idx="326">
                        <c:v>567.83400000000006</c:v>
                      </c:pt>
                      <c:pt idx="327">
                        <c:v>568.673</c:v>
                      </c:pt>
                      <c:pt idx="328">
                        <c:v>569.51</c:v>
                      </c:pt>
                      <c:pt idx="329">
                        <c:v>570.34799999999962</c:v>
                      </c:pt>
                      <c:pt idx="330">
                        <c:v>571.18899999999996</c:v>
                      </c:pt>
                      <c:pt idx="331">
                        <c:v>572.02699999999982</c:v>
                      </c:pt>
                      <c:pt idx="332">
                        <c:v>572.86899999999969</c:v>
                      </c:pt>
                      <c:pt idx="333">
                        <c:v>573.71400000000006</c:v>
                      </c:pt>
                      <c:pt idx="334">
                        <c:v>574.55799999999977</c:v>
                      </c:pt>
                      <c:pt idx="335">
                        <c:v>575.40099999999973</c:v>
                      </c:pt>
                      <c:pt idx="336">
                        <c:v>576.24199999999996</c:v>
                      </c:pt>
                      <c:pt idx="337">
                        <c:v>577.08900000000006</c:v>
                      </c:pt>
                      <c:pt idx="338">
                        <c:v>577.92999999999972</c:v>
                      </c:pt>
                      <c:pt idx="339">
                        <c:v>578.77</c:v>
                      </c:pt>
                      <c:pt idx="340">
                        <c:v>579.60900000000004</c:v>
                      </c:pt>
                      <c:pt idx="341">
                        <c:v>580.45599999999968</c:v>
                      </c:pt>
                      <c:pt idx="342">
                        <c:v>581.30599999999981</c:v>
                      </c:pt>
                      <c:pt idx="343">
                        <c:v>582.15899999999999</c:v>
                      </c:pt>
                      <c:pt idx="344">
                        <c:v>583.0139999999999</c:v>
                      </c:pt>
                      <c:pt idx="345">
                        <c:v>583.86699999999962</c:v>
                      </c:pt>
                      <c:pt idx="346">
                        <c:v>584.71799999999996</c:v>
                      </c:pt>
                      <c:pt idx="347">
                        <c:v>585.56699999999978</c:v>
                      </c:pt>
                      <c:pt idx="348">
                        <c:v>586.41599999999971</c:v>
                      </c:pt>
                      <c:pt idx="349">
                        <c:v>587.26699999999983</c:v>
                      </c:pt>
                      <c:pt idx="350">
                        <c:v>588.11699999999996</c:v>
                      </c:pt>
                      <c:pt idx="351">
                        <c:v>588.97</c:v>
                      </c:pt>
                      <c:pt idx="352">
                        <c:v>589.82199999999978</c:v>
                      </c:pt>
                      <c:pt idx="353">
                        <c:v>590.67399999999998</c:v>
                      </c:pt>
                      <c:pt idx="354">
                        <c:v>591.529</c:v>
                      </c:pt>
                      <c:pt idx="355">
                        <c:v>592.3889999999999</c:v>
                      </c:pt>
                      <c:pt idx="356">
                        <c:v>593.24900000000002</c:v>
                      </c:pt>
                      <c:pt idx="357">
                        <c:v>594.11199999999997</c:v>
                      </c:pt>
                      <c:pt idx="358">
                        <c:v>594.97500000000002</c:v>
                      </c:pt>
                      <c:pt idx="359">
                        <c:v>595.83799999999974</c:v>
                      </c:pt>
                      <c:pt idx="360">
                        <c:v>596.69899999999996</c:v>
                      </c:pt>
                      <c:pt idx="361">
                        <c:v>597.55899999999997</c:v>
                      </c:pt>
                      <c:pt idx="362">
                        <c:v>598.41199999999981</c:v>
                      </c:pt>
                      <c:pt idx="363">
                        <c:v>599.26499999999999</c:v>
                      </c:pt>
                      <c:pt idx="364">
                        <c:v>600.11799999999971</c:v>
                      </c:pt>
                      <c:pt idx="365">
                        <c:v>600.96599999999967</c:v>
                      </c:pt>
                      <c:pt idx="366">
                        <c:v>601.81099999999969</c:v>
                      </c:pt>
                      <c:pt idx="367">
                        <c:v>602.65899999999999</c:v>
                      </c:pt>
                      <c:pt idx="368">
                        <c:v>603.5139999999999</c:v>
                      </c:pt>
                      <c:pt idx="369">
                        <c:v>604.36799999999948</c:v>
                      </c:pt>
                      <c:pt idx="370">
                        <c:v>605.221</c:v>
                      </c:pt>
                      <c:pt idx="371">
                        <c:v>606.072</c:v>
                      </c:pt>
                      <c:pt idx="372">
                        <c:v>606.92499999999973</c:v>
                      </c:pt>
                      <c:pt idx="373">
                        <c:v>607.77599999999995</c:v>
                      </c:pt>
                      <c:pt idx="374">
                        <c:v>608.63099999999997</c:v>
                      </c:pt>
                      <c:pt idx="375">
                        <c:v>609.48400000000004</c:v>
                      </c:pt>
                      <c:pt idx="376">
                        <c:v>610.33699999999976</c:v>
                      </c:pt>
                      <c:pt idx="377">
                        <c:v>611.18399999999997</c:v>
                      </c:pt>
                      <c:pt idx="378">
                        <c:v>612.02800000000002</c:v>
                      </c:pt>
                      <c:pt idx="379">
                        <c:v>612.87699999999973</c:v>
                      </c:pt>
                      <c:pt idx="380">
                        <c:v>613.72400000000005</c:v>
                      </c:pt>
                      <c:pt idx="381">
                        <c:v>614.56999999999971</c:v>
                      </c:pt>
                      <c:pt idx="382">
                        <c:v>615.41899999999998</c:v>
                      </c:pt>
                      <c:pt idx="383">
                        <c:v>616.27099999999996</c:v>
                      </c:pt>
                      <c:pt idx="384">
                        <c:v>617.12900000000002</c:v>
                      </c:pt>
                      <c:pt idx="385">
                        <c:v>617.995</c:v>
                      </c:pt>
                      <c:pt idx="386">
                        <c:v>618.85699999999974</c:v>
                      </c:pt>
                      <c:pt idx="387">
                        <c:v>619.71199999999999</c:v>
                      </c:pt>
                      <c:pt idx="388">
                        <c:v>620.56199999999967</c:v>
                      </c:pt>
                      <c:pt idx="389">
                        <c:v>621.41100000000006</c:v>
                      </c:pt>
                      <c:pt idx="390">
                        <c:v>622.25800000000004</c:v>
                      </c:pt>
                      <c:pt idx="391">
                        <c:v>623.10199999999998</c:v>
                      </c:pt>
                      <c:pt idx="392">
                        <c:v>623.95399999999972</c:v>
                      </c:pt>
                      <c:pt idx="393">
                        <c:v>624.81099999999969</c:v>
                      </c:pt>
                      <c:pt idx="394">
                        <c:v>625.67399999999998</c:v>
                      </c:pt>
                      <c:pt idx="395">
                        <c:v>626.53399999999999</c:v>
                      </c:pt>
                      <c:pt idx="396">
                        <c:v>627.39300000000003</c:v>
                      </c:pt>
                      <c:pt idx="397">
                        <c:v>628.24699999999996</c:v>
                      </c:pt>
                      <c:pt idx="398">
                        <c:v>629.1</c:v>
                      </c:pt>
                      <c:pt idx="399">
                        <c:v>629.95599999999968</c:v>
                      </c:pt>
                      <c:pt idx="400">
                        <c:v>630.81999999999971</c:v>
                      </c:pt>
                      <c:pt idx="401">
                        <c:v>631.68499999999995</c:v>
                      </c:pt>
                      <c:pt idx="402">
                        <c:v>632.548</c:v>
                      </c:pt>
                      <c:pt idx="403">
                        <c:v>633.41499999999996</c:v>
                      </c:pt>
                      <c:pt idx="404">
                        <c:v>634.27700000000004</c:v>
                      </c:pt>
                      <c:pt idx="405">
                        <c:v>635.1389999999999</c:v>
                      </c:pt>
                      <c:pt idx="406">
                        <c:v>636.00599999999997</c:v>
                      </c:pt>
                      <c:pt idx="407">
                        <c:v>636.87099999999998</c:v>
                      </c:pt>
                      <c:pt idx="408">
                        <c:v>637.7349999999999</c:v>
                      </c:pt>
                      <c:pt idx="409">
                        <c:v>638.59400000000005</c:v>
                      </c:pt>
                      <c:pt idx="410">
                        <c:v>639.45699999999977</c:v>
                      </c:pt>
                      <c:pt idx="411">
                        <c:v>640.31899999999996</c:v>
                      </c:pt>
                      <c:pt idx="412">
                        <c:v>641.17999999999995</c:v>
                      </c:pt>
                      <c:pt idx="413">
                        <c:v>642.03800000000001</c:v>
                      </c:pt>
                      <c:pt idx="414">
                        <c:v>642.89799999999968</c:v>
                      </c:pt>
                      <c:pt idx="415">
                        <c:v>643.75800000000004</c:v>
                      </c:pt>
                      <c:pt idx="416">
                        <c:v>644.61300000000006</c:v>
                      </c:pt>
                      <c:pt idx="417">
                        <c:v>645.46299999999974</c:v>
                      </c:pt>
                      <c:pt idx="418">
                        <c:v>646.31399999999996</c:v>
                      </c:pt>
                      <c:pt idx="419">
                        <c:v>647.16899999999998</c:v>
                      </c:pt>
                      <c:pt idx="420">
                        <c:v>648.02800000000002</c:v>
                      </c:pt>
                      <c:pt idx="421">
                        <c:v>648.88499999999999</c:v>
                      </c:pt>
                      <c:pt idx="422">
                        <c:v>649.74</c:v>
                      </c:pt>
                      <c:pt idx="423">
                        <c:v>650.59299999999996</c:v>
                      </c:pt>
                      <c:pt idx="424">
                        <c:v>651.44199999999978</c:v>
                      </c:pt>
                      <c:pt idx="425">
                        <c:v>652.29100000000005</c:v>
                      </c:pt>
                      <c:pt idx="426">
                        <c:v>653.1389999999999</c:v>
                      </c:pt>
                      <c:pt idx="427">
                        <c:v>653.98699999999997</c:v>
                      </c:pt>
                      <c:pt idx="428">
                        <c:v>654.83400000000006</c:v>
                      </c:pt>
                      <c:pt idx="429">
                        <c:v>655.6869999999999</c:v>
                      </c:pt>
                      <c:pt idx="430">
                        <c:v>656.54599999999982</c:v>
                      </c:pt>
                      <c:pt idx="431">
                        <c:v>657.40099999999973</c:v>
                      </c:pt>
                      <c:pt idx="432">
                        <c:v>658.255</c:v>
                      </c:pt>
                      <c:pt idx="433">
                        <c:v>659.1099999999999</c:v>
                      </c:pt>
                      <c:pt idx="434">
                        <c:v>659.96199999999976</c:v>
                      </c:pt>
                      <c:pt idx="435">
                        <c:v>660.81099999999969</c:v>
                      </c:pt>
                      <c:pt idx="436">
                        <c:v>661.66100000000006</c:v>
                      </c:pt>
                      <c:pt idx="437">
                        <c:v>662.5139999999999</c:v>
                      </c:pt>
                      <c:pt idx="438">
                        <c:v>663.37</c:v>
                      </c:pt>
                      <c:pt idx="439">
                        <c:v>664.22699999999998</c:v>
                      </c:pt>
                      <c:pt idx="440">
                        <c:v>665.09</c:v>
                      </c:pt>
                      <c:pt idx="441">
                        <c:v>665.95599999999968</c:v>
                      </c:pt>
                      <c:pt idx="442">
                        <c:v>666.8159999999998</c:v>
                      </c:pt>
                      <c:pt idx="443">
                        <c:v>667.66799999999967</c:v>
                      </c:pt>
                      <c:pt idx="444">
                        <c:v>668.51599999999996</c:v>
                      </c:pt>
                      <c:pt idx="445">
                        <c:v>669.36099999999976</c:v>
                      </c:pt>
                      <c:pt idx="446">
                        <c:v>670.21299999999997</c:v>
                      </c:pt>
                      <c:pt idx="447">
                        <c:v>671.072</c:v>
                      </c:pt>
                      <c:pt idx="448">
                        <c:v>671.93599999999969</c:v>
                      </c:pt>
                      <c:pt idx="449">
                        <c:v>672.8009999999997</c:v>
                      </c:pt>
                      <c:pt idx="450">
                        <c:v>673.66599999999971</c:v>
                      </c:pt>
                      <c:pt idx="451">
                        <c:v>674.52800000000002</c:v>
                      </c:pt>
                      <c:pt idx="452">
                        <c:v>675.3889999999999</c:v>
                      </c:pt>
                      <c:pt idx="453">
                        <c:v>676.25199999999973</c:v>
                      </c:pt>
                      <c:pt idx="454">
                        <c:v>677.12400000000002</c:v>
                      </c:pt>
                      <c:pt idx="455">
                        <c:v>677.99299999999971</c:v>
                      </c:pt>
                      <c:pt idx="456">
                        <c:v>678.85099999999977</c:v>
                      </c:pt>
                      <c:pt idx="457">
                        <c:v>679.70299999999997</c:v>
                      </c:pt>
                      <c:pt idx="458">
                        <c:v>680.553</c:v>
                      </c:pt>
                      <c:pt idx="459">
                        <c:v>681.40199999999982</c:v>
                      </c:pt>
                      <c:pt idx="460">
                        <c:v>682.25199999999973</c:v>
                      </c:pt>
                      <c:pt idx="461">
                        <c:v>683.1099999999999</c:v>
                      </c:pt>
                      <c:pt idx="462">
                        <c:v>683.97299999999996</c:v>
                      </c:pt>
                      <c:pt idx="463">
                        <c:v>684.83299999999974</c:v>
                      </c:pt>
                      <c:pt idx="464">
                        <c:v>685.69</c:v>
                      </c:pt>
                      <c:pt idx="465">
                        <c:v>686.54599999999982</c:v>
                      </c:pt>
                      <c:pt idx="466">
                        <c:v>687.40099999999973</c:v>
                      </c:pt>
                      <c:pt idx="467">
                        <c:v>688.25199999999973</c:v>
                      </c:pt>
                      <c:pt idx="468">
                        <c:v>689.10699999999997</c:v>
                      </c:pt>
                      <c:pt idx="469">
                        <c:v>689.96699999999976</c:v>
                      </c:pt>
                      <c:pt idx="470">
                        <c:v>690.82899999999972</c:v>
                      </c:pt>
                      <c:pt idx="471">
                        <c:v>691.68399999999997</c:v>
                      </c:pt>
                      <c:pt idx="472">
                        <c:v>692.53399999999999</c:v>
                      </c:pt>
                      <c:pt idx="473">
                        <c:v>693.38799999999969</c:v>
                      </c:pt>
                      <c:pt idx="474">
                        <c:v>694.25199999999973</c:v>
                      </c:pt>
                      <c:pt idx="475">
                        <c:v>695.125</c:v>
                      </c:pt>
                      <c:pt idx="476">
                        <c:v>695.99299999999971</c:v>
                      </c:pt>
                      <c:pt idx="477">
                        <c:v>696.8529999999995</c:v>
                      </c:pt>
                      <c:pt idx="478">
                        <c:v>697.71400000000006</c:v>
                      </c:pt>
                      <c:pt idx="479">
                        <c:v>698.57299999999998</c:v>
                      </c:pt>
                      <c:pt idx="480">
                        <c:v>699.42699999999968</c:v>
                      </c:pt>
                      <c:pt idx="481">
                        <c:v>700.27800000000002</c:v>
                      </c:pt>
                      <c:pt idx="482">
                        <c:v>701.12599999999998</c:v>
                      </c:pt>
                      <c:pt idx="483">
                        <c:v>701.97299999999996</c:v>
                      </c:pt>
                      <c:pt idx="484">
                        <c:v>702.82399999999996</c:v>
                      </c:pt>
                      <c:pt idx="485">
                        <c:v>703.678</c:v>
                      </c:pt>
                      <c:pt idx="486">
                        <c:v>704.53600000000006</c:v>
                      </c:pt>
                      <c:pt idx="487">
                        <c:v>705.39300000000003</c:v>
                      </c:pt>
                      <c:pt idx="488">
                        <c:v>706.245</c:v>
                      </c:pt>
                      <c:pt idx="489">
                        <c:v>707.101</c:v>
                      </c:pt>
                      <c:pt idx="490">
                        <c:v>707.95299999999975</c:v>
                      </c:pt>
                      <c:pt idx="491">
                        <c:v>708.80599999999981</c:v>
                      </c:pt>
                      <c:pt idx="492">
                        <c:v>709.6569999999997</c:v>
                      </c:pt>
                      <c:pt idx="493">
                        <c:v>710.50700000000006</c:v>
                      </c:pt>
                      <c:pt idx="494">
                        <c:v>711.36099999999976</c:v>
                      </c:pt>
                      <c:pt idx="495">
                        <c:v>712.21500000000003</c:v>
                      </c:pt>
                      <c:pt idx="496">
                        <c:v>713.07500000000005</c:v>
                      </c:pt>
                      <c:pt idx="497">
                        <c:v>713.92899999999997</c:v>
                      </c:pt>
                      <c:pt idx="498">
                        <c:v>714.78899999999999</c:v>
                      </c:pt>
                      <c:pt idx="499">
                        <c:v>715.64799999999968</c:v>
                      </c:pt>
                      <c:pt idx="500">
                        <c:v>716.50199999999973</c:v>
                      </c:pt>
                      <c:pt idx="501">
                        <c:v>717.36300000000006</c:v>
                      </c:pt>
                      <c:pt idx="502">
                        <c:v>718.22400000000005</c:v>
                      </c:pt>
                      <c:pt idx="503">
                        <c:v>719.08500000000004</c:v>
                      </c:pt>
                      <c:pt idx="504">
                        <c:v>719.94399999999996</c:v>
                      </c:pt>
                      <c:pt idx="505">
                        <c:v>720.80499999999972</c:v>
                      </c:pt>
                      <c:pt idx="506">
                        <c:v>721.66399999999999</c:v>
                      </c:pt>
                      <c:pt idx="507">
                        <c:v>722.52199999999971</c:v>
                      </c:pt>
                      <c:pt idx="508">
                        <c:v>723.38099999999997</c:v>
                      </c:pt>
                      <c:pt idx="509">
                        <c:v>724.24199999999996</c:v>
                      </c:pt>
                      <c:pt idx="510">
                        <c:v>725.101</c:v>
                      </c:pt>
                      <c:pt idx="511">
                        <c:v>725.95599999999968</c:v>
                      </c:pt>
                      <c:pt idx="512">
                        <c:v>726.81199999999967</c:v>
                      </c:pt>
                      <c:pt idx="513">
                        <c:v>727.66899999999998</c:v>
                      </c:pt>
                      <c:pt idx="514">
                        <c:v>728.53</c:v>
                      </c:pt>
                      <c:pt idx="515">
                        <c:v>729.39099999999996</c:v>
                      </c:pt>
                      <c:pt idx="516">
                        <c:v>730.24800000000005</c:v>
                      </c:pt>
                      <c:pt idx="517">
                        <c:v>731.10599999999999</c:v>
                      </c:pt>
                      <c:pt idx="518">
                        <c:v>731.96799999999962</c:v>
                      </c:pt>
                      <c:pt idx="519">
                        <c:v>732.8299999999997</c:v>
                      </c:pt>
                      <c:pt idx="520">
                        <c:v>733.69100000000003</c:v>
                      </c:pt>
                      <c:pt idx="521">
                        <c:v>734.5509999999997</c:v>
                      </c:pt>
                      <c:pt idx="522">
                        <c:v>735.41699999999969</c:v>
                      </c:pt>
                      <c:pt idx="523">
                        <c:v>736.28099999999995</c:v>
                      </c:pt>
                      <c:pt idx="524">
                        <c:v>737.14300000000003</c:v>
                      </c:pt>
                      <c:pt idx="525">
                        <c:v>738.00599999999997</c:v>
                      </c:pt>
                      <c:pt idx="526">
                        <c:v>738.86799999999948</c:v>
                      </c:pt>
                      <c:pt idx="527">
                        <c:v>739.73400000000004</c:v>
                      </c:pt>
                      <c:pt idx="528">
                        <c:v>740.601</c:v>
                      </c:pt>
                      <c:pt idx="529">
                        <c:v>741.46799999999962</c:v>
                      </c:pt>
                      <c:pt idx="530">
                        <c:v>742.33799999999974</c:v>
                      </c:pt>
                      <c:pt idx="531">
                        <c:v>743.20699999999999</c:v>
                      </c:pt>
                      <c:pt idx="532">
                        <c:v>744.07399999999996</c:v>
                      </c:pt>
                      <c:pt idx="533">
                        <c:v>744.93699999999967</c:v>
                      </c:pt>
                      <c:pt idx="534">
                        <c:v>745.8009999999997</c:v>
                      </c:pt>
                      <c:pt idx="535">
                        <c:v>746.66199999999981</c:v>
                      </c:pt>
                      <c:pt idx="536">
                        <c:v>747.52499999999998</c:v>
                      </c:pt>
                      <c:pt idx="537">
                        <c:v>748.39099999999996</c:v>
                      </c:pt>
                      <c:pt idx="538">
                        <c:v>749.26099999999997</c:v>
                      </c:pt>
                      <c:pt idx="539">
                        <c:v>750.13499999999999</c:v>
                      </c:pt>
                      <c:pt idx="540">
                        <c:v>751.005</c:v>
                      </c:pt>
                      <c:pt idx="541">
                        <c:v>751.87199999999996</c:v>
                      </c:pt>
                      <c:pt idx="542">
                        <c:v>752.73900000000003</c:v>
                      </c:pt>
                      <c:pt idx="543">
                        <c:v>753.60599999999999</c:v>
                      </c:pt>
                      <c:pt idx="544">
                        <c:v>754.46499999999969</c:v>
                      </c:pt>
                      <c:pt idx="545">
                        <c:v>755.32499999999982</c:v>
                      </c:pt>
                      <c:pt idx="546">
                        <c:v>756.18</c:v>
                      </c:pt>
                      <c:pt idx="547">
                        <c:v>757.03299999999967</c:v>
                      </c:pt>
                      <c:pt idx="548">
                        <c:v>757.88799999999969</c:v>
                      </c:pt>
                      <c:pt idx="549">
                        <c:v>758.75400000000002</c:v>
                      </c:pt>
                      <c:pt idx="550">
                        <c:v>759.625</c:v>
                      </c:pt>
                      <c:pt idx="551">
                        <c:v>760.49400000000003</c:v>
                      </c:pt>
                      <c:pt idx="552">
                        <c:v>761.35999999999967</c:v>
                      </c:pt>
                      <c:pt idx="553">
                        <c:v>762.22299999999996</c:v>
                      </c:pt>
                      <c:pt idx="554">
                        <c:v>763.08699999999999</c:v>
                      </c:pt>
                      <c:pt idx="555">
                        <c:v>763.94599999999969</c:v>
                      </c:pt>
                      <c:pt idx="556">
                        <c:v>764.8</c:v>
                      </c:pt>
                      <c:pt idx="557">
                        <c:v>765.65599999999972</c:v>
                      </c:pt>
                      <c:pt idx="558">
                        <c:v>766.52</c:v>
                      </c:pt>
                      <c:pt idx="559">
                        <c:v>767.39300000000003</c:v>
                      </c:pt>
                      <c:pt idx="560">
                        <c:v>768.26599999999996</c:v>
                      </c:pt>
                      <c:pt idx="561">
                        <c:v>769.13799999999969</c:v>
                      </c:pt>
                      <c:pt idx="562">
                        <c:v>770.00700000000006</c:v>
                      </c:pt>
                      <c:pt idx="563">
                        <c:v>770.87699999999973</c:v>
                      </c:pt>
                      <c:pt idx="564">
                        <c:v>771.745</c:v>
                      </c:pt>
                      <c:pt idx="565">
                        <c:v>772.61199999999997</c:v>
                      </c:pt>
                      <c:pt idx="566">
                        <c:v>773.47900000000004</c:v>
                      </c:pt>
                      <c:pt idx="567">
                        <c:v>774.34599999999978</c:v>
                      </c:pt>
                      <c:pt idx="568">
                        <c:v>775.21599999999989</c:v>
                      </c:pt>
                      <c:pt idx="569">
                        <c:v>776.08799999999997</c:v>
                      </c:pt>
                      <c:pt idx="570">
                        <c:v>776.96199999999976</c:v>
                      </c:pt>
                      <c:pt idx="571">
                        <c:v>777.83899999999971</c:v>
                      </c:pt>
                      <c:pt idx="572">
                        <c:v>778.71900000000005</c:v>
                      </c:pt>
                      <c:pt idx="573">
                        <c:v>779.601</c:v>
                      </c:pt>
                      <c:pt idx="574">
                        <c:v>780.48599999999999</c:v>
                      </c:pt>
                      <c:pt idx="575">
                        <c:v>781.38300000000004</c:v>
                      </c:pt>
                      <c:pt idx="576">
                        <c:v>782.28200000000004</c:v>
                      </c:pt>
                      <c:pt idx="577">
                        <c:v>783.18</c:v>
                      </c:pt>
                      <c:pt idx="578">
                        <c:v>784.07500000000005</c:v>
                      </c:pt>
                      <c:pt idx="579">
                        <c:v>784.96399999999971</c:v>
                      </c:pt>
                      <c:pt idx="580">
                        <c:v>785.85199999999975</c:v>
                      </c:pt>
                      <c:pt idx="581">
                        <c:v>786.73500000000001</c:v>
                      </c:pt>
                      <c:pt idx="582">
                        <c:v>787.61900000000003</c:v>
                      </c:pt>
                      <c:pt idx="583">
                        <c:v>788.49799999999971</c:v>
                      </c:pt>
                      <c:pt idx="584">
                        <c:v>789.37400000000002</c:v>
                      </c:pt>
                      <c:pt idx="585">
                        <c:v>790.24900000000002</c:v>
                      </c:pt>
                      <c:pt idx="586">
                        <c:v>791.12</c:v>
                      </c:pt>
                      <c:pt idx="587">
                        <c:v>791.99299999999971</c:v>
                      </c:pt>
                      <c:pt idx="588">
                        <c:v>792.86799999999948</c:v>
                      </c:pt>
                      <c:pt idx="589">
                        <c:v>793.74799999999971</c:v>
                      </c:pt>
                      <c:pt idx="590">
                        <c:v>794.6279999999997</c:v>
                      </c:pt>
                      <c:pt idx="591">
                        <c:v>795.50900000000001</c:v>
                      </c:pt>
                      <c:pt idx="592">
                        <c:v>796.38699999999972</c:v>
                      </c:pt>
                      <c:pt idx="593">
                        <c:v>797.2579999999997</c:v>
                      </c:pt>
                      <c:pt idx="594">
                        <c:v>798.12599999999998</c:v>
                      </c:pt>
                      <c:pt idx="595">
                        <c:v>798.99199999999996</c:v>
                      </c:pt>
                      <c:pt idx="596">
                        <c:v>799.86099999999976</c:v>
                      </c:pt>
                      <c:pt idx="597">
                        <c:v>800.72699999999998</c:v>
                      </c:pt>
                      <c:pt idx="598">
                        <c:v>801.59799999999996</c:v>
                      </c:pt>
                      <c:pt idx="599">
                        <c:v>802.46899999999971</c:v>
                      </c:pt>
                      <c:pt idx="600">
                        <c:v>803.34099999999978</c:v>
                      </c:pt>
                      <c:pt idx="601">
                        <c:v>804.20899999999995</c:v>
                      </c:pt>
                      <c:pt idx="602">
                        <c:v>805.077</c:v>
                      </c:pt>
                      <c:pt idx="603">
                        <c:v>805.9459999999998</c:v>
                      </c:pt>
                      <c:pt idx="604">
                        <c:v>806.81999999999971</c:v>
                      </c:pt>
                      <c:pt idx="605">
                        <c:v>807.69600000000003</c:v>
                      </c:pt>
                      <c:pt idx="606">
                        <c:v>808.56799999999976</c:v>
                      </c:pt>
                      <c:pt idx="607">
                        <c:v>809.4409999999998</c:v>
                      </c:pt>
                      <c:pt idx="608">
                        <c:v>810.31999999999971</c:v>
                      </c:pt>
                      <c:pt idx="609">
                        <c:v>811.202</c:v>
                      </c:pt>
                      <c:pt idx="610">
                        <c:v>812.08299999999997</c:v>
                      </c:pt>
                      <c:pt idx="611">
                        <c:v>812.97</c:v>
                      </c:pt>
                      <c:pt idx="612">
                        <c:v>813.8529999999995</c:v>
                      </c:pt>
                      <c:pt idx="613">
                        <c:v>814.73099999999999</c:v>
                      </c:pt>
                      <c:pt idx="614">
                        <c:v>815.61299999999972</c:v>
                      </c:pt>
                      <c:pt idx="615">
                        <c:v>816.48799999999972</c:v>
                      </c:pt>
                      <c:pt idx="616">
                        <c:v>817.36099999999976</c:v>
                      </c:pt>
                      <c:pt idx="617">
                        <c:v>818.23799999999972</c:v>
                      </c:pt>
                      <c:pt idx="618">
                        <c:v>819.11799999999971</c:v>
                      </c:pt>
                      <c:pt idx="619">
                        <c:v>820.0029999999997</c:v>
                      </c:pt>
                      <c:pt idx="620">
                        <c:v>820.88900000000001</c:v>
                      </c:pt>
                      <c:pt idx="621">
                        <c:v>821.77200000000005</c:v>
                      </c:pt>
                      <c:pt idx="622">
                        <c:v>822.6519999999997</c:v>
                      </c:pt>
                      <c:pt idx="623">
                        <c:v>823.53300000000002</c:v>
                      </c:pt>
                      <c:pt idx="624">
                        <c:v>824.41499999999996</c:v>
                      </c:pt>
                      <c:pt idx="625">
                        <c:v>825.29399999999998</c:v>
                      </c:pt>
                      <c:pt idx="626">
                        <c:v>826.17600000000004</c:v>
                      </c:pt>
                      <c:pt idx="627">
                        <c:v>827.05699999999979</c:v>
                      </c:pt>
                      <c:pt idx="628">
                        <c:v>827.93899999999996</c:v>
                      </c:pt>
                      <c:pt idx="629">
                        <c:v>828.81999999999971</c:v>
                      </c:pt>
                      <c:pt idx="630">
                        <c:v>829.70100000000002</c:v>
                      </c:pt>
                      <c:pt idx="631">
                        <c:v>830.58199999999999</c:v>
                      </c:pt>
                      <c:pt idx="632">
                        <c:v>831.4599999999997</c:v>
                      </c:pt>
                      <c:pt idx="633">
                        <c:v>832.34199999999976</c:v>
                      </c:pt>
                      <c:pt idx="634">
                        <c:v>833.226</c:v>
                      </c:pt>
                      <c:pt idx="635">
                        <c:v>834.10500000000002</c:v>
                      </c:pt>
                      <c:pt idx="636">
                        <c:v>834.98199999999997</c:v>
                      </c:pt>
                      <c:pt idx="637">
                        <c:v>835.8589999999997</c:v>
                      </c:pt>
                      <c:pt idx="638">
                        <c:v>836.73500000000001</c:v>
                      </c:pt>
                      <c:pt idx="639">
                        <c:v>837.61599999999999</c:v>
                      </c:pt>
                      <c:pt idx="640">
                        <c:v>838.5</c:v>
                      </c:pt>
                      <c:pt idx="641">
                        <c:v>839.38800000000003</c:v>
                      </c:pt>
                      <c:pt idx="642">
                        <c:v>840.27300000000002</c:v>
                      </c:pt>
                      <c:pt idx="643">
                        <c:v>841.15899999999999</c:v>
                      </c:pt>
                      <c:pt idx="644">
                        <c:v>842.04</c:v>
                      </c:pt>
                      <c:pt idx="645">
                        <c:v>842.923</c:v>
                      </c:pt>
                      <c:pt idx="646">
                        <c:v>843.8059999999997</c:v>
                      </c:pt>
                      <c:pt idx="647">
                        <c:v>844.69100000000003</c:v>
                      </c:pt>
                      <c:pt idx="648">
                        <c:v>845.57600000000002</c:v>
                      </c:pt>
                      <c:pt idx="649">
                        <c:v>846.45899999999972</c:v>
                      </c:pt>
                      <c:pt idx="650">
                        <c:v>847.33899999999971</c:v>
                      </c:pt>
                      <c:pt idx="651">
                        <c:v>848.21900000000005</c:v>
                      </c:pt>
                      <c:pt idx="652">
                        <c:v>849.09799999999996</c:v>
                      </c:pt>
                      <c:pt idx="653">
                        <c:v>849.98299999999972</c:v>
                      </c:pt>
                      <c:pt idx="654">
                        <c:v>850.86599999999976</c:v>
                      </c:pt>
                      <c:pt idx="655">
                        <c:v>851.74900000000002</c:v>
                      </c:pt>
                      <c:pt idx="656">
                        <c:v>852.64</c:v>
                      </c:pt>
                      <c:pt idx="657">
                        <c:v>853.53599999999972</c:v>
                      </c:pt>
                      <c:pt idx="658">
                        <c:v>854.42999999999984</c:v>
                      </c:pt>
                      <c:pt idx="659">
                        <c:v>855.31999999999971</c:v>
                      </c:pt>
                      <c:pt idx="660">
                        <c:v>856.21</c:v>
                      </c:pt>
                      <c:pt idx="661">
                        <c:v>857.09699999999998</c:v>
                      </c:pt>
                      <c:pt idx="662">
                        <c:v>857.98400000000004</c:v>
                      </c:pt>
                      <c:pt idx="663">
                        <c:v>858.8779999999997</c:v>
                      </c:pt>
                      <c:pt idx="664">
                        <c:v>859.78</c:v>
                      </c:pt>
                      <c:pt idx="665">
                        <c:v>860.68100000000004</c:v>
                      </c:pt>
                      <c:pt idx="666">
                        <c:v>861.57500000000005</c:v>
                      </c:pt>
                      <c:pt idx="667">
                        <c:v>862.46299999999974</c:v>
                      </c:pt>
                      <c:pt idx="668">
                        <c:v>863.3499999999998</c:v>
                      </c:pt>
                      <c:pt idx="669">
                        <c:v>864.23299999999972</c:v>
                      </c:pt>
                      <c:pt idx="670">
                        <c:v>865.11599999999999</c:v>
                      </c:pt>
                      <c:pt idx="671">
                        <c:v>866.00099999999998</c:v>
                      </c:pt>
                      <c:pt idx="672">
                        <c:v>866.88400000000001</c:v>
                      </c:pt>
                      <c:pt idx="673">
                        <c:v>867.76800000000003</c:v>
                      </c:pt>
                      <c:pt idx="674">
                        <c:v>868.65</c:v>
                      </c:pt>
                      <c:pt idx="675">
                        <c:v>869.529</c:v>
                      </c:pt>
                      <c:pt idx="676">
                        <c:v>870.41099999999972</c:v>
                      </c:pt>
                      <c:pt idx="677">
                        <c:v>871.29600000000005</c:v>
                      </c:pt>
                      <c:pt idx="678">
                        <c:v>872.18399999999997</c:v>
                      </c:pt>
                      <c:pt idx="679">
                        <c:v>873.07600000000002</c:v>
                      </c:pt>
                      <c:pt idx="680">
                        <c:v>873.96299999999974</c:v>
                      </c:pt>
                      <c:pt idx="681">
                        <c:v>874.85199999999975</c:v>
                      </c:pt>
                      <c:pt idx="682">
                        <c:v>875.745</c:v>
                      </c:pt>
                      <c:pt idx="683">
                        <c:v>876.64099999999996</c:v>
                      </c:pt>
                      <c:pt idx="684">
                        <c:v>877.53300000000002</c:v>
                      </c:pt>
                      <c:pt idx="685">
                        <c:v>878.42499999999973</c:v>
                      </c:pt>
                      <c:pt idx="686">
                        <c:v>879.32399999999996</c:v>
                      </c:pt>
                      <c:pt idx="687">
                        <c:v>880.22</c:v>
                      </c:pt>
                      <c:pt idx="688">
                        <c:v>881.11400000000003</c:v>
                      </c:pt>
                      <c:pt idx="689">
                        <c:v>882.00900000000001</c:v>
                      </c:pt>
                      <c:pt idx="690">
                        <c:v>882.90599999999972</c:v>
                      </c:pt>
                      <c:pt idx="691">
                        <c:v>883.803</c:v>
                      </c:pt>
                      <c:pt idx="692">
                        <c:v>884.70600000000002</c:v>
                      </c:pt>
                      <c:pt idx="693">
                        <c:v>885.61</c:v>
                      </c:pt>
                      <c:pt idx="694">
                        <c:v>886.52</c:v>
                      </c:pt>
                      <c:pt idx="695">
                        <c:v>887.43299999999977</c:v>
                      </c:pt>
                      <c:pt idx="696">
                        <c:v>888.35199999999975</c:v>
                      </c:pt>
                      <c:pt idx="697">
                        <c:v>889.27499999999998</c:v>
                      </c:pt>
                      <c:pt idx="698">
                        <c:v>890.2</c:v>
                      </c:pt>
                      <c:pt idx="699">
                        <c:v>891.12599999999998</c:v>
                      </c:pt>
                      <c:pt idx="700">
                        <c:v>892.05699999999979</c:v>
                      </c:pt>
                      <c:pt idx="701">
                        <c:v>892.99099999999999</c:v>
                      </c:pt>
                      <c:pt idx="702">
                        <c:v>893.92699999999979</c:v>
                      </c:pt>
                      <c:pt idx="703">
                        <c:v>894.86299999999949</c:v>
                      </c:pt>
                      <c:pt idx="704">
                        <c:v>895.79399999999998</c:v>
                      </c:pt>
                      <c:pt idx="705">
                        <c:v>896.72299999999996</c:v>
                      </c:pt>
                      <c:pt idx="706">
                        <c:v>897.64699999999971</c:v>
                      </c:pt>
                      <c:pt idx="707">
                        <c:v>898.57399999999996</c:v>
                      </c:pt>
                      <c:pt idx="708">
                        <c:v>899.50099999999998</c:v>
                      </c:pt>
                      <c:pt idx="709">
                        <c:v>900.42499999999973</c:v>
                      </c:pt>
                      <c:pt idx="710">
                        <c:v>901.34899999999971</c:v>
                      </c:pt>
                      <c:pt idx="711">
                        <c:v>902.27</c:v>
                      </c:pt>
                      <c:pt idx="712">
                        <c:v>903.19200000000001</c:v>
                      </c:pt>
                      <c:pt idx="713">
                        <c:v>904.11599999999999</c:v>
                      </c:pt>
                      <c:pt idx="714">
                        <c:v>905.04300000000001</c:v>
                      </c:pt>
                      <c:pt idx="715">
                        <c:v>905.97699999999998</c:v>
                      </c:pt>
                      <c:pt idx="716">
                        <c:v>906.91399999999999</c:v>
                      </c:pt>
                      <c:pt idx="717">
                        <c:v>907.8449999999998</c:v>
                      </c:pt>
                      <c:pt idx="718">
                        <c:v>908.77700000000004</c:v>
                      </c:pt>
                      <c:pt idx="719">
                        <c:v>909.70899999999995</c:v>
                      </c:pt>
                      <c:pt idx="720">
                        <c:v>910.63800000000003</c:v>
                      </c:pt>
                      <c:pt idx="721">
                        <c:v>911.56299999999976</c:v>
                      </c:pt>
                      <c:pt idx="722">
                        <c:v>912.48199999999997</c:v>
                      </c:pt>
                      <c:pt idx="723">
                        <c:v>913.40599999999972</c:v>
                      </c:pt>
                      <c:pt idx="724">
                        <c:v>914.33599999999979</c:v>
                      </c:pt>
                      <c:pt idx="725">
                        <c:v>915.26699999999971</c:v>
                      </c:pt>
                      <c:pt idx="726">
                        <c:v>916.197</c:v>
                      </c:pt>
                      <c:pt idx="727">
                        <c:v>917.1279999999997</c:v>
                      </c:pt>
                      <c:pt idx="728">
                        <c:v>918.05699999999979</c:v>
                      </c:pt>
                      <c:pt idx="729">
                        <c:v>918.98400000000004</c:v>
                      </c:pt>
                      <c:pt idx="730">
                        <c:v>919.91399999999999</c:v>
                      </c:pt>
                      <c:pt idx="731">
                        <c:v>920.84199999999976</c:v>
                      </c:pt>
                      <c:pt idx="732">
                        <c:v>921.77200000000005</c:v>
                      </c:pt>
                      <c:pt idx="733">
                        <c:v>922.70299999999997</c:v>
                      </c:pt>
                      <c:pt idx="734">
                        <c:v>923.62900000000002</c:v>
                      </c:pt>
                      <c:pt idx="735">
                        <c:v>924.5559999999997</c:v>
                      </c:pt>
                      <c:pt idx="736">
                        <c:v>925.48500000000001</c:v>
                      </c:pt>
                      <c:pt idx="737">
                        <c:v>926.41300000000001</c:v>
                      </c:pt>
                      <c:pt idx="738">
                        <c:v>927.3449999999998</c:v>
                      </c:pt>
                      <c:pt idx="739">
                        <c:v>928.28</c:v>
                      </c:pt>
                      <c:pt idx="740">
                        <c:v>929.21199999999999</c:v>
                      </c:pt>
                      <c:pt idx="741">
                        <c:v>930.14300000000003</c:v>
                      </c:pt>
                      <c:pt idx="742">
                        <c:v>931.07299999999998</c:v>
                      </c:pt>
                      <c:pt idx="743">
                        <c:v>932.00199999999973</c:v>
                      </c:pt>
                      <c:pt idx="744">
                        <c:v>932.928</c:v>
                      </c:pt>
                      <c:pt idx="745">
                        <c:v>933.8589999999997</c:v>
                      </c:pt>
                      <c:pt idx="746">
                        <c:v>934.78899999999999</c:v>
                      </c:pt>
                      <c:pt idx="747">
                        <c:v>935.71600000000001</c:v>
                      </c:pt>
                      <c:pt idx="748">
                        <c:v>936.64599999999996</c:v>
                      </c:pt>
                      <c:pt idx="749">
                        <c:v>937.57600000000002</c:v>
                      </c:pt>
                      <c:pt idx="750">
                        <c:v>938.51199999999972</c:v>
                      </c:pt>
                      <c:pt idx="751">
                        <c:v>939.44399999999996</c:v>
                      </c:pt>
                      <c:pt idx="752">
                        <c:v>940.37400000000002</c:v>
                      </c:pt>
                      <c:pt idx="753">
                        <c:v>941.3</c:v>
                      </c:pt>
                      <c:pt idx="754">
                        <c:v>942.22900000000004</c:v>
                      </c:pt>
                      <c:pt idx="755">
                        <c:v>943.16499999999996</c:v>
                      </c:pt>
                      <c:pt idx="756">
                        <c:v>944.101</c:v>
                      </c:pt>
                      <c:pt idx="757">
                        <c:v>945.03699999999969</c:v>
                      </c:pt>
                      <c:pt idx="758">
                        <c:v>945.97400000000005</c:v>
                      </c:pt>
                      <c:pt idx="759">
                        <c:v>946.91099999999972</c:v>
                      </c:pt>
                      <c:pt idx="760">
                        <c:v>947.8299999999997</c:v>
                      </c:pt>
                      <c:pt idx="761">
                        <c:v>948.73</c:v>
                      </c:pt>
                      <c:pt idx="762">
                        <c:v>949.62599999999998</c:v>
                      </c:pt>
                      <c:pt idx="763">
                        <c:v>950.51599999999996</c:v>
                      </c:pt>
                      <c:pt idx="764">
                        <c:v>951.41300000000001</c:v>
                      </c:pt>
                      <c:pt idx="765">
                        <c:v>952.30999999999983</c:v>
                      </c:pt>
                      <c:pt idx="766">
                        <c:v>953.20799999999997</c:v>
                      </c:pt>
                      <c:pt idx="767">
                        <c:v>954.10599999999999</c:v>
                      </c:pt>
                      <c:pt idx="768">
                        <c:v>955.005</c:v>
                      </c:pt>
                      <c:pt idx="769">
                        <c:v>955.9</c:v>
                      </c:pt>
                      <c:pt idx="770">
                        <c:v>956.79700000000003</c:v>
                      </c:pt>
                      <c:pt idx="771">
                        <c:v>957.69500000000005</c:v>
                      </c:pt>
                      <c:pt idx="772">
                        <c:v>958.59400000000005</c:v>
                      </c:pt>
                      <c:pt idx="773">
                        <c:v>959.49099999999999</c:v>
                      </c:pt>
                      <c:pt idx="774">
                        <c:v>960.39</c:v>
                      </c:pt>
                      <c:pt idx="775">
                        <c:v>961.28899999999999</c:v>
                      </c:pt>
                      <c:pt idx="776">
                        <c:v>962.19299999999998</c:v>
                      </c:pt>
                      <c:pt idx="777">
                        <c:v>963.09900000000005</c:v>
                      </c:pt>
                      <c:pt idx="778">
                        <c:v>964.00699999999972</c:v>
                      </c:pt>
                      <c:pt idx="779">
                        <c:v>964.92</c:v>
                      </c:pt>
                      <c:pt idx="780">
                        <c:v>965.8299999999997</c:v>
                      </c:pt>
                      <c:pt idx="781">
                        <c:v>966.73299999999972</c:v>
                      </c:pt>
                      <c:pt idx="782">
                        <c:v>967.6329999999997</c:v>
                      </c:pt>
                      <c:pt idx="783">
                        <c:v>968.5319999999997</c:v>
                      </c:pt>
                      <c:pt idx="784">
                        <c:v>969.43599999999969</c:v>
                      </c:pt>
                      <c:pt idx="785">
                        <c:v>970.33899999999971</c:v>
                      </c:pt>
                      <c:pt idx="786">
                        <c:v>971.245</c:v>
                      </c:pt>
                      <c:pt idx="787">
                        <c:v>972.15599999999972</c:v>
                      </c:pt>
                      <c:pt idx="788">
                        <c:v>973.06699999999978</c:v>
                      </c:pt>
                      <c:pt idx="789">
                        <c:v>973.976</c:v>
                      </c:pt>
                      <c:pt idx="790">
                        <c:v>974.8829999999997</c:v>
                      </c:pt>
                      <c:pt idx="791">
                        <c:v>975.78700000000003</c:v>
                      </c:pt>
                      <c:pt idx="792">
                        <c:v>976.68600000000004</c:v>
                      </c:pt>
                      <c:pt idx="793">
                        <c:v>977.58799999999997</c:v>
                      </c:pt>
                      <c:pt idx="794">
                        <c:v>978.49</c:v>
                      </c:pt>
                      <c:pt idx="795">
                        <c:v>979.38900000000001</c:v>
                      </c:pt>
                      <c:pt idx="796">
                        <c:v>980.28800000000001</c:v>
                      </c:pt>
                      <c:pt idx="797">
                        <c:v>981.18700000000001</c:v>
                      </c:pt>
                      <c:pt idx="798">
                        <c:v>982.08299999999997</c:v>
                      </c:pt>
                      <c:pt idx="799">
                        <c:v>982.97500000000002</c:v>
                      </c:pt>
                      <c:pt idx="800">
                        <c:v>983.87</c:v>
                      </c:pt>
                      <c:pt idx="801">
                        <c:v>984.76400000000001</c:v>
                      </c:pt>
                      <c:pt idx="802">
                        <c:v>985.66199999999969</c:v>
                      </c:pt>
                      <c:pt idx="803">
                        <c:v>986.56399999999996</c:v>
                      </c:pt>
                      <c:pt idx="804">
                        <c:v>987.45799999999974</c:v>
                      </c:pt>
                      <c:pt idx="805">
                        <c:v>988.3539999999997</c:v>
                      </c:pt>
                      <c:pt idx="806">
                        <c:v>989.255</c:v>
                      </c:pt>
                      <c:pt idx="807">
                        <c:v>990.1569999999997</c:v>
                      </c:pt>
                      <c:pt idx="808">
                        <c:v>991.06099999999969</c:v>
                      </c:pt>
                      <c:pt idx="809">
                        <c:v>991.96199999999976</c:v>
                      </c:pt>
                      <c:pt idx="810">
                        <c:v>992.85999999999979</c:v>
                      </c:pt>
                      <c:pt idx="811">
                        <c:v>993.76199999999972</c:v>
                      </c:pt>
                      <c:pt idx="812">
                        <c:v>994.70399999999995</c:v>
                      </c:pt>
                      <c:pt idx="813">
                        <c:v>995.66899999999998</c:v>
                      </c:pt>
                      <c:pt idx="814">
                        <c:v>996.64800000000002</c:v>
                      </c:pt>
                      <c:pt idx="815">
                        <c:v>997.63199999999972</c:v>
                      </c:pt>
                      <c:pt idx="816">
                        <c:v>998.61799999999971</c:v>
                      </c:pt>
                      <c:pt idx="817">
                        <c:v>999.60799999999972</c:v>
                      </c:pt>
                      <c:pt idx="818">
                        <c:v>1000.6</c:v>
                      </c:pt>
                      <c:pt idx="819">
                        <c:v>1001.59</c:v>
                      </c:pt>
                      <c:pt idx="820">
                        <c:v>1002.582</c:v>
                      </c:pt>
                      <c:pt idx="821">
                        <c:v>1003.569</c:v>
                      </c:pt>
                      <c:pt idx="822">
                        <c:v>1004.553</c:v>
                      </c:pt>
                      <c:pt idx="823">
                        <c:v>1005.54</c:v>
                      </c:pt>
                      <c:pt idx="824">
                        <c:v>1006.525</c:v>
                      </c:pt>
                      <c:pt idx="825">
                        <c:v>1007.508</c:v>
                      </c:pt>
                      <c:pt idx="826">
                        <c:v>1008.492</c:v>
                      </c:pt>
                      <c:pt idx="827">
                        <c:v>1009.476</c:v>
                      </c:pt>
                      <c:pt idx="828">
                        <c:v>1010.456</c:v>
                      </c:pt>
                      <c:pt idx="829">
                        <c:v>1011.433</c:v>
                      </c:pt>
                      <c:pt idx="830">
                        <c:v>1012.413</c:v>
                      </c:pt>
                      <c:pt idx="831">
                        <c:v>1013.39</c:v>
                      </c:pt>
                      <c:pt idx="832">
                        <c:v>1014.3680000000001</c:v>
                      </c:pt>
                      <c:pt idx="833">
                        <c:v>1015.347</c:v>
                      </c:pt>
                      <c:pt idx="834">
                        <c:v>1016.319</c:v>
                      </c:pt>
                      <c:pt idx="835">
                        <c:v>1017.29</c:v>
                      </c:pt>
                      <c:pt idx="836">
                        <c:v>1018.2619999999999</c:v>
                      </c:pt>
                      <c:pt idx="837">
                        <c:v>1019.24</c:v>
                      </c:pt>
                      <c:pt idx="838">
                        <c:v>1020.213</c:v>
                      </c:pt>
                      <c:pt idx="839">
                        <c:v>1021.188</c:v>
                      </c:pt>
                      <c:pt idx="840">
                        <c:v>1022.1609999999999</c:v>
                      </c:pt>
                      <c:pt idx="841">
                        <c:v>1023.13</c:v>
                      </c:pt>
                      <c:pt idx="842">
                        <c:v>1024.0930000000001</c:v>
                      </c:pt>
                      <c:pt idx="843">
                        <c:v>1025.0550000000001</c:v>
                      </c:pt>
                      <c:pt idx="844">
                        <c:v>1026.0150000000001</c:v>
                      </c:pt>
                      <c:pt idx="845">
                        <c:v>1026.979</c:v>
                      </c:pt>
                      <c:pt idx="846">
                        <c:v>1027.941</c:v>
                      </c:pt>
                      <c:pt idx="847">
                        <c:v>1028.9010000000001</c:v>
                      </c:pt>
                      <c:pt idx="848">
                        <c:v>1029.865</c:v>
                      </c:pt>
                      <c:pt idx="849">
                        <c:v>1030.828</c:v>
                      </c:pt>
                      <c:pt idx="850">
                        <c:v>1031.7919999999999</c:v>
                      </c:pt>
                      <c:pt idx="851">
                        <c:v>1032.7560000000001</c:v>
                      </c:pt>
                      <c:pt idx="852">
                        <c:v>1033.7190000000001</c:v>
                      </c:pt>
                      <c:pt idx="853">
                        <c:v>1034.68</c:v>
                      </c:pt>
                      <c:pt idx="854">
                        <c:v>1035.644</c:v>
                      </c:pt>
                      <c:pt idx="855">
                        <c:v>1036.6120000000001</c:v>
                      </c:pt>
                      <c:pt idx="856">
                        <c:v>1037.578</c:v>
                      </c:pt>
                      <c:pt idx="857">
                        <c:v>1038.5409999999999</c:v>
                      </c:pt>
                      <c:pt idx="858">
                        <c:v>1039.5050000000001</c:v>
                      </c:pt>
                      <c:pt idx="859">
                        <c:v>1040.4659999999999</c:v>
                      </c:pt>
                      <c:pt idx="860">
                        <c:v>1041.4280000000001</c:v>
                      </c:pt>
                      <c:pt idx="861">
                        <c:v>1042.394</c:v>
                      </c:pt>
                      <c:pt idx="862">
                        <c:v>1043.357</c:v>
                      </c:pt>
                      <c:pt idx="863">
                        <c:v>1044.3209999999999</c:v>
                      </c:pt>
                      <c:pt idx="864">
                        <c:v>1045.2840000000001</c:v>
                      </c:pt>
                      <c:pt idx="865">
                        <c:v>1046.2460000000001</c:v>
                      </c:pt>
                      <c:pt idx="866">
                        <c:v>1047.201</c:v>
                      </c:pt>
                      <c:pt idx="867">
                        <c:v>1048.134</c:v>
                      </c:pt>
                      <c:pt idx="868">
                        <c:v>1049.047</c:v>
                      </c:pt>
                      <c:pt idx="869">
                        <c:v>1049.954</c:v>
                      </c:pt>
                      <c:pt idx="870">
                        <c:v>1050.864</c:v>
                      </c:pt>
                      <c:pt idx="871">
                        <c:v>1051.7729999999999</c:v>
                      </c:pt>
                      <c:pt idx="872">
                        <c:v>1052.68</c:v>
                      </c:pt>
                      <c:pt idx="873">
                        <c:v>1053.586</c:v>
                      </c:pt>
                      <c:pt idx="874">
                        <c:v>1054.4939999999999</c:v>
                      </c:pt>
                      <c:pt idx="875">
                        <c:v>1055.4079999999999</c:v>
                      </c:pt>
                      <c:pt idx="876">
                        <c:v>1056.3240000000001</c:v>
                      </c:pt>
                      <c:pt idx="877">
                        <c:v>1057.241</c:v>
                      </c:pt>
                      <c:pt idx="878">
                        <c:v>1058.1569999999999</c:v>
                      </c:pt>
                      <c:pt idx="879">
                        <c:v>1059.0719999999999</c:v>
                      </c:pt>
                      <c:pt idx="880">
                        <c:v>1059.9839999999999</c:v>
                      </c:pt>
                      <c:pt idx="881">
                        <c:v>1060.893</c:v>
                      </c:pt>
                      <c:pt idx="882">
                        <c:v>1061.8009999999999</c:v>
                      </c:pt>
                      <c:pt idx="883">
                        <c:v>1062.7090000000001</c:v>
                      </c:pt>
                      <c:pt idx="884">
                        <c:v>1063.614</c:v>
                      </c:pt>
                      <c:pt idx="885">
                        <c:v>1064.5229999999999</c:v>
                      </c:pt>
                      <c:pt idx="886">
                        <c:v>1065.43</c:v>
                      </c:pt>
                      <c:pt idx="887">
                        <c:v>1066.335</c:v>
                      </c:pt>
                      <c:pt idx="888">
                        <c:v>1067.2349999999999</c:v>
                      </c:pt>
                      <c:pt idx="889">
                        <c:v>1068.135</c:v>
                      </c:pt>
                      <c:pt idx="890">
                        <c:v>1069.038</c:v>
                      </c:pt>
                      <c:pt idx="891">
                        <c:v>1069.941</c:v>
                      </c:pt>
                      <c:pt idx="892">
                        <c:v>1070.8430000000001</c:v>
                      </c:pt>
                      <c:pt idx="893">
                        <c:v>1071.7439999999999</c:v>
                      </c:pt>
                      <c:pt idx="894">
                        <c:v>1072.6420000000001</c:v>
                      </c:pt>
                      <c:pt idx="895">
                        <c:v>1073.5440000000001</c:v>
                      </c:pt>
                      <c:pt idx="896">
                        <c:v>1074.4480000000001</c:v>
                      </c:pt>
                      <c:pt idx="897">
                        <c:v>1075.357</c:v>
                      </c:pt>
                      <c:pt idx="898">
                        <c:v>1076.2760000000001</c:v>
                      </c:pt>
                      <c:pt idx="899">
                        <c:v>1077.194</c:v>
                      </c:pt>
                      <c:pt idx="900">
                        <c:v>1078.1120000000001</c:v>
                      </c:pt>
                      <c:pt idx="901">
                        <c:v>1079.03</c:v>
                      </c:pt>
                      <c:pt idx="902">
                        <c:v>1079.951</c:v>
                      </c:pt>
                      <c:pt idx="903">
                        <c:v>1080.877</c:v>
                      </c:pt>
                      <c:pt idx="904">
                        <c:v>1081.8030000000001</c:v>
                      </c:pt>
                      <c:pt idx="905">
                        <c:v>1082.7270000000001</c:v>
                      </c:pt>
                      <c:pt idx="906">
                        <c:v>1083.644</c:v>
                      </c:pt>
                      <c:pt idx="907">
                        <c:v>1084.5609999999999</c:v>
                      </c:pt>
                      <c:pt idx="908">
                        <c:v>1085.4770000000001</c:v>
                      </c:pt>
                      <c:pt idx="909">
                        <c:v>1086.393</c:v>
                      </c:pt>
                      <c:pt idx="910">
                        <c:v>1087.316</c:v>
                      </c:pt>
                      <c:pt idx="911">
                        <c:v>1088.24</c:v>
                      </c:pt>
                      <c:pt idx="912">
                        <c:v>1089.1669999999999</c:v>
                      </c:pt>
                      <c:pt idx="913">
                        <c:v>1090.0909999999999</c:v>
                      </c:pt>
                      <c:pt idx="914">
                        <c:v>1091.0160000000001</c:v>
                      </c:pt>
                      <c:pt idx="915">
                        <c:v>1091.9449999999999</c:v>
                      </c:pt>
                      <c:pt idx="916">
                        <c:v>1092.875</c:v>
                      </c:pt>
                      <c:pt idx="917">
                        <c:v>1093.800999999999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P$6:$AP$923</c15:sqref>
                        </c15:formulaRef>
                      </c:ext>
                    </c:extLst>
                    <c:numCache>
                      <c:formatCode>General</c:formatCode>
                      <c:ptCount val="918"/>
                      <c:pt idx="0">
                        <c:v>1</c:v>
                      </c:pt>
                      <c:pt idx="1">
                        <c:v>0.99995627761738404</c:v>
                      </c:pt>
                      <c:pt idx="2">
                        <c:v>0.99993371122635599</c:v>
                      </c:pt>
                      <c:pt idx="3">
                        <c:v>0.99977715688860203</c:v>
                      </c:pt>
                      <c:pt idx="4">
                        <c:v>0.99968689132449196</c:v>
                      </c:pt>
                      <c:pt idx="5">
                        <c:v>0.99957546976879297</c:v>
                      </c:pt>
                      <c:pt idx="6">
                        <c:v>0.99935121625795598</c:v>
                      </c:pt>
                      <c:pt idx="7">
                        <c:v>0.99926095069384602</c:v>
                      </c:pt>
                      <c:pt idx="8">
                        <c:v>0.99905926357403696</c:v>
                      </c:pt>
                      <c:pt idx="9">
                        <c:v>0.99888014284525495</c:v>
                      </c:pt>
                      <c:pt idx="10">
                        <c:v>0.99870102211647405</c:v>
                      </c:pt>
                      <c:pt idx="11">
                        <c:v>0.99847676860563706</c:v>
                      </c:pt>
                      <c:pt idx="12">
                        <c:v>0.99831880386844296</c:v>
                      </c:pt>
                      <c:pt idx="13">
                        <c:v>0.99807198396657903</c:v>
                      </c:pt>
                      <c:pt idx="14">
                        <c:v>0.99784914085518095</c:v>
                      </c:pt>
                      <c:pt idx="15">
                        <c:v>0.99764604333593299</c:v>
                      </c:pt>
                      <c:pt idx="16">
                        <c:v>0.99740063383350797</c:v>
                      </c:pt>
                      <c:pt idx="17">
                        <c:v>0.99715381393164304</c:v>
                      </c:pt>
                      <c:pt idx="18">
                        <c:v>0.996906994029779</c:v>
                      </c:pt>
                      <c:pt idx="19">
                        <c:v>0.996616451745299</c:v>
                      </c:pt>
                      <c:pt idx="20">
                        <c:v>0.99634706545240703</c:v>
                      </c:pt>
                      <c:pt idx="21">
                        <c:v>0.99607626876007505</c:v>
                      </c:pt>
                      <c:pt idx="22">
                        <c:v>0.99576457048400702</c:v>
                      </c:pt>
                      <c:pt idx="23">
                        <c:v>0.99547120740064798</c:v>
                      </c:pt>
                      <c:pt idx="24">
                        <c:v>0.99515809872514005</c:v>
                      </c:pt>
                      <c:pt idx="25">
                        <c:v>0.994778701275988</c:v>
                      </c:pt>
                      <c:pt idx="26">
                        <c:v>0.994441615810014</c:v>
                      </c:pt>
                      <c:pt idx="27">
                        <c:v>0.99408337435244998</c:v>
                      </c:pt>
                      <c:pt idx="28">
                        <c:v>0.99367858971339196</c:v>
                      </c:pt>
                      <c:pt idx="29">
                        <c:v>0.99332034825582904</c:v>
                      </c:pt>
                      <c:pt idx="30">
                        <c:v>0.99289440762518399</c:v>
                      </c:pt>
                      <c:pt idx="31">
                        <c:v>0.99246846699453695</c:v>
                      </c:pt>
                      <c:pt idx="32">
                        <c:v>0.99201995997286396</c:v>
                      </c:pt>
                      <c:pt idx="33">
                        <c:v>0.99157145295118998</c:v>
                      </c:pt>
                      <c:pt idx="34">
                        <c:v>0.99110037953848895</c:v>
                      </c:pt>
                      <c:pt idx="35">
                        <c:v>0.99065187251681597</c:v>
                      </c:pt>
                      <c:pt idx="36">
                        <c:v>0.99011451033047104</c:v>
                      </c:pt>
                      <c:pt idx="37">
                        <c:v>0.98962087052674197</c:v>
                      </c:pt>
                      <c:pt idx="38">
                        <c:v>0.98910607473142498</c:v>
                      </c:pt>
                      <c:pt idx="39">
                        <c:v>0.98852357976302396</c:v>
                      </c:pt>
                      <c:pt idx="40">
                        <c:v>0.98798480717724102</c:v>
                      </c:pt>
                      <c:pt idx="41">
                        <c:v>0.987402312208841</c:v>
                      </c:pt>
                      <c:pt idx="42">
                        <c:v>0.98681840684100097</c:v>
                      </c:pt>
                      <c:pt idx="43">
                        <c:v>0.98621334548157402</c:v>
                      </c:pt>
                      <c:pt idx="44">
                        <c:v>0.98556315134009098</c:v>
                      </c:pt>
                      <c:pt idx="45">
                        <c:v>0.98491295719860805</c:v>
                      </c:pt>
                      <c:pt idx="46">
                        <c:v>0.98421763027507003</c:v>
                      </c:pt>
                      <c:pt idx="47">
                        <c:v>0.98354628014199896</c:v>
                      </c:pt>
                      <c:pt idx="48">
                        <c:v>0.98285095321846105</c:v>
                      </c:pt>
                      <c:pt idx="49">
                        <c:v>0.98211049351286706</c:v>
                      </c:pt>
                      <c:pt idx="50">
                        <c:v>0.98132631142465798</c:v>
                      </c:pt>
                      <c:pt idx="51">
                        <c:v>0.98054212933644902</c:v>
                      </c:pt>
                      <c:pt idx="52">
                        <c:v>0.97975653684880104</c:v>
                      </c:pt>
                      <c:pt idx="53">
                        <c:v>0.97894978836956403</c:v>
                      </c:pt>
                      <c:pt idx="54">
                        <c:v>0.97814445028976704</c:v>
                      </c:pt>
                      <c:pt idx="55">
                        <c:v>0.97724743624641897</c:v>
                      </c:pt>
                      <c:pt idx="56">
                        <c:v>0.97637298859410004</c:v>
                      </c:pt>
                      <c:pt idx="57">
                        <c:v>0.97549854094178001</c:v>
                      </c:pt>
                      <c:pt idx="58">
                        <c:v>0.974578960507405</c:v>
                      </c:pt>
                      <c:pt idx="59">
                        <c:v>0.97365938007303099</c:v>
                      </c:pt>
                      <c:pt idx="60">
                        <c:v>0.97271864364706695</c:v>
                      </c:pt>
                      <c:pt idx="61">
                        <c:v>0.97175534083007598</c:v>
                      </c:pt>
                      <c:pt idx="62">
                        <c:v>0.97076806122261805</c:v>
                      </c:pt>
                      <c:pt idx="63">
                        <c:v>0.96975962562357299</c:v>
                      </c:pt>
                      <c:pt idx="64">
                        <c:v>0.96870605724247105</c:v>
                      </c:pt>
                      <c:pt idx="65">
                        <c:v>0.96765248886137001</c:v>
                      </c:pt>
                      <c:pt idx="66">
                        <c:v>0.96659751008082995</c:v>
                      </c:pt>
                      <c:pt idx="67">
                        <c:v>0.96550021931711305</c:v>
                      </c:pt>
                      <c:pt idx="68">
                        <c:v>0.96440151815395603</c:v>
                      </c:pt>
                      <c:pt idx="69">
                        <c:v>0.96325768420874502</c:v>
                      </c:pt>
                      <c:pt idx="70">
                        <c:v>0.96213641665456096</c:v>
                      </c:pt>
                      <c:pt idx="71">
                        <c:v>0.96097142671776103</c:v>
                      </c:pt>
                      <c:pt idx="72">
                        <c:v>0.95976130399890602</c:v>
                      </c:pt>
                      <c:pt idx="73">
                        <c:v>0.95861747005369402</c:v>
                      </c:pt>
                      <c:pt idx="74">
                        <c:v>0.95740734733483901</c:v>
                      </c:pt>
                      <c:pt idx="75">
                        <c:v>0.95619581421654398</c:v>
                      </c:pt>
                      <c:pt idx="76">
                        <c:v>0.95500966828815603</c:v>
                      </c:pt>
                      <c:pt idx="77">
                        <c:v>0.95377556877883396</c:v>
                      </c:pt>
                      <c:pt idx="78">
                        <c:v>0.95252031327792297</c:v>
                      </c:pt>
                      <c:pt idx="79">
                        <c:v>0.95128762416804002</c:v>
                      </c:pt>
                      <c:pt idx="80">
                        <c:v>0.95000839187666297</c:v>
                      </c:pt>
                      <c:pt idx="81">
                        <c:v>0.94873198038416395</c:v>
                      </c:pt>
                      <c:pt idx="82">
                        <c:v>0.94745415849222703</c:v>
                      </c:pt>
                      <c:pt idx="83">
                        <c:v>0.94615377020926095</c:v>
                      </c:pt>
                      <c:pt idx="84">
                        <c:v>0.94487453791788401</c:v>
                      </c:pt>
                      <c:pt idx="85">
                        <c:v>0.94357697043379696</c:v>
                      </c:pt>
                      <c:pt idx="86">
                        <c:v>0.94227658215083099</c:v>
                      </c:pt>
                      <c:pt idx="87">
                        <c:v>0.94097619386786502</c:v>
                      </c:pt>
                      <c:pt idx="88">
                        <c:v>0.939653239193872</c:v>
                      </c:pt>
                      <c:pt idx="89">
                        <c:v>0.93835285091090603</c:v>
                      </c:pt>
                      <c:pt idx="90">
                        <c:v>0.93700732984588597</c:v>
                      </c:pt>
                      <c:pt idx="91">
                        <c:v>0.93570694156292</c:v>
                      </c:pt>
                      <c:pt idx="92">
                        <c:v>0.93438398688892599</c:v>
                      </c:pt>
                      <c:pt idx="93">
                        <c:v>0.93306244261437299</c:v>
                      </c:pt>
                      <c:pt idx="94">
                        <c:v>0.93173948794037997</c:v>
                      </c:pt>
                      <c:pt idx="95">
                        <c:v>0.93041653326638596</c:v>
                      </c:pt>
                      <c:pt idx="96">
                        <c:v>0.92909498899183196</c:v>
                      </c:pt>
                      <c:pt idx="97">
                        <c:v>0.92779460070886699</c:v>
                      </c:pt>
                      <c:pt idx="98">
                        <c:v>0.92647023563543396</c:v>
                      </c:pt>
                      <c:pt idx="99">
                        <c:v>0.92514869136088096</c:v>
                      </c:pt>
                      <c:pt idx="100">
                        <c:v>0.92384830307791399</c:v>
                      </c:pt>
                      <c:pt idx="101">
                        <c:v>0.922593047577004</c:v>
                      </c:pt>
                      <c:pt idx="102">
                        <c:v>0.92124893691142296</c:v>
                      </c:pt>
                      <c:pt idx="103">
                        <c:v>0.91999227101107295</c:v>
                      </c:pt>
                      <c:pt idx="104">
                        <c:v>0.91871585951857504</c:v>
                      </c:pt>
                      <c:pt idx="105">
                        <c:v>0.91741547123560796</c:v>
                      </c:pt>
                      <c:pt idx="106">
                        <c:v>0.91613623894423102</c:v>
                      </c:pt>
                      <c:pt idx="107">
                        <c:v>0.91488239384276004</c:v>
                      </c:pt>
                      <c:pt idx="108">
                        <c:v>0.91362572794241104</c:v>
                      </c:pt>
                      <c:pt idx="109">
                        <c:v>0.91237047244150005</c:v>
                      </c:pt>
                      <c:pt idx="110">
                        <c:v>0.91113778333161699</c:v>
                      </c:pt>
                      <c:pt idx="111">
                        <c:v>0.90992766061276198</c:v>
                      </c:pt>
                      <c:pt idx="112">
                        <c:v>0.90864842832138504</c:v>
                      </c:pt>
                      <c:pt idx="113">
                        <c:v>0.90743830560252903</c:v>
                      </c:pt>
                      <c:pt idx="114">
                        <c:v>0.90622818288367402</c:v>
                      </c:pt>
                      <c:pt idx="115">
                        <c:v>0.90501664976537999</c:v>
                      </c:pt>
                      <c:pt idx="116">
                        <c:v>0.90382909343755302</c:v>
                      </c:pt>
                      <c:pt idx="117">
                        <c:v>0.90264153710972495</c:v>
                      </c:pt>
                      <c:pt idx="118">
                        <c:v>0.90147513677348601</c:v>
                      </c:pt>
                      <c:pt idx="119">
                        <c:v>0.90031014683668498</c:v>
                      </c:pt>
                      <c:pt idx="120">
                        <c:v>0.89914374650044704</c:v>
                      </c:pt>
                      <c:pt idx="121">
                        <c:v>0.89800132295467405</c:v>
                      </c:pt>
                      <c:pt idx="122">
                        <c:v>0.89683633301787402</c:v>
                      </c:pt>
                      <c:pt idx="123">
                        <c:v>0.89569249907266202</c:v>
                      </c:pt>
                      <c:pt idx="124">
                        <c:v>0.89459379790950599</c:v>
                      </c:pt>
                      <c:pt idx="125">
                        <c:v>0.89347253035532204</c:v>
                      </c:pt>
                      <c:pt idx="126">
                        <c:v>0.89237523959160503</c:v>
                      </c:pt>
                      <c:pt idx="127">
                        <c:v>0.89127512802900899</c:v>
                      </c:pt>
                      <c:pt idx="128">
                        <c:v>0.89017642686585197</c:v>
                      </c:pt>
                      <c:pt idx="129">
                        <c:v>0.889101702493163</c:v>
                      </c:pt>
                      <c:pt idx="130">
                        <c:v>0.88802556772103403</c:v>
                      </c:pt>
                      <c:pt idx="131">
                        <c:v>0.88697199933993298</c:v>
                      </c:pt>
                      <c:pt idx="132">
                        <c:v>0.88591843095883205</c:v>
                      </c:pt>
                      <c:pt idx="133">
                        <c:v>0.88486345217829199</c:v>
                      </c:pt>
                      <c:pt idx="134">
                        <c:v>0.88380988379719005</c:v>
                      </c:pt>
                      <c:pt idx="135">
                        <c:v>0.88280285859758301</c:v>
                      </c:pt>
                      <c:pt idx="136">
                        <c:v>0.88177044620807099</c:v>
                      </c:pt>
                      <c:pt idx="137">
                        <c:v>0.88076060020958602</c:v>
                      </c:pt>
                      <c:pt idx="138">
                        <c:v>0.87975357500997897</c:v>
                      </c:pt>
                      <c:pt idx="139">
                        <c:v>0.87876770580195995</c:v>
                      </c:pt>
                      <c:pt idx="140">
                        <c:v>0.87778042619450303</c:v>
                      </c:pt>
                      <c:pt idx="141">
                        <c:v>0.87681571297807304</c:v>
                      </c:pt>
                      <c:pt idx="142">
                        <c:v>0.87585241016108195</c:v>
                      </c:pt>
                      <c:pt idx="143">
                        <c:v>0.87488769694465196</c:v>
                      </c:pt>
                      <c:pt idx="144">
                        <c:v>0.87392439412765999</c:v>
                      </c:pt>
                      <c:pt idx="145">
                        <c:v>0.87300622409272499</c:v>
                      </c:pt>
                      <c:pt idx="146">
                        <c:v>0.87206407726732305</c:v>
                      </c:pt>
                      <c:pt idx="147">
                        <c:v>0.87116706322397597</c:v>
                      </c:pt>
                      <c:pt idx="148">
                        <c:v>0.87024889318903997</c:v>
                      </c:pt>
                      <c:pt idx="149">
                        <c:v>0.86932790235522595</c:v>
                      </c:pt>
                      <c:pt idx="150">
                        <c:v>0.868432298711317</c:v>
                      </c:pt>
                      <c:pt idx="151">
                        <c:v>0.86755785105899796</c:v>
                      </c:pt>
                      <c:pt idx="152">
                        <c:v>0.86668340340667904</c:v>
                      </c:pt>
                      <c:pt idx="153">
                        <c:v>0.86580895575435901</c:v>
                      </c:pt>
                      <c:pt idx="154">
                        <c:v>0.86493450810203898</c:v>
                      </c:pt>
                      <c:pt idx="155">
                        <c:v>0.86406147084915896</c:v>
                      </c:pt>
                      <c:pt idx="156">
                        <c:v>0.86323074557945501</c:v>
                      </c:pt>
                      <c:pt idx="157">
                        <c:v>0.86238027471760303</c:v>
                      </c:pt>
                      <c:pt idx="158">
                        <c:v>0.86154954944789897</c:v>
                      </c:pt>
                      <c:pt idx="159">
                        <c:v>0.86072164497707404</c:v>
                      </c:pt>
                      <c:pt idx="160">
                        <c:v>0.85989091970736997</c:v>
                      </c:pt>
                      <c:pt idx="161">
                        <c:v>0.85906160483710603</c:v>
                      </c:pt>
                      <c:pt idx="162">
                        <c:v>0.85827742274889696</c:v>
                      </c:pt>
                      <c:pt idx="163">
                        <c:v>0.85746926387022004</c:v>
                      </c:pt>
                      <c:pt idx="164">
                        <c:v>0.85666251539098404</c:v>
                      </c:pt>
                      <c:pt idx="165">
                        <c:v>0.85587833330277496</c:v>
                      </c:pt>
                      <c:pt idx="166">
                        <c:v>0.85511530720615403</c:v>
                      </c:pt>
                      <c:pt idx="167">
                        <c:v>0.85433112511794396</c:v>
                      </c:pt>
                      <c:pt idx="168">
                        <c:v>0.85354694302973499</c:v>
                      </c:pt>
                      <c:pt idx="169">
                        <c:v>0.85278532733255397</c:v>
                      </c:pt>
                      <c:pt idx="170">
                        <c:v>0.85202230123593303</c:v>
                      </c:pt>
                      <c:pt idx="171">
                        <c:v>0.85126068553875101</c:v>
                      </c:pt>
                      <c:pt idx="172">
                        <c:v>0.85049765944212996</c:v>
                      </c:pt>
                      <c:pt idx="173">
                        <c:v>0.84975861013597698</c:v>
                      </c:pt>
                      <c:pt idx="174">
                        <c:v>0.84897442804776702</c:v>
                      </c:pt>
                      <c:pt idx="175">
                        <c:v>0.84825653473320095</c:v>
                      </c:pt>
                      <c:pt idx="176">
                        <c:v>0.84754005181807501</c:v>
                      </c:pt>
                      <c:pt idx="177">
                        <c:v>0.84679959211248201</c:v>
                      </c:pt>
                      <c:pt idx="178">
                        <c:v>0.84608169879791595</c:v>
                      </c:pt>
                      <c:pt idx="179">
                        <c:v>0.84534123909232295</c:v>
                      </c:pt>
                      <c:pt idx="180">
                        <c:v>0.84464732256822395</c:v>
                      </c:pt>
                      <c:pt idx="181">
                        <c:v>0.84392942925365899</c:v>
                      </c:pt>
                      <c:pt idx="182">
                        <c:v>0.84323410233012097</c:v>
                      </c:pt>
                      <c:pt idx="183">
                        <c:v>0.84254018580602197</c:v>
                      </c:pt>
                      <c:pt idx="184">
                        <c:v>0.84184485888248395</c:v>
                      </c:pt>
                      <c:pt idx="185">
                        <c:v>0.84114953195894604</c:v>
                      </c:pt>
                      <c:pt idx="186">
                        <c:v>0.84045420503540802</c:v>
                      </c:pt>
                      <c:pt idx="187">
                        <c:v>0.83978285490233695</c:v>
                      </c:pt>
                      <c:pt idx="188">
                        <c:v>0.83908893837823795</c:v>
                      </c:pt>
                      <c:pt idx="189">
                        <c:v>0.83841476744628796</c:v>
                      </c:pt>
                      <c:pt idx="190">
                        <c:v>0.83774200691377798</c:v>
                      </c:pt>
                      <c:pt idx="191">
                        <c:v>0.83707065678070702</c:v>
                      </c:pt>
                      <c:pt idx="192">
                        <c:v>0.83642046263922398</c:v>
                      </c:pt>
                      <c:pt idx="193">
                        <c:v>0.83572513571568596</c:v>
                      </c:pt>
                      <c:pt idx="194">
                        <c:v>0.83507494157420303</c:v>
                      </c:pt>
                      <c:pt idx="195">
                        <c:v>0.83440218104169195</c:v>
                      </c:pt>
                      <c:pt idx="196">
                        <c:v>0.83375198690021002</c:v>
                      </c:pt>
                      <c:pt idx="197">
                        <c:v>0.83308063676713895</c:v>
                      </c:pt>
                      <c:pt idx="198">
                        <c:v>0.832429032226217</c:v>
                      </c:pt>
                      <c:pt idx="199">
                        <c:v>0.83178024848417298</c:v>
                      </c:pt>
                      <c:pt idx="200">
                        <c:v>0.83112864394325103</c:v>
                      </c:pt>
                      <c:pt idx="201">
                        <c:v>0.83050101619279604</c:v>
                      </c:pt>
                      <c:pt idx="202">
                        <c:v>0.82985223245075301</c:v>
                      </c:pt>
                      <c:pt idx="203">
                        <c:v>0.82920062790982996</c:v>
                      </c:pt>
                      <c:pt idx="204">
                        <c:v>0.82855184416778704</c:v>
                      </c:pt>
                      <c:pt idx="205">
                        <c:v>0.82790023962686499</c:v>
                      </c:pt>
                      <c:pt idx="206">
                        <c:v>0.82725145588482096</c:v>
                      </c:pt>
                      <c:pt idx="207">
                        <c:v>0.82662382813436597</c:v>
                      </c:pt>
                      <c:pt idx="208">
                        <c:v>0.82601876677493802</c:v>
                      </c:pt>
                      <c:pt idx="209">
                        <c:v>0.82536716223401596</c:v>
                      </c:pt>
                      <c:pt idx="210">
                        <c:v>0.82474094488299998</c:v>
                      </c:pt>
                      <c:pt idx="211">
                        <c:v>0.82409075074151705</c:v>
                      </c:pt>
                      <c:pt idx="212">
                        <c:v>0.82346312299106195</c:v>
                      </c:pt>
                      <c:pt idx="213">
                        <c:v>0.822858061631635</c:v>
                      </c:pt>
                      <c:pt idx="214">
                        <c:v>0.82222902348173998</c:v>
                      </c:pt>
                      <c:pt idx="215">
                        <c:v>0.82160139573128499</c:v>
                      </c:pt>
                      <c:pt idx="216">
                        <c:v>0.82099633437185804</c:v>
                      </c:pt>
                      <c:pt idx="217">
                        <c:v>0.82036870662140204</c:v>
                      </c:pt>
                      <c:pt idx="218">
                        <c:v>0.81971992287935902</c:v>
                      </c:pt>
                      <c:pt idx="219">
                        <c:v>0.81911486151993096</c:v>
                      </c:pt>
                      <c:pt idx="220">
                        <c:v>0.81848582337003695</c:v>
                      </c:pt>
                      <c:pt idx="221">
                        <c:v>0.81788217241004801</c:v>
                      </c:pt>
                      <c:pt idx="222">
                        <c:v>0.817253134260154</c:v>
                      </c:pt>
                      <c:pt idx="223">
                        <c:v>0.81662550650969901</c:v>
                      </c:pt>
                      <c:pt idx="224">
                        <c:v>0.81602044515027095</c:v>
                      </c:pt>
                      <c:pt idx="225">
                        <c:v>0.81541397339140398</c:v>
                      </c:pt>
                      <c:pt idx="226">
                        <c:v>0.81478634564094898</c:v>
                      </c:pt>
                      <c:pt idx="227">
                        <c:v>0.814160128289933</c:v>
                      </c:pt>
                      <c:pt idx="228">
                        <c:v>0.81355365653106604</c:v>
                      </c:pt>
                      <c:pt idx="229">
                        <c:v>0.81294859517163798</c:v>
                      </c:pt>
                      <c:pt idx="230">
                        <c:v>0.81234353381221103</c:v>
                      </c:pt>
                      <c:pt idx="231">
                        <c:v>0.81173847245278297</c:v>
                      </c:pt>
                      <c:pt idx="232">
                        <c:v>0.81113341109335602</c:v>
                      </c:pt>
                      <c:pt idx="233">
                        <c:v>0.81050578334290002</c:v>
                      </c:pt>
                      <c:pt idx="234">
                        <c:v>0.80990072198347296</c:v>
                      </c:pt>
                      <c:pt idx="235">
                        <c:v>0.80927309423301796</c:v>
                      </c:pt>
                      <c:pt idx="236">
                        <c:v>0.808666622474151</c:v>
                      </c:pt>
                      <c:pt idx="237">
                        <c:v>0.80806156111472305</c:v>
                      </c:pt>
                      <c:pt idx="238">
                        <c:v>0.80743393336426805</c:v>
                      </c:pt>
                      <c:pt idx="239">
                        <c:v>0.80682887200484099</c:v>
                      </c:pt>
                      <c:pt idx="240">
                        <c:v>0.80622381064541304</c:v>
                      </c:pt>
                      <c:pt idx="241">
                        <c:v>0.80561874928598498</c:v>
                      </c:pt>
                      <c:pt idx="242">
                        <c:v>0.80501368792655803</c:v>
                      </c:pt>
                      <c:pt idx="243">
                        <c:v>0.80440721616769095</c:v>
                      </c:pt>
                      <c:pt idx="244">
                        <c:v>0.803802154808263</c:v>
                      </c:pt>
                      <c:pt idx="245">
                        <c:v>0.80317452705780801</c:v>
                      </c:pt>
                      <c:pt idx="246">
                        <c:v>0.80259203208940799</c:v>
                      </c:pt>
                      <c:pt idx="247">
                        <c:v>0.801964404338953</c:v>
                      </c:pt>
                      <c:pt idx="248">
                        <c:v>0.80135934297952505</c:v>
                      </c:pt>
                      <c:pt idx="249">
                        <c:v>0.80073171522907005</c:v>
                      </c:pt>
                      <c:pt idx="250">
                        <c:v>0.80012665386964199</c:v>
                      </c:pt>
                      <c:pt idx="251">
                        <c:v>0.79952018211077602</c:v>
                      </c:pt>
                      <c:pt idx="252">
                        <c:v>0.79889396475976004</c:v>
                      </c:pt>
                      <c:pt idx="253">
                        <c:v>0.79828749300089297</c:v>
                      </c:pt>
                      <c:pt idx="254">
                        <c:v>0.79770499803249295</c:v>
                      </c:pt>
                      <c:pt idx="255">
                        <c:v>0.79707737028203696</c:v>
                      </c:pt>
                      <c:pt idx="256">
                        <c:v>0.79647230892261001</c:v>
                      </c:pt>
                      <c:pt idx="257">
                        <c:v>0.79584468117215501</c:v>
                      </c:pt>
                      <c:pt idx="258">
                        <c:v>0.79523961981272695</c:v>
                      </c:pt>
                      <c:pt idx="259">
                        <c:v>0.79463314805385998</c:v>
                      </c:pt>
                      <c:pt idx="260">
                        <c:v>0.79398436431181696</c:v>
                      </c:pt>
                      <c:pt idx="261">
                        <c:v>0.79335532616192195</c:v>
                      </c:pt>
                      <c:pt idx="262">
                        <c:v>0.792750264802494</c:v>
                      </c:pt>
                      <c:pt idx="263">
                        <c:v>0.792122637052039</c:v>
                      </c:pt>
                      <c:pt idx="264">
                        <c:v>0.79149500930158401</c:v>
                      </c:pt>
                      <c:pt idx="265">
                        <c:v>0.79088994794215595</c:v>
                      </c:pt>
                      <c:pt idx="266">
                        <c:v>0.79026232019170095</c:v>
                      </c:pt>
                      <c:pt idx="267">
                        <c:v>0.78963469244124596</c:v>
                      </c:pt>
                      <c:pt idx="268">
                        <c:v>0.78898449829976303</c:v>
                      </c:pt>
                      <c:pt idx="269">
                        <c:v>0.78833430415827999</c:v>
                      </c:pt>
                      <c:pt idx="270">
                        <c:v>0.78770808680726401</c:v>
                      </c:pt>
                      <c:pt idx="271">
                        <c:v>0.78705648226634195</c:v>
                      </c:pt>
                      <c:pt idx="272">
                        <c:v>0.78640769852429904</c:v>
                      </c:pt>
                      <c:pt idx="273">
                        <c:v>0.78575609398337698</c:v>
                      </c:pt>
                      <c:pt idx="274">
                        <c:v>0.78508474385030502</c:v>
                      </c:pt>
                      <c:pt idx="275">
                        <c:v>0.78443313930938297</c:v>
                      </c:pt>
                      <c:pt idx="276">
                        <c:v>0.78376037877687299</c:v>
                      </c:pt>
                      <c:pt idx="277">
                        <c:v>0.78308902864380303</c:v>
                      </c:pt>
                      <c:pt idx="278">
                        <c:v>0.78241626811129195</c:v>
                      </c:pt>
                      <c:pt idx="279">
                        <c:v>0.78172094118775404</c:v>
                      </c:pt>
                      <c:pt idx="280">
                        <c:v>0.78102702466365503</c:v>
                      </c:pt>
                      <c:pt idx="281">
                        <c:v>0.78033169774011701</c:v>
                      </c:pt>
                      <c:pt idx="282">
                        <c:v>0.77963637081657899</c:v>
                      </c:pt>
                      <c:pt idx="283">
                        <c:v>0.77891988790145295</c:v>
                      </c:pt>
                      <c:pt idx="284">
                        <c:v>0.77820199458688699</c:v>
                      </c:pt>
                      <c:pt idx="285">
                        <c:v>0.77748410127232104</c:v>
                      </c:pt>
                      <c:pt idx="286">
                        <c:v>0.77676620795775497</c:v>
                      </c:pt>
                      <c:pt idx="287">
                        <c:v>0.77602715865160199</c:v>
                      </c:pt>
                      <c:pt idx="288">
                        <c:v>0.77528669894600799</c:v>
                      </c:pt>
                      <c:pt idx="289">
                        <c:v>0.77452649364826598</c:v>
                      </c:pt>
                      <c:pt idx="290">
                        <c:v>0.77380718993426101</c:v>
                      </c:pt>
                      <c:pt idx="291">
                        <c:v>0.773046984636519</c:v>
                      </c:pt>
                      <c:pt idx="292">
                        <c:v>0.77226139214887002</c:v>
                      </c:pt>
                      <c:pt idx="293">
                        <c:v>0.77147721006066095</c:v>
                      </c:pt>
                      <c:pt idx="294">
                        <c:v>0.77069302797245198</c:v>
                      </c:pt>
                      <c:pt idx="295">
                        <c:v>0.76988486909377596</c:v>
                      </c:pt>
                      <c:pt idx="296">
                        <c:v>0.76909927660612798</c:v>
                      </c:pt>
                      <c:pt idx="297">
                        <c:v>0.76829252812689097</c:v>
                      </c:pt>
                      <c:pt idx="298">
                        <c:v>0.76748719004709298</c:v>
                      </c:pt>
                      <c:pt idx="299">
                        <c:v>0.76663389838636198</c:v>
                      </c:pt>
                      <c:pt idx="300">
                        <c:v>0.76580599391553705</c:v>
                      </c:pt>
                      <c:pt idx="301">
                        <c:v>0.76495411265424496</c:v>
                      </c:pt>
                      <c:pt idx="302">
                        <c:v>0.76414736417500795</c:v>
                      </c:pt>
                      <c:pt idx="303">
                        <c:v>0.76324893973222196</c:v>
                      </c:pt>
                      <c:pt idx="304">
                        <c:v>0.76237449207990204</c:v>
                      </c:pt>
                      <c:pt idx="305">
                        <c:v>0.76150004442758201</c:v>
                      </c:pt>
                      <c:pt idx="306">
                        <c:v>0.76062559677526198</c:v>
                      </c:pt>
                      <c:pt idx="307">
                        <c:v>0.75970742674032699</c:v>
                      </c:pt>
                      <c:pt idx="308">
                        <c:v>0.75881041269698002</c:v>
                      </c:pt>
                      <c:pt idx="309">
                        <c:v>0.75789224266204402</c:v>
                      </c:pt>
                      <c:pt idx="310">
                        <c:v>0.75695009583664197</c:v>
                      </c:pt>
                      <c:pt idx="311">
                        <c:v>0.75598679301965099</c:v>
                      </c:pt>
                      <c:pt idx="312">
                        <c:v>0.75504464619424905</c:v>
                      </c:pt>
                      <c:pt idx="313">
                        <c:v>0.75407993297781895</c:v>
                      </c:pt>
                      <c:pt idx="314">
                        <c:v>0.75307290777821201</c:v>
                      </c:pt>
                      <c:pt idx="315">
                        <c:v>0.75206306177972604</c:v>
                      </c:pt>
                      <c:pt idx="316">
                        <c:v>0.75105321578124096</c:v>
                      </c:pt>
                      <c:pt idx="317">
                        <c:v>0.74997849140855199</c:v>
                      </c:pt>
                      <c:pt idx="318">
                        <c:v>0.74892492302744995</c:v>
                      </c:pt>
                      <c:pt idx="319">
                        <c:v>0.74784878825532197</c:v>
                      </c:pt>
                      <c:pt idx="320">
                        <c:v>0.74672752070113702</c:v>
                      </c:pt>
                      <c:pt idx="321">
                        <c:v>0.74562881953798099</c:v>
                      </c:pt>
                      <c:pt idx="322">
                        <c:v>0.74446382960118096</c:v>
                      </c:pt>
                      <c:pt idx="323">
                        <c:v>0.74327486287391398</c:v>
                      </c:pt>
                      <c:pt idx="324">
                        <c:v>0.74208730654608701</c:v>
                      </c:pt>
                      <c:pt idx="325">
                        <c:v>0.74083205104517702</c:v>
                      </c:pt>
                      <c:pt idx="326">
                        <c:v>0.73959936193529396</c:v>
                      </c:pt>
                      <c:pt idx="327">
                        <c:v>0.73832012964391602</c:v>
                      </c:pt>
                      <c:pt idx="328">
                        <c:v>0.73695345258730705</c:v>
                      </c:pt>
                      <c:pt idx="329">
                        <c:v>0.73558536513125805</c:v>
                      </c:pt>
                      <c:pt idx="330">
                        <c:v>0.73417355529259398</c:v>
                      </c:pt>
                      <c:pt idx="331">
                        <c:v>0.732694046280847</c:v>
                      </c:pt>
                      <c:pt idx="332">
                        <c:v>0.73119338127751199</c:v>
                      </c:pt>
                      <c:pt idx="333">
                        <c:v>0.72966732908426901</c:v>
                      </c:pt>
                      <c:pt idx="334">
                        <c:v>0.72807639851682404</c:v>
                      </c:pt>
                      <c:pt idx="335">
                        <c:v>0.72641776877629505</c:v>
                      </c:pt>
                      <c:pt idx="336">
                        <c:v>0.72469143986268303</c:v>
                      </c:pt>
                      <c:pt idx="337">
                        <c:v>0.72291997816701703</c:v>
                      </c:pt>
                      <c:pt idx="338">
                        <c:v>0.72110479408873396</c:v>
                      </c:pt>
                      <c:pt idx="339">
                        <c:v>0.71917677805531299</c:v>
                      </c:pt>
                      <c:pt idx="340">
                        <c:v>0.717181062848809</c:v>
                      </c:pt>
                      <c:pt idx="341">
                        <c:v>0.71514162525969005</c:v>
                      </c:pt>
                      <c:pt idx="342">
                        <c:v>0.71298935571543198</c:v>
                      </c:pt>
                      <c:pt idx="343">
                        <c:v>0.71079195338911905</c:v>
                      </c:pt>
                      <c:pt idx="344">
                        <c:v>0.70848312950710701</c:v>
                      </c:pt>
                      <c:pt idx="345">
                        <c:v>0.70608545046042503</c:v>
                      </c:pt>
                      <c:pt idx="346">
                        <c:v>0.70357352905916504</c:v>
                      </c:pt>
                      <c:pt idx="347">
                        <c:v>0.70099672928370005</c:v>
                      </c:pt>
                      <c:pt idx="348">
                        <c:v>0.69828312076263099</c:v>
                      </c:pt>
                      <c:pt idx="349">
                        <c:v>0.69550463386735695</c:v>
                      </c:pt>
                      <c:pt idx="350">
                        <c:v>0.69256677183545101</c:v>
                      </c:pt>
                      <c:pt idx="351">
                        <c:v>0.68951889864728599</c:v>
                      </c:pt>
                      <c:pt idx="352">
                        <c:v>0.686379349495571</c:v>
                      </c:pt>
                      <c:pt idx="353">
                        <c:v>0.68308465640554095</c:v>
                      </c:pt>
                      <c:pt idx="354">
                        <c:v>0.67974483053345602</c:v>
                      </c:pt>
                      <c:pt idx="355">
                        <c:v>0.67624703992417701</c:v>
                      </c:pt>
                      <c:pt idx="356">
                        <c:v>0.67261526136817196</c:v>
                      </c:pt>
                      <c:pt idx="357">
                        <c:v>0.66887065085702901</c:v>
                      </c:pt>
                      <c:pt idx="358">
                        <c:v>0.66499346279859906</c:v>
                      </c:pt>
                      <c:pt idx="359">
                        <c:v>0.66100344278503098</c:v>
                      </c:pt>
                      <c:pt idx="360">
                        <c:v>0.65683289164324199</c:v>
                      </c:pt>
                      <c:pt idx="361">
                        <c:v>0.65257348533678206</c:v>
                      </c:pt>
                      <c:pt idx="362">
                        <c:v>0.64820265747462302</c:v>
                      </c:pt>
                      <c:pt idx="363">
                        <c:v>0.64367386487527101</c:v>
                      </c:pt>
                      <c:pt idx="364">
                        <c:v>0.63901108432919296</c:v>
                      </c:pt>
                      <c:pt idx="365">
                        <c:v>0.63421431583638799</c:v>
                      </c:pt>
                      <c:pt idx="366">
                        <c:v>0.62932728177947295</c:v>
                      </c:pt>
                      <c:pt idx="367">
                        <c:v>0.62430484937639197</c:v>
                      </c:pt>
                      <c:pt idx="368">
                        <c:v>0.61912727303499604</c:v>
                      </c:pt>
                      <c:pt idx="369">
                        <c:v>0.61385943112949104</c:v>
                      </c:pt>
                      <c:pt idx="370">
                        <c:v>0.60847875726884604</c:v>
                      </c:pt>
                      <c:pt idx="371">
                        <c:v>0.60298666185250305</c:v>
                      </c:pt>
                      <c:pt idx="372">
                        <c:v>0.59738314488046096</c:v>
                      </c:pt>
                      <c:pt idx="373">
                        <c:v>0.59168795194487001</c:v>
                      </c:pt>
                      <c:pt idx="374">
                        <c:v>0.58592647023563504</c:v>
                      </c:pt>
                      <c:pt idx="375">
                        <c:v>0.58003100057967405</c:v>
                      </c:pt>
                      <c:pt idx="376">
                        <c:v>0.57411296453268501</c:v>
                      </c:pt>
                      <c:pt idx="377">
                        <c:v>0.56810466292158601</c:v>
                      </c:pt>
                      <c:pt idx="378">
                        <c:v>0.56202866213740399</c:v>
                      </c:pt>
                      <c:pt idx="379">
                        <c:v>0.555908938970606</c:v>
                      </c:pt>
                      <c:pt idx="380">
                        <c:v>0.54974549342119206</c:v>
                      </c:pt>
                      <c:pt idx="381">
                        <c:v>0.54355807108131104</c:v>
                      </c:pt>
                      <c:pt idx="382">
                        <c:v>0.53737064874143003</c:v>
                      </c:pt>
                      <c:pt idx="383">
                        <c:v>0.531162070409961</c:v>
                      </c:pt>
                      <c:pt idx="384">
                        <c:v>0.52495067127961303</c:v>
                      </c:pt>
                      <c:pt idx="385">
                        <c:v>0.51876324893973202</c:v>
                      </c:pt>
                      <c:pt idx="386">
                        <c:v>0.51259980339031797</c:v>
                      </c:pt>
                      <c:pt idx="387">
                        <c:v>0.50645610343305303</c:v>
                      </c:pt>
                      <c:pt idx="388">
                        <c:v>0.50038292344774904</c:v>
                      </c:pt>
                      <c:pt idx="389">
                        <c:v>0.494352055445623</c:v>
                      </c:pt>
                      <c:pt idx="390">
                        <c:v>0.48838747621713902</c:v>
                      </c:pt>
                      <c:pt idx="391">
                        <c:v>0.48249341696061798</c:v>
                      </c:pt>
                      <c:pt idx="392">
                        <c:v>0.4766642360783</c:v>
                      </c:pt>
                      <c:pt idx="393">
                        <c:v>0.47099301993317499</c:v>
                      </c:pt>
                      <c:pt idx="394">
                        <c:v>0.46541065895272199</c:v>
                      </c:pt>
                      <c:pt idx="395">
                        <c:v>0.45994112992740699</c:v>
                      </c:pt>
                      <c:pt idx="396">
                        <c:v>0.45458302245778998</c:v>
                      </c:pt>
                      <c:pt idx="397">
                        <c:v>0.44931377015284502</c:v>
                      </c:pt>
                      <c:pt idx="398">
                        <c:v>0.44422645937555899</c:v>
                      </c:pt>
                      <c:pt idx="399">
                        <c:v>0.43920402697247901</c:v>
                      </c:pt>
                      <c:pt idx="400">
                        <c:v>0.43431699291556403</c:v>
                      </c:pt>
                      <c:pt idx="401">
                        <c:v>0.42958651319640201</c:v>
                      </c:pt>
                      <c:pt idx="402">
                        <c:v>0.42496886543237899</c:v>
                      </c:pt>
                      <c:pt idx="403">
                        <c:v>0.42046263922405502</c:v>
                      </c:pt>
                      <c:pt idx="404">
                        <c:v>0.416069244970868</c:v>
                      </c:pt>
                      <c:pt idx="405">
                        <c:v>0.41180983866440801</c:v>
                      </c:pt>
                      <c:pt idx="406">
                        <c:v>0.40763928752261902</c:v>
                      </c:pt>
                      <c:pt idx="407">
                        <c:v>0.40356041234438</c:v>
                      </c:pt>
                      <c:pt idx="408">
                        <c:v>0.399614114713428</c:v>
                      </c:pt>
                      <c:pt idx="409">
                        <c:v>0.39575949304602598</c:v>
                      </c:pt>
                      <c:pt idx="410">
                        <c:v>0.39197116015226602</c:v>
                      </c:pt>
                      <c:pt idx="411">
                        <c:v>0.38824911603215101</c:v>
                      </c:pt>
                      <c:pt idx="412">
                        <c:v>0.38466247025820199</c:v>
                      </c:pt>
                      <c:pt idx="413">
                        <c:v>0.381119546866868</c:v>
                      </c:pt>
                      <c:pt idx="414">
                        <c:v>0.37766829943908398</c:v>
                      </c:pt>
                      <c:pt idx="415">
                        <c:v>0.37426077439391597</c:v>
                      </c:pt>
                      <c:pt idx="416">
                        <c:v>0.37091953812239198</c:v>
                      </c:pt>
                      <c:pt idx="417">
                        <c:v>0.36764741142338903</c:v>
                      </c:pt>
                      <c:pt idx="418">
                        <c:v>0.36441900710700298</c:v>
                      </c:pt>
                      <c:pt idx="419">
                        <c:v>0.36125971236313797</c:v>
                      </c:pt>
                      <c:pt idx="420">
                        <c:v>0.35812016321142298</c:v>
                      </c:pt>
                      <c:pt idx="421">
                        <c:v>0.355004590850174</c:v>
                      </c:pt>
                      <c:pt idx="422">
                        <c:v>0.35195530726257002</c:v>
                      </c:pt>
                      <c:pt idx="423">
                        <c:v>0.34892859006599197</c:v>
                      </c:pt>
                      <c:pt idx="424">
                        <c:v>0.34594700565147002</c:v>
                      </c:pt>
                      <c:pt idx="425">
                        <c:v>0.34296542123694901</c:v>
                      </c:pt>
                      <c:pt idx="426">
                        <c:v>0.34000640321345399</c:v>
                      </c:pt>
                      <c:pt idx="427">
                        <c:v>0.33706995158098702</c:v>
                      </c:pt>
                      <c:pt idx="428">
                        <c:v>0.334110933557493</c:v>
                      </c:pt>
                      <c:pt idx="429">
                        <c:v>0.33119704831605401</c:v>
                      </c:pt>
                      <c:pt idx="430">
                        <c:v>0.32828316307461503</c:v>
                      </c:pt>
                      <c:pt idx="431">
                        <c:v>0.32536786743373602</c:v>
                      </c:pt>
                      <c:pt idx="432">
                        <c:v>0.32245398219229598</c:v>
                      </c:pt>
                      <c:pt idx="433">
                        <c:v>0.31956266334188499</c:v>
                      </c:pt>
                      <c:pt idx="434">
                        <c:v>0.31658107892736298</c:v>
                      </c:pt>
                      <c:pt idx="435">
                        <c:v>0.31362206090386902</c:v>
                      </c:pt>
                      <c:pt idx="436">
                        <c:v>0.31068560927140199</c:v>
                      </c:pt>
                      <c:pt idx="437">
                        <c:v>0.30770402485687998</c:v>
                      </c:pt>
                      <c:pt idx="438">
                        <c:v>0.30474500683338501</c:v>
                      </c:pt>
                      <c:pt idx="439">
                        <c:v>0.30178457841045098</c:v>
                      </c:pt>
                      <c:pt idx="440">
                        <c:v>0.29878042760490198</c:v>
                      </c:pt>
                      <c:pt idx="441">
                        <c:v>0.29577768719879199</c:v>
                      </c:pt>
                      <c:pt idx="442">
                        <c:v>0.292773536393242</c:v>
                      </c:pt>
                      <c:pt idx="443">
                        <c:v>0.28974681919666501</c:v>
                      </c:pt>
                      <c:pt idx="444">
                        <c:v>0.28665240282700399</c:v>
                      </c:pt>
                      <c:pt idx="445">
                        <c:v>0.28353824086519502</c:v>
                      </c:pt>
                      <c:pt idx="446">
                        <c:v>0.28048895727759099</c:v>
                      </c:pt>
                      <c:pt idx="447">
                        <c:v>0.27737197451690299</c:v>
                      </c:pt>
                      <c:pt idx="448">
                        <c:v>0.27430153493770998</c:v>
                      </c:pt>
                      <c:pt idx="449">
                        <c:v>0.27120711856804902</c:v>
                      </c:pt>
                      <c:pt idx="450">
                        <c:v>0.26811411259782902</c:v>
                      </c:pt>
                      <c:pt idx="451">
                        <c:v>0.26499712983714102</c:v>
                      </c:pt>
                      <c:pt idx="452">
                        <c:v>0.26192669025794801</c:v>
                      </c:pt>
                      <c:pt idx="453">
                        <c:v>0.25885625067875401</c:v>
                      </c:pt>
                      <c:pt idx="454">
                        <c:v>0.25580696709114997</c:v>
                      </c:pt>
                      <c:pt idx="455">
                        <c:v>0.25271255072149001</c:v>
                      </c:pt>
                      <c:pt idx="456">
                        <c:v>0.24968724392435099</c:v>
                      </c:pt>
                      <c:pt idx="457">
                        <c:v>0.24668309311880199</c:v>
                      </c:pt>
                      <c:pt idx="458">
                        <c:v>0.24361124314016899</c:v>
                      </c:pt>
                      <c:pt idx="459">
                        <c:v>0.240652225116675</c:v>
                      </c:pt>
                      <c:pt idx="460">
                        <c:v>0.23769320709318101</c:v>
                      </c:pt>
                      <c:pt idx="461">
                        <c:v>0.234779321851741</c:v>
                      </c:pt>
                      <c:pt idx="462">
                        <c:v>0.23191056939235699</c:v>
                      </c:pt>
                      <c:pt idx="463">
                        <c:v>0.229040406533534</c:v>
                      </c:pt>
                      <c:pt idx="464">
                        <c:v>0.226216786856205</c:v>
                      </c:pt>
                      <c:pt idx="465">
                        <c:v>0.22341291277102601</c:v>
                      </c:pt>
                      <c:pt idx="466">
                        <c:v>0.220700714649396</c:v>
                      </c:pt>
                      <c:pt idx="467">
                        <c:v>0.21798851652776599</c:v>
                      </c:pt>
                      <c:pt idx="468">
                        <c:v>0.215344017579219</c:v>
                      </c:pt>
                      <c:pt idx="469">
                        <c:v>0.21272067462225899</c:v>
                      </c:pt>
                      <c:pt idx="470">
                        <c:v>0.21014246444735599</c:v>
                      </c:pt>
                      <c:pt idx="471">
                        <c:v>0.207654519836563</c:v>
                      </c:pt>
                      <c:pt idx="472">
                        <c:v>0.20516516482633099</c:v>
                      </c:pt>
                      <c:pt idx="473">
                        <c:v>0.202743508989181</c:v>
                      </c:pt>
                      <c:pt idx="474">
                        <c:v>0.20036839633352499</c:v>
                      </c:pt>
                      <c:pt idx="475">
                        <c:v>0.19799187327843101</c:v>
                      </c:pt>
                      <c:pt idx="476">
                        <c:v>0.19566048300539199</c:v>
                      </c:pt>
                      <c:pt idx="477">
                        <c:v>0.193441924687491</c:v>
                      </c:pt>
                      <c:pt idx="478">
                        <c:v>0.191244522361178</c:v>
                      </c:pt>
                      <c:pt idx="479">
                        <c:v>0.18909225281691999</c:v>
                      </c:pt>
                      <c:pt idx="480">
                        <c:v>0.18693998327266301</c:v>
                      </c:pt>
                      <c:pt idx="481">
                        <c:v>0.18487797929251501</c:v>
                      </c:pt>
                      <c:pt idx="482">
                        <c:v>0.182859697694984</c:v>
                      </c:pt>
                      <c:pt idx="483">
                        <c:v>0.18086539288792</c:v>
                      </c:pt>
                      <c:pt idx="484">
                        <c:v>0.17893737685449901</c:v>
                      </c:pt>
                      <c:pt idx="485">
                        <c:v>0.177054493603133</c:v>
                      </c:pt>
                      <c:pt idx="486">
                        <c:v>0.17517019995232799</c:v>
                      </c:pt>
                      <c:pt idx="487">
                        <c:v>0.17333244948301799</c:v>
                      </c:pt>
                      <c:pt idx="488">
                        <c:v>0.17156239818679</c:v>
                      </c:pt>
                      <c:pt idx="489">
                        <c:v>0.169813502882151</c:v>
                      </c:pt>
                      <c:pt idx="490">
                        <c:v>0.16810832996012801</c:v>
                      </c:pt>
                      <c:pt idx="491">
                        <c:v>0.16640597783698299</c:v>
                      </c:pt>
                      <c:pt idx="492">
                        <c:v>0.164768504088042</c:v>
                      </c:pt>
                      <c:pt idx="493">
                        <c:v>0.163156417529008</c:v>
                      </c:pt>
                      <c:pt idx="494">
                        <c:v>0.161562666162684</c:v>
                      </c:pt>
                      <c:pt idx="495">
                        <c:v>0.16001686837729301</c:v>
                      </c:pt>
                      <c:pt idx="496">
                        <c:v>0.15851479297451801</c:v>
                      </c:pt>
                      <c:pt idx="497">
                        <c:v>0.15699015118071599</c:v>
                      </c:pt>
                      <c:pt idx="498">
                        <c:v>0.15551064216896801</c:v>
                      </c:pt>
                      <c:pt idx="499">
                        <c:v>0.15407626593927701</c:v>
                      </c:pt>
                      <c:pt idx="500">
                        <c:v>0.15266304570117301</c:v>
                      </c:pt>
                      <c:pt idx="501">
                        <c:v>0.15125123586250799</c:v>
                      </c:pt>
                      <c:pt idx="502">
                        <c:v>0.14988314840646</c:v>
                      </c:pt>
                      <c:pt idx="503">
                        <c:v>0.14853903774087801</c:v>
                      </c:pt>
                      <c:pt idx="504">
                        <c:v>0.14719492707529699</c:v>
                      </c:pt>
                      <c:pt idx="505">
                        <c:v>0.14587056200186499</c:v>
                      </c:pt>
                      <c:pt idx="506">
                        <c:v>0.14457158411833801</c:v>
                      </c:pt>
                      <c:pt idx="507">
                        <c:v>0.14327119583537201</c:v>
                      </c:pt>
                      <c:pt idx="508">
                        <c:v>0.141993373943434</c:v>
                      </c:pt>
                      <c:pt idx="509">
                        <c:v>0.14073811844252401</c:v>
                      </c:pt>
                      <c:pt idx="510">
                        <c:v>0.13948145254217401</c:v>
                      </c:pt>
                      <c:pt idx="511">
                        <c:v>0.138227607440703</c:v>
                      </c:pt>
                      <c:pt idx="512">
                        <c:v>0.137016074322409</c:v>
                      </c:pt>
                      <c:pt idx="513">
                        <c:v>0.135783385212526</c:v>
                      </c:pt>
                      <c:pt idx="514">
                        <c:v>0.13457326249367099</c:v>
                      </c:pt>
                      <c:pt idx="515">
                        <c:v>0.13338429576640401</c:v>
                      </c:pt>
                      <c:pt idx="516">
                        <c:v>0.13219673943857599</c:v>
                      </c:pt>
                      <c:pt idx="517">
                        <c:v>0.13100777271131001</c:v>
                      </c:pt>
                      <c:pt idx="518">
                        <c:v>0.12982021638348201</c:v>
                      </c:pt>
                      <c:pt idx="519">
                        <c:v>0.12863266005565399</c:v>
                      </c:pt>
                      <c:pt idx="520">
                        <c:v>0.127466259719415</c:v>
                      </c:pt>
                      <c:pt idx="521">
                        <c:v>0.12630126978261499</c:v>
                      </c:pt>
                      <c:pt idx="522">
                        <c:v>0.12515743583740299</c:v>
                      </c:pt>
                      <c:pt idx="523">
                        <c:v>0.12396846911013699</c:v>
                      </c:pt>
                      <c:pt idx="524">
                        <c:v>0.12282604556436399</c:v>
                      </c:pt>
                      <c:pt idx="525">
                        <c:v>0.12170477801018</c:v>
                      </c:pt>
                      <c:pt idx="526">
                        <c:v>0.12056094406496801</c:v>
                      </c:pt>
                      <c:pt idx="527">
                        <c:v>0.11941852051919601</c:v>
                      </c:pt>
                      <c:pt idx="528">
                        <c:v>0.118321229755479</c:v>
                      </c:pt>
                      <c:pt idx="529">
                        <c:v>0.117199962201295</c:v>
                      </c:pt>
                      <c:pt idx="530">
                        <c:v>0.116101261038139</c:v>
                      </c:pt>
                      <c:pt idx="531">
                        <c:v>0.114979993483955</c:v>
                      </c:pt>
                      <c:pt idx="532">
                        <c:v>0.113903858711826</c:v>
                      </c:pt>
                      <c:pt idx="533">
                        <c:v>0.11282913433913599</c:v>
                      </c:pt>
                      <c:pt idx="534">
                        <c:v>0.111751589167568</c:v>
                      </c:pt>
                      <c:pt idx="535">
                        <c:v>0.110698020786467</c:v>
                      </c:pt>
                      <c:pt idx="536">
                        <c:v>0.109621886014338</c:v>
                      </c:pt>
                      <c:pt idx="537">
                        <c:v>0.10859088402426401</c:v>
                      </c:pt>
                      <c:pt idx="538">
                        <c:v>0.107537315643163</c:v>
                      </c:pt>
                      <c:pt idx="539">
                        <c:v>0.10650631365309</c:v>
                      </c:pt>
                      <c:pt idx="540">
                        <c:v>0.105497878054043</c:v>
                      </c:pt>
                      <c:pt idx="541">
                        <c:v>0.10446687606397</c:v>
                      </c:pt>
                      <c:pt idx="542">
                        <c:v>0.103479596456512</c:v>
                      </c:pt>
                      <c:pt idx="543">
                        <c:v>0.10247116085746601</c:v>
                      </c:pt>
                      <c:pt idx="544">
                        <c:v>0.101485291649448</c:v>
                      </c:pt>
                      <c:pt idx="545">
                        <c:v>0.100475445650963</c:v>
                      </c:pt>
                      <c:pt idx="546">
                        <c:v>9.9533298825560404E-2</c:v>
                      </c:pt>
                      <c:pt idx="547">
                        <c:v>9.8569996008569402E-2</c:v>
                      </c:pt>
                      <c:pt idx="548">
                        <c:v>9.7606693191578595E-2</c:v>
                      </c:pt>
                      <c:pt idx="549">
                        <c:v>9.6641979975148506E-2</c:v>
                      </c:pt>
                      <c:pt idx="550">
                        <c:v>9.5723809940212998E-2</c:v>
                      </c:pt>
                      <c:pt idx="551">
                        <c:v>9.4826795896865698E-2</c:v>
                      </c:pt>
                      <c:pt idx="552">
                        <c:v>9.3929781853518399E-2</c:v>
                      </c:pt>
                      <c:pt idx="553">
                        <c:v>9.3055334201198797E-2</c:v>
                      </c:pt>
                      <c:pt idx="554">
                        <c:v>9.2159730557291195E-2</c:v>
                      </c:pt>
                      <c:pt idx="555">
                        <c:v>9.1285282904971607E-2</c:v>
                      </c:pt>
                      <c:pt idx="556">
                        <c:v>9.0410835252652005E-2</c:v>
                      </c:pt>
                      <c:pt idx="557">
                        <c:v>8.9558953991359699E-2</c:v>
                      </c:pt>
                      <c:pt idx="558">
                        <c:v>8.8707072730067907E-2</c:v>
                      </c:pt>
                      <c:pt idx="559">
                        <c:v>8.7877757859803202E-2</c:v>
                      </c:pt>
                      <c:pt idx="560">
                        <c:v>8.7069598981127205E-2</c:v>
                      </c:pt>
                      <c:pt idx="561">
                        <c:v>8.6241694510302405E-2</c:v>
                      </c:pt>
                      <c:pt idx="562">
                        <c:v>8.5434946031065495E-2</c:v>
                      </c:pt>
                      <c:pt idx="563">
                        <c:v>8.4649353543416794E-2</c:v>
                      </c:pt>
                      <c:pt idx="564">
                        <c:v>8.3865171455207693E-2</c:v>
                      </c:pt>
                      <c:pt idx="565">
                        <c:v>8.3080989366998606E-2</c:v>
                      </c:pt>
                      <c:pt idx="566">
                        <c:v>8.2295396879349794E-2</c:v>
                      </c:pt>
                      <c:pt idx="567">
                        <c:v>8.15549371737566E-2</c:v>
                      </c:pt>
                      <c:pt idx="568">
                        <c:v>8.0815887867603103E-2</c:v>
                      </c:pt>
                      <c:pt idx="569">
                        <c:v>8.0075428162009799E-2</c:v>
                      </c:pt>
                      <c:pt idx="570">
                        <c:v>7.93589452468835E-2</c:v>
                      </c:pt>
                      <c:pt idx="571">
                        <c:v>7.8618485541290306E-2</c:v>
                      </c:pt>
                      <c:pt idx="572">
                        <c:v>7.7923158617751995E-2</c:v>
                      </c:pt>
                      <c:pt idx="573">
                        <c:v>7.7206675702625599E-2</c:v>
                      </c:pt>
                      <c:pt idx="574">
                        <c:v>7.6535325569554294E-2</c:v>
                      </c:pt>
                      <c:pt idx="575">
                        <c:v>7.5883721028632403E-2</c:v>
                      </c:pt>
                      <c:pt idx="576">
                        <c:v>7.5188394105094203E-2</c:v>
                      </c:pt>
                      <c:pt idx="577">
                        <c:v>7.45156335725842E-2</c:v>
                      </c:pt>
                      <c:pt idx="578">
                        <c:v>7.3844283439512895E-2</c:v>
                      </c:pt>
                      <c:pt idx="579">
                        <c:v>7.3192678898590893E-2</c:v>
                      </c:pt>
                      <c:pt idx="580">
                        <c:v>7.2543895156547397E-2</c:v>
                      </c:pt>
                      <c:pt idx="581">
                        <c:v>7.1916267406091805E-2</c:v>
                      </c:pt>
                      <c:pt idx="582">
                        <c:v>7.1311206046664605E-2</c:v>
                      </c:pt>
                      <c:pt idx="583">
                        <c:v>7.0682167896769899E-2</c:v>
                      </c:pt>
                      <c:pt idx="584">
                        <c:v>7.0078516936781396E-2</c:v>
                      </c:pt>
                      <c:pt idx="585">
                        <c:v>6.9473455577354098E-2</c:v>
                      </c:pt>
                      <c:pt idx="586">
                        <c:v>6.8889550209514899E-2</c:v>
                      </c:pt>
                      <c:pt idx="587">
                        <c:v>6.8284488850087199E-2</c:v>
                      </c:pt>
                      <c:pt idx="588">
                        <c:v>6.7724560272714895E-2</c:v>
                      </c:pt>
                      <c:pt idx="589">
                        <c:v>6.7140654904875294E-2</c:v>
                      </c:pt>
                      <c:pt idx="590">
                        <c:v>6.6579315928063904E-2</c:v>
                      </c:pt>
                      <c:pt idx="591">
                        <c:v>6.6041953741718798E-2</c:v>
                      </c:pt>
                      <c:pt idx="592">
                        <c:v>6.5525747546962401E-2</c:v>
                      </c:pt>
                      <c:pt idx="593">
                        <c:v>6.4967229369029295E-2</c:v>
                      </c:pt>
                      <c:pt idx="594">
                        <c:v>6.44284567832452E-2</c:v>
                      </c:pt>
                      <c:pt idx="595">
                        <c:v>6.3934816979516501E-2</c:v>
                      </c:pt>
                      <c:pt idx="596">
                        <c:v>6.3397454793172006E-2</c:v>
                      </c:pt>
                      <c:pt idx="597">
                        <c:v>6.2903814989442905E-2</c:v>
                      </c:pt>
                      <c:pt idx="598">
                        <c:v>6.2387608794686397E-2</c:v>
                      </c:pt>
                      <c:pt idx="599">
                        <c:v>6.1917945781424698E-2</c:v>
                      </c:pt>
                      <c:pt idx="600">
                        <c:v>6.1424305977696103E-2</c:v>
                      </c:pt>
                      <c:pt idx="601">
                        <c:v>6.0932076573406102E-2</c:v>
                      </c:pt>
                      <c:pt idx="602">
                        <c:v>6.0459592761266001E-2</c:v>
                      </c:pt>
                      <c:pt idx="603">
                        <c:v>6.0033652130619501E-2</c:v>
                      </c:pt>
                      <c:pt idx="604">
                        <c:v>5.9563989117357802E-2</c:v>
                      </c:pt>
                      <c:pt idx="605">
                        <c:v>5.9094326104095603E-2</c:v>
                      </c:pt>
                      <c:pt idx="606">
                        <c:v>5.86444086829827E-2</c:v>
                      </c:pt>
                      <c:pt idx="607">
                        <c:v>5.8195901661309599E-2</c:v>
                      </c:pt>
                      <c:pt idx="608">
                        <c:v>5.77473946396359E-2</c:v>
                      </c:pt>
                      <c:pt idx="609">
                        <c:v>5.73454307994564E-2</c:v>
                      </c:pt>
                      <c:pt idx="610">
                        <c:v>5.6919490168810503E-2</c:v>
                      </c:pt>
                      <c:pt idx="611">
                        <c:v>5.6493549538164503E-2</c:v>
                      </c:pt>
                      <c:pt idx="612">
                        <c:v>5.6088764899106802E-2</c:v>
                      </c:pt>
                      <c:pt idx="613">
                        <c:v>5.5686801058927801E-2</c:v>
                      </c:pt>
                      <c:pt idx="614">
                        <c:v>5.5282016419870003E-2</c:v>
                      </c:pt>
                      <c:pt idx="615">
                        <c:v>5.4878642180251701E-2</c:v>
                      </c:pt>
                      <c:pt idx="616">
                        <c:v>5.4497834331660798E-2</c:v>
                      </c:pt>
                      <c:pt idx="617">
                        <c:v>5.4117026483069902E-2</c:v>
                      </c:pt>
                      <c:pt idx="618">
                        <c:v>5.3691085852423999E-2</c:v>
                      </c:pt>
                      <c:pt idx="619">
                        <c:v>5.3308867604393899E-2</c:v>
                      </c:pt>
                      <c:pt idx="620">
                        <c:v>5.2950626146830798E-2</c:v>
                      </c:pt>
                      <c:pt idx="621">
                        <c:v>5.2613540680856198E-2</c:v>
                      </c:pt>
                      <c:pt idx="622">
                        <c:v>5.2255299223293E-2</c:v>
                      </c:pt>
                      <c:pt idx="623">
                        <c:v>5.1874491374702097E-2</c:v>
                      </c:pt>
                      <c:pt idx="624">
                        <c:v>5.1538816308166702E-2</c:v>
                      </c:pt>
                      <c:pt idx="625">
                        <c:v>5.1180574850603601E-2</c:v>
                      </c:pt>
                      <c:pt idx="626">
                        <c:v>5.0820922993600602E-2</c:v>
                      </c:pt>
                      <c:pt idx="627">
                        <c:v>5.0485247927065199E-2</c:v>
                      </c:pt>
                      <c:pt idx="628">
                        <c:v>5.0148162461090599E-2</c:v>
                      </c:pt>
                      <c:pt idx="629">
                        <c:v>4.9833643386143399E-2</c:v>
                      </c:pt>
                      <c:pt idx="630">
                        <c:v>4.9475401928580097E-2</c:v>
                      </c:pt>
                      <c:pt idx="631">
                        <c:v>4.9138316462605101E-2</c:v>
                      </c:pt>
                      <c:pt idx="632">
                        <c:v>4.8826618186536698E-2</c:v>
                      </c:pt>
                      <c:pt idx="633">
                        <c:v>4.8534665502617001E-2</c:v>
                      </c:pt>
                      <c:pt idx="634">
                        <c:v>4.8220146427669697E-2</c:v>
                      </c:pt>
                      <c:pt idx="635">
                        <c:v>4.7929604143189301E-2</c:v>
                      </c:pt>
                      <c:pt idx="636">
                        <c:v>4.7615085068241997E-2</c:v>
                      </c:pt>
                      <c:pt idx="637">
                        <c:v>4.7279410001706497E-2</c:v>
                      </c:pt>
                      <c:pt idx="638">
                        <c:v>4.6987457317787001E-2</c:v>
                      </c:pt>
                      <c:pt idx="639">
                        <c:v>4.6695504633867402E-2</c:v>
                      </c:pt>
                      <c:pt idx="640">
                        <c:v>4.6404962349386999E-2</c:v>
                      </c:pt>
                      <c:pt idx="641">
                        <c:v>4.61144200649065E-2</c:v>
                      </c:pt>
                      <c:pt idx="642">
                        <c:v>4.58210569815478E-2</c:v>
                      </c:pt>
                      <c:pt idx="643">
                        <c:v>4.5530514697067398E-2</c:v>
                      </c:pt>
                      <c:pt idx="644">
                        <c:v>4.5239972412586898E-2</c:v>
                      </c:pt>
                      <c:pt idx="645">
                        <c:v>4.4970586119694601E-2</c:v>
                      </c:pt>
                      <c:pt idx="646">
                        <c:v>4.4701199826802797E-2</c:v>
                      </c:pt>
                      <c:pt idx="647">
                        <c:v>4.4433223933350197E-2</c:v>
                      </c:pt>
                      <c:pt idx="648">
                        <c:v>4.4162427241018598E-2</c:v>
                      </c:pt>
                      <c:pt idx="649">
                        <c:v>4.38718849565383E-2</c:v>
                      </c:pt>
                      <c:pt idx="650">
                        <c:v>4.3602498663646398E-2</c:v>
                      </c:pt>
                      <c:pt idx="651">
                        <c:v>4.3378245152809497E-2</c:v>
                      </c:pt>
                      <c:pt idx="652">
                        <c:v>4.3086292468889897E-2</c:v>
                      </c:pt>
                      <c:pt idx="653">
                        <c:v>4.2839472567025402E-2</c:v>
                      </c:pt>
                      <c:pt idx="654">
                        <c:v>4.2548930282544903E-2</c:v>
                      </c:pt>
                      <c:pt idx="655">
                        <c:v>4.2324676771708203E-2</c:v>
                      </c:pt>
                      <c:pt idx="656">
                        <c:v>4.2055290478816301E-2</c:v>
                      </c:pt>
                      <c:pt idx="657">
                        <c:v>4.1808470576951702E-2</c:v>
                      </c:pt>
                      <c:pt idx="658">
                        <c:v>4.15630610745268E-2</c:v>
                      </c:pt>
                      <c:pt idx="659">
                        <c:v>4.1316241172662201E-2</c:v>
                      </c:pt>
                      <c:pt idx="660">
                        <c:v>4.1069421270798198E-2</c:v>
                      </c:pt>
                      <c:pt idx="661">
                        <c:v>4.0822601368933599E-2</c:v>
                      </c:pt>
                      <c:pt idx="662">
                        <c:v>4.0599758257535902E-2</c:v>
                      </c:pt>
                      <c:pt idx="663">
                        <c:v>4.0352938355671802E-2</c:v>
                      </c:pt>
                      <c:pt idx="664">
                        <c:v>4.0106118453807203E-2</c:v>
                      </c:pt>
                      <c:pt idx="665">
                        <c:v>3.9859298551942701E-2</c:v>
                      </c:pt>
                      <c:pt idx="666">
                        <c:v>3.96350450411058E-2</c:v>
                      </c:pt>
                      <c:pt idx="667">
                        <c:v>3.9410791530268899E-2</c:v>
                      </c:pt>
                      <c:pt idx="668">
                        <c:v>3.9163971628404903E-2</c:v>
                      </c:pt>
                      <c:pt idx="669">
                        <c:v>3.8941128517007297E-2</c:v>
                      </c:pt>
                      <c:pt idx="670">
                        <c:v>3.8715464606731198E-2</c:v>
                      </c:pt>
                      <c:pt idx="671">
                        <c:v>3.8491211095894401E-2</c:v>
                      </c:pt>
                      <c:pt idx="672">
                        <c:v>3.8245801593468999E-2</c:v>
                      </c:pt>
                      <c:pt idx="673">
                        <c:v>3.8042704074220703E-2</c:v>
                      </c:pt>
                      <c:pt idx="674">
                        <c:v>3.7819860962823103E-2</c:v>
                      </c:pt>
                      <c:pt idx="675">
                        <c:v>3.7616763443574799E-2</c:v>
                      </c:pt>
                      <c:pt idx="676">
                        <c:v>3.7393920332177102E-2</c:v>
                      </c:pt>
                      <c:pt idx="677">
                        <c:v>3.7168256421901101E-2</c:v>
                      </c:pt>
                      <c:pt idx="678">
                        <c:v>3.6966569302092099E-2</c:v>
                      </c:pt>
                      <c:pt idx="679">
                        <c:v>3.6742315791255198E-2</c:v>
                      </c:pt>
                      <c:pt idx="680">
                        <c:v>3.6519472679857598E-2</c:v>
                      </c:pt>
                      <c:pt idx="681">
                        <c:v>3.6316375160609399E-2</c:v>
                      </c:pt>
                      <c:pt idx="682">
                        <c:v>3.61146880407998E-2</c:v>
                      </c:pt>
                      <c:pt idx="683">
                        <c:v>3.5891844929402103E-2</c:v>
                      </c:pt>
                      <c:pt idx="684">
                        <c:v>3.56887474101538E-2</c:v>
                      </c:pt>
                      <c:pt idx="685">
                        <c:v>3.5487060290344798E-2</c:v>
                      </c:pt>
                      <c:pt idx="686">
                        <c:v>3.5262806779507903E-2</c:v>
                      </c:pt>
                      <c:pt idx="687">
                        <c:v>3.50836860507261E-2</c:v>
                      </c:pt>
                      <c:pt idx="688">
                        <c:v>3.4881998930917001E-2</c:v>
                      </c:pt>
                      <c:pt idx="689">
                        <c:v>3.4680311811107999E-2</c:v>
                      </c:pt>
                      <c:pt idx="690">
                        <c:v>3.4478624691298802E-2</c:v>
                      </c:pt>
                      <c:pt idx="691">
                        <c:v>3.4276937571489301E-2</c:v>
                      </c:pt>
                      <c:pt idx="692">
                        <c:v>3.4075250451680097E-2</c:v>
                      </c:pt>
                      <c:pt idx="693">
                        <c:v>3.38961297228988E-2</c:v>
                      </c:pt>
                      <c:pt idx="694">
                        <c:v>3.3717008994116997E-2</c:v>
                      </c:pt>
                      <c:pt idx="695">
                        <c:v>3.35139114748687E-2</c:v>
                      </c:pt>
                      <c:pt idx="696">
                        <c:v>3.3334790746086897E-2</c:v>
                      </c:pt>
                      <c:pt idx="697">
                        <c:v>3.3133103626277902E-2</c:v>
                      </c:pt>
                      <c:pt idx="698">
                        <c:v>3.2932826905907903E-2</c:v>
                      </c:pt>
                      <c:pt idx="699">
                        <c:v>3.2753706177126099E-2</c:v>
                      </c:pt>
                      <c:pt idx="700">
                        <c:v>3.2550608657877803E-2</c:v>
                      </c:pt>
                      <c:pt idx="701">
                        <c:v>3.2348921538068801E-2</c:v>
                      </c:pt>
                      <c:pt idx="702">
                        <c:v>3.21698008092869E-2</c:v>
                      </c:pt>
                      <c:pt idx="703">
                        <c:v>3.1968113689477801E-2</c:v>
                      </c:pt>
                      <c:pt idx="704">
                        <c:v>3.1811559351723799E-2</c:v>
                      </c:pt>
                      <c:pt idx="705">
                        <c:v>3.1632438622942398E-2</c:v>
                      </c:pt>
                      <c:pt idx="706">
                        <c:v>3.1429341103693699E-2</c:v>
                      </c:pt>
                      <c:pt idx="707">
                        <c:v>3.12276539838846E-2</c:v>
                      </c:pt>
                      <c:pt idx="708">
                        <c:v>3.1048533255103299E-2</c:v>
                      </c:pt>
                      <c:pt idx="709">
                        <c:v>3.08468461352936E-2</c:v>
                      </c:pt>
                      <c:pt idx="710">
                        <c:v>3.0690291797539598E-2</c:v>
                      </c:pt>
                      <c:pt idx="711">
                        <c:v>3.0532327060346798E-2</c:v>
                      </c:pt>
                      <c:pt idx="712">
                        <c:v>3.03320503399764E-2</c:v>
                      </c:pt>
                      <c:pt idx="713">
                        <c:v>3.01529296111951E-2</c:v>
                      </c:pt>
                      <c:pt idx="714">
                        <c:v>2.99738088824133E-2</c:v>
                      </c:pt>
                      <c:pt idx="715">
                        <c:v>2.9793277754192798E-2</c:v>
                      </c:pt>
                      <c:pt idx="716">
                        <c:v>2.9614157025410901E-2</c:v>
                      </c:pt>
                      <c:pt idx="717">
                        <c:v>2.94576026876569E-2</c:v>
                      </c:pt>
                      <c:pt idx="718">
                        <c:v>2.9278481958875498E-2</c:v>
                      </c:pt>
                      <c:pt idx="719">
                        <c:v>2.9099361230093702E-2</c:v>
                      </c:pt>
                      <c:pt idx="720">
                        <c:v>2.8920240501312401E-2</c:v>
                      </c:pt>
                      <c:pt idx="721">
                        <c:v>2.8762275764119199E-2</c:v>
                      </c:pt>
                      <c:pt idx="722">
                        <c:v>2.8583155035337302E-2</c:v>
                      </c:pt>
                      <c:pt idx="723">
                        <c:v>2.84040343065559E-2</c:v>
                      </c:pt>
                      <c:pt idx="724">
                        <c:v>2.82249135777741E-2</c:v>
                      </c:pt>
                      <c:pt idx="725">
                        <c:v>2.80457928489928E-2</c:v>
                      </c:pt>
                      <c:pt idx="726">
                        <c:v>2.7887828111799601E-2</c:v>
                      </c:pt>
                      <c:pt idx="727">
                        <c:v>2.7731273774045499E-2</c:v>
                      </c:pt>
                      <c:pt idx="728">
                        <c:v>2.7573309036852199E-2</c:v>
                      </c:pt>
                      <c:pt idx="729">
                        <c:v>2.7394188308070399E-2</c:v>
                      </c:pt>
                      <c:pt idx="730">
                        <c:v>2.72376339703168E-2</c:v>
                      </c:pt>
                      <c:pt idx="731">
                        <c:v>2.7058513241535E-2</c:v>
                      </c:pt>
                      <c:pt idx="732">
                        <c:v>2.6901958903780901E-2</c:v>
                      </c:pt>
                      <c:pt idx="733">
                        <c:v>2.67214277755604E-2</c:v>
                      </c:pt>
                      <c:pt idx="734">
                        <c:v>2.6566283837245502E-2</c:v>
                      </c:pt>
                      <c:pt idx="735">
                        <c:v>2.6387163108463701E-2</c:v>
                      </c:pt>
                      <c:pt idx="736">
                        <c:v>2.6229198371270399E-2</c:v>
                      </c:pt>
                      <c:pt idx="737">
                        <c:v>2.6093800025104901E-2</c:v>
                      </c:pt>
                      <c:pt idx="738">
                        <c:v>2.59146792963235E-2</c:v>
                      </c:pt>
                      <c:pt idx="739">
                        <c:v>2.57806913495973E-2</c:v>
                      </c:pt>
                      <c:pt idx="740">
                        <c:v>2.56015706208154E-2</c:v>
                      </c:pt>
                      <c:pt idx="741">
                        <c:v>2.54224498920336E-2</c:v>
                      </c:pt>
                      <c:pt idx="742">
                        <c:v>2.5287051545868099E-2</c:v>
                      </c:pt>
                      <c:pt idx="743">
                        <c:v>2.5130497208114E-2</c:v>
                      </c:pt>
                      <c:pt idx="744">
                        <c:v>2.49725324709207E-2</c:v>
                      </c:pt>
                      <c:pt idx="745">
                        <c:v>2.4817388532606299E-2</c:v>
                      </c:pt>
                      <c:pt idx="746">
                        <c:v>2.4638267803824498E-2</c:v>
                      </c:pt>
                      <c:pt idx="747">
                        <c:v>2.4502869457659001E-2</c:v>
                      </c:pt>
                      <c:pt idx="748">
                        <c:v>2.4346315119904899E-2</c:v>
                      </c:pt>
                      <c:pt idx="749">
                        <c:v>2.4188350382711599E-2</c:v>
                      </c:pt>
                      <c:pt idx="750">
                        <c:v>2.4033206444397201E-2</c:v>
                      </c:pt>
                      <c:pt idx="751">
                        <c:v>2.3854085715615401E-2</c:v>
                      </c:pt>
                      <c:pt idx="752">
                        <c:v>2.37186873694499E-2</c:v>
                      </c:pt>
                      <c:pt idx="753">
                        <c:v>2.35607226322566E-2</c:v>
                      </c:pt>
                      <c:pt idx="754">
                        <c:v>2.3404168294502498E-2</c:v>
                      </c:pt>
                      <c:pt idx="755">
                        <c:v>2.32476139567485E-2</c:v>
                      </c:pt>
                      <c:pt idx="756">
                        <c:v>2.3091059618994401E-2</c:v>
                      </c:pt>
                      <c:pt idx="757">
                        <c:v>2.2933094881801199E-2</c:v>
                      </c:pt>
                      <c:pt idx="758">
                        <c:v>2.2800517334513899E-2</c:v>
                      </c:pt>
                      <c:pt idx="759">
                        <c:v>2.26425525973207E-2</c:v>
                      </c:pt>
                      <c:pt idx="760">
                        <c:v>2.2485998259567101E-2</c:v>
                      </c:pt>
                      <c:pt idx="761">
                        <c:v>2.2350599913401201E-2</c:v>
                      </c:pt>
                      <c:pt idx="762">
                        <c:v>2.2194045575647501E-2</c:v>
                      </c:pt>
                      <c:pt idx="763">
                        <c:v>2.2037491237893399E-2</c:v>
                      </c:pt>
                      <c:pt idx="764">
                        <c:v>2.18795265007002E-2</c:v>
                      </c:pt>
                      <c:pt idx="765">
                        <c:v>2.17455385539739E-2</c:v>
                      </c:pt>
                      <c:pt idx="766">
                        <c:v>2.16115506072476E-2</c:v>
                      </c:pt>
                      <c:pt idx="767">
                        <c:v>2.1476152261081599E-2</c:v>
                      </c:pt>
                      <c:pt idx="768">
                        <c:v>2.1297031532300201E-2</c:v>
                      </c:pt>
                      <c:pt idx="769">
                        <c:v>2.11856099766011E-2</c:v>
                      </c:pt>
                      <c:pt idx="770">
                        <c:v>2.1027645239407901E-2</c:v>
                      </c:pt>
                      <c:pt idx="771">
                        <c:v>2.0893657292681601E-2</c:v>
                      </c:pt>
                      <c:pt idx="772">
                        <c:v>2.0737102954927498E-2</c:v>
                      </c:pt>
                      <c:pt idx="773">
                        <c:v>2.0579138217734699E-2</c:v>
                      </c:pt>
                      <c:pt idx="774">
                        <c:v>2.04225838799806E-2</c:v>
                      </c:pt>
                      <c:pt idx="775">
                        <c:v>2.02885959332543E-2</c:v>
                      </c:pt>
                      <c:pt idx="776">
                        <c:v>2.0132041595500201E-2</c:v>
                      </c:pt>
                      <c:pt idx="777">
                        <c:v>2.00206200398012E-2</c:v>
                      </c:pt>
                      <c:pt idx="778">
                        <c:v>1.9840088911580601E-2</c:v>
                      </c:pt>
                      <c:pt idx="779">
                        <c:v>1.9683534573826499E-2</c:v>
                      </c:pt>
                      <c:pt idx="780">
                        <c:v>1.95255698366333E-2</c:v>
                      </c:pt>
                      <c:pt idx="781">
                        <c:v>1.9391581889907E-2</c:v>
                      </c:pt>
                      <c:pt idx="782">
                        <c:v>1.9235027552152902E-2</c:v>
                      </c:pt>
                      <c:pt idx="783">
                        <c:v>1.9055906823371101E-2</c:v>
                      </c:pt>
                      <c:pt idx="784">
                        <c:v>1.8943074868233298E-2</c:v>
                      </c:pt>
                      <c:pt idx="785">
                        <c:v>1.8809086921506998E-2</c:v>
                      </c:pt>
                      <c:pt idx="786">
                        <c:v>1.8673688575341501E-2</c:v>
                      </c:pt>
                      <c:pt idx="787">
                        <c:v>1.8517134237587399E-2</c:v>
                      </c:pt>
                      <c:pt idx="788">
                        <c:v>1.8383146290861099E-2</c:v>
                      </c:pt>
                      <c:pt idx="789">
                        <c:v>1.8226591953107101E-2</c:v>
                      </c:pt>
                      <c:pt idx="790">
                        <c:v>1.80926040063807E-2</c:v>
                      </c:pt>
                      <c:pt idx="791">
                        <c:v>1.79346392691874E-2</c:v>
                      </c:pt>
                      <c:pt idx="792">
                        <c:v>1.7799240923021899E-2</c:v>
                      </c:pt>
                      <c:pt idx="793">
                        <c:v>1.7666663375734699E-2</c:v>
                      </c:pt>
                      <c:pt idx="794">
                        <c:v>1.7531265029568699E-2</c:v>
                      </c:pt>
                      <c:pt idx="795">
                        <c:v>1.73733002923755E-2</c:v>
                      </c:pt>
                      <c:pt idx="796">
                        <c:v>1.7218156354061102E-2</c:v>
                      </c:pt>
                      <c:pt idx="797">
                        <c:v>1.71053243989229E-2</c:v>
                      </c:pt>
                      <c:pt idx="798">
                        <c:v>1.6971336452196499E-2</c:v>
                      </c:pt>
                      <c:pt idx="799">
                        <c:v>1.6835938106031002E-2</c:v>
                      </c:pt>
                      <c:pt idx="800">
                        <c:v>1.6677973368837799E-2</c:v>
                      </c:pt>
                      <c:pt idx="801">
                        <c:v>1.6545395821550599E-2</c:v>
                      </c:pt>
                      <c:pt idx="802">
                        <c:v>1.6409997475385098E-2</c:v>
                      </c:pt>
                      <c:pt idx="803">
                        <c:v>1.62520327381919E-2</c:v>
                      </c:pt>
                      <c:pt idx="804">
                        <c:v>1.6119455190904599E-2</c:v>
                      </c:pt>
                      <c:pt idx="805">
                        <c:v>1.5984056844738699E-2</c:v>
                      </c:pt>
                      <c:pt idx="806">
                        <c:v>1.5850068898012298E-2</c:v>
                      </c:pt>
                      <c:pt idx="807">
                        <c:v>1.5692104160819099E-2</c:v>
                      </c:pt>
                      <c:pt idx="808">
                        <c:v>1.5535549823065001E-2</c:v>
                      </c:pt>
                      <c:pt idx="809">
                        <c:v>1.54241282673664E-2</c:v>
                      </c:pt>
                      <c:pt idx="810">
                        <c:v>1.52661635301732E-2</c:v>
                      </c:pt>
                      <c:pt idx="811">
                        <c:v>1.51335859828861E-2</c:v>
                      </c:pt>
                      <c:pt idx="812">
                        <c:v>1.49756212456927E-2</c:v>
                      </c:pt>
                      <c:pt idx="813">
                        <c:v>1.4840222899527199E-2</c:v>
                      </c:pt>
                      <c:pt idx="814">
                        <c:v>1.4706234952800899E-2</c:v>
                      </c:pt>
                      <c:pt idx="815">
                        <c:v>1.4549680615046801E-2</c:v>
                      </c:pt>
                      <c:pt idx="816">
                        <c:v>1.43931262772927E-2</c:v>
                      </c:pt>
                      <c:pt idx="817">
                        <c:v>1.42802943221551E-2</c:v>
                      </c:pt>
                      <c:pt idx="818">
                        <c:v>1.4144895975989001E-2</c:v>
                      </c:pt>
                      <c:pt idx="819">
                        <c:v>1.3989752037674601E-2</c:v>
                      </c:pt>
                      <c:pt idx="820">
                        <c:v>1.38543536915086E-2</c:v>
                      </c:pt>
                      <c:pt idx="821">
                        <c:v>1.3718955345343099E-2</c:v>
                      </c:pt>
                      <c:pt idx="822">
                        <c:v>1.3607533789644501E-2</c:v>
                      </c:pt>
                      <c:pt idx="823">
                        <c:v>1.34509794518904E-2</c:v>
                      </c:pt>
                      <c:pt idx="824">
                        <c:v>1.33395578961919E-2</c:v>
                      </c:pt>
                      <c:pt idx="825">
                        <c:v>1.3181593158998599E-2</c:v>
                      </c:pt>
                      <c:pt idx="826">
                        <c:v>1.30250388212445E-2</c:v>
                      </c:pt>
                      <c:pt idx="827">
                        <c:v>1.28684844834904E-2</c:v>
                      </c:pt>
                      <c:pt idx="828">
                        <c:v>1.27556525283522E-2</c:v>
                      </c:pt>
                      <c:pt idx="829">
                        <c:v>1.2621664581625801E-2</c:v>
                      </c:pt>
                      <c:pt idx="830">
                        <c:v>1.24862662354603E-2</c:v>
                      </c:pt>
                      <c:pt idx="831">
                        <c:v>1.23748446797618E-2</c:v>
                      </c:pt>
                      <c:pt idx="832">
                        <c:v>1.2195723950979899E-2</c:v>
                      </c:pt>
                      <c:pt idx="833">
                        <c:v>1.20603256048144E-2</c:v>
                      </c:pt>
                      <c:pt idx="834">
                        <c:v>1.1926337658088201E-2</c:v>
                      </c:pt>
                      <c:pt idx="835">
                        <c:v>1.17697833203341E-2</c:v>
                      </c:pt>
                      <c:pt idx="836">
                        <c:v>1.1635795373607699E-2</c:v>
                      </c:pt>
                      <c:pt idx="837">
                        <c:v>1.15003970274422E-2</c:v>
                      </c:pt>
                      <c:pt idx="838">
                        <c:v>1.13649986812762E-2</c:v>
                      </c:pt>
                      <c:pt idx="839">
                        <c:v>1.12098547429618E-2</c:v>
                      </c:pt>
                      <c:pt idx="840">
                        <c:v>1.1074456396795799E-2</c:v>
                      </c:pt>
                      <c:pt idx="841">
                        <c:v>1.09179020590422E-2</c:v>
                      </c:pt>
                      <c:pt idx="842">
                        <c:v>1.07839141123154E-2</c:v>
                      </c:pt>
                      <c:pt idx="843">
                        <c:v>1.0648515766149899E-2</c:v>
                      </c:pt>
                      <c:pt idx="844">
                        <c:v>1.0491961428395801E-2</c:v>
                      </c:pt>
                      <c:pt idx="845">
                        <c:v>1.03579734816694E-2</c:v>
                      </c:pt>
                      <c:pt idx="846">
                        <c:v>1.0222575135504E-2</c:v>
                      </c:pt>
                      <c:pt idx="847">
                        <c:v>1.0067431197188999E-2</c:v>
                      </c:pt>
                      <c:pt idx="848">
                        <c:v>9.9320328510235107E-3</c:v>
                      </c:pt>
                      <c:pt idx="849">
                        <c:v>9.7966345048580202E-3</c:v>
                      </c:pt>
                      <c:pt idx="850">
                        <c:v>9.6400801671039406E-3</c:v>
                      </c:pt>
                      <c:pt idx="851">
                        <c:v>9.5060922203775693E-3</c:v>
                      </c:pt>
                      <c:pt idx="852">
                        <c:v>9.3721042736513195E-3</c:v>
                      </c:pt>
                      <c:pt idx="853">
                        <c:v>9.2141395364579992E-3</c:v>
                      </c:pt>
                      <c:pt idx="854">
                        <c:v>9.0787411902925001E-3</c:v>
                      </c:pt>
                      <c:pt idx="855">
                        <c:v>8.9221868525384308E-3</c:v>
                      </c:pt>
                      <c:pt idx="856">
                        <c:v>8.7881989058121706E-3</c:v>
                      </c:pt>
                      <c:pt idx="857">
                        <c:v>8.6528005596461302E-3</c:v>
                      </c:pt>
                      <c:pt idx="858">
                        <c:v>8.4976566213317301E-3</c:v>
                      </c:pt>
                      <c:pt idx="859">
                        <c:v>8.3622582751662396E-3</c:v>
                      </c:pt>
                      <c:pt idx="860">
                        <c:v>8.2268599290001906E-3</c:v>
                      </c:pt>
                      <c:pt idx="861">
                        <c:v>8.0717159906857905E-3</c:v>
                      </c:pt>
                      <c:pt idx="862">
                        <c:v>7.9363176445198507E-3</c:v>
                      </c:pt>
                      <c:pt idx="863">
                        <c:v>7.8023296977934899E-3</c:v>
                      </c:pt>
                      <c:pt idx="864">
                        <c:v>7.6669313516279898E-3</c:v>
                      </c:pt>
                      <c:pt idx="865">
                        <c:v>7.5103770138739197E-3</c:v>
                      </c:pt>
                      <c:pt idx="866">
                        <c:v>7.3763890671475502E-3</c:v>
                      </c:pt>
                      <c:pt idx="867">
                        <c:v>7.2409907209820597E-3</c:v>
                      </c:pt>
                      <c:pt idx="868">
                        <c:v>7.0844363832279801E-3</c:v>
                      </c:pt>
                      <c:pt idx="869">
                        <c:v>6.9278820454738996E-3</c:v>
                      </c:pt>
                      <c:pt idx="870">
                        <c:v>6.7924836993083996E-3</c:v>
                      </c:pt>
                      <c:pt idx="871">
                        <c:v>6.6584957525820396E-3</c:v>
                      </c:pt>
                      <c:pt idx="872">
                        <c:v>6.5245078058556701E-3</c:v>
                      </c:pt>
                      <c:pt idx="873">
                        <c:v>6.3665430686624704E-3</c:v>
                      </c:pt>
                      <c:pt idx="874">
                        <c:v>6.2339655213753398E-3</c:v>
                      </c:pt>
                      <c:pt idx="875">
                        <c:v>6.0985671752092898E-3</c:v>
                      </c:pt>
                      <c:pt idx="876">
                        <c:v>5.9645792284829299E-3</c:v>
                      </c:pt>
                      <c:pt idx="877">
                        <c:v>5.8291808823174298E-3</c:v>
                      </c:pt>
                      <c:pt idx="878">
                        <c:v>5.6937825361519402E-3</c:v>
                      </c:pt>
                      <c:pt idx="879">
                        <c:v>5.5386385978371004E-3</c:v>
                      </c:pt>
                      <c:pt idx="880">
                        <c:v>5.3806738606437801E-3</c:v>
                      </c:pt>
                      <c:pt idx="881">
                        <c:v>5.2452755144782896E-3</c:v>
                      </c:pt>
                      <c:pt idx="882">
                        <c:v>5.1126979671911599E-3</c:v>
                      </c:pt>
                      <c:pt idx="883">
                        <c:v>4.9547332299978396E-3</c:v>
                      </c:pt>
                      <c:pt idx="884">
                        <c:v>4.8433116742992999E-3</c:v>
                      </c:pt>
                      <c:pt idx="885">
                        <c:v>4.7079133281333601E-3</c:v>
                      </c:pt>
                      <c:pt idx="886">
                        <c:v>4.5513589903797298E-3</c:v>
                      </c:pt>
                      <c:pt idx="887">
                        <c:v>4.3948046526256501E-3</c:v>
                      </c:pt>
                      <c:pt idx="888">
                        <c:v>4.2382503148715696E-3</c:v>
                      </c:pt>
                      <c:pt idx="889">
                        <c:v>4.10285196870608E-3</c:v>
                      </c:pt>
                      <c:pt idx="890">
                        <c:v>3.9688640219797096E-3</c:v>
                      </c:pt>
                      <c:pt idx="891">
                        <c:v>3.81230968422563E-3</c:v>
                      </c:pt>
                      <c:pt idx="892">
                        <c:v>3.6769113380601399E-3</c:v>
                      </c:pt>
                      <c:pt idx="893">
                        <c:v>3.4977906092783502E-3</c:v>
                      </c:pt>
                      <c:pt idx="894">
                        <c:v>3.3638026625519798E-3</c:v>
                      </c:pt>
                      <c:pt idx="895">
                        <c:v>3.2284043163864902E-3</c:v>
                      </c:pt>
                      <c:pt idx="896">
                        <c:v>3.1169827606873902E-3</c:v>
                      </c:pt>
                      <c:pt idx="897">
                        <c:v>2.9815844145219001E-3</c:v>
                      </c:pt>
                      <c:pt idx="898">
                        <c:v>2.8024636857401099E-3</c:v>
                      </c:pt>
                      <c:pt idx="899">
                        <c:v>2.66847573901374E-3</c:v>
                      </c:pt>
                      <c:pt idx="900">
                        <c:v>2.5330773928482499E-3</c:v>
                      </c:pt>
                      <c:pt idx="901">
                        <c:v>2.3765230550941699E-3</c:v>
                      </c:pt>
                      <c:pt idx="902">
                        <c:v>2.2425351083677999E-3</c:v>
                      </c:pt>
                      <c:pt idx="903">
                        <c:v>2.0859807706137298E-3</c:v>
                      </c:pt>
                      <c:pt idx="904">
                        <c:v>1.9280160334205201E-3</c:v>
                      </c:pt>
                      <c:pt idx="905">
                        <c:v>1.7940280866941499E-3</c:v>
                      </c:pt>
                      <c:pt idx="906">
                        <c:v>1.6374737489400801E-3</c:v>
                      </c:pt>
                      <c:pt idx="907">
                        <c:v>1.4795090117473201E-3</c:v>
                      </c:pt>
                      <c:pt idx="908">
                        <c:v>1.34693146445963E-3</c:v>
                      </c:pt>
                      <c:pt idx="909">
                        <c:v>1.21153311829414E-3</c:v>
                      </c:pt>
                      <c:pt idx="910">
                        <c:v>1.0761347721286499E-3</c:v>
                      </c:pt>
                      <c:pt idx="911">
                        <c:v>9.1958043437456705E-4</c:v>
                      </c:pt>
                      <c:pt idx="912">
                        <c:v>7.85592487648201E-4</c:v>
                      </c:pt>
                      <c:pt idx="913">
                        <c:v>6.2762775045499596E-4</c:v>
                      </c:pt>
                      <c:pt idx="914">
                        <c:v>4.7248381214004499E-4</c:v>
                      </c:pt>
                      <c:pt idx="915">
                        <c:v>3.1451907494684E-4</c:v>
                      </c:pt>
                      <c:pt idx="916">
                        <c:v>1.57964737193206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5F63-3544-BF7B-9ADD30978874}"/>
                  </c:ext>
                </c:extLst>
              </c15:ser>
            </c15:filteredScatterSeries>
            <c15:filteredScatterSeries>
              <c15:ser>
                <c:idx val="8"/>
                <c:order val="8"/>
                <c:tx>
                  <c:v>20OH Marcela</c:v>
                </c:tx>
                <c:spPr>
                  <a:ln w="19050" cap="rnd">
                    <a:solidFill>
                      <a:schemeClr val="accent3">
                        <a:lumMod val="60000"/>
                      </a:schemeClr>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L$6:$AL$923</c15:sqref>
                        </c15:formulaRef>
                      </c:ext>
                    </c:extLst>
                    <c:numCache>
                      <c:formatCode>General</c:formatCode>
                      <c:ptCount val="918"/>
                      <c:pt idx="0">
                        <c:v>303.86500000000001</c:v>
                      </c:pt>
                      <c:pt idx="1">
                        <c:v>304.49499999999978</c:v>
                      </c:pt>
                      <c:pt idx="2">
                        <c:v>305.166</c:v>
                      </c:pt>
                      <c:pt idx="3">
                        <c:v>305.85699999999991</c:v>
                      </c:pt>
                      <c:pt idx="4">
                        <c:v>306.55399999999992</c:v>
                      </c:pt>
                      <c:pt idx="5">
                        <c:v>307.26299999999992</c:v>
                      </c:pt>
                      <c:pt idx="6">
                        <c:v>307.96899999999982</c:v>
                      </c:pt>
                      <c:pt idx="7">
                        <c:v>308.67099999999999</c:v>
                      </c:pt>
                      <c:pt idx="8">
                        <c:v>309.37899999999979</c:v>
                      </c:pt>
                      <c:pt idx="9">
                        <c:v>310.08199999999982</c:v>
                      </c:pt>
                      <c:pt idx="10">
                        <c:v>310.79099999999983</c:v>
                      </c:pt>
                      <c:pt idx="11">
                        <c:v>311.49</c:v>
                      </c:pt>
                      <c:pt idx="12">
                        <c:v>312.18199999999979</c:v>
                      </c:pt>
                      <c:pt idx="13">
                        <c:v>312.875</c:v>
                      </c:pt>
                      <c:pt idx="14">
                        <c:v>313.57</c:v>
                      </c:pt>
                      <c:pt idx="15">
                        <c:v>314.26299999999992</c:v>
                      </c:pt>
                      <c:pt idx="16">
                        <c:v>314.95499999999993</c:v>
                      </c:pt>
                      <c:pt idx="17">
                        <c:v>315.64999999999998</c:v>
                      </c:pt>
                      <c:pt idx="18">
                        <c:v>316.34199999999993</c:v>
                      </c:pt>
                      <c:pt idx="19">
                        <c:v>317.03299999999979</c:v>
                      </c:pt>
                      <c:pt idx="20">
                        <c:v>317.72299999999979</c:v>
                      </c:pt>
                      <c:pt idx="21">
                        <c:v>318.4289999999998</c:v>
                      </c:pt>
                      <c:pt idx="22">
                        <c:v>319.14</c:v>
                      </c:pt>
                      <c:pt idx="23">
                        <c:v>319.85300000000001</c:v>
                      </c:pt>
                      <c:pt idx="24">
                        <c:v>320.57399999999978</c:v>
                      </c:pt>
                      <c:pt idx="25">
                        <c:v>321.30399999999992</c:v>
                      </c:pt>
                      <c:pt idx="26">
                        <c:v>322.03499999999991</c:v>
                      </c:pt>
                      <c:pt idx="27">
                        <c:v>322.76399999999978</c:v>
                      </c:pt>
                      <c:pt idx="28">
                        <c:v>323.49099999999981</c:v>
                      </c:pt>
                      <c:pt idx="29">
                        <c:v>324.20999999999992</c:v>
                      </c:pt>
                      <c:pt idx="30">
                        <c:v>324.92499999999978</c:v>
                      </c:pt>
                      <c:pt idx="31">
                        <c:v>325.64299999999997</c:v>
                      </c:pt>
                      <c:pt idx="32">
                        <c:v>326.36899999999991</c:v>
                      </c:pt>
                      <c:pt idx="33">
                        <c:v>327.101</c:v>
                      </c:pt>
                      <c:pt idx="34">
                        <c:v>327.83499999999992</c:v>
                      </c:pt>
                      <c:pt idx="35">
                        <c:v>328.572</c:v>
                      </c:pt>
                      <c:pt idx="36">
                        <c:v>329.30699999999979</c:v>
                      </c:pt>
                      <c:pt idx="37">
                        <c:v>330.048</c:v>
                      </c:pt>
                      <c:pt idx="38">
                        <c:v>330.78799999999978</c:v>
                      </c:pt>
                      <c:pt idx="39">
                        <c:v>331.529</c:v>
                      </c:pt>
                      <c:pt idx="40">
                        <c:v>332.26299999999992</c:v>
                      </c:pt>
                      <c:pt idx="41">
                        <c:v>332.9869999999998</c:v>
                      </c:pt>
                      <c:pt idx="42">
                        <c:v>333.70899999999978</c:v>
                      </c:pt>
                      <c:pt idx="43">
                        <c:v>334.44299999999993</c:v>
                      </c:pt>
                      <c:pt idx="44">
                        <c:v>335.173</c:v>
                      </c:pt>
                      <c:pt idx="45">
                        <c:v>335.90599999999978</c:v>
                      </c:pt>
                      <c:pt idx="46">
                        <c:v>336.63899999999978</c:v>
                      </c:pt>
                      <c:pt idx="47">
                        <c:v>337.37399999999991</c:v>
                      </c:pt>
                      <c:pt idx="48">
                        <c:v>338.11099999999999</c:v>
                      </c:pt>
                      <c:pt idx="49">
                        <c:v>338.846</c:v>
                      </c:pt>
                      <c:pt idx="50">
                        <c:v>339.58</c:v>
                      </c:pt>
                      <c:pt idx="51">
                        <c:v>340.31200000000001</c:v>
                      </c:pt>
                      <c:pt idx="52">
                        <c:v>341.05399999999992</c:v>
                      </c:pt>
                      <c:pt idx="53">
                        <c:v>341.80199999999991</c:v>
                      </c:pt>
                      <c:pt idx="54">
                        <c:v>342.54599999999999</c:v>
                      </c:pt>
                      <c:pt idx="55">
                        <c:v>343.28800000000001</c:v>
                      </c:pt>
                      <c:pt idx="56">
                        <c:v>344.02699999999982</c:v>
                      </c:pt>
                      <c:pt idx="57">
                        <c:v>344.77099999999979</c:v>
                      </c:pt>
                      <c:pt idx="58">
                        <c:v>345.51799999999992</c:v>
                      </c:pt>
                      <c:pt idx="59">
                        <c:v>346.26199999999977</c:v>
                      </c:pt>
                      <c:pt idx="60">
                        <c:v>347.00399999999979</c:v>
                      </c:pt>
                      <c:pt idx="61">
                        <c:v>347.74199999999979</c:v>
                      </c:pt>
                      <c:pt idx="62">
                        <c:v>348.48399999999981</c:v>
                      </c:pt>
                      <c:pt idx="63">
                        <c:v>349.22599999999977</c:v>
                      </c:pt>
                      <c:pt idx="64">
                        <c:v>349.96799999999979</c:v>
                      </c:pt>
                      <c:pt idx="65">
                        <c:v>350.70799999999991</c:v>
                      </c:pt>
                      <c:pt idx="66">
                        <c:v>351.45</c:v>
                      </c:pt>
                      <c:pt idx="67">
                        <c:v>352.19099999999992</c:v>
                      </c:pt>
                      <c:pt idx="68">
                        <c:v>352.93899999999979</c:v>
                      </c:pt>
                      <c:pt idx="69">
                        <c:v>353.69499999999999</c:v>
                      </c:pt>
                      <c:pt idx="70">
                        <c:v>354.44399999999979</c:v>
                      </c:pt>
                      <c:pt idx="71">
                        <c:v>355.18599999999992</c:v>
                      </c:pt>
                      <c:pt idx="72">
                        <c:v>355.92999999999978</c:v>
                      </c:pt>
                      <c:pt idx="73">
                        <c:v>356.67099999999999</c:v>
                      </c:pt>
                      <c:pt idx="74">
                        <c:v>357.41199999999981</c:v>
                      </c:pt>
                      <c:pt idx="75">
                        <c:v>358.15699999999993</c:v>
                      </c:pt>
                      <c:pt idx="76">
                        <c:v>358.90199999999982</c:v>
                      </c:pt>
                      <c:pt idx="77">
                        <c:v>359.64299999999997</c:v>
                      </c:pt>
                      <c:pt idx="78">
                        <c:v>360.38399999999979</c:v>
                      </c:pt>
                      <c:pt idx="79">
                        <c:v>361.12799999999999</c:v>
                      </c:pt>
                      <c:pt idx="80">
                        <c:v>361.87</c:v>
                      </c:pt>
                      <c:pt idx="81">
                        <c:v>362.60799999999989</c:v>
                      </c:pt>
                      <c:pt idx="82">
                        <c:v>363.33799999999991</c:v>
                      </c:pt>
                      <c:pt idx="83">
                        <c:v>364.06200000000001</c:v>
                      </c:pt>
                      <c:pt idx="84">
                        <c:v>364.78099999999978</c:v>
                      </c:pt>
                      <c:pt idx="85">
                        <c:v>365.505</c:v>
                      </c:pt>
                      <c:pt idx="86">
                        <c:v>366.22799999999978</c:v>
                      </c:pt>
                      <c:pt idx="87">
                        <c:v>366.94799999999992</c:v>
                      </c:pt>
                      <c:pt idx="88">
                        <c:v>367.66800000000001</c:v>
                      </c:pt>
                      <c:pt idx="89">
                        <c:v>368.392</c:v>
                      </c:pt>
                      <c:pt idx="90">
                        <c:v>369.12899999999979</c:v>
                      </c:pt>
                      <c:pt idx="91">
                        <c:v>369.86299999999989</c:v>
                      </c:pt>
                      <c:pt idx="92">
                        <c:v>370.58499999999992</c:v>
                      </c:pt>
                      <c:pt idx="93">
                        <c:v>371.30399999999992</c:v>
                      </c:pt>
                      <c:pt idx="94">
                        <c:v>372.02699999999982</c:v>
                      </c:pt>
                      <c:pt idx="95">
                        <c:v>372.74799999999999</c:v>
                      </c:pt>
                      <c:pt idx="96">
                        <c:v>373.46999999999991</c:v>
                      </c:pt>
                      <c:pt idx="97">
                        <c:v>374.2</c:v>
                      </c:pt>
                      <c:pt idx="98">
                        <c:v>374.9289999999998</c:v>
                      </c:pt>
                      <c:pt idx="99">
                        <c:v>375.65499999999997</c:v>
                      </c:pt>
                      <c:pt idx="100">
                        <c:v>376.38</c:v>
                      </c:pt>
                      <c:pt idx="101">
                        <c:v>377.09899999999982</c:v>
                      </c:pt>
                      <c:pt idx="102">
                        <c:v>377.81899999999979</c:v>
                      </c:pt>
                      <c:pt idx="103">
                        <c:v>378.53399999999982</c:v>
                      </c:pt>
                      <c:pt idx="104">
                        <c:v>379.24199999999979</c:v>
                      </c:pt>
                      <c:pt idx="105">
                        <c:v>379.95299999999992</c:v>
                      </c:pt>
                      <c:pt idx="106">
                        <c:v>380.67599999999999</c:v>
                      </c:pt>
                      <c:pt idx="107">
                        <c:v>381.38900000000001</c:v>
                      </c:pt>
                      <c:pt idx="108">
                        <c:v>382.09899999999982</c:v>
                      </c:pt>
                      <c:pt idx="109">
                        <c:v>382.80799999999999</c:v>
                      </c:pt>
                      <c:pt idx="110">
                        <c:v>383.51</c:v>
                      </c:pt>
                      <c:pt idx="111">
                        <c:v>384.21399999999983</c:v>
                      </c:pt>
                      <c:pt idx="112">
                        <c:v>384.93799999999982</c:v>
                      </c:pt>
                      <c:pt idx="113">
                        <c:v>385.72899999999981</c:v>
                      </c:pt>
                      <c:pt idx="114">
                        <c:v>386.57</c:v>
                      </c:pt>
                      <c:pt idx="115">
                        <c:v>387.42799999999983</c:v>
                      </c:pt>
                      <c:pt idx="116">
                        <c:v>388.29999999999978</c:v>
                      </c:pt>
                      <c:pt idx="117">
                        <c:v>389.18099999999993</c:v>
                      </c:pt>
                      <c:pt idx="118">
                        <c:v>390.07</c:v>
                      </c:pt>
                      <c:pt idx="119">
                        <c:v>390.96699999999981</c:v>
                      </c:pt>
                      <c:pt idx="120">
                        <c:v>391.86500000000001</c:v>
                      </c:pt>
                      <c:pt idx="121">
                        <c:v>392.76</c:v>
                      </c:pt>
                      <c:pt idx="122">
                        <c:v>393.65</c:v>
                      </c:pt>
                      <c:pt idx="123">
                        <c:v>394.54199999999992</c:v>
                      </c:pt>
                      <c:pt idx="124">
                        <c:v>395.43299999999982</c:v>
                      </c:pt>
                      <c:pt idx="125">
                        <c:v>396.32499999999999</c:v>
                      </c:pt>
                      <c:pt idx="126">
                        <c:v>397.21899999999982</c:v>
                      </c:pt>
                      <c:pt idx="127">
                        <c:v>398.10599999999999</c:v>
                      </c:pt>
                      <c:pt idx="128">
                        <c:v>398.98899999999981</c:v>
                      </c:pt>
                      <c:pt idx="129">
                        <c:v>399.86399999999992</c:v>
                      </c:pt>
                      <c:pt idx="130">
                        <c:v>400.7369999999998</c:v>
                      </c:pt>
                      <c:pt idx="131">
                        <c:v>401.61500000000001</c:v>
                      </c:pt>
                      <c:pt idx="132">
                        <c:v>402.48899999999981</c:v>
                      </c:pt>
                      <c:pt idx="133">
                        <c:v>403.35500000000002</c:v>
                      </c:pt>
                      <c:pt idx="134">
                        <c:v>404.22199999999981</c:v>
                      </c:pt>
                      <c:pt idx="135">
                        <c:v>405.09499999999991</c:v>
                      </c:pt>
                      <c:pt idx="136">
                        <c:v>405.98099999999982</c:v>
                      </c:pt>
                      <c:pt idx="137">
                        <c:v>406.86699999999979</c:v>
                      </c:pt>
                      <c:pt idx="138">
                        <c:v>407.75299999999999</c:v>
                      </c:pt>
                      <c:pt idx="139">
                        <c:v>408.63299999999992</c:v>
                      </c:pt>
                      <c:pt idx="140">
                        <c:v>409.505</c:v>
                      </c:pt>
                      <c:pt idx="141">
                        <c:v>410.37399999999991</c:v>
                      </c:pt>
                      <c:pt idx="142">
                        <c:v>411.23799999999977</c:v>
                      </c:pt>
                      <c:pt idx="143">
                        <c:v>412.10500000000002</c:v>
                      </c:pt>
                      <c:pt idx="144">
                        <c:v>412.97799999999978</c:v>
                      </c:pt>
                      <c:pt idx="145">
                        <c:v>413.85</c:v>
                      </c:pt>
                      <c:pt idx="146">
                        <c:v>414.72799999999978</c:v>
                      </c:pt>
                      <c:pt idx="147">
                        <c:v>415.60799999999989</c:v>
                      </c:pt>
                      <c:pt idx="148">
                        <c:v>416.4869999999998</c:v>
                      </c:pt>
                      <c:pt idx="149">
                        <c:v>417.36099999999999</c:v>
                      </c:pt>
                      <c:pt idx="150">
                        <c:v>418.23</c:v>
                      </c:pt>
                      <c:pt idx="151">
                        <c:v>419.101</c:v>
                      </c:pt>
                      <c:pt idx="152">
                        <c:v>419.97799999999978</c:v>
                      </c:pt>
                      <c:pt idx="153">
                        <c:v>420.85399999999993</c:v>
                      </c:pt>
                      <c:pt idx="154">
                        <c:v>421.72599999999977</c:v>
                      </c:pt>
                      <c:pt idx="155">
                        <c:v>422.59499999999991</c:v>
                      </c:pt>
                      <c:pt idx="156">
                        <c:v>423.46</c:v>
                      </c:pt>
                      <c:pt idx="157">
                        <c:v>424.32399999999978</c:v>
                      </c:pt>
                      <c:pt idx="158">
                        <c:v>425.18700000000001</c:v>
                      </c:pt>
                      <c:pt idx="159">
                        <c:v>426.04699999999991</c:v>
                      </c:pt>
                      <c:pt idx="160">
                        <c:v>426.90599999999978</c:v>
                      </c:pt>
                      <c:pt idx="161">
                        <c:v>427.76799999999992</c:v>
                      </c:pt>
                      <c:pt idx="162">
                        <c:v>428.63900000000001</c:v>
                      </c:pt>
                      <c:pt idx="163">
                        <c:v>429.50699999999978</c:v>
                      </c:pt>
                      <c:pt idx="164">
                        <c:v>430.38</c:v>
                      </c:pt>
                      <c:pt idx="165">
                        <c:v>431.24899999999991</c:v>
                      </c:pt>
                      <c:pt idx="166">
                        <c:v>432.11099999999999</c:v>
                      </c:pt>
                      <c:pt idx="167">
                        <c:v>432.97199999999981</c:v>
                      </c:pt>
                      <c:pt idx="168">
                        <c:v>433.83199999999982</c:v>
                      </c:pt>
                      <c:pt idx="169">
                        <c:v>434.69399999999979</c:v>
                      </c:pt>
                      <c:pt idx="170">
                        <c:v>435.55399999999992</c:v>
                      </c:pt>
                      <c:pt idx="171">
                        <c:v>436.41300000000001</c:v>
                      </c:pt>
                      <c:pt idx="172">
                        <c:v>437.27</c:v>
                      </c:pt>
                      <c:pt idx="173">
                        <c:v>438.13400000000001</c:v>
                      </c:pt>
                      <c:pt idx="174">
                        <c:v>439.00900000000001</c:v>
                      </c:pt>
                      <c:pt idx="175">
                        <c:v>439.88900000000001</c:v>
                      </c:pt>
                      <c:pt idx="176">
                        <c:v>440.76900000000001</c:v>
                      </c:pt>
                      <c:pt idx="177">
                        <c:v>441.65199999999999</c:v>
                      </c:pt>
                      <c:pt idx="178">
                        <c:v>442.53399999999982</c:v>
                      </c:pt>
                      <c:pt idx="179">
                        <c:v>443.41899999999981</c:v>
                      </c:pt>
                      <c:pt idx="180">
                        <c:v>444.29899999999981</c:v>
                      </c:pt>
                      <c:pt idx="181">
                        <c:v>445.17500000000001</c:v>
                      </c:pt>
                      <c:pt idx="182">
                        <c:v>446.04500000000002</c:v>
                      </c:pt>
                      <c:pt idx="183">
                        <c:v>446.91300000000001</c:v>
                      </c:pt>
                      <c:pt idx="184">
                        <c:v>447.78499999999991</c:v>
                      </c:pt>
                      <c:pt idx="185">
                        <c:v>448.65300000000002</c:v>
                      </c:pt>
                      <c:pt idx="186">
                        <c:v>449.52099999999979</c:v>
                      </c:pt>
                      <c:pt idx="187">
                        <c:v>450.39</c:v>
                      </c:pt>
                      <c:pt idx="188">
                        <c:v>451.26199999999977</c:v>
                      </c:pt>
                      <c:pt idx="189">
                        <c:v>452.12799999999999</c:v>
                      </c:pt>
                      <c:pt idx="190">
                        <c:v>452.9869999999998</c:v>
                      </c:pt>
                      <c:pt idx="191">
                        <c:v>453.83799999999991</c:v>
                      </c:pt>
                      <c:pt idx="192">
                        <c:v>454.69099999999992</c:v>
                      </c:pt>
                      <c:pt idx="193">
                        <c:v>455.53999999999979</c:v>
                      </c:pt>
                      <c:pt idx="194">
                        <c:v>456.39299999999992</c:v>
                      </c:pt>
                      <c:pt idx="195">
                        <c:v>457.24199999999979</c:v>
                      </c:pt>
                      <c:pt idx="196">
                        <c:v>458.09699999999981</c:v>
                      </c:pt>
                      <c:pt idx="197">
                        <c:v>458.95299999999992</c:v>
                      </c:pt>
                      <c:pt idx="198">
                        <c:v>459.803</c:v>
                      </c:pt>
                      <c:pt idx="199">
                        <c:v>460.64800000000002</c:v>
                      </c:pt>
                      <c:pt idx="200">
                        <c:v>461.49099999999981</c:v>
                      </c:pt>
                      <c:pt idx="201">
                        <c:v>462.32899999999978</c:v>
                      </c:pt>
                      <c:pt idx="202">
                        <c:v>463.16500000000002</c:v>
                      </c:pt>
                      <c:pt idx="203">
                        <c:v>464.00400000000002</c:v>
                      </c:pt>
                      <c:pt idx="204">
                        <c:v>464.851</c:v>
                      </c:pt>
                      <c:pt idx="205">
                        <c:v>465.71</c:v>
                      </c:pt>
                      <c:pt idx="206">
                        <c:v>466.56999999999988</c:v>
                      </c:pt>
                      <c:pt idx="207">
                        <c:v>467.43099999999981</c:v>
                      </c:pt>
                      <c:pt idx="208">
                        <c:v>468.28899999999982</c:v>
                      </c:pt>
                      <c:pt idx="209">
                        <c:v>469.14699999999999</c:v>
                      </c:pt>
                      <c:pt idx="210">
                        <c:v>469.9939999999998</c:v>
                      </c:pt>
                      <c:pt idx="211">
                        <c:v>470.83</c:v>
                      </c:pt>
                      <c:pt idx="212">
                        <c:v>471.66500000000002</c:v>
                      </c:pt>
                      <c:pt idx="213">
                        <c:v>472.49799999999982</c:v>
                      </c:pt>
                      <c:pt idx="214">
                        <c:v>473.33100000000002</c:v>
                      </c:pt>
                      <c:pt idx="215">
                        <c:v>474.16500000000002</c:v>
                      </c:pt>
                      <c:pt idx="216">
                        <c:v>475.00099999999992</c:v>
                      </c:pt>
                      <c:pt idx="217">
                        <c:v>475.83899999999983</c:v>
                      </c:pt>
                      <c:pt idx="218">
                        <c:v>476.673</c:v>
                      </c:pt>
                      <c:pt idx="219">
                        <c:v>477.51</c:v>
                      </c:pt>
                      <c:pt idx="220">
                        <c:v>478.34500000000003</c:v>
                      </c:pt>
                      <c:pt idx="221">
                        <c:v>479.18399999999991</c:v>
                      </c:pt>
                      <c:pt idx="222">
                        <c:v>480.02299999999991</c:v>
                      </c:pt>
                      <c:pt idx="223">
                        <c:v>480.86500000000001</c:v>
                      </c:pt>
                      <c:pt idx="224">
                        <c:v>481.71299999999991</c:v>
                      </c:pt>
                      <c:pt idx="225">
                        <c:v>482.56799999999993</c:v>
                      </c:pt>
                      <c:pt idx="226">
                        <c:v>483.42599999999982</c:v>
                      </c:pt>
                      <c:pt idx="227">
                        <c:v>484.28699999999981</c:v>
                      </c:pt>
                      <c:pt idx="228">
                        <c:v>485.14800000000002</c:v>
                      </c:pt>
                      <c:pt idx="229">
                        <c:v>485.99799999999982</c:v>
                      </c:pt>
                      <c:pt idx="230">
                        <c:v>486.86099999999999</c:v>
                      </c:pt>
                      <c:pt idx="231">
                        <c:v>487.71299999999991</c:v>
                      </c:pt>
                      <c:pt idx="232">
                        <c:v>488.56099999999992</c:v>
                      </c:pt>
                      <c:pt idx="233">
                        <c:v>489.40199999999982</c:v>
                      </c:pt>
                      <c:pt idx="234">
                        <c:v>490.23299999999978</c:v>
                      </c:pt>
                      <c:pt idx="235">
                        <c:v>491.05700000000002</c:v>
                      </c:pt>
                      <c:pt idx="236">
                        <c:v>491.88</c:v>
                      </c:pt>
                      <c:pt idx="237">
                        <c:v>492.70299999999992</c:v>
                      </c:pt>
                      <c:pt idx="238">
                        <c:v>493.52699999999982</c:v>
                      </c:pt>
                      <c:pt idx="239">
                        <c:v>494.34800000000001</c:v>
                      </c:pt>
                      <c:pt idx="240">
                        <c:v>495.17399999999992</c:v>
                      </c:pt>
                      <c:pt idx="241">
                        <c:v>496</c:v>
                      </c:pt>
                      <c:pt idx="242">
                        <c:v>496.81999999999988</c:v>
                      </c:pt>
                      <c:pt idx="243">
                        <c:v>497.64600000000002</c:v>
                      </c:pt>
                      <c:pt idx="244">
                        <c:v>498.48</c:v>
                      </c:pt>
                      <c:pt idx="245">
                        <c:v>499.31700000000001</c:v>
                      </c:pt>
                      <c:pt idx="246">
                        <c:v>500.15100000000001</c:v>
                      </c:pt>
                      <c:pt idx="247">
                        <c:v>500.9869999999998</c:v>
                      </c:pt>
                      <c:pt idx="248">
                        <c:v>501.82599999999991</c:v>
                      </c:pt>
                      <c:pt idx="249">
                        <c:v>502.66399999999999</c:v>
                      </c:pt>
                      <c:pt idx="250">
                        <c:v>503.49799999999982</c:v>
                      </c:pt>
                      <c:pt idx="251">
                        <c:v>504.33299999999991</c:v>
                      </c:pt>
                      <c:pt idx="252">
                        <c:v>505.16399999999999</c:v>
                      </c:pt>
                      <c:pt idx="253">
                        <c:v>505.99699999999967</c:v>
                      </c:pt>
                      <c:pt idx="254">
                        <c:v>506.83199999999982</c:v>
                      </c:pt>
                      <c:pt idx="255">
                        <c:v>507.66199999999992</c:v>
                      </c:pt>
                      <c:pt idx="256">
                        <c:v>508.49599999999981</c:v>
                      </c:pt>
                      <c:pt idx="257">
                        <c:v>509.32799999999992</c:v>
                      </c:pt>
                      <c:pt idx="258">
                        <c:v>510.16399999999999</c:v>
                      </c:pt>
                      <c:pt idx="259">
                        <c:v>511.00400000000002</c:v>
                      </c:pt>
                      <c:pt idx="260">
                        <c:v>511.84399999999988</c:v>
                      </c:pt>
                      <c:pt idx="261">
                        <c:v>512.68200000000002</c:v>
                      </c:pt>
                      <c:pt idx="262">
                        <c:v>513.51599999999996</c:v>
                      </c:pt>
                      <c:pt idx="263">
                        <c:v>514.35499999999979</c:v>
                      </c:pt>
                      <c:pt idx="264">
                        <c:v>515.19600000000003</c:v>
                      </c:pt>
                      <c:pt idx="265">
                        <c:v>516.03699999999981</c:v>
                      </c:pt>
                      <c:pt idx="266">
                        <c:v>516.87599999999998</c:v>
                      </c:pt>
                      <c:pt idx="267">
                        <c:v>517.72</c:v>
                      </c:pt>
                      <c:pt idx="268">
                        <c:v>518.55999999999972</c:v>
                      </c:pt>
                      <c:pt idx="269">
                        <c:v>519.40199999999982</c:v>
                      </c:pt>
                      <c:pt idx="270">
                        <c:v>520.24800000000005</c:v>
                      </c:pt>
                      <c:pt idx="271">
                        <c:v>521.08900000000006</c:v>
                      </c:pt>
                      <c:pt idx="272">
                        <c:v>521.92699999999968</c:v>
                      </c:pt>
                      <c:pt idx="273">
                        <c:v>522.77200000000005</c:v>
                      </c:pt>
                      <c:pt idx="274">
                        <c:v>523.61299999999972</c:v>
                      </c:pt>
                      <c:pt idx="275">
                        <c:v>524.45199999999977</c:v>
                      </c:pt>
                      <c:pt idx="276">
                        <c:v>525.298</c:v>
                      </c:pt>
                      <c:pt idx="277">
                        <c:v>526.13799999999969</c:v>
                      </c:pt>
                      <c:pt idx="278">
                        <c:v>526.97699999999998</c:v>
                      </c:pt>
                      <c:pt idx="279">
                        <c:v>527.82499999999982</c:v>
                      </c:pt>
                      <c:pt idx="280">
                        <c:v>528.678</c:v>
                      </c:pt>
                      <c:pt idx="281">
                        <c:v>529.53399999999999</c:v>
                      </c:pt>
                      <c:pt idx="282">
                        <c:v>530.3889999999999</c:v>
                      </c:pt>
                      <c:pt idx="283">
                        <c:v>531.23699999999997</c:v>
                      </c:pt>
                      <c:pt idx="284">
                        <c:v>532.08199999999999</c:v>
                      </c:pt>
                      <c:pt idx="285">
                        <c:v>532.92999999999972</c:v>
                      </c:pt>
                      <c:pt idx="286">
                        <c:v>533.77499999999998</c:v>
                      </c:pt>
                      <c:pt idx="287">
                        <c:v>534.625</c:v>
                      </c:pt>
                      <c:pt idx="288">
                        <c:v>535.4849999999999</c:v>
                      </c:pt>
                      <c:pt idx="289">
                        <c:v>536.34099999999967</c:v>
                      </c:pt>
                      <c:pt idx="290">
                        <c:v>537.19299999999998</c:v>
                      </c:pt>
                      <c:pt idx="291">
                        <c:v>538.04399999999998</c:v>
                      </c:pt>
                      <c:pt idx="292">
                        <c:v>538.89699999999971</c:v>
                      </c:pt>
                      <c:pt idx="293">
                        <c:v>539.75199999999973</c:v>
                      </c:pt>
                      <c:pt idx="294">
                        <c:v>540.60400000000004</c:v>
                      </c:pt>
                      <c:pt idx="295">
                        <c:v>541.44799999999975</c:v>
                      </c:pt>
                      <c:pt idx="296">
                        <c:v>542.28700000000003</c:v>
                      </c:pt>
                      <c:pt idx="297">
                        <c:v>543.12199999999996</c:v>
                      </c:pt>
                      <c:pt idx="298">
                        <c:v>543.95699999999977</c:v>
                      </c:pt>
                      <c:pt idx="299">
                        <c:v>544.79600000000005</c:v>
                      </c:pt>
                      <c:pt idx="300">
                        <c:v>545.63400000000001</c:v>
                      </c:pt>
                      <c:pt idx="301">
                        <c:v>546.47</c:v>
                      </c:pt>
                      <c:pt idx="302">
                        <c:v>547.31099999999969</c:v>
                      </c:pt>
                      <c:pt idx="303">
                        <c:v>548.154</c:v>
                      </c:pt>
                      <c:pt idx="304">
                        <c:v>548.99299999999971</c:v>
                      </c:pt>
                      <c:pt idx="305">
                        <c:v>549.83199999999977</c:v>
                      </c:pt>
                      <c:pt idx="306">
                        <c:v>550.66899999999998</c:v>
                      </c:pt>
                      <c:pt idx="307">
                        <c:v>551.50599999999997</c:v>
                      </c:pt>
                      <c:pt idx="308">
                        <c:v>552.3449999999998</c:v>
                      </c:pt>
                      <c:pt idx="309">
                        <c:v>553.18200000000002</c:v>
                      </c:pt>
                      <c:pt idx="310">
                        <c:v>554.01499999999999</c:v>
                      </c:pt>
                      <c:pt idx="311">
                        <c:v>554.84799999999962</c:v>
                      </c:pt>
                      <c:pt idx="312">
                        <c:v>555.67899999999997</c:v>
                      </c:pt>
                      <c:pt idx="313">
                        <c:v>556.50900000000001</c:v>
                      </c:pt>
                      <c:pt idx="314">
                        <c:v>557.33899999999971</c:v>
                      </c:pt>
                      <c:pt idx="315">
                        <c:v>558.16599999999971</c:v>
                      </c:pt>
                      <c:pt idx="316">
                        <c:v>558.99</c:v>
                      </c:pt>
                      <c:pt idx="317">
                        <c:v>559.81899999999996</c:v>
                      </c:pt>
                      <c:pt idx="318">
                        <c:v>560.66</c:v>
                      </c:pt>
                      <c:pt idx="319">
                        <c:v>561.50400000000002</c:v>
                      </c:pt>
                      <c:pt idx="320">
                        <c:v>562.34999999999968</c:v>
                      </c:pt>
                      <c:pt idx="321">
                        <c:v>563.20000000000005</c:v>
                      </c:pt>
                      <c:pt idx="322">
                        <c:v>564.04899999999998</c:v>
                      </c:pt>
                      <c:pt idx="323">
                        <c:v>564.89099999999996</c:v>
                      </c:pt>
                      <c:pt idx="324">
                        <c:v>565.72900000000004</c:v>
                      </c:pt>
                      <c:pt idx="325">
                        <c:v>566.57100000000003</c:v>
                      </c:pt>
                      <c:pt idx="326">
                        <c:v>567.41499999999996</c:v>
                      </c:pt>
                      <c:pt idx="327">
                        <c:v>568.26299999999969</c:v>
                      </c:pt>
                      <c:pt idx="328">
                        <c:v>569.10799999999972</c:v>
                      </c:pt>
                      <c:pt idx="329">
                        <c:v>569.95799999999974</c:v>
                      </c:pt>
                      <c:pt idx="330">
                        <c:v>570.81299999999976</c:v>
                      </c:pt>
                      <c:pt idx="331">
                        <c:v>571.67200000000003</c:v>
                      </c:pt>
                      <c:pt idx="332">
                        <c:v>572.53</c:v>
                      </c:pt>
                      <c:pt idx="333">
                        <c:v>573.38</c:v>
                      </c:pt>
                      <c:pt idx="334">
                        <c:v>574.22699999999998</c:v>
                      </c:pt>
                      <c:pt idx="335">
                        <c:v>575.077</c:v>
                      </c:pt>
                      <c:pt idx="336">
                        <c:v>575.93899999999996</c:v>
                      </c:pt>
                      <c:pt idx="337">
                        <c:v>576.80599999999981</c:v>
                      </c:pt>
                      <c:pt idx="338">
                        <c:v>577.66300000000001</c:v>
                      </c:pt>
                      <c:pt idx="339">
                        <c:v>578.51199999999972</c:v>
                      </c:pt>
                      <c:pt idx="340">
                        <c:v>579.3589999999997</c:v>
                      </c:pt>
                      <c:pt idx="341">
                        <c:v>580.20399999999995</c:v>
                      </c:pt>
                      <c:pt idx="342">
                        <c:v>581.05499999999972</c:v>
                      </c:pt>
                      <c:pt idx="343">
                        <c:v>581.90899999999999</c:v>
                      </c:pt>
                      <c:pt idx="344">
                        <c:v>582.76199999999972</c:v>
                      </c:pt>
                      <c:pt idx="345">
                        <c:v>583.61699999999996</c:v>
                      </c:pt>
                      <c:pt idx="346">
                        <c:v>584.47799999999972</c:v>
                      </c:pt>
                      <c:pt idx="347">
                        <c:v>585.33899999999971</c:v>
                      </c:pt>
                      <c:pt idx="348">
                        <c:v>586.20600000000002</c:v>
                      </c:pt>
                      <c:pt idx="349">
                        <c:v>587.06699999999978</c:v>
                      </c:pt>
                      <c:pt idx="350">
                        <c:v>587.92099999999982</c:v>
                      </c:pt>
                      <c:pt idx="351">
                        <c:v>588.76800000000003</c:v>
                      </c:pt>
                      <c:pt idx="352">
                        <c:v>589.61400000000003</c:v>
                      </c:pt>
                      <c:pt idx="353">
                        <c:v>590.46299999999974</c:v>
                      </c:pt>
                      <c:pt idx="354">
                        <c:v>591.31399999999996</c:v>
                      </c:pt>
                      <c:pt idx="355">
                        <c:v>592.17100000000005</c:v>
                      </c:pt>
                      <c:pt idx="356">
                        <c:v>593.03</c:v>
                      </c:pt>
                      <c:pt idx="357">
                        <c:v>593.88699999999972</c:v>
                      </c:pt>
                      <c:pt idx="358">
                        <c:v>594.74199999999996</c:v>
                      </c:pt>
                      <c:pt idx="359">
                        <c:v>595.59500000000003</c:v>
                      </c:pt>
                      <c:pt idx="360">
                        <c:v>596.45399999999972</c:v>
                      </c:pt>
                      <c:pt idx="361">
                        <c:v>597.30699999999979</c:v>
                      </c:pt>
                      <c:pt idx="362">
                        <c:v>598.15799999999967</c:v>
                      </c:pt>
                      <c:pt idx="363">
                        <c:v>599.01199999999972</c:v>
                      </c:pt>
                      <c:pt idx="364">
                        <c:v>599.86300000000006</c:v>
                      </c:pt>
                      <c:pt idx="365">
                        <c:v>600.71799999999996</c:v>
                      </c:pt>
                      <c:pt idx="366">
                        <c:v>601.56799999999976</c:v>
                      </c:pt>
                      <c:pt idx="367">
                        <c:v>602.41199999999981</c:v>
                      </c:pt>
                      <c:pt idx="368">
                        <c:v>603.2529999999997</c:v>
                      </c:pt>
                      <c:pt idx="369">
                        <c:v>604.08900000000006</c:v>
                      </c:pt>
                      <c:pt idx="370">
                        <c:v>604.928</c:v>
                      </c:pt>
                      <c:pt idx="371">
                        <c:v>605.78300000000002</c:v>
                      </c:pt>
                      <c:pt idx="372">
                        <c:v>606.63699999999972</c:v>
                      </c:pt>
                      <c:pt idx="373">
                        <c:v>607.49099999999999</c:v>
                      </c:pt>
                      <c:pt idx="374">
                        <c:v>608.3449999999998</c:v>
                      </c:pt>
                      <c:pt idx="375">
                        <c:v>609.20699999999999</c:v>
                      </c:pt>
                      <c:pt idx="376">
                        <c:v>610.07100000000003</c:v>
                      </c:pt>
                      <c:pt idx="377">
                        <c:v>610.93599999999969</c:v>
                      </c:pt>
                      <c:pt idx="378">
                        <c:v>611.79899999999998</c:v>
                      </c:pt>
                      <c:pt idx="379">
                        <c:v>612.6569999999997</c:v>
                      </c:pt>
                      <c:pt idx="380">
                        <c:v>613.51599999999996</c:v>
                      </c:pt>
                      <c:pt idx="381">
                        <c:v>614.37400000000002</c:v>
                      </c:pt>
                      <c:pt idx="382">
                        <c:v>615.23599999999999</c:v>
                      </c:pt>
                      <c:pt idx="383">
                        <c:v>616.09400000000005</c:v>
                      </c:pt>
                      <c:pt idx="384">
                        <c:v>616.94799999999975</c:v>
                      </c:pt>
                      <c:pt idx="385">
                        <c:v>617.798</c:v>
                      </c:pt>
                      <c:pt idx="386">
                        <c:v>618.65</c:v>
                      </c:pt>
                      <c:pt idx="387">
                        <c:v>619.505</c:v>
                      </c:pt>
                      <c:pt idx="388">
                        <c:v>620.36099999999976</c:v>
                      </c:pt>
                      <c:pt idx="389">
                        <c:v>621.21799999999996</c:v>
                      </c:pt>
                      <c:pt idx="390">
                        <c:v>622.077</c:v>
                      </c:pt>
                      <c:pt idx="391">
                        <c:v>622.92999999999972</c:v>
                      </c:pt>
                      <c:pt idx="392">
                        <c:v>623.79299999999989</c:v>
                      </c:pt>
                      <c:pt idx="393">
                        <c:v>624.6569999999997</c:v>
                      </c:pt>
                      <c:pt idx="394">
                        <c:v>625.529</c:v>
                      </c:pt>
                      <c:pt idx="395">
                        <c:v>626.39599999999996</c:v>
                      </c:pt>
                      <c:pt idx="396">
                        <c:v>627.25599999999997</c:v>
                      </c:pt>
                      <c:pt idx="397">
                        <c:v>628.11699999999996</c:v>
                      </c:pt>
                      <c:pt idx="398">
                        <c:v>628.98099999999999</c:v>
                      </c:pt>
                      <c:pt idx="399">
                        <c:v>629.84699999999975</c:v>
                      </c:pt>
                      <c:pt idx="400">
                        <c:v>630.71500000000003</c:v>
                      </c:pt>
                      <c:pt idx="401">
                        <c:v>631.572</c:v>
                      </c:pt>
                      <c:pt idx="402">
                        <c:v>632.42499999999973</c:v>
                      </c:pt>
                      <c:pt idx="403">
                        <c:v>633.274</c:v>
                      </c:pt>
                      <c:pt idx="404">
                        <c:v>634.1279999999997</c:v>
                      </c:pt>
                      <c:pt idx="405">
                        <c:v>634.98800000000006</c:v>
                      </c:pt>
                      <c:pt idx="406">
                        <c:v>635.85199999999975</c:v>
                      </c:pt>
                      <c:pt idx="407">
                        <c:v>636.71799999999996</c:v>
                      </c:pt>
                      <c:pt idx="408">
                        <c:v>637.58600000000001</c:v>
                      </c:pt>
                      <c:pt idx="409">
                        <c:v>638.44999999999982</c:v>
                      </c:pt>
                      <c:pt idx="410">
                        <c:v>639.30999999999972</c:v>
                      </c:pt>
                      <c:pt idx="411">
                        <c:v>640.17399999999998</c:v>
                      </c:pt>
                      <c:pt idx="412">
                        <c:v>641.03600000000006</c:v>
                      </c:pt>
                      <c:pt idx="413">
                        <c:v>641.89300000000003</c:v>
                      </c:pt>
                      <c:pt idx="414">
                        <c:v>642.74800000000005</c:v>
                      </c:pt>
                      <c:pt idx="415">
                        <c:v>643.60199999999998</c:v>
                      </c:pt>
                      <c:pt idx="416">
                        <c:v>644.45299999999975</c:v>
                      </c:pt>
                      <c:pt idx="417">
                        <c:v>645.3009999999997</c:v>
                      </c:pt>
                      <c:pt idx="418">
                        <c:v>646.14499999999998</c:v>
                      </c:pt>
                      <c:pt idx="419">
                        <c:v>646.98900000000003</c:v>
                      </c:pt>
                      <c:pt idx="420">
                        <c:v>647.83599999999979</c:v>
                      </c:pt>
                      <c:pt idx="421">
                        <c:v>648.6869999999999</c:v>
                      </c:pt>
                      <c:pt idx="422">
                        <c:v>649.54399999999998</c:v>
                      </c:pt>
                      <c:pt idx="423">
                        <c:v>650.399</c:v>
                      </c:pt>
                      <c:pt idx="424">
                        <c:v>651.24800000000005</c:v>
                      </c:pt>
                      <c:pt idx="425">
                        <c:v>652.1</c:v>
                      </c:pt>
                      <c:pt idx="426">
                        <c:v>652.96099999999979</c:v>
                      </c:pt>
                      <c:pt idx="427">
                        <c:v>653.81999999999971</c:v>
                      </c:pt>
                      <c:pt idx="428">
                        <c:v>654.67700000000002</c:v>
                      </c:pt>
                      <c:pt idx="429">
                        <c:v>655.53099999999972</c:v>
                      </c:pt>
                      <c:pt idx="430">
                        <c:v>656.38599999999997</c:v>
                      </c:pt>
                      <c:pt idx="431">
                        <c:v>657.245</c:v>
                      </c:pt>
                      <c:pt idx="432">
                        <c:v>658.10400000000004</c:v>
                      </c:pt>
                      <c:pt idx="433">
                        <c:v>658.96799999999962</c:v>
                      </c:pt>
                      <c:pt idx="434">
                        <c:v>659.83099999999968</c:v>
                      </c:pt>
                      <c:pt idx="435">
                        <c:v>660.68600000000004</c:v>
                      </c:pt>
                      <c:pt idx="436">
                        <c:v>661.54299999999967</c:v>
                      </c:pt>
                      <c:pt idx="437">
                        <c:v>662.40099999999973</c:v>
                      </c:pt>
                      <c:pt idx="438">
                        <c:v>663.25700000000006</c:v>
                      </c:pt>
                      <c:pt idx="439">
                        <c:v>664.12</c:v>
                      </c:pt>
                      <c:pt idx="440">
                        <c:v>664.98400000000004</c:v>
                      </c:pt>
                      <c:pt idx="441">
                        <c:v>665.84599999999978</c:v>
                      </c:pt>
                      <c:pt idx="442">
                        <c:v>666.71299999999997</c:v>
                      </c:pt>
                      <c:pt idx="443">
                        <c:v>667.58400000000006</c:v>
                      </c:pt>
                      <c:pt idx="444">
                        <c:v>668.45099999999979</c:v>
                      </c:pt>
                      <c:pt idx="445">
                        <c:v>669.31799999999976</c:v>
                      </c:pt>
                      <c:pt idx="446">
                        <c:v>670.178</c:v>
                      </c:pt>
                      <c:pt idx="447">
                        <c:v>671.03800000000001</c:v>
                      </c:pt>
                      <c:pt idx="448">
                        <c:v>671.89499999999998</c:v>
                      </c:pt>
                      <c:pt idx="449">
                        <c:v>672.75099999999998</c:v>
                      </c:pt>
                      <c:pt idx="450">
                        <c:v>673.60500000000002</c:v>
                      </c:pt>
                      <c:pt idx="451">
                        <c:v>674.46799999999962</c:v>
                      </c:pt>
                      <c:pt idx="452">
                        <c:v>675.33400000000006</c:v>
                      </c:pt>
                      <c:pt idx="453">
                        <c:v>676.19299999999998</c:v>
                      </c:pt>
                      <c:pt idx="454">
                        <c:v>677.05</c:v>
                      </c:pt>
                      <c:pt idx="455">
                        <c:v>677.90599999999972</c:v>
                      </c:pt>
                      <c:pt idx="456">
                        <c:v>678.76199999999972</c:v>
                      </c:pt>
                      <c:pt idx="457">
                        <c:v>679.61799999999971</c:v>
                      </c:pt>
                      <c:pt idx="458">
                        <c:v>680.47400000000005</c:v>
                      </c:pt>
                      <c:pt idx="459">
                        <c:v>681.33099999999968</c:v>
                      </c:pt>
                      <c:pt idx="460">
                        <c:v>682.18100000000004</c:v>
                      </c:pt>
                      <c:pt idx="461">
                        <c:v>683.0319999999997</c:v>
                      </c:pt>
                      <c:pt idx="462">
                        <c:v>683.88400000000001</c:v>
                      </c:pt>
                      <c:pt idx="463">
                        <c:v>684.73099999999999</c:v>
                      </c:pt>
                      <c:pt idx="464">
                        <c:v>685.57600000000002</c:v>
                      </c:pt>
                      <c:pt idx="465">
                        <c:v>686.428</c:v>
                      </c:pt>
                      <c:pt idx="466">
                        <c:v>687.28800000000001</c:v>
                      </c:pt>
                      <c:pt idx="467">
                        <c:v>688.14599999999996</c:v>
                      </c:pt>
                      <c:pt idx="468">
                        <c:v>689.005</c:v>
                      </c:pt>
                      <c:pt idx="469">
                        <c:v>689.86199999999974</c:v>
                      </c:pt>
                      <c:pt idx="470">
                        <c:v>690.72299999999996</c:v>
                      </c:pt>
                      <c:pt idx="471">
                        <c:v>691.58400000000006</c:v>
                      </c:pt>
                      <c:pt idx="472">
                        <c:v>692.43999999999983</c:v>
                      </c:pt>
                      <c:pt idx="473">
                        <c:v>693.303</c:v>
                      </c:pt>
                      <c:pt idx="474">
                        <c:v>694.16699999999969</c:v>
                      </c:pt>
                      <c:pt idx="475">
                        <c:v>695.02299999999968</c:v>
                      </c:pt>
                      <c:pt idx="476">
                        <c:v>695.87400000000002</c:v>
                      </c:pt>
                      <c:pt idx="477">
                        <c:v>696.72</c:v>
                      </c:pt>
                      <c:pt idx="478">
                        <c:v>697.56399999999996</c:v>
                      </c:pt>
                      <c:pt idx="479">
                        <c:v>698.41199999999981</c:v>
                      </c:pt>
                      <c:pt idx="480">
                        <c:v>699.26699999999983</c:v>
                      </c:pt>
                      <c:pt idx="481">
                        <c:v>700.12699999999973</c:v>
                      </c:pt>
                      <c:pt idx="482">
                        <c:v>700.99099999999999</c:v>
                      </c:pt>
                      <c:pt idx="483">
                        <c:v>701.85499999999979</c:v>
                      </c:pt>
                      <c:pt idx="484">
                        <c:v>702.72299999999996</c:v>
                      </c:pt>
                      <c:pt idx="485">
                        <c:v>703.58799999999997</c:v>
                      </c:pt>
                      <c:pt idx="486">
                        <c:v>704.44499999999971</c:v>
                      </c:pt>
                      <c:pt idx="487">
                        <c:v>705.30199999999968</c:v>
                      </c:pt>
                      <c:pt idx="488">
                        <c:v>706.1569999999997</c:v>
                      </c:pt>
                      <c:pt idx="489">
                        <c:v>706.99599999999998</c:v>
                      </c:pt>
                      <c:pt idx="490">
                        <c:v>707.83899999999971</c:v>
                      </c:pt>
                      <c:pt idx="491">
                        <c:v>708.68600000000004</c:v>
                      </c:pt>
                      <c:pt idx="492">
                        <c:v>709.53499999999997</c:v>
                      </c:pt>
                      <c:pt idx="493">
                        <c:v>710.38300000000004</c:v>
                      </c:pt>
                      <c:pt idx="494">
                        <c:v>711.23199999999997</c:v>
                      </c:pt>
                      <c:pt idx="495">
                        <c:v>712.08199999999999</c:v>
                      </c:pt>
                      <c:pt idx="496">
                        <c:v>712.92999999999984</c:v>
                      </c:pt>
                      <c:pt idx="497">
                        <c:v>713.78</c:v>
                      </c:pt>
                      <c:pt idx="498">
                        <c:v>714.63</c:v>
                      </c:pt>
                      <c:pt idx="499">
                        <c:v>715.47900000000004</c:v>
                      </c:pt>
                      <c:pt idx="500">
                        <c:v>716.33599999999979</c:v>
                      </c:pt>
                      <c:pt idx="501">
                        <c:v>717.19899999999996</c:v>
                      </c:pt>
                      <c:pt idx="502">
                        <c:v>718.06099999999969</c:v>
                      </c:pt>
                      <c:pt idx="503">
                        <c:v>718.91699999999969</c:v>
                      </c:pt>
                      <c:pt idx="504">
                        <c:v>719.77499999999998</c:v>
                      </c:pt>
                      <c:pt idx="505">
                        <c:v>720.6389999999999</c:v>
                      </c:pt>
                      <c:pt idx="506">
                        <c:v>721.50800000000004</c:v>
                      </c:pt>
                      <c:pt idx="507">
                        <c:v>722.37400000000002</c:v>
                      </c:pt>
                      <c:pt idx="508">
                        <c:v>723.23199999999997</c:v>
                      </c:pt>
                      <c:pt idx="509">
                        <c:v>724.09</c:v>
                      </c:pt>
                      <c:pt idx="510">
                        <c:v>724.94999999999982</c:v>
                      </c:pt>
                      <c:pt idx="511">
                        <c:v>725.80999999999983</c:v>
                      </c:pt>
                      <c:pt idx="512">
                        <c:v>726.67100000000005</c:v>
                      </c:pt>
                      <c:pt idx="513">
                        <c:v>727.53099999999972</c:v>
                      </c:pt>
                      <c:pt idx="514">
                        <c:v>728.38699999999972</c:v>
                      </c:pt>
                      <c:pt idx="515">
                        <c:v>729.2349999999999</c:v>
                      </c:pt>
                      <c:pt idx="516">
                        <c:v>730.08199999999999</c:v>
                      </c:pt>
                      <c:pt idx="517">
                        <c:v>730.93999999999983</c:v>
                      </c:pt>
                      <c:pt idx="518">
                        <c:v>731.80899999999997</c:v>
                      </c:pt>
                      <c:pt idx="519">
                        <c:v>732.67600000000004</c:v>
                      </c:pt>
                      <c:pt idx="520">
                        <c:v>733.53499999999997</c:v>
                      </c:pt>
                      <c:pt idx="521">
                        <c:v>734.39300000000003</c:v>
                      </c:pt>
                      <c:pt idx="522">
                        <c:v>735.25400000000002</c:v>
                      </c:pt>
                      <c:pt idx="523">
                        <c:v>736.11699999999996</c:v>
                      </c:pt>
                      <c:pt idx="524">
                        <c:v>736.97900000000004</c:v>
                      </c:pt>
                      <c:pt idx="525">
                        <c:v>737.83899999999971</c:v>
                      </c:pt>
                      <c:pt idx="526">
                        <c:v>738.69600000000003</c:v>
                      </c:pt>
                      <c:pt idx="527">
                        <c:v>739.548</c:v>
                      </c:pt>
                      <c:pt idx="528">
                        <c:v>740.40199999999982</c:v>
                      </c:pt>
                      <c:pt idx="529">
                        <c:v>741.26299999999969</c:v>
                      </c:pt>
                      <c:pt idx="530">
                        <c:v>742.1279999999997</c:v>
                      </c:pt>
                      <c:pt idx="531">
                        <c:v>742.99299999999971</c:v>
                      </c:pt>
                      <c:pt idx="532">
                        <c:v>743.86099999999976</c:v>
                      </c:pt>
                      <c:pt idx="533">
                        <c:v>744.72699999999998</c:v>
                      </c:pt>
                      <c:pt idx="534">
                        <c:v>745.59299999999996</c:v>
                      </c:pt>
                      <c:pt idx="535">
                        <c:v>746.46699999999976</c:v>
                      </c:pt>
                      <c:pt idx="536">
                        <c:v>747.33999999999969</c:v>
                      </c:pt>
                      <c:pt idx="537">
                        <c:v>748.21100000000001</c:v>
                      </c:pt>
                      <c:pt idx="538">
                        <c:v>749.072</c:v>
                      </c:pt>
                      <c:pt idx="539">
                        <c:v>749.9259999999997</c:v>
                      </c:pt>
                      <c:pt idx="540">
                        <c:v>750.78200000000004</c:v>
                      </c:pt>
                      <c:pt idx="541">
                        <c:v>751.63499999999999</c:v>
                      </c:pt>
                      <c:pt idx="542">
                        <c:v>752.48800000000006</c:v>
                      </c:pt>
                      <c:pt idx="543">
                        <c:v>753.34099999999967</c:v>
                      </c:pt>
                      <c:pt idx="544">
                        <c:v>754.19600000000003</c:v>
                      </c:pt>
                      <c:pt idx="545">
                        <c:v>755.05999999999983</c:v>
                      </c:pt>
                      <c:pt idx="546">
                        <c:v>755.92499999999973</c:v>
                      </c:pt>
                      <c:pt idx="547">
                        <c:v>756.79</c:v>
                      </c:pt>
                      <c:pt idx="548">
                        <c:v>757.65599999999972</c:v>
                      </c:pt>
                      <c:pt idx="549">
                        <c:v>758.52299999999968</c:v>
                      </c:pt>
                      <c:pt idx="550">
                        <c:v>759.39</c:v>
                      </c:pt>
                      <c:pt idx="551">
                        <c:v>760.25099999999998</c:v>
                      </c:pt>
                      <c:pt idx="552">
                        <c:v>761.10699999999997</c:v>
                      </c:pt>
                      <c:pt idx="553">
                        <c:v>761.96499999999969</c:v>
                      </c:pt>
                      <c:pt idx="554">
                        <c:v>762.82199999999978</c:v>
                      </c:pt>
                      <c:pt idx="555">
                        <c:v>763.67899999999997</c:v>
                      </c:pt>
                      <c:pt idx="556">
                        <c:v>764.53600000000006</c:v>
                      </c:pt>
                      <c:pt idx="557">
                        <c:v>765.39300000000003</c:v>
                      </c:pt>
                      <c:pt idx="558">
                        <c:v>766.2529999999997</c:v>
                      </c:pt>
                      <c:pt idx="559">
                        <c:v>767.11799999999971</c:v>
                      </c:pt>
                      <c:pt idx="560">
                        <c:v>767.98900000000003</c:v>
                      </c:pt>
                      <c:pt idx="561">
                        <c:v>768.85999999999967</c:v>
                      </c:pt>
                      <c:pt idx="562">
                        <c:v>769.73400000000004</c:v>
                      </c:pt>
                      <c:pt idx="563">
                        <c:v>770.61099999999999</c:v>
                      </c:pt>
                      <c:pt idx="564">
                        <c:v>771.49699999999996</c:v>
                      </c:pt>
                      <c:pt idx="565">
                        <c:v>772.38200000000006</c:v>
                      </c:pt>
                      <c:pt idx="566">
                        <c:v>773.26699999999983</c:v>
                      </c:pt>
                      <c:pt idx="567">
                        <c:v>774.15</c:v>
                      </c:pt>
                      <c:pt idx="568">
                        <c:v>775.029</c:v>
                      </c:pt>
                      <c:pt idx="569">
                        <c:v>775.9069999999997</c:v>
                      </c:pt>
                      <c:pt idx="570">
                        <c:v>776.78399999999999</c:v>
                      </c:pt>
                      <c:pt idx="571">
                        <c:v>777.66199999999981</c:v>
                      </c:pt>
                      <c:pt idx="572">
                        <c:v>778.54299999999967</c:v>
                      </c:pt>
                      <c:pt idx="573">
                        <c:v>779.42499999999973</c:v>
                      </c:pt>
                      <c:pt idx="574">
                        <c:v>780.30599999999981</c:v>
                      </c:pt>
                      <c:pt idx="575">
                        <c:v>781.18</c:v>
                      </c:pt>
                      <c:pt idx="576">
                        <c:v>782.05499999999972</c:v>
                      </c:pt>
                      <c:pt idx="577">
                        <c:v>782.94299999999976</c:v>
                      </c:pt>
                      <c:pt idx="578">
                        <c:v>783.83199999999977</c:v>
                      </c:pt>
                      <c:pt idx="579">
                        <c:v>784.71699999999998</c:v>
                      </c:pt>
                      <c:pt idx="580">
                        <c:v>785.59900000000005</c:v>
                      </c:pt>
                      <c:pt idx="581">
                        <c:v>786.48</c:v>
                      </c:pt>
                      <c:pt idx="582">
                        <c:v>787.35699999999974</c:v>
                      </c:pt>
                      <c:pt idx="583">
                        <c:v>788.23299999999972</c:v>
                      </c:pt>
                      <c:pt idx="584">
                        <c:v>789.11599999999999</c:v>
                      </c:pt>
                      <c:pt idx="585">
                        <c:v>789.99699999999996</c:v>
                      </c:pt>
                      <c:pt idx="586">
                        <c:v>790.87699999999973</c:v>
                      </c:pt>
                      <c:pt idx="587">
                        <c:v>791.75900000000001</c:v>
                      </c:pt>
                      <c:pt idx="588">
                        <c:v>792.64499999999998</c:v>
                      </c:pt>
                      <c:pt idx="589">
                        <c:v>793.53499999999997</c:v>
                      </c:pt>
                      <c:pt idx="590">
                        <c:v>794.42499999999973</c:v>
                      </c:pt>
                      <c:pt idx="591">
                        <c:v>795.30799999999977</c:v>
                      </c:pt>
                      <c:pt idx="592">
                        <c:v>796.18700000000001</c:v>
                      </c:pt>
                      <c:pt idx="593">
                        <c:v>797.06799999999976</c:v>
                      </c:pt>
                      <c:pt idx="594">
                        <c:v>797.95899999999972</c:v>
                      </c:pt>
                      <c:pt idx="595">
                        <c:v>798.84899999999971</c:v>
                      </c:pt>
                      <c:pt idx="596">
                        <c:v>799.73699999999997</c:v>
                      </c:pt>
                      <c:pt idx="597">
                        <c:v>800.62599999999998</c:v>
                      </c:pt>
                      <c:pt idx="598">
                        <c:v>801.51199999999972</c:v>
                      </c:pt>
                      <c:pt idx="599">
                        <c:v>802.39699999999971</c:v>
                      </c:pt>
                      <c:pt idx="600">
                        <c:v>803.28499999999997</c:v>
                      </c:pt>
                      <c:pt idx="601">
                        <c:v>804.17200000000003</c:v>
                      </c:pt>
                      <c:pt idx="602">
                        <c:v>805.06399999999996</c:v>
                      </c:pt>
                      <c:pt idx="603">
                        <c:v>805.95699999999977</c:v>
                      </c:pt>
                      <c:pt idx="604">
                        <c:v>806.85099999999977</c:v>
                      </c:pt>
                      <c:pt idx="605">
                        <c:v>807.745</c:v>
                      </c:pt>
                      <c:pt idx="606">
                        <c:v>808.63599999999997</c:v>
                      </c:pt>
                      <c:pt idx="607">
                        <c:v>809.52599999999973</c:v>
                      </c:pt>
                      <c:pt idx="608">
                        <c:v>810.41599999999971</c:v>
                      </c:pt>
                      <c:pt idx="609">
                        <c:v>811.298</c:v>
                      </c:pt>
                      <c:pt idx="610">
                        <c:v>812.18200000000002</c:v>
                      </c:pt>
                      <c:pt idx="611">
                        <c:v>813.06899999999996</c:v>
                      </c:pt>
                      <c:pt idx="612">
                        <c:v>813.96299999999974</c:v>
                      </c:pt>
                      <c:pt idx="613">
                        <c:v>814.85499999999979</c:v>
                      </c:pt>
                      <c:pt idx="614">
                        <c:v>815.73900000000003</c:v>
                      </c:pt>
                      <c:pt idx="615">
                        <c:v>816.62599999999998</c:v>
                      </c:pt>
                      <c:pt idx="616">
                        <c:v>817.51400000000001</c:v>
                      </c:pt>
                      <c:pt idx="617">
                        <c:v>818.40300000000002</c:v>
                      </c:pt>
                      <c:pt idx="618">
                        <c:v>819.29399999999998</c:v>
                      </c:pt>
                      <c:pt idx="619">
                        <c:v>820.18700000000001</c:v>
                      </c:pt>
                      <c:pt idx="620">
                        <c:v>821.07899999999995</c:v>
                      </c:pt>
                      <c:pt idx="621">
                        <c:v>821.97</c:v>
                      </c:pt>
                      <c:pt idx="622">
                        <c:v>822.8589999999997</c:v>
                      </c:pt>
                      <c:pt idx="623">
                        <c:v>823.75199999999973</c:v>
                      </c:pt>
                      <c:pt idx="624">
                        <c:v>824.64800000000002</c:v>
                      </c:pt>
                      <c:pt idx="625">
                        <c:v>825.5469999999998</c:v>
                      </c:pt>
                      <c:pt idx="626">
                        <c:v>826.4499999999997</c:v>
                      </c:pt>
                      <c:pt idx="627">
                        <c:v>827.35099999999977</c:v>
                      </c:pt>
                      <c:pt idx="628">
                        <c:v>828.24599999999998</c:v>
                      </c:pt>
                      <c:pt idx="629">
                        <c:v>829.14300000000003</c:v>
                      </c:pt>
                      <c:pt idx="630">
                        <c:v>830.04499999999996</c:v>
                      </c:pt>
                      <c:pt idx="631">
                        <c:v>830.94199999999978</c:v>
                      </c:pt>
                      <c:pt idx="632">
                        <c:v>831.8349999999997</c:v>
                      </c:pt>
                      <c:pt idx="633">
                        <c:v>832.72900000000004</c:v>
                      </c:pt>
                      <c:pt idx="634">
                        <c:v>833.63099999999997</c:v>
                      </c:pt>
                      <c:pt idx="635">
                        <c:v>834.54099999999971</c:v>
                      </c:pt>
                      <c:pt idx="636">
                        <c:v>835.46099999999979</c:v>
                      </c:pt>
                      <c:pt idx="637">
                        <c:v>836.37199999999996</c:v>
                      </c:pt>
                      <c:pt idx="638">
                        <c:v>837.27599999999995</c:v>
                      </c:pt>
                      <c:pt idx="639">
                        <c:v>838.19200000000001</c:v>
                      </c:pt>
                      <c:pt idx="640">
                        <c:v>839.101</c:v>
                      </c:pt>
                      <c:pt idx="641">
                        <c:v>840.01499999999999</c:v>
                      </c:pt>
                      <c:pt idx="642">
                        <c:v>840.94199999999978</c:v>
                      </c:pt>
                      <c:pt idx="643">
                        <c:v>841.86699999999962</c:v>
                      </c:pt>
                      <c:pt idx="644">
                        <c:v>842.78599999999994</c:v>
                      </c:pt>
                      <c:pt idx="645">
                        <c:v>843.69799999999998</c:v>
                      </c:pt>
                      <c:pt idx="646">
                        <c:v>844.61199999999997</c:v>
                      </c:pt>
                      <c:pt idx="647">
                        <c:v>845.53399999999999</c:v>
                      </c:pt>
                      <c:pt idx="648">
                        <c:v>846.46399999999971</c:v>
                      </c:pt>
                      <c:pt idx="649">
                        <c:v>847.39699999999971</c:v>
                      </c:pt>
                      <c:pt idx="650">
                        <c:v>848.33699999999976</c:v>
                      </c:pt>
                      <c:pt idx="651">
                        <c:v>849.27499999999998</c:v>
                      </c:pt>
                      <c:pt idx="652">
                        <c:v>850.21699999999998</c:v>
                      </c:pt>
                      <c:pt idx="653">
                        <c:v>851.15</c:v>
                      </c:pt>
                      <c:pt idx="654">
                        <c:v>852.07500000000005</c:v>
                      </c:pt>
                      <c:pt idx="655">
                        <c:v>852.99400000000003</c:v>
                      </c:pt>
                      <c:pt idx="656">
                        <c:v>853.91899999999998</c:v>
                      </c:pt>
                      <c:pt idx="657">
                        <c:v>854.8499999999998</c:v>
                      </c:pt>
                      <c:pt idx="658">
                        <c:v>855.78</c:v>
                      </c:pt>
                      <c:pt idx="659">
                        <c:v>856.70600000000002</c:v>
                      </c:pt>
                      <c:pt idx="660">
                        <c:v>857.63099999999997</c:v>
                      </c:pt>
                      <c:pt idx="661">
                        <c:v>858.56099999999969</c:v>
                      </c:pt>
                      <c:pt idx="662">
                        <c:v>859.48900000000003</c:v>
                      </c:pt>
                      <c:pt idx="663">
                        <c:v>860.42</c:v>
                      </c:pt>
                      <c:pt idx="664">
                        <c:v>861.3529999999995</c:v>
                      </c:pt>
                      <c:pt idx="665">
                        <c:v>862.28700000000003</c:v>
                      </c:pt>
                      <c:pt idx="666">
                        <c:v>863.21799999999996</c:v>
                      </c:pt>
                      <c:pt idx="667">
                        <c:v>864.14599999999996</c:v>
                      </c:pt>
                      <c:pt idx="668">
                        <c:v>865.08100000000002</c:v>
                      </c:pt>
                      <c:pt idx="669">
                        <c:v>866.03300000000002</c:v>
                      </c:pt>
                      <c:pt idx="670">
                        <c:v>866.98400000000004</c:v>
                      </c:pt>
                      <c:pt idx="671">
                        <c:v>867.9219999999998</c:v>
                      </c:pt>
                      <c:pt idx="672">
                        <c:v>868.85499999999979</c:v>
                      </c:pt>
                      <c:pt idx="673">
                        <c:v>869.79</c:v>
                      </c:pt>
                      <c:pt idx="674">
                        <c:v>870.72799999999972</c:v>
                      </c:pt>
                      <c:pt idx="675">
                        <c:v>871.673</c:v>
                      </c:pt>
                      <c:pt idx="676">
                        <c:v>872.61400000000003</c:v>
                      </c:pt>
                      <c:pt idx="677">
                        <c:v>873.5559999999997</c:v>
                      </c:pt>
                      <c:pt idx="678">
                        <c:v>874.5079999999997</c:v>
                      </c:pt>
                      <c:pt idx="679">
                        <c:v>875.46699999999976</c:v>
                      </c:pt>
                      <c:pt idx="680">
                        <c:v>876.43599999999969</c:v>
                      </c:pt>
                      <c:pt idx="681">
                        <c:v>877.40099999999973</c:v>
                      </c:pt>
                      <c:pt idx="682">
                        <c:v>878.36199999999974</c:v>
                      </c:pt>
                      <c:pt idx="683">
                        <c:v>879.32599999999979</c:v>
                      </c:pt>
                      <c:pt idx="684">
                        <c:v>880.29499999999996</c:v>
                      </c:pt>
                      <c:pt idx="685">
                        <c:v>881.26199999999972</c:v>
                      </c:pt>
                      <c:pt idx="686">
                        <c:v>882.22500000000002</c:v>
                      </c:pt>
                      <c:pt idx="687">
                        <c:v>883.19399999999996</c:v>
                      </c:pt>
                      <c:pt idx="688">
                        <c:v>884.16899999999998</c:v>
                      </c:pt>
                      <c:pt idx="689">
                        <c:v>885.149</c:v>
                      </c:pt>
                      <c:pt idx="690">
                        <c:v>886.13199999999972</c:v>
                      </c:pt>
                      <c:pt idx="691">
                        <c:v>887.11799999999971</c:v>
                      </c:pt>
                      <c:pt idx="692">
                        <c:v>888.10400000000004</c:v>
                      </c:pt>
                      <c:pt idx="693">
                        <c:v>889.08799999999997</c:v>
                      </c:pt>
                      <c:pt idx="694">
                        <c:v>890.0659999999998</c:v>
                      </c:pt>
                      <c:pt idx="695">
                        <c:v>891.04599999999971</c:v>
                      </c:pt>
                      <c:pt idx="696">
                        <c:v>892.02199999999971</c:v>
                      </c:pt>
                      <c:pt idx="697">
                        <c:v>892.99799999999971</c:v>
                      </c:pt>
                      <c:pt idx="698">
                        <c:v>893.97900000000004</c:v>
                      </c:pt>
                      <c:pt idx="699">
                        <c:v>894.96399999999971</c:v>
                      </c:pt>
                      <c:pt idx="700">
                        <c:v>895.95299999999975</c:v>
                      </c:pt>
                      <c:pt idx="701">
                        <c:v>896.9499999999997</c:v>
                      </c:pt>
                      <c:pt idx="702">
                        <c:v>897.94199999999978</c:v>
                      </c:pt>
                      <c:pt idx="703">
                        <c:v>898.93199999999979</c:v>
                      </c:pt>
                      <c:pt idx="704">
                        <c:v>899.92099999999971</c:v>
                      </c:pt>
                      <c:pt idx="705">
                        <c:v>900.90899999999999</c:v>
                      </c:pt>
                      <c:pt idx="706">
                        <c:v>901.89800000000002</c:v>
                      </c:pt>
                      <c:pt idx="707">
                        <c:v>902.88599999999997</c:v>
                      </c:pt>
                      <c:pt idx="708">
                        <c:v>903.87</c:v>
                      </c:pt>
                      <c:pt idx="709">
                        <c:v>904.8529999999995</c:v>
                      </c:pt>
                      <c:pt idx="710">
                        <c:v>905.83299999999974</c:v>
                      </c:pt>
                      <c:pt idx="711">
                        <c:v>906.80799999999977</c:v>
                      </c:pt>
                      <c:pt idx="712">
                        <c:v>907.78200000000004</c:v>
                      </c:pt>
                      <c:pt idx="713">
                        <c:v>908.76099999999997</c:v>
                      </c:pt>
                      <c:pt idx="714">
                        <c:v>909.74199999999996</c:v>
                      </c:pt>
                      <c:pt idx="715">
                        <c:v>910.72400000000005</c:v>
                      </c:pt>
                      <c:pt idx="716">
                        <c:v>911.70799999999997</c:v>
                      </c:pt>
                      <c:pt idx="717">
                        <c:v>912.69</c:v>
                      </c:pt>
                      <c:pt idx="718">
                        <c:v>913.67200000000003</c:v>
                      </c:pt>
                      <c:pt idx="719">
                        <c:v>914.65800000000002</c:v>
                      </c:pt>
                      <c:pt idx="720">
                        <c:v>915.65099999999973</c:v>
                      </c:pt>
                      <c:pt idx="721">
                        <c:v>916.64400000000001</c:v>
                      </c:pt>
                      <c:pt idx="722">
                        <c:v>917.64300000000003</c:v>
                      </c:pt>
                      <c:pt idx="723">
                        <c:v>918.63699999999972</c:v>
                      </c:pt>
                      <c:pt idx="724">
                        <c:v>919.6279999999997</c:v>
                      </c:pt>
                      <c:pt idx="725">
                        <c:v>920.61699999999996</c:v>
                      </c:pt>
                      <c:pt idx="726">
                        <c:v>921.60599999999999</c:v>
                      </c:pt>
                      <c:pt idx="727">
                        <c:v>922.59900000000005</c:v>
                      </c:pt>
                      <c:pt idx="728">
                        <c:v>923.59199999999998</c:v>
                      </c:pt>
                      <c:pt idx="729">
                        <c:v>924.58699999999999</c:v>
                      </c:pt>
                      <c:pt idx="730">
                        <c:v>925.57500000000005</c:v>
                      </c:pt>
                      <c:pt idx="731">
                        <c:v>926.56499999999971</c:v>
                      </c:pt>
                      <c:pt idx="732">
                        <c:v>927.55399999999997</c:v>
                      </c:pt>
                      <c:pt idx="733">
                        <c:v>928.54300000000001</c:v>
                      </c:pt>
                      <c:pt idx="734">
                        <c:v>929.5319999999997</c:v>
                      </c:pt>
                      <c:pt idx="735">
                        <c:v>930.524</c:v>
                      </c:pt>
                      <c:pt idx="736">
                        <c:v>931.51699999999971</c:v>
                      </c:pt>
                      <c:pt idx="737">
                        <c:v>932.51699999999971</c:v>
                      </c:pt>
                      <c:pt idx="738">
                        <c:v>933.51699999999971</c:v>
                      </c:pt>
                      <c:pt idx="739">
                        <c:v>934.51400000000001</c:v>
                      </c:pt>
                      <c:pt idx="740">
                        <c:v>935.50599999999997</c:v>
                      </c:pt>
                      <c:pt idx="741">
                        <c:v>936.49599999999998</c:v>
                      </c:pt>
                      <c:pt idx="742">
                        <c:v>937.49199999999996</c:v>
                      </c:pt>
                      <c:pt idx="743">
                        <c:v>938.49099999999999</c:v>
                      </c:pt>
                      <c:pt idx="744">
                        <c:v>939.5</c:v>
                      </c:pt>
                      <c:pt idx="745">
                        <c:v>940.51499999999999</c:v>
                      </c:pt>
                      <c:pt idx="746">
                        <c:v>941.53</c:v>
                      </c:pt>
                      <c:pt idx="747">
                        <c:v>942.55</c:v>
                      </c:pt>
                      <c:pt idx="748">
                        <c:v>943.57299999999998</c:v>
                      </c:pt>
                      <c:pt idx="749">
                        <c:v>944.57799999999997</c:v>
                      </c:pt>
                      <c:pt idx="750">
                        <c:v>945.53800000000001</c:v>
                      </c:pt>
                      <c:pt idx="751">
                        <c:v>946.47</c:v>
                      </c:pt>
                      <c:pt idx="752">
                        <c:v>947.39400000000001</c:v>
                      </c:pt>
                      <c:pt idx="753">
                        <c:v>948.3159999999998</c:v>
                      </c:pt>
                      <c:pt idx="754">
                        <c:v>949.23500000000001</c:v>
                      </c:pt>
                      <c:pt idx="755">
                        <c:v>950.15800000000002</c:v>
                      </c:pt>
                      <c:pt idx="756">
                        <c:v>951.08799999999997</c:v>
                      </c:pt>
                      <c:pt idx="757">
                        <c:v>952.02</c:v>
                      </c:pt>
                      <c:pt idx="758">
                        <c:v>952.95399999999972</c:v>
                      </c:pt>
                      <c:pt idx="759">
                        <c:v>953.88599999999997</c:v>
                      </c:pt>
                      <c:pt idx="760">
                        <c:v>954.82699999999977</c:v>
                      </c:pt>
                      <c:pt idx="761">
                        <c:v>955.77800000000002</c:v>
                      </c:pt>
                      <c:pt idx="762">
                        <c:v>956.72400000000005</c:v>
                      </c:pt>
                      <c:pt idx="763">
                        <c:v>957.67100000000005</c:v>
                      </c:pt>
                      <c:pt idx="764">
                        <c:v>958.62400000000002</c:v>
                      </c:pt>
                      <c:pt idx="765">
                        <c:v>959.58900000000006</c:v>
                      </c:pt>
                      <c:pt idx="766">
                        <c:v>960.54899999999998</c:v>
                      </c:pt>
                      <c:pt idx="767">
                        <c:v>961.48900000000003</c:v>
                      </c:pt>
                      <c:pt idx="768">
                        <c:v>962.41300000000001</c:v>
                      </c:pt>
                      <c:pt idx="769">
                        <c:v>963.33399999999972</c:v>
                      </c:pt>
                      <c:pt idx="770">
                        <c:v>964.25900000000001</c:v>
                      </c:pt>
                      <c:pt idx="771">
                        <c:v>965.18100000000004</c:v>
                      </c:pt>
                      <c:pt idx="772">
                        <c:v>966.10699999999997</c:v>
                      </c:pt>
                      <c:pt idx="773">
                        <c:v>967.03300000000002</c:v>
                      </c:pt>
                      <c:pt idx="774">
                        <c:v>967.95199999999977</c:v>
                      </c:pt>
                      <c:pt idx="775">
                        <c:v>968.87400000000002</c:v>
                      </c:pt>
                      <c:pt idx="776">
                        <c:v>969.80699999999979</c:v>
                      </c:pt>
                      <c:pt idx="777">
                        <c:v>970.74</c:v>
                      </c:pt>
                      <c:pt idx="778">
                        <c:v>971.6669999999998</c:v>
                      </c:pt>
                      <c:pt idx="779">
                        <c:v>972.59100000000001</c:v>
                      </c:pt>
                      <c:pt idx="780">
                        <c:v>973.51400000000001</c:v>
                      </c:pt>
                      <c:pt idx="781">
                        <c:v>974.43199999999979</c:v>
                      </c:pt>
                      <c:pt idx="782">
                        <c:v>975.35099999999977</c:v>
                      </c:pt>
                      <c:pt idx="783">
                        <c:v>976.26900000000001</c:v>
                      </c:pt>
                      <c:pt idx="784">
                        <c:v>977.19299999999998</c:v>
                      </c:pt>
                      <c:pt idx="785">
                        <c:v>978.12299999999971</c:v>
                      </c:pt>
                      <c:pt idx="786">
                        <c:v>979.05199999999979</c:v>
                      </c:pt>
                      <c:pt idx="787">
                        <c:v>979.97500000000002</c:v>
                      </c:pt>
                      <c:pt idx="788">
                        <c:v>980.90300000000002</c:v>
                      </c:pt>
                      <c:pt idx="789">
                        <c:v>981.83199999999977</c:v>
                      </c:pt>
                      <c:pt idx="790">
                        <c:v>982.7529999999997</c:v>
                      </c:pt>
                      <c:pt idx="791">
                        <c:v>983.67499999999995</c:v>
                      </c:pt>
                      <c:pt idx="792">
                        <c:v>984.601</c:v>
                      </c:pt>
                      <c:pt idx="793">
                        <c:v>985.52599999999973</c:v>
                      </c:pt>
                      <c:pt idx="794">
                        <c:v>986.45399999999972</c:v>
                      </c:pt>
                      <c:pt idx="795">
                        <c:v>987.37699999999973</c:v>
                      </c:pt>
                      <c:pt idx="796">
                        <c:v>988.30199999999979</c:v>
                      </c:pt>
                      <c:pt idx="797">
                        <c:v>989.22500000000002</c:v>
                      </c:pt>
                      <c:pt idx="798">
                        <c:v>990.13800000000003</c:v>
                      </c:pt>
                      <c:pt idx="799">
                        <c:v>991.04499999999996</c:v>
                      </c:pt>
                      <c:pt idx="800">
                        <c:v>991.98</c:v>
                      </c:pt>
                      <c:pt idx="801">
                        <c:v>992.95299999999975</c:v>
                      </c:pt>
                      <c:pt idx="802">
                        <c:v>993.9459999999998</c:v>
                      </c:pt>
                      <c:pt idx="803">
                        <c:v>994.95899999999972</c:v>
                      </c:pt>
                      <c:pt idx="804">
                        <c:v>995.971</c:v>
                      </c:pt>
                      <c:pt idx="805">
                        <c:v>996.98799999999972</c:v>
                      </c:pt>
                      <c:pt idx="806">
                        <c:v>998.00099999999998</c:v>
                      </c:pt>
                      <c:pt idx="807">
                        <c:v>999.01199999999972</c:v>
                      </c:pt>
                      <c:pt idx="808">
                        <c:v>1000.027</c:v>
                      </c:pt>
                      <c:pt idx="809">
                        <c:v>1001.04</c:v>
                      </c:pt>
                      <c:pt idx="810">
                        <c:v>1002.052</c:v>
                      </c:pt>
                      <c:pt idx="811">
                        <c:v>1003.09</c:v>
                      </c:pt>
                      <c:pt idx="812">
                        <c:v>1004.126</c:v>
                      </c:pt>
                      <c:pt idx="813">
                        <c:v>1005.158</c:v>
                      </c:pt>
                      <c:pt idx="814">
                        <c:v>1006.178</c:v>
                      </c:pt>
                      <c:pt idx="815">
                        <c:v>1007.196</c:v>
                      </c:pt>
                      <c:pt idx="816">
                        <c:v>1008.21</c:v>
                      </c:pt>
                      <c:pt idx="817">
                        <c:v>1009.212</c:v>
                      </c:pt>
                      <c:pt idx="818">
                        <c:v>1010.207</c:v>
                      </c:pt>
                      <c:pt idx="819">
                        <c:v>1011.201</c:v>
                      </c:pt>
                      <c:pt idx="820">
                        <c:v>1012.198</c:v>
                      </c:pt>
                      <c:pt idx="821">
                        <c:v>1013.21</c:v>
                      </c:pt>
                      <c:pt idx="822">
                        <c:v>1014.225</c:v>
                      </c:pt>
                      <c:pt idx="823">
                        <c:v>1015.234</c:v>
                      </c:pt>
                      <c:pt idx="824">
                        <c:v>1016.237</c:v>
                      </c:pt>
                      <c:pt idx="825">
                        <c:v>1017.24</c:v>
                      </c:pt>
                      <c:pt idx="826">
                        <c:v>1018.252</c:v>
                      </c:pt>
                      <c:pt idx="827">
                        <c:v>1019.259</c:v>
                      </c:pt>
                      <c:pt idx="828">
                        <c:v>1020.264</c:v>
                      </c:pt>
                      <c:pt idx="829">
                        <c:v>1021.2619999999999</c:v>
                      </c:pt>
                      <c:pt idx="830">
                        <c:v>1022.258</c:v>
                      </c:pt>
                      <c:pt idx="831">
                        <c:v>1023.264</c:v>
                      </c:pt>
                      <c:pt idx="832">
                        <c:v>1024.2729999999999</c:v>
                      </c:pt>
                      <c:pt idx="833">
                        <c:v>1025.2719999999999</c:v>
                      </c:pt>
                      <c:pt idx="834">
                        <c:v>1026.2619999999999</c:v>
                      </c:pt>
                      <c:pt idx="835">
                        <c:v>1027.2629999999999</c:v>
                      </c:pt>
                      <c:pt idx="836">
                        <c:v>1028.258</c:v>
                      </c:pt>
                      <c:pt idx="837">
                        <c:v>1029.2560000000001</c:v>
                      </c:pt>
                      <c:pt idx="838">
                        <c:v>1030.2429999999999</c:v>
                      </c:pt>
                      <c:pt idx="839">
                        <c:v>1031.2270000000001</c:v>
                      </c:pt>
                      <c:pt idx="840">
                        <c:v>1032.2090000000001</c:v>
                      </c:pt>
                      <c:pt idx="841">
                        <c:v>1033.1959999999999</c:v>
                      </c:pt>
                      <c:pt idx="842">
                        <c:v>1034.1949999999999</c:v>
                      </c:pt>
                      <c:pt idx="843">
                        <c:v>1035.1990000000001</c:v>
                      </c:pt>
                      <c:pt idx="844">
                        <c:v>1036.2139999999999</c:v>
                      </c:pt>
                      <c:pt idx="845">
                        <c:v>1037.222</c:v>
                      </c:pt>
                      <c:pt idx="846">
                        <c:v>1038.2249999999999</c:v>
                      </c:pt>
                      <c:pt idx="847">
                        <c:v>1039.2170000000001</c:v>
                      </c:pt>
                      <c:pt idx="848">
                        <c:v>1040.204</c:v>
                      </c:pt>
                      <c:pt idx="849">
                        <c:v>1041.1880000000001</c:v>
                      </c:pt>
                      <c:pt idx="850">
                        <c:v>1042.1679999999999</c:v>
                      </c:pt>
                      <c:pt idx="851">
                        <c:v>1043.1469999999999</c:v>
                      </c:pt>
                      <c:pt idx="852">
                        <c:v>1044.124</c:v>
                      </c:pt>
                      <c:pt idx="853">
                        <c:v>1045.104</c:v>
                      </c:pt>
                      <c:pt idx="854">
                        <c:v>1046.0730000000001</c:v>
                      </c:pt>
                      <c:pt idx="855">
                        <c:v>1047.021</c:v>
                      </c:pt>
                      <c:pt idx="856">
                        <c:v>1047.96</c:v>
                      </c:pt>
                      <c:pt idx="857">
                        <c:v>1048.895</c:v>
                      </c:pt>
                      <c:pt idx="858">
                        <c:v>1049.835</c:v>
                      </c:pt>
                      <c:pt idx="859">
                        <c:v>1050.7809999999999</c:v>
                      </c:pt>
                      <c:pt idx="860">
                        <c:v>1051.7339999999999</c:v>
                      </c:pt>
                      <c:pt idx="861">
                        <c:v>1052.682</c:v>
                      </c:pt>
                      <c:pt idx="862">
                        <c:v>1053.6220000000001</c:v>
                      </c:pt>
                      <c:pt idx="863">
                        <c:v>1054.557</c:v>
                      </c:pt>
                      <c:pt idx="864">
                        <c:v>1055.4839999999999</c:v>
                      </c:pt>
                      <c:pt idx="865">
                        <c:v>1056.4069999999999</c:v>
                      </c:pt>
                      <c:pt idx="866">
                        <c:v>1057.3240000000001</c:v>
                      </c:pt>
                      <c:pt idx="867">
                        <c:v>1058.239</c:v>
                      </c:pt>
                      <c:pt idx="868">
                        <c:v>1059.1659999999999</c:v>
                      </c:pt>
                      <c:pt idx="869">
                        <c:v>1060.087</c:v>
                      </c:pt>
                      <c:pt idx="870">
                        <c:v>1061.0160000000001</c:v>
                      </c:pt>
                      <c:pt idx="871">
                        <c:v>1061.9469999999999</c:v>
                      </c:pt>
                      <c:pt idx="872">
                        <c:v>1062.877</c:v>
                      </c:pt>
                      <c:pt idx="873">
                        <c:v>1063.8040000000001</c:v>
                      </c:pt>
                      <c:pt idx="874">
                        <c:v>1064.7270000000001</c:v>
                      </c:pt>
                      <c:pt idx="875">
                        <c:v>1065.6500000000001</c:v>
                      </c:pt>
                      <c:pt idx="876">
                        <c:v>1066.566</c:v>
                      </c:pt>
                      <c:pt idx="877">
                        <c:v>1067.4860000000001</c:v>
                      </c:pt>
                      <c:pt idx="878">
                        <c:v>1068.404</c:v>
                      </c:pt>
                      <c:pt idx="879">
                        <c:v>1069.3219999999999</c:v>
                      </c:pt>
                      <c:pt idx="880">
                        <c:v>1070.2349999999999</c:v>
                      </c:pt>
                      <c:pt idx="881">
                        <c:v>1071.1659999999999</c:v>
                      </c:pt>
                      <c:pt idx="882">
                        <c:v>1072.107</c:v>
                      </c:pt>
                      <c:pt idx="883">
                        <c:v>1073.0530000000001</c:v>
                      </c:pt>
                      <c:pt idx="884">
                        <c:v>1073.9939999999999</c:v>
                      </c:pt>
                      <c:pt idx="885">
                        <c:v>1074.9169999999999</c:v>
                      </c:pt>
                      <c:pt idx="886">
                        <c:v>1075.8309999999999</c:v>
                      </c:pt>
                      <c:pt idx="887">
                        <c:v>1076.7470000000001</c:v>
                      </c:pt>
                      <c:pt idx="888">
                        <c:v>1077.6579999999999</c:v>
                      </c:pt>
                      <c:pt idx="889">
                        <c:v>1078.5719999999999</c:v>
                      </c:pt>
                      <c:pt idx="890">
                        <c:v>1079.49</c:v>
                      </c:pt>
                      <c:pt idx="891">
                        <c:v>1080.396</c:v>
                      </c:pt>
                      <c:pt idx="892">
                        <c:v>1081.2950000000001</c:v>
                      </c:pt>
                      <c:pt idx="893">
                        <c:v>1082.191</c:v>
                      </c:pt>
                      <c:pt idx="894">
                        <c:v>1083.1010000000001</c:v>
                      </c:pt>
                      <c:pt idx="895">
                        <c:v>1084.0139999999999</c:v>
                      </c:pt>
                      <c:pt idx="896">
                        <c:v>1084.931</c:v>
                      </c:pt>
                      <c:pt idx="897">
                        <c:v>1085.8520000000001</c:v>
                      </c:pt>
                      <c:pt idx="898">
                        <c:v>1086.7719999999999</c:v>
                      </c:pt>
                      <c:pt idx="899">
                        <c:v>1087.69</c:v>
                      </c:pt>
                      <c:pt idx="900">
                        <c:v>1088.605</c:v>
                      </c:pt>
                      <c:pt idx="901">
                        <c:v>1089.5150000000001</c:v>
                      </c:pt>
                      <c:pt idx="902">
                        <c:v>1090.4179999999999</c:v>
                      </c:pt>
                      <c:pt idx="903">
                        <c:v>1091.3140000000001</c:v>
                      </c:pt>
                      <c:pt idx="904">
                        <c:v>1092.21</c:v>
                      </c:pt>
                      <c:pt idx="905">
                        <c:v>1093.1020000000001</c:v>
                      </c:pt>
                      <c:pt idx="906">
                        <c:v>1093.9960000000001</c:v>
                      </c:pt>
                      <c:pt idx="907">
                        <c:v>1094.894</c:v>
                      </c:pt>
                      <c:pt idx="908">
                        <c:v>1095.787</c:v>
                      </c:pt>
                      <c:pt idx="909">
                        <c:v>1096.674</c:v>
                      </c:pt>
                      <c:pt idx="910">
                        <c:v>1097.567</c:v>
                      </c:pt>
                      <c:pt idx="911">
                        <c:v>1098.463</c:v>
                      </c:pt>
                      <c:pt idx="912">
                        <c:v>1099.354</c:v>
                      </c:pt>
                      <c:pt idx="913">
                        <c:v>1100.2449999999999</c:v>
                      </c:pt>
                      <c:pt idx="914">
                        <c:v>1101.1389999999999</c:v>
                      </c:pt>
                      <c:pt idx="915">
                        <c:v>1102.039</c:v>
                      </c:pt>
                      <c:pt idx="916">
                        <c:v>1102.93</c:v>
                      </c:pt>
                      <c:pt idx="917">
                        <c:v>1103.807</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M$6:$AM$923</c15:sqref>
                        </c15:formulaRef>
                      </c:ext>
                    </c:extLst>
                    <c:numCache>
                      <c:formatCode>General</c:formatCode>
                      <c:ptCount val="918"/>
                      <c:pt idx="0">
                        <c:v>1</c:v>
                      </c:pt>
                      <c:pt idx="1">
                        <c:v>0.99967451081944503</c:v>
                      </c:pt>
                      <c:pt idx="2">
                        <c:v>0.99964022186488899</c:v>
                      </c:pt>
                      <c:pt idx="3">
                        <c:v>0.99921647179963802</c:v>
                      </c:pt>
                      <c:pt idx="4">
                        <c:v>0.99885669366452701</c:v>
                      </c:pt>
                      <c:pt idx="5">
                        <c:v>0.99869394907424902</c:v>
                      </c:pt>
                      <c:pt idx="6">
                        <c:v>0.99820417997709299</c:v>
                      </c:pt>
                      <c:pt idx="7">
                        <c:v>0.99797490457946902</c:v>
                      </c:pt>
                      <c:pt idx="8">
                        <c:v>0.99764992717435497</c:v>
                      </c:pt>
                      <c:pt idx="9">
                        <c:v>0.99712740444896597</c:v>
                      </c:pt>
                      <c:pt idx="10">
                        <c:v>0.99689864082678403</c:v>
                      </c:pt>
                      <c:pt idx="11">
                        <c:v>0.99637611810139504</c:v>
                      </c:pt>
                      <c:pt idx="12">
                        <c:v>0.99585410715144795</c:v>
                      </c:pt>
                      <c:pt idx="13">
                        <c:v>0.99552657086912799</c:v>
                      </c:pt>
                      <c:pt idx="14">
                        <c:v>0.99487354540625295</c:v>
                      </c:pt>
                      <c:pt idx="15">
                        <c:v>0.99444979534100097</c:v>
                      </c:pt>
                      <c:pt idx="16">
                        <c:v>0.99402399817398601</c:v>
                      </c:pt>
                      <c:pt idx="17">
                        <c:v>0.99333873085832003</c:v>
                      </c:pt>
                      <c:pt idx="18">
                        <c:v>0.99297946449864904</c:v>
                      </c:pt>
                      <c:pt idx="19">
                        <c:v>0.99235868088856505</c:v>
                      </c:pt>
                      <c:pt idx="20">
                        <c:v>0.99167341357289995</c:v>
                      </c:pt>
                      <c:pt idx="21">
                        <c:v>0.99115140262295098</c:v>
                      </c:pt>
                      <c:pt idx="22">
                        <c:v>0.99046408820552101</c:v>
                      </c:pt>
                      <c:pt idx="23">
                        <c:v>0.989747090812505</c:v>
                      </c:pt>
                      <c:pt idx="24">
                        <c:v>0.98919079090800299</c:v>
                      </c:pt>
                      <c:pt idx="25">
                        <c:v>0.98837553263029099</c:v>
                      </c:pt>
                      <c:pt idx="26">
                        <c:v>0.98772250716741505</c:v>
                      </c:pt>
                      <c:pt idx="27">
                        <c:v>0.98703519274998497</c:v>
                      </c:pt>
                      <c:pt idx="28">
                        <c:v>0.98618769261948203</c:v>
                      </c:pt>
                      <c:pt idx="29">
                        <c:v>0.98550088997749197</c:v>
                      </c:pt>
                      <c:pt idx="30">
                        <c:v>0.98468511992433905</c:v>
                      </c:pt>
                      <c:pt idx="31">
                        <c:v>0.98373680003193498</c:v>
                      </c:pt>
                      <c:pt idx="32">
                        <c:v>0.98301980263891897</c:v>
                      </c:pt>
                      <c:pt idx="33">
                        <c:v>0.98210372459930495</c:v>
                      </c:pt>
                      <c:pt idx="34">
                        <c:v>0.98118969366145703</c:v>
                      </c:pt>
                      <c:pt idx="35">
                        <c:v>0.98030790457639905</c:v>
                      </c:pt>
                      <c:pt idx="36">
                        <c:v>0.97932990170840895</c:v>
                      </c:pt>
                      <c:pt idx="37">
                        <c:v>0.97841382366879603</c:v>
                      </c:pt>
                      <c:pt idx="38">
                        <c:v>0.97746755087815596</c:v>
                      </c:pt>
                      <c:pt idx="39">
                        <c:v>0.97642301720281999</c:v>
                      </c:pt>
                      <c:pt idx="40">
                        <c:v>0.97544296723306601</c:v>
                      </c:pt>
                      <c:pt idx="41">
                        <c:v>0.97436619170493899</c:v>
                      </c:pt>
                      <c:pt idx="42">
                        <c:v>0.97318910819035198</c:v>
                      </c:pt>
                      <c:pt idx="43">
                        <c:v>0.97214457451501701</c:v>
                      </c:pt>
                      <c:pt idx="44">
                        <c:v>0.970969538102194</c:v>
                      </c:pt>
                      <c:pt idx="45">
                        <c:v>0.96979450168937098</c:v>
                      </c:pt>
                      <c:pt idx="46">
                        <c:v>0.96865119535389799</c:v>
                      </c:pt>
                      <c:pt idx="47">
                        <c:v>0.96734360910182404</c:v>
                      </c:pt>
                      <c:pt idx="48">
                        <c:v>0.96613633083620998</c:v>
                      </c:pt>
                      <c:pt idx="49">
                        <c:v>0.96489476361604198</c:v>
                      </c:pt>
                      <c:pt idx="50">
                        <c:v>0.96352269365838705</c:v>
                      </c:pt>
                      <c:pt idx="51">
                        <c:v>0.96228163821365797</c:v>
                      </c:pt>
                      <c:pt idx="52">
                        <c:v>0.960877326403212</c:v>
                      </c:pt>
                      <c:pt idx="53">
                        <c:v>0.95944128451541599</c:v>
                      </c:pt>
                      <c:pt idx="54">
                        <c:v>0.95810350351231499</c:v>
                      </c:pt>
                      <c:pt idx="55">
                        <c:v>0.95666490274731297</c:v>
                      </c:pt>
                      <c:pt idx="56">
                        <c:v>0.95522886085951697</c:v>
                      </c:pt>
                      <c:pt idx="57">
                        <c:v>0.95379281897172097</c:v>
                      </c:pt>
                      <c:pt idx="58">
                        <c:v>0.95222371546923201</c:v>
                      </c:pt>
                      <c:pt idx="59">
                        <c:v>0.95072114277409003</c:v>
                      </c:pt>
                      <c:pt idx="60">
                        <c:v>0.94925285903350298</c:v>
                      </c:pt>
                      <c:pt idx="61">
                        <c:v>0.94771804448556796</c:v>
                      </c:pt>
                      <c:pt idx="62">
                        <c:v>0.94621547179042598</c:v>
                      </c:pt>
                      <c:pt idx="63">
                        <c:v>0.944614638210588</c:v>
                      </c:pt>
                      <c:pt idx="64">
                        <c:v>0.94304758180986403</c:v>
                      </c:pt>
                      <c:pt idx="65">
                        <c:v>0.94148103718458098</c:v>
                      </c:pt>
                      <c:pt idx="66">
                        <c:v>0.93981571989916002</c:v>
                      </c:pt>
                      <c:pt idx="67">
                        <c:v>0.93821488631932204</c:v>
                      </c:pt>
                      <c:pt idx="68">
                        <c:v>0.93654956903390096</c:v>
                      </c:pt>
                      <c:pt idx="69">
                        <c:v>0.934884251748481</c:v>
                      </c:pt>
                      <c:pt idx="70">
                        <c:v>0.93321893446306103</c:v>
                      </c:pt>
                      <c:pt idx="71">
                        <c:v>0.93155361717763996</c:v>
                      </c:pt>
                      <c:pt idx="72">
                        <c:v>0.92982228086031504</c:v>
                      </c:pt>
                      <c:pt idx="73">
                        <c:v>0.92818920542768601</c:v>
                      </c:pt>
                      <c:pt idx="74">
                        <c:v>0.92645991621212498</c:v>
                      </c:pt>
                      <c:pt idx="75">
                        <c:v>0.92476030997214897</c:v>
                      </c:pt>
                      <c:pt idx="76">
                        <c:v>0.92312672276407903</c:v>
                      </c:pt>
                      <c:pt idx="77">
                        <c:v>0.921299172663823</c:v>
                      </c:pt>
                      <c:pt idx="78">
                        <c:v>0.91963385537840203</c:v>
                      </c:pt>
                      <c:pt idx="79">
                        <c:v>0.91796853809298096</c:v>
                      </c:pt>
                      <c:pt idx="80">
                        <c:v>0.91626893185300595</c:v>
                      </c:pt>
                      <c:pt idx="81">
                        <c:v>0.91460361456758599</c:v>
                      </c:pt>
                      <c:pt idx="82">
                        <c:v>0.91284003639747002</c:v>
                      </c:pt>
                      <c:pt idx="83">
                        <c:v>0.91117471911204895</c:v>
                      </c:pt>
                      <c:pt idx="84">
                        <c:v>0.90947767174927896</c:v>
                      </c:pt>
                      <c:pt idx="85">
                        <c:v>0.90778011261106795</c:v>
                      </c:pt>
                      <c:pt idx="86">
                        <c:v>0.90611274822388399</c:v>
                      </c:pt>
                      <c:pt idx="87">
                        <c:v>0.904415700861113</c:v>
                      </c:pt>
                      <c:pt idx="88">
                        <c:v>0.90268385276834695</c:v>
                      </c:pt>
                      <c:pt idx="89">
                        <c:v>0.90098680540557696</c:v>
                      </c:pt>
                      <c:pt idx="90">
                        <c:v>0.899321488120157</c:v>
                      </c:pt>
                      <c:pt idx="91">
                        <c:v>0.89765617083473703</c:v>
                      </c:pt>
                      <c:pt idx="92">
                        <c:v>0.89605482547945703</c:v>
                      </c:pt>
                      <c:pt idx="93">
                        <c:v>0.89435777811668704</c:v>
                      </c:pt>
                      <c:pt idx="94">
                        <c:v>0.89269246083126697</c:v>
                      </c:pt>
                      <c:pt idx="95">
                        <c:v>0.89109162725142899</c:v>
                      </c:pt>
                      <c:pt idx="96">
                        <c:v>0.88942630996600802</c:v>
                      </c:pt>
                      <c:pt idx="97">
                        <c:v>0.88785925356528395</c:v>
                      </c:pt>
                      <c:pt idx="98">
                        <c:v>0.88629066183823602</c:v>
                      </c:pt>
                      <c:pt idx="99">
                        <c:v>0.88465963350737198</c:v>
                      </c:pt>
                      <c:pt idx="100">
                        <c:v>0.88305828815209197</c:v>
                      </c:pt>
                      <c:pt idx="101">
                        <c:v>0.88142521271946195</c:v>
                      </c:pt>
                      <c:pt idx="102">
                        <c:v>0.87982642624138796</c:v>
                      </c:pt>
                      <c:pt idx="103">
                        <c:v>0.87832385354624598</c:v>
                      </c:pt>
                      <c:pt idx="104">
                        <c:v>0.87678955077375398</c:v>
                      </c:pt>
                      <c:pt idx="105">
                        <c:v>0.87531870815596102</c:v>
                      </c:pt>
                      <c:pt idx="106">
                        <c:v>0.87384837731360898</c:v>
                      </c:pt>
                      <c:pt idx="107">
                        <c:v>0.87231356276567495</c:v>
                      </c:pt>
                      <c:pt idx="108">
                        <c:v>0.87087752087787995</c:v>
                      </c:pt>
                      <c:pt idx="109">
                        <c:v>0.86937494818273697</c:v>
                      </c:pt>
                      <c:pt idx="110">
                        <c:v>0.86790666444214903</c:v>
                      </c:pt>
                      <c:pt idx="111">
                        <c:v>0.86643633359979799</c:v>
                      </c:pt>
                      <c:pt idx="112">
                        <c:v>0.86493324912921399</c:v>
                      </c:pt>
                      <c:pt idx="113">
                        <c:v>0.86346547716406896</c:v>
                      </c:pt>
                      <c:pt idx="114">
                        <c:v>0.86209340720641303</c:v>
                      </c:pt>
                      <c:pt idx="115">
                        <c:v>0.86068909539596605</c:v>
                      </c:pt>
                      <c:pt idx="116">
                        <c:v>0.85934926729110095</c:v>
                      </c:pt>
                      <c:pt idx="117">
                        <c:v>0.85797924443521001</c:v>
                      </c:pt>
                      <c:pt idx="118">
                        <c:v>0.85663941633034502</c:v>
                      </c:pt>
                      <c:pt idx="119">
                        <c:v>0.85526734637268897</c:v>
                      </c:pt>
                      <c:pt idx="120">
                        <c:v>0.85389527641503404</c:v>
                      </c:pt>
                      <c:pt idx="121">
                        <c:v>0.85255749541193304</c:v>
                      </c:pt>
                      <c:pt idx="122">
                        <c:v>0.85128419811441502</c:v>
                      </c:pt>
                      <c:pt idx="123">
                        <c:v>0.84994437000955003</c:v>
                      </c:pt>
                      <c:pt idx="124">
                        <c:v>0.84867056093658999</c:v>
                      </c:pt>
                      <c:pt idx="125">
                        <c:v>0.84736502178628104</c:v>
                      </c:pt>
                      <c:pt idx="126">
                        <c:v>0.84609172448876202</c:v>
                      </c:pt>
                      <c:pt idx="127">
                        <c:v>0.84481791541580198</c:v>
                      </c:pt>
                      <c:pt idx="128">
                        <c:v>0.84347808731093699</c:v>
                      </c:pt>
                      <c:pt idx="129">
                        <c:v>0.84227080904532403</c:v>
                      </c:pt>
                      <c:pt idx="130">
                        <c:v>0.84102924182515504</c:v>
                      </c:pt>
                      <c:pt idx="131">
                        <c:v>0.839822475334983</c:v>
                      </c:pt>
                      <c:pt idx="132">
                        <c:v>0.83864488004495397</c:v>
                      </c:pt>
                      <c:pt idx="133">
                        <c:v>0.83740587170199099</c:v>
                      </c:pt>
                      <c:pt idx="134">
                        <c:v>0.83622827641196296</c:v>
                      </c:pt>
                      <c:pt idx="135">
                        <c:v>0.83508548185193099</c:v>
                      </c:pt>
                      <c:pt idx="136">
                        <c:v>0.83394268729190002</c:v>
                      </c:pt>
                      <c:pt idx="137">
                        <c:v>0.83270316717349602</c:v>
                      </c:pt>
                      <c:pt idx="138">
                        <c:v>0.83152608365890801</c:v>
                      </c:pt>
                      <c:pt idx="139">
                        <c:v>0.83038277732343502</c:v>
                      </c:pt>
                      <c:pt idx="140">
                        <c:v>0.82927427171795798</c:v>
                      </c:pt>
                      <c:pt idx="141">
                        <c:v>0.82816320723527703</c:v>
                      </c:pt>
                      <c:pt idx="142">
                        <c:v>0.82698817082245402</c:v>
                      </c:pt>
                      <c:pt idx="143">
                        <c:v>0.82581108730786701</c:v>
                      </c:pt>
                      <c:pt idx="144">
                        <c:v>0.82479879548532198</c:v>
                      </c:pt>
                      <c:pt idx="145">
                        <c:v>0.82375426180998601</c:v>
                      </c:pt>
                      <c:pt idx="146">
                        <c:v>0.82267748628185899</c:v>
                      </c:pt>
                      <c:pt idx="147">
                        <c:v>0.82163295260652403</c:v>
                      </c:pt>
                      <c:pt idx="148">
                        <c:v>0.82045586909193702</c:v>
                      </c:pt>
                      <c:pt idx="149">
                        <c:v>0.81934736348645998</c:v>
                      </c:pt>
                      <c:pt idx="150">
                        <c:v>0.81830027093391899</c:v>
                      </c:pt>
                      <c:pt idx="151">
                        <c:v>0.817224007181233</c:v>
                      </c:pt>
                      <c:pt idx="152">
                        <c:v>0.81621120358324695</c:v>
                      </c:pt>
                      <c:pt idx="153">
                        <c:v>0.81519891176070203</c:v>
                      </c:pt>
                      <c:pt idx="154">
                        <c:v>0.81425059186829796</c:v>
                      </c:pt>
                      <c:pt idx="155">
                        <c:v>0.81320605819296199</c:v>
                      </c:pt>
                      <c:pt idx="156">
                        <c:v>0.812129794440277</c:v>
                      </c:pt>
                      <c:pt idx="157">
                        <c:v>0.81118147454787304</c:v>
                      </c:pt>
                      <c:pt idx="158">
                        <c:v>0.81049671900764697</c:v>
                      </c:pt>
                      <c:pt idx="159">
                        <c:v>0.80951615726245096</c:v>
                      </c:pt>
                      <c:pt idx="160">
                        <c:v>0.80827459004228297</c:v>
                      </c:pt>
                      <c:pt idx="161">
                        <c:v>0.80752586257191705</c:v>
                      </c:pt>
                      <c:pt idx="162">
                        <c:v>0.80638255623644395</c:v>
                      </c:pt>
                      <c:pt idx="163">
                        <c:v>0.80533597545934399</c:v>
                      </c:pt>
                      <c:pt idx="164">
                        <c:v>0.80425919993121697</c:v>
                      </c:pt>
                      <c:pt idx="165">
                        <c:v>0.80318037730132597</c:v>
                      </c:pt>
                      <c:pt idx="166">
                        <c:v>0.80242909095375603</c:v>
                      </c:pt>
                      <c:pt idx="167">
                        <c:v>0.80161383267604303</c:v>
                      </c:pt>
                      <c:pt idx="168">
                        <c:v>0.80043879626322001</c:v>
                      </c:pt>
                      <c:pt idx="169">
                        <c:v>0.79942650444067598</c:v>
                      </c:pt>
                      <c:pt idx="170">
                        <c:v>0.79860868728575796</c:v>
                      </c:pt>
                      <c:pt idx="171">
                        <c:v>0.79795566182288302</c:v>
                      </c:pt>
                      <c:pt idx="172">
                        <c:v>0.79684510911564199</c:v>
                      </c:pt>
                      <c:pt idx="173">
                        <c:v>0.79583486439486195</c:v>
                      </c:pt>
                      <c:pt idx="174">
                        <c:v>0.79488654450245699</c:v>
                      </c:pt>
                      <c:pt idx="175">
                        <c:v>0.79387425267991196</c:v>
                      </c:pt>
                      <c:pt idx="176">
                        <c:v>0.79299195181941295</c:v>
                      </c:pt>
                      <c:pt idx="177">
                        <c:v>0.79224066547184202</c:v>
                      </c:pt>
                      <c:pt idx="178">
                        <c:v>0.79139316534133897</c:v>
                      </c:pt>
                      <c:pt idx="179">
                        <c:v>0.79051137625628098</c:v>
                      </c:pt>
                      <c:pt idx="180">
                        <c:v>0.78956305636387702</c:v>
                      </c:pt>
                      <c:pt idx="181">
                        <c:v>0.78878003993895596</c:v>
                      </c:pt>
                      <c:pt idx="182">
                        <c:v>0.78802875359138402</c:v>
                      </c:pt>
                      <c:pt idx="183">
                        <c:v>0.78717869458367595</c:v>
                      </c:pt>
                      <c:pt idx="184">
                        <c:v>0.78616640276113103</c:v>
                      </c:pt>
                      <c:pt idx="185">
                        <c:v>0.78528666077783704</c:v>
                      </c:pt>
                      <c:pt idx="186">
                        <c:v>0.78456761628305705</c:v>
                      </c:pt>
                      <c:pt idx="187">
                        <c:v>0.78358705453786204</c:v>
                      </c:pt>
                      <c:pt idx="188">
                        <c:v>0.78267353537545403</c:v>
                      </c:pt>
                      <c:pt idx="189">
                        <c:v>0.78202050991257899</c:v>
                      </c:pt>
                      <c:pt idx="190">
                        <c:v>0.78123698171221601</c:v>
                      </c:pt>
                      <c:pt idx="191">
                        <c:v>0.78032090367260298</c:v>
                      </c:pt>
                      <c:pt idx="192">
                        <c:v>0.77953737547224</c:v>
                      </c:pt>
                      <c:pt idx="193">
                        <c:v>0.77901536452229303</c:v>
                      </c:pt>
                      <c:pt idx="194">
                        <c:v>0.77777379730212504</c:v>
                      </c:pt>
                      <c:pt idx="195">
                        <c:v>0.77708904176189997</c:v>
                      </c:pt>
                      <c:pt idx="196">
                        <c:v>0.77607674993935505</c:v>
                      </c:pt>
                      <c:pt idx="197">
                        <c:v>0.77499997441122803</c:v>
                      </c:pt>
                      <c:pt idx="198">
                        <c:v>0.77431265999379795</c:v>
                      </c:pt>
                      <c:pt idx="199">
                        <c:v>0.77372667711370902</c:v>
                      </c:pt>
                      <c:pt idx="200">
                        <c:v>0.77297539076613797</c:v>
                      </c:pt>
                      <c:pt idx="201">
                        <c:v>0.77225583449591695</c:v>
                      </c:pt>
                      <c:pt idx="202">
                        <c:v>0.77150454814834502</c:v>
                      </c:pt>
                      <c:pt idx="203">
                        <c:v>0.770852034460911</c:v>
                      </c:pt>
                      <c:pt idx="204">
                        <c:v>0.76996973360041199</c:v>
                      </c:pt>
                      <c:pt idx="205">
                        <c:v>0.76912018636814505</c:v>
                      </c:pt>
                      <c:pt idx="206">
                        <c:v>0.76840318897512905</c:v>
                      </c:pt>
                      <c:pt idx="207">
                        <c:v>0.76778240536504505</c:v>
                      </c:pt>
                      <c:pt idx="208">
                        <c:v>0.76699938894012398</c:v>
                      </c:pt>
                      <c:pt idx="209">
                        <c:v>0.76605106904771902</c:v>
                      </c:pt>
                      <c:pt idx="210">
                        <c:v>0.765331512777497</c:v>
                      </c:pt>
                      <c:pt idx="211">
                        <c:v>0.76477725997475898</c:v>
                      </c:pt>
                      <c:pt idx="212">
                        <c:v>0.76422300717202096</c:v>
                      </c:pt>
                      <c:pt idx="213">
                        <c:v>0.76334121808696298</c:v>
                      </c:pt>
                      <c:pt idx="214">
                        <c:v>0.76249115907925502</c:v>
                      </c:pt>
                      <c:pt idx="215">
                        <c:v>0.76177211458447502</c:v>
                      </c:pt>
                      <c:pt idx="216">
                        <c:v>0.76105511719145902</c:v>
                      </c:pt>
                      <c:pt idx="217">
                        <c:v>0.76043433358137402</c:v>
                      </c:pt>
                      <c:pt idx="218">
                        <c:v>0.75971528908659403</c:v>
                      </c:pt>
                      <c:pt idx="219">
                        <c:v>0.75916103628385601</c:v>
                      </c:pt>
                      <c:pt idx="220">
                        <c:v>0.75831097727614705</c:v>
                      </c:pt>
                      <c:pt idx="221">
                        <c:v>0.75746347714564399</c:v>
                      </c:pt>
                      <c:pt idx="222">
                        <c:v>0.75703767997862803</c:v>
                      </c:pt>
                      <c:pt idx="223">
                        <c:v>0.75645118532309896</c:v>
                      </c:pt>
                      <c:pt idx="224">
                        <c:v>0.75543889350055504</c:v>
                      </c:pt>
                      <c:pt idx="225">
                        <c:v>0.75471933723033302</c:v>
                      </c:pt>
                      <c:pt idx="226">
                        <c:v>0.754066823542899</c:v>
                      </c:pt>
                      <c:pt idx="227">
                        <c:v>0.753446039932814</c:v>
                      </c:pt>
                      <c:pt idx="228">
                        <c:v>0.75279301446993896</c:v>
                      </c:pt>
                      <c:pt idx="229">
                        <c:v>0.75214050078250505</c:v>
                      </c:pt>
                      <c:pt idx="230">
                        <c:v>0.75145318636507497</c:v>
                      </c:pt>
                      <c:pt idx="231">
                        <c:v>0.75083240275498997</c:v>
                      </c:pt>
                      <c:pt idx="232">
                        <c:v>0.75021161914490497</c:v>
                      </c:pt>
                      <c:pt idx="233">
                        <c:v>0.74946289167454005</c:v>
                      </c:pt>
                      <c:pt idx="234">
                        <c:v>0.74880781910990002</c:v>
                      </c:pt>
                      <c:pt idx="235">
                        <c:v>0.748351827191858</c:v>
                      </c:pt>
                      <c:pt idx="236">
                        <c:v>0.74760054084428595</c:v>
                      </c:pt>
                      <c:pt idx="237">
                        <c:v>0.74707852989433898</c:v>
                      </c:pt>
                      <c:pt idx="238">
                        <c:v>0.74645774628425499</c:v>
                      </c:pt>
                      <c:pt idx="239">
                        <c:v>0.74573819001403296</c:v>
                      </c:pt>
                      <c:pt idx="240">
                        <c:v>0.74515220713394603</c:v>
                      </c:pt>
                      <c:pt idx="241">
                        <c:v>0.74453142352386104</c:v>
                      </c:pt>
                      <c:pt idx="242">
                        <c:v>0.743974611843917</c:v>
                      </c:pt>
                      <c:pt idx="243">
                        <c:v>0.74332158638104195</c:v>
                      </c:pt>
                      <c:pt idx="244">
                        <c:v>0.742636830840816</c:v>
                      </c:pt>
                      <c:pt idx="245">
                        <c:v>0.74211481989086903</c:v>
                      </c:pt>
                      <c:pt idx="246">
                        <c:v>0.74155800821092499</c:v>
                      </c:pt>
                      <c:pt idx="247">
                        <c:v>0.74097151355539703</c:v>
                      </c:pt>
                      <c:pt idx="248">
                        <c:v>0.74048174445824</c:v>
                      </c:pt>
                      <c:pt idx="249">
                        <c:v>0.73982871899536495</c:v>
                      </c:pt>
                      <c:pt idx="250">
                        <c:v>0.73907743264779302</c:v>
                      </c:pt>
                      <c:pt idx="251">
                        <c:v>0.73845664903770902</c:v>
                      </c:pt>
                      <c:pt idx="252">
                        <c:v>0.73793463808776205</c:v>
                      </c:pt>
                      <c:pt idx="253">
                        <c:v>0.73737782640781802</c:v>
                      </c:pt>
                      <c:pt idx="254">
                        <c:v>0.73666082901480201</c:v>
                      </c:pt>
                      <c:pt idx="255">
                        <c:v>0.73604004540471701</c:v>
                      </c:pt>
                      <c:pt idx="256">
                        <c:v>0.73545150364742395</c:v>
                      </c:pt>
                      <c:pt idx="257">
                        <c:v>0.73496122277482601</c:v>
                      </c:pt>
                      <c:pt idx="258">
                        <c:v>0.73443921182487903</c:v>
                      </c:pt>
                      <c:pt idx="259">
                        <c:v>0.73375445628465397</c:v>
                      </c:pt>
                      <c:pt idx="260">
                        <c:v>0.73323193355926497</c:v>
                      </c:pt>
                      <c:pt idx="261">
                        <c:v>0.73257941987183095</c:v>
                      </c:pt>
                      <c:pt idx="262">
                        <c:v>0.73205689714644295</c:v>
                      </c:pt>
                      <c:pt idx="263">
                        <c:v>0.73153232731928997</c:v>
                      </c:pt>
                      <c:pt idx="264">
                        <c:v>0.73104460532389803</c:v>
                      </c:pt>
                      <c:pt idx="265">
                        <c:v>0.73032504905367601</c:v>
                      </c:pt>
                      <c:pt idx="266">
                        <c:v>0.72973650729638295</c:v>
                      </c:pt>
                      <c:pt idx="267">
                        <c:v>0.72918225449364504</c:v>
                      </c:pt>
                      <c:pt idx="268">
                        <c:v>0.72869197362104698</c:v>
                      </c:pt>
                      <c:pt idx="269">
                        <c:v>0.72807119001096199</c:v>
                      </c:pt>
                      <c:pt idx="270">
                        <c:v>0.72748520713087494</c:v>
                      </c:pt>
                      <c:pt idx="271">
                        <c:v>0.726994926258277</c:v>
                      </c:pt>
                      <c:pt idx="272">
                        <c:v>0.72653688723846999</c:v>
                      </c:pt>
                      <c:pt idx="273">
                        <c:v>0.72604660636587304</c:v>
                      </c:pt>
                      <c:pt idx="274">
                        <c:v>0.72536185082564697</c:v>
                      </c:pt>
                      <c:pt idx="275">
                        <c:v>0.724772797292913</c:v>
                      </c:pt>
                      <c:pt idx="276">
                        <c:v>0.72428302819575596</c:v>
                      </c:pt>
                      <c:pt idx="277">
                        <c:v>0.72359776088008998</c:v>
                      </c:pt>
                      <c:pt idx="278">
                        <c:v>0.72287871638530998</c:v>
                      </c:pt>
                      <c:pt idx="279">
                        <c:v>0.72235670543536201</c:v>
                      </c:pt>
                      <c:pt idx="280">
                        <c:v>0.72196468544746095</c:v>
                      </c:pt>
                      <c:pt idx="281">
                        <c:v>0.721474404574864</c:v>
                      </c:pt>
                      <c:pt idx="282">
                        <c:v>0.72085413274022003</c:v>
                      </c:pt>
                      <c:pt idx="283">
                        <c:v>0.720659146297151</c:v>
                      </c:pt>
                      <c:pt idx="284">
                        <c:v>0.71980959906488395</c:v>
                      </c:pt>
                      <c:pt idx="285">
                        <c:v>0.71912433174921797</c:v>
                      </c:pt>
                      <c:pt idx="286">
                        <c:v>0.71843752910722802</c:v>
                      </c:pt>
                      <c:pt idx="287">
                        <c:v>0.71791500638184003</c:v>
                      </c:pt>
                      <c:pt idx="288">
                        <c:v>0.71732902350175198</c:v>
                      </c:pt>
                      <c:pt idx="289">
                        <c:v>0.71670823989166799</c:v>
                      </c:pt>
                      <c:pt idx="290">
                        <c:v>0.716281930949211</c:v>
                      </c:pt>
                      <c:pt idx="291">
                        <c:v>0.71582593903116898</c:v>
                      </c:pt>
                      <c:pt idx="292">
                        <c:v>0.71504292260624802</c:v>
                      </c:pt>
                      <c:pt idx="293">
                        <c:v>0.71465090261834596</c:v>
                      </c:pt>
                      <c:pt idx="294">
                        <c:v>0.71422510545133</c:v>
                      </c:pt>
                      <c:pt idx="295">
                        <c:v>0.71354034991110404</c:v>
                      </c:pt>
                      <c:pt idx="296">
                        <c:v>0.71298609710836702</c:v>
                      </c:pt>
                      <c:pt idx="297">
                        <c:v>0.71236531349828203</c:v>
                      </c:pt>
                      <c:pt idx="298">
                        <c:v>0.71180850181833799</c:v>
                      </c:pt>
                      <c:pt idx="299">
                        <c:v>0.71112374627811303</c:v>
                      </c:pt>
                      <c:pt idx="300">
                        <c:v>0.71047072081523799</c:v>
                      </c:pt>
                      <c:pt idx="301">
                        <c:v>0.71004492364822203</c:v>
                      </c:pt>
                      <c:pt idx="302">
                        <c:v>0.70929363730065098</c:v>
                      </c:pt>
                      <c:pt idx="303">
                        <c:v>0.70880591530525905</c:v>
                      </c:pt>
                      <c:pt idx="304">
                        <c:v>0.70824910362531501</c:v>
                      </c:pt>
                      <c:pt idx="305">
                        <c:v>0.70753210623229901</c:v>
                      </c:pt>
                      <c:pt idx="306">
                        <c:v>0.70687703366765897</c:v>
                      </c:pt>
                      <c:pt idx="307">
                        <c:v>0.70616003627464297</c:v>
                      </c:pt>
                      <c:pt idx="308">
                        <c:v>0.70553925266455897</c:v>
                      </c:pt>
                      <c:pt idx="309">
                        <c:v>0.70495071090726502</c:v>
                      </c:pt>
                      <c:pt idx="310">
                        <c:v>0.70423371351425001</c:v>
                      </c:pt>
                      <c:pt idx="311">
                        <c:v>0.70361292990416502</c:v>
                      </c:pt>
                      <c:pt idx="312">
                        <c:v>0.70299214629408102</c:v>
                      </c:pt>
                      <c:pt idx="313">
                        <c:v>0.702339632606647</c:v>
                      </c:pt>
                      <c:pt idx="314">
                        <c:v>0.70165231818921603</c:v>
                      </c:pt>
                      <c:pt idx="315">
                        <c:v>0.70096756264899096</c:v>
                      </c:pt>
                      <c:pt idx="316">
                        <c:v>0.700282807108765</c:v>
                      </c:pt>
                      <c:pt idx="317">
                        <c:v>0.69966202349868101</c:v>
                      </c:pt>
                      <c:pt idx="318">
                        <c:v>0.69900899803580596</c:v>
                      </c:pt>
                      <c:pt idx="319">
                        <c:v>0.69828995354102597</c:v>
                      </c:pt>
                      <c:pt idx="320">
                        <c:v>0.69757039727080405</c:v>
                      </c:pt>
                      <c:pt idx="321">
                        <c:v>0.69681911092323301</c:v>
                      </c:pt>
                      <c:pt idx="322">
                        <c:v>0.69606782457566196</c:v>
                      </c:pt>
                      <c:pt idx="323">
                        <c:v>0.69531653822809003</c:v>
                      </c:pt>
                      <c:pt idx="324">
                        <c:v>0.69453352180316896</c:v>
                      </c:pt>
                      <c:pt idx="325">
                        <c:v>0.69378223545559903</c:v>
                      </c:pt>
                      <c:pt idx="326">
                        <c:v>0.69299870725523605</c:v>
                      </c:pt>
                      <c:pt idx="327">
                        <c:v>0.69221517905487395</c:v>
                      </c:pt>
                      <c:pt idx="328">
                        <c:v>0.69126941803967501</c:v>
                      </c:pt>
                      <c:pt idx="329">
                        <c:v>0.69035282822461996</c:v>
                      </c:pt>
                      <c:pt idx="330">
                        <c:v>0.68953756994690796</c:v>
                      </c:pt>
                      <c:pt idx="331">
                        <c:v>0.68872231166919695</c:v>
                      </c:pt>
                      <c:pt idx="332">
                        <c:v>0.68790449451428004</c:v>
                      </c:pt>
                      <c:pt idx="333">
                        <c:v>0.68695873349908099</c:v>
                      </c:pt>
                      <c:pt idx="334">
                        <c:v>0.68604214368402605</c:v>
                      </c:pt>
                      <c:pt idx="335">
                        <c:v>0.68493363807854901</c:v>
                      </c:pt>
                      <c:pt idx="336">
                        <c:v>0.68401960714069998</c:v>
                      </c:pt>
                      <c:pt idx="337">
                        <c:v>0.68284252362611297</c:v>
                      </c:pt>
                      <c:pt idx="338">
                        <c:v>0.68179798995077801</c:v>
                      </c:pt>
                      <c:pt idx="339">
                        <c:v>0.680817428205583</c:v>
                      </c:pt>
                      <c:pt idx="340">
                        <c:v>0.67983942533759301</c:v>
                      </c:pt>
                      <c:pt idx="341">
                        <c:v>0.67879284456049305</c:v>
                      </c:pt>
                      <c:pt idx="342">
                        <c:v>0.67751903548753201</c:v>
                      </c:pt>
                      <c:pt idx="343">
                        <c:v>0.67614952440708298</c:v>
                      </c:pt>
                      <c:pt idx="344">
                        <c:v>0.67487571533412305</c:v>
                      </c:pt>
                      <c:pt idx="345">
                        <c:v>0.67363465988939597</c:v>
                      </c:pt>
                      <c:pt idx="346">
                        <c:v>0.67236085081643604</c:v>
                      </c:pt>
                      <c:pt idx="347">
                        <c:v>0.67108755351891702</c:v>
                      </c:pt>
                      <c:pt idx="348">
                        <c:v>0.66974721363861101</c:v>
                      </c:pt>
                      <c:pt idx="349">
                        <c:v>0.66827892989802395</c:v>
                      </c:pt>
                      <c:pt idx="350">
                        <c:v>0.66693910179315896</c:v>
                      </c:pt>
                      <c:pt idx="351">
                        <c:v>0.66504502088555595</c:v>
                      </c:pt>
                      <c:pt idx="352">
                        <c:v>0.66331573166999502</c:v>
                      </c:pt>
                      <c:pt idx="353">
                        <c:v>0.66174662816750596</c:v>
                      </c:pt>
                      <c:pt idx="354">
                        <c:v>0.65995080814460005</c:v>
                      </c:pt>
                      <c:pt idx="355">
                        <c:v>0.65799224353141506</c:v>
                      </c:pt>
                      <c:pt idx="356">
                        <c:v>0.65603163181646496</c:v>
                      </c:pt>
                      <c:pt idx="357">
                        <c:v>0.65417183986341798</c:v>
                      </c:pt>
                      <c:pt idx="358">
                        <c:v>0.65211245548833097</c:v>
                      </c:pt>
                      <c:pt idx="359">
                        <c:v>0.64999165806031001</c:v>
                      </c:pt>
                      <c:pt idx="360">
                        <c:v>0.64773779901759598</c:v>
                      </c:pt>
                      <c:pt idx="361">
                        <c:v>0.64541945626930097</c:v>
                      </c:pt>
                      <c:pt idx="362">
                        <c:v>0.64297112255896005</c:v>
                      </c:pt>
                      <c:pt idx="363">
                        <c:v>0.64045574626583002</c:v>
                      </c:pt>
                      <c:pt idx="364">
                        <c:v>0.63767987627317002</c:v>
                      </c:pt>
                      <c:pt idx="365">
                        <c:v>0.63516501175548201</c:v>
                      </c:pt>
                      <c:pt idx="366">
                        <c:v>0.63193263806933697</c:v>
                      </c:pt>
                      <c:pt idx="367">
                        <c:v>0.62895973453184395</c:v>
                      </c:pt>
                      <c:pt idx="368">
                        <c:v>0.62579184455128001</c:v>
                      </c:pt>
                      <c:pt idx="369">
                        <c:v>0.62233070724295303</c:v>
                      </c:pt>
                      <c:pt idx="370">
                        <c:v>0.61870733711978898</c:v>
                      </c:pt>
                      <c:pt idx="371">
                        <c:v>0.61508140811942003</c:v>
                      </c:pt>
                      <c:pt idx="372">
                        <c:v>0.61139150718891</c:v>
                      </c:pt>
                      <c:pt idx="373">
                        <c:v>0.60757059174547201</c:v>
                      </c:pt>
                      <c:pt idx="374">
                        <c:v>0.60332643801222297</c:v>
                      </c:pt>
                      <c:pt idx="375">
                        <c:v>0.59907972540177001</c:v>
                      </c:pt>
                      <c:pt idx="376">
                        <c:v>0.59473679900838405</c:v>
                      </c:pt>
                      <c:pt idx="377">
                        <c:v>0.59022908092295601</c:v>
                      </c:pt>
                      <c:pt idx="378">
                        <c:v>0.58559290720180701</c:v>
                      </c:pt>
                      <c:pt idx="379">
                        <c:v>0.58085847259596102</c:v>
                      </c:pt>
                      <c:pt idx="380">
                        <c:v>0.57563375711751696</c:v>
                      </c:pt>
                      <c:pt idx="381">
                        <c:v>0.57040648276186801</c:v>
                      </c:pt>
                      <c:pt idx="382">
                        <c:v>0.56521605623797999</c:v>
                      </c:pt>
                      <c:pt idx="383">
                        <c:v>0.55992532172763099</c:v>
                      </c:pt>
                      <c:pt idx="384">
                        <c:v>0.55421032537658999</c:v>
                      </c:pt>
                      <c:pt idx="385">
                        <c:v>0.54865807361582697</c:v>
                      </c:pt>
                      <c:pt idx="386">
                        <c:v>0.54300960807213206</c:v>
                      </c:pt>
                      <c:pt idx="387">
                        <c:v>0.53732685357388199</c:v>
                      </c:pt>
                      <c:pt idx="388">
                        <c:v>0.53157961537004905</c:v>
                      </c:pt>
                      <c:pt idx="389">
                        <c:v>0.52557137169124402</c:v>
                      </c:pt>
                      <c:pt idx="390">
                        <c:v>0.51965985357081101</c:v>
                      </c:pt>
                      <c:pt idx="391">
                        <c:v>0.51368385174479603</c:v>
                      </c:pt>
                      <c:pt idx="392">
                        <c:v>0.50754510532850405</c:v>
                      </c:pt>
                      <c:pt idx="393">
                        <c:v>0.501699606239976</c:v>
                      </c:pt>
                      <c:pt idx="394">
                        <c:v>0.49565707360661498</c:v>
                      </c:pt>
                      <c:pt idx="395">
                        <c:v>0.48981157451808699</c:v>
                      </c:pt>
                      <c:pt idx="396">
                        <c:v>0.48406484808969602</c:v>
                      </c:pt>
                      <c:pt idx="397">
                        <c:v>0.47815281819382199</c:v>
                      </c:pt>
                      <c:pt idx="398">
                        <c:v>0.47253659450291702</c:v>
                      </c:pt>
                      <c:pt idx="399">
                        <c:v>0.46678935629908602</c:v>
                      </c:pt>
                      <c:pt idx="400">
                        <c:v>0.46123710453832201</c:v>
                      </c:pt>
                      <c:pt idx="401">
                        <c:v>0.45571914173211397</c:v>
                      </c:pt>
                      <c:pt idx="402">
                        <c:v>0.45016688997135101</c:v>
                      </c:pt>
                      <c:pt idx="403">
                        <c:v>0.44464892716514298</c:v>
                      </c:pt>
                      <c:pt idx="404">
                        <c:v>0.43942421168669998</c:v>
                      </c:pt>
                      <c:pt idx="405">
                        <c:v>0.434066946369005</c:v>
                      </c:pt>
                      <c:pt idx="406">
                        <c:v>0.428940491775257</c:v>
                      </c:pt>
                      <c:pt idx="407">
                        <c:v>0.42378230710415998</c:v>
                      </c:pt>
                      <c:pt idx="408">
                        <c:v>0.41865380540864799</c:v>
                      </c:pt>
                      <c:pt idx="409">
                        <c:v>0.41362612347503702</c:v>
                      </c:pt>
                      <c:pt idx="410">
                        <c:v>0.408694655324359</c:v>
                      </c:pt>
                      <c:pt idx="411">
                        <c:v>0.40379491725102901</c:v>
                      </c:pt>
                      <c:pt idx="412">
                        <c:v>0.39899395183783698</c:v>
                      </c:pt>
                      <c:pt idx="413">
                        <c:v>0.39416125634729499</c:v>
                      </c:pt>
                      <c:pt idx="414">
                        <c:v>0.38932804908131202</c:v>
                      </c:pt>
                      <c:pt idx="415">
                        <c:v>0.384494841815329</c:v>
                      </c:pt>
                      <c:pt idx="416">
                        <c:v>0.37972816535669202</c:v>
                      </c:pt>
                      <c:pt idx="417">
                        <c:v>0.37508994453377797</c:v>
                      </c:pt>
                      <c:pt idx="418">
                        <c:v>0.37022500719044499</c:v>
                      </c:pt>
                      <c:pt idx="419">
                        <c:v>0.36549006080915802</c:v>
                      </c:pt>
                      <c:pt idx="420">
                        <c:v>0.360689095395966</c:v>
                      </c:pt>
                      <c:pt idx="421">
                        <c:v>0.35598690264291</c:v>
                      </c:pt>
                      <c:pt idx="422">
                        <c:v>0.35112196529957801</c:v>
                      </c:pt>
                      <c:pt idx="423">
                        <c:v>0.34635272996373601</c:v>
                      </c:pt>
                      <c:pt idx="424">
                        <c:v>0.34158605350509902</c:v>
                      </c:pt>
                      <c:pt idx="425">
                        <c:v>0.33684957179748898</c:v>
                      </c:pt>
                      <c:pt idx="426">
                        <c:v>0.332050653486061</c:v>
                      </c:pt>
                      <c:pt idx="427">
                        <c:v>0.32724968807286903</c:v>
                      </c:pt>
                      <c:pt idx="428">
                        <c:v>0.32231821992219001</c:v>
                      </c:pt>
                      <c:pt idx="429">
                        <c:v>0.31741899362430198</c:v>
                      </c:pt>
                      <c:pt idx="430">
                        <c:v>0.31248957257538701</c:v>
                      </c:pt>
                      <c:pt idx="431">
                        <c:v>0.30765636530940399</c:v>
                      </c:pt>
                      <c:pt idx="432">
                        <c:v>0.30275713901151602</c:v>
                      </c:pt>
                      <c:pt idx="433">
                        <c:v>0.29785995981539198</c:v>
                      </c:pt>
                      <c:pt idx="434">
                        <c:v>0.29299246359485398</c:v>
                      </c:pt>
                      <c:pt idx="435">
                        <c:v>0.28809528439873</c:v>
                      </c:pt>
                      <c:pt idx="436">
                        <c:v>0.283195546325401</c:v>
                      </c:pt>
                      <c:pt idx="437">
                        <c:v>0.27829836712927802</c:v>
                      </c:pt>
                      <c:pt idx="438">
                        <c:v>0.27336689897859801</c:v>
                      </c:pt>
                      <c:pt idx="439">
                        <c:v>0.26853420348805601</c:v>
                      </c:pt>
                      <c:pt idx="440">
                        <c:v>0.26370099622207399</c:v>
                      </c:pt>
                      <c:pt idx="441">
                        <c:v>0.25899829169357702</c:v>
                      </c:pt>
                      <c:pt idx="442">
                        <c:v>0.25426180998596698</c:v>
                      </c:pt>
                      <c:pt idx="443">
                        <c:v>0.249396360867193</c:v>
                      </c:pt>
                      <c:pt idx="444">
                        <c:v>0.244595395454001</c:v>
                      </c:pt>
                      <c:pt idx="445">
                        <c:v>0.239991463585642</c:v>
                      </c:pt>
                      <c:pt idx="446">
                        <c:v>0.23545150364742401</c:v>
                      </c:pt>
                      <c:pt idx="447">
                        <c:v>0.230978074516551</c:v>
                      </c:pt>
                      <c:pt idx="448">
                        <c:v>0.22666738997595701</c:v>
                      </c:pt>
                      <c:pt idx="449">
                        <c:v>0.22242323624270799</c:v>
                      </c:pt>
                      <c:pt idx="450">
                        <c:v>0.217982048964627</c:v>
                      </c:pt>
                      <c:pt idx="451">
                        <c:v>0.21376962530872901</c:v>
                      </c:pt>
                      <c:pt idx="452">
                        <c:v>0.209687704390316</c:v>
                      </c:pt>
                      <c:pt idx="453">
                        <c:v>0.20570199725483601</c:v>
                      </c:pt>
                      <c:pt idx="454">
                        <c:v>0.201817621656699</c:v>
                      </c:pt>
                      <c:pt idx="455">
                        <c:v>0.19802894806605201</c:v>
                      </c:pt>
                      <c:pt idx="456">
                        <c:v>0.19433904713554201</c:v>
                      </c:pt>
                      <c:pt idx="457">
                        <c:v>0.190811379019868</c:v>
                      </c:pt>
                      <c:pt idx="458">
                        <c:v>0.187219738974054</c:v>
                      </c:pt>
                      <c:pt idx="459">
                        <c:v>0.18375860166572699</c:v>
                      </c:pt>
                      <c:pt idx="460">
                        <c:v>0.180361948062981</c:v>
                      </c:pt>
                      <c:pt idx="461">
                        <c:v>0.17725854178799999</c:v>
                      </c:pt>
                      <c:pt idx="462">
                        <c:v>0.174124940761993</c:v>
                      </c:pt>
                      <c:pt idx="463">
                        <c:v>0.17102102271156999</c:v>
                      </c:pt>
                      <c:pt idx="464">
                        <c:v>0.16808240812863201</c:v>
                      </c:pt>
                      <c:pt idx="465">
                        <c:v>0.165372557167875</c:v>
                      </c:pt>
                      <c:pt idx="466">
                        <c:v>0.16262841725256399</c:v>
                      </c:pt>
                      <c:pt idx="467">
                        <c:v>0.16008131088208599</c:v>
                      </c:pt>
                      <c:pt idx="468">
                        <c:v>0.15756644636439801</c:v>
                      </c:pt>
                      <c:pt idx="469">
                        <c:v>0.155248615391544</c:v>
                      </c:pt>
                      <c:pt idx="470">
                        <c:v>0.15293027264324899</c:v>
                      </c:pt>
                      <c:pt idx="471">
                        <c:v>0.15070865545332501</c:v>
                      </c:pt>
                      <c:pt idx="472">
                        <c:v>0.14861958810265399</c:v>
                      </c:pt>
                      <c:pt idx="473">
                        <c:v>0.14669326534225999</c:v>
                      </c:pt>
                      <c:pt idx="474">
                        <c:v>0.144897445319353</c:v>
                      </c:pt>
                      <c:pt idx="475">
                        <c:v>0.142971122558959</c:v>
                      </c:pt>
                      <c:pt idx="476">
                        <c:v>0.141141013581497</c:v>
                      </c:pt>
                      <c:pt idx="477">
                        <c:v>0.139574468956214</c:v>
                      </c:pt>
                      <c:pt idx="478">
                        <c:v>0.137941393523584</c:v>
                      </c:pt>
                      <c:pt idx="479">
                        <c:v>0.136340048168304</c:v>
                      </c:pt>
                      <c:pt idx="480">
                        <c:v>0.13493573635785799</c:v>
                      </c:pt>
                      <c:pt idx="481">
                        <c:v>0.13349969447006199</c:v>
                      </c:pt>
                      <c:pt idx="482">
                        <c:v>0.13212762451240601</c:v>
                      </c:pt>
                      <c:pt idx="483">
                        <c:v>0.13088605729223701</c:v>
                      </c:pt>
                      <c:pt idx="484">
                        <c:v>0.129679290802064</c:v>
                      </c:pt>
                      <c:pt idx="485">
                        <c:v>0.12850425438924201</c:v>
                      </c:pt>
                      <c:pt idx="486">
                        <c:v>0.12745972071390599</c:v>
                      </c:pt>
                      <c:pt idx="487">
                        <c:v>0.12644742889136101</c:v>
                      </c:pt>
                      <c:pt idx="488">
                        <c:v>0.12546686714616601</c:v>
                      </c:pt>
                      <c:pt idx="489">
                        <c:v>0.124518547253762</c:v>
                      </c:pt>
                      <c:pt idx="490">
                        <c:v>0.12363675816870399</c:v>
                      </c:pt>
                      <c:pt idx="491">
                        <c:v>0.12272272723085501</c:v>
                      </c:pt>
                      <c:pt idx="492">
                        <c:v>0.121744724362865</c:v>
                      </c:pt>
                      <c:pt idx="493">
                        <c:v>0.120959149060738</c:v>
                      </c:pt>
                      <c:pt idx="494">
                        <c:v>0.12014389078302699</c:v>
                      </c:pt>
                      <c:pt idx="495">
                        <c:v>0.119360362582664</c:v>
                      </c:pt>
                      <c:pt idx="496">
                        <c:v>0.11860907623509299</c:v>
                      </c:pt>
                      <c:pt idx="497">
                        <c:v>0.117889519964872</c:v>
                      </c:pt>
                      <c:pt idx="498">
                        <c:v>0.1171382336173</c:v>
                      </c:pt>
                      <c:pt idx="499">
                        <c:v>0.116453478077076</c:v>
                      </c:pt>
                      <c:pt idx="500">
                        <c:v>0.11580096438964201</c:v>
                      </c:pt>
                      <c:pt idx="501">
                        <c:v>0.11511364997221001</c:v>
                      </c:pt>
                      <c:pt idx="502">
                        <c:v>0.114460624509336</c:v>
                      </c:pt>
                      <c:pt idx="503">
                        <c:v>0.113874641629247</c:v>
                      </c:pt>
                      <c:pt idx="504">
                        <c:v>0.11321956906460701</c:v>
                      </c:pt>
                      <c:pt idx="505">
                        <c:v>0.112600832556287</c:v>
                      </c:pt>
                      <c:pt idx="506">
                        <c:v>0.111980048946203</c:v>
                      </c:pt>
                      <c:pt idx="507">
                        <c:v>0.11126100445142301</c:v>
                      </c:pt>
                      <c:pt idx="508">
                        <c:v>0.110770723578825</c:v>
                      </c:pt>
                      <c:pt idx="509">
                        <c:v>0.110216470776087</c:v>
                      </c:pt>
                      <c:pt idx="510">
                        <c:v>0.10962792901879399</c:v>
                      </c:pt>
                      <c:pt idx="511">
                        <c:v>0.10904143436326499</c:v>
                      </c:pt>
                      <c:pt idx="512">
                        <c:v>0.108452892605971</c:v>
                      </c:pt>
                      <c:pt idx="513">
                        <c:v>0.107863839073236</c:v>
                      </c:pt>
                      <c:pt idx="514">
                        <c:v>0.107243567238593</c:v>
                      </c:pt>
                      <c:pt idx="515">
                        <c:v>0.10672104451320399</c:v>
                      </c:pt>
                      <c:pt idx="516">
                        <c:v>0.106166791710466</c:v>
                      </c:pt>
                      <c:pt idx="517">
                        <c:v>0.105612538907728</c:v>
                      </c:pt>
                      <c:pt idx="518">
                        <c:v>0.10518622996527099</c:v>
                      </c:pt>
                      <c:pt idx="519">
                        <c:v>0.10466421901532399</c:v>
                      </c:pt>
                      <c:pt idx="520">
                        <c:v>0.104109966212585</c:v>
                      </c:pt>
                      <c:pt idx="521">
                        <c:v>0.103422651795155</c:v>
                      </c:pt>
                      <c:pt idx="522">
                        <c:v>0.102900640845207</c:v>
                      </c:pt>
                      <c:pt idx="523">
                        <c:v>0.102575151664652</c:v>
                      </c:pt>
                      <c:pt idx="524">
                        <c:v>0.102053140714705</c:v>
                      </c:pt>
                      <c:pt idx="525">
                        <c:v>0.10143235710462099</c:v>
                      </c:pt>
                      <c:pt idx="526">
                        <c:v>0.100909834379232</c:v>
                      </c:pt>
                      <c:pt idx="527">
                        <c:v>0.100254761814592</c:v>
                      </c:pt>
                      <c:pt idx="528">
                        <c:v>9.9799281671990606E-2</c:v>
                      </c:pt>
                      <c:pt idx="529">
                        <c:v>9.9407261684088796E-2</c:v>
                      </c:pt>
                      <c:pt idx="530">
                        <c:v>9.8850961779586299E-2</c:v>
                      </c:pt>
                      <c:pt idx="531">
                        <c:v>9.8328439054197705E-2</c:v>
                      </c:pt>
                      <c:pt idx="532">
                        <c:v>9.7872958911596794E-2</c:v>
                      </c:pt>
                      <c:pt idx="533">
                        <c:v>9.7414408116348897E-2</c:v>
                      </c:pt>
                      <c:pt idx="534">
                        <c:v>9.6825866359055504E-2</c:v>
                      </c:pt>
                      <c:pt idx="535">
                        <c:v>9.6303855409108199E-2</c:v>
                      </c:pt>
                      <c:pt idx="536">
                        <c:v>9.5813574536510598E-2</c:v>
                      </c:pt>
                      <c:pt idx="537">
                        <c:v>9.5357582618468398E-2</c:v>
                      </c:pt>
                      <c:pt idx="538">
                        <c:v>9.4899543598661706E-2</c:v>
                      </c:pt>
                      <c:pt idx="539">
                        <c:v>9.4409262726064105E-2</c:v>
                      </c:pt>
                      <c:pt idx="540">
                        <c:v>9.3887251776116898E-2</c:v>
                      </c:pt>
                      <c:pt idx="541">
                        <c:v>9.3396970903519297E-2</c:v>
                      </c:pt>
                      <c:pt idx="542">
                        <c:v>9.2940978985476999E-2</c:v>
                      </c:pt>
                      <c:pt idx="543">
                        <c:v>9.2517228920225694E-2</c:v>
                      </c:pt>
                      <c:pt idx="544">
                        <c:v>9.2027459823068702E-2</c:v>
                      </c:pt>
                      <c:pt idx="545">
                        <c:v>9.1569420803261997E-2</c:v>
                      </c:pt>
                      <c:pt idx="546">
                        <c:v>9.1046898077873598E-2</c:v>
                      </c:pt>
                      <c:pt idx="547">
                        <c:v>9.0524887127926404E-2</c:v>
                      </c:pt>
                      <c:pt idx="548">
                        <c:v>9.0098578185469305E-2</c:v>
                      </c:pt>
                      <c:pt idx="549">
                        <c:v>8.9674828120218E-2</c:v>
                      </c:pt>
                      <c:pt idx="550">
                        <c:v>8.9152817170270807E-2</c:v>
                      </c:pt>
                      <c:pt idx="551">
                        <c:v>8.8760797182369094E-2</c:v>
                      </c:pt>
                      <c:pt idx="552">
                        <c:v>8.8369288969908699E-2</c:v>
                      </c:pt>
                      <c:pt idx="553">
                        <c:v>8.7911249950101994E-2</c:v>
                      </c:pt>
                      <c:pt idx="554">
                        <c:v>8.7487499884850703E-2</c:v>
                      </c:pt>
                      <c:pt idx="555">
                        <c:v>8.6964977159462206E-2</c:v>
                      </c:pt>
                      <c:pt idx="556">
                        <c:v>8.6442966209514999E-2</c:v>
                      </c:pt>
                      <c:pt idx="557">
                        <c:v>8.6016657267057997E-2</c:v>
                      </c:pt>
                      <c:pt idx="558">
                        <c:v>8.5561177124456197E-2</c:v>
                      </c:pt>
                      <c:pt idx="559">
                        <c:v>8.5169157136555207E-2</c:v>
                      </c:pt>
                      <c:pt idx="560">
                        <c:v>8.4711118116747905E-2</c:v>
                      </c:pt>
                      <c:pt idx="561">
                        <c:v>8.4287368051496697E-2</c:v>
                      </c:pt>
                      <c:pt idx="562">
                        <c:v>8.3895859839036205E-2</c:v>
                      </c:pt>
                      <c:pt idx="563">
                        <c:v>8.34378208192295E-2</c:v>
                      </c:pt>
                      <c:pt idx="564">
                        <c:v>8.3014070753978195E-2</c:v>
                      </c:pt>
                      <c:pt idx="565">
                        <c:v>8.2654292618867406E-2</c:v>
                      </c:pt>
                      <c:pt idx="566">
                        <c:v>8.2230542553616101E-2</c:v>
                      </c:pt>
                      <c:pt idx="567">
                        <c:v>8.1871276193946504E-2</c:v>
                      </c:pt>
                      <c:pt idx="568">
                        <c:v>8.1511498058835702E-2</c:v>
                      </c:pt>
                      <c:pt idx="569">
                        <c:v>8.1119478070934101E-2</c:v>
                      </c:pt>
                      <c:pt idx="570">
                        <c:v>8.0693680903918402E-2</c:v>
                      </c:pt>
                      <c:pt idx="571">
                        <c:v>8.0302172691457896E-2</c:v>
                      </c:pt>
                      <c:pt idx="572">
                        <c:v>7.9846180773415695E-2</c:v>
                      </c:pt>
                      <c:pt idx="573">
                        <c:v>7.9486402638304907E-2</c:v>
                      </c:pt>
                      <c:pt idx="574">
                        <c:v>7.8964391688357699E-2</c:v>
                      </c:pt>
                      <c:pt idx="575">
                        <c:v>7.8540641623105603E-2</c:v>
                      </c:pt>
                      <c:pt idx="576">
                        <c:v>7.8180863487994898E-2</c:v>
                      </c:pt>
                      <c:pt idx="577">
                        <c:v>7.7789355275534405E-2</c:v>
                      </c:pt>
                      <c:pt idx="578">
                        <c:v>7.7461818993214596E-2</c:v>
                      </c:pt>
                      <c:pt idx="579">
                        <c:v>7.7069799005312897E-2</c:v>
                      </c:pt>
                      <c:pt idx="580">
                        <c:v>7.6646048940061495E-2</c:v>
                      </c:pt>
                      <c:pt idx="581">
                        <c:v>7.6318512657741699E-2</c:v>
                      </c:pt>
                      <c:pt idx="582">
                        <c:v>7.5860473637934994E-2</c:v>
                      </c:pt>
                      <c:pt idx="583">
                        <c:v>7.5535496232820895E-2</c:v>
                      </c:pt>
                      <c:pt idx="584">
                        <c:v>7.5242248905056403E-2</c:v>
                      </c:pt>
                      <c:pt idx="585">
                        <c:v>7.48824707699456E-2</c:v>
                      </c:pt>
                      <c:pt idx="586">
                        <c:v>7.4456673602929901E-2</c:v>
                      </c:pt>
                      <c:pt idx="587">
                        <c:v>7.4099454345024796E-2</c:v>
                      </c:pt>
                      <c:pt idx="588">
                        <c:v>7.3739676209914007E-2</c:v>
                      </c:pt>
                      <c:pt idx="589">
                        <c:v>7.3443870004943804E-2</c:v>
                      </c:pt>
                      <c:pt idx="590">
                        <c:v>7.3118892599829594E-2</c:v>
                      </c:pt>
                      <c:pt idx="591">
                        <c:v>7.2695142534578303E-2</c:v>
                      </c:pt>
                      <c:pt idx="592">
                        <c:v>7.2399848105049305E-2</c:v>
                      </c:pt>
                      <c:pt idx="593">
                        <c:v>7.1976098039798E-2</c:v>
                      </c:pt>
                      <c:pt idx="594">
                        <c:v>7.1584078051896302E-2</c:v>
                      </c:pt>
                      <c:pt idx="595">
                        <c:v>7.1256541769576395E-2</c:v>
                      </c:pt>
                      <c:pt idx="596">
                        <c:v>7.0931564364461602E-2</c:v>
                      </c:pt>
                      <c:pt idx="597">
                        <c:v>7.0539544376559807E-2</c:v>
                      </c:pt>
                      <c:pt idx="598">
                        <c:v>7.0244249947030907E-2</c:v>
                      </c:pt>
                      <c:pt idx="599">
                        <c:v>6.9918760766475505E-2</c:v>
                      </c:pt>
                      <c:pt idx="600">
                        <c:v>6.9559494406806005E-2</c:v>
                      </c:pt>
                      <c:pt idx="601">
                        <c:v>6.9231958124486098E-2</c:v>
                      </c:pt>
                      <c:pt idx="602">
                        <c:v>6.8906468943930696E-2</c:v>
                      </c:pt>
                      <c:pt idx="603">
                        <c:v>6.8578932661610803E-2</c:v>
                      </c:pt>
                      <c:pt idx="604">
                        <c:v>6.8253955256496704E-2</c:v>
                      </c:pt>
                      <c:pt idx="605">
                        <c:v>6.7992438006081804E-2</c:v>
                      </c:pt>
                      <c:pt idx="606">
                        <c:v>6.7664901723761897E-2</c:v>
                      </c:pt>
                      <c:pt idx="607">
                        <c:v>6.7436138101579196E-2</c:v>
                      </c:pt>
                      <c:pt idx="608">
                        <c:v>6.7012388036327905E-2</c:v>
                      </c:pt>
                      <c:pt idx="609">
                        <c:v>6.6620368048426207E-2</c:v>
                      </c:pt>
                      <c:pt idx="610">
                        <c:v>6.6228859835965798E-2</c:v>
                      </c:pt>
                      <c:pt idx="611">
                        <c:v>6.6000096213783097E-2</c:v>
                      </c:pt>
                      <c:pt idx="612">
                        <c:v>6.5706848886018507E-2</c:v>
                      </c:pt>
                      <c:pt idx="613">
                        <c:v>6.5379312603698697E-2</c:v>
                      </c:pt>
                      <c:pt idx="614">
                        <c:v>6.51822790588657E-2</c:v>
                      </c:pt>
                      <c:pt idx="615">
                        <c:v>6.4726287140823402E-2</c:v>
                      </c:pt>
                      <c:pt idx="616">
                        <c:v>6.4366509005712599E-2</c:v>
                      </c:pt>
                      <c:pt idx="617">
                        <c:v>6.4038972723392804E-2</c:v>
                      </c:pt>
                      <c:pt idx="618">
                        <c:v>6.3745725395628297E-2</c:v>
                      </c:pt>
                      <c:pt idx="619">
                        <c:v>6.3516961773444805E-2</c:v>
                      </c:pt>
                      <c:pt idx="620">
                        <c:v>6.3255956298471305E-2</c:v>
                      </c:pt>
                      <c:pt idx="621">
                        <c:v>6.2863936310569496E-2</c:v>
                      </c:pt>
                      <c:pt idx="622">
                        <c:v>6.2602930835595899E-2</c:v>
                      </c:pt>
                      <c:pt idx="623">
                        <c:v>6.2374167213413302E-2</c:v>
                      </c:pt>
                      <c:pt idx="624">
                        <c:v>6.2112649962998402E-2</c:v>
                      </c:pt>
                      <c:pt idx="625">
                        <c:v>6.1787672557884199E-2</c:v>
                      </c:pt>
                      <c:pt idx="626">
                        <c:v>6.1395652569982501E-2</c:v>
                      </c:pt>
                      <c:pt idx="627">
                        <c:v>6.1199130800590702E-2</c:v>
                      </c:pt>
                      <c:pt idx="628">
                        <c:v>6.0905883472826203E-2</c:v>
                      </c:pt>
                      <c:pt idx="629">
                        <c:v>6.0479574530369097E-2</c:v>
                      </c:pt>
                      <c:pt idx="630">
                        <c:v>6.0154597125254901E-2</c:v>
                      </c:pt>
                      <c:pt idx="631">
                        <c:v>5.9957563580421903E-2</c:v>
                      </c:pt>
                      <c:pt idx="632">
                        <c:v>5.9696046330006997E-2</c:v>
                      </c:pt>
                      <c:pt idx="633">
                        <c:v>5.94350408550334E-2</c:v>
                      </c:pt>
                      <c:pt idx="634">
                        <c:v>5.91417935272689E-2</c:v>
                      </c:pt>
                      <c:pt idx="635">
                        <c:v>5.8814257244949097E-2</c:v>
                      </c:pt>
                      <c:pt idx="636">
                        <c:v>5.8553251769975397E-2</c:v>
                      </c:pt>
                      <c:pt idx="637">
                        <c:v>5.8193473634864601E-2</c:v>
                      </c:pt>
                      <c:pt idx="638">
                        <c:v>5.7900738082541398E-2</c:v>
                      </c:pt>
                      <c:pt idx="639">
                        <c:v>5.7705751639472801E-2</c:v>
                      </c:pt>
                      <c:pt idx="640">
                        <c:v>5.7410457209943901E-2</c:v>
                      </c:pt>
                      <c:pt idx="641">
                        <c:v>5.7181181812319903E-2</c:v>
                      </c:pt>
                      <c:pt idx="642">
                        <c:v>5.68879344845553E-2</c:v>
                      </c:pt>
                      <c:pt idx="643">
                        <c:v>5.66269290095818E-2</c:v>
                      </c:pt>
                      <c:pt idx="644">
                        <c:v>5.6365923534607301E-2</c:v>
                      </c:pt>
                      <c:pt idx="645">
                        <c:v>5.6038387252287498E-2</c:v>
                      </c:pt>
                      <c:pt idx="646">
                        <c:v>5.5777381777313999E-2</c:v>
                      </c:pt>
                      <c:pt idx="647">
                        <c:v>5.5582395334245298E-2</c:v>
                      </c:pt>
                      <c:pt idx="648">
                        <c:v>5.5419650743967597E-2</c:v>
                      </c:pt>
                      <c:pt idx="649">
                        <c:v>5.51243563144386E-2</c:v>
                      </c:pt>
                      <c:pt idx="650">
                        <c:v>5.4634075441841103E-2</c:v>
                      </c:pt>
                      <c:pt idx="651">
                        <c:v>5.4373069966867402E-2</c:v>
                      </c:pt>
                      <c:pt idx="652">
                        <c:v>5.4112064491893902E-2</c:v>
                      </c:pt>
                      <c:pt idx="653">
                        <c:v>5.3917078048825201E-2</c:v>
                      </c:pt>
                      <c:pt idx="654">
                        <c:v>5.3589541766505301E-2</c:v>
                      </c:pt>
                      <c:pt idx="655">
                        <c:v>5.3328536291531697E-2</c:v>
                      </c:pt>
                      <c:pt idx="656">
                        <c:v>5.3165791701254003E-2</c:v>
                      </c:pt>
                      <c:pt idx="657">
                        <c:v>5.2937028079071302E-2</c:v>
                      </c:pt>
                      <c:pt idx="658">
                        <c:v>5.2676022604097601E-2</c:v>
                      </c:pt>
                      <c:pt idx="659">
                        <c:v>5.2316244468987E-2</c:v>
                      </c:pt>
                      <c:pt idx="660">
                        <c:v>5.2022997141222403E-2</c:v>
                      </c:pt>
                      <c:pt idx="661">
                        <c:v>5.1892494403735598E-2</c:v>
                      </c:pt>
                      <c:pt idx="662">
                        <c:v>5.1663219006111601E-2</c:v>
                      </c:pt>
                      <c:pt idx="663">
                        <c:v>5.1335682723791701E-2</c:v>
                      </c:pt>
                      <c:pt idx="664">
                        <c:v>5.0978463465886602E-2</c:v>
                      </c:pt>
                      <c:pt idx="665">
                        <c:v>5.0683169036357702E-2</c:v>
                      </c:pt>
                      <c:pt idx="666">
                        <c:v>5.0453893638733802E-2</c:v>
                      </c:pt>
                      <c:pt idx="667">
                        <c:v>5.0160646310969302E-2</c:v>
                      </c:pt>
                      <c:pt idx="668">
                        <c:v>4.9931882688786601E-2</c:v>
                      </c:pt>
                      <c:pt idx="669">
                        <c:v>4.9670365438371701E-2</c:v>
                      </c:pt>
                      <c:pt idx="670">
                        <c:v>4.9443648917953401E-2</c:v>
                      </c:pt>
                      <c:pt idx="671">
                        <c:v>4.9214885295769999E-2</c:v>
                      </c:pt>
                      <c:pt idx="672">
                        <c:v>4.90500936037278E-2</c:v>
                      </c:pt>
                      <c:pt idx="673">
                        <c:v>4.8788576353313698E-2</c:v>
                      </c:pt>
                      <c:pt idx="674">
                        <c:v>4.85275708783394E-2</c:v>
                      </c:pt>
                      <c:pt idx="675">
                        <c:v>4.83008543579211E-2</c:v>
                      </c:pt>
                      <c:pt idx="676">
                        <c:v>4.8037290005741799E-2</c:v>
                      </c:pt>
                      <c:pt idx="677">
                        <c:v>4.7810573485323499E-2</c:v>
                      </c:pt>
                      <c:pt idx="678">
                        <c:v>4.7581809863140798E-2</c:v>
                      </c:pt>
                      <c:pt idx="679">
                        <c:v>4.73525344655168E-2</c:v>
                      </c:pt>
                      <c:pt idx="680">
                        <c:v>4.7059287137752301E-2</c:v>
                      </c:pt>
                      <c:pt idx="681">
                        <c:v>4.6862253592919199E-2</c:v>
                      </c:pt>
                      <c:pt idx="682">
                        <c:v>4.6601248117945603E-2</c:v>
                      </c:pt>
                      <c:pt idx="683">
                        <c:v>4.6438503527667901E-2</c:v>
                      </c:pt>
                      <c:pt idx="684">
                        <c:v>4.6177498052694298E-2</c:v>
                      </c:pt>
                      <c:pt idx="685">
                        <c:v>4.5884250724929701E-2</c:v>
                      </c:pt>
                      <c:pt idx="686">
                        <c:v>4.5556714442609898E-2</c:v>
                      </c:pt>
                      <c:pt idx="687">
                        <c:v>4.5295708967636399E-2</c:v>
                      </c:pt>
                      <c:pt idx="688">
                        <c:v>4.5034703492662698E-2</c:v>
                      </c:pt>
                      <c:pt idx="689">
                        <c:v>4.48376699478297E-2</c:v>
                      </c:pt>
                      <c:pt idx="690">
                        <c:v>4.4642683504760999E-2</c:v>
                      </c:pt>
                      <c:pt idx="691">
                        <c:v>4.4477891812718898E-2</c:v>
                      </c:pt>
                      <c:pt idx="692">
                        <c:v>4.4216886337745197E-2</c:v>
                      </c:pt>
                      <c:pt idx="693">
                        <c:v>4.3923639009980801E-2</c:v>
                      </c:pt>
                      <c:pt idx="694">
                        <c:v>4.3694363612356797E-2</c:v>
                      </c:pt>
                      <c:pt idx="695">
                        <c:v>4.3532130797520302E-2</c:v>
                      </c:pt>
                      <c:pt idx="696">
                        <c:v>4.3270613547105402E-2</c:v>
                      </c:pt>
                      <c:pt idx="697">
                        <c:v>4.3074091777713701E-2</c:v>
                      </c:pt>
                      <c:pt idx="698">
                        <c:v>4.2911347187435903E-2</c:v>
                      </c:pt>
                      <c:pt idx="699">
                        <c:v>4.26180998596715E-2</c:v>
                      </c:pt>
                      <c:pt idx="700">
                        <c:v>4.2324852531906897E-2</c:v>
                      </c:pt>
                      <c:pt idx="701">
                        <c:v>4.2095577134282899E-2</c:v>
                      </c:pt>
                      <c:pt idx="702">
                        <c:v>4.18990553648904E-2</c:v>
                      </c:pt>
                      <c:pt idx="703">
                        <c:v>4.1704068921821803E-2</c:v>
                      </c:pt>
                      <c:pt idx="704">
                        <c:v>4.1507035376988702E-2</c:v>
                      </c:pt>
                      <c:pt idx="705">
                        <c:v>4.1278271754806001E-2</c:v>
                      </c:pt>
                      <c:pt idx="706">
                        <c:v>4.11155271645283E-2</c:v>
                      </c:pt>
                      <c:pt idx="707">
                        <c:v>4.0886251766904302E-2</c:v>
                      </c:pt>
                      <c:pt idx="708">
                        <c:v>4.0755749029417497E-2</c:v>
                      </c:pt>
                      <c:pt idx="709">
                        <c:v>4.0561274361790099E-2</c:v>
                      </c:pt>
                      <c:pt idx="710">
                        <c:v>4.026546815682E-2</c:v>
                      </c:pt>
                      <c:pt idx="711">
                        <c:v>3.9972220829055403E-2</c:v>
                      </c:pt>
                      <c:pt idx="712">
                        <c:v>3.9972220829055403E-2</c:v>
                      </c:pt>
                      <c:pt idx="713">
                        <c:v>3.9612954469386001E-2</c:v>
                      </c:pt>
                      <c:pt idx="714">
                        <c:v>3.9220934481484199E-2</c:v>
                      </c:pt>
                      <c:pt idx="715">
                        <c:v>3.9026459813856898E-2</c:v>
                      </c:pt>
                      <c:pt idx="716">
                        <c:v>3.8731165384327998E-2</c:v>
                      </c:pt>
                      <c:pt idx="717">
                        <c:v>3.8536178941259297E-2</c:v>
                      </c:pt>
                      <c:pt idx="718">
                        <c:v>3.8307415319076603E-2</c:v>
                      </c:pt>
                      <c:pt idx="719">
                        <c:v>3.8307415319076603E-2</c:v>
                      </c:pt>
                      <c:pt idx="720">
                        <c:v>3.8176912581589798E-2</c:v>
                      </c:pt>
                      <c:pt idx="721">
                        <c:v>3.7979879036756703E-2</c:v>
                      </c:pt>
                      <c:pt idx="722">
                        <c:v>3.7817134446479099E-2</c:v>
                      </c:pt>
                      <c:pt idx="723">
                        <c:v>3.7718361786341803E-2</c:v>
                      </c:pt>
                      <c:pt idx="724">
                        <c:v>3.7228592689185602E-2</c:v>
                      </c:pt>
                      <c:pt idx="725">
                        <c:v>3.68708616558392E-2</c:v>
                      </c:pt>
                      <c:pt idx="726">
                        <c:v>3.6609856180865499E-2</c:v>
                      </c:pt>
                      <c:pt idx="727">
                        <c:v>3.6479353443378798E-2</c:v>
                      </c:pt>
                      <c:pt idx="728">
                        <c:v>3.6250078045754898E-2</c:v>
                      </c:pt>
                      <c:pt idx="729">
                        <c:v>3.5989072570781197E-2</c:v>
                      </c:pt>
                      <c:pt idx="730">
                        <c:v>3.5989072570781197E-2</c:v>
                      </c:pt>
                      <c:pt idx="731">
                        <c:v>3.57280670958076E-2</c:v>
                      </c:pt>
                      <c:pt idx="732">
                        <c:v>3.5498791698183603E-2</c:v>
                      </c:pt>
                      <c:pt idx="733">
                        <c:v>3.5336558883347198E-2</c:v>
                      </c:pt>
                      <c:pt idx="734">
                        <c:v>3.5040752678376898E-2</c:v>
                      </c:pt>
                      <c:pt idx="735">
                        <c:v>3.4878519863539799E-2</c:v>
                      </c:pt>
                      <c:pt idx="736">
                        <c:v>3.4747505350612398E-2</c:v>
                      </c:pt>
                      <c:pt idx="737">
                        <c:v>3.4550983581219899E-2</c:v>
                      </c:pt>
                      <c:pt idx="738">
                        <c:v>3.43237552853611E-2</c:v>
                      </c:pt>
                      <c:pt idx="739">
                        <c:v>3.4158963593318298E-2</c:v>
                      </c:pt>
                      <c:pt idx="740">
                        <c:v>3.4028460855831402E-2</c:v>
                      </c:pt>
                      <c:pt idx="741">
                        <c:v>3.3865716265553701E-2</c:v>
                      </c:pt>
                      <c:pt idx="742">
                        <c:v>3.3703483450717303E-2</c:v>
                      </c:pt>
                      <c:pt idx="743">
                        <c:v>3.3311463462815501E-2</c:v>
                      </c:pt>
                      <c:pt idx="744">
                        <c:v>3.3114429917982503E-2</c:v>
                      </c:pt>
                      <c:pt idx="745">
                        <c:v>3.2885666295799802E-2</c:v>
                      </c:pt>
                      <c:pt idx="746">
                        <c:v>3.2722921705522198E-2</c:v>
                      </c:pt>
                      <c:pt idx="747">
                        <c:v>3.2624149045384902E-2</c:v>
                      </c:pt>
                      <c:pt idx="748">
                        <c:v>3.2363143570411403E-2</c:v>
                      </c:pt>
                      <c:pt idx="749">
                        <c:v>3.22326408329245E-2</c:v>
                      </c:pt>
                      <c:pt idx="750">
                        <c:v>3.2134379948228702E-2</c:v>
                      </c:pt>
                      <c:pt idx="751">
                        <c:v>3.2003877210741799E-2</c:v>
                      </c:pt>
                      <c:pt idx="752">
                        <c:v>3.1513596338144198E-2</c:v>
                      </c:pt>
                      <c:pt idx="753">
                        <c:v>3.1350851747866601E-2</c:v>
                      </c:pt>
                      <c:pt idx="754">
                        <c:v>3.1252590863170698E-2</c:v>
                      </c:pt>
                      <c:pt idx="755">
                        <c:v>3.1025362567311199E-2</c:v>
                      </c:pt>
                      <c:pt idx="756">
                        <c:v>3.0860570875268899E-2</c:v>
                      </c:pt>
                      <c:pt idx="757">
                        <c:v>3.05355934701548E-2</c:v>
                      </c:pt>
                      <c:pt idx="758">
                        <c:v>3.03063180725308E-2</c:v>
                      </c:pt>
                      <c:pt idx="759">
                        <c:v>3.0175815335044001E-2</c:v>
                      </c:pt>
                      <c:pt idx="760">
                        <c:v>3.0175815335044001E-2</c:v>
                      </c:pt>
                      <c:pt idx="761">
                        <c:v>2.9914809860070401E-2</c:v>
                      </c:pt>
                      <c:pt idx="762">
                        <c:v>2.9784307122583599E-2</c:v>
                      </c:pt>
                      <c:pt idx="763">
                        <c:v>2.9653804385096801E-2</c:v>
                      </c:pt>
                      <c:pt idx="764">
                        <c:v>2.9357998180126601E-2</c:v>
                      </c:pt>
                      <c:pt idx="765">
                        <c:v>2.9096992705153001E-2</c:v>
                      </c:pt>
                      <c:pt idx="766">
                        <c:v>2.88702761847347E-2</c:v>
                      </c:pt>
                      <c:pt idx="767">
                        <c:v>2.8705484492692598E-2</c:v>
                      </c:pt>
                      <c:pt idx="768">
                        <c:v>2.8510498049623901E-2</c:v>
                      </c:pt>
                      <c:pt idx="769">
                        <c:v>2.8215203620095001E-2</c:v>
                      </c:pt>
                      <c:pt idx="770">
                        <c:v>2.8084700882608199E-2</c:v>
                      </c:pt>
                      <c:pt idx="771">
                        <c:v>2.7889714439539599E-2</c:v>
                      </c:pt>
                      <c:pt idx="772">
                        <c:v>2.7727481624702399E-2</c:v>
                      </c:pt>
                      <c:pt idx="773">
                        <c:v>2.7530448079869301E-2</c:v>
                      </c:pt>
                      <c:pt idx="774">
                        <c:v>2.73677034895916E-2</c:v>
                      </c:pt>
                      <c:pt idx="775">
                        <c:v>2.7170669944758599E-2</c:v>
                      </c:pt>
                      <c:pt idx="776">
                        <c:v>2.69756835016907E-2</c:v>
                      </c:pt>
                      <c:pt idx="777">
                        <c:v>2.68108918096478E-2</c:v>
                      </c:pt>
                      <c:pt idx="778">
                        <c:v>2.6616417142020499E-2</c:v>
                      </c:pt>
                      <c:pt idx="779">
                        <c:v>2.6387141744396402E-2</c:v>
                      </c:pt>
                      <c:pt idx="780">
                        <c:v>2.62566390069097E-2</c:v>
                      </c:pt>
                      <c:pt idx="781">
                        <c:v>2.6062164339282299E-2</c:v>
                      </c:pt>
                      <c:pt idx="782">
                        <c:v>2.5896860871798901E-2</c:v>
                      </c:pt>
                      <c:pt idx="783">
                        <c:v>2.5766358134311999E-2</c:v>
                      </c:pt>
                      <c:pt idx="784">
                        <c:v>2.5537594512129301E-2</c:v>
                      </c:pt>
                      <c:pt idx="785">
                        <c:v>2.5276589037155801E-2</c:v>
                      </c:pt>
                      <c:pt idx="786">
                        <c:v>2.5145574524227599E-2</c:v>
                      </c:pt>
                      <c:pt idx="787">
                        <c:v>2.4983341709391201E-2</c:v>
                      </c:pt>
                      <c:pt idx="788">
                        <c:v>2.4655805427071398E-2</c:v>
                      </c:pt>
                      <c:pt idx="789">
                        <c:v>2.4429088906653101E-2</c:v>
                      </c:pt>
                      <c:pt idx="790">
                        <c:v>2.42637854391696E-2</c:v>
                      </c:pt>
                      <c:pt idx="791">
                        <c:v>2.4167571656238201E-2</c:v>
                      </c:pt>
                      <c:pt idx="792">
                        <c:v>2.39705381114051E-2</c:v>
                      </c:pt>
                      <c:pt idx="793">
                        <c:v>2.37095326364315E-2</c:v>
                      </c:pt>
                      <c:pt idx="794">
                        <c:v>2.3448527161457899E-2</c:v>
                      </c:pt>
                      <c:pt idx="795">
                        <c:v>2.3285782571180198E-2</c:v>
                      </c:pt>
                      <c:pt idx="796">
                        <c:v>2.3088749026347201E-2</c:v>
                      </c:pt>
                      <c:pt idx="797">
                        <c:v>2.2958246288860298E-2</c:v>
                      </c:pt>
                      <c:pt idx="798">
                        <c:v>2.2763771621233001E-2</c:v>
                      </c:pt>
                      <c:pt idx="799">
                        <c:v>2.2633268883746199E-2</c:v>
                      </c:pt>
                      <c:pt idx="800">
                        <c:v>2.2337462678776E-2</c:v>
                      </c:pt>
                      <c:pt idx="801">
                        <c:v>2.2206959941289201E-2</c:v>
                      </c:pt>
                      <c:pt idx="802">
                        <c:v>2.19781963191065E-2</c:v>
                      </c:pt>
                      <c:pt idx="803">
                        <c:v>2.17832098760379E-2</c:v>
                      </c:pt>
                      <c:pt idx="804">
                        <c:v>2.1522204401064199E-2</c:v>
                      </c:pt>
                      <c:pt idx="805">
                        <c:v>2.13917016635774E-2</c:v>
                      </c:pt>
                      <c:pt idx="806">
                        <c:v>2.1226909971535299E-2</c:v>
                      </c:pt>
                      <c:pt idx="807">
                        <c:v>2.1031923528466601E-2</c:v>
                      </c:pt>
                      <c:pt idx="808">
                        <c:v>2.08348899836336E-2</c:v>
                      </c:pt>
                      <c:pt idx="809">
                        <c:v>2.06081734632153E-2</c:v>
                      </c:pt>
                      <c:pt idx="810">
                        <c:v>2.0379409841031901E-2</c:v>
                      </c:pt>
                      <c:pt idx="811">
                        <c:v>2.0280637180895501E-2</c:v>
                      </c:pt>
                      <c:pt idx="812">
                        <c:v>2.0083603636062399E-2</c:v>
                      </c:pt>
                      <c:pt idx="813">
                        <c:v>1.9953100898575601E-2</c:v>
                      </c:pt>
                      <c:pt idx="814">
                        <c:v>1.9920859045784702E-2</c:v>
                      </c:pt>
                      <c:pt idx="815">
                        <c:v>1.96598535708103E-2</c:v>
                      </c:pt>
                      <c:pt idx="816">
                        <c:v>1.9268345358350002E-2</c:v>
                      </c:pt>
                      <c:pt idx="817">
                        <c:v>1.90390699607259E-2</c:v>
                      </c:pt>
                      <c:pt idx="818">
                        <c:v>1.8778064485752401E-2</c:v>
                      </c:pt>
                      <c:pt idx="819">
                        <c:v>1.8583589818124999E-2</c:v>
                      </c:pt>
                      <c:pt idx="820">
                        <c:v>1.8452575305196998E-2</c:v>
                      </c:pt>
                      <c:pt idx="821">
                        <c:v>1.8191569830223301E-2</c:v>
                      </c:pt>
                      <c:pt idx="822">
                        <c:v>1.79945362853903E-2</c:v>
                      </c:pt>
                      <c:pt idx="823">
                        <c:v>1.7832303470553802E-2</c:v>
                      </c:pt>
                      <c:pt idx="824">
                        <c:v>1.76670000030704E-2</c:v>
                      </c:pt>
                      <c:pt idx="825">
                        <c:v>1.7504767188233902E-2</c:v>
                      </c:pt>
                      <c:pt idx="826">
                        <c:v>1.7275491790609901E-2</c:v>
                      </c:pt>
                      <c:pt idx="827">
                        <c:v>1.70810171229826E-2</c:v>
                      </c:pt>
                      <c:pt idx="828">
                        <c:v>1.6918272532704899E-2</c:v>
                      </c:pt>
                      <c:pt idx="829">
                        <c:v>1.6721238987871801E-2</c:v>
                      </c:pt>
                      <c:pt idx="830">
                        <c:v>1.65242054430388E-2</c:v>
                      </c:pt>
                      <c:pt idx="831">
                        <c:v>1.6329730775411399E-2</c:v>
                      </c:pt>
                      <c:pt idx="832">
                        <c:v>1.6166986185133701E-2</c:v>
                      </c:pt>
                      <c:pt idx="833">
                        <c:v>1.59699526403007E-2</c:v>
                      </c:pt>
                      <c:pt idx="834">
                        <c:v>1.57749661972321E-2</c:v>
                      </c:pt>
                      <c:pt idx="835">
                        <c:v>1.5644463459745201E-2</c:v>
                      </c:pt>
                      <c:pt idx="836">
                        <c:v>1.54156998375625E-2</c:v>
                      </c:pt>
                      <c:pt idx="837">
                        <c:v>1.5250908145520299E-2</c:v>
                      </c:pt>
                      <c:pt idx="838">
                        <c:v>1.5055921702451701E-2</c:v>
                      </c:pt>
                      <c:pt idx="839">
                        <c:v>1.48588881576187E-2</c:v>
                      </c:pt>
                      <c:pt idx="840">
                        <c:v>1.4664413489991399E-2</c:v>
                      </c:pt>
                      <c:pt idx="841">
                        <c:v>1.4467379945158201E-2</c:v>
                      </c:pt>
                      <c:pt idx="842">
                        <c:v>1.42723935020896E-2</c:v>
                      </c:pt>
                      <c:pt idx="843">
                        <c:v>1.4075359957256599E-2</c:v>
                      </c:pt>
                      <c:pt idx="844">
                        <c:v>1.3944857219769799E-2</c:v>
                      </c:pt>
                      <c:pt idx="845">
                        <c:v>1.37160935975871E-2</c:v>
                      </c:pt>
                      <c:pt idx="846">
                        <c:v>1.35533490073093E-2</c:v>
                      </c:pt>
                      <c:pt idx="847">
                        <c:v>1.3390604417031699E-2</c:v>
                      </c:pt>
                      <c:pt idx="848">
                        <c:v>1.3129598942058E-2</c:v>
                      </c:pt>
                      <c:pt idx="849">
                        <c:v>1.2964807250015101E-2</c:v>
                      </c:pt>
                      <c:pt idx="850">
                        <c:v>1.2769820806947199E-2</c:v>
                      </c:pt>
                      <c:pt idx="851">
                        <c:v>1.25727872621142E-2</c:v>
                      </c:pt>
                      <c:pt idx="852">
                        <c:v>1.2410554447276999E-2</c:v>
                      </c:pt>
                      <c:pt idx="853">
                        <c:v>1.2181279049653101E-2</c:v>
                      </c:pt>
                      <c:pt idx="854">
                        <c:v>1.2018534459375301E-2</c:v>
                      </c:pt>
                      <c:pt idx="855">
                        <c:v>1.1757528984401701E-2</c:v>
                      </c:pt>
                      <c:pt idx="856">
                        <c:v>1.1594784394123999E-2</c:v>
                      </c:pt>
                      <c:pt idx="857">
                        <c:v>1.1429992702081899E-2</c:v>
                      </c:pt>
                      <c:pt idx="858">
                        <c:v>1.12672481118041E-2</c:v>
                      </c:pt>
                      <c:pt idx="859">
                        <c:v>1.11050152969677E-2</c:v>
                      </c:pt>
                      <c:pt idx="860">
                        <c:v>1.094227070669E-2</c:v>
                      </c:pt>
                      <c:pt idx="861">
                        <c:v>1.0712995309066E-2</c:v>
                      </c:pt>
                      <c:pt idx="862">
                        <c:v>1.05482036170239E-2</c:v>
                      </c:pt>
                      <c:pt idx="863">
                        <c:v>1.04177008795371E-2</c:v>
                      </c:pt>
                      <c:pt idx="864">
                        <c:v>1.02227144364684E-2</c:v>
                      </c:pt>
                      <c:pt idx="865">
                        <c:v>9.9939508142857791E-3</c:v>
                      </c:pt>
                      <c:pt idx="866">
                        <c:v>9.7646754166618097E-3</c:v>
                      </c:pt>
                      <c:pt idx="867">
                        <c:v>9.5702007490343598E-3</c:v>
                      </c:pt>
                      <c:pt idx="868">
                        <c:v>9.3731672042013398E-3</c:v>
                      </c:pt>
                      <c:pt idx="869">
                        <c:v>9.3091952740608202E-3</c:v>
                      </c:pt>
                      <c:pt idx="870">
                        <c:v>9.2104226139236908E-3</c:v>
                      </c:pt>
                      <c:pt idx="871">
                        <c:v>8.7866725486722697E-3</c:v>
                      </c:pt>
                      <c:pt idx="872">
                        <c:v>8.5896390038392497E-3</c:v>
                      </c:pt>
                      <c:pt idx="873">
                        <c:v>8.3926054590062193E-3</c:v>
                      </c:pt>
                      <c:pt idx="874">
                        <c:v>8.1981307913788805E-3</c:v>
                      </c:pt>
                      <c:pt idx="875">
                        <c:v>8.0676280538920508E-3</c:v>
                      </c:pt>
                      <c:pt idx="876">
                        <c:v>8.0010972465457408E-3</c:v>
                      </c:pt>
                      <c:pt idx="877">
                        <c:v>7.7400917715722004E-3</c:v>
                      </c:pt>
                      <c:pt idx="878">
                        <c:v>7.4468444438076098E-3</c:v>
                      </c:pt>
                      <c:pt idx="879">
                        <c:v>7.2175690461836499E-3</c:v>
                      </c:pt>
                      <c:pt idx="880">
                        <c:v>7.0230943785562997E-3</c:v>
                      </c:pt>
                      <c:pt idx="881">
                        <c:v>6.8260608337232798E-3</c:v>
                      </c:pt>
                      <c:pt idx="882">
                        <c:v>6.5967854360993198E-3</c:v>
                      </c:pt>
                      <c:pt idx="883">
                        <c:v>6.4345526212628004E-3</c:v>
                      </c:pt>
                      <c:pt idx="884">
                        <c:v>6.3040498837760896E-3</c:v>
                      </c:pt>
                      <c:pt idx="885">
                        <c:v>6.1070163389429499E-3</c:v>
                      </c:pt>
                      <c:pt idx="886">
                        <c:v>5.9442717486653E-3</c:v>
                      </c:pt>
                      <c:pt idx="887">
                        <c:v>5.7492853055965999E-3</c:v>
                      </c:pt>
                      <c:pt idx="888">
                        <c:v>5.5844936135545104E-3</c:v>
                      </c:pt>
                      <c:pt idx="889">
                        <c:v>5.3234881385801902E-3</c:v>
                      </c:pt>
                      <c:pt idx="890">
                        <c:v>5.1607435483024301E-3</c:v>
                      </c:pt>
                      <c:pt idx="891">
                        <c:v>4.9637100034693998E-3</c:v>
                      </c:pt>
                      <c:pt idx="892">
                        <c:v>4.76923533584206E-3</c:v>
                      </c:pt>
                      <c:pt idx="893">
                        <c:v>4.5722017910089204E-3</c:v>
                      </c:pt>
                      <c:pt idx="894">
                        <c:v>4.3772153479403296E-3</c:v>
                      </c:pt>
                      <c:pt idx="895">
                        <c:v>4.1484517257576198E-3</c:v>
                      </c:pt>
                      <c:pt idx="896">
                        <c:v>3.9534652826890299E-3</c:v>
                      </c:pt>
                      <c:pt idx="897">
                        <c:v>3.7247016605063102E-3</c:v>
                      </c:pt>
                      <c:pt idx="898">
                        <c:v>3.6259290003691799E-3</c:v>
                      </c:pt>
                      <c:pt idx="899">
                        <c:v>3.3971653781864602E-3</c:v>
                      </c:pt>
                      <c:pt idx="900">
                        <c:v>3.2344207879087001E-3</c:v>
                      </c:pt>
                      <c:pt idx="901">
                        <c:v>3.0056571657260901E-3</c:v>
                      </c:pt>
                      <c:pt idx="902">
                        <c:v>2.77638176810202E-3</c:v>
                      </c:pt>
                      <c:pt idx="903">
                        <c:v>2.5819071004746798E-3</c:v>
                      </c:pt>
                      <c:pt idx="904">
                        <c:v>2.3526317028507199E-3</c:v>
                      </c:pt>
                      <c:pt idx="905">
                        <c:v>2.15559815801769E-3</c:v>
                      </c:pt>
                      <c:pt idx="906">
                        <c:v>1.9928535677399299E-3</c:v>
                      </c:pt>
                      <c:pt idx="907">
                        <c:v>1.7983789001125899E-3</c:v>
                      </c:pt>
                      <c:pt idx="908">
                        <c:v>1.60134535527956E-3</c:v>
                      </c:pt>
                      <c:pt idx="909">
                        <c:v>1.4043118104465301E-3</c:v>
                      </c:pt>
                      <c:pt idx="910">
                        <c:v>1.2098371428191899E-3</c:v>
                      </c:pt>
                      <c:pt idx="911">
                        <c:v>9.8056174519511896E-4</c:v>
                      </c:pt>
                      <c:pt idx="912">
                        <c:v>7.8608707756777597E-4</c:v>
                      </c:pt>
                      <c:pt idx="913">
                        <c:v>6.2078361008444105E-4</c:v>
                      </c:pt>
                      <c:pt idx="914">
                        <c:v>4.2630894245698802E-4</c:v>
                      </c:pt>
                      <c:pt idx="915">
                        <c:v>2.9580620497027298E-4</c:v>
                      </c:pt>
                      <c:pt idx="916">
                        <c:v>1.970335448330249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5F63-3544-BF7B-9ADD30978874}"/>
                  </c:ext>
                </c:extLst>
              </c15:ser>
            </c15:filteredScatterSeries>
          </c:ext>
        </c:extLst>
      </c:scatterChart>
      <c:valAx>
        <c:axId val="236821888"/>
        <c:scaling>
          <c:orientation val="minMax"/>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Kelvi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7680128"/>
        <c:crosses val="autoZero"/>
        <c:crossBetween val="midCat"/>
      </c:valAx>
      <c:valAx>
        <c:axId val="237680128"/>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version</a:t>
                </a:r>
                <a:r>
                  <a:rPr lang="en-US" baseline="0"/>
                  <a:t> Rat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821888"/>
        <c:crosses val="autoZero"/>
        <c:crossBetween val="midCat"/>
      </c:valAx>
      <c:spPr>
        <a:noFill/>
        <a:ln>
          <a:noFill/>
        </a:ln>
        <a:effectLst/>
      </c:spPr>
    </c:plotArea>
    <c:legend>
      <c:legendPos val="r"/>
      <c:layout>
        <c:manualLayout>
          <c:xMode val="edge"/>
          <c:yMode val="edge"/>
          <c:x val="0.77358350888281124"/>
          <c:y val="0.11073522645391487"/>
          <c:w val="0.19974908724296248"/>
          <c:h val="0.364319509675403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5% T7 Biomass</a:t>
            </a:r>
          </a:p>
        </c:rich>
      </c:tx>
      <c:overlay val="0"/>
    </c:title>
    <c:autoTitleDeleted val="0"/>
    <c:plotArea>
      <c:layout/>
      <c:scatterChart>
        <c:scatterStyle val="smoothMarker"/>
        <c:varyColors val="0"/>
        <c:ser>
          <c:idx val="0"/>
          <c:order val="0"/>
          <c:tx>
            <c:strRef>
              <c:f>'5%T4 &amp; T7'!$J$1</c:f>
              <c:strCache>
                <c:ptCount val="1"/>
                <c:pt idx="0">
                  <c:v>Temperature 7(°C) 5 OH</c:v>
                </c:pt>
              </c:strCache>
            </c:strRef>
          </c:tx>
          <c:spPr>
            <a:ln w="31750"/>
          </c:spPr>
          <c:marker>
            <c:symbol val="none"/>
          </c:marker>
          <c:xVal>
            <c:numRef>
              <c:f>'5%T4 &amp; T7'!$A$2:$A$2014</c:f>
              <c:numCache>
                <c:formatCode>General</c:formatCode>
                <c:ptCount val="2013"/>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pt idx="1845">
                  <c:v>896.99999999999636</c:v>
                </c:pt>
                <c:pt idx="1846">
                  <c:v>897.99999999999329</c:v>
                </c:pt>
                <c:pt idx="1847">
                  <c:v>897.99999999999329</c:v>
                </c:pt>
                <c:pt idx="1848">
                  <c:v>898.99999999999022</c:v>
                </c:pt>
                <c:pt idx="1849">
                  <c:v>898.99999999999022</c:v>
                </c:pt>
                <c:pt idx="1850">
                  <c:v>899.99999999999682</c:v>
                </c:pt>
                <c:pt idx="1851">
                  <c:v>899.99999999999682</c:v>
                </c:pt>
                <c:pt idx="1852">
                  <c:v>900.99999999999375</c:v>
                </c:pt>
                <c:pt idx="1853">
                  <c:v>900.99999999999375</c:v>
                </c:pt>
                <c:pt idx="1854">
                  <c:v>902.00000000000034</c:v>
                </c:pt>
                <c:pt idx="1855">
                  <c:v>902.00000000000034</c:v>
                </c:pt>
                <c:pt idx="1856">
                  <c:v>902.99999999999727</c:v>
                </c:pt>
                <c:pt idx="1857">
                  <c:v>902.99999999999727</c:v>
                </c:pt>
                <c:pt idx="1858">
                  <c:v>903.9999999999942</c:v>
                </c:pt>
                <c:pt idx="1859">
                  <c:v>903.9999999999942</c:v>
                </c:pt>
                <c:pt idx="1860">
                  <c:v>904.99999999999113</c:v>
                </c:pt>
                <c:pt idx="1861">
                  <c:v>904.99999999999113</c:v>
                </c:pt>
                <c:pt idx="1862">
                  <c:v>905.99999999999773</c:v>
                </c:pt>
                <c:pt idx="1863">
                  <c:v>905.99999999999773</c:v>
                </c:pt>
                <c:pt idx="1864">
                  <c:v>906.99999999999466</c:v>
                </c:pt>
                <c:pt idx="1865">
                  <c:v>906.99999999999466</c:v>
                </c:pt>
                <c:pt idx="1866">
                  <c:v>908.00000000000125</c:v>
                </c:pt>
                <c:pt idx="1867">
                  <c:v>908.00000000000125</c:v>
                </c:pt>
                <c:pt idx="1868">
                  <c:v>908.99999999999818</c:v>
                </c:pt>
                <c:pt idx="1869">
                  <c:v>908.99999999999818</c:v>
                </c:pt>
                <c:pt idx="1870">
                  <c:v>909.99999999999523</c:v>
                </c:pt>
                <c:pt idx="1871">
                  <c:v>909.99999999999523</c:v>
                </c:pt>
                <c:pt idx="1872">
                  <c:v>910.99999999999216</c:v>
                </c:pt>
                <c:pt idx="1873">
                  <c:v>910.99999999999216</c:v>
                </c:pt>
                <c:pt idx="1874">
                  <c:v>911.99999999998909</c:v>
                </c:pt>
                <c:pt idx="1875">
                  <c:v>911.99999999998909</c:v>
                </c:pt>
                <c:pt idx="1876">
                  <c:v>912.99999999999568</c:v>
                </c:pt>
                <c:pt idx="1877">
                  <c:v>912.99999999999568</c:v>
                </c:pt>
                <c:pt idx="1878">
                  <c:v>913.99999999999261</c:v>
                </c:pt>
                <c:pt idx="1879">
                  <c:v>913.99999999999261</c:v>
                </c:pt>
                <c:pt idx="1880">
                  <c:v>914.99999999999909</c:v>
                </c:pt>
                <c:pt idx="1881">
                  <c:v>914.99999999999909</c:v>
                </c:pt>
                <c:pt idx="1882">
                  <c:v>915.99999999999613</c:v>
                </c:pt>
                <c:pt idx="1883">
                  <c:v>915.99999999999613</c:v>
                </c:pt>
                <c:pt idx="1884">
                  <c:v>916.99999999999307</c:v>
                </c:pt>
                <c:pt idx="1885">
                  <c:v>916.99999999999307</c:v>
                </c:pt>
                <c:pt idx="1886">
                  <c:v>917.99999999999</c:v>
                </c:pt>
                <c:pt idx="1887">
                  <c:v>917.99999999999</c:v>
                </c:pt>
                <c:pt idx="1888">
                  <c:v>918.99999999999659</c:v>
                </c:pt>
                <c:pt idx="1889">
                  <c:v>918.99999999999659</c:v>
                </c:pt>
                <c:pt idx="1890">
                  <c:v>919.99999999999352</c:v>
                </c:pt>
                <c:pt idx="1891">
                  <c:v>919.99999999999352</c:v>
                </c:pt>
                <c:pt idx="1892">
                  <c:v>921.00000000000011</c:v>
                </c:pt>
                <c:pt idx="1893">
                  <c:v>921.00000000000011</c:v>
                </c:pt>
                <c:pt idx="1894">
                  <c:v>921.99999999999704</c:v>
                </c:pt>
                <c:pt idx="1895">
                  <c:v>921.99999999999704</c:v>
                </c:pt>
                <c:pt idx="1896">
                  <c:v>922.99999999999397</c:v>
                </c:pt>
                <c:pt idx="1897">
                  <c:v>922.99999999999397</c:v>
                </c:pt>
                <c:pt idx="1898">
                  <c:v>923.99999999999091</c:v>
                </c:pt>
                <c:pt idx="1899">
                  <c:v>923.99999999999091</c:v>
                </c:pt>
                <c:pt idx="1900">
                  <c:v>924.9999999999975</c:v>
                </c:pt>
                <c:pt idx="1901">
                  <c:v>924.9999999999975</c:v>
                </c:pt>
                <c:pt idx="1902">
                  <c:v>925.99999999999443</c:v>
                </c:pt>
                <c:pt idx="1903">
                  <c:v>925.99999999999443</c:v>
                </c:pt>
                <c:pt idx="1904">
                  <c:v>927.00000000000102</c:v>
                </c:pt>
                <c:pt idx="1905">
                  <c:v>927.00000000000102</c:v>
                </c:pt>
                <c:pt idx="1906">
                  <c:v>927.99999999999795</c:v>
                </c:pt>
                <c:pt idx="1907">
                  <c:v>927.99999999999795</c:v>
                </c:pt>
                <c:pt idx="1908">
                  <c:v>928.999999999995</c:v>
                </c:pt>
                <c:pt idx="1909">
                  <c:v>928.999999999995</c:v>
                </c:pt>
                <c:pt idx="1910">
                  <c:v>929.99999999999193</c:v>
                </c:pt>
                <c:pt idx="1911">
                  <c:v>929.99999999999193</c:v>
                </c:pt>
                <c:pt idx="1912">
                  <c:v>930.99999999998886</c:v>
                </c:pt>
                <c:pt idx="1913">
                  <c:v>930.99999999998886</c:v>
                </c:pt>
                <c:pt idx="1914">
                  <c:v>931.99999999999545</c:v>
                </c:pt>
                <c:pt idx="1915">
                  <c:v>931.99999999999545</c:v>
                </c:pt>
                <c:pt idx="1916">
                  <c:v>932.99999999999238</c:v>
                </c:pt>
                <c:pt idx="1917">
                  <c:v>932.99999999999238</c:v>
                </c:pt>
                <c:pt idx="1918">
                  <c:v>933.99999999999886</c:v>
                </c:pt>
                <c:pt idx="1919">
                  <c:v>933.99999999999886</c:v>
                </c:pt>
                <c:pt idx="1920">
                  <c:v>934.99999999999591</c:v>
                </c:pt>
                <c:pt idx="1921">
                  <c:v>934.99999999999591</c:v>
                </c:pt>
                <c:pt idx="1922">
                  <c:v>935.99999999999284</c:v>
                </c:pt>
                <c:pt idx="1923">
                  <c:v>935.99999999999284</c:v>
                </c:pt>
                <c:pt idx="1924">
                  <c:v>936.99999999998977</c:v>
                </c:pt>
                <c:pt idx="1925">
                  <c:v>936.99999999998977</c:v>
                </c:pt>
                <c:pt idx="1926">
                  <c:v>937.99999999999636</c:v>
                </c:pt>
                <c:pt idx="1927">
                  <c:v>937.99999999999636</c:v>
                </c:pt>
                <c:pt idx="1928">
                  <c:v>938.99999999999329</c:v>
                </c:pt>
                <c:pt idx="1929">
                  <c:v>938.99999999999329</c:v>
                </c:pt>
                <c:pt idx="1930">
                  <c:v>939.99999999999989</c:v>
                </c:pt>
                <c:pt idx="1931">
                  <c:v>939.99999999999989</c:v>
                </c:pt>
                <c:pt idx="1932">
                  <c:v>940.99999999999682</c:v>
                </c:pt>
                <c:pt idx="1933">
                  <c:v>940.99999999999682</c:v>
                </c:pt>
                <c:pt idx="1934">
                  <c:v>941.99999999999375</c:v>
                </c:pt>
                <c:pt idx="1935">
                  <c:v>941.99999999999375</c:v>
                </c:pt>
                <c:pt idx="1936">
                  <c:v>942.99999999999068</c:v>
                </c:pt>
                <c:pt idx="1937">
                  <c:v>942.99999999999068</c:v>
                </c:pt>
                <c:pt idx="1938">
                  <c:v>943.99999999999727</c:v>
                </c:pt>
                <c:pt idx="1939">
                  <c:v>943.99999999999727</c:v>
                </c:pt>
                <c:pt idx="1940">
                  <c:v>944.9999999999942</c:v>
                </c:pt>
                <c:pt idx="1941">
                  <c:v>944.9999999999942</c:v>
                </c:pt>
                <c:pt idx="1942">
                  <c:v>946.0000000000008</c:v>
                </c:pt>
                <c:pt idx="1943">
                  <c:v>946.0000000000008</c:v>
                </c:pt>
                <c:pt idx="1944">
                  <c:v>946.99999999999773</c:v>
                </c:pt>
                <c:pt idx="1945">
                  <c:v>946.99999999999773</c:v>
                </c:pt>
                <c:pt idx="1946">
                  <c:v>947.99999999999477</c:v>
                </c:pt>
                <c:pt idx="1947">
                  <c:v>947.99999999999477</c:v>
                </c:pt>
                <c:pt idx="1948">
                  <c:v>948.9999999999917</c:v>
                </c:pt>
                <c:pt idx="1949">
                  <c:v>948.9999999999917</c:v>
                </c:pt>
                <c:pt idx="1950">
                  <c:v>949.99999999999818</c:v>
                </c:pt>
                <c:pt idx="1951">
                  <c:v>949.99999999999818</c:v>
                </c:pt>
                <c:pt idx="1952">
                  <c:v>950.99999999999523</c:v>
                </c:pt>
                <c:pt idx="1953">
                  <c:v>950.99999999999523</c:v>
                </c:pt>
                <c:pt idx="1954">
                  <c:v>951.99999999999216</c:v>
                </c:pt>
                <c:pt idx="1955">
                  <c:v>951.99999999999216</c:v>
                </c:pt>
                <c:pt idx="1956">
                  <c:v>952.99999999999864</c:v>
                </c:pt>
                <c:pt idx="1957">
                  <c:v>952.99999999999864</c:v>
                </c:pt>
                <c:pt idx="1958">
                  <c:v>953.99999999999568</c:v>
                </c:pt>
                <c:pt idx="1959">
                  <c:v>953.99999999999568</c:v>
                </c:pt>
                <c:pt idx="1960">
                  <c:v>954.99999999999261</c:v>
                </c:pt>
                <c:pt idx="1961">
                  <c:v>954.99999999999261</c:v>
                </c:pt>
                <c:pt idx="1962">
                  <c:v>955.99999999998954</c:v>
                </c:pt>
                <c:pt idx="1963">
                  <c:v>955.99999999998954</c:v>
                </c:pt>
                <c:pt idx="1964">
                  <c:v>956.99999999999613</c:v>
                </c:pt>
                <c:pt idx="1965">
                  <c:v>956.99999999999613</c:v>
                </c:pt>
                <c:pt idx="1966">
                  <c:v>957.99999999999307</c:v>
                </c:pt>
                <c:pt idx="1967">
                  <c:v>957.99999999999307</c:v>
                </c:pt>
                <c:pt idx="1968">
                  <c:v>958.99999999999966</c:v>
                </c:pt>
                <c:pt idx="1969">
                  <c:v>958.99999999999966</c:v>
                </c:pt>
                <c:pt idx="1970">
                  <c:v>959.99999999999659</c:v>
                </c:pt>
                <c:pt idx="1971">
                  <c:v>959.99999999999659</c:v>
                </c:pt>
                <c:pt idx="1972">
                  <c:v>960.99999999999352</c:v>
                </c:pt>
                <c:pt idx="1973">
                  <c:v>960.99999999999352</c:v>
                </c:pt>
                <c:pt idx="1974">
                  <c:v>961.99999999999045</c:v>
                </c:pt>
                <c:pt idx="1975">
                  <c:v>961.99999999999045</c:v>
                </c:pt>
                <c:pt idx="1976">
                  <c:v>962.99999999999704</c:v>
                </c:pt>
                <c:pt idx="1977">
                  <c:v>962.99999999999704</c:v>
                </c:pt>
                <c:pt idx="1978">
                  <c:v>963.99999999999397</c:v>
                </c:pt>
                <c:pt idx="1979">
                  <c:v>963.99999999999397</c:v>
                </c:pt>
                <c:pt idx="1980">
                  <c:v>965.00000000000057</c:v>
                </c:pt>
                <c:pt idx="1981">
                  <c:v>965.00000000000057</c:v>
                </c:pt>
                <c:pt idx="1982">
                  <c:v>965.9999999999975</c:v>
                </c:pt>
                <c:pt idx="1983">
                  <c:v>965.9999999999975</c:v>
                </c:pt>
                <c:pt idx="1984">
                  <c:v>966.99999999999454</c:v>
                </c:pt>
                <c:pt idx="1985">
                  <c:v>966.99999999999454</c:v>
                </c:pt>
                <c:pt idx="1986">
                  <c:v>967.99999999999147</c:v>
                </c:pt>
                <c:pt idx="1987">
                  <c:v>967.99999999999147</c:v>
                </c:pt>
                <c:pt idx="1988">
                  <c:v>968.99999999999795</c:v>
                </c:pt>
                <c:pt idx="1989">
                  <c:v>968.99999999999795</c:v>
                </c:pt>
                <c:pt idx="1990">
                  <c:v>969.999999999995</c:v>
                </c:pt>
                <c:pt idx="1991">
                  <c:v>969.999999999995</c:v>
                </c:pt>
                <c:pt idx="1992">
                  <c:v>971.00000000000148</c:v>
                </c:pt>
                <c:pt idx="1993">
                  <c:v>971.00000000000148</c:v>
                </c:pt>
                <c:pt idx="1994">
                  <c:v>971.99999999999841</c:v>
                </c:pt>
                <c:pt idx="1995">
                  <c:v>971.99999999999841</c:v>
                </c:pt>
                <c:pt idx="1996">
                  <c:v>972.99999999999545</c:v>
                </c:pt>
                <c:pt idx="1997">
                  <c:v>972.99999999999545</c:v>
                </c:pt>
                <c:pt idx="1998">
                  <c:v>973.99999999999238</c:v>
                </c:pt>
                <c:pt idx="1999">
                  <c:v>973.99999999999238</c:v>
                </c:pt>
                <c:pt idx="2000">
                  <c:v>974.99999999998931</c:v>
                </c:pt>
                <c:pt idx="2001">
                  <c:v>974.99999999998931</c:v>
                </c:pt>
                <c:pt idx="2002">
                  <c:v>975.99999999999591</c:v>
                </c:pt>
                <c:pt idx="2003">
                  <c:v>975.99999999999591</c:v>
                </c:pt>
                <c:pt idx="2004">
                  <c:v>976.99999999999284</c:v>
                </c:pt>
                <c:pt idx="2005">
                  <c:v>976.99999999999284</c:v>
                </c:pt>
                <c:pt idx="2006">
                  <c:v>977.99999999999943</c:v>
                </c:pt>
                <c:pt idx="2007">
                  <c:v>977.99999999999943</c:v>
                </c:pt>
                <c:pt idx="2008">
                  <c:v>978.99999999999636</c:v>
                </c:pt>
                <c:pt idx="2009">
                  <c:v>978.99999999999636</c:v>
                </c:pt>
                <c:pt idx="2010">
                  <c:v>979.99999999999329</c:v>
                </c:pt>
                <c:pt idx="2011">
                  <c:v>979.99999999999329</c:v>
                </c:pt>
                <c:pt idx="2012">
                  <c:v>980.99999999999022</c:v>
                </c:pt>
              </c:numCache>
            </c:numRef>
          </c:xVal>
          <c:yVal>
            <c:numRef>
              <c:f>'5%T4 &amp; T7'!$J$2:$J$2014</c:f>
              <c:numCache>
                <c:formatCode>General</c:formatCode>
                <c:ptCount val="2013"/>
                <c:pt idx="0">
                  <c:v>22.1</c:v>
                </c:pt>
                <c:pt idx="1">
                  <c:v>22.2</c:v>
                </c:pt>
                <c:pt idx="2">
                  <c:v>22.1</c:v>
                </c:pt>
                <c:pt idx="3">
                  <c:v>22.1</c:v>
                </c:pt>
                <c:pt idx="4">
                  <c:v>22.1</c:v>
                </c:pt>
                <c:pt idx="5">
                  <c:v>22.2</c:v>
                </c:pt>
                <c:pt idx="6">
                  <c:v>22.2</c:v>
                </c:pt>
                <c:pt idx="7">
                  <c:v>22.2</c:v>
                </c:pt>
                <c:pt idx="8">
                  <c:v>22.2</c:v>
                </c:pt>
                <c:pt idx="9">
                  <c:v>22.2</c:v>
                </c:pt>
                <c:pt idx="10">
                  <c:v>22.2</c:v>
                </c:pt>
                <c:pt idx="11">
                  <c:v>22.2</c:v>
                </c:pt>
                <c:pt idx="12">
                  <c:v>22.2</c:v>
                </c:pt>
                <c:pt idx="13">
                  <c:v>22.3</c:v>
                </c:pt>
                <c:pt idx="14">
                  <c:v>22.3</c:v>
                </c:pt>
                <c:pt idx="15">
                  <c:v>22.3</c:v>
                </c:pt>
                <c:pt idx="16">
                  <c:v>22.3</c:v>
                </c:pt>
                <c:pt idx="17">
                  <c:v>22.3</c:v>
                </c:pt>
                <c:pt idx="18">
                  <c:v>22.3</c:v>
                </c:pt>
                <c:pt idx="19">
                  <c:v>22.3</c:v>
                </c:pt>
                <c:pt idx="20">
                  <c:v>22.3</c:v>
                </c:pt>
                <c:pt idx="21">
                  <c:v>22.3</c:v>
                </c:pt>
                <c:pt idx="22">
                  <c:v>22.3</c:v>
                </c:pt>
                <c:pt idx="23">
                  <c:v>22.4</c:v>
                </c:pt>
                <c:pt idx="24">
                  <c:v>22.4</c:v>
                </c:pt>
                <c:pt idx="25">
                  <c:v>22.4</c:v>
                </c:pt>
                <c:pt idx="26">
                  <c:v>22.4</c:v>
                </c:pt>
                <c:pt idx="27">
                  <c:v>22.4</c:v>
                </c:pt>
                <c:pt idx="28">
                  <c:v>22.4</c:v>
                </c:pt>
                <c:pt idx="29">
                  <c:v>22.4</c:v>
                </c:pt>
                <c:pt idx="30">
                  <c:v>22.4</c:v>
                </c:pt>
                <c:pt idx="31">
                  <c:v>22.4</c:v>
                </c:pt>
                <c:pt idx="32">
                  <c:v>22.4</c:v>
                </c:pt>
                <c:pt idx="33">
                  <c:v>22.4</c:v>
                </c:pt>
                <c:pt idx="34">
                  <c:v>22.4</c:v>
                </c:pt>
                <c:pt idx="35">
                  <c:v>22.4</c:v>
                </c:pt>
                <c:pt idx="36">
                  <c:v>22.4</c:v>
                </c:pt>
                <c:pt idx="37">
                  <c:v>22.5</c:v>
                </c:pt>
                <c:pt idx="38">
                  <c:v>22.5</c:v>
                </c:pt>
                <c:pt idx="39">
                  <c:v>22.5</c:v>
                </c:pt>
                <c:pt idx="40">
                  <c:v>22.5</c:v>
                </c:pt>
                <c:pt idx="41">
                  <c:v>22.5</c:v>
                </c:pt>
                <c:pt idx="42">
                  <c:v>22.5</c:v>
                </c:pt>
                <c:pt idx="43">
                  <c:v>22.5</c:v>
                </c:pt>
                <c:pt idx="44">
                  <c:v>22.5</c:v>
                </c:pt>
                <c:pt idx="45">
                  <c:v>22.5</c:v>
                </c:pt>
                <c:pt idx="46">
                  <c:v>22.5</c:v>
                </c:pt>
                <c:pt idx="47">
                  <c:v>22.5</c:v>
                </c:pt>
                <c:pt idx="48">
                  <c:v>22.5</c:v>
                </c:pt>
                <c:pt idx="49">
                  <c:v>22.5</c:v>
                </c:pt>
                <c:pt idx="50">
                  <c:v>22.5</c:v>
                </c:pt>
                <c:pt idx="51">
                  <c:v>22.5</c:v>
                </c:pt>
                <c:pt idx="52">
                  <c:v>22.5</c:v>
                </c:pt>
                <c:pt idx="53">
                  <c:v>22.5</c:v>
                </c:pt>
                <c:pt idx="54">
                  <c:v>22.5</c:v>
                </c:pt>
                <c:pt idx="55">
                  <c:v>22.5</c:v>
                </c:pt>
                <c:pt idx="56">
                  <c:v>22.5</c:v>
                </c:pt>
                <c:pt idx="57">
                  <c:v>22.5</c:v>
                </c:pt>
                <c:pt idx="58">
                  <c:v>22.5</c:v>
                </c:pt>
                <c:pt idx="59">
                  <c:v>22.5</c:v>
                </c:pt>
                <c:pt idx="60">
                  <c:v>22.5</c:v>
                </c:pt>
                <c:pt idx="61">
                  <c:v>22.5</c:v>
                </c:pt>
                <c:pt idx="62">
                  <c:v>22.5</c:v>
                </c:pt>
                <c:pt idx="63">
                  <c:v>22.5</c:v>
                </c:pt>
                <c:pt idx="64">
                  <c:v>22.5</c:v>
                </c:pt>
                <c:pt idx="65">
                  <c:v>22.6</c:v>
                </c:pt>
                <c:pt idx="66">
                  <c:v>22.6</c:v>
                </c:pt>
                <c:pt idx="67">
                  <c:v>22.6</c:v>
                </c:pt>
                <c:pt idx="68">
                  <c:v>22.6</c:v>
                </c:pt>
                <c:pt idx="69">
                  <c:v>22.6</c:v>
                </c:pt>
                <c:pt idx="70">
                  <c:v>22.6</c:v>
                </c:pt>
                <c:pt idx="71">
                  <c:v>22.6</c:v>
                </c:pt>
                <c:pt idx="72">
                  <c:v>22.6</c:v>
                </c:pt>
                <c:pt idx="73">
                  <c:v>22.6</c:v>
                </c:pt>
                <c:pt idx="74">
                  <c:v>22.6</c:v>
                </c:pt>
                <c:pt idx="75">
                  <c:v>22.6</c:v>
                </c:pt>
                <c:pt idx="76">
                  <c:v>22.6</c:v>
                </c:pt>
                <c:pt idx="77">
                  <c:v>22.6</c:v>
                </c:pt>
                <c:pt idx="78">
                  <c:v>22.6</c:v>
                </c:pt>
                <c:pt idx="79">
                  <c:v>22.6</c:v>
                </c:pt>
                <c:pt idx="80">
                  <c:v>22.6</c:v>
                </c:pt>
                <c:pt idx="81">
                  <c:v>22.7</c:v>
                </c:pt>
                <c:pt idx="82">
                  <c:v>22.7</c:v>
                </c:pt>
                <c:pt idx="83">
                  <c:v>22.7</c:v>
                </c:pt>
                <c:pt idx="84">
                  <c:v>22.7</c:v>
                </c:pt>
                <c:pt idx="85">
                  <c:v>22.7</c:v>
                </c:pt>
                <c:pt idx="86">
                  <c:v>22.7</c:v>
                </c:pt>
                <c:pt idx="87">
                  <c:v>22.7</c:v>
                </c:pt>
                <c:pt idx="88">
                  <c:v>22.7</c:v>
                </c:pt>
                <c:pt idx="89">
                  <c:v>22.7</c:v>
                </c:pt>
                <c:pt idx="90">
                  <c:v>22.7</c:v>
                </c:pt>
                <c:pt idx="91">
                  <c:v>22.7</c:v>
                </c:pt>
                <c:pt idx="92">
                  <c:v>22.7</c:v>
                </c:pt>
                <c:pt idx="93">
                  <c:v>22.7</c:v>
                </c:pt>
                <c:pt idx="94">
                  <c:v>22.7</c:v>
                </c:pt>
                <c:pt idx="95">
                  <c:v>22.7</c:v>
                </c:pt>
                <c:pt idx="96">
                  <c:v>22.8</c:v>
                </c:pt>
                <c:pt idx="97">
                  <c:v>22.7</c:v>
                </c:pt>
                <c:pt idx="98">
                  <c:v>22.8</c:v>
                </c:pt>
                <c:pt idx="99">
                  <c:v>22.7</c:v>
                </c:pt>
                <c:pt idx="100">
                  <c:v>22.8</c:v>
                </c:pt>
                <c:pt idx="101">
                  <c:v>22.8</c:v>
                </c:pt>
                <c:pt idx="102">
                  <c:v>22.8</c:v>
                </c:pt>
                <c:pt idx="103">
                  <c:v>22.8</c:v>
                </c:pt>
                <c:pt idx="104">
                  <c:v>22.8</c:v>
                </c:pt>
                <c:pt idx="105">
                  <c:v>22.8</c:v>
                </c:pt>
                <c:pt idx="106">
                  <c:v>22.8</c:v>
                </c:pt>
                <c:pt idx="107">
                  <c:v>22.8</c:v>
                </c:pt>
                <c:pt idx="108">
                  <c:v>22.8</c:v>
                </c:pt>
                <c:pt idx="109">
                  <c:v>22.8</c:v>
                </c:pt>
                <c:pt idx="110">
                  <c:v>22.9</c:v>
                </c:pt>
                <c:pt idx="111">
                  <c:v>23</c:v>
                </c:pt>
                <c:pt idx="112">
                  <c:v>23.3</c:v>
                </c:pt>
                <c:pt idx="113">
                  <c:v>23.7</c:v>
                </c:pt>
                <c:pt idx="114">
                  <c:v>24.3</c:v>
                </c:pt>
                <c:pt idx="115">
                  <c:v>25</c:v>
                </c:pt>
                <c:pt idx="116">
                  <c:v>25.7</c:v>
                </c:pt>
                <c:pt idx="117">
                  <c:v>26.5</c:v>
                </c:pt>
                <c:pt idx="118">
                  <c:v>27.2</c:v>
                </c:pt>
                <c:pt idx="119">
                  <c:v>28.2</c:v>
                </c:pt>
                <c:pt idx="120">
                  <c:v>29.8</c:v>
                </c:pt>
                <c:pt idx="121">
                  <c:v>32</c:v>
                </c:pt>
                <c:pt idx="122">
                  <c:v>34.200000000000003</c:v>
                </c:pt>
                <c:pt idx="123">
                  <c:v>36.4</c:v>
                </c:pt>
                <c:pt idx="124">
                  <c:v>38.6</c:v>
                </c:pt>
                <c:pt idx="125">
                  <c:v>40.5</c:v>
                </c:pt>
                <c:pt idx="126">
                  <c:v>42.3</c:v>
                </c:pt>
                <c:pt idx="127">
                  <c:v>43.8</c:v>
                </c:pt>
                <c:pt idx="128">
                  <c:v>45.6</c:v>
                </c:pt>
                <c:pt idx="129">
                  <c:v>47.6</c:v>
                </c:pt>
                <c:pt idx="130">
                  <c:v>49.4</c:v>
                </c:pt>
                <c:pt idx="131">
                  <c:v>50.8</c:v>
                </c:pt>
                <c:pt idx="132">
                  <c:v>52.3</c:v>
                </c:pt>
                <c:pt idx="133">
                  <c:v>54</c:v>
                </c:pt>
                <c:pt idx="134">
                  <c:v>55.1</c:v>
                </c:pt>
                <c:pt idx="135">
                  <c:v>56</c:v>
                </c:pt>
                <c:pt idx="136">
                  <c:v>56.7</c:v>
                </c:pt>
                <c:pt idx="137">
                  <c:v>57.4</c:v>
                </c:pt>
                <c:pt idx="138">
                  <c:v>58</c:v>
                </c:pt>
                <c:pt idx="139">
                  <c:v>58.3</c:v>
                </c:pt>
                <c:pt idx="140">
                  <c:v>58.5</c:v>
                </c:pt>
                <c:pt idx="141">
                  <c:v>58.6</c:v>
                </c:pt>
                <c:pt idx="142">
                  <c:v>58.9</c:v>
                </c:pt>
                <c:pt idx="143">
                  <c:v>59.6</c:v>
                </c:pt>
                <c:pt idx="144">
                  <c:v>60</c:v>
                </c:pt>
                <c:pt idx="145">
                  <c:v>60.4</c:v>
                </c:pt>
                <c:pt idx="146">
                  <c:v>60.5</c:v>
                </c:pt>
                <c:pt idx="147">
                  <c:v>60.6</c:v>
                </c:pt>
                <c:pt idx="148">
                  <c:v>60.7</c:v>
                </c:pt>
                <c:pt idx="149">
                  <c:v>60.8</c:v>
                </c:pt>
                <c:pt idx="150">
                  <c:v>60.8</c:v>
                </c:pt>
                <c:pt idx="151">
                  <c:v>60.8</c:v>
                </c:pt>
                <c:pt idx="152">
                  <c:v>60.9</c:v>
                </c:pt>
                <c:pt idx="153">
                  <c:v>60.8</c:v>
                </c:pt>
                <c:pt idx="154">
                  <c:v>60.8</c:v>
                </c:pt>
                <c:pt idx="155">
                  <c:v>60.8</c:v>
                </c:pt>
                <c:pt idx="156">
                  <c:v>60.8</c:v>
                </c:pt>
                <c:pt idx="157">
                  <c:v>60.8</c:v>
                </c:pt>
                <c:pt idx="158">
                  <c:v>60.8</c:v>
                </c:pt>
                <c:pt idx="159">
                  <c:v>60.8</c:v>
                </c:pt>
                <c:pt idx="160">
                  <c:v>60.9</c:v>
                </c:pt>
                <c:pt idx="161">
                  <c:v>60.9</c:v>
                </c:pt>
                <c:pt idx="162">
                  <c:v>61</c:v>
                </c:pt>
                <c:pt idx="163">
                  <c:v>61.3</c:v>
                </c:pt>
                <c:pt idx="164">
                  <c:v>61.7</c:v>
                </c:pt>
                <c:pt idx="165">
                  <c:v>61.9</c:v>
                </c:pt>
                <c:pt idx="166">
                  <c:v>62.1</c:v>
                </c:pt>
                <c:pt idx="167">
                  <c:v>62.1</c:v>
                </c:pt>
                <c:pt idx="168">
                  <c:v>62.2</c:v>
                </c:pt>
                <c:pt idx="169">
                  <c:v>62.3</c:v>
                </c:pt>
                <c:pt idx="170">
                  <c:v>62.3</c:v>
                </c:pt>
                <c:pt idx="171">
                  <c:v>62.4</c:v>
                </c:pt>
                <c:pt idx="172">
                  <c:v>62.4</c:v>
                </c:pt>
                <c:pt idx="173">
                  <c:v>62.4</c:v>
                </c:pt>
                <c:pt idx="174">
                  <c:v>62.3</c:v>
                </c:pt>
                <c:pt idx="175">
                  <c:v>62.2</c:v>
                </c:pt>
                <c:pt idx="176">
                  <c:v>62.1</c:v>
                </c:pt>
                <c:pt idx="177">
                  <c:v>62</c:v>
                </c:pt>
                <c:pt idx="178">
                  <c:v>62</c:v>
                </c:pt>
                <c:pt idx="179">
                  <c:v>62</c:v>
                </c:pt>
                <c:pt idx="180">
                  <c:v>62</c:v>
                </c:pt>
                <c:pt idx="181">
                  <c:v>62</c:v>
                </c:pt>
                <c:pt idx="182">
                  <c:v>62</c:v>
                </c:pt>
                <c:pt idx="183">
                  <c:v>62</c:v>
                </c:pt>
                <c:pt idx="184">
                  <c:v>62</c:v>
                </c:pt>
                <c:pt idx="185">
                  <c:v>61.9</c:v>
                </c:pt>
                <c:pt idx="186">
                  <c:v>61.9</c:v>
                </c:pt>
                <c:pt idx="187">
                  <c:v>61.8</c:v>
                </c:pt>
                <c:pt idx="188">
                  <c:v>61.8</c:v>
                </c:pt>
                <c:pt idx="189">
                  <c:v>61.7</c:v>
                </c:pt>
                <c:pt idx="190">
                  <c:v>61.6</c:v>
                </c:pt>
                <c:pt idx="191">
                  <c:v>61.6</c:v>
                </c:pt>
                <c:pt idx="192">
                  <c:v>61.5</c:v>
                </c:pt>
                <c:pt idx="193">
                  <c:v>61.5</c:v>
                </c:pt>
                <c:pt idx="194">
                  <c:v>61.5</c:v>
                </c:pt>
                <c:pt idx="195">
                  <c:v>61.5</c:v>
                </c:pt>
                <c:pt idx="196">
                  <c:v>61.6</c:v>
                </c:pt>
                <c:pt idx="197">
                  <c:v>61.6</c:v>
                </c:pt>
                <c:pt idx="198">
                  <c:v>61.6</c:v>
                </c:pt>
                <c:pt idx="199">
                  <c:v>61.6</c:v>
                </c:pt>
                <c:pt idx="200">
                  <c:v>61.6</c:v>
                </c:pt>
                <c:pt idx="201">
                  <c:v>61.6</c:v>
                </c:pt>
                <c:pt idx="202">
                  <c:v>61.6</c:v>
                </c:pt>
                <c:pt idx="203">
                  <c:v>61.6</c:v>
                </c:pt>
                <c:pt idx="204">
                  <c:v>61.6</c:v>
                </c:pt>
                <c:pt idx="205">
                  <c:v>61.5</c:v>
                </c:pt>
                <c:pt idx="206">
                  <c:v>61.4</c:v>
                </c:pt>
                <c:pt idx="207">
                  <c:v>61.4</c:v>
                </c:pt>
                <c:pt idx="208">
                  <c:v>61.4</c:v>
                </c:pt>
                <c:pt idx="209">
                  <c:v>61.4</c:v>
                </c:pt>
                <c:pt idx="210">
                  <c:v>61.4</c:v>
                </c:pt>
                <c:pt idx="211">
                  <c:v>61.4</c:v>
                </c:pt>
                <c:pt idx="212">
                  <c:v>61.4</c:v>
                </c:pt>
                <c:pt idx="213">
                  <c:v>61.4</c:v>
                </c:pt>
                <c:pt idx="214">
                  <c:v>61.4</c:v>
                </c:pt>
                <c:pt idx="215">
                  <c:v>61.4</c:v>
                </c:pt>
                <c:pt idx="216">
                  <c:v>61.4</c:v>
                </c:pt>
                <c:pt idx="217">
                  <c:v>61.4</c:v>
                </c:pt>
                <c:pt idx="218">
                  <c:v>61.3</c:v>
                </c:pt>
                <c:pt idx="219">
                  <c:v>61.2</c:v>
                </c:pt>
                <c:pt idx="220">
                  <c:v>61.1</c:v>
                </c:pt>
                <c:pt idx="221">
                  <c:v>61</c:v>
                </c:pt>
                <c:pt idx="222">
                  <c:v>61</c:v>
                </c:pt>
                <c:pt idx="223">
                  <c:v>60.8</c:v>
                </c:pt>
                <c:pt idx="224">
                  <c:v>60.7</c:v>
                </c:pt>
                <c:pt idx="225">
                  <c:v>60.6</c:v>
                </c:pt>
                <c:pt idx="226">
                  <c:v>60.6</c:v>
                </c:pt>
                <c:pt idx="227">
                  <c:v>60.6</c:v>
                </c:pt>
                <c:pt idx="228">
                  <c:v>60.6</c:v>
                </c:pt>
                <c:pt idx="229">
                  <c:v>60.6</c:v>
                </c:pt>
                <c:pt idx="230">
                  <c:v>60.6</c:v>
                </c:pt>
                <c:pt idx="231">
                  <c:v>60.6</c:v>
                </c:pt>
                <c:pt idx="232">
                  <c:v>60.5</c:v>
                </c:pt>
                <c:pt idx="233">
                  <c:v>60.5</c:v>
                </c:pt>
                <c:pt idx="234">
                  <c:v>60.5</c:v>
                </c:pt>
                <c:pt idx="235">
                  <c:v>60.5</c:v>
                </c:pt>
                <c:pt idx="236">
                  <c:v>60.5</c:v>
                </c:pt>
                <c:pt idx="237">
                  <c:v>60.5</c:v>
                </c:pt>
                <c:pt idx="238">
                  <c:v>60.5</c:v>
                </c:pt>
                <c:pt idx="239">
                  <c:v>60.5</c:v>
                </c:pt>
                <c:pt idx="240">
                  <c:v>60.5</c:v>
                </c:pt>
                <c:pt idx="241">
                  <c:v>60.5</c:v>
                </c:pt>
                <c:pt idx="242">
                  <c:v>60.5</c:v>
                </c:pt>
                <c:pt idx="243">
                  <c:v>60.5</c:v>
                </c:pt>
                <c:pt idx="244">
                  <c:v>60.5</c:v>
                </c:pt>
                <c:pt idx="245">
                  <c:v>60.5</c:v>
                </c:pt>
                <c:pt idx="246">
                  <c:v>60.5</c:v>
                </c:pt>
                <c:pt idx="247">
                  <c:v>60.5</c:v>
                </c:pt>
                <c:pt idx="248">
                  <c:v>60.5</c:v>
                </c:pt>
                <c:pt idx="249">
                  <c:v>60.4</c:v>
                </c:pt>
                <c:pt idx="250">
                  <c:v>60.4</c:v>
                </c:pt>
                <c:pt idx="251">
                  <c:v>60.3</c:v>
                </c:pt>
                <c:pt idx="252">
                  <c:v>60.3</c:v>
                </c:pt>
                <c:pt idx="253">
                  <c:v>60.3</c:v>
                </c:pt>
                <c:pt idx="254">
                  <c:v>60.3</c:v>
                </c:pt>
                <c:pt idx="255">
                  <c:v>60.3</c:v>
                </c:pt>
                <c:pt idx="256">
                  <c:v>60.4</c:v>
                </c:pt>
                <c:pt idx="257">
                  <c:v>60.4</c:v>
                </c:pt>
                <c:pt idx="258">
                  <c:v>60.4</c:v>
                </c:pt>
                <c:pt idx="259">
                  <c:v>60.4</c:v>
                </c:pt>
                <c:pt idx="260">
                  <c:v>60.4</c:v>
                </c:pt>
                <c:pt idx="261">
                  <c:v>60.4</c:v>
                </c:pt>
                <c:pt idx="262">
                  <c:v>60.4</c:v>
                </c:pt>
                <c:pt idx="263">
                  <c:v>60.4</c:v>
                </c:pt>
                <c:pt idx="264">
                  <c:v>60.4</c:v>
                </c:pt>
                <c:pt idx="265">
                  <c:v>60.5</c:v>
                </c:pt>
                <c:pt idx="266">
                  <c:v>60.5</c:v>
                </c:pt>
                <c:pt idx="267">
                  <c:v>60.5</c:v>
                </c:pt>
                <c:pt idx="268">
                  <c:v>60.5</c:v>
                </c:pt>
                <c:pt idx="269">
                  <c:v>60.5</c:v>
                </c:pt>
                <c:pt idx="270">
                  <c:v>60.5</c:v>
                </c:pt>
                <c:pt idx="271">
                  <c:v>60.5</c:v>
                </c:pt>
                <c:pt idx="272">
                  <c:v>60.4</c:v>
                </c:pt>
                <c:pt idx="273">
                  <c:v>60.3</c:v>
                </c:pt>
                <c:pt idx="274">
                  <c:v>60.3</c:v>
                </c:pt>
                <c:pt idx="275">
                  <c:v>60.3</c:v>
                </c:pt>
                <c:pt idx="276">
                  <c:v>60.3</c:v>
                </c:pt>
                <c:pt idx="277">
                  <c:v>60.3</c:v>
                </c:pt>
                <c:pt idx="278">
                  <c:v>60.3</c:v>
                </c:pt>
                <c:pt idx="279">
                  <c:v>60.3</c:v>
                </c:pt>
                <c:pt idx="280">
                  <c:v>60.3</c:v>
                </c:pt>
                <c:pt idx="281">
                  <c:v>60.2</c:v>
                </c:pt>
                <c:pt idx="282">
                  <c:v>60.3</c:v>
                </c:pt>
                <c:pt idx="283">
                  <c:v>60.3</c:v>
                </c:pt>
                <c:pt idx="284">
                  <c:v>60.3</c:v>
                </c:pt>
                <c:pt idx="285">
                  <c:v>60.3</c:v>
                </c:pt>
                <c:pt idx="286">
                  <c:v>60.3</c:v>
                </c:pt>
                <c:pt idx="287">
                  <c:v>60.3</c:v>
                </c:pt>
                <c:pt idx="288">
                  <c:v>60.2</c:v>
                </c:pt>
                <c:pt idx="289">
                  <c:v>60.2</c:v>
                </c:pt>
                <c:pt idx="290">
                  <c:v>60.2</c:v>
                </c:pt>
                <c:pt idx="291">
                  <c:v>60.2</c:v>
                </c:pt>
                <c:pt idx="292">
                  <c:v>60.2</c:v>
                </c:pt>
                <c:pt idx="293">
                  <c:v>60.1</c:v>
                </c:pt>
                <c:pt idx="294">
                  <c:v>60.1</c:v>
                </c:pt>
                <c:pt idx="295">
                  <c:v>60.1</c:v>
                </c:pt>
                <c:pt idx="296">
                  <c:v>60.1</c:v>
                </c:pt>
                <c:pt idx="297">
                  <c:v>60.1</c:v>
                </c:pt>
                <c:pt idx="298">
                  <c:v>60.1</c:v>
                </c:pt>
                <c:pt idx="299">
                  <c:v>60.1</c:v>
                </c:pt>
                <c:pt idx="300">
                  <c:v>60.1</c:v>
                </c:pt>
                <c:pt idx="301">
                  <c:v>60.1</c:v>
                </c:pt>
                <c:pt idx="302">
                  <c:v>60.1</c:v>
                </c:pt>
                <c:pt idx="303">
                  <c:v>60.1</c:v>
                </c:pt>
                <c:pt idx="304">
                  <c:v>60.1</c:v>
                </c:pt>
                <c:pt idx="305">
                  <c:v>60.1</c:v>
                </c:pt>
                <c:pt idx="306">
                  <c:v>60.1</c:v>
                </c:pt>
                <c:pt idx="307">
                  <c:v>60.1</c:v>
                </c:pt>
                <c:pt idx="308">
                  <c:v>60.1</c:v>
                </c:pt>
                <c:pt idx="309">
                  <c:v>60.1</c:v>
                </c:pt>
                <c:pt idx="310">
                  <c:v>60.1</c:v>
                </c:pt>
                <c:pt idx="311">
                  <c:v>60.1</c:v>
                </c:pt>
                <c:pt idx="312">
                  <c:v>60.1</c:v>
                </c:pt>
                <c:pt idx="313">
                  <c:v>60.1</c:v>
                </c:pt>
                <c:pt idx="314">
                  <c:v>60.1</c:v>
                </c:pt>
                <c:pt idx="315">
                  <c:v>60.2</c:v>
                </c:pt>
                <c:pt idx="316">
                  <c:v>60.1</c:v>
                </c:pt>
                <c:pt idx="317">
                  <c:v>60.1</c:v>
                </c:pt>
                <c:pt idx="318">
                  <c:v>60.1</c:v>
                </c:pt>
                <c:pt idx="319">
                  <c:v>60.1</c:v>
                </c:pt>
                <c:pt idx="320">
                  <c:v>60.2</c:v>
                </c:pt>
                <c:pt idx="321">
                  <c:v>60.2</c:v>
                </c:pt>
                <c:pt idx="322">
                  <c:v>60.3</c:v>
                </c:pt>
                <c:pt idx="323">
                  <c:v>60.3</c:v>
                </c:pt>
                <c:pt idx="324">
                  <c:v>60.3</c:v>
                </c:pt>
                <c:pt idx="325">
                  <c:v>60.3</c:v>
                </c:pt>
                <c:pt idx="326">
                  <c:v>60.3</c:v>
                </c:pt>
                <c:pt idx="327">
                  <c:v>60.3</c:v>
                </c:pt>
                <c:pt idx="328">
                  <c:v>60.4</c:v>
                </c:pt>
                <c:pt idx="329">
                  <c:v>60.4</c:v>
                </c:pt>
                <c:pt idx="330">
                  <c:v>60.4</c:v>
                </c:pt>
                <c:pt idx="331">
                  <c:v>60.4</c:v>
                </c:pt>
                <c:pt idx="332">
                  <c:v>60.5</c:v>
                </c:pt>
                <c:pt idx="333">
                  <c:v>60.5</c:v>
                </c:pt>
                <c:pt idx="334">
                  <c:v>60.6</c:v>
                </c:pt>
                <c:pt idx="335">
                  <c:v>60.6</c:v>
                </c:pt>
                <c:pt idx="336">
                  <c:v>60.7</c:v>
                </c:pt>
                <c:pt idx="337">
                  <c:v>60.7</c:v>
                </c:pt>
                <c:pt idx="338">
                  <c:v>60.7</c:v>
                </c:pt>
                <c:pt idx="339">
                  <c:v>60.8</c:v>
                </c:pt>
                <c:pt idx="340">
                  <c:v>60.8</c:v>
                </c:pt>
                <c:pt idx="341">
                  <c:v>60.8</c:v>
                </c:pt>
                <c:pt idx="342">
                  <c:v>60.8</c:v>
                </c:pt>
                <c:pt idx="343">
                  <c:v>60.9</c:v>
                </c:pt>
                <c:pt idx="344">
                  <c:v>60.9</c:v>
                </c:pt>
                <c:pt idx="345">
                  <c:v>60.9</c:v>
                </c:pt>
                <c:pt idx="346">
                  <c:v>60.9</c:v>
                </c:pt>
                <c:pt idx="347">
                  <c:v>61</c:v>
                </c:pt>
                <c:pt idx="348">
                  <c:v>61</c:v>
                </c:pt>
                <c:pt idx="349">
                  <c:v>61</c:v>
                </c:pt>
                <c:pt idx="350">
                  <c:v>61.1</c:v>
                </c:pt>
                <c:pt idx="351">
                  <c:v>61.1</c:v>
                </c:pt>
                <c:pt idx="352">
                  <c:v>61.1</c:v>
                </c:pt>
                <c:pt idx="353">
                  <c:v>61.2</c:v>
                </c:pt>
                <c:pt idx="354">
                  <c:v>61.2</c:v>
                </c:pt>
                <c:pt idx="355">
                  <c:v>61.2</c:v>
                </c:pt>
                <c:pt idx="356">
                  <c:v>61.2</c:v>
                </c:pt>
                <c:pt idx="357">
                  <c:v>61.3</c:v>
                </c:pt>
                <c:pt idx="358">
                  <c:v>61.3</c:v>
                </c:pt>
                <c:pt idx="359">
                  <c:v>61.3</c:v>
                </c:pt>
                <c:pt idx="360">
                  <c:v>61.3</c:v>
                </c:pt>
                <c:pt idx="361">
                  <c:v>61.3</c:v>
                </c:pt>
                <c:pt idx="362">
                  <c:v>61.3</c:v>
                </c:pt>
                <c:pt idx="363">
                  <c:v>61.3</c:v>
                </c:pt>
                <c:pt idx="364">
                  <c:v>61.3</c:v>
                </c:pt>
                <c:pt idx="365">
                  <c:v>61.3</c:v>
                </c:pt>
                <c:pt idx="366">
                  <c:v>61.3</c:v>
                </c:pt>
                <c:pt idx="367">
                  <c:v>61.4</c:v>
                </c:pt>
                <c:pt idx="368">
                  <c:v>61.5</c:v>
                </c:pt>
                <c:pt idx="369">
                  <c:v>61.5</c:v>
                </c:pt>
                <c:pt idx="370">
                  <c:v>61.6</c:v>
                </c:pt>
                <c:pt idx="371">
                  <c:v>61.6</c:v>
                </c:pt>
                <c:pt idx="372">
                  <c:v>61.7</c:v>
                </c:pt>
                <c:pt idx="373">
                  <c:v>61.6</c:v>
                </c:pt>
                <c:pt idx="374">
                  <c:v>61.7</c:v>
                </c:pt>
                <c:pt idx="375">
                  <c:v>61.7</c:v>
                </c:pt>
                <c:pt idx="376">
                  <c:v>61.7</c:v>
                </c:pt>
                <c:pt idx="377">
                  <c:v>61.7</c:v>
                </c:pt>
                <c:pt idx="378">
                  <c:v>61.8</c:v>
                </c:pt>
                <c:pt idx="379">
                  <c:v>61.8</c:v>
                </c:pt>
                <c:pt idx="380">
                  <c:v>61.8</c:v>
                </c:pt>
                <c:pt idx="381">
                  <c:v>61.8</c:v>
                </c:pt>
                <c:pt idx="382">
                  <c:v>61.9</c:v>
                </c:pt>
                <c:pt idx="383">
                  <c:v>61.9</c:v>
                </c:pt>
                <c:pt idx="384">
                  <c:v>61.9</c:v>
                </c:pt>
                <c:pt idx="385">
                  <c:v>61.9</c:v>
                </c:pt>
                <c:pt idx="386">
                  <c:v>61.8</c:v>
                </c:pt>
                <c:pt idx="387">
                  <c:v>61.8</c:v>
                </c:pt>
                <c:pt idx="388">
                  <c:v>61.9</c:v>
                </c:pt>
                <c:pt idx="389">
                  <c:v>61.9</c:v>
                </c:pt>
                <c:pt idx="390">
                  <c:v>61.9</c:v>
                </c:pt>
                <c:pt idx="391">
                  <c:v>61.9</c:v>
                </c:pt>
                <c:pt idx="392">
                  <c:v>61.9</c:v>
                </c:pt>
                <c:pt idx="393">
                  <c:v>61.9</c:v>
                </c:pt>
                <c:pt idx="394">
                  <c:v>61.9</c:v>
                </c:pt>
                <c:pt idx="395">
                  <c:v>62</c:v>
                </c:pt>
                <c:pt idx="396">
                  <c:v>62</c:v>
                </c:pt>
                <c:pt idx="397">
                  <c:v>62</c:v>
                </c:pt>
                <c:pt idx="398">
                  <c:v>62</c:v>
                </c:pt>
                <c:pt idx="399">
                  <c:v>62</c:v>
                </c:pt>
                <c:pt idx="400">
                  <c:v>62</c:v>
                </c:pt>
                <c:pt idx="401">
                  <c:v>62</c:v>
                </c:pt>
                <c:pt idx="402">
                  <c:v>62</c:v>
                </c:pt>
                <c:pt idx="403">
                  <c:v>62</c:v>
                </c:pt>
                <c:pt idx="404">
                  <c:v>62</c:v>
                </c:pt>
                <c:pt idx="405">
                  <c:v>62.1</c:v>
                </c:pt>
                <c:pt idx="406">
                  <c:v>62.1</c:v>
                </c:pt>
                <c:pt idx="407">
                  <c:v>62.2</c:v>
                </c:pt>
                <c:pt idx="408">
                  <c:v>62.3</c:v>
                </c:pt>
                <c:pt idx="409">
                  <c:v>62.3</c:v>
                </c:pt>
                <c:pt idx="410">
                  <c:v>62.3</c:v>
                </c:pt>
                <c:pt idx="411">
                  <c:v>62.3</c:v>
                </c:pt>
                <c:pt idx="412">
                  <c:v>62.4</c:v>
                </c:pt>
                <c:pt idx="413">
                  <c:v>62.4</c:v>
                </c:pt>
                <c:pt idx="414">
                  <c:v>62.4</c:v>
                </c:pt>
                <c:pt idx="415">
                  <c:v>62.5</c:v>
                </c:pt>
                <c:pt idx="416">
                  <c:v>62.5</c:v>
                </c:pt>
                <c:pt idx="417">
                  <c:v>62.5</c:v>
                </c:pt>
                <c:pt idx="418">
                  <c:v>62.5</c:v>
                </c:pt>
                <c:pt idx="419">
                  <c:v>62.6</c:v>
                </c:pt>
                <c:pt idx="420">
                  <c:v>62.6</c:v>
                </c:pt>
                <c:pt idx="421">
                  <c:v>62.6</c:v>
                </c:pt>
                <c:pt idx="422">
                  <c:v>62.7</c:v>
                </c:pt>
                <c:pt idx="423">
                  <c:v>62.7</c:v>
                </c:pt>
                <c:pt idx="424">
                  <c:v>62.7</c:v>
                </c:pt>
                <c:pt idx="425">
                  <c:v>62.7</c:v>
                </c:pt>
                <c:pt idx="426">
                  <c:v>62.8</c:v>
                </c:pt>
                <c:pt idx="427">
                  <c:v>62.8</c:v>
                </c:pt>
                <c:pt idx="428">
                  <c:v>62.9</c:v>
                </c:pt>
                <c:pt idx="429">
                  <c:v>62.9</c:v>
                </c:pt>
                <c:pt idx="430">
                  <c:v>63</c:v>
                </c:pt>
                <c:pt idx="431">
                  <c:v>63.1</c:v>
                </c:pt>
                <c:pt idx="432">
                  <c:v>63.2</c:v>
                </c:pt>
                <c:pt idx="433">
                  <c:v>63.2</c:v>
                </c:pt>
                <c:pt idx="434">
                  <c:v>63.2</c:v>
                </c:pt>
                <c:pt idx="435">
                  <c:v>63.2</c:v>
                </c:pt>
                <c:pt idx="436">
                  <c:v>63.3</c:v>
                </c:pt>
                <c:pt idx="437">
                  <c:v>63.3</c:v>
                </c:pt>
                <c:pt idx="438">
                  <c:v>63.4</c:v>
                </c:pt>
                <c:pt idx="439">
                  <c:v>63.4</c:v>
                </c:pt>
                <c:pt idx="440">
                  <c:v>63.4</c:v>
                </c:pt>
                <c:pt idx="441">
                  <c:v>63.4</c:v>
                </c:pt>
                <c:pt idx="442">
                  <c:v>63.4</c:v>
                </c:pt>
                <c:pt idx="443">
                  <c:v>63.5</c:v>
                </c:pt>
                <c:pt idx="444">
                  <c:v>63.5</c:v>
                </c:pt>
                <c:pt idx="445">
                  <c:v>63.5</c:v>
                </c:pt>
                <c:pt idx="446">
                  <c:v>63.6</c:v>
                </c:pt>
                <c:pt idx="447">
                  <c:v>63.6</c:v>
                </c:pt>
                <c:pt idx="448">
                  <c:v>63.7</c:v>
                </c:pt>
                <c:pt idx="449">
                  <c:v>63.7</c:v>
                </c:pt>
                <c:pt idx="450">
                  <c:v>63.7</c:v>
                </c:pt>
                <c:pt idx="451">
                  <c:v>63.7</c:v>
                </c:pt>
                <c:pt idx="452">
                  <c:v>63.8</c:v>
                </c:pt>
                <c:pt idx="453">
                  <c:v>63.8</c:v>
                </c:pt>
                <c:pt idx="454">
                  <c:v>63.8</c:v>
                </c:pt>
                <c:pt idx="455">
                  <c:v>63.9</c:v>
                </c:pt>
                <c:pt idx="456">
                  <c:v>64</c:v>
                </c:pt>
                <c:pt idx="457">
                  <c:v>64</c:v>
                </c:pt>
                <c:pt idx="458">
                  <c:v>64</c:v>
                </c:pt>
                <c:pt idx="459">
                  <c:v>64.099999999999994</c:v>
                </c:pt>
                <c:pt idx="460">
                  <c:v>64.099999999999994</c:v>
                </c:pt>
                <c:pt idx="461">
                  <c:v>64.099999999999994</c:v>
                </c:pt>
                <c:pt idx="462">
                  <c:v>64.2</c:v>
                </c:pt>
                <c:pt idx="463">
                  <c:v>64.2</c:v>
                </c:pt>
                <c:pt idx="464">
                  <c:v>64.3</c:v>
                </c:pt>
                <c:pt idx="465">
                  <c:v>64.3</c:v>
                </c:pt>
                <c:pt idx="466">
                  <c:v>64.3</c:v>
                </c:pt>
                <c:pt idx="467">
                  <c:v>64.3</c:v>
                </c:pt>
                <c:pt idx="468">
                  <c:v>64.3</c:v>
                </c:pt>
                <c:pt idx="469">
                  <c:v>64.400000000000006</c:v>
                </c:pt>
                <c:pt idx="470">
                  <c:v>64.400000000000006</c:v>
                </c:pt>
                <c:pt idx="471">
                  <c:v>64.400000000000006</c:v>
                </c:pt>
                <c:pt idx="472">
                  <c:v>64.400000000000006</c:v>
                </c:pt>
                <c:pt idx="473">
                  <c:v>64.5</c:v>
                </c:pt>
                <c:pt idx="474">
                  <c:v>64.5</c:v>
                </c:pt>
                <c:pt idx="475">
                  <c:v>64.5</c:v>
                </c:pt>
                <c:pt idx="476">
                  <c:v>64.5</c:v>
                </c:pt>
                <c:pt idx="477">
                  <c:v>64.5</c:v>
                </c:pt>
                <c:pt idx="478">
                  <c:v>64.5</c:v>
                </c:pt>
                <c:pt idx="479">
                  <c:v>64.5</c:v>
                </c:pt>
                <c:pt idx="480">
                  <c:v>64.599999999999994</c:v>
                </c:pt>
                <c:pt idx="481">
                  <c:v>64.599999999999994</c:v>
                </c:pt>
                <c:pt idx="482">
                  <c:v>64.599999999999994</c:v>
                </c:pt>
                <c:pt idx="483">
                  <c:v>64.599999999999994</c:v>
                </c:pt>
                <c:pt idx="484">
                  <c:v>64.599999999999994</c:v>
                </c:pt>
                <c:pt idx="485">
                  <c:v>64.599999999999994</c:v>
                </c:pt>
                <c:pt idx="486">
                  <c:v>64.7</c:v>
                </c:pt>
                <c:pt idx="487">
                  <c:v>64.599999999999994</c:v>
                </c:pt>
                <c:pt idx="488">
                  <c:v>64.7</c:v>
                </c:pt>
                <c:pt idx="489">
                  <c:v>64.7</c:v>
                </c:pt>
                <c:pt idx="490">
                  <c:v>64.7</c:v>
                </c:pt>
                <c:pt idx="491">
                  <c:v>64.7</c:v>
                </c:pt>
                <c:pt idx="492">
                  <c:v>64.8</c:v>
                </c:pt>
                <c:pt idx="493">
                  <c:v>64.8</c:v>
                </c:pt>
                <c:pt idx="494">
                  <c:v>64.8</c:v>
                </c:pt>
                <c:pt idx="495">
                  <c:v>64.8</c:v>
                </c:pt>
                <c:pt idx="496">
                  <c:v>64.8</c:v>
                </c:pt>
                <c:pt idx="497">
                  <c:v>64.8</c:v>
                </c:pt>
                <c:pt idx="498">
                  <c:v>64.8</c:v>
                </c:pt>
                <c:pt idx="499">
                  <c:v>64.8</c:v>
                </c:pt>
                <c:pt idx="500">
                  <c:v>64.8</c:v>
                </c:pt>
                <c:pt idx="501">
                  <c:v>64.900000000000006</c:v>
                </c:pt>
                <c:pt idx="502">
                  <c:v>64.900000000000006</c:v>
                </c:pt>
                <c:pt idx="503">
                  <c:v>64.900000000000006</c:v>
                </c:pt>
                <c:pt idx="504">
                  <c:v>64.900000000000006</c:v>
                </c:pt>
                <c:pt idx="505">
                  <c:v>64.900000000000006</c:v>
                </c:pt>
                <c:pt idx="506">
                  <c:v>64.900000000000006</c:v>
                </c:pt>
                <c:pt idx="507">
                  <c:v>64.900000000000006</c:v>
                </c:pt>
                <c:pt idx="508">
                  <c:v>65</c:v>
                </c:pt>
                <c:pt idx="509">
                  <c:v>65.099999999999994</c:v>
                </c:pt>
                <c:pt idx="510">
                  <c:v>65.099999999999994</c:v>
                </c:pt>
                <c:pt idx="511">
                  <c:v>65.099999999999994</c:v>
                </c:pt>
                <c:pt idx="512">
                  <c:v>65.099999999999994</c:v>
                </c:pt>
                <c:pt idx="513">
                  <c:v>65.099999999999994</c:v>
                </c:pt>
                <c:pt idx="514">
                  <c:v>65.099999999999994</c:v>
                </c:pt>
                <c:pt idx="515">
                  <c:v>65.2</c:v>
                </c:pt>
                <c:pt idx="516">
                  <c:v>65.2</c:v>
                </c:pt>
                <c:pt idx="517">
                  <c:v>65.3</c:v>
                </c:pt>
                <c:pt idx="518">
                  <c:v>65.3</c:v>
                </c:pt>
                <c:pt idx="519">
                  <c:v>65.3</c:v>
                </c:pt>
                <c:pt idx="520">
                  <c:v>65.3</c:v>
                </c:pt>
                <c:pt idx="521">
                  <c:v>65.3</c:v>
                </c:pt>
                <c:pt idx="522">
                  <c:v>65.5</c:v>
                </c:pt>
                <c:pt idx="523">
                  <c:v>65.599999999999994</c:v>
                </c:pt>
                <c:pt idx="524">
                  <c:v>65.599999999999994</c:v>
                </c:pt>
                <c:pt idx="525">
                  <c:v>65.599999999999994</c:v>
                </c:pt>
                <c:pt idx="526">
                  <c:v>65.599999999999994</c:v>
                </c:pt>
                <c:pt idx="527">
                  <c:v>65.7</c:v>
                </c:pt>
                <c:pt idx="528">
                  <c:v>65.7</c:v>
                </c:pt>
                <c:pt idx="529">
                  <c:v>65.7</c:v>
                </c:pt>
                <c:pt idx="530">
                  <c:v>65.7</c:v>
                </c:pt>
                <c:pt idx="531">
                  <c:v>65.7</c:v>
                </c:pt>
                <c:pt idx="532">
                  <c:v>65.8</c:v>
                </c:pt>
                <c:pt idx="533">
                  <c:v>65.8</c:v>
                </c:pt>
                <c:pt idx="534">
                  <c:v>65.8</c:v>
                </c:pt>
                <c:pt idx="535">
                  <c:v>65.8</c:v>
                </c:pt>
                <c:pt idx="536">
                  <c:v>65.8</c:v>
                </c:pt>
                <c:pt idx="537">
                  <c:v>65.8</c:v>
                </c:pt>
                <c:pt idx="538">
                  <c:v>65.8</c:v>
                </c:pt>
                <c:pt idx="539">
                  <c:v>65.8</c:v>
                </c:pt>
                <c:pt idx="540">
                  <c:v>65.8</c:v>
                </c:pt>
                <c:pt idx="541">
                  <c:v>65.900000000000006</c:v>
                </c:pt>
                <c:pt idx="542">
                  <c:v>65.900000000000006</c:v>
                </c:pt>
                <c:pt idx="543">
                  <c:v>66</c:v>
                </c:pt>
                <c:pt idx="544">
                  <c:v>66</c:v>
                </c:pt>
                <c:pt idx="545">
                  <c:v>66</c:v>
                </c:pt>
                <c:pt idx="546">
                  <c:v>66</c:v>
                </c:pt>
                <c:pt idx="547">
                  <c:v>66.099999999999994</c:v>
                </c:pt>
                <c:pt idx="548">
                  <c:v>66.099999999999994</c:v>
                </c:pt>
                <c:pt idx="549">
                  <c:v>66.2</c:v>
                </c:pt>
                <c:pt idx="550">
                  <c:v>66.2</c:v>
                </c:pt>
                <c:pt idx="551">
                  <c:v>66.3</c:v>
                </c:pt>
                <c:pt idx="552">
                  <c:v>66.3</c:v>
                </c:pt>
                <c:pt idx="553">
                  <c:v>66.400000000000006</c:v>
                </c:pt>
                <c:pt idx="554">
                  <c:v>66.400000000000006</c:v>
                </c:pt>
                <c:pt idx="555">
                  <c:v>66.400000000000006</c:v>
                </c:pt>
                <c:pt idx="556">
                  <c:v>66.5</c:v>
                </c:pt>
                <c:pt idx="557">
                  <c:v>66.5</c:v>
                </c:pt>
                <c:pt idx="558">
                  <c:v>66.5</c:v>
                </c:pt>
                <c:pt idx="559">
                  <c:v>66.5</c:v>
                </c:pt>
                <c:pt idx="560">
                  <c:v>66.5</c:v>
                </c:pt>
                <c:pt idx="561">
                  <c:v>66.599999999999994</c:v>
                </c:pt>
                <c:pt idx="562">
                  <c:v>66.7</c:v>
                </c:pt>
                <c:pt idx="563">
                  <c:v>66.7</c:v>
                </c:pt>
                <c:pt idx="564">
                  <c:v>66.7</c:v>
                </c:pt>
                <c:pt idx="565">
                  <c:v>66.7</c:v>
                </c:pt>
                <c:pt idx="566">
                  <c:v>66.8</c:v>
                </c:pt>
                <c:pt idx="567">
                  <c:v>66.8</c:v>
                </c:pt>
                <c:pt idx="568">
                  <c:v>66.8</c:v>
                </c:pt>
                <c:pt idx="569">
                  <c:v>66.8</c:v>
                </c:pt>
                <c:pt idx="570">
                  <c:v>66.900000000000006</c:v>
                </c:pt>
                <c:pt idx="571">
                  <c:v>66.900000000000006</c:v>
                </c:pt>
                <c:pt idx="572">
                  <c:v>66.900000000000006</c:v>
                </c:pt>
                <c:pt idx="573">
                  <c:v>66.900000000000006</c:v>
                </c:pt>
                <c:pt idx="574">
                  <c:v>66.900000000000006</c:v>
                </c:pt>
                <c:pt idx="575">
                  <c:v>66.900000000000006</c:v>
                </c:pt>
                <c:pt idx="576">
                  <c:v>66.900000000000006</c:v>
                </c:pt>
                <c:pt idx="577">
                  <c:v>66.900000000000006</c:v>
                </c:pt>
                <c:pt idx="578">
                  <c:v>67</c:v>
                </c:pt>
                <c:pt idx="579">
                  <c:v>67</c:v>
                </c:pt>
                <c:pt idx="580">
                  <c:v>67</c:v>
                </c:pt>
                <c:pt idx="581">
                  <c:v>67.099999999999994</c:v>
                </c:pt>
                <c:pt idx="582">
                  <c:v>67.099999999999994</c:v>
                </c:pt>
                <c:pt idx="583">
                  <c:v>67.099999999999994</c:v>
                </c:pt>
                <c:pt idx="584">
                  <c:v>67.2</c:v>
                </c:pt>
                <c:pt idx="585">
                  <c:v>67.2</c:v>
                </c:pt>
                <c:pt idx="586">
                  <c:v>67.2</c:v>
                </c:pt>
                <c:pt idx="587">
                  <c:v>67.2</c:v>
                </c:pt>
                <c:pt idx="588">
                  <c:v>67.3</c:v>
                </c:pt>
                <c:pt idx="589">
                  <c:v>67.3</c:v>
                </c:pt>
                <c:pt idx="590">
                  <c:v>67.3</c:v>
                </c:pt>
                <c:pt idx="591">
                  <c:v>67.3</c:v>
                </c:pt>
                <c:pt idx="592">
                  <c:v>67.400000000000006</c:v>
                </c:pt>
                <c:pt idx="593">
                  <c:v>67.400000000000006</c:v>
                </c:pt>
                <c:pt idx="594">
                  <c:v>67.400000000000006</c:v>
                </c:pt>
                <c:pt idx="595">
                  <c:v>67.400000000000006</c:v>
                </c:pt>
                <c:pt idx="596">
                  <c:v>67.5</c:v>
                </c:pt>
                <c:pt idx="597">
                  <c:v>67.400000000000006</c:v>
                </c:pt>
                <c:pt idx="598">
                  <c:v>67.400000000000006</c:v>
                </c:pt>
                <c:pt idx="599">
                  <c:v>67.400000000000006</c:v>
                </c:pt>
                <c:pt idx="600">
                  <c:v>67.400000000000006</c:v>
                </c:pt>
                <c:pt idx="601">
                  <c:v>67.400000000000006</c:v>
                </c:pt>
                <c:pt idx="602">
                  <c:v>67.400000000000006</c:v>
                </c:pt>
                <c:pt idx="603">
                  <c:v>67.400000000000006</c:v>
                </c:pt>
                <c:pt idx="604">
                  <c:v>67.5</c:v>
                </c:pt>
                <c:pt idx="605">
                  <c:v>67.5</c:v>
                </c:pt>
                <c:pt idx="606">
                  <c:v>67.5</c:v>
                </c:pt>
                <c:pt idx="607">
                  <c:v>67.5</c:v>
                </c:pt>
                <c:pt idx="608">
                  <c:v>67.5</c:v>
                </c:pt>
                <c:pt idx="609">
                  <c:v>67.5</c:v>
                </c:pt>
                <c:pt idx="610">
                  <c:v>67.5</c:v>
                </c:pt>
                <c:pt idx="611">
                  <c:v>67.5</c:v>
                </c:pt>
                <c:pt idx="612">
                  <c:v>67.5</c:v>
                </c:pt>
                <c:pt idx="613">
                  <c:v>67.400000000000006</c:v>
                </c:pt>
                <c:pt idx="614">
                  <c:v>67.400000000000006</c:v>
                </c:pt>
                <c:pt idx="615">
                  <c:v>67.3</c:v>
                </c:pt>
                <c:pt idx="616">
                  <c:v>67.3</c:v>
                </c:pt>
                <c:pt idx="617">
                  <c:v>67.3</c:v>
                </c:pt>
                <c:pt idx="618">
                  <c:v>67.3</c:v>
                </c:pt>
                <c:pt idx="619">
                  <c:v>67.3</c:v>
                </c:pt>
                <c:pt idx="620">
                  <c:v>67.3</c:v>
                </c:pt>
                <c:pt idx="621">
                  <c:v>67.3</c:v>
                </c:pt>
                <c:pt idx="622">
                  <c:v>67.3</c:v>
                </c:pt>
                <c:pt idx="623">
                  <c:v>67.400000000000006</c:v>
                </c:pt>
                <c:pt idx="624">
                  <c:v>67.400000000000006</c:v>
                </c:pt>
                <c:pt idx="625">
                  <c:v>67.400000000000006</c:v>
                </c:pt>
                <c:pt idx="626">
                  <c:v>67.400000000000006</c:v>
                </c:pt>
                <c:pt idx="627">
                  <c:v>67.400000000000006</c:v>
                </c:pt>
                <c:pt idx="628">
                  <c:v>67.400000000000006</c:v>
                </c:pt>
                <c:pt idx="629">
                  <c:v>67.5</c:v>
                </c:pt>
                <c:pt idx="630">
                  <c:v>67.5</c:v>
                </c:pt>
                <c:pt idx="631">
                  <c:v>67.5</c:v>
                </c:pt>
                <c:pt idx="632">
                  <c:v>67.5</c:v>
                </c:pt>
                <c:pt idx="633">
                  <c:v>67.5</c:v>
                </c:pt>
                <c:pt idx="634">
                  <c:v>67.5</c:v>
                </c:pt>
                <c:pt idx="635">
                  <c:v>67.5</c:v>
                </c:pt>
                <c:pt idx="636">
                  <c:v>67.5</c:v>
                </c:pt>
                <c:pt idx="637">
                  <c:v>67.5</c:v>
                </c:pt>
                <c:pt idx="638">
                  <c:v>67.5</c:v>
                </c:pt>
                <c:pt idx="639">
                  <c:v>67.5</c:v>
                </c:pt>
                <c:pt idx="640">
                  <c:v>67.5</c:v>
                </c:pt>
                <c:pt idx="641">
                  <c:v>67.599999999999994</c:v>
                </c:pt>
                <c:pt idx="642">
                  <c:v>67.599999999999994</c:v>
                </c:pt>
                <c:pt idx="643">
                  <c:v>67.599999999999994</c:v>
                </c:pt>
                <c:pt idx="644">
                  <c:v>67.599999999999994</c:v>
                </c:pt>
                <c:pt idx="645">
                  <c:v>67.599999999999994</c:v>
                </c:pt>
                <c:pt idx="646">
                  <c:v>67.599999999999994</c:v>
                </c:pt>
                <c:pt idx="647">
                  <c:v>67.7</c:v>
                </c:pt>
                <c:pt idx="648">
                  <c:v>67.7</c:v>
                </c:pt>
                <c:pt idx="649">
                  <c:v>67.8</c:v>
                </c:pt>
                <c:pt idx="650">
                  <c:v>67.8</c:v>
                </c:pt>
                <c:pt idx="651">
                  <c:v>67.8</c:v>
                </c:pt>
                <c:pt idx="652">
                  <c:v>67.8</c:v>
                </c:pt>
                <c:pt idx="653">
                  <c:v>67.900000000000006</c:v>
                </c:pt>
                <c:pt idx="654">
                  <c:v>68</c:v>
                </c:pt>
                <c:pt idx="655">
                  <c:v>68</c:v>
                </c:pt>
                <c:pt idx="656">
                  <c:v>68</c:v>
                </c:pt>
                <c:pt idx="657">
                  <c:v>68</c:v>
                </c:pt>
                <c:pt idx="658">
                  <c:v>68</c:v>
                </c:pt>
                <c:pt idx="659">
                  <c:v>68</c:v>
                </c:pt>
                <c:pt idx="660">
                  <c:v>68</c:v>
                </c:pt>
                <c:pt idx="661">
                  <c:v>68.099999999999994</c:v>
                </c:pt>
                <c:pt idx="662">
                  <c:v>68.099999999999994</c:v>
                </c:pt>
                <c:pt idx="663">
                  <c:v>68.099999999999994</c:v>
                </c:pt>
                <c:pt idx="664">
                  <c:v>68.099999999999994</c:v>
                </c:pt>
                <c:pt idx="665">
                  <c:v>68.2</c:v>
                </c:pt>
                <c:pt idx="666">
                  <c:v>68.2</c:v>
                </c:pt>
                <c:pt idx="667">
                  <c:v>68.2</c:v>
                </c:pt>
                <c:pt idx="668">
                  <c:v>68.2</c:v>
                </c:pt>
                <c:pt idx="669">
                  <c:v>68.2</c:v>
                </c:pt>
                <c:pt idx="670">
                  <c:v>68.3</c:v>
                </c:pt>
                <c:pt idx="671">
                  <c:v>68.3</c:v>
                </c:pt>
                <c:pt idx="672">
                  <c:v>68.3</c:v>
                </c:pt>
                <c:pt idx="673">
                  <c:v>68.3</c:v>
                </c:pt>
                <c:pt idx="674">
                  <c:v>68.3</c:v>
                </c:pt>
                <c:pt idx="675">
                  <c:v>68.400000000000006</c:v>
                </c:pt>
                <c:pt idx="676">
                  <c:v>68.400000000000006</c:v>
                </c:pt>
                <c:pt idx="677">
                  <c:v>68.400000000000006</c:v>
                </c:pt>
                <c:pt idx="678">
                  <c:v>68.400000000000006</c:v>
                </c:pt>
                <c:pt idx="679">
                  <c:v>68.400000000000006</c:v>
                </c:pt>
                <c:pt idx="680">
                  <c:v>68.5</c:v>
                </c:pt>
                <c:pt idx="681">
                  <c:v>68.5</c:v>
                </c:pt>
                <c:pt idx="682">
                  <c:v>68.5</c:v>
                </c:pt>
                <c:pt idx="683">
                  <c:v>68.5</c:v>
                </c:pt>
                <c:pt idx="684">
                  <c:v>68.599999999999994</c:v>
                </c:pt>
                <c:pt idx="685">
                  <c:v>68.599999999999994</c:v>
                </c:pt>
                <c:pt idx="686">
                  <c:v>68.599999999999994</c:v>
                </c:pt>
                <c:pt idx="687">
                  <c:v>68.599999999999994</c:v>
                </c:pt>
                <c:pt idx="688">
                  <c:v>68.7</c:v>
                </c:pt>
                <c:pt idx="689">
                  <c:v>68.7</c:v>
                </c:pt>
                <c:pt idx="690">
                  <c:v>68.7</c:v>
                </c:pt>
                <c:pt idx="691">
                  <c:v>68.8</c:v>
                </c:pt>
                <c:pt idx="692">
                  <c:v>68.8</c:v>
                </c:pt>
                <c:pt idx="693">
                  <c:v>68.8</c:v>
                </c:pt>
                <c:pt idx="694">
                  <c:v>68.900000000000006</c:v>
                </c:pt>
                <c:pt idx="695">
                  <c:v>68.900000000000006</c:v>
                </c:pt>
                <c:pt idx="696">
                  <c:v>68.900000000000006</c:v>
                </c:pt>
                <c:pt idx="697">
                  <c:v>68.900000000000006</c:v>
                </c:pt>
                <c:pt idx="698">
                  <c:v>68.900000000000006</c:v>
                </c:pt>
                <c:pt idx="699">
                  <c:v>68.900000000000006</c:v>
                </c:pt>
                <c:pt idx="700">
                  <c:v>69</c:v>
                </c:pt>
                <c:pt idx="701">
                  <c:v>69</c:v>
                </c:pt>
                <c:pt idx="702">
                  <c:v>69</c:v>
                </c:pt>
                <c:pt idx="703">
                  <c:v>69</c:v>
                </c:pt>
                <c:pt idx="704">
                  <c:v>69.099999999999994</c:v>
                </c:pt>
                <c:pt idx="705">
                  <c:v>69.099999999999994</c:v>
                </c:pt>
                <c:pt idx="706">
                  <c:v>69.099999999999994</c:v>
                </c:pt>
                <c:pt idx="707">
                  <c:v>69.099999999999994</c:v>
                </c:pt>
                <c:pt idx="708">
                  <c:v>69.2</c:v>
                </c:pt>
                <c:pt idx="709">
                  <c:v>69.2</c:v>
                </c:pt>
                <c:pt idx="710">
                  <c:v>69.2</c:v>
                </c:pt>
                <c:pt idx="711">
                  <c:v>69.2</c:v>
                </c:pt>
                <c:pt idx="712">
                  <c:v>69.3</c:v>
                </c:pt>
                <c:pt idx="713">
                  <c:v>69.3</c:v>
                </c:pt>
                <c:pt idx="714">
                  <c:v>69.3</c:v>
                </c:pt>
                <c:pt idx="715">
                  <c:v>69.3</c:v>
                </c:pt>
                <c:pt idx="716">
                  <c:v>69.400000000000006</c:v>
                </c:pt>
                <c:pt idx="717">
                  <c:v>69.400000000000006</c:v>
                </c:pt>
                <c:pt idx="718">
                  <c:v>69.400000000000006</c:v>
                </c:pt>
                <c:pt idx="719">
                  <c:v>69.400000000000006</c:v>
                </c:pt>
                <c:pt idx="720">
                  <c:v>69.400000000000006</c:v>
                </c:pt>
                <c:pt idx="721">
                  <c:v>69.400000000000006</c:v>
                </c:pt>
                <c:pt idx="722">
                  <c:v>69.5</c:v>
                </c:pt>
                <c:pt idx="723">
                  <c:v>69.5</c:v>
                </c:pt>
                <c:pt idx="724">
                  <c:v>69.5</c:v>
                </c:pt>
                <c:pt idx="725">
                  <c:v>69.5</c:v>
                </c:pt>
                <c:pt idx="726">
                  <c:v>69.5</c:v>
                </c:pt>
                <c:pt idx="727">
                  <c:v>69.5</c:v>
                </c:pt>
                <c:pt idx="728">
                  <c:v>69.5</c:v>
                </c:pt>
                <c:pt idx="729">
                  <c:v>69.5</c:v>
                </c:pt>
                <c:pt idx="730">
                  <c:v>69.400000000000006</c:v>
                </c:pt>
                <c:pt idx="731">
                  <c:v>69.400000000000006</c:v>
                </c:pt>
                <c:pt idx="732">
                  <c:v>69.5</c:v>
                </c:pt>
                <c:pt idx="733">
                  <c:v>69.400000000000006</c:v>
                </c:pt>
                <c:pt idx="734">
                  <c:v>69.400000000000006</c:v>
                </c:pt>
                <c:pt idx="735">
                  <c:v>69.5</c:v>
                </c:pt>
                <c:pt idx="736">
                  <c:v>69.5</c:v>
                </c:pt>
                <c:pt idx="737">
                  <c:v>69.400000000000006</c:v>
                </c:pt>
                <c:pt idx="738">
                  <c:v>69.5</c:v>
                </c:pt>
                <c:pt idx="739">
                  <c:v>69.400000000000006</c:v>
                </c:pt>
                <c:pt idx="740">
                  <c:v>69.400000000000006</c:v>
                </c:pt>
                <c:pt idx="741">
                  <c:v>69.400000000000006</c:v>
                </c:pt>
                <c:pt idx="742">
                  <c:v>69.400000000000006</c:v>
                </c:pt>
                <c:pt idx="743">
                  <c:v>69.400000000000006</c:v>
                </c:pt>
                <c:pt idx="744">
                  <c:v>69.400000000000006</c:v>
                </c:pt>
                <c:pt idx="745">
                  <c:v>69.400000000000006</c:v>
                </c:pt>
                <c:pt idx="746">
                  <c:v>69.400000000000006</c:v>
                </c:pt>
                <c:pt idx="747">
                  <c:v>69.3</c:v>
                </c:pt>
                <c:pt idx="748">
                  <c:v>69.3</c:v>
                </c:pt>
                <c:pt idx="749">
                  <c:v>69.3</c:v>
                </c:pt>
                <c:pt idx="750">
                  <c:v>69.3</c:v>
                </c:pt>
                <c:pt idx="751">
                  <c:v>69.3</c:v>
                </c:pt>
                <c:pt idx="752">
                  <c:v>69.2</c:v>
                </c:pt>
                <c:pt idx="753">
                  <c:v>69.2</c:v>
                </c:pt>
                <c:pt idx="754">
                  <c:v>69.3</c:v>
                </c:pt>
                <c:pt idx="755">
                  <c:v>69.2</c:v>
                </c:pt>
                <c:pt idx="756">
                  <c:v>69.2</c:v>
                </c:pt>
                <c:pt idx="757">
                  <c:v>69.2</c:v>
                </c:pt>
                <c:pt idx="758">
                  <c:v>69.2</c:v>
                </c:pt>
                <c:pt idx="759">
                  <c:v>69.2</c:v>
                </c:pt>
                <c:pt idx="760">
                  <c:v>69.099999999999994</c:v>
                </c:pt>
                <c:pt idx="761">
                  <c:v>69.099999999999994</c:v>
                </c:pt>
                <c:pt idx="762">
                  <c:v>69.099999999999994</c:v>
                </c:pt>
                <c:pt idx="763">
                  <c:v>69.099999999999994</c:v>
                </c:pt>
                <c:pt idx="764">
                  <c:v>69.099999999999994</c:v>
                </c:pt>
                <c:pt idx="765">
                  <c:v>69.099999999999994</c:v>
                </c:pt>
                <c:pt idx="766">
                  <c:v>69.099999999999994</c:v>
                </c:pt>
                <c:pt idx="767">
                  <c:v>69.099999999999994</c:v>
                </c:pt>
                <c:pt idx="768">
                  <c:v>69.099999999999994</c:v>
                </c:pt>
                <c:pt idx="769">
                  <c:v>69.099999999999994</c:v>
                </c:pt>
                <c:pt idx="770">
                  <c:v>69.099999999999994</c:v>
                </c:pt>
                <c:pt idx="771">
                  <c:v>69.099999999999994</c:v>
                </c:pt>
                <c:pt idx="772">
                  <c:v>69.099999999999994</c:v>
                </c:pt>
                <c:pt idx="773">
                  <c:v>69.099999999999994</c:v>
                </c:pt>
                <c:pt idx="774">
                  <c:v>69.099999999999994</c:v>
                </c:pt>
                <c:pt idx="775">
                  <c:v>69.099999999999994</c:v>
                </c:pt>
                <c:pt idx="776">
                  <c:v>69</c:v>
                </c:pt>
                <c:pt idx="777">
                  <c:v>69</c:v>
                </c:pt>
                <c:pt idx="778">
                  <c:v>69</c:v>
                </c:pt>
                <c:pt idx="779">
                  <c:v>69</c:v>
                </c:pt>
                <c:pt idx="780">
                  <c:v>69.099999999999994</c:v>
                </c:pt>
                <c:pt idx="781">
                  <c:v>69.099999999999994</c:v>
                </c:pt>
                <c:pt idx="782">
                  <c:v>69.099999999999994</c:v>
                </c:pt>
                <c:pt idx="783">
                  <c:v>69.099999999999994</c:v>
                </c:pt>
                <c:pt idx="784">
                  <c:v>69.099999999999994</c:v>
                </c:pt>
                <c:pt idx="785">
                  <c:v>69.099999999999994</c:v>
                </c:pt>
                <c:pt idx="786">
                  <c:v>69.099999999999994</c:v>
                </c:pt>
                <c:pt idx="787">
                  <c:v>69.099999999999994</c:v>
                </c:pt>
                <c:pt idx="788">
                  <c:v>69.099999999999994</c:v>
                </c:pt>
                <c:pt idx="789">
                  <c:v>69.099999999999994</c:v>
                </c:pt>
                <c:pt idx="790">
                  <c:v>69.099999999999994</c:v>
                </c:pt>
                <c:pt idx="791">
                  <c:v>69.2</c:v>
                </c:pt>
                <c:pt idx="792">
                  <c:v>69.2</c:v>
                </c:pt>
                <c:pt idx="793">
                  <c:v>69.2</c:v>
                </c:pt>
                <c:pt idx="794">
                  <c:v>69.2</c:v>
                </c:pt>
                <c:pt idx="795">
                  <c:v>69.2</c:v>
                </c:pt>
                <c:pt idx="796">
                  <c:v>69.3</c:v>
                </c:pt>
                <c:pt idx="797">
                  <c:v>69.3</c:v>
                </c:pt>
                <c:pt idx="798">
                  <c:v>69.3</c:v>
                </c:pt>
                <c:pt idx="799">
                  <c:v>69.400000000000006</c:v>
                </c:pt>
                <c:pt idx="800">
                  <c:v>69.400000000000006</c:v>
                </c:pt>
                <c:pt idx="801">
                  <c:v>69.400000000000006</c:v>
                </c:pt>
                <c:pt idx="802">
                  <c:v>69.400000000000006</c:v>
                </c:pt>
                <c:pt idx="803">
                  <c:v>69.5</c:v>
                </c:pt>
                <c:pt idx="804">
                  <c:v>69.5</c:v>
                </c:pt>
                <c:pt idx="805">
                  <c:v>69.5</c:v>
                </c:pt>
                <c:pt idx="806">
                  <c:v>69.5</c:v>
                </c:pt>
                <c:pt idx="807">
                  <c:v>69.5</c:v>
                </c:pt>
                <c:pt idx="808">
                  <c:v>69.599999999999994</c:v>
                </c:pt>
                <c:pt idx="809">
                  <c:v>69.599999999999994</c:v>
                </c:pt>
                <c:pt idx="810">
                  <c:v>69.7</c:v>
                </c:pt>
                <c:pt idx="811">
                  <c:v>69.7</c:v>
                </c:pt>
                <c:pt idx="812">
                  <c:v>69.7</c:v>
                </c:pt>
                <c:pt idx="813">
                  <c:v>69.8</c:v>
                </c:pt>
                <c:pt idx="814">
                  <c:v>69.8</c:v>
                </c:pt>
                <c:pt idx="815">
                  <c:v>69.8</c:v>
                </c:pt>
                <c:pt idx="816">
                  <c:v>69.900000000000006</c:v>
                </c:pt>
                <c:pt idx="817">
                  <c:v>69.900000000000006</c:v>
                </c:pt>
                <c:pt idx="818">
                  <c:v>69.8</c:v>
                </c:pt>
                <c:pt idx="819">
                  <c:v>69.900000000000006</c:v>
                </c:pt>
                <c:pt idx="820">
                  <c:v>69.900000000000006</c:v>
                </c:pt>
                <c:pt idx="821">
                  <c:v>69.900000000000006</c:v>
                </c:pt>
                <c:pt idx="822">
                  <c:v>69.900000000000006</c:v>
                </c:pt>
                <c:pt idx="823">
                  <c:v>69.900000000000006</c:v>
                </c:pt>
                <c:pt idx="824">
                  <c:v>70</c:v>
                </c:pt>
                <c:pt idx="825">
                  <c:v>70</c:v>
                </c:pt>
                <c:pt idx="826">
                  <c:v>70</c:v>
                </c:pt>
                <c:pt idx="827">
                  <c:v>70</c:v>
                </c:pt>
                <c:pt idx="828">
                  <c:v>70.099999999999994</c:v>
                </c:pt>
                <c:pt idx="829">
                  <c:v>70.099999999999994</c:v>
                </c:pt>
                <c:pt idx="830">
                  <c:v>70.099999999999994</c:v>
                </c:pt>
                <c:pt idx="831">
                  <c:v>70.099999999999994</c:v>
                </c:pt>
                <c:pt idx="832">
                  <c:v>70.099999999999994</c:v>
                </c:pt>
                <c:pt idx="833">
                  <c:v>70.099999999999994</c:v>
                </c:pt>
                <c:pt idx="834">
                  <c:v>70.099999999999994</c:v>
                </c:pt>
                <c:pt idx="835">
                  <c:v>70.099999999999994</c:v>
                </c:pt>
                <c:pt idx="836">
                  <c:v>70.099999999999994</c:v>
                </c:pt>
                <c:pt idx="837">
                  <c:v>70</c:v>
                </c:pt>
                <c:pt idx="838">
                  <c:v>70</c:v>
                </c:pt>
                <c:pt idx="839">
                  <c:v>70</c:v>
                </c:pt>
                <c:pt idx="840">
                  <c:v>70</c:v>
                </c:pt>
                <c:pt idx="841">
                  <c:v>70</c:v>
                </c:pt>
                <c:pt idx="842">
                  <c:v>69.900000000000006</c:v>
                </c:pt>
                <c:pt idx="843">
                  <c:v>69.900000000000006</c:v>
                </c:pt>
                <c:pt idx="844">
                  <c:v>69.900000000000006</c:v>
                </c:pt>
                <c:pt idx="845">
                  <c:v>69.900000000000006</c:v>
                </c:pt>
                <c:pt idx="846">
                  <c:v>69.900000000000006</c:v>
                </c:pt>
                <c:pt idx="847">
                  <c:v>69.900000000000006</c:v>
                </c:pt>
                <c:pt idx="848">
                  <c:v>69.8</c:v>
                </c:pt>
                <c:pt idx="849">
                  <c:v>69.8</c:v>
                </c:pt>
                <c:pt idx="850">
                  <c:v>69.8</c:v>
                </c:pt>
                <c:pt idx="851">
                  <c:v>69.7</c:v>
                </c:pt>
                <c:pt idx="852">
                  <c:v>69.7</c:v>
                </c:pt>
                <c:pt idx="853">
                  <c:v>69.7</c:v>
                </c:pt>
                <c:pt idx="854">
                  <c:v>69.7</c:v>
                </c:pt>
                <c:pt idx="855">
                  <c:v>69.7</c:v>
                </c:pt>
                <c:pt idx="856">
                  <c:v>69.7</c:v>
                </c:pt>
                <c:pt idx="857">
                  <c:v>69.7</c:v>
                </c:pt>
                <c:pt idx="858">
                  <c:v>69.7</c:v>
                </c:pt>
                <c:pt idx="859">
                  <c:v>69.7</c:v>
                </c:pt>
                <c:pt idx="860">
                  <c:v>69.7</c:v>
                </c:pt>
                <c:pt idx="861">
                  <c:v>69.7</c:v>
                </c:pt>
                <c:pt idx="862">
                  <c:v>69.8</c:v>
                </c:pt>
                <c:pt idx="863">
                  <c:v>69.8</c:v>
                </c:pt>
                <c:pt idx="864">
                  <c:v>69.8</c:v>
                </c:pt>
                <c:pt idx="865">
                  <c:v>69.8</c:v>
                </c:pt>
                <c:pt idx="866">
                  <c:v>69.900000000000006</c:v>
                </c:pt>
                <c:pt idx="867">
                  <c:v>69.900000000000006</c:v>
                </c:pt>
                <c:pt idx="868">
                  <c:v>69.900000000000006</c:v>
                </c:pt>
                <c:pt idx="869">
                  <c:v>70</c:v>
                </c:pt>
                <c:pt idx="870">
                  <c:v>70</c:v>
                </c:pt>
                <c:pt idx="871">
                  <c:v>70.099999999999994</c:v>
                </c:pt>
                <c:pt idx="872">
                  <c:v>70.099999999999994</c:v>
                </c:pt>
                <c:pt idx="873">
                  <c:v>70.2</c:v>
                </c:pt>
                <c:pt idx="874">
                  <c:v>70.2</c:v>
                </c:pt>
                <c:pt idx="875">
                  <c:v>70.3</c:v>
                </c:pt>
                <c:pt idx="876">
                  <c:v>70.3</c:v>
                </c:pt>
                <c:pt idx="877">
                  <c:v>70.400000000000006</c:v>
                </c:pt>
                <c:pt idx="878">
                  <c:v>70.400000000000006</c:v>
                </c:pt>
                <c:pt idx="879">
                  <c:v>70.5</c:v>
                </c:pt>
                <c:pt idx="880">
                  <c:v>70.5</c:v>
                </c:pt>
                <c:pt idx="881">
                  <c:v>70.599999999999994</c:v>
                </c:pt>
                <c:pt idx="882">
                  <c:v>70.599999999999994</c:v>
                </c:pt>
                <c:pt idx="883">
                  <c:v>70.599999999999994</c:v>
                </c:pt>
                <c:pt idx="884">
                  <c:v>70.7</c:v>
                </c:pt>
                <c:pt idx="885">
                  <c:v>70.8</c:v>
                </c:pt>
                <c:pt idx="886">
                  <c:v>70.8</c:v>
                </c:pt>
                <c:pt idx="887">
                  <c:v>70.900000000000006</c:v>
                </c:pt>
                <c:pt idx="888">
                  <c:v>70.900000000000006</c:v>
                </c:pt>
                <c:pt idx="889">
                  <c:v>71</c:v>
                </c:pt>
                <c:pt idx="890">
                  <c:v>71</c:v>
                </c:pt>
                <c:pt idx="891">
                  <c:v>71.099999999999994</c:v>
                </c:pt>
                <c:pt idx="892">
                  <c:v>71.099999999999994</c:v>
                </c:pt>
                <c:pt idx="893">
                  <c:v>71.2</c:v>
                </c:pt>
                <c:pt idx="894">
                  <c:v>71.2</c:v>
                </c:pt>
                <c:pt idx="895">
                  <c:v>71.3</c:v>
                </c:pt>
                <c:pt idx="896">
                  <c:v>71.3</c:v>
                </c:pt>
                <c:pt idx="897">
                  <c:v>71.400000000000006</c:v>
                </c:pt>
                <c:pt idx="898">
                  <c:v>71.400000000000006</c:v>
                </c:pt>
                <c:pt idx="899">
                  <c:v>71.400000000000006</c:v>
                </c:pt>
                <c:pt idx="900">
                  <c:v>71.5</c:v>
                </c:pt>
                <c:pt idx="901">
                  <c:v>71.599999999999994</c:v>
                </c:pt>
                <c:pt idx="902">
                  <c:v>71.599999999999994</c:v>
                </c:pt>
                <c:pt idx="903">
                  <c:v>71.599999999999994</c:v>
                </c:pt>
                <c:pt idx="904">
                  <c:v>71.599999999999994</c:v>
                </c:pt>
                <c:pt idx="905">
                  <c:v>71.599999999999994</c:v>
                </c:pt>
                <c:pt idx="906">
                  <c:v>71.599999999999994</c:v>
                </c:pt>
                <c:pt idx="907">
                  <c:v>71.599999999999994</c:v>
                </c:pt>
                <c:pt idx="908">
                  <c:v>71.599999999999994</c:v>
                </c:pt>
                <c:pt idx="909">
                  <c:v>71.599999999999994</c:v>
                </c:pt>
                <c:pt idx="910">
                  <c:v>71.599999999999994</c:v>
                </c:pt>
                <c:pt idx="911">
                  <c:v>71.599999999999994</c:v>
                </c:pt>
                <c:pt idx="912">
                  <c:v>71.599999999999994</c:v>
                </c:pt>
                <c:pt idx="913">
                  <c:v>71.599999999999994</c:v>
                </c:pt>
                <c:pt idx="914">
                  <c:v>71.599999999999994</c:v>
                </c:pt>
                <c:pt idx="915">
                  <c:v>71.599999999999994</c:v>
                </c:pt>
                <c:pt idx="916">
                  <c:v>71.7</c:v>
                </c:pt>
                <c:pt idx="917">
                  <c:v>71.7</c:v>
                </c:pt>
                <c:pt idx="918">
                  <c:v>71.7</c:v>
                </c:pt>
                <c:pt idx="919">
                  <c:v>71.7</c:v>
                </c:pt>
                <c:pt idx="920">
                  <c:v>71.7</c:v>
                </c:pt>
                <c:pt idx="921">
                  <c:v>71.7</c:v>
                </c:pt>
                <c:pt idx="922">
                  <c:v>71.7</c:v>
                </c:pt>
                <c:pt idx="923">
                  <c:v>71.7</c:v>
                </c:pt>
                <c:pt idx="924">
                  <c:v>71.8</c:v>
                </c:pt>
                <c:pt idx="925">
                  <c:v>71.8</c:v>
                </c:pt>
                <c:pt idx="926">
                  <c:v>71.8</c:v>
                </c:pt>
                <c:pt idx="927">
                  <c:v>71.8</c:v>
                </c:pt>
                <c:pt idx="928">
                  <c:v>71.900000000000006</c:v>
                </c:pt>
                <c:pt idx="929">
                  <c:v>71.900000000000006</c:v>
                </c:pt>
                <c:pt idx="930">
                  <c:v>71.900000000000006</c:v>
                </c:pt>
                <c:pt idx="931">
                  <c:v>71.900000000000006</c:v>
                </c:pt>
                <c:pt idx="932">
                  <c:v>71.900000000000006</c:v>
                </c:pt>
                <c:pt idx="933">
                  <c:v>71.900000000000006</c:v>
                </c:pt>
                <c:pt idx="934">
                  <c:v>71.900000000000006</c:v>
                </c:pt>
                <c:pt idx="935">
                  <c:v>71.900000000000006</c:v>
                </c:pt>
                <c:pt idx="936">
                  <c:v>71.900000000000006</c:v>
                </c:pt>
                <c:pt idx="937">
                  <c:v>71.900000000000006</c:v>
                </c:pt>
                <c:pt idx="938">
                  <c:v>71.900000000000006</c:v>
                </c:pt>
                <c:pt idx="939">
                  <c:v>72</c:v>
                </c:pt>
                <c:pt idx="940">
                  <c:v>71.900000000000006</c:v>
                </c:pt>
                <c:pt idx="941">
                  <c:v>71.900000000000006</c:v>
                </c:pt>
                <c:pt idx="942">
                  <c:v>71.900000000000006</c:v>
                </c:pt>
                <c:pt idx="943">
                  <c:v>72</c:v>
                </c:pt>
                <c:pt idx="944">
                  <c:v>71.900000000000006</c:v>
                </c:pt>
                <c:pt idx="945">
                  <c:v>71.900000000000006</c:v>
                </c:pt>
                <c:pt idx="946">
                  <c:v>71.900000000000006</c:v>
                </c:pt>
                <c:pt idx="947">
                  <c:v>71.900000000000006</c:v>
                </c:pt>
                <c:pt idx="948">
                  <c:v>71.900000000000006</c:v>
                </c:pt>
                <c:pt idx="949">
                  <c:v>71.900000000000006</c:v>
                </c:pt>
                <c:pt idx="950">
                  <c:v>71.900000000000006</c:v>
                </c:pt>
                <c:pt idx="951">
                  <c:v>71.900000000000006</c:v>
                </c:pt>
                <c:pt idx="952">
                  <c:v>71.900000000000006</c:v>
                </c:pt>
                <c:pt idx="953">
                  <c:v>71.900000000000006</c:v>
                </c:pt>
                <c:pt idx="954">
                  <c:v>71.900000000000006</c:v>
                </c:pt>
                <c:pt idx="955">
                  <c:v>72</c:v>
                </c:pt>
                <c:pt idx="956">
                  <c:v>72</c:v>
                </c:pt>
                <c:pt idx="957">
                  <c:v>72.099999999999994</c:v>
                </c:pt>
                <c:pt idx="958">
                  <c:v>72.099999999999994</c:v>
                </c:pt>
                <c:pt idx="959">
                  <c:v>72.2</c:v>
                </c:pt>
                <c:pt idx="960">
                  <c:v>72.2</c:v>
                </c:pt>
                <c:pt idx="961">
                  <c:v>72.3</c:v>
                </c:pt>
                <c:pt idx="962">
                  <c:v>72.400000000000006</c:v>
                </c:pt>
                <c:pt idx="963">
                  <c:v>72.5</c:v>
                </c:pt>
                <c:pt idx="964">
                  <c:v>72.5</c:v>
                </c:pt>
                <c:pt idx="965">
                  <c:v>72.5</c:v>
                </c:pt>
                <c:pt idx="966">
                  <c:v>72.5</c:v>
                </c:pt>
                <c:pt idx="967">
                  <c:v>72.5</c:v>
                </c:pt>
                <c:pt idx="968">
                  <c:v>72.400000000000006</c:v>
                </c:pt>
                <c:pt idx="969">
                  <c:v>72.400000000000006</c:v>
                </c:pt>
                <c:pt idx="970">
                  <c:v>72.400000000000006</c:v>
                </c:pt>
                <c:pt idx="971">
                  <c:v>72.3</c:v>
                </c:pt>
                <c:pt idx="972">
                  <c:v>72.3</c:v>
                </c:pt>
                <c:pt idx="973">
                  <c:v>72.2</c:v>
                </c:pt>
                <c:pt idx="974">
                  <c:v>72.099999999999994</c:v>
                </c:pt>
                <c:pt idx="975">
                  <c:v>71.900000000000006</c:v>
                </c:pt>
                <c:pt idx="976">
                  <c:v>71.8</c:v>
                </c:pt>
                <c:pt idx="977">
                  <c:v>71.8</c:v>
                </c:pt>
                <c:pt idx="978">
                  <c:v>71.7</c:v>
                </c:pt>
                <c:pt idx="979">
                  <c:v>71.7</c:v>
                </c:pt>
                <c:pt idx="980">
                  <c:v>71.7</c:v>
                </c:pt>
                <c:pt idx="981">
                  <c:v>71.7</c:v>
                </c:pt>
                <c:pt idx="982">
                  <c:v>71.7</c:v>
                </c:pt>
                <c:pt idx="983">
                  <c:v>71.7</c:v>
                </c:pt>
                <c:pt idx="984">
                  <c:v>71.599999999999994</c:v>
                </c:pt>
                <c:pt idx="985">
                  <c:v>71.599999999999994</c:v>
                </c:pt>
                <c:pt idx="986">
                  <c:v>71.599999999999994</c:v>
                </c:pt>
                <c:pt idx="987">
                  <c:v>71.599999999999994</c:v>
                </c:pt>
                <c:pt idx="988">
                  <c:v>71.599999999999994</c:v>
                </c:pt>
                <c:pt idx="989">
                  <c:v>71.599999999999994</c:v>
                </c:pt>
                <c:pt idx="990">
                  <c:v>71.599999999999994</c:v>
                </c:pt>
                <c:pt idx="991">
                  <c:v>71.599999999999994</c:v>
                </c:pt>
                <c:pt idx="992">
                  <c:v>71.7</c:v>
                </c:pt>
                <c:pt idx="993">
                  <c:v>71.7</c:v>
                </c:pt>
                <c:pt idx="994">
                  <c:v>71.8</c:v>
                </c:pt>
                <c:pt idx="995">
                  <c:v>72</c:v>
                </c:pt>
                <c:pt idx="996">
                  <c:v>72.2</c:v>
                </c:pt>
                <c:pt idx="997">
                  <c:v>72.400000000000006</c:v>
                </c:pt>
                <c:pt idx="998">
                  <c:v>72.599999999999994</c:v>
                </c:pt>
                <c:pt idx="999">
                  <c:v>72.8</c:v>
                </c:pt>
                <c:pt idx="1000">
                  <c:v>73.099999999999994</c:v>
                </c:pt>
                <c:pt idx="1001">
                  <c:v>73.2</c:v>
                </c:pt>
                <c:pt idx="1002">
                  <c:v>73.3</c:v>
                </c:pt>
                <c:pt idx="1003">
                  <c:v>73.5</c:v>
                </c:pt>
                <c:pt idx="1004">
                  <c:v>73.7</c:v>
                </c:pt>
                <c:pt idx="1005">
                  <c:v>74.3</c:v>
                </c:pt>
                <c:pt idx="1006">
                  <c:v>75.900000000000006</c:v>
                </c:pt>
                <c:pt idx="1007">
                  <c:v>77.900000000000006</c:v>
                </c:pt>
                <c:pt idx="1008">
                  <c:v>80.400000000000006</c:v>
                </c:pt>
                <c:pt idx="1009">
                  <c:v>84.1</c:v>
                </c:pt>
                <c:pt idx="1010">
                  <c:v>89.8</c:v>
                </c:pt>
                <c:pt idx="1011">
                  <c:v>99.7</c:v>
                </c:pt>
                <c:pt idx="1012">
                  <c:v>110.7</c:v>
                </c:pt>
                <c:pt idx="1013">
                  <c:v>121.4</c:v>
                </c:pt>
                <c:pt idx="1014">
                  <c:v>131.1</c:v>
                </c:pt>
                <c:pt idx="1015">
                  <c:v>138.80000000000001</c:v>
                </c:pt>
                <c:pt idx="1016">
                  <c:v>145.80000000000001</c:v>
                </c:pt>
                <c:pt idx="1017">
                  <c:v>154</c:v>
                </c:pt>
                <c:pt idx="1018">
                  <c:v>160.80000000000001</c:v>
                </c:pt>
                <c:pt idx="1019">
                  <c:v>165.8</c:v>
                </c:pt>
                <c:pt idx="1020">
                  <c:v>170</c:v>
                </c:pt>
                <c:pt idx="1021">
                  <c:v>174.5</c:v>
                </c:pt>
                <c:pt idx="1022">
                  <c:v>179.4</c:v>
                </c:pt>
                <c:pt idx="1023">
                  <c:v>185.3</c:v>
                </c:pt>
                <c:pt idx="1024">
                  <c:v>190.9</c:v>
                </c:pt>
                <c:pt idx="1025">
                  <c:v>196.2</c:v>
                </c:pt>
                <c:pt idx="1026">
                  <c:v>202.6</c:v>
                </c:pt>
                <c:pt idx="1027">
                  <c:v>209.5</c:v>
                </c:pt>
                <c:pt idx="1028">
                  <c:v>217.3</c:v>
                </c:pt>
                <c:pt idx="1029">
                  <c:v>225.2</c:v>
                </c:pt>
                <c:pt idx="1030">
                  <c:v>232.3</c:v>
                </c:pt>
                <c:pt idx="1031">
                  <c:v>240.3</c:v>
                </c:pt>
                <c:pt idx="1032">
                  <c:v>247.7</c:v>
                </c:pt>
                <c:pt idx="1033">
                  <c:v>254.9</c:v>
                </c:pt>
                <c:pt idx="1034">
                  <c:v>263.39999999999998</c:v>
                </c:pt>
                <c:pt idx="1035">
                  <c:v>276.3</c:v>
                </c:pt>
                <c:pt idx="1036">
                  <c:v>290.10000000000002</c:v>
                </c:pt>
                <c:pt idx="1037">
                  <c:v>301.3</c:v>
                </c:pt>
                <c:pt idx="1038">
                  <c:v>309.7</c:v>
                </c:pt>
                <c:pt idx="1039">
                  <c:v>317.60000000000002</c:v>
                </c:pt>
                <c:pt idx="1040">
                  <c:v>325.10000000000002</c:v>
                </c:pt>
                <c:pt idx="1041">
                  <c:v>330</c:v>
                </c:pt>
                <c:pt idx="1042">
                  <c:v>332.4</c:v>
                </c:pt>
                <c:pt idx="1043">
                  <c:v>334.1</c:v>
                </c:pt>
                <c:pt idx="1044">
                  <c:v>335.7</c:v>
                </c:pt>
                <c:pt idx="1045">
                  <c:v>337.6</c:v>
                </c:pt>
                <c:pt idx="1046">
                  <c:v>340</c:v>
                </c:pt>
                <c:pt idx="1047">
                  <c:v>343.6</c:v>
                </c:pt>
                <c:pt idx="1048">
                  <c:v>347.6</c:v>
                </c:pt>
                <c:pt idx="1049">
                  <c:v>350.5</c:v>
                </c:pt>
                <c:pt idx="1050">
                  <c:v>354</c:v>
                </c:pt>
                <c:pt idx="1051">
                  <c:v>356.9</c:v>
                </c:pt>
                <c:pt idx="1052">
                  <c:v>360.1</c:v>
                </c:pt>
                <c:pt idx="1053">
                  <c:v>364.6</c:v>
                </c:pt>
                <c:pt idx="1054">
                  <c:v>370.1</c:v>
                </c:pt>
                <c:pt idx="1055">
                  <c:v>374.1</c:v>
                </c:pt>
                <c:pt idx="1056">
                  <c:v>376.5</c:v>
                </c:pt>
                <c:pt idx="1057">
                  <c:v>378.8</c:v>
                </c:pt>
                <c:pt idx="1058">
                  <c:v>381.2</c:v>
                </c:pt>
                <c:pt idx="1059">
                  <c:v>383.8</c:v>
                </c:pt>
                <c:pt idx="1060">
                  <c:v>385.6</c:v>
                </c:pt>
                <c:pt idx="1061">
                  <c:v>387.5</c:v>
                </c:pt>
                <c:pt idx="1062">
                  <c:v>389.8</c:v>
                </c:pt>
                <c:pt idx="1063">
                  <c:v>392.2</c:v>
                </c:pt>
                <c:pt idx="1064">
                  <c:v>393.3</c:v>
                </c:pt>
                <c:pt idx="1065">
                  <c:v>394</c:v>
                </c:pt>
                <c:pt idx="1066">
                  <c:v>394.8</c:v>
                </c:pt>
                <c:pt idx="1067">
                  <c:v>395.5</c:v>
                </c:pt>
                <c:pt idx="1068">
                  <c:v>396.7</c:v>
                </c:pt>
                <c:pt idx="1069">
                  <c:v>399</c:v>
                </c:pt>
                <c:pt idx="1070">
                  <c:v>401.9</c:v>
                </c:pt>
                <c:pt idx="1071">
                  <c:v>404.5</c:v>
                </c:pt>
                <c:pt idx="1072">
                  <c:v>407.5</c:v>
                </c:pt>
                <c:pt idx="1073">
                  <c:v>409.6</c:v>
                </c:pt>
                <c:pt idx="1074">
                  <c:v>411.3</c:v>
                </c:pt>
                <c:pt idx="1075">
                  <c:v>414</c:v>
                </c:pt>
                <c:pt idx="1076">
                  <c:v>418.1</c:v>
                </c:pt>
                <c:pt idx="1077">
                  <c:v>422.4</c:v>
                </c:pt>
                <c:pt idx="1078">
                  <c:v>427</c:v>
                </c:pt>
                <c:pt idx="1079">
                  <c:v>433.9</c:v>
                </c:pt>
                <c:pt idx="1080">
                  <c:v>443.8</c:v>
                </c:pt>
                <c:pt idx="1081">
                  <c:v>454.1</c:v>
                </c:pt>
                <c:pt idx="1082">
                  <c:v>460.8</c:v>
                </c:pt>
                <c:pt idx="1083">
                  <c:v>464.3</c:v>
                </c:pt>
                <c:pt idx="1084">
                  <c:v>467.6</c:v>
                </c:pt>
                <c:pt idx="1085">
                  <c:v>470.7</c:v>
                </c:pt>
                <c:pt idx="1086">
                  <c:v>474</c:v>
                </c:pt>
                <c:pt idx="1087">
                  <c:v>475.4</c:v>
                </c:pt>
                <c:pt idx="1088">
                  <c:v>476.4</c:v>
                </c:pt>
                <c:pt idx="1089">
                  <c:v>477.2</c:v>
                </c:pt>
                <c:pt idx="1090">
                  <c:v>478.1</c:v>
                </c:pt>
                <c:pt idx="1091">
                  <c:v>478.7</c:v>
                </c:pt>
                <c:pt idx="1092">
                  <c:v>479.4</c:v>
                </c:pt>
                <c:pt idx="1093">
                  <c:v>481.4</c:v>
                </c:pt>
                <c:pt idx="1094">
                  <c:v>483.5</c:v>
                </c:pt>
                <c:pt idx="1095">
                  <c:v>484.7</c:v>
                </c:pt>
                <c:pt idx="1096">
                  <c:v>485.1</c:v>
                </c:pt>
                <c:pt idx="1097">
                  <c:v>485.3</c:v>
                </c:pt>
                <c:pt idx="1098">
                  <c:v>486</c:v>
                </c:pt>
                <c:pt idx="1099">
                  <c:v>487.8</c:v>
                </c:pt>
                <c:pt idx="1100">
                  <c:v>492</c:v>
                </c:pt>
                <c:pt idx="1101">
                  <c:v>498</c:v>
                </c:pt>
                <c:pt idx="1102">
                  <c:v>502</c:v>
                </c:pt>
                <c:pt idx="1103">
                  <c:v>504.6</c:v>
                </c:pt>
                <c:pt idx="1104">
                  <c:v>507.4</c:v>
                </c:pt>
                <c:pt idx="1105">
                  <c:v>510.9</c:v>
                </c:pt>
                <c:pt idx="1106">
                  <c:v>515.29999999999995</c:v>
                </c:pt>
                <c:pt idx="1107">
                  <c:v>518.79999999999995</c:v>
                </c:pt>
                <c:pt idx="1108">
                  <c:v>520.1</c:v>
                </c:pt>
                <c:pt idx="1109">
                  <c:v>521.1</c:v>
                </c:pt>
                <c:pt idx="1110">
                  <c:v>522.70000000000005</c:v>
                </c:pt>
                <c:pt idx="1111">
                  <c:v>523.79999999999995</c:v>
                </c:pt>
                <c:pt idx="1112">
                  <c:v>525.1</c:v>
                </c:pt>
                <c:pt idx="1113">
                  <c:v>525.6</c:v>
                </c:pt>
                <c:pt idx="1114">
                  <c:v>525.70000000000005</c:v>
                </c:pt>
                <c:pt idx="1115">
                  <c:v>526.79999999999995</c:v>
                </c:pt>
                <c:pt idx="1116">
                  <c:v>527.9</c:v>
                </c:pt>
                <c:pt idx="1117">
                  <c:v>528.29999999999995</c:v>
                </c:pt>
                <c:pt idx="1118">
                  <c:v>528.29999999999995</c:v>
                </c:pt>
                <c:pt idx="1119">
                  <c:v>527.9</c:v>
                </c:pt>
                <c:pt idx="1120">
                  <c:v>528.9</c:v>
                </c:pt>
                <c:pt idx="1121">
                  <c:v>531.29999999999995</c:v>
                </c:pt>
                <c:pt idx="1122">
                  <c:v>533.1</c:v>
                </c:pt>
                <c:pt idx="1123">
                  <c:v>535.4</c:v>
                </c:pt>
                <c:pt idx="1124">
                  <c:v>538.29999999999995</c:v>
                </c:pt>
                <c:pt idx="1125">
                  <c:v>541.1</c:v>
                </c:pt>
                <c:pt idx="1126">
                  <c:v>543.4</c:v>
                </c:pt>
                <c:pt idx="1127">
                  <c:v>546.9</c:v>
                </c:pt>
                <c:pt idx="1128">
                  <c:v>552</c:v>
                </c:pt>
                <c:pt idx="1129">
                  <c:v>556.70000000000005</c:v>
                </c:pt>
                <c:pt idx="1130">
                  <c:v>559</c:v>
                </c:pt>
                <c:pt idx="1131">
                  <c:v>560.9</c:v>
                </c:pt>
                <c:pt idx="1132">
                  <c:v>564.1</c:v>
                </c:pt>
                <c:pt idx="1133">
                  <c:v>566.9</c:v>
                </c:pt>
                <c:pt idx="1134">
                  <c:v>569.20000000000005</c:v>
                </c:pt>
                <c:pt idx="1135">
                  <c:v>571.9</c:v>
                </c:pt>
                <c:pt idx="1136">
                  <c:v>573.6</c:v>
                </c:pt>
                <c:pt idx="1137">
                  <c:v>574.29999999999995</c:v>
                </c:pt>
                <c:pt idx="1138">
                  <c:v>574.4</c:v>
                </c:pt>
                <c:pt idx="1139">
                  <c:v>574.6</c:v>
                </c:pt>
                <c:pt idx="1140">
                  <c:v>576</c:v>
                </c:pt>
                <c:pt idx="1141">
                  <c:v>579.70000000000005</c:v>
                </c:pt>
                <c:pt idx="1142">
                  <c:v>582.29999999999995</c:v>
                </c:pt>
                <c:pt idx="1143">
                  <c:v>584.9</c:v>
                </c:pt>
                <c:pt idx="1144">
                  <c:v>586.6</c:v>
                </c:pt>
                <c:pt idx="1145">
                  <c:v>587.1</c:v>
                </c:pt>
                <c:pt idx="1146">
                  <c:v>587.20000000000005</c:v>
                </c:pt>
                <c:pt idx="1147">
                  <c:v>586.9</c:v>
                </c:pt>
                <c:pt idx="1148">
                  <c:v>586.5</c:v>
                </c:pt>
                <c:pt idx="1149">
                  <c:v>586.4</c:v>
                </c:pt>
                <c:pt idx="1150">
                  <c:v>586.6</c:v>
                </c:pt>
                <c:pt idx="1151">
                  <c:v>587</c:v>
                </c:pt>
                <c:pt idx="1152">
                  <c:v>587.5</c:v>
                </c:pt>
                <c:pt idx="1153">
                  <c:v>588.20000000000005</c:v>
                </c:pt>
                <c:pt idx="1154">
                  <c:v>589.1</c:v>
                </c:pt>
                <c:pt idx="1155">
                  <c:v>590.20000000000005</c:v>
                </c:pt>
                <c:pt idx="1156">
                  <c:v>592.29999999999995</c:v>
                </c:pt>
                <c:pt idx="1157">
                  <c:v>594.20000000000005</c:v>
                </c:pt>
                <c:pt idx="1158">
                  <c:v>596</c:v>
                </c:pt>
                <c:pt idx="1159">
                  <c:v>596.9</c:v>
                </c:pt>
                <c:pt idx="1160">
                  <c:v>597.29999999999995</c:v>
                </c:pt>
                <c:pt idx="1161">
                  <c:v>597.4</c:v>
                </c:pt>
                <c:pt idx="1162">
                  <c:v>597.6</c:v>
                </c:pt>
                <c:pt idx="1163">
                  <c:v>598.1</c:v>
                </c:pt>
                <c:pt idx="1164">
                  <c:v>598.70000000000005</c:v>
                </c:pt>
                <c:pt idx="1165">
                  <c:v>598.79999999999995</c:v>
                </c:pt>
                <c:pt idx="1166">
                  <c:v>598.6</c:v>
                </c:pt>
                <c:pt idx="1167">
                  <c:v>598.4</c:v>
                </c:pt>
                <c:pt idx="1168">
                  <c:v>598.29999999999995</c:v>
                </c:pt>
                <c:pt idx="1169">
                  <c:v>598.20000000000005</c:v>
                </c:pt>
                <c:pt idx="1170">
                  <c:v>598.1</c:v>
                </c:pt>
                <c:pt idx="1171">
                  <c:v>597.70000000000005</c:v>
                </c:pt>
                <c:pt idx="1172">
                  <c:v>597.5</c:v>
                </c:pt>
                <c:pt idx="1173">
                  <c:v>597.29999999999995</c:v>
                </c:pt>
                <c:pt idx="1174">
                  <c:v>596.9</c:v>
                </c:pt>
                <c:pt idx="1175">
                  <c:v>596.5</c:v>
                </c:pt>
                <c:pt idx="1176">
                  <c:v>595.29999999999995</c:v>
                </c:pt>
                <c:pt idx="1177">
                  <c:v>593.20000000000005</c:v>
                </c:pt>
                <c:pt idx="1178">
                  <c:v>590.6</c:v>
                </c:pt>
                <c:pt idx="1179">
                  <c:v>587.70000000000005</c:v>
                </c:pt>
                <c:pt idx="1180">
                  <c:v>584.5</c:v>
                </c:pt>
                <c:pt idx="1181">
                  <c:v>580.5</c:v>
                </c:pt>
                <c:pt idx="1182">
                  <c:v>576.6</c:v>
                </c:pt>
                <c:pt idx="1183">
                  <c:v>573.9</c:v>
                </c:pt>
                <c:pt idx="1184">
                  <c:v>572.20000000000005</c:v>
                </c:pt>
                <c:pt idx="1185">
                  <c:v>571.4</c:v>
                </c:pt>
                <c:pt idx="1186">
                  <c:v>571</c:v>
                </c:pt>
                <c:pt idx="1187">
                  <c:v>570.9</c:v>
                </c:pt>
                <c:pt idx="1188">
                  <c:v>571</c:v>
                </c:pt>
                <c:pt idx="1189">
                  <c:v>570.79999999999995</c:v>
                </c:pt>
                <c:pt idx="1190">
                  <c:v>569.29999999999995</c:v>
                </c:pt>
                <c:pt idx="1191">
                  <c:v>567.29999999999995</c:v>
                </c:pt>
                <c:pt idx="1192">
                  <c:v>565.5</c:v>
                </c:pt>
                <c:pt idx="1193">
                  <c:v>564.4</c:v>
                </c:pt>
                <c:pt idx="1194">
                  <c:v>563.70000000000005</c:v>
                </c:pt>
                <c:pt idx="1195">
                  <c:v>562</c:v>
                </c:pt>
                <c:pt idx="1196">
                  <c:v>559.70000000000005</c:v>
                </c:pt>
                <c:pt idx="1197">
                  <c:v>557.9</c:v>
                </c:pt>
                <c:pt idx="1198">
                  <c:v>560.4</c:v>
                </c:pt>
                <c:pt idx="1199">
                  <c:v>566.70000000000005</c:v>
                </c:pt>
                <c:pt idx="1200">
                  <c:v>572.29999999999995</c:v>
                </c:pt>
                <c:pt idx="1201">
                  <c:v>574.5</c:v>
                </c:pt>
                <c:pt idx="1202">
                  <c:v>574.6</c:v>
                </c:pt>
                <c:pt idx="1203">
                  <c:v>572.5</c:v>
                </c:pt>
                <c:pt idx="1204">
                  <c:v>570.70000000000005</c:v>
                </c:pt>
                <c:pt idx="1205">
                  <c:v>569.20000000000005</c:v>
                </c:pt>
                <c:pt idx="1206">
                  <c:v>566.20000000000005</c:v>
                </c:pt>
                <c:pt idx="1207">
                  <c:v>562.79999999999995</c:v>
                </c:pt>
                <c:pt idx="1208">
                  <c:v>559.4</c:v>
                </c:pt>
                <c:pt idx="1209">
                  <c:v>556.6</c:v>
                </c:pt>
                <c:pt idx="1210">
                  <c:v>554.79999999999995</c:v>
                </c:pt>
                <c:pt idx="1211">
                  <c:v>553.6</c:v>
                </c:pt>
                <c:pt idx="1212">
                  <c:v>551.1</c:v>
                </c:pt>
                <c:pt idx="1213">
                  <c:v>547.29999999999995</c:v>
                </c:pt>
                <c:pt idx="1214">
                  <c:v>545.4</c:v>
                </c:pt>
                <c:pt idx="1215">
                  <c:v>544.20000000000005</c:v>
                </c:pt>
                <c:pt idx="1216">
                  <c:v>543.5</c:v>
                </c:pt>
                <c:pt idx="1217">
                  <c:v>543.29999999999995</c:v>
                </c:pt>
                <c:pt idx="1218">
                  <c:v>542.6</c:v>
                </c:pt>
                <c:pt idx="1219">
                  <c:v>541.70000000000005</c:v>
                </c:pt>
                <c:pt idx="1220">
                  <c:v>541.1</c:v>
                </c:pt>
                <c:pt idx="1221">
                  <c:v>540.6</c:v>
                </c:pt>
                <c:pt idx="1222">
                  <c:v>539.9</c:v>
                </c:pt>
                <c:pt idx="1223">
                  <c:v>539</c:v>
                </c:pt>
                <c:pt idx="1224">
                  <c:v>538.70000000000005</c:v>
                </c:pt>
                <c:pt idx="1225">
                  <c:v>538.70000000000005</c:v>
                </c:pt>
                <c:pt idx="1226">
                  <c:v>538.70000000000005</c:v>
                </c:pt>
                <c:pt idx="1227">
                  <c:v>538.79999999999995</c:v>
                </c:pt>
                <c:pt idx="1228">
                  <c:v>539.1</c:v>
                </c:pt>
                <c:pt idx="1229">
                  <c:v>540.1</c:v>
                </c:pt>
                <c:pt idx="1230">
                  <c:v>541.79999999999995</c:v>
                </c:pt>
                <c:pt idx="1231">
                  <c:v>543.4</c:v>
                </c:pt>
                <c:pt idx="1232">
                  <c:v>544.20000000000005</c:v>
                </c:pt>
                <c:pt idx="1233">
                  <c:v>544.20000000000005</c:v>
                </c:pt>
                <c:pt idx="1234">
                  <c:v>543.1</c:v>
                </c:pt>
                <c:pt idx="1235">
                  <c:v>542</c:v>
                </c:pt>
                <c:pt idx="1236">
                  <c:v>541.20000000000005</c:v>
                </c:pt>
                <c:pt idx="1237">
                  <c:v>540.79999999999995</c:v>
                </c:pt>
                <c:pt idx="1238">
                  <c:v>540.6</c:v>
                </c:pt>
                <c:pt idx="1239">
                  <c:v>540.29999999999995</c:v>
                </c:pt>
                <c:pt idx="1240">
                  <c:v>539.6</c:v>
                </c:pt>
                <c:pt idx="1241">
                  <c:v>537.6</c:v>
                </c:pt>
                <c:pt idx="1242">
                  <c:v>535</c:v>
                </c:pt>
                <c:pt idx="1243">
                  <c:v>532.1</c:v>
                </c:pt>
                <c:pt idx="1244">
                  <c:v>530.20000000000005</c:v>
                </c:pt>
                <c:pt idx="1245">
                  <c:v>528.70000000000005</c:v>
                </c:pt>
                <c:pt idx="1246">
                  <c:v>526.6</c:v>
                </c:pt>
                <c:pt idx="1247">
                  <c:v>524.5</c:v>
                </c:pt>
                <c:pt idx="1248">
                  <c:v>522.6</c:v>
                </c:pt>
                <c:pt idx="1249">
                  <c:v>520.29999999999995</c:v>
                </c:pt>
                <c:pt idx="1250">
                  <c:v>517.70000000000005</c:v>
                </c:pt>
                <c:pt idx="1251">
                  <c:v>515.1</c:v>
                </c:pt>
                <c:pt idx="1252">
                  <c:v>512.6</c:v>
                </c:pt>
                <c:pt idx="1253">
                  <c:v>510.3</c:v>
                </c:pt>
                <c:pt idx="1254">
                  <c:v>508.7</c:v>
                </c:pt>
                <c:pt idx="1255">
                  <c:v>507.2</c:v>
                </c:pt>
                <c:pt idx="1256">
                  <c:v>505.4</c:v>
                </c:pt>
                <c:pt idx="1257">
                  <c:v>503.7</c:v>
                </c:pt>
                <c:pt idx="1258">
                  <c:v>502</c:v>
                </c:pt>
                <c:pt idx="1259">
                  <c:v>500.6</c:v>
                </c:pt>
                <c:pt idx="1260">
                  <c:v>499.2</c:v>
                </c:pt>
                <c:pt idx="1261">
                  <c:v>497.7</c:v>
                </c:pt>
                <c:pt idx="1262">
                  <c:v>496.8</c:v>
                </c:pt>
                <c:pt idx="1263">
                  <c:v>496.1</c:v>
                </c:pt>
                <c:pt idx="1264">
                  <c:v>495.5</c:v>
                </c:pt>
                <c:pt idx="1265">
                  <c:v>494.2</c:v>
                </c:pt>
                <c:pt idx="1266">
                  <c:v>492.3</c:v>
                </c:pt>
                <c:pt idx="1267">
                  <c:v>490.1</c:v>
                </c:pt>
                <c:pt idx="1268">
                  <c:v>487.8</c:v>
                </c:pt>
                <c:pt idx="1269">
                  <c:v>486.2</c:v>
                </c:pt>
                <c:pt idx="1270">
                  <c:v>485.3</c:v>
                </c:pt>
                <c:pt idx="1271">
                  <c:v>484.6</c:v>
                </c:pt>
                <c:pt idx="1272">
                  <c:v>484</c:v>
                </c:pt>
                <c:pt idx="1273">
                  <c:v>483.8</c:v>
                </c:pt>
                <c:pt idx="1274">
                  <c:v>483.7</c:v>
                </c:pt>
                <c:pt idx="1275">
                  <c:v>483.6</c:v>
                </c:pt>
                <c:pt idx="1276">
                  <c:v>483.5</c:v>
                </c:pt>
                <c:pt idx="1277">
                  <c:v>483.4</c:v>
                </c:pt>
                <c:pt idx="1278">
                  <c:v>483.5</c:v>
                </c:pt>
                <c:pt idx="1279">
                  <c:v>483.5</c:v>
                </c:pt>
                <c:pt idx="1280">
                  <c:v>483.4</c:v>
                </c:pt>
                <c:pt idx="1281">
                  <c:v>483.1</c:v>
                </c:pt>
                <c:pt idx="1282">
                  <c:v>482.5</c:v>
                </c:pt>
                <c:pt idx="1283">
                  <c:v>481.8</c:v>
                </c:pt>
                <c:pt idx="1284">
                  <c:v>481.3</c:v>
                </c:pt>
                <c:pt idx="1285">
                  <c:v>481</c:v>
                </c:pt>
                <c:pt idx="1286">
                  <c:v>480.8</c:v>
                </c:pt>
                <c:pt idx="1287">
                  <c:v>480.6</c:v>
                </c:pt>
                <c:pt idx="1288">
                  <c:v>480.2</c:v>
                </c:pt>
                <c:pt idx="1289">
                  <c:v>479.8</c:v>
                </c:pt>
                <c:pt idx="1290">
                  <c:v>479.4</c:v>
                </c:pt>
                <c:pt idx="1291">
                  <c:v>479</c:v>
                </c:pt>
                <c:pt idx="1292">
                  <c:v>478.3</c:v>
                </c:pt>
                <c:pt idx="1293">
                  <c:v>477.8</c:v>
                </c:pt>
                <c:pt idx="1294">
                  <c:v>477.4</c:v>
                </c:pt>
                <c:pt idx="1295">
                  <c:v>477.1</c:v>
                </c:pt>
                <c:pt idx="1296">
                  <c:v>476.9</c:v>
                </c:pt>
                <c:pt idx="1297">
                  <c:v>476.6</c:v>
                </c:pt>
                <c:pt idx="1298">
                  <c:v>476</c:v>
                </c:pt>
                <c:pt idx="1299">
                  <c:v>474.5</c:v>
                </c:pt>
                <c:pt idx="1300">
                  <c:v>472.4</c:v>
                </c:pt>
                <c:pt idx="1301">
                  <c:v>471.1</c:v>
                </c:pt>
                <c:pt idx="1302">
                  <c:v>469.6</c:v>
                </c:pt>
                <c:pt idx="1303">
                  <c:v>468.3</c:v>
                </c:pt>
                <c:pt idx="1304">
                  <c:v>467.3</c:v>
                </c:pt>
                <c:pt idx="1305">
                  <c:v>466.4</c:v>
                </c:pt>
                <c:pt idx="1306">
                  <c:v>465.4</c:v>
                </c:pt>
                <c:pt idx="1307">
                  <c:v>464.9</c:v>
                </c:pt>
                <c:pt idx="1308">
                  <c:v>464.6</c:v>
                </c:pt>
                <c:pt idx="1309">
                  <c:v>464.3</c:v>
                </c:pt>
                <c:pt idx="1310">
                  <c:v>464</c:v>
                </c:pt>
                <c:pt idx="1311">
                  <c:v>463.7</c:v>
                </c:pt>
                <c:pt idx="1312">
                  <c:v>463.3</c:v>
                </c:pt>
                <c:pt idx="1313">
                  <c:v>462.6</c:v>
                </c:pt>
                <c:pt idx="1314">
                  <c:v>461.4</c:v>
                </c:pt>
                <c:pt idx="1315">
                  <c:v>459.9</c:v>
                </c:pt>
                <c:pt idx="1316">
                  <c:v>458.9</c:v>
                </c:pt>
                <c:pt idx="1317">
                  <c:v>458.3</c:v>
                </c:pt>
                <c:pt idx="1318">
                  <c:v>457.1</c:v>
                </c:pt>
                <c:pt idx="1319">
                  <c:v>454.3</c:v>
                </c:pt>
                <c:pt idx="1320">
                  <c:v>451.1</c:v>
                </c:pt>
                <c:pt idx="1321">
                  <c:v>448.5</c:v>
                </c:pt>
                <c:pt idx="1322">
                  <c:v>445.6</c:v>
                </c:pt>
                <c:pt idx="1323">
                  <c:v>444</c:v>
                </c:pt>
                <c:pt idx="1324">
                  <c:v>442.9</c:v>
                </c:pt>
                <c:pt idx="1325">
                  <c:v>442.3</c:v>
                </c:pt>
                <c:pt idx="1326">
                  <c:v>441.7</c:v>
                </c:pt>
                <c:pt idx="1327">
                  <c:v>441.5</c:v>
                </c:pt>
                <c:pt idx="1328">
                  <c:v>441.4</c:v>
                </c:pt>
                <c:pt idx="1329">
                  <c:v>441.6</c:v>
                </c:pt>
                <c:pt idx="1330">
                  <c:v>441.6</c:v>
                </c:pt>
                <c:pt idx="1331">
                  <c:v>441.5</c:v>
                </c:pt>
                <c:pt idx="1332">
                  <c:v>441.5</c:v>
                </c:pt>
                <c:pt idx="1333">
                  <c:v>441.5</c:v>
                </c:pt>
                <c:pt idx="1334">
                  <c:v>441.6</c:v>
                </c:pt>
                <c:pt idx="1335">
                  <c:v>441.6</c:v>
                </c:pt>
                <c:pt idx="1336">
                  <c:v>441.8</c:v>
                </c:pt>
                <c:pt idx="1337">
                  <c:v>441.9</c:v>
                </c:pt>
                <c:pt idx="1338">
                  <c:v>441.9</c:v>
                </c:pt>
                <c:pt idx="1339">
                  <c:v>441.5</c:v>
                </c:pt>
                <c:pt idx="1340">
                  <c:v>440.9</c:v>
                </c:pt>
                <c:pt idx="1341">
                  <c:v>440.3</c:v>
                </c:pt>
                <c:pt idx="1342">
                  <c:v>439.6</c:v>
                </c:pt>
                <c:pt idx="1343">
                  <c:v>439</c:v>
                </c:pt>
                <c:pt idx="1344">
                  <c:v>438.4</c:v>
                </c:pt>
                <c:pt idx="1345">
                  <c:v>437.9</c:v>
                </c:pt>
                <c:pt idx="1346">
                  <c:v>437.4</c:v>
                </c:pt>
                <c:pt idx="1347">
                  <c:v>436.4</c:v>
                </c:pt>
                <c:pt idx="1348">
                  <c:v>434.6</c:v>
                </c:pt>
                <c:pt idx="1349">
                  <c:v>432.8</c:v>
                </c:pt>
                <c:pt idx="1350">
                  <c:v>431.9</c:v>
                </c:pt>
                <c:pt idx="1351">
                  <c:v>431</c:v>
                </c:pt>
                <c:pt idx="1352">
                  <c:v>430</c:v>
                </c:pt>
                <c:pt idx="1353">
                  <c:v>429.3</c:v>
                </c:pt>
                <c:pt idx="1354">
                  <c:v>428.5</c:v>
                </c:pt>
                <c:pt idx="1355">
                  <c:v>427.5</c:v>
                </c:pt>
                <c:pt idx="1356">
                  <c:v>426.5</c:v>
                </c:pt>
                <c:pt idx="1357">
                  <c:v>425.7</c:v>
                </c:pt>
                <c:pt idx="1358">
                  <c:v>425.2</c:v>
                </c:pt>
                <c:pt idx="1359">
                  <c:v>424.6</c:v>
                </c:pt>
                <c:pt idx="1360">
                  <c:v>423.9</c:v>
                </c:pt>
                <c:pt idx="1361">
                  <c:v>423.3</c:v>
                </c:pt>
                <c:pt idx="1362">
                  <c:v>422.7</c:v>
                </c:pt>
                <c:pt idx="1363">
                  <c:v>422</c:v>
                </c:pt>
                <c:pt idx="1364">
                  <c:v>421.2</c:v>
                </c:pt>
                <c:pt idx="1365">
                  <c:v>420.4</c:v>
                </c:pt>
                <c:pt idx="1366">
                  <c:v>419.7</c:v>
                </c:pt>
                <c:pt idx="1367">
                  <c:v>419</c:v>
                </c:pt>
                <c:pt idx="1368">
                  <c:v>418.1</c:v>
                </c:pt>
                <c:pt idx="1369">
                  <c:v>416.8</c:v>
                </c:pt>
                <c:pt idx="1370">
                  <c:v>415.1</c:v>
                </c:pt>
                <c:pt idx="1371">
                  <c:v>413.7</c:v>
                </c:pt>
                <c:pt idx="1372">
                  <c:v>413</c:v>
                </c:pt>
                <c:pt idx="1373">
                  <c:v>412.4</c:v>
                </c:pt>
                <c:pt idx="1374">
                  <c:v>411.2</c:v>
                </c:pt>
                <c:pt idx="1375">
                  <c:v>409.8</c:v>
                </c:pt>
                <c:pt idx="1376">
                  <c:v>408.1</c:v>
                </c:pt>
                <c:pt idx="1377">
                  <c:v>406.7</c:v>
                </c:pt>
                <c:pt idx="1378">
                  <c:v>405.5</c:v>
                </c:pt>
                <c:pt idx="1379">
                  <c:v>404.3</c:v>
                </c:pt>
                <c:pt idx="1380">
                  <c:v>403.4</c:v>
                </c:pt>
                <c:pt idx="1381">
                  <c:v>402</c:v>
                </c:pt>
                <c:pt idx="1382">
                  <c:v>400.9</c:v>
                </c:pt>
                <c:pt idx="1383">
                  <c:v>400.1</c:v>
                </c:pt>
                <c:pt idx="1384">
                  <c:v>399.5</c:v>
                </c:pt>
                <c:pt idx="1385">
                  <c:v>399.1</c:v>
                </c:pt>
                <c:pt idx="1386">
                  <c:v>398.8</c:v>
                </c:pt>
                <c:pt idx="1387">
                  <c:v>398.4</c:v>
                </c:pt>
                <c:pt idx="1388">
                  <c:v>398</c:v>
                </c:pt>
                <c:pt idx="1389">
                  <c:v>397.6</c:v>
                </c:pt>
                <c:pt idx="1390">
                  <c:v>397</c:v>
                </c:pt>
                <c:pt idx="1391">
                  <c:v>396.5</c:v>
                </c:pt>
                <c:pt idx="1392">
                  <c:v>395.9</c:v>
                </c:pt>
                <c:pt idx="1393">
                  <c:v>395.3</c:v>
                </c:pt>
                <c:pt idx="1394">
                  <c:v>394.7</c:v>
                </c:pt>
                <c:pt idx="1395">
                  <c:v>394</c:v>
                </c:pt>
                <c:pt idx="1396">
                  <c:v>393.3</c:v>
                </c:pt>
                <c:pt idx="1397">
                  <c:v>392.6</c:v>
                </c:pt>
                <c:pt idx="1398">
                  <c:v>391.9</c:v>
                </c:pt>
                <c:pt idx="1399">
                  <c:v>391.2</c:v>
                </c:pt>
                <c:pt idx="1400">
                  <c:v>390.7</c:v>
                </c:pt>
                <c:pt idx="1401">
                  <c:v>389.9</c:v>
                </c:pt>
                <c:pt idx="1402">
                  <c:v>389</c:v>
                </c:pt>
                <c:pt idx="1403">
                  <c:v>388.2</c:v>
                </c:pt>
                <c:pt idx="1404">
                  <c:v>387.5</c:v>
                </c:pt>
                <c:pt idx="1405">
                  <c:v>386.8</c:v>
                </c:pt>
                <c:pt idx="1406">
                  <c:v>386.2</c:v>
                </c:pt>
                <c:pt idx="1407">
                  <c:v>385.4</c:v>
                </c:pt>
                <c:pt idx="1408">
                  <c:v>384.6</c:v>
                </c:pt>
                <c:pt idx="1409">
                  <c:v>383.9</c:v>
                </c:pt>
                <c:pt idx="1410">
                  <c:v>383.2</c:v>
                </c:pt>
                <c:pt idx="1411">
                  <c:v>382.5</c:v>
                </c:pt>
                <c:pt idx="1412">
                  <c:v>381.7</c:v>
                </c:pt>
                <c:pt idx="1413">
                  <c:v>380.9</c:v>
                </c:pt>
                <c:pt idx="1414">
                  <c:v>380.1</c:v>
                </c:pt>
                <c:pt idx="1415">
                  <c:v>379.3</c:v>
                </c:pt>
                <c:pt idx="1416">
                  <c:v>378.5</c:v>
                </c:pt>
                <c:pt idx="1417">
                  <c:v>377.7</c:v>
                </c:pt>
                <c:pt idx="1418">
                  <c:v>376.8</c:v>
                </c:pt>
                <c:pt idx="1419">
                  <c:v>375.9</c:v>
                </c:pt>
                <c:pt idx="1420">
                  <c:v>374.9</c:v>
                </c:pt>
                <c:pt idx="1421">
                  <c:v>374.1</c:v>
                </c:pt>
                <c:pt idx="1422">
                  <c:v>373.2</c:v>
                </c:pt>
                <c:pt idx="1423">
                  <c:v>372.4</c:v>
                </c:pt>
                <c:pt idx="1424">
                  <c:v>371.7</c:v>
                </c:pt>
                <c:pt idx="1425">
                  <c:v>370.7</c:v>
                </c:pt>
                <c:pt idx="1426">
                  <c:v>369.8</c:v>
                </c:pt>
                <c:pt idx="1427">
                  <c:v>368.8</c:v>
                </c:pt>
                <c:pt idx="1428">
                  <c:v>367.9</c:v>
                </c:pt>
                <c:pt idx="1429">
                  <c:v>366.9</c:v>
                </c:pt>
                <c:pt idx="1430">
                  <c:v>366.1</c:v>
                </c:pt>
                <c:pt idx="1431">
                  <c:v>365.3</c:v>
                </c:pt>
                <c:pt idx="1432">
                  <c:v>364.4</c:v>
                </c:pt>
                <c:pt idx="1433">
                  <c:v>363.5</c:v>
                </c:pt>
                <c:pt idx="1434">
                  <c:v>362.7</c:v>
                </c:pt>
                <c:pt idx="1435">
                  <c:v>361.9</c:v>
                </c:pt>
                <c:pt idx="1436">
                  <c:v>361.1</c:v>
                </c:pt>
                <c:pt idx="1437">
                  <c:v>360.3</c:v>
                </c:pt>
                <c:pt idx="1438">
                  <c:v>359.5</c:v>
                </c:pt>
                <c:pt idx="1439">
                  <c:v>358.5</c:v>
                </c:pt>
                <c:pt idx="1440">
                  <c:v>357.4</c:v>
                </c:pt>
                <c:pt idx="1441">
                  <c:v>356.5</c:v>
                </c:pt>
                <c:pt idx="1442">
                  <c:v>355.7</c:v>
                </c:pt>
                <c:pt idx="1443">
                  <c:v>354.9</c:v>
                </c:pt>
                <c:pt idx="1444">
                  <c:v>354</c:v>
                </c:pt>
                <c:pt idx="1445">
                  <c:v>353.1</c:v>
                </c:pt>
                <c:pt idx="1446">
                  <c:v>352.1</c:v>
                </c:pt>
                <c:pt idx="1447">
                  <c:v>351.2</c:v>
                </c:pt>
                <c:pt idx="1448">
                  <c:v>350.4</c:v>
                </c:pt>
                <c:pt idx="1449">
                  <c:v>349.5</c:v>
                </c:pt>
                <c:pt idx="1450">
                  <c:v>348.5</c:v>
                </c:pt>
                <c:pt idx="1451">
                  <c:v>347.6</c:v>
                </c:pt>
                <c:pt idx="1452">
                  <c:v>346.7</c:v>
                </c:pt>
                <c:pt idx="1453">
                  <c:v>346</c:v>
                </c:pt>
                <c:pt idx="1454">
                  <c:v>345.2</c:v>
                </c:pt>
                <c:pt idx="1455">
                  <c:v>344.5</c:v>
                </c:pt>
                <c:pt idx="1456">
                  <c:v>343.6</c:v>
                </c:pt>
                <c:pt idx="1457">
                  <c:v>342.8</c:v>
                </c:pt>
                <c:pt idx="1458">
                  <c:v>342</c:v>
                </c:pt>
                <c:pt idx="1459">
                  <c:v>341.1</c:v>
                </c:pt>
                <c:pt idx="1460">
                  <c:v>340.2</c:v>
                </c:pt>
                <c:pt idx="1461">
                  <c:v>339.3</c:v>
                </c:pt>
                <c:pt idx="1462">
                  <c:v>338.5</c:v>
                </c:pt>
                <c:pt idx="1463">
                  <c:v>337.8</c:v>
                </c:pt>
                <c:pt idx="1464">
                  <c:v>337</c:v>
                </c:pt>
                <c:pt idx="1465">
                  <c:v>336.3</c:v>
                </c:pt>
                <c:pt idx="1466">
                  <c:v>335.6</c:v>
                </c:pt>
                <c:pt idx="1467">
                  <c:v>334.8</c:v>
                </c:pt>
                <c:pt idx="1468">
                  <c:v>334.1</c:v>
                </c:pt>
                <c:pt idx="1469">
                  <c:v>333.3</c:v>
                </c:pt>
                <c:pt idx="1470">
                  <c:v>332.5</c:v>
                </c:pt>
                <c:pt idx="1471">
                  <c:v>331.7</c:v>
                </c:pt>
                <c:pt idx="1472">
                  <c:v>330.9</c:v>
                </c:pt>
                <c:pt idx="1473">
                  <c:v>330.1</c:v>
                </c:pt>
                <c:pt idx="1474">
                  <c:v>329.3</c:v>
                </c:pt>
                <c:pt idx="1475">
                  <c:v>328.6</c:v>
                </c:pt>
                <c:pt idx="1476">
                  <c:v>328</c:v>
                </c:pt>
                <c:pt idx="1477">
                  <c:v>327.2</c:v>
                </c:pt>
                <c:pt idx="1478">
                  <c:v>326.5</c:v>
                </c:pt>
                <c:pt idx="1479">
                  <c:v>325.7</c:v>
                </c:pt>
                <c:pt idx="1480">
                  <c:v>325.10000000000002</c:v>
                </c:pt>
                <c:pt idx="1481">
                  <c:v>324.5</c:v>
                </c:pt>
                <c:pt idx="1482">
                  <c:v>323.89999999999998</c:v>
                </c:pt>
                <c:pt idx="1483">
                  <c:v>323.2</c:v>
                </c:pt>
                <c:pt idx="1484">
                  <c:v>322.3</c:v>
                </c:pt>
                <c:pt idx="1485">
                  <c:v>321.5</c:v>
                </c:pt>
                <c:pt idx="1486">
                  <c:v>320.8</c:v>
                </c:pt>
                <c:pt idx="1487">
                  <c:v>320.10000000000002</c:v>
                </c:pt>
                <c:pt idx="1488">
                  <c:v>319.3</c:v>
                </c:pt>
                <c:pt idx="1489">
                  <c:v>318.5</c:v>
                </c:pt>
                <c:pt idx="1490">
                  <c:v>317.60000000000002</c:v>
                </c:pt>
                <c:pt idx="1491">
                  <c:v>316.5</c:v>
                </c:pt>
                <c:pt idx="1492">
                  <c:v>315.60000000000002</c:v>
                </c:pt>
                <c:pt idx="1493">
                  <c:v>314.60000000000002</c:v>
                </c:pt>
                <c:pt idx="1494">
                  <c:v>313.7</c:v>
                </c:pt>
                <c:pt idx="1495">
                  <c:v>312.7</c:v>
                </c:pt>
                <c:pt idx="1496">
                  <c:v>311.8</c:v>
                </c:pt>
                <c:pt idx="1497">
                  <c:v>311</c:v>
                </c:pt>
                <c:pt idx="1498">
                  <c:v>310.3</c:v>
                </c:pt>
                <c:pt idx="1499">
                  <c:v>309.60000000000002</c:v>
                </c:pt>
                <c:pt idx="1500">
                  <c:v>308.8</c:v>
                </c:pt>
                <c:pt idx="1501">
                  <c:v>308.2</c:v>
                </c:pt>
                <c:pt idx="1502">
                  <c:v>307.60000000000002</c:v>
                </c:pt>
                <c:pt idx="1503">
                  <c:v>306.89999999999998</c:v>
                </c:pt>
                <c:pt idx="1504">
                  <c:v>306.10000000000002</c:v>
                </c:pt>
                <c:pt idx="1505">
                  <c:v>305.3</c:v>
                </c:pt>
                <c:pt idx="1506">
                  <c:v>304.5</c:v>
                </c:pt>
                <c:pt idx="1507">
                  <c:v>303.5</c:v>
                </c:pt>
                <c:pt idx="1508">
                  <c:v>302.2</c:v>
                </c:pt>
                <c:pt idx="1509">
                  <c:v>301.10000000000002</c:v>
                </c:pt>
                <c:pt idx="1510">
                  <c:v>300.3</c:v>
                </c:pt>
                <c:pt idx="1511">
                  <c:v>299.7</c:v>
                </c:pt>
                <c:pt idx="1512">
                  <c:v>298.89999999999998</c:v>
                </c:pt>
                <c:pt idx="1513">
                  <c:v>298.10000000000002</c:v>
                </c:pt>
                <c:pt idx="1514">
                  <c:v>297.3</c:v>
                </c:pt>
                <c:pt idx="1515">
                  <c:v>296.39999999999998</c:v>
                </c:pt>
                <c:pt idx="1516">
                  <c:v>295.3</c:v>
                </c:pt>
                <c:pt idx="1517">
                  <c:v>294.39999999999998</c:v>
                </c:pt>
                <c:pt idx="1518">
                  <c:v>293.39999999999998</c:v>
                </c:pt>
                <c:pt idx="1519">
                  <c:v>292.3</c:v>
                </c:pt>
                <c:pt idx="1520">
                  <c:v>291.3</c:v>
                </c:pt>
                <c:pt idx="1521">
                  <c:v>290.2</c:v>
                </c:pt>
                <c:pt idx="1522">
                  <c:v>289.3</c:v>
                </c:pt>
                <c:pt idx="1523">
                  <c:v>288.3</c:v>
                </c:pt>
                <c:pt idx="1524">
                  <c:v>287.39999999999998</c:v>
                </c:pt>
                <c:pt idx="1525">
                  <c:v>286.39999999999998</c:v>
                </c:pt>
                <c:pt idx="1526">
                  <c:v>285.60000000000002</c:v>
                </c:pt>
                <c:pt idx="1527">
                  <c:v>284.7</c:v>
                </c:pt>
                <c:pt idx="1528">
                  <c:v>283.5</c:v>
                </c:pt>
                <c:pt idx="1529">
                  <c:v>282.10000000000002</c:v>
                </c:pt>
                <c:pt idx="1530">
                  <c:v>280.8</c:v>
                </c:pt>
                <c:pt idx="1531">
                  <c:v>279.60000000000002</c:v>
                </c:pt>
                <c:pt idx="1532">
                  <c:v>278.2</c:v>
                </c:pt>
                <c:pt idx="1533">
                  <c:v>276.89999999999998</c:v>
                </c:pt>
                <c:pt idx="1534">
                  <c:v>275.89999999999998</c:v>
                </c:pt>
                <c:pt idx="1535">
                  <c:v>274.89999999999998</c:v>
                </c:pt>
                <c:pt idx="1536">
                  <c:v>273.8</c:v>
                </c:pt>
                <c:pt idx="1537">
                  <c:v>272.7</c:v>
                </c:pt>
                <c:pt idx="1538">
                  <c:v>271.8</c:v>
                </c:pt>
                <c:pt idx="1539">
                  <c:v>271.3</c:v>
                </c:pt>
                <c:pt idx="1540">
                  <c:v>270.60000000000002</c:v>
                </c:pt>
                <c:pt idx="1541">
                  <c:v>269.7</c:v>
                </c:pt>
                <c:pt idx="1542">
                  <c:v>268.89999999999998</c:v>
                </c:pt>
                <c:pt idx="1543">
                  <c:v>268.2</c:v>
                </c:pt>
                <c:pt idx="1544">
                  <c:v>267.60000000000002</c:v>
                </c:pt>
                <c:pt idx="1545">
                  <c:v>267.10000000000002</c:v>
                </c:pt>
                <c:pt idx="1546">
                  <c:v>266.5</c:v>
                </c:pt>
                <c:pt idx="1547">
                  <c:v>265.89999999999998</c:v>
                </c:pt>
                <c:pt idx="1548">
                  <c:v>265.39999999999998</c:v>
                </c:pt>
                <c:pt idx="1549">
                  <c:v>265</c:v>
                </c:pt>
                <c:pt idx="1550">
                  <c:v>264.39999999999998</c:v>
                </c:pt>
                <c:pt idx="1551">
                  <c:v>263.60000000000002</c:v>
                </c:pt>
                <c:pt idx="1552">
                  <c:v>262.8</c:v>
                </c:pt>
                <c:pt idx="1553">
                  <c:v>262.10000000000002</c:v>
                </c:pt>
                <c:pt idx="1554">
                  <c:v>261.5</c:v>
                </c:pt>
                <c:pt idx="1555">
                  <c:v>260.7</c:v>
                </c:pt>
                <c:pt idx="1556">
                  <c:v>260</c:v>
                </c:pt>
                <c:pt idx="1557">
                  <c:v>259.39999999999998</c:v>
                </c:pt>
                <c:pt idx="1558">
                  <c:v>258.89999999999998</c:v>
                </c:pt>
                <c:pt idx="1559">
                  <c:v>258.5</c:v>
                </c:pt>
                <c:pt idx="1560">
                  <c:v>257.89999999999998</c:v>
                </c:pt>
                <c:pt idx="1561">
                  <c:v>257.39999999999998</c:v>
                </c:pt>
                <c:pt idx="1562">
                  <c:v>257.10000000000002</c:v>
                </c:pt>
                <c:pt idx="1563">
                  <c:v>256.7</c:v>
                </c:pt>
                <c:pt idx="1564">
                  <c:v>256.2</c:v>
                </c:pt>
                <c:pt idx="1565">
                  <c:v>255.8</c:v>
                </c:pt>
                <c:pt idx="1566">
                  <c:v>255.4</c:v>
                </c:pt>
                <c:pt idx="1567">
                  <c:v>254.8</c:v>
                </c:pt>
                <c:pt idx="1568">
                  <c:v>254.1</c:v>
                </c:pt>
                <c:pt idx="1569">
                  <c:v>253.4</c:v>
                </c:pt>
                <c:pt idx="1570">
                  <c:v>252.9</c:v>
                </c:pt>
                <c:pt idx="1571">
                  <c:v>252.4</c:v>
                </c:pt>
                <c:pt idx="1572">
                  <c:v>251.8</c:v>
                </c:pt>
                <c:pt idx="1573">
                  <c:v>251.3</c:v>
                </c:pt>
                <c:pt idx="1574">
                  <c:v>250.8</c:v>
                </c:pt>
                <c:pt idx="1575">
                  <c:v>250.4</c:v>
                </c:pt>
                <c:pt idx="1576">
                  <c:v>250</c:v>
                </c:pt>
                <c:pt idx="1577">
                  <c:v>249.6</c:v>
                </c:pt>
                <c:pt idx="1578">
                  <c:v>249.3</c:v>
                </c:pt>
                <c:pt idx="1579">
                  <c:v>248.9</c:v>
                </c:pt>
                <c:pt idx="1580">
                  <c:v>248.4</c:v>
                </c:pt>
                <c:pt idx="1581">
                  <c:v>247.8</c:v>
                </c:pt>
                <c:pt idx="1582">
                  <c:v>247.1</c:v>
                </c:pt>
                <c:pt idx="1583">
                  <c:v>246.5</c:v>
                </c:pt>
                <c:pt idx="1584">
                  <c:v>245.9</c:v>
                </c:pt>
                <c:pt idx="1585">
                  <c:v>245.4</c:v>
                </c:pt>
                <c:pt idx="1586">
                  <c:v>244.8</c:v>
                </c:pt>
                <c:pt idx="1587">
                  <c:v>244</c:v>
                </c:pt>
                <c:pt idx="1588">
                  <c:v>243.4</c:v>
                </c:pt>
                <c:pt idx="1589">
                  <c:v>242.8</c:v>
                </c:pt>
                <c:pt idx="1590">
                  <c:v>242.4</c:v>
                </c:pt>
                <c:pt idx="1591">
                  <c:v>242.1</c:v>
                </c:pt>
                <c:pt idx="1592">
                  <c:v>241.7</c:v>
                </c:pt>
                <c:pt idx="1593">
                  <c:v>241.3</c:v>
                </c:pt>
                <c:pt idx="1594">
                  <c:v>240.9</c:v>
                </c:pt>
                <c:pt idx="1595">
                  <c:v>240.4</c:v>
                </c:pt>
                <c:pt idx="1596">
                  <c:v>239.9</c:v>
                </c:pt>
                <c:pt idx="1597">
                  <c:v>239.5</c:v>
                </c:pt>
                <c:pt idx="1598">
                  <c:v>239</c:v>
                </c:pt>
                <c:pt idx="1599">
                  <c:v>238.4</c:v>
                </c:pt>
                <c:pt idx="1600">
                  <c:v>237.8</c:v>
                </c:pt>
                <c:pt idx="1601">
                  <c:v>237</c:v>
                </c:pt>
                <c:pt idx="1602">
                  <c:v>236.2</c:v>
                </c:pt>
                <c:pt idx="1603">
                  <c:v>235.5</c:v>
                </c:pt>
                <c:pt idx="1604">
                  <c:v>234.9</c:v>
                </c:pt>
                <c:pt idx="1605">
                  <c:v>234.3</c:v>
                </c:pt>
                <c:pt idx="1606">
                  <c:v>233.9</c:v>
                </c:pt>
                <c:pt idx="1607">
                  <c:v>233.4</c:v>
                </c:pt>
                <c:pt idx="1608">
                  <c:v>232.9</c:v>
                </c:pt>
                <c:pt idx="1609">
                  <c:v>232.3</c:v>
                </c:pt>
                <c:pt idx="1610">
                  <c:v>231.7</c:v>
                </c:pt>
                <c:pt idx="1611">
                  <c:v>231.1</c:v>
                </c:pt>
                <c:pt idx="1612">
                  <c:v>230.5</c:v>
                </c:pt>
                <c:pt idx="1613">
                  <c:v>229.9</c:v>
                </c:pt>
                <c:pt idx="1614">
                  <c:v>229.3</c:v>
                </c:pt>
                <c:pt idx="1615">
                  <c:v>228.9</c:v>
                </c:pt>
                <c:pt idx="1616">
                  <c:v>228.5</c:v>
                </c:pt>
                <c:pt idx="1617">
                  <c:v>228.1</c:v>
                </c:pt>
                <c:pt idx="1618">
                  <c:v>227.6</c:v>
                </c:pt>
                <c:pt idx="1619">
                  <c:v>227.1</c:v>
                </c:pt>
                <c:pt idx="1620">
                  <c:v>226.5</c:v>
                </c:pt>
                <c:pt idx="1621">
                  <c:v>225.9</c:v>
                </c:pt>
                <c:pt idx="1622">
                  <c:v>225.3</c:v>
                </c:pt>
                <c:pt idx="1623">
                  <c:v>224.7</c:v>
                </c:pt>
                <c:pt idx="1624">
                  <c:v>224</c:v>
                </c:pt>
                <c:pt idx="1625">
                  <c:v>223.3</c:v>
                </c:pt>
                <c:pt idx="1626">
                  <c:v>222.6</c:v>
                </c:pt>
                <c:pt idx="1627">
                  <c:v>221.8</c:v>
                </c:pt>
                <c:pt idx="1628">
                  <c:v>221.1</c:v>
                </c:pt>
                <c:pt idx="1629">
                  <c:v>220.6</c:v>
                </c:pt>
                <c:pt idx="1630">
                  <c:v>220.1</c:v>
                </c:pt>
                <c:pt idx="1631">
                  <c:v>219.7</c:v>
                </c:pt>
                <c:pt idx="1632">
                  <c:v>219.4</c:v>
                </c:pt>
                <c:pt idx="1633">
                  <c:v>219.1</c:v>
                </c:pt>
                <c:pt idx="1634">
                  <c:v>218.6</c:v>
                </c:pt>
                <c:pt idx="1635">
                  <c:v>218.1</c:v>
                </c:pt>
                <c:pt idx="1636">
                  <c:v>217.5</c:v>
                </c:pt>
                <c:pt idx="1637">
                  <c:v>217</c:v>
                </c:pt>
                <c:pt idx="1638">
                  <c:v>216.5</c:v>
                </c:pt>
                <c:pt idx="1639">
                  <c:v>215.9</c:v>
                </c:pt>
                <c:pt idx="1640">
                  <c:v>215.3</c:v>
                </c:pt>
                <c:pt idx="1641">
                  <c:v>214.9</c:v>
                </c:pt>
                <c:pt idx="1642">
                  <c:v>214.4</c:v>
                </c:pt>
                <c:pt idx="1643">
                  <c:v>213.9</c:v>
                </c:pt>
                <c:pt idx="1644">
                  <c:v>213.4</c:v>
                </c:pt>
                <c:pt idx="1645">
                  <c:v>212.8</c:v>
                </c:pt>
                <c:pt idx="1646">
                  <c:v>212.2</c:v>
                </c:pt>
                <c:pt idx="1647">
                  <c:v>211.7</c:v>
                </c:pt>
                <c:pt idx="1648">
                  <c:v>211.2</c:v>
                </c:pt>
                <c:pt idx="1649">
                  <c:v>210.6</c:v>
                </c:pt>
                <c:pt idx="1650">
                  <c:v>210</c:v>
                </c:pt>
                <c:pt idx="1651">
                  <c:v>209.5</c:v>
                </c:pt>
                <c:pt idx="1652">
                  <c:v>209</c:v>
                </c:pt>
                <c:pt idx="1653">
                  <c:v>208.4</c:v>
                </c:pt>
                <c:pt idx="1654">
                  <c:v>207.9</c:v>
                </c:pt>
                <c:pt idx="1655">
                  <c:v>207.5</c:v>
                </c:pt>
                <c:pt idx="1656">
                  <c:v>207.1</c:v>
                </c:pt>
                <c:pt idx="1657">
                  <c:v>206.7</c:v>
                </c:pt>
                <c:pt idx="1658">
                  <c:v>206.3</c:v>
                </c:pt>
                <c:pt idx="1659">
                  <c:v>205.7</c:v>
                </c:pt>
                <c:pt idx="1660">
                  <c:v>205.2</c:v>
                </c:pt>
                <c:pt idx="1661">
                  <c:v>204.5</c:v>
                </c:pt>
                <c:pt idx="1662">
                  <c:v>203.9</c:v>
                </c:pt>
                <c:pt idx="1663">
                  <c:v>203.3</c:v>
                </c:pt>
                <c:pt idx="1664">
                  <c:v>202.8</c:v>
                </c:pt>
                <c:pt idx="1665">
                  <c:v>202.3</c:v>
                </c:pt>
                <c:pt idx="1666">
                  <c:v>201.7</c:v>
                </c:pt>
                <c:pt idx="1667">
                  <c:v>201.3</c:v>
                </c:pt>
                <c:pt idx="1668">
                  <c:v>200.8</c:v>
                </c:pt>
                <c:pt idx="1669">
                  <c:v>200.2</c:v>
                </c:pt>
                <c:pt idx="1670">
                  <c:v>199.7</c:v>
                </c:pt>
                <c:pt idx="1671">
                  <c:v>199.1</c:v>
                </c:pt>
                <c:pt idx="1672">
                  <c:v>198.6</c:v>
                </c:pt>
                <c:pt idx="1673">
                  <c:v>198</c:v>
                </c:pt>
                <c:pt idx="1674">
                  <c:v>197.4</c:v>
                </c:pt>
                <c:pt idx="1675">
                  <c:v>196.8</c:v>
                </c:pt>
                <c:pt idx="1676">
                  <c:v>196.1</c:v>
                </c:pt>
                <c:pt idx="1677">
                  <c:v>195.5</c:v>
                </c:pt>
                <c:pt idx="1678">
                  <c:v>195</c:v>
                </c:pt>
                <c:pt idx="1679">
                  <c:v>194.6</c:v>
                </c:pt>
                <c:pt idx="1680">
                  <c:v>194.2</c:v>
                </c:pt>
                <c:pt idx="1681">
                  <c:v>193.8</c:v>
                </c:pt>
                <c:pt idx="1682">
                  <c:v>193.5</c:v>
                </c:pt>
                <c:pt idx="1683">
                  <c:v>193.2</c:v>
                </c:pt>
                <c:pt idx="1684">
                  <c:v>192.8</c:v>
                </c:pt>
                <c:pt idx="1685">
                  <c:v>192.5</c:v>
                </c:pt>
                <c:pt idx="1686">
                  <c:v>192.1</c:v>
                </c:pt>
                <c:pt idx="1687">
                  <c:v>191.7</c:v>
                </c:pt>
                <c:pt idx="1688">
                  <c:v>191.2</c:v>
                </c:pt>
                <c:pt idx="1689">
                  <c:v>190.5</c:v>
                </c:pt>
                <c:pt idx="1690">
                  <c:v>190</c:v>
                </c:pt>
                <c:pt idx="1691">
                  <c:v>189.4</c:v>
                </c:pt>
                <c:pt idx="1692">
                  <c:v>188.8</c:v>
                </c:pt>
                <c:pt idx="1693">
                  <c:v>188.3</c:v>
                </c:pt>
                <c:pt idx="1694">
                  <c:v>187.8</c:v>
                </c:pt>
                <c:pt idx="1695">
                  <c:v>187.4</c:v>
                </c:pt>
                <c:pt idx="1696">
                  <c:v>187</c:v>
                </c:pt>
                <c:pt idx="1697">
                  <c:v>186.6</c:v>
                </c:pt>
                <c:pt idx="1698">
                  <c:v>186.2</c:v>
                </c:pt>
                <c:pt idx="1699">
                  <c:v>185.7</c:v>
                </c:pt>
                <c:pt idx="1700">
                  <c:v>185.2</c:v>
                </c:pt>
                <c:pt idx="1701">
                  <c:v>184.8</c:v>
                </c:pt>
                <c:pt idx="1702">
                  <c:v>184.3</c:v>
                </c:pt>
                <c:pt idx="1703">
                  <c:v>183.9</c:v>
                </c:pt>
                <c:pt idx="1704">
                  <c:v>183.5</c:v>
                </c:pt>
                <c:pt idx="1705">
                  <c:v>183.2</c:v>
                </c:pt>
                <c:pt idx="1706">
                  <c:v>182.9</c:v>
                </c:pt>
                <c:pt idx="1707">
                  <c:v>182.7</c:v>
                </c:pt>
                <c:pt idx="1708">
                  <c:v>182.6</c:v>
                </c:pt>
                <c:pt idx="1709">
                  <c:v>182.5</c:v>
                </c:pt>
                <c:pt idx="1710">
                  <c:v>182.4</c:v>
                </c:pt>
                <c:pt idx="1711">
                  <c:v>182.3</c:v>
                </c:pt>
                <c:pt idx="1712">
                  <c:v>182.2</c:v>
                </c:pt>
                <c:pt idx="1713">
                  <c:v>182.2</c:v>
                </c:pt>
                <c:pt idx="1714">
                  <c:v>182</c:v>
                </c:pt>
                <c:pt idx="1715">
                  <c:v>181.8</c:v>
                </c:pt>
                <c:pt idx="1716">
                  <c:v>181.5</c:v>
                </c:pt>
                <c:pt idx="1717">
                  <c:v>181.2</c:v>
                </c:pt>
                <c:pt idx="1718">
                  <c:v>180.9</c:v>
                </c:pt>
                <c:pt idx="1719">
                  <c:v>180.5</c:v>
                </c:pt>
                <c:pt idx="1720">
                  <c:v>180.2</c:v>
                </c:pt>
                <c:pt idx="1721">
                  <c:v>179.8</c:v>
                </c:pt>
                <c:pt idx="1722">
                  <c:v>179.3</c:v>
                </c:pt>
                <c:pt idx="1723">
                  <c:v>178.7</c:v>
                </c:pt>
                <c:pt idx="1724">
                  <c:v>178.2</c:v>
                </c:pt>
                <c:pt idx="1725">
                  <c:v>177.7</c:v>
                </c:pt>
                <c:pt idx="1726">
                  <c:v>177.2</c:v>
                </c:pt>
                <c:pt idx="1727">
                  <c:v>176.8</c:v>
                </c:pt>
                <c:pt idx="1728">
                  <c:v>176.3</c:v>
                </c:pt>
                <c:pt idx="1729">
                  <c:v>175.8</c:v>
                </c:pt>
                <c:pt idx="1730">
                  <c:v>175.4</c:v>
                </c:pt>
                <c:pt idx="1731">
                  <c:v>174.9</c:v>
                </c:pt>
                <c:pt idx="1732">
                  <c:v>174.5</c:v>
                </c:pt>
                <c:pt idx="1733">
                  <c:v>174.1</c:v>
                </c:pt>
                <c:pt idx="1734">
                  <c:v>173.7</c:v>
                </c:pt>
                <c:pt idx="1735">
                  <c:v>173.3</c:v>
                </c:pt>
                <c:pt idx="1736">
                  <c:v>173</c:v>
                </c:pt>
                <c:pt idx="1737">
                  <c:v>172.6</c:v>
                </c:pt>
                <c:pt idx="1738">
                  <c:v>172.3</c:v>
                </c:pt>
                <c:pt idx="1739">
                  <c:v>171.9</c:v>
                </c:pt>
                <c:pt idx="1740">
                  <c:v>171.6</c:v>
                </c:pt>
                <c:pt idx="1741">
                  <c:v>171.2</c:v>
                </c:pt>
                <c:pt idx="1742">
                  <c:v>170.7</c:v>
                </c:pt>
                <c:pt idx="1743">
                  <c:v>170.3</c:v>
                </c:pt>
                <c:pt idx="1744">
                  <c:v>169.8</c:v>
                </c:pt>
                <c:pt idx="1745">
                  <c:v>169.4</c:v>
                </c:pt>
                <c:pt idx="1746">
                  <c:v>169</c:v>
                </c:pt>
                <c:pt idx="1747">
                  <c:v>168.7</c:v>
                </c:pt>
                <c:pt idx="1748">
                  <c:v>168.3</c:v>
                </c:pt>
                <c:pt idx="1749">
                  <c:v>167.9</c:v>
                </c:pt>
                <c:pt idx="1750">
                  <c:v>167.6</c:v>
                </c:pt>
                <c:pt idx="1751">
                  <c:v>167.2</c:v>
                </c:pt>
                <c:pt idx="1752">
                  <c:v>166.7</c:v>
                </c:pt>
                <c:pt idx="1753">
                  <c:v>166.1</c:v>
                </c:pt>
                <c:pt idx="1754">
                  <c:v>165.7</c:v>
                </c:pt>
                <c:pt idx="1755">
                  <c:v>165.3</c:v>
                </c:pt>
                <c:pt idx="1756">
                  <c:v>165</c:v>
                </c:pt>
                <c:pt idx="1757">
                  <c:v>164.7</c:v>
                </c:pt>
                <c:pt idx="1758">
                  <c:v>164.5</c:v>
                </c:pt>
                <c:pt idx="1759">
                  <c:v>164.2</c:v>
                </c:pt>
                <c:pt idx="1760">
                  <c:v>163.9</c:v>
                </c:pt>
                <c:pt idx="1761">
                  <c:v>163.5</c:v>
                </c:pt>
                <c:pt idx="1762">
                  <c:v>163.19999999999999</c:v>
                </c:pt>
                <c:pt idx="1763">
                  <c:v>162.80000000000001</c:v>
                </c:pt>
                <c:pt idx="1764">
                  <c:v>162.19999999999999</c:v>
                </c:pt>
                <c:pt idx="1765">
                  <c:v>161.80000000000001</c:v>
                </c:pt>
                <c:pt idx="1766">
                  <c:v>161.4</c:v>
                </c:pt>
                <c:pt idx="1767">
                  <c:v>160.9</c:v>
                </c:pt>
                <c:pt idx="1768">
                  <c:v>160.6</c:v>
                </c:pt>
                <c:pt idx="1769">
                  <c:v>160.30000000000001</c:v>
                </c:pt>
                <c:pt idx="1770">
                  <c:v>159.9</c:v>
                </c:pt>
                <c:pt idx="1771">
                  <c:v>159.69999999999999</c:v>
                </c:pt>
                <c:pt idx="1772">
                  <c:v>159.4</c:v>
                </c:pt>
                <c:pt idx="1773">
                  <c:v>159.1</c:v>
                </c:pt>
                <c:pt idx="1774">
                  <c:v>158.80000000000001</c:v>
                </c:pt>
                <c:pt idx="1775">
                  <c:v>158.5</c:v>
                </c:pt>
                <c:pt idx="1776">
                  <c:v>158.19999999999999</c:v>
                </c:pt>
                <c:pt idx="1777">
                  <c:v>157.69999999999999</c:v>
                </c:pt>
                <c:pt idx="1778">
                  <c:v>157.30000000000001</c:v>
                </c:pt>
                <c:pt idx="1779">
                  <c:v>156.9</c:v>
                </c:pt>
                <c:pt idx="1780">
                  <c:v>156.6</c:v>
                </c:pt>
                <c:pt idx="1781">
                  <c:v>156.1</c:v>
                </c:pt>
                <c:pt idx="1782">
                  <c:v>155.69999999999999</c:v>
                </c:pt>
                <c:pt idx="1783">
                  <c:v>155.30000000000001</c:v>
                </c:pt>
                <c:pt idx="1784">
                  <c:v>154.9</c:v>
                </c:pt>
                <c:pt idx="1785">
                  <c:v>154.4</c:v>
                </c:pt>
                <c:pt idx="1786">
                  <c:v>153.9</c:v>
                </c:pt>
                <c:pt idx="1787">
                  <c:v>153.4</c:v>
                </c:pt>
                <c:pt idx="1788">
                  <c:v>152.9</c:v>
                </c:pt>
                <c:pt idx="1789">
                  <c:v>152.4</c:v>
                </c:pt>
                <c:pt idx="1790">
                  <c:v>152</c:v>
                </c:pt>
                <c:pt idx="1791">
                  <c:v>151.69999999999999</c:v>
                </c:pt>
                <c:pt idx="1792">
                  <c:v>151.30000000000001</c:v>
                </c:pt>
                <c:pt idx="1793">
                  <c:v>150.80000000000001</c:v>
                </c:pt>
                <c:pt idx="1794">
                  <c:v>150.30000000000001</c:v>
                </c:pt>
                <c:pt idx="1795">
                  <c:v>149.80000000000001</c:v>
                </c:pt>
                <c:pt idx="1796">
                  <c:v>149.19999999999999</c:v>
                </c:pt>
              </c:numCache>
            </c:numRef>
          </c:yVal>
          <c:smooth val="1"/>
          <c:extLst xmlns:c16r2="http://schemas.microsoft.com/office/drawing/2015/06/chart">
            <c:ext xmlns:c16="http://schemas.microsoft.com/office/drawing/2014/chart" uri="{C3380CC4-5D6E-409C-BE32-E72D297353CC}">
              <c16:uniqueId val="{00000000-AC1A-EF49-B23C-76E4EDB217DE}"/>
            </c:ext>
          </c:extLst>
        </c:ser>
        <c:ser>
          <c:idx val="1"/>
          <c:order val="1"/>
          <c:tx>
            <c:strRef>
              <c:f>'5%T4 &amp; T7'!$K$1</c:f>
              <c:strCache>
                <c:ptCount val="1"/>
                <c:pt idx="0">
                  <c:v>Temperature 7(°C) 5 RB</c:v>
                </c:pt>
              </c:strCache>
            </c:strRef>
          </c:tx>
          <c:marker>
            <c:symbol val="none"/>
          </c:marker>
          <c:xVal>
            <c:numRef>
              <c:f>'5%T4 &amp; T7'!$A$2:$A$2014</c:f>
              <c:numCache>
                <c:formatCode>General</c:formatCode>
                <c:ptCount val="2013"/>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pt idx="1845">
                  <c:v>896.99999999999636</c:v>
                </c:pt>
                <c:pt idx="1846">
                  <c:v>897.99999999999329</c:v>
                </c:pt>
                <c:pt idx="1847">
                  <c:v>897.99999999999329</c:v>
                </c:pt>
                <c:pt idx="1848">
                  <c:v>898.99999999999022</c:v>
                </c:pt>
                <c:pt idx="1849">
                  <c:v>898.99999999999022</c:v>
                </c:pt>
                <c:pt idx="1850">
                  <c:v>899.99999999999682</c:v>
                </c:pt>
                <c:pt idx="1851">
                  <c:v>899.99999999999682</c:v>
                </c:pt>
                <c:pt idx="1852">
                  <c:v>900.99999999999375</c:v>
                </c:pt>
                <c:pt idx="1853">
                  <c:v>900.99999999999375</c:v>
                </c:pt>
                <c:pt idx="1854">
                  <c:v>902.00000000000034</c:v>
                </c:pt>
                <c:pt idx="1855">
                  <c:v>902.00000000000034</c:v>
                </c:pt>
                <c:pt idx="1856">
                  <c:v>902.99999999999727</c:v>
                </c:pt>
                <c:pt idx="1857">
                  <c:v>902.99999999999727</c:v>
                </c:pt>
                <c:pt idx="1858">
                  <c:v>903.9999999999942</c:v>
                </c:pt>
                <c:pt idx="1859">
                  <c:v>903.9999999999942</c:v>
                </c:pt>
                <c:pt idx="1860">
                  <c:v>904.99999999999113</c:v>
                </c:pt>
                <c:pt idx="1861">
                  <c:v>904.99999999999113</c:v>
                </c:pt>
                <c:pt idx="1862">
                  <c:v>905.99999999999773</c:v>
                </c:pt>
                <c:pt idx="1863">
                  <c:v>905.99999999999773</c:v>
                </c:pt>
                <c:pt idx="1864">
                  <c:v>906.99999999999466</c:v>
                </c:pt>
                <c:pt idx="1865">
                  <c:v>906.99999999999466</c:v>
                </c:pt>
                <c:pt idx="1866">
                  <c:v>908.00000000000125</c:v>
                </c:pt>
                <c:pt idx="1867">
                  <c:v>908.00000000000125</c:v>
                </c:pt>
                <c:pt idx="1868">
                  <c:v>908.99999999999818</c:v>
                </c:pt>
                <c:pt idx="1869">
                  <c:v>908.99999999999818</c:v>
                </c:pt>
                <c:pt idx="1870">
                  <c:v>909.99999999999523</c:v>
                </c:pt>
                <c:pt idx="1871">
                  <c:v>909.99999999999523</c:v>
                </c:pt>
                <c:pt idx="1872">
                  <c:v>910.99999999999216</c:v>
                </c:pt>
                <c:pt idx="1873">
                  <c:v>910.99999999999216</c:v>
                </c:pt>
                <c:pt idx="1874">
                  <c:v>911.99999999998909</c:v>
                </c:pt>
                <c:pt idx="1875">
                  <c:v>911.99999999998909</c:v>
                </c:pt>
                <c:pt idx="1876">
                  <c:v>912.99999999999568</c:v>
                </c:pt>
                <c:pt idx="1877">
                  <c:v>912.99999999999568</c:v>
                </c:pt>
                <c:pt idx="1878">
                  <c:v>913.99999999999261</c:v>
                </c:pt>
                <c:pt idx="1879">
                  <c:v>913.99999999999261</c:v>
                </c:pt>
                <c:pt idx="1880">
                  <c:v>914.99999999999909</c:v>
                </c:pt>
                <c:pt idx="1881">
                  <c:v>914.99999999999909</c:v>
                </c:pt>
                <c:pt idx="1882">
                  <c:v>915.99999999999613</c:v>
                </c:pt>
                <c:pt idx="1883">
                  <c:v>915.99999999999613</c:v>
                </c:pt>
                <c:pt idx="1884">
                  <c:v>916.99999999999307</c:v>
                </c:pt>
                <c:pt idx="1885">
                  <c:v>916.99999999999307</c:v>
                </c:pt>
                <c:pt idx="1886">
                  <c:v>917.99999999999</c:v>
                </c:pt>
                <c:pt idx="1887">
                  <c:v>917.99999999999</c:v>
                </c:pt>
                <c:pt idx="1888">
                  <c:v>918.99999999999659</c:v>
                </c:pt>
                <c:pt idx="1889">
                  <c:v>918.99999999999659</c:v>
                </c:pt>
                <c:pt idx="1890">
                  <c:v>919.99999999999352</c:v>
                </c:pt>
                <c:pt idx="1891">
                  <c:v>919.99999999999352</c:v>
                </c:pt>
                <c:pt idx="1892">
                  <c:v>921.00000000000011</c:v>
                </c:pt>
                <c:pt idx="1893">
                  <c:v>921.00000000000011</c:v>
                </c:pt>
                <c:pt idx="1894">
                  <c:v>921.99999999999704</c:v>
                </c:pt>
                <c:pt idx="1895">
                  <c:v>921.99999999999704</c:v>
                </c:pt>
                <c:pt idx="1896">
                  <c:v>922.99999999999397</c:v>
                </c:pt>
                <c:pt idx="1897">
                  <c:v>922.99999999999397</c:v>
                </c:pt>
                <c:pt idx="1898">
                  <c:v>923.99999999999091</c:v>
                </c:pt>
                <c:pt idx="1899">
                  <c:v>923.99999999999091</c:v>
                </c:pt>
                <c:pt idx="1900">
                  <c:v>924.9999999999975</c:v>
                </c:pt>
                <c:pt idx="1901">
                  <c:v>924.9999999999975</c:v>
                </c:pt>
                <c:pt idx="1902">
                  <c:v>925.99999999999443</c:v>
                </c:pt>
                <c:pt idx="1903">
                  <c:v>925.99999999999443</c:v>
                </c:pt>
                <c:pt idx="1904">
                  <c:v>927.00000000000102</c:v>
                </c:pt>
                <c:pt idx="1905">
                  <c:v>927.00000000000102</c:v>
                </c:pt>
                <c:pt idx="1906">
                  <c:v>927.99999999999795</c:v>
                </c:pt>
                <c:pt idx="1907">
                  <c:v>927.99999999999795</c:v>
                </c:pt>
                <c:pt idx="1908">
                  <c:v>928.999999999995</c:v>
                </c:pt>
                <c:pt idx="1909">
                  <c:v>928.999999999995</c:v>
                </c:pt>
                <c:pt idx="1910">
                  <c:v>929.99999999999193</c:v>
                </c:pt>
                <c:pt idx="1911">
                  <c:v>929.99999999999193</c:v>
                </c:pt>
                <c:pt idx="1912">
                  <c:v>930.99999999998886</c:v>
                </c:pt>
                <c:pt idx="1913">
                  <c:v>930.99999999998886</c:v>
                </c:pt>
                <c:pt idx="1914">
                  <c:v>931.99999999999545</c:v>
                </c:pt>
                <c:pt idx="1915">
                  <c:v>931.99999999999545</c:v>
                </c:pt>
                <c:pt idx="1916">
                  <c:v>932.99999999999238</c:v>
                </c:pt>
                <c:pt idx="1917">
                  <c:v>932.99999999999238</c:v>
                </c:pt>
                <c:pt idx="1918">
                  <c:v>933.99999999999886</c:v>
                </c:pt>
                <c:pt idx="1919">
                  <c:v>933.99999999999886</c:v>
                </c:pt>
                <c:pt idx="1920">
                  <c:v>934.99999999999591</c:v>
                </c:pt>
                <c:pt idx="1921">
                  <c:v>934.99999999999591</c:v>
                </c:pt>
                <c:pt idx="1922">
                  <c:v>935.99999999999284</c:v>
                </c:pt>
                <c:pt idx="1923">
                  <c:v>935.99999999999284</c:v>
                </c:pt>
                <c:pt idx="1924">
                  <c:v>936.99999999998977</c:v>
                </c:pt>
                <c:pt idx="1925">
                  <c:v>936.99999999998977</c:v>
                </c:pt>
                <c:pt idx="1926">
                  <c:v>937.99999999999636</c:v>
                </c:pt>
                <c:pt idx="1927">
                  <c:v>937.99999999999636</c:v>
                </c:pt>
                <c:pt idx="1928">
                  <c:v>938.99999999999329</c:v>
                </c:pt>
                <c:pt idx="1929">
                  <c:v>938.99999999999329</c:v>
                </c:pt>
                <c:pt idx="1930">
                  <c:v>939.99999999999989</c:v>
                </c:pt>
                <c:pt idx="1931">
                  <c:v>939.99999999999989</c:v>
                </c:pt>
                <c:pt idx="1932">
                  <c:v>940.99999999999682</c:v>
                </c:pt>
                <c:pt idx="1933">
                  <c:v>940.99999999999682</c:v>
                </c:pt>
                <c:pt idx="1934">
                  <c:v>941.99999999999375</c:v>
                </c:pt>
                <c:pt idx="1935">
                  <c:v>941.99999999999375</c:v>
                </c:pt>
                <c:pt idx="1936">
                  <c:v>942.99999999999068</c:v>
                </c:pt>
                <c:pt idx="1937">
                  <c:v>942.99999999999068</c:v>
                </c:pt>
                <c:pt idx="1938">
                  <c:v>943.99999999999727</c:v>
                </c:pt>
                <c:pt idx="1939">
                  <c:v>943.99999999999727</c:v>
                </c:pt>
                <c:pt idx="1940">
                  <c:v>944.9999999999942</c:v>
                </c:pt>
                <c:pt idx="1941">
                  <c:v>944.9999999999942</c:v>
                </c:pt>
                <c:pt idx="1942">
                  <c:v>946.0000000000008</c:v>
                </c:pt>
                <c:pt idx="1943">
                  <c:v>946.0000000000008</c:v>
                </c:pt>
                <c:pt idx="1944">
                  <c:v>946.99999999999773</c:v>
                </c:pt>
                <c:pt idx="1945">
                  <c:v>946.99999999999773</c:v>
                </c:pt>
                <c:pt idx="1946">
                  <c:v>947.99999999999477</c:v>
                </c:pt>
                <c:pt idx="1947">
                  <c:v>947.99999999999477</c:v>
                </c:pt>
                <c:pt idx="1948">
                  <c:v>948.9999999999917</c:v>
                </c:pt>
                <c:pt idx="1949">
                  <c:v>948.9999999999917</c:v>
                </c:pt>
                <c:pt idx="1950">
                  <c:v>949.99999999999818</c:v>
                </c:pt>
                <c:pt idx="1951">
                  <c:v>949.99999999999818</c:v>
                </c:pt>
                <c:pt idx="1952">
                  <c:v>950.99999999999523</c:v>
                </c:pt>
                <c:pt idx="1953">
                  <c:v>950.99999999999523</c:v>
                </c:pt>
                <c:pt idx="1954">
                  <c:v>951.99999999999216</c:v>
                </c:pt>
                <c:pt idx="1955">
                  <c:v>951.99999999999216</c:v>
                </c:pt>
                <c:pt idx="1956">
                  <c:v>952.99999999999864</c:v>
                </c:pt>
                <c:pt idx="1957">
                  <c:v>952.99999999999864</c:v>
                </c:pt>
                <c:pt idx="1958">
                  <c:v>953.99999999999568</c:v>
                </c:pt>
                <c:pt idx="1959">
                  <c:v>953.99999999999568</c:v>
                </c:pt>
                <c:pt idx="1960">
                  <c:v>954.99999999999261</c:v>
                </c:pt>
                <c:pt idx="1961">
                  <c:v>954.99999999999261</c:v>
                </c:pt>
                <c:pt idx="1962">
                  <c:v>955.99999999998954</c:v>
                </c:pt>
                <c:pt idx="1963">
                  <c:v>955.99999999998954</c:v>
                </c:pt>
                <c:pt idx="1964">
                  <c:v>956.99999999999613</c:v>
                </c:pt>
                <c:pt idx="1965">
                  <c:v>956.99999999999613</c:v>
                </c:pt>
                <c:pt idx="1966">
                  <c:v>957.99999999999307</c:v>
                </c:pt>
                <c:pt idx="1967">
                  <c:v>957.99999999999307</c:v>
                </c:pt>
                <c:pt idx="1968">
                  <c:v>958.99999999999966</c:v>
                </c:pt>
                <c:pt idx="1969">
                  <c:v>958.99999999999966</c:v>
                </c:pt>
                <c:pt idx="1970">
                  <c:v>959.99999999999659</c:v>
                </c:pt>
                <c:pt idx="1971">
                  <c:v>959.99999999999659</c:v>
                </c:pt>
                <c:pt idx="1972">
                  <c:v>960.99999999999352</c:v>
                </c:pt>
                <c:pt idx="1973">
                  <c:v>960.99999999999352</c:v>
                </c:pt>
                <c:pt idx="1974">
                  <c:v>961.99999999999045</c:v>
                </c:pt>
                <c:pt idx="1975">
                  <c:v>961.99999999999045</c:v>
                </c:pt>
                <c:pt idx="1976">
                  <c:v>962.99999999999704</c:v>
                </c:pt>
                <c:pt idx="1977">
                  <c:v>962.99999999999704</c:v>
                </c:pt>
                <c:pt idx="1978">
                  <c:v>963.99999999999397</c:v>
                </c:pt>
                <c:pt idx="1979">
                  <c:v>963.99999999999397</c:v>
                </c:pt>
                <c:pt idx="1980">
                  <c:v>965.00000000000057</c:v>
                </c:pt>
                <c:pt idx="1981">
                  <c:v>965.00000000000057</c:v>
                </c:pt>
                <c:pt idx="1982">
                  <c:v>965.9999999999975</c:v>
                </c:pt>
                <c:pt idx="1983">
                  <c:v>965.9999999999975</c:v>
                </c:pt>
                <c:pt idx="1984">
                  <c:v>966.99999999999454</c:v>
                </c:pt>
                <c:pt idx="1985">
                  <c:v>966.99999999999454</c:v>
                </c:pt>
                <c:pt idx="1986">
                  <c:v>967.99999999999147</c:v>
                </c:pt>
                <c:pt idx="1987">
                  <c:v>967.99999999999147</c:v>
                </c:pt>
                <c:pt idx="1988">
                  <c:v>968.99999999999795</c:v>
                </c:pt>
                <c:pt idx="1989">
                  <c:v>968.99999999999795</c:v>
                </c:pt>
                <c:pt idx="1990">
                  <c:v>969.999999999995</c:v>
                </c:pt>
                <c:pt idx="1991">
                  <c:v>969.999999999995</c:v>
                </c:pt>
                <c:pt idx="1992">
                  <c:v>971.00000000000148</c:v>
                </c:pt>
                <c:pt idx="1993">
                  <c:v>971.00000000000148</c:v>
                </c:pt>
                <c:pt idx="1994">
                  <c:v>971.99999999999841</c:v>
                </c:pt>
                <c:pt idx="1995">
                  <c:v>971.99999999999841</c:v>
                </c:pt>
                <c:pt idx="1996">
                  <c:v>972.99999999999545</c:v>
                </c:pt>
                <c:pt idx="1997">
                  <c:v>972.99999999999545</c:v>
                </c:pt>
                <c:pt idx="1998">
                  <c:v>973.99999999999238</c:v>
                </c:pt>
                <c:pt idx="1999">
                  <c:v>973.99999999999238</c:v>
                </c:pt>
                <c:pt idx="2000">
                  <c:v>974.99999999998931</c:v>
                </c:pt>
                <c:pt idx="2001">
                  <c:v>974.99999999998931</c:v>
                </c:pt>
                <c:pt idx="2002">
                  <c:v>975.99999999999591</c:v>
                </c:pt>
                <c:pt idx="2003">
                  <c:v>975.99999999999591</c:v>
                </c:pt>
                <c:pt idx="2004">
                  <c:v>976.99999999999284</c:v>
                </c:pt>
                <c:pt idx="2005">
                  <c:v>976.99999999999284</c:v>
                </c:pt>
                <c:pt idx="2006">
                  <c:v>977.99999999999943</c:v>
                </c:pt>
                <c:pt idx="2007">
                  <c:v>977.99999999999943</c:v>
                </c:pt>
                <c:pt idx="2008">
                  <c:v>978.99999999999636</c:v>
                </c:pt>
                <c:pt idx="2009">
                  <c:v>978.99999999999636</c:v>
                </c:pt>
                <c:pt idx="2010">
                  <c:v>979.99999999999329</c:v>
                </c:pt>
                <c:pt idx="2011">
                  <c:v>979.99999999999329</c:v>
                </c:pt>
                <c:pt idx="2012">
                  <c:v>980.99999999999022</c:v>
                </c:pt>
              </c:numCache>
            </c:numRef>
          </c:xVal>
          <c:yVal>
            <c:numRef>
              <c:f>'5%T4 &amp; T7'!$K$2:$K$2014</c:f>
              <c:numCache>
                <c:formatCode>General</c:formatCode>
                <c:ptCount val="2013"/>
                <c:pt idx="0">
                  <c:v>21.3</c:v>
                </c:pt>
                <c:pt idx="1">
                  <c:v>21.2</c:v>
                </c:pt>
                <c:pt idx="2">
                  <c:v>21.2</c:v>
                </c:pt>
                <c:pt idx="3">
                  <c:v>21.2</c:v>
                </c:pt>
                <c:pt idx="4">
                  <c:v>21.2</c:v>
                </c:pt>
                <c:pt idx="5">
                  <c:v>21.2</c:v>
                </c:pt>
                <c:pt idx="6">
                  <c:v>21.2</c:v>
                </c:pt>
                <c:pt idx="7">
                  <c:v>21.2</c:v>
                </c:pt>
                <c:pt idx="8">
                  <c:v>21.2</c:v>
                </c:pt>
                <c:pt idx="9">
                  <c:v>21.2</c:v>
                </c:pt>
                <c:pt idx="10">
                  <c:v>21.2</c:v>
                </c:pt>
                <c:pt idx="11">
                  <c:v>21.1</c:v>
                </c:pt>
                <c:pt idx="12">
                  <c:v>21.1</c:v>
                </c:pt>
                <c:pt idx="13">
                  <c:v>21.1</c:v>
                </c:pt>
                <c:pt idx="14">
                  <c:v>21.1</c:v>
                </c:pt>
                <c:pt idx="15">
                  <c:v>21.1</c:v>
                </c:pt>
                <c:pt idx="16">
                  <c:v>21.2</c:v>
                </c:pt>
                <c:pt idx="17">
                  <c:v>21.2</c:v>
                </c:pt>
                <c:pt idx="18">
                  <c:v>21.1</c:v>
                </c:pt>
                <c:pt idx="19">
                  <c:v>21.1</c:v>
                </c:pt>
                <c:pt idx="20">
                  <c:v>21.1</c:v>
                </c:pt>
                <c:pt idx="21">
                  <c:v>21.1</c:v>
                </c:pt>
                <c:pt idx="22">
                  <c:v>21.1</c:v>
                </c:pt>
                <c:pt idx="23">
                  <c:v>21.1</c:v>
                </c:pt>
                <c:pt idx="24">
                  <c:v>21.1</c:v>
                </c:pt>
                <c:pt idx="25">
                  <c:v>21.1</c:v>
                </c:pt>
                <c:pt idx="26">
                  <c:v>21.1</c:v>
                </c:pt>
                <c:pt idx="27">
                  <c:v>21.1</c:v>
                </c:pt>
                <c:pt idx="28">
                  <c:v>21.1</c:v>
                </c:pt>
                <c:pt idx="29">
                  <c:v>21.1</c:v>
                </c:pt>
                <c:pt idx="30">
                  <c:v>21.2</c:v>
                </c:pt>
                <c:pt idx="31">
                  <c:v>21.1</c:v>
                </c:pt>
                <c:pt idx="32">
                  <c:v>21.1</c:v>
                </c:pt>
                <c:pt idx="33">
                  <c:v>21.1</c:v>
                </c:pt>
                <c:pt idx="34">
                  <c:v>21.1</c:v>
                </c:pt>
                <c:pt idx="35">
                  <c:v>21.1</c:v>
                </c:pt>
                <c:pt idx="36">
                  <c:v>21.1</c:v>
                </c:pt>
                <c:pt idx="37">
                  <c:v>21.1</c:v>
                </c:pt>
                <c:pt idx="38">
                  <c:v>21.2</c:v>
                </c:pt>
                <c:pt idx="39">
                  <c:v>21.2</c:v>
                </c:pt>
                <c:pt idx="40">
                  <c:v>21.1</c:v>
                </c:pt>
                <c:pt idx="41">
                  <c:v>21.1</c:v>
                </c:pt>
                <c:pt idx="42">
                  <c:v>21.1</c:v>
                </c:pt>
                <c:pt idx="43">
                  <c:v>21.1</c:v>
                </c:pt>
                <c:pt idx="44">
                  <c:v>21.1</c:v>
                </c:pt>
                <c:pt idx="45">
                  <c:v>21.1</c:v>
                </c:pt>
                <c:pt idx="46">
                  <c:v>21.1</c:v>
                </c:pt>
                <c:pt idx="47">
                  <c:v>21.1</c:v>
                </c:pt>
                <c:pt idx="48">
                  <c:v>21.1</c:v>
                </c:pt>
                <c:pt idx="49">
                  <c:v>21.1</c:v>
                </c:pt>
                <c:pt idx="50">
                  <c:v>21.1</c:v>
                </c:pt>
                <c:pt idx="51">
                  <c:v>21.1</c:v>
                </c:pt>
                <c:pt idx="52">
                  <c:v>21.1</c:v>
                </c:pt>
                <c:pt idx="53">
                  <c:v>21.1</c:v>
                </c:pt>
                <c:pt idx="54">
                  <c:v>21.1</c:v>
                </c:pt>
                <c:pt idx="55">
                  <c:v>21.1</c:v>
                </c:pt>
                <c:pt idx="56">
                  <c:v>21.1</c:v>
                </c:pt>
                <c:pt idx="57">
                  <c:v>21.1</c:v>
                </c:pt>
                <c:pt idx="58">
                  <c:v>21.1</c:v>
                </c:pt>
                <c:pt idx="59">
                  <c:v>21</c:v>
                </c:pt>
                <c:pt idx="60">
                  <c:v>21.1</c:v>
                </c:pt>
                <c:pt idx="61">
                  <c:v>21.1</c:v>
                </c:pt>
                <c:pt idx="62">
                  <c:v>21.1</c:v>
                </c:pt>
                <c:pt idx="63">
                  <c:v>21.1</c:v>
                </c:pt>
                <c:pt idx="64">
                  <c:v>21.1</c:v>
                </c:pt>
                <c:pt idx="65">
                  <c:v>21.1</c:v>
                </c:pt>
                <c:pt idx="66">
                  <c:v>21.1</c:v>
                </c:pt>
                <c:pt idx="67">
                  <c:v>21.1</c:v>
                </c:pt>
                <c:pt idx="68">
                  <c:v>21.1</c:v>
                </c:pt>
                <c:pt idx="69">
                  <c:v>21.1</c:v>
                </c:pt>
                <c:pt idx="70">
                  <c:v>21.1</c:v>
                </c:pt>
                <c:pt idx="71">
                  <c:v>21.1</c:v>
                </c:pt>
                <c:pt idx="72">
                  <c:v>21.1</c:v>
                </c:pt>
                <c:pt idx="73">
                  <c:v>21.1</c:v>
                </c:pt>
                <c:pt idx="74">
                  <c:v>21.1</c:v>
                </c:pt>
                <c:pt idx="75">
                  <c:v>21.1</c:v>
                </c:pt>
                <c:pt idx="76">
                  <c:v>21.1</c:v>
                </c:pt>
                <c:pt idx="77">
                  <c:v>21.1</c:v>
                </c:pt>
                <c:pt idx="78">
                  <c:v>21.1</c:v>
                </c:pt>
                <c:pt idx="79">
                  <c:v>21.1</c:v>
                </c:pt>
                <c:pt idx="80">
                  <c:v>21.1</c:v>
                </c:pt>
                <c:pt idx="81">
                  <c:v>21.1</c:v>
                </c:pt>
                <c:pt idx="82">
                  <c:v>21.1</c:v>
                </c:pt>
                <c:pt idx="83">
                  <c:v>21.1</c:v>
                </c:pt>
                <c:pt idx="84">
                  <c:v>21.1</c:v>
                </c:pt>
                <c:pt idx="85">
                  <c:v>21.2</c:v>
                </c:pt>
                <c:pt idx="86">
                  <c:v>21.2</c:v>
                </c:pt>
                <c:pt idx="87">
                  <c:v>21.4</c:v>
                </c:pt>
                <c:pt idx="88">
                  <c:v>21.6</c:v>
                </c:pt>
                <c:pt idx="89">
                  <c:v>21.9</c:v>
                </c:pt>
                <c:pt idx="90">
                  <c:v>22.4</c:v>
                </c:pt>
                <c:pt idx="91">
                  <c:v>23.1</c:v>
                </c:pt>
                <c:pt idx="92">
                  <c:v>24</c:v>
                </c:pt>
                <c:pt idx="93">
                  <c:v>25.1</c:v>
                </c:pt>
                <c:pt idx="94">
                  <c:v>26.6</c:v>
                </c:pt>
                <c:pt idx="95">
                  <c:v>28.7</c:v>
                </c:pt>
                <c:pt idx="96">
                  <c:v>31.1</c:v>
                </c:pt>
                <c:pt idx="97">
                  <c:v>33.6</c:v>
                </c:pt>
                <c:pt idx="98">
                  <c:v>35.5</c:v>
                </c:pt>
                <c:pt idx="99">
                  <c:v>36.799999999999997</c:v>
                </c:pt>
                <c:pt idx="100">
                  <c:v>38</c:v>
                </c:pt>
                <c:pt idx="101">
                  <c:v>40.1</c:v>
                </c:pt>
                <c:pt idx="102">
                  <c:v>42.8</c:v>
                </c:pt>
                <c:pt idx="103">
                  <c:v>44.4</c:v>
                </c:pt>
                <c:pt idx="104">
                  <c:v>46.1</c:v>
                </c:pt>
                <c:pt idx="105">
                  <c:v>47.7</c:v>
                </c:pt>
                <c:pt idx="106">
                  <c:v>48.6</c:v>
                </c:pt>
                <c:pt idx="107">
                  <c:v>49.5</c:v>
                </c:pt>
                <c:pt idx="108">
                  <c:v>50.2</c:v>
                </c:pt>
                <c:pt idx="109">
                  <c:v>51.4</c:v>
                </c:pt>
                <c:pt idx="110">
                  <c:v>52.8</c:v>
                </c:pt>
                <c:pt idx="111">
                  <c:v>54.5</c:v>
                </c:pt>
                <c:pt idx="112">
                  <c:v>55.8</c:v>
                </c:pt>
                <c:pt idx="113">
                  <c:v>56.5</c:v>
                </c:pt>
                <c:pt idx="114">
                  <c:v>57.1</c:v>
                </c:pt>
                <c:pt idx="115">
                  <c:v>57.6</c:v>
                </c:pt>
                <c:pt idx="116">
                  <c:v>58</c:v>
                </c:pt>
                <c:pt idx="117">
                  <c:v>58.2</c:v>
                </c:pt>
                <c:pt idx="118">
                  <c:v>58.6</c:v>
                </c:pt>
                <c:pt idx="119">
                  <c:v>59</c:v>
                </c:pt>
                <c:pt idx="120">
                  <c:v>59.4</c:v>
                </c:pt>
                <c:pt idx="121">
                  <c:v>59.5</c:v>
                </c:pt>
                <c:pt idx="122">
                  <c:v>59.5</c:v>
                </c:pt>
                <c:pt idx="123">
                  <c:v>59.6</c:v>
                </c:pt>
                <c:pt idx="124">
                  <c:v>59.6</c:v>
                </c:pt>
                <c:pt idx="125">
                  <c:v>59.6</c:v>
                </c:pt>
                <c:pt idx="126">
                  <c:v>59.6</c:v>
                </c:pt>
                <c:pt idx="127">
                  <c:v>59.6</c:v>
                </c:pt>
                <c:pt idx="128">
                  <c:v>59.7</c:v>
                </c:pt>
                <c:pt idx="129">
                  <c:v>59.7</c:v>
                </c:pt>
                <c:pt idx="130">
                  <c:v>59.8</c:v>
                </c:pt>
                <c:pt idx="131">
                  <c:v>59.9</c:v>
                </c:pt>
                <c:pt idx="132">
                  <c:v>59.9</c:v>
                </c:pt>
                <c:pt idx="133">
                  <c:v>60</c:v>
                </c:pt>
                <c:pt idx="134">
                  <c:v>60.1</c:v>
                </c:pt>
                <c:pt idx="135">
                  <c:v>60.4</c:v>
                </c:pt>
                <c:pt idx="136">
                  <c:v>60.7</c:v>
                </c:pt>
                <c:pt idx="137">
                  <c:v>60.7</c:v>
                </c:pt>
                <c:pt idx="138">
                  <c:v>60.7</c:v>
                </c:pt>
                <c:pt idx="139">
                  <c:v>60.7</c:v>
                </c:pt>
                <c:pt idx="140">
                  <c:v>60.7</c:v>
                </c:pt>
                <c:pt idx="141">
                  <c:v>60.7</c:v>
                </c:pt>
                <c:pt idx="142">
                  <c:v>60.5</c:v>
                </c:pt>
                <c:pt idx="143">
                  <c:v>60.3</c:v>
                </c:pt>
                <c:pt idx="144">
                  <c:v>60.2</c:v>
                </c:pt>
                <c:pt idx="145">
                  <c:v>60.1</c:v>
                </c:pt>
                <c:pt idx="146">
                  <c:v>60</c:v>
                </c:pt>
                <c:pt idx="147">
                  <c:v>60</c:v>
                </c:pt>
                <c:pt idx="148">
                  <c:v>60</c:v>
                </c:pt>
                <c:pt idx="149">
                  <c:v>59.9</c:v>
                </c:pt>
                <c:pt idx="150">
                  <c:v>59.7</c:v>
                </c:pt>
                <c:pt idx="151">
                  <c:v>59.6</c:v>
                </c:pt>
                <c:pt idx="152">
                  <c:v>59.6</c:v>
                </c:pt>
                <c:pt idx="153">
                  <c:v>59.4</c:v>
                </c:pt>
                <c:pt idx="154">
                  <c:v>59.4</c:v>
                </c:pt>
                <c:pt idx="155">
                  <c:v>59.4</c:v>
                </c:pt>
                <c:pt idx="156">
                  <c:v>59.3</c:v>
                </c:pt>
                <c:pt idx="157">
                  <c:v>59.3</c:v>
                </c:pt>
                <c:pt idx="158">
                  <c:v>59.2</c:v>
                </c:pt>
                <c:pt idx="159">
                  <c:v>59.2</c:v>
                </c:pt>
                <c:pt idx="160">
                  <c:v>59.3</c:v>
                </c:pt>
                <c:pt idx="161">
                  <c:v>59.5</c:v>
                </c:pt>
                <c:pt idx="162">
                  <c:v>59.7</c:v>
                </c:pt>
                <c:pt idx="163">
                  <c:v>59.8</c:v>
                </c:pt>
                <c:pt idx="164">
                  <c:v>59.8</c:v>
                </c:pt>
                <c:pt idx="165">
                  <c:v>59.9</c:v>
                </c:pt>
                <c:pt idx="166">
                  <c:v>60.1</c:v>
                </c:pt>
                <c:pt idx="167">
                  <c:v>60.3</c:v>
                </c:pt>
                <c:pt idx="168">
                  <c:v>60.5</c:v>
                </c:pt>
                <c:pt idx="169">
                  <c:v>60.6</c:v>
                </c:pt>
                <c:pt idx="170">
                  <c:v>60.6</c:v>
                </c:pt>
                <c:pt idx="171">
                  <c:v>60.7</c:v>
                </c:pt>
                <c:pt idx="172">
                  <c:v>60.8</c:v>
                </c:pt>
                <c:pt idx="173">
                  <c:v>60.8</c:v>
                </c:pt>
                <c:pt idx="174">
                  <c:v>60.8</c:v>
                </c:pt>
                <c:pt idx="175">
                  <c:v>60.8</c:v>
                </c:pt>
                <c:pt idx="176">
                  <c:v>60.7</c:v>
                </c:pt>
                <c:pt idx="177">
                  <c:v>60.6</c:v>
                </c:pt>
                <c:pt idx="178">
                  <c:v>60.6</c:v>
                </c:pt>
                <c:pt idx="179">
                  <c:v>60.6</c:v>
                </c:pt>
                <c:pt idx="180">
                  <c:v>60.5</c:v>
                </c:pt>
                <c:pt idx="181">
                  <c:v>60.2</c:v>
                </c:pt>
                <c:pt idx="182">
                  <c:v>60</c:v>
                </c:pt>
                <c:pt idx="183">
                  <c:v>60</c:v>
                </c:pt>
                <c:pt idx="184">
                  <c:v>60.1</c:v>
                </c:pt>
                <c:pt idx="185">
                  <c:v>60.3</c:v>
                </c:pt>
                <c:pt idx="186">
                  <c:v>60.4</c:v>
                </c:pt>
                <c:pt idx="187">
                  <c:v>60.4</c:v>
                </c:pt>
                <c:pt idx="188">
                  <c:v>60.4</c:v>
                </c:pt>
                <c:pt idx="189">
                  <c:v>60.4</c:v>
                </c:pt>
                <c:pt idx="190">
                  <c:v>60.2</c:v>
                </c:pt>
                <c:pt idx="191">
                  <c:v>60.1</c:v>
                </c:pt>
                <c:pt idx="192">
                  <c:v>60.1</c:v>
                </c:pt>
                <c:pt idx="193">
                  <c:v>60</c:v>
                </c:pt>
                <c:pt idx="194">
                  <c:v>60.1</c:v>
                </c:pt>
                <c:pt idx="195">
                  <c:v>60.1</c:v>
                </c:pt>
                <c:pt idx="196">
                  <c:v>60.1</c:v>
                </c:pt>
                <c:pt idx="197">
                  <c:v>60.1</c:v>
                </c:pt>
                <c:pt idx="198">
                  <c:v>60.1</c:v>
                </c:pt>
                <c:pt idx="199">
                  <c:v>60.3</c:v>
                </c:pt>
                <c:pt idx="200">
                  <c:v>60.4</c:v>
                </c:pt>
                <c:pt idx="201">
                  <c:v>60.5</c:v>
                </c:pt>
                <c:pt idx="202">
                  <c:v>60.5</c:v>
                </c:pt>
                <c:pt idx="203">
                  <c:v>60.6</c:v>
                </c:pt>
                <c:pt idx="204">
                  <c:v>60.7</c:v>
                </c:pt>
                <c:pt idx="205">
                  <c:v>60.7</c:v>
                </c:pt>
                <c:pt idx="206">
                  <c:v>60.8</c:v>
                </c:pt>
                <c:pt idx="207">
                  <c:v>60.8</c:v>
                </c:pt>
                <c:pt idx="208">
                  <c:v>60.8</c:v>
                </c:pt>
                <c:pt idx="209">
                  <c:v>60.8</c:v>
                </c:pt>
                <c:pt idx="210">
                  <c:v>60.8</c:v>
                </c:pt>
                <c:pt idx="211">
                  <c:v>60.8</c:v>
                </c:pt>
                <c:pt idx="212">
                  <c:v>60.8</c:v>
                </c:pt>
                <c:pt idx="213">
                  <c:v>60.8</c:v>
                </c:pt>
                <c:pt idx="214">
                  <c:v>60.7</c:v>
                </c:pt>
                <c:pt idx="215">
                  <c:v>60.5</c:v>
                </c:pt>
                <c:pt idx="216">
                  <c:v>60.5</c:v>
                </c:pt>
                <c:pt idx="217">
                  <c:v>60.5</c:v>
                </c:pt>
                <c:pt idx="218">
                  <c:v>60.5</c:v>
                </c:pt>
                <c:pt idx="219">
                  <c:v>60.5</c:v>
                </c:pt>
                <c:pt idx="220">
                  <c:v>60.5</c:v>
                </c:pt>
                <c:pt idx="221">
                  <c:v>60.5</c:v>
                </c:pt>
                <c:pt idx="222">
                  <c:v>60.5</c:v>
                </c:pt>
                <c:pt idx="223">
                  <c:v>60.5</c:v>
                </c:pt>
                <c:pt idx="224">
                  <c:v>60.4</c:v>
                </c:pt>
                <c:pt idx="225">
                  <c:v>60.4</c:v>
                </c:pt>
                <c:pt idx="226">
                  <c:v>60.3</c:v>
                </c:pt>
                <c:pt idx="227">
                  <c:v>60.4</c:v>
                </c:pt>
                <c:pt idx="228">
                  <c:v>60.4</c:v>
                </c:pt>
                <c:pt idx="229">
                  <c:v>60.4</c:v>
                </c:pt>
                <c:pt idx="230">
                  <c:v>60.4</c:v>
                </c:pt>
                <c:pt idx="231">
                  <c:v>60.4</c:v>
                </c:pt>
                <c:pt idx="232">
                  <c:v>60.3</c:v>
                </c:pt>
                <c:pt idx="233">
                  <c:v>60.2</c:v>
                </c:pt>
                <c:pt idx="234">
                  <c:v>60.1</c:v>
                </c:pt>
                <c:pt idx="235">
                  <c:v>60</c:v>
                </c:pt>
                <c:pt idx="236">
                  <c:v>60</c:v>
                </c:pt>
                <c:pt idx="237">
                  <c:v>60</c:v>
                </c:pt>
                <c:pt idx="238">
                  <c:v>60</c:v>
                </c:pt>
                <c:pt idx="239">
                  <c:v>60</c:v>
                </c:pt>
                <c:pt idx="240">
                  <c:v>60</c:v>
                </c:pt>
                <c:pt idx="241">
                  <c:v>59.9</c:v>
                </c:pt>
                <c:pt idx="242">
                  <c:v>59.9</c:v>
                </c:pt>
                <c:pt idx="243">
                  <c:v>59.9</c:v>
                </c:pt>
                <c:pt idx="244">
                  <c:v>59.9</c:v>
                </c:pt>
                <c:pt idx="245">
                  <c:v>59.9</c:v>
                </c:pt>
                <c:pt idx="246">
                  <c:v>59.9</c:v>
                </c:pt>
                <c:pt idx="247">
                  <c:v>59.8</c:v>
                </c:pt>
                <c:pt idx="248">
                  <c:v>59.8</c:v>
                </c:pt>
                <c:pt idx="249">
                  <c:v>59.8</c:v>
                </c:pt>
                <c:pt idx="250">
                  <c:v>59.7</c:v>
                </c:pt>
                <c:pt idx="251">
                  <c:v>59.7</c:v>
                </c:pt>
                <c:pt idx="252">
                  <c:v>59.7</c:v>
                </c:pt>
                <c:pt idx="253">
                  <c:v>59.7</c:v>
                </c:pt>
                <c:pt idx="254">
                  <c:v>59.7</c:v>
                </c:pt>
                <c:pt idx="255">
                  <c:v>59.8</c:v>
                </c:pt>
                <c:pt idx="256">
                  <c:v>59.8</c:v>
                </c:pt>
                <c:pt idx="257">
                  <c:v>59.8</c:v>
                </c:pt>
                <c:pt idx="258">
                  <c:v>59.8</c:v>
                </c:pt>
                <c:pt idx="259">
                  <c:v>59.8</c:v>
                </c:pt>
                <c:pt idx="260">
                  <c:v>59.8</c:v>
                </c:pt>
                <c:pt idx="261">
                  <c:v>59.8</c:v>
                </c:pt>
                <c:pt idx="262">
                  <c:v>59.8</c:v>
                </c:pt>
                <c:pt idx="263">
                  <c:v>59.8</c:v>
                </c:pt>
                <c:pt idx="264">
                  <c:v>59.8</c:v>
                </c:pt>
                <c:pt idx="265">
                  <c:v>59.8</c:v>
                </c:pt>
                <c:pt idx="266">
                  <c:v>59.8</c:v>
                </c:pt>
                <c:pt idx="267">
                  <c:v>59.8</c:v>
                </c:pt>
                <c:pt idx="268">
                  <c:v>59.8</c:v>
                </c:pt>
                <c:pt idx="269">
                  <c:v>59.8</c:v>
                </c:pt>
                <c:pt idx="270">
                  <c:v>59.7</c:v>
                </c:pt>
                <c:pt idx="271">
                  <c:v>59.7</c:v>
                </c:pt>
                <c:pt idx="272">
                  <c:v>59.7</c:v>
                </c:pt>
                <c:pt idx="273">
                  <c:v>59.6</c:v>
                </c:pt>
                <c:pt idx="274">
                  <c:v>59.4</c:v>
                </c:pt>
                <c:pt idx="275">
                  <c:v>59.3</c:v>
                </c:pt>
                <c:pt idx="276">
                  <c:v>59.3</c:v>
                </c:pt>
                <c:pt idx="277">
                  <c:v>59.3</c:v>
                </c:pt>
                <c:pt idx="278">
                  <c:v>59.3</c:v>
                </c:pt>
                <c:pt idx="279">
                  <c:v>59.3</c:v>
                </c:pt>
                <c:pt idx="280">
                  <c:v>59.4</c:v>
                </c:pt>
                <c:pt idx="281">
                  <c:v>59.4</c:v>
                </c:pt>
                <c:pt idx="282">
                  <c:v>59.4</c:v>
                </c:pt>
                <c:pt idx="283">
                  <c:v>59.3</c:v>
                </c:pt>
                <c:pt idx="284">
                  <c:v>59.3</c:v>
                </c:pt>
                <c:pt idx="285">
                  <c:v>59.3</c:v>
                </c:pt>
                <c:pt idx="286">
                  <c:v>59.3</c:v>
                </c:pt>
                <c:pt idx="287">
                  <c:v>59.3</c:v>
                </c:pt>
                <c:pt idx="288">
                  <c:v>59.3</c:v>
                </c:pt>
                <c:pt idx="289">
                  <c:v>59.3</c:v>
                </c:pt>
                <c:pt idx="290">
                  <c:v>59.3</c:v>
                </c:pt>
                <c:pt idx="291">
                  <c:v>59.3</c:v>
                </c:pt>
                <c:pt idx="292">
                  <c:v>59.3</c:v>
                </c:pt>
                <c:pt idx="293">
                  <c:v>59.4</c:v>
                </c:pt>
                <c:pt idx="294">
                  <c:v>59.5</c:v>
                </c:pt>
                <c:pt idx="295">
                  <c:v>59.5</c:v>
                </c:pt>
                <c:pt idx="296">
                  <c:v>59.6</c:v>
                </c:pt>
                <c:pt idx="297">
                  <c:v>59.6</c:v>
                </c:pt>
                <c:pt idx="298">
                  <c:v>59.6</c:v>
                </c:pt>
                <c:pt idx="299">
                  <c:v>59.7</c:v>
                </c:pt>
                <c:pt idx="300">
                  <c:v>59.7</c:v>
                </c:pt>
                <c:pt idx="301">
                  <c:v>59.8</c:v>
                </c:pt>
                <c:pt idx="302">
                  <c:v>59.9</c:v>
                </c:pt>
                <c:pt idx="303">
                  <c:v>59.9</c:v>
                </c:pt>
                <c:pt idx="304">
                  <c:v>59.9</c:v>
                </c:pt>
                <c:pt idx="305">
                  <c:v>59.9</c:v>
                </c:pt>
                <c:pt idx="306">
                  <c:v>60</c:v>
                </c:pt>
                <c:pt idx="307">
                  <c:v>60</c:v>
                </c:pt>
                <c:pt idx="308">
                  <c:v>60</c:v>
                </c:pt>
                <c:pt idx="309">
                  <c:v>60</c:v>
                </c:pt>
                <c:pt idx="310">
                  <c:v>60</c:v>
                </c:pt>
                <c:pt idx="311">
                  <c:v>60</c:v>
                </c:pt>
                <c:pt idx="312">
                  <c:v>60</c:v>
                </c:pt>
                <c:pt idx="313">
                  <c:v>60</c:v>
                </c:pt>
                <c:pt idx="314">
                  <c:v>60</c:v>
                </c:pt>
                <c:pt idx="315">
                  <c:v>60</c:v>
                </c:pt>
                <c:pt idx="316">
                  <c:v>60</c:v>
                </c:pt>
                <c:pt idx="317">
                  <c:v>60</c:v>
                </c:pt>
                <c:pt idx="318">
                  <c:v>60</c:v>
                </c:pt>
                <c:pt idx="319">
                  <c:v>60</c:v>
                </c:pt>
                <c:pt idx="320">
                  <c:v>60</c:v>
                </c:pt>
                <c:pt idx="321">
                  <c:v>59.9</c:v>
                </c:pt>
                <c:pt idx="322">
                  <c:v>60</c:v>
                </c:pt>
                <c:pt idx="323">
                  <c:v>60</c:v>
                </c:pt>
                <c:pt idx="324">
                  <c:v>60</c:v>
                </c:pt>
                <c:pt idx="325">
                  <c:v>60</c:v>
                </c:pt>
                <c:pt idx="326">
                  <c:v>60.1</c:v>
                </c:pt>
                <c:pt idx="327">
                  <c:v>60.1</c:v>
                </c:pt>
                <c:pt idx="328">
                  <c:v>60.1</c:v>
                </c:pt>
                <c:pt idx="329">
                  <c:v>60.1</c:v>
                </c:pt>
                <c:pt idx="330">
                  <c:v>60.2</c:v>
                </c:pt>
                <c:pt idx="331">
                  <c:v>60.2</c:v>
                </c:pt>
                <c:pt idx="332">
                  <c:v>60.2</c:v>
                </c:pt>
                <c:pt idx="333">
                  <c:v>60.3</c:v>
                </c:pt>
                <c:pt idx="334">
                  <c:v>60.3</c:v>
                </c:pt>
                <c:pt idx="335">
                  <c:v>60.3</c:v>
                </c:pt>
                <c:pt idx="336">
                  <c:v>60.3</c:v>
                </c:pt>
                <c:pt idx="337">
                  <c:v>60.3</c:v>
                </c:pt>
                <c:pt idx="338">
                  <c:v>60.3</c:v>
                </c:pt>
                <c:pt idx="339">
                  <c:v>60.4</c:v>
                </c:pt>
                <c:pt idx="340">
                  <c:v>60.4</c:v>
                </c:pt>
                <c:pt idx="341">
                  <c:v>60.4</c:v>
                </c:pt>
                <c:pt idx="342">
                  <c:v>60.4</c:v>
                </c:pt>
                <c:pt idx="343">
                  <c:v>60.4</c:v>
                </c:pt>
                <c:pt idx="344">
                  <c:v>60.4</c:v>
                </c:pt>
                <c:pt idx="345">
                  <c:v>60.4</c:v>
                </c:pt>
                <c:pt idx="346">
                  <c:v>60.3</c:v>
                </c:pt>
                <c:pt idx="347">
                  <c:v>60.2</c:v>
                </c:pt>
                <c:pt idx="348">
                  <c:v>60.2</c:v>
                </c:pt>
                <c:pt idx="349">
                  <c:v>60.2</c:v>
                </c:pt>
                <c:pt idx="350">
                  <c:v>60.2</c:v>
                </c:pt>
                <c:pt idx="351">
                  <c:v>60.2</c:v>
                </c:pt>
                <c:pt idx="352">
                  <c:v>60.3</c:v>
                </c:pt>
                <c:pt idx="353">
                  <c:v>60.2</c:v>
                </c:pt>
                <c:pt idx="354">
                  <c:v>60.3</c:v>
                </c:pt>
                <c:pt idx="355">
                  <c:v>60.3</c:v>
                </c:pt>
                <c:pt idx="356">
                  <c:v>60.4</c:v>
                </c:pt>
                <c:pt idx="357">
                  <c:v>60.4</c:v>
                </c:pt>
                <c:pt idx="358">
                  <c:v>60.4</c:v>
                </c:pt>
                <c:pt idx="359">
                  <c:v>60.5</c:v>
                </c:pt>
                <c:pt idx="360">
                  <c:v>60.7</c:v>
                </c:pt>
                <c:pt idx="361">
                  <c:v>60.7</c:v>
                </c:pt>
                <c:pt idx="362">
                  <c:v>60.8</c:v>
                </c:pt>
                <c:pt idx="363">
                  <c:v>60.8</c:v>
                </c:pt>
                <c:pt idx="364">
                  <c:v>60.8</c:v>
                </c:pt>
                <c:pt idx="365">
                  <c:v>60.7</c:v>
                </c:pt>
                <c:pt idx="366">
                  <c:v>60.7</c:v>
                </c:pt>
                <c:pt idx="367">
                  <c:v>60.5</c:v>
                </c:pt>
                <c:pt idx="368">
                  <c:v>60.5</c:v>
                </c:pt>
                <c:pt idx="369">
                  <c:v>60.4</c:v>
                </c:pt>
                <c:pt idx="370">
                  <c:v>60.5</c:v>
                </c:pt>
                <c:pt idx="371">
                  <c:v>60.5</c:v>
                </c:pt>
                <c:pt idx="372">
                  <c:v>60.5</c:v>
                </c:pt>
                <c:pt idx="373">
                  <c:v>60.5</c:v>
                </c:pt>
                <c:pt idx="374">
                  <c:v>60.5</c:v>
                </c:pt>
                <c:pt idx="375">
                  <c:v>60.5</c:v>
                </c:pt>
                <c:pt idx="376">
                  <c:v>60.5</c:v>
                </c:pt>
                <c:pt idx="377">
                  <c:v>60.5</c:v>
                </c:pt>
                <c:pt idx="378">
                  <c:v>60.6</c:v>
                </c:pt>
                <c:pt idx="379">
                  <c:v>60.5</c:v>
                </c:pt>
                <c:pt idx="380">
                  <c:v>60.5</c:v>
                </c:pt>
                <c:pt idx="381">
                  <c:v>60.5</c:v>
                </c:pt>
                <c:pt idx="382">
                  <c:v>60.5</c:v>
                </c:pt>
                <c:pt idx="383">
                  <c:v>60.6</c:v>
                </c:pt>
                <c:pt idx="384">
                  <c:v>60.6</c:v>
                </c:pt>
                <c:pt idx="385">
                  <c:v>60.6</c:v>
                </c:pt>
                <c:pt idx="386">
                  <c:v>60.6</c:v>
                </c:pt>
                <c:pt idx="387">
                  <c:v>60.6</c:v>
                </c:pt>
                <c:pt idx="388">
                  <c:v>60.6</c:v>
                </c:pt>
                <c:pt idx="389">
                  <c:v>60.6</c:v>
                </c:pt>
                <c:pt idx="390">
                  <c:v>60.6</c:v>
                </c:pt>
                <c:pt idx="391">
                  <c:v>60.5</c:v>
                </c:pt>
                <c:pt idx="392">
                  <c:v>60.5</c:v>
                </c:pt>
                <c:pt idx="393">
                  <c:v>60.5</c:v>
                </c:pt>
                <c:pt idx="394">
                  <c:v>60.5</c:v>
                </c:pt>
                <c:pt idx="395">
                  <c:v>60.5</c:v>
                </c:pt>
                <c:pt idx="396">
                  <c:v>60.6</c:v>
                </c:pt>
                <c:pt idx="397">
                  <c:v>60.5</c:v>
                </c:pt>
                <c:pt idx="398">
                  <c:v>60.5</c:v>
                </c:pt>
                <c:pt idx="399">
                  <c:v>60.5</c:v>
                </c:pt>
                <c:pt idx="400">
                  <c:v>60.5</c:v>
                </c:pt>
                <c:pt idx="401">
                  <c:v>60.5</c:v>
                </c:pt>
                <c:pt idx="402">
                  <c:v>60.5</c:v>
                </c:pt>
                <c:pt idx="403">
                  <c:v>60.5</c:v>
                </c:pt>
                <c:pt idx="404">
                  <c:v>60.5</c:v>
                </c:pt>
                <c:pt idx="405">
                  <c:v>60.5</c:v>
                </c:pt>
                <c:pt idx="406">
                  <c:v>60.4</c:v>
                </c:pt>
                <c:pt idx="407">
                  <c:v>60.4</c:v>
                </c:pt>
                <c:pt idx="408">
                  <c:v>60.4</c:v>
                </c:pt>
                <c:pt idx="409">
                  <c:v>60.4</c:v>
                </c:pt>
                <c:pt idx="410">
                  <c:v>60.4</c:v>
                </c:pt>
                <c:pt idx="411">
                  <c:v>60.4</c:v>
                </c:pt>
                <c:pt idx="412">
                  <c:v>60.4</c:v>
                </c:pt>
                <c:pt idx="413">
                  <c:v>60.4</c:v>
                </c:pt>
                <c:pt idx="414">
                  <c:v>60.3</c:v>
                </c:pt>
                <c:pt idx="415">
                  <c:v>60.3</c:v>
                </c:pt>
                <c:pt idx="416">
                  <c:v>60.3</c:v>
                </c:pt>
                <c:pt idx="417">
                  <c:v>60.3</c:v>
                </c:pt>
                <c:pt idx="418">
                  <c:v>60.3</c:v>
                </c:pt>
                <c:pt idx="419">
                  <c:v>60.2</c:v>
                </c:pt>
                <c:pt idx="420">
                  <c:v>60.2</c:v>
                </c:pt>
                <c:pt idx="421">
                  <c:v>60.2</c:v>
                </c:pt>
                <c:pt idx="422">
                  <c:v>60.2</c:v>
                </c:pt>
                <c:pt idx="423">
                  <c:v>60.2</c:v>
                </c:pt>
                <c:pt idx="424">
                  <c:v>60.2</c:v>
                </c:pt>
                <c:pt idx="425">
                  <c:v>60.2</c:v>
                </c:pt>
                <c:pt idx="426">
                  <c:v>60.3</c:v>
                </c:pt>
                <c:pt idx="427">
                  <c:v>60.3</c:v>
                </c:pt>
                <c:pt idx="428">
                  <c:v>60.5</c:v>
                </c:pt>
                <c:pt idx="429">
                  <c:v>60.5</c:v>
                </c:pt>
                <c:pt idx="430">
                  <c:v>60.5</c:v>
                </c:pt>
                <c:pt idx="431">
                  <c:v>60.6</c:v>
                </c:pt>
                <c:pt idx="432">
                  <c:v>60.6</c:v>
                </c:pt>
                <c:pt idx="433">
                  <c:v>60.6</c:v>
                </c:pt>
                <c:pt idx="434">
                  <c:v>60.6</c:v>
                </c:pt>
                <c:pt idx="435">
                  <c:v>60.6</c:v>
                </c:pt>
                <c:pt idx="436">
                  <c:v>60.6</c:v>
                </c:pt>
                <c:pt idx="437">
                  <c:v>60.6</c:v>
                </c:pt>
                <c:pt idx="438">
                  <c:v>60.5</c:v>
                </c:pt>
                <c:pt idx="439">
                  <c:v>60.5</c:v>
                </c:pt>
                <c:pt idx="440">
                  <c:v>60.5</c:v>
                </c:pt>
                <c:pt idx="441">
                  <c:v>60.5</c:v>
                </c:pt>
                <c:pt idx="442">
                  <c:v>60.5</c:v>
                </c:pt>
                <c:pt idx="443">
                  <c:v>60.5</c:v>
                </c:pt>
                <c:pt idx="444">
                  <c:v>60.5</c:v>
                </c:pt>
                <c:pt idx="445">
                  <c:v>60.5</c:v>
                </c:pt>
                <c:pt idx="446">
                  <c:v>60.5</c:v>
                </c:pt>
                <c:pt idx="447">
                  <c:v>60.6</c:v>
                </c:pt>
                <c:pt idx="448">
                  <c:v>60.6</c:v>
                </c:pt>
                <c:pt idx="449">
                  <c:v>60.6</c:v>
                </c:pt>
                <c:pt idx="450">
                  <c:v>60.5</c:v>
                </c:pt>
                <c:pt idx="451">
                  <c:v>60.4</c:v>
                </c:pt>
                <c:pt idx="452">
                  <c:v>60.4</c:v>
                </c:pt>
                <c:pt idx="453">
                  <c:v>60.4</c:v>
                </c:pt>
                <c:pt idx="454">
                  <c:v>60.4</c:v>
                </c:pt>
                <c:pt idx="455">
                  <c:v>60.4</c:v>
                </c:pt>
                <c:pt idx="456">
                  <c:v>60.4</c:v>
                </c:pt>
                <c:pt idx="457">
                  <c:v>60.5</c:v>
                </c:pt>
                <c:pt idx="458">
                  <c:v>60.5</c:v>
                </c:pt>
                <c:pt idx="459">
                  <c:v>60.5</c:v>
                </c:pt>
                <c:pt idx="460">
                  <c:v>60.5</c:v>
                </c:pt>
                <c:pt idx="461">
                  <c:v>60.5</c:v>
                </c:pt>
                <c:pt idx="462">
                  <c:v>60.5</c:v>
                </c:pt>
                <c:pt idx="463">
                  <c:v>60.5</c:v>
                </c:pt>
                <c:pt idx="464">
                  <c:v>60.5</c:v>
                </c:pt>
                <c:pt idx="465">
                  <c:v>60.5</c:v>
                </c:pt>
                <c:pt idx="466">
                  <c:v>60.5</c:v>
                </c:pt>
                <c:pt idx="467">
                  <c:v>60.5</c:v>
                </c:pt>
                <c:pt idx="468">
                  <c:v>60.5</c:v>
                </c:pt>
                <c:pt idx="469">
                  <c:v>60.5</c:v>
                </c:pt>
                <c:pt idx="470">
                  <c:v>60.5</c:v>
                </c:pt>
                <c:pt idx="471">
                  <c:v>60.5</c:v>
                </c:pt>
                <c:pt idx="472">
                  <c:v>60.5</c:v>
                </c:pt>
                <c:pt idx="473">
                  <c:v>60.5</c:v>
                </c:pt>
                <c:pt idx="474">
                  <c:v>60.6</c:v>
                </c:pt>
                <c:pt idx="475">
                  <c:v>60.6</c:v>
                </c:pt>
                <c:pt idx="476">
                  <c:v>60.6</c:v>
                </c:pt>
                <c:pt idx="477">
                  <c:v>60.6</c:v>
                </c:pt>
                <c:pt idx="478">
                  <c:v>60.6</c:v>
                </c:pt>
                <c:pt idx="479">
                  <c:v>60.6</c:v>
                </c:pt>
                <c:pt idx="480">
                  <c:v>60.6</c:v>
                </c:pt>
                <c:pt idx="481">
                  <c:v>60.6</c:v>
                </c:pt>
                <c:pt idx="482">
                  <c:v>60.7</c:v>
                </c:pt>
                <c:pt idx="483">
                  <c:v>60.7</c:v>
                </c:pt>
                <c:pt idx="484">
                  <c:v>60.7</c:v>
                </c:pt>
                <c:pt idx="485">
                  <c:v>60.7</c:v>
                </c:pt>
                <c:pt idx="486">
                  <c:v>60.7</c:v>
                </c:pt>
                <c:pt idx="487">
                  <c:v>60.7</c:v>
                </c:pt>
                <c:pt idx="488">
                  <c:v>60.7</c:v>
                </c:pt>
                <c:pt idx="489">
                  <c:v>60.7</c:v>
                </c:pt>
                <c:pt idx="490">
                  <c:v>60.7</c:v>
                </c:pt>
                <c:pt idx="491">
                  <c:v>60.7</c:v>
                </c:pt>
                <c:pt idx="492">
                  <c:v>60.7</c:v>
                </c:pt>
                <c:pt idx="493">
                  <c:v>60.7</c:v>
                </c:pt>
                <c:pt idx="494">
                  <c:v>60.7</c:v>
                </c:pt>
                <c:pt idx="495">
                  <c:v>60.7</c:v>
                </c:pt>
                <c:pt idx="496">
                  <c:v>60.7</c:v>
                </c:pt>
                <c:pt idx="497">
                  <c:v>60.7</c:v>
                </c:pt>
                <c:pt idx="498">
                  <c:v>60.7</c:v>
                </c:pt>
                <c:pt idx="499">
                  <c:v>60.7</c:v>
                </c:pt>
                <c:pt idx="500">
                  <c:v>60.7</c:v>
                </c:pt>
                <c:pt idx="501">
                  <c:v>60.7</c:v>
                </c:pt>
                <c:pt idx="502">
                  <c:v>60.7</c:v>
                </c:pt>
                <c:pt idx="503">
                  <c:v>60.7</c:v>
                </c:pt>
                <c:pt idx="504">
                  <c:v>60.7</c:v>
                </c:pt>
                <c:pt idx="505">
                  <c:v>60.8</c:v>
                </c:pt>
                <c:pt idx="506">
                  <c:v>60.8</c:v>
                </c:pt>
                <c:pt idx="507">
                  <c:v>60.8</c:v>
                </c:pt>
                <c:pt idx="508">
                  <c:v>60.8</c:v>
                </c:pt>
                <c:pt idx="509">
                  <c:v>60.8</c:v>
                </c:pt>
                <c:pt idx="510">
                  <c:v>60.8</c:v>
                </c:pt>
                <c:pt idx="511">
                  <c:v>60.8</c:v>
                </c:pt>
                <c:pt idx="512">
                  <c:v>60.8</c:v>
                </c:pt>
                <c:pt idx="513">
                  <c:v>60.8</c:v>
                </c:pt>
                <c:pt idx="514">
                  <c:v>60.9</c:v>
                </c:pt>
                <c:pt idx="515">
                  <c:v>60.9</c:v>
                </c:pt>
                <c:pt idx="516">
                  <c:v>60.9</c:v>
                </c:pt>
                <c:pt idx="517">
                  <c:v>60.9</c:v>
                </c:pt>
                <c:pt idx="518">
                  <c:v>61</c:v>
                </c:pt>
                <c:pt idx="519">
                  <c:v>61</c:v>
                </c:pt>
                <c:pt idx="520">
                  <c:v>61</c:v>
                </c:pt>
                <c:pt idx="521">
                  <c:v>61</c:v>
                </c:pt>
                <c:pt idx="522">
                  <c:v>61</c:v>
                </c:pt>
                <c:pt idx="523">
                  <c:v>61.1</c:v>
                </c:pt>
                <c:pt idx="524">
                  <c:v>61.2</c:v>
                </c:pt>
                <c:pt idx="525">
                  <c:v>61.2</c:v>
                </c:pt>
                <c:pt idx="526">
                  <c:v>61.3</c:v>
                </c:pt>
                <c:pt idx="527">
                  <c:v>61.3</c:v>
                </c:pt>
                <c:pt idx="528">
                  <c:v>61.4</c:v>
                </c:pt>
                <c:pt idx="529">
                  <c:v>61.4</c:v>
                </c:pt>
                <c:pt idx="530">
                  <c:v>61.4</c:v>
                </c:pt>
                <c:pt idx="531">
                  <c:v>61.5</c:v>
                </c:pt>
                <c:pt idx="532">
                  <c:v>61.6</c:v>
                </c:pt>
                <c:pt idx="533">
                  <c:v>61.7</c:v>
                </c:pt>
                <c:pt idx="534">
                  <c:v>61.7</c:v>
                </c:pt>
                <c:pt idx="535">
                  <c:v>61.8</c:v>
                </c:pt>
                <c:pt idx="536">
                  <c:v>61.9</c:v>
                </c:pt>
                <c:pt idx="537">
                  <c:v>61.9</c:v>
                </c:pt>
                <c:pt idx="538">
                  <c:v>61.9</c:v>
                </c:pt>
                <c:pt idx="539">
                  <c:v>61.9</c:v>
                </c:pt>
                <c:pt idx="540">
                  <c:v>62</c:v>
                </c:pt>
                <c:pt idx="541">
                  <c:v>62</c:v>
                </c:pt>
                <c:pt idx="542">
                  <c:v>62</c:v>
                </c:pt>
                <c:pt idx="543">
                  <c:v>62</c:v>
                </c:pt>
                <c:pt idx="544">
                  <c:v>62</c:v>
                </c:pt>
                <c:pt idx="545">
                  <c:v>62.1</c:v>
                </c:pt>
                <c:pt idx="546">
                  <c:v>62.1</c:v>
                </c:pt>
                <c:pt idx="547">
                  <c:v>62.1</c:v>
                </c:pt>
                <c:pt idx="548">
                  <c:v>62.2</c:v>
                </c:pt>
                <c:pt idx="549">
                  <c:v>62.2</c:v>
                </c:pt>
                <c:pt idx="550">
                  <c:v>62.2</c:v>
                </c:pt>
                <c:pt idx="551">
                  <c:v>62.3</c:v>
                </c:pt>
                <c:pt idx="552">
                  <c:v>62.3</c:v>
                </c:pt>
                <c:pt idx="553">
                  <c:v>62.3</c:v>
                </c:pt>
                <c:pt idx="554">
                  <c:v>62.4</c:v>
                </c:pt>
                <c:pt idx="555">
                  <c:v>62.4</c:v>
                </c:pt>
                <c:pt idx="556">
                  <c:v>62.4</c:v>
                </c:pt>
                <c:pt idx="557">
                  <c:v>62.5</c:v>
                </c:pt>
                <c:pt idx="558">
                  <c:v>62.5</c:v>
                </c:pt>
                <c:pt idx="559">
                  <c:v>62.5</c:v>
                </c:pt>
                <c:pt idx="560">
                  <c:v>62.5</c:v>
                </c:pt>
                <c:pt idx="561">
                  <c:v>62.6</c:v>
                </c:pt>
                <c:pt idx="562">
                  <c:v>62.6</c:v>
                </c:pt>
                <c:pt idx="563">
                  <c:v>62.7</c:v>
                </c:pt>
                <c:pt idx="564">
                  <c:v>62.7</c:v>
                </c:pt>
                <c:pt idx="565">
                  <c:v>62.7</c:v>
                </c:pt>
                <c:pt idx="566">
                  <c:v>62.8</c:v>
                </c:pt>
                <c:pt idx="567">
                  <c:v>62.8</c:v>
                </c:pt>
                <c:pt idx="568">
                  <c:v>62.8</c:v>
                </c:pt>
                <c:pt idx="569">
                  <c:v>62.9</c:v>
                </c:pt>
                <c:pt idx="570">
                  <c:v>62.9</c:v>
                </c:pt>
                <c:pt idx="571">
                  <c:v>63</c:v>
                </c:pt>
                <c:pt idx="572">
                  <c:v>63</c:v>
                </c:pt>
                <c:pt idx="573">
                  <c:v>63</c:v>
                </c:pt>
                <c:pt idx="574">
                  <c:v>63</c:v>
                </c:pt>
                <c:pt idx="575">
                  <c:v>63</c:v>
                </c:pt>
                <c:pt idx="576">
                  <c:v>63</c:v>
                </c:pt>
                <c:pt idx="577">
                  <c:v>63.1</c:v>
                </c:pt>
                <c:pt idx="578">
                  <c:v>63.1</c:v>
                </c:pt>
                <c:pt idx="579">
                  <c:v>63.2</c:v>
                </c:pt>
                <c:pt idx="580">
                  <c:v>63.5</c:v>
                </c:pt>
                <c:pt idx="581">
                  <c:v>63.5</c:v>
                </c:pt>
                <c:pt idx="582">
                  <c:v>63.7</c:v>
                </c:pt>
                <c:pt idx="583">
                  <c:v>63.8</c:v>
                </c:pt>
                <c:pt idx="584">
                  <c:v>63.9</c:v>
                </c:pt>
                <c:pt idx="585">
                  <c:v>63.9</c:v>
                </c:pt>
                <c:pt idx="586">
                  <c:v>64</c:v>
                </c:pt>
                <c:pt idx="587">
                  <c:v>64</c:v>
                </c:pt>
                <c:pt idx="588">
                  <c:v>64</c:v>
                </c:pt>
                <c:pt idx="589">
                  <c:v>64</c:v>
                </c:pt>
                <c:pt idx="590">
                  <c:v>64.099999999999994</c:v>
                </c:pt>
                <c:pt idx="591">
                  <c:v>64</c:v>
                </c:pt>
                <c:pt idx="592">
                  <c:v>64</c:v>
                </c:pt>
                <c:pt idx="593">
                  <c:v>64.099999999999994</c:v>
                </c:pt>
                <c:pt idx="594">
                  <c:v>64.099999999999994</c:v>
                </c:pt>
                <c:pt idx="595">
                  <c:v>64.099999999999994</c:v>
                </c:pt>
                <c:pt idx="596">
                  <c:v>64.099999999999994</c:v>
                </c:pt>
                <c:pt idx="597">
                  <c:v>64.2</c:v>
                </c:pt>
                <c:pt idx="598">
                  <c:v>64.2</c:v>
                </c:pt>
                <c:pt idx="599">
                  <c:v>64.2</c:v>
                </c:pt>
                <c:pt idx="600">
                  <c:v>64.099999999999994</c:v>
                </c:pt>
                <c:pt idx="601">
                  <c:v>64.099999999999994</c:v>
                </c:pt>
                <c:pt idx="602">
                  <c:v>64.099999999999994</c:v>
                </c:pt>
                <c:pt idx="603">
                  <c:v>64.099999999999994</c:v>
                </c:pt>
                <c:pt idx="604">
                  <c:v>64.099999999999994</c:v>
                </c:pt>
                <c:pt idx="605">
                  <c:v>64.099999999999994</c:v>
                </c:pt>
                <c:pt idx="606">
                  <c:v>64.099999999999994</c:v>
                </c:pt>
                <c:pt idx="607">
                  <c:v>64.099999999999994</c:v>
                </c:pt>
                <c:pt idx="608">
                  <c:v>64.099999999999994</c:v>
                </c:pt>
                <c:pt idx="609">
                  <c:v>64</c:v>
                </c:pt>
                <c:pt idx="610">
                  <c:v>63.9</c:v>
                </c:pt>
                <c:pt idx="611">
                  <c:v>63.9</c:v>
                </c:pt>
                <c:pt idx="612">
                  <c:v>64</c:v>
                </c:pt>
                <c:pt idx="613">
                  <c:v>64</c:v>
                </c:pt>
                <c:pt idx="614">
                  <c:v>64</c:v>
                </c:pt>
                <c:pt idx="615">
                  <c:v>64</c:v>
                </c:pt>
                <c:pt idx="616">
                  <c:v>64.099999999999994</c:v>
                </c:pt>
                <c:pt idx="617">
                  <c:v>64.099999999999994</c:v>
                </c:pt>
                <c:pt idx="618">
                  <c:v>64.099999999999994</c:v>
                </c:pt>
                <c:pt idx="619">
                  <c:v>64.099999999999994</c:v>
                </c:pt>
                <c:pt idx="620">
                  <c:v>64.2</c:v>
                </c:pt>
                <c:pt idx="621">
                  <c:v>64.2</c:v>
                </c:pt>
                <c:pt idx="622">
                  <c:v>64.2</c:v>
                </c:pt>
                <c:pt idx="623">
                  <c:v>64.3</c:v>
                </c:pt>
                <c:pt idx="624">
                  <c:v>64.3</c:v>
                </c:pt>
                <c:pt idx="625">
                  <c:v>64.3</c:v>
                </c:pt>
                <c:pt idx="626">
                  <c:v>64.400000000000006</c:v>
                </c:pt>
                <c:pt idx="627">
                  <c:v>64.400000000000006</c:v>
                </c:pt>
                <c:pt idx="628">
                  <c:v>64.400000000000006</c:v>
                </c:pt>
                <c:pt idx="629">
                  <c:v>64.400000000000006</c:v>
                </c:pt>
                <c:pt idx="630">
                  <c:v>64.400000000000006</c:v>
                </c:pt>
                <c:pt idx="631">
                  <c:v>64.400000000000006</c:v>
                </c:pt>
                <c:pt idx="632">
                  <c:v>64.400000000000006</c:v>
                </c:pt>
                <c:pt idx="633">
                  <c:v>64.3</c:v>
                </c:pt>
                <c:pt idx="634">
                  <c:v>64.3</c:v>
                </c:pt>
                <c:pt idx="635">
                  <c:v>64.3</c:v>
                </c:pt>
                <c:pt idx="636">
                  <c:v>64.3</c:v>
                </c:pt>
                <c:pt idx="637">
                  <c:v>64.3</c:v>
                </c:pt>
                <c:pt idx="638">
                  <c:v>64.3</c:v>
                </c:pt>
                <c:pt idx="639">
                  <c:v>64.3</c:v>
                </c:pt>
                <c:pt idx="640">
                  <c:v>64.3</c:v>
                </c:pt>
                <c:pt idx="641">
                  <c:v>64.400000000000006</c:v>
                </c:pt>
                <c:pt idx="642">
                  <c:v>64.5</c:v>
                </c:pt>
                <c:pt idx="643">
                  <c:v>64.7</c:v>
                </c:pt>
                <c:pt idx="644">
                  <c:v>64.900000000000006</c:v>
                </c:pt>
                <c:pt idx="645">
                  <c:v>65</c:v>
                </c:pt>
                <c:pt idx="646">
                  <c:v>65</c:v>
                </c:pt>
                <c:pt idx="647">
                  <c:v>65.2</c:v>
                </c:pt>
                <c:pt idx="648">
                  <c:v>65.3</c:v>
                </c:pt>
                <c:pt idx="649">
                  <c:v>65.400000000000006</c:v>
                </c:pt>
                <c:pt idx="650">
                  <c:v>65.400000000000006</c:v>
                </c:pt>
                <c:pt idx="651">
                  <c:v>65.5</c:v>
                </c:pt>
                <c:pt idx="652">
                  <c:v>65.5</c:v>
                </c:pt>
                <c:pt idx="653">
                  <c:v>65.5</c:v>
                </c:pt>
                <c:pt idx="654">
                  <c:v>65.5</c:v>
                </c:pt>
                <c:pt idx="655">
                  <c:v>65.5</c:v>
                </c:pt>
                <c:pt idx="656">
                  <c:v>65.599999999999994</c:v>
                </c:pt>
                <c:pt idx="657">
                  <c:v>65.5</c:v>
                </c:pt>
                <c:pt idx="658">
                  <c:v>65.5</c:v>
                </c:pt>
                <c:pt idx="659">
                  <c:v>65.5</c:v>
                </c:pt>
                <c:pt idx="660">
                  <c:v>65.400000000000006</c:v>
                </c:pt>
                <c:pt idx="661">
                  <c:v>65.400000000000006</c:v>
                </c:pt>
                <c:pt idx="662">
                  <c:v>65.400000000000006</c:v>
                </c:pt>
                <c:pt idx="663">
                  <c:v>65.400000000000006</c:v>
                </c:pt>
                <c:pt idx="664">
                  <c:v>65.5</c:v>
                </c:pt>
                <c:pt idx="665">
                  <c:v>65.5</c:v>
                </c:pt>
                <c:pt idx="666">
                  <c:v>65.5</c:v>
                </c:pt>
                <c:pt idx="667">
                  <c:v>65.5</c:v>
                </c:pt>
                <c:pt idx="668">
                  <c:v>65.599999999999994</c:v>
                </c:pt>
                <c:pt idx="669">
                  <c:v>65.599999999999994</c:v>
                </c:pt>
                <c:pt idx="670">
                  <c:v>65.599999999999994</c:v>
                </c:pt>
                <c:pt idx="671">
                  <c:v>65.599999999999994</c:v>
                </c:pt>
                <c:pt idx="672">
                  <c:v>65.599999999999994</c:v>
                </c:pt>
                <c:pt idx="673">
                  <c:v>65.599999999999994</c:v>
                </c:pt>
                <c:pt idx="674">
                  <c:v>65.599999999999994</c:v>
                </c:pt>
                <c:pt idx="675">
                  <c:v>65.7</c:v>
                </c:pt>
                <c:pt idx="676">
                  <c:v>65.7</c:v>
                </c:pt>
                <c:pt idx="677">
                  <c:v>65.7</c:v>
                </c:pt>
                <c:pt idx="678">
                  <c:v>65.7</c:v>
                </c:pt>
                <c:pt idx="679">
                  <c:v>65.7</c:v>
                </c:pt>
                <c:pt idx="680">
                  <c:v>65.7</c:v>
                </c:pt>
                <c:pt idx="681">
                  <c:v>65.599999999999994</c:v>
                </c:pt>
                <c:pt idx="682">
                  <c:v>65.599999999999994</c:v>
                </c:pt>
                <c:pt idx="683">
                  <c:v>65.599999999999994</c:v>
                </c:pt>
                <c:pt idx="684">
                  <c:v>65.599999999999994</c:v>
                </c:pt>
                <c:pt idx="685">
                  <c:v>65.599999999999994</c:v>
                </c:pt>
                <c:pt idx="686">
                  <c:v>65.599999999999994</c:v>
                </c:pt>
                <c:pt idx="687">
                  <c:v>65.599999999999994</c:v>
                </c:pt>
                <c:pt idx="688">
                  <c:v>65.7</c:v>
                </c:pt>
                <c:pt idx="689">
                  <c:v>65.7</c:v>
                </c:pt>
                <c:pt idx="690">
                  <c:v>65.7</c:v>
                </c:pt>
                <c:pt idx="691">
                  <c:v>65.7</c:v>
                </c:pt>
                <c:pt idx="692">
                  <c:v>65.8</c:v>
                </c:pt>
                <c:pt idx="693">
                  <c:v>65.7</c:v>
                </c:pt>
                <c:pt idx="694">
                  <c:v>65.7</c:v>
                </c:pt>
                <c:pt idx="695">
                  <c:v>65.7</c:v>
                </c:pt>
                <c:pt idx="696">
                  <c:v>65.7</c:v>
                </c:pt>
                <c:pt idx="697">
                  <c:v>65.7</c:v>
                </c:pt>
                <c:pt idx="698">
                  <c:v>65.7</c:v>
                </c:pt>
                <c:pt idx="699">
                  <c:v>65.7</c:v>
                </c:pt>
                <c:pt idx="700">
                  <c:v>65.7</c:v>
                </c:pt>
                <c:pt idx="701">
                  <c:v>65.7</c:v>
                </c:pt>
                <c:pt idx="702">
                  <c:v>65.7</c:v>
                </c:pt>
                <c:pt idx="703">
                  <c:v>65.7</c:v>
                </c:pt>
                <c:pt idx="704">
                  <c:v>65.7</c:v>
                </c:pt>
                <c:pt idx="705">
                  <c:v>65.7</c:v>
                </c:pt>
                <c:pt idx="706">
                  <c:v>65.7</c:v>
                </c:pt>
                <c:pt idx="707">
                  <c:v>65.7</c:v>
                </c:pt>
                <c:pt idx="708">
                  <c:v>65.7</c:v>
                </c:pt>
                <c:pt idx="709">
                  <c:v>65.7</c:v>
                </c:pt>
                <c:pt idx="710">
                  <c:v>65.8</c:v>
                </c:pt>
                <c:pt idx="711">
                  <c:v>65.8</c:v>
                </c:pt>
                <c:pt idx="712">
                  <c:v>65.8</c:v>
                </c:pt>
                <c:pt idx="713">
                  <c:v>65.8</c:v>
                </c:pt>
                <c:pt idx="714">
                  <c:v>65.8</c:v>
                </c:pt>
                <c:pt idx="715">
                  <c:v>65.8</c:v>
                </c:pt>
                <c:pt idx="716">
                  <c:v>65.8</c:v>
                </c:pt>
                <c:pt idx="717">
                  <c:v>65.8</c:v>
                </c:pt>
                <c:pt idx="718">
                  <c:v>65.8</c:v>
                </c:pt>
                <c:pt idx="719">
                  <c:v>65.8</c:v>
                </c:pt>
                <c:pt idx="720">
                  <c:v>65.8</c:v>
                </c:pt>
                <c:pt idx="721">
                  <c:v>65.8</c:v>
                </c:pt>
                <c:pt idx="722">
                  <c:v>65.8</c:v>
                </c:pt>
                <c:pt idx="723">
                  <c:v>65.8</c:v>
                </c:pt>
                <c:pt idx="724">
                  <c:v>65.7</c:v>
                </c:pt>
                <c:pt idx="725">
                  <c:v>65.599999999999994</c:v>
                </c:pt>
                <c:pt idx="726">
                  <c:v>65.5</c:v>
                </c:pt>
                <c:pt idx="727">
                  <c:v>65.5</c:v>
                </c:pt>
                <c:pt idx="728">
                  <c:v>65.5</c:v>
                </c:pt>
                <c:pt idx="729">
                  <c:v>65.5</c:v>
                </c:pt>
                <c:pt idx="730">
                  <c:v>65.5</c:v>
                </c:pt>
                <c:pt idx="731">
                  <c:v>65.5</c:v>
                </c:pt>
                <c:pt idx="732">
                  <c:v>65.5</c:v>
                </c:pt>
                <c:pt idx="733">
                  <c:v>65.5</c:v>
                </c:pt>
                <c:pt idx="734">
                  <c:v>65.5</c:v>
                </c:pt>
                <c:pt idx="735">
                  <c:v>65.5</c:v>
                </c:pt>
                <c:pt idx="736">
                  <c:v>65.400000000000006</c:v>
                </c:pt>
                <c:pt idx="737">
                  <c:v>65.400000000000006</c:v>
                </c:pt>
                <c:pt idx="738">
                  <c:v>65.400000000000006</c:v>
                </c:pt>
                <c:pt idx="739">
                  <c:v>65.400000000000006</c:v>
                </c:pt>
                <c:pt idx="740">
                  <c:v>65.400000000000006</c:v>
                </c:pt>
                <c:pt idx="741">
                  <c:v>65.400000000000006</c:v>
                </c:pt>
                <c:pt idx="742">
                  <c:v>65.400000000000006</c:v>
                </c:pt>
                <c:pt idx="743">
                  <c:v>65.400000000000006</c:v>
                </c:pt>
                <c:pt idx="744">
                  <c:v>65.400000000000006</c:v>
                </c:pt>
                <c:pt idx="745">
                  <c:v>65.400000000000006</c:v>
                </c:pt>
                <c:pt idx="746">
                  <c:v>65.400000000000006</c:v>
                </c:pt>
                <c:pt idx="747">
                  <c:v>65.400000000000006</c:v>
                </c:pt>
                <c:pt idx="748">
                  <c:v>65.400000000000006</c:v>
                </c:pt>
                <c:pt idx="749">
                  <c:v>65.3</c:v>
                </c:pt>
                <c:pt idx="750">
                  <c:v>65.3</c:v>
                </c:pt>
                <c:pt idx="751">
                  <c:v>65.3</c:v>
                </c:pt>
                <c:pt idx="752">
                  <c:v>65.3</c:v>
                </c:pt>
                <c:pt idx="753">
                  <c:v>65.3</c:v>
                </c:pt>
                <c:pt idx="754">
                  <c:v>65.2</c:v>
                </c:pt>
                <c:pt idx="755">
                  <c:v>65.2</c:v>
                </c:pt>
                <c:pt idx="756">
                  <c:v>65.2</c:v>
                </c:pt>
                <c:pt idx="757">
                  <c:v>65.2</c:v>
                </c:pt>
                <c:pt idx="758">
                  <c:v>65.099999999999994</c:v>
                </c:pt>
                <c:pt idx="759">
                  <c:v>65.099999999999994</c:v>
                </c:pt>
                <c:pt idx="760">
                  <c:v>65.099999999999994</c:v>
                </c:pt>
                <c:pt idx="761">
                  <c:v>65.099999999999994</c:v>
                </c:pt>
                <c:pt idx="762">
                  <c:v>65.099999999999994</c:v>
                </c:pt>
                <c:pt idx="763">
                  <c:v>65.099999999999994</c:v>
                </c:pt>
                <c:pt idx="764">
                  <c:v>65.099999999999994</c:v>
                </c:pt>
                <c:pt idx="765">
                  <c:v>65.099999999999994</c:v>
                </c:pt>
                <c:pt idx="766">
                  <c:v>65.099999999999994</c:v>
                </c:pt>
                <c:pt idx="767">
                  <c:v>65.099999999999994</c:v>
                </c:pt>
                <c:pt idx="768">
                  <c:v>65.099999999999994</c:v>
                </c:pt>
                <c:pt idx="769">
                  <c:v>65.099999999999994</c:v>
                </c:pt>
                <c:pt idx="770">
                  <c:v>65</c:v>
                </c:pt>
                <c:pt idx="771">
                  <c:v>65</c:v>
                </c:pt>
                <c:pt idx="772">
                  <c:v>64.900000000000006</c:v>
                </c:pt>
                <c:pt idx="773">
                  <c:v>64.8</c:v>
                </c:pt>
                <c:pt idx="774">
                  <c:v>64.8</c:v>
                </c:pt>
                <c:pt idx="775">
                  <c:v>64.7</c:v>
                </c:pt>
                <c:pt idx="776">
                  <c:v>64.7</c:v>
                </c:pt>
                <c:pt idx="777">
                  <c:v>64.7</c:v>
                </c:pt>
                <c:pt idx="778">
                  <c:v>64.7</c:v>
                </c:pt>
                <c:pt idx="779">
                  <c:v>64.7</c:v>
                </c:pt>
                <c:pt idx="780">
                  <c:v>64.7</c:v>
                </c:pt>
                <c:pt idx="781">
                  <c:v>64.599999999999994</c:v>
                </c:pt>
                <c:pt idx="782">
                  <c:v>64.599999999999994</c:v>
                </c:pt>
                <c:pt idx="783">
                  <c:v>64.599999999999994</c:v>
                </c:pt>
                <c:pt idx="784">
                  <c:v>64.599999999999994</c:v>
                </c:pt>
                <c:pt idx="785">
                  <c:v>64.599999999999994</c:v>
                </c:pt>
                <c:pt idx="786">
                  <c:v>64.599999999999994</c:v>
                </c:pt>
                <c:pt idx="787">
                  <c:v>64.7</c:v>
                </c:pt>
                <c:pt idx="788">
                  <c:v>64.7</c:v>
                </c:pt>
                <c:pt idx="789">
                  <c:v>64.7</c:v>
                </c:pt>
                <c:pt idx="790">
                  <c:v>64.7</c:v>
                </c:pt>
                <c:pt idx="791">
                  <c:v>64.7</c:v>
                </c:pt>
                <c:pt idx="792">
                  <c:v>64.7</c:v>
                </c:pt>
                <c:pt idx="793">
                  <c:v>64.7</c:v>
                </c:pt>
                <c:pt idx="794">
                  <c:v>64.7</c:v>
                </c:pt>
                <c:pt idx="795">
                  <c:v>64.7</c:v>
                </c:pt>
                <c:pt idx="796">
                  <c:v>64.8</c:v>
                </c:pt>
                <c:pt idx="797">
                  <c:v>64.8</c:v>
                </c:pt>
                <c:pt idx="798">
                  <c:v>64.7</c:v>
                </c:pt>
                <c:pt idx="799">
                  <c:v>64.7</c:v>
                </c:pt>
                <c:pt idx="800">
                  <c:v>64.7</c:v>
                </c:pt>
                <c:pt idx="801">
                  <c:v>64.7</c:v>
                </c:pt>
                <c:pt idx="802">
                  <c:v>64.7</c:v>
                </c:pt>
                <c:pt idx="803">
                  <c:v>64.7</c:v>
                </c:pt>
                <c:pt idx="804">
                  <c:v>64.8</c:v>
                </c:pt>
                <c:pt idx="805">
                  <c:v>64.900000000000006</c:v>
                </c:pt>
                <c:pt idx="806">
                  <c:v>65</c:v>
                </c:pt>
                <c:pt idx="807">
                  <c:v>65</c:v>
                </c:pt>
                <c:pt idx="808">
                  <c:v>65</c:v>
                </c:pt>
                <c:pt idx="809">
                  <c:v>65</c:v>
                </c:pt>
                <c:pt idx="810">
                  <c:v>65</c:v>
                </c:pt>
                <c:pt idx="811">
                  <c:v>65</c:v>
                </c:pt>
                <c:pt idx="812">
                  <c:v>65</c:v>
                </c:pt>
                <c:pt idx="813">
                  <c:v>65</c:v>
                </c:pt>
                <c:pt idx="814">
                  <c:v>65</c:v>
                </c:pt>
                <c:pt idx="815">
                  <c:v>65</c:v>
                </c:pt>
                <c:pt idx="816">
                  <c:v>65</c:v>
                </c:pt>
                <c:pt idx="817">
                  <c:v>65</c:v>
                </c:pt>
                <c:pt idx="818">
                  <c:v>65</c:v>
                </c:pt>
                <c:pt idx="819">
                  <c:v>65.099999999999994</c:v>
                </c:pt>
                <c:pt idx="820">
                  <c:v>65.099999999999994</c:v>
                </c:pt>
                <c:pt idx="821">
                  <c:v>65.099999999999994</c:v>
                </c:pt>
                <c:pt idx="822">
                  <c:v>65.099999999999994</c:v>
                </c:pt>
                <c:pt idx="823">
                  <c:v>65.099999999999994</c:v>
                </c:pt>
                <c:pt idx="824">
                  <c:v>65.099999999999994</c:v>
                </c:pt>
                <c:pt idx="825">
                  <c:v>65.099999999999994</c:v>
                </c:pt>
                <c:pt idx="826">
                  <c:v>65.099999999999994</c:v>
                </c:pt>
                <c:pt idx="827">
                  <c:v>65.099999999999994</c:v>
                </c:pt>
                <c:pt idx="828">
                  <c:v>65.099999999999994</c:v>
                </c:pt>
                <c:pt idx="829">
                  <c:v>65.099999999999994</c:v>
                </c:pt>
                <c:pt idx="830">
                  <c:v>65.3</c:v>
                </c:pt>
                <c:pt idx="831">
                  <c:v>65.400000000000006</c:v>
                </c:pt>
                <c:pt idx="832">
                  <c:v>65.400000000000006</c:v>
                </c:pt>
                <c:pt idx="833">
                  <c:v>65.5</c:v>
                </c:pt>
                <c:pt idx="834">
                  <c:v>65.5</c:v>
                </c:pt>
                <c:pt idx="835">
                  <c:v>65.599999999999994</c:v>
                </c:pt>
                <c:pt idx="836">
                  <c:v>65.599999999999994</c:v>
                </c:pt>
                <c:pt idx="837">
                  <c:v>65.599999999999994</c:v>
                </c:pt>
                <c:pt idx="838">
                  <c:v>65.599999999999994</c:v>
                </c:pt>
                <c:pt idx="839">
                  <c:v>65.599999999999994</c:v>
                </c:pt>
                <c:pt idx="840">
                  <c:v>65.7</c:v>
                </c:pt>
                <c:pt idx="841">
                  <c:v>65.7</c:v>
                </c:pt>
                <c:pt idx="842">
                  <c:v>65.7</c:v>
                </c:pt>
                <c:pt idx="843">
                  <c:v>65.7</c:v>
                </c:pt>
                <c:pt idx="844">
                  <c:v>65.599999999999994</c:v>
                </c:pt>
                <c:pt idx="845">
                  <c:v>65.599999999999994</c:v>
                </c:pt>
                <c:pt idx="846">
                  <c:v>65.7</c:v>
                </c:pt>
                <c:pt idx="847">
                  <c:v>65.7</c:v>
                </c:pt>
                <c:pt idx="848">
                  <c:v>65.7</c:v>
                </c:pt>
                <c:pt idx="849">
                  <c:v>65.7</c:v>
                </c:pt>
                <c:pt idx="850">
                  <c:v>65.7</c:v>
                </c:pt>
                <c:pt idx="851">
                  <c:v>65.7</c:v>
                </c:pt>
                <c:pt idx="852">
                  <c:v>65.7</c:v>
                </c:pt>
                <c:pt idx="853">
                  <c:v>65.7</c:v>
                </c:pt>
                <c:pt idx="854">
                  <c:v>65.7</c:v>
                </c:pt>
                <c:pt idx="855">
                  <c:v>65.7</c:v>
                </c:pt>
                <c:pt idx="856">
                  <c:v>65.8</c:v>
                </c:pt>
                <c:pt idx="857">
                  <c:v>65.7</c:v>
                </c:pt>
                <c:pt idx="858">
                  <c:v>65.599999999999994</c:v>
                </c:pt>
                <c:pt idx="859">
                  <c:v>65.599999999999994</c:v>
                </c:pt>
                <c:pt idx="860">
                  <c:v>65.599999999999994</c:v>
                </c:pt>
                <c:pt idx="861">
                  <c:v>65.599999999999994</c:v>
                </c:pt>
                <c:pt idx="862">
                  <c:v>65.599999999999994</c:v>
                </c:pt>
                <c:pt idx="863">
                  <c:v>65.599999999999994</c:v>
                </c:pt>
                <c:pt idx="864">
                  <c:v>65.599999999999994</c:v>
                </c:pt>
                <c:pt idx="865">
                  <c:v>65.599999999999994</c:v>
                </c:pt>
                <c:pt idx="866">
                  <c:v>65.599999999999994</c:v>
                </c:pt>
                <c:pt idx="867">
                  <c:v>65.7</c:v>
                </c:pt>
                <c:pt idx="868">
                  <c:v>65.599999999999994</c:v>
                </c:pt>
                <c:pt idx="869">
                  <c:v>65.7</c:v>
                </c:pt>
                <c:pt idx="870">
                  <c:v>65.7</c:v>
                </c:pt>
                <c:pt idx="871">
                  <c:v>65.7</c:v>
                </c:pt>
                <c:pt idx="872">
                  <c:v>65.7</c:v>
                </c:pt>
                <c:pt idx="873">
                  <c:v>65.8</c:v>
                </c:pt>
                <c:pt idx="874">
                  <c:v>65.8</c:v>
                </c:pt>
                <c:pt idx="875">
                  <c:v>65.8</c:v>
                </c:pt>
                <c:pt idx="876">
                  <c:v>65.900000000000006</c:v>
                </c:pt>
                <c:pt idx="877">
                  <c:v>65.8</c:v>
                </c:pt>
                <c:pt idx="878">
                  <c:v>65.900000000000006</c:v>
                </c:pt>
                <c:pt idx="879">
                  <c:v>65.900000000000006</c:v>
                </c:pt>
                <c:pt idx="880">
                  <c:v>65.900000000000006</c:v>
                </c:pt>
                <c:pt idx="881">
                  <c:v>65.900000000000006</c:v>
                </c:pt>
                <c:pt idx="882">
                  <c:v>65.900000000000006</c:v>
                </c:pt>
                <c:pt idx="883">
                  <c:v>65.900000000000006</c:v>
                </c:pt>
                <c:pt idx="884">
                  <c:v>65.900000000000006</c:v>
                </c:pt>
                <c:pt idx="885">
                  <c:v>65.900000000000006</c:v>
                </c:pt>
                <c:pt idx="886">
                  <c:v>66.099999999999994</c:v>
                </c:pt>
                <c:pt idx="887">
                  <c:v>66.099999999999994</c:v>
                </c:pt>
                <c:pt idx="888">
                  <c:v>66.099999999999994</c:v>
                </c:pt>
                <c:pt idx="889">
                  <c:v>66.099999999999994</c:v>
                </c:pt>
                <c:pt idx="890">
                  <c:v>66.2</c:v>
                </c:pt>
                <c:pt idx="891">
                  <c:v>66.2</c:v>
                </c:pt>
                <c:pt idx="892">
                  <c:v>66.2</c:v>
                </c:pt>
                <c:pt idx="893">
                  <c:v>66.2</c:v>
                </c:pt>
                <c:pt idx="894">
                  <c:v>66.2</c:v>
                </c:pt>
                <c:pt idx="895">
                  <c:v>66.2</c:v>
                </c:pt>
                <c:pt idx="896">
                  <c:v>66.2</c:v>
                </c:pt>
                <c:pt idx="897">
                  <c:v>66.2</c:v>
                </c:pt>
                <c:pt idx="898">
                  <c:v>66.2</c:v>
                </c:pt>
                <c:pt idx="899">
                  <c:v>66.099999999999994</c:v>
                </c:pt>
                <c:pt idx="900">
                  <c:v>66.099999999999994</c:v>
                </c:pt>
                <c:pt idx="901">
                  <c:v>66.099999999999994</c:v>
                </c:pt>
                <c:pt idx="902">
                  <c:v>66.2</c:v>
                </c:pt>
                <c:pt idx="903">
                  <c:v>66.2</c:v>
                </c:pt>
                <c:pt idx="904">
                  <c:v>66.2</c:v>
                </c:pt>
                <c:pt idx="905">
                  <c:v>66.2</c:v>
                </c:pt>
                <c:pt idx="906">
                  <c:v>66.099999999999994</c:v>
                </c:pt>
                <c:pt idx="907">
                  <c:v>66.099999999999994</c:v>
                </c:pt>
                <c:pt idx="908">
                  <c:v>66.099999999999994</c:v>
                </c:pt>
                <c:pt idx="909">
                  <c:v>66.099999999999994</c:v>
                </c:pt>
                <c:pt idx="910">
                  <c:v>66.099999999999994</c:v>
                </c:pt>
                <c:pt idx="911">
                  <c:v>66.099999999999994</c:v>
                </c:pt>
                <c:pt idx="912">
                  <c:v>66.099999999999994</c:v>
                </c:pt>
                <c:pt idx="913">
                  <c:v>66</c:v>
                </c:pt>
                <c:pt idx="914">
                  <c:v>66</c:v>
                </c:pt>
                <c:pt idx="915">
                  <c:v>66</c:v>
                </c:pt>
                <c:pt idx="916">
                  <c:v>65.900000000000006</c:v>
                </c:pt>
                <c:pt idx="917">
                  <c:v>65.900000000000006</c:v>
                </c:pt>
                <c:pt idx="918">
                  <c:v>65.900000000000006</c:v>
                </c:pt>
                <c:pt idx="919">
                  <c:v>65.900000000000006</c:v>
                </c:pt>
                <c:pt idx="920">
                  <c:v>65.8</c:v>
                </c:pt>
                <c:pt idx="921">
                  <c:v>65.8</c:v>
                </c:pt>
                <c:pt idx="922">
                  <c:v>65.8</c:v>
                </c:pt>
                <c:pt idx="923">
                  <c:v>65.8</c:v>
                </c:pt>
                <c:pt idx="924">
                  <c:v>65.8</c:v>
                </c:pt>
                <c:pt idx="925">
                  <c:v>65.8</c:v>
                </c:pt>
                <c:pt idx="926">
                  <c:v>65.8</c:v>
                </c:pt>
                <c:pt idx="927">
                  <c:v>65.8</c:v>
                </c:pt>
                <c:pt idx="928">
                  <c:v>65.7</c:v>
                </c:pt>
                <c:pt idx="929">
                  <c:v>65.7</c:v>
                </c:pt>
                <c:pt idx="930">
                  <c:v>65.7</c:v>
                </c:pt>
                <c:pt idx="931">
                  <c:v>65.7</c:v>
                </c:pt>
                <c:pt idx="932">
                  <c:v>65.7</c:v>
                </c:pt>
                <c:pt idx="933">
                  <c:v>65.7</c:v>
                </c:pt>
                <c:pt idx="934">
                  <c:v>65.7</c:v>
                </c:pt>
                <c:pt idx="935">
                  <c:v>65.7</c:v>
                </c:pt>
                <c:pt idx="936">
                  <c:v>65.7</c:v>
                </c:pt>
                <c:pt idx="937">
                  <c:v>65.7</c:v>
                </c:pt>
                <c:pt idx="938">
                  <c:v>65.7</c:v>
                </c:pt>
                <c:pt idx="939">
                  <c:v>65.7</c:v>
                </c:pt>
                <c:pt idx="940">
                  <c:v>65.7</c:v>
                </c:pt>
                <c:pt idx="941">
                  <c:v>65.7</c:v>
                </c:pt>
                <c:pt idx="942">
                  <c:v>65.7</c:v>
                </c:pt>
                <c:pt idx="943">
                  <c:v>65.599999999999994</c:v>
                </c:pt>
                <c:pt idx="944">
                  <c:v>65.599999999999994</c:v>
                </c:pt>
                <c:pt idx="945">
                  <c:v>65.5</c:v>
                </c:pt>
                <c:pt idx="946">
                  <c:v>65.5</c:v>
                </c:pt>
                <c:pt idx="947">
                  <c:v>65.400000000000006</c:v>
                </c:pt>
                <c:pt idx="948">
                  <c:v>65.400000000000006</c:v>
                </c:pt>
                <c:pt idx="949">
                  <c:v>65.3</c:v>
                </c:pt>
                <c:pt idx="950">
                  <c:v>65.3</c:v>
                </c:pt>
                <c:pt idx="951">
                  <c:v>65.3</c:v>
                </c:pt>
                <c:pt idx="952">
                  <c:v>65.3</c:v>
                </c:pt>
                <c:pt idx="953">
                  <c:v>65.3</c:v>
                </c:pt>
                <c:pt idx="954">
                  <c:v>65.400000000000006</c:v>
                </c:pt>
                <c:pt idx="955">
                  <c:v>65.400000000000006</c:v>
                </c:pt>
                <c:pt idx="956">
                  <c:v>65.5</c:v>
                </c:pt>
                <c:pt idx="957">
                  <c:v>65.400000000000006</c:v>
                </c:pt>
                <c:pt idx="958">
                  <c:v>65.400000000000006</c:v>
                </c:pt>
                <c:pt idx="959">
                  <c:v>65.400000000000006</c:v>
                </c:pt>
                <c:pt idx="960">
                  <c:v>65.400000000000006</c:v>
                </c:pt>
                <c:pt idx="961">
                  <c:v>65.400000000000006</c:v>
                </c:pt>
                <c:pt idx="962">
                  <c:v>65.400000000000006</c:v>
                </c:pt>
                <c:pt idx="963">
                  <c:v>65.400000000000006</c:v>
                </c:pt>
                <c:pt idx="964">
                  <c:v>65.400000000000006</c:v>
                </c:pt>
                <c:pt idx="965">
                  <c:v>65.400000000000006</c:v>
                </c:pt>
                <c:pt idx="966">
                  <c:v>65.400000000000006</c:v>
                </c:pt>
                <c:pt idx="967">
                  <c:v>65.400000000000006</c:v>
                </c:pt>
                <c:pt idx="968">
                  <c:v>65.400000000000006</c:v>
                </c:pt>
                <c:pt idx="969">
                  <c:v>65.5</c:v>
                </c:pt>
                <c:pt idx="970">
                  <c:v>65.5</c:v>
                </c:pt>
                <c:pt idx="971">
                  <c:v>65.5</c:v>
                </c:pt>
                <c:pt idx="972">
                  <c:v>65.5</c:v>
                </c:pt>
                <c:pt idx="973">
                  <c:v>65.5</c:v>
                </c:pt>
                <c:pt idx="974">
                  <c:v>65.5</c:v>
                </c:pt>
                <c:pt idx="975">
                  <c:v>65.5</c:v>
                </c:pt>
                <c:pt idx="976">
                  <c:v>65.5</c:v>
                </c:pt>
                <c:pt idx="977">
                  <c:v>65.599999999999994</c:v>
                </c:pt>
                <c:pt idx="978">
                  <c:v>65.599999999999994</c:v>
                </c:pt>
                <c:pt idx="979">
                  <c:v>65.599999999999994</c:v>
                </c:pt>
                <c:pt idx="980">
                  <c:v>65.599999999999994</c:v>
                </c:pt>
                <c:pt idx="981">
                  <c:v>65.599999999999994</c:v>
                </c:pt>
                <c:pt idx="982">
                  <c:v>65.7</c:v>
                </c:pt>
                <c:pt idx="983">
                  <c:v>65.8</c:v>
                </c:pt>
                <c:pt idx="984">
                  <c:v>65.900000000000006</c:v>
                </c:pt>
                <c:pt idx="985">
                  <c:v>66</c:v>
                </c:pt>
                <c:pt idx="986">
                  <c:v>66</c:v>
                </c:pt>
                <c:pt idx="987">
                  <c:v>66.099999999999994</c:v>
                </c:pt>
                <c:pt idx="988">
                  <c:v>66.2</c:v>
                </c:pt>
                <c:pt idx="989">
                  <c:v>66.3</c:v>
                </c:pt>
                <c:pt idx="990">
                  <c:v>66.400000000000006</c:v>
                </c:pt>
                <c:pt idx="991">
                  <c:v>66.400000000000006</c:v>
                </c:pt>
                <c:pt idx="992">
                  <c:v>66.5</c:v>
                </c:pt>
                <c:pt idx="993">
                  <c:v>66.599999999999994</c:v>
                </c:pt>
                <c:pt idx="994">
                  <c:v>66.7</c:v>
                </c:pt>
                <c:pt idx="995">
                  <c:v>66.8</c:v>
                </c:pt>
                <c:pt idx="996">
                  <c:v>66.8</c:v>
                </c:pt>
                <c:pt idx="997">
                  <c:v>66.900000000000006</c:v>
                </c:pt>
                <c:pt idx="998">
                  <c:v>66.900000000000006</c:v>
                </c:pt>
                <c:pt idx="999">
                  <c:v>66.900000000000006</c:v>
                </c:pt>
                <c:pt idx="1000">
                  <c:v>67</c:v>
                </c:pt>
                <c:pt idx="1001">
                  <c:v>67</c:v>
                </c:pt>
                <c:pt idx="1002">
                  <c:v>67.099999999999994</c:v>
                </c:pt>
                <c:pt idx="1003">
                  <c:v>67.099999999999994</c:v>
                </c:pt>
                <c:pt idx="1004">
                  <c:v>67.099999999999994</c:v>
                </c:pt>
                <c:pt idx="1005">
                  <c:v>67.2</c:v>
                </c:pt>
                <c:pt idx="1006">
                  <c:v>67.2</c:v>
                </c:pt>
                <c:pt idx="1007">
                  <c:v>67.3</c:v>
                </c:pt>
                <c:pt idx="1008">
                  <c:v>67.3</c:v>
                </c:pt>
                <c:pt idx="1009">
                  <c:v>67.400000000000006</c:v>
                </c:pt>
                <c:pt idx="1010">
                  <c:v>67.400000000000006</c:v>
                </c:pt>
                <c:pt idx="1011">
                  <c:v>67.400000000000006</c:v>
                </c:pt>
                <c:pt idx="1012">
                  <c:v>67.5</c:v>
                </c:pt>
                <c:pt idx="1013">
                  <c:v>67.5</c:v>
                </c:pt>
                <c:pt idx="1014">
                  <c:v>67.599999999999994</c:v>
                </c:pt>
                <c:pt idx="1015">
                  <c:v>67.7</c:v>
                </c:pt>
                <c:pt idx="1016">
                  <c:v>67.7</c:v>
                </c:pt>
                <c:pt idx="1017">
                  <c:v>67.8</c:v>
                </c:pt>
                <c:pt idx="1018">
                  <c:v>67.8</c:v>
                </c:pt>
                <c:pt idx="1019">
                  <c:v>67.8</c:v>
                </c:pt>
                <c:pt idx="1020">
                  <c:v>67.900000000000006</c:v>
                </c:pt>
                <c:pt idx="1021">
                  <c:v>67.900000000000006</c:v>
                </c:pt>
                <c:pt idx="1022">
                  <c:v>67.900000000000006</c:v>
                </c:pt>
                <c:pt idx="1023">
                  <c:v>68</c:v>
                </c:pt>
                <c:pt idx="1024">
                  <c:v>68</c:v>
                </c:pt>
                <c:pt idx="1025">
                  <c:v>68</c:v>
                </c:pt>
                <c:pt idx="1026">
                  <c:v>68.099999999999994</c:v>
                </c:pt>
                <c:pt idx="1027">
                  <c:v>68.099999999999994</c:v>
                </c:pt>
                <c:pt idx="1028">
                  <c:v>68.2</c:v>
                </c:pt>
                <c:pt idx="1029">
                  <c:v>68.2</c:v>
                </c:pt>
                <c:pt idx="1030">
                  <c:v>68.3</c:v>
                </c:pt>
                <c:pt idx="1031">
                  <c:v>68.3</c:v>
                </c:pt>
                <c:pt idx="1032">
                  <c:v>68.3</c:v>
                </c:pt>
                <c:pt idx="1033">
                  <c:v>68.400000000000006</c:v>
                </c:pt>
                <c:pt idx="1034">
                  <c:v>68.400000000000006</c:v>
                </c:pt>
                <c:pt idx="1035">
                  <c:v>68.3</c:v>
                </c:pt>
                <c:pt idx="1036">
                  <c:v>68.3</c:v>
                </c:pt>
                <c:pt idx="1037">
                  <c:v>68.400000000000006</c:v>
                </c:pt>
                <c:pt idx="1038">
                  <c:v>68.400000000000006</c:v>
                </c:pt>
                <c:pt idx="1039">
                  <c:v>68.400000000000006</c:v>
                </c:pt>
                <c:pt idx="1040">
                  <c:v>68.5</c:v>
                </c:pt>
                <c:pt idx="1041">
                  <c:v>68.400000000000006</c:v>
                </c:pt>
                <c:pt idx="1042">
                  <c:v>68.5</c:v>
                </c:pt>
                <c:pt idx="1043">
                  <c:v>68.400000000000006</c:v>
                </c:pt>
                <c:pt idx="1044">
                  <c:v>68.3</c:v>
                </c:pt>
                <c:pt idx="1045">
                  <c:v>68.2</c:v>
                </c:pt>
                <c:pt idx="1046">
                  <c:v>68</c:v>
                </c:pt>
                <c:pt idx="1047">
                  <c:v>67.900000000000006</c:v>
                </c:pt>
                <c:pt idx="1048">
                  <c:v>67.900000000000006</c:v>
                </c:pt>
                <c:pt idx="1049">
                  <c:v>67.900000000000006</c:v>
                </c:pt>
                <c:pt idx="1050">
                  <c:v>67.8</c:v>
                </c:pt>
                <c:pt idx="1051">
                  <c:v>67.900000000000006</c:v>
                </c:pt>
                <c:pt idx="1052">
                  <c:v>67.900000000000006</c:v>
                </c:pt>
                <c:pt idx="1053">
                  <c:v>67.900000000000006</c:v>
                </c:pt>
                <c:pt idx="1054">
                  <c:v>67.900000000000006</c:v>
                </c:pt>
                <c:pt idx="1055">
                  <c:v>68</c:v>
                </c:pt>
                <c:pt idx="1056">
                  <c:v>68.099999999999994</c:v>
                </c:pt>
                <c:pt idx="1057">
                  <c:v>68.099999999999994</c:v>
                </c:pt>
                <c:pt idx="1058">
                  <c:v>68.2</c:v>
                </c:pt>
                <c:pt idx="1059">
                  <c:v>68.2</c:v>
                </c:pt>
                <c:pt idx="1060">
                  <c:v>68.2</c:v>
                </c:pt>
                <c:pt idx="1061">
                  <c:v>68.2</c:v>
                </c:pt>
                <c:pt idx="1062">
                  <c:v>68.099999999999994</c:v>
                </c:pt>
                <c:pt idx="1063">
                  <c:v>68.099999999999994</c:v>
                </c:pt>
                <c:pt idx="1064">
                  <c:v>68.099999999999994</c:v>
                </c:pt>
                <c:pt idx="1065">
                  <c:v>68.099999999999994</c:v>
                </c:pt>
                <c:pt idx="1066">
                  <c:v>68.099999999999994</c:v>
                </c:pt>
                <c:pt idx="1067">
                  <c:v>68.099999999999994</c:v>
                </c:pt>
                <c:pt idx="1068">
                  <c:v>68.099999999999994</c:v>
                </c:pt>
                <c:pt idx="1069">
                  <c:v>68.2</c:v>
                </c:pt>
                <c:pt idx="1070">
                  <c:v>68.3</c:v>
                </c:pt>
                <c:pt idx="1071">
                  <c:v>68.400000000000006</c:v>
                </c:pt>
                <c:pt idx="1072">
                  <c:v>68.5</c:v>
                </c:pt>
                <c:pt idx="1073">
                  <c:v>68.599999999999994</c:v>
                </c:pt>
                <c:pt idx="1074">
                  <c:v>68.599999999999994</c:v>
                </c:pt>
                <c:pt idx="1075">
                  <c:v>68.599999999999994</c:v>
                </c:pt>
                <c:pt idx="1076">
                  <c:v>68.599999999999994</c:v>
                </c:pt>
                <c:pt idx="1077">
                  <c:v>68.5</c:v>
                </c:pt>
                <c:pt idx="1078">
                  <c:v>68.5</c:v>
                </c:pt>
                <c:pt idx="1079">
                  <c:v>68.5</c:v>
                </c:pt>
                <c:pt idx="1080">
                  <c:v>68.5</c:v>
                </c:pt>
                <c:pt idx="1081">
                  <c:v>68.5</c:v>
                </c:pt>
                <c:pt idx="1082">
                  <c:v>68.5</c:v>
                </c:pt>
                <c:pt idx="1083">
                  <c:v>68.5</c:v>
                </c:pt>
                <c:pt idx="1084">
                  <c:v>68.5</c:v>
                </c:pt>
                <c:pt idx="1085">
                  <c:v>68.5</c:v>
                </c:pt>
                <c:pt idx="1086">
                  <c:v>68.400000000000006</c:v>
                </c:pt>
                <c:pt idx="1087">
                  <c:v>68.400000000000006</c:v>
                </c:pt>
                <c:pt idx="1088">
                  <c:v>68.400000000000006</c:v>
                </c:pt>
                <c:pt idx="1089">
                  <c:v>68.400000000000006</c:v>
                </c:pt>
                <c:pt idx="1090">
                  <c:v>68.400000000000006</c:v>
                </c:pt>
                <c:pt idx="1091">
                  <c:v>68.400000000000006</c:v>
                </c:pt>
                <c:pt idx="1092">
                  <c:v>68.3</c:v>
                </c:pt>
                <c:pt idx="1093">
                  <c:v>68.3</c:v>
                </c:pt>
                <c:pt idx="1094">
                  <c:v>68.3</c:v>
                </c:pt>
                <c:pt idx="1095">
                  <c:v>68.400000000000006</c:v>
                </c:pt>
                <c:pt idx="1096">
                  <c:v>68.599999999999994</c:v>
                </c:pt>
                <c:pt idx="1097">
                  <c:v>68.8</c:v>
                </c:pt>
                <c:pt idx="1098">
                  <c:v>68.900000000000006</c:v>
                </c:pt>
                <c:pt idx="1099">
                  <c:v>69</c:v>
                </c:pt>
                <c:pt idx="1100">
                  <c:v>69</c:v>
                </c:pt>
                <c:pt idx="1101">
                  <c:v>69</c:v>
                </c:pt>
                <c:pt idx="1102">
                  <c:v>69</c:v>
                </c:pt>
                <c:pt idx="1103">
                  <c:v>69</c:v>
                </c:pt>
                <c:pt idx="1104">
                  <c:v>69</c:v>
                </c:pt>
                <c:pt idx="1105">
                  <c:v>69</c:v>
                </c:pt>
                <c:pt idx="1106">
                  <c:v>69.099999999999994</c:v>
                </c:pt>
                <c:pt idx="1107">
                  <c:v>69.099999999999994</c:v>
                </c:pt>
                <c:pt idx="1108">
                  <c:v>69.3</c:v>
                </c:pt>
                <c:pt idx="1109">
                  <c:v>69.5</c:v>
                </c:pt>
                <c:pt idx="1110">
                  <c:v>69.599999999999994</c:v>
                </c:pt>
                <c:pt idx="1111">
                  <c:v>69.599999999999994</c:v>
                </c:pt>
                <c:pt idx="1112">
                  <c:v>69.7</c:v>
                </c:pt>
                <c:pt idx="1113">
                  <c:v>69.8</c:v>
                </c:pt>
                <c:pt idx="1114">
                  <c:v>69.900000000000006</c:v>
                </c:pt>
                <c:pt idx="1115">
                  <c:v>69.900000000000006</c:v>
                </c:pt>
                <c:pt idx="1116">
                  <c:v>69.900000000000006</c:v>
                </c:pt>
                <c:pt idx="1117">
                  <c:v>69.900000000000006</c:v>
                </c:pt>
                <c:pt idx="1118">
                  <c:v>69.900000000000006</c:v>
                </c:pt>
                <c:pt idx="1119">
                  <c:v>69.900000000000006</c:v>
                </c:pt>
                <c:pt idx="1120">
                  <c:v>70</c:v>
                </c:pt>
                <c:pt idx="1121">
                  <c:v>70</c:v>
                </c:pt>
                <c:pt idx="1122">
                  <c:v>70</c:v>
                </c:pt>
                <c:pt idx="1123">
                  <c:v>70.099999999999994</c:v>
                </c:pt>
                <c:pt idx="1124">
                  <c:v>70.3</c:v>
                </c:pt>
                <c:pt idx="1125">
                  <c:v>70.400000000000006</c:v>
                </c:pt>
                <c:pt idx="1126">
                  <c:v>70.5</c:v>
                </c:pt>
                <c:pt idx="1127">
                  <c:v>70.5</c:v>
                </c:pt>
                <c:pt idx="1128">
                  <c:v>70.5</c:v>
                </c:pt>
                <c:pt idx="1129">
                  <c:v>70.5</c:v>
                </c:pt>
                <c:pt idx="1130">
                  <c:v>70.5</c:v>
                </c:pt>
                <c:pt idx="1131">
                  <c:v>70.5</c:v>
                </c:pt>
                <c:pt idx="1132">
                  <c:v>70.5</c:v>
                </c:pt>
                <c:pt idx="1133">
                  <c:v>70.5</c:v>
                </c:pt>
                <c:pt idx="1134">
                  <c:v>70.5</c:v>
                </c:pt>
                <c:pt idx="1135">
                  <c:v>70.5</c:v>
                </c:pt>
                <c:pt idx="1136">
                  <c:v>70.400000000000006</c:v>
                </c:pt>
                <c:pt idx="1137">
                  <c:v>70.400000000000006</c:v>
                </c:pt>
                <c:pt idx="1138">
                  <c:v>70.400000000000006</c:v>
                </c:pt>
                <c:pt idx="1139">
                  <c:v>70.3</c:v>
                </c:pt>
                <c:pt idx="1140">
                  <c:v>70.2</c:v>
                </c:pt>
                <c:pt idx="1141">
                  <c:v>70.099999999999994</c:v>
                </c:pt>
                <c:pt idx="1142">
                  <c:v>70</c:v>
                </c:pt>
                <c:pt idx="1143">
                  <c:v>69.900000000000006</c:v>
                </c:pt>
                <c:pt idx="1144">
                  <c:v>69.8</c:v>
                </c:pt>
                <c:pt idx="1145">
                  <c:v>69.8</c:v>
                </c:pt>
                <c:pt idx="1146">
                  <c:v>69.7</c:v>
                </c:pt>
                <c:pt idx="1147">
                  <c:v>69.7</c:v>
                </c:pt>
                <c:pt idx="1148">
                  <c:v>69.7</c:v>
                </c:pt>
                <c:pt idx="1149">
                  <c:v>69.7</c:v>
                </c:pt>
                <c:pt idx="1150">
                  <c:v>69.7</c:v>
                </c:pt>
                <c:pt idx="1151">
                  <c:v>69.8</c:v>
                </c:pt>
                <c:pt idx="1152">
                  <c:v>69.900000000000006</c:v>
                </c:pt>
                <c:pt idx="1153">
                  <c:v>70</c:v>
                </c:pt>
                <c:pt idx="1154">
                  <c:v>70.099999999999994</c:v>
                </c:pt>
                <c:pt idx="1155">
                  <c:v>70.2</c:v>
                </c:pt>
                <c:pt idx="1156">
                  <c:v>70.599999999999994</c:v>
                </c:pt>
                <c:pt idx="1157">
                  <c:v>71.099999999999994</c:v>
                </c:pt>
                <c:pt idx="1158">
                  <c:v>71.599999999999994</c:v>
                </c:pt>
                <c:pt idx="1159">
                  <c:v>72.2</c:v>
                </c:pt>
                <c:pt idx="1160">
                  <c:v>72.8</c:v>
                </c:pt>
                <c:pt idx="1161">
                  <c:v>73.2</c:v>
                </c:pt>
                <c:pt idx="1162">
                  <c:v>73.3</c:v>
                </c:pt>
                <c:pt idx="1163">
                  <c:v>73.400000000000006</c:v>
                </c:pt>
                <c:pt idx="1164">
                  <c:v>73.400000000000006</c:v>
                </c:pt>
                <c:pt idx="1165">
                  <c:v>73.5</c:v>
                </c:pt>
                <c:pt idx="1166">
                  <c:v>73.7</c:v>
                </c:pt>
                <c:pt idx="1167">
                  <c:v>74.3</c:v>
                </c:pt>
                <c:pt idx="1168">
                  <c:v>75.3</c:v>
                </c:pt>
                <c:pt idx="1169">
                  <c:v>76.5</c:v>
                </c:pt>
                <c:pt idx="1170">
                  <c:v>78.599999999999994</c:v>
                </c:pt>
                <c:pt idx="1171">
                  <c:v>82.1</c:v>
                </c:pt>
                <c:pt idx="1172">
                  <c:v>87.1</c:v>
                </c:pt>
                <c:pt idx="1173">
                  <c:v>93.6</c:v>
                </c:pt>
                <c:pt idx="1174">
                  <c:v>101.2</c:v>
                </c:pt>
                <c:pt idx="1175">
                  <c:v>108.5</c:v>
                </c:pt>
                <c:pt idx="1176">
                  <c:v>114.8</c:v>
                </c:pt>
                <c:pt idx="1177">
                  <c:v>119.6</c:v>
                </c:pt>
                <c:pt idx="1178">
                  <c:v>124.3</c:v>
                </c:pt>
                <c:pt idx="1179">
                  <c:v>128.80000000000001</c:v>
                </c:pt>
                <c:pt idx="1180">
                  <c:v>133.5</c:v>
                </c:pt>
                <c:pt idx="1181">
                  <c:v>138.69999999999999</c:v>
                </c:pt>
                <c:pt idx="1182">
                  <c:v>144.19999999999999</c:v>
                </c:pt>
                <c:pt idx="1183">
                  <c:v>149.69999999999999</c:v>
                </c:pt>
                <c:pt idx="1184">
                  <c:v>155.6</c:v>
                </c:pt>
                <c:pt idx="1185">
                  <c:v>162.1</c:v>
                </c:pt>
                <c:pt idx="1186">
                  <c:v>168.7</c:v>
                </c:pt>
                <c:pt idx="1187">
                  <c:v>173.7</c:v>
                </c:pt>
                <c:pt idx="1188">
                  <c:v>177.9</c:v>
                </c:pt>
                <c:pt idx="1189">
                  <c:v>182.6</c:v>
                </c:pt>
                <c:pt idx="1190">
                  <c:v>187.8</c:v>
                </c:pt>
                <c:pt idx="1191">
                  <c:v>192.7</c:v>
                </c:pt>
                <c:pt idx="1192">
                  <c:v>197</c:v>
                </c:pt>
                <c:pt idx="1193">
                  <c:v>201.6</c:v>
                </c:pt>
                <c:pt idx="1194">
                  <c:v>206.4</c:v>
                </c:pt>
                <c:pt idx="1195">
                  <c:v>211.2</c:v>
                </c:pt>
                <c:pt idx="1196">
                  <c:v>216.2</c:v>
                </c:pt>
                <c:pt idx="1197">
                  <c:v>221.6</c:v>
                </c:pt>
                <c:pt idx="1198">
                  <c:v>225.8</c:v>
                </c:pt>
                <c:pt idx="1199">
                  <c:v>229.8</c:v>
                </c:pt>
                <c:pt idx="1200">
                  <c:v>234.3</c:v>
                </c:pt>
                <c:pt idx="1201">
                  <c:v>240</c:v>
                </c:pt>
                <c:pt idx="1202">
                  <c:v>246.3</c:v>
                </c:pt>
                <c:pt idx="1203">
                  <c:v>253</c:v>
                </c:pt>
                <c:pt idx="1204">
                  <c:v>259.2</c:v>
                </c:pt>
                <c:pt idx="1205">
                  <c:v>265.39999999999998</c:v>
                </c:pt>
                <c:pt idx="1206">
                  <c:v>271.10000000000002</c:v>
                </c:pt>
                <c:pt idx="1207">
                  <c:v>276.7</c:v>
                </c:pt>
                <c:pt idx="1208">
                  <c:v>281.2</c:v>
                </c:pt>
                <c:pt idx="1209">
                  <c:v>286.2</c:v>
                </c:pt>
                <c:pt idx="1210">
                  <c:v>291.3</c:v>
                </c:pt>
                <c:pt idx="1211">
                  <c:v>296.2</c:v>
                </c:pt>
                <c:pt idx="1212">
                  <c:v>301.5</c:v>
                </c:pt>
                <c:pt idx="1213">
                  <c:v>306.8</c:v>
                </c:pt>
                <c:pt idx="1214">
                  <c:v>311.2</c:v>
                </c:pt>
                <c:pt idx="1215">
                  <c:v>315.60000000000002</c:v>
                </c:pt>
                <c:pt idx="1216">
                  <c:v>321.39999999999998</c:v>
                </c:pt>
                <c:pt idx="1217">
                  <c:v>327.7</c:v>
                </c:pt>
                <c:pt idx="1218">
                  <c:v>334.3</c:v>
                </c:pt>
                <c:pt idx="1219">
                  <c:v>340.1</c:v>
                </c:pt>
                <c:pt idx="1220">
                  <c:v>344.7</c:v>
                </c:pt>
                <c:pt idx="1221">
                  <c:v>349.3</c:v>
                </c:pt>
                <c:pt idx="1222">
                  <c:v>353.3</c:v>
                </c:pt>
                <c:pt idx="1223">
                  <c:v>356.6</c:v>
                </c:pt>
                <c:pt idx="1224">
                  <c:v>360.5</c:v>
                </c:pt>
                <c:pt idx="1225">
                  <c:v>365.2</c:v>
                </c:pt>
                <c:pt idx="1226">
                  <c:v>370</c:v>
                </c:pt>
                <c:pt idx="1227">
                  <c:v>375.3</c:v>
                </c:pt>
                <c:pt idx="1228">
                  <c:v>379.7</c:v>
                </c:pt>
                <c:pt idx="1229">
                  <c:v>383.4</c:v>
                </c:pt>
                <c:pt idx="1230">
                  <c:v>386.9</c:v>
                </c:pt>
                <c:pt idx="1231">
                  <c:v>390.3</c:v>
                </c:pt>
                <c:pt idx="1232">
                  <c:v>393.7</c:v>
                </c:pt>
                <c:pt idx="1233">
                  <c:v>398.4</c:v>
                </c:pt>
                <c:pt idx="1234">
                  <c:v>404.2</c:v>
                </c:pt>
                <c:pt idx="1235">
                  <c:v>410.5</c:v>
                </c:pt>
                <c:pt idx="1236">
                  <c:v>419.6</c:v>
                </c:pt>
                <c:pt idx="1237">
                  <c:v>431.7</c:v>
                </c:pt>
                <c:pt idx="1238">
                  <c:v>444.7</c:v>
                </c:pt>
                <c:pt idx="1239">
                  <c:v>456.7</c:v>
                </c:pt>
                <c:pt idx="1240">
                  <c:v>467.3</c:v>
                </c:pt>
                <c:pt idx="1241">
                  <c:v>478</c:v>
                </c:pt>
                <c:pt idx="1242">
                  <c:v>490</c:v>
                </c:pt>
                <c:pt idx="1243">
                  <c:v>500.6</c:v>
                </c:pt>
                <c:pt idx="1244">
                  <c:v>510.5</c:v>
                </c:pt>
                <c:pt idx="1245">
                  <c:v>519.6</c:v>
                </c:pt>
                <c:pt idx="1246">
                  <c:v>527.1</c:v>
                </c:pt>
                <c:pt idx="1247">
                  <c:v>533.9</c:v>
                </c:pt>
                <c:pt idx="1248">
                  <c:v>540.1</c:v>
                </c:pt>
                <c:pt idx="1249">
                  <c:v>543.9</c:v>
                </c:pt>
                <c:pt idx="1250">
                  <c:v>546.4</c:v>
                </c:pt>
                <c:pt idx="1251">
                  <c:v>547.70000000000005</c:v>
                </c:pt>
                <c:pt idx="1252">
                  <c:v>548.20000000000005</c:v>
                </c:pt>
                <c:pt idx="1253">
                  <c:v>548.29999999999995</c:v>
                </c:pt>
                <c:pt idx="1254">
                  <c:v>548.20000000000005</c:v>
                </c:pt>
                <c:pt idx="1255">
                  <c:v>548.20000000000005</c:v>
                </c:pt>
                <c:pt idx="1256">
                  <c:v>549.1</c:v>
                </c:pt>
                <c:pt idx="1257">
                  <c:v>550.5</c:v>
                </c:pt>
                <c:pt idx="1258">
                  <c:v>551.5</c:v>
                </c:pt>
                <c:pt idx="1259">
                  <c:v>552.79999999999995</c:v>
                </c:pt>
                <c:pt idx="1260">
                  <c:v>554.20000000000005</c:v>
                </c:pt>
                <c:pt idx="1261">
                  <c:v>555.6</c:v>
                </c:pt>
                <c:pt idx="1262">
                  <c:v>556.79999999999995</c:v>
                </c:pt>
                <c:pt idx="1263">
                  <c:v>558.29999999999995</c:v>
                </c:pt>
                <c:pt idx="1264">
                  <c:v>559.29999999999995</c:v>
                </c:pt>
                <c:pt idx="1265">
                  <c:v>559.9</c:v>
                </c:pt>
                <c:pt idx="1266">
                  <c:v>560.20000000000005</c:v>
                </c:pt>
                <c:pt idx="1267">
                  <c:v>560.4</c:v>
                </c:pt>
                <c:pt idx="1268">
                  <c:v>560.6</c:v>
                </c:pt>
                <c:pt idx="1269">
                  <c:v>560.79999999999995</c:v>
                </c:pt>
                <c:pt idx="1270">
                  <c:v>561</c:v>
                </c:pt>
                <c:pt idx="1271">
                  <c:v>561.70000000000005</c:v>
                </c:pt>
                <c:pt idx="1272">
                  <c:v>562.79999999999995</c:v>
                </c:pt>
                <c:pt idx="1273">
                  <c:v>563.79999999999995</c:v>
                </c:pt>
                <c:pt idx="1274">
                  <c:v>564.4</c:v>
                </c:pt>
                <c:pt idx="1275">
                  <c:v>564.6</c:v>
                </c:pt>
                <c:pt idx="1276">
                  <c:v>565.1</c:v>
                </c:pt>
                <c:pt idx="1277">
                  <c:v>565.79999999999995</c:v>
                </c:pt>
                <c:pt idx="1278">
                  <c:v>566.79999999999995</c:v>
                </c:pt>
                <c:pt idx="1279">
                  <c:v>568.29999999999995</c:v>
                </c:pt>
                <c:pt idx="1280">
                  <c:v>571.4</c:v>
                </c:pt>
                <c:pt idx="1281">
                  <c:v>574.6</c:v>
                </c:pt>
                <c:pt idx="1282">
                  <c:v>578.1</c:v>
                </c:pt>
                <c:pt idx="1283">
                  <c:v>581.79999999999995</c:v>
                </c:pt>
                <c:pt idx="1284">
                  <c:v>584.6</c:v>
                </c:pt>
                <c:pt idx="1285">
                  <c:v>587.5</c:v>
                </c:pt>
                <c:pt idx="1286">
                  <c:v>590.4</c:v>
                </c:pt>
                <c:pt idx="1287">
                  <c:v>592</c:v>
                </c:pt>
                <c:pt idx="1288">
                  <c:v>592.1</c:v>
                </c:pt>
                <c:pt idx="1289">
                  <c:v>591.6</c:v>
                </c:pt>
                <c:pt idx="1290">
                  <c:v>590.4</c:v>
                </c:pt>
                <c:pt idx="1291">
                  <c:v>589.5</c:v>
                </c:pt>
                <c:pt idx="1292">
                  <c:v>588.70000000000005</c:v>
                </c:pt>
                <c:pt idx="1293">
                  <c:v>587.5</c:v>
                </c:pt>
                <c:pt idx="1294">
                  <c:v>586.5</c:v>
                </c:pt>
                <c:pt idx="1295">
                  <c:v>585.20000000000005</c:v>
                </c:pt>
                <c:pt idx="1296">
                  <c:v>584.1</c:v>
                </c:pt>
                <c:pt idx="1297">
                  <c:v>583.29999999999995</c:v>
                </c:pt>
                <c:pt idx="1298">
                  <c:v>582.4</c:v>
                </c:pt>
                <c:pt idx="1299">
                  <c:v>581.29999999999995</c:v>
                </c:pt>
                <c:pt idx="1300">
                  <c:v>580.1</c:v>
                </c:pt>
                <c:pt idx="1301">
                  <c:v>579.1</c:v>
                </c:pt>
                <c:pt idx="1302">
                  <c:v>578.20000000000005</c:v>
                </c:pt>
                <c:pt idx="1303">
                  <c:v>577.20000000000005</c:v>
                </c:pt>
                <c:pt idx="1304">
                  <c:v>575.79999999999995</c:v>
                </c:pt>
                <c:pt idx="1305">
                  <c:v>574</c:v>
                </c:pt>
                <c:pt idx="1306">
                  <c:v>572.1</c:v>
                </c:pt>
                <c:pt idx="1307">
                  <c:v>570.20000000000005</c:v>
                </c:pt>
                <c:pt idx="1308">
                  <c:v>568.5</c:v>
                </c:pt>
                <c:pt idx="1309">
                  <c:v>566.1</c:v>
                </c:pt>
                <c:pt idx="1310">
                  <c:v>562.70000000000005</c:v>
                </c:pt>
                <c:pt idx="1311">
                  <c:v>559.29999999999995</c:v>
                </c:pt>
                <c:pt idx="1312">
                  <c:v>556.6</c:v>
                </c:pt>
                <c:pt idx="1313">
                  <c:v>554.20000000000005</c:v>
                </c:pt>
                <c:pt idx="1314">
                  <c:v>551.9</c:v>
                </c:pt>
                <c:pt idx="1315">
                  <c:v>549.79999999999995</c:v>
                </c:pt>
                <c:pt idx="1316">
                  <c:v>548</c:v>
                </c:pt>
                <c:pt idx="1317">
                  <c:v>546.1</c:v>
                </c:pt>
                <c:pt idx="1318">
                  <c:v>544.1</c:v>
                </c:pt>
                <c:pt idx="1319">
                  <c:v>542.4</c:v>
                </c:pt>
                <c:pt idx="1320">
                  <c:v>541.4</c:v>
                </c:pt>
                <c:pt idx="1321">
                  <c:v>540.9</c:v>
                </c:pt>
                <c:pt idx="1322">
                  <c:v>540.4</c:v>
                </c:pt>
                <c:pt idx="1323">
                  <c:v>538.9</c:v>
                </c:pt>
                <c:pt idx="1324">
                  <c:v>537</c:v>
                </c:pt>
                <c:pt idx="1325">
                  <c:v>535.20000000000005</c:v>
                </c:pt>
                <c:pt idx="1326">
                  <c:v>533.1</c:v>
                </c:pt>
                <c:pt idx="1327">
                  <c:v>531.1</c:v>
                </c:pt>
                <c:pt idx="1328">
                  <c:v>529.20000000000005</c:v>
                </c:pt>
                <c:pt idx="1329">
                  <c:v>527.6</c:v>
                </c:pt>
                <c:pt idx="1330">
                  <c:v>526</c:v>
                </c:pt>
                <c:pt idx="1331">
                  <c:v>524.20000000000005</c:v>
                </c:pt>
                <c:pt idx="1332">
                  <c:v>522.5</c:v>
                </c:pt>
                <c:pt idx="1333">
                  <c:v>521.20000000000005</c:v>
                </c:pt>
                <c:pt idx="1334">
                  <c:v>520.20000000000005</c:v>
                </c:pt>
                <c:pt idx="1335">
                  <c:v>519.79999999999995</c:v>
                </c:pt>
                <c:pt idx="1336">
                  <c:v>520.70000000000005</c:v>
                </c:pt>
                <c:pt idx="1337">
                  <c:v>521.6</c:v>
                </c:pt>
                <c:pt idx="1338">
                  <c:v>521.79999999999995</c:v>
                </c:pt>
                <c:pt idx="1339">
                  <c:v>520.79999999999995</c:v>
                </c:pt>
                <c:pt idx="1340">
                  <c:v>519</c:v>
                </c:pt>
                <c:pt idx="1341">
                  <c:v>517.20000000000005</c:v>
                </c:pt>
                <c:pt idx="1342">
                  <c:v>516</c:v>
                </c:pt>
                <c:pt idx="1343">
                  <c:v>515.4</c:v>
                </c:pt>
                <c:pt idx="1344">
                  <c:v>514.20000000000005</c:v>
                </c:pt>
                <c:pt idx="1345">
                  <c:v>513</c:v>
                </c:pt>
                <c:pt idx="1346">
                  <c:v>511.6</c:v>
                </c:pt>
                <c:pt idx="1347">
                  <c:v>510.3</c:v>
                </c:pt>
                <c:pt idx="1348">
                  <c:v>509.1</c:v>
                </c:pt>
                <c:pt idx="1349">
                  <c:v>508</c:v>
                </c:pt>
                <c:pt idx="1350">
                  <c:v>506.9</c:v>
                </c:pt>
                <c:pt idx="1351">
                  <c:v>505.7</c:v>
                </c:pt>
                <c:pt idx="1352">
                  <c:v>504.5</c:v>
                </c:pt>
                <c:pt idx="1353">
                  <c:v>503.8</c:v>
                </c:pt>
                <c:pt idx="1354">
                  <c:v>503</c:v>
                </c:pt>
                <c:pt idx="1355">
                  <c:v>502.2</c:v>
                </c:pt>
                <c:pt idx="1356">
                  <c:v>501.7</c:v>
                </c:pt>
                <c:pt idx="1357">
                  <c:v>501.2</c:v>
                </c:pt>
                <c:pt idx="1358">
                  <c:v>501.2</c:v>
                </c:pt>
                <c:pt idx="1359">
                  <c:v>501.4</c:v>
                </c:pt>
                <c:pt idx="1360">
                  <c:v>501.5</c:v>
                </c:pt>
                <c:pt idx="1361">
                  <c:v>501.5</c:v>
                </c:pt>
                <c:pt idx="1362">
                  <c:v>501.8</c:v>
                </c:pt>
                <c:pt idx="1363">
                  <c:v>502.5</c:v>
                </c:pt>
                <c:pt idx="1364">
                  <c:v>503.2</c:v>
                </c:pt>
                <c:pt idx="1365">
                  <c:v>504.4</c:v>
                </c:pt>
                <c:pt idx="1366">
                  <c:v>505.2</c:v>
                </c:pt>
                <c:pt idx="1367">
                  <c:v>505.6</c:v>
                </c:pt>
                <c:pt idx="1368">
                  <c:v>506.8</c:v>
                </c:pt>
                <c:pt idx="1369">
                  <c:v>508.7</c:v>
                </c:pt>
                <c:pt idx="1370">
                  <c:v>510</c:v>
                </c:pt>
                <c:pt idx="1371">
                  <c:v>511</c:v>
                </c:pt>
                <c:pt idx="1372">
                  <c:v>512.1</c:v>
                </c:pt>
                <c:pt idx="1373">
                  <c:v>513.20000000000005</c:v>
                </c:pt>
                <c:pt idx="1374">
                  <c:v>514</c:v>
                </c:pt>
                <c:pt idx="1375">
                  <c:v>514.29999999999995</c:v>
                </c:pt>
                <c:pt idx="1376">
                  <c:v>514.6</c:v>
                </c:pt>
                <c:pt idx="1377">
                  <c:v>514.9</c:v>
                </c:pt>
                <c:pt idx="1378">
                  <c:v>515.1</c:v>
                </c:pt>
                <c:pt idx="1379">
                  <c:v>515.20000000000005</c:v>
                </c:pt>
                <c:pt idx="1380">
                  <c:v>515.20000000000005</c:v>
                </c:pt>
                <c:pt idx="1381">
                  <c:v>514.9</c:v>
                </c:pt>
                <c:pt idx="1382">
                  <c:v>514.29999999999995</c:v>
                </c:pt>
                <c:pt idx="1383">
                  <c:v>513.29999999999995</c:v>
                </c:pt>
                <c:pt idx="1384">
                  <c:v>512.6</c:v>
                </c:pt>
                <c:pt idx="1385">
                  <c:v>512</c:v>
                </c:pt>
                <c:pt idx="1386">
                  <c:v>511.3</c:v>
                </c:pt>
                <c:pt idx="1387">
                  <c:v>510.8</c:v>
                </c:pt>
                <c:pt idx="1388">
                  <c:v>510.6</c:v>
                </c:pt>
                <c:pt idx="1389">
                  <c:v>510.1</c:v>
                </c:pt>
                <c:pt idx="1390">
                  <c:v>509</c:v>
                </c:pt>
                <c:pt idx="1391">
                  <c:v>507.8</c:v>
                </c:pt>
                <c:pt idx="1392">
                  <c:v>506.9</c:v>
                </c:pt>
                <c:pt idx="1393">
                  <c:v>505.9</c:v>
                </c:pt>
                <c:pt idx="1394">
                  <c:v>504.8</c:v>
                </c:pt>
                <c:pt idx="1395">
                  <c:v>503.1</c:v>
                </c:pt>
                <c:pt idx="1396">
                  <c:v>501.3</c:v>
                </c:pt>
                <c:pt idx="1397">
                  <c:v>500</c:v>
                </c:pt>
                <c:pt idx="1398">
                  <c:v>498.5</c:v>
                </c:pt>
                <c:pt idx="1399">
                  <c:v>497.2</c:v>
                </c:pt>
                <c:pt idx="1400">
                  <c:v>496.1</c:v>
                </c:pt>
                <c:pt idx="1401">
                  <c:v>495.1</c:v>
                </c:pt>
                <c:pt idx="1402">
                  <c:v>494.3</c:v>
                </c:pt>
                <c:pt idx="1403">
                  <c:v>493.5</c:v>
                </c:pt>
                <c:pt idx="1404">
                  <c:v>493.1</c:v>
                </c:pt>
                <c:pt idx="1405">
                  <c:v>492.9</c:v>
                </c:pt>
                <c:pt idx="1406">
                  <c:v>492.6</c:v>
                </c:pt>
                <c:pt idx="1407">
                  <c:v>492.4</c:v>
                </c:pt>
                <c:pt idx="1408">
                  <c:v>492.1</c:v>
                </c:pt>
                <c:pt idx="1409">
                  <c:v>492</c:v>
                </c:pt>
                <c:pt idx="1410">
                  <c:v>491.9</c:v>
                </c:pt>
                <c:pt idx="1411">
                  <c:v>491.8</c:v>
                </c:pt>
                <c:pt idx="1412">
                  <c:v>491.5</c:v>
                </c:pt>
                <c:pt idx="1413">
                  <c:v>490.9</c:v>
                </c:pt>
                <c:pt idx="1414">
                  <c:v>490.6</c:v>
                </c:pt>
                <c:pt idx="1415">
                  <c:v>490.6</c:v>
                </c:pt>
                <c:pt idx="1416">
                  <c:v>490.5</c:v>
                </c:pt>
                <c:pt idx="1417">
                  <c:v>490.5</c:v>
                </c:pt>
                <c:pt idx="1418">
                  <c:v>490.5</c:v>
                </c:pt>
                <c:pt idx="1419">
                  <c:v>490.1</c:v>
                </c:pt>
                <c:pt idx="1420">
                  <c:v>489.5</c:v>
                </c:pt>
                <c:pt idx="1421">
                  <c:v>488.9</c:v>
                </c:pt>
                <c:pt idx="1422">
                  <c:v>488.3</c:v>
                </c:pt>
                <c:pt idx="1423">
                  <c:v>487.6</c:v>
                </c:pt>
                <c:pt idx="1424">
                  <c:v>486.9</c:v>
                </c:pt>
                <c:pt idx="1425">
                  <c:v>486.2</c:v>
                </c:pt>
                <c:pt idx="1426">
                  <c:v>485.3</c:v>
                </c:pt>
                <c:pt idx="1427">
                  <c:v>484.4</c:v>
                </c:pt>
                <c:pt idx="1428">
                  <c:v>483.6</c:v>
                </c:pt>
                <c:pt idx="1429">
                  <c:v>482.5</c:v>
                </c:pt>
                <c:pt idx="1430">
                  <c:v>481.5</c:v>
                </c:pt>
                <c:pt idx="1431">
                  <c:v>480.7</c:v>
                </c:pt>
                <c:pt idx="1432">
                  <c:v>479.7</c:v>
                </c:pt>
                <c:pt idx="1433">
                  <c:v>478.5</c:v>
                </c:pt>
                <c:pt idx="1434">
                  <c:v>477</c:v>
                </c:pt>
                <c:pt idx="1435">
                  <c:v>476</c:v>
                </c:pt>
                <c:pt idx="1436">
                  <c:v>475.4</c:v>
                </c:pt>
                <c:pt idx="1437">
                  <c:v>475.1</c:v>
                </c:pt>
                <c:pt idx="1438">
                  <c:v>474.9</c:v>
                </c:pt>
                <c:pt idx="1439">
                  <c:v>474.6</c:v>
                </c:pt>
                <c:pt idx="1440">
                  <c:v>474.2</c:v>
                </c:pt>
                <c:pt idx="1441">
                  <c:v>473.8</c:v>
                </c:pt>
                <c:pt idx="1442">
                  <c:v>473.5</c:v>
                </c:pt>
                <c:pt idx="1443">
                  <c:v>473.2</c:v>
                </c:pt>
                <c:pt idx="1444">
                  <c:v>472.9</c:v>
                </c:pt>
                <c:pt idx="1445">
                  <c:v>472.5</c:v>
                </c:pt>
                <c:pt idx="1446">
                  <c:v>471.9</c:v>
                </c:pt>
                <c:pt idx="1447">
                  <c:v>471.3</c:v>
                </c:pt>
                <c:pt idx="1448">
                  <c:v>470.6</c:v>
                </c:pt>
                <c:pt idx="1449">
                  <c:v>469.9</c:v>
                </c:pt>
                <c:pt idx="1450">
                  <c:v>469.3</c:v>
                </c:pt>
                <c:pt idx="1451">
                  <c:v>468.8</c:v>
                </c:pt>
                <c:pt idx="1452">
                  <c:v>468.4</c:v>
                </c:pt>
                <c:pt idx="1453">
                  <c:v>468.1</c:v>
                </c:pt>
                <c:pt idx="1454">
                  <c:v>467.8</c:v>
                </c:pt>
                <c:pt idx="1455">
                  <c:v>467.3</c:v>
                </c:pt>
                <c:pt idx="1456">
                  <c:v>466.8</c:v>
                </c:pt>
                <c:pt idx="1457">
                  <c:v>466.3</c:v>
                </c:pt>
                <c:pt idx="1458">
                  <c:v>465.7</c:v>
                </c:pt>
                <c:pt idx="1459">
                  <c:v>464.7</c:v>
                </c:pt>
                <c:pt idx="1460">
                  <c:v>463.1</c:v>
                </c:pt>
                <c:pt idx="1461">
                  <c:v>461.4</c:v>
                </c:pt>
                <c:pt idx="1462">
                  <c:v>459.2</c:v>
                </c:pt>
                <c:pt idx="1463">
                  <c:v>457</c:v>
                </c:pt>
                <c:pt idx="1464">
                  <c:v>454.7</c:v>
                </c:pt>
                <c:pt idx="1465">
                  <c:v>452.2</c:v>
                </c:pt>
                <c:pt idx="1466">
                  <c:v>449.9</c:v>
                </c:pt>
                <c:pt idx="1467">
                  <c:v>447.3</c:v>
                </c:pt>
                <c:pt idx="1468">
                  <c:v>444.9</c:v>
                </c:pt>
                <c:pt idx="1469">
                  <c:v>443.4</c:v>
                </c:pt>
                <c:pt idx="1470">
                  <c:v>442.3</c:v>
                </c:pt>
                <c:pt idx="1471">
                  <c:v>441</c:v>
                </c:pt>
                <c:pt idx="1472">
                  <c:v>439.9</c:v>
                </c:pt>
                <c:pt idx="1473">
                  <c:v>439</c:v>
                </c:pt>
                <c:pt idx="1474">
                  <c:v>438.1</c:v>
                </c:pt>
                <c:pt idx="1475">
                  <c:v>437.2</c:v>
                </c:pt>
                <c:pt idx="1476">
                  <c:v>436.6</c:v>
                </c:pt>
                <c:pt idx="1477">
                  <c:v>436.1</c:v>
                </c:pt>
                <c:pt idx="1478">
                  <c:v>435.5</c:v>
                </c:pt>
                <c:pt idx="1479">
                  <c:v>434.9</c:v>
                </c:pt>
                <c:pt idx="1480">
                  <c:v>434.6</c:v>
                </c:pt>
                <c:pt idx="1481">
                  <c:v>434.3</c:v>
                </c:pt>
                <c:pt idx="1482">
                  <c:v>433.9</c:v>
                </c:pt>
                <c:pt idx="1483">
                  <c:v>433.2</c:v>
                </c:pt>
                <c:pt idx="1484">
                  <c:v>432.4</c:v>
                </c:pt>
                <c:pt idx="1485">
                  <c:v>431.5</c:v>
                </c:pt>
                <c:pt idx="1486">
                  <c:v>430.7</c:v>
                </c:pt>
                <c:pt idx="1487">
                  <c:v>430.1</c:v>
                </c:pt>
                <c:pt idx="1488">
                  <c:v>429.3</c:v>
                </c:pt>
                <c:pt idx="1489">
                  <c:v>428.5</c:v>
                </c:pt>
                <c:pt idx="1490">
                  <c:v>427.6</c:v>
                </c:pt>
                <c:pt idx="1491">
                  <c:v>426.7</c:v>
                </c:pt>
                <c:pt idx="1492">
                  <c:v>425.7</c:v>
                </c:pt>
                <c:pt idx="1493">
                  <c:v>424.8</c:v>
                </c:pt>
                <c:pt idx="1494">
                  <c:v>423.7</c:v>
                </c:pt>
                <c:pt idx="1495">
                  <c:v>422.4</c:v>
                </c:pt>
                <c:pt idx="1496">
                  <c:v>421.2</c:v>
                </c:pt>
                <c:pt idx="1497">
                  <c:v>420.3</c:v>
                </c:pt>
                <c:pt idx="1498">
                  <c:v>419.4</c:v>
                </c:pt>
                <c:pt idx="1499">
                  <c:v>418.2</c:v>
                </c:pt>
                <c:pt idx="1500">
                  <c:v>417</c:v>
                </c:pt>
                <c:pt idx="1501">
                  <c:v>415.7</c:v>
                </c:pt>
                <c:pt idx="1502">
                  <c:v>414.4</c:v>
                </c:pt>
                <c:pt idx="1503">
                  <c:v>413.1</c:v>
                </c:pt>
                <c:pt idx="1504">
                  <c:v>412</c:v>
                </c:pt>
                <c:pt idx="1505">
                  <c:v>411</c:v>
                </c:pt>
                <c:pt idx="1506">
                  <c:v>409.8</c:v>
                </c:pt>
                <c:pt idx="1507">
                  <c:v>408.3</c:v>
                </c:pt>
                <c:pt idx="1508">
                  <c:v>407.2</c:v>
                </c:pt>
                <c:pt idx="1509">
                  <c:v>406.1</c:v>
                </c:pt>
                <c:pt idx="1510">
                  <c:v>404.9</c:v>
                </c:pt>
                <c:pt idx="1511">
                  <c:v>404</c:v>
                </c:pt>
                <c:pt idx="1512">
                  <c:v>403.3</c:v>
                </c:pt>
                <c:pt idx="1513">
                  <c:v>402.2</c:v>
                </c:pt>
                <c:pt idx="1514">
                  <c:v>401</c:v>
                </c:pt>
                <c:pt idx="1515">
                  <c:v>399.8</c:v>
                </c:pt>
                <c:pt idx="1516">
                  <c:v>398.6</c:v>
                </c:pt>
                <c:pt idx="1517">
                  <c:v>397.5</c:v>
                </c:pt>
                <c:pt idx="1518">
                  <c:v>396.5</c:v>
                </c:pt>
                <c:pt idx="1519">
                  <c:v>395.6</c:v>
                </c:pt>
                <c:pt idx="1520">
                  <c:v>394.6</c:v>
                </c:pt>
                <c:pt idx="1521">
                  <c:v>393.3</c:v>
                </c:pt>
                <c:pt idx="1522">
                  <c:v>392</c:v>
                </c:pt>
                <c:pt idx="1523">
                  <c:v>390.7</c:v>
                </c:pt>
                <c:pt idx="1524">
                  <c:v>389</c:v>
                </c:pt>
                <c:pt idx="1525">
                  <c:v>387.3</c:v>
                </c:pt>
                <c:pt idx="1526">
                  <c:v>385.9</c:v>
                </c:pt>
                <c:pt idx="1527">
                  <c:v>384.8</c:v>
                </c:pt>
                <c:pt idx="1528">
                  <c:v>383.7</c:v>
                </c:pt>
                <c:pt idx="1529">
                  <c:v>382.6</c:v>
                </c:pt>
                <c:pt idx="1530">
                  <c:v>381.8</c:v>
                </c:pt>
                <c:pt idx="1531">
                  <c:v>381.4</c:v>
                </c:pt>
                <c:pt idx="1532">
                  <c:v>381</c:v>
                </c:pt>
                <c:pt idx="1533">
                  <c:v>380.6</c:v>
                </c:pt>
                <c:pt idx="1534">
                  <c:v>380.2</c:v>
                </c:pt>
                <c:pt idx="1535">
                  <c:v>379.9</c:v>
                </c:pt>
                <c:pt idx="1536">
                  <c:v>379.6</c:v>
                </c:pt>
                <c:pt idx="1537">
                  <c:v>379.2</c:v>
                </c:pt>
                <c:pt idx="1538">
                  <c:v>378.6</c:v>
                </c:pt>
                <c:pt idx="1539">
                  <c:v>377.9</c:v>
                </c:pt>
                <c:pt idx="1540">
                  <c:v>377.3</c:v>
                </c:pt>
                <c:pt idx="1541">
                  <c:v>376.8</c:v>
                </c:pt>
                <c:pt idx="1542">
                  <c:v>376.2</c:v>
                </c:pt>
                <c:pt idx="1543">
                  <c:v>375.6</c:v>
                </c:pt>
                <c:pt idx="1544">
                  <c:v>374.6</c:v>
                </c:pt>
                <c:pt idx="1545">
                  <c:v>373.3</c:v>
                </c:pt>
                <c:pt idx="1546">
                  <c:v>371.7</c:v>
                </c:pt>
                <c:pt idx="1547">
                  <c:v>369.9</c:v>
                </c:pt>
                <c:pt idx="1548">
                  <c:v>368.3</c:v>
                </c:pt>
                <c:pt idx="1549">
                  <c:v>366.9</c:v>
                </c:pt>
                <c:pt idx="1550">
                  <c:v>365.7</c:v>
                </c:pt>
                <c:pt idx="1551">
                  <c:v>364.8</c:v>
                </c:pt>
                <c:pt idx="1552">
                  <c:v>364.2</c:v>
                </c:pt>
                <c:pt idx="1553">
                  <c:v>363.7</c:v>
                </c:pt>
                <c:pt idx="1554">
                  <c:v>363.1</c:v>
                </c:pt>
                <c:pt idx="1555">
                  <c:v>362.4</c:v>
                </c:pt>
                <c:pt idx="1556">
                  <c:v>361.5</c:v>
                </c:pt>
                <c:pt idx="1557">
                  <c:v>360.6</c:v>
                </c:pt>
                <c:pt idx="1558">
                  <c:v>359.7</c:v>
                </c:pt>
                <c:pt idx="1559">
                  <c:v>358.8</c:v>
                </c:pt>
                <c:pt idx="1560">
                  <c:v>357.8</c:v>
                </c:pt>
                <c:pt idx="1561">
                  <c:v>356.9</c:v>
                </c:pt>
                <c:pt idx="1562">
                  <c:v>356.1</c:v>
                </c:pt>
                <c:pt idx="1563">
                  <c:v>355.5</c:v>
                </c:pt>
                <c:pt idx="1564">
                  <c:v>355</c:v>
                </c:pt>
                <c:pt idx="1565">
                  <c:v>354.5</c:v>
                </c:pt>
                <c:pt idx="1566">
                  <c:v>354.2</c:v>
                </c:pt>
                <c:pt idx="1567">
                  <c:v>354</c:v>
                </c:pt>
                <c:pt idx="1568">
                  <c:v>353.9</c:v>
                </c:pt>
                <c:pt idx="1569">
                  <c:v>353.9</c:v>
                </c:pt>
                <c:pt idx="1570">
                  <c:v>353.9</c:v>
                </c:pt>
                <c:pt idx="1571">
                  <c:v>353.9</c:v>
                </c:pt>
                <c:pt idx="1572">
                  <c:v>353.8</c:v>
                </c:pt>
                <c:pt idx="1573">
                  <c:v>353.7</c:v>
                </c:pt>
                <c:pt idx="1574">
                  <c:v>353.4</c:v>
                </c:pt>
                <c:pt idx="1575">
                  <c:v>352.9</c:v>
                </c:pt>
                <c:pt idx="1576">
                  <c:v>352.2</c:v>
                </c:pt>
                <c:pt idx="1577">
                  <c:v>351.5</c:v>
                </c:pt>
                <c:pt idx="1578">
                  <c:v>351</c:v>
                </c:pt>
                <c:pt idx="1579">
                  <c:v>350.5</c:v>
                </c:pt>
                <c:pt idx="1580">
                  <c:v>349.9</c:v>
                </c:pt>
                <c:pt idx="1581">
                  <c:v>349.1</c:v>
                </c:pt>
                <c:pt idx="1582">
                  <c:v>348</c:v>
                </c:pt>
                <c:pt idx="1583">
                  <c:v>347</c:v>
                </c:pt>
                <c:pt idx="1584">
                  <c:v>346.1</c:v>
                </c:pt>
                <c:pt idx="1585">
                  <c:v>345.4</c:v>
                </c:pt>
                <c:pt idx="1586">
                  <c:v>344.9</c:v>
                </c:pt>
                <c:pt idx="1587">
                  <c:v>344.4</c:v>
                </c:pt>
                <c:pt idx="1588">
                  <c:v>343.9</c:v>
                </c:pt>
                <c:pt idx="1589">
                  <c:v>343.4</c:v>
                </c:pt>
                <c:pt idx="1590">
                  <c:v>342.9</c:v>
                </c:pt>
                <c:pt idx="1591">
                  <c:v>342.4</c:v>
                </c:pt>
                <c:pt idx="1592">
                  <c:v>341.5</c:v>
                </c:pt>
                <c:pt idx="1593">
                  <c:v>340.3</c:v>
                </c:pt>
                <c:pt idx="1594">
                  <c:v>339.1</c:v>
                </c:pt>
                <c:pt idx="1595">
                  <c:v>337.9</c:v>
                </c:pt>
                <c:pt idx="1596">
                  <c:v>336.8</c:v>
                </c:pt>
                <c:pt idx="1597">
                  <c:v>335.8</c:v>
                </c:pt>
                <c:pt idx="1598">
                  <c:v>334.8</c:v>
                </c:pt>
                <c:pt idx="1599">
                  <c:v>333.9</c:v>
                </c:pt>
                <c:pt idx="1600">
                  <c:v>333.1</c:v>
                </c:pt>
                <c:pt idx="1601">
                  <c:v>332.4</c:v>
                </c:pt>
                <c:pt idx="1602">
                  <c:v>331.7</c:v>
                </c:pt>
                <c:pt idx="1603">
                  <c:v>331.1</c:v>
                </c:pt>
                <c:pt idx="1604">
                  <c:v>330.5</c:v>
                </c:pt>
                <c:pt idx="1605">
                  <c:v>329.8</c:v>
                </c:pt>
                <c:pt idx="1606">
                  <c:v>329.1</c:v>
                </c:pt>
                <c:pt idx="1607">
                  <c:v>328.4</c:v>
                </c:pt>
                <c:pt idx="1608">
                  <c:v>327.8</c:v>
                </c:pt>
                <c:pt idx="1609">
                  <c:v>327.2</c:v>
                </c:pt>
                <c:pt idx="1610">
                  <c:v>326.5</c:v>
                </c:pt>
                <c:pt idx="1611">
                  <c:v>325.8</c:v>
                </c:pt>
                <c:pt idx="1612">
                  <c:v>325.2</c:v>
                </c:pt>
                <c:pt idx="1613">
                  <c:v>324.7</c:v>
                </c:pt>
                <c:pt idx="1614">
                  <c:v>324</c:v>
                </c:pt>
                <c:pt idx="1615">
                  <c:v>323.39999999999998</c:v>
                </c:pt>
                <c:pt idx="1616">
                  <c:v>322.8</c:v>
                </c:pt>
                <c:pt idx="1617">
                  <c:v>322.10000000000002</c:v>
                </c:pt>
                <c:pt idx="1618">
                  <c:v>321.3</c:v>
                </c:pt>
                <c:pt idx="1619">
                  <c:v>320.60000000000002</c:v>
                </c:pt>
                <c:pt idx="1620">
                  <c:v>320.2</c:v>
                </c:pt>
                <c:pt idx="1621">
                  <c:v>319.89999999999998</c:v>
                </c:pt>
                <c:pt idx="1622">
                  <c:v>319.5</c:v>
                </c:pt>
                <c:pt idx="1623">
                  <c:v>319</c:v>
                </c:pt>
                <c:pt idx="1624">
                  <c:v>318.39999999999998</c:v>
                </c:pt>
                <c:pt idx="1625">
                  <c:v>317.89999999999998</c:v>
                </c:pt>
                <c:pt idx="1626">
                  <c:v>317.3</c:v>
                </c:pt>
                <c:pt idx="1627">
                  <c:v>316.60000000000002</c:v>
                </c:pt>
                <c:pt idx="1628">
                  <c:v>316.10000000000002</c:v>
                </c:pt>
                <c:pt idx="1629">
                  <c:v>315.60000000000002</c:v>
                </c:pt>
                <c:pt idx="1630">
                  <c:v>315</c:v>
                </c:pt>
                <c:pt idx="1631">
                  <c:v>314.3</c:v>
                </c:pt>
                <c:pt idx="1632">
                  <c:v>313.5</c:v>
                </c:pt>
                <c:pt idx="1633">
                  <c:v>312.7</c:v>
                </c:pt>
                <c:pt idx="1634">
                  <c:v>312</c:v>
                </c:pt>
                <c:pt idx="1635">
                  <c:v>311.3</c:v>
                </c:pt>
                <c:pt idx="1636">
                  <c:v>310.60000000000002</c:v>
                </c:pt>
                <c:pt idx="1637">
                  <c:v>309.7</c:v>
                </c:pt>
                <c:pt idx="1638">
                  <c:v>308.8</c:v>
                </c:pt>
                <c:pt idx="1639">
                  <c:v>307.8</c:v>
                </c:pt>
                <c:pt idx="1640">
                  <c:v>306.8</c:v>
                </c:pt>
                <c:pt idx="1641">
                  <c:v>305.7</c:v>
                </c:pt>
                <c:pt idx="1642">
                  <c:v>304.7</c:v>
                </c:pt>
                <c:pt idx="1643">
                  <c:v>303.8</c:v>
                </c:pt>
                <c:pt idx="1644">
                  <c:v>303.10000000000002</c:v>
                </c:pt>
                <c:pt idx="1645">
                  <c:v>302.60000000000002</c:v>
                </c:pt>
                <c:pt idx="1646">
                  <c:v>302.10000000000002</c:v>
                </c:pt>
                <c:pt idx="1647">
                  <c:v>301.60000000000002</c:v>
                </c:pt>
                <c:pt idx="1648">
                  <c:v>301</c:v>
                </c:pt>
                <c:pt idx="1649">
                  <c:v>300.3</c:v>
                </c:pt>
                <c:pt idx="1650">
                  <c:v>299.7</c:v>
                </c:pt>
                <c:pt idx="1651">
                  <c:v>299.2</c:v>
                </c:pt>
                <c:pt idx="1652">
                  <c:v>298.60000000000002</c:v>
                </c:pt>
                <c:pt idx="1653">
                  <c:v>298</c:v>
                </c:pt>
                <c:pt idx="1654">
                  <c:v>297.3</c:v>
                </c:pt>
                <c:pt idx="1655">
                  <c:v>296.60000000000002</c:v>
                </c:pt>
                <c:pt idx="1656">
                  <c:v>296.10000000000002</c:v>
                </c:pt>
                <c:pt idx="1657">
                  <c:v>295.5</c:v>
                </c:pt>
                <c:pt idx="1658">
                  <c:v>295</c:v>
                </c:pt>
                <c:pt idx="1659">
                  <c:v>294.60000000000002</c:v>
                </c:pt>
                <c:pt idx="1660">
                  <c:v>294.10000000000002</c:v>
                </c:pt>
                <c:pt idx="1661">
                  <c:v>293.60000000000002</c:v>
                </c:pt>
                <c:pt idx="1662">
                  <c:v>293</c:v>
                </c:pt>
                <c:pt idx="1663">
                  <c:v>292.39999999999998</c:v>
                </c:pt>
                <c:pt idx="1664">
                  <c:v>291.8</c:v>
                </c:pt>
                <c:pt idx="1665">
                  <c:v>291.10000000000002</c:v>
                </c:pt>
                <c:pt idx="1666">
                  <c:v>290.39999999999998</c:v>
                </c:pt>
                <c:pt idx="1667">
                  <c:v>289.89999999999998</c:v>
                </c:pt>
                <c:pt idx="1668">
                  <c:v>289.39999999999998</c:v>
                </c:pt>
                <c:pt idx="1669">
                  <c:v>288.7</c:v>
                </c:pt>
                <c:pt idx="1670">
                  <c:v>288.10000000000002</c:v>
                </c:pt>
                <c:pt idx="1671">
                  <c:v>287.8</c:v>
                </c:pt>
                <c:pt idx="1672">
                  <c:v>287.5</c:v>
                </c:pt>
                <c:pt idx="1673">
                  <c:v>287.2</c:v>
                </c:pt>
                <c:pt idx="1674">
                  <c:v>286.89999999999998</c:v>
                </c:pt>
                <c:pt idx="1675">
                  <c:v>286.60000000000002</c:v>
                </c:pt>
                <c:pt idx="1676">
                  <c:v>286.3</c:v>
                </c:pt>
                <c:pt idx="1677">
                  <c:v>286</c:v>
                </c:pt>
                <c:pt idx="1678">
                  <c:v>285.7</c:v>
                </c:pt>
                <c:pt idx="1679">
                  <c:v>285.5</c:v>
                </c:pt>
                <c:pt idx="1680">
                  <c:v>285.2</c:v>
                </c:pt>
                <c:pt idx="1681">
                  <c:v>284.7</c:v>
                </c:pt>
                <c:pt idx="1682">
                  <c:v>284.39999999999998</c:v>
                </c:pt>
                <c:pt idx="1683">
                  <c:v>284</c:v>
                </c:pt>
                <c:pt idx="1684">
                  <c:v>283.7</c:v>
                </c:pt>
                <c:pt idx="1685">
                  <c:v>283.3</c:v>
                </c:pt>
                <c:pt idx="1686">
                  <c:v>282.8</c:v>
                </c:pt>
                <c:pt idx="1687">
                  <c:v>282.3</c:v>
                </c:pt>
                <c:pt idx="1688">
                  <c:v>281.8</c:v>
                </c:pt>
                <c:pt idx="1689">
                  <c:v>281.2</c:v>
                </c:pt>
                <c:pt idx="1690">
                  <c:v>280.7</c:v>
                </c:pt>
                <c:pt idx="1691">
                  <c:v>280.10000000000002</c:v>
                </c:pt>
                <c:pt idx="1692">
                  <c:v>279.60000000000002</c:v>
                </c:pt>
                <c:pt idx="1693">
                  <c:v>279</c:v>
                </c:pt>
                <c:pt idx="1694">
                  <c:v>278.39999999999998</c:v>
                </c:pt>
                <c:pt idx="1695">
                  <c:v>277.8</c:v>
                </c:pt>
                <c:pt idx="1696">
                  <c:v>277.3</c:v>
                </c:pt>
                <c:pt idx="1697">
                  <c:v>276.8</c:v>
                </c:pt>
                <c:pt idx="1698">
                  <c:v>276.3</c:v>
                </c:pt>
                <c:pt idx="1699">
                  <c:v>275.89999999999998</c:v>
                </c:pt>
                <c:pt idx="1700">
                  <c:v>275.5</c:v>
                </c:pt>
                <c:pt idx="1701">
                  <c:v>275.10000000000002</c:v>
                </c:pt>
                <c:pt idx="1702">
                  <c:v>274.60000000000002</c:v>
                </c:pt>
                <c:pt idx="1703">
                  <c:v>274.2</c:v>
                </c:pt>
                <c:pt idx="1704">
                  <c:v>273.8</c:v>
                </c:pt>
                <c:pt idx="1705">
                  <c:v>273.3</c:v>
                </c:pt>
                <c:pt idx="1706">
                  <c:v>272.89999999999998</c:v>
                </c:pt>
                <c:pt idx="1707">
                  <c:v>272.5</c:v>
                </c:pt>
                <c:pt idx="1708">
                  <c:v>272</c:v>
                </c:pt>
                <c:pt idx="1709">
                  <c:v>271.60000000000002</c:v>
                </c:pt>
                <c:pt idx="1710">
                  <c:v>271.2</c:v>
                </c:pt>
                <c:pt idx="1711">
                  <c:v>270.89999999999998</c:v>
                </c:pt>
                <c:pt idx="1712">
                  <c:v>270.60000000000002</c:v>
                </c:pt>
                <c:pt idx="1713">
                  <c:v>270.2</c:v>
                </c:pt>
                <c:pt idx="1714">
                  <c:v>269.89999999999998</c:v>
                </c:pt>
                <c:pt idx="1715">
                  <c:v>269.60000000000002</c:v>
                </c:pt>
                <c:pt idx="1716">
                  <c:v>269.39999999999998</c:v>
                </c:pt>
                <c:pt idx="1717">
                  <c:v>269.2</c:v>
                </c:pt>
                <c:pt idx="1718">
                  <c:v>268.89999999999998</c:v>
                </c:pt>
                <c:pt idx="1719">
                  <c:v>268.60000000000002</c:v>
                </c:pt>
                <c:pt idx="1720">
                  <c:v>268.2</c:v>
                </c:pt>
                <c:pt idx="1721">
                  <c:v>267.89999999999998</c:v>
                </c:pt>
                <c:pt idx="1722">
                  <c:v>267.5</c:v>
                </c:pt>
                <c:pt idx="1723">
                  <c:v>267</c:v>
                </c:pt>
                <c:pt idx="1724">
                  <c:v>266.39999999999998</c:v>
                </c:pt>
                <c:pt idx="1725">
                  <c:v>265.8</c:v>
                </c:pt>
                <c:pt idx="1726">
                  <c:v>265.2</c:v>
                </c:pt>
                <c:pt idx="1727">
                  <c:v>264.5</c:v>
                </c:pt>
                <c:pt idx="1728">
                  <c:v>263.89999999999998</c:v>
                </c:pt>
                <c:pt idx="1729">
                  <c:v>263.39999999999998</c:v>
                </c:pt>
                <c:pt idx="1730">
                  <c:v>262.8</c:v>
                </c:pt>
                <c:pt idx="1731">
                  <c:v>262.3</c:v>
                </c:pt>
                <c:pt idx="1732">
                  <c:v>261.60000000000002</c:v>
                </c:pt>
                <c:pt idx="1733">
                  <c:v>261</c:v>
                </c:pt>
                <c:pt idx="1734">
                  <c:v>260.60000000000002</c:v>
                </c:pt>
                <c:pt idx="1735">
                  <c:v>260.3</c:v>
                </c:pt>
                <c:pt idx="1736">
                  <c:v>260</c:v>
                </c:pt>
                <c:pt idx="1737">
                  <c:v>259.7</c:v>
                </c:pt>
                <c:pt idx="1738">
                  <c:v>259.3</c:v>
                </c:pt>
                <c:pt idx="1739">
                  <c:v>258.7</c:v>
                </c:pt>
                <c:pt idx="1740">
                  <c:v>258</c:v>
                </c:pt>
                <c:pt idx="1741">
                  <c:v>257.39999999999998</c:v>
                </c:pt>
                <c:pt idx="1742">
                  <c:v>256.89999999999998</c:v>
                </c:pt>
                <c:pt idx="1743">
                  <c:v>256.3</c:v>
                </c:pt>
                <c:pt idx="1744">
                  <c:v>255.7</c:v>
                </c:pt>
                <c:pt idx="1745">
                  <c:v>255.2</c:v>
                </c:pt>
                <c:pt idx="1746">
                  <c:v>254.7</c:v>
                </c:pt>
                <c:pt idx="1747">
                  <c:v>254.3</c:v>
                </c:pt>
                <c:pt idx="1748">
                  <c:v>253.9</c:v>
                </c:pt>
                <c:pt idx="1749">
                  <c:v>253.5</c:v>
                </c:pt>
                <c:pt idx="1750">
                  <c:v>253</c:v>
                </c:pt>
                <c:pt idx="1751">
                  <c:v>252.4</c:v>
                </c:pt>
                <c:pt idx="1752">
                  <c:v>252</c:v>
                </c:pt>
                <c:pt idx="1753">
                  <c:v>251.5</c:v>
                </c:pt>
                <c:pt idx="1754">
                  <c:v>251.1</c:v>
                </c:pt>
                <c:pt idx="1755">
                  <c:v>250.7</c:v>
                </c:pt>
                <c:pt idx="1756">
                  <c:v>250.3</c:v>
                </c:pt>
                <c:pt idx="1757">
                  <c:v>249.9</c:v>
                </c:pt>
                <c:pt idx="1758">
                  <c:v>249.3</c:v>
                </c:pt>
                <c:pt idx="1759">
                  <c:v>248.8</c:v>
                </c:pt>
                <c:pt idx="1760">
                  <c:v>248.4</c:v>
                </c:pt>
                <c:pt idx="1761">
                  <c:v>247.9</c:v>
                </c:pt>
                <c:pt idx="1762">
                  <c:v>247.6</c:v>
                </c:pt>
                <c:pt idx="1763">
                  <c:v>247.3</c:v>
                </c:pt>
                <c:pt idx="1764">
                  <c:v>247</c:v>
                </c:pt>
                <c:pt idx="1765">
                  <c:v>246.5</c:v>
                </c:pt>
                <c:pt idx="1766">
                  <c:v>246.2</c:v>
                </c:pt>
                <c:pt idx="1767">
                  <c:v>245.9</c:v>
                </c:pt>
                <c:pt idx="1768">
                  <c:v>245.5</c:v>
                </c:pt>
                <c:pt idx="1769">
                  <c:v>245.1</c:v>
                </c:pt>
                <c:pt idx="1770">
                  <c:v>244.8</c:v>
                </c:pt>
                <c:pt idx="1771">
                  <c:v>244.5</c:v>
                </c:pt>
                <c:pt idx="1772">
                  <c:v>244.2</c:v>
                </c:pt>
                <c:pt idx="1773">
                  <c:v>243.9</c:v>
                </c:pt>
                <c:pt idx="1774">
                  <c:v>243.6</c:v>
                </c:pt>
                <c:pt idx="1775">
                  <c:v>243.3</c:v>
                </c:pt>
                <c:pt idx="1776">
                  <c:v>243</c:v>
                </c:pt>
                <c:pt idx="1777">
                  <c:v>242.6</c:v>
                </c:pt>
                <c:pt idx="1778">
                  <c:v>242.2</c:v>
                </c:pt>
                <c:pt idx="1779">
                  <c:v>241.8</c:v>
                </c:pt>
                <c:pt idx="1780">
                  <c:v>241.3</c:v>
                </c:pt>
                <c:pt idx="1781">
                  <c:v>240.8</c:v>
                </c:pt>
                <c:pt idx="1782">
                  <c:v>240.2</c:v>
                </c:pt>
                <c:pt idx="1783">
                  <c:v>239.7</c:v>
                </c:pt>
                <c:pt idx="1784">
                  <c:v>239.1</c:v>
                </c:pt>
                <c:pt idx="1785">
                  <c:v>238.6</c:v>
                </c:pt>
                <c:pt idx="1786">
                  <c:v>238</c:v>
                </c:pt>
                <c:pt idx="1787">
                  <c:v>237.5</c:v>
                </c:pt>
                <c:pt idx="1788">
                  <c:v>237.1</c:v>
                </c:pt>
                <c:pt idx="1789">
                  <c:v>236.6</c:v>
                </c:pt>
                <c:pt idx="1790">
                  <c:v>236</c:v>
                </c:pt>
                <c:pt idx="1791">
                  <c:v>235.5</c:v>
                </c:pt>
                <c:pt idx="1792">
                  <c:v>235</c:v>
                </c:pt>
                <c:pt idx="1793">
                  <c:v>234.6</c:v>
                </c:pt>
                <c:pt idx="1794">
                  <c:v>234.2</c:v>
                </c:pt>
                <c:pt idx="1795">
                  <c:v>233.8</c:v>
                </c:pt>
                <c:pt idx="1796">
                  <c:v>233.4</c:v>
                </c:pt>
                <c:pt idx="1797">
                  <c:v>233.1</c:v>
                </c:pt>
                <c:pt idx="1798">
                  <c:v>232.7</c:v>
                </c:pt>
                <c:pt idx="1799">
                  <c:v>232.3</c:v>
                </c:pt>
                <c:pt idx="1800">
                  <c:v>231.9</c:v>
                </c:pt>
                <c:pt idx="1801">
                  <c:v>231.5</c:v>
                </c:pt>
                <c:pt idx="1802">
                  <c:v>231.1</c:v>
                </c:pt>
                <c:pt idx="1803">
                  <c:v>230.7</c:v>
                </c:pt>
                <c:pt idx="1804">
                  <c:v>230.4</c:v>
                </c:pt>
                <c:pt idx="1805">
                  <c:v>230.1</c:v>
                </c:pt>
                <c:pt idx="1806">
                  <c:v>229.9</c:v>
                </c:pt>
                <c:pt idx="1807">
                  <c:v>229.6</c:v>
                </c:pt>
                <c:pt idx="1808">
                  <c:v>229.3</c:v>
                </c:pt>
                <c:pt idx="1809">
                  <c:v>228.9</c:v>
                </c:pt>
                <c:pt idx="1810">
                  <c:v>228.5</c:v>
                </c:pt>
                <c:pt idx="1811">
                  <c:v>228</c:v>
                </c:pt>
                <c:pt idx="1812">
                  <c:v>227.5</c:v>
                </c:pt>
                <c:pt idx="1813">
                  <c:v>227</c:v>
                </c:pt>
                <c:pt idx="1814">
                  <c:v>226.5</c:v>
                </c:pt>
                <c:pt idx="1815">
                  <c:v>226</c:v>
                </c:pt>
                <c:pt idx="1816">
                  <c:v>225.5</c:v>
                </c:pt>
                <c:pt idx="1817">
                  <c:v>225.1</c:v>
                </c:pt>
                <c:pt idx="1818">
                  <c:v>224.7</c:v>
                </c:pt>
                <c:pt idx="1819">
                  <c:v>224.3</c:v>
                </c:pt>
                <c:pt idx="1820">
                  <c:v>224</c:v>
                </c:pt>
                <c:pt idx="1821">
                  <c:v>223.5</c:v>
                </c:pt>
                <c:pt idx="1822">
                  <c:v>223.1</c:v>
                </c:pt>
                <c:pt idx="1823">
                  <c:v>222.6</c:v>
                </c:pt>
                <c:pt idx="1824">
                  <c:v>222.2</c:v>
                </c:pt>
                <c:pt idx="1825">
                  <c:v>221.6</c:v>
                </c:pt>
                <c:pt idx="1826">
                  <c:v>220.9</c:v>
                </c:pt>
                <c:pt idx="1827">
                  <c:v>220.3</c:v>
                </c:pt>
                <c:pt idx="1828">
                  <c:v>219.8</c:v>
                </c:pt>
                <c:pt idx="1829">
                  <c:v>219.4</c:v>
                </c:pt>
                <c:pt idx="1830">
                  <c:v>219</c:v>
                </c:pt>
                <c:pt idx="1831">
                  <c:v>218.6</c:v>
                </c:pt>
                <c:pt idx="1832">
                  <c:v>218.1</c:v>
                </c:pt>
                <c:pt idx="1833">
                  <c:v>217.7</c:v>
                </c:pt>
                <c:pt idx="1834">
                  <c:v>217.3</c:v>
                </c:pt>
                <c:pt idx="1835">
                  <c:v>216.9</c:v>
                </c:pt>
                <c:pt idx="1836">
                  <c:v>216.6</c:v>
                </c:pt>
                <c:pt idx="1837">
                  <c:v>216.2</c:v>
                </c:pt>
                <c:pt idx="1838">
                  <c:v>215.9</c:v>
                </c:pt>
                <c:pt idx="1839">
                  <c:v>215.5</c:v>
                </c:pt>
                <c:pt idx="1840">
                  <c:v>215</c:v>
                </c:pt>
                <c:pt idx="1841">
                  <c:v>214.6</c:v>
                </c:pt>
                <c:pt idx="1842">
                  <c:v>214.1</c:v>
                </c:pt>
                <c:pt idx="1843">
                  <c:v>213.6</c:v>
                </c:pt>
                <c:pt idx="1844">
                  <c:v>213.1</c:v>
                </c:pt>
                <c:pt idx="1845">
                  <c:v>212.6</c:v>
                </c:pt>
                <c:pt idx="1846">
                  <c:v>212.2</c:v>
                </c:pt>
                <c:pt idx="1847">
                  <c:v>211.8</c:v>
                </c:pt>
                <c:pt idx="1848">
                  <c:v>211.6</c:v>
                </c:pt>
                <c:pt idx="1849">
                  <c:v>211.4</c:v>
                </c:pt>
                <c:pt idx="1850">
                  <c:v>211.2</c:v>
                </c:pt>
                <c:pt idx="1851">
                  <c:v>211.1</c:v>
                </c:pt>
                <c:pt idx="1852">
                  <c:v>210.9</c:v>
                </c:pt>
                <c:pt idx="1853">
                  <c:v>210.7</c:v>
                </c:pt>
                <c:pt idx="1854">
                  <c:v>210.5</c:v>
                </c:pt>
                <c:pt idx="1855">
                  <c:v>210.3</c:v>
                </c:pt>
                <c:pt idx="1856">
                  <c:v>210</c:v>
                </c:pt>
                <c:pt idx="1857">
                  <c:v>209.7</c:v>
                </c:pt>
                <c:pt idx="1858">
                  <c:v>209.4</c:v>
                </c:pt>
                <c:pt idx="1859">
                  <c:v>209.2</c:v>
                </c:pt>
                <c:pt idx="1860">
                  <c:v>209</c:v>
                </c:pt>
                <c:pt idx="1861">
                  <c:v>208.9</c:v>
                </c:pt>
                <c:pt idx="1862">
                  <c:v>208.7</c:v>
                </c:pt>
                <c:pt idx="1863">
                  <c:v>208.5</c:v>
                </c:pt>
                <c:pt idx="1864">
                  <c:v>208.3</c:v>
                </c:pt>
                <c:pt idx="1865">
                  <c:v>208</c:v>
                </c:pt>
                <c:pt idx="1866">
                  <c:v>207.6</c:v>
                </c:pt>
                <c:pt idx="1867">
                  <c:v>207.2</c:v>
                </c:pt>
                <c:pt idx="1868">
                  <c:v>206.7</c:v>
                </c:pt>
                <c:pt idx="1869">
                  <c:v>206.2</c:v>
                </c:pt>
                <c:pt idx="1870">
                  <c:v>205.7</c:v>
                </c:pt>
                <c:pt idx="1871">
                  <c:v>205.1</c:v>
                </c:pt>
                <c:pt idx="1872">
                  <c:v>204.6</c:v>
                </c:pt>
                <c:pt idx="1873">
                  <c:v>204</c:v>
                </c:pt>
                <c:pt idx="1874">
                  <c:v>203.5</c:v>
                </c:pt>
                <c:pt idx="1875">
                  <c:v>203.1</c:v>
                </c:pt>
                <c:pt idx="1876">
                  <c:v>202.8</c:v>
                </c:pt>
                <c:pt idx="1877">
                  <c:v>202.5</c:v>
                </c:pt>
                <c:pt idx="1878">
                  <c:v>202.3</c:v>
                </c:pt>
                <c:pt idx="1879">
                  <c:v>201.9</c:v>
                </c:pt>
                <c:pt idx="1880">
                  <c:v>201.4</c:v>
                </c:pt>
                <c:pt idx="1881">
                  <c:v>200.9</c:v>
                </c:pt>
                <c:pt idx="1882">
                  <c:v>200.3</c:v>
                </c:pt>
                <c:pt idx="1883">
                  <c:v>199.8</c:v>
                </c:pt>
                <c:pt idx="1884">
                  <c:v>199.3</c:v>
                </c:pt>
                <c:pt idx="1885">
                  <c:v>198.8</c:v>
                </c:pt>
                <c:pt idx="1886">
                  <c:v>198.3</c:v>
                </c:pt>
                <c:pt idx="1887">
                  <c:v>197.8</c:v>
                </c:pt>
                <c:pt idx="1888">
                  <c:v>197.4</c:v>
                </c:pt>
                <c:pt idx="1889">
                  <c:v>197</c:v>
                </c:pt>
                <c:pt idx="1890">
                  <c:v>196.6</c:v>
                </c:pt>
                <c:pt idx="1891">
                  <c:v>196.3</c:v>
                </c:pt>
                <c:pt idx="1892">
                  <c:v>196</c:v>
                </c:pt>
                <c:pt idx="1893">
                  <c:v>195.8</c:v>
                </c:pt>
                <c:pt idx="1894">
                  <c:v>195.5</c:v>
                </c:pt>
                <c:pt idx="1895">
                  <c:v>195.2</c:v>
                </c:pt>
                <c:pt idx="1896">
                  <c:v>194.9</c:v>
                </c:pt>
                <c:pt idx="1897">
                  <c:v>194.6</c:v>
                </c:pt>
                <c:pt idx="1898">
                  <c:v>194.3</c:v>
                </c:pt>
                <c:pt idx="1899">
                  <c:v>194</c:v>
                </c:pt>
                <c:pt idx="1900">
                  <c:v>193.6</c:v>
                </c:pt>
                <c:pt idx="1901">
                  <c:v>193.3</c:v>
                </c:pt>
                <c:pt idx="1902">
                  <c:v>193</c:v>
                </c:pt>
                <c:pt idx="1903">
                  <c:v>192.6</c:v>
                </c:pt>
                <c:pt idx="1904">
                  <c:v>192.3</c:v>
                </c:pt>
                <c:pt idx="1905">
                  <c:v>192</c:v>
                </c:pt>
                <c:pt idx="1906">
                  <c:v>191.7</c:v>
                </c:pt>
                <c:pt idx="1907">
                  <c:v>191.4</c:v>
                </c:pt>
                <c:pt idx="1908">
                  <c:v>191.1</c:v>
                </c:pt>
                <c:pt idx="1909">
                  <c:v>190.8</c:v>
                </c:pt>
                <c:pt idx="1910">
                  <c:v>190.5</c:v>
                </c:pt>
                <c:pt idx="1911">
                  <c:v>190.2</c:v>
                </c:pt>
                <c:pt idx="1912">
                  <c:v>189.9</c:v>
                </c:pt>
                <c:pt idx="1913">
                  <c:v>189.6</c:v>
                </c:pt>
                <c:pt idx="1914">
                  <c:v>189.3</c:v>
                </c:pt>
                <c:pt idx="1915">
                  <c:v>189</c:v>
                </c:pt>
                <c:pt idx="1916">
                  <c:v>188.7</c:v>
                </c:pt>
                <c:pt idx="1917">
                  <c:v>188.5</c:v>
                </c:pt>
                <c:pt idx="1918">
                  <c:v>188.2</c:v>
                </c:pt>
                <c:pt idx="1919">
                  <c:v>187.8</c:v>
                </c:pt>
                <c:pt idx="1920">
                  <c:v>187.4</c:v>
                </c:pt>
                <c:pt idx="1921">
                  <c:v>187.1</c:v>
                </c:pt>
                <c:pt idx="1922">
                  <c:v>186.8</c:v>
                </c:pt>
                <c:pt idx="1923">
                  <c:v>186.6</c:v>
                </c:pt>
                <c:pt idx="1924">
                  <c:v>186.3</c:v>
                </c:pt>
                <c:pt idx="1925">
                  <c:v>186</c:v>
                </c:pt>
                <c:pt idx="1926">
                  <c:v>185.7</c:v>
                </c:pt>
                <c:pt idx="1927">
                  <c:v>185.4</c:v>
                </c:pt>
                <c:pt idx="1928">
                  <c:v>185</c:v>
                </c:pt>
                <c:pt idx="1929">
                  <c:v>184.7</c:v>
                </c:pt>
                <c:pt idx="1930">
                  <c:v>184.3</c:v>
                </c:pt>
                <c:pt idx="1931">
                  <c:v>184</c:v>
                </c:pt>
                <c:pt idx="1932">
                  <c:v>183.7</c:v>
                </c:pt>
                <c:pt idx="1933">
                  <c:v>183.4</c:v>
                </c:pt>
                <c:pt idx="1934">
                  <c:v>183</c:v>
                </c:pt>
                <c:pt idx="1935">
                  <c:v>182.6</c:v>
                </c:pt>
                <c:pt idx="1936">
                  <c:v>182.3</c:v>
                </c:pt>
                <c:pt idx="1937">
                  <c:v>182</c:v>
                </c:pt>
                <c:pt idx="1938">
                  <c:v>181.7</c:v>
                </c:pt>
                <c:pt idx="1939">
                  <c:v>181.5</c:v>
                </c:pt>
                <c:pt idx="1940">
                  <c:v>181.2</c:v>
                </c:pt>
                <c:pt idx="1941">
                  <c:v>181</c:v>
                </c:pt>
                <c:pt idx="1942">
                  <c:v>180.7</c:v>
                </c:pt>
                <c:pt idx="1943">
                  <c:v>180.5</c:v>
                </c:pt>
                <c:pt idx="1944">
                  <c:v>180.2</c:v>
                </c:pt>
                <c:pt idx="1945">
                  <c:v>179.9</c:v>
                </c:pt>
                <c:pt idx="1946">
                  <c:v>179.6</c:v>
                </c:pt>
                <c:pt idx="1947">
                  <c:v>179.3</c:v>
                </c:pt>
                <c:pt idx="1948">
                  <c:v>179</c:v>
                </c:pt>
                <c:pt idx="1949">
                  <c:v>178.7</c:v>
                </c:pt>
                <c:pt idx="1950">
                  <c:v>178.3</c:v>
                </c:pt>
                <c:pt idx="1951">
                  <c:v>177.9</c:v>
                </c:pt>
                <c:pt idx="1952">
                  <c:v>177.6</c:v>
                </c:pt>
                <c:pt idx="1953">
                  <c:v>177.2</c:v>
                </c:pt>
                <c:pt idx="1954">
                  <c:v>176.9</c:v>
                </c:pt>
                <c:pt idx="1955">
                  <c:v>176.7</c:v>
                </c:pt>
                <c:pt idx="1956">
                  <c:v>176.4</c:v>
                </c:pt>
                <c:pt idx="1957">
                  <c:v>176.1</c:v>
                </c:pt>
                <c:pt idx="1958">
                  <c:v>175.8</c:v>
                </c:pt>
                <c:pt idx="1959">
                  <c:v>175.5</c:v>
                </c:pt>
                <c:pt idx="1960">
                  <c:v>175.1</c:v>
                </c:pt>
                <c:pt idx="1961">
                  <c:v>174.7</c:v>
                </c:pt>
                <c:pt idx="1962">
                  <c:v>174.4</c:v>
                </c:pt>
                <c:pt idx="1963">
                  <c:v>174.1</c:v>
                </c:pt>
                <c:pt idx="1964">
                  <c:v>173.8</c:v>
                </c:pt>
                <c:pt idx="1965">
                  <c:v>173.5</c:v>
                </c:pt>
                <c:pt idx="1966">
                  <c:v>173.2</c:v>
                </c:pt>
                <c:pt idx="1967">
                  <c:v>172.9</c:v>
                </c:pt>
                <c:pt idx="1968">
                  <c:v>172.6</c:v>
                </c:pt>
                <c:pt idx="1969">
                  <c:v>172.3</c:v>
                </c:pt>
                <c:pt idx="1970">
                  <c:v>172</c:v>
                </c:pt>
                <c:pt idx="1971">
                  <c:v>171.7</c:v>
                </c:pt>
                <c:pt idx="1972">
                  <c:v>171.5</c:v>
                </c:pt>
                <c:pt idx="1973">
                  <c:v>171.2</c:v>
                </c:pt>
                <c:pt idx="1974">
                  <c:v>170.9</c:v>
                </c:pt>
                <c:pt idx="1975">
                  <c:v>170.7</c:v>
                </c:pt>
                <c:pt idx="1976">
                  <c:v>170.4</c:v>
                </c:pt>
                <c:pt idx="1977">
                  <c:v>170.1</c:v>
                </c:pt>
                <c:pt idx="1978">
                  <c:v>169.9</c:v>
                </c:pt>
                <c:pt idx="1979">
                  <c:v>169.6</c:v>
                </c:pt>
                <c:pt idx="1980">
                  <c:v>169.3</c:v>
                </c:pt>
                <c:pt idx="1981">
                  <c:v>169.1</c:v>
                </c:pt>
                <c:pt idx="1982">
                  <c:v>168.7</c:v>
                </c:pt>
                <c:pt idx="1983">
                  <c:v>168.2</c:v>
                </c:pt>
                <c:pt idx="1984">
                  <c:v>167.8</c:v>
                </c:pt>
                <c:pt idx="1985">
                  <c:v>167.5</c:v>
                </c:pt>
                <c:pt idx="1986">
                  <c:v>167.3</c:v>
                </c:pt>
                <c:pt idx="1987">
                  <c:v>167.1</c:v>
                </c:pt>
                <c:pt idx="1988">
                  <c:v>167</c:v>
                </c:pt>
                <c:pt idx="1989">
                  <c:v>167</c:v>
                </c:pt>
                <c:pt idx="1990">
                  <c:v>166.9</c:v>
                </c:pt>
                <c:pt idx="1991">
                  <c:v>166.8</c:v>
                </c:pt>
                <c:pt idx="1992">
                  <c:v>166.7</c:v>
                </c:pt>
                <c:pt idx="1993">
                  <c:v>166.7</c:v>
                </c:pt>
                <c:pt idx="1994">
                  <c:v>166.5</c:v>
                </c:pt>
                <c:pt idx="1995">
                  <c:v>166.2</c:v>
                </c:pt>
                <c:pt idx="1996">
                  <c:v>165.8</c:v>
                </c:pt>
                <c:pt idx="1997">
                  <c:v>165.3</c:v>
                </c:pt>
                <c:pt idx="1998">
                  <c:v>164.9</c:v>
                </c:pt>
                <c:pt idx="1999">
                  <c:v>164.6</c:v>
                </c:pt>
                <c:pt idx="2000">
                  <c:v>164.3</c:v>
                </c:pt>
                <c:pt idx="2001">
                  <c:v>164.1</c:v>
                </c:pt>
                <c:pt idx="2002">
                  <c:v>163.80000000000001</c:v>
                </c:pt>
                <c:pt idx="2003">
                  <c:v>163.5</c:v>
                </c:pt>
                <c:pt idx="2004">
                  <c:v>163.30000000000001</c:v>
                </c:pt>
                <c:pt idx="2005">
                  <c:v>163</c:v>
                </c:pt>
                <c:pt idx="2006">
                  <c:v>162.69999999999999</c:v>
                </c:pt>
                <c:pt idx="2007">
                  <c:v>162.30000000000001</c:v>
                </c:pt>
                <c:pt idx="2008">
                  <c:v>161.9</c:v>
                </c:pt>
                <c:pt idx="2009">
                  <c:v>161.5</c:v>
                </c:pt>
                <c:pt idx="2010">
                  <c:v>161.19999999999999</c:v>
                </c:pt>
                <c:pt idx="2011">
                  <c:v>160.80000000000001</c:v>
                </c:pt>
                <c:pt idx="2012">
                  <c:v>160.4</c:v>
                </c:pt>
              </c:numCache>
            </c:numRef>
          </c:yVal>
          <c:smooth val="1"/>
          <c:extLst xmlns:c16r2="http://schemas.microsoft.com/office/drawing/2015/06/chart">
            <c:ext xmlns:c16="http://schemas.microsoft.com/office/drawing/2014/chart" uri="{C3380CC4-5D6E-409C-BE32-E72D297353CC}">
              <c16:uniqueId val="{00000001-AC1A-EF49-B23C-76E4EDB217DE}"/>
            </c:ext>
          </c:extLst>
        </c:ser>
        <c:ser>
          <c:idx val="2"/>
          <c:order val="2"/>
          <c:tx>
            <c:strRef>
              <c:f>'5%T4 &amp; T7'!$L$1</c:f>
              <c:strCache>
                <c:ptCount val="1"/>
                <c:pt idx="0">
                  <c:v>Temperature 7(°C) 5 BSG</c:v>
                </c:pt>
              </c:strCache>
            </c:strRef>
          </c:tx>
          <c:marker>
            <c:symbol val="none"/>
          </c:marker>
          <c:xVal>
            <c:numRef>
              <c:f>'5%T4 &amp; T7'!$A$2:$A$2014</c:f>
              <c:numCache>
                <c:formatCode>General</c:formatCode>
                <c:ptCount val="2013"/>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pt idx="1845">
                  <c:v>896.99999999999636</c:v>
                </c:pt>
                <c:pt idx="1846">
                  <c:v>897.99999999999329</c:v>
                </c:pt>
                <c:pt idx="1847">
                  <c:v>897.99999999999329</c:v>
                </c:pt>
                <c:pt idx="1848">
                  <c:v>898.99999999999022</c:v>
                </c:pt>
                <c:pt idx="1849">
                  <c:v>898.99999999999022</c:v>
                </c:pt>
                <c:pt idx="1850">
                  <c:v>899.99999999999682</c:v>
                </c:pt>
                <c:pt idx="1851">
                  <c:v>899.99999999999682</c:v>
                </c:pt>
                <c:pt idx="1852">
                  <c:v>900.99999999999375</c:v>
                </c:pt>
                <c:pt idx="1853">
                  <c:v>900.99999999999375</c:v>
                </c:pt>
                <c:pt idx="1854">
                  <c:v>902.00000000000034</c:v>
                </c:pt>
                <c:pt idx="1855">
                  <c:v>902.00000000000034</c:v>
                </c:pt>
                <c:pt idx="1856">
                  <c:v>902.99999999999727</c:v>
                </c:pt>
                <c:pt idx="1857">
                  <c:v>902.99999999999727</c:v>
                </c:pt>
                <c:pt idx="1858">
                  <c:v>903.9999999999942</c:v>
                </c:pt>
                <c:pt idx="1859">
                  <c:v>903.9999999999942</c:v>
                </c:pt>
                <c:pt idx="1860">
                  <c:v>904.99999999999113</c:v>
                </c:pt>
                <c:pt idx="1861">
                  <c:v>904.99999999999113</c:v>
                </c:pt>
                <c:pt idx="1862">
                  <c:v>905.99999999999773</c:v>
                </c:pt>
                <c:pt idx="1863">
                  <c:v>905.99999999999773</c:v>
                </c:pt>
                <c:pt idx="1864">
                  <c:v>906.99999999999466</c:v>
                </c:pt>
                <c:pt idx="1865">
                  <c:v>906.99999999999466</c:v>
                </c:pt>
                <c:pt idx="1866">
                  <c:v>908.00000000000125</c:v>
                </c:pt>
                <c:pt idx="1867">
                  <c:v>908.00000000000125</c:v>
                </c:pt>
                <c:pt idx="1868">
                  <c:v>908.99999999999818</c:v>
                </c:pt>
                <c:pt idx="1869">
                  <c:v>908.99999999999818</c:v>
                </c:pt>
                <c:pt idx="1870">
                  <c:v>909.99999999999523</c:v>
                </c:pt>
                <c:pt idx="1871">
                  <c:v>909.99999999999523</c:v>
                </c:pt>
                <c:pt idx="1872">
                  <c:v>910.99999999999216</c:v>
                </c:pt>
                <c:pt idx="1873">
                  <c:v>910.99999999999216</c:v>
                </c:pt>
                <c:pt idx="1874">
                  <c:v>911.99999999998909</c:v>
                </c:pt>
                <c:pt idx="1875">
                  <c:v>911.99999999998909</c:v>
                </c:pt>
                <c:pt idx="1876">
                  <c:v>912.99999999999568</c:v>
                </c:pt>
                <c:pt idx="1877">
                  <c:v>912.99999999999568</c:v>
                </c:pt>
                <c:pt idx="1878">
                  <c:v>913.99999999999261</c:v>
                </c:pt>
                <c:pt idx="1879">
                  <c:v>913.99999999999261</c:v>
                </c:pt>
                <c:pt idx="1880">
                  <c:v>914.99999999999909</c:v>
                </c:pt>
                <c:pt idx="1881">
                  <c:v>914.99999999999909</c:v>
                </c:pt>
                <c:pt idx="1882">
                  <c:v>915.99999999999613</c:v>
                </c:pt>
                <c:pt idx="1883">
                  <c:v>915.99999999999613</c:v>
                </c:pt>
                <c:pt idx="1884">
                  <c:v>916.99999999999307</c:v>
                </c:pt>
                <c:pt idx="1885">
                  <c:v>916.99999999999307</c:v>
                </c:pt>
                <c:pt idx="1886">
                  <c:v>917.99999999999</c:v>
                </c:pt>
                <c:pt idx="1887">
                  <c:v>917.99999999999</c:v>
                </c:pt>
                <c:pt idx="1888">
                  <c:v>918.99999999999659</c:v>
                </c:pt>
                <c:pt idx="1889">
                  <c:v>918.99999999999659</c:v>
                </c:pt>
                <c:pt idx="1890">
                  <c:v>919.99999999999352</c:v>
                </c:pt>
                <c:pt idx="1891">
                  <c:v>919.99999999999352</c:v>
                </c:pt>
                <c:pt idx="1892">
                  <c:v>921.00000000000011</c:v>
                </c:pt>
                <c:pt idx="1893">
                  <c:v>921.00000000000011</c:v>
                </c:pt>
                <c:pt idx="1894">
                  <c:v>921.99999999999704</c:v>
                </c:pt>
                <c:pt idx="1895">
                  <c:v>921.99999999999704</c:v>
                </c:pt>
                <c:pt idx="1896">
                  <c:v>922.99999999999397</c:v>
                </c:pt>
                <c:pt idx="1897">
                  <c:v>922.99999999999397</c:v>
                </c:pt>
                <c:pt idx="1898">
                  <c:v>923.99999999999091</c:v>
                </c:pt>
                <c:pt idx="1899">
                  <c:v>923.99999999999091</c:v>
                </c:pt>
                <c:pt idx="1900">
                  <c:v>924.9999999999975</c:v>
                </c:pt>
                <c:pt idx="1901">
                  <c:v>924.9999999999975</c:v>
                </c:pt>
                <c:pt idx="1902">
                  <c:v>925.99999999999443</c:v>
                </c:pt>
                <c:pt idx="1903">
                  <c:v>925.99999999999443</c:v>
                </c:pt>
                <c:pt idx="1904">
                  <c:v>927.00000000000102</c:v>
                </c:pt>
                <c:pt idx="1905">
                  <c:v>927.00000000000102</c:v>
                </c:pt>
                <c:pt idx="1906">
                  <c:v>927.99999999999795</c:v>
                </c:pt>
                <c:pt idx="1907">
                  <c:v>927.99999999999795</c:v>
                </c:pt>
                <c:pt idx="1908">
                  <c:v>928.999999999995</c:v>
                </c:pt>
                <c:pt idx="1909">
                  <c:v>928.999999999995</c:v>
                </c:pt>
                <c:pt idx="1910">
                  <c:v>929.99999999999193</c:v>
                </c:pt>
                <c:pt idx="1911">
                  <c:v>929.99999999999193</c:v>
                </c:pt>
                <c:pt idx="1912">
                  <c:v>930.99999999998886</c:v>
                </c:pt>
                <c:pt idx="1913">
                  <c:v>930.99999999998886</c:v>
                </c:pt>
                <c:pt idx="1914">
                  <c:v>931.99999999999545</c:v>
                </c:pt>
                <c:pt idx="1915">
                  <c:v>931.99999999999545</c:v>
                </c:pt>
                <c:pt idx="1916">
                  <c:v>932.99999999999238</c:v>
                </c:pt>
                <c:pt idx="1917">
                  <c:v>932.99999999999238</c:v>
                </c:pt>
                <c:pt idx="1918">
                  <c:v>933.99999999999886</c:v>
                </c:pt>
                <c:pt idx="1919">
                  <c:v>933.99999999999886</c:v>
                </c:pt>
                <c:pt idx="1920">
                  <c:v>934.99999999999591</c:v>
                </c:pt>
                <c:pt idx="1921">
                  <c:v>934.99999999999591</c:v>
                </c:pt>
                <c:pt idx="1922">
                  <c:v>935.99999999999284</c:v>
                </c:pt>
                <c:pt idx="1923">
                  <c:v>935.99999999999284</c:v>
                </c:pt>
                <c:pt idx="1924">
                  <c:v>936.99999999998977</c:v>
                </c:pt>
                <c:pt idx="1925">
                  <c:v>936.99999999998977</c:v>
                </c:pt>
                <c:pt idx="1926">
                  <c:v>937.99999999999636</c:v>
                </c:pt>
                <c:pt idx="1927">
                  <c:v>937.99999999999636</c:v>
                </c:pt>
                <c:pt idx="1928">
                  <c:v>938.99999999999329</c:v>
                </c:pt>
                <c:pt idx="1929">
                  <c:v>938.99999999999329</c:v>
                </c:pt>
                <c:pt idx="1930">
                  <c:v>939.99999999999989</c:v>
                </c:pt>
                <c:pt idx="1931">
                  <c:v>939.99999999999989</c:v>
                </c:pt>
                <c:pt idx="1932">
                  <c:v>940.99999999999682</c:v>
                </c:pt>
                <c:pt idx="1933">
                  <c:v>940.99999999999682</c:v>
                </c:pt>
                <c:pt idx="1934">
                  <c:v>941.99999999999375</c:v>
                </c:pt>
                <c:pt idx="1935">
                  <c:v>941.99999999999375</c:v>
                </c:pt>
                <c:pt idx="1936">
                  <c:v>942.99999999999068</c:v>
                </c:pt>
                <c:pt idx="1937">
                  <c:v>942.99999999999068</c:v>
                </c:pt>
                <c:pt idx="1938">
                  <c:v>943.99999999999727</c:v>
                </c:pt>
                <c:pt idx="1939">
                  <c:v>943.99999999999727</c:v>
                </c:pt>
                <c:pt idx="1940">
                  <c:v>944.9999999999942</c:v>
                </c:pt>
                <c:pt idx="1941">
                  <c:v>944.9999999999942</c:v>
                </c:pt>
                <c:pt idx="1942">
                  <c:v>946.0000000000008</c:v>
                </c:pt>
                <c:pt idx="1943">
                  <c:v>946.0000000000008</c:v>
                </c:pt>
                <c:pt idx="1944">
                  <c:v>946.99999999999773</c:v>
                </c:pt>
                <c:pt idx="1945">
                  <c:v>946.99999999999773</c:v>
                </c:pt>
                <c:pt idx="1946">
                  <c:v>947.99999999999477</c:v>
                </c:pt>
                <c:pt idx="1947">
                  <c:v>947.99999999999477</c:v>
                </c:pt>
                <c:pt idx="1948">
                  <c:v>948.9999999999917</c:v>
                </c:pt>
                <c:pt idx="1949">
                  <c:v>948.9999999999917</c:v>
                </c:pt>
                <c:pt idx="1950">
                  <c:v>949.99999999999818</c:v>
                </c:pt>
                <c:pt idx="1951">
                  <c:v>949.99999999999818</c:v>
                </c:pt>
                <c:pt idx="1952">
                  <c:v>950.99999999999523</c:v>
                </c:pt>
                <c:pt idx="1953">
                  <c:v>950.99999999999523</c:v>
                </c:pt>
                <c:pt idx="1954">
                  <c:v>951.99999999999216</c:v>
                </c:pt>
                <c:pt idx="1955">
                  <c:v>951.99999999999216</c:v>
                </c:pt>
                <c:pt idx="1956">
                  <c:v>952.99999999999864</c:v>
                </c:pt>
                <c:pt idx="1957">
                  <c:v>952.99999999999864</c:v>
                </c:pt>
                <c:pt idx="1958">
                  <c:v>953.99999999999568</c:v>
                </c:pt>
                <c:pt idx="1959">
                  <c:v>953.99999999999568</c:v>
                </c:pt>
                <c:pt idx="1960">
                  <c:v>954.99999999999261</c:v>
                </c:pt>
                <c:pt idx="1961">
                  <c:v>954.99999999999261</c:v>
                </c:pt>
                <c:pt idx="1962">
                  <c:v>955.99999999998954</c:v>
                </c:pt>
                <c:pt idx="1963">
                  <c:v>955.99999999998954</c:v>
                </c:pt>
                <c:pt idx="1964">
                  <c:v>956.99999999999613</c:v>
                </c:pt>
                <c:pt idx="1965">
                  <c:v>956.99999999999613</c:v>
                </c:pt>
                <c:pt idx="1966">
                  <c:v>957.99999999999307</c:v>
                </c:pt>
                <c:pt idx="1967">
                  <c:v>957.99999999999307</c:v>
                </c:pt>
                <c:pt idx="1968">
                  <c:v>958.99999999999966</c:v>
                </c:pt>
                <c:pt idx="1969">
                  <c:v>958.99999999999966</c:v>
                </c:pt>
                <c:pt idx="1970">
                  <c:v>959.99999999999659</c:v>
                </c:pt>
                <c:pt idx="1971">
                  <c:v>959.99999999999659</c:v>
                </c:pt>
                <c:pt idx="1972">
                  <c:v>960.99999999999352</c:v>
                </c:pt>
                <c:pt idx="1973">
                  <c:v>960.99999999999352</c:v>
                </c:pt>
                <c:pt idx="1974">
                  <c:v>961.99999999999045</c:v>
                </c:pt>
                <c:pt idx="1975">
                  <c:v>961.99999999999045</c:v>
                </c:pt>
                <c:pt idx="1976">
                  <c:v>962.99999999999704</c:v>
                </c:pt>
                <c:pt idx="1977">
                  <c:v>962.99999999999704</c:v>
                </c:pt>
                <c:pt idx="1978">
                  <c:v>963.99999999999397</c:v>
                </c:pt>
                <c:pt idx="1979">
                  <c:v>963.99999999999397</c:v>
                </c:pt>
                <c:pt idx="1980">
                  <c:v>965.00000000000057</c:v>
                </c:pt>
                <c:pt idx="1981">
                  <c:v>965.00000000000057</c:v>
                </c:pt>
                <c:pt idx="1982">
                  <c:v>965.9999999999975</c:v>
                </c:pt>
                <c:pt idx="1983">
                  <c:v>965.9999999999975</c:v>
                </c:pt>
                <c:pt idx="1984">
                  <c:v>966.99999999999454</c:v>
                </c:pt>
                <c:pt idx="1985">
                  <c:v>966.99999999999454</c:v>
                </c:pt>
                <c:pt idx="1986">
                  <c:v>967.99999999999147</c:v>
                </c:pt>
                <c:pt idx="1987">
                  <c:v>967.99999999999147</c:v>
                </c:pt>
                <c:pt idx="1988">
                  <c:v>968.99999999999795</c:v>
                </c:pt>
                <c:pt idx="1989">
                  <c:v>968.99999999999795</c:v>
                </c:pt>
                <c:pt idx="1990">
                  <c:v>969.999999999995</c:v>
                </c:pt>
                <c:pt idx="1991">
                  <c:v>969.999999999995</c:v>
                </c:pt>
                <c:pt idx="1992">
                  <c:v>971.00000000000148</c:v>
                </c:pt>
                <c:pt idx="1993">
                  <c:v>971.00000000000148</c:v>
                </c:pt>
                <c:pt idx="1994">
                  <c:v>971.99999999999841</c:v>
                </c:pt>
                <c:pt idx="1995">
                  <c:v>971.99999999999841</c:v>
                </c:pt>
                <c:pt idx="1996">
                  <c:v>972.99999999999545</c:v>
                </c:pt>
                <c:pt idx="1997">
                  <c:v>972.99999999999545</c:v>
                </c:pt>
                <c:pt idx="1998">
                  <c:v>973.99999999999238</c:v>
                </c:pt>
                <c:pt idx="1999">
                  <c:v>973.99999999999238</c:v>
                </c:pt>
                <c:pt idx="2000">
                  <c:v>974.99999999998931</c:v>
                </c:pt>
                <c:pt idx="2001">
                  <c:v>974.99999999998931</c:v>
                </c:pt>
                <c:pt idx="2002">
                  <c:v>975.99999999999591</c:v>
                </c:pt>
                <c:pt idx="2003">
                  <c:v>975.99999999999591</c:v>
                </c:pt>
                <c:pt idx="2004">
                  <c:v>976.99999999999284</c:v>
                </c:pt>
                <c:pt idx="2005">
                  <c:v>976.99999999999284</c:v>
                </c:pt>
                <c:pt idx="2006">
                  <c:v>977.99999999999943</c:v>
                </c:pt>
                <c:pt idx="2007">
                  <c:v>977.99999999999943</c:v>
                </c:pt>
                <c:pt idx="2008">
                  <c:v>978.99999999999636</c:v>
                </c:pt>
                <c:pt idx="2009">
                  <c:v>978.99999999999636</c:v>
                </c:pt>
                <c:pt idx="2010">
                  <c:v>979.99999999999329</c:v>
                </c:pt>
                <c:pt idx="2011">
                  <c:v>979.99999999999329</c:v>
                </c:pt>
                <c:pt idx="2012">
                  <c:v>980.99999999999022</c:v>
                </c:pt>
              </c:numCache>
            </c:numRef>
          </c:xVal>
          <c:yVal>
            <c:numRef>
              <c:f>'5%T4 &amp; T7'!$L$2:$L$2014</c:f>
              <c:numCache>
                <c:formatCode>General</c:formatCode>
                <c:ptCount val="2013"/>
                <c:pt idx="0">
                  <c:v>24.6</c:v>
                </c:pt>
                <c:pt idx="1">
                  <c:v>24.6</c:v>
                </c:pt>
                <c:pt idx="2">
                  <c:v>24.6</c:v>
                </c:pt>
                <c:pt idx="3">
                  <c:v>24.6</c:v>
                </c:pt>
                <c:pt idx="4">
                  <c:v>24.6</c:v>
                </c:pt>
                <c:pt idx="5">
                  <c:v>24.6</c:v>
                </c:pt>
                <c:pt idx="6">
                  <c:v>24.6</c:v>
                </c:pt>
                <c:pt idx="7">
                  <c:v>24.6</c:v>
                </c:pt>
                <c:pt idx="8">
                  <c:v>24.6</c:v>
                </c:pt>
                <c:pt idx="9">
                  <c:v>24.6</c:v>
                </c:pt>
                <c:pt idx="10">
                  <c:v>24.6</c:v>
                </c:pt>
                <c:pt idx="11">
                  <c:v>24.6</c:v>
                </c:pt>
                <c:pt idx="12">
                  <c:v>24.7</c:v>
                </c:pt>
                <c:pt idx="13">
                  <c:v>24.6</c:v>
                </c:pt>
                <c:pt idx="14">
                  <c:v>24.6</c:v>
                </c:pt>
                <c:pt idx="15">
                  <c:v>24.6</c:v>
                </c:pt>
                <c:pt idx="16">
                  <c:v>24.6</c:v>
                </c:pt>
                <c:pt idx="17">
                  <c:v>24.6</c:v>
                </c:pt>
                <c:pt idx="18">
                  <c:v>24.6</c:v>
                </c:pt>
                <c:pt idx="19">
                  <c:v>24.6</c:v>
                </c:pt>
                <c:pt idx="20">
                  <c:v>24.6</c:v>
                </c:pt>
                <c:pt idx="21">
                  <c:v>24.6</c:v>
                </c:pt>
                <c:pt idx="22">
                  <c:v>24.6</c:v>
                </c:pt>
                <c:pt idx="23">
                  <c:v>24.6</c:v>
                </c:pt>
                <c:pt idx="24">
                  <c:v>24.6</c:v>
                </c:pt>
                <c:pt idx="25">
                  <c:v>24.6</c:v>
                </c:pt>
                <c:pt idx="26">
                  <c:v>24.6</c:v>
                </c:pt>
                <c:pt idx="27">
                  <c:v>24.6</c:v>
                </c:pt>
                <c:pt idx="28">
                  <c:v>24.6</c:v>
                </c:pt>
                <c:pt idx="29">
                  <c:v>24.6</c:v>
                </c:pt>
                <c:pt idx="30">
                  <c:v>24.7</c:v>
                </c:pt>
                <c:pt idx="31">
                  <c:v>24.7</c:v>
                </c:pt>
                <c:pt idx="32">
                  <c:v>24.7</c:v>
                </c:pt>
                <c:pt idx="33">
                  <c:v>24.7</c:v>
                </c:pt>
                <c:pt idx="34">
                  <c:v>24.7</c:v>
                </c:pt>
                <c:pt idx="35">
                  <c:v>24.6</c:v>
                </c:pt>
                <c:pt idx="36">
                  <c:v>24.6</c:v>
                </c:pt>
                <c:pt idx="37">
                  <c:v>24.6</c:v>
                </c:pt>
                <c:pt idx="38">
                  <c:v>24.6</c:v>
                </c:pt>
                <c:pt idx="39">
                  <c:v>24.6</c:v>
                </c:pt>
                <c:pt idx="40">
                  <c:v>24.7</c:v>
                </c:pt>
                <c:pt idx="41">
                  <c:v>24.6</c:v>
                </c:pt>
                <c:pt idx="42">
                  <c:v>24.6</c:v>
                </c:pt>
                <c:pt idx="43">
                  <c:v>24.6</c:v>
                </c:pt>
                <c:pt idx="44">
                  <c:v>24.6</c:v>
                </c:pt>
                <c:pt idx="45">
                  <c:v>24.6</c:v>
                </c:pt>
                <c:pt idx="46">
                  <c:v>24.6</c:v>
                </c:pt>
                <c:pt idx="47">
                  <c:v>24.7</c:v>
                </c:pt>
                <c:pt idx="48">
                  <c:v>24.7</c:v>
                </c:pt>
                <c:pt idx="49">
                  <c:v>24.7</c:v>
                </c:pt>
                <c:pt idx="50">
                  <c:v>24.7</c:v>
                </c:pt>
                <c:pt idx="51">
                  <c:v>24.6</c:v>
                </c:pt>
                <c:pt idx="52">
                  <c:v>24.6</c:v>
                </c:pt>
                <c:pt idx="53">
                  <c:v>24.6</c:v>
                </c:pt>
                <c:pt idx="54">
                  <c:v>24.6</c:v>
                </c:pt>
                <c:pt idx="55">
                  <c:v>24.6</c:v>
                </c:pt>
                <c:pt idx="56">
                  <c:v>24.6</c:v>
                </c:pt>
                <c:pt idx="57">
                  <c:v>24.6</c:v>
                </c:pt>
                <c:pt idx="58">
                  <c:v>24.7</c:v>
                </c:pt>
                <c:pt idx="59">
                  <c:v>24.7</c:v>
                </c:pt>
                <c:pt idx="60">
                  <c:v>24.7</c:v>
                </c:pt>
                <c:pt idx="61">
                  <c:v>24.7</c:v>
                </c:pt>
                <c:pt idx="62">
                  <c:v>24.7</c:v>
                </c:pt>
                <c:pt idx="63">
                  <c:v>24.7</c:v>
                </c:pt>
                <c:pt idx="64">
                  <c:v>24.7</c:v>
                </c:pt>
                <c:pt idx="65">
                  <c:v>24.7</c:v>
                </c:pt>
                <c:pt idx="66">
                  <c:v>24.7</c:v>
                </c:pt>
                <c:pt idx="67">
                  <c:v>24.7</c:v>
                </c:pt>
                <c:pt idx="68">
                  <c:v>24.7</c:v>
                </c:pt>
                <c:pt idx="69">
                  <c:v>24.7</c:v>
                </c:pt>
                <c:pt idx="70">
                  <c:v>24.7</c:v>
                </c:pt>
                <c:pt idx="71">
                  <c:v>24.7</c:v>
                </c:pt>
                <c:pt idx="72">
                  <c:v>24.8</c:v>
                </c:pt>
                <c:pt idx="73">
                  <c:v>24.8</c:v>
                </c:pt>
                <c:pt idx="74">
                  <c:v>24.8</c:v>
                </c:pt>
                <c:pt idx="75">
                  <c:v>24.8</c:v>
                </c:pt>
                <c:pt idx="76">
                  <c:v>24.7</c:v>
                </c:pt>
                <c:pt idx="77">
                  <c:v>24.8</c:v>
                </c:pt>
                <c:pt idx="78">
                  <c:v>24.7</c:v>
                </c:pt>
                <c:pt idx="79">
                  <c:v>24.7</c:v>
                </c:pt>
                <c:pt idx="80">
                  <c:v>24.7</c:v>
                </c:pt>
                <c:pt idx="81">
                  <c:v>24.8</c:v>
                </c:pt>
                <c:pt idx="82">
                  <c:v>24.8</c:v>
                </c:pt>
                <c:pt idx="83">
                  <c:v>24.8</c:v>
                </c:pt>
                <c:pt idx="84">
                  <c:v>24.8</c:v>
                </c:pt>
                <c:pt idx="85">
                  <c:v>24.8</c:v>
                </c:pt>
                <c:pt idx="86">
                  <c:v>24.8</c:v>
                </c:pt>
                <c:pt idx="87">
                  <c:v>24.8</c:v>
                </c:pt>
                <c:pt idx="88">
                  <c:v>24.8</c:v>
                </c:pt>
                <c:pt idx="89">
                  <c:v>24.8</c:v>
                </c:pt>
                <c:pt idx="90">
                  <c:v>24.8</c:v>
                </c:pt>
                <c:pt idx="91">
                  <c:v>24.8</c:v>
                </c:pt>
                <c:pt idx="92">
                  <c:v>24.8</c:v>
                </c:pt>
                <c:pt idx="93">
                  <c:v>24.8</c:v>
                </c:pt>
                <c:pt idx="94">
                  <c:v>24.9</c:v>
                </c:pt>
                <c:pt idx="95">
                  <c:v>24.8</c:v>
                </c:pt>
                <c:pt idx="96">
                  <c:v>24.9</c:v>
                </c:pt>
                <c:pt idx="97">
                  <c:v>24.9</c:v>
                </c:pt>
                <c:pt idx="98">
                  <c:v>24.9</c:v>
                </c:pt>
                <c:pt idx="99">
                  <c:v>24.9</c:v>
                </c:pt>
                <c:pt idx="100">
                  <c:v>24.9</c:v>
                </c:pt>
                <c:pt idx="101">
                  <c:v>24.9</c:v>
                </c:pt>
                <c:pt idx="102">
                  <c:v>24.9</c:v>
                </c:pt>
                <c:pt idx="103">
                  <c:v>25</c:v>
                </c:pt>
                <c:pt idx="104">
                  <c:v>25</c:v>
                </c:pt>
                <c:pt idx="105">
                  <c:v>25</c:v>
                </c:pt>
                <c:pt idx="106">
                  <c:v>25</c:v>
                </c:pt>
                <c:pt idx="107">
                  <c:v>25.1</c:v>
                </c:pt>
                <c:pt idx="108">
                  <c:v>25.1</c:v>
                </c:pt>
                <c:pt idx="109">
                  <c:v>25.2</c:v>
                </c:pt>
                <c:pt idx="110">
                  <c:v>25.3</c:v>
                </c:pt>
                <c:pt idx="111">
                  <c:v>25.5</c:v>
                </c:pt>
                <c:pt idx="112">
                  <c:v>25.8</c:v>
                </c:pt>
                <c:pt idx="113">
                  <c:v>26.1</c:v>
                </c:pt>
                <c:pt idx="114">
                  <c:v>26.5</c:v>
                </c:pt>
                <c:pt idx="115">
                  <c:v>27</c:v>
                </c:pt>
                <c:pt idx="116">
                  <c:v>27.6</c:v>
                </c:pt>
                <c:pt idx="117">
                  <c:v>28.4</c:v>
                </c:pt>
                <c:pt idx="118">
                  <c:v>29.3</c:v>
                </c:pt>
                <c:pt idx="119">
                  <c:v>30.5</c:v>
                </c:pt>
                <c:pt idx="120">
                  <c:v>32</c:v>
                </c:pt>
                <c:pt idx="121">
                  <c:v>33.9</c:v>
                </c:pt>
                <c:pt idx="122">
                  <c:v>35.9</c:v>
                </c:pt>
                <c:pt idx="123">
                  <c:v>38</c:v>
                </c:pt>
                <c:pt idx="124">
                  <c:v>40.1</c:v>
                </c:pt>
                <c:pt idx="125">
                  <c:v>41.8</c:v>
                </c:pt>
                <c:pt idx="126">
                  <c:v>43.3</c:v>
                </c:pt>
                <c:pt idx="127">
                  <c:v>44.7</c:v>
                </c:pt>
                <c:pt idx="128">
                  <c:v>45.5</c:v>
                </c:pt>
                <c:pt idx="129">
                  <c:v>46.2</c:v>
                </c:pt>
                <c:pt idx="130">
                  <c:v>46.8</c:v>
                </c:pt>
                <c:pt idx="131">
                  <c:v>47.5</c:v>
                </c:pt>
                <c:pt idx="132">
                  <c:v>48.2</c:v>
                </c:pt>
                <c:pt idx="133">
                  <c:v>49.2</c:v>
                </c:pt>
                <c:pt idx="134">
                  <c:v>50.4</c:v>
                </c:pt>
                <c:pt idx="135">
                  <c:v>51.4</c:v>
                </c:pt>
                <c:pt idx="136">
                  <c:v>52.3</c:v>
                </c:pt>
                <c:pt idx="137">
                  <c:v>53</c:v>
                </c:pt>
                <c:pt idx="138">
                  <c:v>53.7</c:v>
                </c:pt>
                <c:pt idx="139">
                  <c:v>54.2</c:v>
                </c:pt>
                <c:pt idx="140">
                  <c:v>54.7</c:v>
                </c:pt>
                <c:pt idx="141">
                  <c:v>55</c:v>
                </c:pt>
                <c:pt idx="142">
                  <c:v>55.2</c:v>
                </c:pt>
                <c:pt idx="143">
                  <c:v>55.3</c:v>
                </c:pt>
                <c:pt idx="144">
                  <c:v>55.5</c:v>
                </c:pt>
                <c:pt idx="145">
                  <c:v>55.9</c:v>
                </c:pt>
                <c:pt idx="146">
                  <c:v>56.2</c:v>
                </c:pt>
                <c:pt idx="147">
                  <c:v>56.5</c:v>
                </c:pt>
                <c:pt idx="148">
                  <c:v>56.7</c:v>
                </c:pt>
                <c:pt idx="149">
                  <c:v>56.9</c:v>
                </c:pt>
                <c:pt idx="150">
                  <c:v>57</c:v>
                </c:pt>
                <c:pt idx="151">
                  <c:v>57</c:v>
                </c:pt>
                <c:pt idx="152">
                  <c:v>57.1</c:v>
                </c:pt>
                <c:pt idx="153">
                  <c:v>57.3</c:v>
                </c:pt>
                <c:pt idx="154">
                  <c:v>57.5</c:v>
                </c:pt>
                <c:pt idx="155">
                  <c:v>57.6</c:v>
                </c:pt>
                <c:pt idx="156">
                  <c:v>57.6</c:v>
                </c:pt>
                <c:pt idx="157">
                  <c:v>57.5</c:v>
                </c:pt>
                <c:pt idx="158">
                  <c:v>57.4</c:v>
                </c:pt>
                <c:pt idx="159">
                  <c:v>57.3</c:v>
                </c:pt>
                <c:pt idx="160">
                  <c:v>57.2</c:v>
                </c:pt>
                <c:pt idx="161">
                  <c:v>57.1</c:v>
                </c:pt>
                <c:pt idx="162">
                  <c:v>57.1</c:v>
                </c:pt>
                <c:pt idx="163">
                  <c:v>57.1</c:v>
                </c:pt>
                <c:pt idx="164">
                  <c:v>57.1</c:v>
                </c:pt>
                <c:pt idx="165">
                  <c:v>57.1</c:v>
                </c:pt>
                <c:pt idx="166">
                  <c:v>57.2</c:v>
                </c:pt>
                <c:pt idx="167">
                  <c:v>57.3</c:v>
                </c:pt>
                <c:pt idx="168">
                  <c:v>57.4</c:v>
                </c:pt>
                <c:pt idx="169">
                  <c:v>57.4</c:v>
                </c:pt>
                <c:pt idx="170">
                  <c:v>57.5</c:v>
                </c:pt>
                <c:pt idx="171">
                  <c:v>57.5</c:v>
                </c:pt>
                <c:pt idx="172">
                  <c:v>57.6</c:v>
                </c:pt>
                <c:pt idx="173">
                  <c:v>57.7</c:v>
                </c:pt>
                <c:pt idx="174">
                  <c:v>57.6</c:v>
                </c:pt>
                <c:pt idx="175">
                  <c:v>57.5</c:v>
                </c:pt>
                <c:pt idx="176">
                  <c:v>57.4</c:v>
                </c:pt>
                <c:pt idx="177">
                  <c:v>57.3</c:v>
                </c:pt>
                <c:pt idx="178">
                  <c:v>57.2</c:v>
                </c:pt>
                <c:pt idx="179">
                  <c:v>57.1</c:v>
                </c:pt>
                <c:pt idx="180">
                  <c:v>57.2</c:v>
                </c:pt>
                <c:pt idx="181">
                  <c:v>57.2</c:v>
                </c:pt>
                <c:pt idx="182">
                  <c:v>57.2</c:v>
                </c:pt>
                <c:pt idx="183">
                  <c:v>57.2</c:v>
                </c:pt>
                <c:pt idx="184">
                  <c:v>57.2</c:v>
                </c:pt>
                <c:pt idx="185">
                  <c:v>57.2</c:v>
                </c:pt>
                <c:pt idx="186">
                  <c:v>57.3</c:v>
                </c:pt>
                <c:pt idx="187">
                  <c:v>57.3</c:v>
                </c:pt>
                <c:pt idx="188">
                  <c:v>57.3</c:v>
                </c:pt>
                <c:pt idx="189">
                  <c:v>57.2</c:v>
                </c:pt>
                <c:pt idx="190">
                  <c:v>57.2</c:v>
                </c:pt>
                <c:pt idx="191">
                  <c:v>57.2</c:v>
                </c:pt>
                <c:pt idx="192">
                  <c:v>57.2</c:v>
                </c:pt>
                <c:pt idx="193">
                  <c:v>57.1</c:v>
                </c:pt>
                <c:pt idx="194">
                  <c:v>57.1</c:v>
                </c:pt>
                <c:pt idx="195">
                  <c:v>57.2</c:v>
                </c:pt>
                <c:pt idx="196">
                  <c:v>57.2</c:v>
                </c:pt>
                <c:pt idx="197">
                  <c:v>57.2</c:v>
                </c:pt>
                <c:pt idx="198">
                  <c:v>57.2</c:v>
                </c:pt>
                <c:pt idx="199">
                  <c:v>57.2</c:v>
                </c:pt>
                <c:pt idx="200">
                  <c:v>57.3</c:v>
                </c:pt>
                <c:pt idx="201">
                  <c:v>57.3</c:v>
                </c:pt>
                <c:pt idx="202">
                  <c:v>57.3</c:v>
                </c:pt>
                <c:pt idx="203">
                  <c:v>57.3</c:v>
                </c:pt>
                <c:pt idx="204">
                  <c:v>57.3</c:v>
                </c:pt>
                <c:pt idx="205">
                  <c:v>57.3</c:v>
                </c:pt>
                <c:pt idx="206">
                  <c:v>57.3</c:v>
                </c:pt>
                <c:pt idx="207">
                  <c:v>57.3</c:v>
                </c:pt>
                <c:pt idx="208">
                  <c:v>57.3</c:v>
                </c:pt>
                <c:pt idx="209">
                  <c:v>57.3</c:v>
                </c:pt>
                <c:pt idx="210">
                  <c:v>57.4</c:v>
                </c:pt>
                <c:pt idx="211">
                  <c:v>57.4</c:v>
                </c:pt>
                <c:pt idx="212">
                  <c:v>57.4</c:v>
                </c:pt>
                <c:pt idx="213">
                  <c:v>57.4</c:v>
                </c:pt>
                <c:pt idx="214">
                  <c:v>57.4</c:v>
                </c:pt>
                <c:pt idx="215">
                  <c:v>57.4</c:v>
                </c:pt>
                <c:pt idx="216">
                  <c:v>57.4</c:v>
                </c:pt>
                <c:pt idx="217">
                  <c:v>57.4</c:v>
                </c:pt>
                <c:pt idx="218">
                  <c:v>57.4</c:v>
                </c:pt>
                <c:pt idx="219">
                  <c:v>57.4</c:v>
                </c:pt>
                <c:pt idx="220">
                  <c:v>57.4</c:v>
                </c:pt>
                <c:pt idx="221">
                  <c:v>57.4</c:v>
                </c:pt>
                <c:pt idx="222">
                  <c:v>57.4</c:v>
                </c:pt>
                <c:pt idx="223">
                  <c:v>57.4</c:v>
                </c:pt>
                <c:pt idx="224">
                  <c:v>57.4</c:v>
                </c:pt>
                <c:pt idx="225">
                  <c:v>57.4</c:v>
                </c:pt>
                <c:pt idx="226">
                  <c:v>57.4</c:v>
                </c:pt>
                <c:pt idx="227">
                  <c:v>57.4</c:v>
                </c:pt>
                <c:pt idx="228">
                  <c:v>57.4</c:v>
                </c:pt>
                <c:pt idx="229">
                  <c:v>57.4</c:v>
                </c:pt>
                <c:pt idx="230">
                  <c:v>57.4</c:v>
                </c:pt>
                <c:pt idx="231">
                  <c:v>57.4</c:v>
                </c:pt>
                <c:pt idx="232">
                  <c:v>57.4</c:v>
                </c:pt>
                <c:pt idx="233">
                  <c:v>57.4</c:v>
                </c:pt>
                <c:pt idx="234">
                  <c:v>57.4</c:v>
                </c:pt>
                <c:pt idx="235">
                  <c:v>57.4</c:v>
                </c:pt>
                <c:pt idx="236">
                  <c:v>57.3</c:v>
                </c:pt>
                <c:pt idx="237">
                  <c:v>57.2</c:v>
                </c:pt>
                <c:pt idx="238">
                  <c:v>57.2</c:v>
                </c:pt>
                <c:pt idx="239">
                  <c:v>57.2</c:v>
                </c:pt>
                <c:pt idx="240">
                  <c:v>57.2</c:v>
                </c:pt>
                <c:pt idx="241">
                  <c:v>57.2</c:v>
                </c:pt>
                <c:pt idx="242">
                  <c:v>57.2</c:v>
                </c:pt>
                <c:pt idx="243">
                  <c:v>57.2</c:v>
                </c:pt>
                <c:pt idx="244">
                  <c:v>57.2</c:v>
                </c:pt>
                <c:pt idx="245">
                  <c:v>57.2</c:v>
                </c:pt>
                <c:pt idx="246">
                  <c:v>57.1</c:v>
                </c:pt>
                <c:pt idx="247">
                  <c:v>57</c:v>
                </c:pt>
                <c:pt idx="248">
                  <c:v>56.9</c:v>
                </c:pt>
                <c:pt idx="249">
                  <c:v>56.9</c:v>
                </c:pt>
                <c:pt idx="250">
                  <c:v>57</c:v>
                </c:pt>
                <c:pt idx="251">
                  <c:v>57</c:v>
                </c:pt>
                <c:pt idx="252">
                  <c:v>57.1</c:v>
                </c:pt>
                <c:pt idx="253">
                  <c:v>57.2</c:v>
                </c:pt>
                <c:pt idx="254">
                  <c:v>57.2</c:v>
                </c:pt>
                <c:pt idx="255">
                  <c:v>57.2</c:v>
                </c:pt>
                <c:pt idx="256">
                  <c:v>57.3</c:v>
                </c:pt>
                <c:pt idx="257">
                  <c:v>57.3</c:v>
                </c:pt>
                <c:pt idx="258">
                  <c:v>57.3</c:v>
                </c:pt>
                <c:pt idx="259">
                  <c:v>57.4</c:v>
                </c:pt>
                <c:pt idx="260">
                  <c:v>57.5</c:v>
                </c:pt>
                <c:pt idx="261">
                  <c:v>57.6</c:v>
                </c:pt>
                <c:pt idx="262">
                  <c:v>57.7</c:v>
                </c:pt>
                <c:pt idx="263">
                  <c:v>57.8</c:v>
                </c:pt>
                <c:pt idx="264">
                  <c:v>57.9</c:v>
                </c:pt>
                <c:pt idx="265">
                  <c:v>58</c:v>
                </c:pt>
                <c:pt idx="266">
                  <c:v>58</c:v>
                </c:pt>
                <c:pt idx="267">
                  <c:v>58</c:v>
                </c:pt>
                <c:pt idx="268">
                  <c:v>58</c:v>
                </c:pt>
                <c:pt idx="269">
                  <c:v>58</c:v>
                </c:pt>
                <c:pt idx="270">
                  <c:v>58.1</c:v>
                </c:pt>
                <c:pt idx="271">
                  <c:v>58.1</c:v>
                </c:pt>
                <c:pt idx="272">
                  <c:v>58.1</c:v>
                </c:pt>
                <c:pt idx="273">
                  <c:v>58.2</c:v>
                </c:pt>
                <c:pt idx="274">
                  <c:v>58.2</c:v>
                </c:pt>
                <c:pt idx="275">
                  <c:v>58.2</c:v>
                </c:pt>
                <c:pt idx="276">
                  <c:v>58.2</c:v>
                </c:pt>
                <c:pt idx="277">
                  <c:v>58.2</c:v>
                </c:pt>
                <c:pt idx="278">
                  <c:v>58.3</c:v>
                </c:pt>
                <c:pt idx="279">
                  <c:v>58.3</c:v>
                </c:pt>
                <c:pt idx="280">
                  <c:v>58.3</c:v>
                </c:pt>
                <c:pt idx="281">
                  <c:v>58.3</c:v>
                </c:pt>
                <c:pt idx="282">
                  <c:v>58.3</c:v>
                </c:pt>
                <c:pt idx="283">
                  <c:v>58.4</c:v>
                </c:pt>
                <c:pt idx="284">
                  <c:v>58.4</c:v>
                </c:pt>
                <c:pt idx="285">
                  <c:v>58.5</c:v>
                </c:pt>
                <c:pt idx="286">
                  <c:v>58.5</c:v>
                </c:pt>
                <c:pt idx="287">
                  <c:v>58.5</c:v>
                </c:pt>
                <c:pt idx="288">
                  <c:v>58.6</c:v>
                </c:pt>
                <c:pt idx="289">
                  <c:v>58.6</c:v>
                </c:pt>
                <c:pt idx="290">
                  <c:v>58.7</c:v>
                </c:pt>
                <c:pt idx="291">
                  <c:v>58.7</c:v>
                </c:pt>
                <c:pt idx="292">
                  <c:v>58.7</c:v>
                </c:pt>
                <c:pt idx="293">
                  <c:v>58.7</c:v>
                </c:pt>
                <c:pt idx="294">
                  <c:v>58.7</c:v>
                </c:pt>
                <c:pt idx="295">
                  <c:v>58.7</c:v>
                </c:pt>
                <c:pt idx="296">
                  <c:v>58.7</c:v>
                </c:pt>
                <c:pt idx="297">
                  <c:v>58.7</c:v>
                </c:pt>
                <c:pt idx="298">
                  <c:v>58.7</c:v>
                </c:pt>
                <c:pt idx="299">
                  <c:v>58.7</c:v>
                </c:pt>
                <c:pt idx="300">
                  <c:v>58.7</c:v>
                </c:pt>
                <c:pt idx="301">
                  <c:v>58.7</c:v>
                </c:pt>
                <c:pt idx="302">
                  <c:v>58.7</c:v>
                </c:pt>
                <c:pt idx="303">
                  <c:v>58.6</c:v>
                </c:pt>
                <c:pt idx="304">
                  <c:v>58.6</c:v>
                </c:pt>
                <c:pt idx="305">
                  <c:v>58.6</c:v>
                </c:pt>
                <c:pt idx="306">
                  <c:v>58.6</c:v>
                </c:pt>
                <c:pt idx="307">
                  <c:v>58.7</c:v>
                </c:pt>
                <c:pt idx="308">
                  <c:v>58.7</c:v>
                </c:pt>
                <c:pt idx="309">
                  <c:v>58.7</c:v>
                </c:pt>
                <c:pt idx="310">
                  <c:v>58.7</c:v>
                </c:pt>
                <c:pt idx="311">
                  <c:v>58.7</c:v>
                </c:pt>
                <c:pt idx="312">
                  <c:v>58.7</c:v>
                </c:pt>
                <c:pt idx="313">
                  <c:v>58.7</c:v>
                </c:pt>
                <c:pt idx="314">
                  <c:v>58.7</c:v>
                </c:pt>
                <c:pt idx="315">
                  <c:v>58.7</c:v>
                </c:pt>
                <c:pt idx="316">
                  <c:v>58.8</c:v>
                </c:pt>
                <c:pt idx="317">
                  <c:v>58.8</c:v>
                </c:pt>
                <c:pt idx="318">
                  <c:v>58.8</c:v>
                </c:pt>
                <c:pt idx="319">
                  <c:v>58.9</c:v>
                </c:pt>
                <c:pt idx="320">
                  <c:v>58.9</c:v>
                </c:pt>
                <c:pt idx="321">
                  <c:v>58.9</c:v>
                </c:pt>
                <c:pt idx="322">
                  <c:v>58.9</c:v>
                </c:pt>
                <c:pt idx="323">
                  <c:v>58.9</c:v>
                </c:pt>
                <c:pt idx="324">
                  <c:v>58.9</c:v>
                </c:pt>
                <c:pt idx="325">
                  <c:v>58.9</c:v>
                </c:pt>
                <c:pt idx="326">
                  <c:v>58.9</c:v>
                </c:pt>
                <c:pt idx="327">
                  <c:v>58.9</c:v>
                </c:pt>
                <c:pt idx="328">
                  <c:v>58.9</c:v>
                </c:pt>
                <c:pt idx="329">
                  <c:v>59</c:v>
                </c:pt>
                <c:pt idx="330">
                  <c:v>59</c:v>
                </c:pt>
                <c:pt idx="331">
                  <c:v>59</c:v>
                </c:pt>
                <c:pt idx="332">
                  <c:v>59</c:v>
                </c:pt>
                <c:pt idx="333">
                  <c:v>59</c:v>
                </c:pt>
                <c:pt idx="334">
                  <c:v>59</c:v>
                </c:pt>
                <c:pt idx="335">
                  <c:v>59</c:v>
                </c:pt>
                <c:pt idx="336">
                  <c:v>59</c:v>
                </c:pt>
                <c:pt idx="337">
                  <c:v>58.9</c:v>
                </c:pt>
                <c:pt idx="338">
                  <c:v>59</c:v>
                </c:pt>
                <c:pt idx="339">
                  <c:v>59</c:v>
                </c:pt>
                <c:pt idx="340">
                  <c:v>59</c:v>
                </c:pt>
                <c:pt idx="341">
                  <c:v>59</c:v>
                </c:pt>
                <c:pt idx="342">
                  <c:v>59</c:v>
                </c:pt>
                <c:pt idx="343">
                  <c:v>59</c:v>
                </c:pt>
                <c:pt idx="344">
                  <c:v>59</c:v>
                </c:pt>
                <c:pt idx="345">
                  <c:v>59</c:v>
                </c:pt>
                <c:pt idx="346">
                  <c:v>59</c:v>
                </c:pt>
                <c:pt idx="347">
                  <c:v>59.1</c:v>
                </c:pt>
                <c:pt idx="348">
                  <c:v>59.1</c:v>
                </c:pt>
                <c:pt idx="349">
                  <c:v>59.1</c:v>
                </c:pt>
                <c:pt idx="350">
                  <c:v>59.1</c:v>
                </c:pt>
                <c:pt idx="351">
                  <c:v>59.2</c:v>
                </c:pt>
                <c:pt idx="352">
                  <c:v>59.2</c:v>
                </c:pt>
                <c:pt idx="353">
                  <c:v>59.3</c:v>
                </c:pt>
                <c:pt idx="354">
                  <c:v>59.3</c:v>
                </c:pt>
                <c:pt idx="355">
                  <c:v>59.3</c:v>
                </c:pt>
                <c:pt idx="356">
                  <c:v>59.3</c:v>
                </c:pt>
                <c:pt idx="357">
                  <c:v>59.3</c:v>
                </c:pt>
                <c:pt idx="358">
                  <c:v>59.2</c:v>
                </c:pt>
                <c:pt idx="359">
                  <c:v>59.2</c:v>
                </c:pt>
                <c:pt idx="360">
                  <c:v>59.2</c:v>
                </c:pt>
                <c:pt idx="361">
                  <c:v>59.2</c:v>
                </c:pt>
                <c:pt idx="362">
                  <c:v>59.3</c:v>
                </c:pt>
                <c:pt idx="363">
                  <c:v>59.2</c:v>
                </c:pt>
                <c:pt idx="364">
                  <c:v>59.2</c:v>
                </c:pt>
                <c:pt idx="365">
                  <c:v>59.2</c:v>
                </c:pt>
                <c:pt idx="366">
                  <c:v>59.2</c:v>
                </c:pt>
                <c:pt idx="367">
                  <c:v>59.3</c:v>
                </c:pt>
                <c:pt idx="368">
                  <c:v>59.4</c:v>
                </c:pt>
                <c:pt idx="369">
                  <c:v>59.4</c:v>
                </c:pt>
                <c:pt idx="370">
                  <c:v>59.4</c:v>
                </c:pt>
                <c:pt idx="371">
                  <c:v>59.4</c:v>
                </c:pt>
                <c:pt idx="372">
                  <c:v>59.4</c:v>
                </c:pt>
                <c:pt idx="373">
                  <c:v>59.5</c:v>
                </c:pt>
                <c:pt idx="374">
                  <c:v>59.5</c:v>
                </c:pt>
                <c:pt idx="375">
                  <c:v>59.5</c:v>
                </c:pt>
                <c:pt idx="376">
                  <c:v>59.5</c:v>
                </c:pt>
                <c:pt idx="377">
                  <c:v>59.4</c:v>
                </c:pt>
                <c:pt idx="378">
                  <c:v>59.3</c:v>
                </c:pt>
                <c:pt idx="379">
                  <c:v>59.2</c:v>
                </c:pt>
                <c:pt idx="380">
                  <c:v>59.2</c:v>
                </c:pt>
                <c:pt idx="381">
                  <c:v>59.2</c:v>
                </c:pt>
                <c:pt idx="382">
                  <c:v>59.2</c:v>
                </c:pt>
                <c:pt idx="383">
                  <c:v>59.3</c:v>
                </c:pt>
                <c:pt idx="384">
                  <c:v>59.3</c:v>
                </c:pt>
                <c:pt idx="385">
                  <c:v>59.4</c:v>
                </c:pt>
                <c:pt idx="386">
                  <c:v>59.4</c:v>
                </c:pt>
                <c:pt idx="387">
                  <c:v>59.4</c:v>
                </c:pt>
                <c:pt idx="388">
                  <c:v>59.4</c:v>
                </c:pt>
                <c:pt idx="389">
                  <c:v>59.4</c:v>
                </c:pt>
                <c:pt idx="390">
                  <c:v>59.4</c:v>
                </c:pt>
                <c:pt idx="391">
                  <c:v>59.4</c:v>
                </c:pt>
                <c:pt idx="392">
                  <c:v>59.4</c:v>
                </c:pt>
                <c:pt idx="393">
                  <c:v>59.4</c:v>
                </c:pt>
                <c:pt idx="394">
                  <c:v>59.5</c:v>
                </c:pt>
                <c:pt idx="395">
                  <c:v>59.6</c:v>
                </c:pt>
                <c:pt idx="396">
                  <c:v>59.6</c:v>
                </c:pt>
                <c:pt idx="397">
                  <c:v>59.6</c:v>
                </c:pt>
                <c:pt idx="398">
                  <c:v>59.6</c:v>
                </c:pt>
                <c:pt idx="399">
                  <c:v>59.6</c:v>
                </c:pt>
                <c:pt idx="400">
                  <c:v>59.6</c:v>
                </c:pt>
                <c:pt idx="401">
                  <c:v>59.6</c:v>
                </c:pt>
                <c:pt idx="402">
                  <c:v>59.6</c:v>
                </c:pt>
                <c:pt idx="403">
                  <c:v>59.6</c:v>
                </c:pt>
                <c:pt idx="404">
                  <c:v>59.6</c:v>
                </c:pt>
                <c:pt idx="405">
                  <c:v>59.6</c:v>
                </c:pt>
                <c:pt idx="406">
                  <c:v>59.5</c:v>
                </c:pt>
                <c:pt idx="407">
                  <c:v>59.5</c:v>
                </c:pt>
                <c:pt idx="408">
                  <c:v>59.5</c:v>
                </c:pt>
                <c:pt idx="409">
                  <c:v>59.6</c:v>
                </c:pt>
                <c:pt idx="410">
                  <c:v>59.6</c:v>
                </c:pt>
                <c:pt idx="411">
                  <c:v>59.6</c:v>
                </c:pt>
                <c:pt idx="412">
                  <c:v>59.6</c:v>
                </c:pt>
                <c:pt idx="413">
                  <c:v>59.6</c:v>
                </c:pt>
                <c:pt idx="414">
                  <c:v>59.6</c:v>
                </c:pt>
                <c:pt idx="415">
                  <c:v>59.6</c:v>
                </c:pt>
                <c:pt idx="416">
                  <c:v>59.6</c:v>
                </c:pt>
                <c:pt idx="417">
                  <c:v>59.6</c:v>
                </c:pt>
                <c:pt idx="418">
                  <c:v>59.6</c:v>
                </c:pt>
                <c:pt idx="419">
                  <c:v>59.6</c:v>
                </c:pt>
                <c:pt idx="420">
                  <c:v>59.7</c:v>
                </c:pt>
                <c:pt idx="421">
                  <c:v>59.7</c:v>
                </c:pt>
                <c:pt idx="422">
                  <c:v>59.7</c:v>
                </c:pt>
                <c:pt idx="423">
                  <c:v>59.7</c:v>
                </c:pt>
                <c:pt idx="424">
                  <c:v>59.7</c:v>
                </c:pt>
                <c:pt idx="425">
                  <c:v>59.7</c:v>
                </c:pt>
                <c:pt idx="426">
                  <c:v>59.7</c:v>
                </c:pt>
                <c:pt idx="427">
                  <c:v>59.7</c:v>
                </c:pt>
                <c:pt idx="428">
                  <c:v>59.7</c:v>
                </c:pt>
                <c:pt idx="429">
                  <c:v>59.7</c:v>
                </c:pt>
                <c:pt idx="430">
                  <c:v>59.7</c:v>
                </c:pt>
                <c:pt idx="431">
                  <c:v>59.7</c:v>
                </c:pt>
                <c:pt idx="432">
                  <c:v>59.7</c:v>
                </c:pt>
                <c:pt idx="433">
                  <c:v>59.7</c:v>
                </c:pt>
                <c:pt idx="434">
                  <c:v>59.7</c:v>
                </c:pt>
                <c:pt idx="435">
                  <c:v>59.8</c:v>
                </c:pt>
                <c:pt idx="436">
                  <c:v>59.8</c:v>
                </c:pt>
                <c:pt idx="437">
                  <c:v>59.8</c:v>
                </c:pt>
                <c:pt idx="438">
                  <c:v>59.8</c:v>
                </c:pt>
                <c:pt idx="439">
                  <c:v>59.8</c:v>
                </c:pt>
                <c:pt idx="440">
                  <c:v>59.8</c:v>
                </c:pt>
                <c:pt idx="441">
                  <c:v>59.8</c:v>
                </c:pt>
                <c:pt idx="442">
                  <c:v>59.8</c:v>
                </c:pt>
                <c:pt idx="443">
                  <c:v>59.8</c:v>
                </c:pt>
                <c:pt idx="444">
                  <c:v>59.8</c:v>
                </c:pt>
                <c:pt idx="445">
                  <c:v>59.8</c:v>
                </c:pt>
                <c:pt idx="446">
                  <c:v>59.8</c:v>
                </c:pt>
                <c:pt idx="447">
                  <c:v>59.8</c:v>
                </c:pt>
                <c:pt idx="448">
                  <c:v>59.8</c:v>
                </c:pt>
                <c:pt idx="449">
                  <c:v>59.9</c:v>
                </c:pt>
                <c:pt idx="450">
                  <c:v>59.9</c:v>
                </c:pt>
                <c:pt idx="451">
                  <c:v>59.9</c:v>
                </c:pt>
                <c:pt idx="452">
                  <c:v>59.9</c:v>
                </c:pt>
                <c:pt idx="453">
                  <c:v>59.9</c:v>
                </c:pt>
                <c:pt idx="454">
                  <c:v>59.9</c:v>
                </c:pt>
                <c:pt idx="455">
                  <c:v>59.9</c:v>
                </c:pt>
                <c:pt idx="456">
                  <c:v>59.9</c:v>
                </c:pt>
                <c:pt idx="457">
                  <c:v>59.9</c:v>
                </c:pt>
                <c:pt idx="458">
                  <c:v>59.9</c:v>
                </c:pt>
                <c:pt idx="459">
                  <c:v>60</c:v>
                </c:pt>
                <c:pt idx="460">
                  <c:v>60</c:v>
                </c:pt>
                <c:pt idx="461">
                  <c:v>60</c:v>
                </c:pt>
                <c:pt idx="462">
                  <c:v>60</c:v>
                </c:pt>
                <c:pt idx="463">
                  <c:v>60.1</c:v>
                </c:pt>
                <c:pt idx="464">
                  <c:v>60.1</c:v>
                </c:pt>
                <c:pt idx="465">
                  <c:v>60.2</c:v>
                </c:pt>
                <c:pt idx="466">
                  <c:v>60.2</c:v>
                </c:pt>
                <c:pt idx="467">
                  <c:v>60.2</c:v>
                </c:pt>
                <c:pt idx="468">
                  <c:v>60.2</c:v>
                </c:pt>
                <c:pt idx="469">
                  <c:v>60.2</c:v>
                </c:pt>
                <c:pt idx="470">
                  <c:v>60.2</c:v>
                </c:pt>
                <c:pt idx="471">
                  <c:v>60.2</c:v>
                </c:pt>
                <c:pt idx="472">
                  <c:v>60.2</c:v>
                </c:pt>
                <c:pt idx="473">
                  <c:v>60.2</c:v>
                </c:pt>
                <c:pt idx="474">
                  <c:v>60.2</c:v>
                </c:pt>
                <c:pt idx="475">
                  <c:v>60.3</c:v>
                </c:pt>
                <c:pt idx="476">
                  <c:v>60.3</c:v>
                </c:pt>
                <c:pt idx="477">
                  <c:v>60.4</c:v>
                </c:pt>
                <c:pt idx="478">
                  <c:v>60.4</c:v>
                </c:pt>
                <c:pt idx="479">
                  <c:v>60.4</c:v>
                </c:pt>
                <c:pt idx="480">
                  <c:v>60.5</c:v>
                </c:pt>
                <c:pt idx="481">
                  <c:v>60.5</c:v>
                </c:pt>
                <c:pt idx="482">
                  <c:v>60.5</c:v>
                </c:pt>
                <c:pt idx="483">
                  <c:v>60.6</c:v>
                </c:pt>
                <c:pt idx="484">
                  <c:v>60.6</c:v>
                </c:pt>
                <c:pt idx="485">
                  <c:v>60.6</c:v>
                </c:pt>
                <c:pt idx="486">
                  <c:v>60.7</c:v>
                </c:pt>
                <c:pt idx="487">
                  <c:v>60.7</c:v>
                </c:pt>
                <c:pt idx="488">
                  <c:v>60.7</c:v>
                </c:pt>
                <c:pt idx="489">
                  <c:v>60.7</c:v>
                </c:pt>
                <c:pt idx="490">
                  <c:v>60.8</c:v>
                </c:pt>
                <c:pt idx="491">
                  <c:v>60.8</c:v>
                </c:pt>
                <c:pt idx="492">
                  <c:v>60.9</c:v>
                </c:pt>
                <c:pt idx="493">
                  <c:v>60.9</c:v>
                </c:pt>
                <c:pt idx="494">
                  <c:v>60.9</c:v>
                </c:pt>
                <c:pt idx="495">
                  <c:v>60.9</c:v>
                </c:pt>
                <c:pt idx="496">
                  <c:v>60.9</c:v>
                </c:pt>
                <c:pt idx="497">
                  <c:v>60.9</c:v>
                </c:pt>
                <c:pt idx="498">
                  <c:v>60.9</c:v>
                </c:pt>
                <c:pt idx="499">
                  <c:v>60.9</c:v>
                </c:pt>
                <c:pt idx="500">
                  <c:v>60.9</c:v>
                </c:pt>
                <c:pt idx="501">
                  <c:v>60.9</c:v>
                </c:pt>
                <c:pt idx="502">
                  <c:v>60.9</c:v>
                </c:pt>
                <c:pt idx="503">
                  <c:v>61</c:v>
                </c:pt>
                <c:pt idx="504">
                  <c:v>61</c:v>
                </c:pt>
                <c:pt idx="505">
                  <c:v>61</c:v>
                </c:pt>
                <c:pt idx="506">
                  <c:v>61</c:v>
                </c:pt>
                <c:pt idx="507">
                  <c:v>61.1</c:v>
                </c:pt>
                <c:pt idx="508">
                  <c:v>61.1</c:v>
                </c:pt>
                <c:pt idx="509">
                  <c:v>61.1</c:v>
                </c:pt>
                <c:pt idx="510">
                  <c:v>61.1</c:v>
                </c:pt>
                <c:pt idx="511">
                  <c:v>61.1</c:v>
                </c:pt>
                <c:pt idx="512">
                  <c:v>61.1</c:v>
                </c:pt>
                <c:pt idx="513">
                  <c:v>61.1</c:v>
                </c:pt>
                <c:pt idx="514">
                  <c:v>61.1</c:v>
                </c:pt>
                <c:pt idx="515">
                  <c:v>61.2</c:v>
                </c:pt>
                <c:pt idx="516">
                  <c:v>61.2</c:v>
                </c:pt>
                <c:pt idx="517">
                  <c:v>61.2</c:v>
                </c:pt>
                <c:pt idx="518">
                  <c:v>61.3</c:v>
                </c:pt>
                <c:pt idx="519">
                  <c:v>61.3</c:v>
                </c:pt>
                <c:pt idx="520">
                  <c:v>61.3</c:v>
                </c:pt>
                <c:pt idx="521">
                  <c:v>61.3</c:v>
                </c:pt>
                <c:pt idx="522">
                  <c:v>61.3</c:v>
                </c:pt>
                <c:pt idx="523">
                  <c:v>61.3</c:v>
                </c:pt>
                <c:pt idx="524">
                  <c:v>61.3</c:v>
                </c:pt>
                <c:pt idx="525">
                  <c:v>61.3</c:v>
                </c:pt>
                <c:pt idx="526">
                  <c:v>61.3</c:v>
                </c:pt>
                <c:pt idx="527">
                  <c:v>61.4</c:v>
                </c:pt>
                <c:pt idx="528">
                  <c:v>61.4</c:v>
                </c:pt>
                <c:pt idx="529">
                  <c:v>61.4</c:v>
                </c:pt>
                <c:pt idx="530">
                  <c:v>61.4</c:v>
                </c:pt>
                <c:pt idx="531">
                  <c:v>61.5</c:v>
                </c:pt>
                <c:pt idx="532">
                  <c:v>61.5</c:v>
                </c:pt>
                <c:pt idx="533">
                  <c:v>61.5</c:v>
                </c:pt>
                <c:pt idx="534">
                  <c:v>61.5</c:v>
                </c:pt>
                <c:pt idx="535">
                  <c:v>61.5</c:v>
                </c:pt>
                <c:pt idx="536">
                  <c:v>61.5</c:v>
                </c:pt>
                <c:pt idx="537">
                  <c:v>61.5</c:v>
                </c:pt>
                <c:pt idx="538">
                  <c:v>61.5</c:v>
                </c:pt>
                <c:pt idx="539">
                  <c:v>61.5</c:v>
                </c:pt>
                <c:pt idx="540">
                  <c:v>61.5</c:v>
                </c:pt>
                <c:pt idx="541">
                  <c:v>61.5</c:v>
                </c:pt>
                <c:pt idx="542">
                  <c:v>61.5</c:v>
                </c:pt>
                <c:pt idx="543">
                  <c:v>61.5</c:v>
                </c:pt>
                <c:pt idx="544">
                  <c:v>61.6</c:v>
                </c:pt>
                <c:pt idx="545">
                  <c:v>61.6</c:v>
                </c:pt>
                <c:pt idx="546">
                  <c:v>61.5</c:v>
                </c:pt>
                <c:pt idx="547">
                  <c:v>61.5</c:v>
                </c:pt>
                <c:pt idx="548">
                  <c:v>61.6</c:v>
                </c:pt>
                <c:pt idx="549">
                  <c:v>61.6</c:v>
                </c:pt>
                <c:pt idx="550">
                  <c:v>61.6</c:v>
                </c:pt>
                <c:pt idx="551">
                  <c:v>61.5</c:v>
                </c:pt>
                <c:pt idx="552">
                  <c:v>61.5</c:v>
                </c:pt>
                <c:pt idx="553">
                  <c:v>61.5</c:v>
                </c:pt>
                <c:pt idx="554">
                  <c:v>61.6</c:v>
                </c:pt>
                <c:pt idx="555">
                  <c:v>61.6</c:v>
                </c:pt>
                <c:pt idx="556">
                  <c:v>61.6</c:v>
                </c:pt>
                <c:pt idx="557">
                  <c:v>61.7</c:v>
                </c:pt>
                <c:pt idx="558">
                  <c:v>61.7</c:v>
                </c:pt>
                <c:pt idx="559">
                  <c:v>61.7</c:v>
                </c:pt>
                <c:pt idx="560">
                  <c:v>61.7</c:v>
                </c:pt>
                <c:pt idx="561">
                  <c:v>61.7</c:v>
                </c:pt>
                <c:pt idx="562">
                  <c:v>61.6</c:v>
                </c:pt>
                <c:pt idx="563">
                  <c:v>61.6</c:v>
                </c:pt>
                <c:pt idx="564">
                  <c:v>61.6</c:v>
                </c:pt>
                <c:pt idx="565">
                  <c:v>61.6</c:v>
                </c:pt>
                <c:pt idx="566">
                  <c:v>61.6</c:v>
                </c:pt>
                <c:pt idx="567">
                  <c:v>61.6</c:v>
                </c:pt>
                <c:pt idx="568">
                  <c:v>61.6</c:v>
                </c:pt>
                <c:pt idx="569">
                  <c:v>61.5</c:v>
                </c:pt>
                <c:pt idx="570">
                  <c:v>61.5</c:v>
                </c:pt>
                <c:pt idx="571">
                  <c:v>61.4</c:v>
                </c:pt>
                <c:pt idx="572">
                  <c:v>61.4</c:v>
                </c:pt>
                <c:pt idx="573">
                  <c:v>61.4</c:v>
                </c:pt>
                <c:pt idx="574">
                  <c:v>61.4</c:v>
                </c:pt>
                <c:pt idx="575">
                  <c:v>61.4</c:v>
                </c:pt>
                <c:pt idx="576">
                  <c:v>61.4</c:v>
                </c:pt>
                <c:pt idx="577">
                  <c:v>61.4</c:v>
                </c:pt>
                <c:pt idx="578">
                  <c:v>61.4</c:v>
                </c:pt>
                <c:pt idx="579">
                  <c:v>61.4</c:v>
                </c:pt>
                <c:pt idx="580">
                  <c:v>61.4</c:v>
                </c:pt>
                <c:pt idx="581">
                  <c:v>61.5</c:v>
                </c:pt>
                <c:pt idx="582">
                  <c:v>61.5</c:v>
                </c:pt>
                <c:pt idx="583">
                  <c:v>61.5</c:v>
                </c:pt>
                <c:pt idx="584">
                  <c:v>61.5</c:v>
                </c:pt>
                <c:pt idx="585">
                  <c:v>61.6</c:v>
                </c:pt>
                <c:pt idx="586">
                  <c:v>61.6</c:v>
                </c:pt>
                <c:pt idx="587">
                  <c:v>61.6</c:v>
                </c:pt>
                <c:pt idx="588">
                  <c:v>61.6</c:v>
                </c:pt>
                <c:pt idx="589">
                  <c:v>61.7</c:v>
                </c:pt>
                <c:pt idx="590">
                  <c:v>61.7</c:v>
                </c:pt>
                <c:pt idx="591">
                  <c:v>61.7</c:v>
                </c:pt>
                <c:pt idx="592">
                  <c:v>61.7</c:v>
                </c:pt>
                <c:pt idx="593">
                  <c:v>61.7</c:v>
                </c:pt>
                <c:pt idx="594">
                  <c:v>61.7</c:v>
                </c:pt>
                <c:pt idx="595">
                  <c:v>61.7</c:v>
                </c:pt>
                <c:pt idx="596">
                  <c:v>61.7</c:v>
                </c:pt>
                <c:pt idx="597">
                  <c:v>61.7</c:v>
                </c:pt>
                <c:pt idx="598">
                  <c:v>61.7</c:v>
                </c:pt>
                <c:pt idx="599">
                  <c:v>61.7</c:v>
                </c:pt>
                <c:pt idx="600">
                  <c:v>61.7</c:v>
                </c:pt>
                <c:pt idx="601">
                  <c:v>61.7</c:v>
                </c:pt>
                <c:pt idx="602">
                  <c:v>61.7</c:v>
                </c:pt>
                <c:pt idx="603">
                  <c:v>61.7</c:v>
                </c:pt>
                <c:pt idx="604">
                  <c:v>61.7</c:v>
                </c:pt>
                <c:pt idx="605">
                  <c:v>61.7</c:v>
                </c:pt>
                <c:pt idx="606">
                  <c:v>61.8</c:v>
                </c:pt>
                <c:pt idx="607">
                  <c:v>61.8</c:v>
                </c:pt>
                <c:pt idx="608">
                  <c:v>61.8</c:v>
                </c:pt>
                <c:pt idx="609">
                  <c:v>61.8</c:v>
                </c:pt>
                <c:pt idx="610">
                  <c:v>61.8</c:v>
                </c:pt>
                <c:pt idx="611">
                  <c:v>61.9</c:v>
                </c:pt>
                <c:pt idx="612">
                  <c:v>61.9</c:v>
                </c:pt>
                <c:pt idx="613">
                  <c:v>61.9</c:v>
                </c:pt>
                <c:pt idx="614">
                  <c:v>61.9</c:v>
                </c:pt>
                <c:pt idx="615">
                  <c:v>61.9</c:v>
                </c:pt>
                <c:pt idx="616">
                  <c:v>61.9</c:v>
                </c:pt>
                <c:pt idx="617">
                  <c:v>62</c:v>
                </c:pt>
                <c:pt idx="618">
                  <c:v>62</c:v>
                </c:pt>
                <c:pt idx="619">
                  <c:v>62</c:v>
                </c:pt>
                <c:pt idx="620">
                  <c:v>62</c:v>
                </c:pt>
                <c:pt idx="621">
                  <c:v>62</c:v>
                </c:pt>
                <c:pt idx="622">
                  <c:v>62.1</c:v>
                </c:pt>
                <c:pt idx="623">
                  <c:v>62.1</c:v>
                </c:pt>
                <c:pt idx="624">
                  <c:v>62.1</c:v>
                </c:pt>
                <c:pt idx="625">
                  <c:v>62.1</c:v>
                </c:pt>
                <c:pt idx="626">
                  <c:v>62.1</c:v>
                </c:pt>
                <c:pt idx="627">
                  <c:v>62.1</c:v>
                </c:pt>
                <c:pt idx="628">
                  <c:v>62.1</c:v>
                </c:pt>
                <c:pt idx="629">
                  <c:v>62.1</c:v>
                </c:pt>
                <c:pt idx="630">
                  <c:v>62.2</c:v>
                </c:pt>
                <c:pt idx="631">
                  <c:v>62.2</c:v>
                </c:pt>
                <c:pt idx="632">
                  <c:v>62.2</c:v>
                </c:pt>
                <c:pt idx="633">
                  <c:v>62.2</c:v>
                </c:pt>
                <c:pt idx="634">
                  <c:v>62.3</c:v>
                </c:pt>
                <c:pt idx="635">
                  <c:v>62.3</c:v>
                </c:pt>
                <c:pt idx="636">
                  <c:v>62.4</c:v>
                </c:pt>
                <c:pt idx="637">
                  <c:v>62.4</c:v>
                </c:pt>
                <c:pt idx="638">
                  <c:v>62.4</c:v>
                </c:pt>
                <c:pt idx="639">
                  <c:v>62.4</c:v>
                </c:pt>
                <c:pt idx="640">
                  <c:v>62.4</c:v>
                </c:pt>
                <c:pt idx="641">
                  <c:v>62.4</c:v>
                </c:pt>
                <c:pt idx="642">
                  <c:v>62.5</c:v>
                </c:pt>
                <c:pt idx="643">
                  <c:v>62.5</c:v>
                </c:pt>
                <c:pt idx="644">
                  <c:v>62.5</c:v>
                </c:pt>
                <c:pt idx="645">
                  <c:v>62.5</c:v>
                </c:pt>
                <c:pt idx="646">
                  <c:v>62.6</c:v>
                </c:pt>
                <c:pt idx="647">
                  <c:v>62.6</c:v>
                </c:pt>
                <c:pt idx="648">
                  <c:v>62.6</c:v>
                </c:pt>
                <c:pt idx="649">
                  <c:v>62.7</c:v>
                </c:pt>
                <c:pt idx="650">
                  <c:v>62.7</c:v>
                </c:pt>
                <c:pt idx="651">
                  <c:v>62.7</c:v>
                </c:pt>
                <c:pt idx="652">
                  <c:v>62.7</c:v>
                </c:pt>
                <c:pt idx="653">
                  <c:v>62.8</c:v>
                </c:pt>
                <c:pt idx="654">
                  <c:v>62.8</c:v>
                </c:pt>
                <c:pt idx="655">
                  <c:v>62.8</c:v>
                </c:pt>
                <c:pt idx="656">
                  <c:v>62.9</c:v>
                </c:pt>
                <c:pt idx="657">
                  <c:v>62.9</c:v>
                </c:pt>
                <c:pt idx="658">
                  <c:v>62.9</c:v>
                </c:pt>
                <c:pt idx="659">
                  <c:v>63</c:v>
                </c:pt>
                <c:pt idx="660">
                  <c:v>63</c:v>
                </c:pt>
                <c:pt idx="661">
                  <c:v>63</c:v>
                </c:pt>
                <c:pt idx="662">
                  <c:v>63</c:v>
                </c:pt>
                <c:pt idx="663">
                  <c:v>63</c:v>
                </c:pt>
                <c:pt idx="664">
                  <c:v>63</c:v>
                </c:pt>
                <c:pt idx="665">
                  <c:v>63</c:v>
                </c:pt>
                <c:pt idx="666">
                  <c:v>63.1</c:v>
                </c:pt>
                <c:pt idx="667">
                  <c:v>63.1</c:v>
                </c:pt>
                <c:pt idx="668">
                  <c:v>63.1</c:v>
                </c:pt>
                <c:pt idx="669">
                  <c:v>63.1</c:v>
                </c:pt>
                <c:pt idx="670">
                  <c:v>63.1</c:v>
                </c:pt>
                <c:pt idx="671">
                  <c:v>63.2</c:v>
                </c:pt>
                <c:pt idx="672">
                  <c:v>63.2</c:v>
                </c:pt>
                <c:pt idx="673">
                  <c:v>63.2</c:v>
                </c:pt>
                <c:pt idx="674">
                  <c:v>63.2</c:v>
                </c:pt>
                <c:pt idx="675">
                  <c:v>63.2</c:v>
                </c:pt>
                <c:pt idx="676">
                  <c:v>63.2</c:v>
                </c:pt>
                <c:pt idx="677">
                  <c:v>63.2</c:v>
                </c:pt>
                <c:pt idx="678">
                  <c:v>63.3</c:v>
                </c:pt>
                <c:pt idx="679">
                  <c:v>63.3</c:v>
                </c:pt>
                <c:pt idx="680">
                  <c:v>63.3</c:v>
                </c:pt>
                <c:pt idx="681">
                  <c:v>63.3</c:v>
                </c:pt>
                <c:pt idx="682">
                  <c:v>63.3</c:v>
                </c:pt>
                <c:pt idx="683">
                  <c:v>63.3</c:v>
                </c:pt>
                <c:pt idx="684">
                  <c:v>63.3</c:v>
                </c:pt>
                <c:pt idx="685">
                  <c:v>63.3</c:v>
                </c:pt>
                <c:pt idx="686">
                  <c:v>63.3</c:v>
                </c:pt>
                <c:pt idx="687">
                  <c:v>63.3</c:v>
                </c:pt>
                <c:pt idx="688">
                  <c:v>63.3</c:v>
                </c:pt>
                <c:pt idx="689">
                  <c:v>63.3</c:v>
                </c:pt>
                <c:pt idx="690">
                  <c:v>63.3</c:v>
                </c:pt>
                <c:pt idx="691">
                  <c:v>63.3</c:v>
                </c:pt>
                <c:pt idx="692">
                  <c:v>63.3</c:v>
                </c:pt>
                <c:pt idx="693">
                  <c:v>63.3</c:v>
                </c:pt>
                <c:pt idx="694">
                  <c:v>63.3</c:v>
                </c:pt>
                <c:pt idx="695">
                  <c:v>63.3</c:v>
                </c:pt>
                <c:pt idx="696">
                  <c:v>63.3</c:v>
                </c:pt>
                <c:pt idx="697">
                  <c:v>63.3</c:v>
                </c:pt>
                <c:pt idx="698">
                  <c:v>63.3</c:v>
                </c:pt>
                <c:pt idx="699">
                  <c:v>63.3</c:v>
                </c:pt>
                <c:pt idx="700">
                  <c:v>63.3</c:v>
                </c:pt>
                <c:pt idx="701">
                  <c:v>63.3</c:v>
                </c:pt>
                <c:pt idx="702">
                  <c:v>63.3</c:v>
                </c:pt>
                <c:pt idx="703">
                  <c:v>63.3</c:v>
                </c:pt>
                <c:pt idx="704">
                  <c:v>63.3</c:v>
                </c:pt>
                <c:pt idx="705">
                  <c:v>63.3</c:v>
                </c:pt>
                <c:pt idx="706">
                  <c:v>63.4</c:v>
                </c:pt>
                <c:pt idx="707">
                  <c:v>63.3</c:v>
                </c:pt>
                <c:pt idx="708">
                  <c:v>63.4</c:v>
                </c:pt>
                <c:pt idx="709">
                  <c:v>63.4</c:v>
                </c:pt>
                <c:pt idx="710">
                  <c:v>63.4</c:v>
                </c:pt>
                <c:pt idx="711">
                  <c:v>63.4</c:v>
                </c:pt>
                <c:pt idx="712">
                  <c:v>63.4</c:v>
                </c:pt>
                <c:pt idx="713">
                  <c:v>63.5</c:v>
                </c:pt>
                <c:pt idx="714">
                  <c:v>63.4</c:v>
                </c:pt>
                <c:pt idx="715">
                  <c:v>63.5</c:v>
                </c:pt>
                <c:pt idx="716">
                  <c:v>63.5</c:v>
                </c:pt>
                <c:pt idx="717">
                  <c:v>63.5</c:v>
                </c:pt>
                <c:pt idx="718">
                  <c:v>63.5</c:v>
                </c:pt>
                <c:pt idx="719">
                  <c:v>63.6</c:v>
                </c:pt>
                <c:pt idx="720">
                  <c:v>63.6</c:v>
                </c:pt>
                <c:pt idx="721">
                  <c:v>63.6</c:v>
                </c:pt>
                <c:pt idx="722">
                  <c:v>63.7</c:v>
                </c:pt>
                <c:pt idx="723">
                  <c:v>63.7</c:v>
                </c:pt>
                <c:pt idx="724">
                  <c:v>63.7</c:v>
                </c:pt>
                <c:pt idx="725">
                  <c:v>63.7</c:v>
                </c:pt>
                <c:pt idx="726">
                  <c:v>63.8</c:v>
                </c:pt>
                <c:pt idx="727">
                  <c:v>63.7</c:v>
                </c:pt>
                <c:pt idx="728">
                  <c:v>63.8</c:v>
                </c:pt>
                <c:pt idx="729">
                  <c:v>63.8</c:v>
                </c:pt>
                <c:pt idx="730">
                  <c:v>63.9</c:v>
                </c:pt>
                <c:pt idx="731">
                  <c:v>63.9</c:v>
                </c:pt>
                <c:pt idx="732">
                  <c:v>63.9</c:v>
                </c:pt>
                <c:pt idx="733">
                  <c:v>63.9</c:v>
                </c:pt>
                <c:pt idx="734">
                  <c:v>64</c:v>
                </c:pt>
                <c:pt idx="735">
                  <c:v>64</c:v>
                </c:pt>
                <c:pt idx="736">
                  <c:v>64</c:v>
                </c:pt>
                <c:pt idx="737">
                  <c:v>64</c:v>
                </c:pt>
                <c:pt idx="738">
                  <c:v>64.099999999999994</c:v>
                </c:pt>
                <c:pt idx="739">
                  <c:v>64.099999999999994</c:v>
                </c:pt>
                <c:pt idx="740">
                  <c:v>64.099999999999994</c:v>
                </c:pt>
                <c:pt idx="741">
                  <c:v>64.099999999999994</c:v>
                </c:pt>
                <c:pt idx="742">
                  <c:v>64.099999999999994</c:v>
                </c:pt>
                <c:pt idx="743">
                  <c:v>64.099999999999994</c:v>
                </c:pt>
                <c:pt idx="744">
                  <c:v>64.099999999999994</c:v>
                </c:pt>
                <c:pt idx="745">
                  <c:v>64.2</c:v>
                </c:pt>
                <c:pt idx="746">
                  <c:v>64.2</c:v>
                </c:pt>
                <c:pt idx="747">
                  <c:v>64.2</c:v>
                </c:pt>
                <c:pt idx="748">
                  <c:v>64.2</c:v>
                </c:pt>
                <c:pt idx="749">
                  <c:v>64.3</c:v>
                </c:pt>
                <c:pt idx="750">
                  <c:v>64.3</c:v>
                </c:pt>
                <c:pt idx="751">
                  <c:v>64.3</c:v>
                </c:pt>
                <c:pt idx="752">
                  <c:v>64.400000000000006</c:v>
                </c:pt>
                <c:pt idx="753">
                  <c:v>64.400000000000006</c:v>
                </c:pt>
                <c:pt idx="754">
                  <c:v>64.400000000000006</c:v>
                </c:pt>
                <c:pt idx="755">
                  <c:v>64.400000000000006</c:v>
                </c:pt>
                <c:pt idx="756">
                  <c:v>64.400000000000006</c:v>
                </c:pt>
                <c:pt idx="757">
                  <c:v>64.5</c:v>
                </c:pt>
                <c:pt idx="758">
                  <c:v>64.5</c:v>
                </c:pt>
                <c:pt idx="759">
                  <c:v>64.5</c:v>
                </c:pt>
                <c:pt idx="760">
                  <c:v>64.5</c:v>
                </c:pt>
                <c:pt idx="761">
                  <c:v>64.599999999999994</c:v>
                </c:pt>
                <c:pt idx="762">
                  <c:v>64.599999999999994</c:v>
                </c:pt>
                <c:pt idx="763">
                  <c:v>64.599999999999994</c:v>
                </c:pt>
                <c:pt idx="764">
                  <c:v>64.599999999999994</c:v>
                </c:pt>
                <c:pt idx="765">
                  <c:v>64.599999999999994</c:v>
                </c:pt>
                <c:pt idx="766">
                  <c:v>64.7</c:v>
                </c:pt>
                <c:pt idx="767">
                  <c:v>64.7</c:v>
                </c:pt>
                <c:pt idx="768">
                  <c:v>64.7</c:v>
                </c:pt>
                <c:pt idx="769">
                  <c:v>64.7</c:v>
                </c:pt>
                <c:pt idx="770">
                  <c:v>64.8</c:v>
                </c:pt>
                <c:pt idx="771">
                  <c:v>64.8</c:v>
                </c:pt>
                <c:pt idx="772">
                  <c:v>64.900000000000006</c:v>
                </c:pt>
                <c:pt idx="773">
                  <c:v>64.900000000000006</c:v>
                </c:pt>
                <c:pt idx="774">
                  <c:v>64.900000000000006</c:v>
                </c:pt>
                <c:pt idx="775">
                  <c:v>65</c:v>
                </c:pt>
                <c:pt idx="776">
                  <c:v>65</c:v>
                </c:pt>
                <c:pt idx="777">
                  <c:v>65.099999999999994</c:v>
                </c:pt>
                <c:pt idx="778">
                  <c:v>65.099999999999994</c:v>
                </c:pt>
                <c:pt idx="779">
                  <c:v>65.099999999999994</c:v>
                </c:pt>
                <c:pt idx="780">
                  <c:v>65.2</c:v>
                </c:pt>
                <c:pt idx="781">
                  <c:v>65.2</c:v>
                </c:pt>
                <c:pt idx="782">
                  <c:v>65.2</c:v>
                </c:pt>
                <c:pt idx="783">
                  <c:v>65.2</c:v>
                </c:pt>
                <c:pt idx="784">
                  <c:v>65.2</c:v>
                </c:pt>
                <c:pt idx="785">
                  <c:v>65.3</c:v>
                </c:pt>
                <c:pt idx="786">
                  <c:v>65.3</c:v>
                </c:pt>
                <c:pt idx="787">
                  <c:v>65.3</c:v>
                </c:pt>
                <c:pt idx="788">
                  <c:v>65.3</c:v>
                </c:pt>
                <c:pt idx="789">
                  <c:v>65.3</c:v>
                </c:pt>
                <c:pt idx="790">
                  <c:v>65.3</c:v>
                </c:pt>
                <c:pt idx="791">
                  <c:v>65.3</c:v>
                </c:pt>
                <c:pt idx="792">
                  <c:v>65.3</c:v>
                </c:pt>
                <c:pt idx="793">
                  <c:v>65.3</c:v>
                </c:pt>
                <c:pt idx="794">
                  <c:v>65.3</c:v>
                </c:pt>
                <c:pt idx="795">
                  <c:v>65.3</c:v>
                </c:pt>
                <c:pt idx="796">
                  <c:v>65.3</c:v>
                </c:pt>
                <c:pt idx="797">
                  <c:v>65.2</c:v>
                </c:pt>
                <c:pt idx="798">
                  <c:v>65.2</c:v>
                </c:pt>
                <c:pt idx="799">
                  <c:v>65.2</c:v>
                </c:pt>
                <c:pt idx="800">
                  <c:v>65.2</c:v>
                </c:pt>
                <c:pt idx="801">
                  <c:v>65.2</c:v>
                </c:pt>
                <c:pt idx="802">
                  <c:v>65.2</c:v>
                </c:pt>
                <c:pt idx="803">
                  <c:v>65.2</c:v>
                </c:pt>
                <c:pt idx="804">
                  <c:v>65.2</c:v>
                </c:pt>
                <c:pt idx="805">
                  <c:v>65.2</c:v>
                </c:pt>
                <c:pt idx="806">
                  <c:v>65.2</c:v>
                </c:pt>
                <c:pt idx="807">
                  <c:v>65.2</c:v>
                </c:pt>
                <c:pt idx="808">
                  <c:v>65.099999999999994</c:v>
                </c:pt>
                <c:pt idx="809">
                  <c:v>65.099999999999994</c:v>
                </c:pt>
                <c:pt idx="810">
                  <c:v>65.099999999999994</c:v>
                </c:pt>
                <c:pt idx="811">
                  <c:v>65.099999999999994</c:v>
                </c:pt>
                <c:pt idx="812">
                  <c:v>65.099999999999994</c:v>
                </c:pt>
                <c:pt idx="813">
                  <c:v>65.099999999999994</c:v>
                </c:pt>
                <c:pt idx="814">
                  <c:v>65.099999999999994</c:v>
                </c:pt>
                <c:pt idx="815">
                  <c:v>65.099999999999994</c:v>
                </c:pt>
                <c:pt idx="816">
                  <c:v>65</c:v>
                </c:pt>
                <c:pt idx="817">
                  <c:v>65.099999999999994</c:v>
                </c:pt>
                <c:pt idx="818">
                  <c:v>65.099999999999994</c:v>
                </c:pt>
                <c:pt idx="819">
                  <c:v>65.099999999999994</c:v>
                </c:pt>
                <c:pt idx="820">
                  <c:v>65.099999999999994</c:v>
                </c:pt>
                <c:pt idx="821">
                  <c:v>65.099999999999994</c:v>
                </c:pt>
                <c:pt idx="822">
                  <c:v>65</c:v>
                </c:pt>
                <c:pt idx="823">
                  <c:v>65</c:v>
                </c:pt>
                <c:pt idx="824">
                  <c:v>65</c:v>
                </c:pt>
                <c:pt idx="825">
                  <c:v>65</c:v>
                </c:pt>
                <c:pt idx="826">
                  <c:v>65</c:v>
                </c:pt>
                <c:pt idx="827">
                  <c:v>65</c:v>
                </c:pt>
                <c:pt idx="828">
                  <c:v>65</c:v>
                </c:pt>
                <c:pt idx="829">
                  <c:v>65</c:v>
                </c:pt>
                <c:pt idx="830">
                  <c:v>65</c:v>
                </c:pt>
                <c:pt idx="831">
                  <c:v>65</c:v>
                </c:pt>
                <c:pt idx="832">
                  <c:v>65</c:v>
                </c:pt>
                <c:pt idx="833">
                  <c:v>65</c:v>
                </c:pt>
                <c:pt idx="834">
                  <c:v>65</c:v>
                </c:pt>
                <c:pt idx="835">
                  <c:v>65</c:v>
                </c:pt>
                <c:pt idx="836">
                  <c:v>65</c:v>
                </c:pt>
                <c:pt idx="837">
                  <c:v>65</c:v>
                </c:pt>
                <c:pt idx="838">
                  <c:v>64.900000000000006</c:v>
                </c:pt>
                <c:pt idx="839">
                  <c:v>64.900000000000006</c:v>
                </c:pt>
                <c:pt idx="840">
                  <c:v>64.900000000000006</c:v>
                </c:pt>
                <c:pt idx="841">
                  <c:v>64.900000000000006</c:v>
                </c:pt>
                <c:pt idx="842">
                  <c:v>64.900000000000006</c:v>
                </c:pt>
                <c:pt idx="843">
                  <c:v>64.900000000000006</c:v>
                </c:pt>
                <c:pt idx="844">
                  <c:v>64.8</c:v>
                </c:pt>
                <c:pt idx="845">
                  <c:v>64.8</c:v>
                </c:pt>
                <c:pt idx="846">
                  <c:v>64.8</c:v>
                </c:pt>
                <c:pt idx="847">
                  <c:v>64.8</c:v>
                </c:pt>
                <c:pt idx="848">
                  <c:v>64.7</c:v>
                </c:pt>
                <c:pt idx="849">
                  <c:v>64.7</c:v>
                </c:pt>
                <c:pt idx="850">
                  <c:v>64.7</c:v>
                </c:pt>
                <c:pt idx="851">
                  <c:v>64.7</c:v>
                </c:pt>
                <c:pt idx="852">
                  <c:v>64.7</c:v>
                </c:pt>
                <c:pt idx="853">
                  <c:v>64.599999999999994</c:v>
                </c:pt>
                <c:pt idx="854">
                  <c:v>64.599999999999994</c:v>
                </c:pt>
                <c:pt idx="855">
                  <c:v>64.599999999999994</c:v>
                </c:pt>
                <c:pt idx="856">
                  <c:v>64.5</c:v>
                </c:pt>
                <c:pt idx="857">
                  <c:v>64.5</c:v>
                </c:pt>
                <c:pt idx="858">
                  <c:v>64.5</c:v>
                </c:pt>
                <c:pt idx="859">
                  <c:v>64.5</c:v>
                </c:pt>
                <c:pt idx="860">
                  <c:v>64.5</c:v>
                </c:pt>
                <c:pt idx="861">
                  <c:v>64.5</c:v>
                </c:pt>
                <c:pt idx="862">
                  <c:v>64.400000000000006</c:v>
                </c:pt>
                <c:pt idx="863">
                  <c:v>64.400000000000006</c:v>
                </c:pt>
                <c:pt idx="864">
                  <c:v>64.400000000000006</c:v>
                </c:pt>
                <c:pt idx="865">
                  <c:v>64.400000000000006</c:v>
                </c:pt>
                <c:pt idx="866">
                  <c:v>64.400000000000006</c:v>
                </c:pt>
                <c:pt idx="867">
                  <c:v>64.400000000000006</c:v>
                </c:pt>
                <c:pt idx="868">
                  <c:v>64.400000000000006</c:v>
                </c:pt>
                <c:pt idx="869">
                  <c:v>64.400000000000006</c:v>
                </c:pt>
                <c:pt idx="870">
                  <c:v>64.400000000000006</c:v>
                </c:pt>
                <c:pt idx="871">
                  <c:v>64.400000000000006</c:v>
                </c:pt>
                <c:pt idx="872">
                  <c:v>64.400000000000006</c:v>
                </c:pt>
                <c:pt idx="873">
                  <c:v>64.400000000000006</c:v>
                </c:pt>
                <c:pt idx="874">
                  <c:v>64.400000000000006</c:v>
                </c:pt>
                <c:pt idx="875">
                  <c:v>64.400000000000006</c:v>
                </c:pt>
                <c:pt idx="876">
                  <c:v>64.400000000000006</c:v>
                </c:pt>
                <c:pt idx="877">
                  <c:v>64.3</c:v>
                </c:pt>
                <c:pt idx="878">
                  <c:v>64.3</c:v>
                </c:pt>
                <c:pt idx="879">
                  <c:v>64.3</c:v>
                </c:pt>
                <c:pt idx="880">
                  <c:v>64.3</c:v>
                </c:pt>
                <c:pt idx="881">
                  <c:v>64.3</c:v>
                </c:pt>
                <c:pt idx="882">
                  <c:v>64.3</c:v>
                </c:pt>
                <c:pt idx="883">
                  <c:v>64.3</c:v>
                </c:pt>
                <c:pt idx="884">
                  <c:v>64.3</c:v>
                </c:pt>
                <c:pt idx="885">
                  <c:v>64.3</c:v>
                </c:pt>
                <c:pt idx="886">
                  <c:v>64.3</c:v>
                </c:pt>
                <c:pt idx="887">
                  <c:v>64.3</c:v>
                </c:pt>
                <c:pt idx="888">
                  <c:v>64.3</c:v>
                </c:pt>
                <c:pt idx="889">
                  <c:v>64.2</c:v>
                </c:pt>
                <c:pt idx="890">
                  <c:v>64.2</c:v>
                </c:pt>
                <c:pt idx="891">
                  <c:v>64.2</c:v>
                </c:pt>
                <c:pt idx="892">
                  <c:v>64.2</c:v>
                </c:pt>
                <c:pt idx="893">
                  <c:v>64.2</c:v>
                </c:pt>
                <c:pt idx="894">
                  <c:v>64.2</c:v>
                </c:pt>
                <c:pt idx="895">
                  <c:v>64.2</c:v>
                </c:pt>
                <c:pt idx="896">
                  <c:v>64.3</c:v>
                </c:pt>
                <c:pt idx="897">
                  <c:v>64.3</c:v>
                </c:pt>
                <c:pt idx="898">
                  <c:v>64.3</c:v>
                </c:pt>
                <c:pt idx="899">
                  <c:v>64.3</c:v>
                </c:pt>
                <c:pt idx="900">
                  <c:v>64.3</c:v>
                </c:pt>
                <c:pt idx="901">
                  <c:v>64.3</c:v>
                </c:pt>
                <c:pt idx="902">
                  <c:v>64.3</c:v>
                </c:pt>
                <c:pt idx="903">
                  <c:v>64.3</c:v>
                </c:pt>
                <c:pt idx="904">
                  <c:v>64.3</c:v>
                </c:pt>
                <c:pt idx="905">
                  <c:v>64.3</c:v>
                </c:pt>
                <c:pt idx="906">
                  <c:v>64.3</c:v>
                </c:pt>
                <c:pt idx="907">
                  <c:v>64.3</c:v>
                </c:pt>
                <c:pt idx="908">
                  <c:v>64.3</c:v>
                </c:pt>
                <c:pt idx="909">
                  <c:v>64.400000000000006</c:v>
                </c:pt>
                <c:pt idx="910">
                  <c:v>64.400000000000006</c:v>
                </c:pt>
                <c:pt idx="911">
                  <c:v>64.400000000000006</c:v>
                </c:pt>
                <c:pt idx="912">
                  <c:v>64.400000000000006</c:v>
                </c:pt>
                <c:pt idx="913">
                  <c:v>64.400000000000006</c:v>
                </c:pt>
                <c:pt idx="914">
                  <c:v>64.400000000000006</c:v>
                </c:pt>
                <c:pt idx="915">
                  <c:v>64.400000000000006</c:v>
                </c:pt>
                <c:pt idx="916">
                  <c:v>64.400000000000006</c:v>
                </c:pt>
                <c:pt idx="917">
                  <c:v>64.5</c:v>
                </c:pt>
                <c:pt idx="918">
                  <c:v>64.5</c:v>
                </c:pt>
                <c:pt idx="919">
                  <c:v>64.5</c:v>
                </c:pt>
                <c:pt idx="920">
                  <c:v>64.5</c:v>
                </c:pt>
                <c:pt idx="921">
                  <c:v>64.5</c:v>
                </c:pt>
                <c:pt idx="922">
                  <c:v>64.5</c:v>
                </c:pt>
                <c:pt idx="923">
                  <c:v>64.5</c:v>
                </c:pt>
                <c:pt idx="924">
                  <c:v>64.5</c:v>
                </c:pt>
                <c:pt idx="925">
                  <c:v>64.5</c:v>
                </c:pt>
                <c:pt idx="926">
                  <c:v>64.5</c:v>
                </c:pt>
                <c:pt idx="927">
                  <c:v>64.5</c:v>
                </c:pt>
                <c:pt idx="928">
                  <c:v>64.5</c:v>
                </c:pt>
                <c:pt idx="929">
                  <c:v>64.5</c:v>
                </c:pt>
                <c:pt idx="930">
                  <c:v>64.599999999999994</c:v>
                </c:pt>
                <c:pt idx="931">
                  <c:v>64.599999999999994</c:v>
                </c:pt>
                <c:pt idx="932">
                  <c:v>64.599999999999994</c:v>
                </c:pt>
                <c:pt idx="933">
                  <c:v>64.599999999999994</c:v>
                </c:pt>
                <c:pt idx="934">
                  <c:v>64.599999999999994</c:v>
                </c:pt>
                <c:pt idx="935">
                  <c:v>64.599999999999994</c:v>
                </c:pt>
                <c:pt idx="936">
                  <c:v>64.599999999999994</c:v>
                </c:pt>
                <c:pt idx="937">
                  <c:v>64.7</c:v>
                </c:pt>
                <c:pt idx="938">
                  <c:v>64.7</c:v>
                </c:pt>
                <c:pt idx="939">
                  <c:v>64.7</c:v>
                </c:pt>
                <c:pt idx="940">
                  <c:v>64.7</c:v>
                </c:pt>
                <c:pt idx="941">
                  <c:v>64.7</c:v>
                </c:pt>
                <c:pt idx="942">
                  <c:v>64.7</c:v>
                </c:pt>
                <c:pt idx="943">
                  <c:v>64.7</c:v>
                </c:pt>
                <c:pt idx="944">
                  <c:v>64.8</c:v>
                </c:pt>
                <c:pt idx="945">
                  <c:v>64.8</c:v>
                </c:pt>
                <c:pt idx="946">
                  <c:v>64.8</c:v>
                </c:pt>
                <c:pt idx="947">
                  <c:v>64.8</c:v>
                </c:pt>
                <c:pt idx="948">
                  <c:v>64.8</c:v>
                </c:pt>
                <c:pt idx="949">
                  <c:v>64.8</c:v>
                </c:pt>
                <c:pt idx="950">
                  <c:v>64.900000000000006</c:v>
                </c:pt>
                <c:pt idx="951">
                  <c:v>64.900000000000006</c:v>
                </c:pt>
                <c:pt idx="952">
                  <c:v>64.900000000000006</c:v>
                </c:pt>
                <c:pt idx="953">
                  <c:v>64.900000000000006</c:v>
                </c:pt>
                <c:pt idx="954">
                  <c:v>64.900000000000006</c:v>
                </c:pt>
                <c:pt idx="955">
                  <c:v>64.900000000000006</c:v>
                </c:pt>
                <c:pt idx="956">
                  <c:v>64.900000000000006</c:v>
                </c:pt>
                <c:pt idx="957">
                  <c:v>64.900000000000006</c:v>
                </c:pt>
                <c:pt idx="958">
                  <c:v>64.8</c:v>
                </c:pt>
                <c:pt idx="959">
                  <c:v>64.900000000000006</c:v>
                </c:pt>
                <c:pt idx="960">
                  <c:v>64.900000000000006</c:v>
                </c:pt>
                <c:pt idx="961">
                  <c:v>64.900000000000006</c:v>
                </c:pt>
                <c:pt idx="962">
                  <c:v>64.900000000000006</c:v>
                </c:pt>
                <c:pt idx="963">
                  <c:v>65</c:v>
                </c:pt>
                <c:pt idx="964">
                  <c:v>65</c:v>
                </c:pt>
                <c:pt idx="965">
                  <c:v>65</c:v>
                </c:pt>
                <c:pt idx="966">
                  <c:v>65</c:v>
                </c:pt>
                <c:pt idx="967">
                  <c:v>65</c:v>
                </c:pt>
                <c:pt idx="968">
                  <c:v>65.099999999999994</c:v>
                </c:pt>
                <c:pt idx="969">
                  <c:v>65.099999999999994</c:v>
                </c:pt>
                <c:pt idx="970">
                  <c:v>65.099999999999994</c:v>
                </c:pt>
                <c:pt idx="971">
                  <c:v>65.099999999999994</c:v>
                </c:pt>
                <c:pt idx="972">
                  <c:v>65.2</c:v>
                </c:pt>
                <c:pt idx="973">
                  <c:v>65.099999999999994</c:v>
                </c:pt>
                <c:pt idx="974">
                  <c:v>65.2</c:v>
                </c:pt>
                <c:pt idx="975">
                  <c:v>65.2</c:v>
                </c:pt>
                <c:pt idx="976">
                  <c:v>65.2</c:v>
                </c:pt>
                <c:pt idx="977">
                  <c:v>65.2</c:v>
                </c:pt>
                <c:pt idx="978">
                  <c:v>65.3</c:v>
                </c:pt>
                <c:pt idx="979">
                  <c:v>65.3</c:v>
                </c:pt>
                <c:pt idx="980">
                  <c:v>65.3</c:v>
                </c:pt>
                <c:pt idx="981">
                  <c:v>65.3</c:v>
                </c:pt>
                <c:pt idx="982">
                  <c:v>65.3</c:v>
                </c:pt>
                <c:pt idx="983">
                  <c:v>65.400000000000006</c:v>
                </c:pt>
                <c:pt idx="984">
                  <c:v>65.400000000000006</c:v>
                </c:pt>
                <c:pt idx="985">
                  <c:v>65.400000000000006</c:v>
                </c:pt>
                <c:pt idx="986">
                  <c:v>65.400000000000006</c:v>
                </c:pt>
                <c:pt idx="987">
                  <c:v>65.400000000000006</c:v>
                </c:pt>
                <c:pt idx="988">
                  <c:v>65.400000000000006</c:v>
                </c:pt>
                <c:pt idx="989">
                  <c:v>65.400000000000006</c:v>
                </c:pt>
                <c:pt idx="990">
                  <c:v>65.5</c:v>
                </c:pt>
                <c:pt idx="991">
                  <c:v>65.5</c:v>
                </c:pt>
                <c:pt idx="992">
                  <c:v>65.5</c:v>
                </c:pt>
                <c:pt idx="993">
                  <c:v>65.5</c:v>
                </c:pt>
                <c:pt idx="994">
                  <c:v>65.599999999999994</c:v>
                </c:pt>
                <c:pt idx="995">
                  <c:v>65.599999999999994</c:v>
                </c:pt>
                <c:pt idx="996">
                  <c:v>65.599999999999994</c:v>
                </c:pt>
                <c:pt idx="997">
                  <c:v>65.599999999999994</c:v>
                </c:pt>
                <c:pt idx="998">
                  <c:v>65.599999999999994</c:v>
                </c:pt>
                <c:pt idx="999">
                  <c:v>65.599999999999994</c:v>
                </c:pt>
                <c:pt idx="1000">
                  <c:v>65.599999999999994</c:v>
                </c:pt>
                <c:pt idx="1001">
                  <c:v>65.599999999999994</c:v>
                </c:pt>
                <c:pt idx="1002">
                  <c:v>65.599999999999994</c:v>
                </c:pt>
                <c:pt idx="1003">
                  <c:v>65.7</c:v>
                </c:pt>
                <c:pt idx="1004">
                  <c:v>65.7</c:v>
                </c:pt>
                <c:pt idx="1005">
                  <c:v>65.7</c:v>
                </c:pt>
                <c:pt idx="1006">
                  <c:v>65.7</c:v>
                </c:pt>
                <c:pt idx="1007">
                  <c:v>65.7</c:v>
                </c:pt>
                <c:pt idx="1008">
                  <c:v>65.599999999999994</c:v>
                </c:pt>
                <c:pt idx="1009">
                  <c:v>65.599999999999994</c:v>
                </c:pt>
                <c:pt idx="1010">
                  <c:v>65.599999999999994</c:v>
                </c:pt>
                <c:pt idx="1011">
                  <c:v>65.599999999999994</c:v>
                </c:pt>
                <c:pt idx="1012">
                  <c:v>65.599999999999994</c:v>
                </c:pt>
                <c:pt idx="1013">
                  <c:v>65.7</c:v>
                </c:pt>
                <c:pt idx="1014">
                  <c:v>65.7</c:v>
                </c:pt>
                <c:pt idx="1015">
                  <c:v>65.7</c:v>
                </c:pt>
                <c:pt idx="1016">
                  <c:v>65.7</c:v>
                </c:pt>
                <c:pt idx="1017">
                  <c:v>65.7</c:v>
                </c:pt>
                <c:pt idx="1018">
                  <c:v>65.7</c:v>
                </c:pt>
                <c:pt idx="1019">
                  <c:v>65.599999999999994</c:v>
                </c:pt>
                <c:pt idx="1020">
                  <c:v>65.599999999999994</c:v>
                </c:pt>
                <c:pt idx="1021">
                  <c:v>65.599999999999994</c:v>
                </c:pt>
                <c:pt idx="1022">
                  <c:v>65.599999999999994</c:v>
                </c:pt>
                <c:pt idx="1023">
                  <c:v>65.599999999999994</c:v>
                </c:pt>
                <c:pt idx="1024">
                  <c:v>65.599999999999994</c:v>
                </c:pt>
                <c:pt idx="1025">
                  <c:v>65.599999999999994</c:v>
                </c:pt>
                <c:pt idx="1026">
                  <c:v>65.599999999999994</c:v>
                </c:pt>
                <c:pt idx="1027">
                  <c:v>65.599999999999994</c:v>
                </c:pt>
                <c:pt idx="1028">
                  <c:v>65.599999999999994</c:v>
                </c:pt>
                <c:pt idx="1029">
                  <c:v>65.599999999999994</c:v>
                </c:pt>
                <c:pt idx="1030">
                  <c:v>65.599999999999994</c:v>
                </c:pt>
                <c:pt idx="1031">
                  <c:v>65.599999999999994</c:v>
                </c:pt>
                <c:pt idx="1032">
                  <c:v>65.599999999999994</c:v>
                </c:pt>
                <c:pt idx="1033">
                  <c:v>65.599999999999994</c:v>
                </c:pt>
                <c:pt idx="1034">
                  <c:v>65.599999999999994</c:v>
                </c:pt>
                <c:pt idx="1035">
                  <c:v>65.599999999999994</c:v>
                </c:pt>
                <c:pt idx="1036">
                  <c:v>65.599999999999994</c:v>
                </c:pt>
                <c:pt idx="1037">
                  <c:v>65.599999999999994</c:v>
                </c:pt>
                <c:pt idx="1038">
                  <c:v>65.599999999999994</c:v>
                </c:pt>
                <c:pt idx="1039">
                  <c:v>65.599999999999994</c:v>
                </c:pt>
                <c:pt idx="1040">
                  <c:v>65.599999999999994</c:v>
                </c:pt>
                <c:pt idx="1041">
                  <c:v>65.7</c:v>
                </c:pt>
                <c:pt idx="1042">
                  <c:v>65.7</c:v>
                </c:pt>
                <c:pt idx="1043">
                  <c:v>65.7</c:v>
                </c:pt>
                <c:pt idx="1044">
                  <c:v>65.599999999999994</c:v>
                </c:pt>
                <c:pt idx="1045">
                  <c:v>65.7</c:v>
                </c:pt>
                <c:pt idx="1046">
                  <c:v>65.7</c:v>
                </c:pt>
                <c:pt idx="1047">
                  <c:v>65.7</c:v>
                </c:pt>
                <c:pt idx="1048">
                  <c:v>65.7</c:v>
                </c:pt>
                <c:pt idx="1049">
                  <c:v>65.7</c:v>
                </c:pt>
                <c:pt idx="1050">
                  <c:v>65.7</c:v>
                </c:pt>
                <c:pt idx="1051">
                  <c:v>65.7</c:v>
                </c:pt>
                <c:pt idx="1052">
                  <c:v>65.7</c:v>
                </c:pt>
                <c:pt idx="1053">
                  <c:v>65.7</c:v>
                </c:pt>
                <c:pt idx="1054">
                  <c:v>65.7</c:v>
                </c:pt>
                <c:pt idx="1055">
                  <c:v>65.7</c:v>
                </c:pt>
                <c:pt idx="1056">
                  <c:v>65.7</c:v>
                </c:pt>
                <c:pt idx="1057">
                  <c:v>65.7</c:v>
                </c:pt>
                <c:pt idx="1058">
                  <c:v>65.7</c:v>
                </c:pt>
                <c:pt idx="1059">
                  <c:v>65.7</c:v>
                </c:pt>
                <c:pt idx="1060">
                  <c:v>65.7</c:v>
                </c:pt>
                <c:pt idx="1061">
                  <c:v>65.7</c:v>
                </c:pt>
                <c:pt idx="1062">
                  <c:v>65.7</c:v>
                </c:pt>
                <c:pt idx="1063">
                  <c:v>65.7</c:v>
                </c:pt>
                <c:pt idx="1064">
                  <c:v>65.7</c:v>
                </c:pt>
                <c:pt idx="1065">
                  <c:v>65.7</c:v>
                </c:pt>
                <c:pt idx="1066">
                  <c:v>65.7</c:v>
                </c:pt>
                <c:pt idx="1067">
                  <c:v>65.7</c:v>
                </c:pt>
                <c:pt idx="1068">
                  <c:v>65.7</c:v>
                </c:pt>
                <c:pt idx="1069">
                  <c:v>65.7</c:v>
                </c:pt>
                <c:pt idx="1070">
                  <c:v>65.7</c:v>
                </c:pt>
                <c:pt idx="1071">
                  <c:v>65.8</c:v>
                </c:pt>
                <c:pt idx="1072">
                  <c:v>65.7</c:v>
                </c:pt>
                <c:pt idx="1073">
                  <c:v>65.7</c:v>
                </c:pt>
                <c:pt idx="1074">
                  <c:v>65.7</c:v>
                </c:pt>
                <c:pt idx="1075">
                  <c:v>65.8</c:v>
                </c:pt>
                <c:pt idx="1076">
                  <c:v>65.8</c:v>
                </c:pt>
                <c:pt idx="1077">
                  <c:v>65.8</c:v>
                </c:pt>
                <c:pt idx="1078">
                  <c:v>65.8</c:v>
                </c:pt>
                <c:pt idx="1079">
                  <c:v>65.8</c:v>
                </c:pt>
                <c:pt idx="1080">
                  <c:v>65.8</c:v>
                </c:pt>
                <c:pt idx="1081">
                  <c:v>65.8</c:v>
                </c:pt>
                <c:pt idx="1082">
                  <c:v>65.8</c:v>
                </c:pt>
                <c:pt idx="1083">
                  <c:v>65.900000000000006</c:v>
                </c:pt>
                <c:pt idx="1084">
                  <c:v>65.900000000000006</c:v>
                </c:pt>
                <c:pt idx="1085">
                  <c:v>65.900000000000006</c:v>
                </c:pt>
                <c:pt idx="1086">
                  <c:v>65.900000000000006</c:v>
                </c:pt>
                <c:pt idx="1087">
                  <c:v>65.900000000000006</c:v>
                </c:pt>
                <c:pt idx="1088">
                  <c:v>65.900000000000006</c:v>
                </c:pt>
                <c:pt idx="1089">
                  <c:v>65.900000000000006</c:v>
                </c:pt>
                <c:pt idx="1090">
                  <c:v>66</c:v>
                </c:pt>
                <c:pt idx="1091">
                  <c:v>66</c:v>
                </c:pt>
                <c:pt idx="1092">
                  <c:v>66</c:v>
                </c:pt>
                <c:pt idx="1093">
                  <c:v>66.099999999999994</c:v>
                </c:pt>
                <c:pt idx="1094">
                  <c:v>66.099999999999994</c:v>
                </c:pt>
                <c:pt idx="1095">
                  <c:v>66.2</c:v>
                </c:pt>
                <c:pt idx="1096">
                  <c:v>66.2</c:v>
                </c:pt>
                <c:pt idx="1097">
                  <c:v>66.3</c:v>
                </c:pt>
                <c:pt idx="1098">
                  <c:v>66.3</c:v>
                </c:pt>
                <c:pt idx="1099">
                  <c:v>66.400000000000006</c:v>
                </c:pt>
                <c:pt idx="1100">
                  <c:v>66.400000000000006</c:v>
                </c:pt>
                <c:pt idx="1101">
                  <c:v>66.400000000000006</c:v>
                </c:pt>
                <c:pt idx="1102">
                  <c:v>66.400000000000006</c:v>
                </c:pt>
                <c:pt idx="1103">
                  <c:v>66.5</c:v>
                </c:pt>
                <c:pt idx="1104">
                  <c:v>66.5</c:v>
                </c:pt>
                <c:pt idx="1105">
                  <c:v>66.5</c:v>
                </c:pt>
                <c:pt idx="1106">
                  <c:v>66.599999999999994</c:v>
                </c:pt>
                <c:pt idx="1107">
                  <c:v>66.599999999999994</c:v>
                </c:pt>
                <c:pt idx="1108">
                  <c:v>66.599999999999994</c:v>
                </c:pt>
                <c:pt idx="1109">
                  <c:v>66.7</c:v>
                </c:pt>
                <c:pt idx="1110">
                  <c:v>66.8</c:v>
                </c:pt>
                <c:pt idx="1111">
                  <c:v>66.8</c:v>
                </c:pt>
                <c:pt idx="1112">
                  <c:v>66.8</c:v>
                </c:pt>
                <c:pt idx="1113">
                  <c:v>66.900000000000006</c:v>
                </c:pt>
                <c:pt idx="1114">
                  <c:v>66.900000000000006</c:v>
                </c:pt>
                <c:pt idx="1115">
                  <c:v>67</c:v>
                </c:pt>
                <c:pt idx="1116">
                  <c:v>67</c:v>
                </c:pt>
                <c:pt idx="1117">
                  <c:v>67.099999999999994</c:v>
                </c:pt>
                <c:pt idx="1118">
                  <c:v>67.2</c:v>
                </c:pt>
                <c:pt idx="1119">
                  <c:v>67.3</c:v>
                </c:pt>
                <c:pt idx="1120">
                  <c:v>67.400000000000006</c:v>
                </c:pt>
                <c:pt idx="1121">
                  <c:v>67.5</c:v>
                </c:pt>
                <c:pt idx="1122">
                  <c:v>67.5</c:v>
                </c:pt>
                <c:pt idx="1123">
                  <c:v>67.599999999999994</c:v>
                </c:pt>
                <c:pt idx="1124">
                  <c:v>67.599999999999994</c:v>
                </c:pt>
                <c:pt idx="1125">
                  <c:v>67.599999999999994</c:v>
                </c:pt>
                <c:pt idx="1126">
                  <c:v>67.599999999999994</c:v>
                </c:pt>
                <c:pt idx="1127">
                  <c:v>67.599999999999994</c:v>
                </c:pt>
                <c:pt idx="1128">
                  <c:v>67.599999999999994</c:v>
                </c:pt>
                <c:pt idx="1129">
                  <c:v>67.7</c:v>
                </c:pt>
                <c:pt idx="1130">
                  <c:v>67.7</c:v>
                </c:pt>
                <c:pt idx="1131">
                  <c:v>67.7</c:v>
                </c:pt>
                <c:pt idx="1132">
                  <c:v>67.7</c:v>
                </c:pt>
                <c:pt idx="1133">
                  <c:v>67.7</c:v>
                </c:pt>
                <c:pt idx="1134">
                  <c:v>67.7</c:v>
                </c:pt>
                <c:pt idx="1135">
                  <c:v>67.7</c:v>
                </c:pt>
                <c:pt idx="1136">
                  <c:v>67.7</c:v>
                </c:pt>
                <c:pt idx="1137">
                  <c:v>67.7</c:v>
                </c:pt>
                <c:pt idx="1138">
                  <c:v>67.8</c:v>
                </c:pt>
                <c:pt idx="1139">
                  <c:v>67.8</c:v>
                </c:pt>
                <c:pt idx="1140">
                  <c:v>67.8</c:v>
                </c:pt>
                <c:pt idx="1141">
                  <c:v>67.8</c:v>
                </c:pt>
                <c:pt idx="1142">
                  <c:v>67.8</c:v>
                </c:pt>
                <c:pt idx="1143">
                  <c:v>67.900000000000006</c:v>
                </c:pt>
                <c:pt idx="1144">
                  <c:v>67.900000000000006</c:v>
                </c:pt>
                <c:pt idx="1145">
                  <c:v>67.900000000000006</c:v>
                </c:pt>
                <c:pt idx="1146">
                  <c:v>68</c:v>
                </c:pt>
                <c:pt idx="1147">
                  <c:v>68</c:v>
                </c:pt>
                <c:pt idx="1148">
                  <c:v>68</c:v>
                </c:pt>
                <c:pt idx="1149">
                  <c:v>68</c:v>
                </c:pt>
                <c:pt idx="1150">
                  <c:v>68.099999999999994</c:v>
                </c:pt>
                <c:pt idx="1151">
                  <c:v>68.099999999999994</c:v>
                </c:pt>
                <c:pt idx="1152">
                  <c:v>68.099999999999994</c:v>
                </c:pt>
                <c:pt idx="1153">
                  <c:v>68.099999999999994</c:v>
                </c:pt>
                <c:pt idx="1154">
                  <c:v>68.099999999999994</c:v>
                </c:pt>
                <c:pt idx="1155">
                  <c:v>68.099999999999994</c:v>
                </c:pt>
                <c:pt idx="1156">
                  <c:v>68.099999999999994</c:v>
                </c:pt>
                <c:pt idx="1157">
                  <c:v>68.099999999999994</c:v>
                </c:pt>
                <c:pt idx="1158">
                  <c:v>68</c:v>
                </c:pt>
                <c:pt idx="1159">
                  <c:v>68</c:v>
                </c:pt>
                <c:pt idx="1160">
                  <c:v>68</c:v>
                </c:pt>
                <c:pt idx="1161">
                  <c:v>68</c:v>
                </c:pt>
                <c:pt idx="1162">
                  <c:v>68.099999999999994</c:v>
                </c:pt>
                <c:pt idx="1163">
                  <c:v>68.099999999999994</c:v>
                </c:pt>
                <c:pt idx="1164">
                  <c:v>68</c:v>
                </c:pt>
                <c:pt idx="1165">
                  <c:v>68</c:v>
                </c:pt>
                <c:pt idx="1166">
                  <c:v>68</c:v>
                </c:pt>
                <c:pt idx="1167">
                  <c:v>68</c:v>
                </c:pt>
                <c:pt idx="1168">
                  <c:v>68</c:v>
                </c:pt>
                <c:pt idx="1169">
                  <c:v>68</c:v>
                </c:pt>
                <c:pt idx="1170">
                  <c:v>68</c:v>
                </c:pt>
                <c:pt idx="1171">
                  <c:v>68</c:v>
                </c:pt>
                <c:pt idx="1172">
                  <c:v>68</c:v>
                </c:pt>
                <c:pt idx="1173">
                  <c:v>68</c:v>
                </c:pt>
                <c:pt idx="1174">
                  <c:v>68</c:v>
                </c:pt>
                <c:pt idx="1175">
                  <c:v>68</c:v>
                </c:pt>
                <c:pt idx="1176">
                  <c:v>68</c:v>
                </c:pt>
                <c:pt idx="1177">
                  <c:v>68.099999999999994</c:v>
                </c:pt>
                <c:pt idx="1178">
                  <c:v>68.2</c:v>
                </c:pt>
                <c:pt idx="1179">
                  <c:v>68.2</c:v>
                </c:pt>
                <c:pt idx="1180">
                  <c:v>68.3</c:v>
                </c:pt>
                <c:pt idx="1181">
                  <c:v>68.3</c:v>
                </c:pt>
                <c:pt idx="1182">
                  <c:v>68.3</c:v>
                </c:pt>
                <c:pt idx="1183">
                  <c:v>68.400000000000006</c:v>
                </c:pt>
                <c:pt idx="1184">
                  <c:v>68.400000000000006</c:v>
                </c:pt>
                <c:pt idx="1185">
                  <c:v>68.400000000000006</c:v>
                </c:pt>
                <c:pt idx="1186">
                  <c:v>68.400000000000006</c:v>
                </c:pt>
                <c:pt idx="1187">
                  <c:v>68.400000000000006</c:v>
                </c:pt>
                <c:pt idx="1188">
                  <c:v>68.400000000000006</c:v>
                </c:pt>
                <c:pt idx="1189">
                  <c:v>68.5</c:v>
                </c:pt>
                <c:pt idx="1190">
                  <c:v>68.5</c:v>
                </c:pt>
                <c:pt idx="1191">
                  <c:v>68.5</c:v>
                </c:pt>
                <c:pt idx="1192">
                  <c:v>68.400000000000006</c:v>
                </c:pt>
                <c:pt idx="1193">
                  <c:v>68.400000000000006</c:v>
                </c:pt>
                <c:pt idx="1194">
                  <c:v>68.400000000000006</c:v>
                </c:pt>
                <c:pt idx="1195">
                  <c:v>68.400000000000006</c:v>
                </c:pt>
                <c:pt idx="1196">
                  <c:v>68.400000000000006</c:v>
                </c:pt>
                <c:pt idx="1197">
                  <c:v>68.400000000000006</c:v>
                </c:pt>
                <c:pt idx="1198">
                  <c:v>68.400000000000006</c:v>
                </c:pt>
                <c:pt idx="1199">
                  <c:v>68.400000000000006</c:v>
                </c:pt>
                <c:pt idx="1200">
                  <c:v>68.400000000000006</c:v>
                </c:pt>
                <c:pt idx="1201">
                  <c:v>68.400000000000006</c:v>
                </c:pt>
                <c:pt idx="1202">
                  <c:v>68.5</c:v>
                </c:pt>
                <c:pt idx="1203">
                  <c:v>68.5</c:v>
                </c:pt>
                <c:pt idx="1204">
                  <c:v>68.5</c:v>
                </c:pt>
                <c:pt idx="1205">
                  <c:v>68.599999999999994</c:v>
                </c:pt>
                <c:pt idx="1206">
                  <c:v>68.599999999999994</c:v>
                </c:pt>
                <c:pt idx="1207">
                  <c:v>68.7</c:v>
                </c:pt>
                <c:pt idx="1208">
                  <c:v>68.7</c:v>
                </c:pt>
                <c:pt idx="1209">
                  <c:v>68.7</c:v>
                </c:pt>
                <c:pt idx="1210">
                  <c:v>68.599999999999994</c:v>
                </c:pt>
                <c:pt idx="1211">
                  <c:v>68.599999999999994</c:v>
                </c:pt>
                <c:pt idx="1212">
                  <c:v>68.599999999999994</c:v>
                </c:pt>
                <c:pt idx="1213">
                  <c:v>68.599999999999994</c:v>
                </c:pt>
                <c:pt idx="1214">
                  <c:v>68.5</c:v>
                </c:pt>
                <c:pt idx="1215">
                  <c:v>68.5</c:v>
                </c:pt>
                <c:pt idx="1216">
                  <c:v>68.5</c:v>
                </c:pt>
                <c:pt idx="1217">
                  <c:v>68.5</c:v>
                </c:pt>
                <c:pt idx="1218">
                  <c:v>68.5</c:v>
                </c:pt>
                <c:pt idx="1219">
                  <c:v>68.5</c:v>
                </c:pt>
                <c:pt idx="1220">
                  <c:v>68.5</c:v>
                </c:pt>
                <c:pt idx="1221">
                  <c:v>68.5</c:v>
                </c:pt>
                <c:pt idx="1222">
                  <c:v>68.5</c:v>
                </c:pt>
                <c:pt idx="1223">
                  <c:v>68.5</c:v>
                </c:pt>
                <c:pt idx="1224">
                  <c:v>68.5</c:v>
                </c:pt>
                <c:pt idx="1225">
                  <c:v>68.5</c:v>
                </c:pt>
                <c:pt idx="1226">
                  <c:v>68.5</c:v>
                </c:pt>
                <c:pt idx="1227">
                  <c:v>68.5</c:v>
                </c:pt>
                <c:pt idx="1228">
                  <c:v>68.400000000000006</c:v>
                </c:pt>
                <c:pt idx="1229">
                  <c:v>68.400000000000006</c:v>
                </c:pt>
                <c:pt idx="1230">
                  <c:v>68.400000000000006</c:v>
                </c:pt>
                <c:pt idx="1231">
                  <c:v>68.3</c:v>
                </c:pt>
                <c:pt idx="1232">
                  <c:v>68.3</c:v>
                </c:pt>
                <c:pt idx="1233">
                  <c:v>68.3</c:v>
                </c:pt>
                <c:pt idx="1234">
                  <c:v>68.3</c:v>
                </c:pt>
                <c:pt idx="1235">
                  <c:v>68.3</c:v>
                </c:pt>
                <c:pt idx="1236">
                  <c:v>68.3</c:v>
                </c:pt>
                <c:pt idx="1237">
                  <c:v>68.3</c:v>
                </c:pt>
                <c:pt idx="1238">
                  <c:v>68.2</c:v>
                </c:pt>
                <c:pt idx="1239">
                  <c:v>68.2</c:v>
                </c:pt>
                <c:pt idx="1240">
                  <c:v>68.2</c:v>
                </c:pt>
                <c:pt idx="1241">
                  <c:v>68.3</c:v>
                </c:pt>
                <c:pt idx="1242">
                  <c:v>68.400000000000006</c:v>
                </c:pt>
                <c:pt idx="1243">
                  <c:v>68.400000000000006</c:v>
                </c:pt>
                <c:pt idx="1244">
                  <c:v>68.400000000000006</c:v>
                </c:pt>
                <c:pt idx="1245">
                  <c:v>68.400000000000006</c:v>
                </c:pt>
                <c:pt idx="1246">
                  <c:v>68.400000000000006</c:v>
                </c:pt>
                <c:pt idx="1247">
                  <c:v>68.400000000000006</c:v>
                </c:pt>
                <c:pt idx="1248">
                  <c:v>68.400000000000006</c:v>
                </c:pt>
                <c:pt idx="1249">
                  <c:v>68.400000000000006</c:v>
                </c:pt>
                <c:pt idx="1250">
                  <c:v>68.5</c:v>
                </c:pt>
                <c:pt idx="1251">
                  <c:v>68.5</c:v>
                </c:pt>
                <c:pt idx="1252">
                  <c:v>68.5</c:v>
                </c:pt>
                <c:pt idx="1253">
                  <c:v>68.5</c:v>
                </c:pt>
                <c:pt idx="1254">
                  <c:v>68.5</c:v>
                </c:pt>
                <c:pt idx="1255">
                  <c:v>68.5</c:v>
                </c:pt>
                <c:pt idx="1256">
                  <c:v>68.5</c:v>
                </c:pt>
                <c:pt idx="1257">
                  <c:v>68.599999999999994</c:v>
                </c:pt>
                <c:pt idx="1258">
                  <c:v>68.599999999999994</c:v>
                </c:pt>
                <c:pt idx="1259">
                  <c:v>68.599999999999994</c:v>
                </c:pt>
                <c:pt idx="1260">
                  <c:v>68.599999999999994</c:v>
                </c:pt>
                <c:pt idx="1261">
                  <c:v>68.599999999999994</c:v>
                </c:pt>
                <c:pt idx="1262">
                  <c:v>68.5</c:v>
                </c:pt>
                <c:pt idx="1263">
                  <c:v>68.5</c:v>
                </c:pt>
                <c:pt idx="1264">
                  <c:v>68.5</c:v>
                </c:pt>
                <c:pt idx="1265">
                  <c:v>68.5</c:v>
                </c:pt>
                <c:pt idx="1266">
                  <c:v>68.5</c:v>
                </c:pt>
                <c:pt idx="1267">
                  <c:v>68.5</c:v>
                </c:pt>
                <c:pt idx="1268">
                  <c:v>68.5</c:v>
                </c:pt>
                <c:pt idx="1269">
                  <c:v>68.400000000000006</c:v>
                </c:pt>
                <c:pt idx="1270">
                  <c:v>68.5</c:v>
                </c:pt>
                <c:pt idx="1271">
                  <c:v>68.7</c:v>
                </c:pt>
                <c:pt idx="1272">
                  <c:v>69</c:v>
                </c:pt>
                <c:pt idx="1273">
                  <c:v>69.3</c:v>
                </c:pt>
                <c:pt idx="1274">
                  <c:v>69.599999999999994</c:v>
                </c:pt>
                <c:pt idx="1275">
                  <c:v>69.7</c:v>
                </c:pt>
                <c:pt idx="1276">
                  <c:v>69.7</c:v>
                </c:pt>
                <c:pt idx="1277">
                  <c:v>69.900000000000006</c:v>
                </c:pt>
                <c:pt idx="1278">
                  <c:v>70.3</c:v>
                </c:pt>
                <c:pt idx="1279">
                  <c:v>71.099999999999994</c:v>
                </c:pt>
                <c:pt idx="1280">
                  <c:v>72</c:v>
                </c:pt>
                <c:pt idx="1281">
                  <c:v>73.8</c:v>
                </c:pt>
                <c:pt idx="1282">
                  <c:v>76.8</c:v>
                </c:pt>
                <c:pt idx="1283">
                  <c:v>80.5</c:v>
                </c:pt>
                <c:pt idx="1284">
                  <c:v>83.5</c:v>
                </c:pt>
                <c:pt idx="1285">
                  <c:v>85.9</c:v>
                </c:pt>
                <c:pt idx="1286">
                  <c:v>88.6</c:v>
                </c:pt>
                <c:pt idx="1287">
                  <c:v>92</c:v>
                </c:pt>
                <c:pt idx="1288">
                  <c:v>95.8</c:v>
                </c:pt>
                <c:pt idx="1289">
                  <c:v>99.8</c:v>
                </c:pt>
                <c:pt idx="1290">
                  <c:v>103.9</c:v>
                </c:pt>
                <c:pt idx="1291">
                  <c:v>108.1</c:v>
                </c:pt>
                <c:pt idx="1292">
                  <c:v>112.6</c:v>
                </c:pt>
                <c:pt idx="1293">
                  <c:v>117.1</c:v>
                </c:pt>
                <c:pt idx="1294">
                  <c:v>121.1</c:v>
                </c:pt>
                <c:pt idx="1295">
                  <c:v>124.8</c:v>
                </c:pt>
                <c:pt idx="1296">
                  <c:v>128.5</c:v>
                </c:pt>
                <c:pt idx="1297">
                  <c:v>131.9</c:v>
                </c:pt>
                <c:pt idx="1298">
                  <c:v>134.80000000000001</c:v>
                </c:pt>
                <c:pt idx="1299">
                  <c:v>137.80000000000001</c:v>
                </c:pt>
                <c:pt idx="1300">
                  <c:v>141.30000000000001</c:v>
                </c:pt>
                <c:pt idx="1301">
                  <c:v>145.19999999999999</c:v>
                </c:pt>
                <c:pt idx="1302">
                  <c:v>149.5</c:v>
                </c:pt>
                <c:pt idx="1303">
                  <c:v>155.1</c:v>
                </c:pt>
                <c:pt idx="1304">
                  <c:v>161.1</c:v>
                </c:pt>
                <c:pt idx="1305">
                  <c:v>166.3</c:v>
                </c:pt>
                <c:pt idx="1306">
                  <c:v>168.5</c:v>
                </c:pt>
                <c:pt idx="1307">
                  <c:v>170</c:v>
                </c:pt>
                <c:pt idx="1308">
                  <c:v>171.8</c:v>
                </c:pt>
                <c:pt idx="1309">
                  <c:v>174.2</c:v>
                </c:pt>
                <c:pt idx="1310">
                  <c:v>176.4</c:v>
                </c:pt>
                <c:pt idx="1311">
                  <c:v>178.9</c:v>
                </c:pt>
                <c:pt idx="1312">
                  <c:v>181.4</c:v>
                </c:pt>
                <c:pt idx="1313">
                  <c:v>183.3</c:v>
                </c:pt>
                <c:pt idx="1314">
                  <c:v>185.1</c:v>
                </c:pt>
                <c:pt idx="1315">
                  <c:v>187.2</c:v>
                </c:pt>
                <c:pt idx="1316">
                  <c:v>190.1</c:v>
                </c:pt>
                <c:pt idx="1317">
                  <c:v>193.3</c:v>
                </c:pt>
                <c:pt idx="1318">
                  <c:v>195.6</c:v>
                </c:pt>
                <c:pt idx="1319">
                  <c:v>198.9</c:v>
                </c:pt>
                <c:pt idx="1320">
                  <c:v>202.2</c:v>
                </c:pt>
                <c:pt idx="1321">
                  <c:v>205.4</c:v>
                </c:pt>
                <c:pt idx="1322">
                  <c:v>208.8</c:v>
                </c:pt>
                <c:pt idx="1323">
                  <c:v>212.2</c:v>
                </c:pt>
                <c:pt idx="1324">
                  <c:v>214.6</c:v>
                </c:pt>
                <c:pt idx="1325">
                  <c:v>216.9</c:v>
                </c:pt>
                <c:pt idx="1326">
                  <c:v>219.8</c:v>
                </c:pt>
                <c:pt idx="1327">
                  <c:v>222.4</c:v>
                </c:pt>
                <c:pt idx="1328">
                  <c:v>225.3</c:v>
                </c:pt>
                <c:pt idx="1329">
                  <c:v>228.2</c:v>
                </c:pt>
                <c:pt idx="1330">
                  <c:v>232.1</c:v>
                </c:pt>
                <c:pt idx="1331">
                  <c:v>237.7</c:v>
                </c:pt>
                <c:pt idx="1332">
                  <c:v>243.6</c:v>
                </c:pt>
                <c:pt idx="1333">
                  <c:v>249.9</c:v>
                </c:pt>
                <c:pt idx="1334">
                  <c:v>256.10000000000002</c:v>
                </c:pt>
                <c:pt idx="1335">
                  <c:v>262.39999999999998</c:v>
                </c:pt>
                <c:pt idx="1336">
                  <c:v>268.89999999999998</c:v>
                </c:pt>
                <c:pt idx="1337">
                  <c:v>277.60000000000002</c:v>
                </c:pt>
                <c:pt idx="1338">
                  <c:v>286</c:v>
                </c:pt>
                <c:pt idx="1339">
                  <c:v>295.39999999999998</c:v>
                </c:pt>
                <c:pt idx="1340">
                  <c:v>304.7</c:v>
                </c:pt>
                <c:pt idx="1341">
                  <c:v>313.7</c:v>
                </c:pt>
                <c:pt idx="1342">
                  <c:v>322.7</c:v>
                </c:pt>
                <c:pt idx="1343">
                  <c:v>333.2</c:v>
                </c:pt>
                <c:pt idx="1344">
                  <c:v>344.6</c:v>
                </c:pt>
                <c:pt idx="1345">
                  <c:v>355.2</c:v>
                </c:pt>
                <c:pt idx="1346">
                  <c:v>365.4</c:v>
                </c:pt>
                <c:pt idx="1347">
                  <c:v>371.1</c:v>
                </c:pt>
                <c:pt idx="1348">
                  <c:v>374.6</c:v>
                </c:pt>
                <c:pt idx="1349">
                  <c:v>378</c:v>
                </c:pt>
                <c:pt idx="1350">
                  <c:v>381.1</c:v>
                </c:pt>
                <c:pt idx="1351">
                  <c:v>383.7</c:v>
                </c:pt>
                <c:pt idx="1352">
                  <c:v>386.1</c:v>
                </c:pt>
                <c:pt idx="1353">
                  <c:v>388.6</c:v>
                </c:pt>
                <c:pt idx="1354">
                  <c:v>392.3</c:v>
                </c:pt>
                <c:pt idx="1355">
                  <c:v>397.8</c:v>
                </c:pt>
                <c:pt idx="1356">
                  <c:v>404.1</c:v>
                </c:pt>
                <c:pt idx="1357">
                  <c:v>408.6</c:v>
                </c:pt>
                <c:pt idx="1358">
                  <c:v>413.2</c:v>
                </c:pt>
                <c:pt idx="1359">
                  <c:v>417.4</c:v>
                </c:pt>
                <c:pt idx="1360">
                  <c:v>421.7</c:v>
                </c:pt>
                <c:pt idx="1361">
                  <c:v>426.7</c:v>
                </c:pt>
                <c:pt idx="1362">
                  <c:v>432.3</c:v>
                </c:pt>
                <c:pt idx="1363">
                  <c:v>437.8</c:v>
                </c:pt>
                <c:pt idx="1364">
                  <c:v>443.5</c:v>
                </c:pt>
                <c:pt idx="1365">
                  <c:v>448.7</c:v>
                </c:pt>
                <c:pt idx="1366">
                  <c:v>452.1</c:v>
                </c:pt>
                <c:pt idx="1367">
                  <c:v>454.7</c:v>
                </c:pt>
                <c:pt idx="1368">
                  <c:v>458.2</c:v>
                </c:pt>
                <c:pt idx="1369">
                  <c:v>461.2</c:v>
                </c:pt>
                <c:pt idx="1370">
                  <c:v>463.5</c:v>
                </c:pt>
                <c:pt idx="1371">
                  <c:v>465.9</c:v>
                </c:pt>
                <c:pt idx="1372">
                  <c:v>469.2</c:v>
                </c:pt>
                <c:pt idx="1373">
                  <c:v>473</c:v>
                </c:pt>
                <c:pt idx="1374">
                  <c:v>476</c:v>
                </c:pt>
                <c:pt idx="1375">
                  <c:v>478.9</c:v>
                </c:pt>
                <c:pt idx="1376">
                  <c:v>480.9</c:v>
                </c:pt>
                <c:pt idx="1377">
                  <c:v>482.8</c:v>
                </c:pt>
                <c:pt idx="1378">
                  <c:v>484.6</c:v>
                </c:pt>
                <c:pt idx="1379">
                  <c:v>486</c:v>
                </c:pt>
                <c:pt idx="1380">
                  <c:v>487.8</c:v>
                </c:pt>
                <c:pt idx="1381">
                  <c:v>489.8</c:v>
                </c:pt>
                <c:pt idx="1382">
                  <c:v>492.8</c:v>
                </c:pt>
                <c:pt idx="1383">
                  <c:v>496.1</c:v>
                </c:pt>
                <c:pt idx="1384">
                  <c:v>499</c:v>
                </c:pt>
                <c:pt idx="1385">
                  <c:v>501.7</c:v>
                </c:pt>
                <c:pt idx="1386">
                  <c:v>504</c:v>
                </c:pt>
                <c:pt idx="1387">
                  <c:v>506.1</c:v>
                </c:pt>
                <c:pt idx="1388">
                  <c:v>508.8</c:v>
                </c:pt>
                <c:pt idx="1389">
                  <c:v>512.70000000000005</c:v>
                </c:pt>
                <c:pt idx="1390">
                  <c:v>516.5</c:v>
                </c:pt>
                <c:pt idx="1391">
                  <c:v>519.1</c:v>
                </c:pt>
                <c:pt idx="1392">
                  <c:v>522.29999999999995</c:v>
                </c:pt>
                <c:pt idx="1393">
                  <c:v>525.29999999999995</c:v>
                </c:pt>
                <c:pt idx="1394">
                  <c:v>528.29999999999995</c:v>
                </c:pt>
                <c:pt idx="1395">
                  <c:v>531.6</c:v>
                </c:pt>
                <c:pt idx="1396">
                  <c:v>534.79999999999995</c:v>
                </c:pt>
                <c:pt idx="1397">
                  <c:v>536.9</c:v>
                </c:pt>
                <c:pt idx="1398">
                  <c:v>539.1</c:v>
                </c:pt>
                <c:pt idx="1399">
                  <c:v>541.6</c:v>
                </c:pt>
                <c:pt idx="1400">
                  <c:v>544</c:v>
                </c:pt>
                <c:pt idx="1401">
                  <c:v>546</c:v>
                </c:pt>
                <c:pt idx="1402">
                  <c:v>547.6</c:v>
                </c:pt>
                <c:pt idx="1403">
                  <c:v>549.20000000000005</c:v>
                </c:pt>
                <c:pt idx="1404">
                  <c:v>550.6</c:v>
                </c:pt>
                <c:pt idx="1405">
                  <c:v>551.4</c:v>
                </c:pt>
                <c:pt idx="1406">
                  <c:v>552</c:v>
                </c:pt>
                <c:pt idx="1407">
                  <c:v>552.1</c:v>
                </c:pt>
                <c:pt idx="1408">
                  <c:v>552.1</c:v>
                </c:pt>
                <c:pt idx="1409">
                  <c:v>551.9</c:v>
                </c:pt>
                <c:pt idx="1410">
                  <c:v>551.29999999999995</c:v>
                </c:pt>
                <c:pt idx="1411">
                  <c:v>549.29999999999995</c:v>
                </c:pt>
                <c:pt idx="1412">
                  <c:v>546.9</c:v>
                </c:pt>
                <c:pt idx="1413">
                  <c:v>545.5</c:v>
                </c:pt>
                <c:pt idx="1414">
                  <c:v>545</c:v>
                </c:pt>
                <c:pt idx="1415">
                  <c:v>544.1</c:v>
                </c:pt>
                <c:pt idx="1416">
                  <c:v>543.6</c:v>
                </c:pt>
                <c:pt idx="1417">
                  <c:v>543.6</c:v>
                </c:pt>
                <c:pt idx="1418">
                  <c:v>543.70000000000005</c:v>
                </c:pt>
                <c:pt idx="1419">
                  <c:v>543.5</c:v>
                </c:pt>
                <c:pt idx="1420">
                  <c:v>543.1</c:v>
                </c:pt>
                <c:pt idx="1421">
                  <c:v>541.9</c:v>
                </c:pt>
                <c:pt idx="1422">
                  <c:v>540.4</c:v>
                </c:pt>
                <c:pt idx="1423">
                  <c:v>539.20000000000005</c:v>
                </c:pt>
                <c:pt idx="1424">
                  <c:v>538.4</c:v>
                </c:pt>
                <c:pt idx="1425">
                  <c:v>537.6</c:v>
                </c:pt>
                <c:pt idx="1426">
                  <c:v>536.6</c:v>
                </c:pt>
                <c:pt idx="1427">
                  <c:v>534.70000000000005</c:v>
                </c:pt>
                <c:pt idx="1428">
                  <c:v>532.20000000000005</c:v>
                </c:pt>
                <c:pt idx="1429">
                  <c:v>530.1</c:v>
                </c:pt>
                <c:pt idx="1430">
                  <c:v>528.79999999999995</c:v>
                </c:pt>
                <c:pt idx="1431">
                  <c:v>527.6</c:v>
                </c:pt>
                <c:pt idx="1432">
                  <c:v>526.6</c:v>
                </c:pt>
                <c:pt idx="1433">
                  <c:v>525.70000000000005</c:v>
                </c:pt>
                <c:pt idx="1434">
                  <c:v>524.79999999999995</c:v>
                </c:pt>
                <c:pt idx="1435">
                  <c:v>524.20000000000005</c:v>
                </c:pt>
                <c:pt idx="1436">
                  <c:v>523.9</c:v>
                </c:pt>
                <c:pt idx="1437">
                  <c:v>523.79999999999995</c:v>
                </c:pt>
                <c:pt idx="1438">
                  <c:v>523.4</c:v>
                </c:pt>
                <c:pt idx="1439">
                  <c:v>523.20000000000005</c:v>
                </c:pt>
                <c:pt idx="1440">
                  <c:v>523.6</c:v>
                </c:pt>
                <c:pt idx="1441">
                  <c:v>525.1</c:v>
                </c:pt>
                <c:pt idx="1442">
                  <c:v>526</c:v>
                </c:pt>
                <c:pt idx="1443">
                  <c:v>526</c:v>
                </c:pt>
                <c:pt idx="1444">
                  <c:v>524.4</c:v>
                </c:pt>
                <c:pt idx="1445">
                  <c:v>522.20000000000005</c:v>
                </c:pt>
                <c:pt idx="1446">
                  <c:v>521</c:v>
                </c:pt>
                <c:pt idx="1447">
                  <c:v>519.9</c:v>
                </c:pt>
                <c:pt idx="1448">
                  <c:v>518.29999999999995</c:v>
                </c:pt>
                <c:pt idx="1449">
                  <c:v>515.5</c:v>
                </c:pt>
                <c:pt idx="1450">
                  <c:v>512.29999999999995</c:v>
                </c:pt>
                <c:pt idx="1451">
                  <c:v>509.7</c:v>
                </c:pt>
                <c:pt idx="1452">
                  <c:v>508</c:v>
                </c:pt>
                <c:pt idx="1453">
                  <c:v>507</c:v>
                </c:pt>
                <c:pt idx="1454">
                  <c:v>505.2</c:v>
                </c:pt>
                <c:pt idx="1455">
                  <c:v>503.5</c:v>
                </c:pt>
                <c:pt idx="1456">
                  <c:v>502.6</c:v>
                </c:pt>
                <c:pt idx="1457">
                  <c:v>502.2</c:v>
                </c:pt>
                <c:pt idx="1458">
                  <c:v>502.1</c:v>
                </c:pt>
                <c:pt idx="1459">
                  <c:v>502.1</c:v>
                </c:pt>
                <c:pt idx="1460">
                  <c:v>502.1</c:v>
                </c:pt>
                <c:pt idx="1461">
                  <c:v>501.9</c:v>
                </c:pt>
                <c:pt idx="1462">
                  <c:v>501.5</c:v>
                </c:pt>
                <c:pt idx="1463">
                  <c:v>500.7</c:v>
                </c:pt>
                <c:pt idx="1464">
                  <c:v>500.3</c:v>
                </c:pt>
                <c:pt idx="1465">
                  <c:v>500</c:v>
                </c:pt>
                <c:pt idx="1466">
                  <c:v>499.8</c:v>
                </c:pt>
                <c:pt idx="1467">
                  <c:v>500.2</c:v>
                </c:pt>
                <c:pt idx="1468">
                  <c:v>501.6</c:v>
                </c:pt>
                <c:pt idx="1469">
                  <c:v>504.4</c:v>
                </c:pt>
                <c:pt idx="1470">
                  <c:v>506.6</c:v>
                </c:pt>
                <c:pt idx="1471">
                  <c:v>508.1</c:v>
                </c:pt>
                <c:pt idx="1472">
                  <c:v>508.9</c:v>
                </c:pt>
                <c:pt idx="1473">
                  <c:v>509.6</c:v>
                </c:pt>
                <c:pt idx="1474">
                  <c:v>509.8</c:v>
                </c:pt>
                <c:pt idx="1475">
                  <c:v>510.1</c:v>
                </c:pt>
                <c:pt idx="1476">
                  <c:v>510.4</c:v>
                </c:pt>
                <c:pt idx="1477">
                  <c:v>511.1</c:v>
                </c:pt>
                <c:pt idx="1478">
                  <c:v>512.4</c:v>
                </c:pt>
                <c:pt idx="1479">
                  <c:v>513.29999999999995</c:v>
                </c:pt>
                <c:pt idx="1480">
                  <c:v>513.70000000000005</c:v>
                </c:pt>
                <c:pt idx="1481">
                  <c:v>514</c:v>
                </c:pt>
                <c:pt idx="1482">
                  <c:v>514.20000000000005</c:v>
                </c:pt>
                <c:pt idx="1483">
                  <c:v>514.4</c:v>
                </c:pt>
                <c:pt idx="1484">
                  <c:v>514.29999999999995</c:v>
                </c:pt>
                <c:pt idx="1485">
                  <c:v>512.29999999999995</c:v>
                </c:pt>
                <c:pt idx="1486">
                  <c:v>511.1</c:v>
                </c:pt>
                <c:pt idx="1487">
                  <c:v>511</c:v>
                </c:pt>
                <c:pt idx="1488">
                  <c:v>512.29999999999995</c:v>
                </c:pt>
                <c:pt idx="1489">
                  <c:v>513.70000000000005</c:v>
                </c:pt>
                <c:pt idx="1490">
                  <c:v>515</c:v>
                </c:pt>
                <c:pt idx="1491">
                  <c:v>516</c:v>
                </c:pt>
                <c:pt idx="1492">
                  <c:v>516.6</c:v>
                </c:pt>
                <c:pt idx="1493">
                  <c:v>517.4</c:v>
                </c:pt>
                <c:pt idx="1494">
                  <c:v>518.29999999999995</c:v>
                </c:pt>
                <c:pt idx="1495">
                  <c:v>519.1</c:v>
                </c:pt>
                <c:pt idx="1496">
                  <c:v>519.9</c:v>
                </c:pt>
                <c:pt idx="1497">
                  <c:v>520.5</c:v>
                </c:pt>
                <c:pt idx="1498">
                  <c:v>520.6</c:v>
                </c:pt>
                <c:pt idx="1499">
                  <c:v>520.6</c:v>
                </c:pt>
                <c:pt idx="1500">
                  <c:v>520.70000000000005</c:v>
                </c:pt>
                <c:pt idx="1501">
                  <c:v>520.9</c:v>
                </c:pt>
                <c:pt idx="1502">
                  <c:v>520.9</c:v>
                </c:pt>
                <c:pt idx="1503">
                  <c:v>520.6</c:v>
                </c:pt>
                <c:pt idx="1504">
                  <c:v>520.1</c:v>
                </c:pt>
                <c:pt idx="1505">
                  <c:v>519.5</c:v>
                </c:pt>
                <c:pt idx="1506">
                  <c:v>519</c:v>
                </c:pt>
                <c:pt idx="1507">
                  <c:v>518.6</c:v>
                </c:pt>
                <c:pt idx="1508">
                  <c:v>518.29999999999995</c:v>
                </c:pt>
                <c:pt idx="1509">
                  <c:v>518.1</c:v>
                </c:pt>
                <c:pt idx="1510">
                  <c:v>517.9</c:v>
                </c:pt>
                <c:pt idx="1511">
                  <c:v>517.79999999999995</c:v>
                </c:pt>
                <c:pt idx="1512">
                  <c:v>517.79999999999995</c:v>
                </c:pt>
                <c:pt idx="1513">
                  <c:v>517.79999999999995</c:v>
                </c:pt>
                <c:pt idx="1514">
                  <c:v>517.79999999999995</c:v>
                </c:pt>
                <c:pt idx="1515">
                  <c:v>517.5</c:v>
                </c:pt>
                <c:pt idx="1516">
                  <c:v>517.1</c:v>
                </c:pt>
                <c:pt idx="1517">
                  <c:v>516.5</c:v>
                </c:pt>
                <c:pt idx="1518">
                  <c:v>516</c:v>
                </c:pt>
                <c:pt idx="1519">
                  <c:v>515.1</c:v>
                </c:pt>
                <c:pt idx="1520">
                  <c:v>513.9</c:v>
                </c:pt>
                <c:pt idx="1521">
                  <c:v>512.79999999999995</c:v>
                </c:pt>
                <c:pt idx="1522">
                  <c:v>511.9</c:v>
                </c:pt>
                <c:pt idx="1523">
                  <c:v>511.3</c:v>
                </c:pt>
                <c:pt idx="1524">
                  <c:v>510.9</c:v>
                </c:pt>
                <c:pt idx="1525">
                  <c:v>510.5</c:v>
                </c:pt>
                <c:pt idx="1526">
                  <c:v>510</c:v>
                </c:pt>
                <c:pt idx="1527">
                  <c:v>509.6</c:v>
                </c:pt>
                <c:pt idx="1528">
                  <c:v>509.1</c:v>
                </c:pt>
                <c:pt idx="1529">
                  <c:v>508.5</c:v>
                </c:pt>
                <c:pt idx="1530">
                  <c:v>507.8</c:v>
                </c:pt>
                <c:pt idx="1531">
                  <c:v>507.1</c:v>
                </c:pt>
                <c:pt idx="1532">
                  <c:v>506.4</c:v>
                </c:pt>
                <c:pt idx="1533">
                  <c:v>505.5</c:v>
                </c:pt>
                <c:pt idx="1534">
                  <c:v>504.4</c:v>
                </c:pt>
                <c:pt idx="1535">
                  <c:v>503.3</c:v>
                </c:pt>
                <c:pt idx="1536">
                  <c:v>502</c:v>
                </c:pt>
                <c:pt idx="1537">
                  <c:v>501</c:v>
                </c:pt>
                <c:pt idx="1538">
                  <c:v>500</c:v>
                </c:pt>
                <c:pt idx="1539">
                  <c:v>498.7</c:v>
                </c:pt>
                <c:pt idx="1540">
                  <c:v>497.8</c:v>
                </c:pt>
                <c:pt idx="1541">
                  <c:v>497.2</c:v>
                </c:pt>
                <c:pt idx="1542">
                  <c:v>496.7</c:v>
                </c:pt>
                <c:pt idx="1543">
                  <c:v>495.7</c:v>
                </c:pt>
                <c:pt idx="1544">
                  <c:v>492.5</c:v>
                </c:pt>
                <c:pt idx="1545">
                  <c:v>488.5</c:v>
                </c:pt>
                <c:pt idx="1546">
                  <c:v>485.2</c:v>
                </c:pt>
                <c:pt idx="1547">
                  <c:v>482.4</c:v>
                </c:pt>
                <c:pt idx="1548">
                  <c:v>480.2</c:v>
                </c:pt>
                <c:pt idx="1549">
                  <c:v>477.6</c:v>
                </c:pt>
                <c:pt idx="1550">
                  <c:v>476.2</c:v>
                </c:pt>
                <c:pt idx="1551">
                  <c:v>475.1</c:v>
                </c:pt>
                <c:pt idx="1552">
                  <c:v>473.7</c:v>
                </c:pt>
                <c:pt idx="1553">
                  <c:v>472.5</c:v>
                </c:pt>
                <c:pt idx="1554">
                  <c:v>471.3</c:v>
                </c:pt>
                <c:pt idx="1555">
                  <c:v>469.9</c:v>
                </c:pt>
                <c:pt idx="1556">
                  <c:v>468.6</c:v>
                </c:pt>
                <c:pt idx="1557">
                  <c:v>467.6</c:v>
                </c:pt>
                <c:pt idx="1558">
                  <c:v>466.8</c:v>
                </c:pt>
                <c:pt idx="1559">
                  <c:v>466.1</c:v>
                </c:pt>
                <c:pt idx="1560">
                  <c:v>465.8</c:v>
                </c:pt>
                <c:pt idx="1561">
                  <c:v>465.5</c:v>
                </c:pt>
                <c:pt idx="1562">
                  <c:v>465.5</c:v>
                </c:pt>
                <c:pt idx="1563">
                  <c:v>465.4</c:v>
                </c:pt>
                <c:pt idx="1564">
                  <c:v>464.9</c:v>
                </c:pt>
                <c:pt idx="1565">
                  <c:v>464.1</c:v>
                </c:pt>
                <c:pt idx="1566">
                  <c:v>463</c:v>
                </c:pt>
                <c:pt idx="1567">
                  <c:v>461.8</c:v>
                </c:pt>
                <c:pt idx="1568">
                  <c:v>460.8</c:v>
                </c:pt>
                <c:pt idx="1569">
                  <c:v>459.6</c:v>
                </c:pt>
                <c:pt idx="1570">
                  <c:v>458.2</c:v>
                </c:pt>
                <c:pt idx="1571">
                  <c:v>457.3</c:v>
                </c:pt>
                <c:pt idx="1572">
                  <c:v>456.5</c:v>
                </c:pt>
                <c:pt idx="1573">
                  <c:v>455.9</c:v>
                </c:pt>
                <c:pt idx="1574">
                  <c:v>455.2</c:v>
                </c:pt>
                <c:pt idx="1575">
                  <c:v>454.5</c:v>
                </c:pt>
                <c:pt idx="1576">
                  <c:v>453.5</c:v>
                </c:pt>
                <c:pt idx="1577">
                  <c:v>452.6</c:v>
                </c:pt>
                <c:pt idx="1578">
                  <c:v>451.8</c:v>
                </c:pt>
                <c:pt idx="1579">
                  <c:v>451.1</c:v>
                </c:pt>
                <c:pt idx="1580">
                  <c:v>450.5</c:v>
                </c:pt>
                <c:pt idx="1581">
                  <c:v>450</c:v>
                </c:pt>
                <c:pt idx="1582">
                  <c:v>449.5</c:v>
                </c:pt>
                <c:pt idx="1583">
                  <c:v>448.4</c:v>
                </c:pt>
                <c:pt idx="1584">
                  <c:v>447.5</c:v>
                </c:pt>
                <c:pt idx="1585">
                  <c:v>446.5</c:v>
                </c:pt>
                <c:pt idx="1586">
                  <c:v>445.5</c:v>
                </c:pt>
                <c:pt idx="1587">
                  <c:v>444</c:v>
                </c:pt>
                <c:pt idx="1588">
                  <c:v>441.8</c:v>
                </c:pt>
                <c:pt idx="1589">
                  <c:v>439.8</c:v>
                </c:pt>
                <c:pt idx="1590">
                  <c:v>437.8</c:v>
                </c:pt>
                <c:pt idx="1591">
                  <c:v>435.6</c:v>
                </c:pt>
                <c:pt idx="1592">
                  <c:v>433.5</c:v>
                </c:pt>
                <c:pt idx="1593">
                  <c:v>432.2</c:v>
                </c:pt>
                <c:pt idx="1594">
                  <c:v>431.7</c:v>
                </c:pt>
                <c:pt idx="1595">
                  <c:v>431</c:v>
                </c:pt>
                <c:pt idx="1596">
                  <c:v>430.1</c:v>
                </c:pt>
                <c:pt idx="1597">
                  <c:v>428.8</c:v>
                </c:pt>
                <c:pt idx="1598">
                  <c:v>427.7</c:v>
                </c:pt>
                <c:pt idx="1599">
                  <c:v>426.6</c:v>
                </c:pt>
                <c:pt idx="1600">
                  <c:v>425.3</c:v>
                </c:pt>
                <c:pt idx="1601">
                  <c:v>424.1</c:v>
                </c:pt>
                <c:pt idx="1602">
                  <c:v>423</c:v>
                </c:pt>
                <c:pt idx="1603">
                  <c:v>421.5</c:v>
                </c:pt>
                <c:pt idx="1604">
                  <c:v>420.1</c:v>
                </c:pt>
                <c:pt idx="1605">
                  <c:v>418.9</c:v>
                </c:pt>
                <c:pt idx="1606">
                  <c:v>417.8</c:v>
                </c:pt>
                <c:pt idx="1607">
                  <c:v>416.1</c:v>
                </c:pt>
                <c:pt idx="1608">
                  <c:v>414.5</c:v>
                </c:pt>
                <c:pt idx="1609">
                  <c:v>413.3</c:v>
                </c:pt>
                <c:pt idx="1610">
                  <c:v>412.1</c:v>
                </c:pt>
                <c:pt idx="1611">
                  <c:v>410.2</c:v>
                </c:pt>
                <c:pt idx="1612">
                  <c:v>407.6</c:v>
                </c:pt>
                <c:pt idx="1613">
                  <c:v>406.1</c:v>
                </c:pt>
                <c:pt idx="1614">
                  <c:v>404.3</c:v>
                </c:pt>
                <c:pt idx="1615">
                  <c:v>403.2</c:v>
                </c:pt>
                <c:pt idx="1616">
                  <c:v>402.1</c:v>
                </c:pt>
                <c:pt idx="1617">
                  <c:v>401.3</c:v>
                </c:pt>
                <c:pt idx="1618">
                  <c:v>400.6</c:v>
                </c:pt>
                <c:pt idx="1619">
                  <c:v>400.2</c:v>
                </c:pt>
                <c:pt idx="1620">
                  <c:v>399.8</c:v>
                </c:pt>
                <c:pt idx="1621">
                  <c:v>398.9</c:v>
                </c:pt>
                <c:pt idx="1622">
                  <c:v>397.6</c:v>
                </c:pt>
                <c:pt idx="1623">
                  <c:v>396.1</c:v>
                </c:pt>
                <c:pt idx="1624">
                  <c:v>395.1</c:v>
                </c:pt>
                <c:pt idx="1625">
                  <c:v>394.5</c:v>
                </c:pt>
                <c:pt idx="1626">
                  <c:v>393.7</c:v>
                </c:pt>
                <c:pt idx="1627">
                  <c:v>392.4</c:v>
                </c:pt>
                <c:pt idx="1628">
                  <c:v>391.7</c:v>
                </c:pt>
                <c:pt idx="1629">
                  <c:v>391.2</c:v>
                </c:pt>
                <c:pt idx="1630">
                  <c:v>390.6</c:v>
                </c:pt>
                <c:pt idx="1631">
                  <c:v>389.9</c:v>
                </c:pt>
                <c:pt idx="1632">
                  <c:v>389.3</c:v>
                </c:pt>
                <c:pt idx="1633">
                  <c:v>388.8</c:v>
                </c:pt>
                <c:pt idx="1634">
                  <c:v>388.3</c:v>
                </c:pt>
                <c:pt idx="1635">
                  <c:v>387.4</c:v>
                </c:pt>
                <c:pt idx="1636">
                  <c:v>386.8</c:v>
                </c:pt>
                <c:pt idx="1637">
                  <c:v>386.6</c:v>
                </c:pt>
                <c:pt idx="1638">
                  <c:v>386.6</c:v>
                </c:pt>
                <c:pt idx="1639">
                  <c:v>386.8</c:v>
                </c:pt>
                <c:pt idx="1640">
                  <c:v>387</c:v>
                </c:pt>
                <c:pt idx="1641">
                  <c:v>387.2</c:v>
                </c:pt>
                <c:pt idx="1642">
                  <c:v>387.4</c:v>
                </c:pt>
                <c:pt idx="1643">
                  <c:v>387.8</c:v>
                </c:pt>
                <c:pt idx="1644">
                  <c:v>388</c:v>
                </c:pt>
                <c:pt idx="1645">
                  <c:v>387.9</c:v>
                </c:pt>
                <c:pt idx="1646">
                  <c:v>387.2</c:v>
                </c:pt>
                <c:pt idx="1647">
                  <c:v>385.7</c:v>
                </c:pt>
                <c:pt idx="1648">
                  <c:v>383.5</c:v>
                </c:pt>
                <c:pt idx="1649">
                  <c:v>381.1</c:v>
                </c:pt>
                <c:pt idx="1650">
                  <c:v>379.2</c:v>
                </c:pt>
                <c:pt idx="1651">
                  <c:v>377.3</c:v>
                </c:pt>
                <c:pt idx="1652">
                  <c:v>375.4</c:v>
                </c:pt>
                <c:pt idx="1653">
                  <c:v>374.3</c:v>
                </c:pt>
                <c:pt idx="1654">
                  <c:v>373.8</c:v>
                </c:pt>
                <c:pt idx="1655">
                  <c:v>373.5</c:v>
                </c:pt>
                <c:pt idx="1656">
                  <c:v>373.2</c:v>
                </c:pt>
                <c:pt idx="1657">
                  <c:v>373.2</c:v>
                </c:pt>
                <c:pt idx="1658">
                  <c:v>372.9</c:v>
                </c:pt>
                <c:pt idx="1659">
                  <c:v>372</c:v>
                </c:pt>
                <c:pt idx="1660">
                  <c:v>370.3</c:v>
                </c:pt>
                <c:pt idx="1661">
                  <c:v>369.5</c:v>
                </c:pt>
                <c:pt idx="1662">
                  <c:v>370.7</c:v>
                </c:pt>
                <c:pt idx="1663">
                  <c:v>373.2</c:v>
                </c:pt>
                <c:pt idx="1664">
                  <c:v>375</c:v>
                </c:pt>
                <c:pt idx="1665">
                  <c:v>377</c:v>
                </c:pt>
                <c:pt idx="1666">
                  <c:v>378.3</c:v>
                </c:pt>
                <c:pt idx="1667">
                  <c:v>378.7</c:v>
                </c:pt>
                <c:pt idx="1668">
                  <c:v>378.8</c:v>
                </c:pt>
                <c:pt idx="1669">
                  <c:v>378.7</c:v>
                </c:pt>
                <c:pt idx="1670">
                  <c:v>378.2</c:v>
                </c:pt>
                <c:pt idx="1671">
                  <c:v>378.1</c:v>
                </c:pt>
                <c:pt idx="1672">
                  <c:v>379.6</c:v>
                </c:pt>
                <c:pt idx="1673">
                  <c:v>381.2</c:v>
                </c:pt>
                <c:pt idx="1674">
                  <c:v>382.5</c:v>
                </c:pt>
                <c:pt idx="1675">
                  <c:v>384</c:v>
                </c:pt>
                <c:pt idx="1676">
                  <c:v>385.2</c:v>
                </c:pt>
                <c:pt idx="1677">
                  <c:v>386.3</c:v>
                </c:pt>
                <c:pt idx="1678">
                  <c:v>387.4</c:v>
                </c:pt>
                <c:pt idx="1679">
                  <c:v>388.3</c:v>
                </c:pt>
                <c:pt idx="1680">
                  <c:v>389</c:v>
                </c:pt>
                <c:pt idx="1681">
                  <c:v>389.6</c:v>
                </c:pt>
                <c:pt idx="1682">
                  <c:v>390.1</c:v>
                </c:pt>
                <c:pt idx="1683">
                  <c:v>390.5</c:v>
                </c:pt>
                <c:pt idx="1684">
                  <c:v>390.8</c:v>
                </c:pt>
                <c:pt idx="1685">
                  <c:v>390.9</c:v>
                </c:pt>
                <c:pt idx="1686">
                  <c:v>390.5</c:v>
                </c:pt>
                <c:pt idx="1687">
                  <c:v>389.4</c:v>
                </c:pt>
                <c:pt idx="1688">
                  <c:v>388.3</c:v>
                </c:pt>
                <c:pt idx="1689">
                  <c:v>386.8</c:v>
                </c:pt>
                <c:pt idx="1690">
                  <c:v>384.8</c:v>
                </c:pt>
                <c:pt idx="1691">
                  <c:v>382.9</c:v>
                </c:pt>
                <c:pt idx="1692">
                  <c:v>380.8</c:v>
                </c:pt>
                <c:pt idx="1693">
                  <c:v>378.6</c:v>
                </c:pt>
                <c:pt idx="1694">
                  <c:v>376.5</c:v>
                </c:pt>
                <c:pt idx="1695">
                  <c:v>374.7</c:v>
                </c:pt>
                <c:pt idx="1696">
                  <c:v>373.1</c:v>
                </c:pt>
                <c:pt idx="1697">
                  <c:v>372</c:v>
                </c:pt>
                <c:pt idx="1698">
                  <c:v>371.5</c:v>
                </c:pt>
                <c:pt idx="1699">
                  <c:v>371.1</c:v>
                </c:pt>
                <c:pt idx="1700">
                  <c:v>370.8</c:v>
                </c:pt>
                <c:pt idx="1701">
                  <c:v>370.5</c:v>
                </c:pt>
                <c:pt idx="1702">
                  <c:v>369.6</c:v>
                </c:pt>
                <c:pt idx="1703">
                  <c:v>368.6</c:v>
                </c:pt>
                <c:pt idx="1704">
                  <c:v>367.7</c:v>
                </c:pt>
                <c:pt idx="1705">
                  <c:v>367.5</c:v>
                </c:pt>
                <c:pt idx="1706">
                  <c:v>367.5</c:v>
                </c:pt>
                <c:pt idx="1707">
                  <c:v>367.9</c:v>
                </c:pt>
                <c:pt idx="1708">
                  <c:v>368.6</c:v>
                </c:pt>
                <c:pt idx="1709">
                  <c:v>369.4</c:v>
                </c:pt>
                <c:pt idx="1710">
                  <c:v>369.9</c:v>
                </c:pt>
                <c:pt idx="1711">
                  <c:v>370</c:v>
                </c:pt>
                <c:pt idx="1712">
                  <c:v>370.5</c:v>
                </c:pt>
                <c:pt idx="1713">
                  <c:v>371.8</c:v>
                </c:pt>
                <c:pt idx="1714">
                  <c:v>373</c:v>
                </c:pt>
                <c:pt idx="1715">
                  <c:v>374.1</c:v>
                </c:pt>
                <c:pt idx="1716">
                  <c:v>374.7</c:v>
                </c:pt>
                <c:pt idx="1717">
                  <c:v>375</c:v>
                </c:pt>
                <c:pt idx="1718">
                  <c:v>375.2</c:v>
                </c:pt>
                <c:pt idx="1719">
                  <c:v>375.5</c:v>
                </c:pt>
                <c:pt idx="1720">
                  <c:v>375.9</c:v>
                </c:pt>
                <c:pt idx="1721">
                  <c:v>376.3</c:v>
                </c:pt>
                <c:pt idx="1722">
                  <c:v>376.4</c:v>
                </c:pt>
                <c:pt idx="1723">
                  <c:v>376.3</c:v>
                </c:pt>
                <c:pt idx="1724">
                  <c:v>376.2</c:v>
                </c:pt>
                <c:pt idx="1725">
                  <c:v>376.1</c:v>
                </c:pt>
                <c:pt idx="1726">
                  <c:v>376.1</c:v>
                </c:pt>
                <c:pt idx="1727">
                  <c:v>376.1</c:v>
                </c:pt>
                <c:pt idx="1728">
                  <c:v>376.1</c:v>
                </c:pt>
                <c:pt idx="1729">
                  <c:v>376.1</c:v>
                </c:pt>
                <c:pt idx="1730">
                  <c:v>376.1</c:v>
                </c:pt>
                <c:pt idx="1731">
                  <c:v>375.9</c:v>
                </c:pt>
                <c:pt idx="1732">
                  <c:v>375.7</c:v>
                </c:pt>
                <c:pt idx="1733">
                  <c:v>375.2</c:v>
                </c:pt>
                <c:pt idx="1734">
                  <c:v>374</c:v>
                </c:pt>
                <c:pt idx="1735">
                  <c:v>372.5</c:v>
                </c:pt>
                <c:pt idx="1736">
                  <c:v>370.8</c:v>
                </c:pt>
                <c:pt idx="1737">
                  <c:v>369.5</c:v>
                </c:pt>
                <c:pt idx="1738">
                  <c:v>368.6</c:v>
                </c:pt>
                <c:pt idx="1739">
                  <c:v>368</c:v>
                </c:pt>
                <c:pt idx="1740">
                  <c:v>367.5</c:v>
                </c:pt>
                <c:pt idx="1741">
                  <c:v>367.3</c:v>
                </c:pt>
                <c:pt idx="1742">
                  <c:v>367.3</c:v>
                </c:pt>
                <c:pt idx="1743">
                  <c:v>367.5</c:v>
                </c:pt>
                <c:pt idx="1744">
                  <c:v>367.7</c:v>
                </c:pt>
                <c:pt idx="1745">
                  <c:v>367.6</c:v>
                </c:pt>
                <c:pt idx="1746">
                  <c:v>366.9</c:v>
                </c:pt>
                <c:pt idx="1747">
                  <c:v>366.4</c:v>
                </c:pt>
                <c:pt idx="1748">
                  <c:v>366.2</c:v>
                </c:pt>
                <c:pt idx="1749">
                  <c:v>366</c:v>
                </c:pt>
                <c:pt idx="1750">
                  <c:v>365.9</c:v>
                </c:pt>
                <c:pt idx="1751">
                  <c:v>365.7</c:v>
                </c:pt>
                <c:pt idx="1752">
                  <c:v>365.6</c:v>
                </c:pt>
                <c:pt idx="1753">
                  <c:v>365.4</c:v>
                </c:pt>
                <c:pt idx="1754">
                  <c:v>365.4</c:v>
                </c:pt>
                <c:pt idx="1755">
                  <c:v>365.7</c:v>
                </c:pt>
                <c:pt idx="1756">
                  <c:v>366.2</c:v>
                </c:pt>
                <c:pt idx="1757">
                  <c:v>366.7</c:v>
                </c:pt>
                <c:pt idx="1758">
                  <c:v>367.3</c:v>
                </c:pt>
                <c:pt idx="1759">
                  <c:v>367.6</c:v>
                </c:pt>
                <c:pt idx="1760">
                  <c:v>367.9</c:v>
                </c:pt>
                <c:pt idx="1761">
                  <c:v>368</c:v>
                </c:pt>
                <c:pt idx="1762">
                  <c:v>368.1</c:v>
                </c:pt>
                <c:pt idx="1763">
                  <c:v>368</c:v>
                </c:pt>
                <c:pt idx="1764">
                  <c:v>368</c:v>
                </c:pt>
                <c:pt idx="1765">
                  <c:v>367.9</c:v>
                </c:pt>
                <c:pt idx="1766">
                  <c:v>367.7</c:v>
                </c:pt>
                <c:pt idx="1767">
                  <c:v>367.2</c:v>
                </c:pt>
                <c:pt idx="1768">
                  <c:v>366.4</c:v>
                </c:pt>
                <c:pt idx="1769">
                  <c:v>365.7</c:v>
                </c:pt>
                <c:pt idx="1770">
                  <c:v>365.2</c:v>
                </c:pt>
                <c:pt idx="1771">
                  <c:v>364.6</c:v>
                </c:pt>
                <c:pt idx="1772">
                  <c:v>364.1</c:v>
                </c:pt>
                <c:pt idx="1773">
                  <c:v>363.7</c:v>
                </c:pt>
                <c:pt idx="1774">
                  <c:v>363.4</c:v>
                </c:pt>
                <c:pt idx="1775">
                  <c:v>363.2</c:v>
                </c:pt>
                <c:pt idx="1776">
                  <c:v>362.5</c:v>
                </c:pt>
                <c:pt idx="1777">
                  <c:v>361.5</c:v>
                </c:pt>
                <c:pt idx="1778">
                  <c:v>361</c:v>
                </c:pt>
                <c:pt idx="1779">
                  <c:v>360.6</c:v>
                </c:pt>
                <c:pt idx="1780">
                  <c:v>360</c:v>
                </c:pt>
                <c:pt idx="1781">
                  <c:v>359.4</c:v>
                </c:pt>
                <c:pt idx="1782">
                  <c:v>358.5</c:v>
                </c:pt>
                <c:pt idx="1783">
                  <c:v>357.6</c:v>
                </c:pt>
                <c:pt idx="1784">
                  <c:v>356.9</c:v>
                </c:pt>
                <c:pt idx="1785">
                  <c:v>355.8</c:v>
                </c:pt>
                <c:pt idx="1786">
                  <c:v>354.9</c:v>
                </c:pt>
                <c:pt idx="1787">
                  <c:v>354.3</c:v>
                </c:pt>
                <c:pt idx="1788">
                  <c:v>353.8</c:v>
                </c:pt>
                <c:pt idx="1789">
                  <c:v>353.1</c:v>
                </c:pt>
                <c:pt idx="1790">
                  <c:v>352</c:v>
                </c:pt>
                <c:pt idx="1791">
                  <c:v>351.3</c:v>
                </c:pt>
                <c:pt idx="1792">
                  <c:v>350.7</c:v>
                </c:pt>
                <c:pt idx="1793">
                  <c:v>350</c:v>
                </c:pt>
                <c:pt idx="1794">
                  <c:v>349.1</c:v>
                </c:pt>
                <c:pt idx="1795">
                  <c:v>348.4</c:v>
                </c:pt>
                <c:pt idx="1796">
                  <c:v>347.9</c:v>
                </c:pt>
                <c:pt idx="1797">
                  <c:v>347.6</c:v>
                </c:pt>
                <c:pt idx="1798">
                  <c:v>347.6</c:v>
                </c:pt>
                <c:pt idx="1799">
                  <c:v>347.6</c:v>
                </c:pt>
                <c:pt idx="1800">
                  <c:v>347.7</c:v>
                </c:pt>
                <c:pt idx="1801">
                  <c:v>348</c:v>
                </c:pt>
                <c:pt idx="1802">
                  <c:v>348.3</c:v>
                </c:pt>
                <c:pt idx="1803">
                  <c:v>348.7</c:v>
                </c:pt>
                <c:pt idx="1804">
                  <c:v>349</c:v>
                </c:pt>
                <c:pt idx="1805">
                  <c:v>349.1</c:v>
                </c:pt>
                <c:pt idx="1806">
                  <c:v>349.1</c:v>
                </c:pt>
                <c:pt idx="1807">
                  <c:v>349</c:v>
                </c:pt>
                <c:pt idx="1808">
                  <c:v>348.7</c:v>
                </c:pt>
                <c:pt idx="1809">
                  <c:v>348.4</c:v>
                </c:pt>
                <c:pt idx="1810">
                  <c:v>348</c:v>
                </c:pt>
                <c:pt idx="1811">
                  <c:v>347.7</c:v>
                </c:pt>
                <c:pt idx="1812">
                  <c:v>347.3</c:v>
                </c:pt>
                <c:pt idx="1813">
                  <c:v>346.9</c:v>
                </c:pt>
              </c:numCache>
            </c:numRef>
          </c:yVal>
          <c:smooth val="1"/>
          <c:extLst xmlns:c16r2="http://schemas.microsoft.com/office/drawing/2015/06/chart">
            <c:ext xmlns:c16="http://schemas.microsoft.com/office/drawing/2014/chart" uri="{C3380CC4-5D6E-409C-BE32-E72D297353CC}">
              <c16:uniqueId val="{00000002-AC1A-EF49-B23C-76E4EDB217DE}"/>
            </c:ext>
          </c:extLst>
        </c:ser>
        <c:ser>
          <c:idx val="3"/>
          <c:order val="3"/>
          <c:tx>
            <c:strRef>
              <c:f>'5%T4 &amp; T7'!$M$1</c:f>
              <c:strCache>
                <c:ptCount val="1"/>
                <c:pt idx="0">
                  <c:v>Temperature 7(°C) 5 PP</c:v>
                </c:pt>
              </c:strCache>
            </c:strRef>
          </c:tx>
          <c:marker>
            <c:symbol val="none"/>
          </c:marker>
          <c:xVal>
            <c:numRef>
              <c:f>'5%T4 &amp; T7'!$A$2:$A$2014</c:f>
              <c:numCache>
                <c:formatCode>General</c:formatCode>
                <c:ptCount val="2013"/>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pt idx="1845">
                  <c:v>896.99999999999636</c:v>
                </c:pt>
                <c:pt idx="1846">
                  <c:v>897.99999999999329</c:v>
                </c:pt>
                <c:pt idx="1847">
                  <c:v>897.99999999999329</c:v>
                </c:pt>
                <c:pt idx="1848">
                  <c:v>898.99999999999022</c:v>
                </c:pt>
                <c:pt idx="1849">
                  <c:v>898.99999999999022</c:v>
                </c:pt>
                <c:pt idx="1850">
                  <c:v>899.99999999999682</c:v>
                </c:pt>
                <c:pt idx="1851">
                  <c:v>899.99999999999682</c:v>
                </c:pt>
                <c:pt idx="1852">
                  <c:v>900.99999999999375</c:v>
                </c:pt>
                <c:pt idx="1853">
                  <c:v>900.99999999999375</c:v>
                </c:pt>
                <c:pt idx="1854">
                  <c:v>902.00000000000034</c:v>
                </c:pt>
                <c:pt idx="1855">
                  <c:v>902.00000000000034</c:v>
                </c:pt>
                <c:pt idx="1856">
                  <c:v>902.99999999999727</c:v>
                </c:pt>
                <c:pt idx="1857">
                  <c:v>902.99999999999727</c:v>
                </c:pt>
                <c:pt idx="1858">
                  <c:v>903.9999999999942</c:v>
                </c:pt>
                <c:pt idx="1859">
                  <c:v>903.9999999999942</c:v>
                </c:pt>
                <c:pt idx="1860">
                  <c:v>904.99999999999113</c:v>
                </c:pt>
                <c:pt idx="1861">
                  <c:v>904.99999999999113</c:v>
                </c:pt>
                <c:pt idx="1862">
                  <c:v>905.99999999999773</c:v>
                </c:pt>
                <c:pt idx="1863">
                  <c:v>905.99999999999773</c:v>
                </c:pt>
                <c:pt idx="1864">
                  <c:v>906.99999999999466</c:v>
                </c:pt>
                <c:pt idx="1865">
                  <c:v>906.99999999999466</c:v>
                </c:pt>
                <c:pt idx="1866">
                  <c:v>908.00000000000125</c:v>
                </c:pt>
                <c:pt idx="1867">
                  <c:v>908.00000000000125</c:v>
                </c:pt>
                <c:pt idx="1868">
                  <c:v>908.99999999999818</c:v>
                </c:pt>
                <c:pt idx="1869">
                  <c:v>908.99999999999818</c:v>
                </c:pt>
                <c:pt idx="1870">
                  <c:v>909.99999999999523</c:v>
                </c:pt>
                <c:pt idx="1871">
                  <c:v>909.99999999999523</c:v>
                </c:pt>
                <c:pt idx="1872">
                  <c:v>910.99999999999216</c:v>
                </c:pt>
                <c:pt idx="1873">
                  <c:v>910.99999999999216</c:v>
                </c:pt>
                <c:pt idx="1874">
                  <c:v>911.99999999998909</c:v>
                </c:pt>
                <c:pt idx="1875">
                  <c:v>911.99999999998909</c:v>
                </c:pt>
                <c:pt idx="1876">
                  <c:v>912.99999999999568</c:v>
                </c:pt>
                <c:pt idx="1877">
                  <c:v>912.99999999999568</c:v>
                </c:pt>
                <c:pt idx="1878">
                  <c:v>913.99999999999261</c:v>
                </c:pt>
                <c:pt idx="1879">
                  <c:v>913.99999999999261</c:v>
                </c:pt>
                <c:pt idx="1880">
                  <c:v>914.99999999999909</c:v>
                </c:pt>
                <c:pt idx="1881">
                  <c:v>914.99999999999909</c:v>
                </c:pt>
                <c:pt idx="1882">
                  <c:v>915.99999999999613</c:v>
                </c:pt>
                <c:pt idx="1883">
                  <c:v>915.99999999999613</c:v>
                </c:pt>
                <c:pt idx="1884">
                  <c:v>916.99999999999307</c:v>
                </c:pt>
                <c:pt idx="1885">
                  <c:v>916.99999999999307</c:v>
                </c:pt>
                <c:pt idx="1886">
                  <c:v>917.99999999999</c:v>
                </c:pt>
                <c:pt idx="1887">
                  <c:v>917.99999999999</c:v>
                </c:pt>
                <c:pt idx="1888">
                  <c:v>918.99999999999659</c:v>
                </c:pt>
                <c:pt idx="1889">
                  <c:v>918.99999999999659</c:v>
                </c:pt>
                <c:pt idx="1890">
                  <c:v>919.99999999999352</c:v>
                </c:pt>
                <c:pt idx="1891">
                  <c:v>919.99999999999352</c:v>
                </c:pt>
                <c:pt idx="1892">
                  <c:v>921.00000000000011</c:v>
                </c:pt>
                <c:pt idx="1893">
                  <c:v>921.00000000000011</c:v>
                </c:pt>
                <c:pt idx="1894">
                  <c:v>921.99999999999704</c:v>
                </c:pt>
                <c:pt idx="1895">
                  <c:v>921.99999999999704</c:v>
                </c:pt>
                <c:pt idx="1896">
                  <c:v>922.99999999999397</c:v>
                </c:pt>
                <c:pt idx="1897">
                  <c:v>922.99999999999397</c:v>
                </c:pt>
                <c:pt idx="1898">
                  <c:v>923.99999999999091</c:v>
                </c:pt>
                <c:pt idx="1899">
                  <c:v>923.99999999999091</c:v>
                </c:pt>
                <c:pt idx="1900">
                  <c:v>924.9999999999975</c:v>
                </c:pt>
                <c:pt idx="1901">
                  <c:v>924.9999999999975</c:v>
                </c:pt>
                <c:pt idx="1902">
                  <c:v>925.99999999999443</c:v>
                </c:pt>
                <c:pt idx="1903">
                  <c:v>925.99999999999443</c:v>
                </c:pt>
                <c:pt idx="1904">
                  <c:v>927.00000000000102</c:v>
                </c:pt>
                <c:pt idx="1905">
                  <c:v>927.00000000000102</c:v>
                </c:pt>
                <c:pt idx="1906">
                  <c:v>927.99999999999795</c:v>
                </c:pt>
                <c:pt idx="1907">
                  <c:v>927.99999999999795</c:v>
                </c:pt>
                <c:pt idx="1908">
                  <c:v>928.999999999995</c:v>
                </c:pt>
                <c:pt idx="1909">
                  <c:v>928.999999999995</c:v>
                </c:pt>
                <c:pt idx="1910">
                  <c:v>929.99999999999193</c:v>
                </c:pt>
                <c:pt idx="1911">
                  <c:v>929.99999999999193</c:v>
                </c:pt>
                <c:pt idx="1912">
                  <c:v>930.99999999998886</c:v>
                </c:pt>
                <c:pt idx="1913">
                  <c:v>930.99999999998886</c:v>
                </c:pt>
                <c:pt idx="1914">
                  <c:v>931.99999999999545</c:v>
                </c:pt>
                <c:pt idx="1915">
                  <c:v>931.99999999999545</c:v>
                </c:pt>
                <c:pt idx="1916">
                  <c:v>932.99999999999238</c:v>
                </c:pt>
                <c:pt idx="1917">
                  <c:v>932.99999999999238</c:v>
                </c:pt>
                <c:pt idx="1918">
                  <c:v>933.99999999999886</c:v>
                </c:pt>
                <c:pt idx="1919">
                  <c:v>933.99999999999886</c:v>
                </c:pt>
                <c:pt idx="1920">
                  <c:v>934.99999999999591</c:v>
                </c:pt>
                <c:pt idx="1921">
                  <c:v>934.99999999999591</c:v>
                </c:pt>
                <c:pt idx="1922">
                  <c:v>935.99999999999284</c:v>
                </c:pt>
                <c:pt idx="1923">
                  <c:v>935.99999999999284</c:v>
                </c:pt>
                <c:pt idx="1924">
                  <c:v>936.99999999998977</c:v>
                </c:pt>
                <c:pt idx="1925">
                  <c:v>936.99999999998977</c:v>
                </c:pt>
                <c:pt idx="1926">
                  <c:v>937.99999999999636</c:v>
                </c:pt>
                <c:pt idx="1927">
                  <c:v>937.99999999999636</c:v>
                </c:pt>
                <c:pt idx="1928">
                  <c:v>938.99999999999329</c:v>
                </c:pt>
                <c:pt idx="1929">
                  <c:v>938.99999999999329</c:v>
                </c:pt>
                <c:pt idx="1930">
                  <c:v>939.99999999999989</c:v>
                </c:pt>
                <c:pt idx="1931">
                  <c:v>939.99999999999989</c:v>
                </c:pt>
                <c:pt idx="1932">
                  <c:v>940.99999999999682</c:v>
                </c:pt>
                <c:pt idx="1933">
                  <c:v>940.99999999999682</c:v>
                </c:pt>
                <c:pt idx="1934">
                  <c:v>941.99999999999375</c:v>
                </c:pt>
                <c:pt idx="1935">
                  <c:v>941.99999999999375</c:v>
                </c:pt>
                <c:pt idx="1936">
                  <c:v>942.99999999999068</c:v>
                </c:pt>
                <c:pt idx="1937">
                  <c:v>942.99999999999068</c:v>
                </c:pt>
                <c:pt idx="1938">
                  <c:v>943.99999999999727</c:v>
                </c:pt>
                <c:pt idx="1939">
                  <c:v>943.99999999999727</c:v>
                </c:pt>
                <c:pt idx="1940">
                  <c:v>944.9999999999942</c:v>
                </c:pt>
                <c:pt idx="1941">
                  <c:v>944.9999999999942</c:v>
                </c:pt>
                <c:pt idx="1942">
                  <c:v>946.0000000000008</c:v>
                </c:pt>
                <c:pt idx="1943">
                  <c:v>946.0000000000008</c:v>
                </c:pt>
                <c:pt idx="1944">
                  <c:v>946.99999999999773</c:v>
                </c:pt>
                <c:pt idx="1945">
                  <c:v>946.99999999999773</c:v>
                </c:pt>
                <c:pt idx="1946">
                  <c:v>947.99999999999477</c:v>
                </c:pt>
                <c:pt idx="1947">
                  <c:v>947.99999999999477</c:v>
                </c:pt>
                <c:pt idx="1948">
                  <c:v>948.9999999999917</c:v>
                </c:pt>
                <c:pt idx="1949">
                  <c:v>948.9999999999917</c:v>
                </c:pt>
                <c:pt idx="1950">
                  <c:v>949.99999999999818</c:v>
                </c:pt>
                <c:pt idx="1951">
                  <c:v>949.99999999999818</c:v>
                </c:pt>
                <c:pt idx="1952">
                  <c:v>950.99999999999523</c:v>
                </c:pt>
                <c:pt idx="1953">
                  <c:v>950.99999999999523</c:v>
                </c:pt>
                <c:pt idx="1954">
                  <c:v>951.99999999999216</c:v>
                </c:pt>
                <c:pt idx="1955">
                  <c:v>951.99999999999216</c:v>
                </c:pt>
                <c:pt idx="1956">
                  <c:v>952.99999999999864</c:v>
                </c:pt>
                <c:pt idx="1957">
                  <c:v>952.99999999999864</c:v>
                </c:pt>
                <c:pt idx="1958">
                  <c:v>953.99999999999568</c:v>
                </c:pt>
                <c:pt idx="1959">
                  <c:v>953.99999999999568</c:v>
                </c:pt>
                <c:pt idx="1960">
                  <c:v>954.99999999999261</c:v>
                </c:pt>
                <c:pt idx="1961">
                  <c:v>954.99999999999261</c:v>
                </c:pt>
                <c:pt idx="1962">
                  <c:v>955.99999999998954</c:v>
                </c:pt>
                <c:pt idx="1963">
                  <c:v>955.99999999998954</c:v>
                </c:pt>
                <c:pt idx="1964">
                  <c:v>956.99999999999613</c:v>
                </c:pt>
                <c:pt idx="1965">
                  <c:v>956.99999999999613</c:v>
                </c:pt>
                <c:pt idx="1966">
                  <c:v>957.99999999999307</c:v>
                </c:pt>
                <c:pt idx="1967">
                  <c:v>957.99999999999307</c:v>
                </c:pt>
                <c:pt idx="1968">
                  <c:v>958.99999999999966</c:v>
                </c:pt>
                <c:pt idx="1969">
                  <c:v>958.99999999999966</c:v>
                </c:pt>
                <c:pt idx="1970">
                  <c:v>959.99999999999659</c:v>
                </c:pt>
                <c:pt idx="1971">
                  <c:v>959.99999999999659</c:v>
                </c:pt>
                <c:pt idx="1972">
                  <c:v>960.99999999999352</c:v>
                </c:pt>
                <c:pt idx="1973">
                  <c:v>960.99999999999352</c:v>
                </c:pt>
                <c:pt idx="1974">
                  <c:v>961.99999999999045</c:v>
                </c:pt>
                <c:pt idx="1975">
                  <c:v>961.99999999999045</c:v>
                </c:pt>
                <c:pt idx="1976">
                  <c:v>962.99999999999704</c:v>
                </c:pt>
                <c:pt idx="1977">
                  <c:v>962.99999999999704</c:v>
                </c:pt>
                <c:pt idx="1978">
                  <c:v>963.99999999999397</c:v>
                </c:pt>
                <c:pt idx="1979">
                  <c:v>963.99999999999397</c:v>
                </c:pt>
                <c:pt idx="1980">
                  <c:v>965.00000000000057</c:v>
                </c:pt>
                <c:pt idx="1981">
                  <c:v>965.00000000000057</c:v>
                </c:pt>
                <c:pt idx="1982">
                  <c:v>965.9999999999975</c:v>
                </c:pt>
                <c:pt idx="1983">
                  <c:v>965.9999999999975</c:v>
                </c:pt>
                <c:pt idx="1984">
                  <c:v>966.99999999999454</c:v>
                </c:pt>
                <c:pt idx="1985">
                  <c:v>966.99999999999454</c:v>
                </c:pt>
                <c:pt idx="1986">
                  <c:v>967.99999999999147</c:v>
                </c:pt>
                <c:pt idx="1987">
                  <c:v>967.99999999999147</c:v>
                </c:pt>
                <c:pt idx="1988">
                  <c:v>968.99999999999795</c:v>
                </c:pt>
                <c:pt idx="1989">
                  <c:v>968.99999999999795</c:v>
                </c:pt>
                <c:pt idx="1990">
                  <c:v>969.999999999995</c:v>
                </c:pt>
                <c:pt idx="1991">
                  <c:v>969.999999999995</c:v>
                </c:pt>
                <c:pt idx="1992">
                  <c:v>971.00000000000148</c:v>
                </c:pt>
                <c:pt idx="1993">
                  <c:v>971.00000000000148</c:v>
                </c:pt>
                <c:pt idx="1994">
                  <c:v>971.99999999999841</c:v>
                </c:pt>
                <c:pt idx="1995">
                  <c:v>971.99999999999841</c:v>
                </c:pt>
                <c:pt idx="1996">
                  <c:v>972.99999999999545</c:v>
                </c:pt>
                <c:pt idx="1997">
                  <c:v>972.99999999999545</c:v>
                </c:pt>
                <c:pt idx="1998">
                  <c:v>973.99999999999238</c:v>
                </c:pt>
                <c:pt idx="1999">
                  <c:v>973.99999999999238</c:v>
                </c:pt>
                <c:pt idx="2000">
                  <c:v>974.99999999998931</c:v>
                </c:pt>
                <c:pt idx="2001">
                  <c:v>974.99999999998931</c:v>
                </c:pt>
                <c:pt idx="2002">
                  <c:v>975.99999999999591</c:v>
                </c:pt>
                <c:pt idx="2003">
                  <c:v>975.99999999999591</c:v>
                </c:pt>
                <c:pt idx="2004">
                  <c:v>976.99999999999284</c:v>
                </c:pt>
                <c:pt idx="2005">
                  <c:v>976.99999999999284</c:v>
                </c:pt>
                <c:pt idx="2006">
                  <c:v>977.99999999999943</c:v>
                </c:pt>
                <c:pt idx="2007">
                  <c:v>977.99999999999943</c:v>
                </c:pt>
                <c:pt idx="2008">
                  <c:v>978.99999999999636</c:v>
                </c:pt>
                <c:pt idx="2009">
                  <c:v>978.99999999999636</c:v>
                </c:pt>
                <c:pt idx="2010">
                  <c:v>979.99999999999329</c:v>
                </c:pt>
                <c:pt idx="2011">
                  <c:v>979.99999999999329</c:v>
                </c:pt>
                <c:pt idx="2012">
                  <c:v>980.99999999999022</c:v>
                </c:pt>
              </c:numCache>
            </c:numRef>
          </c:xVal>
          <c:yVal>
            <c:numRef>
              <c:f>'5%T4 &amp; T7'!$M$2:$M$2014</c:f>
              <c:numCache>
                <c:formatCode>General</c:formatCode>
                <c:ptCount val="2013"/>
                <c:pt idx="0">
                  <c:v>25</c:v>
                </c:pt>
                <c:pt idx="1">
                  <c:v>25</c:v>
                </c:pt>
                <c:pt idx="2">
                  <c:v>25</c:v>
                </c:pt>
                <c:pt idx="3">
                  <c:v>25</c:v>
                </c:pt>
                <c:pt idx="4">
                  <c:v>24.9</c:v>
                </c:pt>
                <c:pt idx="5">
                  <c:v>24.9</c:v>
                </c:pt>
                <c:pt idx="6">
                  <c:v>24.9</c:v>
                </c:pt>
                <c:pt idx="7">
                  <c:v>24.9</c:v>
                </c:pt>
                <c:pt idx="8">
                  <c:v>24.9</c:v>
                </c:pt>
                <c:pt idx="9">
                  <c:v>24.9</c:v>
                </c:pt>
                <c:pt idx="10">
                  <c:v>24.9</c:v>
                </c:pt>
                <c:pt idx="11">
                  <c:v>24.9</c:v>
                </c:pt>
                <c:pt idx="12">
                  <c:v>24.9</c:v>
                </c:pt>
                <c:pt idx="13">
                  <c:v>24.9</c:v>
                </c:pt>
                <c:pt idx="14">
                  <c:v>24.8</c:v>
                </c:pt>
                <c:pt idx="15">
                  <c:v>24.8</c:v>
                </c:pt>
                <c:pt idx="16">
                  <c:v>24.7</c:v>
                </c:pt>
                <c:pt idx="17">
                  <c:v>24.7</c:v>
                </c:pt>
                <c:pt idx="18">
                  <c:v>24.7</c:v>
                </c:pt>
                <c:pt idx="19">
                  <c:v>24.7</c:v>
                </c:pt>
                <c:pt idx="20">
                  <c:v>24.7</c:v>
                </c:pt>
                <c:pt idx="21">
                  <c:v>24.7</c:v>
                </c:pt>
                <c:pt idx="22">
                  <c:v>24.7</c:v>
                </c:pt>
                <c:pt idx="23">
                  <c:v>24.7</c:v>
                </c:pt>
                <c:pt idx="24">
                  <c:v>24.6</c:v>
                </c:pt>
                <c:pt idx="25">
                  <c:v>24.6</c:v>
                </c:pt>
                <c:pt idx="26">
                  <c:v>24.6</c:v>
                </c:pt>
                <c:pt idx="27">
                  <c:v>24.6</c:v>
                </c:pt>
                <c:pt idx="28">
                  <c:v>24.5</c:v>
                </c:pt>
                <c:pt idx="29">
                  <c:v>24.5</c:v>
                </c:pt>
                <c:pt idx="30">
                  <c:v>24.5</c:v>
                </c:pt>
                <c:pt idx="31">
                  <c:v>24.5</c:v>
                </c:pt>
                <c:pt idx="32">
                  <c:v>24.5</c:v>
                </c:pt>
                <c:pt idx="33">
                  <c:v>24.5</c:v>
                </c:pt>
                <c:pt idx="34">
                  <c:v>24.5</c:v>
                </c:pt>
                <c:pt idx="35">
                  <c:v>24.4</c:v>
                </c:pt>
                <c:pt idx="36">
                  <c:v>24.4</c:v>
                </c:pt>
                <c:pt idx="37">
                  <c:v>24.4</c:v>
                </c:pt>
                <c:pt idx="38">
                  <c:v>24.4</c:v>
                </c:pt>
                <c:pt idx="39">
                  <c:v>24.4</c:v>
                </c:pt>
                <c:pt idx="40">
                  <c:v>24.4</c:v>
                </c:pt>
                <c:pt idx="41">
                  <c:v>24.4</c:v>
                </c:pt>
                <c:pt idx="42">
                  <c:v>24.3</c:v>
                </c:pt>
                <c:pt idx="43">
                  <c:v>24.3</c:v>
                </c:pt>
                <c:pt idx="44">
                  <c:v>24.3</c:v>
                </c:pt>
                <c:pt idx="45">
                  <c:v>24.3</c:v>
                </c:pt>
                <c:pt idx="46">
                  <c:v>24.3</c:v>
                </c:pt>
                <c:pt idx="47">
                  <c:v>24.3</c:v>
                </c:pt>
                <c:pt idx="48">
                  <c:v>24.3</c:v>
                </c:pt>
                <c:pt idx="49">
                  <c:v>24.3</c:v>
                </c:pt>
                <c:pt idx="50">
                  <c:v>24.2</c:v>
                </c:pt>
                <c:pt idx="51">
                  <c:v>24.2</c:v>
                </c:pt>
                <c:pt idx="52">
                  <c:v>24.2</c:v>
                </c:pt>
                <c:pt idx="53">
                  <c:v>24.2</c:v>
                </c:pt>
                <c:pt idx="54">
                  <c:v>24.2</c:v>
                </c:pt>
                <c:pt idx="55">
                  <c:v>24.2</c:v>
                </c:pt>
                <c:pt idx="56">
                  <c:v>24.2</c:v>
                </c:pt>
                <c:pt idx="57">
                  <c:v>24.2</c:v>
                </c:pt>
                <c:pt idx="58">
                  <c:v>24.2</c:v>
                </c:pt>
                <c:pt idx="59">
                  <c:v>24.2</c:v>
                </c:pt>
                <c:pt idx="60">
                  <c:v>24.2</c:v>
                </c:pt>
                <c:pt idx="61">
                  <c:v>24.1</c:v>
                </c:pt>
                <c:pt idx="62">
                  <c:v>24.1</c:v>
                </c:pt>
                <c:pt idx="63">
                  <c:v>24.1</c:v>
                </c:pt>
                <c:pt idx="64">
                  <c:v>24.1</c:v>
                </c:pt>
                <c:pt idx="65">
                  <c:v>24.1</c:v>
                </c:pt>
                <c:pt idx="66">
                  <c:v>24.1</c:v>
                </c:pt>
                <c:pt idx="67">
                  <c:v>24</c:v>
                </c:pt>
                <c:pt idx="68">
                  <c:v>24</c:v>
                </c:pt>
                <c:pt idx="69">
                  <c:v>24</c:v>
                </c:pt>
                <c:pt idx="70">
                  <c:v>24</c:v>
                </c:pt>
                <c:pt idx="71">
                  <c:v>24</c:v>
                </c:pt>
                <c:pt idx="72">
                  <c:v>24</c:v>
                </c:pt>
                <c:pt idx="73">
                  <c:v>23.9</c:v>
                </c:pt>
                <c:pt idx="74">
                  <c:v>23.9</c:v>
                </c:pt>
                <c:pt idx="75">
                  <c:v>23.9</c:v>
                </c:pt>
                <c:pt idx="76">
                  <c:v>23.9</c:v>
                </c:pt>
                <c:pt idx="77">
                  <c:v>23.9</c:v>
                </c:pt>
                <c:pt idx="78">
                  <c:v>23.9</c:v>
                </c:pt>
                <c:pt idx="79">
                  <c:v>23.9</c:v>
                </c:pt>
                <c:pt idx="80">
                  <c:v>23.9</c:v>
                </c:pt>
                <c:pt idx="81">
                  <c:v>23.9</c:v>
                </c:pt>
                <c:pt idx="82">
                  <c:v>23.9</c:v>
                </c:pt>
                <c:pt idx="83">
                  <c:v>23.9</c:v>
                </c:pt>
                <c:pt idx="84">
                  <c:v>23.9</c:v>
                </c:pt>
                <c:pt idx="85">
                  <c:v>23.9</c:v>
                </c:pt>
                <c:pt idx="86">
                  <c:v>23.8</c:v>
                </c:pt>
                <c:pt idx="87">
                  <c:v>23.8</c:v>
                </c:pt>
                <c:pt idx="88">
                  <c:v>23.8</c:v>
                </c:pt>
                <c:pt idx="89">
                  <c:v>23.8</c:v>
                </c:pt>
                <c:pt idx="90">
                  <c:v>23.7</c:v>
                </c:pt>
                <c:pt idx="91">
                  <c:v>23.7</c:v>
                </c:pt>
                <c:pt idx="92">
                  <c:v>23.7</c:v>
                </c:pt>
                <c:pt idx="93">
                  <c:v>23.7</c:v>
                </c:pt>
                <c:pt idx="94">
                  <c:v>23.7</c:v>
                </c:pt>
                <c:pt idx="95">
                  <c:v>23.7</c:v>
                </c:pt>
                <c:pt idx="96">
                  <c:v>23.7</c:v>
                </c:pt>
                <c:pt idx="97">
                  <c:v>23.7</c:v>
                </c:pt>
                <c:pt idx="98">
                  <c:v>23.7</c:v>
                </c:pt>
                <c:pt idx="99">
                  <c:v>23.7</c:v>
                </c:pt>
                <c:pt idx="100">
                  <c:v>23.7</c:v>
                </c:pt>
                <c:pt idx="101">
                  <c:v>23.7</c:v>
                </c:pt>
                <c:pt idx="102">
                  <c:v>23.7</c:v>
                </c:pt>
                <c:pt idx="103">
                  <c:v>23.7</c:v>
                </c:pt>
                <c:pt idx="104">
                  <c:v>23.7</c:v>
                </c:pt>
                <c:pt idx="105">
                  <c:v>23.7</c:v>
                </c:pt>
                <c:pt idx="106">
                  <c:v>23.6</c:v>
                </c:pt>
                <c:pt idx="107">
                  <c:v>23.7</c:v>
                </c:pt>
                <c:pt idx="108">
                  <c:v>23.6</c:v>
                </c:pt>
                <c:pt idx="109">
                  <c:v>23.6</c:v>
                </c:pt>
                <c:pt idx="110">
                  <c:v>23.6</c:v>
                </c:pt>
                <c:pt idx="111">
                  <c:v>23.6</c:v>
                </c:pt>
                <c:pt idx="112">
                  <c:v>23.5</c:v>
                </c:pt>
                <c:pt idx="113">
                  <c:v>23.5</c:v>
                </c:pt>
                <c:pt idx="114">
                  <c:v>23.5</c:v>
                </c:pt>
                <c:pt idx="115">
                  <c:v>23.5</c:v>
                </c:pt>
                <c:pt idx="116">
                  <c:v>23.5</c:v>
                </c:pt>
                <c:pt idx="117">
                  <c:v>23.5</c:v>
                </c:pt>
                <c:pt idx="118">
                  <c:v>23.5</c:v>
                </c:pt>
                <c:pt idx="119">
                  <c:v>23.5</c:v>
                </c:pt>
                <c:pt idx="120">
                  <c:v>23.4</c:v>
                </c:pt>
                <c:pt idx="121">
                  <c:v>23.5</c:v>
                </c:pt>
                <c:pt idx="122">
                  <c:v>23.5</c:v>
                </c:pt>
                <c:pt idx="123">
                  <c:v>23.5</c:v>
                </c:pt>
                <c:pt idx="124">
                  <c:v>23.7</c:v>
                </c:pt>
                <c:pt idx="125">
                  <c:v>24.1</c:v>
                </c:pt>
                <c:pt idx="126">
                  <c:v>24.7</c:v>
                </c:pt>
                <c:pt idx="127">
                  <c:v>25.5</c:v>
                </c:pt>
                <c:pt idx="128">
                  <c:v>26.5</c:v>
                </c:pt>
                <c:pt idx="129">
                  <c:v>27.6</c:v>
                </c:pt>
                <c:pt idx="130">
                  <c:v>29.3</c:v>
                </c:pt>
                <c:pt idx="131">
                  <c:v>31.1</c:v>
                </c:pt>
                <c:pt idx="132">
                  <c:v>32.9</c:v>
                </c:pt>
                <c:pt idx="133">
                  <c:v>34.5</c:v>
                </c:pt>
                <c:pt idx="134">
                  <c:v>36.1</c:v>
                </c:pt>
                <c:pt idx="135">
                  <c:v>37.799999999999997</c:v>
                </c:pt>
                <c:pt idx="136">
                  <c:v>39.5</c:v>
                </c:pt>
                <c:pt idx="137">
                  <c:v>41.5</c:v>
                </c:pt>
                <c:pt idx="138">
                  <c:v>43.4</c:v>
                </c:pt>
                <c:pt idx="139">
                  <c:v>45</c:v>
                </c:pt>
                <c:pt idx="140">
                  <c:v>46.8</c:v>
                </c:pt>
                <c:pt idx="141">
                  <c:v>48.4</c:v>
                </c:pt>
                <c:pt idx="142">
                  <c:v>49.9</c:v>
                </c:pt>
                <c:pt idx="143">
                  <c:v>51.4</c:v>
                </c:pt>
                <c:pt idx="144">
                  <c:v>52.5</c:v>
                </c:pt>
                <c:pt idx="145">
                  <c:v>53.5</c:v>
                </c:pt>
                <c:pt idx="146">
                  <c:v>54.6</c:v>
                </c:pt>
                <c:pt idx="147">
                  <c:v>55.4</c:v>
                </c:pt>
                <c:pt idx="148">
                  <c:v>56.2</c:v>
                </c:pt>
                <c:pt idx="149">
                  <c:v>57</c:v>
                </c:pt>
                <c:pt idx="150">
                  <c:v>57.6</c:v>
                </c:pt>
                <c:pt idx="151">
                  <c:v>57.9</c:v>
                </c:pt>
                <c:pt idx="152">
                  <c:v>58.2</c:v>
                </c:pt>
                <c:pt idx="153">
                  <c:v>58.4</c:v>
                </c:pt>
                <c:pt idx="154">
                  <c:v>58.6</c:v>
                </c:pt>
                <c:pt idx="155">
                  <c:v>58.8</c:v>
                </c:pt>
                <c:pt idx="156">
                  <c:v>59.2</c:v>
                </c:pt>
                <c:pt idx="157">
                  <c:v>59.7</c:v>
                </c:pt>
                <c:pt idx="158">
                  <c:v>60</c:v>
                </c:pt>
                <c:pt idx="159">
                  <c:v>60.3</c:v>
                </c:pt>
                <c:pt idx="160">
                  <c:v>60.6</c:v>
                </c:pt>
                <c:pt idx="161">
                  <c:v>60.9</c:v>
                </c:pt>
                <c:pt idx="162">
                  <c:v>61</c:v>
                </c:pt>
                <c:pt idx="163">
                  <c:v>61.1</c:v>
                </c:pt>
                <c:pt idx="164">
                  <c:v>61.2</c:v>
                </c:pt>
                <c:pt idx="165">
                  <c:v>61.4</c:v>
                </c:pt>
                <c:pt idx="166">
                  <c:v>61.7</c:v>
                </c:pt>
                <c:pt idx="167">
                  <c:v>61.9</c:v>
                </c:pt>
                <c:pt idx="168">
                  <c:v>61.9</c:v>
                </c:pt>
                <c:pt idx="169">
                  <c:v>61.9</c:v>
                </c:pt>
                <c:pt idx="170">
                  <c:v>61.8</c:v>
                </c:pt>
                <c:pt idx="171">
                  <c:v>61.7</c:v>
                </c:pt>
                <c:pt idx="172">
                  <c:v>61.7</c:v>
                </c:pt>
                <c:pt idx="173">
                  <c:v>61.7</c:v>
                </c:pt>
                <c:pt idx="174">
                  <c:v>61.6</c:v>
                </c:pt>
                <c:pt idx="175">
                  <c:v>61.6</c:v>
                </c:pt>
                <c:pt idx="176">
                  <c:v>61.7</c:v>
                </c:pt>
                <c:pt idx="177">
                  <c:v>61.9</c:v>
                </c:pt>
                <c:pt idx="178">
                  <c:v>62.2</c:v>
                </c:pt>
                <c:pt idx="179">
                  <c:v>62.4</c:v>
                </c:pt>
                <c:pt idx="180">
                  <c:v>62.5</c:v>
                </c:pt>
                <c:pt idx="181">
                  <c:v>62.5</c:v>
                </c:pt>
                <c:pt idx="182">
                  <c:v>62.5</c:v>
                </c:pt>
                <c:pt idx="183">
                  <c:v>62.5</c:v>
                </c:pt>
                <c:pt idx="184">
                  <c:v>62.5</c:v>
                </c:pt>
                <c:pt idx="185">
                  <c:v>62.6</c:v>
                </c:pt>
                <c:pt idx="186">
                  <c:v>62.7</c:v>
                </c:pt>
                <c:pt idx="187">
                  <c:v>62.7</c:v>
                </c:pt>
                <c:pt idx="188">
                  <c:v>62.6</c:v>
                </c:pt>
                <c:pt idx="189">
                  <c:v>62.6</c:v>
                </c:pt>
                <c:pt idx="190">
                  <c:v>62.6</c:v>
                </c:pt>
                <c:pt idx="191">
                  <c:v>62.7</c:v>
                </c:pt>
                <c:pt idx="192">
                  <c:v>62.8</c:v>
                </c:pt>
                <c:pt idx="193">
                  <c:v>63</c:v>
                </c:pt>
                <c:pt idx="194">
                  <c:v>63.2</c:v>
                </c:pt>
                <c:pt idx="195">
                  <c:v>63.3</c:v>
                </c:pt>
                <c:pt idx="196">
                  <c:v>63.5</c:v>
                </c:pt>
                <c:pt idx="197">
                  <c:v>63.5</c:v>
                </c:pt>
                <c:pt idx="198">
                  <c:v>63.5</c:v>
                </c:pt>
                <c:pt idx="199">
                  <c:v>63.5</c:v>
                </c:pt>
                <c:pt idx="200">
                  <c:v>63.5</c:v>
                </c:pt>
                <c:pt idx="201">
                  <c:v>63.5</c:v>
                </c:pt>
                <c:pt idx="202">
                  <c:v>63.5</c:v>
                </c:pt>
                <c:pt idx="203">
                  <c:v>63.5</c:v>
                </c:pt>
                <c:pt idx="204">
                  <c:v>63.5</c:v>
                </c:pt>
                <c:pt idx="205">
                  <c:v>63.5</c:v>
                </c:pt>
                <c:pt idx="206">
                  <c:v>63.4</c:v>
                </c:pt>
                <c:pt idx="207">
                  <c:v>63.3</c:v>
                </c:pt>
                <c:pt idx="208">
                  <c:v>63.2</c:v>
                </c:pt>
                <c:pt idx="209">
                  <c:v>63.2</c:v>
                </c:pt>
                <c:pt idx="210">
                  <c:v>63.2</c:v>
                </c:pt>
                <c:pt idx="211">
                  <c:v>63.1</c:v>
                </c:pt>
                <c:pt idx="212">
                  <c:v>63.1</c:v>
                </c:pt>
                <c:pt idx="213">
                  <c:v>63.2</c:v>
                </c:pt>
                <c:pt idx="214">
                  <c:v>63.2</c:v>
                </c:pt>
                <c:pt idx="215">
                  <c:v>63.2</c:v>
                </c:pt>
                <c:pt idx="216">
                  <c:v>63.1</c:v>
                </c:pt>
                <c:pt idx="217">
                  <c:v>63.1</c:v>
                </c:pt>
                <c:pt idx="218">
                  <c:v>63</c:v>
                </c:pt>
                <c:pt idx="219">
                  <c:v>62.9</c:v>
                </c:pt>
                <c:pt idx="220">
                  <c:v>62.7</c:v>
                </c:pt>
                <c:pt idx="221">
                  <c:v>62.6</c:v>
                </c:pt>
                <c:pt idx="222">
                  <c:v>62.5</c:v>
                </c:pt>
                <c:pt idx="223">
                  <c:v>62.5</c:v>
                </c:pt>
                <c:pt idx="224">
                  <c:v>62.6</c:v>
                </c:pt>
                <c:pt idx="225">
                  <c:v>62.6</c:v>
                </c:pt>
                <c:pt idx="226">
                  <c:v>62.5</c:v>
                </c:pt>
                <c:pt idx="227">
                  <c:v>62.5</c:v>
                </c:pt>
                <c:pt idx="228">
                  <c:v>62.6</c:v>
                </c:pt>
                <c:pt idx="229">
                  <c:v>62.6</c:v>
                </c:pt>
                <c:pt idx="230">
                  <c:v>62.6</c:v>
                </c:pt>
                <c:pt idx="231">
                  <c:v>62.5</c:v>
                </c:pt>
                <c:pt idx="232">
                  <c:v>62.5</c:v>
                </c:pt>
                <c:pt idx="233">
                  <c:v>62.4</c:v>
                </c:pt>
                <c:pt idx="234">
                  <c:v>62.4</c:v>
                </c:pt>
                <c:pt idx="235">
                  <c:v>62.4</c:v>
                </c:pt>
                <c:pt idx="236">
                  <c:v>62.4</c:v>
                </c:pt>
                <c:pt idx="237">
                  <c:v>62.4</c:v>
                </c:pt>
                <c:pt idx="238">
                  <c:v>62.4</c:v>
                </c:pt>
                <c:pt idx="239">
                  <c:v>62.4</c:v>
                </c:pt>
                <c:pt idx="240">
                  <c:v>62.3</c:v>
                </c:pt>
                <c:pt idx="241">
                  <c:v>62</c:v>
                </c:pt>
                <c:pt idx="242">
                  <c:v>61.9</c:v>
                </c:pt>
                <c:pt idx="243">
                  <c:v>61.9</c:v>
                </c:pt>
                <c:pt idx="244">
                  <c:v>61.9</c:v>
                </c:pt>
                <c:pt idx="245">
                  <c:v>61.9</c:v>
                </c:pt>
                <c:pt idx="246">
                  <c:v>61.9</c:v>
                </c:pt>
                <c:pt idx="247">
                  <c:v>61.9</c:v>
                </c:pt>
                <c:pt idx="248">
                  <c:v>61.9</c:v>
                </c:pt>
                <c:pt idx="249">
                  <c:v>61.9</c:v>
                </c:pt>
                <c:pt idx="250">
                  <c:v>61.9</c:v>
                </c:pt>
                <c:pt idx="251">
                  <c:v>61.9</c:v>
                </c:pt>
                <c:pt idx="252">
                  <c:v>61.9</c:v>
                </c:pt>
                <c:pt idx="253">
                  <c:v>61.9</c:v>
                </c:pt>
                <c:pt idx="254">
                  <c:v>61.9</c:v>
                </c:pt>
                <c:pt idx="255">
                  <c:v>61.9</c:v>
                </c:pt>
                <c:pt idx="256">
                  <c:v>61.9</c:v>
                </c:pt>
                <c:pt idx="257">
                  <c:v>61.8</c:v>
                </c:pt>
                <c:pt idx="258">
                  <c:v>61.7</c:v>
                </c:pt>
                <c:pt idx="259">
                  <c:v>61.7</c:v>
                </c:pt>
                <c:pt idx="260">
                  <c:v>61.7</c:v>
                </c:pt>
                <c:pt idx="261">
                  <c:v>61.7</c:v>
                </c:pt>
                <c:pt idx="262">
                  <c:v>61.7</c:v>
                </c:pt>
                <c:pt idx="263">
                  <c:v>61.7</c:v>
                </c:pt>
                <c:pt idx="264">
                  <c:v>61.7</c:v>
                </c:pt>
                <c:pt idx="265">
                  <c:v>61.7</c:v>
                </c:pt>
                <c:pt idx="266">
                  <c:v>61.6</c:v>
                </c:pt>
                <c:pt idx="267">
                  <c:v>61.5</c:v>
                </c:pt>
                <c:pt idx="268">
                  <c:v>61.5</c:v>
                </c:pt>
                <c:pt idx="269">
                  <c:v>61.5</c:v>
                </c:pt>
                <c:pt idx="270">
                  <c:v>61.5</c:v>
                </c:pt>
                <c:pt idx="271">
                  <c:v>61.5</c:v>
                </c:pt>
                <c:pt idx="272">
                  <c:v>61.5</c:v>
                </c:pt>
                <c:pt idx="273">
                  <c:v>61.5</c:v>
                </c:pt>
                <c:pt idx="274">
                  <c:v>61.5</c:v>
                </c:pt>
                <c:pt idx="275">
                  <c:v>61.5</c:v>
                </c:pt>
                <c:pt idx="276">
                  <c:v>61.5</c:v>
                </c:pt>
                <c:pt idx="277">
                  <c:v>61.5</c:v>
                </c:pt>
                <c:pt idx="278">
                  <c:v>61.5</c:v>
                </c:pt>
                <c:pt idx="279">
                  <c:v>61.5</c:v>
                </c:pt>
                <c:pt idx="280">
                  <c:v>61.5</c:v>
                </c:pt>
                <c:pt idx="281">
                  <c:v>61.5</c:v>
                </c:pt>
                <c:pt idx="282">
                  <c:v>61.5</c:v>
                </c:pt>
                <c:pt idx="283">
                  <c:v>61.6</c:v>
                </c:pt>
                <c:pt idx="284">
                  <c:v>61.6</c:v>
                </c:pt>
                <c:pt idx="285">
                  <c:v>61.6</c:v>
                </c:pt>
                <c:pt idx="286">
                  <c:v>61.6</c:v>
                </c:pt>
                <c:pt idx="287">
                  <c:v>61.6</c:v>
                </c:pt>
                <c:pt idx="288">
                  <c:v>61.6</c:v>
                </c:pt>
                <c:pt idx="289">
                  <c:v>61.6</c:v>
                </c:pt>
                <c:pt idx="290">
                  <c:v>61.6</c:v>
                </c:pt>
                <c:pt idx="291">
                  <c:v>61.6</c:v>
                </c:pt>
                <c:pt idx="292">
                  <c:v>61.6</c:v>
                </c:pt>
                <c:pt idx="293">
                  <c:v>61.6</c:v>
                </c:pt>
                <c:pt idx="294">
                  <c:v>61.7</c:v>
                </c:pt>
                <c:pt idx="295">
                  <c:v>61.7</c:v>
                </c:pt>
                <c:pt idx="296">
                  <c:v>61.7</c:v>
                </c:pt>
                <c:pt idx="297">
                  <c:v>61.7</c:v>
                </c:pt>
                <c:pt idx="298">
                  <c:v>61.7</c:v>
                </c:pt>
                <c:pt idx="299">
                  <c:v>61.8</c:v>
                </c:pt>
                <c:pt idx="300">
                  <c:v>61.8</c:v>
                </c:pt>
                <c:pt idx="301">
                  <c:v>61.8</c:v>
                </c:pt>
                <c:pt idx="302">
                  <c:v>61.9</c:v>
                </c:pt>
                <c:pt idx="303">
                  <c:v>61.8</c:v>
                </c:pt>
                <c:pt idx="304">
                  <c:v>61.9</c:v>
                </c:pt>
                <c:pt idx="305">
                  <c:v>61.9</c:v>
                </c:pt>
                <c:pt idx="306">
                  <c:v>61.9</c:v>
                </c:pt>
                <c:pt idx="307">
                  <c:v>61.9</c:v>
                </c:pt>
                <c:pt idx="308">
                  <c:v>61.9</c:v>
                </c:pt>
                <c:pt idx="309">
                  <c:v>62</c:v>
                </c:pt>
                <c:pt idx="310">
                  <c:v>62</c:v>
                </c:pt>
                <c:pt idx="311">
                  <c:v>62</c:v>
                </c:pt>
                <c:pt idx="312">
                  <c:v>61.9</c:v>
                </c:pt>
                <c:pt idx="313">
                  <c:v>62</c:v>
                </c:pt>
                <c:pt idx="314">
                  <c:v>62</c:v>
                </c:pt>
                <c:pt idx="315">
                  <c:v>62</c:v>
                </c:pt>
                <c:pt idx="316">
                  <c:v>62.2</c:v>
                </c:pt>
                <c:pt idx="317">
                  <c:v>62.2</c:v>
                </c:pt>
                <c:pt idx="318">
                  <c:v>62.3</c:v>
                </c:pt>
                <c:pt idx="319">
                  <c:v>62.5</c:v>
                </c:pt>
                <c:pt idx="320">
                  <c:v>62.5</c:v>
                </c:pt>
                <c:pt idx="321">
                  <c:v>62.5</c:v>
                </c:pt>
                <c:pt idx="322">
                  <c:v>62.5</c:v>
                </c:pt>
                <c:pt idx="323">
                  <c:v>62.6</c:v>
                </c:pt>
                <c:pt idx="324">
                  <c:v>62.6</c:v>
                </c:pt>
                <c:pt idx="325">
                  <c:v>62.7</c:v>
                </c:pt>
                <c:pt idx="326">
                  <c:v>62.7</c:v>
                </c:pt>
                <c:pt idx="327">
                  <c:v>62.7</c:v>
                </c:pt>
                <c:pt idx="328">
                  <c:v>62.7</c:v>
                </c:pt>
                <c:pt idx="329">
                  <c:v>62.7</c:v>
                </c:pt>
                <c:pt idx="330">
                  <c:v>62.7</c:v>
                </c:pt>
                <c:pt idx="331">
                  <c:v>62.8</c:v>
                </c:pt>
                <c:pt idx="332">
                  <c:v>62.8</c:v>
                </c:pt>
                <c:pt idx="333">
                  <c:v>62.7</c:v>
                </c:pt>
                <c:pt idx="334">
                  <c:v>62.8</c:v>
                </c:pt>
                <c:pt idx="335">
                  <c:v>62.8</c:v>
                </c:pt>
                <c:pt idx="336">
                  <c:v>62.8</c:v>
                </c:pt>
                <c:pt idx="337">
                  <c:v>62.8</c:v>
                </c:pt>
                <c:pt idx="338">
                  <c:v>62.8</c:v>
                </c:pt>
                <c:pt idx="339">
                  <c:v>62.8</c:v>
                </c:pt>
                <c:pt idx="340">
                  <c:v>62.8</c:v>
                </c:pt>
                <c:pt idx="341">
                  <c:v>62.8</c:v>
                </c:pt>
                <c:pt idx="342">
                  <c:v>62.8</c:v>
                </c:pt>
                <c:pt idx="343">
                  <c:v>62.8</c:v>
                </c:pt>
                <c:pt idx="344">
                  <c:v>62.8</c:v>
                </c:pt>
                <c:pt idx="345">
                  <c:v>62.8</c:v>
                </c:pt>
                <c:pt idx="346">
                  <c:v>62.8</c:v>
                </c:pt>
                <c:pt idx="347">
                  <c:v>62.8</c:v>
                </c:pt>
                <c:pt idx="348">
                  <c:v>62.8</c:v>
                </c:pt>
                <c:pt idx="349">
                  <c:v>62.8</c:v>
                </c:pt>
                <c:pt idx="350">
                  <c:v>62.9</c:v>
                </c:pt>
                <c:pt idx="351">
                  <c:v>62.9</c:v>
                </c:pt>
                <c:pt idx="352">
                  <c:v>62.9</c:v>
                </c:pt>
                <c:pt idx="353">
                  <c:v>62.9</c:v>
                </c:pt>
                <c:pt idx="354">
                  <c:v>62.9</c:v>
                </c:pt>
                <c:pt idx="355">
                  <c:v>62.8</c:v>
                </c:pt>
                <c:pt idx="356">
                  <c:v>62.8</c:v>
                </c:pt>
                <c:pt idx="357">
                  <c:v>62.8</c:v>
                </c:pt>
                <c:pt idx="358">
                  <c:v>62.8</c:v>
                </c:pt>
                <c:pt idx="359">
                  <c:v>62.8</c:v>
                </c:pt>
                <c:pt idx="360">
                  <c:v>62.9</c:v>
                </c:pt>
                <c:pt idx="361">
                  <c:v>63</c:v>
                </c:pt>
                <c:pt idx="362">
                  <c:v>63.1</c:v>
                </c:pt>
                <c:pt idx="363">
                  <c:v>63.1</c:v>
                </c:pt>
                <c:pt idx="364">
                  <c:v>63.1</c:v>
                </c:pt>
                <c:pt idx="365">
                  <c:v>63.1</c:v>
                </c:pt>
                <c:pt idx="366">
                  <c:v>63.1</c:v>
                </c:pt>
                <c:pt idx="367">
                  <c:v>63.2</c:v>
                </c:pt>
                <c:pt idx="368">
                  <c:v>63.2</c:v>
                </c:pt>
                <c:pt idx="369">
                  <c:v>63.2</c:v>
                </c:pt>
                <c:pt idx="370">
                  <c:v>63.2</c:v>
                </c:pt>
                <c:pt idx="371">
                  <c:v>63.2</c:v>
                </c:pt>
                <c:pt idx="372">
                  <c:v>63.2</c:v>
                </c:pt>
                <c:pt idx="373">
                  <c:v>63.2</c:v>
                </c:pt>
                <c:pt idx="374">
                  <c:v>63.2</c:v>
                </c:pt>
                <c:pt idx="375">
                  <c:v>63.2</c:v>
                </c:pt>
                <c:pt idx="376">
                  <c:v>63.2</c:v>
                </c:pt>
                <c:pt idx="377">
                  <c:v>63.2</c:v>
                </c:pt>
                <c:pt idx="378">
                  <c:v>63.2</c:v>
                </c:pt>
                <c:pt idx="379">
                  <c:v>63.2</c:v>
                </c:pt>
                <c:pt idx="380">
                  <c:v>63.2</c:v>
                </c:pt>
                <c:pt idx="381">
                  <c:v>63.2</c:v>
                </c:pt>
                <c:pt idx="382">
                  <c:v>63.2</c:v>
                </c:pt>
                <c:pt idx="383">
                  <c:v>63.2</c:v>
                </c:pt>
                <c:pt idx="384">
                  <c:v>63.2</c:v>
                </c:pt>
                <c:pt idx="385">
                  <c:v>63.2</c:v>
                </c:pt>
                <c:pt idx="386">
                  <c:v>63.3</c:v>
                </c:pt>
                <c:pt idx="387">
                  <c:v>63.3</c:v>
                </c:pt>
                <c:pt idx="388">
                  <c:v>63.3</c:v>
                </c:pt>
                <c:pt idx="389">
                  <c:v>63.3</c:v>
                </c:pt>
                <c:pt idx="390">
                  <c:v>63.3</c:v>
                </c:pt>
                <c:pt idx="391">
                  <c:v>63.4</c:v>
                </c:pt>
                <c:pt idx="392">
                  <c:v>63.4</c:v>
                </c:pt>
                <c:pt idx="393">
                  <c:v>63.4</c:v>
                </c:pt>
                <c:pt idx="394">
                  <c:v>63.4</c:v>
                </c:pt>
                <c:pt idx="395">
                  <c:v>63.5</c:v>
                </c:pt>
                <c:pt idx="396">
                  <c:v>63.5</c:v>
                </c:pt>
                <c:pt idx="397">
                  <c:v>63.5</c:v>
                </c:pt>
                <c:pt idx="398">
                  <c:v>63.5</c:v>
                </c:pt>
                <c:pt idx="399">
                  <c:v>63.5</c:v>
                </c:pt>
                <c:pt idx="400">
                  <c:v>63.5</c:v>
                </c:pt>
                <c:pt idx="401">
                  <c:v>63.5</c:v>
                </c:pt>
                <c:pt idx="402">
                  <c:v>63.5</c:v>
                </c:pt>
                <c:pt idx="403">
                  <c:v>63.6</c:v>
                </c:pt>
                <c:pt idx="404">
                  <c:v>63.6</c:v>
                </c:pt>
                <c:pt idx="405">
                  <c:v>63.6</c:v>
                </c:pt>
                <c:pt idx="406">
                  <c:v>63.6</c:v>
                </c:pt>
                <c:pt idx="407">
                  <c:v>63.7</c:v>
                </c:pt>
                <c:pt idx="408">
                  <c:v>63.7</c:v>
                </c:pt>
                <c:pt idx="409">
                  <c:v>63.7</c:v>
                </c:pt>
                <c:pt idx="410">
                  <c:v>63.7</c:v>
                </c:pt>
                <c:pt idx="411">
                  <c:v>63.7</c:v>
                </c:pt>
                <c:pt idx="412">
                  <c:v>63.7</c:v>
                </c:pt>
                <c:pt idx="413">
                  <c:v>63.7</c:v>
                </c:pt>
                <c:pt idx="414">
                  <c:v>63.7</c:v>
                </c:pt>
                <c:pt idx="415">
                  <c:v>63.7</c:v>
                </c:pt>
                <c:pt idx="416">
                  <c:v>63.7</c:v>
                </c:pt>
                <c:pt idx="417">
                  <c:v>63.7</c:v>
                </c:pt>
                <c:pt idx="418">
                  <c:v>63.7</c:v>
                </c:pt>
                <c:pt idx="419">
                  <c:v>63.8</c:v>
                </c:pt>
                <c:pt idx="420">
                  <c:v>63.8</c:v>
                </c:pt>
                <c:pt idx="421">
                  <c:v>63.8</c:v>
                </c:pt>
                <c:pt idx="422">
                  <c:v>63.8</c:v>
                </c:pt>
                <c:pt idx="423">
                  <c:v>63.8</c:v>
                </c:pt>
                <c:pt idx="424">
                  <c:v>63.8</c:v>
                </c:pt>
                <c:pt idx="425">
                  <c:v>63.8</c:v>
                </c:pt>
                <c:pt idx="426">
                  <c:v>63.8</c:v>
                </c:pt>
                <c:pt idx="427">
                  <c:v>63.8</c:v>
                </c:pt>
                <c:pt idx="428">
                  <c:v>63.8</c:v>
                </c:pt>
                <c:pt idx="429">
                  <c:v>63.8</c:v>
                </c:pt>
                <c:pt idx="430">
                  <c:v>63.8</c:v>
                </c:pt>
                <c:pt idx="431">
                  <c:v>63.8</c:v>
                </c:pt>
                <c:pt idx="432">
                  <c:v>63.8</c:v>
                </c:pt>
                <c:pt idx="433">
                  <c:v>63.8</c:v>
                </c:pt>
                <c:pt idx="434">
                  <c:v>63.8</c:v>
                </c:pt>
                <c:pt idx="435">
                  <c:v>63.8</c:v>
                </c:pt>
                <c:pt idx="436">
                  <c:v>63.8</c:v>
                </c:pt>
                <c:pt idx="437">
                  <c:v>63.8</c:v>
                </c:pt>
                <c:pt idx="438">
                  <c:v>63.8</c:v>
                </c:pt>
                <c:pt idx="439">
                  <c:v>63.9</c:v>
                </c:pt>
                <c:pt idx="440">
                  <c:v>63.9</c:v>
                </c:pt>
                <c:pt idx="441">
                  <c:v>63.9</c:v>
                </c:pt>
                <c:pt idx="442">
                  <c:v>64</c:v>
                </c:pt>
                <c:pt idx="443">
                  <c:v>64</c:v>
                </c:pt>
                <c:pt idx="444">
                  <c:v>64</c:v>
                </c:pt>
                <c:pt idx="445">
                  <c:v>64</c:v>
                </c:pt>
                <c:pt idx="446">
                  <c:v>64</c:v>
                </c:pt>
                <c:pt idx="447">
                  <c:v>63.9</c:v>
                </c:pt>
                <c:pt idx="448">
                  <c:v>63.9</c:v>
                </c:pt>
                <c:pt idx="449">
                  <c:v>63.9</c:v>
                </c:pt>
                <c:pt idx="450">
                  <c:v>63.9</c:v>
                </c:pt>
                <c:pt idx="451">
                  <c:v>63.9</c:v>
                </c:pt>
                <c:pt idx="452">
                  <c:v>63.9</c:v>
                </c:pt>
                <c:pt idx="453">
                  <c:v>63.9</c:v>
                </c:pt>
                <c:pt idx="454">
                  <c:v>63.9</c:v>
                </c:pt>
                <c:pt idx="455">
                  <c:v>63.9</c:v>
                </c:pt>
                <c:pt idx="456">
                  <c:v>63.9</c:v>
                </c:pt>
                <c:pt idx="457">
                  <c:v>63.9</c:v>
                </c:pt>
                <c:pt idx="458">
                  <c:v>63.9</c:v>
                </c:pt>
                <c:pt idx="459">
                  <c:v>63.9</c:v>
                </c:pt>
                <c:pt idx="460">
                  <c:v>63.9</c:v>
                </c:pt>
                <c:pt idx="461">
                  <c:v>63.9</c:v>
                </c:pt>
                <c:pt idx="462">
                  <c:v>63.9</c:v>
                </c:pt>
                <c:pt idx="463">
                  <c:v>63.8</c:v>
                </c:pt>
                <c:pt idx="464">
                  <c:v>63.8</c:v>
                </c:pt>
                <c:pt idx="465">
                  <c:v>63.8</c:v>
                </c:pt>
                <c:pt idx="466">
                  <c:v>63.7</c:v>
                </c:pt>
                <c:pt idx="467">
                  <c:v>63.7</c:v>
                </c:pt>
                <c:pt idx="468">
                  <c:v>63.7</c:v>
                </c:pt>
                <c:pt idx="469">
                  <c:v>63.7</c:v>
                </c:pt>
                <c:pt idx="470">
                  <c:v>63.6</c:v>
                </c:pt>
                <c:pt idx="471">
                  <c:v>63.7</c:v>
                </c:pt>
                <c:pt idx="472">
                  <c:v>63.7</c:v>
                </c:pt>
                <c:pt idx="473">
                  <c:v>63.7</c:v>
                </c:pt>
                <c:pt idx="474">
                  <c:v>63.7</c:v>
                </c:pt>
                <c:pt idx="475">
                  <c:v>63.7</c:v>
                </c:pt>
                <c:pt idx="476">
                  <c:v>63.7</c:v>
                </c:pt>
                <c:pt idx="477">
                  <c:v>63.7</c:v>
                </c:pt>
                <c:pt idx="478">
                  <c:v>63.7</c:v>
                </c:pt>
                <c:pt idx="479">
                  <c:v>63.7</c:v>
                </c:pt>
                <c:pt idx="480">
                  <c:v>63.8</c:v>
                </c:pt>
                <c:pt idx="481">
                  <c:v>63.8</c:v>
                </c:pt>
                <c:pt idx="482">
                  <c:v>63.8</c:v>
                </c:pt>
                <c:pt idx="483">
                  <c:v>63.8</c:v>
                </c:pt>
                <c:pt idx="484">
                  <c:v>63.8</c:v>
                </c:pt>
                <c:pt idx="485">
                  <c:v>63.7</c:v>
                </c:pt>
                <c:pt idx="486">
                  <c:v>63.7</c:v>
                </c:pt>
                <c:pt idx="487">
                  <c:v>63.7</c:v>
                </c:pt>
                <c:pt idx="488">
                  <c:v>63.7</c:v>
                </c:pt>
                <c:pt idx="489">
                  <c:v>63.7</c:v>
                </c:pt>
                <c:pt idx="490">
                  <c:v>63.7</c:v>
                </c:pt>
                <c:pt idx="491">
                  <c:v>63.7</c:v>
                </c:pt>
                <c:pt idx="492">
                  <c:v>63.7</c:v>
                </c:pt>
                <c:pt idx="493">
                  <c:v>63.7</c:v>
                </c:pt>
                <c:pt idx="494">
                  <c:v>63.7</c:v>
                </c:pt>
                <c:pt idx="495">
                  <c:v>63.7</c:v>
                </c:pt>
                <c:pt idx="496">
                  <c:v>63.7</c:v>
                </c:pt>
                <c:pt idx="497">
                  <c:v>63.7</c:v>
                </c:pt>
                <c:pt idx="498">
                  <c:v>63.7</c:v>
                </c:pt>
                <c:pt idx="499">
                  <c:v>63.7</c:v>
                </c:pt>
                <c:pt idx="500">
                  <c:v>63.7</c:v>
                </c:pt>
                <c:pt idx="501">
                  <c:v>63.7</c:v>
                </c:pt>
                <c:pt idx="502">
                  <c:v>63.7</c:v>
                </c:pt>
                <c:pt idx="503">
                  <c:v>63.7</c:v>
                </c:pt>
                <c:pt idx="504">
                  <c:v>63.7</c:v>
                </c:pt>
                <c:pt idx="505">
                  <c:v>63.7</c:v>
                </c:pt>
                <c:pt idx="506">
                  <c:v>63.7</c:v>
                </c:pt>
                <c:pt idx="507">
                  <c:v>63.7</c:v>
                </c:pt>
                <c:pt idx="508">
                  <c:v>63.7</c:v>
                </c:pt>
                <c:pt idx="509">
                  <c:v>63.8</c:v>
                </c:pt>
                <c:pt idx="510">
                  <c:v>63.8</c:v>
                </c:pt>
                <c:pt idx="511">
                  <c:v>63.7</c:v>
                </c:pt>
                <c:pt idx="512">
                  <c:v>63.7</c:v>
                </c:pt>
                <c:pt idx="513">
                  <c:v>63.7</c:v>
                </c:pt>
                <c:pt idx="514">
                  <c:v>63.7</c:v>
                </c:pt>
                <c:pt idx="515">
                  <c:v>63.7</c:v>
                </c:pt>
                <c:pt idx="516">
                  <c:v>63.7</c:v>
                </c:pt>
                <c:pt idx="517">
                  <c:v>63.7</c:v>
                </c:pt>
                <c:pt idx="518">
                  <c:v>63.7</c:v>
                </c:pt>
                <c:pt idx="519">
                  <c:v>63.8</c:v>
                </c:pt>
                <c:pt idx="520">
                  <c:v>63.8</c:v>
                </c:pt>
                <c:pt idx="521">
                  <c:v>63.8</c:v>
                </c:pt>
                <c:pt idx="522">
                  <c:v>63.8</c:v>
                </c:pt>
                <c:pt idx="523">
                  <c:v>63.8</c:v>
                </c:pt>
                <c:pt idx="524">
                  <c:v>63.8</c:v>
                </c:pt>
                <c:pt idx="525">
                  <c:v>63.8</c:v>
                </c:pt>
                <c:pt idx="526">
                  <c:v>63.8</c:v>
                </c:pt>
                <c:pt idx="527">
                  <c:v>63.9</c:v>
                </c:pt>
                <c:pt idx="528">
                  <c:v>63.9</c:v>
                </c:pt>
                <c:pt idx="529">
                  <c:v>63.9</c:v>
                </c:pt>
                <c:pt idx="530">
                  <c:v>63.9</c:v>
                </c:pt>
                <c:pt idx="531">
                  <c:v>63.9</c:v>
                </c:pt>
                <c:pt idx="532">
                  <c:v>63.9</c:v>
                </c:pt>
                <c:pt idx="533">
                  <c:v>63.9</c:v>
                </c:pt>
                <c:pt idx="534">
                  <c:v>63.9</c:v>
                </c:pt>
                <c:pt idx="535">
                  <c:v>63.9</c:v>
                </c:pt>
                <c:pt idx="536">
                  <c:v>63.9</c:v>
                </c:pt>
                <c:pt idx="537">
                  <c:v>63.9</c:v>
                </c:pt>
                <c:pt idx="538">
                  <c:v>63.9</c:v>
                </c:pt>
                <c:pt idx="539">
                  <c:v>63.9</c:v>
                </c:pt>
                <c:pt idx="540">
                  <c:v>64</c:v>
                </c:pt>
                <c:pt idx="541">
                  <c:v>64</c:v>
                </c:pt>
                <c:pt idx="542">
                  <c:v>64</c:v>
                </c:pt>
                <c:pt idx="543">
                  <c:v>64</c:v>
                </c:pt>
                <c:pt idx="544">
                  <c:v>64</c:v>
                </c:pt>
                <c:pt idx="545">
                  <c:v>64</c:v>
                </c:pt>
                <c:pt idx="546">
                  <c:v>64</c:v>
                </c:pt>
                <c:pt idx="547">
                  <c:v>64</c:v>
                </c:pt>
                <c:pt idx="548">
                  <c:v>64</c:v>
                </c:pt>
                <c:pt idx="549">
                  <c:v>64.099999999999994</c:v>
                </c:pt>
                <c:pt idx="550">
                  <c:v>64.099999999999994</c:v>
                </c:pt>
                <c:pt idx="551">
                  <c:v>64.099999999999994</c:v>
                </c:pt>
                <c:pt idx="552">
                  <c:v>64.099999999999994</c:v>
                </c:pt>
                <c:pt idx="553">
                  <c:v>64.2</c:v>
                </c:pt>
                <c:pt idx="554">
                  <c:v>64.099999999999994</c:v>
                </c:pt>
                <c:pt idx="555">
                  <c:v>64.099999999999994</c:v>
                </c:pt>
                <c:pt idx="556">
                  <c:v>64.2</c:v>
                </c:pt>
                <c:pt idx="557">
                  <c:v>64.2</c:v>
                </c:pt>
                <c:pt idx="558">
                  <c:v>64.2</c:v>
                </c:pt>
                <c:pt idx="559">
                  <c:v>64.2</c:v>
                </c:pt>
                <c:pt idx="560">
                  <c:v>64.2</c:v>
                </c:pt>
                <c:pt idx="561">
                  <c:v>64.2</c:v>
                </c:pt>
                <c:pt idx="562">
                  <c:v>64.2</c:v>
                </c:pt>
                <c:pt idx="563">
                  <c:v>64.2</c:v>
                </c:pt>
                <c:pt idx="564">
                  <c:v>64.2</c:v>
                </c:pt>
                <c:pt idx="565">
                  <c:v>64.2</c:v>
                </c:pt>
                <c:pt idx="566">
                  <c:v>64.2</c:v>
                </c:pt>
                <c:pt idx="567">
                  <c:v>64.3</c:v>
                </c:pt>
                <c:pt idx="568">
                  <c:v>64.3</c:v>
                </c:pt>
                <c:pt idx="569">
                  <c:v>64.3</c:v>
                </c:pt>
                <c:pt idx="570">
                  <c:v>64.3</c:v>
                </c:pt>
                <c:pt idx="571">
                  <c:v>64.3</c:v>
                </c:pt>
                <c:pt idx="572">
                  <c:v>64.3</c:v>
                </c:pt>
                <c:pt idx="573">
                  <c:v>64.3</c:v>
                </c:pt>
                <c:pt idx="574">
                  <c:v>64.3</c:v>
                </c:pt>
                <c:pt idx="575">
                  <c:v>64.3</c:v>
                </c:pt>
                <c:pt idx="576">
                  <c:v>64.3</c:v>
                </c:pt>
                <c:pt idx="577">
                  <c:v>64.400000000000006</c:v>
                </c:pt>
                <c:pt idx="578">
                  <c:v>64.400000000000006</c:v>
                </c:pt>
                <c:pt idx="579">
                  <c:v>64.400000000000006</c:v>
                </c:pt>
                <c:pt idx="580">
                  <c:v>64.400000000000006</c:v>
                </c:pt>
                <c:pt idx="581">
                  <c:v>64.400000000000006</c:v>
                </c:pt>
                <c:pt idx="582">
                  <c:v>64.5</c:v>
                </c:pt>
                <c:pt idx="583">
                  <c:v>64.5</c:v>
                </c:pt>
                <c:pt idx="584">
                  <c:v>64.599999999999994</c:v>
                </c:pt>
                <c:pt idx="585">
                  <c:v>64.5</c:v>
                </c:pt>
                <c:pt idx="586">
                  <c:v>64.599999999999994</c:v>
                </c:pt>
                <c:pt idx="587">
                  <c:v>64.599999999999994</c:v>
                </c:pt>
                <c:pt idx="588">
                  <c:v>64.5</c:v>
                </c:pt>
                <c:pt idx="589">
                  <c:v>64.5</c:v>
                </c:pt>
                <c:pt idx="590">
                  <c:v>64.5</c:v>
                </c:pt>
                <c:pt idx="591">
                  <c:v>64.599999999999994</c:v>
                </c:pt>
                <c:pt idx="592">
                  <c:v>64.599999999999994</c:v>
                </c:pt>
                <c:pt idx="593">
                  <c:v>64.599999999999994</c:v>
                </c:pt>
                <c:pt idx="594">
                  <c:v>64.599999999999994</c:v>
                </c:pt>
                <c:pt idx="595">
                  <c:v>64.599999999999994</c:v>
                </c:pt>
                <c:pt idx="596">
                  <c:v>64.599999999999994</c:v>
                </c:pt>
                <c:pt idx="597">
                  <c:v>64.599999999999994</c:v>
                </c:pt>
                <c:pt idx="598">
                  <c:v>64.599999999999994</c:v>
                </c:pt>
                <c:pt idx="599">
                  <c:v>64.599999999999994</c:v>
                </c:pt>
                <c:pt idx="600">
                  <c:v>64.7</c:v>
                </c:pt>
                <c:pt idx="601">
                  <c:v>64.7</c:v>
                </c:pt>
                <c:pt idx="602">
                  <c:v>64.7</c:v>
                </c:pt>
                <c:pt idx="603">
                  <c:v>64.7</c:v>
                </c:pt>
                <c:pt idx="604">
                  <c:v>64.7</c:v>
                </c:pt>
                <c:pt idx="605">
                  <c:v>64.7</c:v>
                </c:pt>
                <c:pt idx="606">
                  <c:v>64.7</c:v>
                </c:pt>
                <c:pt idx="607">
                  <c:v>64.7</c:v>
                </c:pt>
                <c:pt idx="608">
                  <c:v>64.7</c:v>
                </c:pt>
                <c:pt idx="609">
                  <c:v>64.7</c:v>
                </c:pt>
                <c:pt idx="610">
                  <c:v>64.7</c:v>
                </c:pt>
                <c:pt idx="611">
                  <c:v>64.7</c:v>
                </c:pt>
                <c:pt idx="612">
                  <c:v>64.7</c:v>
                </c:pt>
                <c:pt idx="613">
                  <c:v>64.7</c:v>
                </c:pt>
                <c:pt idx="614">
                  <c:v>64.7</c:v>
                </c:pt>
                <c:pt idx="615">
                  <c:v>64.7</c:v>
                </c:pt>
                <c:pt idx="616">
                  <c:v>64.7</c:v>
                </c:pt>
                <c:pt idx="617">
                  <c:v>64.8</c:v>
                </c:pt>
                <c:pt idx="618">
                  <c:v>64.8</c:v>
                </c:pt>
                <c:pt idx="619">
                  <c:v>64.8</c:v>
                </c:pt>
                <c:pt idx="620">
                  <c:v>64.8</c:v>
                </c:pt>
                <c:pt idx="621">
                  <c:v>64.8</c:v>
                </c:pt>
                <c:pt idx="622">
                  <c:v>64.8</c:v>
                </c:pt>
                <c:pt idx="623">
                  <c:v>64.7</c:v>
                </c:pt>
                <c:pt idx="624">
                  <c:v>64.7</c:v>
                </c:pt>
                <c:pt idx="625">
                  <c:v>64.7</c:v>
                </c:pt>
                <c:pt idx="626">
                  <c:v>64.7</c:v>
                </c:pt>
                <c:pt idx="627">
                  <c:v>64.7</c:v>
                </c:pt>
                <c:pt idx="628">
                  <c:v>64.7</c:v>
                </c:pt>
                <c:pt idx="629">
                  <c:v>64.7</c:v>
                </c:pt>
                <c:pt idx="630">
                  <c:v>64.7</c:v>
                </c:pt>
                <c:pt idx="631">
                  <c:v>64.7</c:v>
                </c:pt>
                <c:pt idx="632">
                  <c:v>64.7</c:v>
                </c:pt>
                <c:pt idx="633">
                  <c:v>64.7</c:v>
                </c:pt>
                <c:pt idx="634">
                  <c:v>64.7</c:v>
                </c:pt>
                <c:pt idx="635">
                  <c:v>64.7</c:v>
                </c:pt>
                <c:pt idx="636">
                  <c:v>64.7</c:v>
                </c:pt>
                <c:pt idx="637">
                  <c:v>64.7</c:v>
                </c:pt>
                <c:pt idx="638">
                  <c:v>64.599999999999994</c:v>
                </c:pt>
                <c:pt idx="639">
                  <c:v>64.599999999999994</c:v>
                </c:pt>
                <c:pt idx="640">
                  <c:v>64.599999999999994</c:v>
                </c:pt>
                <c:pt idx="641">
                  <c:v>64.599999999999994</c:v>
                </c:pt>
                <c:pt idx="642">
                  <c:v>64.599999999999994</c:v>
                </c:pt>
                <c:pt idx="643">
                  <c:v>64.599999999999994</c:v>
                </c:pt>
                <c:pt idx="644">
                  <c:v>64.599999999999994</c:v>
                </c:pt>
                <c:pt idx="645">
                  <c:v>64.599999999999994</c:v>
                </c:pt>
                <c:pt idx="646">
                  <c:v>64.599999999999994</c:v>
                </c:pt>
                <c:pt idx="647">
                  <c:v>64.599999999999994</c:v>
                </c:pt>
                <c:pt idx="648">
                  <c:v>64.599999999999994</c:v>
                </c:pt>
                <c:pt idx="649">
                  <c:v>64.599999999999994</c:v>
                </c:pt>
                <c:pt idx="650">
                  <c:v>64.5</c:v>
                </c:pt>
                <c:pt idx="651">
                  <c:v>64.599999999999994</c:v>
                </c:pt>
                <c:pt idx="652">
                  <c:v>64.599999999999994</c:v>
                </c:pt>
                <c:pt idx="653">
                  <c:v>64.599999999999994</c:v>
                </c:pt>
                <c:pt idx="654">
                  <c:v>64.599999999999994</c:v>
                </c:pt>
                <c:pt idx="655">
                  <c:v>64.599999999999994</c:v>
                </c:pt>
                <c:pt idx="656">
                  <c:v>64.599999999999994</c:v>
                </c:pt>
                <c:pt idx="657">
                  <c:v>64.599999999999994</c:v>
                </c:pt>
                <c:pt idx="658">
                  <c:v>64.599999999999994</c:v>
                </c:pt>
                <c:pt idx="659">
                  <c:v>64.599999999999994</c:v>
                </c:pt>
                <c:pt idx="660">
                  <c:v>64.599999999999994</c:v>
                </c:pt>
                <c:pt idx="661">
                  <c:v>64.599999999999994</c:v>
                </c:pt>
                <c:pt idx="662">
                  <c:v>64.599999999999994</c:v>
                </c:pt>
                <c:pt idx="663">
                  <c:v>64.599999999999994</c:v>
                </c:pt>
                <c:pt idx="664">
                  <c:v>64.599999999999994</c:v>
                </c:pt>
                <c:pt idx="665">
                  <c:v>64.599999999999994</c:v>
                </c:pt>
                <c:pt idx="666">
                  <c:v>64.599999999999994</c:v>
                </c:pt>
                <c:pt idx="667">
                  <c:v>64.7</c:v>
                </c:pt>
                <c:pt idx="668">
                  <c:v>64.599999999999994</c:v>
                </c:pt>
                <c:pt idx="669">
                  <c:v>64.599999999999994</c:v>
                </c:pt>
                <c:pt idx="670">
                  <c:v>64.599999999999994</c:v>
                </c:pt>
                <c:pt idx="671">
                  <c:v>64.599999999999994</c:v>
                </c:pt>
                <c:pt idx="672">
                  <c:v>64.599999999999994</c:v>
                </c:pt>
                <c:pt idx="673">
                  <c:v>64.599999999999994</c:v>
                </c:pt>
                <c:pt idx="674">
                  <c:v>64.599999999999994</c:v>
                </c:pt>
                <c:pt idx="675">
                  <c:v>64.599999999999994</c:v>
                </c:pt>
                <c:pt idx="676">
                  <c:v>64.599999999999994</c:v>
                </c:pt>
                <c:pt idx="677">
                  <c:v>64.599999999999994</c:v>
                </c:pt>
                <c:pt idx="678">
                  <c:v>64.599999999999994</c:v>
                </c:pt>
                <c:pt idx="679">
                  <c:v>64.599999999999994</c:v>
                </c:pt>
                <c:pt idx="680">
                  <c:v>64.7</c:v>
                </c:pt>
                <c:pt idx="681">
                  <c:v>64.7</c:v>
                </c:pt>
                <c:pt idx="682">
                  <c:v>64.7</c:v>
                </c:pt>
                <c:pt idx="683">
                  <c:v>64.7</c:v>
                </c:pt>
                <c:pt idx="684">
                  <c:v>64.7</c:v>
                </c:pt>
                <c:pt idx="685">
                  <c:v>64.8</c:v>
                </c:pt>
                <c:pt idx="686">
                  <c:v>64.8</c:v>
                </c:pt>
                <c:pt idx="687">
                  <c:v>64.8</c:v>
                </c:pt>
                <c:pt idx="688">
                  <c:v>64.8</c:v>
                </c:pt>
                <c:pt idx="689">
                  <c:v>64.8</c:v>
                </c:pt>
                <c:pt idx="690">
                  <c:v>64.8</c:v>
                </c:pt>
                <c:pt idx="691">
                  <c:v>64.8</c:v>
                </c:pt>
                <c:pt idx="692">
                  <c:v>64.8</c:v>
                </c:pt>
                <c:pt idx="693">
                  <c:v>64.8</c:v>
                </c:pt>
                <c:pt idx="694">
                  <c:v>64.8</c:v>
                </c:pt>
                <c:pt idx="695">
                  <c:v>64.8</c:v>
                </c:pt>
                <c:pt idx="696">
                  <c:v>64.8</c:v>
                </c:pt>
                <c:pt idx="697">
                  <c:v>64.8</c:v>
                </c:pt>
                <c:pt idx="698">
                  <c:v>64.900000000000006</c:v>
                </c:pt>
                <c:pt idx="699">
                  <c:v>64.900000000000006</c:v>
                </c:pt>
                <c:pt idx="700">
                  <c:v>64.900000000000006</c:v>
                </c:pt>
                <c:pt idx="701">
                  <c:v>64.900000000000006</c:v>
                </c:pt>
                <c:pt idx="702">
                  <c:v>64.8</c:v>
                </c:pt>
                <c:pt idx="703">
                  <c:v>64.8</c:v>
                </c:pt>
                <c:pt idx="704">
                  <c:v>64.8</c:v>
                </c:pt>
                <c:pt idx="705">
                  <c:v>64.8</c:v>
                </c:pt>
                <c:pt idx="706">
                  <c:v>64.8</c:v>
                </c:pt>
                <c:pt idx="707">
                  <c:v>64.8</c:v>
                </c:pt>
                <c:pt idx="708">
                  <c:v>64.8</c:v>
                </c:pt>
                <c:pt idx="709">
                  <c:v>64.8</c:v>
                </c:pt>
                <c:pt idx="710">
                  <c:v>64.900000000000006</c:v>
                </c:pt>
                <c:pt idx="711">
                  <c:v>64.900000000000006</c:v>
                </c:pt>
                <c:pt idx="712">
                  <c:v>64.900000000000006</c:v>
                </c:pt>
                <c:pt idx="713">
                  <c:v>64.900000000000006</c:v>
                </c:pt>
                <c:pt idx="714">
                  <c:v>64.900000000000006</c:v>
                </c:pt>
                <c:pt idx="715">
                  <c:v>65</c:v>
                </c:pt>
                <c:pt idx="716">
                  <c:v>64.900000000000006</c:v>
                </c:pt>
                <c:pt idx="717">
                  <c:v>65</c:v>
                </c:pt>
                <c:pt idx="718">
                  <c:v>65</c:v>
                </c:pt>
                <c:pt idx="719">
                  <c:v>65</c:v>
                </c:pt>
                <c:pt idx="720">
                  <c:v>65</c:v>
                </c:pt>
                <c:pt idx="721">
                  <c:v>65</c:v>
                </c:pt>
                <c:pt idx="722">
                  <c:v>65</c:v>
                </c:pt>
                <c:pt idx="723">
                  <c:v>65.099999999999994</c:v>
                </c:pt>
                <c:pt idx="724">
                  <c:v>65.099999999999994</c:v>
                </c:pt>
                <c:pt idx="725">
                  <c:v>65.099999999999994</c:v>
                </c:pt>
                <c:pt idx="726">
                  <c:v>65.099999999999994</c:v>
                </c:pt>
                <c:pt idx="727">
                  <c:v>65.2</c:v>
                </c:pt>
                <c:pt idx="728">
                  <c:v>65.2</c:v>
                </c:pt>
                <c:pt idx="729">
                  <c:v>65.099999999999994</c:v>
                </c:pt>
                <c:pt idx="730">
                  <c:v>65.099999999999994</c:v>
                </c:pt>
                <c:pt idx="731">
                  <c:v>65.2</c:v>
                </c:pt>
                <c:pt idx="732">
                  <c:v>65.2</c:v>
                </c:pt>
                <c:pt idx="733">
                  <c:v>65.2</c:v>
                </c:pt>
                <c:pt idx="734">
                  <c:v>65.3</c:v>
                </c:pt>
                <c:pt idx="735">
                  <c:v>65.3</c:v>
                </c:pt>
                <c:pt idx="736">
                  <c:v>65.3</c:v>
                </c:pt>
                <c:pt idx="737">
                  <c:v>65.3</c:v>
                </c:pt>
                <c:pt idx="738">
                  <c:v>65.2</c:v>
                </c:pt>
                <c:pt idx="739">
                  <c:v>65.2</c:v>
                </c:pt>
                <c:pt idx="740">
                  <c:v>65.2</c:v>
                </c:pt>
                <c:pt idx="741">
                  <c:v>65.3</c:v>
                </c:pt>
                <c:pt idx="742">
                  <c:v>65.400000000000006</c:v>
                </c:pt>
                <c:pt idx="743">
                  <c:v>65.400000000000006</c:v>
                </c:pt>
                <c:pt idx="744">
                  <c:v>65.400000000000006</c:v>
                </c:pt>
                <c:pt idx="745">
                  <c:v>65.5</c:v>
                </c:pt>
                <c:pt idx="746">
                  <c:v>65.5</c:v>
                </c:pt>
                <c:pt idx="747">
                  <c:v>65.599999999999994</c:v>
                </c:pt>
                <c:pt idx="748">
                  <c:v>65.7</c:v>
                </c:pt>
                <c:pt idx="749">
                  <c:v>65.8</c:v>
                </c:pt>
                <c:pt idx="750">
                  <c:v>65.8</c:v>
                </c:pt>
                <c:pt idx="751">
                  <c:v>65.8</c:v>
                </c:pt>
                <c:pt idx="752">
                  <c:v>65.8</c:v>
                </c:pt>
                <c:pt idx="753">
                  <c:v>65.8</c:v>
                </c:pt>
                <c:pt idx="754">
                  <c:v>65.7</c:v>
                </c:pt>
                <c:pt idx="755">
                  <c:v>65.7</c:v>
                </c:pt>
                <c:pt idx="756">
                  <c:v>65.7</c:v>
                </c:pt>
                <c:pt idx="757">
                  <c:v>65.7</c:v>
                </c:pt>
                <c:pt idx="758">
                  <c:v>65.8</c:v>
                </c:pt>
                <c:pt idx="759">
                  <c:v>65.8</c:v>
                </c:pt>
                <c:pt idx="760">
                  <c:v>65.8</c:v>
                </c:pt>
                <c:pt idx="761">
                  <c:v>65.8</c:v>
                </c:pt>
                <c:pt idx="762">
                  <c:v>65.8</c:v>
                </c:pt>
                <c:pt idx="763">
                  <c:v>65.8</c:v>
                </c:pt>
                <c:pt idx="764">
                  <c:v>65.8</c:v>
                </c:pt>
                <c:pt idx="765">
                  <c:v>65.8</c:v>
                </c:pt>
                <c:pt idx="766">
                  <c:v>65.8</c:v>
                </c:pt>
                <c:pt idx="767">
                  <c:v>65.8</c:v>
                </c:pt>
                <c:pt idx="768">
                  <c:v>65.8</c:v>
                </c:pt>
                <c:pt idx="769">
                  <c:v>65.8</c:v>
                </c:pt>
                <c:pt idx="770">
                  <c:v>65.8</c:v>
                </c:pt>
                <c:pt idx="771">
                  <c:v>65.900000000000006</c:v>
                </c:pt>
                <c:pt idx="772">
                  <c:v>65.900000000000006</c:v>
                </c:pt>
                <c:pt idx="773">
                  <c:v>65.900000000000006</c:v>
                </c:pt>
                <c:pt idx="774">
                  <c:v>66</c:v>
                </c:pt>
                <c:pt idx="775">
                  <c:v>66</c:v>
                </c:pt>
                <c:pt idx="776">
                  <c:v>66.099999999999994</c:v>
                </c:pt>
                <c:pt idx="777">
                  <c:v>66.2</c:v>
                </c:pt>
                <c:pt idx="778">
                  <c:v>66.2</c:v>
                </c:pt>
                <c:pt idx="779">
                  <c:v>66.3</c:v>
                </c:pt>
                <c:pt idx="780">
                  <c:v>66.3</c:v>
                </c:pt>
                <c:pt idx="781">
                  <c:v>66.3</c:v>
                </c:pt>
                <c:pt idx="782">
                  <c:v>66.3</c:v>
                </c:pt>
                <c:pt idx="783">
                  <c:v>66.3</c:v>
                </c:pt>
                <c:pt idx="784">
                  <c:v>66.3</c:v>
                </c:pt>
                <c:pt idx="785">
                  <c:v>66.2</c:v>
                </c:pt>
                <c:pt idx="786">
                  <c:v>66.2</c:v>
                </c:pt>
                <c:pt idx="787">
                  <c:v>66.2</c:v>
                </c:pt>
                <c:pt idx="788">
                  <c:v>66.2</c:v>
                </c:pt>
                <c:pt idx="789">
                  <c:v>66.2</c:v>
                </c:pt>
                <c:pt idx="790">
                  <c:v>66.2</c:v>
                </c:pt>
                <c:pt idx="791">
                  <c:v>66.2</c:v>
                </c:pt>
                <c:pt idx="792">
                  <c:v>66.2</c:v>
                </c:pt>
                <c:pt idx="793">
                  <c:v>66.2</c:v>
                </c:pt>
                <c:pt idx="794">
                  <c:v>66.2</c:v>
                </c:pt>
                <c:pt idx="795">
                  <c:v>66.2</c:v>
                </c:pt>
                <c:pt idx="796">
                  <c:v>66.2</c:v>
                </c:pt>
                <c:pt idx="797">
                  <c:v>66.3</c:v>
                </c:pt>
                <c:pt idx="798">
                  <c:v>66.3</c:v>
                </c:pt>
                <c:pt idx="799">
                  <c:v>66.3</c:v>
                </c:pt>
                <c:pt idx="800">
                  <c:v>66.400000000000006</c:v>
                </c:pt>
                <c:pt idx="801">
                  <c:v>66.400000000000006</c:v>
                </c:pt>
                <c:pt idx="802">
                  <c:v>66.400000000000006</c:v>
                </c:pt>
                <c:pt idx="803">
                  <c:v>66.5</c:v>
                </c:pt>
                <c:pt idx="804">
                  <c:v>66.5</c:v>
                </c:pt>
                <c:pt idx="805">
                  <c:v>66.5</c:v>
                </c:pt>
                <c:pt idx="806">
                  <c:v>66.5</c:v>
                </c:pt>
                <c:pt idx="807">
                  <c:v>66.5</c:v>
                </c:pt>
                <c:pt idx="808">
                  <c:v>66.400000000000006</c:v>
                </c:pt>
                <c:pt idx="809">
                  <c:v>66.5</c:v>
                </c:pt>
                <c:pt idx="810">
                  <c:v>66.5</c:v>
                </c:pt>
                <c:pt idx="811">
                  <c:v>66.5</c:v>
                </c:pt>
                <c:pt idx="812">
                  <c:v>66.5</c:v>
                </c:pt>
                <c:pt idx="813">
                  <c:v>66.5</c:v>
                </c:pt>
                <c:pt idx="814">
                  <c:v>66.5</c:v>
                </c:pt>
                <c:pt idx="815">
                  <c:v>66.5</c:v>
                </c:pt>
                <c:pt idx="816">
                  <c:v>66.5</c:v>
                </c:pt>
                <c:pt idx="817">
                  <c:v>66.5</c:v>
                </c:pt>
                <c:pt idx="818">
                  <c:v>66.400000000000006</c:v>
                </c:pt>
                <c:pt idx="819">
                  <c:v>66.5</c:v>
                </c:pt>
                <c:pt idx="820">
                  <c:v>66.5</c:v>
                </c:pt>
                <c:pt idx="821">
                  <c:v>66.5</c:v>
                </c:pt>
                <c:pt idx="822">
                  <c:v>66.5</c:v>
                </c:pt>
                <c:pt idx="823">
                  <c:v>66.5</c:v>
                </c:pt>
                <c:pt idx="824">
                  <c:v>66.5</c:v>
                </c:pt>
                <c:pt idx="825">
                  <c:v>66.5</c:v>
                </c:pt>
                <c:pt idx="826">
                  <c:v>66.5</c:v>
                </c:pt>
                <c:pt idx="827">
                  <c:v>66.5</c:v>
                </c:pt>
                <c:pt idx="828">
                  <c:v>66.5</c:v>
                </c:pt>
                <c:pt idx="829">
                  <c:v>66.5</c:v>
                </c:pt>
                <c:pt idx="830">
                  <c:v>66.5</c:v>
                </c:pt>
                <c:pt idx="831">
                  <c:v>66.5</c:v>
                </c:pt>
                <c:pt idx="832">
                  <c:v>66.5</c:v>
                </c:pt>
                <c:pt idx="833">
                  <c:v>66.5</c:v>
                </c:pt>
                <c:pt idx="834">
                  <c:v>66.599999999999994</c:v>
                </c:pt>
                <c:pt idx="835">
                  <c:v>66.599999999999994</c:v>
                </c:pt>
                <c:pt idx="836">
                  <c:v>66.599999999999994</c:v>
                </c:pt>
                <c:pt idx="837">
                  <c:v>66.7</c:v>
                </c:pt>
                <c:pt idx="838">
                  <c:v>66.7</c:v>
                </c:pt>
                <c:pt idx="839">
                  <c:v>66.7</c:v>
                </c:pt>
                <c:pt idx="840">
                  <c:v>66.8</c:v>
                </c:pt>
                <c:pt idx="841">
                  <c:v>66.8</c:v>
                </c:pt>
                <c:pt idx="842">
                  <c:v>66.8</c:v>
                </c:pt>
                <c:pt idx="843">
                  <c:v>66.8</c:v>
                </c:pt>
                <c:pt idx="844">
                  <c:v>66.8</c:v>
                </c:pt>
                <c:pt idx="845">
                  <c:v>66.8</c:v>
                </c:pt>
                <c:pt idx="846">
                  <c:v>66.8</c:v>
                </c:pt>
                <c:pt idx="847">
                  <c:v>66.900000000000006</c:v>
                </c:pt>
                <c:pt idx="848">
                  <c:v>66.900000000000006</c:v>
                </c:pt>
                <c:pt idx="849">
                  <c:v>67</c:v>
                </c:pt>
                <c:pt idx="850">
                  <c:v>67</c:v>
                </c:pt>
                <c:pt idx="851">
                  <c:v>67.099999999999994</c:v>
                </c:pt>
                <c:pt idx="852">
                  <c:v>67.099999999999994</c:v>
                </c:pt>
                <c:pt idx="853">
                  <c:v>67.2</c:v>
                </c:pt>
                <c:pt idx="854">
                  <c:v>67.2</c:v>
                </c:pt>
                <c:pt idx="855">
                  <c:v>67.2</c:v>
                </c:pt>
                <c:pt idx="856">
                  <c:v>67.2</c:v>
                </c:pt>
                <c:pt idx="857">
                  <c:v>67.3</c:v>
                </c:pt>
                <c:pt idx="858">
                  <c:v>67.3</c:v>
                </c:pt>
                <c:pt idx="859">
                  <c:v>67.3</c:v>
                </c:pt>
                <c:pt idx="860">
                  <c:v>67.3</c:v>
                </c:pt>
                <c:pt idx="861">
                  <c:v>67.3</c:v>
                </c:pt>
                <c:pt idx="862">
                  <c:v>67.3</c:v>
                </c:pt>
                <c:pt idx="863">
                  <c:v>67.3</c:v>
                </c:pt>
                <c:pt idx="864">
                  <c:v>67.400000000000006</c:v>
                </c:pt>
                <c:pt idx="865">
                  <c:v>67.400000000000006</c:v>
                </c:pt>
                <c:pt idx="866">
                  <c:v>67.400000000000006</c:v>
                </c:pt>
                <c:pt idx="867">
                  <c:v>67.400000000000006</c:v>
                </c:pt>
                <c:pt idx="868">
                  <c:v>67.400000000000006</c:v>
                </c:pt>
                <c:pt idx="869">
                  <c:v>67.400000000000006</c:v>
                </c:pt>
                <c:pt idx="870">
                  <c:v>67.400000000000006</c:v>
                </c:pt>
                <c:pt idx="871">
                  <c:v>67.400000000000006</c:v>
                </c:pt>
                <c:pt idx="872">
                  <c:v>67.400000000000006</c:v>
                </c:pt>
                <c:pt idx="873">
                  <c:v>67.400000000000006</c:v>
                </c:pt>
                <c:pt idx="874">
                  <c:v>67.5</c:v>
                </c:pt>
                <c:pt idx="875">
                  <c:v>67.5</c:v>
                </c:pt>
                <c:pt idx="876">
                  <c:v>67.5</c:v>
                </c:pt>
                <c:pt idx="877">
                  <c:v>67.5</c:v>
                </c:pt>
                <c:pt idx="878">
                  <c:v>67.5</c:v>
                </c:pt>
                <c:pt idx="879">
                  <c:v>67.5</c:v>
                </c:pt>
                <c:pt idx="880">
                  <c:v>67.5</c:v>
                </c:pt>
                <c:pt idx="881">
                  <c:v>67.5</c:v>
                </c:pt>
                <c:pt idx="882">
                  <c:v>67.599999999999994</c:v>
                </c:pt>
                <c:pt idx="883">
                  <c:v>67.599999999999994</c:v>
                </c:pt>
                <c:pt idx="884">
                  <c:v>67.599999999999994</c:v>
                </c:pt>
                <c:pt idx="885">
                  <c:v>67.599999999999994</c:v>
                </c:pt>
                <c:pt idx="886">
                  <c:v>67.599999999999994</c:v>
                </c:pt>
                <c:pt idx="887">
                  <c:v>67.7</c:v>
                </c:pt>
                <c:pt idx="888">
                  <c:v>67.7</c:v>
                </c:pt>
                <c:pt idx="889">
                  <c:v>67.7</c:v>
                </c:pt>
                <c:pt idx="890">
                  <c:v>67.7</c:v>
                </c:pt>
                <c:pt idx="891">
                  <c:v>67.7</c:v>
                </c:pt>
                <c:pt idx="892">
                  <c:v>67.7</c:v>
                </c:pt>
                <c:pt idx="893">
                  <c:v>67.8</c:v>
                </c:pt>
                <c:pt idx="894">
                  <c:v>67.8</c:v>
                </c:pt>
                <c:pt idx="895">
                  <c:v>67.8</c:v>
                </c:pt>
                <c:pt idx="896">
                  <c:v>67.8</c:v>
                </c:pt>
                <c:pt idx="897">
                  <c:v>67.8</c:v>
                </c:pt>
                <c:pt idx="898">
                  <c:v>67.900000000000006</c:v>
                </c:pt>
                <c:pt idx="899">
                  <c:v>67.900000000000006</c:v>
                </c:pt>
                <c:pt idx="900">
                  <c:v>68</c:v>
                </c:pt>
                <c:pt idx="901">
                  <c:v>68.099999999999994</c:v>
                </c:pt>
                <c:pt idx="902">
                  <c:v>68.2</c:v>
                </c:pt>
                <c:pt idx="903">
                  <c:v>68.2</c:v>
                </c:pt>
                <c:pt idx="904">
                  <c:v>68.2</c:v>
                </c:pt>
                <c:pt idx="905">
                  <c:v>68.2</c:v>
                </c:pt>
                <c:pt idx="906">
                  <c:v>68.2</c:v>
                </c:pt>
                <c:pt idx="907">
                  <c:v>68.2</c:v>
                </c:pt>
                <c:pt idx="908">
                  <c:v>68.2</c:v>
                </c:pt>
                <c:pt idx="909">
                  <c:v>68.3</c:v>
                </c:pt>
                <c:pt idx="910">
                  <c:v>68.3</c:v>
                </c:pt>
                <c:pt idx="911">
                  <c:v>68.3</c:v>
                </c:pt>
                <c:pt idx="912">
                  <c:v>68.3</c:v>
                </c:pt>
                <c:pt idx="913">
                  <c:v>68.2</c:v>
                </c:pt>
                <c:pt idx="914">
                  <c:v>68.2</c:v>
                </c:pt>
                <c:pt idx="915">
                  <c:v>68.2</c:v>
                </c:pt>
                <c:pt idx="916">
                  <c:v>68.2</c:v>
                </c:pt>
                <c:pt idx="917">
                  <c:v>68.2</c:v>
                </c:pt>
                <c:pt idx="918">
                  <c:v>68.2</c:v>
                </c:pt>
                <c:pt idx="919">
                  <c:v>68.2</c:v>
                </c:pt>
                <c:pt idx="920">
                  <c:v>68.2</c:v>
                </c:pt>
                <c:pt idx="921">
                  <c:v>68.2</c:v>
                </c:pt>
                <c:pt idx="922">
                  <c:v>68.2</c:v>
                </c:pt>
                <c:pt idx="923">
                  <c:v>68.2</c:v>
                </c:pt>
                <c:pt idx="924">
                  <c:v>68.2</c:v>
                </c:pt>
                <c:pt idx="925">
                  <c:v>68.099999999999994</c:v>
                </c:pt>
                <c:pt idx="926">
                  <c:v>68.099999999999994</c:v>
                </c:pt>
                <c:pt idx="927">
                  <c:v>68.099999999999994</c:v>
                </c:pt>
                <c:pt idx="928">
                  <c:v>68.099999999999994</c:v>
                </c:pt>
                <c:pt idx="929">
                  <c:v>68.099999999999994</c:v>
                </c:pt>
                <c:pt idx="930">
                  <c:v>68.099999999999994</c:v>
                </c:pt>
                <c:pt idx="931">
                  <c:v>68.099999999999994</c:v>
                </c:pt>
                <c:pt idx="932">
                  <c:v>68</c:v>
                </c:pt>
                <c:pt idx="933">
                  <c:v>67.900000000000006</c:v>
                </c:pt>
                <c:pt idx="934">
                  <c:v>67.8</c:v>
                </c:pt>
                <c:pt idx="935">
                  <c:v>67.7</c:v>
                </c:pt>
                <c:pt idx="936">
                  <c:v>67.7</c:v>
                </c:pt>
                <c:pt idx="937">
                  <c:v>67.7</c:v>
                </c:pt>
                <c:pt idx="938">
                  <c:v>67.7</c:v>
                </c:pt>
                <c:pt idx="939">
                  <c:v>67.599999999999994</c:v>
                </c:pt>
                <c:pt idx="940">
                  <c:v>67.599999999999994</c:v>
                </c:pt>
                <c:pt idx="941">
                  <c:v>67.599999999999994</c:v>
                </c:pt>
                <c:pt idx="942">
                  <c:v>67.599999999999994</c:v>
                </c:pt>
                <c:pt idx="943">
                  <c:v>67.599999999999994</c:v>
                </c:pt>
                <c:pt idx="944">
                  <c:v>67.599999999999994</c:v>
                </c:pt>
                <c:pt idx="945">
                  <c:v>67.599999999999994</c:v>
                </c:pt>
                <c:pt idx="946">
                  <c:v>67.599999999999994</c:v>
                </c:pt>
                <c:pt idx="947">
                  <c:v>67.599999999999994</c:v>
                </c:pt>
                <c:pt idx="948">
                  <c:v>67.7</c:v>
                </c:pt>
                <c:pt idx="949">
                  <c:v>67.7</c:v>
                </c:pt>
                <c:pt idx="950">
                  <c:v>67.7</c:v>
                </c:pt>
                <c:pt idx="951">
                  <c:v>67.7</c:v>
                </c:pt>
                <c:pt idx="952">
                  <c:v>67.7</c:v>
                </c:pt>
                <c:pt idx="953">
                  <c:v>67.7</c:v>
                </c:pt>
                <c:pt idx="954">
                  <c:v>67.7</c:v>
                </c:pt>
                <c:pt idx="955">
                  <c:v>67.7</c:v>
                </c:pt>
                <c:pt idx="956">
                  <c:v>67.7</c:v>
                </c:pt>
                <c:pt idx="957">
                  <c:v>67.7</c:v>
                </c:pt>
                <c:pt idx="958">
                  <c:v>67.7</c:v>
                </c:pt>
                <c:pt idx="959">
                  <c:v>67.7</c:v>
                </c:pt>
                <c:pt idx="960">
                  <c:v>67.7</c:v>
                </c:pt>
                <c:pt idx="961">
                  <c:v>67.7</c:v>
                </c:pt>
                <c:pt idx="962">
                  <c:v>67.7</c:v>
                </c:pt>
                <c:pt idx="963">
                  <c:v>67.7</c:v>
                </c:pt>
                <c:pt idx="964">
                  <c:v>67.7</c:v>
                </c:pt>
                <c:pt idx="965">
                  <c:v>67.7</c:v>
                </c:pt>
                <c:pt idx="966">
                  <c:v>67.7</c:v>
                </c:pt>
                <c:pt idx="967">
                  <c:v>67.7</c:v>
                </c:pt>
                <c:pt idx="968">
                  <c:v>67.7</c:v>
                </c:pt>
                <c:pt idx="969">
                  <c:v>67.599999999999994</c:v>
                </c:pt>
                <c:pt idx="970">
                  <c:v>67.599999999999994</c:v>
                </c:pt>
                <c:pt idx="971">
                  <c:v>67.599999999999994</c:v>
                </c:pt>
                <c:pt idx="972">
                  <c:v>67.599999999999994</c:v>
                </c:pt>
                <c:pt idx="973">
                  <c:v>67.599999999999994</c:v>
                </c:pt>
                <c:pt idx="974">
                  <c:v>67.599999999999994</c:v>
                </c:pt>
                <c:pt idx="975">
                  <c:v>67.599999999999994</c:v>
                </c:pt>
                <c:pt idx="976">
                  <c:v>67.599999999999994</c:v>
                </c:pt>
                <c:pt idx="977">
                  <c:v>67.599999999999994</c:v>
                </c:pt>
                <c:pt idx="978">
                  <c:v>67.599999999999994</c:v>
                </c:pt>
                <c:pt idx="979">
                  <c:v>67.599999999999994</c:v>
                </c:pt>
                <c:pt idx="980">
                  <c:v>67.599999999999994</c:v>
                </c:pt>
                <c:pt idx="981">
                  <c:v>67.599999999999994</c:v>
                </c:pt>
                <c:pt idx="982">
                  <c:v>67.599999999999994</c:v>
                </c:pt>
                <c:pt idx="983">
                  <c:v>67.599999999999994</c:v>
                </c:pt>
                <c:pt idx="984">
                  <c:v>67.599999999999994</c:v>
                </c:pt>
                <c:pt idx="985">
                  <c:v>67.599999999999994</c:v>
                </c:pt>
                <c:pt idx="986">
                  <c:v>67.599999999999994</c:v>
                </c:pt>
                <c:pt idx="987">
                  <c:v>67.599999999999994</c:v>
                </c:pt>
                <c:pt idx="988">
                  <c:v>67.599999999999994</c:v>
                </c:pt>
                <c:pt idx="989">
                  <c:v>67.599999999999994</c:v>
                </c:pt>
                <c:pt idx="990">
                  <c:v>67.599999999999994</c:v>
                </c:pt>
                <c:pt idx="991">
                  <c:v>67.7</c:v>
                </c:pt>
                <c:pt idx="992">
                  <c:v>67.7</c:v>
                </c:pt>
                <c:pt idx="993">
                  <c:v>67.7</c:v>
                </c:pt>
                <c:pt idx="994">
                  <c:v>67.7</c:v>
                </c:pt>
                <c:pt idx="995">
                  <c:v>67.7</c:v>
                </c:pt>
                <c:pt idx="996">
                  <c:v>67.7</c:v>
                </c:pt>
                <c:pt idx="997">
                  <c:v>67.7</c:v>
                </c:pt>
                <c:pt idx="998">
                  <c:v>67.8</c:v>
                </c:pt>
                <c:pt idx="999">
                  <c:v>67.8</c:v>
                </c:pt>
                <c:pt idx="1000">
                  <c:v>67.8</c:v>
                </c:pt>
                <c:pt idx="1001">
                  <c:v>67.8</c:v>
                </c:pt>
                <c:pt idx="1002">
                  <c:v>67.8</c:v>
                </c:pt>
                <c:pt idx="1003">
                  <c:v>67.8</c:v>
                </c:pt>
                <c:pt idx="1004">
                  <c:v>67.900000000000006</c:v>
                </c:pt>
                <c:pt idx="1005">
                  <c:v>67.900000000000006</c:v>
                </c:pt>
                <c:pt idx="1006">
                  <c:v>67.900000000000006</c:v>
                </c:pt>
                <c:pt idx="1007">
                  <c:v>67.900000000000006</c:v>
                </c:pt>
                <c:pt idx="1008">
                  <c:v>68</c:v>
                </c:pt>
                <c:pt idx="1009">
                  <c:v>68</c:v>
                </c:pt>
                <c:pt idx="1010">
                  <c:v>68</c:v>
                </c:pt>
                <c:pt idx="1011">
                  <c:v>68</c:v>
                </c:pt>
                <c:pt idx="1012">
                  <c:v>68.099999999999994</c:v>
                </c:pt>
                <c:pt idx="1013">
                  <c:v>68.099999999999994</c:v>
                </c:pt>
                <c:pt idx="1014">
                  <c:v>68.099999999999994</c:v>
                </c:pt>
                <c:pt idx="1015">
                  <c:v>68.099999999999994</c:v>
                </c:pt>
                <c:pt idx="1016">
                  <c:v>68.2</c:v>
                </c:pt>
                <c:pt idx="1017">
                  <c:v>68.2</c:v>
                </c:pt>
                <c:pt idx="1018">
                  <c:v>68.2</c:v>
                </c:pt>
                <c:pt idx="1019">
                  <c:v>68.3</c:v>
                </c:pt>
                <c:pt idx="1020">
                  <c:v>68.3</c:v>
                </c:pt>
                <c:pt idx="1021">
                  <c:v>68.3</c:v>
                </c:pt>
                <c:pt idx="1022">
                  <c:v>68.3</c:v>
                </c:pt>
                <c:pt idx="1023">
                  <c:v>68.400000000000006</c:v>
                </c:pt>
                <c:pt idx="1024">
                  <c:v>68.400000000000006</c:v>
                </c:pt>
                <c:pt idx="1025">
                  <c:v>68.400000000000006</c:v>
                </c:pt>
                <c:pt idx="1026">
                  <c:v>68.400000000000006</c:v>
                </c:pt>
                <c:pt idx="1027">
                  <c:v>68.5</c:v>
                </c:pt>
                <c:pt idx="1028">
                  <c:v>68.5</c:v>
                </c:pt>
                <c:pt idx="1029">
                  <c:v>68.599999999999994</c:v>
                </c:pt>
                <c:pt idx="1030">
                  <c:v>68.599999999999994</c:v>
                </c:pt>
                <c:pt idx="1031">
                  <c:v>68.7</c:v>
                </c:pt>
                <c:pt idx="1032">
                  <c:v>68.7</c:v>
                </c:pt>
                <c:pt idx="1033">
                  <c:v>68.7</c:v>
                </c:pt>
                <c:pt idx="1034">
                  <c:v>68.7</c:v>
                </c:pt>
                <c:pt idx="1035">
                  <c:v>68.8</c:v>
                </c:pt>
                <c:pt idx="1036">
                  <c:v>68.8</c:v>
                </c:pt>
                <c:pt idx="1037">
                  <c:v>68.8</c:v>
                </c:pt>
                <c:pt idx="1038">
                  <c:v>68.900000000000006</c:v>
                </c:pt>
                <c:pt idx="1039">
                  <c:v>68.900000000000006</c:v>
                </c:pt>
                <c:pt idx="1040">
                  <c:v>68.900000000000006</c:v>
                </c:pt>
                <c:pt idx="1041">
                  <c:v>69</c:v>
                </c:pt>
                <c:pt idx="1042">
                  <c:v>69</c:v>
                </c:pt>
                <c:pt idx="1043">
                  <c:v>69.099999999999994</c:v>
                </c:pt>
                <c:pt idx="1044">
                  <c:v>69.099999999999994</c:v>
                </c:pt>
                <c:pt idx="1045">
                  <c:v>69.099999999999994</c:v>
                </c:pt>
                <c:pt idx="1046">
                  <c:v>69.099999999999994</c:v>
                </c:pt>
                <c:pt idx="1047">
                  <c:v>69.2</c:v>
                </c:pt>
                <c:pt idx="1048">
                  <c:v>69.2</c:v>
                </c:pt>
                <c:pt idx="1049">
                  <c:v>69.2</c:v>
                </c:pt>
                <c:pt idx="1050">
                  <c:v>69.3</c:v>
                </c:pt>
                <c:pt idx="1051">
                  <c:v>69.3</c:v>
                </c:pt>
                <c:pt idx="1052">
                  <c:v>69.3</c:v>
                </c:pt>
                <c:pt idx="1053">
                  <c:v>69.2</c:v>
                </c:pt>
                <c:pt idx="1054">
                  <c:v>69.2</c:v>
                </c:pt>
                <c:pt idx="1055">
                  <c:v>69.3</c:v>
                </c:pt>
                <c:pt idx="1056">
                  <c:v>69.3</c:v>
                </c:pt>
                <c:pt idx="1057">
                  <c:v>69.3</c:v>
                </c:pt>
                <c:pt idx="1058">
                  <c:v>69.3</c:v>
                </c:pt>
                <c:pt idx="1059">
                  <c:v>69.3</c:v>
                </c:pt>
                <c:pt idx="1060">
                  <c:v>69.3</c:v>
                </c:pt>
                <c:pt idx="1061">
                  <c:v>69.3</c:v>
                </c:pt>
                <c:pt idx="1062">
                  <c:v>69.3</c:v>
                </c:pt>
                <c:pt idx="1063">
                  <c:v>69.2</c:v>
                </c:pt>
                <c:pt idx="1064">
                  <c:v>69.2</c:v>
                </c:pt>
                <c:pt idx="1065">
                  <c:v>69.2</c:v>
                </c:pt>
                <c:pt idx="1066">
                  <c:v>69.2</c:v>
                </c:pt>
                <c:pt idx="1067">
                  <c:v>69.2</c:v>
                </c:pt>
                <c:pt idx="1068">
                  <c:v>69.2</c:v>
                </c:pt>
                <c:pt idx="1069">
                  <c:v>69.2</c:v>
                </c:pt>
                <c:pt idx="1070">
                  <c:v>69.2</c:v>
                </c:pt>
                <c:pt idx="1071">
                  <c:v>69.2</c:v>
                </c:pt>
                <c:pt idx="1072">
                  <c:v>69.2</c:v>
                </c:pt>
                <c:pt idx="1073">
                  <c:v>69.2</c:v>
                </c:pt>
                <c:pt idx="1074">
                  <c:v>69.2</c:v>
                </c:pt>
                <c:pt idx="1075">
                  <c:v>69.099999999999994</c:v>
                </c:pt>
                <c:pt idx="1076">
                  <c:v>69.099999999999994</c:v>
                </c:pt>
                <c:pt idx="1077">
                  <c:v>69.099999999999994</c:v>
                </c:pt>
                <c:pt idx="1078">
                  <c:v>69.099999999999994</c:v>
                </c:pt>
                <c:pt idx="1079">
                  <c:v>69.2</c:v>
                </c:pt>
                <c:pt idx="1080">
                  <c:v>69.099999999999994</c:v>
                </c:pt>
                <c:pt idx="1081">
                  <c:v>69.099999999999994</c:v>
                </c:pt>
                <c:pt idx="1082">
                  <c:v>69.099999999999994</c:v>
                </c:pt>
                <c:pt idx="1083">
                  <c:v>69.099999999999994</c:v>
                </c:pt>
                <c:pt idx="1084">
                  <c:v>69.099999999999994</c:v>
                </c:pt>
                <c:pt idx="1085">
                  <c:v>69.099999999999994</c:v>
                </c:pt>
                <c:pt idx="1086">
                  <c:v>69</c:v>
                </c:pt>
                <c:pt idx="1087">
                  <c:v>69</c:v>
                </c:pt>
                <c:pt idx="1088">
                  <c:v>69</c:v>
                </c:pt>
                <c:pt idx="1089">
                  <c:v>69</c:v>
                </c:pt>
                <c:pt idx="1090">
                  <c:v>69</c:v>
                </c:pt>
                <c:pt idx="1091">
                  <c:v>69</c:v>
                </c:pt>
                <c:pt idx="1092">
                  <c:v>69</c:v>
                </c:pt>
                <c:pt idx="1093">
                  <c:v>69</c:v>
                </c:pt>
                <c:pt idx="1094">
                  <c:v>69</c:v>
                </c:pt>
                <c:pt idx="1095">
                  <c:v>69</c:v>
                </c:pt>
                <c:pt idx="1096">
                  <c:v>68.900000000000006</c:v>
                </c:pt>
                <c:pt idx="1097">
                  <c:v>68.900000000000006</c:v>
                </c:pt>
                <c:pt idx="1098">
                  <c:v>68.900000000000006</c:v>
                </c:pt>
                <c:pt idx="1099">
                  <c:v>68.900000000000006</c:v>
                </c:pt>
                <c:pt idx="1100">
                  <c:v>68.900000000000006</c:v>
                </c:pt>
                <c:pt idx="1101">
                  <c:v>68.900000000000006</c:v>
                </c:pt>
                <c:pt idx="1102">
                  <c:v>68.900000000000006</c:v>
                </c:pt>
                <c:pt idx="1103">
                  <c:v>68.900000000000006</c:v>
                </c:pt>
                <c:pt idx="1104">
                  <c:v>68.900000000000006</c:v>
                </c:pt>
                <c:pt idx="1105">
                  <c:v>68.900000000000006</c:v>
                </c:pt>
                <c:pt idx="1106">
                  <c:v>68.900000000000006</c:v>
                </c:pt>
                <c:pt idx="1107">
                  <c:v>68.900000000000006</c:v>
                </c:pt>
                <c:pt idx="1108">
                  <c:v>68.900000000000006</c:v>
                </c:pt>
                <c:pt idx="1109">
                  <c:v>68.900000000000006</c:v>
                </c:pt>
                <c:pt idx="1110">
                  <c:v>68.900000000000006</c:v>
                </c:pt>
                <c:pt idx="1111">
                  <c:v>68.900000000000006</c:v>
                </c:pt>
                <c:pt idx="1112">
                  <c:v>68.900000000000006</c:v>
                </c:pt>
                <c:pt idx="1113">
                  <c:v>68.900000000000006</c:v>
                </c:pt>
                <c:pt idx="1114">
                  <c:v>68.900000000000006</c:v>
                </c:pt>
                <c:pt idx="1115">
                  <c:v>68.900000000000006</c:v>
                </c:pt>
                <c:pt idx="1116">
                  <c:v>68.900000000000006</c:v>
                </c:pt>
                <c:pt idx="1117">
                  <c:v>68.900000000000006</c:v>
                </c:pt>
                <c:pt idx="1118">
                  <c:v>68.900000000000006</c:v>
                </c:pt>
                <c:pt idx="1119">
                  <c:v>68.900000000000006</c:v>
                </c:pt>
                <c:pt idx="1120">
                  <c:v>68.900000000000006</c:v>
                </c:pt>
                <c:pt idx="1121">
                  <c:v>68.900000000000006</c:v>
                </c:pt>
                <c:pt idx="1122">
                  <c:v>68.900000000000006</c:v>
                </c:pt>
                <c:pt idx="1123">
                  <c:v>68.900000000000006</c:v>
                </c:pt>
                <c:pt idx="1124">
                  <c:v>68.900000000000006</c:v>
                </c:pt>
                <c:pt idx="1125">
                  <c:v>68.900000000000006</c:v>
                </c:pt>
                <c:pt idx="1126">
                  <c:v>68.900000000000006</c:v>
                </c:pt>
                <c:pt idx="1127">
                  <c:v>69</c:v>
                </c:pt>
                <c:pt idx="1128">
                  <c:v>69</c:v>
                </c:pt>
                <c:pt idx="1129">
                  <c:v>69</c:v>
                </c:pt>
                <c:pt idx="1130">
                  <c:v>69</c:v>
                </c:pt>
                <c:pt idx="1131">
                  <c:v>69</c:v>
                </c:pt>
                <c:pt idx="1132">
                  <c:v>69.099999999999994</c:v>
                </c:pt>
                <c:pt idx="1133">
                  <c:v>69.099999999999994</c:v>
                </c:pt>
                <c:pt idx="1134">
                  <c:v>69.099999999999994</c:v>
                </c:pt>
                <c:pt idx="1135">
                  <c:v>69.099999999999994</c:v>
                </c:pt>
                <c:pt idx="1136">
                  <c:v>69.2</c:v>
                </c:pt>
                <c:pt idx="1137">
                  <c:v>69.2</c:v>
                </c:pt>
                <c:pt idx="1138">
                  <c:v>69.3</c:v>
                </c:pt>
                <c:pt idx="1139">
                  <c:v>69.3</c:v>
                </c:pt>
                <c:pt idx="1140">
                  <c:v>69.400000000000006</c:v>
                </c:pt>
                <c:pt idx="1141">
                  <c:v>69.400000000000006</c:v>
                </c:pt>
                <c:pt idx="1142">
                  <c:v>69.5</c:v>
                </c:pt>
                <c:pt idx="1143">
                  <c:v>69.5</c:v>
                </c:pt>
                <c:pt idx="1144">
                  <c:v>69.599999999999994</c:v>
                </c:pt>
                <c:pt idx="1145">
                  <c:v>69.599999999999994</c:v>
                </c:pt>
                <c:pt idx="1146">
                  <c:v>69.599999999999994</c:v>
                </c:pt>
                <c:pt idx="1147">
                  <c:v>69.7</c:v>
                </c:pt>
                <c:pt idx="1148">
                  <c:v>69.7</c:v>
                </c:pt>
                <c:pt idx="1149">
                  <c:v>69.8</c:v>
                </c:pt>
                <c:pt idx="1150">
                  <c:v>69.8</c:v>
                </c:pt>
                <c:pt idx="1151">
                  <c:v>69.8</c:v>
                </c:pt>
                <c:pt idx="1152">
                  <c:v>69.900000000000006</c:v>
                </c:pt>
                <c:pt idx="1153">
                  <c:v>69.900000000000006</c:v>
                </c:pt>
                <c:pt idx="1154">
                  <c:v>70</c:v>
                </c:pt>
                <c:pt idx="1155">
                  <c:v>70</c:v>
                </c:pt>
                <c:pt idx="1156">
                  <c:v>70</c:v>
                </c:pt>
                <c:pt idx="1157">
                  <c:v>70</c:v>
                </c:pt>
                <c:pt idx="1158">
                  <c:v>70.099999999999994</c:v>
                </c:pt>
                <c:pt idx="1159">
                  <c:v>70.099999999999994</c:v>
                </c:pt>
                <c:pt idx="1160">
                  <c:v>70.099999999999994</c:v>
                </c:pt>
                <c:pt idx="1161">
                  <c:v>70.2</c:v>
                </c:pt>
                <c:pt idx="1162">
                  <c:v>70.2</c:v>
                </c:pt>
                <c:pt idx="1163">
                  <c:v>70.3</c:v>
                </c:pt>
                <c:pt idx="1164">
                  <c:v>70.3</c:v>
                </c:pt>
                <c:pt idx="1165">
                  <c:v>70.400000000000006</c:v>
                </c:pt>
                <c:pt idx="1166">
                  <c:v>70.400000000000006</c:v>
                </c:pt>
                <c:pt idx="1167">
                  <c:v>70.400000000000006</c:v>
                </c:pt>
                <c:pt idx="1168">
                  <c:v>70.400000000000006</c:v>
                </c:pt>
                <c:pt idx="1169">
                  <c:v>70.5</c:v>
                </c:pt>
                <c:pt idx="1170">
                  <c:v>70.5</c:v>
                </c:pt>
                <c:pt idx="1171">
                  <c:v>70.5</c:v>
                </c:pt>
                <c:pt idx="1172">
                  <c:v>70.5</c:v>
                </c:pt>
                <c:pt idx="1173">
                  <c:v>70.5</c:v>
                </c:pt>
                <c:pt idx="1174">
                  <c:v>70.5</c:v>
                </c:pt>
                <c:pt idx="1175">
                  <c:v>70.599999999999994</c:v>
                </c:pt>
                <c:pt idx="1176">
                  <c:v>70.599999999999994</c:v>
                </c:pt>
                <c:pt idx="1177">
                  <c:v>70.599999999999994</c:v>
                </c:pt>
                <c:pt idx="1178">
                  <c:v>70.7</c:v>
                </c:pt>
                <c:pt idx="1179">
                  <c:v>70.7</c:v>
                </c:pt>
                <c:pt idx="1180">
                  <c:v>70.7</c:v>
                </c:pt>
                <c:pt idx="1181">
                  <c:v>70.7</c:v>
                </c:pt>
                <c:pt idx="1182">
                  <c:v>70.7</c:v>
                </c:pt>
                <c:pt idx="1183">
                  <c:v>70.7</c:v>
                </c:pt>
                <c:pt idx="1184">
                  <c:v>70.7</c:v>
                </c:pt>
                <c:pt idx="1185">
                  <c:v>70.7</c:v>
                </c:pt>
                <c:pt idx="1186">
                  <c:v>70.7</c:v>
                </c:pt>
                <c:pt idx="1187">
                  <c:v>70.7</c:v>
                </c:pt>
                <c:pt idx="1188">
                  <c:v>70.7</c:v>
                </c:pt>
                <c:pt idx="1189">
                  <c:v>70.7</c:v>
                </c:pt>
                <c:pt idx="1190">
                  <c:v>70.7</c:v>
                </c:pt>
                <c:pt idx="1191">
                  <c:v>70.7</c:v>
                </c:pt>
                <c:pt idx="1192">
                  <c:v>70.7</c:v>
                </c:pt>
                <c:pt idx="1193">
                  <c:v>70.7</c:v>
                </c:pt>
                <c:pt idx="1194">
                  <c:v>70.7</c:v>
                </c:pt>
                <c:pt idx="1195">
                  <c:v>70.7</c:v>
                </c:pt>
                <c:pt idx="1196">
                  <c:v>70.7</c:v>
                </c:pt>
                <c:pt idx="1197">
                  <c:v>70.7</c:v>
                </c:pt>
                <c:pt idx="1198">
                  <c:v>70.7</c:v>
                </c:pt>
                <c:pt idx="1199">
                  <c:v>70.7</c:v>
                </c:pt>
                <c:pt idx="1200">
                  <c:v>70.7</c:v>
                </c:pt>
                <c:pt idx="1201">
                  <c:v>70.7</c:v>
                </c:pt>
                <c:pt idx="1202">
                  <c:v>70.7</c:v>
                </c:pt>
                <c:pt idx="1203">
                  <c:v>70.7</c:v>
                </c:pt>
                <c:pt idx="1204">
                  <c:v>70.7</c:v>
                </c:pt>
                <c:pt idx="1205">
                  <c:v>70.7</c:v>
                </c:pt>
                <c:pt idx="1206">
                  <c:v>70.7</c:v>
                </c:pt>
                <c:pt idx="1207">
                  <c:v>70.7</c:v>
                </c:pt>
                <c:pt idx="1208">
                  <c:v>70.7</c:v>
                </c:pt>
                <c:pt idx="1209">
                  <c:v>70.7</c:v>
                </c:pt>
                <c:pt idx="1210">
                  <c:v>70.7</c:v>
                </c:pt>
                <c:pt idx="1211">
                  <c:v>70.599999999999994</c:v>
                </c:pt>
                <c:pt idx="1212">
                  <c:v>70.7</c:v>
                </c:pt>
                <c:pt idx="1213">
                  <c:v>70.7</c:v>
                </c:pt>
                <c:pt idx="1214">
                  <c:v>70.7</c:v>
                </c:pt>
                <c:pt idx="1215">
                  <c:v>70.7</c:v>
                </c:pt>
                <c:pt idx="1216">
                  <c:v>70.7</c:v>
                </c:pt>
                <c:pt idx="1217">
                  <c:v>70.7</c:v>
                </c:pt>
                <c:pt idx="1218">
                  <c:v>70.7</c:v>
                </c:pt>
                <c:pt idx="1219">
                  <c:v>70.7</c:v>
                </c:pt>
                <c:pt idx="1220">
                  <c:v>70.7</c:v>
                </c:pt>
                <c:pt idx="1221">
                  <c:v>70.7</c:v>
                </c:pt>
                <c:pt idx="1222">
                  <c:v>70.7</c:v>
                </c:pt>
                <c:pt idx="1223">
                  <c:v>70.7</c:v>
                </c:pt>
                <c:pt idx="1224">
                  <c:v>70.7</c:v>
                </c:pt>
                <c:pt idx="1225">
                  <c:v>70.7</c:v>
                </c:pt>
                <c:pt idx="1226">
                  <c:v>70.7</c:v>
                </c:pt>
                <c:pt idx="1227">
                  <c:v>70.8</c:v>
                </c:pt>
                <c:pt idx="1228">
                  <c:v>70.8</c:v>
                </c:pt>
                <c:pt idx="1229">
                  <c:v>70.7</c:v>
                </c:pt>
                <c:pt idx="1230">
                  <c:v>70.7</c:v>
                </c:pt>
                <c:pt idx="1231">
                  <c:v>70.7</c:v>
                </c:pt>
                <c:pt idx="1232">
                  <c:v>70.599999999999994</c:v>
                </c:pt>
                <c:pt idx="1233">
                  <c:v>70.599999999999994</c:v>
                </c:pt>
                <c:pt idx="1234">
                  <c:v>70.5</c:v>
                </c:pt>
                <c:pt idx="1235">
                  <c:v>70.400000000000006</c:v>
                </c:pt>
                <c:pt idx="1236">
                  <c:v>70.400000000000006</c:v>
                </c:pt>
                <c:pt idx="1237">
                  <c:v>70.400000000000006</c:v>
                </c:pt>
                <c:pt idx="1238">
                  <c:v>70.400000000000006</c:v>
                </c:pt>
                <c:pt idx="1239">
                  <c:v>70.400000000000006</c:v>
                </c:pt>
                <c:pt idx="1240">
                  <c:v>70.400000000000006</c:v>
                </c:pt>
                <c:pt idx="1241">
                  <c:v>70.3</c:v>
                </c:pt>
                <c:pt idx="1242">
                  <c:v>70.3</c:v>
                </c:pt>
                <c:pt idx="1243">
                  <c:v>70.3</c:v>
                </c:pt>
                <c:pt idx="1244">
                  <c:v>70.3</c:v>
                </c:pt>
                <c:pt idx="1245">
                  <c:v>70.2</c:v>
                </c:pt>
                <c:pt idx="1246">
                  <c:v>70.2</c:v>
                </c:pt>
                <c:pt idx="1247">
                  <c:v>70.3</c:v>
                </c:pt>
                <c:pt idx="1248">
                  <c:v>70.400000000000006</c:v>
                </c:pt>
                <c:pt idx="1249">
                  <c:v>70.5</c:v>
                </c:pt>
                <c:pt idx="1250">
                  <c:v>70.5</c:v>
                </c:pt>
                <c:pt idx="1251">
                  <c:v>70.5</c:v>
                </c:pt>
                <c:pt idx="1252">
                  <c:v>70.400000000000006</c:v>
                </c:pt>
                <c:pt idx="1253">
                  <c:v>70.400000000000006</c:v>
                </c:pt>
                <c:pt idx="1254">
                  <c:v>70.400000000000006</c:v>
                </c:pt>
                <c:pt idx="1255">
                  <c:v>70.400000000000006</c:v>
                </c:pt>
                <c:pt idx="1256">
                  <c:v>70.400000000000006</c:v>
                </c:pt>
                <c:pt idx="1257">
                  <c:v>70.400000000000006</c:v>
                </c:pt>
                <c:pt idx="1258">
                  <c:v>70.3</c:v>
                </c:pt>
                <c:pt idx="1259">
                  <c:v>70.3</c:v>
                </c:pt>
                <c:pt idx="1260">
                  <c:v>70.3</c:v>
                </c:pt>
                <c:pt idx="1261">
                  <c:v>70.3</c:v>
                </c:pt>
                <c:pt idx="1262">
                  <c:v>70.3</c:v>
                </c:pt>
                <c:pt idx="1263">
                  <c:v>70.3</c:v>
                </c:pt>
                <c:pt idx="1264">
                  <c:v>70.400000000000006</c:v>
                </c:pt>
                <c:pt idx="1265">
                  <c:v>70.5</c:v>
                </c:pt>
                <c:pt idx="1266">
                  <c:v>70.599999999999994</c:v>
                </c:pt>
                <c:pt idx="1267">
                  <c:v>70.599999999999994</c:v>
                </c:pt>
                <c:pt idx="1268">
                  <c:v>70.599999999999994</c:v>
                </c:pt>
                <c:pt idx="1269">
                  <c:v>70.599999999999994</c:v>
                </c:pt>
                <c:pt idx="1270">
                  <c:v>70.599999999999994</c:v>
                </c:pt>
                <c:pt idx="1271">
                  <c:v>70.599999999999994</c:v>
                </c:pt>
                <c:pt idx="1272">
                  <c:v>70.599999999999994</c:v>
                </c:pt>
                <c:pt idx="1273">
                  <c:v>70.599999999999994</c:v>
                </c:pt>
                <c:pt idx="1274">
                  <c:v>70.599999999999994</c:v>
                </c:pt>
                <c:pt idx="1275">
                  <c:v>70.599999999999994</c:v>
                </c:pt>
                <c:pt idx="1276">
                  <c:v>70.7</c:v>
                </c:pt>
                <c:pt idx="1277">
                  <c:v>70.7</c:v>
                </c:pt>
                <c:pt idx="1278">
                  <c:v>70.7</c:v>
                </c:pt>
                <c:pt idx="1279">
                  <c:v>70.7</c:v>
                </c:pt>
                <c:pt idx="1280">
                  <c:v>70.8</c:v>
                </c:pt>
                <c:pt idx="1281">
                  <c:v>70.8</c:v>
                </c:pt>
                <c:pt idx="1282">
                  <c:v>70.8</c:v>
                </c:pt>
                <c:pt idx="1283">
                  <c:v>70.8</c:v>
                </c:pt>
                <c:pt idx="1284">
                  <c:v>70.8</c:v>
                </c:pt>
                <c:pt idx="1285">
                  <c:v>70.8</c:v>
                </c:pt>
                <c:pt idx="1286">
                  <c:v>70.8</c:v>
                </c:pt>
                <c:pt idx="1287">
                  <c:v>70.8</c:v>
                </c:pt>
                <c:pt idx="1288">
                  <c:v>70.900000000000006</c:v>
                </c:pt>
                <c:pt idx="1289">
                  <c:v>70.8</c:v>
                </c:pt>
                <c:pt idx="1290">
                  <c:v>70.8</c:v>
                </c:pt>
                <c:pt idx="1291">
                  <c:v>70.8</c:v>
                </c:pt>
                <c:pt idx="1292">
                  <c:v>70.900000000000006</c:v>
                </c:pt>
                <c:pt idx="1293">
                  <c:v>70.900000000000006</c:v>
                </c:pt>
                <c:pt idx="1294">
                  <c:v>70.900000000000006</c:v>
                </c:pt>
                <c:pt idx="1295">
                  <c:v>71</c:v>
                </c:pt>
                <c:pt idx="1296">
                  <c:v>71.099999999999994</c:v>
                </c:pt>
                <c:pt idx="1297">
                  <c:v>71.3</c:v>
                </c:pt>
                <c:pt idx="1298">
                  <c:v>71.400000000000006</c:v>
                </c:pt>
                <c:pt idx="1299">
                  <c:v>71.400000000000006</c:v>
                </c:pt>
                <c:pt idx="1300">
                  <c:v>71.5</c:v>
                </c:pt>
                <c:pt idx="1301">
                  <c:v>71.5</c:v>
                </c:pt>
                <c:pt idx="1302">
                  <c:v>71.5</c:v>
                </c:pt>
                <c:pt idx="1303">
                  <c:v>71.5</c:v>
                </c:pt>
                <c:pt idx="1304">
                  <c:v>71.5</c:v>
                </c:pt>
                <c:pt idx="1305">
                  <c:v>71.5</c:v>
                </c:pt>
                <c:pt idx="1306">
                  <c:v>71.5</c:v>
                </c:pt>
                <c:pt idx="1307">
                  <c:v>71.599999999999994</c:v>
                </c:pt>
                <c:pt idx="1308">
                  <c:v>71.599999999999994</c:v>
                </c:pt>
                <c:pt idx="1309">
                  <c:v>71.599999999999994</c:v>
                </c:pt>
                <c:pt idx="1310">
                  <c:v>71.7</c:v>
                </c:pt>
                <c:pt idx="1311">
                  <c:v>71.7</c:v>
                </c:pt>
                <c:pt idx="1312">
                  <c:v>71.7</c:v>
                </c:pt>
                <c:pt idx="1313">
                  <c:v>71.7</c:v>
                </c:pt>
                <c:pt idx="1314">
                  <c:v>71.7</c:v>
                </c:pt>
                <c:pt idx="1315">
                  <c:v>71.7</c:v>
                </c:pt>
                <c:pt idx="1316">
                  <c:v>71.7</c:v>
                </c:pt>
                <c:pt idx="1317">
                  <c:v>71.8</c:v>
                </c:pt>
                <c:pt idx="1318">
                  <c:v>71.7</c:v>
                </c:pt>
                <c:pt idx="1319">
                  <c:v>71.7</c:v>
                </c:pt>
                <c:pt idx="1320">
                  <c:v>71.7</c:v>
                </c:pt>
                <c:pt idx="1321">
                  <c:v>71.7</c:v>
                </c:pt>
                <c:pt idx="1322">
                  <c:v>71.7</c:v>
                </c:pt>
                <c:pt idx="1323">
                  <c:v>71.8</c:v>
                </c:pt>
                <c:pt idx="1324">
                  <c:v>72</c:v>
                </c:pt>
                <c:pt idx="1325">
                  <c:v>72.099999999999994</c:v>
                </c:pt>
                <c:pt idx="1326">
                  <c:v>72.099999999999994</c:v>
                </c:pt>
                <c:pt idx="1327">
                  <c:v>72.099999999999994</c:v>
                </c:pt>
                <c:pt idx="1328">
                  <c:v>72.099999999999994</c:v>
                </c:pt>
                <c:pt idx="1329">
                  <c:v>72.099999999999994</c:v>
                </c:pt>
                <c:pt idx="1330">
                  <c:v>72.099999999999994</c:v>
                </c:pt>
                <c:pt idx="1331">
                  <c:v>72.2</c:v>
                </c:pt>
                <c:pt idx="1332">
                  <c:v>72.3</c:v>
                </c:pt>
                <c:pt idx="1333">
                  <c:v>72.599999999999994</c:v>
                </c:pt>
                <c:pt idx="1334">
                  <c:v>72.8</c:v>
                </c:pt>
                <c:pt idx="1335">
                  <c:v>73.099999999999994</c:v>
                </c:pt>
                <c:pt idx="1336">
                  <c:v>73.400000000000006</c:v>
                </c:pt>
                <c:pt idx="1337">
                  <c:v>73.900000000000006</c:v>
                </c:pt>
                <c:pt idx="1338">
                  <c:v>74.7</c:v>
                </c:pt>
                <c:pt idx="1339">
                  <c:v>76</c:v>
                </c:pt>
                <c:pt idx="1340">
                  <c:v>77.400000000000006</c:v>
                </c:pt>
                <c:pt idx="1341">
                  <c:v>79.099999999999994</c:v>
                </c:pt>
                <c:pt idx="1342">
                  <c:v>81.400000000000006</c:v>
                </c:pt>
                <c:pt idx="1343">
                  <c:v>84.6</c:v>
                </c:pt>
                <c:pt idx="1344">
                  <c:v>88.2</c:v>
                </c:pt>
                <c:pt idx="1345">
                  <c:v>92.2</c:v>
                </c:pt>
                <c:pt idx="1346">
                  <c:v>96.7</c:v>
                </c:pt>
                <c:pt idx="1347">
                  <c:v>102.8</c:v>
                </c:pt>
                <c:pt idx="1348">
                  <c:v>109.5</c:v>
                </c:pt>
                <c:pt idx="1349">
                  <c:v>116.2</c:v>
                </c:pt>
                <c:pt idx="1350">
                  <c:v>122.9</c:v>
                </c:pt>
                <c:pt idx="1351">
                  <c:v>129.6</c:v>
                </c:pt>
                <c:pt idx="1352">
                  <c:v>136.1</c:v>
                </c:pt>
                <c:pt idx="1353">
                  <c:v>141.69999999999999</c:v>
                </c:pt>
                <c:pt idx="1354">
                  <c:v>147.80000000000001</c:v>
                </c:pt>
                <c:pt idx="1355">
                  <c:v>152.4</c:v>
                </c:pt>
                <c:pt idx="1356">
                  <c:v>156.4</c:v>
                </c:pt>
                <c:pt idx="1357">
                  <c:v>160.6</c:v>
                </c:pt>
                <c:pt idx="1358">
                  <c:v>167.7</c:v>
                </c:pt>
                <c:pt idx="1359">
                  <c:v>176.8</c:v>
                </c:pt>
                <c:pt idx="1360">
                  <c:v>184.9</c:v>
                </c:pt>
                <c:pt idx="1361">
                  <c:v>191.8</c:v>
                </c:pt>
                <c:pt idx="1362">
                  <c:v>198.6</c:v>
                </c:pt>
                <c:pt idx="1363">
                  <c:v>203.9</c:v>
                </c:pt>
                <c:pt idx="1364">
                  <c:v>208.4</c:v>
                </c:pt>
                <c:pt idx="1365">
                  <c:v>214.7</c:v>
                </c:pt>
                <c:pt idx="1366">
                  <c:v>220.9</c:v>
                </c:pt>
                <c:pt idx="1367">
                  <c:v>227</c:v>
                </c:pt>
                <c:pt idx="1368">
                  <c:v>234.2</c:v>
                </c:pt>
                <c:pt idx="1369">
                  <c:v>242.1</c:v>
                </c:pt>
                <c:pt idx="1370">
                  <c:v>249.6</c:v>
                </c:pt>
                <c:pt idx="1371">
                  <c:v>256.8</c:v>
                </c:pt>
                <c:pt idx="1372">
                  <c:v>264.5</c:v>
                </c:pt>
                <c:pt idx="1373">
                  <c:v>272.89999999999998</c:v>
                </c:pt>
                <c:pt idx="1374">
                  <c:v>281.10000000000002</c:v>
                </c:pt>
                <c:pt idx="1375">
                  <c:v>288.39999999999998</c:v>
                </c:pt>
                <c:pt idx="1376">
                  <c:v>294.39999999999998</c:v>
                </c:pt>
                <c:pt idx="1377">
                  <c:v>301</c:v>
                </c:pt>
                <c:pt idx="1378">
                  <c:v>306.10000000000002</c:v>
                </c:pt>
                <c:pt idx="1379">
                  <c:v>310.2</c:v>
                </c:pt>
                <c:pt idx="1380">
                  <c:v>316.2</c:v>
                </c:pt>
                <c:pt idx="1381">
                  <c:v>321.5</c:v>
                </c:pt>
                <c:pt idx="1382">
                  <c:v>325.8</c:v>
                </c:pt>
                <c:pt idx="1383">
                  <c:v>329.3</c:v>
                </c:pt>
                <c:pt idx="1384">
                  <c:v>331.8</c:v>
                </c:pt>
                <c:pt idx="1385">
                  <c:v>333.9</c:v>
                </c:pt>
                <c:pt idx="1386">
                  <c:v>335.9</c:v>
                </c:pt>
                <c:pt idx="1387">
                  <c:v>339.6</c:v>
                </c:pt>
                <c:pt idx="1388">
                  <c:v>344.2</c:v>
                </c:pt>
                <c:pt idx="1389">
                  <c:v>348.3</c:v>
                </c:pt>
                <c:pt idx="1390">
                  <c:v>353.5</c:v>
                </c:pt>
                <c:pt idx="1391">
                  <c:v>359.4</c:v>
                </c:pt>
                <c:pt idx="1392">
                  <c:v>364.8</c:v>
                </c:pt>
                <c:pt idx="1393">
                  <c:v>369.2</c:v>
                </c:pt>
                <c:pt idx="1394">
                  <c:v>372.9</c:v>
                </c:pt>
                <c:pt idx="1395">
                  <c:v>376.6</c:v>
                </c:pt>
                <c:pt idx="1396">
                  <c:v>379.4</c:v>
                </c:pt>
                <c:pt idx="1397">
                  <c:v>381.8</c:v>
                </c:pt>
                <c:pt idx="1398">
                  <c:v>384.6</c:v>
                </c:pt>
                <c:pt idx="1399">
                  <c:v>386.5</c:v>
                </c:pt>
                <c:pt idx="1400">
                  <c:v>389.2</c:v>
                </c:pt>
                <c:pt idx="1401">
                  <c:v>392.9</c:v>
                </c:pt>
                <c:pt idx="1402">
                  <c:v>396.9</c:v>
                </c:pt>
                <c:pt idx="1403">
                  <c:v>400.6</c:v>
                </c:pt>
                <c:pt idx="1404">
                  <c:v>404.1</c:v>
                </c:pt>
                <c:pt idx="1405">
                  <c:v>406.6</c:v>
                </c:pt>
                <c:pt idx="1406">
                  <c:v>409.6</c:v>
                </c:pt>
                <c:pt idx="1407">
                  <c:v>411.7</c:v>
                </c:pt>
                <c:pt idx="1408">
                  <c:v>412.9</c:v>
                </c:pt>
                <c:pt idx="1409">
                  <c:v>415.7</c:v>
                </c:pt>
                <c:pt idx="1410">
                  <c:v>419</c:v>
                </c:pt>
                <c:pt idx="1411">
                  <c:v>422.1</c:v>
                </c:pt>
                <c:pt idx="1412">
                  <c:v>425</c:v>
                </c:pt>
                <c:pt idx="1413">
                  <c:v>428.8</c:v>
                </c:pt>
                <c:pt idx="1414">
                  <c:v>433.2</c:v>
                </c:pt>
                <c:pt idx="1415">
                  <c:v>436.9</c:v>
                </c:pt>
                <c:pt idx="1416">
                  <c:v>440.4</c:v>
                </c:pt>
                <c:pt idx="1417">
                  <c:v>442.5</c:v>
                </c:pt>
                <c:pt idx="1418">
                  <c:v>443.5</c:v>
                </c:pt>
                <c:pt idx="1419">
                  <c:v>445.4</c:v>
                </c:pt>
                <c:pt idx="1420">
                  <c:v>447.1</c:v>
                </c:pt>
                <c:pt idx="1421">
                  <c:v>448</c:v>
                </c:pt>
                <c:pt idx="1422">
                  <c:v>448.7</c:v>
                </c:pt>
                <c:pt idx="1423">
                  <c:v>450.5</c:v>
                </c:pt>
                <c:pt idx="1424">
                  <c:v>452.7</c:v>
                </c:pt>
                <c:pt idx="1425">
                  <c:v>454.4</c:v>
                </c:pt>
                <c:pt idx="1426">
                  <c:v>456.4</c:v>
                </c:pt>
                <c:pt idx="1427">
                  <c:v>459</c:v>
                </c:pt>
                <c:pt idx="1428">
                  <c:v>461.6</c:v>
                </c:pt>
                <c:pt idx="1429">
                  <c:v>464.7</c:v>
                </c:pt>
                <c:pt idx="1430">
                  <c:v>467.8</c:v>
                </c:pt>
                <c:pt idx="1431">
                  <c:v>470.5</c:v>
                </c:pt>
                <c:pt idx="1432">
                  <c:v>472.1</c:v>
                </c:pt>
                <c:pt idx="1433">
                  <c:v>474.1</c:v>
                </c:pt>
                <c:pt idx="1434">
                  <c:v>476.9</c:v>
                </c:pt>
                <c:pt idx="1435">
                  <c:v>480.4</c:v>
                </c:pt>
                <c:pt idx="1436">
                  <c:v>484</c:v>
                </c:pt>
                <c:pt idx="1437">
                  <c:v>487.8</c:v>
                </c:pt>
                <c:pt idx="1438">
                  <c:v>490.7</c:v>
                </c:pt>
                <c:pt idx="1439">
                  <c:v>492.5</c:v>
                </c:pt>
                <c:pt idx="1440">
                  <c:v>494.7</c:v>
                </c:pt>
                <c:pt idx="1441">
                  <c:v>496.8</c:v>
                </c:pt>
                <c:pt idx="1442">
                  <c:v>498</c:v>
                </c:pt>
                <c:pt idx="1443">
                  <c:v>498.4</c:v>
                </c:pt>
                <c:pt idx="1444">
                  <c:v>498.7</c:v>
                </c:pt>
                <c:pt idx="1445">
                  <c:v>499.8</c:v>
                </c:pt>
                <c:pt idx="1446">
                  <c:v>501.8</c:v>
                </c:pt>
                <c:pt idx="1447">
                  <c:v>503.2</c:v>
                </c:pt>
                <c:pt idx="1448">
                  <c:v>505</c:v>
                </c:pt>
                <c:pt idx="1449">
                  <c:v>507.2</c:v>
                </c:pt>
                <c:pt idx="1450">
                  <c:v>508.4</c:v>
                </c:pt>
                <c:pt idx="1451">
                  <c:v>509.1</c:v>
                </c:pt>
                <c:pt idx="1452">
                  <c:v>509.8</c:v>
                </c:pt>
                <c:pt idx="1453">
                  <c:v>510</c:v>
                </c:pt>
                <c:pt idx="1454">
                  <c:v>510.1</c:v>
                </c:pt>
                <c:pt idx="1455">
                  <c:v>511.2</c:v>
                </c:pt>
                <c:pt idx="1456">
                  <c:v>514.29999999999995</c:v>
                </c:pt>
                <c:pt idx="1457">
                  <c:v>517</c:v>
                </c:pt>
                <c:pt idx="1458">
                  <c:v>520.4</c:v>
                </c:pt>
                <c:pt idx="1459">
                  <c:v>524.29999999999995</c:v>
                </c:pt>
                <c:pt idx="1460">
                  <c:v>528</c:v>
                </c:pt>
                <c:pt idx="1461">
                  <c:v>531.20000000000005</c:v>
                </c:pt>
                <c:pt idx="1462">
                  <c:v>534.5</c:v>
                </c:pt>
                <c:pt idx="1463">
                  <c:v>536.9</c:v>
                </c:pt>
                <c:pt idx="1464">
                  <c:v>539.29999999999995</c:v>
                </c:pt>
                <c:pt idx="1465">
                  <c:v>541.20000000000005</c:v>
                </c:pt>
                <c:pt idx="1466">
                  <c:v>543.29999999999995</c:v>
                </c:pt>
                <c:pt idx="1467">
                  <c:v>544.1</c:v>
                </c:pt>
                <c:pt idx="1468">
                  <c:v>544.29999999999995</c:v>
                </c:pt>
                <c:pt idx="1469">
                  <c:v>544</c:v>
                </c:pt>
                <c:pt idx="1470">
                  <c:v>543.6</c:v>
                </c:pt>
                <c:pt idx="1471">
                  <c:v>543.1</c:v>
                </c:pt>
                <c:pt idx="1472">
                  <c:v>542.79999999999995</c:v>
                </c:pt>
                <c:pt idx="1473">
                  <c:v>542.70000000000005</c:v>
                </c:pt>
                <c:pt idx="1474">
                  <c:v>542.79999999999995</c:v>
                </c:pt>
                <c:pt idx="1475">
                  <c:v>542.79999999999995</c:v>
                </c:pt>
                <c:pt idx="1476">
                  <c:v>542.4</c:v>
                </c:pt>
                <c:pt idx="1477">
                  <c:v>542.20000000000005</c:v>
                </c:pt>
                <c:pt idx="1478">
                  <c:v>542.29999999999995</c:v>
                </c:pt>
                <c:pt idx="1479">
                  <c:v>542.9</c:v>
                </c:pt>
                <c:pt idx="1480">
                  <c:v>543.79999999999995</c:v>
                </c:pt>
                <c:pt idx="1481">
                  <c:v>545.29999999999995</c:v>
                </c:pt>
                <c:pt idx="1482">
                  <c:v>546.6</c:v>
                </c:pt>
                <c:pt idx="1483">
                  <c:v>546.9</c:v>
                </c:pt>
                <c:pt idx="1484">
                  <c:v>546.79999999999995</c:v>
                </c:pt>
                <c:pt idx="1485">
                  <c:v>546.9</c:v>
                </c:pt>
                <c:pt idx="1486">
                  <c:v>548.70000000000005</c:v>
                </c:pt>
                <c:pt idx="1487">
                  <c:v>550.6</c:v>
                </c:pt>
                <c:pt idx="1488">
                  <c:v>552.20000000000005</c:v>
                </c:pt>
                <c:pt idx="1489">
                  <c:v>553.4</c:v>
                </c:pt>
                <c:pt idx="1490">
                  <c:v>554.4</c:v>
                </c:pt>
                <c:pt idx="1491">
                  <c:v>555.6</c:v>
                </c:pt>
                <c:pt idx="1492">
                  <c:v>557.1</c:v>
                </c:pt>
                <c:pt idx="1493">
                  <c:v>558.29999999999995</c:v>
                </c:pt>
                <c:pt idx="1494">
                  <c:v>558.9</c:v>
                </c:pt>
                <c:pt idx="1495">
                  <c:v>559.70000000000005</c:v>
                </c:pt>
                <c:pt idx="1496">
                  <c:v>560.5</c:v>
                </c:pt>
                <c:pt idx="1497">
                  <c:v>561.20000000000005</c:v>
                </c:pt>
                <c:pt idx="1498">
                  <c:v>562.20000000000005</c:v>
                </c:pt>
                <c:pt idx="1499">
                  <c:v>563.79999999999995</c:v>
                </c:pt>
                <c:pt idx="1500">
                  <c:v>565.1</c:v>
                </c:pt>
                <c:pt idx="1501">
                  <c:v>566.1</c:v>
                </c:pt>
                <c:pt idx="1502">
                  <c:v>566.5</c:v>
                </c:pt>
                <c:pt idx="1503">
                  <c:v>566.70000000000005</c:v>
                </c:pt>
                <c:pt idx="1504">
                  <c:v>567.4</c:v>
                </c:pt>
                <c:pt idx="1505">
                  <c:v>567.79999999999995</c:v>
                </c:pt>
                <c:pt idx="1506">
                  <c:v>567.79999999999995</c:v>
                </c:pt>
                <c:pt idx="1507">
                  <c:v>568.1</c:v>
                </c:pt>
                <c:pt idx="1508">
                  <c:v>569</c:v>
                </c:pt>
                <c:pt idx="1509">
                  <c:v>570.1</c:v>
                </c:pt>
                <c:pt idx="1510">
                  <c:v>571.1</c:v>
                </c:pt>
                <c:pt idx="1511">
                  <c:v>571.79999999999995</c:v>
                </c:pt>
                <c:pt idx="1512">
                  <c:v>572.79999999999995</c:v>
                </c:pt>
                <c:pt idx="1513">
                  <c:v>575.1</c:v>
                </c:pt>
                <c:pt idx="1514">
                  <c:v>576.6</c:v>
                </c:pt>
                <c:pt idx="1515">
                  <c:v>577.6</c:v>
                </c:pt>
                <c:pt idx="1516">
                  <c:v>578.20000000000005</c:v>
                </c:pt>
                <c:pt idx="1517">
                  <c:v>578.4</c:v>
                </c:pt>
                <c:pt idx="1518">
                  <c:v>578.4</c:v>
                </c:pt>
                <c:pt idx="1519">
                  <c:v>578.6</c:v>
                </c:pt>
                <c:pt idx="1520">
                  <c:v>578.70000000000005</c:v>
                </c:pt>
                <c:pt idx="1521">
                  <c:v>578.79999999999995</c:v>
                </c:pt>
                <c:pt idx="1522">
                  <c:v>578.70000000000005</c:v>
                </c:pt>
                <c:pt idx="1523">
                  <c:v>578.5</c:v>
                </c:pt>
                <c:pt idx="1524">
                  <c:v>578</c:v>
                </c:pt>
                <c:pt idx="1525">
                  <c:v>577.4</c:v>
                </c:pt>
                <c:pt idx="1526">
                  <c:v>577</c:v>
                </c:pt>
                <c:pt idx="1527">
                  <c:v>576.6</c:v>
                </c:pt>
                <c:pt idx="1528">
                  <c:v>576</c:v>
                </c:pt>
                <c:pt idx="1529">
                  <c:v>575.1</c:v>
                </c:pt>
                <c:pt idx="1530">
                  <c:v>574.4</c:v>
                </c:pt>
                <c:pt idx="1531">
                  <c:v>573.6</c:v>
                </c:pt>
                <c:pt idx="1532">
                  <c:v>572.70000000000005</c:v>
                </c:pt>
                <c:pt idx="1533">
                  <c:v>572.20000000000005</c:v>
                </c:pt>
                <c:pt idx="1534">
                  <c:v>572</c:v>
                </c:pt>
                <c:pt idx="1535">
                  <c:v>572</c:v>
                </c:pt>
                <c:pt idx="1536">
                  <c:v>571.9</c:v>
                </c:pt>
                <c:pt idx="1537">
                  <c:v>571.9</c:v>
                </c:pt>
                <c:pt idx="1538">
                  <c:v>572</c:v>
                </c:pt>
                <c:pt idx="1539">
                  <c:v>572.20000000000005</c:v>
                </c:pt>
                <c:pt idx="1540">
                  <c:v>572.29999999999995</c:v>
                </c:pt>
                <c:pt idx="1541">
                  <c:v>572.29999999999995</c:v>
                </c:pt>
                <c:pt idx="1542">
                  <c:v>572.5</c:v>
                </c:pt>
                <c:pt idx="1543">
                  <c:v>572.9</c:v>
                </c:pt>
                <c:pt idx="1544">
                  <c:v>573.4</c:v>
                </c:pt>
                <c:pt idx="1545">
                  <c:v>574.1</c:v>
                </c:pt>
                <c:pt idx="1546">
                  <c:v>575.20000000000005</c:v>
                </c:pt>
                <c:pt idx="1547">
                  <c:v>575.79999999999995</c:v>
                </c:pt>
                <c:pt idx="1548">
                  <c:v>575.9</c:v>
                </c:pt>
                <c:pt idx="1549">
                  <c:v>576</c:v>
                </c:pt>
                <c:pt idx="1550">
                  <c:v>576</c:v>
                </c:pt>
                <c:pt idx="1551">
                  <c:v>576</c:v>
                </c:pt>
                <c:pt idx="1552">
                  <c:v>576.20000000000005</c:v>
                </c:pt>
                <c:pt idx="1553">
                  <c:v>576.29999999999995</c:v>
                </c:pt>
                <c:pt idx="1554">
                  <c:v>576.20000000000005</c:v>
                </c:pt>
                <c:pt idx="1555">
                  <c:v>576.29999999999995</c:v>
                </c:pt>
                <c:pt idx="1556">
                  <c:v>577</c:v>
                </c:pt>
                <c:pt idx="1557">
                  <c:v>577.70000000000005</c:v>
                </c:pt>
                <c:pt idx="1558">
                  <c:v>577.70000000000005</c:v>
                </c:pt>
                <c:pt idx="1559">
                  <c:v>576.9</c:v>
                </c:pt>
                <c:pt idx="1560">
                  <c:v>575.9</c:v>
                </c:pt>
                <c:pt idx="1561">
                  <c:v>574.9</c:v>
                </c:pt>
                <c:pt idx="1562">
                  <c:v>573.4</c:v>
                </c:pt>
                <c:pt idx="1563">
                  <c:v>571.79999999999995</c:v>
                </c:pt>
                <c:pt idx="1564">
                  <c:v>570.70000000000005</c:v>
                </c:pt>
                <c:pt idx="1565">
                  <c:v>569.6</c:v>
                </c:pt>
                <c:pt idx="1566">
                  <c:v>568.20000000000005</c:v>
                </c:pt>
                <c:pt idx="1567">
                  <c:v>567.5</c:v>
                </c:pt>
                <c:pt idx="1568">
                  <c:v>566.70000000000005</c:v>
                </c:pt>
                <c:pt idx="1569">
                  <c:v>565.20000000000005</c:v>
                </c:pt>
                <c:pt idx="1570">
                  <c:v>564</c:v>
                </c:pt>
                <c:pt idx="1571">
                  <c:v>563</c:v>
                </c:pt>
                <c:pt idx="1572">
                  <c:v>562.70000000000005</c:v>
                </c:pt>
                <c:pt idx="1573">
                  <c:v>562.6</c:v>
                </c:pt>
                <c:pt idx="1574">
                  <c:v>562.6</c:v>
                </c:pt>
                <c:pt idx="1575">
                  <c:v>562.6</c:v>
                </c:pt>
                <c:pt idx="1576">
                  <c:v>562.20000000000005</c:v>
                </c:pt>
                <c:pt idx="1577">
                  <c:v>561.9</c:v>
                </c:pt>
                <c:pt idx="1578">
                  <c:v>561.5</c:v>
                </c:pt>
                <c:pt idx="1579">
                  <c:v>560.9</c:v>
                </c:pt>
                <c:pt idx="1580">
                  <c:v>560.6</c:v>
                </c:pt>
                <c:pt idx="1581">
                  <c:v>560.5</c:v>
                </c:pt>
                <c:pt idx="1582">
                  <c:v>560.20000000000005</c:v>
                </c:pt>
                <c:pt idx="1583">
                  <c:v>559.5</c:v>
                </c:pt>
                <c:pt idx="1584">
                  <c:v>558.1</c:v>
                </c:pt>
                <c:pt idx="1585">
                  <c:v>556.20000000000005</c:v>
                </c:pt>
                <c:pt idx="1586">
                  <c:v>553.70000000000005</c:v>
                </c:pt>
                <c:pt idx="1587">
                  <c:v>550.9</c:v>
                </c:pt>
                <c:pt idx="1588">
                  <c:v>549</c:v>
                </c:pt>
                <c:pt idx="1589">
                  <c:v>547.29999999999995</c:v>
                </c:pt>
                <c:pt idx="1590">
                  <c:v>545.79999999999995</c:v>
                </c:pt>
                <c:pt idx="1591">
                  <c:v>543.79999999999995</c:v>
                </c:pt>
                <c:pt idx="1592">
                  <c:v>541.79999999999995</c:v>
                </c:pt>
                <c:pt idx="1593">
                  <c:v>539.6</c:v>
                </c:pt>
                <c:pt idx="1594">
                  <c:v>537.29999999999995</c:v>
                </c:pt>
                <c:pt idx="1595">
                  <c:v>534.79999999999995</c:v>
                </c:pt>
                <c:pt idx="1596">
                  <c:v>532</c:v>
                </c:pt>
                <c:pt idx="1597">
                  <c:v>529.79999999999995</c:v>
                </c:pt>
                <c:pt idx="1598">
                  <c:v>527.9</c:v>
                </c:pt>
                <c:pt idx="1599">
                  <c:v>525.79999999999995</c:v>
                </c:pt>
                <c:pt idx="1600">
                  <c:v>524.29999999999995</c:v>
                </c:pt>
                <c:pt idx="1601">
                  <c:v>523</c:v>
                </c:pt>
                <c:pt idx="1602">
                  <c:v>521.79999999999995</c:v>
                </c:pt>
                <c:pt idx="1603">
                  <c:v>520.9</c:v>
                </c:pt>
                <c:pt idx="1604">
                  <c:v>520.1</c:v>
                </c:pt>
                <c:pt idx="1605">
                  <c:v>518.6</c:v>
                </c:pt>
                <c:pt idx="1606">
                  <c:v>516.9</c:v>
                </c:pt>
                <c:pt idx="1607">
                  <c:v>516.1</c:v>
                </c:pt>
                <c:pt idx="1608">
                  <c:v>515.4</c:v>
                </c:pt>
                <c:pt idx="1609">
                  <c:v>514.79999999999995</c:v>
                </c:pt>
                <c:pt idx="1610">
                  <c:v>514.4</c:v>
                </c:pt>
                <c:pt idx="1611">
                  <c:v>514.1</c:v>
                </c:pt>
                <c:pt idx="1612">
                  <c:v>513.70000000000005</c:v>
                </c:pt>
                <c:pt idx="1613">
                  <c:v>513.6</c:v>
                </c:pt>
                <c:pt idx="1614">
                  <c:v>513.79999999999995</c:v>
                </c:pt>
                <c:pt idx="1615">
                  <c:v>514.6</c:v>
                </c:pt>
                <c:pt idx="1616">
                  <c:v>515.29999999999995</c:v>
                </c:pt>
                <c:pt idx="1617">
                  <c:v>515.70000000000005</c:v>
                </c:pt>
                <c:pt idx="1618">
                  <c:v>516.6</c:v>
                </c:pt>
                <c:pt idx="1619">
                  <c:v>517.29999999999995</c:v>
                </c:pt>
                <c:pt idx="1620">
                  <c:v>517.29999999999995</c:v>
                </c:pt>
                <c:pt idx="1621">
                  <c:v>516.4</c:v>
                </c:pt>
                <c:pt idx="1622">
                  <c:v>514.1</c:v>
                </c:pt>
                <c:pt idx="1623">
                  <c:v>512.20000000000005</c:v>
                </c:pt>
                <c:pt idx="1624">
                  <c:v>510.9</c:v>
                </c:pt>
                <c:pt idx="1625">
                  <c:v>509.6</c:v>
                </c:pt>
                <c:pt idx="1626">
                  <c:v>508.1</c:v>
                </c:pt>
                <c:pt idx="1627">
                  <c:v>506.9</c:v>
                </c:pt>
                <c:pt idx="1628">
                  <c:v>506</c:v>
                </c:pt>
                <c:pt idx="1629">
                  <c:v>505.1</c:v>
                </c:pt>
                <c:pt idx="1630">
                  <c:v>504.5</c:v>
                </c:pt>
                <c:pt idx="1631">
                  <c:v>504.1</c:v>
                </c:pt>
                <c:pt idx="1632">
                  <c:v>503.2</c:v>
                </c:pt>
                <c:pt idx="1633">
                  <c:v>502.7</c:v>
                </c:pt>
                <c:pt idx="1634">
                  <c:v>502.6</c:v>
                </c:pt>
                <c:pt idx="1635">
                  <c:v>502.4</c:v>
                </c:pt>
                <c:pt idx="1636">
                  <c:v>502.3</c:v>
                </c:pt>
                <c:pt idx="1637">
                  <c:v>502.3</c:v>
                </c:pt>
                <c:pt idx="1638">
                  <c:v>502.4</c:v>
                </c:pt>
                <c:pt idx="1639">
                  <c:v>502.5</c:v>
                </c:pt>
                <c:pt idx="1640">
                  <c:v>502.7</c:v>
                </c:pt>
                <c:pt idx="1641">
                  <c:v>502.9</c:v>
                </c:pt>
                <c:pt idx="1642">
                  <c:v>502.9</c:v>
                </c:pt>
                <c:pt idx="1643">
                  <c:v>502.6</c:v>
                </c:pt>
                <c:pt idx="1644">
                  <c:v>502</c:v>
                </c:pt>
                <c:pt idx="1645">
                  <c:v>501.2</c:v>
                </c:pt>
                <c:pt idx="1646">
                  <c:v>500.6</c:v>
                </c:pt>
                <c:pt idx="1647">
                  <c:v>499.9</c:v>
                </c:pt>
                <c:pt idx="1648">
                  <c:v>499.2</c:v>
                </c:pt>
                <c:pt idx="1649">
                  <c:v>498.6</c:v>
                </c:pt>
                <c:pt idx="1650">
                  <c:v>498.1</c:v>
                </c:pt>
                <c:pt idx="1651">
                  <c:v>497.7</c:v>
                </c:pt>
                <c:pt idx="1652">
                  <c:v>496.9</c:v>
                </c:pt>
                <c:pt idx="1653">
                  <c:v>495.9</c:v>
                </c:pt>
                <c:pt idx="1654">
                  <c:v>493.9</c:v>
                </c:pt>
                <c:pt idx="1655">
                  <c:v>492.4</c:v>
                </c:pt>
                <c:pt idx="1656">
                  <c:v>491</c:v>
                </c:pt>
                <c:pt idx="1657">
                  <c:v>489.9</c:v>
                </c:pt>
                <c:pt idx="1658">
                  <c:v>489</c:v>
                </c:pt>
                <c:pt idx="1659">
                  <c:v>488.4</c:v>
                </c:pt>
                <c:pt idx="1660">
                  <c:v>487.6</c:v>
                </c:pt>
                <c:pt idx="1661">
                  <c:v>486.9</c:v>
                </c:pt>
                <c:pt idx="1662">
                  <c:v>486.2</c:v>
                </c:pt>
                <c:pt idx="1663">
                  <c:v>485.5</c:v>
                </c:pt>
                <c:pt idx="1664">
                  <c:v>485.1</c:v>
                </c:pt>
                <c:pt idx="1665">
                  <c:v>485</c:v>
                </c:pt>
                <c:pt idx="1666">
                  <c:v>485</c:v>
                </c:pt>
                <c:pt idx="1667">
                  <c:v>484.9</c:v>
                </c:pt>
                <c:pt idx="1668">
                  <c:v>484.5</c:v>
                </c:pt>
                <c:pt idx="1669">
                  <c:v>484</c:v>
                </c:pt>
                <c:pt idx="1670">
                  <c:v>483.6</c:v>
                </c:pt>
                <c:pt idx="1671">
                  <c:v>483.4</c:v>
                </c:pt>
                <c:pt idx="1672">
                  <c:v>482.8</c:v>
                </c:pt>
                <c:pt idx="1673">
                  <c:v>481.6</c:v>
                </c:pt>
                <c:pt idx="1674">
                  <c:v>480.6</c:v>
                </c:pt>
                <c:pt idx="1675">
                  <c:v>479.7</c:v>
                </c:pt>
                <c:pt idx="1676">
                  <c:v>479.1</c:v>
                </c:pt>
                <c:pt idx="1677">
                  <c:v>478.1</c:v>
                </c:pt>
                <c:pt idx="1678">
                  <c:v>476.5</c:v>
                </c:pt>
                <c:pt idx="1679">
                  <c:v>475.1</c:v>
                </c:pt>
                <c:pt idx="1680">
                  <c:v>473.4</c:v>
                </c:pt>
                <c:pt idx="1681">
                  <c:v>471.1</c:v>
                </c:pt>
                <c:pt idx="1682">
                  <c:v>469.4</c:v>
                </c:pt>
                <c:pt idx="1683">
                  <c:v>467.6</c:v>
                </c:pt>
                <c:pt idx="1684">
                  <c:v>465.9</c:v>
                </c:pt>
                <c:pt idx="1685">
                  <c:v>465</c:v>
                </c:pt>
                <c:pt idx="1686">
                  <c:v>464.5</c:v>
                </c:pt>
                <c:pt idx="1687">
                  <c:v>463.8</c:v>
                </c:pt>
                <c:pt idx="1688">
                  <c:v>462.6</c:v>
                </c:pt>
                <c:pt idx="1689">
                  <c:v>461.2</c:v>
                </c:pt>
                <c:pt idx="1690">
                  <c:v>459.4</c:v>
                </c:pt>
                <c:pt idx="1691">
                  <c:v>457.6</c:v>
                </c:pt>
                <c:pt idx="1692">
                  <c:v>456.2</c:v>
                </c:pt>
                <c:pt idx="1693">
                  <c:v>455.4</c:v>
                </c:pt>
                <c:pt idx="1694">
                  <c:v>455.1</c:v>
                </c:pt>
                <c:pt idx="1695">
                  <c:v>454.8</c:v>
                </c:pt>
                <c:pt idx="1696">
                  <c:v>454</c:v>
                </c:pt>
                <c:pt idx="1697">
                  <c:v>453.1</c:v>
                </c:pt>
                <c:pt idx="1698">
                  <c:v>452.7</c:v>
                </c:pt>
                <c:pt idx="1699">
                  <c:v>452.6</c:v>
                </c:pt>
                <c:pt idx="1700">
                  <c:v>452.6</c:v>
                </c:pt>
                <c:pt idx="1701">
                  <c:v>452.5</c:v>
                </c:pt>
                <c:pt idx="1702">
                  <c:v>452.4</c:v>
                </c:pt>
                <c:pt idx="1703">
                  <c:v>452.4</c:v>
                </c:pt>
                <c:pt idx="1704">
                  <c:v>452.3</c:v>
                </c:pt>
                <c:pt idx="1705">
                  <c:v>452.3</c:v>
                </c:pt>
                <c:pt idx="1706">
                  <c:v>452.1</c:v>
                </c:pt>
                <c:pt idx="1707">
                  <c:v>451.9</c:v>
                </c:pt>
                <c:pt idx="1708">
                  <c:v>451.7</c:v>
                </c:pt>
                <c:pt idx="1709">
                  <c:v>451.5</c:v>
                </c:pt>
                <c:pt idx="1710">
                  <c:v>451.2</c:v>
                </c:pt>
                <c:pt idx="1711">
                  <c:v>450.9</c:v>
                </c:pt>
                <c:pt idx="1712">
                  <c:v>450.5</c:v>
                </c:pt>
                <c:pt idx="1713">
                  <c:v>450</c:v>
                </c:pt>
                <c:pt idx="1714">
                  <c:v>449.2</c:v>
                </c:pt>
                <c:pt idx="1715">
                  <c:v>447.9</c:v>
                </c:pt>
                <c:pt idx="1716">
                  <c:v>446.3</c:v>
                </c:pt>
                <c:pt idx="1717">
                  <c:v>445.1</c:v>
                </c:pt>
                <c:pt idx="1718">
                  <c:v>444.1</c:v>
                </c:pt>
                <c:pt idx="1719">
                  <c:v>442.7</c:v>
                </c:pt>
                <c:pt idx="1720">
                  <c:v>441.1</c:v>
                </c:pt>
                <c:pt idx="1721">
                  <c:v>439.8</c:v>
                </c:pt>
                <c:pt idx="1722">
                  <c:v>438.8</c:v>
                </c:pt>
                <c:pt idx="1723">
                  <c:v>437.9</c:v>
                </c:pt>
                <c:pt idx="1724">
                  <c:v>437.3</c:v>
                </c:pt>
                <c:pt idx="1725">
                  <c:v>436.7</c:v>
                </c:pt>
                <c:pt idx="1726">
                  <c:v>435.9</c:v>
                </c:pt>
                <c:pt idx="1727">
                  <c:v>434.5</c:v>
                </c:pt>
                <c:pt idx="1728">
                  <c:v>433.5</c:v>
                </c:pt>
                <c:pt idx="1729">
                  <c:v>432.8</c:v>
                </c:pt>
                <c:pt idx="1730">
                  <c:v>432</c:v>
                </c:pt>
                <c:pt idx="1731">
                  <c:v>431</c:v>
                </c:pt>
                <c:pt idx="1732">
                  <c:v>429.8</c:v>
                </c:pt>
                <c:pt idx="1733">
                  <c:v>429</c:v>
                </c:pt>
                <c:pt idx="1734">
                  <c:v>428.5</c:v>
                </c:pt>
                <c:pt idx="1735">
                  <c:v>428.1</c:v>
                </c:pt>
                <c:pt idx="1736">
                  <c:v>427.9</c:v>
                </c:pt>
                <c:pt idx="1737">
                  <c:v>427.4</c:v>
                </c:pt>
                <c:pt idx="1738">
                  <c:v>426.8</c:v>
                </c:pt>
                <c:pt idx="1739">
                  <c:v>426.6</c:v>
                </c:pt>
                <c:pt idx="1740">
                  <c:v>426.5</c:v>
                </c:pt>
                <c:pt idx="1741">
                  <c:v>426.5</c:v>
                </c:pt>
                <c:pt idx="1742">
                  <c:v>426.6</c:v>
                </c:pt>
                <c:pt idx="1743">
                  <c:v>426.9</c:v>
                </c:pt>
                <c:pt idx="1744">
                  <c:v>427.6</c:v>
                </c:pt>
                <c:pt idx="1745">
                  <c:v>428.1</c:v>
                </c:pt>
                <c:pt idx="1746">
                  <c:v>428.2</c:v>
                </c:pt>
                <c:pt idx="1747">
                  <c:v>428.3</c:v>
                </c:pt>
                <c:pt idx="1748">
                  <c:v>428.4</c:v>
                </c:pt>
                <c:pt idx="1749">
                  <c:v>428.3</c:v>
                </c:pt>
                <c:pt idx="1750">
                  <c:v>427.8</c:v>
                </c:pt>
                <c:pt idx="1751">
                  <c:v>426.4</c:v>
                </c:pt>
                <c:pt idx="1752">
                  <c:v>424.5</c:v>
                </c:pt>
                <c:pt idx="1753">
                  <c:v>422.2</c:v>
                </c:pt>
                <c:pt idx="1754">
                  <c:v>420</c:v>
                </c:pt>
                <c:pt idx="1755">
                  <c:v>418.3</c:v>
                </c:pt>
                <c:pt idx="1756">
                  <c:v>416.7</c:v>
                </c:pt>
                <c:pt idx="1757">
                  <c:v>415.4</c:v>
                </c:pt>
                <c:pt idx="1758">
                  <c:v>414</c:v>
                </c:pt>
                <c:pt idx="1759">
                  <c:v>412.5</c:v>
                </c:pt>
                <c:pt idx="1760">
                  <c:v>411.2</c:v>
                </c:pt>
                <c:pt idx="1761">
                  <c:v>409.9</c:v>
                </c:pt>
                <c:pt idx="1762">
                  <c:v>409.1</c:v>
                </c:pt>
                <c:pt idx="1763">
                  <c:v>408.5</c:v>
                </c:pt>
                <c:pt idx="1764">
                  <c:v>407.6</c:v>
                </c:pt>
                <c:pt idx="1765">
                  <c:v>406.5</c:v>
                </c:pt>
                <c:pt idx="1766">
                  <c:v>405.4</c:v>
                </c:pt>
                <c:pt idx="1767">
                  <c:v>404.3</c:v>
                </c:pt>
                <c:pt idx="1768">
                  <c:v>403</c:v>
                </c:pt>
                <c:pt idx="1769">
                  <c:v>401.9</c:v>
                </c:pt>
                <c:pt idx="1770">
                  <c:v>400.5</c:v>
                </c:pt>
                <c:pt idx="1771">
                  <c:v>399.2</c:v>
                </c:pt>
                <c:pt idx="1772">
                  <c:v>398.4</c:v>
                </c:pt>
                <c:pt idx="1773">
                  <c:v>397.8</c:v>
                </c:pt>
                <c:pt idx="1774">
                  <c:v>397.3</c:v>
                </c:pt>
                <c:pt idx="1775">
                  <c:v>397.1</c:v>
                </c:pt>
                <c:pt idx="1776">
                  <c:v>396.8</c:v>
                </c:pt>
                <c:pt idx="1777">
                  <c:v>396.3</c:v>
                </c:pt>
                <c:pt idx="1778">
                  <c:v>396.1</c:v>
                </c:pt>
                <c:pt idx="1779">
                  <c:v>396</c:v>
                </c:pt>
                <c:pt idx="1780">
                  <c:v>395.5</c:v>
                </c:pt>
                <c:pt idx="1781">
                  <c:v>394.9</c:v>
                </c:pt>
                <c:pt idx="1782">
                  <c:v>394.4</c:v>
                </c:pt>
                <c:pt idx="1783">
                  <c:v>394.2</c:v>
                </c:pt>
                <c:pt idx="1784">
                  <c:v>394.1</c:v>
                </c:pt>
                <c:pt idx="1785">
                  <c:v>394</c:v>
                </c:pt>
                <c:pt idx="1786">
                  <c:v>393.9</c:v>
                </c:pt>
                <c:pt idx="1787">
                  <c:v>393.7</c:v>
                </c:pt>
                <c:pt idx="1788">
                  <c:v>393.5</c:v>
                </c:pt>
                <c:pt idx="1789">
                  <c:v>393.4</c:v>
                </c:pt>
                <c:pt idx="1790">
                  <c:v>393.2</c:v>
                </c:pt>
                <c:pt idx="1791">
                  <c:v>392.9</c:v>
                </c:pt>
                <c:pt idx="1792">
                  <c:v>392.6</c:v>
                </c:pt>
                <c:pt idx="1793">
                  <c:v>392.2</c:v>
                </c:pt>
                <c:pt idx="1794">
                  <c:v>391.7</c:v>
                </c:pt>
                <c:pt idx="1795">
                  <c:v>391.2</c:v>
                </c:pt>
                <c:pt idx="1796">
                  <c:v>390.5</c:v>
                </c:pt>
                <c:pt idx="1797">
                  <c:v>389.7</c:v>
                </c:pt>
                <c:pt idx="1798">
                  <c:v>389.1</c:v>
                </c:pt>
                <c:pt idx="1799">
                  <c:v>388.5</c:v>
                </c:pt>
                <c:pt idx="1800">
                  <c:v>387.9</c:v>
                </c:pt>
                <c:pt idx="1801">
                  <c:v>387.2</c:v>
                </c:pt>
                <c:pt idx="1802">
                  <c:v>386.5</c:v>
                </c:pt>
                <c:pt idx="1803">
                  <c:v>385.8</c:v>
                </c:pt>
                <c:pt idx="1804">
                  <c:v>385.5</c:v>
                </c:pt>
                <c:pt idx="1805">
                  <c:v>385.2</c:v>
                </c:pt>
                <c:pt idx="1806">
                  <c:v>384.6</c:v>
                </c:pt>
                <c:pt idx="1807">
                  <c:v>383.9</c:v>
                </c:pt>
                <c:pt idx="1808">
                  <c:v>383.2</c:v>
                </c:pt>
                <c:pt idx="1809">
                  <c:v>382.5</c:v>
                </c:pt>
                <c:pt idx="1810">
                  <c:v>381.6</c:v>
                </c:pt>
                <c:pt idx="1811">
                  <c:v>380.7</c:v>
                </c:pt>
                <c:pt idx="1812">
                  <c:v>379.9</c:v>
                </c:pt>
                <c:pt idx="1813">
                  <c:v>379.1</c:v>
                </c:pt>
                <c:pt idx="1814">
                  <c:v>378.3</c:v>
                </c:pt>
                <c:pt idx="1815">
                  <c:v>377.5</c:v>
                </c:pt>
                <c:pt idx="1816">
                  <c:v>376.7</c:v>
                </c:pt>
                <c:pt idx="1817">
                  <c:v>375.9</c:v>
                </c:pt>
                <c:pt idx="1818">
                  <c:v>375</c:v>
                </c:pt>
                <c:pt idx="1819">
                  <c:v>373.9</c:v>
                </c:pt>
                <c:pt idx="1820">
                  <c:v>372.9</c:v>
                </c:pt>
                <c:pt idx="1821">
                  <c:v>372</c:v>
                </c:pt>
                <c:pt idx="1822">
                  <c:v>371.3</c:v>
                </c:pt>
                <c:pt idx="1823">
                  <c:v>370.7</c:v>
                </c:pt>
                <c:pt idx="1824">
                  <c:v>370.3</c:v>
                </c:pt>
                <c:pt idx="1825">
                  <c:v>369.9</c:v>
                </c:pt>
                <c:pt idx="1826">
                  <c:v>369.4</c:v>
                </c:pt>
                <c:pt idx="1827">
                  <c:v>368.8</c:v>
                </c:pt>
                <c:pt idx="1828">
                  <c:v>368.2</c:v>
                </c:pt>
                <c:pt idx="1829">
                  <c:v>367.6</c:v>
                </c:pt>
                <c:pt idx="1830">
                  <c:v>366.9</c:v>
                </c:pt>
                <c:pt idx="1831">
                  <c:v>366.2</c:v>
                </c:pt>
                <c:pt idx="1832">
                  <c:v>365.4</c:v>
                </c:pt>
                <c:pt idx="1833">
                  <c:v>364.6</c:v>
                </c:pt>
                <c:pt idx="1834">
                  <c:v>363.9</c:v>
                </c:pt>
                <c:pt idx="1835">
                  <c:v>363.3</c:v>
                </c:pt>
                <c:pt idx="1836">
                  <c:v>362.7</c:v>
                </c:pt>
                <c:pt idx="1837">
                  <c:v>362.1</c:v>
                </c:pt>
                <c:pt idx="1838">
                  <c:v>361.4</c:v>
                </c:pt>
                <c:pt idx="1839">
                  <c:v>360.8</c:v>
                </c:pt>
                <c:pt idx="1840">
                  <c:v>360.3</c:v>
                </c:pt>
                <c:pt idx="1841">
                  <c:v>359.9</c:v>
                </c:pt>
                <c:pt idx="1842">
                  <c:v>359.5</c:v>
                </c:pt>
                <c:pt idx="1843">
                  <c:v>359.2</c:v>
                </c:pt>
                <c:pt idx="1844">
                  <c:v>358.9</c:v>
                </c:pt>
                <c:pt idx="1845">
                  <c:v>358.6</c:v>
                </c:pt>
                <c:pt idx="1846">
                  <c:v>358.3</c:v>
                </c:pt>
                <c:pt idx="1847">
                  <c:v>357.9</c:v>
                </c:pt>
                <c:pt idx="1848">
                  <c:v>357.4</c:v>
                </c:pt>
                <c:pt idx="1849">
                  <c:v>356.8</c:v>
                </c:pt>
                <c:pt idx="1850">
                  <c:v>356.2</c:v>
                </c:pt>
                <c:pt idx="1851">
                  <c:v>355.6</c:v>
                </c:pt>
                <c:pt idx="1852">
                  <c:v>355.1</c:v>
                </c:pt>
                <c:pt idx="1853">
                  <c:v>354.6</c:v>
                </c:pt>
                <c:pt idx="1854">
                  <c:v>354.2</c:v>
                </c:pt>
                <c:pt idx="1855">
                  <c:v>353.8</c:v>
                </c:pt>
                <c:pt idx="1856">
                  <c:v>353.3</c:v>
                </c:pt>
                <c:pt idx="1857">
                  <c:v>352.8</c:v>
                </c:pt>
                <c:pt idx="1858">
                  <c:v>352.4</c:v>
                </c:pt>
                <c:pt idx="1859">
                  <c:v>352.2</c:v>
                </c:pt>
                <c:pt idx="1860">
                  <c:v>351.9</c:v>
                </c:pt>
                <c:pt idx="1861">
                  <c:v>351.6</c:v>
                </c:pt>
                <c:pt idx="1862">
                  <c:v>351.1</c:v>
                </c:pt>
                <c:pt idx="1863">
                  <c:v>350.4</c:v>
                </c:pt>
                <c:pt idx="1864">
                  <c:v>349.7</c:v>
                </c:pt>
                <c:pt idx="1865">
                  <c:v>349.1</c:v>
                </c:pt>
                <c:pt idx="1866">
                  <c:v>348.5</c:v>
                </c:pt>
                <c:pt idx="1867">
                  <c:v>347.7</c:v>
                </c:pt>
                <c:pt idx="1868">
                  <c:v>347</c:v>
                </c:pt>
                <c:pt idx="1869">
                  <c:v>346.4</c:v>
                </c:pt>
                <c:pt idx="1870">
                  <c:v>345.8</c:v>
                </c:pt>
                <c:pt idx="1871">
                  <c:v>345.2</c:v>
                </c:pt>
                <c:pt idx="1872">
                  <c:v>344.5</c:v>
                </c:pt>
                <c:pt idx="1873">
                  <c:v>343.9</c:v>
                </c:pt>
                <c:pt idx="1874">
                  <c:v>343.2</c:v>
                </c:pt>
                <c:pt idx="1875">
                  <c:v>342.7</c:v>
                </c:pt>
                <c:pt idx="1876">
                  <c:v>342.3</c:v>
                </c:pt>
                <c:pt idx="1877">
                  <c:v>341.9</c:v>
                </c:pt>
                <c:pt idx="1878">
                  <c:v>341.4</c:v>
                </c:pt>
                <c:pt idx="1879">
                  <c:v>340.8</c:v>
                </c:pt>
                <c:pt idx="1880">
                  <c:v>340.4</c:v>
                </c:pt>
                <c:pt idx="1881">
                  <c:v>339.9</c:v>
                </c:pt>
                <c:pt idx="1882">
                  <c:v>339.2</c:v>
                </c:pt>
                <c:pt idx="1883">
                  <c:v>338.4</c:v>
                </c:pt>
                <c:pt idx="1884">
                  <c:v>337.8</c:v>
                </c:pt>
                <c:pt idx="1885">
                  <c:v>337.2</c:v>
                </c:pt>
                <c:pt idx="1886">
                  <c:v>336.6</c:v>
                </c:pt>
                <c:pt idx="1887">
                  <c:v>336</c:v>
                </c:pt>
                <c:pt idx="1888">
                  <c:v>335.5</c:v>
                </c:pt>
                <c:pt idx="1889">
                  <c:v>335.1</c:v>
                </c:pt>
                <c:pt idx="1890">
                  <c:v>334.7</c:v>
                </c:pt>
                <c:pt idx="1891">
                  <c:v>334.3</c:v>
                </c:pt>
                <c:pt idx="1892">
                  <c:v>333.9</c:v>
                </c:pt>
                <c:pt idx="1893">
                  <c:v>333.4</c:v>
                </c:pt>
                <c:pt idx="1894">
                  <c:v>332.9</c:v>
                </c:pt>
                <c:pt idx="1895">
                  <c:v>332.3</c:v>
                </c:pt>
                <c:pt idx="1896">
                  <c:v>331.5</c:v>
                </c:pt>
                <c:pt idx="1897">
                  <c:v>330.6</c:v>
                </c:pt>
                <c:pt idx="1898">
                  <c:v>329.8</c:v>
                </c:pt>
                <c:pt idx="1899">
                  <c:v>329</c:v>
                </c:pt>
                <c:pt idx="1900">
                  <c:v>328.4</c:v>
                </c:pt>
                <c:pt idx="1901">
                  <c:v>327.8</c:v>
                </c:pt>
                <c:pt idx="1902">
                  <c:v>327.39999999999998</c:v>
                </c:pt>
                <c:pt idx="1903">
                  <c:v>327</c:v>
                </c:pt>
                <c:pt idx="1904">
                  <c:v>326.60000000000002</c:v>
                </c:pt>
                <c:pt idx="1905">
                  <c:v>326.2</c:v>
                </c:pt>
                <c:pt idx="1906">
                  <c:v>325.89999999999998</c:v>
                </c:pt>
                <c:pt idx="1907">
                  <c:v>325.60000000000002</c:v>
                </c:pt>
                <c:pt idx="1908">
                  <c:v>325.39999999999998</c:v>
                </c:pt>
                <c:pt idx="1909">
                  <c:v>325.10000000000002</c:v>
                </c:pt>
                <c:pt idx="1910">
                  <c:v>324.8</c:v>
                </c:pt>
                <c:pt idx="1911">
                  <c:v>324.39999999999998</c:v>
                </c:pt>
                <c:pt idx="1912">
                  <c:v>323.89999999999998</c:v>
                </c:pt>
                <c:pt idx="1913">
                  <c:v>323.39999999999998</c:v>
                </c:pt>
                <c:pt idx="1914">
                  <c:v>322.89999999999998</c:v>
                </c:pt>
                <c:pt idx="1915">
                  <c:v>322.2</c:v>
                </c:pt>
                <c:pt idx="1916">
                  <c:v>321.39999999999998</c:v>
                </c:pt>
                <c:pt idx="1917">
                  <c:v>320.8</c:v>
                </c:pt>
                <c:pt idx="1918">
                  <c:v>320.2</c:v>
                </c:pt>
                <c:pt idx="1919">
                  <c:v>319.39999999999998</c:v>
                </c:pt>
                <c:pt idx="1920">
                  <c:v>318.89999999999998</c:v>
                </c:pt>
                <c:pt idx="1921">
                  <c:v>318.39999999999998</c:v>
                </c:pt>
                <c:pt idx="1922">
                  <c:v>318</c:v>
                </c:pt>
                <c:pt idx="1923">
                  <c:v>317.60000000000002</c:v>
                </c:pt>
                <c:pt idx="1924">
                  <c:v>317.3</c:v>
                </c:pt>
                <c:pt idx="1925">
                  <c:v>317.10000000000002</c:v>
                </c:pt>
                <c:pt idx="1926">
                  <c:v>316.8</c:v>
                </c:pt>
                <c:pt idx="1927">
                  <c:v>316.60000000000002</c:v>
                </c:pt>
                <c:pt idx="1928">
                  <c:v>316.3</c:v>
                </c:pt>
                <c:pt idx="1929">
                  <c:v>316</c:v>
                </c:pt>
                <c:pt idx="1930">
                  <c:v>315.60000000000002</c:v>
                </c:pt>
                <c:pt idx="1931">
                  <c:v>315.2</c:v>
                </c:pt>
                <c:pt idx="1932">
                  <c:v>314.8</c:v>
                </c:pt>
                <c:pt idx="1933">
                  <c:v>314.5</c:v>
                </c:pt>
                <c:pt idx="1934">
                  <c:v>314.39999999999998</c:v>
                </c:pt>
                <c:pt idx="1935">
                  <c:v>314.10000000000002</c:v>
                </c:pt>
                <c:pt idx="1936">
                  <c:v>313.7</c:v>
                </c:pt>
                <c:pt idx="1937">
                  <c:v>313.3</c:v>
                </c:pt>
                <c:pt idx="1938">
                  <c:v>313</c:v>
                </c:pt>
                <c:pt idx="1939">
                  <c:v>312.8</c:v>
                </c:pt>
                <c:pt idx="1940">
                  <c:v>312.3</c:v>
                </c:pt>
                <c:pt idx="1941">
                  <c:v>311.60000000000002</c:v>
                </c:pt>
                <c:pt idx="1942">
                  <c:v>310.8</c:v>
                </c:pt>
                <c:pt idx="1943">
                  <c:v>310</c:v>
                </c:pt>
                <c:pt idx="1944">
                  <c:v>309.10000000000002</c:v>
                </c:pt>
                <c:pt idx="1945">
                  <c:v>308.5</c:v>
                </c:pt>
                <c:pt idx="1946">
                  <c:v>308.10000000000002</c:v>
                </c:pt>
                <c:pt idx="1947">
                  <c:v>307.7</c:v>
                </c:pt>
                <c:pt idx="1948">
                  <c:v>307.5</c:v>
                </c:pt>
                <c:pt idx="1949">
                  <c:v>307.3</c:v>
                </c:pt>
                <c:pt idx="1950">
                  <c:v>307.2</c:v>
                </c:pt>
                <c:pt idx="1951">
                  <c:v>307</c:v>
                </c:pt>
                <c:pt idx="1952">
                  <c:v>306.8</c:v>
                </c:pt>
                <c:pt idx="1953">
                  <c:v>306.60000000000002</c:v>
                </c:pt>
                <c:pt idx="1954">
                  <c:v>306.2</c:v>
                </c:pt>
                <c:pt idx="1955">
                  <c:v>305.60000000000002</c:v>
                </c:pt>
                <c:pt idx="1956">
                  <c:v>305.10000000000002</c:v>
                </c:pt>
                <c:pt idx="1957">
                  <c:v>304.5</c:v>
                </c:pt>
                <c:pt idx="1958">
                  <c:v>303.7</c:v>
                </c:pt>
                <c:pt idx="1959">
                  <c:v>302.89999999999998</c:v>
                </c:pt>
                <c:pt idx="1960">
                  <c:v>302.10000000000002</c:v>
                </c:pt>
                <c:pt idx="1961">
                  <c:v>301.3</c:v>
                </c:pt>
                <c:pt idx="1962">
                  <c:v>300.60000000000002</c:v>
                </c:pt>
                <c:pt idx="1963">
                  <c:v>300</c:v>
                </c:pt>
                <c:pt idx="1964">
                  <c:v>299.5</c:v>
                </c:pt>
                <c:pt idx="1965">
                  <c:v>298.89999999999998</c:v>
                </c:pt>
                <c:pt idx="1966">
                  <c:v>298.2</c:v>
                </c:pt>
                <c:pt idx="1967">
                  <c:v>297.7</c:v>
                </c:pt>
                <c:pt idx="1968">
                  <c:v>297.3</c:v>
                </c:pt>
                <c:pt idx="1969">
                  <c:v>296.89999999999998</c:v>
                </c:pt>
                <c:pt idx="1970">
                  <c:v>296.39999999999998</c:v>
                </c:pt>
                <c:pt idx="1971">
                  <c:v>295.8</c:v>
                </c:pt>
                <c:pt idx="1972">
                  <c:v>295.2</c:v>
                </c:pt>
                <c:pt idx="1973">
                  <c:v>294.7</c:v>
                </c:pt>
                <c:pt idx="1974">
                  <c:v>294.3</c:v>
                </c:pt>
                <c:pt idx="1975">
                  <c:v>293.7</c:v>
                </c:pt>
                <c:pt idx="1976">
                  <c:v>293</c:v>
                </c:pt>
                <c:pt idx="1977">
                  <c:v>292.39999999999998</c:v>
                </c:pt>
                <c:pt idx="1978">
                  <c:v>292.10000000000002</c:v>
                </c:pt>
                <c:pt idx="1979">
                  <c:v>291.8</c:v>
                </c:pt>
                <c:pt idx="1980">
                  <c:v>291.5</c:v>
                </c:pt>
                <c:pt idx="1981">
                  <c:v>291.10000000000002</c:v>
                </c:pt>
                <c:pt idx="1982">
                  <c:v>290.7</c:v>
                </c:pt>
                <c:pt idx="1983">
                  <c:v>290.3</c:v>
                </c:pt>
                <c:pt idx="1984">
                  <c:v>290</c:v>
                </c:pt>
                <c:pt idx="1985">
                  <c:v>289.8</c:v>
                </c:pt>
                <c:pt idx="1986">
                  <c:v>289.3</c:v>
                </c:pt>
                <c:pt idx="1987">
                  <c:v>288.89999999999998</c:v>
                </c:pt>
                <c:pt idx="1988">
                  <c:v>288.39999999999998</c:v>
                </c:pt>
                <c:pt idx="1989">
                  <c:v>288</c:v>
                </c:pt>
                <c:pt idx="1990">
                  <c:v>287.7</c:v>
                </c:pt>
                <c:pt idx="1991">
                  <c:v>287.60000000000002</c:v>
                </c:pt>
                <c:pt idx="1992">
                  <c:v>287.39999999999998</c:v>
                </c:pt>
                <c:pt idx="1993">
                  <c:v>287.10000000000002</c:v>
                </c:pt>
                <c:pt idx="1994">
                  <c:v>286.60000000000002</c:v>
                </c:pt>
                <c:pt idx="1995">
                  <c:v>286</c:v>
                </c:pt>
                <c:pt idx="1996">
                  <c:v>285.3</c:v>
                </c:pt>
                <c:pt idx="1997">
                  <c:v>284.60000000000002</c:v>
                </c:pt>
                <c:pt idx="1998">
                  <c:v>284.10000000000002</c:v>
                </c:pt>
                <c:pt idx="1999">
                  <c:v>283.7</c:v>
                </c:pt>
                <c:pt idx="2000">
                  <c:v>283.2</c:v>
                </c:pt>
                <c:pt idx="2001">
                  <c:v>282.60000000000002</c:v>
                </c:pt>
                <c:pt idx="2002">
                  <c:v>282</c:v>
                </c:pt>
                <c:pt idx="2003">
                  <c:v>281.5</c:v>
                </c:pt>
                <c:pt idx="2004">
                  <c:v>281.10000000000002</c:v>
                </c:pt>
                <c:pt idx="2005">
                  <c:v>280.60000000000002</c:v>
                </c:pt>
                <c:pt idx="2006">
                  <c:v>280.10000000000002</c:v>
                </c:pt>
                <c:pt idx="2007">
                  <c:v>279.60000000000002</c:v>
                </c:pt>
                <c:pt idx="2008">
                  <c:v>279.10000000000002</c:v>
                </c:pt>
                <c:pt idx="2009">
                  <c:v>278.5</c:v>
                </c:pt>
                <c:pt idx="2010">
                  <c:v>277.89999999999998</c:v>
                </c:pt>
                <c:pt idx="2011">
                  <c:v>277.39999999999998</c:v>
                </c:pt>
                <c:pt idx="2012">
                  <c:v>276.89999999999998</c:v>
                </c:pt>
              </c:numCache>
            </c:numRef>
          </c:yVal>
          <c:smooth val="1"/>
          <c:extLst xmlns:c16r2="http://schemas.microsoft.com/office/drawing/2015/06/chart">
            <c:ext xmlns:c16="http://schemas.microsoft.com/office/drawing/2014/chart" uri="{C3380CC4-5D6E-409C-BE32-E72D297353CC}">
              <c16:uniqueId val="{00000003-AC1A-EF49-B23C-76E4EDB217DE}"/>
            </c:ext>
          </c:extLst>
        </c:ser>
        <c:dLbls>
          <c:showLegendKey val="0"/>
          <c:showVal val="0"/>
          <c:showCatName val="0"/>
          <c:showSerName val="0"/>
          <c:showPercent val="0"/>
          <c:showBubbleSize val="0"/>
        </c:dLbls>
        <c:axId val="253111680"/>
        <c:axId val="253130240"/>
      </c:scatterChart>
      <c:valAx>
        <c:axId val="253111680"/>
        <c:scaling>
          <c:orientation val="minMax"/>
          <c:min val="0"/>
        </c:scaling>
        <c:delete val="0"/>
        <c:axPos val="b"/>
        <c:title>
          <c:tx>
            <c:rich>
              <a:bodyPr/>
              <a:lstStyle/>
              <a:p>
                <a:pPr>
                  <a:defRPr/>
                </a:pPr>
                <a:r>
                  <a:rPr lang="en-GB"/>
                  <a:t>Time (Sec)</a:t>
                </a:r>
              </a:p>
            </c:rich>
          </c:tx>
          <c:overlay val="0"/>
        </c:title>
        <c:numFmt formatCode="General" sourceLinked="1"/>
        <c:majorTickMark val="out"/>
        <c:minorTickMark val="none"/>
        <c:tickLblPos val="nextTo"/>
        <c:crossAx val="253130240"/>
        <c:crosses val="autoZero"/>
        <c:crossBetween val="midCat"/>
        <c:majorUnit val="200"/>
      </c:valAx>
      <c:valAx>
        <c:axId val="253130240"/>
        <c:scaling>
          <c:orientation val="minMax"/>
        </c:scaling>
        <c:delete val="0"/>
        <c:axPos val="l"/>
        <c:title>
          <c:tx>
            <c:rich>
              <a:bodyPr rot="-5400000" vert="horz"/>
              <a:lstStyle/>
              <a:p>
                <a:pPr>
                  <a:defRPr/>
                </a:pPr>
                <a:r>
                  <a:rPr lang="en-GB"/>
                  <a:t>Temp (</a:t>
                </a:r>
                <a:r>
                  <a:rPr lang="en-GB" baseline="30000"/>
                  <a:t>0</a:t>
                </a:r>
                <a:r>
                  <a:rPr lang="en-GB" baseline="0"/>
                  <a:t>C)</a:t>
                </a:r>
                <a:endParaRPr lang="en-GB"/>
              </a:p>
            </c:rich>
          </c:tx>
          <c:overlay val="0"/>
        </c:title>
        <c:numFmt formatCode="General" sourceLinked="1"/>
        <c:majorTickMark val="out"/>
        <c:minorTickMark val="none"/>
        <c:tickLblPos val="nextTo"/>
        <c:crossAx val="253111680"/>
        <c:crosses val="autoZero"/>
        <c:crossBetween val="midCat"/>
      </c:valAx>
    </c:plotArea>
    <c:legend>
      <c:legendPos val="r"/>
      <c:layout>
        <c:manualLayout>
          <c:xMode val="edge"/>
          <c:yMode val="edge"/>
          <c:x val="0.61930255414108482"/>
          <c:y val="0.15865658615243999"/>
          <c:w val="0.35918822288916075"/>
          <c:h val="0.56042851313927544"/>
        </c:manualLayout>
      </c:layout>
      <c:overlay val="0"/>
    </c:legend>
    <c:plotVisOnly val="1"/>
    <c:dispBlanksAs val="gap"/>
    <c:showDLblsOverMax val="0"/>
  </c:chart>
  <c:spPr>
    <a:ln>
      <a:solidFill>
        <a:schemeClr val="bg1">
          <a:lumMod val="85000"/>
        </a:schemeClr>
      </a:solidFill>
    </a:ln>
  </c:sp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5% T7 Polymer</a:t>
            </a:r>
          </a:p>
        </c:rich>
      </c:tx>
      <c:overlay val="0"/>
    </c:title>
    <c:autoTitleDeleted val="0"/>
    <c:plotArea>
      <c:layout/>
      <c:scatterChart>
        <c:scatterStyle val="smoothMarker"/>
        <c:varyColors val="0"/>
        <c:ser>
          <c:idx val="0"/>
          <c:order val="0"/>
          <c:tx>
            <c:strRef>
              <c:f>'5%T4 &amp; T7'!$J$1</c:f>
              <c:strCache>
                <c:ptCount val="1"/>
                <c:pt idx="0">
                  <c:v>Temperature 7(°C) 5 OH</c:v>
                </c:pt>
              </c:strCache>
            </c:strRef>
          </c:tx>
          <c:spPr>
            <a:ln w="31750"/>
          </c:spPr>
          <c:marker>
            <c:symbol val="none"/>
          </c:marker>
          <c:xVal>
            <c:numRef>
              <c:f>'5%T4 &amp; T7'!$A$2:$A$2029</c:f>
              <c:numCache>
                <c:formatCode>General</c:formatCode>
                <c:ptCount val="2028"/>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pt idx="1845">
                  <c:v>896.99999999999636</c:v>
                </c:pt>
                <c:pt idx="1846">
                  <c:v>897.99999999999329</c:v>
                </c:pt>
                <c:pt idx="1847">
                  <c:v>897.99999999999329</c:v>
                </c:pt>
                <c:pt idx="1848">
                  <c:v>898.99999999999022</c:v>
                </c:pt>
                <c:pt idx="1849">
                  <c:v>898.99999999999022</c:v>
                </c:pt>
                <c:pt idx="1850">
                  <c:v>899.99999999999682</c:v>
                </c:pt>
                <c:pt idx="1851">
                  <c:v>899.99999999999682</c:v>
                </c:pt>
                <c:pt idx="1852">
                  <c:v>900.99999999999375</c:v>
                </c:pt>
                <c:pt idx="1853">
                  <c:v>900.99999999999375</c:v>
                </c:pt>
                <c:pt idx="1854">
                  <c:v>902.00000000000034</c:v>
                </c:pt>
                <c:pt idx="1855">
                  <c:v>902.00000000000034</c:v>
                </c:pt>
                <c:pt idx="1856">
                  <c:v>902.99999999999727</c:v>
                </c:pt>
                <c:pt idx="1857">
                  <c:v>902.99999999999727</c:v>
                </c:pt>
                <c:pt idx="1858">
                  <c:v>903.9999999999942</c:v>
                </c:pt>
                <c:pt idx="1859">
                  <c:v>903.9999999999942</c:v>
                </c:pt>
                <c:pt idx="1860">
                  <c:v>904.99999999999113</c:v>
                </c:pt>
                <c:pt idx="1861">
                  <c:v>904.99999999999113</c:v>
                </c:pt>
                <c:pt idx="1862">
                  <c:v>905.99999999999773</c:v>
                </c:pt>
                <c:pt idx="1863">
                  <c:v>905.99999999999773</c:v>
                </c:pt>
                <c:pt idx="1864">
                  <c:v>906.99999999999466</c:v>
                </c:pt>
                <c:pt idx="1865">
                  <c:v>906.99999999999466</c:v>
                </c:pt>
                <c:pt idx="1866">
                  <c:v>908.00000000000125</c:v>
                </c:pt>
                <c:pt idx="1867">
                  <c:v>908.00000000000125</c:v>
                </c:pt>
                <c:pt idx="1868">
                  <c:v>908.99999999999818</c:v>
                </c:pt>
                <c:pt idx="1869">
                  <c:v>908.99999999999818</c:v>
                </c:pt>
                <c:pt idx="1870">
                  <c:v>909.99999999999523</c:v>
                </c:pt>
                <c:pt idx="1871">
                  <c:v>909.99999999999523</c:v>
                </c:pt>
                <c:pt idx="1872">
                  <c:v>910.99999999999216</c:v>
                </c:pt>
                <c:pt idx="1873">
                  <c:v>910.99999999999216</c:v>
                </c:pt>
                <c:pt idx="1874">
                  <c:v>911.99999999998909</c:v>
                </c:pt>
                <c:pt idx="1875">
                  <c:v>911.99999999998909</c:v>
                </c:pt>
                <c:pt idx="1876">
                  <c:v>912.99999999999568</c:v>
                </c:pt>
                <c:pt idx="1877">
                  <c:v>912.99999999999568</c:v>
                </c:pt>
                <c:pt idx="1878">
                  <c:v>913.99999999999261</c:v>
                </c:pt>
                <c:pt idx="1879">
                  <c:v>913.99999999999261</c:v>
                </c:pt>
                <c:pt idx="1880">
                  <c:v>914.99999999999909</c:v>
                </c:pt>
                <c:pt idx="1881">
                  <c:v>914.99999999999909</c:v>
                </c:pt>
                <c:pt idx="1882">
                  <c:v>915.99999999999613</c:v>
                </c:pt>
                <c:pt idx="1883">
                  <c:v>915.99999999999613</c:v>
                </c:pt>
                <c:pt idx="1884">
                  <c:v>916.99999999999307</c:v>
                </c:pt>
                <c:pt idx="1885">
                  <c:v>916.99999999999307</c:v>
                </c:pt>
                <c:pt idx="1886">
                  <c:v>917.99999999999</c:v>
                </c:pt>
                <c:pt idx="1887">
                  <c:v>917.99999999999</c:v>
                </c:pt>
                <c:pt idx="1888">
                  <c:v>918.99999999999659</c:v>
                </c:pt>
                <c:pt idx="1889">
                  <c:v>918.99999999999659</c:v>
                </c:pt>
                <c:pt idx="1890">
                  <c:v>919.99999999999352</c:v>
                </c:pt>
                <c:pt idx="1891">
                  <c:v>919.99999999999352</c:v>
                </c:pt>
                <c:pt idx="1892">
                  <c:v>921.00000000000011</c:v>
                </c:pt>
                <c:pt idx="1893">
                  <c:v>921.00000000000011</c:v>
                </c:pt>
                <c:pt idx="1894">
                  <c:v>921.99999999999704</c:v>
                </c:pt>
                <c:pt idx="1895">
                  <c:v>921.99999999999704</c:v>
                </c:pt>
                <c:pt idx="1896">
                  <c:v>922.99999999999397</c:v>
                </c:pt>
                <c:pt idx="1897">
                  <c:v>922.99999999999397</c:v>
                </c:pt>
                <c:pt idx="1898">
                  <c:v>923.99999999999091</c:v>
                </c:pt>
                <c:pt idx="1899">
                  <c:v>923.99999999999091</c:v>
                </c:pt>
                <c:pt idx="1900">
                  <c:v>924.9999999999975</c:v>
                </c:pt>
                <c:pt idx="1901">
                  <c:v>924.9999999999975</c:v>
                </c:pt>
                <c:pt idx="1902">
                  <c:v>925.99999999999443</c:v>
                </c:pt>
                <c:pt idx="1903">
                  <c:v>925.99999999999443</c:v>
                </c:pt>
                <c:pt idx="1904">
                  <c:v>927.00000000000102</c:v>
                </c:pt>
                <c:pt idx="1905">
                  <c:v>927.00000000000102</c:v>
                </c:pt>
                <c:pt idx="1906">
                  <c:v>927.99999999999795</c:v>
                </c:pt>
                <c:pt idx="1907">
                  <c:v>927.99999999999795</c:v>
                </c:pt>
                <c:pt idx="1908">
                  <c:v>928.999999999995</c:v>
                </c:pt>
                <c:pt idx="1909">
                  <c:v>928.999999999995</c:v>
                </c:pt>
                <c:pt idx="1910">
                  <c:v>929.99999999999193</c:v>
                </c:pt>
                <c:pt idx="1911">
                  <c:v>929.99999999999193</c:v>
                </c:pt>
                <c:pt idx="1912">
                  <c:v>930.99999999998886</c:v>
                </c:pt>
                <c:pt idx="1913">
                  <c:v>930.99999999998886</c:v>
                </c:pt>
                <c:pt idx="1914">
                  <c:v>931.99999999999545</c:v>
                </c:pt>
                <c:pt idx="1915">
                  <c:v>931.99999999999545</c:v>
                </c:pt>
                <c:pt idx="1916">
                  <c:v>932.99999999999238</c:v>
                </c:pt>
                <c:pt idx="1917">
                  <c:v>932.99999999999238</c:v>
                </c:pt>
                <c:pt idx="1918">
                  <c:v>933.99999999999886</c:v>
                </c:pt>
                <c:pt idx="1919">
                  <c:v>933.99999999999886</c:v>
                </c:pt>
                <c:pt idx="1920">
                  <c:v>934.99999999999591</c:v>
                </c:pt>
                <c:pt idx="1921">
                  <c:v>934.99999999999591</c:v>
                </c:pt>
                <c:pt idx="1922">
                  <c:v>935.99999999999284</c:v>
                </c:pt>
                <c:pt idx="1923">
                  <c:v>935.99999999999284</c:v>
                </c:pt>
                <c:pt idx="1924">
                  <c:v>936.99999999998977</c:v>
                </c:pt>
                <c:pt idx="1925">
                  <c:v>936.99999999998977</c:v>
                </c:pt>
                <c:pt idx="1926">
                  <c:v>937.99999999999636</c:v>
                </c:pt>
                <c:pt idx="1927">
                  <c:v>937.99999999999636</c:v>
                </c:pt>
                <c:pt idx="1928">
                  <c:v>938.99999999999329</c:v>
                </c:pt>
                <c:pt idx="1929">
                  <c:v>938.99999999999329</c:v>
                </c:pt>
                <c:pt idx="1930">
                  <c:v>939.99999999999989</c:v>
                </c:pt>
                <c:pt idx="1931">
                  <c:v>939.99999999999989</c:v>
                </c:pt>
                <c:pt idx="1932">
                  <c:v>940.99999999999682</c:v>
                </c:pt>
                <c:pt idx="1933">
                  <c:v>940.99999999999682</c:v>
                </c:pt>
                <c:pt idx="1934">
                  <c:v>941.99999999999375</c:v>
                </c:pt>
                <c:pt idx="1935">
                  <c:v>941.99999999999375</c:v>
                </c:pt>
                <c:pt idx="1936">
                  <c:v>942.99999999999068</c:v>
                </c:pt>
                <c:pt idx="1937">
                  <c:v>942.99999999999068</c:v>
                </c:pt>
                <c:pt idx="1938">
                  <c:v>943.99999999999727</c:v>
                </c:pt>
                <c:pt idx="1939">
                  <c:v>943.99999999999727</c:v>
                </c:pt>
                <c:pt idx="1940">
                  <c:v>944.9999999999942</c:v>
                </c:pt>
                <c:pt idx="1941">
                  <c:v>944.9999999999942</c:v>
                </c:pt>
                <c:pt idx="1942">
                  <c:v>946.0000000000008</c:v>
                </c:pt>
                <c:pt idx="1943">
                  <c:v>946.0000000000008</c:v>
                </c:pt>
                <c:pt idx="1944">
                  <c:v>946.99999999999773</c:v>
                </c:pt>
                <c:pt idx="1945">
                  <c:v>946.99999999999773</c:v>
                </c:pt>
                <c:pt idx="1946">
                  <c:v>947.99999999999477</c:v>
                </c:pt>
                <c:pt idx="1947">
                  <c:v>947.99999999999477</c:v>
                </c:pt>
                <c:pt idx="1948">
                  <c:v>948.9999999999917</c:v>
                </c:pt>
                <c:pt idx="1949">
                  <c:v>948.9999999999917</c:v>
                </c:pt>
                <c:pt idx="1950">
                  <c:v>949.99999999999818</c:v>
                </c:pt>
                <c:pt idx="1951">
                  <c:v>949.99999999999818</c:v>
                </c:pt>
                <c:pt idx="1952">
                  <c:v>950.99999999999523</c:v>
                </c:pt>
                <c:pt idx="1953">
                  <c:v>950.99999999999523</c:v>
                </c:pt>
                <c:pt idx="1954">
                  <c:v>951.99999999999216</c:v>
                </c:pt>
                <c:pt idx="1955">
                  <c:v>951.99999999999216</c:v>
                </c:pt>
                <c:pt idx="1956">
                  <c:v>952.99999999999864</c:v>
                </c:pt>
                <c:pt idx="1957">
                  <c:v>952.99999999999864</c:v>
                </c:pt>
                <c:pt idx="1958">
                  <c:v>953.99999999999568</c:v>
                </c:pt>
                <c:pt idx="1959">
                  <c:v>953.99999999999568</c:v>
                </c:pt>
                <c:pt idx="1960">
                  <c:v>954.99999999999261</c:v>
                </c:pt>
                <c:pt idx="1961">
                  <c:v>954.99999999999261</c:v>
                </c:pt>
                <c:pt idx="1962">
                  <c:v>955.99999999998954</c:v>
                </c:pt>
                <c:pt idx="1963">
                  <c:v>955.99999999998954</c:v>
                </c:pt>
                <c:pt idx="1964">
                  <c:v>956.99999999999613</c:v>
                </c:pt>
                <c:pt idx="1965">
                  <c:v>956.99999999999613</c:v>
                </c:pt>
                <c:pt idx="1966">
                  <c:v>957.99999999999307</c:v>
                </c:pt>
                <c:pt idx="1967">
                  <c:v>957.99999999999307</c:v>
                </c:pt>
                <c:pt idx="1968">
                  <c:v>958.99999999999966</c:v>
                </c:pt>
                <c:pt idx="1969">
                  <c:v>958.99999999999966</c:v>
                </c:pt>
                <c:pt idx="1970">
                  <c:v>959.99999999999659</c:v>
                </c:pt>
                <c:pt idx="1971">
                  <c:v>959.99999999999659</c:v>
                </c:pt>
                <c:pt idx="1972">
                  <c:v>960.99999999999352</c:v>
                </c:pt>
                <c:pt idx="1973">
                  <c:v>960.99999999999352</c:v>
                </c:pt>
                <c:pt idx="1974">
                  <c:v>961.99999999999045</c:v>
                </c:pt>
                <c:pt idx="1975">
                  <c:v>961.99999999999045</c:v>
                </c:pt>
                <c:pt idx="1976">
                  <c:v>962.99999999999704</c:v>
                </c:pt>
                <c:pt idx="1977">
                  <c:v>962.99999999999704</c:v>
                </c:pt>
                <c:pt idx="1978">
                  <c:v>963.99999999999397</c:v>
                </c:pt>
                <c:pt idx="1979">
                  <c:v>963.99999999999397</c:v>
                </c:pt>
                <c:pt idx="1980">
                  <c:v>965.00000000000057</c:v>
                </c:pt>
                <c:pt idx="1981">
                  <c:v>965.00000000000057</c:v>
                </c:pt>
                <c:pt idx="1982">
                  <c:v>965.9999999999975</c:v>
                </c:pt>
                <c:pt idx="1983">
                  <c:v>965.9999999999975</c:v>
                </c:pt>
                <c:pt idx="1984">
                  <c:v>966.99999999999454</c:v>
                </c:pt>
                <c:pt idx="1985">
                  <c:v>966.99999999999454</c:v>
                </c:pt>
                <c:pt idx="1986">
                  <c:v>967.99999999999147</c:v>
                </c:pt>
                <c:pt idx="1987">
                  <c:v>967.99999999999147</c:v>
                </c:pt>
                <c:pt idx="1988">
                  <c:v>968.99999999999795</c:v>
                </c:pt>
                <c:pt idx="1989">
                  <c:v>968.99999999999795</c:v>
                </c:pt>
                <c:pt idx="1990">
                  <c:v>969.999999999995</c:v>
                </c:pt>
                <c:pt idx="1991">
                  <c:v>969.999999999995</c:v>
                </c:pt>
                <c:pt idx="1992">
                  <c:v>971.00000000000148</c:v>
                </c:pt>
                <c:pt idx="1993">
                  <c:v>971.00000000000148</c:v>
                </c:pt>
                <c:pt idx="1994">
                  <c:v>971.99999999999841</c:v>
                </c:pt>
                <c:pt idx="1995">
                  <c:v>971.99999999999841</c:v>
                </c:pt>
                <c:pt idx="1996">
                  <c:v>972.99999999999545</c:v>
                </c:pt>
                <c:pt idx="1997">
                  <c:v>972.99999999999545</c:v>
                </c:pt>
                <c:pt idx="1998">
                  <c:v>973.99999999999238</c:v>
                </c:pt>
                <c:pt idx="1999">
                  <c:v>973.99999999999238</c:v>
                </c:pt>
                <c:pt idx="2000">
                  <c:v>974.99999999998931</c:v>
                </c:pt>
                <c:pt idx="2001">
                  <c:v>974.99999999998931</c:v>
                </c:pt>
                <c:pt idx="2002">
                  <c:v>975.99999999999591</c:v>
                </c:pt>
                <c:pt idx="2003">
                  <c:v>975.99999999999591</c:v>
                </c:pt>
                <c:pt idx="2004">
                  <c:v>976.99999999999284</c:v>
                </c:pt>
                <c:pt idx="2005">
                  <c:v>976.99999999999284</c:v>
                </c:pt>
                <c:pt idx="2006">
                  <c:v>977.99999999999943</c:v>
                </c:pt>
                <c:pt idx="2007">
                  <c:v>977.99999999999943</c:v>
                </c:pt>
                <c:pt idx="2008">
                  <c:v>978.99999999999636</c:v>
                </c:pt>
                <c:pt idx="2009">
                  <c:v>978.99999999999636</c:v>
                </c:pt>
                <c:pt idx="2010">
                  <c:v>979.99999999999329</c:v>
                </c:pt>
                <c:pt idx="2011">
                  <c:v>979.99999999999329</c:v>
                </c:pt>
                <c:pt idx="2012">
                  <c:v>980.99999999999022</c:v>
                </c:pt>
                <c:pt idx="2013">
                  <c:v>980.99999999999022</c:v>
                </c:pt>
                <c:pt idx="2014">
                  <c:v>981.99999999999682</c:v>
                </c:pt>
                <c:pt idx="2015">
                  <c:v>981.99999999999682</c:v>
                </c:pt>
                <c:pt idx="2016">
                  <c:v>982.99999999999375</c:v>
                </c:pt>
                <c:pt idx="2017">
                  <c:v>982.99999999999375</c:v>
                </c:pt>
                <c:pt idx="2018">
                  <c:v>984.00000000000034</c:v>
                </c:pt>
                <c:pt idx="2019">
                  <c:v>984.00000000000034</c:v>
                </c:pt>
                <c:pt idx="2020">
                  <c:v>984.99999999999727</c:v>
                </c:pt>
                <c:pt idx="2021">
                  <c:v>984.99999999999727</c:v>
                </c:pt>
                <c:pt idx="2022">
                  <c:v>985.99999999999432</c:v>
                </c:pt>
                <c:pt idx="2023">
                  <c:v>985.99999999999432</c:v>
                </c:pt>
                <c:pt idx="2024">
                  <c:v>986.99999999999125</c:v>
                </c:pt>
                <c:pt idx="2025">
                  <c:v>986.99999999999125</c:v>
                </c:pt>
                <c:pt idx="2026">
                  <c:v>987.99999999999773</c:v>
                </c:pt>
                <c:pt idx="2027">
                  <c:v>987.99999999999773</c:v>
                </c:pt>
              </c:numCache>
            </c:numRef>
          </c:xVal>
          <c:yVal>
            <c:numRef>
              <c:f>'5%T4 &amp; T7'!$J$2:$J$2029</c:f>
              <c:numCache>
                <c:formatCode>General</c:formatCode>
                <c:ptCount val="2028"/>
                <c:pt idx="0">
                  <c:v>22.1</c:v>
                </c:pt>
                <c:pt idx="1">
                  <c:v>22.2</c:v>
                </c:pt>
                <c:pt idx="2">
                  <c:v>22.1</c:v>
                </c:pt>
                <c:pt idx="3">
                  <c:v>22.1</c:v>
                </c:pt>
                <c:pt idx="4">
                  <c:v>22.1</c:v>
                </c:pt>
                <c:pt idx="5">
                  <c:v>22.2</c:v>
                </c:pt>
                <c:pt idx="6">
                  <c:v>22.2</c:v>
                </c:pt>
                <c:pt idx="7">
                  <c:v>22.2</c:v>
                </c:pt>
                <c:pt idx="8">
                  <c:v>22.2</c:v>
                </c:pt>
                <c:pt idx="9">
                  <c:v>22.2</c:v>
                </c:pt>
                <c:pt idx="10">
                  <c:v>22.2</c:v>
                </c:pt>
                <c:pt idx="11">
                  <c:v>22.2</c:v>
                </c:pt>
                <c:pt idx="12">
                  <c:v>22.2</c:v>
                </c:pt>
                <c:pt idx="13">
                  <c:v>22.3</c:v>
                </c:pt>
                <c:pt idx="14">
                  <c:v>22.3</c:v>
                </c:pt>
                <c:pt idx="15">
                  <c:v>22.3</c:v>
                </c:pt>
                <c:pt idx="16">
                  <c:v>22.3</c:v>
                </c:pt>
                <c:pt idx="17">
                  <c:v>22.3</c:v>
                </c:pt>
                <c:pt idx="18">
                  <c:v>22.3</c:v>
                </c:pt>
                <c:pt idx="19">
                  <c:v>22.3</c:v>
                </c:pt>
                <c:pt idx="20">
                  <c:v>22.3</c:v>
                </c:pt>
                <c:pt idx="21">
                  <c:v>22.3</c:v>
                </c:pt>
                <c:pt idx="22">
                  <c:v>22.3</c:v>
                </c:pt>
                <c:pt idx="23">
                  <c:v>22.4</c:v>
                </c:pt>
                <c:pt idx="24">
                  <c:v>22.4</c:v>
                </c:pt>
                <c:pt idx="25">
                  <c:v>22.4</c:v>
                </c:pt>
                <c:pt idx="26">
                  <c:v>22.4</c:v>
                </c:pt>
                <c:pt idx="27">
                  <c:v>22.4</c:v>
                </c:pt>
                <c:pt idx="28">
                  <c:v>22.4</c:v>
                </c:pt>
                <c:pt idx="29">
                  <c:v>22.4</c:v>
                </c:pt>
                <c:pt idx="30">
                  <c:v>22.4</c:v>
                </c:pt>
                <c:pt idx="31">
                  <c:v>22.4</c:v>
                </c:pt>
                <c:pt idx="32">
                  <c:v>22.4</c:v>
                </c:pt>
                <c:pt idx="33">
                  <c:v>22.4</c:v>
                </c:pt>
                <c:pt idx="34">
                  <c:v>22.4</c:v>
                </c:pt>
                <c:pt idx="35">
                  <c:v>22.4</c:v>
                </c:pt>
                <c:pt idx="36">
                  <c:v>22.4</c:v>
                </c:pt>
                <c:pt idx="37">
                  <c:v>22.5</c:v>
                </c:pt>
                <c:pt idx="38">
                  <c:v>22.5</c:v>
                </c:pt>
                <c:pt idx="39">
                  <c:v>22.5</c:v>
                </c:pt>
                <c:pt idx="40">
                  <c:v>22.5</c:v>
                </c:pt>
                <c:pt idx="41">
                  <c:v>22.5</c:v>
                </c:pt>
                <c:pt idx="42">
                  <c:v>22.5</c:v>
                </c:pt>
                <c:pt idx="43">
                  <c:v>22.5</c:v>
                </c:pt>
                <c:pt idx="44">
                  <c:v>22.5</c:v>
                </c:pt>
                <c:pt idx="45">
                  <c:v>22.5</c:v>
                </c:pt>
                <c:pt idx="46">
                  <c:v>22.5</c:v>
                </c:pt>
                <c:pt idx="47">
                  <c:v>22.5</c:v>
                </c:pt>
                <c:pt idx="48">
                  <c:v>22.5</c:v>
                </c:pt>
                <c:pt idx="49">
                  <c:v>22.5</c:v>
                </c:pt>
                <c:pt idx="50">
                  <c:v>22.5</c:v>
                </c:pt>
                <c:pt idx="51">
                  <c:v>22.5</c:v>
                </c:pt>
                <c:pt idx="52">
                  <c:v>22.5</c:v>
                </c:pt>
                <c:pt idx="53">
                  <c:v>22.5</c:v>
                </c:pt>
                <c:pt idx="54">
                  <c:v>22.5</c:v>
                </c:pt>
                <c:pt idx="55">
                  <c:v>22.5</c:v>
                </c:pt>
                <c:pt idx="56">
                  <c:v>22.5</c:v>
                </c:pt>
                <c:pt idx="57">
                  <c:v>22.5</c:v>
                </c:pt>
                <c:pt idx="58">
                  <c:v>22.5</c:v>
                </c:pt>
                <c:pt idx="59">
                  <c:v>22.5</c:v>
                </c:pt>
                <c:pt idx="60">
                  <c:v>22.5</c:v>
                </c:pt>
                <c:pt idx="61">
                  <c:v>22.5</c:v>
                </c:pt>
                <c:pt idx="62">
                  <c:v>22.5</c:v>
                </c:pt>
                <c:pt idx="63">
                  <c:v>22.5</c:v>
                </c:pt>
                <c:pt idx="64">
                  <c:v>22.5</c:v>
                </c:pt>
                <c:pt idx="65">
                  <c:v>22.6</c:v>
                </c:pt>
                <c:pt idx="66">
                  <c:v>22.6</c:v>
                </c:pt>
                <c:pt idx="67">
                  <c:v>22.6</c:v>
                </c:pt>
                <c:pt idx="68">
                  <c:v>22.6</c:v>
                </c:pt>
                <c:pt idx="69">
                  <c:v>22.6</c:v>
                </c:pt>
                <c:pt idx="70">
                  <c:v>22.6</c:v>
                </c:pt>
                <c:pt idx="71">
                  <c:v>22.6</c:v>
                </c:pt>
                <c:pt idx="72">
                  <c:v>22.6</c:v>
                </c:pt>
                <c:pt idx="73">
                  <c:v>22.6</c:v>
                </c:pt>
                <c:pt idx="74">
                  <c:v>22.6</c:v>
                </c:pt>
                <c:pt idx="75">
                  <c:v>22.6</c:v>
                </c:pt>
                <c:pt idx="76">
                  <c:v>22.6</c:v>
                </c:pt>
                <c:pt idx="77">
                  <c:v>22.6</c:v>
                </c:pt>
                <c:pt idx="78">
                  <c:v>22.6</c:v>
                </c:pt>
                <c:pt idx="79">
                  <c:v>22.6</c:v>
                </c:pt>
                <c:pt idx="80">
                  <c:v>22.6</c:v>
                </c:pt>
                <c:pt idx="81">
                  <c:v>22.7</c:v>
                </c:pt>
                <c:pt idx="82">
                  <c:v>22.7</c:v>
                </c:pt>
                <c:pt idx="83">
                  <c:v>22.7</c:v>
                </c:pt>
                <c:pt idx="84">
                  <c:v>22.7</c:v>
                </c:pt>
                <c:pt idx="85">
                  <c:v>22.7</c:v>
                </c:pt>
                <c:pt idx="86">
                  <c:v>22.7</c:v>
                </c:pt>
                <c:pt idx="87">
                  <c:v>22.7</c:v>
                </c:pt>
                <c:pt idx="88">
                  <c:v>22.7</c:v>
                </c:pt>
                <c:pt idx="89">
                  <c:v>22.7</c:v>
                </c:pt>
                <c:pt idx="90">
                  <c:v>22.7</c:v>
                </c:pt>
                <c:pt idx="91">
                  <c:v>22.7</c:v>
                </c:pt>
                <c:pt idx="92">
                  <c:v>22.7</c:v>
                </c:pt>
                <c:pt idx="93">
                  <c:v>22.7</c:v>
                </c:pt>
                <c:pt idx="94">
                  <c:v>22.7</c:v>
                </c:pt>
                <c:pt idx="95">
                  <c:v>22.7</c:v>
                </c:pt>
                <c:pt idx="96">
                  <c:v>22.8</c:v>
                </c:pt>
                <c:pt idx="97">
                  <c:v>22.7</c:v>
                </c:pt>
                <c:pt idx="98">
                  <c:v>22.8</c:v>
                </c:pt>
                <c:pt idx="99">
                  <c:v>22.7</c:v>
                </c:pt>
                <c:pt idx="100">
                  <c:v>22.8</c:v>
                </c:pt>
                <c:pt idx="101">
                  <c:v>22.8</c:v>
                </c:pt>
                <c:pt idx="102">
                  <c:v>22.8</c:v>
                </c:pt>
                <c:pt idx="103">
                  <c:v>22.8</c:v>
                </c:pt>
                <c:pt idx="104">
                  <c:v>22.8</c:v>
                </c:pt>
                <c:pt idx="105">
                  <c:v>22.8</c:v>
                </c:pt>
                <c:pt idx="106">
                  <c:v>22.8</c:v>
                </c:pt>
                <c:pt idx="107">
                  <c:v>22.8</c:v>
                </c:pt>
                <c:pt idx="108">
                  <c:v>22.8</c:v>
                </c:pt>
                <c:pt idx="109">
                  <c:v>22.8</c:v>
                </c:pt>
                <c:pt idx="110">
                  <c:v>22.9</c:v>
                </c:pt>
                <c:pt idx="111">
                  <c:v>23</c:v>
                </c:pt>
                <c:pt idx="112">
                  <c:v>23.3</c:v>
                </c:pt>
                <c:pt idx="113">
                  <c:v>23.7</c:v>
                </c:pt>
                <c:pt idx="114">
                  <c:v>24.3</c:v>
                </c:pt>
                <c:pt idx="115">
                  <c:v>25</c:v>
                </c:pt>
                <c:pt idx="116">
                  <c:v>25.7</c:v>
                </c:pt>
                <c:pt idx="117">
                  <c:v>26.5</c:v>
                </c:pt>
                <c:pt idx="118">
                  <c:v>27.2</c:v>
                </c:pt>
                <c:pt idx="119">
                  <c:v>28.2</c:v>
                </c:pt>
                <c:pt idx="120">
                  <c:v>29.8</c:v>
                </c:pt>
                <c:pt idx="121">
                  <c:v>32</c:v>
                </c:pt>
                <c:pt idx="122">
                  <c:v>34.200000000000003</c:v>
                </c:pt>
                <c:pt idx="123">
                  <c:v>36.4</c:v>
                </c:pt>
                <c:pt idx="124">
                  <c:v>38.6</c:v>
                </c:pt>
                <c:pt idx="125">
                  <c:v>40.5</c:v>
                </c:pt>
                <c:pt idx="126">
                  <c:v>42.3</c:v>
                </c:pt>
                <c:pt idx="127">
                  <c:v>43.8</c:v>
                </c:pt>
                <c:pt idx="128">
                  <c:v>45.6</c:v>
                </c:pt>
                <c:pt idx="129">
                  <c:v>47.6</c:v>
                </c:pt>
                <c:pt idx="130">
                  <c:v>49.4</c:v>
                </c:pt>
                <c:pt idx="131">
                  <c:v>50.8</c:v>
                </c:pt>
                <c:pt idx="132">
                  <c:v>52.3</c:v>
                </c:pt>
                <c:pt idx="133">
                  <c:v>54</c:v>
                </c:pt>
                <c:pt idx="134">
                  <c:v>55.1</c:v>
                </c:pt>
                <c:pt idx="135">
                  <c:v>56</c:v>
                </c:pt>
                <c:pt idx="136">
                  <c:v>56.7</c:v>
                </c:pt>
                <c:pt idx="137">
                  <c:v>57.4</c:v>
                </c:pt>
                <c:pt idx="138">
                  <c:v>58</c:v>
                </c:pt>
                <c:pt idx="139">
                  <c:v>58.3</c:v>
                </c:pt>
                <c:pt idx="140">
                  <c:v>58.5</c:v>
                </c:pt>
                <c:pt idx="141">
                  <c:v>58.6</c:v>
                </c:pt>
                <c:pt idx="142">
                  <c:v>58.9</c:v>
                </c:pt>
                <c:pt idx="143">
                  <c:v>59.6</c:v>
                </c:pt>
                <c:pt idx="144">
                  <c:v>60</c:v>
                </c:pt>
                <c:pt idx="145">
                  <c:v>60.4</c:v>
                </c:pt>
                <c:pt idx="146">
                  <c:v>60.5</c:v>
                </c:pt>
                <c:pt idx="147">
                  <c:v>60.6</c:v>
                </c:pt>
                <c:pt idx="148">
                  <c:v>60.7</c:v>
                </c:pt>
                <c:pt idx="149">
                  <c:v>60.8</c:v>
                </c:pt>
                <c:pt idx="150">
                  <c:v>60.8</c:v>
                </c:pt>
                <c:pt idx="151">
                  <c:v>60.8</c:v>
                </c:pt>
                <c:pt idx="152">
                  <c:v>60.9</c:v>
                </c:pt>
                <c:pt idx="153">
                  <c:v>60.8</c:v>
                </c:pt>
                <c:pt idx="154">
                  <c:v>60.8</c:v>
                </c:pt>
                <c:pt idx="155">
                  <c:v>60.8</c:v>
                </c:pt>
                <c:pt idx="156">
                  <c:v>60.8</c:v>
                </c:pt>
                <c:pt idx="157">
                  <c:v>60.8</c:v>
                </c:pt>
                <c:pt idx="158">
                  <c:v>60.8</c:v>
                </c:pt>
                <c:pt idx="159">
                  <c:v>60.8</c:v>
                </c:pt>
                <c:pt idx="160">
                  <c:v>60.9</c:v>
                </c:pt>
                <c:pt idx="161">
                  <c:v>60.9</c:v>
                </c:pt>
                <c:pt idx="162">
                  <c:v>61</c:v>
                </c:pt>
                <c:pt idx="163">
                  <c:v>61.3</c:v>
                </c:pt>
                <c:pt idx="164">
                  <c:v>61.7</c:v>
                </c:pt>
                <c:pt idx="165">
                  <c:v>61.9</c:v>
                </c:pt>
                <c:pt idx="166">
                  <c:v>62.1</c:v>
                </c:pt>
                <c:pt idx="167">
                  <c:v>62.1</c:v>
                </c:pt>
                <c:pt idx="168">
                  <c:v>62.2</c:v>
                </c:pt>
                <c:pt idx="169">
                  <c:v>62.3</c:v>
                </c:pt>
                <c:pt idx="170">
                  <c:v>62.3</c:v>
                </c:pt>
                <c:pt idx="171">
                  <c:v>62.4</c:v>
                </c:pt>
                <c:pt idx="172">
                  <c:v>62.4</c:v>
                </c:pt>
                <c:pt idx="173">
                  <c:v>62.4</c:v>
                </c:pt>
                <c:pt idx="174">
                  <c:v>62.3</c:v>
                </c:pt>
                <c:pt idx="175">
                  <c:v>62.2</c:v>
                </c:pt>
                <c:pt idx="176">
                  <c:v>62.1</c:v>
                </c:pt>
                <c:pt idx="177">
                  <c:v>62</c:v>
                </c:pt>
                <c:pt idx="178">
                  <c:v>62</c:v>
                </c:pt>
                <c:pt idx="179">
                  <c:v>62</c:v>
                </c:pt>
                <c:pt idx="180">
                  <c:v>62</c:v>
                </c:pt>
                <c:pt idx="181">
                  <c:v>62</c:v>
                </c:pt>
                <c:pt idx="182">
                  <c:v>62</c:v>
                </c:pt>
                <c:pt idx="183">
                  <c:v>62</c:v>
                </c:pt>
                <c:pt idx="184">
                  <c:v>62</c:v>
                </c:pt>
                <c:pt idx="185">
                  <c:v>61.9</c:v>
                </c:pt>
                <c:pt idx="186">
                  <c:v>61.9</c:v>
                </c:pt>
                <c:pt idx="187">
                  <c:v>61.8</c:v>
                </c:pt>
                <c:pt idx="188">
                  <c:v>61.8</c:v>
                </c:pt>
                <c:pt idx="189">
                  <c:v>61.7</c:v>
                </c:pt>
                <c:pt idx="190">
                  <c:v>61.6</c:v>
                </c:pt>
                <c:pt idx="191">
                  <c:v>61.6</c:v>
                </c:pt>
                <c:pt idx="192">
                  <c:v>61.5</c:v>
                </c:pt>
                <c:pt idx="193">
                  <c:v>61.5</c:v>
                </c:pt>
                <c:pt idx="194">
                  <c:v>61.5</c:v>
                </c:pt>
                <c:pt idx="195">
                  <c:v>61.5</c:v>
                </c:pt>
                <c:pt idx="196">
                  <c:v>61.6</c:v>
                </c:pt>
                <c:pt idx="197">
                  <c:v>61.6</c:v>
                </c:pt>
                <c:pt idx="198">
                  <c:v>61.6</c:v>
                </c:pt>
                <c:pt idx="199">
                  <c:v>61.6</c:v>
                </c:pt>
                <c:pt idx="200">
                  <c:v>61.6</c:v>
                </c:pt>
                <c:pt idx="201">
                  <c:v>61.6</c:v>
                </c:pt>
                <c:pt idx="202">
                  <c:v>61.6</c:v>
                </c:pt>
                <c:pt idx="203">
                  <c:v>61.6</c:v>
                </c:pt>
                <c:pt idx="204">
                  <c:v>61.6</c:v>
                </c:pt>
                <c:pt idx="205">
                  <c:v>61.5</c:v>
                </c:pt>
                <c:pt idx="206">
                  <c:v>61.4</c:v>
                </c:pt>
                <c:pt idx="207">
                  <c:v>61.4</c:v>
                </c:pt>
                <c:pt idx="208">
                  <c:v>61.4</c:v>
                </c:pt>
                <c:pt idx="209">
                  <c:v>61.4</c:v>
                </c:pt>
                <c:pt idx="210">
                  <c:v>61.4</c:v>
                </c:pt>
                <c:pt idx="211">
                  <c:v>61.4</c:v>
                </c:pt>
                <c:pt idx="212">
                  <c:v>61.4</c:v>
                </c:pt>
                <c:pt idx="213">
                  <c:v>61.4</c:v>
                </c:pt>
                <c:pt idx="214">
                  <c:v>61.4</c:v>
                </c:pt>
                <c:pt idx="215">
                  <c:v>61.4</c:v>
                </c:pt>
                <c:pt idx="216">
                  <c:v>61.4</c:v>
                </c:pt>
                <c:pt idx="217">
                  <c:v>61.4</c:v>
                </c:pt>
                <c:pt idx="218">
                  <c:v>61.3</c:v>
                </c:pt>
                <c:pt idx="219">
                  <c:v>61.2</c:v>
                </c:pt>
                <c:pt idx="220">
                  <c:v>61.1</c:v>
                </c:pt>
                <c:pt idx="221">
                  <c:v>61</c:v>
                </c:pt>
                <c:pt idx="222">
                  <c:v>61</c:v>
                </c:pt>
                <c:pt idx="223">
                  <c:v>60.8</c:v>
                </c:pt>
                <c:pt idx="224">
                  <c:v>60.7</c:v>
                </c:pt>
                <c:pt idx="225">
                  <c:v>60.6</c:v>
                </c:pt>
                <c:pt idx="226">
                  <c:v>60.6</c:v>
                </c:pt>
                <c:pt idx="227">
                  <c:v>60.6</c:v>
                </c:pt>
                <c:pt idx="228">
                  <c:v>60.6</c:v>
                </c:pt>
                <c:pt idx="229">
                  <c:v>60.6</c:v>
                </c:pt>
                <c:pt idx="230">
                  <c:v>60.6</c:v>
                </c:pt>
                <c:pt idx="231">
                  <c:v>60.6</c:v>
                </c:pt>
                <c:pt idx="232">
                  <c:v>60.5</c:v>
                </c:pt>
                <c:pt idx="233">
                  <c:v>60.5</c:v>
                </c:pt>
                <c:pt idx="234">
                  <c:v>60.5</c:v>
                </c:pt>
                <c:pt idx="235">
                  <c:v>60.5</c:v>
                </c:pt>
                <c:pt idx="236">
                  <c:v>60.5</c:v>
                </c:pt>
                <c:pt idx="237">
                  <c:v>60.5</c:v>
                </c:pt>
                <c:pt idx="238">
                  <c:v>60.5</c:v>
                </c:pt>
                <c:pt idx="239">
                  <c:v>60.5</c:v>
                </c:pt>
                <c:pt idx="240">
                  <c:v>60.5</c:v>
                </c:pt>
                <c:pt idx="241">
                  <c:v>60.5</c:v>
                </c:pt>
                <c:pt idx="242">
                  <c:v>60.5</c:v>
                </c:pt>
                <c:pt idx="243">
                  <c:v>60.5</c:v>
                </c:pt>
                <c:pt idx="244">
                  <c:v>60.5</c:v>
                </c:pt>
                <c:pt idx="245">
                  <c:v>60.5</c:v>
                </c:pt>
                <c:pt idx="246">
                  <c:v>60.5</c:v>
                </c:pt>
                <c:pt idx="247">
                  <c:v>60.5</c:v>
                </c:pt>
                <c:pt idx="248">
                  <c:v>60.5</c:v>
                </c:pt>
                <c:pt idx="249">
                  <c:v>60.4</c:v>
                </c:pt>
                <c:pt idx="250">
                  <c:v>60.4</c:v>
                </c:pt>
                <c:pt idx="251">
                  <c:v>60.3</c:v>
                </c:pt>
                <c:pt idx="252">
                  <c:v>60.3</c:v>
                </c:pt>
                <c:pt idx="253">
                  <c:v>60.3</c:v>
                </c:pt>
                <c:pt idx="254">
                  <c:v>60.3</c:v>
                </c:pt>
                <c:pt idx="255">
                  <c:v>60.3</c:v>
                </c:pt>
                <c:pt idx="256">
                  <c:v>60.4</c:v>
                </c:pt>
                <c:pt idx="257">
                  <c:v>60.4</c:v>
                </c:pt>
                <c:pt idx="258">
                  <c:v>60.4</c:v>
                </c:pt>
                <c:pt idx="259">
                  <c:v>60.4</c:v>
                </c:pt>
                <c:pt idx="260">
                  <c:v>60.4</c:v>
                </c:pt>
                <c:pt idx="261">
                  <c:v>60.4</c:v>
                </c:pt>
                <c:pt idx="262">
                  <c:v>60.4</c:v>
                </c:pt>
                <c:pt idx="263">
                  <c:v>60.4</c:v>
                </c:pt>
                <c:pt idx="264">
                  <c:v>60.4</c:v>
                </c:pt>
                <c:pt idx="265">
                  <c:v>60.5</c:v>
                </c:pt>
                <c:pt idx="266">
                  <c:v>60.5</c:v>
                </c:pt>
                <c:pt idx="267">
                  <c:v>60.5</c:v>
                </c:pt>
                <c:pt idx="268">
                  <c:v>60.5</c:v>
                </c:pt>
                <c:pt idx="269">
                  <c:v>60.5</c:v>
                </c:pt>
                <c:pt idx="270">
                  <c:v>60.5</c:v>
                </c:pt>
                <c:pt idx="271">
                  <c:v>60.5</c:v>
                </c:pt>
                <c:pt idx="272">
                  <c:v>60.4</c:v>
                </c:pt>
                <c:pt idx="273">
                  <c:v>60.3</c:v>
                </c:pt>
                <c:pt idx="274">
                  <c:v>60.3</c:v>
                </c:pt>
                <c:pt idx="275">
                  <c:v>60.3</c:v>
                </c:pt>
                <c:pt idx="276">
                  <c:v>60.3</c:v>
                </c:pt>
                <c:pt idx="277">
                  <c:v>60.3</c:v>
                </c:pt>
                <c:pt idx="278">
                  <c:v>60.3</c:v>
                </c:pt>
                <c:pt idx="279">
                  <c:v>60.3</c:v>
                </c:pt>
                <c:pt idx="280">
                  <c:v>60.3</c:v>
                </c:pt>
                <c:pt idx="281">
                  <c:v>60.2</c:v>
                </c:pt>
                <c:pt idx="282">
                  <c:v>60.3</c:v>
                </c:pt>
                <c:pt idx="283">
                  <c:v>60.3</c:v>
                </c:pt>
                <c:pt idx="284">
                  <c:v>60.3</c:v>
                </c:pt>
                <c:pt idx="285">
                  <c:v>60.3</c:v>
                </c:pt>
                <c:pt idx="286">
                  <c:v>60.3</c:v>
                </c:pt>
                <c:pt idx="287">
                  <c:v>60.3</c:v>
                </c:pt>
                <c:pt idx="288">
                  <c:v>60.2</c:v>
                </c:pt>
                <c:pt idx="289">
                  <c:v>60.2</c:v>
                </c:pt>
                <c:pt idx="290">
                  <c:v>60.2</c:v>
                </c:pt>
                <c:pt idx="291">
                  <c:v>60.2</c:v>
                </c:pt>
                <c:pt idx="292">
                  <c:v>60.2</c:v>
                </c:pt>
                <c:pt idx="293">
                  <c:v>60.1</c:v>
                </c:pt>
                <c:pt idx="294">
                  <c:v>60.1</c:v>
                </c:pt>
                <c:pt idx="295">
                  <c:v>60.1</c:v>
                </c:pt>
                <c:pt idx="296">
                  <c:v>60.1</c:v>
                </c:pt>
                <c:pt idx="297">
                  <c:v>60.1</c:v>
                </c:pt>
                <c:pt idx="298">
                  <c:v>60.1</c:v>
                </c:pt>
                <c:pt idx="299">
                  <c:v>60.1</c:v>
                </c:pt>
                <c:pt idx="300">
                  <c:v>60.1</c:v>
                </c:pt>
                <c:pt idx="301">
                  <c:v>60.1</c:v>
                </c:pt>
                <c:pt idx="302">
                  <c:v>60.1</c:v>
                </c:pt>
                <c:pt idx="303">
                  <c:v>60.1</c:v>
                </c:pt>
                <c:pt idx="304">
                  <c:v>60.1</c:v>
                </c:pt>
                <c:pt idx="305">
                  <c:v>60.1</c:v>
                </c:pt>
                <c:pt idx="306">
                  <c:v>60.1</c:v>
                </c:pt>
                <c:pt idx="307">
                  <c:v>60.1</c:v>
                </c:pt>
                <c:pt idx="308">
                  <c:v>60.1</c:v>
                </c:pt>
                <c:pt idx="309">
                  <c:v>60.1</c:v>
                </c:pt>
                <c:pt idx="310">
                  <c:v>60.1</c:v>
                </c:pt>
                <c:pt idx="311">
                  <c:v>60.1</c:v>
                </c:pt>
                <c:pt idx="312">
                  <c:v>60.1</c:v>
                </c:pt>
                <c:pt idx="313">
                  <c:v>60.1</c:v>
                </c:pt>
                <c:pt idx="314">
                  <c:v>60.1</c:v>
                </c:pt>
                <c:pt idx="315">
                  <c:v>60.2</c:v>
                </c:pt>
                <c:pt idx="316">
                  <c:v>60.1</c:v>
                </c:pt>
                <c:pt idx="317">
                  <c:v>60.1</c:v>
                </c:pt>
                <c:pt idx="318">
                  <c:v>60.1</c:v>
                </c:pt>
                <c:pt idx="319">
                  <c:v>60.1</c:v>
                </c:pt>
                <c:pt idx="320">
                  <c:v>60.2</c:v>
                </c:pt>
                <c:pt idx="321">
                  <c:v>60.2</c:v>
                </c:pt>
                <c:pt idx="322">
                  <c:v>60.3</c:v>
                </c:pt>
                <c:pt idx="323">
                  <c:v>60.3</c:v>
                </c:pt>
                <c:pt idx="324">
                  <c:v>60.3</c:v>
                </c:pt>
                <c:pt idx="325">
                  <c:v>60.3</c:v>
                </c:pt>
                <c:pt idx="326">
                  <c:v>60.3</c:v>
                </c:pt>
                <c:pt idx="327">
                  <c:v>60.3</c:v>
                </c:pt>
                <c:pt idx="328">
                  <c:v>60.4</c:v>
                </c:pt>
                <c:pt idx="329">
                  <c:v>60.4</c:v>
                </c:pt>
                <c:pt idx="330">
                  <c:v>60.4</c:v>
                </c:pt>
                <c:pt idx="331">
                  <c:v>60.4</c:v>
                </c:pt>
                <c:pt idx="332">
                  <c:v>60.5</c:v>
                </c:pt>
                <c:pt idx="333">
                  <c:v>60.5</c:v>
                </c:pt>
                <c:pt idx="334">
                  <c:v>60.6</c:v>
                </c:pt>
                <c:pt idx="335">
                  <c:v>60.6</c:v>
                </c:pt>
                <c:pt idx="336">
                  <c:v>60.7</c:v>
                </c:pt>
                <c:pt idx="337">
                  <c:v>60.7</c:v>
                </c:pt>
                <c:pt idx="338">
                  <c:v>60.7</c:v>
                </c:pt>
                <c:pt idx="339">
                  <c:v>60.8</c:v>
                </c:pt>
                <c:pt idx="340">
                  <c:v>60.8</c:v>
                </c:pt>
                <c:pt idx="341">
                  <c:v>60.8</c:v>
                </c:pt>
                <c:pt idx="342">
                  <c:v>60.8</c:v>
                </c:pt>
                <c:pt idx="343">
                  <c:v>60.9</c:v>
                </c:pt>
                <c:pt idx="344">
                  <c:v>60.9</c:v>
                </c:pt>
                <c:pt idx="345">
                  <c:v>60.9</c:v>
                </c:pt>
                <c:pt idx="346">
                  <c:v>60.9</c:v>
                </c:pt>
                <c:pt idx="347">
                  <c:v>61</c:v>
                </c:pt>
                <c:pt idx="348">
                  <c:v>61</c:v>
                </c:pt>
                <c:pt idx="349">
                  <c:v>61</c:v>
                </c:pt>
                <c:pt idx="350">
                  <c:v>61.1</c:v>
                </c:pt>
                <c:pt idx="351">
                  <c:v>61.1</c:v>
                </c:pt>
                <c:pt idx="352">
                  <c:v>61.1</c:v>
                </c:pt>
                <c:pt idx="353">
                  <c:v>61.2</c:v>
                </c:pt>
                <c:pt idx="354">
                  <c:v>61.2</c:v>
                </c:pt>
                <c:pt idx="355">
                  <c:v>61.2</c:v>
                </c:pt>
                <c:pt idx="356">
                  <c:v>61.2</c:v>
                </c:pt>
                <c:pt idx="357">
                  <c:v>61.3</c:v>
                </c:pt>
                <c:pt idx="358">
                  <c:v>61.3</c:v>
                </c:pt>
                <c:pt idx="359">
                  <c:v>61.3</c:v>
                </c:pt>
                <c:pt idx="360">
                  <c:v>61.3</c:v>
                </c:pt>
                <c:pt idx="361">
                  <c:v>61.3</c:v>
                </c:pt>
                <c:pt idx="362">
                  <c:v>61.3</c:v>
                </c:pt>
                <c:pt idx="363">
                  <c:v>61.3</c:v>
                </c:pt>
                <c:pt idx="364">
                  <c:v>61.3</c:v>
                </c:pt>
                <c:pt idx="365">
                  <c:v>61.3</c:v>
                </c:pt>
                <c:pt idx="366">
                  <c:v>61.3</c:v>
                </c:pt>
                <c:pt idx="367">
                  <c:v>61.4</c:v>
                </c:pt>
                <c:pt idx="368">
                  <c:v>61.5</c:v>
                </c:pt>
                <c:pt idx="369">
                  <c:v>61.5</c:v>
                </c:pt>
                <c:pt idx="370">
                  <c:v>61.6</c:v>
                </c:pt>
                <c:pt idx="371">
                  <c:v>61.6</c:v>
                </c:pt>
                <c:pt idx="372">
                  <c:v>61.7</c:v>
                </c:pt>
                <c:pt idx="373">
                  <c:v>61.6</c:v>
                </c:pt>
                <c:pt idx="374">
                  <c:v>61.7</c:v>
                </c:pt>
                <c:pt idx="375">
                  <c:v>61.7</c:v>
                </c:pt>
                <c:pt idx="376">
                  <c:v>61.7</c:v>
                </c:pt>
                <c:pt idx="377">
                  <c:v>61.7</c:v>
                </c:pt>
                <c:pt idx="378">
                  <c:v>61.8</c:v>
                </c:pt>
                <c:pt idx="379">
                  <c:v>61.8</c:v>
                </c:pt>
                <c:pt idx="380">
                  <c:v>61.8</c:v>
                </c:pt>
                <c:pt idx="381">
                  <c:v>61.8</c:v>
                </c:pt>
                <c:pt idx="382">
                  <c:v>61.9</c:v>
                </c:pt>
                <c:pt idx="383">
                  <c:v>61.9</c:v>
                </c:pt>
                <c:pt idx="384">
                  <c:v>61.9</c:v>
                </c:pt>
                <c:pt idx="385">
                  <c:v>61.9</c:v>
                </c:pt>
                <c:pt idx="386">
                  <c:v>61.8</c:v>
                </c:pt>
                <c:pt idx="387">
                  <c:v>61.8</c:v>
                </c:pt>
                <c:pt idx="388">
                  <c:v>61.9</c:v>
                </c:pt>
                <c:pt idx="389">
                  <c:v>61.9</c:v>
                </c:pt>
                <c:pt idx="390">
                  <c:v>61.9</c:v>
                </c:pt>
                <c:pt idx="391">
                  <c:v>61.9</c:v>
                </c:pt>
                <c:pt idx="392">
                  <c:v>61.9</c:v>
                </c:pt>
                <c:pt idx="393">
                  <c:v>61.9</c:v>
                </c:pt>
                <c:pt idx="394">
                  <c:v>61.9</c:v>
                </c:pt>
                <c:pt idx="395">
                  <c:v>62</c:v>
                </c:pt>
                <c:pt idx="396">
                  <c:v>62</c:v>
                </c:pt>
                <c:pt idx="397">
                  <c:v>62</c:v>
                </c:pt>
                <c:pt idx="398">
                  <c:v>62</c:v>
                </c:pt>
                <c:pt idx="399">
                  <c:v>62</c:v>
                </c:pt>
                <c:pt idx="400">
                  <c:v>62</c:v>
                </c:pt>
                <c:pt idx="401">
                  <c:v>62</c:v>
                </c:pt>
                <c:pt idx="402">
                  <c:v>62</c:v>
                </c:pt>
                <c:pt idx="403">
                  <c:v>62</c:v>
                </c:pt>
                <c:pt idx="404">
                  <c:v>62</c:v>
                </c:pt>
                <c:pt idx="405">
                  <c:v>62.1</c:v>
                </c:pt>
                <c:pt idx="406">
                  <c:v>62.1</c:v>
                </c:pt>
                <c:pt idx="407">
                  <c:v>62.2</c:v>
                </c:pt>
                <c:pt idx="408">
                  <c:v>62.3</c:v>
                </c:pt>
                <c:pt idx="409">
                  <c:v>62.3</c:v>
                </c:pt>
                <c:pt idx="410">
                  <c:v>62.3</c:v>
                </c:pt>
                <c:pt idx="411">
                  <c:v>62.3</c:v>
                </c:pt>
                <c:pt idx="412">
                  <c:v>62.4</c:v>
                </c:pt>
                <c:pt idx="413">
                  <c:v>62.4</c:v>
                </c:pt>
                <c:pt idx="414">
                  <c:v>62.4</c:v>
                </c:pt>
                <c:pt idx="415">
                  <c:v>62.5</c:v>
                </c:pt>
                <c:pt idx="416">
                  <c:v>62.5</c:v>
                </c:pt>
                <c:pt idx="417">
                  <c:v>62.5</c:v>
                </c:pt>
                <c:pt idx="418">
                  <c:v>62.5</c:v>
                </c:pt>
                <c:pt idx="419">
                  <c:v>62.6</c:v>
                </c:pt>
                <c:pt idx="420">
                  <c:v>62.6</c:v>
                </c:pt>
                <c:pt idx="421">
                  <c:v>62.6</c:v>
                </c:pt>
                <c:pt idx="422">
                  <c:v>62.7</c:v>
                </c:pt>
                <c:pt idx="423">
                  <c:v>62.7</c:v>
                </c:pt>
                <c:pt idx="424">
                  <c:v>62.7</c:v>
                </c:pt>
                <c:pt idx="425">
                  <c:v>62.7</c:v>
                </c:pt>
                <c:pt idx="426">
                  <c:v>62.8</c:v>
                </c:pt>
                <c:pt idx="427">
                  <c:v>62.8</c:v>
                </c:pt>
                <c:pt idx="428">
                  <c:v>62.9</c:v>
                </c:pt>
                <c:pt idx="429">
                  <c:v>62.9</c:v>
                </c:pt>
                <c:pt idx="430">
                  <c:v>63</c:v>
                </c:pt>
                <c:pt idx="431">
                  <c:v>63.1</c:v>
                </c:pt>
                <c:pt idx="432">
                  <c:v>63.2</c:v>
                </c:pt>
                <c:pt idx="433">
                  <c:v>63.2</c:v>
                </c:pt>
                <c:pt idx="434">
                  <c:v>63.2</c:v>
                </c:pt>
                <c:pt idx="435">
                  <c:v>63.2</c:v>
                </c:pt>
                <c:pt idx="436">
                  <c:v>63.3</c:v>
                </c:pt>
                <c:pt idx="437">
                  <c:v>63.3</c:v>
                </c:pt>
                <c:pt idx="438">
                  <c:v>63.4</c:v>
                </c:pt>
                <c:pt idx="439">
                  <c:v>63.4</c:v>
                </c:pt>
                <c:pt idx="440">
                  <c:v>63.4</c:v>
                </c:pt>
                <c:pt idx="441">
                  <c:v>63.4</c:v>
                </c:pt>
                <c:pt idx="442">
                  <c:v>63.4</c:v>
                </c:pt>
                <c:pt idx="443">
                  <c:v>63.5</c:v>
                </c:pt>
                <c:pt idx="444">
                  <c:v>63.5</c:v>
                </c:pt>
                <c:pt idx="445">
                  <c:v>63.5</c:v>
                </c:pt>
                <c:pt idx="446">
                  <c:v>63.6</c:v>
                </c:pt>
                <c:pt idx="447">
                  <c:v>63.6</c:v>
                </c:pt>
                <c:pt idx="448">
                  <c:v>63.7</c:v>
                </c:pt>
                <c:pt idx="449">
                  <c:v>63.7</c:v>
                </c:pt>
                <c:pt idx="450">
                  <c:v>63.7</c:v>
                </c:pt>
                <c:pt idx="451">
                  <c:v>63.7</c:v>
                </c:pt>
                <c:pt idx="452">
                  <c:v>63.8</c:v>
                </c:pt>
                <c:pt idx="453">
                  <c:v>63.8</c:v>
                </c:pt>
                <c:pt idx="454">
                  <c:v>63.8</c:v>
                </c:pt>
                <c:pt idx="455">
                  <c:v>63.9</c:v>
                </c:pt>
                <c:pt idx="456">
                  <c:v>64</c:v>
                </c:pt>
                <c:pt idx="457">
                  <c:v>64</c:v>
                </c:pt>
                <c:pt idx="458">
                  <c:v>64</c:v>
                </c:pt>
                <c:pt idx="459">
                  <c:v>64.099999999999994</c:v>
                </c:pt>
                <c:pt idx="460">
                  <c:v>64.099999999999994</c:v>
                </c:pt>
                <c:pt idx="461">
                  <c:v>64.099999999999994</c:v>
                </c:pt>
                <c:pt idx="462">
                  <c:v>64.2</c:v>
                </c:pt>
                <c:pt idx="463">
                  <c:v>64.2</c:v>
                </c:pt>
                <c:pt idx="464">
                  <c:v>64.3</c:v>
                </c:pt>
                <c:pt idx="465">
                  <c:v>64.3</c:v>
                </c:pt>
                <c:pt idx="466">
                  <c:v>64.3</c:v>
                </c:pt>
                <c:pt idx="467">
                  <c:v>64.3</c:v>
                </c:pt>
                <c:pt idx="468">
                  <c:v>64.3</c:v>
                </c:pt>
                <c:pt idx="469">
                  <c:v>64.400000000000006</c:v>
                </c:pt>
                <c:pt idx="470">
                  <c:v>64.400000000000006</c:v>
                </c:pt>
                <c:pt idx="471">
                  <c:v>64.400000000000006</c:v>
                </c:pt>
                <c:pt idx="472">
                  <c:v>64.400000000000006</c:v>
                </c:pt>
                <c:pt idx="473">
                  <c:v>64.5</c:v>
                </c:pt>
                <c:pt idx="474">
                  <c:v>64.5</c:v>
                </c:pt>
                <c:pt idx="475">
                  <c:v>64.5</c:v>
                </c:pt>
                <c:pt idx="476">
                  <c:v>64.5</c:v>
                </c:pt>
                <c:pt idx="477">
                  <c:v>64.5</c:v>
                </c:pt>
                <c:pt idx="478">
                  <c:v>64.5</c:v>
                </c:pt>
                <c:pt idx="479">
                  <c:v>64.5</c:v>
                </c:pt>
                <c:pt idx="480">
                  <c:v>64.599999999999994</c:v>
                </c:pt>
                <c:pt idx="481">
                  <c:v>64.599999999999994</c:v>
                </c:pt>
                <c:pt idx="482">
                  <c:v>64.599999999999994</c:v>
                </c:pt>
                <c:pt idx="483">
                  <c:v>64.599999999999994</c:v>
                </c:pt>
                <c:pt idx="484">
                  <c:v>64.599999999999994</c:v>
                </c:pt>
                <c:pt idx="485">
                  <c:v>64.599999999999994</c:v>
                </c:pt>
                <c:pt idx="486">
                  <c:v>64.7</c:v>
                </c:pt>
                <c:pt idx="487">
                  <c:v>64.599999999999994</c:v>
                </c:pt>
                <c:pt idx="488">
                  <c:v>64.7</c:v>
                </c:pt>
                <c:pt idx="489">
                  <c:v>64.7</c:v>
                </c:pt>
                <c:pt idx="490">
                  <c:v>64.7</c:v>
                </c:pt>
                <c:pt idx="491">
                  <c:v>64.7</c:v>
                </c:pt>
                <c:pt idx="492">
                  <c:v>64.8</c:v>
                </c:pt>
                <c:pt idx="493">
                  <c:v>64.8</c:v>
                </c:pt>
                <c:pt idx="494">
                  <c:v>64.8</c:v>
                </c:pt>
                <c:pt idx="495">
                  <c:v>64.8</c:v>
                </c:pt>
                <c:pt idx="496">
                  <c:v>64.8</c:v>
                </c:pt>
                <c:pt idx="497">
                  <c:v>64.8</c:v>
                </c:pt>
                <c:pt idx="498">
                  <c:v>64.8</c:v>
                </c:pt>
                <c:pt idx="499">
                  <c:v>64.8</c:v>
                </c:pt>
                <c:pt idx="500">
                  <c:v>64.8</c:v>
                </c:pt>
                <c:pt idx="501">
                  <c:v>64.900000000000006</c:v>
                </c:pt>
                <c:pt idx="502">
                  <c:v>64.900000000000006</c:v>
                </c:pt>
                <c:pt idx="503">
                  <c:v>64.900000000000006</c:v>
                </c:pt>
                <c:pt idx="504">
                  <c:v>64.900000000000006</c:v>
                </c:pt>
                <c:pt idx="505">
                  <c:v>64.900000000000006</c:v>
                </c:pt>
                <c:pt idx="506">
                  <c:v>64.900000000000006</c:v>
                </c:pt>
                <c:pt idx="507">
                  <c:v>64.900000000000006</c:v>
                </c:pt>
                <c:pt idx="508">
                  <c:v>65</c:v>
                </c:pt>
                <c:pt idx="509">
                  <c:v>65.099999999999994</c:v>
                </c:pt>
                <c:pt idx="510">
                  <c:v>65.099999999999994</c:v>
                </c:pt>
                <c:pt idx="511">
                  <c:v>65.099999999999994</c:v>
                </c:pt>
                <c:pt idx="512">
                  <c:v>65.099999999999994</c:v>
                </c:pt>
                <c:pt idx="513">
                  <c:v>65.099999999999994</c:v>
                </c:pt>
                <c:pt idx="514">
                  <c:v>65.099999999999994</c:v>
                </c:pt>
                <c:pt idx="515">
                  <c:v>65.2</c:v>
                </c:pt>
                <c:pt idx="516">
                  <c:v>65.2</c:v>
                </c:pt>
                <c:pt idx="517">
                  <c:v>65.3</c:v>
                </c:pt>
                <c:pt idx="518">
                  <c:v>65.3</c:v>
                </c:pt>
                <c:pt idx="519">
                  <c:v>65.3</c:v>
                </c:pt>
                <c:pt idx="520">
                  <c:v>65.3</c:v>
                </c:pt>
                <c:pt idx="521">
                  <c:v>65.3</c:v>
                </c:pt>
                <c:pt idx="522">
                  <c:v>65.5</c:v>
                </c:pt>
                <c:pt idx="523">
                  <c:v>65.599999999999994</c:v>
                </c:pt>
                <c:pt idx="524">
                  <c:v>65.599999999999994</c:v>
                </c:pt>
                <c:pt idx="525">
                  <c:v>65.599999999999994</c:v>
                </c:pt>
                <c:pt idx="526">
                  <c:v>65.599999999999994</c:v>
                </c:pt>
                <c:pt idx="527">
                  <c:v>65.7</c:v>
                </c:pt>
                <c:pt idx="528">
                  <c:v>65.7</c:v>
                </c:pt>
                <c:pt idx="529">
                  <c:v>65.7</c:v>
                </c:pt>
                <c:pt idx="530">
                  <c:v>65.7</c:v>
                </c:pt>
                <c:pt idx="531">
                  <c:v>65.7</c:v>
                </c:pt>
                <c:pt idx="532">
                  <c:v>65.8</c:v>
                </c:pt>
                <c:pt idx="533">
                  <c:v>65.8</c:v>
                </c:pt>
                <c:pt idx="534">
                  <c:v>65.8</c:v>
                </c:pt>
                <c:pt idx="535">
                  <c:v>65.8</c:v>
                </c:pt>
                <c:pt idx="536">
                  <c:v>65.8</c:v>
                </c:pt>
                <c:pt idx="537">
                  <c:v>65.8</c:v>
                </c:pt>
                <c:pt idx="538">
                  <c:v>65.8</c:v>
                </c:pt>
                <c:pt idx="539">
                  <c:v>65.8</c:v>
                </c:pt>
                <c:pt idx="540">
                  <c:v>65.8</c:v>
                </c:pt>
                <c:pt idx="541">
                  <c:v>65.900000000000006</c:v>
                </c:pt>
                <c:pt idx="542">
                  <c:v>65.900000000000006</c:v>
                </c:pt>
                <c:pt idx="543">
                  <c:v>66</c:v>
                </c:pt>
                <c:pt idx="544">
                  <c:v>66</c:v>
                </c:pt>
                <c:pt idx="545">
                  <c:v>66</c:v>
                </c:pt>
                <c:pt idx="546">
                  <c:v>66</c:v>
                </c:pt>
                <c:pt idx="547">
                  <c:v>66.099999999999994</c:v>
                </c:pt>
                <c:pt idx="548">
                  <c:v>66.099999999999994</c:v>
                </c:pt>
                <c:pt idx="549">
                  <c:v>66.2</c:v>
                </c:pt>
                <c:pt idx="550">
                  <c:v>66.2</c:v>
                </c:pt>
                <c:pt idx="551">
                  <c:v>66.3</c:v>
                </c:pt>
                <c:pt idx="552">
                  <c:v>66.3</c:v>
                </c:pt>
                <c:pt idx="553">
                  <c:v>66.400000000000006</c:v>
                </c:pt>
                <c:pt idx="554">
                  <c:v>66.400000000000006</c:v>
                </c:pt>
                <c:pt idx="555">
                  <c:v>66.400000000000006</c:v>
                </c:pt>
                <c:pt idx="556">
                  <c:v>66.5</c:v>
                </c:pt>
                <c:pt idx="557">
                  <c:v>66.5</c:v>
                </c:pt>
                <c:pt idx="558">
                  <c:v>66.5</c:v>
                </c:pt>
                <c:pt idx="559">
                  <c:v>66.5</c:v>
                </c:pt>
                <c:pt idx="560">
                  <c:v>66.5</c:v>
                </c:pt>
                <c:pt idx="561">
                  <c:v>66.599999999999994</c:v>
                </c:pt>
                <c:pt idx="562">
                  <c:v>66.7</c:v>
                </c:pt>
                <c:pt idx="563">
                  <c:v>66.7</c:v>
                </c:pt>
                <c:pt idx="564">
                  <c:v>66.7</c:v>
                </c:pt>
                <c:pt idx="565">
                  <c:v>66.7</c:v>
                </c:pt>
                <c:pt idx="566">
                  <c:v>66.8</c:v>
                </c:pt>
                <c:pt idx="567">
                  <c:v>66.8</c:v>
                </c:pt>
                <c:pt idx="568">
                  <c:v>66.8</c:v>
                </c:pt>
                <c:pt idx="569">
                  <c:v>66.8</c:v>
                </c:pt>
                <c:pt idx="570">
                  <c:v>66.900000000000006</c:v>
                </c:pt>
                <c:pt idx="571">
                  <c:v>66.900000000000006</c:v>
                </c:pt>
                <c:pt idx="572">
                  <c:v>66.900000000000006</c:v>
                </c:pt>
                <c:pt idx="573">
                  <c:v>66.900000000000006</c:v>
                </c:pt>
                <c:pt idx="574">
                  <c:v>66.900000000000006</c:v>
                </c:pt>
                <c:pt idx="575">
                  <c:v>66.900000000000006</c:v>
                </c:pt>
                <c:pt idx="576">
                  <c:v>66.900000000000006</c:v>
                </c:pt>
                <c:pt idx="577">
                  <c:v>66.900000000000006</c:v>
                </c:pt>
                <c:pt idx="578">
                  <c:v>67</c:v>
                </c:pt>
                <c:pt idx="579">
                  <c:v>67</c:v>
                </c:pt>
                <c:pt idx="580">
                  <c:v>67</c:v>
                </c:pt>
                <c:pt idx="581">
                  <c:v>67.099999999999994</c:v>
                </c:pt>
                <c:pt idx="582">
                  <c:v>67.099999999999994</c:v>
                </c:pt>
                <c:pt idx="583">
                  <c:v>67.099999999999994</c:v>
                </c:pt>
                <c:pt idx="584">
                  <c:v>67.2</c:v>
                </c:pt>
                <c:pt idx="585">
                  <c:v>67.2</c:v>
                </c:pt>
                <c:pt idx="586">
                  <c:v>67.2</c:v>
                </c:pt>
                <c:pt idx="587">
                  <c:v>67.2</c:v>
                </c:pt>
                <c:pt idx="588">
                  <c:v>67.3</c:v>
                </c:pt>
                <c:pt idx="589">
                  <c:v>67.3</c:v>
                </c:pt>
                <c:pt idx="590">
                  <c:v>67.3</c:v>
                </c:pt>
                <c:pt idx="591">
                  <c:v>67.3</c:v>
                </c:pt>
                <c:pt idx="592">
                  <c:v>67.400000000000006</c:v>
                </c:pt>
                <c:pt idx="593">
                  <c:v>67.400000000000006</c:v>
                </c:pt>
                <c:pt idx="594">
                  <c:v>67.400000000000006</c:v>
                </c:pt>
                <c:pt idx="595">
                  <c:v>67.400000000000006</c:v>
                </c:pt>
                <c:pt idx="596">
                  <c:v>67.5</c:v>
                </c:pt>
                <c:pt idx="597">
                  <c:v>67.400000000000006</c:v>
                </c:pt>
                <c:pt idx="598">
                  <c:v>67.400000000000006</c:v>
                </c:pt>
                <c:pt idx="599">
                  <c:v>67.400000000000006</c:v>
                </c:pt>
                <c:pt idx="600">
                  <c:v>67.400000000000006</c:v>
                </c:pt>
                <c:pt idx="601">
                  <c:v>67.400000000000006</c:v>
                </c:pt>
                <c:pt idx="602">
                  <c:v>67.400000000000006</c:v>
                </c:pt>
                <c:pt idx="603">
                  <c:v>67.400000000000006</c:v>
                </c:pt>
                <c:pt idx="604">
                  <c:v>67.5</c:v>
                </c:pt>
                <c:pt idx="605">
                  <c:v>67.5</c:v>
                </c:pt>
                <c:pt idx="606">
                  <c:v>67.5</c:v>
                </c:pt>
                <c:pt idx="607">
                  <c:v>67.5</c:v>
                </c:pt>
                <c:pt idx="608">
                  <c:v>67.5</c:v>
                </c:pt>
                <c:pt idx="609">
                  <c:v>67.5</c:v>
                </c:pt>
                <c:pt idx="610">
                  <c:v>67.5</c:v>
                </c:pt>
                <c:pt idx="611">
                  <c:v>67.5</c:v>
                </c:pt>
                <c:pt idx="612">
                  <c:v>67.5</c:v>
                </c:pt>
                <c:pt idx="613">
                  <c:v>67.400000000000006</c:v>
                </c:pt>
                <c:pt idx="614">
                  <c:v>67.400000000000006</c:v>
                </c:pt>
                <c:pt idx="615">
                  <c:v>67.3</c:v>
                </c:pt>
                <c:pt idx="616">
                  <c:v>67.3</c:v>
                </c:pt>
                <c:pt idx="617">
                  <c:v>67.3</c:v>
                </c:pt>
                <c:pt idx="618">
                  <c:v>67.3</c:v>
                </c:pt>
                <c:pt idx="619">
                  <c:v>67.3</c:v>
                </c:pt>
                <c:pt idx="620">
                  <c:v>67.3</c:v>
                </c:pt>
                <c:pt idx="621">
                  <c:v>67.3</c:v>
                </c:pt>
                <c:pt idx="622">
                  <c:v>67.3</c:v>
                </c:pt>
                <c:pt idx="623">
                  <c:v>67.400000000000006</c:v>
                </c:pt>
                <c:pt idx="624">
                  <c:v>67.400000000000006</c:v>
                </c:pt>
                <c:pt idx="625">
                  <c:v>67.400000000000006</c:v>
                </c:pt>
                <c:pt idx="626">
                  <c:v>67.400000000000006</c:v>
                </c:pt>
                <c:pt idx="627">
                  <c:v>67.400000000000006</c:v>
                </c:pt>
                <c:pt idx="628">
                  <c:v>67.400000000000006</c:v>
                </c:pt>
                <c:pt idx="629">
                  <c:v>67.5</c:v>
                </c:pt>
                <c:pt idx="630">
                  <c:v>67.5</c:v>
                </c:pt>
                <c:pt idx="631">
                  <c:v>67.5</c:v>
                </c:pt>
                <c:pt idx="632">
                  <c:v>67.5</c:v>
                </c:pt>
                <c:pt idx="633">
                  <c:v>67.5</c:v>
                </c:pt>
                <c:pt idx="634">
                  <c:v>67.5</c:v>
                </c:pt>
                <c:pt idx="635">
                  <c:v>67.5</c:v>
                </c:pt>
                <c:pt idx="636">
                  <c:v>67.5</c:v>
                </c:pt>
                <c:pt idx="637">
                  <c:v>67.5</c:v>
                </c:pt>
                <c:pt idx="638">
                  <c:v>67.5</c:v>
                </c:pt>
                <c:pt idx="639">
                  <c:v>67.5</c:v>
                </c:pt>
                <c:pt idx="640">
                  <c:v>67.5</c:v>
                </c:pt>
                <c:pt idx="641">
                  <c:v>67.599999999999994</c:v>
                </c:pt>
                <c:pt idx="642">
                  <c:v>67.599999999999994</c:v>
                </c:pt>
                <c:pt idx="643">
                  <c:v>67.599999999999994</c:v>
                </c:pt>
                <c:pt idx="644">
                  <c:v>67.599999999999994</c:v>
                </c:pt>
                <c:pt idx="645">
                  <c:v>67.599999999999994</c:v>
                </c:pt>
                <c:pt idx="646">
                  <c:v>67.599999999999994</c:v>
                </c:pt>
                <c:pt idx="647">
                  <c:v>67.7</c:v>
                </c:pt>
                <c:pt idx="648">
                  <c:v>67.7</c:v>
                </c:pt>
                <c:pt idx="649">
                  <c:v>67.8</c:v>
                </c:pt>
                <c:pt idx="650">
                  <c:v>67.8</c:v>
                </c:pt>
                <c:pt idx="651">
                  <c:v>67.8</c:v>
                </c:pt>
                <c:pt idx="652">
                  <c:v>67.8</c:v>
                </c:pt>
                <c:pt idx="653">
                  <c:v>67.900000000000006</c:v>
                </c:pt>
                <c:pt idx="654">
                  <c:v>68</c:v>
                </c:pt>
                <c:pt idx="655">
                  <c:v>68</c:v>
                </c:pt>
                <c:pt idx="656">
                  <c:v>68</c:v>
                </c:pt>
                <c:pt idx="657">
                  <c:v>68</c:v>
                </c:pt>
                <c:pt idx="658">
                  <c:v>68</c:v>
                </c:pt>
                <c:pt idx="659">
                  <c:v>68</c:v>
                </c:pt>
                <c:pt idx="660">
                  <c:v>68</c:v>
                </c:pt>
                <c:pt idx="661">
                  <c:v>68.099999999999994</c:v>
                </c:pt>
                <c:pt idx="662">
                  <c:v>68.099999999999994</c:v>
                </c:pt>
                <c:pt idx="663">
                  <c:v>68.099999999999994</c:v>
                </c:pt>
                <c:pt idx="664">
                  <c:v>68.099999999999994</c:v>
                </c:pt>
                <c:pt idx="665">
                  <c:v>68.2</c:v>
                </c:pt>
                <c:pt idx="666">
                  <c:v>68.2</c:v>
                </c:pt>
                <c:pt idx="667">
                  <c:v>68.2</c:v>
                </c:pt>
                <c:pt idx="668">
                  <c:v>68.2</c:v>
                </c:pt>
                <c:pt idx="669">
                  <c:v>68.2</c:v>
                </c:pt>
                <c:pt idx="670">
                  <c:v>68.3</c:v>
                </c:pt>
                <c:pt idx="671">
                  <c:v>68.3</c:v>
                </c:pt>
                <c:pt idx="672">
                  <c:v>68.3</c:v>
                </c:pt>
                <c:pt idx="673">
                  <c:v>68.3</c:v>
                </c:pt>
                <c:pt idx="674">
                  <c:v>68.3</c:v>
                </c:pt>
                <c:pt idx="675">
                  <c:v>68.400000000000006</c:v>
                </c:pt>
                <c:pt idx="676">
                  <c:v>68.400000000000006</c:v>
                </c:pt>
                <c:pt idx="677">
                  <c:v>68.400000000000006</c:v>
                </c:pt>
                <c:pt idx="678">
                  <c:v>68.400000000000006</c:v>
                </c:pt>
                <c:pt idx="679">
                  <c:v>68.400000000000006</c:v>
                </c:pt>
                <c:pt idx="680">
                  <c:v>68.5</c:v>
                </c:pt>
                <c:pt idx="681">
                  <c:v>68.5</c:v>
                </c:pt>
                <c:pt idx="682">
                  <c:v>68.5</c:v>
                </c:pt>
                <c:pt idx="683">
                  <c:v>68.5</c:v>
                </c:pt>
                <c:pt idx="684">
                  <c:v>68.599999999999994</c:v>
                </c:pt>
                <c:pt idx="685">
                  <c:v>68.599999999999994</c:v>
                </c:pt>
                <c:pt idx="686">
                  <c:v>68.599999999999994</c:v>
                </c:pt>
                <c:pt idx="687">
                  <c:v>68.599999999999994</c:v>
                </c:pt>
                <c:pt idx="688">
                  <c:v>68.7</c:v>
                </c:pt>
                <c:pt idx="689">
                  <c:v>68.7</c:v>
                </c:pt>
                <c:pt idx="690">
                  <c:v>68.7</c:v>
                </c:pt>
                <c:pt idx="691">
                  <c:v>68.8</c:v>
                </c:pt>
                <c:pt idx="692">
                  <c:v>68.8</c:v>
                </c:pt>
                <c:pt idx="693">
                  <c:v>68.8</c:v>
                </c:pt>
                <c:pt idx="694">
                  <c:v>68.900000000000006</c:v>
                </c:pt>
                <c:pt idx="695">
                  <c:v>68.900000000000006</c:v>
                </c:pt>
                <c:pt idx="696">
                  <c:v>68.900000000000006</c:v>
                </c:pt>
                <c:pt idx="697">
                  <c:v>68.900000000000006</c:v>
                </c:pt>
                <c:pt idx="698">
                  <c:v>68.900000000000006</c:v>
                </c:pt>
                <c:pt idx="699">
                  <c:v>68.900000000000006</c:v>
                </c:pt>
                <c:pt idx="700">
                  <c:v>69</c:v>
                </c:pt>
                <c:pt idx="701">
                  <c:v>69</c:v>
                </c:pt>
                <c:pt idx="702">
                  <c:v>69</c:v>
                </c:pt>
                <c:pt idx="703">
                  <c:v>69</c:v>
                </c:pt>
                <c:pt idx="704">
                  <c:v>69.099999999999994</c:v>
                </c:pt>
                <c:pt idx="705">
                  <c:v>69.099999999999994</c:v>
                </c:pt>
                <c:pt idx="706">
                  <c:v>69.099999999999994</c:v>
                </c:pt>
                <c:pt idx="707">
                  <c:v>69.099999999999994</c:v>
                </c:pt>
                <c:pt idx="708">
                  <c:v>69.2</c:v>
                </c:pt>
                <c:pt idx="709">
                  <c:v>69.2</c:v>
                </c:pt>
                <c:pt idx="710">
                  <c:v>69.2</c:v>
                </c:pt>
                <c:pt idx="711">
                  <c:v>69.2</c:v>
                </c:pt>
                <c:pt idx="712">
                  <c:v>69.3</c:v>
                </c:pt>
                <c:pt idx="713">
                  <c:v>69.3</c:v>
                </c:pt>
                <c:pt idx="714">
                  <c:v>69.3</c:v>
                </c:pt>
                <c:pt idx="715">
                  <c:v>69.3</c:v>
                </c:pt>
                <c:pt idx="716">
                  <c:v>69.400000000000006</c:v>
                </c:pt>
                <c:pt idx="717">
                  <c:v>69.400000000000006</c:v>
                </c:pt>
                <c:pt idx="718">
                  <c:v>69.400000000000006</c:v>
                </c:pt>
                <c:pt idx="719">
                  <c:v>69.400000000000006</c:v>
                </c:pt>
                <c:pt idx="720">
                  <c:v>69.400000000000006</c:v>
                </c:pt>
                <c:pt idx="721">
                  <c:v>69.400000000000006</c:v>
                </c:pt>
                <c:pt idx="722">
                  <c:v>69.5</c:v>
                </c:pt>
                <c:pt idx="723">
                  <c:v>69.5</c:v>
                </c:pt>
                <c:pt idx="724">
                  <c:v>69.5</c:v>
                </c:pt>
                <c:pt idx="725">
                  <c:v>69.5</c:v>
                </c:pt>
                <c:pt idx="726">
                  <c:v>69.5</c:v>
                </c:pt>
                <c:pt idx="727">
                  <c:v>69.5</c:v>
                </c:pt>
                <c:pt idx="728">
                  <c:v>69.5</c:v>
                </c:pt>
                <c:pt idx="729">
                  <c:v>69.5</c:v>
                </c:pt>
                <c:pt idx="730">
                  <c:v>69.400000000000006</c:v>
                </c:pt>
                <c:pt idx="731">
                  <c:v>69.400000000000006</c:v>
                </c:pt>
                <c:pt idx="732">
                  <c:v>69.5</c:v>
                </c:pt>
                <c:pt idx="733">
                  <c:v>69.400000000000006</c:v>
                </c:pt>
                <c:pt idx="734">
                  <c:v>69.400000000000006</c:v>
                </c:pt>
                <c:pt idx="735">
                  <c:v>69.5</c:v>
                </c:pt>
                <c:pt idx="736">
                  <c:v>69.5</c:v>
                </c:pt>
                <c:pt idx="737">
                  <c:v>69.400000000000006</c:v>
                </c:pt>
                <c:pt idx="738">
                  <c:v>69.5</c:v>
                </c:pt>
                <c:pt idx="739">
                  <c:v>69.400000000000006</c:v>
                </c:pt>
                <c:pt idx="740">
                  <c:v>69.400000000000006</c:v>
                </c:pt>
                <c:pt idx="741">
                  <c:v>69.400000000000006</c:v>
                </c:pt>
                <c:pt idx="742">
                  <c:v>69.400000000000006</c:v>
                </c:pt>
                <c:pt idx="743">
                  <c:v>69.400000000000006</c:v>
                </c:pt>
                <c:pt idx="744">
                  <c:v>69.400000000000006</c:v>
                </c:pt>
                <c:pt idx="745">
                  <c:v>69.400000000000006</c:v>
                </c:pt>
                <c:pt idx="746">
                  <c:v>69.400000000000006</c:v>
                </c:pt>
                <c:pt idx="747">
                  <c:v>69.3</c:v>
                </c:pt>
                <c:pt idx="748">
                  <c:v>69.3</c:v>
                </c:pt>
                <c:pt idx="749">
                  <c:v>69.3</c:v>
                </c:pt>
                <c:pt idx="750">
                  <c:v>69.3</c:v>
                </c:pt>
                <c:pt idx="751">
                  <c:v>69.3</c:v>
                </c:pt>
                <c:pt idx="752">
                  <c:v>69.2</c:v>
                </c:pt>
                <c:pt idx="753">
                  <c:v>69.2</c:v>
                </c:pt>
                <c:pt idx="754">
                  <c:v>69.3</c:v>
                </c:pt>
                <c:pt idx="755">
                  <c:v>69.2</c:v>
                </c:pt>
                <c:pt idx="756">
                  <c:v>69.2</c:v>
                </c:pt>
                <c:pt idx="757">
                  <c:v>69.2</c:v>
                </c:pt>
                <c:pt idx="758">
                  <c:v>69.2</c:v>
                </c:pt>
                <c:pt idx="759">
                  <c:v>69.2</c:v>
                </c:pt>
                <c:pt idx="760">
                  <c:v>69.099999999999994</c:v>
                </c:pt>
                <c:pt idx="761">
                  <c:v>69.099999999999994</c:v>
                </c:pt>
                <c:pt idx="762">
                  <c:v>69.099999999999994</c:v>
                </c:pt>
                <c:pt idx="763">
                  <c:v>69.099999999999994</c:v>
                </c:pt>
                <c:pt idx="764">
                  <c:v>69.099999999999994</c:v>
                </c:pt>
                <c:pt idx="765">
                  <c:v>69.099999999999994</c:v>
                </c:pt>
                <c:pt idx="766">
                  <c:v>69.099999999999994</c:v>
                </c:pt>
                <c:pt idx="767">
                  <c:v>69.099999999999994</c:v>
                </c:pt>
                <c:pt idx="768">
                  <c:v>69.099999999999994</c:v>
                </c:pt>
                <c:pt idx="769">
                  <c:v>69.099999999999994</c:v>
                </c:pt>
                <c:pt idx="770">
                  <c:v>69.099999999999994</c:v>
                </c:pt>
                <c:pt idx="771">
                  <c:v>69.099999999999994</c:v>
                </c:pt>
                <c:pt idx="772">
                  <c:v>69.099999999999994</c:v>
                </c:pt>
                <c:pt idx="773">
                  <c:v>69.099999999999994</c:v>
                </c:pt>
                <c:pt idx="774">
                  <c:v>69.099999999999994</c:v>
                </c:pt>
                <c:pt idx="775">
                  <c:v>69.099999999999994</c:v>
                </c:pt>
                <c:pt idx="776">
                  <c:v>69</c:v>
                </c:pt>
                <c:pt idx="777">
                  <c:v>69</c:v>
                </c:pt>
                <c:pt idx="778">
                  <c:v>69</c:v>
                </c:pt>
                <c:pt idx="779">
                  <c:v>69</c:v>
                </c:pt>
                <c:pt idx="780">
                  <c:v>69.099999999999994</c:v>
                </c:pt>
                <c:pt idx="781">
                  <c:v>69.099999999999994</c:v>
                </c:pt>
                <c:pt idx="782">
                  <c:v>69.099999999999994</c:v>
                </c:pt>
                <c:pt idx="783">
                  <c:v>69.099999999999994</c:v>
                </c:pt>
                <c:pt idx="784">
                  <c:v>69.099999999999994</c:v>
                </c:pt>
                <c:pt idx="785">
                  <c:v>69.099999999999994</c:v>
                </c:pt>
                <c:pt idx="786">
                  <c:v>69.099999999999994</c:v>
                </c:pt>
                <c:pt idx="787">
                  <c:v>69.099999999999994</c:v>
                </c:pt>
                <c:pt idx="788">
                  <c:v>69.099999999999994</c:v>
                </c:pt>
                <c:pt idx="789">
                  <c:v>69.099999999999994</c:v>
                </c:pt>
                <c:pt idx="790">
                  <c:v>69.099999999999994</c:v>
                </c:pt>
                <c:pt idx="791">
                  <c:v>69.2</c:v>
                </c:pt>
                <c:pt idx="792">
                  <c:v>69.2</c:v>
                </c:pt>
                <c:pt idx="793">
                  <c:v>69.2</c:v>
                </c:pt>
                <c:pt idx="794">
                  <c:v>69.2</c:v>
                </c:pt>
                <c:pt idx="795">
                  <c:v>69.2</c:v>
                </c:pt>
                <c:pt idx="796">
                  <c:v>69.3</c:v>
                </c:pt>
                <c:pt idx="797">
                  <c:v>69.3</c:v>
                </c:pt>
                <c:pt idx="798">
                  <c:v>69.3</c:v>
                </c:pt>
                <c:pt idx="799">
                  <c:v>69.400000000000006</c:v>
                </c:pt>
                <c:pt idx="800">
                  <c:v>69.400000000000006</c:v>
                </c:pt>
                <c:pt idx="801">
                  <c:v>69.400000000000006</c:v>
                </c:pt>
                <c:pt idx="802">
                  <c:v>69.400000000000006</c:v>
                </c:pt>
                <c:pt idx="803">
                  <c:v>69.5</c:v>
                </c:pt>
                <c:pt idx="804">
                  <c:v>69.5</c:v>
                </c:pt>
                <c:pt idx="805">
                  <c:v>69.5</c:v>
                </c:pt>
                <c:pt idx="806">
                  <c:v>69.5</c:v>
                </c:pt>
                <c:pt idx="807">
                  <c:v>69.5</c:v>
                </c:pt>
                <c:pt idx="808">
                  <c:v>69.599999999999994</c:v>
                </c:pt>
                <c:pt idx="809">
                  <c:v>69.599999999999994</c:v>
                </c:pt>
                <c:pt idx="810">
                  <c:v>69.7</c:v>
                </c:pt>
                <c:pt idx="811">
                  <c:v>69.7</c:v>
                </c:pt>
                <c:pt idx="812">
                  <c:v>69.7</c:v>
                </c:pt>
                <c:pt idx="813">
                  <c:v>69.8</c:v>
                </c:pt>
                <c:pt idx="814">
                  <c:v>69.8</c:v>
                </c:pt>
                <c:pt idx="815">
                  <c:v>69.8</c:v>
                </c:pt>
                <c:pt idx="816">
                  <c:v>69.900000000000006</c:v>
                </c:pt>
                <c:pt idx="817">
                  <c:v>69.900000000000006</c:v>
                </c:pt>
                <c:pt idx="818">
                  <c:v>69.8</c:v>
                </c:pt>
                <c:pt idx="819">
                  <c:v>69.900000000000006</c:v>
                </c:pt>
                <c:pt idx="820">
                  <c:v>69.900000000000006</c:v>
                </c:pt>
                <c:pt idx="821">
                  <c:v>69.900000000000006</c:v>
                </c:pt>
                <c:pt idx="822">
                  <c:v>69.900000000000006</c:v>
                </c:pt>
                <c:pt idx="823">
                  <c:v>69.900000000000006</c:v>
                </c:pt>
                <c:pt idx="824">
                  <c:v>70</c:v>
                </c:pt>
                <c:pt idx="825">
                  <c:v>70</c:v>
                </c:pt>
                <c:pt idx="826">
                  <c:v>70</c:v>
                </c:pt>
                <c:pt idx="827">
                  <c:v>70</c:v>
                </c:pt>
                <c:pt idx="828">
                  <c:v>70.099999999999994</c:v>
                </c:pt>
                <c:pt idx="829">
                  <c:v>70.099999999999994</c:v>
                </c:pt>
                <c:pt idx="830">
                  <c:v>70.099999999999994</c:v>
                </c:pt>
                <c:pt idx="831">
                  <c:v>70.099999999999994</c:v>
                </c:pt>
                <c:pt idx="832">
                  <c:v>70.099999999999994</c:v>
                </c:pt>
                <c:pt idx="833">
                  <c:v>70.099999999999994</c:v>
                </c:pt>
                <c:pt idx="834">
                  <c:v>70.099999999999994</c:v>
                </c:pt>
                <c:pt idx="835">
                  <c:v>70.099999999999994</c:v>
                </c:pt>
                <c:pt idx="836">
                  <c:v>70.099999999999994</c:v>
                </c:pt>
                <c:pt idx="837">
                  <c:v>70</c:v>
                </c:pt>
                <c:pt idx="838">
                  <c:v>70</c:v>
                </c:pt>
                <c:pt idx="839">
                  <c:v>70</c:v>
                </c:pt>
                <c:pt idx="840">
                  <c:v>70</c:v>
                </c:pt>
                <c:pt idx="841">
                  <c:v>70</c:v>
                </c:pt>
                <c:pt idx="842">
                  <c:v>69.900000000000006</c:v>
                </c:pt>
                <c:pt idx="843">
                  <c:v>69.900000000000006</c:v>
                </c:pt>
                <c:pt idx="844">
                  <c:v>69.900000000000006</c:v>
                </c:pt>
                <c:pt idx="845">
                  <c:v>69.900000000000006</c:v>
                </c:pt>
                <c:pt idx="846">
                  <c:v>69.900000000000006</c:v>
                </c:pt>
                <c:pt idx="847">
                  <c:v>69.900000000000006</c:v>
                </c:pt>
                <c:pt idx="848">
                  <c:v>69.8</c:v>
                </c:pt>
                <c:pt idx="849">
                  <c:v>69.8</c:v>
                </c:pt>
                <c:pt idx="850">
                  <c:v>69.8</c:v>
                </c:pt>
                <c:pt idx="851">
                  <c:v>69.7</c:v>
                </c:pt>
                <c:pt idx="852">
                  <c:v>69.7</c:v>
                </c:pt>
                <c:pt idx="853">
                  <c:v>69.7</c:v>
                </c:pt>
                <c:pt idx="854">
                  <c:v>69.7</c:v>
                </c:pt>
                <c:pt idx="855">
                  <c:v>69.7</c:v>
                </c:pt>
                <c:pt idx="856">
                  <c:v>69.7</c:v>
                </c:pt>
                <c:pt idx="857">
                  <c:v>69.7</c:v>
                </c:pt>
                <c:pt idx="858">
                  <c:v>69.7</c:v>
                </c:pt>
                <c:pt idx="859">
                  <c:v>69.7</c:v>
                </c:pt>
                <c:pt idx="860">
                  <c:v>69.7</c:v>
                </c:pt>
                <c:pt idx="861">
                  <c:v>69.7</c:v>
                </c:pt>
                <c:pt idx="862">
                  <c:v>69.8</c:v>
                </c:pt>
                <c:pt idx="863">
                  <c:v>69.8</c:v>
                </c:pt>
                <c:pt idx="864">
                  <c:v>69.8</c:v>
                </c:pt>
                <c:pt idx="865">
                  <c:v>69.8</c:v>
                </c:pt>
                <c:pt idx="866">
                  <c:v>69.900000000000006</c:v>
                </c:pt>
                <c:pt idx="867">
                  <c:v>69.900000000000006</c:v>
                </c:pt>
                <c:pt idx="868">
                  <c:v>69.900000000000006</c:v>
                </c:pt>
                <c:pt idx="869">
                  <c:v>70</c:v>
                </c:pt>
                <c:pt idx="870">
                  <c:v>70</c:v>
                </c:pt>
                <c:pt idx="871">
                  <c:v>70.099999999999994</c:v>
                </c:pt>
                <c:pt idx="872">
                  <c:v>70.099999999999994</c:v>
                </c:pt>
                <c:pt idx="873">
                  <c:v>70.2</c:v>
                </c:pt>
                <c:pt idx="874">
                  <c:v>70.2</c:v>
                </c:pt>
                <c:pt idx="875">
                  <c:v>70.3</c:v>
                </c:pt>
                <c:pt idx="876">
                  <c:v>70.3</c:v>
                </c:pt>
                <c:pt idx="877">
                  <c:v>70.400000000000006</c:v>
                </c:pt>
                <c:pt idx="878">
                  <c:v>70.400000000000006</c:v>
                </c:pt>
                <c:pt idx="879">
                  <c:v>70.5</c:v>
                </c:pt>
                <c:pt idx="880">
                  <c:v>70.5</c:v>
                </c:pt>
                <c:pt idx="881">
                  <c:v>70.599999999999994</c:v>
                </c:pt>
                <c:pt idx="882">
                  <c:v>70.599999999999994</c:v>
                </c:pt>
                <c:pt idx="883">
                  <c:v>70.599999999999994</c:v>
                </c:pt>
                <c:pt idx="884">
                  <c:v>70.7</c:v>
                </c:pt>
                <c:pt idx="885">
                  <c:v>70.8</c:v>
                </c:pt>
                <c:pt idx="886">
                  <c:v>70.8</c:v>
                </c:pt>
                <c:pt idx="887">
                  <c:v>70.900000000000006</c:v>
                </c:pt>
                <c:pt idx="888">
                  <c:v>70.900000000000006</c:v>
                </c:pt>
                <c:pt idx="889">
                  <c:v>71</c:v>
                </c:pt>
                <c:pt idx="890">
                  <c:v>71</c:v>
                </c:pt>
                <c:pt idx="891">
                  <c:v>71.099999999999994</c:v>
                </c:pt>
                <c:pt idx="892">
                  <c:v>71.099999999999994</c:v>
                </c:pt>
                <c:pt idx="893">
                  <c:v>71.2</c:v>
                </c:pt>
                <c:pt idx="894">
                  <c:v>71.2</c:v>
                </c:pt>
                <c:pt idx="895">
                  <c:v>71.3</c:v>
                </c:pt>
                <c:pt idx="896">
                  <c:v>71.3</c:v>
                </c:pt>
                <c:pt idx="897">
                  <c:v>71.400000000000006</c:v>
                </c:pt>
                <c:pt idx="898">
                  <c:v>71.400000000000006</c:v>
                </c:pt>
                <c:pt idx="899">
                  <c:v>71.400000000000006</c:v>
                </c:pt>
                <c:pt idx="900">
                  <c:v>71.5</c:v>
                </c:pt>
                <c:pt idx="901">
                  <c:v>71.599999999999994</c:v>
                </c:pt>
                <c:pt idx="902">
                  <c:v>71.599999999999994</c:v>
                </c:pt>
                <c:pt idx="903">
                  <c:v>71.599999999999994</c:v>
                </c:pt>
                <c:pt idx="904">
                  <c:v>71.599999999999994</c:v>
                </c:pt>
                <c:pt idx="905">
                  <c:v>71.599999999999994</c:v>
                </c:pt>
                <c:pt idx="906">
                  <c:v>71.599999999999994</c:v>
                </c:pt>
                <c:pt idx="907">
                  <c:v>71.599999999999994</c:v>
                </c:pt>
                <c:pt idx="908">
                  <c:v>71.599999999999994</c:v>
                </c:pt>
                <c:pt idx="909">
                  <c:v>71.599999999999994</c:v>
                </c:pt>
                <c:pt idx="910">
                  <c:v>71.599999999999994</c:v>
                </c:pt>
                <c:pt idx="911">
                  <c:v>71.599999999999994</c:v>
                </c:pt>
                <c:pt idx="912">
                  <c:v>71.599999999999994</c:v>
                </c:pt>
                <c:pt idx="913">
                  <c:v>71.599999999999994</c:v>
                </c:pt>
                <c:pt idx="914">
                  <c:v>71.599999999999994</c:v>
                </c:pt>
                <c:pt idx="915">
                  <c:v>71.599999999999994</c:v>
                </c:pt>
                <c:pt idx="916">
                  <c:v>71.7</c:v>
                </c:pt>
                <c:pt idx="917">
                  <c:v>71.7</c:v>
                </c:pt>
                <c:pt idx="918">
                  <c:v>71.7</c:v>
                </c:pt>
                <c:pt idx="919">
                  <c:v>71.7</c:v>
                </c:pt>
                <c:pt idx="920">
                  <c:v>71.7</c:v>
                </c:pt>
                <c:pt idx="921">
                  <c:v>71.7</c:v>
                </c:pt>
                <c:pt idx="922">
                  <c:v>71.7</c:v>
                </c:pt>
                <c:pt idx="923">
                  <c:v>71.7</c:v>
                </c:pt>
                <c:pt idx="924">
                  <c:v>71.8</c:v>
                </c:pt>
                <c:pt idx="925">
                  <c:v>71.8</c:v>
                </c:pt>
                <c:pt idx="926">
                  <c:v>71.8</c:v>
                </c:pt>
                <c:pt idx="927">
                  <c:v>71.8</c:v>
                </c:pt>
                <c:pt idx="928">
                  <c:v>71.900000000000006</c:v>
                </c:pt>
                <c:pt idx="929">
                  <c:v>71.900000000000006</c:v>
                </c:pt>
                <c:pt idx="930">
                  <c:v>71.900000000000006</c:v>
                </c:pt>
                <c:pt idx="931">
                  <c:v>71.900000000000006</c:v>
                </c:pt>
                <c:pt idx="932">
                  <c:v>71.900000000000006</c:v>
                </c:pt>
                <c:pt idx="933">
                  <c:v>71.900000000000006</c:v>
                </c:pt>
                <c:pt idx="934">
                  <c:v>71.900000000000006</c:v>
                </c:pt>
                <c:pt idx="935">
                  <c:v>71.900000000000006</c:v>
                </c:pt>
                <c:pt idx="936">
                  <c:v>71.900000000000006</c:v>
                </c:pt>
                <c:pt idx="937">
                  <c:v>71.900000000000006</c:v>
                </c:pt>
                <c:pt idx="938">
                  <c:v>71.900000000000006</c:v>
                </c:pt>
                <c:pt idx="939">
                  <c:v>72</c:v>
                </c:pt>
                <c:pt idx="940">
                  <c:v>71.900000000000006</c:v>
                </c:pt>
                <c:pt idx="941">
                  <c:v>71.900000000000006</c:v>
                </c:pt>
                <c:pt idx="942">
                  <c:v>71.900000000000006</c:v>
                </c:pt>
                <c:pt idx="943">
                  <c:v>72</c:v>
                </c:pt>
                <c:pt idx="944">
                  <c:v>71.900000000000006</c:v>
                </c:pt>
                <c:pt idx="945">
                  <c:v>71.900000000000006</c:v>
                </c:pt>
                <c:pt idx="946">
                  <c:v>71.900000000000006</c:v>
                </c:pt>
                <c:pt idx="947">
                  <c:v>71.900000000000006</c:v>
                </c:pt>
                <c:pt idx="948">
                  <c:v>71.900000000000006</c:v>
                </c:pt>
                <c:pt idx="949">
                  <c:v>71.900000000000006</c:v>
                </c:pt>
                <c:pt idx="950">
                  <c:v>71.900000000000006</c:v>
                </c:pt>
                <c:pt idx="951">
                  <c:v>71.900000000000006</c:v>
                </c:pt>
                <c:pt idx="952">
                  <c:v>71.900000000000006</c:v>
                </c:pt>
                <c:pt idx="953">
                  <c:v>71.900000000000006</c:v>
                </c:pt>
                <c:pt idx="954">
                  <c:v>71.900000000000006</c:v>
                </c:pt>
                <c:pt idx="955">
                  <c:v>72</c:v>
                </c:pt>
                <c:pt idx="956">
                  <c:v>72</c:v>
                </c:pt>
                <c:pt idx="957">
                  <c:v>72.099999999999994</c:v>
                </c:pt>
                <c:pt idx="958">
                  <c:v>72.099999999999994</c:v>
                </c:pt>
                <c:pt idx="959">
                  <c:v>72.2</c:v>
                </c:pt>
                <c:pt idx="960">
                  <c:v>72.2</c:v>
                </c:pt>
                <c:pt idx="961">
                  <c:v>72.3</c:v>
                </c:pt>
                <c:pt idx="962">
                  <c:v>72.400000000000006</c:v>
                </c:pt>
                <c:pt idx="963">
                  <c:v>72.5</c:v>
                </c:pt>
                <c:pt idx="964">
                  <c:v>72.5</c:v>
                </c:pt>
                <c:pt idx="965">
                  <c:v>72.5</c:v>
                </c:pt>
                <c:pt idx="966">
                  <c:v>72.5</c:v>
                </c:pt>
                <c:pt idx="967">
                  <c:v>72.5</c:v>
                </c:pt>
                <c:pt idx="968">
                  <c:v>72.400000000000006</c:v>
                </c:pt>
                <c:pt idx="969">
                  <c:v>72.400000000000006</c:v>
                </c:pt>
                <c:pt idx="970">
                  <c:v>72.400000000000006</c:v>
                </c:pt>
                <c:pt idx="971">
                  <c:v>72.3</c:v>
                </c:pt>
                <c:pt idx="972">
                  <c:v>72.3</c:v>
                </c:pt>
                <c:pt idx="973">
                  <c:v>72.2</c:v>
                </c:pt>
                <c:pt idx="974">
                  <c:v>72.099999999999994</c:v>
                </c:pt>
                <c:pt idx="975">
                  <c:v>71.900000000000006</c:v>
                </c:pt>
                <c:pt idx="976">
                  <c:v>71.8</c:v>
                </c:pt>
                <c:pt idx="977">
                  <c:v>71.8</c:v>
                </c:pt>
                <c:pt idx="978">
                  <c:v>71.7</c:v>
                </c:pt>
                <c:pt idx="979">
                  <c:v>71.7</c:v>
                </c:pt>
                <c:pt idx="980">
                  <c:v>71.7</c:v>
                </c:pt>
                <c:pt idx="981">
                  <c:v>71.7</c:v>
                </c:pt>
                <c:pt idx="982">
                  <c:v>71.7</c:v>
                </c:pt>
                <c:pt idx="983">
                  <c:v>71.7</c:v>
                </c:pt>
                <c:pt idx="984">
                  <c:v>71.599999999999994</c:v>
                </c:pt>
                <c:pt idx="985">
                  <c:v>71.599999999999994</c:v>
                </c:pt>
                <c:pt idx="986">
                  <c:v>71.599999999999994</c:v>
                </c:pt>
                <c:pt idx="987">
                  <c:v>71.599999999999994</c:v>
                </c:pt>
                <c:pt idx="988">
                  <c:v>71.599999999999994</c:v>
                </c:pt>
                <c:pt idx="989">
                  <c:v>71.599999999999994</c:v>
                </c:pt>
                <c:pt idx="990">
                  <c:v>71.599999999999994</c:v>
                </c:pt>
                <c:pt idx="991">
                  <c:v>71.599999999999994</c:v>
                </c:pt>
                <c:pt idx="992">
                  <c:v>71.7</c:v>
                </c:pt>
                <c:pt idx="993">
                  <c:v>71.7</c:v>
                </c:pt>
                <c:pt idx="994">
                  <c:v>71.8</c:v>
                </c:pt>
                <c:pt idx="995">
                  <c:v>72</c:v>
                </c:pt>
                <c:pt idx="996">
                  <c:v>72.2</c:v>
                </c:pt>
                <c:pt idx="997">
                  <c:v>72.400000000000006</c:v>
                </c:pt>
                <c:pt idx="998">
                  <c:v>72.599999999999994</c:v>
                </c:pt>
                <c:pt idx="999">
                  <c:v>72.8</c:v>
                </c:pt>
                <c:pt idx="1000">
                  <c:v>73.099999999999994</c:v>
                </c:pt>
                <c:pt idx="1001">
                  <c:v>73.2</c:v>
                </c:pt>
                <c:pt idx="1002">
                  <c:v>73.3</c:v>
                </c:pt>
                <c:pt idx="1003">
                  <c:v>73.5</c:v>
                </c:pt>
                <c:pt idx="1004">
                  <c:v>73.7</c:v>
                </c:pt>
                <c:pt idx="1005">
                  <c:v>74.3</c:v>
                </c:pt>
                <c:pt idx="1006">
                  <c:v>75.900000000000006</c:v>
                </c:pt>
                <c:pt idx="1007">
                  <c:v>77.900000000000006</c:v>
                </c:pt>
                <c:pt idx="1008">
                  <c:v>80.400000000000006</c:v>
                </c:pt>
                <c:pt idx="1009">
                  <c:v>84.1</c:v>
                </c:pt>
                <c:pt idx="1010">
                  <c:v>89.8</c:v>
                </c:pt>
                <c:pt idx="1011">
                  <c:v>99.7</c:v>
                </c:pt>
                <c:pt idx="1012">
                  <c:v>110.7</c:v>
                </c:pt>
                <c:pt idx="1013">
                  <c:v>121.4</c:v>
                </c:pt>
                <c:pt idx="1014">
                  <c:v>131.1</c:v>
                </c:pt>
                <c:pt idx="1015">
                  <c:v>138.80000000000001</c:v>
                </c:pt>
                <c:pt idx="1016">
                  <c:v>145.80000000000001</c:v>
                </c:pt>
                <c:pt idx="1017">
                  <c:v>154</c:v>
                </c:pt>
                <c:pt idx="1018">
                  <c:v>160.80000000000001</c:v>
                </c:pt>
                <c:pt idx="1019">
                  <c:v>165.8</c:v>
                </c:pt>
                <c:pt idx="1020">
                  <c:v>170</c:v>
                </c:pt>
                <c:pt idx="1021">
                  <c:v>174.5</c:v>
                </c:pt>
                <c:pt idx="1022">
                  <c:v>179.4</c:v>
                </c:pt>
                <c:pt idx="1023">
                  <c:v>185.3</c:v>
                </c:pt>
                <c:pt idx="1024">
                  <c:v>190.9</c:v>
                </c:pt>
                <c:pt idx="1025">
                  <c:v>196.2</c:v>
                </c:pt>
                <c:pt idx="1026">
                  <c:v>202.6</c:v>
                </c:pt>
                <c:pt idx="1027">
                  <c:v>209.5</c:v>
                </c:pt>
                <c:pt idx="1028">
                  <c:v>217.3</c:v>
                </c:pt>
                <c:pt idx="1029">
                  <c:v>225.2</c:v>
                </c:pt>
                <c:pt idx="1030">
                  <c:v>232.3</c:v>
                </c:pt>
                <c:pt idx="1031">
                  <c:v>240.3</c:v>
                </c:pt>
                <c:pt idx="1032">
                  <c:v>247.7</c:v>
                </c:pt>
                <c:pt idx="1033">
                  <c:v>254.9</c:v>
                </c:pt>
                <c:pt idx="1034">
                  <c:v>263.39999999999998</c:v>
                </c:pt>
                <c:pt idx="1035">
                  <c:v>276.3</c:v>
                </c:pt>
                <c:pt idx="1036">
                  <c:v>290.10000000000002</c:v>
                </c:pt>
                <c:pt idx="1037">
                  <c:v>301.3</c:v>
                </c:pt>
                <c:pt idx="1038">
                  <c:v>309.7</c:v>
                </c:pt>
                <c:pt idx="1039">
                  <c:v>317.60000000000002</c:v>
                </c:pt>
                <c:pt idx="1040">
                  <c:v>325.10000000000002</c:v>
                </c:pt>
                <c:pt idx="1041">
                  <c:v>330</c:v>
                </c:pt>
                <c:pt idx="1042">
                  <c:v>332.4</c:v>
                </c:pt>
                <c:pt idx="1043">
                  <c:v>334.1</c:v>
                </c:pt>
                <c:pt idx="1044">
                  <c:v>335.7</c:v>
                </c:pt>
                <c:pt idx="1045">
                  <c:v>337.6</c:v>
                </c:pt>
                <c:pt idx="1046">
                  <c:v>340</c:v>
                </c:pt>
                <c:pt idx="1047">
                  <c:v>343.6</c:v>
                </c:pt>
                <c:pt idx="1048">
                  <c:v>347.6</c:v>
                </c:pt>
                <c:pt idx="1049">
                  <c:v>350.5</c:v>
                </c:pt>
                <c:pt idx="1050">
                  <c:v>354</c:v>
                </c:pt>
                <c:pt idx="1051">
                  <c:v>356.9</c:v>
                </c:pt>
                <c:pt idx="1052">
                  <c:v>360.1</c:v>
                </c:pt>
                <c:pt idx="1053">
                  <c:v>364.6</c:v>
                </c:pt>
                <c:pt idx="1054">
                  <c:v>370.1</c:v>
                </c:pt>
                <c:pt idx="1055">
                  <c:v>374.1</c:v>
                </c:pt>
                <c:pt idx="1056">
                  <c:v>376.5</c:v>
                </c:pt>
                <c:pt idx="1057">
                  <c:v>378.8</c:v>
                </c:pt>
                <c:pt idx="1058">
                  <c:v>381.2</c:v>
                </c:pt>
                <c:pt idx="1059">
                  <c:v>383.8</c:v>
                </c:pt>
                <c:pt idx="1060">
                  <c:v>385.6</c:v>
                </c:pt>
                <c:pt idx="1061">
                  <c:v>387.5</c:v>
                </c:pt>
                <c:pt idx="1062">
                  <c:v>389.8</c:v>
                </c:pt>
                <c:pt idx="1063">
                  <c:v>392.2</c:v>
                </c:pt>
                <c:pt idx="1064">
                  <c:v>393.3</c:v>
                </c:pt>
                <c:pt idx="1065">
                  <c:v>394</c:v>
                </c:pt>
                <c:pt idx="1066">
                  <c:v>394.8</c:v>
                </c:pt>
                <c:pt idx="1067">
                  <c:v>395.5</c:v>
                </c:pt>
                <c:pt idx="1068">
                  <c:v>396.7</c:v>
                </c:pt>
                <c:pt idx="1069">
                  <c:v>399</c:v>
                </c:pt>
                <c:pt idx="1070">
                  <c:v>401.9</c:v>
                </c:pt>
                <c:pt idx="1071">
                  <c:v>404.5</c:v>
                </c:pt>
                <c:pt idx="1072">
                  <c:v>407.5</c:v>
                </c:pt>
                <c:pt idx="1073">
                  <c:v>409.6</c:v>
                </c:pt>
                <c:pt idx="1074">
                  <c:v>411.3</c:v>
                </c:pt>
                <c:pt idx="1075">
                  <c:v>414</c:v>
                </c:pt>
                <c:pt idx="1076">
                  <c:v>418.1</c:v>
                </c:pt>
                <c:pt idx="1077">
                  <c:v>422.4</c:v>
                </c:pt>
                <c:pt idx="1078">
                  <c:v>427</c:v>
                </c:pt>
                <c:pt idx="1079">
                  <c:v>433.9</c:v>
                </c:pt>
                <c:pt idx="1080">
                  <c:v>443.8</c:v>
                </c:pt>
                <c:pt idx="1081">
                  <c:v>454.1</c:v>
                </c:pt>
                <c:pt idx="1082">
                  <c:v>460.8</c:v>
                </c:pt>
                <c:pt idx="1083">
                  <c:v>464.3</c:v>
                </c:pt>
                <c:pt idx="1084">
                  <c:v>467.6</c:v>
                </c:pt>
                <c:pt idx="1085">
                  <c:v>470.7</c:v>
                </c:pt>
                <c:pt idx="1086">
                  <c:v>474</c:v>
                </c:pt>
                <c:pt idx="1087">
                  <c:v>475.4</c:v>
                </c:pt>
                <c:pt idx="1088">
                  <c:v>476.4</c:v>
                </c:pt>
                <c:pt idx="1089">
                  <c:v>477.2</c:v>
                </c:pt>
                <c:pt idx="1090">
                  <c:v>478.1</c:v>
                </c:pt>
                <c:pt idx="1091">
                  <c:v>478.7</c:v>
                </c:pt>
                <c:pt idx="1092">
                  <c:v>479.4</c:v>
                </c:pt>
                <c:pt idx="1093">
                  <c:v>481.4</c:v>
                </c:pt>
                <c:pt idx="1094">
                  <c:v>483.5</c:v>
                </c:pt>
                <c:pt idx="1095">
                  <c:v>484.7</c:v>
                </c:pt>
                <c:pt idx="1096">
                  <c:v>485.1</c:v>
                </c:pt>
                <c:pt idx="1097">
                  <c:v>485.3</c:v>
                </c:pt>
                <c:pt idx="1098">
                  <c:v>486</c:v>
                </c:pt>
                <c:pt idx="1099">
                  <c:v>487.8</c:v>
                </c:pt>
                <c:pt idx="1100">
                  <c:v>492</c:v>
                </c:pt>
                <c:pt idx="1101">
                  <c:v>498</c:v>
                </c:pt>
                <c:pt idx="1102">
                  <c:v>502</c:v>
                </c:pt>
                <c:pt idx="1103">
                  <c:v>504.6</c:v>
                </c:pt>
                <c:pt idx="1104">
                  <c:v>507.4</c:v>
                </c:pt>
                <c:pt idx="1105">
                  <c:v>510.9</c:v>
                </c:pt>
                <c:pt idx="1106">
                  <c:v>515.29999999999995</c:v>
                </c:pt>
                <c:pt idx="1107">
                  <c:v>518.79999999999995</c:v>
                </c:pt>
                <c:pt idx="1108">
                  <c:v>520.1</c:v>
                </c:pt>
                <c:pt idx="1109">
                  <c:v>521.1</c:v>
                </c:pt>
                <c:pt idx="1110">
                  <c:v>522.70000000000005</c:v>
                </c:pt>
                <c:pt idx="1111">
                  <c:v>523.79999999999995</c:v>
                </c:pt>
                <c:pt idx="1112">
                  <c:v>525.1</c:v>
                </c:pt>
                <c:pt idx="1113">
                  <c:v>525.6</c:v>
                </c:pt>
                <c:pt idx="1114">
                  <c:v>525.70000000000005</c:v>
                </c:pt>
                <c:pt idx="1115">
                  <c:v>526.79999999999995</c:v>
                </c:pt>
                <c:pt idx="1116">
                  <c:v>527.9</c:v>
                </c:pt>
                <c:pt idx="1117">
                  <c:v>528.29999999999995</c:v>
                </c:pt>
                <c:pt idx="1118">
                  <c:v>528.29999999999995</c:v>
                </c:pt>
                <c:pt idx="1119">
                  <c:v>527.9</c:v>
                </c:pt>
                <c:pt idx="1120">
                  <c:v>528.9</c:v>
                </c:pt>
                <c:pt idx="1121">
                  <c:v>531.29999999999995</c:v>
                </c:pt>
                <c:pt idx="1122">
                  <c:v>533.1</c:v>
                </c:pt>
                <c:pt idx="1123">
                  <c:v>535.4</c:v>
                </c:pt>
                <c:pt idx="1124">
                  <c:v>538.29999999999995</c:v>
                </c:pt>
                <c:pt idx="1125">
                  <c:v>541.1</c:v>
                </c:pt>
                <c:pt idx="1126">
                  <c:v>543.4</c:v>
                </c:pt>
                <c:pt idx="1127">
                  <c:v>546.9</c:v>
                </c:pt>
                <c:pt idx="1128">
                  <c:v>552</c:v>
                </c:pt>
                <c:pt idx="1129">
                  <c:v>556.70000000000005</c:v>
                </c:pt>
                <c:pt idx="1130">
                  <c:v>559</c:v>
                </c:pt>
                <c:pt idx="1131">
                  <c:v>560.9</c:v>
                </c:pt>
                <c:pt idx="1132">
                  <c:v>564.1</c:v>
                </c:pt>
                <c:pt idx="1133">
                  <c:v>566.9</c:v>
                </c:pt>
                <c:pt idx="1134">
                  <c:v>569.20000000000005</c:v>
                </c:pt>
                <c:pt idx="1135">
                  <c:v>571.9</c:v>
                </c:pt>
                <c:pt idx="1136">
                  <c:v>573.6</c:v>
                </c:pt>
                <c:pt idx="1137">
                  <c:v>574.29999999999995</c:v>
                </c:pt>
                <c:pt idx="1138">
                  <c:v>574.4</c:v>
                </c:pt>
                <c:pt idx="1139">
                  <c:v>574.6</c:v>
                </c:pt>
                <c:pt idx="1140">
                  <c:v>576</c:v>
                </c:pt>
                <c:pt idx="1141">
                  <c:v>579.70000000000005</c:v>
                </c:pt>
                <c:pt idx="1142">
                  <c:v>582.29999999999995</c:v>
                </c:pt>
                <c:pt idx="1143">
                  <c:v>584.9</c:v>
                </c:pt>
                <c:pt idx="1144">
                  <c:v>586.6</c:v>
                </c:pt>
                <c:pt idx="1145">
                  <c:v>587.1</c:v>
                </c:pt>
                <c:pt idx="1146">
                  <c:v>587.20000000000005</c:v>
                </c:pt>
                <c:pt idx="1147">
                  <c:v>586.9</c:v>
                </c:pt>
                <c:pt idx="1148">
                  <c:v>586.5</c:v>
                </c:pt>
                <c:pt idx="1149">
                  <c:v>586.4</c:v>
                </c:pt>
                <c:pt idx="1150">
                  <c:v>586.6</c:v>
                </c:pt>
                <c:pt idx="1151">
                  <c:v>587</c:v>
                </c:pt>
                <c:pt idx="1152">
                  <c:v>587.5</c:v>
                </c:pt>
                <c:pt idx="1153">
                  <c:v>588.20000000000005</c:v>
                </c:pt>
                <c:pt idx="1154">
                  <c:v>589.1</c:v>
                </c:pt>
                <c:pt idx="1155">
                  <c:v>590.20000000000005</c:v>
                </c:pt>
                <c:pt idx="1156">
                  <c:v>592.29999999999995</c:v>
                </c:pt>
                <c:pt idx="1157">
                  <c:v>594.20000000000005</c:v>
                </c:pt>
                <c:pt idx="1158">
                  <c:v>596</c:v>
                </c:pt>
                <c:pt idx="1159">
                  <c:v>596.9</c:v>
                </c:pt>
                <c:pt idx="1160">
                  <c:v>597.29999999999995</c:v>
                </c:pt>
                <c:pt idx="1161">
                  <c:v>597.4</c:v>
                </c:pt>
                <c:pt idx="1162">
                  <c:v>597.6</c:v>
                </c:pt>
                <c:pt idx="1163">
                  <c:v>598.1</c:v>
                </c:pt>
                <c:pt idx="1164">
                  <c:v>598.70000000000005</c:v>
                </c:pt>
                <c:pt idx="1165">
                  <c:v>598.79999999999995</c:v>
                </c:pt>
                <c:pt idx="1166">
                  <c:v>598.6</c:v>
                </c:pt>
                <c:pt idx="1167">
                  <c:v>598.4</c:v>
                </c:pt>
                <c:pt idx="1168">
                  <c:v>598.29999999999995</c:v>
                </c:pt>
                <c:pt idx="1169">
                  <c:v>598.20000000000005</c:v>
                </c:pt>
                <c:pt idx="1170">
                  <c:v>598.1</c:v>
                </c:pt>
                <c:pt idx="1171">
                  <c:v>597.70000000000005</c:v>
                </c:pt>
                <c:pt idx="1172">
                  <c:v>597.5</c:v>
                </c:pt>
                <c:pt idx="1173">
                  <c:v>597.29999999999995</c:v>
                </c:pt>
                <c:pt idx="1174">
                  <c:v>596.9</c:v>
                </c:pt>
                <c:pt idx="1175">
                  <c:v>596.5</c:v>
                </c:pt>
                <c:pt idx="1176">
                  <c:v>595.29999999999995</c:v>
                </c:pt>
                <c:pt idx="1177">
                  <c:v>593.20000000000005</c:v>
                </c:pt>
                <c:pt idx="1178">
                  <c:v>590.6</c:v>
                </c:pt>
                <c:pt idx="1179">
                  <c:v>587.70000000000005</c:v>
                </c:pt>
                <c:pt idx="1180">
                  <c:v>584.5</c:v>
                </c:pt>
                <c:pt idx="1181">
                  <c:v>580.5</c:v>
                </c:pt>
                <c:pt idx="1182">
                  <c:v>576.6</c:v>
                </c:pt>
                <c:pt idx="1183">
                  <c:v>573.9</c:v>
                </c:pt>
                <c:pt idx="1184">
                  <c:v>572.20000000000005</c:v>
                </c:pt>
                <c:pt idx="1185">
                  <c:v>571.4</c:v>
                </c:pt>
                <c:pt idx="1186">
                  <c:v>571</c:v>
                </c:pt>
                <c:pt idx="1187">
                  <c:v>570.9</c:v>
                </c:pt>
                <c:pt idx="1188">
                  <c:v>571</c:v>
                </c:pt>
                <c:pt idx="1189">
                  <c:v>570.79999999999995</c:v>
                </c:pt>
                <c:pt idx="1190">
                  <c:v>569.29999999999995</c:v>
                </c:pt>
                <c:pt idx="1191">
                  <c:v>567.29999999999995</c:v>
                </c:pt>
                <c:pt idx="1192">
                  <c:v>565.5</c:v>
                </c:pt>
                <c:pt idx="1193">
                  <c:v>564.4</c:v>
                </c:pt>
                <c:pt idx="1194">
                  <c:v>563.70000000000005</c:v>
                </c:pt>
                <c:pt idx="1195">
                  <c:v>562</c:v>
                </c:pt>
                <c:pt idx="1196">
                  <c:v>559.70000000000005</c:v>
                </c:pt>
                <c:pt idx="1197">
                  <c:v>557.9</c:v>
                </c:pt>
                <c:pt idx="1198">
                  <c:v>560.4</c:v>
                </c:pt>
                <c:pt idx="1199">
                  <c:v>566.70000000000005</c:v>
                </c:pt>
                <c:pt idx="1200">
                  <c:v>572.29999999999995</c:v>
                </c:pt>
                <c:pt idx="1201">
                  <c:v>574.5</c:v>
                </c:pt>
                <c:pt idx="1202">
                  <c:v>574.6</c:v>
                </c:pt>
                <c:pt idx="1203">
                  <c:v>572.5</c:v>
                </c:pt>
                <c:pt idx="1204">
                  <c:v>570.70000000000005</c:v>
                </c:pt>
                <c:pt idx="1205">
                  <c:v>569.20000000000005</c:v>
                </c:pt>
                <c:pt idx="1206">
                  <c:v>566.20000000000005</c:v>
                </c:pt>
                <c:pt idx="1207">
                  <c:v>562.79999999999995</c:v>
                </c:pt>
                <c:pt idx="1208">
                  <c:v>559.4</c:v>
                </c:pt>
                <c:pt idx="1209">
                  <c:v>556.6</c:v>
                </c:pt>
                <c:pt idx="1210">
                  <c:v>554.79999999999995</c:v>
                </c:pt>
                <c:pt idx="1211">
                  <c:v>553.6</c:v>
                </c:pt>
                <c:pt idx="1212">
                  <c:v>551.1</c:v>
                </c:pt>
                <c:pt idx="1213">
                  <c:v>547.29999999999995</c:v>
                </c:pt>
                <c:pt idx="1214">
                  <c:v>545.4</c:v>
                </c:pt>
                <c:pt idx="1215">
                  <c:v>544.20000000000005</c:v>
                </c:pt>
                <c:pt idx="1216">
                  <c:v>543.5</c:v>
                </c:pt>
                <c:pt idx="1217">
                  <c:v>543.29999999999995</c:v>
                </c:pt>
                <c:pt idx="1218">
                  <c:v>542.6</c:v>
                </c:pt>
                <c:pt idx="1219">
                  <c:v>541.70000000000005</c:v>
                </c:pt>
                <c:pt idx="1220">
                  <c:v>541.1</c:v>
                </c:pt>
                <c:pt idx="1221">
                  <c:v>540.6</c:v>
                </c:pt>
                <c:pt idx="1222">
                  <c:v>539.9</c:v>
                </c:pt>
                <c:pt idx="1223">
                  <c:v>539</c:v>
                </c:pt>
                <c:pt idx="1224">
                  <c:v>538.70000000000005</c:v>
                </c:pt>
                <c:pt idx="1225">
                  <c:v>538.70000000000005</c:v>
                </c:pt>
                <c:pt idx="1226">
                  <c:v>538.70000000000005</c:v>
                </c:pt>
                <c:pt idx="1227">
                  <c:v>538.79999999999995</c:v>
                </c:pt>
                <c:pt idx="1228">
                  <c:v>539.1</c:v>
                </c:pt>
                <c:pt idx="1229">
                  <c:v>540.1</c:v>
                </c:pt>
                <c:pt idx="1230">
                  <c:v>541.79999999999995</c:v>
                </c:pt>
                <c:pt idx="1231">
                  <c:v>543.4</c:v>
                </c:pt>
                <c:pt idx="1232">
                  <c:v>544.20000000000005</c:v>
                </c:pt>
                <c:pt idx="1233">
                  <c:v>544.20000000000005</c:v>
                </c:pt>
                <c:pt idx="1234">
                  <c:v>543.1</c:v>
                </c:pt>
                <c:pt idx="1235">
                  <c:v>542</c:v>
                </c:pt>
                <c:pt idx="1236">
                  <c:v>541.20000000000005</c:v>
                </c:pt>
                <c:pt idx="1237">
                  <c:v>540.79999999999995</c:v>
                </c:pt>
                <c:pt idx="1238">
                  <c:v>540.6</c:v>
                </c:pt>
                <c:pt idx="1239">
                  <c:v>540.29999999999995</c:v>
                </c:pt>
                <c:pt idx="1240">
                  <c:v>539.6</c:v>
                </c:pt>
                <c:pt idx="1241">
                  <c:v>537.6</c:v>
                </c:pt>
                <c:pt idx="1242">
                  <c:v>535</c:v>
                </c:pt>
                <c:pt idx="1243">
                  <c:v>532.1</c:v>
                </c:pt>
                <c:pt idx="1244">
                  <c:v>530.20000000000005</c:v>
                </c:pt>
                <c:pt idx="1245">
                  <c:v>528.70000000000005</c:v>
                </c:pt>
                <c:pt idx="1246">
                  <c:v>526.6</c:v>
                </c:pt>
                <c:pt idx="1247">
                  <c:v>524.5</c:v>
                </c:pt>
                <c:pt idx="1248">
                  <c:v>522.6</c:v>
                </c:pt>
                <c:pt idx="1249">
                  <c:v>520.29999999999995</c:v>
                </c:pt>
                <c:pt idx="1250">
                  <c:v>517.70000000000005</c:v>
                </c:pt>
                <c:pt idx="1251">
                  <c:v>515.1</c:v>
                </c:pt>
                <c:pt idx="1252">
                  <c:v>512.6</c:v>
                </c:pt>
                <c:pt idx="1253">
                  <c:v>510.3</c:v>
                </c:pt>
                <c:pt idx="1254">
                  <c:v>508.7</c:v>
                </c:pt>
                <c:pt idx="1255">
                  <c:v>507.2</c:v>
                </c:pt>
                <c:pt idx="1256">
                  <c:v>505.4</c:v>
                </c:pt>
                <c:pt idx="1257">
                  <c:v>503.7</c:v>
                </c:pt>
                <c:pt idx="1258">
                  <c:v>502</c:v>
                </c:pt>
                <c:pt idx="1259">
                  <c:v>500.6</c:v>
                </c:pt>
                <c:pt idx="1260">
                  <c:v>499.2</c:v>
                </c:pt>
                <c:pt idx="1261">
                  <c:v>497.7</c:v>
                </c:pt>
                <c:pt idx="1262">
                  <c:v>496.8</c:v>
                </c:pt>
                <c:pt idx="1263">
                  <c:v>496.1</c:v>
                </c:pt>
                <c:pt idx="1264">
                  <c:v>495.5</c:v>
                </c:pt>
                <c:pt idx="1265">
                  <c:v>494.2</c:v>
                </c:pt>
                <c:pt idx="1266">
                  <c:v>492.3</c:v>
                </c:pt>
                <c:pt idx="1267">
                  <c:v>490.1</c:v>
                </c:pt>
                <c:pt idx="1268">
                  <c:v>487.8</c:v>
                </c:pt>
                <c:pt idx="1269">
                  <c:v>486.2</c:v>
                </c:pt>
                <c:pt idx="1270">
                  <c:v>485.3</c:v>
                </c:pt>
                <c:pt idx="1271">
                  <c:v>484.6</c:v>
                </c:pt>
                <c:pt idx="1272">
                  <c:v>484</c:v>
                </c:pt>
                <c:pt idx="1273">
                  <c:v>483.8</c:v>
                </c:pt>
                <c:pt idx="1274">
                  <c:v>483.7</c:v>
                </c:pt>
                <c:pt idx="1275">
                  <c:v>483.6</c:v>
                </c:pt>
                <c:pt idx="1276">
                  <c:v>483.5</c:v>
                </c:pt>
                <c:pt idx="1277">
                  <c:v>483.4</c:v>
                </c:pt>
                <c:pt idx="1278">
                  <c:v>483.5</c:v>
                </c:pt>
                <c:pt idx="1279">
                  <c:v>483.5</c:v>
                </c:pt>
                <c:pt idx="1280">
                  <c:v>483.4</c:v>
                </c:pt>
                <c:pt idx="1281">
                  <c:v>483.1</c:v>
                </c:pt>
                <c:pt idx="1282">
                  <c:v>482.5</c:v>
                </c:pt>
                <c:pt idx="1283">
                  <c:v>481.8</c:v>
                </c:pt>
                <c:pt idx="1284">
                  <c:v>481.3</c:v>
                </c:pt>
                <c:pt idx="1285">
                  <c:v>481</c:v>
                </c:pt>
                <c:pt idx="1286">
                  <c:v>480.8</c:v>
                </c:pt>
                <c:pt idx="1287">
                  <c:v>480.6</c:v>
                </c:pt>
                <c:pt idx="1288">
                  <c:v>480.2</c:v>
                </c:pt>
                <c:pt idx="1289">
                  <c:v>479.8</c:v>
                </c:pt>
                <c:pt idx="1290">
                  <c:v>479.4</c:v>
                </c:pt>
                <c:pt idx="1291">
                  <c:v>479</c:v>
                </c:pt>
                <c:pt idx="1292">
                  <c:v>478.3</c:v>
                </c:pt>
                <c:pt idx="1293">
                  <c:v>477.8</c:v>
                </c:pt>
                <c:pt idx="1294">
                  <c:v>477.4</c:v>
                </c:pt>
                <c:pt idx="1295">
                  <c:v>477.1</c:v>
                </c:pt>
                <c:pt idx="1296">
                  <c:v>476.9</c:v>
                </c:pt>
                <c:pt idx="1297">
                  <c:v>476.6</c:v>
                </c:pt>
                <c:pt idx="1298">
                  <c:v>476</c:v>
                </c:pt>
                <c:pt idx="1299">
                  <c:v>474.5</c:v>
                </c:pt>
                <c:pt idx="1300">
                  <c:v>472.4</c:v>
                </c:pt>
                <c:pt idx="1301">
                  <c:v>471.1</c:v>
                </c:pt>
                <c:pt idx="1302">
                  <c:v>469.6</c:v>
                </c:pt>
                <c:pt idx="1303">
                  <c:v>468.3</c:v>
                </c:pt>
                <c:pt idx="1304">
                  <c:v>467.3</c:v>
                </c:pt>
                <c:pt idx="1305">
                  <c:v>466.4</c:v>
                </c:pt>
                <c:pt idx="1306">
                  <c:v>465.4</c:v>
                </c:pt>
                <c:pt idx="1307">
                  <c:v>464.9</c:v>
                </c:pt>
                <c:pt idx="1308">
                  <c:v>464.6</c:v>
                </c:pt>
                <c:pt idx="1309">
                  <c:v>464.3</c:v>
                </c:pt>
                <c:pt idx="1310">
                  <c:v>464</c:v>
                </c:pt>
                <c:pt idx="1311">
                  <c:v>463.7</c:v>
                </c:pt>
                <c:pt idx="1312">
                  <c:v>463.3</c:v>
                </c:pt>
                <c:pt idx="1313">
                  <c:v>462.6</c:v>
                </c:pt>
                <c:pt idx="1314">
                  <c:v>461.4</c:v>
                </c:pt>
                <c:pt idx="1315">
                  <c:v>459.9</c:v>
                </c:pt>
                <c:pt idx="1316">
                  <c:v>458.9</c:v>
                </c:pt>
                <c:pt idx="1317">
                  <c:v>458.3</c:v>
                </c:pt>
                <c:pt idx="1318">
                  <c:v>457.1</c:v>
                </c:pt>
                <c:pt idx="1319">
                  <c:v>454.3</c:v>
                </c:pt>
                <c:pt idx="1320">
                  <c:v>451.1</c:v>
                </c:pt>
                <c:pt idx="1321">
                  <c:v>448.5</c:v>
                </c:pt>
                <c:pt idx="1322">
                  <c:v>445.6</c:v>
                </c:pt>
                <c:pt idx="1323">
                  <c:v>444</c:v>
                </c:pt>
                <c:pt idx="1324">
                  <c:v>442.9</c:v>
                </c:pt>
                <c:pt idx="1325">
                  <c:v>442.3</c:v>
                </c:pt>
                <c:pt idx="1326">
                  <c:v>441.7</c:v>
                </c:pt>
                <c:pt idx="1327">
                  <c:v>441.5</c:v>
                </c:pt>
                <c:pt idx="1328">
                  <c:v>441.4</c:v>
                </c:pt>
                <c:pt idx="1329">
                  <c:v>441.6</c:v>
                </c:pt>
                <c:pt idx="1330">
                  <c:v>441.6</c:v>
                </c:pt>
                <c:pt idx="1331">
                  <c:v>441.5</c:v>
                </c:pt>
                <c:pt idx="1332">
                  <c:v>441.5</c:v>
                </c:pt>
                <c:pt idx="1333">
                  <c:v>441.5</c:v>
                </c:pt>
                <c:pt idx="1334">
                  <c:v>441.6</c:v>
                </c:pt>
                <c:pt idx="1335">
                  <c:v>441.6</c:v>
                </c:pt>
                <c:pt idx="1336">
                  <c:v>441.8</c:v>
                </c:pt>
                <c:pt idx="1337">
                  <c:v>441.9</c:v>
                </c:pt>
                <c:pt idx="1338">
                  <c:v>441.9</c:v>
                </c:pt>
                <c:pt idx="1339">
                  <c:v>441.5</c:v>
                </c:pt>
                <c:pt idx="1340">
                  <c:v>440.9</c:v>
                </c:pt>
                <c:pt idx="1341">
                  <c:v>440.3</c:v>
                </c:pt>
                <c:pt idx="1342">
                  <c:v>439.6</c:v>
                </c:pt>
                <c:pt idx="1343">
                  <c:v>439</c:v>
                </c:pt>
                <c:pt idx="1344">
                  <c:v>438.4</c:v>
                </c:pt>
                <c:pt idx="1345">
                  <c:v>437.9</c:v>
                </c:pt>
                <c:pt idx="1346">
                  <c:v>437.4</c:v>
                </c:pt>
                <c:pt idx="1347">
                  <c:v>436.4</c:v>
                </c:pt>
                <c:pt idx="1348">
                  <c:v>434.6</c:v>
                </c:pt>
                <c:pt idx="1349">
                  <c:v>432.8</c:v>
                </c:pt>
                <c:pt idx="1350">
                  <c:v>431.9</c:v>
                </c:pt>
                <c:pt idx="1351">
                  <c:v>431</c:v>
                </c:pt>
                <c:pt idx="1352">
                  <c:v>430</c:v>
                </c:pt>
                <c:pt idx="1353">
                  <c:v>429.3</c:v>
                </c:pt>
                <c:pt idx="1354">
                  <c:v>428.5</c:v>
                </c:pt>
                <c:pt idx="1355">
                  <c:v>427.5</c:v>
                </c:pt>
                <c:pt idx="1356">
                  <c:v>426.5</c:v>
                </c:pt>
                <c:pt idx="1357">
                  <c:v>425.7</c:v>
                </c:pt>
                <c:pt idx="1358">
                  <c:v>425.2</c:v>
                </c:pt>
                <c:pt idx="1359">
                  <c:v>424.6</c:v>
                </c:pt>
                <c:pt idx="1360">
                  <c:v>423.9</c:v>
                </c:pt>
                <c:pt idx="1361">
                  <c:v>423.3</c:v>
                </c:pt>
                <c:pt idx="1362">
                  <c:v>422.7</c:v>
                </c:pt>
                <c:pt idx="1363">
                  <c:v>422</c:v>
                </c:pt>
                <c:pt idx="1364">
                  <c:v>421.2</c:v>
                </c:pt>
                <c:pt idx="1365">
                  <c:v>420.4</c:v>
                </c:pt>
                <c:pt idx="1366">
                  <c:v>419.7</c:v>
                </c:pt>
                <c:pt idx="1367">
                  <c:v>419</c:v>
                </c:pt>
                <c:pt idx="1368">
                  <c:v>418.1</c:v>
                </c:pt>
                <c:pt idx="1369">
                  <c:v>416.8</c:v>
                </c:pt>
                <c:pt idx="1370">
                  <c:v>415.1</c:v>
                </c:pt>
                <c:pt idx="1371">
                  <c:v>413.7</c:v>
                </c:pt>
                <c:pt idx="1372">
                  <c:v>413</c:v>
                </c:pt>
                <c:pt idx="1373">
                  <c:v>412.4</c:v>
                </c:pt>
                <c:pt idx="1374">
                  <c:v>411.2</c:v>
                </c:pt>
                <c:pt idx="1375">
                  <c:v>409.8</c:v>
                </c:pt>
                <c:pt idx="1376">
                  <c:v>408.1</c:v>
                </c:pt>
                <c:pt idx="1377">
                  <c:v>406.7</c:v>
                </c:pt>
                <c:pt idx="1378">
                  <c:v>405.5</c:v>
                </c:pt>
                <c:pt idx="1379">
                  <c:v>404.3</c:v>
                </c:pt>
                <c:pt idx="1380">
                  <c:v>403.4</c:v>
                </c:pt>
                <c:pt idx="1381">
                  <c:v>402</c:v>
                </c:pt>
                <c:pt idx="1382">
                  <c:v>400.9</c:v>
                </c:pt>
                <c:pt idx="1383">
                  <c:v>400.1</c:v>
                </c:pt>
                <c:pt idx="1384">
                  <c:v>399.5</c:v>
                </c:pt>
                <c:pt idx="1385">
                  <c:v>399.1</c:v>
                </c:pt>
                <c:pt idx="1386">
                  <c:v>398.8</c:v>
                </c:pt>
                <c:pt idx="1387">
                  <c:v>398.4</c:v>
                </c:pt>
                <c:pt idx="1388">
                  <c:v>398</c:v>
                </c:pt>
                <c:pt idx="1389">
                  <c:v>397.6</c:v>
                </c:pt>
                <c:pt idx="1390">
                  <c:v>397</c:v>
                </c:pt>
                <c:pt idx="1391">
                  <c:v>396.5</c:v>
                </c:pt>
                <c:pt idx="1392">
                  <c:v>395.9</c:v>
                </c:pt>
                <c:pt idx="1393">
                  <c:v>395.3</c:v>
                </c:pt>
                <c:pt idx="1394">
                  <c:v>394.7</c:v>
                </c:pt>
                <c:pt idx="1395">
                  <c:v>394</c:v>
                </c:pt>
                <c:pt idx="1396">
                  <c:v>393.3</c:v>
                </c:pt>
                <c:pt idx="1397">
                  <c:v>392.6</c:v>
                </c:pt>
                <c:pt idx="1398">
                  <c:v>391.9</c:v>
                </c:pt>
                <c:pt idx="1399">
                  <c:v>391.2</c:v>
                </c:pt>
                <c:pt idx="1400">
                  <c:v>390.7</c:v>
                </c:pt>
                <c:pt idx="1401">
                  <c:v>389.9</c:v>
                </c:pt>
                <c:pt idx="1402">
                  <c:v>389</c:v>
                </c:pt>
                <c:pt idx="1403">
                  <c:v>388.2</c:v>
                </c:pt>
                <c:pt idx="1404">
                  <c:v>387.5</c:v>
                </c:pt>
                <c:pt idx="1405">
                  <c:v>386.8</c:v>
                </c:pt>
                <c:pt idx="1406">
                  <c:v>386.2</c:v>
                </c:pt>
                <c:pt idx="1407">
                  <c:v>385.4</c:v>
                </c:pt>
                <c:pt idx="1408">
                  <c:v>384.6</c:v>
                </c:pt>
                <c:pt idx="1409">
                  <c:v>383.9</c:v>
                </c:pt>
                <c:pt idx="1410">
                  <c:v>383.2</c:v>
                </c:pt>
                <c:pt idx="1411">
                  <c:v>382.5</c:v>
                </c:pt>
                <c:pt idx="1412">
                  <c:v>381.7</c:v>
                </c:pt>
                <c:pt idx="1413">
                  <c:v>380.9</c:v>
                </c:pt>
                <c:pt idx="1414">
                  <c:v>380.1</c:v>
                </c:pt>
                <c:pt idx="1415">
                  <c:v>379.3</c:v>
                </c:pt>
                <c:pt idx="1416">
                  <c:v>378.5</c:v>
                </c:pt>
                <c:pt idx="1417">
                  <c:v>377.7</c:v>
                </c:pt>
                <c:pt idx="1418">
                  <c:v>376.8</c:v>
                </c:pt>
                <c:pt idx="1419">
                  <c:v>375.9</c:v>
                </c:pt>
                <c:pt idx="1420">
                  <c:v>374.9</c:v>
                </c:pt>
                <c:pt idx="1421">
                  <c:v>374.1</c:v>
                </c:pt>
                <c:pt idx="1422">
                  <c:v>373.2</c:v>
                </c:pt>
                <c:pt idx="1423">
                  <c:v>372.4</c:v>
                </c:pt>
                <c:pt idx="1424">
                  <c:v>371.7</c:v>
                </c:pt>
                <c:pt idx="1425">
                  <c:v>370.7</c:v>
                </c:pt>
                <c:pt idx="1426">
                  <c:v>369.8</c:v>
                </c:pt>
                <c:pt idx="1427">
                  <c:v>368.8</c:v>
                </c:pt>
                <c:pt idx="1428">
                  <c:v>367.9</c:v>
                </c:pt>
                <c:pt idx="1429">
                  <c:v>366.9</c:v>
                </c:pt>
                <c:pt idx="1430">
                  <c:v>366.1</c:v>
                </c:pt>
                <c:pt idx="1431">
                  <c:v>365.3</c:v>
                </c:pt>
                <c:pt idx="1432">
                  <c:v>364.4</c:v>
                </c:pt>
                <c:pt idx="1433">
                  <c:v>363.5</c:v>
                </c:pt>
                <c:pt idx="1434">
                  <c:v>362.7</c:v>
                </c:pt>
                <c:pt idx="1435">
                  <c:v>361.9</c:v>
                </c:pt>
                <c:pt idx="1436">
                  <c:v>361.1</c:v>
                </c:pt>
                <c:pt idx="1437">
                  <c:v>360.3</c:v>
                </c:pt>
                <c:pt idx="1438">
                  <c:v>359.5</c:v>
                </c:pt>
                <c:pt idx="1439">
                  <c:v>358.5</c:v>
                </c:pt>
                <c:pt idx="1440">
                  <c:v>357.4</c:v>
                </c:pt>
                <c:pt idx="1441">
                  <c:v>356.5</c:v>
                </c:pt>
                <c:pt idx="1442">
                  <c:v>355.7</c:v>
                </c:pt>
                <c:pt idx="1443">
                  <c:v>354.9</c:v>
                </c:pt>
                <c:pt idx="1444">
                  <c:v>354</c:v>
                </c:pt>
                <c:pt idx="1445">
                  <c:v>353.1</c:v>
                </c:pt>
                <c:pt idx="1446">
                  <c:v>352.1</c:v>
                </c:pt>
                <c:pt idx="1447">
                  <c:v>351.2</c:v>
                </c:pt>
                <c:pt idx="1448">
                  <c:v>350.4</c:v>
                </c:pt>
                <c:pt idx="1449">
                  <c:v>349.5</c:v>
                </c:pt>
                <c:pt idx="1450">
                  <c:v>348.5</c:v>
                </c:pt>
                <c:pt idx="1451">
                  <c:v>347.6</c:v>
                </c:pt>
                <c:pt idx="1452">
                  <c:v>346.7</c:v>
                </c:pt>
                <c:pt idx="1453">
                  <c:v>346</c:v>
                </c:pt>
                <c:pt idx="1454">
                  <c:v>345.2</c:v>
                </c:pt>
                <c:pt idx="1455">
                  <c:v>344.5</c:v>
                </c:pt>
                <c:pt idx="1456">
                  <c:v>343.6</c:v>
                </c:pt>
                <c:pt idx="1457">
                  <c:v>342.8</c:v>
                </c:pt>
                <c:pt idx="1458">
                  <c:v>342</c:v>
                </c:pt>
                <c:pt idx="1459">
                  <c:v>341.1</c:v>
                </c:pt>
                <c:pt idx="1460">
                  <c:v>340.2</c:v>
                </c:pt>
                <c:pt idx="1461">
                  <c:v>339.3</c:v>
                </c:pt>
                <c:pt idx="1462">
                  <c:v>338.5</c:v>
                </c:pt>
                <c:pt idx="1463">
                  <c:v>337.8</c:v>
                </c:pt>
                <c:pt idx="1464">
                  <c:v>337</c:v>
                </c:pt>
                <c:pt idx="1465">
                  <c:v>336.3</c:v>
                </c:pt>
                <c:pt idx="1466">
                  <c:v>335.6</c:v>
                </c:pt>
                <c:pt idx="1467">
                  <c:v>334.8</c:v>
                </c:pt>
                <c:pt idx="1468">
                  <c:v>334.1</c:v>
                </c:pt>
                <c:pt idx="1469">
                  <c:v>333.3</c:v>
                </c:pt>
                <c:pt idx="1470">
                  <c:v>332.5</c:v>
                </c:pt>
                <c:pt idx="1471">
                  <c:v>331.7</c:v>
                </c:pt>
                <c:pt idx="1472">
                  <c:v>330.9</c:v>
                </c:pt>
                <c:pt idx="1473">
                  <c:v>330.1</c:v>
                </c:pt>
                <c:pt idx="1474">
                  <c:v>329.3</c:v>
                </c:pt>
                <c:pt idx="1475">
                  <c:v>328.6</c:v>
                </c:pt>
                <c:pt idx="1476">
                  <c:v>328</c:v>
                </c:pt>
                <c:pt idx="1477">
                  <c:v>327.2</c:v>
                </c:pt>
                <c:pt idx="1478">
                  <c:v>326.5</c:v>
                </c:pt>
                <c:pt idx="1479">
                  <c:v>325.7</c:v>
                </c:pt>
                <c:pt idx="1480">
                  <c:v>325.10000000000002</c:v>
                </c:pt>
                <c:pt idx="1481">
                  <c:v>324.5</c:v>
                </c:pt>
                <c:pt idx="1482">
                  <c:v>323.89999999999998</c:v>
                </c:pt>
                <c:pt idx="1483">
                  <c:v>323.2</c:v>
                </c:pt>
                <c:pt idx="1484">
                  <c:v>322.3</c:v>
                </c:pt>
                <c:pt idx="1485">
                  <c:v>321.5</c:v>
                </c:pt>
                <c:pt idx="1486">
                  <c:v>320.8</c:v>
                </c:pt>
                <c:pt idx="1487">
                  <c:v>320.10000000000002</c:v>
                </c:pt>
                <c:pt idx="1488">
                  <c:v>319.3</c:v>
                </c:pt>
                <c:pt idx="1489">
                  <c:v>318.5</c:v>
                </c:pt>
                <c:pt idx="1490">
                  <c:v>317.60000000000002</c:v>
                </c:pt>
                <c:pt idx="1491">
                  <c:v>316.5</c:v>
                </c:pt>
                <c:pt idx="1492">
                  <c:v>315.60000000000002</c:v>
                </c:pt>
                <c:pt idx="1493">
                  <c:v>314.60000000000002</c:v>
                </c:pt>
                <c:pt idx="1494">
                  <c:v>313.7</c:v>
                </c:pt>
                <c:pt idx="1495">
                  <c:v>312.7</c:v>
                </c:pt>
                <c:pt idx="1496">
                  <c:v>311.8</c:v>
                </c:pt>
                <c:pt idx="1497">
                  <c:v>311</c:v>
                </c:pt>
                <c:pt idx="1498">
                  <c:v>310.3</c:v>
                </c:pt>
                <c:pt idx="1499">
                  <c:v>309.60000000000002</c:v>
                </c:pt>
                <c:pt idx="1500">
                  <c:v>308.8</c:v>
                </c:pt>
                <c:pt idx="1501">
                  <c:v>308.2</c:v>
                </c:pt>
                <c:pt idx="1502">
                  <c:v>307.60000000000002</c:v>
                </c:pt>
                <c:pt idx="1503">
                  <c:v>306.89999999999998</c:v>
                </c:pt>
                <c:pt idx="1504">
                  <c:v>306.10000000000002</c:v>
                </c:pt>
                <c:pt idx="1505">
                  <c:v>305.3</c:v>
                </c:pt>
                <c:pt idx="1506">
                  <c:v>304.5</c:v>
                </c:pt>
                <c:pt idx="1507">
                  <c:v>303.5</c:v>
                </c:pt>
                <c:pt idx="1508">
                  <c:v>302.2</c:v>
                </c:pt>
                <c:pt idx="1509">
                  <c:v>301.10000000000002</c:v>
                </c:pt>
                <c:pt idx="1510">
                  <c:v>300.3</c:v>
                </c:pt>
                <c:pt idx="1511">
                  <c:v>299.7</c:v>
                </c:pt>
                <c:pt idx="1512">
                  <c:v>298.89999999999998</c:v>
                </c:pt>
                <c:pt idx="1513">
                  <c:v>298.10000000000002</c:v>
                </c:pt>
                <c:pt idx="1514">
                  <c:v>297.3</c:v>
                </c:pt>
                <c:pt idx="1515">
                  <c:v>296.39999999999998</c:v>
                </c:pt>
                <c:pt idx="1516">
                  <c:v>295.3</c:v>
                </c:pt>
                <c:pt idx="1517">
                  <c:v>294.39999999999998</c:v>
                </c:pt>
                <c:pt idx="1518">
                  <c:v>293.39999999999998</c:v>
                </c:pt>
                <c:pt idx="1519">
                  <c:v>292.3</c:v>
                </c:pt>
                <c:pt idx="1520">
                  <c:v>291.3</c:v>
                </c:pt>
                <c:pt idx="1521">
                  <c:v>290.2</c:v>
                </c:pt>
                <c:pt idx="1522">
                  <c:v>289.3</c:v>
                </c:pt>
                <c:pt idx="1523">
                  <c:v>288.3</c:v>
                </c:pt>
                <c:pt idx="1524">
                  <c:v>287.39999999999998</c:v>
                </c:pt>
                <c:pt idx="1525">
                  <c:v>286.39999999999998</c:v>
                </c:pt>
                <c:pt idx="1526">
                  <c:v>285.60000000000002</c:v>
                </c:pt>
                <c:pt idx="1527">
                  <c:v>284.7</c:v>
                </c:pt>
                <c:pt idx="1528">
                  <c:v>283.5</c:v>
                </c:pt>
                <c:pt idx="1529">
                  <c:v>282.10000000000002</c:v>
                </c:pt>
                <c:pt idx="1530">
                  <c:v>280.8</c:v>
                </c:pt>
                <c:pt idx="1531">
                  <c:v>279.60000000000002</c:v>
                </c:pt>
                <c:pt idx="1532">
                  <c:v>278.2</c:v>
                </c:pt>
                <c:pt idx="1533">
                  <c:v>276.89999999999998</c:v>
                </c:pt>
                <c:pt idx="1534">
                  <c:v>275.89999999999998</c:v>
                </c:pt>
                <c:pt idx="1535">
                  <c:v>274.89999999999998</c:v>
                </c:pt>
                <c:pt idx="1536">
                  <c:v>273.8</c:v>
                </c:pt>
                <c:pt idx="1537">
                  <c:v>272.7</c:v>
                </c:pt>
                <c:pt idx="1538">
                  <c:v>271.8</c:v>
                </c:pt>
                <c:pt idx="1539">
                  <c:v>271.3</c:v>
                </c:pt>
                <c:pt idx="1540">
                  <c:v>270.60000000000002</c:v>
                </c:pt>
                <c:pt idx="1541">
                  <c:v>269.7</c:v>
                </c:pt>
                <c:pt idx="1542">
                  <c:v>268.89999999999998</c:v>
                </c:pt>
                <c:pt idx="1543">
                  <c:v>268.2</c:v>
                </c:pt>
                <c:pt idx="1544">
                  <c:v>267.60000000000002</c:v>
                </c:pt>
                <c:pt idx="1545">
                  <c:v>267.10000000000002</c:v>
                </c:pt>
                <c:pt idx="1546">
                  <c:v>266.5</c:v>
                </c:pt>
                <c:pt idx="1547">
                  <c:v>265.89999999999998</c:v>
                </c:pt>
                <c:pt idx="1548">
                  <c:v>265.39999999999998</c:v>
                </c:pt>
                <c:pt idx="1549">
                  <c:v>265</c:v>
                </c:pt>
                <c:pt idx="1550">
                  <c:v>264.39999999999998</c:v>
                </c:pt>
                <c:pt idx="1551">
                  <c:v>263.60000000000002</c:v>
                </c:pt>
                <c:pt idx="1552">
                  <c:v>262.8</c:v>
                </c:pt>
                <c:pt idx="1553">
                  <c:v>262.10000000000002</c:v>
                </c:pt>
                <c:pt idx="1554">
                  <c:v>261.5</c:v>
                </c:pt>
                <c:pt idx="1555">
                  <c:v>260.7</c:v>
                </c:pt>
                <c:pt idx="1556">
                  <c:v>260</c:v>
                </c:pt>
                <c:pt idx="1557">
                  <c:v>259.39999999999998</c:v>
                </c:pt>
                <c:pt idx="1558">
                  <c:v>258.89999999999998</c:v>
                </c:pt>
                <c:pt idx="1559">
                  <c:v>258.5</c:v>
                </c:pt>
                <c:pt idx="1560">
                  <c:v>257.89999999999998</c:v>
                </c:pt>
                <c:pt idx="1561">
                  <c:v>257.39999999999998</c:v>
                </c:pt>
                <c:pt idx="1562">
                  <c:v>257.10000000000002</c:v>
                </c:pt>
                <c:pt idx="1563">
                  <c:v>256.7</c:v>
                </c:pt>
                <c:pt idx="1564">
                  <c:v>256.2</c:v>
                </c:pt>
                <c:pt idx="1565">
                  <c:v>255.8</c:v>
                </c:pt>
                <c:pt idx="1566">
                  <c:v>255.4</c:v>
                </c:pt>
                <c:pt idx="1567">
                  <c:v>254.8</c:v>
                </c:pt>
                <c:pt idx="1568">
                  <c:v>254.1</c:v>
                </c:pt>
                <c:pt idx="1569">
                  <c:v>253.4</c:v>
                </c:pt>
                <c:pt idx="1570">
                  <c:v>252.9</c:v>
                </c:pt>
                <c:pt idx="1571">
                  <c:v>252.4</c:v>
                </c:pt>
                <c:pt idx="1572">
                  <c:v>251.8</c:v>
                </c:pt>
                <c:pt idx="1573">
                  <c:v>251.3</c:v>
                </c:pt>
                <c:pt idx="1574">
                  <c:v>250.8</c:v>
                </c:pt>
                <c:pt idx="1575">
                  <c:v>250.4</c:v>
                </c:pt>
                <c:pt idx="1576">
                  <c:v>250</c:v>
                </c:pt>
                <c:pt idx="1577">
                  <c:v>249.6</c:v>
                </c:pt>
                <c:pt idx="1578">
                  <c:v>249.3</c:v>
                </c:pt>
                <c:pt idx="1579">
                  <c:v>248.9</c:v>
                </c:pt>
                <c:pt idx="1580">
                  <c:v>248.4</c:v>
                </c:pt>
                <c:pt idx="1581">
                  <c:v>247.8</c:v>
                </c:pt>
                <c:pt idx="1582">
                  <c:v>247.1</c:v>
                </c:pt>
                <c:pt idx="1583">
                  <c:v>246.5</c:v>
                </c:pt>
                <c:pt idx="1584">
                  <c:v>245.9</c:v>
                </c:pt>
                <c:pt idx="1585">
                  <c:v>245.4</c:v>
                </c:pt>
                <c:pt idx="1586">
                  <c:v>244.8</c:v>
                </c:pt>
                <c:pt idx="1587">
                  <c:v>244</c:v>
                </c:pt>
                <c:pt idx="1588">
                  <c:v>243.4</c:v>
                </c:pt>
                <c:pt idx="1589">
                  <c:v>242.8</c:v>
                </c:pt>
                <c:pt idx="1590">
                  <c:v>242.4</c:v>
                </c:pt>
                <c:pt idx="1591">
                  <c:v>242.1</c:v>
                </c:pt>
                <c:pt idx="1592">
                  <c:v>241.7</c:v>
                </c:pt>
                <c:pt idx="1593">
                  <c:v>241.3</c:v>
                </c:pt>
                <c:pt idx="1594">
                  <c:v>240.9</c:v>
                </c:pt>
                <c:pt idx="1595">
                  <c:v>240.4</c:v>
                </c:pt>
                <c:pt idx="1596">
                  <c:v>239.9</c:v>
                </c:pt>
                <c:pt idx="1597">
                  <c:v>239.5</c:v>
                </c:pt>
                <c:pt idx="1598">
                  <c:v>239</c:v>
                </c:pt>
                <c:pt idx="1599">
                  <c:v>238.4</c:v>
                </c:pt>
                <c:pt idx="1600">
                  <c:v>237.8</c:v>
                </c:pt>
                <c:pt idx="1601">
                  <c:v>237</c:v>
                </c:pt>
                <c:pt idx="1602">
                  <c:v>236.2</c:v>
                </c:pt>
                <c:pt idx="1603">
                  <c:v>235.5</c:v>
                </c:pt>
                <c:pt idx="1604">
                  <c:v>234.9</c:v>
                </c:pt>
                <c:pt idx="1605">
                  <c:v>234.3</c:v>
                </c:pt>
                <c:pt idx="1606">
                  <c:v>233.9</c:v>
                </c:pt>
                <c:pt idx="1607">
                  <c:v>233.4</c:v>
                </c:pt>
                <c:pt idx="1608">
                  <c:v>232.9</c:v>
                </c:pt>
                <c:pt idx="1609">
                  <c:v>232.3</c:v>
                </c:pt>
                <c:pt idx="1610">
                  <c:v>231.7</c:v>
                </c:pt>
                <c:pt idx="1611">
                  <c:v>231.1</c:v>
                </c:pt>
                <c:pt idx="1612">
                  <c:v>230.5</c:v>
                </c:pt>
                <c:pt idx="1613">
                  <c:v>229.9</c:v>
                </c:pt>
                <c:pt idx="1614">
                  <c:v>229.3</c:v>
                </c:pt>
                <c:pt idx="1615">
                  <c:v>228.9</c:v>
                </c:pt>
                <c:pt idx="1616">
                  <c:v>228.5</c:v>
                </c:pt>
                <c:pt idx="1617">
                  <c:v>228.1</c:v>
                </c:pt>
                <c:pt idx="1618">
                  <c:v>227.6</c:v>
                </c:pt>
                <c:pt idx="1619">
                  <c:v>227.1</c:v>
                </c:pt>
                <c:pt idx="1620">
                  <c:v>226.5</c:v>
                </c:pt>
                <c:pt idx="1621">
                  <c:v>225.9</c:v>
                </c:pt>
                <c:pt idx="1622">
                  <c:v>225.3</c:v>
                </c:pt>
                <c:pt idx="1623">
                  <c:v>224.7</c:v>
                </c:pt>
                <c:pt idx="1624">
                  <c:v>224</c:v>
                </c:pt>
                <c:pt idx="1625">
                  <c:v>223.3</c:v>
                </c:pt>
                <c:pt idx="1626">
                  <c:v>222.6</c:v>
                </c:pt>
                <c:pt idx="1627">
                  <c:v>221.8</c:v>
                </c:pt>
                <c:pt idx="1628">
                  <c:v>221.1</c:v>
                </c:pt>
                <c:pt idx="1629">
                  <c:v>220.6</c:v>
                </c:pt>
                <c:pt idx="1630">
                  <c:v>220.1</c:v>
                </c:pt>
                <c:pt idx="1631">
                  <c:v>219.7</c:v>
                </c:pt>
                <c:pt idx="1632">
                  <c:v>219.4</c:v>
                </c:pt>
                <c:pt idx="1633">
                  <c:v>219.1</c:v>
                </c:pt>
                <c:pt idx="1634">
                  <c:v>218.6</c:v>
                </c:pt>
                <c:pt idx="1635">
                  <c:v>218.1</c:v>
                </c:pt>
                <c:pt idx="1636">
                  <c:v>217.5</c:v>
                </c:pt>
                <c:pt idx="1637">
                  <c:v>217</c:v>
                </c:pt>
                <c:pt idx="1638">
                  <c:v>216.5</c:v>
                </c:pt>
                <c:pt idx="1639">
                  <c:v>215.9</c:v>
                </c:pt>
                <c:pt idx="1640">
                  <c:v>215.3</c:v>
                </c:pt>
                <c:pt idx="1641">
                  <c:v>214.9</c:v>
                </c:pt>
                <c:pt idx="1642">
                  <c:v>214.4</c:v>
                </c:pt>
                <c:pt idx="1643">
                  <c:v>213.9</c:v>
                </c:pt>
                <c:pt idx="1644">
                  <c:v>213.4</c:v>
                </c:pt>
                <c:pt idx="1645">
                  <c:v>212.8</c:v>
                </c:pt>
                <c:pt idx="1646">
                  <c:v>212.2</c:v>
                </c:pt>
                <c:pt idx="1647">
                  <c:v>211.7</c:v>
                </c:pt>
                <c:pt idx="1648">
                  <c:v>211.2</c:v>
                </c:pt>
                <c:pt idx="1649">
                  <c:v>210.6</c:v>
                </c:pt>
                <c:pt idx="1650">
                  <c:v>210</c:v>
                </c:pt>
                <c:pt idx="1651">
                  <c:v>209.5</c:v>
                </c:pt>
                <c:pt idx="1652">
                  <c:v>209</c:v>
                </c:pt>
                <c:pt idx="1653">
                  <c:v>208.4</c:v>
                </c:pt>
                <c:pt idx="1654">
                  <c:v>207.9</c:v>
                </c:pt>
                <c:pt idx="1655">
                  <c:v>207.5</c:v>
                </c:pt>
                <c:pt idx="1656">
                  <c:v>207.1</c:v>
                </c:pt>
                <c:pt idx="1657">
                  <c:v>206.7</c:v>
                </c:pt>
                <c:pt idx="1658">
                  <c:v>206.3</c:v>
                </c:pt>
                <c:pt idx="1659">
                  <c:v>205.7</c:v>
                </c:pt>
                <c:pt idx="1660">
                  <c:v>205.2</c:v>
                </c:pt>
                <c:pt idx="1661">
                  <c:v>204.5</c:v>
                </c:pt>
                <c:pt idx="1662">
                  <c:v>203.9</c:v>
                </c:pt>
                <c:pt idx="1663">
                  <c:v>203.3</c:v>
                </c:pt>
                <c:pt idx="1664">
                  <c:v>202.8</c:v>
                </c:pt>
                <c:pt idx="1665">
                  <c:v>202.3</c:v>
                </c:pt>
                <c:pt idx="1666">
                  <c:v>201.7</c:v>
                </c:pt>
                <c:pt idx="1667">
                  <c:v>201.3</c:v>
                </c:pt>
                <c:pt idx="1668">
                  <c:v>200.8</c:v>
                </c:pt>
                <c:pt idx="1669">
                  <c:v>200.2</c:v>
                </c:pt>
                <c:pt idx="1670">
                  <c:v>199.7</c:v>
                </c:pt>
                <c:pt idx="1671">
                  <c:v>199.1</c:v>
                </c:pt>
                <c:pt idx="1672">
                  <c:v>198.6</c:v>
                </c:pt>
                <c:pt idx="1673">
                  <c:v>198</c:v>
                </c:pt>
                <c:pt idx="1674">
                  <c:v>197.4</c:v>
                </c:pt>
                <c:pt idx="1675">
                  <c:v>196.8</c:v>
                </c:pt>
                <c:pt idx="1676">
                  <c:v>196.1</c:v>
                </c:pt>
                <c:pt idx="1677">
                  <c:v>195.5</c:v>
                </c:pt>
                <c:pt idx="1678">
                  <c:v>195</c:v>
                </c:pt>
                <c:pt idx="1679">
                  <c:v>194.6</c:v>
                </c:pt>
                <c:pt idx="1680">
                  <c:v>194.2</c:v>
                </c:pt>
                <c:pt idx="1681">
                  <c:v>193.8</c:v>
                </c:pt>
                <c:pt idx="1682">
                  <c:v>193.5</c:v>
                </c:pt>
                <c:pt idx="1683">
                  <c:v>193.2</c:v>
                </c:pt>
                <c:pt idx="1684">
                  <c:v>192.8</c:v>
                </c:pt>
                <c:pt idx="1685">
                  <c:v>192.5</c:v>
                </c:pt>
                <c:pt idx="1686">
                  <c:v>192.1</c:v>
                </c:pt>
                <c:pt idx="1687">
                  <c:v>191.7</c:v>
                </c:pt>
                <c:pt idx="1688">
                  <c:v>191.2</c:v>
                </c:pt>
                <c:pt idx="1689">
                  <c:v>190.5</c:v>
                </c:pt>
                <c:pt idx="1690">
                  <c:v>190</c:v>
                </c:pt>
                <c:pt idx="1691">
                  <c:v>189.4</c:v>
                </c:pt>
                <c:pt idx="1692">
                  <c:v>188.8</c:v>
                </c:pt>
                <c:pt idx="1693">
                  <c:v>188.3</c:v>
                </c:pt>
                <c:pt idx="1694">
                  <c:v>187.8</c:v>
                </c:pt>
                <c:pt idx="1695">
                  <c:v>187.4</c:v>
                </c:pt>
                <c:pt idx="1696">
                  <c:v>187</c:v>
                </c:pt>
                <c:pt idx="1697">
                  <c:v>186.6</c:v>
                </c:pt>
                <c:pt idx="1698">
                  <c:v>186.2</c:v>
                </c:pt>
                <c:pt idx="1699">
                  <c:v>185.7</c:v>
                </c:pt>
                <c:pt idx="1700">
                  <c:v>185.2</c:v>
                </c:pt>
                <c:pt idx="1701">
                  <c:v>184.8</c:v>
                </c:pt>
                <c:pt idx="1702">
                  <c:v>184.3</c:v>
                </c:pt>
                <c:pt idx="1703">
                  <c:v>183.9</c:v>
                </c:pt>
                <c:pt idx="1704">
                  <c:v>183.5</c:v>
                </c:pt>
                <c:pt idx="1705">
                  <c:v>183.2</c:v>
                </c:pt>
                <c:pt idx="1706">
                  <c:v>182.9</c:v>
                </c:pt>
                <c:pt idx="1707">
                  <c:v>182.7</c:v>
                </c:pt>
                <c:pt idx="1708">
                  <c:v>182.6</c:v>
                </c:pt>
                <c:pt idx="1709">
                  <c:v>182.5</c:v>
                </c:pt>
                <c:pt idx="1710">
                  <c:v>182.4</c:v>
                </c:pt>
                <c:pt idx="1711">
                  <c:v>182.3</c:v>
                </c:pt>
                <c:pt idx="1712">
                  <c:v>182.2</c:v>
                </c:pt>
                <c:pt idx="1713">
                  <c:v>182.2</c:v>
                </c:pt>
                <c:pt idx="1714">
                  <c:v>182</c:v>
                </c:pt>
                <c:pt idx="1715">
                  <c:v>181.8</c:v>
                </c:pt>
                <c:pt idx="1716">
                  <c:v>181.5</c:v>
                </c:pt>
                <c:pt idx="1717">
                  <c:v>181.2</c:v>
                </c:pt>
                <c:pt idx="1718">
                  <c:v>180.9</c:v>
                </c:pt>
                <c:pt idx="1719">
                  <c:v>180.5</c:v>
                </c:pt>
                <c:pt idx="1720">
                  <c:v>180.2</c:v>
                </c:pt>
                <c:pt idx="1721">
                  <c:v>179.8</c:v>
                </c:pt>
                <c:pt idx="1722">
                  <c:v>179.3</c:v>
                </c:pt>
                <c:pt idx="1723">
                  <c:v>178.7</c:v>
                </c:pt>
                <c:pt idx="1724">
                  <c:v>178.2</c:v>
                </c:pt>
                <c:pt idx="1725">
                  <c:v>177.7</c:v>
                </c:pt>
                <c:pt idx="1726">
                  <c:v>177.2</c:v>
                </c:pt>
                <c:pt idx="1727">
                  <c:v>176.8</c:v>
                </c:pt>
                <c:pt idx="1728">
                  <c:v>176.3</c:v>
                </c:pt>
                <c:pt idx="1729">
                  <c:v>175.8</c:v>
                </c:pt>
                <c:pt idx="1730">
                  <c:v>175.4</c:v>
                </c:pt>
                <c:pt idx="1731">
                  <c:v>174.9</c:v>
                </c:pt>
                <c:pt idx="1732">
                  <c:v>174.5</c:v>
                </c:pt>
                <c:pt idx="1733">
                  <c:v>174.1</c:v>
                </c:pt>
                <c:pt idx="1734">
                  <c:v>173.7</c:v>
                </c:pt>
                <c:pt idx="1735">
                  <c:v>173.3</c:v>
                </c:pt>
                <c:pt idx="1736">
                  <c:v>173</c:v>
                </c:pt>
                <c:pt idx="1737">
                  <c:v>172.6</c:v>
                </c:pt>
                <c:pt idx="1738">
                  <c:v>172.3</c:v>
                </c:pt>
                <c:pt idx="1739">
                  <c:v>171.9</c:v>
                </c:pt>
                <c:pt idx="1740">
                  <c:v>171.6</c:v>
                </c:pt>
                <c:pt idx="1741">
                  <c:v>171.2</c:v>
                </c:pt>
                <c:pt idx="1742">
                  <c:v>170.7</c:v>
                </c:pt>
                <c:pt idx="1743">
                  <c:v>170.3</c:v>
                </c:pt>
                <c:pt idx="1744">
                  <c:v>169.8</c:v>
                </c:pt>
                <c:pt idx="1745">
                  <c:v>169.4</c:v>
                </c:pt>
                <c:pt idx="1746">
                  <c:v>169</c:v>
                </c:pt>
                <c:pt idx="1747">
                  <c:v>168.7</c:v>
                </c:pt>
                <c:pt idx="1748">
                  <c:v>168.3</c:v>
                </c:pt>
                <c:pt idx="1749">
                  <c:v>167.9</c:v>
                </c:pt>
                <c:pt idx="1750">
                  <c:v>167.6</c:v>
                </c:pt>
                <c:pt idx="1751">
                  <c:v>167.2</c:v>
                </c:pt>
                <c:pt idx="1752">
                  <c:v>166.7</c:v>
                </c:pt>
                <c:pt idx="1753">
                  <c:v>166.1</c:v>
                </c:pt>
                <c:pt idx="1754">
                  <c:v>165.7</c:v>
                </c:pt>
                <c:pt idx="1755">
                  <c:v>165.3</c:v>
                </c:pt>
                <c:pt idx="1756">
                  <c:v>165</c:v>
                </c:pt>
                <c:pt idx="1757">
                  <c:v>164.7</c:v>
                </c:pt>
                <c:pt idx="1758">
                  <c:v>164.5</c:v>
                </c:pt>
                <c:pt idx="1759">
                  <c:v>164.2</c:v>
                </c:pt>
                <c:pt idx="1760">
                  <c:v>163.9</c:v>
                </c:pt>
                <c:pt idx="1761">
                  <c:v>163.5</c:v>
                </c:pt>
                <c:pt idx="1762">
                  <c:v>163.19999999999999</c:v>
                </c:pt>
                <c:pt idx="1763">
                  <c:v>162.80000000000001</c:v>
                </c:pt>
                <c:pt idx="1764">
                  <c:v>162.19999999999999</c:v>
                </c:pt>
                <c:pt idx="1765">
                  <c:v>161.80000000000001</c:v>
                </c:pt>
                <c:pt idx="1766">
                  <c:v>161.4</c:v>
                </c:pt>
                <c:pt idx="1767">
                  <c:v>160.9</c:v>
                </c:pt>
                <c:pt idx="1768">
                  <c:v>160.6</c:v>
                </c:pt>
                <c:pt idx="1769">
                  <c:v>160.30000000000001</c:v>
                </c:pt>
                <c:pt idx="1770">
                  <c:v>159.9</c:v>
                </c:pt>
                <c:pt idx="1771">
                  <c:v>159.69999999999999</c:v>
                </c:pt>
                <c:pt idx="1772">
                  <c:v>159.4</c:v>
                </c:pt>
                <c:pt idx="1773">
                  <c:v>159.1</c:v>
                </c:pt>
                <c:pt idx="1774">
                  <c:v>158.80000000000001</c:v>
                </c:pt>
                <c:pt idx="1775">
                  <c:v>158.5</c:v>
                </c:pt>
                <c:pt idx="1776">
                  <c:v>158.19999999999999</c:v>
                </c:pt>
                <c:pt idx="1777">
                  <c:v>157.69999999999999</c:v>
                </c:pt>
                <c:pt idx="1778">
                  <c:v>157.30000000000001</c:v>
                </c:pt>
                <c:pt idx="1779">
                  <c:v>156.9</c:v>
                </c:pt>
                <c:pt idx="1780">
                  <c:v>156.6</c:v>
                </c:pt>
                <c:pt idx="1781">
                  <c:v>156.1</c:v>
                </c:pt>
                <c:pt idx="1782">
                  <c:v>155.69999999999999</c:v>
                </c:pt>
                <c:pt idx="1783">
                  <c:v>155.30000000000001</c:v>
                </c:pt>
                <c:pt idx="1784">
                  <c:v>154.9</c:v>
                </c:pt>
                <c:pt idx="1785">
                  <c:v>154.4</c:v>
                </c:pt>
                <c:pt idx="1786">
                  <c:v>153.9</c:v>
                </c:pt>
                <c:pt idx="1787">
                  <c:v>153.4</c:v>
                </c:pt>
                <c:pt idx="1788">
                  <c:v>152.9</c:v>
                </c:pt>
                <c:pt idx="1789">
                  <c:v>152.4</c:v>
                </c:pt>
                <c:pt idx="1790">
                  <c:v>152</c:v>
                </c:pt>
                <c:pt idx="1791">
                  <c:v>151.69999999999999</c:v>
                </c:pt>
                <c:pt idx="1792">
                  <c:v>151.30000000000001</c:v>
                </c:pt>
                <c:pt idx="1793">
                  <c:v>150.80000000000001</c:v>
                </c:pt>
                <c:pt idx="1794">
                  <c:v>150.30000000000001</c:v>
                </c:pt>
                <c:pt idx="1795">
                  <c:v>149.80000000000001</c:v>
                </c:pt>
                <c:pt idx="1796">
                  <c:v>149.19999999999999</c:v>
                </c:pt>
              </c:numCache>
            </c:numRef>
          </c:yVal>
          <c:smooth val="1"/>
          <c:extLst xmlns:c16r2="http://schemas.microsoft.com/office/drawing/2015/06/chart">
            <c:ext xmlns:c16="http://schemas.microsoft.com/office/drawing/2014/chart" uri="{C3380CC4-5D6E-409C-BE32-E72D297353CC}">
              <c16:uniqueId val="{00000000-6E7C-EC47-89A8-73F1CCBA1F60}"/>
            </c:ext>
          </c:extLst>
        </c:ser>
        <c:ser>
          <c:idx val="1"/>
          <c:order val="1"/>
          <c:tx>
            <c:strRef>
              <c:f>'5%T4 &amp; T7'!$N$1</c:f>
              <c:strCache>
                <c:ptCount val="1"/>
                <c:pt idx="0">
                  <c:v>Temperature 7(°C) 5 PS</c:v>
                </c:pt>
              </c:strCache>
            </c:strRef>
          </c:tx>
          <c:marker>
            <c:symbol val="none"/>
          </c:marker>
          <c:xVal>
            <c:numRef>
              <c:f>'5%T4 &amp; T7'!$A$2:$A$2029</c:f>
              <c:numCache>
                <c:formatCode>General</c:formatCode>
                <c:ptCount val="2028"/>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pt idx="1845">
                  <c:v>896.99999999999636</c:v>
                </c:pt>
                <c:pt idx="1846">
                  <c:v>897.99999999999329</c:v>
                </c:pt>
                <c:pt idx="1847">
                  <c:v>897.99999999999329</c:v>
                </c:pt>
                <c:pt idx="1848">
                  <c:v>898.99999999999022</c:v>
                </c:pt>
                <c:pt idx="1849">
                  <c:v>898.99999999999022</c:v>
                </c:pt>
                <c:pt idx="1850">
                  <c:v>899.99999999999682</c:v>
                </c:pt>
                <c:pt idx="1851">
                  <c:v>899.99999999999682</c:v>
                </c:pt>
                <c:pt idx="1852">
                  <c:v>900.99999999999375</c:v>
                </c:pt>
                <c:pt idx="1853">
                  <c:v>900.99999999999375</c:v>
                </c:pt>
                <c:pt idx="1854">
                  <c:v>902.00000000000034</c:v>
                </c:pt>
                <c:pt idx="1855">
                  <c:v>902.00000000000034</c:v>
                </c:pt>
                <c:pt idx="1856">
                  <c:v>902.99999999999727</c:v>
                </c:pt>
                <c:pt idx="1857">
                  <c:v>902.99999999999727</c:v>
                </c:pt>
                <c:pt idx="1858">
                  <c:v>903.9999999999942</c:v>
                </c:pt>
                <c:pt idx="1859">
                  <c:v>903.9999999999942</c:v>
                </c:pt>
                <c:pt idx="1860">
                  <c:v>904.99999999999113</c:v>
                </c:pt>
                <c:pt idx="1861">
                  <c:v>904.99999999999113</c:v>
                </c:pt>
                <c:pt idx="1862">
                  <c:v>905.99999999999773</c:v>
                </c:pt>
                <c:pt idx="1863">
                  <c:v>905.99999999999773</c:v>
                </c:pt>
                <c:pt idx="1864">
                  <c:v>906.99999999999466</c:v>
                </c:pt>
                <c:pt idx="1865">
                  <c:v>906.99999999999466</c:v>
                </c:pt>
                <c:pt idx="1866">
                  <c:v>908.00000000000125</c:v>
                </c:pt>
                <c:pt idx="1867">
                  <c:v>908.00000000000125</c:v>
                </c:pt>
                <c:pt idx="1868">
                  <c:v>908.99999999999818</c:v>
                </c:pt>
                <c:pt idx="1869">
                  <c:v>908.99999999999818</c:v>
                </c:pt>
                <c:pt idx="1870">
                  <c:v>909.99999999999523</c:v>
                </c:pt>
                <c:pt idx="1871">
                  <c:v>909.99999999999523</c:v>
                </c:pt>
                <c:pt idx="1872">
                  <c:v>910.99999999999216</c:v>
                </c:pt>
                <c:pt idx="1873">
                  <c:v>910.99999999999216</c:v>
                </c:pt>
                <c:pt idx="1874">
                  <c:v>911.99999999998909</c:v>
                </c:pt>
                <c:pt idx="1875">
                  <c:v>911.99999999998909</c:v>
                </c:pt>
                <c:pt idx="1876">
                  <c:v>912.99999999999568</c:v>
                </c:pt>
                <c:pt idx="1877">
                  <c:v>912.99999999999568</c:v>
                </c:pt>
                <c:pt idx="1878">
                  <c:v>913.99999999999261</c:v>
                </c:pt>
                <c:pt idx="1879">
                  <c:v>913.99999999999261</c:v>
                </c:pt>
                <c:pt idx="1880">
                  <c:v>914.99999999999909</c:v>
                </c:pt>
                <c:pt idx="1881">
                  <c:v>914.99999999999909</c:v>
                </c:pt>
                <c:pt idx="1882">
                  <c:v>915.99999999999613</c:v>
                </c:pt>
                <c:pt idx="1883">
                  <c:v>915.99999999999613</c:v>
                </c:pt>
                <c:pt idx="1884">
                  <c:v>916.99999999999307</c:v>
                </c:pt>
                <c:pt idx="1885">
                  <c:v>916.99999999999307</c:v>
                </c:pt>
                <c:pt idx="1886">
                  <c:v>917.99999999999</c:v>
                </c:pt>
                <c:pt idx="1887">
                  <c:v>917.99999999999</c:v>
                </c:pt>
                <c:pt idx="1888">
                  <c:v>918.99999999999659</c:v>
                </c:pt>
                <c:pt idx="1889">
                  <c:v>918.99999999999659</c:v>
                </c:pt>
                <c:pt idx="1890">
                  <c:v>919.99999999999352</c:v>
                </c:pt>
                <c:pt idx="1891">
                  <c:v>919.99999999999352</c:v>
                </c:pt>
                <c:pt idx="1892">
                  <c:v>921.00000000000011</c:v>
                </c:pt>
                <c:pt idx="1893">
                  <c:v>921.00000000000011</c:v>
                </c:pt>
                <c:pt idx="1894">
                  <c:v>921.99999999999704</c:v>
                </c:pt>
                <c:pt idx="1895">
                  <c:v>921.99999999999704</c:v>
                </c:pt>
                <c:pt idx="1896">
                  <c:v>922.99999999999397</c:v>
                </c:pt>
                <c:pt idx="1897">
                  <c:v>922.99999999999397</c:v>
                </c:pt>
                <c:pt idx="1898">
                  <c:v>923.99999999999091</c:v>
                </c:pt>
                <c:pt idx="1899">
                  <c:v>923.99999999999091</c:v>
                </c:pt>
                <c:pt idx="1900">
                  <c:v>924.9999999999975</c:v>
                </c:pt>
                <c:pt idx="1901">
                  <c:v>924.9999999999975</c:v>
                </c:pt>
                <c:pt idx="1902">
                  <c:v>925.99999999999443</c:v>
                </c:pt>
                <c:pt idx="1903">
                  <c:v>925.99999999999443</c:v>
                </c:pt>
                <c:pt idx="1904">
                  <c:v>927.00000000000102</c:v>
                </c:pt>
                <c:pt idx="1905">
                  <c:v>927.00000000000102</c:v>
                </c:pt>
                <c:pt idx="1906">
                  <c:v>927.99999999999795</c:v>
                </c:pt>
                <c:pt idx="1907">
                  <c:v>927.99999999999795</c:v>
                </c:pt>
                <c:pt idx="1908">
                  <c:v>928.999999999995</c:v>
                </c:pt>
                <c:pt idx="1909">
                  <c:v>928.999999999995</c:v>
                </c:pt>
                <c:pt idx="1910">
                  <c:v>929.99999999999193</c:v>
                </c:pt>
                <c:pt idx="1911">
                  <c:v>929.99999999999193</c:v>
                </c:pt>
                <c:pt idx="1912">
                  <c:v>930.99999999998886</c:v>
                </c:pt>
                <c:pt idx="1913">
                  <c:v>930.99999999998886</c:v>
                </c:pt>
                <c:pt idx="1914">
                  <c:v>931.99999999999545</c:v>
                </c:pt>
                <c:pt idx="1915">
                  <c:v>931.99999999999545</c:v>
                </c:pt>
                <c:pt idx="1916">
                  <c:v>932.99999999999238</c:v>
                </c:pt>
                <c:pt idx="1917">
                  <c:v>932.99999999999238</c:v>
                </c:pt>
                <c:pt idx="1918">
                  <c:v>933.99999999999886</c:v>
                </c:pt>
                <c:pt idx="1919">
                  <c:v>933.99999999999886</c:v>
                </c:pt>
                <c:pt idx="1920">
                  <c:v>934.99999999999591</c:v>
                </c:pt>
                <c:pt idx="1921">
                  <c:v>934.99999999999591</c:v>
                </c:pt>
                <c:pt idx="1922">
                  <c:v>935.99999999999284</c:v>
                </c:pt>
                <c:pt idx="1923">
                  <c:v>935.99999999999284</c:v>
                </c:pt>
                <c:pt idx="1924">
                  <c:v>936.99999999998977</c:v>
                </c:pt>
                <c:pt idx="1925">
                  <c:v>936.99999999998977</c:v>
                </c:pt>
                <c:pt idx="1926">
                  <c:v>937.99999999999636</c:v>
                </c:pt>
                <c:pt idx="1927">
                  <c:v>937.99999999999636</c:v>
                </c:pt>
                <c:pt idx="1928">
                  <c:v>938.99999999999329</c:v>
                </c:pt>
                <c:pt idx="1929">
                  <c:v>938.99999999999329</c:v>
                </c:pt>
                <c:pt idx="1930">
                  <c:v>939.99999999999989</c:v>
                </c:pt>
                <c:pt idx="1931">
                  <c:v>939.99999999999989</c:v>
                </c:pt>
                <c:pt idx="1932">
                  <c:v>940.99999999999682</c:v>
                </c:pt>
                <c:pt idx="1933">
                  <c:v>940.99999999999682</c:v>
                </c:pt>
                <c:pt idx="1934">
                  <c:v>941.99999999999375</c:v>
                </c:pt>
                <c:pt idx="1935">
                  <c:v>941.99999999999375</c:v>
                </c:pt>
                <c:pt idx="1936">
                  <c:v>942.99999999999068</c:v>
                </c:pt>
                <c:pt idx="1937">
                  <c:v>942.99999999999068</c:v>
                </c:pt>
                <c:pt idx="1938">
                  <c:v>943.99999999999727</c:v>
                </c:pt>
                <c:pt idx="1939">
                  <c:v>943.99999999999727</c:v>
                </c:pt>
                <c:pt idx="1940">
                  <c:v>944.9999999999942</c:v>
                </c:pt>
                <c:pt idx="1941">
                  <c:v>944.9999999999942</c:v>
                </c:pt>
                <c:pt idx="1942">
                  <c:v>946.0000000000008</c:v>
                </c:pt>
                <c:pt idx="1943">
                  <c:v>946.0000000000008</c:v>
                </c:pt>
                <c:pt idx="1944">
                  <c:v>946.99999999999773</c:v>
                </c:pt>
                <c:pt idx="1945">
                  <c:v>946.99999999999773</c:v>
                </c:pt>
                <c:pt idx="1946">
                  <c:v>947.99999999999477</c:v>
                </c:pt>
                <c:pt idx="1947">
                  <c:v>947.99999999999477</c:v>
                </c:pt>
                <c:pt idx="1948">
                  <c:v>948.9999999999917</c:v>
                </c:pt>
                <c:pt idx="1949">
                  <c:v>948.9999999999917</c:v>
                </c:pt>
                <c:pt idx="1950">
                  <c:v>949.99999999999818</c:v>
                </c:pt>
                <c:pt idx="1951">
                  <c:v>949.99999999999818</c:v>
                </c:pt>
                <c:pt idx="1952">
                  <c:v>950.99999999999523</c:v>
                </c:pt>
                <c:pt idx="1953">
                  <c:v>950.99999999999523</c:v>
                </c:pt>
                <c:pt idx="1954">
                  <c:v>951.99999999999216</c:v>
                </c:pt>
                <c:pt idx="1955">
                  <c:v>951.99999999999216</c:v>
                </c:pt>
                <c:pt idx="1956">
                  <c:v>952.99999999999864</c:v>
                </c:pt>
                <c:pt idx="1957">
                  <c:v>952.99999999999864</c:v>
                </c:pt>
                <c:pt idx="1958">
                  <c:v>953.99999999999568</c:v>
                </c:pt>
                <c:pt idx="1959">
                  <c:v>953.99999999999568</c:v>
                </c:pt>
                <c:pt idx="1960">
                  <c:v>954.99999999999261</c:v>
                </c:pt>
                <c:pt idx="1961">
                  <c:v>954.99999999999261</c:v>
                </c:pt>
                <c:pt idx="1962">
                  <c:v>955.99999999998954</c:v>
                </c:pt>
                <c:pt idx="1963">
                  <c:v>955.99999999998954</c:v>
                </c:pt>
                <c:pt idx="1964">
                  <c:v>956.99999999999613</c:v>
                </c:pt>
                <c:pt idx="1965">
                  <c:v>956.99999999999613</c:v>
                </c:pt>
                <c:pt idx="1966">
                  <c:v>957.99999999999307</c:v>
                </c:pt>
                <c:pt idx="1967">
                  <c:v>957.99999999999307</c:v>
                </c:pt>
                <c:pt idx="1968">
                  <c:v>958.99999999999966</c:v>
                </c:pt>
                <c:pt idx="1969">
                  <c:v>958.99999999999966</c:v>
                </c:pt>
                <c:pt idx="1970">
                  <c:v>959.99999999999659</c:v>
                </c:pt>
                <c:pt idx="1971">
                  <c:v>959.99999999999659</c:v>
                </c:pt>
                <c:pt idx="1972">
                  <c:v>960.99999999999352</c:v>
                </c:pt>
                <c:pt idx="1973">
                  <c:v>960.99999999999352</c:v>
                </c:pt>
                <c:pt idx="1974">
                  <c:v>961.99999999999045</c:v>
                </c:pt>
                <c:pt idx="1975">
                  <c:v>961.99999999999045</c:v>
                </c:pt>
                <c:pt idx="1976">
                  <c:v>962.99999999999704</c:v>
                </c:pt>
                <c:pt idx="1977">
                  <c:v>962.99999999999704</c:v>
                </c:pt>
                <c:pt idx="1978">
                  <c:v>963.99999999999397</c:v>
                </c:pt>
                <c:pt idx="1979">
                  <c:v>963.99999999999397</c:v>
                </c:pt>
                <c:pt idx="1980">
                  <c:v>965.00000000000057</c:v>
                </c:pt>
                <c:pt idx="1981">
                  <c:v>965.00000000000057</c:v>
                </c:pt>
                <c:pt idx="1982">
                  <c:v>965.9999999999975</c:v>
                </c:pt>
                <c:pt idx="1983">
                  <c:v>965.9999999999975</c:v>
                </c:pt>
                <c:pt idx="1984">
                  <c:v>966.99999999999454</c:v>
                </c:pt>
                <c:pt idx="1985">
                  <c:v>966.99999999999454</c:v>
                </c:pt>
                <c:pt idx="1986">
                  <c:v>967.99999999999147</c:v>
                </c:pt>
                <c:pt idx="1987">
                  <c:v>967.99999999999147</c:v>
                </c:pt>
                <c:pt idx="1988">
                  <c:v>968.99999999999795</c:v>
                </c:pt>
                <c:pt idx="1989">
                  <c:v>968.99999999999795</c:v>
                </c:pt>
                <c:pt idx="1990">
                  <c:v>969.999999999995</c:v>
                </c:pt>
                <c:pt idx="1991">
                  <c:v>969.999999999995</c:v>
                </c:pt>
                <c:pt idx="1992">
                  <c:v>971.00000000000148</c:v>
                </c:pt>
                <c:pt idx="1993">
                  <c:v>971.00000000000148</c:v>
                </c:pt>
                <c:pt idx="1994">
                  <c:v>971.99999999999841</c:v>
                </c:pt>
                <c:pt idx="1995">
                  <c:v>971.99999999999841</c:v>
                </c:pt>
                <c:pt idx="1996">
                  <c:v>972.99999999999545</c:v>
                </c:pt>
                <c:pt idx="1997">
                  <c:v>972.99999999999545</c:v>
                </c:pt>
                <c:pt idx="1998">
                  <c:v>973.99999999999238</c:v>
                </c:pt>
                <c:pt idx="1999">
                  <c:v>973.99999999999238</c:v>
                </c:pt>
                <c:pt idx="2000">
                  <c:v>974.99999999998931</c:v>
                </c:pt>
                <c:pt idx="2001">
                  <c:v>974.99999999998931</c:v>
                </c:pt>
                <c:pt idx="2002">
                  <c:v>975.99999999999591</c:v>
                </c:pt>
                <c:pt idx="2003">
                  <c:v>975.99999999999591</c:v>
                </c:pt>
                <c:pt idx="2004">
                  <c:v>976.99999999999284</c:v>
                </c:pt>
                <c:pt idx="2005">
                  <c:v>976.99999999999284</c:v>
                </c:pt>
                <c:pt idx="2006">
                  <c:v>977.99999999999943</c:v>
                </c:pt>
                <c:pt idx="2007">
                  <c:v>977.99999999999943</c:v>
                </c:pt>
                <c:pt idx="2008">
                  <c:v>978.99999999999636</c:v>
                </c:pt>
                <c:pt idx="2009">
                  <c:v>978.99999999999636</c:v>
                </c:pt>
                <c:pt idx="2010">
                  <c:v>979.99999999999329</c:v>
                </c:pt>
                <c:pt idx="2011">
                  <c:v>979.99999999999329</c:v>
                </c:pt>
                <c:pt idx="2012">
                  <c:v>980.99999999999022</c:v>
                </c:pt>
                <c:pt idx="2013">
                  <c:v>980.99999999999022</c:v>
                </c:pt>
                <c:pt idx="2014">
                  <c:v>981.99999999999682</c:v>
                </c:pt>
                <c:pt idx="2015">
                  <c:v>981.99999999999682</c:v>
                </c:pt>
                <c:pt idx="2016">
                  <c:v>982.99999999999375</c:v>
                </c:pt>
                <c:pt idx="2017">
                  <c:v>982.99999999999375</c:v>
                </c:pt>
                <c:pt idx="2018">
                  <c:v>984.00000000000034</c:v>
                </c:pt>
                <c:pt idx="2019">
                  <c:v>984.00000000000034</c:v>
                </c:pt>
                <c:pt idx="2020">
                  <c:v>984.99999999999727</c:v>
                </c:pt>
                <c:pt idx="2021">
                  <c:v>984.99999999999727</c:v>
                </c:pt>
                <c:pt idx="2022">
                  <c:v>985.99999999999432</c:v>
                </c:pt>
                <c:pt idx="2023">
                  <c:v>985.99999999999432</c:v>
                </c:pt>
                <c:pt idx="2024">
                  <c:v>986.99999999999125</c:v>
                </c:pt>
                <c:pt idx="2025">
                  <c:v>986.99999999999125</c:v>
                </c:pt>
                <c:pt idx="2026">
                  <c:v>987.99999999999773</c:v>
                </c:pt>
                <c:pt idx="2027">
                  <c:v>987.99999999999773</c:v>
                </c:pt>
              </c:numCache>
            </c:numRef>
          </c:xVal>
          <c:yVal>
            <c:numRef>
              <c:f>'5%T4 &amp; T7'!$N$2:$N$2029</c:f>
              <c:numCache>
                <c:formatCode>General</c:formatCode>
                <c:ptCount val="2028"/>
                <c:pt idx="0">
                  <c:v>25.1</c:v>
                </c:pt>
                <c:pt idx="1">
                  <c:v>25.1</c:v>
                </c:pt>
                <c:pt idx="2">
                  <c:v>25.1</c:v>
                </c:pt>
                <c:pt idx="3">
                  <c:v>25.1</c:v>
                </c:pt>
                <c:pt idx="4">
                  <c:v>25.1</c:v>
                </c:pt>
                <c:pt idx="5">
                  <c:v>25.1</c:v>
                </c:pt>
                <c:pt idx="6">
                  <c:v>25.1</c:v>
                </c:pt>
                <c:pt idx="7">
                  <c:v>25.1</c:v>
                </c:pt>
                <c:pt idx="8">
                  <c:v>25.1</c:v>
                </c:pt>
                <c:pt idx="9">
                  <c:v>25.1</c:v>
                </c:pt>
                <c:pt idx="10">
                  <c:v>25.1</c:v>
                </c:pt>
                <c:pt idx="11">
                  <c:v>25.1</c:v>
                </c:pt>
                <c:pt idx="12">
                  <c:v>25.1</c:v>
                </c:pt>
                <c:pt idx="13">
                  <c:v>25.1</c:v>
                </c:pt>
                <c:pt idx="14">
                  <c:v>25.1</c:v>
                </c:pt>
                <c:pt idx="15">
                  <c:v>25.1</c:v>
                </c:pt>
                <c:pt idx="16">
                  <c:v>25.1</c:v>
                </c:pt>
                <c:pt idx="17">
                  <c:v>25.1</c:v>
                </c:pt>
                <c:pt idx="18">
                  <c:v>25.1</c:v>
                </c:pt>
                <c:pt idx="19">
                  <c:v>25.1</c:v>
                </c:pt>
                <c:pt idx="20">
                  <c:v>25.1</c:v>
                </c:pt>
                <c:pt idx="21">
                  <c:v>25</c:v>
                </c:pt>
                <c:pt idx="22">
                  <c:v>25</c:v>
                </c:pt>
                <c:pt idx="23">
                  <c:v>25</c:v>
                </c:pt>
                <c:pt idx="24">
                  <c:v>25</c:v>
                </c:pt>
                <c:pt idx="25">
                  <c:v>25</c:v>
                </c:pt>
                <c:pt idx="26">
                  <c:v>25</c:v>
                </c:pt>
                <c:pt idx="27">
                  <c:v>25</c:v>
                </c:pt>
                <c:pt idx="28">
                  <c:v>25</c:v>
                </c:pt>
                <c:pt idx="29">
                  <c:v>25</c:v>
                </c:pt>
                <c:pt idx="30">
                  <c:v>25</c:v>
                </c:pt>
                <c:pt idx="31">
                  <c:v>25</c:v>
                </c:pt>
                <c:pt idx="32">
                  <c:v>25</c:v>
                </c:pt>
                <c:pt idx="33">
                  <c:v>25</c:v>
                </c:pt>
                <c:pt idx="34">
                  <c:v>25</c:v>
                </c:pt>
                <c:pt idx="35">
                  <c:v>25</c:v>
                </c:pt>
                <c:pt idx="36">
                  <c:v>25</c:v>
                </c:pt>
                <c:pt idx="37">
                  <c:v>25</c:v>
                </c:pt>
                <c:pt idx="38">
                  <c:v>25</c:v>
                </c:pt>
                <c:pt idx="39">
                  <c:v>25</c:v>
                </c:pt>
                <c:pt idx="40">
                  <c:v>25</c:v>
                </c:pt>
                <c:pt idx="41">
                  <c:v>24.9</c:v>
                </c:pt>
                <c:pt idx="42">
                  <c:v>24.9</c:v>
                </c:pt>
                <c:pt idx="43">
                  <c:v>24.9</c:v>
                </c:pt>
                <c:pt idx="44">
                  <c:v>24.9</c:v>
                </c:pt>
                <c:pt idx="45">
                  <c:v>24.9</c:v>
                </c:pt>
                <c:pt idx="46">
                  <c:v>24.9</c:v>
                </c:pt>
                <c:pt idx="47">
                  <c:v>24.9</c:v>
                </c:pt>
                <c:pt idx="48">
                  <c:v>24.9</c:v>
                </c:pt>
                <c:pt idx="49">
                  <c:v>24.9</c:v>
                </c:pt>
                <c:pt idx="50">
                  <c:v>24.9</c:v>
                </c:pt>
                <c:pt idx="51">
                  <c:v>24.9</c:v>
                </c:pt>
                <c:pt idx="52">
                  <c:v>24.9</c:v>
                </c:pt>
                <c:pt idx="53">
                  <c:v>24.9</c:v>
                </c:pt>
                <c:pt idx="54">
                  <c:v>24.9</c:v>
                </c:pt>
                <c:pt idx="55">
                  <c:v>24.9</c:v>
                </c:pt>
                <c:pt idx="56">
                  <c:v>24.9</c:v>
                </c:pt>
                <c:pt idx="57">
                  <c:v>24.9</c:v>
                </c:pt>
                <c:pt idx="58">
                  <c:v>24.9</c:v>
                </c:pt>
                <c:pt idx="59">
                  <c:v>24.9</c:v>
                </c:pt>
                <c:pt idx="60">
                  <c:v>24.9</c:v>
                </c:pt>
                <c:pt idx="61">
                  <c:v>24.9</c:v>
                </c:pt>
                <c:pt idx="62">
                  <c:v>24.9</c:v>
                </c:pt>
                <c:pt idx="63">
                  <c:v>24.9</c:v>
                </c:pt>
                <c:pt idx="64">
                  <c:v>24.9</c:v>
                </c:pt>
                <c:pt idx="65">
                  <c:v>24.9</c:v>
                </c:pt>
                <c:pt idx="66">
                  <c:v>24.9</c:v>
                </c:pt>
                <c:pt idx="67">
                  <c:v>24.9</c:v>
                </c:pt>
                <c:pt idx="68">
                  <c:v>24.9</c:v>
                </c:pt>
                <c:pt idx="69">
                  <c:v>24.9</c:v>
                </c:pt>
                <c:pt idx="70">
                  <c:v>24.8</c:v>
                </c:pt>
                <c:pt idx="71">
                  <c:v>24.8</c:v>
                </c:pt>
                <c:pt idx="72">
                  <c:v>24.8</c:v>
                </c:pt>
                <c:pt idx="73">
                  <c:v>24.8</c:v>
                </c:pt>
                <c:pt idx="74">
                  <c:v>24.8</c:v>
                </c:pt>
                <c:pt idx="75">
                  <c:v>24.9</c:v>
                </c:pt>
                <c:pt idx="76">
                  <c:v>24.9</c:v>
                </c:pt>
                <c:pt idx="77">
                  <c:v>24.9</c:v>
                </c:pt>
                <c:pt idx="78">
                  <c:v>24.9</c:v>
                </c:pt>
                <c:pt idx="79">
                  <c:v>24.8</c:v>
                </c:pt>
                <c:pt idx="80">
                  <c:v>24.8</c:v>
                </c:pt>
                <c:pt idx="81">
                  <c:v>24.8</c:v>
                </c:pt>
                <c:pt idx="82">
                  <c:v>24.8</c:v>
                </c:pt>
                <c:pt idx="83">
                  <c:v>24.8</c:v>
                </c:pt>
                <c:pt idx="84">
                  <c:v>24.8</c:v>
                </c:pt>
                <c:pt idx="85">
                  <c:v>24.8</c:v>
                </c:pt>
                <c:pt idx="86">
                  <c:v>24.8</c:v>
                </c:pt>
                <c:pt idx="87">
                  <c:v>24.9</c:v>
                </c:pt>
                <c:pt idx="88">
                  <c:v>24.9</c:v>
                </c:pt>
                <c:pt idx="89">
                  <c:v>24.8</c:v>
                </c:pt>
                <c:pt idx="90">
                  <c:v>24.9</c:v>
                </c:pt>
                <c:pt idx="91">
                  <c:v>24.9</c:v>
                </c:pt>
                <c:pt idx="92">
                  <c:v>24.9</c:v>
                </c:pt>
                <c:pt idx="93">
                  <c:v>24.9</c:v>
                </c:pt>
                <c:pt idx="94">
                  <c:v>24.9</c:v>
                </c:pt>
                <c:pt idx="95">
                  <c:v>25</c:v>
                </c:pt>
                <c:pt idx="96">
                  <c:v>25.1</c:v>
                </c:pt>
                <c:pt idx="97">
                  <c:v>25.2</c:v>
                </c:pt>
                <c:pt idx="98">
                  <c:v>25.4</c:v>
                </c:pt>
                <c:pt idx="99">
                  <c:v>25.5</c:v>
                </c:pt>
                <c:pt idx="100">
                  <c:v>25.7</c:v>
                </c:pt>
                <c:pt idx="101">
                  <c:v>25.9</c:v>
                </c:pt>
                <c:pt idx="102">
                  <c:v>26.2</c:v>
                </c:pt>
                <c:pt idx="103">
                  <c:v>26.5</c:v>
                </c:pt>
                <c:pt idx="104">
                  <c:v>26.9</c:v>
                </c:pt>
                <c:pt idx="105">
                  <c:v>27.5</c:v>
                </c:pt>
                <c:pt idx="106">
                  <c:v>28</c:v>
                </c:pt>
                <c:pt idx="107">
                  <c:v>28.6</c:v>
                </c:pt>
                <c:pt idx="108">
                  <c:v>29.4</c:v>
                </c:pt>
                <c:pt idx="109">
                  <c:v>30.1</c:v>
                </c:pt>
                <c:pt idx="110">
                  <c:v>30.8</c:v>
                </c:pt>
                <c:pt idx="111">
                  <c:v>31.6</c:v>
                </c:pt>
                <c:pt idx="112">
                  <c:v>32.700000000000003</c:v>
                </c:pt>
                <c:pt idx="113">
                  <c:v>34.1</c:v>
                </c:pt>
                <c:pt idx="114">
                  <c:v>35.5</c:v>
                </c:pt>
                <c:pt idx="115">
                  <c:v>37</c:v>
                </c:pt>
                <c:pt idx="116">
                  <c:v>38.5</c:v>
                </c:pt>
                <c:pt idx="117">
                  <c:v>39.9</c:v>
                </c:pt>
                <c:pt idx="118">
                  <c:v>41.2</c:v>
                </c:pt>
                <c:pt idx="119">
                  <c:v>42.7</c:v>
                </c:pt>
                <c:pt idx="120">
                  <c:v>44.1</c:v>
                </c:pt>
                <c:pt idx="121">
                  <c:v>45.2</c:v>
                </c:pt>
                <c:pt idx="122">
                  <c:v>46.3</c:v>
                </c:pt>
                <c:pt idx="123">
                  <c:v>47.1</c:v>
                </c:pt>
                <c:pt idx="124">
                  <c:v>48.1</c:v>
                </c:pt>
                <c:pt idx="125">
                  <c:v>49.4</c:v>
                </c:pt>
                <c:pt idx="126">
                  <c:v>50.4</c:v>
                </c:pt>
                <c:pt idx="127">
                  <c:v>51.2</c:v>
                </c:pt>
                <c:pt idx="128">
                  <c:v>51.9</c:v>
                </c:pt>
                <c:pt idx="129">
                  <c:v>52.6</c:v>
                </c:pt>
                <c:pt idx="130">
                  <c:v>53.2</c:v>
                </c:pt>
                <c:pt idx="131">
                  <c:v>53.7</c:v>
                </c:pt>
                <c:pt idx="132">
                  <c:v>54.1</c:v>
                </c:pt>
                <c:pt idx="133">
                  <c:v>55</c:v>
                </c:pt>
                <c:pt idx="134">
                  <c:v>55.8</c:v>
                </c:pt>
                <c:pt idx="135">
                  <c:v>56.2</c:v>
                </c:pt>
                <c:pt idx="136">
                  <c:v>56.5</c:v>
                </c:pt>
                <c:pt idx="137">
                  <c:v>57</c:v>
                </c:pt>
                <c:pt idx="138">
                  <c:v>57.5</c:v>
                </c:pt>
                <c:pt idx="139">
                  <c:v>57.8</c:v>
                </c:pt>
                <c:pt idx="140">
                  <c:v>58.1</c:v>
                </c:pt>
                <c:pt idx="141">
                  <c:v>58.4</c:v>
                </c:pt>
                <c:pt idx="142">
                  <c:v>58.7</c:v>
                </c:pt>
                <c:pt idx="143">
                  <c:v>58.9</c:v>
                </c:pt>
                <c:pt idx="144">
                  <c:v>59</c:v>
                </c:pt>
                <c:pt idx="145">
                  <c:v>59</c:v>
                </c:pt>
                <c:pt idx="146">
                  <c:v>59</c:v>
                </c:pt>
                <c:pt idx="147">
                  <c:v>59</c:v>
                </c:pt>
                <c:pt idx="148">
                  <c:v>59</c:v>
                </c:pt>
                <c:pt idx="149">
                  <c:v>59</c:v>
                </c:pt>
                <c:pt idx="150">
                  <c:v>59</c:v>
                </c:pt>
                <c:pt idx="151">
                  <c:v>59</c:v>
                </c:pt>
                <c:pt idx="152">
                  <c:v>59</c:v>
                </c:pt>
                <c:pt idx="153">
                  <c:v>59</c:v>
                </c:pt>
                <c:pt idx="154">
                  <c:v>59</c:v>
                </c:pt>
                <c:pt idx="155">
                  <c:v>59.1</c:v>
                </c:pt>
                <c:pt idx="156">
                  <c:v>59.2</c:v>
                </c:pt>
                <c:pt idx="157">
                  <c:v>59.3</c:v>
                </c:pt>
                <c:pt idx="158">
                  <c:v>59.3</c:v>
                </c:pt>
                <c:pt idx="159">
                  <c:v>59.3</c:v>
                </c:pt>
                <c:pt idx="160">
                  <c:v>59.3</c:v>
                </c:pt>
                <c:pt idx="161">
                  <c:v>59.2</c:v>
                </c:pt>
                <c:pt idx="162">
                  <c:v>59.3</c:v>
                </c:pt>
                <c:pt idx="163">
                  <c:v>59.3</c:v>
                </c:pt>
                <c:pt idx="164">
                  <c:v>59.3</c:v>
                </c:pt>
                <c:pt idx="165">
                  <c:v>59.3</c:v>
                </c:pt>
                <c:pt idx="166">
                  <c:v>59.3</c:v>
                </c:pt>
                <c:pt idx="167">
                  <c:v>59.4</c:v>
                </c:pt>
                <c:pt idx="168">
                  <c:v>59.7</c:v>
                </c:pt>
                <c:pt idx="169">
                  <c:v>60</c:v>
                </c:pt>
                <c:pt idx="170">
                  <c:v>60.1</c:v>
                </c:pt>
                <c:pt idx="171">
                  <c:v>60.1</c:v>
                </c:pt>
                <c:pt idx="172">
                  <c:v>60.2</c:v>
                </c:pt>
                <c:pt idx="173">
                  <c:v>60.2</c:v>
                </c:pt>
                <c:pt idx="174">
                  <c:v>60.2</c:v>
                </c:pt>
                <c:pt idx="175">
                  <c:v>60.1</c:v>
                </c:pt>
                <c:pt idx="176">
                  <c:v>60.1</c:v>
                </c:pt>
                <c:pt idx="177">
                  <c:v>60</c:v>
                </c:pt>
                <c:pt idx="178">
                  <c:v>59.9</c:v>
                </c:pt>
                <c:pt idx="179">
                  <c:v>59.8</c:v>
                </c:pt>
                <c:pt idx="180">
                  <c:v>59.8</c:v>
                </c:pt>
                <c:pt idx="181">
                  <c:v>59.8</c:v>
                </c:pt>
                <c:pt idx="182">
                  <c:v>59.8</c:v>
                </c:pt>
                <c:pt idx="183">
                  <c:v>59.8</c:v>
                </c:pt>
                <c:pt idx="184">
                  <c:v>59.8</c:v>
                </c:pt>
                <c:pt idx="185">
                  <c:v>59.7</c:v>
                </c:pt>
                <c:pt idx="186">
                  <c:v>59.6</c:v>
                </c:pt>
                <c:pt idx="187">
                  <c:v>59.5</c:v>
                </c:pt>
                <c:pt idx="188">
                  <c:v>59.4</c:v>
                </c:pt>
                <c:pt idx="189">
                  <c:v>59.3</c:v>
                </c:pt>
                <c:pt idx="190">
                  <c:v>59.2</c:v>
                </c:pt>
                <c:pt idx="191">
                  <c:v>59.2</c:v>
                </c:pt>
                <c:pt idx="192">
                  <c:v>59.2</c:v>
                </c:pt>
                <c:pt idx="193">
                  <c:v>59.2</c:v>
                </c:pt>
                <c:pt idx="194">
                  <c:v>59.2</c:v>
                </c:pt>
                <c:pt idx="195">
                  <c:v>59.1</c:v>
                </c:pt>
                <c:pt idx="196">
                  <c:v>59</c:v>
                </c:pt>
                <c:pt idx="197">
                  <c:v>58.9</c:v>
                </c:pt>
                <c:pt idx="198">
                  <c:v>58.8</c:v>
                </c:pt>
                <c:pt idx="199">
                  <c:v>58.8</c:v>
                </c:pt>
                <c:pt idx="200">
                  <c:v>58.8</c:v>
                </c:pt>
                <c:pt idx="201">
                  <c:v>58.8</c:v>
                </c:pt>
                <c:pt idx="202">
                  <c:v>58.8</c:v>
                </c:pt>
                <c:pt idx="203">
                  <c:v>58.8</c:v>
                </c:pt>
                <c:pt idx="204">
                  <c:v>58.8</c:v>
                </c:pt>
                <c:pt idx="205">
                  <c:v>58.8</c:v>
                </c:pt>
                <c:pt idx="206">
                  <c:v>58.8</c:v>
                </c:pt>
                <c:pt idx="207">
                  <c:v>58.9</c:v>
                </c:pt>
                <c:pt idx="208">
                  <c:v>58.9</c:v>
                </c:pt>
                <c:pt idx="209">
                  <c:v>58.9</c:v>
                </c:pt>
                <c:pt idx="210">
                  <c:v>58.9</c:v>
                </c:pt>
                <c:pt idx="211">
                  <c:v>58.9</c:v>
                </c:pt>
                <c:pt idx="212">
                  <c:v>58.9</c:v>
                </c:pt>
                <c:pt idx="213">
                  <c:v>58.9</c:v>
                </c:pt>
                <c:pt idx="214">
                  <c:v>58.9</c:v>
                </c:pt>
                <c:pt idx="215">
                  <c:v>58.9</c:v>
                </c:pt>
                <c:pt idx="216">
                  <c:v>58.9</c:v>
                </c:pt>
                <c:pt idx="217">
                  <c:v>58.8</c:v>
                </c:pt>
                <c:pt idx="218">
                  <c:v>58.8</c:v>
                </c:pt>
                <c:pt idx="219">
                  <c:v>58.8</c:v>
                </c:pt>
                <c:pt idx="220">
                  <c:v>58.7</c:v>
                </c:pt>
                <c:pt idx="221">
                  <c:v>58.7</c:v>
                </c:pt>
                <c:pt idx="222">
                  <c:v>58.7</c:v>
                </c:pt>
                <c:pt idx="223">
                  <c:v>58.7</c:v>
                </c:pt>
                <c:pt idx="224">
                  <c:v>58.7</c:v>
                </c:pt>
                <c:pt idx="225">
                  <c:v>58.7</c:v>
                </c:pt>
                <c:pt idx="226">
                  <c:v>58.7</c:v>
                </c:pt>
                <c:pt idx="227">
                  <c:v>58.7</c:v>
                </c:pt>
                <c:pt idx="228">
                  <c:v>58.7</c:v>
                </c:pt>
                <c:pt idx="229">
                  <c:v>58.7</c:v>
                </c:pt>
                <c:pt idx="230">
                  <c:v>58.6</c:v>
                </c:pt>
                <c:pt idx="231">
                  <c:v>58.6</c:v>
                </c:pt>
                <c:pt idx="232">
                  <c:v>58.6</c:v>
                </c:pt>
                <c:pt idx="233">
                  <c:v>58.6</c:v>
                </c:pt>
                <c:pt idx="234">
                  <c:v>58.6</c:v>
                </c:pt>
                <c:pt idx="235">
                  <c:v>58.6</c:v>
                </c:pt>
                <c:pt idx="236">
                  <c:v>58.6</c:v>
                </c:pt>
                <c:pt idx="237">
                  <c:v>58.6</c:v>
                </c:pt>
                <c:pt idx="238">
                  <c:v>58.6</c:v>
                </c:pt>
                <c:pt idx="239">
                  <c:v>58.6</c:v>
                </c:pt>
                <c:pt idx="240">
                  <c:v>58.5</c:v>
                </c:pt>
                <c:pt idx="241">
                  <c:v>58.5</c:v>
                </c:pt>
                <c:pt idx="242">
                  <c:v>58.4</c:v>
                </c:pt>
                <c:pt idx="243">
                  <c:v>58.5</c:v>
                </c:pt>
                <c:pt idx="244">
                  <c:v>58.5</c:v>
                </c:pt>
                <c:pt idx="245">
                  <c:v>58.5</c:v>
                </c:pt>
                <c:pt idx="246">
                  <c:v>58.5</c:v>
                </c:pt>
                <c:pt idx="247">
                  <c:v>58.5</c:v>
                </c:pt>
                <c:pt idx="248">
                  <c:v>58.5</c:v>
                </c:pt>
                <c:pt idx="249">
                  <c:v>58.5</c:v>
                </c:pt>
                <c:pt idx="250">
                  <c:v>58.5</c:v>
                </c:pt>
                <c:pt idx="251">
                  <c:v>58.5</c:v>
                </c:pt>
                <c:pt idx="252">
                  <c:v>58.5</c:v>
                </c:pt>
                <c:pt idx="253">
                  <c:v>58.5</c:v>
                </c:pt>
                <c:pt idx="254">
                  <c:v>58.5</c:v>
                </c:pt>
                <c:pt idx="255">
                  <c:v>58.5</c:v>
                </c:pt>
                <c:pt idx="256">
                  <c:v>58.5</c:v>
                </c:pt>
                <c:pt idx="257">
                  <c:v>58.6</c:v>
                </c:pt>
                <c:pt idx="258">
                  <c:v>58.6</c:v>
                </c:pt>
                <c:pt idx="259">
                  <c:v>58.6</c:v>
                </c:pt>
                <c:pt idx="260">
                  <c:v>58.6</c:v>
                </c:pt>
                <c:pt idx="261">
                  <c:v>58.6</c:v>
                </c:pt>
                <c:pt idx="262">
                  <c:v>58.6</c:v>
                </c:pt>
                <c:pt idx="263">
                  <c:v>58.6</c:v>
                </c:pt>
                <c:pt idx="264">
                  <c:v>58.6</c:v>
                </c:pt>
                <c:pt idx="265">
                  <c:v>58.6</c:v>
                </c:pt>
                <c:pt idx="266">
                  <c:v>58.6</c:v>
                </c:pt>
                <c:pt idx="267">
                  <c:v>58.6</c:v>
                </c:pt>
                <c:pt idx="268">
                  <c:v>58.6</c:v>
                </c:pt>
                <c:pt idx="269">
                  <c:v>58.6</c:v>
                </c:pt>
                <c:pt idx="270">
                  <c:v>58.6</c:v>
                </c:pt>
                <c:pt idx="271">
                  <c:v>58.6</c:v>
                </c:pt>
                <c:pt idx="272">
                  <c:v>58.6</c:v>
                </c:pt>
                <c:pt idx="273">
                  <c:v>58.6</c:v>
                </c:pt>
                <c:pt idx="274">
                  <c:v>58.6</c:v>
                </c:pt>
                <c:pt idx="275">
                  <c:v>58.6</c:v>
                </c:pt>
                <c:pt idx="276">
                  <c:v>58.5</c:v>
                </c:pt>
                <c:pt idx="277">
                  <c:v>58.5</c:v>
                </c:pt>
                <c:pt idx="278">
                  <c:v>58.5</c:v>
                </c:pt>
                <c:pt idx="279">
                  <c:v>58.4</c:v>
                </c:pt>
                <c:pt idx="280">
                  <c:v>58.3</c:v>
                </c:pt>
                <c:pt idx="281">
                  <c:v>58.3</c:v>
                </c:pt>
                <c:pt idx="282">
                  <c:v>58.3</c:v>
                </c:pt>
                <c:pt idx="283">
                  <c:v>58.3</c:v>
                </c:pt>
                <c:pt idx="284">
                  <c:v>58.3</c:v>
                </c:pt>
                <c:pt idx="285">
                  <c:v>58.3</c:v>
                </c:pt>
                <c:pt idx="286">
                  <c:v>58.3</c:v>
                </c:pt>
                <c:pt idx="287">
                  <c:v>58.3</c:v>
                </c:pt>
                <c:pt idx="288">
                  <c:v>58.3</c:v>
                </c:pt>
                <c:pt idx="289">
                  <c:v>58.3</c:v>
                </c:pt>
                <c:pt idx="290">
                  <c:v>58.3</c:v>
                </c:pt>
                <c:pt idx="291">
                  <c:v>58.3</c:v>
                </c:pt>
                <c:pt idx="292">
                  <c:v>58.3</c:v>
                </c:pt>
                <c:pt idx="293">
                  <c:v>58.4</c:v>
                </c:pt>
                <c:pt idx="294">
                  <c:v>58.4</c:v>
                </c:pt>
                <c:pt idx="295">
                  <c:v>58.4</c:v>
                </c:pt>
                <c:pt idx="296">
                  <c:v>58.4</c:v>
                </c:pt>
                <c:pt idx="297">
                  <c:v>58.4</c:v>
                </c:pt>
                <c:pt idx="298">
                  <c:v>58.5</c:v>
                </c:pt>
                <c:pt idx="299">
                  <c:v>58.5</c:v>
                </c:pt>
                <c:pt idx="300">
                  <c:v>58.5</c:v>
                </c:pt>
                <c:pt idx="301">
                  <c:v>58.5</c:v>
                </c:pt>
                <c:pt idx="302">
                  <c:v>58.6</c:v>
                </c:pt>
                <c:pt idx="303">
                  <c:v>58.6</c:v>
                </c:pt>
                <c:pt idx="304">
                  <c:v>58.6</c:v>
                </c:pt>
                <c:pt idx="305">
                  <c:v>58.6</c:v>
                </c:pt>
                <c:pt idx="306">
                  <c:v>58.7</c:v>
                </c:pt>
                <c:pt idx="307">
                  <c:v>58.7</c:v>
                </c:pt>
                <c:pt idx="308">
                  <c:v>58.7</c:v>
                </c:pt>
                <c:pt idx="309">
                  <c:v>58.7</c:v>
                </c:pt>
                <c:pt idx="310">
                  <c:v>58.7</c:v>
                </c:pt>
                <c:pt idx="311">
                  <c:v>58.7</c:v>
                </c:pt>
                <c:pt idx="312">
                  <c:v>58.7</c:v>
                </c:pt>
                <c:pt idx="313">
                  <c:v>58.7</c:v>
                </c:pt>
                <c:pt idx="314">
                  <c:v>58.8</c:v>
                </c:pt>
                <c:pt idx="315">
                  <c:v>58.9</c:v>
                </c:pt>
                <c:pt idx="316">
                  <c:v>58.9</c:v>
                </c:pt>
                <c:pt idx="317">
                  <c:v>59</c:v>
                </c:pt>
                <c:pt idx="318">
                  <c:v>59</c:v>
                </c:pt>
                <c:pt idx="319">
                  <c:v>59</c:v>
                </c:pt>
                <c:pt idx="320">
                  <c:v>59.1</c:v>
                </c:pt>
                <c:pt idx="321">
                  <c:v>59.1</c:v>
                </c:pt>
                <c:pt idx="322">
                  <c:v>59.1</c:v>
                </c:pt>
                <c:pt idx="323">
                  <c:v>59.1</c:v>
                </c:pt>
                <c:pt idx="324">
                  <c:v>59.1</c:v>
                </c:pt>
                <c:pt idx="325">
                  <c:v>59.1</c:v>
                </c:pt>
                <c:pt idx="326">
                  <c:v>59.2</c:v>
                </c:pt>
                <c:pt idx="327">
                  <c:v>59.2</c:v>
                </c:pt>
                <c:pt idx="328">
                  <c:v>59.3</c:v>
                </c:pt>
                <c:pt idx="329">
                  <c:v>59.3</c:v>
                </c:pt>
                <c:pt idx="330">
                  <c:v>59.3</c:v>
                </c:pt>
                <c:pt idx="331">
                  <c:v>59.3</c:v>
                </c:pt>
                <c:pt idx="332">
                  <c:v>59.3</c:v>
                </c:pt>
                <c:pt idx="333">
                  <c:v>59.4</c:v>
                </c:pt>
                <c:pt idx="334">
                  <c:v>59.4</c:v>
                </c:pt>
                <c:pt idx="335">
                  <c:v>59.4</c:v>
                </c:pt>
                <c:pt idx="336">
                  <c:v>59.4</c:v>
                </c:pt>
                <c:pt idx="337">
                  <c:v>59.5</c:v>
                </c:pt>
                <c:pt idx="338">
                  <c:v>59.5</c:v>
                </c:pt>
                <c:pt idx="339">
                  <c:v>59.6</c:v>
                </c:pt>
                <c:pt idx="340">
                  <c:v>59.6</c:v>
                </c:pt>
                <c:pt idx="341">
                  <c:v>59.6</c:v>
                </c:pt>
                <c:pt idx="342">
                  <c:v>59.6</c:v>
                </c:pt>
                <c:pt idx="343">
                  <c:v>59.6</c:v>
                </c:pt>
                <c:pt idx="344">
                  <c:v>59.6</c:v>
                </c:pt>
                <c:pt idx="345">
                  <c:v>59.7</c:v>
                </c:pt>
                <c:pt idx="346">
                  <c:v>59.7</c:v>
                </c:pt>
                <c:pt idx="347">
                  <c:v>59.7</c:v>
                </c:pt>
                <c:pt idx="348">
                  <c:v>59.8</c:v>
                </c:pt>
                <c:pt idx="349">
                  <c:v>59.9</c:v>
                </c:pt>
                <c:pt idx="350">
                  <c:v>59.9</c:v>
                </c:pt>
                <c:pt idx="351">
                  <c:v>60</c:v>
                </c:pt>
                <c:pt idx="352">
                  <c:v>60</c:v>
                </c:pt>
                <c:pt idx="353">
                  <c:v>60</c:v>
                </c:pt>
                <c:pt idx="354">
                  <c:v>60</c:v>
                </c:pt>
                <c:pt idx="355">
                  <c:v>60.1</c:v>
                </c:pt>
                <c:pt idx="356">
                  <c:v>60.2</c:v>
                </c:pt>
                <c:pt idx="357">
                  <c:v>60.2</c:v>
                </c:pt>
                <c:pt idx="358">
                  <c:v>60.2</c:v>
                </c:pt>
                <c:pt idx="359">
                  <c:v>60.2</c:v>
                </c:pt>
                <c:pt idx="360">
                  <c:v>60.3</c:v>
                </c:pt>
                <c:pt idx="361">
                  <c:v>60.3</c:v>
                </c:pt>
                <c:pt idx="362">
                  <c:v>60.3</c:v>
                </c:pt>
                <c:pt idx="363">
                  <c:v>60.3</c:v>
                </c:pt>
                <c:pt idx="364">
                  <c:v>60.3</c:v>
                </c:pt>
                <c:pt idx="365">
                  <c:v>60.3</c:v>
                </c:pt>
                <c:pt idx="366">
                  <c:v>60.4</c:v>
                </c:pt>
                <c:pt idx="367">
                  <c:v>60.4</c:v>
                </c:pt>
                <c:pt idx="368">
                  <c:v>60.5</c:v>
                </c:pt>
                <c:pt idx="369">
                  <c:v>60.5</c:v>
                </c:pt>
                <c:pt idx="370">
                  <c:v>60.5</c:v>
                </c:pt>
                <c:pt idx="371">
                  <c:v>60.6</c:v>
                </c:pt>
                <c:pt idx="372">
                  <c:v>60.6</c:v>
                </c:pt>
                <c:pt idx="373">
                  <c:v>60.7</c:v>
                </c:pt>
                <c:pt idx="374">
                  <c:v>60.7</c:v>
                </c:pt>
                <c:pt idx="375">
                  <c:v>60.7</c:v>
                </c:pt>
                <c:pt idx="376">
                  <c:v>60.7</c:v>
                </c:pt>
                <c:pt idx="377">
                  <c:v>60.7</c:v>
                </c:pt>
                <c:pt idx="378">
                  <c:v>60.7</c:v>
                </c:pt>
                <c:pt idx="379">
                  <c:v>60.7</c:v>
                </c:pt>
                <c:pt idx="380">
                  <c:v>60.8</c:v>
                </c:pt>
                <c:pt idx="381">
                  <c:v>60.8</c:v>
                </c:pt>
                <c:pt idx="382">
                  <c:v>60.9</c:v>
                </c:pt>
                <c:pt idx="383">
                  <c:v>60.9</c:v>
                </c:pt>
                <c:pt idx="384">
                  <c:v>60.9</c:v>
                </c:pt>
                <c:pt idx="385">
                  <c:v>60.9</c:v>
                </c:pt>
                <c:pt idx="386">
                  <c:v>61</c:v>
                </c:pt>
                <c:pt idx="387">
                  <c:v>61</c:v>
                </c:pt>
                <c:pt idx="388">
                  <c:v>61.1</c:v>
                </c:pt>
                <c:pt idx="389">
                  <c:v>61.1</c:v>
                </c:pt>
                <c:pt idx="390">
                  <c:v>61.1</c:v>
                </c:pt>
                <c:pt idx="391">
                  <c:v>61.1</c:v>
                </c:pt>
                <c:pt idx="392">
                  <c:v>61.2</c:v>
                </c:pt>
                <c:pt idx="393">
                  <c:v>61.2</c:v>
                </c:pt>
                <c:pt idx="394">
                  <c:v>61.3</c:v>
                </c:pt>
                <c:pt idx="395">
                  <c:v>61.3</c:v>
                </c:pt>
                <c:pt idx="396">
                  <c:v>61.3</c:v>
                </c:pt>
                <c:pt idx="397">
                  <c:v>61.4</c:v>
                </c:pt>
                <c:pt idx="398">
                  <c:v>61.4</c:v>
                </c:pt>
                <c:pt idx="399">
                  <c:v>61.5</c:v>
                </c:pt>
                <c:pt idx="400">
                  <c:v>61.5</c:v>
                </c:pt>
                <c:pt idx="401">
                  <c:v>61.5</c:v>
                </c:pt>
                <c:pt idx="402">
                  <c:v>61.6</c:v>
                </c:pt>
                <c:pt idx="403">
                  <c:v>61.6</c:v>
                </c:pt>
                <c:pt idx="404">
                  <c:v>61.6</c:v>
                </c:pt>
                <c:pt idx="405">
                  <c:v>61.6</c:v>
                </c:pt>
                <c:pt idx="406">
                  <c:v>61.7</c:v>
                </c:pt>
                <c:pt idx="407">
                  <c:v>61.7</c:v>
                </c:pt>
                <c:pt idx="408">
                  <c:v>61.7</c:v>
                </c:pt>
                <c:pt idx="409">
                  <c:v>61.8</c:v>
                </c:pt>
                <c:pt idx="410">
                  <c:v>61.8</c:v>
                </c:pt>
                <c:pt idx="411">
                  <c:v>61.8</c:v>
                </c:pt>
                <c:pt idx="412">
                  <c:v>61.8</c:v>
                </c:pt>
                <c:pt idx="413">
                  <c:v>61.8</c:v>
                </c:pt>
                <c:pt idx="414">
                  <c:v>61.8</c:v>
                </c:pt>
                <c:pt idx="415">
                  <c:v>61.9</c:v>
                </c:pt>
                <c:pt idx="416">
                  <c:v>61.9</c:v>
                </c:pt>
                <c:pt idx="417">
                  <c:v>61.9</c:v>
                </c:pt>
                <c:pt idx="418">
                  <c:v>61.9</c:v>
                </c:pt>
                <c:pt idx="419">
                  <c:v>61.9</c:v>
                </c:pt>
                <c:pt idx="420">
                  <c:v>61.9</c:v>
                </c:pt>
                <c:pt idx="421">
                  <c:v>62</c:v>
                </c:pt>
                <c:pt idx="422">
                  <c:v>62</c:v>
                </c:pt>
                <c:pt idx="423">
                  <c:v>62</c:v>
                </c:pt>
                <c:pt idx="424">
                  <c:v>62</c:v>
                </c:pt>
                <c:pt idx="425">
                  <c:v>62</c:v>
                </c:pt>
                <c:pt idx="426">
                  <c:v>62</c:v>
                </c:pt>
                <c:pt idx="427">
                  <c:v>62.1</c:v>
                </c:pt>
                <c:pt idx="428">
                  <c:v>62.1</c:v>
                </c:pt>
                <c:pt idx="429">
                  <c:v>62.1</c:v>
                </c:pt>
                <c:pt idx="430">
                  <c:v>62.1</c:v>
                </c:pt>
                <c:pt idx="431">
                  <c:v>62.1</c:v>
                </c:pt>
                <c:pt idx="432">
                  <c:v>62.2</c:v>
                </c:pt>
                <c:pt idx="433">
                  <c:v>62.2</c:v>
                </c:pt>
                <c:pt idx="434">
                  <c:v>62.2</c:v>
                </c:pt>
                <c:pt idx="435">
                  <c:v>62.3</c:v>
                </c:pt>
                <c:pt idx="436">
                  <c:v>62.3</c:v>
                </c:pt>
                <c:pt idx="437">
                  <c:v>62.3</c:v>
                </c:pt>
                <c:pt idx="438">
                  <c:v>62.3</c:v>
                </c:pt>
                <c:pt idx="439">
                  <c:v>62.3</c:v>
                </c:pt>
                <c:pt idx="440">
                  <c:v>62.3</c:v>
                </c:pt>
                <c:pt idx="441">
                  <c:v>62.4</c:v>
                </c:pt>
                <c:pt idx="442">
                  <c:v>62.4</c:v>
                </c:pt>
                <c:pt idx="443">
                  <c:v>62.4</c:v>
                </c:pt>
                <c:pt idx="444">
                  <c:v>62.4</c:v>
                </c:pt>
                <c:pt idx="445">
                  <c:v>62.5</c:v>
                </c:pt>
                <c:pt idx="446">
                  <c:v>62.5</c:v>
                </c:pt>
                <c:pt idx="447">
                  <c:v>62.5</c:v>
                </c:pt>
                <c:pt idx="448">
                  <c:v>62.5</c:v>
                </c:pt>
                <c:pt idx="449">
                  <c:v>62.5</c:v>
                </c:pt>
                <c:pt idx="450">
                  <c:v>62.6</c:v>
                </c:pt>
                <c:pt idx="451">
                  <c:v>62.6</c:v>
                </c:pt>
                <c:pt idx="452">
                  <c:v>62.6</c:v>
                </c:pt>
                <c:pt idx="453">
                  <c:v>62.6</c:v>
                </c:pt>
                <c:pt idx="454">
                  <c:v>62.6</c:v>
                </c:pt>
                <c:pt idx="455">
                  <c:v>62.6</c:v>
                </c:pt>
                <c:pt idx="456">
                  <c:v>62.6</c:v>
                </c:pt>
                <c:pt idx="457">
                  <c:v>62.6</c:v>
                </c:pt>
                <c:pt idx="458">
                  <c:v>62.6</c:v>
                </c:pt>
                <c:pt idx="459">
                  <c:v>62.6</c:v>
                </c:pt>
                <c:pt idx="460">
                  <c:v>62.6</c:v>
                </c:pt>
                <c:pt idx="461">
                  <c:v>62.7</c:v>
                </c:pt>
                <c:pt idx="462">
                  <c:v>62.7</c:v>
                </c:pt>
                <c:pt idx="463">
                  <c:v>62.7</c:v>
                </c:pt>
                <c:pt idx="464">
                  <c:v>62.7</c:v>
                </c:pt>
                <c:pt idx="465">
                  <c:v>62.8</c:v>
                </c:pt>
                <c:pt idx="466">
                  <c:v>62.8</c:v>
                </c:pt>
                <c:pt idx="467">
                  <c:v>62.8</c:v>
                </c:pt>
                <c:pt idx="468">
                  <c:v>62.8</c:v>
                </c:pt>
                <c:pt idx="469">
                  <c:v>62.8</c:v>
                </c:pt>
                <c:pt idx="470">
                  <c:v>62.8</c:v>
                </c:pt>
                <c:pt idx="471">
                  <c:v>62.8</c:v>
                </c:pt>
                <c:pt idx="472">
                  <c:v>62.8</c:v>
                </c:pt>
                <c:pt idx="473">
                  <c:v>62.8</c:v>
                </c:pt>
                <c:pt idx="474">
                  <c:v>62.9</c:v>
                </c:pt>
                <c:pt idx="475">
                  <c:v>62.9</c:v>
                </c:pt>
                <c:pt idx="476">
                  <c:v>62.9</c:v>
                </c:pt>
                <c:pt idx="477">
                  <c:v>62.9</c:v>
                </c:pt>
                <c:pt idx="478">
                  <c:v>62.9</c:v>
                </c:pt>
                <c:pt idx="479">
                  <c:v>63</c:v>
                </c:pt>
                <c:pt idx="480">
                  <c:v>63</c:v>
                </c:pt>
                <c:pt idx="481">
                  <c:v>63</c:v>
                </c:pt>
                <c:pt idx="482">
                  <c:v>63</c:v>
                </c:pt>
                <c:pt idx="483">
                  <c:v>63.1</c:v>
                </c:pt>
                <c:pt idx="484">
                  <c:v>63.1</c:v>
                </c:pt>
                <c:pt idx="485">
                  <c:v>63.1</c:v>
                </c:pt>
                <c:pt idx="486">
                  <c:v>63.1</c:v>
                </c:pt>
                <c:pt idx="487">
                  <c:v>63.1</c:v>
                </c:pt>
                <c:pt idx="488">
                  <c:v>63.2</c:v>
                </c:pt>
                <c:pt idx="489">
                  <c:v>63.2</c:v>
                </c:pt>
                <c:pt idx="490">
                  <c:v>63.3</c:v>
                </c:pt>
                <c:pt idx="491">
                  <c:v>63.3</c:v>
                </c:pt>
                <c:pt idx="492">
                  <c:v>63.4</c:v>
                </c:pt>
                <c:pt idx="493">
                  <c:v>63.4</c:v>
                </c:pt>
                <c:pt idx="494">
                  <c:v>63.4</c:v>
                </c:pt>
                <c:pt idx="495">
                  <c:v>63.4</c:v>
                </c:pt>
                <c:pt idx="496">
                  <c:v>63.4</c:v>
                </c:pt>
                <c:pt idx="497">
                  <c:v>63.5</c:v>
                </c:pt>
                <c:pt idx="498">
                  <c:v>63.5</c:v>
                </c:pt>
                <c:pt idx="499">
                  <c:v>63.5</c:v>
                </c:pt>
                <c:pt idx="500">
                  <c:v>63.5</c:v>
                </c:pt>
                <c:pt idx="501">
                  <c:v>63.6</c:v>
                </c:pt>
                <c:pt idx="502">
                  <c:v>63.7</c:v>
                </c:pt>
                <c:pt idx="503">
                  <c:v>63.7</c:v>
                </c:pt>
                <c:pt idx="504">
                  <c:v>63.7</c:v>
                </c:pt>
                <c:pt idx="505">
                  <c:v>63.8</c:v>
                </c:pt>
                <c:pt idx="506">
                  <c:v>63.8</c:v>
                </c:pt>
                <c:pt idx="507">
                  <c:v>63.8</c:v>
                </c:pt>
                <c:pt idx="508">
                  <c:v>63.8</c:v>
                </c:pt>
                <c:pt idx="509">
                  <c:v>63.9</c:v>
                </c:pt>
                <c:pt idx="510">
                  <c:v>63.9</c:v>
                </c:pt>
                <c:pt idx="511">
                  <c:v>63.9</c:v>
                </c:pt>
                <c:pt idx="512">
                  <c:v>63.9</c:v>
                </c:pt>
                <c:pt idx="513">
                  <c:v>63.9</c:v>
                </c:pt>
                <c:pt idx="514">
                  <c:v>63.9</c:v>
                </c:pt>
                <c:pt idx="515">
                  <c:v>63.9</c:v>
                </c:pt>
                <c:pt idx="516">
                  <c:v>63.9</c:v>
                </c:pt>
                <c:pt idx="517">
                  <c:v>63.9</c:v>
                </c:pt>
                <c:pt idx="518">
                  <c:v>63.9</c:v>
                </c:pt>
                <c:pt idx="519">
                  <c:v>63.9</c:v>
                </c:pt>
                <c:pt idx="520">
                  <c:v>63.9</c:v>
                </c:pt>
                <c:pt idx="521">
                  <c:v>64</c:v>
                </c:pt>
                <c:pt idx="522">
                  <c:v>64</c:v>
                </c:pt>
                <c:pt idx="523">
                  <c:v>64</c:v>
                </c:pt>
                <c:pt idx="524">
                  <c:v>64</c:v>
                </c:pt>
                <c:pt idx="525">
                  <c:v>64</c:v>
                </c:pt>
                <c:pt idx="526">
                  <c:v>64</c:v>
                </c:pt>
                <c:pt idx="527">
                  <c:v>64</c:v>
                </c:pt>
                <c:pt idx="528">
                  <c:v>64.099999999999994</c:v>
                </c:pt>
                <c:pt idx="529">
                  <c:v>64.099999999999994</c:v>
                </c:pt>
                <c:pt idx="530">
                  <c:v>64.099999999999994</c:v>
                </c:pt>
                <c:pt idx="531">
                  <c:v>64.099999999999994</c:v>
                </c:pt>
                <c:pt idx="532">
                  <c:v>64.099999999999994</c:v>
                </c:pt>
                <c:pt idx="533">
                  <c:v>64.099999999999994</c:v>
                </c:pt>
                <c:pt idx="534">
                  <c:v>64.2</c:v>
                </c:pt>
                <c:pt idx="535">
                  <c:v>64.2</c:v>
                </c:pt>
                <c:pt idx="536">
                  <c:v>64.099999999999994</c:v>
                </c:pt>
                <c:pt idx="537">
                  <c:v>64.2</c:v>
                </c:pt>
                <c:pt idx="538">
                  <c:v>64.2</c:v>
                </c:pt>
                <c:pt idx="539">
                  <c:v>64.099999999999994</c:v>
                </c:pt>
                <c:pt idx="540">
                  <c:v>64.2</c:v>
                </c:pt>
                <c:pt idx="541">
                  <c:v>64.2</c:v>
                </c:pt>
                <c:pt idx="542">
                  <c:v>64.2</c:v>
                </c:pt>
                <c:pt idx="543">
                  <c:v>64.2</c:v>
                </c:pt>
                <c:pt idx="544">
                  <c:v>64.2</c:v>
                </c:pt>
                <c:pt idx="545">
                  <c:v>64.3</c:v>
                </c:pt>
                <c:pt idx="546">
                  <c:v>64.3</c:v>
                </c:pt>
                <c:pt idx="547">
                  <c:v>64.3</c:v>
                </c:pt>
                <c:pt idx="548">
                  <c:v>64.3</c:v>
                </c:pt>
                <c:pt idx="549">
                  <c:v>64.3</c:v>
                </c:pt>
                <c:pt idx="550">
                  <c:v>64.3</c:v>
                </c:pt>
                <c:pt idx="551">
                  <c:v>64.3</c:v>
                </c:pt>
                <c:pt idx="552">
                  <c:v>64.3</c:v>
                </c:pt>
                <c:pt idx="553">
                  <c:v>64.3</c:v>
                </c:pt>
                <c:pt idx="554">
                  <c:v>64.3</c:v>
                </c:pt>
                <c:pt idx="555">
                  <c:v>64.3</c:v>
                </c:pt>
                <c:pt idx="556">
                  <c:v>64.400000000000006</c:v>
                </c:pt>
                <c:pt idx="557">
                  <c:v>64.400000000000006</c:v>
                </c:pt>
                <c:pt idx="558">
                  <c:v>64.5</c:v>
                </c:pt>
                <c:pt idx="559">
                  <c:v>64.5</c:v>
                </c:pt>
                <c:pt idx="560">
                  <c:v>64.5</c:v>
                </c:pt>
                <c:pt idx="561">
                  <c:v>64.599999999999994</c:v>
                </c:pt>
                <c:pt idx="562">
                  <c:v>64.599999999999994</c:v>
                </c:pt>
                <c:pt idx="563">
                  <c:v>64.7</c:v>
                </c:pt>
                <c:pt idx="564">
                  <c:v>64.7</c:v>
                </c:pt>
                <c:pt idx="565">
                  <c:v>64.8</c:v>
                </c:pt>
                <c:pt idx="566">
                  <c:v>64.8</c:v>
                </c:pt>
                <c:pt idx="567">
                  <c:v>64.900000000000006</c:v>
                </c:pt>
                <c:pt idx="568">
                  <c:v>64.900000000000006</c:v>
                </c:pt>
                <c:pt idx="569">
                  <c:v>64.900000000000006</c:v>
                </c:pt>
                <c:pt idx="570">
                  <c:v>64.900000000000006</c:v>
                </c:pt>
                <c:pt idx="571">
                  <c:v>65</c:v>
                </c:pt>
                <c:pt idx="572">
                  <c:v>65</c:v>
                </c:pt>
                <c:pt idx="573">
                  <c:v>65</c:v>
                </c:pt>
                <c:pt idx="574">
                  <c:v>65.099999999999994</c:v>
                </c:pt>
                <c:pt idx="575">
                  <c:v>65.099999999999994</c:v>
                </c:pt>
                <c:pt idx="576">
                  <c:v>65.099999999999994</c:v>
                </c:pt>
                <c:pt idx="577">
                  <c:v>65.2</c:v>
                </c:pt>
                <c:pt idx="578">
                  <c:v>65.2</c:v>
                </c:pt>
                <c:pt idx="579">
                  <c:v>65.3</c:v>
                </c:pt>
                <c:pt idx="580">
                  <c:v>65.3</c:v>
                </c:pt>
                <c:pt idx="581">
                  <c:v>65.400000000000006</c:v>
                </c:pt>
                <c:pt idx="582">
                  <c:v>65.400000000000006</c:v>
                </c:pt>
                <c:pt idx="583">
                  <c:v>65.5</c:v>
                </c:pt>
                <c:pt idx="584">
                  <c:v>65.5</c:v>
                </c:pt>
                <c:pt idx="585">
                  <c:v>65.5</c:v>
                </c:pt>
                <c:pt idx="586">
                  <c:v>65.5</c:v>
                </c:pt>
                <c:pt idx="587">
                  <c:v>65.5</c:v>
                </c:pt>
                <c:pt idx="588">
                  <c:v>65.5</c:v>
                </c:pt>
                <c:pt idx="589">
                  <c:v>65.599999999999994</c:v>
                </c:pt>
                <c:pt idx="590">
                  <c:v>65.599999999999994</c:v>
                </c:pt>
                <c:pt idx="591">
                  <c:v>65.599999999999994</c:v>
                </c:pt>
                <c:pt idx="592">
                  <c:v>65.599999999999994</c:v>
                </c:pt>
                <c:pt idx="593">
                  <c:v>65.599999999999994</c:v>
                </c:pt>
                <c:pt idx="594">
                  <c:v>65.599999999999994</c:v>
                </c:pt>
                <c:pt idx="595">
                  <c:v>65.599999999999994</c:v>
                </c:pt>
                <c:pt idx="596">
                  <c:v>65.7</c:v>
                </c:pt>
                <c:pt idx="597">
                  <c:v>65.7</c:v>
                </c:pt>
                <c:pt idx="598">
                  <c:v>65.7</c:v>
                </c:pt>
                <c:pt idx="599">
                  <c:v>65.7</c:v>
                </c:pt>
                <c:pt idx="600">
                  <c:v>65.7</c:v>
                </c:pt>
                <c:pt idx="601">
                  <c:v>65.8</c:v>
                </c:pt>
                <c:pt idx="602">
                  <c:v>65.8</c:v>
                </c:pt>
                <c:pt idx="603">
                  <c:v>65.8</c:v>
                </c:pt>
                <c:pt idx="604">
                  <c:v>65.8</c:v>
                </c:pt>
                <c:pt idx="605">
                  <c:v>65.8</c:v>
                </c:pt>
                <c:pt idx="606">
                  <c:v>65.8</c:v>
                </c:pt>
                <c:pt idx="607">
                  <c:v>65.900000000000006</c:v>
                </c:pt>
                <c:pt idx="608">
                  <c:v>65.900000000000006</c:v>
                </c:pt>
                <c:pt idx="609">
                  <c:v>66</c:v>
                </c:pt>
                <c:pt idx="610">
                  <c:v>66</c:v>
                </c:pt>
                <c:pt idx="611">
                  <c:v>66</c:v>
                </c:pt>
                <c:pt idx="612">
                  <c:v>66.099999999999994</c:v>
                </c:pt>
                <c:pt idx="613">
                  <c:v>66.2</c:v>
                </c:pt>
                <c:pt idx="614">
                  <c:v>66.2</c:v>
                </c:pt>
                <c:pt idx="615">
                  <c:v>66.2</c:v>
                </c:pt>
                <c:pt idx="616">
                  <c:v>66.3</c:v>
                </c:pt>
                <c:pt idx="617">
                  <c:v>66.3</c:v>
                </c:pt>
                <c:pt idx="618">
                  <c:v>66.3</c:v>
                </c:pt>
                <c:pt idx="619">
                  <c:v>66.400000000000006</c:v>
                </c:pt>
                <c:pt idx="620">
                  <c:v>66.400000000000006</c:v>
                </c:pt>
                <c:pt idx="621">
                  <c:v>66.400000000000006</c:v>
                </c:pt>
                <c:pt idx="622">
                  <c:v>66.5</c:v>
                </c:pt>
                <c:pt idx="623">
                  <c:v>66.5</c:v>
                </c:pt>
                <c:pt idx="624">
                  <c:v>66.5</c:v>
                </c:pt>
                <c:pt idx="625">
                  <c:v>66.5</c:v>
                </c:pt>
                <c:pt idx="626">
                  <c:v>66.599999999999994</c:v>
                </c:pt>
                <c:pt idx="627">
                  <c:v>66.599999999999994</c:v>
                </c:pt>
                <c:pt idx="628">
                  <c:v>66.599999999999994</c:v>
                </c:pt>
                <c:pt idx="629">
                  <c:v>66.599999999999994</c:v>
                </c:pt>
                <c:pt idx="630">
                  <c:v>66.599999999999994</c:v>
                </c:pt>
                <c:pt idx="631">
                  <c:v>66.599999999999994</c:v>
                </c:pt>
                <c:pt idx="632">
                  <c:v>66.599999999999994</c:v>
                </c:pt>
                <c:pt idx="633">
                  <c:v>66.7</c:v>
                </c:pt>
                <c:pt idx="634">
                  <c:v>66.7</c:v>
                </c:pt>
                <c:pt idx="635">
                  <c:v>66.7</c:v>
                </c:pt>
                <c:pt idx="636">
                  <c:v>66.8</c:v>
                </c:pt>
                <c:pt idx="637">
                  <c:v>66.8</c:v>
                </c:pt>
                <c:pt idx="638">
                  <c:v>66.900000000000006</c:v>
                </c:pt>
                <c:pt idx="639">
                  <c:v>66.900000000000006</c:v>
                </c:pt>
                <c:pt idx="640">
                  <c:v>66.900000000000006</c:v>
                </c:pt>
                <c:pt idx="641">
                  <c:v>66.900000000000006</c:v>
                </c:pt>
                <c:pt idx="642">
                  <c:v>66.900000000000006</c:v>
                </c:pt>
                <c:pt idx="643">
                  <c:v>66.900000000000006</c:v>
                </c:pt>
                <c:pt idx="644">
                  <c:v>66.900000000000006</c:v>
                </c:pt>
                <c:pt idx="645">
                  <c:v>66.900000000000006</c:v>
                </c:pt>
                <c:pt idx="646">
                  <c:v>66.900000000000006</c:v>
                </c:pt>
                <c:pt idx="647">
                  <c:v>66.900000000000006</c:v>
                </c:pt>
                <c:pt idx="648">
                  <c:v>66.900000000000006</c:v>
                </c:pt>
                <c:pt idx="649">
                  <c:v>66.8</c:v>
                </c:pt>
                <c:pt idx="650">
                  <c:v>66.8</c:v>
                </c:pt>
                <c:pt idx="651">
                  <c:v>66.8</c:v>
                </c:pt>
                <c:pt idx="652">
                  <c:v>66.8</c:v>
                </c:pt>
                <c:pt idx="653">
                  <c:v>66.8</c:v>
                </c:pt>
                <c:pt idx="654">
                  <c:v>66.8</c:v>
                </c:pt>
                <c:pt idx="655">
                  <c:v>66.8</c:v>
                </c:pt>
                <c:pt idx="656">
                  <c:v>66.8</c:v>
                </c:pt>
                <c:pt idx="657">
                  <c:v>66.8</c:v>
                </c:pt>
                <c:pt idx="658">
                  <c:v>66.7</c:v>
                </c:pt>
                <c:pt idx="659">
                  <c:v>66.7</c:v>
                </c:pt>
                <c:pt idx="660">
                  <c:v>66.7</c:v>
                </c:pt>
                <c:pt idx="661">
                  <c:v>66.7</c:v>
                </c:pt>
                <c:pt idx="662">
                  <c:v>66.7</c:v>
                </c:pt>
                <c:pt idx="663">
                  <c:v>66.7</c:v>
                </c:pt>
                <c:pt idx="664">
                  <c:v>66.7</c:v>
                </c:pt>
                <c:pt idx="665">
                  <c:v>66.7</c:v>
                </c:pt>
                <c:pt idx="666">
                  <c:v>66.7</c:v>
                </c:pt>
                <c:pt idx="667">
                  <c:v>66.7</c:v>
                </c:pt>
                <c:pt idx="668">
                  <c:v>66.599999999999994</c:v>
                </c:pt>
                <c:pt idx="669">
                  <c:v>66.599999999999994</c:v>
                </c:pt>
                <c:pt idx="670">
                  <c:v>66.599999999999994</c:v>
                </c:pt>
                <c:pt idx="671">
                  <c:v>66.599999999999994</c:v>
                </c:pt>
                <c:pt idx="672">
                  <c:v>66.599999999999994</c:v>
                </c:pt>
                <c:pt idx="673">
                  <c:v>66.5</c:v>
                </c:pt>
                <c:pt idx="674">
                  <c:v>66.599999999999994</c:v>
                </c:pt>
                <c:pt idx="675">
                  <c:v>66.599999999999994</c:v>
                </c:pt>
                <c:pt idx="676">
                  <c:v>66.599999999999994</c:v>
                </c:pt>
                <c:pt idx="677">
                  <c:v>66.599999999999994</c:v>
                </c:pt>
                <c:pt idx="678">
                  <c:v>66.599999999999994</c:v>
                </c:pt>
                <c:pt idx="679">
                  <c:v>66.599999999999994</c:v>
                </c:pt>
                <c:pt idx="680">
                  <c:v>66.599999999999994</c:v>
                </c:pt>
                <c:pt idx="681">
                  <c:v>66.599999999999994</c:v>
                </c:pt>
                <c:pt idx="682">
                  <c:v>66.599999999999994</c:v>
                </c:pt>
                <c:pt idx="683">
                  <c:v>66.599999999999994</c:v>
                </c:pt>
                <c:pt idx="684">
                  <c:v>66.599999999999994</c:v>
                </c:pt>
                <c:pt idx="685">
                  <c:v>66.599999999999994</c:v>
                </c:pt>
                <c:pt idx="686">
                  <c:v>66.599999999999994</c:v>
                </c:pt>
                <c:pt idx="687">
                  <c:v>66.599999999999994</c:v>
                </c:pt>
                <c:pt idx="688">
                  <c:v>66.599999999999994</c:v>
                </c:pt>
                <c:pt idx="689">
                  <c:v>66.599999999999994</c:v>
                </c:pt>
                <c:pt idx="690">
                  <c:v>66.599999999999994</c:v>
                </c:pt>
                <c:pt idx="691">
                  <c:v>66.599999999999994</c:v>
                </c:pt>
                <c:pt idx="692">
                  <c:v>66.599999999999994</c:v>
                </c:pt>
                <c:pt idx="693">
                  <c:v>66.599999999999994</c:v>
                </c:pt>
                <c:pt idx="694">
                  <c:v>66.599999999999994</c:v>
                </c:pt>
                <c:pt idx="695">
                  <c:v>66.599999999999994</c:v>
                </c:pt>
                <c:pt idx="696">
                  <c:v>66.599999999999994</c:v>
                </c:pt>
                <c:pt idx="697">
                  <c:v>66.599999999999994</c:v>
                </c:pt>
                <c:pt idx="698">
                  <c:v>66.599999999999994</c:v>
                </c:pt>
                <c:pt idx="699">
                  <c:v>66.599999999999994</c:v>
                </c:pt>
                <c:pt idx="700">
                  <c:v>66.599999999999994</c:v>
                </c:pt>
                <c:pt idx="701">
                  <c:v>66.599999999999994</c:v>
                </c:pt>
                <c:pt idx="702">
                  <c:v>66.599999999999994</c:v>
                </c:pt>
                <c:pt idx="703">
                  <c:v>66.599999999999994</c:v>
                </c:pt>
                <c:pt idx="704">
                  <c:v>66.599999999999994</c:v>
                </c:pt>
                <c:pt idx="705">
                  <c:v>66.5</c:v>
                </c:pt>
                <c:pt idx="706">
                  <c:v>66.5</c:v>
                </c:pt>
                <c:pt idx="707">
                  <c:v>66.5</c:v>
                </c:pt>
                <c:pt idx="708">
                  <c:v>66.5</c:v>
                </c:pt>
                <c:pt idx="709">
                  <c:v>66.5</c:v>
                </c:pt>
                <c:pt idx="710">
                  <c:v>66.400000000000006</c:v>
                </c:pt>
                <c:pt idx="711">
                  <c:v>66.400000000000006</c:v>
                </c:pt>
                <c:pt idx="712">
                  <c:v>66.400000000000006</c:v>
                </c:pt>
                <c:pt idx="713">
                  <c:v>66.400000000000006</c:v>
                </c:pt>
                <c:pt idx="714">
                  <c:v>66.400000000000006</c:v>
                </c:pt>
                <c:pt idx="715">
                  <c:v>66.400000000000006</c:v>
                </c:pt>
                <c:pt idx="716">
                  <c:v>66.400000000000006</c:v>
                </c:pt>
                <c:pt idx="717">
                  <c:v>66.400000000000006</c:v>
                </c:pt>
                <c:pt idx="718">
                  <c:v>66.400000000000006</c:v>
                </c:pt>
                <c:pt idx="719">
                  <c:v>66.400000000000006</c:v>
                </c:pt>
                <c:pt idx="720">
                  <c:v>66.400000000000006</c:v>
                </c:pt>
                <c:pt idx="721">
                  <c:v>66.400000000000006</c:v>
                </c:pt>
                <c:pt idx="722">
                  <c:v>66.400000000000006</c:v>
                </c:pt>
                <c:pt idx="723">
                  <c:v>66.400000000000006</c:v>
                </c:pt>
                <c:pt idx="724">
                  <c:v>66.400000000000006</c:v>
                </c:pt>
                <c:pt idx="725">
                  <c:v>66.3</c:v>
                </c:pt>
                <c:pt idx="726">
                  <c:v>66.3</c:v>
                </c:pt>
                <c:pt idx="727">
                  <c:v>66.3</c:v>
                </c:pt>
                <c:pt idx="728">
                  <c:v>66.3</c:v>
                </c:pt>
                <c:pt idx="729">
                  <c:v>66.3</c:v>
                </c:pt>
                <c:pt idx="730">
                  <c:v>66.3</c:v>
                </c:pt>
                <c:pt idx="731">
                  <c:v>66.3</c:v>
                </c:pt>
                <c:pt idx="732">
                  <c:v>66.3</c:v>
                </c:pt>
                <c:pt idx="733">
                  <c:v>66.3</c:v>
                </c:pt>
                <c:pt idx="734">
                  <c:v>66.3</c:v>
                </c:pt>
                <c:pt idx="735">
                  <c:v>66.3</c:v>
                </c:pt>
                <c:pt idx="736">
                  <c:v>66.3</c:v>
                </c:pt>
                <c:pt idx="737">
                  <c:v>66.3</c:v>
                </c:pt>
                <c:pt idx="738">
                  <c:v>66.3</c:v>
                </c:pt>
                <c:pt idx="739">
                  <c:v>66.3</c:v>
                </c:pt>
                <c:pt idx="740">
                  <c:v>66.3</c:v>
                </c:pt>
                <c:pt idx="741">
                  <c:v>66.3</c:v>
                </c:pt>
                <c:pt idx="742">
                  <c:v>66.3</c:v>
                </c:pt>
                <c:pt idx="743">
                  <c:v>66.400000000000006</c:v>
                </c:pt>
                <c:pt idx="744">
                  <c:v>66.400000000000006</c:v>
                </c:pt>
                <c:pt idx="745">
                  <c:v>66.400000000000006</c:v>
                </c:pt>
                <c:pt idx="746">
                  <c:v>66.400000000000006</c:v>
                </c:pt>
                <c:pt idx="747">
                  <c:v>66.400000000000006</c:v>
                </c:pt>
                <c:pt idx="748">
                  <c:v>66.400000000000006</c:v>
                </c:pt>
                <c:pt idx="749">
                  <c:v>66.400000000000006</c:v>
                </c:pt>
                <c:pt idx="750">
                  <c:v>66.400000000000006</c:v>
                </c:pt>
                <c:pt idx="751">
                  <c:v>66.400000000000006</c:v>
                </c:pt>
                <c:pt idx="752">
                  <c:v>66.5</c:v>
                </c:pt>
                <c:pt idx="753">
                  <c:v>66.599999999999994</c:v>
                </c:pt>
                <c:pt idx="754">
                  <c:v>66.599999999999994</c:v>
                </c:pt>
                <c:pt idx="755">
                  <c:v>66.599999999999994</c:v>
                </c:pt>
                <c:pt idx="756">
                  <c:v>66.599999999999994</c:v>
                </c:pt>
                <c:pt idx="757">
                  <c:v>66.599999999999994</c:v>
                </c:pt>
                <c:pt idx="758">
                  <c:v>66.7</c:v>
                </c:pt>
                <c:pt idx="759">
                  <c:v>66.7</c:v>
                </c:pt>
                <c:pt idx="760">
                  <c:v>66.7</c:v>
                </c:pt>
                <c:pt idx="761">
                  <c:v>66.8</c:v>
                </c:pt>
                <c:pt idx="762">
                  <c:v>66.8</c:v>
                </c:pt>
                <c:pt idx="763">
                  <c:v>66.8</c:v>
                </c:pt>
                <c:pt idx="764">
                  <c:v>66.8</c:v>
                </c:pt>
                <c:pt idx="765">
                  <c:v>66.8</c:v>
                </c:pt>
                <c:pt idx="766">
                  <c:v>66.8</c:v>
                </c:pt>
                <c:pt idx="767">
                  <c:v>66.900000000000006</c:v>
                </c:pt>
                <c:pt idx="768">
                  <c:v>66.900000000000006</c:v>
                </c:pt>
                <c:pt idx="769">
                  <c:v>66.900000000000006</c:v>
                </c:pt>
                <c:pt idx="770">
                  <c:v>66.900000000000006</c:v>
                </c:pt>
                <c:pt idx="771">
                  <c:v>67</c:v>
                </c:pt>
                <c:pt idx="772">
                  <c:v>67</c:v>
                </c:pt>
                <c:pt idx="773">
                  <c:v>67</c:v>
                </c:pt>
                <c:pt idx="774">
                  <c:v>67.099999999999994</c:v>
                </c:pt>
                <c:pt idx="775">
                  <c:v>67.099999999999994</c:v>
                </c:pt>
                <c:pt idx="776">
                  <c:v>67.099999999999994</c:v>
                </c:pt>
                <c:pt idx="777">
                  <c:v>67.2</c:v>
                </c:pt>
                <c:pt idx="778">
                  <c:v>67.2</c:v>
                </c:pt>
                <c:pt idx="779">
                  <c:v>67.2</c:v>
                </c:pt>
                <c:pt idx="780">
                  <c:v>67.2</c:v>
                </c:pt>
                <c:pt idx="781">
                  <c:v>67.3</c:v>
                </c:pt>
                <c:pt idx="782">
                  <c:v>67.3</c:v>
                </c:pt>
                <c:pt idx="783">
                  <c:v>67.3</c:v>
                </c:pt>
                <c:pt idx="784">
                  <c:v>67.400000000000006</c:v>
                </c:pt>
                <c:pt idx="785">
                  <c:v>67.3</c:v>
                </c:pt>
                <c:pt idx="786">
                  <c:v>67.400000000000006</c:v>
                </c:pt>
                <c:pt idx="787">
                  <c:v>67.400000000000006</c:v>
                </c:pt>
                <c:pt idx="788">
                  <c:v>67.400000000000006</c:v>
                </c:pt>
                <c:pt idx="789">
                  <c:v>67.400000000000006</c:v>
                </c:pt>
                <c:pt idx="790">
                  <c:v>67.400000000000006</c:v>
                </c:pt>
                <c:pt idx="791">
                  <c:v>67.400000000000006</c:v>
                </c:pt>
                <c:pt idx="792">
                  <c:v>67.400000000000006</c:v>
                </c:pt>
                <c:pt idx="793">
                  <c:v>67.400000000000006</c:v>
                </c:pt>
                <c:pt idx="794">
                  <c:v>67.400000000000006</c:v>
                </c:pt>
                <c:pt idx="795">
                  <c:v>67.400000000000006</c:v>
                </c:pt>
                <c:pt idx="796">
                  <c:v>67.400000000000006</c:v>
                </c:pt>
                <c:pt idx="797">
                  <c:v>67.400000000000006</c:v>
                </c:pt>
                <c:pt idx="798">
                  <c:v>67.400000000000006</c:v>
                </c:pt>
                <c:pt idx="799">
                  <c:v>67.400000000000006</c:v>
                </c:pt>
                <c:pt idx="800">
                  <c:v>67.5</c:v>
                </c:pt>
                <c:pt idx="801">
                  <c:v>67.5</c:v>
                </c:pt>
                <c:pt idx="802">
                  <c:v>67.5</c:v>
                </c:pt>
                <c:pt idx="803">
                  <c:v>67.5</c:v>
                </c:pt>
                <c:pt idx="804">
                  <c:v>67.5</c:v>
                </c:pt>
                <c:pt idx="805">
                  <c:v>67.5</c:v>
                </c:pt>
                <c:pt idx="806">
                  <c:v>67.5</c:v>
                </c:pt>
                <c:pt idx="807">
                  <c:v>67.5</c:v>
                </c:pt>
                <c:pt idx="808">
                  <c:v>67.5</c:v>
                </c:pt>
                <c:pt idx="809">
                  <c:v>67.5</c:v>
                </c:pt>
                <c:pt idx="810">
                  <c:v>67.5</c:v>
                </c:pt>
                <c:pt idx="811">
                  <c:v>67.5</c:v>
                </c:pt>
                <c:pt idx="812">
                  <c:v>67.5</c:v>
                </c:pt>
                <c:pt idx="813">
                  <c:v>67.5</c:v>
                </c:pt>
                <c:pt idx="814">
                  <c:v>67.5</c:v>
                </c:pt>
                <c:pt idx="815">
                  <c:v>67.5</c:v>
                </c:pt>
                <c:pt idx="816">
                  <c:v>67.5</c:v>
                </c:pt>
                <c:pt idx="817">
                  <c:v>67.5</c:v>
                </c:pt>
                <c:pt idx="818">
                  <c:v>67.5</c:v>
                </c:pt>
                <c:pt idx="819">
                  <c:v>67.400000000000006</c:v>
                </c:pt>
                <c:pt idx="820">
                  <c:v>67.400000000000006</c:v>
                </c:pt>
                <c:pt idx="821">
                  <c:v>67.400000000000006</c:v>
                </c:pt>
                <c:pt idx="822">
                  <c:v>67.400000000000006</c:v>
                </c:pt>
                <c:pt idx="823">
                  <c:v>67.5</c:v>
                </c:pt>
                <c:pt idx="824">
                  <c:v>67.5</c:v>
                </c:pt>
                <c:pt idx="825">
                  <c:v>67.5</c:v>
                </c:pt>
                <c:pt idx="826">
                  <c:v>67.400000000000006</c:v>
                </c:pt>
                <c:pt idx="827">
                  <c:v>67.400000000000006</c:v>
                </c:pt>
                <c:pt idx="828">
                  <c:v>67.400000000000006</c:v>
                </c:pt>
                <c:pt idx="829">
                  <c:v>67.5</c:v>
                </c:pt>
                <c:pt idx="830">
                  <c:v>67.5</c:v>
                </c:pt>
                <c:pt idx="831">
                  <c:v>67.5</c:v>
                </c:pt>
                <c:pt idx="832">
                  <c:v>67.5</c:v>
                </c:pt>
                <c:pt idx="833">
                  <c:v>67.5</c:v>
                </c:pt>
                <c:pt idx="834">
                  <c:v>67.5</c:v>
                </c:pt>
                <c:pt idx="835">
                  <c:v>67.5</c:v>
                </c:pt>
                <c:pt idx="836">
                  <c:v>67.5</c:v>
                </c:pt>
                <c:pt idx="837">
                  <c:v>67.5</c:v>
                </c:pt>
                <c:pt idx="838">
                  <c:v>67.5</c:v>
                </c:pt>
                <c:pt idx="839">
                  <c:v>67.5</c:v>
                </c:pt>
                <c:pt idx="840">
                  <c:v>67.5</c:v>
                </c:pt>
                <c:pt idx="841">
                  <c:v>67.5</c:v>
                </c:pt>
                <c:pt idx="842">
                  <c:v>67.5</c:v>
                </c:pt>
                <c:pt idx="843">
                  <c:v>67.5</c:v>
                </c:pt>
                <c:pt idx="844">
                  <c:v>67.5</c:v>
                </c:pt>
                <c:pt idx="845">
                  <c:v>67.5</c:v>
                </c:pt>
                <c:pt idx="846">
                  <c:v>67.5</c:v>
                </c:pt>
                <c:pt idx="847">
                  <c:v>67.5</c:v>
                </c:pt>
                <c:pt idx="848">
                  <c:v>67.400000000000006</c:v>
                </c:pt>
                <c:pt idx="849">
                  <c:v>67.400000000000006</c:v>
                </c:pt>
                <c:pt idx="850">
                  <c:v>67.400000000000006</c:v>
                </c:pt>
                <c:pt idx="851">
                  <c:v>67.400000000000006</c:v>
                </c:pt>
                <c:pt idx="852">
                  <c:v>67.400000000000006</c:v>
                </c:pt>
                <c:pt idx="853">
                  <c:v>67.400000000000006</c:v>
                </c:pt>
                <c:pt idx="854">
                  <c:v>67.400000000000006</c:v>
                </c:pt>
                <c:pt idx="855">
                  <c:v>67.400000000000006</c:v>
                </c:pt>
                <c:pt idx="856">
                  <c:v>67.400000000000006</c:v>
                </c:pt>
                <c:pt idx="857">
                  <c:v>67.400000000000006</c:v>
                </c:pt>
                <c:pt idx="858">
                  <c:v>67.400000000000006</c:v>
                </c:pt>
                <c:pt idx="859">
                  <c:v>67.3</c:v>
                </c:pt>
                <c:pt idx="860">
                  <c:v>67.3</c:v>
                </c:pt>
                <c:pt idx="861">
                  <c:v>67.3</c:v>
                </c:pt>
                <c:pt idx="862">
                  <c:v>67.2</c:v>
                </c:pt>
                <c:pt idx="863">
                  <c:v>67.2</c:v>
                </c:pt>
                <c:pt idx="864">
                  <c:v>67.2</c:v>
                </c:pt>
                <c:pt idx="865">
                  <c:v>67.2</c:v>
                </c:pt>
                <c:pt idx="866">
                  <c:v>67.2</c:v>
                </c:pt>
                <c:pt idx="867">
                  <c:v>67.2</c:v>
                </c:pt>
                <c:pt idx="868">
                  <c:v>67.2</c:v>
                </c:pt>
                <c:pt idx="869">
                  <c:v>67.099999999999994</c:v>
                </c:pt>
                <c:pt idx="870">
                  <c:v>67.099999999999994</c:v>
                </c:pt>
                <c:pt idx="871">
                  <c:v>67.099999999999994</c:v>
                </c:pt>
                <c:pt idx="872">
                  <c:v>67.099999999999994</c:v>
                </c:pt>
                <c:pt idx="873">
                  <c:v>67</c:v>
                </c:pt>
                <c:pt idx="874">
                  <c:v>67</c:v>
                </c:pt>
                <c:pt idx="875">
                  <c:v>67</c:v>
                </c:pt>
                <c:pt idx="876">
                  <c:v>67</c:v>
                </c:pt>
                <c:pt idx="877">
                  <c:v>67</c:v>
                </c:pt>
                <c:pt idx="878">
                  <c:v>67</c:v>
                </c:pt>
                <c:pt idx="879">
                  <c:v>66.900000000000006</c:v>
                </c:pt>
                <c:pt idx="880">
                  <c:v>66.900000000000006</c:v>
                </c:pt>
                <c:pt idx="881">
                  <c:v>66.900000000000006</c:v>
                </c:pt>
                <c:pt idx="882">
                  <c:v>66.900000000000006</c:v>
                </c:pt>
                <c:pt idx="883">
                  <c:v>66.900000000000006</c:v>
                </c:pt>
                <c:pt idx="884">
                  <c:v>66.900000000000006</c:v>
                </c:pt>
                <c:pt idx="885">
                  <c:v>66.900000000000006</c:v>
                </c:pt>
                <c:pt idx="886">
                  <c:v>66.900000000000006</c:v>
                </c:pt>
                <c:pt idx="887">
                  <c:v>66.900000000000006</c:v>
                </c:pt>
                <c:pt idx="888">
                  <c:v>66.900000000000006</c:v>
                </c:pt>
                <c:pt idx="889">
                  <c:v>66.8</c:v>
                </c:pt>
                <c:pt idx="890">
                  <c:v>66.8</c:v>
                </c:pt>
                <c:pt idx="891">
                  <c:v>66.8</c:v>
                </c:pt>
                <c:pt idx="892">
                  <c:v>66.8</c:v>
                </c:pt>
                <c:pt idx="893">
                  <c:v>66.7</c:v>
                </c:pt>
                <c:pt idx="894">
                  <c:v>66.8</c:v>
                </c:pt>
                <c:pt idx="895">
                  <c:v>66.8</c:v>
                </c:pt>
                <c:pt idx="896">
                  <c:v>66.8</c:v>
                </c:pt>
                <c:pt idx="897">
                  <c:v>66.8</c:v>
                </c:pt>
                <c:pt idx="898">
                  <c:v>66.8</c:v>
                </c:pt>
                <c:pt idx="899">
                  <c:v>66.8</c:v>
                </c:pt>
                <c:pt idx="900">
                  <c:v>66.8</c:v>
                </c:pt>
                <c:pt idx="901">
                  <c:v>66.8</c:v>
                </c:pt>
                <c:pt idx="902">
                  <c:v>66.8</c:v>
                </c:pt>
                <c:pt idx="903">
                  <c:v>66.8</c:v>
                </c:pt>
                <c:pt idx="904">
                  <c:v>66.8</c:v>
                </c:pt>
                <c:pt idx="905">
                  <c:v>66.8</c:v>
                </c:pt>
                <c:pt idx="906">
                  <c:v>66.8</c:v>
                </c:pt>
                <c:pt idx="907">
                  <c:v>66.900000000000006</c:v>
                </c:pt>
                <c:pt idx="908">
                  <c:v>66.900000000000006</c:v>
                </c:pt>
                <c:pt idx="909">
                  <c:v>66.900000000000006</c:v>
                </c:pt>
                <c:pt idx="910">
                  <c:v>66.900000000000006</c:v>
                </c:pt>
                <c:pt idx="911">
                  <c:v>67</c:v>
                </c:pt>
                <c:pt idx="912">
                  <c:v>67</c:v>
                </c:pt>
                <c:pt idx="913">
                  <c:v>67</c:v>
                </c:pt>
                <c:pt idx="914">
                  <c:v>67</c:v>
                </c:pt>
                <c:pt idx="915">
                  <c:v>67.099999999999994</c:v>
                </c:pt>
                <c:pt idx="916">
                  <c:v>67.099999999999994</c:v>
                </c:pt>
                <c:pt idx="917">
                  <c:v>67.099999999999994</c:v>
                </c:pt>
                <c:pt idx="918">
                  <c:v>67.099999999999994</c:v>
                </c:pt>
                <c:pt idx="919">
                  <c:v>67.2</c:v>
                </c:pt>
                <c:pt idx="920">
                  <c:v>67.2</c:v>
                </c:pt>
                <c:pt idx="921">
                  <c:v>67.2</c:v>
                </c:pt>
                <c:pt idx="922">
                  <c:v>67.2</c:v>
                </c:pt>
                <c:pt idx="923">
                  <c:v>67.2</c:v>
                </c:pt>
                <c:pt idx="924">
                  <c:v>67.3</c:v>
                </c:pt>
                <c:pt idx="925">
                  <c:v>67.3</c:v>
                </c:pt>
                <c:pt idx="926">
                  <c:v>67.3</c:v>
                </c:pt>
                <c:pt idx="927">
                  <c:v>67.3</c:v>
                </c:pt>
                <c:pt idx="928">
                  <c:v>67.400000000000006</c:v>
                </c:pt>
                <c:pt idx="929">
                  <c:v>67.400000000000006</c:v>
                </c:pt>
                <c:pt idx="930">
                  <c:v>67.400000000000006</c:v>
                </c:pt>
                <c:pt idx="931">
                  <c:v>67.400000000000006</c:v>
                </c:pt>
                <c:pt idx="932">
                  <c:v>67.5</c:v>
                </c:pt>
                <c:pt idx="933">
                  <c:v>67.599999999999994</c:v>
                </c:pt>
                <c:pt idx="934">
                  <c:v>67.7</c:v>
                </c:pt>
                <c:pt idx="935">
                  <c:v>67.8</c:v>
                </c:pt>
                <c:pt idx="936">
                  <c:v>67.8</c:v>
                </c:pt>
                <c:pt idx="937">
                  <c:v>68</c:v>
                </c:pt>
                <c:pt idx="938">
                  <c:v>68.099999999999994</c:v>
                </c:pt>
                <c:pt idx="939">
                  <c:v>68.3</c:v>
                </c:pt>
                <c:pt idx="940">
                  <c:v>68.5</c:v>
                </c:pt>
                <c:pt idx="941">
                  <c:v>68.599999999999994</c:v>
                </c:pt>
                <c:pt idx="942">
                  <c:v>68.7</c:v>
                </c:pt>
                <c:pt idx="943">
                  <c:v>68.8</c:v>
                </c:pt>
                <c:pt idx="944">
                  <c:v>68.8</c:v>
                </c:pt>
                <c:pt idx="945">
                  <c:v>68.900000000000006</c:v>
                </c:pt>
                <c:pt idx="946">
                  <c:v>68.900000000000006</c:v>
                </c:pt>
                <c:pt idx="947">
                  <c:v>68.900000000000006</c:v>
                </c:pt>
                <c:pt idx="948">
                  <c:v>68.900000000000006</c:v>
                </c:pt>
                <c:pt idx="949">
                  <c:v>68.900000000000006</c:v>
                </c:pt>
                <c:pt idx="950">
                  <c:v>68.900000000000006</c:v>
                </c:pt>
                <c:pt idx="951">
                  <c:v>68.900000000000006</c:v>
                </c:pt>
                <c:pt idx="952">
                  <c:v>68.900000000000006</c:v>
                </c:pt>
                <c:pt idx="953">
                  <c:v>68.900000000000006</c:v>
                </c:pt>
                <c:pt idx="954">
                  <c:v>68.900000000000006</c:v>
                </c:pt>
                <c:pt idx="955">
                  <c:v>68.900000000000006</c:v>
                </c:pt>
                <c:pt idx="956">
                  <c:v>68.900000000000006</c:v>
                </c:pt>
                <c:pt idx="957">
                  <c:v>68.900000000000006</c:v>
                </c:pt>
                <c:pt idx="958">
                  <c:v>68.900000000000006</c:v>
                </c:pt>
                <c:pt idx="959">
                  <c:v>68.8</c:v>
                </c:pt>
                <c:pt idx="960">
                  <c:v>68.8</c:v>
                </c:pt>
                <c:pt idx="961">
                  <c:v>68.8</c:v>
                </c:pt>
                <c:pt idx="962">
                  <c:v>68.900000000000006</c:v>
                </c:pt>
                <c:pt idx="963">
                  <c:v>68.900000000000006</c:v>
                </c:pt>
                <c:pt idx="964">
                  <c:v>68.900000000000006</c:v>
                </c:pt>
                <c:pt idx="965">
                  <c:v>68.900000000000006</c:v>
                </c:pt>
                <c:pt idx="966">
                  <c:v>68.900000000000006</c:v>
                </c:pt>
                <c:pt idx="967">
                  <c:v>68.900000000000006</c:v>
                </c:pt>
                <c:pt idx="968">
                  <c:v>69</c:v>
                </c:pt>
                <c:pt idx="969">
                  <c:v>69</c:v>
                </c:pt>
                <c:pt idx="970">
                  <c:v>69</c:v>
                </c:pt>
                <c:pt idx="971">
                  <c:v>69.099999999999994</c:v>
                </c:pt>
                <c:pt idx="972">
                  <c:v>69.099999999999994</c:v>
                </c:pt>
                <c:pt idx="973">
                  <c:v>69.099999999999994</c:v>
                </c:pt>
                <c:pt idx="974">
                  <c:v>69.2</c:v>
                </c:pt>
                <c:pt idx="975">
                  <c:v>69.2</c:v>
                </c:pt>
                <c:pt idx="976">
                  <c:v>69.3</c:v>
                </c:pt>
                <c:pt idx="977">
                  <c:v>69.3</c:v>
                </c:pt>
                <c:pt idx="978">
                  <c:v>69.400000000000006</c:v>
                </c:pt>
                <c:pt idx="979">
                  <c:v>69.5</c:v>
                </c:pt>
                <c:pt idx="980">
                  <c:v>69.5</c:v>
                </c:pt>
                <c:pt idx="981">
                  <c:v>69.599999999999994</c:v>
                </c:pt>
                <c:pt idx="982">
                  <c:v>69.599999999999994</c:v>
                </c:pt>
                <c:pt idx="983">
                  <c:v>69.599999999999994</c:v>
                </c:pt>
                <c:pt idx="984">
                  <c:v>69.599999999999994</c:v>
                </c:pt>
                <c:pt idx="985">
                  <c:v>69.599999999999994</c:v>
                </c:pt>
                <c:pt idx="986">
                  <c:v>69.7</c:v>
                </c:pt>
                <c:pt idx="987">
                  <c:v>69.8</c:v>
                </c:pt>
                <c:pt idx="988">
                  <c:v>69.900000000000006</c:v>
                </c:pt>
                <c:pt idx="989">
                  <c:v>69.900000000000006</c:v>
                </c:pt>
                <c:pt idx="990">
                  <c:v>69.900000000000006</c:v>
                </c:pt>
                <c:pt idx="991">
                  <c:v>69.900000000000006</c:v>
                </c:pt>
                <c:pt idx="992">
                  <c:v>70</c:v>
                </c:pt>
                <c:pt idx="993">
                  <c:v>70</c:v>
                </c:pt>
                <c:pt idx="994">
                  <c:v>70</c:v>
                </c:pt>
                <c:pt idx="995">
                  <c:v>70</c:v>
                </c:pt>
                <c:pt idx="996">
                  <c:v>70.099999999999994</c:v>
                </c:pt>
                <c:pt idx="997">
                  <c:v>70.099999999999994</c:v>
                </c:pt>
                <c:pt idx="998">
                  <c:v>70.2</c:v>
                </c:pt>
                <c:pt idx="999">
                  <c:v>70.2</c:v>
                </c:pt>
                <c:pt idx="1000">
                  <c:v>70.2</c:v>
                </c:pt>
                <c:pt idx="1001">
                  <c:v>70.2</c:v>
                </c:pt>
                <c:pt idx="1002">
                  <c:v>70.3</c:v>
                </c:pt>
                <c:pt idx="1003">
                  <c:v>70.5</c:v>
                </c:pt>
                <c:pt idx="1004">
                  <c:v>70.5</c:v>
                </c:pt>
                <c:pt idx="1005">
                  <c:v>70.5</c:v>
                </c:pt>
                <c:pt idx="1006">
                  <c:v>70.5</c:v>
                </c:pt>
                <c:pt idx="1007">
                  <c:v>70.5</c:v>
                </c:pt>
                <c:pt idx="1008">
                  <c:v>70.400000000000006</c:v>
                </c:pt>
                <c:pt idx="1009">
                  <c:v>70.400000000000006</c:v>
                </c:pt>
                <c:pt idx="1010">
                  <c:v>70.400000000000006</c:v>
                </c:pt>
                <c:pt idx="1011">
                  <c:v>70.400000000000006</c:v>
                </c:pt>
                <c:pt idx="1012">
                  <c:v>70.5</c:v>
                </c:pt>
                <c:pt idx="1013">
                  <c:v>70.599999999999994</c:v>
                </c:pt>
                <c:pt idx="1014">
                  <c:v>70.7</c:v>
                </c:pt>
                <c:pt idx="1015">
                  <c:v>70.900000000000006</c:v>
                </c:pt>
                <c:pt idx="1016">
                  <c:v>71</c:v>
                </c:pt>
                <c:pt idx="1017">
                  <c:v>71</c:v>
                </c:pt>
                <c:pt idx="1018">
                  <c:v>71</c:v>
                </c:pt>
                <c:pt idx="1019">
                  <c:v>70.900000000000006</c:v>
                </c:pt>
                <c:pt idx="1020">
                  <c:v>70.900000000000006</c:v>
                </c:pt>
                <c:pt idx="1021">
                  <c:v>70.900000000000006</c:v>
                </c:pt>
                <c:pt idx="1022">
                  <c:v>70.8</c:v>
                </c:pt>
                <c:pt idx="1023">
                  <c:v>70.8</c:v>
                </c:pt>
                <c:pt idx="1024">
                  <c:v>70.8</c:v>
                </c:pt>
                <c:pt idx="1025">
                  <c:v>70.7</c:v>
                </c:pt>
                <c:pt idx="1026">
                  <c:v>70.7</c:v>
                </c:pt>
                <c:pt idx="1027">
                  <c:v>70.7</c:v>
                </c:pt>
                <c:pt idx="1028">
                  <c:v>70.7</c:v>
                </c:pt>
                <c:pt idx="1029">
                  <c:v>70.599999999999994</c:v>
                </c:pt>
                <c:pt idx="1030">
                  <c:v>70.599999999999994</c:v>
                </c:pt>
                <c:pt idx="1031">
                  <c:v>70.599999999999994</c:v>
                </c:pt>
                <c:pt idx="1032">
                  <c:v>70.7</c:v>
                </c:pt>
                <c:pt idx="1033">
                  <c:v>70.7</c:v>
                </c:pt>
                <c:pt idx="1034">
                  <c:v>70.8</c:v>
                </c:pt>
                <c:pt idx="1035">
                  <c:v>70.8</c:v>
                </c:pt>
                <c:pt idx="1036">
                  <c:v>70.8</c:v>
                </c:pt>
                <c:pt idx="1037">
                  <c:v>70.8</c:v>
                </c:pt>
                <c:pt idx="1038">
                  <c:v>71</c:v>
                </c:pt>
                <c:pt idx="1039">
                  <c:v>71.2</c:v>
                </c:pt>
                <c:pt idx="1040">
                  <c:v>71.599999999999994</c:v>
                </c:pt>
                <c:pt idx="1041">
                  <c:v>71.900000000000006</c:v>
                </c:pt>
                <c:pt idx="1042">
                  <c:v>72.3</c:v>
                </c:pt>
                <c:pt idx="1043">
                  <c:v>72.8</c:v>
                </c:pt>
                <c:pt idx="1044">
                  <c:v>73.5</c:v>
                </c:pt>
                <c:pt idx="1045">
                  <c:v>74.3</c:v>
                </c:pt>
                <c:pt idx="1046">
                  <c:v>75</c:v>
                </c:pt>
                <c:pt idx="1047">
                  <c:v>75.8</c:v>
                </c:pt>
                <c:pt idx="1048">
                  <c:v>76.900000000000006</c:v>
                </c:pt>
                <c:pt idx="1049">
                  <c:v>78.099999999999994</c:v>
                </c:pt>
                <c:pt idx="1050">
                  <c:v>79.3</c:v>
                </c:pt>
                <c:pt idx="1051">
                  <c:v>80.599999999999994</c:v>
                </c:pt>
                <c:pt idx="1052">
                  <c:v>81.8</c:v>
                </c:pt>
                <c:pt idx="1053">
                  <c:v>82.8</c:v>
                </c:pt>
                <c:pt idx="1054">
                  <c:v>83.4</c:v>
                </c:pt>
                <c:pt idx="1055">
                  <c:v>83.9</c:v>
                </c:pt>
                <c:pt idx="1056">
                  <c:v>84.3</c:v>
                </c:pt>
                <c:pt idx="1057">
                  <c:v>84.8</c:v>
                </c:pt>
                <c:pt idx="1058">
                  <c:v>85.4</c:v>
                </c:pt>
                <c:pt idx="1059">
                  <c:v>86.1</c:v>
                </c:pt>
                <c:pt idx="1060">
                  <c:v>86.9</c:v>
                </c:pt>
                <c:pt idx="1061">
                  <c:v>88</c:v>
                </c:pt>
                <c:pt idx="1062">
                  <c:v>89.6</c:v>
                </c:pt>
                <c:pt idx="1063">
                  <c:v>90.9</c:v>
                </c:pt>
                <c:pt idx="1064">
                  <c:v>92.1</c:v>
                </c:pt>
                <c:pt idx="1065">
                  <c:v>93.8</c:v>
                </c:pt>
                <c:pt idx="1066">
                  <c:v>95.8</c:v>
                </c:pt>
                <c:pt idx="1067">
                  <c:v>99.1</c:v>
                </c:pt>
                <c:pt idx="1068">
                  <c:v>102</c:v>
                </c:pt>
                <c:pt idx="1069">
                  <c:v>105.2</c:v>
                </c:pt>
                <c:pt idx="1070">
                  <c:v>108</c:v>
                </c:pt>
                <c:pt idx="1071">
                  <c:v>109.9</c:v>
                </c:pt>
                <c:pt idx="1072">
                  <c:v>111.9</c:v>
                </c:pt>
                <c:pt idx="1073">
                  <c:v>114.2</c:v>
                </c:pt>
                <c:pt idx="1074">
                  <c:v>116.7</c:v>
                </c:pt>
                <c:pt idx="1075">
                  <c:v>119.5</c:v>
                </c:pt>
                <c:pt idx="1076">
                  <c:v>122.7</c:v>
                </c:pt>
                <c:pt idx="1077">
                  <c:v>125.9</c:v>
                </c:pt>
                <c:pt idx="1078">
                  <c:v>129.30000000000001</c:v>
                </c:pt>
                <c:pt idx="1079">
                  <c:v>133</c:v>
                </c:pt>
                <c:pt idx="1080">
                  <c:v>137.4</c:v>
                </c:pt>
                <c:pt idx="1081">
                  <c:v>142.30000000000001</c:v>
                </c:pt>
                <c:pt idx="1082">
                  <c:v>147.5</c:v>
                </c:pt>
                <c:pt idx="1083">
                  <c:v>152.30000000000001</c:v>
                </c:pt>
                <c:pt idx="1084">
                  <c:v>157</c:v>
                </c:pt>
                <c:pt idx="1085">
                  <c:v>161.69999999999999</c:v>
                </c:pt>
                <c:pt idx="1086">
                  <c:v>166</c:v>
                </c:pt>
                <c:pt idx="1087">
                  <c:v>170.1</c:v>
                </c:pt>
                <c:pt idx="1088">
                  <c:v>174.2</c:v>
                </c:pt>
                <c:pt idx="1089">
                  <c:v>178.2</c:v>
                </c:pt>
                <c:pt idx="1090">
                  <c:v>182.2</c:v>
                </c:pt>
                <c:pt idx="1091">
                  <c:v>187.5</c:v>
                </c:pt>
                <c:pt idx="1092">
                  <c:v>194.1</c:v>
                </c:pt>
                <c:pt idx="1093">
                  <c:v>201.6</c:v>
                </c:pt>
                <c:pt idx="1094">
                  <c:v>210</c:v>
                </c:pt>
                <c:pt idx="1095">
                  <c:v>218.3</c:v>
                </c:pt>
                <c:pt idx="1096">
                  <c:v>225.5</c:v>
                </c:pt>
                <c:pt idx="1097">
                  <c:v>232.1</c:v>
                </c:pt>
                <c:pt idx="1098">
                  <c:v>238.2</c:v>
                </c:pt>
                <c:pt idx="1099">
                  <c:v>243.4</c:v>
                </c:pt>
                <c:pt idx="1100">
                  <c:v>248</c:v>
                </c:pt>
                <c:pt idx="1101">
                  <c:v>252.6</c:v>
                </c:pt>
                <c:pt idx="1102">
                  <c:v>256.7</c:v>
                </c:pt>
                <c:pt idx="1103">
                  <c:v>260.89999999999998</c:v>
                </c:pt>
                <c:pt idx="1104">
                  <c:v>265.8</c:v>
                </c:pt>
                <c:pt idx="1105">
                  <c:v>270.60000000000002</c:v>
                </c:pt>
                <c:pt idx="1106">
                  <c:v>275.2</c:v>
                </c:pt>
                <c:pt idx="1107">
                  <c:v>280.2</c:v>
                </c:pt>
                <c:pt idx="1108">
                  <c:v>286</c:v>
                </c:pt>
                <c:pt idx="1109">
                  <c:v>291.5</c:v>
                </c:pt>
                <c:pt idx="1110">
                  <c:v>298.10000000000002</c:v>
                </c:pt>
                <c:pt idx="1111">
                  <c:v>305.7</c:v>
                </c:pt>
                <c:pt idx="1112">
                  <c:v>313.5</c:v>
                </c:pt>
                <c:pt idx="1113">
                  <c:v>322.39999999999998</c:v>
                </c:pt>
                <c:pt idx="1114">
                  <c:v>331.7</c:v>
                </c:pt>
                <c:pt idx="1115">
                  <c:v>341</c:v>
                </c:pt>
                <c:pt idx="1116">
                  <c:v>349.8</c:v>
                </c:pt>
                <c:pt idx="1117">
                  <c:v>358.8</c:v>
                </c:pt>
                <c:pt idx="1118">
                  <c:v>367.2</c:v>
                </c:pt>
                <c:pt idx="1119">
                  <c:v>374.7</c:v>
                </c:pt>
                <c:pt idx="1120">
                  <c:v>382.4</c:v>
                </c:pt>
                <c:pt idx="1121">
                  <c:v>390.8</c:v>
                </c:pt>
                <c:pt idx="1122">
                  <c:v>399</c:v>
                </c:pt>
                <c:pt idx="1123">
                  <c:v>406.7</c:v>
                </c:pt>
                <c:pt idx="1124">
                  <c:v>413.8</c:v>
                </c:pt>
                <c:pt idx="1125">
                  <c:v>420.2</c:v>
                </c:pt>
                <c:pt idx="1126">
                  <c:v>426.3</c:v>
                </c:pt>
                <c:pt idx="1127">
                  <c:v>432.7</c:v>
                </c:pt>
                <c:pt idx="1128">
                  <c:v>438.7</c:v>
                </c:pt>
                <c:pt idx="1129">
                  <c:v>444.4</c:v>
                </c:pt>
                <c:pt idx="1130">
                  <c:v>449.7</c:v>
                </c:pt>
                <c:pt idx="1131">
                  <c:v>455.8</c:v>
                </c:pt>
                <c:pt idx="1132">
                  <c:v>462.9</c:v>
                </c:pt>
                <c:pt idx="1133">
                  <c:v>469.6</c:v>
                </c:pt>
                <c:pt idx="1134">
                  <c:v>475.6</c:v>
                </c:pt>
                <c:pt idx="1135">
                  <c:v>481.9</c:v>
                </c:pt>
                <c:pt idx="1136">
                  <c:v>487.4</c:v>
                </c:pt>
                <c:pt idx="1137">
                  <c:v>492.9</c:v>
                </c:pt>
                <c:pt idx="1138">
                  <c:v>500.4</c:v>
                </c:pt>
                <c:pt idx="1139">
                  <c:v>508.6</c:v>
                </c:pt>
                <c:pt idx="1140">
                  <c:v>515</c:v>
                </c:pt>
                <c:pt idx="1141">
                  <c:v>520.29999999999995</c:v>
                </c:pt>
                <c:pt idx="1142">
                  <c:v>525.79999999999995</c:v>
                </c:pt>
                <c:pt idx="1143">
                  <c:v>530.6</c:v>
                </c:pt>
                <c:pt idx="1144">
                  <c:v>535.79999999999995</c:v>
                </c:pt>
                <c:pt idx="1145">
                  <c:v>541.5</c:v>
                </c:pt>
                <c:pt idx="1146">
                  <c:v>546.9</c:v>
                </c:pt>
                <c:pt idx="1147">
                  <c:v>552.20000000000005</c:v>
                </c:pt>
                <c:pt idx="1148">
                  <c:v>558.70000000000005</c:v>
                </c:pt>
                <c:pt idx="1149">
                  <c:v>564.5</c:v>
                </c:pt>
                <c:pt idx="1150">
                  <c:v>569</c:v>
                </c:pt>
                <c:pt idx="1151">
                  <c:v>573</c:v>
                </c:pt>
                <c:pt idx="1152">
                  <c:v>576.20000000000005</c:v>
                </c:pt>
                <c:pt idx="1153">
                  <c:v>578.20000000000005</c:v>
                </c:pt>
                <c:pt idx="1154">
                  <c:v>581.1</c:v>
                </c:pt>
                <c:pt idx="1155">
                  <c:v>584.20000000000005</c:v>
                </c:pt>
                <c:pt idx="1156">
                  <c:v>587.6</c:v>
                </c:pt>
                <c:pt idx="1157">
                  <c:v>591</c:v>
                </c:pt>
                <c:pt idx="1158">
                  <c:v>593.5</c:v>
                </c:pt>
                <c:pt idx="1159">
                  <c:v>595.6</c:v>
                </c:pt>
                <c:pt idx="1160">
                  <c:v>598.6</c:v>
                </c:pt>
                <c:pt idx="1161">
                  <c:v>601.4</c:v>
                </c:pt>
                <c:pt idx="1162">
                  <c:v>603.6</c:v>
                </c:pt>
                <c:pt idx="1163">
                  <c:v>605.20000000000005</c:v>
                </c:pt>
                <c:pt idx="1164">
                  <c:v>606.5</c:v>
                </c:pt>
                <c:pt idx="1165">
                  <c:v>608.6</c:v>
                </c:pt>
                <c:pt idx="1166">
                  <c:v>611.5</c:v>
                </c:pt>
                <c:pt idx="1167">
                  <c:v>614.4</c:v>
                </c:pt>
                <c:pt idx="1168">
                  <c:v>616.70000000000005</c:v>
                </c:pt>
                <c:pt idx="1169">
                  <c:v>618.1</c:v>
                </c:pt>
                <c:pt idx="1170">
                  <c:v>619.29999999999995</c:v>
                </c:pt>
                <c:pt idx="1171">
                  <c:v>620.9</c:v>
                </c:pt>
                <c:pt idx="1172">
                  <c:v>622.29999999999995</c:v>
                </c:pt>
                <c:pt idx="1173">
                  <c:v>623.1</c:v>
                </c:pt>
                <c:pt idx="1174">
                  <c:v>623.79999999999995</c:v>
                </c:pt>
                <c:pt idx="1175">
                  <c:v>624.1</c:v>
                </c:pt>
                <c:pt idx="1176">
                  <c:v>624.20000000000005</c:v>
                </c:pt>
                <c:pt idx="1177">
                  <c:v>624.5</c:v>
                </c:pt>
                <c:pt idx="1178">
                  <c:v>625.1</c:v>
                </c:pt>
                <c:pt idx="1179">
                  <c:v>625.70000000000005</c:v>
                </c:pt>
                <c:pt idx="1180">
                  <c:v>625.79999999999995</c:v>
                </c:pt>
                <c:pt idx="1181">
                  <c:v>625.6</c:v>
                </c:pt>
                <c:pt idx="1182">
                  <c:v>625.5</c:v>
                </c:pt>
                <c:pt idx="1183">
                  <c:v>625.6</c:v>
                </c:pt>
                <c:pt idx="1184">
                  <c:v>625.79999999999995</c:v>
                </c:pt>
                <c:pt idx="1185">
                  <c:v>625.9</c:v>
                </c:pt>
                <c:pt idx="1186">
                  <c:v>625.6</c:v>
                </c:pt>
                <c:pt idx="1187">
                  <c:v>624.4</c:v>
                </c:pt>
                <c:pt idx="1188">
                  <c:v>622.79999999999995</c:v>
                </c:pt>
                <c:pt idx="1189">
                  <c:v>621.9</c:v>
                </c:pt>
                <c:pt idx="1190">
                  <c:v>621.29999999999995</c:v>
                </c:pt>
                <c:pt idx="1191">
                  <c:v>620.79999999999995</c:v>
                </c:pt>
                <c:pt idx="1192">
                  <c:v>620.5</c:v>
                </c:pt>
                <c:pt idx="1193">
                  <c:v>620.5</c:v>
                </c:pt>
                <c:pt idx="1194">
                  <c:v>620.4</c:v>
                </c:pt>
                <c:pt idx="1195">
                  <c:v>620.4</c:v>
                </c:pt>
                <c:pt idx="1196">
                  <c:v>620.4</c:v>
                </c:pt>
                <c:pt idx="1197">
                  <c:v>620.20000000000005</c:v>
                </c:pt>
                <c:pt idx="1198">
                  <c:v>619.79999999999995</c:v>
                </c:pt>
                <c:pt idx="1199">
                  <c:v>619</c:v>
                </c:pt>
                <c:pt idx="1200">
                  <c:v>618.20000000000005</c:v>
                </c:pt>
                <c:pt idx="1201">
                  <c:v>617.6</c:v>
                </c:pt>
                <c:pt idx="1202">
                  <c:v>617.1</c:v>
                </c:pt>
                <c:pt idx="1203">
                  <c:v>616.70000000000005</c:v>
                </c:pt>
                <c:pt idx="1204">
                  <c:v>616.29999999999995</c:v>
                </c:pt>
                <c:pt idx="1205">
                  <c:v>615.9</c:v>
                </c:pt>
                <c:pt idx="1206">
                  <c:v>615.20000000000005</c:v>
                </c:pt>
                <c:pt idx="1207">
                  <c:v>614</c:v>
                </c:pt>
                <c:pt idx="1208">
                  <c:v>612.79999999999995</c:v>
                </c:pt>
                <c:pt idx="1209">
                  <c:v>611.79999999999995</c:v>
                </c:pt>
                <c:pt idx="1210">
                  <c:v>611.1</c:v>
                </c:pt>
                <c:pt idx="1211">
                  <c:v>610</c:v>
                </c:pt>
                <c:pt idx="1212">
                  <c:v>608.5</c:v>
                </c:pt>
                <c:pt idx="1213">
                  <c:v>606.20000000000005</c:v>
                </c:pt>
                <c:pt idx="1214">
                  <c:v>603.1</c:v>
                </c:pt>
                <c:pt idx="1215">
                  <c:v>599.79999999999995</c:v>
                </c:pt>
                <c:pt idx="1216">
                  <c:v>597.1</c:v>
                </c:pt>
                <c:pt idx="1217">
                  <c:v>595.1</c:v>
                </c:pt>
                <c:pt idx="1218">
                  <c:v>594</c:v>
                </c:pt>
                <c:pt idx="1219">
                  <c:v>593.6</c:v>
                </c:pt>
                <c:pt idx="1220">
                  <c:v>593.29999999999995</c:v>
                </c:pt>
                <c:pt idx="1221">
                  <c:v>591.79999999999995</c:v>
                </c:pt>
                <c:pt idx="1222">
                  <c:v>588.79999999999995</c:v>
                </c:pt>
                <c:pt idx="1223">
                  <c:v>586.9</c:v>
                </c:pt>
                <c:pt idx="1224">
                  <c:v>586.1</c:v>
                </c:pt>
                <c:pt idx="1225">
                  <c:v>584.5</c:v>
                </c:pt>
                <c:pt idx="1226">
                  <c:v>581.9</c:v>
                </c:pt>
                <c:pt idx="1227">
                  <c:v>580</c:v>
                </c:pt>
                <c:pt idx="1228">
                  <c:v>579.20000000000005</c:v>
                </c:pt>
                <c:pt idx="1229">
                  <c:v>579</c:v>
                </c:pt>
                <c:pt idx="1230">
                  <c:v>578.79999999999995</c:v>
                </c:pt>
                <c:pt idx="1231">
                  <c:v>578.1</c:v>
                </c:pt>
                <c:pt idx="1232">
                  <c:v>577.4</c:v>
                </c:pt>
                <c:pt idx="1233">
                  <c:v>577.20000000000005</c:v>
                </c:pt>
                <c:pt idx="1234">
                  <c:v>577.20000000000005</c:v>
                </c:pt>
                <c:pt idx="1235">
                  <c:v>576.79999999999995</c:v>
                </c:pt>
                <c:pt idx="1236">
                  <c:v>575.70000000000005</c:v>
                </c:pt>
                <c:pt idx="1237">
                  <c:v>574.9</c:v>
                </c:pt>
                <c:pt idx="1238">
                  <c:v>574.29999999999995</c:v>
                </c:pt>
                <c:pt idx="1239">
                  <c:v>572.6</c:v>
                </c:pt>
                <c:pt idx="1240">
                  <c:v>570.4</c:v>
                </c:pt>
                <c:pt idx="1241">
                  <c:v>567.5</c:v>
                </c:pt>
                <c:pt idx="1242">
                  <c:v>563.4</c:v>
                </c:pt>
                <c:pt idx="1243">
                  <c:v>559</c:v>
                </c:pt>
                <c:pt idx="1244">
                  <c:v>556.29999999999995</c:v>
                </c:pt>
                <c:pt idx="1245">
                  <c:v>554.9</c:v>
                </c:pt>
                <c:pt idx="1246">
                  <c:v>553.20000000000005</c:v>
                </c:pt>
                <c:pt idx="1247">
                  <c:v>550.70000000000005</c:v>
                </c:pt>
                <c:pt idx="1248">
                  <c:v>547.5</c:v>
                </c:pt>
                <c:pt idx="1249">
                  <c:v>544.5</c:v>
                </c:pt>
                <c:pt idx="1250">
                  <c:v>543</c:v>
                </c:pt>
                <c:pt idx="1251">
                  <c:v>542</c:v>
                </c:pt>
                <c:pt idx="1252">
                  <c:v>541</c:v>
                </c:pt>
                <c:pt idx="1253">
                  <c:v>539.79999999999995</c:v>
                </c:pt>
                <c:pt idx="1254">
                  <c:v>538.9</c:v>
                </c:pt>
                <c:pt idx="1255">
                  <c:v>538.6</c:v>
                </c:pt>
                <c:pt idx="1256">
                  <c:v>538.5</c:v>
                </c:pt>
                <c:pt idx="1257">
                  <c:v>538.20000000000005</c:v>
                </c:pt>
                <c:pt idx="1258">
                  <c:v>537.6</c:v>
                </c:pt>
                <c:pt idx="1259">
                  <c:v>537</c:v>
                </c:pt>
                <c:pt idx="1260">
                  <c:v>536.6</c:v>
                </c:pt>
                <c:pt idx="1261">
                  <c:v>536.1</c:v>
                </c:pt>
                <c:pt idx="1262">
                  <c:v>535.6</c:v>
                </c:pt>
                <c:pt idx="1263">
                  <c:v>535.20000000000005</c:v>
                </c:pt>
                <c:pt idx="1264">
                  <c:v>534.20000000000005</c:v>
                </c:pt>
                <c:pt idx="1265">
                  <c:v>533.1</c:v>
                </c:pt>
                <c:pt idx="1266">
                  <c:v>532.4</c:v>
                </c:pt>
                <c:pt idx="1267">
                  <c:v>531.9</c:v>
                </c:pt>
                <c:pt idx="1268">
                  <c:v>531.29999999999995</c:v>
                </c:pt>
                <c:pt idx="1269">
                  <c:v>530.70000000000005</c:v>
                </c:pt>
                <c:pt idx="1270">
                  <c:v>529</c:v>
                </c:pt>
                <c:pt idx="1271">
                  <c:v>526.20000000000005</c:v>
                </c:pt>
                <c:pt idx="1272">
                  <c:v>522.79999999999995</c:v>
                </c:pt>
                <c:pt idx="1273">
                  <c:v>520.20000000000005</c:v>
                </c:pt>
                <c:pt idx="1274">
                  <c:v>518.79999999999995</c:v>
                </c:pt>
                <c:pt idx="1275">
                  <c:v>517.6</c:v>
                </c:pt>
                <c:pt idx="1276">
                  <c:v>517</c:v>
                </c:pt>
                <c:pt idx="1277">
                  <c:v>516.5</c:v>
                </c:pt>
                <c:pt idx="1278">
                  <c:v>516.20000000000005</c:v>
                </c:pt>
                <c:pt idx="1279">
                  <c:v>515</c:v>
                </c:pt>
                <c:pt idx="1280">
                  <c:v>513.4</c:v>
                </c:pt>
                <c:pt idx="1281">
                  <c:v>512</c:v>
                </c:pt>
                <c:pt idx="1282">
                  <c:v>511.1</c:v>
                </c:pt>
                <c:pt idx="1283">
                  <c:v>510.5</c:v>
                </c:pt>
                <c:pt idx="1284">
                  <c:v>510.1</c:v>
                </c:pt>
                <c:pt idx="1285">
                  <c:v>509.5</c:v>
                </c:pt>
                <c:pt idx="1286">
                  <c:v>508.7</c:v>
                </c:pt>
                <c:pt idx="1287">
                  <c:v>508.2</c:v>
                </c:pt>
                <c:pt idx="1288">
                  <c:v>508</c:v>
                </c:pt>
                <c:pt idx="1289">
                  <c:v>508</c:v>
                </c:pt>
                <c:pt idx="1290">
                  <c:v>507.8</c:v>
                </c:pt>
                <c:pt idx="1291">
                  <c:v>507.1</c:v>
                </c:pt>
                <c:pt idx="1292">
                  <c:v>505</c:v>
                </c:pt>
                <c:pt idx="1293">
                  <c:v>503.4</c:v>
                </c:pt>
                <c:pt idx="1294">
                  <c:v>502.6</c:v>
                </c:pt>
                <c:pt idx="1295">
                  <c:v>502.1</c:v>
                </c:pt>
                <c:pt idx="1296">
                  <c:v>501.1</c:v>
                </c:pt>
                <c:pt idx="1297">
                  <c:v>500.1</c:v>
                </c:pt>
                <c:pt idx="1298">
                  <c:v>498.2</c:v>
                </c:pt>
                <c:pt idx="1299">
                  <c:v>495.8</c:v>
                </c:pt>
                <c:pt idx="1300">
                  <c:v>493.4</c:v>
                </c:pt>
                <c:pt idx="1301">
                  <c:v>491</c:v>
                </c:pt>
                <c:pt idx="1302">
                  <c:v>489.6</c:v>
                </c:pt>
                <c:pt idx="1303">
                  <c:v>488.1</c:v>
                </c:pt>
                <c:pt idx="1304">
                  <c:v>486.6</c:v>
                </c:pt>
                <c:pt idx="1305">
                  <c:v>484.6</c:v>
                </c:pt>
                <c:pt idx="1306">
                  <c:v>481.5</c:v>
                </c:pt>
                <c:pt idx="1307">
                  <c:v>479</c:v>
                </c:pt>
                <c:pt idx="1308">
                  <c:v>476.9</c:v>
                </c:pt>
                <c:pt idx="1309">
                  <c:v>475</c:v>
                </c:pt>
                <c:pt idx="1310">
                  <c:v>472.8</c:v>
                </c:pt>
                <c:pt idx="1311">
                  <c:v>471</c:v>
                </c:pt>
                <c:pt idx="1312">
                  <c:v>469.9</c:v>
                </c:pt>
                <c:pt idx="1313">
                  <c:v>468.7</c:v>
                </c:pt>
                <c:pt idx="1314">
                  <c:v>467.4</c:v>
                </c:pt>
                <c:pt idx="1315">
                  <c:v>466</c:v>
                </c:pt>
                <c:pt idx="1316">
                  <c:v>464.9</c:v>
                </c:pt>
                <c:pt idx="1317">
                  <c:v>464.1</c:v>
                </c:pt>
                <c:pt idx="1318">
                  <c:v>462.8</c:v>
                </c:pt>
                <c:pt idx="1319">
                  <c:v>461.1</c:v>
                </c:pt>
                <c:pt idx="1320">
                  <c:v>459.7</c:v>
                </c:pt>
                <c:pt idx="1321">
                  <c:v>458.7</c:v>
                </c:pt>
                <c:pt idx="1322">
                  <c:v>457.9</c:v>
                </c:pt>
                <c:pt idx="1323">
                  <c:v>457.1</c:v>
                </c:pt>
                <c:pt idx="1324">
                  <c:v>456.6</c:v>
                </c:pt>
                <c:pt idx="1325">
                  <c:v>456.1</c:v>
                </c:pt>
                <c:pt idx="1326">
                  <c:v>455.3</c:v>
                </c:pt>
                <c:pt idx="1327">
                  <c:v>454.5</c:v>
                </c:pt>
                <c:pt idx="1328">
                  <c:v>453.7</c:v>
                </c:pt>
                <c:pt idx="1329">
                  <c:v>453.1</c:v>
                </c:pt>
                <c:pt idx="1330">
                  <c:v>452.3</c:v>
                </c:pt>
                <c:pt idx="1331">
                  <c:v>451.7</c:v>
                </c:pt>
                <c:pt idx="1332">
                  <c:v>450.9</c:v>
                </c:pt>
                <c:pt idx="1333">
                  <c:v>449.5</c:v>
                </c:pt>
                <c:pt idx="1334">
                  <c:v>447.6</c:v>
                </c:pt>
                <c:pt idx="1335">
                  <c:v>446</c:v>
                </c:pt>
                <c:pt idx="1336">
                  <c:v>444.7</c:v>
                </c:pt>
                <c:pt idx="1337">
                  <c:v>443.3</c:v>
                </c:pt>
                <c:pt idx="1338">
                  <c:v>441.9</c:v>
                </c:pt>
                <c:pt idx="1339">
                  <c:v>440.3</c:v>
                </c:pt>
                <c:pt idx="1340">
                  <c:v>438.2</c:v>
                </c:pt>
                <c:pt idx="1341">
                  <c:v>436.6</c:v>
                </c:pt>
                <c:pt idx="1342">
                  <c:v>435.3</c:v>
                </c:pt>
                <c:pt idx="1343">
                  <c:v>434.2</c:v>
                </c:pt>
                <c:pt idx="1344">
                  <c:v>433.5</c:v>
                </c:pt>
                <c:pt idx="1345">
                  <c:v>433</c:v>
                </c:pt>
                <c:pt idx="1346">
                  <c:v>432.3</c:v>
                </c:pt>
                <c:pt idx="1347">
                  <c:v>431.5</c:v>
                </c:pt>
                <c:pt idx="1348">
                  <c:v>430.5</c:v>
                </c:pt>
                <c:pt idx="1349">
                  <c:v>429.6</c:v>
                </c:pt>
                <c:pt idx="1350">
                  <c:v>428.8</c:v>
                </c:pt>
                <c:pt idx="1351">
                  <c:v>428</c:v>
                </c:pt>
                <c:pt idx="1352">
                  <c:v>427.1</c:v>
                </c:pt>
                <c:pt idx="1353">
                  <c:v>426.2</c:v>
                </c:pt>
                <c:pt idx="1354">
                  <c:v>425</c:v>
                </c:pt>
                <c:pt idx="1355">
                  <c:v>423.7</c:v>
                </c:pt>
                <c:pt idx="1356">
                  <c:v>422.5</c:v>
                </c:pt>
                <c:pt idx="1357">
                  <c:v>421.3</c:v>
                </c:pt>
                <c:pt idx="1358">
                  <c:v>420.3</c:v>
                </c:pt>
                <c:pt idx="1359">
                  <c:v>419.1</c:v>
                </c:pt>
                <c:pt idx="1360">
                  <c:v>417.8</c:v>
                </c:pt>
                <c:pt idx="1361">
                  <c:v>416.4</c:v>
                </c:pt>
                <c:pt idx="1362">
                  <c:v>415.1</c:v>
                </c:pt>
                <c:pt idx="1363">
                  <c:v>414.1</c:v>
                </c:pt>
                <c:pt idx="1364">
                  <c:v>413.1</c:v>
                </c:pt>
                <c:pt idx="1365">
                  <c:v>412.1</c:v>
                </c:pt>
                <c:pt idx="1366">
                  <c:v>411.2</c:v>
                </c:pt>
                <c:pt idx="1367">
                  <c:v>410.2</c:v>
                </c:pt>
                <c:pt idx="1368">
                  <c:v>409</c:v>
                </c:pt>
                <c:pt idx="1369">
                  <c:v>407.8</c:v>
                </c:pt>
                <c:pt idx="1370">
                  <c:v>406.9</c:v>
                </c:pt>
                <c:pt idx="1371">
                  <c:v>406</c:v>
                </c:pt>
                <c:pt idx="1372">
                  <c:v>405.1</c:v>
                </c:pt>
                <c:pt idx="1373">
                  <c:v>404.4</c:v>
                </c:pt>
                <c:pt idx="1374">
                  <c:v>403.7</c:v>
                </c:pt>
                <c:pt idx="1375">
                  <c:v>402.7</c:v>
                </c:pt>
                <c:pt idx="1376">
                  <c:v>401.6</c:v>
                </c:pt>
                <c:pt idx="1377">
                  <c:v>400.5</c:v>
                </c:pt>
                <c:pt idx="1378">
                  <c:v>399.3</c:v>
                </c:pt>
                <c:pt idx="1379">
                  <c:v>398.1</c:v>
                </c:pt>
                <c:pt idx="1380">
                  <c:v>396.9</c:v>
                </c:pt>
                <c:pt idx="1381">
                  <c:v>395.5</c:v>
                </c:pt>
                <c:pt idx="1382">
                  <c:v>394.3</c:v>
                </c:pt>
                <c:pt idx="1383">
                  <c:v>393.2</c:v>
                </c:pt>
                <c:pt idx="1384">
                  <c:v>392.2</c:v>
                </c:pt>
                <c:pt idx="1385">
                  <c:v>391.2</c:v>
                </c:pt>
                <c:pt idx="1386">
                  <c:v>390</c:v>
                </c:pt>
                <c:pt idx="1387">
                  <c:v>388.8</c:v>
                </c:pt>
                <c:pt idx="1388">
                  <c:v>387.7</c:v>
                </c:pt>
                <c:pt idx="1389">
                  <c:v>386.7</c:v>
                </c:pt>
                <c:pt idx="1390">
                  <c:v>385.7</c:v>
                </c:pt>
                <c:pt idx="1391">
                  <c:v>384.7</c:v>
                </c:pt>
                <c:pt idx="1392">
                  <c:v>383.8</c:v>
                </c:pt>
                <c:pt idx="1393">
                  <c:v>383</c:v>
                </c:pt>
                <c:pt idx="1394">
                  <c:v>382.1</c:v>
                </c:pt>
                <c:pt idx="1395">
                  <c:v>381.3</c:v>
                </c:pt>
                <c:pt idx="1396">
                  <c:v>380.5</c:v>
                </c:pt>
                <c:pt idx="1397">
                  <c:v>379.3</c:v>
                </c:pt>
                <c:pt idx="1398">
                  <c:v>378.2</c:v>
                </c:pt>
                <c:pt idx="1399">
                  <c:v>377.3</c:v>
                </c:pt>
                <c:pt idx="1400">
                  <c:v>376.5</c:v>
                </c:pt>
                <c:pt idx="1401">
                  <c:v>375.6</c:v>
                </c:pt>
                <c:pt idx="1402">
                  <c:v>374.8</c:v>
                </c:pt>
                <c:pt idx="1403">
                  <c:v>373.9</c:v>
                </c:pt>
                <c:pt idx="1404">
                  <c:v>372.9</c:v>
                </c:pt>
                <c:pt idx="1405">
                  <c:v>371.8</c:v>
                </c:pt>
                <c:pt idx="1406">
                  <c:v>370.6</c:v>
                </c:pt>
                <c:pt idx="1407">
                  <c:v>369.5</c:v>
                </c:pt>
                <c:pt idx="1408">
                  <c:v>368.5</c:v>
                </c:pt>
                <c:pt idx="1409">
                  <c:v>367.5</c:v>
                </c:pt>
                <c:pt idx="1410">
                  <c:v>366.4</c:v>
                </c:pt>
                <c:pt idx="1411">
                  <c:v>365.3</c:v>
                </c:pt>
                <c:pt idx="1412">
                  <c:v>364.2</c:v>
                </c:pt>
                <c:pt idx="1413">
                  <c:v>363.3</c:v>
                </c:pt>
                <c:pt idx="1414">
                  <c:v>362.4</c:v>
                </c:pt>
                <c:pt idx="1415">
                  <c:v>361.4</c:v>
                </c:pt>
                <c:pt idx="1416">
                  <c:v>360.4</c:v>
                </c:pt>
                <c:pt idx="1417">
                  <c:v>359.4</c:v>
                </c:pt>
                <c:pt idx="1418">
                  <c:v>358.3</c:v>
                </c:pt>
                <c:pt idx="1419">
                  <c:v>357.2</c:v>
                </c:pt>
                <c:pt idx="1420">
                  <c:v>356.2</c:v>
                </c:pt>
                <c:pt idx="1421">
                  <c:v>355.2</c:v>
                </c:pt>
                <c:pt idx="1422">
                  <c:v>354.3</c:v>
                </c:pt>
                <c:pt idx="1423">
                  <c:v>353.3</c:v>
                </c:pt>
                <c:pt idx="1424">
                  <c:v>352.3</c:v>
                </c:pt>
                <c:pt idx="1425">
                  <c:v>351.4</c:v>
                </c:pt>
                <c:pt idx="1426">
                  <c:v>350.4</c:v>
                </c:pt>
                <c:pt idx="1427">
                  <c:v>349.5</c:v>
                </c:pt>
                <c:pt idx="1428">
                  <c:v>348.7</c:v>
                </c:pt>
                <c:pt idx="1429">
                  <c:v>347.9</c:v>
                </c:pt>
                <c:pt idx="1430">
                  <c:v>347.1</c:v>
                </c:pt>
                <c:pt idx="1431">
                  <c:v>346.3</c:v>
                </c:pt>
                <c:pt idx="1432">
                  <c:v>345.5</c:v>
                </c:pt>
                <c:pt idx="1433">
                  <c:v>344.6</c:v>
                </c:pt>
                <c:pt idx="1434">
                  <c:v>343.8</c:v>
                </c:pt>
                <c:pt idx="1435">
                  <c:v>342.9</c:v>
                </c:pt>
                <c:pt idx="1436">
                  <c:v>342</c:v>
                </c:pt>
                <c:pt idx="1437">
                  <c:v>341</c:v>
                </c:pt>
                <c:pt idx="1438">
                  <c:v>340</c:v>
                </c:pt>
                <c:pt idx="1439">
                  <c:v>339</c:v>
                </c:pt>
                <c:pt idx="1440">
                  <c:v>338</c:v>
                </c:pt>
                <c:pt idx="1441">
                  <c:v>337.1</c:v>
                </c:pt>
                <c:pt idx="1442">
                  <c:v>336.4</c:v>
                </c:pt>
                <c:pt idx="1443">
                  <c:v>335.7</c:v>
                </c:pt>
                <c:pt idx="1444">
                  <c:v>335</c:v>
                </c:pt>
                <c:pt idx="1445">
                  <c:v>334.2</c:v>
                </c:pt>
                <c:pt idx="1446">
                  <c:v>333.5</c:v>
                </c:pt>
                <c:pt idx="1447">
                  <c:v>332.9</c:v>
                </c:pt>
                <c:pt idx="1448">
                  <c:v>332.3</c:v>
                </c:pt>
                <c:pt idx="1449">
                  <c:v>331.7</c:v>
                </c:pt>
                <c:pt idx="1450">
                  <c:v>331.1</c:v>
                </c:pt>
                <c:pt idx="1451">
                  <c:v>330.5</c:v>
                </c:pt>
                <c:pt idx="1452">
                  <c:v>329.7</c:v>
                </c:pt>
                <c:pt idx="1453">
                  <c:v>329</c:v>
                </c:pt>
                <c:pt idx="1454">
                  <c:v>328.2</c:v>
                </c:pt>
                <c:pt idx="1455">
                  <c:v>327.60000000000002</c:v>
                </c:pt>
                <c:pt idx="1456">
                  <c:v>326.89999999999998</c:v>
                </c:pt>
                <c:pt idx="1457">
                  <c:v>326.3</c:v>
                </c:pt>
                <c:pt idx="1458">
                  <c:v>325.7</c:v>
                </c:pt>
                <c:pt idx="1459">
                  <c:v>324.89999999999998</c:v>
                </c:pt>
                <c:pt idx="1460">
                  <c:v>324.10000000000002</c:v>
                </c:pt>
                <c:pt idx="1461">
                  <c:v>323.3</c:v>
                </c:pt>
                <c:pt idx="1462">
                  <c:v>322.5</c:v>
                </c:pt>
                <c:pt idx="1463">
                  <c:v>321.7</c:v>
                </c:pt>
                <c:pt idx="1464">
                  <c:v>321</c:v>
                </c:pt>
                <c:pt idx="1465">
                  <c:v>320.3</c:v>
                </c:pt>
                <c:pt idx="1466">
                  <c:v>319.60000000000002</c:v>
                </c:pt>
                <c:pt idx="1467">
                  <c:v>318.89999999999998</c:v>
                </c:pt>
                <c:pt idx="1468">
                  <c:v>318.10000000000002</c:v>
                </c:pt>
                <c:pt idx="1469">
                  <c:v>317.39999999999998</c:v>
                </c:pt>
                <c:pt idx="1470">
                  <c:v>316.60000000000002</c:v>
                </c:pt>
                <c:pt idx="1471">
                  <c:v>315.8</c:v>
                </c:pt>
                <c:pt idx="1472">
                  <c:v>315</c:v>
                </c:pt>
                <c:pt idx="1473">
                  <c:v>314.10000000000002</c:v>
                </c:pt>
                <c:pt idx="1474">
                  <c:v>313.3</c:v>
                </c:pt>
                <c:pt idx="1475">
                  <c:v>312.5</c:v>
                </c:pt>
                <c:pt idx="1476">
                  <c:v>311.60000000000002</c:v>
                </c:pt>
                <c:pt idx="1477">
                  <c:v>310.8</c:v>
                </c:pt>
                <c:pt idx="1478">
                  <c:v>310</c:v>
                </c:pt>
                <c:pt idx="1479">
                  <c:v>309.3</c:v>
                </c:pt>
                <c:pt idx="1480">
                  <c:v>308.60000000000002</c:v>
                </c:pt>
                <c:pt idx="1481">
                  <c:v>307.89999999999998</c:v>
                </c:pt>
                <c:pt idx="1482">
                  <c:v>307.2</c:v>
                </c:pt>
                <c:pt idx="1483">
                  <c:v>306.39999999999998</c:v>
                </c:pt>
                <c:pt idx="1484">
                  <c:v>305.60000000000002</c:v>
                </c:pt>
                <c:pt idx="1485">
                  <c:v>304.89999999999998</c:v>
                </c:pt>
                <c:pt idx="1486">
                  <c:v>304.2</c:v>
                </c:pt>
                <c:pt idx="1487">
                  <c:v>303.5</c:v>
                </c:pt>
                <c:pt idx="1488">
                  <c:v>302.8</c:v>
                </c:pt>
                <c:pt idx="1489">
                  <c:v>302</c:v>
                </c:pt>
                <c:pt idx="1490">
                  <c:v>301.2</c:v>
                </c:pt>
                <c:pt idx="1491">
                  <c:v>300.5</c:v>
                </c:pt>
                <c:pt idx="1492">
                  <c:v>299.7</c:v>
                </c:pt>
                <c:pt idx="1493">
                  <c:v>299</c:v>
                </c:pt>
                <c:pt idx="1494">
                  <c:v>298.2</c:v>
                </c:pt>
                <c:pt idx="1495">
                  <c:v>297.39999999999998</c:v>
                </c:pt>
                <c:pt idx="1496">
                  <c:v>296.5</c:v>
                </c:pt>
                <c:pt idx="1497">
                  <c:v>295.7</c:v>
                </c:pt>
                <c:pt idx="1498">
                  <c:v>294.8</c:v>
                </c:pt>
                <c:pt idx="1499">
                  <c:v>293.89999999999998</c:v>
                </c:pt>
                <c:pt idx="1500">
                  <c:v>293.10000000000002</c:v>
                </c:pt>
                <c:pt idx="1501">
                  <c:v>292.2</c:v>
                </c:pt>
                <c:pt idx="1502">
                  <c:v>291.3</c:v>
                </c:pt>
                <c:pt idx="1503">
                  <c:v>290.39999999999998</c:v>
                </c:pt>
                <c:pt idx="1504">
                  <c:v>289.60000000000002</c:v>
                </c:pt>
                <c:pt idx="1505">
                  <c:v>288.8</c:v>
                </c:pt>
                <c:pt idx="1506">
                  <c:v>287.89999999999998</c:v>
                </c:pt>
                <c:pt idx="1507">
                  <c:v>287.10000000000002</c:v>
                </c:pt>
                <c:pt idx="1508">
                  <c:v>286.3</c:v>
                </c:pt>
                <c:pt idx="1509">
                  <c:v>285.5</c:v>
                </c:pt>
                <c:pt idx="1510">
                  <c:v>284.8</c:v>
                </c:pt>
                <c:pt idx="1511">
                  <c:v>284</c:v>
                </c:pt>
                <c:pt idx="1512">
                  <c:v>283.2</c:v>
                </c:pt>
                <c:pt idx="1513">
                  <c:v>282.5</c:v>
                </c:pt>
                <c:pt idx="1514">
                  <c:v>281.8</c:v>
                </c:pt>
                <c:pt idx="1515">
                  <c:v>280.89999999999998</c:v>
                </c:pt>
                <c:pt idx="1516">
                  <c:v>279.89999999999998</c:v>
                </c:pt>
                <c:pt idx="1517">
                  <c:v>278.89999999999998</c:v>
                </c:pt>
                <c:pt idx="1518">
                  <c:v>278</c:v>
                </c:pt>
                <c:pt idx="1519">
                  <c:v>277</c:v>
                </c:pt>
                <c:pt idx="1520">
                  <c:v>276.10000000000002</c:v>
                </c:pt>
                <c:pt idx="1521">
                  <c:v>275.3</c:v>
                </c:pt>
                <c:pt idx="1522">
                  <c:v>274.39999999999998</c:v>
                </c:pt>
                <c:pt idx="1523">
                  <c:v>273.60000000000002</c:v>
                </c:pt>
                <c:pt idx="1524">
                  <c:v>272.8</c:v>
                </c:pt>
                <c:pt idx="1525">
                  <c:v>271.89999999999998</c:v>
                </c:pt>
                <c:pt idx="1526">
                  <c:v>271.10000000000002</c:v>
                </c:pt>
                <c:pt idx="1527">
                  <c:v>270.39999999999998</c:v>
                </c:pt>
                <c:pt idx="1528">
                  <c:v>269.7</c:v>
                </c:pt>
                <c:pt idx="1529">
                  <c:v>269</c:v>
                </c:pt>
                <c:pt idx="1530">
                  <c:v>268.2</c:v>
                </c:pt>
                <c:pt idx="1531">
                  <c:v>267.39999999999998</c:v>
                </c:pt>
                <c:pt idx="1532">
                  <c:v>266.7</c:v>
                </c:pt>
                <c:pt idx="1533">
                  <c:v>265.89999999999998</c:v>
                </c:pt>
                <c:pt idx="1534">
                  <c:v>265.2</c:v>
                </c:pt>
                <c:pt idx="1535">
                  <c:v>264.39999999999998</c:v>
                </c:pt>
                <c:pt idx="1536">
                  <c:v>263.8</c:v>
                </c:pt>
                <c:pt idx="1537">
                  <c:v>263.10000000000002</c:v>
                </c:pt>
                <c:pt idx="1538">
                  <c:v>262.3</c:v>
                </c:pt>
                <c:pt idx="1539">
                  <c:v>261.60000000000002</c:v>
                </c:pt>
                <c:pt idx="1540">
                  <c:v>260.89999999999998</c:v>
                </c:pt>
                <c:pt idx="1541">
                  <c:v>260.3</c:v>
                </c:pt>
                <c:pt idx="1542">
                  <c:v>259.60000000000002</c:v>
                </c:pt>
                <c:pt idx="1543">
                  <c:v>258.89999999999998</c:v>
                </c:pt>
                <c:pt idx="1544">
                  <c:v>258.2</c:v>
                </c:pt>
                <c:pt idx="1545">
                  <c:v>257.5</c:v>
                </c:pt>
                <c:pt idx="1546">
                  <c:v>256.89999999999998</c:v>
                </c:pt>
                <c:pt idx="1547">
                  <c:v>256.2</c:v>
                </c:pt>
                <c:pt idx="1548">
                  <c:v>255.5</c:v>
                </c:pt>
                <c:pt idx="1549">
                  <c:v>254.8</c:v>
                </c:pt>
                <c:pt idx="1550">
                  <c:v>254.1</c:v>
                </c:pt>
                <c:pt idx="1551">
                  <c:v>253.5</c:v>
                </c:pt>
                <c:pt idx="1552">
                  <c:v>252.9</c:v>
                </c:pt>
                <c:pt idx="1553">
                  <c:v>252.2</c:v>
                </c:pt>
                <c:pt idx="1554">
                  <c:v>251.6</c:v>
                </c:pt>
                <c:pt idx="1555">
                  <c:v>251</c:v>
                </c:pt>
                <c:pt idx="1556">
                  <c:v>250.4</c:v>
                </c:pt>
                <c:pt idx="1557">
                  <c:v>249.8</c:v>
                </c:pt>
                <c:pt idx="1558">
                  <c:v>249.1</c:v>
                </c:pt>
                <c:pt idx="1559">
                  <c:v>248.5</c:v>
                </c:pt>
                <c:pt idx="1560">
                  <c:v>247.9</c:v>
                </c:pt>
                <c:pt idx="1561">
                  <c:v>247.2</c:v>
                </c:pt>
                <c:pt idx="1562">
                  <c:v>246.6</c:v>
                </c:pt>
                <c:pt idx="1563">
                  <c:v>245.9</c:v>
                </c:pt>
                <c:pt idx="1564">
                  <c:v>245.2</c:v>
                </c:pt>
                <c:pt idx="1565">
                  <c:v>244.5</c:v>
                </c:pt>
                <c:pt idx="1566">
                  <c:v>243.8</c:v>
                </c:pt>
                <c:pt idx="1567">
                  <c:v>243.1</c:v>
                </c:pt>
                <c:pt idx="1568">
                  <c:v>242.4</c:v>
                </c:pt>
                <c:pt idx="1569">
                  <c:v>241.8</c:v>
                </c:pt>
                <c:pt idx="1570">
                  <c:v>241.2</c:v>
                </c:pt>
                <c:pt idx="1571">
                  <c:v>240.5</c:v>
                </c:pt>
                <c:pt idx="1572">
                  <c:v>239.9</c:v>
                </c:pt>
                <c:pt idx="1573">
                  <c:v>239.3</c:v>
                </c:pt>
                <c:pt idx="1574">
                  <c:v>238.7</c:v>
                </c:pt>
                <c:pt idx="1575">
                  <c:v>238.1</c:v>
                </c:pt>
                <c:pt idx="1576">
                  <c:v>237.6</c:v>
                </c:pt>
                <c:pt idx="1577">
                  <c:v>237</c:v>
                </c:pt>
                <c:pt idx="1578">
                  <c:v>236.3</c:v>
                </c:pt>
                <c:pt idx="1579">
                  <c:v>235.7</c:v>
                </c:pt>
                <c:pt idx="1580">
                  <c:v>235.2</c:v>
                </c:pt>
                <c:pt idx="1581">
                  <c:v>234.6</c:v>
                </c:pt>
                <c:pt idx="1582">
                  <c:v>234.1</c:v>
                </c:pt>
                <c:pt idx="1583">
                  <c:v>233.6</c:v>
                </c:pt>
                <c:pt idx="1584">
                  <c:v>233.1</c:v>
                </c:pt>
                <c:pt idx="1585">
                  <c:v>232.6</c:v>
                </c:pt>
                <c:pt idx="1586">
                  <c:v>232</c:v>
                </c:pt>
                <c:pt idx="1587">
                  <c:v>231.3</c:v>
                </c:pt>
                <c:pt idx="1588">
                  <c:v>230.7</c:v>
                </c:pt>
                <c:pt idx="1589">
                  <c:v>230.1</c:v>
                </c:pt>
                <c:pt idx="1590">
                  <c:v>229.4</c:v>
                </c:pt>
                <c:pt idx="1591">
                  <c:v>228.8</c:v>
                </c:pt>
                <c:pt idx="1592">
                  <c:v>228.3</c:v>
                </c:pt>
                <c:pt idx="1593">
                  <c:v>227.7</c:v>
                </c:pt>
                <c:pt idx="1594">
                  <c:v>227.1</c:v>
                </c:pt>
                <c:pt idx="1595">
                  <c:v>226.5</c:v>
                </c:pt>
                <c:pt idx="1596">
                  <c:v>226</c:v>
                </c:pt>
                <c:pt idx="1597">
                  <c:v>225.4</c:v>
                </c:pt>
                <c:pt idx="1598">
                  <c:v>224.8</c:v>
                </c:pt>
                <c:pt idx="1599">
                  <c:v>224.2</c:v>
                </c:pt>
                <c:pt idx="1600">
                  <c:v>223.6</c:v>
                </c:pt>
                <c:pt idx="1601">
                  <c:v>223</c:v>
                </c:pt>
                <c:pt idx="1602">
                  <c:v>222.4</c:v>
                </c:pt>
                <c:pt idx="1603">
                  <c:v>221.8</c:v>
                </c:pt>
                <c:pt idx="1604">
                  <c:v>221.2</c:v>
                </c:pt>
                <c:pt idx="1605">
                  <c:v>220.7</c:v>
                </c:pt>
                <c:pt idx="1606">
                  <c:v>220.2</c:v>
                </c:pt>
                <c:pt idx="1607">
                  <c:v>219.6</c:v>
                </c:pt>
                <c:pt idx="1608">
                  <c:v>219</c:v>
                </c:pt>
                <c:pt idx="1609">
                  <c:v>218.5</c:v>
                </c:pt>
                <c:pt idx="1610">
                  <c:v>217.9</c:v>
                </c:pt>
                <c:pt idx="1611">
                  <c:v>217.4</c:v>
                </c:pt>
                <c:pt idx="1612">
                  <c:v>216.8</c:v>
                </c:pt>
                <c:pt idx="1613">
                  <c:v>216.2</c:v>
                </c:pt>
                <c:pt idx="1614">
                  <c:v>215.6</c:v>
                </c:pt>
                <c:pt idx="1615">
                  <c:v>215</c:v>
                </c:pt>
                <c:pt idx="1616">
                  <c:v>214.4</c:v>
                </c:pt>
                <c:pt idx="1617">
                  <c:v>213.8</c:v>
                </c:pt>
                <c:pt idx="1618">
                  <c:v>213.3</c:v>
                </c:pt>
                <c:pt idx="1619">
                  <c:v>212.7</c:v>
                </c:pt>
                <c:pt idx="1620">
                  <c:v>212.1</c:v>
                </c:pt>
                <c:pt idx="1621">
                  <c:v>211.7</c:v>
                </c:pt>
                <c:pt idx="1622">
                  <c:v>211.3</c:v>
                </c:pt>
                <c:pt idx="1623">
                  <c:v>210.9</c:v>
                </c:pt>
                <c:pt idx="1624">
                  <c:v>210.5</c:v>
                </c:pt>
                <c:pt idx="1625">
                  <c:v>210.1</c:v>
                </c:pt>
                <c:pt idx="1626">
                  <c:v>209.6</c:v>
                </c:pt>
                <c:pt idx="1627">
                  <c:v>209.1</c:v>
                </c:pt>
                <c:pt idx="1628">
                  <c:v>208.7</c:v>
                </c:pt>
                <c:pt idx="1629">
                  <c:v>208.2</c:v>
                </c:pt>
                <c:pt idx="1630">
                  <c:v>207.8</c:v>
                </c:pt>
                <c:pt idx="1631">
                  <c:v>207.5</c:v>
                </c:pt>
                <c:pt idx="1632">
                  <c:v>207.2</c:v>
                </c:pt>
                <c:pt idx="1633">
                  <c:v>206.9</c:v>
                </c:pt>
                <c:pt idx="1634">
                  <c:v>206.7</c:v>
                </c:pt>
                <c:pt idx="1635">
                  <c:v>206.3</c:v>
                </c:pt>
                <c:pt idx="1636">
                  <c:v>205.9</c:v>
                </c:pt>
                <c:pt idx="1637">
                  <c:v>205.5</c:v>
                </c:pt>
                <c:pt idx="1638">
                  <c:v>205.1</c:v>
                </c:pt>
                <c:pt idx="1639">
                  <c:v>204.7</c:v>
                </c:pt>
                <c:pt idx="1640">
                  <c:v>204.3</c:v>
                </c:pt>
                <c:pt idx="1641">
                  <c:v>203.9</c:v>
                </c:pt>
                <c:pt idx="1642">
                  <c:v>203.6</c:v>
                </c:pt>
                <c:pt idx="1643">
                  <c:v>203.3</c:v>
                </c:pt>
                <c:pt idx="1644">
                  <c:v>202.9</c:v>
                </c:pt>
                <c:pt idx="1645">
                  <c:v>202.6</c:v>
                </c:pt>
                <c:pt idx="1646">
                  <c:v>202.3</c:v>
                </c:pt>
                <c:pt idx="1647">
                  <c:v>201.9</c:v>
                </c:pt>
                <c:pt idx="1648">
                  <c:v>201.5</c:v>
                </c:pt>
                <c:pt idx="1649">
                  <c:v>201.1</c:v>
                </c:pt>
                <c:pt idx="1650">
                  <c:v>200.6</c:v>
                </c:pt>
                <c:pt idx="1651">
                  <c:v>200.2</c:v>
                </c:pt>
                <c:pt idx="1652">
                  <c:v>199.9</c:v>
                </c:pt>
                <c:pt idx="1653">
                  <c:v>199.5</c:v>
                </c:pt>
                <c:pt idx="1654">
                  <c:v>199.1</c:v>
                </c:pt>
                <c:pt idx="1655">
                  <c:v>198.7</c:v>
                </c:pt>
                <c:pt idx="1656">
                  <c:v>198.3</c:v>
                </c:pt>
                <c:pt idx="1657">
                  <c:v>198</c:v>
                </c:pt>
                <c:pt idx="1658">
                  <c:v>197.7</c:v>
                </c:pt>
                <c:pt idx="1659">
                  <c:v>197.3</c:v>
                </c:pt>
                <c:pt idx="1660">
                  <c:v>197</c:v>
                </c:pt>
                <c:pt idx="1661">
                  <c:v>196.5</c:v>
                </c:pt>
                <c:pt idx="1662">
                  <c:v>195.9</c:v>
                </c:pt>
                <c:pt idx="1663">
                  <c:v>195.5</c:v>
                </c:pt>
                <c:pt idx="1664">
                  <c:v>195</c:v>
                </c:pt>
                <c:pt idx="1665">
                  <c:v>194.6</c:v>
                </c:pt>
                <c:pt idx="1666">
                  <c:v>194.3</c:v>
                </c:pt>
                <c:pt idx="1667">
                  <c:v>194</c:v>
                </c:pt>
              </c:numCache>
            </c:numRef>
          </c:yVal>
          <c:smooth val="1"/>
          <c:extLst xmlns:c16r2="http://schemas.microsoft.com/office/drawing/2015/06/chart">
            <c:ext xmlns:c16="http://schemas.microsoft.com/office/drawing/2014/chart" uri="{C3380CC4-5D6E-409C-BE32-E72D297353CC}">
              <c16:uniqueId val="{00000001-6E7C-EC47-89A8-73F1CCBA1F60}"/>
            </c:ext>
          </c:extLst>
        </c:ser>
        <c:ser>
          <c:idx val="2"/>
          <c:order val="2"/>
          <c:tx>
            <c:strRef>
              <c:f>'5%T4 &amp; T7'!$O$1</c:f>
              <c:strCache>
                <c:ptCount val="1"/>
              </c:strCache>
            </c:strRef>
          </c:tx>
          <c:marker>
            <c:symbol val="none"/>
          </c:marker>
          <c:xVal>
            <c:numRef>
              <c:f>'5%T4 &amp; T7'!$A$2:$A$2029</c:f>
              <c:numCache>
                <c:formatCode>General</c:formatCode>
                <c:ptCount val="2028"/>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pt idx="1845">
                  <c:v>896.99999999999636</c:v>
                </c:pt>
                <c:pt idx="1846">
                  <c:v>897.99999999999329</c:v>
                </c:pt>
                <c:pt idx="1847">
                  <c:v>897.99999999999329</c:v>
                </c:pt>
                <c:pt idx="1848">
                  <c:v>898.99999999999022</c:v>
                </c:pt>
                <c:pt idx="1849">
                  <c:v>898.99999999999022</c:v>
                </c:pt>
                <c:pt idx="1850">
                  <c:v>899.99999999999682</c:v>
                </c:pt>
                <c:pt idx="1851">
                  <c:v>899.99999999999682</c:v>
                </c:pt>
                <c:pt idx="1852">
                  <c:v>900.99999999999375</c:v>
                </c:pt>
                <c:pt idx="1853">
                  <c:v>900.99999999999375</c:v>
                </c:pt>
                <c:pt idx="1854">
                  <c:v>902.00000000000034</c:v>
                </c:pt>
                <c:pt idx="1855">
                  <c:v>902.00000000000034</c:v>
                </c:pt>
                <c:pt idx="1856">
                  <c:v>902.99999999999727</c:v>
                </c:pt>
                <c:pt idx="1857">
                  <c:v>902.99999999999727</c:v>
                </c:pt>
                <c:pt idx="1858">
                  <c:v>903.9999999999942</c:v>
                </c:pt>
                <c:pt idx="1859">
                  <c:v>903.9999999999942</c:v>
                </c:pt>
                <c:pt idx="1860">
                  <c:v>904.99999999999113</c:v>
                </c:pt>
                <c:pt idx="1861">
                  <c:v>904.99999999999113</c:v>
                </c:pt>
                <c:pt idx="1862">
                  <c:v>905.99999999999773</c:v>
                </c:pt>
                <c:pt idx="1863">
                  <c:v>905.99999999999773</c:v>
                </c:pt>
                <c:pt idx="1864">
                  <c:v>906.99999999999466</c:v>
                </c:pt>
                <c:pt idx="1865">
                  <c:v>906.99999999999466</c:v>
                </c:pt>
                <c:pt idx="1866">
                  <c:v>908.00000000000125</c:v>
                </c:pt>
                <c:pt idx="1867">
                  <c:v>908.00000000000125</c:v>
                </c:pt>
                <c:pt idx="1868">
                  <c:v>908.99999999999818</c:v>
                </c:pt>
                <c:pt idx="1869">
                  <c:v>908.99999999999818</c:v>
                </c:pt>
                <c:pt idx="1870">
                  <c:v>909.99999999999523</c:v>
                </c:pt>
                <c:pt idx="1871">
                  <c:v>909.99999999999523</c:v>
                </c:pt>
                <c:pt idx="1872">
                  <c:v>910.99999999999216</c:v>
                </c:pt>
                <c:pt idx="1873">
                  <c:v>910.99999999999216</c:v>
                </c:pt>
                <c:pt idx="1874">
                  <c:v>911.99999999998909</c:v>
                </c:pt>
                <c:pt idx="1875">
                  <c:v>911.99999999998909</c:v>
                </c:pt>
                <c:pt idx="1876">
                  <c:v>912.99999999999568</c:v>
                </c:pt>
                <c:pt idx="1877">
                  <c:v>912.99999999999568</c:v>
                </c:pt>
                <c:pt idx="1878">
                  <c:v>913.99999999999261</c:v>
                </c:pt>
                <c:pt idx="1879">
                  <c:v>913.99999999999261</c:v>
                </c:pt>
                <c:pt idx="1880">
                  <c:v>914.99999999999909</c:v>
                </c:pt>
                <c:pt idx="1881">
                  <c:v>914.99999999999909</c:v>
                </c:pt>
                <c:pt idx="1882">
                  <c:v>915.99999999999613</c:v>
                </c:pt>
                <c:pt idx="1883">
                  <c:v>915.99999999999613</c:v>
                </c:pt>
                <c:pt idx="1884">
                  <c:v>916.99999999999307</c:v>
                </c:pt>
                <c:pt idx="1885">
                  <c:v>916.99999999999307</c:v>
                </c:pt>
                <c:pt idx="1886">
                  <c:v>917.99999999999</c:v>
                </c:pt>
                <c:pt idx="1887">
                  <c:v>917.99999999999</c:v>
                </c:pt>
                <c:pt idx="1888">
                  <c:v>918.99999999999659</c:v>
                </c:pt>
                <c:pt idx="1889">
                  <c:v>918.99999999999659</c:v>
                </c:pt>
                <c:pt idx="1890">
                  <c:v>919.99999999999352</c:v>
                </c:pt>
                <c:pt idx="1891">
                  <c:v>919.99999999999352</c:v>
                </c:pt>
                <c:pt idx="1892">
                  <c:v>921.00000000000011</c:v>
                </c:pt>
                <c:pt idx="1893">
                  <c:v>921.00000000000011</c:v>
                </c:pt>
                <c:pt idx="1894">
                  <c:v>921.99999999999704</c:v>
                </c:pt>
                <c:pt idx="1895">
                  <c:v>921.99999999999704</c:v>
                </c:pt>
                <c:pt idx="1896">
                  <c:v>922.99999999999397</c:v>
                </c:pt>
                <c:pt idx="1897">
                  <c:v>922.99999999999397</c:v>
                </c:pt>
                <c:pt idx="1898">
                  <c:v>923.99999999999091</c:v>
                </c:pt>
                <c:pt idx="1899">
                  <c:v>923.99999999999091</c:v>
                </c:pt>
                <c:pt idx="1900">
                  <c:v>924.9999999999975</c:v>
                </c:pt>
                <c:pt idx="1901">
                  <c:v>924.9999999999975</c:v>
                </c:pt>
                <c:pt idx="1902">
                  <c:v>925.99999999999443</c:v>
                </c:pt>
                <c:pt idx="1903">
                  <c:v>925.99999999999443</c:v>
                </c:pt>
                <c:pt idx="1904">
                  <c:v>927.00000000000102</c:v>
                </c:pt>
                <c:pt idx="1905">
                  <c:v>927.00000000000102</c:v>
                </c:pt>
                <c:pt idx="1906">
                  <c:v>927.99999999999795</c:v>
                </c:pt>
                <c:pt idx="1907">
                  <c:v>927.99999999999795</c:v>
                </c:pt>
                <c:pt idx="1908">
                  <c:v>928.999999999995</c:v>
                </c:pt>
                <c:pt idx="1909">
                  <c:v>928.999999999995</c:v>
                </c:pt>
                <c:pt idx="1910">
                  <c:v>929.99999999999193</c:v>
                </c:pt>
                <c:pt idx="1911">
                  <c:v>929.99999999999193</c:v>
                </c:pt>
                <c:pt idx="1912">
                  <c:v>930.99999999998886</c:v>
                </c:pt>
                <c:pt idx="1913">
                  <c:v>930.99999999998886</c:v>
                </c:pt>
                <c:pt idx="1914">
                  <c:v>931.99999999999545</c:v>
                </c:pt>
                <c:pt idx="1915">
                  <c:v>931.99999999999545</c:v>
                </c:pt>
                <c:pt idx="1916">
                  <c:v>932.99999999999238</c:v>
                </c:pt>
                <c:pt idx="1917">
                  <c:v>932.99999999999238</c:v>
                </c:pt>
                <c:pt idx="1918">
                  <c:v>933.99999999999886</c:v>
                </c:pt>
                <c:pt idx="1919">
                  <c:v>933.99999999999886</c:v>
                </c:pt>
                <c:pt idx="1920">
                  <c:v>934.99999999999591</c:v>
                </c:pt>
                <c:pt idx="1921">
                  <c:v>934.99999999999591</c:v>
                </c:pt>
                <c:pt idx="1922">
                  <c:v>935.99999999999284</c:v>
                </c:pt>
                <c:pt idx="1923">
                  <c:v>935.99999999999284</c:v>
                </c:pt>
                <c:pt idx="1924">
                  <c:v>936.99999999998977</c:v>
                </c:pt>
                <c:pt idx="1925">
                  <c:v>936.99999999998977</c:v>
                </c:pt>
                <c:pt idx="1926">
                  <c:v>937.99999999999636</c:v>
                </c:pt>
                <c:pt idx="1927">
                  <c:v>937.99999999999636</c:v>
                </c:pt>
                <c:pt idx="1928">
                  <c:v>938.99999999999329</c:v>
                </c:pt>
                <c:pt idx="1929">
                  <c:v>938.99999999999329</c:v>
                </c:pt>
                <c:pt idx="1930">
                  <c:v>939.99999999999989</c:v>
                </c:pt>
                <c:pt idx="1931">
                  <c:v>939.99999999999989</c:v>
                </c:pt>
                <c:pt idx="1932">
                  <c:v>940.99999999999682</c:v>
                </c:pt>
                <c:pt idx="1933">
                  <c:v>940.99999999999682</c:v>
                </c:pt>
                <c:pt idx="1934">
                  <c:v>941.99999999999375</c:v>
                </c:pt>
                <c:pt idx="1935">
                  <c:v>941.99999999999375</c:v>
                </c:pt>
                <c:pt idx="1936">
                  <c:v>942.99999999999068</c:v>
                </c:pt>
                <c:pt idx="1937">
                  <c:v>942.99999999999068</c:v>
                </c:pt>
                <c:pt idx="1938">
                  <c:v>943.99999999999727</c:v>
                </c:pt>
                <c:pt idx="1939">
                  <c:v>943.99999999999727</c:v>
                </c:pt>
                <c:pt idx="1940">
                  <c:v>944.9999999999942</c:v>
                </c:pt>
                <c:pt idx="1941">
                  <c:v>944.9999999999942</c:v>
                </c:pt>
                <c:pt idx="1942">
                  <c:v>946.0000000000008</c:v>
                </c:pt>
                <c:pt idx="1943">
                  <c:v>946.0000000000008</c:v>
                </c:pt>
                <c:pt idx="1944">
                  <c:v>946.99999999999773</c:v>
                </c:pt>
                <c:pt idx="1945">
                  <c:v>946.99999999999773</c:v>
                </c:pt>
                <c:pt idx="1946">
                  <c:v>947.99999999999477</c:v>
                </c:pt>
                <c:pt idx="1947">
                  <c:v>947.99999999999477</c:v>
                </c:pt>
                <c:pt idx="1948">
                  <c:v>948.9999999999917</c:v>
                </c:pt>
                <c:pt idx="1949">
                  <c:v>948.9999999999917</c:v>
                </c:pt>
                <c:pt idx="1950">
                  <c:v>949.99999999999818</c:v>
                </c:pt>
                <c:pt idx="1951">
                  <c:v>949.99999999999818</c:v>
                </c:pt>
                <c:pt idx="1952">
                  <c:v>950.99999999999523</c:v>
                </c:pt>
                <c:pt idx="1953">
                  <c:v>950.99999999999523</c:v>
                </c:pt>
                <c:pt idx="1954">
                  <c:v>951.99999999999216</c:v>
                </c:pt>
                <c:pt idx="1955">
                  <c:v>951.99999999999216</c:v>
                </c:pt>
                <c:pt idx="1956">
                  <c:v>952.99999999999864</c:v>
                </c:pt>
                <c:pt idx="1957">
                  <c:v>952.99999999999864</c:v>
                </c:pt>
                <c:pt idx="1958">
                  <c:v>953.99999999999568</c:v>
                </c:pt>
                <c:pt idx="1959">
                  <c:v>953.99999999999568</c:v>
                </c:pt>
                <c:pt idx="1960">
                  <c:v>954.99999999999261</c:v>
                </c:pt>
                <c:pt idx="1961">
                  <c:v>954.99999999999261</c:v>
                </c:pt>
                <c:pt idx="1962">
                  <c:v>955.99999999998954</c:v>
                </c:pt>
                <c:pt idx="1963">
                  <c:v>955.99999999998954</c:v>
                </c:pt>
                <c:pt idx="1964">
                  <c:v>956.99999999999613</c:v>
                </c:pt>
                <c:pt idx="1965">
                  <c:v>956.99999999999613</c:v>
                </c:pt>
                <c:pt idx="1966">
                  <c:v>957.99999999999307</c:v>
                </c:pt>
                <c:pt idx="1967">
                  <c:v>957.99999999999307</c:v>
                </c:pt>
                <c:pt idx="1968">
                  <c:v>958.99999999999966</c:v>
                </c:pt>
                <c:pt idx="1969">
                  <c:v>958.99999999999966</c:v>
                </c:pt>
                <c:pt idx="1970">
                  <c:v>959.99999999999659</c:v>
                </c:pt>
                <c:pt idx="1971">
                  <c:v>959.99999999999659</c:v>
                </c:pt>
                <c:pt idx="1972">
                  <c:v>960.99999999999352</c:v>
                </c:pt>
                <c:pt idx="1973">
                  <c:v>960.99999999999352</c:v>
                </c:pt>
                <c:pt idx="1974">
                  <c:v>961.99999999999045</c:v>
                </c:pt>
                <c:pt idx="1975">
                  <c:v>961.99999999999045</c:v>
                </c:pt>
                <c:pt idx="1976">
                  <c:v>962.99999999999704</c:v>
                </c:pt>
                <c:pt idx="1977">
                  <c:v>962.99999999999704</c:v>
                </c:pt>
                <c:pt idx="1978">
                  <c:v>963.99999999999397</c:v>
                </c:pt>
                <c:pt idx="1979">
                  <c:v>963.99999999999397</c:v>
                </c:pt>
                <c:pt idx="1980">
                  <c:v>965.00000000000057</c:v>
                </c:pt>
                <c:pt idx="1981">
                  <c:v>965.00000000000057</c:v>
                </c:pt>
                <c:pt idx="1982">
                  <c:v>965.9999999999975</c:v>
                </c:pt>
                <c:pt idx="1983">
                  <c:v>965.9999999999975</c:v>
                </c:pt>
                <c:pt idx="1984">
                  <c:v>966.99999999999454</c:v>
                </c:pt>
                <c:pt idx="1985">
                  <c:v>966.99999999999454</c:v>
                </c:pt>
                <c:pt idx="1986">
                  <c:v>967.99999999999147</c:v>
                </c:pt>
                <c:pt idx="1987">
                  <c:v>967.99999999999147</c:v>
                </c:pt>
                <c:pt idx="1988">
                  <c:v>968.99999999999795</c:v>
                </c:pt>
                <c:pt idx="1989">
                  <c:v>968.99999999999795</c:v>
                </c:pt>
                <c:pt idx="1990">
                  <c:v>969.999999999995</c:v>
                </c:pt>
                <c:pt idx="1991">
                  <c:v>969.999999999995</c:v>
                </c:pt>
                <c:pt idx="1992">
                  <c:v>971.00000000000148</c:v>
                </c:pt>
                <c:pt idx="1993">
                  <c:v>971.00000000000148</c:v>
                </c:pt>
                <c:pt idx="1994">
                  <c:v>971.99999999999841</c:v>
                </c:pt>
                <c:pt idx="1995">
                  <c:v>971.99999999999841</c:v>
                </c:pt>
                <c:pt idx="1996">
                  <c:v>972.99999999999545</c:v>
                </c:pt>
                <c:pt idx="1997">
                  <c:v>972.99999999999545</c:v>
                </c:pt>
                <c:pt idx="1998">
                  <c:v>973.99999999999238</c:v>
                </c:pt>
                <c:pt idx="1999">
                  <c:v>973.99999999999238</c:v>
                </c:pt>
                <c:pt idx="2000">
                  <c:v>974.99999999998931</c:v>
                </c:pt>
                <c:pt idx="2001">
                  <c:v>974.99999999998931</c:v>
                </c:pt>
                <c:pt idx="2002">
                  <c:v>975.99999999999591</c:v>
                </c:pt>
                <c:pt idx="2003">
                  <c:v>975.99999999999591</c:v>
                </c:pt>
                <c:pt idx="2004">
                  <c:v>976.99999999999284</c:v>
                </c:pt>
                <c:pt idx="2005">
                  <c:v>976.99999999999284</c:v>
                </c:pt>
                <c:pt idx="2006">
                  <c:v>977.99999999999943</c:v>
                </c:pt>
                <c:pt idx="2007">
                  <c:v>977.99999999999943</c:v>
                </c:pt>
                <c:pt idx="2008">
                  <c:v>978.99999999999636</c:v>
                </c:pt>
                <c:pt idx="2009">
                  <c:v>978.99999999999636</c:v>
                </c:pt>
                <c:pt idx="2010">
                  <c:v>979.99999999999329</c:v>
                </c:pt>
                <c:pt idx="2011">
                  <c:v>979.99999999999329</c:v>
                </c:pt>
                <c:pt idx="2012">
                  <c:v>980.99999999999022</c:v>
                </c:pt>
                <c:pt idx="2013">
                  <c:v>980.99999999999022</c:v>
                </c:pt>
                <c:pt idx="2014">
                  <c:v>981.99999999999682</c:v>
                </c:pt>
                <c:pt idx="2015">
                  <c:v>981.99999999999682</c:v>
                </c:pt>
                <c:pt idx="2016">
                  <c:v>982.99999999999375</c:v>
                </c:pt>
                <c:pt idx="2017">
                  <c:v>982.99999999999375</c:v>
                </c:pt>
                <c:pt idx="2018">
                  <c:v>984.00000000000034</c:v>
                </c:pt>
                <c:pt idx="2019">
                  <c:v>984.00000000000034</c:v>
                </c:pt>
                <c:pt idx="2020">
                  <c:v>984.99999999999727</c:v>
                </c:pt>
                <c:pt idx="2021">
                  <c:v>984.99999999999727</c:v>
                </c:pt>
                <c:pt idx="2022">
                  <c:v>985.99999999999432</c:v>
                </c:pt>
                <c:pt idx="2023">
                  <c:v>985.99999999999432</c:v>
                </c:pt>
                <c:pt idx="2024">
                  <c:v>986.99999999999125</c:v>
                </c:pt>
                <c:pt idx="2025">
                  <c:v>986.99999999999125</c:v>
                </c:pt>
                <c:pt idx="2026">
                  <c:v>987.99999999999773</c:v>
                </c:pt>
                <c:pt idx="2027">
                  <c:v>987.99999999999773</c:v>
                </c:pt>
              </c:numCache>
            </c:numRef>
          </c:xVal>
          <c:yVal>
            <c:numRef>
              <c:f>'5%T4 &amp; T7'!$O$2:$O$2029</c:f>
              <c:numCache>
                <c:formatCode>General</c:formatCode>
                <c:ptCount val="2028"/>
              </c:numCache>
            </c:numRef>
          </c:yVal>
          <c:smooth val="1"/>
          <c:extLst xmlns:c16r2="http://schemas.microsoft.com/office/drawing/2015/06/chart">
            <c:ext xmlns:c16="http://schemas.microsoft.com/office/drawing/2014/chart" uri="{C3380CC4-5D6E-409C-BE32-E72D297353CC}">
              <c16:uniqueId val="{00000002-6E7C-EC47-89A8-73F1CCBA1F60}"/>
            </c:ext>
          </c:extLst>
        </c:ser>
        <c:dLbls>
          <c:showLegendKey val="0"/>
          <c:showVal val="0"/>
          <c:showCatName val="0"/>
          <c:showSerName val="0"/>
          <c:showPercent val="0"/>
          <c:showBubbleSize val="0"/>
        </c:dLbls>
        <c:axId val="253137664"/>
        <c:axId val="253139584"/>
      </c:scatterChart>
      <c:valAx>
        <c:axId val="253137664"/>
        <c:scaling>
          <c:orientation val="minMax"/>
          <c:min val="0"/>
        </c:scaling>
        <c:delete val="0"/>
        <c:axPos val="b"/>
        <c:title>
          <c:tx>
            <c:rich>
              <a:bodyPr/>
              <a:lstStyle/>
              <a:p>
                <a:pPr>
                  <a:defRPr/>
                </a:pPr>
                <a:r>
                  <a:rPr lang="en-GB"/>
                  <a:t>Time (Sec)</a:t>
                </a:r>
              </a:p>
            </c:rich>
          </c:tx>
          <c:overlay val="0"/>
        </c:title>
        <c:numFmt formatCode="General" sourceLinked="1"/>
        <c:majorTickMark val="out"/>
        <c:minorTickMark val="none"/>
        <c:tickLblPos val="nextTo"/>
        <c:crossAx val="253139584"/>
        <c:crosses val="autoZero"/>
        <c:crossBetween val="midCat"/>
        <c:majorUnit val="200"/>
      </c:valAx>
      <c:valAx>
        <c:axId val="253139584"/>
        <c:scaling>
          <c:orientation val="minMax"/>
        </c:scaling>
        <c:delete val="0"/>
        <c:axPos val="l"/>
        <c:title>
          <c:tx>
            <c:rich>
              <a:bodyPr rot="-5400000" vert="horz"/>
              <a:lstStyle/>
              <a:p>
                <a:pPr>
                  <a:defRPr/>
                </a:pPr>
                <a:r>
                  <a:rPr lang="en-GB"/>
                  <a:t>Temp (</a:t>
                </a:r>
                <a:r>
                  <a:rPr lang="en-GB" baseline="30000"/>
                  <a:t>0</a:t>
                </a:r>
                <a:r>
                  <a:rPr lang="en-GB" baseline="0"/>
                  <a:t>C)</a:t>
                </a:r>
                <a:endParaRPr lang="en-GB"/>
              </a:p>
            </c:rich>
          </c:tx>
          <c:overlay val="0"/>
        </c:title>
        <c:numFmt formatCode="General" sourceLinked="1"/>
        <c:majorTickMark val="out"/>
        <c:minorTickMark val="none"/>
        <c:tickLblPos val="nextTo"/>
        <c:crossAx val="253137664"/>
        <c:crosses val="autoZero"/>
        <c:crossBetween val="midCat"/>
      </c:valAx>
    </c:plotArea>
    <c:legend>
      <c:legendPos val="r"/>
      <c:layout>
        <c:manualLayout>
          <c:xMode val="edge"/>
          <c:yMode val="edge"/>
          <c:x val="0.62275706687106591"/>
          <c:y val="0.38647255207918768"/>
          <c:w val="0.35964479801488375"/>
          <c:h val="0.39861712880015499"/>
        </c:manualLayout>
      </c:layout>
      <c:overlay val="0"/>
    </c:legend>
    <c:plotVisOnly val="1"/>
    <c:dispBlanksAs val="gap"/>
    <c:showDLblsOverMax val="0"/>
  </c:chart>
  <c:spPr>
    <a:ln>
      <a:solidFill>
        <a:schemeClr val="bg1">
          <a:lumMod val="85000"/>
        </a:schemeClr>
      </a:solidFill>
    </a:ln>
  </c:sp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15% T7 Polymer</a:t>
            </a:r>
          </a:p>
        </c:rich>
      </c:tx>
      <c:overlay val="0"/>
    </c:title>
    <c:autoTitleDeleted val="0"/>
    <c:plotArea>
      <c:layout/>
      <c:scatterChart>
        <c:scatterStyle val="smoothMarker"/>
        <c:varyColors val="0"/>
        <c:ser>
          <c:idx val="0"/>
          <c:order val="0"/>
          <c:tx>
            <c:strRef>
              <c:f>'15% T4 &amp;T7'!$J$1</c:f>
              <c:strCache>
                <c:ptCount val="1"/>
                <c:pt idx="0">
                  <c:v>Temperature 7(°C) Coke</c:v>
                </c:pt>
              </c:strCache>
            </c:strRef>
          </c:tx>
          <c:spPr>
            <a:ln w="31750"/>
          </c:spPr>
          <c:marker>
            <c:symbol val="none"/>
          </c:marker>
          <c:xVal>
            <c:numRef>
              <c:f>'15% T4 &amp;T7'!$A$2:$A$2049</c:f>
              <c:numCache>
                <c:formatCode>General</c:formatCode>
                <c:ptCount val="2048"/>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pt idx="1845">
                  <c:v>896.99999999999636</c:v>
                </c:pt>
                <c:pt idx="1846">
                  <c:v>897.99999999999329</c:v>
                </c:pt>
                <c:pt idx="1847">
                  <c:v>897.99999999999329</c:v>
                </c:pt>
                <c:pt idx="1848">
                  <c:v>898.99999999999022</c:v>
                </c:pt>
                <c:pt idx="1849">
                  <c:v>898.99999999999022</c:v>
                </c:pt>
                <c:pt idx="1850">
                  <c:v>899.99999999999682</c:v>
                </c:pt>
                <c:pt idx="1851">
                  <c:v>899.99999999999682</c:v>
                </c:pt>
                <c:pt idx="1852">
                  <c:v>900.99999999999375</c:v>
                </c:pt>
                <c:pt idx="1853">
                  <c:v>900.99999999999375</c:v>
                </c:pt>
                <c:pt idx="1854">
                  <c:v>902.00000000000034</c:v>
                </c:pt>
                <c:pt idx="1855">
                  <c:v>902.00000000000034</c:v>
                </c:pt>
                <c:pt idx="1856">
                  <c:v>902.99999999999727</c:v>
                </c:pt>
                <c:pt idx="1857">
                  <c:v>902.99999999999727</c:v>
                </c:pt>
                <c:pt idx="1858">
                  <c:v>903.9999999999942</c:v>
                </c:pt>
                <c:pt idx="1859">
                  <c:v>903.9999999999942</c:v>
                </c:pt>
                <c:pt idx="1860">
                  <c:v>904.99999999999113</c:v>
                </c:pt>
                <c:pt idx="1861">
                  <c:v>904.99999999999113</c:v>
                </c:pt>
                <c:pt idx="1862">
                  <c:v>905.99999999999773</c:v>
                </c:pt>
                <c:pt idx="1863">
                  <c:v>905.99999999999773</c:v>
                </c:pt>
                <c:pt idx="1864">
                  <c:v>906.99999999999466</c:v>
                </c:pt>
                <c:pt idx="1865">
                  <c:v>906.99999999999466</c:v>
                </c:pt>
                <c:pt idx="1866">
                  <c:v>908.00000000000125</c:v>
                </c:pt>
                <c:pt idx="1867">
                  <c:v>908.00000000000125</c:v>
                </c:pt>
                <c:pt idx="1868">
                  <c:v>908.99999999999818</c:v>
                </c:pt>
                <c:pt idx="1869">
                  <c:v>908.99999999999818</c:v>
                </c:pt>
                <c:pt idx="1870">
                  <c:v>909.99999999999523</c:v>
                </c:pt>
                <c:pt idx="1871">
                  <c:v>909.99999999999523</c:v>
                </c:pt>
                <c:pt idx="1872">
                  <c:v>910.99999999999216</c:v>
                </c:pt>
                <c:pt idx="1873">
                  <c:v>910.99999999999216</c:v>
                </c:pt>
                <c:pt idx="1874">
                  <c:v>911.99999999998909</c:v>
                </c:pt>
                <c:pt idx="1875">
                  <c:v>911.99999999998909</c:v>
                </c:pt>
                <c:pt idx="1876">
                  <c:v>912.99999999999568</c:v>
                </c:pt>
                <c:pt idx="1877">
                  <c:v>912.99999999999568</c:v>
                </c:pt>
                <c:pt idx="1878">
                  <c:v>913.99999999999261</c:v>
                </c:pt>
                <c:pt idx="1879">
                  <c:v>913.99999999999261</c:v>
                </c:pt>
                <c:pt idx="1880">
                  <c:v>914.99999999999909</c:v>
                </c:pt>
                <c:pt idx="1881">
                  <c:v>914.99999999999909</c:v>
                </c:pt>
                <c:pt idx="1882">
                  <c:v>915.99999999999613</c:v>
                </c:pt>
                <c:pt idx="1883">
                  <c:v>915.99999999999613</c:v>
                </c:pt>
                <c:pt idx="1884">
                  <c:v>916.99999999999307</c:v>
                </c:pt>
                <c:pt idx="1885">
                  <c:v>916.99999999999307</c:v>
                </c:pt>
                <c:pt idx="1886">
                  <c:v>917.99999999999</c:v>
                </c:pt>
                <c:pt idx="1887">
                  <c:v>917.99999999999</c:v>
                </c:pt>
                <c:pt idx="1888">
                  <c:v>918.99999999999659</c:v>
                </c:pt>
                <c:pt idx="1889">
                  <c:v>918.99999999999659</c:v>
                </c:pt>
                <c:pt idx="1890">
                  <c:v>919.99999999999352</c:v>
                </c:pt>
                <c:pt idx="1891">
                  <c:v>919.99999999999352</c:v>
                </c:pt>
                <c:pt idx="1892">
                  <c:v>921.00000000000011</c:v>
                </c:pt>
                <c:pt idx="1893">
                  <c:v>921.00000000000011</c:v>
                </c:pt>
                <c:pt idx="1894">
                  <c:v>921.99999999999704</c:v>
                </c:pt>
                <c:pt idx="1895">
                  <c:v>921.99999999999704</c:v>
                </c:pt>
                <c:pt idx="1896">
                  <c:v>922.99999999999397</c:v>
                </c:pt>
                <c:pt idx="1897">
                  <c:v>922.99999999999397</c:v>
                </c:pt>
                <c:pt idx="1898">
                  <c:v>923.99999999999091</c:v>
                </c:pt>
                <c:pt idx="1899">
                  <c:v>923.99999999999091</c:v>
                </c:pt>
                <c:pt idx="1900">
                  <c:v>924.9999999999975</c:v>
                </c:pt>
                <c:pt idx="1901">
                  <c:v>924.9999999999975</c:v>
                </c:pt>
                <c:pt idx="1902">
                  <c:v>925.99999999999443</c:v>
                </c:pt>
                <c:pt idx="1903">
                  <c:v>925.99999999999443</c:v>
                </c:pt>
                <c:pt idx="1904">
                  <c:v>927.00000000000102</c:v>
                </c:pt>
                <c:pt idx="1905">
                  <c:v>927.00000000000102</c:v>
                </c:pt>
                <c:pt idx="1906">
                  <c:v>927.99999999999795</c:v>
                </c:pt>
                <c:pt idx="1907">
                  <c:v>927.99999999999795</c:v>
                </c:pt>
                <c:pt idx="1908">
                  <c:v>928.999999999995</c:v>
                </c:pt>
                <c:pt idx="1909">
                  <c:v>928.999999999995</c:v>
                </c:pt>
                <c:pt idx="1910">
                  <c:v>929.99999999999193</c:v>
                </c:pt>
                <c:pt idx="1911">
                  <c:v>929.99999999999193</c:v>
                </c:pt>
                <c:pt idx="1912">
                  <c:v>930.99999999998886</c:v>
                </c:pt>
                <c:pt idx="1913">
                  <c:v>930.99999999998886</c:v>
                </c:pt>
                <c:pt idx="1914">
                  <c:v>931.99999999999545</c:v>
                </c:pt>
                <c:pt idx="1915">
                  <c:v>931.99999999999545</c:v>
                </c:pt>
                <c:pt idx="1916">
                  <c:v>932.99999999999238</c:v>
                </c:pt>
                <c:pt idx="1917">
                  <c:v>932.99999999999238</c:v>
                </c:pt>
                <c:pt idx="1918">
                  <c:v>933.99999999999886</c:v>
                </c:pt>
                <c:pt idx="1919">
                  <c:v>933.99999999999886</c:v>
                </c:pt>
                <c:pt idx="1920">
                  <c:v>934.99999999999591</c:v>
                </c:pt>
                <c:pt idx="1921">
                  <c:v>934.99999999999591</c:v>
                </c:pt>
                <c:pt idx="1922">
                  <c:v>935.99999999999284</c:v>
                </c:pt>
                <c:pt idx="1923">
                  <c:v>935.99999999999284</c:v>
                </c:pt>
                <c:pt idx="1924">
                  <c:v>936.99999999998977</c:v>
                </c:pt>
                <c:pt idx="1925">
                  <c:v>936.99999999998977</c:v>
                </c:pt>
                <c:pt idx="1926">
                  <c:v>937.99999999999636</c:v>
                </c:pt>
                <c:pt idx="1927">
                  <c:v>937.99999999999636</c:v>
                </c:pt>
                <c:pt idx="1928">
                  <c:v>938.99999999999329</c:v>
                </c:pt>
                <c:pt idx="1929">
                  <c:v>938.99999999999329</c:v>
                </c:pt>
                <c:pt idx="1930">
                  <c:v>939.99999999999989</c:v>
                </c:pt>
                <c:pt idx="1931">
                  <c:v>939.99999999999989</c:v>
                </c:pt>
                <c:pt idx="1932">
                  <c:v>940.99999999999682</c:v>
                </c:pt>
                <c:pt idx="1933">
                  <c:v>940.99999999999682</c:v>
                </c:pt>
                <c:pt idx="1934">
                  <c:v>941.99999999999375</c:v>
                </c:pt>
                <c:pt idx="1935">
                  <c:v>941.99999999999375</c:v>
                </c:pt>
                <c:pt idx="1936">
                  <c:v>942.99999999999068</c:v>
                </c:pt>
                <c:pt idx="1937">
                  <c:v>942.99999999999068</c:v>
                </c:pt>
                <c:pt idx="1938">
                  <c:v>943.99999999999727</c:v>
                </c:pt>
                <c:pt idx="1939">
                  <c:v>943.99999999999727</c:v>
                </c:pt>
                <c:pt idx="1940">
                  <c:v>944.9999999999942</c:v>
                </c:pt>
                <c:pt idx="1941">
                  <c:v>944.9999999999942</c:v>
                </c:pt>
                <c:pt idx="1942">
                  <c:v>946.0000000000008</c:v>
                </c:pt>
                <c:pt idx="1943">
                  <c:v>946.0000000000008</c:v>
                </c:pt>
                <c:pt idx="1944">
                  <c:v>946.99999999999773</c:v>
                </c:pt>
                <c:pt idx="1945">
                  <c:v>946.99999999999773</c:v>
                </c:pt>
                <c:pt idx="1946">
                  <c:v>947.99999999999477</c:v>
                </c:pt>
                <c:pt idx="1947">
                  <c:v>947.99999999999477</c:v>
                </c:pt>
                <c:pt idx="1948">
                  <c:v>948.9999999999917</c:v>
                </c:pt>
                <c:pt idx="1949">
                  <c:v>948.9999999999917</c:v>
                </c:pt>
                <c:pt idx="1950">
                  <c:v>949.99999999999818</c:v>
                </c:pt>
                <c:pt idx="1951">
                  <c:v>949.99999999999818</c:v>
                </c:pt>
                <c:pt idx="1952">
                  <c:v>950.99999999999523</c:v>
                </c:pt>
                <c:pt idx="1953">
                  <c:v>950.99999999999523</c:v>
                </c:pt>
                <c:pt idx="1954">
                  <c:v>951.99999999999216</c:v>
                </c:pt>
                <c:pt idx="1955">
                  <c:v>951.99999999999216</c:v>
                </c:pt>
                <c:pt idx="1956">
                  <c:v>952.99999999999864</c:v>
                </c:pt>
                <c:pt idx="1957">
                  <c:v>952.99999999999864</c:v>
                </c:pt>
                <c:pt idx="1958">
                  <c:v>953.99999999999568</c:v>
                </c:pt>
                <c:pt idx="1959">
                  <c:v>953.99999999999568</c:v>
                </c:pt>
                <c:pt idx="1960">
                  <c:v>954.99999999999261</c:v>
                </c:pt>
                <c:pt idx="1961">
                  <c:v>954.99999999999261</c:v>
                </c:pt>
                <c:pt idx="1962">
                  <c:v>955.99999999998954</c:v>
                </c:pt>
                <c:pt idx="1963">
                  <c:v>955.99999999998954</c:v>
                </c:pt>
                <c:pt idx="1964">
                  <c:v>956.99999999999613</c:v>
                </c:pt>
                <c:pt idx="1965">
                  <c:v>956.99999999999613</c:v>
                </c:pt>
                <c:pt idx="1966">
                  <c:v>957.99999999999307</c:v>
                </c:pt>
                <c:pt idx="1967">
                  <c:v>957.99999999999307</c:v>
                </c:pt>
                <c:pt idx="1968">
                  <c:v>958.99999999999966</c:v>
                </c:pt>
                <c:pt idx="1969">
                  <c:v>958.99999999999966</c:v>
                </c:pt>
                <c:pt idx="1970">
                  <c:v>959.99999999999659</c:v>
                </c:pt>
                <c:pt idx="1971">
                  <c:v>959.99999999999659</c:v>
                </c:pt>
                <c:pt idx="1972">
                  <c:v>960.99999999999352</c:v>
                </c:pt>
                <c:pt idx="1973">
                  <c:v>960.99999999999352</c:v>
                </c:pt>
                <c:pt idx="1974">
                  <c:v>961.99999999999045</c:v>
                </c:pt>
                <c:pt idx="1975">
                  <c:v>961.99999999999045</c:v>
                </c:pt>
                <c:pt idx="1976">
                  <c:v>962.99999999999704</c:v>
                </c:pt>
                <c:pt idx="1977">
                  <c:v>962.99999999999704</c:v>
                </c:pt>
                <c:pt idx="1978">
                  <c:v>963.99999999999397</c:v>
                </c:pt>
                <c:pt idx="1979">
                  <c:v>963.99999999999397</c:v>
                </c:pt>
                <c:pt idx="1980">
                  <c:v>965.00000000000057</c:v>
                </c:pt>
                <c:pt idx="1981">
                  <c:v>965.00000000000057</c:v>
                </c:pt>
                <c:pt idx="1982">
                  <c:v>965.9999999999975</c:v>
                </c:pt>
                <c:pt idx="1983">
                  <c:v>965.9999999999975</c:v>
                </c:pt>
                <c:pt idx="1984">
                  <c:v>966.99999999999454</c:v>
                </c:pt>
                <c:pt idx="1985">
                  <c:v>966.99999999999454</c:v>
                </c:pt>
                <c:pt idx="1986">
                  <c:v>967.99999999999147</c:v>
                </c:pt>
                <c:pt idx="1987">
                  <c:v>967.99999999999147</c:v>
                </c:pt>
                <c:pt idx="1988">
                  <c:v>968.99999999999795</c:v>
                </c:pt>
                <c:pt idx="1989">
                  <c:v>968.99999999999795</c:v>
                </c:pt>
                <c:pt idx="1990">
                  <c:v>969.999999999995</c:v>
                </c:pt>
                <c:pt idx="1991">
                  <c:v>969.999999999995</c:v>
                </c:pt>
                <c:pt idx="1992">
                  <c:v>971.00000000000148</c:v>
                </c:pt>
                <c:pt idx="1993">
                  <c:v>971.00000000000148</c:v>
                </c:pt>
                <c:pt idx="1994">
                  <c:v>971.99999999999841</c:v>
                </c:pt>
                <c:pt idx="1995">
                  <c:v>971.99999999999841</c:v>
                </c:pt>
                <c:pt idx="1996">
                  <c:v>972.99999999999545</c:v>
                </c:pt>
                <c:pt idx="1997">
                  <c:v>972.99999999999545</c:v>
                </c:pt>
                <c:pt idx="1998">
                  <c:v>973.99999999999238</c:v>
                </c:pt>
                <c:pt idx="1999">
                  <c:v>973.99999999999238</c:v>
                </c:pt>
                <c:pt idx="2000">
                  <c:v>974.99999999998931</c:v>
                </c:pt>
                <c:pt idx="2001">
                  <c:v>974.99999999998931</c:v>
                </c:pt>
                <c:pt idx="2002">
                  <c:v>975.99999999999591</c:v>
                </c:pt>
                <c:pt idx="2003">
                  <c:v>975.99999999999591</c:v>
                </c:pt>
                <c:pt idx="2004">
                  <c:v>976.99999999999284</c:v>
                </c:pt>
                <c:pt idx="2005">
                  <c:v>976.99999999999284</c:v>
                </c:pt>
                <c:pt idx="2006">
                  <c:v>977.99999999999943</c:v>
                </c:pt>
                <c:pt idx="2007">
                  <c:v>977.99999999999943</c:v>
                </c:pt>
                <c:pt idx="2008">
                  <c:v>978.99999999999636</c:v>
                </c:pt>
                <c:pt idx="2009">
                  <c:v>978.99999999999636</c:v>
                </c:pt>
                <c:pt idx="2010">
                  <c:v>979.99999999999329</c:v>
                </c:pt>
                <c:pt idx="2011">
                  <c:v>979.99999999999329</c:v>
                </c:pt>
                <c:pt idx="2012">
                  <c:v>980.99999999999022</c:v>
                </c:pt>
                <c:pt idx="2013">
                  <c:v>980.99999999999022</c:v>
                </c:pt>
                <c:pt idx="2014">
                  <c:v>981.99999999999682</c:v>
                </c:pt>
                <c:pt idx="2015">
                  <c:v>981.99999999999682</c:v>
                </c:pt>
                <c:pt idx="2016">
                  <c:v>982.99999999999375</c:v>
                </c:pt>
                <c:pt idx="2017">
                  <c:v>982.99999999999375</c:v>
                </c:pt>
                <c:pt idx="2018">
                  <c:v>984.00000000000034</c:v>
                </c:pt>
                <c:pt idx="2019">
                  <c:v>984.00000000000034</c:v>
                </c:pt>
                <c:pt idx="2020">
                  <c:v>984.99999999999727</c:v>
                </c:pt>
                <c:pt idx="2021">
                  <c:v>984.99999999999727</c:v>
                </c:pt>
                <c:pt idx="2022">
                  <c:v>985.99999999999432</c:v>
                </c:pt>
                <c:pt idx="2023">
                  <c:v>985.99999999999432</c:v>
                </c:pt>
                <c:pt idx="2024">
                  <c:v>986.99999999999125</c:v>
                </c:pt>
                <c:pt idx="2025">
                  <c:v>986.99999999999125</c:v>
                </c:pt>
                <c:pt idx="2026">
                  <c:v>987.99999999999773</c:v>
                </c:pt>
                <c:pt idx="2027">
                  <c:v>987.99999999999773</c:v>
                </c:pt>
                <c:pt idx="2028">
                  <c:v>988.99999999999477</c:v>
                </c:pt>
                <c:pt idx="2029">
                  <c:v>988.99999999999477</c:v>
                </c:pt>
                <c:pt idx="2030">
                  <c:v>990.00000000000125</c:v>
                </c:pt>
                <c:pt idx="2031">
                  <c:v>990.00000000000125</c:v>
                </c:pt>
                <c:pt idx="2032">
                  <c:v>990.99999999999818</c:v>
                </c:pt>
                <c:pt idx="2033">
                  <c:v>990.99999999999818</c:v>
                </c:pt>
                <c:pt idx="2034">
                  <c:v>991.99999999999523</c:v>
                </c:pt>
                <c:pt idx="2035">
                  <c:v>991.99999999999523</c:v>
                </c:pt>
                <c:pt idx="2036">
                  <c:v>992.99999999999216</c:v>
                </c:pt>
                <c:pt idx="2037">
                  <c:v>992.99999999999216</c:v>
                </c:pt>
                <c:pt idx="2038">
                  <c:v>993.99999999998909</c:v>
                </c:pt>
                <c:pt idx="2039">
                  <c:v>993.99999999998909</c:v>
                </c:pt>
                <c:pt idx="2040">
                  <c:v>994.99999999999568</c:v>
                </c:pt>
                <c:pt idx="2041">
                  <c:v>994.99999999999568</c:v>
                </c:pt>
                <c:pt idx="2042">
                  <c:v>995.99999999999261</c:v>
                </c:pt>
                <c:pt idx="2043">
                  <c:v>995.99999999999261</c:v>
                </c:pt>
                <c:pt idx="2044">
                  <c:v>996.9999999999992</c:v>
                </c:pt>
                <c:pt idx="2045">
                  <c:v>996.9999999999992</c:v>
                </c:pt>
                <c:pt idx="2046">
                  <c:v>997.99999999999613</c:v>
                </c:pt>
                <c:pt idx="2047">
                  <c:v>997.99999999999613</c:v>
                </c:pt>
              </c:numCache>
            </c:numRef>
          </c:xVal>
          <c:yVal>
            <c:numRef>
              <c:f>'15% T4 &amp;T7'!$J$2:$J$2049</c:f>
              <c:numCache>
                <c:formatCode>General</c:formatCode>
                <c:ptCount val="2048"/>
                <c:pt idx="0">
                  <c:v>20</c:v>
                </c:pt>
                <c:pt idx="1">
                  <c:v>20</c:v>
                </c:pt>
                <c:pt idx="2">
                  <c:v>20</c:v>
                </c:pt>
                <c:pt idx="3">
                  <c:v>20</c:v>
                </c:pt>
                <c:pt idx="4">
                  <c:v>20</c:v>
                </c:pt>
                <c:pt idx="5">
                  <c:v>20</c:v>
                </c:pt>
                <c:pt idx="6">
                  <c:v>20</c:v>
                </c:pt>
                <c:pt idx="7">
                  <c:v>20</c:v>
                </c:pt>
                <c:pt idx="8">
                  <c:v>20</c:v>
                </c:pt>
                <c:pt idx="9">
                  <c:v>20</c:v>
                </c:pt>
                <c:pt idx="10">
                  <c:v>20</c:v>
                </c:pt>
                <c:pt idx="11">
                  <c:v>20</c:v>
                </c:pt>
                <c:pt idx="12">
                  <c:v>20</c:v>
                </c:pt>
                <c:pt idx="13">
                  <c:v>20</c:v>
                </c:pt>
                <c:pt idx="14">
                  <c:v>20</c:v>
                </c:pt>
                <c:pt idx="15">
                  <c:v>20</c:v>
                </c:pt>
                <c:pt idx="16">
                  <c:v>20</c:v>
                </c:pt>
                <c:pt idx="17">
                  <c:v>20</c:v>
                </c:pt>
                <c:pt idx="18">
                  <c:v>20</c:v>
                </c:pt>
                <c:pt idx="19">
                  <c:v>20</c:v>
                </c:pt>
                <c:pt idx="20">
                  <c:v>20</c:v>
                </c:pt>
                <c:pt idx="21">
                  <c:v>20.100000000000001</c:v>
                </c:pt>
                <c:pt idx="22">
                  <c:v>20.100000000000001</c:v>
                </c:pt>
                <c:pt idx="23">
                  <c:v>20</c:v>
                </c:pt>
                <c:pt idx="24">
                  <c:v>20</c:v>
                </c:pt>
                <c:pt idx="25">
                  <c:v>20</c:v>
                </c:pt>
                <c:pt idx="26">
                  <c:v>20</c:v>
                </c:pt>
                <c:pt idx="27">
                  <c:v>20</c:v>
                </c:pt>
                <c:pt idx="28">
                  <c:v>20</c:v>
                </c:pt>
                <c:pt idx="29">
                  <c:v>20</c:v>
                </c:pt>
                <c:pt idx="30">
                  <c:v>20</c:v>
                </c:pt>
                <c:pt idx="31">
                  <c:v>20</c:v>
                </c:pt>
                <c:pt idx="32">
                  <c:v>20</c:v>
                </c:pt>
                <c:pt idx="33">
                  <c:v>20</c:v>
                </c:pt>
                <c:pt idx="34">
                  <c:v>20.100000000000001</c:v>
                </c:pt>
                <c:pt idx="35">
                  <c:v>20.100000000000001</c:v>
                </c:pt>
                <c:pt idx="36">
                  <c:v>20.100000000000001</c:v>
                </c:pt>
                <c:pt idx="37">
                  <c:v>20.100000000000001</c:v>
                </c:pt>
                <c:pt idx="38">
                  <c:v>20.100000000000001</c:v>
                </c:pt>
                <c:pt idx="39">
                  <c:v>20.100000000000001</c:v>
                </c:pt>
                <c:pt idx="40">
                  <c:v>20.100000000000001</c:v>
                </c:pt>
                <c:pt idx="41">
                  <c:v>20.100000000000001</c:v>
                </c:pt>
                <c:pt idx="42">
                  <c:v>20.100000000000001</c:v>
                </c:pt>
                <c:pt idx="43">
                  <c:v>20.100000000000001</c:v>
                </c:pt>
                <c:pt idx="44">
                  <c:v>20.100000000000001</c:v>
                </c:pt>
                <c:pt idx="45">
                  <c:v>20</c:v>
                </c:pt>
                <c:pt idx="46">
                  <c:v>20</c:v>
                </c:pt>
                <c:pt idx="47">
                  <c:v>20</c:v>
                </c:pt>
                <c:pt idx="48">
                  <c:v>20</c:v>
                </c:pt>
                <c:pt idx="49">
                  <c:v>20</c:v>
                </c:pt>
                <c:pt idx="50">
                  <c:v>20.100000000000001</c:v>
                </c:pt>
                <c:pt idx="51">
                  <c:v>20.100000000000001</c:v>
                </c:pt>
                <c:pt idx="52">
                  <c:v>20.100000000000001</c:v>
                </c:pt>
                <c:pt idx="53">
                  <c:v>20</c:v>
                </c:pt>
                <c:pt idx="54">
                  <c:v>20</c:v>
                </c:pt>
                <c:pt idx="55">
                  <c:v>20</c:v>
                </c:pt>
                <c:pt idx="56">
                  <c:v>20.100000000000001</c:v>
                </c:pt>
                <c:pt idx="57">
                  <c:v>20.100000000000001</c:v>
                </c:pt>
                <c:pt idx="58">
                  <c:v>20.100000000000001</c:v>
                </c:pt>
                <c:pt idx="59">
                  <c:v>20.100000000000001</c:v>
                </c:pt>
                <c:pt idx="60">
                  <c:v>20.100000000000001</c:v>
                </c:pt>
                <c:pt idx="61">
                  <c:v>20.100000000000001</c:v>
                </c:pt>
                <c:pt idx="62">
                  <c:v>20.100000000000001</c:v>
                </c:pt>
                <c:pt idx="63">
                  <c:v>20.100000000000001</c:v>
                </c:pt>
                <c:pt idx="64">
                  <c:v>20.100000000000001</c:v>
                </c:pt>
                <c:pt idx="65">
                  <c:v>20.100000000000001</c:v>
                </c:pt>
                <c:pt idx="66">
                  <c:v>20.100000000000001</c:v>
                </c:pt>
                <c:pt idx="67">
                  <c:v>20.100000000000001</c:v>
                </c:pt>
                <c:pt idx="68">
                  <c:v>20.100000000000001</c:v>
                </c:pt>
                <c:pt idx="69">
                  <c:v>20.100000000000001</c:v>
                </c:pt>
                <c:pt idx="70">
                  <c:v>20.100000000000001</c:v>
                </c:pt>
                <c:pt idx="71">
                  <c:v>20.100000000000001</c:v>
                </c:pt>
                <c:pt idx="72">
                  <c:v>20.2</c:v>
                </c:pt>
                <c:pt idx="73">
                  <c:v>20.100000000000001</c:v>
                </c:pt>
                <c:pt idx="74">
                  <c:v>20.100000000000001</c:v>
                </c:pt>
                <c:pt idx="75">
                  <c:v>20.100000000000001</c:v>
                </c:pt>
                <c:pt idx="76">
                  <c:v>20.100000000000001</c:v>
                </c:pt>
                <c:pt idx="77">
                  <c:v>20.100000000000001</c:v>
                </c:pt>
                <c:pt idx="78">
                  <c:v>20.100000000000001</c:v>
                </c:pt>
                <c:pt idx="79">
                  <c:v>20.2</c:v>
                </c:pt>
                <c:pt idx="80">
                  <c:v>20.100000000000001</c:v>
                </c:pt>
                <c:pt idx="81">
                  <c:v>20.100000000000001</c:v>
                </c:pt>
                <c:pt idx="82">
                  <c:v>20.100000000000001</c:v>
                </c:pt>
                <c:pt idx="83">
                  <c:v>20.100000000000001</c:v>
                </c:pt>
                <c:pt idx="84">
                  <c:v>20.100000000000001</c:v>
                </c:pt>
                <c:pt idx="85">
                  <c:v>20.100000000000001</c:v>
                </c:pt>
                <c:pt idx="86">
                  <c:v>20.100000000000001</c:v>
                </c:pt>
                <c:pt idx="87">
                  <c:v>20.100000000000001</c:v>
                </c:pt>
                <c:pt idx="88">
                  <c:v>20.2</c:v>
                </c:pt>
                <c:pt idx="89">
                  <c:v>20.2</c:v>
                </c:pt>
                <c:pt idx="90">
                  <c:v>20.2</c:v>
                </c:pt>
                <c:pt idx="91">
                  <c:v>20.2</c:v>
                </c:pt>
                <c:pt idx="92">
                  <c:v>20.2</c:v>
                </c:pt>
                <c:pt idx="93">
                  <c:v>20.2</c:v>
                </c:pt>
                <c:pt idx="94">
                  <c:v>20.2</c:v>
                </c:pt>
                <c:pt idx="95">
                  <c:v>20.2</c:v>
                </c:pt>
                <c:pt idx="96">
                  <c:v>20.2</c:v>
                </c:pt>
                <c:pt idx="97">
                  <c:v>20.2</c:v>
                </c:pt>
                <c:pt idx="98">
                  <c:v>20.2</c:v>
                </c:pt>
                <c:pt idx="99">
                  <c:v>20.2</c:v>
                </c:pt>
                <c:pt idx="100">
                  <c:v>20.2</c:v>
                </c:pt>
                <c:pt idx="101">
                  <c:v>20.2</c:v>
                </c:pt>
                <c:pt idx="102">
                  <c:v>20.3</c:v>
                </c:pt>
                <c:pt idx="103">
                  <c:v>20.3</c:v>
                </c:pt>
                <c:pt idx="104">
                  <c:v>20.3</c:v>
                </c:pt>
                <c:pt idx="105">
                  <c:v>20.3</c:v>
                </c:pt>
                <c:pt idx="106">
                  <c:v>20.3</c:v>
                </c:pt>
                <c:pt idx="107">
                  <c:v>20.3</c:v>
                </c:pt>
                <c:pt idx="108">
                  <c:v>20.3</c:v>
                </c:pt>
                <c:pt idx="109">
                  <c:v>20.3</c:v>
                </c:pt>
                <c:pt idx="110">
                  <c:v>20.3</c:v>
                </c:pt>
                <c:pt idx="111">
                  <c:v>20.399999999999999</c:v>
                </c:pt>
                <c:pt idx="112">
                  <c:v>20.399999999999999</c:v>
                </c:pt>
                <c:pt idx="113">
                  <c:v>20.399999999999999</c:v>
                </c:pt>
                <c:pt idx="114">
                  <c:v>20.399999999999999</c:v>
                </c:pt>
                <c:pt idx="115">
                  <c:v>20.399999999999999</c:v>
                </c:pt>
                <c:pt idx="116">
                  <c:v>20.5</c:v>
                </c:pt>
                <c:pt idx="117">
                  <c:v>20.6</c:v>
                </c:pt>
                <c:pt idx="118">
                  <c:v>20.7</c:v>
                </c:pt>
                <c:pt idx="119">
                  <c:v>20.7</c:v>
                </c:pt>
                <c:pt idx="120">
                  <c:v>20.9</c:v>
                </c:pt>
                <c:pt idx="121">
                  <c:v>21</c:v>
                </c:pt>
                <c:pt idx="122">
                  <c:v>21.2</c:v>
                </c:pt>
                <c:pt idx="123">
                  <c:v>21.4</c:v>
                </c:pt>
                <c:pt idx="124">
                  <c:v>21.5</c:v>
                </c:pt>
                <c:pt idx="125">
                  <c:v>21.7</c:v>
                </c:pt>
                <c:pt idx="126">
                  <c:v>21.9</c:v>
                </c:pt>
                <c:pt idx="127">
                  <c:v>22.2</c:v>
                </c:pt>
                <c:pt idx="128">
                  <c:v>22.4</c:v>
                </c:pt>
                <c:pt idx="129">
                  <c:v>22.8</c:v>
                </c:pt>
                <c:pt idx="130">
                  <c:v>23.2</c:v>
                </c:pt>
                <c:pt idx="131">
                  <c:v>23.6</c:v>
                </c:pt>
                <c:pt idx="132">
                  <c:v>24.2</c:v>
                </c:pt>
                <c:pt idx="133">
                  <c:v>24.7</c:v>
                </c:pt>
                <c:pt idx="134">
                  <c:v>25.4</c:v>
                </c:pt>
                <c:pt idx="135">
                  <c:v>26.2</c:v>
                </c:pt>
                <c:pt idx="136">
                  <c:v>27.1</c:v>
                </c:pt>
                <c:pt idx="137">
                  <c:v>28</c:v>
                </c:pt>
                <c:pt idx="138">
                  <c:v>29.1</c:v>
                </c:pt>
                <c:pt idx="139">
                  <c:v>30.2</c:v>
                </c:pt>
                <c:pt idx="140">
                  <c:v>31.3</c:v>
                </c:pt>
                <c:pt idx="141">
                  <c:v>32.6</c:v>
                </c:pt>
                <c:pt idx="142">
                  <c:v>33.799999999999997</c:v>
                </c:pt>
                <c:pt idx="143">
                  <c:v>35</c:v>
                </c:pt>
                <c:pt idx="144">
                  <c:v>36</c:v>
                </c:pt>
                <c:pt idx="145">
                  <c:v>37.200000000000003</c:v>
                </c:pt>
                <c:pt idx="146">
                  <c:v>38.299999999999997</c:v>
                </c:pt>
                <c:pt idx="147">
                  <c:v>39.5</c:v>
                </c:pt>
                <c:pt idx="148">
                  <c:v>40.700000000000003</c:v>
                </c:pt>
                <c:pt idx="149">
                  <c:v>41.7</c:v>
                </c:pt>
                <c:pt idx="150">
                  <c:v>42.5</c:v>
                </c:pt>
                <c:pt idx="151">
                  <c:v>43.3</c:v>
                </c:pt>
                <c:pt idx="152">
                  <c:v>44.1</c:v>
                </c:pt>
                <c:pt idx="153">
                  <c:v>44.9</c:v>
                </c:pt>
                <c:pt idx="154">
                  <c:v>45.5</c:v>
                </c:pt>
                <c:pt idx="155">
                  <c:v>46</c:v>
                </c:pt>
                <c:pt idx="156">
                  <c:v>46.5</c:v>
                </c:pt>
                <c:pt idx="157">
                  <c:v>46.9</c:v>
                </c:pt>
                <c:pt idx="158">
                  <c:v>47.4</c:v>
                </c:pt>
                <c:pt idx="159">
                  <c:v>47.9</c:v>
                </c:pt>
                <c:pt idx="160">
                  <c:v>48.4</c:v>
                </c:pt>
                <c:pt idx="161">
                  <c:v>48.8</c:v>
                </c:pt>
                <c:pt idx="162">
                  <c:v>49</c:v>
                </c:pt>
                <c:pt idx="163">
                  <c:v>49.2</c:v>
                </c:pt>
                <c:pt idx="164">
                  <c:v>49.4</c:v>
                </c:pt>
                <c:pt idx="165">
                  <c:v>49.4</c:v>
                </c:pt>
                <c:pt idx="166">
                  <c:v>49.4</c:v>
                </c:pt>
                <c:pt idx="167">
                  <c:v>49.5</c:v>
                </c:pt>
                <c:pt idx="168">
                  <c:v>49.5</c:v>
                </c:pt>
                <c:pt idx="169">
                  <c:v>49.5</c:v>
                </c:pt>
                <c:pt idx="170">
                  <c:v>49.6</c:v>
                </c:pt>
                <c:pt idx="171">
                  <c:v>49.6</c:v>
                </c:pt>
                <c:pt idx="172">
                  <c:v>49.6</c:v>
                </c:pt>
                <c:pt idx="173">
                  <c:v>49.6</c:v>
                </c:pt>
                <c:pt idx="174">
                  <c:v>49.7</c:v>
                </c:pt>
                <c:pt idx="175">
                  <c:v>49.9</c:v>
                </c:pt>
                <c:pt idx="176">
                  <c:v>50</c:v>
                </c:pt>
                <c:pt idx="177">
                  <c:v>50.2</c:v>
                </c:pt>
                <c:pt idx="178">
                  <c:v>50.3</c:v>
                </c:pt>
                <c:pt idx="179">
                  <c:v>50.5</c:v>
                </c:pt>
                <c:pt idx="180">
                  <c:v>50.6</c:v>
                </c:pt>
                <c:pt idx="181">
                  <c:v>50.7</c:v>
                </c:pt>
                <c:pt idx="182">
                  <c:v>50.7</c:v>
                </c:pt>
                <c:pt idx="183">
                  <c:v>50.9</c:v>
                </c:pt>
                <c:pt idx="184">
                  <c:v>51.1</c:v>
                </c:pt>
                <c:pt idx="185">
                  <c:v>51.2</c:v>
                </c:pt>
                <c:pt idx="186">
                  <c:v>51.3</c:v>
                </c:pt>
                <c:pt idx="187">
                  <c:v>51.3</c:v>
                </c:pt>
                <c:pt idx="188">
                  <c:v>51.4</c:v>
                </c:pt>
                <c:pt idx="189">
                  <c:v>51.5</c:v>
                </c:pt>
                <c:pt idx="190">
                  <c:v>51.6</c:v>
                </c:pt>
                <c:pt idx="191">
                  <c:v>51.7</c:v>
                </c:pt>
                <c:pt idx="192">
                  <c:v>51.8</c:v>
                </c:pt>
                <c:pt idx="193">
                  <c:v>51.8</c:v>
                </c:pt>
                <c:pt idx="194">
                  <c:v>51.8</c:v>
                </c:pt>
                <c:pt idx="195">
                  <c:v>51.9</c:v>
                </c:pt>
                <c:pt idx="196">
                  <c:v>51.9</c:v>
                </c:pt>
                <c:pt idx="197">
                  <c:v>51.9</c:v>
                </c:pt>
                <c:pt idx="198">
                  <c:v>51.9</c:v>
                </c:pt>
                <c:pt idx="199">
                  <c:v>52</c:v>
                </c:pt>
                <c:pt idx="200">
                  <c:v>52.1</c:v>
                </c:pt>
                <c:pt idx="201">
                  <c:v>52.2</c:v>
                </c:pt>
                <c:pt idx="202">
                  <c:v>52.3</c:v>
                </c:pt>
                <c:pt idx="203">
                  <c:v>52.4</c:v>
                </c:pt>
                <c:pt idx="204">
                  <c:v>52.4</c:v>
                </c:pt>
                <c:pt idx="205">
                  <c:v>52.5</c:v>
                </c:pt>
                <c:pt idx="206">
                  <c:v>52.5</c:v>
                </c:pt>
                <c:pt idx="207">
                  <c:v>52.5</c:v>
                </c:pt>
                <c:pt idx="208">
                  <c:v>52.4</c:v>
                </c:pt>
                <c:pt idx="209">
                  <c:v>52.4</c:v>
                </c:pt>
                <c:pt idx="210">
                  <c:v>52.5</c:v>
                </c:pt>
                <c:pt idx="211">
                  <c:v>52.6</c:v>
                </c:pt>
                <c:pt idx="212">
                  <c:v>52.6</c:v>
                </c:pt>
                <c:pt idx="213">
                  <c:v>52.7</c:v>
                </c:pt>
                <c:pt idx="214">
                  <c:v>52.8</c:v>
                </c:pt>
                <c:pt idx="215">
                  <c:v>52.9</c:v>
                </c:pt>
                <c:pt idx="216">
                  <c:v>52.9</c:v>
                </c:pt>
                <c:pt idx="217">
                  <c:v>53.1</c:v>
                </c:pt>
                <c:pt idx="218">
                  <c:v>53.1</c:v>
                </c:pt>
                <c:pt idx="219">
                  <c:v>53.2</c:v>
                </c:pt>
                <c:pt idx="220">
                  <c:v>53.2</c:v>
                </c:pt>
                <c:pt idx="221">
                  <c:v>53.3</c:v>
                </c:pt>
                <c:pt idx="222">
                  <c:v>53.4</c:v>
                </c:pt>
                <c:pt idx="223">
                  <c:v>53.5</c:v>
                </c:pt>
                <c:pt idx="224">
                  <c:v>53.6</c:v>
                </c:pt>
                <c:pt idx="225">
                  <c:v>53.7</c:v>
                </c:pt>
                <c:pt idx="226">
                  <c:v>53.8</c:v>
                </c:pt>
                <c:pt idx="227">
                  <c:v>53.8</c:v>
                </c:pt>
                <c:pt idx="228">
                  <c:v>53.8</c:v>
                </c:pt>
                <c:pt idx="229">
                  <c:v>53.8</c:v>
                </c:pt>
                <c:pt idx="230">
                  <c:v>53.8</c:v>
                </c:pt>
                <c:pt idx="231">
                  <c:v>53.9</c:v>
                </c:pt>
                <c:pt idx="232">
                  <c:v>53.9</c:v>
                </c:pt>
                <c:pt idx="233">
                  <c:v>53.9</c:v>
                </c:pt>
                <c:pt idx="234">
                  <c:v>53.9</c:v>
                </c:pt>
                <c:pt idx="235">
                  <c:v>53.9</c:v>
                </c:pt>
                <c:pt idx="236">
                  <c:v>54</c:v>
                </c:pt>
                <c:pt idx="237">
                  <c:v>54</c:v>
                </c:pt>
                <c:pt idx="238">
                  <c:v>54</c:v>
                </c:pt>
                <c:pt idx="239">
                  <c:v>54</c:v>
                </c:pt>
                <c:pt idx="240">
                  <c:v>54</c:v>
                </c:pt>
                <c:pt idx="241">
                  <c:v>54</c:v>
                </c:pt>
                <c:pt idx="242">
                  <c:v>54.1</c:v>
                </c:pt>
                <c:pt idx="243">
                  <c:v>54.2</c:v>
                </c:pt>
                <c:pt idx="244">
                  <c:v>54.3</c:v>
                </c:pt>
                <c:pt idx="245">
                  <c:v>54.3</c:v>
                </c:pt>
                <c:pt idx="246">
                  <c:v>54.3</c:v>
                </c:pt>
                <c:pt idx="247">
                  <c:v>54.3</c:v>
                </c:pt>
                <c:pt idx="248">
                  <c:v>54.4</c:v>
                </c:pt>
                <c:pt idx="249">
                  <c:v>54.4</c:v>
                </c:pt>
                <c:pt idx="250">
                  <c:v>54.4</c:v>
                </c:pt>
                <c:pt idx="251">
                  <c:v>54.5</c:v>
                </c:pt>
                <c:pt idx="252">
                  <c:v>54.5</c:v>
                </c:pt>
                <c:pt idx="253">
                  <c:v>54.5</c:v>
                </c:pt>
                <c:pt idx="254">
                  <c:v>54.6</c:v>
                </c:pt>
                <c:pt idx="255">
                  <c:v>54.6</c:v>
                </c:pt>
                <c:pt idx="256">
                  <c:v>54.6</c:v>
                </c:pt>
                <c:pt idx="257">
                  <c:v>54.7</c:v>
                </c:pt>
                <c:pt idx="258">
                  <c:v>54.7</c:v>
                </c:pt>
                <c:pt idx="259">
                  <c:v>54.7</c:v>
                </c:pt>
                <c:pt idx="260">
                  <c:v>54.7</c:v>
                </c:pt>
                <c:pt idx="261">
                  <c:v>54.7</c:v>
                </c:pt>
                <c:pt idx="262">
                  <c:v>54.7</c:v>
                </c:pt>
                <c:pt idx="263">
                  <c:v>54.8</c:v>
                </c:pt>
                <c:pt idx="264">
                  <c:v>54.8</c:v>
                </c:pt>
                <c:pt idx="265">
                  <c:v>54.9</c:v>
                </c:pt>
                <c:pt idx="266">
                  <c:v>55</c:v>
                </c:pt>
                <c:pt idx="267">
                  <c:v>55</c:v>
                </c:pt>
                <c:pt idx="268">
                  <c:v>55</c:v>
                </c:pt>
                <c:pt idx="269">
                  <c:v>55</c:v>
                </c:pt>
                <c:pt idx="270">
                  <c:v>55</c:v>
                </c:pt>
                <c:pt idx="271">
                  <c:v>55.1</c:v>
                </c:pt>
                <c:pt idx="272">
                  <c:v>55.1</c:v>
                </c:pt>
                <c:pt idx="273">
                  <c:v>55.1</c:v>
                </c:pt>
                <c:pt idx="274">
                  <c:v>55.1</c:v>
                </c:pt>
                <c:pt idx="275">
                  <c:v>55.2</c:v>
                </c:pt>
                <c:pt idx="276">
                  <c:v>55.2</c:v>
                </c:pt>
                <c:pt idx="277">
                  <c:v>55.2</c:v>
                </c:pt>
                <c:pt idx="278">
                  <c:v>55.2</c:v>
                </c:pt>
                <c:pt idx="279">
                  <c:v>55.3</c:v>
                </c:pt>
                <c:pt idx="280">
                  <c:v>55.2</c:v>
                </c:pt>
                <c:pt idx="281">
                  <c:v>55.2</c:v>
                </c:pt>
                <c:pt idx="282">
                  <c:v>55.2</c:v>
                </c:pt>
                <c:pt idx="283">
                  <c:v>55.2</c:v>
                </c:pt>
                <c:pt idx="284">
                  <c:v>55.2</c:v>
                </c:pt>
                <c:pt idx="285">
                  <c:v>55.2</c:v>
                </c:pt>
                <c:pt idx="286">
                  <c:v>55.2</c:v>
                </c:pt>
                <c:pt idx="287">
                  <c:v>55.2</c:v>
                </c:pt>
                <c:pt idx="288">
                  <c:v>55.2</c:v>
                </c:pt>
                <c:pt idx="289">
                  <c:v>55.3</c:v>
                </c:pt>
                <c:pt idx="290">
                  <c:v>55.3</c:v>
                </c:pt>
                <c:pt idx="291">
                  <c:v>55.3</c:v>
                </c:pt>
                <c:pt idx="292">
                  <c:v>55.3</c:v>
                </c:pt>
                <c:pt idx="293">
                  <c:v>55.3</c:v>
                </c:pt>
                <c:pt idx="294">
                  <c:v>55.3</c:v>
                </c:pt>
                <c:pt idx="295">
                  <c:v>55.3</c:v>
                </c:pt>
                <c:pt idx="296">
                  <c:v>55.3</c:v>
                </c:pt>
                <c:pt idx="297">
                  <c:v>55.3</c:v>
                </c:pt>
                <c:pt idx="298">
                  <c:v>55.3</c:v>
                </c:pt>
                <c:pt idx="299">
                  <c:v>55.3</c:v>
                </c:pt>
                <c:pt idx="300">
                  <c:v>55.3</c:v>
                </c:pt>
                <c:pt idx="301">
                  <c:v>55.3</c:v>
                </c:pt>
                <c:pt idx="302">
                  <c:v>55.2</c:v>
                </c:pt>
                <c:pt idx="303">
                  <c:v>55.2</c:v>
                </c:pt>
                <c:pt idx="304">
                  <c:v>55.2</c:v>
                </c:pt>
                <c:pt idx="305">
                  <c:v>55.2</c:v>
                </c:pt>
                <c:pt idx="306">
                  <c:v>55.2</c:v>
                </c:pt>
                <c:pt idx="307">
                  <c:v>55.2</c:v>
                </c:pt>
                <c:pt idx="308">
                  <c:v>55.1</c:v>
                </c:pt>
                <c:pt idx="309">
                  <c:v>55.1</c:v>
                </c:pt>
                <c:pt idx="310">
                  <c:v>55</c:v>
                </c:pt>
                <c:pt idx="311">
                  <c:v>55</c:v>
                </c:pt>
                <c:pt idx="312">
                  <c:v>55</c:v>
                </c:pt>
                <c:pt idx="313">
                  <c:v>55</c:v>
                </c:pt>
                <c:pt idx="314">
                  <c:v>55</c:v>
                </c:pt>
                <c:pt idx="315">
                  <c:v>55</c:v>
                </c:pt>
                <c:pt idx="316">
                  <c:v>55</c:v>
                </c:pt>
                <c:pt idx="317">
                  <c:v>55</c:v>
                </c:pt>
                <c:pt idx="318">
                  <c:v>55</c:v>
                </c:pt>
                <c:pt idx="319">
                  <c:v>55</c:v>
                </c:pt>
                <c:pt idx="320">
                  <c:v>55</c:v>
                </c:pt>
                <c:pt idx="321">
                  <c:v>55</c:v>
                </c:pt>
                <c:pt idx="322">
                  <c:v>55</c:v>
                </c:pt>
                <c:pt idx="323">
                  <c:v>55</c:v>
                </c:pt>
                <c:pt idx="324">
                  <c:v>55</c:v>
                </c:pt>
                <c:pt idx="325">
                  <c:v>54.9</c:v>
                </c:pt>
                <c:pt idx="326">
                  <c:v>54.9</c:v>
                </c:pt>
                <c:pt idx="327">
                  <c:v>54.9</c:v>
                </c:pt>
                <c:pt idx="328">
                  <c:v>54.9</c:v>
                </c:pt>
                <c:pt idx="329">
                  <c:v>54.9</c:v>
                </c:pt>
                <c:pt idx="330">
                  <c:v>54.9</c:v>
                </c:pt>
                <c:pt idx="331">
                  <c:v>54.9</c:v>
                </c:pt>
                <c:pt idx="332">
                  <c:v>54.9</c:v>
                </c:pt>
                <c:pt idx="333">
                  <c:v>54.9</c:v>
                </c:pt>
                <c:pt idx="334">
                  <c:v>54.9</c:v>
                </c:pt>
                <c:pt idx="335">
                  <c:v>54.9</c:v>
                </c:pt>
                <c:pt idx="336">
                  <c:v>54.9</c:v>
                </c:pt>
                <c:pt idx="337">
                  <c:v>54.9</c:v>
                </c:pt>
                <c:pt idx="338">
                  <c:v>54.9</c:v>
                </c:pt>
                <c:pt idx="339">
                  <c:v>54.9</c:v>
                </c:pt>
                <c:pt idx="340">
                  <c:v>54.9</c:v>
                </c:pt>
                <c:pt idx="341">
                  <c:v>54.9</c:v>
                </c:pt>
                <c:pt idx="342">
                  <c:v>55</c:v>
                </c:pt>
                <c:pt idx="343">
                  <c:v>55</c:v>
                </c:pt>
                <c:pt idx="344">
                  <c:v>55</c:v>
                </c:pt>
                <c:pt idx="345">
                  <c:v>55</c:v>
                </c:pt>
                <c:pt idx="346">
                  <c:v>55</c:v>
                </c:pt>
                <c:pt idx="347">
                  <c:v>55</c:v>
                </c:pt>
                <c:pt idx="348">
                  <c:v>55</c:v>
                </c:pt>
                <c:pt idx="349">
                  <c:v>55.1</c:v>
                </c:pt>
                <c:pt idx="350">
                  <c:v>55.1</c:v>
                </c:pt>
                <c:pt idx="351">
                  <c:v>55.1</c:v>
                </c:pt>
                <c:pt idx="352">
                  <c:v>55.1</c:v>
                </c:pt>
                <c:pt idx="353">
                  <c:v>55.1</c:v>
                </c:pt>
                <c:pt idx="354">
                  <c:v>55.1</c:v>
                </c:pt>
                <c:pt idx="355">
                  <c:v>55.1</c:v>
                </c:pt>
                <c:pt idx="356">
                  <c:v>55.1</c:v>
                </c:pt>
                <c:pt idx="357">
                  <c:v>55.1</c:v>
                </c:pt>
                <c:pt idx="358">
                  <c:v>55.2</c:v>
                </c:pt>
                <c:pt idx="359">
                  <c:v>55.2</c:v>
                </c:pt>
                <c:pt idx="360">
                  <c:v>55.2</c:v>
                </c:pt>
                <c:pt idx="361">
                  <c:v>55.2</c:v>
                </c:pt>
                <c:pt idx="362">
                  <c:v>55.3</c:v>
                </c:pt>
                <c:pt idx="363">
                  <c:v>55.3</c:v>
                </c:pt>
                <c:pt idx="364">
                  <c:v>55.3</c:v>
                </c:pt>
                <c:pt idx="365">
                  <c:v>55.4</c:v>
                </c:pt>
                <c:pt idx="366">
                  <c:v>55.4</c:v>
                </c:pt>
                <c:pt idx="367">
                  <c:v>55.5</c:v>
                </c:pt>
                <c:pt idx="368">
                  <c:v>55.5</c:v>
                </c:pt>
                <c:pt idx="369">
                  <c:v>55.6</c:v>
                </c:pt>
                <c:pt idx="370">
                  <c:v>55.6</c:v>
                </c:pt>
                <c:pt idx="371">
                  <c:v>55.6</c:v>
                </c:pt>
                <c:pt idx="372">
                  <c:v>55.6</c:v>
                </c:pt>
                <c:pt idx="373">
                  <c:v>55.7</c:v>
                </c:pt>
                <c:pt idx="374">
                  <c:v>55.8</c:v>
                </c:pt>
                <c:pt idx="375">
                  <c:v>55.8</c:v>
                </c:pt>
                <c:pt idx="376">
                  <c:v>55.8</c:v>
                </c:pt>
                <c:pt idx="377">
                  <c:v>55.8</c:v>
                </c:pt>
                <c:pt idx="378">
                  <c:v>55.9</c:v>
                </c:pt>
                <c:pt idx="379">
                  <c:v>55.9</c:v>
                </c:pt>
                <c:pt idx="380">
                  <c:v>56</c:v>
                </c:pt>
                <c:pt idx="381">
                  <c:v>56.1</c:v>
                </c:pt>
                <c:pt idx="382">
                  <c:v>56.1</c:v>
                </c:pt>
                <c:pt idx="383">
                  <c:v>56.1</c:v>
                </c:pt>
                <c:pt idx="384">
                  <c:v>56.1</c:v>
                </c:pt>
                <c:pt idx="385">
                  <c:v>56.2</c:v>
                </c:pt>
                <c:pt idx="386">
                  <c:v>56.2</c:v>
                </c:pt>
                <c:pt idx="387">
                  <c:v>56.2</c:v>
                </c:pt>
                <c:pt idx="388">
                  <c:v>56.3</c:v>
                </c:pt>
                <c:pt idx="389">
                  <c:v>56.3</c:v>
                </c:pt>
                <c:pt idx="390">
                  <c:v>56.3</c:v>
                </c:pt>
                <c:pt idx="391">
                  <c:v>56.3</c:v>
                </c:pt>
                <c:pt idx="392">
                  <c:v>56.3</c:v>
                </c:pt>
                <c:pt idx="393">
                  <c:v>56.4</c:v>
                </c:pt>
                <c:pt idx="394">
                  <c:v>56.4</c:v>
                </c:pt>
                <c:pt idx="395">
                  <c:v>56.4</c:v>
                </c:pt>
                <c:pt idx="396">
                  <c:v>56.6</c:v>
                </c:pt>
                <c:pt idx="397">
                  <c:v>56.6</c:v>
                </c:pt>
                <c:pt idx="398">
                  <c:v>56.7</c:v>
                </c:pt>
                <c:pt idx="399">
                  <c:v>56.7</c:v>
                </c:pt>
                <c:pt idx="400">
                  <c:v>56.7</c:v>
                </c:pt>
                <c:pt idx="401">
                  <c:v>56.7</c:v>
                </c:pt>
                <c:pt idx="402">
                  <c:v>56.7</c:v>
                </c:pt>
                <c:pt idx="403">
                  <c:v>56.8</c:v>
                </c:pt>
                <c:pt idx="404">
                  <c:v>56.8</c:v>
                </c:pt>
                <c:pt idx="405">
                  <c:v>56.8</c:v>
                </c:pt>
                <c:pt idx="406">
                  <c:v>56.9</c:v>
                </c:pt>
                <c:pt idx="407">
                  <c:v>56.9</c:v>
                </c:pt>
                <c:pt idx="408">
                  <c:v>56.9</c:v>
                </c:pt>
                <c:pt idx="409">
                  <c:v>57</c:v>
                </c:pt>
                <c:pt idx="410">
                  <c:v>57</c:v>
                </c:pt>
                <c:pt idx="411">
                  <c:v>57</c:v>
                </c:pt>
                <c:pt idx="412">
                  <c:v>57.1</c:v>
                </c:pt>
                <c:pt idx="413">
                  <c:v>57.1</c:v>
                </c:pt>
                <c:pt idx="414">
                  <c:v>57.1</c:v>
                </c:pt>
                <c:pt idx="415">
                  <c:v>57.2</c:v>
                </c:pt>
                <c:pt idx="416">
                  <c:v>57.2</c:v>
                </c:pt>
                <c:pt idx="417">
                  <c:v>57.3</c:v>
                </c:pt>
                <c:pt idx="418">
                  <c:v>57.3</c:v>
                </c:pt>
                <c:pt idx="419">
                  <c:v>57.4</c:v>
                </c:pt>
                <c:pt idx="420">
                  <c:v>57.4</c:v>
                </c:pt>
                <c:pt idx="421">
                  <c:v>57.4</c:v>
                </c:pt>
                <c:pt idx="422">
                  <c:v>57.5</c:v>
                </c:pt>
                <c:pt idx="423">
                  <c:v>57.5</c:v>
                </c:pt>
                <c:pt idx="424">
                  <c:v>57.5</c:v>
                </c:pt>
                <c:pt idx="425">
                  <c:v>57.6</c:v>
                </c:pt>
                <c:pt idx="426">
                  <c:v>57.6</c:v>
                </c:pt>
                <c:pt idx="427">
                  <c:v>57.6</c:v>
                </c:pt>
                <c:pt idx="428">
                  <c:v>57.7</c:v>
                </c:pt>
                <c:pt idx="429">
                  <c:v>57.7</c:v>
                </c:pt>
                <c:pt idx="430">
                  <c:v>57.7</c:v>
                </c:pt>
                <c:pt idx="431">
                  <c:v>57.8</c:v>
                </c:pt>
                <c:pt idx="432">
                  <c:v>57.8</c:v>
                </c:pt>
                <c:pt idx="433">
                  <c:v>57.8</c:v>
                </c:pt>
                <c:pt idx="434">
                  <c:v>57.9</c:v>
                </c:pt>
                <c:pt idx="435">
                  <c:v>57.9</c:v>
                </c:pt>
                <c:pt idx="436">
                  <c:v>58</c:v>
                </c:pt>
                <c:pt idx="437">
                  <c:v>58.1</c:v>
                </c:pt>
                <c:pt idx="438">
                  <c:v>58.2</c:v>
                </c:pt>
                <c:pt idx="439">
                  <c:v>58.2</c:v>
                </c:pt>
                <c:pt idx="440">
                  <c:v>58.2</c:v>
                </c:pt>
                <c:pt idx="441">
                  <c:v>58.2</c:v>
                </c:pt>
                <c:pt idx="442">
                  <c:v>58.2</c:v>
                </c:pt>
                <c:pt idx="443">
                  <c:v>58.3</c:v>
                </c:pt>
                <c:pt idx="444">
                  <c:v>58.3</c:v>
                </c:pt>
                <c:pt idx="445">
                  <c:v>58.3</c:v>
                </c:pt>
                <c:pt idx="446">
                  <c:v>58.4</c:v>
                </c:pt>
                <c:pt idx="447">
                  <c:v>58.5</c:v>
                </c:pt>
                <c:pt idx="448">
                  <c:v>58.6</c:v>
                </c:pt>
                <c:pt idx="449">
                  <c:v>58.6</c:v>
                </c:pt>
                <c:pt idx="450">
                  <c:v>58.6</c:v>
                </c:pt>
                <c:pt idx="451">
                  <c:v>58.7</c:v>
                </c:pt>
                <c:pt idx="452">
                  <c:v>58.7</c:v>
                </c:pt>
                <c:pt idx="453">
                  <c:v>58.7</c:v>
                </c:pt>
                <c:pt idx="454">
                  <c:v>58.8</c:v>
                </c:pt>
                <c:pt idx="455">
                  <c:v>58.8</c:v>
                </c:pt>
                <c:pt idx="456">
                  <c:v>58.9</c:v>
                </c:pt>
                <c:pt idx="457">
                  <c:v>58.9</c:v>
                </c:pt>
                <c:pt idx="458">
                  <c:v>58.9</c:v>
                </c:pt>
                <c:pt idx="459">
                  <c:v>58.9</c:v>
                </c:pt>
                <c:pt idx="460">
                  <c:v>58.9</c:v>
                </c:pt>
                <c:pt idx="461">
                  <c:v>59</c:v>
                </c:pt>
                <c:pt idx="462">
                  <c:v>59.1</c:v>
                </c:pt>
                <c:pt idx="463">
                  <c:v>59.1</c:v>
                </c:pt>
                <c:pt idx="464">
                  <c:v>59.1</c:v>
                </c:pt>
                <c:pt idx="465">
                  <c:v>59.1</c:v>
                </c:pt>
                <c:pt idx="466">
                  <c:v>59.2</c:v>
                </c:pt>
                <c:pt idx="467">
                  <c:v>59.2</c:v>
                </c:pt>
                <c:pt idx="468">
                  <c:v>59.2</c:v>
                </c:pt>
                <c:pt idx="469">
                  <c:v>59.2</c:v>
                </c:pt>
                <c:pt idx="470">
                  <c:v>59.2</c:v>
                </c:pt>
                <c:pt idx="471">
                  <c:v>59.2</c:v>
                </c:pt>
                <c:pt idx="472">
                  <c:v>59.3</c:v>
                </c:pt>
                <c:pt idx="473">
                  <c:v>59.3</c:v>
                </c:pt>
                <c:pt idx="474">
                  <c:v>59.3</c:v>
                </c:pt>
                <c:pt idx="475">
                  <c:v>59.3</c:v>
                </c:pt>
                <c:pt idx="476">
                  <c:v>59.3</c:v>
                </c:pt>
                <c:pt idx="477">
                  <c:v>59.3</c:v>
                </c:pt>
                <c:pt idx="478">
                  <c:v>59.4</c:v>
                </c:pt>
                <c:pt idx="479">
                  <c:v>59.4</c:v>
                </c:pt>
                <c:pt idx="480">
                  <c:v>59.4</c:v>
                </c:pt>
                <c:pt idx="481">
                  <c:v>59.5</c:v>
                </c:pt>
                <c:pt idx="482">
                  <c:v>59.5</c:v>
                </c:pt>
                <c:pt idx="483">
                  <c:v>59.5</c:v>
                </c:pt>
                <c:pt idx="484">
                  <c:v>59.5</c:v>
                </c:pt>
                <c:pt idx="485">
                  <c:v>59.6</c:v>
                </c:pt>
                <c:pt idx="486">
                  <c:v>59.6</c:v>
                </c:pt>
                <c:pt idx="487">
                  <c:v>59.6</c:v>
                </c:pt>
                <c:pt idx="488">
                  <c:v>59.6</c:v>
                </c:pt>
                <c:pt idx="489">
                  <c:v>59.6</c:v>
                </c:pt>
                <c:pt idx="490">
                  <c:v>59.6</c:v>
                </c:pt>
                <c:pt idx="491">
                  <c:v>59.6</c:v>
                </c:pt>
                <c:pt idx="492">
                  <c:v>59.7</c:v>
                </c:pt>
                <c:pt idx="493">
                  <c:v>59.7</c:v>
                </c:pt>
                <c:pt idx="494">
                  <c:v>59.7</c:v>
                </c:pt>
                <c:pt idx="495">
                  <c:v>59.7</c:v>
                </c:pt>
                <c:pt idx="496">
                  <c:v>59.7</c:v>
                </c:pt>
                <c:pt idx="497">
                  <c:v>59.7</c:v>
                </c:pt>
                <c:pt idx="498">
                  <c:v>59.8</c:v>
                </c:pt>
                <c:pt idx="499">
                  <c:v>59.8</c:v>
                </c:pt>
                <c:pt idx="500">
                  <c:v>59.8</c:v>
                </c:pt>
                <c:pt idx="501">
                  <c:v>59.8</c:v>
                </c:pt>
                <c:pt idx="502">
                  <c:v>59.8</c:v>
                </c:pt>
                <c:pt idx="503">
                  <c:v>59.9</c:v>
                </c:pt>
                <c:pt idx="504">
                  <c:v>59.9</c:v>
                </c:pt>
                <c:pt idx="505">
                  <c:v>59.9</c:v>
                </c:pt>
                <c:pt idx="506">
                  <c:v>59.9</c:v>
                </c:pt>
                <c:pt idx="507">
                  <c:v>59.9</c:v>
                </c:pt>
                <c:pt idx="508">
                  <c:v>59.9</c:v>
                </c:pt>
                <c:pt idx="509">
                  <c:v>59.9</c:v>
                </c:pt>
                <c:pt idx="510">
                  <c:v>59.9</c:v>
                </c:pt>
                <c:pt idx="511">
                  <c:v>59.9</c:v>
                </c:pt>
                <c:pt idx="512">
                  <c:v>59.9</c:v>
                </c:pt>
                <c:pt idx="513">
                  <c:v>59.9</c:v>
                </c:pt>
                <c:pt idx="514">
                  <c:v>59.9</c:v>
                </c:pt>
                <c:pt idx="515">
                  <c:v>60</c:v>
                </c:pt>
                <c:pt idx="516">
                  <c:v>60</c:v>
                </c:pt>
                <c:pt idx="517">
                  <c:v>60</c:v>
                </c:pt>
                <c:pt idx="518">
                  <c:v>60</c:v>
                </c:pt>
                <c:pt idx="519">
                  <c:v>60</c:v>
                </c:pt>
                <c:pt idx="520">
                  <c:v>60</c:v>
                </c:pt>
                <c:pt idx="521">
                  <c:v>60</c:v>
                </c:pt>
                <c:pt idx="522">
                  <c:v>60.1</c:v>
                </c:pt>
                <c:pt idx="523">
                  <c:v>60.1</c:v>
                </c:pt>
                <c:pt idx="524">
                  <c:v>60.1</c:v>
                </c:pt>
                <c:pt idx="525">
                  <c:v>60.1</c:v>
                </c:pt>
                <c:pt idx="526">
                  <c:v>60.1</c:v>
                </c:pt>
                <c:pt idx="527">
                  <c:v>60.1</c:v>
                </c:pt>
                <c:pt idx="528">
                  <c:v>60.1</c:v>
                </c:pt>
                <c:pt idx="529">
                  <c:v>60.1</c:v>
                </c:pt>
                <c:pt idx="530">
                  <c:v>60.1</c:v>
                </c:pt>
                <c:pt idx="531">
                  <c:v>60.1</c:v>
                </c:pt>
                <c:pt idx="532">
                  <c:v>60.2</c:v>
                </c:pt>
                <c:pt idx="533">
                  <c:v>60.2</c:v>
                </c:pt>
                <c:pt idx="534">
                  <c:v>60.2</c:v>
                </c:pt>
                <c:pt idx="535">
                  <c:v>60.3</c:v>
                </c:pt>
                <c:pt idx="536">
                  <c:v>60.3</c:v>
                </c:pt>
                <c:pt idx="537">
                  <c:v>60.3</c:v>
                </c:pt>
                <c:pt idx="538">
                  <c:v>60.3</c:v>
                </c:pt>
                <c:pt idx="539">
                  <c:v>60.3</c:v>
                </c:pt>
                <c:pt idx="540">
                  <c:v>60.3</c:v>
                </c:pt>
                <c:pt idx="541">
                  <c:v>60.3</c:v>
                </c:pt>
                <c:pt idx="542">
                  <c:v>60.3</c:v>
                </c:pt>
                <c:pt idx="543">
                  <c:v>60.3</c:v>
                </c:pt>
                <c:pt idx="544">
                  <c:v>60.3</c:v>
                </c:pt>
                <c:pt idx="545">
                  <c:v>60.3</c:v>
                </c:pt>
                <c:pt idx="546">
                  <c:v>60.4</c:v>
                </c:pt>
                <c:pt idx="547">
                  <c:v>60.4</c:v>
                </c:pt>
                <c:pt idx="548">
                  <c:v>60.4</c:v>
                </c:pt>
                <c:pt idx="549">
                  <c:v>60.4</c:v>
                </c:pt>
                <c:pt idx="550">
                  <c:v>60.4</c:v>
                </c:pt>
                <c:pt idx="551">
                  <c:v>60.5</c:v>
                </c:pt>
                <c:pt idx="552">
                  <c:v>60.5</c:v>
                </c:pt>
                <c:pt idx="553">
                  <c:v>60.5</c:v>
                </c:pt>
                <c:pt idx="554">
                  <c:v>60.5</c:v>
                </c:pt>
                <c:pt idx="555">
                  <c:v>60.6</c:v>
                </c:pt>
                <c:pt idx="556">
                  <c:v>60.6</c:v>
                </c:pt>
                <c:pt idx="557">
                  <c:v>60.5</c:v>
                </c:pt>
                <c:pt idx="558">
                  <c:v>60.6</c:v>
                </c:pt>
                <c:pt idx="559">
                  <c:v>60.6</c:v>
                </c:pt>
                <c:pt idx="560">
                  <c:v>60.6</c:v>
                </c:pt>
                <c:pt idx="561">
                  <c:v>60.6</c:v>
                </c:pt>
                <c:pt idx="562">
                  <c:v>60.6</c:v>
                </c:pt>
                <c:pt idx="563">
                  <c:v>60.6</c:v>
                </c:pt>
                <c:pt idx="564">
                  <c:v>60.7</c:v>
                </c:pt>
                <c:pt idx="565">
                  <c:v>60.6</c:v>
                </c:pt>
                <c:pt idx="566">
                  <c:v>60.7</c:v>
                </c:pt>
                <c:pt idx="567">
                  <c:v>60.7</c:v>
                </c:pt>
                <c:pt idx="568">
                  <c:v>60.7</c:v>
                </c:pt>
                <c:pt idx="569">
                  <c:v>60.7</c:v>
                </c:pt>
                <c:pt idx="570">
                  <c:v>60.7</c:v>
                </c:pt>
                <c:pt idx="571">
                  <c:v>60.8</c:v>
                </c:pt>
                <c:pt idx="572">
                  <c:v>60.8</c:v>
                </c:pt>
                <c:pt idx="573">
                  <c:v>60.8</c:v>
                </c:pt>
                <c:pt idx="574">
                  <c:v>60.8</c:v>
                </c:pt>
                <c:pt idx="575">
                  <c:v>60.8</c:v>
                </c:pt>
                <c:pt idx="576">
                  <c:v>60.8</c:v>
                </c:pt>
                <c:pt idx="577">
                  <c:v>60.8</c:v>
                </c:pt>
                <c:pt idx="578">
                  <c:v>60.8</c:v>
                </c:pt>
                <c:pt idx="579">
                  <c:v>60.8</c:v>
                </c:pt>
                <c:pt idx="580">
                  <c:v>60.8</c:v>
                </c:pt>
                <c:pt idx="581">
                  <c:v>60.9</c:v>
                </c:pt>
                <c:pt idx="582">
                  <c:v>60.9</c:v>
                </c:pt>
                <c:pt idx="583">
                  <c:v>60.9</c:v>
                </c:pt>
                <c:pt idx="584">
                  <c:v>61</c:v>
                </c:pt>
                <c:pt idx="585">
                  <c:v>61</c:v>
                </c:pt>
                <c:pt idx="586">
                  <c:v>61</c:v>
                </c:pt>
                <c:pt idx="587">
                  <c:v>61</c:v>
                </c:pt>
                <c:pt idx="588">
                  <c:v>61</c:v>
                </c:pt>
                <c:pt idx="589">
                  <c:v>61</c:v>
                </c:pt>
                <c:pt idx="590">
                  <c:v>61</c:v>
                </c:pt>
                <c:pt idx="591">
                  <c:v>61</c:v>
                </c:pt>
                <c:pt idx="592">
                  <c:v>61</c:v>
                </c:pt>
                <c:pt idx="593">
                  <c:v>61</c:v>
                </c:pt>
                <c:pt idx="594">
                  <c:v>61</c:v>
                </c:pt>
                <c:pt idx="595">
                  <c:v>61.1</c:v>
                </c:pt>
                <c:pt idx="596">
                  <c:v>61.1</c:v>
                </c:pt>
                <c:pt idx="597">
                  <c:v>61.1</c:v>
                </c:pt>
                <c:pt idx="598">
                  <c:v>61.1</c:v>
                </c:pt>
                <c:pt idx="599">
                  <c:v>61.1</c:v>
                </c:pt>
                <c:pt idx="600">
                  <c:v>61.2</c:v>
                </c:pt>
                <c:pt idx="601">
                  <c:v>61.2</c:v>
                </c:pt>
                <c:pt idx="602">
                  <c:v>61.2</c:v>
                </c:pt>
                <c:pt idx="603">
                  <c:v>61.2</c:v>
                </c:pt>
                <c:pt idx="604">
                  <c:v>61.2</c:v>
                </c:pt>
                <c:pt idx="605">
                  <c:v>61.2</c:v>
                </c:pt>
                <c:pt idx="606">
                  <c:v>61.3</c:v>
                </c:pt>
                <c:pt idx="607">
                  <c:v>61.3</c:v>
                </c:pt>
                <c:pt idx="608">
                  <c:v>61.3</c:v>
                </c:pt>
                <c:pt idx="609">
                  <c:v>61.3</c:v>
                </c:pt>
                <c:pt idx="610">
                  <c:v>61.4</c:v>
                </c:pt>
                <c:pt idx="611">
                  <c:v>61.4</c:v>
                </c:pt>
                <c:pt idx="612">
                  <c:v>61.4</c:v>
                </c:pt>
                <c:pt idx="613">
                  <c:v>61.4</c:v>
                </c:pt>
                <c:pt idx="614">
                  <c:v>61.4</c:v>
                </c:pt>
                <c:pt idx="615">
                  <c:v>61.4</c:v>
                </c:pt>
                <c:pt idx="616">
                  <c:v>61.4</c:v>
                </c:pt>
                <c:pt idx="617">
                  <c:v>61.4</c:v>
                </c:pt>
                <c:pt idx="618">
                  <c:v>61.5</c:v>
                </c:pt>
                <c:pt idx="619">
                  <c:v>61.5</c:v>
                </c:pt>
                <c:pt idx="620">
                  <c:v>61.5</c:v>
                </c:pt>
                <c:pt idx="621">
                  <c:v>61.5</c:v>
                </c:pt>
                <c:pt idx="622">
                  <c:v>61.5</c:v>
                </c:pt>
                <c:pt idx="623">
                  <c:v>61.5</c:v>
                </c:pt>
                <c:pt idx="624">
                  <c:v>61.5</c:v>
                </c:pt>
                <c:pt idx="625">
                  <c:v>61.5</c:v>
                </c:pt>
                <c:pt idx="626">
                  <c:v>61.5</c:v>
                </c:pt>
                <c:pt idx="627">
                  <c:v>61.5</c:v>
                </c:pt>
                <c:pt idx="628">
                  <c:v>61.5</c:v>
                </c:pt>
                <c:pt idx="629">
                  <c:v>61.6</c:v>
                </c:pt>
                <c:pt idx="630">
                  <c:v>61.6</c:v>
                </c:pt>
                <c:pt idx="631">
                  <c:v>61.6</c:v>
                </c:pt>
                <c:pt idx="632">
                  <c:v>61.7</c:v>
                </c:pt>
                <c:pt idx="633">
                  <c:v>61.7</c:v>
                </c:pt>
                <c:pt idx="634">
                  <c:v>61.7</c:v>
                </c:pt>
                <c:pt idx="635">
                  <c:v>61.8</c:v>
                </c:pt>
                <c:pt idx="636">
                  <c:v>61.8</c:v>
                </c:pt>
                <c:pt idx="637">
                  <c:v>61.8</c:v>
                </c:pt>
                <c:pt idx="638">
                  <c:v>61.8</c:v>
                </c:pt>
                <c:pt idx="639">
                  <c:v>61.9</c:v>
                </c:pt>
                <c:pt idx="640">
                  <c:v>61.9</c:v>
                </c:pt>
                <c:pt idx="641">
                  <c:v>61.9</c:v>
                </c:pt>
                <c:pt idx="642">
                  <c:v>62</c:v>
                </c:pt>
                <c:pt idx="643">
                  <c:v>62</c:v>
                </c:pt>
                <c:pt idx="644">
                  <c:v>62</c:v>
                </c:pt>
                <c:pt idx="645">
                  <c:v>62</c:v>
                </c:pt>
                <c:pt idx="646">
                  <c:v>62</c:v>
                </c:pt>
                <c:pt idx="647">
                  <c:v>62.1</c:v>
                </c:pt>
                <c:pt idx="648">
                  <c:v>62.1</c:v>
                </c:pt>
                <c:pt idx="649">
                  <c:v>62.1</c:v>
                </c:pt>
                <c:pt idx="650">
                  <c:v>62.1</c:v>
                </c:pt>
                <c:pt idx="651">
                  <c:v>62.1</c:v>
                </c:pt>
                <c:pt idx="652">
                  <c:v>62.1</c:v>
                </c:pt>
                <c:pt idx="653">
                  <c:v>62.1</c:v>
                </c:pt>
                <c:pt idx="654">
                  <c:v>62.1</c:v>
                </c:pt>
                <c:pt idx="655">
                  <c:v>62.1</c:v>
                </c:pt>
                <c:pt idx="656">
                  <c:v>62.1</c:v>
                </c:pt>
                <c:pt idx="657">
                  <c:v>62.1</c:v>
                </c:pt>
                <c:pt idx="658">
                  <c:v>62.1</c:v>
                </c:pt>
                <c:pt idx="659">
                  <c:v>62.1</c:v>
                </c:pt>
                <c:pt idx="660">
                  <c:v>62.1</c:v>
                </c:pt>
                <c:pt idx="661">
                  <c:v>62.1</c:v>
                </c:pt>
                <c:pt idx="662">
                  <c:v>62.1</c:v>
                </c:pt>
                <c:pt idx="663">
                  <c:v>62.2</c:v>
                </c:pt>
                <c:pt idx="664">
                  <c:v>62.1</c:v>
                </c:pt>
                <c:pt idx="665">
                  <c:v>62.2</c:v>
                </c:pt>
                <c:pt idx="666">
                  <c:v>62.2</c:v>
                </c:pt>
                <c:pt idx="667">
                  <c:v>62.1</c:v>
                </c:pt>
                <c:pt idx="668">
                  <c:v>62.1</c:v>
                </c:pt>
                <c:pt idx="669">
                  <c:v>62.2</c:v>
                </c:pt>
                <c:pt idx="670">
                  <c:v>62.2</c:v>
                </c:pt>
                <c:pt idx="671">
                  <c:v>62.2</c:v>
                </c:pt>
                <c:pt idx="672">
                  <c:v>62.2</c:v>
                </c:pt>
                <c:pt idx="673">
                  <c:v>62.2</c:v>
                </c:pt>
                <c:pt idx="674">
                  <c:v>62.2</c:v>
                </c:pt>
                <c:pt idx="675">
                  <c:v>62.3</c:v>
                </c:pt>
                <c:pt idx="676">
                  <c:v>62.3</c:v>
                </c:pt>
                <c:pt idx="677">
                  <c:v>62.3</c:v>
                </c:pt>
                <c:pt idx="678">
                  <c:v>62.3</c:v>
                </c:pt>
                <c:pt idx="679">
                  <c:v>62.3</c:v>
                </c:pt>
                <c:pt idx="680">
                  <c:v>62.3</c:v>
                </c:pt>
                <c:pt idx="681">
                  <c:v>62.4</c:v>
                </c:pt>
                <c:pt idx="682">
                  <c:v>62.4</c:v>
                </c:pt>
                <c:pt idx="683">
                  <c:v>62.4</c:v>
                </c:pt>
                <c:pt idx="684">
                  <c:v>62.4</c:v>
                </c:pt>
                <c:pt idx="685">
                  <c:v>62.4</c:v>
                </c:pt>
                <c:pt idx="686">
                  <c:v>62.4</c:v>
                </c:pt>
                <c:pt idx="687">
                  <c:v>62.5</c:v>
                </c:pt>
                <c:pt idx="688">
                  <c:v>62.5</c:v>
                </c:pt>
                <c:pt idx="689">
                  <c:v>62.5</c:v>
                </c:pt>
                <c:pt idx="690">
                  <c:v>62.5</c:v>
                </c:pt>
                <c:pt idx="691">
                  <c:v>62.5</c:v>
                </c:pt>
                <c:pt idx="692">
                  <c:v>62.6</c:v>
                </c:pt>
                <c:pt idx="693">
                  <c:v>62.5</c:v>
                </c:pt>
                <c:pt idx="694">
                  <c:v>62.6</c:v>
                </c:pt>
                <c:pt idx="695">
                  <c:v>62.6</c:v>
                </c:pt>
                <c:pt idx="696">
                  <c:v>62.6</c:v>
                </c:pt>
                <c:pt idx="697">
                  <c:v>62.6</c:v>
                </c:pt>
                <c:pt idx="698">
                  <c:v>62.7</c:v>
                </c:pt>
                <c:pt idx="699">
                  <c:v>62.7</c:v>
                </c:pt>
                <c:pt idx="700">
                  <c:v>62.7</c:v>
                </c:pt>
                <c:pt idx="701">
                  <c:v>62.7</c:v>
                </c:pt>
                <c:pt idx="702">
                  <c:v>62.7</c:v>
                </c:pt>
                <c:pt idx="703">
                  <c:v>62.8</c:v>
                </c:pt>
                <c:pt idx="704">
                  <c:v>62.8</c:v>
                </c:pt>
                <c:pt idx="705">
                  <c:v>62.8</c:v>
                </c:pt>
                <c:pt idx="706">
                  <c:v>62.8</c:v>
                </c:pt>
                <c:pt idx="707">
                  <c:v>62.8</c:v>
                </c:pt>
                <c:pt idx="708">
                  <c:v>62.9</c:v>
                </c:pt>
                <c:pt idx="709">
                  <c:v>62.9</c:v>
                </c:pt>
                <c:pt idx="710">
                  <c:v>62.9</c:v>
                </c:pt>
                <c:pt idx="711">
                  <c:v>62.9</c:v>
                </c:pt>
                <c:pt idx="712">
                  <c:v>62.9</c:v>
                </c:pt>
                <c:pt idx="713">
                  <c:v>63</c:v>
                </c:pt>
                <c:pt idx="714">
                  <c:v>63</c:v>
                </c:pt>
                <c:pt idx="715">
                  <c:v>63</c:v>
                </c:pt>
                <c:pt idx="716">
                  <c:v>63</c:v>
                </c:pt>
                <c:pt idx="717">
                  <c:v>63</c:v>
                </c:pt>
                <c:pt idx="718">
                  <c:v>63</c:v>
                </c:pt>
                <c:pt idx="719">
                  <c:v>63</c:v>
                </c:pt>
                <c:pt idx="720">
                  <c:v>63</c:v>
                </c:pt>
                <c:pt idx="721">
                  <c:v>63</c:v>
                </c:pt>
                <c:pt idx="722">
                  <c:v>63</c:v>
                </c:pt>
                <c:pt idx="723">
                  <c:v>63</c:v>
                </c:pt>
                <c:pt idx="724">
                  <c:v>63.1</c:v>
                </c:pt>
                <c:pt idx="725">
                  <c:v>63.1</c:v>
                </c:pt>
                <c:pt idx="726">
                  <c:v>63.1</c:v>
                </c:pt>
                <c:pt idx="727">
                  <c:v>63.1</c:v>
                </c:pt>
                <c:pt idx="728">
                  <c:v>63.1</c:v>
                </c:pt>
                <c:pt idx="729">
                  <c:v>63.2</c:v>
                </c:pt>
                <c:pt idx="730">
                  <c:v>63.2</c:v>
                </c:pt>
                <c:pt idx="731">
                  <c:v>63.2</c:v>
                </c:pt>
                <c:pt idx="732">
                  <c:v>63.3</c:v>
                </c:pt>
                <c:pt idx="733">
                  <c:v>63.3</c:v>
                </c:pt>
                <c:pt idx="734">
                  <c:v>63.3</c:v>
                </c:pt>
                <c:pt idx="735">
                  <c:v>63.3</c:v>
                </c:pt>
                <c:pt idx="736">
                  <c:v>63.3</c:v>
                </c:pt>
                <c:pt idx="737">
                  <c:v>63.3</c:v>
                </c:pt>
                <c:pt idx="738">
                  <c:v>63.3</c:v>
                </c:pt>
                <c:pt idx="739">
                  <c:v>63.4</c:v>
                </c:pt>
                <c:pt idx="740">
                  <c:v>63.4</c:v>
                </c:pt>
                <c:pt idx="741">
                  <c:v>63.4</c:v>
                </c:pt>
                <c:pt idx="742">
                  <c:v>63.4</c:v>
                </c:pt>
                <c:pt idx="743">
                  <c:v>63.4</c:v>
                </c:pt>
                <c:pt idx="744">
                  <c:v>63.4</c:v>
                </c:pt>
                <c:pt idx="745">
                  <c:v>63.5</c:v>
                </c:pt>
                <c:pt idx="746">
                  <c:v>63.5</c:v>
                </c:pt>
                <c:pt idx="747">
                  <c:v>63.5</c:v>
                </c:pt>
                <c:pt idx="748">
                  <c:v>63.6</c:v>
                </c:pt>
                <c:pt idx="749">
                  <c:v>63.6</c:v>
                </c:pt>
                <c:pt idx="750">
                  <c:v>63.6</c:v>
                </c:pt>
                <c:pt idx="751">
                  <c:v>63.6</c:v>
                </c:pt>
                <c:pt idx="752">
                  <c:v>63.6</c:v>
                </c:pt>
                <c:pt idx="753">
                  <c:v>63.6</c:v>
                </c:pt>
                <c:pt idx="754">
                  <c:v>63.7</c:v>
                </c:pt>
                <c:pt idx="755">
                  <c:v>63.7</c:v>
                </c:pt>
                <c:pt idx="756">
                  <c:v>63.7</c:v>
                </c:pt>
                <c:pt idx="757">
                  <c:v>63.7</c:v>
                </c:pt>
                <c:pt idx="758">
                  <c:v>63.7</c:v>
                </c:pt>
                <c:pt idx="759">
                  <c:v>63.8</c:v>
                </c:pt>
                <c:pt idx="760">
                  <c:v>63.8</c:v>
                </c:pt>
                <c:pt idx="761">
                  <c:v>63.7</c:v>
                </c:pt>
                <c:pt idx="762">
                  <c:v>63.8</c:v>
                </c:pt>
                <c:pt idx="763">
                  <c:v>63.8</c:v>
                </c:pt>
                <c:pt idx="764">
                  <c:v>63.8</c:v>
                </c:pt>
                <c:pt idx="765">
                  <c:v>63.8</c:v>
                </c:pt>
                <c:pt idx="766">
                  <c:v>63.8</c:v>
                </c:pt>
                <c:pt idx="767">
                  <c:v>63.9</c:v>
                </c:pt>
                <c:pt idx="768">
                  <c:v>63.9</c:v>
                </c:pt>
                <c:pt idx="769">
                  <c:v>63.9</c:v>
                </c:pt>
                <c:pt idx="770">
                  <c:v>63.9</c:v>
                </c:pt>
                <c:pt idx="771">
                  <c:v>63.9</c:v>
                </c:pt>
                <c:pt idx="772">
                  <c:v>63.9</c:v>
                </c:pt>
                <c:pt idx="773">
                  <c:v>63.9</c:v>
                </c:pt>
                <c:pt idx="774">
                  <c:v>64</c:v>
                </c:pt>
                <c:pt idx="775">
                  <c:v>64</c:v>
                </c:pt>
                <c:pt idx="776">
                  <c:v>64</c:v>
                </c:pt>
                <c:pt idx="777">
                  <c:v>64</c:v>
                </c:pt>
                <c:pt idx="778">
                  <c:v>64.099999999999994</c:v>
                </c:pt>
                <c:pt idx="779">
                  <c:v>64.099999999999994</c:v>
                </c:pt>
                <c:pt idx="780">
                  <c:v>64.099999999999994</c:v>
                </c:pt>
                <c:pt idx="781">
                  <c:v>64.099999999999994</c:v>
                </c:pt>
                <c:pt idx="782">
                  <c:v>64.099999999999994</c:v>
                </c:pt>
                <c:pt idx="783">
                  <c:v>64.2</c:v>
                </c:pt>
                <c:pt idx="784">
                  <c:v>64.2</c:v>
                </c:pt>
                <c:pt idx="785">
                  <c:v>64.2</c:v>
                </c:pt>
                <c:pt idx="786">
                  <c:v>64.2</c:v>
                </c:pt>
                <c:pt idx="787">
                  <c:v>64.2</c:v>
                </c:pt>
                <c:pt idx="788">
                  <c:v>64.2</c:v>
                </c:pt>
                <c:pt idx="789">
                  <c:v>64.2</c:v>
                </c:pt>
                <c:pt idx="790">
                  <c:v>64.2</c:v>
                </c:pt>
                <c:pt idx="791">
                  <c:v>64.2</c:v>
                </c:pt>
                <c:pt idx="792">
                  <c:v>64.2</c:v>
                </c:pt>
                <c:pt idx="793">
                  <c:v>64.2</c:v>
                </c:pt>
                <c:pt idx="794">
                  <c:v>64.2</c:v>
                </c:pt>
                <c:pt idx="795">
                  <c:v>64.2</c:v>
                </c:pt>
                <c:pt idx="796">
                  <c:v>64.2</c:v>
                </c:pt>
                <c:pt idx="797">
                  <c:v>64.2</c:v>
                </c:pt>
                <c:pt idx="798">
                  <c:v>64.2</c:v>
                </c:pt>
                <c:pt idx="799">
                  <c:v>64.2</c:v>
                </c:pt>
                <c:pt idx="800">
                  <c:v>64.2</c:v>
                </c:pt>
                <c:pt idx="801">
                  <c:v>64.099999999999994</c:v>
                </c:pt>
                <c:pt idx="802">
                  <c:v>64.099999999999994</c:v>
                </c:pt>
                <c:pt idx="803">
                  <c:v>64.099999999999994</c:v>
                </c:pt>
                <c:pt idx="804">
                  <c:v>64.099999999999994</c:v>
                </c:pt>
                <c:pt idx="805">
                  <c:v>64.099999999999994</c:v>
                </c:pt>
                <c:pt idx="806">
                  <c:v>64.099999999999994</c:v>
                </c:pt>
                <c:pt idx="807">
                  <c:v>64.099999999999994</c:v>
                </c:pt>
                <c:pt idx="808">
                  <c:v>64.099999999999994</c:v>
                </c:pt>
                <c:pt idx="809">
                  <c:v>64.099999999999994</c:v>
                </c:pt>
                <c:pt idx="810">
                  <c:v>64.099999999999994</c:v>
                </c:pt>
                <c:pt idx="811">
                  <c:v>64.099999999999994</c:v>
                </c:pt>
                <c:pt idx="812">
                  <c:v>64.099999999999994</c:v>
                </c:pt>
                <c:pt idx="813">
                  <c:v>64</c:v>
                </c:pt>
                <c:pt idx="814">
                  <c:v>64</c:v>
                </c:pt>
                <c:pt idx="815">
                  <c:v>63.9</c:v>
                </c:pt>
                <c:pt idx="816">
                  <c:v>63.9</c:v>
                </c:pt>
                <c:pt idx="817">
                  <c:v>63.8</c:v>
                </c:pt>
                <c:pt idx="818">
                  <c:v>63.8</c:v>
                </c:pt>
                <c:pt idx="819">
                  <c:v>63.8</c:v>
                </c:pt>
                <c:pt idx="820">
                  <c:v>63.8</c:v>
                </c:pt>
                <c:pt idx="821">
                  <c:v>63.9</c:v>
                </c:pt>
                <c:pt idx="822">
                  <c:v>63.9</c:v>
                </c:pt>
                <c:pt idx="823">
                  <c:v>63.9</c:v>
                </c:pt>
                <c:pt idx="824">
                  <c:v>63.9</c:v>
                </c:pt>
                <c:pt idx="825">
                  <c:v>63.9</c:v>
                </c:pt>
                <c:pt idx="826">
                  <c:v>63.9</c:v>
                </c:pt>
                <c:pt idx="827">
                  <c:v>63.9</c:v>
                </c:pt>
                <c:pt idx="828">
                  <c:v>63.9</c:v>
                </c:pt>
                <c:pt idx="829">
                  <c:v>63.9</c:v>
                </c:pt>
                <c:pt idx="830">
                  <c:v>63.9</c:v>
                </c:pt>
                <c:pt idx="831">
                  <c:v>63.9</c:v>
                </c:pt>
                <c:pt idx="832">
                  <c:v>63.9</c:v>
                </c:pt>
                <c:pt idx="833">
                  <c:v>63.9</c:v>
                </c:pt>
                <c:pt idx="834">
                  <c:v>63.9</c:v>
                </c:pt>
                <c:pt idx="835">
                  <c:v>63.9</c:v>
                </c:pt>
                <c:pt idx="836">
                  <c:v>63.9</c:v>
                </c:pt>
                <c:pt idx="837">
                  <c:v>63.8</c:v>
                </c:pt>
                <c:pt idx="838">
                  <c:v>63.8</c:v>
                </c:pt>
                <c:pt idx="839">
                  <c:v>63.8</c:v>
                </c:pt>
                <c:pt idx="840">
                  <c:v>63.8</c:v>
                </c:pt>
                <c:pt idx="841">
                  <c:v>63.8</c:v>
                </c:pt>
                <c:pt idx="842">
                  <c:v>63.8</c:v>
                </c:pt>
                <c:pt idx="843">
                  <c:v>63.8</c:v>
                </c:pt>
                <c:pt idx="844">
                  <c:v>63.7</c:v>
                </c:pt>
                <c:pt idx="845">
                  <c:v>63.7</c:v>
                </c:pt>
                <c:pt idx="846">
                  <c:v>63.7</c:v>
                </c:pt>
                <c:pt idx="847">
                  <c:v>63.7</c:v>
                </c:pt>
                <c:pt idx="848">
                  <c:v>63.8</c:v>
                </c:pt>
                <c:pt idx="849">
                  <c:v>63.8</c:v>
                </c:pt>
                <c:pt idx="850">
                  <c:v>63.8</c:v>
                </c:pt>
                <c:pt idx="851">
                  <c:v>63.8</c:v>
                </c:pt>
                <c:pt idx="852">
                  <c:v>63.8</c:v>
                </c:pt>
                <c:pt idx="853">
                  <c:v>63.8</c:v>
                </c:pt>
                <c:pt idx="854">
                  <c:v>63.8</c:v>
                </c:pt>
                <c:pt idx="855">
                  <c:v>63.8</c:v>
                </c:pt>
                <c:pt idx="856">
                  <c:v>63.8</c:v>
                </c:pt>
                <c:pt idx="857">
                  <c:v>63.8</c:v>
                </c:pt>
                <c:pt idx="858">
                  <c:v>63.8</c:v>
                </c:pt>
                <c:pt idx="859">
                  <c:v>63.8</c:v>
                </c:pt>
                <c:pt idx="860">
                  <c:v>63.8</c:v>
                </c:pt>
                <c:pt idx="861">
                  <c:v>63.7</c:v>
                </c:pt>
                <c:pt idx="862">
                  <c:v>63.7</c:v>
                </c:pt>
                <c:pt idx="863">
                  <c:v>63.7</c:v>
                </c:pt>
                <c:pt idx="864">
                  <c:v>63.6</c:v>
                </c:pt>
                <c:pt idx="865">
                  <c:v>63.5</c:v>
                </c:pt>
                <c:pt idx="866">
                  <c:v>63.5</c:v>
                </c:pt>
                <c:pt idx="867">
                  <c:v>63.5</c:v>
                </c:pt>
                <c:pt idx="868">
                  <c:v>63.4</c:v>
                </c:pt>
                <c:pt idx="869">
                  <c:v>63.4</c:v>
                </c:pt>
                <c:pt idx="870">
                  <c:v>63.5</c:v>
                </c:pt>
                <c:pt idx="871">
                  <c:v>63.5</c:v>
                </c:pt>
                <c:pt idx="872">
                  <c:v>63.5</c:v>
                </c:pt>
                <c:pt idx="873">
                  <c:v>63.5</c:v>
                </c:pt>
                <c:pt idx="874">
                  <c:v>63.5</c:v>
                </c:pt>
                <c:pt idx="875">
                  <c:v>63.5</c:v>
                </c:pt>
                <c:pt idx="876">
                  <c:v>63.6</c:v>
                </c:pt>
                <c:pt idx="877">
                  <c:v>63.6</c:v>
                </c:pt>
                <c:pt idx="878">
                  <c:v>63.7</c:v>
                </c:pt>
                <c:pt idx="879">
                  <c:v>63.7</c:v>
                </c:pt>
                <c:pt idx="880">
                  <c:v>63.7</c:v>
                </c:pt>
                <c:pt idx="881">
                  <c:v>63.7</c:v>
                </c:pt>
                <c:pt idx="882">
                  <c:v>63.7</c:v>
                </c:pt>
                <c:pt idx="883">
                  <c:v>63.8</c:v>
                </c:pt>
                <c:pt idx="884">
                  <c:v>63.8</c:v>
                </c:pt>
                <c:pt idx="885">
                  <c:v>63.8</c:v>
                </c:pt>
                <c:pt idx="886">
                  <c:v>63.8</c:v>
                </c:pt>
                <c:pt idx="887">
                  <c:v>63.8</c:v>
                </c:pt>
                <c:pt idx="888">
                  <c:v>63.8</c:v>
                </c:pt>
                <c:pt idx="889">
                  <c:v>63.8</c:v>
                </c:pt>
                <c:pt idx="890">
                  <c:v>63.8</c:v>
                </c:pt>
                <c:pt idx="891">
                  <c:v>63.8</c:v>
                </c:pt>
                <c:pt idx="892">
                  <c:v>63.8</c:v>
                </c:pt>
                <c:pt idx="893">
                  <c:v>63.8</c:v>
                </c:pt>
                <c:pt idx="894">
                  <c:v>63.9</c:v>
                </c:pt>
                <c:pt idx="895">
                  <c:v>63.8</c:v>
                </c:pt>
                <c:pt idx="896">
                  <c:v>63.8</c:v>
                </c:pt>
                <c:pt idx="897">
                  <c:v>63.8</c:v>
                </c:pt>
                <c:pt idx="898">
                  <c:v>63.8</c:v>
                </c:pt>
                <c:pt idx="899">
                  <c:v>63.7</c:v>
                </c:pt>
                <c:pt idx="900">
                  <c:v>63.7</c:v>
                </c:pt>
                <c:pt idx="901">
                  <c:v>63.7</c:v>
                </c:pt>
                <c:pt idx="902">
                  <c:v>63.6</c:v>
                </c:pt>
                <c:pt idx="903">
                  <c:v>63.6</c:v>
                </c:pt>
                <c:pt idx="904">
                  <c:v>63.6</c:v>
                </c:pt>
                <c:pt idx="905">
                  <c:v>63.6</c:v>
                </c:pt>
                <c:pt idx="906">
                  <c:v>63.6</c:v>
                </c:pt>
                <c:pt idx="907">
                  <c:v>63.6</c:v>
                </c:pt>
                <c:pt idx="908">
                  <c:v>63.6</c:v>
                </c:pt>
                <c:pt idx="909">
                  <c:v>63.6</c:v>
                </c:pt>
                <c:pt idx="910">
                  <c:v>63.6</c:v>
                </c:pt>
                <c:pt idx="911">
                  <c:v>63.6</c:v>
                </c:pt>
                <c:pt idx="912">
                  <c:v>63.6</c:v>
                </c:pt>
                <c:pt idx="913">
                  <c:v>63.5</c:v>
                </c:pt>
                <c:pt idx="914">
                  <c:v>63.4</c:v>
                </c:pt>
                <c:pt idx="915">
                  <c:v>63.3</c:v>
                </c:pt>
                <c:pt idx="916">
                  <c:v>63.3</c:v>
                </c:pt>
                <c:pt idx="917">
                  <c:v>63.3</c:v>
                </c:pt>
                <c:pt idx="918">
                  <c:v>63.3</c:v>
                </c:pt>
                <c:pt idx="919">
                  <c:v>63.4</c:v>
                </c:pt>
                <c:pt idx="920">
                  <c:v>63.4</c:v>
                </c:pt>
                <c:pt idx="921">
                  <c:v>63.4</c:v>
                </c:pt>
                <c:pt idx="922">
                  <c:v>63.6</c:v>
                </c:pt>
                <c:pt idx="923">
                  <c:v>63.7</c:v>
                </c:pt>
                <c:pt idx="924">
                  <c:v>63.8</c:v>
                </c:pt>
                <c:pt idx="925">
                  <c:v>63.8</c:v>
                </c:pt>
                <c:pt idx="926">
                  <c:v>63.8</c:v>
                </c:pt>
                <c:pt idx="927">
                  <c:v>63.8</c:v>
                </c:pt>
                <c:pt idx="928">
                  <c:v>63.8</c:v>
                </c:pt>
                <c:pt idx="929">
                  <c:v>63.8</c:v>
                </c:pt>
                <c:pt idx="930">
                  <c:v>63.8</c:v>
                </c:pt>
                <c:pt idx="931">
                  <c:v>63.8</c:v>
                </c:pt>
                <c:pt idx="932">
                  <c:v>63.8</c:v>
                </c:pt>
                <c:pt idx="933">
                  <c:v>63.8</c:v>
                </c:pt>
                <c:pt idx="934">
                  <c:v>63.9</c:v>
                </c:pt>
                <c:pt idx="935">
                  <c:v>64</c:v>
                </c:pt>
                <c:pt idx="936">
                  <c:v>64</c:v>
                </c:pt>
                <c:pt idx="937">
                  <c:v>64</c:v>
                </c:pt>
                <c:pt idx="938">
                  <c:v>64.099999999999994</c:v>
                </c:pt>
                <c:pt idx="939">
                  <c:v>64.099999999999994</c:v>
                </c:pt>
                <c:pt idx="940">
                  <c:v>64.099999999999994</c:v>
                </c:pt>
                <c:pt idx="941">
                  <c:v>64.099999999999994</c:v>
                </c:pt>
                <c:pt idx="942">
                  <c:v>64.099999999999994</c:v>
                </c:pt>
                <c:pt idx="943">
                  <c:v>64.099999999999994</c:v>
                </c:pt>
                <c:pt idx="944">
                  <c:v>64.099999999999994</c:v>
                </c:pt>
                <c:pt idx="945">
                  <c:v>64.099999999999994</c:v>
                </c:pt>
                <c:pt idx="946">
                  <c:v>64.099999999999994</c:v>
                </c:pt>
                <c:pt idx="947">
                  <c:v>64.099999999999994</c:v>
                </c:pt>
                <c:pt idx="948">
                  <c:v>64.099999999999994</c:v>
                </c:pt>
                <c:pt idx="949">
                  <c:v>64.099999999999994</c:v>
                </c:pt>
                <c:pt idx="950">
                  <c:v>64.099999999999994</c:v>
                </c:pt>
                <c:pt idx="951">
                  <c:v>64.099999999999994</c:v>
                </c:pt>
                <c:pt idx="952">
                  <c:v>64.099999999999994</c:v>
                </c:pt>
                <c:pt idx="953">
                  <c:v>64.099999999999994</c:v>
                </c:pt>
                <c:pt idx="954">
                  <c:v>64.2</c:v>
                </c:pt>
                <c:pt idx="955">
                  <c:v>64.2</c:v>
                </c:pt>
                <c:pt idx="956">
                  <c:v>64.2</c:v>
                </c:pt>
                <c:pt idx="957">
                  <c:v>64.2</c:v>
                </c:pt>
                <c:pt idx="958">
                  <c:v>64.2</c:v>
                </c:pt>
                <c:pt idx="959">
                  <c:v>64.2</c:v>
                </c:pt>
                <c:pt idx="960">
                  <c:v>64.2</c:v>
                </c:pt>
                <c:pt idx="961">
                  <c:v>64.2</c:v>
                </c:pt>
                <c:pt idx="962">
                  <c:v>64.099999999999994</c:v>
                </c:pt>
                <c:pt idx="963">
                  <c:v>64.099999999999994</c:v>
                </c:pt>
                <c:pt idx="964">
                  <c:v>64.099999999999994</c:v>
                </c:pt>
                <c:pt idx="965">
                  <c:v>64.099999999999994</c:v>
                </c:pt>
                <c:pt idx="966">
                  <c:v>64.099999999999994</c:v>
                </c:pt>
                <c:pt idx="967">
                  <c:v>64.2</c:v>
                </c:pt>
                <c:pt idx="968">
                  <c:v>64.2</c:v>
                </c:pt>
                <c:pt idx="969">
                  <c:v>64.3</c:v>
                </c:pt>
                <c:pt idx="970">
                  <c:v>64.3</c:v>
                </c:pt>
                <c:pt idx="971">
                  <c:v>64.3</c:v>
                </c:pt>
                <c:pt idx="972">
                  <c:v>64.400000000000006</c:v>
                </c:pt>
                <c:pt idx="973">
                  <c:v>64.400000000000006</c:v>
                </c:pt>
                <c:pt idx="974">
                  <c:v>64.5</c:v>
                </c:pt>
                <c:pt idx="975">
                  <c:v>64.5</c:v>
                </c:pt>
                <c:pt idx="976">
                  <c:v>64.5</c:v>
                </c:pt>
                <c:pt idx="977">
                  <c:v>64.5</c:v>
                </c:pt>
                <c:pt idx="978">
                  <c:v>64.5</c:v>
                </c:pt>
                <c:pt idx="979">
                  <c:v>64.5</c:v>
                </c:pt>
                <c:pt idx="980">
                  <c:v>64.5</c:v>
                </c:pt>
                <c:pt idx="981">
                  <c:v>64.5</c:v>
                </c:pt>
                <c:pt idx="982">
                  <c:v>64.599999999999994</c:v>
                </c:pt>
                <c:pt idx="983">
                  <c:v>64.599999999999994</c:v>
                </c:pt>
                <c:pt idx="984">
                  <c:v>64.7</c:v>
                </c:pt>
                <c:pt idx="985">
                  <c:v>64.7</c:v>
                </c:pt>
                <c:pt idx="986">
                  <c:v>64.7</c:v>
                </c:pt>
                <c:pt idx="987">
                  <c:v>64.7</c:v>
                </c:pt>
                <c:pt idx="988">
                  <c:v>64.7</c:v>
                </c:pt>
                <c:pt idx="989">
                  <c:v>64.7</c:v>
                </c:pt>
                <c:pt idx="990">
                  <c:v>64.7</c:v>
                </c:pt>
                <c:pt idx="991">
                  <c:v>64.8</c:v>
                </c:pt>
                <c:pt idx="992">
                  <c:v>64.8</c:v>
                </c:pt>
                <c:pt idx="993">
                  <c:v>64.8</c:v>
                </c:pt>
                <c:pt idx="994">
                  <c:v>64.8</c:v>
                </c:pt>
                <c:pt idx="995">
                  <c:v>64.8</c:v>
                </c:pt>
                <c:pt idx="996">
                  <c:v>64.8</c:v>
                </c:pt>
                <c:pt idx="997">
                  <c:v>64.8</c:v>
                </c:pt>
                <c:pt idx="998">
                  <c:v>64.8</c:v>
                </c:pt>
                <c:pt idx="999">
                  <c:v>64.8</c:v>
                </c:pt>
                <c:pt idx="1000">
                  <c:v>64.8</c:v>
                </c:pt>
                <c:pt idx="1001">
                  <c:v>64.900000000000006</c:v>
                </c:pt>
                <c:pt idx="1002">
                  <c:v>64.900000000000006</c:v>
                </c:pt>
                <c:pt idx="1003">
                  <c:v>64.900000000000006</c:v>
                </c:pt>
                <c:pt idx="1004">
                  <c:v>64.8</c:v>
                </c:pt>
                <c:pt idx="1005">
                  <c:v>64.8</c:v>
                </c:pt>
                <c:pt idx="1006">
                  <c:v>64.8</c:v>
                </c:pt>
                <c:pt idx="1007">
                  <c:v>64.8</c:v>
                </c:pt>
                <c:pt idx="1008">
                  <c:v>64.8</c:v>
                </c:pt>
                <c:pt idx="1009">
                  <c:v>64.7</c:v>
                </c:pt>
                <c:pt idx="1010">
                  <c:v>64.7</c:v>
                </c:pt>
                <c:pt idx="1011">
                  <c:v>64.7</c:v>
                </c:pt>
                <c:pt idx="1012">
                  <c:v>64.599999999999994</c:v>
                </c:pt>
                <c:pt idx="1013">
                  <c:v>64.599999999999994</c:v>
                </c:pt>
                <c:pt idx="1014">
                  <c:v>64.599999999999994</c:v>
                </c:pt>
                <c:pt idx="1015">
                  <c:v>64.599999999999994</c:v>
                </c:pt>
                <c:pt idx="1016">
                  <c:v>64.599999999999994</c:v>
                </c:pt>
                <c:pt idx="1017">
                  <c:v>64.599999999999994</c:v>
                </c:pt>
                <c:pt idx="1018">
                  <c:v>64.599999999999994</c:v>
                </c:pt>
                <c:pt idx="1019">
                  <c:v>64.599999999999994</c:v>
                </c:pt>
                <c:pt idx="1020">
                  <c:v>64.599999999999994</c:v>
                </c:pt>
                <c:pt idx="1021">
                  <c:v>64.599999999999994</c:v>
                </c:pt>
                <c:pt idx="1022">
                  <c:v>64.7</c:v>
                </c:pt>
                <c:pt idx="1023">
                  <c:v>64.7</c:v>
                </c:pt>
                <c:pt idx="1024">
                  <c:v>64.8</c:v>
                </c:pt>
                <c:pt idx="1025">
                  <c:v>64.8</c:v>
                </c:pt>
                <c:pt idx="1026">
                  <c:v>64.900000000000006</c:v>
                </c:pt>
                <c:pt idx="1027">
                  <c:v>65</c:v>
                </c:pt>
                <c:pt idx="1028">
                  <c:v>65</c:v>
                </c:pt>
                <c:pt idx="1029">
                  <c:v>65.2</c:v>
                </c:pt>
                <c:pt idx="1030">
                  <c:v>65.3</c:v>
                </c:pt>
                <c:pt idx="1031">
                  <c:v>65.400000000000006</c:v>
                </c:pt>
                <c:pt idx="1032">
                  <c:v>65.400000000000006</c:v>
                </c:pt>
                <c:pt idx="1033">
                  <c:v>65.5</c:v>
                </c:pt>
                <c:pt idx="1034">
                  <c:v>65.5</c:v>
                </c:pt>
                <c:pt idx="1035">
                  <c:v>65.5</c:v>
                </c:pt>
                <c:pt idx="1036">
                  <c:v>65.5</c:v>
                </c:pt>
                <c:pt idx="1037">
                  <c:v>65.599999999999994</c:v>
                </c:pt>
                <c:pt idx="1038">
                  <c:v>65.599999999999994</c:v>
                </c:pt>
                <c:pt idx="1039">
                  <c:v>65.599999999999994</c:v>
                </c:pt>
                <c:pt idx="1040">
                  <c:v>65.7</c:v>
                </c:pt>
                <c:pt idx="1041">
                  <c:v>65.7</c:v>
                </c:pt>
                <c:pt idx="1042">
                  <c:v>65.8</c:v>
                </c:pt>
                <c:pt idx="1043">
                  <c:v>65.8</c:v>
                </c:pt>
                <c:pt idx="1044">
                  <c:v>65.8</c:v>
                </c:pt>
                <c:pt idx="1045">
                  <c:v>65.8</c:v>
                </c:pt>
                <c:pt idx="1046">
                  <c:v>65.8</c:v>
                </c:pt>
                <c:pt idx="1047">
                  <c:v>65.8</c:v>
                </c:pt>
                <c:pt idx="1048">
                  <c:v>65.8</c:v>
                </c:pt>
                <c:pt idx="1049">
                  <c:v>65.8</c:v>
                </c:pt>
                <c:pt idx="1050">
                  <c:v>65.8</c:v>
                </c:pt>
                <c:pt idx="1051">
                  <c:v>65.8</c:v>
                </c:pt>
                <c:pt idx="1052">
                  <c:v>65.8</c:v>
                </c:pt>
                <c:pt idx="1053">
                  <c:v>65.8</c:v>
                </c:pt>
                <c:pt idx="1054">
                  <c:v>65.900000000000006</c:v>
                </c:pt>
                <c:pt idx="1055">
                  <c:v>66.099999999999994</c:v>
                </c:pt>
                <c:pt idx="1056">
                  <c:v>66.3</c:v>
                </c:pt>
                <c:pt idx="1057">
                  <c:v>66.3</c:v>
                </c:pt>
                <c:pt idx="1058">
                  <c:v>66.400000000000006</c:v>
                </c:pt>
                <c:pt idx="1059">
                  <c:v>66.400000000000006</c:v>
                </c:pt>
                <c:pt idx="1060">
                  <c:v>66.400000000000006</c:v>
                </c:pt>
                <c:pt idx="1061">
                  <c:v>66.400000000000006</c:v>
                </c:pt>
                <c:pt idx="1062">
                  <c:v>66.5</c:v>
                </c:pt>
                <c:pt idx="1063">
                  <c:v>66.599999999999994</c:v>
                </c:pt>
                <c:pt idx="1064">
                  <c:v>66.599999999999994</c:v>
                </c:pt>
                <c:pt idx="1065">
                  <c:v>66.599999999999994</c:v>
                </c:pt>
                <c:pt idx="1066">
                  <c:v>66.599999999999994</c:v>
                </c:pt>
                <c:pt idx="1067">
                  <c:v>66.599999999999994</c:v>
                </c:pt>
                <c:pt idx="1068">
                  <c:v>66.599999999999994</c:v>
                </c:pt>
                <c:pt idx="1069">
                  <c:v>66.599999999999994</c:v>
                </c:pt>
                <c:pt idx="1070">
                  <c:v>66.599999999999994</c:v>
                </c:pt>
                <c:pt idx="1071">
                  <c:v>66.7</c:v>
                </c:pt>
                <c:pt idx="1072">
                  <c:v>66.7</c:v>
                </c:pt>
                <c:pt idx="1073">
                  <c:v>66.7</c:v>
                </c:pt>
                <c:pt idx="1074">
                  <c:v>66.7</c:v>
                </c:pt>
                <c:pt idx="1075">
                  <c:v>66.7</c:v>
                </c:pt>
                <c:pt idx="1076">
                  <c:v>66.7</c:v>
                </c:pt>
                <c:pt idx="1077">
                  <c:v>66.8</c:v>
                </c:pt>
                <c:pt idx="1078">
                  <c:v>66.7</c:v>
                </c:pt>
                <c:pt idx="1079">
                  <c:v>66.7</c:v>
                </c:pt>
                <c:pt idx="1080">
                  <c:v>66.7</c:v>
                </c:pt>
                <c:pt idx="1081">
                  <c:v>66.7</c:v>
                </c:pt>
                <c:pt idx="1082">
                  <c:v>66.7</c:v>
                </c:pt>
                <c:pt idx="1083">
                  <c:v>66.599999999999994</c:v>
                </c:pt>
                <c:pt idx="1084">
                  <c:v>66.599999999999994</c:v>
                </c:pt>
                <c:pt idx="1085">
                  <c:v>66.599999999999994</c:v>
                </c:pt>
                <c:pt idx="1086">
                  <c:v>66.5</c:v>
                </c:pt>
                <c:pt idx="1087">
                  <c:v>66.5</c:v>
                </c:pt>
                <c:pt idx="1088">
                  <c:v>66.5</c:v>
                </c:pt>
                <c:pt idx="1089">
                  <c:v>66.5</c:v>
                </c:pt>
                <c:pt idx="1090">
                  <c:v>66.5</c:v>
                </c:pt>
                <c:pt idx="1091">
                  <c:v>66.5</c:v>
                </c:pt>
                <c:pt idx="1092">
                  <c:v>66.599999999999994</c:v>
                </c:pt>
                <c:pt idx="1093">
                  <c:v>66.7</c:v>
                </c:pt>
                <c:pt idx="1094">
                  <c:v>66.900000000000006</c:v>
                </c:pt>
                <c:pt idx="1095">
                  <c:v>67</c:v>
                </c:pt>
                <c:pt idx="1096">
                  <c:v>67</c:v>
                </c:pt>
                <c:pt idx="1097">
                  <c:v>67</c:v>
                </c:pt>
                <c:pt idx="1098">
                  <c:v>67</c:v>
                </c:pt>
                <c:pt idx="1099">
                  <c:v>67</c:v>
                </c:pt>
                <c:pt idx="1100">
                  <c:v>67</c:v>
                </c:pt>
                <c:pt idx="1101">
                  <c:v>67</c:v>
                </c:pt>
                <c:pt idx="1102">
                  <c:v>67</c:v>
                </c:pt>
                <c:pt idx="1103">
                  <c:v>67</c:v>
                </c:pt>
                <c:pt idx="1104">
                  <c:v>66.900000000000006</c:v>
                </c:pt>
                <c:pt idx="1105">
                  <c:v>66.8</c:v>
                </c:pt>
                <c:pt idx="1106">
                  <c:v>66.599999999999994</c:v>
                </c:pt>
                <c:pt idx="1107">
                  <c:v>66.5</c:v>
                </c:pt>
                <c:pt idx="1108">
                  <c:v>66.400000000000006</c:v>
                </c:pt>
                <c:pt idx="1109">
                  <c:v>66.400000000000006</c:v>
                </c:pt>
                <c:pt idx="1110">
                  <c:v>66.3</c:v>
                </c:pt>
                <c:pt idx="1111">
                  <c:v>66.3</c:v>
                </c:pt>
                <c:pt idx="1112">
                  <c:v>66.3</c:v>
                </c:pt>
                <c:pt idx="1113">
                  <c:v>66.3</c:v>
                </c:pt>
                <c:pt idx="1114">
                  <c:v>66.2</c:v>
                </c:pt>
                <c:pt idx="1115">
                  <c:v>66.2</c:v>
                </c:pt>
                <c:pt idx="1116">
                  <c:v>66.3</c:v>
                </c:pt>
                <c:pt idx="1117">
                  <c:v>66.3</c:v>
                </c:pt>
                <c:pt idx="1118">
                  <c:v>66.3</c:v>
                </c:pt>
                <c:pt idx="1119">
                  <c:v>66.3</c:v>
                </c:pt>
                <c:pt idx="1120">
                  <c:v>66.400000000000006</c:v>
                </c:pt>
                <c:pt idx="1121">
                  <c:v>66.400000000000006</c:v>
                </c:pt>
                <c:pt idx="1122">
                  <c:v>66.3</c:v>
                </c:pt>
                <c:pt idx="1123">
                  <c:v>66.3</c:v>
                </c:pt>
                <c:pt idx="1124">
                  <c:v>66.3</c:v>
                </c:pt>
                <c:pt idx="1125">
                  <c:v>66.400000000000006</c:v>
                </c:pt>
                <c:pt idx="1126">
                  <c:v>66.400000000000006</c:v>
                </c:pt>
                <c:pt idx="1127">
                  <c:v>66.3</c:v>
                </c:pt>
                <c:pt idx="1128">
                  <c:v>66.400000000000006</c:v>
                </c:pt>
                <c:pt idx="1129">
                  <c:v>66.400000000000006</c:v>
                </c:pt>
                <c:pt idx="1130">
                  <c:v>66.400000000000006</c:v>
                </c:pt>
                <c:pt idx="1131">
                  <c:v>66.400000000000006</c:v>
                </c:pt>
                <c:pt idx="1132">
                  <c:v>66.400000000000006</c:v>
                </c:pt>
                <c:pt idx="1133">
                  <c:v>66.400000000000006</c:v>
                </c:pt>
                <c:pt idx="1134">
                  <c:v>66.400000000000006</c:v>
                </c:pt>
                <c:pt idx="1135">
                  <c:v>66.400000000000006</c:v>
                </c:pt>
                <c:pt idx="1136">
                  <c:v>66.400000000000006</c:v>
                </c:pt>
                <c:pt idx="1137">
                  <c:v>66.400000000000006</c:v>
                </c:pt>
                <c:pt idx="1138">
                  <c:v>66.400000000000006</c:v>
                </c:pt>
                <c:pt idx="1139">
                  <c:v>66.400000000000006</c:v>
                </c:pt>
                <c:pt idx="1140">
                  <c:v>66.400000000000006</c:v>
                </c:pt>
                <c:pt idx="1141">
                  <c:v>66.400000000000006</c:v>
                </c:pt>
                <c:pt idx="1142">
                  <c:v>66.400000000000006</c:v>
                </c:pt>
                <c:pt idx="1143">
                  <c:v>66.3</c:v>
                </c:pt>
                <c:pt idx="1144">
                  <c:v>66.3</c:v>
                </c:pt>
                <c:pt idx="1145">
                  <c:v>66.2</c:v>
                </c:pt>
                <c:pt idx="1146">
                  <c:v>66.2</c:v>
                </c:pt>
                <c:pt idx="1147">
                  <c:v>66.099999999999994</c:v>
                </c:pt>
                <c:pt idx="1148">
                  <c:v>66</c:v>
                </c:pt>
                <c:pt idx="1149">
                  <c:v>66</c:v>
                </c:pt>
                <c:pt idx="1150">
                  <c:v>65.900000000000006</c:v>
                </c:pt>
                <c:pt idx="1151">
                  <c:v>65.900000000000006</c:v>
                </c:pt>
                <c:pt idx="1152">
                  <c:v>65.900000000000006</c:v>
                </c:pt>
                <c:pt idx="1153">
                  <c:v>65.900000000000006</c:v>
                </c:pt>
                <c:pt idx="1154">
                  <c:v>65.900000000000006</c:v>
                </c:pt>
                <c:pt idx="1155">
                  <c:v>65.900000000000006</c:v>
                </c:pt>
                <c:pt idx="1156">
                  <c:v>65.8</c:v>
                </c:pt>
                <c:pt idx="1157">
                  <c:v>65.8</c:v>
                </c:pt>
                <c:pt idx="1158">
                  <c:v>65.8</c:v>
                </c:pt>
                <c:pt idx="1159">
                  <c:v>65.8</c:v>
                </c:pt>
                <c:pt idx="1160">
                  <c:v>65.7</c:v>
                </c:pt>
                <c:pt idx="1161">
                  <c:v>65.599999999999994</c:v>
                </c:pt>
                <c:pt idx="1162">
                  <c:v>65.599999999999994</c:v>
                </c:pt>
                <c:pt idx="1163">
                  <c:v>65.599999999999994</c:v>
                </c:pt>
                <c:pt idx="1164">
                  <c:v>65.599999999999994</c:v>
                </c:pt>
                <c:pt idx="1165">
                  <c:v>65.5</c:v>
                </c:pt>
                <c:pt idx="1166">
                  <c:v>65.5</c:v>
                </c:pt>
                <c:pt idx="1167">
                  <c:v>65.5</c:v>
                </c:pt>
                <c:pt idx="1168">
                  <c:v>65.5</c:v>
                </c:pt>
                <c:pt idx="1169">
                  <c:v>65.400000000000006</c:v>
                </c:pt>
                <c:pt idx="1170">
                  <c:v>65.400000000000006</c:v>
                </c:pt>
                <c:pt idx="1171">
                  <c:v>65.3</c:v>
                </c:pt>
                <c:pt idx="1172">
                  <c:v>65.3</c:v>
                </c:pt>
                <c:pt idx="1173">
                  <c:v>65.3</c:v>
                </c:pt>
                <c:pt idx="1174">
                  <c:v>65.2</c:v>
                </c:pt>
                <c:pt idx="1175">
                  <c:v>65.2</c:v>
                </c:pt>
                <c:pt idx="1176">
                  <c:v>65.099999999999994</c:v>
                </c:pt>
                <c:pt idx="1177">
                  <c:v>65</c:v>
                </c:pt>
                <c:pt idx="1178">
                  <c:v>64.900000000000006</c:v>
                </c:pt>
                <c:pt idx="1179">
                  <c:v>64.900000000000006</c:v>
                </c:pt>
                <c:pt idx="1180">
                  <c:v>64.900000000000006</c:v>
                </c:pt>
                <c:pt idx="1181">
                  <c:v>64.900000000000006</c:v>
                </c:pt>
                <c:pt idx="1182">
                  <c:v>64.900000000000006</c:v>
                </c:pt>
                <c:pt idx="1183">
                  <c:v>64.8</c:v>
                </c:pt>
                <c:pt idx="1184">
                  <c:v>64.8</c:v>
                </c:pt>
                <c:pt idx="1185">
                  <c:v>64.8</c:v>
                </c:pt>
                <c:pt idx="1186">
                  <c:v>64.7</c:v>
                </c:pt>
                <c:pt idx="1187">
                  <c:v>64.7</c:v>
                </c:pt>
                <c:pt idx="1188">
                  <c:v>64.7</c:v>
                </c:pt>
                <c:pt idx="1189">
                  <c:v>64.7</c:v>
                </c:pt>
                <c:pt idx="1190">
                  <c:v>64.599999999999994</c:v>
                </c:pt>
                <c:pt idx="1191">
                  <c:v>64.5</c:v>
                </c:pt>
                <c:pt idx="1192">
                  <c:v>64.3</c:v>
                </c:pt>
                <c:pt idx="1193">
                  <c:v>64.2</c:v>
                </c:pt>
                <c:pt idx="1194">
                  <c:v>64.099999999999994</c:v>
                </c:pt>
                <c:pt idx="1195">
                  <c:v>64.099999999999994</c:v>
                </c:pt>
                <c:pt idx="1196">
                  <c:v>64.099999999999994</c:v>
                </c:pt>
                <c:pt idx="1197">
                  <c:v>64.099999999999994</c:v>
                </c:pt>
                <c:pt idx="1198">
                  <c:v>64</c:v>
                </c:pt>
                <c:pt idx="1199">
                  <c:v>64.099999999999994</c:v>
                </c:pt>
                <c:pt idx="1200">
                  <c:v>64.2</c:v>
                </c:pt>
                <c:pt idx="1201">
                  <c:v>64.400000000000006</c:v>
                </c:pt>
                <c:pt idx="1202">
                  <c:v>64.7</c:v>
                </c:pt>
                <c:pt idx="1203">
                  <c:v>65.2</c:v>
                </c:pt>
                <c:pt idx="1204">
                  <c:v>65.7</c:v>
                </c:pt>
                <c:pt idx="1205">
                  <c:v>66.400000000000006</c:v>
                </c:pt>
                <c:pt idx="1206">
                  <c:v>67.3</c:v>
                </c:pt>
                <c:pt idx="1207">
                  <c:v>68.5</c:v>
                </c:pt>
                <c:pt idx="1208">
                  <c:v>70.400000000000006</c:v>
                </c:pt>
                <c:pt idx="1209">
                  <c:v>72.7</c:v>
                </c:pt>
                <c:pt idx="1210">
                  <c:v>74.8</c:v>
                </c:pt>
                <c:pt idx="1211">
                  <c:v>76.8</c:v>
                </c:pt>
                <c:pt idx="1212">
                  <c:v>78.900000000000006</c:v>
                </c:pt>
                <c:pt idx="1213">
                  <c:v>80.900000000000006</c:v>
                </c:pt>
                <c:pt idx="1214">
                  <c:v>82.6</c:v>
                </c:pt>
                <c:pt idx="1215">
                  <c:v>84.4</c:v>
                </c:pt>
                <c:pt idx="1216">
                  <c:v>86.4</c:v>
                </c:pt>
                <c:pt idx="1217">
                  <c:v>88.6</c:v>
                </c:pt>
                <c:pt idx="1218">
                  <c:v>90.8</c:v>
                </c:pt>
                <c:pt idx="1219">
                  <c:v>92.9</c:v>
                </c:pt>
                <c:pt idx="1220">
                  <c:v>95.3</c:v>
                </c:pt>
                <c:pt idx="1221">
                  <c:v>97.7</c:v>
                </c:pt>
                <c:pt idx="1222">
                  <c:v>99.8</c:v>
                </c:pt>
                <c:pt idx="1223">
                  <c:v>102.3</c:v>
                </c:pt>
                <c:pt idx="1224">
                  <c:v>104.5</c:v>
                </c:pt>
                <c:pt idx="1225">
                  <c:v>106.4</c:v>
                </c:pt>
                <c:pt idx="1226">
                  <c:v>108.3</c:v>
                </c:pt>
                <c:pt idx="1227">
                  <c:v>110.4</c:v>
                </c:pt>
                <c:pt idx="1228">
                  <c:v>112.8</c:v>
                </c:pt>
                <c:pt idx="1229">
                  <c:v>114.9</c:v>
                </c:pt>
                <c:pt idx="1230">
                  <c:v>117.2</c:v>
                </c:pt>
                <c:pt idx="1231">
                  <c:v>120</c:v>
                </c:pt>
                <c:pt idx="1232">
                  <c:v>122.4</c:v>
                </c:pt>
                <c:pt idx="1233">
                  <c:v>125.2</c:v>
                </c:pt>
                <c:pt idx="1234">
                  <c:v>128.19999999999999</c:v>
                </c:pt>
                <c:pt idx="1235">
                  <c:v>131.30000000000001</c:v>
                </c:pt>
                <c:pt idx="1236">
                  <c:v>134.69999999999999</c:v>
                </c:pt>
                <c:pt idx="1237">
                  <c:v>138.30000000000001</c:v>
                </c:pt>
                <c:pt idx="1238">
                  <c:v>142.1</c:v>
                </c:pt>
                <c:pt idx="1239">
                  <c:v>145.80000000000001</c:v>
                </c:pt>
                <c:pt idx="1240">
                  <c:v>149.4</c:v>
                </c:pt>
                <c:pt idx="1241">
                  <c:v>152.9</c:v>
                </c:pt>
                <c:pt idx="1242">
                  <c:v>156.5</c:v>
                </c:pt>
                <c:pt idx="1243">
                  <c:v>159.69999999999999</c:v>
                </c:pt>
                <c:pt idx="1244">
                  <c:v>163</c:v>
                </c:pt>
                <c:pt idx="1245">
                  <c:v>166.3</c:v>
                </c:pt>
                <c:pt idx="1246">
                  <c:v>169.6</c:v>
                </c:pt>
                <c:pt idx="1247">
                  <c:v>172.9</c:v>
                </c:pt>
                <c:pt idx="1248">
                  <c:v>176.4</c:v>
                </c:pt>
                <c:pt idx="1249">
                  <c:v>180.2</c:v>
                </c:pt>
                <c:pt idx="1250">
                  <c:v>183.8</c:v>
                </c:pt>
                <c:pt idx="1251">
                  <c:v>186.6</c:v>
                </c:pt>
                <c:pt idx="1252">
                  <c:v>189.5</c:v>
                </c:pt>
                <c:pt idx="1253">
                  <c:v>192</c:v>
                </c:pt>
                <c:pt idx="1254">
                  <c:v>194.8</c:v>
                </c:pt>
                <c:pt idx="1255">
                  <c:v>198.1</c:v>
                </c:pt>
                <c:pt idx="1256">
                  <c:v>201.2</c:v>
                </c:pt>
                <c:pt idx="1257">
                  <c:v>204.4</c:v>
                </c:pt>
                <c:pt idx="1258">
                  <c:v>207.9</c:v>
                </c:pt>
                <c:pt idx="1259">
                  <c:v>212.1</c:v>
                </c:pt>
                <c:pt idx="1260">
                  <c:v>217.3</c:v>
                </c:pt>
                <c:pt idx="1261">
                  <c:v>222.4</c:v>
                </c:pt>
                <c:pt idx="1262">
                  <c:v>227.2</c:v>
                </c:pt>
                <c:pt idx="1263">
                  <c:v>231.5</c:v>
                </c:pt>
                <c:pt idx="1264">
                  <c:v>235.5</c:v>
                </c:pt>
                <c:pt idx="1265">
                  <c:v>239.6</c:v>
                </c:pt>
                <c:pt idx="1266">
                  <c:v>243.8</c:v>
                </c:pt>
                <c:pt idx="1267">
                  <c:v>247.7</c:v>
                </c:pt>
                <c:pt idx="1268">
                  <c:v>251</c:v>
                </c:pt>
                <c:pt idx="1269">
                  <c:v>254.2</c:v>
                </c:pt>
                <c:pt idx="1270">
                  <c:v>257.7</c:v>
                </c:pt>
                <c:pt idx="1271">
                  <c:v>261.3</c:v>
                </c:pt>
                <c:pt idx="1272">
                  <c:v>264.7</c:v>
                </c:pt>
                <c:pt idx="1273">
                  <c:v>268</c:v>
                </c:pt>
                <c:pt idx="1274">
                  <c:v>271.39999999999998</c:v>
                </c:pt>
                <c:pt idx="1275">
                  <c:v>274.2</c:v>
                </c:pt>
                <c:pt idx="1276">
                  <c:v>277.2</c:v>
                </c:pt>
                <c:pt idx="1277">
                  <c:v>280.39999999999998</c:v>
                </c:pt>
                <c:pt idx="1278">
                  <c:v>283.60000000000002</c:v>
                </c:pt>
                <c:pt idx="1279">
                  <c:v>287</c:v>
                </c:pt>
                <c:pt idx="1280">
                  <c:v>290.3</c:v>
                </c:pt>
                <c:pt idx="1281">
                  <c:v>293.7</c:v>
                </c:pt>
                <c:pt idx="1282">
                  <c:v>297.60000000000002</c:v>
                </c:pt>
                <c:pt idx="1283">
                  <c:v>301.39999999999998</c:v>
                </c:pt>
                <c:pt idx="1284">
                  <c:v>304.8</c:v>
                </c:pt>
                <c:pt idx="1285">
                  <c:v>307.7</c:v>
                </c:pt>
                <c:pt idx="1286">
                  <c:v>310.3</c:v>
                </c:pt>
                <c:pt idx="1287">
                  <c:v>312.8</c:v>
                </c:pt>
                <c:pt idx="1288">
                  <c:v>316.10000000000002</c:v>
                </c:pt>
                <c:pt idx="1289">
                  <c:v>319.7</c:v>
                </c:pt>
                <c:pt idx="1290">
                  <c:v>323.60000000000002</c:v>
                </c:pt>
                <c:pt idx="1291">
                  <c:v>327.2</c:v>
                </c:pt>
                <c:pt idx="1292">
                  <c:v>330.6</c:v>
                </c:pt>
                <c:pt idx="1293">
                  <c:v>334</c:v>
                </c:pt>
                <c:pt idx="1294">
                  <c:v>337.6</c:v>
                </c:pt>
                <c:pt idx="1295">
                  <c:v>341.2</c:v>
                </c:pt>
                <c:pt idx="1296">
                  <c:v>344.6</c:v>
                </c:pt>
                <c:pt idx="1297">
                  <c:v>347.7</c:v>
                </c:pt>
                <c:pt idx="1298">
                  <c:v>350.9</c:v>
                </c:pt>
                <c:pt idx="1299">
                  <c:v>354.2</c:v>
                </c:pt>
                <c:pt idx="1300">
                  <c:v>357.3</c:v>
                </c:pt>
                <c:pt idx="1301">
                  <c:v>360.5</c:v>
                </c:pt>
                <c:pt idx="1302">
                  <c:v>363.5</c:v>
                </c:pt>
                <c:pt idx="1303">
                  <c:v>365.8</c:v>
                </c:pt>
                <c:pt idx="1304">
                  <c:v>368.4</c:v>
                </c:pt>
                <c:pt idx="1305">
                  <c:v>370.9</c:v>
                </c:pt>
                <c:pt idx="1306">
                  <c:v>373.6</c:v>
                </c:pt>
                <c:pt idx="1307">
                  <c:v>376.8</c:v>
                </c:pt>
                <c:pt idx="1308">
                  <c:v>379.8</c:v>
                </c:pt>
                <c:pt idx="1309">
                  <c:v>382.7</c:v>
                </c:pt>
                <c:pt idx="1310">
                  <c:v>385.3</c:v>
                </c:pt>
                <c:pt idx="1311">
                  <c:v>388</c:v>
                </c:pt>
                <c:pt idx="1312">
                  <c:v>391.5</c:v>
                </c:pt>
                <c:pt idx="1313">
                  <c:v>395.1</c:v>
                </c:pt>
                <c:pt idx="1314">
                  <c:v>398.9</c:v>
                </c:pt>
                <c:pt idx="1315">
                  <c:v>402.5</c:v>
                </c:pt>
                <c:pt idx="1316">
                  <c:v>405.8</c:v>
                </c:pt>
                <c:pt idx="1317">
                  <c:v>409.4</c:v>
                </c:pt>
                <c:pt idx="1318">
                  <c:v>413.1</c:v>
                </c:pt>
                <c:pt idx="1319">
                  <c:v>416.5</c:v>
                </c:pt>
                <c:pt idx="1320">
                  <c:v>419.9</c:v>
                </c:pt>
                <c:pt idx="1321">
                  <c:v>422.6</c:v>
                </c:pt>
                <c:pt idx="1322">
                  <c:v>425.1</c:v>
                </c:pt>
                <c:pt idx="1323">
                  <c:v>427.6</c:v>
                </c:pt>
                <c:pt idx="1324">
                  <c:v>428.9</c:v>
                </c:pt>
                <c:pt idx="1325">
                  <c:v>429.4</c:v>
                </c:pt>
                <c:pt idx="1326">
                  <c:v>430.3</c:v>
                </c:pt>
                <c:pt idx="1327">
                  <c:v>432.3</c:v>
                </c:pt>
                <c:pt idx="1328">
                  <c:v>434.4</c:v>
                </c:pt>
                <c:pt idx="1329">
                  <c:v>436.4</c:v>
                </c:pt>
                <c:pt idx="1330">
                  <c:v>439.1</c:v>
                </c:pt>
                <c:pt idx="1331">
                  <c:v>441.9</c:v>
                </c:pt>
                <c:pt idx="1332">
                  <c:v>444.3</c:v>
                </c:pt>
                <c:pt idx="1333">
                  <c:v>447</c:v>
                </c:pt>
                <c:pt idx="1334">
                  <c:v>449.6</c:v>
                </c:pt>
                <c:pt idx="1335">
                  <c:v>451.8</c:v>
                </c:pt>
                <c:pt idx="1336">
                  <c:v>454.1</c:v>
                </c:pt>
                <c:pt idx="1337">
                  <c:v>456.5</c:v>
                </c:pt>
                <c:pt idx="1338">
                  <c:v>459.3</c:v>
                </c:pt>
                <c:pt idx="1339">
                  <c:v>461.7</c:v>
                </c:pt>
                <c:pt idx="1340">
                  <c:v>464.4</c:v>
                </c:pt>
                <c:pt idx="1341">
                  <c:v>467.5</c:v>
                </c:pt>
                <c:pt idx="1342">
                  <c:v>470.8</c:v>
                </c:pt>
                <c:pt idx="1343">
                  <c:v>474.2</c:v>
                </c:pt>
                <c:pt idx="1344">
                  <c:v>477.1</c:v>
                </c:pt>
                <c:pt idx="1345">
                  <c:v>478.9</c:v>
                </c:pt>
                <c:pt idx="1346">
                  <c:v>480.7</c:v>
                </c:pt>
                <c:pt idx="1347">
                  <c:v>482.6</c:v>
                </c:pt>
                <c:pt idx="1348">
                  <c:v>484.5</c:v>
                </c:pt>
                <c:pt idx="1349">
                  <c:v>486.3</c:v>
                </c:pt>
                <c:pt idx="1350">
                  <c:v>488.5</c:v>
                </c:pt>
                <c:pt idx="1351">
                  <c:v>490.1</c:v>
                </c:pt>
                <c:pt idx="1352">
                  <c:v>491.4</c:v>
                </c:pt>
                <c:pt idx="1353">
                  <c:v>492.1</c:v>
                </c:pt>
                <c:pt idx="1354">
                  <c:v>492.9</c:v>
                </c:pt>
                <c:pt idx="1355">
                  <c:v>493.7</c:v>
                </c:pt>
                <c:pt idx="1356">
                  <c:v>494.5</c:v>
                </c:pt>
                <c:pt idx="1357">
                  <c:v>495.5</c:v>
                </c:pt>
                <c:pt idx="1358">
                  <c:v>496.7</c:v>
                </c:pt>
                <c:pt idx="1359">
                  <c:v>497.6</c:v>
                </c:pt>
                <c:pt idx="1360">
                  <c:v>498.5</c:v>
                </c:pt>
                <c:pt idx="1361">
                  <c:v>499</c:v>
                </c:pt>
                <c:pt idx="1362">
                  <c:v>499.4</c:v>
                </c:pt>
                <c:pt idx="1363">
                  <c:v>500.1</c:v>
                </c:pt>
                <c:pt idx="1364">
                  <c:v>500.9</c:v>
                </c:pt>
                <c:pt idx="1365">
                  <c:v>502</c:v>
                </c:pt>
                <c:pt idx="1366">
                  <c:v>503.1</c:v>
                </c:pt>
                <c:pt idx="1367">
                  <c:v>503.8</c:v>
                </c:pt>
                <c:pt idx="1368">
                  <c:v>504.6</c:v>
                </c:pt>
                <c:pt idx="1369">
                  <c:v>505.4</c:v>
                </c:pt>
                <c:pt idx="1370">
                  <c:v>506.8</c:v>
                </c:pt>
                <c:pt idx="1371">
                  <c:v>508.2</c:v>
                </c:pt>
                <c:pt idx="1372">
                  <c:v>509.1</c:v>
                </c:pt>
                <c:pt idx="1373">
                  <c:v>510</c:v>
                </c:pt>
                <c:pt idx="1374">
                  <c:v>511.2</c:v>
                </c:pt>
                <c:pt idx="1375">
                  <c:v>512.20000000000005</c:v>
                </c:pt>
                <c:pt idx="1376">
                  <c:v>512.9</c:v>
                </c:pt>
                <c:pt idx="1377">
                  <c:v>513.9</c:v>
                </c:pt>
                <c:pt idx="1378">
                  <c:v>514.79999999999995</c:v>
                </c:pt>
                <c:pt idx="1379">
                  <c:v>515.70000000000005</c:v>
                </c:pt>
                <c:pt idx="1380">
                  <c:v>516.6</c:v>
                </c:pt>
                <c:pt idx="1381">
                  <c:v>517.29999999999995</c:v>
                </c:pt>
                <c:pt idx="1382">
                  <c:v>517.70000000000005</c:v>
                </c:pt>
                <c:pt idx="1383">
                  <c:v>518</c:v>
                </c:pt>
                <c:pt idx="1384">
                  <c:v>519</c:v>
                </c:pt>
                <c:pt idx="1385">
                  <c:v>520</c:v>
                </c:pt>
                <c:pt idx="1386">
                  <c:v>521</c:v>
                </c:pt>
                <c:pt idx="1387">
                  <c:v>521.4</c:v>
                </c:pt>
                <c:pt idx="1388">
                  <c:v>521.79999999999995</c:v>
                </c:pt>
                <c:pt idx="1389">
                  <c:v>522.6</c:v>
                </c:pt>
                <c:pt idx="1390">
                  <c:v>523.29999999999995</c:v>
                </c:pt>
                <c:pt idx="1391">
                  <c:v>523.6</c:v>
                </c:pt>
                <c:pt idx="1392">
                  <c:v>523.6</c:v>
                </c:pt>
                <c:pt idx="1393">
                  <c:v>523.4</c:v>
                </c:pt>
                <c:pt idx="1394">
                  <c:v>523.4</c:v>
                </c:pt>
                <c:pt idx="1395">
                  <c:v>523.29999999999995</c:v>
                </c:pt>
                <c:pt idx="1396">
                  <c:v>523.29999999999995</c:v>
                </c:pt>
                <c:pt idx="1397">
                  <c:v>523.4</c:v>
                </c:pt>
                <c:pt idx="1398">
                  <c:v>523.29999999999995</c:v>
                </c:pt>
                <c:pt idx="1399">
                  <c:v>523.29999999999995</c:v>
                </c:pt>
                <c:pt idx="1400">
                  <c:v>523.20000000000005</c:v>
                </c:pt>
                <c:pt idx="1401">
                  <c:v>522.70000000000005</c:v>
                </c:pt>
                <c:pt idx="1402">
                  <c:v>522</c:v>
                </c:pt>
                <c:pt idx="1403">
                  <c:v>521.20000000000005</c:v>
                </c:pt>
                <c:pt idx="1404">
                  <c:v>519.9</c:v>
                </c:pt>
                <c:pt idx="1405">
                  <c:v>517.1</c:v>
                </c:pt>
                <c:pt idx="1406">
                  <c:v>514.6</c:v>
                </c:pt>
                <c:pt idx="1407">
                  <c:v>512.4</c:v>
                </c:pt>
                <c:pt idx="1408">
                  <c:v>510.1</c:v>
                </c:pt>
                <c:pt idx="1409">
                  <c:v>507.7</c:v>
                </c:pt>
                <c:pt idx="1410">
                  <c:v>505.4</c:v>
                </c:pt>
                <c:pt idx="1411">
                  <c:v>503.4</c:v>
                </c:pt>
                <c:pt idx="1412">
                  <c:v>502.2</c:v>
                </c:pt>
                <c:pt idx="1413">
                  <c:v>501.3</c:v>
                </c:pt>
                <c:pt idx="1414">
                  <c:v>500.4</c:v>
                </c:pt>
                <c:pt idx="1415">
                  <c:v>499.9</c:v>
                </c:pt>
                <c:pt idx="1416">
                  <c:v>499.5</c:v>
                </c:pt>
                <c:pt idx="1417">
                  <c:v>499</c:v>
                </c:pt>
                <c:pt idx="1418">
                  <c:v>498.7</c:v>
                </c:pt>
                <c:pt idx="1419">
                  <c:v>498.2</c:v>
                </c:pt>
                <c:pt idx="1420">
                  <c:v>497.6</c:v>
                </c:pt>
                <c:pt idx="1421">
                  <c:v>496.6</c:v>
                </c:pt>
                <c:pt idx="1422">
                  <c:v>495.2</c:v>
                </c:pt>
                <c:pt idx="1423">
                  <c:v>493.8</c:v>
                </c:pt>
                <c:pt idx="1424">
                  <c:v>492.8</c:v>
                </c:pt>
                <c:pt idx="1425">
                  <c:v>492.2</c:v>
                </c:pt>
                <c:pt idx="1426">
                  <c:v>491.8</c:v>
                </c:pt>
                <c:pt idx="1427">
                  <c:v>491.3</c:v>
                </c:pt>
                <c:pt idx="1428">
                  <c:v>490.8</c:v>
                </c:pt>
                <c:pt idx="1429">
                  <c:v>490.5</c:v>
                </c:pt>
                <c:pt idx="1430">
                  <c:v>490.1</c:v>
                </c:pt>
                <c:pt idx="1431">
                  <c:v>489.8</c:v>
                </c:pt>
                <c:pt idx="1432">
                  <c:v>489.5</c:v>
                </c:pt>
                <c:pt idx="1433">
                  <c:v>489.3</c:v>
                </c:pt>
                <c:pt idx="1434">
                  <c:v>489.2</c:v>
                </c:pt>
                <c:pt idx="1435">
                  <c:v>489.1</c:v>
                </c:pt>
                <c:pt idx="1436">
                  <c:v>489.4</c:v>
                </c:pt>
                <c:pt idx="1437">
                  <c:v>489.8</c:v>
                </c:pt>
                <c:pt idx="1438">
                  <c:v>490</c:v>
                </c:pt>
                <c:pt idx="1439">
                  <c:v>490.1</c:v>
                </c:pt>
                <c:pt idx="1440">
                  <c:v>490</c:v>
                </c:pt>
                <c:pt idx="1441">
                  <c:v>489.6</c:v>
                </c:pt>
                <c:pt idx="1442">
                  <c:v>488.9</c:v>
                </c:pt>
                <c:pt idx="1443">
                  <c:v>487.9</c:v>
                </c:pt>
                <c:pt idx="1444">
                  <c:v>487.1</c:v>
                </c:pt>
                <c:pt idx="1445">
                  <c:v>486.7</c:v>
                </c:pt>
                <c:pt idx="1446">
                  <c:v>486.4</c:v>
                </c:pt>
                <c:pt idx="1447">
                  <c:v>486.1</c:v>
                </c:pt>
                <c:pt idx="1448">
                  <c:v>485.7</c:v>
                </c:pt>
                <c:pt idx="1449">
                  <c:v>485.3</c:v>
                </c:pt>
                <c:pt idx="1450">
                  <c:v>484.8</c:v>
                </c:pt>
                <c:pt idx="1451">
                  <c:v>484.4</c:v>
                </c:pt>
                <c:pt idx="1452">
                  <c:v>484.3</c:v>
                </c:pt>
                <c:pt idx="1453">
                  <c:v>484.5</c:v>
                </c:pt>
                <c:pt idx="1454">
                  <c:v>485.2</c:v>
                </c:pt>
                <c:pt idx="1455">
                  <c:v>486.2</c:v>
                </c:pt>
                <c:pt idx="1456">
                  <c:v>487</c:v>
                </c:pt>
                <c:pt idx="1457">
                  <c:v>487.6</c:v>
                </c:pt>
                <c:pt idx="1458">
                  <c:v>488.2</c:v>
                </c:pt>
                <c:pt idx="1459">
                  <c:v>488.7</c:v>
                </c:pt>
                <c:pt idx="1460">
                  <c:v>489</c:v>
                </c:pt>
                <c:pt idx="1461">
                  <c:v>489.1</c:v>
                </c:pt>
                <c:pt idx="1462">
                  <c:v>489</c:v>
                </c:pt>
                <c:pt idx="1463">
                  <c:v>488.9</c:v>
                </c:pt>
                <c:pt idx="1464">
                  <c:v>488.9</c:v>
                </c:pt>
                <c:pt idx="1465">
                  <c:v>489.1</c:v>
                </c:pt>
                <c:pt idx="1466">
                  <c:v>489.5</c:v>
                </c:pt>
                <c:pt idx="1467">
                  <c:v>489.6</c:v>
                </c:pt>
                <c:pt idx="1468">
                  <c:v>489.6</c:v>
                </c:pt>
                <c:pt idx="1469">
                  <c:v>489.3</c:v>
                </c:pt>
                <c:pt idx="1470">
                  <c:v>488.9</c:v>
                </c:pt>
                <c:pt idx="1471">
                  <c:v>488.6</c:v>
                </c:pt>
                <c:pt idx="1472">
                  <c:v>488.5</c:v>
                </c:pt>
                <c:pt idx="1473">
                  <c:v>488.4</c:v>
                </c:pt>
                <c:pt idx="1474">
                  <c:v>488.4</c:v>
                </c:pt>
                <c:pt idx="1475">
                  <c:v>488.7</c:v>
                </c:pt>
                <c:pt idx="1476">
                  <c:v>489.1</c:v>
                </c:pt>
                <c:pt idx="1477">
                  <c:v>489.5</c:v>
                </c:pt>
                <c:pt idx="1478">
                  <c:v>489.9</c:v>
                </c:pt>
                <c:pt idx="1479">
                  <c:v>490.1</c:v>
                </c:pt>
                <c:pt idx="1480">
                  <c:v>490.5</c:v>
                </c:pt>
                <c:pt idx="1481">
                  <c:v>490.9</c:v>
                </c:pt>
                <c:pt idx="1482">
                  <c:v>491.3</c:v>
                </c:pt>
                <c:pt idx="1483">
                  <c:v>491.6</c:v>
                </c:pt>
                <c:pt idx="1484">
                  <c:v>491.8</c:v>
                </c:pt>
                <c:pt idx="1485">
                  <c:v>491.9</c:v>
                </c:pt>
                <c:pt idx="1486">
                  <c:v>491.9</c:v>
                </c:pt>
                <c:pt idx="1487">
                  <c:v>491.9</c:v>
                </c:pt>
                <c:pt idx="1488">
                  <c:v>491.8</c:v>
                </c:pt>
                <c:pt idx="1489">
                  <c:v>491.3</c:v>
                </c:pt>
                <c:pt idx="1490">
                  <c:v>490.7</c:v>
                </c:pt>
                <c:pt idx="1491">
                  <c:v>490.2</c:v>
                </c:pt>
                <c:pt idx="1492">
                  <c:v>489.8</c:v>
                </c:pt>
                <c:pt idx="1493">
                  <c:v>489.1</c:v>
                </c:pt>
                <c:pt idx="1494">
                  <c:v>488.6</c:v>
                </c:pt>
                <c:pt idx="1495">
                  <c:v>488.1</c:v>
                </c:pt>
                <c:pt idx="1496">
                  <c:v>487.7</c:v>
                </c:pt>
                <c:pt idx="1497">
                  <c:v>487.6</c:v>
                </c:pt>
                <c:pt idx="1498">
                  <c:v>487.5</c:v>
                </c:pt>
                <c:pt idx="1499">
                  <c:v>487.4</c:v>
                </c:pt>
                <c:pt idx="1500">
                  <c:v>487.3</c:v>
                </c:pt>
                <c:pt idx="1501">
                  <c:v>487.1</c:v>
                </c:pt>
                <c:pt idx="1502">
                  <c:v>486.9</c:v>
                </c:pt>
                <c:pt idx="1503">
                  <c:v>486.7</c:v>
                </c:pt>
                <c:pt idx="1504">
                  <c:v>486.4</c:v>
                </c:pt>
                <c:pt idx="1505">
                  <c:v>485.6</c:v>
                </c:pt>
                <c:pt idx="1506">
                  <c:v>483.9</c:v>
                </c:pt>
                <c:pt idx="1507">
                  <c:v>482.3</c:v>
                </c:pt>
                <c:pt idx="1508">
                  <c:v>480.9</c:v>
                </c:pt>
                <c:pt idx="1509">
                  <c:v>479.6</c:v>
                </c:pt>
                <c:pt idx="1510">
                  <c:v>478.9</c:v>
                </c:pt>
                <c:pt idx="1511">
                  <c:v>478.3</c:v>
                </c:pt>
                <c:pt idx="1512">
                  <c:v>477.7</c:v>
                </c:pt>
                <c:pt idx="1513">
                  <c:v>476.4</c:v>
                </c:pt>
                <c:pt idx="1514">
                  <c:v>475.1</c:v>
                </c:pt>
                <c:pt idx="1515">
                  <c:v>474</c:v>
                </c:pt>
                <c:pt idx="1516">
                  <c:v>472.9</c:v>
                </c:pt>
                <c:pt idx="1517">
                  <c:v>472.1</c:v>
                </c:pt>
                <c:pt idx="1518">
                  <c:v>471.1</c:v>
                </c:pt>
                <c:pt idx="1519">
                  <c:v>470.1</c:v>
                </c:pt>
                <c:pt idx="1520">
                  <c:v>469.7</c:v>
                </c:pt>
                <c:pt idx="1521">
                  <c:v>469.3</c:v>
                </c:pt>
                <c:pt idx="1522">
                  <c:v>468.4</c:v>
                </c:pt>
                <c:pt idx="1523">
                  <c:v>467.1</c:v>
                </c:pt>
                <c:pt idx="1524">
                  <c:v>466.5</c:v>
                </c:pt>
                <c:pt idx="1525">
                  <c:v>466.1</c:v>
                </c:pt>
                <c:pt idx="1526">
                  <c:v>465.6</c:v>
                </c:pt>
                <c:pt idx="1527">
                  <c:v>465.1</c:v>
                </c:pt>
                <c:pt idx="1528">
                  <c:v>464.8</c:v>
                </c:pt>
                <c:pt idx="1529">
                  <c:v>464.7</c:v>
                </c:pt>
                <c:pt idx="1530">
                  <c:v>464.7</c:v>
                </c:pt>
                <c:pt idx="1531">
                  <c:v>464.4</c:v>
                </c:pt>
                <c:pt idx="1532">
                  <c:v>463.9</c:v>
                </c:pt>
                <c:pt idx="1533">
                  <c:v>463.8</c:v>
                </c:pt>
                <c:pt idx="1534">
                  <c:v>463.7</c:v>
                </c:pt>
                <c:pt idx="1535">
                  <c:v>463.6</c:v>
                </c:pt>
                <c:pt idx="1536">
                  <c:v>463.4</c:v>
                </c:pt>
                <c:pt idx="1537">
                  <c:v>463.2</c:v>
                </c:pt>
                <c:pt idx="1538">
                  <c:v>462.9</c:v>
                </c:pt>
                <c:pt idx="1539">
                  <c:v>462.4</c:v>
                </c:pt>
                <c:pt idx="1540">
                  <c:v>462.2</c:v>
                </c:pt>
                <c:pt idx="1541">
                  <c:v>462.1</c:v>
                </c:pt>
                <c:pt idx="1542">
                  <c:v>462.1</c:v>
                </c:pt>
                <c:pt idx="1543">
                  <c:v>462.1</c:v>
                </c:pt>
                <c:pt idx="1544">
                  <c:v>462.1</c:v>
                </c:pt>
                <c:pt idx="1545">
                  <c:v>462.2</c:v>
                </c:pt>
                <c:pt idx="1546">
                  <c:v>462.6</c:v>
                </c:pt>
                <c:pt idx="1547">
                  <c:v>463.1</c:v>
                </c:pt>
                <c:pt idx="1548">
                  <c:v>463.2</c:v>
                </c:pt>
                <c:pt idx="1549">
                  <c:v>463.2</c:v>
                </c:pt>
                <c:pt idx="1550">
                  <c:v>463.3</c:v>
                </c:pt>
                <c:pt idx="1551">
                  <c:v>463.6</c:v>
                </c:pt>
                <c:pt idx="1552">
                  <c:v>464.3</c:v>
                </c:pt>
                <c:pt idx="1553">
                  <c:v>464.7</c:v>
                </c:pt>
                <c:pt idx="1554">
                  <c:v>464.8</c:v>
                </c:pt>
                <c:pt idx="1555">
                  <c:v>464.7</c:v>
                </c:pt>
                <c:pt idx="1556">
                  <c:v>464.4</c:v>
                </c:pt>
                <c:pt idx="1557">
                  <c:v>464.1</c:v>
                </c:pt>
                <c:pt idx="1558">
                  <c:v>464</c:v>
                </c:pt>
                <c:pt idx="1559">
                  <c:v>463.8</c:v>
                </c:pt>
                <c:pt idx="1560">
                  <c:v>463.4</c:v>
                </c:pt>
                <c:pt idx="1561">
                  <c:v>462.7</c:v>
                </c:pt>
                <c:pt idx="1562">
                  <c:v>461.7</c:v>
                </c:pt>
                <c:pt idx="1563">
                  <c:v>460.9</c:v>
                </c:pt>
                <c:pt idx="1564">
                  <c:v>460.5</c:v>
                </c:pt>
                <c:pt idx="1565">
                  <c:v>460.2</c:v>
                </c:pt>
                <c:pt idx="1566">
                  <c:v>459.8</c:v>
                </c:pt>
                <c:pt idx="1567">
                  <c:v>459.2</c:v>
                </c:pt>
                <c:pt idx="1568">
                  <c:v>458.6</c:v>
                </c:pt>
                <c:pt idx="1569">
                  <c:v>458.2</c:v>
                </c:pt>
                <c:pt idx="1570">
                  <c:v>457.7</c:v>
                </c:pt>
                <c:pt idx="1571">
                  <c:v>457.2</c:v>
                </c:pt>
                <c:pt idx="1572">
                  <c:v>456.8</c:v>
                </c:pt>
                <c:pt idx="1573">
                  <c:v>455.8</c:v>
                </c:pt>
                <c:pt idx="1574">
                  <c:v>453.6</c:v>
                </c:pt>
                <c:pt idx="1575">
                  <c:v>452</c:v>
                </c:pt>
                <c:pt idx="1576">
                  <c:v>450.5</c:v>
                </c:pt>
                <c:pt idx="1577">
                  <c:v>448.8</c:v>
                </c:pt>
                <c:pt idx="1578">
                  <c:v>446.6</c:v>
                </c:pt>
                <c:pt idx="1579">
                  <c:v>445</c:v>
                </c:pt>
                <c:pt idx="1580">
                  <c:v>443.3</c:v>
                </c:pt>
                <c:pt idx="1581">
                  <c:v>441.8</c:v>
                </c:pt>
                <c:pt idx="1582">
                  <c:v>440.4</c:v>
                </c:pt>
                <c:pt idx="1583">
                  <c:v>438.7</c:v>
                </c:pt>
                <c:pt idx="1584">
                  <c:v>437.1</c:v>
                </c:pt>
                <c:pt idx="1585">
                  <c:v>435.6</c:v>
                </c:pt>
                <c:pt idx="1586">
                  <c:v>434.2</c:v>
                </c:pt>
                <c:pt idx="1587">
                  <c:v>433.3</c:v>
                </c:pt>
                <c:pt idx="1588">
                  <c:v>432.4</c:v>
                </c:pt>
                <c:pt idx="1589">
                  <c:v>431.6</c:v>
                </c:pt>
                <c:pt idx="1590">
                  <c:v>431.2</c:v>
                </c:pt>
                <c:pt idx="1591">
                  <c:v>430.9</c:v>
                </c:pt>
                <c:pt idx="1592">
                  <c:v>430.6</c:v>
                </c:pt>
                <c:pt idx="1593">
                  <c:v>430</c:v>
                </c:pt>
                <c:pt idx="1594">
                  <c:v>429.4</c:v>
                </c:pt>
                <c:pt idx="1595">
                  <c:v>428.6</c:v>
                </c:pt>
                <c:pt idx="1596">
                  <c:v>427.8</c:v>
                </c:pt>
                <c:pt idx="1597">
                  <c:v>427.2</c:v>
                </c:pt>
                <c:pt idx="1598">
                  <c:v>426.7</c:v>
                </c:pt>
                <c:pt idx="1599">
                  <c:v>426</c:v>
                </c:pt>
                <c:pt idx="1600">
                  <c:v>425.1</c:v>
                </c:pt>
                <c:pt idx="1601">
                  <c:v>423.8</c:v>
                </c:pt>
                <c:pt idx="1602">
                  <c:v>422.1</c:v>
                </c:pt>
                <c:pt idx="1603">
                  <c:v>420</c:v>
                </c:pt>
                <c:pt idx="1604">
                  <c:v>418.1</c:v>
                </c:pt>
                <c:pt idx="1605">
                  <c:v>417</c:v>
                </c:pt>
                <c:pt idx="1606">
                  <c:v>416.4</c:v>
                </c:pt>
                <c:pt idx="1607">
                  <c:v>415.9</c:v>
                </c:pt>
                <c:pt idx="1608">
                  <c:v>415.1</c:v>
                </c:pt>
                <c:pt idx="1609">
                  <c:v>414.2</c:v>
                </c:pt>
                <c:pt idx="1610">
                  <c:v>412.8</c:v>
                </c:pt>
                <c:pt idx="1611">
                  <c:v>411.3</c:v>
                </c:pt>
                <c:pt idx="1612">
                  <c:v>409.9</c:v>
                </c:pt>
                <c:pt idx="1613">
                  <c:v>408.8</c:v>
                </c:pt>
                <c:pt idx="1614">
                  <c:v>407.6</c:v>
                </c:pt>
                <c:pt idx="1615">
                  <c:v>406.6</c:v>
                </c:pt>
                <c:pt idx="1616">
                  <c:v>405.3</c:v>
                </c:pt>
                <c:pt idx="1617">
                  <c:v>404.2</c:v>
                </c:pt>
                <c:pt idx="1618">
                  <c:v>402.7</c:v>
                </c:pt>
                <c:pt idx="1619">
                  <c:v>401.9</c:v>
                </c:pt>
                <c:pt idx="1620">
                  <c:v>401.3</c:v>
                </c:pt>
                <c:pt idx="1621">
                  <c:v>400.8</c:v>
                </c:pt>
                <c:pt idx="1622">
                  <c:v>400.3</c:v>
                </c:pt>
                <c:pt idx="1623">
                  <c:v>399.8</c:v>
                </c:pt>
                <c:pt idx="1624">
                  <c:v>399.2</c:v>
                </c:pt>
                <c:pt idx="1625">
                  <c:v>398.7</c:v>
                </c:pt>
                <c:pt idx="1626">
                  <c:v>398.1</c:v>
                </c:pt>
                <c:pt idx="1627">
                  <c:v>397.7</c:v>
                </c:pt>
                <c:pt idx="1628">
                  <c:v>397.3</c:v>
                </c:pt>
                <c:pt idx="1629">
                  <c:v>397.1</c:v>
                </c:pt>
                <c:pt idx="1630">
                  <c:v>397</c:v>
                </c:pt>
                <c:pt idx="1631">
                  <c:v>396.9</c:v>
                </c:pt>
                <c:pt idx="1632">
                  <c:v>396.8</c:v>
                </c:pt>
                <c:pt idx="1633">
                  <c:v>396.6</c:v>
                </c:pt>
                <c:pt idx="1634">
                  <c:v>396.3</c:v>
                </c:pt>
                <c:pt idx="1635">
                  <c:v>396.2</c:v>
                </c:pt>
                <c:pt idx="1636">
                  <c:v>396.2</c:v>
                </c:pt>
                <c:pt idx="1637">
                  <c:v>396.1</c:v>
                </c:pt>
                <c:pt idx="1638">
                  <c:v>395.9</c:v>
                </c:pt>
                <c:pt idx="1639">
                  <c:v>395.7</c:v>
                </c:pt>
                <c:pt idx="1640">
                  <c:v>395.4</c:v>
                </c:pt>
                <c:pt idx="1641">
                  <c:v>395.4</c:v>
                </c:pt>
                <c:pt idx="1642">
                  <c:v>395.5</c:v>
                </c:pt>
                <c:pt idx="1643">
                  <c:v>395.7</c:v>
                </c:pt>
                <c:pt idx="1644">
                  <c:v>396.1</c:v>
                </c:pt>
                <c:pt idx="1645">
                  <c:v>396.4</c:v>
                </c:pt>
                <c:pt idx="1646">
                  <c:v>396.2</c:v>
                </c:pt>
                <c:pt idx="1647">
                  <c:v>395.5</c:v>
                </c:pt>
                <c:pt idx="1648">
                  <c:v>394.6</c:v>
                </c:pt>
                <c:pt idx="1649">
                  <c:v>394</c:v>
                </c:pt>
                <c:pt idx="1650">
                  <c:v>393.4</c:v>
                </c:pt>
                <c:pt idx="1651">
                  <c:v>393</c:v>
                </c:pt>
                <c:pt idx="1652">
                  <c:v>392.6</c:v>
                </c:pt>
                <c:pt idx="1653">
                  <c:v>392.4</c:v>
                </c:pt>
                <c:pt idx="1654">
                  <c:v>392.2</c:v>
                </c:pt>
                <c:pt idx="1655">
                  <c:v>391.9</c:v>
                </c:pt>
                <c:pt idx="1656">
                  <c:v>391.3</c:v>
                </c:pt>
                <c:pt idx="1657">
                  <c:v>390.7</c:v>
                </c:pt>
                <c:pt idx="1658">
                  <c:v>390.1</c:v>
                </c:pt>
                <c:pt idx="1659">
                  <c:v>388.8</c:v>
                </c:pt>
                <c:pt idx="1660">
                  <c:v>387.5</c:v>
                </c:pt>
                <c:pt idx="1661">
                  <c:v>386.6</c:v>
                </c:pt>
                <c:pt idx="1662">
                  <c:v>385.7</c:v>
                </c:pt>
                <c:pt idx="1663">
                  <c:v>384.6</c:v>
                </c:pt>
                <c:pt idx="1664">
                  <c:v>383.7</c:v>
                </c:pt>
                <c:pt idx="1665">
                  <c:v>382.7</c:v>
                </c:pt>
                <c:pt idx="1666">
                  <c:v>381.8</c:v>
                </c:pt>
                <c:pt idx="1667">
                  <c:v>381</c:v>
                </c:pt>
                <c:pt idx="1668">
                  <c:v>380.4</c:v>
                </c:pt>
                <c:pt idx="1669">
                  <c:v>379.6</c:v>
                </c:pt>
                <c:pt idx="1670">
                  <c:v>378.8</c:v>
                </c:pt>
                <c:pt idx="1671">
                  <c:v>378.4</c:v>
                </c:pt>
                <c:pt idx="1672">
                  <c:v>378.6</c:v>
                </c:pt>
                <c:pt idx="1673">
                  <c:v>379.2</c:v>
                </c:pt>
                <c:pt idx="1674">
                  <c:v>379.6</c:v>
                </c:pt>
                <c:pt idx="1675">
                  <c:v>379.6</c:v>
                </c:pt>
                <c:pt idx="1676">
                  <c:v>379.2</c:v>
                </c:pt>
                <c:pt idx="1677">
                  <c:v>378.3</c:v>
                </c:pt>
                <c:pt idx="1678">
                  <c:v>377.6</c:v>
                </c:pt>
                <c:pt idx="1679">
                  <c:v>377.2</c:v>
                </c:pt>
                <c:pt idx="1680">
                  <c:v>377.2</c:v>
                </c:pt>
                <c:pt idx="1681">
                  <c:v>377.2</c:v>
                </c:pt>
                <c:pt idx="1682">
                  <c:v>377.1</c:v>
                </c:pt>
                <c:pt idx="1683">
                  <c:v>377.1</c:v>
                </c:pt>
                <c:pt idx="1684">
                  <c:v>377</c:v>
                </c:pt>
                <c:pt idx="1685">
                  <c:v>376.6</c:v>
                </c:pt>
                <c:pt idx="1686">
                  <c:v>376.2</c:v>
                </c:pt>
                <c:pt idx="1687">
                  <c:v>375.7</c:v>
                </c:pt>
                <c:pt idx="1688">
                  <c:v>374.5</c:v>
                </c:pt>
                <c:pt idx="1689">
                  <c:v>373.4</c:v>
                </c:pt>
                <c:pt idx="1690">
                  <c:v>372.7</c:v>
                </c:pt>
                <c:pt idx="1691">
                  <c:v>371.4</c:v>
                </c:pt>
                <c:pt idx="1692">
                  <c:v>369.5</c:v>
                </c:pt>
                <c:pt idx="1693">
                  <c:v>368.1</c:v>
                </c:pt>
                <c:pt idx="1694">
                  <c:v>367.2</c:v>
                </c:pt>
                <c:pt idx="1695">
                  <c:v>366.5</c:v>
                </c:pt>
                <c:pt idx="1696">
                  <c:v>365.5</c:v>
                </c:pt>
                <c:pt idx="1697">
                  <c:v>364.6</c:v>
                </c:pt>
                <c:pt idx="1698">
                  <c:v>363.6</c:v>
                </c:pt>
                <c:pt idx="1699">
                  <c:v>362.3</c:v>
                </c:pt>
                <c:pt idx="1700">
                  <c:v>361.1</c:v>
                </c:pt>
                <c:pt idx="1701">
                  <c:v>360</c:v>
                </c:pt>
                <c:pt idx="1702">
                  <c:v>359.2</c:v>
                </c:pt>
                <c:pt idx="1703">
                  <c:v>358.6</c:v>
                </c:pt>
                <c:pt idx="1704">
                  <c:v>357.8</c:v>
                </c:pt>
                <c:pt idx="1705">
                  <c:v>356.4</c:v>
                </c:pt>
                <c:pt idx="1706">
                  <c:v>355.3</c:v>
                </c:pt>
                <c:pt idx="1707">
                  <c:v>354.4</c:v>
                </c:pt>
                <c:pt idx="1708">
                  <c:v>353.7</c:v>
                </c:pt>
                <c:pt idx="1709">
                  <c:v>353.1</c:v>
                </c:pt>
                <c:pt idx="1710">
                  <c:v>352.5</c:v>
                </c:pt>
                <c:pt idx="1711">
                  <c:v>352.1</c:v>
                </c:pt>
                <c:pt idx="1712">
                  <c:v>352</c:v>
                </c:pt>
                <c:pt idx="1713">
                  <c:v>352</c:v>
                </c:pt>
                <c:pt idx="1714">
                  <c:v>352.1</c:v>
                </c:pt>
                <c:pt idx="1715">
                  <c:v>352.1</c:v>
                </c:pt>
                <c:pt idx="1716">
                  <c:v>352</c:v>
                </c:pt>
                <c:pt idx="1717">
                  <c:v>351.8</c:v>
                </c:pt>
                <c:pt idx="1718">
                  <c:v>351.5</c:v>
                </c:pt>
                <c:pt idx="1719">
                  <c:v>351</c:v>
                </c:pt>
                <c:pt idx="1720">
                  <c:v>350.5</c:v>
                </c:pt>
                <c:pt idx="1721">
                  <c:v>349.9</c:v>
                </c:pt>
                <c:pt idx="1722">
                  <c:v>348.5</c:v>
                </c:pt>
                <c:pt idx="1723">
                  <c:v>346.5</c:v>
                </c:pt>
                <c:pt idx="1724">
                  <c:v>344.6</c:v>
                </c:pt>
                <c:pt idx="1725">
                  <c:v>343</c:v>
                </c:pt>
                <c:pt idx="1726">
                  <c:v>341.5</c:v>
                </c:pt>
                <c:pt idx="1727">
                  <c:v>340.1</c:v>
                </c:pt>
                <c:pt idx="1728">
                  <c:v>338.9</c:v>
                </c:pt>
                <c:pt idx="1729">
                  <c:v>338</c:v>
                </c:pt>
                <c:pt idx="1730">
                  <c:v>336.9</c:v>
                </c:pt>
                <c:pt idx="1731">
                  <c:v>335.8</c:v>
                </c:pt>
                <c:pt idx="1732">
                  <c:v>334.7</c:v>
                </c:pt>
                <c:pt idx="1733">
                  <c:v>333.7</c:v>
                </c:pt>
                <c:pt idx="1734">
                  <c:v>332.7</c:v>
                </c:pt>
                <c:pt idx="1735">
                  <c:v>331.8</c:v>
                </c:pt>
                <c:pt idx="1736">
                  <c:v>331.1</c:v>
                </c:pt>
                <c:pt idx="1737">
                  <c:v>330.3</c:v>
                </c:pt>
                <c:pt idx="1738">
                  <c:v>329.3</c:v>
                </c:pt>
                <c:pt idx="1739">
                  <c:v>328.3</c:v>
                </c:pt>
                <c:pt idx="1740">
                  <c:v>327.39999999999998</c:v>
                </c:pt>
                <c:pt idx="1741">
                  <c:v>326.5</c:v>
                </c:pt>
                <c:pt idx="1742">
                  <c:v>325.7</c:v>
                </c:pt>
                <c:pt idx="1743">
                  <c:v>325</c:v>
                </c:pt>
                <c:pt idx="1744">
                  <c:v>324.2</c:v>
                </c:pt>
                <c:pt idx="1745">
                  <c:v>323.5</c:v>
                </c:pt>
                <c:pt idx="1746">
                  <c:v>322.7</c:v>
                </c:pt>
                <c:pt idx="1747">
                  <c:v>322</c:v>
                </c:pt>
                <c:pt idx="1748">
                  <c:v>320.89999999999998</c:v>
                </c:pt>
                <c:pt idx="1749">
                  <c:v>320</c:v>
                </c:pt>
                <c:pt idx="1750">
                  <c:v>319.2</c:v>
                </c:pt>
                <c:pt idx="1751">
                  <c:v>318.7</c:v>
                </c:pt>
                <c:pt idx="1752">
                  <c:v>318</c:v>
                </c:pt>
                <c:pt idx="1753">
                  <c:v>317.3</c:v>
                </c:pt>
                <c:pt idx="1754">
                  <c:v>316.8</c:v>
                </c:pt>
                <c:pt idx="1755">
                  <c:v>316.2</c:v>
                </c:pt>
                <c:pt idx="1756">
                  <c:v>315.5</c:v>
                </c:pt>
                <c:pt idx="1757">
                  <c:v>314.60000000000002</c:v>
                </c:pt>
                <c:pt idx="1758">
                  <c:v>313.8</c:v>
                </c:pt>
                <c:pt idx="1759">
                  <c:v>312.89999999999998</c:v>
                </c:pt>
                <c:pt idx="1760">
                  <c:v>312.10000000000002</c:v>
                </c:pt>
                <c:pt idx="1761">
                  <c:v>311.5</c:v>
                </c:pt>
                <c:pt idx="1762">
                  <c:v>311.10000000000002</c:v>
                </c:pt>
                <c:pt idx="1763">
                  <c:v>310.7</c:v>
                </c:pt>
                <c:pt idx="1764">
                  <c:v>310.39999999999998</c:v>
                </c:pt>
                <c:pt idx="1765">
                  <c:v>310.10000000000002</c:v>
                </c:pt>
                <c:pt idx="1766">
                  <c:v>309.7</c:v>
                </c:pt>
                <c:pt idx="1767">
                  <c:v>309.10000000000002</c:v>
                </c:pt>
                <c:pt idx="1768">
                  <c:v>308.39999999999998</c:v>
                </c:pt>
                <c:pt idx="1769">
                  <c:v>307.8</c:v>
                </c:pt>
                <c:pt idx="1770">
                  <c:v>307.2</c:v>
                </c:pt>
                <c:pt idx="1771">
                  <c:v>306.7</c:v>
                </c:pt>
                <c:pt idx="1772">
                  <c:v>306.3</c:v>
                </c:pt>
                <c:pt idx="1773">
                  <c:v>306.10000000000002</c:v>
                </c:pt>
                <c:pt idx="1774">
                  <c:v>306</c:v>
                </c:pt>
                <c:pt idx="1775">
                  <c:v>305.7</c:v>
                </c:pt>
                <c:pt idx="1776">
                  <c:v>305.60000000000002</c:v>
                </c:pt>
                <c:pt idx="1777">
                  <c:v>305.39999999999998</c:v>
                </c:pt>
                <c:pt idx="1778">
                  <c:v>305.2</c:v>
                </c:pt>
                <c:pt idx="1779">
                  <c:v>305.2</c:v>
                </c:pt>
                <c:pt idx="1780">
                  <c:v>305.2</c:v>
                </c:pt>
                <c:pt idx="1781">
                  <c:v>305.2</c:v>
                </c:pt>
                <c:pt idx="1782">
                  <c:v>305.10000000000002</c:v>
                </c:pt>
                <c:pt idx="1783">
                  <c:v>304.89999999999998</c:v>
                </c:pt>
                <c:pt idx="1784">
                  <c:v>304.89999999999998</c:v>
                </c:pt>
                <c:pt idx="1785">
                  <c:v>305</c:v>
                </c:pt>
                <c:pt idx="1786">
                  <c:v>305.39999999999998</c:v>
                </c:pt>
                <c:pt idx="1787">
                  <c:v>306.10000000000002</c:v>
                </c:pt>
                <c:pt idx="1788">
                  <c:v>306.8</c:v>
                </c:pt>
                <c:pt idx="1789">
                  <c:v>307.39999999999998</c:v>
                </c:pt>
                <c:pt idx="1790">
                  <c:v>308</c:v>
                </c:pt>
                <c:pt idx="1791">
                  <c:v>308.5</c:v>
                </c:pt>
                <c:pt idx="1792">
                  <c:v>309.3</c:v>
                </c:pt>
                <c:pt idx="1793">
                  <c:v>310</c:v>
                </c:pt>
                <c:pt idx="1794">
                  <c:v>310.39999999999998</c:v>
                </c:pt>
                <c:pt idx="1795">
                  <c:v>310.5</c:v>
                </c:pt>
                <c:pt idx="1796">
                  <c:v>310.7</c:v>
                </c:pt>
                <c:pt idx="1797">
                  <c:v>311.2</c:v>
                </c:pt>
                <c:pt idx="1798">
                  <c:v>311.8</c:v>
                </c:pt>
                <c:pt idx="1799">
                  <c:v>312.10000000000002</c:v>
                </c:pt>
                <c:pt idx="1800">
                  <c:v>312.2</c:v>
                </c:pt>
                <c:pt idx="1801">
                  <c:v>312.3</c:v>
                </c:pt>
                <c:pt idx="1802">
                  <c:v>312.3</c:v>
                </c:pt>
                <c:pt idx="1803">
                  <c:v>312.39999999999998</c:v>
                </c:pt>
                <c:pt idx="1804">
                  <c:v>312.39999999999998</c:v>
                </c:pt>
                <c:pt idx="1805">
                  <c:v>312.39999999999998</c:v>
                </c:pt>
                <c:pt idx="1806">
                  <c:v>312.3</c:v>
                </c:pt>
                <c:pt idx="1807">
                  <c:v>312.2</c:v>
                </c:pt>
                <c:pt idx="1808">
                  <c:v>312.2</c:v>
                </c:pt>
                <c:pt idx="1809">
                  <c:v>311.89999999999998</c:v>
                </c:pt>
                <c:pt idx="1810">
                  <c:v>311.7</c:v>
                </c:pt>
                <c:pt idx="1811">
                  <c:v>311.39999999999998</c:v>
                </c:pt>
                <c:pt idx="1812">
                  <c:v>311.2</c:v>
                </c:pt>
                <c:pt idx="1813">
                  <c:v>311</c:v>
                </c:pt>
                <c:pt idx="1814">
                  <c:v>310.8</c:v>
                </c:pt>
                <c:pt idx="1815">
                  <c:v>310.60000000000002</c:v>
                </c:pt>
                <c:pt idx="1816">
                  <c:v>310.60000000000002</c:v>
                </c:pt>
                <c:pt idx="1817">
                  <c:v>310.5</c:v>
                </c:pt>
                <c:pt idx="1818">
                  <c:v>310.3</c:v>
                </c:pt>
                <c:pt idx="1819">
                  <c:v>309.89999999999998</c:v>
                </c:pt>
                <c:pt idx="1820">
                  <c:v>309.5</c:v>
                </c:pt>
                <c:pt idx="1821">
                  <c:v>309.10000000000002</c:v>
                </c:pt>
                <c:pt idx="1822">
                  <c:v>308.5</c:v>
                </c:pt>
                <c:pt idx="1823">
                  <c:v>307.7</c:v>
                </c:pt>
                <c:pt idx="1824">
                  <c:v>306.89999999999998</c:v>
                </c:pt>
                <c:pt idx="1825">
                  <c:v>306.2</c:v>
                </c:pt>
                <c:pt idx="1826">
                  <c:v>305.5</c:v>
                </c:pt>
                <c:pt idx="1827">
                  <c:v>304.89999999999998</c:v>
                </c:pt>
                <c:pt idx="1828">
                  <c:v>304.39999999999998</c:v>
                </c:pt>
                <c:pt idx="1829">
                  <c:v>303.8</c:v>
                </c:pt>
                <c:pt idx="1830">
                  <c:v>303.3</c:v>
                </c:pt>
                <c:pt idx="1831">
                  <c:v>302.89999999999998</c:v>
                </c:pt>
                <c:pt idx="1832">
                  <c:v>302.5</c:v>
                </c:pt>
                <c:pt idx="1833">
                  <c:v>302.10000000000002</c:v>
                </c:pt>
                <c:pt idx="1834">
                  <c:v>301.7</c:v>
                </c:pt>
                <c:pt idx="1835">
                  <c:v>301.39999999999998</c:v>
                </c:pt>
                <c:pt idx="1836">
                  <c:v>301.2</c:v>
                </c:pt>
                <c:pt idx="1837">
                  <c:v>301</c:v>
                </c:pt>
                <c:pt idx="1838">
                  <c:v>300.89999999999998</c:v>
                </c:pt>
                <c:pt idx="1839">
                  <c:v>300.8</c:v>
                </c:pt>
                <c:pt idx="1840">
                  <c:v>300.5</c:v>
                </c:pt>
                <c:pt idx="1841">
                  <c:v>300.3</c:v>
                </c:pt>
                <c:pt idx="1842">
                  <c:v>300</c:v>
                </c:pt>
                <c:pt idx="1843">
                  <c:v>299.8</c:v>
                </c:pt>
                <c:pt idx="1844">
                  <c:v>299.60000000000002</c:v>
                </c:pt>
                <c:pt idx="1845">
                  <c:v>299.5</c:v>
                </c:pt>
                <c:pt idx="1846">
                  <c:v>299.39999999999998</c:v>
                </c:pt>
                <c:pt idx="1847">
                  <c:v>299.39999999999998</c:v>
                </c:pt>
                <c:pt idx="1848">
                  <c:v>299.39999999999998</c:v>
                </c:pt>
                <c:pt idx="1849">
                  <c:v>299.39999999999998</c:v>
                </c:pt>
                <c:pt idx="1850">
                  <c:v>299.39999999999998</c:v>
                </c:pt>
                <c:pt idx="1851">
                  <c:v>299.39999999999998</c:v>
                </c:pt>
                <c:pt idx="1852">
                  <c:v>299.3</c:v>
                </c:pt>
                <c:pt idx="1853">
                  <c:v>299.3</c:v>
                </c:pt>
                <c:pt idx="1854">
                  <c:v>299.2</c:v>
                </c:pt>
                <c:pt idx="1855">
                  <c:v>298.89999999999998</c:v>
                </c:pt>
                <c:pt idx="1856">
                  <c:v>298.7</c:v>
                </c:pt>
                <c:pt idx="1857">
                  <c:v>298.39999999999998</c:v>
                </c:pt>
                <c:pt idx="1858">
                  <c:v>298.2</c:v>
                </c:pt>
                <c:pt idx="1859">
                  <c:v>298</c:v>
                </c:pt>
                <c:pt idx="1860">
                  <c:v>297.89999999999998</c:v>
                </c:pt>
                <c:pt idx="1861">
                  <c:v>297.60000000000002</c:v>
                </c:pt>
                <c:pt idx="1862">
                  <c:v>297.2</c:v>
                </c:pt>
                <c:pt idx="1863">
                  <c:v>296.89999999999998</c:v>
                </c:pt>
                <c:pt idx="1864">
                  <c:v>296.60000000000002</c:v>
                </c:pt>
                <c:pt idx="1865">
                  <c:v>296.3</c:v>
                </c:pt>
                <c:pt idx="1866">
                  <c:v>296.2</c:v>
                </c:pt>
                <c:pt idx="1867">
                  <c:v>296.10000000000002</c:v>
                </c:pt>
                <c:pt idx="1868">
                  <c:v>295.89999999999998</c:v>
                </c:pt>
                <c:pt idx="1869">
                  <c:v>295.60000000000002</c:v>
                </c:pt>
                <c:pt idx="1870">
                  <c:v>295.2</c:v>
                </c:pt>
                <c:pt idx="1871">
                  <c:v>294.8</c:v>
                </c:pt>
                <c:pt idx="1872">
                  <c:v>294.60000000000002</c:v>
                </c:pt>
                <c:pt idx="1873">
                  <c:v>294.39999999999998</c:v>
                </c:pt>
                <c:pt idx="1874">
                  <c:v>294.2</c:v>
                </c:pt>
                <c:pt idx="1875">
                  <c:v>294</c:v>
                </c:pt>
                <c:pt idx="1876">
                  <c:v>293.89999999999998</c:v>
                </c:pt>
                <c:pt idx="1877">
                  <c:v>293.8</c:v>
                </c:pt>
                <c:pt idx="1878">
                  <c:v>293.7</c:v>
                </c:pt>
                <c:pt idx="1879">
                  <c:v>293.5</c:v>
                </c:pt>
                <c:pt idx="1880">
                  <c:v>293.2</c:v>
                </c:pt>
                <c:pt idx="1881">
                  <c:v>293</c:v>
                </c:pt>
                <c:pt idx="1882">
                  <c:v>292.60000000000002</c:v>
                </c:pt>
                <c:pt idx="1883">
                  <c:v>292.2</c:v>
                </c:pt>
                <c:pt idx="1884">
                  <c:v>291.8</c:v>
                </c:pt>
                <c:pt idx="1885">
                  <c:v>291.39999999999998</c:v>
                </c:pt>
                <c:pt idx="1886">
                  <c:v>291</c:v>
                </c:pt>
                <c:pt idx="1887">
                  <c:v>290.7</c:v>
                </c:pt>
                <c:pt idx="1888">
                  <c:v>290.3</c:v>
                </c:pt>
                <c:pt idx="1889">
                  <c:v>289.89999999999998</c:v>
                </c:pt>
                <c:pt idx="1890">
                  <c:v>289.5</c:v>
                </c:pt>
                <c:pt idx="1891">
                  <c:v>289.2</c:v>
                </c:pt>
                <c:pt idx="1892">
                  <c:v>289</c:v>
                </c:pt>
                <c:pt idx="1893">
                  <c:v>288.8</c:v>
                </c:pt>
                <c:pt idx="1894">
                  <c:v>288.39999999999998</c:v>
                </c:pt>
                <c:pt idx="1895">
                  <c:v>288</c:v>
                </c:pt>
                <c:pt idx="1896">
                  <c:v>287.5</c:v>
                </c:pt>
                <c:pt idx="1897">
                  <c:v>287.3</c:v>
                </c:pt>
                <c:pt idx="1898">
                  <c:v>287.3</c:v>
                </c:pt>
                <c:pt idx="1899">
                  <c:v>287.3</c:v>
                </c:pt>
                <c:pt idx="1900">
                  <c:v>287.3</c:v>
                </c:pt>
                <c:pt idx="1901">
                  <c:v>287.3</c:v>
                </c:pt>
                <c:pt idx="1902">
                  <c:v>287.3</c:v>
                </c:pt>
                <c:pt idx="1903">
                  <c:v>287.3</c:v>
                </c:pt>
                <c:pt idx="1904">
                  <c:v>287.2</c:v>
                </c:pt>
                <c:pt idx="1905">
                  <c:v>287.2</c:v>
                </c:pt>
                <c:pt idx="1906">
                  <c:v>287.10000000000002</c:v>
                </c:pt>
                <c:pt idx="1907">
                  <c:v>287</c:v>
                </c:pt>
                <c:pt idx="1908">
                  <c:v>286.7</c:v>
                </c:pt>
                <c:pt idx="1909">
                  <c:v>286.5</c:v>
                </c:pt>
                <c:pt idx="1910">
                  <c:v>286.2</c:v>
                </c:pt>
                <c:pt idx="1911">
                  <c:v>285.89999999999998</c:v>
                </c:pt>
                <c:pt idx="1912">
                  <c:v>285.60000000000002</c:v>
                </c:pt>
                <c:pt idx="1913">
                  <c:v>285.3</c:v>
                </c:pt>
                <c:pt idx="1914">
                  <c:v>285</c:v>
                </c:pt>
                <c:pt idx="1915">
                  <c:v>284.60000000000002</c:v>
                </c:pt>
                <c:pt idx="1916">
                  <c:v>284.3</c:v>
                </c:pt>
                <c:pt idx="1917">
                  <c:v>283.89999999999998</c:v>
                </c:pt>
                <c:pt idx="1918">
                  <c:v>283.5</c:v>
                </c:pt>
                <c:pt idx="1919">
                  <c:v>283.10000000000002</c:v>
                </c:pt>
                <c:pt idx="1920">
                  <c:v>282.60000000000002</c:v>
                </c:pt>
                <c:pt idx="1921">
                  <c:v>282.2</c:v>
                </c:pt>
                <c:pt idx="1922">
                  <c:v>281.8</c:v>
                </c:pt>
                <c:pt idx="1923">
                  <c:v>281.39999999999998</c:v>
                </c:pt>
                <c:pt idx="1924">
                  <c:v>281</c:v>
                </c:pt>
                <c:pt idx="1925">
                  <c:v>280.7</c:v>
                </c:pt>
                <c:pt idx="1926">
                  <c:v>280.39999999999998</c:v>
                </c:pt>
                <c:pt idx="1927">
                  <c:v>280.10000000000002</c:v>
                </c:pt>
                <c:pt idx="1928">
                  <c:v>279.89999999999998</c:v>
                </c:pt>
                <c:pt idx="1929">
                  <c:v>279.60000000000002</c:v>
                </c:pt>
                <c:pt idx="1930">
                  <c:v>279.3</c:v>
                </c:pt>
                <c:pt idx="1931">
                  <c:v>279</c:v>
                </c:pt>
                <c:pt idx="1932">
                  <c:v>278.60000000000002</c:v>
                </c:pt>
                <c:pt idx="1933">
                  <c:v>278.2</c:v>
                </c:pt>
                <c:pt idx="1934">
                  <c:v>277.8</c:v>
                </c:pt>
                <c:pt idx="1935">
                  <c:v>277.39999999999998</c:v>
                </c:pt>
                <c:pt idx="1936">
                  <c:v>277</c:v>
                </c:pt>
                <c:pt idx="1937">
                  <c:v>276.60000000000002</c:v>
                </c:pt>
                <c:pt idx="1938">
                  <c:v>276.2</c:v>
                </c:pt>
                <c:pt idx="1939">
                  <c:v>275.89999999999998</c:v>
                </c:pt>
                <c:pt idx="1940">
                  <c:v>275.5</c:v>
                </c:pt>
                <c:pt idx="1941">
                  <c:v>275.2</c:v>
                </c:pt>
                <c:pt idx="1942">
                  <c:v>274.89999999999998</c:v>
                </c:pt>
                <c:pt idx="1943">
                  <c:v>274.5</c:v>
                </c:pt>
                <c:pt idx="1944">
                  <c:v>274.2</c:v>
                </c:pt>
                <c:pt idx="1945">
                  <c:v>273.89999999999998</c:v>
                </c:pt>
                <c:pt idx="1946">
                  <c:v>273.60000000000002</c:v>
                </c:pt>
                <c:pt idx="1947">
                  <c:v>273.39999999999998</c:v>
                </c:pt>
                <c:pt idx="1948">
                  <c:v>273.10000000000002</c:v>
                </c:pt>
                <c:pt idx="1949">
                  <c:v>272.8</c:v>
                </c:pt>
                <c:pt idx="1950">
                  <c:v>272.5</c:v>
                </c:pt>
                <c:pt idx="1951">
                  <c:v>272.2</c:v>
                </c:pt>
                <c:pt idx="1952">
                  <c:v>271.89999999999998</c:v>
                </c:pt>
                <c:pt idx="1953">
                  <c:v>271.60000000000002</c:v>
                </c:pt>
                <c:pt idx="1954">
                  <c:v>271.3</c:v>
                </c:pt>
                <c:pt idx="1955">
                  <c:v>271</c:v>
                </c:pt>
                <c:pt idx="1956">
                  <c:v>270.7</c:v>
                </c:pt>
                <c:pt idx="1957">
                  <c:v>270.3</c:v>
                </c:pt>
                <c:pt idx="1958">
                  <c:v>269.89999999999998</c:v>
                </c:pt>
                <c:pt idx="1959">
                  <c:v>269.60000000000002</c:v>
                </c:pt>
                <c:pt idx="1960">
                  <c:v>269.2</c:v>
                </c:pt>
                <c:pt idx="1961">
                  <c:v>268.8</c:v>
                </c:pt>
                <c:pt idx="1962">
                  <c:v>268.39999999999998</c:v>
                </c:pt>
                <c:pt idx="1963">
                  <c:v>268.10000000000002</c:v>
                </c:pt>
                <c:pt idx="1964">
                  <c:v>267.7</c:v>
                </c:pt>
                <c:pt idx="1965">
                  <c:v>267.3</c:v>
                </c:pt>
                <c:pt idx="1966">
                  <c:v>266.89999999999998</c:v>
                </c:pt>
                <c:pt idx="1967">
                  <c:v>266.5</c:v>
                </c:pt>
                <c:pt idx="1968">
                  <c:v>266.10000000000002</c:v>
                </c:pt>
                <c:pt idx="1969">
                  <c:v>265.7</c:v>
                </c:pt>
                <c:pt idx="1970">
                  <c:v>265.2</c:v>
                </c:pt>
                <c:pt idx="1971">
                  <c:v>264.7</c:v>
                </c:pt>
                <c:pt idx="1972">
                  <c:v>264.3</c:v>
                </c:pt>
                <c:pt idx="1973">
                  <c:v>263.8</c:v>
                </c:pt>
                <c:pt idx="1974">
                  <c:v>263.3</c:v>
                </c:pt>
                <c:pt idx="1975">
                  <c:v>262.8</c:v>
                </c:pt>
                <c:pt idx="1976">
                  <c:v>262.3</c:v>
                </c:pt>
                <c:pt idx="1977">
                  <c:v>261.8</c:v>
                </c:pt>
                <c:pt idx="1978">
                  <c:v>261.3</c:v>
                </c:pt>
                <c:pt idx="1979">
                  <c:v>260.89999999999998</c:v>
                </c:pt>
                <c:pt idx="1980">
                  <c:v>260.5</c:v>
                </c:pt>
                <c:pt idx="1981">
                  <c:v>260.10000000000002</c:v>
                </c:pt>
                <c:pt idx="1982">
                  <c:v>259.7</c:v>
                </c:pt>
                <c:pt idx="1983">
                  <c:v>259.39999999999998</c:v>
                </c:pt>
                <c:pt idx="1984">
                  <c:v>259</c:v>
                </c:pt>
                <c:pt idx="1985">
                  <c:v>258.60000000000002</c:v>
                </c:pt>
                <c:pt idx="1986">
                  <c:v>258.2</c:v>
                </c:pt>
                <c:pt idx="1987">
                  <c:v>257.7</c:v>
                </c:pt>
                <c:pt idx="1988">
                  <c:v>257.3</c:v>
                </c:pt>
                <c:pt idx="1989">
                  <c:v>256.89999999999998</c:v>
                </c:pt>
                <c:pt idx="1990">
                  <c:v>256.5</c:v>
                </c:pt>
                <c:pt idx="1991">
                  <c:v>256.10000000000002</c:v>
                </c:pt>
                <c:pt idx="1992">
                  <c:v>255.8</c:v>
                </c:pt>
                <c:pt idx="1993">
                  <c:v>255.4</c:v>
                </c:pt>
                <c:pt idx="1994">
                  <c:v>255</c:v>
                </c:pt>
                <c:pt idx="1995">
                  <c:v>254.6</c:v>
                </c:pt>
                <c:pt idx="1996">
                  <c:v>254.3</c:v>
                </c:pt>
                <c:pt idx="1997">
                  <c:v>254</c:v>
                </c:pt>
                <c:pt idx="1998">
                  <c:v>253.6</c:v>
                </c:pt>
                <c:pt idx="1999">
                  <c:v>253.2</c:v>
                </c:pt>
                <c:pt idx="2000">
                  <c:v>252.8</c:v>
                </c:pt>
                <c:pt idx="2001">
                  <c:v>252.5</c:v>
                </c:pt>
                <c:pt idx="2002">
                  <c:v>252.1</c:v>
                </c:pt>
                <c:pt idx="2003">
                  <c:v>251.7</c:v>
                </c:pt>
                <c:pt idx="2004">
                  <c:v>251.4</c:v>
                </c:pt>
                <c:pt idx="2005">
                  <c:v>251.1</c:v>
                </c:pt>
                <c:pt idx="2006">
                  <c:v>250.7</c:v>
                </c:pt>
                <c:pt idx="2007">
                  <c:v>250.3</c:v>
                </c:pt>
                <c:pt idx="2008">
                  <c:v>249.9</c:v>
                </c:pt>
                <c:pt idx="2009">
                  <c:v>249.5</c:v>
                </c:pt>
                <c:pt idx="2010">
                  <c:v>249.1</c:v>
                </c:pt>
                <c:pt idx="2011">
                  <c:v>248.7</c:v>
                </c:pt>
                <c:pt idx="2012">
                  <c:v>248.3</c:v>
                </c:pt>
                <c:pt idx="2013">
                  <c:v>247.9</c:v>
                </c:pt>
                <c:pt idx="2014">
                  <c:v>247.5</c:v>
                </c:pt>
                <c:pt idx="2015">
                  <c:v>247.1</c:v>
                </c:pt>
                <c:pt idx="2016">
                  <c:v>246.7</c:v>
                </c:pt>
                <c:pt idx="2017">
                  <c:v>246.3</c:v>
                </c:pt>
                <c:pt idx="2018">
                  <c:v>245.9</c:v>
                </c:pt>
                <c:pt idx="2019">
                  <c:v>245.5</c:v>
                </c:pt>
                <c:pt idx="2020">
                  <c:v>245.1</c:v>
                </c:pt>
                <c:pt idx="2021">
                  <c:v>244.8</c:v>
                </c:pt>
                <c:pt idx="2022">
                  <c:v>244.4</c:v>
                </c:pt>
                <c:pt idx="2023">
                  <c:v>244</c:v>
                </c:pt>
                <c:pt idx="2024">
                  <c:v>243.6</c:v>
                </c:pt>
                <c:pt idx="2025">
                  <c:v>243.2</c:v>
                </c:pt>
                <c:pt idx="2026">
                  <c:v>242.8</c:v>
                </c:pt>
                <c:pt idx="2027">
                  <c:v>242.4</c:v>
                </c:pt>
              </c:numCache>
            </c:numRef>
          </c:yVal>
          <c:smooth val="1"/>
          <c:extLst xmlns:c16r2="http://schemas.microsoft.com/office/drawing/2015/06/chart">
            <c:ext xmlns:c16="http://schemas.microsoft.com/office/drawing/2014/chart" uri="{C3380CC4-5D6E-409C-BE32-E72D297353CC}">
              <c16:uniqueId val="{00000000-8324-4F40-9CDC-513E817FF16D}"/>
            </c:ext>
          </c:extLst>
        </c:ser>
        <c:ser>
          <c:idx val="1"/>
          <c:order val="1"/>
          <c:tx>
            <c:strRef>
              <c:f>'15% T4 &amp;T7'!$N$1</c:f>
              <c:strCache>
                <c:ptCount val="1"/>
                <c:pt idx="0">
                  <c:v>Temperature 7(°C) 15 PP</c:v>
                </c:pt>
              </c:strCache>
            </c:strRef>
          </c:tx>
          <c:marker>
            <c:symbol val="none"/>
          </c:marker>
          <c:xVal>
            <c:numRef>
              <c:f>'15% T4 &amp;T7'!$A$2:$A$2049</c:f>
              <c:numCache>
                <c:formatCode>General</c:formatCode>
                <c:ptCount val="2048"/>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pt idx="1845">
                  <c:v>896.99999999999636</c:v>
                </c:pt>
                <c:pt idx="1846">
                  <c:v>897.99999999999329</c:v>
                </c:pt>
                <c:pt idx="1847">
                  <c:v>897.99999999999329</c:v>
                </c:pt>
                <c:pt idx="1848">
                  <c:v>898.99999999999022</c:v>
                </c:pt>
                <c:pt idx="1849">
                  <c:v>898.99999999999022</c:v>
                </c:pt>
                <c:pt idx="1850">
                  <c:v>899.99999999999682</c:v>
                </c:pt>
                <c:pt idx="1851">
                  <c:v>899.99999999999682</c:v>
                </c:pt>
                <c:pt idx="1852">
                  <c:v>900.99999999999375</c:v>
                </c:pt>
                <c:pt idx="1853">
                  <c:v>900.99999999999375</c:v>
                </c:pt>
                <c:pt idx="1854">
                  <c:v>902.00000000000034</c:v>
                </c:pt>
                <c:pt idx="1855">
                  <c:v>902.00000000000034</c:v>
                </c:pt>
                <c:pt idx="1856">
                  <c:v>902.99999999999727</c:v>
                </c:pt>
                <c:pt idx="1857">
                  <c:v>902.99999999999727</c:v>
                </c:pt>
                <c:pt idx="1858">
                  <c:v>903.9999999999942</c:v>
                </c:pt>
                <c:pt idx="1859">
                  <c:v>903.9999999999942</c:v>
                </c:pt>
                <c:pt idx="1860">
                  <c:v>904.99999999999113</c:v>
                </c:pt>
                <c:pt idx="1861">
                  <c:v>904.99999999999113</c:v>
                </c:pt>
                <c:pt idx="1862">
                  <c:v>905.99999999999773</c:v>
                </c:pt>
                <c:pt idx="1863">
                  <c:v>905.99999999999773</c:v>
                </c:pt>
                <c:pt idx="1864">
                  <c:v>906.99999999999466</c:v>
                </c:pt>
                <c:pt idx="1865">
                  <c:v>906.99999999999466</c:v>
                </c:pt>
                <c:pt idx="1866">
                  <c:v>908.00000000000125</c:v>
                </c:pt>
                <c:pt idx="1867">
                  <c:v>908.00000000000125</c:v>
                </c:pt>
                <c:pt idx="1868">
                  <c:v>908.99999999999818</c:v>
                </c:pt>
                <c:pt idx="1869">
                  <c:v>908.99999999999818</c:v>
                </c:pt>
                <c:pt idx="1870">
                  <c:v>909.99999999999523</c:v>
                </c:pt>
                <c:pt idx="1871">
                  <c:v>909.99999999999523</c:v>
                </c:pt>
                <c:pt idx="1872">
                  <c:v>910.99999999999216</c:v>
                </c:pt>
                <c:pt idx="1873">
                  <c:v>910.99999999999216</c:v>
                </c:pt>
                <c:pt idx="1874">
                  <c:v>911.99999999998909</c:v>
                </c:pt>
                <c:pt idx="1875">
                  <c:v>911.99999999998909</c:v>
                </c:pt>
                <c:pt idx="1876">
                  <c:v>912.99999999999568</c:v>
                </c:pt>
                <c:pt idx="1877">
                  <c:v>912.99999999999568</c:v>
                </c:pt>
                <c:pt idx="1878">
                  <c:v>913.99999999999261</c:v>
                </c:pt>
                <c:pt idx="1879">
                  <c:v>913.99999999999261</c:v>
                </c:pt>
                <c:pt idx="1880">
                  <c:v>914.99999999999909</c:v>
                </c:pt>
                <c:pt idx="1881">
                  <c:v>914.99999999999909</c:v>
                </c:pt>
                <c:pt idx="1882">
                  <c:v>915.99999999999613</c:v>
                </c:pt>
                <c:pt idx="1883">
                  <c:v>915.99999999999613</c:v>
                </c:pt>
                <c:pt idx="1884">
                  <c:v>916.99999999999307</c:v>
                </c:pt>
                <c:pt idx="1885">
                  <c:v>916.99999999999307</c:v>
                </c:pt>
                <c:pt idx="1886">
                  <c:v>917.99999999999</c:v>
                </c:pt>
                <c:pt idx="1887">
                  <c:v>917.99999999999</c:v>
                </c:pt>
                <c:pt idx="1888">
                  <c:v>918.99999999999659</c:v>
                </c:pt>
                <c:pt idx="1889">
                  <c:v>918.99999999999659</c:v>
                </c:pt>
                <c:pt idx="1890">
                  <c:v>919.99999999999352</c:v>
                </c:pt>
                <c:pt idx="1891">
                  <c:v>919.99999999999352</c:v>
                </c:pt>
                <c:pt idx="1892">
                  <c:v>921.00000000000011</c:v>
                </c:pt>
                <c:pt idx="1893">
                  <c:v>921.00000000000011</c:v>
                </c:pt>
                <c:pt idx="1894">
                  <c:v>921.99999999999704</c:v>
                </c:pt>
                <c:pt idx="1895">
                  <c:v>921.99999999999704</c:v>
                </c:pt>
                <c:pt idx="1896">
                  <c:v>922.99999999999397</c:v>
                </c:pt>
                <c:pt idx="1897">
                  <c:v>922.99999999999397</c:v>
                </c:pt>
                <c:pt idx="1898">
                  <c:v>923.99999999999091</c:v>
                </c:pt>
                <c:pt idx="1899">
                  <c:v>923.99999999999091</c:v>
                </c:pt>
                <c:pt idx="1900">
                  <c:v>924.9999999999975</c:v>
                </c:pt>
                <c:pt idx="1901">
                  <c:v>924.9999999999975</c:v>
                </c:pt>
                <c:pt idx="1902">
                  <c:v>925.99999999999443</c:v>
                </c:pt>
                <c:pt idx="1903">
                  <c:v>925.99999999999443</c:v>
                </c:pt>
                <c:pt idx="1904">
                  <c:v>927.00000000000102</c:v>
                </c:pt>
                <c:pt idx="1905">
                  <c:v>927.00000000000102</c:v>
                </c:pt>
                <c:pt idx="1906">
                  <c:v>927.99999999999795</c:v>
                </c:pt>
                <c:pt idx="1907">
                  <c:v>927.99999999999795</c:v>
                </c:pt>
                <c:pt idx="1908">
                  <c:v>928.999999999995</c:v>
                </c:pt>
                <c:pt idx="1909">
                  <c:v>928.999999999995</c:v>
                </c:pt>
                <c:pt idx="1910">
                  <c:v>929.99999999999193</c:v>
                </c:pt>
                <c:pt idx="1911">
                  <c:v>929.99999999999193</c:v>
                </c:pt>
                <c:pt idx="1912">
                  <c:v>930.99999999998886</c:v>
                </c:pt>
                <c:pt idx="1913">
                  <c:v>930.99999999998886</c:v>
                </c:pt>
                <c:pt idx="1914">
                  <c:v>931.99999999999545</c:v>
                </c:pt>
                <c:pt idx="1915">
                  <c:v>931.99999999999545</c:v>
                </c:pt>
                <c:pt idx="1916">
                  <c:v>932.99999999999238</c:v>
                </c:pt>
                <c:pt idx="1917">
                  <c:v>932.99999999999238</c:v>
                </c:pt>
                <c:pt idx="1918">
                  <c:v>933.99999999999886</c:v>
                </c:pt>
                <c:pt idx="1919">
                  <c:v>933.99999999999886</c:v>
                </c:pt>
                <c:pt idx="1920">
                  <c:v>934.99999999999591</c:v>
                </c:pt>
                <c:pt idx="1921">
                  <c:v>934.99999999999591</c:v>
                </c:pt>
                <c:pt idx="1922">
                  <c:v>935.99999999999284</c:v>
                </c:pt>
                <c:pt idx="1923">
                  <c:v>935.99999999999284</c:v>
                </c:pt>
                <c:pt idx="1924">
                  <c:v>936.99999999998977</c:v>
                </c:pt>
                <c:pt idx="1925">
                  <c:v>936.99999999998977</c:v>
                </c:pt>
                <c:pt idx="1926">
                  <c:v>937.99999999999636</c:v>
                </c:pt>
                <c:pt idx="1927">
                  <c:v>937.99999999999636</c:v>
                </c:pt>
                <c:pt idx="1928">
                  <c:v>938.99999999999329</c:v>
                </c:pt>
                <c:pt idx="1929">
                  <c:v>938.99999999999329</c:v>
                </c:pt>
                <c:pt idx="1930">
                  <c:v>939.99999999999989</c:v>
                </c:pt>
                <c:pt idx="1931">
                  <c:v>939.99999999999989</c:v>
                </c:pt>
                <c:pt idx="1932">
                  <c:v>940.99999999999682</c:v>
                </c:pt>
                <c:pt idx="1933">
                  <c:v>940.99999999999682</c:v>
                </c:pt>
                <c:pt idx="1934">
                  <c:v>941.99999999999375</c:v>
                </c:pt>
                <c:pt idx="1935">
                  <c:v>941.99999999999375</c:v>
                </c:pt>
                <c:pt idx="1936">
                  <c:v>942.99999999999068</c:v>
                </c:pt>
                <c:pt idx="1937">
                  <c:v>942.99999999999068</c:v>
                </c:pt>
                <c:pt idx="1938">
                  <c:v>943.99999999999727</c:v>
                </c:pt>
                <c:pt idx="1939">
                  <c:v>943.99999999999727</c:v>
                </c:pt>
                <c:pt idx="1940">
                  <c:v>944.9999999999942</c:v>
                </c:pt>
                <c:pt idx="1941">
                  <c:v>944.9999999999942</c:v>
                </c:pt>
                <c:pt idx="1942">
                  <c:v>946.0000000000008</c:v>
                </c:pt>
                <c:pt idx="1943">
                  <c:v>946.0000000000008</c:v>
                </c:pt>
                <c:pt idx="1944">
                  <c:v>946.99999999999773</c:v>
                </c:pt>
                <c:pt idx="1945">
                  <c:v>946.99999999999773</c:v>
                </c:pt>
                <c:pt idx="1946">
                  <c:v>947.99999999999477</c:v>
                </c:pt>
                <c:pt idx="1947">
                  <c:v>947.99999999999477</c:v>
                </c:pt>
                <c:pt idx="1948">
                  <c:v>948.9999999999917</c:v>
                </c:pt>
                <c:pt idx="1949">
                  <c:v>948.9999999999917</c:v>
                </c:pt>
                <c:pt idx="1950">
                  <c:v>949.99999999999818</c:v>
                </c:pt>
                <c:pt idx="1951">
                  <c:v>949.99999999999818</c:v>
                </c:pt>
                <c:pt idx="1952">
                  <c:v>950.99999999999523</c:v>
                </c:pt>
                <c:pt idx="1953">
                  <c:v>950.99999999999523</c:v>
                </c:pt>
                <c:pt idx="1954">
                  <c:v>951.99999999999216</c:v>
                </c:pt>
                <c:pt idx="1955">
                  <c:v>951.99999999999216</c:v>
                </c:pt>
                <c:pt idx="1956">
                  <c:v>952.99999999999864</c:v>
                </c:pt>
                <c:pt idx="1957">
                  <c:v>952.99999999999864</c:v>
                </c:pt>
                <c:pt idx="1958">
                  <c:v>953.99999999999568</c:v>
                </c:pt>
                <c:pt idx="1959">
                  <c:v>953.99999999999568</c:v>
                </c:pt>
                <c:pt idx="1960">
                  <c:v>954.99999999999261</c:v>
                </c:pt>
                <c:pt idx="1961">
                  <c:v>954.99999999999261</c:v>
                </c:pt>
                <c:pt idx="1962">
                  <c:v>955.99999999998954</c:v>
                </c:pt>
                <c:pt idx="1963">
                  <c:v>955.99999999998954</c:v>
                </c:pt>
                <c:pt idx="1964">
                  <c:v>956.99999999999613</c:v>
                </c:pt>
                <c:pt idx="1965">
                  <c:v>956.99999999999613</c:v>
                </c:pt>
                <c:pt idx="1966">
                  <c:v>957.99999999999307</c:v>
                </c:pt>
                <c:pt idx="1967">
                  <c:v>957.99999999999307</c:v>
                </c:pt>
                <c:pt idx="1968">
                  <c:v>958.99999999999966</c:v>
                </c:pt>
                <c:pt idx="1969">
                  <c:v>958.99999999999966</c:v>
                </c:pt>
                <c:pt idx="1970">
                  <c:v>959.99999999999659</c:v>
                </c:pt>
                <c:pt idx="1971">
                  <c:v>959.99999999999659</c:v>
                </c:pt>
                <c:pt idx="1972">
                  <c:v>960.99999999999352</c:v>
                </c:pt>
                <c:pt idx="1973">
                  <c:v>960.99999999999352</c:v>
                </c:pt>
                <c:pt idx="1974">
                  <c:v>961.99999999999045</c:v>
                </c:pt>
                <c:pt idx="1975">
                  <c:v>961.99999999999045</c:v>
                </c:pt>
                <c:pt idx="1976">
                  <c:v>962.99999999999704</c:v>
                </c:pt>
                <c:pt idx="1977">
                  <c:v>962.99999999999704</c:v>
                </c:pt>
                <c:pt idx="1978">
                  <c:v>963.99999999999397</c:v>
                </c:pt>
                <c:pt idx="1979">
                  <c:v>963.99999999999397</c:v>
                </c:pt>
                <c:pt idx="1980">
                  <c:v>965.00000000000057</c:v>
                </c:pt>
                <c:pt idx="1981">
                  <c:v>965.00000000000057</c:v>
                </c:pt>
                <c:pt idx="1982">
                  <c:v>965.9999999999975</c:v>
                </c:pt>
                <c:pt idx="1983">
                  <c:v>965.9999999999975</c:v>
                </c:pt>
                <c:pt idx="1984">
                  <c:v>966.99999999999454</c:v>
                </c:pt>
                <c:pt idx="1985">
                  <c:v>966.99999999999454</c:v>
                </c:pt>
                <c:pt idx="1986">
                  <c:v>967.99999999999147</c:v>
                </c:pt>
                <c:pt idx="1987">
                  <c:v>967.99999999999147</c:v>
                </c:pt>
                <c:pt idx="1988">
                  <c:v>968.99999999999795</c:v>
                </c:pt>
                <c:pt idx="1989">
                  <c:v>968.99999999999795</c:v>
                </c:pt>
                <c:pt idx="1990">
                  <c:v>969.999999999995</c:v>
                </c:pt>
                <c:pt idx="1991">
                  <c:v>969.999999999995</c:v>
                </c:pt>
                <c:pt idx="1992">
                  <c:v>971.00000000000148</c:v>
                </c:pt>
                <c:pt idx="1993">
                  <c:v>971.00000000000148</c:v>
                </c:pt>
                <c:pt idx="1994">
                  <c:v>971.99999999999841</c:v>
                </c:pt>
                <c:pt idx="1995">
                  <c:v>971.99999999999841</c:v>
                </c:pt>
                <c:pt idx="1996">
                  <c:v>972.99999999999545</c:v>
                </c:pt>
                <c:pt idx="1997">
                  <c:v>972.99999999999545</c:v>
                </c:pt>
                <c:pt idx="1998">
                  <c:v>973.99999999999238</c:v>
                </c:pt>
                <c:pt idx="1999">
                  <c:v>973.99999999999238</c:v>
                </c:pt>
                <c:pt idx="2000">
                  <c:v>974.99999999998931</c:v>
                </c:pt>
                <c:pt idx="2001">
                  <c:v>974.99999999998931</c:v>
                </c:pt>
                <c:pt idx="2002">
                  <c:v>975.99999999999591</c:v>
                </c:pt>
                <c:pt idx="2003">
                  <c:v>975.99999999999591</c:v>
                </c:pt>
                <c:pt idx="2004">
                  <c:v>976.99999999999284</c:v>
                </c:pt>
                <c:pt idx="2005">
                  <c:v>976.99999999999284</c:v>
                </c:pt>
                <c:pt idx="2006">
                  <c:v>977.99999999999943</c:v>
                </c:pt>
                <c:pt idx="2007">
                  <c:v>977.99999999999943</c:v>
                </c:pt>
                <c:pt idx="2008">
                  <c:v>978.99999999999636</c:v>
                </c:pt>
                <c:pt idx="2009">
                  <c:v>978.99999999999636</c:v>
                </c:pt>
                <c:pt idx="2010">
                  <c:v>979.99999999999329</c:v>
                </c:pt>
                <c:pt idx="2011">
                  <c:v>979.99999999999329</c:v>
                </c:pt>
                <c:pt idx="2012">
                  <c:v>980.99999999999022</c:v>
                </c:pt>
                <c:pt idx="2013">
                  <c:v>980.99999999999022</c:v>
                </c:pt>
                <c:pt idx="2014">
                  <c:v>981.99999999999682</c:v>
                </c:pt>
                <c:pt idx="2015">
                  <c:v>981.99999999999682</c:v>
                </c:pt>
                <c:pt idx="2016">
                  <c:v>982.99999999999375</c:v>
                </c:pt>
                <c:pt idx="2017">
                  <c:v>982.99999999999375</c:v>
                </c:pt>
                <c:pt idx="2018">
                  <c:v>984.00000000000034</c:v>
                </c:pt>
                <c:pt idx="2019">
                  <c:v>984.00000000000034</c:v>
                </c:pt>
                <c:pt idx="2020">
                  <c:v>984.99999999999727</c:v>
                </c:pt>
                <c:pt idx="2021">
                  <c:v>984.99999999999727</c:v>
                </c:pt>
                <c:pt idx="2022">
                  <c:v>985.99999999999432</c:v>
                </c:pt>
                <c:pt idx="2023">
                  <c:v>985.99999999999432</c:v>
                </c:pt>
                <c:pt idx="2024">
                  <c:v>986.99999999999125</c:v>
                </c:pt>
                <c:pt idx="2025">
                  <c:v>986.99999999999125</c:v>
                </c:pt>
                <c:pt idx="2026">
                  <c:v>987.99999999999773</c:v>
                </c:pt>
                <c:pt idx="2027">
                  <c:v>987.99999999999773</c:v>
                </c:pt>
                <c:pt idx="2028">
                  <c:v>988.99999999999477</c:v>
                </c:pt>
                <c:pt idx="2029">
                  <c:v>988.99999999999477</c:v>
                </c:pt>
                <c:pt idx="2030">
                  <c:v>990.00000000000125</c:v>
                </c:pt>
                <c:pt idx="2031">
                  <c:v>990.00000000000125</c:v>
                </c:pt>
                <c:pt idx="2032">
                  <c:v>990.99999999999818</c:v>
                </c:pt>
                <c:pt idx="2033">
                  <c:v>990.99999999999818</c:v>
                </c:pt>
                <c:pt idx="2034">
                  <c:v>991.99999999999523</c:v>
                </c:pt>
                <c:pt idx="2035">
                  <c:v>991.99999999999523</c:v>
                </c:pt>
                <c:pt idx="2036">
                  <c:v>992.99999999999216</c:v>
                </c:pt>
                <c:pt idx="2037">
                  <c:v>992.99999999999216</c:v>
                </c:pt>
                <c:pt idx="2038">
                  <c:v>993.99999999998909</c:v>
                </c:pt>
                <c:pt idx="2039">
                  <c:v>993.99999999998909</c:v>
                </c:pt>
                <c:pt idx="2040">
                  <c:v>994.99999999999568</c:v>
                </c:pt>
                <c:pt idx="2041">
                  <c:v>994.99999999999568</c:v>
                </c:pt>
                <c:pt idx="2042">
                  <c:v>995.99999999999261</c:v>
                </c:pt>
                <c:pt idx="2043">
                  <c:v>995.99999999999261</c:v>
                </c:pt>
                <c:pt idx="2044">
                  <c:v>996.9999999999992</c:v>
                </c:pt>
                <c:pt idx="2045">
                  <c:v>996.9999999999992</c:v>
                </c:pt>
                <c:pt idx="2046">
                  <c:v>997.99999999999613</c:v>
                </c:pt>
                <c:pt idx="2047">
                  <c:v>997.99999999999613</c:v>
                </c:pt>
              </c:numCache>
            </c:numRef>
          </c:xVal>
          <c:yVal>
            <c:numRef>
              <c:f>'15% T4 &amp;T7'!$N$2:$N$2049</c:f>
              <c:numCache>
                <c:formatCode>General</c:formatCode>
                <c:ptCount val="2048"/>
                <c:pt idx="0">
                  <c:v>22.4</c:v>
                </c:pt>
                <c:pt idx="1">
                  <c:v>22.4</c:v>
                </c:pt>
                <c:pt idx="2">
                  <c:v>22.4</c:v>
                </c:pt>
                <c:pt idx="3">
                  <c:v>22.4</c:v>
                </c:pt>
                <c:pt idx="4">
                  <c:v>22.4</c:v>
                </c:pt>
                <c:pt idx="5">
                  <c:v>22.4</c:v>
                </c:pt>
                <c:pt idx="6">
                  <c:v>22.4</c:v>
                </c:pt>
                <c:pt idx="7">
                  <c:v>22.4</c:v>
                </c:pt>
                <c:pt idx="8">
                  <c:v>22.4</c:v>
                </c:pt>
                <c:pt idx="9">
                  <c:v>22.4</c:v>
                </c:pt>
                <c:pt idx="10">
                  <c:v>22.4</c:v>
                </c:pt>
                <c:pt idx="11">
                  <c:v>22.5</c:v>
                </c:pt>
                <c:pt idx="12">
                  <c:v>22.5</c:v>
                </c:pt>
                <c:pt idx="13">
                  <c:v>22.5</c:v>
                </c:pt>
                <c:pt idx="14">
                  <c:v>22.5</c:v>
                </c:pt>
                <c:pt idx="15">
                  <c:v>22.5</c:v>
                </c:pt>
                <c:pt idx="16">
                  <c:v>22.5</c:v>
                </c:pt>
                <c:pt idx="17">
                  <c:v>22.5</c:v>
                </c:pt>
                <c:pt idx="18">
                  <c:v>22.5</c:v>
                </c:pt>
                <c:pt idx="19">
                  <c:v>22.5</c:v>
                </c:pt>
                <c:pt idx="20">
                  <c:v>22.6</c:v>
                </c:pt>
                <c:pt idx="21">
                  <c:v>22.5</c:v>
                </c:pt>
                <c:pt idx="22">
                  <c:v>22.5</c:v>
                </c:pt>
                <c:pt idx="23">
                  <c:v>22.5</c:v>
                </c:pt>
                <c:pt idx="24">
                  <c:v>22.5</c:v>
                </c:pt>
                <c:pt idx="25">
                  <c:v>22.5</c:v>
                </c:pt>
                <c:pt idx="26">
                  <c:v>22.5</c:v>
                </c:pt>
                <c:pt idx="27">
                  <c:v>22.5</c:v>
                </c:pt>
                <c:pt idx="28">
                  <c:v>22.5</c:v>
                </c:pt>
                <c:pt idx="29">
                  <c:v>22.5</c:v>
                </c:pt>
                <c:pt idx="30">
                  <c:v>22.5</c:v>
                </c:pt>
                <c:pt idx="31">
                  <c:v>22.5</c:v>
                </c:pt>
                <c:pt idx="32">
                  <c:v>22.5</c:v>
                </c:pt>
                <c:pt idx="33">
                  <c:v>22.5</c:v>
                </c:pt>
                <c:pt idx="34">
                  <c:v>22.5</c:v>
                </c:pt>
                <c:pt idx="35">
                  <c:v>22.5</c:v>
                </c:pt>
                <c:pt idx="36">
                  <c:v>22.5</c:v>
                </c:pt>
                <c:pt idx="37">
                  <c:v>22.5</c:v>
                </c:pt>
                <c:pt idx="38">
                  <c:v>22.5</c:v>
                </c:pt>
                <c:pt idx="39">
                  <c:v>22.6</c:v>
                </c:pt>
                <c:pt idx="40">
                  <c:v>22.6</c:v>
                </c:pt>
                <c:pt idx="41">
                  <c:v>22.6</c:v>
                </c:pt>
                <c:pt idx="42">
                  <c:v>22.6</c:v>
                </c:pt>
                <c:pt idx="43">
                  <c:v>22.6</c:v>
                </c:pt>
                <c:pt idx="44">
                  <c:v>22.6</c:v>
                </c:pt>
                <c:pt idx="45">
                  <c:v>22.7</c:v>
                </c:pt>
                <c:pt idx="46">
                  <c:v>22.7</c:v>
                </c:pt>
                <c:pt idx="47">
                  <c:v>22.7</c:v>
                </c:pt>
                <c:pt idx="48">
                  <c:v>22.6</c:v>
                </c:pt>
                <c:pt idx="49">
                  <c:v>22.6</c:v>
                </c:pt>
                <c:pt idx="50">
                  <c:v>22.6</c:v>
                </c:pt>
                <c:pt idx="51">
                  <c:v>22.6</c:v>
                </c:pt>
                <c:pt idx="52">
                  <c:v>22.6</c:v>
                </c:pt>
                <c:pt idx="53">
                  <c:v>22.7</c:v>
                </c:pt>
                <c:pt idx="54">
                  <c:v>22.7</c:v>
                </c:pt>
                <c:pt idx="55">
                  <c:v>22.7</c:v>
                </c:pt>
                <c:pt idx="56">
                  <c:v>22.7</c:v>
                </c:pt>
                <c:pt idx="57">
                  <c:v>22.7</c:v>
                </c:pt>
                <c:pt idx="58">
                  <c:v>22.7</c:v>
                </c:pt>
                <c:pt idx="59">
                  <c:v>22.7</c:v>
                </c:pt>
                <c:pt idx="60">
                  <c:v>22.7</c:v>
                </c:pt>
                <c:pt idx="61">
                  <c:v>22.7</c:v>
                </c:pt>
                <c:pt idx="62">
                  <c:v>22.7</c:v>
                </c:pt>
                <c:pt idx="63">
                  <c:v>22.7</c:v>
                </c:pt>
                <c:pt idx="64">
                  <c:v>22.7</c:v>
                </c:pt>
                <c:pt idx="65">
                  <c:v>22.7</c:v>
                </c:pt>
                <c:pt idx="66">
                  <c:v>22.7</c:v>
                </c:pt>
                <c:pt idx="67">
                  <c:v>22.7</c:v>
                </c:pt>
                <c:pt idx="68">
                  <c:v>22.8</c:v>
                </c:pt>
                <c:pt idx="69">
                  <c:v>22.8</c:v>
                </c:pt>
                <c:pt idx="70">
                  <c:v>22.8</c:v>
                </c:pt>
                <c:pt idx="71">
                  <c:v>22.8</c:v>
                </c:pt>
                <c:pt idx="72">
                  <c:v>22.9</c:v>
                </c:pt>
                <c:pt idx="73">
                  <c:v>23</c:v>
                </c:pt>
                <c:pt idx="74">
                  <c:v>23.1</c:v>
                </c:pt>
                <c:pt idx="75">
                  <c:v>23.2</c:v>
                </c:pt>
                <c:pt idx="76">
                  <c:v>23.3</c:v>
                </c:pt>
                <c:pt idx="77">
                  <c:v>23.5</c:v>
                </c:pt>
                <c:pt idx="78">
                  <c:v>23.6</c:v>
                </c:pt>
                <c:pt idx="79">
                  <c:v>23.8</c:v>
                </c:pt>
                <c:pt idx="80">
                  <c:v>24</c:v>
                </c:pt>
                <c:pt idx="81">
                  <c:v>24.3</c:v>
                </c:pt>
                <c:pt idx="82">
                  <c:v>24.7</c:v>
                </c:pt>
                <c:pt idx="83">
                  <c:v>25</c:v>
                </c:pt>
                <c:pt idx="84">
                  <c:v>25.4</c:v>
                </c:pt>
                <c:pt idx="85">
                  <c:v>25.8</c:v>
                </c:pt>
                <c:pt idx="86">
                  <c:v>26.1</c:v>
                </c:pt>
                <c:pt idx="87">
                  <c:v>26.3</c:v>
                </c:pt>
                <c:pt idx="88">
                  <c:v>26.4</c:v>
                </c:pt>
                <c:pt idx="89">
                  <c:v>26.4</c:v>
                </c:pt>
                <c:pt idx="90">
                  <c:v>26.4</c:v>
                </c:pt>
                <c:pt idx="91">
                  <c:v>26.7</c:v>
                </c:pt>
                <c:pt idx="92">
                  <c:v>27.5</c:v>
                </c:pt>
                <c:pt idx="93">
                  <c:v>28.7</c:v>
                </c:pt>
                <c:pt idx="94">
                  <c:v>29.5</c:v>
                </c:pt>
                <c:pt idx="95">
                  <c:v>29.7</c:v>
                </c:pt>
                <c:pt idx="96">
                  <c:v>29.9</c:v>
                </c:pt>
                <c:pt idx="97">
                  <c:v>30.6</c:v>
                </c:pt>
                <c:pt idx="98">
                  <c:v>32.1</c:v>
                </c:pt>
                <c:pt idx="99">
                  <c:v>33.799999999999997</c:v>
                </c:pt>
                <c:pt idx="100">
                  <c:v>35.4</c:v>
                </c:pt>
                <c:pt idx="101">
                  <c:v>36.700000000000003</c:v>
                </c:pt>
                <c:pt idx="102">
                  <c:v>37.6</c:v>
                </c:pt>
                <c:pt idx="103">
                  <c:v>38</c:v>
                </c:pt>
                <c:pt idx="104">
                  <c:v>37.9</c:v>
                </c:pt>
                <c:pt idx="105">
                  <c:v>38.1</c:v>
                </c:pt>
                <c:pt idx="106">
                  <c:v>39.5</c:v>
                </c:pt>
                <c:pt idx="107">
                  <c:v>41.2</c:v>
                </c:pt>
                <c:pt idx="108">
                  <c:v>43</c:v>
                </c:pt>
                <c:pt idx="109">
                  <c:v>44.6</c:v>
                </c:pt>
                <c:pt idx="110">
                  <c:v>45.4</c:v>
                </c:pt>
                <c:pt idx="111">
                  <c:v>46.1</c:v>
                </c:pt>
                <c:pt idx="112">
                  <c:v>46.6</c:v>
                </c:pt>
                <c:pt idx="113">
                  <c:v>47.2</c:v>
                </c:pt>
                <c:pt idx="114">
                  <c:v>47.9</c:v>
                </c:pt>
                <c:pt idx="115">
                  <c:v>48.5</c:v>
                </c:pt>
                <c:pt idx="116">
                  <c:v>48.9</c:v>
                </c:pt>
                <c:pt idx="117">
                  <c:v>49.2</c:v>
                </c:pt>
                <c:pt idx="118">
                  <c:v>49.6</c:v>
                </c:pt>
                <c:pt idx="119">
                  <c:v>50</c:v>
                </c:pt>
                <c:pt idx="120">
                  <c:v>50.5</c:v>
                </c:pt>
                <c:pt idx="121">
                  <c:v>51</c:v>
                </c:pt>
                <c:pt idx="122">
                  <c:v>51.4</c:v>
                </c:pt>
                <c:pt idx="123">
                  <c:v>51.8</c:v>
                </c:pt>
                <c:pt idx="124">
                  <c:v>52.1</c:v>
                </c:pt>
                <c:pt idx="125">
                  <c:v>52.3</c:v>
                </c:pt>
                <c:pt idx="126">
                  <c:v>52.3</c:v>
                </c:pt>
                <c:pt idx="127">
                  <c:v>52.1</c:v>
                </c:pt>
                <c:pt idx="128">
                  <c:v>51.7</c:v>
                </c:pt>
                <c:pt idx="129">
                  <c:v>51.4</c:v>
                </c:pt>
                <c:pt idx="130">
                  <c:v>51.4</c:v>
                </c:pt>
                <c:pt idx="131">
                  <c:v>51.2</c:v>
                </c:pt>
                <c:pt idx="132">
                  <c:v>50.2</c:v>
                </c:pt>
                <c:pt idx="133">
                  <c:v>49.1</c:v>
                </c:pt>
                <c:pt idx="134">
                  <c:v>48.6</c:v>
                </c:pt>
                <c:pt idx="135">
                  <c:v>48.3</c:v>
                </c:pt>
                <c:pt idx="136">
                  <c:v>48.2</c:v>
                </c:pt>
                <c:pt idx="137">
                  <c:v>48.1</c:v>
                </c:pt>
                <c:pt idx="138">
                  <c:v>48</c:v>
                </c:pt>
                <c:pt idx="139">
                  <c:v>48.5</c:v>
                </c:pt>
                <c:pt idx="140">
                  <c:v>49</c:v>
                </c:pt>
                <c:pt idx="141">
                  <c:v>49.2</c:v>
                </c:pt>
                <c:pt idx="142">
                  <c:v>49.1</c:v>
                </c:pt>
                <c:pt idx="143">
                  <c:v>48.7</c:v>
                </c:pt>
                <c:pt idx="144">
                  <c:v>48.5</c:v>
                </c:pt>
                <c:pt idx="145">
                  <c:v>48.5</c:v>
                </c:pt>
                <c:pt idx="146">
                  <c:v>48.7</c:v>
                </c:pt>
                <c:pt idx="147">
                  <c:v>49.3</c:v>
                </c:pt>
                <c:pt idx="148">
                  <c:v>50.2</c:v>
                </c:pt>
                <c:pt idx="149">
                  <c:v>51.2</c:v>
                </c:pt>
                <c:pt idx="150">
                  <c:v>51.7</c:v>
                </c:pt>
                <c:pt idx="151">
                  <c:v>51.9</c:v>
                </c:pt>
                <c:pt idx="152">
                  <c:v>51.7</c:v>
                </c:pt>
                <c:pt idx="153">
                  <c:v>51.6</c:v>
                </c:pt>
                <c:pt idx="154">
                  <c:v>51.5</c:v>
                </c:pt>
                <c:pt idx="155">
                  <c:v>51.4</c:v>
                </c:pt>
                <c:pt idx="156">
                  <c:v>51.4</c:v>
                </c:pt>
                <c:pt idx="157">
                  <c:v>51.4</c:v>
                </c:pt>
                <c:pt idx="158">
                  <c:v>51.5</c:v>
                </c:pt>
                <c:pt idx="159">
                  <c:v>51.5</c:v>
                </c:pt>
                <c:pt idx="160">
                  <c:v>51.5</c:v>
                </c:pt>
                <c:pt idx="161">
                  <c:v>51.5</c:v>
                </c:pt>
                <c:pt idx="162">
                  <c:v>51.6</c:v>
                </c:pt>
                <c:pt idx="163">
                  <c:v>51.6</c:v>
                </c:pt>
                <c:pt idx="164">
                  <c:v>51.9</c:v>
                </c:pt>
                <c:pt idx="165">
                  <c:v>52.6</c:v>
                </c:pt>
                <c:pt idx="166">
                  <c:v>53.5</c:v>
                </c:pt>
                <c:pt idx="167">
                  <c:v>54.1</c:v>
                </c:pt>
                <c:pt idx="168">
                  <c:v>54.5</c:v>
                </c:pt>
                <c:pt idx="169">
                  <c:v>54.9</c:v>
                </c:pt>
                <c:pt idx="170">
                  <c:v>55.2</c:v>
                </c:pt>
                <c:pt idx="171">
                  <c:v>55.5</c:v>
                </c:pt>
                <c:pt idx="172">
                  <c:v>55.8</c:v>
                </c:pt>
                <c:pt idx="173">
                  <c:v>56</c:v>
                </c:pt>
                <c:pt idx="174">
                  <c:v>56.3</c:v>
                </c:pt>
                <c:pt idx="175">
                  <c:v>56.5</c:v>
                </c:pt>
                <c:pt idx="176">
                  <c:v>56.6</c:v>
                </c:pt>
                <c:pt idx="177">
                  <c:v>56.8</c:v>
                </c:pt>
                <c:pt idx="178">
                  <c:v>56.9</c:v>
                </c:pt>
                <c:pt idx="179">
                  <c:v>57</c:v>
                </c:pt>
                <c:pt idx="180">
                  <c:v>57</c:v>
                </c:pt>
                <c:pt idx="181">
                  <c:v>57</c:v>
                </c:pt>
                <c:pt idx="182">
                  <c:v>57.1</c:v>
                </c:pt>
                <c:pt idx="183">
                  <c:v>57.2</c:v>
                </c:pt>
                <c:pt idx="184">
                  <c:v>57.2</c:v>
                </c:pt>
                <c:pt idx="185">
                  <c:v>57.2</c:v>
                </c:pt>
                <c:pt idx="186">
                  <c:v>57.2</c:v>
                </c:pt>
                <c:pt idx="187">
                  <c:v>57.2</c:v>
                </c:pt>
                <c:pt idx="188">
                  <c:v>57.3</c:v>
                </c:pt>
                <c:pt idx="189">
                  <c:v>57.2</c:v>
                </c:pt>
                <c:pt idx="190">
                  <c:v>57.2</c:v>
                </c:pt>
                <c:pt idx="191">
                  <c:v>57.2</c:v>
                </c:pt>
                <c:pt idx="192">
                  <c:v>57.2</c:v>
                </c:pt>
                <c:pt idx="193">
                  <c:v>57.2</c:v>
                </c:pt>
                <c:pt idx="194">
                  <c:v>57.2</c:v>
                </c:pt>
                <c:pt idx="195">
                  <c:v>57.2</c:v>
                </c:pt>
                <c:pt idx="196">
                  <c:v>57.2</c:v>
                </c:pt>
                <c:pt idx="197">
                  <c:v>57.2</c:v>
                </c:pt>
                <c:pt idx="198">
                  <c:v>57.3</c:v>
                </c:pt>
                <c:pt idx="199">
                  <c:v>57.2</c:v>
                </c:pt>
                <c:pt idx="200">
                  <c:v>57.1</c:v>
                </c:pt>
                <c:pt idx="201">
                  <c:v>57</c:v>
                </c:pt>
                <c:pt idx="202">
                  <c:v>57</c:v>
                </c:pt>
                <c:pt idx="203">
                  <c:v>57</c:v>
                </c:pt>
                <c:pt idx="204">
                  <c:v>57</c:v>
                </c:pt>
                <c:pt idx="205">
                  <c:v>57</c:v>
                </c:pt>
                <c:pt idx="206">
                  <c:v>57</c:v>
                </c:pt>
                <c:pt idx="207">
                  <c:v>57</c:v>
                </c:pt>
                <c:pt idx="208">
                  <c:v>56.9</c:v>
                </c:pt>
                <c:pt idx="209">
                  <c:v>56.9</c:v>
                </c:pt>
                <c:pt idx="210">
                  <c:v>56.9</c:v>
                </c:pt>
                <c:pt idx="211">
                  <c:v>56.9</c:v>
                </c:pt>
                <c:pt idx="212">
                  <c:v>56.9</c:v>
                </c:pt>
                <c:pt idx="213">
                  <c:v>56.9</c:v>
                </c:pt>
                <c:pt idx="214">
                  <c:v>56.9</c:v>
                </c:pt>
                <c:pt idx="215">
                  <c:v>56.9</c:v>
                </c:pt>
                <c:pt idx="216">
                  <c:v>56.9</c:v>
                </c:pt>
                <c:pt idx="217">
                  <c:v>57</c:v>
                </c:pt>
                <c:pt idx="218">
                  <c:v>57</c:v>
                </c:pt>
                <c:pt idx="219">
                  <c:v>57</c:v>
                </c:pt>
                <c:pt idx="220">
                  <c:v>57</c:v>
                </c:pt>
                <c:pt idx="221">
                  <c:v>57</c:v>
                </c:pt>
                <c:pt idx="222">
                  <c:v>57.1</c:v>
                </c:pt>
                <c:pt idx="223">
                  <c:v>57.1</c:v>
                </c:pt>
                <c:pt idx="224">
                  <c:v>57.1</c:v>
                </c:pt>
                <c:pt idx="225">
                  <c:v>57.1</c:v>
                </c:pt>
                <c:pt idx="226">
                  <c:v>57.1</c:v>
                </c:pt>
                <c:pt idx="227">
                  <c:v>57.1</c:v>
                </c:pt>
                <c:pt idx="228">
                  <c:v>57.1</c:v>
                </c:pt>
                <c:pt idx="229">
                  <c:v>57.1</c:v>
                </c:pt>
                <c:pt idx="230">
                  <c:v>57.1</c:v>
                </c:pt>
                <c:pt idx="231">
                  <c:v>57.1</c:v>
                </c:pt>
                <c:pt idx="232">
                  <c:v>57.1</c:v>
                </c:pt>
                <c:pt idx="233">
                  <c:v>57.1</c:v>
                </c:pt>
                <c:pt idx="234">
                  <c:v>57.1</c:v>
                </c:pt>
                <c:pt idx="235">
                  <c:v>57.1</c:v>
                </c:pt>
                <c:pt idx="236">
                  <c:v>57.1</c:v>
                </c:pt>
                <c:pt idx="237">
                  <c:v>57.1</c:v>
                </c:pt>
                <c:pt idx="238">
                  <c:v>57.1</c:v>
                </c:pt>
                <c:pt idx="239">
                  <c:v>57.1</c:v>
                </c:pt>
                <c:pt idx="240">
                  <c:v>57.1</c:v>
                </c:pt>
                <c:pt idx="241">
                  <c:v>57.1</c:v>
                </c:pt>
                <c:pt idx="242">
                  <c:v>57</c:v>
                </c:pt>
                <c:pt idx="243">
                  <c:v>56.9</c:v>
                </c:pt>
                <c:pt idx="244">
                  <c:v>56.7</c:v>
                </c:pt>
                <c:pt idx="245">
                  <c:v>56.7</c:v>
                </c:pt>
                <c:pt idx="246">
                  <c:v>56.7</c:v>
                </c:pt>
                <c:pt idx="247">
                  <c:v>56.7</c:v>
                </c:pt>
                <c:pt idx="248">
                  <c:v>56.7</c:v>
                </c:pt>
                <c:pt idx="249">
                  <c:v>56.7</c:v>
                </c:pt>
                <c:pt idx="250">
                  <c:v>56.7</c:v>
                </c:pt>
                <c:pt idx="251">
                  <c:v>56.7</c:v>
                </c:pt>
                <c:pt idx="252">
                  <c:v>56.6</c:v>
                </c:pt>
                <c:pt idx="253">
                  <c:v>56.5</c:v>
                </c:pt>
                <c:pt idx="254">
                  <c:v>56.4</c:v>
                </c:pt>
                <c:pt idx="255">
                  <c:v>56.4</c:v>
                </c:pt>
                <c:pt idx="256">
                  <c:v>56.3</c:v>
                </c:pt>
                <c:pt idx="257">
                  <c:v>56.3</c:v>
                </c:pt>
                <c:pt idx="258">
                  <c:v>56.3</c:v>
                </c:pt>
                <c:pt idx="259">
                  <c:v>56.3</c:v>
                </c:pt>
                <c:pt idx="260">
                  <c:v>56.3</c:v>
                </c:pt>
                <c:pt idx="261">
                  <c:v>56.3</c:v>
                </c:pt>
                <c:pt idx="262">
                  <c:v>56.2</c:v>
                </c:pt>
                <c:pt idx="263">
                  <c:v>56.1</c:v>
                </c:pt>
                <c:pt idx="264">
                  <c:v>56</c:v>
                </c:pt>
                <c:pt idx="265">
                  <c:v>56</c:v>
                </c:pt>
                <c:pt idx="266">
                  <c:v>56</c:v>
                </c:pt>
                <c:pt idx="267">
                  <c:v>56</c:v>
                </c:pt>
                <c:pt idx="268">
                  <c:v>56</c:v>
                </c:pt>
                <c:pt idx="269">
                  <c:v>56</c:v>
                </c:pt>
                <c:pt idx="270">
                  <c:v>55.9</c:v>
                </c:pt>
                <c:pt idx="271">
                  <c:v>55.9</c:v>
                </c:pt>
                <c:pt idx="272">
                  <c:v>55.8</c:v>
                </c:pt>
                <c:pt idx="273">
                  <c:v>55.6</c:v>
                </c:pt>
                <c:pt idx="274">
                  <c:v>55.5</c:v>
                </c:pt>
                <c:pt idx="275">
                  <c:v>55.5</c:v>
                </c:pt>
                <c:pt idx="276">
                  <c:v>55.5</c:v>
                </c:pt>
                <c:pt idx="277">
                  <c:v>55.5</c:v>
                </c:pt>
                <c:pt idx="278">
                  <c:v>55.5</c:v>
                </c:pt>
                <c:pt idx="279">
                  <c:v>55.4</c:v>
                </c:pt>
                <c:pt idx="280">
                  <c:v>55.4</c:v>
                </c:pt>
                <c:pt idx="281">
                  <c:v>55.3</c:v>
                </c:pt>
                <c:pt idx="282">
                  <c:v>55.2</c:v>
                </c:pt>
                <c:pt idx="283">
                  <c:v>55.2</c:v>
                </c:pt>
                <c:pt idx="284">
                  <c:v>55.2</c:v>
                </c:pt>
                <c:pt idx="285">
                  <c:v>55.3</c:v>
                </c:pt>
                <c:pt idx="286">
                  <c:v>55.3</c:v>
                </c:pt>
                <c:pt idx="287">
                  <c:v>55.3</c:v>
                </c:pt>
                <c:pt idx="288">
                  <c:v>55.3</c:v>
                </c:pt>
                <c:pt idx="289">
                  <c:v>55.3</c:v>
                </c:pt>
                <c:pt idx="290">
                  <c:v>55.2</c:v>
                </c:pt>
                <c:pt idx="291">
                  <c:v>55.2</c:v>
                </c:pt>
                <c:pt idx="292">
                  <c:v>55.3</c:v>
                </c:pt>
                <c:pt idx="293">
                  <c:v>55.3</c:v>
                </c:pt>
                <c:pt idx="294">
                  <c:v>55.3</c:v>
                </c:pt>
                <c:pt idx="295">
                  <c:v>55.2</c:v>
                </c:pt>
                <c:pt idx="296">
                  <c:v>55.2</c:v>
                </c:pt>
                <c:pt idx="297">
                  <c:v>55.3</c:v>
                </c:pt>
                <c:pt idx="298">
                  <c:v>55.3</c:v>
                </c:pt>
                <c:pt idx="299">
                  <c:v>55.3</c:v>
                </c:pt>
                <c:pt idx="300">
                  <c:v>55.3</c:v>
                </c:pt>
                <c:pt idx="301">
                  <c:v>55.4</c:v>
                </c:pt>
                <c:pt idx="302">
                  <c:v>55.4</c:v>
                </c:pt>
                <c:pt idx="303">
                  <c:v>55.4</c:v>
                </c:pt>
                <c:pt idx="304">
                  <c:v>55.5</c:v>
                </c:pt>
                <c:pt idx="305">
                  <c:v>55.5</c:v>
                </c:pt>
                <c:pt idx="306">
                  <c:v>55.5</c:v>
                </c:pt>
                <c:pt idx="307">
                  <c:v>55.5</c:v>
                </c:pt>
                <c:pt idx="308">
                  <c:v>55.5</c:v>
                </c:pt>
                <c:pt idx="309">
                  <c:v>55.5</c:v>
                </c:pt>
                <c:pt idx="310">
                  <c:v>55.5</c:v>
                </c:pt>
                <c:pt idx="311">
                  <c:v>55.6</c:v>
                </c:pt>
                <c:pt idx="312">
                  <c:v>55.6</c:v>
                </c:pt>
                <c:pt idx="313">
                  <c:v>55.6</c:v>
                </c:pt>
                <c:pt idx="314">
                  <c:v>55.6</c:v>
                </c:pt>
                <c:pt idx="315">
                  <c:v>55.7</c:v>
                </c:pt>
                <c:pt idx="316">
                  <c:v>55.7</c:v>
                </c:pt>
                <c:pt idx="317">
                  <c:v>55.7</c:v>
                </c:pt>
                <c:pt idx="318">
                  <c:v>55.7</c:v>
                </c:pt>
                <c:pt idx="319">
                  <c:v>55.8</c:v>
                </c:pt>
                <c:pt idx="320">
                  <c:v>55.9</c:v>
                </c:pt>
                <c:pt idx="321">
                  <c:v>56</c:v>
                </c:pt>
                <c:pt idx="322">
                  <c:v>56.1</c:v>
                </c:pt>
                <c:pt idx="323">
                  <c:v>56.2</c:v>
                </c:pt>
                <c:pt idx="324">
                  <c:v>56.2</c:v>
                </c:pt>
                <c:pt idx="325">
                  <c:v>56.2</c:v>
                </c:pt>
                <c:pt idx="326">
                  <c:v>56.2</c:v>
                </c:pt>
                <c:pt idx="327">
                  <c:v>56.2</c:v>
                </c:pt>
                <c:pt idx="328">
                  <c:v>56.3</c:v>
                </c:pt>
                <c:pt idx="329">
                  <c:v>56.3</c:v>
                </c:pt>
                <c:pt idx="330">
                  <c:v>56.3</c:v>
                </c:pt>
                <c:pt idx="331">
                  <c:v>56.3</c:v>
                </c:pt>
                <c:pt idx="332">
                  <c:v>56.3</c:v>
                </c:pt>
                <c:pt idx="333">
                  <c:v>56.4</c:v>
                </c:pt>
                <c:pt idx="334">
                  <c:v>56.4</c:v>
                </c:pt>
                <c:pt idx="335">
                  <c:v>56.4</c:v>
                </c:pt>
                <c:pt idx="336">
                  <c:v>56.4</c:v>
                </c:pt>
                <c:pt idx="337">
                  <c:v>56.5</c:v>
                </c:pt>
                <c:pt idx="338">
                  <c:v>56.5</c:v>
                </c:pt>
                <c:pt idx="339">
                  <c:v>56.5</c:v>
                </c:pt>
                <c:pt idx="340">
                  <c:v>56.5</c:v>
                </c:pt>
                <c:pt idx="341">
                  <c:v>56.6</c:v>
                </c:pt>
                <c:pt idx="342">
                  <c:v>56.6</c:v>
                </c:pt>
                <c:pt idx="343">
                  <c:v>56.6</c:v>
                </c:pt>
                <c:pt idx="344">
                  <c:v>56.6</c:v>
                </c:pt>
                <c:pt idx="345">
                  <c:v>56.6</c:v>
                </c:pt>
                <c:pt idx="346">
                  <c:v>56.6</c:v>
                </c:pt>
                <c:pt idx="347">
                  <c:v>56.6</c:v>
                </c:pt>
                <c:pt idx="348">
                  <c:v>56.6</c:v>
                </c:pt>
                <c:pt idx="349">
                  <c:v>56.6</c:v>
                </c:pt>
                <c:pt idx="350">
                  <c:v>56.7</c:v>
                </c:pt>
                <c:pt idx="351">
                  <c:v>56.7</c:v>
                </c:pt>
                <c:pt idx="352">
                  <c:v>56.7</c:v>
                </c:pt>
                <c:pt idx="353">
                  <c:v>56.7</c:v>
                </c:pt>
                <c:pt idx="354">
                  <c:v>56.8</c:v>
                </c:pt>
                <c:pt idx="355">
                  <c:v>56.8</c:v>
                </c:pt>
                <c:pt idx="356">
                  <c:v>56.8</c:v>
                </c:pt>
                <c:pt idx="357">
                  <c:v>56.9</c:v>
                </c:pt>
                <c:pt idx="358">
                  <c:v>56.9</c:v>
                </c:pt>
                <c:pt idx="359">
                  <c:v>56.9</c:v>
                </c:pt>
                <c:pt idx="360">
                  <c:v>56.9</c:v>
                </c:pt>
                <c:pt idx="361">
                  <c:v>56.9</c:v>
                </c:pt>
                <c:pt idx="362">
                  <c:v>57</c:v>
                </c:pt>
                <c:pt idx="363">
                  <c:v>57</c:v>
                </c:pt>
                <c:pt idx="364">
                  <c:v>57</c:v>
                </c:pt>
                <c:pt idx="365">
                  <c:v>57.1</c:v>
                </c:pt>
                <c:pt idx="366">
                  <c:v>57.2</c:v>
                </c:pt>
                <c:pt idx="367">
                  <c:v>57.2</c:v>
                </c:pt>
                <c:pt idx="368">
                  <c:v>57.3</c:v>
                </c:pt>
                <c:pt idx="369">
                  <c:v>57.3</c:v>
                </c:pt>
                <c:pt idx="370">
                  <c:v>57.3</c:v>
                </c:pt>
                <c:pt idx="371">
                  <c:v>57.4</c:v>
                </c:pt>
                <c:pt idx="372">
                  <c:v>57.4</c:v>
                </c:pt>
                <c:pt idx="373">
                  <c:v>57.5</c:v>
                </c:pt>
                <c:pt idx="374">
                  <c:v>57.5</c:v>
                </c:pt>
                <c:pt idx="375">
                  <c:v>57.5</c:v>
                </c:pt>
                <c:pt idx="376">
                  <c:v>57.6</c:v>
                </c:pt>
                <c:pt idx="377">
                  <c:v>57.6</c:v>
                </c:pt>
                <c:pt idx="378">
                  <c:v>57.6</c:v>
                </c:pt>
                <c:pt idx="379">
                  <c:v>57.7</c:v>
                </c:pt>
                <c:pt idx="380">
                  <c:v>57.7</c:v>
                </c:pt>
                <c:pt idx="381">
                  <c:v>57.7</c:v>
                </c:pt>
                <c:pt idx="382">
                  <c:v>57.7</c:v>
                </c:pt>
                <c:pt idx="383">
                  <c:v>57.8</c:v>
                </c:pt>
                <c:pt idx="384">
                  <c:v>57.8</c:v>
                </c:pt>
                <c:pt idx="385">
                  <c:v>57.8</c:v>
                </c:pt>
                <c:pt idx="386">
                  <c:v>57.8</c:v>
                </c:pt>
                <c:pt idx="387">
                  <c:v>57.9</c:v>
                </c:pt>
                <c:pt idx="388">
                  <c:v>58</c:v>
                </c:pt>
                <c:pt idx="389">
                  <c:v>58</c:v>
                </c:pt>
                <c:pt idx="390">
                  <c:v>58</c:v>
                </c:pt>
                <c:pt idx="391">
                  <c:v>58</c:v>
                </c:pt>
                <c:pt idx="392">
                  <c:v>58.1</c:v>
                </c:pt>
                <c:pt idx="393">
                  <c:v>58.2</c:v>
                </c:pt>
                <c:pt idx="394">
                  <c:v>58.3</c:v>
                </c:pt>
                <c:pt idx="395">
                  <c:v>58.4</c:v>
                </c:pt>
                <c:pt idx="396">
                  <c:v>58.4</c:v>
                </c:pt>
                <c:pt idx="397">
                  <c:v>58.4</c:v>
                </c:pt>
                <c:pt idx="398">
                  <c:v>58.4</c:v>
                </c:pt>
                <c:pt idx="399">
                  <c:v>58.5</c:v>
                </c:pt>
                <c:pt idx="400">
                  <c:v>58.6</c:v>
                </c:pt>
                <c:pt idx="401">
                  <c:v>58.6</c:v>
                </c:pt>
                <c:pt idx="402">
                  <c:v>58.6</c:v>
                </c:pt>
                <c:pt idx="403">
                  <c:v>58.6</c:v>
                </c:pt>
                <c:pt idx="404">
                  <c:v>58.7</c:v>
                </c:pt>
                <c:pt idx="405">
                  <c:v>58.7</c:v>
                </c:pt>
                <c:pt idx="406">
                  <c:v>58.7</c:v>
                </c:pt>
                <c:pt idx="407">
                  <c:v>58.8</c:v>
                </c:pt>
                <c:pt idx="408">
                  <c:v>58.8</c:v>
                </c:pt>
                <c:pt idx="409">
                  <c:v>58.9</c:v>
                </c:pt>
                <c:pt idx="410">
                  <c:v>58.9</c:v>
                </c:pt>
                <c:pt idx="411">
                  <c:v>58.9</c:v>
                </c:pt>
                <c:pt idx="412">
                  <c:v>59</c:v>
                </c:pt>
                <c:pt idx="413">
                  <c:v>59.1</c:v>
                </c:pt>
                <c:pt idx="414">
                  <c:v>59.2</c:v>
                </c:pt>
                <c:pt idx="415">
                  <c:v>59.2</c:v>
                </c:pt>
                <c:pt idx="416">
                  <c:v>59.2</c:v>
                </c:pt>
                <c:pt idx="417">
                  <c:v>59.3</c:v>
                </c:pt>
                <c:pt idx="418">
                  <c:v>59.3</c:v>
                </c:pt>
                <c:pt idx="419">
                  <c:v>59.3</c:v>
                </c:pt>
                <c:pt idx="420">
                  <c:v>59.3</c:v>
                </c:pt>
                <c:pt idx="421">
                  <c:v>59.4</c:v>
                </c:pt>
                <c:pt idx="422">
                  <c:v>59.4</c:v>
                </c:pt>
                <c:pt idx="423">
                  <c:v>59.4</c:v>
                </c:pt>
                <c:pt idx="424">
                  <c:v>59.4</c:v>
                </c:pt>
                <c:pt idx="425">
                  <c:v>59.5</c:v>
                </c:pt>
                <c:pt idx="426">
                  <c:v>59.5</c:v>
                </c:pt>
                <c:pt idx="427">
                  <c:v>59.6</c:v>
                </c:pt>
                <c:pt idx="428">
                  <c:v>59.6</c:v>
                </c:pt>
                <c:pt idx="429">
                  <c:v>59.6</c:v>
                </c:pt>
                <c:pt idx="430">
                  <c:v>59.6</c:v>
                </c:pt>
                <c:pt idx="431">
                  <c:v>59.6</c:v>
                </c:pt>
                <c:pt idx="432">
                  <c:v>59.7</c:v>
                </c:pt>
                <c:pt idx="433">
                  <c:v>59.7</c:v>
                </c:pt>
                <c:pt idx="434">
                  <c:v>59.6</c:v>
                </c:pt>
                <c:pt idx="435">
                  <c:v>59.4</c:v>
                </c:pt>
                <c:pt idx="436">
                  <c:v>59.2</c:v>
                </c:pt>
                <c:pt idx="437">
                  <c:v>59.2</c:v>
                </c:pt>
                <c:pt idx="438">
                  <c:v>59.2</c:v>
                </c:pt>
                <c:pt idx="439">
                  <c:v>59.3</c:v>
                </c:pt>
                <c:pt idx="440">
                  <c:v>59.3</c:v>
                </c:pt>
                <c:pt idx="441">
                  <c:v>59.3</c:v>
                </c:pt>
                <c:pt idx="442">
                  <c:v>59.5</c:v>
                </c:pt>
                <c:pt idx="443">
                  <c:v>59.7</c:v>
                </c:pt>
                <c:pt idx="444">
                  <c:v>59.9</c:v>
                </c:pt>
                <c:pt idx="445">
                  <c:v>60</c:v>
                </c:pt>
                <c:pt idx="446">
                  <c:v>60.1</c:v>
                </c:pt>
                <c:pt idx="447">
                  <c:v>60.1</c:v>
                </c:pt>
                <c:pt idx="448">
                  <c:v>60.2</c:v>
                </c:pt>
                <c:pt idx="449">
                  <c:v>60.3</c:v>
                </c:pt>
                <c:pt idx="450">
                  <c:v>60.4</c:v>
                </c:pt>
                <c:pt idx="451">
                  <c:v>60.4</c:v>
                </c:pt>
                <c:pt idx="452">
                  <c:v>60.4</c:v>
                </c:pt>
                <c:pt idx="453">
                  <c:v>60.4</c:v>
                </c:pt>
                <c:pt idx="454">
                  <c:v>60.5</c:v>
                </c:pt>
                <c:pt idx="455">
                  <c:v>60.5</c:v>
                </c:pt>
                <c:pt idx="456">
                  <c:v>60.6</c:v>
                </c:pt>
                <c:pt idx="457">
                  <c:v>60.6</c:v>
                </c:pt>
                <c:pt idx="458">
                  <c:v>60.6</c:v>
                </c:pt>
                <c:pt idx="459">
                  <c:v>60.6</c:v>
                </c:pt>
                <c:pt idx="460">
                  <c:v>60.6</c:v>
                </c:pt>
                <c:pt idx="461">
                  <c:v>60.6</c:v>
                </c:pt>
                <c:pt idx="462">
                  <c:v>60.6</c:v>
                </c:pt>
                <c:pt idx="463">
                  <c:v>60.6</c:v>
                </c:pt>
                <c:pt idx="464">
                  <c:v>60.6</c:v>
                </c:pt>
                <c:pt idx="465">
                  <c:v>60.6</c:v>
                </c:pt>
                <c:pt idx="466">
                  <c:v>60.6</c:v>
                </c:pt>
                <c:pt idx="467">
                  <c:v>60.6</c:v>
                </c:pt>
                <c:pt idx="468">
                  <c:v>60.6</c:v>
                </c:pt>
                <c:pt idx="469">
                  <c:v>60.6</c:v>
                </c:pt>
                <c:pt idx="470">
                  <c:v>60.6</c:v>
                </c:pt>
                <c:pt idx="471">
                  <c:v>60.6</c:v>
                </c:pt>
                <c:pt idx="472">
                  <c:v>60.6</c:v>
                </c:pt>
                <c:pt idx="473">
                  <c:v>60.6</c:v>
                </c:pt>
                <c:pt idx="474">
                  <c:v>60.5</c:v>
                </c:pt>
                <c:pt idx="475">
                  <c:v>60.5</c:v>
                </c:pt>
                <c:pt idx="476">
                  <c:v>60.5</c:v>
                </c:pt>
                <c:pt idx="477">
                  <c:v>60.6</c:v>
                </c:pt>
                <c:pt idx="478">
                  <c:v>60.7</c:v>
                </c:pt>
                <c:pt idx="479">
                  <c:v>60.7</c:v>
                </c:pt>
                <c:pt idx="480">
                  <c:v>60.7</c:v>
                </c:pt>
                <c:pt idx="481">
                  <c:v>60.7</c:v>
                </c:pt>
                <c:pt idx="482">
                  <c:v>60.7</c:v>
                </c:pt>
                <c:pt idx="483">
                  <c:v>60.7</c:v>
                </c:pt>
                <c:pt idx="484">
                  <c:v>60.7</c:v>
                </c:pt>
                <c:pt idx="485">
                  <c:v>60.7</c:v>
                </c:pt>
                <c:pt idx="486">
                  <c:v>60.7</c:v>
                </c:pt>
                <c:pt idx="487">
                  <c:v>60.7</c:v>
                </c:pt>
                <c:pt idx="488">
                  <c:v>60.8</c:v>
                </c:pt>
                <c:pt idx="489">
                  <c:v>60.8</c:v>
                </c:pt>
                <c:pt idx="490">
                  <c:v>60.8</c:v>
                </c:pt>
                <c:pt idx="491">
                  <c:v>60.8</c:v>
                </c:pt>
                <c:pt idx="492">
                  <c:v>60.8</c:v>
                </c:pt>
                <c:pt idx="493">
                  <c:v>60.8</c:v>
                </c:pt>
                <c:pt idx="494">
                  <c:v>60.8</c:v>
                </c:pt>
                <c:pt idx="495">
                  <c:v>60.8</c:v>
                </c:pt>
                <c:pt idx="496">
                  <c:v>60.8</c:v>
                </c:pt>
                <c:pt idx="497">
                  <c:v>60.8</c:v>
                </c:pt>
                <c:pt idx="498">
                  <c:v>60.8</c:v>
                </c:pt>
                <c:pt idx="499">
                  <c:v>60.8</c:v>
                </c:pt>
                <c:pt idx="500">
                  <c:v>60.8</c:v>
                </c:pt>
                <c:pt idx="501">
                  <c:v>60.9</c:v>
                </c:pt>
                <c:pt idx="502">
                  <c:v>60.9</c:v>
                </c:pt>
                <c:pt idx="503">
                  <c:v>61</c:v>
                </c:pt>
                <c:pt idx="504">
                  <c:v>61</c:v>
                </c:pt>
                <c:pt idx="505">
                  <c:v>61</c:v>
                </c:pt>
                <c:pt idx="506">
                  <c:v>61</c:v>
                </c:pt>
                <c:pt idx="507">
                  <c:v>61</c:v>
                </c:pt>
                <c:pt idx="508">
                  <c:v>61</c:v>
                </c:pt>
                <c:pt idx="509">
                  <c:v>60.9</c:v>
                </c:pt>
                <c:pt idx="510">
                  <c:v>60.9</c:v>
                </c:pt>
                <c:pt idx="511">
                  <c:v>60.9</c:v>
                </c:pt>
                <c:pt idx="512">
                  <c:v>60.9</c:v>
                </c:pt>
                <c:pt idx="513">
                  <c:v>60.9</c:v>
                </c:pt>
                <c:pt idx="514">
                  <c:v>60.8</c:v>
                </c:pt>
                <c:pt idx="515">
                  <c:v>60.9</c:v>
                </c:pt>
                <c:pt idx="516">
                  <c:v>60.9</c:v>
                </c:pt>
                <c:pt idx="517">
                  <c:v>60.9</c:v>
                </c:pt>
                <c:pt idx="518">
                  <c:v>60.9</c:v>
                </c:pt>
                <c:pt idx="519">
                  <c:v>60.9</c:v>
                </c:pt>
                <c:pt idx="520">
                  <c:v>60.9</c:v>
                </c:pt>
                <c:pt idx="521">
                  <c:v>60.9</c:v>
                </c:pt>
                <c:pt idx="522">
                  <c:v>60.9</c:v>
                </c:pt>
                <c:pt idx="523">
                  <c:v>60.9</c:v>
                </c:pt>
                <c:pt idx="524">
                  <c:v>60.9</c:v>
                </c:pt>
                <c:pt idx="525">
                  <c:v>60.9</c:v>
                </c:pt>
                <c:pt idx="526">
                  <c:v>60.9</c:v>
                </c:pt>
                <c:pt idx="527">
                  <c:v>60.8</c:v>
                </c:pt>
                <c:pt idx="528">
                  <c:v>60.9</c:v>
                </c:pt>
                <c:pt idx="529">
                  <c:v>60.9</c:v>
                </c:pt>
                <c:pt idx="530">
                  <c:v>60.9</c:v>
                </c:pt>
                <c:pt idx="531">
                  <c:v>60.9</c:v>
                </c:pt>
                <c:pt idx="532">
                  <c:v>60.9</c:v>
                </c:pt>
                <c:pt idx="533">
                  <c:v>60.9</c:v>
                </c:pt>
                <c:pt idx="534">
                  <c:v>60.9</c:v>
                </c:pt>
                <c:pt idx="535">
                  <c:v>60.9</c:v>
                </c:pt>
                <c:pt idx="536">
                  <c:v>60.9</c:v>
                </c:pt>
                <c:pt idx="537">
                  <c:v>61</c:v>
                </c:pt>
                <c:pt idx="538">
                  <c:v>61</c:v>
                </c:pt>
                <c:pt idx="539">
                  <c:v>61</c:v>
                </c:pt>
                <c:pt idx="540">
                  <c:v>61</c:v>
                </c:pt>
                <c:pt idx="541">
                  <c:v>61</c:v>
                </c:pt>
                <c:pt idx="542">
                  <c:v>61</c:v>
                </c:pt>
                <c:pt idx="543">
                  <c:v>61</c:v>
                </c:pt>
                <c:pt idx="544">
                  <c:v>61</c:v>
                </c:pt>
                <c:pt idx="545">
                  <c:v>61</c:v>
                </c:pt>
                <c:pt idx="546">
                  <c:v>61</c:v>
                </c:pt>
                <c:pt idx="547">
                  <c:v>60.9</c:v>
                </c:pt>
                <c:pt idx="548">
                  <c:v>60.9</c:v>
                </c:pt>
                <c:pt idx="549">
                  <c:v>61</c:v>
                </c:pt>
                <c:pt idx="550">
                  <c:v>61.1</c:v>
                </c:pt>
                <c:pt idx="551">
                  <c:v>61.2</c:v>
                </c:pt>
                <c:pt idx="552">
                  <c:v>61.3</c:v>
                </c:pt>
                <c:pt idx="553">
                  <c:v>61.3</c:v>
                </c:pt>
                <c:pt idx="554">
                  <c:v>61.3</c:v>
                </c:pt>
                <c:pt idx="555">
                  <c:v>61.2</c:v>
                </c:pt>
                <c:pt idx="556">
                  <c:v>61.2</c:v>
                </c:pt>
                <c:pt idx="557">
                  <c:v>61.1</c:v>
                </c:pt>
                <c:pt idx="558">
                  <c:v>61.1</c:v>
                </c:pt>
                <c:pt idx="559">
                  <c:v>61.1</c:v>
                </c:pt>
                <c:pt idx="560">
                  <c:v>61</c:v>
                </c:pt>
                <c:pt idx="561">
                  <c:v>61</c:v>
                </c:pt>
                <c:pt idx="562">
                  <c:v>61</c:v>
                </c:pt>
                <c:pt idx="563">
                  <c:v>61</c:v>
                </c:pt>
                <c:pt idx="564">
                  <c:v>61</c:v>
                </c:pt>
                <c:pt idx="565">
                  <c:v>61</c:v>
                </c:pt>
                <c:pt idx="566">
                  <c:v>61</c:v>
                </c:pt>
                <c:pt idx="567">
                  <c:v>61</c:v>
                </c:pt>
                <c:pt idx="568">
                  <c:v>61</c:v>
                </c:pt>
                <c:pt idx="569">
                  <c:v>61</c:v>
                </c:pt>
                <c:pt idx="570">
                  <c:v>61</c:v>
                </c:pt>
                <c:pt idx="571">
                  <c:v>61</c:v>
                </c:pt>
                <c:pt idx="572">
                  <c:v>61</c:v>
                </c:pt>
                <c:pt idx="573">
                  <c:v>61</c:v>
                </c:pt>
                <c:pt idx="574">
                  <c:v>61.1</c:v>
                </c:pt>
                <c:pt idx="575">
                  <c:v>61.2</c:v>
                </c:pt>
                <c:pt idx="576">
                  <c:v>61.2</c:v>
                </c:pt>
                <c:pt idx="577">
                  <c:v>61.2</c:v>
                </c:pt>
                <c:pt idx="578">
                  <c:v>61.2</c:v>
                </c:pt>
                <c:pt idx="579">
                  <c:v>61.2</c:v>
                </c:pt>
                <c:pt idx="580">
                  <c:v>61.2</c:v>
                </c:pt>
                <c:pt idx="581">
                  <c:v>61.3</c:v>
                </c:pt>
                <c:pt idx="582">
                  <c:v>61.4</c:v>
                </c:pt>
                <c:pt idx="583">
                  <c:v>61.4</c:v>
                </c:pt>
                <c:pt idx="584">
                  <c:v>61.5</c:v>
                </c:pt>
                <c:pt idx="585">
                  <c:v>61.5</c:v>
                </c:pt>
                <c:pt idx="586">
                  <c:v>61.5</c:v>
                </c:pt>
                <c:pt idx="587">
                  <c:v>61.6</c:v>
                </c:pt>
                <c:pt idx="588">
                  <c:v>61.6</c:v>
                </c:pt>
                <c:pt idx="589">
                  <c:v>61.6</c:v>
                </c:pt>
                <c:pt idx="590">
                  <c:v>61.7</c:v>
                </c:pt>
                <c:pt idx="591">
                  <c:v>61.8</c:v>
                </c:pt>
                <c:pt idx="592">
                  <c:v>61.8</c:v>
                </c:pt>
                <c:pt idx="593">
                  <c:v>61.8</c:v>
                </c:pt>
                <c:pt idx="594">
                  <c:v>61.8</c:v>
                </c:pt>
                <c:pt idx="595">
                  <c:v>61.9</c:v>
                </c:pt>
                <c:pt idx="596">
                  <c:v>61.9</c:v>
                </c:pt>
                <c:pt idx="597">
                  <c:v>61.9</c:v>
                </c:pt>
                <c:pt idx="598">
                  <c:v>61.9</c:v>
                </c:pt>
                <c:pt idx="599">
                  <c:v>61.9</c:v>
                </c:pt>
                <c:pt idx="600">
                  <c:v>61.9</c:v>
                </c:pt>
                <c:pt idx="601">
                  <c:v>61.9</c:v>
                </c:pt>
                <c:pt idx="602">
                  <c:v>61.9</c:v>
                </c:pt>
                <c:pt idx="603">
                  <c:v>61.9</c:v>
                </c:pt>
                <c:pt idx="604">
                  <c:v>61.9</c:v>
                </c:pt>
                <c:pt idx="605">
                  <c:v>61.9</c:v>
                </c:pt>
                <c:pt idx="606">
                  <c:v>61.9</c:v>
                </c:pt>
                <c:pt idx="607">
                  <c:v>61.9</c:v>
                </c:pt>
                <c:pt idx="608">
                  <c:v>61.9</c:v>
                </c:pt>
                <c:pt idx="609">
                  <c:v>62</c:v>
                </c:pt>
                <c:pt idx="610">
                  <c:v>62</c:v>
                </c:pt>
                <c:pt idx="611">
                  <c:v>62</c:v>
                </c:pt>
                <c:pt idx="612">
                  <c:v>62</c:v>
                </c:pt>
                <c:pt idx="613">
                  <c:v>62</c:v>
                </c:pt>
                <c:pt idx="614">
                  <c:v>62.1</c:v>
                </c:pt>
                <c:pt idx="615">
                  <c:v>62.1</c:v>
                </c:pt>
                <c:pt idx="616">
                  <c:v>62.1</c:v>
                </c:pt>
                <c:pt idx="617">
                  <c:v>62.2</c:v>
                </c:pt>
                <c:pt idx="618">
                  <c:v>62.2</c:v>
                </c:pt>
                <c:pt idx="619">
                  <c:v>62.3</c:v>
                </c:pt>
                <c:pt idx="620">
                  <c:v>62.3</c:v>
                </c:pt>
                <c:pt idx="621">
                  <c:v>62.2</c:v>
                </c:pt>
                <c:pt idx="622">
                  <c:v>62.2</c:v>
                </c:pt>
                <c:pt idx="623">
                  <c:v>62.2</c:v>
                </c:pt>
                <c:pt idx="624">
                  <c:v>62.2</c:v>
                </c:pt>
                <c:pt idx="625">
                  <c:v>62.2</c:v>
                </c:pt>
                <c:pt idx="626">
                  <c:v>62.2</c:v>
                </c:pt>
                <c:pt idx="627">
                  <c:v>62.2</c:v>
                </c:pt>
                <c:pt idx="628">
                  <c:v>62.3</c:v>
                </c:pt>
                <c:pt idx="629">
                  <c:v>62.3</c:v>
                </c:pt>
                <c:pt idx="630">
                  <c:v>62.3</c:v>
                </c:pt>
                <c:pt idx="631">
                  <c:v>62.4</c:v>
                </c:pt>
                <c:pt idx="632">
                  <c:v>62.4</c:v>
                </c:pt>
                <c:pt idx="633">
                  <c:v>62.4</c:v>
                </c:pt>
                <c:pt idx="634">
                  <c:v>62.5</c:v>
                </c:pt>
                <c:pt idx="635">
                  <c:v>62.5</c:v>
                </c:pt>
                <c:pt idx="636">
                  <c:v>62.5</c:v>
                </c:pt>
                <c:pt idx="637">
                  <c:v>62.4</c:v>
                </c:pt>
                <c:pt idx="638">
                  <c:v>62.5</c:v>
                </c:pt>
                <c:pt idx="639">
                  <c:v>62.5</c:v>
                </c:pt>
                <c:pt idx="640">
                  <c:v>62.5</c:v>
                </c:pt>
                <c:pt idx="641">
                  <c:v>62.5</c:v>
                </c:pt>
                <c:pt idx="642">
                  <c:v>62.5</c:v>
                </c:pt>
                <c:pt idx="643">
                  <c:v>62.5</c:v>
                </c:pt>
                <c:pt idx="644">
                  <c:v>62.5</c:v>
                </c:pt>
                <c:pt idx="645">
                  <c:v>62.6</c:v>
                </c:pt>
                <c:pt idx="646">
                  <c:v>62.6</c:v>
                </c:pt>
                <c:pt idx="647">
                  <c:v>62.7</c:v>
                </c:pt>
                <c:pt idx="648">
                  <c:v>62.8</c:v>
                </c:pt>
                <c:pt idx="649">
                  <c:v>62.8</c:v>
                </c:pt>
                <c:pt idx="650">
                  <c:v>62.8</c:v>
                </c:pt>
                <c:pt idx="651">
                  <c:v>62.9</c:v>
                </c:pt>
                <c:pt idx="652">
                  <c:v>62.9</c:v>
                </c:pt>
                <c:pt idx="653">
                  <c:v>62.9</c:v>
                </c:pt>
                <c:pt idx="654">
                  <c:v>62.9</c:v>
                </c:pt>
                <c:pt idx="655">
                  <c:v>62.8</c:v>
                </c:pt>
                <c:pt idx="656">
                  <c:v>62.8</c:v>
                </c:pt>
                <c:pt idx="657">
                  <c:v>62.8</c:v>
                </c:pt>
                <c:pt idx="658">
                  <c:v>62.8</c:v>
                </c:pt>
                <c:pt idx="659">
                  <c:v>62.8</c:v>
                </c:pt>
                <c:pt idx="660">
                  <c:v>62.8</c:v>
                </c:pt>
                <c:pt idx="661">
                  <c:v>62.9</c:v>
                </c:pt>
                <c:pt idx="662">
                  <c:v>62.9</c:v>
                </c:pt>
                <c:pt idx="663">
                  <c:v>63</c:v>
                </c:pt>
                <c:pt idx="664">
                  <c:v>63.1</c:v>
                </c:pt>
                <c:pt idx="665">
                  <c:v>63.3</c:v>
                </c:pt>
                <c:pt idx="666">
                  <c:v>63.3</c:v>
                </c:pt>
                <c:pt idx="667">
                  <c:v>63.4</c:v>
                </c:pt>
                <c:pt idx="668">
                  <c:v>63.4</c:v>
                </c:pt>
                <c:pt idx="669">
                  <c:v>63.4</c:v>
                </c:pt>
                <c:pt idx="670">
                  <c:v>63.5</c:v>
                </c:pt>
                <c:pt idx="671">
                  <c:v>63.7</c:v>
                </c:pt>
                <c:pt idx="672">
                  <c:v>63.7</c:v>
                </c:pt>
                <c:pt idx="673">
                  <c:v>63.7</c:v>
                </c:pt>
                <c:pt idx="674">
                  <c:v>63.7</c:v>
                </c:pt>
                <c:pt idx="675">
                  <c:v>63.7</c:v>
                </c:pt>
                <c:pt idx="676">
                  <c:v>63.7</c:v>
                </c:pt>
                <c:pt idx="677">
                  <c:v>63.7</c:v>
                </c:pt>
                <c:pt idx="678">
                  <c:v>63.7</c:v>
                </c:pt>
                <c:pt idx="679">
                  <c:v>63.6</c:v>
                </c:pt>
                <c:pt idx="680">
                  <c:v>63.6</c:v>
                </c:pt>
                <c:pt idx="681">
                  <c:v>63.6</c:v>
                </c:pt>
                <c:pt idx="682">
                  <c:v>63.4</c:v>
                </c:pt>
                <c:pt idx="683">
                  <c:v>63.4</c:v>
                </c:pt>
                <c:pt idx="684">
                  <c:v>63.4</c:v>
                </c:pt>
                <c:pt idx="685">
                  <c:v>63.4</c:v>
                </c:pt>
                <c:pt idx="686">
                  <c:v>63.4</c:v>
                </c:pt>
                <c:pt idx="687">
                  <c:v>63.4</c:v>
                </c:pt>
                <c:pt idx="688">
                  <c:v>63.4</c:v>
                </c:pt>
                <c:pt idx="689">
                  <c:v>63.5</c:v>
                </c:pt>
                <c:pt idx="690">
                  <c:v>63.5</c:v>
                </c:pt>
                <c:pt idx="691">
                  <c:v>63.5</c:v>
                </c:pt>
                <c:pt idx="692">
                  <c:v>63.5</c:v>
                </c:pt>
                <c:pt idx="693">
                  <c:v>63.5</c:v>
                </c:pt>
                <c:pt idx="694">
                  <c:v>63.5</c:v>
                </c:pt>
                <c:pt idx="695">
                  <c:v>63.6</c:v>
                </c:pt>
                <c:pt idx="696">
                  <c:v>63.6</c:v>
                </c:pt>
                <c:pt idx="697">
                  <c:v>63.6</c:v>
                </c:pt>
                <c:pt idx="698">
                  <c:v>63.6</c:v>
                </c:pt>
                <c:pt idx="699">
                  <c:v>63.6</c:v>
                </c:pt>
                <c:pt idx="700">
                  <c:v>63.6</c:v>
                </c:pt>
                <c:pt idx="701">
                  <c:v>63.6</c:v>
                </c:pt>
                <c:pt idx="702">
                  <c:v>63.6</c:v>
                </c:pt>
                <c:pt idx="703">
                  <c:v>63.6</c:v>
                </c:pt>
                <c:pt idx="704">
                  <c:v>63.6</c:v>
                </c:pt>
                <c:pt idx="705">
                  <c:v>63.6</c:v>
                </c:pt>
                <c:pt idx="706">
                  <c:v>63.6</c:v>
                </c:pt>
                <c:pt idx="707">
                  <c:v>63.6</c:v>
                </c:pt>
                <c:pt idx="708">
                  <c:v>63.6</c:v>
                </c:pt>
                <c:pt idx="709">
                  <c:v>63.6</c:v>
                </c:pt>
                <c:pt idx="710">
                  <c:v>63.6</c:v>
                </c:pt>
                <c:pt idx="711">
                  <c:v>63.6</c:v>
                </c:pt>
                <c:pt idx="712">
                  <c:v>63.7</c:v>
                </c:pt>
                <c:pt idx="713">
                  <c:v>63.7</c:v>
                </c:pt>
                <c:pt idx="714">
                  <c:v>63.7</c:v>
                </c:pt>
                <c:pt idx="715">
                  <c:v>63.7</c:v>
                </c:pt>
                <c:pt idx="716">
                  <c:v>63.8</c:v>
                </c:pt>
                <c:pt idx="717">
                  <c:v>63.8</c:v>
                </c:pt>
                <c:pt idx="718">
                  <c:v>63.8</c:v>
                </c:pt>
                <c:pt idx="719">
                  <c:v>63.8</c:v>
                </c:pt>
                <c:pt idx="720">
                  <c:v>63.9</c:v>
                </c:pt>
                <c:pt idx="721">
                  <c:v>64</c:v>
                </c:pt>
                <c:pt idx="722">
                  <c:v>64</c:v>
                </c:pt>
                <c:pt idx="723">
                  <c:v>64</c:v>
                </c:pt>
                <c:pt idx="724">
                  <c:v>64.099999999999994</c:v>
                </c:pt>
                <c:pt idx="725">
                  <c:v>64.099999999999994</c:v>
                </c:pt>
                <c:pt idx="726">
                  <c:v>64.099999999999994</c:v>
                </c:pt>
                <c:pt idx="727">
                  <c:v>64.099999999999994</c:v>
                </c:pt>
                <c:pt idx="728">
                  <c:v>64.099999999999994</c:v>
                </c:pt>
                <c:pt idx="729">
                  <c:v>64.2</c:v>
                </c:pt>
                <c:pt idx="730">
                  <c:v>64.2</c:v>
                </c:pt>
                <c:pt idx="731">
                  <c:v>64.2</c:v>
                </c:pt>
                <c:pt idx="732">
                  <c:v>64.2</c:v>
                </c:pt>
                <c:pt idx="733">
                  <c:v>64.2</c:v>
                </c:pt>
                <c:pt idx="734">
                  <c:v>64.2</c:v>
                </c:pt>
                <c:pt idx="735">
                  <c:v>64.2</c:v>
                </c:pt>
                <c:pt idx="736">
                  <c:v>64.3</c:v>
                </c:pt>
                <c:pt idx="737">
                  <c:v>64.3</c:v>
                </c:pt>
                <c:pt idx="738">
                  <c:v>64.3</c:v>
                </c:pt>
                <c:pt idx="739">
                  <c:v>64.400000000000006</c:v>
                </c:pt>
                <c:pt idx="740">
                  <c:v>64.400000000000006</c:v>
                </c:pt>
                <c:pt idx="741">
                  <c:v>64.5</c:v>
                </c:pt>
                <c:pt idx="742">
                  <c:v>64.5</c:v>
                </c:pt>
                <c:pt idx="743">
                  <c:v>64.5</c:v>
                </c:pt>
                <c:pt idx="744">
                  <c:v>64.5</c:v>
                </c:pt>
                <c:pt idx="745">
                  <c:v>64.599999999999994</c:v>
                </c:pt>
                <c:pt idx="746">
                  <c:v>64.599999999999994</c:v>
                </c:pt>
                <c:pt idx="747">
                  <c:v>64.599999999999994</c:v>
                </c:pt>
                <c:pt idx="748">
                  <c:v>64.599999999999994</c:v>
                </c:pt>
                <c:pt idx="749">
                  <c:v>64.599999999999994</c:v>
                </c:pt>
                <c:pt idx="750">
                  <c:v>64.599999999999994</c:v>
                </c:pt>
                <c:pt idx="751">
                  <c:v>64.7</c:v>
                </c:pt>
                <c:pt idx="752">
                  <c:v>64.7</c:v>
                </c:pt>
                <c:pt idx="753">
                  <c:v>64.7</c:v>
                </c:pt>
                <c:pt idx="754">
                  <c:v>64.7</c:v>
                </c:pt>
                <c:pt idx="755">
                  <c:v>64.7</c:v>
                </c:pt>
                <c:pt idx="756">
                  <c:v>64.7</c:v>
                </c:pt>
                <c:pt idx="757">
                  <c:v>64.7</c:v>
                </c:pt>
                <c:pt idx="758">
                  <c:v>64.7</c:v>
                </c:pt>
                <c:pt idx="759">
                  <c:v>64.8</c:v>
                </c:pt>
                <c:pt idx="760">
                  <c:v>64.8</c:v>
                </c:pt>
                <c:pt idx="761">
                  <c:v>64.8</c:v>
                </c:pt>
                <c:pt idx="762">
                  <c:v>64.8</c:v>
                </c:pt>
                <c:pt idx="763">
                  <c:v>64.8</c:v>
                </c:pt>
                <c:pt idx="764">
                  <c:v>64.8</c:v>
                </c:pt>
                <c:pt idx="765">
                  <c:v>64.8</c:v>
                </c:pt>
                <c:pt idx="766">
                  <c:v>64.8</c:v>
                </c:pt>
                <c:pt idx="767">
                  <c:v>64.8</c:v>
                </c:pt>
                <c:pt idx="768">
                  <c:v>64.8</c:v>
                </c:pt>
                <c:pt idx="769">
                  <c:v>64.900000000000006</c:v>
                </c:pt>
                <c:pt idx="770">
                  <c:v>64.900000000000006</c:v>
                </c:pt>
                <c:pt idx="771">
                  <c:v>64.8</c:v>
                </c:pt>
                <c:pt idx="772">
                  <c:v>64.900000000000006</c:v>
                </c:pt>
                <c:pt idx="773">
                  <c:v>64.900000000000006</c:v>
                </c:pt>
                <c:pt idx="774">
                  <c:v>64.900000000000006</c:v>
                </c:pt>
                <c:pt idx="775">
                  <c:v>64.900000000000006</c:v>
                </c:pt>
                <c:pt idx="776">
                  <c:v>64.900000000000006</c:v>
                </c:pt>
                <c:pt idx="777">
                  <c:v>64.900000000000006</c:v>
                </c:pt>
                <c:pt idx="778">
                  <c:v>64.900000000000006</c:v>
                </c:pt>
                <c:pt idx="779">
                  <c:v>64.900000000000006</c:v>
                </c:pt>
                <c:pt idx="780">
                  <c:v>64.900000000000006</c:v>
                </c:pt>
                <c:pt idx="781">
                  <c:v>64.900000000000006</c:v>
                </c:pt>
                <c:pt idx="782">
                  <c:v>64.900000000000006</c:v>
                </c:pt>
                <c:pt idx="783">
                  <c:v>64.900000000000006</c:v>
                </c:pt>
                <c:pt idx="784">
                  <c:v>64.900000000000006</c:v>
                </c:pt>
                <c:pt idx="785">
                  <c:v>64.900000000000006</c:v>
                </c:pt>
                <c:pt idx="786">
                  <c:v>64.8</c:v>
                </c:pt>
                <c:pt idx="787">
                  <c:v>64.599999999999994</c:v>
                </c:pt>
                <c:pt idx="788">
                  <c:v>64.599999999999994</c:v>
                </c:pt>
                <c:pt idx="789">
                  <c:v>64.5</c:v>
                </c:pt>
                <c:pt idx="790">
                  <c:v>64.5</c:v>
                </c:pt>
                <c:pt idx="791">
                  <c:v>64.400000000000006</c:v>
                </c:pt>
                <c:pt idx="792">
                  <c:v>64.400000000000006</c:v>
                </c:pt>
                <c:pt idx="793">
                  <c:v>64.400000000000006</c:v>
                </c:pt>
                <c:pt idx="794">
                  <c:v>64.400000000000006</c:v>
                </c:pt>
                <c:pt idx="795">
                  <c:v>64.400000000000006</c:v>
                </c:pt>
                <c:pt idx="796">
                  <c:v>64.3</c:v>
                </c:pt>
                <c:pt idx="797">
                  <c:v>64.3</c:v>
                </c:pt>
                <c:pt idx="798">
                  <c:v>64.3</c:v>
                </c:pt>
                <c:pt idx="799">
                  <c:v>64.3</c:v>
                </c:pt>
                <c:pt idx="800">
                  <c:v>64.2</c:v>
                </c:pt>
                <c:pt idx="801">
                  <c:v>64.2</c:v>
                </c:pt>
                <c:pt idx="802">
                  <c:v>64.2</c:v>
                </c:pt>
                <c:pt idx="803">
                  <c:v>64.2</c:v>
                </c:pt>
                <c:pt idx="804">
                  <c:v>64.2</c:v>
                </c:pt>
                <c:pt idx="805">
                  <c:v>64.2</c:v>
                </c:pt>
                <c:pt idx="806">
                  <c:v>64.2</c:v>
                </c:pt>
                <c:pt idx="807">
                  <c:v>64.099999999999994</c:v>
                </c:pt>
                <c:pt idx="808">
                  <c:v>64.099999999999994</c:v>
                </c:pt>
                <c:pt idx="809">
                  <c:v>64.2</c:v>
                </c:pt>
                <c:pt idx="810">
                  <c:v>64.2</c:v>
                </c:pt>
                <c:pt idx="811">
                  <c:v>64.2</c:v>
                </c:pt>
                <c:pt idx="812">
                  <c:v>64.099999999999994</c:v>
                </c:pt>
                <c:pt idx="813">
                  <c:v>64.099999999999994</c:v>
                </c:pt>
                <c:pt idx="814">
                  <c:v>64.099999999999994</c:v>
                </c:pt>
                <c:pt idx="815">
                  <c:v>64</c:v>
                </c:pt>
                <c:pt idx="816">
                  <c:v>64.099999999999994</c:v>
                </c:pt>
                <c:pt idx="817">
                  <c:v>64.099999999999994</c:v>
                </c:pt>
                <c:pt idx="818">
                  <c:v>64</c:v>
                </c:pt>
                <c:pt idx="819">
                  <c:v>64</c:v>
                </c:pt>
                <c:pt idx="820">
                  <c:v>64</c:v>
                </c:pt>
                <c:pt idx="821">
                  <c:v>64</c:v>
                </c:pt>
                <c:pt idx="822">
                  <c:v>64</c:v>
                </c:pt>
                <c:pt idx="823">
                  <c:v>64</c:v>
                </c:pt>
                <c:pt idx="824">
                  <c:v>64</c:v>
                </c:pt>
                <c:pt idx="825">
                  <c:v>63.9</c:v>
                </c:pt>
                <c:pt idx="826">
                  <c:v>64</c:v>
                </c:pt>
                <c:pt idx="827">
                  <c:v>64</c:v>
                </c:pt>
                <c:pt idx="828">
                  <c:v>63.9</c:v>
                </c:pt>
                <c:pt idx="829">
                  <c:v>64</c:v>
                </c:pt>
                <c:pt idx="830">
                  <c:v>63.9</c:v>
                </c:pt>
                <c:pt idx="831">
                  <c:v>63.9</c:v>
                </c:pt>
                <c:pt idx="832">
                  <c:v>63.9</c:v>
                </c:pt>
                <c:pt idx="833">
                  <c:v>63.9</c:v>
                </c:pt>
                <c:pt idx="834">
                  <c:v>63.8</c:v>
                </c:pt>
                <c:pt idx="835">
                  <c:v>63.8</c:v>
                </c:pt>
                <c:pt idx="836">
                  <c:v>63.8</c:v>
                </c:pt>
                <c:pt idx="837">
                  <c:v>63.8</c:v>
                </c:pt>
                <c:pt idx="838">
                  <c:v>63.8</c:v>
                </c:pt>
                <c:pt idx="839">
                  <c:v>63.7</c:v>
                </c:pt>
                <c:pt idx="840">
                  <c:v>63.7</c:v>
                </c:pt>
                <c:pt idx="841">
                  <c:v>63.7</c:v>
                </c:pt>
                <c:pt idx="842">
                  <c:v>63.6</c:v>
                </c:pt>
                <c:pt idx="843">
                  <c:v>63.6</c:v>
                </c:pt>
                <c:pt idx="844">
                  <c:v>63.6</c:v>
                </c:pt>
                <c:pt idx="845">
                  <c:v>63.5</c:v>
                </c:pt>
                <c:pt idx="846">
                  <c:v>63.5</c:v>
                </c:pt>
                <c:pt idx="847">
                  <c:v>63.5</c:v>
                </c:pt>
                <c:pt idx="848">
                  <c:v>63.5</c:v>
                </c:pt>
                <c:pt idx="849">
                  <c:v>63.5</c:v>
                </c:pt>
                <c:pt idx="850">
                  <c:v>63.5</c:v>
                </c:pt>
                <c:pt idx="851">
                  <c:v>63.5</c:v>
                </c:pt>
                <c:pt idx="852">
                  <c:v>63.5</c:v>
                </c:pt>
                <c:pt idx="853">
                  <c:v>63.5</c:v>
                </c:pt>
                <c:pt idx="854">
                  <c:v>63.5</c:v>
                </c:pt>
                <c:pt idx="855">
                  <c:v>63.5</c:v>
                </c:pt>
                <c:pt idx="856">
                  <c:v>63.5</c:v>
                </c:pt>
                <c:pt idx="857">
                  <c:v>63.5</c:v>
                </c:pt>
                <c:pt idx="858">
                  <c:v>63.5</c:v>
                </c:pt>
                <c:pt idx="859">
                  <c:v>63.4</c:v>
                </c:pt>
                <c:pt idx="860">
                  <c:v>63.4</c:v>
                </c:pt>
                <c:pt idx="861">
                  <c:v>63.4</c:v>
                </c:pt>
                <c:pt idx="862">
                  <c:v>63.4</c:v>
                </c:pt>
                <c:pt idx="863">
                  <c:v>63.4</c:v>
                </c:pt>
                <c:pt idx="864">
                  <c:v>63.4</c:v>
                </c:pt>
                <c:pt idx="865">
                  <c:v>63.4</c:v>
                </c:pt>
                <c:pt idx="866">
                  <c:v>63.4</c:v>
                </c:pt>
                <c:pt idx="867">
                  <c:v>63.4</c:v>
                </c:pt>
                <c:pt idx="868">
                  <c:v>63.4</c:v>
                </c:pt>
                <c:pt idx="869">
                  <c:v>63.4</c:v>
                </c:pt>
                <c:pt idx="870">
                  <c:v>63.4</c:v>
                </c:pt>
                <c:pt idx="871">
                  <c:v>63.4</c:v>
                </c:pt>
                <c:pt idx="872">
                  <c:v>63.4</c:v>
                </c:pt>
                <c:pt idx="873">
                  <c:v>63.4</c:v>
                </c:pt>
                <c:pt idx="874">
                  <c:v>63.4</c:v>
                </c:pt>
                <c:pt idx="875">
                  <c:v>63.4</c:v>
                </c:pt>
                <c:pt idx="876">
                  <c:v>63.4</c:v>
                </c:pt>
                <c:pt idx="877">
                  <c:v>63.4</c:v>
                </c:pt>
                <c:pt idx="878">
                  <c:v>63.4</c:v>
                </c:pt>
                <c:pt idx="879">
                  <c:v>63.5</c:v>
                </c:pt>
                <c:pt idx="880">
                  <c:v>63.5</c:v>
                </c:pt>
                <c:pt idx="881">
                  <c:v>63.5</c:v>
                </c:pt>
                <c:pt idx="882">
                  <c:v>63.5</c:v>
                </c:pt>
                <c:pt idx="883">
                  <c:v>63.5</c:v>
                </c:pt>
                <c:pt idx="884">
                  <c:v>63.5</c:v>
                </c:pt>
                <c:pt idx="885">
                  <c:v>63.5</c:v>
                </c:pt>
                <c:pt idx="886">
                  <c:v>63.4</c:v>
                </c:pt>
                <c:pt idx="887">
                  <c:v>63.5</c:v>
                </c:pt>
                <c:pt idx="888">
                  <c:v>63.5</c:v>
                </c:pt>
                <c:pt idx="889">
                  <c:v>63.5</c:v>
                </c:pt>
                <c:pt idx="890">
                  <c:v>63.5</c:v>
                </c:pt>
                <c:pt idx="891">
                  <c:v>63.5</c:v>
                </c:pt>
                <c:pt idx="892">
                  <c:v>63.6</c:v>
                </c:pt>
                <c:pt idx="893">
                  <c:v>63.5</c:v>
                </c:pt>
                <c:pt idx="894">
                  <c:v>63.5</c:v>
                </c:pt>
                <c:pt idx="895">
                  <c:v>63.5</c:v>
                </c:pt>
                <c:pt idx="896">
                  <c:v>63.5</c:v>
                </c:pt>
                <c:pt idx="897">
                  <c:v>63.5</c:v>
                </c:pt>
                <c:pt idx="898">
                  <c:v>63.5</c:v>
                </c:pt>
                <c:pt idx="899">
                  <c:v>63.5</c:v>
                </c:pt>
                <c:pt idx="900">
                  <c:v>63.6</c:v>
                </c:pt>
                <c:pt idx="901">
                  <c:v>63.6</c:v>
                </c:pt>
                <c:pt idx="902">
                  <c:v>63.6</c:v>
                </c:pt>
                <c:pt idx="903">
                  <c:v>63.6</c:v>
                </c:pt>
                <c:pt idx="904">
                  <c:v>63.6</c:v>
                </c:pt>
                <c:pt idx="905">
                  <c:v>63.6</c:v>
                </c:pt>
                <c:pt idx="906">
                  <c:v>63.6</c:v>
                </c:pt>
                <c:pt idx="907">
                  <c:v>63.6</c:v>
                </c:pt>
                <c:pt idx="908">
                  <c:v>63.6</c:v>
                </c:pt>
                <c:pt idx="909">
                  <c:v>63.6</c:v>
                </c:pt>
                <c:pt idx="910">
                  <c:v>63.6</c:v>
                </c:pt>
                <c:pt idx="911">
                  <c:v>63.6</c:v>
                </c:pt>
                <c:pt idx="912">
                  <c:v>63.6</c:v>
                </c:pt>
                <c:pt idx="913">
                  <c:v>63.6</c:v>
                </c:pt>
                <c:pt idx="914">
                  <c:v>63.7</c:v>
                </c:pt>
                <c:pt idx="915">
                  <c:v>63.7</c:v>
                </c:pt>
                <c:pt idx="916">
                  <c:v>63.7</c:v>
                </c:pt>
                <c:pt idx="917">
                  <c:v>63.6</c:v>
                </c:pt>
                <c:pt idx="918">
                  <c:v>63.6</c:v>
                </c:pt>
                <c:pt idx="919">
                  <c:v>63.7</c:v>
                </c:pt>
                <c:pt idx="920">
                  <c:v>63.7</c:v>
                </c:pt>
                <c:pt idx="921">
                  <c:v>63.7</c:v>
                </c:pt>
                <c:pt idx="922">
                  <c:v>63.7</c:v>
                </c:pt>
                <c:pt idx="923">
                  <c:v>63.7</c:v>
                </c:pt>
                <c:pt idx="924">
                  <c:v>63.7</c:v>
                </c:pt>
                <c:pt idx="925">
                  <c:v>63.7</c:v>
                </c:pt>
                <c:pt idx="926">
                  <c:v>63.8</c:v>
                </c:pt>
                <c:pt idx="927">
                  <c:v>63.8</c:v>
                </c:pt>
                <c:pt idx="928">
                  <c:v>63.8</c:v>
                </c:pt>
                <c:pt idx="929">
                  <c:v>63.8</c:v>
                </c:pt>
                <c:pt idx="930">
                  <c:v>63.9</c:v>
                </c:pt>
                <c:pt idx="931">
                  <c:v>63.9</c:v>
                </c:pt>
                <c:pt idx="932">
                  <c:v>63.9</c:v>
                </c:pt>
                <c:pt idx="933">
                  <c:v>63.9</c:v>
                </c:pt>
                <c:pt idx="934">
                  <c:v>63.9</c:v>
                </c:pt>
                <c:pt idx="935">
                  <c:v>63.9</c:v>
                </c:pt>
                <c:pt idx="936">
                  <c:v>63.9</c:v>
                </c:pt>
                <c:pt idx="937">
                  <c:v>63.9</c:v>
                </c:pt>
                <c:pt idx="938">
                  <c:v>64</c:v>
                </c:pt>
                <c:pt idx="939">
                  <c:v>64</c:v>
                </c:pt>
                <c:pt idx="940">
                  <c:v>64</c:v>
                </c:pt>
                <c:pt idx="941">
                  <c:v>64</c:v>
                </c:pt>
                <c:pt idx="942">
                  <c:v>64.099999999999994</c:v>
                </c:pt>
                <c:pt idx="943">
                  <c:v>64.099999999999994</c:v>
                </c:pt>
                <c:pt idx="944">
                  <c:v>64.099999999999994</c:v>
                </c:pt>
                <c:pt idx="945">
                  <c:v>64.099999999999994</c:v>
                </c:pt>
                <c:pt idx="946">
                  <c:v>64.2</c:v>
                </c:pt>
                <c:pt idx="947">
                  <c:v>64.2</c:v>
                </c:pt>
                <c:pt idx="948">
                  <c:v>64.2</c:v>
                </c:pt>
                <c:pt idx="949">
                  <c:v>64.2</c:v>
                </c:pt>
                <c:pt idx="950">
                  <c:v>64.3</c:v>
                </c:pt>
                <c:pt idx="951">
                  <c:v>64.3</c:v>
                </c:pt>
                <c:pt idx="952">
                  <c:v>64.3</c:v>
                </c:pt>
                <c:pt idx="953">
                  <c:v>64.3</c:v>
                </c:pt>
                <c:pt idx="954">
                  <c:v>64.3</c:v>
                </c:pt>
                <c:pt idx="955">
                  <c:v>64.3</c:v>
                </c:pt>
                <c:pt idx="956">
                  <c:v>64.400000000000006</c:v>
                </c:pt>
                <c:pt idx="957">
                  <c:v>64.400000000000006</c:v>
                </c:pt>
                <c:pt idx="958">
                  <c:v>64.400000000000006</c:v>
                </c:pt>
                <c:pt idx="959">
                  <c:v>64.400000000000006</c:v>
                </c:pt>
                <c:pt idx="960">
                  <c:v>64.400000000000006</c:v>
                </c:pt>
                <c:pt idx="961">
                  <c:v>64.400000000000006</c:v>
                </c:pt>
                <c:pt idx="962">
                  <c:v>64.400000000000006</c:v>
                </c:pt>
                <c:pt idx="963">
                  <c:v>64.400000000000006</c:v>
                </c:pt>
                <c:pt idx="964">
                  <c:v>64.400000000000006</c:v>
                </c:pt>
                <c:pt idx="965">
                  <c:v>64.400000000000006</c:v>
                </c:pt>
                <c:pt idx="966">
                  <c:v>64.400000000000006</c:v>
                </c:pt>
                <c:pt idx="967">
                  <c:v>64.400000000000006</c:v>
                </c:pt>
                <c:pt idx="968">
                  <c:v>64.400000000000006</c:v>
                </c:pt>
                <c:pt idx="969">
                  <c:v>64.400000000000006</c:v>
                </c:pt>
                <c:pt idx="970">
                  <c:v>64.400000000000006</c:v>
                </c:pt>
                <c:pt idx="971">
                  <c:v>64.400000000000006</c:v>
                </c:pt>
                <c:pt idx="972">
                  <c:v>64.400000000000006</c:v>
                </c:pt>
                <c:pt idx="973">
                  <c:v>64.5</c:v>
                </c:pt>
                <c:pt idx="974">
                  <c:v>64.5</c:v>
                </c:pt>
                <c:pt idx="975">
                  <c:v>64.5</c:v>
                </c:pt>
                <c:pt idx="976">
                  <c:v>64.5</c:v>
                </c:pt>
                <c:pt idx="977">
                  <c:v>64.599999999999994</c:v>
                </c:pt>
                <c:pt idx="978">
                  <c:v>64.599999999999994</c:v>
                </c:pt>
                <c:pt idx="979">
                  <c:v>64.599999999999994</c:v>
                </c:pt>
                <c:pt idx="980">
                  <c:v>64.599999999999994</c:v>
                </c:pt>
                <c:pt idx="981">
                  <c:v>64.599999999999994</c:v>
                </c:pt>
                <c:pt idx="982">
                  <c:v>64.599999999999994</c:v>
                </c:pt>
                <c:pt idx="983">
                  <c:v>64.7</c:v>
                </c:pt>
                <c:pt idx="984">
                  <c:v>64.7</c:v>
                </c:pt>
                <c:pt idx="985">
                  <c:v>64.7</c:v>
                </c:pt>
                <c:pt idx="986">
                  <c:v>64.7</c:v>
                </c:pt>
                <c:pt idx="987">
                  <c:v>64.7</c:v>
                </c:pt>
                <c:pt idx="988">
                  <c:v>64.7</c:v>
                </c:pt>
                <c:pt idx="989">
                  <c:v>64.7</c:v>
                </c:pt>
                <c:pt idx="990">
                  <c:v>64.7</c:v>
                </c:pt>
                <c:pt idx="991">
                  <c:v>64.7</c:v>
                </c:pt>
                <c:pt idx="992">
                  <c:v>64.7</c:v>
                </c:pt>
                <c:pt idx="993">
                  <c:v>64.7</c:v>
                </c:pt>
                <c:pt idx="994">
                  <c:v>64.7</c:v>
                </c:pt>
                <c:pt idx="995">
                  <c:v>64.599999999999994</c:v>
                </c:pt>
                <c:pt idx="996">
                  <c:v>64.7</c:v>
                </c:pt>
                <c:pt idx="997">
                  <c:v>64.7</c:v>
                </c:pt>
                <c:pt idx="998">
                  <c:v>64.7</c:v>
                </c:pt>
                <c:pt idx="999">
                  <c:v>64.7</c:v>
                </c:pt>
                <c:pt idx="1000">
                  <c:v>64.7</c:v>
                </c:pt>
                <c:pt idx="1001">
                  <c:v>64.599999999999994</c:v>
                </c:pt>
                <c:pt idx="1002">
                  <c:v>64.599999999999994</c:v>
                </c:pt>
                <c:pt idx="1003">
                  <c:v>64.599999999999994</c:v>
                </c:pt>
                <c:pt idx="1004">
                  <c:v>64.599999999999994</c:v>
                </c:pt>
                <c:pt idx="1005">
                  <c:v>64.599999999999994</c:v>
                </c:pt>
                <c:pt idx="1006">
                  <c:v>64.599999999999994</c:v>
                </c:pt>
                <c:pt idx="1007">
                  <c:v>64.599999999999994</c:v>
                </c:pt>
                <c:pt idx="1008">
                  <c:v>64.599999999999994</c:v>
                </c:pt>
                <c:pt idx="1009">
                  <c:v>64.599999999999994</c:v>
                </c:pt>
                <c:pt idx="1010">
                  <c:v>64.599999999999994</c:v>
                </c:pt>
                <c:pt idx="1011">
                  <c:v>64.599999999999994</c:v>
                </c:pt>
                <c:pt idx="1012">
                  <c:v>64.599999999999994</c:v>
                </c:pt>
                <c:pt idx="1013">
                  <c:v>64.599999999999994</c:v>
                </c:pt>
                <c:pt idx="1014">
                  <c:v>64.599999999999994</c:v>
                </c:pt>
                <c:pt idx="1015">
                  <c:v>64.7</c:v>
                </c:pt>
                <c:pt idx="1016">
                  <c:v>64.7</c:v>
                </c:pt>
                <c:pt idx="1017">
                  <c:v>64.7</c:v>
                </c:pt>
                <c:pt idx="1018">
                  <c:v>64.7</c:v>
                </c:pt>
                <c:pt idx="1019">
                  <c:v>64.599999999999994</c:v>
                </c:pt>
                <c:pt idx="1020">
                  <c:v>64.599999999999994</c:v>
                </c:pt>
                <c:pt idx="1021">
                  <c:v>64.599999999999994</c:v>
                </c:pt>
                <c:pt idx="1022">
                  <c:v>64.7</c:v>
                </c:pt>
                <c:pt idx="1023">
                  <c:v>64.7</c:v>
                </c:pt>
                <c:pt idx="1024">
                  <c:v>64.7</c:v>
                </c:pt>
                <c:pt idx="1025">
                  <c:v>64.7</c:v>
                </c:pt>
                <c:pt idx="1026">
                  <c:v>64.7</c:v>
                </c:pt>
                <c:pt idx="1027">
                  <c:v>64.7</c:v>
                </c:pt>
                <c:pt idx="1028">
                  <c:v>64.7</c:v>
                </c:pt>
                <c:pt idx="1029">
                  <c:v>64.7</c:v>
                </c:pt>
                <c:pt idx="1030">
                  <c:v>64.7</c:v>
                </c:pt>
                <c:pt idx="1031">
                  <c:v>64.7</c:v>
                </c:pt>
                <c:pt idx="1032">
                  <c:v>64.7</c:v>
                </c:pt>
                <c:pt idx="1033">
                  <c:v>64.7</c:v>
                </c:pt>
                <c:pt idx="1034">
                  <c:v>64.7</c:v>
                </c:pt>
                <c:pt idx="1035">
                  <c:v>64.7</c:v>
                </c:pt>
                <c:pt idx="1036">
                  <c:v>64.7</c:v>
                </c:pt>
                <c:pt idx="1037">
                  <c:v>64.7</c:v>
                </c:pt>
                <c:pt idx="1038">
                  <c:v>64.7</c:v>
                </c:pt>
                <c:pt idx="1039">
                  <c:v>64.7</c:v>
                </c:pt>
                <c:pt idx="1040">
                  <c:v>64.7</c:v>
                </c:pt>
                <c:pt idx="1041">
                  <c:v>64.599999999999994</c:v>
                </c:pt>
                <c:pt idx="1042">
                  <c:v>64.599999999999994</c:v>
                </c:pt>
                <c:pt idx="1043">
                  <c:v>64.5</c:v>
                </c:pt>
                <c:pt idx="1044">
                  <c:v>64.3</c:v>
                </c:pt>
                <c:pt idx="1045">
                  <c:v>64.2</c:v>
                </c:pt>
                <c:pt idx="1046">
                  <c:v>64.099999999999994</c:v>
                </c:pt>
                <c:pt idx="1047">
                  <c:v>64.099999999999994</c:v>
                </c:pt>
                <c:pt idx="1048">
                  <c:v>64.099999999999994</c:v>
                </c:pt>
                <c:pt idx="1049">
                  <c:v>64.099999999999994</c:v>
                </c:pt>
                <c:pt idx="1050">
                  <c:v>64.099999999999994</c:v>
                </c:pt>
                <c:pt idx="1051">
                  <c:v>64.099999999999994</c:v>
                </c:pt>
                <c:pt idx="1052">
                  <c:v>64.2</c:v>
                </c:pt>
                <c:pt idx="1053">
                  <c:v>64.2</c:v>
                </c:pt>
                <c:pt idx="1054">
                  <c:v>64.2</c:v>
                </c:pt>
                <c:pt idx="1055">
                  <c:v>64.2</c:v>
                </c:pt>
                <c:pt idx="1056">
                  <c:v>64.2</c:v>
                </c:pt>
                <c:pt idx="1057">
                  <c:v>64.2</c:v>
                </c:pt>
                <c:pt idx="1058">
                  <c:v>64.099999999999994</c:v>
                </c:pt>
                <c:pt idx="1059">
                  <c:v>64.2</c:v>
                </c:pt>
                <c:pt idx="1060">
                  <c:v>64.2</c:v>
                </c:pt>
                <c:pt idx="1061">
                  <c:v>64.3</c:v>
                </c:pt>
                <c:pt idx="1062">
                  <c:v>64.3</c:v>
                </c:pt>
                <c:pt idx="1063">
                  <c:v>64.3</c:v>
                </c:pt>
                <c:pt idx="1064">
                  <c:v>64.400000000000006</c:v>
                </c:pt>
                <c:pt idx="1065">
                  <c:v>64.400000000000006</c:v>
                </c:pt>
                <c:pt idx="1066">
                  <c:v>64.400000000000006</c:v>
                </c:pt>
                <c:pt idx="1067">
                  <c:v>64.400000000000006</c:v>
                </c:pt>
                <c:pt idx="1068">
                  <c:v>64.5</c:v>
                </c:pt>
                <c:pt idx="1069">
                  <c:v>64.400000000000006</c:v>
                </c:pt>
                <c:pt idx="1070">
                  <c:v>64.400000000000006</c:v>
                </c:pt>
                <c:pt idx="1071">
                  <c:v>64.400000000000006</c:v>
                </c:pt>
                <c:pt idx="1072">
                  <c:v>64.400000000000006</c:v>
                </c:pt>
                <c:pt idx="1073">
                  <c:v>64.400000000000006</c:v>
                </c:pt>
                <c:pt idx="1074">
                  <c:v>64.400000000000006</c:v>
                </c:pt>
                <c:pt idx="1075">
                  <c:v>64.5</c:v>
                </c:pt>
                <c:pt idx="1076">
                  <c:v>64.599999999999994</c:v>
                </c:pt>
                <c:pt idx="1077">
                  <c:v>64.599999999999994</c:v>
                </c:pt>
                <c:pt idx="1078">
                  <c:v>64.599999999999994</c:v>
                </c:pt>
                <c:pt idx="1079">
                  <c:v>64.5</c:v>
                </c:pt>
                <c:pt idx="1080">
                  <c:v>64.5</c:v>
                </c:pt>
                <c:pt idx="1081">
                  <c:v>64.599999999999994</c:v>
                </c:pt>
                <c:pt idx="1082">
                  <c:v>64.599999999999994</c:v>
                </c:pt>
                <c:pt idx="1083">
                  <c:v>64.599999999999994</c:v>
                </c:pt>
                <c:pt idx="1084">
                  <c:v>64.599999999999994</c:v>
                </c:pt>
                <c:pt idx="1085">
                  <c:v>64.599999999999994</c:v>
                </c:pt>
                <c:pt idx="1086">
                  <c:v>64.599999999999994</c:v>
                </c:pt>
                <c:pt idx="1087">
                  <c:v>64.599999999999994</c:v>
                </c:pt>
                <c:pt idx="1088">
                  <c:v>64.5</c:v>
                </c:pt>
                <c:pt idx="1089">
                  <c:v>64.5</c:v>
                </c:pt>
                <c:pt idx="1090">
                  <c:v>64.5</c:v>
                </c:pt>
                <c:pt idx="1091">
                  <c:v>64.5</c:v>
                </c:pt>
                <c:pt idx="1092">
                  <c:v>64.5</c:v>
                </c:pt>
                <c:pt idx="1093">
                  <c:v>64.5</c:v>
                </c:pt>
                <c:pt idx="1094">
                  <c:v>64.5</c:v>
                </c:pt>
                <c:pt idx="1095">
                  <c:v>64.5</c:v>
                </c:pt>
                <c:pt idx="1096">
                  <c:v>64.400000000000006</c:v>
                </c:pt>
                <c:pt idx="1097">
                  <c:v>64.3</c:v>
                </c:pt>
                <c:pt idx="1098">
                  <c:v>64.400000000000006</c:v>
                </c:pt>
                <c:pt idx="1099">
                  <c:v>64.400000000000006</c:v>
                </c:pt>
                <c:pt idx="1100">
                  <c:v>64.400000000000006</c:v>
                </c:pt>
                <c:pt idx="1101">
                  <c:v>64.400000000000006</c:v>
                </c:pt>
                <c:pt idx="1102">
                  <c:v>64.400000000000006</c:v>
                </c:pt>
                <c:pt idx="1103">
                  <c:v>64.3</c:v>
                </c:pt>
                <c:pt idx="1104">
                  <c:v>64.3</c:v>
                </c:pt>
                <c:pt idx="1105">
                  <c:v>64.3</c:v>
                </c:pt>
                <c:pt idx="1106">
                  <c:v>64.400000000000006</c:v>
                </c:pt>
                <c:pt idx="1107">
                  <c:v>64.400000000000006</c:v>
                </c:pt>
                <c:pt idx="1108">
                  <c:v>64.400000000000006</c:v>
                </c:pt>
                <c:pt idx="1109">
                  <c:v>64.400000000000006</c:v>
                </c:pt>
                <c:pt idx="1110">
                  <c:v>64.400000000000006</c:v>
                </c:pt>
                <c:pt idx="1111">
                  <c:v>64.400000000000006</c:v>
                </c:pt>
                <c:pt idx="1112">
                  <c:v>64.5</c:v>
                </c:pt>
                <c:pt idx="1113">
                  <c:v>64.5</c:v>
                </c:pt>
                <c:pt idx="1114">
                  <c:v>64.5</c:v>
                </c:pt>
                <c:pt idx="1115">
                  <c:v>64.5</c:v>
                </c:pt>
                <c:pt idx="1116">
                  <c:v>64.599999999999994</c:v>
                </c:pt>
                <c:pt idx="1117">
                  <c:v>64.599999999999994</c:v>
                </c:pt>
                <c:pt idx="1118">
                  <c:v>64.599999999999994</c:v>
                </c:pt>
                <c:pt idx="1119">
                  <c:v>64.599999999999994</c:v>
                </c:pt>
                <c:pt idx="1120">
                  <c:v>64.599999999999994</c:v>
                </c:pt>
                <c:pt idx="1121">
                  <c:v>64.7</c:v>
                </c:pt>
                <c:pt idx="1122">
                  <c:v>64.7</c:v>
                </c:pt>
                <c:pt idx="1123">
                  <c:v>64.8</c:v>
                </c:pt>
                <c:pt idx="1124">
                  <c:v>64.8</c:v>
                </c:pt>
                <c:pt idx="1125">
                  <c:v>64.900000000000006</c:v>
                </c:pt>
                <c:pt idx="1126">
                  <c:v>64.8</c:v>
                </c:pt>
                <c:pt idx="1127">
                  <c:v>64.8</c:v>
                </c:pt>
                <c:pt idx="1128">
                  <c:v>64.8</c:v>
                </c:pt>
                <c:pt idx="1129">
                  <c:v>64.8</c:v>
                </c:pt>
                <c:pt idx="1130">
                  <c:v>64.900000000000006</c:v>
                </c:pt>
                <c:pt idx="1131">
                  <c:v>64.8</c:v>
                </c:pt>
                <c:pt idx="1132">
                  <c:v>64.8</c:v>
                </c:pt>
                <c:pt idx="1133">
                  <c:v>64.8</c:v>
                </c:pt>
                <c:pt idx="1134">
                  <c:v>64.8</c:v>
                </c:pt>
                <c:pt idx="1135">
                  <c:v>64.900000000000006</c:v>
                </c:pt>
                <c:pt idx="1136">
                  <c:v>64.900000000000006</c:v>
                </c:pt>
                <c:pt idx="1137">
                  <c:v>64.900000000000006</c:v>
                </c:pt>
                <c:pt idx="1138">
                  <c:v>64.900000000000006</c:v>
                </c:pt>
                <c:pt idx="1139">
                  <c:v>65</c:v>
                </c:pt>
                <c:pt idx="1140">
                  <c:v>65.099999999999994</c:v>
                </c:pt>
                <c:pt idx="1141">
                  <c:v>65.2</c:v>
                </c:pt>
                <c:pt idx="1142">
                  <c:v>65.2</c:v>
                </c:pt>
                <c:pt idx="1143">
                  <c:v>65.2</c:v>
                </c:pt>
                <c:pt idx="1144">
                  <c:v>65.2</c:v>
                </c:pt>
                <c:pt idx="1145">
                  <c:v>65.3</c:v>
                </c:pt>
                <c:pt idx="1146">
                  <c:v>65.2</c:v>
                </c:pt>
                <c:pt idx="1147">
                  <c:v>65.2</c:v>
                </c:pt>
                <c:pt idx="1148">
                  <c:v>65.3</c:v>
                </c:pt>
                <c:pt idx="1149">
                  <c:v>65.3</c:v>
                </c:pt>
                <c:pt idx="1150">
                  <c:v>65.3</c:v>
                </c:pt>
                <c:pt idx="1151">
                  <c:v>65.2</c:v>
                </c:pt>
                <c:pt idx="1152">
                  <c:v>65.3</c:v>
                </c:pt>
                <c:pt idx="1153">
                  <c:v>65.400000000000006</c:v>
                </c:pt>
                <c:pt idx="1154">
                  <c:v>65.400000000000006</c:v>
                </c:pt>
                <c:pt idx="1155">
                  <c:v>65.400000000000006</c:v>
                </c:pt>
                <c:pt idx="1156">
                  <c:v>65.5</c:v>
                </c:pt>
                <c:pt idx="1157">
                  <c:v>65.599999999999994</c:v>
                </c:pt>
                <c:pt idx="1158">
                  <c:v>65.7</c:v>
                </c:pt>
                <c:pt idx="1159">
                  <c:v>65.7</c:v>
                </c:pt>
                <c:pt idx="1160">
                  <c:v>65.900000000000006</c:v>
                </c:pt>
                <c:pt idx="1161">
                  <c:v>66.099999999999994</c:v>
                </c:pt>
                <c:pt idx="1162">
                  <c:v>66.099999999999994</c:v>
                </c:pt>
                <c:pt idx="1163">
                  <c:v>66.099999999999994</c:v>
                </c:pt>
                <c:pt idx="1164">
                  <c:v>66.2</c:v>
                </c:pt>
                <c:pt idx="1165">
                  <c:v>66.2</c:v>
                </c:pt>
                <c:pt idx="1166">
                  <c:v>66.2</c:v>
                </c:pt>
                <c:pt idx="1167">
                  <c:v>66.2</c:v>
                </c:pt>
                <c:pt idx="1168">
                  <c:v>66.2</c:v>
                </c:pt>
                <c:pt idx="1169">
                  <c:v>66.2</c:v>
                </c:pt>
                <c:pt idx="1170">
                  <c:v>66.2</c:v>
                </c:pt>
                <c:pt idx="1171">
                  <c:v>66.3</c:v>
                </c:pt>
                <c:pt idx="1172">
                  <c:v>66.2</c:v>
                </c:pt>
                <c:pt idx="1173">
                  <c:v>66.2</c:v>
                </c:pt>
                <c:pt idx="1174">
                  <c:v>66.2</c:v>
                </c:pt>
                <c:pt idx="1175">
                  <c:v>66.2</c:v>
                </c:pt>
                <c:pt idx="1176">
                  <c:v>66.2</c:v>
                </c:pt>
                <c:pt idx="1177">
                  <c:v>66.2</c:v>
                </c:pt>
                <c:pt idx="1178">
                  <c:v>66.2</c:v>
                </c:pt>
                <c:pt idx="1179">
                  <c:v>66.2</c:v>
                </c:pt>
                <c:pt idx="1180">
                  <c:v>66.2</c:v>
                </c:pt>
                <c:pt idx="1181">
                  <c:v>66.2</c:v>
                </c:pt>
                <c:pt idx="1182">
                  <c:v>66.2</c:v>
                </c:pt>
                <c:pt idx="1183">
                  <c:v>66.3</c:v>
                </c:pt>
                <c:pt idx="1184">
                  <c:v>66.3</c:v>
                </c:pt>
                <c:pt idx="1185">
                  <c:v>66.3</c:v>
                </c:pt>
                <c:pt idx="1186">
                  <c:v>66.3</c:v>
                </c:pt>
                <c:pt idx="1187">
                  <c:v>66.3</c:v>
                </c:pt>
                <c:pt idx="1188">
                  <c:v>66.3</c:v>
                </c:pt>
                <c:pt idx="1189">
                  <c:v>66.3</c:v>
                </c:pt>
                <c:pt idx="1190">
                  <c:v>66.3</c:v>
                </c:pt>
                <c:pt idx="1191">
                  <c:v>66.400000000000006</c:v>
                </c:pt>
                <c:pt idx="1192">
                  <c:v>66.400000000000006</c:v>
                </c:pt>
                <c:pt idx="1193">
                  <c:v>66.5</c:v>
                </c:pt>
                <c:pt idx="1194">
                  <c:v>66.5</c:v>
                </c:pt>
                <c:pt idx="1195">
                  <c:v>66.599999999999994</c:v>
                </c:pt>
                <c:pt idx="1196">
                  <c:v>66.7</c:v>
                </c:pt>
                <c:pt idx="1197">
                  <c:v>66.7</c:v>
                </c:pt>
                <c:pt idx="1198">
                  <c:v>66.7</c:v>
                </c:pt>
                <c:pt idx="1199">
                  <c:v>66.7</c:v>
                </c:pt>
                <c:pt idx="1200">
                  <c:v>66.7</c:v>
                </c:pt>
                <c:pt idx="1201">
                  <c:v>66.7</c:v>
                </c:pt>
                <c:pt idx="1202">
                  <c:v>66.7</c:v>
                </c:pt>
                <c:pt idx="1203">
                  <c:v>66.7</c:v>
                </c:pt>
                <c:pt idx="1204">
                  <c:v>66.7</c:v>
                </c:pt>
                <c:pt idx="1205">
                  <c:v>66.8</c:v>
                </c:pt>
                <c:pt idx="1206">
                  <c:v>66.8</c:v>
                </c:pt>
                <c:pt idx="1207">
                  <c:v>66.8</c:v>
                </c:pt>
                <c:pt idx="1208">
                  <c:v>66.8</c:v>
                </c:pt>
                <c:pt idx="1209">
                  <c:v>66.8</c:v>
                </c:pt>
                <c:pt idx="1210">
                  <c:v>66.8</c:v>
                </c:pt>
                <c:pt idx="1211">
                  <c:v>66.8</c:v>
                </c:pt>
                <c:pt idx="1212">
                  <c:v>66.900000000000006</c:v>
                </c:pt>
                <c:pt idx="1213">
                  <c:v>66.8</c:v>
                </c:pt>
                <c:pt idx="1214">
                  <c:v>66.7</c:v>
                </c:pt>
                <c:pt idx="1215">
                  <c:v>66.7</c:v>
                </c:pt>
                <c:pt idx="1216">
                  <c:v>66.599999999999994</c:v>
                </c:pt>
                <c:pt idx="1217">
                  <c:v>66.8</c:v>
                </c:pt>
                <c:pt idx="1218">
                  <c:v>66.900000000000006</c:v>
                </c:pt>
                <c:pt idx="1219">
                  <c:v>67</c:v>
                </c:pt>
                <c:pt idx="1220">
                  <c:v>67</c:v>
                </c:pt>
                <c:pt idx="1221">
                  <c:v>66.900000000000006</c:v>
                </c:pt>
                <c:pt idx="1222">
                  <c:v>66.900000000000006</c:v>
                </c:pt>
                <c:pt idx="1223">
                  <c:v>66.900000000000006</c:v>
                </c:pt>
                <c:pt idx="1224">
                  <c:v>66.900000000000006</c:v>
                </c:pt>
                <c:pt idx="1225">
                  <c:v>67</c:v>
                </c:pt>
                <c:pt idx="1226">
                  <c:v>67.099999999999994</c:v>
                </c:pt>
                <c:pt idx="1227">
                  <c:v>67.099999999999994</c:v>
                </c:pt>
                <c:pt idx="1228">
                  <c:v>67.099999999999994</c:v>
                </c:pt>
                <c:pt idx="1229">
                  <c:v>67.099999999999994</c:v>
                </c:pt>
                <c:pt idx="1230">
                  <c:v>67.099999999999994</c:v>
                </c:pt>
                <c:pt idx="1231">
                  <c:v>67.099999999999994</c:v>
                </c:pt>
                <c:pt idx="1232">
                  <c:v>67.099999999999994</c:v>
                </c:pt>
                <c:pt idx="1233">
                  <c:v>67.099999999999994</c:v>
                </c:pt>
                <c:pt idx="1234">
                  <c:v>67.099999999999994</c:v>
                </c:pt>
                <c:pt idx="1235">
                  <c:v>67.099999999999994</c:v>
                </c:pt>
                <c:pt idx="1236">
                  <c:v>67.099999999999994</c:v>
                </c:pt>
                <c:pt idx="1237">
                  <c:v>67.099999999999994</c:v>
                </c:pt>
                <c:pt idx="1238">
                  <c:v>67.099999999999994</c:v>
                </c:pt>
                <c:pt idx="1239">
                  <c:v>67.099999999999994</c:v>
                </c:pt>
                <c:pt idx="1240">
                  <c:v>67.099999999999994</c:v>
                </c:pt>
                <c:pt idx="1241">
                  <c:v>67.099999999999994</c:v>
                </c:pt>
                <c:pt idx="1242">
                  <c:v>67</c:v>
                </c:pt>
                <c:pt idx="1243">
                  <c:v>67</c:v>
                </c:pt>
                <c:pt idx="1244">
                  <c:v>67</c:v>
                </c:pt>
                <c:pt idx="1245">
                  <c:v>67</c:v>
                </c:pt>
                <c:pt idx="1246">
                  <c:v>66.8</c:v>
                </c:pt>
                <c:pt idx="1247">
                  <c:v>66.8</c:v>
                </c:pt>
                <c:pt idx="1248">
                  <c:v>66.7</c:v>
                </c:pt>
                <c:pt idx="1249">
                  <c:v>66.7</c:v>
                </c:pt>
                <c:pt idx="1250">
                  <c:v>66.7</c:v>
                </c:pt>
                <c:pt idx="1251">
                  <c:v>66.599999999999994</c:v>
                </c:pt>
                <c:pt idx="1252">
                  <c:v>66.5</c:v>
                </c:pt>
                <c:pt idx="1253">
                  <c:v>66.5</c:v>
                </c:pt>
                <c:pt idx="1254">
                  <c:v>66.5</c:v>
                </c:pt>
                <c:pt idx="1255">
                  <c:v>66.5</c:v>
                </c:pt>
                <c:pt idx="1256">
                  <c:v>66.5</c:v>
                </c:pt>
                <c:pt idx="1257">
                  <c:v>66.5</c:v>
                </c:pt>
                <c:pt idx="1258">
                  <c:v>66.5</c:v>
                </c:pt>
                <c:pt idx="1259">
                  <c:v>66.5</c:v>
                </c:pt>
                <c:pt idx="1260">
                  <c:v>66.400000000000006</c:v>
                </c:pt>
                <c:pt idx="1261">
                  <c:v>66.3</c:v>
                </c:pt>
                <c:pt idx="1262">
                  <c:v>66.099999999999994</c:v>
                </c:pt>
                <c:pt idx="1263">
                  <c:v>66.099999999999994</c:v>
                </c:pt>
                <c:pt idx="1264">
                  <c:v>66</c:v>
                </c:pt>
                <c:pt idx="1265">
                  <c:v>65.8</c:v>
                </c:pt>
                <c:pt idx="1266">
                  <c:v>65.8</c:v>
                </c:pt>
                <c:pt idx="1267">
                  <c:v>65.7</c:v>
                </c:pt>
                <c:pt idx="1268">
                  <c:v>65.7</c:v>
                </c:pt>
                <c:pt idx="1269">
                  <c:v>65.5</c:v>
                </c:pt>
                <c:pt idx="1270">
                  <c:v>65.400000000000006</c:v>
                </c:pt>
                <c:pt idx="1271">
                  <c:v>65.400000000000006</c:v>
                </c:pt>
                <c:pt idx="1272">
                  <c:v>65.3</c:v>
                </c:pt>
                <c:pt idx="1273">
                  <c:v>65.3</c:v>
                </c:pt>
                <c:pt idx="1274">
                  <c:v>65.2</c:v>
                </c:pt>
                <c:pt idx="1275">
                  <c:v>65.2</c:v>
                </c:pt>
                <c:pt idx="1276">
                  <c:v>65.2</c:v>
                </c:pt>
                <c:pt idx="1277">
                  <c:v>65.2</c:v>
                </c:pt>
                <c:pt idx="1278">
                  <c:v>65.099999999999994</c:v>
                </c:pt>
                <c:pt idx="1279">
                  <c:v>65.099999999999994</c:v>
                </c:pt>
                <c:pt idx="1280">
                  <c:v>65.099999999999994</c:v>
                </c:pt>
                <c:pt idx="1281">
                  <c:v>65.099999999999994</c:v>
                </c:pt>
                <c:pt idx="1282">
                  <c:v>65.099999999999994</c:v>
                </c:pt>
                <c:pt idx="1283">
                  <c:v>65.099999999999994</c:v>
                </c:pt>
                <c:pt idx="1284">
                  <c:v>65.099999999999994</c:v>
                </c:pt>
                <c:pt idx="1285">
                  <c:v>65.2</c:v>
                </c:pt>
                <c:pt idx="1286">
                  <c:v>65.099999999999994</c:v>
                </c:pt>
                <c:pt idx="1287">
                  <c:v>65.099999999999994</c:v>
                </c:pt>
                <c:pt idx="1288">
                  <c:v>65.099999999999994</c:v>
                </c:pt>
                <c:pt idx="1289">
                  <c:v>65.099999999999994</c:v>
                </c:pt>
                <c:pt idx="1290">
                  <c:v>65.099999999999994</c:v>
                </c:pt>
                <c:pt idx="1291">
                  <c:v>65.099999999999994</c:v>
                </c:pt>
                <c:pt idx="1292">
                  <c:v>65.099999999999994</c:v>
                </c:pt>
                <c:pt idx="1293">
                  <c:v>65</c:v>
                </c:pt>
                <c:pt idx="1294">
                  <c:v>65</c:v>
                </c:pt>
                <c:pt idx="1295">
                  <c:v>65.099999999999994</c:v>
                </c:pt>
                <c:pt idx="1296">
                  <c:v>65</c:v>
                </c:pt>
                <c:pt idx="1297">
                  <c:v>65</c:v>
                </c:pt>
                <c:pt idx="1298">
                  <c:v>65</c:v>
                </c:pt>
                <c:pt idx="1299">
                  <c:v>65</c:v>
                </c:pt>
                <c:pt idx="1300">
                  <c:v>65</c:v>
                </c:pt>
                <c:pt idx="1301">
                  <c:v>65</c:v>
                </c:pt>
                <c:pt idx="1302">
                  <c:v>65.099999999999994</c:v>
                </c:pt>
                <c:pt idx="1303">
                  <c:v>65.3</c:v>
                </c:pt>
                <c:pt idx="1304">
                  <c:v>65.5</c:v>
                </c:pt>
                <c:pt idx="1305">
                  <c:v>65.7</c:v>
                </c:pt>
                <c:pt idx="1306">
                  <c:v>66.099999999999994</c:v>
                </c:pt>
                <c:pt idx="1307">
                  <c:v>66.5</c:v>
                </c:pt>
                <c:pt idx="1308">
                  <c:v>66.900000000000006</c:v>
                </c:pt>
                <c:pt idx="1309">
                  <c:v>67.5</c:v>
                </c:pt>
                <c:pt idx="1310">
                  <c:v>68.099999999999994</c:v>
                </c:pt>
                <c:pt idx="1311">
                  <c:v>68.7</c:v>
                </c:pt>
                <c:pt idx="1312">
                  <c:v>69.2</c:v>
                </c:pt>
                <c:pt idx="1313">
                  <c:v>69.900000000000006</c:v>
                </c:pt>
                <c:pt idx="1314">
                  <c:v>71</c:v>
                </c:pt>
                <c:pt idx="1315">
                  <c:v>72.2</c:v>
                </c:pt>
                <c:pt idx="1316">
                  <c:v>73.400000000000006</c:v>
                </c:pt>
                <c:pt idx="1317">
                  <c:v>74.7</c:v>
                </c:pt>
                <c:pt idx="1318">
                  <c:v>76.3</c:v>
                </c:pt>
                <c:pt idx="1319">
                  <c:v>78</c:v>
                </c:pt>
                <c:pt idx="1320">
                  <c:v>79.7</c:v>
                </c:pt>
                <c:pt idx="1321">
                  <c:v>81.3</c:v>
                </c:pt>
                <c:pt idx="1322">
                  <c:v>83.3</c:v>
                </c:pt>
                <c:pt idx="1323">
                  <c:v>85.6</c:v>
                </c:pt>
                <c:pt idx="1324">
                  <c:v>88.9</c:v>
                </c:pt>
                <c:pt idx="1325">
                  <c:v>92.4</c:v>
                </c:pt>
                <c:pt idx="1326">
                  <c:v>96.2</c:v>
                </c:pt>
                <c:pt idx="1327">
                  <c:v>100.2</c:v>
                </c:pt>
                <c:pt idx="1328">
                  <c:v>104.3</c:v>
                </c:pt>
                <c:pt idx="1329">
                  <c:v>108</c:v>
                </c:pt>
                <c:pt idx="1330">
                  <c:v>111.5</c:v>
                </c:pt>
                <c:pt idx="1331">
                  <c:v>115.2</c:v>
                </c:pt>
                <c:pt idx="1332">
                  <c:v>118.6</c:v>
                </c:pt>
                <c:pt idx="1333">
                  <c:v>122.2</c:v>
                </c:pt>
                <c:pt idx="1334">
                  <c:v>126.6</c:v>
                </c:pt>
                <c:pt idx="1335">
                  <c:v>130.9</c:v>
                </c:pt>
                <c:pt idx="1336">
                  <c:v>134.4</c:v>
                </c:pt>
                <c:pt idx="1337">
                  <c:v>137.9</c:v>
                </c:pt>
                <c:pt idx="1338">
                  <c:v>141.6</c:v>
                </c:pt>
                <c:pt idx="1339">
                  <c:v>145.80000000000001</c:v>
                </c:pt>
                <c:pt idx="1340">
                  <c:v>150</c:v>
                </c:pt>
                <c:pt idx="1341">
                  <c:v>153.69999999999999</c:v>
                </c:pt>
                <c:pt idx="1342">
                  <c:v>157.9</c:v>
                </c:pt>
                <c:pt idx="1343">
                  <c:v>162.5</c:v>
                </c:pt>
                <c:pt idx="1344">
                  <c:v>167.4</c:v>
                </c:pt>
                <c:pt idx="1345">
                  <c:v>171.8</c:v>
                </c:pt>
                <c:pt idx="1346">
                  <c:v>176.3</c:v>
                </c:pt>
                <c:pt idx="1347">
                  <c:v>181</c:v>
                </c:pt>
                <c:pt idx="1348">
                  <c:v>185.9</c:v>
                </c:pt>
                <c:pt idx="1349">
                  <c:v>190.8</c:v>
                </c:pt>
                <c:pt idx="1350">
                  <c:v>195.6</c:v>
                </c:pt>
                <c:pt idx="1351">
                  <c:v>199.7</c:v>
                </c:pt>
                <c:pt idx="1352">
                  <c:v>203.8</c:v>
                </c:pt>
                <c:pt idx="1353">
                  <c:v>208</c:v>
                </c:pt>
                <c:pt idx="1354">
                  <c:v>212.1</c:v>
                </c:pt>
                <c:pt idx="1355">
                  <c:v>216.4</c:v>
                </c:pt>
                <c:pt idx="1356">
                  <c:v>220.8</c:v>
                </c:pt>
                <c:pt idx="1357">
                  <c:v>224.7</c:v>
                </c:pt>
                <c:pt idx="1358">
                  <c:v>228.2</c:v>
                </c:pt>
                <c:pt idx="1359">
                  <c:v>231.6</c:v>
                </c:pt>
                <c:pt idx="1360">
                  <c:v>234.6</c:v>
                </c:pt>
                <c:pt idx="1361">
                  <c:v>238</c:v>
                </c:pt>
                <c:pt idx="1362">
                  <c:v>242.4</c:v>
                </c:pt>
                <c:pt idx="1363">
                  <c:v>246.9</c:v>
                </c:pt>
                <c:pt idx="1364">
                  <c:v>251.1</c:v>
                </c:pt>
                <c:pt idx="1365">
                  <c:v>255.2</c:v>
                </c:pt>
                <c:pt idx="1366">
                  <c:v>259.5</c:v>
                </c:pt>
                <c:pt idx="1367">
                  <c:v>264.2</c:v>
                </c:pt>
                <c:pt idx="1368">
                  <c:v>268.8</c:v>
                </c:pt>
                <c:pt idx="1369">
                  <c:v>273.39999999999998</c:v>
                </c:pt>
                <c:pt idx="1370">
                  <c:v>277.8</c:v>
                </c:pt>
                <c:pt idx="1371">
                  <c:v>282.2</c:v>
                </c:pt>
                <c:pt idx="1372">
                  <c:v>286.5</c:v>
                </c:pt>
                <c:pt idx="1373">
                  <c:v>290.8</c:v>
                </c:pt>
                <c:pt idx="1374">
                  <c:v>294.8</c:v>
                </c:pt>
                <c:pt idx="1375">
                  <c:v>298.5</c:v>
                </c:pt>
                <c:pt idx="1376">
                  <c:v>302.2</c:v>
                </c:pt>
                <c:pt idx="1377">
                  <c:v>306</c:v>
                </c:pt>
                <c:pt idx="1378">
                  <c:v>309.8</c:v>
                </c:pt>
                <c:pt idx="1379">
                  <c:v>313.39999999999998</c:v>
                </c:pt>
                <c:pt idx="1380">
                  <c:v>316.3</c:v>
                </c:pt>
                <c:pt idx="1381">
                  <c:v>319.60000000000002</c:v>
                </c:pt>
                <c:pt idx="1382">
                  <c:v>322.39999999999998</c:v>
                </c:pt>
                <c:pt idx="1383">
                  <c:v>325</c:v>
                </c:pt>
                <c:pt idx="1384">
                  <c:v>328.5</c:v>
                </c:pt>
                <c:pt idx="1385">
                  <c:v>332.6</c:v>
                </c:pt>
                <c:pt idx="1386">
                  <c:v>336.4</c:v>
                </c:pt>
                <c:pt idx="1387">
                  <c:v>339.7</c:v>
                </c:pt>
                <c:pt idx="1388">
                  <c:v>343.4</c:v>
                </c:pt>
                <c:pt idx="1389">
                  <c:v>347.2</c:v>
                </c:pt>
                <c:pt idx="1390">
                  <c:v>350.9</c:v>
                </c:pt>
                <c:pt idx="1391">
                  <c:v>354.8</c:v>
                </c:pt>
                <c:pt idx="1392">
                  <c:v>359</c:v>
                </c:pt>
                <c:pt idx="1393">
                  <c:v>363.1</c:v>
                </c:pt>
                <c:pt idx="1394">
                  <c:v>368.1</c:v>
                </c:pt>
                <c:pt idx="1395">
                  <c:v>373.2</c:v>
                </c:pt>
                <c:pt idx="1396">
                  <c:v>377.6</c:v>
                </c:pt>
                <c:pt idx="1397">
                  <c:v>382.2</c:v>
                </c:pt>
                <c:pt idx="1398">
                  <c:v>386.6</c:v>
                </c:pt>
                <c:pt idx="1399">
                  <c:v>390.9</c:v>
                </c:pt>
                <c:pt idx="1400">
                  <c:v>395.2</c:v>
                </c:pt>
                <c:pt idx="1401">
                  <c:v>399.6</c:v>
                </c:pt>
                <c:pt idx="1402">
                  <c:v>404.1</c:v>
                </c:pt>
                <c:pt idx="1403">
                  <c:v>408.6</c:v>
                </c:pt>
                <c:pt idx="1404">
                  <c:v>413.1</c:v>
                </c:pt>
                <c:pt idx="1405">
                  <c:v>417.2</c:v>
                </c:pt>
                <c:pt idx="1406">
                  <c:v>420.8</c:v>
                </c:pt>
                <c:pt idx="1407">
                  <c:v>424.1</c:v>
                </c:pt>
                <c:pt idx="1408">
                  <c:v>427.2</c:v>
                </c:pt>
                <c:pt idx="1409">
                  <c:v>429.8</c:v>
                </c:pt>
                <c:pt idx="1410">
                  <c:v>431.1</c:v>
                </c:pt>
                <c:pt idx="1411">
                  <c:v>432.4</c:v>
                </c:pt>
                <c:pt idx="1412">
                  <c:v>434.4</c:v>
                </c:pt>
                <c:pt idx="1413">
                  <c:v>435.9</c:v>
                </c:pt>
                <c:pt idx="1414">
                  <c:v>436.7</c:v>
                </c:pt>
                <c:pt idx="1415">
                  <c:v>436.7</c:v>
                </c:pt>
                <c:pt idx="1416">
                  <c:v>436.2</c:v>
                </c:pt>
                <c:pt idx="1417">
                  <c:v>435.3</c:v>
                </c:pt>
                <c:pt idx="1418">
                  <c:v>434.1</c:v>
                </c:pt>
                <c:pt idx="1419">
                  <c:v>433</c:v>
                </c:pt>
                <c:pt idx="1420">
                  <c:v>432.2</c:v>
                </c:pt>
                <c:pt idx="1421">
                  <c:v>431.7</c:v>
                </c:pt>
                <c:pt idx="1422">
                  <c:v>431.3</c:v>
                </c:pt>
                <c:pt idx="1423">
                  <c:v>431.2</c:v>
                </c:pt>
                <c:pt idx="1424">
                  <c:v>431.3</c:v>
                </c:pt>
                <c:pt idx="1425">
                  <c:v>431.4</c:v>
                </c:pt>
                <c:pt idx="1426">
                  <c:v>431.4</c:v>
                </c:pt>
                <c:pt idx="1427">
                  <c:v>431.1</c:v>
                </c:pt>
                <c:pt idx="1428">
                  <c:v>430.7</c:v>
                </c:pt>
                <c:pt idx="1429">
                  <c:v>430.5</c:v>
                </c:pt>
                <c:pt idx="1430">
                  <c:v>430.3</c:v>
                </c:pt>
                <c:pt idx="1431">
                  <c:v>430.2</c:v>
                </c:pt>
                <c:pt idx="1432">
                  <c:v>430.2</c:v>
                </c:pt>
                <c:pt idx="1433">
                  <c:v>430.2</c:v>
                </c:pt>
                <c:pt idx="1434">
                  <c:v>430.3</c:v>
                </c:pt>
                <c:pt idx="1435">
                  <c:v>432.1</c:v>
                </c:pt>
                <c:pt idx="1436">
                  <c:v>434.3</c:v>
                </c:pt>
                <c:pt idx="1437">
                  <c:v>436</c:v>
                </c:pt>
                <c:pt idx="1438">
                  <c:v>437</c:v>
                </c:pt>
                <c:pt idx="1439">
                  <c:v>437.4</c:v>
                </c:pt>
                <c:pt idx="1440">
                  <c:v>437.4</c:v>
                </c:pt>
                <c:pt idx="1441">
                  <c:v>437.3</c:v>
                </c:pt>
                <c:pt idx="1442">
                  <c:v>437</c:v>
                </c:pt>
                <c:pt idx="1443">
                  <c:v>437.7</c:v>
                </c:pt>
                <c:pt idx="1444">
                  <c:v>439.9</c:v>
                </c:pt>
                <c:pt idx="1445">
                  <c:v>442.7</c:v>
                </c:pt>
                <c:pt idx="1446">
                  <c:v>444</c:v>
                </c:pt>
                <c:pt idx="1447">
                  <c:v>444.4</c:v>
                </c:pt>
                <c:pt idx="1448">
                  <c:v>444.8</c:v>
                </c:pt>
                <c:pt idx="1449">
                  <c:v>445.6</c:v>
                </c:pt>
                <c:pt idx="1450">
                  <c:v>447.2</c:v>
                </c:pt>
                <c:pt idx="1451">
                  <c:v>448.9</c:v>
                </c:pt>
                <c:pt idx="1452">
                  <c:v>450.6</c:v>
                </c:pt>
                <c:pt idx="1453">
                  <c:v>451.9</c:v>
                </c:pt>
                <c:pt idx="1454">
                  <c:v>451.9</c:v>
                </c:pt>
                <c:pt idx="1455">
                  <c:v>451.3</c:v>
                </c:pt>
                <c:pt idx="1456">
                  <c:v>450.6</c:v>
                </c:pt>
                <c:pt idx="1457">
                  <c:v>449.6</c:v>
                </c:pt>
                <c:pt idx="1458">
                  <c:v>449.4</c:v>
                </c:pt>
                <c:pt idx="1459">
                  <c:v>449.4</c:v>
                </c:pt>
                <c:pt idx="1460">
                  <c:v>449.3</c:v>
                </c:pt>
                <c:pt idx="1461">
                  <c:v>448.9</c:v>
                </c:pt>
                <c:pt idx="1462">
                  <c:v>448</c:v>
                </c:pt>
                <c:pt idx="1463">
                  <c:v>447.1</c:v>
                </c:pt>
                <c:pt idx="1464">
                  <c:v>446.6</c:v>
                </c:pt>
                <c:pt idx="1465">
                  <c:v>446.4</c:v>
                </c:pt>
                <c:pt idx="1466">
                  <c:v>446.3</c:v>
                </c:pt>
                <c:pt idx="1467">
                  <c:v>446.3</c:v>
                </c:pt>
                <c:pt idx="1468">
                  <c:v>446.3</c:v>
                </c:pt>
                <c:pt idx="1469">
                  <c:v>446.4</c:v>
                </c:pt>
                <c:pt idx="1470">
                  <c:v>446.4</c:v>
                </c:pt>
                <c:pt idx="1471">
                  <c:v>446.2</c:v>
                </c:pt>
                <c:pt idx="1472">
                  <c:v>445.4</c:v>
                </c:pt>
                <c:pt idx="1473">
                  <c:v>444.7</c:v>
                </c:pt>
                <c:pt idx="1474">
                  <c:v>444.4</c:v>
                </c:pt>
                <c:pt idx="1475">
                  <c:v>444.4</c:v>
                </c:pt>
                <c:pt idx="1476">
                  <c:v>444.6</c:v>
                </c:pt>
                <c:pt idx="1477">
                  <c:v>444.7</c:v>
                </c:pt>
                <c:pt idx="1478">
                  <c:v>444.8</c:v>
                </c:pt>
                <c:pt idx="1479">
                  <c:v>445.4</c:v>
                </c:pt>
                <c:pt idx="1480">
                  <c:v>446.3</c:v>
                </c:pt>
                <c:pt idx="1481">
                  <c:v>446.9</c:v>
                </c:pt>
                <c:pt idx="1482">
                  <c:v>447.5</c:v>
                </c:pt>
                <c:pt idx="1483">
                  <c:v>448.3</c:v>
                </c:pt>
                <c:pt idx="1484">
                  <c:v>448.8</c:v>
                </c:pt>
                <c:pt idx="1485">
                  <c:v>449.7</c:v>
                </c:pt>
                <c:pt idx="1486">
                  <c:v>450.8</c:v>
                </c:pt>
                <c:pt idx="1487">
                  <c:v>452.2</c:v>
                </c:pt>
                <c:pt idx="1488">
                  <c:v>453.1</c:v>
                </c:pt>
                <c:pt idx="1489">
                  <c:v>453.3</c:v>
                </c:pt>
                <c:pt idx="1490">
                  <c:v>452.5</c:v>
                </c:pt>
                <c:pt idx="1491">
                  <c:v>451.6</c:v>
                </c:pt>
                <c:pt idx="1492">
                  <c:v>451.2</c:v>
                </c:pt>
                <c:pt idx="1493">
                  <c:v>451.4</c:v>
                </c:pt>
                <c:pt idx="1494">
                  <c:v>452.1</c:v>
                </c:pt>
                <c:pt idx="1495">
                  <c:v>453.1</c:v>
                </c:pt>
                <c:pt idx="1496">
                  <c:v>454.6</c:v>
                </c:pt>
                <c:pt idx="1497">
                  <c:v>456</c:v>
                </c:pt>
                <c:pt idx="1498">
                  <c:v>457.4</c:v>
                </c:pt>
                <c:pt idx="1499">
                  <c:v>458.4</c:v>
                </c:pt>
                <c:pt idx="1500">
                  <c:v>459.2</c:v>
                </c:pt>
                <c:pt idx="1501">
                  <c:v>459.9</c:v>
                </c:pt>
                <c:pt idx="1502">
                  <c:v>460.4</c:v>
                </c:pt>
                <c:pt idx="1503">
                  <c:v>461.1</c:v>
                </c:pt>
                <c:pt idx="1504">
                  <c:v>461.8</c:v>
                </c:pt>
                <c:pt idx="1505">
                  <c:v>462.5</c:v>
                </c:pt>
                <c:pt idx="1506">
                  <c:v>463.4</c:v>
                </c:pt>
                <c:pt idx="1507">
                  <c:v>464.1</c:v>
                </c:pt>
                <c:pt idx="1508">
                  <c:v>465.1</c:v>
                </c:pt>
                <c:pt idx="1509">
                  <c:v>466.2</c:v>
                </c:pt>
                <c:pt idx="1510">
                  <c:v>466.8</c:v>
                </c:pt>
                <c:pt idx="1511">
                  <c:v>467.2</c:v>
                </c:pt>
                <c:pt idx="1512">
                  <c:v>467.4</c:v>
                </c:pt>
                <c:pt idx="1513">
                  <c:v>467.3</c:v>
                </c:pt>
                <c:pt idx="1514">
                  <c:v>467.1</c:v>
                </c:pt>
                <c:pt idx="1515">
                  <c:v>466.8</c:v>
                </c:pt>
                <c:pt idx="1516">
                  <c:v>466.5</c:v>
                </c:pt>
                <c:pt idx="1517">
                  <c:v>466</c:v>
                </c:pt>
                <c:pt idx="1518">
                  <c:v>465.8</c:v>
                </c:pt>
                <c:pt idx="1519">
                  <c:v>465.7</c:v>
                </c:pt>
                <c:pt idx="1520">
                  <c:v>465.7</c:v>
                </c:pt>
                <c:pt idx="1521">
                  <c:v>465.8</c:v>
                </c:pt>
                <c:pt idx="1522">
                  <c:v>465.8</c:v>
                </c:pt>
                <c:pt idx="1523">
                  <c:v>465.7</c:v>
                </c:pt>
                <c:pt idx="1524">
                  <c:v>465.4</c:v>
                </c:pt>
                <c:pt idx="1525">
                  <c:v>464.7</c:v>
                </c:pt>
                <c:pt idx="1526">
                  <c:v>463.5</c:v>
                </c:pt>
                <c:pt idx="1527">
                  <c:v>462.5</c:v>
                </c:pt>
                <c:pt idx="1528">
                  <c:v>461.5</c:v>
                </c:pt>
                <c:pt idx="1529">
                  <c:v>460.5</c:v>
                </c:pt>
                <c:pt idx="1530">
                  <c:v>459.2</c:v>
                </c:pt>
                <c:pt idx="1531">
                  <c:v>457.8</c:v>
                </c:pt>
                <c:pt idx="1532">
                  <c:v>456.1</c:v>
                </c:pt>
                <c:pt idx="1533">
                  <c:v>454.6</c:v>
                </c:pt>
                <c:pt idx="1534">
                  <c:v>453.4</c:v>
                </c:pt>
                <c:pt idx="1535">
                  <c:v>452.2</c:v>
                </c:pt>
                <c:pt idx="1536">
                  <c:v>451.1</c:v>
                </c:pt>
                <c:pt idx="1537">
                  <c:v>450.1</c:v>
                </c:pt>
                <c:pt idx="1538">
                  <c:v>449.2</c:v>
                </c:pt>
                <c:pt idx="1539">
                  <c:v>448.2</c:v>
                </c:pt>
                <c:pt idx="1540">
                  <c:v>447.6</c:v>
                </c:pt>
                <c:pt idx="1541">
                  <c:v>447.4</c:v>
                </c:pt>
                <c:pt idx="1542">
                  <c:v>447.4</c:v>
                </c:pt>
                <c:pt idx="1543">
                  <c:v>447.6</c:v>
                </c:pt>
                <c:pt idx="1544">
                  <c:v>447.7</c:v>
                </c:pt>
                <c:pt idx="1545">
                  <c:v>447.7</c:v>
                </c:pt>
                <c:pt idx="1546">
                  <c:v>447.7</c:v>
                </c:pt>
                <c:pt idx="1547">
                  <c:v>447.2</c:v>
                </c:pt>
                <c:pt idx="1548">
                  <c:v>446.4</c:v>
                </c:pt>
                <c:pt idx="1549">
                  <c:v>445.3</c:v>
                </c:pt>
                <c:pt idx="1550">
                  <c:v>444.1</c:v>
                </c:pt>
                <c:pt idx="1551">
                  <c:v>442.3</c:v>
                </c:pt>
                <c:pt idx="1552">
                  <c:v>440.3</c:v>
                </c:pt>
                <c:pt idx="1553">
                  <c:v>438.6</c:v>
                </c:pt>
                <c:pt idx="1554">
                  <c:v>437.2</c:v>
                </c:pt>
                <c:pt idx="1555">
                  <c:v>436</c:v>
                </c:pt>
                <c:pt idx="1556">
                  <c:v>434.7</c:v>
                </c:pt>
                <c:pt idx="1557">
                  <c:v>433.8</c:v>
                </c:pt>
                <c:pt idx="1558">
                  <c:v>433.3</c:v>
                </c:pt>
                <c:pt idx="1559">
                  <c:v>433</c:v>
                </c:pt>
                <c:pt idx="1560">
                  <c:v>432.4</c:v>
                </c:pt>
                <c:pt idx="1561">
                  <c:v>431.4</c:v>
                </c:pt>
                <c:pt idx="1562">
                  <c:v>430.4</c:v>
                </c:pt>
                <c:pt idx="1563">
                  <c:v>429.3</c:v>
                </c:pt>
                <c:pt idx="1564">
                  <c:v>428.6</c:v>
                </c:pt>
                <c:pt idx="1565">
                  <c:v>427.8</c:v>
                </c:pt>
                <c:pt idx="1566">
                  <c:v>426.9</c:v>
                </c:pt>
                <c:pt idx="1567">
                  <c:v>425.8</c:v>
                </c:pt>
                <c:pt idx="1568">
                  <c:v>424.9</c:v>
                </c:pt>
                <c:pt idx="1569">
                  <c:v>424.2</c:v>
                </c:pt>
                <c:pt idx="1570">
                  <c:v>423.4</c:v>
                </c:pt>
                <c:pt idx="1571">
                  <c:v>422.5</c:v>
                </c:pt>
                <c:pt idx="1572">
                  <c:v>422</c:v>
                </c:pt>
                <c:pt idx="1573">
                  <c:v>421.5</c:v>
                </c:pt>
                <c:pt idx="1574">
                  <c:v>420.9</c:v>
                </c:pt>
                <c:pt idx="1575">
                  <c:v>420</c:v>
                </c:pt>
                <c:pt idx="1576">
                  <c:v>419.3</c:v>
                </c:pt>
                <c:pt idx="1577">
                  <c:v>418.8</c:v>
                </c:pt>
                <c:pt idx="1578">
                  <c:v>418.6</c:v>
                </c:pt>
                <c:pt idx="1579">
                  <c:v>418.5</c:v>
                </c:pt>
                <c:pt idx="1580">
                  <c:v>418.2</c:v>
                </c:pt>
                <c:pt idx="1581">
                  <c:v>417.8</c:v>
                </c:pt>
                <c:pt idx="1582">
                  <c:v>417.4</c:v>
                </c:pt>
                <c:pt idx="1583">
                  <c:v>417.2</c:v>
                </c:pt>
                <c:pt idx="1584">
                  <c:v>417</c:v>
                </c:pt>
                <c:pt idx="1585">
                  <c:v>416.8</c:v>
                </c:pt>
                <c:pt idx="1586">
                  <c:v>416.8</c:v>
                </c:pt>
                <c:pt idx="1587">
                  <c:v>416.8</c:v>
                </c:pt>
                <c:pt idx="1588">
                  <c:v>416.8</c:v>
                </c:pt>
                <c:pt idx="1589">
                  <c:v>416.6</c:v>
                </c:pt>
                <c:pt idx="1590">
                  <c:v>416.4</c:v>
                </c:pt>
                <c:pt idx="1591">
                  <c:v>415.8</c:v>
                </c:pt>
                <c:pt idx="1592">
                  <c:v>415.2</c:v>
                </c:pt>
                <c:pt idx="1593">
                  <c:v>414.7</c:v>
                </c:pt>
                <c:pt idx="1594">
                  <c:v>414.2</c:v>
                </c:pt>
                <c:pt idx="1595">
                  <c:v>413.7</c:v>
                </c:pt>
                <c:pt idx="1596">
                  <c:v>413.4</c:v>
                </c:pt>
                <c:pt idx="1597">
                  <c:v>413</c:v>
                </c:pt>
                <c:pt idx="1598">
                  <c:v>412.2</c:v>
                </c:pt>
                <c:pt idx="1599">
                  <c:v>410.7</c:v>
                </c:pt>
                <c:pt idx="1600">
                  <c:v>408.4</c:v>
                </c:pt>
                <c:pt idx="1601">
                  <c:v>405.9</c:v>
                </c:pt>
                <c:pt idx="1602">
                  <c:v>404.5</c:v>
                </c:pt>
                <c:pt idx="1603">
                  <c:v>402.7</c:v>
                </c:pt>
                <c:pt idx="1604">
                  <c:v>401.1</c:v>
                </c:pt>
                <c:pt idx="1605">
                  <c:v>399.6</c:v>
                </c:pt>
                <c:pt idx="1606">
                  <c:v>398.6</c:v>
                </c:pt>
                <c:pt idx="1607">
                  <c:v>397.9</c:v>
                </c:pt>
                <c:pt idx="1608">
                  <c:v>397.3</c:v>
                </c:pt>
                <c:pt idx="1609">
                  <c:v>397.1</c:v>
                </c:pt>
                <c:pt idx="1610">
                  <c:v>397</c:v>
                </c:pt>
                <c:pt idx="1611">
                  <c:v>396.8</c:v>
                </c:pt>
                <c:pt idx="1612">
                  <c:v>396.6</c:v>
                </c:pt>
                <c:pt idx="1613">
                  <c:v>396.3</c:v>
                </c:pt>
                <c:pt idx="1614">
                  <c:v>396</c:v>
                </c:pt>
                <c:pt idx="1615">
                  <c:v>395.7</c:v>
                </c:pt>
                <c:pt idx="1616">
                  <c:v>395.2</c:v>
                </c:pt>
                <c:pt idx="1617">
                  <c:v>394.5</c:v>
                </c:pt>
                <c:pt idx="1618">
                  <c:v>394.1</c:v>
                </c:pt>
                <c:pt idx="1619">
                  <c:v>393.9</c:v>
                </c:pt>
                <c:pt idx="1620">
                  <c:v>393.9</c:v>
                </c:pt>
                <c:pt idx="1621">
                  <c:v>393.9</c:v>
                </c:pt>
                <c:pt idx="1622">
                  <c:v>393.8</c:v>
                </c:pt>
                <c:pt idx="1623">
                  <c:v>393.7</c:v>
                </c:pt>
                <c:pt idx="1624">
                  <c:v>393.3</c:v>
                </c:pt>
                <c:pt idx="1625">
                  <c:v>393</c:v>
                </c:pt>
                <c:pt idx="1626">
                  <c:v>392.9</c:v>
                </c:pt>
                <c:pt idx="1627">
                  <c:v>392.8</c:v>
                </c:pt>
                <c:pt idx="1628">
                  <c:v>392.6</c:v>
                </c:pt>
                <c:pt idx="1629">
                  <c:v>392.4</c:v>
                </c:pt>
                <c:pt idx="1630">
                  <c:v>392.1</c:v>
                </c:pt>
                <c:pt idx="1631">
                  <c:v>391.7</c:v>
                </c:pt>
                <c:pt idx="1632">
                  <c:v>391.2</c:v>
                </c:pt>
                <c:pt idx="1633">
                  <c:v>390.8</c:v>
                </c:pt>
                <c:pt idx="1634">
                  <c:v>390.5</c:v>
                </c:pt>
                <c:pt idx="1635">
                  <c:v>390.4</c:v>
                </c:pt>
                <c:pt idx="1636">
                  <c:v>390.4</c:v>
                </c:pt>
                <c:pt idx="1637">
                  <c:v>390.3</c:v>
                </c:pt>
                <c:pt idx="1638">
                  <c:v>390.2</c:v>
                </c:pt>
                <c:pt idx="1639">
                  <c:v>390</c:v>
                </c:pt>
                <c:pt idx="1640">
                  <c:v>389.7</c:v>
                </c:pt>
                <c:pt idx="1641">
                  <c:v>389.3</c:v>
                </c:pt>
                <c:pt idx="1642">
                  <c:v>388.7</c:v>
                </c:pt>
                <c:pt idx="1643">
                  <c:v>388.2</c:v>
                </c:pt>
                <c:pt idx="1644">
                  <c:v>387.6</c:v>
                </c:pt>
                <c:pt idx="1645">
                  <c:v>386.9</c:v>
                </c:pt>
                <c:pt idx="1646">
                  <c:v>386.3</c:v>
                </c:pt>
                <c:pt idx="1647">
                  <c:v>385.8</c:v>
                </c:pt>
                <c:pt idx="1648">
                  <c:v>384.9</c:v>
                </c:pt>
                <c:pt idx="1649">
                  <c:v>383.9</c:v>
                </c:pt>
                <c:pt idx="1650">
                  <c:v>382.9</c:v>
                </c:pt>
                <c:pt idx="1651">
                  <c:v>382.1</c:v>
                </c:pt>
                <c:pt idx="1652">
                  <c:v>381.2</c:v>
                </c:pt>
                <c:pt idx="1653">
                  <c:v>380.2</c:v>
                </c:pt>
                <c:pt idx="1654">
                  <c:v>379.5</c:v>
                </c:pt>
                <c:pt idx="1655">
                  <c:v>378.6</c:v>
                </c:pt>
                <c:pt idx="1656">
                  <c:v>377.2</c:v>
                </c:pt>
                <c:pt idx="1657">
                  <c:v>375.9</c:v>
                </c:pt>
                <c:pt idx="1658">
                  <c:v>374.7</c:v>
                </c:pt>
                <c:pt idx="1659">
                  <c:v>373.6</c:v>
                </c:pt>
                <c:pt idx="1660">
                  <c:v>372.4</c:v>
                </c:pt>
                <c:pt idx="1661">
                  <c:v>371.1</c:v>
                </c:pt>
                <c:pt idx="1662">
                  <c:v>370</c:v>
                </c:pt>
                <c:pt idx="1663">
                  <c:v>368.5</c:v>
                </c:pt>
                <c:pt idx="1664">
                  <c:v>366.6</c:v>
                </c:pt>
                <c:pt idx="1665">
                  <c:v>365</c:v>
                </c:pt>
                <c:pt idx="1666">
                  <c:v>363.6</c:v>
                </c:pt>
                <c:pt idx="1667">
                  <c:v>362.3</c:v>
                </c:pt>
                <c:pt idx="1668">
                  <c:v>361.2</c:v>
                </c:pt>
                <c:pt idx="1669">
                  <c:v>360.1</c:v>
                </c:pt>
                <c:pt idx="1670">
                  <c:v>358.9</c:v>
                </c:pt>
                <c:pt idx="1671">
                  <c:v>357.7</c:v>
                </c:pt>
                <c:pt idx="1672">
                  <c:v>356.5</c:v>
                </c:pt>
                <c:pt idx="1673">
                  <c:v>354.9</c:v>
                </c:pt>
                <c:pt idx="1674">
                  <c:v>353.2</c:v>
                </c:pt>
                <c:pt idx="1675">
                  <c:v>351.6</c:v>
                </c:pt>
                <c:pt idx="1676">
                  <c:v>350.3</c:v>
                </c:pt>
                <c:pt idx="1677">
                  <c:v>349.4</c:v>
                </c:pt>
                <c:pt idx="1678">
                  <c:v>348.9</c:v>
                </c:pt>
                <c:pt idx="1679">
                  <c:v>348.5</c:v>
                </c:pt>
                <c:pt idx="1680">
                  <c:v>348.3</c:v>
                </c:pt>
                <c:pt idx="1681">
                  <c:v>348.1</c:v>
                </c:pt>
                <c:pt idx="1682">
                  <c:v>347.9</c:v>
                </c:pt>
                <c:pt idx="1683">
                  <c:v>347.6</c:v>
                </c:pt>
                <c:pt idx="1684">
                  <c:v>347.2</c:v>
                </c:pt>
                <c:pt idx="1685">
                  <c:v>346.9</c:v>
                </c:pt>
                <c:pt idx="1686">
                  <c:v>346.5</c:v>
                </c:pt>
                <c:pt idx="1687">
                  <c:v>345.6</c:v>
                </c:pt>
                <c:pt idx="1688">
                  <c:v>344.5</c:v>
                </c:pt>
                <c:pt idx="1689">
                  <c:v>343.7</c:v>
                </c:pt>
                <c:pt idx="1690">
                  <c:v>343.1</c:v>
                </c:pt>
                <c:pt idx="1691">
                  <c:v>342.6</c:v>
                </c:pt>
                <c:pt idx="1692">
                  <c:v>342.2</c:v>
                </c:pt>
                <c:pt idx="1693">
                  <c:v>341.6</c:v>
                </c:pt>
                <c:pt idx="1694">
                  <c:v>340.8</c:v>
                </c:pt>
                <c:pt idx="1695">
                  <c:v>340</c:v>
                </c:pt>
                <c:pt idx="1696">
                  <c:v>339.2</c:v>
                </c:pt>
                <c:pt idx="1697">
                  <c:v>338.6</c:v>
                </c:pt>
                <c:pt idx="1698">
                  <c:v>337.9</c:v>
                </c:pt>
                <c:pt idx="1699">
                  <c:v>337.1</c:v>
                </c:pt>
                <c:pt idx="1700">
                  <c:v>336</c:v>
                </c:pt>
                <c:pt idx="1701">
                  <c:v>334.9</c:v>
                </c:pt>
                <c:pt idx="1702">
                  <c:v>333.7</c:v>
                </c:pt>
                <c:pt idx="1703">
                  <c:v>332.3</c:v>
                </c:pt>
                <c:pt idx="1704">
                  <c:v>331.1</c:v>
                </c:pt>
                <c:pt idx="1705">
                  <c:v>330.2</c:v>
                </c:pt>
                <c:pt idx="1706">
                  <c:v>329.6</c:v>
                </c:pt>
                <c:pt idx="1707">
                  <c:v>329</c:v>
                </c:pt>
                <c:pt idx="1708">
                  <c:v>328.1</c:v>
                </c:pt>
                <c:pt idx="1709">
                  <c:v>326.7</c:v>
                </c:pt>
                <c:pt idx="1710">
                  <c:v>325.5</c:v>
                </c:pt>
                <c:pt idx="1711">
                  <c:v>324.8</c:v>
                </c:pt>
                <c:pt idx="1712">
                  <c:v>324.2</c:v>
                </c:pt>
                <c:pt idx="1713">
                  <c:v>323.7</c:v>
                </c:pt>
                <c:pt idx="1714">
                  <c:v>323.39999999999998</c:v>
                </c:pt>
                <c:pt idx="1715">
                  <c:v>323.3</c:v>
                </c:pt>
                <c:pt idx="1716">
                  <c:v>323.10000000000002</c:v>
                </c:pt>
                <c:pt idx="1717">
                  <c:v>322.7</c:v>
                </c:pt>
                <c:pt idx="1718">
                  <c:v>322.10000000000002</c:v>
                </c:pt>
                <c:pt idx="1719">
                  <c:v>321.3</c:v>
                </c:pt>
                <c:pt idx="1720">
                  <c:v>320.60000000000002</c:v>
                </c:pt>
                <c:pt idx="1721">
                  <c:v>319.8</c:v>
                </c:pt>
                <c:pt idx="1722">
                  <c:v>319.10000000000002</c:v>
                </c:pt>
                <c:pt idx="1723">
                  <c:v>318.7</c:v>
                </c:pt>
                <c:pt idx="1724">
                  <c:v>318.5</c:v>
                </c:pt>
                <c:pt idx="1725">
                  <c:v>318.39999999999998</c:v>
                </c:pt>
                <c:pt idx="1726">
                  <c:v>318.39999999999998</c:v>
                </c:pt>
                <c:pt idx="1727">
                  <c:v>318.3</c:v>
                </c:pt>
                <c:pt idx="1728">
                  <c:v>318.10000000000002</c:v>
                </c:pt>
                <c:pt idx="1729">
                  <c:v>318</c:v>
                </c:pt>
                <c:pt idx="1730">
                  <c:v>317.7</c:v>
                </c:pt>
                <c:pt idx="1731">
                  <c:v>317.10000000000002</c:v>
                </c:pt>
                <c:pt idx="1732">
                  <c:v>316.10000000000002</c:v>
                </c:pt>
                <c:pt idx="1733">
                  <c:v>315.3</c:v>
                </c:pt>
                <c:pt idx="1734">
                  <c:v>314.5</c:v>
                </c:pt>
                <c:pt idx="1735">
                  <c:v>314</c:v>
                </c:pt>
                <c:pt idx="1736">
                  <c:v>313.39999999999998</c:v>
                </c:pt>
                <c:pt idx="1737">
                  <c:v>312.60000000000002</c:v>
                </c:pt>
                <c:pt idx="1738">
                  <c:v>311.7</c:v>
                </c:pt>
                <c:pt idx="1739">
                  <c:v>310.60000000000002</c:v>
                </c:pt>
                <c:pt idx="1740">
                  <c:v>309.5</c:v>
                </c:pt>
                <c:pt idx="1741">
                  <c:v>308.39999999999998</c:v>
                </c:pt>
                <c:pt idx="1742">
                  <c:v>307.3</c:v>
                </c:pt>
                <c:pt idx="1743">
                  <c:v>306.10000000000002</c:v>
                </c:pt>
                <c:pt idx="1744">
                  <c:v>305.10000000000002</c:v>
                </c:pt>
                <c:pt idx="1745">
                  <c:v>304.3</c:v>
                </c:pt>
                <c:pt idx="1746">
                  <c:v>303.89999999999998</c:v>
                </c:pt>
                <c:pt idx="1747">
                  <c:v>303.2</c:v>
                </c:pt>
                <c:pt idx="1748">
                  <c:v>301.89999999999998</c:v>
                </c:pt>
                <c:pt idx="1749">
                  <c:v>300.60000000000002</c:v>
                </c:pt>
                <c:pt idx="1750">
                  <c:v>299.60000000000002</c:v>
                </c:pt>
                <c:pt idx="1751">
                  <c:v>298.89999999999998</c:v>
                </c:pt>
                <c:pt idx="1752">
                  <c:v>298.39999999999998</c:v>
                </c:pt>
                <c:pt idx="1753">
                  <c:v>297.8</c:v>
                </c:pt>
                <c:pt idx="1754">
                  <c:v>297.39999999999998</c:v>
                </c:pt>
                <c:pt idx="1755">
                  <c:v>297.2</c:v>
                </c:pt>
                <c:pt idx="1756">
                  <c:v>297.10000000000002</c:v>
                </c:pt>
                <c:pt idx="1757">
                  <c:v>297</c:v>
                </c:pt>
                <c:pt idx="1758">
                  <c:v>297</c:v>
                </c:pt>
                <c:pt idx="1759">
                  <c:v>297</c:v>
                </c:pt>
                <c:pt idx="1760">
                  <c:v>296.89999999999998</c:v>
                </c:pt>
                <c:pt idx="1761">
                  <c:v>296.7</c:v>
                </c:pt>
                <c:pt idx="1762">
                  <c:v>296.3</c:v>
                </c:pt>
                <c:pt idx="1763">
                  <c:v>295.89999999999998</c:v>
                </c:pt>
                <c:pt idx="1764">
                  <c:v>295.60000000000002</c:v>
                </c:pt>
                <c:pt idx="1765">
                  <c:v>295.2</c:v>
                </c:pt>
                <c:pt idx="1766">
                  <c:v>294.89999999999998</c:v>
                </c:pt>
                <c:pt idx="1767">
                  <c:v>294.39999999999998</c:v>
                </c:pt>
                <c:pt idx="1768">
                  <c:v>294</c:v>
                </c:pt>
                <c:pt idx="1769">
                  <c:v>293.5</c:v>
                </c:pt>
                <c:pt idx="1770">
                  <c:v>292.89999999999998</c:v>
                </c:pt>
                <c:pt idx="1771">
                  <c:v>292.3</c:v>
                </c:pt>
                <c:pt idx="1772">
                  <c:v>291.60000000000002</c:v>
                </c:pt>
                <c:pt idx="1773">
                  <c:v>290.89999999999998</c:v>
                </c:pt>
                <c:pt idx="1774">
                  <c:v>290.10000000000002</c:v>
                </c:pt>
                <c:pt idx="1775">
                  <c:v>289.39999999999998</c:v>
                </c:pt>
                <c:pt idx="1776">
                  <c:v>288.7</c:v>
                </c:pt>
                <c:pt idx="1777">
                  <c:v>287.89999999999998</c:v>
                </c:pt>
                <c:pt idx="1778">
                  <c:v>287</c:v>
                </c:pt>
                <c:pt idx="1779">
                  <c:v>286.2</c:v>
                </c:pt>
                <c:pt idx="1780">
                  <c:v>285.3</c:v>
                </c:pt>
                <c:pt idx="1781">
                  <c:v>284.39999999999998</c:v>
                </c:pt>
                <c:pt idx="1782">
                  <c:v>283.5</c:v>
                </c:pt>
                <c:pt idx="1783">
                  <c:v>282.7</c:v>
                </c:pt>
                <c:pt idx="1784">
                  <c:v>281.89999999999998</c:v>
                </c:pt>
                <c:pt idx="1785">
                  <c:v>281.2</c:v>
                </c:pt>
                <c:pt idx="1786">
                  <c:v>280.60000000000002</c:v>
                </c:pt>
                <c:pt idx="1787">
                  <c:v>279.89999999999998</c:v>
                </c:pt>
                <c:pt idx="1788">
                  <c:v>279.3</c:v>
                </c:pt>
                <c:pt idx="1789">
                  <c:v>278.60000000000002</c:v>
                </c:pt>
                <c:pt idx="1790">
                  <c:v>277.89999999999998</c:v>
                </c:pt>
                <c:pt idx="1791">
                  <c:v>277.2</c:v>
                </c:pt>
                <c:pt idx="1792">
                  <c:v>276.5</c:v>
                </c:pt>
                <c:pt idx="1793">
                  <c:v>275.7</c:v>
                </c:pt>
                <c:pt idx="1794">
                  <c:v>275</c:v>
                </c:pt>
                <c:pt idx="1795">
                  <c:v>274.3</c:v>
                </c:pt>
                <c:pt idx="1796">
                  <c:v>273.60000000000002</c:v>
                </c:pt>
                <c:pt idx="1797">
                  <c:v>272.89999999999998</c:v>
                </c:pt>
                <c:pt idx="1798">
                  <c:v>272.2</c:v>
                </c:pt>
                <c:pt idx="1799">
                  <c:v>271.5</c:v>
                </c:pt>
                <c:pt idx="1800">
                  <c:v>270.7</c:v>
                </c:pt>
                <c:pt idx="1801">
                  <c:v>270</c:v>
                </c:pt>
                <c:pt idx="1802">
                  <c:v>269.10000000000002</c:v>
                </c:pt>
                <c:pt idx="1803">
                  <c:v>268.3</c:v>
                </c:pt>
                <c:pt idx="1804">
                  <c:v>267.60000000000002</c:v>
                </c:pt>
                <c:pt idx="1805">
                  <c:v>266.7</c:v>
                </c:pt>
                <c:pt idx="1806">
                  <c:v>265.89999999999998</c:v>
                </c:pt>
                <c:pt idx="1807">
                  <c:v>265.10000000000002</c:v>
                </c:pt>
                <c:pt idx="1808">
                  <c:v>264.39999999999998</c:v>
                </c:pt>
                <c:pt idx="1809">
                  <c:v>263.7</c:v>
                </c:pt>
                <c:pt idx="1810">
                  <c:v>263.2</c:v>
                </c:pt>
                <c:pt idx="1811">
                  <c:v>262.7</c:v>
                </c:pt>
                <c:pt idx="1812">
                  <c:v>262.2</c:v>
                </c:pt>
                <c:pt idx="1813">
                  <c:v>261.60000000000002</c:v>
                </c:pt>
                <c:pt idx="1814">
                  <c:v>261.10000000000002</c:v>
                </c:pt>
                <c:pt idx="1815">
                  <c:v>260.60000000000002</c:v>
                </c:pt>
                <c:pt idx="1816">
                  <c:v>260.2</c:v>
                </c:pt>
                <c:pt idx="1817">
                  <c:v>259.8</c:v>
                </c:pt>
                <c:pt idx="1818">
                  <c:v>259.39999999999998</c:v>
                </c:pt>
                <c:pt idx="1819">
                  <c:v>258.89999999999998</c:v>
                </c:pt>
                <c:pt idx="1820">
                  <c:v>258.3</c:v>
                </c:pt>
                <c:pt idx="1821">
                  <c:v>257.8</c:v>
                </c:pt>
                <c:pt idx="1822">
                  <c:v>257.2</c:v>
                </c:pt>
                <c:pt idx="1823">
                  <c:v>256.7</c:v>
                </c:pt>
                <c:pt idx="1824">
                  <c:v>256.2</c:v>
                </c:pt>
                <c:pt idx="1825">
                  <c:v>255.7</c:v>
                </c:pt>
                <c:pt idx="1826">
                  <c:v>255.2</c:v>
                </c:pt>
                <c:pt idx="1827">
                  <c:v>254.7</c:v>
                </c:pt>
                <c:pt idx="1828">
                  <c:v>254.1</c:v>
                </c:pt>
                <c:pt idx="1829">
                  <c:v>253.5</c:v>
                </c:pt>
                <c:pt idx="1830">
                  <c:v>252.9</c:v>
                </c:pt>
                <c:pt idx="1831">
                  <c:v>252.3</c:v>
                </c:pt>
                <c:pt idx="1832">
                  <c:v>251.6</c:v>
                </c:pt>
                <c:pt idx="1833">
                  <c:v>251</c:v>
                </c:pt>
                <c:pt idx="1834">
                  <c:v>250.4</c:v>
                </c:pt>
                <c:pt idx="1835">
                  <c:v>249.6</c:v>
                </c:pt>
                <c:pt idx="1836">
                  <c:v>248.9</c:v>
                </c:pt>
                <c:pt idx="1837">
                  <c:v>248.2</c:v>
                </c:pt>
                <c:pt idx="1838">
                  <c:v>247.5</c:v>
                </c:pt>
                <c:pt idx="1839">
                  <c:v>246.9</c:v>
                </c:pt>
                <c:pt idx="1840">
                  <c:v>246.2</c:v>
                </c:pt>
                <c:pt idx="1841">
                  <c:v>245.6</c:v>
                </c:pt>
                <c:pt idx="1842">
                  <c:v>245</c:v>
                </c:pt>
                <c:pt idx="1843">
                  <c:v>244.4</c:v>
                </c:pt>
                <c:pt idx="1844">
                  <c:v>244</c:v>
                </c:pt>
                <c:pt idx="1845">
                  <c:v>243.5</c:v>
                </c:pt>
                <c:pt idx="1846">
                  <c:v>243.1</c:v>
                </c:pt>
                <c:pt idx="1847">
                  <c:v>242.6</c:v>
                </c:pt>
                <c:pt idx="1848">
                  <c:v>241.9</c:v>
                </c:pt>
                <c:pt idx="1849">
                  <c:v>241.2</c:v>
                </c:pt>
                <c:pt idx="1850">
                  <c:v>240.6</c:v>
                </c:pt>
                <c:pt idx="1851">
                  <c:v>239.9</c:v>
                </c:pt>
                <c:pt idx="1852">
                  <c:v>239.3</c:v>
                </c:pt>
                <c:pt idx="1853">
                  <c:v>238.7</c:v>
                </c:pt>
                <c:pt idx="1854">
                  <c:v>238.1</c:v>
                </c:pt>
                <c:pt idx="1855">
                  <c:v>237.5</c:v>
                </c:pt>
                <c:pt idx="1856">
                  <c:v>236.8</c:v>
                </c:pt>
                <c:pt idx="1857">
                  <c:v>236.3</c:v>
                </c:pt>
                <c:pt idx="1858">
                  <c:v>235.8</c:v>
                </c:pt>
                <c:pt idx="1859">
                  <c:v>235.4</c:v>
                </c:pt>
                <c:pt idx="1860">
                  <c:v>234.9</c:v>
                </c:pt>
                <c:pt idx="1861">
                  <c:v>234.4</c:v>
                </c:pt>
                <c:pt idx="1862">
                  <c:v>233.7</c:v>
                </c:pt>
                <c:pt idx="1863">
                  <c:v>233.1</c:v>
                </c:pt>
                <c:pt idx="1864">
                  <c:v>232.7</c:v>
                </c:pt>
                <c:pt idx="1865">
                  <c:v>232.2</c:v>
                </c:pt>
                <c:pt idx="1866">
                  <c:v>231.6</c:v>
                </c:pt>
                <c:pt idx="1867">
                  <c:v>230.9</c:v>
                </c:pt>
                <c:pt idx="1868">
                  <c:v>230.2</c:v>
                </c:pt>
                <c:pt idx="1869">
                  <c:v>229.6</c:v>
                </c:pt>
                <c:pt idx="1870">
                  <c:v>229</c:v>
                </c:pt>
                <c:pt idx="1871">
                  <c:v>228.5</c:v>
                </c:pt>
                <c:pt idx="1872">
                  <c:v>228</c:v>
                </c:pt>
                <c:pt idx="1873">
                  <c:v>227.5</c:v>
                </c:pt>
                <c:pt idx="1874">
                  <c:v>227</c:v>
                </c:pt>
                <c:pt idx="1875">
                  <c:v>226.5</c:v>
                </c:pt>
                <c:pt idx="1876">
                  <c:v>226</c:v>
                </c:pt>
                <c:pt idx="1877">
                  <c:v>225.4</c:v>
                </c:pt>
                <c:pt idx="1878">
                  <c:v>224.9</c:v>
                </c:pt>
                <c:pt idx="1879">
                  <c:v>224.3</c:v>
                </c:pt>
                <c:pt idx="1880">
                  <c:v>223.6</c:v>
                </c:pt>
                <c:pt idx="1881">
                  <c:v>223</c:v>
                </c:pt>
                <c:pt idx="1882">
                  <c:v>222.2</c:v>
                </c:pt>
                <c:pt idx="1883">
                  <c:v>221.4</c:v>
                </c:pt>
                <c:pt idx="1884">
                  <c:v>220.7</c:v>
                </c:pt>
                <c:pt idx="1885">
                  <c:v>219.9</c:v>
                </c:pt>
                <c:pt idx="1886">
                  <c:v>219.3</c:v>
                </c:pt>
                <c:pt idx="1887">
                  <c:v>218.8</c:v>
                </c:pt>
                <c:pt idx="1888">
                  <c:v>218.3</c:v>
                </c:pt>
                <c:pt idx="1889">
                  <c:v>217.9</c:v>
                </c:pt>
                <c:pt idx="1890">
                  <c:v>217.5</c:v>
                </c:pt>
                <c:pt idx="1891">
                  <c:v>217.1</c:v>
                </c:pt>
                <c:pt idx="1892">
                  <c:v>216.8</c:v>
                </c:pt>
                <c:pt idx="1893">
                  <c:v>216.3</c:v>
                </c:pt>
                <c:pt idx="1894">
                  <c:v>215.8</c:v>
                </c:pt>
                <c:pt idx="1895">
                  <c:v>215.3</c:v>
                </c:pt>
                <c:pt idx="1896">
                  <c:v>214.8</c:v>
                </c:pt>
                <c:pt idx="1897">
                  <c:v>214.3</c:v>
                </c:pt>
                <c:pt idx="1898">
                  <c:v>213.8</c:v>
                </c:pt>
                <c:pt idx="1899">
                  <c:v>213.3</c:v>
                </c:pt>
                <c:pt idx="1900">
                  <c:v>212.8</c:v>
                </c:pt>
                <c:pt idx="1901">
                  <c:v>212.3</c:v>
                </c:pt>
                <c:pt idx="1902">
                  <c:v>211.8</c:v>
                </c:pt>
                <c:pt idx="1903">
                  <c:v>211.2</c:v>
                </c:pt>
                <c:pt idx="1904">
                  <c:v>210.6</c:v>
                </c:pt>
                <c:pt idx="1905">
                  <c:v>210</c:v>
                </c:pt>
                <c:pt idx="1906">
                  <c:v>209.4</c:v>
                </c:pt>
                <c:pt idx="1907">
                  <c:v>208.9</c:v>
                </c:pt>
                <c:pt idx="1908">
                  <c:v>208.5</c:v>
                </c:pt>
                <c:pt idx="1909">
                  <c:v>208</c:v>
                </c:pt>
                <c:pt idx="1910">
                  <c:v>207.5</c:v>
                </c:pt>
                <c:pt idx="1911">
                  <c:v>207.1</c:v>
                </c:pt>
                <c:pt idx="1912">
                  <c:v>206.5</c:v>
                </c:pt>
                <c:pt idx="1913">
                  <c:v>206</c:v>
                </c:pt>
                <c:pt idx="1914">
                  <c:v>205.6</c:v>
                </c:pt>
                <c:pt idx="1915">
                  <c:v>205.2</c:v>
                </c:pt>
                <c:pt idx="1916">
                  <c:v>204.9</c:v>
                </c:pt>
                <c:pt idx="1917">
                  <c:v>204.7</c:v>
                </c:pt>
                <c:pt idx="1918">
                  <c:v>204.4</c:v>
                </c:pt>
                <c:pt idx="1919">
                  <c:v>204.1</c:v>
                </c:pt>
                <c:pt idx="1920">
                  <c:v>203.9</c:v>
                </c:pt>
                <c:pt idx="1921">
                  <c:v>203.7</c:v>
                </c:pt>
                <c:pt idx="1922">
                  <c:v>203.5</c:v>
                </c:pt>
                <c:pt idx="1923">
                  <c:v>203.1</c:v>
                </c:pt>
                <c:pt idx="1924">
                  <c:v>202.6</c:v>
                </c:pt>
                <c:pt idx="1925">
                  <c:v>202</c:v>
                </c:pt>
                <c:pt idx="1926">
                  <c:v>201.5</c:v>
                </c:pt>
                <c:pt idx="1927">
                  <c:v>201</c:v>
                </c:pt>
                <c:pt idx="1928">
                  <c:v>200.5</c:v>
                </c:pt>
                <c:pt idx="1929">
                  <c:v>200</c:v>
                </c:pt>
                <c:pt idx="1930">
                  <c:v>199.5</c:v>
                </c:pt>
                <c:pt idx="1931">
                  <c:v>199</c:v>
                </c:pt>
                <c:pt idx="1932">
                  <c:v>198.6</c:v>
                </c:pt>
                <c:pt idx="1933">
                  <c:v>198.2</c:v>
                </c:pt>
                <c:pt idx="1934">
                  <c:v>197.8</c:v>
                </c:pt>
                <c:pt idx="1935">
                  <c:v>197.4</c:v>
                </c:pt>
                <c:pt idx="1936">
                  <c:v>197</c:v>
                </c:pt>
                <c:pt idx="1937">
                  <c:v>196.6</c:v>
                </c:pt>
                <c:pt idx="1938">
                  <c:v>196.2</c:v>
                </c:pt>
                <c:pt idx="1939">
                  <c:v>195.8</c:v>
                </c:pt>
                <c:pt idx="1940">
                  <c:v>195.5</c:v>
                </c:pt>
                <c:pt idx="1941">
                  <c:v>195.2</c:v>
                </c:pt>
                <c:pt idx="1942">
                  <c:v>194.9</c:v>
                </c:pt>
                <c:pt idx="1943">
                  <c:v>194.5</c:v>
                </c:pt>
                <c:pt idx="1944">
                  <c:v>194.1</c:v>
                </c:pt>
                <c:pt idx="1945">
                  <c:v>193.7</c:v>
                </c:pt>
                <c:pt idx="1946">
                  <c:v>193.3</c:v>
                </c:pt>
                <c:pt idx="1947">
                  <c:v>192.9</c:v>
                </c:pt>
                <c:pt idx="1948">
                  <c:v>192.5</c:v>
                </c:pt>
                <c:pt idx="1949">
                  <c:v>192.1</c:v>
                </c:pt>
                <c:pt idx="1950">
                  <c:v>191.5</c:v>
                </c:pt>
                <c:pt idx="1951">
                  <c:v>191</c:v>
                </c:pt>
                <c:pt idx="1952">
                  <c:v>190.5</c:v>
                </c:pt>
                <c:pt idx="1953">
                  <c:v>190</c:v>
                </c:pt>
                <c:pt idx="1954">
                  <c:v>189.5</c:v>
                </c:pt>
                <c:pt idx="1955">
                  <c:v>189</c:v>
                </c:pt>
                <c:pt idx="1956">
                  <c:v>188.6</c:v>
                </c:pt>
                <c:pt idx="1957">
                  <c:v>188.1</c:v>
                </c:pt>
                <c:pt idx="1958">
                  <c:v>187.7</c:v>
                </c:pt>
                <c:pt idx="1959">
                  <c:v>187.2</c:v>
                </c:pt>
                <c:pt idx="1960">
                  <c:v>186.8</c:v>
                </c:pt>
                <c:pt idx="1961">
                  <c:v>186.4</c:v>
                </c:pt>
                <c:pt idx="1962">
                  <c:v>186</c:v>
                </c:pt>
                <c:pt idx="1963">
                  <c:v>185.5</c:v>
                </c:pt>
                <c:pt idx="1964">
                  <c:v>185.1</c:v>
                </c:pt>
                <c:pt idx="1965">
                  <c:v>184.6</c:v>
                </c:pt>
                <c:pt idx="1966">
                  <c:v>184.1</c:v>
                </c:pt>
                <c:pt idx="1967">
                  <c:v>183.6</c:v>
                </c:pt>
                <c:pt idx="1968">
                  <c:v>183.1</c:v>
                </c:pt>
                <c:pt idx="1969">
                  <c:v>182.5</c:v>
                </c:pt>
                <c:pt idx="1970">
                  <c:v>181.9</c:v>
                </c:pt>
                <c:pt idx="1971">
                  <c:v>181.2</c:v>
                </c:pt>
                <c:pt idx="1972">
                  <c:v>180.7</c:v>
                </c:pt>
                <c:pt idx="1973">
                  <c:v>180.1</c:v>
                </c:pt>
                <c:pt idx="1974">
                  <c:v>179.6</c:v>
                </c:pt>
                <c:pt idx="1975">
                  <c:v>179.2</c:v>
                </c:pt>
                <c:pt idx="1976">
                  <c:v>178.8</c:v>
                </c:pt>
                <c:pt idx="1977">
                  <c:v>178.3</c:v>
                </c:pt>
                <c:pt idx="1978">
                  <c:v>177.8</c:v>
                </c:pt>
                <c:pt idx="1979">
                  <c:v>177.3</c:v>
                </c:pt>
                <c:pt idx="1980">
                  <c:v>176.8</c:v>
                </c:pt>
                <c:pt idx="1981">
                  <c:v>176.3</c:v>
                </c:pt>
                <c:pt idx="1982">
                  <c:v>175.8</c:v>
                </c:pt>
                <c:pt idx="1983">
                  <c:v>175.4</c:v>
                </c:pt>
                <c:pt idx="1984">
                  <c:v>175</c:v>
                </c:pt>
                <c:pt idx="1985">
                  <c:v>174.6</c:v>
                </c:pt>
                <c:pt idx="1986">
                  <c:v>174.2</c:v>
                </c:pt>
                <c:pt idx="1987">
                  <c:v>173.8</c:v>
                </c:pt>
                <c:pt idx="1988">
                  <c:v>173.4</c:v>
                </c:pt>
                <c:pt idx="1989">
                  <c:v>172.9</c:v>
                </c:pt>
                <c:pt idx="1990">
                  <c:v>172.5</c:v>
                </c:pt>
                <c:pt idx="1991">
                  <c:v>172</c:v>
                </c:pt>
                <c:pt idx="1992">
                  <c:v>171.5</c:v>
                </c:pt>
                <c:pt idx="1993">
                  <c:v>171</c:v>
                </c:pt>
                <c:pt idx="1994">
                  <c:v>170.6</c:v>
                </c:pt>
                <c:pt idx="1995">
                  <c:v>170.1</c:v>
                </c:pt>
                <c:pt idx="1996">
                  <c:v>169.7</c:v>
                </c:pt>
                <c:pt idx="1997">
                  <c:v>169.3</c:v>
                </c:pt>
                <c:pt idx="1998">
                  <c:v>169</c:v>
                </c:pt>
                <c:pt idx="1999">
                  <c:v>168.6</c:v>
                </c:pt>
                <c:pt idx="2000">
                  <c:v>168.3</c:v>
                </c:pt>
                <c:pt idx="2001">
                  <c:v>167.9</c:v>
                </c:pt>
                <c:pt idx="2002">
                  <c:v>167.6</c:v>
                </c:pt>
                <c:pt idx="2003">
                  <c:v>167.3</c:v>
                </c:pt>
                <c:pt idx="2004">
                  <c:v>167</c:v>
                </c:pt>
                <c:pt idx="2005">
                  <c:v>166.7</c:v>
                </c:pt>
                <c:pt idx="2006">
                  <c:v>166.4</c:v>
                </c:pt>
                <c:pt idx="2007">
                  <c:v>166.1</c:v>
                </c:pt>
                <c:pt idx="2008">
                  <c:v>165.8</c:v>
                </c:pt>
                <c:pt idx="2009">
                  <c:v>165.4</c:v>
                </c:pt>
                <c:pt idx="2010">
                  <c:v>165.1</c:v>
                </c:pt>
                <c:pt idx="2011">
                  <c:v>164.9</c:v>
                </c:pt>
                <c:pt idx="2012">
                  <c:v>164.5</c:v>
                </c:pt>
                <c:pt idx="2013">
                  <c:v>164.2</c:v>
                </c:pt>
                <c:pt idx="2014">
                  <c:v>163.80000000000001</c:v>
                </c:pt>
                <c:pt idx="2015">
                  <c:v>163.5</c:v>
                </c:pt>
                <c:pt idx="2016">
                  <c:v>163.19999999999999</c:v>
                </c:pt>
                <c:pt idx="2017">
                  <c:v>162.80000000000001</c:v>
                </c:pt>
              </c:numCache>
            </c:numRef>
          </c:yVal>
          <c:smooth val="1"/>
          <c:extLst xmlns:c16r2="http://schemas.microsoft.com/office/drawing/2015/06/chart">
            <c:ext xmlns:c16="http://schemas.microsoft.com/office/drawing/2014/chart" uri="{C3380CC4-5D6E-409C-BE32-E72D297353CC}">
              <c16:uniqueId val="{00000001-8324-4F40-9CDC-513E817FF16D}"/>
            </c:ext>
          </c:extLst>
        </c:ser>
        <c:ser>
          <c:idx val="2"/>
          <c:order val="2"/>
          <c:tx>
            <c:strRef>
              <c:f>'15% T4 &amp;T7'!$O$1</c:f>
              <c:strCache>
                <c:ptCount val="1"/>
                <c:pt idx="0">
                  <c:v>Temperature 7(°C) 15 PS</c:v>
                </c:pt>
              </c:strCache>
            </c:strRef>
          </c:tx>
          <c:marker>
            <c:symbol val="none"/>
          </c:marker>
          <c:xVal>
            <c:numRef>
              <c:f>'15% T4 &amp;T7'!$A$2:$A$2049</c:f>
              <c:numCache>
                <c:formatCode>General</c:formatCode>
                <c:ptCount val="2048"/>
                <c:pt idx="0">
                  <c:v>0</c:v>
                </c:pt>
                <c:pt idx="1">
                  <c:v>1.0000000000065512</c:v>
                </c:pt>
                <c:pt idx="2">
                  <c:v>2.0000000000035101</c:v>
                </c:pt>
                <c:pt idx="3">
                  <c:v>2.0000000000035101</c:v>
                </c:pt>
                <c:pt idx="4">
                  <c:v>3.000000000000469</c:v>
                </c:pt>
                <c:pt idx="5">
                  <c:v>3.000000000000469</c:v>
                </c:pt>
                <c:pt idx="6">
                  <c:v>3.9999999999974278</c:v>
                </c:pt>
                <c:pt idx="7">
                  <c:v>3.9999999999974278</c:v>
                </c:pt>
                <c:pt idx="8">
                  <c:v>5.000000000003979</c:v>
                </c:pt>
                <c:pt idx="9">
                  <c:v>5.000000000003979</c:v>
                </c:pt>
                <c:pt idx="10">
                  <c:v>6.0000000000009379</c:v>
                </c:pt>
                <c:pt idx="11">
                  <c:v>6.0000000000009379</c:v>
                </c:pt>
                <c:pt idx="12">
                  <c:v>7.0000000000074891</c:v>
                </c:pt>
                <c:pt idx="13">
                  <c:v>7.0000000000074891</c:v>
                </c:pt>
                <c:pt idx="14">
                  <c:v>8.000000000004448</c:v>
                </c:pt>
                <c:pt idx="15">
                  <c:v>8.000000000004448</c:v>
                </c:pt>
                <c:pt idx="16">
                  <c:v>9.0000000000014069</c:v>
                </c:pt>
                <c:pt idx="17">
                  <c:v>9.0000000000014069</c:v>
                </c:pt>
                <c:pt idx="18">
                  <c:v>9.9999999999983658</c:v>
                </c:pt>
                <c:pt idx="19">
                  <c:v>9.9999999999983658</c:v>
                </c:pt>
                <c:pt idx="20">
                  <c:v>11.000000000004917</c:v>
                </c:pt>
                <c:pt idx="21">
                  <c:v>11.000000000004917</c:v>
                </c:pt>
                <c:pt idx="22">
                  <c:v>12.000000000001876</c:v>
                </c:pt>
                <c:pt idx="23">
                  <c:v>12.000000000001876</c:v>
                </c:pt>
                <c:pt idx="24">
                  <c:v>13.000000000008427</c:v>
                </c:pt>
                <c:pt idx="25">
                  <c:v>13.000000000008427</c:v>
                </c:pt>
                <c:pt idx="26">
                  <c:v>14.000000000005386</c:v>
                </c:pt>
                <c:pt idx="27">
                  <c:v>14.000000000005386</c:v>
                </c:pt>
                <c:pt idx="28">
                  <c:v>15.000000000002345</c:v>
                </c:pt>
                <c:pt idx="29">
                  <c:v>15.000000000002345</c:v>
                </c:pt>
                <c:pt idx="30">
                  <c:v>15.999999999999304</c:v>
                </c:pt>
                <c:pt idx="31">
                  <c:v>15.999999999999304</c:v>
                </c:pt>
                <c:pt idx="32">
                  <c:v>16.999999999996263</c:v>
                </c:pt>
                <c:pt idx="33">
                  <c:v>16.999999999996263</c:v>
                </c:pt>
                <c:pt idx="34">
                  <c:v>18.000000000002814</c:v>
                </c:pt>
                <c:pt idx="35">
                  <c:v>18.000000000002814</c:v>
                </c:pt>
                <c:pt idx="36">
                  <c:v>18.999999999999773</c:v>
                </c:pt>
                <c:pt idx="37">
                  <c:v>18.999999999999773</c:v>
                </c:pt>
                <c:pt idx="38">
                  <c:v>20.000000000006324</c:v>
                </c:pt>
                <c:pt idx="39">
                  <c:v>20.000000000006324</c:v>
                </c:pt>
                <c:pt idx="40">
                  <c:v>21.000000000003283</c:v>
                </c:pt>
                <c:pt idx="41">
                  <c:v>21.000000000003283</c:v>
                </c:pt>
                <c:pt idx="42">
                  <c:v>22.000000000000242</c:v>
                </c:pt>
                <c:pt idx="43">
                  <c:v>22.000000000000242</c:v>
                </c:pt>
                <c:pt idx="44">
                  <c:v>22.9999999999972</c:v>
                </c:pt>
                <c:pt idx="45">
                  <c:v>22.9999999999972</c:v>
                </c:pt>
                <c:pt idx="46">
                  <c:v>24.000000000003752</c:v>
                </c:pt>
                <c:pt idx="47">
                  <c:v>24.000000000003752</c:v>
                </c:pt>
                <c:pt idx="48">
                  <c:v>25.000000000000711</c:v>
                </c:pt>
                <c:pt idx="49">
                  <c:v>25.000000000000711</c:v>
                </c:pt>
                <c:pt idx="50">
                  <c:v>26.000000000007262</c:v>
                </c:pt>
                <c:pt idx="51">
                  <c:v>0</c:v>
                </c:pt>
                <c:pt idx="52">
                  <c:v>0.99999999999695888</c:v>
                </c:pt>
                <c:pt idx="53">
                  <c:v>0.99999999999695888</c:v>
                </c:pt>
                <c:pt idx="54">
                  <c:v>1.9999999999939178</c:v>
                </c:pt>
                <c:pt idx="55">
                  <c:v>1.9999999999939178</c:v>
                </c:pt>
                <c:pt idx="56">
                  <c:v>2.9999999999908766</c:v>
                </c:pt>
                <c:pt idx="57">
                  <c:v>2.9999999999908766</c:v>
                </c:pt>
                <c:pt idx="58">
                  <c:v>3.9999999999974278</c:v>
                </c:pt>
                <c:pt idx="59">
                  <c:v>3.9999999999974278</c:v>
                </c:pt>
                <c:pt idx="60">
                  <c:v>4.9999999999943867</c:v>
                </c:pt>
                <c:pt idx="61">
                  <c:v>4.9999999999943867</c:v>
                </c:pt>
                <c:pt idx="62">
                  <c:v>6.0000000000009379</c:v>
                </c:pt>
                <c:pt idx="63">
                  <c:v>6.0000000000009379</c:v>
                </c:pt>
                <c:pt idx="64">
                  <c:v>6.9999999999978968</c:v>
                </c:pt>
                <c:pt idx="65">
                  <c:v>6.9999999999978968</c:v>
                </c:pt>
                <c:pt idx="66">
                  <c:v>7.9999999999948557</c:v>
                </c:pt>
                <c:pt idx="67">
                  <c:v>7.9999999999948557</c:v>
                </c:pt>
                <c:pt idx="68">
                  <c:v>8.9999999999918145</c:v>
                </c:pt>
                <c:pt idx="69">
                  <c:v>8.9999999999918145</c:v>
                </c:pt>
                <c:pt idx="70">
                  <c:v>9.9999999999983658</c:v>
                </c:pt>
                <c:pt idx="71">
                  <c:v>9.9999999999983658</c:v>
                </c:pt>
                <c:pt idx="72">
                  <c:v>10.999999999995325</c:v>
                </c:pt>
                <c:pt idx="73">
                  <c:v>10.999999999995325</c:v>
                </c:pt>
                <c:pt idx="74">
                  <c:v>11.999999999992284</c:v>
                </c:pt>
                <c:pt idx="75">
                  <c:v>11.999999999992284</c:v>
                </c:pt>
                <c:pt idx="76">
                  <c:v>12.999999999998835</c:v>
                </c:pt>
                <c:pt idx="77">
                  <c:v>12.999999999998835</c:v>
                </c:pt>
                <c:pt idx="78">
                  <c:v>13.999999999995794</c:v>
                </c:pt>
                <c:pt idx="79">
                  <c:v>13.999999999995794</c:v>
                </c:pt>
                <c:pt idx="80">
                  <c:v>14.999999999992752</c:v>
                </c:pt>
                <c:pt idx="81">
                  <c:v>14.999999999992752</c:v>
                </c:pt>
                <c:pt idx="82">
                  <c:v>15.999999999989711</c:v>
                </c:pt>
                <c:pt idx="83">
                  <c:v>15.999999999989711</c:v>
                </c:pt>
                <c:pt idx="84">
                  <c:v>16.999999999996263</c:v>
                </c:pt>
                <c:pt idx="85">
                  <c:v>16.999999999996263</c:v>
                </c:pt>
                <c:pt idx="86">
                  <c:v>17.999999999993221</c:v>
                </c:pt>
                <c:pt idx="87">
                  <c:v>17.999999999993221</c:v>
                </c:pt>
                <c:pt idx="88">
                  <c:v>18.999999999999773</c:v>
                </c:pt>
                <c:pt idx="89">
                  <c:v>18.999999999999773</c:v>
                </c:pt>
                <c:pt idx="90">
                  <c:v>19.999999999996732</c:v>
                </c:pt>
                <c:pt idx="91">
                  <c:v>19.999999999996732</c:v>
                </c:pt>
                <c:pt idx="92">
                  <c:v>20.99999999999369</c:v>
                </c:pt>
                <c:pt idx="93">
                  <c:v>20.99999999999369</c:v>
                </c:pt>
                <c:pt idx="94">
                  <c:v>21.999999999990649</c:v>
                </c:pt>
                <c:pt idx="95">
                  <c:v>21.999999999990649</c:v>
                </c:pt>
                <c:pt idx="96">
                  <c:v>22.9999999999972</c:v>
                </c:pt>
                <c:pt idx="97">
                  <c:v>22.9999999999972</c:v>
                </c:pt>
                <c:pt idx="98">
                  <c:v>23.999999999994159</c:v>
                </c:pt>
                <c:pt idx="99">
                  <c:v>23.999999999994159</c:v>
                </c:pt>
                <c:pt idx="100">
                  <c:v>25.000000000000711</c:v>
                </c:pt>
                <c:pt idx="101">
                  <c:v>25.000000000000711</c:v>
                </c:pt>
                <c:pt idx="102">
                  <c:v>25.999999999997669</c:v>
                </c:pt>
                <c:pt idx="103">
                  <c:v>25.999999999997669</c:v>
                </c:pt>
                <c:pt idx="104">
                  <c:v>26.999999999994628</c:v>
                </c:pt>
                <c:pt idx="105">
                  <c:v>26.999999999994628</c:v>
                </c:pt>
                <c:pt idx="106">
                  <c:v>27.999999999991587</c:v>
                </c:pt>
                <c:pt idx="107">
                  <c:v>27.999999999991587</c:v>
                </c:pt>
                <c:pt idx="108">
                  <c:v>28.999999999998138</c:v>
                </c:pt>
                <c:pt idx="109">
                  <c:v>28.999999999998138</c:v>
                </c:pt>
                <c:pt idx="110">
                  <c:v>29.999999999995097</c:v>
                </c:pt>
                <c:pt idx="111">
                  <c:v>29.999999999995097</c:v>
                </c:pt>
                <c:pt idx="112">
                  <c:v>30.999999999992056</c:v>
                </c:pt>
                <c:pt idx="113">
                  <c:v>30.999999999992056</c:v>
                </c:pt>
                <c:pt idx="114">
                  <c:v>31.999999999998607</c:v>
                </c:pt>
                <c:pt idx="115">
                  <c:v>31.999999999998607</c:v>
                </c:pt>
                <c:pt idx="116">
                  <c:v>32.999999999995566</c:v>
                </c:pt>
                <c:pt idx="117">
                  <c:v>32.999999999995566</c:v>
                </c:pt>
                <c:pt idx="118">
                  <c:v>33.999999999992525</c:v>
                </c:pt>
                <c:pt idx="119">
                  <c:v>33.999999999992525</c:v>
                </c:pt>
                <c:pt idx="120">
                  <c:v>34.999999999989484</c:v>
                </c:pt>
                <c:pt idx="121">
                  <c:v>34.999999999989484</c:v>
                </c:pt>
                <c:pt idx="122">
                  <c:v>35.999999999996035</c:v>
                </c:pt>
                <c:pt idx="123">
                  <c:v>35.999999999996035</c:v>
                </c:pt>
                <c:pt idx="124">
                  <c:v>36.999999999992994</c:v>
                </c:pt>
                <c:pt idx="125">
                  <c:v>36.999999999992994</c:v>
                </c:pt>
                <c:pt idx="126">
                  <c:v>37.999999999999545</c:v>
                </c:pt>
                <c:pt idx="127">
                  <c:v>37.999999999999545</c:v>
                </c:pt>
                <c:pt idx="128">
                  <c:v>38.999999999996504</c:v>
                </c:pt>
                <c:pt idx="129">
                  <c:v>38.999999999996504</c:v>
                </c:pt>
                <c:pt idx="130">
                  <c:v>39.999999999993463</c:v>
                </c:pt>
                <c:pt idx="131">
                  <c:v>39.999999999993463</c:v>
                </c:pt>
                <c:pt idx="132">
                  <c:v>40.999999999990422</c:v>
                </c:pt>
                <c:pt idx="133">
                  <c:v>40.999999999990422</c:v>
                </c:pt>
                <c:pt idx="134">
                  <c:v>41.999999999996973</c:v>
                </c:pt>
                <c:pt idx="135">
                  <c:v>41.999999999996973</c:v>
                </c:pt>
                <c:pt idx="136">
                  <c:v>42.999999999993932</c:v>
                </c:pt>
                <c:pt idx="137">
                  <c:v>42.999999999993932</c:v>
                </c:pt>
                <c:pt idx="138">
                  <c:v>44.000000000000483</c:v>
                </c:pt>
                <c:pt idx="139">
                  <c:v>44.000000000000483</c:v>
                </c:pt>
                <c:pt idx="140">
                  <c:v>44.999999999997442</c:v>
                </c:pt>
                <c:pt idx="141">
                  <c:v>44.999999999997442</c:v>
                </c:pt>
                <c:pt idx="142">
                  <c:v>45.999999999994401</c:v>
                </c:pt>
                <c:pt idx="143">
                  <c:v>45.999999999994401</c:v>
                </c:pt>
                <c:pt idx="144">
                  <c:v>46.99999999999136</c:v>
                </c:pt>
                <c:pt idx="145">
                  <c:v>46.99999999999136</c:v>
                </c:pt>
                <c:pt idx="146">
                  <c:v>47.999999999997911</c:v>
                </c:pt>
                <c:pt idx="147">
                  <c:v>47.999999999997911</c:v>
                </c:pt>
                <c:pt idx="148">
                  <c:v>48.99999999999487</c:v>
                </c:pt>
                <c:pt idx="149">
                  <c:v>48.99999999999487</c:v>
                </c:pt>
                <c:pt idx="150">
                  <c:v>49.999999999991829</c:v>
                </c:pt>
                <c:pt idx="151">
                  <c:v>49.999999999991829</c:v>
                </c:pt>
                <c:pt idx="152">
                  <c:v>50.99999999999838</c:v>
                </c:pt>
                <c:pt idx="153">
                  <c:v>50.99999999999838</c:v>
                </c:pt>
                <c:pt idx="154">
                  <c:v>51.999999999995339</c:v>
                </c:pt>
                <c:pt idx="155">
                  <c:v>51.999999999995339</c:v>
                </c:pt>
                <c:pt idx="156">
                  <c:v>52.999999999992298</c:v>
                </c:pt>
                <c:pt idx="157">
                  <c:v>52.999999999992298</c:v>
                </c:pt>
                <c:pt idx="158">
                  <c:v>53.999999999989257</c:v>
                </c:pt>
                <c:pt idx="159">
                  <c:v>53.999999999989257</c:v>
                </c:pt>
                <c:pt idx="160">
                  <c:v>54.999999999995808</c:v>
                </c:pt>
                <c:pt idx="161">
                  <c:v>54.999999999995808</c:v>
                </c:pt>
                <c:pt idx="162">
                  <c:v>55.999999999992767</c:v>
                </c:pt>
                <c:pt idx="163">
                  <c:v>55.999999999992767</c:v>
                </c:pt>
                <c:pt idx="164">
                  <c:v>56.999999999999318</c:v>
                </c:pt>
                <c:pt idx="165">
                  <c:v>56.999999999999318</c:v>
                </c:pt>
                <c:pt idx="166">
                  <c:v>57.999999999996277</c:v>
                </c:pt>
                <c:pt idx="167">
                  <c:v>57.999999999996277</c:v>
                </c:pt>
                <c:pt idx="168">
                  <c:v>58.999999999993236</c:v>
                </c:pt>
                <c:pt idx="169">
                  <c:v>58.999999999993236</c:v>
                </c:pt>
                <c:pt idx="170">
                  <c:v>59.999999999990195</c:v>
                </c:pt>
                <c:pt idx="171">
                  <c:v>59.999999999990195</c:v>
                </c:pt>
                <c:pt idx="172">
                  <c:v>60.999999999996746</c:v>
                </c:pt>
                <c:pt idx="173">
                  <c:v>60.999999999996746</c:v>
                </c:pt>
                <c:pt idx="174">
                  <c:v>61.999999999993705</c:v>
                </c:pt>
                <c:pt idx="175">
                  <c:v>61.999999999993705</c:v>
                </c:pt>
                <c:pt idx="176">
                  <c:v>63.000000000000256</c:v>
                </c:pt>
                <c:pt idx="177">
                  <c:v>63.000000000000256</c:v>
                </c:pt>
                <c:pt idx="178">
                  <c:v>63.999999999997215</c:v>
                </c:pt>
                <c:pt idx="179">
                  <c:v>63.999999999997215</c:v>
                </c:pt>
                <c:pt idx="180">
                  <c:v>64.999999999994174</c:v>
                </c:pt>
                <c:pt idx="181">
                  <c:v>64.999999999994174</c:v>
                </c:pt>
                <c:pt idx="182">
                  <c:v>65.999999999991132</c:v>
                </c:pt>
                <c:pt idx="183">
                  <c:v>65.999999999991132</c:v>
                </c:pt>
                <c:pt idx="184">
                  <c:v>66.999999999997684</c:v>
                </c:pt>
                <c:pt idx="185">
                  <c:v>66.999999999997684</c:v>
                </c:pt>
                <c:pt idx="186">
                  <c:v>67.999999999994643</c:v>
                </c:pt>
                <c:pt idx="187">
                  <c:v>67.999999999994643</c:v>
                </c:pt>
                <c:pt idx="188">
                  <c:v>69.000000000001194</c:v>
                </c:pt>
                <c:pt idx="189">
                  <c:v>69.000000000001194</c:v>
                </c:pt>
                <c:pt idx="190">
                  <c:v>69.999999999998153</c:v>
                </c:pt>
                <c:pt idx="191">
                  <c:v>69.999999999998153</c:v>
                </c:pt>
                <c:pt idx="192">
                  <c:v>70.999999999995111</c:v>
                </c:pt>
                <c:pt idx="193">
                  <c:v>70.999999999995111</c:v>
                </c:pt>
                <c:pt idx="194">
                  <c:v>71.99999999999207</c:v>
                </c:pt>
                <c:pt idx="195">
                  <c:v>71.99999999999207</c:v>
                </c:pt>
                <c:pt idx="196">
                  <c:v>72.999999999989029</c:v>
                </c:pt>
                <c:pt idx="197">
                  <c:v>72.999999999989029</c:v>
                </c:pt>
                <c:pt idx="198">
                  <c:v>73.99999999999558</c:v>
                </c:pt>
                <c:pt idx="199">
                  <c:v>73.99999999999558</c:v>
                </c:pt>
                <c:pt idx="200">
                  <c:v>74.999999999992539</c:v>
                </c:pt>
                <c:pt idx="201">
                  <c:v>74.999999999992539</c:v>
                </c:pt>
                <c:pt idx="202">
                  <c:v>75.999999999999091</c:v>
                </c:pt>
                <c:pt idx="203">
                  <c:v>75.999999999999091</c:v>
                </c:pt>
                <c:pt idx="204">
                  <c:v>76.999999999996049</c:v>
                </c:pt>
                <c:pt idx="205">
                  <c:v>76.999999999996049</c:v>
                </c:pt>
                <c:pt idx="206">
                  <c:v>77.999999999993008</c:v>
                </c:pt>
                <c:pt idx="207">
                  <c:v>77.999999999993008</c:v>
                </c:pt>
                <c:pt idx="208">
                  <c:v>78.999999999989967</c:v>
                </c:pt>
                <c:pt idx="209">
                  <c:v>78.999999999989967</c:v>
                </c:pt>
                <c:pt idx="210">
                  <c:v>79.999999999996518</c:v>
                </c:pt>
                <c:pt idx="211">
                  <c:v>79.999999999996518</c:v>
                </c:pt>
                <c:pt idx="212">
                  <c:v>80.999999999993477</c:v>
                </c:pt>
                <c:pt idx="213">
                  <c:v>80.999999999993477</c:v>
                </c:pt>
                <c:pt idx="214">
                  <c:v>82.000000000000028</c:v>
                </c:pt>
                <c:pt idx="215">
                  <c:v>82.000000000000028</c:v>
                </c:pt>
                <c:pt idx="216">
                  <c:v>82.999999999996987</c:v>
                </c:pt>
                <c:pt idx="217">
                  <c:v>82.999999999996987</c:v>
                </c:pt>
                <c:pt idx="218">
                  <c:v>83.999999999993946</c:v>
                </c:pt>
                <c:pt idx="219">
                  <c:v>83.999999999993946</c:v>
                </c:pt>
                <c:pt idx="220">
                  <c:v>84.999999999990905</c:v>
                </c:pt>
                <c:pt idx="221">
                  <c:v>84.999999999990905</c:v>
                </c:pt>
                <c:pt idx="222">
                  <c:v>85.999999999997456</c:v>
                </c:pt>
                <c:pt idx="223">
                  <c:v>85.999999999997456</c:v>
                </c:pt>
                <c:pt idx="224">
                  <c:v>86.999999999994415</c:v>
                </c:pt>
                <c:pt idx="225">
                  <c:v>86.999999999994415</c:v>
                </c:pt>
                <c:pt idx="226">
                  <c:v>88.000000000000966</c:v>
                </c:pt>
                <c:pt idx="227">
                  <c:v>88.000000000000966</c:v>
                </c:pt>
                <c:pt idx="228">
                  <c:v>88.999999999997925</c:v>
                </c:pt>
                <c:pt idx="229">
                  <c:v>88.999999999997925</c:v>
                </c:pt>
                <c:pt idx="230">
                  <c:v>89.999999999994884</c:v>
                </c:pt>
                <c:pt idx="231">
                  <c:v>89.999999999994884</c:v>
                </c:pt>
                <c:pt idx="232">
                  <c:v>90.999999999991843</c:v>
                </c:pt>
                <c:pt idx="233">
                  <c:v>90.999999999991843</c:v>
                </c:pt>
                <c:pt idx="234">
                  <c:v>91.999999999988802</c:v>
                </c:pt>
                <c:pt idx="235">
                  <c:v>91.999999999988802</c:v>
                </c:pt>
                <c:pt idx="236">
                  <c:v>92.999999999995353</c:v>
                </c:pt>
                <c:pt idx="237">
                  <c:v>92.999999999995353</c:v>
                </c:pt>
                <c:pt idx="238">
                  <c:v>93.999999999992312</c:v>
                </c:pt>
                <c:pt idx="239">
                  <c:v>93.999999999992312</c:v>
                </c:pt>
                <c:pt idx="240">
                  <c:v>94.999999999998863</c:v>
                </c:pt>
                <c:pt idx="241">
                  <c:v>94.999999999998863</c:v>
                </c:pt>
                <c:pt idx="242">
                  <c:v>95.999999999995822</c:v>
                </c:pt>
                <c:pt idx="243">
                  <c:v>95.999999999995822</c:v>
                </c:pt>
                <c:pt idx="244">
                  <c:v>96.999999999992781</c:v>
                </c:pt>
                <c:pt idx="245">
                  <c:v>96.999999999992781</c:v>
                </c:pt>
                <c:pt idx="246">
                  <c:v>97.99999999998974</c:v>
                </c:pt>
                <c:pt idx="247">
                  <c:v>97.99999999998974</c:v>
                </c:pt>
                <c:pt idx="248">
                  <c:v>98.999999999996291</c:v>
                </c:pt>
                <c:pt idx="249">
                  <c:v>98.999999999996291</c:v>
                </c:pt>
                <c:pt idx="250">
                  <c:v>99.99999999999325</c:v>
                </c:pt>
                <c:pt idx="251">
                  <c:v>99.99999999999325</c:v>
                </c:pt>
                <c:pt idx="252">
                  <c:v>100.9999999999998</c:v>
                </c:pt>
                <c:pt idx="253">
                  <c:v>100.9999999999998</c:v>
                </c:pt>
                <c:pt idx="254">
                  <c:v>101.99999999999676</c:v>
                </c:pt>
                <c:pt idx="255">
                  <c:v>101.99999999999676</c:v>
                </c:pt>
                <c:pt idx="256">
                  <c:v>102.99999999999372</c:v>
                </c:pt>
                <c:pt idx="257">
                  <c:v>102.99999999999372</c:v>
                </c:pt>
                <c:pt idx="258">
                  <c:v>103.99999999999068</c:v>
                </c:pt>
                <c:pt idx="259">
                  <c:v>103.99999999999068</c:v>
                </c:pt>
                <c:pt idx="260">
                  <c:v>104.99999999999723</c:v>
                </c:pt>
                <c:pt idx="261">
                  <c:v>104.99999999999723</c:v>
                </c:pt>
                <c:pt idx="262">
                  <c:v>105.99999999999419</c:v>
                </c:pt>
                <c:pt idx="263">
                  <c:v>105.99999999999419</c:v>
                </c:pt>
                <c:pt idx="264">
                  <c:v>107.00000000000074</c:v>
                </c:pt>
                <c:pt idx="265">
                  <c:v>107.00000000000074</c:v>
                </c:pt>
                <c:pt idx="266">
                  <c:v>107.9999999999977</c:v>
                </c:pt>
                <c:pt idx="267">
                  <c:v>107.9999999999977</c:v>
                </c:pt>
                <c:pt idx="268">
                  <c:v>108.99999999999466</c:v>
                </c:pt>
                <c:pt idx="269">
                  <c:v>108.99999999999466</c:v>
                </c:pt>
                <c:pt idx="270">
                  <c:v>109.99999999999162</c:v>
                </c:pt>
                <c:pt idx="271">
                  <c:v>109.99999999999162</c:v>
                </c:pt>
                <c:pt idx="272">
                  <c:v>110.99999999999817</c:v>
                </c:pt>
                <c:pt idx="273">
                  <c:v>110.99999999999817</c:v>
                </c:pt>
                <c:pt idx="274">
                  <c:v>111.99999999999513</c:v>
                </c:pt>
                <c:pt idx="275">
                  <c:v>111.99999999999513</c:v>
                </c:pt>
                <c:pt idx="276">
                  <c:v>112.99999999999208</c:v>
                </c:pt>
                <c:pt idx="277">
                  <c:v>112.99999999999208</c:v>
                </c:pt>
                <c:pt idx="278">
                  <c:v>113.99999999999864</c:v>
                </c:pt>
                <c:pt idx="279">
                  <c:v>113.99999999999864</c:v>
                </c:pt>
                <c:pt idx="280">
                  <c:v>114.99999999999559</c:v>
                </c:pt>
                <c:pt idx="281">
                  <c:v>114.99999999999559</c:v>
                </c:pt>
                <c:pt idx="282">
                  <c:v>115.99999999999255</c:v>
                </c:pt>
                <c:pt idx="283">
                  <c:v>115.99999999999255</c:v>
                </c:pt>
                <c:pt idx="284">
                  <c:v>116.99999999998951</c:v>
                </c:pt>
                <c:pt idx="285">
                  <c:v>116.99999999998951</c:v>
                </c:pt>
                <c:pt idx="286">
                  <c:v>117.99999999999606</c:v>
                </c:pt>
                <c:pt idx="287">
                  <c:v>117.99999999999606</c:v>
                </c:pt>
                <c:pt idx="288">
                  <c:v>118.99999999999302</c:v>
                </c:pt>
                <c:pt idx="289">
                  <c:v>118.99999999999302</c:v>
                </c:pt>
                <c:pt idx="290">
                  <c:v>119.99999999999957</c:v>
                </c:pt>
                <c:pt idx="291">
                  <c:v>119.99999999999957</c:v>
                </c:pt>
                <c:pt idx="292">
                  <c:v>120.99999999999653</c:v>
                </c:pt>
                <c:pt idx="293">
                  <c:v>120.99999999999653</c:v>
                </c:pt>
                <c:pt idx="294">
                  <c:v>121.99999999999349</c:v>
                </c:pt>
                <c:pt idx="295">
                  <c:v>121.99999999999349</c:v>
                </c:pt>
                <c:pt idx="296">
                  <c:v>122.99999999999045</c:v>
                </c:pt>
                <c:pt idx="297">
                  <c:v>122.99999999999045</c:v>
                </c:pt>
                <c:pt idx="298">
                  <c:v>123.999999999997</c:v>
                </c:pt>
                <c:pt idx="299">
                  <c:v>123.999999999997</c:v>
                </c:pt>
                <c:pt idx="300">
                  <c:v>124.99999999999396</c:v>
                </c:pt>
                <c:pt idx="301">
                  <c:v>124.99999999999396</c:v>
                </c:pt>
                <c:pt idx="302">
                  <c:v>126.00000000000051</c:v>
                </c:pt>
                <c:pt idx="303">
                  <c:v>126.00000000000051</c:v>
                </c:pt>
                <c:pt idx="304">
                  <c:v>126.99999999999747</c:v>
                </c:pt>
                <c:pt idx="305">
                  <c:v>126.99999999999747</c:v>
                </c:pt>
                <c:pt idx="306">
                  <c:v>127.99999999999443</c:v>
                </c:pt>
                <c:pt idx="307">
                  <c:v>127.99999999999443</c:v>
                </c:pt>
                <c:pt idx="308">
                  <c:v>128.99999999999139</c:v>
                </c:pt>
                <c:pt idx="309">
                  <c:v>128.99999999999139</c:v>
                </c:pt>
                <c:pt idx="310">
                  <c:v>129.99999999999795</c:v>
                </c:pt>
                <c:pt idx="311">
                  <c:v>129.99999999999795</c:v>
                </c:pt>
                <c:pt idx="312">
                  <c:v>130.99999999999488</c:v>
                </c:pt>
                <c:pt idx="313">
                  <c:v>130.99999999999488</c:v>
                </c:pt>
                <c:pt idx="314">
                  <c:v>132.00000000000145</c:v>
                </c:pt>
                <c:pt idx="315">
                  <c:v>132.00000000000145</c:v>
                </c:pt>
                <c:pt idx="316">
                  <c:v>132.99999999999841</c:v>
                </c:pt>
                <c:pt idx="317">
                  <c:v>132.99999999999841</c:v>
                </c:pt>
                <c:pt idx="318">
                  <c:v>133.99999999999537</c:v>
                </c:pt>
                <c:pt idx="319">
                  <c:v>133.99999999999537</c:v>
                </c:pt>
                <c:pt idx="320">
                  <c:v>134.99999999999233</c:v>
                </c:pt>
                <c:pt idx="321">
                  <c:v>134.99999999999233</c:v>
                </c:pt>
                <c:pt idx="322">
                  <c:v>135.99999999998929</c:v>
                </c:pt>
                <c:pt idx="323">
                  <c:v>135.99999999998929</c:v>
                </c:pt>
                <c:pt idx="324">
                  <c:v>136.99999999999585</c:v>
                </c:pt>
                <c:pt idx="325">
                  <c:v>136.99999999999585</c:v>
                </c:pt>
                <c:pt idx="326">
                  <c:v>137.99999999999278</c:v>
                </c:pt>
                <c:pt idx="327">
                  <c:v>137.99999999999278</c:v>
                </c:pt>
                <c:pt idx="328">
                  <c:v>138.99999999999935</c:v>
                </c:pt>
                <c:pt idx="329">
                  <c:v>138.99999999999935</c:v>
                </c:pt>
                <c:pt idx="330">
                  <c:v>139.99999999999631</c:v>
                </c:pt>
                <c:pt idx="331">
                  <c:v>139.99999999999631</c:v>
                </c:pt>
                <c:pt idx="332">
                  <c:v>140.99999999999326</c:v>
                </c:pt>
                <c:pt idx="333">
                  <c:v>140.99999999999326</c:v>
                </c:pt>
                <c:pt idx="334">
                  <c:v>141.99999999999022</c:v>
                </c:pt>
                <c:pt idx="335">
                  <c:v>141.99999999999022</c:v>
                </c:pt>
                <c:pt idx="336">
                  <c:v>142.99999999999676</c:v>
                </c:pt>
                <c:pt idx="337">
                  <c:v>142.99999999999676</c:v>
                </c:pt>
                <c:pt idx="338">
                  <c:v>143.99999999999375</c:v>
                </c:pt>
                <c:pt idx="339">
                  <c:v>143.99999999999375</c:v>
                </c:pt>
                <c:pt idx="340">
                  <c:v>145.00000000000028</c:v>
                </c:pt>
                <c:pt idx="341">
                  <c:v>145.00000000000028</c:v>
                </c:pt>
                <c:pt idx="342">
                  <c:v>145.99999999999724</c:v>
                </c:pt>
                <c:pt idx="343">
                  <c:v>145.99999999999724</c:v>
                </c:pt>
                <c:pt idx="344">
                  <c:v>146.9999999999942</c:v>
                </c:pt>
                <c:pt idx="345">
                  <c:v>146.9999999999942</c:v>
                </c:pt>
                <c:pt idx="346">
                  <c:v>147.99999999999116</c:v>
                </c:pt>
                <c:pt idx="347">
                  <c:v>147.99999999999116</c:v>
                </c:pt>
                <c:pt idx="348">
                  <c:v>148.99999999999773</c:v>
                </c:pt>
                <c:pt idx="349">
                  <c:v>148.99999999999773</c:v>
                </c:pt>
                <c:pt idx="350">
                  <c:v>149.99999999999466</c:v>
                </c:pt>
                <c:pt idx="351">
                  <c:v>149.99999999999466</c:v>
                </c:pt>
                <c:pt idx="352">
                  <c:v>151.00000000000122</c:v>
                </c:pt>
                <c:pt idx="353">
                  <c:v>151.00000000000122</c:v>
                </c:pt>
                <c:pt idx="354">
                  <c:v>151.99999999999818</c:v>
                </c:pt>
                <c:pt idx="355">
                  <c:v>151.99999999999818</c:v>
                </c:pt>
                <c:pt idx="356">
                  <c:v>152.99999999999514</c:v>
                </c:pt>
                <c:pt idx="357">
                  <c:v>152.99999999999514</c:v>
                </c:pt>
                <c:pt idx="358">
                  <c:v>153.9999999999921</c:v>
                </c:pt>
                <c:pt idx="359">
                  <c:v>153.9999999999921</c:v>
                </c:pt>
                <c:pt idx="360">
                  <c:v>154.99999999998906</c:v>
                </c:pt>
                <c:pt idx="361">
                  <c:v>154.99999999998906</c:v>
                </c:pt>
                <c:pt idx="362">
                  <c:v>155.99999999999562</c:v>
                </c:pt>
                <c:pt idx="363">
                  <c:v>155.99999999999562</c:v>
                </c:pt>
                <c:pt idx="364">
                  <c:v>156.99999999999255</c:v>
                </c:pt>
                <c:pt idx="365">
                  <c:v>156.99999999999255</c:v>
                </c:pt>
                <c:pt idx="366">
                  <c:v>157.99999999999912</c:v>
                </c:pt>
                <c:pt idx="367">
                  <c:v>157.99999999999912</c:v>
                </c:pt>
                <c:pt idx="368">
                  <c:v>158.99999999999608</c:v>
                </c:pt>
                <c:pt idx="369">
                  <c:v>158.99999999999608</c:v>
                </c:pt>
                <c:pt idx="370">
                  <c:v>159.99999999999304</c:v>
                </c:pt>
                <c:pt idx="371">
                  <c:v>159.99999999999304</c:v>
                </c:pt>
                <c:pt idx="372">
                  <c:v>160.99999999999</c:v>
                </c:pt>
                <c:pt idx="373">
                  <c:v>160.99999999999</c:v>
                </c:pt>
                <c:pt idx="374">
                  <c:v>161.99999999999653</c:v>
                </c:pt>
                <c:pt idx="375">
                  <c:v>161.99999999999653</c:v>
                </c:pt>
                <c:pt idx="376">
                  <c:v>162.99999999999352</c:v>
                </c:pt>
                <c:pt idx="377">
                  <c:v>162.99999999999352</c:v>
                </c:pt>
                <c:pt idx="378">
                  <c:v>164.00000000000006</c:v>
                </c:pt>
                <c:pt idx="379">
                  <c:v>164.00000000000006</c:v>
                </c:pt>
                <c:pt idx="380">
                  <c:v>164.99999999999702</c:v>
                </c:pt>
                <c:pt idx="381">
                  <c:v>164.99999999999702</c:v>
                </c:pt>
                <c:pt idx="382">
                  <c:v>165.99999999999397</c:v>
                </c:pt>
                <c:pt idx="383">
                  <c:v>165.99999999999397</c:v>
                </c:pt>
                <c:pt idx="384">
                  <c:v>166.99999999999093</c:v>
                </c:pt>
                <c:pt idx="385">
                  <c:v>166.99999999999093</c:v>
                </c:pt>
                <c:pt idx="386">
                  <c:v>167.9999999999975</c:v>
                </c:pt>
                <c:pt idx="387">
                  <c:v>167.9999999999975</c:v>
                </c:pt>
                <c:pt idx="388">
                  <c:v>168.99999999999443</c:v>
                </c:pt>
                <c:pt idx="389">
                  <c:v>168.99999999999443</c:v>
                </c:pt>
                <c:pt idx="390">
                  <c:v>170.00000000000099</c:v>
                </c:pt>
                <c:pt idx="391">
                  <c:v>170.00000000000099</c:v>
                </c:pt>
                <c:pt idx="392">
                  <c:v>170.99999999999795</c:v>
                </c:pt>
                <c:pt idx="393">
                  <c:v>170.99999999999795</c:v>
                </c:pt>
                <c:pt idx="394">
                  <c:v>171.99999999999491</c:v>
                </c:pt>
                <c:pt idx="395">
                  <c:v>171.99999999999491</c:v>
                </c:pt>
                <c:pt idx="396">
                  <c:v>172.99999999999187</c:v>
                </c:pt>
                <c:pt idx="397">
                  <c:v>172.99999999999187</c:v>
                </c:pt>
                <c:pt idx="398">
                  <c:v>173.99999999999841</c:v>
                </c:pt>
                <c:pt idx="399">
                  <c:v>173.99999999999841</c:v>
                </c:pt>
                <c:pt idx="400">
                  <c:v>174.9999999999954</c:v>
                </c:pt>
                <c:pt idx="401">
                  <c:v>174.9999999999954</c:v>
                </c:pt>
                <c:pt idx="402">
                  <c:v>175.99999999999233</c:v>
                </c:pt>
                <c:pt idx="403">
                  <c:v>175.99999999999233</c:v>
                </c:pt>
                <c:pt idx="404">
                  <c:v>176.99999999999889</c:v>
                </c:pt>
                <c:pt idx="405">
                  <c:v>176.99999999999889</c:v>
                </c:pt>
                <c:pt idx="406">
                  <c:v>177.99999999999585</c:v>
                </c:pt>
                <c:pt idx="407">
                  <c:v>177.99999999999585</c:v>
                </c:pt>
                <c:pt idx="408">
                  <c:v>178.99999999999281</c:v>
                </c:pt>
                <c:pt idx="409">
                  <c:v>178.99999999999281</c:v>
                </c:pt>
                <c:pt idx="410">
                  <c:v>179.99999999998977</c:v>
                </c:pt>
                <c:pt idx="411">
                  <c:v>179.99999999998977</c:v>
                </c:pt>
                <c:pt idx="412">
                  <c:v>180.99999999999631</c:v>
                </c:pt>
                <c:pt idx="413">
                  <c:v>180.99999999999631</c:v>
                </c:pt>
                <c:pt idx="414">
                  <c:v>181.99999999999329</c:v>
                </c:pt>
                <c:pt idx="415">
                  <c:v>181.99999999999329</c:v>
                </c:pt>
                <c:pt idx="416">
                  <c:v>182.99999999999983</c:v>
                </c:pt>
                <c:pt idx="417">
                  <c:v>182.99999999999983</c:v>
                </c:pt>
                <c:pt idx="418">
                  <c:v>183.99999999999679</c:v>
                </c:pt>
                <c:pt idx="419">
                  <c:v>183.99999999999679</c:v>
                </c:pt>
                <c:pt idx="420">
                  <c:v>184.99999999999375</c:v>
                </c:pt>
                <c:pt idx="421">
                  <c:v>184.99999999999375</c:v>
                </c:pt>
                <c:pt idx="422">
                  <c:v>185.99999999999071</c:v>
                </c:pt>
                <c:pt idx="423">
                  <c:v>185.99999999999071</c:v>
                </c:pt>
                <c:pt idx="424">
                  <c:v>186.99999999999727</c:v>
                </c:pt>
                <c:pt idx="425">
                  <c:v>186.99999999999727</c:v>
                </c:pt>
                <c:pt idx="426">
                  <c:v>187.9999999999942</c:v>
                </c:pt>
                <c:pt idx="427">
                  <c:v>187.9999999999942</c:v>
                </c:pt>
                <c:pt idx="428">
                  <c:v>189.00000000000077</c:v>
                </c:pt>
                <c:pt idx="429">
                  <c:v>189.00000000000077</c:v>
                </c:pt>
                <c:pt idx="430">
                  <c:v>189.99999999999773</c:v>
                </c:pt>
                <c:pt idx="431">
                  <c:v>189.99999999999773</c:v>
                </c:pt>
                <c:pt idx="432">
                  <c:v>190.99999999999469</c:v>
                </c:pt>
                <c:pt idx="433">
                  <c:v>190.99999999999469</c:v>
                </c:pt>
                <c:pt idx="434">
                  <c:v>191.99999999999164</c:v>
                </c:pt>
                <c:pt idx="435">
                  <c:v>191.99999999999164</c:v>
                </c:pt>
                <c:pt idx="436">
                  <c:v>192.99999999999818</c:v>
                </c:pt>
                <c:pt idx="437">
                  <c:v>192.99999999999818</c:v>
                </c:pt>
                <c:pt idx="438">
                  <c:v>193.99999999999517</c:v>
                </c:pt>
                <c:pt idx="439">
                  <c:v>193.99999999999517</c:v>
                </c:pt>
                <c:pt idx="440">
                  <c:v>194.9999999999921</c:v>
                </c:pt>
                <c:pt idx="441">
                  <c:v>194.9999999999921</c:v>
                </c:pt>
                <c:pt idx="442">
                  <c:v>195.99999999999866</c:v>
                </c:pt>
                <c:pt idx="443">
                  <c:v>195.99999999999866</c:v>
                </c:pt>
                <c:pt idx="444">
                  <c:v>196.99999999999562</c:v>
                </c:pt>
                <c:pt idx="445">
                  <c:v>196.99999999999562</c:v>
                </c:pt>
                <c:pt idx="446">
                  <c:v>197.99999999999258</c:v>
                </c:pt>
                <c:pt idx="447">
                  <c:v>197.99999999999258</c:v>
                </c:pt>
                <c:pt idx="448">
                  <c:v>198.99999999998954</c:v>
                </c:pt>
                <c:pt idx="449">
                  <c:v>198.99999999998954</c:v>
                </c:pt>
                <c:pt idx="450">
                  <c:v>199.99999999999608</c:v>
                </c:pt>
                <c:pt idx="451">
                  <c:v>199.99999999999608</c:v>
                </c:pt>
                <c:pt idx="452">
                  <c:v>200.99999999999307</c:v>
                </c:pt>
                <c:pt idx="453">
                  <c:v>200.99999999999307</c:v>
                </c:pt>
                <c:pt idx="454">
                  <c:v>201.9999999999996</c:v>
                </c:pt>
                <c:pt idx="455">
                  <c:v>201.9999999999996</c:v>
                </c:pt>
                <c:pt idx="456">
                  <c:v>202.99999999999656</c:v>
                </c:pt>
                <c:pt idx="457">
                  <c:v>202.99999999999656</c:v>
                </c:pt>
                <c:pt idx="458">
                  <c:v>203.99999999999352</c:v>
                </c:pt>
                <c:pt idx="459">
                  <c:v>203.99999999999352</c:v>
                </c:pt>
                <c:pt idx="460">
                  <c:v>204.99999999999048</c:v>
                </c:pt>
                <c:pt idx="461">
                  <c:v>204.99999999999048</c:v>
                </c:pt>
                <c:pt idx="462">
                  <c:v>205.99999999999704</c:v>
                </c:pt>
                <c:pt idx="463">
                  <c:v>205.99999999999704</c:v>
                </c:pt>
                <c:pt idx="464">
                  <c:v>206.99999999999397</c:v>
                </c:pt>
                <c:pt idx="465">
                  <c:v>206.99999999999397</c:v>
                </c:pt>
                <c:pt idx="466">
                  <c:v>208.00000000000054</c:v>
                </c:pt>
                <c:pt idx="467">
                  <c:v>208.00000000000054</c:v>
                </c:pt>
                <c:pt idx="468">
                  <c:v>208.9999999999975</c:v>
                </c:pt>
                <c:pt idx="469">
                  <c:v>208.9999999999975</c:v>
                </c:pt>
                <c:pt idx="470">
                  <c:v>209.99999999999446</c:v>
                </c:pt>
                <c:pt idx="471">
                  <c:v>209.99999999999446</c:v>
                </c:pt>
                <c:pt idx="472">
                  <c:v>210.99999999999142</c:v>
                </c:pt>
                <c:pt idx="473">
                  <c:v>210.99999999999142</c:v>
                </c:pt>
                <c:pt idx="474">
                  <c:v>211.99999999999795</c:v>
                </c:pt>
                <c:pt idx="475">
                  <c:v>211.99999999999795</c:v>
                </c:pt>
                <c:pt idx="476">
                  <c:v>212.99999999999494</c:v>
                </c:pt>
                <c:pt idx="477">
                  <c:v>212.99999999999494</c:v>
                </c:pt>
                <c:pt idx="478">
                  <c:v>213.99999999999187</c:v>
                </c:pt>
                <c:pt idx="479">
                  <c:v>213.99999999999187</c:v>
                </c:pt>
                <c:pt idx="480">
                  <c:v>214.99999999999844</c:v>
                </c:pt>
                <c:pt idx="481">
                  <c:v>214.99999999999844</c:v>
                </c:pt>
                <c:pt idx="482">
                  <c:v>215.9999999999954</c:v>
                </c:pt>
                <c:pt idx="483">
                  <c:v>215.9999999999954</c:v>
                </c:pt>
                <c:pt idx="484">
                  <c:v>216.99999999999235</c:v>
                </c:pt>
                <c:pt idx="485">
                  <c:v>216.99999999999235</c:v>
                </c:pt>
                <c:pt idx="486">
                  <c:v>217.99999999998931</c:v>
                </c:pt>
                <c:pt idx="487">
                  <c:v>217.99999999998931</c:v>
                </c:pt>
                <c:pt idx="488">
                  <c:v>218.99999999999585</c:v>
                </c:pt>
                <c:pt idx="489">
                  <c:v>218.99999999999585</c:v>
                </c:pt>
                <c:pt idx="490">
                  <c:v>219.99999999999284</c:v>
                </c:pt>
                <c:pt idx="491">
                  <c:v>219.99999999999284</c:v>
                </c:pt>
                <c:pt idx="492">
                  <c:v>220.99999999999937</c:v>
                </c:pt>
                <c:pt idx="493">
                  <c:v>220.99999999999937</c:v>
                </c:pt>
                <c:pt idx="494">
                  <c:v>221.99999999999633</c:v>
                </c:pt>
                <c:pt idx="495">
                  <c:v>221.99999999999633</c:v>
                </c:pt>
                <c:pt idx="496">
                  <c:v>222.99999999999329</c:v>
                </c:pt>
                <c:pt idx="497">
                  <c:v>222.99999999999329</c:v>
                </c:pt>
                <c:pt idx="498">
                  <c:v>223.99999999999025</c:v>
                </c:pt>
                <c:pt idx="499">
                  <c:v>223.99999999999025</c:v>
                </c:pt>
                <c:pt idx="500">
                  <c:v>224.99999999999682</c:v>
                </c:pt>
                <c:pt idx="501">
                  <c:v>224.99999999999682</c:v>
                </c:pt>
                <c:pt idx="502">
                  <c:v>225.99999999999375</c:v>
                </c:pt>
                <c:pt idx="503">
                  <c:v>225.99999999999375</c:v>
                </c:pt>
                <c:pt idx="504">
                  <c:v>227.00000000000031</c:v>
                </c:pt>
                <c:pt idx="505">
                  <c:v>227.00000000000031</c:v>
                </c:pt>
                <c:pt idx="506">
                  <c:v>227.99999999999727</c:v>
                </c:pt>
                <c:pt idx="507">
                  <c:v>227.99999999999727</c:v>
                </c:pt>
                <c:pt idx="508">
                  <c:v>228.99999999999423</c:v>
                </c:pt>
                <c:pt idx="509">
                  <c:v>228.99999999999423</c:v>
                </c:pt>
                <c:pt idx="510">
                  <c:v>229.99999999999119</c:v>
                </c:pt>
                <c:pt idx="511">
                  <c:v>229.99999999999119</c:v>
                </c:pt>
                <c:pt idx="512">
                  <c:v>230.99999999999773</c:v>
                </c:pt>
                <c:pt idx="513">
                  <c:v>230.99999999999773</c:v>
                </c:pt>
                <c:pt idx="514">
                  <c:v>231.99999999999471</c:v>
                </c:pt>
                <c:pt idx="515">
                  <c:v>231.99999999999471</c:v>
                </c:pt>
                <c:pt idx="516">
                  <c:v>233.00000000000125</c:v>
                </c:pt>
                <c:pt idx="517">
                  <c:v>233.00000000000125</c:v>
                </c:pt>
                <c:pt idx="518">
                  <c:v>233.99999999999821</c:v>
                </c:pt>
                <c:pt idx="519">
                  <c:v>233.99999999999821</c:v>
                </c:pt>
                <c:pt idx="520">
                  <c:v>234.99999999999517</c:v>
                </c:pt>
                <c:pt idx="521">
                  <c:v>234.99999999999517</c:v>
                </c:pt>
                <c:pt idx="522">
                  <c:v>235.99999999999213</c:v>
                </c:pt>
                <c:pt idx="523">
                  <c:v>235.99999999999213</c:v>
                </c:pt>
                <c:pt idx="524">
                  <c:v>236.99999999998909</c:v>
                </c:pt>
                <c:pt idx="525">
                  <c:v>236.99999999998909</c:v>
                </c:pt>
                <c:pt idx="526">
                  <c:v>237.99999999999562</c:v>
                </c:pt>
                <c:pt idx="527">
                  <c:v>237.99999999999562</c:v>
                </c:pt>
                <c:pt idx="528">
                  <c:v>238.99999999999261</c:v>
                </c:pt>
                <c:pt idx="529">
                  <c:v>238.99999999999261</c:v>
                </c:pt>
                <c:pt idx="530">
                  <c:v>239.99999999999915</c:v>
                </c:pt>
                <c:pt idx="531">
                  <c:v>239.99999999999915</c:v>
                </c:pt>
                <c:pt idx="532">
                  <c:v>240.99999999999611</c:v>
                </c:pt>
                <c:pt idx="533">
                  <c:v>240.99999999999611</c:v>
                </c:pt>
                <c:pt idx="534">
                  <c:v>241.99999999999307</c:v>
                </c:pt>
                <c:pt idx="535">
                  <c:v>241.99999999999307</c:v>
                </c:pt>
                <c:pt idx="536">
                  <c:v>242.99999999999002</c:v>
                </c:pt>
                <c:pt idx="537">
                  <c:v>242.99999999999002</c:v>
                </c:pt>
                <c:pt idx="538">
                  <c:v>243.99999999999659</c:v>
                </c:pt>
                <c:pt idx="539">
                  <c:v>243.99999999999659</c:v>
                </c:pt>
                <c:pt idx="540">
                  <c:v>244.99999999999352</c:v>
                </c:pt>
                <c:pt idx="541">
                  <c:v>244.99999999999352</c:v>
                </c:pt>
                <c:pt idx="542">
                  <c:v>246.00000000000009</c:v>
                </c:pt>
                <c:pt idx="543">
                  <c:v>246.00000000000009</c:v>
                </c:pt>
                <c:pt idx="544">
                  <c:v>246.99999999999704</c:v>
                </c:pt>
                <c:pt idx="545">
                  <c:v>246.99999999999704</c:v>
                </c:pt>
                <c:pt idx="546">
                  <c:v>247.999999999994</c:v>
                </c:pt>
                <c:pt idx="547">
                  <c:v>247.999999999994</c:v>
                </c:pt>
                <c:pt idx="548">
                  <c:v>248.99999999999096</c:v>
                </c:pt>
                <c:pt idx="549">
                  <c:v>248.99999999999096</c:v>
                </c:pt>
                <c:pt idx="550">
                  <c:v>249.9999999999975</c:v>
                </c:pt>
                <c:pt idx="551">
                  <c:v>249.9999999999975</c:v>
                </c:pt>
                <c:pt idx="552">
                  <c:v>250.99999999999449</c:v>
                </c:pt>
                <c:pt idx="553">
                  <c:v>250.99999999999449</c:v>
                </c:pt>
                <c:pt idx="554">
                  <c:v>252.00000000000102</c:v>
                </c:pt>
                <c:pt idx="555">
                  <c:v>252.00000000000102</c:v>
                </c:pt>
                <c:pt idx="556">
                  <c:v>252.99999999999798</c:v>
                </c:pt>
                <c:pt idx="557">
                  <c:v>252.99999999999798</c:v>
                </c:pt>
                <c:pt idx="558">
                  <c:v>253.99999999999494</c:v>
                </c:pt>
                <c:pt idx="559">
                  <c:v>253.99999999999494</c:v>
                </c:pt>
                <c:pt idx="560">
                  <c:v>254.9999999999919</c:v>
                </c:pt>
                <c:pt idx="561">
                  <c:v>254.9999999999919</c:v>
                </c:pt>
                <c:pt idx="562">
                  <c:v>255.99999999998886</c:v>
                </c:pt>
                <c:pt idx="563">
                  <c:v>255.99999999998886</c:v>
                </c:pt>
                <c:pt idx="564">
                  <c:v>256.9999999999954</c:v>
                </c:pt>
                <c:pt idx="565">
                  <c:v>256.9999999999954</c:v>
                </c:pt>
                <c:pt idx="566">
                  <c:v>257.99999999999238</c:v>
                </c:pt>
                <c:pt idx="567">
                  <c:v>257.99999999999238</c:v>
                </c:pt>
                <c:pt idx="568">
                  <c:v>258.99999999999892</c:v>
                </c:pt>
                <c:pt idx="569">
                  <c:v>258.99999999999892</c:v>
                </c:pt>
                <c:pt idx="570">
                  <c:v>259.99999999999591</c:v>
                </c:pt>
                <c:pt idx="571">
                  <c:v>259.99999999999591</c:v>
                </c:pt>
                <c:pt idx="572">
                  <c:v>260.99999999999284</c:v>
                </c:pt>
                <c:pt idx="573">
                  <c:v>260.99999999999284</c:v>
                </c:pt>
                <c:pt idx="574">
                  <c:v>261.99999999998977</c:v>
                </c:pt>
                <c:pt idx="575">
                  <c:v>261.99999999998977</c:v>
                </c:pt>
                <c:pt idx="576">
                  <c:v>262.99999999999636</c:v>
                </c:pt>
                <c:pt idx="577">
                  <c:v>262.99999999999636</c:v>
                </c:pt>
                <c:pt idx="578">
                  <c:v>263.99999999999329</c:v>
                </c:pt>
                <c:pt idx="579">
                  <c:v>263.99999999999329</c:v>
                </c:pt>
                <c:pt idx="580">
                  <c:v>264.99999999999989</c:v>
                </c:pt>
                <c:pt idx="581">
                  <c:v>264.99999999999989</c:v>
                </c:pt>
                <c:pt idx="582">
                  <c:v>265.99999999999682</c:v>
                </c:pt>
                <c:pt idx="583">
                  <c:v>265.99999999999682</c:v>
                </c:pt>
                <c:pt idx="584">
                  <c:v>266.99999999999375</c:v>
                </c:pt>
                <c:pt idx="585">
                  <c:v>266.99999999999375</c:v>
                </c:pt>
                <c:pt idx="586">
                  <c:v>267.99999999999073</c:v>
                </c:pt>
                <c:pt idx="587">
                  <c:v>267.99999999999073</c:v>
                </c:pt>
                <c:pt idx="588">
                  <c:v>268.99999999999727</c:v>
                </c:pt>
                <c:pt idx="589">
                  <c:v>268.99999999999727</c:v>
                </c:pt>
                <c:pt idx="590">
                  <c:v>269.99999999999426</c:v>
                </c:pt>
                <c:pt idx="591">
                  <c:v>269.99999999999426</c:v>
                </c:pt>
                <c:pt idx="592">
                  <c:v>271.0000000000008</c:v>
                </c:pt>
                <c:pt idx="593">
                  <c:v>271.0000000000008</c:v>
                </c:pt>
                <c:pt idx="594">
                  <c:v>271.99999999999773</c:v>
                </c:pt>
                <c:pt idx="595">
                  <c:v>271.99999999999773</c:v>
                </c:pt>
                <c:pt idx="596">
                  <c:v>272.99999999999471</c:v>
                </c:pt>
                <c:pt idx="597">
                  <c:v>272.99999999999471</c:v>
                </c:pt>
                <c:pt idx="598">
                  <c:v>273.9999999999917</c:v>
                </c:pt>
                <c:pt idx="599">
                  <c:v>273.9999999999917</c:v>
                </c:pt>
                <c:pt idx="600">
                  <c:v>274.99999999998863</c:v>
                </c:pt>
                <c:pt idx="601">
                  <c:v>274.99999999998863</c:v>
                </c:pt>
                <c:pt idx="602">
                  <c:v>275.99999999999517</c:v>
                </c:pt>
                <c:pt idx="603">
                  <c:v>275.99999999999517</c:v>
                </c:pt>
                <c:pt idx="604">
                  <c:v>276.99999999999216</c:v>
                </c:pt>
                <c:pt idx="605">
                  <c:v>276.99999999999216</c:v>
                </c:pt>
                <c:pt idx="606">
                  <c:v>277.99999999999869</c:v>
                </c:pt>
                <c:pt idx="607">
                  <c:v>277.99999999999869</c:v>
                </c:pt>
                <c:pt idx="608">
                  <c:v>278.99999999999568</c:v>
                </c:pt>
                <c:pt idx="609">
                  <c:v>278.99999999999568</c:v>
                </c:pt>
                <c:pt idx="610">
                  <c:v>279.99999999999261</c:v>
                </c:pt>
                <c:pt idx="611">
                  <c:v>279.99999999999261</c:v>
                </c:pt>
                <c:pt idx="612">
                  <c:v>280.99999999998954</c:v>
                </c:pt>
                <c:pt idx="613">
                  <c:v>280.99999999998954</c:v>
                </c:pt>
                <c:pt idx="614">
                  <c:v>281.99999999999613</c:v>
                </c:pt>
                <c:pt idx="615">
                  <c:v>281.99999999999613</c:v>
                </c:pt>
                <c:pt idx="616">
                  <c:v>282.99999999999307</c:v>
                </c:pt>
                <c:pt idx="617">
                  <c:v>282.99999999999307</c:v>
                </c:pt>
                <c:pt idx="618">
                  <c:v>283.99999999999966</c:v>
                </c:pt>
                <c:pt idx="619">
                  <c:v>283.99999999999966</c:v>
                </c:pt>
                <c:pt idx="620">
                  <c:v>284.99999999999659</c:v>
                </c:pt>
                <c:pt idx="621">
                  <c:v>284.99999999999659</c:v>
                </c:pt>
                <c:pt idx="622">
                  <c:v>285.99999999999352</c:v>
                </c:pt>
                <c:pt idx="623">
                  <c:v>285.99999999999352</c:v>
                </c:pt>
                <c:pt idx="624">
                  <c:v>286.99999999999051</c:v>
                </c:pt>
                <c:pt idx="625">
                  <c:v>286.99999999999051</c:v>
                </c:pt>
                <c:pt idx="626">
                  <c:v>287.99999999999704</c:v>
                </c:pt>
                <c:pt idx="627">
                  <c:v>287.99999999999704</c:v>
                </c:pt>
                <c:pt idx="628">
                  <c:v>288.99999999999403</c:v>
                </c:pt>
                <c:pt idx="629">
                  <c:v>288.99999999999403</c:v>
                </c:pt>
                <c:pt idx="630">
                  <c:v>290.00000000000057</c:v>
                </c:pt>
                <c:pt idx="631">
                  <c:v>290.00000000000057</c:v>
                </c:pt>
                <c:pt idx="632">
                  <c:v>290.9999999999975</c:v>
                </c:pt>
                <c:pt idx="633">
                  <c:v>290.9999999999975</c:v>
                </c:pt>
                <c:pt idx="634">
                  <c:v>291.99999999999449</c:v>
                </c:pt>
                <c:pt idx="635">
                  <c:v>291.99999999999449</c:v>
                </c:pt>
                <c:pt idx="636">
                  <c:v>292.99999999999147</c:v>
                </c:pt>
                <c:pt idx="637">
                  <c:v>292.99999999999147</c:v>
                </c:pt>
                <c:pt idx="638">
                  <c:v>293.99999999999801</c:v>
                </c:pt>
                <c:pt idx="639">
                  <c:v>293.99999999999801</c:v>
                </c:pt>
                <c:pt idx="640">
                  <c:v>294.99999999999494</c:v>
                </c:pt>
                <c:pt idx="641">
                  <c:v>294.99999999999494</c:v>
                </c:pt>
                <c:pt idx="642">
                  <c:v>296.00000000000148</c:v>
                </c:pt>
                <c:pt idx="643">
                  <c:v>296.00000000000148</c:v>
                </c:pt>
                <c:pt idx="644">
                  <c:v>296.99999999999847</c:v>
                </c:pt>
                <c:pt idx="645">
                  <c:v>296.99999999999847</c:v>
                </c:pt>
                <c:pt idx="646">
                  <c:v>297.99999999999545</c:v>
                </c:pt>
                <c:pt idx="647">
                  <c:v>297.99999999999545</c:v>
                </c:pt>
                <c:pt idx="648">
                  <c:v>298.99999999999238</c:v>
                </c:pt>
                <c:pt idx="649">
                  <c:v>298.99999999999238</c:v>
                </c:pt>
                <c:pt idx="650">
                  <c:v>299.99999999998931</c:v>
                </c:pt>
                <c:pt idx="651">
                  <c:v>299.99999999998931</c:v>
                </c:pt>
                <c:pt idx="652">
                  <c:v>300.99999999999591</c:v>
                </c:pt>
                <c:pt idx="653">
                  <c:v>300.99999999999591</c:v>
                </c:pt>
                <c:pt idx="654">
                  <c:v>301.99999999999284</c:v>
                </c:pt>
                <c:pt idx="655">
                  <c:v>301.99999999999284</c:v>
                </c:pt>
                <c:pt idx="656">
                  <c:v>302.99999999999943</c:v>
                </c:pt>
                <c:pt idx="657">
                  <c:v>302.99999999999943</c:v>
                </c:pt>
                <c:pt idx="658">
                  <c:v>303.99999999999636</c:v>
                </c:pt>
                <c:pt idx="659">
                  <c:v>303.99999999999636</c:v>
                </c:pt>
                <c:pt idx="660">
                  <c:v>304.99999999999329</c:v>
                </c:pt>
                <c:pt idx="661">
                  <c:v>304.99999999999329</c:v>
                </c:pt>
                <c:pt idx="662">
                  <c:v>305.99999999999028</c:v>
                </c:pt>
                <c:pt idx="663">
                  <c:v>305.99999999999028</c:v>
                </c:pt>
                <c:pt idx="664">
                  <c:v>306.99999999999682</c:v>
                </c:pt>
                <c:pt idx="665">
                  <c:v>306.99999999999682</c:v>
                </c:pt>
                <c:pt idx="666">
                  <c:v>307.9999999999938</c:v>
                </c:pt>
                <c:pt idx="667">
                  <c:v>307.9999999999938</c:v>
                </c:pt>
                <c:pt idx="668">
                  <c:v>309.00000000000034</c:v>
                </c:pt>
                <c:pt idx="669">
                  <c:v>309.00000000000034</c:v>
                </c:pt>
                <c:pt idx="670">
                  <c:v>309.99999999999727</c:v>
                </c:pt>
                <c:pt idx="671">
                  <c:v>309.99999999999727</c:v>
                </c:pt>
                <c:pt idx="672">
                  <c:v>310.99999999999426</c:v>
                </c:pt>
                <c:pt idx="673">
                  <c:v>310.99999999999426</c:v>
                </c:pt>
                <c:pt idx="674">
                  <c:v>311.99999999999125</c:v>
                </c:pt>
                <c:pt idx="675">
                  <c:v>311.99999999999125</c:v>
                </c:pt>
                <c:pt idx="676">
                  <c:v>312.99999999999778</c:v>
                </c:pt>
                <c:pt idx="677">
                  <c:v>312.99999999999778</c:v>
                </c:pt>
                <c:pt idx="678">
                  <c:v>313.99999999999471</c:v>
                </c:pt>
                <c:pt idx="679">
                  <c:v>313.99999999999471</c:v>
                </c:pt>
                <c:pt idx="680">
                  <c:v>315.00000000000125</c:v>
                </c:pt>
                <c:pt idx="681">
                  <c:v>315.00000000000125</c:v>
                </c:pt>
                <c:pt idx="682">
                  <c:v>315.99999999999824</c:v>
                </c:pt>
                <c:pt idx="683">
                  <c:v>315.99999999999824</c:v>
                </c:pt>
                <c:pt idx="684">
                  <c:v>316.99999999999523</c:v>
                </c:pt>
                <c:pt idx="685">
                  <c:v>316.99999999999523</c:v>
                </c:pt>
                <c:pt idx="686">
                  <c:v>317.99999999999216</c:v>
                </c:pt>
                <c:pt idx="687">
                  <c:v>317.99999999999216</c:v>
                </c:pt>
                <c:pt idx="688">
                  <c:v>318.99999999998909</c:v>
                </c:pt>
                <c:pt idx="689">
                  <c:v>318.99999999998909</c:v>
                </c:pt>
                <c:pt idx="690">
                  <c:v>319.99999999999568</c:v>
                </c:pt>
                <c:pt idx="691">
                  <c:v>319.99999999999568</c:v>
                </c:pt>
                <c:pt idx="692">
                  <c:v>320.99999999999261</c:v>
                </c:pt>
                <c:pt idx="693">
                  <c:v>320.99999999999261</c:v>
                </c:pt>
                <c:pt idx="694">
                  <c:v>321.9999999999992</c:v>
                </c:pt>
                <c:pt idx="695">
                  <c:v>321.9999999999992</c:v>
                </c:pt>
                <c:pt idx="696">
                  <c:v>322.99999999999613</c:v>
                </c:pt>
                <c:pt idx="697">
                  <c:v>322.99999999999613</c:v>
                </c:pt>
                <c:pt idx="698">
                  <c:v>323.99999999999307</c:v>
                </c:pt>
                <c:pt idx="699">
                  <c:v>323.99999999999307</c:v>
                </c:pt>
                <c:pt idx="700">
                  <c:v>324.99999999999005</c:v>
                </c:pt>
                <c:pt idx="701">
                  <c:v>324.99999999999005</c:v>
                </c:pt>
                <c:pt idx="702">
                  <c:v>325.99999999999659</c:v>
                </c:pt>
                <c:pt idx="703">
                  <c:v>325.99999999999659</c:v>
                </c:pt>
                <c:pt idx="704">
                  <c:v>326.99999999999358</c:v>
                </c:pt>
                <c:pt idx="705">
                  <c:v>326.99999999999358</c:v>
                </c:pt>
                <c:pt idx="706">
                  <c:v>328.00000000000011</c:v>
                </c:pt>
                <c:pt idx="707">
                  <c:v>328.00000000000011</c:v>
                </c:pt>
                <c:pt idx="708">
                  <c:v>328.99999999999704</c:v>
                </c:pt>
                <c:pt idx="709">
                  <c:v>328.99999999999704</c:v>
                </c:pt>
                <c:pt idx="710">
                  <c:v>329.99999999999403</c:v>
                </c:pt>
                <c:pt idx="711">
                  <c:v>329.99999999999403</c:v>
                </c:pt>
                <c:pt idx="712">
                  <c:v>330.99999999999102</c:v>
                </c:pt>
                <c:pt idx="713">
                  <c:v>330.99999999999102</c:v>
                </c:pt>
                <c:pt idx="714">
                  <c:v>331.99999999999756</c:v>
                </c:pt>
                <c:pt idx="715">
                  <c:v>331.99999999999756</c:v>
                </c:pt>
                <c:pt idx="716">
                  <c:v>332.99999999999449</c:v>
                </c:pt>
                <c:pt idx="717">
                  <c:v>332.99999999999449</c:v>
                </c:pt>
                <c:pt idx="718">
                  <c:v>334.00000000000102</c:v>
                </c:pt>
                <c:pt idx="719">
                  <c:v>334.00000000000102</c:v>
                </c:pt>
                <c:pt idx="720">
                  <c:v>334.99999999999801</c:v>
                </c:pt>
                <c:pt idx="721">
                  <c:v>334.99999999999801</c:v>
                </c:pt>
                <c:pt idx="722">
                  <c:v>335.999999999995</c:v>
                </c:pt>
                <c:pt idx="723">
                  <c:v>335.999999999995</c:v>
                </c:pt>
                <c:pt idx="724">
                  <c:v>336.99999999999193</c:v>
                </c:pt>
                <c:pt idx="725">
                  <c:v>336.99999999999193</c:v>
                </c:pt>
                <c:pt idx="726">
                  <c:v>337.99999999998886</c:v>
                </c:pt>
                <c:pt idx="727">
                  <c:v>337.99999999998886</c:v>
                </c:pt>
                <c:pt idx="728">
                  <c:v>338.99999999999545</c:v>
                </c:pt>
                <c:pt idx="729">
                  <c:v>338.99999999999545</c:v>
                </c:pt>
                <c:pt idx="730">
                  <c:v>339.99999999999238</c:v>
                </c:pt>
                <c:pt idx="731">
                  <c:v>339.99999999999238</c:v>
                </c:pt>
                <c:pt idx="732">
                  <c:v>340.99999999999898</c:v>
                </c:pt>
                <c:pt idx="733">
                  <c:v>340.99999999999898</c:v>
                </c:pt>
                <c:pt idx="734">
                  <c:v>341.99999999999591</c:v>
                </c:pt>
                <c:pt idx="735">
                  <c:v>341.99999999999591</c:v>
                </c:pt>
                <c:pt idx="736">
                  <c:v>342.99999999999284</c:v>
                </c:pt>
                <c:pt idx="737">
                  <c:v>342.99999999999284</c:v>
                </c:pt>
                <c:pt idx="738">
                  <c:v>343.99999999998983</c:v>
                </c:pt>
                <c:pt idx="739">
                  <c:v>343.99999999998983</c:v>
                </c:pt>
                <c:pt idx="740">
                  <c:v>344.99999999999636</c:v>
                </c:pt>
                <c:pt idx="741">
                  <c:v>344.99999999999636</c:v>
                </c:pt>
                <c:pt idx="742">
                  <c:v>345.99999999999335</c:v>
                </c:pt>
                <c:pt idx="743">
                  <c:v>345.99999999999335</c:v>
                </c:pt>
                <c:pt idx="744">
                  <c:v>346.99999999999989</c:v>
                </c:pt>
                <c:pt idx="745">
                  <c:v>346.99999999999989</c:v>
                </c:pt>
                <c:pt idx="746">
                  <c:v>347.99999999999682</c:v>
                </c:pt>
                <c:pt idx="747">
                  <c:v>347.99999999999682</c:v>
                </c:pt>
                <c:pt idx="748">
                  <c:v>348.9999999999938</c:v>
                </c:pt>
                <c:pt idx="749">
                  <c:v>348.9999999999938</c:v>
                </c:pt>
                <c:pt idx="750">
                  <c:v>349.99999999999079</c:v>
                </c:pt>
                <c:pt idx="751">
                  <c:v>349.99999999999079</c:v>
                </c:pt>
                <c:pt idx="752">
                  <c:v>350.99999999999733</c:v>
                </c:pt>
                <c:pt idx="753">
                  <c:v>350.99999999999733</c:v>
                </c:pt>
                <c:pt idx="754">
                  <c:v>351.99999999999426</c:v>
                </c:pt>
                <c:pt idx="755">
                  <c:v>351.99999999999426</c:v>
                </c:pt>
                <c:pt idx="756">
                  <c:v>353.0000000000008</c:v>
                </c:pt>
                <c:pt idx="757">
                  <c:v>353.0000000000008</c:v>
                </c:pt>
                <c:pt idx="758">
                  <c:v>353.99999999999778</c:v>
                </c:pt>
                <c:pt idx="759">
                  <c:v>353.99999999999778</c:v>
                </c:pt>
                <c:pt idx="760">
                  <c:v>354.99999999999477</c:v>
                </c:pt>
                <c:pt idx="761">
                  <c:v>354.99999999999477</c:v>
                </c:pt>
                <c:pt idx="762">
                  <c:v>355.9999999999917</c:v>
                </c:pt>
                <c:pt idx="763">
                  <c:v>355.9999999999917</c:v>
                </c:pt>
                <c:pt idx="764">
                  <c:v>356.99999999999824</c:v>
                </c:pt>
                <c:pt idx="765">
                  <c:v>356.99999999999824</c:v>
                </c:pt>
                <c:pt idx="766">
                  <c:v>357.99999999999523</c:v>
                </c:pt>
                <c:pt idx="767">
                  <c:v>357.99999999999523</c:v>
                </c:pt>
                <c:pt idx="768">
                  <c:v>358.99999999999216</c:v>
                </c:pt>
                <c:pt idx="769">
                  <c:v>358.99999999999216</c:v>
                </c:pt>
                <c:pt idx="770">
                  <c:v>359.99999999999875</c:v>
                </c:pt>
                <c:pt idx="771">
                  <c:v>359.99999999999875</c:v>
                </c:pt>
                <c:pt idx="772">
                  <c:v>360.99999999999568</c:v>
                </c:pt>
                <c:pt idx="773">
                  <c:v>360.99999999999568</c:v>
                </c:pt>
                <c:pt idx="774">
                  <c:v>361.99999999999261</c:v>
                </c:pt>
                <c:pt idx="775">
                  <c:v>361.99999999999261</c:v>
                </c:pt>
                <c:pt idx="776">
                  <c:v>362.9999999999896</c:v>
                </c:pt>
                <c:pt idx="777">
                  <c:v>362.9999999999896</c:v>
                </c:pt>
                <c:pt idx="778">
                  <c:v>363.99999999999613</c:v>
                </c:pt>
                <c:pt idx="779">
                  <c:v>363.99999999999613</c:v>
                </c:pt>
                <c:pt idx="780">
                  <c:v>364.99999999999312</c:v>
                </c:pt>
                <c:pt idx="781">
                  <c:v>364.99999999999312</c:v>
                </c:pt>
                <c:pt idx="782">
                  <c:v>365.99999999999966</c:v>
                </c:pt>
                <c:pt idx="783">
                  <c:v>365.99999999999966</c:v>
                </c:pt>
                <c:pt idx="784">
                  <c:v>366.99999999999659</c:v>
                </c:pt>
                <c:pt idx="785">
                  <c:v>366.99999999999659</c:v>
                </c:pt>
                <c:pt idx="786">
                  <c:v>367.99999999999358</c:v>
                </c:pt>
                <c:pt idx="787">
                  <c:v>367.99999999999358</c:v>
                </c:pt>
                <c:pt idx="788">
                  <c:v>368.99999999999056</c:v>
                </c:pt>
                <c:pt idx="789">
                  <c:v>368.99999999999056</c:v>
                </c:pt>
                <c:pt idx="790">
                  <c:v>369.9999999999971</c:v>
                </c:pt>
                <c:pt idx="791">
                  <c:v>369.9999999999971</c:v>
                </c:pt>
                <c:pt idx="792">
                  <c:v>370.99999999999403</c:v>
                </c:pt>
                <c:pt idx="793">
                  <c:v>370.99999999999403</c:v>
                </c:pt>
                <c:pt idx="794">
                  <c:v>372.00000000000057</c:v>
                </c:pt>
                <c:pt idx="795">
                  <c:v>372.00000000000057</c:v>
                </c:pt>
                <c:pt idx="796">
                  <c:v>372.99999999999756</c:v>
                </c:pt>
                <c:pt idx="797">
                  <c:v>372.99999999999756</c:v>
                </c:pt>
                <c:pt idx="798">
                  <c:v>373.99999999999454</c:v>
                </c:pt>
                <c:pt idx="799">
                  <c:v>373.99999999999454</c:v>
                </c:pt>
                <c:pt idx="800">
                  <c:v>374.99999999999147</c:v>
                </c:pt>
                <c:pt idx="801">
                  <c:v>374.99999999999147</c:v>
                </c:pt>
                <c:pt idx="802">
                  <c:v>375.99999999999801</c:v>
                </c:pt>
                <c:pt idx="803">
                  <c:v>375.99999999999801</c:v>
                </c:pt>
                <c:pt idx="804">
                  <c:v>376.999999999995</c:v>
                </c:pt>
                <c:pt idx="805">
                  <c:v>376.999999999995</c:v>
                </c:pt>
                <c:pt idx="806">
                  <c:v>377.99999999999193</c:v>
                </c:pt>
                <c:pt idx="807">
                  <c:v>377.99999999999193</c:v>
                </c:pt>
                <c:pt idx="808">
                  <c:v>378.99999999999852</c:v>
                </c:pt>
                <c:pt idx="809">
                  <c:v>378.99999999999852</c:v>
                </c:pt>
                <c:pt idx="810">
                  <c:v>379.99999999999545</c:v>
                </c:pt>
                <c:pt idx="811">
                  <c:v>379.99999999999545</c:v>
                </c:pt>
                <c:pt idx="812">
                  <c:v>380.99999999999238</c:v>
                </c:pt>
                <c:pt idx="813">
                  <c:v>380.99999999999238</c:v>
                </c:pt>
                <c:pt idx="814">
                  <c:v>381.99999999998937</c:v>
                </c:pt>
                <c:pt idx="815">
                  <c:v>381.99999999998937</c:v>
                </c:pt>
                <c:pt idx="816">
                  <c:v>382.99999999999591</c:v>
                </c:pt>
                <c:pt idx="817">
                  <c:v>382.99999999999591</c:v>
                </c:pt>
                <c:pt idx="818">
                  <c:v>383.99999999999289</c:v>
                </c:pt>
                <c:pt idx="819">
                  <c:v>383.99999999999289</c:v>
                </c:pt>
                <c:pt idx="820">
                  <c:v>384.99999999999943</c:v>
                </c:pt>
                <c:pt idx="821">
                  <c:v>384.99999999999943</c:v>
                </c:pt>
                <c:pt idx="822">
                  <c:v>385.99999999999636</c:v>
                </c:pt>
                <c:pt idx="823">
                  <c:v>385.99999999999636</c:v>
                </c:pt>
                <c:pt idx="824">
                  <c:v>386.99999999999335</c:v>
                </c:pt>
                <c:pt idx="825">
                  <c:v>386.99999999999335</c:v>
                </c:pt>
                <c:pt idx="826">
                  <c:v>387.99999999999034</c:v>
                </c:pt>
                <c:pt idx="827">
                  <c:v>387.99999999999034</c:v>
                </c:pt>
                <c:pt idx="828">
                  <c:v>388.99999999999687</c:v>
                </c:pt>
                <c:pt idx="829">
                  <c:v>388.99999999999687</c:v>
                </c:pt>
                <c:pt idx="830">
                  <c:v>389.9999999999938</c:v>
                </c:pt>
                <c:pt idx="831">
                  <c:v>389.9999999999938</c:v>
                </c:pt>
                <c:pt idx="832">
                  <c:v>391.00000000000034</c:v>
                </c:pt>
                <c:pt idx="833">
                  <c:v>391.00000000000034</c:v>
                </c:pt>
                <c:pt idx="834">
                  <c:v>391.99999999999733</c:v>
                </c:pt>
                <c:pt idx="835">
                  <c:v>391.99999999999733</c:v>
                </c:pt>
                <c:pt idx="836">
                  <c:v>392.99999999999432</c:v>
                </c:pt>
                <c:pt idx="837">
                  <c:v>392.99999999999432</c:v>
                </c:pt>
                <c:pt idx="838">
                  <c:v>393.99999999999125</c:v>
                </c:pt>
                <c:pt idx="839">
                  <c:v>393.99999999999125</c:v>
                </c:pt>
                <c:pt idx="840">
                  <c:v>394.99999999999778</c:v>
                </c:pt>
                <c:pt idx="841">
                  <c:v>394.99999999999778</c:v>
                </c:pt>
                <c:pt idx="842">
                  <c:v>395.99999999999477</c:v>
                </c:pt>
                <c:pt idx="843">
                  <c:v>395.99999999999477</c:v>
                </c:pt>
                <c:pt idx="844">
                  <c:v>397.00000000000131</c:v>
                </c:pt>
                <c:pt idx="845">
                  <c:v>397.00000000000131</c:v>
                </c:pt>
                <c:pt idx="846">
                  <c:v>397.99999999999829</c:v>
                </c:pt>
                <c:pt idx="847">
                  <c:v>397.99999999999829</c:v>
                </c:pt>
                <c:pt idx="848">
                  <c:v>398.99999999999523</c:v>
                </c:pt>
                <c:pt idx="849">
                  <c:v>398.99999999999523</c:v>
                </c:pt>
                <c:pt idx="850">
                  <c:v>399.99999999999216</c:v>
                </c:pt>
                <c:pt idx="851">
                  <c:v>399.99999999999216</c:v>
                </c:pt>
                <c:pt idx="852">
                  <c:v>400.99999999998914</c:v>
                </c:pt>
                <c:pt idx="853">
                  <c:v>400.99999999998914</c:v>
                </c:pt>
                <c:pt idx="854">
                  <c:v>401.99999999999568</c:v>
                </c:pt>
                <c:pt idx="855">
                  <c:v>401.99999999999568</c:v>
                </c:pt>
                <c:pt idx="856">
                  <c:v>402.99999999999267</c:v>
                </c:pt>
                <c:pt idx="857">
                  <c:v>402.99999999999267</c:v>
                </c:pt>
                <c:pt idx="858">
                  <c:v>403.9999999999992</c:v>
                </c:pt>
                <c:pt idx="859">
                  <c:v>403.9999999999992</c:v>
                </c:pt>
                <c:pt idx="860">
                  <c:v>404.99999999999613</c:v>
                </c:pt>
                <c:pt idx="861">
                  <c:v>404.99999999999613</c:v>
                </c:pt>
                <c:pt idx="862">
                  <c:v>405.99999999999312</c:v>
                </c:pt>
                <c:pt idx="863">
                  <c:v>405.99999999999312</c:v>
                </c:pt>
                <c:pt idx="864">
                  <c:v>406.99999999999011</c:v>
                </c:pt>
                <c:pt idx="865">
                  <c:v>406.99999999999011</c:v>
                </c:pt>
                <c:pt idx="866">
                  <c:v>407.99999999999665</c:v>
                </c:pt>
                <c:pt idx="867">
                  <c:v>407.99999999999665</c:v>
                </c:pt>
                <c:pt idx="868">
                  <c:v>408.99999999999358</c:v>
                </c:pt>
                <c:pt idx="869">
                  <c:v>408.99999999999358</c:v>
                </c:pt>
                <c:pt idx="870">
                  <c:v>410.00000000000011</c:v>
                </c:pt>
                <c:pt idx="871">
                  <c:v>410.00000000000011</c:v>
                </c:pt>
                <c:pt idx="872">
                  <c:v>410.9999999999971</c:v>
                </c:pt>
                <c:pt idx="873">
                  <c:v>410.9999999999971</c:v>
                </c:pt>
                <c:pt idx="874">
                  <c:v>411.99999999999409</c:v>
                </c:pt>
                <c:pt idx="875">
                  <c:v>411.99999999999409</c:v>
                </c:pt>
                <c:pt idx="876">
                  <c:v>412.99999999999102</c:v>
                </c:pt>
                <c:pt idx="877">
                  <c:v>412.99999999999102</c:v>
                </c:pt>
                <c:pt idx="878">
                  <c:v>413.99999999999756</c:v>
                </c:pt>
                <c:pt idx="879">
                  <c:v>413.99999999999756</c:v>
                </c:pt>
                <c:pt idx="880">
                  <c:v>414.99999999999454</c:v>
                </c:pt>
                <c:pt idx="881">
                  <c:v>414.99999999999454</c:v>
                </c:pt>
                <c:pt idx="882">
                  <c:v>416.00000000000108</c:v>
                </c:pt>
                <c:pt idx="883">
                  <c:v>416.00000000000108</c:v>
                </c:pt>
                <c:pt idx="884">
                  <c:v>416.99999999999807</c:v>
                </c:pt>
                <c:pt idx="885">
                  <c:v>416.99999999999807</c:v>
                </c:pt>
                <c:pt idx="886">
                  <c:v>417.999999999995</c:v>
                </c:pt>
                <c:pt idx="887">
                  <c:v>417.999999999995</c:v>
                </c:pt>
                <c:pt idx="888">
                  <c:v>418.99999999999193</c:v>
                </c:pt>
                <c:pt idx="889">
                  <c:v>418.99999999999193</c:v>
                </c:pt>
                <c:pt idx="890">
                  <c:v>419.99999999998892</c:v>
                </c:pt>
                <c:pt idx="891">
                  <c:v>419.99999999998892</c:v>
                </c:pt>
                <c:pt idx="892">
                  <c:v>420.99999999999545</c:v>
                </c:pt>
                <c:pt idx="893">
                  <c:v>420.99999999999545</c:v>
                </c:pt>
                <c:pt idx="894">
                  <c:v>421.99999999999244</c:v>
                </c:pt>
                <c:pt idx="895">
                  <c:v>421.99999999999244</c:v>
                </c:pt>
                <c:pt idx="896">
                  <c:v>422.99999999999898</c:v>
                </c:pt>
                <c:pt idx="897">
                  <c:v>422.99999999999898</c:v>
                </c:pt>
                <c:pt idx="898">
                  <c:v>423.99999999999591</c:v>
                </c:pt>
                <c:pt idx="899">
                  <c:v>423.99999999999591</c:v>
                </c:pt>
                <c:pt idx="900">
                  <c:v>424.99999999999289</c:v>
                </c:pt>
                <c:pt idx="901">
                  <c:v>424.99999999999289</c:v>
                </c:pt>
                <c:pt idx="902">
                  <c:v>425.99999999998988</c:v>
                </c:pt>
                <c:pt idx="903">
                  <c:v>425.99999999998988</c:v>
                </c:pt>
                <c:pt idx="904">
                  <c:v>426.99999999999642</c:v>
                </c:pt>
                <c:pt idx="905">
                  <c:v>426.99999999999642</c:v>
                </c:pt>
                <c:pt idx="906">
                  <c:v>427.99999999999335</c:v>
                </c:pt>
                <c:pt idx="907">
                  <c:v>427.99999999999335</c:v>
                </c:pt>
                <c:pt idx="908">
                  <c:v>428.99999999999989</c:v>
                </c:pt>
                <c:pt idx="909">
                  <c:v>428.99999999999989</c:v>
                </c:pt>
                <c:pt idx="910">
                  <c:v>429.99999999999687</c:v>
                </c:pt>
                <c:pt idx="911">
                  <c:v>429.99999999999687</c:v>
                </c:pt>
                <c:pt idx="912">
                  <c:v>430.99999999999386</c:v>
                </c:pt>
                <c:pt idx="913">
                  <c:v>430.99999999999386</c:v>
                </c:pt>
                <c:pt idx="914">
                  <c:v>431.99999999999079</c:v>
                </c:pt>
                <c:pt idx="915">
                  <c:v>431.99999999999079</c:v>
                </c:pt>
                <c:pt idx="916">
                  <c:v>432.99999999999733</c:v>
                </c:pt>
                <c:pt idx="917">
                  <c:v>432.99999999999733</c:v>
                </c:pt>
                <c:pt idx="918">
                  <c:v>433.99999999999432</c:v>
                </c:pt>
                <c:pt idx="919">
                  <c:v>433.99999999999432</c:v>
                </c:pt>
                <c:pt idx="920">
                  <c:v>435.00000000000085</c:v>
                </c:pt>
                <c:pt idx="921">
                  <c:v>435.00000000000085</c:v>
                </c:pt>
                <c:pt idx="922">
                  <c:v>435.99999999999784</c:v>
                </c:pt>
                <c:pt idx="923">
                  <c:v>435.99999999999784</c:v>
                </c:pt>
                <c:pt idx="924">
                  <c:v>436.99999999999477</c:v>
                </c:pt>
                <c:pt idx="925">
                  <c:v>436.99999999999477</c:v>
                </c:pt>
                <c:pt idx="926">
                  <c:v>437.9999999999917</c:v>
                </c:pt>
                <c:pt idx="927">
                  <c:v>437.9999999999917</c:v>
                </c:pt>
                <c:pt idx="928">
                  <c:v>438.99999999998869</c:v>
                </c:pt>
                <c:pt idx="929">
                  <c:v>438.99999999998869</c:v>
                </c:pt>
                <c:pt idx="930">
                  <c:v>439.99999999999523</c:v>
                </c:pt>
                <c:pt idx="931">
                  <c:v>439.99999999999523</c:v>
                </c:pt>
                <c:pt idx="932">
                  <c:v>440.99999999999221</c:v>
                </c:pt>
                <c:pt idx="933">
                  <c:v>440.99999999999221</c:v>
                </c:pt>
                <c:pt idx="934">
                  <c:v>441.99999999999875</c:v>
                </c:pt>
                <c:pt idx="935">
                  <c:v>441.99999999999875</c:v>
                </c:pt>
                <c:pt idx="936">
                  <c:v>442.99999999999568</c:v>
                </c:pt>
                <c:pt idx="937">
                  <c:v>442.99999999999568</c:v>
                </c:pt>
                <c:pt idx="938">
                  <c:v>443.99999999999267</c:v>
                </c:pt>
                <c:pt idx="939">
                  <c:v>443.99999999999267</c:v>
                </c:pt>
                <c:pt idx="940">
                  <c:v>444.99999999998965</c:v>
                </c:pt>
                <c:pt idx="941">
                  <c:v>444.99999999998965</c:v>
                </c:pt>
                <c:pt idx="942">
                  <c:v>445.99999999999619</c:v>
                </c:pt>
                <c:pt idx="943">
                  <c:v>445.99999999999619</c:v>
                </c:pt>
                <c:pt idx="944">
                  <c:v>446.99999999999312</c:v>
                </c:pt>
                <c:pt idx="945">
                  <c:v>446.99999999999312</c:v>
                </c:pt>
                <c:pt idx="946">
                  <c:v>447.99999999999966</c:v>
                </c:pt>
                <c:pt idx="947">
                  <c:v>447.99999999999966</c:v>
                </c:pt>
                <c:pt idx="948">
                  <c:v>448.99999999999665</c:v>
                </c:pt>
                <c:pt idx="949">
                  <c:v>448.99999999999665</c:v>
                </c:pt>
                <c:pt idx="950">
                  <c:v>449.99999999999363</c:v>
                </c:pt>
                <c:pt idx="951">
                  <c:v>449.99999999999363</c:v>
                </c:pt>
                <c:pt idx="952">
                  <c:v>450.99999999999056</c:v>
                </c:pt>
                <c:pt idx="953">
                  <c:v>450.99999999999056</c:v>
                </c:pt>
                <c:pt idx="954">
                  <c:v>451.9999999999971</c:v>
                </c:pt>
                <c:pt idx="955">
                  <c:v>451.9999999999971</c:v>
                </c:pt>
                <c:pt idx="956">
                  <c:v>452.99999999999409</c:v>
                </c:pt>
                <c:pt idx="957">
                  <c:v>452.99999999999409</c:v>
                </c:pt>
                <c:pt idx="958">
                  <c:v>454.00000000000063</c:v>
                </c:pt>
                <c:pt idx="959">
                  <c:v>454.00000000000063</c:v>
                </c:pt>
                <c:pt idx="960">
                  <c:v>454.99999999999761</c:v>
                </c:pt>
                <c:pt idx="961">
                  <c:v>454.99999999999761</c:v>
                </c:pt>
                <c:pt idx="962">
                  <c:v>455.99999999999454</c:v>
                </c:pt>
                <c:pt idx="963">
                  <c:v>455.99999999999454</c:v>
                </c:pt>
                <c:pt idx="964">
                  <c:v>456.99999999999147</c:v>
                </c:pt>
                <c:pt idx="965">
                  <c:v>456.99999999999147</c:v>
                </c:pt>
                <c:pt idx="966">
                  <c:v>457.99999999999807</c:v>
                </c:pt>
                <c:pt idx="967">
                  <c:v>457.99999999999807</c:v>
                </c:pt>
                <c:pt idx="968">
                  <c:v>458.999999999995</c:v>
                </c:pt>
                <c:pt idx="969">
                  <c:v>458.999999999995</c:v>
                </c:pt>
                <c:pt idx="970">
                  <c:v>459.99999999999199</c:v>
                </c:pt>
                <c:pt idx="971">
                  <c:v>459.99999999999199</c:v>
                </c:pt>
                <c:pt idx="972">
                  <c:v>460.99999999999852</c:v>
                </c:pt>
                <c:pt idx="973">
                  <c:v>460.99999999999852</c:v>
                </c:pt>
                <c:pt idx="974">
                  <c:v>461.99999999999545</c:v>
                </c:pt>
                <c:pt idx="975">
                  <c:v>461.99999999999545</c:v>
                </c:pt>
                <c:pt idx="976">
                  <c:v>462.99999999999244</c:v>
                </c:pt>
                <c:pt idx="977">
                  <c:v>462.99999999999244</c:v>
                </c:pt>
                <c:pt idx="978">
                  <c:v>463.99999999998943</c:v>
                </c:pt>
                <c:pt idx="979">
                  <c:v>463.99999999998943</c:v>
                </c:pt>
                <c:pt idx="980">
                  <c:v>464.99999999999596</c:v>
                </c:pt>
                <c:pt idx="981">
                  <c:v>464.99999999999596</c:v>
                </c:pt>
                <c:pt idx="982">
                  <c:v>465.99999999999289</c:v>
                </c:pt>
                <c:pt idx="983">
                  <c:v>465.99999999999289</c:v>
                </c:pt>
                <c:pt idx="984">
                  <c:v>466.99999999999943</c:v>
                </c:pt>
                <c:pt idx="985">
                  <c:v>466.99999999999943</c:v>
                </c:pt>
                <c:pt idx="986">
                  <c:v>467.99999999999642</c:v>
                </c:pt>
                <c:pt idx="987">
                  <c:v>467.99999999999642</c:v>
                </c:pt>
                <c:pt idx="988">
                  <c:v>468.99999999999341</c:v>
                </c:pt>
                <c:pt idx="989">
                  <c:v>468.99999999999341</c:v>
                </c:pt>
                <c:pt idx="990">
                  <c:v>469.99999999999034</c:v>
                </c:pt>
                <c:pt idx="991">
                  <c:v>469.99999999999034</c:v>
                </c:pt>
                <c:pt idx="992">
                  <c:v>470.99999999999687</c:v>
                </c:pt>
                <c:pt idx="993">
                  <c:v>470.99999999999687</c:v>
                </c:pt>
                <c:pt idx="994">
                  <c:v>471.99999999999386</c:v>
                </c:pt>
                <c:pt idx="995">
                  <c:v>471.99999999999386</c:v>
                </c:pt>
                <c:pt idx="996">
                  <c:v>473.0000000000004</c:v>
                </c:pt>
                <c:pt idx="997">
                  <c:v>473.0000000000004</c:v>
                </c:pt>
                <c:pt idx="998">
                  <c:v>473.99999999999739</c:v>
                </c:pt>
                <c:pt idx="999">
                  <c:v>473.99999999999739</c:v>
                </c:pt>
                <c:pt idx="1000">
                  <c:v>474.99999999999432</c:v>
                </c:pt>
                <c:pt idx="1001">
                  <c:v>474.99999999999432</c:v>
                </c:pt>
                <c:pt idx="1002">
                  <c:v>475.99999999999125</c:v>
                </c:pt>
                <c:pt idx="1003">
                  <c:v>475.99999999999125</c:v>
                </c:pt>
                <c:pt idx="1004">
                  <c:v>476.99999999999784</c:v>
                </c:pt>
                <c:pt idx="1005">
                  <c:v>476.99999999999784</c:v>
                </c:pt>
                <c:pt idx="1006">
                  <c:v>477.99999999999477</c:v>
                </c:pt>
                <c:pt idx="1007">
                  <c:v>477.99999999999477</c:v>
                </c:pt>
                <c:pt idx="1008">
                  <c:v>479.00000000000136</c:v>
                </c:pt>
                <c:pt idx="1009">
                  <c:v>479.00000000000136</c:v>
                </c:pt>
                <c:pt idx="1010">
                  <c:v>479.99999999999829</c:v>
                </c:pt>
                <c:pt idx="1011">
                  <c:v>479.99999999999829</c:v>
                </c:pt>
                <c:pt idx="1012">
                  <c:v>480.99999999999523</c:v>
                </c:pt>
                <c:pt idx="1013">
                  <c:v>480.99999999999523</c:v>
                </c:pt>
                <c:pt idx="1014">
                  <c:v>481.99999999999221</c:v>
                </c:pt>
                <c:pt idx="1015">
                  <c:v>481.99999999999221</c:v>
                </c:pt>
                <c:pt idx="1016">
                  <c:v>482.9999999999892</c:v>
                </c:pt>
                <c:pt idx="1017">
                  <c:v>482.9999999999892</c:v>
                </c:pt>
                <c:pt idx="1018">
                  <c:v>483.99999999999574</c:v>
                </c:pt>
                <c:pt idx="1019">
                  <c:v>483.99999999999574</c:v>
                </c:pt>
                <c:pt idx="1020">
                  <c:v>484.99999999999267</c:v>
                </c:pt>
                <c:pt idx="1021">
                  <c:v>484.99999999999267</c:v>
                </c:pt>
                <c:pt idx="1022">
                  <c:v>485.9999999999992</c:v>
                </c:pt>
                <c:pt idx="1023">
                  <c:v>485.9999999999992</c:v>
                </c:pt>
                <c:pt idx="1024">
                  <c:v>486.99999999999619</c:v>
                </c:pt>
                <c:pt idx="1025">
                  <c:v>486.99999999999619</c:v>
                </c:pt>
                <c:pt idx="1026">
                  <c:v>487.99999999999318</c:v>
                </c:pt>
                <c:pt idx="1027">
                  <c:v>487.99999999999318</c:v>
                </c:pt>
                <c:pt idx="1028">
                  <c:v>488.99999999999011</c:v>
                </c:pt>
                <c:pt idx="1029">
                  <c:v>488.99999999999011</c:v>
                </c:pt>
                <c:pt idx="1030">
                  <c:v>489.99999999999665</c:v>
                </c:pt>
                <c:pt idx="1031">
                  <c:v>489.99999999999665</c:v>
                </c:pt>
                <c:pt idx="1032">
                  <c:v>490.99999999999363</c:v>
                </c:pt>
                <c:pt idx="1033">
                  <c:v>490.99999999999363</c:v>
                </c:pt>
                <c:pt idx="1034">
                  <c:v>492.00000000000017</c:v>
                </c:pt>
                <c:pt idx="1035">
                  <c:v>492.00000000000017</c:v>
                </c:pt>
                <c:pt idx="1036">
                  <c:v>492.99999999999716</c:v>
                </c:pt>
                <c:pt idx="1037">
                  <c:v>492.99999999999716</c:v>
                </c:pt>
                <c:pt idx="1038">
                  <c:v>493.99999999999409</c:v>
                </c:pt>
                <c:pt idx="1039">
                  <c:v>493.99999999999409</c:v>
                </c:pt>
                <c:pt idx="1040">
                  <c:v>494.99999999999102</c:v>
                </c:pt>
                <c:pt idx="1041">
                  <c:v>494.99999999999102</c:v>
                </c:pt>
                <c:pt idx="1042">
                  <c:v>495.99999999999761</c:v>
                </c:pt>
                <c:pt idx="1043">
                  <c:v>495.99999999999761</c:v>
                </c:pt>
                <c:pt idx="1044">
                  <c:v>496.99999999999454</c:v>
                </c:pt>
                <c:pt idx="1045">
                  <c:v>496.99999999999454</c:v>
                </c:pt>
                <c:pt idx="1046">
                  <c:v>498.00000000000114</c:v>
                </c:pt>
                <c:pt idx="1047">
                  <c:v>498.00000000000114</c:v>
                </c:pt>
                <c:pt idx="1048">
                  <c:v>498.99999999999807</c:v>
                </c:pt>
                <c:pt idx="1049">
                  <c:v>498.99999999999807</c:v>
                </c:pt>
                <c:pt idx="1050">
                  <c:v>499.999999999995</c:v>
                </c:pt>
                <c:pt idx="1051">
                  <c:v>499.999999999995</c:v>
                </c:pt>
                <c:pt idx="1052">
                  <c:v>500.99999999999199</c:v>
                </c:pt>
                <c:pt idx="1053">
                  <c:v>500.99999999999199</c:v>
                </c:pt>
                <c:pt idx="1054">
                  <c:v>501.99999999998897</c:v>
                </c:pt>
                <c:pt idx="1055">
                  <c:v>501.99999999998897</c:v>
                </c:pt>
                <c:pt idx="1056">
                  <c:v>502.99999999999551</c:v>
                </c:pt>
                <c:pt idx="1057">
                  <c:v>502.99999999999551</c:v>
                </c:pt>
                <c:pt idx="1058">
                  <c:v>503.99999999999244</c:v>
                </c:pt>
                <c:pt idx="1059">
                  <c:v>503.99999999999244</c:v>
                </c:pt>
                <c:pt idx="1060">
                  <c:v>504.99999999999898</c:v>
                </c:pt>
                <c:pt idx="1061">
                  <c:v>504.99999999999898</c:v>
                </c:pt>
                <c:pt idx="1062">
                  <c:v>505.99999999999596</c:v>
                </c:pt>
                <c:pt idx="1063">
                  <c:v>505.99999999999596</c:v>
                </c:pt>
                <c:pt idx="1064">
                  <c:v>506.99999999999295</c:v>
                </c:pt>
                <c:pt idx="1065">
                  <c:v>506.99999999999295</c:v>
                </c:pt>
                <c:pt idx="1066">
                  <c:v>507.99999999998988</c:v>
                </c:pt>
                <c:pt idx="1067">
                  <c:v>507.99999999998988</c:v>
                </c:pt>
                <c:pt idx="1068">
                  <c:v>508.99999999999642</c:v>
                </c:pt>
                <c:pt idx="1069">
                  <c:v>508.99999999999642</c:v>
                </c:pt>
                <c:pt idx="1070">
                  <c:v>509.99999999999341</c:v>
                </c:pt>
                <c:pt idx="1071">
                  <c:v>509.99999999999341</c:v>
                </c:pt>
                <c:pt idx="1072">
                  <c:v>510.99999999999994</c:v>
                </c:pt>
                <c:pt idx="1073">
                  <c:v>510.99999999999994</c:v>
                </c:pt>
                <c:pt idx="1074">
                  <c:v>511.99999999999693</c:v>
                </c:pt>
                <c:pt idx="1075">
                  <c:v>511.99999999999693</c:v>
                </c:pt>
                <c:pt idx="1076">
                  <c:v>512.99999999999386</c:v>
                </c:pt>
                <c:pt idx="1077">
                  <c:v>512.99999999999386</c:v>
                </c:pt>
                <c:pt idx="1078">
                  <c:v>513.99999999999079</c:v>
                </c:pt>
                <c:pt idx="1079">
                  <c:v>513.99999999999079</c:v>
                </c:pt>
                <c:pt idx="1080">
                  <c:v>514.99999999999739</c:v>
                </c:pt>
                <c:pt idx="1081">
                  <c:v>514.99999999999739</c:v>
                </c:pt>
                <c:pt idx="1082">
                  <c:v>515.99999999999432</c:v>
                </c:pt>
                <c:pt idx="1083">
                  <c:v>515.99999999999432</c:v>
                </c:pt>
                <c:pt idx="1084">
                  <c:v>517.00000000000091</c:v>
                </c:pt>
                <c:pt idx="1085">
                  <c:v>517.00000000000091</c:v>
                </c:pt>
                <c:pt idx="1086">
                  <c:v>517.99999999999784</c:v>
                </c:pt>
                <c:pt idx="1087">
                  <c:v>517.99999999999784</c:v>
                </c:pt>
                <c:pt idx="1088">
                  <c:v>518.99999999999477</c:v>
                </c:pt>
                <c:pt idx="1089">
                  <c:v>518.99999999999477</c:v>
                </c:pt>
                <c:pt idx="1090">
                  <c:v>519.99999999999181</c:v>
                </c:pt>
                <c:pt idx="1091">
                  <c:v>519.99999999999181</c:v>
                </c:pt>
                <c:pt idx="1092">
                  <c:v>520.99999999999829</c:v>
                </c:pt>
                <c:pt idx="1093">
                  <c:v>520.99999999999829</c:v>
                </c:pt>
                <c:pt idx="1094">
                  <c:v>521.99999999999523</c:v>
                </c:pt>
                <c:pt idx="1095">
                  <c:v>521.99999999999523</c:v>
                </c:pt>
                <c:pt idx="1096">
                  <c:v>522.99999999999227</c:v>
                </c:pt>
                <c:pt idx="1097">
                  <c:v>522.99999999999227</c:v>
                </c:pt>
                <c:pt idx="1098">
                  <c:v>523.99999999999875</c:v>
                </c:pt>
                <c:pt idx="1099">
                  <c:v>523.99999999999875</c:v>
                </c:pt>
                <c:pt idx="1100">
                  <c:v>524.99999999999568</c:v>
                </c:pt>
                <c:pt idx="1101">
                  <c:v>524.99999999999568</c:v>
                </c:pt>
                <c:pt idx="1102">
                  <c:v>525.99999999999272</c:v>
                </c:pt>
                <c:pt idx="1103">
                  <c:v>525.99999999999272</c:v>
                </c:pt>
                <c:pt idx="1104">
                  <c:v>526.99999999998965</c:v>
                </c:pt>
                <c:pt idx="1105">
                  <c:v>526.99999999998965</c:v>
                </c:pt>
                <c:pt idx="1106">
                  <c:v>527.99999999999625</c:v>
                </c:pt>
                <c:pt idx="1107">
                  <c:v>527.99999999999625</c:v>
                </c:pt>
                <c:pt idx="1108">
                  <c:v>528.99999999999318</c:v>
                </c:pt>
                <c:pt idx="1109">
                  <c:v>528.99999999999318</c:v>
                </c:pt>
                <c:pt idx="1110">
                  <c:v>529.99999999999977</c:v>
                </c:pt>
                <c:pt idx="1111">
                  <c:v>529.99999999999977</c:v>
                </c:pt>
                <c:pt idx="1112">
                  <c:v>530.9999999999967</c:v>
                </c:pt>
                <c:pt idx="1113">
                  <c:v>530.9999999999967</c:v>
                </c:pt>
                <c:pt idx="1114">
                  <c:v>531.99999999999363</c:v>
                </c:pt>
                <c:pt idx="1115">
                  <c:v>531.99999999999363</c:v>
                </c:pt>
                <c:pt idx="1116">
                  <c:v>532.99999999999056</c:v>
                </c:pt>
                <c:pt idx="1117">
                  <c:v>532.99999999999056</c:v>
                </c:pt>
                <c:pt idx="1118">
                  <c:v>533.99999999999716</c:v>
                </c:pt>
                <c:pt idx="1119">
                  <c:v>533.99999999999716</c:v>
                </c:pt>
                <c:pt idx="1120">
                  <c:v>534.99999999999409</c:v>
                </c:pt>
                <c:pt idx="1121">
                  <c:v>534.99999999999409</c:v>
                </c:pt>
                <c:pt idx="1122">
                  <c:v>536.00000000000068</c:v>
                </c:pt>
                <c:pt idx="1123">
                  <c:v>536.00000000000068</c:v>
                </c:pt>
                <c:pt idx="1124">
                  <c:v>536.99999999999761</c:v>
                </c:pt>
                <c:pt idx="1125">
                  <c:v>536.99999999999761</c:v>
                </c:pt>
                <c:pt idx="1126">
                  <c:v>537.99999999999454</c:v>
                </c:pt>
                <c:pt idx="1127">
                  <c:v>537.99999999999454</c:v>
                </c:pt>
                <c:pt idx="1128">
                  <c:v>538.99999999999159</c:v>
                </c:pt>
                <c:pt idx="1129">
                  <c:v>538.99999999999159</c:v>
                </c:pt>
                <c:pt idx="1130">
                  <c:v>539.99999999999807</c:v>
                </c:pt>
                <c:pt idx="1131">
                  <c:v>539.99999999999807</c:v>
                </c:pt>
                <c:pt idx="1132">
                  <c:v>540.999999999995</c:v>
                </c:pt>
                <c:pt idx="1133">
                  <c:v>540.999999999995</c:v>
                </c:pt>
                <c:pt idx="1134">
                  <c:v>541.99999999999204</c:v>
                </c:pt>
                <c:pt idx="1135">
                  <c:v>541.99999999999204</c:v>
                </c:pt>
                <c:pt idx="1136">
                  <c:v>542.99999999999852</c:v>
                </c:pt>
                <c:pt idx="1137">
                  <c:v>542.99999999999852</c:v>
                </c:pt>
                <c:pt idx="1138">
                  <c:v>543.99999999999545</c:v>
                </c:pt>
                <c:pt idx="1139">
                  <c:v>543.99999999999545</c:v>
                </c:pt>
                <c:pt idx="1140">
                  <c:v>544.9999999999925</c:v>
                </c:pt>
                <c:pt idx="1141">
                  <c:v>544.9999999999925</c:v>
                </c:pt>
                <c:pt idx="1142">
                  <c:v>545.99999999998943</c:v>
                </c:pt>
                <c:pt idx="1143">
                  <c:v>545.99999999998943</c:v>
                </c:pt>
                <c:pt idx="1144">
                  <c:v>546.99999999999602</c:v>
                </c:pt>
                <c:pt idx="1145">
                  <c:v>546.99999999999602</c:v>
                </c:pt>
                <c:pt idx="1146">
                  <c:v>547.99999999999295</c:v>
                </c:pt>
                <c:pt idx="1147">
                  <c:v>547.99999999999295</c:v>
                </c:pt>
                <c:pt idx="1148">
                  <c:v>548.99999999999955</c:v>
                </c:pt>
                <c:pt idx="1149">
                  <c:v>548.99999999999955</c:v>
                </c:pt>
                <c:pt idx="1150">
                  <c:v>549.99999999999648</c:v>
                </c:pt>
                <c:pt idx="1151">
                  <c:v>549.99999999999648</c:v>
                </c:pt>
                <c:pt idx="1152">
                  <c:v>550.99999999999341</c:v>
                </c:pt>
                <c:pt idx="1153">
                  <c:v>550.99999999999341</c:v>
                </c:pt>
                <c:pt idx="1154">
                  <c:v>551.99999999999034</c:v>
                </c:pt>
                <c:pt idx="1155">
                  <c:v>551.99999999999034</c:v>
                </c:pt>
                <c:pt idx="1156">
                  <c:v>552.99999999999693</c:v>
                </c:pt>
                <c:pt idx="1157">
                  <c:v>552.99999999999693</c:v>
                </c:pt>
                <c:pt idx="1158">
                  <c:v>553.99999999999386</c:v>
                </c:pt>
                <c:pt idx="1159">
                  <c:v>553.99999999999386</c:v>
                </c:pt>
                <c:pt idx="1160">
                  <c:v>555.00000000000045</c:v>
                </c:pt>
                <c:pt idx="1161">
                  <c:v>555.00000000000045</c:v>
                </c:pt>
                <c:pt idx="1162">
                  <c:v>555.99999999999739</c:v>
                </c:pt>
                <c:pt idx="1163">
                  <c:v>555.99999999999739</c:v>
                </c:pt>
                <c:pt idx="1164">
                  <c:v>556.99999999999432</c:v>
                </c:pt>
                <c:pt idx="1165">
                  <c:v>556.99999999999432</c:v>
                </c:pt>
                <c:pt idx="1166">
                  <c:v>557.99999999999136</c:v>
                </c:pt>
                <c:pt idx="1167">
                  <c:v>557.99999999999136</c:v>
                </c:pt>
                <c:pt idx="1168">
                  <c:v>558.99999999999784</c:v>
                </c:pt>
                <c:pt idx="1169">
                  <c:v>558.99999999999784</c:v>
                </c:pt>
                <c:pt idx="1170">
                  <c:v>559.99999999999477</c:v>
                </c:pt>
                <c:pt idx="1171">
                  <c:v>559.99999999999477</c:v>
                </c:pt>
                <c:pt idx="1172">
                  <c:v>561.00000000000136</c:v>
                </c:pt>
                <c:pt idx="1173">
                  <c:v>561.00000000000136</c:v>
                </c:pt>
                <c:pt idx="1174">
                  <c:v>561.99999999999829</c:v>
                </c:pt>
                <c:pt idx="1175">
                  <c:v>561.99999999999829</c:v>
                </c:pt>
                <c:pt idx="1176">
                  <c:v>562.99999999999523</c:v>
                </c:pt>
                <c:pt idx="1177">
                  <c:v>562.99999999999523</c:v>
                </c:pt>
                <c:pt idx="1178">
                  <c:v>563.99999999999227</c:v>
                </c:pt>
                <c:pt idx="1179">
                  <c:v>563.99999999999227</c:v>
                </c:pt>
                <c:pt idx="1180">
                  <c:v>564.9999999999892</c:v>
                </c:pt>
                <c:pt idx="1181">
                  <c:v>564.9999999999892</c:v>
                </c:pt>
                <c:pt idx="1182">
                  <c:v>565.99999999999579</c:v>
                </c:pt>
                <c:pt idx="1183">
                  <c:v>565.99999999999579</c:v>
                </c:pt>
                <c:pt idx="1184">
                  <c:v>566.99999999999272</c:v>
                </c:pt>
                <c:pt idx="1185">
                  <c:v>566.99999999999272</c:v>
                </c:pt>
                <c:pt idx="1186">
                  <c:v>567.99999999999932</c:v>
                </c:pt>
                <c:pt idx="1187">
                  <c:v>567.99999999999932</c:v>
                </c:pt>
                <c:pt idx="1188">
                  <c:v>568.99999999999625</c:v>
                </c:pt>
                <c:pt idx="1189">
                  <c:v>568.99999999999625</c:v>
                </c:pt>
                <c:pt idx="1190">
                  <c:v>569.99999999999318</c:v>
                </c:pt>
                <c:pt idx="1191">
                  <c:v>569.99999999999318</c:v>
                </c:pt>
                <c:pt idx="1192">
                  <c:v>570.99999999999011</c:v>
                </c:pt>
                <c:pt idx="1193">
                  <c:v>570.99999999999011</c:v>
                </c:pt>
                <c:pt idx="1194">
                  <c:v>571.9999999999967</c:v>
                </c:pt>
                <c:pt idx="1195">
                  <c:v>571.9999999999967</c:v>
                </c:pt>
                <c:pt idx="1196">
                  <c:v>572.99999999999363</c:v>
                </c:pt>
                <c:pt idx="1197">
                  <c:v>572.99999999999363</c:v>
                </c:pt>
                <c:pt idx="1198">
                  <c:v>574.00000000000023</c:v>
                </c:pt>
                <c:pt idx="1199">
                  <c:v>574.00000000000023</c:v>
                </c:pt>
                <c:pt idx="1200">
                  <c:v>574.99999999999716</c:v>
                </c:pt>
                <c:pt idx="1201">
                  <c:v>574.99999999999716</c:v>
                </c:pt>
                <c:pt idx="1202">
                  <c:v>575.99999999999409</c:v>
                </c:pt>
                <c:pt idx="1203">
                  <c:v>575.99999999999409</c:v>
                </c:pt>
                <c:pt idx="1204">
                  <c:v>576.99999999999113</c:v>
                </c:pt>
                <c:pt idx="1205">
                  <c:v>576.99999999999113</c:v>
                </c:pt>
                <c:pt idx="1206">
                  <c:v>577.99999999999761</c:v>
                </c:pt>
                <c:pt idx="1207">
                  <c:v>577.99999999999761</c:v>
                </c:pt>
                <c:pt idx="1208">
                  <c:v>578.99999999999454</c:v>
                </c:pt>
                <c:pt idx="1209">
                  <c:v>578.99999999999454</c:v>
                </c:pt>
                <c:pt idx="1210">
                  <c:v>580.00000000000114</c:v>
                </c:pt>
                <c:pt idx="1211">
                  <c:v>580.00000000000114</c:v>
                </c:pt>
                <c:pt idx="1212">
                  <c:v>580.99999999999807</c:v>
                </c:pt>
                <c:pt idx="1213">
                  <c:v>580.99999999999807</c:v>
                </c:pt>
                <c:pt idx="1214">
                  <c:v>581.999999999995</c:v>
                </c:pt>
                <c:pt idx="1215">
                  <c:v>581.999999999995</c:v>
                </c:pt>
                <c:pt idx="1216">
                  <c:v>582.99999999999204</c:v>
                </c:pt>
                <c:pt idx="1217">
                  <c:v>582.99999999999204</c:v>
                </c:pt>
                <c:pt idx="1218">
                  <c:v>583.99999999998897</c:v>
                </c:pt>
                <c:pt idx="1219">
                  <c:v>583.99999999998897</c:v>
                </c:pt>
                <c:pt idx="1220">
                  <c:v>584.99999999999557</c:v>
                </c:pt>
                <c:pt idx="1221">
                  <c:v>584.99999999999557</c:v>
                </c:pt>
                <c:pt idx="1222">
                  <c:v>585.9999999999925</c:v>
                </c:pt>
                <c:pt idx="1223">
                  <c:v>585.9999999999925</c:v>
                </c:pt>
                <c:pt idx="1224">
                  <c:v>586.99999999999909</c:v>
                </c:pt>
                <c:pt idx="1225">
                  <c:v>586.99999999999909</c:v>
                </c:pt>
                <c:pt idx="1226">
                  <c:v>587.99999999999602</c:v>
                </c:pt>
                <c:pt idx="1227">
                  <c:v>587.99999999999602</c:v>
                </c:pt>
                <c:pt idx="1228">
                  <c:v>588.99999999999295</c:v>
                </c:pt>
                <c:pt idx="1229">
                  <c:v>588.99999999999295</c:v>
                </c:pt>
                <c:pt idx="1230">
                  <c:v>589.99999999998988</c:v>
                </c:pt>
                <c:pt idx="1231">
                  <c:v>589.99999999998988</c:v>
                </c:pt>
                <c:pt idx="1232">
                  <c:v>590.99999999999648</c:v>
                </c:pt>
                <c:pt idx="1233">
                  <c:v>590.99999999999648</c:v>
                </c:pt>
                <c:pt idx="1234">
                  <c:v>591.99999999999341</c:v>
                </c:pt>
                <c:pt idx="1235">
                  <c:v>591.99999999999341</c:v>
                </c:pt>
                <c:pt idx="1236">
                  <c:v>593</c:v>
                </c:pt>
                <c:pt idx="1237">
                  <c:v>593</c:v>
                </c:pt>
                <c:pt idx="1238">
                  <c:v>593.99999999999693</c:v>
                </c:pt>
                <c:pt idx="1239">
                  <c:v>593.99999999999693</c:v>
                </c:pt>
                <c:pt idx="1240">
                  <c:v>594.99999999999386</c:v>
                </c:pt>
                <c:pt idx="1241">
                  <c:v>594.99999999999386</c:v>
                </c:pt>
                <c:pt idx="1242">
                  <c:v>595.99999999999091</c:v>
                </c:pt>
                <c:pt idx="1243">
                  <c:v>595.99999999999091</c:v>
                </c:pt>
                <c:pt idx="1244">
                  <c:v>596.99999999999739</c:v>
                </c:pt>
                <c:pt idx="1245">
                  <c:v>596.99999999999739</c:v>
                </c:pt>
                <c:pt idx="1246">
                  <c:v>597.99999999999432</c:v>
                </c:pt>
                <c:pt idx="1247">
                  <c:v>597.99999999999432</c:v>
                </c:pt>
                <c:pt idx="1248">
                  <c:v>599.00000000000091</c:v>
                </c:pt>
                <c:pt idx="1249">
                  <c:v>599.00000000000091</c:v>
                </c:pt>
                <c:pt idx="1250">
                  <c:v>599.99999999999784</c:v>
                </c:pt>
                <c:pt idx="1251">
                  <c:v>599.99999999999784</c:v>
                </c:pt>
                <c:pt idx="1252">
                  <c:v>600.99999999999477</c:v>
                </c:pt>
                <c:pt idx="1253">
                  <c:v>600.99999999999477</c:v>
                </c:pt>
                <c:pt idx="1254">
                  <c:v>601.99999999999181</c:v>
                </c:pt>
                <c:pt idx="1255">
                  <c:v>601.99999999999181</c:v>
                </c:pt>
                <c:pt idx="1256">
                  <c:v>602.99999999998875</c:v>
                </c:pt>
                <c:pt idx="1257">
                  <c:v>602.99999999998875</c:v>
                </c:pt>
                <c:pt idx="1258">
                  <c:v>603.99999999999534</c:v>
                </c:pt>
                <c:pt idx="1259">
                  <c:v>603.99999999999534</c:v>
                </c:pt>
                <c:pt idx="1260">
                  <c:v>604.99999999999227</c:v>
                </c:pt>
                <c:pt idx="1261">
                  <c:v>604.99999999999227</c:v>
                </c:pt>
                <c:pt idx="1262">
                  <c:v>605.99999999999886</c:v>
                </c:pt>
                <c:pt idx="1263">
                  <c:v>605.99999999999886</c:v>
                </c:pt>
                <c:pt idx="1264">
                  <c:v>606.99999999999579</c:v>
                </c:pt>
                <c:pt idx="1265">
                  <c:v>606.99999999999579</c:v>
                </c:pt>
                <c:pt idx="1266">
                  <c:v>607.99999999999272</c:v>
                </c:pt>
                <c:pt idx="1267">
                  <c:v>607.99999999999272</c:v>
                </c:pt>
                <c:pt idx="1268">
                  <c:v>608.99999999998965</c:v>
                </c:pt>
                <c:pt idx="1269">
                  <c:v>608.99999999998965</c:v>
                </c:pt>
                <c:pt idx="1270">
                  <c:v>609.99999999999625</c:v>
                </c:pt>
                <c:pt idx="1271">
                  <c:v>609.99999999999625</c:v>
                </c:pt>
                <c:pt idx="1272">
                  <c:v>610.99999999999318</c:v>
                </c:pt>
                <c:pt idx="1273">
                  <c:v>610.99999999999318</c:v>
                </c:pt>
                <c:pt idx="1274">
                  <c:v>611.99999999999977</c:v>
                </c:pt>
                <c:pt idx="1275">
                  <c:v>611.99999999999977</c:v>
                </c:pt>
                <c:pt idx="1276">
                  <c:v>612.9999999999967</c:v>
                </c:pt>
                <c:pt idx="1277">
                  <c:v>612.9999999999967</c:v>
                </c:pt>
                <c:pt idx="1278">
                  <c:v>613.99999999999363</c:v>
                </c:pt>
                <c:pt idx="1279">
                  <c:v>613.99999999999363</c:v>
                </c:pt>
                <c:pt idx="1280">
                  <c:v>614.99999999999068</c:v>
                </c:pt>
                <c:pt idx="1281">
                  <c:v>614.99999999999068</c:v>
                </c:pt>
                <c:pt idx="1282">
                  <c:v>615.99999999999716</c:v>
                </c:pt>
                <c:pt idx="1283">
                  <c:v>615.99999999999716</c:v>
                </c:pt>
                <c:pt idx="1284">
                  <c:v>616.99999999999409</c:v>
                </c:pt>
                <c:pt idx="1285">
                  <c:v>616.99999999999409</c:v>
                </c:pt>
                <c:pt idx="1286">
                  <c:v>618.00000000000068</c:v>
                </c:pt>
                <c:pt idx="1287">
                  <c:v>618.00000000000068</c:v>
                </c:pt>
                <c:pt idx="1288">
                  <c:v>618.99999999999761</c:v>
                </c:pt>
                <c:pt idx="1289">
                  <c:v>618.99999999999761</c:v>
                </c:pt>
                <c:pt idx="1290">
                  <c:v>619.99999999999454</c:v>
                </c:pt>
                <c:pt idx="1291">
                  <c:v>619.99999999999454</c:v>
                </c:pt>
                <c:pt idx="1292">
                  <c:v>620.99999999999159</c:v>
                </c:pt>
                <c:pt idx="1293">
                  <c:v>620.99999999999159</c:v>
                </c:pt>
                <c:pt idx="1294">
                  <c:v>621.99999999999807</c:v>
                </c:pt>
                <c:pt idx="1295">
                  <c:v>621.99999999999807</c:v>
                </c:pt>
                <c:pt idx="1296">
                  <c:v>622.99999999999511</c:v>
                </c:pt>
                <c:pt idx="1297">
                  <c:v>622.99999999999511</c:v>
                </c:pt>
                <c:pt idx="1298">
                  <c:v>623.99999999999204</c:v>
                </c:pt>
                <c:pt idx="1299">
                  <c:v>623.99999999999204</c:v>
                </c:pt>
                <c:pt idx="1300">
                  <c:v>624.99999999999864</c:v>
                </c:pt>
                <c:pt idx="1301">
                  <c:v>624.99999999999864</c:v>
                </c:pt>
                <c:pt idx="1302">
                  <c:v>625.99999999999557</c:v>
                </c:pt>
                <c:pt idx="1303">
                  <c:v>625.99999999999557</c:v>
                </c:pt>
                <c:pt idx="1304">
                  <c:v>626.9999999999925</c:v>
                </c:pt>
                <c:pt idx="1305">
                  <c:v>626.9999999999925</c:v>
                </c:pt>
                <c:pt idx="1306">
                  <c:v>627.99999999998943</c:v>
                </c:pt>
                <c:pt idx="1307">
                  <c:v>627.99999999998943</c:v>
                </c:pt>
                <c:pt idx="1308">
                  <c:v>628.99999999999602</c:v>
                </c:pt>
                <c:pt idx="1309">
                  <c:v>628.99999999999602</c:v>
                </c:pt>
                <c:pt idx="1310">
                  <c:v>629.99999999999295</c:v>
                </c:pt>
                <c:pt idx="1311">
                  <c:v>629.99999999999295</c:v>
                </c:pt>
                <c:pt idx="1312">
                  <c:v>630.99999999999955</c:v>
                </c:pt>
                <c:pt idx="1313">
                  <c:v>630.99999999999955</c:v>
                </c:pt>
                <c:pt idx="1314">
                  <c:v>631.99999999999648</c:v>
                </c:pt>
                <c:pt idx="1315">
                  <c:v>631.99999999999648</c:v>
                </c:pt>
                <c:pt idx="1316">
                  <c:v>632.99999999999341</c:v>
                </c:pt>
                <c:pt idx="1317">
                  <c:v>632.99999999999341</c:v>
                </c:pt>
                <c:pt idx="1318">
                  <c:v>633.99999999999045</c:v>
                </c:pt>
                <c:pt idx="1319">
                  <c:v>633.99999999999045</c:v>
                </c:pt>
                <c:pt idx="1320">
                  <c:v>634.99999999999693</c:v>
                </c:pt>
                <c:pt idx="1321">
                  <c:v>634.99999999999693</c:v>
                </c:pt>
                <c:pt idx="1322">
                  <c:v>635.99999999999386</c:v>
                </c:pt>
                <c:pt idx="1323">
                  <c:v>635.99999999999386</c:v>
                </c:pt>
                <c:pt idx="1324">
                  <c:v>637.00000000000045</c:v>
                </c:pt>
                <c:pt idx="1325">
                  <c:v>637.00000000000045</c:v>
                </c:pt>
                <c:pt idx="1326">
                  <c:v>637.99999999999739</c:v>
                </c:pt>
                <c:pt idx="1327">
                  <c:v>637.99999999999739</c:v>
                </c:pt>
                <c:pt idx="1328">
                  <c:v>638.99999999999432</c:v>
                </c:pt>
                <c:pt idx="1329">
                  <c:v>638.99999999999432</c:v>
                </c:pt>
                <c:pt idx="1330">
                  <c:v>639.99999999999136</c:v>
                </c:pt>
                <c:pt idx="1331">
                  <c:v>639.99999999999136</c:v>
                </c:pt>
                <c:pt idx="1332">
                  <c:v>640.99999999999784</c:v>
                </c:pt>
                <c:pt idx="1333">
                  <c:v>640.99999999999784</c:v>
                </c:pt>
                <c:pt idx="1334">
                  <c:v>641.99999999999488</c:v>
                </c:pt>
                <c:pt idx="1335">
                  <c:v>641.99999999999488</c:v>
                </c:pt>
                <c:pt idx="1336">
                  <c:v>643.00000000000136</c:v>
                </c:pt>
                <c:pt idx="1337">
                  <c:v>643.00000000000136</c:v>
                </c:pt>
                <c:pt idx="1338">
                  <c:v>643.99999999999841</c:v>
                </c:pt>
                <c:pt idx="1339">
                  <c:v>643.99999999999841</c:v>
                </c:pt>
                <c:pt idx="1340">
                  <c:v>644.99999999999534</c:v>
                </c:pt>
                <c:pt idx="1341">
                  <c:v>644.99999999999534</c:v>
                </c:pt>
                <c:pt idx="1342">
                  <c:v>645.99999999999227</c:v>
                </c:pt>
                <c:pt idx="1343">
                  <c:v>645.99999999999227</c:v>
                </c:pt>
                <c:pt idx="1344">
                  <c:v>646.9999999999892</c:v>
                </c:pt>
                <c:pt idx="1345">
                  <c:v>646.9999999999892</c:v>
                </c:pt>
                <c:pt idx="1346">
                  <c:v>647.99999999999579</c:v>
                </c:pt>
                <c:pt idx="1347">
                  <c:v>647.99999999999579</c:v>
                </c:pt>
                <c:pt idx="1348">
                  <c:v>648.99999999999272</c:v>
                </c:pt>
                <c:pt idx="1349">
                  <c:v>648.99999999999272</c:v>
                </c:pt>
                <c:pt idx="1350">
                  <c:v>649.99999999999932</c:v>
                </c:pt>
                <c:pt idx="1351">
                  <c:v>649.99999999999932</c:v>
                </c:pt>
                <c:pt idx="1352">
                  <c:v>650.99999999999625</c:v>
                </c:pt>
                <c:pt idx="1353">
                  <c:v>650.99999999999625</c:v>
                </c:pt>
                <c:pt idx="1354">
                  <c:v>651.99999999999318</c:v>
                </c:pt>
                <c:pt idx="1355">
                  <c:v>651.99999999999318</c:v>
                </c:pt>
                <c:pt idx="1356">
                  <c:v>652.99999999999022</c:v>
                </c:pt>
                <c:pt idx="1357">
                  <c:v>652.99999999999022</c:v>
                </c:pt>
                <c:pt idx="1358">
                  <c:v>653.9999999999967</c:v>
                </c:pt>
                <c:pt idx="1359">
                  <c:v>653.9999999999967</c:v>
                </c:pt>
                <c:pt idx="1360">
                  <c:v>654.99999999999363</c:v>
                </c:pt>
                <c:pt idx="1361">
                  <c:v>654.99999999999363</c:v>
                </c:pt>
                <c:pt idx="1362">
                  <c:v>656.00000000000023</c:v>
                </c:pt>
                <c:pt idx="1363">
                  <c:v>656.00000000000023</c:v>
                </c:pt>
                <c:pt idx="1364">
                  <c:v>656.99999999999716</c:v>
                </c:pt>
                <c:pt idx="1365">
                  <c:v>656.99999999999716</c:v>
                </c:pt>
                <c:pt idx="1366">
                  <c:v>657.99999999999409</c:v>
                </c:pt>
                <c:pt idx="1367">
                  <c:v>657.99999999999409</c:v>
                </c:pt>
                <c:pt idx="1368">
                  <c:v>658.99999999999113</c:v>
                </c:pt>
                <c:pt idx="1369">
                  <c:v>658.99999999999113</c:v>
                </c:pt>
                <c:pt idx="1370">
                  <c:v>659.99999999999761</c:v>
                </c:pt>
                <c:pt idx="1371">
                  <c:v>659.99999999999761</c:v>
                </c:pt>
                <c:pt idx="1372">
                  <c:v>660.99999999999466</c:v>
                </c:pt>
                <c:pt idx="1373">
                  <c:v>660.99999999999466</c:v>
                </c:pt>
                <c:pt idx="1374">
                  <c:v>662.00000000000114</c:v>
                </c:pt>
                <c:pt idx="1375">
                  <c:v>662.00000000000114</c:v>
                </c:pt>
                <c:pt idx="1376">
                  <c:v>662.99999999999818</c:v>
                </c:pt>
                <c:pt idx="1377">
                  <c:v>662.99999999999818</c:v>
                </c:pt>
                <c:pt idx="1378">
                  <c:v>663.99999999999511</c:v>
                </c:pt>
                <c:pt idx="1379">
                  <c:v>663.99999999999511</c:v>
                </c:pt>
                <c:pt idx="1380">
                  <c:v>664.99999999999204</c:v>
                </c:pt>
                <c:pt idx="1381">
                  <c:v>664.99999999999204</c:v>
                </c:pt>
                <c:pt idx="1382">
                  <c:v>665.99999999998897</c:v>
                </c:pt>
                <c:pt idx="1383">
                  <c:v>665.99999999998897</c:v>
                </c:pt>
                <c:pt idx="1384">
                  <c:v>666.99999999999557</c:v>
                </c:pt>
                <c:pt idx="1385">
                  <c:v>666.99999999999557</c:v>
                </c:pt>
                <c:pt idx="1386">
                  <c:v>667.9999999999925</c:v>
                </c:pt>
                <c:pt idx="1387">
                  <c:v>667.9999999999925</c:v>
                </c:pt>
                <c:pt idx="1388">
                  <c:v>668.99999999999909</c:v>
                </c:pt>
                <c:pt idx="1389">
                  <c:v>668.99999999999909</c:v>
                </c:pt>
                <c:pt idx="1390">
                  <c:v>669.99999999999602</c:v>
                </c:pt>
                <c:pt idx="1391">
                  <c:v>669.99999999999602</c:v>
                </c:pt>
                <c:pt idx="1392">
                  <c:v>670.99999999999295</c:v>
                </c:pt>
                <c:pt idx="1393">
                  <c:v>670.99999999999295</c:v>
                </c:pt>
                <c:pt idx="1394">
                  <c:v>671.99999999999</c:v>
                </c:pt>
                <c:pt idx="1395">
                  <c:v>671.99999999999</c:v>
                </c:pt>
                <c:pt idx="1396">
                  <c:v>672.99999999999648</c:v>
                </c:pt>
                <c:pt idx="1397">
                  <c:v>672.99999999999648</c:v>
                </c:pt>
                <c:pt idx="1398">
                  <c:v>673.99999999999341</c:v>
                </c:pt>
                <c:pt idx="1399">
                  <c:v>673.99999999999341</c:v>
                </c:pt>
                <c:pt idx="1400">
                  <c:v>675</c:v>
                </c:pt>
                <c:pt idx="1401">
                  <c:v>675</c:v>
                </c:pt>
                <c:pt idx="1402">
                  <c:v>675.99999999999693</c:v>
                </c:pt>
                <c:pt idx="1403">
                  <c:v>675.99999999999693</c:v>
                </c:pt>
                <c:pt idx="1404">
                  <c:v>676.99999999999386</c:v>
                </c:pt>
                <c:pt idx="1405">
                  <c:v>676.99999999999386</c:v>
                </c:pt>
                <c:pt idx="1406">
                  <c:v>677.99999999999091</c:v>
                </c:pt>
                <c:pt idx="1407">
                  <c:v>677.99999999999091</c:v>
                </c:pt>
                <c:pt idx="1408">
                  <c:v>678.99999999999739</c:v>
                </c:pt>
                <c:pt idx="1409">
                  <c:v>678.99999999999739</c:v>
                </c:pt>
                <c:pt idx="1410">
                  <c:v>679.99999999999443</c:v>
                </c:pt>
                <c:pt idx="1411">
                  <c:v>679.99999999999443</c:v>
                </c:pt>
                <c:pt idx="1412">
                  <c:v>681.00000000000091</c:v>
                </c:pt>
                <c:pt idx="1413">
                  <c:v>681.00000000000091</c:v>
                </c:pt>
                <c:pt idx="1414">
                  <c:v>681.99999999999795</c:v>
                </c:pt>
                <c:pt idx="1415">
                  <c:v>681.99999999999795</c:v>
                </c:pt>
                <c:pt idx="1416">
                  <c:v>682.99999999999488</c:v>
                </c:pt>
                <c:pt idx="1417">
                  <c:v>682.99999999999488</c:v>
                </c:pt>
                <c:pt idx="1418">
                  <c:v>683.99999999999181</c:v>
                </c:pt>
                <c:pt idx="1419">
                  <c:v>683.99999999999181</c:v>
                </c:pt>
                <c:pt idx="1420">
                  <c:v>684.99999999998875</c:v>
                </c:pt>
                <c:pt idx="1421">
                  <c:v>684.99999999998875</c:v>
                </c:pt>
                <c:pt idx="1422">
                  <c:v>685.99999999999534</c:v>
                </c:pt>
                <c:pt idx="1423">
                  <c:v>685.99999999999534</c:v>
                </c:pt>
                <c:pt idx="1424">
                  <c:v>686.99999999999227</c:v>
                </c:pt>
                <c:pt idx="1425">
                  <c:v>686.99999999999227</c:v>
                </c:pt>
                <c:pt idx="1426">
                  <c:v>687.99999999999886</c:v>
                </c:pt>
                <c:pt idx="1427">
                  <c:v>687.99999999999886</c:v>
                </c:pt>
                <c:pt idx="1428">
                  <c:v>688.99999999999579</c:v>
                </c:pt>
                <c:pt idx="1429">
                  <c:v>688.99999999999579</c:v>
                </c:pt>
                <c:pt idx="1430">
                  <c:v>689.99999999999272</c:v>
                </c:pt>
                <c:pt idx="1431">
                  <c:v>689.99999999999272</c:v>
                </c:pt>
                <c:pt idx="1432">
                  <c:v>690.99999999998977</c:v>
                </c:pt>
                <c:pt idx="1433">
                  <c:v>690.99999999998977</c:v>
                </c:pt>
                <c:pt idx="1434">
                  <c:v>691.99999999999625</c:v>
                </c:pt>
                <c:pt idx="1435">
                  <c:v>691.99999999999625</c:v>
                </c:pt>
                <c:pt idx="1436">
                  <c:v>692.99999999999318</c:v>
                </c:pt>
                <c:pt idx="1437">
                  <c:v>692.99999999999318</c:v>
                </c:pt>
                <c:pt idx="1438">
                  <c:v>693.99999999999977</c:v>
                </c:pt>
                <c:pt idx="1439">
                  <c:v>693.99999999999977</c:v>
                </c:pt>
                <c:pt idx="1440">
                  <c:v>694.9999999999967</c:v>
                </c:pt>
                <c:pt idx="1441">
                  <c:v>694.9999999999967</c:v>
                </c:pt>
                <c:pt idx="1442">
                  <c:v>695.99999999999363</c:v>
                </c:pt>
                <c:pt idx="1443">
                  <c:v>695.99999999999363</c:v>
                </c:pt>
                <c:pt idx="1444">
                  <c:v>696.99999999999068</c:v>
                </c:pt>
                <c:pt idx="1445">
                  <c:v>696.99999999999068</c:v>
                </c:pt>
                <c:pt idx="1446">
                  <c:v>697.99999999999716</c:v>
                </c:pt>
                <c:pt idx="1447">
                  <c:v>697.99999999999716</c:v>
                </c:pt>
                <c:pt idx="1448">
                  <c:v>698.9999999999942</c:v>
                </c:pt>
                <c:pt idx="1449">
                  <c:v>698.9999999999942</c:v>
                </c:pt>
                <c:pt idx="1450">
                  <c:v>700.00000000000068</c:v>
                </c:pt>
                <c:pt idx="1451">
                  <c:v>700.00000000000068</c:v>
                </c:pt>
                <c:pt idx="1452">
                  <c:v>700.99999999999773</c:v>
                </c:pt>
                <c:pt idx="1453">
                  <c:v>700.99999999999773</c:v>
                </c:pt>
                <c:pt idx="1454">
                  <c:v>701.99999999999466</c:v>
                </c:pt>
                <c:pt idx="1455">
                  <c:v>701.99999999999466</c:v>
                </c:pt>
                <c:pt idx="1456">
                  <c:v>702.99999999999159</c:v>
                </c:pt>
                <c:pt idx="1457">
                  <c:v>702.99999999999159</c:v>
                </c:pt>
                <c:pt idx="1458">
                  <c:v>703.99999999999818</c:v>
                </c:pt>
                <c:pt idx="1459">
                  <c:v>703.99999999999818</c:v>
                </c:pt>
                <c:pt idx="1460">
                  <c:v>704.99999999999511</c:v>
                </c:pt>
                <c:pt idx="1461">
                  <c:v>704.99999999999511</c:v>
                </c:pt>
                <c:pt idx="1462">
                  <c:v>705.99999999999204</c:v>
                </c:pt>
                <c:pt idx="1463">
                  <c:v>705.99999999999204</c:v>
                </c:pt>
                <c:pt idx="1464">
                  <c:v>706.99999999999864</c:v>
                </c:pt>
                <c:pt idx="1465">
                  <c:v>706.99999999999864</c:v>
                </c:pt>
                <c:pt idx="1466">
                  <c:v>707.99999999999557</c:v>
                </c:pt>
                <c:pt idx="1467">
                  <c:v>707.99999999999557</c:v>
                </c:pt>
                <c:pt idx="1468">
                  <c:v>708.9999999999925</c:v>
                </c:pt>
                <c:pt idx="1469">
                  <c:v>708.9999999999925</c:v>
                </c:pt>
                <c:pt idx="1470">
                  <c:v>709.99999999998954</c:v>
                </c:pt>
                <c:pt idx="1471">
                  <c:v>709.99999999998954</c:v>
                </c:pt>
                <c:pt idx="1472">
                  <c:v>710.99999999999602</c:v>
                </c:pt>
                <c:pt idx="1473">
                  <c:v>710.99999999999602</c:v>
                </c:pt>
                <c:pt idx="1474">
                  <c:v>711.99999999999295</c:v>
                </c:pt>
                <c:pt idx="1475">
                  <c:v>711.99999999999295</c:v>
                </c:pt>
                <c:pt idx="1476">
                  <c:v>712.99999999999955</c:v>
                </c:pt>
                <c:pt idx="1477">
                  <c:v>712.99999999999955</c:v>
                </c:pt>
                <c:pt idx="1478">
                  <c:v>713.99999999999648</c:v>
                </c:pt>
                <c:pt idx="1479">
                  <c:v>713.99999999999648</c:v>
                </c:pt>
                <c:pt idx="1480">
                  <c:v>714.99999999999341</c:v>
                </c:pt>
                <c:pt idx="1481">
                  <c:v>714.99999999999341</c:v>
                </c:pt>
                <c:pt idx="1482">
                  <c:v>715.99999999999045</c:v>
                </c:pt>
                <c:pt idx="1483">
                  <c:v>715.99999999999045</c:v>
                </c:pt>
                <c:pt idx="1484">
                  <c:v>716.99999999999693</c:v>
                </c:pt>
                <c:pt idx="1485">
                  <c:v>716.99999999999693</c:v>
                </c:pt>
                <c:pt idx="1486">
                  <c:v>717.99999999999397</c:v>
                </c:pt>
                <c:pt idx="1487">
                  <c:v>717.99999999999397</c:v>
                </c:pt>
                <c:pt idx="1488">
                  <c:v>719.00000000000045</c:v>
                </c:pt>
                <c:pt idx="1489">
                  <c:v>719.00000000000045</c:v>
                </c:pt>
                <c:pt idx="1490">
                  <c:v>719.9999999999975</c:v>
                </c:pt>
                <c:pt idx="1491">
                  <c:v>719.9999999999975</c:v>
                </c:pt>
                <c:pt idx="1492">
                  <c:v>720.99999999999443</c:v>
                </c:pt>
                <c:pt idx="1493">
                  <c:v>720.99999999999443</c:v>
                </c:pt>
                <c:pt idx="1494">
                  <c:v>721.99999999999136</c:v>
                </c:pt>
                <c:pt idx="1495">
                  <c:v>721.99999999999136</c:v>
                </c:pt>
                <c:pt idx="1496">
                  <c:v>722.99999999999795</c:v>
                </c:pt>
                <c:pt idx="1497">
                  <c:v>722.99999999999795</c:v>
                </c:pt>
                <c:pt idx="1498">
                  <c:v>723.99999999999488</c:v>
                </c:pt>
                <c:pt idx="1499">
                  <c:v>723.99999999999488</c:v>
                </c:pt>
                <c:pt idx="1500">
                  <c:v>725.00000000000136</c:v>
                </c:pt>
                <c:pt idx="1501">
                  <c:v>725.00000000000136</c:v>
                </c:pt>
                <c:pt idx="1502">
                  <c:v>725.99999999999841</c:v>
                </c:pt>
                <c:pt idx="1503">
                  <c:v>725.99999999999841</c:v>
                </c:pt>
                <c:pt idx="1504">
                  <c:v>726.99999999999534</c:v>
                </c:pt>
                <c:pt idx="1505">
                  <c:v>726.99999999999534</c:v>
                </c:pt>
                <c:pt idx="1506">
                  <c:v>727.99999999999227</c:v>
                </c:pt>
                <c:pt idx="1507">
                  <c:v>727.99999999999227</c:v>
                </c:pt>
                <c:pt idx="1508">
                  <c:v>728.99999999998931</c:v>
                </c:pt>
                <c:pt idx="1509">
                  <c:v>728.99999999998931</c:v>
                </c:pt>
                <c:pt idx="1510">
                  <c:v>729.99999999999579</c:v>
                </c:pt>
                <c:pt idx="1511">
                  <c:v>729.99999999999579</c:v>
                </c:pt>
                <c:pt idx="1512">
                  <c:v>730.99999999999272</c:v>
                </c:pt>
                <c:pt idx="1513">
                  <c:v>730.99999999999272</c:v>
                </c:pt>
                <c:pt idx="1514">
                  <c:v>731.99999999999932</c:v>
                </c:pt>
                <c:pt idx="1515">
                  <c:v>731.99999999999932</c:v>
                </c:pt>
                <c:pt idx="1516">
                  <c:v>732.99999999999625</c:v>
                </c:pt>
                <c:pt idx="1517">
                  <c:v>732.99999999999625</c:v>
                </c:pt>
                <c:pt idx="1518">
                  <c:v>733.99999999999318</c:v>
                </c:pt>
                <c:pt idx="1519">
                  <c:v>733.99999999999318</c:v>
                </c:pt>
                <c:pt idx="1520">
                  <c:v>734.99999999999022</c:v>
                </c:pt>
                <c:pt idx="1521">
                  <c:v>734.99999999999022</c:v>
                </c:pt>
                <c:pt idx="1522">
                  <c:v>735.9999999999967</c:v>
                </c:pt>
                <c:pt idx="1523">
                  <c:v>735.9999999999967</c:v>
                </c:pt>
                <c:pt idx="1524">
                  <c:v>736.99999999999375</c:v>
                </c:pt>
                <c:pt idx="1525">
                  <c:v>736.99999999999375</c:v>
                </c:pt>
                <c:pt idx="1526">
                  <c:v>738.00000000000023</c:v>
                </c:pt>
                <c:pt idx="1527">
                  <c:v>738.00000000000023</c:v>
                </c:pt>
                <c:pt idx="1528">
                  <c:v>738.99999999999727</c:v>
                </c:pt>
                <c:pt idx="1529">
                  <c:v>738.99999999999727</c:v>
                </c:pt>
                <c:pt idx="1530">
                  <c:v>739.9999999999942</c:v>
                </c:pt>
                <c:pt idx="1531">
                  <c:v>739.9999999999942</c:v>
                </c:pt>
                <c:pt idx="1532">
                  <c:v>740.99999999999113</c:v>
                </c:pt>
                <c:pt idx="1533">
                  <c:v>740.99999999999113</c:v>
                </c:pt>
                <c:pt idx="1534">
                  <c:v>741.99999999999773</c:v>
                </c:pt>
                <c:pt idx="1535">
                  <c:v>741.99999999999773</c:v>
                </c:pt>
                <c:pt idx="1536">
                  <c:v>742.99999999999466</c:v>
                </c:pt>
                <c:pt idx="1537">
                  <c:v>742.99999999999466</c:v>
                </c:pt>
                <c:pt idx="1538">
                  <c:v>744.00000000000114</c:v>
                </c:pt>
                <c:pt idx="1539">
                  <c:v>744.00000000000114</c:v>
                </c:pt>
                <c:pt idx="1540">
                  <c:v>744.99999999999818</c:v>
                </c:pt>
                <c:pt idx="1541">
                  <c:v>744.99999999999818</c:v>
                </c:pt>
                <c:pt idx="1542">
                  <c:v>745.99999999999511</c:v>
                </c:pt>
                <c:pt idx="1543">
                  <c:v>745.99999999999511</c:v>
                </c:pt>
                <c:pt idx="1544">
                  <c:v>746.99999999999204</c:v>
                </c:pt>
                <c:pt idx="1545">
                  <c:v>746.99999999999204</c:v>
                </c:pt>
                <c:pt idx="1546">
                  <c:v>747.99999999998909</c:v>
                </c:pt>
                <c:pt idx="1547">
                  <c:v>747.99999999998909</c:v>
                </c:pt>
                <c:pt idx="1548">
                  <c:v>748.99999999999557</c:v>
                </c:pt>
                <c:pt idx="1549">
                  <c:v>748.99999999999557</c:v>
                </c:pt>
                <c:pt idx="1550">
                  <c:v>749.9999999999925</c:v>
                </c:pt>
                <c:pt idx="1551">
                  <c:v>749.9999999999925</c:v>
                </c:pt>
                <c:pt idx="1552">
                  <c:v>750.99999999999909</c:v>
                </c:pt>
                <c:pt idx="1553">
                  <c:v>750.99999999999909</c:v>
                </c:pt>
                <c:pt idx="1554">
                  <c:v>751.99999999999602</c:v>
                </c:pt>
                <c:pt idx="1555">
                  <c:v>751.99999999999602</c:v>
                </c:pt>
                <c:pt idx="1556">
                  <c:v>752.99999999999295</c:v>
                </c:pt>
                <c:pt idx="1557">
                  <c:v>752.99999999999295</c:v>
                </c:pt>
                <c:pt idx="1558">
                  <c:v>753.99999999999</c:v>
                </c:pt>
                <c:pt idx="1559">
                  <c:v>753.99999999999</c:v>
                </c:pt>
                <c:pt idx="1560">
                  <c:v>754.99999999999648</c:v>
                </c:pt>
                <c:pt idx="1561">
                  <c:v>754.99999999999648</c:v>
                </c:pt>
                <c:pt idx="1562">
                  <c:v>755.99999999999352</c:v>
                </c:pt>
                <c:pt idx="1563">
                  <c:v>755.99999999999352</c:v>
                </c:pt>
                <c:pt idx="1564">
                  <c:v>757</c:v>
                </c:pt>
                <c:pt idx="1565">
                  <c:v>757</c:v>
                </c:pt>
                <c:pt idx="1566">
                  <c:v>757.99999999999704</c:v>
                </c:pt>
                <c:pt idx="1567">
                  <c:v>757.99999999999704</c:v>
                </c:pt>
                <c:pt idx="1568">
                  <c:v>758.99999999999397</c:v>
                </c:pt>
                <c:pt idx="1569">
                  <c:v>758.99999999999397</c:v>
                </c:pt>
                <c:pt idx="1570">
                  <c:v>759.99999999999091</c:v>
                </c:pt>
                <c:pt idx="1571">
                  <c:v>759.99999999999091</c:v>
                </c:pt>
                <c:pt idx="1572">
                  <c:v>760.9999999999975</c:v>
                </c:pt>
                <c:pt idx="1573">
                  <c:v>760.9999999999975</c:v>
                </c:pt>
                <c:pt idx="1574">
                  <c:v>761.99999999999443</c:v>
                </c:pt>
                <c:pt idx="1575">
                  <c:v>761.99999999999443</c:v>
                </c:pt>
                <c:pt idx="1576">
                  <c:v>763.00000000000091</c:v>
                </c:pt>
                <c:pt idx="1577">
                  <c:v>763.00000000000091</c:v>
                </c:pt>
                <c:pt idx="1578">
                  <c:v>763.99999999999795</c:v>
                </c:pt>
                <c:pt idx="1579">
                  <c:v>763.99999999999795</c:v>
                </c:pt>
                <c:pt idx="1580">
                  <c:v>764.99999999999488</c:v>
                </c:pt>
                <c:pt idx="1581">
                  <c:v>764.99999999999488</c:v>
                </c:pt>
                <c:pt idx="1582">
                  <c:v>765.99999999999181</c:v>
                </c:pt>
                <c:pt idx="1583">
                  <c:v>765.99999999999181</c:v>
                </c:pt>
                <c:pt idx="1584">
                  <c:v>766.99999999998886</c:v>
                </c:pt>
                <c:pt idx="1585">
                  <c:v>766.99999999998886</c:v>
                </c:pt>
                <c:pt idx="1586">
                  <c:v>767.99999999999534</c:v>
                </c:pt>
                <c:pt idx="1587">
                  <c:v>767.99999999999534</c:v>
                </c:pt>
                <c:pt idx="1588">
                  <c:v>768.99999999999227</c:v>
                </c:pt>
                <c:pt idx="1589">
                  <c:v>768.99999999999227</c:v>
                </c:pt>
                <c:pt idx="1590">
                  <c:v>769.99999999999886</c:v>
                </c:pt>
                <c:pt idx="1591">
                  <c:v>769.99999999999886</c:v>
                </c:pt>
                <c:pt idx="1592">
                  <c:v>770.99999999999579</c:v>
                </c:pt>
                <c:pt idx="1593">
                  <c:v>770.99999999999579</c:v>
                </c:pt>
                <c:pt idx="1594">
                  <c:v>771.99999999999272</c:v>
                </c:pt>
                <c:pt idx="1595">
                  <c:v>771.99999999999272</c:v>
                </c:pt>
                <c:pt idx="1596">
                  <c:v>772.99999999998977</c:v>
                </c:pt>
                <c:pt idx="1597">
                  <c:v>772.99999999998977</c:v>
                </c:pt>
                <c:pt idx="1598">
                  <c:v>773.99999999999625</c:v>
                </c:pt>
                <c:pt idx="1599">
                  <c:v>773.99999999999625</c:v>
                </c:pt>
                <c:pt idx="1600">
                  <c:v>774.99999999999329</c:v>
                </c:pt>
                <c:pt idx="1601">
                  <c:v>774.99999999999329</c:v>
                </c:pt>
                <c:pt idx="1602">
                  <c:v>775.99999999999977</c:v>
                </c:pt>
                <c:pt idx="1603">
                  <c:v>775.99999999999977</c:v>
                </c:pt>
                <c:pt idx="1604">
                  <c:v>776.99999999999682</c:v>
                </c:pt>
                <c:pt idx="1605">
                  <c:v>776.99999999999682</c:v>
                </c:pt>
                <c:pt idx="1606">
                  <c:v>777.99999999999375</c:v>
                </c:pt>
                <c:pt idx="1607">
                  <c:v>777.99999999999375</c:v>
                </c:pt>
                <c:pt idx="1608">
                  <c:v>778.99999999999068</c:v>
                </c:pt>
                <c:pt idx="1609">
                  <c:v>778.99999999999068</c:v>
                </c:pt>
                <c:pt idx="1610">
                  <c:v>779.99999999999727</c:v>
                </c:pt>
                <c:pt idx="1611">
                  <c:v>779.99999999999727</c:v>
                </c:pt>
                <c:pt idx="1612">
                  <c:v>780.9999999999942</c:v>
                </c:pt>
                <c:pt idx="1613">
                  <c:v>780.9999999999942</c:v>
                </c:pt>
                <c:pt idx="1614">
                  <c:v>782.00000000000068</c:v>
                </c:pt>
                <c:pt idx="1615">
                  <c:v>782.00000000000068</c:v>
                </c:pt>
                <c:pt idx="1616">
                  <c:v>782.99999999999773</c:v>
                </c:pt>
                <c:pt idx="1617">
                  <c:v>782.99999999999773</c:v>
                </c:pt>
                <c:pt idx="1618">
                  <c:v>783.99999999999466</c:v>
                </c:pt>
                <c:pt idx="1619">
                  <c:v>783.99999999999466</c:v>
                </c:pt>
                <c:pt idx="1620">
                  <c:v>784.99999999999159</c:v>
                </c:pt>
                <c:pt idx="1621">
                  <c:v>784.99999999999159</c:v>
                </c:pt>
                <c:pt idx="1622">
                  <c:v>785.99999999999818</c:v>
                </c:pt>
                <c:pt idx="1623">
                  <c:v>785.99999999999818</c:v>
                </c:pt>
                <c:pt idx="1624">
                  <c:v>786.99999999999511</c:v>
                </c:pt>
                <c:pt idx="1625">
                  <c:v>786.99999999999511</c:v>
                </c:pt>
                <c:pt idx="1626">
                  <c:v>787.99999999999204</c:v>
                </c:pt>
                <c:pt idx="1627">
                  <c:v>787.99999999999204</c:v>
                </c:pt>
                <c:pt idx="1628">
                  <c:v>788.99999999999864</c:v>
                </c:pt>
                <c:pt idx="1629">
                  <c:v>788.99999999999864</c:v>
                </c:pt>
                <c:pt idx="1630">
                  <c:v>789.99999999999557</c:v>
                </c:pt>
                <c:pt idx="1631">
                  <c:v>789.99999999999557</c:v>
                </c:pt>
                <c:pt idx="1632">
                  <c:v>790.9999999999925</c:v>
                </c:pt>
                <c:pt idx="1633">
                  <c:v>790.9999999999925</c:v>
                </c:pt>
                <c:pt idx="1634">
                  <c:v>791.99999999998954</c:v>
                </c:pt>
                <c:pt idx="1635">
                  <c:v>791.99999999998954</c:v>
                </c:pt>
                <c:pt idx="1636">
                  <c:v>792.99999999999602</c:v>
                </c:pt>
                <c:pt idx="1637">
                  <c:v>792.99999999999602</c:v>
                </c:pt>
                <c:pt idx="1638">
                  <c:v>793.99999999999307</c:v>
                </c:pt>
                <c:pt idx="1639">
                  <c:v>793.99999999999307</c:v>
                </c:pt>
                <c:pt idx="1640">
                  <c:v>794.99999999999955</c:v>
                </c:pt>
                <c:pt idx="1641">
                  <c:v>794.99999999999955</c:v>
                </c:pt>
                <c:pt idx="1642">
                  <c:v>795.99999999999659</c:v>
                </c:pt>
                <c:pt idx="1643">
                  <c:v>795.99999999999659</c:v>
                </c:pt>
                <c:pt idx="1644">
                  <c:v>796.99999999999352</c:v>
                </c:pt>
                <c:pt idx="1645">
                  <c:v>796.99999999999352</c:v>
                </c:pt>
                <c:pt idx="1646">
                  <c:v>797.99999999999045</c:v>
                </c:pt>
                <c:pt idx="1647">
                  <c:v>797.99999999999045</c:v>
                </c:pt>
                <c:pt idx="1648">
                  <c:v>798.99999999999704</c:v>
                </c:pt>
                <c:pt idx="1649">
                  <c:v>798.99999999999704</c:v>
                </c:pt>
                <c:pt idx="1650">
                  <c:v>799.99999999999397</c:v>
                </c:pt>
                <c:pt idx="1651">
                  <c:v>799.99999999999397</c:v>
                </c:pt>
                <c:pt idx="1652">
                  <c:v>801.00000000000045</c:v>
                </c:pt>
                <c:pt idx="1653">
                  <c:v>801.00000000000045</c:v>
                </c:pt>
                <c:pt idx="1654">
                  <c:v>801.9999999999975</c:v>
                </c:pt>
                <c:pt idx="1655">
                  <c:v>801.9999999999975</c:v>
                </c:pt>
                <c:pt idx="1656">
                  <c:v>802.99999999999443</c:v>
                </c:pt>
                <c:pt idx="1657">
                  <c:v>802.99999999999443</c:v>
                </c:pt>
                <c:pt idx="1658">
                  <c:v>803.99999999999136</c:v>
                </c:pt>
                <c:pt idx="1659">
                  <c:v>803.99999999999136</c:v>
                </c:pt>
                <c:pt idx="1660">
                  <c:v>804.99999999999795</c:v>
                </c:pt>
                <c:pt idx="1661">
                  <c:v>804.99999999999795</c:v>
                </c:pt>
                <c:pt idx="1662">
                  <c:v>805.99999999999488</c:v>
                </c:pt>
                <c:pt idx="1663">
                  <c:v>805.99999999999488</c:v>
                </c:pt>
                <c:pt idx="1664">
                  <c:v>807.00000000000148</c:v>
                </c:pt>
                <c:pt idx="1665">
                  <c:v>807.00000000000148</c:v>
                </c:pt>
                <c:pt idx="1666">
                  <c:v>807.99999999999841</c:v>
                </c:pt>
                <c:pt idx="1667">
                  <c:v>807.99999999999841</c:v>
                </c:pt>
                <c:pt idx="1668">
                  <c:v>808.99999999999534</c:v>
                </c:pt>
                <c:pt idx="1669">
                  <c:v>808.99999999999534</c:v>
                </c:pt>
                <c:pt idx="1670">
                  <c:v>809.99999999999227</c:v>
                </c:pt>
                <c:pt idx="1671">
                  <c:v>809.99999999999227</c:v>
                </c:pt>
                <c:pt idx="1672">
                  <c:v>810.99999999998931</c:v>
                </c:pt>
                <c:pt idx="1673">
                  <c:v>810.99999999998931</c:v>
                </c:pt>
                <c:pt idx="1674">
                  <c:v>811.99999999999579</c:v>
                </c:pt>
                <c:pt idx="1675">
                  <c:v>811.99999999999579</c:v>
                </c:pt>
                <c:pt idx="1676">
                  <c:v>812.99999999999284</c:v>
                </c:pt>
                <c:pt idx="1677">
                  <c:v>812.99999999999284</c:v>
                </c:pt>
                <c:pt idx="1678">
                  <c:v>813.99999999999932</c:v>
                </c:pt>
                <c:pt idx="1679">
                  <c:v>813.99999999999932</c:v>
                </c:pt>
                <c:pt idx="1680">
                  <c:v>814.99999999999636</c:v>
                </c:pt>
                <c:pt idx="1681">
                  <c:v>814.99999999999636</c:v>
                </c:pt>
                <c:pt idx="1682">
                  <c:v>815.99999999999329</c:v>
                </c:pt>
                <c:pt idx="1683">
                  <c:v>815.99999999999329</c:v>
                </c:pt>
                <c:pt idx="1684">
                  <c:v>816.99999999999022</c:v>
                </c:pt>
                <c:pt idx="1685">
                  <c:v>816.99999999999022</c:v>
                </c:pt>
                <c:pt idx="1686">
                  <c:v>817.99999999999682</c:v>
                </c:pt>
                <c:pt idx="1687">
                  <c:v>817.99999999999682</c:v>
                </c:pt>
                <c:pt idx="1688">
                  <c:v>818.99999999999375</c:v>
                </c:pt>
                <c:pt idx="1689">
                  <c:v>818.99999999999375</c:v>
                </c:pt>
                <c:pt idx="1690">
                  <c:v>820.00000000000023</c:v>
                </c:pt>
                <c:pt idx="1691">
                  <c:v>820.00000000000023</c:v>
                </c:pt>
                <c:pt idx="1692">
                  <c:v>820.99999999999727</c:v>
                </c:pt>
                <c:pt idx="1693">
                  <c:v>820.99999999999727</c:v>
                </c:pt>
                <c:pt idx="1694">
                  <c:v>821.9999999999942</c:v>
                </c:pt>
                <c:pt idx="1695">
                  <c:v>821.9999999999942</c:v>
                </c:pt>
                <c:pt idx="1696">
                  <c:v>822.99999999999113</c:v>
                </c:pt>
                <c:pt idx="1697">
                  <c:v>822.99999999999113</c:v>
                </c:pt>
                <c:pt idx="1698">
                  <c:v>823.99999999999773</c:v>
                </c:pt>
                <c:pt idx="1699">
                  <c:v>823.99999999999773</c:v>
                </c:pt>
                <c:pt idx="1700">
                  <c:v>824.99999999999466</c:v>
                </c:pt>
                <c:pt idx="1701">
                  <c:v>824.99999999999466</c:v>
                </c:pt>
                <c:pt idx="1702">
                  <c:v>826.00000000000125</c:v>
                </c:pt>
                <c:pt idx="1703">
                  <c:v>826.00000000000125</c:v>
                </c:pt>
                <c:pt idx="1704">
                  <c:v>826.99999999999818</c:v>
                </c:pt>
                <c:pt idx="1705">
                  <c:v>826.99999999999818</c:v>
                </c:pt>
                <c:pt idx="1706">
                  <c:v>827.99999999999511</c:v>
                </c:pt>
                <c:pt idx="1707">
                  <c:v>827.99999999999511</c:v>
                </c:pt>
                <c:pt idx="1708">
                  <c:v>828.99999999999204</c:v>
                </c:pt>
                <c:pt idx="1709">
                  <c:v>828.99999999999204</c:v>
                </c:pt>
                <c:pt idx="1710">
                  <c:v>829.99999999998909</c:v>
                </c:pt>
                <c:pt idx="1711">
                  <c:v>829.99999999998909</c:v>
                </c:pt>
                <c:pt idx="1712">
                  <c:v>830.99999999999557</c:v>
                </c:pt>
                <c:pt idx="1713">
                  <c:v>830.99999999999557</c:v>
                </c:pt>
                <c:pt idx="1714">
                  <c:v>831.99999999999261</c:v>
                </c:pt>
                <c:pt idx="1715">
                  <c:v>831.99999999999261</c:v>
                </c:pt>
                <c:pt idx="1716">
                  <c:v>832.99999999999909</c:v>
                </c:pt>
                <c:pt idx="1717">
                  <c:v>832.99999999999909</c:v>
                </c:pt>
                <c:pt idx="1718">
                  <c:v>833.99999999999613</c:v>
                </c:pt>
                <c:pt idx="1719">
                  <c:v>833.99999999999613</c:v>
                </c:pt>
                <c:pt idx="1720">
                  <c:v>834.99999999999307</c:v>
                </c:pt>
                <c:pt idx="1721">
                  <c:v>834.99999999999307</c:v>
                </c:pt>
                <c:pt idx="1722">
                  <c:v>835.99999999999</c:v>
                </c:pt>
                <c:pt idx="1723">
                  <c:v>835.99999999999</c:v>
                </c:pt>
                <c:pt idx="1724">
                  <c:v>836.99999999999659</c:v>
                </c:pt>
                <c:pt idx="1725">
                  <c:v>836.99999999999659</c:v>
                </c:pt>
                <c:pt idx="1726">
                  <c:v>837.99999999999352</c:v>
                </c:pt>
                <c:pt idx="1727">
                  <c:v>837.99999999999352</c:v>
                </c:pt>
                <c:pt idx="1728">
                  <c:v>839</c:v>
                </c:pt>
                <c:pt idx="1729">
                  <c:v>839</c:v>
                </c:pt>
                <c:pt idx="1730">
                  <c:v>839.99999999999704</c:v>
                </c:pt>
                <c:pt idx="1731">
                  <c:v>839.99999999999704</c:v>
                </c:pt>
                <c:pt idx="1732">
                  <c:v>840.99999999999397</c:v>
                </c:pt>
                <c:pt idx="1733">
                  <c:v>840.99999999999397</c:v>
                </c:pt>
                <c:pt idx="1734">
                  <c:v>841.99999999999091</c:v>
                </c:pt>
                <c:pt idx="1735">
                  <c:v>841.99999999999091</c:v>
                </c:pt>
                <c:pt idx="1736">
                  <c:v>842.9999999999975</c:v>
                </c:pt>
                <c:pt idx="1737">
                  <c:v>842.9999999999975</c:v>
                </c:pt>
                <c:pt idx="1738">
                  <c:v>843.99999999999443</c:v>
                </c:pt>
                <c:pt idx="1739">
                  <c:v>843.99999999999443</c:v>
                </c:pt>
                <c:pt idx="1740">
                  <c:v>845.00000000000102</c:v>
                </c:pt>
                <c:pt idx="1741">
                  <c:v>845.00000000000102</c:v>
                </c:pt>
                <c:pt idx="1742">
                  <c:v>845.99999999999795</c:v>
                </c:pt>
                <c:pt idx="1743">
                  <c:v>845.99999999999795</c:v>
                </c:pt>
                <c:pt idx="1744">
                  <c:v>846.99999999999488</c:v>
                </c:pt>
                <c:pt idx="1745">
                  <c:v>846.99999999999488</c:v>
                </c:pt>
                <c:pt idx="1746">
                  <c:v>847.99999999999181</c:v>
                </c:pt>
                <c:pt idx="1747">
                  <c:v>847.99999999999181</c:v>
                </c:pt>
                <c:pt idx="1748">
                  <c:v>848.99999999998886</c:v>
                </c:pt>
                <c:pt idx="1749">
                  <c:v>848.99999999998886</c:v>
                </c:pt>
                <c:pt idx="1750">
                  <c:v>849.99999999999534</c:v>
                </c:pt>
                <c:pt idx="1751">
                  <c:v>849.99999999999534</c:v>
                </c:pt>
                <c:pt idx="1752">
                  <c:v>850.99999999999238</c:v>
                </c:pt>
                <c:pt idx="1753">
                  <c:v>850.99999999999238</c:v>
                </c:pt>
                <c:pt idx="1754">
                  <c:v>851.99999999999886</c:v>
                </c:pt>
                <c:pt idx="1755">
                  <c:v>851.99999999999886</c:v>
                </c:pt>
                <c:pt idx="1756">
                  <c:v>852.99999999999591</c:v>
                </c:pt>
                <c:pt idx="1757">
                  <c:v>852.99999999999591</c:v>
                </c:pt>
                <c:pt idx="1758">
                  <c:v>853.99999999999284</c:v>
                </c:pt>
                <c:pt idx="1759">
                  <c:v>853.99999999999284</c:v>
                </c:pt>
                <c:pt idx="1760">
                  <c:v>854.99999999998977</c:v>
                </c:pt>
                <c:pt idx="1761">
                  <c:v>854.99999999998977</c:v>
                </c:pt>
                <c:pt idx="1762">
                  <c:v>855.99999999999636</c:v>
                </c:pt>
                <c:pt idx="1763">
                  <c:v>855.99999999999636</c:v>
                </c:pt>
                <c:pt idx="1764">
                  <c:v>856.99999999999329</c:v>
                </c:pt>
                <c:pt idx="1765">
                  <c:v>856.99999999999329</c:v>
                </c:pt>
                <c:pt idx="1766">
                  <c:v>857.99999999999977</c:v>
                </c:pt>
                <c:pt idx="1767">
                  <c:v>857.99999999999977</c:v>
                </c:pt>
                <c:pt idx="1768">
                  <c:v>858.99999999999682</c:v>
                </c:pt>
                <c:pt idx="1769">
                  <c:v>858.99999999999682</c:v>
                </c:pt>
                <c:pt idx="1770">
                  <c:v>859.99999999999375</c:v>
                </c:pt>
                <c:pt idx="1771">
                  <c:v>859.99999999999375</c:v>
                </c:pt>
                <c:pt idx="1772">
                  <c:v>860.99999999999068</c:v>
                </c:pt>
                <c:pt idx="1773">
                  <c:v>860.99999999999068</c:v>
                </c:pt>
                <c:pt idx="1774">
                  <c:v>861.99999999999727</c:v>
                </c:pt>
                <c:pt idx="1775">
                  <c:v>861.99999999999727</c:v>
                </c:pt>
                <c:pt idx="1776">
                  <c:v>862.9999999999942</c:v>
                </c:pt>
                <c:pt idx="1777">
                  <c:v>862.9999999999942</c:v>
                </c:pt>
                <c:pt idx="1778">
                  <c:v>864.0000000000008</c:v>
                </c:pt>
                <c:pt idx="1779">
                  <c:v>864.0000000000008</c:v>
                </c:pt>
                <c:pt idx="1780">
                  <c:v>864.99999999999773</c:v>
                </c:pt>
                <c:pt idx="1781">
                  <c:v>864.99999999999773</c:v>
                </c:pt>
                <c:pt idx="1782">
                  <c:v>865.99999999999466</c:v>
                </c:pt>
                <c:pt idx="1783">
                  <c:v>865.99999999999466</c:v>
                </c:pt>
                <c:pt idx="1784">
                  <c:v>866.99999999999159</c:v>
                </c:pt>
                <c:pt idx="1785">
                  <c:v>866.99999999999159</c:v>
                </c:pt>
                <c:pt idx="1786">
                  <c:v>867.99999999999818</c:v>
                </c:pt>
                <c:pt idx="1787">
                  <c:v>867.99999999999818</c:v>
                </c:pt>
                <c:pt idx="1788">
                  <c:v>868.99999999999511</c:v>
                </c:pt>
                <c:pt idx="1789">
                  <c:v>868.99999999999511</c:v>
                </c:pt>
                <c:pt idx="1790">
                  <c:v>869.99999999999216</c:v>
                </c:pt>
                <c:pt idx="1791">
                  <c:v>869.99999999999216</c:v>
                </c:pt>
                <c:pt idx="1792">
                  <c:v>870.99999999999864</c:v>
                </c:pt>
                <c:pt idx="1793">
                  <c:v>870.99999999999864</c:v>
                </c:pt>
                <c:pt idx="1794">
                  <c:v>871.99999999999568</c:v>
                </c:pt>
                <c:pt idx="1795">
                  <c:v>871.99999999999568</c:v>
                </c:pt>
                <c:pt idx="1796">
                  <c:v>872.99999999999261</c:v>
                </c:pt>
                <c:pt idx="1797">
                  <c:v>872.99999999999261</c:v>
                </c:pt>
                <c:pt idx="1798">
                  <c:v>873.99999999998954</c:v>
                </c:pt>
                <c:pt idx="1799">
                  <c:v>873.99999999998954</c:v>
                </c:pt>
                <c:pt idx="1800">
                  <c:v>874.99999999999613</c:v>
                </c:pt>
                <c:pt idx="1801">
                  <c:v>874.99999999999613</c:v>
                </c:pt>
                <c:pt idx="1802">
                  <c:v>875.99999999999307</c:v>
                </c:pt>
                <c:pt idx="1803">
                  <c:v>875.99999999999307</c:v>
                </c:pt>
                <c:pt idx="1804">
                  <c:v>876.99999999999955</c:v>
                </c:pt>
                <c:pt idx="1805">
                  <c:v>876.99999999999955</c:v>
                </c:pt>
                <c:pt idx="1806">
                  <c:v>877.99999999999659</c:v>
                </c:pt>
                <c:pt idx="1807">
                  <c:v>877.99999999999659</c:v>
                </c:pt>
                <c:pt idx="1808">
                  <c:v>878.99999999999352</c:v>
                </c:pt>
                <c:pt idx="1809">
                  <c:v>878.99999999999352</c:v>
                </c:pt>
                <c:pt idx="1810">
                  <c:v>879.99999999999045</c:v>
                </c:pt>
                <c:pt idx="1811">
                  <c:v>879.99999999999045</c:v>
                </c:pt>
                <c:pt idx="1812">
                  <c:v>880.99999999999704</c:v>
                </c:pt>
                <c:pt idx="1813">
                  <c:v>880.99999999999704</c:v>
                </c:pt>
                <c:pt idx="1814">
                  <c:v>881.99999999999397</c:v>
                </c:pt>
                <c:pt idx="1815">
                  <c:v>881.99999999999397</c:v>
                </c:pt>
                <c:pt idx="1816">
                  <c:v>883.00000000000057</c:v>
                </c:pt>
                <c:pt idx="1817">
                  <c:v>883.00000000000057</c:v>
                </c:pt>
                <c:pt idx="1818">
                  <c:v>883.9999999999975</c:v>
                </c:pt>
                <c:pt idx="1819">
                  <c:v>883.9999999999975</c:v>
                </c:pt>
                <c:pt idx="1820">
                  <c:v>884.99999999999443</c:v>
                </c:pt>
                <c:pt idx="1821">
                  <c:v>884.99999999999443</c:v>
                </c:pt>
                <c:pt idx="1822">
                  <c:v>885.99999999999136</c:v>
                </c:pt>
                <c:pt idx="1823">
                  <c:v>885.99999999999136</c:v>
                </c:pt>
                <c:pt idx="1824">
                  <c:v>886.99999999999795</c:v>
                </c:pt>
                <c:pt idx="1825">
                  <c:v>886.99999999999795</c:v>
                </c:pt>
                <c:pt idx="1826">
                  <c:v>887.99999999999488</c:v>
                </c:pt>
                <c:pt idx="1827">
                  <c:v>887.99999999999488</c:v>
                </c:pt>
                <c:pt idx="1828">
                  <c:v>889.00000000000148</c:v>
                </c:pt>
                <c:pt idx="1829">
                  <c:v>889.00000000000148</c:v>
                </c:pt>
                <c:pt idx="1830">
                  <c:v>889.99999999999841</c:v>
                </c:pt>
                <c:pt idx="1831">
                  <c:v>889.99999999999841</c:v>
                </c:pt>
                <c:pt idx="1832">
                  <c:v>890.99999999999545</c:v>
                </c:pt>
                <c:pt idx="1833">
                  <c:v>890.99999999999545</c:v>
                </c:pt>
                <c:pt idx="1834">
                  <c:v>891.99999999999238</c:v>
                </c:pt>
                <c:pt idx="1835">
                  <c:v>891.99999999999238</c:v>
                </c:pt>
                <c:pt idx="1836">
                  <c:v>892.99999999998931</c:v>
                </c:pt>
                <c:pt idx="1837">
                  <c:v>892.99999999998931</c:v>
                </c:pt>
                <c:pt idx="1838">
                  <c:v>893.99999999999591</c:v>
                </c:pt>
                <c:pt idx="1839">
                  <c:v>893.99999999999591</c:v>
                </c:pt>
                <c:pt idx="1840">
                  <c:v>894.99999999999284</c:v>
                </c:pt>
                <c:pt idx="1841">
                  <c:v>894.99999999999284</c:v>
                </c:pt>
                <c:pt idx="1842">
                  <c:v>895.99999999999932</c:v>
                </c:pt>
                <c:pt idx="1843">
                  <c:v>895.99999999999932</c:v>
                </c:pt>
                <c:pt idx="1844">
                  <c:v>896.99999999999636</c:v>
                </c:pt>
                <c:pt idx="1845">
                  <c:v>896.99999999999636</c:v>
                </c:pt>
                <c:pt idx="1846">
                  <c:v>897.99999999999329</c:v>
                </c:pt>
                <c:pt idx="1847">
                  <c:v>897.99999999999329</c:v>
                </c:pt>
                <c:pt idx="1848">
                  <c:v>898.99999999999022</c:v>
                </c:pt>
                <c:pt idx="1849">
                  <c:v>898.99999999999022</c:v>
                </c:pt>
                <c:pt idx="1850">
                  <c:v>899.99999999999682</c:v>
                </c:pt>
                <c:pt idx="1851">
                  <c:v>899.99999999999682</c:v>
                </c:pt>
                <c:pt idx="1852">
                  <c:v>900.99999999999375</c:v>
                </c:pt>
                <c:pt idx="1853">
                  <c:v>900.99999999999375</c:v>
                </c:pt>
                <c:pt idx="1854">
                  <c:v>902.00000000000034</c:v>
                </c:pt>
                <c:pt idx="1855">
                  <c:v>902.00000000000034</c:v>
                </c:pt>
                <c:pt idx="1856">
                  <c:v>902.99999999999727</c:v>
                </c:pt>
                <c:pt idx="1857">
                  <c:v>902.99999999999727</c:v>
                </c:pt>
                <c:pt idx="1858">
                  <c:v>903.9999999999942</c:v>
                </c:pt>
                <c:pt idx="1859">
                  <c:v>903.9999999999942</c:v>
                </c:pt>
                <c:pt idx="1860">
                  <c:v>904.99999999999113</c:v>
                </c:pt>
                <c:pt idx="1861">
                  <c:v>904.99999999999113</c:v>
                </c:pt>
                <c:pt idx="1862">
                  <c:v>905.99999999999773</c:v>
                </c:pt>
                <c:pt idx="1863">
                  <c:v>905.99999999999773</c:v>
                </c:pt>
                <c:pt idx="1864">
                  <c:v>906.99999999999466</c:v>
                </c:pt>
                <c:pt idx="1865">
                  <c:v>906.99999999999466</c:v>
                </c:pt>
                <c:pt idx="1866">
                  <c:v>908.00000000000125</c:v>
                </c:pt>
                <c:pt idx="1867">
                  <c:v>908.00000000000125</c:v>
                </c:pt>
                <c:pt idx="1868">
                  <c:v>908.99999999999818</c:v>
                </c:pt>
                <c:pt idx="1869">
                  <c:v>908.99999999999818</c:v>
                </c:pt>
                <c:pt idx="1870">
                  <c:v>909.99999999999523</c:v>
                </c:pt>
                <c:pt idx="1871">
                  <c:v>909.99999999999523</c:v>
                </c:pt>
                <c:pt idx="1872">
                  <c:v>910.99999999999216</c:v>
                </c:pt>
                <c:pt idx="1873">
                  <c:v>910.99999999999216</c:v>
                </c:pt>
                <c:pt idx="1874">
                  <c:v>911.99999999998909</c:v>
                </c:pt>
                <c:pt idx="1875">
                  <c:v>911.99999999998909</c:v>
                </c:pt>
                <c:pt idx="1876">
                  <c:v>912.99999999999568</c:v>
                </c:pt>
                <c:pt idx="1877">
                  <c:v>912.99999999999568</c:v>
                </c:pt>
                <c:pt idx="1878">
                  <c:v>913.99999999999261</c:v>
                </c:pt>
                <c:pt idx="1879">
                  <c:v>913.99999999999261</c:v>
                </c:pt>
                <c:pt idx="1880">
                  <c:v>914.99999999999909</c:v>
                </c:pt>
                <c:pt idx="1881">
                  <c:v>914.99999999999909</c:v>
                </c:pt>
                <c:pt idx="1882">
                  <c:v>915.99999999999613</c:v>
                </c:pt>
                <c:pt idx="1883">
                  <c:v>915.99999999999613</c:v>
                </c:pt>
                <c:pt idx="1884">
                  <c:v>916.99999999999307</c:v>
                </c:pt>
                <c:pt idx="1885">
                  <c:v>916.99999999999307</c:v>
                </c:pt>
                <c:pt idx="1886">
                  <c:v>917.99999999999</c:v>
                </c:pt>
                <c:pt idx="1887">
                  <c:v>917.99999999999</c:v>
                </c:pt>
                <c:pt idx="1888">
                  <c:v>918.99999999999659</c:v>
                </c:pt>
                <c:pt idx="1889">
                  <c:v>918.99999999999659</c:v>
                </c:pt>
                <c:pt idx="1890">
                  <c:v>919.99999999999352</c:v>
                </c:pt>
                <c:pt idx="1891">
                  <c:v>919.99999999999352</c:v>
                </c:pt>
                <c:pt idx="1892">
                  <c:v>921.00000000000011</c:v>
                </c:pt>
                <c:pt idx="1893">
                  <c:v>921.00000000000011</c:v>
                </c:pt>
                <c:pt idx="1894">
                  <c:v>921.99999999999704</c:v>
                </c:pt>
                <c:pt idx="1895">
                  <c:v>921.99999999999704</c:v>
                </c:pt>
                <c:pt idx="1896">
                  <c:v>922.99999999999397</c:v>
                </c:pt>
                <c:pt idx="1897">
                  <c:v>922.99999999999397</c:v>
                </c:pt>
                <c:pt idx="1898">
                  <c:v>923.99999999999091</c:v>
                </c:pt>
                <c:pt idx="1899">
                  <c:v>923.99999999999091</c:v>
                </c:pt>
                <c:pt idx="1900">
                  <c:v>924.9999999999975</c:v>
                </c:pt>
                <c:pt idx="1901">
                  <c:v>924.9999999999975</c:v>
                </c:pt>
                <c:pt idx="1902">
                  <c:v>925.99999999999443</c:v>
                </c:pt>
                <c:pt idx="1903">
                  <c:v>925.99999999999443</c:v>
                </c:pt>
                <c:pt idx="1904">
                  <c:v>927.00000000000102</c:v>
                </c:pt>
                <c:pt idx="1905">
                  <c:v>927.00000000000102</c:v>
                </c:pt>
                <c:pt idx="1906">
                  <c:v>927.99999999999795</c:v>
                </c:pt>
                <c:pt idx="1907">
                  <c:v>927.99999999999795</c:v>
                </c:pt>
                <c:pt idx="1908">
                  <c:v>928.999999999995</c:v>
                </c:pt>
                <c:pt idx="1909">
                  <c:v>928.999999999995</c:v>
                </c:pt>
                <c:pt idx="1910">
                  <c:v>929.99999999999193</c:v>
                </c:pt>
                <c:pt idx="1911">
                  <c:v>929.99999999999193</c:v>
                </c:pt>
                <c:pt idx="1912">
                  <c:v>930.99999999998886</c:v>
                </c:pt>
                <c:pt idx="1913">
                  <c:v>930.99999999998886</c:v>
                </c:pt>
                <c:pt idx="1914">
                  <c:v>931.99999999999545</c:v>
                </c:pt>
                <c:pt idx="1915">
                  <c:v>931.99999999999545</c:v>
                </c:pt>
                <c:pt idx="1916">
                  <c:v>932.99999999999238</c:v>
                </c:pt>
                <c:pt idx="1917">
                  <c:v>932.99999999999238</c:v>
                </c:pt>
                <c:pt idx="1918">
                  <c:v>933.99999999999886</c:v>
                </c:pt>
                <c:pt idx="1919">
                  <c:v>933.99999999999886</c:v>
                </c:pt>
                <c:pt idx="1920">
                  <c:v>934.99999999999591</c:v>
                </c:pt>
                <c:pt idx="1921">
                  <c:v>934.99999999999591</c:v>
                </c:pt>
                <c:pt idx="1922">
                  <c:v>935.99999999999284</c:v>
                </c:pt>
                <c:pt idx="1923">
                  <c:v>935.99999999999284</c:v>
                </c:pt>
                <c:pt idx="1924">
                  <c:v>936.99999999998977</c:v>
                </c:pt>
                <c:pt idx="1925">
                  <c:v>936.99999999998977</c:v>
                </c:pt>
                <c:pt idx="1926">
                  <c:v>937.99999999999636</c:v>
                </c:pt>
                <c:pt idx="1927">
                  <c:v>937.99999999999636</c:v>
                </c:pt>
                <c:pt idx="1928">
                  <c:v>938.99999999999329</c:v>
                </c:pt>
                <c:pt idx="1929">
                  <c:v>938.99999999999329</c:v>
                </c:pt>
                <c:pt idx="1930">
                  <c:v>939.99999999999989</c:v>
                </c:pt>
                <c:pt idx="1931">
                  <c:v>939.99999999999989</c:v>
                </c:pt>
                <c:pt idx="1932">
                  <c:v>940.99999999999682</c:v>
                </c:pt>
                <c:pt idx="1933">
                  <c:v>940.99999999999682</c:v>
                </c:pt>
                <c:pt idx="1934">
                  <c:v>941.99999999999375</c:v>
                </c:pt>
                <c:pt idx="1935">
                  <c:v>941.99999999999375</c:v>
                </c:pt>
                <c:pt idx="1936">
                  <c:v>942.99999999999068</c:v>
                </c:pt>
                <c:pt idx="1937">
                  <c:v>942.99999999999068</c:v>
                </c:pt>
                <c:pt idx="1938">
                  <c:v>943.99999999999727</c:v>
                </c:pt>
                <c:pt idx="1939">
                  <c:v>943.99999999999727</c:v>
                </c:pt>
                <c:pt idx="1940">
                  <c:v>944.9999999999942</c:v>
                </c:pt>
                <c:pt idx="1941">
                  <c:v>944.9999999999942</c:v>
                </c:pt>
                <c:pt idx="1942">
                  <c:v>946.0000000000008</c:v>
                </c:pt>
                <c:pt idx="1943">
                  <c:v>946.0000000000008</c:v>
                </c:pt>
                <c:pt idx="1944">
                  <c:v>946.99999999999773</c:v>
                </c:pt>
                <c:pt idx="1945">
                  <c:v>946.99999999999773</c:v>
                </c:pt>
                <c:pt idx="1946">
                  <c:v>947.99999999999477</c:v>
                </c:pt>
                <c:pt idx="1947">
                  <c:v>947.99999999999477</c:v>
                </c:pt>
                <c:pt idx="1948">
                  <c:v>948.9999999999917</c:v>
                </c:pt>
                <c:pt idx="1949">
                  <c:v>948.9999999999917</c:v>
                </c:pt>
                <c:pt idx="1950">
                  <c:v>949.99999999999818</c:v>
                </c:pt>
                <c:pt idx="1951">
                  <c:v>949.99999999999818</c:v>
                </c:pt>
                <c:pt idx="1952">
                  <c:v>950.99999999999523</c:v>
                </c:pt>
                <c:pt idx="1953">
                  <c:v>950.99999999999523</c:v>
                </c:pt>
                <c:pt idx="1954">
                  <c:v>951.99999999999216</c:v>
                </c:pt>
                <c:pt idx="1955">
                  <c:v>951.99999999999216</c:v>
                </c:pt>
                <c:pt idx="1956">
                  <c:v>952.99999999999864</c:v>
                </c:pt>
                <c:pt idx="1957">
                  <c:v>952.99999999999864</c:v>
                </c:pt>
                <c:pt idx="1958">
                  <c:v>953.99999999999568</c:v>
                </c:pt>
                <c:pt idx="1959">
                  <c:v>953.99999999999568</c:v>
                </c:pt>
                <c:pt idx="1960">
                  <c:v>954.99999999999261</c:v>
                </c:pt>
                <c:pt idx="1961">
                  <c:v>954.99999999999261</c:v>
                </c:pt>
                <c:pt idx="1962">
                  <c:v>955.99999999998954</c:v>
                </c:pt>
                <c:pt idx="1963">
                  <c:v>955.99999999998954</c:v>
                </c:pt>
                <c:pt idx="1964">
                  <c:v>956.99999999999613</c:v>
                </c:pt>
                <c:pt idx="1965">
                  <c:v>956.99999999999613</c:v>
                </c:pt>
                <c:pt idx="1966">
                  <c:v>957.99999999999307</c:v>
                </c:pt>
                <c:pt idx="1967">
                  <c:v>957.99999999999307</c:v>
                </c:pt>
                <c:pt idx="1968">
                  <c:v>958.99999999999966</c:v>
                </c:pt>
                <c:pt idx="1969">
                  <c:v>958.99999999999966</c:v>
                </c:pt>
                <c:pt idx="1970">
                  <c:v>959.99999999999659</c:v>
                </c:pt>
                <c:pt idx="1971">
                  <c:v>959.99999999999659</c:v>
                </c:pt>
                <c:pt idx="1972">
                  <c:v>960.99999999999352</c:v>
                </c:pt>
                <c:pt idx="1973">
                  <c:v>960.99999999999352</c:v>
                </c:pt>
                <c:pt idx="1974">
                  <c:v>961.99999999999045</c:v>
                </c:pt>
                <c:pt idx="1975">
                  <c:v>961.99999999999045</c:v>
                </c:pt>
                <c:pt idx="1976">
                  <c:v>962.99999999999704</c:v>
                </c:pt>
                <c:pt idx="1977">
                  <c:v>962.99999999999704</c:v>
                </c:pt>
                <c:pt idx="1978">
                  <c:v>963.99999999999397</c:v>
                </c:pt>
                <c:pt idx="1979">
                  <c:v>963.99999999999397</c:v>
                </c:pt>
                <c:pt idx="1980">
                  <c:v>965.00000000000057</c:v>
                </c:pt>
                <c:pt idx="1981">
                  <c:v>965.00000000000057</c:v>
                </c:pt>
                <c:pt idx="1982">
                  <c:v>965.9999999999975</c:v>
                </c:pt>
                <c:pt idx="1983">
                  <c:v>965.9999999999975</c:v>
                </c:pt>
                <c:pt idx="1984">
                  <c:v>966.99999999999454</c:v>
                </c:pt>
                <c:pt idx="1985">
                  <c:v>966.99999999999454</c:v>
                </c:pt>
                <c:pt idx="1986">
                  <c:v>967.99999999999147</c:v>
                </c:pt>
                <c:pt idx="1987">
                  <c:v>967.99999999999147</c:v>
                </c:pt>
                <c:pt idx="1988">
                  <c:v>968.99999999999795</c:v>
                </c:pt>
                <c:pt idx="1989">
                  <c:v>968.99999999999795</c:v>
                </c:pt>
                <c:pt idx="1990">
                  <c:v>969.999999999995</c:v>
                </c:pt>
                <c:pt idx="1991">
                  <c:v>969.999999999995</c:v>
                </c:pt>
                <c:pt idx="1992">
                  <c:v>971.00000000000148</c:v>
                </c:pt>
                <c:pt idx="1993">
                  <c:v>971.00000000000148</c:v>
                </c:pt>
                <c:pt idx="1994">
                  <c:v>971.99999999999841</c:v>
                </c:pt>
                <c:pt idx="1995">
                  <c:v>971.99999999999841</c:v>
                </c:pt>
                <c:pt idx="1996">
                  <c:v>972.99999999999545</c:v>
                </c:pt>
                <c:pt idx="1997">
                  <c:v>972.99999999999545</c:v>
                </c:pt>
                <c:pt idx="1998">
                  <c:v>973.99999999999238</c:v>
                </c:pt>
                <c:pt idx="1999">
                  <c:v>973.99999999999238</c:v>
                </c:pt>
                <c:pt idx="2000">
                  <c:v>974.99999999998931</c:v>
                </c:pt>
                <c:pt idx="2001">
                  <c:v>974.99999999998931</c:v>
                </c:pt>
                <c:pt idx="2002">
                  <c:v>975.99999999999591</c:v>
                </c:pt>
                <c:pt idx="2003">
                  <c:v>975.99999999999591</c:v>
                </c:pt>
                <c:pt idx="2004">
                  <c:v>976.99999999999284</c:v>
                </c:pt>
                <c:pt idx="2005">
                  <c:v>976.99999999999284</c:v>
                </c:pt>
                <c:pt idx="2006">
                  <c:v>977.99999999999943</c:v>
                </c:pt>
                <c:pt idx="2007">
                  <c:v>977.99999999999943</c:v>
                </c:pt>
                <c:pt idx="2008">
                  <c:v>978.99999999999636</c:v>
                </c:pt>
                <c:pt idx="2009">
                  <c:v>978.99999999999636</c:v>
                </c:pt>
                <c:pt idx="2010">
                  <c:v>979.99999999999329</c:v>
                </c:pt>
                <c:pt idx="2011">
                  <c:v>979.99999999999329</c:v>
                </c:pt>
                <c:pt idx="2012">
                  <c:v>980.99999999999022</c:v>
                </c:pt>
                <c:pt idx="2013">
                  <c:v>980.99999999999022</c:v>
                </c:pt>
                <c:pt idx="2014">
                  <c:v>981.99999999999682</c:v>
                </c:pt>
                <c:pt idx="2015">
                  <c:v>981.99999999999682</c:v>
                </c:pt>
                <c:pt idx="2016">
                  <c:v>982.99999999999375</c:v>
                </c:pt>
                <c:pt idx="2017">
                  <c:v>982.99999999999375</c:v>
                </c:pt>
                <c:pt idx="2018">
                  <c:v>984.00000000000034</c:v>
                </c:pt>
                <c:pt idx="2019">
                  <c:v>984.00000000000034</c:v>
                </c:pt>
                <c:pt idx="2020">
                  <c:v>984.99999999999727</c:v>
                </c:pt>
                <c:pt idx="2021">
                  <c:v>984.99999999999727</c:v>
                </c:pt>
                <c:pt idx="2022">
                  <c:v>985.99999999999432</c:v>
                </c:pt>
                <c:pt idx="2023">
                  <c:v>985.99999999999432</c:v>
                </c:pt>
                <c:pt idx="2024">
                  <c:v>986.99999999999125</c:v>
                </c:pt>
                <c:pt idx="2025">
                  <c:v>986.99999999999125</c:v>
                </c:pt>
                <c:pt idx="2026">
                  <c:v>987.99999999999773</c:v>
                </c:pt>
                <c:pt idx="2027">
                  <c:v>987.99999999999773</c:v>
                </c:pt>
                <c:pt idx="2028">
                  <c:v>988.99999999999477</c:v>
                </c:pt>
                <c:pt idx="2029">
                  <c:v>988.99999999999477</c:v>
                </c:pt>
                <c:pt idx="2030">
                  <c:v>990.00000000000125</c:v>
                </c:pt>
                <c:pt idx="2031">
                  <c:v>990.00000000000125</c:v>
                </c:pt>
                <c:pt idx="2032">
                  <c:v>990.99999999999818</c:v>
                </c:pt>
                <c:pt idx="2033">
                  <c:v>990.99999999999818</c:v>
                </c:pt>
                <c:pt idx="2034">
                  <c:v>991.99999999999523</c:v>
                </c:pt>
                <c:pt idx="2035">
                  <c:v>991.99999999999523</c:v>
                </c:pt>
                <c:pt idx="2036">
                  <c:v>992.99999999999216</c:v>
                </c:pt>
                <c:pt idx="2037">
                  <c:v>992.99999999999216</c:v>
                </c:pt>
                <c:pt idx="2038">
                  <c:v>993.99999999998909</c:v>
                </c:pt>
                <c:pt idx="2039">
                  <c:v>993.99999999998909</c:v>
                </c:pt>
                <c:pt idx="2040">
                  <c:v>994.99999999999568</c:v>
                </c:pt>
                <c:pt idx="2041">
                  <c:v>994.99999999999568</c:v>
                </c:pt>
                <c:pt idx="2042">
                  <c:v>995.99999999999261</c:v>
                </c:pt>
                <c:pt idx="2043">
                  <c:v>995.99999999999261</c:v>
                </c:pt>
                <c:pt idx="2044">
                  <c:v>996.9999999999992</c:v>
                </c:pt>
                <c:pt idx="2045">
                  <c:v>996.9999999999992</c:v>
                </c:pt>
                <c:pt idx="2046">
                  <c:v>997.99999999999613</c:v>
                </c:pt>
                <c:pt idx="2047">
                  <c:v>997.99999999999613</c:v>
                </c:pt>
              </c:numCache>
            </c:numRef>
          </c:xVal>
          <c:yVal>
            <c:numRef>
              <c:f>'15% T4 &amp;T7'!$O$2:$O$2049</c:f>
              <c:numCache>
                <c:formatCode>General</c:formatCode>
                <c:ptCount val="2048"/>
                <c:pt idx="0">
                  <c:v>21.9</c:v>
                </c:pt>
                <c:pt idx="1">
                  <c:v>21.9</c:v>
                </c:pt>
                <c:pt idx="2">
                  <c:v>21.9</c:v>
                </c:pt>
                <c:pt idx="3">
                  <c:v>21.9</c:v>
                </c:pt>
                <c:pt idx="4">
                  <c:v>21.9</c:v>
                </c:pt>
                <c:pt idx="5">
                  <c:v>21.9</c:v>
                </c:pt>
                <c:pt idx="6">
                  <c:v>21.9</c:v>
                </c:pt>
                <c:pt idx="7">
                  <c:v>21.8</c:v>
                </c:pt>
                <c:pt idx="8">
                  <c:v>21.9</c:v>
                </c:pt>
                <c:pt idx="9">
                  <c:v>21.9</c:v>
                </c:pt>
                <c:pt idx="10">
                  <c:v>21.9</c:v>
                </c:pt>
                <c:pt idx="11">
                  <c:v>21.9</c:v>
                </c:pt>
                <c:pt idx="12">
                  <c:v>21.9</c:v>
                </c:pt>
                <c:pt idx="13">
                  <c:v>21.9</c:v>
                </c:pt>
                <c:pt idx="14">
                  <c:v>21.9</c:v>
                </c:pt>
                <c:pt idx="15">
                  <c:v>21.9</c:v>
                </c:pt>
                <c:pt idx="16">
                  <c:v>21.9</c:v>
                </c:pt>
                <c:pt idx="17">
                  <c:v>21.9</c:v>
                </c:pt>
                <c:pt idx="18">
                  <c:v>21.9</c:v>
                </c:pt>
                <c:pt idx="19">
                  <c:v>21.9</c:v>
                </c:pt>
                <c:pt idx="20">
                  <c:v>21.9</c:v>
                </c:pt>
                <c:pt idx="21">
                  <c:v>21.9</c:v>
                </c:pt>
                <c:pt idx="22">
                  <c:v>21.9</c:v>
                </c:pt>
                <c:pt idx="23">
                  <c:v>21.9</c:v>
                </c:pt>
                <c:pt idx="24">
                  <c:v>21.9</c:v>
                </c:pt>
                <c:pt idx="25">
                  <c:v>21.9</c:v>
                </c:pt>
                <c:pt idx="26">
                  <c:v>21.9</c:v>
                </c:pt>
                <c:pt idx="27">
                  <c:v>21.9</c:v>
                </c:pt>
                <c:pt idx="28">
                  <c:v>21.9</c:v>
                </c:pt>
                <c:pt idx="29">
                  <c:v>21.9</c:v>
                </c:pt>
                <c:pt idx="30">
                  <c:v>21.9</c:v>
                </c:pt>
                <c:pt idx="31">
                  <c:v>21.9</c:v>
                </c:pt>
                <c:pt idx="32">
                  <c:v>21.9</c:v>
                </c:pt>
                <c:pt idx="33">
                  <c:v>21.9</c:v>
                </c:pt>
                <c:pt idx="34">
                  <c:v>21.9</c:v>
                </c:pt>
                <c:pt idx="35">
                  <c:v>21.9</c:v>
                </c:pt>
                <c:pt idx="36">
                  <c:v>21.9</c:v>
                </c:pt>
                <c:pt idx="37">
                  <c:v>21.9</c:v>
                </c:pt>
                <c:pt idx="38">
                  <c:v>21.9</c:v>
                </c:pt>
                <c:pt idx="39">
                  <c:v>21.9</c:v>
                </c:pt>
                <c:pt idx="40">
                  <c:v>21.9</c:v>
                </c:pt>
                <c:pt idx="41">
                  <c:v>21.9</c:v>
                </c:pt>
                <c:pt idx="42">
                  <c:v>21.9</c:v>
                </c:pt>
                <c:pt idx="43">
                  <c:v>22</c:v>
                </c:pt>
                <c:pt idx="44">
                  <c:v>22</c:v>
                </c:pt>
                <c:pt idx="45">
                  <c:v>22</c:v>
                </c:pt>
                <c:pt idx="46">
                  <c:v>22</c:v>
                </c:pt>
                <c:pt idx="47">
                  <c:v>22</c:v>
                </c:pt>
                <c:pt idx="48">
                  <c:v>22</c:v>
                </c:pt>
                <c:pt idx="49">
                  <c:v>22</c:v>
                </c:pt>
                <c:pt idx="50">
                  <c:v>22</c:v>
                </c:pt>
                <c:pt idx="51">
                  <c:v>22</c:v>
                </c:pt>
                <c:pt idx="52">
                  <c:v>22</c:v>
                </c:pt>
                <c:pt idx="53">
                  <c:v>22</c:v>
                </c:pt>
                <c:pt idx="54">
                  <c:v>22</c:v>
                </c:pt>
                <c:pt idx="55">
                  <c:v>22</c:v>
                </c:pt>
                <c:pt idx="56">
                  <c:v>22</c:v>
                </c:pt>
                <c:pt idx="57">
                  <c:v>22</c:v>
                </c:pt>
                <c:pt idx="58">
                  <c:v>22</c:v>
                </c:pt>
                <c:pt idx="59">
                  <c:v>22</c:v>
                </c:pt>
                <c:pt idx="60">
                  <c:v>22</c:v>
                </c:pt>
                <c:pt idx="61">
                  <c:v>22</c:v>
                </c:pt>
                <c:pt idx="62">
                  <c:v>22</c:v>
                </c:pt>
                <c:pt idx="63">
                  <c:v>22</c:v>
                </c:pt>
                <c:pt idx="64">
                  <c:v>22</c:v>
                </c:pt>
                <c:pt idx="65">
                  <c:v>22</c:v>
                </c:pt>
                <c:pt idx="66">
                  <c:v>22</c:v>
                </c:pt>
                <c:pt idx="67">
                  <c:v>22</c:v>
                </c:pt>
                <c:pt idx="68">
                  <c:v>22</c:v>
                </c:pt>
                <c:pt idx="69">
                  <c:v>22</c:v>
                </c:pt>
                <c:pt idx="70">
                  <c:v>22</c:v>
                </c:pt>
                <c:pt idx="71">
                  <c:v>22</c:v>
                </c:pt>
                <c:pt idx="72">
                  <c:v>22.1</c:v>
                </c:pt>
                <c:pt idx="73">
                  <c:v>22.1</c:v>
                </c:pt>
                <c:pt idx="74">
                  <c:v>22.1</c:v>
                </c:pt>
                <c:pt idx="75">
                  <c:v>22.1</c:v>
                </c:pt>
                <c:pt idx="76">
                  <c:v>22.1</c:v>
                </c:pt>
                <c:pt idx="77">
                  <c:v>22.1</c:v>
                </c:pt>
                <c:pt idx="78">
                  <c:v>22.1</c:v>
                </c:pt>
                <c:pt idx="79">
                  <c:v>22.1</c:v>
                </c:pt>
                <c:pt idx="80">
                  <c:v>22.1</c:v>
                </c:pt>
                <c:pt idx="81">
                  <c:v>22.1</c:v>
                </c:pt>
                <c:pt idx="82">
                  <c:v>22.1</c:v>
                </c:pt>
                <c:pt idx="83">
                  <c:v>22.1</c:v>
                </c:pt>
                <c:pt idx="84">
                  <c:v>22.1</c:v>
                </c:pt>
                <c:pt idx="85">
                  <c:v>22.1</c:v>
                </c:pt>
                <c:pt idx="86">
                  <c:v>22.1</c:v>
                </c:pt>
                <c:pt idx="87">
                  <c:v>22.1</c:v>
                </c:pt>
                <c:pt idx="88">
                  <c:v>22.1</c:v>
                </c:pt>
                <c:pt idx="89">
                  <c:v>22.1</c:v>
                </c:pt>
                <c:pt idx="90">
                  <c:v>22.1</c:v>
                </c:pt>
                <c:pt idx="91">
                  <c:v>22.1</c:v>
                </c:pt>
                <c:pt idx="92">
                  <c:v>22.1</c:v>
                </c:pt>
                <c:pt idx="93">
                  <c:v>22.1</c:v>
                </c:pt>
                <c:pt idx="94">
                  <c:v>22.1</c:v>
                </c:pt>
                <c:pt idx="95">
                  <c:v>22.1</c:v>
                </c:pt>
                <c:pt idx="96">
                  <c:v>22.1</c:v>
                </c:pt>
                <c:pt idx="97">
                  <c:v>22.1</c:v>
                </c:pt>
                <c:pt idx="98">
                  <c:v>22.1</c:v>
                </c:pt>
                <c:pt idx="99">
                  <c:v>22.2</c:v>
                </c:pt>
                <c:pt idx="100">
                  <c:v>22.3</c:v>
                </c:pt>
                <c:pt idx="101">
                  <c:v>22.5</c:v>
                </c:pt>
                <c:pt idx="102">
                  <c:v>22.6</c:v>
                </c:pt>
                <c:pt idx="103">
                  <c:v>22.8</c:v>
                </c:pt>
                <c:pt idx="104">
                  <c:v>23</c:v>
                </c:pt>
                <c:pt idx="105">
                  <c:v>23.2</c:v>
                </c:pt>
                <c:pt idx="106">
                  <c:v>23.4</c:v>
                </c:pt>
                <c:pt idx="107">
                  <c:v>23.8</c:v>
                </c:pt>
                <c:pt idx="108">
                  <c:v>24.2</c:v>
                </c:pt>
                <c:pt idx="109">
                  <c:v>24.7</c:v>
                </c:pt>
                <c:pt idx="110">
                  <c:v>25.3</c:v>
                </c:pt>
                <c:pt idx="111">
                  <c:v>26</c:v>
                </c:pt>
                <c:pt idx="112">
                  <c:v>26.7</c:v>
                </c:pt>
                <c:pt idx="113">
                  <c:v>27.5</c:v>
                </c:pt>
                <c:pt idx="114">
                  <c:v>28.3</c:v>
                </c:pt>
                <c:pt idx="115">
                  <c:v>29.3</c:v>
                </c:pt>
                <c:pt idx="116">
                  <c:v>30.4</c:v>
                </c:pt>
                <c:pt idx="117">
                  <c:v>31.6</c:v>
                </c:pt>
                <c:pt idx="118">
                  <c:v>33</c:v>
                </c:pt>
                <c:pt idx="119">
                  <c:v>34.4</c:v>
                </c:pt>
                <c:pt idx="120">
                  <c:v>35.6</c:v>
                </c:pt>
                <c:pt idx="121">
                  <c:v>36.9</c:v>
                </c:pt>
                <c:pt idx="122">
                  <c:v>38.1</c:v>
                </c:pt>
                <c:pt idx="123">
                  <c:v>39.200000000000003</c:v>
                </c:pt>
                <c:pt idx="124">
                  <c:v>40.1</c:v>
                </c:pt>
                <c:pt idx="125">
                  <c:v>41.2</c:v>
                </c:pt>
                <c:pt idx="126">
                  <c:v>42.2</c:v>
                </c:pt>
                <c:pt idx="127">
                  <c:v>43.2</c:v>
                </c:pt>
                <c:pt idx="128">
                  <c:v>44.1</c:v>
                </c:pt>
                <c:pt idx="129">
                  <c:v>45</c:v>
                </c:pt>
                <c:pt idx="130">
                  <c:v>45.8</c:v>
                </c:pt>
                <c:pt idx="131">
                  <c:v>46.6</c:v>
                </c:pt>
                <c:pt idx="132">
                  <c:v>47.4</c:v>
                </c:pt>
                <c:pt idx="133">
                  <c:v>48</c:v>
                </c:pt>
                <c:pt idx="134">
                  <c:v>48.5</c:v>
                </c:pt>
                <c:pt idx="135">
                  <c:v>49</c:v>
                </c:pt>
                <c:pt idx="136">
                  <c:v>49.3</c:v>
                </c:pt>
                <c:pt idx="137">
                  <c:v>49.7</c:v>
                </c:pt>
                <c:pt idx="138">
                  <c:v>50</c:v>
                </c:pt>
                <c:pt idx="139">
                  <c:v>50.3</c:v>
                </c:pt>
                <c:pt idx="140">
                  <c:v>50.5</c:v>
                </c:pt>
                <c:pt idx="141">
                  <c:v>50.6</c:v>
                </c:pt>
                <c:pt idx="142">
                  <c:v>50.8</c:v>
                </c:pt>
                <c:pt idx="143">
                  <c:v>51.1</c:v>
                </c:pt>
                <c:pt idx="144">
                  <c:v>51.4</c:v>
                </c:pt>
                <c:pt idx="145">
                  <c:v>51.7</c:v>
                </c:pt>
                <c:pt idx="146">
                  <c:v>52</c:v>
                </c:pt>
                <c:pt idx="147">
                  <c:v>52.4</c:v>
                </c:pt>
                <c:pt idx="148">
                  <c:v>52.8</c:v>
                </c:pt>
                <c:pt idx="149">
                  <c:v>53.2</c:v>
                </c:pt>
                <c:pt idx="150">
                  <c:v>53.4</c:v>
                </c:pt>
                <c:pt idx="151">
                  <c:v>53.5</c:v>
                </c:pt>
                <c:pt idx="152">
                  <c:v>53.5</c:v>
                </c:pt>
                <c:pt idx="153">
                  <c:v>53.5</c:v>
                </c:pt>
                <c:pt idx="154">
                  <c:v>53.5</c:v>
                </c:pt>
                <c:pt idx="155">
                  <c:v>53.5</c:v>
                </c:pt>
                <c:pt idx="156">
                  <c:v>53.5</c:v>
                </c:pt>
                <c:pt idx="157">
                  <c:v>53.5</c:v>
                </c:pt>
                <c:pt idx="158">
                  <c:v>53.5</c:v>
                </c:pt>
                <c:pt idx="159">
                  <c:v>53.5</c:v>
                </c:pt>
                <c:pt idx="160">
                  <c:v>53.6</c:v>
                </c:pt>
                <c:pt idx="161">
                  <c:v>53.9</c:v>
                </c:pt>
                <c:pt idx="162">
                  <c:v>54.2</c:v>
                </c:pt>
                <c:pt idx="163">
                  <c:v>54.4</c:v>
                </c:pt>
                <c:pt idx="164">
                  <c:v>54.6</c:v>
                </c:pt>
                <c:pt idx="165">
                  <c:v>54.6</c:v>
                </c:pt>
                <c:pt idx="166">
                  <c:v>54.6</c:v>
                </c:pt>
                <c:pt idx="167">
                  <c:v>54.6</c:v>
                </c:pt>
                <c:pt idx="168">
                  <c:v>54.5</c:v>
                </c:pt>
                <c:pt idx="169">
                  <c:v>54.4</c:v>
                </c:pt>
                <c:pt idx="170">
                  <c:v>54.2</c:v>
                </c:pt>
                <c:pt idx="171">
                  <c:v>54</c:v>
                </c:pt>
                <c:pt idx="172">
                  <c:v>54</c:v>
                </c:pt>
                <c:pt idx="173">
                  <c:v>53.9</c:v>
                </c:pt>
                <c:pt idx="174">
                  <c:v>53.9</c:v>
                </c:pt>
                <c:pt idx="175">
                  <c:v>54</c:v>
                </c:pt>
                <c:pt idx="176">
                  <c:v>54.2</c:v>
                </c:pt>
                <c:pt idx="177">
                  <c:v>54.3</c:v>
                </c:pt>
                <c:pt idx="178">
                  <c:v>54.5</c:v>
                </c:pt>
                <c:pt idx="179">
                  <c:v>54.8</c:v>
                </c:pt>
                <c:pt idx="180">
                  <c:v>55</c:v>
                </c:pt>
                <c:pt idx="181">
                  <c:v>55.1</c:v>
                </c:pt>
                <c:pt idx="182">
                  <c:v>55.1</c:v>
                </c:pt>
                <c:pt idx="183">
                  <c:v>55.2</c:v>
                </c:pt>
                <c:pt idx="184">
                  <c:v>55.2</c:v>
                </c:pt>
                <c:pt idx="185">
                  <c:v>55.2</c:v>
                </c:pt>
                <c:pt idx="186">
                  <c:v>55.3</c:v>
                </c:pt>
                <c:pt idx="187">
                  <c:v>55.3</c:v>
                </c:pt>
                <c:pt idx="188">
                  <c:v>55.4</c:v>
                </c:pt>
                <c:pt idx="189">
                  <c:v>55.5</c:v>
                </c:pt>
                <c:pt idx="190">
                  <c:v>55.6</c:v>
                </c:pt>
                <c:pt idx="191">
                  <c:v>55.6</c:v>
                </c:pt>
                <c:pt idx="192">
                  <c:v>55.6</c:v>
                </c:pt>
                <c:pt idx="193">
                  <c:v>55.6</c:v>
                </c:pt>
                <c:pt idx="194">
                  <c:v>55.6</c:v>
                </c:pt>
                <c:pt idx="195">
                  <c:v>55.5</c:v>
                </c:pt>
                <c:pt idx="196">
                  <c:v>55.3</c:v>
                </c:pt>
                <c:pt idx="197">
                  <c:v>55.2</c:v>
                </c:pt>
                <c:pt idx="198">
                  <c:v>55.2</c:v>
                </c:pt>
                <c:pt idx="199">
                  <c:v>55.2</c:v>
                </c:pt>
                <c:pt idx="200">
                  <c:v>55.1</c:v>
                </c:pt>
                <c:pt idx="201">
                  <c:v>55.1</c:v>
                </c:pt>
                <c:pt idx="202">
                  <c:v>55.2</c:v>
                </c:pt>
                <c:pt idx="203">
                  <c:v>55.2</c:v>
                </c:pt>
                <c:pt idx="204">
                  <c:v>55.3</c:v>
                </c:pt>
                <c:pt idx="205">
                  <c:v>55.5</c:v>
                </c:pt>
                <c:pt idx="206">
                  <c:v>55.8</c:v>
                </c:pt>
                <c:pt idx="207">
                  <c:v>56</c:v>
                </c:pt>
                <c:pt idx="208">
                  <c:v>56.2</c:v>
                </c:pt>
                <c:pt idx="209">
                  <c:v>56.5</c:v>
                </c:pt>
                <c:pt idx="210">
                  <c:v>56.7</c:v>
                </c:pt>
                <c:pt idx="211">
                  <c:v>56.8</c:v>
                </c:pt>
                <c:pt idx="212">
                  <c:v>57</c:v>
                </c:pt>
                <c:pt idx="213">
                  <c:v>57.1</c:v>
                </c:pt>
                <c:pt idx="214">
                  <c:v>57.2</c:v>
                </c:pt>
                <c:pt idx="215">
                  <c:v>57.2</c:v>
                </c:pt>
                <c:pt idx="216">
                  <c:v>57.2</c:v>
                </c:pt>
                <c:pt idx="217">
                  <c:v>57.3</c:v>
                </c:pt>
                <c:pt idx="218">
                  <c:v>57.2</c:v>
                </c:pt>
                <c:pt idx="219">
                  <c:v>57.1</c:v>
                </c:pt>
                <c:pt idx="220">
                  <c:v>57</c:v>
                </c:pt>
                <c:pt idx="221">
                  <c:v>57</c:v>
                </c:pt>
                <c:pt idx="222">
                  <c:v>57</c:v>
                </c:pt>
                <c:pt idx="223">
                  <c:v>57</c:v>
                </c:pt>
                <c:pt idx="224">
                  <c:v>57</c:v>
                </c:pt>
                <c:pt idx="225">
                  <c:v>57</c:v>
                </c:pt>
                <c:pt idx="226">
                  <c:v>57</c:v>
                </c:pt>
                <c:pt idx="227">
                  <c:v>57</c:v>
                </c:pt>
                <c:pt idx="228">
                  <c:v>57</c:v>
                </c:pt>
                <c:pt idx="229">
                  <c:v>57</c:v>
                </c:pt>
                <c:pt idx="230">
                  <c:v>57</c:v>
                </c:pt>
                <c:pt idx="231">
                  <c:v>57</c:v>
                </c:pt>
                <c:pt idx="232">
                  <c:v>57</c:v>
                </c:pt>
                <c:pt idx="233">
                  <c:v>57</c:v>
                </c:pt>
                <c:pt idx="234">
                  <c:v>56.9</c:v>
                </c:pt>
                <c:pt idx="235">
                  <c:v>57</c:v>
                </c:pt>
                <c:pt idx="236">
                  <c:v>57</c:v>
                </c:pt>
                <c:pt idx="237">
                  <c:v>57</c:v>
                </c:pt>
                <c:pt idx="238">
                  <c:v>57</c:v>
                </c:pt>
                <c:pt idx="239">
                  <c:v>57</c:v>
                </c:pt>
                <c:pt idx="240">
                  <c:v>57</c:v>
                </c:pt>
                <c:pt idx="241">
                  <c:v>57</c:v>
                </c:pt>
                <c:pt idx="242">
                  <c:v>57</c:v>
                </c:pt>
                <c:pt idx="243">
                  <c:v>57</c:v>
                </c:pt>
                <c:pt idx="244">
                  <c:v>57</c:v>
                </c:pt>
                <c:pt idx="245">
                  <c:v>57</c:v>
                </c:pt>
                <c:pt idx="246">
                  <c:v>57</c:v>
                </c:pt>
                <c:pt idx="247">
                  <c:v>57</c:v>
                </c:pt>
                <c:pt idx="248">
                  <c:v>56.9</c:v>
                </c:pt>
                <c:pt idx="249">
                  <c:v>56.8</c:v>
                </c:pt>
                <c:pt idx="250">
                  <c:v>56.8</c:v>
                </c:pt>
                <c:pt idx="251">
                  <c:v>56.7</c:v>
                </c:pt>
                <c:pt idx="252">
                  <c:v>56.6</c:v>
                </c:pt>
                <c:pt idx="253">
                  <c:v>56.5</c:v>
                </c:pt>
                <c:pt idx="254">
                  <c:v>56.5</c:v>
                </c:pt>
                <c:pt idx="255">
                  <c:v>56.5</c:v>
                </c:pt>
                <c:pt idx="256">
                  <c:v>56.5</c:v>
                </c:pt>
                <c:pt idx="257">
                  <c:v>56.5</c:v>
                </c:pt>
                <c:pt idx="258">
                  <c:v>56.5</c:v>
                </c:pt>
                <c:pt idx="259">
                  <c:v>56.5</c:v>
                </c:pt>
                <c:pt idx="260">
                  <c:v>56.5</c:v>
                </c:pt>
                <c:pt idx="261">
                  <c:v>56.5</c:v>
                </c:pt>
                <c:pt idx="262">
                  <c:v>56.5</c:v>
                </c:pt>
                <c:pt idx="263">
                  <c:v>56.5</c:v>
                </c:pt>
                <c:pt idx="264">
                  <c:v>56.5</c:v>
                </c:pt>
                <c:pt idx="265">
                  <c:v>56.5</c:v>
                </c:pt>
                <c:pt idx="266">
                  <c:v>56.5</c:v>
                </c:pt>
                <c:pt idx="267">
                  <c:v>56.5</c:v>
                </c:pt>
                <c:pt idx="268">
                  <c:v>56.6</c:v>
                </c:pt>
                <c:pt idx="269">
                  <c:v>56.6</c:v>
                </c:pt>
                <c:pt idx="270">
                  <c:v>56.6</c:v>
                </c:pt>
                <c:pt idx="271">
                  <c:v>56.5</c:v>
                </c:pt>
                <c:pt idx="272">
                  <c:v>56.4</c:v>
                </c:pt>
                <c:pt idx="273">
                  <c:v>56.4</c:v>
                </c:pt>
                <c:pt idx="274">
                  <c:v>56.3</c:v>
                </c:pt>
                <c:pt idx="275">
                  <c:v>56.4</c:v>
                </c:pt>
                <c:pt idx="276">
                  <c:v>56.4</c:v>
                </c:pt>
                <c:pt idx="277">
                  <c:v>56.4</c:v>
                </c:pt>
                <c:pt idx="278">
                  <c:v>56.4</c:v>
                </c:pt>
                <c:pt idx="279">
                  <c:v>56.4</c:v>
                </c:pt>
                <c:pt idx="280">
                  <c:v>56.4</c:v>
                </c:pt>
                <c:pt idx="281">
                  <c:v>56.4</c:v>
                </c:pt>
                <c:pt idx="282">
                  <c:v>56.4</c:v>
                </c:pt>
                <c:pt idx="283">
                  <c:v>56.4</c:v>
                </c:pt>
                <c:pt idx="284">
                  <c:v>56.5</c:v>
                </c:pt>
                <c:pt idx="285">
                  <c:v>56.5</c:v>
                </c:pt>
                <c:pt idx="286">
                  <c:v>56.5</c:v>
                </c:pt>
                <c:pt idx="287">
                  <c:v>56.5</c:v>
                </c:pt>
                <c:pt idx="288">
                  <c:v>56.6</c:v>
                </c:pt>
                <c:pt idx="289">
                  <c:v>56.5</c:v>
                </c:pt>
                <c:pt idx="290">
                  <c:v>56.5</c:v>
                </c:pt>
                <c:pt idx="291">
                  <c:v>56.5</c:v>
                </c:pt>
                <c:pt idx="292">
                  <c:v>56.6</c:v>
                </c:pt>
                <c:pt idx="293">
                  <c:v>56.6</c:v>
                </c:pt>
                <c:pt idx="294">
                  <c:v>56.6</c:v>
                </c:pt>
                <c:pt idx="295">
                  <c:v>56.6</c:v>
                </c:pt>
                <c:pt idx="296">
                  <c:v>56.7</c:v>
                </c:pt>
                <c:pt idx="297">
                  <c:v>56.9</c:v>
                </c:pt>
                <c:pt idx="298">
                  <c:v>57.1</c:v>
                </c:pt>
                <c:pt idx="299">
                  <c:v>57.3</c:v>
                </c:pt>
                <c:pt idx="300">
                  <c:v>57.4</c:v>
                </c:pt>
                <c:pt idx="301">
                  <c:v>57.4</c:v>
                </c:pt>
                <c:pt idx="302">
                  <c:v>57.5</c:v>
                </c:pt>
                <c:pt idx="303">
                  <c:v>57.5</c:v>
                </c:pt>
                <c:pt idx="304">
                  <c:v>57.5</c:v>
                </c:pt>
                <c:pt idx="305">
                  <c:v>57.5</c:v>
                </c:pt>
                <c:pt idx="306">
                  <c:v>57.5</c:v>
                </c:pt>
                <c:pt idx="307">
                  <c:v>57.5</c:v>
                </c:pt>
                <c:pt idx="308">
                  <c:v>57.5</c:v>
                </c:pt>
                <c:pt idx="309">
                  <c:v>57.5</c:v>
                </c:pt>
                <c:pt idx="310">
                  <c:v>57.6</c:v>
                </c:pt>
                <c:pt idx="311">
                  <c:v>57.6</c:v>
                </c:pt>
                <c:pt idx="312">
                  <c:v>57.6</c:v>
                </c:pt>
                <c:pt idx="313">
                  <c:v>57.7</c:v>
                </c:pt>
                <c:pt idx="314">
                  <c:v>57.7</c:v>
                </c:pt>
                <c:pt idx="315">
                  <c:v>57.7</c:v>
                </c:pt>
                <c:pt idx="316">
                  <c:v>57.7</c:v>
                </c:pt>
                <c:pt idx="317">
                  <c:v>57.8</c:v>
                </c:pt>
                <c:pt idx="318">
                  <c:v>57.8</c:v>
                </c:pt>
                <c:pt idx="319">
                  <c:v>57.8</c:v>
                </c:pt>
                <c:pt idx="320">
                  <c:v>57.9</c:v>
                </c:pt>
                <c:pt idx="321">
                  <c:v>57.9</c:v>
                </c:pt>
                <c:pt idx="322">
                  <c:v>57.9</c:v>
                </c:pt>
                <c:pt idx="323">
                  <c:v>58</c:v>
                </c:pt>
                <c:pt idx="324">
                  <c:v>58</c:v>
                </c:pt>
                <c:pt idx="325">
                  <c:v>58.1</c:v>
                </c:pt>
                <c:pt idx="326">
                  <c:v>58.1</c:v>
                </c:pt>
                <c:pt idx="327">
                  <c:v>58.1</c:v>
                </c:pt>
                <c:pt idx="328">
                  <c:v>58.1</c:v>
                </c:pt>
                <c:pt idx="329">
                  <c:v>58.1</c:v>
                </c:pt>
                <c:pt idx="330">
                  <c:v>58.2</c:v>
                </c:pt>
                <c:pt idx="331">
                  <c:v>58.2</c:v>
                </c:pt>
                <c:pt idx="332">
                  <c:v>58.2</c:v>
                </c:pt>
                <c:pt idx="333">
                  <c:v>58.3</c:v>
                </c:pt>
                <c:pt idx="334">
                  <c:v>58.3</c:v>
                </c:pt>
                <c:pt idx="335">
                  <c:v>58.3</c:v>
                </c:pt>
                <c:pt idx="336">
                  <c:v>58.3</c:v>
                </c:pt>
                <c:pt idx="337">
                  <c:v>58.4</c:v>
                </c:pt>
                <c:pt idx="338">
                  <c:v>58.4</c:v>
                </c:pt>
                <c:pt idx="339">
                  <c:v>58.4</c:v>
                </c:pt>
                <c:pt idx="340">
                  <c:v>58.4</c:v>
                </c:pt>
                <c:pt idx="341">
                  <c:v>58.4</c:v>
                </c:pt>
                <c:pt idx="342">
                  <c:v>58.4</c:v>
                </c:pt>
                <c:pt idx="343">
                  <c:v>58.5</c:v>
                </c:pt>
                <c:pt idx="344">
                  <c:v>58.6</c:v>
                </c:pt>
                <c:pt idx="345">
                  <c:v>58.7</c:v>
                </c:pt>
                <c:pt idx="346">
                  <c:v>58.8</c:v>
                </c:pt>
                <c:pt idx="347">
                  <c:v>58.9</c:v>
                </c:pt>
                <c:pt idx="348">
                  <c:v>58.9</c:v>
                </c:pt>
                <c:pt idx="349">
                  <c:v>58.8</c:v>
                </c:pt>
                <c:pt idx="350">
                  <c:v>58.8</c:v>
                </c:pt>
                <c:pt idx="351">
                  <c:v>58.8</c:v>
                </c:pt>
                <c:pt idx="352">
                  <c:v>58.9</c:v>
                </c:pt>
                <c:pt idx="353">
                  <c:v>58.9</c:v>
                </c:pt>
                <c:pt idx="354">
                  <c:v>59</c:v>
                </c:pt>
                <c:pt idx="355">
                  <c:v>59</c:v>
                </c:pt>
                <c:pt idx="356">
                  <c:v>59</c:v>
                </c:pt>
                <c:pt idx="357">
                  <c:v>59</c:v>
                </c:pt>
                <c:pt idx="358">
                  <c:v>59.1</c:v>
                </c:pt>
                <c:pt idx="359">
                  <c:v>59.2</c:v>
                </c:pt>
                <c:pt idx="360">
                  <c:v>59.2</c:v>
                </c:pt>
                <c:pt idx="361">
                  <c:v>59.2</c:v>
                </c:pt>
                <c:pt idx="362">
                  <c:v>59.2</c:v>
                </c:pt>
                <c:pt idx="363">
                  <c:v>59.2</c:v>
                </c:pt>
                <c:pt idx="364">
                  <c:v>59.2</c:v>
                </c:pt>
                <c:pt idx="365">
                  <c:v>59.2</c:v>
                </c:pt>
                <c:pt idx="366">
                  <c:v>59.2</c:v>
                </c:pt>
                <c:pt idx="367">
                  <c:v>59.1</c:v>
                </c:pt>
                <c:pt idx="368">
                  <c:v>59.1</c:v>
                </c:pt>
                <c:pt idx="369">
                  <c:v>59.1</c:v>
                </c:pt>
                <c:pt idx="370">
                  <c:v>59.1</c:v>
                </c:pt>
                <c:pt idx="371">
                  <c:v>59.1</c:v>
                </c:pt>
                <c:pt idx="372">
                  <c:v>59.1</c:v>
                </c:pt>
                <c:pt idx="373">
                  <c:v>59.1</c:v>
                </c:pt>
                <c:pt idx="374">
                  <c:v>59.1</c:v>
                </c:pt>
                <c:pt idx="375">
                  <c:v>59.1</c:v>
                </c:pt>
                <c:pt idx="376">
                  <c:v>59.1</c:v>
                </c:pt>
                <c:pt idx="377">
                  <c:v>59.1</c:v>
                </c:pt>
                <c:pt idx="378">
                  <c:v>59.1</c:v>
                </c:pt>
                <c:pt idx="379">
                  <c:v>59.1</c:v>
                </c:pt>
                <c:pt idx="380">
                  <c:v>59.1</c:v>
                </c:pt>
                <c:pt idx="381">
                  <c:v>59.1</c:v>
                </c:pt>
                <c:pt idx="382">
                  <c:v>59.1</c:v>
                </c:pt>
                <c:pt idx="383">
                  <c:v>59.1</c:v>
                </c:pt>
                <c:pt idx="384">
                  <c:v>59.1</c:v>
                </c:pt>
                <c:pt idx="385">
                  <c:v>59.1</c:v>
                </c:pt>
                <c:pt idx="386">
                  <c:v>59.1</c:v>
                </c:pt>
                <c:pt idx="387">
                  <c:v>59.1</c:v>
                </c:pt>
                <c:pt idx="388">
                  <c:v>59.1</c:v>
                </c:pt>
                <c:pt idx="389">
                  <c:v>59.2</c:v>
                </c:pt>
                <c:pt idx="390">
                  <c:v>59.3</c:v>
                </c:pt>
                <c:pt idx="391">
                  <c:v>59.3</c:v>
                </c:pt>
                <c:pt idx="392">
                  <c:v>59.3</c:v>
                </c:pt>
                <c:pt idx="393">
                  <c:v>59.3</c:v>
                </c:pt>
                <c:pt idx="394">
                  <c:v>59.3</c:v>
                </c:pt>
                <c:pt idx="395">
                  <c:v>59.3</c:v>
                </c:pt>
                <c:pt idx="396">
                  <c:v>59.3</c:v>
                </c:pt>
                <c:pt idx="397">
                  <c:v>59.3</c:v>
                </c:pt>
                <c:pt idx="398">
                  <c:v>59.3</c:v>
                </c:pt>
                <c:pt idx="399">
                  <c:v>59.3</c:v>
                </c:pt>
                <c:pt idx="400">
                  <c:v>59.4</c:v>
                </c:pt>
                <c:pt idx="401">
                  <c:v>59.4</c:v>
                </c:pt>
                <c:pt idx="402">
                  <c:v>59.4</c:v>
                </c:pt>
                <c:pt idx="403">
                  <c:v>59.3</c:v>
                </c:pt>
                <c:pt idx="404">
                  <c:v>59.3</c:v>
                </c:pt>
                <c:pt idx="405">
                  <c:v>59.4</c:v>
                </c:pt>
                <c:pt idx="406">
                  <c:v>59.4</c:v>
                </c:pt>
                <c:pt idx="407">
                  <c:v>59.4</c:v>
                </c:pt>
                <c:pt idx="408">
                  <c:v>59.4</c:v>
                </c:pt>
                <c:pt idx="409">
                  <c:v>59.5</c:v>
                </c:pt>
                <c:pt idx="410">
                  <c:v>59.5</c:v>
                </c:pt>
                <c:pt idx="411">
                  <c:v>59.6</c:v>
                </c:pt>
                <c:pt idx="412">
                  <c:v>59.6</c:v>
                </c:pt>
                <c:pt idx="413">
                  <c:v>59.6</c:v>
                </c:pt>
                <c:pt idx="414">
                  <c:v>59.6</c:v>
                </c:pt>
                <c:pt idx="415">
                  <c:v>59.7</c:v>
                </c:pt>
                <c:pt idx="416">
                  <c:v>59.8</c:v>
                </c:pt>
                <c:pt idx="417">
                  <c:v>60</c:v>
                </c:pt>
                <c:pt idx="418">
                  <c:v>60.1</c:v>
                </c:pt>
                <c:pt idx="419">
                  <c:v>60.1</c:v>
                </c:pt>
                <c:pt idx="420">
                  <c:v>60.3</c:v>
                </c:pt>
                <c:pt idx="421">
                  <c:v>60.3</c:v>
                </c:pt>
                <c:pt idx="422">
                  <c:v>60.4</c:v>
                </c:pt>
                <c:pt idx="423">
                  <c:v>60.4</c:v>
                </c:pt>
                <c:pt idx="424">
                  <c:v>60.5</c:v>
                </c:pt>
                <c:pt idx="425">
                  <c:v>60.5</c:v>
                </c:pt>
                <c:pt idx="426">
                  <c:v>60.5</c:v>
                </c:pt>
                <c:pt idx="427">
                  <c:v>60.5</c:v>
                </c:pt>
                <c:pt idx="428">
                  <c:v>60.5</c:v>
                </c:pt>
                <c:pt idx="429">
                  <c:v>60.5</c:v>
                </c:pt>
                <c:pt idx="430">
                  <c:v>60.5</c:v>
                </c:pt>
                <c:pt idx="431">
                  <c:v>60.5</c:v>
                </c:pt>
                <c:pt idx="432">
                  <c:v>60.5</c:v>
                </c:pt>
                <c:pt idx="433">
                  <c:v>60.6</c:v>
                </c:pt>
                <c:pt idx="434">
                  <c:v>60.6</c:v>
                </c:pt>
                <c:pt idx="435">
                  <c:v>60.6</c:v>
                </c:pt>
                <c:pt idx="436">
                  <c:v>60.6</c:v>
                </c:pt>
                <c:pt idx="437">
                  <c:v>60.6</c:v>
                </c:pt>
                <c:pt idx="438">
                  <c:v>60.7</c:v>
                </c:pt>
                <c:pt idx="439">
                  <c:v>60.7</c:v>
                </c:pt>
                <c:pt idx="440">
                  <c:v>60.7</c:v>
                </c:pt>
                <c:pt idx="441">
                  <c:v>60.7</c:v>
                </c:pt>
                <c:pt idx="442">
                  <c:v>60.8</c:v>
                </c:pt>
                <c:pt idx="443">
                  <c:v>60.8</c:v>
                </c:pt>
                <c:pt idx="444">
                  <c:v>60.8</c:v>
                </c:pt>
                <c:pt idx="445">
                  <c:v>60.8</c:v>
                </c:pt>
                <c:pt idx="446">
                  <c:v>60.9</c:v>
                </c:pt>
                <c:pt idx="447">
                  <c:v>60.9</c:v>
                </c:pt>
                <c:pt idx="448">
                  <c:v>60.9</c:v>
                </c:pt>
                <c:pt idx="449">
                  <c:v>60.9</c:v>
                </c:pt>
                <c:pt idx="450">
                  <c:v>60.9</c:v>
                </c:pt>
                <c:pt idx="451">
                  <c:v>60.9</c:v>
                </c:pt>
                <c:pt idx="452">
                  <c:v>60.9</c:v>
                </c:pt>
                <c:pt idx="453">
                  <c:v>60.9</c:v>
                </c:pt>
                <c:pt idx="454">
                  <c:v>60.9</c:v>
                </c:pt>
                <c:pt idx="455">
                  <c:v>60.9</c:v>
                </c:pt>
                <c:pt idx="456">
                  <c:v>60.9</c:v>
                </c:pt>
                <c:pt idx="457">
                  <c:v>61</c:v>
                </c:pt>
                <c:pt idx="458">
                  <c:v>61</c:v>
                </c:pt>
                <c:pt idx="459">
                  <c:v>61</c:v>
                </c:pt>
                <c:pt idx="460">
                  <c:v>61</c:v>
                </c:pt>
                <c:pt idx="461">
                  <c:v>61</c:v>
                </c:pt>
                <c:pt idx="462">
                  <c:v>61.1</c:v>
                </c:pt>
                <c:pt idx="463">
                  <c:v>61.1</c:v>
                </c:pt>
                <c:pt idx="464">
                  <c:v>61.1</c:v>
                </c:pt>
                <c:pt idx="465">
                  <c:v>61.3</c:v>
                </c:pt>
                <c:pt idx="466">
                  <c:v>61.4</c:v>
                </c:pt>
                <c:pt idx="467">
                  <c:v>61.4</c:v>
                </c:pt>
                <c:pt idx="468">
                  <c:v>61.4</c:v>
                </c:pt>
                <c:pt idx="469">
                  <c:v>61.4</c:v>
                </c:pt>
                <c:pt idx="470">
                  <c:v>61.4</c:v>
                </c:pt>
                <c:pt idx="471">
                  <c:v>61.5</c:v>
                </c:pt>
                <c:pt idx="472">
                  <c:v>61.5</c:v>
                </c:pt>
                <c:pt idx="473">
                  <c:v>61.6</c:v>
                </c:pt>
                <c:pt idx="474">
                  <c:v>61.6</c:v>
                </c:pt>
                <c:pt idx="475">
                  <c:v>61.6</c:v>
                </c:pt>
                <c:pt idx="476">
                  <c:v>61.6</c:v>
                </c:pt>
                <c:pt idx="477">
                  <c:v>61.6</c:v>
                </c:pt>
                <c:pt idx="478">
                  <c:v>61.6</c:v>
                </c:pt>
                <c:pt idx="479">
                  <c:v>61.7</c:v>
                </c:pt>
                <c:pt idx="480">
                  <c:v>61.6</c:v>
                </c:pt>
                <c:pt idx="481">
                  <c:v>61.6</c:v>
                </c:pt>
                <c:pt idx="482">
                  <c:v>61.6</c:v>
                </c:pt>
                <c:pt idx="483">
                  <c:v>61.6</c:v>
                </c:pt>
                <c:pt idx="484">
                  <c:v>61.5</c:v>
                </c:pt>
                <c:pt idx="485">
                  <c:v>61.5</c:v>
                </c:pt>
                <c:pt idx="486">
                  <c:v>61.5</c:v>
                </c:pt>
                <c:pt idx="487">
                  <c:v>61.5</c:v>
                </c:pt>
                <c:pt idx="488">
                  <c:v>61.6</c:v>
                </c:pt>
                <c:pt idx="489">
                  <c:v>61.6</c:v>
                </c:pt>
                <c:pt idx="490">
                  <c:v>61.7</c:v>
                </c:pt>
                <c:pt idx="491">
                  <c:v>61.7</c:v>
                </c:pt>
                <c:pt idx="492">
                  <c:v>61.7</c:v>
                </c:pt>
                <c:pt idx="493">
                  <c:v>61.8</c:v>
                </c:pt>
                <c:pt idx="494">
                  <c:v>61.8</c:v>
                </c:pt>
                <c:pt idx="495">
                  <c:v>61.8</c:v>
                </c:pt>
                <c:pt idx="496">
                  <c:v>61.9</c:v>
                </c:pt>
                <c:pt idx="497">
                  <c:v>61.9</c:v>
                </c:pt>
                <c:pt idx="498">
                  <c:v>61.9</c:v>
                </c:pt>
                <c:pt idx="499">
                  <c:v>61.9</c:v>
                </c:pt>
                <c:pt idx="500">
                  <c:v>61.8</c:v>
                </c:pt>
                <c:pt idx="501">
                  <c:v>61.8</c:v>
                </c:pt>
                <c:pt idx="502">
                  <c:v>61.8</c:v>
                </c:pt>
                <c:pt idx="503">
                  <c:v>61.8</c:v>
                </c:pt>
                <c:pt idx="504">
                  <c:v>61.8</c:v>
                </c:pt>
                <c:pt idx="505">
                  <c:v>61.8</c:v>
                </c:pt>
                <c:pt idx="506">
                  <c:v>61.8</c:v>
                </c:pt>
                <c:pt idx="507">
                  <c:v>61.8</c:v>
                </c:pt>
                <c:pt idx="508">
                  <c:v>61.8</c:v>
                </c:pt>
                <c:pt idx="509">
                  <c:v>61.8</c:v>
                </c:pt>
                <c:pt idx="510">
                  <c:v>61.8</c:v>
                </c:pt>
                <c:pt idx="511">
                  <c:v>61.8</c:v>
                </c:pt>
                <c:pt idx="512">
                  <c:v>61.8</c:v>
                </c:pt>
                <c:pt idx="513">
                  <c:v>61.8</c:v>
                </c:pt>
                <c:pt idx="514">
                  <c:v>61.8</c:v>
                </c:pt>
                <c:pt idx="515">
                  <c:v>61.8</c:v>
                </c:pt>
                <c:pt idx="516">
                  <c:v>61.7</c:v>
                </c:pt>
                <c:pt idx="517">
                  <c:v>61.7</c:v>
                </c:pt>
                <c:pt idx="518">
                  <c:v>61.7</c:v>
                </c:pt>
                <c:pt idx="519">
                  <c:v>61.8</c:v>
                </c:pt>
                <c:pt idx="520">
                  <c:v>61.8</c:v>
                </c:pt>
                <c:pt idx="521">
                  <c:v>62</c:v>
                </c:pt>
                <c:pt idx="522">
                  <c:v>62</c:v>
                </c:pt>
                <c:pt idx="523">
                  <c:v>62.1</c:v>
                </c:pt>
                <c:pt idx="524">
                  <c:v>62.1</c:v>
                </c:pt>
                <c:pt idx="525">
                  <c:v>62.1</c:v>
                </c:pt>
                <c:pt idx="526">
                  <c:v>62.1</c:v>
                </c:pt>
                <c:pt idx="527">
                  <c:v>62.2</c:v>
                </c:pt>
                <c:pt idx="528">
                  <c:v>62.2</c:v>
                </c:pt>
                <c:pt idx="529">
                  <c:v>62.2</c:v>
                </c:pt>
                <c:pt idx="530">
                  <c:v>62.1</c:v>
                </c:pt>
                <c:pt idx="531">
                  <c:v>62.1</c:v>
                </c:pt>
                <c:pt idx="532">
                  <c:v>62.1</c:v>
                </c:pt>
                <c:pt idx="533">
                  <c:v>62.2</c:v>
                </c:pt>
                <c:pt idx="534">
                  <c:v>62.2</c:v>
                </c:pt>
                <c:pt idx="535">
                  <c:v>62.2</c:v>
                </c:pt>
                <c:pt idx="536">
                  <c:v>62.2</c:v>
                </c:pt>
                <c:pt idx="537">
                  <c:v>62.2</c:v>
                </c:pt>
                <c:pt idx="538">
                  <c:v>62.2</c:v>
                </c:pt>
                <c:pt idx="539">
                  <c:v>62.2</c:v>
                </c:pt>
                <c:pt idx="540">
                  <c:v>62.2</c:v>
                </c:pt>
                <c:pt idx="541">
                  <c:v>62.2</c:v>
                </c:pt>
                <c:pt idx="542">
                  <c:v>62.2</c:v>
                </c:pt>
                <c:pt idx="543">
                  <c:v>62.2</c:v>
                </c:pt>
                <c:pt idx="544">
                  <c:v>62.1</c:v>
                </c:pt>
                <c:pt idx="545">
                  <c:v>62.1</c:v>
                </c:pt>
                <c:pt idx="546">
                  <c:v>62.1</c:v>
                </c:pt>
                <c:pt idx="547">
                  <c:v>62</c:v>
                </c:pt>
                <c:pt idx="548">
                  <c:v>62</c:v>
                </c:pt>
                <c:pt idx="549">
                  <c:v>62</c:v>
                </c:pt>
                <c:pt idx="550">
                  <c:v>62</c:v>
                </c:pt>
                <c:pt idx="551">
                  <c:v>62</c:v>
                </c:pt>
                <c:pt idx="552">
                  <c:v>62</c:v>
                </c:pt>
                <c:pt idx="553">
                  <c:v>62</c:v>
                </c:pt>
                <c:pt idx="554">
                  <c:v>62</c:v>
                </c:pt>
                <c:pt idx="555">
                  <c:v>62</c:v>
                </c:pt>
                <c:pt idx="556">
                  <c:v>62</c:v>
                </c:pt>
                <c:pt idx="557">
                  <c:v>62</c:v>
                </c:pt>
                <c:pt idx="558">
                  <c:v>62</c:v>
                </c:pt>
                <c:pt idx="559">
                  <c:v>62</c:v>
                </c:pt>
                <c:pt idx="560">
                  <c:v>62</c:v>
                </c:pt>
                <c:pt idx="561">
                  <c:v>62</c:v>
                </c:pt>
                <c:pt idx="562">
                  <c:v>62</c:v>
                </c:pt>
                <c:pt idx="563">
                  <c:v>62.1</c:v>
                </c:pt>
                <c:pt idx="564">
                  <c:v>62.1</c:v>
                </c:pt>
                <c:pt idx="565">
                  <c:v>62.1</c:v>
                </c:pt>
                <c:pt idx="566">
                  <c:v>62.1</c:v>
                </c:pt>
                <c:pt idx="567">
                  <c:v>62.1</c:v>
                </c:pt>
                <c:pt idx="568">
                  <c:v>62.1</c:v>
                </c:pt>
                <c:pt idx="569">
                  <c:v>62.1</c:v>
                </c:pt>
                <c:pt idx="570">
                  <c:v>62.1</c:v>
                </c:pt>
                <c:pt idx="571">
                  <c:v>62.2</c:v>
                </c:pt>
                <c:pt idx="572">
                  <c:v>62.2</c:v>
                </c:pt>
                <c:pt idx="573">
                  <c:v>62.3</c:v>
                </c:pt>
                <c:pt idx="574">
                  <c:v>62.4</c:v>
                </c:pt>
                <c:pt idx="575">
                  <c:v>62.5</c:v>
                </c:pt>
                <c:pt idx="576">
                  <c:v>62.6</c:v>
                </c:pt>
                <c:pt idx="577">
                  <c:v>62.8</c:v>
                </c:pt>
                <c:pt idx="578">
                  <c:v>62.9</c:v>
                </c:pt>
                <c:pt idx="579">
                  <c:v>63</c:v>
                </c:pt>
                <c:pt idx="580">
                  <c:v>63</c:v>
                </c:pt>
                <c:pt idx="581">
                  <c:v>63</c:v>
                </c:pt>
                <c:pt idx="582">
                  <c:v>63</c:v>
                </c:pt>
                <c:pt idx="583">
                  <c:v>63</c:v>
                </c:pt>
                <c:pt idx="584">
                  <c:v>63</c:v>
                </c:pt>
                <c:pt idx="585">
                  <c:v>63</c:v>
                </c:pt>
                <c:pt idx="586">
                  <c:v>63</c:v>
                </c:pt>
                <c:pt idx="587">
                  <c:v>63</c:v>
                </c:pt>
                <c:pt idx="588">
                  <c:v>63</c:v>
                </c:pt>
                <c:pt idx="589">
                  <c:v>63</c:v>
                </c:pt>
                <c:pt idx="590">
                  <c:v>63</c:v>
                </c:pt>
                <c:pt idx="591">
                  <c:v>62.9</c:v>
                </c:pt>
                <c:pt idx="592">
                  <c:v>62.9</c:v>
                </c:pt>
                <c:pt idx="593">
                  <c:v>62.8</c:v>
                </c:pt>
                <c:pt idx="594">
                  <c:v>62.9</c:v>
                </c:pt>
                <c:pt idx="595">
                  <c:v>62.9</c:v>
                </c:pt>
                <c:pt idx="596">
                  <c:v>62.9</c:v>
                </c:pt>
                <c:pt idx="597">
                  <c:v>62.9</c:v>
                </c:pt>
                <c:pt idx="598">
                  <c:v>62.9</c:v>
                </c:pt>
                <c:pt idx="599">
                  <c:v>62.9</c:v>
                </c:pt>
                <c:pt idx="600">
                  <c:v>62.9</c:v>
                </c:pt>
                <c:pt idx="601">
                  <c:v>62.9</c:v>
                </c:pt>
                <c:pt idx="602">
                  <c:v>62.9</c:v>
                </c:pt>
                <c:pt idx="603">
                  <c:v>62.9</c:v>
                </c:pt>
                <c:pt idx="604">
                  <c:v>62.9</c:v>
                </c:pt>
                <c:pt idx="605">
                  <c:v>63</c:v>
                </c:pt>
                <c:pt idx="606">
                  <c:v>63</c:v>
                </c:pt>
                <c:pt idx="607">
                  <c:v>63</c:v>
                </c:pt>
                <c:pt idx="608">
                  <c:v>63.1</c:v>
                </c:pt>
                <c:pt idx="609">
                  <c:v>63.1</c:v>
                </c:pt>
                <c:pt idx="610">
                  <c:v>63.1</c:v>
                </c:pt>
                <c:pt idx="611">
                  <c:v>63.1</c:v>
                </c:pt>
                <c:pt idx="612">
                  <c:v>63.1</c:v>
                </c:pt>
                <c:pt idx="613">
                  <c:v>63.2</c:v>
                </c:pt>
                <c:pt idx="614">
                  <c:v>63.2</c:v>
                </c:pt>
                <c:pt idx="615">
                  <c:v>63.3</c:v>
                </c:pt>
                <c:pt idx="616">
                  <c:v>63.3</c:v>
                </c:pt>
                <c:pt idx="617">
                  <c:v>63.3</c:v>
                </c:pt>
                <c:pt idx="618">
                  <c:v>63.3</c:v>
                </c:pt>
                <c:pt idx="619">
                  <c:v>63.2</c:v>
                </c:pt>
                <c:pt idx="620">
                  <c:v>63.2</c:v>
                </c:pt>
                <c:pt idx="621">
                  <c:v>63.2</c:v>
                </c:pt>
                <c:pt idx="622">
                  <c:v>63.3</c:v>
                </c:pt>
                <c:pt idx="623">
                  <c:v>63.3</c:v>
                </c:pt>
                <c:pt idx="624">
                  <c:v>63.3</c:v>
                </c:pt>
                <c:pt idx="625">
                  <c:v>63.3</c:v>
                </c:pt>
                <c:pt idx="626">
                  <c:v>63.3</c:v>
                </c:pt>
                <c:pt idx="627">
                  <c:v>63.2</c:v>
                </c:pt>
                <c:pt idx="628">
                  <c:v>63.2</c:v>
                </c:pt>
                <c:pt idx="629">
                  <c:v>63.2</c:v>
                </c:pt>
                <c:pt idx="630">
                  <c:v>63.2</c:v>
                </c:pt>
                <c:pt idx="631">
                  <c:v>63.2</c:v>
                </c:pt>
                <c:pt idx="632">
                  <c:v>63.2</c:v>
                </c:pt>
                <c:pt idx="633">
                  <c:v>63.2</c:v>
                </c:pt>
                <c:pt idx="634">
                  <c:v>63.2</c:v>
                </c:pt>
                <c:pt idx="635">
                  <c:v>63.3</c:v>
                </c:pt>
                <c:pt idx="636">
                  <c:v>63.3</c:v>
                </c:pt>
                <c:pt idx="637">
                  <c:v>63.3</c:v>
                </c:pt>
                <c:pt idx="638">
                  <c:v>63.3</c:v>
                </c:pt>
                <c:pt idx="639">
                  <c:v>63.3</c:v>
                </c:pt>
                <c:pt idx="640">
                  <c:v>63.3</c:v>
                </c:pt>
                <c:pt idx="641">
                  <c:v>63.3</c:v>
                </c:pt>
                <c:pt idx="642">
                  <c:v>63.3</c:v>
                </c:pt>
                <c:pt idx="643">
                  <c:v>63.3</c:v>
                </c:pt>
                <c:pt idx="644">
                  <c:v>63.4</c:v>
                </c:pt>
                <c:pt idx="645">
                  <c:v>63.4</c:v>
                </c:pt>
                <c:pt idx="646">
                  <c:v>63.4</c:v>
                </c:pt>
                <c:pt idx="647">
                  <c:v>63.4</c:v>
                </c:pt>
                <c:pt idx="648">
                  <c:v>63.4</c:v>
                </c:pt>
                <c:pt idx="649">
                  <c:v>63.4</c:v>
                </c:pt>
                <c:pt idx="650">
                  <c:v>63.4</c:v>
                </c:pt>
                <c:pt idx="651">
                  <c:v>63.4</c:v>
                </c:pt>
                <c:pt idx="652">
                  <c:v>63.5</c:v>
                </c:pt>
                <c:pt idx="653">
                  <c:v>63.5</c:v>
                </c:pt>
                <c:pt idx="654">
                  <c:v>63.5</c:v>
                </c:pt>
                <c:pt idx="655">
                  <c:v>63.6</c:v>
                </c:pt>
                <c:pt idx="656">
                  <c:v>63.6</c:v>
                </c:pt>
                <c:pt idx="657">
                  <c:v>63.6</c:v>
                </c:pt>
                <c:pt idx="658">
                  <c:v>63.7</c:v>
                </c:pt>
                <c:pt idx="659">
                  <c:v>63.7</c:v>
                </c:pt>
                <c:pt idx="660">
                  <c:v>63.8</c:v>
                </c:pt>
                <c:pt idx="661">
                  <c:v>63.9</c:v>
                </c:pt>
                <c:pt idx="662">
                  <c:v>64</c:v>
                </c:pt>
                <c:pt idx="663">
                  <c:v>64.099999999999994</c:v>
                </c:pt>
                <c:pt idx="664">
                  <c:v>64.099999999999994</c:v>
                </c:pt>
                <c:pt idx="665">
                  <c:v>64.099999999999994</c:v>
                </c:pt>
                <c:pt idx="666">
                  <c:v>64.099999999999994</c:v>
                </c:pt>
                <c:pt idx="667">
                  <c:v>64</c:v>
                </c:pt>
                <c:pt idx="668">
                  <c:v>64</c:v>
                </c:pt>
                <c:pt idx="669">
                  <c:v>64</c:v>
                </c:pt>
                <c:pt idx="670">
                  <c:v>64</c:v>
                </c:pt>
                <c:pt idx="671">
                  <c:v>64.099999999999994</c:v>
                </c:pt>
                <c:pt idx="672">
                  <c:v>64.099999999999994</c:v>
                </c:pt>
                <c:pt idx="673">
                  <c:v>64.099999999999994</c:v>
                </c:pt>
                <c:pt idx="674">
                  <c:v>64.099999999999994</c:v>
                </c:pt>
                <c:pt idx="675">
                  <c:v>64.099999999999994</c:v>
                </c:pt>
                <c:pt idx="676">
                  <c:v>64.099999999999994</c:v>
                </c:pt>
                <c:pt idx="677">
                  <c:v>64.099999999999994</c:v>
                </c:pt>
                <c:pt idx="678">
                  <c:v>64.099999999999994</c:v>
                </c:pt>
                <c:pt idx="679">
                  <c:v>64.099999999999994</c:v>
                </c:pt>
                <c:pt idx="680">
                  <c:v>64.099999999999994</c:v>
                </c:pt>
                <c:pt idx="681">
                  <c:v>64.099999999999994</c:v>
                </c:pt>
                <c:pt idx="682">
                  <c:v>64.2</c:v>
                </c:pt>
                <c:pt idx="683">
                  <c:v>64.2</c:v>
                </c:pt>
                <c:pt idx="684">
                  <c:v>64.2</c:v>
                </c:pt>
                <c:pt idx="685">
                  <c:v>64.3</c:v>
                </c:pt>
                <c:pt idx="686">
                  <c:v>64.3</c:v>
                </c:pt>
                <c:pt idx="687">
                  <c:v>64.3</c:v>
                </c:pt>
                <c:pt idx="688">
                  <c:v>64.3</c:v>
                </c:pt>
                <c:pt idx="689">
                  <c:v>64.3</c:v>
                </c:pt>
                <c:pt idx="690">
                  <c:v>64.3</c:v>
                </c:pt>
                <c:pt idx="691">
                  <c:v>64.3</c:v>
                </c:pt>
                <c:pt idx="692">
                  <c:v>64.3</c:v>
                </c:pt>
                <c:pt idx="693">
                  <c:v>64.3</c:v>
                </c:pt>
                <c:pt idx="694">
                  <c:v>64.3</c:v>
                </c:pt>
                <c:pt idx="695">
                  <c:v>64.3</c:v>
                </c:pt>
                <c:pt idx="696">
                  <c:v>64.3</c:v>
                </c:pt>
                <c:pt idx="697">
                  <c:v>64.3</c:v>
                </c:pt>
                <c:pt idx="698">
                  <c:v>64.3</c:v>
                </c:pt>
                <c:pt idx="699">
                  <c:v>64.3</c:v>
                </c:pt>
                <c:pt idx="700">
                  <c:v>64.3</c:v>
                </c:pt>
                <c:pt idx="701">
                  <c:v>64.3</c:v>
                </c:pt>
                <c:pt idx="702">
                  <c:v>64.3</c:v>
                </c:pt>
                <c:pt idx="703">
                  <c:v>64.3</c:v>
                </c:pt>
                <c:pt idx="704">
                  <c:v>64.2</c:v>
                </c:pt>
                <c:pt idx="705">
                  <c:v>64.2</c:v>
                </c:pt>
                <c:pt idx="706">
                  <c:v>64.2</c:v>
                </c:pt>
                <c:pt idx="707">
                  <c:v>64.2</c:v>
                </c:pt>
                <c:pt idx="708">
                  <c:v>64.2</c:v>
                </c:pt>
                <c:pt idx="709">
                  <c:v>64.2</c:v>
                </c:pt>
                <c:pt idx="710">
                  <c:v>64.099999999999994</c:v>
                </c:pt>
                <c:pt idx="711">
                  <c:v>64.099999999999994</c:v>
                </c:pt>
                <c:pt idx="712">
                  <c:v>64.099999999999994</c:v>
                </c:pt>
                <c:pt idx="713">
                  <c:v>64.099999999999994</c:v>
                </c:pt>
                <c:pt idx="714">
                  <c:v>64</c:v>
                </c:pt>
                <c:pt idx="715">
                  <c:v>64</c:v>
                </c:pt>
                <c:pt idx="716">
                  <c:v>64</c:v>
                </c:pt>
                <c:pt idx="717">
                  <c:v>64</c:v>
                </c:pt>
                <c:pt idx="718">
                  <c:v>64</c:v>
                </c:pt>
                <c:pt idx="719">
                  <c:v>64</c:v>
                </c:pt>
                <c:pt idx="720">
                  <c:v>64</c:v>
                </c:pt>
                <c:pt idx="721">
                  <c:v>63.9</c:v>
                </c:pt>
                <c:pt idx="722">
                  <c:v>63.9</c:v>
                </c:pt>
                <c:pt idx="723">
                  <c:v>63.9</c:v>
                </c:pt>
                <c:pt idx="724">
                  <c:v>63.9</c:v>
                </c:pt>
                <c:pt idx="725">
                  <c:v>63.9</c:v>
                </c:pt>
                <c:pt idx="726">
                  <c:v>63.9</c:v>
                </c:pt>
                <c:pt idx="727">
                  <c:v>63.9</c:v>
                </c:pt>
                <c:pt idx="728">
                  <c:v>63.8</c:v>
                </c:pt>
                <c:pt idx="729">
                  <c:v>63.8</c:v>
                </c:pt>
                <c:pt idx="730">
                  <c:v>63.8</c:v>
                </c:pt>
                <c:pt idx="731">
                  <c:v>63.8</c:v>
                </c:pt>
                <c:pt idx="732">
                  <c:v>63.8</c:v>
                </c:pt>
                <c:pt idx="733">
                  <c:v>63.7</c:v>
                </c:pt>
                <c:pt idx="734">
                  <c:v>63.7</c:v>
                </c:pt>
                <c:pt idx="735">
                  <c:v>63.7</c:v>
                </c:pt>
                <c:pt idx="736">
                  <c:v>63.7</c:v>
                </c:pt>
                <c:pt idx="737">
                  <c:v>63.7</c:v>
                </c:pt>
                <c:pt idx="738">
                  <c:v>63.7</c:v>
                </c:pt>
                <c:pt idx="739">
                  <c:v>63.7</c:v>
                </c:pt>
                <c:pt idx="740">
                  <c:v>63.8</c:v>
                </c:pt>
                <c:pt idx="741">
                  <c:v>63.8</c:v>
                </c:pt>
                <c:pt idx="742">
                  <c:v>63.8</c:v>
                </c:pt>
                <c:pt idx="743">
                  <c:v>63.8</c:v>
                </c:pt>
                <c:pt idx="744">
                  <c:v>63.8</c:v>
                </c:pt>
                <c:pt idx="745">
                  <c:v>63.8</c:v>
                </c:pt>
                <c:pt idx="746">
                  <c:v>63.8</c:v>
                </c:pt>
                <c:pt idx="747">
                  <c:v>63.8</c:v>
                </c:pt>
                <c:pt idx="748">
                  <c:v>63.8</c:v>
                </c:pt>
                <c:pt idx="749">
                  <c:v>63.8</c:v>
                </c:pt>
                <c:pt idx="750">
                  <c:v>63.7</c:v>
                </c:pt>
                <c:pt idx="751">
                  <c:v>63.7</c:v>
                </c:pt>
                <c:pt idx="752">
                  <c:v>63.7</c:v>
                </c:pt>
                <c:pt idx="753">
                  <c:v>63.7</c:v>
                </c:pt>
                <c:pt idx="754">
                  <c:v>63.7</c:v>
                </c:pt>
                <c:pt idx="755">
                  <c:v>63.6</c:v>
                </c:pt>
                <c:pt idx="756">
                  <c:v>63.6</c:v>
                </c:pt>
                <c:pt idx="757">
                  <c:v>63.6</c:v>
                </c:pt>
                <c:pt idx="758">
                  <c:v>63.6</c:v>
                </c:pt>
                <c:pt idx="759">
                  <c:v>63.6</c:v>
                </c:pt>
                <c:pt idx="760">
                  <c:v>63.6</c:v>
                </c:pt>
                <c:pt idx="761">
                  <c:v>63.6</c:v>
                </c:pt>
                <c:pt idx="762">
                  <c:v>63.6</c:v>
                </c:pt>
                <c:pt idx="763">
                  <c:v>63.6</c:v>
                </c:pt>
                <c:pt idx="764">
                  <c:v>63.6</c:v>
                </c:pt>
                <c:pt idx="765">
                  <c:v>63.6</c:v>
                </c:pt>
                <c:pt idx="766">
                  <c:v>63.6</c:v>
                </c:pt>
                <c:pt idx="767">
                  <c:v>63.6</c:v>
                </c:pt>
                <c:pt idx="768">
                  <c:v>63.6</c:v>
                </c:pt>
                <c:pt idx="769">
                  <c:v>63.6</c:v>
                </c:pt>
                <c:pt idx="770">
                  <c:v>63.6</c:v>
                </c:pt>
                <c:pt idx="771">
                  <c:v>63.7</c:v>
                </c:pt>
                <c:pt idx="772">
                  <c:v>63.6</c:v>
                </c:pt>
                <c:pt idx="773">
                  <c:v>63.6</c:v>
                </c:pt>
                <c:pt idx="774">
                  <c:v>63.7</c:v>
                </c:pt>
                <c:pt idx="775">
                  <c:v>63.7</c:v>
                </c:pt>
                <c:pt idx="776">
                  <c:v>63.7</c:v>
                </c:pt>
                <c:pt idx="777">
                  <c:v>63.7</c:v>
                </c:pt>
                <c:pt idx="778">
                  <c:v>63.7</c:v>
                </c:pt>
                <c:pt idx="779">
                  <c:v>63.8</c:v>
                </c:pt>
                <c:pt idx="780">
                  <c:v>63.8</c:v>
                </c:pt>
                <c:pt idx="781">
                  <c:v>63.9</c:v>
                </c:pt>
                <c:pt idx="782">
                  <c:v>63.9</c:v>
                </c:pt>
                <c:pt idx="783">
                  <c:v>63.9</c:v>
                </c:pt>
                <c:pt idx="784">
                  <c:v>63.8</c:v>
                </c:pt>
                <c:pt idx="785">
                  <c:v>63.8</c:v>
                </c:pt>
                <c:pt idx="786">
                  <c:v>63.8</c:v>
                </c:pt>
                <c:pt idx="787">
                  <c:v>63.8</c:v>
                </c:pt>
                <c:pt idx="788">
                  <c:v>63.8</c:v>
                </c:pt>
                <c:pt idx="789">
                  <c:v>63.8</c:v>
                </c:pt>
                <c:pt idx="790">
                  <c:v>63.8</c:v>
                </c:pt>
                <c:pt idx="791">
                  <c:v>63.8</c:v>
                </c:pt>
                <c:pt idx="792">
                  <c:v>63.8</c:v>
                </c:pt>
                <c:pt idx="793">
                  <c:v>63.8</c:v>
                </c:pt>
                <c:pt idx="794">
                  <c:v>63.8</c:v>
                </c:pt>
                <c:pt idx="795">
                  <c:v>63.8</c:v>
                </c:pt>
                <c:pt idx="796">
                  <c:v>63.8</c:v>
                </c:pt>
                <c:pt idx="797">
                  <c:v>63.8</c:v>
                </c:pt>
                <c:pt idx="798">
                  <c:v>63.8</c:v>
                </c:pt>
                <c:pt idx="799">
                  <c:v>63.8</c:v>
                </c:pt>
                <c:pt idx="800">
                  <c:v>63.8</c:v>
                </c:pt>
                <c:pt idx="801">
                  <c:v>63.8</c:v>
                </c:pt>
                <c:pt idx="802">
                  <c:v>63.8</c:v>
                </c:pt>
                <c:pt idx="803">
                  <c:v>63.8</c:v>
                </c:pt>
                <c:pt idx="804">
                  <c:v>63.8</c:v>
                </c:pt>
                <c:pt idx="805">
                  <c:v>63.9</c:v>
                </c:pt>
                <c:pt idx="806">
                  <c:v>63.9</c:v>
                </c:pt>
                <c:pt idx="807">
                  <c:v>63.9</c:v>
                </c:pt>
                <c:pt idx="808">
                  <c:v>63.9</c:v>
                </c:pt>
                <c:pt idx="809">
                  <c:v>63.9</c:v>
                </c:pt>
                <c:pt idx="810">
                  <c:v>63.9</c:v>
                </c:pt>
                <c:pt idx="811">
                  <c:v>63.9</c:v>
                </c:pt>
                <c:pt idx="812">
                  <c:v>64</c:v>
                </c:pt>
                <c:pt idx="813">
                  <c:v>64</c:v>
                </c:pt>
                <c:pt idx="814">
                  <c:v>64</c:v>
                </c:pt>
                <c:pt idx="815">
                  <c:v>64.099999999999994</c:v>
                </c:pt>
                <c:pt idx="816">
                  <c:v>64.099999999999994</c:v>
                </c:pt>
                <c:pt idx="817">
                  <c:v>64.099999999999994</c:v>
                </c:pt>
                <c:pt idx="818">
                  <c:v>64.099999999999994</c:v>
                </c:pt>
                <c:pt idx="819">
                  <c:v>64.099999999999994</c:v>
                </c:pt>
                <c:pt idx="820">
                  <c:v>64.2</c:v>
                </c:pt>
                <c:pt idx="821">
                  <c:v>64.2</c:v>
                </c:pt>
                <c:pt idx="822">
                  <c:v>64.2</c:v>
                </c:pt>
                <c:pt idx="823">
                  <c:v>64.3</c:v>
                </c:pt>
                <c:pt idx="824">
                  <c:v>64.3</c:v>
                </c:pt>
                <c:pt idx="825">
                  <c:v>64.3</c:v>
                </c:pt>
                <c:pt idx="826">
                  <c:v>64.3</c:v>
                </c:pt>
                <c:pt idx="827">
                  <c:v>64.3</c:v>
                </c:pt>
                <c:pt idx="828">
                  <c:v>64.400000000000006</c:v>
                </c:pt>
                <c:pt idx="829">
                  <c:v>64.400000000000006</c:v>
                </c:pt>
                <c:pt idx="830">
                  <c:v>64.400000000000006</c:v>
                </c:pt>
                <c:pt idx="831">
                  <c:v>64.400000000000006</c:v>
                </c:pt>
                <c:pt idx="832">
                  <c:v>64.400000000000006</c:v>
                </c:pt>
                <c:pt idx="833">
                  <c:v>64.400000000000006</c:v>
                </c:pt>
                <c:pt idx="834">
                  <c:v>64.400000000000006</c:v>
                </c:pt>
                <c:pt idx="835">
                  <c:v>64.5</c:v>
                </c:pt>
                <c:pt idx="836">
                  <c:v>64.5</c:v>
                </c:pt>
                <c:pt idx="837">
                  <c:v>64.5</c:v>
                </c:pt>
                <c:pt idx="838">
                  <c:v>64.5</c:v>
                </c:pt>
                <c:pt idx="839">
                  <c:v>64.599999999999994</c:v>
                </c:pt>
                <c:pt idx="840">
                  <c:v>64.599999999999994</c:v>
                </c:pt>
                <c:pt idx="841">
                  <c:v>64.599999999999994</c:v>
                </c:pt>
                <c:pt idx="842">
                  <c:v>64.7</c:v>
                </c:pt>
                <c:pt idx="843">
                  <c:v>64.7</c:v>
                </c:pt>
                <c:pt idx="844">
                  <c:v>64.8</c:v>
                </c:pt>
                <c:pt idx="845">
                  <c:v>64.8</c:v>
                </c:pt>
                <c:pt idx="846">
                  <c:v>64.8</c:v>
                </c:pt>
                <c:pt idx="847">
                  <c:v>64.8</c:v>
                </c:pt>
                <c:pt idx="848">
                  <c:v>64.900000000000006</c:v>
                </c:pt>
                <c:pt idx="849">
                  <c:v>64.900000000000006</c:v>
                </c:pt>
                <c:pt idx="850">
                  <c:v>64.900000000000006</c:v>
                </c:pt>
                <c:pt idx="851">
                  <c:v>64.900000000000006</c:v>
                </c:pt>
                <c:pt idx="852">
                  <c:v>64.900000000000006</c:v>
                </c:pt>
                <c:pt idx="853">
                  <c:v>64.900000000000006</c:v>
                </c:pt>
                <c:pt idx="854">
                  <c:v>65</c:v>
                </c:pt>
                <c:pt idx="855">
                  <c:v>65</c:v>
                </c:pt>
                <c:pt idx="856">
                  <c:v>65</c:v>
                </c:pt>
                <c:pt idx="857">
                  <c:v>65</c:v>
                </c:pt>
                <c:pt idx="858">
                  <c:v>65</c:v>
                </c:pt>
                <c:pt idx="859">
                  <c:v>65</c:v>
                </c:pt>
                <c:pt idx="860">
                  <c:v>65</c:v>
                </c:pt>
                <c:pt idx="861">
                  <c:v>65</c:v>
                </c:pt>
                <c:pt idx="862">
                  <c:v>65.099999999999994</c:v>
                </c:pt>
                <c:pt idx="863">
                  <c:v>65.099999999999994</c:v>
                </c:pt>
                <c:pt idx="864">
                  <c:v>65.099999999999994</c:v>
                </c:pt>
                <c:pt idx="865">
                  <c:v>65.099999999999994</c:v>
                </c:pt>
                <c:pt idx="866">
                  <c:v>65.099999999999994</c:v>
                </c:pt>
                <c:pt idx="867">
                  <c:v>65.2</c:v>
                </c:pt>
                <c:pt idx="868">
                  <c:v>65.2</c:v>
                </c:pt>
                <c:pt idx="869">
                  <c:v>65.2</c:v>
                </c:pt>
                <c:pt idx="870">
                  <c:v>65.2</c:v>
                </c:pt>
                <c:pt idx="871">
                  <c:v>65.2</c:v>
                </c:pt>
                <c:pt idx="872">
                  <c:v>65.2</c:v>
                </c:pt>
                <c:pt idx="873">
                  <c:v>65.2</c:v>
                </c:pt>
                <c:pt idx="874">
                  <c:v>65.2</c:v>
                </c:pt>
                <c:pt idx="875">
                  <c:v>65.2</c:v>
                </c:pt>
                <c:pt idx="876">
                  <c:v>65.2</c:v>
                </c:pt>
                <c:pt idx="877">
                  <c:v>65.2</c:v>
                </c:pt>
                <c:pt idx="878">
                  <c:v>65.3</c:v>
                </c:pt>
                <c:pt idx="879">
                  <c:v>65.3</c:v>
                </c:pt>
                <c:pt idx="880">
                  <c:v>65.2</c:v>
                </c:pt>
                <c:pt idx="881">
                  <c:v>65.3</c:v>
                </c:pt>
                <c:pt idx="882">
                  <c:v>65.3</c:v>
                </c:pt>
                <c:pt idx="883">
                  <c:v>65.3</c:v>
                </c:pt>
                <c:pt idx="884">
                  <c:v>65.3</c:v>
                </c:pt>
                <c:pt idx="885">
                  <c:v>65.3</c:v>
                </c:pt>
                <c:pt idx="886">
                  <c:v>65.3</c:v>
                </c:pt>
                <c:pt idx="887">
                  <c:v>65.3</c:v>
                </c:pt>
                <c:pt idx="888">
                  <c:v>65.3</c:v>
                </c:pt>
                <c:pt idx="889">
                  <c:v>65.3</c:v>
                </c:pt>
                <c:pt idx="890">
                  <c:v>65.3</c:v>
                </c:pt>
                <c:pt idx="891">
                  <c:v>65.3</c:v>
                </c:pt>
                <c:pt idx="892">
                  <c:v>65.3</c:v>
                </c:pt>
                <c:pt idx="893">
                  <c:v>65.3</c:v>
                </c:pt>
                <c:pt idx="894">
                  <c:v>65.3</c:v>
                </c:pt>
                <c:pt idx="895">
                  <c:v>65.400000000000006</c:v>
                </c:pt>
                <c:pt idx="896">
                  <c:v>65.400000000000006</c:v>
                </c:pt>
                <c:pt idx="897">
                  <c:v>65.400000000000006</c:v>
                </c:pt>
                <c:pt idx="898">
                  <c:v>65.400000000000006</c:v>
                </c:pt>
                <c:pt idx="899">
                  <c:v>65.400000000000006</c:v>
                </c:pt>
                <c:pt idx="900">
                  <c:v>65.400000000000006</c:v>
                </c:pt>
                <c:pt idx="901">
                  <c:v>65.400000000000006</c:v>
                </c:pt>
                <c:pt idx="902">
                  <c:v>65.5</c:v>
                </c:pt>
                <c:pt idx="903">
                  <c:v>65.5</c:v>
                </c:pt>
                <c:pt idx="904">
                  <c:v>65.5</c:v>
                </c:pt>
                <c:pt idx="905">
                  <c:v>65.5</c:v>
                </c:pt>
                <c:pt idx="906">
                  <c:v>65.5</c:v>
                </c:pt>
                <c:pt idx="907">
                  <c:v>65.5</c:v>
                </c:pt>
                <c:pt idx="908">
                  <c:v>65.5</c:v>
                </c:pt>
                <c:pt idx="909">
                  <c:v>65.5</c:v>
                </c:pt>
                <c:pt idx="910">
                  <c:v>65.5</c:v>
                </c:pt>
                <c:pt idx="911">
                  <c:v>65.5</c:v>
                </c:pt>
                <c:pt idx="912">
                  <c:v>65.400000000000006</c:v>
                </c:pt>
                <c:pt idx="913">
                  <c:v>65.400000000000006</c:v>
                </c:pt>
                <c:pt idx="914">
                  <c:v>65.400000000000006</c:v>
                </c:pt>
                <c:pt idx="915">
                  <c:v>65.400000000000006</c:v>
                </c:pt>
                <c:pt idx="916">
                  <c:v>65.400000000000006</c:v>
                </c:pt>
                <c:pt idx="917">
                  <c:v>65.400000000000006</c:v>
                </c:pt>
                <c:pt idx="918">
                  <c:v>65.400000000000006</c:v>
                </c:pt>
                <c:pt idx="919">
                  <c:v>65.5</c:v>
                </c:pt>
                <c:pt idx="920">
                  <c:v>65.5</c:v>
                </c:pt>
                <c:pt idx="921">
                  <c:v>65.400000000000006</c:v>
                </c:pt>
                <c:pt idx="922">
                  <c:v>65.400000000000006</c:v>
                </c:pt>
                <c:pt idx="923">
                  <c:v>65.400000000000006</c:v>
                </c:pt>
                <c:pt idx="924">
                  <c:v>65.400000000000006</c:v>
                </c:pt>
                <c:pt idx="925">
                  <c:v>65.400000000000006</c:v>
                </c:pt>
                <c:pt idx="926">
                  <c:v>65.400000000000006</c:v>
                </c:pt>
                <c:pt idx="927">
                  <c:v>65.400000000000006</c:v>
                </c:pt>
                <c:pt idx="928">
                  <c:v>65.5</c:v>
                </c:pt>
                <c:pt idx="929">
                  <c:v>65.5</c:v>
                </c:pt>
                <c:pt idx="930">
                  <c:v>65.5</c:v>
                </c:pt>
                <c:pt idx="931">
                  <c:v>65.5</c:v>
                </c:pt>
                <c:pt idx="932">
                  <c:v>65.599999999999994</c:v>
                </c:pt>
                <c:pt idx="933">
                  <c:v>65.599999999999994</c:v>
                </c:pt>
                <c:pt idx="934">
                  <c:v>65.599999999999994</c:v>
                </c:pt>
                <c:pt idx="935">
                  <c:v>65.599999999999994</c:v>
                </c:pt>
                <c:pt idx="936">
                  <c:v>65.599999999999994</c:v>
                </c:pt>
                <c:pt idx="937">
                  <c:v>65.7</c:v>
                </c:pt>
                <c:pt idx="938">
                  <c:v>65.7</c:v>
                </c:pt>
                <c:pt idx="939">
                  <c:v>65.7</c:v>
                </c:pt>
                <c:pt idx="940">
                  <c:v>65.7</c:v>
                </c:pt>
                <c:pt idx="941">
                  <c:v>65.7</c:v>
                </c:pt>
                <c:pt idx="942">
                  <c:v>65.7</c:v>
                </c:pt>
                <c:pt idx="943">
                  <c:v>65.7</c:v>
                </c:pt>
                <c:pt idx="944">
                  <c:v>65.7</c:v>
                </c:pt>
                <c:pt idx="945">
                  <c:v>65.7</c:v>
                </c:pt>
                <c:pt idx="946">
                  <c:v>65.8</c:v>
                </c:pt>
                <c:pt idx="947">
                  <c:v>65.8</c:v>
                </c:pt>
                <c:pt idx="948">
                  <c:v>65.8</c:v>
                </c:pt>
                <c:pt idx="949">
                  <c:v>65.8</c:v>
                </c:pt>
                <c:pt idx="950">
                  <c:v>65.900000000000006</c:v>
                </c:pt>
                <c:pt idx="951">
                  <c:v>65.900000000000006</c:v>
                </c:pt>
                <c:pt idx="952">
                  <c:v>66</c:v>
                </c:pt>
                <c:pt idx="953">
                  <c:v>66</c:v>
                </c:pt>
                <c:pt idx="954">
                  <c:v>66</c:v>
                </c:pt>
                <c:pt idx="955">
                  <c:v>66</c:v>
                </c:pt>
                <c:pt idx="956">
                  <c:v>66.099999999999994</c:v>
                </c:pt>
                <c:pt idx="957">
                  <c:v>66.099999999999994</c:v>
                </c:pt>
                <c:pt idx="958">
                  <c:v>66.2</c:v>
                </c:pt>
                <c:pt idx="959">
                  <c:v>66.2</c:v>
                </c:pt>
                <c:pt idx="960">
                  <c:v>66.2</c:v>
                </c:pt>
                <c:pt idx="961">
                  <c:v>66.2</c:v>
                </c:pt>
                <c:pt idx="962">
                  <c:v>66.3</c:v>
                </c:pt>
                <c:pt idx="963">
                  <c:v>66.3</c:v>
                </c:pt>
                <c:pt idx="964">
                  <c:v>66.400000000000006</c:v>
                </c:pt>
                <c:pt idx="965">
                  <c:v>66.400000000000006</c:v>
                </c:pt>
                <c:pt idx="966">
                  <c:v>66.5</c:v>
                </c:pt>
                <c:pt idx="967">
                  <c:v>66.5</c:v>
                </c:pt>
                <c:pt idx="968">
                  <c:v>66.599999999999994</c:v>
                </c:pt>
                <c:pt idx="969">
                  <c:v>66.599999999999994</c:v>
                </c:pt>
                <c:pt idx="970">
                  <c:v>66.7</c:v>
                </c:pt>
                <c:pt idx="971">
                  <c:v>66.7</c:v>
                </c:pt>
                <c:pt idx="972">
                  <c:v>66.7</c:v>
                </c:pt>
                <c:pt idx="973">
                  <c:v>66.8</c:v>
                </c:pt>
                <c:pt idx="974">
                  <c:v>66.8</c:v>
                </c:pt>
                <c:pt idx="975">
                  <c:v>66.900000000000006</c:v>
                </c:pt>
                <c:pt idx="976">
                  <c:v>67</c:v>
                </c:pt>
                <c:pt idx="977">
                  <c:v>67</c:v>
                </c:pt>
                <c:pt idx="978">
                  <c:v>67.099999999999994</c:v>
                </c:pt>
                <c:pt idx="979">
                  <c:v>67.099999999999994</c:v>
                </c:pt>
                <c:pt idx="980">
                  <c:v>67.2</c:v>
                </c:pt>
                <c:pt idx="981">
                  <c:v>67.2</c:v>
                </c:pt>
                <c:pt idx="982">
                  <c:v>67.3</c:v>
                </c:pt>
                <c:pt idx="983">
                  <c:v>67.400000000000006</c:v>
                </c:pt>
                <c:pt idx="984">
                  <c:v>67.400000000000006</c:v>
                </c:pt>
                <c:pt idx="985">
                  <c:v>67.5</c:v>
                </c:pt>
                <c:pt idx="986">
                  <c:v>67.599999999999994</c:v>
                </c:pt>
                <c:pt idx="987">
                  <c:v>67.599999999999994</c:v>
                </c:pt>
                <c:pt idx="988">
                  <c:v>67.7</c:v>
                </c:pt>
                <c:pt idx="989">
                  <c:v>67.8</c:v>
                </c:pt>
                <c:pt idx="990">
                  <c:v>67.8</c:v>
                </c:pt>
                <c:pt idx="991">
                  <c:v>67.8</c:v>
                </c:pt>
                <c:pt idx="992">
                  <c:v>67.900000000000006</c:v>
                </c:pt>
                <c:pt idx="993">
                  <c:v>67.900000000000006</c:v>
                </c:pt>
                <c:pt idx="994">
                  <c:v>67.900000000000006</c:v>
                </c:pt>
                <c:pt idx="995">
                  <c:v>67.900000000000006</c:v>
                </c:pt>
                <c:pt idx="996">
                  <c:v>68</c:v>
                </c:pt>
                <c:pt idx="997">
                  <c:v>68</c:v>
                </c:pt>
                <c:pt idx="998">
                  <c:v>68</c:v>
                </c:pt>
                <c:pt idx="999">
                  <c:v>68</c:v>
                </c:pt>
                <c:pt idx="1000">
                  <c:v>68</c:v>
                </c:pt>
                <c:pt idx="1001">
                  <c:v>68</c:v>
                </c:pt>
                <c:pt idx="1002">
                  <c:v>68</c:v>
                </c:pt>
                <c:pt idx="1003">
                  <c:v>68</c:v>
                </c:pt>
                <c:pt idx="1004">
                  <c:v>68</c:v>
                </c:pt>
                <c:pt idx="1005">
                  <c:v>68</c:v>
                </c:pt>
                <c:pt idx="1006">
                  <c:v>68</c:v>
                </c:pt>
                <c:pt idx="1007">
                  <c:v>68</c:v>
                </c:pt>
                <c:pt idx="1008">
                  <c:v>68</c:v>
                </c:pt>
                <c:pt idx="1009">
                  <c:v>68</c:v>
                </c:pt>
                <c:pt idx="1010">
                  <c:v>68</c:v>
                </c:pt>
                <c:pt idx="1011">
                  <c:v>68</c:v>
                </c:pt>
                <c:pt idx="1012">
                  <c:v>68</c:v>
                </c:pt>
                <c:pt idx="1013">
                  <c:v>68</c:v>
                </c:pt>
                <c:pt idx="1014">
                  <c:v>68</c:v>
                </c:pt>
                <c:pt idx="1015">
                  <c:v>68</c:v>
                </c:pt>
                <c:pt idx="1016">
                  <c:v>68</c:v>
                </c:pt>
                <c:pt idx="1017">
                  <c:v>68</c:v>
                </c:pt>
                <c:pt idx="1018">
                  <c:v>68</c:v>
                </c:pt>
                <c:pt idx="1019">
                  <c:v>68</c:v>
                </c:pt>
                <c:pt idx="1020">
                  <c:v>68</c:v>
                </c:pt>
                <c:pt idx="1021">
                  <c:v>68</c:v>
                </c:pt>
                <c:pt idx="1022">
                  <c:v>68</c:v>
                </c:pt>
                <c:pt idx="1023">
                  <c:v>68</c:v>
                </c:pt>
                <c:pt idx="1024">
                  <c:v>68</c:v>
                </c:pt>
                <c:pt idx="1025">
                  <c:v>68</c:v>
                </c:pt>
                <c:pt idx="1026">
                  <c:v>68</c:v>
                </c:pt>
                <c:pt idx="1027">
                  <c:v>68</c:v>
                </c:pt>
                <c:pt idx="1028">
                  <c:v>68</c:v>
                </c:pt>
                <c:pt idx="1029">
                  <c:v>67.900000000000006</c:v>
                </c:pt>
                <c:pt idx="1030">
                  <c:v>67.900000000000006</c:v>
                </c:pt>
                <c:pt idx="1031">
                  <c:v>67.900000000000006</c:v>
                </c:pt>
                <c:pt idx="1032">
                  <c:v>67.900000000000006</c:v>
                </c:pt>
                <c:pt idx="1033">
                  <c:v>67.900000000000006</c:v>
                </c:pt>
                <c:pt idx="1034">
                  <c:v>67.900000000000006</c:v>
                </c:pt>
                <c:pt idx="1035">
                  <c:v>67.900000000000006</c:v>
                </c:pt>
                <c:pt idx="1036">
                  <c:v>67.900000000000006</c:v>
                </c:pt>
                <c:pt idx="1037">
                  <c:v>68</c:v>
                </c:pt>
                <c:pt idx="1038">
                  <c:v>68</c:v>
                </c:pt>
                <c:pt idx="1039">
                  <c:v>68</c:v>
                </c:pt>
                <c:pt idx="1040">
                  <c:v>68.099999999999994</c:v>
                </c:pt>
                <c:pt idx="1041">
                  <c:v>68.099999999999994</c:v>
                </c:pt>
                <c:pt idx="1042">
                  <c:v>68.099999999999994</c:v>
                </c:pt>
                <c:pt idx="1043">
                  <c:v>68.099999999999994</c:v>
                </c:pt>
                <c:pt idx="1044">
                  <c:v>68.099999999999994</c:v>
                </c:pt>
                <c:pt idx="1045">
                  <c:v>68.099999999999994</c:v>
                </c:pt>
                <c:pt idx="1046">
                  <c:v>68.099999999999994</c:v>
                </c:pt>
                <c:pt idx="1047">
                  <c:v>68.099999999999994</c:v>
                </c:pt>
                <c:pt idx="1048">
                  <c:v>68.099999999999994</c:v>
                </c:pt>
                <c:pt idx="1049">
                  <c:v>68.2</c:v>
                </c:pt>
                <c:pt idx="1050">
                  <c:v>68.3</c:v>
                </c:pt>
                <c:pt idx="1051">
                  <c:v>68.400000000000006</c:v>
                </c:pt>
                <c:pt idx="1052">
                  <c:v>68.400000000000006</c:v>
                </c:pt>
                <c:pt idx="1053">
                  <c:v>68.400000000000006</c:v>
                </c:pt>
                <c:pt idx="1054">
                  <c:v>68.5</c:v>
                </c:pt>
                <c:pt idx="1055">
                  <c:v>68.5</c:v>
                </c:pt>
                <c:pt idx="1056">
                  <c:v>68.5</c:v>
                </c:pt>
                <c:pt idx="1057">
                  <c:v>68.5</c:v>
                </c:pt>
                <c:pt idx="1058">
                  <c:v>68.5</c:v>
                </c:pt>
                <c:pt idx="1059">
                  <c:v>68.5</c:v>
                </c:pt>
                <c:pt idx="1060">
                  <c:v>68.400000000000006</c:v>
                </c:pt>
                <c:pt idx="1061">
                  <c:v>68.400000000000006</c:v>
                </c:pt>
                <c:pt idx="1062">
                  <c:v>68.5</c:v>
                </c:pt>
                <c:pt idx="1063">
                  <c:v>68.5</c:v>
                </c:pt>
                <c:pt idx="1064">
                  <c:v>68.400000000000006</c:v>
                </c:pt>
                <c:pt idx="1065">
                  <c:v>68.5</c:v>
                </c:pt>
                <c:pt idx="1066">
                  <c:v>68.599999999999994</c:v>
                </c:pt>
                <c:pt idx="1067">
                  <c:v>68.599999999999994</c:v>
                </c:pt>
                <c:pt idx="1068">
                  <c:v>68.599999999999994</c:v>
                </c:pt>
                <c:pt idx="1069">
                  <c:v>68.599999999999994</c:v>
                </c:pt>
                <c:pt idx="1070">
                  <c:v>68.599999999999994</c:v>
                </c:pt>
                <c:pt idx="1071">
                  <c:v>68.7</c:v>
                </c:pt>
                <c:pt idx="1072">
                  <c:v>68.8</c:v>
                </c:pt>
                <c:pt idx="1073">
                  <c:v>68.8</c:v>
                </c:pt>
                <c:pt idx="1074">
                  <c:v>68.8</c:v>
                </c:pt>
                <c:pt idx="1075">
                  <c:v>68.900000000000006</c:v>
                </c:pt>
                <c:pt idx="1076">
                  <c:v>68.900000000000006</c:v>
                </c:pt>
                <c:pt idx="1077">
                  <c:v>68.8</c:v>
                </c:pt>
                <c:pt idx="1078">
                  <c:v>68.8</c:v>
                </c:pt>
                <c:pt idx="1079">
                  <c:v>68.8</c:v>
                </c:pt>
                <c:pt idx="1080">
                  <c:v>68.8</c:v>
                </c:pt>
                <c:pt idx="1081">
                  <c:v>68.8</c:v>
                </c:pt>
                <c:pt idx="1082">
                  <c:v>68.8</c:v>
                </c:pt>
                <c:pt idx="1083">
                  <c:v>68.8</c:v>
                </c:pt>
                <c:pt idx="1084">
                  <c:v>68.8</c:v>
                </c:pt>
                <c:pt idx="1085">
                  <c:v>68.900000000000006</c:v>
                </c:pt>
                <c:pt idx="1086">
                  <c:v>68.900000000000006</c:v>
                </c:pt>
                <c:pt idx="1087">
                  <c:v>68.900000000000006</c:v>
                </c:pt>
                <c:pt idx="1088">
                  <c:v>68.900000000000006</c:v>
                </c:pt>
                <c:pt idx="1089">
                  <c:v>68.900000000000006</c:v>
                </c:pt>
                <c:pt idx="1090">
                  <c:v>68.900000000000006</c:v>
                </c:pt>
                <c:pt idx="1091">
                  <c:v>68.900000000000006</c:v>
                </c:pt>
                <c:pt idx="1092">
                  <c:v>68.900000000000006</c:v>
                </c:pt>
                <c:pt idx="1093">
                  <c:v>68.900000000000006</c:v>
                </c:pt>
                <c:pt idx="1094">
                  <c:v>68.900000000000006</c:v>
                </c:pt>
                <c:pt idx="1095">
                  <c:v>68.900000000000006</c:v>
                </c:pt>
                <c:pt idx="1096">
                  <c:v>68.900000000000006</c:v>
                </c:pt>
                <c:pt idx="1097">
                  <c:v>69</c:v>
                </c:pt>
                <c:pt idx="1098">
                  <c:v>69</c:v>
                </c:pt>
                <c:pt idx="1099">
                  <c:v>68.900000000000006</c:v>
                </c:pt>
                <c:pt idx="1100">
                  <c:v>69</c:v>
                </c:pt>
                <c:pt idx="1101">
                  <c:v>69</c:v>
                </c:pt>
                <c:pt idx="1102">
                  <c:v>69</c:v>
                </c:pt>
                <c:pt idx="1103">
                  <c:v>69</c:v>
                </c:pt>
                <c:pt idx="1104">
                  <c:v>69</c:v>
                </c:pt>
                <c:pt idx="1105">
                  <c:v>69.099999999999994</c:v>
                </c:pt>
                <c:pt idx="1106">
                  <c:v>69.099999999999994</c:v>
                </c:pt>
                <c:pt idx="1107">
                  <c:v>69.099999999999994</c:v>
                </c:pt>
                <c:pt idx="1108">
                  <c:v>69.099999999999994</c:v>
                </c:pt>
                <c:pt idx="1109">
                  <c:v>69.2</c:v>
                </c:pt>
                <c:pt idx="1110">
                  <c:v>69.2</c:v>
                </c:pt>
                <c:pt idx="1111">
                  <c:v>69.2</c:v>
                </c:pt>
                <c:pt idx="1112">
                  <c:v>69.099999999999994</c:v>
                </c:pt>
                <c:pt idx="1113">
                  <c:v>69.099999999999994</c:v>
                </c:pt>
                <c:pt idx="1114">
                  <c:v>69.099999999999994</c:v>
                </c:pt>
                <c:pt idx="1115">
                  <c:v>69.099999999999994</c:v>
                </c:pt>
                <c:pt idx="1116">
                  <c:v>69.099999999999994</c:v>
                </c:pt>
                <c:pt idx="1117">
                  <c:v>69.099999999999994</c:v>
                </c:pt>
                <c:pt idx="1118">
                  <c:v>69.099999999999994</c:v>
                </c:pt>
                <c:pt idx="1119">
                  <c:v>69.099999999999994</c:v>
                </c:pt>
                <c:pt idx="1120">
                  <c:v>69.099999999999994</c:v>
                </c:pt>
                <c:pt idx="1121">
                  <c:v>69</c:v>
                </c:pt>
                <c:pt idx="1122">
                  <c:v>69</c:v>
                </c:pt>
                <c:pt idx="1123">
                  <c:v>69</c:v>
                </c:pt>
                <c:pt idx="1124">
                  <c:v>69</c:v>
                </c:pt>
                <c:pt idx="1125">
                  <c:v>69</c:v>
                </c:pt>
                <c:pt idx="1126">
                  <c:v>69</c:v>
                </c:pt>
                <c:pt idx="1127">
                  <c:v>69.099999999999994</c:v>
                </c:pt>
                <c:pt idx="1128">
                  <c:v>69</c:v>
                </c:pt>
                <c:pt idx="1129">
                  <c:v>69</c:v>
                </c:pt>
                <c:pt idx="1130">
                  <c:v>69</c:v>
                </c:pt>
                <c:pt idx="1131">
                  <c:v>69</c:v>
                </c:pt>
                <c:pt idx="1132">
                  <c:v>69</c:v>
                </c:pt>
                <c:pt idx="1133">
                  <c:v>69</c:v>
                </c:pt>
                <c:pt idx="1134">
                  <c:v>68.900000000000006</c:v>
                </c:pt>
                <c:pt idx="1135">
                  <c:v>68.900000000000006</c:v>
                </c:pt>
                <c:pt idx="1136">
                  <c:v>68.900000000000006</c:v>
                </c:pt>
                <c:pt idx="1137">
                  <c:v>68.900000000000006</c:v>
                </c:pt>
                <c:pt idx="1138">
                  <c:v>68.900000000000006</c:v>
                </c:pt>
                <c:pt idx="1139">
                  <c:v>68.900000000000006</c:v>
                </c:pt>
                <c:pt idx="1140">
                  <c:v>68.900000000000006</c:v>
                </c:pt>
                <c:pt idx="1141">
                  <c:v>68.8</c:v>
                </c:pt>
                <c:pt idx="1142">
                  <c:v>68.7</c:v>
                </c:pt>
                <c:pt idx="1143">
                  <c:v>68.599999999999994</c:v>
                </c:pt>
                <c:pt idx="1144">
                  <c:v>68.5</c:v>
                </c:pt>
                <c:pt idx="1145">
                  <c:v>68.400000000000006</c:v>
                </c:pt>
                <c:pt idx="1146">
                  <c:v>68.400000000000006</c:v>
                </c:pt>
                <c:pt idx="1147">
                  <c:v>68.3</c:v>
                </c:pt>
                <c:pt idx="1148">
                  <c:v>68.3</c:v>
                </c:pt>
                <c:pt idx="1149">
                  <c:v>68.3</c:v>
                </c:pt>
                <c:pt idx="1150">
                  <c:v>68.2</c:v>
                </c:pt>
                <c:pt idx="1151">
                  <c:v>68.2</c:v>
                </c:pt>
                <c:pt idx="1152">
                  <c:v>68.2</c:v>
                </c:pt>
                <c:pt idx="1153">
                  <c:v>68.099999999999994</c:v>
                </c:pt>
                <c:pt idx="1154">
                  <c:v>68.099999999999994</c:v>
                </c:pt>
                <c:pt idx="1155">
                  <c:v>68.099999999999994</c:v>
                </c:pt>
                <c:pt idx="1156">
                  <c:v>68.099999999999994</c:v>
                </c:pt>
                <c:pt idx="1157">
                  <c:v>68.099999999999994</c:v>
                </c:pt>
                <c:pt idx="1158">
                  <c:v>68</c:v>
                </c:pt>
                <c:pt idx="1159">
                  <c:v>68</c:v>
                </c:pt>
                <c:pt idx="1160">
                  <c:v>67.8</c:v>
                </c:pt>
                <c:pt idx="1161">
                  <c:v>67.8</c:v>
                </c:pt>
                <c:pt idx="1162">
                  <c:v>67.7</c:v>
                </c:pt>
                <c:pt idx="1163">
                  <c:v>67.7</c:v>
                </c:pt>
                <c:pt idx="1164">
                  <c:v>67.599999999999994</c:v>
                </c:pt>
                <c:pt idx="1165">
                  <c:v>67.5</c:v>
                </c:pt>
                <c:pt idx="1166">
                  <c:v>67.5</c:v>
                </c:pt>
                <c:pt idx="1167">
                  <c:v>67.400000000000006</c:v>
                </c:pt>
                <c:pt idx="1168">
                  <c:v>67.3</c:v>
                </c:pt>
                <c:pt idx="1169">
                  <c:v>67.3</c:v>
                </c:pt>
                <c:pt idx="1170">
                  <c:v>67.2</c:v>
                </c:pt>
                <c:pt idx="1171">
                  <c:v>67.099999999999994</c:v>
                </c:pt>
                <c:pt idx="1172">
                  <c:v>67.099999999999994</c:v>
                </c:pt>
                <c:pt idx="1173">
                  <c:v>67.099999999999994</c:v>
                </c:pt>
                <c:pt idx="1174">
                  <c:v>67.099999999999994</c:v>
                </c:pt>
                <c:pt idx="1175">
                  <c:v>67</c:v>
                </c:pt>
                <c:pt idx="1176">
                  <c:v>67</c:v>
                </c:pt>
                <c:pt idx="1177">
                  <c:v>66.900000000000006</c:v>
                </c:pt>
                <c:pt idx="1178">
                  <c:v>66.8</c:v>
                </c:pt>
                <c:pt idx="1179">
                  <c:v>66.599999999999994</c:v>
                </c:pt>
                <c:pt idx="1180">
                  <c:v>66.400000000000006</c:v>
                </c:pt>
                <c:pt idx="1181">
                  <c:v>66.3</c:v>
                </c:pt>
                <c:pt idx="1182">
                  <c:v>66.3</c:v>
                </c:pt>
                <c:pt idx="1183">
                  <c:v>66.099999999999994</c:v>
                </c:pt>
                <c:pt idx="1184">
                  <c:v>65.900000000000006</c:v>
                </c:pt>
                <c:pt idx="1185">
                  <c:v>65.7</c:v>
                </c:pt>
                <c:pt idx="1186">
                  <c:v>65.5</c:v>
                </c:pt>
                <c:pt idx="1187">
                  <c:v>65.3</c:v>
                </c:pt>
                <c:pt idx="1188">
                  <c:v>65.2</c:v>
                </c:pt>
                <c:pt idx="1189">
                  <c:v>65.099999999999994</c:v>
                </c:pt>
                <c:pt idx="1190">
                  <c:v>65</c:v>
                </c:pt>
                <c:pt idx="1191">
                  <c:v>64.900000000000006</c:v>
                </c:pt>
                <c:pt idx="1192">
                  <c:v>64.8</c:v>
                </c:pt>
                <c:pt idx="1193">
                  <c:v>64.7</c:v>
                </c:pt>
                <c:pt idx="1194">
                  <c:v>64.7</c:v>
                </c:pt>
                <c:pt idx="1195">
                  <c:v>64.7</c:v>
                </c:pt>
                <c:pt idx="1196">
                  <c:v>64.599999999999994</c:v>
                </c:pt>
                <c:pt idx="1197">
                  <c:v>64.599999999999994</c:v>
                </c:pt>
                <c:pt idx="1198">
                  <c:v>64.599999999999994</c:v>
                </c:pt>
                <c:pt idx="1199">
                  <c:v>64.599999999999994</c:v>
                </c:pt>
                <c:pt idx="1200">
                  <c:v>64.8</c:v>
                </c:pt>
                <c:pt idx="1201">
                  <c:v>65.099999999999994</c:v>
                </c:pt>
                <c:pt idx="1202">
                  <c:v>65.5</c:v>
                </c:pt>
                <c:pt idx="1203">
                  <c:v>66</c:v>
                </c:pt>
                <c:pt idx="1204">
                  <c:v>66.5</c:v>
                </c:pt>
                <c:pt idx="1205">
                  <c:v>67.099999999999994</c:v>
                </c:pt>
                <c:pt idx="1206">
                  <c:v>67.599999999999994</c:v>
                </c:pt>
                <c:pt idx="1207">
                  <c:v>68.099999999999994</c:v>
                </c:pt>
                <c:pt idx="1208">
                  <c:v>68.5</c:v>
                </c:pt>
                <c:pt idx="1209">
                  <c:v>69</c:v>
                </c:pt>
                <c:pt idx="1210">
                  <c:v>69.7</c:v>
                </c:pt>
                <c:pt idx="1211">
                  <c:v>70.5</c:v>
                </c:pt>
                <c:pt idx="1212">
                  <c:v>71.5</c:v>
                </c:pt>
                <c:pt idx="1213">
                  <c:v>72.8</c:v>
                </c:pt>
                <c:pt idx="1214">
                  <c:v>74.5</c:v>
                </c:pt>
                <c:pt idx="1215">
                  <c:v>76.8</c:v>
                </c:pt>
                <c:pt idx="1216">
                  <c:v>80</c:v>
                </c:pt>
                <c:pt idx="1217">
                  <c:v>83.5</c:v>
                </c:pt>
                <c:pt idx="1218">
                  <c:v>87.3</c:v>
                </c:pt>
                <c:pt idx="1219">
                  <c:v>91.6</c:v>
                </c:pt>
                <c:pt idx="1220">
                  <c:v>96.1</c:v>
                </c:pt>
                <c:pt idx="1221">
                  <c:v>100.7</c:v>
                </c:pt>
                <c:pt idx="1222">
                  <c:v>105.1</c:v>
                </c:pt>
                <c:pt idx="1223">
                  <c:v>109.5</c:v>
                </c:pt>
                <c:pt idx="1224">
                  <c:v>115.3</c:v>
                </c:pt>
                <c:pt idx="1225">
                  <c:v>121.1</c:v>
                </c:pt>
                <c:pt idx="1226">
                  <c:v>126.8</c:v>
                </c:pt>
                <c:pt idx="1227">
                  <c:v>131.6</c:v>
                </c:pt>
                <c:pt idx="1228">
                  <c:v>135.69999999999999</c:v>
                </c:pt>
                <c:pt idx="1229">
                  <c:v>139.80000000000001</c:v>
                </c:pt>
                <c:pt idx="1230">
                  <c:v>143.6</c:v>
                </c:pt>
                <c:pt idx="1231">
                  <c:v>146.80000000000001</c:v>
                </c:pt>
                <c:pt idx="1232">
                  <c:v>150.19999999999999</c:v>
                </c:pt>
                <c:pt idx="1233">
                  <c:v>153.69999999999999</c:v>
                </c:pt>
                <c:pt idx="1234">
                  <c:v>157.1</c:v>
                </c:pt>
                <c:pt idx="1235">
                  <c:v>160.4</c:v>
                </c:pt>
                <c:pt idx="1236">
                  <c:v>164.1</c:v>
                </c:pt>
                <c:pt idx="1237">
                  <c:v>167.5</c:v>
                </c:pt>
                <c:pt idx="1238">
                  <c:v>170.4</c:v>
                </c:pt>
                <c:pt idx="1239">
                  <c:v>173.3</c:v>
                </c:pt>
                <c:pt idx="1240">
                  <c:v>176.8</c:v>
                </c:pt>
                <c:pt idx="1241">
                  <c:v>181.2</c:v>
                </c:pt>
                <c:pt idx="1242">
                  <c:v>187.2</c:v>
                </c:pt>
                <c:pt idx="1243">
                  <c:v>193.7</c:v>
                </c:pt>
                <c:pt idx="1244">
                  <c:v>199.3</c:v>
                </c:pt>
                <c:pt idx="1245">
                  <c:v>205.7</c:v>
                </c:pt>
                <c:pt idx="1246">
                  <c:v>211.8</c:v>
                </c:pt>
                <c:pt idx="1247">
                  <c:v>217</c:v>
                </c:pt>
                <c:pt idx="1248">
                  <c:v>222.9</c:v>
                </c:pt>
                <c:pt idx="1249">
                  <c:v>229</c:v>
                </c:pt>
                <c:pt idx="1250">
                  <c:v>234.6</c:v>
                </c:pt>
                <c:pt idx="1251">
                  <c:v>240.1</c:v>
                </c:pt>
                <c:pt idx="1252">
                  <c:v>244.7</c:v>
                </c:pt>
                <c:pt idx="1253">
                  <c:v>250</c:v>
                </c:pt>
                <c:pt idx="1254">
                  <c:v>255.4</c:v>
                </c:pt>
                <c:pt idx="1255">
                  <c:v>261.10000000000002</c:v>
                </c:pt>
                <c:pt idx="1256">
                  <c:v>267.10000000000002</c:v>
                </c:pt>
                <c:pt idx="1257">
                  <c:v>273.10000000000002</c:v>
                </c:pt>
                <c:pt idx="1258">
                  <c:v>278.2</c:v>
                </c:pt>
                <c:pt idx="1259">
                  <c:v>282.39999999999998</c:v>
                </c:pt>
                <c:pt idx="1260">
                  <c:v>286.5</c:v>
                </c:pt>
                <c:pt idx="1261">
                  <c:v>290.10000000000002</c:v>
                </c:pt>
                <c:pt idx="1262">
                  <c:v>293.5</c:v>
                </c:pt>
                <c:pt idx="1263">
                  <c:v>296.89999999999998</c:v>
                </c:pt>
                <c:pt idx="1264">
                  <c:v>300.2</c:v>
                </c:pt>
                <c:pt idx="1265">
                  <c:v>303.3</c:v>
                </c:pt>
                <c:pt idx="1266">
                  <c:v>306.2</c:v>
                </c:pt>
                <c:pt idx="1267">
                  <c:v>309</c:v>
                </c:pt>
                <c:pt idx="1268">
                  <c:v>313.3</c:v>
                </c:pt>
                <c:pt idx="1269">
                  <c:v>319.10000000000002</c:v>
                </c:pt>
                <c:pt idx="1270">
                  <c:v>325.39999999999998</c:v>
                </c:pt>
                <c:pt idx="1271">
                  <c:v>331</c:v>
                </c:pt>
                <c:pt idx="1272">
                  <c:v>335.5</c:v>
                </c:pt>
                <c:pt idx="1273">
                  <c:v>340.1</c:v>
                </c:pt>
                <c:pt idx="1274">
                  <c:v>344.3</c:v>
                </c:pt>
                <c:pt idx="1275">
                  <c:v>348.2</c:v>
                </c:pt>
                <c:pt idx="1276">
                  <c:v>352.5</c:v>
                </c:pt>
                <c:pt idx="1277">
                  <c:v>355.8</c:v>
                </c:pt>
                <c:pt idx="1278">
                  <c:v>360.1</c:v>
                </c:pt>
                <c:pt idx="1279">
                  <c:v>364.5</c:v>
                </c:pt>
                <c:pt idx="1280">
                  <c:v>368.3</c:v>
                </c:pt>
                <c:pt idx="1281">
                  <c:v>372.4</c:v>
                </c:pt>
                <c:pt idx="1282">
                  <c:v>376.3</c:v>
                </c:pt>
                <c:pt idx="1283">
                  <c:v>380.1</c:v>
                </c:pt>
                <c:pt idx="1284">
                  <c:v>383.9</c:v>
                </c:pt>
                <c:pt idx="1285">
                  <c:v>387.4</c:v>
                </c:pt>
                <c:pt idx="1286">
                  <c:v>391.5</c:v>
                </c:pt>
                <c:pt idx="1287">
                  <c:v>395.9</c:v>
                </c:pt>
                <c:pt idx="1288">
                  <c:v>400.6</c:v>
                </c:pt>
                <c:pt idx="1289">
                  <c:v>405</c:v>
                </c:pt>
                <c:pt idx="1290">
                  <c:v>409.5</c:v>
                </c:pt>
                <c:pt idx="1291">
                  <c:v>413.3</c:v>
                </c:pt>
                <c:pt idx="1292">
                  <c:v>416.9</c:v>
                </c:pt>
                <c:pt idx="1293">
                  <c:v>420.3</c:v>
                </c:pt>
                <c:pt idx="1294">
                  <c:v>424</c:v>
                </c:pt>
                <c:pt idx="1295">
                  <c:v>427.2</c:v>
                </c:pt>
                <c:pt idx="1296">
                  <c:v>430.6</c:v>
                </c:pt>
                <c:pt idx="1297">
                  <c:v>433.3</c:v>
                </c:pt>
                <c:pt idx="1298">
                  <c:v>436.4</c:v>
                </c:pt>
                <c:pt idx="1299">
                  <c:v>439.2</c:v>
                </c:pt>
                <c:pt idx="1300">
                  <c:v>441.8</c:v>
                </c:pt>
                <c:pt idx="1301">
                  <c:v>443.9</c:v>
                </c:pt>
                <c:pt idx="1302">
                  <c:v>445.5</c:v>
                </c:pt>
                <c:pt idx="1303">
                  <c:v>447.3</c:v>
                </c:pt>
                <c:pt idx="1304">
                  <c:v>449.1</c:v>
                </c:pt>
                <c:pt idx="1305">
                  <c:v>450.7</c:v>
                </c:pt>
                <c:pt idx="1306">
                  <c:v>452</c:v>
                </c:pt>
                <c:pt idx="1307">
                  <c:v>453.5</c:v>
                </c:pt>
                <c:pt idx="1308">
                  <c:v>456.8</c:v>
                </c:pt>
                <c:pt idx="1309">
                  <c:v>462.1</c:v>
                </c:pt>
                <c:pt idx="1310">
                  <c:v>466</c:v>
                </c:pt>
                <c:pt idx="1311">
                  <c:v>470.1</c:v>
                </c:pt>
                <c:pt idx="1312">
                  <c:v>475.5</c:v>
                </c:pt>
                <c:pt idx="1313">
                  <c:v>479.8</c:v>
                </c:pt>
                <c:pt idx="1314">
                  <c:v>484.6</c:v>
                </c:pt>
                <c:pt idx="1315">
                  <c:v>490</c:v>
                </c:pt>
                <c:pt idx="1316">
                  <c:v>494.7</c:v>
                </c:pt>
                <c:pt idx="1317">
                  <c:v>499</c:v>
                </c:pt>
                <c:pt idx="1318">
                  <c:v>502.6</c:v>
                </c:pt>
                <c:pt idx="1319">
                  <c:v>506.1</c:v>
                </c:pt>
                <c:pt idx="1320">
                  <c:v>509.8</c:v>
                </c:pt>
                <c:pt idx="1321">
                  <c:v>513</c:v>
                </c:pt>
                <c:pt idx="1322">
                  <c:v>515</c:v>
                </c:pt>
                <c:pt idx="1323">
                  <c:v>517.70000000000005</c:v>
                </c:pt>
                <c:pt idx="1324">
                  <c:v>520</c:v>
                </c:pt>
                <c:pt idx="1325">
                  <c:v>521.4</c:v>
                </c:pt>
                <c:pt idx="1326">
                  <c:v>523</c:v>
                </c:pt>
                <c:pt idx="1327">
                  <c:v>524.29999999999995</c:v>
                </c:pt>
                <c:pt idx="1328">
                  <c:v>525.70000000000005</c:v>
                </c:pt>
                <c:pt idx="1329">
                  <c:v>527.5</c:v>
                </c:pt>
                <c:pt idx="1330">
                  <c:v>529</c:v>
                </c:pt>
                <c:pt idx="1331">
                  <c:v>529.5</c:v>
                </c:pt>
                <c:pt idx="1332">
                  <c:v>529.4</c:v>
                </c:pt>
                <c:pt idx="1333">
                  <c:v>529</c:v>
                </c:pt>
                <c:pt idx="1334">
                  <c:v>527.9</c:v>
                </c:pt>
                <c:pt idx="1335">
                  <c:v>526.70000000000005</c:v>
                </c:pt>
                <c:pt idx="1336">
                  <c:v>525.9</c:v>
                </c:pt>
                <c:pt idx="1337">
                  <c:v>525</c:v>
                </c:pt>
                <c:pt idx="1338">
                  <c:v>523.9</c:v>
                </c:pt>
                <c:pt idx="1339">
                  <c:v>523.1</c:v>
                </c:pt>
                <c:pt idx="1340">
                  <c:v>521.5</c:v>
                </c:pt>
                <c:pt idx="1341">
                  <c:v>520</c:v>
                </c:pt>
                <c:pt idx="1342">
                  <c:v>518.6</c:v>
                </c:pt>
                <c:pt idx="1343">
                  <c:v>516.70000000000005</c:v>
                </c:pt>
                <c:pt idx="1344">
                  <c:v>515.6</c:v>
                </c:pt>
                <c:pt idx="1345">
                  <c:v>514.5</c:v>
                </c:pt>
                <c:pt idx="1346">
                  <c:v>513.70000000000005</c:v>
                </c:pt>
                <c:pt idx="1347">
                  <c:v>513.4</c:v>
                </c:pt>
                <c:pt idx="1348">
                  <c:v>513.4</c:v>
                </c:pt>
                <c:pt idx="1349">
                  <c:v>513.29999999999995</c:v>
                </c:pt>
                <c:pt idx="1350">
                  <c:v>512.9</c:v>
                </c:pt>
                <c:pt idx="1351">
                  <c:v>511.8</c:v>
                </c:pt>
                <c:pt idx="1352">
                  <c:v>510.7</c:v>
                </c:pt>
                <c:pt idx="1353">
                  <c:v>509</c:v>
                </c:pt>
                <c:pt idx="1354">
                  <c:v>506.9</c:v>
                </c:pt>
                <c:pt idx="1355">
                  <c:v>505.2</c:v>
                </c:pt>
                <c:pt idx="1356">
                  <c:v>504.5</c:v>
                </c:pt>
                <c:pt idx="1357">
                  <c:v>504.2</c:v>
                </c:pt>
                <c:pt idx="1358">
                  <c:v>503.8</c:v>
                </c:pt>
                <c:pt idx="1359">
                  <c:v>503.3</c:v>
                </c:pt>
                <c:pt idx="1360">
                  <c:v>502.9</c:v>
                </c:pt>
                <c:pt idx="1361">
                  <c:v>502.1</c:v>
                </c:pt>
                <c:pt idx="1362">
                  <c:v>500.6</c:v>
                </c:pt>
                <c:pt idx="1363">
                  <c:v>499.4</c:v>
                </c:pt>
                <c:pt idx="1364">
                  <c:v>497.7</c:v>
                </c:pt>
                <c:pt idx="1365">
                  <c:v>494.5</c:v>
                </c:pt>
                <c:pt idx="1366">
                  <c:v>490.9</c:v>
                </c:pt>
                <c:pt idx="1367">
                  <c:v>487.3</c:v>
                </c:pt>
                <c:pt idx="1368">
                  <c:v>483.9</c:v>
                </c:pt>
                <c:pt idx="1369">
                  <c:v>481.9</c:v>
                </c:pt>
                <c:pt idx="1370">
                  <c:v>480.1</c:v>
                </c:pt>
                <c:pt idx="1371">
                  <c:v>478.2</c:v>
                </c:pt>
                <c:pt idx="1372">
                  <c:v>477</c:v>
                </c:pt>
                <c:pt idx="1373">
                  <c:v>475.7</c:v>
                </c:pt>
                <c:pt idx="1374">
                  <c:v>474.6</c:v>
                </c:pt>
                <c:pt idx="1375">
                  <c:v>474</c:v>
                </c:pt>
                <c:pt idx="1376">
                  <c:v>473.8</c:v>
                </c:pt>
                <c:pt idx="1377">
                  <c:v>473.1</c:v>
                </c:pt>
                <c:pt idx="1378">
                  <c:v>472.5</c:v>
                </c:pt>
                <c:pt idx="1379">
                  <c:v>472.6</c:v>
                </c:pt>
                <c:pt idx="1380">
                  <c:v>473.5</c:v>
                </c:pt>
                <c:pt idx="1381">
                  <c:v>475.1</c:v>
                </c:pt>
                <c:pt idx="1382">
                  <c:v>476.8</c:v>
                </c:pt>
                <c:pt idx="1383">
                  <c:v>478.1</c:v>
                </c:pt>
                <c:pt idx="1384">
                  <c:v>478.7</c:v>
                </c:pt>
                <c:pt idx="1385">
                  <c:v>478.8</c:v>
                </c:pt>
                <c:pt idx="1386">
                  <c:v>479</c:v>
                </c:pt>
                <c:pt idx="1387">
                  <c:v>479.4</c:v>
                </c:pt>
                <c:pt idx="1388">
                  <c:v>479.9</c:v>
                </c:pt>
                <c:pt idx="1389">
                  <c:v>481.2</c:v>
                </c:pt>
                <c:pt idx="1390">
                  <c:v>482.9</c:v>
                </c:pt>
                <c:pt idx="1391">
                  <c:v>484</c:v>
                </c:pt>
                <c:pt idx="1392">
                  <c:v>484.8</c:v>
                </c:pt>
                <c:pt idx="1393">
                  <c:v>485.2</c:v>
                </c:pt>
                <c:pt idx="1394">
                  <c:v>485.4</c:v>
                </c:pt>
                <c:pt idx="1395">
                  <c:v>485.8</c:v>
                </c:pt>
                <c:pt idx="1396">
                  <c:v>486.9</c:v>
                </c:pt>
                <c:pt idx="1397">
                  <c:v>488.4</c:v>
                </c:pt>
                <c:pt idx="1398">
                  <c:v>490.5</c:v>
                </c:pt>
                <c:pt idx="1399">
                  <c:v>492.5</c:v>
                </c:pt>
                <c:pt idx="1400">
                  <c:v>493.6</c:v>
                </c:pt>
                <c:pt idx="1401">
                  <c:v>494.1</c:v>
                </c:pt>
                <c:pt idx="1402">
                  <c:v>494.3</c:v>
                </c:pt>
                <c:pt idx="1403">
                  <c:v>493.9</c:v>
                </c:pt>
                <c:pt idx="1404">
                  <c:v>493.1</c:v>
                </c:pt>
                <c:pt idx="1405">
                  <c:v>492.1</c:v>
                </c:pt>
                <c:pt idx="1406">
                  <c:v>491.3</c:v>
                </c:pt>
                <c:pt idx="1407">
                  <c:v>490.9</c:v>
                </c:pt>
                <c:pt idx="1408">
                  <c:v>491.1</c:v>
                </c:pt>
                <c:pt idx="1409">
                  <c:v>491.9</c:v>
                </c:pt>
                <c:pt idx="1410">
                  <c:v>493</c:v>
                </c:pt>
                <c:pt idx="1411">
                  <c:v>493.8</c:v>
                </c:pt>
                <c:pt idx="1412">
                  <c:v>494.9</c:v>
                </c:pt>
                <c:pt idx="1413">
                  <c:v>495.5</c:v>
                </c:pt>
                <c:pt idx="1414">
                  <c:v>495.8</c:v>
                </c:pt>
                <c:pt idx="1415">
                  <c:v>496</c:v>
                </c:pt>
                <c:pt idx="1416">
                  <c:v>496</c:v>
                </c:pt>
                <c:pt idx="1417">
                  <c:v>495.8</c:v>
                </c:pt>
                <c:pt idx="1418">
                  <c:v>494.6</c:v>
                </c:pt>
                <c:pt idx="1419">
                  <c:v>491.8</c:v>
                </c:pt>
                <c:pt idx="1420">
                  <c:v>488.5</c:v>
                </c:pt>
                <c:pt idx="1421">
                  <c:v>485.8</c:v>
                </c:pt>
                <c:pt idx="1422">
                  <c:v>484.3</c:v>
                </c:pt>
                <c:pt idx="1423">
                  <c:v>483.3</c:v>
                </c:pt>
                <c:pt idx="1424">
                  <c:v>482.6</c:v>
                </c:pt>
                <c:pt idx="1425">
                  <c:v>480.7</c:v>
                </c:pt>
                <c:pt idx="1426">
                  <c:v>478.5</c:v>
                </c:pt>
                <c:pt idx="1427">
                  <c:v>477.4</c:v>
                </c:pt>
                <c:pt idx="1428">
                  <c:v>476.8</c:v>
                </c:pt>
                <c:pt idx="1429">
                  <c:v>475.9</c:v>
                </c:pt>
                <c:pt idx="1430">
                  <c:v>474.3</c:v>
                </c:pt>
                <c:pt idx="1431">
                  <c:v>472.1</c:v>
                </c:pt>
                <c:pt idx="1432">
                  <c:v>470.6</c:v>
                </c:pt>
                <c:pt idx="1433">
                  <c:v>469.2</c:v>
                </c:pt>
                <c:pt idx="1434">
                  <c:v>467.7</c:v>
                </c:pt>
                <c:pt idx="1435">
                  <c:v>466.8</c:v>
                </c:pt>
                <c:pt idx="1436">
                  <c:v>466.1</c:v>
                </c:pt>
                <c:pt idx="1437">
                  <c:v>464.6</c:v>
                </c:pt>
                <c:pt idx="1438">
                  <c:v>462.8</c:v>
                </c:pt>
                <c:pt idx="1439">
                  <c:v>461.7</c:v>
                </c:pt>
                <c:pt idx="1440">
                  <c:v>461</c:v>
                </c:pt>
                <c:pt idx="1441">
                  <c:v>460.6</c:v>
                </c:pt>
                <c:pt idx="1442">
                  <c:v>460.3</c:v>
                </c:pt>
                <c:pt idx="1443">
                  <c:v>460.5</c:v>
                </c:pt>
                <c:pt idx="1444">
                  <c:v>461.3</c:v>
                </c:pt>
                <c:pt idx="1445">
                  <c:v>462.2</c:v>
                </c:pt>
                <c:pt idx="1446">
                  <c:v>462.7</c:v>
                </c:pt>
                <c:pt idx="1447">
                  <c:v>463</c:v>
                </c:pt>
                <c:pt idx="1448">
                  <c:v>463.2</c:v>
                </c:pt>
                <c:pt idx="1449">
                  <c:v>462.5</c:v>
                </c:pt>
                <c:pt idx="1450">
                  <c:v>461.2</c:v>
                </c:pt>
                <c:pt idx="1451">
                  <c:v>458.4</c:v>
                </c:pt>
                <c:pt idx="1452">
                  <c:v>455.6</c:v>
                </c:pt>
                <c:pt idx="1453">
                  <c:v>454.3</c:v>
                </c:pt>
                <c:pt idx="1454">
                  <c:v>452.7</c:v>
                </c:pt>
                <c:pt idx="1455">
                  <c:v>450.9</c:v>
                </c:pt>
                <c:pt idx="1456">
                  <c:v>448.3</c:v>
                </c:pt>
                <c:pt idx="1457">
                  <c:v>445.9</c:v>
                </c:pt>
                <c:pt idx="1458">
                  <c:v>443.9</c:v>
                </c:pt>
                <c:pt idx="1459">
                  <c:v>442.4</c:v>
                </c:pt>
                <c:pt idx="1460">
                  <c:v>440.9</c:v>
                </c:pt>
                <c:pt idx="1461">
                  <c:v>439.7</c:v>
                </c:pt>
                <c:pt idx="1462">
                  <c:v>438.4</c:v>
                </c:pt>
                <c:pt idx="1463">
                  <c:v>436.9</c:v>
                </c:pt>
                <c:pt idx="1464">
                  <c:v>434.4</c:v>
                </c:pt>
                <c:pt idx="1465">
                  <c:v>431.8</c:v>
                </c:pt>
                <c:pt idx="1466">
                  <c:v>430.5</c:v>
                </c:pt>
                <c:pt idx="1467">
                  <c:v>429.6</c:v>
                </c:pt>
                <c:pt idx="1468">
                  <c:v>428.7</c:v>
                </c:pt>
                <c:pt idx="1469">
                  <c:v>426.8</c:v>
                </c:pt>
                <c:pt idx="1470">
                  <c:v>425.7</c:v>
                </c:pt>
                <c:pt idx="1471">
                  <c:v>424.1</c:v>
                </c:pt>
                <c:pt idx="1472">
                  <c:v>421.5</c:v>
                </c:pt>
                <c:pt idx="1473">
                  <c:v>419.5</c:v>
                </c:pt>
                <c:pt idx="1474">
                  <c:v>417.6</c:v>
                </c:pt>
                <c:pt idx="1475">
                  <c:v>415.5</c:v>
                </c:pt>
                <c:pt idx="1476">
                  <c:v>414.2</c:v>
                </c:pt>
                <c:pt idx="1477">
                  <c:v>413.4</c:v>
                </c:pt>
                <c:pt idx="1478">
                  <c:v>412.8</c:v>
                </c:pt>
                <c:pt idx="1479">
                  <c:v>412.4</c:v>
                </c:pt>
                <c:pt idx="1480">
                  <c:v>412.3</c:v>
                </c:pt>
                <c:pt idx="1481">
                  <c:v>412.4</c:v>
                </c:pt>
                <c:pt idx="1482">
                  <c:v>412.8</c:v>
                </c:pt>
                <c:pt idx="1483">
                  <c:v>413.2</c:v>
                </c:pt>
                <c:pt idx="1484">
                  <c:v>414.3</c:v>
                </c:pt>
                <c:pt idx="1485">
                  <c:v>416.3</c:v>
                </c:pt>
                <c:pt idx="1486">
                  <c:v>418.1</c:v>
                </c:pt>
                <c:pt idx="1487">
                  <c:v>419</c:v>
                </c:pt>
                <c:pt idx="1488">
                  <c:v>418.7</c:v>
                </c:pt>
                <c:pt idx="1489">
                  <c:v>417.7</c:v>
                </c:pt>
                <c:pt idx="1490">
                  <c:v>415.7</c:v>
                </c:pt>
                <c:pt idx="1491">
                  <c:v>413.5</c:v>
                </c:pt>
                <c:pt idx="1492">
                  <c:v>410.9</c:v>
                </c:pt>
                <c:pt idx="1493">
                  <c:v>409</c:v>
                </c:pt>
                <c:pt idx="1494">
                  <c:v>407.8</c:v>
                </c:pt>
                <c:pt idx="1495">
                  <c:v>406.6</c:v>
                </c:pt>
                <c:pt idx="1496">
                  <c:v>405.5</c:v>
                </c:pt>
                <c:pt idx="1497">
                  <c:v>404.3</c:v>
                </c:pt>
                <c:pt idx="1498">
                  <c:v>402.8</c:v>
                </c:pt>
                <c:pt idx="1499">
                  <c:v>401.9</c:v>
                </c:pt>
                <c:pt idx="1500">
                  <c:v>401.3</c:v>
                </c:pt>
                <c:pt idx="1501">
                  <c:v>400.8</c:v>
                </c:pt>
                <c:pt idx="1502">
                  <c:v>400.4</c:v>
                </c:pt>
                <c:pt idx="1503">
                  <c:v>400</c:v>
                </c:pt>
                <c:pt idx="1504">
                  <c:v>398.9</c:v>
                </c:pt>
                <c:pt idx="1505">
                  <c:v>397.9</c:v>
                </c:pt>
                <c:pt idx="1506">
                  <c:v>396.8</c:v>
                </c:pt>
                <c:pt idx="1507">
                  <c:v>395.4</c:v>
                </c:pt>
                <c:pt idx="1508">
                  <c:v>394.4</c:v>
                </c:pt>
                <c:pt idx="1509">
                  <c:v>393.8</c:v>
                </c:pt>
                <c:pt idx="1510">
                  <c:v>393.4</c:v>
                </c:pt>
                <c:pt idx="1511">
                  <c:v>392.7</c:v>
                </c:pt>
                <c:pt idx="1512">
                  <c:v>392</c:v>
                </c:pt>
                <c:pt idx="1513">
                  <c:v>391.4</c:v>
                </c:pt>
                <c:pt idx="1514">
                  <c:v>390.4</c:v>
                </c:pt>
                <c:pt idx="1515">
                  <c:v>389.8</c:v>
                </c:pt>
                <c:pt idx="1516">
                  <c:v>389.4</c:v>
                </c:pt>
                <c:pt idx="1517">
                  <c:v>388.5</c:v>
                </c:pt>
                <c:pt idx="1518">
                  <c:v>387.4</c:v>
                </c:pt>
                <c:pt idx="1519">
                  <c:v>386.1</c:v>
                </c:pt>
                <c:pt idx="1520">
                  <c:v>384.9</c:v>
                </c:pt>
                <c:pt idx="1521">
                  <c:v>384.2</c:v>
                </c:pt>
                <c:pt idx="1522">
                  <c:v>383.3</c:v>
                </c:pt>
                <c:pt idx="1523">
                  <c:v>382.8</c:v>
                </c:pt>
                <c:pt idx="1524">
                  <c:v>382.2</c:v>
                </c:pt>
                <c:pt idx="1525">
                  <c:v>381.4</c:v>
                </c:pt>
                <c:pt idx="1526">
                  <c:v>380.9</c:v>
                </c:pt>
                <c:pt idx="1527">
                  <c:v>380.3</c:v>
                </c:pt>
                <c:pt idx="1528">
                  <c:v>379.6</c:v>
                </c:pt>
                <c:pt idx="1529">
                  <c:v>379</c:v>
                </c:pt>
                <c:pt idx="1530">
                  <c:v>378.3</c:v>
                </c:pt>
                <c:pt idx="1531">
                  <c:v>377.6</c:v>
                </c:pt>
                <c:pt idx="1532">
                  <c:v>377.5</c:v>
                </c:pt>
                <c:pt idx="1533">
                  <c:v>378.8</c:v>
                </c:pt>
                <c:pt idx="1534">
                  <c:v>381.1</c:v>
                </c:pt>
                <c:pt idx="1535">
                  <c:v>383.5</c:v>
                </c:pt>
                <c:pt idx="1536">
                  <c:v>385.7</c:v>
                </c:pt>
                <c:pt idx="1537">
                  <c:v>387.2</c:v>
                </c:pt>
                <c:pt idx="1538">
                  <c:v>388.5</c:v>
                </c:pt>
                <c:pt idx="1539">
                  <c:v>389.4</c:v>
                </c:pt>
                <c:pt idx="1540">
                  <c:v>390.1</c:v>
                </c:pt>
                <c:pt idx="1541">
                  <c:v>390.7</c:v>
                </c:pt>
                <c:pt idx="1542">
                  <c:v>391</c:v>
                </c:pt>
                <c:pt idx="1543">
                  <c:v>390.9</c:v>
                </c:pt>
                <c:pt idx="1544">
                  <c:v>390.6</c:v>
                </c:pt>
                <c:pt idx="1545">
                  <c:v>390.2</c:v>
                </c:pt>
                <c:pt idx="1546">
                  <c:v>389.9</c:v>
                </c:pt>
                <c:pt idx="1547">
                  <c:v>389.8</c:v>
                </c:pt>
                <c:pt idx="1548">
                  <c:v>389.8</c:v>
                </c:pt>
                <c:pt idx="1549">
                  <c:v>389.8</c:v>
                </c:pt>
                <c:pt idx="1550">
                  <c:v>389.7</c:v>
                </c:pt>
                <c:pt idx="1551">
                  <c:v>389.5</c:v>
                </c:pt>
                <c:pt idx="1552">
                  <c:v>389.4</c:v>
                </c:pt>
                <c:pt idx="1553">
                  <c:v>389.3</c:v>
                </c:pt>
                <c:pt idx="1554">
                  <c:v>389.2</c:v>
                </c:pt>
                <c:pt idx="1555">
                  <c:v>388.8</c:v>
                </c:pt>
                <c:pt idx="1556">
                  <c:v>388.2</c:v>
                </c:pt>
                <c:pt idx="1557">
                  <c:v>387.6</c:v>
                </c:pt>
                <c:pt idx="1558">
                  <c:v>386.8</c:v>
                </c:pt>
                <c:pt idx="1559">
                  <c:v>386.2</c:v>
                </c:pt>
                <c:pt idx="1560">
                  <c:v>385.5</c:v>
                </c:pt>
                <c:pt idx="1561">
                  <c:v>384.7</c:v>
                </c:pt>
                <c:pt idx="1562">
                  <c:v>384</c:v>
                </c:pt>
                <c:pt idx="1563">
                  <c:v>383.2</c:v>
                </c:pt>
                <c:pt idx="1564">
                  <c:v>382.8</c:v>
                </c:pt>
                <c:pt idx="1565">
                  <c:v>382.4</c:v>
                </c:pt>
                <c:pt idx="1566">
                  <c:v>382.3</c:v>
                </c:pt>
                <c:pt idx="1567">
                  <c:v>382.3</c:v>
                </c:pt>
                <c:pt idx="1568">
                  <c:v>382.1</c:v>
                </c:pt>
                <c:pt idx="1569">
                  <c:v>381.8</c:v>
                </c:pt>
                <c:pt idx="1570">
                  <c:v>381.3</c:v>
                </c:pt>
                <c:pt idx="1571">
                  <c:v>380.4</c:v>
                </c:pt>
                <c:pt idx="1572">
                  <c:v>379.6</c:v>
                </c:pt>
                <c:pt idx="1573">
                  <c:v>379.2</c:v>
                </c:pt>
                <c:pt idx="1574">
                  <c:v>378.9</c:v>
                </c:pt>
                <c:pt idx="1575">
                  <c:v>378.7</c:v>
                </c:pt>
                <c:pt idx="1576">
                  <c:v>378.6</c:v>
                </c:pt>
                <c:pt idx="1577">
                  <c:v>378.6</c:v>
                </c:pt>
                <c:pt idx="1578">
                  <c:v>378.5</c:v>
                </c:pt>
                <c:pt idx="1579">
                  <c:v>378.5</c:v>
                </c:pt>
                <c:pt idx="1580">
                  <c:v>378.5</c:v>
                </c:pt>
                <c:pt idx="1581">
                  <c:v>378.6</c:v>
                </c:pt>
                <c:pt idx="1582">
                  <c:v>378.6</c:v>
                </c:pt>
                <c:pt idx="1583">
                  <c:v>378.6</c:v>
                </c:pt>
                <c:pt idx="1584">
                  <c:v>378.6</c:v>
                </c:pt>
                <c:pt idx="1585">
                  <c:v>378.6</c:v>
                </c:pt>
                <c:pt idx="1586">
                  <c:v>378.6</c:v>
                </c:pt>
                <c:pt idx="1587">
                  <c:v>378.4</c:v>
                </c:pt>
                <c:pt idx="1588">
                  <c:v>378</c:v>
                </c:pt>
                <c:pt idx="1589">
                  <c:v>377.4</c:v>
                </c:pt>
                <c:pt idx="1590">
                  <c:v>376.7</c:v>
                </c:pt>
                <c:pt idx="1591">
                  <c:v>376.1</c:v>
                </c:pt>
                <c:pt idx="1592">
                  <c:v>375.5</c:v>
                </c:pt>
                <c:pt idx="1593">
                  <c:v>374.9</c:v>
                </c:pt>
                <c:pt idx="1594">
                  <c:v>374.2</c:v>
                </c:pt>
                <c:pt idx="1595">
                  <c:v>373.5</c:v>
                </c:pt>
                <c:pt idx="1596">
                  <c:v>372.8</c:v>
                </c:pt>
                <c:pt idx="1597">
                  <c:v>372.1</c:v>
                </c:pt>
                <c:pt idx="1598">
                  <c:v>371.4</c:v>
                </c:pt>
                <c:pt idx="1599">
                  <c:v>370.6</c:v>
                </c:pt>
                <c:pt idx="1600">
                  <c:v>370</c:v>
                </c:pt>
                <c:pt idx="1601">
                  <c:v>369.3</c:v>
                </c:pt>
                <c:pt idx="1602">
                  <c:v>368.6</c:v>
                </c:pt>
                <c:pt idx="1603">
                  <c:v>367.9</c:v>
                </c:pt>
                <c:pt idx="1604">
                  <c:v>367.4</c:v>
                </c:pt>
                <c:pt idx="1605">
                  <c:v>366.8</c:v>
                </c:pt>
                <c:pt idx="1606">
                  <c:v>366.1</c:v>
                </c:pt>
                <c:pt idx="1607">
                  <c:v>365.5</c:v>
                </c:pt>
                <c:pt idx="1608">
                  <c:v>364.8</c:v>
                </c:pt>
                <c:pt idx="1609">
                  <c:v>363.9</c:v>
                </c:pt>
                <c:pt idx="1610">
                  <c:v>363.2</c:v>
                </c:pt>
                <c:pt idx="1611">
                  <c:v>362.3</c:v>
                </c:pt>
                <c:pt idx="1612">
                  <c:v>361.4</c:v>
                </c:pt>
                <c:pt idx="1613">
                  <c:v>360.5</c:v>
                </c:pt>
                <c:pt idx="1614">
                  <c:v>359.6</c:v>
                </c:pt>
                <c:pt idx="1615">
                  <c:v>358.7</c:v>
                </c:pt>
                <c:pt idx="1616">
                  <c:v>358</c:v>
                </c:pt>
                <c:pt idx="1617">
                  <c:v>357.3</c:v>
                </c:pt>
                <c:pt idx="1618">
                  <c:v>356.6</c:v>
                </c:pt>
                <c:pt idx="1619">
                  <c:v>355.8</c:v>
                </c:pt>
                <c:pt idx="1620">
                  <c:v>355.1</c:v>
                </c:pt>
                <c:pt idx="1621">
                  <c:v>354.3</c:v>
                </c:pt>
                <c:pt idx="1622">
                  <c:v>353.3</c:v>
                </c:pt>
                <c:pt idx="1623">
                  <c:v>352.4</c:v>
                </c:pt>
                <c:pt idx="1624">
                  <c:v>351.6</c:v>
                </c:pt>
                <c:pt idx="1625">
                  <c:v>350.9</c:v>
                </c:pt>
                <c:pt idx="1626">
                  <c:v>350.3</c:v>
                </c:pt>
                <c:pt idx="1627">
                  <c:v>349.7</c:v>
                </c:pt>
                <c:pt idx="1628">
                  <c:v>349.1</c:v>
                </c:pt>
                <c:pt idx="1629">
                  <c:v>348.5</c:v>
                </c:pt>
                <c:pt idx="1630">
                  <c:v>347.9</c:v>
                </c:pt>
                <c:pt idx="1631">
                  <c:v>347.4</c:v>
                </c:pt>
                <c:pt idx="1632">
                  <c:v>346.8</c:v>
                </c:pt>
                <c:pt idx="1633">
                  <c:v>345.7</c:v>
                </c:pt>
                <c:pt idx="1634">
                  <c:v>344.2</c:v>
                </c:pt>
                <c:pt idx="1635">
                  <c:v>342.7</c:v>
                </c:pt>
                <c:pt idx="1636">
                  <c:v>341.3</c:v>
                </c:pt>
                <c:pt idx="1637">
                  <c:v>339.9</c:v>
                </c:pt>
                <c:pt idx="1638">
                  <c:v>338.7</c:v>
                </c:pt>
                <c:pt idx="1639">
                  <c:v>337.5</c:v>
                </c:pt>
                <c:pt idx="1640">
                  <c:v>336.2</c:v>
                </c:pt>
                <c:pt idx="1641">
                  <c:v>334.8</c:v>
                </c:pt>
                <c:pt idx="1642">
                  <c:v>333.5</c:v>
                </c:pt>
                <c:pt idx="1643">
                  <c:v>332.2</c:v>
                </c:pt>
                <c:pt idx="1644">
                  <c:v>330.7</c:v>
                </c:pt>
                <c:pt idx="1645">
                  <c:v>329.3</c:v>
                </c:pt>
                <c:pt idx="1646">
                  <c:v>328.4</c:v>
                </c:pt>
                <c:pt idx="1647">
                  <c:v>328</c:v>
                </c:pt>
                <c:pt idx="1648">
                  <c:v>327.5</c:v>
                </c:pt>
                <c:pt idx="1649">
                  <c:v>327</c:v>
                </c:pt>
                <c:pt idx="1650">
                  <c:v>326.60000000000002</c:v>
                </c:pt>
                <c:pt idx="1651">
                  <c:v>326</c:v>
                </c:pt>
                <c:pt idx="1652">
                  <c:v>325.2</c:v>
                </c:pt>
                <c:pt idx="1653">
                  <c:v>324.10000000000002</c:v>
                </c:pt>
                <c:pt idx="1654">
                  <c:v>323.39999999999998</c:v>
                </c:pt>
                <c:pt idx="1655">
                  <c:v>323.10000000000002</c:v>
                </c:pt>
                <c:pt idx="1656">
                  <c:v>322.7</c:v>
                </c:pt>
                <c:pt idx="1657">
                  <c:v>322.2</c:v>
                </c:pt>
                <c:pt idx="1658">
                  <c:v>321.8</c:v>
                </c:pt>
                <c:pt idx="1659">
                  <c:v>321.39999999999998</c:v>
                </c:pt>
                <c:pt idx="1660">
                  <c:v>320.89999999999998</c:v>
                </c:pt>
                <c:pt idx="1661">
                  <c:v>320.2</c:v>
                </c:pt>
                <c:pt idx="1662">
                  <c:v>319.5</c:v>
                </c:pt>
                <c:pt idx="1663">
                  <c:v>318.8</c:v>
                </c:pt>
                <c:pt idx="1664">
                  <c:v>318.10000000000002</c:v>
                </c:pt>
                <c:pt idx="1665">
                  <c:v>317.5</c:v>
                </c:pt>
                <c:pt idx="1666">
                  <c:v>316.89999999999998</c:v>
                </c:pt>
                <c:pt idx="1667">
                  <c:v>316.2</c:v>
                </c:pt>
                <c:pt idx="1668">
                  <c:v>315.60000000000002</c:v>
                </c:pt>
                <c:pt idx="1669">
                  <c:v>315</c:v>
                </c:pt>
                <c:pt idx="1670">
                  <c:v>314.39999999999998</c:v>
                </c:pt>
                <c:pt idx="1671">
                  <c:v>313.8</c:v>
                </c:pt>
                <c:pt idx="1672">
                  <c:v>313.3</c:v>
                </c:pt>
                <c:pt idx="1673">
                  <c:v>312.89999999999998</c:v>
                </c:pt>
                <c:pt idx="1674">
                  <c:v>312.5</c:v>
                </c:pt>
                <c:pt idx="1675">
                  <c:v>312</c:v>
                </c:pt>
                <c:pt idx="1676">
                  <c:v>311.39999999999998</c:v>
                </c:pt>
                <c:pt idx="1677">
                  <c:v>310.60000000000002</c:v>
                </c:pt>
                <c:pt idx="1678">
                  <c:v>309.8</c:v>
                </c:pt>
                <c:pt idx="1679">
                  <c:v>308.89999999999998</c:v>
                </c:pt>
                <c:pt idx="1680">
                  <c:v>308.2</c:v>
                </c:pt>
                <c:pt idx="1681">
                  <c:v>307.2</c:v>
                </c:pt>
                <c:pt idx="1682">
                  <c:v>306.10000000000002</c:v>
                </c:pt>
                <c:pt idx="1683">
                  <c:v>305.3</c:v>
                </c:pt>
                <c:pt idx="1684">
                  <c:v>304.60000000000002</c:v>
                </c:pt>
                <c:pt idx="1685">
                  <c:v>303.89999999999998</c:v>
                </c:pt>
                <c:pt idx="1686">
                  <c:v>303.2</c:v>
                </c:pt>
                <c:pt idx="1687">
                  <c:v>302.60000000000002</c:v>
                </c:pt>
                <c:pt idx="1688">
                  <c:v>302</c:v>
                </c:pt>
                <c:pt idx="1689">
                  <c:v>301.39999999999998</c:v>
                </c:pt>
                <c:pt idx="1690">
                  <c:v>300.89999999999998</c:v>
                </c:pt>
                <c:pt idx="1691">
                  <c:v>300.3</c:v>
                </c:pt>
                <c:pt idx="1692">
                  <c:v>299.89999999999998</c:v>
                </c:pt>
                <c:pt idx="1693">
                  <c:v>299.60000000000002</c:v>
                </c:pt>
                <c:pt idx="1694">
                  <c:v>299.39999999999998</c:v>
                </c:pt>
                <c:pt idx="1695">
                  <c:v>299.10000000000002</c:v>
                </c:pt>
                <c:pt idx="1696">
                  <c:v>298.7</c:v>
                </c:pt>
                <c:pt idx="1697">
                  <c:v>298.2</c:v>
                </c:pt>
                <c:pt idx="1698">
                  <c:v>297.2</c:v>
                </c:pt>
                <c:pt idx="1699">
                  <c:v>295.8</c:v>
                </c:pt>
                <c:pt idx="1700">
                  <c:v>294.39999999999998</c:v>
                </c:pt>
                <c:pt idx="1701">
                  <c:v>293</c:v>
                </c:pt>
                <c:pt idx="1702">
                  <c:v>291.7</c:v>
                </c:pt>
                <c:pt idx="1703">
                  <c:v>290.7</c:v>
                </c:pt>
                <c:pt idx="1704">
                  <c:v>289.7</c:v>
                </c:pt>
                <c:pt idx="1705">
                  <c:v>288.60000000000002</c:v>
                </c:pt>
                <c:pt idx="1706">
                  <c:v>287.5</c:v>
                </c:pt>
                <c:pt idx="1707">
                  <c:v>286.60000000000002</c:v>
                </c:pt>
                <c:pt idx="1708">
                  <c:v>285.89999999999998</c:v>
                </c:pt>
                <c:pt idx="1709">
                  <c:v>285</c:v>
                </c:pt>
                <c:pt idx="1710">
                  <c:v>284.3</c:v>
                </c:pt>
                <c:pt idx="1711">
                  <c:v>283.89999999999998</c:v>
                </c:pt>
                <c:pt idx="1712">
                  <c:v>283.60000000000002</c:v>
                </c:pt>
                <c:pt idx="1713">
                  <c:v>283.3</c:v>
                </c:pt>
                <c:pt idx="1714">
                  <c:v>283.10000000000002</c:v>
                </c:pt>
                <c:pt idx="1715">
                  <c:v>282.89999999999998</c:v>
                </c:pt>
                <c:pt idx="1716">
                  <c:v>282.60000000000002</c:v>
                </c:pt>
                <c:pt idx="1717">
                  <c:v>282.2</c:v>
                </c:pt>
                <c:pt idx="1718">
                  <c:v>281.7</c:v>
                </c:pt>
                <c:pt idx="1719">
                  <c:v>281.3</c:v>
                </c:pt>
                <c:pt idx="1720">
                  <c:v>280.89999999999998</c:v>
                </c:pt>
                <c:pt idx="1721">
                  <c:v>280.60000000000002</c:v>
                </c:pt>
                <c:pt idx="1722">
                  <c:v>280.3</c:v>
                </c:pt>
                <c:pt idx="1723">
                  <c:v>280</c:v>
                </c:pt>
                <c:pt idx="1724">
                  <c:v>279.60000000000002</c:v>
                </c:pt>
                <c:pt idx="1725">
                  <c:v>279.2</c:v>
                </c:pt>
                <c:pt idx="1726">
                  <c:v>278.60000000000002</c:v>
                </c:pt>
                <c:pt idx="1727">
                  <c:v>277.7</c:v>
                </c:pt>
                <c:pt idx="1728">
                  <c:v>277</c:v>
                </c:pt>
                <c:pt idx="1729">
                  <c:v>276.2</c:v>
                </c:pt>
                <c:pt idx="1730">
                  <c:v>275.3</c:v>
                </c:pt>
                <c:pt idx="1731">
                  <c:v>274.60000000000002</c:v>
                </c:pt>
                <c:pt idx="1732">
                  <c:v>274.10000000000002</c:v>
                </c:pt>
                <c:pt idx="1733">
                  <c:v>273.60000000000002</c:v>
                </c:pt>
                <c:pt idx="1734">
                  <c:v>273.2</c:v>
                </c:pt>
                <c:pt idx="1735">
                  <c:v>272.89999999999998</c:v>
                </c:pt>
                <c:pt idx="1736">
                  <c:v>272.5</c:v>
                </c:pt>
                <c:pt idx="1737">
                  <c:v>272.3</c:v>
                </c:pt>
                <c:pt idx="1738">
                  <c:v>272</c:v>
                </c:pt>
                <c:pt idx="1739">
                  <c:v>271.8</c:v>
                </c:pt>
                <c:pt idx="1740">
                  <c:v>271.7</c:v>
                </c:pt>
                <c:pt idx="1741">
                  <c:v>271.60000000000002</c:v>
                </c:pt>
                <c:pt idx="1742">
                  <c:v>271.5</c:v>
                </c:pt>
                <c:pt idx="1743">
                  <c:v>271.39999999999998</c:v>
                </c:pt>
                <c:pt idx="1744">
                  <c:v>271.3</c:v>
                </c:pt>
                <c:pt idx="1745">
                  <c:v>271</c:v>
                </c:pt>
                <c:pt idx="1746">
                  <c:v>270.8</c:v>
                </c:pt>
                <c:pt idx="1747">
                  <c:v>270.60000000000002</c:v>
                </c:pt>
                <c:pt idx="1748">
                  <c:v>270.39999999999998</c:v>
                </c:pt>
                <c:pt idx="1749">
                  <c:v>270.10000000000002</c:v>
                </c:pt>
                <c:pt idx="1750">
                  <c:v>269.89999999999998</c:v>
                </c:pt>
                <c:pt idx="1751">
                  <c:v>269.7</c:v>
                </c:pt>
                <c:pt idx="1752">
                  <c:v>269.39999999999998</c:v>
                </c:pt>
                <c:pt idx="1753">
                  <c:v>269.10000000000002</c:v>
                </c:pt>
                <c:pt idx="1754">
                  <c:v>268.7</c:v>
                </c:pt>
                <c:pt idx="1755">
                  <c:v>268.3</c:v>
                </c:pt>
                <c:pt idx="1756">
                  <c:v>267.8</c:v>
                </c:pt>
                <c:pt idx="1757">
                  <c:v>267.3</c:v>
                </c:pt>
                <c:pt idx="1758">
                  <c:v>266.89999999999998</c:v>
                </c:pt>
                <c:pt idx="1759">
                  <c:v>266.39999999999998</c:v>
                </c:pt>
                <c:pt idx="1760">
                  <c:v>265.89999999999998</c:v>
                </c:pt>
                <c:pt idx="1761">
                  <c:v>265.5</c:v>
                </c:pt>
                <c:pt idx="1762">
                  <c:v>265</c:v>
                </c:pt>
                <c:pt idx="1763">
                  <c:v>264.3</c:v>
                </c:pt>
                <c:pt idx="1764">
                  <c:v>263.5</c:v>
                </c:pt>
                <c:pt idx="1765">
                  <c:v>262.60000000000002</c:v>
                </c:pt>
                <c:pt idx="1766">
                  <c:v>261.89999999999998</c:v>
                </c:pt>
                <c:pt idx="1767">
                  <c:v>261.39999999999998</c:v>
                </c:pt>
                <c:pt idx="1768">
                  <c:v>260.8</c:v>
                </c:pt>
                <c:pt idx="1769">
                  <c:v>260.2</c:v>
                </c:pt>
                <c:pt idx="1770">
                  <c:v>259.7</c:v>
                </c:pt>
                <c:pt idx="1771">
                  <c:v>259.2</c:v>
                </c:pt>
                <c:pt idx="1772">
                  <c:v>258.7</c:v>
                </c:pt>
                <c:pt idx="1773">
                  <c:v>258.2</c:v>
                </c:pt>
                <c:pt idx="1774">
                  <c:v>257.8</c:v>
                </c:pt>
                <c:pt idx="1775">
                  <c:v>257.5</c:v>
                </c:pt>
                <c:pt idx="1776">
                  <c:v>257.10000000000002</c:v>
                </c:pt>
                <c:pt idx="1777">
                  <c:v>256.8</c:v>
                </c:pt>
                <c:pt idx="1778">
                  <c:v>256.5</c:v>
                </c:pt>
                <c:pt idx="1779">
                  <c:v>256.10000000000002</c:v>
                </c:pt>
                <c:pt idx="1780">
                  <c:v>255.5</c:v>
                </c:pt>
                <c:pt idx="1781">
                  <c:v>254.9</c:v>
                </c:pt>
                <c:pt idx="1782">
                  <c:v>254.4</c:v>
                </c:pt>
                <c:pt idx="1783">
                  <c:v>253.8</c:v>
                </c:pt>
                <c:pt idx="1784">
                  <c:v>253.2</c:v>
                </c:pt>
                <c:pt idx="1785">
                  <c:v>252.5</c:v>
                </c:pt>
                <c:pt idx="1786">
                  <c:v>251.9</c:v>
                </c:pt>
                <c:pt idx="1787">
                  <c:v>251.3</c:v>
                </c:pt>
                <c:pt idx="1788">
                  <c:v>250.6</c:v>
                </c:pt>
                <c:pt idx="1789">
                  <c:v>249.9</c:v>
                </c:pt>
                <c:pt idx="1790">
                  <c:v>249.2</c:v>
                </c:pt>
                <c:pt idx="1791">
                  <c:v>248.6</c:v>
                </c:pt>
                <c:pt idx="1792">
                  <c:v>248.1</c:v>
                </c:pt>
                <c:pt idx="1793">
                  <c:v>247.6</c:v>
                </c:pt>
                <c:pt idx="1794">
                  <c:v>247</c:v>
                </c:pt>
                <c:pt idx="1795">
                  <c:v>246.4</c:v>
                </c:pt>
                <c:pt idx="1796">
                  <c:v>245.7</c:v>
                </c:pt>
                <c:pt idx="1797">
                  <c:v>245</c:v>
                </c:pt>
                <c:pt idx="1798">
                  <c:v>244.2</c:v>
                </c:pt>
                <c:pt idx="1799">
                  <c:v>243.4</c:v>
                </c:pt>
                <c:pt idx="1800">
                  <c:v>242.6</c:v>
                </c:pt>
                <c:pt idx="1801">
                  <c:v>241.9</c:v>
                </c:pt>
                <c:pt idx="1802">
                  <c:v>241.1</c:v>
                </c:pt>
                <c:pt idx="1803">
                  <c:v>240.4</c:v>
                </c:pt>
                <c:pt idx="1804">
                  <c:v>239.6</c:v>
                </c:pt>
                <c:pt idx="1805">
                  <c:v>238.8</c:v>
                </c:pt>
                <c:pt idx="1806">
                  <c:v>238.1</c:v>
                </c:pt>
                <c:pt idx="1807">
                  <c:v>237.5</c:v>
                </c:pt>
                <c:pt idx="1808">
                  <c:v>236.8</c:v>
                </c:pt>
                <c:pt idx="1809">
                  <c:v>236</c:v>
                </c:pt>
                <c:pt idx="1810">
                  <c:v>235.2</c:v>
                </c:pt>
                <c:pt idx="1811">
                  <c:v>234.5</c:v>
                </c:pt>
                <c:pt idx="1812">
                  <c:v>233.8</c:v>
                </c:pt>
                <c:pt idx="1813">
                  <c:v>233.2</c:v>
                </c:pt>
                <c:pt idx="1814">
                  <c:v>232.7</c:v>
                </c:pt>
                <c:pt idx="1815">
                  <c:v>232.2</c:v>
                </c:pt>
                <c:pt idx="1816">
                  <c:v>231.7</c:v>
                </c:pt>
                <c:pt idx="1817">
                  <c:v>231.2</c:v>
                </c:pt>
                <c:pt idx="1818">
                  <c:v>230.8</c:v>
                </c:pt>
                <c:pt idx="1819">
                  <c:v>230.3</c:v>
                </c:pt>
                <c:pt idx="1820">
                  <c:v>229.9</c:v>
                </c:pt>
                <c:pt idx="1821">
                  <c:v>229.3</c:v>
                </c:pt>
                <c:pt idx="1822">
                  <c:v>228.7</c:v>
                </c:pt>
                <c:pt idx="1823">
                  <c:v>228</c:v>
                </c:pt>
                <c:pt idx="1824">
                  <c:v>227.3</c:v>
                </c:pt>
                <c:pt idx="1825">
                  <c:v>226.7</c:v>
                </c:pt>
                <c:pt idx="1826">
                  <c:v>226.2</c:v>
                </c:pt>
                <c:pt idx="1827">
                  <c:v>225.6</c:v>
                </c:pt>
                <c:pt idx="1828">
                  <c:v>225</c:v>
                </c:pt>
                <c:pt idx="1829">
                  <c:v>224.4</c:v>
                </c:pt>
                <c:pt idx="1830">
                  <c:v>223.8</c:v>
                </c:pt>
                <c:pt idx="1831">
                  <c:v>223.2</c:v>
                </c:pt>
                <c:pt idx="1832">
                  <c:v>222.6</c:v>
                </c:pt>
                <c:pt idx="1833">
                  <c:v>222</c:v>
                </c:pt>
                <c:pt idx="1834">
                  <c:v>221.4</c:v>
                </c:pt>
                <c:pt idx="1835">
                  <c:v>220.9</c:v>
                </c:pt>
                <c:pt idx="1836">
                  <c:v>220.3</c:v>
                </c:pt>
                <c:pt idx="1837">
                  <c:v>219.7</c:v>
                </c:pt>
                <c:pt idx="1838">
                  <c:v>219</c:v>
                </c:pt>
                <c:pt idx="1839">
                  <c:v>218.4</c:v>
                </c:pt>
                <c:pt idx="1840">
                  <c:v>217.8</c:v>
                </c:pt>
                <c:pt idx="1841">
                  <c:v>217.3</c:v>
                </c:pt>
                <c:pt idx="1842">
                  <c:v>216.7</c:v>
                </c:pt>
                <c:pt idx="1843">
                  <c:v>216.1</c:v>
                </c:pt>
                <c:pt idx="1844">
                  <c:v>215.5</c:v>
                </c:pt>
                <c:pt idx="1845">
                  <c:v>215</c:v>
                </c:pt>
                <c:pt idx="1846">
                  <c:v>214.5</c:v>
                </c:pt>
                <c:pt idx="1847">
                  <c:v>214</c:v>
                </c:pt>
                <c:pt idx="1848">
                  <c:v>213.6</c:v>
                </c:pt>
                <c:pt idx="1849">
                  <c:v>213.1</c:v>
                </c:pt>
                <c:pt idx="1850">
                  <c:v>212.6</c:v>
                </c:pt>
                <c:pt idx="1851">
                  <c:v>212.1</c:v>
                </c:pt>
                <c:pt idx="1852">
                  <c:v>211.6</c:v>
                </c:pt>
                <c:pt idx="1853">
                  <c:v>211.1</c:v>
                </c:pt>
                <c:pt idx="1854">
                  <c:v>210.6</c:v>
                </c:pt>
                <c:pt idx="1855">
                  <c:v>210.1</c:v>
                </c:pt>
                <c:pt idx="1856">
                  <c:v>209.5</c:v>
                </c:pt>
                <c:pt idx="1857">
                  <c:v>209</c:v>
                </c:pt>
                <c:pt idx="1858">
                  <c:v>208.5</c:v>
                </c:pt>
                <c:pt idx="1859">
                  <c:v>208</c:v>
                </c:pt>
                <c:pt idx="1860">
                  <c:v>207.5</c:v>
                </c:pt>
                <c:pt idx="1861">
                  <c:v>206.9</c:v>
                </c:pt>
                <c:pt idx="1862">
                  <c:v>206.4</c:v>
                </c:pt>
                <c:pt idx="1863">
                  <c:v>205.8</c:v>
                </c:pt>
                <c:pt idx="1864">
                  <c:v>205.2</c:v>
                </c:pt>
                <c:pt idx="1865">
                  <c:v>204.7</c:v>
                </c:pt>
                <c:pt idx="1866">
                  <c:v>204.1</c:v>
                </c:pt>
                <c:pt idx="1867">
                  <c:v>203.6</c:v>
                </c:pt>
                <c:pt idx="1868">
                  <c:v>203</c:v>
                </c:pt>
                <c:pt idx="1869">
                  <c:v>202.4</c:v>
                </c:pt>
                <c:pt idx="1870">
                  <c:v>201.8</c:v>
                </c:pt>
                <c:pt idx="1871">
                  <c:v>201.3</c:v>
                </c:pt>
                <c:pt idx="1872">
                  <c:v>200.8</c:v>
                </c:pt>
                <c:pt idx="1873">
                  <c:v>200.4</c:v>
                </c:pt>
                <c:pt idx="1874">
                  <c:v>199.9</c:v>
                </c:pt>
                <c:pt idx="1875">
                  <c:v>199.4</c:v>
                </c:pt>
                <c:pt idx="1876">
                  <c:v>198.9</c:v>
                </c:pt>
                <c:pt idx="1877">
                  <c:v>198.4</c:v>
                </c:pt>
                <c:pt idx="1878">
                  <c:v>197.9</c:v>
                </c:pt>
                <c:pt idx="1879">
                  <c:v>197.3</c:v>
                </c:pt>
                <c:pt idx="1880">
                  <c:v>196.7</c:v>
                </c:pt>
                <c:pt idx="1881">
                  <c:v>196.2</c:v>
                </c:pt>
                <c:pt idx="1882">
                  <c:v>195.6</c:v>
                </c:pt>
                <c:pt idx="1883">
                  <c:v>195</c:v>
                </c:pt>
                <c:pt idx="1884">
                  <c:v>194.5</c:v>
                </c:pt>
                <c:pt idx="1885">
                  <c:v>193.9</c:v>
                </c:pt>
                <c:pt idx="1886">
                  <c:v>193.5</c:v>
                </c:pt>
                <c:pt idx="1887">
                  <c:v>193</c:v>
                </c:pt>
                <c:pt idx="1888">
                  <c:v>192.4</c:v>
                </c:pt>
                <c:pt idx="1889">
                  <c:v>191.9</c:v>
                </c:pt>
                <c:pt idx="1890">
                  <c:v>191.3</c:v>
                </c:pt>
                <c:pt idx="1891">
                  <c:v>190.8</c:v>
                </c:pt>
                <c:pt idx="1892">
                  <c:v>190.2</c:v>
                </c:pt>
                <c:pt idx="1893">
                  <c:v>189.7</c:v>
                </c:pt>
                <c:pt idx="1894">
                  <c:v>189.2</c:v>
                </c:pt>
                <c:pt idx="1895">
                  <c:v>188.7</c:v>
                </c:pt>
                <c:pt idx="1896">
                  <c:v>188.2</c:v>
                </c:pt>
                <c:pt idx="1897">
                  <c:v>187.7</c:v>
                </c:pt>
                <c:pt idx="1898">
                  <c:v>187.2</c:v>
                </c:pt>
                <c:pt idx="1899">
                  <c:v>186.7</c:v>
                </c:pt>
                <c:pt idx="1900">
                  <c:v>186.2</c:v>
                </c:pt>
                <c:pt idx="1901">
                  <c:v>185.7</c:v>
                </c:pt>
                <c:pt idx="1902">
                  <c:v>185.2</c:v>
                </c:pt>
                <c:pt idx="1903">
                  <c:v>184.6</c:v>
                </c:pt>
                <c:pt idx="1904">
                  <c:v>184.1</c:v>
                </c:pt>
                <c:pt idx="1905">
                  <c:v>183.6</c:v>
                </c:pt>
                <c:pt idx="1906">
                  <c:v>183.1</c:v>
                </c:pt>
                <c:pt idx="1907">
                  <c:v>182.6</c:v>
                </c:pt>
                <c:pt idx="1908">
                  <c:v>182.1</c:v>
                </c:pt>
                <c:pt idx="1909">
                  <c:v>181.5</c:v>
                </c:pt>
                <c:pt idx="1910">
                  <c:v>181</c:v>
                </c:pt>
                <c:pt idx="1911">
                  <c:v>180.5</c:v>
                </c:pt>
                <c:pt idx="1912">
                  <c:v>180</c:v>
                </c:pt>
                <c:pt idx="1913">
                  <c:v>179.5</c:v>
                </c:pt>
                <c:pt idx="1914">
                  <c:v>179.1</c:v>
                </c:pt>
                <c:pt idx="1915">
                  <c:v>178.6</c:v>
                </c:pt>
                <c:pt idx="1916">
                  <c:v>178.1</c:v>
                </c:pt>
                <c:pt idx="1917">
                  <c:v>177.6</c:v>
                </c:pt>
                <c:pt idx="1918">
                  <c:v>177.1</c:v>
                </c:pt>
                <c:pt idx="1919">
                  <c:v>176.6</c:v>
                </c:pt>
                <c:pt idx="1920">
                  <c:v>176.1</c:v>
                </c:pt>
                <c:pt idx="1921">
                  <c:v>175.6</c:v>
                </c:pt>
                <c:pt idx="1922">
                  <c:v>175.1</c:v>
                </c:pt>
                <c:pt idx="1923">
                  <c:v>174.6</c:v>
                </c:pt>
                <c:pt idx="1924">
                  <c:v>174.2</c:v>
                </c:pt>
                <c:pt idx="1925">
                  <c:v>173.7</c:v>
                </c:pt>
                <c:pt idx="1926">
                  <c:v>173.2</c:v>
                </c:pt>
                <c:pt idx="1927">
                  <c:v>172.7</c:v>
                </c:pt>
                <c:pt idx="1928">
                  <c:v>172.3</c:v>
                </c:pt>
                <c:pt idx="1929">
                  <c:v>171.8</c:v>
                </c:pt>
                <c:pt idx="1930">
                  <c:v>171.3</c:v>
                </c:pt>
                <c:pt idx="1931">
                  <c:v>170.8</c:v>
                </c:pt>
                <c:pt idx="1932">
                  <c:v>170.3</c:v>
                </c:pt>
                <c:pt idx="1933">
                  <c:v>169.9</c:v>
                </c:pt>
                <c:pt idx="1934">
                  <c:v>169.4</c:v>
                </c:pt>
                <c:pt idx="1935">
                  <c:v>169</c:v>
                </c:pt>
                <c:pt idx="1936">
                  <c:v>168.5</c:v>
                </c:pt>
                <c:pt idx="1937">
                  <c:v>168.1</c:v>
                </c:pt>
                <c:pt idx="1938">
                  <c:v>167.6</c:v>
                </c:pt>
                <c:pt idx="1939">
                  <c:v>167.2</c:v>
                </c:pt>
                <c:pt idx="1940">
                  <c:v>166.9</c:v>
                </c:pt>
                <c:pt idx="1941">
                  <c:v>166.5</c:v>
                </c:pt>
                <c:pt idx="1942">
                  <c:v>166.2</c:v>
                </c:pt>
                <c:pt idx="1943">
                  <c:v>165.8</c:v>
                </c:pt>
                <c:pt idx="1944">
                  <c:v>165.4</c:v>
                </c:pt>
                <c:pt idx="1945">
                  <c:v>165</c:v>
                </c:pt>
                <c:pt idx="1946">
                  <c:v>164.5</c:v>
                </c:pt>
                <c:pt idx="1947">
                  <c:v>164</c:v>
                </c:pt>
                <c:pt idx="1948">
                  <c:v>163.6</c:v>
                </c:pt>
                <c:pt idx="1949">
                  <c:v>163.1</c:v>
                </c:pt>
                <c:pt idx="1950">
                  <c:v>162.6</c:v>
                </c:pt>
                <c:pt idx="1951">
                  <c:v>162.19999999999999</c:v>
                </c:pt>
                <c:pt idx="1952">
                  <c:v>161.69999999999999</c:v>
                </c:pt>
                <c:pt idx="1953">
                  <c:v>161.30000000000001</c:v>
                </c:pt>
                <c:pt idx="1954">
                  <c:v>160.80000000000001</c:v>
                </c:pt>
                <c:pt idx="1955">
                  <c:v>160.30000000000001</c:v>
                </c:pt>
                <c:pt idx="1956">
                  <c:v>159.9</c:v>
                </c:pt>
                <c:pt idx="1957">
                  <c:v>159.5</c:v>
                </c:pt>
                <c:pt idx="1958">
                  <c:v>159.1</c:v>
                </c:pt>
                <c:pt idx="1959">
                  <c:v>158.69999999999999</c:v>
                </c:pt>
                <c:pt idx="1960">
                  <c:v>158.30000000000001</c:v>
                </c:pt>
                <c:pt idx="1961">
                  <c:v>157.9</c:v>
                </c:pt>
                <c:pt idx="1962">
                  <c:v>157.5</c:v>
                </c:pt>
                <c:pt idx="1963">
                  <c:v>157</c:v>
                </c:pt>
                <c:pt idx="1964">
                  <c:v>156.6</c:v>
                </c:pt>
                <c:pt idx="1965">
                  <c:v>156.19999999999999</c:v>
                </c:pt>
                <c:pt idx="1966">
                  <c:v>155.69999999999999</c:v>
                </c:pt>
                <c:pt idx="1967">
                  <c:v>155.30000000000001</c:v>
                </c:pt>
                <c:pt idx="1968">
                  <c:v>154.80000000000001</c:v>
                </c:pt>
                <c:pt idx="1969">
                  <c:v>154.4</c:v>
                </c:pt>
                <c:pt idx="1970">
                  <c:v>154</c:v>
                </c:pt>
                <c:pt idx="1971">
                  <c:v>153.5</c:v>
                </c:pt>
                <c:pt idx="1972">
                  <c:v>153.19999999999999</c:v>
                </c:pt>
                <c:pt idx="1973">
                  <c:v>152.80000000000001</c:v>
                </c:pt>
                <c:pt idx="1974">
                  <c:v>152.5</c:v>
                </c:pt>
                <c:pt idx="1975">
                  <c:v>152.19999999999999</c:v>
                </c:pt>
                <c:pt idx="1976">
                  <c:v>151.80000000000001</c:v>
                </c:pt>
                <c:pt idx="1977">
                  <c:v>151.4</c:v>
                </c:pt>
                <c:pt idx="1978">
                  <c:v>151</c:v>
                </c:pt>
                <c:pt idx="1979">
                  <c:v>150.69999999999999</c:v>
                </c:pt>
                <c:pt idx="1980">
                  <c:v>150.30000000000001</c:v>
                </c:pt>
                <c:pt idx="1981">
                  <c:v>149.9</c:v>
                </c:pt>
                <c:pt idx="1982">
                  <c:v>149.5</c:v>
                </c:pt>
                <c:pt idx="1983">
                  <c:v>149.1</c:v>
                </c:pt>
                <c:pt idx="1984">
                  <c:v>148.69999999999999</c:v>
                </c:pt>
                <c:pt idx="1985">
                  <c:v>148.30000000000001</c:v>
                </c:pt>
                <c:pt idx="1986">
                  <c:v>147.9</c:v>
                </c:pt>
                <c:pt idx="1987">
                  <c:v>147.5</c:v>
                </c:pt>
                <c:pt idx="1988">
                  <c:v>147.19999999999999</c:v>
                </c:pt>
                <c:pt idx="1989">
                  <c:v>146.80000000000001</c:v>
                </c:pt>
                <c:pt idx="1990">
                  <c:v>146.5</c:v>
                </c:pt>
                <c:pt idx="1991">
                  <c:v>146.1</c:v>
                </c:pt>
                <c:pt idx="1992">
                  <c:v>145.69999999999999</c:v>
                </c:pt>
                <c:pt idx="1993">
                  <c:v>145.30000000000001</c:v>
                </c:pt>
                <c:pt idx="1994">
                  <c:v>145</c:v>
                </c:pt>
                <c:pt idx="1995">
                  <c:v>144.6</c:v>
                </c:pt>
                <c:pt idx="1996">
                  <c:v>144.30000000000001</c:v>
                </c:pt>
                <c:pt idx="1997">
                  <c:v>143.9</c:v>
                </c:pt>
                <c:pt idx="1998">
                  <c:v>143.4</c:v>
                </c:pt>
                <c:pt idx="1999">
                  <c:v>143</c:v>
                </c:pt>
                <c:pt idx="2000">
                  <c:v>142.6</c:v>
                </c:pt>
                <c:pt idx="2001">
                  <c:v>142.19999999999999</c:v>
                </c:pt>
                <c:pt idx="2002">
                  <c:v>141.69999999999999</c:v>
                </c:pt>
                <c:pt idx="2003">
                  <c:v>141.30000000000001</c:v>
                </c:pt>
                <c:pt idx="2004">
                  <c:v>141</c:v>
                </c:pt>
                <c:pt idx="2005">
                  <c:v>140.6</c:v>
                </c:pt>
                <c:pt idx="2006">
                  <c:v>140.19999999999999</c:v>
                </c:pt>
                <c:pt idx="2007">
                  <c:v>139.80000000000001</c:v>
                </c:pt>
                <c:pt idx="2008">
                  <c:v>139.4</c:v>
                </c:pt>
                <c:pt idx="2009">
                  <c:v>139</c:v>
                </c:pt>
                <c:pt idx="2010">
                  <c:v>138.6</c:v>
                </c:pt>
                <c:pt idx="2011">
                  <c:v>138.19999999999999</c:v>
                </c:pt>
                <c:pt idx="2012">
                  <c:v>137.80000000000001</c:v>
                </c:pt>
                <c:pt idx="2013">
                  <c:v>137.5</c:v>
                </c:pt>
                <c:pt idx="2014">
                  <c:v>137.30000000000001</c:v>
                </c:pt>
                <c:pt idx="2015">
                  <c:v>137</c:v>
                </c:pt>
                <c:pt idx="2016">
                  <c:v>136.6</c:v>
                </c:pt>
                <c:pt idx="2017">
                  <c:v>136.30000000000001</c:v>
                </c:pt>
                <c:pt idx="2018">
                  <c:v>136.1</c:v>
                </c:pt>
                <c:pt idx="2019">
                  <c:v>135.80000000000001</c:v>
                </c:pt>
                <c:pt idx="2020">
                  <c:v>135.5</c:v>
                </c:pt>
                <c:pt idx="2021">
                  <c:v>135.19999999999999</c:v>
                </c:pt>
                <c:pt idx="2022">
                  <c:v>134.9</c:v>
                </c:pt>
                <c:pt idx="2023">
                  <c:v>134.6</c:v>
                </c:pt>
                <c:pt idx="2024">
                  <c:v>134.30000000000001</c:v>
                </c:pt>
                <c:pt idx="2025">
                  <c:v>133.9</c:v>
                </c:pt>
                <c:pt idx="2026">
                  <c:v>133.6</c:v>
                </c:pt>
                <c:pt idx="2027">
                  <c:v>133.30000000000001</c:v>
                </c:pt>
                <c:pt idx="2028">
                  <c:v>133</c:v>
                </c:pt>
                <c:pt idx="2029">
                  <c:v>132.69999999999999</c:v>
                </c:pt>
                <c:pt idx="2030">
                  <c:v>132.4</c:v>
                </c:pt>
                <c:pt idx="2031">
                  <c:v>132.1</c:v>
                </c:pt>
                <c:pt idx="2032">
                  <c:v>131.69999999999999</c:v>
                </c:pt>
                <c:pt idx="2033">
                  <c:v>131.4</c:v>
                </c:pt>
                <c:pt idx="2034">
                  <c:v>131</c:v>
                </c:pt>
                <c:pt idx="2035">
                  <c:v>130.80000000000001</c:v>
                </c:pt>
                <c:pt idx="2036">
                  <c:v>130.5</c:v>
                </c:pt>
                <c:pt idx="2037">
                  <c:v>130.30000000000001</c:v>
                </c:pt>
                <c:pt idx="2038">
                  <c:v>130.1</c:v>
                </c:pt>
                <c:pt idx="2039">
                  <c:v>129.9</c:v>
                </c:pt>
                <c:pt idx="2040">
                  <c:v>129.69999999999999</c:v>
                </c:pt>
                <c:pt idx="2041">
                  <c:v>129.4</c:v>
                </c:pt>
                <c:pt idx="2042">
                  <c:v>129.19999999999999</c:v>
                </c:pt>
                <c:pt idx="2043">
                  <c:v>129</c:v>
                </c:pt>
                <c:pt idx="2044">
                  <c:v>128.69999999999999</c:v>
                </c:pt>
                <c:pt idx="2045">
                  <c:v>128.4</c:v>
                </c:pt>
                <c:pt idx="2046">
                  <c:v>128.1</c:v>
                </c:pt>
                <c:pt idx="2047">
                  <c:v>127.7</c:v>
                </c:pt>
              </c:numCache>
            </c:numRef>
          </c:yVal>
          <c:smooth val="1"/>
          <c:extLst xmlns:c16r2="http://schemas.microsoft.com/office/drawing/2015/06/chart">
            <c:ext xmlns:c16="http://schemas.microsoft.com/office/drawing/2014/chart" uri="{C3380CC4-5D6E-409C-BE32-E72D297353CC}">
              <c16:uniqueId val="{00000002-8324-4F40-9CDC-513E817FF16D}"/>
            </c:ext>
          </c:extLst>
        </c:ser>
        <c:dLbls>
          <c:showLegendKey val="0"/>
          <c:showVal val="0"/>
          <c:showCatName val="0"/>
          <c:showSerName val="0"/>
          <c:showPercent val="0"/>
          <c:showBubbleSize val="0"/>
        </c:dLbls>
        <c:axId val="237770624"/>
        <c:axId val="253308928"/>
      </c:scatterChart>
      <c:valAx>
        <c:axId val="237770624"/>
        <c:scaling>
          <c:orientation val="minMax"/>
          <c:max val="1200"/>
          <c:min val="0"/>
        </c:scaling>
        <c:delete val="0"/>
        <c:axPos val="b"/>
        <c:title>
          <c:tx>
            <c:rich>
              <a:bodyPr/>
              <a:lstStyle/>
              <a:p>
                <a:pPr>
                  <a:defRPr/>
                </a:pPr>
                <a:r>
                  <a:rPr lang="en-GB"/>
                  <a:t>Time</a:t>
                </a:r>
                <a:r>
                  <a:rPr lang="en-GB" baseline="0"/>
                  <a:t> (sec)</a:t>
                </a:r>
                <a:endParaRPr lang="en-GB"/>
              </a:p>
            </c:rich>
          </c:tx>
          <c:overlay val="0"/>
        </c:title>
        <c:numFmt formatCode="General" sourceLinked="1"/>
        <c:majorTickMark val="out"/>
        <c:minorTickMark val="none"/>
        <c:tickLblPos val="nextTo"/>
        <c:crossAx val="253308928"/>
        <c:crosses val="autoZero"/>
        <c:crossBetween val="midCat"/>
        <c:majorUnit val="200"/>
      </c:valAx>
      <c:valAx>
        <c:axId val="253308928"/>
        <c:scaling>
          <c:orientation val="minMax"/>
        </c:scaling>
        <c:delete val="0"/>
        <c:axPos val="l"/>
        <c:title>
          <c:tx>
            <c:rich>
              <a:bodyPr rot="-5400000" vert="horz"/>
              <a:lstStyle/>
              <a:p>
                <a:pPr>
                  <a:defRPr/>
                </a:pPr>
                <a:r>
                  <a:rPr lang="en-GB"/>
                  <a:t>Temp (</a:t>
                </a:r>
                <a:r>
                  <a:rPr lang="en-GB" baseline="30000"/>
                  <a:t>0</a:t>
                </a:r>
                <a:r>
                  <a:rPr lang="en-GB" baseline="0"/>
                  <a:t>C)</a:t>
                </a:r>
                <a:endParaRPr lang="en-GB"/>
              </a:p>
            </c:rich>
          </c:tx>
          <c:overlay val="0"/>
        </c:title>
        <c:numFmt formatCode="General" sourceLinked="1"/>
        <c:majorTickMark val="out"/>
        <c:minorTickMark val="none"/>
        <c:tickLblPos val="nextTo"/>
        <c:crossAx val="237770624"/>
        <c:crosses val="autoZero"/>
        <c:crossBetween val="midCat"/>
      </c:valAx>
    </c:plotArea>
    <c:legend>
      <c:legendPos val="r"/>
      <c:overlay val="0"/>
    </c:legend>
    <c:plotVisOnly val="1"/>
    <c:dispBlanksAs val="gap"/>
    <c:showDLblsOverMax val="0"/>
  </c:chart>
  <c:spPr>
    <a:ln>
      <a:solidFill>
        <a:schemeClr val="bg1">
          <a:lumMod val="85000"/>
        </a:schemeClr>
      </a:solidFill>
    </a:ln>
  </c:sp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inter</a:t>
            </a:r>
            <a:r>
              <a:rPr lang="en-GB" baseline="0"/>
              <a:t> Yield</a:t>
            </a:r>
            <a:endParaRPr lang="en-GB"/>
          </a:p>
        </c:rich>
      </c:tx>
      <c:overlay val="0"/>
      <c:spPr>
        <a:noFill/>
        <a:ln>
          <a:noFill/>
        </a:ln>
        <a:effectLst/>
      </c:spPr>
    </c:title>
    <c:autoTitleDeleted val="0"/>
    <c:plotArea>
      <c:layout/>
      <c:barChart>
        <c:barDir val="col"/>
        <c:grouping val="clustered"/>
        <c:varyColors val="0"/>
        <c:ser>
          <c:idx val="0"/>
          <c:order val="0"/>
          <c:tx>
            <c:v>5%</c:v>
          </c:tx>
          <c:spPr>
            <a:solidFill>
              <a:schemeClr val="accent1"/>
            </a:solidFill>
            <a:ln>
              <a:noFill/>
            </a:ln>
            <a:effectLst/>
          </c:spPr>
          <c:invertIfNegative val="0"/>
          <c:cat>
            <c:strRef>
              <c:f>'sinter yield'!$E$11:$E$16</c:f>
              <c:strCache>
                <c:ptCount val="6"/>
                <c:pt idx="0">
                  <c:v>Coke</c:v>
                </c:pt>
                <c:pt idx="1">
                  <c:v>OH</c:v>
                </c:pt>
                <c:pt idx="2">
                  <c:v>RB</c:v>
                </c:pt>
                <c:pt idx="3">
                  <c:v>BSG</c:v>
                </c:pt>
                <c:pt idx="4">
                  <c:v>pp</c:v>
                </c:pt>
                <c:pt idx="5">
                  <c:v>ps</c:v>
                </c:pt>
              </c:strCache>
            </c:strRef>
          </c:cat>
          <c:val>
            <c:numRef>
              <c:f>'sinter yield'!$F$11:$F$16</c:f>
              <c:numCache>
                <c:formatCode>General</c:formatCode>
                <c:ptCount val="6"/>
                <c:pt idx="0">
                  <c:v>55</c:v>
                </c:pt>
                <c:pt idx="1">
                  <c:v>51</c:v>
                </c:pt>
                <c:pt idx="2">
                  <c:v>49</c:v>
                </c:pt>
                <c:pt idx="3">
                  <c:v>50</c:v>
                </c:pt>
                <c:pt idx="4">
                  <c:v>38</c:v>
                </c:pt>
                <c:pt idx="5">
                  <c:v>40</c:v>
                </c:pt>
              </c:numCache>
            </c:numRef>
          </c:val>
          <c:extLst xmlns:c16r2="http://schemas.microsoft.com/office/drawing/2015/06/chart">
            <c:ext xmlns:c16="http://schemas.microsoft.com/office/drawing/2014/chart" uri="{C3380CC4-5D6E-409C-BE32-E72D297353CC}">
              <c16:uniqueId val="{00000000-043E-C54D-957E-E8C37DB7B4DD}"/>
            </c:ext>
          </c:extLst>
        </c:ser>
        <c:ser>
          <c:idx val="1"/>
          <c:order val="1"/>
          <c:tx>
            <c:v>15%</c:v>
          </c:tx>
          <c:spPr>
            <a:solidFill>
              <a:schemeClr val="accent2"/>
            </a:solidFill>
            <a:ln>
              <a:noFill/>
            </a:ln>
            <a:effectLst/>
          </c:spPr>
          <c:invertIfNegative val="0"/>
          <c:cat>
            <c:strRef>
              <c:f>'sinter yield'!$E$11:$E$16</c:f>
              <c:strCache>
                <c:ptCount val="6"/>
                <c:pt idx="0">
                  <c:v>Coke</c:v>
                </c:pt>
                <c:pt idx="1">
                  <c:v>OH</c:v>
                </c:pt>
                <c:pt idx="2">
                  <c:v>RB</c:v>
                </c:pt>
                <c:pt idx="3">
                  <c:v>BSG</c:v>
                </c:pt>
                <c:pt idx="4">
                  <c:v>pp</c:v>
                </c:pt>
                <c:pt idx="5">
                  <c:v>ps</c:v>
                </c:pt>
              </c:strCache>
            </c:strRef>
          </c:cat>
          <c:val>
            <c:numRef>
              <c:f>'sinter yield'!$G$11:$G$16</c:f>
              <c:numCache>
                <c:formatCode>General</c:formatCode>
                <c:ptCount val="6"/>
                <c:pt idx="1">
                  <c:v>47</c:v>
                </c:pt>
                <c:pt idx="2">
                  <c:v>45</c:v>
                </c:pt>
                <c:pt idx="3">
                  <c:v>46</c:v>
                </c:pt>
                <c:pt idx="4">
                  <c:v>34</c:v>
                </c:pt>
                <c:pt idx="5">
                  <c:v>32</c:v>
                </c:pt>
              </c:numCache>
            </c:numRef>
          </c:val>
          <c:extLst xmlns:c16r2="http://schemas.microsoft.com/office/drawing/2015/06/chart">
            <c:ext xmlns:c16="http://schemas.microsoft.com/office/drawing/2014/chart" uri="{C3380CC4-5D6E-409C-BE32-E72D297353CC}">
              <c16:uniqueId val="{00000001-043E-C54D-957E-E8C37DB7B4DD}"/>
            </c:ext>
          </c:extLst>
        </c:ser>
        <c:dLbls>
          <c:showLegendKey val="0"/>
          <c:showVal val="0"/>
          <c:showCatName val="0"/>
          <c:showSerName val="0"/>
          <c:showPercent val="0"/>
          <c:showBubbleSize val="0"/>
        </c:dLbls>
        <c:gapWidth val="219"/>
        <c:overlap val="-27"/>
        <c:axId val="253175680"/>
        <c:axId val="253177216"/>
      </c:barChart>
      <c:catAx>
        <c:axId val="25317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177216"/>
        <c:crosses val="autoZero"/>
        <c:auto val="1"/>
        <c:lblAlgn val="ctr"/>
        <c:lblOffset val="100"/>
        <c:noMultiLvlLbl val="0"/>
      </c:catAx>
      <c:valAx>
        <c:axId val="2531772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nter Yeild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175680"/>
        <c:crosses val="autoZero"/>
        <c:crossBetween val="between"/>
      </c:valAx>
      <c:spPr>
        <a:noFill/>
        <a:ln>
          <a:solidFill>
            <a:schemeClr val="bg1">
              <a:lumMod val="85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Sinter Rate</a:t>
            </a:r>
          </a:p>
        </c:rich>
      </c:tx>
      <c:overlay val="0"/>
      <c:spPr>
        <a:noFill/>
        <a:ln>
          <a:noFill/>
        </a:ln>
        <a:effectLst/>
      </c:spPr>
    </c:title>
    <c:autoTitleDeleted val="0"/>
    <c:plotArea>
      <c:layout/>
      <c:barChart>
        <c:barDir val="col"/>
        <c:grouping val="clustered"/>
        <c:varyColors val="0"/>
        <c:ser>
          <c:idx val="0"/>
          <c:order val="0"/>
          <c:tx>
            <c:v>5%</c:v>
          </c:tx>
          <c:spPr>
            <a:solidFill>
              <a:schemeClr val="accent1"/>
            </a:solidFill>
            <a:ln>
              <a:noFill/>
            </a:ln>
            <a:effectLst/>
          </c:spPr>
          <c:invertIfNegative val="0"/>
          <c:cat>
            <c:strRef>
              <c:f>'sinter rate'!$D$9:$D$18</c:f>
              <c:strCache>
                <c:ptCount val="10"/>
                <c:pt idx="0">
                  <c:v>Coke</c:v>
                </c:pt>
                <c:pt idx="1">
                  <c:v>OH</c:v>
                </c:pt>
                <c:pt idx="3">
                  <c:v>RB</c:v>
                </c:pt>
                <c:pt idx="5">
                  <c:v>BSG</c:v>
                </c:pt>
                <c:pt idx="7">
                  <c:v>PP</c:v>
                </c:pt>
                <c:pt idx="9">
                  <c:v>PS</c:v>
                </c:pt>
              </c:strCache>
            </c:strRef>
          </c:cat>
          <c:val>
            <c:numRef>
              <c:f>'sinter rate'!$E$9:$E$18</c:f>
              <c:numCache>
                <c:formatCode>General</c:formatCode>
                <c:ptCount val="10"/>
                <c:pt idx="0">
                  <c:v>11.37</c:v>
                </c:pt>
                <c:pt idx="1">
                  <c:v>13.71</c:v>
                </c:pt>
                <c:pt idx="3">
                  <c:v>12.4</c:v>
                </c:pt>
                <c:pt idx="5">
                  <c:v>9.9700000000000006</c:v>
                </c:pt>
                <c:pt idx="7">
                  <c:v>11.38</c:v>
                </c:pt>
                <c:pt idx="9">
                  <c:v>13.6</c:v>
                </c:pt>
              </c:numCache>
            </c:numRef>
          </c:val>
          <c:extLst xmlns:c16r2="http://schemas.microsoft.com/office/drawing/2015/06/chart">
            <c:ext xmlns:c16="http://schemas.microsoft.com/office/drawing/2014/chart" uri="{C3380CC4-5D6E-409C-BE32-E72D297353CC}">
              <c16:uniqueId val="{00000000-E601-BE40-B6DF-48F0508F88C1}"/>
            </c:ext>
          </c:extLst>
        </c:ser>
        <c:ser>
          <c:idx val="1"/>
          <c:order val="1"/>
          <c:tx>
            <c:v>15%</c:v>
          </c:tx>
          <c:spPr>
            <a:solidFill>
              <a:schemeClr val="accent2"/>
            </a:solidFill>
            <a:ln>
              <a:noFill/>
            </a:ln>
            <a:effectLst/>
          </c:spPr>
          <c:invertIfNegative val="0"/>
          <c:cat>
            <c:strRef>
              <c:f>'sinter rate'!$D$9:$D$18</c:f>
              <c:strCache>
                <c:ptCount val="10"/>
                <c:pt idx="0">
                  <c:v>Coke</c:v>
                </c:pt>
                <c:pt idx="1">
                  <c:v>OH</c:v>
                </c:pt>
                <c:pt idx="3">
                  <c:v>RB</c:v>
                </c:pt>
                <c:pt idx="5">
                  <c:v>BSG</c:v>
                </c:pt>
                <c:pt idx="7">
                  <c:v>PP</c:v>
                </c:pt>
                <c:pt idx="9">
                  <c:v>PS</c:v>
                </c:pt>
              </c:strCache>
            </c:strRef>
          </c:cat>
          <c:val>
            <c:numRef>
              <c:f>'sinter rate'!$F$9:$F$18</c:f>
              <c:numCache>
                <c:formatCode>General</c:formatCode>
                <c:ptCount val="10"/>
                <c:pt idx="1">
                  <c:v>11.55</c:v>
                </c:pt>
                <c:pt idx="3">
                  <c:v>9.99</c:v>
                </c:pt>
                <c:pt idx="5">
                  <c:v>8.5400000000000009</c:v>
                </c:pt>
                <c:pt idx="7">
                  <c:v>10.47</c:v>
                </c:pt>
                <c:pt idx="9">
                  <c:v>11.71</c:v>
                </c:pt>
              </c:numCache>
            </c:numRef>
          </c:val>
          <c:extLst xmlns:c16r2="http://schemas.microsoft.com/office/drawing/2015/06/chart">
            <c:ext xmlns:c16="http://schemas.microsoft.com/office/drawing/2014/chart" uri="{C3380CC4-5D6E-409C-BE32-E72D297353CC}">
              <c16:uniqueId val="{00000001-E601-BE40-B6DF-48F0508F88C1}"/>
            </c:ext>
          </c:extLst>
        </c:ser>
        <c:dLbls>
          <c:showLegendKey val="0"/>
          <c:showVal val="0"/>
          <c:showCatName val="0"/>
          <c:showSerName val="0"/>
          <c:showPercent val="0"/>
          <c:showBubbleSize val="0"/>
        </c:dLbls>
        <c:gapWidth val="219"/>
        <c:overlap val="-27"/>
        <c:axId val="253208064"/>
        <c:axId val="253209600"/>
      </c:barChart>
      <c:catAx>
        <c:axId val="253208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209600"/>
        <c:crosses val="autoZero"/>
        <c:auto val="1"/>
        <c:lblAlgn val="ctr"/>
        <c:lblOffset val="100"/>
        <c:noMultiLvlLbl val="0"/>
      </c:catAx>
      <c:valAx>
        <c:axId val="253209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nter rate mm min</a:t>
                </a:r>
                <a:r>
                  <a:rPr lang="en-GB" baseline="30000"/>
                  <a:t>-1</a:t>
                </a:r>
                <a:r>
                  <a:rPr lang="en-GB" baseline="0"/>
                  <a:t>)</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208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FeO</a:t>
            </a:r>
            <a:r>
              <a:rPr lang="en-GB" b="1" baseline="0"/>
              <a:t> </a:t>
            </a:r>
            <a:endParaRPr lang="en-GB" b="1"/>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FeO!$N$4:$N$7</c:f>
              <c:strCache>
                <c:ptCount val="4"/>
                <c:pt idx="0">
                  <c:v>Coke </c:v>
                </c:pt>
                <c:pt idx="1">
                  <c:v>5OH</c:v>
                </c:pt>
                <c:pt idx="2">
                  <c:v>5RB</c:v>
                </c:pt>
                <c:pt idx="3">
                  <c:v>5BSG</c:v>
                </c:pt>
              </c:strCache>
            </c:strRef>
          </c:cat>
          <c:val>
            <c:numRef>
              <c:f>FeO!$O$4:$O$7</c:f>
              <c:numCache>
                <c:formatCode>General</c:formatCode>
                <c:ptCount val="4"/>
                <c:pt idx="0">
                  <c:v>1.986666666666667</c:v>
                </c:pt>
                <c:pt idx="1">
                  <c:v>3.125</c:v>
                </c:pt>
                <c:pt idx="2">
                  <c:v>2.5550000000000002</c:v>
                </c:pt>
                <c:pt idx="3">
                  <c:v>1.833333333333333</c:v>
                </c:pt>
              </c:numCache>
            </c:numRef>
          </c:val>
          <c:extLst xmlns:c16r2="http://schemas.microsoft.com/office/drawing/2015/06/chart">
            <c:ext xmlns:c16="http://schemas.microsoft.com/office/drawing/2014/chart" uri="{C3380CC4-5D6E-409C-BE32-E72D297353CC}">
              <c16:uniqueId val="{00000000-C03C-334E-ADA0-8DA748EFDF4C}"/>
            </c:ext>
          </c:extLst>
        </c:ser>
        <c:dLbls>
          <c:showLegendKey val="0"/>
          <c:showVal val="0"/>
          <c:showCatName val="0"/>
          <c:showSerName val="0"/>
          <c:showPercent val="0"/>
          <c:showBubbleSize val="0"/>
        </c:dLbls>
        <c:gapWidth val="219"/>
        <c:overlap val="-27"/>
        <c:axId val="253239296"/>
        <c:axId val="253240832"/>
      </c:barChart>
      <c:catAx>
        <c:axId val="253239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240832"/>
        <c:crosses val="autoZero"/>
        <c:auto val="1"/>
        <c:lblAlgn val="ctr"/>
        <c:lblOffset val="100"/>
        <c:noMultiLvlLbl val="0"/>
      </c:catAx>
      <c:valAx>
        <c:axId val="2532408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eO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239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Sinter</a:t>
            </a:r>
            <a:r>
              <a:rPr lang="en-GB" b="1" baseline="0"/>
              <a:t> porosity</a:t>
            </a:r>
            <a:endParaRPr lang="en-GB" b="1"/>
          </a:p>
        </c:rich>
      </c:tx>
      <c:overlay val="0"/>
      <c:spPr>
        <a:noFill/>
        <a:ln>
          <a:noFill/>
        </a:ln>
        <a:effectLst/>
      </c:spPr>
    </c:title>
    <c:autoTitleDeleted val="0"/>
    <c:plotArea>
      <c:layout/>
      <c:barChart>
        <c:barDir val="col"/>
        <c:grouping val="clustered"/>
        <c:varyColors val="0"/>
        <c:ser>
          <c:idx val="0"/>
          <c:order val="0"/>
          <c:tx>
            <c:v>Porosity</c:v>
          </c:tx>
          <c:spPr>
            <a:solidFill>
              <a:schemeClr val="accent1"/>
            </a:solidFill>
            <a:ln>
              <a:noFill/>
            </a:ln>
            <a:effectLst/>
          </c:spPr>
          <c:invertIfNegative val="0"/>
          <c:cat>
            <c:strRef>
              <c:f>Sheet1!$B$11:$B$14</c:f>
              <c:strCache>
                <c:ptCount val="4"/>
                <c:pt idx="0">
                  <c:v>Coke</c:v>
                </c:pt>
                <c:pt idx="1">
                  <c:v>5OH</c:v>
                </c:pt>
                <c:pt idx="2">
                  <c:v>5RB</c:v>
                </c:pt>
                <c:pt idx="3">
                  <c:v>5BSG</c:v>
                </c:pt>
              </c:strCache>
            </c:strRef>
          </c:cat>
          <c:val>
            <c:numRef>
              <c:f>Sheet1!$C$11:$C$14</c:f>
              <c:numCache>
                <c:formatCode>General</c:formatCode>
                <c:ptCount val="4"/>
                <c:pt idx="0">
                  <c:v>17.239999999999991</c:v>
                </c:pt>
                <c:pt idx="1">
                  <c:v>14.425000000000001</c:v>
                </c:pt>
                <c:pt idx="2">
                  <c:v>12.53</c:v>
                </c:pt>
                <c:pt idx="3">
                  <c:v>17.23</c:v>
                </c:pt>
              </c:numCache>
            </c:numRef>
          </c:val>
          <c:extLst xmlns:c16r2="http://schemas.microsoft.com/office/drawing/2015/06/chart">
            <c:ext xmlns:c16="http://schemas.microsoft.com/office/drawing/2014/chart" uri="{C3380CC4-5D6E-409C-BE32-E72D297353CC}">
              <c16:uniqueId val="{00000000-2DE1-5B48-95BF-1BA9600B1DED}"/>
            </c:ext>
          </c:extLst>
        </c:ser>
        <c:dLbls>
          <c:showLegendKey val="0"/>
          <c:showVal val="0"/>
          <c:showCatName val="0"/>
          <c:showSerName val="0"/>
          <c:showPercent val="0"/>
          <c:showBubbleSize val="0"/>
        </c:dLbls>
        <c:gapWidth val="219"/>
        <c:overlap val="-27"/>
        <c:axId val="253282176"/>
        <c:axId val="254738432"/>
      </c:barChart>
      <c:catAx>
        <c:axId val="253282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aterial Substitu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4738432"/>
        <c:crosses val="autoZero"/>
        <c:auto val="1"/>
        <c:lblAlgn val="ctr"/>
        <c:lblOffset val="100"/>
        <c:noMultiLvlLbl val="0"/>
      </c:catAx>
      <c:valAx>
        <c:axId val="254738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rosity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282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5% Biomass - CO</a:t>
            </a:r>
          </a:p>
        </c:rich>
      </c:tx>
      <c:overlay val="0"/>
    </c:title>
    <c:autoTitleDeleted val="0"/>
    <c:plotArea>
      <c:layout>
        <c:manualLayout>
          <c:layoutTarget val="inner"/>
          <c:xMode val="edge"/>
          <c:yMode val="edge"/>
          <c:x val="7.2087737528208296E-2"/>
          <c:y val="0.11365843268918099"/>
          <c:w val="0.79324547485934005"/>
          <c:h val="0.74307677157239505"/>
        </c:manualLayout>
      </c:layout>
      <c:scatterChart>
        <c:scatterStyle val="smoothMarker"/>
        <c:varyColors val="0"/>
        <c:ser>
          <c:idx val="0"/>
          <c:order val="0"/>
          <c:tx>
            <c:v>Coke</c:v>
          </c:tx>
          <c:marker>
            <c:symbol val="none"/>
          </c:marker>
          <c:xVal>
            <c:numRef>
              <c:f>CO!$A$2:$A$1893</c:f>
              <c:numCache>
                <c:formatCode>General</c:formatCode>
                <c:ptCount val="1892"/>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numCache>
            </c:numRef>
          </c:xVal>
          <c:yVal>
            <c:numRef>
              <c:f>CO!$B$2:$B$1893</c:f>
              <c:numCache>
                <c:formatCode>General</c:formatCode>
                <c:ptCount val="1892"/>
                <c:pt idx="0">
                  <c:v>0</c:v>
                </c:pt>
                <c:pt idx="1">
                  <c:v>0</c:v>
                </c:pt>
                <c:pt idx="2">
                  <c:v>0.02</c:v>
                </c:pt>
                <c:pt idx="3">
                  <c:v>0.02</c:v>
                </c:pt>
                <c:pt idx="4">
                  <c:v>0.02</c:v>
                </c:pt>
                <c:pt idx="5">
                  <c:v>0.04</c:v>
                </c:pt>
                <c:pt idx="6">
                  <c:v>0.06</c:v>
                </c:pt>
                <c:pt idx="7">
                  <c:v>0.08</c:v>
                </c:pt>
                <c:pt idx="8">
                  <c:v>0.1</c:v>
                </c:pt>
                <c:pt idx="9">
                  <c:v>0.14000000000000001</c:v>
                </c:pt>
                <c:pt idx="10">
                  <c:v>0.16</c:v>
                </c:pt>
                <c:pt idx="11">
                  <c:v>0.16</c:v>
                </c:pt>
                <c:pt idx="12">
                  <c:v>0.24</c:v>
                </c:pt>
                <c:pt idx="13">
                  <c:v>0.24</c:v>
                </c:pt>
                <c:pt idx="14">
                  <c:v>0.28000000000000003</c:v>
                </c:pt>
                <c:pt idx="15">
                  <c:v>0.34</c:v>
                </c:pt>
                <c:pt idx="16">
                  <c:v>0.38</c:v>
                </c:pt>
                <c:pt idx="17">
                  <c:v>0.44</c:v>
                </c:pt>
                <c:pt idx="18">
                  <c:v>0.48</c:v>
                </c:pt>
                <c:pt idx="19">
                  <c:v>0.54</c:v>
                </c:pt>
                <c:pt idx="20">
                  <c:v>0.6</c:v>
                </c:pt>
                <c:pt idx="21">
                  <c:v>0.66</c:v>
                </c:pt>
                <c:pt idx="22">
                  <c:v>0.66</c:v>
                </c:pt>
                <c:pt idx="23">
                  <c:v>0.72</c:v>
                </c:pt>
                <c:pt idx="24">
                  <c:v>0.78</c:v>
                </c:pt>
                <c:pt idx="25">
                  <c:v>0.86</c:v>
                </c:pt>
                <c:pt idx="26">
                  <c:v>0.92</c:v>
                </c:pt>
                <c:pt idx="27">
                  <c:v>1</c:v>
                </c:pt>
                <c:pt idx="28">
                  <c:v>1.08</c:v>
                </c:pt>
                <c:pt idx="29">
                  <c:v>1.1399999999999999</c:v>
                </c:pt>
                <c:pt idx="30">
                  <c:v>1.22</c:v>
                </c:pt>
                <c:pt idx="31">
                  <c:v>1.3</c:v>
                </c:pt>
                <c:pt idx="32">
                  <c:v>1.3</c:v>
                </c:pt>
                <c:pt idx="33">
                  <c:v>1.38</c:v>
                </c:pt>
                <c:pt idx="34">
                  <c:v>1.46</c:v>
                </c:pt>
                <c:pt idx="35">
                  <c:v>1.54</c:v>
                </c:pt>
                <c:pt idx="36">
                  <c:v>1.64</c:v>
                </c:pt>
                <c:pt idx="37">
                  <c:v>1.72</c:v>
                </c:pt>
                <c:pt idx="38">
                  <c:v>1.8</c:v>
                </c:pt>
                <c:pt idx="39">
                  <c:v>1.9</c:v>
                </c:pt>
                <c:pt idx="40">
                  <c:v>1.9</c:v>
                </c:pt>
                <c:pt idx="41">
                  <c:v>1.98</c:v>
                </c:pt>
                <c:pt idx="42">
                  <c:v>2.06</c:v>
                </c:pt>
                <c:pt idx="43">
                  <c:v>2.16</c:v>
                </c:pt>
                <c:pt idx="44">
                  <c:v>2.2400000000000002</c:v>
                </c:pt>
                <c:pt idx="45">
                  <c:v>2.3199999999999981</c:v>
                </c:pt>
                <c:pt idx="46">
                  <c:v>2.42</c:v>
                </c:pt>
                <c:pt idx="47">
                  <c:v>2.5</c:v>
                </c:pt>
                <c:pt idx="48">
                  <c:v>2.6</c:v>
                </c:pt>
                <c:pt idx="49">
                  <c:v>2.68</c:v>
                </c:pt>
                <c:pt idx="50">
                  <c:v>2.68</c:v>
                </c:pt>
                <c:pt idx="51">
                  <c:v>2.78</c:v>
                </c:pt>
                <c:pt idx="52">
                  <c:v>2.88</c:v>
                </c:pt>
                <c:pt idx="53">
                  <c:v>2.96</c:v>
                </c:pt>
                <c:pt idx="54">
                  <c:v>3.06</c:v>
                </c:pt>
                <c:pt idx="55">
                  <c:v>3.14</c:v>
                </c:pt>
                <c:pt idx="56">
                  <c:v>3.24</c:v>
                </c:pt>
                <c:pt idx="57">
                  <c:v>3.32</c:v>
                </c:pt>
                <c:pt idx="58">
                  <c:v>3.42</c:v>
                </c:pt>
                <c:pt idx="59">
                  <c:v>3.5</c:v>
                </c:pt>
                <c:pt idx="60">
                  <c:v>3.5</c:v>
                </c:pt>
                <c:pt idx="61">
                  <c:v>3.58</c:v>
                </c:pt>
                <c:pt idx="62">
                  <c:v>3.66</c:v>
                </c:pt>
                <c:pt idx="63">
                  <c:v>3.74</c:v>
                </c:pt>
                <c:pt idx="64">
                  <c:v>3.82</c:v>
                </c:pt>
                <c:pt idx="65">
                  <c:v>3.9</c:v>
                </c:pt>
                <c:pt idx="66">
                  <c:v>3.98</c:v>
                </c:pt>
                <c:pt idx="67">
                  <c:v>4.0599999999999996</c:v>
                </c:pt>
                <c:pt idx="68">
                  <c:v>4.1400000000000006</c:v>
                </c:pt>
                <c:pt idx="69">
                  <c:v>4.1400000000000006</c:v>
                </c:pt>
                <c:pt idx="70">
                  <c:v>4.24</c:v>
                </c:pt>
                <c:pt idx="71">
                  <c:v>4.3199999999999976</c:v>
                </c:pt>
                <c:pt idx="72">
                  <c:v>4.4000000000000004</c:v>
                </c:pt>
                <c:pt idx="73">
                  <c:v>4.5</c:v>
                </c:pt>
                <c:pt idx="74">
                  <c:v>4.58</c:v>
                </c:pt>
                <c:pt idx="75">
                  <c:v>4.68</c:v>
                </c:pt>
                <c:pt idx="76">
                  <c:v>4.7600000000000007</c:v>
                </c:pt>
                <c:pt idx="77">
                  <c:v>4.7600000000000007</c:v>
                </c:pt>
                <c:pt idx="78">
                  <c:v>4.8599999999999977</c:v>
                </c:pt>
                <c:pt idx="79">
                  <c:v>4.9600000000000009</c:v>
                </c:pt>
                <c:pt idx="80">
                  <c:v>5.0599999999999996</c:v>
                </c:pt>
                <c:pt idx="81">
                  <c:v>5.1599999999999984</c:v>
                </c:pt>
                <c:pt idx="82">
                  <c:v>5.24</c:v>
                </c:pt>
                <c:pt idx="83">
                  <c:v>5.3400000000000007</c:v>
                </c:pt>
                <c:pt idx="84">
                  <c:v>5.44</c:v>
                </c:pt>
                <c:pt idx="85">
                  <c:v>5.52</c:v>
                </c:pt>
                <c:pt idx="86">
                  <c:v>5.6199999999999983</c:v>
                </c:pt>
                <c:pt idx="87">
                  <c:v>5.7</c:v>
                </c:pt>
                <c:pt idx="88">
                  <c:v>5.7</c:v>
                </c:pt>
                <c:pt idx="89">
                  <c:v>5.78</c:v>
                </c:pt>
                <c:pt idx="90">
                  <c:v>5.8599999999999977</c:v>
                </c:pt>
                <c:pt idx="91">
                  <c:v>5.9600000000000009</c:v>
                </c:pt>
                <c:pt idx="92">
                  <c:v>6.02</c:v>
                </c:pt>
                <c:pt idx="93">
                  <c:v>6.1000000000000014</c:v>
                </c:pt>
                <c:pt idx="94">
                  <c:v>6.1800000000000006</c:v>
                </c:pt>
                <c:pt idx="95">
                  <c:v>6.24</c:v>
                </c:pt>
                <c:pt idx="96">
                  <c:v>6.3199999999999976</c:v>
                </c:pt>
                <c:pt idx="97">
                  <c:v>6.3199999999999976</c:v>
                </c:pt>
                <c:pt idx="98">
                  <c:v>6.3800000000000008</c:v>
                </c:pt>
                <c:pt idx="99">
                  <c:v>6.44</c:v>
                </c:pt>
                <c:pt idx="100">
                  <c:v>6.5</c:v>
                </c:pt>
                <c:pt idx="101">
                  <c:v>6.56</c:v>
                </c:pt>
                <c:pt idx="102">
                  <c:v>6.6199999999999983</c:v>
                </c:pt>
                <c:pt idx="103">
                  <c:v>6.6599999999999984</c:v>
                </c:pt>
                <c:pt idx="104">
                  <c:v>6.7200000000000006</c:v>
                </c:pt>
                <c:pt idx="105">
                  <c:v>6.7600000000000007</c:v>
                </c:pt>
                <c:pt idx="106">
                  <c:v>6.7600000000000007</c:v>
                </c:pt>
                <c:pt idx="107">
                  <c:v>6.8000000000000007</c:v>
                </c:pt>
                <c:pt idx="108">
                  <c:v>6.8400000000000007</c:v>
                </c:pt>
                <c:pt idx="109">
                  <c:v>6.8599999999999977</c:v>
                </c:pt>
                <c:pt idx="110">
                  <c:v>6.8800000000000008</c:v>
                </c:pt>
                <c:pt idx="111">
                  <c:v>6.9200000000000008</c:v>
                </c:pt>
                <c:pt idx="112">
                  <c:v>6.9200000000000008</c:v>
                </c:pt>
                <c:pt idx="113">
                  <c:v>6.94</c:v>
                </c:pt>
                <c:pt idx="114">
                  <c:v>6.94</c:v>
                </c:pt>
                <c:pt idx="115">
                  <c:v>6.94</c:v>
                </c:pt>
                <c:pt idx="116">
                  <c:v>6.9600000000000009</c:v>
                </c:pt>
                <c:pt idx="117">
                  <c:v>6.9600000000000009</c:v>
                </c:pt>
                <c:pt idx="118">
                  <c:v>6.94</c:v>
                </c:pt>
                <c:pt idx="119">
                  <c:v>6.94</c:v>
                </c:pt>
                <c:pt idx="120">
                  <c:v>6.9200000000000008</c:v>
                </c:pt>
                <c:pt idx="121">
                  <c:v>6.9</c:v>
                </c:pt>
                <c:pt idx="122">
                  <c:v>6.8800000000000008</c:v>
                </c:pt>
                <c:pt idx="123">
                  <c:v>6.8599999999999977</c:v>
                </c:pt>
                <c:pt idx="124">
                  <c:v>6.8400000000000007</c:v>
                </c:pt>
                <c:pt idx="125">
                  <c:v>6.8400000000000007</c:v>
                </c:pt>
                <c:pt idx="126">
                  <c:v>6.8199999999999976</c:v>
                </c:pt>
                <c:pt idx="127">
                  <c:v>6.8000000000000007</c:v>
                </c:pt>
                <c:pt idx="128">
                  <c:v>6.7600000000000007</c:v>
                </c:pt>
                <c:pt idx="129">
                  <c:v>6.74</c:v>
                </c:pt>
                <c:pt idx="130">
                  <c:v>6.7</c:v>
                </c:pt>
                <c:pt idx="131">
                  <c:v>6.68</c:v>
                </c:pt>
                <c:pt idx="132">
                  <c:v>6.64</c:v>
                </c:pt>
                <c:pt idx="133">
                  <c:v>6.6</c:v>
                </c:pt>
                <c:pt idx="134">
                  <c:v>6.6</c:v>
                </c:pt>
                <c:pt idx="135">
                  <c:v>6.58</c:v>
                </c:pt>
                <c:pt idx="136">
                  <c:v>6.54</c:v>
                </c:pt>
                <c:pt idx="137">
                  <c:v>6.5</c:v>
                </c:pt>
                <c:pt idx="138">
                  <c:v>6.4600000000000009</c:v>
                </c:pt>
                <c:pt idx="139">
                  <c:v>6.4200000000000008</c:v>
                </c:pt>
                <c:pt idx="140">
                  <c:v>6.3800000000000008</c:v>
                </c:pt>
                <c:pt idx="141">
                  <c:v>6.3400000000000007</c:v>
                </c:pt>
                <c:pt idx="142">
                  <c:v>6.3000000000000007</c:v>
                </c:pt>
                <c:pt idx="143">
                  <c:v>6.2600000000000007</c:v>
                </c:pt>
                <c:pt idx="144">
                  <c:v>6.2600000000000007</c:v>
                </c:pt>
                <c:pt idx="145">
                  <c:v>6.2200000000000006</c:v>
                </c:pt>
                <c:pt idx="146">
                  <c:v>6.1599999999999984</c:v>
                </c:pt>
                <c:pt idx="147">
                  <c:v>6.1199999999999983</c:v>
                </c:pt>
                <c:pt idx="148">
                  <c:v>6.08</c:v>
                </c:pt>
                <c:pt idx="149">
                  <c:v>6.04</c:v>
                </c:pt>
                <c:pt idx="150">
                  <c:v>6</c:v>
                </c:pt>
                <c:pt idx="151">
                  <c:v>5.94</c:v>
                </c:pt>
                <c:pt idx="152">
                  <c:v>5.94</c:v>
                </c:pt>
                <c:pt idx="153">
                  <c:v>5.9</c:v>
                </c:pt>
                <c:pt idx="154">
                  <c:v>5.8599999999999977</c:v>
                </c:pt>
                <c:pt idx="155">
                  <c:v>5.8000000000000007</c:v>
                </c:pt>
                <c:pt idx="156">
                  <c:v>5.7600000000000007</c:v>
                </c:pt>
                <c:pt idx="157">
                  <c:v>5.7200000000000006</c:v>
                </c:pt>
                <c:pt idx="158">
                  <c:v>5.6599999999999984</c:v>
                </c:pt>
                <c:pt idx="159">
                  <c:v>5.6199999999999983</c:v>
                </c:pt>
                <c:pt idx="160">
                  <c:v>5.56</c:v>
                </c:pt>
                <c:pt idx="161">
                  <c:v>5.52</c:v>
                </c:pt>
                <c:pt idx="162">
                  <c:v>5.52</c:v>
                </c:pt>
                <c:pt idx="163">
                  <c:v>5.48</c:v>
                </c:pt>
                <c:pt idx="164">
                  <c:v>5.4200000000000008</c:v>
                </c:pt>
                <c:pt idx="165">
                  <c:v>5.3800000000000008</c:v>
                </c:pt>
                <c:pt idx="166">
                  <c:v>5.3199999999999976</c:v>
                </c:pt>
                <c:pt idx="167">
                  <c:v>5.28</c:v>
                </c:pt>
                <c:pt idx="168">
                  <c:v>5.24</c:v>
                </c:pt>
                <c:pt idx="169">
                  <c:v>5.1800000000000006</c:v>
                </c:pt>
                <c:pt idx="170">
                  <c:v>5.1400000000000006</c:v>
                </c:pt>
                <c:pt idx="171">
                  <c:v>5.1000000000000014</c:v>
                </c:pt>
                <c:pt idx="172">
                  <c:v>5.1000000000000014</c:v>
                </c:pt>
                <c:pt idx="173">
                  <c:v>5.04</c:v>
                </c:pt>
                <c:pt idx="174">
                  <c:v>5</c:v>
                </c:pt>
                <c:pt idx="175">
                  <c:v>4.9600000000000009</c:v>
                </c:pt>
                <c:pt idx="176">
                  <c:v>4.9200000000000008</c:v>
                </c:pt>
                <c:pt idx="177">
                  <c:v>4.8599999999999977</c:v>
                </c:pt>
                <c:pt idx="178">
                  <c:v>4.8199999999999976</c:v>
                </c:pt>
                <c:pt idx="179">
                  <c:v>4.8199999999999976</c:v>
                </c:pt>
                <c:pt idx="180">
                  <c:v>4.74</c:v>
                </c:pt>
                <c:pt idx="181">
                  <c:v>4.74</c:v>
                </c:pt>
                <c:pt idx="182">
                  <c:v>4.7</c:v>
                </c:pt>
                <c:pt idx="183">
                  <c:v>4.6599999999999984</c:v>
                </c:pt>
                <c:pt idx="184">
                  <c:v>4.5999999999999996</c:v>
                </c:pt>
                <c:pt idx="185">
                  <c:v>4.5599999999999996</c:v>
                </c:pt>
                <c:pt idx="186">
                  <c:v>4.5199999999999996</c:v>
                </c:pt>
                <c:pt idx="187">
                  <c:v>4.4800000000000004</c:v>
                </c:pt>
                <c:pt idx="188">
                  <c:v>4.4400000000000004</c:v>
                </c:pt>
                <c:pt idx="189">
                  <c:v>4.4000000000000004</c:v>
                </c:pt>
                <c:pt idx="190">
                  <c:v>4.4000000000000004</c:v>
                </c:pt>
                <c:pt idx="191">
                  <c:v>4.3400000000000007</c:v>
                </c:pt>
                <c:pt idx="192">
                  <c:v>4.3000000000000007</c:v>
                </c:pt>
                <c:pt idx="193">
                  <c:v>4.2600000000000007</c:v>
                </c:pt>
                <c:pt idx="194">
                  <c:v>4.2200000000000006</c:v>
                </c:pt>
                <c:pt idx="195">
                  <c:v>4.1800000000000006</c:v>
                </c:pt>
                <c:pt idx="196">
                  <c:v>4.1400000000000006</c:v>
                </c:pt>
                <c:pt idx="197">
                  <c:v>4.1000000000000014</c:v>
                </c:pt>
                <c:pt idx="198">
                  <c:v>4.0599999999999996</c:v>
                </c:pt>
                <c:pt idx="199">
                  <c:v>4.0199999999999996</c:v>
                </c:pt>
                <c:pt idx="200">
                  <c:v>4.0199999999999996</c:v>
                </c:pt>
                <c:pt idx="201">
                  <c:v>3.98</c:v>
                </c:pt>
                <c:pt idx="202">
                  <c:v>3.94</c:v>
                </c:pt>
                <c:pt idx="203">
                  <c:v>3.9</c:v>
                </c:pt>
                <c:pt idx="204">
                  <c:v>3.86</c:v>
                </c:pt>
                <c:pt idx="205">
                  <c:v>3.84</c:v>
                </c:pt>
                <c:pt idx="206">
                  <c:v>3.8</c:v>
                </c:pt>
                <c:pt idx="207">
                  <c:v>3.8</c:v>
                </c:pt>
                <c:pt idx="208">
                  <c:v>3.76</c:v>
                </c:pt>
                <c:pt idx="209">
                  <c:v>3.74</c:v>
                </c:pt>
                <c:pt idx="210">
                  <c:v>3.7</c:v>
                </c:pt>
                <c:pt idx="211">
                  <c:v>3.66</c:v>
                </c:pt>
                <c:pt idx="212">
                  <c:v>3.64</c:v>
                </c:pt>
                <c:pt idx="213">
                  <c:v>3.6</c:v>
                </c:pt>
                <c:pt idx="214">
                  <c:v>3.58</c:v>
                </c:pt>
                <c:pt idx="215">
                  <c:v>3.54</c:v>
                </c:pt>
                <c:pt idx="216">
                  <c:v>3.5</c:v>
                </c:pt>
                <c:pt idx="217">
                  <c:v>3.48</c:v>
                </c:pt>
                <c:pt idx="218">
                  <c:v>3.48</c:v>
                </c:pt>
                <c:pt idx="219">
                  <c:v>3.44</c:v>
                </c:pt>
                <c:pt idx="220">
                  <c:v>3.4</c:v>
                </c:pt>
                <c:pt idx="221">
                  <c:v>3.36</c:v>
                </c:pt>
                <c:pt idx="222">
                  <c:v>3.34</c:v>
                </c:pt>
                <c:pt idx="223">
                  <c:v>3.3</c:v>
                </c:pt>
                <c:pt idx="224">
                  <c:v>3.26</c:v>
                </c:pt>
                <c:pt idx="225">
                  <c:v>3.22</c:v>
                </c:pt>
                <c:pt idx="226">
                  <c:v>3.18</c:v>
                </c:pt>
                <c:pt idx="227">
                  <c:v>3.14</c:v>
                </c:pt>
                <c:pt idx="228">
                  <c:v>3.14</c:v>
                </c:pt>
                <c:pt idx="229">
                  <c:v>3.1</c:v>
                </c:pt>
                <c:pt idx="230">
                  <c:v>3.06</c:v>
                </c:pt>
                <c:pt idx="231">
                  <c:v>3.02</c:v>
                </c:pt>
                <c:pt idx="232">
                  <c:v>2.98</c:v>
                </c:pt>
                <c:pt idx="233">
                  <c:v>2.94</c:v>
                </c:pt>
                <c:pt idx="234">
                  <c:v>2.9</c:v>
                </c:pt>
                <c:pt idx="235">
                  <c:v>2.9</c:v>
                </c:pt>
                <c:pt idx="236">
                  <c:v>2.86</c:v>
                </c:pt>
                <c:pt idx="237">
                  <c:v>2.82</c:v>
                </c:pt>
                <c:pt idx="238">
                  <c:v>2.78</c:v>
                </c:pt>
                <c:pt idx="239">
                  <c:v>2.74</c:v>
                </c:pt>
                <c:pt idx="240">
                  <c:v>2.72</c:v>
                </c:pt>
                <c:pt idx="241">
                  <c:v>2.68</c:v>
                </c:pt>
                <c:pt idx="242">
                  <c:v>2.64</c:v>
                </c:pt>
                <c:pt idx="243">
                  <c:v>2.6</c:v>
                </c:pt>
                <c:pt idx="244">
                  <c:v>2.58</c:v>
                </c:pt>
                <c:pt idx="245">
                  <c:v>2.54</c:v>
                </c:pt>
                <c:pt idx="246">
                  <c:v>2.54</c:v>
                </c:pt>
                <c:pt idx="247">
                  <c:v>2.52</c:v>
                </c:pt>
                <c:pt idx="248">
                  <c:v>2.48</c:v>
                </c:pt>
                <c:pt idx="249">
                  <c:v>2.46</c:v>
                </c:pt>
                <c:pt idx="250">
                  <c:v>2.42</c:v>
                </c:pt>
                <c:pt idx="251">
                  <c:v>2.4</c:v>
                </c:pt>
                <c:pt idx="252">
                  <c:v>2.36</c:v>
                </c:pt>
                <c:pt idx="253">
                  <c:v>2.34</c:v>
                </c:pt>
                <c:pt idx="254">
                  <c:v>2.3199999999999981</c:v>
                </c:pt>
                <c:pt idx="255">
                  <c:v>2.2999999999999998</c:v>
                </c:pt>
                <c:pt idx="256">
                  <c:v>2.2999999999999998</c:v>
                </c:pt>
                <c:pt idx="257">
                  <c:v>2.2599999999999998</c:v>
                </c:pt>
                <c:pt idx="258">
                  <c:v>2.2400000000000002</c:v>
                </c:pt>
                <c:pt idx="259">
                  <c:v>2.2200000000000002</c:v>
                </c:pt>
                <c:pt idx="260">
                  <c:v>2.2000000000000002</c:v>
                </c:pt>
                <c:pt idx="261">
                  <c:v>2.1800000000000002</c:v>
                </c:pt>
                <c:pt idx="262">
                  <c:v>2.16</c:v>
                </c:pt>
                <c:pt idx="263">
                  <c:v>2.16</c:v>
                </c:pt>
                <c:pt idx="264">
                  <c:v>2.14</c:v>
                </c:pt>
                <c:pt idx="265">
                  <c:v>2.12</c:v>
                </c:pt>
                <c:pt idx="266">
                  <c:v>2.1</c:v>
                </c:pt>
                <c:pt idx="267">
                  <c:v>2.08</c:v>
                </c:pt>
                <c:pt idx="268">
                  <c:v>2.06</c:v>
                </c:pt>
                <c:pt idx="269">
                  <c:v>2.04</c:v>
                </c:pt>
                <c:pt idx="270">
                  <c:v>2.02</c:v>
                </c:pt>
                <c:pt idx="271">
                  <c:v>2</c:v>
                </c:pt>
                <c:pt idx="272">
                  <c:v>1.98</c:v>
                </c:pt>
                <c:pt idx="273">
                  <c:v>1.96</c:v>
                </c:pt>
                <c:pt idx="274">
                  <c:v>1.94</c:v>
                </c:pt>
                <c:pt idx="275">
                  <c:v>1.94</c:v>
                </c:pt>
                <c:pt idx="276">
                  <c:v>1.92</c:v>
                </c:pt>
                <c:pt idx="277">
                  <c:v>1.92</c:v>
                </c:pt>
                <c:pt idx="278">
                  <c:v>1.9</c:v>
                </c:pt>
                <c:pt idx="279">
                  <c:v>1.88</c:v>
                </c:pt>
                <c:pt idx="280">
                  <c:v>1.88</c:v>
                </c:pt>
                <c:pt idx="281">
                  <c:v>1.86</c:v>
                </c:pt>
                <c:pt idx="282">
                  <c:v>1.84</c:v>
                </c:pt>
                <c:pt idx="283">
                  <c:v>1.84</c:v>
                </c:pt>
                <c:pt idx="284">
                  <c:v>1.84</c:v>
                </c:pt>
                <c:pt idx="285">
                  <c:v>1.82</c:v>
                </c:pt>
                <c:pt idx="286">
                  <c:v>1.8</c:v>
                </c:pt>
                <c:pt idx="287">
                  <c:v>1.8</c:v>
                </c:pt>
                <c:pt idx="288">
                  <c:v>1.78</c:v>
                </c:pt>
                <c:pt idx="289">
                  <c:v>1.78</c:v>
                </c:pt>
                <c:pt idx="290">
                  <c:v>1.76</c:v>
                </c:pt>
                <c:pt idx="291">
                  <c:v>1.76</c:v>
                </c:pt>
                <c:pt idx="292">
                  <c:v>1.76</c:v>
                </c:pt>
                <c:pt idx="293">
                  <c:v>1.74</c:v>
                </c:pt>
                <c:pt idx="294">
                  <c:v>1.74</c:v>
                </c:pt>
                <c:pt idx="295">
                  <c:v>1.72</c:v>
                </c:pt>
                <c:pt idx="296">
                  <c:v>1.72</c:v>
                </c:pt>
                <c:pt idx="297">
                  <c:v>1.7</c:v>
                </c:pt>
                <c:pt idx="298">
                  <c:v>1.7</c:v>
                </c:pt>
                <c:pt idx="299">
                  <c:v>1.68</c:v>
                </c:pt>
                <c:pt idx="300">
                  <c:v>1.68</c:v>
                </c:pt>
                <c:pt idx="301">
                  <c:v>1.66</c:v>
                </c:pt>
                <c:pt idx="302">
                  <c:v>1.66</c:v>
                </c:pt>
                <c:pt idx="303">
                  <c:v>1.66</c:v>
                </c:pt>
                <c:pt idx="304">
                  <c:v>1.64</c:v>
                </c:pt>
                <c:pt idx="305">
                  <c:v>1.64</c:v>
                </c:pt>
                <c:pt idx="306">
                  <c:v>1.62</c:v>
                </c:pt>
                <c:pt idx="307">
                  <c:v>1.62</c:v>
                </c:pt>
                <c:pt idx="308">
                  <c:v>1.62</c:v>
                </c:pt>
                <c:pt idx="309">
                  <c:v>1.6</c:v>
                </c:pt>
                <c:pt idx="310">
                  <c:v>1.6</c:v>
                </c:pt>
                <c:pt idx="311">
                  <c:v>1.58</c:v>
                </c:pt>
                <c:pt idx="312">
                  <c:v>1.58</c:v>
                </c:pt>
                <c:pt idx="313">
                  <c:v>1.58</c:v>
                </c:pt>
                <c:pt idx="314">
                  <c:v>1.56</c:v>
                </c:pt>
                <c:pt idx="315">
                  <c:v>1.56</c:v>
                </c:pt>
                <c:pt idx="316">
                  <c:v>1.54</c:v>
                </c:pt>
                <c:pt idx="317">
                  <c:v>1.54</c:v>
                </c:pt>
                <c:pt idx="318">
                  <c:v>1.54</c:v>
                </c:pt>
                <c:pt idx="319">
                  <c:v>1.52</c:v>
                </c:pt>
                <c:pt idx="320">
                  <c:v>1.52</c:v>
                </c:pt>
                <c:pt idx="321">
                  <c:v>1.52</c:v>
                </c:pt>
                <c:pt idx="322">
                  <c:v>1.52</c:v>
                </c:pt>
                <c:pt idx="323">
                  <c:v>1.5</c:v>
                </c:pt>
                <c:pt idx="324">
                  <c:v>1.5</c:v>
                </c:pt>
                <c:pt idx="325">
                  <c:v>1.5</c:v>
                </c:pt>
                <c:pt idx="326">
                  <c:v>1.48</c:v>
                </c:pt>
                <c:pt idx="327">
                  <c:v>1.48</c:v>
                </c:pt>
                <c:pt idx="328">
                  <c:v>1.48</c:v>
                </c:pt>
                <c:pt idx="329">
                  <c:v>1.46</c:v>
                </c:pt>
                <c:pt idx="330">
                  <c:v>1.46</c:v>
                </c:pt>
                <c:pt idx="331">
                  <c:v>1.46</c:v>
                </c:pt>
                <c:pt idx="332">
                  <c:v>1.46</c:v>
                </c:pt>
                <c:pt idx="333">
                  <c:v>1.44</c:v>
                </c:pt>
                <c:pt idx="334">
                  <c:v>1.44</c:v>
                </c:pt>
                <c:pt idx="335">
                  <c:v>1.44</c:v>
                </c:pt>
                <c:pt idx="336">
                  <c:v>1.42</c:v>
                </c:pt>
                <c:pt idx="337">
                  <c:v>1.42</c:v>
                </c:pt>
                <c:pt idx="338">
                  <c:v>1.42</c:v>
                </c:pt>
                <c:pt idx="339">
                  <c:v>1.42</c:v>
                </c:pt>
                <c:pt idx="340">
                  <c:v>1.42</c:v>
                </c:pt>
                <c:pt idx="341">
                  <c:v>1.4</c:v>
                </c:pt>
                <c:pt idx="342">
                  <c:v>1.4</c:v>
                </c:pt>
                <c:pt idx="343">
                  <c:v>1.4</c:v>
                </c:pt>
                <c:pt idx="344">
                  <c:v>1.38</c:v>
                </c:pt>
                <c:pt idx="345">
                  <c:v>1.38</c:v>
                </c:pt>
                <c:pt idx="346">
                  <c:v>1.38</c:v>
                </c:pt>
                <c:pt idx="347">
                  <c:v>1.38</c:v>
                </c:pt>
                <c:pt idx="348">
                  <c:v>1.38</c:v>
                </c:pt>
                <c:pt idx="349">
                  <c:v>1.38</c:v>
                </c:pt>
                <c:pt idx="350">
                  <c:v>1.36</c:v>
                </c:pt>
                <c:pt idx="351">
                  <c:v>1.36</c:v>
                </c:pt>
                <c:pt idx="352">
                  <c:v>1.36</c:v>
                </c:pt>
                <c:pt idx="353">
                  <c:v>1.36</c:v>
                </c:pt>
                <c:pt idx="354">
                  <c:v>1.36</c:v>
                </c:pt>
                <c:pt idx="355">
                  <c:v>1.36</c:v>
                </c:pt>
                <c:pt idx="356">
                  <c:v>1.36</c:v>
                </c:pt>
                <c:pt idx="357">
                  <c:v>1.36</c:v>
                </c:pt>
                <c:pt idx="358">
                  <c:v>1.36</c:v>
                </c:pt>
                <c:pt idx="359">
                  <c:v>1.34</c:v>
                </c:pt>
                <c:pt idx="360">
                  <c:v>1.34</c:v>
                </c:pt>
                <c:pt idx="361">
                  <c:v>1.34</c:v>
                </c:pt>
                <c:pt idx="362">
                  <c:v>1.34</c:v>
                </c:pt>
                <c:pt idx="363">
                  <c:v>1.34</c:v>
                </c:pt>
                <c:pt idx="364">
                  <c:v>1.34</c:v>
                </c:pt>
                <c:pt idx="365">
                  <c:v>1.34</c:v>
                </c:pt>
                <c:pt idx="366">
                  <c:v>1.34</c:v>
                </c:pt>
                <c:pt idx="367">
                  <c:v>1.34</c:v>
                </c:pt>
                <c:pt idx="368">
                  <c:v>1.34</c:v>
                </c:pt>
                <c:pt idx="369">
                  <c:v>1.34</c:v>
                </c:pt>
                <c:pt idx="370">
                  <c:v>1.34</c:v>
                </c:pt>
                <c:pt idx="371">
                  <c:v>1.34</c:v>
                </c:pt>
                <c:pt idx="372">
                  <c:v>1.34</c:v>
                </c:pt>
                <c:pt idx="373">
                  <c:v>1.34</c:v>
                </c:pt>
                <c:pt idx="374">
                  <c:v>1.34</c:v>
                </c:pt>
                <c:pt idx="375">
                  <c:v>1.34</c:v>
                </c:pt>
                <c:pt idx="376">
                  <c:v>1.34</c:v>
                </c:pt>
                <c:pt idx="377">
                  <c:v>1.34</c:v>
                </c:pt>
                <c:pt idx="378">
                  <c:v>1.34</c:v>
                </c:pt>
                <c:pt idx="379">
                  <c:v>1.34</c:v>
                </c:pt>
                <c:pt idx="380">
                  <c:v>1.34</c:v>
                </c:pt>
                <c:pt idx="381">
                  <c:v>1.34</c:v>
                </c:pt>
                <c:pt idx="382">
                  <c:v>1.34</c:v>
                </c:pt>
                <c:pt idx="383">
                  <c:v>1.34</c:v>
                </c:pt>
                <c:pt idx="384">
                  <c:v>1.34</c:v>
                </c:pt>
                <c:pt idx="385">
                  <c:v>1.34</c:v>
                </c:pt>
                <c:pt idx="386">
                  <c:v>1.34</c:v>
                </c:pt>
                <c:pt idx="387">
                  <c:v>1.34</c:v>
                </c:pt>
                <c:pt idx="388">
                  <c:v>1.34</c:v>
                </c:pt>
                <c:pt idx="389">
                  <c:v>1.34</c:v>
                </c:pt>
                <c:pt idx="390">
                  <c:v>1.34</c:v>
                </c:pt>
                <c:pt idx="391">
                  <c:v>1.34</c:v>
                </c:pt>
                <c:pt idx="392">
                  <c:v>1.34</c:v>
                </c:pt>
                <c:pt idx="393">
                  <c:v>1.34</c:v>
                </c:pt>
                <c:pt idx="394">
                  <c:v>1.34</c:v>
                </c:pt>
                <c:pt idx="395">
                  <c:v>1.34</c:v>
                </c:pt>
                <c:pt idx="396">
                  <c:v>1.34</c:v>
                </c:pt>
                <c:pt idx="397">
                  <c:v>1.34</c:v>
                </c:pt>
                <c:pt idx="398">
                  <c:v>1.34</c:v>
                </c:pt>
                <c:pt idx="399">
                  <c:v>1.34</c:v>
                </c:pt>
                <c:pt idx="400">
                  <c:v>1.34</c:v>
                </c:pt>
                <c:pt idx="401">
                  <c:v>1.34</c:v>
                </c:pt>
                <c:pt idx="402">
                  <c:v>1.34</c:v>
                </c:pt>
                <c:pt idx="403">
                  <c:v>1.34</c:v>
                </c:pt>
                <c:pt idx="404">
                  <c:v>1.34</c:v>
                </c:pt>
                <c:pt idx="405">
                  <c:v>1.34</c:v>
                </c:pt>
                <c:pt idx="406">
                  <c:v>1.34</c:v>
                </c:pt>
                <c:pt idx="407">
                  <c:v>1.34</c:v>
                </c:pt>
                <c:pt idx="408">
                  <c:v>1.34</c:v>
                </c:pt>
                <c:pt idx="409">
                  <c:v>1.34</c:v>
                </c:pt>
                <c:pt idx="410">
                  <c:v>1.34</c:v>
                </c:pt>
                <c:pt idx="411">
                  <c:v>1.34</c:v>
                </c:pt>
                <c:pt idx="412">
                  <c:v>1.34</c:v>
                </c:pt>
                <c:pt idx="413">
                  <c:v>1.34</c:v>
                </c:pt>
                <c:pt idx="414">
                  <c:v>1.34</c:v>
                </c:pt>
                <c:pt idx="415">
                  <c:v>1.34</c:v>
                </c:pt>
                <c:pt idx="416">
                  <c:v>1.34</c:v>
                </c:pt>
                <c:pt idx="417">
                  <c:v>1.34</c:v>
                </c:pt>
                <c:pt idx="418">
                  <c:v>1.34</c:v>
                </c:pt>
                <c:pt idx="419">
                  <c:v>1.34</c:v>
                </c:pt>
                <c:pt idx="420">
                  <c:v>1.34</c:v>
                </c:pt>
                <c:pt idx="421">
                  <c:v>1.34</c:v>
                </c:pt>
                <c:pt idx="422">
                  <c:v>1.34</c:v>
                </c:pt>
                <c:pt idx="423">
                  <c:v>1.34</c:v>
                </c:pt>
                <c:pt idx="424">
                  <c:v>1.34</c:v>
                </c:pt>
                <c:pt idx="425">
                  <c:v>1.34</c:v>
                </c:pt>
                <c:pt idx="426">
                  <c:v>1.34</c:v>
                </c:pt>
                <c:pt idx="427">
                  <c:v>1.34</c:v>
                </c:pt>
                <c:pt idx="428">
                  <c:v>1.34</c:v>
                </c:pt>
                <c:pt idx="429">
                  <c:v>1.34</c:v>
                </c:pt>
                <c:pt idx="430">
                  <c:v>1.34</c:v>
                </c:pt>
                <c:pt idx="431">
                  <c:v>1.34</c:v>
                </c:pt>
                <c:pt idx="432">
                  <c:v>1.34</c:v>
                </c:pt>
                <c:pt idx="433">
                  <c:v>1.34</c:v>
                </c:pt>
                <c:pt idx="434">
                  <c:v>1.34</c:v>
                </c:pt>
                <c:pt idx="435">
                  <c:v>1.34</c:v>
                </c:pt>
                <c:pt idx="436">
                  <c:v>1.34</c:v>
                </c:pt>
                <c:pt idx="437">
                  <c:v>1.34</c:v>
                </c:pt>
                <c:pt idx="438">
                  <c:v>1.34</c:v>
                </c:pt>
                <c:pt idx="439">
                  <c:v>1.34</c:v>
                </c:pt>
                <c:pt idx="440">
                  <c:v>1.34</c:v>
                </c:pt>
                <c:pt idx="441">
                  <c:v>1.34</c:v>
                </c:pt>
                <c:pt idx="442">
                  <c:v>1.34</c:v>
                </c:pt>
                <c:pt idx="443">
                  <c:v>1.34</c:v>
                </c:pt>
                <c:pt idx="444">
                  <c:v>1.34</c:v>
                </c:pt>
                <c:pt idx="445">
                  <c:v>1.34</c:v>
                </c:pt>
                <c:pt idx="446">
                  <c:v>1.34</c:v>
                </c:pt>
                <c:pt idx="447">
                  <c:v>1.34</c:v>
                </c:pt>
                <c:pt idx="448">
                  <c:v>1.34</c:v>
                </c:pt>
                <c:pt idx="449">
                  <c:v>1.34</c:v>
                </c:pt>
                <c:pt idx="450">
                  <c:v>1.34</c:v>
                </c:pt>
                <c:pt idx="451">
                  <c:v>1.34</c:v>
                </c:pt>
                <c:pt idx="452">
                  <c:v>1.34</c:v>
                </c:pt>
                <c:pt idx="453">
                  <c:v>1.32</c:v>
                </c:pt>
                <c:pt idx="454">
                  <c:v>1.32</c:v>
                </c:pt>
                <c:pt idx="455">
                  <c:v>1.32</c:v>
                </c:pt>
                <c:pt idx="456">
                  <c:v>1.32</c:v>
                </c:pt>
                <c:pt idx="457">
                  <c:v>1.32</c:v>
                </c:pt>
                <c:pt idx="458">
                  <c:v>1.32</c:v>
                </c:pt>
                <c:pt idx="459">
                  <c:v>1.32</c:v>
                </c:pt>
                <c:pt idx="460">
                  <c:v>1.32</c:v>
                </c:pt>
                <c:pt idx="461">
                  <c:v>1.32</c:v>
                </c:pt>
                <c:pt idx="462">
                  <c:v>1.32</c:v>
                </c:pt>
                <c:pt idx="463">
                  <c:v>1.32</c:v>
                </c:pt>
                <c:pt idx="464">
                  <c:v>1.32</c:v>
                </c:pt>
                <c:pt idx="465">
                  <c:v>1.32</c:v>
                </c:pt>
                <c:pt idx="466">
                  <c:v>1.32</c:v>
                </c:pt>
                <c:pt idx="467">
                  <c:v>1.32</c:v>
                </c:pt>
                <c:pt idx="468">
                  <c:v>1.32</c:v>
                </c:pt>
                <c:pt idx="469">
                  <c:v>1.32</c:v>
                </c:pt>
                <c:pt idx="470">
                  <c:v>1.32</c:v>
                </c:pt>
                <c:pt idx="471">
                  <c:v>1.32</c:v>
                </c:pt>
                <c:pt idx="472">
                  <c:v>1.32</c:v>
                </c:pt>
                <c:pt idx="473">
                  <c:v>1.32</c:v>
                </c:pt>
                <c:pt idx="474">
                  <c:v>1.32</c:v>
                </c:pt>
                <c:pt idx="475">
                  <c:v>1.32</c:v>
                </c:pt>
                <c:pt idx="476">
                  <c:v>1.32</c:v>
                </c:pt>
                <c:pt idx="477">
                  <c:v>1.32</c:v>
                </c:pt>
                <c:pt idx="478">
                  <c:v>1.32</c:v>
                </c:pt>
                <c:pt idx="479">
                  <c:v>1.32</c:v>
                </c:pt>
                <c:pt idx="480">
                  <c:v>1.32</c:v>
                </c:pt>
                <c:pt idx="481">
                  <c:v>1.32</c:v>
                </c:pt>
                <c:pt idx="482">
                  <c:v>1.32</c:v>
                </c:pt>
                <c:pt idx="483">
                  <c:v>1.32</c:v>
                </c:pt>
                <c:pt idx="484">
                  <c:v>1.32</c:v>
                </c:pt>
                <c:pt idx="485">
                  <c:v>1.32</c:v>
                </c:pt>
                <c:pt idx="486">
                  <c:v>1.32</c:v>
                </c:pt>
                <c:pt idx="487">
                  <c:v>1.32</c:v>
                </c:pt>
                <c:pt idx="488">
                  <c:v>1.32</c:v>
                </c:pt>
                <c:pt idx="489">
                  <c:v>1.32</c:v>
                </c:pt>
                <c:pt idx="490">
                  <c:v>1.32</c:v>
                </c:pt>
                <c:pt idx="491">
                  <c:v>1.32</c:v>
                </c:pt>
                <c:pt idx="492">
                  <c:v>1.32</c:v>
                </c:pt>
                <c:pt idx="493">
                  <c:v>1.32</c:v>
                </c:pt>
                <c:pt idx="494">
                  <c:v>1.32</c:v>
                </c:pt>
                <c:pt idx="495">
                  <c:v>1.32</c:v>
                </c:pt>
                <c:pt idx="496">
                  <c:v>1.32</c:v>
                </c:pt>
                <c:pt idx="497">
                  <c:v>1.32</c:v>
                </c:pt>
                <c:pt idx="498">
                  <c:v>1.32</c:v>
                </c:pt>
                <c:pt idx="499">
                  <c:v>1.32</c:v>
                </c:pt>
                <c:pt idx="500">
                  <c:v>1.32</c:v>
                </c:pt>
                <c:pt idx="501">
                  <c:v>1.32</c:v>
                </c:pt>
                <c:pt idx="502">
                  <c:v>1.32</c:v>
                </c:pt>
                <c:pt idx="503">
                  <c:v>1.34</c:v>
                </c:pt>
                <c:pt idx="504">
                  <c:v>1.34</c:v>
                </c:pt>
                <c:pt idx="505">
                  <c:v>1.34</c:v>
                </c:pt>
                <c:pt idx="506">
                  <c:v>1.34</c:v>
                </c:pt>
                <c:pt idx="507">
                  <c:v>1.34</c:v>
                </c:pt>
                <c:pt idx="508">
                  <c:v>1.34</c:v>
                </c:pt>
                <c:pt idx="509">
                  <c:v>1.34</c:v>
                </c:pt>
                <c:pt idx="510">
                  <c:v>1.34</c:v>
                </c:pt>
                <c:pt idx="511">
                  <c:v>1.34</c:v>
                </c:pt>
                <c:pt idx="512">
                  <c:v>1.34</c:v>
                </c:pt>
                <c:pt idx="513">
                  <c:v>1.34</c:v>
                </c:pt>
                <c:pt idx="514">
                  <c:v>1.34</c:v>
                </c:pt>
                <c:pt idx="515">
                  <c:v>1.34</c:v>
                </c:pt>
                <c:pt idx="516">
                  <c:v>1.34</c:v>
                </c:pt>
                <c:pt idx="517">
                  <c:v>1.34</c:v>
                </c:pt>
                <c:pt idx="518">
                  <c:v>1.34</c:v>
                </c:pt>
                <c:pt idx="519">
                  <c:v>1.34</c:v>
                </c:pt>
                <c:pt idx="520">
                  <c:v>1.34</c:v>
                </c:pt>
                <c:pt idx="521">
                  <c:v>1.34</c:v>
                </c:pt>
                <c:pt idx="522">
                  <c:v>1.34</c:v>
                </c:pt>
                <c:pt idx="523">
                  <c:v>1.34</c:v>
                </c:pt>
                <c:pt idx="524">
                  <c:v>1.34</c:v>
                </c:pt>
                <c:pt idx="525">
                  <c:v>1.34</c:v>
                </c:pt>
                <c:pt idx="526">
                  <c:v>1.34</c:v>
                </c:pt>
                <c:pt idx="527">
                  <c:v>1.34</c:v>
                </c:pt>
                <c:pt idx="528">
                  <c:v>1.34</c:v>
                </c:pt>
                <c:pt idx="529">
                  <c:v>1.34</c:v>
                </c:pt>
                <c:pt idx="530">
                  <c:v>1.34</c:v>
                </c:pt>
                <c:pt idx="531">
                  <c:v>1.34</c:v>
                </c:pt>
                <c:pt idx="532">
                  <c:v>1.34</c:v>
                </c:pt>
                <c:pt idx="533">
                  <c:v>1.34</c:v>
                </c:pt>
                <c:pt idx="534">
                  <c:v>1.34</c:v>
                </c:pt>
                <c:pt idx="535">
                  <c:v>1.34</c:v>
                </c:pt>
                <c:pt idx="536">
                  <c:v>1.34</c:v>
                </c:pt>
                <c:pt idx="537">
                  <c:v>1.34</c:v>
                </c:pt>
                <c:pt idx="538">
                  <c:v>1.34</c:v>
                </c:pt>
                <c:pt idx="539">
                  <c:v>1.34</c:v>
                </c:pt>
                <c:pt idx="540">
                  <c:v>1.34</c:v>
                </c:pt>
                <c:pt idx="541">
                  <c:v>1.34</c:v>
                </c:pt>
                <c:pt idx="542">
                  <c:v>1.34</c:v>
                </c:pt>
                <c:pt idx="543">
                  <c:v>1.34</c:v>
                </c:pt>
                <c:pt idx="544">
                  <c:v>1.34</c:v>
                </c:pt>
                <c:pt idx="545">
                  <c:v>1.34</c:v>
                </c:pt>
                <c:pt idx="546">
                  <c:v>1.34</c:v>
                </c:pt>
                <c:pt idx="547">
                  <c:v>1.34</c:v>
                </c:pt>
                <c:pt idx="548">
                  <c:v>1.36</c:v>
                </c:pt>
                <c:pt idx="549">
                  <c:v>1.36</c:v>
                </c:pt>
                <c:pt idx="550">
                  <c:v>1.34</c:v>
                </c:pt>
                <c:pt idx="551">
                  <c:v>1.34</c:v>
                </c:pt>
                <c:pt idx="552">
                  <c:v>1.34</c:v>
                </c:pt>
                <c:pt idx="553">
                  <c:v>1.34</c:v>
                </c:pt>
                <c:pt idx="554">
                  <c:v>1.34</c:v>
                </c:pt>
                <c:pt idx="555">
                  <c:v>1.34</c:v>
                </c:pt>
                <c:pt idx="556">
                  <c:v>1.34</c:v>
                </c:pt>
                <c:pt idx="557">
                  <c:v>1.34</c:v>
                </c:pt>
                <c:pt idx="558">
                  <c:v>1.34</c:v>
                </c:pt>
                <c:pt idx="559">
                  <c:v>1.34</c:v>
                </c:pt>
                <c:pt idx="560">
                  <c:v>1.34</c:v>
                </c:pt>
                <c:pt idx="561">
                  <c:v>1.34</c:v>
                </c:pt>
                <c:pt idx="562">
                  <c:v>1.34</c:v>
                </c:pt>
                <c:pt idx="563">
                  <c:v>1.34</c:v>
                </c:pt>
                <c:pt idx="564">
                  <c:v>1.34</c:v>
                </c:pt>
                <c:pt idx="565">
                  <c:v>1.34</c:v>
                </c:pt>
                <c:pt idx="566">
                  <c:v>1.34</c:v>
                </c:pt>
                <c:pt idx="567">
                  <c:v>1.34</c:v>
                </c:pt>
                <c:pt idx="568">
                  <c:v>1.34</c:v>
                </c:pt>
                <c:pt idx="569">
                  <c:v>1.34</c:v>
                </c:pt>
                <c:pt idx="570">
                  <c:v>1.34</c:v>
                </c:pt>
                <c:pt idx="571">
                  <c:v>1.34</c:v>
                </c:pt>
                <c:pt idx="572">
                  <c:v>1.34</c:v>
                </c:pt>
                <c:pt idx="573">
                  <c:v>1.34</c:v>
                </c:pt>
                <c:pt idx="574">
                  <c:v>1.34</c:v>
                </c:pt>
                <c:pt idx="575">
                  <c:v>1.34</c:v>
                </c:pt>
                <c:pt idx="576">
                  <c:v>1.34</c:v>
                </c:pt>
                <c:pt idx="577">
                  <c:v>1.34</c:v>
                </c:pt>
                <c:pt idx="578">
                  <c:v>1.34</c:v>
                </c:pt>
                <c:pt idx="579">
                  <c:v>1.34</c:v>
                </c:pt>
                <c:pt idx="580">
                  <c:v>1.34</c:v>
                </c:pt>
                <c:pt idx="581">
                  <c:v>1.34</c:v>
                </c:pt>
                <c:pt idx="582">
                  <c:v>1.34</c:v>
                </c:pt>
                <c:pt idx="583">
                  <c:v>1.34</c:v>
                </c:pt>
                <c:pt idx="584">
                  <c:v>1.34</c:v>
                </c:pt>
                <c:pt idx="585">
                  <c:v>1.34</c:v>
                </c:pt>
                <c:pt idx="586">
                  <c:v>1.34</c:v>
                </c:pt>
                <c:pt idx="587">
                  <c:v>1.34</c:v>
                </c:pt>
                <c:pt idx="588">
                  <c:v>1.34</c:v>
                </c:pt>
                <c:pt idx="589">
                  <c:v>1.34</c:v>
                </c:pt>
                <c:pt idx="590">
                  <c:v>1.34</c:v>
                </c:pt>
                <c:pt idx="591">
                  <c:v>1.34</c:v>
                </c:pt>
                <c:pt idx="592">
                  <c:v>1.34</c:v>
                </c:pt>
                <c:pt idx="593">
                  <c:v>1.34</c:v>
                </c:pt>
                <c:pt idx="594">
                  <c:v>1.34</c:v>
                </c:pt>
                <c:pt idx="595">
                  <c:v>1.34</c:v>
                </c:pt>
                <c:pt idx="596">
                  <c:v>1.34</c:v>
                </c:pt>
                <c:pt idx="597">
                  <c:v>1.34</c:v>
                </c:pt>
                <c:pt idx="598">
                  <c:v>1.34</c:v>
                </c:pt>
                <c:pt idx="599">
                  <c:v>1.34</c:v>
                </c:pt>
                <c:pt idx="600">
                  <c:v>1.34</c:v>
                </c:pt>
                <c:pt idx="601">
                  <c:v>1.34</c:v>
                </c:pt>
                <c:pt idx="602">
                  <c:v>1.34</c:v>
                </c:pt>
                <c:pt idx="603">
                  <c:v>1.34</c:v>
                </c:pt>
                <c:pt idx="604">
                  <c:v>1.34</c:v>
                </c:pt>
                <c:pt idx="605">
                  <c:v>1.36</c:v>
                </c:pt>
                <c:pt idx="606">
                  <c:v>1.36</c:v>
                </c:pt>
                <c:pt idx="607">
                  <c:v>1.36</c:v>
                </c:pt>
                <c:pt idx="608">
                  <c:v>1.36</c:v>
                </c:pt>
                <c:pt idx="609">
                  <c:v>1.36</c:v>
                </c:pt>
                <c:pt idx="610">
                  <c:v>1.36</c:v>
                </c:pt>
                <c:pt idx="611">
                  <c:v>1.36</c:v>
                </c:pt>
                <c:pt idx="612">
                  <c:v>1.36</c:v>
                </c:pt>
                <c:pt idx="613">
                  <c:v>1.38</c:v>
                </c:pt>
                <c:pt idx="614">
                  <c:v>1.38</c:v>
                </c:pt>
                <c:pt idx="615">
                  <c:v>1.38</c:v>
                </c:pt>
                <c:pt idx="616">
                  <c:v>1.38</c:v>
                </c:pt>
                <c:pt idx="617">
                  <c:v>1.38</c:v>
                </c:pt>
                <c:pt idx="618">
                  <c:v>1.38</c:v>
                </c:pt>
                <c:pt idx="619">
                  <c:v>1.38</c:v>
                </c:pt>
                <c:pt idx="620">
                  <c:v>1.38</c:v>
                </c:pt>
                <c:pt idx="621">
                  <c:v>1.38</c:v>
                </c:pt>
                <c:pt idx="622">
                  <c:v>1.4</c:v>
                </c:pt>
                <c:pt idx="623">
                  <c:v>1.4</c:v>
                </c:pt>
                <c:pt idx="624">
                  <c:v>1.4</c:v>
                </c:pt>
                <c:pt idx="625">
                  <c:v>1.4</c:v>
                </c:pt>
                <c:pt idx="626">
                  <c:v>1.4</c:v>
                </c:pt>
                <c:pt idx="627">
                  <c:v>1.4</c:v>
                </c:pt>
                <c:pt idx="628">
                  <c:v>1.4</c:v>
                </c:pt>
                <c:pt idx="629">
                  <c:v>1.4</c:v>
                </c:pt>
                <c:pt idx="630">
                  <c:v>1.4</c:v>
                </c:pt>
                <c:pt idx="631">
                  <c:v>1.4</c:v>
                </c:pt>
                <c:pt idx="632">
                  <c:v>1.4</c:v>
                </c:pt>
                <c:pt idx="633">
                  <c:v>1.4</c:v>
                </c:pt>
                <c:pt idx="634">
                  <c:v>1.42</c:v>
                </c:pt>
                <c:pt idx="635">
                  <c:v>1.42</c:v>
                </c:pt>
                <c:pt idx="636">
                  <c:v>1.42</c:v>
                </c:pt>
                <c:pt idx="637">
                  <c:v>1.42</c:v>
                </c:pt>
                <c:pt idx="638">
                  <c:v>1.42</c:v>
                </c:pt>
                <c:pt idx="639">
                  <c:v>1.42</c:v>
                </c:pt>
                <c:pt idx="640">
                  <c:v>1.42</c:v>
                </c:pt>
                <c:pt idx="641">
                  <c:v>1.42</c:v>
                </c:pt>
                <c:pt idx="642">
                  <c:v>1.42</c:v>
                </c:pt>
                <c:pt idx="643">
                  <c:v>1.44</c:v>
                </c:pt>
                <c:pt idx="644">
                  <c:v>1.44</c:v>
                </c:pt>
                <c:pt idx="645">
                  <c:v>1.44</c:v>
                </c:pt>
                <c:pt idx="646">
                  <c:v>1.44</c:v>
                </c:pt>
                <c:pt idx="647">
                  <c:v>1.44</c:v>
                </c:pt>
                <c:pt idx="648">
                  <c:v>1.44</c:v>
                </c:pt>
                <c:pt idx="649">
                  <c:v>1.44</c:v>
                </c:pt>
                <c:pt idx="650">
                  <c:v>1.44</c:v>
                </c:pt>
                <c:pt idx="651">
                  <c:v>1.44</c:v>
                </c:pt>
                <c:pt idx="652">
                  <c:v>1.44</c:v>
                </c:pt>
                <c:pt idx="653">
                  <c:v>1.46</c:v>
                </c:pt>
                <c:pt idx="654">
                  <c:v>1.46</c:v>
                </c:pt>
                <c:pt idx="655">
                  <c:v>1.46</c:v>
                </c:pt>
                <c:pt idx="656">
                  <c:v>1.46</c:v>
                </c:pt>
                <c:pt idx="657">
                  <c:v>1.46</c:v>
                </c:pt>
                <c:pt idx="658">
                  <c:v>1.46</c:v>
                </c:pt>
                <c:pt idx="659">
                  <c:v>1.46</c:v>
                </c:pt>
                <c:pt idx="660">
                  <c:v>1.46</c:v>
                </c:pt>
                <c:pt idx="661">
                  <c:v>1.46</c:v>
                </c:pt>
                <c:pt idx="662">
                  <c:v>1.46</c:v>
                </c:pt>
                <c:pt idx="663">
                  <c:v>1.46</c:v>
                </c:pt>
                <c:pt idx="664">
                  <c:v>1.44</c:v>
                </c:pt>
                <c:pt idx="665">
                  <c:v>1.44</c:v>
                </c:pt>
                <c:pt idx="666">
                  <c:v>1.44</c:v>
                </c:pt>
                <c:pt idx="667">
                  <c:v>1.44</c:v>
                </c:pt>
                <c:pt idx="668">
                  <c:v>1.44</c:v>
                </c:pt>
                <c:pt idx="669">
                  <c:v>1.44</c:v>
                </c:pt>
                <c:pt idx="670">
                  <c:v>1.44</c:v>
                </c:pt>
                <c:pt idx="671">
                  <c:v>1.44</c:v>
                </c:pt>
                <c:pt idx="672">
                  <c:v>1.44</c:v>
                </c:pt>
                <c:pt idx="673">
                  <c:v>1.44</c:v>
                </c:pt>
                <c:pt idx="674">
                  <c:v>1.44</c:v>
                </c:pt>
                <c:pt idx="675">
                  <c:v>1.44</c:v>
                </c:pt>
                <c:pt idx="676">
                  <c:v>1.44</c:v>
                </c:pt>
                <c:pt idx="677">
                  <c:v>1.44</c:v>
                </c:pt>
                <c:pt idx="678">
                  <c:v>1.44</c:v>
                </c:pt>
                <c:pt idx="679">
                  <c:v>1.44</c:v>
                </c:pt>
                <c:pt idx="680">
                  <c:v>1.44</c:v>
                </c:pt>
                <c:pt idx="681">
                  <c:v>1.44</c:v>
                </c:pt>
                <c:pt idx="682">
                  <c:v>1.44</c:v>
                </c:pt>
                <c:pt idx="683">
                  <c:v>1.44</c:v>
                </c:pt>
                <c:pt idx="684">
                  <c:v>1.44</c:v>
                </c:pt>
                <c:pt idx="685">
                  <c:v>1.44</c:v>
                </c:pt>
                <c:pt idx="686">
                  <c:v>1.44</c:v>
                </c:pt>
                <c:pt idx="687">
                  <c:v>1.42</c:v>
                </c:pt>
                <c:pt idx="688">
                  <c:v>1.42</c:v>
                </c:pt>
                <c:pt idx="689">
                  <c:v>1.42</c:v>
                </c:pt>
                <c:pt idx="690">
                  <c:v>1.42</c:v>
                </c:pt>
                <c:pt idx="691">
                  <c:v>1.42</c:v>
                </c:pt>
                <c:pt idx="692">
                  <c:v>1.42</c:v>
                </c:pt>
                <c:pt idx="693">
                  <c:v>1.42</c:v>
                </c:pt>
                <c:pt idx="694">
                  <c:v>1.42</c:v>
                </c:pt>
                <c:pt idx="695">
                  <c:v>1.42</c:v>
                </c:pt>
                <c:pt idx="696">
                  <c:v>1.42</c:v>
                </c:pt>
                <c:pt idx="697">
                  <c:v>1.4</c:v>
                </c:pt>
                <c:pt idx="698">
                  <c:v>1.4</c:v>
                </c:pt>
                <c:pt idx="699">
                  <c:v>1.4</c:v>
                </c:pt>
                <c:pt idx="700">
                  <c:v>1.4</c:v>
                </c:pt>
                <c:pt idx="701">
                  <c:v>1.4</c:v>
                </c:pt>
                <c:pt idx="702">
                  <c:v>1.4</c:v>
                </c:pt>
                <c:pt idx="703">
                  <c:v>1.4</c:v>
                </c:pt>
                <c:pt idx="704">
                  <c:v>1.4</c:v>
                </c:pt>
                <c:pt idx="705">
                  <c:v>1.4</c:v>
                </c:pt>
                <c:pt idx="706">
                  <c:v>1.4</c:v>
                </c:pt>
                <c:pt idx="707">
                  <c:v>1.4</c:v>
                </c:pt>
                <c:pt idx="708">
                  <c:v>1.4</c:v>
                </c:pt>
                <c:pt idx="709">
                  <c:v>1.4</c:v>
                </c:pt>
                <c:pt idx="710">
                  <c:v>1.4</c:v>
                </c:pt>
                <c:pt idx="711">
                  <c:v>1.4</c:v>
                </c:pt>
                <c:pt idx="712">
                  <c:v>1.4</c:v>
                </c:pt>
                <c:pt idx="713">
                  <c:v>1.4</c:v>
                </c:pt>
                <c:pt idx="714">
                  <c:v>1.4</c:v>
                </c:pt>
                <c:pt idx="715">
                  <c:v>1.4</c:v>
                </c:pt>
                <c:pt idx="716">
                  <c:v>1.4</c:v>
                </c:pt>
                <c:pt idx="717">
                  <c:v>1.4</c:v>
                </c:pt>
                <c:pt idx="718">
                  <c:v>1.4</c:v>
                </c:pt>
                <c:pt idx="719">
                  <c:v>1.4</c:v>
                </c:pt>
                <c:pt idx="720">
                  <c:v>1.4</c:v>
                </c:pt>
                <c:pt idx="721">
                  <c:v>1.4</c:v>
                </c:pt>
                <c:pt idx="722">
                  <c:v>1.4</c:v>
                </c:pt>
                <c:pt idx="723">
                  <c:v>1.4</c:v>
                </c:pt>
                <c:pt idx="724">
                  <c:v>1.4</c:v>
                </c:pt>
                <c:pt idx="725">
                  <c:v>1.4</c:v>
                </c:pt>
                <c:pt idx="726">
                  <c:v>1.4</c:v>
                </c:pt>
                <c:pt idx="727">
                  <c:v>1.4</c:v>
                </c:pt>
                <c:pt idx="728">
                  <c:v>1.4</c:v>
                </c:pt>
                <c:pt idx="729">
                  <c:v>1.4</c:v>
                </c:pt>
                <c:pt idx="730">
                  <c:v>1.4</c:v>
                </c:pt>
                <c:pt idx="731">
                  <c:v>1.4</c:v>
                </c:pt>
                <c:pt idx="732">
                  <c:v>1.4</c:v>
                </c:pt>
                <c:pt idx="733">
                  <c:v>1.4</c:v>
                </c:pt>
                <c:pt idx="734">
                  <c:v>1.4</c:v>
                </c:pt>
                <c:pt idx="735">
                  <c:v>1.4</c:v>
                </c:pt>
                <c:pt idx="736">
                  <c:v>1.4</c:v>
                </c:pt>
                <c:pt idx="737">
                  <c:v>1.4</c:v>
                </c:pt>
                <c:pt idx="738">
                  <c:v>1.42</c:v>
                </c:pt>
                <c:pt idx="739">
                  <c:v>1.42</c:v>
                </c:pt>
                <c:pt idx="740">
                  <c:v>1.42</c:v>
                </c:pt>
                <c:pt idx="741">
                  <c:v>1.42</c:v>
                </c:pt>
                <c:pt idx="742">
                  <c:v>1.42</c:v>
                </c:pt>
                <c:pt idx="743">
                  <c:v>1.42</c:v>
                </c:pt>
                <c:pt idx="744">
                  <c:v>1.42</c:v>
                </c:pt>
                <c:pt idx="745">
                  <c:v>1.42</c:v>
                </c:pt>
                <c:pt idx="746">
                  <c:v>1.42</c:v>
                </c:pt>
                <c:pt idx="747">
                  <c:v>1.42</c:v>
                </c:pt>
                <c:pt idx="748">
                  <c:v>1.44</c:v>
                </c:pt>
                <c:pt idx="749">
                  <c:v>1.44</c:v>
                </c:pt>
                <c:pt idx="750">
                  <c:v>1.44</c:v>
                </c:pt>
                <c:pt idx="751">
                  <c:v>1.44</c:v>
                </c:pt>
                <c:pt idx="752">
                  <c:v>1.44</c:v>
                </c:pt>
                <c:pt idx="753">
                  <c:v>1.44</c:v>
                </c:pt>
                <c:pt idx="754">
                  <c:v>1.44</c:v>
                </c:pt>
                <c:pt idx="755">
                  <c:v>1.44</c:v>
                </c:pt>
                <c:pt idx="756">
                  <c:v>1.44</c:v>
                </c:pt>
                <c:pt idx="757">
                  <c:v>1.44</c:v>
                </c:pt>
                <c:pt idx="758">
                  <c:v>1.44</c:v>
                </c:pt>
                <c:pt idx="759">
                  <c:v>1.46</c:v>
                </c:pt>
                <c:pt idx="760">
                  <c:v>1.46</c:v>
                </c:pt>
                <c:pt idx="761">
                  <c:v>1.46</c:v>
                </c:pt>
                <c:pt idx="762">
                  <c:v>1.46</c:v>
                </c:pt>
                <c:pt idx="763">
                  <c:v>1.46</c:v>
                </c:pt>
                <c:pt idx="764">
                  <c:v>1.46</c:v>
                </c:pt>
                <c:pt idx="765">
                  <c:v>1.46</c:v>
                </c:pt>
                <c:pt idx="766">
                  <c:v>1.46</c:v>
                </c:pt>
                <c:pt idx="767">
                  <c:v>1.46</c:v>
                </c:pt>
                <c:pt idx="768">
                  <c:v>1.46</c:v>
                </c:pt>
                <c:pt idx="769">
                  <c:v>1.46</c:v>
                </c:pt>
                <c:pt idx="770">
                  <c:v>1.46</c:v>
                </c:pt>
                <c:pt idx="771">
                  <c:v>1.46</c:v>
                </c:pt>
                <c:pt idx="772">
                  <c:v>1.46</c:v>
                </c:pt>
                <c:pt idx="773">
                  <c:v>1.46</c:v>
                </c:pt>
                <c:pt idx="774">
                  <c:v>1.46</c:v>
                </c:pt>
                <c:pt idx="775">
                  <c:v>1.46</c:v>
                </c:pt>
                <c:pt idx="776">
                  <c:v>1.46</c:v>
                </c:pt>
                <c:pt idx="777">
                  <c:v>1.46</c:v>
                </c:pt>
                <c:pt idx="778">
                  <c:v>1.46</c:v>
                </c:pt>
                <c:pt idx="779">
                  <c:v>1.46</c:v>
                </c:pt>
                <c:pt idx="780">
                  <c:v>1.46</c:v>
                </c:pt>
                <c:pt idx="781">
                  <c:v>1.46</c:v>
                </c:pt>
                <c:pt idx="782">
                  <c:v>1.46</c:v>
                </c:pt>
                <c:pt idx="783">
                  <c:v>1.46</c:v>
                </c:pt>
                <c:pt idx="784">
                  <c:v>1.46</c:v>
                </c:pt>
                <c:pt idx="785">
                  <c:v>1.46</c:v>
                </c:pt>
                <c:pt idx="786">
                  <c:v>1.46</c:v>
                </c:pt>
                <c:pt idx="787">
                  <c:v>1.46</c:v>
                </c:pt>
                <c:pt idx="788">
                  <c:v>1.46</c:v>
                </c:pt>
                <c:pt idx="789">
                  <c:v>1.46</c:v>
                </c:pt>
                <c:pt idx="790">
                  <c:v>1.46</c:v>
                </c:pt>
                <c:pt idx="791">
                  <c:v>1.46</c:v>
                </c:pt>
                <c:pt idx="792">
                  <c:v>1.46</c:v>
                </c:pt>
                <c:pt idx="793">
                  <c:v>1.46</c:v>
                </c:pt>
                <c:pt idx="794">
                  <c:v>1.44</c:v>
                </c:pt>
                <c:pt idx="795">
                  <c:v>1.44</c:v>
                </c:pt>
                <c:pt idx="796">
                  <c:v>1.44</c:v>
                </c:pt>
                <c:pt idx="797">
                  <c:v>1.44</c:v>
                </c:pt>
                <c:pt idx="798">
                  <c:v>1.44</c:v>
                </c:pt>
                <c:pt idx="799">
                  <c:v>1.44</c:v>
                </c:pt>
                <c:pt idx="800">
                  <c:v>1.44</c:v>
                </c:pt>
                <c:pt idx="801">
                  <c:v>1.44</c:v>
                </c:pt>
                <c:pt idx="802">
                  <c:v>1.44</c:v>
                </c:pt>
                <c:pt idx="803">
                  <c:v>1.44</c:v>
                </c:pt>
                <c:pt idx="804">
                  <c:v>1.44</c:v>
                </c:pt>
                <c:pt idx="805">
                  <c:v>1.42</c:v>
                </c:pt>
                <c:pt idx="806">
                  <c:v>1.42</c:v>
                </c:pt>
                <c:pt idx="807">
                  <c:v>1.42</c:v>
                </c:pt>
                <c:pt idx="808">
                  <c:v>1.42</c:v>
                </c:pt>
                <c:pt idx="809">
                  <c:v>1.42</c:v>
                </c:pt>
                <c:pt idx="810">
                  <c:v>1.42</c:v>
                </c:pt>
                <c:pt idx="811">
                  <c:v>1.42</c:v>
                </c:pt>
                <c:pt idx="812">
                  <c:v>1.42</c:v>
                </c:pt>
                <c:pt idx="813">
                  <c:v>1.42</c:v>
                </c:pt>
                <c:pt idx="814">
                  <c:v>1.42</c:v>
                </c:pt>
                <c:pt idx="815">
                  <c:v>1.42</c:v>
                </c:pt>
                <c:pt idx="816">
                  <c:v>1.42</c:v>
                </c:pt>
                <c:pt idx="817">
                  <c:v>1.42</c:v>
                </c:pt>
                <c:pt idx="818">
                  <c:v>1.42</c:v>
                </c:pt>
                <c:pt idx="819">
                  <c:v>1.42</c:v>
                </c:pt>
                <c:pt idx="820">
                  <c:v>1.42</c:v>
                </c:pt>
                <c:pt idx="821">
                  <c:v>1.42</c:v>
                </c:pt>
                <c:pt idx="822">
                  <c:v>1.42</c:v>
                </c:pt>
                <c:pt idx="823">
                  <c:v>1.42</c:v>
                </c:pt>
                <c:pt idx="824">
                  <c:v>1.42</c:v>
                </c:pt>
                <c:pt idx="825">
                  <c:v>1.42</c:v>
                </c:pt>
                <c:pt idx="826">
                  <c:v>1.42</c:v>
                </c:pt>
                <c:pt idx="827">
                  <c:v>1.42</c:v>
                </c:pt>
                <c:pt idx="828">
                  <c:v>1.42</c:v>
                </c:pt>
                <c:pt idx="829">
                  <c:v>1.42</c:v>
                </c:pt>
                <c:pt idx="830">
                  <c:v>1.42</c:v>
                </c:pt>
                <c:pt idx="831">
                  <c:v>1.42</c:v>
                </c:pt>
                <c:pt idx="832">
                  <c:v>1.42</c:v>
                </c:pt>
                <c:pt idx="833">
                  <c:v>1.42</c:v>
                </c:pt>
                <c:pt idx="834">
                  <c:v>1.42</c:v>
                </c:pt>
                <c:pt idx="835">
                  <c:v>1.42</c:v>
                </c:pt>
                <c:pt idx="836">
                  <c:v>1.42</c:v>
                </c:pt>
                <c:pt idx="837">
                  <c:v>1.42</c:v>
                </c:pt>
                <c:pt idx="838">
                  <c:v>1.42</c:v>
                </c:pt>
                <c:pt idx="839">
                  <c:v>1.42</c:v>
                </c:pt>
                <c:pt idx="840">
                  <c:v>1.42</c:v>
                </c:pt>
                <c:pt idx="841">
                  <c:v>1.44</c:v>
                </c:pt>
                <c:pt idx="842">
                  <c:v>1.44</c:v>
                </c:pt>
                <c:pt idx="843">
                  <c:v>1.44</c:v>
                </c:pt>
                <c:pt idx="844">
                  <c:v>1.44</c:v>
                </c:pt>
                <c:pt idx="845">
                  <c:v>1.44</c:v>
                </c:pt>
                <c:pt idx="846">
                  <c:v>1.44</c:v>
                </c:pt>
                <c:pt idx="847">
                  <c:v>1.44</c:v>
                </c:pt>
                <c:pt idx="848">
                  <c:v>1.44</c:v>
                </c:pt>
                <c:pt idx="849">
                  <c:v>1.44</c:v>
                </c:pt>
                <c:pt idx="850">
                  <c:v>1.44</c:v>
                </c:pt>
                <c:pt idx="851">
                  <c:v>1.44</c:v>
                </c:pt>
                <c:pt idx="852">
                  <c:v>1.44</c:v>
                </c:pt>
                <c:pt idx="853">
                  <c:v>1.44</c:v>
                </c:pt>
                <c:pt idx="854">
                  <c:v>1.44</c:v>
                </c:pt>
                <c:pt idx="855">
                  <c:v>1.44</c:v>
                </c:pt>
                <c:pt idx="856">
                  <c:v>1.44</c:v>
                </c:pt>
                <c:pt idx="857">
                  <c:v>1.44</c:v>
                </c:pt>
                <c:pt idx="858">
                  <c:v>1.44</c:v>
                </c:pt>
                <c:pt idx="859">
                  <c:v>1.44</c:v>
                </c:pt>
                <c:pt idx="860">
                  <c:v>1.44</c:v>
                </c:pt>
                <c:pt idx="861">
                  <c:v>1.44</c:v>
                </c:pt>
                <c:pt idx="862">
                  <c:v>1.44</c:v>
                </c:pt>
                <c:pt idx="863">
                  <c:v>1.44</c:v>
                </c:pt>
                <c:pt idx="864">
                  <c:v>1.44</c:v>
                </c:pt>
                <c:pt idx="865">
                  <c:v>1.44</c:v>
                </c:pt>
                <c:pt idx="866">
                  <c:v>1.44</c:v>
                </c:pt>
                <c:pt idx="867">
                  <c:v>1.44</c:v>
                </c:pt>
                <c:pt idx="868">
                  <c:v>1.44</c:v>
                </c:pt>
                <c:pt idx="869">
                  <c:v>1.44</c:v>
                </c:pt>
                <c:pt idx="870">
                  <c:v>1.44</c:v>
                </c:pt>
                <c:pt idx="871">
                  <c:v>1.44</c:v>
                </c:pt>
                <c:pt idx="872">
                  <c:v>1.44</c:v>
                </c:pt>
                <c:pt idx="873">
                  <c:v>1.44</c:v>
                </c:pt>
                <c:pt idx="874">
                  <c:v>1.46</c:v>
                </c:pt>
                <c:pt idx="875">
                  <c:v>1.46</c:v>
                </c:pt>
                <c:pt idx="876">
                  <c:v>1.46</c:v>
                </c:pt>
                <c:pt idx="877">
                  <c:v>1.46</c:v>
                </c:pt>
                <c:pt idx="878">
                  <c:v>1.46</c:v>
                </c:pt>
                <c:pt idx="879">
                  <c:v>1.46</c:v>
                </c:pt>
                <c:pt idx="880">
                  <c:v>1.46</c:v>
                </c:pt>
                <c:pt idx="881">
                  <c:v>1.46</c:v>
                </c:pt>
                <c:pt idx="882">
                  <c:v>1.46</c:v>
                </c:pt>
                <c:pt idx="883">
                  <c:v>1.46</c:v>
                </c:pt>
                <c:pt idx="884">
                  <c:v>1.46</c:v>
                </c:pt>
                <c:pt idx="885">
                  <c:v>1.46</c:v>
                </c:pt>
                <c:pt idx="886">
                  <c:v>1.46</c:v>
                </c:pt>
                <c:pt idx="887">
                  <c:v>1.48</c:v>
                </c:pt>
                <c:pt idx="888">
                  <c:v>1.48</c:v>
                </c:pt>
                <c:pt idx="889">
                  <c:v>1.48</c:v>
                </c:pt>
                <c:pt idx="890">
                  <c:v>1.48</c:v>
                </c:pt>
                <c:pt idx="891">
                  <c:v>1.48</c:v>
                </c:pt>
                <c:pt idx="892">
                  <c:v>1.48</c:v>
                </c:pt>
                <c:pt idx="893">
                  <c:v>1.48</c:v>
                </c:pt>
                <c:pt idx="894">
                  <c:v>1.48</c:v>
                </c:pt>
                <c:pt idx="895">
                  <c:v>1.48</c:v>
                </c:pt>
                <c:pt idx="896">
                  <c:v>1.48</c:v>
                </c:pt>
                <c:pt idx="897">
                  <c:v>1.48</c:v>
                </c:pt>
                <c:pt idx="898">
                  <c:v>1.48</c:v>
                </c:pt>
                <c:pt idx="899">
                  <c:v>1.48</c:v>
                </c:pt>
                <c:pt idx="900">
                  <c:v>1.48</c:v>
                </c:pt>
                <c:pt idx="901">
                  <c:v>1.48</c:v>
                </c:pt>
                <c:pt idx="902">
                  <c:v>1.48</c:v>
                </c:pt>
                <c:pt idx="903">
                  <c:v>1.48</c:v>
                </c:pt>
                <c:pt idx="904">
                  <c:v>1.48</c:v>
                </c:pt>
                <c:pt idx="905">
                  <c:v>1.48</c:v>
                </c:pt>
                <c:pt idx="906">
                  <c:v>1.48</c:v>
                </c:pt>
                <c:pt idx="907">
                  <c:v>1.48</c:v>
                </c:pt>
                <c:pt idx="908">
                  <c:v>1.48</c:v>
                </c:pt>
                <c:pt idx="909">
                  <c:v>1.48</c:v>
                </c:pt>
                <c:pt idx="910">
                  <c:v>1.48</c:v>
                </c:pt>
                <c:pt idx="911">
                  <c:v>1.48</c:v>
                </c:pt>
                <c:pt idx="912">
                  <c:v>1.48</c:v>
                </c:pt>
                <c:pt idx="913">
                  <c:v>1.48</c:v>
                </c:pt>
                <c:pt idx="914">
                  <c:v>1.48</c:v>
                </c:pt>
                <c:pt idx="915">
                  <c:v>1.48</c:v>
                </c:pt>
                <c:pt idx="916">
                  <c:v>1.48</c:v>
                </c:pt>
                <c:pt idx="917">
                  <c:v>1.48</c:v>
                </c:pt>
                <c:pt idx="918">
                  <c:v>1.48</c:v>
                </c:pt>
                <c:pt idx="919">
                  <c:v>1.48</c:v>
                </c:pt>
                <c:pt idx="920">
                  <c:v>1.48</c:v>
                </c:pt>
                <c:pt idx="921">
                  <c:v>1.48</c:v>
                </c:pt>
                <c:pt idx="922">
                  <c:v>1.48</c:v>
                </c:pt>
                <c:pt idx="923">
                  <c:v>1.48</c:v>
                </c:pt>
                <c:pt idx="924">
                  <c:v>1.46</c:v>
                </c:pt>
                <c:pt idx="925">
                  <c:v>1.46</c:v>
                </c:pt>
                <c:pt idx="926">
                  <c:v>1.46</c:v>
                </c:pt>
                <c:pt idx="927">
                  <c:v>1.46</c:v>
                </c:pt>
                <c:pt idx="928">
                  <c:v>1.46</c:v>
                </c:pt>
                <c:pt idx="929">
                  <c:v>1.46</c:v>
                </c:pt>
                <c:pt idx="930">
                  <c:v>1.46</c:v>
                </c:pt>
                <c:pt idx="931">
                  <c:v>1.46</c:v>
                </c:pt>
                <c:pt idx="932">
                  <c:v>1.46</c:v>
                </c:pt>
                <c:pt idx="933">
                  <c:v>1.46</c:v>
                </c:pt>
                <c:pt idx="934">
                  <c:v>1.46</c:v>
                </c:pt>
                <c:pt idx="935">
                  <c:v>1.46</c:v>
                </c:pt>
                <c:pt idx="936">
                  <c:v>1.46</c:v>
                </c:pt>
                <c:pt idx="937">
                  <c:v>1.46</c:v>
                </c:pt>
                <c:pt idx="938">
                  <c:v>1.46</c:v>
                </c:pt>
                <c:pt idx="939">
                  <c:v>1.46</c:v>
                </c:pt>
                <c:pt idx="940">
                  <c:v>1.46</c:v>
                </c:pt>
                <c:pt idx="941">
                  <c:v>1.46</c:v>
                </c:pt>
                <c:pt idx="942">
                  <c:v>1.44</c:v>
                </c:pt>
                <c:pt idx="943">
                  <c:v>1.44</c:v>
                </c:pt>
                <c:pt idx="944">
                  <c:v>1.44</c:v>
                </c:pt>
                <c:pt idx="945">
                  <c:v>1.44</c:v>
                </c:pt>
                <c:pt idx="946">
                  <c:v>1.44</c:v>
                </c:pt>
                <c:pt idx="947">
                  <c:v>1.44</c:v>
                </c:pt>
                <c:pt idx="948">
                  <c:v>1.46</c:v>
                </c:pt>
                <c:pt idx="949">
                  <c:v>1.46</c:v>
                </c:pt>
                <c:pt idx="950">
                  <c:v>1.46</c:v>
                </c:pt>
                <c:pt idx="951">
                  <c:v>1.46</c:v>
                </c:pt>
                <c:pt idx="952">
                  <c:v>1.46</c:v>
                </c:pt>
                <c:pt idx="953">
                  <c:v>1.46</c:v>
                </c:pt>
                <c:pt idx="954">
                  <c:v>1.46</c:v>
                </c:pt>
                <c:pt idx="955">
                  <c:v>1.46</c:v>
                </c:pt>
                <c:pt idx="956">
                  <c:v>1.46</c:v>
                </c:pt>
                <c:pt idx="957">
                  <c:v>1.46</c:v>
                </c:pt>
                <c:pt idx="958">
                  <c:v>1.46</c:v>
                </c:pt>
                <c:pt idx="959">
                  <c:v>1.46</c:v>
                </c:pt>
                <c:pt idx="960">
                  <c:v>1.46</c:v>
                </c:pt>
                <c:pt idx="961">
                  <c:v>1.46</c:v>
                </c:pt>
                <c:pt idx="962">
                  <c:v>1.46</c:v>
                </c:pt>
                <c:pt idx="963">
                  <c:v>1.44</c:v>
                </c:pt>
                <c:pt idx="964">
                  <c:v>1.44</c:v>
                </c:pt>
                <c:pt idx="965">
                  <c:v>1.44</c:v>
                </c:pt>
                <c:pt idx="966">
                  <c:v>1.44</c:v>
                </c:pt>
                <c:pt idx="967">
                  <c:v>1.44</c:v>
                </c:pt>
                <c:pt idx="968">
                  <c:v>1.44</c:v>
                </c:pt>
                <c:pt idx="969">
                  <c:v>1.44</c:v>
                </c:pt>
                <c:pt idx="970">
                  <c:v>1.44</c:v>
                </c:pt>
                <c:pt idx="971">
                  <c:v>1.44</c:v>
                </c:pt>
                <c:pt idx="972">
                  <c:v>1.44</c:v>
                </c:pt>
                <c:pt idx="973">
                  <c:v>1.44</c:v>
                </c:pt>
                <c:pt idx="974">
                  <c:v>1.44</c:v>
                </c:pt>
                <c:pt idx="975">
                  <c:v>1.44</c:v>
                </c:pt>
                <c:pt idx="976">
                  <c:v>1.44</c:v>
                </c:pt>
                <c:pt idx="977">
                  <c:v>1.46</c:v>
                </c:pt>
                <c:pt idx="978">
                  <c:v>1.46</c:v>
                </c:pt>
                <c:pt idx="979">
                  <c:v>1.46</c:v>
                </c:pt>
                <c:pt idx="980">
                  <c:v>1.46</c:v>
                </c:pt>
                <c:pt idx="981">
                  <c:v>1.46</c:v>
                </c:pt>
                <c:pt idx="982">
                  <c:v>1.46</c:v>
                </c:pt>
                <c:pt idx="983">
                  <c:v>1.46</c:v>
                </c:pt>
                <c:pt idx="984">
                  <c:v>1.46</c:v>
                </c:pt>
                <c:pt idx="985">
                  <c:v>1.46</c:v>
                </c:pt>
                <c:pt idx="986">
                  <c:v>1.48</c:v>
                </c:pt>
                <c:pt idx="987">
                  <c:v>1.48</c:v>
                </c:pt>
                <c:pt idx="988">
                  <c:v>1.48</c:v>
                </c:pt>
                <c:pt idx="989">
                  <c:v>1.48</c:v>
                </c:pt>
                <c:pt idx="990">
                  <c:v>1.48</c:v>
                </c:pt>
                <c:pt idx="991">
                  <c:v>1.48</c:v>
                </c:pt>
                <c:pt idx="992">
                  <c:v>1.48</c:v>
                </c:pt>
                <c:pt idx="993">
                  <c:v>1.5</c:v>
                </c:pt>
                <c:pt idx="994">
                  <c:v>1.5</c:v>
                </c:pt>
                <c:pt idx="995">
                  <c:v>1.5</c:v>
                </c:pt>
                <c:pt idx="996">
                  <c:v>1.5</c:v>
                </c:pt>
                <c:pt idx="997">
                  <c:v>1.5</c:v>
                </c:pt>
                <c:pt idx="998">
                  <c:v>1.5</c:v>
                </c:pt>
                <c:pt idx="999">
                  <c:v>1.5</c:v>
                </c:pt>
                <c:pt idx="1000">
                  <c:v>1.5</c:v>
                </c:pt>
                <c:pt idx="1001">
                  <c:v>1.5</c:v>
                </c:pt>
                <c:pt idx="1002">
                  <c:v>1.5</c:v>
                </c:pt>
                <c:pt idx="1003">
                  <c:v>1.52</c:v>
                </c:pt>
                <c:pt idx="1004">
                  <c:v>1.52</c:v>
                </c:pt>
                <c:pt idx="1005">
                  <c:v>1.52</c:v>
                </c:pt>
                <c:pt idx="1006">
                  <c:v>1.52</c:v>
                </c:pt>
                <c:pt idx="1007">
                  <c:v>1.52</c:v>
                </c:pt>
                <c:pt idx="1008">
                  <c:v>1.52</c:v>
                </c:pt>
                <c:pt idx="1009">
                  <c:v>1.52</c:v>
                </c:pt>
                <c:pt idx="1010">
                  <c:v>1.52</c:v>
                </c:pt>
                <c:pt idx="1011">
                  <c:v>1.52</c:v>
                </c:pt>
                <c:pt idx="1012">
                  <c:v>1.52</c:v>
                </c:pt>
                <c:pt idx="1013">
                  <c:v>1.52</c:v>
                </c:pt>
                <c:pt idx="1014">
                  <c:v>1.54</c:v>
                </c:pt>
                <c:pt idx="1015">
                  <c:v>1.54</c:v>
                </c:pt>
                <c:pt idx="1016">
                  <c:v>1.54</c:v>
                </c:pt>
                <c:pt idx="1017">
                  <c:v>1.54</c:v>
                </c:pt>
                <c:pt idx="1018">
                  <c:v>1.54</c:v>
                </c:pt>
                <c:pt idx="1019">
                  <c:v>1.54</c:v>
                </c:pt>
                <c:pt idx="1020">
                  <c:v>1.54</c:v>
                </c:pt>
                <c:pt idx="1021">
                  <c:v>1.54</c:v>
                </c:pt>
                <c:pt idx="1022">
                  <c:v>1.54</c:v>
                </c:pt>
                <c:pt idx="1023">
                  <c:v>1.54</c:v>
                </c:pt>
                <c:pt idx="1024">
                  <c:v>1.54</c:v>
                </c:pt>
                <c:pt idx="1025">
                  <c:v>1.54</c:v>
                </c:pt>
                <c:pt idx="1026">
                  <c:v>1.54</c:v>
                </c:pt>
                <c:pt idx="1027">
                  <c:v>1.54</c:v>
                </c:pt>
                <c:pt idx="1028">
                  <c:v>1.54</c:v>
                </c:pt>
                <c:pt idx="1029">
                  <c:v>1.54</c:v>
                </c:pt>
                <c:pt idx="1030">
                  <c:v>1.54</c:v>
                </c:pt>
                <c:pt idx="1031">
                  <c:v>1.54</c:v>
                </c:pt>
                <c:pt idx="1032">
                  <c:v>1.54</c:v>
                </c:pt>
                <c:pt idx="1033">
                  <c:v>1.54</c:v>
                </c:pt>
                <c:pt idx="1034">
                  <c:v>1.54</c:v>
                </c:pt>
                <c:pt idx="1035">
                  <c:v>1.54</c:v>
                </c:pt>
                <c:pt idx="1036">
                  <c:v>1.54</c:v>
                </c:pt>
                <c:pt idx="1037">
                  <c:v>1.54</c:v>
                </c:pt>
                <c:pt idx="1038">
                  <c:v>1.54</c:v>
                </c:pt>
                <c:pt idx="1039">
                  <c:v>1.54</c:v>
                </c:pt>
                <c:pt idx="1040">
                  <c:v>1.54</c:v>
                </c:pt>
                <c:pt idx="1041">
                  <c:v>1.54</c:v>
                </c:pt>
                <c:pt idx="1042">
                  <c:v>1.54</c:v>
                </c:pt>
                <c:pt idx="1043">
                  <c:v>1.54</c:v>
                </c:pt>
                <c:pt idx="1044">
                  <c:v>1.54</c:v>
                </c:pt>
                <c:pt idx="1045">
                  <c:v>1.54</c:v>
                </c:pt>
                <c:pt idx="1046">
                  <c:v>1.54</c:v>
                </c:pt>
                <c:pt idx="1047">
                  <c:v>1.54</c:v>
                </c:pt>
                <c:pt idx="1048">
                  <c:v>1.54</c:v>
                </c:pt>
                <c:pt idx="1049">
                  <c:v>1.54</c:v>
                </c:pt>
                <c:pt idx="1050">
                  <c:v>1.54</c:v>
                </c:pt>
                <c:pt idx="1051">
                  <c:v>1.54</c:v>
                </c:pt>
                <c:pt idx="1052">
                  <c:v>1.54</c:v>
                </c:pt>
                <c:pt idx="1053">
                  <c:v>1.56</c:v>
                </c:pt>
                <c:pt idx="1054">
                  <c:v>1.56</c:v>
                </c:pt>
                <c:pt idx="1055">
                  <c:v>1.56</c:v>
                </c:pt>
                <c:pt idx="1056">
                  <c:v>1.56</c:v>
                </c:pt>
                <c:pt idx="1057">
                  <c:v>1.56</c:v>
                </c:pt>
                <c:pt idx="1058">
                  <c:v>1.56</c:v>
                </c:pt>
                <c:pt idx="1059">
                  <c:v>1.56</c:v>
                </c:pt>
                <c:pt idx="1060">
                  <c:v>1.56</c:v>
                </c:pt>
                <c:pt idx="1061">
                  <c:v>1.56</c:v>
                </c:pt>
                <c:pt idx="1062">
                  <c:v>1.56</c:v>
                </c:pt>
                <c:pt idx="1063">
                  <c:v>1.56</c:v>
                </c:pt>
                <c:pt idx="1064">
                  <c:v>1.56</c:v>
                </c:pt>
                <c:pt idx="1065">
                  <c:v>1.56</c:v>
                </c:pt>
                <c:pt idx="1066">
                  <c:v>1.58</c:v>
                </c:pt>
                <c:pt idx="1067">
                  <c:v>1.58</c:v>
                </c:pt>
                <c:pt idx="1068">
                  <c:v>1.58</c:v>
                </c:pt>
                <c:pt idx="1069">
                  <c:v>1.58</c:v>
                </c:pt>
                <c:pt idx="1070">
                  <c:v>1.58</c:v>
                </c:pt>
                <c:pt idx="1071">
                  <c:v>1.58</c:v>
                </c:pt>
                <c:pt idx="1072">
                  <c:v>1.58</c:v>
                </c:pt>
                <c:pt idx="1073">
                  <c:v>1.58</c:v>
                </c:pt>
                <c:pt idx="1074">
                  <c:v>1.58</c:v>
                </c:pt>
                <c:pt idx="1075">
                  <c:v>1.58</c:v>
                </c:pt>
                <c:pt idx="1076">
                  <c:v>1.58</c:v>
                </c:pt>
                <c:pt idx="1077">
                  <c:v>1.58</c:v>
                </c:pt>
                <c:pt idx="1078">
                  <c:v>1.58</c:v>
                </c:pt>
                <c:pt idx="1079">
                  <c:v>1.58</c:v>
                </c:pt>
                <c:pt idx="1080">
                  <c:v>1.58</c:v>
                </c:pt>
                <c:pt idx="1081">
                  <c:v>1.58</c:v>
                </c:pt>
                <c:pt idx="1082">
                  <c:v>1.58</c:v>
                </c:pt>
                <c:pt idx="1083">
                  <c:v>1.6</c:v>
                </c:pt>
                <c:pt idx="1084">
                  <c:v>1.6</c:v>
                </c:pt>
                <c:pt idx="1085">
                  <c:v>1.6</c:v>
                </c:pt>
                <c:pt idx="1086">
                  <c:v>1.6</c:v>
                </c:pt>
                <c:pt idx="1087">
                  <c:v>1.6</c:v>
                </c:pt>
                <c:pt idx="1088">
                  <c:v>1.6</c:v>
                </c:pt>
                <c:pt idx="1089">
                  <c:v>1.6</c:v>
                </c:pt>
                <c:pt idx="1090">
                  <c:v>1.6</c:v>
                </c:pt>
                <c:pt idx="1091">
                  <c:v>1.6</c:v>
                </c:pt>
                <c:pt idx="1092">
                  <c:v>1.6</c:v>
                </c:pt>
                <c:pt idx="1093">
                  <c:v>1.6</c:v>
                </c:pt>
                <c:pt idx="1094">
                  <c:v>1.62</c:v>
                </c:pt>
                <c:pt idx="1095">
                  <c:v>1.62</c:v>
                </c:pt>
                <c:pt idx="1096">
                  <c:v>1.62</c:v>
                </c:pt>
                <c:pt idx="1097">
                  <c:v>1.62</c:v>
                </c:pt>
                <c:pt idx="1098">
                  <c:v>1.62</c:v>
                </c:pt>
                <c:pt idx="1099">
                  <c:v>1.62</c:v>
                </c:pt>
                <c:pt idx="1100">
                  <c:v>1.62</c:v>
                </c:pt>
                <c:pt idx="1101">
                  <c:v>1.62</c:v>
                </c:pt>
                <c:pt idx="1102">
                  <c:v>1.62</c:v>
                </c:pt>
                <c:pt idx="1103">
                  <c:v>1.62</c:v>
                </c:pt>
                <c:pt idx="1104">
                  <c:v>1.62</c:v>
                </c:pt>
                <c:pt idx="1105">
                  <c:v>1.62</c:v>
                </c:pt>
                <c:pt idx="1106">
                  <c:v>1.62</c:v>
                </c:pt>
                <c:pt idx="1107">
                  <c:v>1.62</c:v>
                </c:pt>
                <c:pt idx="1108">
                  <c:v>1.62</c:v>
                </c:pt>
                <c:pt idx="1109">
                  <c:v>1.62</c:v>
                </c:pt>
                <c:pt idx="1110">
                  <c:v>1.62</c:v>
                </c:pt>
                <c:pt idx="1111">
                  <c:v>1.62</c:v>
                </c:pt>
                <c:pt idx="1112">
                  <c:v>1.62</c:v>
                </c:pt>
                <c:pt idx="1113">
                  <c:v>1.62</c:v>
                </c:pt>
                <c:pt idx="1114">
                  <c:v>1.62</c:v>
                </c:pt>
                <c:pt idx="1115">
                  <c:v>1.62</c:v>
                </c:pt>
                <c:pt idx="1116">
                  <c:v>1.62</c:v>
                </c:pt>
                <c:pt idx="1117">
                  <c:v>1.62</c:v>
                </c:pt>
                <c:pt idx="1118">
                  <c:v>1.62</c:v>
                </c:pt>
                <c:pt idx="1119">
                  <c:v>1.62</c:v>
                </c:pt>
                <c:pt idx="1120">
                  <c:v>1.62</c:v>
                </c:pt>
                <c:pt idx="1121">
                  <c:v>1.62</c:v>
                </c:pt>
                <c:pt idx="1122">
                  <c:v>1.62</c:v>
                </c:pt>
                <c:pt idx="1123">
                  <c:v>1.62</c:v>
                </c:pt>
                <c:pt idx="1124">
                  <c:v>1.62</c:v>
                </c:pt>
                <c:pt idx="1125">
                  <c:v>1.62</c:v>
                </c:pt>
                <c:pt idx="1126">
                  <c:v>1.64</c:v>
                </c:pt>
                <c:pt idx="1127">
                  <c:v>1.64</c:v>
                </c:pt>
                <c:pt idx="1128">
                  <c:v>1.64</c:v>
                </c:pt>
                <c:pt idx="1129">
                  <c:v>1.64</c:v>
                </c:pt>
                <c:pt idx="1130">
                  <c:v>1.64</c:v>
                </c:pt>
                <c:pt idx="1131">
                  <c:v>1.64</c:v>
                </c:pt>
                <c:pt idx="1132">
                  <c:v>1.62</c:v>
                </c:pt>
                <c:pt idx="1133">
                  <c:v>1.62</c:v>
                </c:pt>
                <c:pt idx="1134">
                  <c:v>1.62</c:v>
                </c:pt>
                <c:pt idx="1135">
                  <c:v>1.62</c:v>
                </c:pt>
                <c:pt idx="1136">
                  <c:v>1.62</c:v>
                </c:pt>
                <c:pt idx="1137">
                  <c:v>1.62</c:v>
                </c:pt>
                <c:pt idx="1138">
                  <c:v>1.62</c:v>
                </c:pt>
                <c:pt idx="1139">
                  <c:v>1.62</c:v>
                </c:pt>
                <c:pt idx="1140">
                  <c:v>1.62</c:v>
                </c:pt>
                <c:pt idx="1141">
                  <c:v>1.62</c:v>
                </c:pt>
                <c:pt idx="1142">
                  <c:v>1.62</c:v>
                </c:pt>
                <c:pt idx="1143">
                  <c:v>1.6</c:v>
                </c:pt>
                <c:pt idx="1144">
                  <c:v>1.6</c:v>
                </c:pt>
                <c:pt idx="1145">
                  <c:v>1.6</c:v>
                </c:pt>
                <c:pt idx="1146">
                  <c:v>1.6</c:v>
                </c:pt>
                <c:pt idx="1147">
                  <c:v>1.6</c:v>
                </c:pt>
                <c:pt idx="1148">
                  <c:v>1.6</c:v>
                </c:pt>
                <c:pt idx="1149">
                  <c:v>1.6</c:v>
                </c:pt>
                <c:pt idx="1150">
                  <c:v>1.6</c:v>
                </c:pt>
                <c:pt idx="1151">
                  <c:v>1.6</c:v>
                </c:pt>
                <c:pt idx="1152">
                  <c:v>1.6</c:v>
                </c:pt>
                <c:pt idx="1153">
                  <c:v>1.6</c:v>
                </c:pt>
                <c:pt idx="1154">
                  <c:v>1.6</c:v>
                </c:pt>
                <c:pt idx="1155">
                  <c:v>1.6</c:v>
                </c:pt>
                <c:pt idx="1156">
                  <c:v>1.6</c:v>
                </c:pt>
                <c:pt idx="1157">
                  <c:v>1.6</c:v>
                </c:pt>
                <c:pt idx="1158">
                  <c:v>1.6</c:v>
                </c:pt>
                <c:pt idx="1159">
                  <c:v>1.6</c:v>
                </c:pt>
                <c:pt idx="1160">
                  <c:v>1.6</c:v>
                </c:pt>
                <c:pt idx="1161">
                  <c:v>1.6</c:v>
                </c:pt>
                <c:pt idx="1162">
                  <c:v>1.6</c:v>
                </c:pt>
                <c:pt idx="1163">
                  <c:v>1.6</c:v>
                </c:pt>
                <c:pt idx="1164">
                  <c:v>1.6</c:v>
                </c:pt>
                <c:pt idx="1165">
                  <c:v>1.6</c:v>
                </c:pt>
                <c:pt idx="1166">
                  <c:v>1.6</c:v>
                </c:pt>
                <c:pt idx="1167">
                  <c:v>1.6</c:v>
                </c:pt>
                <c:pt idx="1168">
                  <c:v>1.6</c:v>
                </c:pt>
                <c:pt idx="1169">
                  <c:v>1.6</c:v>
                </c:pt>
                <c:pt idx="1170">
                  <c:v>1.6</c:v>
                </c:pt>
                <c:pt idx="1171">
                  <c:v>1.6</c:v>
                </c:pt>
                <c:pt idx="1172">
                  <c:v>1.6</c:v>
                </c:pt>
                <c:pt idx="1173">
                  <c:v>1.6</c:v>
                </c:pt>
                <c:pt idx="1174">
                  <c:v>1.6</c:v>
                </c:pt>
                <c:pt idx="1175">
                  <c:v>1.6</c:v>
                </c:pt>
                <c:pt idx="1176">
                  <c:v>1.6</c:v>
                </c:pt>
                <c:pt idx="1177">
                  <c:v>1.6</c:v>
                </c:pt>
                <c:pt idx="1178">
                  <c:v>1.6</c:v>
                </c:pt>
                <c:pt idx="1179">
                  <c:v>1.6</c:v>
                </c:pt>
                <c:pt idx="1180">
                  <c:v>1.6</c:v>
                </c:pt>
                <c:pt idx="1181">
                  <c:v>1.6</c:v>
                </c:pt>
                <c:pt idx="1182">
                  <c:v>1.6</c:v>
                </c:pt>
                <c:pt idx="1183">
                  <c:v>1.6</c:v>
                </c:pt>
                <c:pt idx="1184">
                  <c:v>1.6</c:v>
                </c:pt>
                <c:pt idx="1185">
                  <c:v>1.62</c:v>
                </c:pt>
                <c:pt idx="1186">
                  <c:v>1.62</c:v>
                </c:pt>
                <c:pt idx="1187">
                  <c:v>1.62</c:v>
                </c:pt>
                <c:pt idx="1188">
                  <c:v>1.62</c:v>
                </c:pt>
                <c:pt idx="1189">
                  <c:v>1.62</c:v>
                </c:pt>
                <c:pt idx="1190">
                  <c:v>1.62</c:v>
                </c:pt>
                <c:pt idx="1191">
                  <c:v>1.62</c:v>
                </c:pt>
                <c:pt idx="1192">
                  <c:v>1.64</c:v>
                </c:pt>
                <c:pt idx="1193">
                  <c:v>1.64</c:v>
                </c:pt>
                <c:pt idx="1194">
                  <c:v>1.64</c:v>
                </c:pt>
                <c:pt idx="1195">
                  <c:v>1.64</c:v>
                </c:pt>
                <c:pt idx="1196">
                  <c:v>1.64</c:v>
                </c:pt>
                <c:pt idx="1197">
                  <c:v>1.64</c:v>
                </c:pt>
                <c:pt idx="1198">
                  <c:v>1.66</c:v>
                </c:pt>
                <c:pt idx="1199">
                  <c:v>1.66</c:v>
                </c:pt>
                <c:pt idx="1200">
                  <c:v>1.66</c:v>
                </c:pt>
                <c:pt idx="1201">
                  <c:v>1.66</c:v>
                </c:pt>
                <c:pt idx="1202">
                  <c:v>1.66</c:v>
                </c:pt>
                <c:pt idx="1203">
                  <c:v>1.66</c:v>
                </c:pt>
                <c:pt idx="1204">
                  <c:v>1.66</c:v>
                </c:pt>
                <c:pt idx="1205">
                  <c:v>1.66</c:v>
                </c:pt>
                <c:pt idx="1206">
                  <c:v>1.66</c:v>
                </c:pt>
                <c:pt idx="1207">
                  <c:v>1.66</c:v>
                </c:pt>
                <c:pt idx="1208">
                  <c:v>1.66</c:v>
                </c:pt>
                <c:pt idx="1209">
                  <c:v>1.66</c:v>
                </c:pt>
                <c:pt idx="1210">
                  <c:v>1.68</c:v>
                </c:pt>
                <c:pt idx="1211">
                  <c:v>1.68</c:v>
                </c:pt>
                <c:pt idx="1212">
                  <c:v>1.68</c:v>
                </c:pt>
                <c:pt idx="1213">
                  <c:v>1.68</c:v>
                </c:pt>
                <c:pt idx="1214">
                  <c:v>1.68</c:v>
                </c:pt>
                <c:pt idx="1215">
                  <c:v>1.68</c:v>
                </c:pt>
                <c:pt idx="1216">
                  <c:v>1.68</c:v>
                </c:pt>
                <c:pt idx="1217">
                  <c:v>1.68</c:v>
                </c:pt>
                <c:pt idx="1218">
                  <c:v>1.68</c:v>
                </c:pt>
                <c:pt idx="1219">
                  <c:v>1.68</c:v>
                </c:pt>
                <c:pt idx="1220">
                  <c:v>1.7</c:v>
                </c:pt>
                <c:pt idx="1221">
                  <c:v>1.7</c:v>
                </c:pt>
                <c:pt idx="1222">
                  <c:v>1.7</c:v>
                </c:pt>
                <c:pt idx="1223">
                  <c:v>1.7</c:v>
                </c:pt>
                <c:pt idx="1224">
                  <c:v>1.7</c:v>
                </c:pt>
                <c:pt idx="1225">
                  <c:v>1.7</c:v>
                </c:pt>
                <c:pt idx="1226">
                  <c:v>1.7</c:v>
                </c:pt>
                <c:pt idx="1227">
                  <c:v>1.7</c:v>
                </c:pt>
                <c:pt idx="1228">
                  <c:v>1.7</c:v>
                </c:pt>
                <c:pt idx="1229">
                  <c:v>1.7</c:v>
                </c:pt>
                <c:pt idx="1230">
                  <c:v>1.7</c:v>
                </c:pt>
                <c:pt idx="1231">
                  <c:v>1.7</c:v>
                </c:pt>
                <c:pt idx="1232">
                  <c:v>1.7</c:v>
                </c:pt>
                <c:pt idx="1233">
                  <c:v>1.7</c:v>
                </c:pt>
                <c:pt idx="1234">
                  <c:v>1.7</c:v>
                </c:pt>
                <c:pt idx="1235">
                  <c:v>1.7</c:v>
                </c:pt>
                <c:pt idx="1236">
                  <c:v>1.7</c:v>
                </c:pt>
                <c:pt idx="1237">
                  <c:v>1.7</c:v>
                </c:pt>
                <c:pt idx="1238">
                  <c:v>1.7</c:v>
                </c:pt>
                <c:pt idx="1239">
                  <c:v>1.7</c:v>
                </c:pt>
                <c:pt idx="1240">
                  <c:v>1.7</c:v>
                </c:pt>
                <c:pt idx="1241">
                  <c:v>1.7</c:v>
                </c:pt>
                <c:pt idx="1242">
                  <c:v>1.7</c:v>
                </c:pt>
                <c:pt idx="1243">
                  <c:v>1.7</c:v>
                </c:pt>
                <c:pt idx="1244">
                  <c:v>1.7</c:v>
                </c:pt>
                <c:pt idx="1245">
                  <c:v>1.68</c:v>
                </c:pt>
                <c:pt idx="1246">
                  <c:v>1.68</c:v>
                </c:pt>
                <c:pt idx="1247">
                  <c:v>1.68</c:v>
                </c:pt>
                <c:pt idx="1248">
                  <c:v>1.68</c:v>
                </c:pt>
                <c:pt idx="1249">
                  <c:v>1.68</c:v>
                </c:pt>
                <c:pt idx="1250">
                  <c:v>1.68</c:v>
                </c:pt>
                <c:pt idx="1251">
                  <c:v>1.68</c:v>
                </c:pt>
                <c:pt idx="1252">
                  <c:v>1.68</c:v>
                </c:pt>
                <c:pt idx="1253">
                  <c:v>1.68</c:v>
                </c:pt>
                <c:pt idx="1254">
                  <c:v>1.68</c:v>
                </c:pt>
                <c:pt idx="1255">
                  <c:v>1.68</c:v>
                </c:pt>
                <c:pt idx="1256">
                  <c:v>1.68</c:v>
                </c:pt>
                <c:pt idx="1257">
                  <c:v>1.66</c:v>
                </c:pt>
                <c:pt idx="1258">
                  <c:v>1.66</c:v>
                </c:pt>
                <c:pt idx="1259">
                  <c:v>1.66</c:v>
                </c:pt>
                <c:pt idx="1260">
                  <c:v>1.66</c:v>
                </c:pt>
                <c:pt idx="1261">
                  <c:v>1.66</c:v>
                </c:pt>
                <c:pt idx="1262">
                  <c:v>1.66</c:v>
                </c:pt>
                <c:pt idx="1263">
                  <c:v>1.66</c:v>
                </c:pt>
                <c:pt idx="1264">
                  <c:v>1.66</c:v>
                </c:pt>
                <c:pt idx="1265">
                  <c:v>1.64</c:v>
                </c:pt>
                <c:pt idx="1266">
                  <c:v>1.64</c:v>
                </c:pt>
                <c:pt idx="1267">
                  <c:v>1.64</c:v>
                </c:pt>
                <c:pt idx="1268">
                  <c:v>1.64</c:v>
                </c:pt>
                <c:pt idx="1269">
                  <c:v>1.64</c:v>
                </c:pt>
                <c:pt idx="1270">
                  <c:v>1.62</c:v>
                </c:pt>
                <c:pt idx="1271">
                  <c:v>1.62</c:v>
                </c:pt>
                <c:pt idx="1272">
                  <c:v>1.62</c:v>
                </c:pt>
                <c:pt idx="1273">
                  <c:v>1.62</c:v>
                </c:pt>
                <c:pt idx="1274">
                  <c:v>1.62</c:v>
                </c:pt>
                <c:pt idx="1275">
                  <c:v>1.6</c:v>
                </c:pt>
                <c:pt idx="1276">
                  <c:v>1.6</c:v>
                </c:pt>
                <c:pt idx="1277">
                  <c:v>1.6</c:v>
                </c:pt>
                <c:pt idx="1278">
                  <c:v>1.6</c:v>
                </c:pt>
                <c:pt idx="1279">
                  <c:v>1.58</c:v>
                </c:pt>
                <c:pt idx="1280">
                  <c:v>1.58</c:v>
                </c:pt>
                <c:pt idx="1281">
                  <c:v>1.58</c:v>
                </c:pt>
                <c:pt idx="1282">
                  <c:v>1.58</c:v>
                </c:pt>
                <c:pt idx="1283">
                  <c:v>1.58</c:v>
                </c:pt>
                <c:pt idx="1284">
                  <c:v>1.56</c:v>
                </c:pt>
                <c:pt idx="1285">
                  <c:v>1.56</c:v>
                </c:pt>
                <c:pt idx="1286">
                  <c:v>1.56</c:v>
                </c:pt>
                <c:pt idx="1287">
                  <c:v>1.56</c:v>
                </c:pt>
                <c:pt idx="1288">
                  <c:v>1.54</c:v>
                </c:pt>
                <c:pt idx="1289">
                  <c:v>1.54</c:v>
                </c:pt>
                <c:pt idx="1290">
                  <c:v>1.54</c:v>
                </c:pt>
                <c:pt idx="1291">
                  <c:v>1.54</c:v>
                </c:pt>
                <c:pt idx="1292">
                  <c:v>1.54</c:v>
                </c:pt>
                <c:pt idx="1293">
                  <c:v>1.52</c:v>
                </c:pt>
                <c:pt idx="1294">
                  <c:v>1.52</c:v>
                </c:pt>
                <c:pt idx="1295">
                  <c:v>1.52</c:v>
                </c:pt>
                <c:pt idx="1296">
                  <c:v>1.52</c:v>
                </c:pt>
                <c:pt idx="1297">
                  <c:v>1.5</c:v>
                </c:pt>
                <c:pt idx="1298">
                  <c:v>1.5</c:v>
                </c:pt>
                <c:pt idx="1299">
                  <c:v>1.5</c:v>
                </c:pt>
                <c:pt idx="1300">
                  <c:v>1.48</c:v>
                </c:pt>
                <c:pt idx="1301">
                  <c:v>1.48</c:v>
                </c:pt>
                <c:pt idx="1302">
                  <c:v>1.48</c:v>
                </c:pt>
                <c:pt idx="1303">
                  <c:v>1.46</c:v>
                </c:pt>
                <c:pt idx="1304">
                  <c:v>1.46</c:v>
                </c:pt>
                <c:pt idx="1305">
                  <c:v>1.46</c:v>
                </c:pt>
                <c:pt idx="1306">
                  <c:v>1.44</c:v>
                </c:pt>
                <c:pt idx="1307">
                  <c:v>1.44</c:v>
                </c:pt>
                <c:pt idx="1308">
                  <c:v>1.44</c:v>
                </c:pt>
                <c:pt idx="1309">
                  <c:v>1.44</c:v>
                </c:pt>
                <c:pt idx="1310">
                  <c:v>1.42</c:v>
                </c:pt>
                <c:pt idx="1311">
                  <c:v>1.42</c:v>
                </c:pt>
                <c:pt idx="1312">
                  <c:v>1.4</c:v>
                </c:pt>
                <c:pt idx="1313">
                  <c:v>1.4</c:v>
                </c:pt>
                <c:pt idx="1314">
                  <c:v>1.4</c:v>
                </c:pt>
                <c:pt idx="1315">
                  <c:v>1.38</c:v>
                </c:pt>
                <c:pt idx="1316">
                  <c:v>1.38</c:v>
                </c:pt>
                <c:pt idx="1317">
                  <c:v>1.36</c:v>
                </c:pt>
                <c:pt idx="1318">
                  <c:v>1.36</c:v>
                </c:pt>
                <c:pt idx="1319">
                  <c:v>1.36</c:v>
                </c:pt>
                <c:pt idx="1320">
                  <c:v>1.36</c:v>
                </c:pt>
                <c:pt idx="1321">
                  <c:v>1.34</c:v>
                </c:pt>
                <c:pt idx="1322">
                  <c:v>1.34</c:v>
                </c:pt>
                <c:pt idx="1323">
                  <c:v>1.34</c:v>
                </c:pt>
                <c:pt idx="1324">
                  <c:v>1.32</c:v>
                </c:pt>
                <c:pt idx="1325">
                  <c:v>1.32</c:v>
                </c:pt>
                <c:pt idx="1326">
                  <c:v>1.3</c:v>
                </c:pt>
                <c:pt idx="1327">
                  <c:v>1.3</c:v>
                </c:pt>
                <c:pt idx="1328">
                  <c:v>1.3</c:v>
                </c:pt>
                <c:pt idx="1329">
                  <c:v>1.28</c:v>
                </c:pt>
                <c:pt idx="1330">
                  <c:v>1.28</c:v>
                </c:pt>
                <c:pt idx="1331">
                  <c:v>1.28</c:v>
                </c:pt>
                <c:pt idx="1332">
                  <c:v>1.26</c:v>
                </c:pt>
                <c:pt idx="1333">
                  <c:v>1.26</c:v>
                </c:pt>
                <c:pt idx="1334">
                  <c:v>1.24</c:v>
                </c:pt>
                <c:pt idx="1335">
                  <c:v>1.24</c:v>
                </c:pt>
                <c:pt idx="1336">
                  <c:v>1.24</c:v>
                </c:pt>
                <c:pt idx="1337">
                  <c:v>1.22</c:v>
                </c:pt>
                <c:pt idx="1338">
                  <c:v>1.22</c:v>
                </c:pt>
                <c:pt idx="1339">
                  <c:v>1.22</c:v>
                </c:pt>
                <c:pt idx="1340">
                  <c:v>1.2</c:v>
                </c:pt>
                <c:pt idx="1341">
                  <c:v>1.2</c:v>
                </c:pt>
                <c:pt idx="1342">
                  <c:v>1.18</c:v>
                </c:pt>
                <c:pt idx="1343">
                  <c:v>1.18</c:v>
                </c:pt>
                <c:pt idx="1344">
                  <c:v>1.1599999999999999</c:v>
                </c:pt>
                <c:pt idx="1345">
                  <c:v>1.1599999999999999</c:v>
                </c:pt>
                <c:pt idx="1346">
                  <c:v>1.1399999999999999</c:v>
                </c:pt>
                <c:pt idx="1347">
                  <c:v>1.1399999999999999</c:v>
                </c:pt>
                <c:pt idx="1348">
                  <c:v>1.1399999999999999</c:v>
                </c:pt>
                <c:pt idx="1349">
                  <c:v>1.1200000000000001</c:v>
                </c:pt>
                <c:pt idx="1350">
                  <c:v>1.1200000000000001</c:v>
                </c:pt>
                <c:pt idx="1351">
                  <c:v>1.1000000000000001</c:v>
                </c:pt>
                <c:pt idx="1352">
                  <c:v>1.1000000000000001</c:v>
                </c:pt>
                <c:pt idx="1353">
                  <c:v>1.08</c:v>
                </c:pt>
                <c:pt idx="1354">
                  <c:v>1.08</c:v>
                </c:pt>
                <c:pt idx="1355">
                  <c:v>1.08</c:v>
                </c:pt>
                <c:pt idx="1356">
                  <c:v>1.06</c:v>
                </c:pt>
                <c:pt idx="1357">
                  <c:v>1.06</c:v>
                </c:pt>
                <c:pt idx="1358">
                  <c:v>1.06</c:v>
                </c:pt>
                <c:pt idx="1359">
                  <c:v>1.04</c:v>
                </c:pt>
                <c:pt idx="1360">
                  <c:v>1.04</c:v>
                </c:pt>
                <c:pt idx="1361">
                  <c:v>1.02</c:v>
                </c:pt>
                <c:pt idx="1362">
                  <c:v>1.02</c:v>
                </c:pt>
                <c:pt idx="1363">
                  <c:v>1</c:v>
                </c:pt>
                <c:pt idx="1364">
                  <c:v>1</c:v>
                </c:pt>
                <c:pt idx="1365">
                  <c:v>0.98</c:v>
                </c:pt>
                <c:pt idx="1366">
                  <c:v>0.98</c:v>
                </c:pt>
                <c:pt idx="1367">
                  <c:v>0.98</c:v>
                </c:pt>
                <c:pt idx="1368">
                  <c:v>0.96</c:v>
                </c:pt>
                <c:pt idx="1369">
                  <c:v>0.96</c:v>
                </c:pt>
                <c:pt idx="1370">
                  <c:v>0.94</c:v>
                </c:pt>
                <c:pt idx="1371">
                  <c:v>0.94</c:v>
                </c:pt>
                <c:pt idx="1372">
                  <c:v>0.92</c:v>
                </c:pt>
                <c:pt idx="1373">
                  <c:v>0.92</c:v>
                </c:pt>
                <c:pt idx="1374">
                  <c:v>0.92</c:v>
                </c:pt>
                <c:pt idx="1375">
                  <c:v>0.9</c:v>
                </c:pt>
                <c:pt idx="1376">
                  <c:v>0.9</c:v>
                </c:pt>
                <c:pt idx="1377">
                  <c:v>0.88</c:v>
                </c:pt>
                <c:pt idx="1378">
                  <c:v>0.88</c:v>
                </c:pt>
                <c:pt idx="1379">
                  <c:v>0.86</c:v>
                </c:pt>
                <c:pt idx="1380">
                  <c:v>0.86</c:v>
                </c:pt>
                <c:pt idx="1381">
                  <c:v>0.84</c:v>
                </c:pt>
                <c:pt idx="1382">
                  <c:v>0.84</c:v>
                </c:pt>
                <c:pt idx="1383">
                  <c:v>0.82</c:v>
                </c:pt>
                <c:pt idx="1384">
                  <c:v>0.82</c:v>
                </c:pt>
                <c:pt idx="1385">
                  <c:v>0.82</c:v>
                </c:pt>
                <c:pt idx="1386">
                  <c:v>0.82</c:v>
                </c:pt>
                <c:pt idx="1387">
                  <c:v>0.8</c:v>
                </c:pt>
                <c:pt idx="1388">
                  <c:v>0.8</c:v>
                </c:pt>
                <c:pt idx="1389">
                  <c:v>0.78</c:v>
                </c:pt>
                <c:pt idx="1390">
                  <c:v>0.78</c:v>
                </c:pt>
                <c:pt idx="1391">
                  <c:v>0.76</c:v>
                </c:pt>
                <c:pt idx="1392">
                  <c:v>0.76</c:v>
                </c:pt>
                <c:pt idx="1393">
                  <c:v>0.74</c:v>
                </c:pt>
                <c:pt idx="1394">
                  <c:v>0.74</c:v>
                </c:pt>
                <c:pt idx="1395">
                  <c:v>0.74</c:v>
                </c:pt>
                <c:pt idx="1396">
                  <c:v>0.74</c:v>
                </c:pt>
                <c:pt idx="1397">
                  <c:v>0.72</c:v>
                </c:pt>
                <c:pt idx="1398">
                  <c:v>0.72</c:v>
                </c:pt>
                <c:pt idx="1399">
                  <c:v>0.7</c:v>
                </c:pt>
                <c:pt idx="1400">
                  <c:v>0.7</c:v>
                </c:pt>
                <c:pt idx="1401">
                  <c:v>0.7</c:v>
                </c:pt>
                <c:pt idx="1402">
                  <c:v>0.68</c:v>
                </c:pt>
                <c:pt idx="1403">
                  <c:v>0.68</c:v>
                </c:pt>
                <c:pt idx="1404">
                  <c:v>0.68</c:v>
                </c:pt>
                <c:pt idx="1405">
                  <c:v>0.66</c:v>
                </c:pt>
              </c:numCache>
            </c:numRef>
          </c:yVal>
          <c:smooth val="1"/>
          <c:extLst xmlns:c16r2="http://schemas.microsoft.com/office/drawing/2015/06/chart">
            <c:ext xmlns:c16="http://schemas.microsoft.com/office/drawing/2014/chart" uri="{C3380CC4-5D6E-409C-BE32-E72D297353CC}">
              <c16:uniqueId val="{00000000-063C-D840-8C15-D9624FE5FFD6}"/>
            </c:ext>
          </c:extLst>
        </c:ser>
        <c:ser>
          <c:idx val="1"/>
          <c:order val="1"/>
          <c:tx>
            <c:v>5OH</c:v>
          </c:tx>
          <c:spPr>
            <a:ln>
              <a:solidFill>
                <a:srgbClr val="C00000"/>
              </a:solidFill>
            </a:ln>
          </c:spPr>
          <c:marker>
            <c:symbol val="none"/>
          </c:marker>
          <c:xVal>
            <c:numRef>
              <c:f>CO!$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C$2:$C$1372</c:f>
              <c:numCache>
                <c:formatCode>General</c:formatCode>
                <c:ptCount val="1371"/>
                <c:pt idx="0">
                  <c:v>0</c:v>
                </c:pt>
                <c:pt idx="1">
                  <c:v>0</c:v>
                </c:pt>
                <c:pt idx="2">
                  <c:v>0</c:v>
                </c:pt>
                <c:pt idx="3">
                  <c:v>0.02</c:v>
                </c:pt>
                <c:pt idx="4">
                  <c:v>0.02</c:v>
                </c:pt>
                <c:pt idx="5">
                  <c:v>0.02</c:v>
                </c:pt>
                <c:pt idx="6">
                  <c:v>0.02</c:v>
                </c:pt>
                <c:pt idx="7">
                  <c:v>0.02</c:v>
                </c:pt>
                <c:pt idx="8">
                  <c:v>0.02</c:v>
                </c:pt>
                <c:pt idx="9">
                  <c:v>0.02</c:v>
                </c:pt>
                <c:pt idx="10">
                  <c:v>0.04</c:v>
                </c:pt>
                <c:pt idx="11">
                  <c:v>0.04</c:v>
                </c:pt>
                <c:pt idx="12">
                  <c:v>0.04</c:v>
                </c:pt>
                <c:pt idx="13">
                  <c:v>0.04</c:v>
                </c:pt>
                <c:pt idx="14">
                  <c:v>0.04</c:v>
                </c:pt>
                <c:pt idx="15">
                  <c:v>0.04</c:v>
                </c:pt>
                <c:pt idx="16">
                  <c:v>0.04</c:v>
                </c:pt>
                <c:pt idx="17">
                  <c:v>0.04</c:v>
                </c:pt>
                <c:pt idx="18">
                  <c:v>0.04</c:v>
                </c:pt>
                <c:pt idx="19">
                  <c:v>0.04</c:v>
                </c:pt>
                <c:pt idx="20">
                  <c:v>0.06</c:v>
                </c:pt>
                <c:pt idx="21">
                  <c:v>0.06</c:v>
                </c:pt>
                <c:pt idx="22">
                  <c:v>0.06</c:v>
                </c:pt>
                <c:pt idx="23">
                  <c:v>0.06</c:v>
                </c:pt>
                <c:pt idx="24">
                  <c:v>0.06</c:v>
                </c:pt>
                <c:pt idx="25">
                  <c:v>0.06</c:v>
                </c:pt>
                <c:pt idx="26">
                  <c:v>0.08</c:v>
                </c:pt>
                <c:pt idx="27">
                  <c:v>0.08</c:v>
                </c:pt>
                <c:pt idx="28">
                  <c:v>0.1</c:v>
                </c:pt>
                <c:pt idx="29">
                  <c:v>0.1</c:v>
                </c:pt>
                <c:pt idx="30">
                  <c:v>0.1</c:v>
                </c:pt>
                <c:pt idx="31">
                  <c:v>0.12</c:v>
                </c:pt>
                <c:pt idx="32">
                  <c:v>0.14000000000000001</c:v>
                </c:pt>
                <c:pt idx="33">
                  <c:v>0.16</c:v>
                </c:pt>
                <c:pt idx="34">
                  <c:v>0.18</c:v>
                </c:pt>
                <c:pt idx="35">
                  <c:v>0.2</c:v>
                </c:pt>
                <c:pt idx="36">
                  <c:v>0.22</c:v>
                </c:pt>
                <c:pt idx="37">
                  <c:v>0.26</c:v>
                </c:pt>
                <c:pt idx="38">
                  <c:v>0.28000000000000003</c:v>
                </c:pt>
                <c:pt idx="39">
                  <c:v>0.28000000000000003</c:v>
                </c:pt>
                <c:pt idx="40">
                  <c:v>0.32</c:v>
                </c:pt>
                <c:pt idx="41">
                  <c:v>0.34</c:v>
                </c:pt>
                <c:pt idx="42">
                  <c:v>0.36</c:v>
                </c:pt>
                <c:pt idx="43">
                  <c:v>0.4</c:v>
                </c:pt>
                <c:pt idx="44">
                  <c:v>0.42</c:v>
                </c:pt>
                <c:pt idx="45">
                  <c:v>0.46</c:v>
                </c:pt>
                <c:pt idx="46">
                  <c:v>0.48</c:v>
                </c:pt>
                <c:pt idx="47">
                  <c:v>0.52</c:v>
                </c:pt>
                <c:pt idx="48">
                  <c:v>0.54</c:v>
                </c:pt>
                <c:pt idx="49">
                  <c:v>0.54</c:v>
                </c:pt>
                <c:pt idx="50">
                  <c:v>0.56000000000000005</c:v>
                </c:pt>
                <c:pt idx="51">
                  <c:v>0.6</c:v>
                </c:pt>
                <c:pt idx="52">
                  <c:v>0.62</c:v>
                </c:pt>
                <c:pt idx="53">
                  <c:v>0.64</c:v>
                </c:pt>
                <c:pt idx="54">
                  <c:v>0.68</c:v>
                </c:pt>
                <c:pt idx="55">
                  <c:v>0.7</c:v>
                </c:pt>
                <c:pt idx="56">
                  <c:v>0.72</c:v>
                </c:pt>
                <c:pt idx="57">
                  <c:v>0.74</c:v>
                </c:pt>
                <c:pt idx="58">
                  <c:v>0.74</c:v>
                </c:pt>
                <c:pt idx="59">
                  <c:v>0.76</c:v>
                </c:pt>
                <c:pt idx="60">
                  <c:v>0.8</c:v>
                </c:pt>
                <c:pt idx="61">
                  <c:v>0.82</c:v>
                </c:pt>
                <c:pt idx="62">
                  <c:v>0.84</c:v>
                </c:pt>
                <c:pt idx="63">
                  <c:v>0.88</c:v>
                </c:pt>
                <c:pt idx="64">
                  <c:v>0.9</c:v>
                </c:pt>
                <c:pt idx="65">
                  <c:v>0.94</c:v>
                </c:pt>
                <c:pt idx="66">
                  <c:v>0.94</c:v>
                </c:pt>
                <c:pt idx="67">
                  <c:v>0.96</c:v>
                </c:pt>
                <c:pt idx="68">
                  <c:v>1</c:v>
                </c:pt>
                <c:pt idx="69">
                  <c:v>1.04</c:v>
                </c:pt>
                <c:pt idx="70">
                  <c:v>1.08</c:v>
                </c:pt>
                <c:pt idx="71">
                  <c:v>1.1200000000000001</c:v>
                </c:pt>
                <c:pt idx="72">
                  <c:v>1.1399999999999999</c:v>
                </c:pt>
                <c:pt idx="73">
                  <c:v>1.18</c:v>
                </c:pt>
                <c:pt idx="74">
                  <c:v>1.22</c:v>
                </c:pt>
                <c:pt idx="75">
                  <c:v>1.26</c:v>
                </c:pt>
                <c:pt idx="76">
                  <c:v>1.3</c:v>
                </c:pt>
                <c:pt idx="77">
                  <c:v>1.3</c:v>
                </c:pt>
                <c:pt idx="78">
                  <c:v>1.36</c:v>
                </c:pt>
                <c:pt idx="79">
                  <c:v>1.4</c:v>
                </c:pt>
                <c:pt idx="80">
                  <c:v>1.44</c:v>
                </c:pt>
                <c:pt idx="81">
                  <c:v>1.48</c:v>
                </c:pt>
                <c:pt idx="82">
                  <c:v>1.52</c:v>
                </c:pt>
                <c:pt idx="83">
                  <c:v>1.56</c:v>
                </c:pt>
                <c:pt idx="84">
                  <c:v>1.62</c:v>
                </c:pt>
                <c:pt idx="85">
                  <c:v>1.62</c:v>
                </c:pt>
                <c:pt idx="86">
                  <c:v>1.66</c:v>
                </c:pt>
                <c:pt idx="87">
                  <c:v>1.7</c:v>
                </c:pt>
                <c:pt idx="88">
                  <c:v>1.76</c:v>
                </c:pt>
                <c:pt idx="89">
                  <c:v>1.8</c:v>
                </c:pt>
                <c:pt idx="90">
                  <c:v>1.84</c:v>
                </c:pt>
                <c:pt idx="91">
                  <c:v>1.9</c:v>
                </c:pt>
                <c:pt idx="92">
                  <c:v>1.94</c:v>
                </c:pt>
                <c:pt idx="93">
                  <c:v>2</c:v>
                </c:pt>
                <c:pt idx="94">
                  <c:v>2.06</c:v>
                </c:pt>
                <c:pt idx="95">
                  <c:v>2.1</c:v>
                </c:pt>
                <c:pt idx="96">
                  <c:v>2.1</c:v>
                </c:pt>
                <c:pt idx="97">
                  <c:v>2.16</c:v>
                </c:pt>
                <c:pt idx="98">
                  <c:v>2.2000000000000002</c:v>
                </c:pt>
                <c:pt idx="99">
                  <c:v>2.2599999999999998</c:v>
                </c:pt>
                <c:pt idx="100">
                  <c:v>2.3199999999999981</c:v>
                </c:pt>
                <c:pt idx="101">
                  <c:v>2.36</c:v>
                </c:pt>
                <c:pt idx="102">
                  <c:v>2.42</c:v>
                </c:pt>
                <c:pt idx="103">
                  <c:v>2.48</c:v>
                </c:pt>
                <c:pt idx="104">
                  <c:v>2.52</c:v>
                </c:pt>
                <c:pt idx="105">
                  <c:v>2.52</c:v>
                </c:pt>
                <c:pt idx="106">
                  <c:v>2.58</c:v>
                </c:pt>
                <c:pt idx="107">
                  <c:v>2.62</c:v>
                </c:pt>
                <c:pt idx="108">
                  <c:v>2.68</c:v>
                </c:pt>
                <c:pt idx="109">
                  <c:v>2.72</c:v>
                </c:pt>
                <c:pt idx="110">
                  <c:v>2.76</c:v>
                </c:pt>
                <c:pt idx="111">
                  <c:v>2.82</c:v>
                </c:pt>
                <c:pt idx="112">
                  <c:v>2.86</c:v>
                </c:pt>
                <c:pt idx="113">
                  <c:v>2.86</c:v>
                </c:pt>
                <c:pt idx="114">
                  <c:v>2.9</c:v>
                </c:pt>
                <c:pt idx="115">
                  <c:v>2.96</c:v>
                </c:pt>
                <c:pt idx="116">
                  <c:v>3</c:v>
                </c:pt>
                <c:pt idx="117">
                  <c:v>3.04</c:v>
                </c:pt>
                <c:pt idx="118">
                  <c:v>3.08</c:v>
                </c:pt>
                <c:pt idx="119">
                  <c:v>3.12</c:v>
                </c:pt>
                <c:pt idx="120">
                  <c:v>3.16</c:v>
                </c:pt>
                <c:pt idx="121">
                  <c:v>3.2</c:v>
                </c:pt>
                <c:pt idx="122">
                  <c:v>3.24</c:v>
                </c:pt>
                <c:pt idx="123">
                  <c:v>3.28</c:v>
                </c:pt>
                <c:pt idx="124">
                  <c:v>3.28</c:v>
                </c:pt>
                <c:pt idx="125">
                  <c:v>3.32</c:v>
                </c:pt>
                <c:pt idx="126">
                  <c:v>3.36</c:v>
                </c:pt>
                <c:pt idx="127">
                  <c:v>3.38</c:v>
                </c:pt>
                <c:pt idx="128">
                  <c:v>3.42</c:v>
                </c:pt>
                <c:pt idx="129">
                  <c:v>3.46</c:v>
                </c:pt>
                <c:pt idx="130">
                  <c:v>3.48</c:v>
                </c:pt>
                <c:pt idx="131">
                  <c:v>3.52</c:v>
                </c:pt>
                <c:pt idx="132">
                  <c:v>3.54</c:v>
                </c:pt>
                <c:pt idx="133">
                  <c:v>3.54</c:v>
                </c:pt>
                <c:pt idx="134">
                  <c:v>3.58</c:v>
                </c:pt>
                <c:pt idx="135">
                  <c:v>3.6</c:v>
                </c:pt>
                <c:pt idx="136">
                  <c:v>3.62</c:v>
                </c:pt>
                <c:pt idx="137">
                  <c:v>3.64</c:v>
                </c:pt>
                <c:pt idx="138">
                  <c:v>3.66</c:v>
                </c:pt>
                <c:pt idx="139">
                  <c:v>3.7</c:v>
                </c:pt>
                <c:pt idx="140">
                  <c:v>3.72</c:v>
                </c:pt>
                <c:pt idx="141">
                  <c:v>3.72</c:v>
                </c:pt>
                <c:pt idx="142">
                  <c:v>3.74</c:v>
                </c:pt>
                <c:pt idx="143">
                  <c:v>3.76</c:v>
                </c:pt>
                <c:pt idx="144">
                  <c:v>3.78</c:v>
                </c:pt>
                <c:pt idx="145">
                  <c:v>3.8</c:v>
                </c:pt>
                <c:pt idx="146">
                  <c:v>3.82</c:v>
                </c:pt>
                <c:pt idx="147">
                  <c:v>3.82</c:v>
                </c:pt>
                <c:pt idx="148">
                  <c:v>3.84</c:v>
                </c:pt>
                <c:pt idx="149">
                  <c:v>3.86</c:v>
                </c:pt>
                <c:pt idx="150">
                  <c:v>3.88</c:v>
                </c:pt>
                <c:pt idx="151">
                  <c:v>3.88</c:v>
                </c:pt>
                <c:pt idx="152">
                  <c:v>3.88</c:v>
                </c:pt>
                <c:pt idx="153">
                  <c:v>3.9</c:v>
                </c:pt>
                <c:pt idx="154">
                  <c:v>3.9</c:v>
                </c:pt>
                <c:pt idx="155">
                  <c:v>3.92</c:v>
                </c:pt>
                <c:pt idx="156">
                  <c:v>3.94</c:v>
                </c:pt>
                <c:pt idx="157">
                  <c:v>3.94</c:v>
                </c:pt>
                <c:pt idx="158">
                  <c:v>3.96</c:v>
                </c:pt>
                <c:pt idx="159">
                  <c:v>3.96</c:v>
                </c:pt>
                <c:pt idx="160">
                  <c:v>3.96</c:v>
                </c:pt>
                <c:pt idx="161">
                  <c:v>3.96</c:v>
                </c:pt>
                <c:pt idx="162">
                  <c:v>3.98</c:v>
                </c:pt>
                <c:pt idx="163">
                  <c:v>3.98</c:v>
                </c:pt>
                <c:pt idx="164">
                  <c:v>3.98</c:v>
                </c:pt>
                <c:pt idx="165">
                  <c:v>4</c:v>
                </c:pt>
                <c:pt idx="166">
                  <c:v>4</c:v>
                </c:pt>
                <c:pt idx="167">
                  <c:v>4</c:v>
                </c:pt>
                <c:pt idx="168">
                  <c:v>4</c:v>
                </c:pt>
                <c:pt idx="169">
                  <c:v>4.0199999999999996</c:v>
                </c:pt>
                <c:pt idx="170">
                  <c:v>4.0199999999999996</c:v>
                </c:pt>
                <c:pt idx="171">
                  <c:v>4.0199999999999996</c:v>
                </c:pt>
                <c:pt idx="172">
                  <c:v>4.0199999999999996</c:v>
                </c:pt>
                <c:pt idx="173">
                  <c:v>4.0199999999999996</c:v>
                </c:pt>
                <c:pt idx="174">
                  <c:v>4.0199999999999996</c:v>
                </c:pt>
                <c:pt idx="175">
                  <c:v>4.0199999999999996</c:v>
                </c:pt>
                <c:pt idx="176">
                  <c:v>4.0199999999999996</c:v>
                </c:pt>
                <c:pt idx="177">
                  <c:v>4.0199999999999996</c:v>
                </c:pt>
                <c:pt idx="178">
                  <c:v>4.0199999999999996</c:v>
                </c:pt>
                <c:pt idx="179">
                  <c:v>4.0199999999999996</c:v>
                </c:pt>
                <c:pt idx="180">
                  <c:v>4.0199999999999996</c:v>
                </c:pt>
                <c:pt idx="181">
                  <c:v>4.0199999999999996</c:v>
                </c:pt>
                <c:pt idx="182">
                  <c:v>4.0199999999999996</c:v>
                </c:pt>
                <c:pt idx="183">
                  <c:v>4.0199999999999996</c:v>
                </c:pt>
                <c:pt idx="184">
                  <c:v>4.0199999999999996</c:v>
                </c:pt>
                <c:pt idx="185">
                  <c:v>4.0199999999999996</c:v>
                </c:pt>
                <c:pt idx="186">
                  <c:v>4</c:v>
                </c:pt>
                <c:pt idx="187">
                  <c:v>4</c:v>
                </c:pt>
                <c:pt idx="188">
                  <c:v>4</c:v>
                </c:pt>
                <c:pt idx="189">
                  <c:v>4</c:v>
                </c:pt>
                <c:pt idx="190">
                  <c:v>4</c:v>
                </c:pt>
                <c:pt idx="191">
                  <c:v>4</c:v>
                </c:pt>
                <c:pt idx="192">
                  <c:v>3.98</c:v>
                </c:pt>
                <c:pt idx="193">
                  <c:v>3.98</c:v>
                </c:pt>
                <c:pt idx="194">
                  <c:v>3.98</c:v>
                </c:pt>
                <c:pt idx="195">
                  <c:v>3.98</c:v>
                </c:pt>
                <c:pt idx="196">
                  <c:v>3.98</c:v>
                </c:pt>
                <c:pt idx="197">
                  <c:v>3.96</c:v>
                </c:pt>
                <c:pt idx="198">
                  <c:v>3.96</c:v>
                </c:pt>
                <c:pt idx="199">
                  <c:v>3.96</c:v>
                </c:pt>
                <c:pt idx="200">
                  <c:v>3.94</c:v>
                </c:pt>
                <c:pt idx="201">
                  <c:v>3.94</c:v>
                </c:pt>
                <c:pt idx="202">
                  <c:v>3.94</c:v>
                </c:pt>
                <c:pt idx="203">
                  <c:v>3.92</c:v>
                </c:pt>
                <c:pt idx="204">
                  <c:v>3.92</c:v>
                </c:pt>
                <c:pt idx="205">
                  <c:v>3.9</c:v>
                </c:pt>
                <c:pt idx="206">
                  <c:v>3.9</c:v>
                </c:pt>
                <c:pt idx="207">
                  <c:v>3.88</c:v>
                </c:pt>
                <c:pt idx="208">
                  <c:v>3.88</c:v>
                </c:pt>
                <c:pt idx="209">
                  <c:v>3.88</c:v>
                </c:pt>
                <c:pt idx="210">
                  <c:v>3.86</c:v>
                </c:pt>
                <c:pt idx="211">
                  <c:v>3.86</c:v>
                </c:pt>
                <c:pt idx="212">
                  <c:v>3.86</c:v>
                </c:pt>
                <c:pt idx="213">
                  <c:v>3.84</c:v>
                </c:pt>
                <c:pt idx="214">
                  <c:v>3.84</c:v>
                </c:pt>
                <c:pt idx="215">
                  <c:v>3.82</c:v>
                </c:pt>
                <c:pt idx="216">
                  <c:v>3.82</c:v>
                </c:pt>
                <c:pt idx="217">
                  <c:v>3.82</c:v>
                </c:pt>
                <c:pt idx="218">
                  <c:v>3.8</c:v>
                </c:pt>
                <c:pt idx="219">
                  <c:v>3.8</c:v>
                </c:pt>
                <c:pt idx="220">
                  <c:v>3.8</c:v>
                </c:pt>
                <c:pt idx="221">
                  <c:v>3.78</c:v>
                </c:pt>
                <c:pt idx="222">
                  <c:v>3.78</c:v>
                </c:pt>
                <c:pt idx="223">
                  <c:v>3.76</c:v>
                </c:pt>
                <c:pt idx="224">
                  <c:v>3.74</c:v>
                </c:pt>
                <c:pt idx="225">
                  <c:v>3.74</c:v>
                </c:pt>
                <c:pt idx="226">
                  <c:v>3.74</c:v>
                </c:pt>
                <c:pt idx="227">
                  <c:v>3.72</c:v>
                </c:pt>
                <c:pt idx="228">
                  <c:v>3.7</c:v>
                </c:pt>
                <c:pt idx="229">
                  <c:v>3.68</c:v>
                </c:pt>
                <c:pt idx="230">
                  <c:v>3.66</c:v>
                </c:pt>
                <c:pt idx="231">
                  <c:v>3.64</c:v>
                </c:pt>
                <c:pt idx="232">
                  <c:v>3.6</c:v>
                </c:pt>
                <c:pt idx="233">
                  <c:v>3.58</c:v>
                </c:pt>
                <c:pt idx="234">
                  <c:v>3.56</c:v>
                </c:pt>
                <c:pt idx="235">
                  <c:v>3.52</c:v>
                </c:pt>
                <c:pt idx="236">
                  <c:v>3.52</c:v>
                </c:pt>
                <c:pt idx="237">
                  <c:v>3.5</c:v>
                </c:pt>
                <c:pt idx="238">
                  <c:v>3.46</c:v>
                </c:pt>
                <c:pt idx="239">
                  <c:v>3.44</c:v>
                </c:pt>
                <c:pt idx="240">
                  <c:v>3.4</c:v>
                </c:pt>
                <c:pt idx="241">
                  <c:v>3.36</c:v>
                </c:pt>
                <c:pt idx="242">
                  <c:v>3.32</c:v>
                </c:pt>
                <c:pt idx="243">
                  <c:v>3.3</c:v>
                </c:pt>
                <c:pt idx="244">
                  <c:v>3.3</c:v>
                </c:pt>
                <c:pt idx="245">
                  <c:v>3.26</c:v>
                </c:pt>
                <c:pt idx="246">
                  <c:v>3.22</c:v>
                </c:pt>
                <c:pt idx="247">
                  <c:v>3.18</c:v>
                </c:pt>
                <c:pt idx="248">
                  <c:v>3.14</c:v>
                </c:pt>
                <c:pt idx="249">
                  <c:v>3.12</c:v>
                </c:pt>
                <c:pt idx="250">
                  <c:v>3.08</c:v>
                </c:pt>
                <c:pt idx="251">
                  <c:v>3.04</c:v>
                </c:pt>
                <c:pt idx="252">
                  <c:v>3</c:v>
                </c:pt>
                <c:pt idx="253">
                  <c:v>2.96</c:v>
                </c:pt>
                <c:pt idx="254">
                  <c:v>2.96</c:v>
                </c:pt>
                <c:pt idx="255">
                  <c:v>2.94</c:v>
                </c:pt>
                <c:pt idx="256">
                  <c:v>2.9</c:v>
                </c:pt>
                <c:pt idx="257">
                  <c:v>2.86</c:v>
                </c:pt>
                <c:pt idx="258">
                  <c:v>2.84</c:v>
                </c:pt>
                <c:pt idx="259">
                  <c:v>2.8</c:v>
                </c:pt>
                <c:pt idx="260">
                  <c:v>2.76</c:v>
                </c:pt>
                <c:pt idx="261">
                  <c:v>2.74</c:v>
                </c:pt>
                <c:pt idx="262">
                  <c:v>2.7</c:v>
                </c:pt>
                <c:pt idx="263">
                  <c:v>2.68</c:v>
                </c:pt>
                <c:pt idx="264">
                  <c:v>2.68</c:v>
                </c:pt>
                <c:pt idx="265">
                  <c:v>2.64</c:v>
                </c:pt>
                <c:pt idx="266">
                  <c:v>2.6</c:v>
                </c:pt>
                <c:pt idx="267">
                  <c:v>2.58</c:v>
                </c:pt>
                <c:pt idx="268">
                  <c:v>2.56</c:v>
                </c:pt>
                <c:pt idx="269">
                  <c:v>2.52</c:v>
                </c:pt>
                <c:pt idx="270">
                  <c:v>2.5</c:v>
                </c:pt>
                <c:pt idx="271">
                  <c:v>2.46</c:v>
                </c:pt>
                <c:pt idx="272">
                  <c:v>2.46</c:v>
                </c:pt>
                <c:pt idx="273">
                  <c:v>2.44</c:v>
                </c:pt>
                <c:pt idx="274">
                  <c:v>2.4</c:v>
                </c:pt>
                <c:pt idx="275">
                  <c:v>2.38</c:v>
                </c:pt>
                <c:pt idx="276">
                  <c:v>2.36</c:v>
                </c:pt>
                <c:pt idx="277">
                  <c:v>2.3199999999999981</c:v>
                </c:pt>
                <c:pt idx="278">
                  <c:v>2.2999999999999998</c:v>
                </c:pt>
                <c:pt idx="279">
                  <c:v>2.2799999999999998</c:v>
                </c:pt>
                <c:pt idx="280">
                  <c:v>2.2599999999999998</c:v>
                </c:pt>
                <c:pt idx="281">
                  <c:v>2.2200000000000002</c:v>
                </c:pt>
                <c:pt idx="282">
                  <c:v>2.2200000000000002</c:v>
                </c:pt>
                <c:pt idx="283">
                  <c:v>2.2000000000000002</c:v>
                </c:pt>
                <c:pt idx="284">
                  <c:v>2.1800000000000002</c:v>
                </c:pt>
                <c:pt idx="285">
                  <c:v>2.16</c:v>
                </c:pt>
                <c:pt idx="286">
                  <c:v>2.14</c:v>
                </c:pt>
                <c:pt idx="287">
                  <c:v>2.12</c:v>
                </c:pt>
                <c:pt idx="288">
                  <c:v>2.1</c:v>
                </c:pt>
                <c:pt idx="289">
                  <c:v>2.08</c:v>
                </c:pt>
                <c:pt idx="290">
                  <c:v>2.06</c:v>
                </c:pt>
                <c:pt idx="291">
                  <c:v>2.04</c:v>
                </c:pt>
                <c:pt idx="292">
                  <c:v>2.04</c:v>
                </c:pt>
                <c:pt idx="293">
                  <c:v>2.02</c:v>
                </c:pt>
                <c:pt idx="294">
                  <c:v>2</c:v>
                </c:pt>
                <c:pt idx="295">
                  <c:v>1.98</c:v>
                </c:pt>
                <c:pt idx="296">
                  <c:v>1.96</c:v>
                </c:pt>
                <c:pt idx="297">
                  <c:v>1.94</c:v>
                </c:pt>
                <c:pt idx="298">
                  <c:v>1.92</c:v>
                </c:pt>
                <c:pt idx="299">
                  <c:v>1.92</c:v>
                </c:pt>
                <c:pt idx="300">
                  <c:v>1.9</c:v>
                </c:pt>
                <c:pt idx="301">
                  <c:v>1.88</c:v>
                </c:pt>
                <c:pt idx="302">
                  <c:v>1.88</c:v>
                </c:pt>
                <c:pt idx="303">
                  <c:v>1.86</c:v>
                </c:pt>
                <c:pt idx="304">
                  <c:v>1.84</c:v>
                </c:pt>
                <c:pt idx="305">
                  <c:v>1.82</c:v>
                </c:pt>
                <c:pt idx="306">
                  <c:v>1.82</c:v>
                </c:pt>
                <c:pt idx="307">
                  <c:v>1.8</c:v>
                </c:pt>
                <c:pt idx="308">
                  <c:v>1.8</c:v>
                </c:pt>
                <c:pt idx="309">
                  <c:v>1.78</c:v>
                </c:pt>
                <c:pt idx="310">
                  <c:v>1.78</c:v>
                </c:pt>
                <c:pt idx="311">
                  <c:v>1.76</c:v>
                </c:pt>
                <c:pt idx="312">
                  <c:v>1.76</c:v>
                </c:pt>
                <c:pt idx="313">
                  <c:v>1.74</c:v>
                </c:pt>
                <c:pt idx="314">
                  <c:v>1.74</c:v>
                </c:pt>
                <c:pt idx="315">
                  <c:v>1.72</c:v>
                </c:pt>
                <c:pt idx="316">
                  <c:v>1.72</c:v>
                </c:pt>
                <c:pt idx="317">
                  <c:v>1.7</c:v>
                </c:pt>
                <c:pt idx="318">
                  <c:v>1.7</c:v>
                </c:pt>
                <c:pt idx="319">
                  <c:v>1.68</c:v>
                </c:pt>
                <c:pt idx="320">
                  <c:v>1.68</c:v>
                </c:pt>
                <c:pt idx="321">
                  <c:v>1.68</c:v>
                </c:pt>
                <c:pt idx="322">
                  <c:v>1.66</c:v>
                </c:pt>
                <c:pt idx="323">
                  <c:v>1.66</c:v>
                </c:pt>
                <c:pt idx="324">
                  <c:v>1.64</c:v>
                </c:pt>
                <c:pt idx="325">
                  <c:v>1.64</c:v>
                </c:pt>
                <c:pt idx="326">
                  <c:v>1.64</c:v>
                </c:pt>
                <c:pt idx="327">
                  <c:v>1.64</c:v>
                </c:pt>
                <c:pt idx="328">
                  <c:v>1.62</c:v>
                </c:pt>
                <c:pt idx="329">
                  <c:v>1.62</c:v>
                </c:pt>
                <c:pt idx="330">
                  <c:v>1.6</c:v>
                </c:pt>
                <c:pt idx="331">
                  <c:v>1.6</c:v>
                </c:pt>
                <c:pt idx="332">
                  <c:v>1.6</c:v>
                </c:pt>
                <c:pt idx="333">
                  <c:v>1.58</c:v>
                </c:pt>
                <c:pt idx="334">
                  <c:v>1.58</c:v>
                </c:pt>
                <c:pt idx="335">
                  <c:v>1.58</c:v>
                </c:pt>
                <c:pt idx="336">
                  <c:v>1.56</c:v>
                </c:pt>
                <c:pt idx="337">
                  <c:v>1.56</c:v>
                </c:pt>
                <c:pt idx="338">
                  <c:v>1.56</c:v>
                </c:pt>
                <c:pt idx="339">
                  <c:v>1.54</c:v>
                </c:pt>
                <c:pt idx="340">
                  <c:v>1.54</c:v>
                </c:pt>
                <c:pt idx="341">
                  <c:v>1.54</c:v>
                </c:pt>
                <c:pt idx="342">
                  <c:v>1.52</c:v>
                </c:pt>
                <c:pt idx="343">
                  <c:v>1.52</c:v>
                </c:pt>
                <c:pt idx="344">
                  <c:v>1.52</c:v>
                </c:pt>
                <c:pt idx="345">
                  <c:v>1.5</c:v>
                </c:pt>
                <c:pt idx="346">
                  <c:v>1.5</c:v>
                </c:pt>
                <c:pt idx="347">
                  <c:v>1.5</c:v>
                </c:pt>
                <c:pt idx="348">
                  <c:v>1.5</c:v>
                </c:pt>
                <c:pt idx="349">
                  <c:v>1.48</c:v>
                </c:pt>
                <c:pt idx="350">
                  <c:v>1.48</c:v>
                </c:pt>
                <c:pt idx="351">
                  <c:v>1.48</c:v>
                </c:pt>
                <c:pt idx="352">
                  <c:v>1.48</c:v>
                </c:pt>
                <c:pt idx="353">
                  <c:v>1.46</c:v>
                </c:pt>
                <c:pt idx="354">
                  <c:v>1.46</c:v>
                </c:pt>
                <c:pt idx="355">
                  <c:v>1.46</c:v>
                </c:pt>
                <c:pt idx="356">
                  <c:v>1.44</c:v>
                </c:pt>
                <c:pt idx="357">
                  <c:v>1.44</c:v>
                </c:pt>
                <c:pt idx="358">
                  <c:v>1.44</c:v>
                </c:pt>
                <c:pt idx="359">
                  <c:v>1.44</c:v>
                </c:pt>
                <c:pt idx="360">
                  <c:v>1.44</c:v>
                </c:pt>
                <c:pt idx="361">
                  <c:v>1.44</c:v>
                </c:pt>
                <c:pt idx="362">
                  <c:v>1.42</c:v>
                </c:pt>
                <c:pt idx="363">
                  <c:v>1.42</c:v>
                </c:pt>
                <c:pt idx="364">
                  <c:v>1.42</c:v>
                </c:pt>
                <c:pt idx="365">
                  <c:v>1.42</c:v>
                </c:pt>
                <c:pt idx="366">
                  <c:v>1.42</c:v>
                </c:pt>
                <c:pt idx="367">
                  <c:v>1.42</c:v>
                </c:pt>
                <c:pt idx="368">
                  <c:v>1.4</c:v>
                </c:pt>
                <c:pt idx="369">
                  <c:v>1.4</c:v>
                </c:pt>
                <c:pt idx="370">
                  <c:v>1.4</c:v>
                </c:pt>
                <c:pt idx="371">
                  <c:v>1.4</c:v>
                </c:pt>
                <c:pt idx="372">
                  <c:v>1.4</c:v>
                </c:pt>
                <c:pt idx="373">
                  <c:v>1.38</c:v>
                </c:pt>
                <c:pt idx="374">
                  <c:v>1.38</c:v>
                </c:pt>
                <c:pt idx="375">
                  <c:v>1.38</c:v>
                </c:pt>
                <c:pt idx="376">
                  <c:v>1.38</c:v>
                </c:pt>
                <c:pt idx="377">
                  <c:v>1.38</c:v>
                </c:pt>
                <c:pt idx="378">
                  <c:v>1.36</c:v>
                </c:pt>
                <c:pt idx="379">
                  <c:v>1.36</c:v>
                </c:pt>
                <c:pt idx="380">
                  <c:v>1.36</c:v>
                </c:pt>
                <c:pt idx="381">
                  <c:v>1.36</c:v>
                </c:pt>
                <c:pt idx="382">
                  <c:v>1.36</c:v>
                </c:pt>
                <c:pt idx="383">
                  <c:v>1.34</c:v>
                </c:pt>
                <c:pt idx="384">
                  <c:v>1.34</c:v>
                </c:pt>
                <c:pt idx="385">
                  <c:v>1.34</c:v>
                </c:pt>
                <c:pt idx="386">
                  <c:v>1.34</c:v>
                </c:pt>
                <c:pt idx="387">
                  <c:v>1.34</c:v>
                </c:pt>
                <c:pt idx="388">
                  <c:v>1.34</c:v>
                </c:pt>
                <c:pt idx="389">
                  <c:v>1.32</c:v>
                </c:pt>
                <c:pt idx="390">
                  <c:v>1.32</c:v>
                </c:pt>
                <c:pt idx="391">
                  <c:v>1.32</c:v>
                </c:pt>
                <c:pt idx="392">
                  <c:v>1.32</c:v>
                </c:pt>
                <c:pt idx="393">
                  <c:v>1.32</c:v>
                </c:pt>
                <c:pt idx="394">
                  <c:v>1.32</c:v>
                </c:pt>
                <c:pt idx="395">
                  <c:v>1.3</c:v>
                </c:pt>
                <c:pt idx="396">
                  <c:v>1.3</c:v>
                </c:pt>
                <c:pt idx="397">
                  <c:v>1.3</c:v>
                </c:pt>
                <c:pt idx="398">
                  <c:v>1.3</c:v>
                </c:pt>
                <c:pt idx="399">
                  <c:v>1.3</c:v>
                </c:pt>
                <c:pt idx="400">
                  <c:v>1.3</c:v>
                </c:pt>
                <c:pt idx="401">
                  <c:v>1.28</c:v>
                </c:pt>
                <c:pt idx="402">
                  <c:v>1.28</c:v>
                </c:pt>
                <c:pt idx="403">
                  <c:v>1.28</c:v>
                </c:pt>
                <c:pt idx="404">
                  <c:v>1.28</c:v>
                </c:pt>
                <c:pt idx="405">
                  <c:v>1.28</c:v>
                </c:pt>
                <c:pt idx="406">
                  <c:v>1.28</c:v>
                </c:pt>
                <c:pt idx="407">
                  <c:v>1.28</c:v>
                </c:pt>
                <c:pt idx="408">
                  <c:v>1.28</c:v>
                </c:pt>
                <c:pt idx="409">
                  <c:v>1.28</c:v>
                </c:pt>
                <c:pt idx="410">
                  <c:v>1.26</c:v>
                </c:pt>
                <c:pt idx="411">
                  <c:v>1.26</c:v>
                </c:pt>
                <c:pt idx="412">
                  <c:v>1.26</c:v>
                </c:pt>
                <c:pt idx="413">
                  <c:v>1.26</c:v>
                </c:pt>
                <c:pt idx="414">
                  <c:v>1.26</c:v>
                </c:pt>
                <c:pt idx="415">
                  <c:v>1.26</c:v>
                </c:pt>
                <c:pt idx="416">
                  <c:v>1.26</c:v>
                </c:pt>
                <c:pt idx="417">
                  <c:v>1.26</c:v>
                </c:pt>
                <c:pt idx="418">
                  <c:v>1.26</c:v>
                </c:pt>
                <c:pt idx="419">
                  <c:v>1.26</c:v>
                </c:pt>
                <c:pt idx="420">
                  <c:v>1.26</c:v>
                </c:pt>
                <c:pt idx="421">
                  <c:v>1.26</c:v>
                </c:pt>
                <c:pt idx="422">
                  <c:v>1.26</c:v>
                </c:pt>
                <c:pt idx="423">
                  <c:v>1.26</c:v>
                </c:pt>
                <c:pt idx="424">
                  <c:v>1.24</c:v>
                </c:pt>
                <c:pt idx="425">
                  <c:v>1.24</c:v>
                </c:pt>
                <c:pt idx="426">
                  <c:v>1.24</c:v>
                </c:pt>
                <c:pt idx="427">
                  <c:v>1.24</c:v>
                </c:pt>
                <c:pt idx="428">
                  <c:v>1.24</c:v>
                </c:pt>
                <c:pt idx="429">
                  <c:v>1.24</c:v>
                </c:pt>
                <c:pt idx="430">
                  <c:v>1.24</c:v>
                </c:pt>
                <c:pt idx="431">
                  <c:v>1.24</c:v>
                </c:pt>
                <c:pt idx="432">
                  <c:v>1.24</c:v>
                </c:pt>
                <c:pt idx="433">
                  <c:v>1.24</c:v>
                </c:pt>
                <c:pt idx="434">
                  <c:v>1.24</c:v>
                </c:pt>
                <c:pt idx="435">
                  <c:v>1.24</c:v>
                </c:pt>
                <c:pt idx="436">
                  <c:v>1.24</c:v>
                </c:pt>
                <c:pt idx="437">
                  <c:v>1.24</c:v>
                </c:pt>
                <c:pt idx="438">
                  <c:v>1.24</c:v>
                </c:pt>
                <c:pt idx="439">
                  <c:v>1.24</c:v>
                </c:pt>
                <c:pt idx="440">
                  <c:v>1.24</c:v>
                </c:pt>
                <c:pt idx="441">
                  <c:v>1.24</c:v>
                </c:pt>
                <c:pt idx="442">
                  <c:v>1.24</c:v>
                </c:pt>
                <c:pt idx="443">
                  <c:v>1.24</c:v>
                </c:pt>
                <c:pt idx="444">
                  <c:v>1.24</c:v>
                </c:pt>
                <c:pt idx="445">
                  <c:v>1.24</c:v>
                </c:pt>
                <c:pt idx="446">
                  <c:v>1.24</c:v>
                </c:pt>
                <c:pt idx="447">
                  <c:v>1.24</c:v>
                </c:pt>
                <c:pt idx="448">
                  <c:v>1.24</c:v>
                </c:pt>
                <c:pt idx="449">
                  <c:v>1.24</c:v>
                </c:pt>
                <c:pt idx="450">
                  <c:v>1.24</c:v>
                </c:pt>
                <c:pt idx="451">
                  <c:v>1.24</c:v>
                </c:pt>
                <c:pt idx="452">
                  <c:v>1.24</c:v>
                </c:pt>
                <c:pt idx="453">
                  <c:v>1.24</c:v>
                </c:pt>
                <c:pt idx="454">
                  <c:v>1.22</c:v>
                </c:pt>
                <c:pt idx="455">
                  <c:v>1.22</c:v>
                </c:pt>
                <c:pt idx="456">
                  <c:v>1.22</c:v>
                </c:pt>
                <c:pt idx="457">
                  <c:v>1.22</c:v>
                </c:pt>
                <c:pt idx="458">
                  <c:v>1.22</c:v>
                </c:pt>
                <c:pt idx="459">
                  <c:v>1.22</c:v>
                </c:pt>
                <c:pt idx="460">
                  <c:v>1.22</c:v>
                </c:pt>
                <c:pt idx="461">
                  <c:v>1.22</c:v>
                </c:pt>
                <c:pt idx="462">
                  <c:v>1.22</c:v>
                </c:pt>
                <c:pt idx="463">
                  <c:v>1.22</c:v>
                </c:pt>
                <c:pt idx="464">
                  <c:v>1.22</c:v>
                </c:pt>
                <c:pt idx="465">
                  <c:v>1.22</c:v>
                </c:pt>
                <c:pt idx="466">
                  <c:v>1.22</c:v>
                </c:pt>
                <c:pt idx="467">
                  <c:v>1.2</c:v>
                </c:pt>
                <c:pt idx="468">
                  <c:v>1.2</c:v>
                </c:pt>
                <c:pt idx="469">
                  <c:v>1.2</c:v>
                </c:pt>
                <c:pt idx="470">
                  <c:v>1.2</c:v>
                </c:pt>
                <c:pt idx="471">
                  <c:v>1.2</c:v>
                </c:pt>
                <c:pt idx="472">
                  <c:v>1.2</c:v>
                </c:pt>
                <c:pt idx="473">
                  <c:v>1.2</c:v>
                </c:pt>
                <c:pt idx="474">
                  <c:v>1.2</c:v>
                </c:pt>
                <c:pt idx="475">
                  <c:v>1.2</c:v>
                </c:pt>
                <c:pt idx="476">
                  <c:v>1.2</c:v>
                </c:pt>
                <c:pt idx="477">
                  <c:v>1.2</c:v>
                </c:pt>
                <c:pt idx="478">
                  <c:v>1.2</c:v>
                </c:pt>
                <c:pt idx="479">
                  <c:v>1.2</c:v>
                </c:pt>
                <c:pt idx="480">
                  <c:v>1.2</c:v>
                </c:pt>
                <c:pt idx="481">
                  <c:v>1.2</c:v>
                </c:pt>
                <c:pt idx="482">
                  <c:v>1.18</c:v>
                </c:pt>
                <c:pt idx="483">
                  <c:v>1.18</c:v>
                </c:pt>
                <c:pt idx="484">
                  <c:v>1.18</c:v>
                </c:pt>
                <c:pt idx="485">
                  <c:v>1.18</c:v>
                </c:pt>
                <c:pt idx="486">
                  <c:v>1.18</c:v>
                </c:pt>
                <c:pt idx="487">
                  <c:v>1.18</c:v>
                </c:pt>
                <c:pt idx="488">
                  <c:v>1.18</c:v>
                </c:pt>
                <c:pt idx="489">
                  <c:v>1.18</c:v>
                </c:pt>
                <c:pt idx="490">
                  <c:v>1.18</c:v>
                </c:pt>
                <c:pt idx="491">
                  <c:v>1.18</c:v>
                </c:pt>
                <c:pt idx="492">
                  <c:v>1.18</c:v>
                </c:pt>
                <c:pt idx="493">
                  <c:v>1.18</c:v>
                </c:pt>
                <c:pt idx="494">
                  <c:v>1.18</c:v>
                </c:pt>
                <c:pt idx="495">
                  <c:v>1.18</c:v>
                </c:pt>
                <c:pt idx="496">
                  <c:v>1.18</c:v>
                </c:pt>
                <c:pt idx="497">
                  <c:v>1.18</c:v>
                </c:pt>
                <c:pt idx="498">
                  <c:v>1.18</c:v>
                </c:pt>
                <c:pt idx="499">
                  <c:v>1.18</c:v>
                </c:pt>
                <c:pt idx="500">
                  <c:v>1.18</c:v>
                </c:pt>
                <c:pt idx="501">
                  <c:v>1.18</c:v>
                </c:pt>
                <c:pt idx="502">
                  <c:v>1.18</c:v>
                </c:pt>
                <c:pt idx="503">
                  <c:v>1.18</c:v>
                </c:pt>
                <c:pt idx="504">
                  <c:v>1.2</c:v>
                </c:pt>
                <c:pt idx="505">
                  <c:v>1.2</c:v>
                </c:pt>
                <c:pt idx="506">
                  <c:v>1.2</c:v>
                </c:pt>
                <c:pt idx="507">
                  <c:v>1.2</c:v>
                </c:pt>
                <c:pt idx="508">
                  <c:v>1.2</c:v>
                </c:pt>
                <c:pt idx="509">
                  <c:v>1.2</c:v>
                </c:pt>
                <c:pt idx="510">
                  <c:v>1.2</c:v>
                </c:pt>
                <c:pt idx="511">
                  <c:v>1.2</c:v>
                </c:pt>
                <c:pt idx="512">
                  <c:v>1.2</c:v>
                </c:pt>
                <c:pt idx="513">
                  <c:v>1.2</c:v>
                </c:pt>
                <c:pt idx="514">
                  <c:v>1.2</c:v>
                </c:pt>
                <c:pt idx="515">
                  <c:v>1.2</c:v>
                </c:pt>
                <c:pt idx="516">
                  <c:v>1.2</c:v>
                </c:pt>
                <c:pt idx="517">
                  <c:v>1.2</c:v>
                </c:pt>
                <c:pt idx="518">
                  <c:v>1.2</c:v>
                </c:pt>
                <c:pt idx="519">
                  <c:v>1.22</c:v>
                </c:pt>
                <c:pt idx="520">
                  <c:v>1.22</c:v>
                </c:pt>
                <c:pt idx="521">
                  <c:v>1.22</c:v>
                </c:pt>
                <c:pt idx="522">
                  <c:v>1.22</c:v>
                </c:pt>
                <c:pt idx="523">
                  <c:v>1.22</c:v>
                </c:pt>
                <c:pt idx="524">
                  <c:v>1.22</c:v>
                </c:pt>
                <c:pt idx="525">
                  <c:v>1.22</c:v>
                </c:pt>
                <c:pt idx="526">
                  <c:v>1.22</c:v>
                </c:pt>
                <c:pt idx="527">
                  <c:v>1.22</c:v>
                </c:pt>
                <c:pt idx="528">
                  <c:v>1.22</c:v>
                </c:pt>
                <c:pt idx="529">
                  <c:v>1.22</c:v>
                </c:pt>
                <c:pt idx="530">
                  <c:v>1.22</c:v>
                </c:pt>
                <c:pt idx="531">
                  <c:v>1.22</c:v>
                </c:pt>
                <c:pt idx="532">
                  <c:v>1.22</c:v>
                </c:pt>
                <c:pt idx="533">
                  <c:v>1.22</c:v>
                </c:pt>
                <c:pt idx="534">
                  <c:v>1.22</c:v>
                </c:pt>
                <c:pt idx="535">
                  <c:v>1.22</c:v>
                </c:pt>
                <c:pt idx="536">
                  <c:v>1.22</c:v>
                </c:pt>
                <c:pt idx="537">
                  <c:v>1.22</c:v>
                </c:pt>
                <c:pt idx="538">
                  <c:v>1.22</c:v>
                </c:pt>
                <c:pt idx="539">
                  <c:v>1.22</c:v>
                </c:pt>
                <c:pt idx="540">
                  <c:v>1.22</c:v>
                </c:pt>
                <c:pt idx="541">
                  <c:v>1.22</c:v>
                </c:pt>
                <c:pt idx="542">
                  <c:v>1.22</c:v>
                </c:pt>
                <c:pt idx="543">
                  <c:v>1.22</c:v>
                </c:pt>
                <c:pt idx="544">
                  <c:v>1.22</c:v>
                </c:pt>
                <c:pt idx="545">
                  <c:v>1.22</c:v>
                </c:pt>
                <c:pt idx="546">
                  <c:v>1.22</c:v>
                </c:pt>
                <c:pt idx="547">
                  <c:v>1.22</c:v>
                </c:pt>
                <c:pt idx="548">
                  <c:v>1.22</c:v>
                </c:pt>
                <c:pt idx="549">
                  <c:v>1.22</c:v>
                </c:pt>
                <c:pt idx="550">
                  <c:v>1.22</c:v>
                </c:pt>
                <c:pt idx="551">
                  <c:v>1.22</c:v>
                </c:pt>
                <c:pt idx="552">
                  <c:v>1.22</c:v>
                </c:pt>
                <c:pt idx="553">
                  <c:v>1.22</c:v>
                </c:pt>
                <c:pt idx="554">
                  <c:v>1.22</c:v>
                </c:pt>
                <c:pt idx="555">
                  <c:v>1.22</c:v>
                </c:pt>
                <c:pt idx="556">
                  <c:v>1.22</c:v>
                </c:pt>
                <c:pt idx="557">
                  <c:v>1.22</c:v>
                </c:pt>
                <c:pt idx="558">
                  <c:v>1.22</c:v>
                </c:pt>
                <c:pt idx="559">
                  <c:v>1.22</c:v>
                </c:pt>
                <c:pt idx="560">
                  <c:v>1.22</c:v>
                </c:pt>
                <c:pt idx="561">
                  <c:v>1.22</c:v>
                </c:pt>
                <c:pt idx="562">
                  <c:v>1.22</c:v>
                </c:pt>
                <c:pt idx="563">
                  <c:v>1.22</c:v>
                </c:pt>
                <c:pt idx="564">
                  <c:v>1.22</c:v>
                </c:pt>
                <c:pt idx="565">
                  <c:v>1.22</c:v>
                </c:pt>
                <c:pt idx="566">
                  <c:v>1.22</c:v>
                </c:pt>
                <c:pt idx="567">
                  <c:v>1.22</c:v>
                </c:pt>
                <c:pt idx="568">
                  <c:v>1.22</c:v>
                </c:pt>
                <c:pt idx="569">
                  <c:v>1.22</c:v>
                </c:pt>
                <c:pt idx="570">
                  <c:v>1.22</c:v>
                </c:pt>
                <c:pt idx="571">
                  <c:v>1.22</c:v>
                </c:pt>
                <c:pt idx="572">
                  <c:v>1.22</c:v>
                </c:pt>
                <c:pt idx="573">
                  <c:v>1.22</c:v>
                </c:pt>
                <c:pt idx="574">
                  <c:v>1.24</c:v>
                </c:pt>
                <c:pt idx="575">
                  <c:v>1.24</c:v>
                </c:pt>
                <c:pt idx="576">
                  <c:v>1.24</c:v>
                </c:pt>
                <c:pt idx="577">
                  <c:v>1.24</c:v>
                </c:pt>
                <c:pt idx="578">
                  <c:v>1.24</c:v>
                </c:pt>
                <c:pt idx="579">
                  <c:v>1.24</c:v>
                </c:pt>
                <c:pt idx="580">
                  <c:v>1.24</c:v>
                </c:pt>
                <c:pt idx="581">
                  <c:v>1.24</c:v>
                </c:pt>
                <c:pt idx="582">
                  <c:v>1.24</c:v>
                </c:pt>
                <c:pt idx="583">
                  <c:v>1.24</c:v>
                </c:pt>
                <c:pt idx="584">
                  <c:v>1.24</c:v>
                </c:pt>
                <c:pt idx="585">
                  <c:v>1.24</c:v>
                </c:pt>
                <c:pt idx="586">
                  <c:v>1.24</c:v>
                </c:pt>
                <c:pt idx="587">
                  <c:v>1.24</c:v>
                </c:pt>
                <c:pt idx="588">
                  <c:v>1.24</c:v>
                </c:pt>
                <c:pt idx="589">
                  <c:v>1.24</c:v>
                </c:pt>
                <c:pt idx="590">
                  <c:v>1.24</c:v>
                </c:pt>
                <c:pt idx="591">
                  <c:v>1.24</c:v>
                </c:pt>
                <c:pt idx="592">
                  <c:v>1.24</c:v>
                </c:pt>
                <c:pt idx="593">
                  <c:v>1.24</c:v>
                </c:pt>
                <c:pt idx="594">
                  <c:v>1.24</c:v>
                </c:pt>
                <c:pt idx="595">
                  <c:v>1.24</c:v>
                </c:pt>
                <c:pt idx="596">
                  <c:v>1.24</c:v>
                </c:pt>
                <c:pt idx="597">
                  <c:v>1.24</c:v>
                </c:pt>
                <c:pt idx="598">
                  <c:v>1.24</c:v>
                </c:pt>
                <c:pt idx="599">
                  <c:v>1.24</c:v>
                </c:pt>
                <c:pt idx="600">
                  <c:v>1.24</c:v>
                </c:pt>
                <c:pt idx="601">
                  <c:v>1.24</c:v>
                </c:pt>
                <c:pt idx="602">
                  <c:v>1.24</c:v>
                </c:pt>
                <c:pt idx="603">
                  <c:v>1.24</c:v>
                </c:pt>
                <c:pt idx="604">
                  <c:v>1.24</c:v>
                </c:pt>
                <c:pt idx="605">
                  <c:v>1.24</c:v>
                </c:pt>
                <c:pt idx="606">
                  <c:v>1.24</c:v>
                </c:pt>
                <c:pt idx="607">
                  <c:v>1.24</c:v>
                </c:pt>
                <c:pt idx="608">
                  <c:v>1.24</c:v>
                </c:pt>
                <c:pt idx="609">
                  <c:v>1.24</c:v>
                </c:pt>
                <c:pt idx="610">
                  <c:v>1.24</c:v>
                </c:pt>
                <c:pt idx="611">
                  <c:v>1.24</c:v>
                </c:pt>
                <c:pt idx="612">
                  <c:v>1.24</c:v>
                </c:pt>
                <c:pt idx="613">
                  <c:v>1.24</c:v>
                </c:pt>
                <c:pt idx="614">
                  <c:v>1.24</c:v>
                </c:pt>
                <c:pt idx="615">
                  <c:v>1.24</c:v>
                </c:pt>
                <c:pt idx="616">
                  <c:v>1.24</c:v>
                </c:pt>
                <c:pt idx="617">
                  <c:v>1.24</c:v>
                </c:pt>
                <c:pt idx="618">
                  <c:v>1.24</c:v>
                </c:pt>
                <c:pt idx="619">
                  <c:v>1.24</c:v>
                </c:pt>
                <c:pt idx="620">
                  <c:v>1.26</c:v>
                </c:pt>
                <c:pt idx="621">
                  <c:v>1.26</c:v>
                </c:pt>
                <c:pt idx="622">
                  <c:v>1.26</c:v>
                </c:pt>
                <c:pt idx="623">
                  <c:v>1.26</c:v>
                </c:pt>
                <c:pt idx="624">
                  <c:v>1.26</c:v>
                </c:pt>
                <c:pt idx="625">
                  <c:v>1.26</c:v>
                </c:pt>
                <c:pt idx="626">
                  <c:v>1.26</c:v>
                </c:pt>
                <c:pt idx="627">
                  <c:v>1.26</c:v>
                </c:pt>
                <c:pt idx="628">
                  <c:v>1.26</c:v>
                </c:pt>
                <c:pt idx="629">
                  <c:v>1.26</c:v>
                </c:pt>
                <c:pt idx="630">
                  <c:v>1.28</c:v>
                </c:pt>
                <c:pt idx="631">
                  <c:v>1.28</c:v>
                </c:pt>
                <c:pt idx="632">
                  <c:v>1.28</c:v>
                </c:pt>
                <c:pt idx="633">
                  <c:v>1.28</c:v>
                </c:pt>
                <c:pt idx="634">
                  <c:v>1.28</c:v>
                </c:pt>
                <c:pt idx="635">
                  <c:v>1.28</c:v>
                </c:pt>
                <c:pt idx="636">
                  <c:v>1.28</c:v>
                </c:pt>
                <c:pt idx="637">
                  <c:v>1.28</c:v>
                </c:pt>
                <c:pt idx="638">
                  <c:v>1.3</c:v>
                </c:pt>
                <c:pt idx="639">
                  <c:v>1.3</c:v>
                </c:pt>
                <c:pt idx="640">
                  <c:v>1.3</c:v>
                </c:pt>
                <c:pt idx="641">
                  <c:v>1.3</c:v>
                </c:pt>
                <c:pt idx="642">
                  <c:v>1.3</c:v>
                </c:pt>
                <c:pt idx="643">
                  <c:v>1.3</c:v>
                </c:pt>
                <c:pt idx="644">
                  <c:v>1.32</c:v>
                </c:pt>
                <c:pt idx="645">
                  <c:v>1.32</c:v>
                </c:pt>
                <c:pt idx="646">
                  <c:v>1.32</c:v>
                </c:pt>
                <c:pt idx="647">
                  <c:v>1.32</c:v>
                </c:pt>
                <c:pt idx="648">
                  <c:v>1.32</c:v>
                </c:pt>
                <c:pt idx="649">
                  <c:v>1.32</c:v>
                </c:pt>
                <c:pt idx="650">
                  <c:v>1.32</c:v>
                </c:pt>
                <c:pt idx="651">
                  <c:v>1.32</c:v>
                </c:pt>
                <c:pt idx="652">
                  <c:v>1.34</c:v>
                </c:pt>
                <c:pt idx="653">
                  <c:v>1.34</c:v>
                </c:pt>
                <c:pt idx="654">
                  <c:v>1.34</c:v>
                </c:pt>
                <c:pt idx="655">
                  <c:v>1.34</c:v>
                </c:pt>
                <c:pt idx="656">
                  <c:v>1.34</c:v>
                </c:pt>
                <c:pt idx="657">
                  <c:v>1.34</c:v>
                </c:pt>
                <c:pt idx="658">
                  <c:v>1.34</c:v>
                </c:pt>
                <c:pt idx="659">
                  <c:v>1.34</c:v>
                </c:pt>
                <c:pt idx="660">
                  <c:v>1.34</c:v>
                </c:pt>
                <c:pt idx="661">
                  <c:v>1.34</c:v>
                </c:pt>
                <c:pt idx="662">
                  <c:v>1.34</c:v>
                </c:pt>
                <c:pt idx="663">
                  <c:v>1.34</c:v>
                </c:pt>
                <c:pt idx="664">
                  <c:v>1.34</c:v>
                </c:pt>
                <c:pt idx="665">
                  <c:v>1.34</c:v>
                </c:pt>
                <c:pt idx="666">
                  <c:v>1.34</c:v>
                </c:pt>
                <c:pt idx="667">
                  <c:v>1.34</c:v>
                </c:pt>
                <c:pt idx="668">
                  <c:v>1.34</c:v>
                </c:pt>
                <c:pt idx="669">
                  <c:v>1.34</c:v>
                </c:pt>
                <c:pt idx="670">
                  <c:v>1.32</c:v>
                </c:pt>
                <c:pt idx="671">
                  <c:v>1.32</c:v>
                </c:pt>
                <c:pt idx="672">
                  <c:v>1.32</c:v>
                </c:pt>
                <c:pt idx="673">
                  <c:v>1.32</c:v>
                </c:pt>
                <c:pt idx="674">
                  <c:v>1.32</c:v>
                </c:pt>
                <c:pt idx="675">
                  <c:v>1.32</c:v>
                </c:pt>
                <c:pt idx="676">
                  <c:v>1.32</c:v>
                </c:pt>
                <c:pt idx="677">
                  <c:v>1.32</c:v>
                </c:pt>
                <c:pt idx="678">
                  <c:v>1.32</c:v>
                </c:pt>
                <c:pt idx="679">
                  <c:v>1.32</c:v>
                </c:pt>
                <c:pt idx="680">
                  <c:v>1.3</c:v>
                </c:pt>
                <c:pt idx="681">
                  <c:v>1.3</c:v>
                </c:pt>
                <c:pt idx="682">
                  <c:v>1.3</c:v>
                </c:pt>
                <c:pt idx="683">
                  <c:v>1.3</c:v>
                </c:pt>
                <c:pt idx="684">
                  <c:v>1.3</c:v>
                </c:pt>
                <c:pt idx="685">
                  <c:v>1.3</c:v>
                </c:pt>
                <c:pt idx="686">
                  <c:v>1.3</c:v>
                </c:pt>
                <c:pt idx="687">
                  <c:v>1.3</c:v>
                </c:pt>
                <c:pt idx="688">
                  <c:v>1.3</c:v>
                </c:pt>
                <c:pt idx="689">
                  <c:v>1.3</c:v>
                </c:pt>
                <c:pt idx="690">
                  <c:v>1.3</c:v>
                </c:pt>
                <c:pt idx="691">
                  <c:v>1.3</c:v>
                </c:pt>
                <c:pt idx="692">
                  <c:v>1.3</c:v>
                </c:pt>
                <c:pt idx="693">
                  <c:v>1.3</c:v>
                </c:pt>
                <c:pt idx="694">
                  <c:v>1.3</c:v>
                </c:pt>
                <c:pt idx="695">
                  <c:v>1.3</c:v>
                </c:pt>
                <c:pt idx="696">
                  <c:v>1.3</c:v>
                </c:pt>
                <c:pt idx="697">
                  <c:v>1.3</c:v>
                </c:pt>
                <c:pt idx="698">
                  <c:v>1.28</c:v>
                </c:pt>
                <c:pt idx="699">
                  <c:v>1.28</c:v>
                </c:pt>
                <c:pt idx="700">
                  <c:v>1.28</c:v>
                </c:pt>
                <c:pt idx="701">
                  <c:v>1.28</c:v>
                </c:pt>
                <c:pt idx="702">
                  <c:v>1.28</c:v>
                </c:pt>
                <c:pt idx="703">
                  <c:v>1.28</c:v>
                </c:pt>
                <c:pt idx="704">
                  <c:v>1.28</c:v>
                </c:pt>
                <c:pt idx="705">
                  <c:v>1.28</c:v>
                </c:pt>
                <c:pt idx="706">
                  <c:v>1.28</c:v>
                </c:pt>
                <c:pt idx="707">
                  <c:v>1.28</c:v>
                </c:pt>
                <c:pt idx="708">
                  <c:v>1.28</c:v>
                </c:pt>
                <c:pt idx="709">
                  <c:v>1.28</c:v>
                </c:pt>
                <c:pt idx="710">
                  <c:v>1.28</c:v>
                </c:pt>
                <c:pt idx="711">
                  <c:v>1.28</c:v>
                </c:pt>
                <c:pt idx="712">
                  <c:v>1.28</c:v>
                </c:pt>
                <c:pt idx="713">
                  <c:v>1.3</c:v>
                </c:pt>
                <c:pt idx="714">
                  <c:v>1.3</c:v>
                </c:pt>
                <c:pt idx="715">
                  <c:v>1.3</c:v>
                </c:pt>
                <c:pt idx="716">
                  <c:v>1.3</c:v>
                </c:pt>
                <c:pt idx="717">
                  <c:v>1.3</c:v>
                </c:pt>
                <c:pt idx="718">
                  <c:v>1.3</c:v>
                </c:pt>
                <c:pt idx="719">
                  <c:v>1.3</c:v>
                </c:pt>
                <c:pt idx="720">
                  <c:v>1.3</c:v>
                </c:pt>
                <c:pt idx="721">
                  <c:v>1.3</c:v>
                </c:pt>
                <c:pt idx="722">
                  <c:v>1.3</c:v>
                </c:pt>
                <c:pt idx="723">
                  <c:v>1.3</c:v>
                </c:pt>
                <c:pt idx="724">
                  <c:v>1.3</c:v>
                </c:pt>
                <c:pt idx="725">
                  <c:v>1.3</c:v>
                </c:pt>
                <c:pt idx="726">
                  <c:v>1.3</c:v>
                </c:pt>
                <c:pt idx="727">
                  <c:v>1.3</c:v>
                </c:pt>
                <c:pt idx="728">
                  <c:v>1.3</c:v>
                </c:pt>
                <c:pt idx="729">
                  <c:v>1.3</c:v>
                </c:pt>
                <c:pt idx="730">
                  <c:v>1.3</c:v>
                </c:pt>
                <c:pt idx="731">
                  <c:v>1.3</c:v>
                </c:pt>
                <c:pt idx="732">
                  <c:v>1.3</c:v>
                </c:pt>
                <c:pt idx="733">
                  <c:v>1.3</c:v>
                </c:pt>
                <c:pt idx="734">
                  <c:v>1.3</c:v>
                </c:pt>
                <c:pt idx="735">
                  <c:v>1.3</c:v>
                </c:pt>
                <c:pt idx="736">
                  <c:v>1.3</c:v>
                </c:pt>
                <c:pt idx="737">
                  <c:v>1.3</c:v>
                </c:pt>
                <c:pt idx="738">
                  <c:v>1.3</c:v>
                </c:pt>
                <c:pt idx="739">
                  <c:v>1.3</c:v>
                </c:pt>
                <c:pt idx="740">
                  <c:v>1.3</c:v>
                </c:pt>
                <c:pt idx="741">
                  <c:v>1.3</c:v>
                </c:pt>
                <c:pt idx="742">
                  <c:v>1.3</c:v>
                </c:pt>
                <c:pt idx="743">
                  <c:v>1.3</c:v>
                </c:pt>
                <c:pt idx="744">
                  <c:v>1.3</c:v>
                </c:pt>
                <c:pt idx="745">
                  <c:v>1.3</c:v>
                </c:pt>
                <c:pt idx="746">
                  <c:v>1.3</c:v>
                </c:pt>
                <c:pt idx="747">
                  <c:v>1.3</c:v>
                </c:pt>
                <c:pt idx="748">
                  <c:v>1.3</c:v>
                </c:pt>
                <c:pt idx="749">
                  <c:v>1.3</c:v>
                </c:pt>
                <c:pt idx="750">
                  <c:v>1.3</c:v>
                </c:pt>
                <c:pt idx="751">
                  <c:v>1.3</c:v>
                </c:pt>
                <c:pt idx="752">
                  <c:v>1.3</c:v>
                </c:pt>
                <c:pt idx="753">
                  <c:v>1.3</c:v>
                </c:pt>
                <c:pt idx="754">
                  <c:v>1.3</c:v>
                </c:pt>
                <c:pt idx="755">
                  <c:v>1.3</c:v>
                </c:pt>
                <c:pt idx="756">
                  <c:v>1.32</c:v>
                </c:pt>
                <c:pt idx="757">
                  <c:v>1.32</c:v>
                </c:pt>
                <c:pt idx="758">
                  <c:v>1.32</c:v>
                </c:pt>
                <c:pt idx="759">
                  <c:v>1.32</c:v>
                </c:pt>
                <c:pt idx="760">
                  <c:v>1.32</c:v>
                </c:pt>
                <c:pt idx="761">
                  <c:v>1.32</c:v>
                </c:pt>
                <c:pt idx="762">
                  <c:v>1.32</c:v>
                </c:pt>
                <c:pt idx="763">
                  <c:v>1.32</c:v>
                </c:pt>
                <c:pt idx="764">
                  <c:v>1.32</c:v>
                </c:pt>
                <c:pt idx="765">
                  <c:v>1.32</c:v>
                </c:pt>
                <c:pt idx="766">
                  <c:v>1.32</c:v>
                </c:pt>
                <c:pt idx="767">
                  <c:v>1.32</c:v>
                </c:pt>
                <c:pt idx="768">
                  <c:v>1.32</c:v>
                </c:pt>
                <c:pt idx="769">
                  <c:v>1.32</c:v>
                </c:pt>
                <c:pt idx="770">
                  <c:v>1.32</c:v>
                </c:pt>
                <c:pt idx="771">
                  <c:v>1.32</c:v>
                </c:pt>
                <c:pt idx="772">
                  <c:v>1.32</c:v>
                </c:pt>
                <c:pt idx="773">
                  <c:v>1.32</c:v>
                </c:pt>
                <c:pt idx="774">
                  <c:v>1.32</c:v>
                </c:pt>
                <c:pt idx="775">
                  <c:v>1.32</c:v>
                </c:pt>
                <c:pt idx="776">
                  <c:v>1.32</c:v>
                </c:pt>
                <c:pt idx="777">
                  <c:v>1.32</c:v>
                </c:pt>
                <c:pt idx="778">
                  <c:v>1.32</c:v>
                </c:pt>
                <c:pt idx="779">
                  <c:v>1.32</c:v>
                </c:pt>
                <c:pt idx="780">
                  <c:v>1.32</c:v>
                </c:pt>
                <c:pt idx="781">
                  <c:v>1.32</c:v>
                </c:pt>
                <c:pt idx="782">
                  <c:v>1.32</c:v>
                </c:pt>
                <c:pt idx="783">
                  <c:v>1.32</c:v>
                </c:pt>
                <c:pt idx="784">
                  <c:v>1.32</c:v>
                </c:pt>
                <c:pt idx="785">
                  <c:v>1.32</c:v>
                </c:pt>
                <c:pt idx="786">
                  <c:v>1.32</c:v>
                </c:pt>
                <c:pt idx="787">
                  <c:v>1.32</c:v>
                </c:pt>
                <c:pt idx="788">
                  <c:v>1.32</c:v>
                </c:pt>
                <c:pt idx="789">
                  <c:v>1.32</c:v>
                </c:pt>
                <c:pt idx="790">
                  <c:v>1.32</c:v>
                </c:pt>
                <c:pt idx="791">
                  <c:v>1.32</c:v>
                </c:pt>
                <c:pt idx="792">
                  <c:v>1.32</c:v>
                </c:pt>
                <c:pt idx="793">
                  <c:v>1.32</c:v>
                </c:pt>
                <c:pt idx="794">
                  <c:v>1.32</c:v>
                </c:pt>
                <c:pt idx="795">
                  <c:v>1.32</c:v>
                </c:pt>
                <c:pt idx="796">
                  <c:v>1.32</c:v>
                </c:pt>
                <c:pt idx="797">
                  <c:v>1.32</c:v>
                </c:pt>
                <c:pt idx="798">
                  <c:v>1.32</c:v>
                </c:pt>
                <c:pt idx="799">
                  <c:v>1.32</c:v>
                </c:pt>
                <c:pt idx="800">
                  <c:v>1.32</c:v>
                </c:pt>
                <c:pt idx="801">
                  <c:v>1.32</c:v>
                </c:pt>
                <c:pt idx="802">
                  <c:v>1.32</c:v>
                </c:pt>
                <c:pt idx="803">
                  <c:v>1.32</c:v>
                </c:pt>
                <c:pt idx="804">
                  <c:v>1.32</c:v>
                </c:pt>
                <c:pt idx="805">
                  <c:v>1.32</c:v>
                </c:pt>
                <c:pt idx="806">
                  <c:v>1.32</c:v>
                </c:pt>
                <c:pt idx="807">
                  <c:v>1.32</c:v>
                </c:pt>
                <c:pt idx="808">
                  <c:v>1.32</c:v>
                </c:pt>
                <c:pt idx="809">
                  <c:v>1.32</c:v>
                </c:pt>
                <c:pt idx="810">
                  <c:v>1.32</c:v>
                </c:pt>
                <c:pt idx="811">
                  <c:v>1.34</c:v>
                </c:pt>
                <c:pt idx="812">
                  <c:v>1.34</c:v>
                </c:pt>
                <c:pt idx="813">
                  <c:v>1.34</c:v>
                </c:pt>
                <c:pt idx="814">
                  <c:v>1.34</c:v>
                </c:pt>
                <c:pt idx="815">
                  <c:v>1.34</c:v>
                </c:pt>
                <c:pt idx="816">
                  <c:v>1.34</c:v>
                </c:pt>
                <c:pt idx="817">
                  <c:v>1.34</c:v>
                </c:pt>
                <c:pt idx="818">
                  <c:v>1.34</c:v>
                </c:pt>
                <c:pt idx="819">
                  <c:v>1.34</c:v>
                </c:pt>
                <c:pt idx="820">
                  <c:v>1.34</c:v>
                </c:pt>
                <c:pt idx="821">
                  <c:v>1.36</c:v>
                </c:pt>
                <c:pt idx="822">
                  <c:v>1.36</c:v>
                </c:pt>
                <c:pt idx="823">
                  <c:v>1.36</c:v>
                </c:pt>
                <c:pt idx="824">
                  <c:v>1.36</c:v>
                </c:pt>
                <c:pt idx="825">
                  <c:v>1.36</c:v>
                </c:pt>
                <c:pt idx="826">
                  <c:v>1.36</c:v>
                </c:pt>
                <c:pt idx="827">
                  <c:v>1.36</c:v>
                </c:pt>
                <c:pt idx="828">
                  <c:v>1.38</c:v>
                </c:pt>
                <c:pt idx="829">
                  <c:v>1.38</c:v>
                </c:pt>
                <c:pt idx="830">
                  <c:v>1.38</c:v>
                </c:pt>
                <c:pt idx="831">
                  <c:v>1.38</c:v>
                </c:pt>
                <c:pt idx="832">
                  <c:v>1.38</c:v>
                </c:pt>
                <c:pt idx="833">
                  <c:v>1.38</c:v>
                </c:pt>
                <c:pt idx="834">
                  <c:v>1.38</c:v>
                </c:pt>
                <c:pt idx="835">
                  <c:v>1.4</c:v>
                </c:pt>
                <c:pt idx="836">
                  <c:v>1.4</c:v>
                </c:pt>
                <c:pt idx="837">
                  <c:v>1.4</c:v>
                </c:pt>
                <c:pt idx="838">
                  <c:v>1.4</c:v>
                </c:pt>
                <c:pt idx="839">
                  <c:v>1.4</c:v>
                </c:pt>
                <c:pt idx="840">
                  <c:v>1.42</c:v>
                </c:pt>
                <c:pt idx="841">
                  <c:v>1.42</c:v>
                </c:pt>
                <c:pt idx="842">
                  <c:v>1.42</c:v>
                </c:pt>
                <c:pt idx="843">
                  <c:v>1.42</c:v>
                </c:pt>
                <c:pt idx="844">
                  <c:v>1.42</c:v>
                </c:pt>
                <c:pt idx="845">
                  <c:v>1.42</c:v>
                </c:pt>
                <c:pt idx="846">
                  <c:v>1.42</c:v>
                </c:pt>
                <c:pt idx="847">
                  <c:v>1.42</c:v>
                </c:pt>
                <c:pt idx="848">
                  <c:v>1.42</c:v>
                </c:pt>
                <c:pt idx="849">
                  <c:v>1.44</c:v>
                </c:pt>
                <c:pt idx="850">
                  <c:v>1.44</c:v>
                </c:pt>
                <c:pt idx="851">
                  <c:v>1.44</c:v>
                </c:pt>
                <c:pt idx="852">
                  <c:v>1.44</c:v>
                </c:pt>
                <c:pt idx="853">
                  <c:v>1.44</c:v>
                </c:pt>
                <c:pt idx="854">
                  <c:v>1.44</c:v>
                </c:pt>
                <c:pt idx="855">
                  <c:v>1.44</c:v>
                </c:pt>
                <c:pt idx="856">
                  <c:v>1.44</c:v>
                </c:pt>
                <c:pt idx="857">
                  <c:v>1.44</c:v>
                </c:pt>
                <c:pt idx="858">
                  <c:v>1.44</c:v>
                </c:pt>
                <c:pt idx="859">
                  <c:v>1.44</c:v>
                </c:pt>
                <c:pt idx="860">
                  <c:v>1.44</c:v>
                </c:pt>
                <c:pt idx="861">
                  <c:v>1.44</c:v>
                </c:pt>
                <c:pt idx="862">
                  <c:v>1.44</c:v>
                </c:pt>
                <c:pt idx="863">
                  <c:v>1.44</c:v>
                </c:pt>
                <c:pt idx="864">
                  <c:v>1.44</c:v>
                </c:pt>
                <c:pt idx="865">
                  <c:v>1.44</c:v>
                </c:pt>
                <c:pt idx="866">
                  <c:v>1.44</c:v>
                </c:pt>
                <c:pt idx="867">
                  <c:v>1.44</c:v>
                </c:pt>
                <c:pt idx="868">
                  <c:v>1.44</c:v>
                </c:pt>
                <c:pt idx="869">
                  <c:v>1.44</c:v>
                </c:pt>
                <c:pt idx="870">
                  <c:v>1.44</c:v>
                </c:pt>
                <c:pt idx="871">
                  <c:v>1.44</c:v>
                </c:pt>
                <c:pt idx="872">
                  <c:v>1.44</c:v>
                </c:pt>
                <c:pt idx="873">
                  <c:v>1.44</c:v>
                </c:pt>
                <c:pt idx="874">
                  <c:v>1.44</c:v>
                </c:pt>
                <c:pt idx="875">
                  <c:v>1.44</c:v>
                </c:pt>
                <c:pt idx="876">
                  <c:v>1.44</c:v>
                </c:pt>
                <c:pt idx="877">
                  <c:v>1.44</c:v>
                </c:pt>
                <c:pt idx="878">
                  <c:v>1.44</c:v>
                </c:pt>
                <c:pt idx="879">
                  <c:v>1.44</c:v>
                </c:pt>
                <c:pt idx="880">
                  <c:v>1.44</c:v>
                </c:pt>
                <c:pt idx="881">
                  <c:v>1.44</c:v>
                </c:pt>
                <c:pt idx="882">
                  <c:v>1.44</c:v>
                </c:pt>
                <c:pt idx="883">
                  <c:v>1.44</c:v>
                </c:pt>
                <c:pt idx="884">
                  <c:v>1.44</c:v>
                </c:pt>
                <c:pt idx="885">
                  <c:v>1.44</c:v>
                </c:pt>
                <c:pt idx="886">
                  <c:v>1.44</c:v>
                </c:pt>
                <c:pt idx="887">
                  <c:v>1.44</c:v>
                </c:pt>
                <c:pt idx="888">
                  <c:v>1.44</c:v>
                </c:pt>
                <c:pt idx="889">
                  <c:v>1.44</c:v>
                </c:pt>
                <c:pt idx="890">
                  <c:v>1.44</c:v>
                </c:pt>
                <c:pt idx="891">
                  <c:v>1.44</c:v>
                </c:pt>
                <c:pt idx="892">
                  <c:v>1.44</c:v>
                </c:pt>
                <c:pt idx="893">
                  <c:v>1.44</c:v>
                </c:pt>
                <c:pt idx="894">
                  <c:v>1.44</c:v>
                </c:pt>
                <c:pt idx="895">
                  <c:v>1.44</c:v>
                </c:pt>
                <c:pt idx="896">
                  <c:v>1.44</c:v>
                </c:pt>
                <c:pt idx="897">
                  <c:v>1.44</c:v>
                </c:pt>
                <c:pt idx="898">
                  <c:v>1.44</c:v>
                </c:pt>
                <c:pt idx="899">
                  <c:v>1.44</c:v>
                </c:pt>
                <c:pt idx="900">
                  <c:v>1.44</c:v>
                </c:pt>
                <c:pt idx="901">
                  <c:v>1.44</c:v>
                </c:pt>
                <c:pt idx="902">
                  <c:v>1.44</c:v>
                </c:pt>
                <c:pt idx="903">
                  <c:v>1.44</c:v>
                </c:pt>
                <c:pt idx="904">
                  <c:v>1.44</c:v>
                </c:pt>
                <c:pt idx="905">
                  <c:v>1.44</c:v>
                </c:pt>
                <c:pt idx="906">
                  <c:v>1.44</c:v>
                </c:pt>
                <c:pt idx="907">
                  <c:v>1.44</c:v>
                </c:pt>
                <c:pt idx="908">
                  <c:v>1.44</c:v>
                </c:pt>
                <c:pt idx="909">
                  <c:v>1.44</c:v>
                </c:pt>
                <c:pt idx="910">
                  <c:v>1.44</c:v>
                </c:pt>
                <c:pt idx="911">
                  <c:v>1.44</c:v>
                </c:pt>
                <c:pt idx="912">
                  <c:v>1.44</c:v>
                </c:pt>
                <c:pt idx="913">
                  <c:v>1.44</c:v>
                </c:pt>
                <c:pt idx="914">
                  <c:v>1.44</c:v>
                </c:pt>
                <c:pt idx="915">
                  <c:v>1.44</c:v>
                </c:pt>
                <c:pt idx="916">
                  <c:v>1.44</c:v>
                </c:pt>
                <c:pt idx="917">
                  <c:v>1.44</c:v>
                </c:pt>
                <c:pt idx="918">
                  <c:v>1.46</c:v>
                </c:pt>
                <c:pt idx="919">
                  <c:v>1.46</c:v>
                </c:pt>
                <c:pt idx="920">
                  <c:v>1.46</c:v>
                </c:pt>
                <c:pt idx="921">
                  <c:v>1.46</c:v>
                </c:pt>
                <c:pt idx="922">
                  <c:v>1.46</c:v>
                </c:pt>
                <c:pt idx="923">
                  <c:v>1.46</c:v>
                </c:pt>
                <c:pt idx="924">
                  <c:v>1.46</c:v>
                </c:pt>
                <c:pt idx="925">
                  <c:v>1.46</c:v>
                </c:pt>
                <c:pt idx="926">
                  <c:v>1.46</c:v>
                </c:pt>
                <c:pt idx="927">
                  <c:v>1.46</c:v>
                </c:pt>
                <c:pt idx="928">
                  <c:v>1.46</c:v>
                </c:pt>
                <c:pt idx="929">
                  <c:v>1.46</c:v>
                </c:pt>
                <c:pt idx="930">
                  <c:v>1.46</c:v>
                </c:pt>
                <c:pt idx="931">
                  <c:v>1.46</c:v>
                </c:pt>
                <c:pt idx="932">
                  <c:v>1.46</c:v>
                </c:pt>
                <c:pt idx="933">
                  <c:v>1.46</c:v>
                </c:pt>
                <c:pt idx="934">
                  <c:v>1.46</c:v>
                </c:pt>
                <c:pt idx="935">
                  <c:v>1.46</c:v>
                </c:pt>
                <c:pt idx="936">
                  <c:v>1.46</c:v>
                </c:pt>
                <c:pt idx="937">
                  <c:v>1.46</c:v>
                </c:pt>
                <c:pt idx="938">
                  <c:v>1.46</c:v>
                </c:pt>
                <c:pt idx="939">
                  <c:v>1.46</c:v>
                </c:pt>
                <c:pt idx="940">
                  <c:v>1.48</c:v>
                </c:pt>
                <c:pt idx="941">
                  <c:v>1.48</c:v>
                </c:pt>
                <c:pt idx="942">
                  <c:v>1.48</c:v>
                </c:pt>
                <c:pt idx="943">
                  <c:v>1.48</c:v>
                </c:pt>
                <c:pt idx="944">
                  <c:v>1.48</c:v>
                </c:pt>
                <c:pt idx="945">
                  <c:v>1.48</c:v>
                </c:pt>
                <c:pt idx="946">
                  <c:v>1.48</c:v>
                </c:pt>
                <c:pt idx="947">
                  <c:v>1.48</c:v>
                </c:pt>
                <c:pt idx="948">
                  <c:v>1.48</c:v>
                </c:pt>
                <c:pt idx="949">
                  <c:v>1.48</c:v>
                </c:pt>
                <c:pt idx="950">
                  <c:v>1.48</c:v>
                </c:pt>
                <c:pt idx="951">
                  <c:v>1.48</c:v>
                </c:pt>
                <c:pt idx="952">
                  <c:v>1.48</c:v>
                </c:pt>
                <c:pt idx="953">
                  <c:v>1.5</c:v>
                </c:pt>
                <c:pt idx="954">
                  <c:v>1.5</c:v>
                </c:pt>
                <c:pt idx="955">
                  <c:v>1.5</c:v>
                </c:pt>
                <c:pt idx="956">
                  <c:v>1.5</c:v>
                </c:pt>
                <c:pt idx="957">
                  <c:v>1.5</c:v>
                </c:pt>
                <c:pt idx="958">
                  <c:v>1.5</c:v>
                </c:pt>
                <c:pt idx="959">
                  <c:v>1.5</c:v>
                </c:pt>
                <c:pt idx="960">
                  <c:v>1.5</c:v>
                </c:pt>
                <c:pt idx="961">
                  <c:v>1.5</c:v>
                </c:pt>
                <c:pt idx="962">
                  <c:v>1.5</c:v>
                </c:pt>
                <c:pt idx="963">
                  <c:v>1.5</c:v>
                </c:pt>
                <c:pt idx="964">
                  <c:v>1.5</c:v>
                </c:pt>
                <c:pt idx="965">
                  <c:v>1.5</c:v>
                </c:pt>
                <c:pt idx="966">
                  <c:v>1.5</c:v>
                </c:pt>
                <c:pt idx="967">
                  <c:v>1.5</c:v>
                </c:pt>
                <c:pt idx="968">
                  <c:v>1.5</c:v>
                </c:pt>
                <c:pt idx="969">
                  <c:v>1.5</c:v>
                </c:pt>
                <c:pt idx="970">
                  <c:v>1.5</c:v>
                </c:pt>
                <c:pt idx="971">
                  <c:v>1.5</c:v>
                </c:pt>
                <c:pt idx="972">
                  <c:v>1.5</c:v>
                </c:pt>
                <c:pt idx="973">
                  <c:v>1.5</c:v>
                </c:pt>
                <c:pt idx="974">
                  <c:v>1.5</c:v>
                </c:pt>
                <c:pt idx="975">
                  <c:v>1.5</c:v>
                </c:pt>
                <c:pt idx="976">
                  <c:v>1.5</c:v>
                </c:pt>
                <c:pt idx="977">
                  <c:v>1.5</c:v>
                </c:pt>
                <c:pt idx="978">
                  <c:v>1.5</c:v>
                </c:pt>
                <c:pt idx="979">
                  <c:v>1.5</c:v>
                </c:pt>
                <c:pt idx="980">
                  <c:v>1.5</c:v>
                </c:pt>
                <c:pt idx="981">
                  <c:v>1.5</c:v>
                </c:pt>
                <c:pt idx="982">
                  <c:v>1.5</c:v>
                </c:pt>
                <c:pt idx="983">
                  <c:v>1.5</c:v>
                </c:pt>
                <c:pt idx="984">
                  <c:v>1.48</c:v>
                </c:pt>
                <c:pt idx="985">
                  <c:v>1.48</c:v>
                </c:pt>
                <c:pt idx="986">
                  <c:v>1.48</c:v>
                </c:pt>
                <c:pt idx="987">
                  <c:v>1.48</c:v>
                </c:pt>
                <c:pt idx="988">
                  <c:v>1.48</c:v>
                </c:pt>
                <c:pt idx="989">
                  <c:v>1.48</c:v>
                </c:pt>
                <c:pt idx="990">
                  <c:v>1.48</c:v>
                </c:pt>
                <c:pt idx="991">
                  <c:v>1.48</c:v>
                </c:pt>
                <c:pt idx="992">
                  <c:v>1.48</c:v>
                </c:pt>
                <c:pt idx="993">
                  <c:v>1.48</c:v>
                </c:pt>
                <c:pt idx="994">
                  <c:v>1.48</c:v>
                </c:pt>
                <c:pt idx="995">
                  <c:v>1.48</c:v>
                </c:pt>
                <c:pt idx="996">
                  <c:v>1.48</c:v>
                </c:pt>
                <c:pt idx="997">
                  <c:v>1.48</c:v>
                </c:pt>
                <c:pt idx="998">
                  <c:v>1.46</c:v>
                </c:pt>
                <c:pt idx="999">
                  <c:v>1.46</c:v>
                </c:pt>
                <c:pt idx="1000">
                  <c:v>1.46</c:v>
                </c:pt>
                <c:pt idx="1001">
                  <c:v>1.46</c:v>
                </c:pt>
                <c:pt idx="1002">
                  <c:v>1.46</c:v>
                </c:pt>
                <c:pt idx="1003">
                  <c:v>1.46</c:v>
                </c:pt>
                <c:pt idx="1004">
                  <c:v>1.46</c:v>
                </c:pt>
                <c:pt idx="1005">
                  <c:v>1.46</c:v>
                </c:pt>
                <c:pt idx="1006">
                  <c:v>1.46</c:v>
                </c:pt>
                <c:pt idx="1007">
                  <c:v>1.46</c:v>
                </c:pt>
                <c:pt idx="1008">
                  <c:v>1.46</c:v>
                </c:pt>
                <c:pt idx="1009">
                  <c:v>1.46</c:v>
                </c:pt>
                <c:pt idx="1010">
                  <c:v>1.46</c:v>
                </c:pt>
                <c:pt idx="1011">
                  <c:v>1.46</c:v>
                </c:pt>
                <c:pt idx="1012">
                  <c:v>1.46</c:v>
                </c:pt>
                <c:pt idx="1013">
                  <c:v>1.46</c:v>
                </c:pt>
                <c:pt idx="1014">
                  <c:v>1.46</c:v>
                </c:pt>
                <c:pt idx="1015">
                  <c:v>1.46</c:v>
                </c:pt>
                <c:pt idx="1016">
                  <c:v>1.46</c:v>
                </c:pt>
                <c:pt idx="1017">
                  <c:v>1.46</c:v>
                </c:pt>
                <c:pt idx="1018">
                  <c:v>1.46</c:v>
                </c:pt>
                <c:pt idx="1019">
                  <c:v>1.46</c:v>
                </c:pt>
                <c:pt idx="1020">
                  <c:v>1.48</c:v>
                </c:pt>
                <c:pt idx="1021">
                  <c:v>1.48</c:v>
                </c:pt>
                <c:pt idx="1022">
                  <c:v>1.48</c:v>
                </c:pt>
                <c:pt idx="1023">
                  <c:v>1.48</c:v>
                </c:pt>
                <c:pt idx="1024">
                  <c:v>1.48</c:v>
                </c:pt>
                <c:pt idx="1025">
                  <c:v>1.48</c:v>
                </c:pt>
                <c:pt idx="1026">
                  <c:v>1.48</c:v>
                </c:pt>
                <c:pt idx="1027">
                  <c:v>1.48</c:v>
                </c:pt>
                <c:pt idx="1028">
                  <c:v>1.48</c:v>
                </c:pt>
                <c:pt idx="1029">
                  <c:v>1.48</c:v>
                </c:pt>
                <c:pt idx="1030">
                  <c:v>1.48</c:v>
                </c:pt>
                <c:pt idx="1031">
                  <c:v>1.48</c:v>
                </c:pt>
                <c:pt idx="1032">
                  <c:v>1.5</c:v>
                </c:pt>
                <c:pt idx="1033">
                  <c:v>1.5</c:v>
                </c:pt>
                <c:pt idx="1034">
                  <c:v>1.5</c:v>
                </c:pt>
                <c:pt idx="1035">
                  <c:v>1.5</c:v>
                </c:pt>
                <c:pt idx="1036">
                  <c:v>1.5</c:v>
                </c:pt>
                <c:pt idx="1037">
                  <c:v>1.5</c:v>
                </c:pt>
                <c:pt idx="1038">
                  <c:v>1.5</c:v>
                </c:pt>
                <c:pt idx="1039">
                  <c:v>1.52</c:v>
                </c:pt>
                <c:pt idx="1040">
                  <c:v>1.52</c:v>
                </c:pt>
                <c:pt idx="1041">
                  <c:v>1.52</c:v>
                </c:pt>
                <c:pt idx="1042">
                  <c:v>1.52</c:v>
                </c:pt>
                <c:pt idx="1043">
                  <c:v>1.52</c:v>
                </c:pt>
                <c:pt idx="1044">
                  <c:v>1.52</c:v>
                </c:pt>
                <c:pt idx="1045">
                  <c:v>1.54</c:v>
                </c:pt>
                <c:pt idx="1046">
                  <c:v>1.54</c:v>
                </c:pt>
                <c:pt idx="1047">
                  <c:v>1.54</c:v>
                </c:pt>
                <c:pt idx="1048">
                  <c:v>1.54</c:v>
                </c:pt>
                <c:pt idx="1049">
                  <c:v>1.54</c:v>
                </c:pt>
                <c:pt idx="1050">
                  <c:v>1.54</c:v>
                </c:pt>
                <c:pt idx="1051">
                  <c:v>1.54</c:v>
                </c:pt>
                <c:pt idx="1052">
                  <c:v>1.56</c:v>
                </c:pt>
                <c:pt idx="1053">
                  <c:v>1.56</c:v>
                </c:pt>
                <c:pt idx="1054">
                  <c:v>1.56</c:v>
                </c:pt>
                <c:pt idx="1055">
                  <c:v>1.56</c:v>
                </c:pt>
                <c:pt idx="1056">
                  <c:v>1.56</c:v>
                </c:pt>
                <c:pt idx="1057">
                  <c:v>1.56</c:v>
                </c:pt>
                <c:pt idx="1058">
                  <c:v>1.56</c:v>
                </c:pt>
                <c:pt idx="1059">
                  <c:v>1.56</c:v>
                </c:pt>
                <c:pt idx="1060">
                  <c:v>1.56</c:v>
                </c:pt>
                <c:pt idx="1061">
                  <c:v>1.56</c:v>
                </c:pt>
                <c:pt idx="1062">
                  <c:v>1.56</c:v>
                </c:pt>
                <c:pt idx="1063">
                  <c:v>1.58</c:v>
                </c:pt>
                <c:pt idx="1064">
                  <c:v>1.58</c:v>
                </c:pt>
                <c:pt idx="1065">
                  <c:v>1.58</c:v>
                </c:pt>
                <c:pt idx="1066">
                  <c:v>1.58</c:v>
                </c:pt>
                <c:pt idx="1067">
                  <c:v>1.58</c:v>
                </c:pt>
                <c:pt idx="1068">
                  <c:v>1.58</c:v>
                </c:pt>
                <c:pt idx="1069">
                  <c:v>1.58</c:v>
                </c:pt>
                <c:pt idx="1070">
                  <c:v>1.58</c:v>
                </c:pt>
                <c:pt idx="1071">
                  <c:v>1.58</c:v>
                </c:pt>
                <c:pt idx="1072">
                  <c:v>1.58</c:v>
                </c:pt>
                <c:pt idx="1073">
                  <c:v>1.58</c:v>
                </c:pt>
                <c:pt idx="1074">
                  <c:v>1.58</c:v>
                </c:pt>
                <c:pt idx="1075">
                  <c:v>1.58</c:v>
                </c:pt>
                <c:pt idx="1076">
                  <c:v>1.58</c:v>
                </c:pt>
                <c:pt idx="1077">
                  <c:v>1.58</c:v>
                </c:pt>
                <c:pt idx="1078">
                  <c:v>1.58</c:v>
                </c:pt>
                <c:pt idx="1079">
                  <c:v>1.58</c:v>
                </c:pt>
                <c:pt idx="1080">
                  <c:v>1.58</c:v>
                </c:pt>
                <c:pt idx="1081">
                  <c:v>1.58</c:v>
                </c:pt>
                <c:pt idx="1082">
                  <c:v>1.58</c:v>
                </c:pt>
                <c:pt idx="1083">
                  <c:v>1.58</c:v>
                </c:pt>
                <c:pt idx="1084">
                  <c:v>1.58</c:v>
                </c:pt>
                <c:pt idx="1085">
                  <c:v>1.58</c:v>
                </c:pt>
                <c:pt idx="1086">
                  <c:v>1.58</c:v>
                </c:pt>
                <c:pt idx="1087">
                  <c:v>1.58</c:v>
                </c:pt>
                <c:pt idx="1088">
                  <c:v>1.58</c:v>
                </c:pt>
                <c:pt idx="1089">
                  <c:v>1.58</c:v>
                </c:pt>
                <c:pt idx="1090">
                  <c:v>1.58</c:v>
                </c:pt>
                <c:pt idx="1091">
                  <c:v>1.58</c:v>
                </c:pt>
                <c:pt idx="1092">
                  <c:v>1.58</c:v>
                </c:pt>
                <c:pt idx="1093">
                  <c:v>1.58</c:v>
                </c:pt>
                <c:pt idx="1094">
                  <c:v>1.58</c:v>
                </c:pt>
                <c:pt idx="1095">
                  <c:v>1.58</c:v>
                </c:pt>
                <c:pt idx="1096">
                  <c:v>1.58</c:v>
                </c:pt>
                <c:pt idx="1097">
                  <c:v>1.58</c:v>
                </c:pt>
                <c:pt idx="1098">
                  <c:v>1.58</c:v>
                </c:pt>
                <c:pt idx="1099">
                  <c:v>1.58</c:v>
                </c:pt>
                <c:pt idx="1100">
                  <c:v>1.58</c:v>
                </c:pt>
                <c:pt idx="1101">
                  <c:v>1.58</c:v>
                </c:pt>
                <c:pt idx="1102">
                  <c:v>1.56</c:v>
                </c:pt>
                <c:pt idx="1103">
                  <c:v>1.56</c:v>
                </c:pt>
                <c:pt idx="1104">
                  <c:v>1.56</c:v>
                </c:pt>
                <c:pt idx="1105">
                  <c:v>1.56</c:v>
                </c:pt>
                <c:pt idx="1106">
                  <c:v>1.56</c:v>
                </c:pt>
                <c:pt idx="1107">
                  <c:v>1.56</c:v>
                </c:pt>
                <c:pt idx="1108">
                  <c:v>1.56</c:v>
                </c:pt>
                <c:pt idx="1109">
                  <c:v>1.56</c:v>
                </c:pt>
                <c:pt idx="1110">
                  <c:v>1.56</c:v>
                </c:pt>
                <c:pt idx="1111">
                  <c:v>1.56</c:v>
                </c:pt>
                <c:pt idx="1112">
                  <c:v>1.56</c:v>
                </c:pt>
                <c:pt idx="1113">
                  <c:v>1.56</c:v>
                </c:pt>
                <c:pt idx="1114">
                  <c:v>1.56</c:v>
                </c:pt>
                <c:pt idx="1115">
                  <c:v>1.56</c:v>
                </c:pt>
                <c:pt idx="1116">
                  <c:v>1.56</c:v>
                </c:pt>
                <c:pt idx="1117">
                  <c:v>1.56</c:v>
                </c:pt>
                <c:pt idx="1118">
                  <c:v>1.56</c:v>
                </c:pt>
                <c:pt idx="1119">
                  <c:v>1.56</c:v>
                </c:pt>
                <c:pt idx="1120">
                  <c:v>1.56</c:v>
                </c:pt>
                <c:pt idx="1121">
                  <c:v>1.56</c:v>
                </c:pt>
                <c:pt idx="1122">
                  <c:v>1.56</c:v>
                </c:pt>
                <c:pt idx="1123">
                  <c:v>1.56</c:v>
                </c:pt>
                <c:pt idx="1124">
                  <c:v>1.56</c:v>
                </c:pt>
                <c:pt idx="1125">
                  <c:v>1.56</c:v>
                </c:pt>
                <c:pt idx="1126">
                  <c:v>1.56</c:v>
                </c:pt>
                <c:pt idx="1127">
                  <c:v>1.56</c:v>
                </c:pt>
                <c:pt idx="1128">
                  <c:v>1.56</c:v>
                </c:pt>
                <c:pt idx="1129">
                  <c:v>1.56</c:v>
                </c:pt>
                <c:pt idx="1130">
                  <c:v>1.56</c:v>
                </c:pt>
                <c:pt idx="1131">
                  <c:v>1.56</c:v>
                </c:pt>
                <c:pt idx="1132">
                  <c:v>1.56</c:v>
                </c:pt>
                <c:pt idx="1133">
                  <c:v>1.56</c:v>
                </c:pt>
                <c:pt idx="1134">
                  <c:v>1.56</c:v>
                </c:pt>
                <c:pt idx="1135">
                  <c:v>1.56</c:v>
                </c:pt>
                <c:pt idx="1136">
                  <c:v>1.56</c:v>
                </c:pt>
                <c:pt idx="1137">
                  <c:v>1.58</c:v>
                </c:pt>
                <c:pt idx="1138">
                  <c:v>1.58</c:v>
                </c:pt>
                <c:pt idx="1139">
                  <c:v>1.58</c:v>
                </c:pt>
                <c:pt idx="1140">
                  <c:v>1.58</c:v>
                </c:pt>
                <c:pt idx="1141">
                  <c:v>1.58</c:v>
                </c:pt>
                <c:pt idx="1142">
                  <c:v>1.58</c:v>
                </c:pt>
                <c:pt idx="1143">
                  <c:v>1.58</c:v>
                </c:pt>
                <c:pt idx="1144">
                  <c:v>1.58</c:v>
                </c:pt>
                <c:pt idx="1145">
                  <c:v>1.58</c:v>
                </c:pt>
                <c:pt idx="1146">
                  <c:v>1.6</c:v>
                </c:pt>
                <c:pt idx="1147">
                  <c:v>1.6</c:v>
                </c:pt>
                <c:pt idx="1148">
                  <c:v>1.6</c:v>
                </c:pt>
                <c:pt idx="1149">
                  <c:v>1.6</c:v>
                </c:pt>
                <c:pt idx="1150">
                  <c:v>1.6</c:v>
                </c:pt>
                <c:pt idx="1151">
                  <c:v>1.6</c:v>
                </c:pt>
                <c:pt idx="1152">
                  <c:v>1.62</c:v>
                </c:pt>
                <c:pt idx="1153">
                  <c:v>1.62</c:v>
                </c:pt>
                <c:pt idx="1154">
                  <c:v>1.62</c:v>
                </c:pt>
                <c:pt idx="1155">
                  <c:v>1.62</c:v>
                </c:pt>
                <c:pt idx="1156">
                  <c:v>1.62</c:v>
                </c:pt>
                <c:pt idx="1157">
                  <c:v>1.64</c:v>
                </c:pt>
                <c:pt idx="1158">
                  <c:v>1.64</c:v>
                </c:pt>
                <c:pt idx="1159">
                  <c:v>1.64</c:v>
                </c:pt>
                <c:pt idx="1160">
                  <c:v>1.64</c:v>
                </c:pt>
                <c:pt idx="1161">
                  <c:v>1.64</c:v>
                </c:pt>
                <c:pt idx="1162">
                  <c:v>1.64</c:v>
                </c:pt>
                <c:pt idx="1163">
                  <c:v>1.64</c:v>
                </c:pt>
                <c:pt idx="1164">
                  <c:v>1.64</c:v>
                </c:pt>
                <c:pt idx="1165">
                  <c:v>1.66</c:v>
                </c:pt>
                <c:pt idx="1166">
                  <c:v>1.66</c:v>
                </c:pt>
                <c:pt idx="1167">
                  <c:v>1.66</c:v>
                </c:pt>
                <c:pt idx="1168">
                  <c:v>1.66</c:v>
                </c:pt>
                <c:pt idx="1169">
                  <c:v>1.66</c:v>
                </c:pt>
                <c:pt idx="1170">
                  <c:v>1.66</c:v>
                </c:pt>
                <c:pt idx="1171">
                  <c:v>1.66</c:v>
                </c:pt>
                <c:pt idx="1172">
                  <c:v>1.66</c:v>
                </c:pt>
                <c:pt idx="1173">
                  <c:v>1.66</c:v>
                </c:pt>
                <c:pt idx="1174">
                  <c:v>1.66</c:v>
                </c:pt>
                <c:pt idx="1175">
                  <c:v>1.66</c:v>
                </c:pt>
                <c:pt idx="1176">
                  <c:v>1.66</c:v>
                </c:pt>
                <c:pt idx="1177">
                  <c:v>1.66</c:v>
                </c:pt>
                <c:pt idx="1178">
                  <c:v>1.66</c:v>
                </c:pt>
                <c:pt idx="1179">
                  <c:v>1.66</c:v>
                </c:pt>
                <c:pt idx="1180">
                  <c:v>1.66</c:v>
                </c:pt>
                <c:pt idx="1181">
                  <c:v>1.66</c:v>
                </c:pt>
                <c:pt idx="1182">
                  <c:v>1.66</c:v>
                </c:pt>
                <c:pt idx="1183">
                  <c:v>1.66</c:v>
                </c:pt>
                <c:pt idx="1184">
                  <c:v>1.66</c:v>
                </c:pt>
                <c:pt idx="1185">
                  <c:v>1.66</c:v>
                </c:pt>
                <c:pt idx="1186">
                  <c:v>1.66</c:v>
                </c:pt>
                <c:pt idx="1187">
                  <c:v>1.66</c:v>
                </c:pt>
                <c:pt idx="1188">
                  <c:v>1.66</c:v>
                </c:pt>
                <c:pt idx="1189">
                  <c:v>1.66</c:v>
                </c:pt>
                <c:pt idx="1190">
                  <c:v>1.66</c:v>
                </c:pt>
                <c:pt idx="1191">
                  <c:v>1.66</c:v>
                </c:pt>
                <c:pt idx="1192">
                  <c:v>1.66</c:v>
                </c:pt>
                <c:pt idx="1193">
                  <c:v>1.66</c:v>
                </c:pt>
                <c:pt idx="1194">
                  <c:v>1.66</c:v>
                </c:pt>
                <c:pt idx="1195">
                  <c:v>1.66</c:v>
                </c:pt>
                <c:pt idx="1196">
                  <c:v>1.66</c:v>
                </c:pt>
                <c:pt idx="1197">
                  <c:v>1.66</c:v>
                </c:pt>
                <c:pt idx="1198">
                  <c:v>1.66</c:v>
                </c:pt>
                <c:pt idx="1199">
                  <c:v>1.66</c:v>
                </c:pt>
                <c:pt idx="1200">
                  <c:v>1.66</c:v>
                </c:pt>
                <c:pt idx="1201">
                  <c:v>1.66</c:v>
                </c:pt>
                <c:pt idx="1202">
                  <c:v>1.66</c:v>
                </c:pt>
                <c:pt idx="1203">
                  <c:v>1.66</c:v>
                </c:pt>
                <c:pt idx="1204">
                  <c:v>1.66</c:v>
                </c:pt>
                <c:pt idx="1205">
                  <c:v>1.66</c:v>
                </c:pt>
                <c:pt idx="1206">
                  <c:v>1.68</c:v>
                </c:pt>
                <c:pt idx="1207">
                  <c:v>1.68</c:v>
                </c:pt>
                <c:pt idx="1208">
                  <c:v>1.68</c:v>
                </c:pt>
                <c:pt idx="1209">
                  <c:v>1.68</c:v>
                </c:pt>
                <c:pt idx="1210">
                  <c:v>1.68</c:v>
                </c:pt>
                <c:pt idx="1211">
                  <c:v>1.68</c:v>
                </c:pt>
                <c:pt idx="1212">
                  <c:v>1.68</c:v>
                </c:pt>
                <c:pt idx="1213">
                  <c:v>1.68</c:v>
                </c:pt>
                <c:pt idx="1214">
                  <c:v>1.68</c:v>
                </c:pt>
                <c:pt idx="1215">
                  <c:v>1.68</c:v>
                </c:pt>
                <c:pt idx="1216">
                  <c:v>1.68</c:v>
                </c:pt>
                <c:pt idx="1217">
                  <c:v>1.7</c:v>
                </c:pt>
                <c:pt idx="1218">
                  <c:v>1.7</c:v>
                </c:pt>
                <c:pt idx="1219">
                  <c:v>1.7</c:v>
                </c:pt>
                <c:pt idx="1220">
                  <c:v>1.7</c:v>
                </c:pt>
                <c:pt idx="1221">
                  <c:v>1.7</c:v>
                </c:pt>
                <c:pt idx="1222">
                  <c:v>1.7</c:v>
                </c:pt>
                <c:pt idx="1223">
                  <c:v>1.7</c:v>
                </c:pt>
                <c:pt idx="1224">
                  <c:v>1.7</c:v>
                </c:pt>
                <c:pt idx="1225">
                  <c:v>1.7</c:v>
                </c:pt>
                <c:pt idx="1226">
                  <c:v>1.72</c:v>
                </c:pt>
                <c:pt idx="1227">
                  <c:v>1.72</c:v>
                </c:pt>
                <c:pt idx="1228">
                  <c:v>1.72</c:v>
                </c:pt>
                <c:pt idx="1229">
                  <c:v>1.72</c:v>
                </c:pt>
                <c:pt idx="1230">
                  <c:v>1.72</c:v>
                </c:pt>
                <c:pt idx="1231">
                  <c:v>1.72</c:v>
                </c:pt>
                <c:pt idx="1232">
                  <c:v>1.72</c:v>
                </c:pt>
                <c:pt idx="1233">
                  <c:v>1.72</c:v>
                </c:pt>
                <c:pt idx="1234">
                  <c:v>1.72</c:v>
                </c:pt>
                <c:pt idx="1235">
                  <c:v>1.72</c:v>
                </c:pt>
                <c:pt idx="1236">
                  <c:v>1.74</c:v>
                </c:pt>
                <c:pt idx="1237">
                  <c:v>1.74</c:v>
                </c:pt>
                <c:pt idx="1238">
                  <c:v>1.74</c:v>
                </c:pt>
                <c:pt idx="1239">
                  <c:v>1.74</c:v>
                </c:pt>
                <c:pt idx="1240">
                  <c:v>1.74</c:v>
                </c:pt>
                <c:pt idx="1241">
                  <c:v>1.74</c:v>
                </c:pt>
                <c:pt idx="1242">
                  <c:v>1.74</c:v>
                </c:pt>
                <c:pt idx="1243">
                  <c:v>1.74</c:v>
                </c:pt>
                <c:pt idx="1244">
                  <c:v>1.74</c:v>
                </c:pt>
                <c:pt idx="1245">
                  <c:v>1.74</c:v>
                </c:pt>
                <c:pt idx="1246">
                  <c:v>1.74</c:v>
                </c:pt>
                <c:pt idx="1247">
                  <c:v>1.74</c:v>
                </c:pt>
                <c:pt idx="1248">
                  <c:v>1.74</c:v>
                </c:pt>
                <c:pt idx="1249">
                  <c:v>1.74</c:v>
                </c:pt>
                <c:pt idx="1250">
                  <c:v>1.72</c:v>
                </c:pt>
                <c:pt idx="1251">
                  <c:v>1.72</c:v>
                </c:pt>
                <c:pt idx="1252">
                  <c:v>1.72</c:v>
                </c:pt>
                <c:pt idx="1253">
                  <c:v>1.72</c:v>
                </c:pt>
                <c:pt idx="1254">
                  <c:v>1.72</c:v>
                </c:pt>
                <c:pt idx="1255">
                  <c:v>1.72</c:v>
                </c:pt>
                <c:pt idx="1256">
                  <c:v>1.72</c:v>
                </c:pt>
                <c:pt idx="1257">
                  <c:v>1.72</c:v>
                </c:pt>
                <c:pt idx="1258">
                  <c:v>1.7</c:v>
                </c:pt>
                <c:pt idx="1259">
                  <c:v>1.7</c:v>
                </c:pt>
                <c:pt idx="1260">
                  <c:v>1.7</c:v>
                </c:pt>
                <c:pt idx="1261">
                  <c:v>1.7</c:v>
                </c:pt>
                <c:pt idx="1262">
                  <c:v>1.68</c:v>
                </c:pt>
                <c:pt idx="1263">
                  <c:v>1.68</c:v>
                </c:pt>
                <c:pt idx="1264">
                  <c:v>1.68</c:v>
                </c:pt>
                <c:pt idx="1265">
                  <c:v>1.68</c:v>
                </c:pt>
                <c:pt idx="1266">
                  <c:v>1.66</c:v>
                </c:pt>
                <c:pt idx="1267">
                  <c:v>1.66</c:v>
                </c:pt>
                <c:pt idx="1268">
                  <c:v>1.66</c:v>
                </c:pt>
                <c:pt idx="1269">
                  <c:v>1.64</c:v>
                </c:pt>
                <c:pt idx="1270">
                  <c:v>1.64</c:v>
                </c:pt>
                <c:pt idx="1271">
                  <c:v>1.62</c:v>
                </c:pt>
                <c:pt idx="1272">
                  <c:v>1.62</c:v>
                </c:pt>
                <c:pt idx="1273">
                  <c:v>1.62</c:v>
                </c:pt>
                <c:pt idx="1274">
                  <c:v>1.6</c:v>
                </c:pt>
                <c:pt idx="1275">
                  <c:v>1.6</c:v>
                </c:pt>
                <c:pt idx="1276">
                  <c:v>1.58</c:v>
                </c:pt>
                <c:pt idx="1277">
                  <c:v>1.58</c:v>
                </c:pt>
                <c:pt idx="1278">
                  <c:v>1.56</c:v>
                </c:pt>
                <c:pt idx="1279">
                  <c:v>1.56</c:v>
                </c:pt>
                <c:pt idx="1280">
                  <c:v>1.56</c:v>
                </c:pt>
                <c:pt idx="1281">
                  <c:v>1.54</c:v>
                </c:pt>
                <c:pt idx="1282">
                  <c:v>1.54</c:v>
                </c:pt>
                <c:pt idx="1283">
                  <c:v>1.52</c:v>
                </c:pt>
                <c:pt idx="1284">
                  <c:v>1.5</c:v>
                </c:pt>
                <c:pt idx="1285">
                  <c:v>1.5</c:v>
                </c:pt>
                <c:pt idx="1286">
                  <c:v>1.48</c:v>
                </c:pt>
                <c:pt idx="1287">
                  <c:v>1.48</c:v>
                </c:pt>
                <c:pt idx="1288">
                  <c:v>1.46</c:v>
                </c:pt>
                <c:pt idx="1289">
                  <c:v>1.44</c:v>
                </c:pt>
                <c:pt idx="1290">
                  <c:v>1.44</c:v>
                </c:pt>
                <c:pt idx="1291">
                  <c:v>1.44</c:v>
                </c:pt>
                <c:pt idx="1292">
                  <c:v>1.42</c:v>
                </c:pt>
                <c:pt idx="1293">
                  <c:v>1.4</c:v>
                </c:pt>
                <c:pt idx="1294">
                  <c:v>1.4</c:v>
                </c:pt>
                <c:pt idx="1295">
                  <c:v>1.38</c:v>
                </c:pt>
                <c:pt idx="1296">
                  <c:v>1.36</c:v>
                </c:pt>
                <c:pt idx="1297">
                  <c:v>1.36</c:v>
                </c:pt>
                <c:pt idx="1298">
                  <c:v>1.34</c:v>
                </c:pt>
                <c:pt idx="1299">
                  <c:v>1.34</c:v>
                </c:pt>
                <c:pt idx="1300">
                  <c:v>1.34</c:v>
                </c:pt>
                <c:pt idx="1301">
                  <c:v>1.32</c:v>
                </c:pt>
                <c:pt idx="1302">
                  <c:v>1.3</c:v>
                </c:pt>
                <c:pt idx="1303">
                  <c:v>1.3</c:v>
                </c:pt>
                <c:pt idx="1304">
                  <c:v>1.28</c:v>
                </c:pt>
                <c:pt idx="1305">
                  <c:v>1.28</c:v>
                </c:pt>
                <c:pt idx="1306">
                  <c:v>1.26</c:v>
                </c:pt>
                <c:pt idx="1307">
                  <c:v>1.26</c:v>
                </c:pt>
                <c:pt idx="1308">
                  <c:v>1.24</c:v>
                </c:pt>
                <c:pt idx="1309">
                  <c:v>1.24</c:v>
                </c:pt>
                <c:pt idx="1310">
                  <c:v>1.24</c:v>
                </c:pt>
                <c:pt idx="1311">
                  <c:v>1.22</c:v>
                </c:pt>
                <c:pt idx="1312">
                  <c:v>1.22</c:v>
                </c:pt>
                <c:pt idx="1313">
                  <c:v>1.2</c:v>
                </c:pt>
                <c:pt idx="1314">
                  <c:v>1.2</c:v>
                </c:pt>
                <c:pt idx="1315">
                  <c:v>1.18</c:v>
                </c:pt>
                <c:pt idx="1316">
                  <c:v>1.18</c:v>
                </c:pt>
                <c:pt idx="1317">
                  <c:v>1.18</c:v>
                </c:pt>
                <c:pt idx="1318">
                  <c:v>1.1599999999999999</c:v>
                </c:pt>
                <c:pt idx="1319">
                  <c:v>1.1599999999999999</c:v>
                </c:pt>
                <c:pt idx="1320">
                  <c:v>1.1399999999999999</c:v>
                </c:pt>
                <c:pt idx="1321">
                  <c:v>1.1399999999999999</c:v>
                </c:pt>
                <c:pt idx="1322">
                  <c:v>1.1200000000000001</c:v>
                </c:pt>
                <c:pt idx="1323">
                  <c:v>1.1200000000000001</c:v>
                </c:pt>
                <c:pt idx="1324">
                  <c:v>1.1200000000000001</c:v>
                </c:pt>
                <c:pt idx="1325">
                  <c:v>1.1000000000000001</c:v>
                </c:pt>
                <c:pt idx="1326">
                  <c:v>1.1000000000000001</c:v>
                </c:pt>
                <c:pt idx="1327">
                  <c:v>1.08</c:v>
                </c:pt>
                <c:pt idx="1328">
                  <c:v>1.08</c:v>
                </c:pt>
                <c:pt idx="1329">
                  <c:v>1.08</c:v>
                </c:pt>
                <c:pt idx="1330">
                  <c:v>1.06</c:v>
                </c:pt>
                <c:pt idx="1331">
                  <c:v>1.06</c:v>
                </c:pt>
                <c:pt idx="1332">
                  <c:v>1.06</c:v>
                </c:pt>
                <c:pt idx="1333">
                  <c:v>1.04</c:v>
                </c:pt>
                <c:pt idx="1334">
                  <c:v>1.04</c:v>
                </c:pt>
                <c:pt idx="1335">
                  <c:v>1.04</c:v>
                </c:pt>
                <c:pt idx="1336">
                  <c:v>1.02</c:v>
                </c:pt>
                <c:pt idx="1337">
                  <c:v>1.02</c:v>
                </c:pt>
                <c:pt idx="1338">
                  <c:v>1.02</c:v>
                </c:pt>
                <c:pt idx="1339">
                  <c:v>1</c:v>
                </c:pt>
                <c:pt idx="1340">
                  <c:v>1</c:v>
                </c:pt>
                <c:pt idx="1341">
                  <c:v>1</c:v>
                </c:pt>
                <c:pt idx="1342">
                  <c:v>0.98</c:v>
                </c:pt>
                <c:pt idx="1343">
                  <c:v>0.98</c:v>
                </c:pt>
                <c:pt idx="1344">
                  <c:v>0.98</c:v>
                </c:pt>
                <c:pt idx="1345">
                  <c:v>0.96</c:v>
                </c:pt>
                <c:pt idx="1346">
                  <c:v>0.96</c:v>
                </c:pt>
                <c:pt idx="1347">
                  <c:v>0.96</c:v>
                </c:pt>
                <c:pt idx="1348">
                  <c:v>0.96</c:v>
                </c:pt>
                <c:pt idx="1349">
                  <c:v>0.94</c:v>
                </c:pt>
                <c:pt idx="1350">
                  <c:v>0.94</c:v>
                </c:pt>
                <c:pt idx="1351">
                  <c:v>0.94</c:v>
                </c:pt>
                <c:pt idx="1352">
                  <c:v>0.92</c:v>
                </c:pt>
                <c:pt idx="1353">
                  <c:v>0.92</c:v>
                </c:pt>
                <c:pt idx="1354">
                  <c:v>0.92</c:v>
                </c:pt>
                <c:pt idx="1355">
                  <c:v>0.9</c:v>
                </c:pt>
                <c:pt idx="1356">
                  <c:v>0.9</c:v>
                </c:pt>
                <c:pt idx="1357">
                  <c:v>0.9</c:v>
                </c:pt>
                <c:pt idx="1358">
                  <c:v>0.9</c:v>
                </c:pt>
                <c:pt idx="1359">
                  <c:v>0.88</c:v>
                </c:pt>
                <c:pt idx="1360">
                  <c:v>0.88</c:v>
                </c:pt>
                <c:pt idx="1361">
                  <c:v>0.88</c:v>
                </c:pt>
                <c:pt idx="1362">
                  <c:v>0.86</c:v>
                </c:pt>
                <c:pt idx="1363">
                  <c:v>0.86</c:v>
                </c:pt>
                <c:pt idx="1364">
                  <c:v>0.86</c:v>
                </c:pt>
                <c:pt idx="1365">
                  <c:v>0.84</c:v>
                </c:pt>
                <c:pt idx="1366">
                  <c:v>0.84</c:v>
                </c:pt>
                <c:pt idx="1367">
                  <c:v>0.84</c:v>
                </c:pt>
                <c:pt idx="1368">
                  <c:v>0.84</c:v>
                </c:pt>
                <c:pt idx="1369">
                  <c:v>0.82</c:v>
                </c:pt>
                <c:pt idx="1370">
                  <c:v>0.82</c:v>
                </c:pt>
              </c:numCache>
            </c:numRef>
          </c:yVal>
          <c:smooth val="1"/>
          <c:extLst xmlns:c16r2="http://schemas.microsoft.com/office/drawing/2015/06/chart">
            <c:ext xmlns:c16="http://schemas.microsoft.com/office/drawing/2014/chart" uri="{C3380CC4-5D6E-409C-BE32-E72D297353CC}">
              <c16:uniqueId val="{00000001-063C-D840-8C15-D9624FE5FFD6}"/>
            </c:ext>
          </c:extLst>
        </c:ser>
        <c:ser>
          <c:idx val="2"/>
          <c:order val="2"/>
          <c:tx>
            <c:v>5RB</c:v>
          </c:tx>
          <c:marker>
            <c:symbol val="none"/>
          </c:marker>
          <c:xVal>
            <c:numRef>
              <c:f>CO!$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D$2:$D$1298</c:f>
              <c:numCache>
                <c:formatCode>General</c:formatCode>
                <c:ptCount val="1297"/>
                <c:pt idx="0">
                  <c:v>0</c:v>
                </c:pt>
                <c:pt idx="1">
                  <c:v>0</c:v>
                </c:pt>
                <c:pt idx="2">
                  <c:v>0.02</c:v>
                </c:pt>
                <c:pt idx="3">
                  <c:v>0.04</c:v>
                </c:pt>
                <c:pt idx="4">
                  <c:v>0.06</c:v>
                </c:pt>
                <c:pt idx="5">
                  <c:v>0.08</c:v>
                </c:pt>
                <c:pt idx="6">
                  <c:v>0.12</c:v>
                </c:pt>
                <c:pt idx="7">
                  <c:v>0.14000000000000001</c:v>
                </c:pt>
                <c:pt idx="8">
                  <c:v>0.18</c:v>
                </c:pt>
                <c:pt idx="9">
                  <c:v>0.22</c:v>
                </c:pt>
                <c:pt idx="10">
                  <c:v>0.28000000000000003</c:v>
                </c:pt>
                <c:pt idx="11">
                  <c:v>0.28000000000000003</c:v>
                </c:pt>
                <c:pt idx="12">
                  <c:v>0.34</c:v>
                </c:pt>
                <c:pt idx="13">
                  <c:v>0.4</c:v>
                </c:pt>
                <c:pt idx="14">
                  <c:v>0.46</c:v>
                </c:pt>
                <c:pt idx="15">
                  <c:v>0.52</c:v>
                </c:pt>
                <c:pt idx="16">
                  <c:v>0.6</c:v>
                </c:pt>
                <c:pt idx="17">
                  <c:v>0.68</c:v>
                </c:pt>
                <c:pt idx="18">
                  <c:v>0.76</c:v>
                </c:pt>
                <c:pt idx="19">
                  <c:v>0.86</c:v>
                </c:pt>
                <c:pt idx="20">
                  <c:v>0.86</c:v>
                </c:pt>
                <c:pt idx="21">
                  <c:v>0.94</c:v>
                </c:pt>
                <c:pt idx="22">
                  <c:v>1.04</c:v>
                </c:pt>
                <c:pt idx="23">
                  <c:v>1.1399999999999999</c:v>
                </c:pt>
                <c:pt idx="24">
                  <c:v>1.26</c:v>
                </c:pt>
                <c:pt idx="25">
                  <c:v>1.36</c:v>
                </c:pt>
                <c:pt idx="26">
                  <c:v>1.48</c:v>
                </c:pt>
                <c:pt idx="27">
                  <c:v>1.48</c:v>
                </c:pt>
                <c:pt idx="28">
                  <c:v>1.6</c:v>
                </c:pt>
                <c:pt idx="29">
                  <c:v>1.72</c:v>
                </c:pt>
                <c:pt idx="30">
                  <c:v>1.84</c:v>
                </c:pt>
                <c:pt idx="31">
                  <c:v>1.96</c:v>
                </c:pt>
                <c:pt idx="32">
                  <c:v>2.1</c:v>
                </c:pt>
                <c:pt idx="33">
                  <c:v>2.2200000000000002</c:v>
                </c:pt>
                <c:pt idx="34">
                  <c:v>2.34</c:v>
                </c:pt>
                <c:pt idx="35">
                  <c:v>2.48</c:v>
                </c:pt>
                <c:pt idx="36">
                  <c:v>2.6</c:v>
                </c:pt>
                <c:pt idx="37">
                  <c:v>2.72</c:v>
                </c:pt>
                <c:pt idx="38">
                  <c:v>2.86</c:v>
                </c:pt>
                <c:pt idx="39">
                  <c:v>2.86</c:v>
                </c:pt>
                <c:pt idx="40">
                  <c:v>2.98</c:v>
                </c:pt>
                <c:pt idx="41">
                  <c:v>3.1</c:v>
                </c:pt>
                <c:pt idx="42">
                  <c:v>3.22</c:v>
                </c:pt>
                <c:pt idx="43">
                  <c:v>3.34</c:v>
                </c:pt>
                <c:pt idx="44">
                  <c:v>3.44</c:v>
                </c:pt>
                <c:pt idx="45">
                  <c:v>3.54</c:v>
                </c:pt>
                <c:pt idx="46">
                  <c:v>3.64</c:v>
                </c:pt>
                <c:pt idx="47">
                  <c:v>3.64</c:v>
                </c:pt>
                <c:pt idx="48">
                  <c:v>3.74</c:v>
                </c:pt>
                <c:pt idx="49">
                  <c:v>3.84</c:v>
                </c:pt>
                <c:pt idx="50">
                  <c:v>3.92</c:v>
                </c:pt>
                <c:pt idx="51">
                  <c:v>4.0199999999999996</c:v>
                </c:pt>
                <c:pt idx="52">
                  <c:v>4.0999999999999996</c:v>
                </c:pt>
                <c:pt idx="53">
                  <c:v>4.1599999999999984</c:v>
                </c:pt>
                <c:pt idx="54">
                  <c:v>4.24</c:v>
                </c:pt>
                <c:pt idx="55">
                  <c:v>4.3</c:v>
                </c:pt>
                <c:pt idx="56">
                  <c:v>4.3599999999999977</c:v>
                </c:pt>
                <c:pt idx="57">
                  <c:v>4.3599999999999977</c:v>
                </c:pt>
                <c:pt idx="58">
                  <c:v>4.42</c:v>
                </c:pt>
                <c:pt idx="59">
                  <c:v>4.4800000000000004</c:v>
                </c:pt>
                <c:pt idx="60">
                  <c:v>4.5199999999999996</c:v>
                </c:pt>
                <c:pt idx="61">
                  <c:v>4.58</c:v>
                </c:pt>
                <c:pt idx="62">
                  <c:v>4.6199999999999983</c:v>
                </c:pt>
                <c:pt idx="63">
                  <c:v>4.6599999999999984</c:v>
                </c:pt>
                <c:pt idx="64">
                  <c:v>4.68</c:v>
                </c:pt>
                <c:pt idx="65">
                  <c:v>4.72</c:v>
                </c:pt>
                <c:pt idx="66">
                  <c:v>4.72</c:v>
                </c:pt>
                <c:pt idx="67">
                  <c:v>4.74</c:v>
                </c:pt>
                <c:pt idx="68">
                  <c:v>4.78</c:v>
                </c:pt>
                <c:pt idx="69">
                  <c:v>4.8</c:v>
                </c:pt>
                <c:pt idx="70">
                  <c:v>4.8199999999999976</c:v>
                </c:pt>
                <c:pt idx="71">
                  <c:v>4.8199999999999976</c:v>
                </c:pt>
                <c:pt idx="72">
                  <c:v>4.84</c:v>
                </c:pt>
                <c:pt idx="73">
                  <c:v>4.84</c:v>
                </c:pt>
                <c:pt idx="74">
                  <c:v>4.8599999999999977</c:v>
                </c:pt>
                <c:pt idx="75">
                  <c:v>4.8599999999999977</c:v>
                </c:pt>
                <c:pt idx="76">
                  <c:v>4.8599999999999977</c:v>
                </c:pt>
                <c:pt idx="77">
                  <c:v>4.8599999999999977</c:v>
                </c:pt>
                <c:pt idx="78">
                  <c:v>4.84</c:v>
                </c:pt>
                <c:pt idx="79">
                  <c:v>4.84</c:v>
                </c:pt>
                <c:pt idx="80">
                  <c:v>4.8199999999999976</c:v>
                </c:pt>
                <c:pt idx="81">
                  <c:v>4.8199999999999976</c:v>
                </c:pt>
                <c:pt idx="82">
                  <c:v>4.8</c:v>
                </c:pt>
                <c:pt idx="83">
                  <c:v>4.78</c:v>
                </c:pt>
                <c:pt idx="84">
                  <c:v>4.76</c:v>
                </c:pt>
                <c:pt idx="85">
                  <c:v>4.76</c:v>
                </c:pt>
                <c:pt idx="86">
                  <c:v>4.74</c:v>
                </c:pt>
                <c:pt idx="87">
                  <c:v>4.72</c:v>
                </c:pt>
                <c:pt idx="88">
                  <c:v>4.7</c:v>
                </c:pt>
                <c:pt idx="89">
                  <c:v>4.6599999999999984</c:v>
                </c:pt>
                <c:pt idx="90">
                  <c:v>4.6399999999999997</c:v>
                </c:pt>
                <c:pt idx="91">
                  <c:v>4.5999999999999996</c:v>
                </c:pt>
                <c:pt idx="92">
                  <c:v>4.58</c:v>
                </c:pt>
                <c:pt idx="93">
                  <c:v>4.54</c:v>
                </c:pt>
                <c:pt idx="94">
                  <c:v>4.5199999999999996</c:v>
                </c:pt>
                <c:pt idx="95">
                  <c:v>4.5199999999999996</c:v>
                </c:pt>
                <c:pt idx="96">
                  <c:v>4.4800000000000004</c:v>
                </c:pt>
                <c:pt idx="97">
                  <c:v>4.4400000000000004</c:v>
                </c:pt>
                <c:pt idx="98">
                  <c:v>4.42</c:v>
                </c:pt>
                <c:pt idx="99">
                  <c:v>4.38</c:v>
                </c:pt>
                <c:pt idx="100">
                  <c:v>4.34</c:v>
                </c:pt>
                <c:pt idx="101">
                  <c:v>4.3199999999999976</c:v>
                </c:pt>
                <c:pt idx="102">
                  <c:v>4.28</c:v>
                </c:pt>
                <c:pt idx="103">
                  <c:v>4.28</c:v>
                </c:pt>
                <c:pt idx="104">
                  <c:v>4.24</c:v>
                </c:pt>
                <c:pt idx="105">
                  <c:v>4.2</c:v>
                </c:pt>
                <c:pt idx="106">
                  <c:v>4.18</c:v>
                </c:pt>
                <c:pt idx="107">
                  <c:v>4.1399999999999997</c:v>
                </c:pt>
                <c:pt idx="108">
                  <c:v>4.0999999999999996</c:v>
                </c:pt>
                <c:pt idx="109">
                  <c:v>4.08</c:v>
                </c:pt>
                <c:pt idx="110">
                  <c:v>4.04</c:v>
                </c:pt>
                <c:pt idx="111">
                  <c:v>4</c:v>
                </c:pt>
                <c:pt idx="112">
                  <c:v>3.98</c:v>
                </c:pt>
                <c:pt idx="113">
                  <c:v>3.98</c:v>
                </c:pt>
                <c:pt idx="114">
                  <c:v>3.94</c:v>
                </c:pt>
                <c:pt idx="115">
                  <c:v>3.92</c:v>
                </c:pt>
                <c:pt idx="116">
                  <c:v>3.88</c:v>
                </c:pt>
                <c:pt idx="117">
                  <c:v>3.86</c:v>
                </c:pt>
                <c:pt idx="118">
                  <c:v>3.82</c:v>
                </c:pt>
                <c:pt idx="119">
                  <c:v>3.8</c:v>
                </c:pt>
                <c:pt idx="120">
                  <c:v>3.76</c:v>
                </c:pt>
                <c:pt idx="121">
                  <c:v>3.74</c:v>
                </c:pt>
                <c:pt idx="122">
                  <c:v>3.74</c:v>
                </c:pt>
                <c:pt idx="123">
                  <c:v>3.7</c:v>
                </c:pt>
                <c:pt idx="124">
                  <c:v>3.68</c:v>
                </c:pt>
                <c:pt idx="125">
                  <c:v>3.64</c:v>
                </c:pt>
                <c:pt idx="126">
                  <c:v>3.62</c:v>
                </c:pt>
                <c:pt idx="127">
                  <c:v>3.6</c:v>
                </c:pt>
                <c:pt idx="128">
                  <c:v>3.56</c:v>
                </c:pt>
                <c:pt idx="129">
                  <c:v>3.54</c:v>
                </c:pt>
                <c:pt idx="130">
                  <c:v>3.5</c:v>
                </c:pt>
                <c:pt idx="131">
                  <c:v>3.48</c:v>
                </c:pt>
                <c:pt idx="132">
                  <c:v>3.48</c:v>
                </c:pt>
                <c:pt idx="133">
                  <c:v>3.46</c:v>
                </c:pt>
                <c:pt idx="134">
                  <c:v>3.42</c:v>
                </c:pt>
                <c:pt idx="135">
                  <c:v>3.4</c:v>
                </c:pt>
                <c:pt idx="136">
                  <c:v>3.36</c:v>
                </c:pt>
                <c:pt idx="137">
                  <c:v>3.34</c:v>
                </c:pt>
                <c:pt idx="138">
                  <c:v>3.32</c:v>
                </c:pt>
                <c:pt idx="139">
                  <c:v>3.28</c:v>
                </c:pt>
                <c:pt idx="140">
                  <c:v>3.26</c:v>
                </c:pt>
                <c:pt idx="141">
                  <c:v>3.26</c:v>
                </c:pt>
                <c:pt idx="142">
                  <c:v>3.22</c:v>
                </c:pt>
                <c:pt idx="143">
                  <c:v>3.2</c:v>
                </c:pt>
                <c:pt idx="144">
                  <c:v>3.18</c:v>
                </c:pt>
                <c:pt idx="145">
                  <c:v>3.14</c:v>
                </c:pt>
                <c:pt idx="146">
                  <c:v>3.12</c:v>
                </c:pt>
                <c:pt idx="147">
                  <c:v>3.1</c:v>
                </c:pt>
                <c:pt idx="148">
                  <c:v>3.06</c:v>
                </c:pt>
                <c:pt idx="149">
                  <c:v>3.04</c:v>
                </c:pt>
                <c:pt idx="150">
                  <c:v>3.04</c:v>
                </c:pt>
                <c:pt idx="151">
                  <c:v>3.02</c:v>
                </c:pt>
                <c:pt idx="152">
                  <c:v>2.98</c:v>
                </c:pt>
                <c:pt idx="153">
                  <c:v>2.96</c:v>
                </c:pt>
                <c:pt idx="154">
                  <c:v>2.94</c:v>
                </c:pt>
                <c:pt idx="155">
                  <c:v>2.92</c:v>
                </c:pt>
                <c:pt idx="156">
                  <c:v>2.88</c:v>
                </c:pt>
                <c:pt idx="157">
                  <c:v>2.86</c:v>
                </c:pt>
                <c:pt idx="158">
                  <c:v>2.84</c:v>
                </c:pt>
                <c:pt idx="159">
                  <c:v>2.82</c:v>
                </c:pt>
                <c:pt idx="160">
                  <c:v>2.82</c:v>
                </c:pt>
                <c:pt idx="161">
                  <c:v>2.8</c:v>
                </c:pt>
                <c:pt idx="162">
                  <c:v>2.76</c:v>
                </c:pt>
                <c:pt idx="163">
                  <c:v>2.74</c:v>
                </c:pt>
                <c:pt idx="164">
                  <c:v>2.72</c:v>
                </c:pt>
                <c:pt idx="165">
                  <c:v>2.7</c:v>
                </c:pt>
                <c:pt idx="166">
                  <c:v>2.68</c:v>
                </c:pt>
                <c:pt idx="167">
                  <c:v>2.66</c:v>
                </c:pt>
                <c:pt idx="168">
                  <c:v>2.64</c:v>
                </c:pt>
                <c:pt idx="169">
                  <c:v>2.62</c:v>
                </c:pt>
                <c:pt idx="170">
                  <c:v>2.62</c:v>
                </c:pt>
                <c:pt idx="171">
                  <c:v>2.6</c:v>
                </c:pt>
                <c:pt idx="172">
                  <c:v>2.58</c:v>
                </c:pt>
                <c:pt idx="173">
                  <c:v>2.56</c:v>
                </c:pt>
                <c:pt idx="174">
                  <c:v>2.54</c:v>
                </c:pt>
                <c:pt idx="175">
                  <c:v>2.52</c:v>
                </c:pt>
                <c:pt idx="176">
                  <c:v>2.5</c:v>
                </c:pt>
                <c:pt idx="177">
                  <c:v>2.5</c:v>
                </c:pt>
                <c:pt idx="178">
                  <c:v>2.48</c:v>
                </c:pt>
                <c:pt idx="179">
                  <c:v>2.46</c:v>
                </c:pt>
                <c:pt idx="180">
                  <c:v>2.44</c:v>
                </c:pt>
                <c:pt idx="181">
                  <c:v>2.44</c:v>
                </c:pt>
                <c:pt idx="182">
                  <c:v>2.42</c:v>
                </c:pt>
                <c:pt idx="183">
                  <c:v>2.4</c:v>
                </c:pt>
                <c:pt idx="184">
                  <c:v>2.38</c:v>
                </c:pt>
                <c:pt idx="185">
                  <c:v>2.36</c:v>
                </c:pt>
                <c:pt idx="186">
                  <c:v>2.36</c:v>
                </c:pt>
                <c:pt idx="187">
                  <c:v>2.34</c:v>
                </c:pt>
                <c:pt idx="188">
                  <c:v>2.34</c:v>
                </c:pt>
                <c:pt idx="189">
                  <c:v>2.3199999999999981</c:v>
                </c:pt>
                <c:pt idx="190">
                  <c:v>2.2999999999999998</c:v>
                </c:pt>
                <c:pt idx="191">
                  <c:v>2.2999999999999998</c:v>
                </c:pt>
                <c:pt idx="192">
                  <c:v>2.2799999999999998</c:v>
                </c:pt>
                <c:pt idx="193">
                  <c:v>2.2599999999999998</c:v>
                </c:pt>
                <c:pt idx="194">
                  <c:v>2.2400000000000002</c:v>
                </c:pt>
                <c:pt idx="195">
                  <c:v>2.2200000000000002</c:v>
                </c:pt>
                <c:pt idx="196">
                  <c:v>2.2200000000000002</c:v>
                </c:pt>
                <c:pt idx="197">
                  <c:v>2.2000000000000002</c:v>
                </c:pt>
                <c:pt idx="198">
                  <c:v>2.2000000000000002</c:v>
                </c:pt>
                <c:pt idx="199">
                  <c:v>2.1800000000000002</c:v>
                </c:pt>
                <c:pt idx="200">
                  <c:v>2.16</c:v>
                </c:pt>
                <c:pt idx="201">
                  <c:v>2.16</c:v>
                </c:pt>
                <c:pt idx="202">
                  <c:v>2.14</c:v>
                </c:pt>
                <c:pt idx="203">
                  <c:v>2.12</c:v>
                </c:pt>
                <c:pt idx="204">
                  <c:v>2.1</c:v>
                </c:pt>
                <c:pt idx="205">
                  <c:v>2.1</c:v>
                </c:pt>
                <c:pt idx="206">
                  <c:v>2.1</c:v>
                </c:pt>
                <c:pt idx="207">
                  <c:v>2.08</c:v>
                </c:pt>
                <c:pt idx="208">
                  <c:v>2.06</c:v>
                </c:pt>
                <c:pt idx="209">
                  <c:v>2.04</c:v>
                </c:pt>
                <c:pt idx="210">
                  <c:v>2.04</c:v>
                </c:pt>
                <c:pt idx="211">
                  <c:v>2.02</c:v>
                </c:pt>
                <c:pt idx="212">
                  <c:v>2</c:v>
                </c:pt>
                <c:pt idx="213">
                  <c:v>2</c:v>
                </c:pt>
                <c:pt idx="214">
                  <c:v>1.98</c:v>
                </c:pt>
                <c:pt idx="215">
                  <c:v>1.98</c:v>
                </c:pt>
                <c:pt idx="216">
                  <c:v>1.98</c:v>
                </c:pt>
                <c:pt idx="217">
                  <c:v>1.96</c:v>
                </c:pt>
                <c:pt idx="218">
                  <c:v>1.94</c:v>
                </c:pt>
                <c:pt idx="219">
                  <c:v>1.94</c:v>
                </c:pt>
                <c:pt idx="220">
                  <c:v>1.92</c:v>
                </c:pt>
                <c:pt idx="221">
                  <c:v>1.92</c:v>
                </c:pt>
                <c:pt idx="222">
                  <c:v>1.9</c:v>
                </c:pt>
                <c:pt idx="223">
                  <c:v>1.9</c:v>
                </c:pt>
                <c:pt idx="224">
                  <c:v>1.88</c:v>
                </c:pt>
                <c:pt idx="225">
                  <c:v>1.86</c:v>
                </c:pt>
                <c:pt idx="226">
                  <c:v>1.86</c:v>
                </c:pt>
                <c:pt idx="227">
                  <c:v>1.86</c:v>
                </c:pt>
                <c:pt idx="228">
                  <c:v>1.84</c:v>
                </c:pt>
                <c:pt idx="229">
                  <c:v>1.84</c:v>
                </c:pt>
                <c:pt idx="230">
                  <c:v>1.82</c:v>
                </c:pt>
                <c:pt idx="231">
                  <c:v>1.8</c:v>
                </c:pt>
                <c:pt idx="232">
                  <c:v>1.8</c:v>
                </c:pt>
                <c:pt idx="233">
                  <c:v>1.8</c:v>
                </c:pt>
                <c:pt idx="234">
                  <c:v>1.78</c:v>
                </c:pt>
                <c:pt idx="235">
                  <c:v>1.76</c:v>
                </c:pt>
                <c:pt idx="236">
                  <c:v>1.76</c:v>
                </c:pt>
                <c:pt idx="237">
                  <c:v>1.74</c:v>
                </c:pt>
                <c:pt idx="238">
                  <c:v>1.72</c:v>
                </c:pt>
                <c:pt idx="239">
                  <c:v>1.7</c:v>
                </c:pt>
                <c:pt idx="240">
                  <c:v>1.7</c:v>
                </c:pt>
                <c:pt idx="241">
                  <c:v>1.68</c:v>
                </c:pt>
                <c:pt idx="242">
                  <c:v>1.66</c:v>
                </c:pt>
                <c:pt idx="243">
                  <c:v>1.64</c:v>
                </c:pt>
                <c:pt idx="244">
                  <c:v>1.64</c:v>
                </c:pt>
                <c:pt idx="245">
                  <c:v>1.62</c:v>
                </c:pt>
                <c:pt idx="246">
                  <c:v>1.62</c:v>
                </c:pt>
                <c:pt idx="247">
                  <c:v>1.6</c:v>
                </c:pt>
                <c:pt idx="248">
                  <c:v>1.58</c:v>
                </c:pt>
                <c:pt idx="249">
                  <c:v>1.56</c:v>
                </c:pt>
                <c:pt idx="250">
                  <c:v>1.56</c:v>
                </c:pt>
                <c:pt idx="251">
                  <c:v>1.54</c:v>
                </c:pt>
                <c:pt idx="252">
                  <c:v>1.52</c:v>
                </c:pt>
                <c:pt idx="253">
                  <c:v>1.52</c:v>
                </c:pt>
                <c:pt idx="254">
                  <c:v>1.5</c:v>
                </c:pt>
                <c:pt idx="255">
                  <c:v>1.48</c:v>
                </c:pt>
                <c:pt idx="256">
                  <c:v>1.48</c:v>
                </c:pt>
                <c:pt idx="257">
                  <c:v>1.46</c:v>
                </c:pt>
                <c:pt idx="258">
                  <c:v>1.44</c:v>
                </c:pt>
                <c:pt idx="259">
                  <c:v>1.42</c:v>
                </c:pt>
                <c:pt idx="260">
                  <c:v>1.42</c:v>
                </c:pt>
                <c:pt idx="261">
                  <c:v>1.4</c:v>
                </c:pt>
                <c:pt idx="262">
                  <c:v>1.38</c:v>
                </c:pt>
                <c:pt idx="263">
                  <c:v>1.38</c:v>
                </c:pt>
                <c:pt idx="264">
                  <c:v>1.38</c:v>
                </c:pt>
                <c:pt idx="265">
                  <c:v>1.36</c:v>
                </c:pt>
                <c:pt idx="266">
                  <c:v>1.34</c:v>
                </c:pt>
                <c:pt idx="267">
                  <c:v>1.34</c:v>
                </c:pt>
                <c:pt idx="268">
                  <c:v>1.32</c:v>
                </c:pt>
                <c:pt idx="269">
                  <c:v>1.32</c:v>
                </c:pt>
                <c:pt idx="270">
                  <c:v>1.3</c:v>
                </c:pt>
                <c:pt idx="271">
                  <c:v>1.3</c:v>
                </c:pt>
                <c:pt idx="272">
                  <c:v>1.28</c:v>
                </c:pt>
                <c:pt idx="273">
                  <c:v>1.28</c:v>
                </c:pt>
                <c:pt idx="274">
                  <c:v>1.26</c:v>
                </c:pt>
                <c:pt idx="275">
                  <c:v>1.26</c:v>
                </c:pt>
                <c:pt idx="276">
                  <c:v>1.24</c:v>
                </c:pt>
                <c:pt idx="277">
                  <c:v>1.24</c:v>
                </c:pt>
                <c:pt idx="278">
                  <c:v>1.22</c:v>
                </c:pt>
                <c:pt idx="279">
                  <c:v>1.22</c:v>
                </c:pt>
                <c:pt idx="280">
                  <c:v>1.2</c:v>
                </c:pt>
                <c:pt idx="281">
                  <c:v>1.2</c:v>
                </c:pt>
                <c:pt idx="282">
                  <c:v>1.2</c:v>
                </c:pt>
                <c:pt idx="283">
                  <c:v>1.18</c:v>
                </c:pt>
                <c:pt idx="284">
                  <c:v>1.18</c:v>
                </c:pt>
                <c:pt idx="285">
                  <c:v>1.1599999999999999</c:v>
                </c:pt>
                <c:pt idx="286">
                  <c:v>1.1599999999999999</c:v>
                </c:pt>
                <c:pt idx="287">
                  <c:v>1.1599999999999999</c:v>
                </c:pt>
                <c:pt idx="288">
                  <c:v>1.1399999999999999</c:v>
                </c:pt>
                <c:pt idx="289">
                  <c:v>1.1399999999999999</c:v>
                </c:pt>
                <c:pt idx="290">
                  <c:v>1.1399999999999999</c:v>
                </c:pt>
                <c:pt idx="291">
                  <c:v>1.1200000000000001</c:v>
                </c:pt>
                <c:pt idx="292">
                  <c:v>1.1200000000000001</c:v>
                </c:pt>
                <c:pt idx="293">
                  <c:v>1.1200000000000001</c:v>
                </c:pt>
                <c:pt idx="294">
                  <c:v>1.1000000000000001</c:v>
                </c:pt>
                <c:pt idx="295">
                  <c:v>1.1000000000000001</c:v>
                </c:pt>
                <c:pt idx="296">
                  <c:v>1.1000000000000001</c:v>
                </c:pt>
                <c:pt idx="297">
                  <c:v>1.1000000000000001</c:v>
                </c:pt>
                <c:pt idx="298">
                  <c:v>1.08</c:v>
                </c:pt>
                <c:pt idx="299">
                  <c:v>1.08</c:v>
                </c:pt>
                <c:pt idx="300">
                  <c:v>1.08</c:v>
                </c:pt>
                <c:pt idx="301">
                  <c:v>1.08</c:v>
                </c:pt>
                <c:pt idx="302">
                  <c:v>1.08</c:v>
                </c:pt>
                <c:pt idx="303">
                  <c:v>1.06</c:v>
                </c:pt>
                <c:pt idx="304">
                  <c:v>1.06</c:v>
                </c:pt>
                <c:pt idx="305">
                  <c:v>1.06</c:v>
                </c:pt>
                <c:pt idx="306">
                  <c:v>1.06</c:v>
                </c:pt>
                <c:pt idx="307">
                  <c:v>1.06</c:v>
                </c:pt>
                <c:pt idx="308">
                  <c:v>1.06</c:v>
                </c:pt>
                <c:pt idx="309">
                  <c:v>1.04</c:v>
                </c:pt>
                <c:pt idx="310">
                  <c:v>1.04</c:v>
                </c:pt>
                <c:pt idx="311">
                  <c:v>1.04</c:v>
                </c:pt>
                <c:pt idx="312">
                  <c:v>1.04</c:v>
                </c:pt>
                <c:pt idx="313">
                  <c:v>1.04</c:v>
                </c:pt>
                <c:pt idx="314">
                  <c:v>1.04</c:v>
                </c:pt>
                <c:pt idx="315">
                  <c:v>1.04</c:v>
                </c:pt>
                <c:pt idx="316">
                  <c:v>1.04</c:v>
                </c:pt>
                <c:pt idx="317">
                  <c:v>1.04</c:v>
                </c:pt>
                <c:pt idx="318">
                  <c:v>1.04</c:v>
                </c:pt>
                <c:pt idx="319">
                  <c:v>1.04</c:v>
                </c:pt>
                <c:pt idx="320">
                  <c:v>1.04</c:v>
                </c:pt>
                <c:pt idx="321">
                  <c:v>1.04</c:v>
                </c:pt>
                <c:pt idx="322">
                  <c:v>1.04</c:v>
                </c:pt>
                <c:pt idx="323">
                  <c:v>1.02</c:v>
                </c:pt>
                <c:pt idx="324">
                  <c:v>1.02</c:v>
                </c:pt>
                <c:pt idx="325">
                  <c:v>1.02</c:v>
                </c:pt>
                <c:pt idx="326">
                  <c:v>1.02</c:v>
                </c:pt>
                <c:pt idx="327">
                  <c:v>1.02</c:v>
                </c:pt>
                <c:pt idx="328">
                  <c:v>1.02</c:v>
                </c:pt>
                <c:pt idx="329">
                  <c:v>1.02</c:v>
                </c:pt>
                <c:pt idx="330">
                  <c:v>1.02</c:v>
                </c:pt>
                <c:pt idx="331">
                  <c:v>1.02</c:v>
                </c:pt>
                <c:pt idx="332">
                  <c:v>1.02</c:v>
                </c:pt>
                <c:pt idx="333">
                  <c:v>1.02</c:v>
                </c:pt>
                <c:pt idx="334">
                  <c:v>1.02</c:v>
                </c:pt>
                <c:pt idx="335">
                  <c:v>1.02</c:v>
                </c:pt>
                <c:pt idx="336">
                  <c:v>1.02</c:v>
                </c:pt>
                <c:pt idx="337">
                  <c:v>1.02</c:v>
                </c:pt>
                <c:pt idx="338">
                  <c:v>1.02</c:v>
                </c:pt>
                <c:pt idx="339">
                  <c:v>1.04</c:v>
                </c:pt>
                <c:pt idx="340">
                  <c:v>1.04</c:v>
                </c:pt>
                <c:pt idx="341">
                  <c:v>1.04</c:v>
                </c:pt>
                <c:pt idx="342">
                  <c:v>1.04</c:v>
                </c:pt>
                <c:pt idx="343">
                  <c:v>1.04</c:v>
                </c:pt>
                <c:pt idx="344">
                  <c:v>1.04</c:v>
                </c:pt>
                <c:pt idx="345">
                  <c:v>1.04</c:v>
                </c:pt>
                <c:pt idx="346">
                  <c:v>1.04</c:v>
                </c:pt>
                <c:pt idx="347">
                  <c:v>1.04</c:v>
                </c:pt>
                <c:pt idx="348">
                  <c:v>1.04</c:v>
                </c:pt>
                <c:pt idx="349">
                  <c:v>1.04</c:v>
                </c:pt>
                <c:pt idx="350">
                  <c:v>1.04</c:v>
                </c:pt>
                <c:pt idx="351">
                  <c:v>1.04</c:v>
                </c:pt>
                <c:pt idx="352">
                  <c:v>1.04</c:v>
                </c:pt>
                <c:pt idx="353">
                  <c:v>1.04</c:v>
                </c:pt>
                <c:pt idx="354">
                  <c:v>1.04</c:v>
                </c:pt>
                <c:pt idx="355">
                  <c:v>1.04</c:v>
                </c:pt>
                <c:pt idx="356">
                  <c:v>1.04</c:v>
                </c:pt>
                <c:pt idx="357">
                  <c:v>1.04</c:v>
                </c:pt>
                <c:pt idx="358">
                  <c:v>1.04</c:v>
                </c:pt>
                <c:pt idx="359">
                  <c:v>1.04</c:v>
                </c:pt>
                <c:pt idx="360">
                  <c:v>1.04</c:v>
                </c:pt>
                <c:pt idx="361">
                  <c:v>1.04</c:v>
                </c:pt>
                <c:pt idx="362">
                  <c:v>1.04</c:v>
                </c:pt>
                <c:pt idx="363">
                  <c:v>1.04</c:v>
                </c:pt>
                <c:pt idx="364">
                  <c:v>1.04</c:v>
                </c:pt>
                <c:pt idx="365">
                  <c:v>1.04</c:v>
                </c:pt>
                <c:pt idx="366">
                  <c:v>1.04</c:v>
                </c:pt>
                <c:pt idx="367">
                  <c:v>1.04</c:v>
                </c:pt>
                <c:pt idx="368">
                  <c:v>1.04</c:v>
                </c:pt>
                <c:pt idx="369">
                  <c:v>1.04</c:v>
                </c:pt>
                <c:pt idx="370">
                  <c:v>1.04</c:v>
                </c:pt>
                <c:pt idx="371">
                  <c:v>1.04</c:v>
                </c:pt>
                <c:pt idx="372">
                  <c:v>1.04</c:v>
                </c:pt>
                <c:pt idx="373">
                  <c:v>1.04</c:v>
                </c:pt>
                <c:pt idx="374">
                  <c:v>1.04</c:v>
                </c:pt>
                <c:pt idx="375">
                  <c:v>1.04</c:v>
                </c:pt>
                <c:pt idx="376">
                  <c:v>1.04</c:v>
                </c:pt>
                <c:pt idx="377">
                  <c:v>1.02</c:v>
                </c:pt>
                <c:pt idx="378">
                  <c:v>1.02</c:v>
                </c:pt>
                <c:pt idx="379">
                  <c:v>1.02</c:v>
                </c:pt>
                <c:pt idx="380">
                  <c:v>1.02</c:v>
                </c:pt>
                <c:pt idx="381">
                  <c:v>1.02</c:v>
                </c:pt>
                <c:pt idx="382">
                  <c:v>1.02</c:v>
                </c:pt>
                <c:pt idx="383">
                  <c:v>1.02</c:v>
                </c:pt>
                <c:pt idx="384">
                  <c:v>1.02</c:v>
                </c:pt>
                <c:pt idx="385">
                  <c:v>1.02</c:v>
                </c:pt>
                <c:pt idx="386">
                  <c:v>1.02</c:v>
                </c:pt>
                <c:pt idx="387">
                  <c:v>1.02</c:v>
                </c:pt>
                <c:pt idx="388">
                  <c:v>1.02</c:v>
                </c:pt>
                <c:pt idx="389">
                  <c:v>1.02</c:v>
                </c:pt>
                <c:pt idx="390">
                  <c:v>1.02</c:v>
                </c:pt>
                <c:pt idx="391">
                  <c:v>1.02</c:v>
                </c:pt>
                <c:pt idx="392">
                  <c:v>1.02</c:v>
                </c:pt>
                <c:pt idx="393">
                  <c:v>1.02</c:v>
                </c:pt>
                <c:pt idx="394">
                  <c:v>1.02</c:v>
                </c:pt>
                <c:pt idx="395">
                  <c:v>1.02</c:v>
                </c:pt>
                <c:pt idx="396">
                  <c:v>1.02</c:v>
                </c:pt>
                <c:pt idx="397">
                  <c:v>1.02</c:v>
                </c:pt>
                <c:pt idx="398">
                  <c:v>1.02</c:v>
                </c:pt>
                <c:pt idx="399">
                  <c:v>1.04</c:v>
                </c:pt>
                <c:pt idx="400">
                  <c:v>1.04</c:v>
                </c:pt>
                <c:pt idx="401">
                  <c:v>1.04</c:v>
                </c:pt>
                <c:pt idx="402">
                  <c:v>1.04</c:v>
                </c:pt>
                <c:pt idx="403">
                  <c:v>1.04</c:v>
                </c:pt>
                <c:pt idx="404">
                  <c:v>1.04</c:v>
                </c:pt>
                <c:pt idx="405">
                  <c:v>1.04</c:v>
                </c:pt>
                <c:pt idx="406">
                  <c:v>1.04</c:v>
                </c:pt>
                <c:pt idx="407">
                  <c:v>1.04</c:v>
                </c:pt>
                <c:pt idx="408">
                  <c:v>1.04</c:v>
                </c:pt>
                <c:pt idx="409">
                  <c:v>1.04</c:v>
                </c:pt>
                <c:pt idx="410">
                  <c:v>1.04</c:v>
                </c:pt>
                <c:pt idx="411">
                  <c:v>1.04</c:v>
                </c:pt>
                <c:pt idx="412">
                  <c:v>1.04</c:v>
                </c:pt>
                <c:pt idx="413">
                  <c:v>1.04</c:v>
                </c:pt>
                <c:pt idx="414">
                  <c:v>1.04</c:v>
                </c:pt>
                <c:pt idx="415">
                  <c:v>1.04</c:v>
                </c:pt>
                <c:pt idx="416">
                  <c:v>1.04</c:v>
                </c:pt>
                <c:pt idx="417">
                  <c:v>1.06</c:v>
                </c:pt>
                <c:pt idx="418">
                  <c:v>1.06</c:v>
                </c:pt>
                <c:pt idx="419">
                  <c:v>1.06</c:v>
                </c:pt>
                <c:pt idx="420">
                  <c:v>1.06</c:v>
                </c:pt>
                <c:pt idx="421">
                  <c:v>1.06</c:v>
                </c:pt>
                <c:pt idx="422">
                  <c:v>1.06</c:v>
                </c:pt>
                <c:pt idx="423">
                  <c:v>1.06</c:v>
                </c:pt>
                <c:pt idx="424">
                  <c:v>1.06</c:v>
                </c:pt>
                <c:pt idx="425">
                  <c:v>1.06</c:v>
                </c:pt>
                <c:pt idx="426">
                  <c:v>1.06</c:v>
                </c:pt>
                <c:pt idx="427">
                  <c:v>1.06</c:v>
                </c:pt>
                <c:pt idx="428">
                  <c:v>1.08</c:v>
                </c:pt>
                <c:pt idx="429">
                  <c:v>1.08</c:v>
                </c:pt>
                <c:pt idx="430">
                  <c:v>1.08</c:v>
                </c:pt>
                <c:pt idx="431">
                  <c:v>1.08</c:v>
                </c:pt>
                <c:pt idx="432">
                  <c:v>1.08</c:v>
                </c:pt>
                <c:pt idx="433">
                  <c:v>1.08</c:v>
                </c:pt>
                <c:pt idx="434">
                  <c:v>1.08</c:v>
                </c:pt>
                <c:pt idx="435">
                  <c:v>1.08</c:v>
                </c:pt>
                <c:pt idx="436">
                  <c:v>1.08</c:v>
                </c:pt>
                <c:pt idx="437">
                  <c:v>1.08</c:v>
                </c:pt>
                <c:pt idx="438">
                  <c:v>1.08</c:v>
                </c:pt>
                <c:pt idx="439">
                  <c:v>1.1000000000000001</c:v>
                </c:pt>
                <c:pt idx="440">
                  <c:v>1.1000000000000001</c:v>
                </c:pt>
                <c:pt idx="441">
                  <c:v>1.1000000000000001</c:v>
                </c:pt>
                <c:pt idx="442">
                  <c:v>1.1000000000000001</c:v>
                </c:pt>
                <c:pt idx="443">
                  <c:v>1.1000000000000001</c:v>
                </c:pt>
                <c:pt idx="444">
                  <c:v>1.1000000000000001</c:v>
                </c:pt>
                <c:pt idx="445">
                  <c:v>1.1000000000000001</c:v>
                </c:pt>
                <c:pt idx="446">
                  <c:v>1.1000000000000001</c:v>
                </c:pt>
                <c:pt idx="447">
                  <c:v>1.1000000000000001</c:v>
                </c:pt>
                <c:pt idx="448">
                  <c:v>1.1000000000000001</c:v>
                </c:pt>
                <c:pt idx="449">
                  <c:v>1.1000000000000001</c:v>
                </c:pt>
                <c:pt idx="450">
                  <c:v>1.1000000000000001</c:v>
                </c:pt>
                <c:pt idx="451">
                  <c:v>1.1000000000000001</c:v>
                </c:pt>
                <c:pt idx="452">
                  <c:v>1.1000000000000001</c:v>
                </c:pt>
                <c:pt idx="453">
                  <c:v>1.1000000000000001</c:v>
                </c:pt>
                <c:pt idx="454">
                  <c:v>1.1200000000000001</c:v>
                </c:pt>
                <c:pt idx="455">
                  <c:v>1.1200000000000001</c:v>
                </c:pt>
                <c:pt idx="456">
                  <c:v>1.1200000000000001</c:v>
                </c:pt>
                <c:pt idx="457">
                  <c:v>1.1200000000000001</c:v>
                </c:pt>
                <c:pt idx="458">
                  <c:v>1.1200000000000001</c:v>
                </c:pt>
                <c:pt idx="459">
                  <c:v>1.1200000000000001</c:v>
                </c:pt>
                <c:pt idx="460">
                  <c:v>1.1200000000000001</c:v>
                </c:pt>
                <c:pt idx="461">
                  <c:v>1.1200000000000001</c:v>
                </c:pt>
                <c:pt idx="462">
                  <c:v>1.1200000000000001</c:v>
                </c:pt>
                <c:pt idx="463">
                  <c:v>1.1200000000000001</c:v>
                </c:pt>
                <c:pt idx="464">
                  <c:v>1.1200000000000001</c:v>
                </c:pt>
                <c:pt idx="465">
                  <c:v>1.1200000000000001</c:v>
                </c:pt>
                <c:pt idx="466">
                  <c:v>1.1200000000000001</c:v>
                </c:pt>
                <c:pt idx="467">
                  <c:v>1.1399999999999999</c:v>
                </c:pt>
                <c:pt idx="468">
                  <c:v>1.1399999999999999</c:v>
                </c:pt>
                <c:pt idx="469">
                  <c:v>1.1399999999999999</c:v>
                </c:pt>
                <c:pt idx="470">
                  <c:v>1.1399999999999999</c:v>
                </c:pt>
                <c:pt idx="471">
                  <c:v>1.1399999999999999</c:v>
                </c:pt>
                <c:pt idx="472">
                  <c:v>1.1399999999999999</c:v>
                </c:pt>
                <c:pt idx="473">
                  <c:v>1.1399999999999999</c:v>
                </c:pt>
                <c:pt idx="474">
                  <c:v>1.1399999999999999</c:v>
                </c:pt>
                <c:pt idx="475">
                  <c:v>1.1399999999999999</c:v>
                </c:pt>
                <c:pt idx="476">
                  <c:v>1.1599999999999999</c:v>
                </c:pt>
                <c:pt idx="477">
                  <c:v>1.1599999999999999</c:v>
                </c:pt>
                <c:pt idx="478">
                  <c:v>1.1599999999999999</c:v>
                </c:pt>
                <c:pt idx="479">
                  <c:v>1.1599999999999999</c:v>
                </c:pt>
                <c:pt idx="480">
                  <c:v>1.1599999999999999</c:v>
                </c:pt>
                <c:pt idx="481">
                  <c:v>1.1599999999999999</c:v>
                </c:pt>
                <c:pt idx="482">
                  <c:v>1.1599999999999999</c:v>
                </c:pt>
                <c:pt idx="483">
                  <c:v>1.1599999999999999</c:v>
                </c:pt>
                <c:pt idx="484">
                  <c:v>1.1599999999999999</c:v>
                </c:pt>
                <c:pt idx="485">
                  <c:v>1.1599999999999999</c:v>
                </c:pt>
                <c:pt idx="486">
                  <c:v>1.18</c:v>
                </c:pt>
                <c:pt idx="487">
                  <c:v>1.18</c:v>
                </c:pt>
                <c:pt idx="488">
                  <c:v>1.18</c:v>
                </c:pt>
                <c:pt idx="489">
                  <c:v>1.18</c:v>
                </c:pt>
                <c:pt idx="490">
                  <c:v>1.18</c:v>
                </c:pt>
                <c:pt idx="491">
                  <c:v>1.18</c:v>
                </c:pt>
                <c:pt idx="492">
                  <c:v>1.18</c:v>
                </c:pt>
                <c:pt idx="493">
                  <c:v>1.18</c:v>
                </c:pt>
                <c:pt idx="494">
                  <c:v>1.18</c:v>
                </c:pt>
                <c:pt idx="495">
                  <c:v>1.18</c:v>
                </c:pt>
                <c:pt idx="496">
                  <c:v>1.18</c:v>
                </c:pt>
                <c:pt idx="497">
                  <c:v>1.18</c:v>
                </c:pt>
                <c:pt idx="498">
                  <c:v>1.18</c:v>
                </c:pt>
                <c:pt idx="499">
                  <c:v>1.18</c:v>
                </c:pt>
                <c:pt idx="500">
                  <c:v>1.18</c:v>
                </c:pt>
                <c:pt idx="501">
                  <c:v>1.18</c:v>
                </c:pt>
                <c:pt idx="502">
                  <c:v>1.2</c:v>
                </c:pt>
                <c:pt idx="503">
                  <c:v>1.2</c:v>
                </c:pt>
                <c:pt idx="504">
                  <c:v>1.2</c:v>
                </c:pt>
                <c:pt idx="505">
                  <c:v>1.2</c:v>
                </c:pt>
                <c:pt idx="506">
                  <c:v>1.2</c:v>
                </c:pt>
                <c:pt idx="507">
                  <c:v>1.2</c:v>
                </c:pt>
                <c:pt idx="508">
                  <c:v>1.2</c:v>
                </c:pt>
                <c:pt idx="509">
                  <c:v>1.2</c:v>
                </c:pt>
                <c:pt idx="510">
                  <c:v>1.2</c:v>
                </c:pt>
                <c:pt idx="511">
                  <c:v>1.2</c:v>
                </c:pt>
                <c:pt idx="512">
                  <c:v>1.2</c:v>
                </c:pt>
                <c:pt idx="513">
                  <c:v>1.2</c:v>
                </c:pt>
                <c:pt idx="514">
                  <c:v>1.2</c:v>
                </c:pt>
                <c:pt idx="515">
                  <c:v>1.2</c:v>
                </c:pt>
                <c:pt idx="516">
                  <c:v>1.2</c:v>
                </c:pt>
                <c:pt idx="517">
                  <c:v>1.2</c:v>
                </c:pt>
                <c:pt idx="518">
                  <c:v>1.2</c:v>
                </c:pt>
                <c:pt idx="519">
                  <c:v>1.2</c:v>
                </c:pt>
                <c:pt idx="520">
                  <c:v>1.2</c:v>
                </c:pt>
                <c:pt idx="521">
                  <c:v>1.2</c:v>
                </c:pt>
                <c:pt idx="522">
                  <c:v>1.2</c:v>
                </c:pt>
                <c:pt idx="523">
                  <c:v>1.2</c:v>
                </c:pt>
                <c:pt idx="524">
                  <c:v>1.2</c:v>
                </c:pt>
                <c:pt idx="525">
                  <c:v>1.2</c:v>
                </c:pt>
                <c:pt idx="526">
                  <c:v>1.22</c:v>
                </c:pt>
                <c:pt idx="527">
                  <c:v>1.22</c:v>
                </c:pt>
                <c:pt idx="528">
                  <c:v>1.22</c:v>
                </c:pt>
                <c:pt idx="529">
                  <c:v>1.22</c:v>
                </c:pt>
                <c:pt idx="530">
                  <c:v>1.22</c:v>
                </c:pt>
                <c:pt idx="531">
                  <c:v>1.22</c:v>
                </c:pt>
                <c:pt idx="532">
                  <c:v>1.22</c:v>
                </c:pt>
                <c:pt idx="533">
                  <c:v>1.22</c:v>
                </c:pt>
                <c:pt idx="534">
                  <c:v>1.22</c:v>
                </c:pt>
                <c:pt idx="535">
                  <c:v>1.22</c:v>
                </c:pt>
                <c:pt idx="536">
                  <c:v>1.22</c:v>
                </c:pt>
                <c:pt idx="537">
                  <c:v>1.22</c:v>
                </c:pt>
                <c:pt idx="538">
                  <c:v>1.22</c:v>
                </c:pt>
                <c:pt idx="539">
                  <c:v>1.24</c:v>
                </c:pt>
                <c:pt idx="540">
                  <c:v>1.24</c:v>
                </c:pt>
                <c:pt idx="541">
                  <c:v>1.24</c:v>
                </c:pt>
                <c:pt idx="542">
                  <c:v>1.24</c:v>
                </c:pt>
                <c:pt idx="543">
                  <c:v>1.24</c:v>
                </c:pt>
                <c:pt idx="544">
                  <c:v>1.24</c:v>
                </c:pt>
                <c:pt idx="545">
                  <c:v>1.24</c:v>
                </c:pt>
                <c:pt idx="546">
                  <c:v>1.24</c:v>
                </c:pt>
                <c:pt idx="547">
                  <c:v>1.24</c:v>
                </c:pt>
                <c:pt idx="548">
                  <c:v>1.24</c:v>
                </c:pt>
                <c:pt idx="549">
                  <c:v>1.24</c:v>
                </c:pt>
                <c:pt idx="550">
                  <c:v>1.26</c:v>
                </c:pt>
                <c:pt idx="551">
                  <c:v>1.26</c:v>
                </c:pt>
                <c:pt idx="552">
                  <c:v>1.26</c:v>
                </c:pt>
                <c:pt idx="553">
                  <c:v>1.26</c:v>
                </c:pt>
                <c:pt idx="554">
                  <c:v>1.26</c:v>
                </c:pt>
                <c:pt idx="555">
                  <c:v>1.26</c:v>
                </c:pt>
                <c:pt idx="556">
                  <c:v>1.26</c:v>
                </c:pt>
                <c:pt idx="557">
                  <c:v>1.26</c:v>
                </c:pt>
                <c:pt idx="558">
                  <c:v>1.26</c:v>
                </c:pt>
                <c:pt idx="559">
                  <c:v>1.26</c:v>
                </c:pt>
                <c:pt idx="560">
                  <c:v>1.26</c:v>
                </c:pt>
                <c:pt idx="561">
                  <c:v>1.26</c:v>
                </c:pt>
                <c:pt idx="562">
                  <c:v>1.26</c:v>
                </c:pt>
                <c:pt idx="563">
                  <c:v>1.26</c:v>
                </c:pt>
                <c:pt idx="564">
                  <c:v>1.26</c:v>
                </c:pt>
                <c:pt idx="565">
                  <c:v>1.26</c:v>
                </c:pt>
                <c:pt idx="566">
                  <c:v>1.26</c:v>
                </c:pt>
                <c:pt idx="567">
                  <c:v>1.28</c:v>
                </c:pt>
                <c:pt idx="568">
                  <c:v>1.28</c:v>
                </c:pt>
                <c:pt idx="569">
                  <c:v>1.28</c:v>
                </c:pt>
                <c:pt idx="570">
                  <c:v>1.28</c:v>
                </c:pt>
                <c:pt idx="571">
                  <c:v>1.28</c:v>
                </c:pt>
                <c:pt idx="572">
                  <c:v>1.28</c:v>
                </c:pt>
                <c:pt idx="573">
                  <c:v>1.28</c:v>
                </c:pt>
                <c:pt idx="574">
                  <c:v>1.28</c:v>
                </c:pt>
                <c:pt idx="575">
                  <c:v>1.28</c:v>
                </c:pt>
                <c:pt idx="576">
                  <c:v>1.28</c:v>
                </c:pt>
                <c:pt idx="577">
                  <c:v>1.26</c:v>
                </c:pt>
                <c:pt idx="578">
                  <c:v>1.26</c:v>
                </c:pt>
                <c:pt idx="579">
                  <c:v>1.26</c:v>
                </c:pt>
                <c:pt idx="580">
                  <c:v>1.26</c:v>
                </c:pt>
                <c:pt idx="581">
                  <c:v>1.26</c:v>
                </c:pt>
                <c:pt idx="582">
                  <c:v>1.26</c:v>
                </c:pt>
                <c:pt idx="583">
                  <c:v>1.26</c:v>
                </c:pt>
                <c:pt idx="584">
                  <c:v>1.26</c:v>
                </c:pt>
                <c:pt idx="585">
                  <c:v>1.26</c:v>
                </c:pt>
                <c:pt idx="586">
                  <c:v>1.26</c:v>
                </c:pt>
                <c:pt idx="587">
                  <c:v>1.26</c:v>
                </c:pt>
                <c:pt idx="588">
                  <c:v>1.26</c:v>
                </c:pt>
                <c:pt idx="589">
                  <c:v>1.26</c:v>
                </c:pt>
                <c:pt idx="590">
                  <c:v>1.26</c:v>
                </c:pt>
                <c:pt idx="591">
                  <c:v>1.24</c:v>
                </c:pt>
                <c:pt idx="592">
                  <c:v>1.24</c:v>
                </c:pt>
                <c:pt idx="593">
                  <c:v>1.24</c:v>
                </c:pt>
                <c:pt idx="594">
                  <c:v>1.24</c:v>
                </c:pt>
                <c:pt idx="595">
                  <c:v>1.24</c:v>
                </c:pt>
                <c:pt idx="596">
                  <c:v>1.24</c:v>
                </c:pt>
                <c:pt idx="597">
                  <c:v>1.24</c:v>
                </c:pt>
                <c:pt idx="598">
                  <c:v>1.24</c:v>
                </c:pt>
                <c:pt idx="599">
                  <c:v>1.24</c:v>
                </c:pt>
                <c:pt idx="600">
                  <c:v>1.24</c:v>
                </c:pt>
                <c:pt idx="601">
                  <c:v>1.24</c:v>
                </c:pt>
                <c:pt idx="602">
                  <c:v>1.22</c:v>
                </c:pt>
                <c:pt idx="603">
                  <c:v>1.22</c:v>
                </c:pt>
                <c:pt idx="604">
                  <c:v>1.22</c:v>
                </c:pt>
                <c:pt idx="605">
                  <c:v>1.22</c:v>
                </c:pt>
                <c:pt idx="606">
                  <c:v>1.22</c:v>
                </c:pt>
                <c:pt idx="607">
                  <c:v>1.22</c:v>
                </c:pt>
                <c:pt idx="608">
                  <c:v>1.22</c:v>
                </c:pt>
                <c:pt idx="609">
                  <c:v>1.22</c:v>
                </c:pt>
                <c:pt idx="610">
                  <c:v>1.22</c:v>
                </c:pt>
                <c:pt idx="611">
                  <c:v>1.22</c:v>
                </c:pt>
                <c:pt idx="612">
                  <c:v>1.22</c:v>
                </c:pt>
                <c:pt idx="613">
                  <c:v>1.22</c:v>
                </c:pt>
                <c:pt idx="614">
                  <c:v>1.22</c:v>
                </c:pt>
                <c:pt idx="615">
                  <c:v>1.22</c:v>
                </c:pt>
                <c:pt idx="616">
                  <c:v>1.22</c:v>
                </c:pt>
                <c:pt idx="617">
                  <c:v>1.22</c:v>
                </c:pt>
                <c:pt idx="618">
                  <c:v>1.22</c:v>
                </c:pt>
                <c:pt idx="619">
                  <c:v>1.22</c:v>
                </c:pt>
                <c:pt idx="620">
                  <c:v>1.22</c:v>
                </c:pt>
                <c:pt idx="621">
                  <c:v>1.22</c:v>
                </c:pt>
                <c:pt idx="622">
                  <c:v>1.22</c:v>
                </c:pt>
                <c:pt idx="623">
                  <c:v>1.22</c:v>
                </c:pt>
                <c:pt idx="624">
                  <c:v>1.22</c:v>
                </c:pt>
                <c:pt idx="625">
                  <c:v>1.22</c:v>
                </c:pt>
                <c:pt idx="626">
                  <c:v>1.22</c:v>
                </c:pt>
                <c:pt idx="627">
                  <c:v>1.22</c:v>
                </c:pt>
                <c:pt idx="628">
                  <c:v>1.22</c:v>
                </c:pt>
                <c:pt idx="629">
                  <c:v>1.22</c:v>
                </c:pt>
                <c:pt idx="630">
                  <c:v>1.22</c:v>
                </c:pt>
                <c:pt idx="631">
                  <c:v>1.22</c:v>
                </c:pt>
                <c:pt idx="632">
                  <c:v>1.22</c:v>
                </c:pt>
                <c:pt idx="633">
                  <c:v>1.22</c:v>
                </c:pt>
                <c:pt idx="634">
                  <c:v>1.22</c:v>
                </c:pt>
                <c:pt idx="635">
                  <c:v>1.22</c:v>
                </c:pt>
                <c:pt idx="636">
                  <c:v>1.22</c:v>
                </c:pt>
                <c:pt idx="637">
                  <c:v>1.22</c:v>
                </c:pt>
                <c:pt idx="638">
                  <c:v>1.22</c:v>
                </c:pt>
                <c:pt idx="639">
                  <c:v>1.22</c:v>
                </c:pt>
                <c:pt idx="640">
                  <c:v>1.22</c:v>
                </c:pt>
                <c:pt idx="641">
                  <c:v>1.22</c:v>
                </c:pt>
                <c:pt idx="642">
                  <c:v>1.22</c:v>
                </c:pt>
                <c:pt idx="643">
                  <c:v>1.22</c:v>
                </c:pt>
                <c:pt idx="644">
                  <c:v>1.22</c:v>
                </c:pt>
                <c:pt idx="645">
                  <c:v>1.22</c:v>
                </c:pt>
                <c:pt idx="646">
                  <c:v>1.22</c:v>
                </c:pt>
                <c:pt idx="647">
                  <c:v>1.22</c:v>
                </c:pt>
                <c:pt idx="648">
                  <c:v>1.22</c:v>
                </c:pt>
                <c:pt idx="649">
                  <c:v>1.22</c:v>
                </c:pt>
                <c:pt idx="650">
                  <c:v>1.22</c:v>
                </c:pt>
                <c:pt idx="651">
                  <c:v>1.22</c:v>
                </c:pt>
                <c:pt idx="652">
                  <c:v>1.22</c:v>
                </c:pt>
                <c:pt idx="653">
                  <c:v>1.22</c:v>
                </c:pt>
                <c:pt idx="654">
                  <c:v>1.22</c:v>
                </c:pt>
                <c:pt idx="655">
                  <c:v>1.22</c:v>
                </c:pt>
                <c:pt idx="656">
                  <c:v>1.22</c:v>
                </c:pt>
                <c:pt idx="657">
                  <c:v>1.22</c:v>
                </c:pt>
                <c:pt idx="658">
                  <c:v>1.24</c:v>
                </c:pt>
                <c:pt idx="659">
                  <c:v>1.24</c:v>
                </c:pt>
                <c:pt idx="660">
                  <c:v>1.24</c:v>
                </c:pt>
                <c:pt idx="661">
                  <c:v>1.24</c:v>
                </c:pt>
                <c:pt idx="662">
                  <c:v>1.24</c:v>
                </c:pt>
                <c:pt idx="663">
                  <c:v>1.24</c:v>
                </c:pt>
                <c:pt idx="664">
                  <c:v>1.24</c:v>
                </c:pt>
                <c:pt idx="665">
                  <c:v>1.24</c:v>
                </c:pt>
                <c:pt idx="666">
                  <c:v>1.24</c:v>
                </c:pt>
                <c:pt idx="667">
                  <c:v>1.24</c:v>
                </c:pt>
                <c:pt idx="668">
                  <c:v>1.24</c:v>
                </c:pt>
                <c:pt idx="669">
                  <c:v>1.24</c:v>
                </c:pt>
                <c:pt idx="670">
                  <c:v>1.24</c:v>
                </c:pt>
                <c:pt idx="671">
                  <c:v>1.24</c:v>
                </c:pt>
                <c:pt idx="672">
                  <c:v>1.24</c:v>
                </c:pt>
                <c:pt idx="673">
                  <c:v>1.24</c:v>
                </c:pt>
                <c:pt idx="674">
                  <c:v>1.24</c:v>
                </c:pt>
                <c:pt idx="675">
                  <c:v>1.26</c:v>
                </c:pt>
                <c:pt idx="676">
                  <c:v>1.26</c:v>
                </c:pt>
                <c:pt idx="677">
                  <c:v>1.26</c:v>
                </c:pt>
                <c:pt idx="678">
                  <c:v>1.26</c:v>
                </c:pt>
                <c:pt idx="679">
                  <c:v>1.26</c:v>
                </c:pt>
                <c:pt idx="680">
                  <c:v>1.26</c:v>
                </c:pt>
                <c:pt idx="681">
                  <c:v>1.26</c:v>
                </c:pt>
                <c:pt idx="682">
                  <c:v>1.26</c:v>
                </c:pt>
                <c:pt idx="683">
                  <c:v>1.26</c:v>
                </c:pt>
                <c:pt idx="684">
                  <c:v>1.28</c:v>
                </c:pt>
                <c:pt idx="685">
                  <c:v>1.28</c:v>
                </c:pt>
                <c:pt idx="686">
                  <c:v>1.28</c:v>
                </c:pt>
                <c:pt idx="687">
                  <c:v>1.28</c:v>
                </c:pt>
                <c:pt idx="688">
                  <c:v>1.28</c:v>
                </c:pt>
                <c:pt idx="689">
                  <c:v>1.28</c:v>
                </c:pt>
                <c:pt idx="690">
                  <c:v>1.28</c:v>
                </c:pt>
                <c:pt idx="691">
                  <c:v>1.28</c:v>
                </c:pt>
                <c:pt idx="692">
                  <c:v>1.28</c:v>
                </c:pt>
                <c:pt idx="693">
                  <c:v>1.3</c:v>
                </c:pt>
                <c:pt idx="694">
                  <c:v>1.3</c:v>
                </c:pt>
                <c:pt idx="695">
                  <c:v>1.3</c:v>
                </c:pt>
                <c:pt idx="696">
                  <c:v>1.3</c:v>
                </c:pt>
                <c:pt idx="697">
                  <c:v>1.3</c:v>
                </c:pt>
                <c:pt idx="698">
                  <c:v>1.3</c:v>
                </c:pt>
                <c:pt idx="699">
                  <c:v>1.3</c:v>
                </c:pt>
                <c:pt idx="700">
                  <c:v>1.3</c:v>
                </c:pt>
                <c:pt idx="701">
                  <c:v>1.32</c:v>
                </c:pt>
                <c:pt idx="702">
                  <c:v>1.32</c:v>
                </c:pt>
                <c:pt idx="703">
                  <c:v>1.32</c:v>
                </c:pt>
                <c:pt idx="704">
                  <c:v>1.32</c:v>
                </c:pt>
                <c:pt idx="705">
                  <c:v>1.32</c:v>
                </c:pt>
                <c:pt idx="706">
                  <c:v>1.32</c:v>
                </c:pt>
                <c:pt idx="707">
                  <c:v>1.32</c:v>
                </c:pt>
                <c:pt idx="708">
                  <c:v>1.32</c:v>
                </c:pt>
                <c:pt idx="709">
                  <c:v>1.32</c:v>
                </c:pt>
                <c:pt idx="710">
                  <c:v>1.32</c:v>
                </c:pt>
                <c:pt idx="711">
                  <c:v>1.32</c:v>
                </c:pt>
                <c:pt idx="712">
                  <c:v>1.32</c:v>
                </c:pt>
                <c:pt idx="713">
                  <c:v>1.32</c:v>
                </c:pt>
                <c:pt idx="714">
                  <c:v>1.32</c:v>
                </c:pt>
                <c:pt idx="715">
                  <c:v>1.32</c:v>
                </c:pt>
                <c:pt idx="716">
                  <c:v>1.32</c:v>
                </c:pt>
                <c:pt idx="717">
                  <c:v>1.32</c:v>
                </c:pt>
                <c:pt idx="718">
                  <c:v>1.32</c:v>
                </c:pt>
                <c:pt idx="719">
                  <c:v>1.32</c:v>
                </c:pt>
                <c:pt idx="720">
                  <c:v>1.32</c:v>
                </c:pt>
                <c:pt idx="721">
                  <c:v>1.32</c:v>
                </c:pt>
                <c:pt idx="722">
                  <c:v>1.32</c:v>
                </c:pt>
                <c:pt idx="723">
                  <c:v>1.32</c:v>
                </c:pt>
                <c:pt idx="724">
                  <c:v>1.32</c:v>
                </c:pt>
                <c:pt idx="725">
                  <c:v>1.32</c:v>
                </c:pt>
                <c:pt idx="726">
                  <c:v>1.32</c:v>
                </c:pt>
                <c:pt idx="727">
                  <c:v>1.32</c:v>
                </c:pt>
                <c:pt idx="728">
                  <c:v>1.32</c:v>
                </c:pt>
                <c:pt idx="729">
                  <c:v>1.32</c:v>
                </c:pt>
                <c:pt idx="730">
                  <c:v>1.32</c:v>
                </c:pt>
                <c:pt idx="731">
                  <c:v>1.32</c:v>
                </c:pt>
                <c:pt idx="732">
                  <c:v>1.32</c:v>
                </c:pt>
                <c:pt idx="733">
                  <c:v>1.32</c:v>
                </c:pt>
                <c:pt idx="734">
                  <c:v>1.32</c:v>
                </c:pt>
                <c:pt idx="735">
                  <c:v>1.32</c:v>
                </c:pt>
                <c:pt idx="736">
                  <c:v>1.32</c:v>
                </c:pt>
                <c:pt idx="737">
                  <c:v>1.32</c:v>
                </c:pt>
                <c:pt idx="738">
                  <c:v>1.34</c:v>
                </c:pt>
                <c:pt idx="739">
                  <c:v>1.34</c:v>
                </c:pt>
                <c:pt idx="740">
                  <c:v>1.34</c:v>
                </c:pt>
                <c:pt idx="741">
                  <c:v>1.34</c:v>
                </c:pt>
                <c:pt idx="742">
                  <c:v>1.34</c:v>
                </c:pt>
                <c:pt idx="743">
                  <c:v>1.34</c:v>
                </c:pt>
                <c:pt idx="744">
                  <c:v>1.34</c:v>
                </c:pt>
                <c:pt idx="745">
                  <c:v>1.34</c:v>
                </c:pt>
                <c:pt idx="746">
                  <c:v>1.34</c:v>
                </c:pt>
                <c:pt idx="747">
                  <c:v>1.34</c:v>
                </c:pt>
                <c:pt idx="748">
                  <c:v>1.34</c:v>
                </c:pt>
                <c:pt idx="749">
                  <c:v>1.34</c:v>
                </c:pt>
                <c:pt idx="750">
                  <c:v>1.34</c:v>
                </c:pt>
                <c:pt idx="751">
                  <c:v>1.36</c:v>
                </c:pt>
                <c:pt idx="752">
                  <c:v>1.36</c:v>
                </c:pt>
                <c:pt idx="753">
                  <c:v>1.36</c:v>
                </c:pt>
                <c:pt idx="754">
                  <c:v>1.36</c:v>
                </c:pt>
                <c:pt idx="755">
                  <c:v>1.36</c:v>
                </c:pt>
                <c:pt idx="756">
                  <c:v>1.36</c:v>
                </c:pt>
                <c:pt idx="757">
                  <c:v>1.36</c:v>
                </c:pt>
                <c:pt idx="758">
                  <c:v>1.36</c:v>
                </c:pt>
                <c:pt idx="759">
                  <c:v>1.36</c:v>
                </c:pt>
                <c:pt idx="760">
                  <c:v>1.36</c:v>
                </c:pt>
                <c:pt idx="761">
                  <c:v>1.36</c:v>
                </c:pt>
                <c:pt idx="762">
                  <c:v>1.38</c:v>
                </c:pt>
                <c:pt idx="763">
                  <c:v>1.38</c:v>
                </c:pt>
                <c:pt idx="764">
                  <c:v>1.38</c:v>
                </c:pt>
                <c:pt idx="765">
                  <c:v>1.38</c:v>
                </c:pt>
                <c:pt idx="766">
                  <c:v>1.38</c:v>
                </c:pt>
                <c:pt idx="767">
                  <c:v>1.38</c:v>
                </c:pt>
                <c:pt idx="768">
                  <c:v>1.38</c:v>
                </c:pt>
                <c:pt idx="769">
                  <c:v>1.38</c:v>
                </c:pt>
                <c:pt idx="770">
                  <c:v>1.38</c:v>
                </c:pt>
                <c:pt idx="771">
                  <c:v>1.38</c:v>
                </c:pt>
                <c:pt idx="772">
                  <c:v>1.38</c:v>
                </c:pt>
                <c:pt idx="773">
                  <c:v>1.38</c:v>
                </c:pt>
                <c:pt idx="774">
                  <c:v>1.38</c:v>
                </c:pt>
                <c:pt idx="775">
                  <c:v>1.38</c:v>
                </c:pt>
                <c:pt idx="776">
                  <c:v>1.38</c:v>
                </c:pt>
                <c:pt idx="777">
                  <c:v>1.38</c:v>
                </c:pt>
                <c:pt idx="778">
                  <c:v>1.38</c:v>
                </c:pt>
                <c:pt idx="779">
                  <c:v>1.4</c:v>
                </c:pt>
                <c:pt idx="780">
                  <c:v>1.4</c:v>
                </c:pt>
                <c:pt idx="781">
                  <c:v>1.4</c:v>
                </c:pt>
                <c:pt idx="782">
                  <c:v>1.4</c:v>
                </c:pt>
                <c:pt idx="783">
                  <c:v>1.4</c:v>
                </c:pt>
                <c:pt idx="784">
                  <c:v>1.4</c:v>
                </c:pt>
                <c:pt idx="785">
                  <c:v>1.4</c:v>
                </c:pt>
                <c:pt idx="786">
                  <c:v>1.4</c:v>
                </c:pt>
                <c:pt idx="787">
                  <c:v>1.4</c:v>
                </c:pt>
                <c:pt idx="788">
                  <c:v>1.4</c:v>
                </c:pt>
                <c:pt idx="789">
                  <c:v>1.4</c:v>
                </c:pt>
                <c:pt idx="790">
                  <c:v>1.4</c:v>
                </c:pt>
                <c:pt idx="791">
                  <c:v>1.4</c:v>
                </c:pt>
                <c:pt idx="792">
                  <c:v>1.4</c:v>
                </c:pt>
                <c:pt idx="793">
                  <c:v>1.4</c:v>
                </c:pt>
                <c:pt idx="794">
                  <c:v>1.4</c:v>
                </c:pt>
                <c:pt idx="795">
                  <c:v>1.4</c:v>
                </c:pt>
                <c:pt idx="796">
                  <c:v>1.4</c:v>
                </c:pt>
                <c:pt idx="797">
                  <c:v>1.4</c:v>
                </c:pt>
                <c:pt idx="798">
                  <c:v>1.4</c:v>
                </c:pt>
                <c:pt idx="799">
                  <c:v>1.4</c:v>
                </c:pt>
                <c:pt idx="800">
                  <c:v>1.4</c:v>
                </c:pt>
                <c:pt idx="801">
                  <c:v>1.4</c:v>
                </c:pt>
                <c:pt idx="802">
                  <c:v>1.4</c:v>
                </c:pt>
                <c:pt idx="803">
                  <c:v>1.4</c:v>
                </c:pt>
                <c:pt idx="804">
                  <c:v>1.4</c:v>
                </c:pt>
                <c:pt idx="805">
                  <c:v>1.4</c:v>
                </c:pt>
                <c:pt idx="806">
                  <c:v>1.4</c:v>
                </c:pt>
                <c:pt idx="807">
                  <c:v>1.4</c:v>
                </c:pt>
                <c:pt idx="808">
                  <c:v>1.4</c:v>
                </c:pt>
                <c:pt idx="809">
                  <c:v>1.4</c:v>
                </c:pt>
                <c:pt idx="810">
                  <c:v>1.4</c:v>
                </c:pt>
                <c:pt idx="811">
                  <c:v>1.4</c:v>
                </c:pt>
                <c:pt idx="812">
                  <c:v>1.4</c:v>
                </c:pt>
                <c:pt idx="813">
                  <c:v>1.4</c:v>
                </c:pt>
                <c:pt idx="814">
                  <c:v>1.4</c:v>
                </c:pt>
                <c:pt idx="815">
                  <c:v>1.4</c:v>
                </c:pt>
                <c:pt idx="816">
                  <c:v>1.4</c:v>
                </c:pt>
                <c:pt idx="817">
                  <c:v>1.4</c:v>
                </c:pt>
                <c:pt idx="818">
                  <c:v>1.4</c:v>
                </c:pt>
                <c:pt idx="819">
                  <c:v>1.4</c:v>
                </c:pt>
                <c:pt idx="820">
                  <c:v>1.4</c:v>
                </c:pt>
                <c:pt idx="821">
                  <c:v>1.4</c:v>
                </c:pt>
                <c:pt idx="822">
                  <c:v>1.4</c:v>
                </c:pt>
                <c:pt idx="823">
                  <c:v>1.4</c:v>
                </c:pt>
                <c:pt idx="824">
                  <c:v>1.4</c:v>
                </c:pt>
                <c:pt idx="825">
                  <c:v>1.4</c:v>
                </c:pt>
                <c:pt idx="826">
                  <c:v>1.42</c:v>
                </c:pt>
                <c:pt idx="827">
                  <c:v>1.42</c:v>
                </c:pt>
                <c:pt idx="828">
                  <c:v>1.42</c:v>
                </c:pt>
                <c:pt idx="829">
                  <c:v>1.42</c:v>
                </c:pt>
                <c:pt idx="830">
                  <c:v>1.42</c:v>
                </c:pt>
                <c:pt idx="831">
                  <c:v>1.42</c:v>
                </c:pt>
                <c:pt idx="832">
                  <c:v>1.42</c:v>
                </c:pt>
                <c:pt idx="833">
                  <c:v>1.42</c:v>
                </c:pt>
                <c:pt idx="834">
                  <c:v>1.42</c:v>
                </c:pt>
                <c:pt idx="835">
                  <c:v>1.42</c:v>
                </c:pt>
                <c:pt idx="836">
                  <c:v>1.42</c:v>
                </c:pt>
                <c:pt idx="837">
                  <c:v>1.42</c:v>
                </c:pt>
                <c:pt idx="838">
                  <c:v>1.42</c:v>
                </c:pt>
                <c:pt idx="839">
                  <c:v>1.42</c:v>
                </c:pt>
                <c:pt idx="840">
                  <c:v>1.42</c:v>
                </c:pt>
                <c:pt idx="841">
                  <c:v>1.42</c:v>
                </c:pt>
                <c:pt idx="842">
                  <c:v>1.42</c:v>
                </c:pt>
                <c:pt idx="843">
                  <c:v>1.42</c:v>
                </c:pt>
                <c:pt idx="844">
                  <c:v>1.42</c:v>
                </c:pt>
                <c:pt idx="845">
                  <c:v>1.42</c:v>
                </c:pt>
                <c:pt idx="846">
                  <c:v>1.42</c:v>
                </c:pt>
                <c:pt idx="847">
                  <c:v>1.42</c:v>
                </c:pt>
                <c:pt idx="848">
                  <c:v>1.42</c:v>
                </c:pt>
                <c:pt idx="849">
                  <c:v>1.42</c:v>
                </c:pt>
                <c:pt idx="850">
                  <c:v>1.42</c:v>
                </c:pt>
                <c:pt idx="851">
                  <c:v>1.42</c:v>
                </c:pt>
                <c:pt idx="852">
                  <c:v>1.42</c:v>
                </c:pt>
                <c:pt idx="853">
                  <c:v>1.42</c:v>
                </c:pt>
                <c:pt idx="854">
                  <c:v>1.44</c:v>
                </c:pt>
                <c:pt idx="855">
                  <c:v>1.44</c:v>
                </c:pt>
                <c:pt idx="856">
                  <c:v>1.44</c:v>
                </c:pt>
                <c:pt idx="857">
                  <c:v>1.44</c:v>
                </c:pt>
                <c:pt idx="858">
                  <c:v>1.44</c:v>
                </c:pt>
                <c:pt idx="859">
                  <c:v>1.44</c:v>
                </c:pt>
                <c:pt idx="860">
                  <c:v>1.44</c:v>
                </c:pt>
                <c:pt idx="861">
                  <c:v>1.44</c:v>
                </c:pt>
                <c:pt idx="862">
                  <c:v>1.44</c:v>
                </c:pt>
                <c:pt idx="863">
                  <c:v>1.44</c:v>
                </c:pt>
                <c:pt idx="864">
                  <c:v>1.44</c:v>
                </c:pt>
                <c:pt idx="865">
                  <c:v>1.44</c:v>
                </c:pt>
                <c:pt idx="866">
                  <c:v>1.44</c:v>
                </c:pt>
                <c:pt idx="867">
                  <c:v>1.46</c:v>
                </c:pt>
                <c:pt idx="868">
                  <c:v>1.46</c:v>
                </c:pt>
                <c:pt idx="869">
                  <c:v>1.46</c:v>
                </c:pt>
                <c:pt idx="870">
                  <c:v>1.46</c:v>
                </c:pt>
                <c:pt idx="871">
                  <c:v>1.46</c:v>
                </c:pt>
                <c:pt idx="872">
                  <c:v>1.46</c:v>
                </c:pt>
                <c:pt idx="873">
                  <c:v>1.46</c:v>
                </c:pt>
                <c:pt idx="874">
                  <c:v>1.46</c:v>
                </c:pt>
                <c:pt idx="875">
                  <c:v>1.46</c:v>
                </c:pt>
                <c:pt idx="876">
                  <c:v>1.46</c:v>
                </c:pt>
                <c:pt idx="877">
                  <c:v>1.46</c:v>
                </c:pt>
                <c:pt idx="878">
                  <c:v>1.46</c:v>
                </c:pt>
                <c:pt idx="879">
                  <c:v>1.46</c:v>
                </c:pt>
                <c:pt idx="880">
                  <c:v>1.46</c:v>
                </c:pt>
                <c:pt idx="881">
                  <c:v>1.46</c:v>
                </c:pt>
                <c:pt idx="882">
                  <c:v>1.46</c:v>
                </c:pt>
                <c:pt idx="883">
                  <c:v>1.46</c:v>
                </c:pt>
                <c:pt idx="884">
                  <c:v>1.46</c:v>
                </c:pt>
                <c:pt idx="885">
                  <c:v>1.46</c:v>
                </c:pt>
                <c:pt idx="886">
                  <c:v>1.48</c:v>
                </c:pt>
                <c:pt idx="887">
                  <c:v>1.48</c:v>
                </c:pt>
                <c:pt idx="888">
                  <c:v>1.48</c:v>
                </c:pt>
                <c:pt idx="889">
                  <c:v>1.48</c:v>
                </c:pt>
                <c:pt idx="890">
                  <c:v>1.48</c:v>
                </c:pt>
                <c:pt idx="891">
                  <c:v>1.48</c:v>
                </c:pt>
                <c:pt idx="892">
                  <c:v>1.48</c:v>
                </c:pt>
                <c:pt idx="893">
                  <c:v>1.48</c:v>
                </c:pt>
                <c:pt idx="894">
                  <c:v>1.48</c:v>
                </c:pt>
                <c:pt idx="895">
                  <c:v>1.48</c:v>
                </c:pt>
                <c:pt idx="896">
                  <c:v>1.48</c:v>
                </c:pt>
                <c:pt idx="897">
                  <c:v>1.48</c:v>
                </c:pt>
                <c:pt idx="898">
                  <c:v>1.48</c:v>
                </c:pt>
                <c:pt idx="899">
                  <c:v>1.48</c:v>
                </c:pt>
                <c:pt idx="900">
                  <c:v>1.48</c:v>
                </c:pt>
                <c:pt idx="901">
                  <c:v>1.48</c:v>
                </c:pt>
                <c:pt idx="902">
                  <c:v>1.48</c:v>
                </c:pt>
                <c:pt idx="903">
                  <c:v>1.48</c:v>
                </c:pt>
                <c:pt idx="904">
                  <c:v>1.48</c:v>
                </c:pt>
                <c:pt idx="905">
                  <c:v>1.48</c:v>
                </c:pt>
                <c:pt idx="906">
                  <c:v>1.48</c:v>
                </c:pt>
                <c:pt idx="907">
                  <c:v>1.48</c:v>
                </c:pt>
                <c:pt idx="908">
                  <c:v>1.48</c:v>
                </c:pt>
                <c:pt idx="909">
                  <c:v>1.48</c:v>
                </c:pt>
                <c:pt idx="910">
                  <c:v>1.48</c:v>
                </c:pt>
                <c:pt idx="911">
                  <c:v>1.48</c:v>
                </c:pt>
                <c:pt idx="912">
                  <c:v>1.48</c:v>
                </c:pt>
                <c:pt idx="913">
                  <c:v>1.48</c:v>
                </c:pt>
                <c:pt idx="914">
                  <c:v>1.48</c:v>
                </c:pt>
                <c:pt idx="915">
                  <c:v>1.48</c:v>
                </c:pt>
                <c:pt idx="916">
                  <c:v>1.48</c:v>
                </c:pt>
                <c:pt idx="917">
                  <c:v>1.48</c:v>
                </c:pt>
                <c:pt idx="918">
                  <c:v>1.48</c:v>
                </c:pt>
                <c:pt idx="919">
                  <c:v>1.48</c:v>
                </c:pt>
                <c:pt idx="920">
                  <c:v>1.48</c:v>
                </c:pt>
                <c:pt idx="921">
                  <c:v>1.48</c:v>
                </c:pt>
                <c:pt idx="922">
                  <c:v>1.48</c:v>
                </c:pt>
                <c:pt idx="923">
                  <c:v>1.48</c:v>
                </c:pt>
                <c:pt idx="924">
                  <c:v>1.48</c:v>
                </c:pt>
                <c:pt idx="925">
                  <c:v>1.48</c:v>
                </c:pt>
                <c:pt idx="926">
                  <c:v>1.48</c:v>
                </c:pt>
                <c:pt idx="927">
                  <c:v>1.48</c:v>
                </c:pt>
                <c:pt idx="928">
                  <c:v>1.48</c:v>
                </c:pt>
                <c:pt idx="929">
                  <c:v>1.48</c:v>
                </c:pt>
                <c:pt idx="930">
                  <c:v>1.48</c:v>
                </c:pt>
                <c:pt idx="931">
                  <c:v>1.48</c:v>
                </c:pt>
                <c:pt idx="932">
                  <c:v>1.48</c:v>
                </c:pt>
                <c:pt idx="933">
                  <c:v>1.48</c:v>
                </c:pt>
                <c:pt idx="934">
                  <c:v>1.48</c:v>
                </c:pt>
                <c:pt idx="935">
                  <c:v>1.48</c:v>
                </c:pt>
                <c:pt idx="936">
                  <c:v>1.48</c:v>
                </c:pt>
                <c:pt idx="937">
                  <c:v>1.48</c:v>
                </c:pt>
                <c:pt idx="938">
                  <c:v>1.48</c:v>
                </c:pt>
                <c:pt idx="939">
                  <c:v>1.48</c:v>
                </c:pt>
                <c:pt idx="940">
                  <c:v>1.48</c:v>
                </c:pt>
                <c:pt idx="941">
                  <c:v>1.48</c:v>
                </c:pt>
                <c:pt idx="942">
                  <c:v>1.48</c:v>
                </c:pt>
                <c:pt idx="943">
                  <c:v>1.48</c:v>
                </c:pt>
                <c:pt idx="944">
                  <c:v>1.48</c:v>
                </c:pt>
                <c:pt idx="945">
                  <c:v>1.48</c:v>
                </c:pt>
                <c:pt idx="946">
                  <c:v>1.48</c:v>
                </c:pt>
                <c:pt idx="947">
                  <c:v>1.48</c:v>
                </c:pt>
                <c:pt idx="948">
                  <c:v>1.48</c:v>
                </c:pt>
                <c:pt idx="949">
                  <c:v>1.48</c:v>
                </c:pt>
                <c:pt idx="950">
                  <c:v>1.48</c:v>
                </c:pt>
                <c:pt idx="951">
                  <c:v>1.48</c:v>
                </c:pt>
                <c:pt idx="952">
                  <c:v>1.48</c:v>
                </c:pt>
                <c:pt idx="953">
                  <c:v>1.48</c:v>
                </c:pt>
                <c:pt idx="954">
                  <c:v>1.48</c:v>
                </c:pt>
                <c:pt idx="955">
                  <c:v>1.48</c:v>
                </c:pt>
                <c:pt idx="956">
                  <c:v>1.5</c:v>
                </c:pt>
                <c:pt idx="957">
                  <c:v>1.5</c:v>
                </c:pt>
                <c:pt idx="958">
                  <c:v>1.5</c:v>
                </c:pt>
                <c:pt idx="959">
                  <c:v>1.5</c:v>
                </c:pt>
                <c:pt idx="960">
                  <c:v>1.5</c:v>
                </c:pt>
                <c:pt idx="961">
                  <c:v>1.5</c:v>
                </c:pt>
                <c:pt idx="962">
                  <c:v>1.5</c:v>
                </c:pt>
                <c:pt idx="963">
                  <c:v>1.5</c:v>
                </c:pt>
                <c:pt idx="964">
                  <c:v>1.52</c:v>
                </c:pt>
                <c:pt idx="965">
                  <c:v>1.52</c:v>
                </c:pt>
                <c:pt idx="966">
                  <c:v>1.52</c:v>
                </c:pt>
                <c:pt idx="967">
                  <c:v>1.52</c:v>
                </c:pt>
                <c:pt idx="968">
                  <c:v>1.52</c:v>
                </c:pt>
                <c:pt idx="969">
                  <c:v>1.52</c:v>
                </c:pt>
                <c:pt idx="970">
                  <c:v>1.54</c:v>
                </c:pt>
                <c:pt idx="971">
                  <c:v>1.54</c:v>
                </c:pt>
                <c:pt idx="972">
                  <c:v>1.54</c:v>
                </c:pt>
                <c:pt idx="973">
                  <c:v>1.54</c:v>
                </c:pt>
                <c:pt idx="974">
                  <c:v>1.54</c:v>
                </c:pt>
                <c:pt idx="975">
                  <c:v>1.54</c:v>
                </c:pt>
                <c:pt idx="976">
                  <c:v>1.54</c:v>
                </c:pt>
                <c:pt idx="977">
                  <c:v>1.56</c:v>
                </c:pt>
                <c:pt idx="978">
                  <c:v>1.56</c:v>
                </c:pt>
                <c:pt idx="979">
                  <c:v>1.56</c:v>
                </c:pt>
                <c:pt idx="980">
                  <c:v>1.56</c:v>
                </c:pt>
                <c:pt idx="981">
                  <c:v>1.56</c:v>
                </c:pt>
                <c:pt idx="982">
                  <c:v>1.56</c:v>
                </c:pt>
                <c:pt idx="983">
                  <c:v>1.56</c:v>
                </c:pt>
                <c:pt idx="984">
                  <c:v>1.56</c:v>
                </c:pt>
                <c:pt idx="985">
                  <c:v>1.56</c:v>
                </c:pt>
                <c:pt idx="986">
                  <c:v>1.58</c:v>
                </c:pt>
                <c:pt idx="987">
                  <c:v>1.58</c:v>
                </c:pt>
                <c:pt idx="988">
                  <c:v>1.58</c:v>
                </c:pt>
                <c:pt idx="989">
                  <c:v>1.58</c:v>
                </c:pt>
                <c:pt idx="990">
                  <c:v>1.58</c:v>
                </c:pt>
                <c:pt idx="991">
                  <c:v>1.58</c:v>
                </c:pt>
                <c:pt idx="992">
                  <c:v>1.58</c:v>
                </c:pt>
                <c:pt idx="993">
                  <c:v>1.58</c:v>
                </c:pt>
                <c:pt idx="994">
                  <c:v>1.58</c:v>
                </c:pt>
                <c:pt idx="995">
                  <c:v>1.58</c:v>
                </c:pt>
                <c:pt idx="996">
                  <c:v>1.58</c:v>
                </c:pt>
                <c:pt idx="997">
                  <c:v>1.58</c:v>
                </c:pt>
                <c:pt idx="998">
                  <c:v>1.58</c:v>
                </c:pt>
                <c:pt idx="999">
                  <c:v>1.58</c:v>
                </c:pt>
                <c:pt idx="1000">
                  <c:v>1.58</c:v>
                </c:pt>
                <c:pt idx="1001">
                  <c:v>1.58</c:v>
                </c:pt>
                <c:pt idx="1002">
                  <c:v>1.58</c:v>
                </c:pt>
                <c:pt idx="1003">
                  <c:v>1.58</c:v>
                </c:pt>
                <c:pt idx="1004">
                  <c:v>1.56</c:v>
                </c:pt>
                <c:pt idx="1005">
                  <c:v>1.56</c:v>
                </c:pt>
                <c:pt idx="1006">
                  <c:v>1.56</c:v>
                </c:pt>
                <c:pt idx="1007">
                  <c:v>1.56</c:v>
                </c:pt>
                <c:pt idx="1008">
                  <c:v>1.56</c:v>
                </c:pt>
                <c:pt idx="1009">
                  <c:v>1.56</c:v>
                </c:pt>
                <c:pt idx="1010">
                  <c:v>1.56</c:v>
                </c:pt>
                <c:pt idx="1011">
                  <c:v>1.56</c:v>
                </c:pt>
                <c:pt idx="1012">
                  <c:v>1.56</c:v>
                </c:pt>
                <c:pt idx="1013">
                  <c:v>1.56</c:v>
                </c:pt>
                <c:pt idx="1014">
                  <c:v>1.56</c:v>
                </c:pt>
                <c:pt idx="1015">
                  <c:v>1.56</c:v>
                </c:pt>
                <c:pt idx="1016">
                  <c:v>1.54</c:v>
                </c:pt>
                <c:pt idx="1017">
                  <c:v>1.54</c:v>
                </c:pt>
                <c:pt idx="1018">
                  <c:v>1.54</c:v>
                </c:pt>
                <c:pt idx="1019">
                  <c:v>1.54</c:v>
                </c:pt>
                <c:pt idx="1020">
                  <c:v>1.54</c:v>
                </c:pt>
                <c:pt idx="1021">
                  <c:v>1.54</c:v>
                </c:pt>
                <c:pt idx="1022">
                  <c:v>1.54</c:v>
                </c:pt>
                <c:pt idx="1023">
                  <c:v>1.54</c:v>
                </c:pt>
                <c:pt idx="1024">
                  <c:v>1.54</c:v>
                </c:pt>
                <c:pt idx="1025">
                  <c:v>1.54</c:v>
                </c:pt>
                <c:pt idx="1026">
                  <c:v>1.54</c:v>
                </c:pt>
                <c:pt idx="1027">
                  <c:v>1.54</c:v>
                </c:pt>
                <c:pt idx="1028">
                  <c:v>1.54</c:v>
                </c:pt>
                <c:pt idx="1029">
                  <c:v>1.54</c:v>
                </c:pt>
                <c:pt idx="1030">
                  <c:v>1.54</c:v>
                </c:pt>
                <c:pt idx="1031">
                  <c:v>1.54</c:v>
                </c:pt>
                <c:pt idx="1032">
                  <c:v>1.54</c:v>
                </c:pt>
                <c:pt idx="1033">
                  <c:v>1.54</c:v>
                </c:pt>
                <c:pt idx="1034">
                  <c:v>1.54</c:v>
                </c:pt>
                <c:pt idx="1035">
                  <c:v>1.54</c:v>
                </c:pt>
                <c:pt idx="1036">
                  <c:v>1.54</c:v>
                </c:pt>
                <c:pt idx="1037">
                  <c:v>1.54</c:v>
                </c:pt>
                <c:pt idx="1038">
                  <c:v>1.54</c:v>
                </c:pt>
                <c:pt idx="1039">
                  <c:v>1.54</c:v>
                </c:pt>
                <c:pt idx="1040">
                  <c:v>1.54</c:v>
                </c:pt>
                <c:pt idx="1041">
                  <c:v>1.54</c:v>
                </c:pt>
                <c:pt idx="1042">
                  <c:v>1.54</c:v>
                </c:pt>
                <c:pt idx="1043">
                  <c:v>1.54</c:v>
                </c:pt>
                <c:pt idx="1044">
                  <c:v>1.54</c:v>
                </c:pt>
                <c:pt idx="1045">
                  <c:v>1.54</c:v>
                </c:pt>
                <c:pt idx="1046">
                  <c:v>1.54</c:v>
                </c:pt>
                <c:pt idx="1047">
                  <c:v>1.54</c:v>
                </c:pt>
                <c:pt idx="1048">
                  <c:v>1.54</c:v>
                </c:pt>
                <c:pt idx="1049">
                  <c:v>1.54</c:v>
                </c:pt>
                <c:pt idx="1050">
                  <c:v>1.54</c:v>
                </c:pt>
                <c:pt idx="1051">
                  <c:v>1.54</c:v>
                </c:pt>
                <c:pt idx="1052">
                  <c:v>1.54</c:v>
                </c:pt>
                <c:pt idx="1053">
                  <c:v>1.54</c:v>
                </c:pt>
                <c:pt idx="1054">
                  <c:v>1.54</c:v>
                </c:pt>
                <c:pt idx="1055">
                  <c:v>1.54</c:v>
                </c:pt>
                <c:pt idx="1056">
                  <c:v>1.54</c:v>
                </c:pt>
                <c:pt idx="1057">
                  <c:v>1.54</c:v>
                </c:pt>
                <c:pt idx="1058">
                  <c:v>1.54</c:v>
                </c:pt>
                <c:pt idx="1059">
                  <c:v>1.54</c:v>
                </c:pt>
                <c:pt idx="1060">
                  <c:v>1.54</c:v>
                </c:pt>
                <c:pt idx="1061">
                  <c:v>1.54</c:v>
                </c:pt>
                <c:pt idx="1062">
                  <c:v>1.54</c:v>
                </c:pt>
                <c:pt idx="1063">
                  <c:v>1.54</c:v>
                </c:pt>
                <c:pt idx="1064">
                  <c:v>1.54</c:v>
                </c:pt>
                <c:pt idx="1065">
                  <c:v>1.54</c:v>
                </c:pt>
                <c:pt idx="1066">
                  <c:v>1.54</c:v>
                </c:pt>
                <c:pt idx="1067">
                  <c:v>1.54</c:v>
                </c:pt>
                <c:pt idx="1068">
                  <c:v>1.54</c:v>
                </c:pt>
                <c:pt idx="1069">
                  <c:v>1.56</c:v>
                </c:pt>
                <c:pt idx="1070">
                  <c:v>1.56</c:v>
                </c:pt>
                <c:pt idx="1071">
                  <c:v>1.56</c:v>
                </c:pt>
                <c:pt idx="1072">
                  <c:v>1.56</c:v>
                </c:pt>
                <c:pt idx="1073">
                  <c:v>1.56</c:v>
                </c:pt>
                <c:pt idx="1074">
                  <c:v>1.56</c:v>
                </c:pt>
                <c:pt idx="1075">
                  <c:v>1.56</c:v>
                </c:pt>
                <c:pt idx="1076">
                  <c:v>1.56</c:v>
                </c:pt>
                <c:pt idx="1077">
                  <c:v>1.56</c:v>
                </c:pt>
                <c:pt idx="1078">
                  <c:v>1.56</c:v>
                </c:pt>
                <c:pt idx="1079">
                  <c:v>1.56</c:v>
                </c:pt>
                <c:pt idx="1080">
                  <c:v>1.56</c:v>
                </c:pt>
                <c:pt idx="1081">
                  <c:v>1.56</c:v>
                </c:pt>
                <c:pt idx="1082">
                  <c:v>1.56</c:v>
                </c:pt>
                <c:pt idx="1083">
                  <c:v>1.56</c:v>
                </c:pt>
                <c:pt idx="1084">
                  <c:v>1.56</c:v>
                </c:pt>
                <c:pt idx="1085">
                  <c:v>1.56</c:v>
                </c:pt>
                <c:pt idx="1086">
                  <c:v>1.56</c:v>
                </c:pt>
                <c:pt idx="1087">
                  <c:v>1.56</c:v>
                </c:pt>
                <c:pt idx="1088">
                  <c:v>1.56</c:v>
                </c:pt>
                <c:pt idx="1089">
                  <c:v>1.58</c:v>
                </c:pt>
                <c:pt idx="1090">
                  <c:v>1.58</c:v>
                </c:pt>
                <c:pt idx="1091">
                  <c:v>1.58</c:v>
                </c:pt>
                <c:pt idx="1092">
                  <c:v>1.58</c:v>
                </c:pt>
                <c:pt idx="1093">
                  <c:v>1.58</c:v>
                </c:pt>
                <c:pt idx="1094">
                  <c:v>1.58</c:v>
                </c:pt>
                <c:pt idx="1095">
                  <c:v>1.58</c:v>
                </c:pt>
                <c:pt idx="1096">
                  <c:v>1.58</c:v>
                </c:pt>
                <c:pt idx="1097">
                  <c:v>1.58</c:v>
                </c:pt>
                <c:pt idx="1098">
                  <c:v>1.58</c:v>
                </c:pt>
                <c:pt idx="1099">
                  <c:v>1.58</c:v>
                </c:pt>
                <c:pt idx="1100">
                  <c:v>1.58</c:v>
                </c:pt>
                <c:pt idx="1101">
                  <c:v>1.58</c:v>
                </c:pt>
                <c:pt idx="1102">
                  <c:v>1.58</c:v>
                </c:pt>
                <c:pt idx="1103">
                  <c:v>1.58</c:v>
                </c:pt>
                <c:pt idx="1104">
                  <c:v>1.58</c:v>
                </c:pt>
                <c:pt idx="1105">
                  <c:v>1.58</c:v>
                </c:pt>
                <c:pt idx="1106">
                  <c:v>1.58</c:v>
                </c:pt>
                <c:pt idx="1107">
                  <c:v>1.58</c:v>
                </c:pt>
                <c:pt idx="1108">
                  <c:v>1.58</c:v>
                </c:pt>
                <c:pt idx="1109">
                  <c:v>1.58</c:v>
                </c:pt>
                <c:pt idx="1110">
                  <c:v>1.58</c:v>
                </c:pt>
                <c:pt idx="1111">
                  <c:v>1.58</c:v>
                </c:pt>
                <c:pt idx="1112">
                  <c:v>1.58</c:v>
                </c:pt>
                <c:pt idx="1113">
                  <c:v>1.58</c:v>
                </c:pt>
                <c:pt idx="1114">
                  <c:v>1.58</c:v>
                </c:pt>
                <c:pt idx="1115">
                  <c:v>1.58</c:v>
                </c:pt>
                <c:pt idx="1116">
                  <c:v>1.58</c:v>
                </c:pt>
                <c:pt idx="1117">
                  <c:v>1.58</c:v>
                </c:pt>
                <c:pt idx="1118">
                  <c:v>1.58</c:v>
                </c:pt>
                <c:pt idx="1119">
                  <c:v>1.58</c:v>
                </c:pt>
                <c:pt idx="1120">
                  <c:v>1.58</c:v>
                </c:pt>
                <c:pt idx="1121">
                  <c:v>1.58</c:v>
                </c:pt>
                <c:pt idx="1122">
                  <c:v>1.58</c:v>
                </c:pt>
                <c:pt idx="1123">
                  <c:v>1.58</c:v>
                </c:pt>
                <c:pt idx="1124">
                  <c:v>1.58</c:v>
                </c:pt>
                <c:pt idx="1125">
                  <c:v>1.58</c:v>
                </c:pt>
                <c:pt idx="1126">
                  <c:v>1.58</c:v>
                </c:pt>
                <c:pt idx="1127">
                  <c:v>1.58</c:v>
                </c:pt>
                <c:pt idx="1128">
                  <c:v>1.56</c:v>
                </c:pt>
                <c:pt idx="1129">
                  <c:v>1.56</c:v>
                </c:pt>
                <c:pt idx="1130">
                  <c:v>1.56</c:v>
                </c:pt>
                <c:pt idx="1131">
                  <c:v>1.56</c:v>
                </c:pt>
                <c:pt idx="1132">
                  <c:v>1.56</c:v>
                </c:pt>
                <c:pt idx="1133">
                  <c:v>1.56</c:v>
                </c:pt>
                <c:pt idx="1134">
                  <c:v>1.56</c:v>
                </c:pt>
                <c:pt idx="1135">
                  <c:v>1.56</c:v>
                </c:pt>
                <c:pt idx="1136">
                  <c:v>1.56</c:v>
                </c:pt>
                <c:pt idx="1137">
                  <c:v>1.56</c:v>
                </c:pt>
                <c:pt idx="1138">
                  <c:v>1.56</c:v>
                </c:pt>
                <c:pt idx="1139">
                  <c:v>1.56</c:v>
                </c:pt>
                <c:pt idx="1140">
                  <c:v>1.56</c:v>
                </c:pt>
                <c:pt idx="1141">
                  <c:v>1.56</c:v>
                </c:pt>
                <c:pt idx="1142">
                  <c:v>1.56</c:v>
                </c:pt>
                <c:pt idx="1143">
                  <c:v>1.56</c:v>
                </c:pt>
                <c:pt idx="1144">
                  <c:v>1.56</c:v>
                </c:pt>
                <c:pt idx="1145">
                  <c:v>1.56</c:v>
                </c:pt>
                <c:pt idx="1146">
                  <c:v>1.56</c:v>
                </c:pt>
                <c:pt idx="1147">
                  <c:v>1.56</c:v>
                </c:pt>
                <c:pt idx="1148">
                  <c:v>1.56</c:v>
                </c:pt>
                <c:pt idx="1149">
                  <c:v>1.56</c:v>
                </c:pt>
                <c:pt idx="1150">
                  <c:v>1.56</c:v>
                </c:pt>
                <c:pt idx="1151">
                  <c:v>1.56</c:v>
                </c:pt>
                <c:pt idx="1152">
                  <c:v>1.56</c:v>
                </c:pt>
                <c:pt idx="1153">
                  <c:v>1.58</c:v>
                </c:pt>
                <c:pt idx="1154">
                  <c:v>1.58</c:v>
                </c:pt>
                <c:pt idx="1155">
                  <c:v>1.58</c:v>
                </c:pt>
                <c:pt idx="1156">
                  <c:v>1.58</c:v>
                </c:pt>
                <c:pt idx="1157">
                  <c:v>1.58</c:v>
                </c:pt>
                <c:pt idx="1158">
                  <c:v>1.58</c:v>
                </c:pt>
                <c:pt idx="1159">
                  <c:v>1.58</c:v>
                </c:pt>
                <c:pt idx="1160">
                  <c:v>1.58</c:v>
                </c:pt>
                <c:pt idx="1161">
                  <c:v>1.58</c:v>
                </c:pt>
                <c:pt idx="1162">
                  <c:v>1.6</c:v>
                </c:pt>
                <c:pt idx="1163">
                  <c:v>1.6</c:v>
                </c:pt>
                <c:pt idx="1164">
                  <c:v>1.6</c:v>
                </c:pt>
                <c:pt idx="1165">
                  <c:v>1.6</c:v>
                </c:pt>
                <c:pt idx="1166">
                  <c:v>1.6</c:v>
                </c:pt>
                <c:pt idx="1167">
                  <c:v>1.6</c:v>
                </c:pt>
                <c:pt idx="1168">
                  <c:v>1.6</c:v>
                </c:pt>
                <c:pt idx="1169">
                  <c:v>1.62</c:v>
                </c:pt>
                <c:pt idx="1170">
                  <c:v>1.62</c:v>
                </c:pt>
                <c:pt idx="1171">
                  <c:v>1.62</c:v>
                </c:pt>
                <c:pt idx="1172">
                  <c:v>1.62</c:v>
                </c:pt>
                <c:pt idx="1173">
                  <c:v>1.62</c:v>
                </c:pt>
                <c:pt idx="1174">
                  <c:v>1.64</c:v>
                </c:pt>
                <c:pt idx="1175">
                  <c:v>1.64</c:v>
                </c:pt>
                <c:pt idx="1176">
                  <c:v>1.64</c:v>
                </c:pt>
                <c:pt idx="1177">
                  <c:v>1.64</c:v>
                </c:pt>
                <c:pt idx="1178">
                  <c:v>1.64</c:v>
                </c:pt>
                <c:pt idx="1179">
                  <c:v>1.66</c:v>
                </c:pt>
                <c:pt idx="1180">
                  <c:v>1.66</c:v>
                </c:pt>
                <c:pt idx="1181">
                  <c:v>1.66</c:v>
                </c:pt>
                <c:pt idx="1182">
                  <c:v>1.66</c:v>
                </c:pt>
                <c:pt idx="1183">
                  <c:v>1.66</c:v>
                </c:pt>
                <c:pt idx="1184">
                  <c:v>1.68</c:v>
                </c:pt>
                <c:pt idx="1185">
                  <c:v>1.68</c:v>
                </c:pt>
                <c:pt idx="1186">
                  <c:v>1.68</c:v>
                </c:pt>
                <c:pt idx="1187">
                  <c:v>1.68</c:v>
                </c:pt>
                <c:pt idx="1188">
                  <c:v>1.68</c:v>
                </c:pt>
                <c:pt idx="1189">
                  <c:v>1.68</c:v>
                </c:pt>
                <c:pt idx="1190">
                  <c:v>1.68</c:v>
                </c:pt>
                <c:pt idx="1191">
                  <c:v>1.68</c:v>
                </c:pt>
                <c:pt idx="1192">
                  <c:v>1.68</c:v>
                </c:pt>
                <c:pt idx="1193">
                  <c:v>1.68</c:v>
                </c:pt>
                <c:pt idx="1194">
                  <c:v>1.7</c:v>
                </c:pt>
                <c:pt idx="1195">
                  <c:v>1.7</c:v>
                </c:pt>
                <c:pt idx="1196">
                  <c:v>1.7</c:v>
                </c:pt>
                <c:pt idx="1197">
                  <c:v>1.7</c:v>
                </c:pt>
                <c:pt idx="1198">
                  <c:v>1.7</c:v>
                </c:pt>
                <c:pt idx="1199">
                  <c:v>1.7</c:v>
                </c:pt>
                <c:pt idx="1200">
                  <c:v>1.7</c:v>
                </c:pt>
                <c:pt idx="1201">
                  <c:v>1.68</c:v>
                </c:pt>
                <c:pt idx="1202">
                  <c:v>1.68</c:v>
                </c:pt>
                <c:pt idx="1203">
                  <c:v>1.68</c:v>
                </c:pt>
                <c:pt idx="1204">
                  <c:v>1.68</c:v>
                </c:pt>
                <c:pt idx="1205">
                  <c:v>1.68</c:v>
                </c:pt>
                <c:pt idx="1206">
                  <c:v>1.68</c:v>
                </c:pt>
                <c:pt idx="1207">
                  <c:v>1.68</c:v>
                </c:pt>
                <c:pt idx="1208">
                  <c:v>1.68</c:v>
                </c:pt>
                <c:pt idx="1209">
                  <c:v>1.68</c:v>
                </c:pt>
                <c:pt idx="1210">
                  <c:v>1.68</c:v>
                </c:pt>
                <c:pt idx="1211">
                  <c:v>1.66</c:v>
                </c:pt>
                <c:pt idx="1212">
                  <c:v>1.66</c:v>
                </c:pt>
                <c:pt idx="1213">
                  <c:v>1.66</c:v>
                </c:pt>
                <c:pt idx="1214">
                  <c:v>1.66</c:v>
                </c:pt>
                <c:pt idx="1215">
                  <c:v>1.66</c:v>
                </c:pt>
                <c:pt idx="1216">
                  <c:v>1.64</c:v>
                </c:pt>
                <c:pt idx="1217">
                  <c:v>1.64</c:v>
                </c:pt>
                <c:pt idx="1218">
                  <c:v>1.64</c:v>
                </c:pt>
                <c:pt idx="1219">
                  <c:v>1.64</c:v>
                </c:pt>
                <c:pt idx="1220">
                  <c:v>1.62</c:v>
                </c:pt>
                <c:pt idx="1221">
                  <c:v>1.62</c:v>
                </c:pt>
                <c:pt idx="1222">
                  <c:v>1.62</c:v>
                </c:pt>
                <c:pt idx="1223">
                  <c:v>1.62</c:v>
                </c:pt>
                <c:pt idx="1224">
                  <c:v>1.6</c:v>
                </c:pt>
                <c:pt idx="1225">
                  <c:v>1.6</c:v>
                </c:pt>
                <c:pt idx="1226">
                  <c:v>1.58</c:v>
                </c:pt>
                <c:pt idx="1227">
                  <c:v>1.58</c:v>
                </c:pt>
                <c:pt idx="1228">
                  <c:v>1.58</c:v>
                </c:pt>
                <c:pt idx="1229">
                  <c:v>1.56</c:v>
                </c:pt>
                <c:pt idx="1230">
                  <c:v>1.56</c:v>
                </c:pt>
                <c:pt idx="1231">
                  <c:v>1.54</c:v>
                </c:pt>
                <c:pt idx="1232">
                  <c:v>1.54</c:v>
                </c:pt>
                <c:pt idx="1233">
                  <c:v>1.52</c:v>
                </c:pt>
                <c:pt idx="1234">
                  <c:v>1.52</c:v>
                </c:pt>
                <c:pt idx="1235">
                  <c:v>1.52</c:v>
                </c:pt>
                <c:pt idx="1236">
                  <c:v>1.5</c:v>
                </c:pt>
                <c:pt idx="1237">
                  <c:v>1.48</c:v>
                </c:pt>
                <c:pt idx="1238">
                  <c:v>1.48</c:v>
                </c:pt>
                <c:pt idx="1239">
                  <c:v>1.46</c:v>
                </c:pt>
                <c:pt idx="1240">
                  <c:v>1.46</c:v>
                </c:pt>
                <c:pt idx="1241">
                  <c:v>1.46</c:v>
                </c:pt>
                <c:pt idx="1242">
                  <c:v>1.44</c:v>
                </c:pt>
                <c:pt idx="1243">
                  <c:v>1.42</c:v>
                </c:pt>
                <c:pt idx="1244">
                  <c:v>1.42</c:v>
                </c:pt>
                <c:pt idx="1245">
                  <c:v>1.4</c:v>
                </c:pt>
                <c:pt idx="1246">
                  <c:v>1.4</c:v>
                </c:pt>
                <c:pt idx="1247">
                  <c:v>1.38</c:v>
                </c:pt>
                <c:pt idx="1248">
                  <c:v>1.36</c:v>
                </c:pt>
                <c:pt idx="1249">
                  <c:v>1.36</c:v>
                </c:pt>
                <c:pt idx="1250">
                  <c:v>1.34</c:v>
                </c:pt>
                <c:pt idx="1251">
                  <c:v>1.32</c:v>
                </c:pt>
                <c:pt idx="1252">
                  <c:v>1.32</c:v>
                </c:pt>
                <c:pt idx="1253">
                  <c:v>1.32</c:v>
                </c:pt>
                <c:pt idx="1254">
                  <c:v>1.3</c:v>
                </c:pt>
                <c:pt idx="1255">
                  <c:v>1.28</c:v>
                </c:pt>
                <c:pt idx="1256">
                  <c:v>1.26</c:v>
                </c:pt>
                <c:pt idx="1257">
                  <c:v>1.26</c:v>
                </c:pt>
                <c:pt idx="1258">
                  <c:v>1.24</c:v>
                </c:pt>
                <c:pt idx="1259">
                  <c:v>1.22</c:v>
                </c:pt>
                <c:pt idx="1260">
                  <c:v>1.22</c:v>
                </c:pt>
                <c:pt idx="1261">
                  <c:v>1.2</c:v>
                </c:pt>
                <c:pt idx="1262">
                  <c:v>1.2</c:v>
                </c:pt>
                <c:pt idx="1263">
                  <c:v>1.18</c:v>
                </c:pt>
                <c:pt idx="1264">
                  <c:v>1.18</c:v>
                </c:pt>
                <c:pt idx="1265">
                  <c:v>1.1599999999999999</c:v>
                </c:pt>
                <c:pt idx="1266">
                  <c:v>1.1399999999999999</c:v>
                </c:pt>
                <c:pt idx="1267">
                  <c:v>1.1200000000000001</c:v>
                </c:pt>
                <c:pt idx="1268">
                  <c:v>1.1200000000000001</c:v>
                </c:pt>
                <c:pt idx="1269">
                  <c:v>1.1000000000000001</c:v>
                </c:pt>
                <c:pt idx="1270">
                  <c:v>1.08</c:v>
                </c:pt>
                <c:pt idx="1271">
                  <c:v>1.08</c:v>
                </c:pt>
                <c:pt idx="1272">
                  <c:v>1.08</c:v>
                </c:pt>
                <c:pt idx="1273">
                  <c:v>1.06</c:v>
                </c:pt>
                <c:pt idx="1274">
                  <c:v>1.04</c:v>
                </c:pt>
                <c:pt idx="1275">
                  <c:v>1.04</c:v>
                </c:pt>
                <c:pt idx="1276">
                  <c:v>1.02</c:v>
                </c:pt>
                <c:pt idx="1277">
                  <c:v>1</c:v>
                </c:pt>
                <c:pt idx="1278">
                  <c:v>1</c:v>
                </c:pt>
                <c:pt idx="1279">
                  <c:v>0.98</c:v>
                </c:pt>
                <c:pt idx="1280">
                  <c:v>0.96</c:v>
                </c:pt>
                <c:pt idx="1281">
                  <c:v>0.96</c:v>
                </c:pt>
                <c:pt idx="1282">
                  <c:v>0.96</c:v>
                </c:pt>
                <c:pt idx="1283">
                  <c:v>0.94</c:v>
                </c:pt>
                <c:pt idx="1284">
                  <c:v>0.94</c:v>
                </c:pt>
                <c:pt idx="1285">
                  <c:v>0.92</c:v>
                </c:pt>
                <c:pt idx="1286">
                  <c:v>0.9</c:v>
                </c:pt>
                <c:pt idx="1287">
                  <c:v>0.9</c:v>
                </c:pt>
                <c:pt idx="1288">
                  <c:v>0.88</c:v>
                </c:pt>
                <c:pt idx="1289">
                  <c:v>0.88</c:v>
                </c:pt>
                <c:pt idx="1290">
                  <c:v>0.88</c:v>
                </c:pt>
                <c:pt idx="1291">
                  <c:v>0.86</c:v>
                </c:pt>
                <c:pt idx="1292">
                  <c:v>0.86</c:v>
                </c:pt>
                <c:pt idx="1293">
                  <c:v>0.84</c:v>
                </c:pt>
                <c:pt idx="1294">
                  <c:v>0.82</c:v>
                </c:pt>
                <c:pt idx="1295">
                  <c:v>0.82</c:v>
                </c:pt>
                <c:pt idx="1296">
                  <c:v>0.8</c:v>
                </c:pt>
              </c:numCache>
            </c:numRef>
          </c:yVal>
          <c:smooth val="1"/>
          <c:extLst xmlns:c16r2="http://schemas.microsoft.com/office/drawing/2015/06/chart">
            <c:ext xmlns:c16="http://schemas.microsoft.com/office/drawing/2014/chart" uri="{C3380CC4-5D6E-409C-BE32-E72D297353CC}">
              <c16:uniqueId val="{00000002-063C-D840-8C15-D9624FE5FFD6}"/>
            </c:ext>
          </c:extLst>
        </c:ser>
        <c:ser>
          <c:idx val="8"/>
          <c:order val="3"/>
          <c:tx>
            <c:v>5BSG</c:v>
          </c:tx>
          <c:spPr>
            <a:ln>
              <a:solidFill>
                <a:schemeClr val="accent4"/>
              </a:solidFill>
            </a:ln>
          </c:spPr>
          <c:marker>
            <c:symbol val="none"/>
          </c:marker>
          <c:xVal>
            <c:numRef>
              <c:f>CO!$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J$2:$J$2550</c:f>
              <c:numCache>
                <c:formatCode>General</c:formatCode>
                <c:ptCount val="2549"/>
                <c:pt idx="0">
                  <c:v>0</c:v>
                </c:pt>
                <c:pt idx="1">
                  <c:v>0</c:v>
                </c:pt>
                <c:pt idx="2">
                  <c:v>0.02</c:v>
                </c:pt>
                <c:pt idx="3">
                  <c:v>0.02</c:v>
                </c:pt>
                <c:pt idx="4">
                  <c:v>0.02</c:v>
                </c:pt>
                <c:pt idx="5">
                  <c:v>0.02</c:v>
                </c:pt>
                <c:pt idx="6">
                  <c:v>0.02</c:v>
                </c:pt>
                <c:pt idx="7">
                  <c:v>0.02</c:v>
                </c:pt>
                <c:pt idx="8">
                  <c:v>0.02</c:v>
                </c:pt>
                <c:pt idx="9">
                  <c:v>0.02</c:v>
                </c:pt>
                <c:pt idx="10">
                  <c:v>0.02</c:v>
                </c:pt>
                <c:pt idx="11">
                  <c:v>0.02</c:v>
                </c:pt>
                <c:pt idx="12">
                  <c:v>0.02</c:v>
                </c:pt>
                <c:pt idx="13">
                  <c:v>0.02</c:v>
                </c:pt>
                <c:pt idx="14">
                  <c:v>0.02</c:v>
                </c:pt>
                <c:pt idx="15">
                  <c:v>0.02</c:v>
                </c:pt>
                <c:pt idx="16">
                  <c:v>0.02</c:v>
                </c:pt>
                <c:pt idx="17">
                  <c:v>0.02</c:v>
                </c:pt>
                <c:pt idx="18">
                  <c:v>0.02</c:v>
                </c:pt>
                <c:pt idx="19">
                  <c:v>0.02</c:v>
                </c:pt>
                <c:pt idx="20">
                  <c:v>0.02</c:v>
                </c:pt>
                <c:pt idx="21">
                  <c:v>0.02</c:v>
                </c:pt>
                <c:pt idx="22">
                  <c:v>0.02</c:v>
                </c:pt>
                <c:pt idx="23">
                  <c:v>0.02</c:v>
                </c:pt>
                <c:pt idx="24">
                  <c:v>0.02</c:v>
                </c:pt>
                <c:pt idx="25">
                  <c:v>0.02</c:v>
                </c:pt>
                <c:pt idx="26">
                  <c:v>0.02</c:v>
                </c:pt>
                <c:pt idx="27">
                  <c:v>0.04</c:v>
                </c:pt>
                <c:pt idx="28">
                  <c:v>0.04</c:v>
                </c:pt>
                <c:pt idx="29">
                  <c:v>0.04</c:v>
                </c:pt>
                <c:pt idx="30">
                  <c:v>0.04</c:v>
                </c:pt>
                <c:pt idx="31">
                  <c:v>0.04</c:v>
                </c:pt>
                <c:pt idx="32">
                  <c:v>0.04</c:v>
                </c:pt>
                <c:pt idx="33">
                  <c:v>0.04</c:v>
                </c:pt>
                <c:pt idx="34">
                  <c:v>0.04</c:v>
                </c:pt>
                <c:pt idx="35">
                  <c:v>0.04</c:v>
                </c:pt>
                <c:pt idx="36">
                  <c:v>0.04</c:v>
                </c:pt>
                <c:pt idx="37">
                  <c:v>0.04</c:v>
                </c:pt>
                <c:pt idx="38">
                  <c:v>0.04</c:v>
                </c:pt>
                <c:pt idx="39">
                  <c:v>0.04</c:v>
                </c:pt>
                <c:pt idx="40">
                  <c:v>0.04</c:v>
                </c:pt>
                <c:pt idx="41">
                  <c:v>0.06</c:v>
                </c:pt>
                <c:pt idx="42">
                  <c:v>0.06</c:v>
                </c:pt>
                <c:pt idx="43">
                  <c:v>0.06</c:v>
                </c:pt>
                <c:pt idx="44">
                  <c:v>0.06</c:v>
                </c:pt>
                <c:pt idx="45">
                  <c:v>0.06</c:v>
                </c:pt>
                <c:pt idx="46">
                  <c:v>0.06</c:v>
                </c:pt>
                <c:pt idx="47">
                  <c:v>0.06</c:v>
                </c:pt>
                <c:pt idx="48">
                  <c:v>0.06</c:v>
                </c:pt>
                <c:pt idx="49">
                  <c:v>0.06</c:v>
                </c:pt>
                <c:pt idx="50">
                  <c:v>0.06</c:v>
                </c:pt>
                <c:pt idx="51">
                  <c:v>0.06</c:v>
                </c:pt>
                <c:pt idx="52">
                  <c:v>0.06</c:v>
                </c:pt>
                <c:pt idx="53">
                  <c:v>0.06</c:v>
                </c:pt>
                <c:pt idx="54">
                  <c:v>0.06</c:v>
                </c:pt>
                <c:pt idx="55">
                  <c:v>0.06</c:v>
                </c:pt>
                <c:pt idx="56">
                  <c:v>0.06</c:v>
                </c:pt>
                <c:pt idx="57">
                  <c:v>0.04</c:v>
                </c:pt>
                <c:pt idx="58">
                  <c:v>0.04</c:v>
                </c:pt>
                <c:pt idx="59">
                  <c:v>0.04</c:v>
                </c:pt>
                <c:pt idx="60">
                  <c:v>0.04</c:v>
                </c:pt>
                <c:pt idx="61">
                  <c:v>0.04</c:v>
                </c:pt>
                <c:pt idx="62">
                  <c:v>0.04</c:v>
                </c:pt>
                <c:pt idx="63">
                  <c:v>0.04</c:v>
                </c:pt>
                <c:pt idx="64">
                  <c:v>0.04</c:v>
                </c:pt>
                <c:pt idx="65">
                  <c:v>0.04</c:v>
                </c:pt>
                <c:pt idx="66">
                  <c:v>0.04</c:v>
                </c:pt>
                <c:pt idx="67">
                  <c:v>0.04</c:v>
                </c:pt>
                <c:pt idx="68">
                  <c:v>0.04</c:v>
                </c:pt>
                <c:pt idx="69">
                  <c:v>0.04</c:v>
                </c:pt>
                <c:pt idx="70">
                  <c:v>0.04</c:v>
                </c:pt>
                <c:pt idx="71">
                  <c:v>0.04</c:v>
                </c:pt>
                <c:pt idx="72">
                  <c:v>0.06</c:v>
                </c:pt>
                <c:pt idx="73">
                  <c:v>0.06</c:v>
                </c:pt>
                <c:pt idx="74">
                  <c:v>0.08</c:v>
                </c:pt>
                <c:pt idx="75">
                  <c:v>0.08</c:v>
                </c:pt>
                <c:pt idx="76">
                  <c:v>0.1</c:v>
                </c:pt>
                <c:pt idx="77">
                  <c:v>0.12</c:v>
                </c:pt>
                <c:pt idx="78">
                  <c:v>0.14000000000000001</c:v>
                </c:pt>
                <c:pt idx="79">
                  <c:v>0.14000000000000001</c:v>
                </c:pt>
                <c:pt idx="80">
                  <c:v>0.16</c:v>
                </c:pt>
                <c:pt idx="81">
                  <c:v>0.18</c:v>
                </c:pt>
                <c:pt idx="82">
                  <c:v>0.22</c:v>
                </c:pt>
                <c:pt idx="83">
                  <c:v>0.24</c:v>
                </c:pt>
                <c:pt idx="84">
                  <c:v>0.26</c:v>
                </c:pt>
                <c:pt idx="85">
                  <c:v>0.3</c:v>
                </c:pt>
                <c:pt idx="86">
                  <c:v>0.32</c:v>
                </c:pt>
                <c:pt idx="87">
                  <c:v>0.36</c:v>
                </c:pt>
                <c:pt idx="88">
                  <c:v>0.4</c:v>
                </c:pt>
                <c:pt idx="89">
                  <c:v>0.42</c:v>
                </c:pt>
                <c:pt idx="90">
                  <c:v>0.42</c:v>
                </c:pt>
                <c:pt idx="91">
                  <c:v>0.46</c:v>
                </c:pt>
                <c:pt idx="92">
                  <c:v>0.5</c:v>
                </c:pt>
                <c:pt idx="93">
                  <c:v>0.52</c:v>
                </c:pt>
                <c:pt idx="94">
                  <c:v>0.56000000000000005</c:v>
                </c:pt>
                <c:pt idx="95">
                  <c:v>0.6</c:v>
                </c:pt>
                <c:pt idx="96">
                  <c:v>0.62</c:v>
                </c:pt>
                <c:pt idx="97">
                  <c:v>0.66</c:v>
                </c:pt>
                <c:pt idx="98">
                  <c:v>0.7</c:v>
                </c:pt>
                <c:pt idx="99">
                  <c:v>0.7</c:v>
                </c:pt>
                <c:pt idx="100">
                  <c:v>0.72</c:v>
                </c:pt>
                <c:pt idx="101">
                  <c:v>0.76</c:v>
                </c:pt>
                <c:pt idx="102">
                  <c:v>0.78</c:v>
                </c:pt>
                <c:pt idx="103">
                  <c:v>0.82</c:v>
                </c:pt>
                <c:pt idx="104">
                  <c:v>0.84</c:v>
                </c:pt>
                <c:pt idx="105">
                  <c:v>0.86</c:v>
                </c:pt>
                <c:pt idx="106">
                  <c:v>0.86</c:v>
                </c:pt>
                <c:pt idx="107">
                  <c:v>0.9</c:v>
                </c:pt>
                <c:pt idx="108">
                  <c:v>0.92</c:v>
                </c:pt>
                <c:pt idx="109">
                  <c:v>0.96</c:v>
                </c:pt>
                <c:pt idx="110">
                  <c:v>0.98</c:v>
                </c:pt>
                <c:pt idx="111">
                  <c:v>1</c:v>
                </c:pt>
                <c:pt idx="112">
                  <c:v>1.04</c:v>
                </c:pt>
                <c:pt idx="113">
                  <c:v>1.06</c:v>
                </c:pt>
                <c:pt idx="114">
                  <c:v>1.1000000000000001</c:v>
                </c:pt>
                <c:pt idx="115">
                  <c:v>1.1200000000000001</c:v>
                </c:pt>
                <c:pt idx="116">
                  <c:v>1.1399999999999999</c:v>
                </c:pt>
                <c:pt idx="117">
                  <c:v>1.18</c:v>
                </c:pt>
                <c:pt idx="118">
                  <c:v>1.18</c:v>
                </c:pt>
                <c:pt idx="119">
                  <c:v>1.2</c:v>
                </c:pt>
                <c:pt idx="120">
                  <c:v>1.24</c:v>
                </c:pt>
                <c:pt idx="121">
                  <c:v>1.26</c:v>
                </c:pt>
                <c:pt idx="122">
                  <c:v>1.28</c:v>
                </c:pt>
                <c:pt idx="123">
                  <c:v>1.32</c:v>
                </c:pt>
                <c:pt idx="124">
                  <c:v>1.34</c:v>
                </c:pt>
                <c:pt idx="125">
                  <c:v>1.38</c:v>
                </c:pt>
                <c:pt idx="126">
                  <c:v>1.38</c:v>
                </c:pt>
                <c:pt idx="127">
                  <c:v>1.42</c:v>
                </c:pt>
                <c:pt idx="128">
                  <c:v>1.44</c:v>
                </c:pt>
                <c:pt idx="129">
                  <c:v>1.48</c:v>
                </c:pt>
                <c:pt idx="130">
                  <c:v>1.52</c:v>
                </c:pt>
                <c:pt idx="131">
                  <c:v>1.56</c:v>
                </c:pt>
                <c:pt idx="132">
                  <c:v>1.58</c:v>
                </c:pt>
                <c:pt idx="133">
                  <c:v>1.62</c:v>
                </c:pt>
                <c:pt idx="134">
                  <c:v>1.66</c:v>
                </c:pt>
                <c:pt idx="135">
                  <c:v>1.7</c:v>
                </c:pt>
                <c:pt idx="136">
                  <c:v>1.7</c:v>
                </c:pt>
                <c:pt idx="137">
                  <c:v>1.74</c:v>
                </c:pt>
                <c:pt idx="138">
                  <c:v>1.78</c:v>
                </c:pt>
                <c:pt idx="139">
                  <c:v>1.82</c:v>
                </c:pt>
                <c:pt idx="140">
                  <c:v>1.86</c:v>
                </c:pt>
                <c:pt idx="141">
                  <c:v>1.9</c:v>
                </c:pt>
                <c:pt idx="142">
                  <c:v>1.94</c:v>
                </c:pt>
                <c:pt idx="143">
                  <c:v>1.98</c:v>
                </c:pt>
                <c:pt idx="144">
                  <c:v>2.02</c:v>
                </c:pt>
                <c:pt idx="145">
                  <c:v>2.06</c:v>
                </c:pt>
                <c:pt idx="146">
                  <c:v>2.06</c:v>
                </c:pt>
                <c:pt idx="147">
                  <c:v>2.1</c:v>
                </c:pt>
                <c:pt idx="148">
                  <c:v>2.14</c:v>
                </c:pt>
                <c:pt idx="149">
                  <c:v>2.16</c:v>
                </c:pt>
                <c:pt idx="150">
                  <c:v>2.2000000000000002</c:v>
                </c:pt>
                <c:pt idx="151">
                  <c:v>2.2400000000000002</c:v>
                </c:pt>
                <c:pt idx="152">
                  <c:v>2.2799999999999998</c:v>
                </c:pt>
                <c:pt idx="153">
                  <c:v>2.2999999999999998</c:v>
                </c:pt>
                <c:pt idx="154">
                  <c:v>2.34</c:v>
                </c:pt>
                <c:pt idx="155">
                  <c:v>2.34</c:v>
                </c:pt>
                <c:pt idx="156">
                  <c:v>2.36</c:v>
                </c:pt>
                <c:pt idx="157">
                  <c:v>2.4</c:v>
                </c:pt>
                <c:pt idx="158">
                  <c:v>2.42</c:v>
                </c:pt>
                <c:pt idx="159">
                  <c:v>2.44</c:v>
                </c:pt>
                <c:pt idx="160">
                  <c:v>2.48</c:v>
                </c:pt>
                <c:pt idx="161">
                  <c:v>2.5</c:v>
                </c:pt>
                <c:pt idx="162">
                  <c:v>2.52</c:v>
                </c:pt>
                <c:pt idx="163">
                  <c:v>2.52</c:v>
                </c:pt>
                <c:pt idx="164">
                  <c:v>2.54</c:v>
                </c:pt>
                <c:pt idx="165">
                  <c:v>2.56</c:v>
                </c:pt>
                <c:pt idx="166">
                  <c:v>2.58</c:v>
                </c:pt>
                <c:pt idx="167">
                  <c:v>2.6</c:v>
                </c:pt>
                <c:pt idx="168">
                  <c:v>2.62</c:v>
                </c:pt>
                <c:pt idx="169">
                  <c:v>2.64</c:v>
                </c:pt>
                <c:pt idx="170">
                  <c:v>2.66</c:v>
                </c:pt>
                <c:pt idx="171">
                  <c:v>2.66</c:v>
                </c:pt>
                <c:pt idx="172">
                  <c:v>2.68</c:v>
                </c:pt>
                <c:pt idx="173">
                  <c:v>2.68</c:v>
                </c:pt>
                <c:pt idx="174">
                  <c:v>2.68</c:v>
                </c:pt>
                <c:pt idx="175">
                  <c:v>2.7</c:v>
                </c:pt>
                <c:pt idx="176">
                  <c:v>2.7</c:v>
                </c:pt>
                <c:pt idx="177">
                  <c:v>2.72</c:v>
                </c:pt>
                <c:pt idx="178">
                  <c:v>2.72</c:v>
                </c:pt>
                <c:pt idx="179">
                  <c:v>2.74</c:v>
                </c:pt>
                <c:pt idx="180">
                  <c:v>2.74</c:v>
                </c:pt>
                <c:pt idx="181">
                  <c:v>2.74</c:v>
                </c:pt>
                <c:pt idx="182">
                  <c:v>2.76</c:v>
                </c:pt>
                <c:pt idx="183">
                  <c:v>2.76</c:v>
                </c:pt>
                <c:pt idx="184">
                  <c:v>2.76</c:v>
                </c:pt>
                <c:pt idx="185">
                  <c:v>2.76</c:v>
                </c:pt>
                <c:pt idx="186">
                  <c:v>2.76</c:v>
                </c:pt>
                <c:pt idx="187">
                  <c:v>2.78</c:v>
                </c:pt>
                <c:pt idx="188">
                  <c:v>2.78</c:v>
                </c:pt>
                <c:pt idx="189">
                  <c:v>2.78</c:v>
                </c:pt>
                <c:pt idx="190">
                  <c:v>2.78</c:v>
                </c:pt>
                <c:pt idx="191">
                  <c:v>2.78</c:v>
                </c:pt>
                <c:pt idx="192">
                  <c:v>2.78</c:v>
                </c:pt>
                <c:pt idx="193">
                  <c:v>2.78</c:v>
                </c:pt>
                <c:pt idx="194">
                  <c:v>2.78</c:v>
                </c:pt>
                <c:pt idx="195">
                  <c:v>2.78</c:v>
                </c:pt>
                <c:pt idx="196">
                  <c:v>2.78</c:v>
                </c:pt>
                <c:pt idx="197">
                  <c:v>2.78</c:v>
                </c:pt>
                <c:pt idx="198">
                  <c:v>2.76</c:v>
                </c:pt>
                <c:pt idx="199">
                  <c:v>2.76</c:v>
                </c:pt>
                <c:pt idx="200">
                  <c:v>2.76</c:v>
                </c:pt>
                <c:pt idx="201">
                  <c:v>2.74</c:v>
                </c:pt>
                <c:pt idx="202">
                  <c:v>2.74</c:v>
                </c:pt>
                <c:pt idx="203">
                  <c:v>2.74</c:v>
                </c:pt>
                <c:pt idx="204">
                  <c:v>2.74</c:v>
                </c:pt>
                <c:pt idx="205">
                  <c:v>2.72</c:v>
                </c:pt>
                <c:pt idx="206">
                  <c:v>2.7</c:v>
                </c:pt>
                <c:pt idx="207">
                  <c:v>2.7</c:v>
                </c:pt>
                <c:pt idx="208">
                  <c:v>2.68</c:v>
                </c:pt>
                <c:pt idx="209">
                  <c:v>2.68</c:v>
                </c:pt>
                <c:pt idx="210">
                  <c:v>2.66</c:v>
                </c:pt>
                <c:pt idx="211">
                  <c:v>2.66</c:v>
                </c:pt>
                <c:pt idx="212">
                  <c:v>2.64</c:v>
                </c:pt>
                <c:pt idx="213">
                  <c:v>2.64</c:v>
                </c:pt>
                <c:pt idx="214">
                  <c:v>2.62</c:v>
                </c:pt>
                <c:pt idx="215">
                  <c:v>2.6</c:v>
                </c:pt>
                <c:pt idx="216">
                  <c:v>2.6</c:v>
                </c:pt>
                <c:pt idx="217">
                  <c:v>2.58</c:v>
                </c:pt>
                <c:pt idx="218">
                  <c:v>2.56</c:v>
                </c:pt>
                <c:pt idx="219">
                  <c:v>2.56</c:v>
                </c:pt>
                <c:pt idx="220">
                  <c:v>2.54</c:v>
                </c:pt>
                <c:pt idx="221">
                  <c:v>2.54</c:v>
                </c:pt>
                <c:pt idx="222">
                  <c:v>2.52</c:v>
                </c:pt>
                <c:pt idx="223">
                  <c:v>2.5</c:v>
                </c:pt>
                <c:pt idx="224">
                  <c:v>2.5</c:v>
                </c:pt>
                <c:pt idx="225">
                  <c:v>2.48</c:v>
                </c:pt>
                <c:pt idx="226">
                  <c:v>2.46</c:v>
                </c:pt>
                <c:pt idx="227">
                  <c:v>2.44</c:v>
                </c:pt>
                <c:pt idx="228">
                  <c:v>2.44</c:v>
                </c:pt>
                <c:pt idx="229">
                  <c:v>2.42</c:v>
                </c:pt>
                <c:pt idx="230">
                  <c:v>2.42</c:v>
                </c:pt>
                <c:pt idx="231">
                  <c:v>2.4</c:v>
                </c:pt>
                <c:pt idx="232">
                  <c:v>2.38</c:v>
                </c:pt>
                <c:pt idx="233">
                  <c:v>2.38</c:v>
                </c:pt>
                <c:pt idx="234">
                  <c:v>2.36</c:v>
                </c:pt>
                <c:pt idx="235">
                  <c:v>2.34</c:v>
                </c:pt>
                <c:pt idx="236">
                  <c:v>2.3199999999999981</c:v>
                </c:pt>
                <c:pt idx="237">
                  <c:v>2.2999999999999998</c:v>
                </c:pt>
                <c:pt idx="238">
                  <c:v>2.2799999999999998</c:v>
                </c:pt>
                <c:pt idx="239">
                  <c:v>2.2799999999999998</c:v>
                </c:pt>
                <c:pt idx="240">
                  <c:v>2.2599999999999998</c:v>
                </c:pt>
                <c:pt idx="241">
                  <c:v>2.2400000000000002</c:v>
                </c:pt>
                <c:pt idx="242">
                  <c:v>2.2400000000000002</c:v>
                </c:pt>
                <c:pt idx="243">
                  <c:v>2.2200000000000002</c:v>
                </c:pt>
                <c:pt idx="244">
                  <c:v>2.2000000000000002</c:v>
                </c:pt>
                <c:pt idx="245">
                  <c:v>2.1800000000000002</c:v>
                </c:pt>
                <c:pt idx="246">
                  <c:v>2.16</c:v>
                </c:pt>
                <c:pt idx="247">
                  <c:v>2.16</c:v>
                </c:pt>
                <c:pt idx="248">
                  <c:v>2.14</c:v>
                </c:pt>
                <c:pt idx="249">
                  <c:v>2.14</c:v>
                </c:pt>
                <c:pt idx="250">
                  <c:v>2.12</c:v>
                </c:pt>
                <c:pt idx="251">
                  <c:v>2.1</c:v>
                </c:pt>
                <c:pt idx="252">
                  <c:v>2.08</c:v>
                </c:pt>
                <c:pt idx="253">
                  <c:v>2.08</c:v>
                </c:pt>
                <c:pt idx="254">
                  <c:v>2.06</c:v>
                </c:pt>
                <c:pt idx="255">
                  <c:v>2.04</c:v>
                </c:pt>
                <c:pt idx="256">
                  <c:v>2.02</c:v>
                </c:pt>
                <c:pt idx="257">
                  <c:v>2</c:v>
                </c:pt>
                <c:pt idx="258">
                  <c:v>2</c:v>
                </c:pt>
                <c:pt idx="259">
                  <c:v>2</c:v>
                </c:pt>
                <c:pt idx="260">
                  <c:v>1.98</c:v>
                </c:pt>
                <c:pt idx="261">
                  <c:v>1.96</c:v>
                </c:pt>
                <c:pt idx="262">
                  <c:v>1.94</c:v>
                </c:pt>
                <c:pt idx="263">
                  <c:v>1.92</c:v>
                </c:pt>
                <c:pt idx="264">
                  <c:v>1.9</c:v>
                </c:pt>
                <c:pt idx="265">
                  <c:v>1.9</c:v>
                </c:pt>
                <c:pt idx="266">
                  <c:v>1.88</c:v>
                </c:pt>
                <c:pt idx="267">
                  <c:v>1.86</c:v>
                </c:pt>
                <c:pt idx="268">
                  <c:v>1.84</c:v>
                </c:pt>
                <c:pt idx="269">
                  <c:v>1.82</c:v>
                </c:pt>
                <c:pt idx="270">
                  <c:v>1.8</c:v>
                </c:pt>
                <c:pt idx="271">
                  <c:v>1.78</c:v>
                </c:pt>
                <c:pt idx="272">
                  <c:v>1.76</c:v>
                </c:pt>
                <c:pt idx="273">
                  <c:v>1.74</c:v>
                </c:pt>
                <c:pt idx="274">
                  <c:v>1.72</c:v>
                </c:pt>
                <c:pt idx="275">
                  <c:v>1.7</c:v>
                </c:pt>
                <c:pt idx="276">
                  <c:v>1.7</c:v>
                </c:pt>
                <c:pt idx="277">
                  <c:v>1.68</c:v>
                </c:pt>
                <c:pt idx="278">
                  <c:v>1.66</c:v>
                </c:pt>
                <c:pt idx="279">
                  <c:v>1.64</c:v>
                </c:pt>
                <c:pt idx="280">
                  <c:v>1.62</c:v>
                </c:pt>
                <c:pt idx="281">
                  <c:v>1.62</c:v>
                </c:pt>
                <c:pt idx="282">
                  <c:v>1.6</c:v>
                </c:pt>
                <c:pt idx="283">
                  <c:v>1.58</c:v>
                </c:pt>
                <c:pt idx="284">
                  <c:v>1.58</c:v>
                </c:pt>
                <c:pt idx="285">
                  <c:v>1.54</c:v>
                </c:pt>
                <c:pt idx="286">
                  <c:v>1.54</c:v>
                </c:pt>
                <c:pt idx="287">
                  <c:v>1.52</c:v>
                </c:pt>
                <c:pt idx="288">
                  <c:v>1.5</c:v>
                </c:pt>
                <c:pt idx="289">
                  <c:v>1.48</c:v>
                </c:pt>
                <c:pt idx="290">
                  <c:v>1.48</c:v>
                </c:pt>
                <c:pt idx="291">
                  <c:v>1.46</c:v>
                </c:pt>
                <c:pt idx="292">
                  <c:v>1.44</c:v>
                </c:pt>
                <c:pt idx="293">
                  <c:v>1.42</c:v>
                </c:pt>
                <c:pt idx="294">
                  <c:v>1.42</c:v>
                </c:pt>
                <c:pt idx="295">
                  <c:v>1.42</c:v>
                </c:pt>
                <c:pt idx="296">
                  <c:v>1.4</c:v>
                </c:pt>
                <c:pt idx="297">
                  <c:v>1.4</c:v>
                </c:pt>
                <c:pt idx="298">
                  <c:v>1.38</c:v>
                </c:pt>
                <c:pt idx="299">
                  <c:v>1.38</c:v>
                </c:pt>
                <c:pt idx="300">
                  <c:v>1.36</c:v>
                </c:pt>
                <c:pt idx="301">
                  <c:v>1.36</c:v>
                </c:pt>
                <c:pt idx="302">
                  <c:v>1.34</c:v>
                </c:pt>
                <c:pt idx="303">
                  <c:v>1.34</c:v>
                </c:pt>
                <c:pt idx="304">
                  <c:v>1.34</c:v>
                </c:pt>
                <c:pt idx="305">
                  <c:v>1.32</c:v>
                </c:pt>
                <c:pt idx="306">
                  <c:v>1.32</c:v>
                </c:pt>
                <c:pt idx="307">
                  <c:v>1.3</c:v>
                </c:pt>
                <c:pt idx="308">
                  <c:v>1.3</c:v>
                </c:pt>
                <c:pt idx="309">
                  <c:v>1.3</c:v>
                </c:pt>
                <c:pt idx="310">
                  <c:v>1.28</c:v>
                </c:pt>
                <c:pt idx="311">
                  <c:v>1.28</c:v>
                </c:pt>
                <c:pt idx="312">
                  <c:v>1.26</c:v>
                </c:pt>
                <c:pt idx="313">
                  <c:v>1.26</c:v>
                </c:pt>
                <c:pt idx="314">
                  <c:v>1.26</c:v>
                </c:pt>
                <c:pt idx="315">
                  <c:v>1.26</c:v>
                </c:pt>
                <c:pt idx="316">
                  <c:v>1.24</c:v>
                </c:pt>
                <c:pt idx="317">
                  <c:v>1.24</c:v>
                </c:pt>
                <c:pt idx="318">
                  <c:v>1.24</c:v>
                </c:pt>
                <c:pt idx="319">
                  <c:v>1.22</c:v>
                </c:pt>
                <c:pt idx="320">
                  <c:v>1.22</c:v>
                </c:pt>
                <c:pt idx="321">
                  <c:v>1.22</c:v>
                </c:pt>
                <c:pt idx="322">
                  <c:v>1.22</c:v>
                </c:pt>
                <c:pt idx="323">
                  <c:v>1.2</c:v>
                </c:pt>
                <c:pt idx="324">
                  <c:v>1.2</c:v>
                </c:pt>
                <c:pt idx="325">
                  <c:v>1.2</c:v>
                </c:pt>
                <c:pt idx="326">
                  <c:v>1.2</c:v>
                </c:pt>
                <c:pt idx="327">
                  <c:v>1.18</c:v>
                </c:pt>
                <c:pt idx="328">
                  <c:v>1.18</c:v>
                </c:pt>
                <c:pt idx="329">
                  <c:v>1.18</c:v>
                </c:pt>
                <c:pt idx="330">
                  <c:v>1.1599999999999999</c:v>
                </c:pt>
                <c:pt idx="331">
                  <c:v>1.1599999999999999</c:v>
                </c:pt>
                <c:pt idx="332">
                  <c:v>1.1599999999999999</c:v>
                </c:pt>
                <c:pt idx="333">
                  <c:v>1.1599999999999999</c:v>
                </c:pt>
                <c:pt idx="334">
                  <c:v>1.1599999999999999</c:v>
                </c:pt>
                <c:pt idx="335">
                  <c:v>1.1599999999999999</c:v>
                </c:pt>
                <c:pt idx="336">
                  <c:v>1.1399999999999999</c:v>
                </c:pt>
                <c:pt idx="337">
                  <c:v>1.1399999999999999</c:v>
                </c:pt>
                <c:pt idx="338">
                  <c:v>1.1399999999999999</c:v>
                </c:pt>
                <c:pt idx="339">
                  <c:v>1.1399999999999999</c:v>
                </c:pt>
                <c:pt idx="340">
                  <c:v>1.1200000000000001</c:v>
                </c:pt>
                <c:pt idx="341">
                  <c:v>1.1200000000000001</c:v>
                </c:pt>
                <c:pt idx="342">
                  <c:v>1.1200000000000001</c:v>
                </c:pt>
                <c:pt idx="343">
                  <c:v>1.1200000000000001</c:v>
                </c:pt>
                <c:pt idx="344">
                  <c:v>1.1000000000000001</c:v>
                </c:pt>
                <c:pt idx="345">
                  <c:v>1.1000000000000001</c:v>
                </c:pt>
                <c:pt idx="346">
                  <c:v>1.1000000000000001</c:v>
                </c:pt>
                <c:pt idx="347">
                  <c:v>1.1000000000000001</c:v>
                </c:pt>
                <c:pt idx="348">
                  <c:v>1.08</c:v>
                </c:pt>
                <c:pt idx="349">
                  <c:v>1.08</c:v>
                </c:pt>
                <c:pt idx="350">
                  <c:v>1.08</c:v>
                </c:pt>
                <c:pt idx="351">
                  <c:v>1.08</c:v>
                </c:pt>
                <c:pt idx="352">
                  <c:v>1.06</c:v>
                </c:pt>
                <c:pt idx="353">
                  <c:v>1.06</c:v>
                </c:pt>
                <c:pt idx="354">
                  <c:v>1.06</c:v>
                </c:pt>
                <c:pt idx="355">
                  <c:v>1.04</c:v>
                </c:pt>
                <c:pt idx="356">
                  <c:v>1.04</c:v>
                </c:pt>
                <c:pt idx="357">
                  <c:v>1.04</c:v>
                </c:pt>
                <c:pt idx="358">
                  <c:v>1.04</c:v>
                </c:pt>
                <c:pt idx="359">
                  <c:v>1.02</c:v>
                </c:pt>
                <c:pt idx="360">
                  <c:v>1.02</c:v>
                </c:pt>
                <c:pt idx="361">
                  <c:v>1.02</c:v>
                </c:pt>
                <c:pt idx="362">
                  <c:v>1.02</c:v>
                </c:pt>
                <c:pt idx="363">
                  <c:v>1</c:v>
                </c:pt>
                <c:pt idx="364">
                  <c:v>1</c:v>
                </c:pt>
                <c:pt idx="365">
                  <c:v>1</c:v>
                </c:pt>
                <c:pt idx="366">
                  <c:v>0.98</c:v>
                </c:pt>
                <c:pt idx="367">
                  <c:v>0.98</c:v>
                </c:pt>
                <c:pt idx="368">
                  <c:v>0.98</c:v>
                </c:pt>
                <c:pt idx="369">
                  <c:v>0.98</c:v>
                </c:pt>
                <c:pt idx="370">
                  <c:v>0.98</c:v>
                </c:pt>
                <c:pt idx="371">
                  <c:v>0.96</c:v>
                </c:pt>
                <c:pt idx="372">
                  <c:v>0.96</c:v>
                </c:pt>
                <c:pt idx="373">
                  <c:v>0.96</c:v>
                </c:pt>
                <c:pt idx="374">
                  <c:v>0.96</c:v>
                </c:pt>
                <c:pt idx="375">
                  <c:v>0.96</c:v>
                </c:pt>
                <c:pt idx="376">
                  <c:v>0.94</c:v>
                </c:pt>
                <c:pt idx="377">
                  <c:v>0.94</c:v>
                </c:pt>
                <c:pt idx="378">
                  <c:v>0.94</c:v>
                </c:pt>
                <c:pt idx="379">
                  <c:v>0.94</c:v>
                </c:pt>
                <c:pt idx="380">
                  <c:v>0.94</c:v>
                </c:pt>
                <c:pt idx="381">
                  <c:v>0.94</c:v>
                </c:pt>
                <c:pt idx="382">
                  <c:v>0.92</c:v>
                </c:pt>
                <c:pt idx="383">
                  <c:v>0.92</c:v>
                </c:pt>
                <c:pt idx="384">
                  <c:v>0.92</c:v>
                </c:pt>
                <c:pt idx="385">
                  <c:v>0.92</c:v>
                </c:pt>
                <c:pt idx="386">
                  <c:v>0.9</c:v>
                </c:pt>
                <c:pt idx="387">
                  <c:v>0.9</c:v>
                </c:pt>
                <c:pt idx="388">
                  <c:v>0.9</c:v>
                </c:pt>
                <c:pt idx="389">
                  <c:v>0.9</c:v>
                </c:pt>
                <c:pt idx="390">
                  <c:v>0.9</c:v>
                </c:pt>
                <c:pt idx="391">
                  <c:v>0.9</c:v>
                </c:pt>
                <c:pt idx="392">
                  <c:v>0.88</c:v>
                </c:pt>
                <c:pt idx="393">
                  <c:v>0.88</c:v>
                </c:pt>
                <c:pt idx="394">
                  <c:v>0.88</c:v>
                </c:pt>
                <c:pt idx="395">
                  <c:v>0.88</c:v>
                </c:pt>
                <c:pt idx="396">
                  <c:v>0.88</c:v>
                </c:pt>
                <c:pt idx="397">
                  <c:v>0.88</c:v>
                </c:pt>
                <c:pt idx="398">
                  <c:v>0.88</c:v>
                </c:pt>
                <c:pt idx="399">
                  <c:v>0.88</c:v>
                </c:pt>
                <c:pt idx="400">
                  <c:v>0.88</c:v>
                </c:pt>
                <c:pt idx="401">
                  <c:v>0.86</c:v>
                </c:pt>
                <c:pt idx="402">
                  <c:v>0.86</c:v>
                </c:pt>
                <c:pt idx="403">
                  <c:v>0.86</c:v>
                </c:pt>
                <c:pt idx="404">
                  <c:v>0.86</c:v>
                </c:pt>
                <c:pt idx="405">
                  <c:v>0.86</c:v>
                </c:pt>
                <c:pt idx="406">
                  <c:v>0.86</c:v>
                </c:pt>
                <c:pt idx="407">
                  <c:v>0.86</c:v>
                </c:pt>
                <c:pt idx="408">
                  <c:v>0.86</c:v>
                </c:pt>
                <c:pt idx="409">
                  <c:v>0.86</c:v>
                </c:pt>
                <c:pt idx="410">
                  <c:v>0.86</c:v>
                </c:pt>
                <c:pt idx="411">
                  <c:v>0.86</c:v>
                </c:pt>
                <c:pt idx="412">
                  <c:v>0.86</c:v>
                </c:pt>
                <c:pt idx="413">
                  <c:v>0.86</c:v>
                </c:pt>
                <c:pt idx="414">
                  <c:v>0.86</c:v>
                </c:pt>
                <c:pt idx="415">
                  <c:v>0.84</c:v>
                </c:pt>
                <c:pt idx="416">
                  <c:v>0.84</c:v>
                </c:pt>
                <c:pt idx="417">
                  <c:v>0.84</c:v>
                </c:pt>
                <c:pt idx="418">
                  <c:v>0.84</c:v>
                </c:pt>
                <c:pt idx="419">
                  <c:v>0.84</c:v>
                </c:pt>
                <c:pt idx="420">
                  <c:v>0.84</c:v>
                </c:pt>
                <c:pt idx="421">
                  <c:v>0.84</c:v>
                </c:pt>
                <c:pt idx="422">
                  <c:v>0.84</c:v>
                </c:pt>
                <c:pt idx="423">
                  <c:v>0.84</c:v>
                </c:pt>
                <c:pt idx="424">
                  <c:v>0.84</c:v>
                </c:pt>
                <c:pt idx="425">
                  <c:v>0.84</c:v>
                </c:pt>
                <c:pt idx="426">
                  <c:v>0.84</c:v>
                </c:pt>
                <c:pt idx="427">
                  <c:v>0.84</c:v>
                </c:pt>
                <c:pt idx="428">
                  <c:v>0.84</c:v>
                </c:pt>
                <c:pt idx="429">
                  <c:v>0.84</c:v>
                </c:pt>
                <c:pt idx="430">
                  <c:v>0.84</c:v>
                </c:pt>
                <c:pt idx="431">
                  <c:v>0.84</c:v>
                </c:pt>
                <c:pt idx="432">
                  <c:v>0.82</c:v>
                </c:pt>
                <c:pt idx="433">
                  <c:v>0.82</c:v>
                </c:pt>
                <c:pt idx="434">
                  <c:v>0.82</c:v>
                </c:pt>
                <c:pt idx="435">
                  <c:v>0.82</c:v>
                </c:pt>
                <c:pt idx="436">
                  <c:v>0.82</c:v>
                </c:pt>
                <c:pt idx="437">
                  <c:v>0.82</c:v>
                </c:pt>
                <c:pt idx="438">
                  <c:v>0.82</c:v>
                </c:pt>
                <c:pt idx="439">
                  <c:v>0.82</c:v>
                </c:pt>
                <c:pt idx="440">
                  <c:v>0.82</c:v>
                </c:pt>
                <c:pt idx="441">
                  <c:v>0.82</c:v>
                </c:pt>
                <c:pt idx="442">
                  <c:v>0.82</c:v>
                </c:pt>
                <c:pt idx="443">
                  <c:v>0.82</c:v>
                </c:pt>
                <c:pt idx="444">
                  <c:v>0.82</c:v>
                </c:pt>
                <c:pt idx="445">
                  <c:v>0.82</c:v>
                </c:pt>
                <c:pt idx="446">
                  <c:v>0.84</c:v>
                </c:pt>
                <c:pt idx="447">
                  <c:v>0.84</c:v>
                </c:pt>
                <c:pt idx="448">
                  <c:v>0.84</c:v>
                </c:pt>
                <c:pt idx="449">
                  <c:v>0.84</c:v>
                </c:pt>
                <c:pt idx="450">
                  <c:v>0.84</c:v>
                </c:pt>
                <c:pt idx="451">
                  <c:v>0.84</c:v>
                </c:pt>
                <c:pt idx="452">
                  <c:v>0.84</c:v>
                </c:pt>
                <c:pt idx="453">
                  <c:v>0.84</c:v>
                </c:pt>
                <c:pt idx="454">
                  <c:v>0.84</c:v>
                </c:pt>
                <c:pt idx="455">
                  <c:v>0.84</c:v>
                </c:pt>
                <c:pt idx="456">
                  <c:v>0.84</c:v>
                </c:pt>
                <c:pt idx="457">
                  <c:v>0.84</c:v>
                </c:pt>
                <c:pt idx="458">
                  <c:v>0.84</c:v>
                </c:pt>
                <c:pt idx="459">
                  <c:v>0.84</c:v>
                </c:pt>
                <c:pt idx="460">
                  <c:v>0.86</c:v>
                </c:pt>
                <c:pt idx="461">
                  <c:v>0.86</c:v>
                </c:pt>
                <c:pt idx="462">
                  <c:v>0.86</c:v>
                </c:pt>
                <c:pt idx="463">
                  <c:v>0.86</c:v>
                </c:pt>
                <c:pt idx="464">
                  <c:v>0.86</c:v>
                </c:pt>
                <c:pt idx="465">
                  <c:v>0.86</c:v>
                </c:pt>
                <c:pt idx="466">
                  <c:v>0.86</c:v>
                </c:pt>
                <c:pt idx="467">
                  <c:v>0.86</c:v>
                </c:pt>
                <c:pt idx="468">
                  <c:v>0.86</c:v>
                </c:pt>
                <c:pt idx="469">
                  <c:v>0.86</c:v>
                </c:pt>
                <c:pt idx="470">
                  <c:v>0.86</c:v>
                </c:pt>
                <c:pt idx="471">
                  <c:v>0.86</c:v>
                </c:pt>
                <c:pt idx="472">
                  <c:v>0.86</c:v>
                </c:pt>
                <c:pt idx="473">
                  <c:v>0.86</c:v>
                </c:pt>
                <c:pt idx="474">
                  <c:v>0.86</c:v>
                </c:pt>
                <c:pt idx="475">
                  <c:v>0.86</c:v>
                </c:pt>
                <c:pt idx="476">
                  <c:v>0.86</c:v>
                </c:pt>
                <c:pt idx="477">
                  <c:v>0.86</c:v>
                </c:pt>
                <c:pt idx="478">
                  <c:v>0.86</c:v>
                </c:pt>
                <c:pt idx="479">
                  <c:v>0.86</c:v>
                </c:pt>
                <c:pt idx="480">
                  <c:v>0.86</c:v>
                </c:pt>
                <c:pt idx="481">
                  <c:v>0.86</c:v>
                </c:pt>
                <c:pt idx="482">
                  <c:v>0.86</c:v>
                </c:pt>
                <c:pt idx="483">
                  <c:v>0.88</c:v>
                </c:pt>
                <c:pt idx="484">
                  <c:v>0.88</c:v>
                </c:pt>
                <c:pt idx="485">
                  <c:v>0.88</c:v>
                </c:pt>
                <c:pt idx="486">
                  <c:v>0.88</c:v>
                </c:pt>
                <c:pt idx="487">
                  <c:v>0.88</c:v>
                </c:pt>
                <c:pt idx="488">
                  <c:v>0.88</c:v>
                </c:pt>
                <c:pt idx="489">
                  <c:v>0.88</c:v>
                </c:pt>
                <c:pt idx="490">
                  <c:v>0.88</c:v>
                </c:pt>
                <c:pt idx="491">
                  <c:v>0.88</c:v>
                </c:pt>
                <c:pt idx="492">
                  <c:v>0.88</c:v>
                </c:pt>
                <c:pt idx="493">
                  <c:v>0.88</c:v>
                </c:pt>
                <c:pt idx="494">
                  <c:v>0.88</c:v>
                </c:pt>
                <c:pt idx="495">
                  <c:v>0.88</c:v>
                </c:pt>
                <c:pt idx="496">
                  <c:v>0.88</c:v>
                </c:pt>
                <c:pt idx="497">
                  <c:v>0.88</c:v>
                </c:pt>
                <c:pt idx="498">
                  <c:v>0.88</c:v>
                </c:pt>
                <c:pt idx="499">
                  <c:v>0.88</c:v>
                </c:pt>
                <c:pt idx="500">
                  <c:v>0.88</c:v>
                </c:pt>
                <c:pt idx="501">
                  <c:v>0.88</c:v>
                </c:pt>
                <c:pt idx="502">
                  <c:v>0.88</c:v>
                </c:pt>
                <c:pt idx="503">
                  <c:v>0.88</c:v>
                </c:pt>
                <c:pt idx="504">
                  <c:v>0.88</c:v>
                </c:pt>
                <c:pt idx="505">
                  <c:v>0.88</c:v>
                </c:pt>
                <c:pt idx="506">
                  <c:v>0.88</c:v>
                </c:pt>
                <c:pt idx="507">
                  <c:v>0.86</c:v>
                </c:pt>
                <c:pt idx="508">
                  <c:v>0.86</c:v>
                </c:pt>
                <c:pt idx="509">
                  <c:v>0.86</c:v>
                </c:pt>
                <c:pt idx="510">
                  <c:v>0.86</c:v>
                </c:pt>
                <c:pt idx="511">
                  <c:v>0.86</c:v>
                </c:pt>
                <c:pt idx="512">
                  <c:v>0.86</c:v>
                </c:pt>
                <c:pt idx="513">
                  <c:v>0.86</c:v>
                </c:pt>
                <c:pt idx="514">
                  <c:v>0.86</c:v>
                </c:pt>
                <c:pt idx="515">
                  <c:v>0.86</c:v>
                </c:pt>
                <c:pt idx="516">
                  <c:v>0.86</c:v>
                </c:pt>
                <c:pt idx="517">
                  <c:v>0.86</c:v>
                </c:pt>
                <c:pt idx="518">
                  <c:v>0.86</c:v>
                </c:pt>
                <c:pt idx="519">
                  <c:v>0.86</c:v>
                </c:pt>
                <c:pt idx="520">
                  <c:v>0.86</c:v>
                </c:pt>
                <c:pt idx="521">
                  <c:v>0.86</c:v>
                </c:pt>
                <c:pt idx="522">
                  <c:v>0.86</c:v>
                </c:pt>
                <c:pt idx="523">
                  <c:v>0.86</c:v>
                </c:pt>
                <c:pt idx="524">
                  <c:v>0.86</c:v>
                </c:pt>
                <c:pt idx="525">
                  <c:v>0.86</c:v>
                </c:pt>
                <c:pt idx="526">
                  <c:v>0.86</c:v>
                </c:pt>
                <c:pt idx="527">
                  <c:v>0.86</c:v>
                </c:pt>
                <c:pt idx="528">
                  <c:v>0.86</c:v>
                </c:pt>
                <c:pt idx="529">
                  <c:v>0.86</c:v>
                </c:pt>
                <c:pt idx="530">
                  <c:v>0.86</c:v>
                </c:pt>
                <c:pt idx="531">
                  <c:v>0.84</c:v>
                </c:pt>
                <c:pt idx="532">
                  <c:v>0.84</c:v>
                </c:pt>
                <c:pt idx="533">
                  <c:v>0.84</c:v>
                </c:pt>
                <c:pt idx="534">
                  <c:v>0.84</c:v>
                </c:pt>
                <c:pt idx="535">
                  <c:v>0.84</c:v>
                </c:pt>
                <c:pt idx="536">
                  <c:v>0.84</c:v>
                </c:pt>
                <c:pt idx="537">
                  <c:v>0.84</c:v>
                </c:pt>
                <c:pt idx="538">
                  <c:v>0.84</c:v>
                </c:pt>
                <c:pt idx="539">
                  <c:v>0.84</c:v>
                </c:pt>
                <c:pt idx="540">
                  <c:v>0.84</c:v>
                </c:pt>
                <c:pt idx="541">
                  <c:v>0.84</c:v>
                </c:pt>
                <c:pt idx="542">
                  <c:v>0.84</c:v>
                </c:pt>
                <c:pt idx="543">
                  <c:v>0.84</c:v>
                </c:pt>
                <c:pt idx="544">
                  <c:v>0.82</c:v>
                </c:pt>
                <c:pt idx="545">
                  <c:v>0.82</c:v>
                </c:pt>
                <c:pt idx="546">
                  <c:v>0.82</c:v>
                </c:pt>
                <c:pt idx="547">
                  <c:v>0.82</c:v>
                </c:pt>
                <c:pt idx="548">
                  <c:v>0.82</c:v>
                </c:pt>
                <c:pt idx="549">
                  <c:v>0.82</c:v>
                </c:pt>
                <c:pt idx="550">
                  <c:v>0.82</c:v>
                </c:pt>
                <c:pt idx="551">
                  <c:v>0.82</c:v>
                </c:pt>
                <c:pt idx="552">
                  <c:v>0.82</c:v>
                </c:pt>
                <c:pt idx="553">
                  <c:v>0.82</c:v>
                </c:pt>
                <c:pt idx="554">
                  <c:v>0.82</c:v>
                </c:pt>
                <c:pt idx="555">
                  <c:v>0.82</c:v>
                </c:pt>
                <c:pt idx="556">
                  <c:v>0.82</c:v>
                </c:pt>
                <c:pt idx="557">
                  <c:v>0.82</c:v>
                </c:pt>
                <c:pt idx="558">
                  <c:v>0.82</c:v>
                </c:pt>
                <c:pt idx="559">
                  <c:v>0.82</c:v>
                </c:pt>
                <c:pt idx="560">
                  <c:v>0.82</c:v>
                </c:pt>
                <c:pt idx="561">
                  <c:v>0.82</c:v>
                </c:pt>
                <c:pt idx="562">
                  <c:v>0.82</c:v>
                </c:pt>
                <c:pt idx="563">
                  <c:v>0.82</c:v>
                </c:pt>
                <c:pt idx="564">
                  <c:v>0.82</c:v>
                </c:pt>
                <c:pt idx="565">
                  <c:v>0.82</c:v>
                </c:pt>
                <c:pt idx="566">
                  <c:v>0.82</c:v>
                </c:pt>
                <c:pt idx="567">
                  <c:v>0.82</c:v>
                </c:pt>
                <c:pt idx="568">
                  <c:v>0.82</c:v>
                </c:pt>
                <c:pt idx="569">
                  <c:v>0.82</c:v>
                </c:pt>
                <c:pt idx="570">
                  <c:v>0.82</c:v>
                </c:pt>
                <c:pt idx="571">
                  <c:v>0.82</c:v>
                </c:pt>
                <c:pt idx="572">
                  <c:v>0.82</c:v>
                </c:pt>
                <c:pt idx="573">
                  <c:v>0.82</c:v>
                </c:pt>
                <c:pt idx="574">
                  <c:v>0.82</c:v>
                </c:pt>
                <c:pt idx="575">
                  <c:v>0.82</c:v>
                </c:pt>
                <c:pt idx="576">
                  <c:v>0.82</c:v>
                </c:pt>
                <c:pt idx="577">
                  <c:v>0.82</c:v>
                </c:pt>
                <c:pt idx="578">
                  <c:v>0.82</c:v>
                </c:pt>
                <c:pt idx="579">
                  <c:v>0.82</c:v>
                </c:pt>
                <c:pt idx="580">
                  <c:v>0.82</c:v>
                </c:pt>
                <c:pt idx="581">
                  <c:v>0.82</c:v>
                </c:pt>
                <c:pt idx="582">
                  <c:v>0.82</c:v>
                </c:pt>
                <c:pt idx="583">
                  <c:v>0.82</c:v>
                </c:pt>
                <c:pt idx="584">
                  <c:v>0.82</c:v>
                </c:pt>
                <c:pt idx="585">
                  <c:v>0.82</c:v>
                </c:pt>
                <c:pt idx="586">
                  <c:v>0.82</c:v>
                </c:pt>
                <c:pt idx="587">
                  <c:v>0.82</c:v>
                </c:pt>
                <c:pt idx="588">
                  <c:v>0.82</c:v>
                </c:pt>
                <c:pt idx="589">
                  <c:v>0.82</c:v>
                </c:pt>
                <c:pt idx="590">
                  <c:v>0.82</c:v>
                </c:pt>
                <c:pt idx="591">
                  <c:v>0.82</c:v>
                </c:pt>
                <c:pt idx="592">
                  <c:v>0.82</c:v>
                </c:pt>
                <c:pt idx="593">
                  <c:v>0.82</c:v>
                </c:pt>
                <c:pt idx="594">
                  <c:v>0.82</c:v>
                </c:pt>
                <c:pt idx="595">
                  <c:v>0.84</c:v>
                </c:pt>
                <c:pt idx="596">
                  <c:v>0.84</c:v>
                </c:pt>
                <c:pt idx="597">
                  <c:v>0.84</c:v>
                </c:pt>
                <c:pt idx="598">
                  <c:v>0.84</c:v>
                </c:pt>
                <c:pt idx="599">
                  <c:v>0.84</c:v>
                </c:pt>
                <c:pt idx="600">
                  <c:v>0.84</c:v>
                </c:pt>
                <c:pt idx="601">
                  <c:v>0.84</c:v>
                </c:pt>
                <c:pt idx="602">
                  <c:v>0.84</c:v>
                </c:pt>
                <c:pt idx="603">
                  <c:v>0.84</c:v>
                </c:pt>
                <c:pt idx="604">
                  <c:v>0.84</c:v>
                </c:pt>
                <c:pt idx="605">
                  <c:v>0.84</c:v>
                </c:pt>
                <c:pt idx="606">
                  <c:v>0.84</c:v>
                </c:pt>
                <c:pt idx="607">
                  <c:v>0.84</c:v>
                </c:pt>
                <c:pt idx="608">
                  <c:v>0.84</c:v>
                </c:pt>
                <c:pt idx="609">
                  <c:v>0.84</c:v>
                </c:pt>
                <c:pt idx="610">
                  <c:v>0.84</c:v>
                </c:pt>
                <c:pt idx="611">
                  <c:v>0.84</c:v>
                </c:pt>
                <c:pt idx="612">
                  <c:v>0.84</c:v>
                </c:pt>
                <c:pt idx="613">
                  <c:v>0.84</c:v>
                </c:pt>
                <c:pt idx="614">
                  <c:v>0.84</c:v>
                </c:pt>
                <c:pt idx="615">
                  <c:v>0.84</c:v>
                </c:pt>
                <c:pt idx="616">
                  <c:v>0.86</c:v>
                </c:pt>
                <c:pt idx="617">
                  <c:v>0.86</c:v>
                </c:pt>
                <c:pt idx="618">
                  <c:v>0.86</c:v>
                </c:pt>
                <c:pt idx="619">
                  <c:v>0.86</c:v>
                </c:pt>
                <c:pt idx="620">
                  <c:v>0.86</c:v>
                </c:pt>
                <c:pt idx="621">
                  <c:v>0.86</c:v>
                </c:pt>
                <c:pt idx="622">
                  <c:v>0.86</c:v>
                </c:pt>
                <c:pt idx="623">
                  <c:v>0.86</c:v>
                </c:pt>
                <c:pt idx="624">
                  <c:v>0.86</c:v>
                </c:pt>
                <c:pt idx="625">
                  <c:v>0.86</c:v>
                </c:pt>
                <c:pt idx="626">
                  <c:v>0.86</c:v>
                </c:pt>
                <c:pt idx="627">
                  <c:v>0.86</c:v>
                </c:pt>
                <c:pt idx="628">
                  <c:v>0.86</c:v>
                </c:pt>
                <c:pt idx="629">
                  <c:v>0.86</c:v>
                </c:pt>
                <c:pt idx="630">
                  <c:v>0.86</c:v>
                </c:pt>
                <c:pt idx="631">
                  <c:v>0.86</c:v>
                </c:pt>
                <c:pt idx="632">
                  <c:v>0.86</c:v>
                </c:pt>
                <c:pt idx="633">
                  <c:v>0.86</c:v>
                </c:pt>
                <c:pt idx="634">
                  <c:v>0.86</c:v>
                </c:pt>
                <c:pt idx="635">
                  <c:v>0.88</c:v>
                </c:pt>
                <c:pt idx="636">
                  <c:v>0.88</c:v>
                </c:pt>
                <c:pt idx="637">
                  <c:v>0.88</c:v>
                </c:pt>
                <c:pt idx="638">
                  <c:v>0.88</c:v>
                </c:pt>
                <c:pt idx="639">
                  <c:v>0.88</c:v>
                </c:pt>
                <c:pt idx="640">
                  <c:v>0.88</c:v>
                </c:pt>
                <c:pt idx="641">
                  <c:v>0.88</c:v>
                </c:pt>
                <c:pt idx="642">
                  <c:v>0.88</c:v>
                </c:pt>
                <c:pt idx="643">
                  <c:v>0.88</c:v>
                </c:pt>
                <c:pt idx="644">
                  <c:v>0.88</c:v>
                </c:pt>
                <c:pt idx="645">
                  <c:v>0.88</c:v>
                </c:pt>
                <c:pt idx="646">
                  <c:v>0.88</c:v>
                </c:pt>
                <c:pt idx="647">
                  <c:v>0.88</c:v>
                </c:pt>
                <c:pt idx="648">
                  <c:v>0.88</c:v>
                </c:pt>
                <c:pt idx="649">
                  <c:v>0.88</c:v>
                </c:pt>
                <c:pt idx="650">
                  <c:v>0.88</c:v>
                </c:pt>
                <c:pt idx="651">
                  <c:v>0.88</c:v>
                </c:pt>
                <c:pt idx="652">
                  <c:v>0.88</c:v>
                </c:pt>
                <c:pt idx="653">
                  <c:v>0.86</c:v>
                </c:pt>
                <c:pt idx="654">
                  <c:v>0.86</c:v>
                </c:pt>
                <c:pt idx="655">
                  <c:v>0.86</c:v>
                </c:pt>
                <c:pt idx="656">
                  <c:v>0.86</c:v>
                </c:pt>
                <c:pt idx="657">
                  <c:v>0.86</c:v>
                </c:pt>
                <c:pt idx="658">
                  <c:v>0.86</c:v>
                </c:pt>
                <c:pt idx="659">
                  <c:v>0.86</c:v>
                </c:pt>
                <c:pt idx="660">
                  <c:v>0.86</c:v>
                </c:pt>
                <c:pt idx="661">
                  <c:v>0.86</c:v>
                </c:pt>
                <c:pt idx="662">
                  <c:v>0.86</c:v>
                </c:pt>
                <c:pt idx="663">
                  <c:v>0.86</c:v>
                </c:pt>
                <c:pt idx="664">
                  <c:v>0.86</c:v>
                </c:pt>
                <c:pt idx="665">
                  <c:v>0.86</c:v>
                </c:pt>
                <c:pt idx="666">
                  <c:v>0.84</c:v>
                </c:pt>
                <c:pt idx="667">
                  <c:v>0.84</c:v>
                </c:pt>
                <c:pt idx="668">
                  <c:v>0.84</c:v>
                </c:pt>
                <c:pt idx="669">
                  <c:v>0.84</c:v>
                </c:pt>
                <c:pt idx="670">
                  <c:v>0.84</c:v>
                </c:pt>
                <c:pt idx="671">
                  <c:v>0.84</c:v>
                </c:pt>
                <c:pt idx="672">
                  <c:v>0.84</c:v>
                </c:pt>
                <c:pt idx="673">
                  <c:v>0.84</c:v>
                </c:pt>
                <c:pt idx="674">
                  <c:v>0.84</c:v>
                </c:pt>
                <c:pt idx="675">
                  <c:v>0.84</c:v>
                </c:pt>
                <c:pt idx="676">
                  <c:v>0.84</c:v>
                </c:pt>
                <c:pt idx="677">
                  <c:v>0.84</c:v>
                </c:pt>
                <c:pt idx="678">
                  <c:v>0.84</c:v>
                </c:pt>
                <c:pt idx="679">
                  <c:v>0.84</c:v>
                </c:pt>
                <c:pt idx="680">
                  <c:v>0.84</c:v>
                </c:pt>
                <c:pt idx="681">
                  <c:v>0.84</c:v>
                </c:pt>
                <c:pt idx="682">
                  <c:v>0.82</c:v>
                </c:pt>
                <c:pt idx="683">
                  <c:v>0.82</c:v>
                </c:pt>
                <c:pt idx="684">
                  <c:v>0.82</c:v>
                </c:pt>
                <c:pt idx="685">
                  <c:v>0.82</c:v>
                </c:pt>
                <c:pt idx="686">
                  <c:v>0.82</c:v>
                </c:pt>
                <c:pt idx="687">
                  <c:v>0.82</c:v>
                </c:pt>
                <c:pt idx="688">
                  <c:v>0.82</c:v>
                </c:pt>
                <c:pt idx="689">
                  <c:v>0.8</c:v>
                </c:pt>
                <c:pt idx="690">
                  <c:v>0.8</c:v>
                </c:pt>
                <c:pt idx="691">
                  <c:v>0.8</c:v>
                </c:pt>
                <c:pt idx="692">
                  <c:v>0.8</c:v>
                </c:pt>
                <c:pt idx="693">
                  <c:v>0.8</c:v>
                </c:pt>
                <c:pt idx="694">
                  <c:v>0.8</c:v>
                </c:pt>
                <c:pt idx="695">
                  <c:v>0.8</c:v>
                </c:pt>
                <c:pt idx="696">
                  <c:v>0.8</c:v>
                </c:pt>
                <c:pt idx="697">
                  <c:v>0.8</c:v>
                </c:pt>
                <c:pt idx="698">
                  <c:v>0.78</c:v>
                </c:pt>
                <c:pt idx="699">
                  <c:v>0.78</c:v>
                </c:pt>
                <c:pt idx="700">
                  <c:v>0.78</c:v>
                </c:pt>
                <c:pt idx="701">
                  <c:v>0.78</c:v>
                </c:pt>
                <c:pt idx="702">
                  <c:v>0.78</c:v>
                </c:pt>
                <c:pt idx="703">
                  <c:v>0.78</c:v>
                </c:pt>
                <c:pt idx="704">
                  <c:v>0.78</c:v>
                </c:pt>
                <c:pt idx="705">
                  <c:v>0.78</c:v>
                </c:pt>
                <c:pt idx="706">
                  <c:v>0.78</c:v>
                </c:pt>
                <c:pt idx="707">
                  <c:v>0.78</c:v>
                </c:pt>
                <c:pt idx="708">
                  <c:v>0.78</c:v>
                </c:pt>
                <c:pt idx="709">
                  <c:v>0.78</c:v>
                </c:pt>
                <c:pt idx="710">
                  <c:v>0.78</c:v>
                </c:pt>
                <c:pt idx="711">
                  <c:v>0.78</c:v>
                </c:pt>
                <c:pt idx="712">
                  <c:v>0.78</c:v>
                </c:pt>
                <c:pt idx="713">
                  <c:v>0.78</c:v>
                </c:pt>
                <c:pt idx="714">
                  <c:v>0.78</c:v>
                </c:pt>
                <c:pt idx="715">
                  <c:v>0.78</c:v>
                </c:pt>
                <c:pt idx="716">
                  <c:v>0.78</c:v>
                </c:pt>
                <c:pt idx="717">
                  <c:v>0.76</c:v>
                </c:pt>
                <c:pt idx="718">
                  <c:v>0.76</c:v>
                </c:pt>
                <c:pt idx="719">
                  <c:v>0.76</c:v>
                </c:pt>
                <c:pt idx="720">
                  <c:v>0.76</c:v>
                </c:pt>
                <c:pt idx="721">
                  <c:v>0.76</c:v>
                </c:pt>
                <c:pt idx="722">
                  <c:v>0.76</c:v>
                </c:pt>
                <c:pt idx="723">
                  <c:v>0.76</c:v>
                </c:pt>
                <c:pt idx="724">
                  <c:v>0.76</c:v>
                </c:pt>
                <c:pt idx="725">
                  <c:v>0.76</c:v>
                </c:pt>
                <c:pt idx="726">
                  <c:v>0.76</c:v>
                </c:pt>
                <c:pt idx="727">
                  <c:v>0.76</c:v>
                </c:pt>
                <c:pt idx="728">
                  <c:v>0.76</c:v>
                </c:pt>
                <c:pt idx="729">
                  <c:v>0.76</c:v>
                </c:pt>
                <c:pt idx="730">
                  <c:v>0.76</c:v>
                </c:pt>
                <c:pt idx="731">
                  <c:v>0.76</c:v>
                </c:pt>
                <c:pt idx="732">
                  <c:v>0.76</c:v>
                </c:pt>
                <c:pt idx="733">
                  <c:v>0.76</c:v>
                </c:pt>
                <c:pt idx="734">
                  <c:v>0.76</c:v>
                </c:pt>
                <c:pt idx="735">
                  <c:v>0.76</c:v>
                </c:pt>
                <c:pt idx="736">
                  <c:v>0.76</c:v>
                </c:pt>
                <c:pt idx="737">
                  <c:v>0.76</c:v>
                </c:pt>
                <c:pt idx="738">
                  <c:v>0.76</c:v>
                </c:pt>
                <c:pt idx="739">
                  <c:v>0.76</c:v>
                </c:pt>
                <c:pt idx="740">
                  <c:v>0.76</c:v>
                </c:pt>
                <c:pt idx="741">
                  <c:v>0.76</c:v>
                </c:pt>
                <c:pt idx="742">
                  <c:v>0.76</c:v>
                </c:pt>
                <c:pt idx="743">
                  <c:v>0.76</c:v>
                </c:pt>
                <c:pt idx="744">
                  <c:v>0.76</c:v>
                </c:pt>
                <c:pt idx="745">
                  <c:v>0.76</c:v>
                </c:pt>
                <c:pt idx="746">
                  <c:v>0.76</c:v>
                </c:pt>
                <c:pt idx="747">
                  <c:v>0.76</c:v>
                </c:pt>
                <c:pt idx="748">
                  <c:v>0.76</c:v>
                </c:pt>
                <c:pt idx="749">
                  <c:v>0.76</c:v>
                </c:pt>
                <c:pt idx="750">
                  <c:v>0.76</c:v>
                </c:pt>
                <c:pt idx="751">
                  <c:v>0.76</c:v>
                </c:pt>
                <c:pt idx="752">
                  <c:v>0.76</c:v>
                </c:pt>
                <c:pt idx="753">
                  <c:v>0.76</c:v>
                </c:pt>
                <c:pt idx="754">
                  <c:v>0.76</c:v>
                </c:pt>
                <c:pt idx="755">
                  <c:v>0.76</c:v>
                </c:pt>
                <c:pt idx="756">
                  <c:v>0.76</c:v>
                </c:pt>
                <c:pt idx="757">
                  <c:v>0.76</c:v>
                </c:pt>
                <c:pt idx="758">
                  <c:v>0.76</c:v>
                </c:pt>
                <c:pt idx="759">
                  <c:v>0.76</c:v>
                </c:pt>
                <c:pt idx="760">
                  <c:v>0.76</c:v>
                </c:pt>
                <c:pt idx="761">
                  <c:v>0.76</c:v>
                </c:pt>
                <c:pt idx="762">
                  <c:v>0.76</c:v>
                </c:pt>
                <c:pt idx="763">
                  <c:v>0.76</c:v>
                </c:pt>
                <c:pt idx="764">
                  <c:v>0.76</c:v>
                </c:pt>
                <c:pt idx="765">
                  <c:v>0.76</c:v>
                </c:pt>
                <c:pt idx="766">
                  <c:v>0.76</c:v>
                </c:pt>
                <c:pt idx="767">
                  <c:v>0.76</c:v>
                </c:pt>
                <c:pt idx="768">
                  <c:v>0.76</c:v>
                </c:pt>
                <c:pt idx="769">
                  <c:v>0.76</c:v>
                </c:pt>
                <c:pt idx="770">
                  <c:v>0.76</c:v>
                </c:pt>
                <c:pt idx="771">
                  <c:v>0.76</c:v>
                </c:pt>
                <c:pt idx="772">
                  <c:v>0.76</c:v>
                </c:pt>
                <c:pt idx="773">
                  <c:v>0.76</c:v>
                </c:pt>
                <c:pt idx="774">
                  <c:v>0.76</c:v>
                </c:pt>
                <c:pt idx="775">
                  <c:v>0.76</c:v>
                </c:pt>
                <c:pt idx="776">
                  <c:v>0.76</c:v>
                </c:pt>
                <c:pt idx="777">
                  <c:v>0.76</c:v>
                </c:pt>
                <c:pt idx="778">
                  <c:v>0.76</c:v>
                </c:pt>
                <c:pt idx="779">
                  <c:v>0.76</c:v>
                </c:pt>
                <c:pt idx="780">
                  <c:v>0.76</c:v>
                </c:pt>
                <c:pt idx="781">
                  <c:v>0.76</c:v>
                </c:pt>
                <c:pt idx="782">
                  <c:v>0.76</c:v>
                </c:pt>
                <c:pt idx="783">
                  <c:v>0.76</c:v>
                </c:pt>
                <c:pt idx="784">
                  <c:v>0.76</c:v>
                </c:pt>
                <c:pt idx="785">
                  <c:v>0.76</c:v>
                </c:pt>
                <c:pt idx="786">
                  <c:v>0.76</c:v>
                </c:pt>
                <c:pt idx="787">
                  <c:v>0.76</c:v>
                </c:pt>
                <c:pt idx="788">
                  <c:v>0.76</c:v>
                </c:pt>
                <c:pt idx="789">
                  <c:v>0.76</c:v>
                </c:pt>
                <c:pt idx="790">
                  <c:v>0.76</c:v>
                </c:pt>
                <c:pt idx="791">
                  <c:v>0.76</c:v>
                </c:pt>
                <c:pt idx="792">
                  <c:v>0.76</c:v>
                </c:pt>
                <c:pt idx="793">
                  <c:v>0.76</c:v>
                </c:pt>
                <c:pt idx="794">
                  <c:v>0.76</c:v>
                </c:pt>
                <c:pt idx="795">
                  <c:v>0.76</c:v>
                </c:pt>
                <c:pt idx="796">
                  <c:v>0.76</c:v>
                </c:pt>
                <c:pt idx="797">
                  <c:v>0.76</c:v>
                </c:pt>
                <c:pt idx="798">
                  <c:v>0.76</c:v>
                </c:pt>
                <c:pt idx="799">
                  <c:v>0.76</c:v>
                </c:pt>
                <c:pt idx="800">
                  <c:v>0.76</c:v>
                </c:pt>
                <c:pt idx="801">
                  <c:v>0.76</c:v>
                </c:pt>
                <c:pt idx="802">
                  <c:v>0.76</c:v>
                </c:pt>
                <c:pt idx="803">
                  <c:v>0.76</c:v>
                </c:pt>
                <c:pt idx="804">
                  <c:v>0.76</c:v>
                </c:pt>
                <c:pt idx="805">
                  <c:v>0.76</c:v>
                </c:pt>
                <c:pt idx="806">
                  <c:v>0.76</c:v>
                </c:pt>
                <c:pt idx="807">
                  <c:v>0.76</c:v>
                </c:pt>
                <c:pt idx="808">
                  <c:v>0.76</c:v>
                </c:pt>
                <c:pt idx="809">
                  <c:v>0.76</c:v>
                </c:pt>
                <c:pt idx="810">
                  <c:v>0.76</c:v>
                </c:pt>
                <c:pt idx="811">
                  <c:v>0.76</c:v>
                </c:pt>
                <c:pt idx="812">
                  <c:v>0.76</c:v>
                </c:pt>
                <c:pt idx="813">
                  <c:v>0.76</c:v>
                </c:pt>
                <c:pt idx="814">
                  <c:v>0.76</c:v>
                </c:pt>
                <c:pt idx="815">
                  <c:v>0.76</c:v>
                </c:pt>
                <c:pt idx="816">
                  <c:v>0.76</c:v>
                </c:pt>
                <c:pt idx="817">
                  <c:v>0.76</c:v>
                </c:pt>
                <c:pt idx="818">
                  <c:v>0.76</c:v>
                </c:pt>
                <c:pt idx="819">
                  <c:v>0.76</c:v>
                </c:pt>
                <c:pt idx="820">
                  <c:v>0.76</c:v>
                </c:pt>
                <c:pt idx="821">
                  <c:v>0.76</c:v>
                </c:pt>
                <c:pt idx="822">
                  <c:v>0.76</c:v>
                </c:pt>
                <c:pt idx="823">
                  <c:v>0.76</c:v>
                </c:pt>
                <c:pt idx="824">
                  <c:v>0.76</c:v>
                </c:pt>
                <c:pt idx="825">
                  <c:v>0.76</c:v>
                </c:pt>
                <c:pt idx="826">
                  <c:v>0.76</c:v>
                </c:pt>
                <c:pt idx="827">
                  <c:v>0.76</c:v>
                </c:pt>
                <c:pt idx="828">
                  <c:v>0.76</c:v>
                </c:pt>
                <c:pt idx="829">
                  <c:v>0.76</c:v>
                </c:pt>
                <c:pt idx="830">
                  <c:v>0.76</c:v>
                </c:pt>
                <c:pt idx="831">
                  <c:v>0.76</c:v>
                </c:pt>
                <c:pt idx="832">
                  <c:v>0.76</c:v>
                </c:pt>
                <c:pt idx="833">
                  <c:v>0.76</c:v>
                </c:pt>
                <c:pt idx="834">
                  <c:v>0.76</c:v>
                </c:pt>
                <c:pt idx="835">
                  <c:v>0.76</c:v>
                </c:pt>
                <c:pt idx="836">
                  <c:v>0.76</c:v>
                </c:pt>
                <c:pt idx="837">
                  <c:v>0.76</c:v>
                </c:pt>
                <c:pt idx="838">
                  <c:v>0.76</c:v>
                </c:pt>
                <c:pt idx="839">
                  <c:v>0.76</c:v>
                </c:pt>
                <c:pt idx="840">
                  <c:v>0.76</c:v>
                </c:pt>
                <c:pt idx="841">
                  <c:v>0.76</c:v>
                </c:pt>
                <c:pt idx="842">
                  <c:v>0.76</c:v>
                </c:pt>
                <c:pt idx="843">
                  <c:v>0.74</c:v>
                </c:pt>
                <c:pt idx="844">
                  <c:v>0.74</c:v>
                </c:pt>
                <c:pt idx="845">
                  <c:v>0.74</c:v>
                </c:pt>
                <c:pt idx="846">
                  <c:v>0.74</c:v>
                </c:pt>
                <c:pt idx="847">
                  <c:v>0.74</c:v>
                </c:pt>
                <c:pt idx="848">
                  <c:v>0.74</c:v>
                </c:pt>
                <c:pt idx="849">
                  <c:v>0.74</c:v>
                </c:pt>
                <c:pt idx="850">
                  <c:v>0.74</c:v>
                </c:pt>
                <c:pt idx="851">
                  <c:v>0.74</c:v>
                </c:pt>
                <c:pt idx="852">
                  <c:v>0.74</c:v>
                </c:pt>
                <c:pt idx="853">
                  <c:v>0.74</c:v>
                </c:pt>
                <c:pt idx="854">
                  <c:v>0.74</c:v>
                </c:pt>
                <c:pt idx="855">
                  <c:v>0.74</c:v>
                </c:pt>
                <c:pt idx="856">
                  <c:v>0.74</c:v>
                </c:pt>
                <c:pt idx="857">
                  <c:v>0.74</c:v>
                </c:pt>
                <c:pt idx="858">
                  <c:v>0.74</c:v>
                </c:pt>
                <c:pt idx="859">
                  <c:v>0.74</c:v>
                </c:pt>
                <c:pt idx="860">
                  <c:v>0.74</c:v>
                </c:pt>
                <c:pt idx="861">
                  <c:v>0.74</c:v>
                </c:pt>
                <c:pt idx="862">
                  <c:v>0.74</c:v>
                </c:pt>
                <c:pt idx="863">
                  <c:v>0.74</c:v>
                </c:pt>
                <c:pt idx="864">
                  <c:v>0.74</c:v>
                </c:pt>
                <c:pt idx="865">
                  <c:v>0.74</c:v>
                </c:pt>
                <c:pt idx="866">
                  <c:v>0.74</c:v>
                </c:pt>
                <c:pt idx="867">
                  <c:v>0.74</c:v>
                </c:pt>
                <c:pt idx="868">
                  <c:v>0.74</c:v>
                </c:pt>
                <c:pt idx="869">
                  <c:v>0.74</c:v>
                </c:pt>
                <c:pt idx="870">
                  <c:v>0.74</c:v>
                </c:pt>
                <c:pt idx="871">
                  <c:v>0.74</c:v>
                </c:pt>
                <c:pt idx="872">
                  <c:v>0.74</c:v>
                </c:pt>
                <c:pt idx="873">
                  <c:v>0.74</c:v>
                </c:pt>
                <c:pt idx="874">
                  <c:v>0.74</c:v>
                </c:pt>
                <c:pt idx="875">
                  <c:v>0.74</c:v>
                </c:pt>
                <c:pt idx="876">
                  <c:v>0.74</c:v>
                </c:pt>
                <c:pt idx="877">
                  <c:v>0.74</c:v>
                </c:pt>
                <c:pt idx="878">
                  <c:v>0.74</c:v>
                </c:pt>
                <c:pt idx="879">
                  <c:v>0.74</c:v>
                </c:pt>
                <c:pt idx="880">
                  <c:v>0.74</c:v>
                </c:pt>
                <c:pt idx="881">
                  <c:v>0.74</c:v>
                </c:pt>
                <c:pt idx="882">
                  <c:v>0.74</c:v>
                </c:pt>
                <c:pt idx="883">
                  <c:v>0.76</c:v>
                </c:pt>
                <c:pt idx="884">
                  <c:v>0.76</c:v>
                </c:pt>
                <c:pt idx="885">
                  <c:v>0.76</c:v>
                </c:pt>
                <c:pt idx="886">
                  <c:v>0.76</c:v>
                </c:pt>
                <c:pt idx="887">
                  <c:v>0.76</c:v>
                </c:pt>
                <c:pt idx="888">
                  <c:v>0.76</c:v>
                </c:pt>
                <c:pt idx="889">
                  <c:v>0.76</c:v>
                </c:pt>
                <c:pt idx="890">
                  <c:v>0.76</c:v>
                </c:pt>
                <c:pt idx="891">
                  <c:v>0.76</c:v>
                </c:pt>
                <c:pt idx="892">
                  <c:v>0.76</c:v>
                </c:pt>
                <c:pt idx="893">
                  <c:v>0.76</c:v>
                </c:pt>
                <c:pt idx="894">
                  <c:v>0.76</c:v>
                </c:pt>
                <c:pt idx="895">
                  <c:v>0.76</c:v>
                </c:pt>
                <c:pt idx="896">
                  <c:v>0.78</c:v>
                </c:pt>
                <c:pt idx="897">
                  <c:v>0.78</c:v>
                </c:pt>
                <c:pt idx="898">
                  <c:v>0.78</c:v>
                </c:pt>
                <c:pt idx="899">
                  <c:v>0.78</c:v>
                </c:pt>
                <c:pt idx="900">
                  <c:v>0.78</c:v>
                </c:pt>
                <c:pt idx="901">
                  <c:v>0.78</c:v>
                </c:pt>
                <c:pt idx="902">
                  <c:v>0.78</c:v>
                </c:pt>
                <c:pt idx="903">
                  <c:v>0.78</c:v>
                </c:pt>
                <c:pt idx="904">
                  <c:v>0.78</c:v>
                </c:pt>
                <c:pt idx="905">
                  <c:v>0.78</c:v>
                </c:pt>
                <c:pt idx="906">
                  <c:v>0.78</c:v>
                </c:pt>
                <c:pt idx="907">
                  <c:v>0.8</c:v>
                </c:pt>
                <c:pt idx="908">
                  <c:v>0.8</c:v>
                </c:pt>
                <c:pt idx="909">
                  <c:v>0.8</c:v>
                </c:pt>
                <c:pt idx="910">
                  <c:v>0.8</c:v>
                </c:pt>
                <c:pt idx="911">
                  <c:v>0.8</c:v>
                </c:pt>
                <c:pt idx="912">
                  <c:v>0.8</c:v>
                </c:pt>
                <c:pt idx="913">
                  <c:v>0.8</c:v>
                </c:pt>
                <c:pt idx="914">
                  <c:v>0.8</c:v>
                </c:pt>
                <c:pt idx="915">
                  <c:v>0.8</c:v>
                </c:pt>
                <c:pt idx="916">
                  <c:v>0.8</c:v>
                </c:pt>
                <c:pt idx="917">
                  <c:v>0.8</c:v>
                </c:pt>
                <c:pt idx="918">
                  <c:v>0.8</c:v>
                </c:pt>
                <c:pt idx="919">
                  <c:v>0.8</c:v>
                </c:pt>
                <c:pt idx="920">
                  <c:v>0.8</c:v>
                </c:pt>
                <c:pt idx="921">
                  <c:v>0.82</c:v>
                </c:pt>
                <c:pt idx="922">
                  <c:v>0.82</c:v>
                </c:pt>
                <c:pt idx="923">
                  <c:v>0.82</c:v>
                </c:pt>
                <c:pt idx="924">
                  <c:v>0.82</c:v>
                </c:pt>
                <c:pt idx="925">
                  <c:v>0.82</c:v>
                </c:pt>
                <c:pt idx="926">
                  <c:v>0.82</c:v>
                </c:pt>
                <c:pt idx="927">
                  <c:v>0.82</c:v>
                </c:pt>
                <c:pt idx="928">
                  <c:v>0.82</c:v>
                </c:pt>
                <c:pt idx="929">
                  <c:v>0.84</c:v>
                </c:pt>
                <c:pt idx="930">
                  <c:v>0.84</c:v>
                </c:pt>
                <c:pt idx="931">
                  <c:v>0.84</c:v>
                </c:pt>
                <c:pt idx="932">
                  <c:v>0.84</c:v>
                </c:pt>
                <c:pt idx="933">
                  <c:v>0.84</c:v>
                </c:pt>
                <c:pt idx="934">
                  <c:v>0.84</c:v>
                </c:pt>
                <c:pt idx="935">
                  <c:v>0.84</c:v>
                </c:pt>
                <c:pt idx="936">
                  <c:v>0.84</c:v>
                </c:pt>
                <c:pt idx="937">
                  <c:v>0.86</c:v>
                </c:pt>
                <c:pt idx="938">
                  <c:v>0.86</c:v>
                </c:pt>
                <c:pt idx="939">
                  <c:v>0.86</c:v>
                </c:pt>
                <c:pt idx="940">
                  <c:v>0.86</c:v>
                </c:pt>
                <c:pt idx="941">
                  <c:v>0.86</c:v>
                </c:pt>
                <c:pt idx="942">
                  <c:v>0.86</c:v>
                </c:pt>
                <c:pt idx="943">
                  <c:v>0.86</c:v>
                </c:pt>
                <c:pt idx="944">
                  <c:v>0.86</c:v>
                </c:pt>
                <c:pt idx="945">
                  <c:v>0.86</c:v>
                </c:pt>
                <c:pt idx="946">
                  <c:v>0.86</c:v>
                </c:pt>
                <c:pt idx="947">
                  <c:v>0.86</c:v>
                </c:pt>
                <c:pt idx="948">
                  <c:v>0.86</c:v>
                </c:pt>
                <c:pt idx="949">
                  <c:v>0.86</c:v>
                </c:pt>
                <c:pt idx="950">
                  <c:v>0.86</c:v>
                </c:pt>
                <c:pt idx="951">
                  <c:v>0.86</c:v>
                </c:pt>
                <c:pt idx="952">
                  <c:v>0.86</c:v>
                </c:pt>
                <c:pt idx="953">
                  <c:v>0.86</c:v>
                </c:pt>
                <c:pt idx="954">
                  <c:v>0.86</c:v>
                </c:pt>
                <c:pt idx="955">
                  <c:v>0.86</c:v>
                </c:pt>
                <c:pt idx="956">
                  <c:v>0.86</c:v>
                </c:pt>
                <c:pt idx="957">
                  <c:v>0.86</c:v>
                </c:pt>
                <c:pt idx="958">
                  <c:v>0.86</c:v>
                </c:pt>
                <c:pt idx="959">
                  <c:v>0.86</c:v>
                </c:pt>
                <c:pt idx="960">
                  <c:v>0.86</c:v>
                </c:pt>
                <c:pt idx="961">
                  <c:v>0.86</c:v>
                </c:pt>
                <c:pt idx="962">
                  <c:v>0.86</c:v>
                </c:pt>
                <c:pt idx="963">
                  <c:v>0.86</c:v>
                </c:pt>
                <c:pt idx="964">
                  <c:v>0.86</c:v>
                </c:pt>
                <c:pt idx="965">
                  <c:v>0.86</c:v>
                </c:pt>
                <c:pt idx="966">
                  <c:v>0.86</c:v>
                </c:pt>
                <c:pt idx="967">
                  <c:v>0.86</c:v>
                </c:pt>
                <c:pt idx="968">
                  <c:v>0.86</c:v>
                </c:pt>
                <c:pt idx="969">
                  <c:v>0.86</c:v>
                </c:pt>
                <c:pt idx="970">
                  <c:v>0.86</c:v>
                </c:pt>
                <c:pt idx="971">
                  <c:v>0.86</c:v>
                </c:pt>
                <c:pt idx="972">
                  <c:v>0.86</c:v>
                </c:pt>
                <c:pt idx="973">
                  <c:v>0.86</c:v>
                </c:pt>
                <c:pt idx="974">
                  <c:v>0.86</c:v>
                </c:pt>
                <c:pt idx="975">
                  <c:v>0.86</c:v>
                </c:pt>
                <c:pt idx="976">
                  <c:v>0.86</c:v>
                </c:pt>
                <c:pt idx="977">
                  <c:v>0.86</c:v>
                </c:pt>
                <c:pt idx="978">
                  <c:v>0.86</c:v>
                </c:pt>
                <c:pt idx="979">
                  <c:v>0.86</c:v>
                </c:pt>
                <c:pt idx="980">
                  <c:v>0.86</c:v>
                </c:pt>
                <c:pt idx="981">
                  <c:v>0.86</c:v>
                </c:pt>
                <c:pt idx="982">
                  <c:v>0.86</c:v>
                </c:pt>
                <c:pt idx="983">
                  <c:v>0.86</c:v>
                </c:pt>
                <c:pt idx="984">
                  <c:v>0.86</c:v>
                </c:pt>
                <c:pt idx="985">
                  <c:v>0.86</c:v>
                </c:pt>
                <c:pt idx="986">
                  <c:v>0.86</c:v>
                </c:pt>
                <c:pt idx="987">
                  <c:v>0.86</c:v>
                </c:pt>
                <c:pt idx="988">
                  <c:v>0.86</c:v>
                </c:pt>
                <c:pt idx="989">
                  <c:v>0.84</c:v>
                </c:pt>
                <c:pt idx="990">
                  <c:v>0.84</c:v>
                </c:pt>
                <c:pt idx="991">
                  <c:v>0.84</c:v>
                </c:pt>
                <c:pt idx="992">
                  <c:v>0.84</c:v>
                </c:pt>
                <c:pt idx="993">
                  <c:v>0.84</c:v>
                </c:pt>
                <c:pt idx="994">
                  <c:v>0.84</c:v>
                </c:pt>
                <c:pt idx="995">
                  <c:v>0.84</c:v>
                </c:pt>
                <c:pt idx="996">
                  <c:v>0.84</c:v>
                </c:pt>
                <c:pt idx="997">
                  <c:v>0.84</c:v>
                </c:pt>
                <c:pt idx="998">
                  <c:v>0.84</c:v>
                </c:pt>
                <c:pt idx="999">
                  <c:v>0.84</c:v>
                </c:pt>
                <c:pt idx="1000">
                  <c:v>0.84</c:v>
                </c:pt>
                <c:pt idx="1001">
                  <c:v>0.84</c:v>
                </c:pt>
                <c:pt idx="1002">
                  <c:v>0.86</c:v>
                </c:pt>
                <c:pt idx="1003">
                  <c:v>0.86</c:v>
                </c:pt>
                <c:pt idx="1004">
                  <c:v>0.86</c:v>
                </c:pt>
                <c:pt idx="1005">
                  <c:v>0.86</c:v>
                </c:pt>
                <c:pt idx="1006">
                  <c:v>0.86</c:v>
                </c:pt>
                <c:pt idx="1007">
                  <c:v>0.86</c:v>
                </c:pt>
                <c:pt idx="1008">
                  <c:v>0.86</c:v>
                </c:pt>
                <c:pt idx="1009">
                  <c:v>0.86</c:v>
                </c:pt>
                <c:pt idx="1010">
                  <c:v>0.86</c:v>
                </c:pt>
                <c:pt idx="1011">
                  <c:v>0.86</c:v>
                </c:pt>
                <c:pt idx="1012">
                  <c:v>0.86</c:v>
                </c:pt>
                <c:pt idx="1013">
                  <c:v>0.86</c:v>
                </c:pt>
                <c:pt idx="1014">
                  <c:v>0.86</c:v>
                </c:pt>
                <c:pt idx="1015">
                  <c:v>0.86</c:v>
                </c:pt>
                <c:pt idx="1016">
                  <c:v>0.86</c:v>
                </c:pt>
                <c:pt idx="1017">
                  <c:v>0.86</c:v>
                </c:pt>
                <c:pt idx="1018">
                  <c:v>0.88</c:v>
                </c:pt>
                <c:pt idx="1019">
                  <c:v>0.88</c:v>
                </c:pt>
                <c:pt idx="1020">
                  <c:v>0.88</c:v>
                </c:pt>
                <c:pt idx="1021">
                  <c:v>0.88</c:v>
                </c:pt>
                <c:pt idx="1022">
                  <c:v>0.88</c:v>
                </c:pt>
                <c:pt idx="1023">
                  <c:v>0.88</c:v>
                </c:pt>
                <c:pt idx="1024">
                  <c:v>0.88</c:v>
                </c:pt>
                <c:pt idx="1025">
                  <c:v>0.88</c:v>
                </c:pt>
                <c:pt idx="1026">
                  <c:v>0.88</c:v>
                </c:pt>
                <c:pt idx="1027">
                  <c:v>0.88</c:v>
                </c:pt>
                <c:pt idx="1028">
                  <c:v>0.9</c:v>
                </c:pt>
                <c:pt idx="1029">
                  <c:v>0.9</c:v>
                </c:pt>
                <c:pt idx="1030">
                  <c:v>0.9</c:v>
                </c:pt>
                <c:pt idx="1031">
                  <c:v>0.9</c:v>
                </c:pt>
                <c:pt idx="1032">
                  <c:v>0.9</c:v>
                </c:pt>
                <c:pt idx="1033">
                  <c:v>0.9</c:v>
                </c:pt>
                <c:pt idx="1034">
                  <c:v>0.9</c:v>
                </c:pt>
                <c:pt idx="1035">
                  <c:v>0.9</c:v>
                </c:pt>
                <c:pt idx="1036">
                  <c:v>0.9</c:v>
                </c:pt>
                <c:pt idx="1037">
                  <c:v>0.9</c:v>
                </c:pt>
                <c:pt idx="1038">
                  <c:v>0.92</c:v>
                </c:pt>
                <c:pt idx="1039">
                  <c:v>0.92</c:v>
                </c:pt>
                <c:pt idx="1040">
                  <c:v>0.92</c:v>
                </c:pt>
                <c:pt idx="1041">
                  <c:v>0.92</c:v>
                </c:pt>
                <c:pt idx="1042">
                  <c:v>0.92</c:v>
                </c:pt>
                <c:pt idx="1043">
                  <c:v>0.92</c:v>
                </c:pt>
                <c:pt idx="1044">
                  <c:v>0.92</c:v>
                </c:pt>
                <c:pt idx="1045">
                  <c:v>0.92</c:v>
                </c:pt>
                <c:pt idx="1046">
                  <c:v>0.92</c:v>
                </c:pt>
                <c:pt idx="1047">
                  <c:v>0.92</c:v>
                </c:pt>
                <c:pt idx="1048">
                  <c:v>0.92</c:v>
                </c:pt>
                <c:pt idx="1049">
                  <c:v>0.92</c:v>
                </c:pt>
                <c:pt idx="1050">
                  <c:v>0.92</c:v>
                </c:pt>
                <c:pt idx="1051">
                  <c:v>0.92</c:v>
                </c:pt>
                <c:pt idx="1052">
                  <c:v>0.92</c:v>
                </c:pt>
                <c:pt idx="1053">
                  <c:v>0.92</c:v>
                </c:pt>
                <c:pt idx="1054">
                  <c:v>0.92</c:v>
                </c:pt>
                <c:pt idx="1055">
                  <c:v>0.94</c:v>
                </c:pt>
                <c:pt idx="1056">
                  <c:v>0.94</c:v>
                </c:pt>
                <c:pt idx="1057">
                  <c:v>0.94</c:v>
                </c:pt>
                <c:pt idx="1058">
                  <c:v>0.94</c:v>
                </c:pt>
                <c:pt idx="1059">
                  <c:v>0.94</c:v>
                </c:pt>
                <c:pt idx="1060">
                  <c:v>0.94</c:v>
                </c:pt>
                <c:pt idx="1061">
                  <c:v>0.94</c:v>
                </c:pt>
                <c:pt idx="1062">
                  <c:v>0.94</c:v>
                </c:pt>
                <c:pt idx="1063">
                  <c:v>0.94</c:v>
                </c:pt>
                <c:pt idx="1064">
                  <c:v>0.94</c:v>
                </c:pt>
                <c:pt idx="1065">
                  <c:v>0.94</c:v>
                </c:pt>
                <c:pt idx="1066">
                  <c:v>0.94</c:v>
                </c:pt>
                <c:pt idx="1067">
                  <c:v>0.94</c:v>
                </c:pt>
                <c:pt idx="1068">
                  <c:v>0.94</c:v>
                </c:pt>
                <c:pt idx="1069">
                  <c:v>0.94</c:v>
                </c:pt>
                <c:pt idx="1070">
                  <c:v>0.94</c:v>
                </c:pt>
                <c:pt idx="1071">
                  <c:v>0.94</c:v>
                </c:pt>
                <c:pt idx="1072">
                  <c:v>0.94</c:v>
                </c:pt>
                <c:pt idx="1073">
                  <c:v>0.96</c:v>
                </c:pt>
                <c:pt idx="1074">
                  <c:v>0.96</c:v>
                </c:pt>
                <c:pt idx="1075">
                  <c:v>0.96</c:v>
                </c:pt>
                <c:pt idx="1076">
                  <c:v>0.96</c:v>
                </c:pt>
                <c:pt idx="1077">
                  <c:v>0.96</c:v>
                </c:pt>
                <c:pt idx="1078">
                  <c:v>0.96</c:v>
                </c:pt>
                <c:pt idx="1079">
                  <c:v>0.96</c:v>
                </c:pt>
                <c:pt idx="1080">
                  <c:v>0.96</c:v>
                </c:pt>
                <c:pt idx="1081">
                  <c:v>0.96</c:v>
                </c:pt>
                <c:pt idx="1082">
                  <c:v>0.98</c:v>
                </c:pt>
                <c:pt idx="1083">
                  <c:v>0.98</c:v>
                </c:pt>
                <c:pt idx="1084">
                  <c:v>0.98</c:v>
                </c:pt>
                <c:pt idx="1085">
                  <c:v>0.98</c:v>
                </c:pt>
                <c:pt idx="1086">
                  <c:v>0.98</c:v>
                </c:pt>
                <c:pt idx="1087">
                  <c:v>0.98</c:v>
                </c:pt>
                <c:pt idx="1088">
                  <c:v>0.98</c:v>
                </c:pt>
                <c:pt idx="1089">
                  <c:v>0.98</c:v>
                </c:pt>
                <c:pt idx="1090">
                  <c:v>0.98</c:v>
                </c:pt>
                <c:pt idx="1091">
                  <c:v>0.98</c:v>
                </c:pt>
                <c:pt idx="1092">
                  <c:v>0.98</c:v>
                </c:pt>
                <c:pt idx="1093">
                  <c:v>0.98</c:v>
                </c:pt>
                <c:pt idx="1094">
                  <c:v>0.98</c:v>
                </c:pt>
                <c:pt idx="1095">
                  <c:v>0.98</c:v>
                </c:pt>
                <c:pt idx="1096">
                  <c:v>0.98</c:v>
                </c:pt>
                <c:pt idx="1097">
                  <c:v>0.98</c:v>
                </c:pt>
                <c:pt idx="1098">
                  <c:v>0.98</c:v>
                </c:pt>
                <c:pt idx="1099">
                  <c:v>0.98</c:v>
                </c:pt>
                <c:pt idx="1100">
                  <c:v>0.98</c:v>
                </c:pt>
                <c:pt idx="1101">
                  <c:v>0.98</c:v>
                </c:pt>
                <c:pt idx="1102">
                  <c:v>0.98</c:v>
                </c:pt>
                <c:pt idx="1103">
                  <c:v>0.98</c:v>
                </c:pt>
                <c:pt idx="1104">
                  <c:v>0.98</c:v>
                </c:pt>
                <c:pt idx="1105">
                  <c:v>0.98</c:v>
                </c:pt>
                <c:pt idx="1106">
                  <c:v>0.98</c:v>
                </c:pt>
                <c:pt idx="1107">
                  <c:v>0.98</c:v>
                </c:pt>
                <c:pt idx="1108">
                  <c:v>0.98</c:v>
                </c:pt>
                <c:pt idx="1109">
                  <c:v>0.98</c:v>
                </c:pt>
                <c:pt idx="1110">
                  <c:v>0.98</c:v>
                </c:pt>
                <c:pt idx="1111">
                  <c:v>0.98</c:v>
                </c:pt>
                <c:pt idx="1112">
                  <c:v>0.98</c:v>
                </c:pt>
                <c:pt idx="1113">
                  <c:v>0.98</c:v>
                </c:pt>
                <c:pt idx="1114">
                  <c:v>0.98</c:v>
                </c:pt>
                <c:pt idx="1115">
                  <c:v>0.98</c:v>
                </c:pt>
                <c:pt idx="1116">
                  <c:v>0.98</c:v>
                </c:pt>
                <c:pt idx="1117">
                  <c:v>0.98</c:v>
                </c:pt>
                <c:pt idx="1118">
                  <c:v>0.98</c:v>
                </c:pt>
                <c:pt idx="1119">
                  <c:v>0.98</c:v>
                </c:pt>
                <c:pt idx="1120">
                  <c:v>0.98</c:v>
                </c:pt>
                <c:pt idx="1121">
                  <c:v>0.98</c:v>
                </c:pt>
                <c:pt idx="1122">
                  <c:v>0.98</c:v>
                </c:pt>
                <c:pt idx="1123">
                  <c:v>0.98</c:v>
                </c:pt>
                <c:pt idx="1124">
                  <c:v>0.98</c:v>
                </c:pt>
                <c:pt idx="1125">
                  <c:v>0.98</c:v>
                </c:pt>
                <c:pt idx="1126">
                  <c:v>0.98</c:v>
                </c:pt>
                <c:pt idx="1127">
                  <c:v>0.98</c:v>
                </c:pt>
                <c:pt idx="1128">
                  <c:v>0.98</c:v>
                </c:pt>
                <c:pt idx="1129">
                  <c:v>0.98</c:v>
                </c:pt>
                <c:pt idx="1130">
                  <c:v>0.98</c:v>
                </c:pt>
                <c:pt idx="1131">
                  <c:v>0.98</c:v>
                </c:pt>
                <c:pt idx="1132">
                  <c:v>0.98</c:v>
                </c:pt>
                <c:pt idx="1133">
                  <c:v>0.98</c:v>
                </c:pt>
                <c:pt idx="1134">
                  <c:v>0.98</c:v>
                </c:pt>
                <c:pt idx="1135">
                  <c:v>0.98</c:v>
                </c:pt>
                <c:pt idx="1136">
                  <c:v>0.98</c:v>
                </c:pt>
                <c:pt idx="1137">
                  <c:v>0.98</c:v>
                </c:pt>
                <c:pt idx="1138">
                  <c:v>0.98</c:v>
                </c:pt>
                <c:pt idx="1139">
                  <c:v>0.98</c:v>
                </c:pt>
                <c:pt idx="1140">
                  <c:v>0.96</c:v>
                </c:pt>
                <c:pt idx="1141">
                  <c:v>0.96</c:v>
                </c:pt>
                <c:pt idx="1142">
                  <c:v>0.96</c:v>
                </c:pt>
                <c:pt idx="1143">
                  <c:v>0.96</c:v>
                </c:pt>
                <c:pt idx="1144">
                  <c:v>0.96</c:v>
                </c:pt>
                <c:pt idx="1145">
                  <c:v>0.96</c:v>
                </c:pt>
                <c:pt idx="1146">
                  <c:v>0.96</c:v>
                </c:pt>
                <c:pt idx="1147">
                  <c:v>0.96</c:v>
                </c:pt>
                <c:pt idx="1148">
                  <c:v>0.96</c:v>
                </c:pt>
                <c:pt idx="1149">
                  <c:v>0.96</c:v>
                </c:pt>
                <c:pt idx="1150">
                  <c:v>0.96</c:v>
                </c:pt>
                <c:pt idx="1151">
                  <c:v>0.96</c:v>
                </c:pt>
                <c:pt idx="1152">
                  <c:v>0.96</c:v>
                </c:pt>
                <c:pt idx="1153">
                  <c:v>0.96</c:v>
                </c:pt>
                <c:pt idx="1154">
                  <c:v>0.96</c:v>
                </c:pt>
                <c:pt idx="1155">
                  <c:v>0.96</c:v>
                </c:pt>
                <c:pt idx="1156">
                  <c:v>0.96</c:v>
                </c:pt>
                <c:pt idx="1157">
                  <c:v>0.96</c:v>
                </c:pt>
                <c:pt idx="1158">
                  <c:v>0.96</c:v>
                </c:pt>
                <c:pt idx="1159">
                  <c:v>0.96</c:v>
                </c:pt>
                <c:pt idx="1160">
                  <c:v>0.96</c:v>
                </c:pt>
                <c:pt idx="1161">
                  <c:v>0.96</c:v>
                </c:pt>
                <c:pt idx="1162">
                  <c:v>0.96</c:v>
                </c:pt>
                <c:pt idx="1163">
                  <c:v>0.96</c:v>
                </c:pt>
                <c:pt idx="1164">
                  <c:v>0.96</c:v>
                </c:pt>
                <c:pt idx="1165">
                  <c:v>0.96</c:v>
                </c:pt>
                <c:pt idx="1166">
                  <c:v>0.96</c:v>
                </c:pt>
                <c:pt idx="1167">
                  <c:v>0.96</c:v>
                </c:pt>
                <c:pt idx="1168">
                  <c:v>0.96</c:v>
                </c:pt>
                <c:pt idx="1169">
                  <c:v>0.96</c:v>
                </c:pt>
                <c:pt idx="1170">
                  <c:v>0.96</c:v>
                </c:pt>
                <c:pt idx="1171">
                  <c:v>0.96</c:v>
                </c:pt>
                <c:pt idx="1172">
                  <c:v>0.96</c:v>
                </c:pt>
                <c:pt idx="1173">
                  <c:v>0.96</c:v>
                </c:pt>
                <c:pt idx="1174">
                  <c:v>0.96</c:v>
                </c:pt>
                <c:pt idx="1175">
                  <c:v>0.96</c:v>
                </c:pt>
                <c:pt idx="1176">
                  <c:v>0.96</c:v>
                </c:pt>
                <c:pt idx="1177">
                  <c:v>0.96</c:v>
                </c:pt>
                <c:pt idx="1178">
                  <c:v>0.96</c:v>
                </c:pt>
                <c:pt idx="1179">
                  <c:v>0.96</c:v>
                </c:pt>
                <c:pt idx="1180">
                  <c:v>0.96</c:v>
                </c:pt>
                <c:pt idx="1181">
                  <c:v>0.96</c:v>
                </c:pt>
                <c:pt idx="1182">
                  <c:v>0.96</c:v>
                </c:pt>
                <c:pt idx="1183">
                  <c:v>0.96</c:v>
                </c:pt>
                <c:pt idx="1184">
                  <c:v>0.96</c:v>
                </c:pt>
                <c:pt idx="1185">
                  <c:v>0.96</c:v>
                </c:pt>
                <c:pt idx="1186">
                  <c:v>0.96</c:v>
                </c:pt>
                <c:pt idx="1187">
                  <c:v>0.96</c:v>
                </c:pt>
                <c:pt idx="1188">
                  <c:v>0.96</c:v>
                </c:pt>
                <c:pt idx="1189">
                  <c:v>0.96</c:v>
                </c:pt>
                <c:pt idx="1190">
                  <c:v>0.96</c:v>
                </c:pt>
                <c:pt idx="1191">
                  <c:v>0.96</c:v>
                </c:pt>
                <c:pt idx="1192">
                  <c:v>0.96</c:v>
                </c:pt>
                <c:pt idx="1193">
                  <c:v>0.96</c:v>
                </c:pt>
                <c:pt idx="1194">
                  <c:v>0.98</c:v>
                </c:pt>
                <c:pt idx="1195">
                  <c:v>0.98</c:v>
                </c:pt>
                <c:pt idx="1196">
                  <c:v>0.98</c:v>
                </c:pt>
                <c:pt idx="1197">
                  <c:v>0.98</c:v>
                </c:pt>
                <c:pt idx="1198">
                  <c:v>0.98</c:v>
                </c:pt>
                <c:pt idx="1199">
                  <c:v>0.98</c:v>
                </c:pt>
                <c:pt idx="1200">
                  <c:v>0.98</c:v>
                </c:pt>
                <c:pt idx="1201">
                  <c:v>0.98</c:v>
                </c:pt>
                <c:pt idx="1202">
                  <c:v>0.98</c:v>
                </c:pt>
                <c:pt idx="1203">
                  <c:v>0.98</c:v>
                </c:pt>
                <c:pt idx="1204">
                  <c:v>0.98</c:v>
                </c:pt>
                <c:pt idx="1205">
                  <c:v>0.98</c:v>
                </c:pt>
                <c:pt idx="1206">
                  <c:v>0.98</c:v>
                </c:pt>
                <c:pt idx="1207">
                  <c:v>0.98</c:v>
                </c:pt>
                <c:pt idx="1208">
                  <c:v>0.98</c:v>
                </c:pt>
                <c:pt idx="1209">
                  <c:v>0.98</c:v>
                </c:pt>
                <c:pt idx="1210">
                  <c:v>0.98</c:v>
                </c:pt>
                <c:pt idx="1211">
                  <c:v>0.98</c:v>
                </c:pt>
                <c:pt idx="1212">
                  <c:v>0.98</c:v>
                </c:pt>
                <c:pt idx="1213">
                  <c:v>0.98</c:v>
                </c:pt>
                <c:pt idx="1214">
                  <c:v>0.98</c:v>
                </c:pt>
                <c:pt idx="1215">
                  <c:v>0.98</c:v>
                </c:pt>
                <c:pt idx="1216">
                  <c:v>0.98</c:v>
                </c:pt>
                <c:pt idx="1217">
                  <c:v>0.98</c:v>
                </c:pt>
                <c:pt idx="1218">
                  <c:v>0.98</c:v>
                </c:pt>
                <c:pt idx="1219">
                  <c:v>0.98</c:v>
                </c:pt>
                <c:pt idx="1220">
                  <c:v>0.98</c:v>
                </c:pt>
                <c:pt idx="1221">
                  <c:v>1</c:v>
                </c:pt>
                <c:pt idx="1222">
                  <c:v>1</c:v>
                </c:pt>
                <c:pt idx="1223">
                  <c:v>1</c:v>
                </c:pt>
                <c:pt idx="1224">
                  <c:v>1</c:v>
                </c:pt>
                <c:pt idx="1225">
                  <c:v>1</c:v>
                </c:pt>
                <c:pt idx="1226">
                  <c:v>1</c:v>
                </c:pt>
                <c:pt idx="1227">
                  <c:v>1</c:v>
                </c:pt>
                <c:pt idx="1228">
                  <c:v>1</c:v>
                </c:pt>
                <c:pt idx="1229">
                  <c:v>1</c:v>
                </c:pt>
                <c:pt idx="1230">
                  <c:v>1</c:v>
                </c:pt>
                <c:pt idx="1231">
                  <c:v>1</c:v>
                </c:pt>
                <c:pt idx="1232">
                  <c:v>1.02</c:v>
                </c:pt>
                <c:pt idx="1233">
                  <c:v>1.02</c:v>
                </c:pt>
                <c:pt idx="1234">
                  <c:v>1.02</c:v>
                </c:pt>
                <c:pt idx="1235">
                  <c:v>1.02</c:v>
                </c:pt>
                <c:pt idx="1236">
                  <c:v>1.02</c:v>
                </c:pt>
                <c:pt idx="1237">
                  <c:v>1.02</c:v>
                </c:pt>
                <c:pt idx="1238">
                  <c:v>1.02</c:v>
                </c:pt>
                <c:pt idx="1239">
                  <c:v>1.02</c:v>
                </c:pt>
                <c:pt idx="1240">
                  <c:v>1.02</c:v>
                </c:pt>
                <c:pt idx="1241">
                  <c:v>1.02</c:v>
                </c:pt>
                <c:pt idx="1242">
                  <c:v>1.02</c:v>
                </c:pt>
                <c:pt idx="1243">
                  <c:v>1.02</c:v>
                </c:pt>
                <c:pt idx="1244">
                  <c:v>1.02</c:v>
                </c:pt>
                <c:pt idx="1245">
                  <c:v>1.02</c:v>
                </c:pt>
                <c:pt idx="1246">
                  <c:v>1.02</c:v>
                </c:pt>
                <c:pt idx="1247">
                  <c:v>1.02</c:v>
                </c:pt>
                <c:pt idx="1248">
                  <c:v>1.02</c:v>
                </c:pt>
                <c:pt idx="1249">
                  <c:v>1.02</c:v>
                </c:pt>
                <c:pt idx="1250">
                  <c:v>1.02</c:v>
                </c:pt>
                <c:pt idx="1251">
                  <c:v>1.02</c:v>
                </c:pt>
                <c:pt idx="1252">
                  <c:v>1.02</c:v>
                </c:pt>
                <c:pt idx="1253">
                  <c:v>1.02</c:v>
                </c:pt>
                <c:pt idx="1254">
                  <c:v>1.02</c:v>
                </c:pt>
                <c:pt idx="1255">
                  <c:v>1.02</c:v>
                </c:pt>
                <c:pt idx="1256">
                  <c:v>1.02</c:v>
                </c:pt>
                <c:pt idx="1257">
                  <c:v>1.02</c:v>
                </c:pt>
                <c:pt idx="1258">
                  <c:v>1.02</c:v>
                </c:pt>
                <c:pt idx="1259">
                  <c:v>1.02</c:v>
                </c:pt>
                <c:pt idx="1260">
                  <c:v>1.02</c:v>
                </c:pt>
                <c:pt idx="1261">
                  <c:v>1.02</c:v>
                </c:pt>
                <c:pt idx="1262">
                  <c:v>1.02</c:v>
                </c:pt>
                <c:pt idx="1263">
                  <c:v>1.02</c:v>
                </c:pt>
                <c:pt idx="1264">
                  <c:v>1.02</c:v>
                </c:pt>
                <c:pt idx="1265">
                  <c:v>1.02</c:v>
                </c:pt>
                <c:pt idx="1266">
                  <c:v>1.02</c:v>
                </c:pt>
                <c:pt idx="1267">
                  <c:v>1.02</c:v>
                </c:pt>
                <c:pt idx="1268">
                  <c:v>1.02</c:v>
                </c:pt>
                <c:pt idx="1269">
                  <c:v>1.02</c:v>
                </c:pt>
                <c:pt idx="1270">
                  <c:v>1.02</c:v>
                </c:pt>
                <c:pt idx="1271">
                  <c:v>1.02</c:v>
                </c:pt>
                <c:pt idx="1272">
                  <c:v>1.02</c:v>
                </c:pt>
                <c:pt idx="1273">
                  <c:v>1.02</c:v>
                </c:pt>
                <c:pt idx="1274">
                  <c:v>1.02</c:v>
                </c:pt>
                <c:pt idx="1275">
                  <c:v>1.02</c:v>
                </c:pt>
                <c:pt idx="1276">
                  <c:v>1.02</c:v>
                </c:pt>
                <c:pt idx="1277">
                  <c:v>1.02</c:v>
                </c:pt>
                <c:pt idx="1278">
                  <c:v>1.02</c:v>
                </c:pt>
                <c:pt idx="1279">
                  <c:v>1.02</c:v>
                </c:pt>
                <c:pt idx="1280">
                  <c:v>1.02</c:v>
                </c:pt>
                <c:pt idx="1281">
                  <c:v>1.02</c:v>
                </c:pt>
                <c:pt idx="1282">
                  <c:v>1.02</c:v>
                </c:pt>
                <c:pt idx="1283">
                  <c:v>1.02</c:v>
                </c:pt>
                <c:pt idx="1284">
                  <c:v>1.02</c:v>
                </c:pt>
                <c:pt idx="1285">
                  <c:v>1.02</c:v>
                </c:pt>
                <c:pt idx="1286">
                  <c:v>1.02</c:v>
                </c:pt>
                <c:pt idx="1287">
                  <c:v>1.02</c:v>
                </c:pt>
                <c:pt idx="1288">
                  <c:v>1.02</c:v>
                </c:pt>
                <c:pt idx="1289">
                  <c:v>1.02</c:v>
                </c:pt>
                <c:pt idx="1290">
                  <c:v>1.02</c:v>
                </c:pt>
                <c:pt idx="1291">
                  <c:v>1.02</c:v>
                </c:pt>
                <c:pt idx="1292">
                  <c:v>1.02</c:v>
                </c:pt>
                <c:pt idx="1293">
                  <c:v>1.02</c:v>
                </c:pt>
                <c:pt idx="1294">
                  <c:v>1.02</c:v>
                </c:pt>
                <c:pt idx="1295">
                  <c:v>1.02</c:v>
                </c:pt>
                <c:pt idx="1296">
                  <c:v>1.02</c:v>
                </c:pt>
                <c:pt idx="1297">
                  <c:v>1.02</c:v>
                </c:pt>
                <c:pt idx="1298">
                  <c:v>1.02</c:v>
                </c:pt>
                <c:pt idx="1299">
                  <c:v>1.02</c:v>
                </c:pt>
                <c:pt idx="1300">
                  <c:v>1.02</c:v>
                </c:pt>
                <c:pt idx="1301">
                  <c:v>1.02</c:v>
                </c:pt>
                <c:pt idx="1302">
                  <c:v>1.02</c:v>
                </c:pt>
                <c:pt idx="1303">
                  <c:v>1.02</c:v>
                </c:pt>
                <c:pt idx="1304">
                  <c:v>1.02</c:v>
                </c:pt>
                <c:pt idx="1305">
                  <c:v>1.02</c:v>
                </c:pt>
                <c:pt idx="1306">
                  <c:v>1.02</c:v>
                </c:pt>
                <c:pt idx="1307">
                  <c:v>1.02</c:v>
                </c:pt>
                <c:pt idx="1308">
                  <c:v>1.02</c:v>
                </c:pt>
                <c:pt idx="1309">
                  <c:v>1.02</c:v>
                </c:pt>
                <c:pt idx="1310">
                  <c:v>1.02</c:v>
                </c:pt>
                <c:pt idx="1311">
                  <c:v>1.02</c:v>
                </c:pt>
                <c:pt idx="1312">
                  <c:v>1.02</c:v>
                </c:pt>
                <c:pt idx="1313">
                  <c:v>1.02</c:v>
                </c:pt>
                <c:pt idx="1314">
                  <c:v>1.02</c:v>
                </c:pt>
                <c:pt idx="1315">
                  <c:v>1.02</c:v>
                </c:pt>
                <c:pt idx="1316">
                  <c:v>1.02</c:v>
                </c:pt>
                <c:pt idx="1317">
                  <c:v>1.02</c:v>
                </c:pt>
                <c:pt idx="1318">
                  <c:v>1.02</c:v>
                </c:pt>
                <c:pt idx="1319">
                  <c:v>1.02</c:v>
                </c:pt>
                <c:pt idx="1320">
                  <c:v>1.02</c:v>
                </c:pt>
                <c:pt idx="1321">
                  <c:v>1.02</c:v>
                </c:pt>
                <c:pt idx="1322">
                  <c:v>1.02</c:v>
                </c:pt>
                <c:pt idx="1323">
                  <c:v>1.02</c:v>
                </c:pt>
                <c:pt idx="1324">
                  <c:v>1.02</c:v>
                </c:pt>
                <c:pt idx="1325">
                  <c:v>1</c:v>
                </c:pt>
                <c:pt idx="1326">
                  <c:v>1</c:v>
                </c:pt>
                <c:pt idx="1327">
                  <c:v>1</c:v>
                </c:pt>
                <c:pt idx="1328">
                  <c:v>1</c:v>
                </c:pt>
                <c:pt idx="1329">
                  <c:v>1</c:v>
                </c:pt>
                <c:pt idx="1330">
                  <c:v>1</c:v>
                </c:pt>
                <c:pt idx="1331">
                  <c:v>1</c:v>
                </c:pt>
                <c:pt idx="1332">
                  <c:v>1</c:v>
                </c:pt>
                <c:pt idx="1333">
                  <c:v>1</c:v>
                </c:pt>
                <c:pt idx="1334">
                  <c:v>1</c:v>
                </c:pt>
                <c:pt idx="1335">
                  <c:v>1</c:v>
                </c:pt>
                <c:pt idx="1336">
                  <c:v>1</c:v>
                </c:pt>
                <c:pt idx="1337">
                  <c:v>1</c:v>
                </c:pt>
                <c:pt idx="1338">
                  <c:v>1.02</c:v>
                </c:pt>
                <c:pt idx="1339">
                  <c:v>1.02</c:v>
                </c:pt>
                <c:pt idx="1340">
                  <c:v>1.02</c:v>
                </c:pt>
                <c:pt idx="1341">
                  <c:v>1.02</c:v>
                </c:pt>
                <c:pt idx="1342">
                  <c:v>1.02</c:v>
                </c:pt>
                <c:pt idx="1343">
                  <c:v>1.02</c:v>
                </c:pt>
                <c:pt idx="1344">
                  <c:v>1.02</c:v>
                </c:pt>
                <c:pt idx="1345">
                  <c:v>1.02</c:v>
                </c:pt>
                <c:pt idx="1346">
                  <c:v>1.02</c:v>
                </c:pt>
                <c:pt idx="1347">
                  <c:v>1.02</c:v>
                </c:pt>
                <c:pt idx="1348">
                  <c:v>1.02</c:v>
                </c:pt>
                <c:pt idx="1349">
                  <c:v>1.02</c:v>
                </c:pt>
                <c:pt idx="1350">
                  <c:v>1.02</c:v>
                </c:pt>
                <c:pt idx="1351">
                  <c:v>1.04</c:v>
                </c:pt>
                <c:pt idx="1352">
                  <c:v>1.04</c:v>
                </c:pt>
                <c:pt idx="1353">
                  <c:v>1.04</c:v>
                </c:pt>
                <c:pt idx="1354">
                  <c:v>1.04</c:v>
                </c:pt>
                <c:pt idx="1355">
                  <c:v>1.04</c:v>
                </c:pt>
                <c:pt idx="1356">
                  <c:v>1.04</c:v>
                </c:pt>
                <c:pt idx="1357">
                  <c:v>1.04</c:v>
                </c:pt>
                <c:pt idx="1358">
                  <c:v>1.04</c:v>
                </c:pt>
                <c:pt idx="1359">
                  <c:v>1.04</c:v>
                </c:pt>
                <c:pt idx="1360">
                  <c:v>1.04</c:v>
                </c:pt>
                <c:pt idx="1361">
                  <c:v>1.04</c:v>
                </c:pt>
                <c:pt idx="1362">
                  <c:v>1.04</c:v>
                </c:pt>
                <c:pt idx="1363">
                  <c:v>1.04</c:v>
                </c:pt>
                <c:pt idx="1364">
                  <c:v>1.04</c:v>
                </c:pt>
                <c:pt idx="1365">
                  <c:v>1.04</c:v>
                </c:pt>
                <c:pt idx="1366">
                  <c:v>1.04</c:v>
                </c:pt>
                <c:pt idx="1367">
                  <c:v>1.04</c:v>
                </c:pt>
                <c:pt idx="1368">
                  <c:v>1.04</c:v>
                </c:pt>
                <c:pt idx="1369">
                  <c:v>1.04</c:v>
                </c:pt>
                <c:pt idx="1370">
                  <c:v>1.04</c:v>
                </c:pt>
                <c:pt idx="1371">
                  <c:v>1.04</c:v>
                </c:pt>
                <c:pt idx="1372">
                  <c:v>1.04</c:v>
                </c:pt>
                <c:pt idx="1373">
                  <c:v>1.04</c:v>
                </c:pt>
                <c:pt idx="1374">
                  <c:v>1.04</c:v>
                </c:pt>
                <c:pt idx="1375">
                  <c:v>1.06</c:v>
                </c:pt>
                <c:pt idx="1376">
                  <c:v>1.06</c:v>
                </c:pt>
                <c:pt idx="1377">
                  <c:v>1.06</c:v>
                </c:pt>
                <c:pt idx="1378">
                  <c:v>1.06</c:v>
                </c:pt>
                <c:pt idx="1379">
                  <c:v>1.06</c:v>
                </c:pt>
                <c:pt idx="1380">
                  <c:v>1.06</c:v>
                </c:pt>
                <c:pt idx="1381">
                  <c:v>1.06</c:v>
                </c:pt>
                <c:pt idx="1382">
                  <c:v>1.06</c:v>
                </c:pt>
                <c:pt idx="1383">
                  <c:v>1.06</c:v>
                </c:pt>
                <c:pt idx="1384">
                  <c:v>1.06</c:v>
                </c:pt>
                <c:pt idx="1385">
                  <c:v>1.06</c:v>
                </c:pt>
                <c:pt idx="1386">
                  <c:v>1.06</c:v>
                </c:pt>
                <c:pt idx="1387">
                  <c:v>1.08</c:v>
                </c:pt>
                <c:pt idx="1388">
                  <c:v>1.08</c:v>
                </c:pt>
                <c:pt idx="1389">
                  <c:v>1.08</c:v>
                </c:pt>
                <c:pt idx="1390">
                  <c:v>1.08</c:v>
                </c:pt>
                <c:pt idx="1391">
                  <c:v>1.08</c:v>
                </c:pt>
                <c:pt idx="1392">
                  <c:v>1.08</c:v>
                </c:pt>
                <c:pt idx="1393">
                  <c:v>1.08</c:v>
                </c:pt>
                <c:pt idx="1394">
                  <c:v>1.08</c:v>
                </c:pt>
                <c:pt idx="1395">
                  <c:v>1.08</c:v>
                </c:pt>
                <c:pt idx="1396">
                  <c:v>1.08</c:v>
                </c:pt>
                <c:pt idx="1397">
                  <c:v>1.08</c:v>
                </c:pt>
                <c:pt idx="1398">
                  <c:v>1.08</c:v>
                </c:pt>
                <c:pt idx="1399">
                  <c:v>1.06</c:v>
                </c:pt>
                <c:pt idx="1400">
                  <c:v>1.06</c:v>
                </c:pt>
                <c:pt idx="1401">
                  <c:v>1.06</c:v>
                </c:pt>
                <c:pt idx="1402">
                  <c:v>1.06</c:v>
                </c:pt>
                <c:pt idx="1403">
                  <c:v>1.06</c:v>
                </c:pt>
                <c:pt idx="1404">
                  <c:v>1.06</c:v>
                </c:pt>
                <c:pt idx="1405">
                  <c:v>1.06</c:v>
                </c:pt>
                <c:pt idx="1406">
                  <c:v>1.06</c:v>
                </c:pt>
                <c:pt idx="1407">
                  <c:v>1.06</c:v>
                </c:pt>
                <c:pt idx="1408">
                  <c:v>1.06</c:v>
                </c:pt>
                <c:pt idx="1409">
                  <c:v>1.06</c:v>
                </c:pt>
                <c:pt idx="1410">
                  <c:v>1.06</c:v>
                </c:pt>
                <c:pt idx="1411">
                  <c:v>1.06</c:v>
                </c:pt>
                <c:pt idx="1412">
                  <c:v>1.06</c:v>
                </c:pt>
                <c:pt idx="1413">
                  <c:v>1.06</c:v>
                </c:pt>
                <c:pt idx="1414">
                  <c:v>1.06</c:v>
                </c:pt>
                <c:pt idx="1415">
                  <c:v>1.06</c:v>
                </c:pt>
                <c:pt idx="1416">
                  <c:v>1.06</c:v>
                </c:pt>
                <c:pt idx="1417">
                  <c:v>1.06</c:v>
                </c:pt>
                <c:pt idx="1418">
                  <c:v>1.06</c:v>
                </c:pt>
                <c:pt idx="1419">
                  <c:v>1.06</c:v>
                </c:pt>
                <c:pt idx="1420">
                  <c:v>1.06</c:v>
                </c:pt>
                <c:pt idx="1421">
                  <c:v>1.06</c:v>
                </c:pt>
                <c:pt idx="1422">
                  <c:v>1.06</c:v>
                </c:pt>
                <c:pt idx="1423">
                  <c:v>1.06</c:v>
                </c:pt>
                <c:pt idx="1424">
                  <c:v>1.06</c:v>
                </c:pt>
                <c:pt idx="1425">
                  <c:v>1.06</c:v>
                </c:pt>
                <c:pt idx="1426">
                  <c:v>1.06</c:v>
                </c:pt>
                <c:pt idx="1427">
                  <c:v>1.06</c:v>
                </c:pt>
                <c:pt idx="1428">
                  <c:v>1.06</c:v>
                </c:pt>
                <c:pt idx="1429">
                  <c:v>1.06</c:v>
                </c:pt>
                <c:pt idx="1430">
                  <c:v>1.06</c:v>
                </c:pt>
                <c:pt idx="1431">
                  <c:v>1.06</c:v>
                </c:pt>
                <c:pt idx="1432">
                  <c:v>1.06</c:v>
                </c:pt>
                <c:pt idx="1433">
                  <c:v>1.06</c:v>
                </c:pt>
                <c:pt idx="1434">
                  <c:v>1.06</c:v>
                </c:pt>
                <c:pt idx="1435">
                  <c:v>1.06</c:v>
                </c:pt>
                <c:pt idx="1436">
                  <c:v>1.06</c:v>
                </c:pt>
                <c:pt idx="1437">
                  <c:v>1.06</c:v>
                </c:pt>
                <c:pt idx="1438">
                  <c:v>1.06</c:v>
                </c:pt>
                <c:pt idx="1439">
                  <c:v>1.06</c:v>
                </c:pt>
                <c:pt idx="1440">
                  <c:v>1.06</c:v>
                </c:pt>
                <c:pt idx="1441">
                  <c:v>1.06</c:v>
                </c:pt>
                <c:pt idx="1442">
                  <c:v>1.06</c:v>
                </c:pt>
                <c:pt idx="1443">
                  <c:v>1.06</c:v>
                </c:pt>
                <c:pt idx="1444">
                  <c:v>1.06</c:v>
                </c:pt>
                <c:pt idx="1445">
                  <c:v>1.06</c:v>
                </c:pt>
                <c:pt idx="1446">
                  <c:v>1.06</c:v>
                </c:pt>
                <c:pt idx="1447">
                  <c:v>1.06</c:v>
                </c:pt>
                <c:pt idx="1448">
                  <c:v>1.06</c:v>
                </c:pt>
                <c:pt idx="1449">
                  <c:v>1.06</c:v>
                </c:pt>
                <c:pt idx="1450">
                  <c:v>1.08</c:v>
                </c:pt>
                <c:pt idx="1451">
                  <c:v>1.08</c:v>
                </c:pt>
                <c:pt idx="1452">
                  <c:v>1.08</c:v>
                </c:pt>
                <c:pt idx="1453">
                  <c:v>1.08</c:v>
                </c:pt>
                <c:pt idx="1454">
                  <c:v>1.08</c:v>
                </c:pt>
                <c:pt idx="1455">
                  <c:v>1.08</c:v>
                </c:pt>
                <c:pt idx="1456">
                  <c:v>1.08</c:v>
                </c:pt>
                <c:pt idx="1457">
                  <c:v>1.08</c:v>
                </c:pt>
                <c:pt idx="1458">
                  <c:v>1.08</c:v>
                </c:pt>
                <c:pt idx="1459">
                  <c:v>1.08</c:v>
                </c:pt>
                <c:pt idx="1460">
                  <c:v>1.08</c:v>
                </c:pt>
                <c:pt idx="1461">
                  <c:v>1.08</c:v>
                </c:pt>
                <c:pt idx="1462">
                  <c:v>1.08</c:v>
                </c:pt>
                <c:pt idx="1463">
                  <c:v>1.1000000000000001</c:v>
                </c:pt>
                <c:pt idx="1464">
                  <c:v>1.1000000000000001</c:v>
                </c:pt>
                <c:pt idx="1465">
                  <c:v>1.1000000000000001</c:v>
                </c:pt>
                <c:pt idx="1466">
                  <c:v>1.1000000000000001</c:v>
                </c:pt>
                <c:pt idx="1467">
                  <c:v>1.1000000000000001</c:v>
                </c:pt>
                <c:pt idx="1468">
                  <c:v>1.1000000000000001</c:v>
                </c:pt>
                <c:pt idx="1469">
                  <c:v>1.1000000000000001</c:v>
                </c:pt>
                <c:pt idx="1470">
                  <c:v>1.1000000000000001</c:v>
                </c:pt>
                <c:pt idx="1471">
                  <c:v>1.1000000000000001</c:v>
                </c:pt>
                <c:pt idx="1472">
                  <c:v>1.1000000000000001</c:v>
                </c:pt>
                <c:pt idx="1473">
                  <c:v>1.1000000000000001</c:v>
                </c:pt>
                <c:pt idx="1474">
                  <c:v>1.1000000000000001</c:v>
                </c:pt>
                <c:pt idx="1475">
                  <c:v>1.1000000000000001</c:v>
                </c:pt>
                <c:pt idx="1476">
                  <c:v>1.1000000000000001</c:v>
                </c:pt>
                <c:pt idx="1477">
                  <c:v>1.1000000000000001</c:v>
                </c:pt>
                <c:pt idx="1478">
                  <c:v>1.1000000000000001</c:v>
                </c:pt>
                <c:pt idx="1479">
                  <c:v>1.1000000000000001</c:v>
                </c:pt>
                <c:pt idx="1480">
                  <c:v>1.1000000000000001</c:v>
                </c:pt>
                <c:pt idx="1481">
                  <c:v>1.1000000000000001</c:v>
                </c:pt>
                <c:pt idx="1482">
                  <c:v>1.1200000000000001</c:v>
                </c:pt>
                <c:pt idx="1483">
                  <c:v>1.1200000000000001</c:v>
                </c:pt>
                <c:pt idx="1484">
                  <c:v>1.1200000000000001</c:v>
                </c:pt>
                <c:pt idx="1485">
                  <c:v>1.1200000000000001</c:v>
                </c:pt>
                <c:pt idx="1486">
                  <c:v>1.1200000000000001</c:v>
                </c:pt>
                <c:pt idx="1487">
                  <c:v>1.1200000000000001</c:v>
                </c:pt>
                <c:pt idx="1488">
                  <c:v>1.1200000000000001</c:v>
                </c:pt>
                <c:pt idx="1489">
                  <c:v>1.1200000000000001</c:v>
                </c:pt>
                <c:pt idx="1490">
                  <c:v>1.1200000000000001</c:v>
                </c:pt>
                <c:pt idx="1491">
                  <c:v>1.1200000000000001</c:v>
                </c:pt>
                <c:pt idx="1492">
                  <c:v>1.1200000000000001</c:v>
                </c:pt>
                <c:pt idx="1493">
                  <c:v>1.1200000000000001</c:v>
                </c:pt>
                <c:pt idx="1494">
                  <c:v>1.1399999999999999</c:v>
                </c:pt>
                <c:pt idx="1495">
                  <c:v>1.1399999999999999</c:v>
                </c:pt>
                <c:pt idx="1496">
                  <c:v>1.1399999999999999</c:v>
                </c:pt>
                <c:pt idx="1497">
                  <c:v>1.1399999999999999</c:v>
                </c:pt>
                <c:pt idx="1498">
                  <c:v>1.1399999999999999</c:v>
                </c:pt>
                <c:pt idx="1499">
                  <c:v>1.1399999999999999</c:v>
                </c:pt>
                <c:pt idx="1500">
                  <c:v>1.1399999999999999</c:v>
                </c:pt>
                <c:pt idx="1501">
                  <c:v>1.1399999999999999</c:v>
                </c:pt>
                <c:pt idx="1502">
                  <c:v>1.1399999999999999</c:v>
                </c:pt>
                <c:pt idx="1503">
                  <c:v>1.1399999999999999</c:v>
                </c:pt>
                <c:pt idx="1504">
                  <c:v>1.1399999999999999</c:v>
                </c:pt>
                <c:pt idx="1505">
                  <c:v>1.1399999999999999</c:v>
                </c:pt>
                <c:pt idx="1506">
                  <c:v>1.1399999999999999</c:v>
                </c:pt>
                <c:pt idx="1507">
                  <c:v>1.1399999999999999</c:v>
                </c:pt>
                <c:pt idx="1508">
                  <c:v>1.1399999999999999</c:v>
                </c:pt>
                <c:pt idx="1509">
                  <c:v>1.1399999999999999</c:v>
                </c:pt>
                <c:pt idx="1510">
                  <c:v>1.1399999999999999</c:v>
                </c:pt>
                <c:pt idx="1511">
                  <c:v>1.1399999999999999</c:v>
                </c:pt>
                <c:pt idx="1512">
                  <c:v>1.1399999999999999</c:v>
                </c:pt>
                <c:pt idx="1513">
                  <c:v>1.1399999999999999</c:v>
                </c:pt>
                <c:pt idx="1514">
                  <c:v>1.1399999999999999</c:v>
                </c:pt>
                <c:pt idx="1515">
                  <c:v>1.1399999999999999</c:v>
                </c:pt>
                <c:pt idx="1516">
                  <c:v>1.1399999999999999</c:v>
                </c:pt>
                <c:pt idx="1517">
                  <c:v>1.1399999999999999</c:v>
                </c:pt>
                <c:pt idx="1518">
                  <c:v>1.1399999999999999</c:v>
                </c:pt>
                <c:pt idx="1519">
                  <c:v>1.1399999999999999</c:v>
                </c:pt>
                <c:pt idx="1520">
                  <c:v>1.1399999999999999</c:v>
                </c:pt>
                <c:pt idx="1521">
                  <c:v>1.1399999999999999</c:v>
                </c:pt>
                <c:pt idx="1522">
                  <c:v>1.1399999999999999</c:v>
                </c:pt>
                <c:pt idx="1523">
                  <c:v>1.1399999999999999</c:v>
                </c:pt>
                <c:pt idx="1524">
                  <c:v>1.1599999999999999</c:v>
                </c:pt>
                <c:pt idx="1525">
                  <c:v>1.1599999999999999</c:v>
                </c:pt>
                <c:pt idx="1526">
                  <c:v>1.1599999999999999</c:v>
                </c:pt>
                <c:pt idx="1527">
                  <c:v>1.1599999999999999</c:v>
                </c:pt>
                <c:pt idx="1528">
                  <c:v>1.1599999999999999</c:v>
                </c:pt>
                <c:pt idx="1529">
                  <c:v>1.1599999999999999</c:v>
                </c:pt>
                <c:pt idx="1530">
                  <c:v>1.1599999999999999</c:v>
                </c:pt>
                <c:pt idx="1531">
                  <c:v>1.1599999999999999</c:v>
                </c:pt>
                <c:pt idx="1532">
                  <c:v>1.1599999999999999</c:v>
                </c:pt>
                <c:pt idx="1533">
                  <c:v>1.1599999999999999</c:v>
                </c:pt>
                <c:pt idx="1534">
                  <c:v>1.1599999999999999</c:v>
                </c:pt>
                <c:pt idx="1535">
                  <c:v>1.1599999999999999</c:v>
                </c:pt>
                <c:pt idx="1536">
                  <c:v>1.1599999999999999</c:v>
                </c:pt>
                <c:pt idx="1537">
                  <c:v>1.1599999999999999</c:v>
                </c:pt>
                <c:pt idx="1538">
                  <c:v>1.1599999999999999</c:v>
                </c:pt>
                <c:pt idx="1539">
                  <c:v>1.1599999999999999</c:v>
                </c:pt>
                <c:pt idx="1540">
                  <c:v>1.1599999999999999</c:v>
                </c:pt>
                <c:pt idx="1541">
                  <c:v>1.1599999999999999</c:v>
                </c:pt>
                <c:pt idx="1542">
                  <c:v>1.1599999999999999</c:v>
                </c:pt>
                <c:pt idx="1543">
                  <c:v>1.1599999999999999</c:v>
                </c:pt>
                <c:pt idx="1544">
                  <c:v>1.1599999999999999</c:v>
                </c:pt>
                <c:pt idx="1545">
                  <c:v>1.1599999999999999</c:v>
                </c:pt>
                <c:pt idx="1546">
                  <c:v>1.1599999999999999</c:v>
                </c:pt>
                <c:pt idx="1547">
                  <c:v>1.1599999999999999</c:v>
                </c:pt>
                <c:pt idx="1548">
                  <c:v>1.1599999999999999</c:v>
                </c:pt>
                <c:pt idx="1549">
                  <c:v>1.1599999999999999</c:v>
                </c:pt>
                <c:pt idx="1550">
                  <c:v>1.1599999999999999</c:v>
                </c:pt>
                <c:pt idx="1551">
                  <c:v>1.1599999999999999</c:v>
                </c:pt>
                <c:pt idx="1552">
                  <c:v>1.1599999999999999</c:v>
                </c:pt>
                <c:pt idx="1553">
                  <c:v>1.1599999999999999</c:v>
                </c:pt>
                <c:pt idx="1554">
                  <c:v>1.1599999999999999</c:v>
                </c:pt>
                <c:pt idx="1555">
                  <c:v>1.1599999999999999</c:v>
                </c:pt>
                <c:pt idx="1556">
                  <c:v>1.1599999999999999</c:v>
                </c:pt>
                <c:pt idx="1557">
                  <c:v>1.1599999999999999</c:v>
                </c:pt>
                <c:pt idx="1558">
                  <c:v>1.1599999999999999</c:v>
                </c:pt>
                <c:pt idx="1559">
                  <c:v>1.1599999999999999</c:v>
                </c:pt>
                <c:pt idx="1560">
                  <c:v>1.1599999999999999</c:v>
                </c:pt>
                <c:pt idx="1561">
                  <c:v>1.1599999999999999</c:v>
                </c:pt>
                <c:pt idx="1562">
                  <c:v>1.1599999999999999</c:v>
                </c:pt>
                <c:pt idx="1563">
                  <c:v>1.1599999999999999</c:v>
                </c:pt>
                <c:pt idx="1564">
                  <c:v>1.1599999999999999</c:v>
                </c:pt>
                <c:pt idx="1565">
                  <c:v>1.1599999999999999</c:v>
                </c:pt>
                <c:pt idx="1566">
                  <c:v>1.1599999999999999</c:v>
                </c:pt>
                <c:pt idx="1567">
                  <c:v>1.1599999999999999</c:v>
                </c:pt>
                <c:pt idx="1568">
                  <c:v>1.1599999999999999</c:v>
                </c:pt>
                <c:pt idx="1569">
                  <c:v>1.1599999999999999</c:v>
                </c:pt>
                <c:pt idx="1570">
                  <c:v>1.1599999999999999</c:v>
                </c:pt>
                <c:pt idx="1571">
                  <c:v>1.1599999999999999</c:v>
                </c:pt>
                <c:pt idx="1572">
                  <c:v>1.1599999999999999</c:v>
                </c:pt>
                <c:pt idx="1573">
                  <c:v>1.18</c:v>
                </c:pt>
                <c:pt idx="1574">
                  <c:v>1.18</c:v>
                </c:pt>
                <c:pt idx="1575">
                  <c:v>1.18</c:v>
                </c:pt>
                <c:pt idx="1576">
                  <c:v>1.18</c:v>
                </c:pt>
                <c:pt idx="1577">
                  <c:v>1.18</c:v>
                </c:pt>
                <c:pt idx="1578">
                  <c:v>1.18</c:v>
                </c:pt>
                <c:pt idx="1579">
                  <c:v>1.18</c:v>
                </c:pt>
                <c:pt idx="1580">
                  <c:v>1.18</c:v>
                </c:pt>
                <c:pt idx="1581">
                  <c:v>1.1599999999999999</c:v>
                </c:pt>
                <c:pt idx="1582">
                  <c:v>1.1599999999999999</c:v>
                </c:pt>
                <c:pt idx="1583">
                  <c:v>1.1599999999999999</c:v>
                </c:pt>
                <c:pt idx="1584">
                  <c:v>1.1599999999999999</c:v>
                </c:pt>
                <c:pt idx="1585">
                  <c:v>1.1599999999999999</c:v>
                </c:pt>
                <c:pt idx="1586">
                  <c:v>1.1599999999999999</c:v>
                </c:pt>
                <c:pt idx="1587">
                  <c:v>1.1599999999999999</c:v>
                </c:pt>
                <c:pt idx="1588">
                  <c:v>1.1599999999999999</c:v>
                </c:pt>
                <c:pt idx="1589">
                  <c:v>1.1599999999999999</c:v>
                </c:pt>
                <c:pt idx="1590">
                  <c:v>1.1599999999999999</c:v>
                </c:pt>
                <c:pt idx="1591">
                  <c:v>1.1599999999999999</c:v>
                </c:pt>
                <c:pt idx="1592">
                  <c:v>1.1599999999999999</c:v>
                </c:pt>
                <c:pt idx="1593">
                  <c:v>1.1599999999999999</c:v>
                </c:pt>
                <c:pt idx="1594">
                  <c:v>1.1599999999999999</c:v>
                </c:pt>
                <c:pt idx="1595">
                  <c:v>1.1599999999999999</c:v>
                </c:pt>
                <c:pt idx="1596">
                  <c:v>1.1599999999999999</c:v>
                </c:pt>
                <c:pt idx="1597">
                  <c:v>1.1599999999999999</c:v>
                </c:pt>
                <c:pt idx="1598">
                  <c:v>1.1599999999999999</c:v>
                </c:pt>
                <c:pt idx="1599">
                  <c:v>1.18</c:v>
                </c:pt>
                <c:pt idx="1600">
                  <c:v>1.18</c:v>
                </c:pt>
                <c:pt idx="1601">
                  <c:v>1.18</c:v>
                </c:pt>
                <c:pt idx="1602">
                  <c:v>1.18</c:v>
                </c:pt>
                <c:pt idx="1603">
                  <c:v>1.18</c:v>
                </c:pt>
                <c:pt idx="1604">
                  <c:v>1.18</c:v>
                </c:pt>
                <c:pt idx="1605">
                  <c:v>1.18</c:v>
                </c:pt>
                <c:pt idx="1606">
                  <c:v>1.18</c:v>
                </c:pt>
                <c:pt idx="1607">
                  <c:v>1.18</c:v>
                </c:pt>
                <c:pt idx="1608">
                  <c:v>1.18</c:v>
                </c:pt>
                <c:pt idx="1609">
                  <c:v>1.18</c:v>
                </c:pt>
                <c:pt idx="1610">
                  <c:v>1.18</c:v>
                </c:pt>
                <c:pt idx="1611">
                  <c:v>1.18</c:v>
                </c:pt>
                <c:pt idx="1612">
                  <c:v>1.2</c:v>
                </c:pt>
                <c:pt idx="1613">
                  <c:v>1.2</c:v>
                </c:pt>
                <c:pt idx="1614">
                  <c:v>1.2</c:v>
                </c:pt>
                <c:pt idx="1615">
                  <c:v>1.2</c:v>
                </c:pt>
                <c:pt idx="1616">
                  <c:v>1.2</c:v>
                </c:pt>
                <c:pt idx="1617">
                  <c:v>1.2</c:v>
                </c:pt>
                <c:pt idx="1618">
                  <c:v>1.2</c:v>
                </c:pt>
                <c:pt idx="1619">
                  <c:v>1.2</c:v>
                </c:pt>
                <c:pt idx="1620">
                  <c:v>1.2</c:v>
                </c:pt>
                <c:pt idx="1621">
                  <c:v>1.2</c:v>
                </c:pt>
                <c:pt idx="1622">
                  <c:v>1.2</c:v>
                </c:pt>
                <c:pt idx="1623">
                  <c:v>1.2</c:v>
                </c:pt>
                <c:pt idx="1624">
                  <c:v>1.2</c:v>
                </c:pt>
                <c:pt idx="1625">
                  <c:v>1.2</c:v>
                </c:pt>
                <c:pt idx="1626">
                  <c:v>1.22</c:v>
                </c:pt>
                <c:pt idx="1627">
                  <c:v>1.22</c:v>
                </c:pt>
                <c:pt idx="1628">
                  <c:v>1.22</c:v>
                </c:pt>
                <c:pt idx="1629">
                  <c:v>1.22</c:v>
                </c:pt>
                <c:pt idx="1630">
                  <c:v>1.22</c:v>
                </c:pt>
                <c:pt idx="1631">
                  <c:v>1.22</c:v>
                </c:pt>
                <c:pt idx="1632">
                  <c:v>1.22</c:v>
                </c:pt>
                <c:pt idx="1633">
                  <c:v>1.22</c:v>
                </c:pt>
                <c:pt idx="1634">
                  <c:v>1.22</c:v>
                </c:pt>
                <c:pt idx="1635">
                  <c:v>1.22</c:v>
                </c:pt>
                <c:pt idx="1636">
                  <c:v>1.22</c:v>
                </c:pt>
                <c:pt idx="1637">
                  <c:v>1.24</c:v>
                </c:pt>
                <c:pt idx="1638">
                  <c:v>1.24</c:v>
                </c:pt>
                <c:pt idx="1639">
                  <c:v>1.24</c:v>
                </c:pt>
                <c:pt idx="1640">
                  <c:v>1.24</c:v>
                </c:pt>
                <c:pt idx="1641">
                  <c:v>1.24</c:v>
                </c:pt>
                <c:pt idx="1642">
                  <c:v>1.24</c:v>
                </c:pt>
                <c:pt idx="1643">
                  <c:v>1.26</c:v>
                </c:pt>
                <c:pt idx="1644">
                  <c:v>1.26</c:v>
                </c:pt>
                <c:pt idx="1645">
                  <c:v>1.26</c:v>
                </c:pt>
                <c:pt idx="1646">
                  <c:v>1.26</c:v>
                </c:pt>
                <c:pt idx="1647">
                  <c:v>1.26</c:v>
                </c:pt>
                <c:pt idx="1648">
                  <c:v>1.28</c:v>
                </c:pt>
                <c:pt idx="1649">
                  <c:v>1.28</c:v>
                </c:pt>
                <c:pt idx="1650">
                  <c:v>1.28</c:v>
                </c:pt>
                <c:pt idx="1651">
                  <c:v>1.28</c:v>
                </c:pt>
                <c:pt idx="1652">
                  <c:v>1.28</c:v>
                </c:pt>
                <c:pt idx="1653">
                  <c:v>1.28</c:v>
                </c:pt>
                <c:pt idx="1654">
                  <c:v>1.3</c:v>
                </c:pt>
                <c:pt idx="1655">
                  <c:v>1.3</c:v>
                </c:pt>
                <c:pt idx="1656">
                  <c:v>1.3</c:v>
                </c:pt>
                <c:pt idx="1657">
                  <c:v>1.3</c:v>
                </c:pt>
                <c:pt idx="1658">
                  <c:v>1.3</c:v>
                </c:pt>
                <c:pt idx="1659">
                  <c:v>1.3</c:v>
                </c:pt>
                <c:pt idx="1660">
                  <c:v>1.3</c:v>
                </c:pt>
                <c:pt idx="1661">
                  <c:v>1.3</c:v>
                </c:pt>
                <c:pt idx="1662">
                  <c:v>1.3</c:v>
                </c:pt>
                <c:pt idx="1663">
                  <c:v>1.3</c:v>
                </c:pt>
                <c:pt idx="1664">
                  <c:v>1.3</c:v>
                </c:pt>
                <c:pt idx="1665">
                  <c:v>1.3</c:v>
                </c:pt>
                <c:pt idx="1666">
                  <c:v>1.3</c:v>
                </c:pt>
                <c:pt idx="1667">
                  <c:v>1.3</c:v>
                </c:pt>
                <c:pt idx="1668">
                  <c:v>1.3</c:v>
                </c:pt>
                <c:pt idx="1669">
                  <c:v>1.3</c:v>
                </c:pt>
                <c:pt idx="1670">
                  <c:v>1.3</c:v>
                </c:pt>
                <c:pt idx="1671">
                  <c:v>1.3</c:v>
                </c:pt>
                <c:pt idx="1672">
                  <c:v>1.3</c:v>
                </c:pt>
                <c:pt idx="1673">
                  <c:v>1.3</c:v>
                </c:pt>
                <c:pt idx="1674">
                  <c:v>1.3</c:v>
                </c:pt>
                <c:pt idx="1675">
                  <c:v>1.3</c:v>
                </c:pt>
                <c:pt idx="1676">
                  <c:v>1.3</c:v>
                </c:pt>
                <c:pt idx="1677">
                  <c:v>1.3</c:v>
                </c:pt>
                <c:pt idx="1678">
                  <c:v>1.3</c:v>
                </c:pt>
                <c:pt idx="1679">
                  <c:v>1.3</c:v>
                </c:pt>
                <c:pt idx="1680">
                  <c:v>1.3</c:v>
                </c:pt>
                <c:pt idx="1681">
                  <c:v>1.3</c:v>
                </c:pt>
                <c:pt idx="1682">
                  <c:v>1.3</c:v>
                </c:pt>
                <c:pt idx="1683">
                  <c:v>1.3</c:v>
                </c:pt>
                <c:pt idx="1684">
                  <c:v>1.3</c:v>
                </c:pt>
                <c:pt idx="1685">
                  <c:v>1.3</c:v>
                </c:pt>
                <c:pt idx="1686">
                  <c:v>1.28</c:v>
                </c:pt>
                <c:pt idx="1687">
                  <c:v>1.28</c:v>
                </c:pt>
                <c:pt idx="1688">
                  <c:v>1.28</c:v>
                </c:pt>
                <c:pt idx="1689">
                  <c:v>1.28</c:v>
                </c:pt>
                <c:pt idx="1690">
                  <c:v>1.28</c:v>
                </c:pt>
                <c:pt idx="1691">
                  <c:v>1.28</c:v>
                </c:pt>
                <c:pt idx="1692">
                  <c:v>1.28</c:v>
                </c:pt>
                <c:pt idx="1693">
                  <c:v>1.28</c:v>
                </c:pt>
                <c:pt idx="1694">
                  <c:v>1.26</c:v>
                </c:pt>
                <c:pt idx="1695">
                  <c:v>1.26</c:v>
                </c:pt>
                <c:pt idx="1696">
                  <c:v>1.26</c:v>
                </c:pt>
                <c:pt idx="1697">
                  <c:v>1.26</c:v>
                </c:pt>
                <c:pt idx="1698">
                  <c:v>1.26</c:v>
                </c:pt>
                <c:pt idx="1699">
                  <c:v>1.24</c:v>
                </c:pt>
                <c:pt idx="1700">
                  <c:v>1.24</c:v>
                </c:pt>
                <c:pt idx="1701">
                  <c:v>1.24</c:v>
                </c:pt>
                <c:pt idx="1702">
                  <c:v>1.22</c:v>
                </c:pt>
                <c:pt idx="1703">
                  <c:v>1.22</c:v>
                </c:pt>
                <c:pt idx="1704">
                  <c:v>1.22</c:v>
                </c:pt>
                <c:pt idx="1705">
                  <c:v>1.22</c:v>
                </c:pt>
                <c:pt idx="1706">
                  <c:v>1.2</c:v>
                </c:pt>
                <c:pt idx="1707">
                  <c:v>1.2</c:v>
                </c:pt>
                <c:pt idx="1708">
                  <c:v>1.2</c:v>
                </c:pt>
                <c:pt idx="1709">
                  <c:v>1.18</c:v>
                </c:pt>
                <c:pt idx="1710">
                  <c:v>1.18</c:v>
                </c:pt>
                <c:pt idx="1711">
                  <c:v>1.18</c:v>
                </c:pt>
                <c:pt idx="1712">
                  <c:v>1.18</c:v>
                </c:pt>
                <c:pt idx="1713">
                  <c:v>1.18</c:v>
                </c:pt>
                <c:pt idx="1714">
                  <c:v>1.1599999999999999</c:v>
                </c:pt>
                <c:pt idx="1715">
                  <c:v>1.1599999999999999</c:v>
                </c:pt>
                <c:pt idx="1716">
                  <c:v>1.1599999999999999</c:v>
                </c:pt>
                <c:pt idx="1717">
                  <c:v>1.1399999999999999</c:v>
                </c:pt>
                <c:pt idx="1718">
                  <c:v>1.1399999999999999</c:v>
                </c:pt>
                <c:pt idx="1719">
                  <c:v>1.1399999999999999</c:v>
                </c:pt>
                <c:pt idx="1720">
                  <c:v>1.1200000000000001</c:v>
                </c:pt>
                <c:pt idx="1721">
                  <c:v>1.1200000000000001</c:v>
                </c:pt>
                <c:pt idx="1722">
                  <c:v>1.1000000000000001</c:v>
                </c:pt>
                <c:pt idx="1723">
                  <c:v>1.1000000000000001</c:v>
                </c:pt>
                <c:pt idx="1724">
                  <c:v>1.1000000000000001</c:v>
                </c:pt>
                <c:pt idx="1725">
                  <c:v>1.1000000000000001</c:v>
                </c:pt>
                <c:pt idx="1726">
                  <c:v>1.08</c:v>
                </c:pt>
                <c:pt idx="1727">
                  <c:v>1.08</c:v>
                </c:pt>
                <c:pt idx="1728">
                  <c:v>1.06</c:v>
                </c:pt>
                <c:pt idx="1729">
                  <c:v>1.06</c:v>
                </c:pt>
                <c:pt idx="1730">
                  <c:v>1.04</c:v>
                </c:pt>
                <c:pt idx="1731">
                  <c:v>1.04</c:v>
                </c:pt>
                <c:pt idx="1732">
                  <c:v>1.02</c:v>
                </c:pt>
                <c:pt idx="1733">
                  <c:v>1.02</c:v>
                </c:pt>
                <c:pt idx="1734">
                  <c:v>1.02</c:v>
                </c:pt>
                <c:pt idx="1735">
                  <c:v>1</c:v>
                </c:pt>
                <c:pt idx="1736">
                  <c:v>1</c:v>
                </c:pt>
                <c:pt idx="1737">
                  <c:v>0.98</c:v>
                </c:pt>
                <c:pt idx="1738">
                  <c:v>0.98</c:v>
                </c:pt>
                <c:pt idx="1739">
                  <c:v>0.96</c:v>
                </c:pt>
                <c:pt idx="1740">
                  <c:v>0.96</c:v>
                </c:pt>
                <c:pt idx="1741">
                  <c:v>0.94</c:v>
                </c:pt>
                <c:pt idx="1742">
                  <c:v>0.94</c:v>
                </c:pt>
                <c:pt idx="1743">
                  <c:v>0.94</c:v>
                </c:pt>
                <c:pt idx="1744">
                  <c:v>0.92</c:v>
                </c:pt>
                <c:pt idx="1745">
                  <c:v>0.92</c:v>
                </c:pt>
                <c:pt idx="1746">
                  <c:v>0.92</c:v>
                </c:pt>
                <c:pt idx="1747">
                  <c:v>0.9</c:v>
                </c:pt>
                <c:pt idx="1748">
                  <c:v>0.9</c:v>
                </c:pt>
                <c:pt idx="1749">
                  <c:v>0.9</c:v>
                </c:pt>
                <c:pt idx="1750">
                  <c:v>0.88</c:v>
                </c:pt>
                <c:pt idx="1751">
                  <c:v>0.86</c:v>
                </c:pt>
                <c:pt idx="1752">
                  <c:v>0.86</c:v>
                </c:pt>
                <c:pt idx="1753">
                  <c:v>0.86</c:v>
                </c:pt>
                <c:pt idx="1754">
                  <c:v>0.86</c:v>
                </c:pt>
                <c:pt idx="1755">
                  <c:v>0.84</c:v>
                </c:pt>
                <c:pt idx="1756">
                  <c:v>0.84</c:v>
                </c:pt>
                <c:pt idx="1757">
                  <c:v>0.82</c:v>
                </c:pt>
                <c:pt idx="1758">
                  <c:v>0.82</c:v>
                </c:pt>
                <c:pt idx="1759">
                  <c:v>0.8</c:v>
                </c:pt>
                <c:pt idx="1760">
                  <c:v>0.8</c:v>
                </c:pt>
                <c:pt idx="1761">
                  <c:v>0.8</c:v>
                </c:pt>
                <c:pt idx="1762">
                  <c:v>0.8</c:v>
                </c:pt>
                <c:pt idx="1763">
                  <c:v>0.78</c:v>
                </c:pt>
                <c:pt idx="1764">
                  <c:v>0.78</c:v>
                </c:pt>
                <c:pt idx="1765">
                  <c:v>0.76</c:v>
                </c:pt>
                <c:pt idx="1766">
                  <c:v>0.76</c:v>
                </c:pt>
                <c:pt idx="1767">
                  <c:v>0.74</c:v>
                </c:pt>
                <c:pt idx="1768">
                  <c:v>0.74</c:v>
                </c:pt>
                <c:pt idx="1769">
                  <c:v>0.74</c:v>
                </c:pt>
                <c:pt idx="1770">
                  <c:v>0.74</c:v>
                </c:pt>
                <c:pt idx="1771">
                  <c:v>0.72</c:v>
                </c:pt>
                <c:pt idx="1772">
                  <c:v>0.72</c:v>
                </c:pt>
                <c:pt idx="1773">
                  <c:v>0.7</c:v>
                </c:pt>
                <c:pt idx="1774">
                  <c:v>0.7</c:v>
                </c:pt>
                <c:pt idx="1775">
                  <c:v>0.68</c:v>
                </c:pt>
                <c:pt idx="1776">
                  <c:v>0.68</c:v>
                </c:pt>
                <c:pt idx="1777">
                  <c:v>0.68</c:v>
                </c:pt>
                <c:pt idx="1778">
                  <c:v>0.68</c:v>
                </c:pt>
                <c:pt idx="1779">
                  <c:v>0.66</c:v>
                </c:pt>
                <c:pt idx="1780">
                  <c:v>0.66</c:v>
                </c:pt>
                <c:pt idx="1781">
                  <c:v>0.64</c:v>
                </c:pt>
                <c:pt idx="1782">
                  <c:v>0.64</c:v>
                </c:pt>
                <c:pt idx="1783">
                  <c:v>0.64</c:v>
                </c:pt>
                <c:pt idx="1784">
                  <c:v>0.62</c:v>
                </c:pt>
                <c:pt idx="1785">
                  <c:v>0.62</c:v>
                </c:pt>
                <c:pt idx="1786">
                  <c:v>0.62</c:v>
                </c:pt>
                <c:pt idx="1787">
                  <c:v>0.6</c:v>
                </c:pt>
                <c:pt idx="1788">
                  <c:v>0.6</c:v>
                </c:pt>
                <c:pt idx="1789">
                  <c:v>0.6</c:v>
                </c:pt>
                <c:pt idx="1790">
                  <c:v>0.6</c:v>
                </c:pt>
                <c:pt idx="1791">
                  <c:v>0.6</c:v>
                </c:pt>
                <c:pt idx="1792">
                  <c:v>0.57999999999999996</c:v>
                </c:pt>
                <c:pt idx="1793">
                  <c:v>0.57999999999999996</c:v>
                </c:pt>
                <c:pt idx="1794">
                  <c:v>0.57999999999999996</c:v>
                </c:pt>
                <c:pt idx="1795">
                  <c:v>0.57999999999999996</c:v>
                </c:pt>
                <c:pt idx="1796">
                  <c:v>0.56000000000000005</c:v>
                </c:pt>
                <c:pt idx="1797">
                  <c:v>0.56000000000000005</c:v>
                </c:pt>
                <c:pt idx="1798">
                  <c:v>0.56000000000000005</c:v>
                </c:pt>
                <c:pt idx="1799">
                  <c:v>0.56000000000000005</c:v>
                </c:pt>
                <c:pt idx="1800">
                  <c:v>0.56000000000000005</c:v>
                </c:pt>
                <c:pt idx="1801">
                  <c:v>0.54</c:v>
                </c:pt>
                <c:pt idx="1802">
                  <c:v>0.54</c:v>
                </c:pt>
                <c:pt idx="1803">
                  <c:v>0.54</c:v>
                </c:pt>
                <c:pt idx="1804">
                  <c:v>0.54</c:v>
                </c:pt>
                <c:pt idx="1805">
                  <c:v>0.52</c:v>
                </c:pt>
                <c:pt idx="1806">
                  <c:v>0.52</c:v>
                </c:pt>
                <c:pt idx="1807">
                  <c:v>0.52</c:v>
                </c:pt>
                <c:pt idx="1808">
                  <c:v>0.52</c:v>
                </c:pt>
                <c:pt idx="1809">
                  <c:v>0.52</c:v>
                </c:pt>
                <c:pt idx="1810">
                  <c:v>0.5</c:v>
                </c:pt>
                <c:pt idx="1811">
                  <c:v>0.5</c:v>
                </c:pt>
                <c:pt idx="1812">
                  <c:v>0.5</c:v>
                </c:pt>
                <c:pt idx="1813">
                  <c:v>0.5</c:v>
                </c:pt>
                <c:pt idx="1814">
                  <c:v>0.48</c:v>
                </c:pt>
                <c:pt idx="1815">
                  <c:v>0.48</c:v>
                </c:pt>
                <c:pt idx="1816">
                  <c:v>0.48</c:v>
                </c:pt>
                <c:pt idx="1817">
                  <c:v>0.48</c:v>
                </c:pt>
                <c:pt idx="1818">
                  <c:v>0.48</c:v>
                </c:pt>
                <c:pt idx="1819">
                  <c:v>0.46</c:v>
                </c:pt>
                <c:pt idx="1820">
                  <c:v>0.46</c:v>
                </c:pt>
                <c:pt idx="1821">
                  <c:v>0.46</c:v>
                </c:pt>
                <c:pt idx="1822">
                  <c:v>0.46</c:v>
                </c:pt>
                <c:pt idx="1823">
                  <c:v>0.46</c:v>
                </c:pt>
                <c:pt idx="1824">
                  <c:v>0.44</c:v>
                </c:pt>
                <c:pt idx="1825">
                  <c:v>0.44</c:v>
                </c:pt>
                <c:pt idx="1826">
                  <c:v>0.44</c:v>
                </c:pt>
                <c:pt idx="1827">
                  <c:v>0.44</c:v>
                </c:pt>
                <c:pt idx="1828">
                  <c:v>0.44</c:v>
                </c:pt>
                <c:pt idx="1829">
                  <c:v>0.44</c:v>
                </c:pt>
                <c:pt idx="1830">
                  <c:v>0.42</c:v>
                </c:pt>
                <c:pt idx="1831">
                  <c:v>0.42</c:v>
                </c:pt>
                <c:pt idx="1832">
                  <c:v>0.42</c:v>
                </c:pt>
                <c:pt idx="1833">
                  <c:v>0.42</c:v>
                </c:pt>
                <c:pt idx="1834">
                  <c:v>0.4</c:v>
                </c:pt>
                <c:pt idx="1835">
                  <c:v>0.4</c:v>
                </c:pt>
                <c:pt idx="1836">
                  <c:v>0.4</c:v>
                </c:pt>
                <c:pt idx="1837">
                  <c:v>0.4</c:v>
                </c:pt>
                <c:pt idx="1838">
                  <c:v>0.4</c:v>
                </c:pt>
                <c:pt idx="1839">
                  <c:v>0.4</c:v>
                </c:pt>
                <c:pt idx="1840">
                  <c:v>0.38</c:v>
                </c:pt>
                <c:pt idx="1841">
                  <c:v>0.38</c:v>
                </c:pt>
                <c:pt idx="1842">
                  <c:v>0.38</c:v>
                </c:pt>
                <c:pt idx="1843">
                  <c:v>0.36</c:v>
                </c:pt>
                <c:pt idx="1844">
                  <c:v>0.36</c:v>
                </c:pt>
                <c:pt idx="1845">
                  <c:v>0.36</c:v>
                </c:pt>
                <c:pt idx="1846">
                  <c:v>0.36</c:v>
                </c:pt>
                <c:pt idx="1847">
                  <c:v>0.36</c:v>
                </c:pt>
                <c:pt idx="1848">
                  <c:v>0.34</c:v>
                </c:pt>
                <c:pt idx="1849">
                  <c:v>0.34</c:v>
                </c:pt>
                <c:pt idx="1850">
                  <c:v>0.34</c:v>
                </c:pt>
                <c:pt idx="1851">
                  <c:v>0.34</c:v>
                </c:pt>
                <c:pt idx="1852">
                  <c:v>0.32</c:v>
                </c:pt>
                <c:pt idx="1853">
                  <c:v>0.32</c:v>
                </c:pt>
                <c:pt idx="1854">
                  <c:v>0.32</c:v>
                </c:pt>
                <c:pt idx="1855">
                  <c:v>0.32</c:v>
                </c:pt>
                <c:pt idx="1856">
                  <c:v>0.32</c:v>
                </c:pt>
                <c:pt idx="1857">
                  <c:v>0.3</c:v>
                </c:pt>
                <c:pt idx="1858">
                  <c:v>0.3</c:v>
                </c:pt>
                <c:pt idx="1859">
                  <c:v>0.3</c:v>
                </c:pt>
                <c:pt idx="1860">
                  <c:v>0.3</c:v>
                </c:pt>
                <c:pt idx="1861">
                  <c:v>0.3</c:v>
                </c:pt>
                <c:pt idx="1862">
                  <c:v>0.28000000000000003</c:v>
                </c:pt>
                <c:pt idx="1863">
                  <c:v>0.28000000000000003</c:v>
                </c:pt>
                <c:pt idx="1864">
                  <c:v>0.28000000000000003</c:v>
                </c:pt>
                <c:pt idx="1865">
                  <c:v>0.28000000000000003</c:v>
                </c:pt>
                <c:pt idx="1866">
                  <c:v>0.28000000000000003</c:v>
                </c:pt>
                <c:pt idx="1867">
                  <c:v>0.28000000000000003</c:v>
                </c:pt>
                <c:pt idx="1868">
                  <c:v>0.28000000000000003</c:v>
                </c:pt>
                <c:pt idx="1869">
                  <c:v>0.26</c:v>
                </c:pt>
                <c:pt idx="1870">
                  <c:v>0.26</c:v>
                </c:pt>
                <c:pt idx="1871">
                  <c:v>0.26</c:v>
                </c:pt>
                <c:pt idx="1872">
                  <c:v>0.26</c:v>
                </c:pt>
                <c:pt idx="1873">
                  <c:v>0.26</c:v>
                </c:pt>
                <c:pt idx="1874">
                  <c:v>0.26</c:v>
                </c:pt>
                <c:pt idx="1875">
                  <c:v>0.24</c:v>
                </c:pt>
                <c:pt idx="1876">
                  <c:v>0.24</c:v>
                </c:pt>
                <c:pt idx="1877">
                  <c:v>0.24</c:v>
                </c:pt>
                <c:pt idx="1878">
                  <c:v>0.24</c:v>
                </c:pt>
                <c:pt idx="1879">
                  <c:v>0.24</c:v>
                </c:pt>
                <c:pt idx="1880">
                  <c:v>0.22</c:v>
                </c:pt>
                <c:pt idx="1881">
                  <c:v>0.22</c:v>
                </c:pt>
                <c:pt idx="1882">
                  <c:v>0.22</c:v>
                </c:pt>
                <c:pt idx="1883">
                  <c:v>0.22</c:v>
                </c:pt>
                <c:pt idx="1884">
                  <c:v>0.22</c:v>
                </c:pt>
                <c:pt idx="1885">
                  <c:v>0.22</c:v>
                </c:pt>
                <c:pt idx="1886">
                  <c:v>0.2</c:v>
                </c:pt>
                <c:pt idx="1887">
                  <c:v>0.2</c:v>
                </c:pt>
                <c:pt idx="1888">
                  <c:v>0.2</c:v>
                </c:pt>
                <c:pt idx="1889">
                  <c:v>0.2</c:v>
                </c:pt>
                <c:pt idx="1890">
                  <c:v>0.2</c:v>
                </c:pt>
                <c:pt idx="1891">
                  <c:v>0.2</c:v>
                </c:pt>
                <c:pt idx="1892">
                  <c:v>0.2</c:v>
                </c:pt>
                <c:pt idx="1893">
                  <c:v>0.2</c:v>
                </c:pt>
                <c:pt idx="1894">
                  <c:v>0.2</c:v>
                </c:pt>
                <c:pt idx="1895">
                  <c:v>0.2</c:v>
                </c:pt>
                <c:pt idx="1896">
                  <c:v>0.18</c:v>
                </c:pt>
                <c:pt idx="1897">
                  <c:v>0.18</c:v>
                </c:pt>
                <c:pt idx="1898">
                  <c:v>0.18</c:v>
                </c:pt>
                <c:pt idx="1899">
                  <c:v>0.18</c:v>
                </c:pt>
                <c:pt idx="1900">
                  <c:v>0.18</c:v>
                </c:pt>
                <c:pt idx="1901">
                  <c:v>0.18</c:v>
                </c:pt>
                <c:pt idx="1902">
                  <c:v>0.18</c:v>
                </c:pt>
                <c:pt idx="1903">
                  <c:v>0.18</c:v>
                </c:pt>
                <c:pt idx="1904">
                  <c:v>0.18</c:v>
                </c:pt>
                <c:pt idx="1905">
                  <c:v>0.18</c:v>
                </c:pt>
                <c:pt idx="1906">
                  <c:v>0.18</c:v>
                </c:pt>
                <c:pt idx="1907">
                  <c:v>0.18</c:v>
                </c:pt>
                <c:pt idx="1908">
                  <c:v>0.18</c:v>
                </c:pt>
                <c:pt idx="1909">
                  <c:v>0.18</c:v>
                </c:pt>
                <c:pt idx="1910">
                  <c:v>0.18</c:v>
                </c:pt>
                <c:pt idx="1911">
                  <c:v>0.18</c:v>
                </c:pt>
                <c:pt idx="1912">
                  <c:v>0.18</c:v>
                </c:pt>
                <c:pt idx="1913">
                  <c:v>0.18</c:v>
                </c:pt>
                <c:pt idx="1914">
                  <c:v>0.18</c:v>
                </c:pt>
                <c:pt idx="1915">
                  <c:v>0.18</c:v>
                </c:pt>
                <c:pt idx="1916">
                  <c:v>0.18</c:v>
                </c:pt>
                <c:pt idx="1917">
                  <c:v>0.18</c:v>
                </c:pt>
                <c:pt idx="1918">
                  <c:v>0.16</c:v>
                </c:pt>
                <c:pt idx="1919">
                  <c:v>0.16</c:v>
                </c:pt>
                <c:pt idx="1920">
                  <c:v>0.16</c:v>
                </c:pt>
                <c:pt idx="1921">
                  <c:v>0.16</c:v>
                </c:pt>
                <c:pt idx="1922">
                  <c:v>0.16</c:v>
                </c:pt>
                <c:pt idx="1923">
                  <c:v>0.16</c:v>
                </c:pt>
                <c:pt idx="1924">
                  <c:v>0.16</c:v>
                </c:pt>
                <c:pt idx="1925">
                  <c:v>0.16</c:v>
                </c:pt>
                <c:pt idx="1926">
                  <c:v>0.16</c:v>
                </c:pt>
                <c:pt idx="1927">
                  <c:v>0.16</c:v>
                </c:pt>
                <c:pt idx="1928">
                  <c:v>0.16</c:v>
                </c:pt>
                <c:pt idx="1929">
                  <c:v>0.16</c:v>
                </c:pt>
                <c:pt idx="1930">
                  <c:v>0.16</c:v>
                </c:pt>
                <c:pt idx="1931">
                  <c:v>0.16</c:v>
                </c:pt>
                <c:pt idx="1932">
                  <c:v>0.16</c:v>
                </c:pt>
                <c:pt idx="1933">
                  <c:v>0.16</c:v>
                </c:pt>
                <c:pt idx="1934">
                  <c:v>0.16</c:v>
                </c:pt>
                <c:pt idx="1935">
                  <c:v>0.16</c:v>
                </c:pt>
                <c:pt idx="1936">
                  <c:v>0.16</c:v>
                </c:pt>
                <c:pt idx="1937">
                  <c:v>0.16</c:v>
                </c:pt>
                <c:pt idx="1938">
                  <c:v>0.16</c:v>
                </c:pt>
                <c:pt idx="1939">
                  <c:v>0.16</c:v>
                </c:pt>
                <c:pt idx="1940">
                  <c:v>0.16</c:v>
                </c:pt>
                <c:pt idx="1941">
                  <c:v>0.16</c:v>
                </c:pt>
                <c:pt idx="1942">
                  <c:v>0.16</c:v>
                </c:pt>
                <c:pt idx="1943">
                  <c:v>0.16</c:v>
                </c:pt>
                <c:pt idx="1944">
                  <c:v>0.16</c:v>
                </c:pt>
                <c:pt idx="1945">
                  <c:v>0.16</c:v>
                </c:pt>
                <c:pt idx="1946">
                  <c:v>0.16</c:v>
                </c:pt>
                <c:pt idx="1947">
                  <c:v>0.16</c:v>
                </c:pt>
                <c:pt idx="1948">
                  <c:v>0.16</c:v>
                </c:pt>
                <c:pt idx="1949">
                  <c:v>0.16</c:v>
                </c:pt>
                <c:pt idx="1950">
                  <c:v>0.16</c:v>
                </c:pt>
                <c:pt idx="1951">
                  <c:v>0.16</c:v>
                </c:pt>
                <c:pt idx="1952">
                  <c:v>0.16</c:v>
                </c:pt>
                <c:pt idx="1953">
                  <c:v>0.16</c:v>
                </c:pt>
                <c:pt idx="1954">
                  <c:v>0.16</c:v>
                </c:pt>
                <c:pt idx="1955">
                  <c:v>0.16</c:v>
                </c:pt>
                <c:pt idx="1956">
                  <c:v>0.16</c:v>
                </c:pt>
                <c:pt idx="1957">
                  <c:v>0.16</c:v>
                </c:pt>
                <c:pt idx="1958">
                  <c:v>0.16</c:v>
                </c:pt>
                <c:pt idx="1959">
                  <c:v>0.16</c:v>
                </c:pt>
                <c:pt idx="1960">
                  <c:v>0.14000000000000001</c:v>
                </c:pt>
                <c:pt idx="1961">
                  <c:v>0.14000000000000001</c:v>
                </c:pt>
                <c:pt idx="1962">
                  <c:v>0.14000000000000001</c:v>
                </c:pt>
                <c:pt idx="1963">
                  <c:v>0.14000000000000001</c:v>
                </c:pt>
                <c:pt idx="1964">
                  <c:v>0.14000000000000001</c:v>
                </c:pt>
                <c:pt idx="1965">
                  <c:v>0.14000000000000001</c:v>
                </c:pt>
                <c:pt idx="1966">
                  <c:v>0.14000000000000001</c:v>
                </c:pt>
                <c:pt idx="1967">
                  <c:v>0.14000000000000001</c:v>
                </c:pt>
                <c:pt idx="1968">
                  <c:v>0.14000000000000001</c:v>
                </c:pt>
                <c:pt idx="1969">
                  <c:v>0.14000000000000001</c:v>
                </c:pt>
                <c:pt idx="1970">
                  <c:v>0.14000000000000001</c:v>
                </c:pt>
                <c:pt idx="1971">
                  <c:v>0.14000000000000001</c:v>
                </c:pt>
                <c:pt idx="1972">
                  <c:v>0.14000000000000001</c:v>
                </c:pt>
                <c:pt idx="1973">
                  <c:v>0.14000000000000001</c:v>
                </c:pt>
                <c:pt idx="1974">
                  <c:v>0.14000000000000001</c:v>
                </c:pt>
                <c:pt idx="1975">
                  <c:v>0.14000000000000001</c:v>
                </c:pt>
                <c:pt idx="1976">
                  <c:v>0.14000000000000001</c:v>
                </c:pt>
                <c:pt idx="1977">
                  <c:v>0.14000000000000001</c:v>
                </c:pt>
                <c:pt idx="1978">
                  <c:v>0.14000000000000001</c:v>
                </c:pt>
                <c:pt idx="1979">
                  <c:v>0.14000000000000001</c:v>
                </c:pt>
                <c:pt idx="1980">
                  <c:v>0.14000000000000001</c:v>
                </c:pt>
                <c:pt idx="1981">
                  <c:v>0.14000000000000001</c:v>
                </c:pt>
                <c:pt idx="1982">
                  <c:v>0.14000000000000001</c:v>
                </c:pt>
                <c:pt idx="1983">
                  <c:v>0.14000000000000001</c:v>
                </c:pt>
                <c:pt idx="1984">
                  <c:v>0.12</c:v>
                </c:pt>
                <c:pt idx="1985">
                  <c:v>0.12</c:v>
                </c:pt>
                <c:pt idx="1986">
                  <c:v>0.12</c:v>
                </c:pt>
                <c:pt idx="1987">
                  <c:v>0.12</c:v>
                </c:pt>
                <c:pt idx="1988">
                  <c:v>0.12</c:v>
                </c:pt>
                <c:pt idx="1989">
                  <c:v>0.12</c:v>
                </c:pt>
                <c:pt idx="1990">
                  <c:v>0.12</c:v>
                </c:pt>
                <c:pt idx="1991">
                  <c:v>0.12</c:v>
                </c:pt>
                <c:pt idx="1992">
                  <c:v>0.12</c:v>
                </c:pt>
                <c:pt idx="1993">
                  <c:v>0.12</c:v>
                </c:pt>
                <c:pt idx="1994">
                  <c:v>0.12</c:v>
                </c:pt>
                <c:pt idx="1995">
                  <c:v>0.1</c:v>
                </c:pt>
                <c:pt idx="1996">
                  <c:v>0.1</c:v>
                </c:pt>
                <c:pt idx="1997">
                  <c:v>0.1</c:v>
                </c:pt>
                <c:pt idx="1998">
                  <c:v>0.1</c:v>
                </c:pt>
                <c:pt idx="1999">
                  <c:v>0.1</c:v>
                </c:pt>
                <c:pt idx="2000">
                  <c:v>0.1</c:v>
                </c:pt>
                <c:pt idx="2001">
                  <c:v>0.1</c:v>
                </c:pt>
                <c:pt idx="2002">
                  <c:v>0.1</c:v>
                </c:pt>
                <c:pt idx="2003">
                  <c:v>0.1</c:v>
                </c:pt>
                <c:pt idx="2004">
                  <c:v>0.1</c:v>
                </c:pt>
                <c:pt idx="2005">
                  <c:v>0.08</c:v>
                </c:pt>
                <c:pt idx="2006">
                  <c:v>0.08</c:v>
                </c:pt>
                <c:pt idx="2007">
                  <c:v>0.08</c:v>
                </c:pt>
                <c:pt idx="2008">
                  <c:v>0.08</c:v>
                </c:pt>
                <c:pt idx="2009">
                  <c:v>0.08</c:v>
                </c:pt>
                <c:pt idx="2010">
                  <c:v>0.08</c:v>
                </c:pt>
                <c:pt idx="2011">
                  <c:v>0.08</c:v>
                </c:pt>
                <c:pt idx="2012">
                  <c:v>0.08</c:v>
                </c:pt>
                <c:pt idx="2013">
                  <c:v>0.08</c:v>
                </c:pt>
                <c:pt idx="2014">
                  <c:v>0.08</c:v>
                </c:pt>
                <c:pt idx="2015">
                  <c:v>0.08</c:v>
                </c:pt>
                <c:pt idx="2016">
                  <c:v>0.08</c:v>
                </c:pt>
                <c:pt idx="2017">
                  <c:v>0.08</c:v>
                </c:pt>
                <c:pt idx="2018">
                  <c:v>0.08</c:v>
                </c:pt>
                <c:pt idx="2019">
                  <c:v>0.08</c:v>
                </c:pt>
                <c:pt idx="2020">
                  <c:v>0.08</c:v>
                </c:pt>
                <c:pt idx="2021">
                  <c:v>0.08</c:v>
                </c:pt>
                <c:pt idx="2022">
                  <c:v>0.08</c:v>
                </c:pt>
                <c:pt idx="2023">
                  <c:v>0.08</c:v>
                </c:pt>
                <c:pt idx="2024">
                  <c:v>0.06</c:v>
                </c:pt>
                <c:pt idx="2025">
                  <c:v>0.06</c:v>
                </c:pt>
                <c:pt idx="2026">
                  <c:v>0.06</c:v>
                </c:pt>
                <c:pt idx="2027">
                  <c:v>0.06</c:v>
                </c:pt>
                <c:pt idx="2028">
                  <c:v>0.06</c:v>
                </c:pt>
                <c:pt idx="2029">
                  <c:v>0.06</c:v>
                </c:pt>
                <c:pt idx="2030">
                  <c:v>0.06</c:v>
                </c:pt>
                <c:pt idx="2031">
                  <c:v>0.06</c:v>
                </c:pt>
                <c:pt idx="2032">
                  <c:v>0.06</c:v>
                </c:pt>
                <c:pt idx="2033">
                  <c:v>0.06</c:v>
                </c:pt>
                <c:pt idx="2034">
                  <c:v>0.04</c:v>
                </c:pt>
                <c:pt idx="2035">
                  <c:v>0.04</c:v>
                </c:pt>
                <c:pt idx="2036">
                  <c:v>0.04</c:v>
                </c:pt>
                <c:pt idx="2037">
                  <c:v>0.04</c:v>
                </c:pt>
                <c:pt idx="2038">
                  <c:v>0.04</c:v>
                </c:pt>
                <c:pt idx="2039">
                  <c:v>0.04</c:v>
                </c:pt>
                <c:pt idx="2040">
                  <c:v>0.04</c:v>
                </c:pt>
                <c:pt idx="2041">
                  <c:v>0.04</c:v>
                </c:pt>
                <c:pt idx="2042">
                  <c:v>0.04</c:v>
                </c:pt>
                <c:pt idx="2043">
                  <c:v>0.04</c:v>
                </c:pt>
                <c:pt idx="2044">
                  <c:v>0.04</c:v>
                </c:pt>
                <c:pt idx="2045">
                  <c:v>0.04</c:v>
                </c:pt>
                <c:pt idx="2046">
                  <c:v>0.04</c:v>
                </c:pt>
                <c:pt idx="2047">
                  <c:v>0.04</c:v>
                </c:pt>
                <c:pt idx="2048">
                  <c:v>0.04</c:v>
                </c:pt>
                <c:pt idx="2049">
                  <c:v>0.04</c:v>
                </c:pt>
                <c:pt idx="2050">
                  <c:v>0.04</c:v>
                </c:pt>
                <c:pt idx="2051">
                  <c:v>0.04</c:v>
                </c:pt>
                <c:pt idx="2052">
                  <c:v>0.04</c:v>
                </c:pt>
                <c:pt idx="2053">
                  <c:v>0.04</c:v>
                </c:pt>
                <c:pt idx="2054">
                  <c:v>0.04</c:v>
                </c:pt>
                <c:pt idx="2055">
                  <c:v>0.04</c:v>
                </c:pt>
                <c:pt idx="2056">
                  <c:v>0.04</c:v>
                </c:pt>
                <c:pt idx="2057">
                  <c:v>0.04</c:v>
                </c:pt>
                <c:pt idx="2058">
                  <c:v>0.04</c:v>
                </c:pt>
                <c:pt idx="2059">
                  <c:v>0.04</c:v>
                </c:pt>
                <c:pt idx="2060">
                  <c:v>0.04</c:v>
                </c:pt>
                <c:pt idx="2061">
                  <c:v>0.04</c:v>
                </c:pt>
                <c:pt idx="2062">
                  <c:v>0.04</c:v>
                </c:pt>
                <c:pt idx="2063">
                  <c:v>0.04</c:v>
                </c:pt>
                <c:pt idx="2064">
                  <c:v>0.04</c:v>
                </c:pt>
                <c:pt idx="2065">
                  <c:v>0.04</c:v>
                </c:pt>
                <c:pt idx="2066">
                  <c:v>0.04</c:v>
                </c:pt>
                <c:pt idx="2067">
                  <c:v>0.04</c:v>
                </c:pt>
                <c:pt idx="2068">
                  <c:v>0.04</c:v>
                </c:pt>
                <c:pt idx="2069">
                  <c:v>0.04</c:v>
                </c:pt>
                <c:pt idx="2070">
                  <c:v>0.04</c:v>
                </c:pt>
                <c:pt idx="2071">
                  <c:v>0.04</c:v>
                </c:pt>
                <c:pt idx="2072">
                  <c:v>0.04</c:v>
                </c:pt>
                <c:pt idx="2073">
                  <c:v>0.04</c:v>
                </c:pt>
                <c:pt idx="2074">
                  <c:v>0.04</c:v>
                </c:pt>
                <c:pt idx="2075">
                  <c:v>0.04</c:v>
                </c:pt>
                <c:pt idx="2076">
                  <c:v>0.04</c:v>
                </c:pt>
                <c:pt idx="2077">
                  <c:v>0.04</c:v>
                </c:pt>
                <c:pt idx="2078">
                  <c:v>0.04</c:v>
                </c:pt>
                <c:pt idx="2079">
                  <c:v>0.04</c:v>
                </c:pt>
                <c:pt idx="2080">
                  <c:v>0.04</c:v>
                </c:pt>
                <c:pt idx="2081">
                  <c:v>0.06</c:v>
                </c:pt>
                <c:pt idx="2082">
                  <c:v>0.06</c:v>
                </c:pt>
                <c:pt idx="2083">
                  <c:v>0.06</c:v>
                </c:pt>
                <c:pt idx="2084">
                  <c:v>0.06</c:v>
                </c:pt>
                <c:pt idx="2085">
                  <c:v>0.06</c:v>
                </c:pt>
                <c:pt idx="2086">
                  <c:v>0.06</c:v>
                </c:pt>
                <c:pt idx="2087">
                  <c:v>0.06</c:v>
                </c:pt>
                <c:pt idx="2088">
                  <c:v>0.06</c:v>
                </c:pt>
                <c:pt idx="2089">
                  <c:v>0.06</c:v>
                </c:pt>
                <c:pt idx="2090">
                  <c:v>0.06</c:v>
                </c:pt>
                <c:pt idx="2091">
                  <c:v>0.06</c:v>
                </c:pt>
                <c:pt idx="2092">
                  <c:v>0.06</c:v>
                </c:pt>
                <c:pt idx="2093">
                  <c:v>0.06</c:v>
                </c:pt>
                <c:pt idx="2094">
                  <c:v>0.06</c:v>
                </c:pt>
                <c:pt idx="2095">
                  <c:v>0.06</c:v>
                </c:pt>
                <c:pt idx="2096">
                  <c:v>0.06</c:v>
                </c:pt>
                <c:pt idx="2097">
                  <c:v>0.06</c:v>
                </c:pt>
                <c:pt idx="2098">
                  <c:v>0.06</c:v>
                </c:pt>
                <c:pt idx="2099">
                  <c:v>0.06</c:v>
                </c:pt>
                <c:pt idx="2100">
                  <c:v>0.06</c:v>
                </c:pt>
                <c:pt idx="2101">
                  <c:v>0.06</c:v>
                </c:pt>
                <c:pt idx="2102">
                  <c:v>0.06</c:v>
                </c:pt>
                <c:pt idx="2103">
                  <c:v>0.06</c:v>
                </c:pt>
                <c:pt idx="2104">
                  <c:v>0.06</c:v>
                </c:pt>
                <c:pt idx="2105">
                  <c:v>0.06</c:v>
                </c:pt>
                <c:pt idx="2106">
                  <c:v>0.06</c:v>
                </c:pt>
                <c:pt idx="2107">
                  <c:v>0.06</c:v>
                </c:pt>
                <c:pt idx="2108">
                  <c:v>0.06</c:v>
                </c:pt>
                <c:pt idx="2109">
                  <c:v>0.06</c:v>
                </c:pt>
                <c:pt idx="2110">
                  <c:v>0.06</c:v>
                </c:pt>
                <c:pt idx="2111">
                  <c:v>0.06</c:v>
                </c:pt>
                <c:pt idx="2112">
                  <c:v>0.06</c:v>
                </c:pt>
                <c:pt idx="2113">
                  <c:v>0.06</c:v>
                </c:pt>
                <c:pt idx="2114">
                  <c:v>0.06</c:v>
                </c:pt>
                <c:pt idx="2115">
                  <c:v>0.06</c:v>
                </c:pt>
                <c:pt idx="2116">
                  <c:v>0.06</c:v>
                </c:pt>
                <c:pt idx="2117">
                  <c:v>0.06</c:v>
                </c:pt>
                <c:pt idx="2118">
                  <c:v>0.06</c:v>
                </c:pt>
                <c:pt idx="2119">
                  <c:v>0.06</c:v>
                </c:pt>
                <c:pt idx="2120">
                  <c:v>0.06</c:v>
                </c:pt>
                <c:pt idx="2121">
                  <c:v>0.06</c:v>
                </c:pt>
                <c:pt idx="2122">
                  <c:v>0.06</c:v>
                </c:pt>
                <c:pt idx="2123">
                  <c:v>0.06</c:v>
                </c:pt>
                <c:pt idx="2124">
                  <c:v>0.08</c:v>
                </c:pt>
                <c:pt idx="2125">
                  <c:v>0.08</c:v>
                </c:pt>
                <c:pt idx="2126">
                  <c:v>0.08</c:v>
                </c:pt>
                <c:pt idx="2127">
                  <c:v>0.08</c:v>
                </c:pt>
                <c:pt idx="2128">
                  <c:v>0.08</c:v>
                </c:pt>
                <c:pt idx="2129">
                  <c:v>0.08</c:v>
                </c:pt>
                <c:pt idx="2130">
                  <c:v>0.08</c:v>
                </c:pt>
                <c:pt idx="2131">
                  <c:v>0.08</c:v>
                </c:pt>
                <c:pt idx="2132">
                  <c:v>0.08</c:v>
                </c:pt>
                <c:pt idx="2133">
                  <c:v>0.08</c:v>
                </c:pt>
                <c:pt idx="2134">
                  <c:v>0.06</c:v>
                </c:pt>
                <c:pt idx="2135">
                  <c:v>0.06</c:v>
                </c:pt>
                <c:pt idx="2136">
                  <c:v>0.06</c:v>
                </c:pt>
                <c:pt idx="2137">
                  <c:v>0.06</c:v>
                </c:pt>
                <c:pt idx="2138">
                  <c:v>0.06</c:v>
                </c:pt>
                <c:pt idx="2139">
                  <c:v>0.06</c:v>
                </c:pt>
                <c:pt idx="2140">
                  <c:v>0.06</c:v>
                </c:pt>
                <c:pt idx="2141">
                  <c:v>0.06</c:v>
                </c:pt>
                <c:pt idx="2142">
                  <c:v>0.06</c:v>
                </c:pt>
                <c:pt idx="2143">
                  <c:v>0.06</c:v>
                </c:pt>
                <c:pt idx="2144">
                  <c:v>0.06</c:v>
                </c:pt>
                <c:pt idx="2145">
                  <c:v>0.06</c:v>
                </c:pt>
                <c:pt idx="2146">
                  <c:v>0.06</c:v>
                </c:pt>
                <c:pt idx="2147">
                  <c:v>0.06</c:v>
                </c:pt>
                <c:pt idx="2148">
                  <c:v>0.04</c:v>
                </c:pt>
                <c:pt idx="2149">
                  <c:v>0.04</c:v>
                </c:pt>
                <c:pt idx="2150">
                  <c:v>0.04</c:v>
                </c:pt>
                <c:pt idx="2151">
                  <c:v>0.04</c:v>
                </c:pt>
                <c:pt idx="2152">
                  <c:v>0.04</c:v>
                </c:pt>
                <c:pt idx="2153">
                  <c:v>0.04</c:v>
                </c:pt>
                <c:pt idx="2154">
                  <c:v>0.04</c:v>
                </c:pt>
                <c:pt idx="2155">
                  <c:v>0.04</c:v>
                </c:pt>
                <c:pt idx="2156">
                  <c:v>0.04</c:v>
                </c:pt>
                <c:pt idx="2157">
                  <c:v>0.04</c:v>
                </c:pt>
                <c:pt idx="2158">
                  <c:v>0.04</c:v>
                </c:pt>
                <c:pt idx="2159">
                  <c:v>0.04</c:v>
                </c:pt>
                <c:pt idx="2160">
                  <c:v>0.04</c:v>
                </c:pt>
                <c:pt idx="2161">
                  <c:v>0.04</c:v>
                </c:pt>
                <c:pt idx="2162">
                  <c:v>0.04</c:v>
                </c:pt>
                <c:pt idx="2163">
                  <c:v>0.04</c:v>
                </c:pt>
                <c:pt idx="2164">
                  <c:v>0.04</c:v>
                </c:pt>
                <c:pt idx="2165">
                  <c:v>0.04</c:v>
                </c:pt>
                <c:pt idx="2166">
                  <c:v>0.04</c:v>
                </c:pt>
                <c:pt idx="2167">
                  <c:v>0.04</c:v>
                </c:pt>
                <c:pt idx="2168">
                  <c:v>0.04</c:v>
                </c:pt>
                <c:pt idx="2169">
                  <c:v>0.04</c:v>
                </c:pt>
                <c:pt idx="2170">
                  <c:v>0.04</c:v>
                </c:pt>
                <c:pt idx="2171">
                  <c:v>0.04</c:v>
                </c:pt>
                <c:pt idx="2172">
                  <c:v>0.04</c:v>
                </c:pt>
                <c:pt idx="2173">
                  <c:v>0.04</c:v>
                </c:pt>
                <c:pt idx="2174">
                  <c:v>0.02</c:v>
                </c:pt>
                <c:pt idx="2175">
                  <c:v>0.02</c:v>
                </c:pt>
                <c:pt idx="2176">
                  <c:v>0.02</c:v>
                </c:pt>
                <c:pt idx="2177">
                  <c:v>0.02</c:v>
                </c:pt>
                <c:pt idx="2178">
                  <c:v>0.02</c:v>
                </c:pt>
                <c:pt idx="2179">
                  <c:v>0.02</c:v>
                </c:pt>
                <c:pt idx="2180">
                  <c:v>0.02</c:v>
                </c:pt>
                <c:pt idx="2181">
                  <c:v>0.02</c:v>
                </c:pt>
                <c:pt idx="2182">
                  <c:v>0.02</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02</c:v>
                </c:pt>
                <c:pt idx="2202">
                  <c:v>0.02</c:v>
                </c:pt>
                <c:pt idx="2203">
                  <c:v>0.02</c:v>
                </c:pt>
                <c:pt idx="2204">
                  <c:v>0.02</c:v>
                </c:pt>
                <c:pt idx="2205">
                  <c:v>0.02</c:v>
                </c:pt>
                <c:pt idx="2206">
                  <c:v>0.02</c:v>
                </c:pt>
                <c:pt idx="2207">
                  <c:v>0.02</c:v>
                </c:pt>
                <c:pt idx="2208">
                  <c:v>0.02</c:v>
                </c:pt>
                <c:pt idx="2209">
                  <c:v>0.02</c:v>
                </c:pt>
                <c:pt idx="2210">
                  <c:v>0.02</c:v>
                </c:pt>
                <c:pt idx="2211">
                  <c:v>0.02</c:v>
                </c:pt>
                <c:pt idx="2212">
                  <c:v>0.02</c:v>
                </c:pt>
                <c:pt idx="2213">
                  <c:v>0.02</c:v>
                </c:pt>
                <c:pt idx="2214">
                  <c:v>0.02</c:v>
                </c:pt>
                <c:pt idx="2215">
                  <c:v>0.02</c:v>
                </c:pt>
                <c:pt idx="2216">
                  <c:v>0.02</c:v>
                </c:pt>
                <c:pt idx="2217">
                  <c:v>0.02</c:v>
                </c:pt>
                <c:pt idx="2218">
                  <c:v>0.02</c:v>
                </c:pt>
                <c:pt idx="2219">
                  <c:v>0.02</c:v>
                </c:pt>
                <c:pt idx="2220">
                  <c:v>0.02</c:v>
                </c:pt>
                <c:pt idx="2221">
                  <c:v>0.02</c:v>
                </c:pt>
                <c:pt idx="2222">
                  <c:v>0.02</c:v>
                </c:pt>
                <c:pt idx="2223">
                  <c:v>0.02</c:v>
                </c:pt>
                <c:pt idx="2224">
                  <c:v>0.02</c:v>
                </c:pt>
                <c:pt idx="2225">
                  <c:v>0.02</c:v>
                </c:pt>
                <c:pt idx="2226">
                  <c:v>0.02</c:v>
                </c:pt>
                <c:pt idx="2227">
                  <c:v>0.02</c:v>
                </c:pt>
                <c:pt idx="2228">
                  <c:v>0.02</c:v>
                </c:pt>
                <c:pt idx="2229">
                  <c:v>0.02</c:v>
                </c:pt>
                <c:pt idx="2230">
                  <c:v>0.02</c:v>
                </c:pt>
                <c:pt idx="2231">
                  <c:v>0.02</c:v>
                </c:pt>
                <c:pt idx="2232">
                  <c:v>0.02</c:v>
                </c:pt>
                <c:pt idx="2233">
                  <c:v>0.04</c:v>
                </c:pt>
                <c:pt idx="2234">
                  <c:v>0.04</c:v>
                </c:pt>
                <c:pt idx="2235">
                  <c:v>0.04</c:v>
                </c:pt>
                <c:pt idx="2236">
                  <c:v>0.04</c:v>
                </c:pt>
                <c:pt idx="2237">
                  <c:v>0.04</c:v>
                </c:pt>
                <c:pt idx="2238">
                  <c:v>0.04</c:v>
                </c:pt>
                <c:pt idx="2239">
                  <c:v>0.04</c:v>
                </c:pt>
                <c:pt idx="2240">
                  <c:v>0.04</c:v>
                </c:pt>
                <c:pt idx="2241">
                  <c:v>0.04</c:v>
                </c:pt>
                <c:pt idx="2242">
                  <c:v>0.04</c:v>
                </c:pt>
                <c:pt idx="2243">
                  <c:v>0.04</c:v>
                </c:pt>
                <c:pt idx="2244">
                  <c:v>0.04</c:v>
                </c:pt>
                <c:pt idx="2245">
                  <c:v>0.04</c:v>
                </c:pt>
                <c:pt idx="2246">
                  <c:v>0.04</c:v>
                </c:pt>
                <c:pt idx="2247">
                  <c:v>0.04</c:v>
                </c:pt>
                <c:pt idx="2248">
                  <c:v>0.04</c:v>
                </c:pt>
                <c:pt idx="2249">
                  <c:v>0.04</c:v>
                </c:pt>
                <c:pt idx="2250">
                  <c:v>0.04</c:v>
                </c:pt>
                <c:pt idx="2251">
                  <c:v>0.04</c:v>
                </c:pt>
                <c:pt idx="2252">
                  <c:v>0.04</c:v>
                </c:pt>
                <c:pt idx="2253">
                  <c:v>0.04</c:v>
                </c:pt>
                <c:pt idx="2254">
                  <c:v>0.04</c:v>
                </c:pt>
                <c:pt idx="2255">
                  <c:v>0.04</c:v>
                </c:pt>
                <c:pt idx="2256">
                  <c:v>0.04</c:v>
                </c:pt>
                <c:pt idx="2257">
                  <c:v>0.04</c:v>
                </c:pt>
                <c:pt idx="2258">
                  <c:v>0.04</c:v>
                </c:pt>
                <c:pt idx="2259">
                  <c:v>0.04</c:v>
                </c:pt>
                <c:pt idx="2260">
                  <c:v>0.04</c:v>
                </c:pt>
                <c:pt idx="2261">
                  <c:v>0.04</c:v>
                </c:pt>
                <c:pt idx="2262">
                  <c:v>0.04</c:v>
                </c:pt>
                <c:pt idx="2263">
                  <c:v>0.04</c:v>
                </c:pt>
                <c:pt idx="2264">
                  <c:v>0.04</c:v>
                </c:pt>
                <c:pt idx="2265">
                  <c:v>0.04</c:v>
                </c:pt>
                <c:pt idx="2266">
                  <c:v>0.06</c:v>
                </c:pt>
                <c:pt idx="2267">
                  <c:v>0.06</c:v>
                </c:pt>
                <c:pt idx="2268">
                  <c:v>0.06</c:v>
                </c:pt>
                <c:pt idx="2269">
                  <c:v>0.06</c:v>
                </c:pt>
                <c:pt idx="2270">
                  <c:v>0.06</c:v>
                </c:pt>
                <c:pt idx="2271">
                  <c:v>0.06</c:v>
                </c:pt>
                <c:pt idx="2272">
                  <c:v>0.06</c:v>
                </c:pt>
                <c:pt idx="2273">
                  <c:v>0.06</c:v>
                </c:pt>
                <c:pt idx="2274">
                  <c:v>0.06</c:v>
                </c:pt>
                <c:pt idx="2275">
                  <c:v>0.06</c:v>
                </c:pt>
                <c:pt idx="2276">
                  <c:v>0.06</c:v>
                </c:pt>
                <c:pt idx="2277">
                  <c:v>0.06</c:v>
                </c:pt>
                <c:pt idx="2278">
                  <c:v>0.06</c:v>
                </c:pt>
                <c:pt idx="2279">
                  <c:v>0.06</c:v>
                </c:pt>
                <c:pt idx="2280">
                  <c:v>0.06</c:v>
                </c:pt>
                <c:pt idx="2281">
                  <c:v>0.06</c:v>
                </c:pt>
                <c:pt idx="2282">
                  <c:v>0.06</c:v>
                </c:pt>
                <c:pt idx="2283">
                  <c:v>0.06</c:v>
                </c:pt>
                <c:pt idx="2284">
                  <c:v>0.06</c:v>
                </c:pt>
                <c:pt idx="2285">
                  <c:v>0.06</c:v>
                </c:pt>
                <c:pt idx="2286">
                  <c:v>0.06</c:v>
                </c:pt>
                <c:pt idx="2287">
                  <c:v>0.06</c:v>
                </c:pt>
                <c:pt idx="2288">
                  <c:v>0.04</c:v>
                </c:pt>
                <c:pt idx="2289">
                  <c:v>0.04</c:v>
                </c:pt>
                <c:pt idx="2290">
                  <c:v>0.04</c:v>
                </c:pt>
                <c:pt idx="2291">
                  <c:v>0.04</c:v>
                </c:pt>
                <c:pt idx="2292">
                  <c:v>0.04</c:v>
                </c:pt>
                <c:pt idx="2293">
                  <c:v>0.04</c:v>
                </c:pt>
                <c:pt idx="2294">
                  <c:v>0.04</c:v>
                </c:pt>
                <c:pt idx="2295">
                  <c:v>0.04</c:v>
                </c:pt>
                <c:pt idx="2296">
                  <c:v>0.04</c:v>
                </c:pt>
                <c:pt idx="2297">
                  <c:v>0.04</c:v>
                </c:pt>
                <c:pt idx="2298">
                  <c:v>0.04</c:v>
                </c:pt>
                <c:pt idx="2299">
                  <c:v>0.04</c:v>
                </c:pt>
                <c:pt idx="2300">
                  <c:v>0.04</c:v>
                </c:pt>
                <c:pt idx="2301">
                  <c:v>0.04</c:v>
                </c:pt>
                <c:pt idx="2302">
                  <c:v>0.04</c:v>
                </c:pt>
                <c:pt idx="2303">
                  <c:v>0.04</c:v>
                </c:pt>
                <c:pt idx="2304">
                  <c:v>0.04</c:v>
                </c:pt>
                <c:pt idx="2305">
                  <c:v>0.04</c:v>
                </c:pt>
                <c:pt idx="2306">
                  <c:v>0.04</c:v>
                </c:pt>
                <c:pt idx="2307">
                  <c:v>0.04</c:v>
                </c:pt>
                <c:pt idx="2308">
                  <c:v>0.04</c:v>
                </c:pt>
                <c:pt idx="2309">
                  <c:v>0.04</c:v>
                </c:pt>
                <c:pt idx="2310">
                  <c:v>0.04</c:v>
                </c:pt>
                <c:pt idx="2311">
                  <c:v>0.04</c:v>
                </c:pt>
                <c:pt idx="2312">
                  <c:v>0.04</c:v>
                </c:pt>
                <c:pt idx="2313">
                  <c:v>0.04</c:v>
                </c:pt>
                <c:pt idx="2314">
                  <c:v>0.04</c:v>
                </c:pt>
                <c:pt idx="2315">
                  <c:v>0.04</c:v>
                </c:pt>
                <c:pt idx="2316">
                  <c:v>0.04</c:v>
                </c:pt>
                <c:pt idx="2317">
                  <c:v>0.02</c:v>
                </c:pt>
                <c:pt idx="2318">
                  <c:v>0.02</c:v>
                </c:pt>
                <c:pt idx="2319">
                  <c:v>0.02</c:v>
                </c:pt>
                <c:pt idx="2320">
                  <c:v>0.02</c:v>
                </c:pt>
                <c:pt idx="2321">
                  <c:v>0.02</c:v>
                </c:pt>
                <c:pt idx="2322">
                  <c:v>0.02</c:v>
                </c:pt>
                <c:pt idx="2323">
                  <c:v>0.02</c:v>
                </c:pt>
                <c:pt idx="2324">
                  <c:v>0.02</c:v>
                </c:pt>
                <c:pt idx="2325">
                  <c:v>0.02</c:v>
                </c:pt>
                <c:pt idx="2326">
                  <c:v>0.02</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02</c:v>
                </c:pt>
                <c:pt idx="2352">
                  <c:v>0.02</c:v>
                </c:pt>
                <c:pt idx="2353">
                  <c:v>0.02</c:v>
                </c:pt>
                <c:pt idx="2354">
                  <c:v>0.02</c:v>
                </c:pt>
                <c:pt idx="2355">
                  <c:v>0.02</c:v>
                </c:pt>
                <c:pt idx="2356">
                  <c:v>0.02</c:v>
                </c:pt>
                <c:pt idx="2357">
                  <c:v>0.02</c:v>
                </c:pt>
                <c:pt idx="2358">
                  <c:v>0.02</c:v>
                </c:pt>
                <c:pt idx="2359">
                  <c:v>0.02</c:v>
                </c:pt>
                <c:pt idx="2360">
                  <c:v>0.02</c:v>
                </c:pt>
                <c:pt idx="2361">
                  <c:v>0.02</c:v>
                </c:pt>
                <c:pt idx="2362">
                  <c:v>0.02</c:v>
                </c:pt>
                <c:pt idx="2363">
                  <c:v>0.02</c:v>
                </c:pt>
                <c:pt idx="2364">
                  <c:v>0.02</c:v>
                </c:pt>
                <c:pt idx="2365">
                  <c:v>0.02</c:v>
                </c:pt>
                <c:pt idx="2366">
                  <c:v>0.02</c:v>
                </c:pt>
                <c:pt idx="2367">
                  <c:v>0.02</c:v>
                </c:pt>
                <c:pt idx="2368">
                  <c:v>0.02</c:v>
                </c:pt>
                <c:pt idx="2369">
                  <c:v>0.02</c:v>
                </c:pt>
                <c:pt idx="2370">
                  <c:v>0.02</c:v>
                </c:pt>
                <c:pt idx="2371">
                  <c:v>0.02</c:v>
                </c:pt>
                <c:pt idx="2372">
                  <c:v>0.02</c:v>
                </c:pt>
                <c:pt idx="2373">
                  <c:v>0.02</c:v>
                </c:pt>
                <c:pt idx="2374">
                  <c:v>0.02</c:v>
                </c:pt>
                <c:pt idx="2375">
                  <c:v>0.02</c:v>
                </c:pt>
                <c:pt idx="2376">
                  <c:v>0.02</c:v>
                </c:pt>
                <c:pt idx="2377">
                  <c:v>0.02</c:v>
                </c:pt>
                <c:pt idx="2378">
                  <c:v>0.02</c:v>
                </c:pt>
                <c:pt idx="2379">
                  <c:v>0.02</c:v>
                </c:pt>
                <c:pt idx="2380">
                  <c:v>0.02</c:v>
                </c:pt>
                <c:pt idx="2381">
                  <c:v>0.04</c:v>
                </c:pt>
                <c:pt idx="2382">
                  <c:v>0.04</c:v>
                </c:pt>
                <c:pt idx="2383">
                  <c:v>0.04</c:v>
                </c:pt>
                <c:pt idx="2384">
                  <c:v>0.04</c:v>
                </c:pt>
                <c:pt idx="2385">
                  <c:v>0.04</c:v>
                </c:pt>
                <c:pt idx="2386">
                  <c:v>0.04</c:v>
                </c:pt>
                <c:pt idx="2387">
                  <c:v>0.04</c:v>
                </c:pt>
                <c:pt idx="2388">
                  <c:v>0.04</c:v>
                </c:pt>
                <c:pt idx="2389">
                  <c:v>0.04</c:v>
                </c:pt>
                <c:pt idx="2390">
                  <c:v>0.04</c:v>
                </c:pt>
                <c:pt idx="2391">
                  <c:v>0.04</c:v>
                </c:pt>
                <c:pt idx="2392">
                  <c:v>0.04</c:v>
                </c:pt>
                <c:pt idx="2393">
                  <c:v>0.04</c:v>
                </c:pt>
                <c:pt idx="2394">
                  <c:v>0.04</c:v>
                </c:pt>
                <c:pt idx="2395">
                  <c:v>0.04</c:v>
                </c:pt>
                <c:pt idx="2396">
                  <c:v>0.04</c:v>
                </c:pt>
                <c:pt idx="2397">
                  <c:v>0.04</c:v>
                </c:pt>
                <c:pt idx="2398">
                  <c:v>0.04</c:v>
                </c:pt>
                <c:pt idx="2399">
                  <c:v>0.04</c:v>
                </c:pt>
                <c:pt idx="2400">
                  <c:v>0.04</c:v>
                </c:pt>
                <c:pt idx="2401">
                  <c:v>0.04</c:v>
                </c:pt>
                <c:pt idx="2402">
                  <c:v>0.04</c:v>
                </c:pt>
                <c:pt idx="2403">
                  <c:v>0.04</c:v>
                </c:pt>
                <c:pt idx="2404">
                  <c:v>0.04</c:v>
                </c:pt>
                <c:pt idx="2405">
                  <c:v>0.04</c:v>
                </c:pt>
                <c:pt idx="2406">
                  <c:v>0.04</c:v>
                </c:pt>
                <c:pt idx="2407">
                  <c:v>0.04</c:v>
                </c:pt>
                <c:pt idx="2408">
                  <c:v>0.04</c:v>
                </c:pt>
                <c:pt idx="2409">
                  <c:v>0.04</c:v>
                </c:pt>
                <c:pt idx="2410">
                  <c:v>0.04</c:v>
                </c:pt>
                <c:pt idx="2411">
                  <c:v>0.04</c:v>
                </c:pt>
                <c:pt idx="2412">
                  <c:v>0.04</c:v>
                </c:pt>
                <c:pt idx="2413">
                  <c:v>0.04</c:v>
                </c:pt>
                <c:pt idx="2414">
                  <c:v>0.04</c:v>
                </c:pt>
                <c:pt idx="2415">
                  <c:v>0.04</c:v>
                </c:pt>
                <c:pt idx="2416">
                  <c:v>0.06</c:v>
                </c:pt>
                <c:pt idx="2417">
                  <c:v>0.06</c:v>
                </c:pt>
                <c:pt idx="2418">
                  <c:v>0.06</c:v>
                </c:pt>
                <c:pt idx="2419">
                  <c:v>0.06</c:v>
                </c:pt>
                <c:pt idx="2420">
                  <c:v>0.06</c:v>
                </c:pt>
                <c:pt idx="2421">
                  <c:v>0.06</c:v>
                </c:pt>
                <c:pt idx="2422">
                  <c:v>0.06</c:v>
                </c:pt>
                <c:pt idx="2423">
                  <c:v>0.06</c:v>
                </c:pt>
                <c:pt idx="2424">
                  <c:v>0.06</c:v>
                </c:pt>
                <c:pt idx="2425">
                  <c:v>0.06</c:v>
                </c:pt>
                <c:pt idx="2426">
                  <c:v>0.06</c:v>
                </c:pt>
                <c:pt idx="2427">
                  <c:v>0.06</c:v>
                </c:pt>
                <c:pt idx="2428">
                  <c:v>0.06</c:v>
                </c:pt>
                <c:pt idx="2429">
                  <c:v>0.06</c:v>
                </c:pt>
                <c:pt idx="2430">
                  <c:v>0.06</c:v>
                </c:pt>
                <c:pt idx="2431">
                  <c:v>0.06</c:v>
                </c:pt>
                <c:pt idx="2432">
                  <c:v>0.06</c:v>
                </c:pt>
                <c:pt idx="2433">
                  <c:v>0.04</c:v>
                </c:pt>
                <c:pt idx="2434">
                  <c:v>0.04</c:v>
                </c:pt>
                <c:pt idx="2435">
                  <c:v>0.04</c:v>
                </c:pt>
                <c:pt idx="2436">
                  <c:v>0.04</c:v>
                </c:pt>
                <c:pt idx="2437">
                  <c:v>0.04</c:v>
                </c:pt>
                <c:pt idx="2438">
                  <c:v>0.04</c:v>
                </c:pt>
                <c:pt idx="2439">
                  <c:v>0.04</c:v>
                </c:pt>
                <c:pt idx="2440">
                  <c:v>0.04</c:v>
                </c:pt>
                <c:pt idx="2441">
                  <c:v>0.04</c:v>
                </c:pt>
                <c:pt idx="2442">
                  <c:v>0.04</c:v>
                </c:pt>
                <c:pt idx="2443">
                  <c:v>0.04</c:v>
                </c:pt>
                <c:pt idx="2444">
                  <c:v>0.04</c:v>
                </c:pt>
                <c:pt idx="2445">
                  <c:v>0.04</c:v>
                </c:pt>
                <c:pt idx="2446">
                  <c:v>0.04</c:v>
                </c:pt>
                <c:pt idx="2447">
                  <c:v>0.04</c:v>
                </c:pt>
                <c:pt idx="2448">
                  <c:v>0.04</c:v>
                </c:pt>
                <c:pt idx="2449">
                  <c:v>0.04</c:v>
                </c:pt>
                <c:pt idx="2450">
                  <c:v>0.04</c:v>
                </c:pt>
                <c:pt idx="2451">
                  <c:v>0.04</c:v>
                </c:pt>
                <c:pt idx="2452">
                  <c:v>0.04</c:v>
                </c:pt>
                <c:pt idx="2453">
                  <c:v>0.04</c:v>
                </c:pt>
                <c:pt idx="2454">
                  <c:v>0.02</c:v>
                </c:pt>
                <c:pt idx="2455">
                  <c:v>0.02</c:v>
                </c:pt>
                <c:pt idx="2456">
                  <c:v>0.02</c:v>
                </c:pt>
                <c:pt idx="2457">
                  <c:v>0.02</c:v>
                </c:pt>
                <c:pt idx="2458">
                  <c:v>0.02</c:v>
                </c:pt>
                <c:pt idx="2459">
                  <c:v>0.02</c:v>
                </c:pt>
                <c:pt idx="2460">
                  <c:v>0.02</c:v>
                </c:pt>
                <c:pt idx="2461">
                  <c:v>0.02</c:v>
                </c:pt>
                <c:pt idx="2462">
                  <c:v>0.02</c:v>
                </c:pt>
                <c:pt idx="2463">
                  <c:v>0.02</c:v>
                </c:pt>
                <c:pt idx="2464">
                  <c:v>0.02</c:v>
                </c:pt>
                <c:pt idx="2465">
                  <c:v>0.02</c:v>
                </c:pt>
                <c:pt idx="2466">
                  <c:v>0.02</c:v>
                </c:pt>
                <c:pt idx="2467">
                  <c:v>0.02</c:v>
                </c:pt>
                <c:pt idx="2468">
                  <c:v>0.02</c:v>
                </c:pt>
                <c:pt idx="2469">
                  <c:v>0.02</c:v>
                </c:pt>
                <c:pt idx="2470">
                  <c:v>0.02</c:v>
                </c:pt>
                <c:pt idx="2471">
                  <c:v>0.02</c:v>
                </c:pt>
                <c:pt idx="2472">
                  <c:v>0.02</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02</c:v>
                </c:pt>
                <c:pt idx="2522">
                  <c:v>0.02</c:v>
                </c:pt>
                <c:pt idx="2523">
                  <c:v>0.02</c:v>
                </c:pt>
                <c:pt idx="2524">
                  <c:v>0.02</c:v>
                </c:pt>
                <c:pt idx="2525">
                  <c:v>0.02</c:v>
                </c:pt>
                <c:pt idx="2526">
                  <c:v>0.02</c:v>
                </c:pt>
                <c:pt idx="2527">
                  <c:v>0.02</c:v>
                </c:pt>
                <c:pt idx="2528">
                  <c:v>0.02</c:v>
                </c:pt>
                <c:pt idx="2529">
                  <c:v>0.02</c:v>
                </c:pt>
                <c:pt idx="2530">
                  <c:v>0.02</c:v>
                </c:pt>
                <c:pt idx="2531">
                  <c:v>0.02</c:v>
                </c:pt>
                <c:pt idx="2532">
                  <c:v>0.02</c:v>
                </c:pt>
                <c:pt idx="2533">
                  <c:v>0.02</c:v>
                </c:pt>
                <c:pt idx="2534">
                  <c:v>0.04</c:v>
                </c:pt>
                <c:pt idx="2535">
                  <c:v>0.04</c:v>
                </c:pt>
                <c:pt idx="2536">
                  <c:v>0.04</c:v>
                </c:pt>
                <c:pt idx="2537">
                  <c:v>0.04</c:v>
                </c:pt>
                <c:pt idx="2538">
                  <c:v>0.04</c:v>
                </c:pt>
                <c:pt idx="2539">
                  <c:v>0.04</c:v>
                </c:pt>
                <c:pt idx="2540">
                  <c:v>0.04</c:v>
                </c:pt>
                <c:pt idx="2541">
                  <c:v>0.04</c:v>
                </c:pt>
                <c:pt idx="2542">
                  <c:v>0.04</c:v>
                </c:pt>
                <c:pt idx="2543">
                  <c:v>0.04</c:v>
                </c:pt>
                <c:pt idx="2544">
                  <c:v>0.04</c:v>
                </c:pt>
                <c:pt idx="2545">
                  <c:v>0.04</c:v>
                </c:pt>
                <c:pt idx="2546">
                  <c:v>0.04</c:v>
                </c:pt>
                <c:pt idx="2547">
                  <c:v>0.04</c:v>
                </c:pt>
                <c:pt idx="2548">
                  <c:v>0</c:v>
                </c:pt>
              </c:numCache>
            </c:numRef>
          </c:yVal>
          <c:smooth val="1"/>
          <c:extLst xmlns:c16r2="http://schemas.microsoft.com/office/drawing/2015/06/chart">
            <c:ext xmlns:c16="http://schemas.microsoft.com/office/drawing/2014/chart" uri="{C3380CC4-5D6E-409C-BE32-E72D297353CC}">
              <c16:uniqueId val="{00000003-063C-D840-8C15-D9624FE5FFD6}"/>
            </c:ext>
          </c:extLst>
        </c:ser>
        <c:dLbls>
          <c:showLegendKey val="0"/>
          <c:showVal val="0"/>
          <c:showCatName val="0"/>
          <c:showSerName val="0"/>
          <c:showPercent val="0"/>
          <c:showBubbleSize val="0"/>
        </c:dLbls>
        <c:axId val="253358464"/>
        <c:axId val="253360384"/>
        <c:extLst xmlns:c16r2="http://schemas.microsoft.com/office/drawing/2015/06/chart">
          <c:ext xmlns:c15="http://schemas.microsoft.com/office/drawing/2012/chart" uri="{02D57815-91ED-43cb-92C2-25804820EDAC}">
            <c15:filteredScatterSeries>
              <c15:ser>
                <c:idx val="4"/>
                <c:order val="1"/>
                <c:tx>
                  <c:strRef>
                    <c:extLst xmlns:c16r2="http://schemas.microsoft.com/office/drawing/2015/06/chart">
                      <c:ext uri="{02D57815-91ED-43cb-92C2-25804820EDAC}">
                        <c15:formulaRef>
                          <c15:sqref>CO!$F$1</c15:sqref>
                        </c15:formulaRef>
                      </c:ext>
                    </c:extLst>
                    <c:strCache>
                      <c:ptCount val="1"/>
                      <c:pt idx="0">
                        <c:v>CO Diff 5PP</c:v>
                      </c:pt>
                    </c:strCache>
                  </c:strRef>
                </c:tx>
                <c:marker>
                  <c:symbol val="none"/>
                </c:marker>
                <c:xVal>
                  <c:numRef>
                    <c:extLst xmlns:c16r2="http://schemas.microsoft.com/office/drawing/2015/06/chart">
                      <c:ext uri="{02D57815-91ED-43cb-92C2-25804820EDAC}">
                        <c15:formulaRef>
                          <c15:sqref>CO!$A$2:$A$1893</c15:sqref>
                        </c15:formulaRef>
                      </c:ext>
                    </c:extLst>
                    <c:numCache>
                      <c:formatCode>General</c:formatCode>
                      <c:ptCount val="1892"/>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numCache>
                  </c:numRef>
                </c:xVal>
                <c:yVal>
                  <c:numRef>
                    <c:extLst xmlns:c16r2="http://schemas.microsoft.com/office/drawing/2015/06/chart">
                      <c:ext uri="{02D57815-91ED-43cb-92C2-25804820EDAC}">
                        <c15:formulaRef>
                          <c15:sqref>CO!$F$2:$F$1893</c15:sqref>
                        </c15:formulaRef>
                      </c:ext>
                    </c:extLst>
                    <c:numCache>
                      <c:formatCode>General</c:formatCode>
                      <c:ptCount val="189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02</c:v>
                      </c:pt>
                      <c:pt idx="26">
                        <c:v>0.04</c:v>
                      </c:pt>
                      <c:pt idx="27">
                        <c:v>0.06</c:v>
                      </c:pt>
                      <c:pt idx="28">
                        <c:v>0.08</c:v>
                      </c:pt>
                      <c:pt idx="29">
                        <c:v>0.1</c:v>
                      </c:pt>
                      <c:pt idx="30">
                        <c:v>0.14000000000000001</c:v>
                      </c:pt>
                      <c:pt idx="31">
                        <c:v>0.14000000000000001</c:v>
                      </c:pt>
                      <c:pt idx="32">
                        <c:v>0.18</c:v>
                      </c:pt>
                      <c:pt idx="33">
                        <c:v>0.22</c:v>
                      </c:pt>
                      <c:pt idx="34">
                        <c:v>0.28000000000000003</c:v>
                      </c:pt>
                      <c:pt idx="35">
                        <c:v>0.32</c:v>
                      </c:pt>
                      <c:pt idx="36">
                        <c:v>0.38</c:v>
                      </c:pt>
                      <c:pt idx="37">
                        <c:v>0.46</c:v>
                      </c:pt>
                      <c:pt idx="38">
                        <c:v>0.52</c:v>
                      </c:pt>
                      <c:pt idx="39">
                        <c:v>0.6</c:v>
                      </c:pt>
                      <c:pt idx="40">
                        <c:v>0.68</c:v>
                      </c:pt>
                      <c:pt idx="41">
                        <c:v>0.68</c:v>
                      </c:pt>
                      <c:pt idx="42">
                        <c:v>0.76</c:v>
                      </c:pt>
                      <c:pt idx="43">
                        <c:v>0.84</c:v>
                      </c:pt>
                      <c:pt idx="44">
                        <c:v>0.92</c:v>
                      </c:pt>
                      <c:pt idx="45">
                        <c:v>1.02</c:v>
                      </c:pt>
                      <c:pt idx="46">
                        <c:v>1.1000000000000001</c:v>
                      </c:pt>
                      <c:pt idx="47">
                        <c:v>1.2</c:v>
                      </c:pt>
                      <c:pt idx="48">
                        <c:v>1.3</c:v>
                      </c:pt>
                      <c:pt idx="49">
                        <c:v>1.38</c:v>
                      </c:pt>
                      <c:pt idx="50">
                        <c:v>1.38</c:v>
                      </c:pt>
                      <c:pt idx="51">
                        <c:v>1.48</c:v>
                      </c:pt>
                      <c:pt idx="52">
                        <c:v>1.56</c:v>
                      </c:pt>
                      <c:pt idx="53">
                        <c:v>1.66</c:v>
                      </c:pt>
                      <c:pt idx="54">
                        <c:v>1.76</c:v>
                      </c:pt>
                      <c:pt idx="55">
                        <c:v>1.84</c:v>
                      </c:pt>
                      <c:pt idx="56">
                        <c:v>1.94</c:v>
                      </c:pt>
                      <c:pt idx="57">
                        <c:v>2.02</c:v>
                      </c:pt>
                      <c:pt idx="58">
                        <c:v>2.02</c:v>
                      </c:pt>
                      <c:pt idx="59">
                        <c:v>2.1</c:v>
                      </c:pt>
                      <c:pt idx="60">
                        <c:v>2.2000000000000002</c:v>
                      </c:pt>
                      <c:pt idx="61">
                        <c:v>2.2799999999999998</c:v>
                      </c:pt>
                      <c:pt idx="62">
                        <c:v>2.38</c:v>
                      </c:pt>
                      <c:pt idx="63">
                        <c:v>2.46</c:v>
                      </c:pt>
                      <c:pt idx="64">
                        <c:v>2.54</c:v>
                      </c:pt>
                      <c:pt idx="65">
                        <c:v>2.64</c:v>
                      </c:pt>
                      <c:pt idx="66">
                        <c:v>2.72</c:v>
                      </c:pt>
                      <c:pt idx="67">
                        <c:v>2.8</c:v>
                      </c:pt>
                      <c:pt idx="68">
                        <c:v>2.88</c:v>
                      </c:pt>
                      <c:pt idx="69">
                        <c:v>2.88</c:v>
                      </c:pt>
                      <c:pt idx="70">
                        <c:v>2.96</c:v>
                      </c:pt>
                      <c:pt idx="71">
                        <c:v>3.06</c:v>
                      </c:pt>
                      <c:pt idx="72">
                        <c:v>3.12</c:v>
                      </c:pt>
                      <c:pt idx="73">
                        <c:v>3.2</c:v>
                      </c:pt>
                      <c:pt idx="74">
                        <c:v>3.28</c:v>
                      </c:pt>
                      <c:pt idx="75">
                        <c:v>3.36</c:v>
                      </c:pt>
                      <c:pt idx="76">
                        <c:v>3.42</c:v>
                      </c:pt>
                      <c:pt idx="77">
                        <c:v>3.42</c:v>
                      </c:pt>
                      <c:pt idx="78">
                        <c:v>3.58</c:v>
                      </c:pt>
                      <c:pt idx="79">
                        <c:v>3.58</c:v>
                      </c:pt>
                      <c:pt idx="80">
                        <c:v>3.64</c:v>
                      </c:pt>
                      <c:pt idx="81">
                        <c:v>3.7</c:v>
                      </c:pt>
                      <c:pt idx="82">
                        <c:v>3.78</c:v>
                      </c:pt>
                      <c:pt idx="83">
                        <c:v>3.84</c:v>
                      </c:pt>
                      <c:pt idx="84">
                        <c:v>3.92</c:v>
                      </c:pt>
                      <c:pt idx="85">
                        <c:v>3.9799999999999991</c:v>
                      </c:pt>
                      <c:pt idx="86">
                        <c:v>4.04</c:v>
                      </c:pt>
                      <c:pt idx="87">
                        <c:v>4.0999999999999996</c:v>
                      </c:pt>
                      <c:pt idx="88">
                        <c:v>4.0999999999999996</c:v>
                      </c:pt>
                      <c:pt idx="89">
                        <c:v>4.1599999999999984</c:v>
                      </c:pt>
                      <c:pt idx="90">
                        <c:v>4.22</c:v>
                      </c:pt>
                      <c:pt idx="91">
                        <c:v>4.28</c:v>
                      </c:pt>
                      <c:pt idx="92">
                        <c:v>4.34</c:v>
                      </c:pt>
                      <c:pt idx="93">
                        <c:v>4.4000000000000004</c:v>
                      </c:pt>
                      <c:pt idx="94">
                        <c:v>4.46</c:v>
                      </c:pt>
                      <c:pt idx="95">
                        <c:v>4.5</c:v>
                      </c:pt>
                      <c:pt idx="96">
                        <c:v>4.5599999999999996</c:v>
                      </c:pt>
                      <c:pt idx="97">
                        <c:v>4.5599999999999996</c:v>
                      </c:pt>
                      <c:pt idx="98">
                        <c:v>4.6199999999999983</c:v>
                      </c:pt>
                      <c:pt idx="99">
                        <c:v>4.6599999999999984</c:v>
                      </c:pt>
                      <c:pt idx="100">
                        <c:v>4.72</c:v>
                      </c:pt>
                      <c:pt idx="101">
                        <c:v>4.78</c:v>
                      </c:pt>
                      <c:pt idx="102">
                        <c:v>4.8199999999999976</c:v>
                      </c:pt>
                      <c:pt idx="103">
                        <c:v>4.88</c:v>
                      </c:pt>
                      <c:pt idx="104">
                        <c:v>4.9400000000000004</c:v>
                      </c:pt>
                      <c:pt idx="105">
                        <c:v>4.9400000000000004</c:v>
                      </c:pt>
                      <c:pt idx="106">
                        <c:v>4.9800000000000004</c:v>
                      </c:pt>
                      <c:pt idx="107">
                        <c:v>5.04</c:v>
                      </c:pt>
                      <c:pt idx="108">
                        <c:v>5.08</c:v>
                      </c:pt>
                      <c:pt idx="109">
                        <c:v>5.14</c:v>
                      </c:pt>
                      <c:pt idx="110">
                        <c:v>5.18</c:v>
                      </c:pt>
                      <c:pt idx="111">
                        <c:v>5.24</c:v>
                      </c:pt>
                      <c:pt idx="112">
                        <c:v>5.28</c:v>
                      </c:pt>
                      <c:pt idx="113">
                        <c:v>5.3199999999999976</c:v>
                      </c:pt>
                      <c:pt idx="114">
                        <c:v>5.3599999999999977</c:v>
                      </c:pt>
                      <c:pt idx="115">
                        <c:v>5.4</c:v>
                      </c:pt>
                      <c:pt idx="116">
                        <c:v>5.4</c:v>
                      </c:pt>
                      <c:pt idx="117">
                        <c:v>5.44</c:v>
                      </c:pt>
                      <c:pt idx="118">
                        <c:v>5.46</c:v>
                      </c:pt>
                      <c:pt idx="119">
                        <c:v>5.5</c:v>
                      </c:pt>
                      <c:pt idx="120">
                        <c:v>5.52</c:v>
                      </c:pt>
                      <c:pt idx="121">
                        <c:v>5.56</c:v>
                      </c:pt>
                      <c:pt idx="122">
                        <c:v>5.58</c:v>
                      </c:pt>
                      <c:pt idx="123">
                        <c:v>5.6</c:v>
                      </c:pt>
                      <c:pt idx="124">
                        <c:v>5.6199999999999983</c:v>
                      </c:pt>
                      <c:pt idx="125">
                        <c:v>5.6199999999999983</c:v>
                      </c:pt>
                      <c:pt idx="126">
                        <c:v>5.6199999999999983</c:v>
                      </c:pt>
                      <c:pt idx="127">
                        <c:v>5.64</c:v>
                      </c:pt>
                      <c:pt idx="128">
                        <c:v>5.6599999999999984</c:v>
                      </c:pt>
                      <c:pt idx="129">
                        <c:v>5.6599999999999984</c:v>
                      </c:pt>
                      <c:pt idx="130">
                        <c:v>5.6599999999999984</c:v>
                      </c:pt>
                      <c:pt idx="131">
                        <c:v>5.68</c:v>
                      </c:pt>
                      <c:pt idx="132">
                        <c:v>5.68</c:v>
                      </c:pt>
                      <c:pt idx="133">
                        <c:v>5.68</c:v>
                      </c:pt>
                      <c:pt idx="134">
                        <c:v>5.68</c:v>
                      </c:pt>
                      <c:pt idx="135">
                        <c:v>5.68</c:v>
                      </c:pt>
                      <c:pt idx="136">
                        <c:v>5.68</c:v>
                      </c:pt>
                      <c:pt idx="137">
                        <c:v>5.68</c:v>
                      </c:pt>
                      <c:pt idx="138">
                        <c:v>5.6599999999999984</c:v>
                      </c:pt>
                      <c:pt idx="139">
                        <c:v>5.6599999999999984</c:v>
                      </c:pt>
                      <c:pt idx="140">
                        <c:v>5.64</c:v>
                      </c:pt>
                      <c:pt idx="141">
                        <c:v>5.6199999999999983</c:v>
                      </c:pt>
                      <c:pt idx="142">
                        <c:v>5.6199999999999983</c:v>
                      </c:pt>
                      <c:pt idx="143">
                        <c:v>5.6</c:v>
                      </c:pt>
                      <c:pt idx="144">
                        <c:v>5.6</c:v>
                      </c:pt>
                      <c:pt idx="145">
                        <c:v>5.58</c:v>
                      </c:pt>
                      <c:pt idx="146">
                        <c:v>5.56</c:v>
                      </c:pt>
                      <c:pt idx="147">
                        <c:v>5.52</c:v>
                      </c:pt>
                      <c:pt idx="148">
                        <c:v>5.5</c:v>
                      </c:pt>
                      <c:pt idx="149">
                        <c:v>5.48</c:v>
                      </c:pt>
                      <c:pt idx="150">
                        <c:v>5.44</c:v>
                      </c:pt>
                      <c:pt idx="151">
                        <c:v>5.42</c:v>
                      </c:pt>
                      <c:pt idx="152">
                        <c:v>5.38</c:v>
                      </c:pt>
                      <c:pt idx="153">
                        <c:v>5.38</c:v>
                      </c:pt>
                      <c:pt idx="154">
                        <c:v>5.3599999999999977</c:v>
                      </c:pt>
                      <c:pt idx="155">
                        <c:v>5.3199999999999976</c:v>
                      </c:pt>
                      <c:pt idx="156">
                        <c:v>5.3</c:v>
                      </c:pt>
                      <c:pt idx="157">
                        <c:v>5.26</c:v>
                      </c:pt>
                      <c:pt idx="158">
                        <c:v>5.22</c:v>
                      </c:pt>
                      <c:pt idx="159">
                        <c:v>5.18</c:v>
                      </c:pt>
                      <c:pt idx="160">
                        <c:v>5.14</c:v>
                      </c:pt>
                      <c:pt idx="161">
                        <c:v>5.1199999999999983</c:v>
                      </c:pt>
                      <c:pt idx="162">
                        <c:v>5.1199999999999983</c:v>
                      </c:pt>
                      <c:pt idx="163">
                        <c:v>5.08</c:v>
                      </c:pt>
                      <c:pt idx="164">
                        <c:v>5.04</c:v>
                      </c:pt>
                      <c:pt idx="165">
                        <c:v>5</c:v>
                      </c:pt>
                      <c:pt idx="166">
                        <c:v>4.96</c:v>
                      </c:pt>
                      <c:pt idx="167">
                        <c:v>4.92</c:v>
                      </c:pt>
                      <c:pt idx="168">
                        <c:v>4.9000000000000004</c:v>
                      </c:pt>
                      <c:pt idx="169">
                        <c:v>4.8599999999999977</c:v>
                      </c:pt>
                      <c:pt idx="170">
                        <c:v>4.8199999999999976</c:v>
                      </c:pt>
                      <c:pt idx="171">
                        <c:v>4.78</c:v>
                      </c:pt>
                      <c:pt idx="172">
                        <c:v>4.78</c:v>
                      </c:pt>
                      <c:pt idx="173">
                        <c:v>4.74</c:v>
                      </c:pt>
                      <c:pt idx="174">
                        <c:v>4.7</c:v>
                      </c:pt>
                      <c:pt idx="175">
                        <c:v>4.6599999999999984</c:v>
                      </c:pt>
                      <c:pt idx="176">
                        <c:v>4.6199999999999983</c:v>
                      </c:pt>
                      <c:pt idx="177">
                        <c:v>4.58</c:v>
                      </c:pt>
                      <c:pt idx="178">
                        <c:v>4.54</c:v>
                      </c:pt>
                      <c:pt idx="179">
                        <c:v>4.5</c:v>
                      </c:pt>
                      <c:pt idx="180">
                        <c:v>4.46</c:v>
                      </c:pt>
                      <c:pt idx="181">
                        <c:v>4.46</c:v>
                      </c:pt>
                      <c:pt idx="182">
                        <c:v>4.42</c:v>
                      </c:pt>
                      <c:pt idx="183">
                        <c:v>4.38</c:v>
                      </c:pt>
                      <c:pt idx="184">
                        <c:v>4.34</c:v>
                      </c:pt>
                      <c:pt idx="185">
                        <c:v>4.3</c:v>
                      </c:pt>
                      <c:pt idx="186">
                        <c:v>4.26</c:v>
                      </c:pt>
                      <c:pt idx="187">
                        <c:v>4.24</c:v>
                      </c:pt>
                      <c:pt idx="188">
                        <c:v>4.2</c:v>
                      </c:pt>
                      <c:pt idx="189">
                        <c:v>4.1599999999999984</c:v>
                      </c:pt>
                      <c:pt idx="190">
                        <c:v>4.1599999999999984</c:v>
                      </c:pt>
                      <c:pt idx="191">
                        <c:v>4.1199999999999983</c:v>
                      </c:pt>
                      <c:pt idx="192">
                        <c:v>4.0999999999999996</c:v>
                      </c:pt>
                      <c:pt idx="193">
                        <c:v>4.0599999999999996</c:v>
                      </c:pt>
                      <c:pt idx="194">
                        <c:v>4.0199999999999996</c:v>
                      </c:pt>
                      <c:pt idx="195">
                        <c:v>3.9799999999999991</c:v>
                      </c:pt>
                      <c:pt idx="196">
                        <c:v>3.96</c:v>
                      </c:pt>
                      <c:pt idx="197">
                        <c:v>3.92</c:v>
                      </c:pt>
                      <c:pt idx="198">
                        <c:v>3.88</c:v>
                      </c:pt>
                      <c:pt idx="199">
                        <c:v>3.84</c:v>
                      </c:pt>
                      <c:pt idx="200">
                        <c:v>3.84</c:v>
                      </c:pt>
                      <c:pt idx="201">
                        <c:v>3.82</c:v>
                      </c:pt>
                      <c:pt idx="202">
                        <c:v>3.78</c:v>
                      </c:pt>
                      <c:pt idx="203">
                        <c:v>3.74</c:v>
                      </c:pt>
                      <c:pt idx="204">
                        <c:v>3.7</c:v>
                      </c:pt>
                      <c:pt idx="205">
                        <c:v>3.68</c:v>
                      </c:pt>
                      <c:pt idx="206">
                        <c:v>3.64</c:v>
                      </c:pt>
                      <c:pt idx="207">
                        <c:v>3.64</c:v>
                      </c:pt>
                      <c:pt idx="208">
                        <c:v>3.6</c:v>
                      </c:pt>
                      <c:pt idx="209">
                        <c:v>3.56</c:v>
                      </c:pt>
                      <c:pt idx="210">
                        <c:v>3.54</c:v>
                      </c:pt>
                      <c:pt idx="211">
                        <c:v>3.5</c:v>
                      </c:pt>
                      <c:pt idx="212">
                        <c:v>3.46</c:v>
                      </c:pt>
                      <c:pt idx="213">
                        <c:v>3.42</c:v>
                      </c:pt>
                      <c:pt idx="214">
                        <c:v>3.4</c:v>
                      </c:pt>
                      <c:pt idx="215">
                        <c:v>3.36</c:v>
                      </c:pt>
                      <c:pt idx="216">
                        <c:v>3.32</c:v>
                      </c:pt>
                      <c:pt idx="217">
                        <c:v>3.3</c:v>
                      </c:pt>
                      <c:pt idx="218">
                        <c:v>3.3</c:v>
                      </c:pt>
                      <c:pt idx="219">
                        <c:v>3.26</c:v>
                      </c:pt>
                      <c:pt idx="220">
                        <c:v>3.22</c:v>
                      </c:pt>
                      <c:pt idx="221">
                        <c:v>3.2</c:v>
                      </c:pt>
                      <c:pt idx="222">
                        <c:v>3.16</c:v>
                      </c:pt>
                      <c:pt idx="223">
                        <c:v>3.12</c:v>
                      </c:pt>
                      <c:pt idx="224">
                        <c:v>3.08</c:v>
                      </c:pt>
                      <c:pt idx="225">
                        <c:v>3.06</c:v>
                      </c:pt>
                      <c:pt idx="226">
                        <c:v>3.02</c:v>
                      </c:pt>
                      <c:pt idx="227">
                        <c:v>2.98</c:v>
                      </c:pt>
                      <c:pt idx="228">
                        <c:v>2.98</c:v>
                      </c:pt>
                      <c:pt idx="229">
                        <c:v>2.94</c:v>
                      </c:pt>
                      <c:pt idx="230">
                        <c:v>2.9</c:v>
                      </c:pt>
                      <c:pt idx="231">
                        <c:v>2.88</c:v>
                      </c:pt>
                      <c:pt idx="232">
                        <c:v>2.84</c:v>
                      </c:pt>
                      <c:pt idx="233">
                        <c:v>2.8</c:v>
                      </c:pt>
                      <c:pt idx="234">
                        <c:v>2.76</c:v>
                      </c:pt>
                      <c:pt idx="235">
                        <c:v>2.72</c:v>
                      </c:pt>
                      <c:pt idx="236">
                        <c:v>2.72</c:v>
                      </c:pt>
                      <c:pt idx="237">
                        <c:v>2.68</c:v>
                      </c:pt>
                      <c:pt idx="238">
                        <c:v>2.64</c:v>
                      </c:pt>
                      <c:pt idx="239">
                        <c:v>2.6</c:v>
                      </c:pt>
                      <c:pt idx="240">
                        <c:v>2.56</c:v>
                      </c:pt>
                      <c:pt idx="241">
                        <c:v>2.52</c:v>
                      </c:pt>
                      <c:pt idx="242">
                        <c:v>2.5</c:v>
                      </c:pt>
                      <c:pt idx="243">
                        <c:v>2.46</c:v>
                      </c:pt>
                      <c:pt idx="244">
                        <c:v>2.42</c:v>
                      </c:pt>
                      <c:pt idx="245">
                        <c:v>2.38</c:v>
                      </c:pt>
                      <c:pt idx="246">
                        <c:v>2.36</c:v>
                      </c:pt>
                      <c:pt idx="247">
                        <c:v>2.36</c:v>
                      </c:pt>
                      <c:pt idx="248">
                        <c:v>2.3199999999999981</c:v>
                      </c:pt>
                      <c:pt idx="249">
                        <c:v>2.2999999999999998</c:v>
                      </c:pt>
                      <c:pt idx="250">
                        <c:v>2.2599999999999998</c:v>
                      </c:pt>
                      <c:pt idx="251">
                        <c:v>2.2400000000000002</c:v>
                      </c:pt>
                      <c:pt idx="252">
                        <c:v>2.2000000000000002</c:v>
                      </c:pt>
                      <c:pt idx="253">
                        <c:v>2.1800000000000002</c:v>
                      </c:pt>
                      <c:pt idx="254">
                        <c:v>2.16</c:v>
                      </c:pt>
                      <c:pt idx="255">
                        <c:v>2.12</c:v>
                      </c:pt>
                      <c:pt idx="256">
                        <c:v>2.12</c:v>
                      </c:pt>
                      <c:pt idx="257">
                        <c:v>2.1</c:v>
                      </c:pt>
                      <c:pt idx="258">
                        <c:v>2.08</c:v>
                      </c:pt>
                      <c:pt idx="259">
                        <c:v>2.06</c:v>
                      </c:pt>
                      <c:pt idx="260">
                        <c:v>2.04</c:v>
                      </c:pt>
                      <c:pt idx="261">
                        <c:v>2</c:v>
                      </c:pt>
                      <c:pt idx="262">
                        <c:v>1.98</c:v>
                      </c:pt>
                      <c:pt idx="263">
                        <c:v>1.96</c:v>
                      </c:pt>
                      <c:pt idx="264">
                        <c:v>1.96</c:v>
                      </c:pt>
                      <c:pt idx="265">
                        <c:v>1.94</c:v>
                      </c:pt>
                      <c:pt idx="266">
                        <c:v>1.92</c:v>
                      </c:pt>
                      <c:pt idx="267">
                        <c:v>1.9</c:v>
                      </c:pt>
                      <c:pt idx="268">
                        <c:v>1.88</c:v>
                      </c:pt>
                      <c:pt idx="269">
                        <c:v>1.86</c:v>
                      </c:pt>
                      <c:pt idx="270">
                        <c:v>1.84</c:v>
                      </c:pt>
                      <c:pt idx="271">
                        <c:v>1.82</c:v>
                      </c:pt>
                      <c:pt idx="272">
                        <c:v>1.82</c:v>
                      </c:pt>
                      <c:pt idx="273">
                        <c:v>1.8</c:v>
                      </c:pt>
                      <c:pt idx="274">
                        <c:v>1.78</c:v>
                      </c:pt>
                      <c:pt idx="275">
                        <c:v>1.78</c:v>
                      </c:pt>
                      <c:pt idx="276">
                        <c:v>1.76</c:v>
                      </c:pt>
                      <c:pt idx="277">
                        <c:v>1.74</c:v>
                      </c:pt>
                      <c:pt idx="278">
                        <c:v>1.74</c:v>
                      </c:pt>
                      <c:pt idx="279">
                        <c:v>1.72</c:v>
                      </c:pt>
                      <c:pt idx="280">
                        <c:v>1.7</c:v>
                      </c:pt>
                      <c:pt idx="281">
                        <c:v>1.7</c:v>
                      </c:pt>
                      <c:pt idx="282">
                        <c:v>1.7</c:v>
                      </c:pt>
                      <c:pt idx="283">
                        <c:v>1.68</c:v>
                      </c:pt>
                      <c:pt idx="284">
                        <c:v>1.68</c:v>
                      </c:pt>
                      <c:pt idx="285">
                        <c:v>1.66</c:v>
                      </c:pt>
                      <c:pt idx="286">
                        <c:v>1.64</c:v>
                      </c:pt>
                      <c:pt idx="287">
                        <c:v>1.64</c:v>
                      </c:pt>
                      <c:pt idx="288">
                        <c:v>1.62</c:v>
                      </c:pt>
                      <c:pt idx="289">
                        <c:v>1.62</c:v>
                      </c:pt>
                      <c:pt idx="290">
                        <c:v>1.6</c:v>
                      </c:pt>
                      <c:pt idx="291">
                        <c:v>1.6</c:v>
                      </c:pt>
                      <c:pt idx="292">
                        <c:v>1.58</c:v>
                      </c:pt>
                      <c:pt idx="293">
                        <c:v>1.58</c:v>
                      </c:pt>
                      <c:pt idx="294">
                        <c:v>1.58</c:v>
                      </c:pt>
                      <c:pt idx="295">
                        <c:v>1.56</c:v>
                      </c:pt>
                      <c:pt idx="296">
                        <c:v>1.56</c:v>
                      </c:pt>
                      <c:pt idx="297">
                        <c:v>1.54</c:v>
                      </c:pt>
                      <c:pt idx="298">
                        <c:v>1.52</c:v>
                      </c:pt>
                      <c:pt idx="299">
                        <c:v>1.52</c:v>
                      </c:pt>
                      <c:pt idx="300">
                        <c:v>1.52</c:v>
                      </c:pt>
                      <c:pt idx="301">
                        <c:v>1.5</c:v>
                      </c:pt>
                      <c:pt idx="302">
                        <c:v>1.48</c:v>
                      </c:pt>
                      <c:pt idx="303">
                        <c:v>1.48</c:v>
                      </c:pt>
                      <c:pt idx="304">
                        <c:v>1.48</c:v>
                      </c:pt>
                      <c:pt idx="305">
                        <c:v>1.46</c:v>
                      </c:pt>
                      <c:pt idx="306">
                        <c:v>1.46</c:v>
                      </c:pt>
                      <c:pt idx="307">
                        <c:v>1.44</c:v>
                      </c:pt>
                      <c:pt idx="308">
                        <c:v>1.44</c:v>
                      </c:pt>
                      <c:pt idx="309">
                        <c:v>1.44</c:v>
                      </c:pt>
                      <c:pt idx="310">
                        <c:v>1.42</c:v>
                      </c:pt>
                      <c:pt idx="311">
                        <c:v>1.42</c:v>
                      </c:pt>
                      <c:pt idx="312">
                        <c:v>1.42</c:v>
                      </c:pt>
                      <c:pt idx="313">
                        <c:v>1.42</c:v>
                      </c:pt>
                      <c:pt idx="314">
                        <c:v>1.4</c:v>
                      </c:pt>
                      <c:pt idx="315">
                        <c:v>1.4</c:v>
                      </c:pt>
                      <c:pt idx="316">
                        <c:v>1.4</c:v>
                      </c:pt>
                      <c:pt idx="317">
                        <c:v>1.38</c:v>
                      </c:pt>
                      <c:pt idx="318">
                        <c:v>1.38</c:v>
                      </c:pt>
                      <c:pt idx="319">
                        <c:v>1.38</c:v>
                      </c:pt>
                      <c:pt idx="320">
                        <c:v>1.36</c:v>
                      </c:pt>
                      <c:pt idx="321">
                        <c:v>1.36</c:v>
                      </c:pt>
                      <c:pt idx="322">
                        <c:v>1.36</c:v>
                      </c:pt>
                      <c:pt idx="323">
                        <c:v>1.36</c:v>
                      </c:pt>
                      <c:pt idx="324">
                        <c:v>1.36</c:v>
                      </c:pt>
                      <c:pt idx="325">
                        <c:v>1.34</c:v>
                      </c:pt>
                      <c:pt idx="326">
                        <c:v>1.34</c:v>
                      </c:pt>
                      <c:pt idx="327">
                        <c:v>1.34</c:v>
                      </c:pt>
                      <c:pt idx="328">
                        <c:v>1.34</c:v>
                      </c:pt>
                      <c:pt idx="329">
                        <c:v>1.32</c:v>
                      </c:pt>
                      <c:pt idx="330">
                        <c:v>1.32</c:v>
                      </c:pt>
                      <c:pt idx="331">
                        <c:v>1.32</c:v>
                      </c:pt>
                      <c:pt idx="332">
                        <c:v>1.32</c:v>
                      </c:pt>
                      <c:pt idx="333">
                        <c:v>1.32</c:v>
                      </c:pt>
                      <c:pt idx="334">
                        <c:v>1.3</c:v>
                      </c:pt>
                      <c:pt idx="335">
                        <c:v>1.3</c:v>
                      </c:pt>
                      <c:pt idx="336">
                        <c:v>1.3</c:v>
                      </c:pt>
                      <c:pt idx="337">
                        <c:v>1.3</c:v>
                      </c:pt>
                      <c:pt idx="338">
                        <c:v>1.3</c:v>
                      </c:pt>
                      <c:pt idx="339">
                        <c:v>1.28</c:v>
                      </c:pt>
                      <c:pt idx="340">
                        <c:v>1.28</c:v>
                      </c:pt>
                      <c:pt idx="341">
                        <c:v>1.28</c:v>
                      </c:pt>
                      <c:pt idx="342">
                        <c:v>1.28</c:v>
                      </c:pt>
                      <c:pt idx="343">
                        <c:v>1.28</c:v>
                      </c:pt>
                      <c:pt idx="344">
                        <c:v>1.28</c:v>
                      </c:pt>
                      <c:pt idx="345">
                        <c:v>1.28</c:v>
                      </c:pt>
                      <c:pt idx="346">
                        <c:v>1.28</c:v>
                      </c:pt>
                      <c:pt idx="347">
                        <c:v>1.28</c:v>
                      </c:pt>
                      <c:pt idx="348">
                        <c:v>1.28</c:v>
                      </c:pt>
                      <c:pt idx="349">
                        <c:v>1.28</c:v>
                      </c:pt>
                      <c:pt idx="350">
                        <c:v>1.28</c:v>
                      </c:pt>
                      <c:pt idx="351">
                        <c:v>1.26</c:v>
                      </c:pt>
                      <c:pt idx="352">
                        <c:v>1.26</c:v>
                      </c:pt>
                      <c:pt idx="353">
                        <c:v>1.26</c:v>
                      </c:pt>
                      <c:pt idx="354">
                        <c:v>1.26</c:v>
                      </c:pt>
                      <c:pt idx="355">
                        <c:v>1.26</c:v>
                      </c:pt>
                      <c:pt idx="356">
                        <c:v>1.26</c:v>
                      </c:pt>
                      <c:pt idx="357">
                        <c:v>1.26</c:v>
                      </c:pt>
                      <c:pt idx="358">
                        <c:v>1.26</c:v>
                      </c:pt>
                      <c:pt idx="359">
                        <c:v>1.26</c:v>
                      </c:pt>
                      <c:pt idx="360">
                        <c:v>1.26</c:v>
                      </c:pt>
                      <c:pt idx="361">
                        <c:v>1.26</c:v>
                      </c:pt>
                      <c:pt idx="362">
                        <c:v>1.26</c:v>
                      </c:pt>
                      <c:pt idx="363">
                        <c:v>1.26</c:v>
                      </c:pt>
                      <c:pt idx="364">
                        <c:v>1.26</c:v>
                      </c:pt>
                      <c:pt idx="365">
                        <c:v>1.26</c:v>
                      </c:pt>
                      <c:pt idx="366">
                        <c:v>1.26</c:v>
                      </c:pt>
                      <c:pt idx="367">
                        <c:v>1.26</c:v>
                      </c:pt>
                      <c:pt idx="368">
                        <c:v>1.26</c:v>
                      </c:pt>
                      <c:pt idx="369">
                        <c:v>1.26</c:v>
                      </c:pt>
                      <c:pt idx="370">
                        <c:v>1.26</c:v>
                      </c:pt>
                      <c:pt idx="371">
                        <c:v>1.26</c:v>
                      </c:pt>
                      <c:pt idx="372">
                        <c:v>1.26</c:v>
                      </c:pt>
                      <c:pt idx="373">
                        <c:v>1.26</c:v>
                      </c:pt>
                      <c:pt idx="374">
                        <c:v>1.26</c:v>
                      </c:pt>
                      <c:pt idx="375">
                        <c:v>1.26</c:v>
                      </c:pt>
                      <c:pt idx="376">
                        <c:v>1.26</c:v>
                      </c:pt>
                      <c:pt idx="377">
                        <c:v>1.26</c:v>
                      </c:pt>
                      <c:pt idx="378">
                        <c:v>1.26</c:v>
                      </c:pt>
                      <c:pt idx="379">
                        <c:v>1.26</c:v>
                      </c:pt>
                      <c:pt idx="380">
                        <c:v>1.26</c:v>
                      </c:pt>
                      <c:pt idx="381">
                        <c:v>1.26</c:v>
                      </c:pt>
                      <c:pt idx="382">
                        <c:v>1.26</c:v>
                      </c:pt>
                      <c:pt idx="383">
                        <c:v>1.26</c:v>
                      </c:pt>
                      <c:pt idx="384">
                        <c:v>1.26</c:v>
                      </c:pt>
                      <c:pt idx="385">
                        <c:v>1.26</c:v>
                      </c:pt>
                      <c:pt idx="386">
                        <c:v>1.26</c:v>
                      </c:pt>
                      <c:pt idx="387">
                        <c:v>1.26</c:v>
                      </c:pt>
                      <c:pt idx="388">
                        <c:v>1.26</c:v>
                      </c:pt>
                      <c:pt idx="389">
                        <c:v>1.26</c:v>
                      </c:pt>
                      <c:pt idx="390">
                        <c:v>1.26</c:v>
                      </c:pt>
                      <c:pt idx="391">
                        <c:v>1.26</c:v>
                      </c:pt>
                      <c:pt idx="392">
                        <c:v>1.24</c:v>
                      </c:pt>
                      <c:pt idx="393">
                        <c:v>1.24</c:v>
                      </c:pt>
                      <c:pt idx="394">
                        <c:v>1.24</c:v>
                      </c:pt>
                      <c:pt idx="395">
                        <c:v>1.24</c:v>
                      </c:pt>
                      <c:pt idx="396">
                        <c:v>1.24</c:v>
                      </c:pt>
                      <c:pt idx="397">
                        <c:v>1.24</c:v>
                      </c:pt>
                      <c:pt idx="398">
                        <c:v>1.24</c:v>
                      </c:pt>
                      <c:pt idx="399">
                        <c:v>1.24</c:v>
                      </c:pt>
                      <c:pt idx="400">
                        <c:v>1.24</c:v>
                      </c:pt>
                      <c:pt idx="401">
                        <c:v>1.24</c:v>
                      </c:pt>
                      <c:pt idx="402">
                        <c:v>1.24</c:v>
                      </c:pt>
                      <c:pt idx="403">
                        <c:v>1.24</c:v>
                      </c:pt>
                      <c:pt idx="404">
                        <c:v>1.24</c:v>
                      </c:pt>
                      <c:pt idx="405">
                        <c:v>1.24</c:v>
                      </c:pt>
                      <c:pt idx="406">
                        <c:v>1.24</c:v>
                      </c:pt>
                      <c:pt idx="407">
                        <c:v>1.24</c:v>
                      </c:pt>
                      <c:pt idx="408">
                        <c:v>1.24</c:v>
                      </c:pt>
                      <c:pt idx="409">
                        <c:v>1.24</c:v>
                      </c:pt>
                      <c:pt idx="410">
                        <c:v>1.24</c:v>
                      </c:pt>
                      <c:pt idx="411">
                        <c:v>1.24</c:v>
                      </c:pt>
                      <c:pt idx="412">
                        <c:v>1.24</c:v>
                      </c:pt>
                      <c:pt idx="413">
                        <c:v>1.24</c:v>
                      </c:pt>
                      <c:pt idx="414">
                        <c:v>1.24</c:v>
                      </c:pt>
                      <c:pt idx="415">
                        <c:v>1.24</c:v>
                      </c:pt>
                      <c:pt idx="416">
                        <c:v>1.24</c:v>
                      </c:pt>
                      <c:pt idx="417">
                        <c:v>1.24</c:v>
                      </c:pt>
                      <c:pt idx="418">
                        <c:v>1.24</c:v>
                      </c:pt>
                      <c:pt idx="419">
                        <c:v>1.22</c:v>
                      </c:pt>
                      <c:pt idx="420">
                        <c:v>1.22</c:v>
                      </c:pt>
                      <c:pt idx="421">
                        <c:v>1.22</c:v>
                      </c:pt>
                      <c:pt idx="422">
                        <c:v>1.22</c:v>
                      </c:pt>
                      <c:pt idx="423">
                        <c:v>1.22</c:v>
                      </c:pt>
                      <c:pt idx="424">
                        <c:v>1.22</c:v>
                      </c:pt>
                      <c:pt idx="425">
                        <c:v>1.22</c:v>
                      </c:pt>
                      <c:pt idx="426">
                        <c:v>1.22</c:v>
                      </c:pt>
                      <c:pt idx="427">
                        <c:v>1.22</c:v>
                      </c:pt>
                      <c:pt idx="428">
                        <c:v>1.22</c:v>
                      </c:pt>
                      <c:pt idx="429">
                        <c:v>1.22</c:v>
                      </c:pt>
                      <c:pt idx="430">
                        <c:v>1.22</c:v>
                      </c:pt>
                      <c:pt idx="431">
                        <c:v>1.22</c:v>
                      </c:pt>
                      <c:pt idx="432">
                        <c:v>1.22</c:v>
                      </c:pt>
                      <c:pt idx="433">
                        <c:v>1.22</c:v>
                      </c:pt>
                      <c:pt idx="434">
                        <c:v>1.22</c:v>
                      </c:pt>
                      <c:pt idx="435">
                        <c:v>1.22</c:v>
                      </c:pt>
                      <c:pt idx="436">
                        <c:v>1.22</c:v>
                      </c:pt>
                      <c:pt idx="437">
                        <c:v>1.22</c:v>
                      </c:pt>
                      <c:pt idx="438">
                        <c:v>1.22</c:v>
                      </c:pt>
                      <c:pt idx="439">
                        <c:v>1.22</c:v>
                      </c:pt>
                      <c:pt idx="440">
                        <c:v>1.22</c:v>
                      </c:pt>
                      <c:pt idx="441">
                        <c:v>1.22</c:v>
                      </c:pt>
                      <c:pt idx="442">
                        <c:v>1.22</c:v>
                      </c:pt>
                      <c:pt idx="443">
                        <c:v>1.22</c:v>
                      </c:pt>
                      <c:pt idx="444">
                        <c:v>1.22</c:v>
                      </c:pt>
                      <c:pt idx="445">
                        <c:v>1.22</c:v>
                      </c:pt>
                      <c:pt idx="446">
                        <c:v>1.22</c:v>
                      </c:pt>
                      <c:pt idx="447">
                        <c:v>1.22</c:v>
                      </c:pt>
                      <c:pt idx="448">
                        <c:v>1.22</c:v>
                      </c:pt>
                      <c:pt idx="449">
                        <c:v>1.22</c:v>
                      </c:pt>
                      <c:pt idx="450">
                        <c:v>1.22</c:v>
                      </c:pt>
                      <c:pt idx="451">
                        <c:v>1.22</c:v>
                      </c:pt>
                      <c:pt idx="452">
                        <c:v>1.22</c:v>
                      </c:pt>
                      <c:pt idx="453">
                        <c:v>1.24</c:v>
                      </c:pt>
                      <c:pt idx="454">
                        <c:v>1.24</c:v>
                      </c:pt>
                      <c:pt idx="455">
                        <c:v>1.24</c:v>
                      </c:pt>
                      <c:pt idx="456">
                        <c:v>1.24</c:v>
                      </c:pt>
                      <c:pt idx="457">
                        <c:v>1.24</c:v>
                      </c:pt>
                      <c:pt idx="458">
                        <c:v>1.24</c:v>
                      </c:pt>
                      <c:pt idx="459">
                        <c:v>1.24</c:v>
                      </c:pt>
                      <c:pt idx="460">
                        <c:v>1.24</c:v>
                      </c:pt>
                      <c:pt idx="461">
                        <c:v>1.24</c:v>
                      </c:pt>
                      <c:pt idx="462">
                        <c:v>1.24</c:v>
                      </c:pt>
                      <c:pt idx="463">
                        <c:v>1.24</c:v>
                      </c:pt>
                      <c:pt idx="464">
                        <c:v>1.24</c:v>
                      </c:pt>
                      <c:pt idx="465">
                        <c:v>1.26</c:v>
                      </c:pt>
                      <c:pt idx="466">
                        <c:v>1.26</c:v>
                      </c:pt>
                      <c:pt idx="467">
                        <c:v>1.26</c:v>
                      </c:pt>
                      <c:pt idx="468">
                        <c:v>1.26</c:v>
                      </c:pt>
                      <c:pt idx="469">
                        <c:v>1.26</c:v>
                      </c:pt>
                      <c:pt idx="470">
                        <c:v>1.26</c:v>
                      </c:pt>
                      <c:pt idx="471">
                        <c:v>1.26</c:v>
                      </c:pt>
                      <c:pt idx="472">
                        <c:v>1.26</c:v>
                      </c:pt>
                      <c:pt idx="473">
                        <c:v>1.26</c:v>
                      </c:pt>
                      <c:pt idx="474">
                        <c:v>1.26</c:v>
                      </c:pt>
                      <c:pt idx="475">
                        <c:v>1.28</c:v>
                      </c:pt>
                      <c:pt idx="476">
                        <c:v>1.28</c:v>
                      </c:pt>
                      <c:pt idx="477">
                        <c:v>1.28</c:v>
                      </c:pt>
                      <c:pt idx="478">
                        <c:v>1.28</c:v>
                      </c:pt>
                      <c:pt idx="479">
                        <c:v>1.28</c:v>
                      </c:pt>
                      <c:pt idx="480">
                        <c:v>1.28</c:v>
                      </c:pt>
                      <c:pt idx="481">
                        <c:v>1.28</c:v>
                      </c:pt>
                      <c:pt idx="482">
                        <c:v>1.28</c:v>
                      </c:pt>
                      <c:pt idx="483">
                        <c:v>1.28</c:v>
                      </c:pt>
                      <c:pt idx="484">
                        <c:v>1.28</c:v>
                      </c:pt>
                      <c:pt idx="485">
                        <c:v>1.28</c:v>
                      </c:pt>
                      <c:pt idx="486">
                        <c:v>1.28</c:v>
                      </c:pt>
                      <c:pt idx="487">
                        <c:v>1.3</c:v>
                      </c:pt>
                      <c:pt idx="488">
                        <c:v>1.3</c:v>
                      </c:pt>
                      <c:pt idx="489">
                        <c:v>1.3</c:v>
                      </c:pt>
                      <c:pt idx="490">
                        <c:v>1.3</c:v>
                      </c:pt>
                      <c:pt idx="491">
                        <c:v>1.3</c:v>
                      </c:pt>
                      <c:pt idx="492">
                        <c:v>1.3</c:v>
                      </c:pt>
                      <c:pt idx="493">
                        <c:v>1.3</c:v>
                      </c:pt>
                      <c:pt idx="494">
                        <c:v>1.3</c:v>
                      </c:pt>
                      <c:pt idx="495">
                        <c:v>1.3</c:v>
                      </c:pt>
                      <c:pt idx="496">
                        <c:v>1.32</c:v>
                      </c:pt>
                      <c:pt idx="497">
                        <c:v>1.32</c:v>
                      </c:pt>
                      <c:pt idx="498">
                        <c:v>1.32</c:v>
                      </c:pt>
                      <c:pt idx="499">
                        <c:v>1.32</c:v>
                      </c:pt>
                      <c:pt idx="500">
                        <c:v>1.32</c:v>
                      </c:pt>
                      <c:pt idx="501">
                        <c:v>1.32</c:v>
                      </c:pt>
                      <c:pt idx="502">
                        <c:v>1.32</c:v>
                      </c:pt>
                      <c:pt idx="503">
                        <c:v>1.32</c:v>
                      </c:pt>
                      <c:pt idx="504">
                        <c:v>1.32</c:v>
                      </c:pt>
                      <c:pt idx="505">
                        <c:v>1.32</c:v>
                      </c:pt>
                      <c:pt idx="506">
                        <c:v>1.32</c:v>
                      </c:pt>
                      <c:pt idx="507">
                        <c:v>1.32</c:v>
                      </c:pt>
                      <c:pt idx="508">
                        <c:v>1.32</c:v>
                      </c:pt>
                      <c:pt idx="509">
                        <c:v>1.32</c:v>
                      </c:pt>
                      <c:pt idx="510">
                        <c:v>1.32</c:v>
                      </c:pt>
                      <c:pt idx="511">
                        <c:v>1.3</c:v>
                      </c:pt>
                      <c:pt idx="512">
                        <c:v>1.3</c:v>
                      </c:pt>
                      <c:pt idx="513">
                        <c:v>1.3</c:v>
                      </c:pt>
                      <c:pt idx="514">
                        <c:v>1.3</c:v>
                      </c:pt>
                      <c:pt idx="515">
                        <c:v>1.3</c:v>
                      </c:pt>
                      <c:pt idx="516">
                        <c:v>1.3</c:v>
                      </c:pt>
                      <c:pt idx="517">
                        <c:v>1.3</c:v>
                      </c:pt>
                      <c:pt idx="518">
                        <c:v>1.3</c:v>
                      </c:pt>
                      <c:pt idx="519">
                        <c:v>1.3</c:v>
                      </c:pt>
                      <c:pt idx="520">
                        <c:v>1.3</c:v>
                      </c:pt>
                      <c:pt idx="521">
                        <c:v>1.3</c:v>
                      </c:pt>
                      <c:pt idx="522">
                        <c:v>1.3</c:v>
                      </c:pt>
                      <c:pt idx="523">
                        <c:v>1.3</c:v>
                      </c:pt>
                      <c:pt idx="524">
                        <c:v>1.3</c:v>
                      </c:pt>
                      <c:pt idx="525">
                        <c:v>1.3</c:v>
                      </c:pt>
                      <c:pt idx="526">
                        <c:v>1.3</c:v>
                      </c:pt>
                      <c:pt idx="527">
                        <c:v>1.3</c:v>
                      </c:pt>
                      <c:pt idx="528">
                        <c:v>1.3</c:v>
                      </c:pt>
                      <c:pt idx="529">
                        <c:v>1.3</c:v>
                      </c:pt>
                      <c:pt idx="530">
                        <c:v>1.3</c:v>
                      </c:pt>
                      <c:pt idx="531">
                        <c:v>1.3</c:v>
                      </c:pt>
                      <c:pt idx="532">
                        <c:v>1.3</c:v>
                      </c:pt>
                      <c:pt idx="533">
                        <c:v>1.3</c:v>
                      </c:pt>
                      <c:pt idx="534">
                        <c:v>1.3</c:v>
                      </c:pt>
                      <c:pt idx="535">
                        <c:v>1.3</c:v>
                      </c:pt>
                      <c:pt idx="536">
                        <c:v>1.3</c:v>
                      </c:pt>
                      <c:pt idx="537">
                        <c:v>1.28</c:v>
                      </c:pt>
                      <c:pt idx="538">
                        <c:v>1.28</c:v>
                      </c:pt>
                      <c:pt idx="539">
                        <c:v>1.28</c:v>
                      </c:pt>
                      <c:pt idx="540">
                        <c:v>1.28</c:v>
                      </c:pt>
                      <c:pt idx="541">
                        <c:v>1.28</c:v>
                      </c:pt>
                      <c:pt idx="542">
                        <c:v>1.28</c:v>
                      </c:pt>
                      <c:pt idx="543">
                        <c:v>1.28</c:v>
                      </c:pt>
                      <c:pt idx="544">
                        <c:v>1.28</c:v>
                      </c:pt>
                      <c:pt idx="545">
                        <c:v>1.28</c:v>
                      </c:pt>
                      <c:pt idx="546">
                        <c:v>1.28</c:v>
                      </c:pt>
                      <c:pt idx="547">
                        <c:v>1.28</c:v>
                      </c:pt>
                      <c:pt idx="548">
                        <c:v>1.28</c:v>
                      </c:pt>
                      <c:pt idx="549">
                        <c:v>1.28</c:v>
                      </c:pt>
                      <c:pt idx="550">
                        <c:v>1.28</c:v>
                      </c:pt>
                      <c:pt idx="551">
                        <c:v>1.28</c:v>
                      </c:pt>
                      <c:pt idx="552">
                        <c:v>1.28</c:v>
                      </c:pt>
                      <c:pt idx="553">
                        <c:v>1.3</c:v>
                      </c:pt>
                      <c:pt idx="554">
                        <c:v>1.3</c:v>
                      </c:pt>
                      <c:pt idx="555">
                        <c:v>1.3</c:v>
                      </c:pt>
                      <c:pt idx="556">
                        <c:v>1.3</c:v>
                      </c:pt>
                      <c:pt idx="557">
                        <c:v>1.3</c:v>
                      </c:pt>
                      <c:pt idx="558">
                        <c:v>1.3</c:v>
                      </c:pt>
                      <c:pt idx="559">
                        <c:v>1.3</c:v>
                      </c:pt>
                      <c:pt idx="560">
                        <c:v>1.3</c:v>
                      </c:pt>
                      <c:pt idx="561">
                        <c:v>1.3</c:v>
                      </c:pt>
                      <c:pt idx="562">
                        <c:v>1.3</c:v>
                      </c:pt>
                      <c:pt idx="563">
                        <c:v>1.3</c:v>
                      </c:pt>
                      <c:pt idx="564">
                        <c:v>1.3</c:v>
                      </c:pt>
                      <c:pt idx="565">
                        <c:v>1.3</c:v>
                      </c:pt>
                      <c:pt idx="566">
                        <c:v>1.32</c:v>
                      </c:pt>
                      <c:pt idx="567">
                        <c:v>1.32</c:v>
                      </c:pt>
                      <c:pt idx="568">
                        <c:v>1.32</c:v>
                      </c:pt>
                      <c:pt idx="569">
                        <c:v>1.32</c:v>
                      </c:pt>
                      <c:pt idx="570">
                        <c:v>1.32</c:v>
                      </c:pt>
                      <c:pt idx="571">
                        <c:v>1.32</c:v>
                      </c:pt>
                      <c:pt idx="572">
                        <c:v>1.32</c:v>
                      </c:pt>
                      <c:pt idx="573">
                        <c:v>1.32</c:v>
                      </c:pt>
                      <c:pt idx="574">
                        <c:v>1.34</c:v>
                      </c:pt>
                      <c:pt idx="575">
                        <c:v>1.34</c:v>
                      </c:pt>
                      <c:pt idx="576">
                        <c:v>1.34</c:v>
                      </c:pt>
                      <c:pt idx="577">
                        <c:v>1.34</c:v>
                      </c:pt>
                      <c:pt idx="578">
                        <c:v>1.34</c:v>
                      </c:pt>
                      <c:pt idx="579">
                        <c:v>1.34</c:v>
                      </c:pt>
                      <c:pt idx="580">
                        <c:v>1.34</c:v>
                      </c:pt>
                      <c:pt idx="581">
                        <c:v>1.36</c:v>
                      </c:pt>
                      <c:pt idx="582">
                        <c:v>1.36</c:v>
                      </c:pt>
                      <c:pt idx="583">
                        <c:v>1.36</c:v>
                      </c:pt>
                      <c:pt idx="584">
                        <c:v>1.36</c:v>
                      </c:pt>
                      <c:pt idx="585">
                        <c:v>1.36</c:v>
                      </c:pt>
                      <c:pt idx="586">
                        <c:v>1.36</c:v>
                      </c:pt>
                      <c:pt idx="587">
                        <c:v>1.36</c:v>
                      </c:pt>
                      <c:pt idx="588">
                        <c:v>1.38</c:v>
                      </c:pt>
                      <c:pt idx="589">
                        <c:v>1.38</c:v>
                      </c:pt>
                      <c:pt idx="590">
                        <c:v>1.38</c:v>
                      </c:pt>
                      <c:pt idx="591">
                        <c:v>1.38</c:v>
                      </c:pt>
                      <c:pt idx="592">
                        <c:v>1.38</c:v>
                      </c:pt>
                      <c:pt idx="593">
                        <c:v>1.38</c:v>
                      </c:pt>
                      <c:pt idx="594">
                        <c:v>1.38</c:v>
                      </c:pt>
                      <c:pt idx="595">
                        <c:v>1.38</c:v>
                      </c:pt>
                      <c:pt idx="596">
                        <c:v>1.38</c:v>
                      </c:pt>
                      <c:pt idx="597">
                        <c:v>1.38</c:v>
                      </c:pt>
                      <c:pt idx="598">
                        <c:v>1.38</c:v>
                      </c:pt>
                      <c:pt idx="599">
                        <c:v>1.38</c:v>
                      </c:pt>
                      <c:pt idx="600">
                        <c:v>1.38</c:v>
                      </c:pt>
                      <c:pt idx="601">
                        <c:v>1.38</c:v>
                      </c:pt>
                      <c:pt idx="602">
                        <c:v>1.4</c:v>
                      </c:pt>
                      <c:pt idx="603">
                        <c:v>1.4</c:v>
                      </c:pt>
                      <c:pt idx="604">
                        <c:v>1.4</c:v>
                      </c:pt>
                      <c:pt idx="605">
                        <c:v>1.4</c:v>
                      </c:pt>
                      <c:pt idx="606">
                        <c:v>1.4</c:v>
                      </c:pt>
                      <c:pt idx="607">
                        <c:v>1.4</c:v>
                      </c:pt>
                      <c:pt idx="608">
                        <c:v>1.4</c:v>
                      </c:pt>
                      <c:pt idx="609">
                        <c:v>1.4</c:v>
                      </c:pt>
                      <c:pt idx="610">
                        <c:v>1.4</c:v>
                      </c:pt>
                      <c:pt idx="611">
                        <c:v>1.4</c:v>
                      </c:pt>
                      <c:pt idx="612">
                        <c:v>1.4</c:v>
                      </c:pt>
                      <c:pt idx="613">
                        <c:v>1.4</c:v>
                      </c:pt>
                      <c:pt idx="614">
                        <c:v>1.4</c:v>
                      </c:pt>
                      <c:pt idx="615">
                        <c:v>1.4</c:v>
                      </c:pt>
                      <c:pt idx="616">
                        <c:v>1.4</c:v>
                      </c:pt>
                      <c:pt idx="617">
                        <c:v>1.42</c:v>
                      </c:pt>
                      <c:pt idx="618">
                        <c:v>1.42</c:v>
                      </c:pt>
                      <c:pt idx="619">
                        <c:v>1.42</c:v>
                      </c:pt>
                      <c:pt idx="620">
                        <c:v>1.42</c:v>
                      </c:pt>
                      <c:pt idx="621">
                        <c:v>1.42</c:v>
                      </c:pt>
                      <c:pt idx="622">
                        <c:v>1.42</c:v>
                      </c:pt>
                      <c:pt idx="623">
                        <c:v>1.4</c:v>
                      </c:pt>
                      <c:pt idx="624">
                        <c:v>1.4</c:v>
                      </c:pt>
                      <c:pt idx="625">
                        <c:v>1.4</c:v>
                      </c:pt>
                      <c:pt idx="626">
                        <c:v>1.4</c:v>
                      </c:pt>
                      <c:pt idx="627">
                        <c:v>1.4</c:v>
                      </c:pt>
                      <c:pt idx="628">
                        <c:v>1.4</c:v>
                      </c:pt>
                      <c:pt idx="629">
                        <c:v>1.4</c:v>
                      </c:pt>
                      <c:pt idx="630">
                        <c:v>1.4</c:v>
                      </c:pt>
                      <c:pt idx="631">
                        <c:v>1.4</c:v>
                      </c:pt>
                      <c:pt idx="632">
                        <c:v>1.4</c:v>
                      </c:pt>
                      <c:pt idx="633">
                        <c:v>1.4</c:v>
                      </c:pt>
                      <c:pt idx="634">
                        <c:v>1.4</c:v>
                      </c:pt>
                      <c:pt idx="635">
                        <c:v>1.4</c:v>
                      </c:pt>
                      <c:pt idx="636">
                        <c:v>1.4</c:v>
                      </c:pt>
                      <c:pt idx="637">
                        <c:v>1.4</c:v>
                      </c:pt>
                      <c:pt idx="638">
                        <c:v>1.4</c:v>
                      </c:pt>
                      <c:pt idx="639">
                        <c:v>1.4</c:v>
                      </c:pt>
                      <c:pt idx="640">
                        <c:v>1.4</c:v>
                      </c:pt>
                      <c:pt idx="641">
                        <c:v>1.4</c:v>
                      </c:pt>
                      <c:pt idx="642">
                        <c:v>1.4</c:v>
                      </c:pt>
                      <c:pt idx="643">
                        <c:v>1.4</c:v>
                      </c:pt>
                      <c:pt idx="644">
                        <c:v>1.42</c:v>
                      </c:pt>
                      <c:pt idx="645">
                        <c:v>1.42</c:v>
                      </c:pt>
                      <c:pt idx="646">
                        <c:v>1.42</c:v>
                      </c:pt>
                      <c:pt idx="647">
                        <c:v>1.42</c:v>
                      </c:pt>
                      <c:pt idx="648">
                        <c:v>1.42</c:v>
                      </c:pt>
                      <c:pt idx="649">
                        <c:v>1.42</c:v>
                      </c:pt>
                      <c:pt idx="650">
                        <c:v>1.42</c:v>
                      </c:pt>
                      <c:pt idx="651">
                        <c:v>1.42</c:v>
                      </c:pt>
                      <c:pt idx="652">
                        <c:v>1.42</c:v>
                      </c:pt>
                      <c:pt idx="653">
                        <c:v>1.42</c:v>
                      </c:pt>
                      <c:pt idx="654">
                        <c:v>1.42</c:v>
                      </c:pt>
                      <c:pt idx="655">
                        <c:v>1.4</c:v>
                      </c:pt>
                      <c:pt idx="656">
                        <c:v>1.4</c:v>
                      </c:pt>
                      <c:pt idx="657">
                        <c:v>1.4</c:v>
                      </c:pt>
                      <c:pt idx="658">
                        <c:v>1.4</c:v>
                      </c:pt>
                      <c:pt idx="659">
                        <c:v>1.4</c:v>
                      </c:pt>
                      <c:pt idx="660">
                        <c:v>1.4</c:v>
                      </c:pt>
                      <c:pt idx="661">
                        <c:v>1.4</c:v>
                      </c:pt>
                      <c:pt idx="662">
                        <c:v>1.4</c:v>
                      </c:pt>
                      <c:pt idx="663">
                        <c:v>1.4</c:v>
                      </c:pt>
                      <c:pt idx="664">
                        <c:v>1.4</c:v>
                      </c:pt>
                      <c:pt idx="665">
                        <c:v>1.4</c:v>
                      </c:pt>
                      <c:pt idx="666">
                        <c:v>1.4</c:v>
                      </c:pt>
                      <c:pt idx="667">
                        <c:v>1.4</c:v>
                      </c:pt>
                      <c:pt idx="668">
                        <c:v>1.4</c:v>
                      </c:pt>
                      <c:pt idx="669">
                        <c:v>1.4</c:v>
                      </c:pt>
                      <c:pt idx="670">
                        <c:v>1.4</c:v>
                      </c:pt>
                      <c:pt idx="671">
                        <c:v>1.4</c:v>
                      </c:pt>
                      <c:pt idx="672">
                        <c:v>1.4</c:v>
                      </c:pt>
                      <c:pt idx="673">
                        <c:v>1.4</c:v>
                      </c:pt>
                      <c:pt idx="674">
                        <c:v>1.4</c:v>
                      </c:pt>
                      <c:pt idx="675">
                        <c:v>1.4</c:v>
                      </c:pt>
                      <c:pt idx="676">
                        <c:v>1.4</c:v>
                      </c:pt>
                      <c:pt idx="677">
                        <c:v>1.4</c:v>
                      </c:pt>
                      <c:pt idx="678">
                        <c:v>1.4</c:v>
                      </c:pt>
                      <c:pt idx="679">
                        <c:v>1.4</c:v>
                      </c:pt>
                      <c:pt idx="680">
                        <c:v>1.4</c:v>
                      </c:pt>
                      <c:pt idx="681">
                        <c:v>1.4</c:v>
                      </c:pt>
                      <c:pt idx="682">
                        <c:v>1.4</c:v>
                      </c:pt>
                      <c:pt idx="683">
                        <c:v>1.4</c:v>
                      </c:pt>
                      <c:pt idx="684">
                        <c:v>1.4</c:v>
                      </c:pt>
                      <c:pt idx="685">
                        <c:v>1.4</c:v>
                      </c:pt>
                      <c:pt idx="686">
                        <c:v>1.4</c:v>
                      </c:pt>
                      <c:pt idx="687">
                        <c:v>1.4</c:v>
                      </c:pt>
                      <c:pt idx="688">
                        <c:v>1.4</c:v>
                      </c:pt>
                      <c:pt idx="689">
                        <c:v>1.4</c:v>
                      </c:pt>
                      <c:pt idx="690">
                        <c:v>1.4</c:v>
                      </c:pt>
                      <c:pt idx="691">
                        <c:v>1.4</c:v>
                      </c:pt>
                      <c:pt idx="692">
                        <c:v>1.4</c:v>
                      </c:pt>
                      <c:pt idx="693">
                        <c:v>1.42</c:v>
                      </c:pt>
                      <c:pt idx="694">
                        <c:v>1.42</c:v>
                      </c:pt>
                      <c:pt idx="695">
                        <c:v>1.42</c:v>
                      </c:pt>
                      <c:pt idx="696">
                        <c:v>1.42</c:v>
                      </c:pt>
                      <c:pt idx="697">
                        <c:v>1.42</c:v>
                      </c:pt>
                      <c:pt idx="698">
                        <c:v>1.42</c:v>
                      </c:pt>
                      <c:pt idx="699">
                        <c:v>1.42</c:v>
                      </c:pt>
                      <c:pt idx="700">
                        <c:v>1.42</c:v>
                      </c:pt>
                      <c:pt idx="701">
                        <c:v>1.42</c:v>
                      </c:pt>
                      <c:pt idx="702">
                        <c:v>1.42</c:v>
                      </c:pt>
                      <c:pt idx="703">
                        <c:v>1.42</c:v>
                      </c:pt>
                      <c:pt idx="704">
                        <c:v>1.42</c:v>
                      </c:pt>
                      <c:pt idx="705">
                        <c:v>1.44</c:v>
                      </c:pt>
                      <c:pt idx="706">
                        <c:v>1.44</c:v>
                      </c:pt>
                      <c:pt idx="707">
                        <c:v>1.44</c:v>
                      </c:pt>
                      <c:pt idx="708">
                        <c:v>1.44</c:v>
                      </c:pt>
                      <c:pt idx="709">
                        <c:v>1.44</c:v>
                      </c:pt>
                      <c:pt idx="710">
                        <c:v>1.44</c:v>
                      </c:pt>
                      <c:pt idx="711">
                        <c:v>1.44</c:v>
                      </c:pt>
                      <c:pt idx="712">
                        <c:v>1.44</c:v>
                      </c:pt>
                      <c:pt idx="713">
                        <c:v>1.44</c:v>
                      </c:pt>
                      <c:pt idx="714">
                        <c:v>1.44</c:v>
                      </c:pt>
                      <c:pt idx="715">
                        <c:v>1.44</c:v>
                      </c:pt>
                      <c:pt idx="716">
                        <c:v>1.46</c:v>
                      </c:pt>
                      <c:pt idx="717">
                        <c:v>1.46</c:v>
                      </c:pt>
                      <c:pt idx="718">
                        <c:v>1.46</c:v>
                      </c:pt>
                      <c:pt idx="719">
                        <c:v>1.46</c:v>
                      </c:pt>
                      <c:pt idx="720">
                        <c:v>1.46</c:v>
                      </c:pt>
                      <c:pt idx="721">
                        <c:v>1.46</c:v>
                      </c:pt>
                      <c:pt idx="722">
                        <c:v>1.46</c:v>
                      </c:pt>
                      <c:pt idx="723">
                        <c:v>1.46</c:v>
                      </c:pt>
                      <c:pt idx="724">
                        <c:v>1.46</c:v>
                      </c:pt>
                      <c:pt idx="725">
                        <c:v>1.46</c:v>
                      </c:pt>
                      <c:pt idx="726">
                        <c:v>1.46</c:v>
                      </c:pt>
                      <c:pt idx="727">
                        <c:v>1.46</c:v>
                      </c:pt>
                      <c:pt idx="728">
                        <c:v>1.46</c:v>
                      </c:pt>
                      <c:pt idx="729">
                        <c:v>1.46</c:v>
                      </c:pt>
                      <c:pt idx="730">
                        <c:v>1.48</c:v>
                      </c:pt>
                      <c:pt idx="731">
                        <c:v>1.48</c:v>
                      </c:pt>
                      <c:pt idx="732">
                        <c:v>1.48</c:v>
                      </c:pt>
                      <c:pt idx="733">
                        <c:v>1.48</c:v>
                      </c:pt>
                      <c:pt idx="734">
                        <c:v>1.48</c:v>
                      </c:pt>
                      <c:pt idx="735">
                        <c:v>1.48</c:v>
                      </c:pt>
                      <c:pt idx="736">
                        <c:v>1.48</c:v>
                      </c:pt>
                      <c:pt idx="737">
                        <c:v>1.46</c:v>
                      </c:pt>
                      <c:pt idx="738">
                        <c:v>1.46</c:v>
                      </c:pt>
                      <c:pt idx="739">
                        <c:v>1.46</c:v>
                      </c:pt>
                      <c:pt idx="740">
                        <c:v>1.46</c:v>
                      </c:pt>
                      <c:pt idx="741">
                        <c:v>1.46</c:v>
                      </c:pt>
                      <c:pt idx="742">
                        <c:v>1.46</c:v>
                      </c:pt>
                      <c:pt idx="743">
                        <c:v>1.46</c:v>
                      </c:pt>
                      <c:pt idx="744">
                        <c:v>1.46</c:v>
                      </c:pt>
                      <c:pt idx="745">
                        <c:v>1.46</c:v>
                      </c:pt>
                      <c:pt idx="746">
                        <c:v>1.46</c:v>
                      </c:pt>
                      <c:pt idx="747">
                        <c:v>1.46</c:v>
                      </c:pt>
                      <c:pt idx="748">
                        <c:v>1.46</c:v>
                      </c:pt>
                      <c:pt idx="749">
                        <c:v>1.44</c:v>
                      </c:pt>
                      <c:pt idx="750">
                        <c:v>1.44</c:v>
                      </c:pt>
                      <c:pt idx="751">
                        <c:v>1.44</c:v>
                      </c:pt>
                      <c:pt idx="752">
                        <c:v>1.44</c:v>
                      </c:pt>
                      <c:pt idx="753">
                        <c:v>1.44</c:v>
                      </c:pt>
                      <c:pt idx="754">
                        <c:v>1.44</c:v>
                      </c:pt>
                      <c:pt idx="755">
                        <c:v>1.44</c:v>
                      </c:pt>
                      <c:pt idx="756">
                        <c:v>1.44</c:v>
                      </c:pt>
                      <c:pt idx="757">
                        <c:v>1.44</c:v>
                      </c:pt>
                      <c:pt idx="758">
                        <c:v>1.44</c:v>
                      </c:pt>
                      <c:pt idx="759">
                        <c:v>1.44</c:v>
                      </c:pt>
                      <c:pt idx="760">
                        <c:v>1.44</c:v>
                      </c:pt>
                      <c:pt idx="761">
                        <c:v>1.44</c:v>
                      </c:pt>
                      <c:pt idx="762">
                        <c:v>1.44</c:v>
                      </c:pt>
                      <c:pt idx="763">
                        <c:v>1.44</c:v>
                      </c:pt>
                      <c:pt idx="764">
                        <c:v>1.44</c:v>
                      </c:pt>
                      <c:pt idx="765">
                        <c:v>1.44</c:v>
                      </c:pt>
                      <c:pt idx="766">
                        <c:v>1.44</c:v>
                      </c:pt>
                      <c:pt idx="767">
                        <c:v>1.44</c:v>
                      </c:pt>
                      <c:pt idx="768">
                        <c:v>1.42</c:v>
                      </c:pt>
                      <c:pt idx="769">
                        <c:v>1.42</c:v>
                      </c:pt>
                      <c:pt idx="770">
                        <c:v>1.42</c:v>
                      </c:pt>
                      <c:pt idx="771">
                        <c:v>1.42</c:v>
                      </c:pt>
                      <c:pt idx="772">
                        <c:v>1.42</c:v>
                      </c:pt>
                      <c:pt idx="773">
                        <c:v>1.42</c:v>
                      </c:pt>
                      <c:pt idx="774">
                        <c:v>1.42</c:v>
                      </c:pt>
                      <c:pt idx="775">
                        <c:v>1.42</c:v>
                      </c:pt>
                      <c:pt idx="776">
                        <c:v>1.42</c:v>
                      </c:pt>
                      <c:pt idx="777">
                        <c:v>1.42</c:v>
                      </c:pt>
                      <c:pt idx="778">
                        <c:v>1.42</c:v>
                      </c:pt>
                      <c:pt idx="779">
                        <c:v>1.42</c:v>
                      </c:pt>
                      <c:pt idx="780">
                        <c:v>1.42</c:v>
                      </c:pt>
                      <c:pt idx="781">
                        <c:v>1.42</c:v>
                      </c:pt>
                      <c:pt idx="782">
                        <c:v>1.42</c:v>
                      </c:pt>
                      <c:pt idx="783">
                        <c:v>1.42</c:v>
                      </c:pt>
                      <c:pt idx="784">
                        <c:v>1.42</c:v>
                      </c:pt>
                      <c:pt idx="785">
                        <c:v>1.42</c:v>
                      </c:pt>
                      <c:pt idx="786">
                        <c:v>1.42</c:v>
                      </c:pt>
                      <c:pt idx="787">
                        <c:v>1.42</c:v>
                      </c:pt>
                      <c:pt idx="788">
                        <c:v>1.42</c:v>
                      </c:pt>
                      <c:pt idx="789">
                        <c:v>1.42</c:v>
                      </c:pt>
                      <c:pt idx="790">
                        <c:v>1.42</c:v>
                      </c:pt>
                      <c:pt idx="791">
                        <c:v>1.42</c:v>
                      </c:pt>
                      <c:pt idx="792">
                        <c:v>1.42</c:v>
                      </c:pt>
                      <c:pt idx="793">
                        <c:v>1.42</c:v>
                      </c:pt>
                      <c:pt idx="794">
                        <c:v>1.42</c:v>
                      </c:pt>
                      <c:pt idx="795">
                        <c:v>1.42</c:v>
                      </c:pt>
                      <c:pt idx="796">
                        <c:v>1.42</c:v>
                      </c:pt>
                      <c:pt idx="797">
                        <c:v>1.42</c:v>
                      </c:pt>
                      <c:pt idx="798">
                        <c:v>1.42</c:v>
                      </c:pt>
                      <c:pt idx="799">
                        <c:v>1.42</c:v>
                      </c:pt>
                      <c:pt idx="800">
                        <c:v>1.42</c:v>
                      </c:pt>
                      <c:pt idx="801">
                        <c:v>1.42</c:v>
                      </c:pt>
                      <c:pt idx="802">
                        <c:v>1.42</c:v>
                      </c:pt>
                      <c:pt idx="803">
                        <c:v>1.42</c:v>
                      </c:pt>
                      <c:pt idx="804">
                        <c:v>1.42</c:v>
                      </c:pt>
                      <c:pt idx="805">
                        <c:v>1.42</c:v>
                      </c:pt>
                      <c:pt idx="806">
                        <c:v>1.42</c:v>
                      </c:pt>
                      <c:pt idx="807">
                        <c:v>1.42</c:v>
                      </c:pt>
                      <c:pt idx="808">
                        <c:v>1.42</c:v>
                      </c:pt>
                      <c:pt idx="809">
                        <c:v>1.42</c:v>
                      </c:pt>
                      <c:pt idx="810">
                        <c:v>1.42</c:v>
                      </c:pt>
                      <c:pt idx="811">
                        <c:v>1.42</c:v>
                      </c:pt>
                      <c:pt idx="812">
                        <c:v>1.44</c:v>
                      </c:pt>
                      <c:pt idx="813">
                        <c:v>1.44</c:v>
                      </c:pt>
                      <c:pt idx="814">
                        <c:v>1.44</c:v>
                      </c:pt>
                      <c:pt idx="815">
                        <c:v>1.44</c:v>
                      </c:pt>
                      <c:pt idx="816">
                        <c:v>1.44</c:v>
                      </c:pt>
                      <c:pt idx="817">
                        <c:v>1.44</c:v>
                      </c:pt>
                      <c:pt idx="818">
                        <c:v>1.44</c:v>
                      </c:pt>
                      <c:pt idx="819">
                        <c:v>1.44</c:v>
                      </c:pt>
                      <c:pt idx="820">
                        <c:v>1.44</c:v>
                      </c:pt>
                      <c:pt idx="821">
                        <c:v>1.46</c:v>
                      </c:pt>
                      <c:pt idx="822">
                        <c:v>1.46</c:v>
                      </c:pt>
                      <c:pt idx="823">
                        <c:v>1.46</c:v>
                      </c:pt>
                      <c:pt idx="824">
                        <c:v>1.46</c:v>
                      </c:pt>
                      <c:pt idx="825">
                        <c:v>1.46</c:v>
                      </c:pt>
                      <c:pt idx="826">
                        <c:v>1.46</c:v>
                      </c:pt>
                      <c:pt idx="827">
                        <c:v>1.46</c:v>
                      </c:pt>
                      <c:pt idx="828">
                        <c:v>1.46</c:v>
                      </c:pt>
                      <c:pt idx="829">
                        <c:v>1.46</c:v>
                      </c:pt>
                      <c:pt idx="830">
                        <c:v>1.46</c:v>
                      </c:pt>
                      <c:pt idx="831">
                        <c:v>1.46</c:v>
                      </c:pt>
                      <c:pt idx="832">
                        <c:v>1.46</c:v>
                      </c:pt>
                      <c:pt idx="833">
                        <c:v>1.46</c:v>
                      </c:pt>
                      <c:pt idx="834">
                        <c:v>1.46</c:v>
                      </c:pt>
                      <c:pt idx="835">
                        <c:v>1.46</c:v>
                      </c:pt>
                      <c:pt idx="836">
                        <c:v>1.46</c:v>
                      </c:pt>
                      <c:pt idx="837">
                        <c:v>1.46</c:v>
                      </c:pt>
                      <c:pt idx="838">
                        <c:v>1.46</c:v>
                      </c:pt>
                      <c:pt idx="839">
                        <c:v>1.46</c:v>
                      </c:pt>
                      <c:pt idx="840">
                        <c:v>1.46</c:v>
                      </c:pt>
                      <c:pt idx="841">
                        <c:v>1.46</c:v>
                      </c:pt>
                      <c:pt idx="842">
                        <c:v>1.46</c:v>
                      </c:pt>
                      <c:pt idx="843">
                        <c:v>1.46</c:v>
                      </c:pt>
                      <c:pt idx="844">
                        <c:v>1.46</c:v>
                      </c:pt>
                      <c:pt idx="845">
                        <c:v>1.46</c:v>
                      </c:pt>
                      <c:pt idx="846">
                        <c:v>1.46</c:v>
                      </c:pt>
                      <c:pt idx="847">
                        <c:v>1.46</c:v>
                      </c:pt>
                      <c:pt idx="848">
                        <c:v>1.46</c:v>
                      </c:pt>
                      <c:pt idx="849">
                        <c:v>1.46</c:v>
                      </c:pt>
                      <c:pt idx="850">
                        <c:v>1.46</c:v>
                      </c:pt>
                      <c:pt idx="851">
                        <c:v>1.46</c:v>
                      </c:pt>
                      <c:pt idx="852">
                        <c:v>1.46</c:v>
                      </c:pt>
                      <c:pt idx="853">
                        <c:v>1.46</c:v>
                      </c:pt>
                      <c:pt idx="854">
                        <c:v>1.46</c:v>
                      </c:pt>
                      <c:pt idx="855">
                        <c:v>1.46</c:v>
                      </c:pt>
                      <c:pt idx="856">
                        <c:v>1.46</c:v>
                      </c:pt>
                      <c:pt idx="857">
                        <c:v>1.46</c:v>
                      </c:pt>
                      <c:pt idx="858">
                        <c:v>1.46</c:v>
                      </c:pt>
                      <c:pt idx="859">
                        <c:v>1.46</c:v>
                      </c:pt>
                      <c:pt idx="860">
                        <c:v>1.46</c:v>
                      </c:pt>
                      <c:pt idx="861">
                        <c:v>1.44</c:v>
                      </c:pt>
                      <c:pt idx="862">
                        <c:v>1.44</c:v>
                      </c:pt>
                      <c:pt idx="863">
                        <c:v>1.44</c:v>
                      </c:pt>
                      <c:pt idx="864">
                        <c:v>1.44</c:v>
                      </c:pt>
                      <c:pt idx="865">
                        <c:v>1.44</c:v>
                      </c:pt>
                      <c:pt idx="866">
                        <c:v>1.44</c:v>
                      </c:pt>
                      <c:pt idx="867">
                        <c:v>1.44</c:v>
                      </c:pt>
                      <c:pt idx="868">
                        <c:v>1.44</c:v>
                      </c:pt>
                      <c:pt idx="869">
                        <c:v>1.44</c:v>
                      </c:pt>
                      <c:pt idx="870">
                        <c:v>1.44</c:v>
                      </c:pt>
                      <c:pt idx="871">
                        <c:v>1.44</c:v>
                      </c:pt>
                      <c:pt idx="872">
                        <c:v>1.44</c:v>
                      </c:pt>
                      <c:pt idx="873">
                        <c:v>1.44</c:v>
                      </c:pt>
                      <c:pt idx="874">
                        <c:v>1.44</c:v>
                      </c:pt>
                      <c:pt idx="875">
                        <c:v>1.44</c:v>
                      </c:pt>
                      <c:pt idx="876">
                        <c:v>1.44</c:v>
                      </c:pt>
                      <c:pt idx="877">
                        <c:v>1.44</c:v>
                      </c:pt>
                      <c:pt idx="878">
                        <c:v>1.44</c:v>
                      </c:pt>
                      <c:pt idx="879">
                        <c:v>1.44</c:v>
                      </c:pt>
                      <c:pt idx="880">
                        <c:v>1.44</c:v>
                      </c:pt>
                      <c:pt idx="881">
                        <c:v>1.44</c:v>
                      </c:pt>
                      <c:pt idx="882">
                        <c:v>1.44</c:v>
                      </c:pt>
                      <c:pt idx="883">
                        <c:v>1.44</c:v>
                      </c:pt>
                      <c:pt idx="884">
                        <c:v>1.44</c:v>
                      </c:pt>
                      <c:pt idx="885">
                        <c:v>1.42</c:v>
                      </c:pt>
                      <c:pt idx="886">
                        <c:v>1.42</c:v>
                      </c:pt>
                      <c:pt idx="887">
                        <c:v>1.42</c:v>
                      </c:pt>
                      <c:pt idx="888">
                        <c:v>1.42</c:v>
                      </c:pt>
                      <c:pt idx="889">
                        <c:v>1.42</c:v>
                      </c:pt>
                      <c:pt idx="890">
                        <c:v>1.42</c:v>
                      </c:pt>
                      <c:pt idx="891">
                        <c:v>1.42</c:v>
                      </c:pt>
                      <c:pt idx="892">
                        <c:v>1.42</c:v>
                      </c:pt>
                      <c:pt idx="893">
                        <c:v>1.42</c:v>
                      </c:pt>
                      <c:pt idx="894">
                        <c:v>1.42</c:v>
                      </c:pt>
                      <c:pt idx="895">
                        <c:v>1.42</c:v>
                      </c:pt>
                      <c:pt idx="896">
                        <c:v>1.42</c:v>
                      </c:pt>
                      <c:pt idx="897">
                        <c:v>1.42</c:v>
                      </c:pt>
                      <c:pt idx="898">
                        <c:v>1.42</c:v>
                      </c:pt>
                      <c:pt idx="899">
                        <c:v>1.42</c:v>
                      </c:pt>
                      <c:pt idx="900">
                        <c:v>1.42</c:v>
                      </c:pt>
                      <c:pt idx="901">
                        <c:v>1.42</c:v>
                      </c:pt>
                      <c:pt idx="902">
                        <c:v>1.44</c:v>
                      </c:pt>
                      <c:pt idx="903">
                        <c:v>1.44</c:v>
                      </c:pt>
                      <c:pt idx="904">
                        <c:v>1.44</c:v>
                      </c:pt>
                      <c:pt idx="905">
                        <c:v>1.44</c:v>
                      </c:pt>
                      <c:pt idx="906">
                        <c:v>1.44</c:v>
                      </c:pt>
                      <c:pt idx="907">
                        <c:v>1.44</c:v>
                      </c:pt>
                      <c:pt idx="908">
                        <c:v>1.44</c:v>
                      </c:pt>
                      <c:pt idx="909">
                        <c:v>1.44</c:v>
                      </c:pt>
                      <c:pt idx="910">
                        <c:v>1.46</c:v>
                      </c:pt>
                      <c:pt idx="911">
                        <c:v>1.46</c:v>
                      </c:pt>
                      <c:pt idx="912">
                        <c:v>1.46</c:v>
                      </c:pt>
                      <c:pt idx="913">
                        <c:v>1.46</c:v>
                      </c:pt>
                      <c:pt idx="914">
                        <c:v>1.46</c:v>
                      </c:pt>
                      <c:pt idx="915">
                        <c:v>1.46</c:v>
                      </c:pt>
                      <c:pt idx="916">
                        <c:v>1.46</c:v>
                      </c:pt>
                      <c:pt idx="917">
                        <c:v>1.46</c:v>
                      </c:pt>
                      <c:pt idx="918">
                        <c:v>1.46</c:v>
                      </c:pt>
                      <c:pt idx="919">
                        <c:v>1.46</c:v>
                      </c:pt>
                      <c:pt idx="920">
                        <c:v>1.46</c:v>
                      </c:pt>
                      <c:pt idx="921">
                        <c:v>1.48</c:v>
                      </c:pt>
                      <c:pt idx="922">
                        <c:v>1.48</c:v>
                      </c:pt>
                      <c:pt idx="923">
                        <c:v>1.48</c:v>
                      </c:pt>
                      <c:pt idx="924">
                        <c:v>1.48</c:v>
                      </c:pt>
                      <c:pt idx="925">
                        <c:v>1.48</c:v>
                      </c:pt>
                      <c:pt idx="926">
                        <c:v>1.48</c:v>
                      </c:pt>
                      <c:pt idx="927">
                        <c:v>1.48</c:v>
                      </c:pt>
                      <c:pt idx="928">
                        <c:v>1.48</c:v>
                      </c:pt>
                      <c:pt idx="929">
                        <c:v>1.48</c:v>
                      </c:pt>
                      <c:pt idx="930">
                        <c:v>1.48</c:v>
                      </c:pt>
                      <c:pt idx="931">
                        <c:v>1.5</c:v>
                      </c:pt>
                      <c:pt idx="932">
                        <c:v>1.5</c:v>
                      </c:pt>
                      <c:pt idx="933">
                        <c:v>1.5</c:v>
                      </c:pt>
                      <c:pt idx="934">
                        <c:v>1.5</c:v>
                      </c:pt>
                      <c:pt idx="935">
                        <c:v>1.5</c:v>
                      </c:pt>
                      <c:pt idx="936">
                        <c:v>1.5</c:v>
                      </c:pt>
                      <c:pt idx="937">
                        <c:v>1.5</c:v>
                      </c:pt>
                      <c:pt idx="938">
                        <c:v>1.5</c:v>
                      </c:pt>
                      <c:pt idx="939">
                        <c:v>1.52</c:v>
                      </c:pt>
                      <c:pt idx="940">
                        <c:v>1.52</c:v>
                      </c:pt>
                      <c:pt idx="941">
                        <c:v>1.52</c:v>
                      </c:pt>
                      <c:pt idx="942">
                        <c:v>1.52</c:v>
                      </c:pt>
                      <c:pt idx="943">
                        <c:v>1.52</c:v>
                      </c:pt>
                      <c:pt idx="944">
                        <c:v>1.52</c:v>
                      </c:pt>
                      <c:pt idx="945">
                        <c:v>1.52</c:v>
                      </c:pt>
                      <c:pt idx="946">
                        <c:v>1.52</c:v>
                      </c:pt>
                      <c:pt idx="947">
                        <c:v>1.52</c:v>
                      </c:pt>
                      <c:pt idx="948">
                        <c:v>1.54</c:v>
                      </c:pt>
                      <c:pt idx="949">
                        <c:v>1.54</c:v>
                      </c:pt>
                      <c:pt idx="950">
                        <c:v>1.54</c:v>
                      </c:pt>
                      <c:pt idx="951">
                        <c:v>1.54</c:v>
                      </c:pt>
                      <c:pt idx="952">
                        <c:v>1.54</c:v>
                      </c:pt>
                      <c:pt idx="953">
                        <c:v>1.54</c:v>
                      </c:pt>
                      <c:pt idx="954">
                        <c:v>1.54</c:v>
                      </c:pt>
                      <c:pt idx="955">
                        <c:v>1.54</c:v>
                      </c:pt>
                      <c:pt idx="956">
                        <c:v>1.54</c:v>
                      </c:pt>
                      <c:pt idx="957">
                        <c:v>1.54</c:v>
                      </c:pt>
                      <c:pt idx="958">
                        <c:v>1.54</c:v>
                      </c:pt>
                      <c:pt idx="959">
                        <c:v>1.54</c:v>
                      </c:pt>
                      <c:pt idx="960">
                        <c:v>1.56</c:v>
                      </c:pt>
                      <c:pt idx="961">
                        <c:v>1.56</c:v>
                      </c:pt>
                      <c:pt idx="962">
                        <c:v>1.56</c:v>
                      </c:pt>
                      <c:pt idx="963">
                        <c:v>1.56</c:v>
                      </c:pt>
                      <c:pt idx="964">
                        <c:v>1.56</c:v>
                      </c:pt>
                      <c:pt idx="965">
                        <c:v>1.56</c:v>
                      </c:pt>
                      <c:pt idx="966">
                        <c:v>1.56</c:v>
                      </c:pt>
                      <c:pt idx="967">
                        <c:v>1.56</c:v>
                      </c:pt>
                      <c:pt idx="968">
                        <c:v>1.56</c:v>
                      </c:pt>
                      <c:pt idx="969">
                        <c:v>1.56</c:v>
                      </c:pt>
                      <c:pt idx="970">
                        <c:v>1.56</c:v>
                      </c:pt>
                      <c:pt idx="971">
                        <c:v>1.56</c:v>
                      </c:pt>
                      <c:pt idx="972">
                        <c:v>1.56</c:v>
                      </c:pt>
                      <c:pt idx="973">
                        <c:v>1.56</c:v>
                      </c:pt>
                      <c:pt idx="974">
                        <c:v>1.56</c:v>
                      </c:pt>
                      <c:pt idx="975">
                        <c:v>1.56</c:v>
                      </c:pt>
                      <c:pt idx="976">
                        <c:v>1.56</c:v>
                      </c:pt>
                      <c:pt idx="977">
                        <c:v>1.56</c:v>
                      </c:pt>
                      <c:pt idx="978">
                        <c:v>1.56</c:v>
                      </c:pt>
                      <c:pt idx="979">
                        <c:v>1.56</c:v>
                      </c:pt>
                      <c:pt idx="980">
                        <c:v>1.56</c:v>
                      </c:pt>
                      <c:pt idx="981">
                        <c:v>1.54</c:v>
                      </c:pt>
                      <c:pt idx="982">
                        <c:v>1.54</c:v>
                      </c:pt>
                      <c:pt idx="983">
                        <c:v>1.54</c:v>
                      </c:pt>
                      <c:pt idx="984">
                        <c:v>1.54</c:v>
                      </c:pt>
                      <c:pt idx="985">
                        <c:v>1.54</c:v>
                      </c:pt>
                      <c:pt idx="986">
                        <c:v>1.56</c:v>
                      </c:pt>
                      <c:pt idx="987">
                        <c:v>1.56</c:v>
                      </c:pt>
                      <c:pt idx="988">
                        <c:v>1.56</c:v>
                      </c:pt>
                      <c:pt idx="989">
                        <c:v>1.56</c:v>
                      </c:pt>
                      <c:pt idx="990">
                        <c:v>1.56</c:v>
                      </c:pt>
                      <c:pt idx="991">
                        <c:v>1.56</c:v>
                      </c:pt>
                      <c:pt idx="992">
                        <c:v>1.56</c:v>
                      </c:pt>
                      <c:pt idx="993">
                        <c:v>1.56</c:v>
                      </c:pt>
                      <c:pt idx="994">
                        <c:v>1.56</c:v>
                      </c:pt>
                      <c:pt idx="995">
                        <c:v>1.56</c:v>
                      </c:pt>
                      <c:pt idx="996">
                        <c:v>1.56</c:v>
                      </c:pt>
                      <c:pt idx="997">
                        <c:v>1.56</c:v>
                      </c:pt>
                      <c:pt idx="998">
                        <c:v>1.56</c:v>
                      </c:pt>
                      <c:pt idx="999">
                        <c:v>1.56</c:v>
                      </c:pt>
                      <c:pt idx="1000">
                        <c:v>1.56</c:v>
                      </c:pt>
                      <c:pt idx="1001">
                        <c:v>1.56</c:v>
                      </c:pt>
                      <c:pt idx="1002">
                        <c:v>1.56</c:v>
                      </c:pt>
                      <c:pt idx="1003">
                        <c:v>1.56</c:v>
                      </c:pt>
                      <c:pt idx="1004">
                        <c:v>1.56</c:v>
                      </c:pt>
                      <c:pt idx="1005">
                        <c:v>1.56</c:v>
                      </c:pt>
                      <c:pt idx="1006">
                        <c:v>1.56</c:v>
                      </c:pt>
                      <c:pt idx="1007">
                        <c:v>1.56</c:v>
                      </c:pt>
                      <c:pt idx="1008">
                        <c:v>1.56</c:v>
                      </c:pt>
                      <c:pt idx="1009">
                        <c:v>1.56</c:v>
                      </c:pt>
                      <c:pt idx="1010">
                        <c:v>1.56</c:v>
                      </c:pt>
                      <c:pt idx="1011">
                        <c:v>1.58</c:v>
                      </c:pt>
                      <c:pt idx="1012">
                        <c:v>1.58</c:v>
                      </c:pt>
                      <c:pt idx="1013">
                        <c:v>1.58</c:v>
                      </c:pt>
                      <c:pt idx="1014">
                        <c:v>1.58</c:v>
                      </c:pt>
                      <c:pt idx="1015">
                        <c:v>1.58</c:v>
                      </c:pt>
                      <c:pt idx="1016">
                        <c:v>1.58</c:v>
                      </c:pt>
                      <c:pt idx="1017">
                        <c:v>1.58</c:v>
                      </c:pt>
                      <c:pt idx="1018">
                        <c:v>1.58</c:v>
                      </c:pt>
                      <c:pt idx="1019">
                        <c:v>1.6</c:v>
                      </c:pt>
                      <c:pt idx="1020">
                        <c:v>1.6</c:v>
                      </c:pt>
                      <c:pt idx="1021">
                        <c:v>1.6</c:v>
                      </c:pt>
                      <c:pt idx="1022">
                        <c:v>1.6</c:v>
                      </c:pt>
                      <c:pt idx="1023">
                        <c:v>1.6</c:v>
                      </c:pt>
                      <c:pt idx="1024">
                        <c:v>1.6</c:v>
                      </c:pt>
                      <c:pt idx="1025">
                        <c:v>1.6</c:v>
                      </c:pt>
                      <c:pt idx="1026">
                        <c:v>1.6</c:v>
                      </c:pt>
                      <c:pt idx="1027">
                        <c:v>1.6</c:v>
                      </c:pt>
                      <c:pt idx="1028">
                        <c:v>1.62</c:v>
                      </c:pt>
                      <c:pt idx="1029">
                        <c:v>1.62</c:v>
                      </c:pt>
                      <c:pt idx="1030">
                        <c:v>1.62</c:v>
                      </c:pt>
                      <c:pt idx="1031">
                        <c:v>1.62</c:v>
                      </c:pt>
                      <c:pt idx="1032">
                        <c:v>1.62</c:v>
                      </c:pt>
                      <c:pt idx="1033">
                        <c:v>1.62</c:v>
                      </c:pt>
                      <c:pt idx="1034">
                        <c:v>1.62</c:v>
                      </c:pt>
                      <c:pt idx="1035">
                        <c:v>1.62</c:v>
                      </c:pt>
                      <c:pt idx="1036">
                        <c:v>1.62</c:v>
                      </c:pt>
                      <c:pt idx="1037">
                        <c:v>1.62</c:v>
                      </c:pt>
                      <c:pt idx="1038">
                        <c:v>1.62</c:v>
                      </c:pt>
                      <c:pt idx="1039">
                        <c:v>1.62</c:v>
                      </c:pt>
                      <c:pt idx="1040">
                        <c:v>1.62</c:v>
                      </c:pt>
                      <c:pt idx="1041">
                        <c:v>1.62</c:v>
                      </c:pt>
                      <c:pt idx="1042">
                        <c:v>1.62</c:v>
                      </c:pt>
                      <c:pt idx="1043">
                        <c:v>1.64</c:v>
                      </c:pt>
                      <c:pt idx="1044">
                        <c:v>1.64</c:v>
                      </c:pt>
                      <c:pt idx="1045">
                        <c:v>1.64</c:v>
                      </c:pt>
                      <c:pt idx="1046">
                        <c:v>1.64</c:v>
                      </c:pt>
                      <c:pt idx="1047">
                        <c:v>1.64</c:v>
                      </c:pt>
                      <c:pt idx="1048">
                        <c:v>1.64</c:v>
                      </c:pt>
                      <c:pt idx="1049">
                        <c:v>1.64</c:v>
                      </c:pt>
                      <c:pt idx="1050">
                        <c:v>1.64</c:v>
                      </c:pt>
                      <c:pt idx="1051">
                        <c:v>1.64</c:v>
                      </c:pt>
                      <c:pt idx="1052">
                        <c:v>1.64</c:v>
                      </c:pt>
                      <c:pt idx="1053">
                        <c:v>1.64</c:v>
                      </c:pt>
                      <c:pt idx="1054">
                        <c:v>1.64</c:v>
                      </c:pt>
                      <c:pt idx="1055">
                        <c:v>1.64</c:v>
                      </c:pt>
                      <c:pt idx="1056">
                        <c:v>1.64</c:v>
                      </c:pt>
                      <c:pt idx="1057">
                        <c:v>1.64</c:v>
                      </c:pt>
                      <c:pt idx="1058">
                        <c:v>1.64</c:v>
                      </c:pt>
                      <c:pt idx="1059">
                        <c:v>1.64</c:v>
                      </c:pt>
                      <c:pt idx="1060">
                        <c:v>1.64</c:v>
                      </c:pt>
                      <c:pt idx="1061">
                        <c:v>1.64</c:v>
                      </c:pt>
                      <c:pt idx="1062">
                        <c:v>1.64</c:v>
                      </c:pt>
                      <c:pt idx="1063">
                        <c:v>1.64</c:v>
                      </c:pt>
                      <c:pt idx="1064">
                        <c:v>1.64</c:v>
                      </c:pt>
                      <c:pt idx="1065">
                        <c:v>1.64</c:v>
                      </c:pt>
                      <c:pt idx="1066">
                        <c:v>1.64</c:v>
                      </c:pt>
                      <c:pt idx="1067">
                        <c:v>1.64</c:v>
                      </c:pt>
                      <c:pt idx="1068">
                        <c:v>1.64</c:v>
                      </c:pt>
                      <c:pt idx="1069">
                        <c:v>1.64</c:v>
                      </c:pt>
                      <c:pt idx="1070">
                        <c:v>1.64</c:v>
                      </c:pt>
                      <c:pt idx="1071">
                        <c:v>1.64</c:v>
                      </c:pt>
                      <c:pt idx="1072">
                        <c:v>1.64</c:v>
                      </c:pt>
                      <c:pt idx="1073">
                        <c:v>1.64</c:v>
                      </c:pt>
                      <c:pt idx="1074">
                        <c:v>1.64</c:v>
                      </c:pt>
                      <c:pt idx="1075">
                        <c:v>1.64</c:v>
                      </c:pt>
                      <c:pt idx="1076">
                        <c:v>1.64</c:v>
                      </c:pt>
                      <c:pt idx="1077">
                        <c:v>1.66</c:v>
                      </c:pt>
                      <c:pt idx="1078">
                        <c:v>1.66</c:v>
                      </c:pt>
                      <c:pt idx="1079">
                        <c:v>1.66</c:v>
                      </c:pt>
                      <c:pt idx="1080">
                        <c:v>1.66</c:v>
                      </c:pt>
                      <c:pt idx="1081">
                        <c:v>1.66</c:v>
                      </c:pt>
                      <c:pt idx="1082">
                        <c:v>1.66</c:v>
                      </c:pt>
                      <c:pt idx="1083">
                        <c:v>1.66</c:v>
                      </c:pt>
                      <c:pt idx="1084">
                        <c:v>1.66</c:v>
                      </c:pt>
                      <c:pt idx="1085">
                        <c:v>1.66</c:v>
                      </c:pt>
                      <c:pt idx="1086">
                        <c:v>1.66</c:v>
                      </c:pt>
                      <c:pt idx="1087">
                        <c:v>1.66</c:v>
                      </c:pt>
                      <c:pt idx="1088">
                        <c:v>1.66</c:v>
                      </c:pt>
                      <c:pt idx="1089">
                        <c:v>1.64</c:v>
                      </c:pt>
                      <c:pt idx="1090">
                        <c:v>1.64</c:v>
                      </c:pt>
                      <c:pt idx="1091">
                        <c:v>1.64</c:v>
                      </c:pt>
                      <c:pt idx="1092">
                        <c:v>1.64</c:v>
                      </c:pt>
                      <c:pt idx="1093">
                        <c:v>1.64</c:v>
                      </c:pt>
                      <c:pt idx="1094">
                        <c:v>1.64</c:v>
                      </c:pt>
                      <c:pt idx="1095">
                        <c:v>1.64</c:v>
                      </c:pt>
                      <c:pt idx="1096">
                        <c:v>1.64</c:v>
                      </c:pt>
                      <c:pt idx="1097">
                        <c:v>1.64</c:v>
                      </c:pt>
                      <c:pt idx="1098">
                        <c:v>1.64</c:v>
                      </c:pt>
                      <c:pt idx="1099">
                        <c:v>1.64</c:v>
                      </c:pt>
                      <c:pt idx="1100">
                        <c:v>1.64</c:v>
                      </c:pt>
                      <c:pt idx="1101">
                        <c:v>1.64</c:v>
                      </c:pt>
                      <c:pt idx="1102">
                        <c:v>1.64</c:v>
                      </c:pt>
                      <c:pt idx="1103">
                        <c:v>1.66</c:v>
                      </c:pt>
                      <c:pt idx="1104">
                        <c:v>1.66</c:v>
                      </c:pt>
                      <c:pt idx="1105">
                        <c:v>1.66</c:v>
                      </c:pt>
                      <c:pt idx="1106">
                        <c:v>1.66</c:v>
                      </c:pt>
                      <c:pt idx="1107">
                        <c:v>1.66</c:v>
                      </c:pt>
                      <c:pt idx="1108">
                        <c:v>1.66</c:v>
                      </c:pt>
                      <c:pt idx="1109">
                        <c:v>1.66</c:v>
                      </c:pt>
                      <c:pt idx="1110">
                        <c:v>1.66</c:v>
                      </c:pt>
                      <c:pt idx="1111">
                        <c:v>1.66</c:v>
                      </c:pt>
                      <c:pt idx="1112">
                        <c:v>1.66</c:v>
                      </c:pt>
                      <c:pt idx="1113">
                        <c:v>1.66</c:v>
                      </c:pt>
                      <c:pt idx="1114">
                        <c:v>1.66</c:v>
                      </c:pt>
                      <c:pt idx="1115">
                        <c:v>1.66</c:v>
                      </c:pt>
                      <c:pt idx="1116">
                        <c:v>1.66</c:v>
                      </c:pt>
                      <c:pt idx="1117">
                        <c:v>1.66</c:v>
                      </c:pt>
                      <c:pt idx="1118">
                        <c:v>1.66</c:v>
                      </c:pt>
                      <c:pt idx="1119">
                        <c:v>1.66</c:v>
                      </c:pt>
                      <c:pt idx="1120">
                        <c:v>1.66</c:v>
                      </c:pt>
                      <c:pt idx="1121">
                        <c:v>1.66</c:v>
                      </c:pt>
                      <c:pt idx="1122">
                        <c:v>1.66</c:v>
                      </c:pt>
                      <c:pt idx="1123">
                        <c:v>1.66</c:v>
                      </c:pt>
                      <c:pt idx="1124">
                        <c:v>1.66</c:v>
                      </c:pt>
                      <c:pt idx="1125">
                        <c:v>1.66</c:v>
                      </c:pt>
                      <c:pt idx="1126">
                        <c:v>1.66</c:v>
                      </c:pt>
                      <c:pt idx="1127">
                        <c:v>1.66</c:v>
                      </c:pt>
                      <c:pt idx="1128">
                        <c:v>1.66</c:v>
                      </c:pt>
                      <c:pt idx="1129">
                        <c:v>1.66</c:v>
                      </c:pt>
                      <c:pt idx="1130">
                        <c:v>1.66</c:v>
                      </c:pt>
                      <c:pt idx="1131">
                        <c:v>1.66</c:v>
                      </c:pt>
                      <c:pt idx="1132">
                        <c:v>1.66</c:v>
                      </c:pt>
                      <c:pt idx="1133">
                        <c:v>1.66</c:v>
                      </c:pt>
                      <c:pt idx="1134">
                        <c:v>1.66</c:v>
                      </c:pt>
                      <c:pt idx="1135">
                        <c:v>1.66</c:v>
                      </c:pt>
                      <c:pt idx="1136">
                        <c:v>1.66</c:v>
                      </c:pt>
                      <c:pt idx="1137">
                        <c:v>1.66</c:v>
                      </c:pt>
                      <c:pt idx="1138">
                        <c:v>1.66</c:v>
                      </c:pt>
                      <c:pt idx="1139">
                        <c:v>1.66</c:v>
                      </c:pt>
                      <c:pt idx="1140">
                        <c:v>1.66</c:v>
                      </c:pt>
                      <c:pt idx="1141">
                        <c:v>1.66</c:v>
                      </c:pt>
                      <c:pt idx="1142">
                        <c:v>1.66</c:v>
                      </c:pt>
                      <c:pt idx="1143">
                        <c:v>1.66</c:v>
                      </c:pt>
                      <c:pt idx="1144">
                        <c:v>1.66</c:v>
                      </c:pt>
                      <c:pt idx="1145">
                        <c:v>1.66</c:v>
                      </c:pt>
                      <c:pt idx="1146">
                        <c:v>1.66</c:v>
                      </c:pt>
                      <c:pt idx="1147">
                        <c:v>1.66</c:v>
                      </c:pt>
                      <c:pt idx="1148">
                        <c:v>1.66</c:v>
                      </c:pt>
                      <c:pt idx="1149">
                        <c:v>1.66</c:v>
                      </c:pt>
                      <c:pt idx="1150">
                        <c:v>1.66</c:v>
                      </c:pt>
                      <c:pt idx="1151">
                        <c:v>1.66</c:v>
                      </c:pt>
                      <c:pt idx="1152">
                        <c:v>1.66</c:v>
                      </c:pt>
                      <c:pt idx="1153">
                        <c:v>1.66</c:v>
                      </c:pt>
                      <c:pt idx="1154">
                        <c:v>1.66</c:v>
                      </c:pt>
                      <c:pt idx="1155">
                        <c:v>1.66</c:v>
                      </c:pt>
                      <c:pt idx="1156">
                        <c:v>1.66</c:v>
                      </c:pt>
                      <c:pt idx="1157">
                        <c:v>1.66</c:v>
                      </c:pt>
                      <c:pt idx="1158">
                        <c:v>1.66</c:v>
                      </c:pt>
                      <c:pt idx="1159">
                        <c:v>1.66</c:v>
                      </c:pt>
                      <c:pt idx="1160">
                        <c:v>1.66</c:v>
                      </c:pt>
                      <c:pt idx="1161">
                        <c:v>1.66</c:v>
                      </c:pt>
                      <c:pt idx="1162">
                        <c:v>1.66</c:v>
                      </c:pt>
                      <c:pt idx="1163">
                        <c:v>1.66</c:v>
                      </c:pt>
                      <c:pt idx="1164">
                        <c:v>1.66</c:v>
                      </c:pt>
                      <c:pt idx="1165">
                        <c:v>1.66</c:v>
                      </c:pt>
                      <c:pt idx="1166">
                        <c:v>1.66</c:v>
                      </c:pt>
                      <c:pt idx="1167">
                        <c:v>1.68</c:v>
                      </c:pt>
                      <c:pt idx="1168">
                        <c:v>1.68</c:v>
                      </c:pt>
                      <c:pt idx="1169">
                        <c:v>1.68</c:v>
                      </c:pt>
                      <c:pt idx="1170">
                        <c:v>1.68</c:v>
                      </c:pt>
                      <c:pt idx="1171">
                        <c:v>1.68</c:v>
                      </c:pt>
                      <c:pt idx="1172">
                        <c:v>1.66</c:v>
                      </c:pt>
                      <c:pt idx="1173">
                        <c:v>1.66</c:v>
                      </c:pt>
                      <c:pt idx="1174">
                        <c:v>1.66</c:v>
                      </c:pt>
                      <c:pt idx="1175">
                        <c:v>1.66</c:v>
                      </c:pt>
                      <c:pt idx="1176">
                        <c:v>1.66</c:v>
                      </c:pt>
                      <c:pt idx="1177">
                        <c:v>1.66</c:v>
                      </c:pt>
                      <c:pt idx="1178">
                        <c:v>1.66</c:v>
                      </c:pt>
                      <c:pt idx="1179">
                        <c:v>1.66</c:v>
                      </c:pt>
                      <c:pt idx="1180">
                        <c:v>1.66</c:v>
                      </c:pt>
                      <c:pt idx="1181">
                        <c:v>1.66</c:v>
                      </c:pt>
                      <c:pt idx="1182">
                        <c:v>1.66</c:v>
                      </c:pt>
                      <c:pt idx="1183">
                        <c:v>1.66</c:v>
                      </c:pt>
                      <c:pt idx="1184">
                        <c:v>1.64</c:v>
                      </c:pt>
                      <c:pt idx="1185">
                        <c:v>1.64</c:v>
                      </c:pt>
                      <c:pt idx="1186">
                        <c:v>1.64</c:v>
                      </c:pt>
                      <c:pt idx="1187">
                        <c:v>1.64</c:v>
                      </c:pt>
                      <c:pt idx="1188">
                        <c:v>1.64</c:v>
                      </c:pt>
                      <c:pt idx="1189">
                        <c:v>1.64</c:v>
                      </c:pt>
                      <c:pt idx="1190">
                        <c:v>1.64</c:v>
                      </c:pt>
                      <c:pt idx="1191">
                        <c:v>1.64</c:v>
                      </c:pt>
                      <c:pt idx="1192">
                        <c:v>1.64</c:v>
                      </c:pt>
                      <c:pt idx="1193">
                        <c:v>1.64</c:v>
                      </c:pt>
                      <c:pt idx="1194">
                        <c:v>1.64</c:v>
                      </c:pt>
                      <c:pt idx="1195">
                        <c:v>1.64</c:v>
                      </c:pt>
                      <c:pt idx="1196">
                        <c:v>1.66</c:v>
                      </c:pt>
                      <c:pt idx="1197">
                        <c:v>1.66</c:v>
                      </c:pt>
                      <c:pt idx="1198">
                        <c:v>1.66</c:v>
                      </c:pt>
                      <c:pt idx="1199">
                        <c:v>1.66</c:v>
                      </c:pt>
                      <c:pt idx="1200">
                        <c:v>1.66</c:v>
                      </c:pt>
                      <c:pt idx="1201">
                        <c:v>1.66</c:v>
                      </c:pt>
                      <c:pt idx="1202">
                        <c:v>1.66</c:v>
                      </c:pt>
                      <c:pt idx="1203">
                        <c:v>1.66</c:v>
                      </c:pt>
                      <c:pt idx="1204">
                        <c:v>1.66</c:v>
                      </c:pt>
                      <c:pt idx="1205">
                        <c:v>1.66</c:v>
                      </c:pt>
                      <c:pt idx="1206">
                        <c:v>1.66</c:v>
                      </c:pt>
                      <c:pt idx="1207">
                        <c:v>1.66</c:v>
                      </c:pt>
                      <c:pt idx="1208">
                        <c:v>1.66</c:v>
                      </c:pt>
                      <c:pt idx="1209">
                        <c:v>1.66</c:v>
                      </c:pt>
                      <c:pt idx="1210">
                        <c:v>1.66</c:v>
                      </c:pt>
                      <c:pt idx="1211">
                        <c:v>1.66</c:v>
                      </c:pt>
                      <c:pt idx="1212">
                        <c:v>1.66</c:v>
                      </c:pt>
                      <c:pt idx="1213">
                        <c:v>1.66</c:v>
                      </c:pt>
                      <c:pt idx="1214">
                        <c:v>1.66</c:v>
                      </c:pt>
                      <c:pt idx="1215">
                        <c:v>1.66</c:v>
                      </c:pt>
                      <c:pt idx="1216">
                        <c:v>1.66</c:v>
                      </c:pt>
                      <c:pt idx="1217">
                        <c:v>1.66</c:v>
                      </c:pt>
                      <c:pt idx="1218">
                        <c:v>1.66</c:v>
                      </c:pt>
                      <c:pt idx="1219">
                        <c:v>1.68</c:v>
                      </c:pt>
                      <c:pt idx="1220">
                        <c:v>1.68</c:v>
                      </c:pt>
                      <c:pt idx="1221">
                        <c:v>1.68</c:v>
                      </c:pt>
                      <c:pt idx="1222">
                        <c:v>1.68</c:v>
                      </c:pt>
                      <c:pt idx="1223">
                        <c:v>1.68</c:v>
                      </c:pt>
                      <c:pt idx="1224">
                        <c:v>1.68</c:v>
                      </c:pt>
                      <c:pt idx="1225">
                        <c:v>1.68</c:v>
                      </c:pt>
                      <c:pt idx="1226">
                        <c:v>1.7</c:v>
                      </c:pt>
                      <c:pt idx="1227">
                        <c:v>1.7</c:v>
                      </c:pt>
                      <c:pt idx="1228">
                        <c:v>1.7</c:v>
                      </c:pt>
                      <c:pt idx="1229">
                        <c:v>1.7</c:v>
                      </c:pt>
                      <c:pt idx="1230">
                        <c:v>1.7</c:v>
                      </c:pt>
                      <c:pt idx="1231">
                        <c:v>1.7</c:v>
                      </c:pt>
                      <c:pt idx="1232">
                        <c:v>1.7</c:v>
                      </c:pt>
                      <c:pt idx="1233">
                        <c:v>1.7</c:v>
                      </c:pt>
                      <c:pt idx="1234">
                        <c:v>1.7</c:v>
                      </c:pt>
                      <c:pt idx="1235">
                        <c:v>1.7</c:v>
                      </c:pt>
                      <c:pt idx="1236">
                        <c:v>1.7</c:v>
                      </c:pt>
                      <c:pt idx="1237">
                        <c:v>1.7</c:v>
                      </c:pt>
                      <c:pt idx="1238">
                        <c:v>1.7</c:v>
                      </c:pt>
                      <c:pt idx="1239">
                        <c:v>1.7</c:v>
                      </c:pt>
                      <c:pt idx="1240">
                        <c:v>1.7</c:v>
                      </c:pt>
                      <c:pt idx="1241">
                        <c:v>1.72</c:v>
                      </c:pt>
                      <c:pt idx="1242">
                        <c:v>1.72</c:v>
                      </c:pt>
                      <c:pt idx="1243">
                        <c:v>1.72</c:v>
                      </c:pt>
                      <c:pt idx="1244">
                        <c:v>1.72</c:v>
                      </c:pt>
                      <c:pt idx="1245">
                        <c:v>1.72</c:v>
                      </c:pt>
                      <c:pt idx="1246">
                        <c:v>1.72</c:v>
                      </c:pt>
                      <c:pt idx="1247">
                        <c:v>1.72</c:v>
                      </c:pt>
                      <c:pt idx="1248">
                        <c:v>1.72</c:v>
                      </c:pt>
                      <c:pt idx="1249">
                        <c:v>1.72</c:v>
                      </c:pt>
                      <c:pt idx="1250">
                        <c:v>1.74</c:v>
                      </c:pt>
                      <c:pt idx="1251">
                        <c:v>1.74</c:v>
                      </c:pt>
                      <c:pt idx="1252">
                        <c:v>1.74</c:v>
                      </c:pt>
                      <c:pt idx="1253">
                        <c:v>1.74</c:v>
                      </c:pt>
                      <c:pt idx="1254">
                        <c:v>1.74</c:v>
                      </c:pt>
                      <c:pt idx="1255">
                        <c:v>1.74</c:v>
                      </c:pt>
                      <c:pt idx="1256">
                        <c:v>1.74</c:v>
                      </c:pt>
                      <c:pt idx="1257">
                        <c:v>1.74</c:v>
                      </c:pt>
                      <c:pt idx="1258">
                        <c:v>1.76</c:v>
                      </c:pt>
                      <c:pt idx="1259">
                        <c:v>1.76</c:v>
                      </c:pt>
                      <c:pt idx="1260">
                        <c:v>1.76</c:v>
                      </c:pt>
                      <c:pt idx="1261">
                        <c:v>1.76</c:v>
                      </c:pt>
                      <c:pt idx="1262">
                        <c:v>1.76</c:v>
                      </c:pt>
                      <c:pt idx="1263">
                        <c:v>1.76</c:v>
                      </c:pt>
                      <c:pt idx="1264">
                        <c:v>1.76</c:v>
                      </c:pt>
                      <c:pt idx="1265">
                        <c:v>1.76</c:v>
                      </c:pt>
                      <c:pt idx="1266">
                        <c:v>1.76</c:v>
                      </c:pt>
                      <c:pt idx="1267">
                        <c:v>1.76</c:v>
                      </c:pt>
                      <c:pt idx="1268">
                        <c:v>1.76</c:v>
                      </c:pt>
                      <c:pt idx="1269">
                        <c:v>1.76</c:v>
                      </c:pt>
                      <c:pt idx="1270">
                        <c:v>1.76</c:v>
                      </c:pt>
                      <c:pt idx="1271">
                        <c:v>1.76</c:v>
                      </c:pt>
                      <c:pt idx="1272">
                        <c:v>1.76</c:v>
                      </c:pt>
                      <c:pt idx="1273">
                        <c:v>1.76</c:v>
                      </c:pt>
                      <c:pt idx="1274">
                        <c:v>1.76</c:v>
                      </c:pt>
                      <c:pt idx="1275">
                        <c:v>1.76</c:v>
                      </c:pt>
                      <c:pt idx="1276">
                        <c:v>1.76</c:v>
                      </c:pt>
                      <c:pt idx="1277">
                        <c:v>1.76</c:v>
                      </c:pt>
                      <c:pt idx="1278">
                        <c:v>1.76</c:v>
                      </c:pt>
                      <c:pt idx="1279">
                        <c:v>1.76</c:v>
                      </c:pt>
                      <c:pt idx="1280">
                        <c:v>1.76</c:v>
                      </c:pt>
                      <c:pt idx="1281">
                        <c:v>1.76</c:v>
                      </c:pt>
                      <c:pt idx="1282">
                        <c:v>1.76</c:v>
                      </c:pt>
                      <c:pt idx="1283">
                        <c:v>1.76</c:v>
                      </c:pt>
                      <c:pt idx="1284">
                        <c:v>1.76</c:v>
                      </c:pt>
                      <c:pt idx="1285">
                        <c:v>1.76</c:v>
                      </c:pt>
                      <c:pt idx="1286">
                        <c:v>1.76</c:v>
                      </c:pt>
                      <c:pt idx="1287">
                        <c:v>1.76</c:v>
                      </c:pt>
                      <c:pt idx="1288">
                        <c:v>1.76</c:v>
                      </c:pt>
                      <c:pt idx="1289">
                        <c:v>1.74</c:v>
                      </c:pt>
                      <c:pt idx="1290">
                        <c:v>1.74</c:v>
                      </c:pt>
                      <c:pt idx="1291">
                        <c:v>1.74</c:v>
                      </c:pt>
                      <c:pt idx="1292">
                        <c:v>1.74</c:v>
                      </c:pt>
                      <c:pt idx="1293">
                        <c:v>1.74</c:v>
                      </c:pt>
                      <c:pt idx="1294">
                        <c:v>1.74</c:v>
                      </c:pt>
                      <c:pt idx="1295">
                        <c:v>1.74</c:v>
                      </c:pt>
                      <c:pt idx="1296">
                        <c:v>1.74</c:v>
                      </c:pt>
                      <c:pt idx="1297">
                        <c:v>1.74</c:v>
                      </c:pt>
                      <c:pt idx="1298">
                        <c:v>1.74</c:v>
                      </c:pt>
                      <c:pt idx="1299">
                        <c:v>1.74</c:v>
                      </c:pt>
                      <c:pt idx="1300">
                        <c:v>1.74</c:v>
                      </c:pt>
                      <c:pt idx="1301">
                        <c:v>1.74</c:v>
                      </c:pt>
                      <c:pt idx="1302">
                        <c:v>1.74</c:v>
                      </c:pt>
                      <c:pt idx="1303">
                        <c:v>1.74</c:v>
                      </c:pt>
                      <c:pt idx="1304">
                        <c:v>1.74</c:v>
                      </c:pt>
                      <c:pt idx="1305">
                        <c:v>1.74</c:v>
                      </c:pt>
                      <c:pt idx="1306">
                        <c:v>1.74</c:v>
                      </c:pt>
                      <c:pt idx="1307">
                        <c:v>1.74</c:v>
                      </c:pt>
                      <c:pt idx="1308">
                        <c:v>1.74</c:v>
                      </c:pt>
                      <c:pt idx="1309">
                        <c:v>1.74</c:v>
                      </c:pt>
                      <c:pt idx="1310">
                        <c:v>1.74</c:v>
                      </c:pt>
                      <c:pt idx="1311">
                        <c:v>1.74</c:v>
                      </c:pt>
                      <c:pt idx="1312">
                        <c:v>1.74</c:v>
                      </c:pt>
                      <c:pt idx="1313">
                        <c:v>1.74</c:v>
                      </c:pt>
                      <c:pt idx="1314">
                        <c:v>1.74</c:v>
                      </c:pt>
                      <c:pt idx="1315">
                        <c:v>1.74</c:v>
                      </c:pt>
                      <c:pt idx="1316">
                        <c:v>1.74</c:v>
                      </c:pt>
                      <c:pt idx="1317">
                        <c:v>1.74</c:v>
                      </c:pt>
                      <c:pt idx="1318">
                        <c:v>1.74</c:v>
                      </c:pt>
                      <c:pt idx="1319">
                        <c:v>1.74</c:v>
                      </c:pt>
                      <c:pt idx="1320">
                        <c:v>1.74</c:v>
                      </c:pt>
                      <c:pt idx="1321">
                        <c:v>1.74</c:v>
                      </c:pt>
                      <c:pt idx="1322">
                        <c:v>1.74</c:v>
                      </c:pt>
                      <c:pt idx="1323">
                        <c:v>1.74</c:v>
                      </c:pt>
                      <c:pt idx="1324">
                        <c:v>1.74</c:v>
                      </c:pt>
                      <c:pt idx="1325">
                        <c:v>1.74</c:v>
                      </c:pt>
                      <c:pt idx="1326">
                        <c:v>1.74</c:v>
                      </c:pt>
                      <c:pt idx="1327">
                        <c:v>1.74</c:v>
                      </c:pt>
                      <c:pt idx="1328">
                        <c:v>1.74</c:v>
                      </c:pt>
                      <c:pt idx="1329">
                        <c:v>1.74</c:v>
                      </c:pt>
                      <c:pt idx="1330">
                        <c:v>1.74</c:v>
                      </c:pt>
                      <c:pt idx="1331">
                        <c:v>1.74</c:v>
                      </c:pt>
                      <c:pt idx="1332">
                        <c:v>1.74</c:v>
                      </c:pt>
                      <c:pt idx="1333">
                        <c:v>1.74</c:v>
                      </c:pt>
                      <c:pt idx="1334">
                        <c:v>1.74</c:v>
                      </c:pt>
                      <c:pt idx="1335">
                        <c:v>1.74</c:v>
                      </c:pt>
                      <c:pt idx="1336">
                        <c:v>1.74</c:v>
                      </c:pt>
                      <c:pt idx="1337">
                        <c:v>1.74</c:v>
                      </c:pt>
                      <c:pt idx="1338">
                        <c:v>1.74</c:v>
                      </c:pt>
                      <c:pt idx="1339">
                        <c:v>1.74</c:v>
                      </c:pt>
                      <c:pt idx="1340">
                        <c:v>1.74</c:v>
                      </c:pt>
                      <c:pt idx="1341">
                        <c:v>1.74</c:v>
                      </c:pt>
                      <c:pt idx="1342">
                        <c:v>1.72</c:v>
                      </c:pt>
                      <c:pt idx="1343">
                        <c:v>1.72</c:v>
                      </c:pt>
                      <c:pt idx="1344">
                        <c:v>1.72</c:v>
                      </c:pt>
                      <c:pt idx="1345">
                        <c:v>1.72</c:v>
                      </c:pt>
                      <c:pt idx="1346">
                        <c:v>1.72</c:v>
                      </c:pt>
                      <c:pt idx="1347">
                        <c:v>1.72</c:v>
                      </c:pt>
                      <c:pt idx="1348">
                        <c:v>1.7</c:v>
                      </c:pt>
                      <c:pt idx="1349">
                        <c:v>1.7</c:v>
                      </c:pt>
                      <c:pt idx="1350">
                        <c:v>1.7</c:v>
                      </c:pt>
                      <c:pt idx="1351">
                        <c:v>1.68</c:v>
                      </c:pt>
                      <c:pt idx="1352">
                        <c:v>1.68</c:v>
                      </c:pt>
                      <c:pt idx="1353">
                        <c:v>1.68</c:v>
                      </c:pt>
                      <c:pt idx="1354">
                        <c:v>1.68</c:v>
                      </c:pt>
                      <c:pt idx="1355">
                        <c:v>1.66</c:v>
                      </c:pt>
                      <c:pt idx="1356">
                        <c:v>1.66</c:v>
                      </c:pt>
                      <c:pt idx="1357">
                        <c:v>1.66</c:v>
                      </c:pt>
                      <c:pt idx="1358">
                        <c:v>1.66</c:v>
                      </c:pt>
                      <c:pt idx="1359">
                        <c:v>1.64</c:v>
                      </c:pt>
                      <c:pt idx="1360">
                        <c:v>1.64</c:v>
                      </c:pt>
                      <c:pt idx="1361">
                        <c:v>1.64</c:v>
                      </c:pt>
                      <c:pt idx="1362">
                        <c:v>1.62</c:v>
                      </c:pt>
                      <c:pt idx="1363">
                        <c:v>1.62</c:v>
                      </c:pt>
                      <c:pt idx="1364">
                        <c:v>1.62</c:v>
                      </c:pt>
                      <c:pt idx="1365">
                        <c:v>1.6</c:v>
                      </c:pt>
                      <c:pt idx="1366">
                        <c:v>1.6</c:v>
                      </c:pt>
                      <c:pt idx="1367">
                        <c:v>1.6</c:v>
                      </c:pt>
                      <c:pt idx="1368">
                        <c:v>1.58</c:v>
                      </c:pt>
                      <c:pt idx="1369">
                        <c:v>1.58</c:v>
                      </c:pt>
                      <c:pt idx="1370">
                        <c:v>1.56</c:v>
                      </c:pt>
                      <c:pt idx="1371">
                        <c:v>1.56</c:v>
                      </c:pt>
                      <c:pt idx="1372">
                        <c:v>1.54</c:v>
                      </c:pt>
                      <c:pt idx="1373">
                        <c:v>1.54</c:v>
                      </c:pt>
                      <c:pt idx="1374">
                        <c:v>1.52</c:v>
                      </c:pt>
                      <c:pt idx="1375">
                        <c:v>1.5</c:v>
                      </c:pt>
                      <c:pt idx="1376">
                        <c:v>1.5</c:v>
                      </c:pt>
                      <c:pt idx="1377">
                        <c:v>1.5</c:v>
                      </c:pt>
                      <c:pt idx="1378">
                        <c:v>1.48</c:v>
                      </c:pt>
                      <c:pt idx="1379">
                        <c:v>1.48</c:v>
                      </c:pt>
                      <c:pt idx="1380">
                        <c:v>1.46</c:v>
                      </c:pt>
                      <c:pt idx="1381">
                        <c:v>1.44</c:v>
                      </c:pt>
                      <c:pt idx="1382">
                        <c:v>1.42</c:v>
                      </c:pt>
                      <c:pt idx="1383">
                        <c:v>1.42</c:v>
                      </c:pt>
                      <c:pt idx="1384">
                        <c:v>1.4</c:v>
                      </c:pt>
                      <c:pt idx="1385">
                        <c:v>1.4</c:v>
                      </c:pt>
                      <c:pt idx="1386">
                        <c:v>1.38</c:v>
                      </c:pt>
                      <c:pt idx="1387">
                        <c:v>1.38</c:v>
                      </c:pt>
                      <c:pt idx="1388">
                        <c:v>1.36</c:v>
                      </c:pt>
                      <c:pt idx="1389">
                        <c:v>1.34</c:v>
                      </c:pt>
                      <c:pt idx="1390">
                        <c:v>1.32</c:v>
                      </c:pt>
                      <c:pt idx="1391">
                        <c:v>1.32</c:v>
                      </c:pt>
                      <c:pt idx="1392">
                        <c:v>1.3</c:v>
                      </c:pt>
                      <c:pt idx="1393">
                        <c:v>1.28</c:v>
                      </c:pt>
                      <c:pt idx="1394">
                        <c:v>1.28</c:v>
                      </c:pt>
                      <c:pt idx="1395">
                        <c:v>1.28</c:v>
                      </c:pt>
                      <c:pt idx="1396">
                        <c:v>1.26</c:v>
                      </c:pt>
                      <c:pt idx="1397">
                        <c:v>1.24</c:v>
                      </c:pt>
                      <c:pt idx="1398">
                        <c:v>1.24</c:v>
                      </c:pt>
                      <c:pt idx="1399">
                        <c:v>1.22</c:v>
                      </c:pt>
                      <c:pt idx="1400">
                        <c:v>1.2</c:v>
                      </c:pt>
                      <c:pt idx="1401">
                        <c:v>1.18</c:v>
                      </c:pt>
                      <c:pt idx="1402">
                        <c:v>1.18</c:v>
                      </c:pt>
                      <c:pt idx="1403">
                        <c:v>1.1599999999999999</c:v>
                      </c:pt>
                      <c:pt idx="1404">
                        <c:v>1.1599999999999999</c:v>
                      </c:pt>
                      <c:pt idx="1405">
                        <c:v>1.1399999999999999</c:v>
                      </c:pt>
                      <c:pt idx="1406">
                        <c:v>1.1200000000000001</c:v>
                      </c:pt>
                      <c:pt idx="1407">
                        <c:v>1.1200000000000001</c:v>
                      </c:pt>
                      <c:pt idx="1408">
                        <c:v>1.1000000000000001</c:v>
                      </c:pt>
                      <c:pt idx="1409">
                        <c:v>1.08</c:v>
                      </c:pt>
                      <c:pt idx="1410">
                        <c:v>1.08</c:v>
                      </c:pt>
                      <c:pt idx="1411">
                        <c:v>1.06</c:v>
                      </c:pt>
                      <c:pt idx="1412">
                        <c:v>1.04</c:v>
                      </c:pt>
                      <c:pt idx="1413">
                        <c:v>1.04</c:v>
                      </c:pt>
                      <c:pt idx="1414">
                        <c:v>1.04</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numCache>
                  </c:numRef>
                </c:yVal>
                <c:smooth val="1"/>
                <c:extLst xmlns:c16r2="http://schemas.microsoft.com/office/drawing/2015/06/chart">
                  <c:ext xmlns:c16="http://schemas.microsoft.com/office/drawing/2014/chart" uri="{C3380CC4-5D6E-409C-BE32-E72D297353CC}">
                    <c16:uniqueId val="{00000004-063C-D840-8C15-D9624FE5FFD6}"/>
                  </c:ext>
                </c:extLst>
              </c15:ser>
            </c15:filteredScatterSeries>
            <c15:filteredScatterSeries>
              <c15:ser>
                <c:idx val="5"/>
                <c:order val="2"/>
                <c:tx>
                  <c:strRef>
                    <c:extLst xmlns:c15="http://schemas.microsoft.com/office/drawing/2012/chart" xmlns:c16r2="http://schemas.microsoft.com/office/drawing/2015/06/chart">
                      <c:ext xmlns:c15="http://schemas.microsoft.com/office/drawing/2012/chart" uri="{02D57815-91ED-43cb-92C2-25804820EDAC}">
                        <c15:formulaRef>
                          <c15:sqref>CO!$G$1</c15:sqref>
                        </c15:formulaRef>
                      </c:ext>
                    </c:extLst>
                    <c:strCache>
                      <c:ptCount val="1"/>
                      <c:pt idx="0">
                        <c:v>CO Diff 5 PS</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1893</c15:sqref>
                        </c15:formulaRef>
                      </c:ext>
                    </c:extLst>
                    <c:numCache>
                      <c:formatCode>General</c:formatCode>
                      <c:ptCount val="1892"/>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G$2:$G$1893</c15:sqref>
                        </c15:formulaRef>
                      </c:ext>
                    </c:extLst>
                    <c:numCache>
                      <c:formatCode>General</c:formatCode>
                      <c:ptCount val="1892"/>
                      <c:pt idx="0">
                        <c:v>0</c:v>
                      </c:pt>
                      <c:pt idx="1">
                        <c:v>0</c:v>
                      </c:pt>
                      <c:pt idx="2">
                        <c:v>0</c:v>
                      </c:pt>
                      <c:pt idx="3">
                        <c:v>0.02</c:v>
                      </c:pt>
                      <c:pt idx="4">
                        <c:v>0.02</c:v>
                      </c:pt>
                      <c:pt idx="5">
                        <c:v>0.04</c:v>
                      </c:pt>
                      <c:pt idx="6">
                        <c:v>0.06</c:v>
                      </c:pt>
                      <c:pt idx="7">
                        <c:v>0.08</c:v>
                      </c:pt>
                      <c:pt idx="8">
                        <c:v>0.1</c:v>
                      </c:pt>
                      <c:pt idx="9">
                        <c:v>0.14000000000000001</c:v>
                      </c:pt>
                      <c:pt idx="10">
                        <c:v>0.16</c:v>
                      </c:pt>
                      <c:pt idx="11">
                        <c:v>0.16</c:v>
                      </c:pt>
                      <c:pt idx="12">
                        <c:v>0.2</c:v>
                      </c:pt>
                      <c:pt idx="13">
                        <c:v>0.24</c:v>
                      </c:pt>
                      <c:pt idx="14">
                        <c:v>0.28000000000000003</c:v>
                      </c:pt>
                      <c:pt idx="15">
                        <c:v>0.32</c:v>
                      </c:pt>
                      <c:pt idx="16">
                        <c:v>0.36</c:v>
                      </c:pt>
                      <c:pt idx="17">
                        <c:v>0.42</c:v>
                      </c:pt>
                      <c:pt idx="18">
                        <c:v>0.46</c:v>
                      </c:pt>
                      <c:pt idx="19">
                        <c:v>0.52</c:v>
                      </c:pt>
                      <c:pt idx="20">
                        <c:v>0.57999999999999996</c:v>
                      </c:pt>
                      <c:pt idx="21">
                        <c:v>0.57999999999999996</c:v>
                      </c:pt>
                      <c:pt idx="22">
                        <c:v>0.64</c:v>
                      </c:pt>
                      <c:pt idx="23">
                        <c:v>0.7</c:v>
                      </c:pt>
                      <c:pt idx="24">
                        <c:v>0.78</c:v>
                      </c:pt>
                      <c:pt idx="25">
                        <c:v>0.84</c:v>
                      </c:pt>
                      <c:pt idx="26">
                        <c:v>0.92</c:v>
                      </c:pt>
                      <c:pt idx="27">
                        <c:v>0.98</c:v>
                      </c:pt>
                      <c:pt idx="28">
                        <c:v>1.06</c:v>
                      </c:pt>
                      <c:pt idx="29">
                        <c:v>1.1399999999999999</c:v>
                      </c:pt>
                      <c:pt idx="30">
                        <c:v>1.1399999999999999</c:v>
                      </c:pt>
                      <c:pt idx="31">
                        <c:v>1.22</c:v>
                      </c:pt>
                      <c:pt idx="32">
                        <c:v>1.3</c:v>
                      </c:pt>
                      <c:pt idx="33">
                        <c:v>1.38</c:v>
                      </c:pt>
                      <c:pt idx="34">
                        <c:v>1.46</c:v>
                      </c:pt>
                      <c:pt idx="35">
                        <c:v>1.54</c:v>
                      </c:pt>
                      <c:pt idx="36">
                        <c:v>1.62</c:v>
                      </c:pt>
                      <c:pt idx="37">
                        <c:v>1.7</c:v>
                      </c:pt>
                      <c:pt idx="38">
                        <c:v>1.7</c:v>
                      </c:pt>
                      <c:pt idx="39">
                        <c:v>1.78</c:v>
                      </c:pt>
                      <c:pt idx="40">
                        <c:v>1.86</c:v>
                      </c:pt>
                      <c:pt idx="41">
                        <c:v>1.94</c:v>
                      </c:pt>
                      <c:pt idx="42">
                        <c:v>2.02</c:v>
                      </c:pt>
                      <c:pt idx="43">
                        <c:v>2.1</c:v>
                      </c:pt>
                      <c:pt idx="44">
                        <c:v>2.16</c:v>
                      </c:pt>
                      <c:pt idx="45">
                        <c:v>2.2400000000000002</c:v>
                      </c:pt>
                      <c:pt idx="46">
                        <c:v>2.3199999999999981</c:v>
                      </c:pt>
                      <c:pt idx="47">
                        <c:v>2.38</c:v>
                      </c:pt>
                      <c:pt idx="48">
                        <c:v>2.46</c:v>
                      </c:pt>
                      <c:pt idx="49">
                        <c:v>2.46</c:v>
                      </c:pt>
                      <c:pt idx="50">
                        <c:v>2.52</c:v>
                      </c:pt>
                      <c:pt idx="51">
                        <c:v>2.58</c:v>
                      </c:pt>
                      <c:pt idx="52">
                        <c:v>2.66</c:v>
                      </c:pt>
                      <c:pt idx="53">
                        <c:v>2.72</c:v>
                      </c:pt>
                      <c:pt idx="54">
                        <c:v>2.78</c:v>
                      </c:pt>
                      <c:pt idx="55">
                        <c:v>2.84</c:v>
                      </c:pt>
                      <c:pt idx="56">
                        <c:v>2.84</c:v>
                      </c:pt>
                      <c:pt idx="57">
                        <c:v>2.92</c:v>
                      </c:pt>
                      <c:pt idx="58">
                        <c:v>2.98</c:v>
                      </c:pt>
                      <c:pt idx="59">
                        <c:v>3.04</c:v>
                      </c:pt>
                      <c:pt idx="60">
                        <c:v>3.12</c:v>
                      </c:pt>
                      <c:pt idx="61">
                        <c:v>3.18</c:v>
                      </c:pt>
                      <c:pt idx="62">
                        <c:v>3.26</c:v>
                      </c:pt>
                      <c:pt idx="63">
                        <c:v>3.32</c:v>
                      </c:pt>
                      <c:pt idx="64">
                        <c:v>3.38</c:v>
                      </c:pt>
                      <c:pt idx="65">
                        <c:v>3.46</c:v>
                      </c:pt>
                      <c:pt idx="66">
                        <c:v>3.52</c:v>
                      </c:pt>
                      <c:pt idx="67">
                        <c:v>3.52</c:v>
                      </c:pt>
                      <c:pt idx="68">
                        <c:v>3.6</c:v>
                      </c:pt>
                      <c:pt idx="69">
                        <c:v>3.68</c:v>
                      </c:pt>
                      <c:pt idx="70">
                        <c:v>3.74</c:v>
                      </c:pt>
                      <c:pt idx="71">
                        <c:v>3.8</c:v>
                      </c:pt>
                      <c:pt idx="72">
                        <c:v>3.88</c:v>
                      </c:pt>
                      <c:pt idx="73">
                        <c:v>3.94</c:v>
                      </c:pt>
                      <c:pt idx="74">
                        <c:v>4.0199999999999996</c:v>
                      </c:pt>
                      <c:pt idx="75">
                        <c:v>4.08</c:v>
                      </c:pt>
                      <c:pt idx="76">
                        <c:v>4.1599999999999966</c:v>
                      </c:pt>
                      <c:pt idx="77">
                        <c:v>4.1599999999999966</c:v>
                      </c:pt>
                      <c:pt idx="78">
                        <c:v>4.22</c:v>
                      </c:pt>
                      <c:pt idx="79">
                        <c:v>4.3</c:v>
                      </c:pt>
                      <c:pt idx="80">
                        <c:v>4.3599999999999977</c:v>
                      </c:pt>
                      <c:pt idx="81">
                        <c:v>4.4400000000000004</c:v>
                      </c:pt>
                      <c:pt idx="82">
                        <c:v>4.5</c:v>
                      </c:pt>
                      <c:pt idx="83">
                        <c:v>4.58</c:v>
                      </c:pt>
                      <c:pt idx="84">
                        <c:v>4.6399999999999997</c:v>
                      </c:pt>
                      <c:pt idx="85">
                        <c:v>4.6399999999999997</c:v>
                      </c:pt>
                      <c:pt idx="86">
                        <c:v>4.6999999999999966</c:v>
                      </c:pt>
                      <c:pt idx="87">
                        <c:v>4.78</c:v>
                      </c:pt>
                      <c:pt idx="88">
                        <c:v>4.84</c:v>
                      </c:pt>
                      <c:pt idx="89">
                        <c:v>4.8999999999999986</c:v>
                      </c:pt>
                      <c:pt idx="90">
                        <c:v>4.9800000000000004</c:v>
                      </c:pt>
                      <c:pt idx="91">
                        <c:v>5.04</c:v>
                      </c:pt>
                      <c:pt idx="92">
                        <c:v>5.1199999999999974</c:v>
                      </c:pt>
                      <c:pt idx="93">
                        <c:v>5.18</c:v>
                      </c:pt>
                      <c:pt idx="94">
                        <c:v>5.26</c:v>
                      </c:pt>
                      <c:pt idx="95">
                        <c:v>5.26</c:v>
                      </c:pt>
                      <c:pt idx="96">
                        <c:v>5.3199999999999976</c:v>
                      </c:pt>
                      <c:pt idx="97">
                        <c:v>5.3999999999999986</c:v>
                      </c:pt>
                      <c:pt idx="98">
                        <c:v>5.48</c:v>
                      </c:pt>
                      <c:pt idx="99">
                        <c:v>5.56</c:v>
                      </c:pt>
                      <c:pt idx="100">
                        <c:v>5.64</c:v>
                      </c:pt>
                      <c:pt idx="101">
                        <c:v>5.72</c:v>
                      </c:pt>
                      <c:pt idx="102">
                        <c:v>5.8</c:v>
                      </c:pt>
                      <c:pt idx="103">
                        <c:v>5.88</c:v>
                      </c:pt>
                      <c:pt idx="104">
                        <c:v>5.96</c:v>
                      </c:pt>
                      <c:pt idx="105">
                        <c:v>5.96</c:v>
                      </c:pt>
                      <c:pt idx="106">
                        <c:v>6.04</c:v>
                      </c:pt>
                      <c:pt idx="107">
                        <c:v>6.1199999999999974</c:v>
                      </c:pt>
                      <c:pt idx="108">
                        <c:v>6.1999999999999966</c:v>
                      </c:pt>
                      <c:pt idx="109">
                        <c:v>6.28</c:v>
                      </c:pt>
                      <c:pt idx="110">
                        <c:v>6.34</c:v>
                      </c:pt>
                      <c:pt idx="111">
                        <c:v>6.42</c:v>
                      </c:pt>
                      <c:pt idx="112">
                        <c:v>6.5</c:v>
                      </c:pt>
                      <c:pt idx="113">
                        <c:v>6.5</c:v>
                      </c:pt>
                      <c:pt idx="114">
                        <c:v>6.56</c:v>
                      </c:pt>
                      <c:pt idx="115">
                        <c:v>6.64</c:v>
                      </c:pt>
                      <c:pt idx="116">
                        <c:v>6.72</c:v>
                      </c:pt>
                      <c:pt idx="117">
                        <c:v>6.78</c:v>
                      </c:pt>
                      <c:pt idx="118">
                        <c:v>6.8599999999999977</c:v>
                      </c:pt>
                      <c:pt idx="119">
                        <c:v>6.92</c:v>
                      </c:pt>
                      <c:pt idx="120">
                        <c:v>6.98</c:v>
                      </c:pt>
                      <c:pt idx="121">
                        <c:v>7.06</c:v>
                      </c:pt>
                      <c:pt idx="122">
                        <c:v>7.1199999999999974</c:v>
                      </c:pt>
                      <c:pt idx="123">
                        <c:v>7.1199999999999974</c:v>
                      </c:pt>
                      <c:pt idx="124">
                        <c:v>7.18</c:v>
                      </c:pt>
                      <c:pt idx="125">
                        <c:v>7.24</c:v>
                      </c:pt>
                      <c:pt idx="126">
                        <c:v>7.3199999999999976</c:v>
                      </c:pt>
                      <c:pt idx="127">
                        <c:v>7.38</c:v>
                      </c:pt>
                      <c:pt idx="128">
                        <c:v>7.42</c:v>
                      </c:pt>
                      <c:pt idx="129">
                        <c:v>7.48</c:v>
                      </c:pt>
                      <c:pt idx="130">
                        <c:v>7.54</c:v>
                      </c:pt>
                      <c:pt idx="131">
                        <c:v>7.6</c:v>
                      </c:pt>
                      <c:pt idx="132">
                        <c:v>7.64</c:v>
                      </c:pt>
                      <c:pt idx="133">
                        <c:v>7.64</c:v>
                      </c:pt>
                      <c:pt idx="134">
                        <c:v>7.68</c:v>
                      </c:pt>
                      <c:pt idx="135">
                        <c:v>7.72</c:v>
                      </c:pt>
                      <c:pt idx="136">
                        <c:v>7.76</c:v>
                      </c:pt>
                      <c:pt idx="137">
                        <c:v>7.8</c:v>
                      </c:pt>
                      <c:pt idx="138">
                        <c:v>7.84</c:v>
                      </c:pt>
                      <c:pt idx="139">
                        <c:v>7.8599999999999977</c:v>
                      </c:pt>
                      <c:pt idx="140">
                        <c:v>7.8999999999999986</c:v>
                      </c:pt>
                      <c:pt idx="141">
                        <c:v>7.8999999999999986</c:v>
                      </c:pt>
                      <c:pt idx="142">
                        <c:v>7.92</c:v>
                      </c:pt>
                      <c:pt idx="143">
                        <c:v>7.94</c:v>
                      </c:pt>
                      <c:pt idx="144">
                        <c:v>7.98</c:v>
                      </c:pt>
                      <c:pt idx="145">
                        <c:v>8</c:v>
                      </c:pt>
                      <c:pt idx="146">
                        <c:v>8</c:v>
                      </c:pt>
                      <c:pt idx="147">
                        <c:v>8.02</c:v>
                      </c:pt>
                      <c:pt idx="148">
                        <c:v>8.0400000000000009</c:v>
                      </c:pt>
                      <c:pt idx="149">
                        <c:v>8.06</c:v>
                      </c:pt>
                      <c:pt idx="150">
                        <c:v>8.06</c:v>
                      </c:pt>
                      <c:pt idx="151">
                        <c:v>8.06</c:v>
                      </c:pt>
                      <c:pt idx="152">
                        <c:v>8.08</c:v>
                      </c:pt>
                      <c:pt idx="153">
                        <c:v>8.08</c:v>
                      </c:pt>
                      <c:pt idx="154">
                        <c:v>8.1</c:v>
                      </c:pt>
                      <c:pt idx="155">
                        <c:v>8.1</c:v>
                      </c:pt>
                      <c:pt idx="156">
                        <c:v>8.120000000000001</c:v>
                      </c:pt>
                      <c:pt idx="157">
                        <c:v>8.120000000000001</c:v>
                      </c:pt>
                      <c:pt idx="158">
                        <c:v>8.14</c:v>
                      </c:pt>
                      <c:pt idx="159">
                        <c:v>8.14</c:v>
                      </c:pt>
                      <c:pt idx="160">
                        <c:v>8.16</c:v>
                      </c:pt>
                      <c:pt idx="161">
                        <c:v>8.16</c:v>
                      </c:pt>
                      <c:pt idx="162">
                        <c:v>8.16</c:v>
                      </c:pt>
                      <c:pt idx="163">
                        <c:v>8.16</c:v>
                      </c:pt>
                      <c:pt idx="164">
                        <c:v>8.18</c:v>
                      </c:pt>
                      <c:pt idx="165">
                        <c:v>8.18</c:v>
                      </c:pt>
                      <c:pt idx="166">
                        <c:v>8.18</c:v>
                      </c:pt>
                      <c:pt idx="167">
                        <c:v>8.2000000000000011</c:v>
                      </c:pt>
                      <c:pt idx="168">
                        <c:v>8.2000000000000011</c:v>
                      </c:pt>
                      <c:pt idx="169">
                        <c:v>8.2000000000000011</c:v>
                      </c:pt>
                      <c:pt idx="170">
                        <c:v>8.2000000000000011</c:v>
                      </c:pt>
                      <c:pt idx="171">
                        <c:v>8.2000000000000011</c:v>
                      </c:pt>
                      <c:pt idx="172">
                        <c:v>8.2200000000000006</c:v>
                      </c:pt>
                      <c:pt idx="173">
                        <c:v>8.2200000000000006</c:v>
                      </c:pt>
                      <c:pt idx="174">
                        <c:v>8.2200000000000006</c:v>
                      </c:pt>
                      <c:pt idx="175">
                        <c:v>8.2200000000000006</c:v>
                      </c:pt>
                      <c:pt idx="176">
                        <c:v>8.2200000000000006</c:v>
                      </c:pt>
                      <c:pt idx="177">
                        <c:v>8.2000000000000011</c:v>
                      </c:pt>
                      <c:pt idx="178">
                        <c:v>8.2000000000000011</c:v>
                      </c:pt>
                      <c:pt idx="179">
                        <c:v>8.2000000000000011</c:v>
                      </c:pt>
                      <c:pt idx="180">
                        <c:v>8.2000000000000011</c:v>
                      </c:pt>
                      <c:pt idx="181">
                        <c:v>8.2000000000000011</c:v>
                      </c:pt>
                      <c:pt idx="182">
                        <c:v>8.18</c:v>
                      </c:pt>
                      <c:pt idx="183">
                        <c:v>8.18</c:v>
                      </c:pt>
                      <c:pt idx="184">
                        <c:v>8.16</c:v>
                      </c:pt>
                      <c:pt idx="185">
                        <c:v>8.14</c:v>
                      </c:pt>
                      <c:pt idx="186">
                        <c:v>8.14</c:v>
                      </c:pt>
                      <c:pt idx="187">
                        <c:v>8.120000000000001</c:v>
                      </c:pt>
                      <c:pt idx="188">
                        <c:v>8.1</c:v>
                      </c:pt>
                      <c:pt idx="189">
                        <c:v>8.1</c:v>
                      </c:pt>
                      <c:pt idx="190">
                        <c:v>8.08</c:v>
                      </c:pt>
                      <c:pt idx="191">
                        <c:v>8.06</c:v>
                      </c:pt>
                      <c:pt idx="192">
                        <c:v>8.0400000000000009</c:v>
                      </c:pt>
                      <c:pt idx="193">
                        <c:v>8.02</c:v>
                      </c:pt>
                      <c:pt idx="194">
                        <c:v>8</c:v>
                      </c:pt>
                      <c:pt idx="195">
                        <c:v>7.98</c:v>
                      </c:pt>
                      <c:pt idx="196">
                        <c:v>7.96</c:v>
                      </c:pt>
                      <c:pt idx="197">
                        <c:v>7.92</c:v>
                      </c:pt>
                      <c:pt idx="198">
                        <c:v>7.92</c:v>
                      </c:pt>
                      <c:pt idx="199">
                        <c:v>7.8999999999999986</c:v>
                      </c:pt>
                      <c:pt idx="200">
                        <c:v>7.88</c:v>
                      </c:pt>
                      <c:pt idx="201">
                        <c:v>7.84</c:v>
                      </c:pt>
                      <c:pt idx="202">
                        <c:v>7.8</c:v>
                      </c:pt>
                      <c:pt idx="203">
                        <c:v>7.76</c:v>
                      </c:pt>
                      <c:pt idx="204">
                        <c:v>7.72</c:v>
                      </c:pt>
                      <c:pt idx="205">
                        <c:v>7.68</c:v>
                      </c:pt>
                      <c:pt idx="206">
                        <c:v>7.64</c:v>
                      </c:pt>
                      <c:pt idx="207">
                        <c:v>7.64</c:v>
                      </c:pt>
                      <c:pt idx="208">
                        <c:v>7.58</c:v>
                      </c:pt>
                      <c:pt idx="209">
                        <c:v>7.52</c:v>
                      </c:pt>
                      <c:pt idx="210">
                        <c:v>7.48</c:v>
                      </c:pt>
                      <c:pt idx="211">
                        <c:v>7.42</c:v>
                      </c:pt>
                      <c:pt idx="212">
                        <c:v>7.3599999999999977</c:v>
                      </c:pt>
                      <c:pt idx="213">
                        <c:v>7.3</c:v>
                      </c:pt>
                      <c:pt idx="214">
                        <c:v>7.22</c:v>
                      </c:pt>
                      <c:pt idx="215">
                        <c:v>7.22</c:v>
                      </c:pt>
                      <c:pt idx="216">
                        <c:v>7.1</c:v>
                      </c:pt>
                      <c:pt idx="217">
                        <c:v>7.1</c:v>
                      </c:pt>
                      <c:pt idx="218">
                        <c:v>7.04</c:v>
                      </c:pt>
                      <c:pt idx="219">
                        <c:v>6.96</c:v>
                      </c:pt>
                      <c:pt idx="220">
                        <c:v>6.8999999999999986</c:v>
                      </c:pt>
                      <c:pt idx="221">
                        <c:v>6.84</c:v>
                      </c:pt>
                      <c:pt idx="222">
                        <c:v>6.76</c:v>
                      </c:pt>
                      <c:pt idx="223">
                        <c:v>6.6999999999999966</c:v>
                      </c:pt>
                      <c:pt idx="224">
                        <c:v>6.6199999999999974</c:v>
                      </c:pt>
                      <c:pt idx="225">
                        <c:v>6.54</c:v>
                      </c:pt>
                      <c:pt idx="226">
                        <c:v>6.54</c:v>
                      </c:pt>
                      <c:pt idx="227">
                        <c:v>6.48</c:v>
                      </c:pt>
                      <c:pt idx="228">
                        <c:v>6.3999999999999986</c:v>
                      </c:pt>
                      <c:pt idx="229">
                        <c:v>6.3199999999999976</c:v>
                      </c:pt>
                      <c:pt idx="230">
                        <c:v>6.24</c:v>
                      </c:pt>
                      <c:pt idx="231">
                        <c:v>6.1599999999999966</c:v>
                      </c:pt>
                      <c:pt idx="232">
                        <c:v>6.1</c:v>
                      </c:pt>
                      <c:pt idx="233">
                        <c:v>6.02</c:v>
                      </c:pt>
                      <c:pt idx="234">
                        <c:v>5.94</c:v>
                      </c:pt>
                      <c:pt idx="235">
                        <c:v>5.94</c:v>
                      </c:pt>
                      <c:pt idx="236">
                        <c:v>5.8599999999999977</c:v>
                      </c:pt>
                      <c:pt idx="237">
                        <c:v>5.78</c:v>
                      </c:pt>
                      <c:pt idx="238">
                        <c:v>5.6999999999999966</c:v>
                      </c:pt>
                      <c:pt idx="239">
                        <c:v>5.6199999999999974</c:v>
                      </c:pt>
                      <c:pt idx="240">
                        <c:v>5.54</c:v>
                      </c:pt>
                      <c:pt idx="241">
                        <c:v>5.46</c:v>
                      </c:pt>
                      <c:pt idx="242">
                        <c:v>5.38</c:v>
                      </c:pt>
                      <c:pt idx="243">
                        <c:v>5.38</c:v>
                      </c:pt>
                      <c:pt idx="244">
                        <c:v>5.3199999999999976</c:v>
                      </c:pt>
                      <c:pt idx="245">
                        <c:v>5.24</c:v>
                      </c:pt>
                      <c:pt idx="246">
                        <c:v>5.1599999999999966</c:v>
                      </c:pt>
                      <c:pt idx="247">
                        <c:v>5.08</c:v>
                      </c:pt>
                      <c:pt idx="248">
                        <c:v>5.0199999999999996</c:v>
                      </c:pt>
                      <c:pt idx="249">
                        <c:v>4.9400000000000004</c:v>
                      </c:pt>
                      <c:pt idx="250">
                        <c:v>4.88</c:v>
                      </c:pt>
                      <c:pt idx="251">
                        <c:v>4.8</c:v>
                      </c:pt>
                      <c:pt idx="252">
                        <c:v>4.72</c:v>
                      </c:pt>
                      <c:pt idx="253">
                        <c:v>4.6599999999999966</c:v>
                      </c:pt>
                      <c:pt idx="254">
                        <c:v>4.6599999999999966</c:v>
                      </c:pt>
                      <c:pt idx="255">
                        <c:v>4.5999999999999996</c:v>
                      </c:pt>
                      <c:pt idx="256">
                        <c:v>4.5199999999999996</c:v>
                      </c:pt>
                      <c:pt idx="257">
                        <c:v>4.46</c:v>
                      </c:pt>
                      <c:pt idx="258">
                        <c:v>4.38</c:v>
                      </c:pt>
                      <c:pt idx="259">
                        <c:v>4.3199999999999976</c:v>
                      </c:pt>
                      <c:pt idx="260">
                        <c:v>4.26</c:v>
                      </c:pt>
                      <c:pt idx="261">
                        <c:v>4.1999999999999966</c:v>
                      </c:pt>
                      <c:pt idx="262">
                        <c:v>4.1399999999999997</c:v>
                      </c:pt>
                      <c:pt idx="263">
                        <c:v>4.1399999999999997</c:v>
                      </c:pt>
                      <c:pt idx="264">
                        <c:v>4.08</c:v>
                      </c:pt>
                      <c:pt idx="265">
                        <c:v>4.0199999999999996</c:v>
                      </c:pt>
                      <c:pt idx="266">
                        <c:v>3.96</c:v>
                      </c:pt>
                      <c:pt idx="267">
                        <c:v>3.9</c:v>
                      </c:pt>
                      <c:pt idx="268">
                        <c:v>3.84</c:v>
                      </c:pt>
                      <c:pt idx="269">
                        <c:v>3.78</c:v>
                      </c:pt>
                      <c:pt idx="270">
                        <c:v>3.72</c:v>
                      </c:pt>
                      <c:pt idx="271">
                        <c:v>3.66</c:v>
                      </c:pt>
                      <c:pt idx="272">
                        <c:v>3.66</c:v>
                      </c:pt>
                      <c:pt idx="273">
                        <c:v>3.62</c:v>
                      </c:pt>
                      <c:pt idx="274">
                        <c:v>3.56</c:v>
                      </c:pt>
                      <c:pt idx="275">
                        <c:v>3.52</c:v>
                      </c:pt>
                      <c:pt idx="276">
                        <c:v>3.46</c:v>
                      </c:pt>
                      <c:pt idx="277">
                        <c:v>3.4</c:v>
                      </c:pt>
                      <c:pt idx="278">
                        <c:v>3.36</c:v>
                      </c:pt>
                      <c:pt idx="279">
                        <c:v>3.32</c:v>
                      </c:pt>
                      <c:pt idx="280">
                        <c:v>3.26</c:v>
                      </c:pt>
                      <c:pt idx="281">
                        <c:v>3.22</c:v>
                      </c:pt>
                      <c:pt idx="282">
                        <c:v>3.22</c:v>
                      </c:pt>
                      <c:pt idx="283">
                        <c:v>3.18</c:v>
                      </c:pt>
                      <c:pt idx="284">
                        <c:v>3.12</c:v>
                      </c:pt>
                      <c:pt idx="285">
                        <c:v>3.08</c:v>
                      </c:pt>
                      <c:pt idx="286">
                        <c:v>3.04</c:v>
                      </c:pt>
                      <c:pt idx="287">
                        <c:v>3</c:v>
                      </c:pt>
                      <c:pt idx="288">
                        <c:v>2.96</c:v>
                      </c:pt>
                      <c:pt idx="289">
                        <c:v>2.96</c:v>
                      </c:pt>
                      <c:pt idx="290">
                        <c:v>2.88</c:v>
                      </c:pt>
                      <c:pt idx="291">
                        <c:v>2.88</c:v>
                      </c:pt>
                      <c:pt idx="292">
                        <c:v>2.84</c:v>
                      </c:pt>
                      <c:pt idx="293">
                        <c:v>2.82</c:v>
                      </c:pt>
                      <c:pt idx="294">
                        <c:v>2.78</c:v>
                      </c:pt>
                      <c:pt idx="295">
                        <c:v>2.74</c:v>
                      </c:pt>
                      <c:pt idx="296">
                        <c:v>2.7</c:v>
                      </c:pt>
                      <c:pt idx="297">
                        <c:v>2.68</c:v>
                      </c:pt>
                      <c:pt idx="298">
                        <c:v>2.64</c:v>
                      </c:pt>
                      <c:pt idx="299">
                        <c:v>2.62</c:v>
                      </c:pt>
                      <c:pt idx="300">
                        <c:v>2.62</c:v>
                      </c:pt>
                      <c:pt idx="301">
                        <c:v>2.58</c:v>
                      </c:pt>
                      <c:pt idx="302">
                        <c:v>2.56</c:v>
                      </c:pt>
                      <c:pt idx="303">
                        <c:v>2.54</c:v>
                      </c:pt>
                      <c:pt idx="304">
                        <c:v>2.5</c:v>
                      </c:pt>
                      <c:pt idx="305">
                        <c:v>2.48</c:v>
                      </c:pt>
                      <c:pt idx="306">
                        <c:v>2.46</c:v>
                      </c:pt>
                      <c:pt idx="307">
                        <c:v>2.44</c:v>
                      </c:pt>
                      <c:pt idx="308">
                        <c:v>2.42</c:v>
                      </c:pt>
                      <c:pt idx="309">
                        <c:v>2.38</c:v>
                      </c:pt>
                      <c:pt idx="310">
                        <c:v>2.38</c:v>
                      </c:pt>
                      <c:pt idx="311">
                        <c:v>2.36</c:v>
                      </c:pt>
                      <c:pt idx="312">
                        <c:v>2.34</c:v>
                      </c:pt>
                      <c:pt idx="313">
                        <c:v>2.3199999999999981</c:v>
                      </c:pt>
                      <c:pt idx="314">
                        <c:v>2.2999999999999998</c:v>
                      </c:pt>
                      <c:pt idx="315">
                        <c:v>2.2799999999999998</c:v>
                      </c:pt>
                      <c:pt idx="316">
                        <c:v>2.2599999999999998</c:v>
                      </c:pt>
                      <c:pt idx="317">
                        <c:v>2.2599999999999998</c:v>
                      </c:pt>
                      <c:pt idx="318">
                        <c:v>2.2400000000000002</c:v>
                      </c:pt>
                      <c:pt idx="319">
                        <c:v>2.2400000000000002</c:v>
                      </c:pt>
                      <c:pt idx="320">
                        <c:v>2.2200000000000002</c:v>
                      </c:pt>
                      <c:pt idx="321">
                        <c:v>2.2000000000000002</c:v>
                      </c:pt>
                      <c:pt idx="322">
                        <c:v>2.1800000000000002</c:v>
                      </c:pt>
                      <c:pt idx="323">
                        <c:v>2.16</c:v>
                      </c:pt>
                      <c:pt idx="324">
                        <c:v>2.14</c:v>
                      </c:pt>
                      <c:pt idx="325">
                        <c:v>2.12</c:v>
                      </c:pt>
                      <c:pt idx="326">
                        <c:v>2.12</c:v>
                      </c:pt>
                      <c:pt idx="327">
                        <c:v>2.1</c:v>
                      </c:pt>
                      <c:pt idx="328">
                        <c:v>2.08</c:v>
                      </c:pt>
                      <c:pt idx="329">
                        <c:v>2.08</c:v>
                      </c:pt>
                      <c:pt idx="330">
                        <c:v>2.06</c:v>
                      </c:pt>
                      <c:pt idx="331">
                        <c:v>2.06</c:v>
                      </c:pt>
                      <c:pt idx="332">
                        <c:v>2.04</c:v>
                      </c:pt>
                      <c:pt idx="333">
                        <c:v>2.02</c:v>
                      </c:pt>
                      <c:pt idx="334">
                        <c:v>2.02</c:v>
                      </c:pt>
                      <c:pt idx="335">
                        <c:v>2</c:v>
                      </c:pt>
                      <c:pt idx="336">
                        <c:v>2</c:v>
                      </c:pt>
                      <c:pt idx="337">
                        <c:v>1.98</c:v>
                      </c:pt>
                      <c:pt idx="338">
                        <c:v>1.98</c:v>
                      </c:pt>
                      <c:pt idx="339">
                        <c:v>1.96</c:v>
                      </c:pt>
                      <c:pt idx="340">
                        <c:v>1.94</c:v>
                      </c:pt>
                      <c:pt idx="341">
                        <c:v>1.94</c:v>
                      </c:pt>
                      <c:pt idx="342">
                        <c:v>1.92</c:v>
                      </c:pt>
                      <c:pt idx="343">
                        <c:v>1.92</c:v>
                      </c:pt>
                      <c:pt idx="344">
                        <c:v>1.9</c:v>
                      </c:pt>
                      <c:pt idx="345">
                        <c:v>1.9</c:v>
                      </c:pt>
                      <c:pt idx="346">
                        <c:v>1.9</c:v>
                      </c:pt>
                      <c:pt idx="347">
                        <c:v>1.9</c:v>
                      </c:pt>
                      <c:pt idx="348">
                        <c:v>1.88</c:v>
                      </c:pt>
                      <c:pt idx="349">
                        <c:v>1.88</c:v>
                      </c:pt>
                      <c:pt idx="350">
                        <c:v>1.86</c:v>
                      </c:pt>
                      <c:pt idx="351">
                        <c:v>1.86</c:v>
                      </c:pt>
                      <c:pt idx="352">
                        <c:v>1.84</c:v>
                      </c:pt>
                      <c:pt idx="353">
                        <c:v>1.84</c:v>
                      </c:pt>
                      <c:pt idx="354">
                        <c:v>1.84</c:v>
                      </c:pt>
                      <c:pt idx="355">
                        <c:v>1.82</c:v>
                      </c:pt>
                      <c:pt idx="356">
                        <c:v>1.82</c:v>
                      </c:pt>
                      <c:pt idx="357">
                        <c:v>1.82</c:v>
                      </c:pt>
                      <c:pt idx="358">
                        <c:v>1.82</c:v>
                      </c:pt>
                      <c:pt idx="359">
                        <c:v>1.8</c:v>
                      </c:pt>
                      <c:pt idx="360">
                        <c:v>1.8</c:v>
                      </c:pt>
                      <c:pt idx="361">
                        <c:v>1.8</c:v>
                      </c:pt>
                      <c:pt idx="362">
                        <c:v>1.78</c:v>
                      </c:pt>
                      <c:pt idx="363">
                        <c:v>1.78</c:v>
                      </c:pt>
                      <c:pt idx="364">
                        <c:v>1.76</c:v>
                      </c:pt>
                      <c:pt idx="365">
                        <c:v>1.76</c:v>
                      </c:pt>
                      <c:pt idx="366">
                        <c:v>1.76</c:v>
                      </c:pt>
                      <c:pt idx="367">
                        <c:v>1.76</c:v>
                      </c:pt>
                      <c:pt idx="368">
                        <c:v>1.74</c:v>
                      </c:pt>
                      <c:pt idx="369">
                        <c:v>1.74</c:v>
                      </c:pt>
                      <c:pt idx="370">
                        <c:v>1.74</c:v>
                      </c:pt>
                      <c:pt idx="371">
                        <c:v>1.72</c:v>
                      </c:pt>
                      <c:pt idx="372">
                        <c:v>1.72</c:v>
                      </c:pt>
                      <c:pt idx="373">
                        <c:v>1.72</c:v>
                      </c:pt>
                      <c:pt idx="374">
                        <c:v>1.72</c:v>
                      </c:pt>
                      <c:pt idx="375">
                        <c:v>1.7</c:v>
                      </c:pt>
                      <c:pt idx="376">
                        <c:v>1.7</c:v>
                      </c:pt>
                      <c:pt idx="377">
                        <c:v>1.7</c:v>
                      </c:pt>
                      <c:pt idx="378">
                        <c:v>1.7</c:v>
                      </c:pt>
                      <c:pt idx="379">
                        <c:v>1.68</c:v>
                      </c:pt>
                      <c:pt idx="380">
                        <c:v>1.68</c:v>
                      </c:pt>
                      <c:pt idx="381">
                        <c:v>1.68</c:v>
                      </c:pt>
                      <c:pt idx="382">
                        <c:v>1.66</c:v>
                      </c:pt>
                      <c:pt idx="383">
                        <c:v>1.66</c:v>
                      </c:pt>
                      <c:pt idx="384">
                        <c:v>1.66</c:v>
                      </c:pt>
                      <c:pt idx="385">
                        <c:v>1.66</c:v>
                      </c:pt>
                      <c:pt idx="386">
                        <c:v>1.66</c:v>
                      </c:pt>
                      <c:pt idx="387">
                        <c:v>1.66</c:v>
                      </c:pt>
                      <c:pt idx="388">
                        <c:v>1.64</c:v>
                      </c:pt>
                      <c:pt idx="389">
                        <c:v>1.64</c:v>
                      </c:pt>
                      <c:pt idx="390">
                        <c:v>1.64</c:v>
                      </c:pt>
                      <c:pt idx="391">
                        <c:v>1.64</c:v>
                      </c:pt>
                      <c:pt idx="392">
                        <c:v>1.64</c:v>
                      </c:pt>
                      <c:pt idx="393">
                        <c:v>1.62</c:v>
                      </c:pt>
                      <c:pt idx="394">
                        <c:v>1.62</c:v>
                      </c:pt>
                      <c:pt idx="395">
                        <c:v>1.62</c:v>
                      </c:pt>
                      <c:pt idx="396">
                        <c:v>1.62</c:v>
                      </c:pt>
                      <c:pt idx="397">
                        <c:v>1.62</c:v>
                      </c:pt>
                      <c:pt idx="398">
                        <c:v>1.62</c:v>
                      </c:pt>
                      <c:pt idx="399">
                        <c:v>1.62</c:v>
                      </c:pt>
                      <c:pt idx="400">
                        <c:v>1.6</c:v>
                      </c:pt>
                      <c:pt idx="401">
                        <c:v>1.6</c:v>
                      </c:pt>
                      <c:pt idx="402">
                        <c:v>1.6</c:v>
                      </c:pt>
                      <c:pt idx="403">
                        <c:v>1.6</c:v>
                      </c:pt>
                      <c:pt idx="404">
                        <c:v>1.6</c:v>
                      </c:pt>
                      <c:pt idx="405">
                        <c:v>1.6</c:v>
                      </c:pt>
                      <c:pt idx="406">
                        <c:v>1.6</c:v>
                      </c:pt>
                      <c:pt idx="407">
                        <c:v>1.58</c:v>
                      </c:pt>
                      <c:pt idx="408">
                        <c:v>1.58</c:v>
                      </c:pt>
                      <c:pt idx="409">
                        <c:v>1.58</c:v>
                      </c:pt>
                      <c:pt idx="410">
                        <c:v>1.58</c:v>
                      </c:pt>
                      <c:pt idx="411">
                        <c:v>1.58</c:v>
                      </c:pt>
                      <c:pt idx="412">
                        <c:v>1.56</c:v>
                      </c:pt>
                      <c:pt idx="413">
                        <c:v>1.56</c:v>
                      </c:pt>
                      <c:pt idx="414">
                        <c:v>1.56</c:v>
                      </c:pt>
                      <c:pt idx="415">
                        <c:v>1.56</c:v>
                      </c:pt>
                      <c:pt idx="416">
                        <c:v>1.56</c:v>
                      </c:pt>
                      <c:pt idx="417">
                        <c:v>1.56</c:v>
                      </c:pt>
                      <c:pt idx="418">
                        <c:v>1.56</c:v>
                      </c:pt>
                      <c:pt idx="419">
                        <c:v>1.54</c:v>
                      </c:pt>
                      <c:pt idx="420">
                        <c:v>1.54</c:v>
                      </c:pt>
                      <c:pt idx="421">
                        <c:v>1.54</c:v>
                      </c:pt>
                      <c:pt idx="422">
                        <c:v>1.54</c:v>
                      </c:pt>
                      <c:pt idx="423">
                        <c:v>1.54</c:v>
                      </c:pt>
                      <c:pt idx="424">
                        <c:v>1.54</c:v>
                      </c:pt>
                      <c:pt idx="425">
                        <c:v>1.54</c:v>
                      </c:pt>
                      <c:pt idx="426">
                        <c:v>1.54</c:v>
                      </c:pt>
                      <c:pt idx="427">
                        <c:v>1.52</c:v>
                      </c:pt>
                      <c:pt idx="428">
                        <c:v>1.52</c:v>
                      </c:pt>
                      <c:pt idx="429">
                        <c:v>1.52</c:v>
                      </c:pt>
                      <c:pt idx="430">
                        <c:v>1.52</c:v>
                      </c:pt>
                      <c:pt idx="431">
                        <c:v>1.52</c:v>
                      </c:pt>
                      <c:pt idx="432">
                        <c:v>1.52</c:v>
                      </c:pt>
                      <c:pt idx="433">
                        <c:v>1.52</c:v>
                      </c:pt>
                      <c:pt idx="434">
                        <c:v>1.52</c:v>
                      </c:pt>
                      <c:pt idx="435">
                        <c:v>1.52</c:v>
                      </c:pt>
                      <c:pt idx="436">
                        <c:v>1.52</c:v>
                      </c:pt>
                      <c:pt idx="437">
                        <c:v>1.52</c:v>
                      </c:pt>
                      <c:pt idx="438">
                        <c:v>1.52</c:v>
                      </c:pt>
                      <c:pt idx="439">
                        <c:v>1.52</c:v>
                      </c:pt>
                      <c:pt idx="440">
                        <c:v>1.52</c:v>
                      </c:pt>
                      <c:pt idx="441">
                        <c:v>1.52</c:v>
                      </c:pt>
                      <c:pt idx="442">
                        <c:v>1.52</c:v>
                      </c:pt>
                      <c:pt idx="443">
                        <c:v>1.52</c:v>
                      </c:pt>
                      <c:pt idx="444">
                        <c:v>1.52</c:v>
                      </c:pt>
                      <c:pt idx="445">
                        <c:v>1.52</c:v>
                      </c:pt>
                      <c:pt idx="446">
                        <c:v>1.52</c:v>
                      </c:pt>
                      <c:pt idx="447">
                        <c:v>1.52</c:v>
                      </c:pt>
                      <c:pt idx="448">
                        <c:v>1.52</c:v>
                      </c:pt>
                      <c:pt idx="449">
                        <c:v>1.52</c:v>
                      </c:pt>
                      <c:pt idx="450">
                        <c:v>1.52</c:v>
                      </c:pt>
                      <c:pt idx="451">
                        <c:v>1.52</c:v>
                      </c:pt>
                      <c:pt idx="452">
                        <c:v>1.52</c:v>
                      </c:pt>
                      <c:pt idx="453">
                        <c:v>1.52</c:v>
                      </c:pt>
                      <c:pt idx="454">
                        <c:v>1.52</c:v>
                      </c:pt>
                      <c:pt idx="455">
                        <c:v>1.52</c:v>
                      </c:pt>
                      <c:pt idx="456">
                        <c:v>1.52</c:v>
                      </c:pt>
                      <c:pt idx="457">
                        <c:v>1.52</c:v>
                      </c:pt>
                      <c:pt idx="458">
                        <c:v>1.52</c:v>
                      </c:pt>
                      <c:pt idx="459">
                        <c:v>1.52</c:v>
                      </c:pt>
                      <c:pt idx="460">
                        <c:v>1.52</c:v>
                      </c:pt>
                      <c:pt idx="461">
                        <c:v>1.52</c:v>
                      </c:pt>
                      <c:pt idx="462">
                        <c:v>1.5</c:v>
                      </c:pt>
                      <c:pt idx="463">
                        <c:v>1.5</c:v>
                      </c:pt>
                      <c:pt idx="464">
                        <c:v>1.5</c:v>
                      </c:pt>
                      <c:pt idx="465">
                        <c:v>1.5</c:v>
                      </c:pt>
                      <c:pt idx="466">
                        <c:v>1.5</c:v>
                      </c:pt>
                      <c:pt idx="467">
                        <c:v>1.5</c:v>
                      </c:pt>
                      <c:pt idx="468">
                        <c:v>1.5</c:v>
                      </c:pt>
                      <c:pt idx="469">
                        <c:v>1.5</c:v>
                      </c:pt>
                      <c:pt idx="470">
                        <c:v>1.5</c:v>
                      </c:pt>
                      <c:pt idx="471">
                        <c:v>1.5</c:v>
                      </c:pt>
                      <c:pt idx="472">
                        <c:v>1.5</c:v>
                      </c:pt>
                      <c:pt idx="473">
                        <c:v>1.5</c:v>
                      </c:pt>
                      <c:pt idx="474">
                        <c:v>1.5</c:v>
                      </c:pt>
                      <c:pt idx="475">
                        <c:v>1.5</c:v>
                      </c:pt>
                      <c:pt idx="476">
                        <c:v>1.5</c:v>
                      </c:pt>
                      <c:pt idx="477">
                        <c:v>1.5</c:v>
                      </c:pt>
                      <c:pt idx="478">
                        <c:v>1.5</c:v>
                      </c:pt>
                      <c:pt idx="479">
                        <c:v>1.5</c:v>
                      </c:pt>
                      <c:pt idx="480">
                        <c:v>1.5</c:v>
                      </c:pt>
                      <c:pt idx="481">
                        <c:v>1.5</c:v>
                      </c:pt>
                      <c:pt idx="482">
                        <c:v>1.5</c:v>
                      </c:pt>
                      <c:pt idx="483">
                        <c:v>1.5</c:v>
                      </c:pt>
                      <c:pt idx="484">
                        <c:v>1.5</c:v>
                      </c:pt>
                      <c:pt idx="485">
                        <c:v>1.5</c:v>
                      </c:pt>
                      <c:pt idx="486">
                        <c:v>1.5</c:v>
                      </c:pt>
                      <c:pt idx="487">
                        <c:v>1.52</c:v>
                      </c:pt>
                      <c:pt idx="488">
                        <c:v>1.52</c:v>
                      </c:pt>
                      <c:pt idx="489">
                        <c:v>1.52</c:v>
                      </c:pt>
                      <c:pt idx="490">
                        <c:v>1.52</c:v>
                      </c:pt>
                      <c:pt idx="491">
                        <c:v>1.52</c:v>
                      </c:pt>
                      <c:pt idx="492">
                        <c:v>1.52</c:v>
                      </c:pt>
                      <c:pt idx="493">
                        <c:v>1.52</c:v>
                      </c:pt>
                      <c:pt idx="494">
                        <c:v>1.52</c:v>
                      </c:pt>
                      <c:pt idx="495">
                        <c:v>1.52</c:v>
                      </c:pt>
                      <c:pt idx="496">
                        <c:v>1.52</c:v>
                      </c:pt>
                      <c:pt idx="497">
                        <c:v>1.52</c:v>
                      </c:pt>
                      <c:pt idx="498">
                        <c:v>1.52</c:v>
                      </c:pt>
                      <c:pt idx="499">
                        <c:v>1.52</c:v>
                      </c:pt>
                      <c:pt idx="500">
                        <c:v>1.52</c:v>
                      </c:pt>
                      <c:pt idx="501">
                        <c:v>1.52</c:v>
                      </c:pt>
                      <c:pt idx="502">
                        <c:v>1.52</c:v>
                      </c:pt>
                      <c:pt idx="503">
                        <c:v>1.5</c:v>
                      </c:pt>
                      <c:pt idx="504">
                        <c:v>1.5</c:v>
                      </c:pt>
                      <c:pt idx="505">
                        <c:v>1.5</c:v>
                      </c:pt>
                      <c:pt idx="506">
                        <c:v>1.5</c:v>
                      </c:pt>
                      <c:pt idx="507">
                        <c:v>1.5</c:v>
                      </c:pt>
                      <c:pt idx="508">
                        <c:v>1.5</c:v>
                      </c:pt>
                      <c:pt idx="509">
                        <c:v>1.5</c:v>
                      </c:pt>
                      <c:pt idx="510">
                        <c:v>1.5</c:v>
                      </c:pt>
                      <c:pt idx="511">
                        <c:v>1.5</c:v>
                      </c:pt>
                      <c:pt idx="512">
                        <c:v>1.5</c:v>
                      </c:pt>
                      <c:pt idx="513">
                        <c:v>1.5</c:v>
                      </c:pt>
                      <c:pt idx="514">
                        <c:v>1.5</c:v>
                      </c:pt>
                      <c:pt idx="515">
                        <c:v>1.5</c:v>
                      </c:pt>
                      <c:pt idx="516">
                        <c:v>1.5</c:v>
                      </c:pt>
                      <c:pt idx="517">
                        <c:v>1.5</c:v>
                      </c:pt>
                      <c:pt idx="518">
                        <c:v>1.5</c:v>
                      </c:pt>
                      <c:pt idx="519">
                        <c:v>1.5</c:v>
                      </c:pt>
                      <c:pt idx="520">
                        <c:v>1.5</c:v>
                      </c:pt>
                      <c:pt idx="521">
                        <c:v>1.5</c:v>
                      </c:pt>
                      <c:pt idx="522">
                        <c:v>1.5</c:v>
                      </c:pt>
                      <c:pt idx="523">
                        <c:v>1.5</c:v>
                      </c:pt>
                      <c:pt idx="524">
                        <c:v>1.5</c:v>
                      </c:pt>
                      <c:pt idx="525">
                        <c:v>1.5</c:v>
                      </c:pt>
                      <c:pt idx="526">
                        <c:v>1.5</c:v>
                      </c:pt>
                      <c:pt idx="527">
                        <c:v>1.52</c:v>
                      </c:pt>
                      <c:pt idx="528">
                        <c:v>1.52</c:v>
                      </c:pt>
                      <c:pt idx="529">
                        <c:v>1.52</c:v>
                      </c:pt>
                      <c:pt idx="530">
                        <c:v>1.52</c:v>
                      </c:pt>
                      <c:pt idx="531">
                        <c:v>1.52</c:v>
                      </c:pt>
                      <c:pt idx="532">
                        <c:v>1.52</c:v>
                      </c:pt>
                      <c:pt idx="533">
                        <c:v>1.52</c:v>
                      </c:pt>
                      <c:pt idx="534">
                        <c:v>1.52</c:v>
                      </c:pt>
                      <c:pt idx="535">
                        <c:v>1.52</c:v>
                      </c:pt>
                      <c:pt idx="536">
                        <c:v>1.52</c:v>
                      </c:pt>
                      <c:pt idx="537">
                        <c:v>1.52</c:v>
                      </c:pt>
                      <c:pt idx="538">
                        <c:v>1.52</c:v>
                      </c:pt>
                      <c:pt idx="539">
                        <c:v>1.54</c:v>
                      </c:pt>
                      <c:pt idx="540">
                        <c:v>1.54</c:v>
                      </c:pt>
                      <c:pt idx="541">
                        <c:v>1.54</c:v>
                      </c:pt>
                      <c:pt idx="542">
                        <c:v>1.54</c:v>
                      </c:pt>
                      <c:pt idx="543">
                        <c:v>1.54</c:v>
                      </c:pt>
                      <c:pt idx="544">
                        <c:v>1.54</c:v>
                      </c:pt>
                      <c:pt idx="545">
                        <c:v>1.54</c:v>
                      </c:pt>
                      <c:pt idx="546">
                        <c:v>1.54</c:v>
                      </c:pt>
                      <c:pt idx="547">
                        <c:v>1.54</c:v>
                      </c:pt>
                      <c:pt idx="548">
                        <c:v>1.54</c:v>
                      </c:pt>
                      <c:pt idx="549">
                        <c:v>1.54</c:v>
                      </c:pt>
                      <c:pt idx="550">
                        <c:v>1.54</c:v>
                      </c:pt>
                      <c:pt idx="551">
                        <c:v>1.54</c:v>
                      </c:pt>
                      <c:pt idx="552">
                        <c:v>1.54</c:v>
                      </c:pt>
                      <c:pt idx="553">
                        <c:v>1.54</c:v>
                      </c:pt>
                      <c:pt idx="554">
                        <c:v>1.56</c:v>
                      </c:pt>
                      <c:pt idx="555">
                        <c:v>1.56</c:v>
                      </c:pt>
                      <c:pt idx="556">
                        <c:v>1.56</c:v>
                      </c:pt>
                      <c:pt idx="557">
                        <c:v>1.56</c:v>
                      </c:pt>
                      <c:pt idx="558">
                        <c:v>1.56</c:v>
                      </c:pt>
                      <c:pt idx="559">
                        <c:v>1.56</c:v>
                      </c:pt>
                      <c:pt idx="560">
                        <c:v>1.56</c:v>
                      </c:pt>
                      <c:pt idx="561">
                        <c:v>1.56</c:v>
                      </c:pt>
                      <c:pt idx="562">
                        <c:v>1.56</c:v>
                      </c:pt>
                      <c:pt idx="563">
                        <c:v>1.56</c:v>
                      </c:pt>
                      <c:pt idx="564">
                        <c:v>1.56</c:v>
                      </c:pt>
                      <c:pt idx="565">
                        <c:v>1.56</c:v>
                      </c:pt>
                      <c:pt idx="566">
                        <c:v>1.56</c:v>
                      </c:pt>
                      <c:pt idx="567">
                        <c:v>1.56</c:v>
                      </c:pt>
                      <c:pt idx="568">
                        <c:v>1.56</c:v>
                      </c:pt>
                      <c:pt idx="569">
                        <c:v>1.56</c:v>
                      </c:pt>
                      <c:pt idx="570">
                        <c:v>1.58</c:v>
                      </c:pt>
                      <c:pt idx="571">
                        <c:v>1.58</c:v>
                      </c:pt>
                      <c:pt idx="572">
                        <c:v>1.58</c:v>
                      </c:pt>
                      <c:pt idx="573">
                        <c:v>1.58</c:v>
                      </c:pt>
                      <c:pt idx="574">
                        <c:v>1.58</c:v>
                      </c:pt>
                      <c:pt idx="575">
                        <c:v>1.58</c:v>
                      </c:pt>
                      <c:pt idx="576">
                        <c:v>1.58</c:v>
                      </c:pt>
                      <c:pt idx="577">
                        <c:v>1.58</c:v>
                      </c:pt>
                      <c:pt idx="578">
                        <c:v>1.58</c:v>
                      </c:pt>
                      <c:pt idx="579">
                        <c:v>1.58</c:v>
                      </c:pt>
                      <c:pt idx="580">
                        <c:v>1.6</c:v>
                      </c:pt>
                      <c:pt idx="581">
                        <c:v>1.6</c:v>
                      </c:pt>
                      <c:pt idx="582">
                        <c:v>1.6</c:v>
                      </c:pt>
                      <c:pt idx="583">
                        <c:v>1.6</c:v>
                      </c:pt>
                      <c:pt idx="584">
                        <c:v>1.6</c:v>
                      </c:pt>
                      <c:pt idx="585">
                        <c:v>1.6</c:v>
                      </c:pt>
                      <c:pt idx="586">
                        <c:v>1.6</c:v>
                      </c:pt>
                      <c:pt idx="587">
                        <c:v>1.6</c:v>
                      </c:pt>
                      <c:pt idx="588">
                        <c:v>1.6</c:v>
                      </c:pt>
                      <c:pt idx="589">
                        <c:v>1.6</c:v>
                      </c:pt>
                      <c:pt idx="590">
                        <c:v>1.6</c:v>
                      </c:pt>
                      <c:pt idx="591">
                        <c:v>1.6</c:v>
                      </c:pt>
                      <c:pt idx="592">
                        <c:v>1.6</c:v>
                      </c:pt>
                      <c:pt idx="593">
                        <c:v>1.6</c:v>
                      </c:pt>
                      <c:pt idx="594">
                        <c:v>1.62</c:v>
                      </c:pt>
                      <c:pt idx="595">
                        <c:v>1.62</c:v>
                      </c:pt>
                      <c:pt idx="596">
                        <c:v>1.62</c:v>
                      </c:pt>
                      <c:pt idx="597">
                        <c:v>1.62</c:v>
                      </c:pt>
                      <c:pt idx="598">
                        <c:v>1.62</c:v>
                      </c:pt>
                      <c:pt idx="599">
                        <c:v>1.62</c:v>
                      </c:pt>
                      <c:pt idx="600">
                        <c:v>1.62</c:v>
                      </c:pt>
                      <c:pt idx="601">
                        <c:v>1.62</c:v>
                      </c:pt>
                      <c:pt idx="602">
                        <c:v>1.62</c:v>
                      </c:pt>
                      <c:pt idx="603">
                        <c:v>1.62</c:v>
                      </c:pt>
                      <c:pt idx="604">
                        <c:v>1.62</c:v>
                      </c:pt>
                      <c:pt idx="605">
                        <c:v>1.62</c:v>
                      </c:pt>
                      <c:pt idx="606">
                        <c:v>1.62</c:v>
                      </c:pt>
                      <c:pt idx="607">
                        <c:v>1.62</c:v>
                      </c:pt>
                      <c:pt idx="608">
                        <c:v>1.62</c:v>
                      </c:pt>
                      <c:pt idx="609">
                        <c:v>1.62</c:v>
                      </c:pt>
                      <c:pt idx="610">
                        <c:v>1.62</c:v>
                      </c:pt>
                      <c:pt idx="611">
                        <c:v>1.62</c:v>
                      </c:pt>
                      <c:pt idx="612">
                        <c:v>1.62</c:v>
                      </c:pt>
                      <c:pt idx="613">
                        <c:v>1.62</c:v>
                      </c:pt>
                      <c:pt idx="614">
                        <c:v>1.62</c:v>
                      </c:pt>
                      <c:pt idx="615">
                        <c:v>1.62</c:v>
                      </c:pt>
                      <c:pt idx="616">
                        <c:v>1.62</c:v>
                      </c:pt>
                      <c:pt idx="617">
                        <c:v>1.62</c:v>
                      </c:pt>
                      <c:pt idx="618">
                        <c:v>1.62</c:v>
                      </c:pt>
                      <c:pt idx="619">
                        <c:v>1.62</c:v>
                      </c:pt>
                      <c:pt idx="620">
                        <c:v>1.62</c:v>
                      </c:pt>
                      <c:pt idx="621">
                        <c:v>1.62</c:v>
                      </c:pt>
                      <c:pt idx="622">
                        <c:v>1.64</c:v>
                      </c:pt>
                      <c:pt idx="623">
                        <c:v>1.64</c:v>
                      </c:pt>
                      <c:pt idx="624">
                        <c:v>1.64</c:v>
                      </c:pt>
                      <c:pt idx="625">
                        <c:v>1.64</c:v>
                      </c:pt>
                      <c:pt idx="626">
                        <c:v>1.64</c:v>
                      </c:pt>
                      <c:pt idx="627">
                        <c:v>1.64</c:v>
                      </c:pt>
                      <c:pt idx="628">
                        <c:v>1.64</c:v>
                      </c:pt>
                      <c:pt idx="629">
                        <c:v>1.64</c:v>
                      </c:pt>
                      <c:pt idx="630">
                        <c:v>1.64</c:v>
                      </c:pt>
                      <c:pt idx="631">
                        <c:v>1.64</c:v>
                      </c:pt>
                      <c:pt idx="632">
                        <c:v>1.64</c:v>
                      </c:pt>
                      <c:pt idx="633">
                        <c:v>1.64</c:v>
                      </c:pt>
                      <c:pt idx="634">
                        <c:v>1.64</c:v>
                      </c:pt>
                      <c:pt idx="635">
                        <c:v>1.64</c:v>
                      </c:pt>
                      <c:pt idx="636">
                        <c:v>1.64</c:v>
                      </c:pt>
                      <c:pt idx="637">
                        <c:v>1.64</c:v>
                      </c:pt>
                      <c:pt idx="638">
                        <c:v>1.64</c:v>
                      </c:pt>
                      <c:pt idx="639">
                        <c:v>1.66</c:v>
                      </c:pt>
                      <c:pt idx="640">
                        <c:v>1.66</c:v>
                      </c:pt>
                      <c:pt idx="641">
                        <c:v>1.66</c:v>
                      </c:pt>
                      <c:pt idx="642">
                        <c:v>1.66</c:v>
                      </c:pt>
                      <c:pt idx="643">
                        <c:v>1.66</c:v>
                      </c:pt>
                      <c:pt idx="644">
                        <c:v>1.66</c:v>
                      </c:pt>
                      <c:pt idx="645">
                        <c:v>1.66</c:v>
                      </c:pt>
                      <c:pt idx="646">
                        <c:v>1.66</c:v>
                      </c:pt>
                      <c:pt idx="647">
                        <c:v>1.66</c:v>
                      </c:pt>
                      <c:pt idx="648">
                        <c:v>1.66</c:v>
                      </c:pt>
                      <c:pt idx="649">
                        <c:v>1.66</c:v>
                      </c:pt>
                      <c:pt idx="650">
                        <c:v>1.66</c:v>
                      </c:pt>
                      <c:pt idx="651">
                        <c:v>1.66</c:v>
                      </c:pt>
                      <c:pt idx="652">
                        <c:v>1.66</c:v>
                      </c:pt>
                      <c:pt idx="653">
                        <c:v>1.66</c:v>
                      </c:pt>
                      <c:pt idx="654">
                        <c:v>1.66</c:v>
                      </c:pt>
                      <c:pt idx="655">
                        <c:v>1.66</c:v>
                      </c:pt>
                      <c:pt idx="656">
                        <c:v>1.66</c:v>
                      </c:pt>
                      <c:pt idx="657">
                        <c:v>1.66</c:v>
                      </c:pt>
                      <c:pt idx="658">
                        <c:v>1.66</c:v>
                      </c:pt>
                      <c:pt idx="659">
                        <c:v>1.66</c:v>
                      </c:pt>
                      <c:pt idx="660">
                        <c:v>1.66</c:v>
                      </c:pt>
                      <c:pt idx="661">
                        <c:v>1.66</c:v>
                      </c:pt>
                      <c:pt idx="662">
                        <c:v>1.68</c:v>
                      </c:pt>
                      <c:pt idx="663">
                        <c:v>1.68</c:v>
                      </c:pt>
                      <c:pt idx="664">
                        <c:v>1.68</c:v>
                      </c:pt>
                      <c:pt idx="665">
                        <c:v>1.68</c:v>
                      </c:pt>
                      <c:pt idx="666">
                        <c:v>1.68</c:v>
                      </c:pt>
                      <c:pt idx="667">
                        <c:v>1.68</c:v>
                      </c:pt>
                      <c:pt idx="668">
                        <c:v>1.68</c:v>
                      </c:pt>
                      <c:pt idx="669">
                        <c:v>1.68</c:v>
                      </c:pt>
                      <c:pt idx="670">
                        <c:v>1.68</c:v>
                      </c:pt>
                      <c:pt idx="671">
                        <c:v>1.68</c:v>
                      </c:pt>
                      <c:pt idx="672">
                        <c:v>1.68</c:v>
                      </c:pt>
                      <c:pt idx="673">
                        <c:v>1.7</c:v>
                      </c:pt>
                      <c:pt idx="674">
                        <c:v>1.7</c:v>
                      </c:pt>
                      <c:pt idx="675">
                        <c:v>1.7</c:v>
                      </c:pt>
                      <c:pt idx="676">
                        <c:v>1.7</c:v>
                      </c:pt>
                      <c:pt idx="677">
                        <c:v>1.7</c:v>
                      </c:pt>
                      <c:pt idx="678">
                        <c:v>1.7</c:v>
                      </c:pt>
                      <c:pt idx="679">
                        <c:v>1.7</c:v>
                      </c:pt>
                      <c:pt idx="680">
                        <c:v>1.7</c:v>
                      </c:pt>
                      <c:pt idx="681">
                        <c:v>1.7</c:v>
                      </c:pt>
                      <c:pt idx="682">
                        <c:v>1.72</c:v>
                      </c:pt>
                      <c:pt idx="683">
                        <c:v>1.72</c:v>
                      </c:pt>
                      <c:pt idx="684">
                        <c:v>1.72</c:v>
                      </c:pt>
                      <c:pt idx="685">
                        <c:v>1.72</c:v>
                      </c:pt>
                      <c:pt idx="686">
                        <c:v>1.72</c:v>
                      </c:pt>
                      <c:pt idx="687">
                        <c:v>1.72</c:v>
                      </c:pt>
                      <c:pt idx="688">
                        <c:v>1.72</c:v>
                      </c:pt>
                      <c:pt idx="689">
                        <c:v>1.72</c:v>
                      </c:pt>
                      <c:pt idx="690">
                        <c:v>1.72</c:v>
                      </c:pt>
                      <c:pt idx="691">
                        <c:v>1.74</c:v>
                      </c:pt>
                      <c:pt idx="692">
                        <c:v>1.74</c:v>
                      </c:pt>
                      <c:pt idx="693">
                        <c:v>1.74</c:v>
                      </c:pt>
                      <c:pt idx="694">
                        <c:v>1.74</c:v>
                      </c:pt>
                      <c:pt idx="695">
                        <c:v>1.74</c:v>
                      </c:pt>
                      <c:pt idx="696">
                        <c:v>1.74</c:v>
                      </c:pt>
                      <c:pt idx="697">
                        <c:v>1.74</c:v>
                      </c:pt>
                      <c:pt idx="698">
                        <c:v>1.74</c:v>
                      </c:pt>
                      <c:pt idx="699">
                        <c:v>1.74</c:v>
                      </c:pt>
                      <c:pt idx="700">
                        <c:v>1.76</c:v>
                      </c:pt>
                      <c:pt idx="701">
                        <c:v>1.76</c:v>
                      </c:pt>
                      <c:pt idx="702">
                        <c:v>1.76</c:v>
                      </c:pt>
                      <c:pt idx="703">
                        <c:v>1.76</c:v>
                      </c:pt>
                      <c:pt idx="704">
                        <c:v>1.76</c:v>
                      </c:pt>
                      <c:pt idx="705">
                        <c:v>1.76</c:v>
                      </c:pt>
                      <c:pt idx="706">
                        <c:v>1.76</c:v>
                      </c:pt>
                      <c:pt idx="707">
                        <c:v>1.78</c:v>
                      </c:pt>
                      <c:pt idx="708">
                        <c:v>1.78</c:v>
                      </c:pt>
                      <c:pt idx="709">
                        <c:v>1.78</c:v>
                      </c:pt>
                      <c:pt idx="710">
                        <c:v>1.78</c:v>
                      </c:pt>
                      <c:pt idx="711">
                        <c:v>1.78</c:v>
                      </c:pt>
                      <c:pt idx="712">
                        <c:v>1.78</c:v>
                      </c:pt>
                      <c:pt idx="713">
                        <c:v>1.8</c:v>
                      </c:pt>
                      <c:pt idx="714">
                        <c:v>1.8</c:v>
                      </c:pt>
                      <c:pt idx="715">
                        <c:v>1.8</c:v>
                      </c:pt>
                      <c:pt idx="716">
                        <c:v>1.8</c:v>
                      </c:pt>
                      <c:pt idx="717">
                        <c:v>1.8</c:v>
                      </c:pt>
                      <c:pt idx="718">
                        <c:v>1.8</c:v>
                      </c:pt>
                      <c:pt idx="719">
                        <c:v>1.8</c:v>
                      </c:pt>
                      <c:pt idx="720">
                        <c:v>1.82</c:v>
                      </c:pt>
                      <c:pt idx="721">
                        <c:v>1.82</c:v>
                      </c:pt>
                      <c:pt idx="722">
                        <c:v>1.82</c:v>
                      </c:pt>
                      <c:pt idx="723">
                        <c:v>1.82</c:v>
                      </c:pt>
                      <c:pt idx="724">
                        <c:v>1.82</c:v>
                      </c:pt>
                      <c:pt idx="725">
                        <c:v>1.82</c:v>
                      </c:pt>
                      <c:pt idx="726">
                        <c:v>1.82</c:v>
                      </c:pt>
                      <c:pt idx="727">
                        <c:v>1.82</c:v>
                      </c:pt>
                      <c:pt idx="728">
                        <c:v>1.8</c:v>
                      </c:pt>
                      <c:pt idx="729">
                        <c:v>1.8</c:v>
                      </c:pt>
                      <c:pt idx="730">
                        <c:v>1.8</c:v>
                      </c:pt>
                      <c:pt idx="731">
                        <c:v>1.8</c:v>
                      </c:pt>
                      <c:pt idx="732">
                        <c:v>1.8</c:v>
                      </c:pt>
                      <c:pt idx="733">
                        <c:v>1.8</c:v>
                      </c:pt>
                      <c:pt idx="734">
                        <c:v>1.8</c:v>
                      </c:pt>
                      <c:pt idx="735">
                        <c:v>1.8</c:v>
                      </c:pt>
                      <c:pt idx="736">
                        <c:v>1.8</c:v>
                      </c:pt>
                      <c:pt idx="737">
                        <c:v>1.8</c:v>
                      </c:pt>
                      <c:pt idx="738">
                        <c:v>1.78</c:v>
                      </c:pt>
                      <c:pt idx="739">
                        <c:v>1.78</c:v>
                      </c:pt>
                      <c:pt idx="740">
                        <c:v>1.78</c:v>
                      </c:pt>
                      <c:pt idx="741">
                        <c:v>1.78</c:v>
                      </c:pt>
                      <c:pt idx="742">
                        <c:v>1.78</c:v>
                      </c:pt>
                      <c:pt idx="743">
                        <c:v>1.78</c:v>
                      </c:pt>
                      <c:pt idx="744">
                        <c:v>1.78</c:v>
                      </c:pt>
                      <c:pt idx="745">
                        <c:v>1.78</c:v>
                      </c:pt>
                      <c:pt idx="746">
                        <c:v>1.78</c:v>
                      </c:pt>
                      <c:pt idx="747">
                        <c:v>1.78</c:v>
                      </c:pt>
                      <c:pt idx="748">
                        <c:v>1.78</c:v>
                      </c:pt>
                      <c:pt idx="749">
                        <c:v>1.78</c:v>
                      </c:pt>
                      <c:pt idx="750">
                        <c:v>1.78</c:v>
                      </c:pt>
                      <c:pt idx="751">
                        <c:v>1.78</c:v>
                      </c:pt>
                      <c:pt idx="752">
                        <c:v>1.78</c:v>
                      </c:pt>
                      <c:pt idx="753">
                        <c:v>1.78</c:v>
                      </c:pt>
                      <c:pt idx="754">
                        <c:v>1.78</c:v>
                      </c:pt>
                      <c:pt idx="755">
                        <c:v>1.78</c:v>
                      </c:pt>
                      <c:pt idx="756">
                        <c:v>1.78</c:v>
                      </c:pt>
                      <c:pt idx="757">
                        <c:v>1.78</c:v>
                      </c:pt>
                      <c:pt idx="758">
                        <c:v>1.78</c:v>
                      </c:pt>
                      <c:pt idx="759">
                        <c:v>1.78</c:v>
                      </c:pt>
                      <c:pt idx="760">
                        <c:v>1.78</c:v>
                      </c:pt>
                      <c:pt idx="761">
                        <c:v>1.78</c:v>
                      </c:pt>
                      <c:pt idx="762">
                        <c:v>1.78</c:v>
                      </c:pt>
                      <c:pt idx="763">
                        <c:v>1.78</c:v>
                      </c:pt>
                      <c:pt idx="764">
                        <c:v>1.78</c:v>
                      </c:pt>
                      <c:pt idx="765">
                        <c:v>1.78</c:v>
                      </c:pt>
                      <c:pt idx="766">
                        <c:v>1.78</c:v>
                      </c:pt>
                      <c:pt idx="767">
                        <c:v>1.78</c:v>
                      </c:pt>
                      <c:pt idx="768">
                        <c:v>1.78</c:v>
                      </c:pt>
                      <c:pt idx="769">
                        <c:v>1.78</c:v>
                      </c:pt>
                      <c:pt idx="770">
                        <c:v>1.78</c:v>
                      </c:pt>
                      <c:pt idx="771">
                        <c:v>1.78</c:v>
                      </c:pt>
                      <c:pt idx="772">
                        <c:v>1.78</c:v>
                      </c:pt>
                      <c:pt idx="773">
                        <c:v>1.78</c:v>
                      </c:pt>
                      <c:pt idx="774">
                        <c:v>1.78</c:v>
                      </c:pt>
                      <c:pt idx="775">
                        <c:v>1.78</c:v>
                      </c:pt>
                      <c:pt idx="776">
                        <c:v>1.78</c:v>
                      </c:pt>
                      <c:pt idx="777">
                        <c:v>1.78</c:v>
                      </c:pt>
                      <c:pt idx="778">
                        <c:v>1.78</c:v>
                      </c:pt>
                      <c:pt idx="779">
                        <c:v>1.8</c:v>
                      </c:pt>
                      <c:pt idx="780">
                        <c:v>1.8</c:v>
                      </c:pt>
                      <c:pt idx="781">
                        <c:v>1.8</c:v>
                      </c:pt>
                      <c:pt idx="782">
                        <c:v>1.8</c:v>
                      </c:pt>
                      <c:pt idx="783">
                        <c:v>1.8</c:v>
                      </c:pt>
                      <c:pt idx="784">
                        <c:v>1.8</c:v>
                      </c:pt>
                      <c:pt idx="785">
                        <c:v>1.8</c:v>
                      </c:pt>
                      <c:pt idx="786">
                        <c:v>1.8</c:v>
                      </c:pt>
                      <c:pt idx="787">
                        <c:v>1.8</c:v>
                      </c:pt>
                      <c:pt idx="788">
                        <c:v>1.8</c:v>
                      </c:pt>
                      <c:pt idx="789">
                        <c:v>1.8</c:v>
                      </c:pt>
                      <c:pt idx="790">
                        <c:v>1.8</c:v>
                      </c:pt>
                      <c:pt idx="791">
                        <c:v>1.8</c:v>
                      </c:pt>
                      <c:pt idx="792">
                        <c:v>1.8</c:v>
                      </c:pt>
                      <c:pt idx="793">
                        <c:v>1.8</c:v>
                      </c:pt>
                      <c:pt idx="794">
                        <c:v>1.82</c:v>
                      </c:pt>
                      <c:pt idx="795">
                        <c:v>1.82</c:v>
                      </c:pt>
                      <c:pt idx="796">
                        <c:v>1.82</c:v>
                      </c:pt>
                      <c:pt idx="797">
                        <c:v>1.82</c:v>
                      </c:pt>
                      <c:pt idx="798">
                        <c:v>1.82</c:v>
                      </c:pt>
                      <c:pt idx="799">
                        <c:v>1.84</c:v>
                      </c:pt>
                      <c:pt idx="800">
                        <c:v>1.84</c:v>
                      </c:pt>
                      <c:pt idx="801">
                        <c:v>1.84</c:v>
                      </c:pt>
                      <c:pt idx="802">
                        <c:v>1.84</c:v>
                      </c:pt>
                      <c:pt idx="803">
                        <c:v>1.84</c:v>
                      </c:pt>
                      <c:pt idx="804">
                        <c:v>1.84</c:v>
                      </c:pt>
                      <c:pt idx="805">
                        <c:v>1.84</c:v>
                      </c:pt>
                      <c:pt idx="806">
                        <c:v>1.86</c:v>
                      </c:pt>
                      <c:pt idx="807">
                        <c:v>1.86</c:v>
                      </c:pt>
                      <c:pt idx="808">
                        <c:v>1.86</c:v>
                      </c:pt>
                      <c:pt idx="809">
                        <c:v>1.86</c:v>
                      </c:pt>
                      <c:pt idx="810">
                        <c:v>1.86</c:v>
                      </c:pt>
                      <c:pt idx="811">
                        <c:v>1.88</c:v>
                      </c:pt>
                      <c:pt idx="812">
                        <c:v>1.88</c:v>
                      </c:pt>
                      <c:pt idx="813">
                        <c:v>1.88</c:v>
                      </c:pt>
                      <c:pt idx="814">
                        <c:v>1.88</c:v>
                      </c:pt>
                      <c:pt idx="815">
                        <c:v>1.88</c:v>
                      </c:pt>
                      <c:pt idx="816">
                        <c:v>1.88</c:v>
                      </c:pt>
                      <c:pt idx="817">
                        <c:v>1.88</c:v>
                      </c:pt>
                      <c:pt idx="818">
                        <c:v>1.88</c:v>
                      </c:pt>
                      <c:pt idx="819">
                        <c:v>1.88</c:v>
                      </c:pt>
                      <c:pt idx="820">
                        <c:v>1.88</c:v>
                      </c:pt>
                      <c:pt idx="821">
                        <c:v>1.88</c:v>
                      </c:pt>
                      <c:pt idx="822">
                        <c:v>1.88</c:v>
                      </c:pt>
                      <c:pt idx="823">
                        <c:v>1.88</c:v>
                      </c:pt>
                      <c:pt idx="824">
                        <c:v>1.88</c:v>
                      </c:pt>
                      <c:pt idx="825">
                        <c:v>1.88</c:v>
                      </c:pt>
                      <c:pt idx="826">
                        <c:v>1.88</c:v>
                      </c:pt>
                      <c:pt idx="827">
                        <c:v>1.88</c:v>
                      </c:pt>
                      <c:pt idx="828">
                        <c:v>1.88</c:v>
                      </c:pt>
                      <c:pt idx="829">
                        <c:v>1.88</c:v>
                      </c:pt>
                      <c:pt idx="830">
                        <c:v>1.88</c:v>
                      </c:pt>
                      <c:pt idx="831">
                        <c:v>1.88</c:v>
                      </c:pt>
                      <c:pt idx="832">
                        <c:v>1.88</c:v>
                      </c:pt>
                      <c:pt idx="833">
                        <c:v>1.88</c:v>
                      </c:pt>
                      <c:pt idx="834">
                        <c:v>1.88</c:v>
                      </c:pt>
                      <c:pt idx="835">
                        <c:v>1.88</c:v>
                      </c:pt>
                      <c:pt idx="836">
                        <c:v>1.88</c:v>
                      </c:pt>
                      <c:pt idx="837">
                        <c:v>1.88</c:v>
                      </c:pt>
                      <c:pt idx="838">
                        <c:v>1.88</c:v>
                      </c:pt>
                      <c:pt idx="839">
                        <c:v>1.88</c:v>
                      </c:pt>
                      <c:pt idx="840">
                        <c:v>1.88</c:v>
                      </c:pt>
                      <c:pt idx="841">
                        <c:v>1.88</c:v>
                      </c:pt>
                      <c:pt idx="842">
                        <c:v>1.88</c:v>
                      </c:pt>
                      <c:pt idx="843">
                        <c:v>1.86</c:v>
                      </c:pt>
                      <c:pt idx="844">
                        <c:v>1.86</c:v>
                      </c:pt>
                      <c:pt idx="845">
                        <c:v>1.86</c:v>
                      </c:pt>
                      <c:pt idx="846">
                        <c:v>1.86</c:v>
                      </c:pt>
                      <c:pt idx="847">
                        <c:v>1.86</c:v>
                      </c:pt>
                      <c:pt idx="848">
                        <c:v>1.86</c:v>
                      </c:pt>
                      <c:pt idx="849">
                        <c:v>1.86</c:v>
                      </c:pt>
                      <c:pt idx="850">
                        <c:v>1.86</c:v>
                      </c:pt>
                      <c:pt idx="851">
                        <c:v>1.86</c:v>
                      </c:pt>
                      <c:pt idx="852">
                        <c:v>1.86</c:v>
                      </c:pt>
                      <c:pt idx="853">
                        <c:v>1.86</c:v>
                      </c:pt>
                      <c:pt idx="854">
                        <c:v>1.86</c:v>
                      </c:pt>
                      <c:pt idx="855">
                        <c:v>1.84</c:v>
                      </c:pt>
                      <c:pt idx="856">
                        <c:v>1.84</c:v>
                      </c:pt>
                      <c:pt idx="857">
                        <c:v>1.84</c:v>
                      </c:pt>
                      <c:pt idx="858">
                        <c:v>1.84</c:v>
                      </c:pt>
                      <c:pt idx="859">
                        <c:v>1.84</c:v>
                      </c:pt>
                      <c:pt idx="860">
                        <c:v>1.84</c:v>
                      </c:pt>
                      <c:pt idx="861">
                        <c:v>1.84</c:v>
                      </c:pt>
                      <c:pt idx="862">
                        <c:v>1.84</c:v>
                      </c:pt>
                      <c:pt idx="863">
                        <c:v>1.82</c:v>
                      </c:pt>
                      <c:pt idx="864">
                        <c:v>1.82</c:v>
                      </c:pt>
                      <c:pt idx="865">
                        <c:v>1.82</c:v>
                      </c:pt>
                      <c:pt idx="866">
                        <c:v>1.82</c:v>
                      </c:pt>
                      <c:pt idx="867">
                        <c:v>1.82</c:v>
                      </c:pt>
                      <c:pt idx="868">
                        <c:v>1.82</c:v>
                      </c:pt>
                      <c:pt idx="869">
                        <c:v>1.82</c:v>
                      </c:pt>
                      <c:pt idx="870">
                        <c:v>1.82</c:v>
                      </c:pt>
                      <c:pt idx="871">
                        <c:v>1.82</c:v>
                      </c:pt>
                      <c:pt idx="872">
                        <c:v>1.82</c:v>
                      </c:pt>
                      <c:pt idx="873">
                        <c:v>1.82</c:v>
                      </c:pt>
                      <c:pt idx="874">
                        <c:v>1.82</c:v>
                      </c:pt>
                      <c:pt idx="875">
                        <c:v>1.82</c:v>
                      </c:pt>
                      <c:pt idx="876">
                        <c:v>1.82</c:v>
                      </c:pt>
                      <c:pt idx="877">
                        <c:v>1.82</c:v>
                      </c:pt>
                      <c:pt idx="878">
                        <c:v>1.82</c:v>
                      </c:pt>
                      <c:pt idx="879">
                        <c:v>1.82</c:v>
                      </c:pt>
                      <c:pt idx="880">
                        <c:v>1.82</c:v>
                      </c:pt>
                      <c:pt idx="881">
                        <c:v>1.82</c:v>
                      </c:pt>
                      <c:pt idx="882">
                        <c:v>1.82</c:v>
                      </c:pt>
                      <c:pt idx="883">
                        <c:v>1.82</c:v>
                      </c:pt>
                      <c:pt idx="884">
                        <c:v>1.82</c:v>
                      </c:pt>
                      <c:pt idx="885">
                        <c:v>1.82</c:v>
                      </c:pt>
                      <c:pt idx="886">
                        <c:v>1.82</c:v>
                      </c:pt>
                      <c:pt idx="887">
                        <c:v>1.82</c:v>
                      </c:pt>
                      <c:pt idx="888">
                        <c:v>1.82</c:v>
                      </c:pt>
                      <c:pt idx="889">
                        <c:v>1.82</c:v>
                      </c:pt>
                      <c:pt idx="890">
                        <c:v>1.82</c:v>
                      </c:pt>
                      <c:pt idx="891">
                        <c:v>1.82</c:v>
                      </c:pt>
                      <c:pt idx="892">
                        <c:v>1.84</c:v>
                      </c:pt>
                      <c:pt idx="893">
                        <c:v>1.84</c:v>
                      </c:pt>
                      <c:pt idx="894">
                        <c:v>1.84</c:v>
                      </c:pt>
                      <c:pt idx="895">
                        <c:v>1.84</c:v>
                      </c:pt>
                      <c:pt idx="896">
                        <c:v>1.84</c:v>
                      </c:pt>
                      <c:pt idx="897">
                        <c:v>1.84</c:v>
                      </c:pt>
                      <c:pt idx="898">
                        <c:v>1.84</c:v>
                      </c:pt>
                      <c:pt idx="899">
                        <c:v>1.84</c:v>
                      </c:pt>
                      <c:pt idx="900">
                        <c:v>1.84</c:v>
                      </c:pt>
                      <c:pt idx="901">
                        <c:v>1.84</c:v>
                      </c:pt>
                      <c:pt idx="902">
                        <c:v>1.84</c:v>
                      </c:pt>
                      <c:pt idx="903">
                        <c:v>1.84</c:v>
                      </c:pt>
                      <c:pt idx="904">
                        <c:v>1.84</c:v>
                      </c:pt>
                      <c:pt idx="905">
                        <c:v>1.84</c:v>
                      </c:pt>
                      <c:pt idx="906">
                        <c:v>1.84</c:v>
                      </c:pt>
                      <c:pt idx="907">
                        <c:v>1.84</c:v>
                      </c:pt>
                      <c:pt idx="908">
                        <c:v>1.84</c:v>
                      </c:pt>
                      <c:pt idx="909">
                        <c:v>1.84</c:v>
                      </c:pt>
                      <c:pt idx="910">
                        <c:v>1.84</c:v>
                      </c:pt>
                      <c:pt idx="911">
                        <c:v>1.84</c:v>
                      </c:pt>
                      <c:pt idx="912">
                        <c:v>1.84</c:v>
                      </c:pt>
                      <c:pt idx="913">
                        <c:v>1.84</c:v>
                      </c:pt>
                      <c:pt idx="914">
                        <c:v>1.84</c:v>
                      </c:pt>
                      <c:pt idx="915">
                        <c:v>1.84</c:v>
                      </c:pt>
                      <c:pt idx="916">
                        <c:v>1.84</c:v>
                      </c:pt>
                      <c:pt idx="917">
                        <c:v>1.84</c:v>
                      </c:pt>
                      <c:pt idx="918">
                        <c:v>1.84</c:v>
                      </c:pt>
                      <c:pt idx="919">
                        <c:v>1.84</c:v>
                      </c:pt>
                      <c:pt idx="920">
                        <c:v>1.84</c:v>
                      </c:pt>
                      <c:pt idx="921">
                        <c:v>1.86</c:v>
                      </c:pt>
                      <c:pt idx="922">
                        <c:v>1.86</c:v>
                      </c:pt>
                      <c:pt idx="923">
                        <c:v>1.86</c:v>
                      </c:pt>
                      <c:pt idx="924">
                        <c:v>1.86</c:v>
                      </c:pt>
                      <c:pt idx="925">
                        <c:v>1.86</c:v>
                      </c:pt>
                      <c:pt idx="926">
                        <c:v>1.86</c:v>
                      </c:pt>
                      <c:pt idx="927">
                        <c:v>1.86</c:v>
                      </c:pt>
                      <c:pt idx="928">
                        <c:v>1.86</c:v>
                      </c:pt>
                      <c:pt idx="929">
                        <c:v>1.86</c:v>
                      </c:pt>
                      <c:pt idx="930">
                        <c:v>1.86</c:v>
                      </c:pt>
                      <c:pt idx="931">
                        <c:v>1.86</c:v>
                      </c:pt>
                      <c:pt idx="932">
                        <c:v>1.88</c:v>
                      </c:pt>
                      <c:pt idx="933">
                        <c:v>1.88</c:v>
                      </c:pt>
                      <c:pt idx="934">
                        <c:v>1.88</c:v>
                      </c:pt>
                      <c:pt idx="935">
                        <c:v>1.88</c:v>
                      </c:pt>
                      <c:pt idx="936">
                        <c:v>1.88</c:v>
                      </c:pt>
                      <c:pt idx="937">
                        <c:v>1.88</c:v>
                      </c:pt>
                      <c:pt idx="938">
                        <c:v>1.9</c:v>
                      </c:pt>
                      <c:pt idx="939">
                        <c:v>1.9</c:v>
                      </c:pt>
                      <c:pt idx="940">
                        <c:v>1.9</c:v>
                      </c:pt>
                      <c:pt idx="941">
                        <c:v>1.9</c:v>
                      </c:pt>
                      <c:pt idx="942">
                        <c:v>1.9</c:v>
                      </c:pt>
                      <c:pt idx="943">
                        <c:v>1.9</c:v>
                      </c:pt>
                      <c:pt idx="944">
                        <c:v>1.92</c:v>
                      </c:pt>
                      <c:pt idx="945">
                        <c:v>1.92</c:v>
                      </c:pt>
                      <c:pt idx="946">
                        <c:v>1.92</c:v>
                      </c:pt>
                      <c:pt idx="947">
                        <c:v>1.92</c:v>
                      </c:pt>
                      <c:pt idx="948">
                        <c:v>1.92</c:v>
                      </c:pt>
                      <c:pt idx="949">
                        <c:v>1.92</c:v>
                      </c:pt>
                      <c:pt idx="950">
                        <c:v>1.92</c:v>
                      </c:pt>
                      <c:pt idx="951">
                        <c:v>1.92</c:v>
                      </c:pt>
                      <c:pt idx="952">
                        <c:v>1.92</c:v>
                      </c:pt>
                      <c:pt idx="953">
                        <c:v>1.92</c:v>
                      </c:pt>
                      <c:pt idx="954">
                        <c:v>1.92</c:v>
                      </c:pt>
                      <c:pt idx="955">
                        <c:v>1.92</c:v>
                      </c:pt>
                      <c:pt idx="956">
                        <c:v>1.92</c:v>
                      </c:pt>
                      <c:pt idx="957">
                        <c:v>1.92</c:v>
                      </c:pt>
                      <c:pt idx="958">
                        <c:v>1.92</c:v>
                      </c:pt>
                      <c:pt idx="959">
                        <c:v>1.92</c:v>
                      </c:pt>
                      <c:pt idx="960">
                        <c:v>1.92</c:v>
                      </c:pt>
                      <c:pt idx="961">
                        <c:v>1.92</c:v>
                      </c:pt>
                      <c:pt idx="962">
                        <c:v>1.92</c:v>
                      </c:pt>
                      <c:pt idx="963">
                        <c:v>1.92</c:v>
                      </c:pt>
                      <c:pt idx="964">
                        <c:v>1.92</c:v>
                      </c:pt>
                      <c:pt idx="965">
                        <c:v>1.92</c:v>
                      </c:pt>
                      <c:pt idx="966">
                        <c:v>1.92</c:v>
                      </c:pt>
                      <c:pt idx="967">
                        <c:v>1.92</c:v>
                      </c:pt>
                      <c:pt idx="968">
                        <c:v>1.92</c:v>
                      </c:pt>
                      <c:pt idx="969">
                        <c:v>1.92</c:v>
                      </c:pt>
                      <c:pt idx="970">
                        <c:v>1.92</c:v>
                      </c:pt>
                      <c:pt idx="971">
                        <c:v>1.92</c:v>
                      </c:pt>
                      <c:pt idx="972">
                        <c:v>1.92</c:v>
                      </c:pt>
                      <c:pt idx="973">
                        <c:v>1.92</c:v>
                      </c:pt>
                      <c:pt idx="974">
                        <c:v>1.92</c:v>
                      </c:pt>
                      <c:pt idx="975">
                        <c:v>1.94</c:v>
                      </c:pt>
                      <c:pt idx="976">
                        <c:v>1.94</c:v>
                      </c:pt>
                      <c:pt idx="977">
                        <c:v>1.94</c:v>
                      </c:pt>
                      <c:pt idx="978">
                        <c:v>1.94</c:v>
                      </c:pt>
                      <c:pt idx="979">
                        <c:v>1.94</c:v>
                      </c:pt>
                      <c:pt idx="980">
                        <c:v>1.94</c:v>
                      </c:pt>
                      <c:pt idx="981">
                        <c:v>1.94</c:v>
                      </c:pt>
                      <c:pt idx="982">
                        <c:v>1.94</c:v>
                      </c:pt>
                      <c:pt idx="983">
                        <c:v>1.94</c:v>
                      </c:pt>
                      <c:pt idx="984">
                        <c:v>1.94</c:v>
                      </c:pt>
                      <c:pt idx="985">
                        <c:v>1.94</c:v>
                      </c:pt>
                      <c:pt idx="986">
                        <c:v>1.94</c:v>
                      </c:pt>
                      <c:pt idx="987">
                        <c:v>1.94</c:v>
                      </c:pt>
                      <c:pt idx="988">
                        <c:v>1.94</c:v>
                      </c:pt>
                      <c:pt idx="989">
                        <c:v>1.94</c:v>
                      </c:pt>
                      <c:pt idx="990">
                        <c:v>1.94</c:v>
                      </c:pt>
                      <c:pt idx="991">
                        <c:v>1.94</c:v>
                      </c:pt>
                      <c:pt idx="992">
                        <c:v>1.94</c:v>
                      </c:pt>
                      <c:pt idx="993">
                        <c:v>1.92</c:v>
                      </c:pt>
                      <c:pt idx="994">
                        <c:v>1.92</c:v>
                      </c:pt>
                      <c:pt idx="995">
                        <c:v>1.92</c:v>
                      </c:pt>
                      <c:pt idx="996">
                        <c:v>1.92</c:v>
                      </c:pt>
                      <c:pt idx="997">
                        <c:v>1.92</c:v>
                      </c:pt>
                      <c:pt idx="998">
                        <c:v>1.92</c:v>
                      </c:pt>
                      <c:pt idx="999">
                        <c:v>1.92</c:v>
                      </c:pt>
                      <c:pt idx="1000">
                        <c:v>1.92</c:v>
                      </c:pt>
                      <c:pt idx="1001">
                        <c:v>1.92</c:v>
                      </c:pt>
                      <c:pt idx="1002">
                        <c:v>1.92</c:v>
                      </c:pt>
                      <c:pt idx="1003">
                        <c:v>1.92</c:v>
                      </c:pt>
                      <c:pt idx="1004">
                        <c:v>1.92</c:v>
                      </c:pt>
                      <c:pt idx="1005">
                        <c:v>1.92</c:v>
                      </c:pt>
                      <c:pt idx="1006">
                        <c:v>1.92</c:v>
                      </c:pt>
                      <c:pt idx="1007">
                        <c:v>1.92</c:v>
                      </c:pt>
                      <c:pt idx="1008">
                        <c:v>1.92</c:v>
                      </c:pt>
                      <c:pt idx="1009">
                        <c:v>1.92</c:v>
                      </c:pt>
                      <c:pt idx="1010">
                        <c:v>1.92</c:v>
                      </c:pt>
                      <c:pt idx="1011">
                        <c:v>1.94</c:v>
                      </c:pt>
                      <c:pt idx="1012">
                        <c:v>1.94</c:v>
                      </c:pt>
                      <c:pt idx="1013">
                        <c:v>1.94</c:v>
                      </c:pt>
                      <c:pt idx="1014">
                        <c:v>1.94</c:v>
                      </c:pt>
                      <c:pt idx="1015">
                        <c:v>1.94</c:v>
                      </c:pt>
                      <c:pt idx="1016">
                        <c:v>1.94</c:v>
                      </c:pt>
                      <c:pt idx="1017">
                        <c:v>1.94</c:v>
                      </c:pt>
                      <c:pt idx="1018">
                        <c:v>1.94</c:v>
                      </c:pt>
                      <c:pt idx="1019">
                        <c:v>1.94</c:v>
                      </c:pt>
                      <c:pt idx="1020">
                        <c:v>1.94</c:v>
                      </c:pt>
                      <c:pt idx="1021">
                        <c:v>1.94</c:v>
                      </c:pt>
                      <c:pt idx="1022">
                        <c:v>1.94</c:v>
                      </c:pt>
                      <c:pt idx="1023">
                        <c:v>1.96</c:v>
                      </c:pt>
                      <c:pt idx="1024">
                        <c:v>1.96</c:v>
                      </c:pt>
                      <c:pt idx="1025">
                        <c:v>1.96</c:v>
                      </c:pt>
                      <c:pt idx="1026">
                        <c:v>1.96</c:v>
                      </c:pt>
                      <c:pt idx="1027">
                        <c:v>1.96</c:v>
                      </c:pt>
                      <c:pt idx="1028">
                        <c:v>1.96</c:v>
                      </c:pt>
                      <c:pt idx="1029">
                        <c:v>1.96</c:v>
                      </c:pt>
                      <c:pt idx="1030">
                        <c:v>1.96</c:v>
                      </c:pt>
                      <c:pt idx="1031">
                        <c:v>1.96</c:v>
                      </c:pt>
                      <c:pt idx="1032">
                        <c:v>1.98</c:v>
                      </c:pt>
                      <c:pt idx="1033">
                        <c:v>1.98</c:v>
                      </c:pt>
                      <c:pt idx="1034">
                        <c:v>1.98</c:v>
                      </c:pt>
                      <c:pt idx="1035">
                        <c:v>1.98</c:v>
                      </c:pt>
                      <c:pt idx="1036">
                        <c:v>1.98</c:v>
                      </c:pt>
                      <c:pt idx="1037">
                        <c:v>1.98</c:v>
                      </c:pt>
                      <c:pt idx="1038">
                        <c:v>1.98</c:v>
                      </c:pt>
                      <c:pt idx="1039">
                        <c:v>1.98</c:v>
                      </c:pt>
                      <c:pt idx="1040">
                        <c:v>1.98</c:v>
                      </c:pt>
                      <c:pt idx="1041">
                        <c:v>1.98</c:v>
                      </c:pt>
                      <c:pt idx="1042">
                        <c:v>1.98</c:v>
                      </c:pt>
                      <c:pt idx="1043">
                        <c:v>1.98</c:v>
                      </c:pt>
                      <c:pt idx="1044">
                        <c:v>1.98</c:v>
                      </c:pt>
                      <c:pt idx="1045">
                        <c:v>1.98</c:v>
                      </c:pt>
                      <c:pt idx="1046">
                        <c:v>2</c:v>
                      </c:pt>
                      <c:pt idx="1047">
                        <c:v>2</c:v>
                      </c:pt>
                      <c:pt idx="1048">
                        <c:v>2</c:v>
                      </c:pt>
                      <c:pt idx="1049">
                        <c:v>2</c:v>
                      </c:pt>
                      <c:pt idx="1050">
                        <c:v>2</c:v>
                      </c:pt>
                      <c:pt idx="1051">
                        <c:v>2</c:v>
                      </c:pt>
                      <c:pt idx="1052">
                        <c:v>2</c:v>
                      </c:pt>
                      <c:pt idx="1053">
                        <c:v>2</c:v>
                      </c:pt>
                      <c:pt idx="1054">
                        <c:v>2</c:v>
                      </c:pt>
                      <c:pt idx="1055">
                        <c:v>2</c:v>
                      </c:pt>
                      <c:pt idx="1056">
                        <c:v>2</c:v>
                      </c:pt>
                      <c:pt idx="1057">
                        <c:v>2</c:v>
                      </c:pt>
                      <c:pt idx="1058">
                        <c:v>2</c:v>
                      </c:pt>
                      <c:pt idx="1059">
                        <c:v>2</c:v>
                      </c:pt>
                      <c:pt idx="1060">
                        <c:v>2.02</c:v>
                      </c:pt>
                      <c:pt idx="1061">
                        <c:v>2.02</c:v>
                      </c:pt>
                      <c:pt idx="1062">
                        <c:v>2.02</c:v>
                      </c:pt>
                      <c:pt idx="1063">
                        <c:v>2.02</c:v>
                      </c:pt>
                      <c:pt idx="1064">
                        <c:v>2.02</c:v>
                      </c:pt>
                      <c:pt idx="1065">
                        <c:v>2.02</c:v>
                      </c:pt>
                      <c:pt idx="1066">
                        <c:v>2.02</c:v>
                      </c:pt>
                      <c:pt idx="1067">
                        <c:v>2.04</c:v>
                      </c:pt>
                      <c:pt idx="1068">
                        <c:v>2.04</c:v>
                      </c:pt>
                      <c:pt idx="1069">
                        <c:v>2.04</c:v>
                      </c:pt>
                      <c:pt idx="1070">
                        <c:v>2.04</c:v>
                      </c:pt>
                      <c:pt idx="1071">
                        <c:v>2.04</c:v>
                      </c:pt>
                      <c:pt idx="1072">
                        <c:v>2.06</c:v>
                      </c:pt>
                      <c:pt idx="1073">
                        <c:v>2.06</c:v>
                      </c:pt>
                      <c:pt idx="1074">
                        <c:v>2.06</c:v>
                      </c:pt>
                      <c:pt idx="1075">
                        <c:v>2.06</c:v>
                      </c:pt>
                      <c:pt idx="1076">
                        <c:v>2.06</c:v>
                      </c:pt>
                      <c:pt idx="1077">
                        <c:v>2.06</c:v>
                      </c:pt>
                      <c:pt idx="1078">
                        <c:v>2.06</c:v>
                      </c:pt>
                      <c:pt idx="1079">
                        <c:v>2.06</c:v>
                      </c:pt>
                      <c:pt idx="1080">
                        <c:v>2.06</c:v>
                      </c:pt>
                      <c:pt idx="1081">
                        <c:v>2.06</c:v>
                      </c:pt>
                      <c:pt idx="1082">
                        <c:v>2.06</c:v>
                      </c:pt>
                      <c:pt idx="1083">
                        <c:v>2.06</c:v>
                      </c:pt>
                      <c:pt idx="1084">
                        <c:v>2.06</c:v>
                      </c:pt>
                      <c:pt idx="1085">
                        <c:v>2.06</c:v>
                      </c:pt>
                      <c:pt idx="1086">
                        <c:v>2.06</c:v>
                      </c:pt>
                      <c:pt idx="1087">
                        <c:v>2.06</c:v>
                      </c:pt>
                      <c:pt idx="1088">
                        <c:v>2.06</c:v>
                      </c:pt>
                      <c:pt idx="1089">
                        <c:v>2.06</c:v>
                      </c:pt>
                      <c:pt idx="1090">
                        <c:v>2.06</c:v>
                      </c:pt>
                      <c:pt idx="1091">
                        <c:v>2.04</c:v>
                      </c:pt>
                      <c:pt idx="1092">
                        <c:v>2.04</c:v>
                      </c:pt>
                      <c:pt idx="1093">
                        <c:v>2.04</c:v>
                      </c:pt>
                      <c:pt idx="1094">
                        <c:v>2.04</c:v>
                      </c:pt>
                      <c:pt idx="1095">
                        <c:v>2.04</c:v>
                      </c:pt>
                      <c:pt idx="1096">
                        <c:v>2.04</c:v>
                      </c:pt>
                      <c:pt idx="1097">
                        <c:v>2.04</c:v>
                      </c:pt>
                      <c:pt idx="1098">
                        <c:v>2.02</c:v>
                      </c:pt>
                      <c:pt idx="1099">
                        <c:v>2.02</c:v>
                      </c:pt>
                      <c:pt idx="1100">
                        <c:v>2.02</c:v>
                      </c:pt>
                      <c:pt idx="1101">
                        <c:v>2.02</c:v>
                      </c:pt>
                      <c:pt idx="1102">
                        <c:v>2.02</c:v>
                      </c:pt>
                      <c:pt idx="1103">
                        <c:v>2</c:v>
                      </c:pt>
                      <c:pt idx="1104">
                        <c:v>2</c:v>
                      </c:pt>
                      <c:pt idx="1105">
                        <c:v>2</c:v>
                      </c:pt>
                      <c:pt idx="1106">
                        <c:v>2</c:v>
                      </c:pt>
                      <c:pt idx="1107">
                        <c:v>2</c:v>
                      </c:pt>
                      <c:pt idx="1108">
                        <c:v>2</c:v>
                      </c:pt>
                      <c:pt idx="1109">
                        <c:v>1.98</c:v>
                      </c:pt>
                      <c:pt idx="1110">
                        <c:v>1.98</c:v>
                      </c:pt>
                      <c:pt idx="1111">
                        <c:v>1.98</c:v>
                      </c:pt>
                      <c:pt idx="1112">
                        <c:v>1.98</c:v>
                      </c:pt>
                      <c:pt idx="1113">
                        <c:v>1.98</c:v>
                      </c:pt>
                      <c:pt idx="1114">
                        <c:v>1.98</c:v>
                      </c:pt>
                      <c:pt idx="1115">
                        <c:v>1.96</c:v>
                      </c:pt>
                      <c:pt idx="1116">
                        <c:v>1.96</c:v>
                      </c:pt>
                      <c:pt idx="1117">
                        <c:v>1.96</c:v>
                      </c:pt>
                      <c:pt idx="1118">
                        <c:v>1.96</c:v>
                      </c:pt>
                      <c:pt idx="1119">
                        <c:v>1.96</c:v>
                      </c:pt>
                      <c:pt idx="1120">
                        <c:v>1.94</c:v>
                      </c:pt>
                      <c:pt idx="1121">
                        <c:v>1.94</c:v>
                      </c:pt>
                      <c:pt idx="1122">
                        <c:v>1.94</c:v>
                      </c:pt>
                      <c:pt idx="1123">
                        <c:v>1.94</c:v>
                      </c:pt>
                      <c:pt idx="1124">
                        <c:v>1.94</c:v>
                      </c:pt>
                      <c:pt idx="1125">
                        <c:v>1.94</c:v>
                      </c:pt>
                      <c:pt idx="1126">
                        <c:v>1.94</c:v>
                      </c:pt>
                      <c:pt idx="1127">
                        <c:v>1.92</c:v>
                      </c:pt>
                      <c:pt idx="1128">
                        <c:v>1.92</c:v>
                      </c:pt>
                      <c:pt idx="1129">
                        <c:v>1.92</c:v>
                      </c:pt>
                      <c:pt idx="1130">
                        <c:v>1.92</c:v>
                      </c:pt>
                      <c:pt idx="1131">
                        <c:v>1.92</c:v>
                      </c:pt>
                      <c:pt idx="1132">
                        <c:v>1.92</c:v>
                      </c:pt>
                      <c:pt idx="1133">
                        <c:v>1.9</c:v>
                      </c:pt>
                      <c:pt idx="1134">
                        <c:v>1.9</c:v>
                      </c:pt>
                      <c:pt idx="1135">
                        <c:v>1.9</c:v>
                      </c:pt>
                      <c:pt idx="1136">
                        <c:v>1.9</c:v>
                      </c:pt>
                      <c:pt idx="1137">
                        <c:v>1.88</c:v>
                      </c:pt>
                      <c:pt idx="1138">
                        <c:v>1.88</c:v>
                      </c:pt>
                      <c:pt idx="1139">
                        <c:v>1.88</c:v>
                      </c:pt>
                      <c:pt idx="1140">
                        <c:v>1.86</c:v>
                      </c:pt>
                      <c:pt idx="1141">
                        <c:v>1.86</c:v>
                      </c:pt>
                      <c:pt idx="1142">
                        <c:v>1.86</c:v>
                      </c:pt>
                      <c:pt idx="1143">
                        <c:v>1.86</c:v>
                      </c:pt>
                      <c:pt idx="1144">
                        <c:v>1.84</c:v>
                      </c:pt>
                      <c:pt idx="1145">
                        <c:v>1.84</c:v>
                      </c:pt>
                      <c:pt idx="1146">
                        <c:v>1.84</c:v>
                      </c:pt>
                      <c:pt idx="1147">
                        <c:v>1.82</c:v>
                      </c:pt>
                      <c:pt idx="1148">
                        <c:v>1.82</c:v>
                      </c:pt>
                      <c:pt idx="1149">
                        <c:v>1.8</c:v>
                      </c:pt>
                      <c:pt idx="1150">
                        <c:v>1.8</c:v>
                      </c:pt>
                      <c:pt idx="1151">
                        <c:v>1.8</c:v>
                      </c:pt>
                      <c:pt idx="1152">
                        <c:v>1.78</c:v>
                      </c:pt>
                      <c:pt idx="1153">
                        <c:v>1.78</c:v>
                      </c:pt>
                      <c:pt idx="1154">
                        <c:v>1.76</c:v>
                      </c:pt>
                      <c:pt idx="1155">
                        <c:v>1.76</c:v>
                      </c:pt>
                      <c:pt idx="1156">
                        <c:v>1.74</c:v>
                      </c:pt>
                      <c:pt idx="1157">
                        <c:v>1.74</c:v>
                      </c:pt>
                      <c:pt idx="1158">
                        <c:v>1.74</c:v>
                      </c:pt>
                      <c:pt idx="1159">
                        <c:v>1.72</c:v>
                      </c:pt>
                      <c:pt idx="1160">
                        <c:v>1.72</c:v>
                      </c:pt>
                      <c:pt idx="1161">
                        <c:v>1.7</c:v>
                      </c:pt>
                      <c:pt idx="1162">
                        <c:v>1.7</c:v>
                      </c:pt>
                      <c:pt idx="1163">
                        <c:v>1.68</c:v>
                      </c:pt>
                      <c:pt idx="1164">
                        <c:v>1.66</c:v>
                      </c:pt>
                      <c:pt idx="1165">
                        <c:v>1.66</c:v>
                      </c:pt>
                      <c:pt idx="1166">
                        <c:v>1.64</c:v>
                      </c:pt>
                      <c:pt idx="1167">
                        <c:v>1.62</c:v>
                      </c:pt>
                      <c:pt idx="1168">
                        <c:v>1.62</c:v>
                      </c:pt>
                      <c:pt idx="1169">
                        <c:v>1.62</c:v>
                      </c:pt>
                      <c:pt idx="1170">
                        <c:v>1.6</c:v>
                      </c:pt>
                      <c:pt idx="1171">
                        <c:v>1.58</c:v>
                      </c:pt>
                      <c:pt idx="1172">
                        <c:v>1.56</c:v>
                      </c:pt>
                      <c:pt idx="1173">
                        <c:v>1.56</c:v>
                      </c:pt>
                      <c:pt idx="1174">
                        <c:v>1.54</c:v>
                      </c:pt>
                      <c:pt idx="1175">
                        <c:v>1.52</c:v>
                      </c:pt>
                      <c:pt idx="1176">
                        <c:v>1.5</c:v>
                      </c:pt>
                      <c:pt idx="1177">
                        <c:v>1.48</c:v>
                      </c:pt>
                      <c:pt idx="1178">
                        <c:v>1.48</c:v>
                      </c:pt>
                      <c:pt idx="1179">
                        <c:v>1.48</c:v>
                      </c:pt>
                      <c:pt idx="1180">
                        <c:v>1.46</c:v>
                      </c:pt>
                      <c:pt idx="1181">
                        <c:v>1.44</c:v>
                      </c:pt>
                      <c:pt idx="1182">
                        <c:v>1.42</c:v>
                      </c:pt>
                      <c:pt idx="1183">
                        <c:v>1.4</c:v>
                      </c:pt>
                      <c:pt idx="1184">
                        <c:v>1.4</c:v>
                      </c:pt>
                      <c:pt idx="1185">
                        <c:v>1.38</c:v>
                      </c:pt>
                      <c:pt idx="1186">
                        <c:v>1.36</c:v>
                      </c:pt>
                      <c:pt idx="1187">
                        <c:v>1.36</c:v>
                      </c:pt>
                      <c:pt idx="1188">
                        <c:v>1.34</c:v>
                      </c:pt>
                      <c:pt idx="1189">
                        <c:v>1.34</c:v>
                      </c:pt>
                      <c:pt idx="1190">
                        <c:v>1.32</c:v>
                      </c:pt>
                      <c:pt idx="1191">
                        <c:v>1.3</c:v>
                      </c:pt>
                      <c:pt idx="1192">
                        <c:v>1.28</c:v>
                      </c:pt>
                      <c:pt idx="1193">
                        <c:v>1.28</c:v>
                      </c:pt>
                      <c:pt idx="1194">
                        <c:v>1.26</c:v>
                      </c:pt>
                      <c:pt idx="1195">
                        <c:v>1.26</c:v>
                      </c:pt>
                      <c:pt idx="1196">
                        <c:v>1.24</c:v>
                      </c:pt>
                      <c:pt idx="1197">
                        <c:v>1.24</c:v>
                      </c:pt>
                      <c:pt idx="1198">
                        <c:v>1.22</c:v>
                      </c:pt>
                      <c:pt idx="1199">
                        <c:v>1.2</c:v>
                      </c:pt>
                      <c:pt idx="1200">
                        <c:v>1.18</c:v>
                      </c:pt>
                      <c:pt idx="1201">
                        <c:v>1.18</c:v>
                      </c:pt>
                      <c:pt idx="1202">
                        <c:v>1.1599999999999999</c:v>
                      </c:pt>
                      <c:pt idx="1203">
                        <c:v>1.1399999999999999</c:v>
                      </c:pt>
                      <c:pt idx="1204">
                        <c:v>1.1200000000000001</c:v>
                      </c:pt>
                      <c:pt idx="1205">
                        <c:v>1.1200000000000001</c:v>
                      </c:pt>
                      <c:pt idx="1206">
                        <c:v>1.1000000000000001</c:v>
                      </c:pt>
                      <c:pt idx="1207">
                        <c:v>1.1000000000000001</c:v>
                      </c:pt>
                      <c:pt idx="1208">
                        <c:v>1.08</c:v>
                      </c:pt>
                      <c:pt idx="1209">
                        <c:v>1.08</c:v>
                      </c:pt>
                      <c:pt idx="1210">
                        <c:v>1.06</c:v>
                      </c:pt>
                      <c:pt idx="1211">
                        <c:v>1.04</c:v>
                      </c:pt>
                      <c:pt idx="1212">
                        <c:v>1.02</c:v>
                      </c:pt>
                      <c:pt idx="1213">
                        <c:v>1.02</c:v>
                      </c:pt>
                      <c:pt idx="1214">
                        <c:v>1</c:v>
                      </c:pt>
                      <c:pt idx="1215">
                        <c:v>0.98</c:v>
                      </c:pt>
                      <c:pt idx="1216">
                        <c:v>0.98</c:v>
                      </c:pt>
                      <c:pt idx="1217">
                        <c:v>0.98</c:v>
                      </c:pt>
                      <c:pt idx="1218">
                        <c:v>0.96</c:v>
                      </c:pt>
                      <c:pt idx="1219">
                        <c:v>0.94</c:v>
                      </c:pt>
                      <c:pt idx="1220">
                        <c:v>0.92</c:v>
                      </c:pt>
                      <c:pt idx="1221">
                        <c:v>0.92</c:v>
                      </c:pt>
                      <c:pt idx="1222">
                        <c:v>0.9</c:v>
                      </c:pt>
                      <c:pt idx="1223">
                        <c:v>0.88</c:v>
                      </c:pt>
                      <c:pt idx="1224">
                        <c:v>0.88</c:v>
                      </c:pt>
                      <c:pt idx="1225">
                        <c:v>0.88</c:v>
                      </c:pt>
                      <c:pt idx="1226">
                        <c:v>0.86</c:v>
                      </c:pt>
                      <c:pt idx="1227">
                        <c:v>0.86</c:v>
                      </c:pt>
                      <c:pt idx="1228">
                        <c:v>0.84</c:v>
                      </c:pt>
                      <c:pt idx="1229">
                        <c:v>0.84</c:v>
                      </c:pt>
                      <c:pt idx="1230">
                        <c:v>0.82</c:v>
                      </c:pt>
                      <c:pt idx="1231">
                        <c:v>0.8</c:v>
                      </c:pt>
                      <c:pt idx="1232">
                        <c:v>0.8</c:v>
                      </c:pt>
                      <c:pt idx="1233">
                        <c:v>0.78</c:v>
                      </c:pt>
                      <c:pt idx="1234">
                        <c:v>0.78</c:v>
                      </c:pt>
                      <c:pt idx="1235">
                        <c:v>0.78</c:v>
                      </c:pt>
                      <c:pt idx="1236">
                        <c:v>0.76</c:v>
                      </c:pt>
                      <c:pt idx="1237">
                        <c:v>0.76</c:v>
                      </c:pt>
                      <c:pt idx="1238">
                        <c:v>0.74</c:v>
                      </c:pt>
                      <c:pt idx="1239">
                        <c:v>0.74</c:v>
                      </c:pt>
                      <c:pt idx="1240">
                        <c:v>0.72</c:v>
                      </c:pt>
                      <c:pt idx="1241">
                        <c:v>0.72</c:v>
                      </c:pt>
                      <c:pt idx="1242">
                        <c:v>0.72</c:v>
                      </c:pt>
                      <c:pt idx="1243">
                        <c:v>0.7</c:v>
                      </c:pt>
                      <c:pt idx="1244">
                        <c:v>0.7</c:v>
                      </c:pt>
                      <c:pt idx="1245">
                        <c:v>0.7</c:v>
                      </c:pt>
                      <c:pt idx="1246">
                        <c:v>0.68</c:v>
                      </c:pt>
                      <c:pt idx="1247">
                        <c:v>0.68</c:v>
                      </c:pt>
                      <c:pt idx="1248">
                        <c:v>0.66</c:v>
                      </c:pt>
                      <c:pt idx="1249">
                        <c:v>0.66</c:v>
                      </c:pt>
                      <c:pt idx="1250">
                        <c:v>0.66</c:v>
                      </c:pt>
                      <c:pt idx="1251">
                        <c:v>0.64</c:v>
                      </c:pt>
                      <c:pt idx="1252">
                        <c:v>0.64</c:v>
                      </c:pt>
                      <c:pt idx="1253">
                        <c:v>0.64</c:v>
                      </c:pt>
                      <c:pt idx="1254">
                        <c:v>0.62</c:v>
                      </c:pt>
                      <c:pt idx="1255">
                        <c:v>0.62</c:v>
                      </c:pt>
                      <c:pt idx="1256">
                        <c:v>0.6</c:v>
                      </c:pt>
                      <c:pt idx="1257">
                        <c:v>0.6</c:v>
                      </c:pt>
                      <c:pt idx="1258">
                        <c:v>0.6</c:v>
                      </c:pt>
                      <c:pt idx="1259">
                        <c:v>0.57999999999999996</c:v>
                      </c:pt>
                      <c:pt idx="1260">
                        <c:v>0.57999999999999996</c:v>
                      </c:pt>
                      <c:pt idx="1261">
                        <c:v>0.57999999999999996</c:v>
                      </c:pt>
                      <c:pt idx="1262">
                        <c:v>0.56000000000000005</c:v>
                      </c:pt>
                      <c:pt idx="1263">
                        <c:v>0.56000000000000005</c:v>
                      </c:pt>
                      <c:pt idx="1264">
                        <c:v>0.56000000000000005</c:v>
                      </c:pt>
                      <c:pt idx="1265">
                        <c:v>0.54</c:v>
                      </c:pt>
                      <c:pt idx="1266">
                        <c:v>0.54</c:v>
                      </c:pt>
                      <c:pt idx="1267">
                        <c:v>0.52</c:v>
                      </c:pt>
                      <c:pt idx="1268">
                        <c:v>0.52</c:v>
                      </c:pt>
                      <c:pt idx="1269">
                        <c:v>0.52</c:v>
                      </c:pt>
                      <c:pt idx="1270">
                        <c:v>0.5</c:v>
                      </c:pt>
                      <c:pt idx="1271">
                        <c:v>0.5</c:v>
                      </c:pt>
                      <c:pt idx="1272">
                        <c:v>0.5</c:v>
                      </c:pt>
                      <c:pt idx="1273">
                        <c:v>0.5</c:v>
                      </c:pt>
                      <c:pt idx="1274">
                        <c:v>0.48</c:v>
                      </c:pt>
                      <c:pt idx="1275">
                        <c:v>0.48</c:v>
                      </c:pt>
                      <c:pt idx="1276">
                        <c:v>0.48</c:v>
                      </c:pt>
                      <c:pt idx="1277">
                        <c:v>0.46</c:v>
                      </c:pt>
                      <c:pt idx="1278">
                        <c:v>0.46</c:v>
                      </c:pt>
                      <c:pt idx="1279">
                        <c:v>0.46</c:v>
                      </c:pt>
                      <c:pt idx="1280">
                        <c:v>0.46</c:v>
                      </c:pt>
                      <c:pt idx="1281">
                        <c:v>0.46</c:v>
                      </c:pt>
                      <c:pt idx="1282">
                        <c:v>0.44</c:v>
                      </c:pt>
                      <c:pt idx="1283">
                        <c:v>0.44</c:v>
                      </c:pt>
                      <c:pt idx="1284">
                        <c:v>0.44</c:v>
                      </c:pt>
                      <c:pt idx="1285">
                        <c:v>0.44</c:v>
                      </c:pt>
                      <c:pt idx="1286">
                        <c:v>0.42</c:v>
                      </c:pt>
                      <c:pt idx="1287">
                        <c:v>0.42</c:v>
                      </c:pt>
                      <c:pt idx="1288">
                        <c:v>0.42</c:v>
                      </c:pt>
                      <c:pt idx="1289">
                        <c:v>0.42</c:v>
                      </c:pt>
                      <c:pt idx="1290">
                        <c:v>0.4</c:v>
                      </c:pt>
                      <c:pt idx="1291">
                        <c:v>0.4</c:v>
                      </c:pt>
                      <c:pt idx="1292">
                        <c:v>0.4</c:v>
                      </c:pt>
                      <c:pt idx="1293">
                        <c:v>0.4</c:v>
                      </c:pt>
                      <c:pt idx="1294">
                        <c:v>0.38</c:v>
                      </c:pt>
                      <c:pt idx="1295">
                        <c:v>0.38</c:v>
                      </c:pt>
                      <c:pt idx="1296">
                        <c:v>0.38</c:v>
                      </c:pt>
                      <c:pt idx="1297">
                        <c:v>0.38</c:v>
                      </c:pt>
                      <c:pt idx="1298">
                        <c:v>0.36</c:v>
                      </c:pt>
                      <c:pt idx="1299">
                        <c:v>0.36</c:v>
                      </c:pt>
                      <c:pt idx="1300">
                        <c:v>0.36</c:v>
                      </c:pt>
                      <c:pt idx="1301">
                        <c:v>0.36</c:v>
                      </c:pt>
                      <c:pt idx="1302">
                        <c:v>0.34</c:v>
                      </c:pt>
                      <c:pt idx="1303">
                        <c:v>0.34</c:v>
                      </c:pt>
                      <c:pt idx="1304">
                        <c:v>0.34</c:v>
                      </c:pt>
                      <c:pt idx="1305">
                        <c:v>0.32</c:v>
                      </c:pt>
                      <c:pt idx="1306">
                        <c:v>0.32</c:v>
                      </c:pt>
                      <c:pt idx="1307">
                        <c:v>0.32</c:v>
                      </c:pt>
                      <c:pt idx="1308">
                        <c:v>0.32</c:v>
                      </c:pt>
                      <c:pt idx="1309">
                        <c:v>0.32</c:v>
                      </c:pt>
                      <c:pt idx="1310">
                        <c:v>0.3</c:v>
                      </c:pt>
                      <c:pt idx="1311">
                        <c:v>0.3</c:v>
                      </c:pt>
                      <c:pt idx="1312">
                        <c:v>0.3</c:v>
                      </c:pt>
                      <c:pt idx="1313">
                        <c:v>0.28000000000000003</c:v>
                      </c:pt>
                      <c:pt idx="1314">
                        <c:v>0.28000000000000003</c:v>
                      </c:pt>
                      <c:pt idx="1315">
                        <c:v>0.28000000000000003</c:v>
                      </c:pt>
                      <c:pt idx="1316">
                        <c:v>0.28000000000000003</c:v>
                      </c:pt>
                      <c:pt idx="1317">
                        <c:v>0.26</c:v>
                      </c:pt>
                      <c:pt idx="1318">
                        <c:v>0.26</c:v>
                      </c:pt>
                      <c:pt idx="1319">
                        <c:v>0.26</c:v>
                      </c:pt>
                      <c:pt idx="1320">
                        <c:v>0.26</c:v>
                      </c:pt>
                      <c:pt idx="1321">
                        <c:v>0.26</c:v>
                      </c:pt>
                      <c:pt idx="1322">
                        <c:v>0.24</c:v>
                      </c:pt>
                      <c:pt idx="1323">
                        <c:v>0.24</c:v>
                      </c:pt>
                      <c:pt idx="1324">
                        <c:v>0.24</c:v>
                      </c:pt>
                      <c:pt idx="1325">
                        <c:v>0.24</c:v>
                      </c:pt>
                      <c:pt idx="1326">
                        <c:v>0.24</c:v>
                      </c:pt>
                      <c:pt idx="1327">
                        <c:v>0.22</c:v>
                      </c:pt>
                      <c:pt idx="1328">
                        <c:v>0.22</c:v>
                      </c:pt>
                      <c:pt idx="1329">
                        <c:v>0.22</c:v>
                      </c:pt>
                      <c:pt idx="1330">
                        <c:v>0.22</c:v>
                      </c:pt>
                      <c:pt idx="1331">
                        <c:v>0.22</c:v>
                      </c:pt>
                      <c:pt idx="1332">
                        <c:v>0.2</c:v>
                      </c:pt>
                      <c:pt idx="1333">
                        <c:v>0.2</c:v>
                      </c:pt>
                      <c:pt idx="1334">
                        <c:v>0.2</c:v>
                      </c:pt>
                      <c:pt idx="1335">
                        <c:v>0.2</c:v>
                      </c:pt>
                      <c:pt idx="1336">
                        <c:v>0.2</c:v>
                      </c:pt>
                      <c:pt idx="1337">
                        <c:v>0.18</c:v>
                      </c:pt>
                      <c:pt idx="1338">
                        <c:v>0.18</c:v>
                      </c:pt>
                      <c:pt idx="1339">
                        <c:v>0.18</c:v>
                      </c:pt>
                      <c:pt idx="1340">
                        <c:v>0.18</c:v>
                      </c:pt>
                      <c:pt idx="1341">
                        <c:v>0.16</c:v>
                      </c:pt>
                      <c:pt idx="1342">
                        <c:v>0.16</c:v>
                      </c:pt>
                      <c:pt idx="1343">
                        <c:v>0.16</c:v>
                      </c:pt>
                      <c:pt idx="1344">
                        <c:v>0.16</c:v>
                      </c:pt>
                      <c:pt idx="1345">
                        <c:v>0.14000000000000001</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063C-D840-8C15-D9624FE5FFD6}"/>
                  </c:ext>
                </c:extLst>
              </c15:ser>
            </c15:filteredScatterSeries>
            <c15:filteredScatterSeries>
              <c15:ser>
                <c:idx val="9"/>
                <c:order val="3"/>
                <c:tx>
                  <c:strRef>
                    <c:extLst xmlns:c15="http://schemas.microsoft.com/office/drawing/2012/chart" xmlns:c16r2="http://schemas.microsoft.com/office/drawing/2015/06/chart">
                      <c:ext xmlns:c15="http://schemas.microsoft.com/office/drawing/2012/chart" uri="{02D57815-91ED-43cb-92C2-25804820EDAC}">
                        <c15:formulaRef>
                          <c15:sqref>CO!$K$1</c15:sqref>
                        </c15:formulaRef>
                      </c:ext>
                    </c:extLst>
                    <c:strCache>
                      <c:ptCount val="1"/>
                      <c:pt idx="0">
                        <c:v>CO Diff 15 PP</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1893</c15:sqref>
                        </c15:formulaRef>
                      </c:ext>
                    </c:extLst>
                    <c:numCache>
                      <c:formatCode>General</c:formatCode>
                      <c:ptCount val="1892"/>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2:$K$1893</c15:sqref>
                        </c15:formulaRef>
                      </c:ext>
                    </c:extLst>
                    <c:numCache>
                      <c:formatCode>General</c:formatCode>
                      <c:ptCount val="1892"/>
                      <c:pt idx="0">
                        <c:v>0</c:v>
                      </c:pt>
                      <c:pt idx="1">
                        <c:v>0</c:v>
                      </c:pt>
                      <c:pt idx="2">
                        <c:v>0</c:v>
                      </c:pt>
                      <c:pt idx="3">
                        <c:v>0</c:v>
                      </c:pt>
                      <c:pt idx="4">
                        <c:v>0</c:v>
                      </c:pt>
                      <c:pt idx="5">
                        <c:v>0.02</c:v>
                      </c:pt>
                      <c:pt idx="6">
                        <c:v>0.02</c:v>
                      </c:pt>
                      <c:pt idx="7">
                        <c:v>0.04</c:v>
                      </c:pt>
                      <c:pt idx="8">
                        <c:v>0.04</c:v>
                      </c:pt>
                      <c:pt idx="9">
                        <c:v>0.06</c:v>
                      </c:pt>
                      <c:pt idx="10">
                        <c:v>0.1</c:v>
                      </c:pt>
                      <c:pt idx="11">
                        <c:v>0.1</c:v>
                      </c:pt>
                      <c:pt idx="12">
                        <c:v>0.12</c:v>
                      </c:pt>
                      <c:pt idx="13">
                        <c:v>0.14000000000000001</c:v>
                      </c:pt>
                      <c:pt idx="14">
                        <c:v>0.18</c:v>
                      </c:pt>
                      <c:pt idx="15">
                        <c:v>0.22</c:v>
                      </c:pt>
                      <c:pt idx="16">
                        <c:v>0.26</c:v>
                      </c:pt>
                      <c:pt idx="17">
                        <c:v>0.28000000000000003</c:v>
                      </c:pt>
                      <c:pt idx="18">
                        <c:v>0.34</c:v>
                      </c:pt>
                      <c:pt idx="19">
                        <c:v>0.38</c:v>
                      </c:pt>
                      <c:pt idx="20">
                        <c:v>0.38</c:v>
                      </c:pt>
                      <c:pt idx="21">
                        <c:v>0.42</c:v>
                      </c:pt>
                      <c:pt idx="22">
                        <c:v>0.46</c:v>
                      </c:pt>
                      <c:pt idx="23">
                        <c:v>0.5</c:v>
                      </c:pt>
                      <c:pt idx="24">
                        <c:v>0.56000000000000005</c:v>
                      </c:pt>
                      <c:pt idx="25">
                        <c:v>0.6</c:v>
                      </c:pt>
                      <c:pt idx="26">
                        <c:v>0.66</c:v>
                      </c:pt>
                      <c:pt idx="27">
                        <c:v>0.7</c:v>
                      </c:pt>
                      <c:pt idx="28">
                        <c:v>0.74</c:v>
                      </c:pt>
                      <c:pt idx="29">
                        <c:v>0.74</c:v>
                      </c:pt>
                      <c:pt idx="30">
                        <c:v>0.8</c:v>
                      </c:pt>
                      <c:pt idx="31">
                        <c:v>0.84</c:v>
                      </c:pt>
                      <c:pt idx="32">
                        <c:v>0.88</c:v>
                      </c:pt>
                      <c:pt idx="33">
                        <c:v>0.94</c:v>
                      </c:pt>
                      <c:pt idx="34">
                        <c:v>0.98</c:v>
                      </c:pt>
                      <c:pt idx="35">
                        <c:v>1.02</c:v>
                      </c:pt>
                      <c:pt idx="36">
                        <c:v>1.06</c:v>
                      </c:pt>
                      <c:pt idx="37">
                        <c:v>1.1000000000000001</c:v>
                      </c:pt>
                      <c:pt idx="38">
                        <c:v>1.1599999999999999</c:v>
                      </c:pt>
                      <c:pt idx="39">
                        <c:v>1.1599999999999999</c:v>
                      </c:pt>
                      <c:pt idx="40">
                        <c:v>1.2</c:v>
                      </c:pt>
                      <c:pt idx="41">
                        <c:v>1.24</c:v>
                      </c:pt>
                      <c:pt idx="42">
                        <c:v>1.28</c:v>
                      </c:pt>
                      <c:pt idx="43">
                        <c:v>1.32</c:v>
                      </c:pt>
                      <c:pt idx="44">
                        <c:v>1.36</c:v>
                      </c:pt>
                      <c:pt idx="45">
                        <c:v>1.4</c:v>
                      </c:pt>
                      <c:pt idx="46">
                        <c:v>1.42</c:v>
                      </c:pt>
                      <c:pt idx="47">
                        <c:v>1.46</c:v>
                      </c:pt>
                      <c:pt idx="48">
                        <c:v>1.46</c:v>
                      </c:pt>
                      <c:pt idx="49">
                        <c:v>1.5</c:v>
                      </c:pt>
                      <c:pt idx="50">
                        <c:v>1.54</c:v>
                      </c:pt>
                      <c:pt idx="51">
                        <c:v>1.58</c:v>
                      </c:pt>
                      <c:pt idx="52">
                        <c:v>1.62</c:v>
                      </c:pt>
                      <c:pt idx="53">
                        <c:v>1.64</c:v>
                      </c:pt>
                      <c:pt idx="54">
                        <c:v>1.68</c:v>
                      </c:pt>
                      <c:pt idx="55">
                        <c:v>1.7</c:v>
                      </c:pt>
                      <c:pt idx="56">
                        <c:v>1.74</c:v>
                      </c:pt>
                      <c:pt idx="57">
                        <c:v>1.74</c:v>
                      </c:pt>
                      <c:pt idx="58">
                        <c:v>1.76</c:v>
                      </c:pt>
                      <c:pt idx="59">
                        <c:v>1.8</c:v>
                      </c:pt>
                      <c:pt idx="60">
                        <c:v>1.82</c:v>
                      </c:pt>
                      <c:pt idx="61">
                        <c:v>1.86</c:v>
                      </c:pt>
                      <c:pt idx="62">
                        <c:v>1.88</c:v>
                      </c:pt>
                      <c:pt idx="63">
                        <c:v>1.9</c:v>
                      </c:pt>
                      <c:pt idx="64">
                        <c:v>1.92</c:v>
                      </c:pt>
                      <c:pt idx="65">
                        <c:v>1.94</c:v>
                      </c:pt>
                      <c:pt idx="66">
                        <c:v>1.96</c:v>
                      </c:pt>
                      <c:pt idx="67">
                        <c:v>1.96</c:v>
                      </c:pt>
                      <c:pt idx="68">
                        <c:v>2</c:v>
                      </c:pt>
                      <c:pt idx="69">
                        <c:v>2.02</c:v>
                      </c:pt>
                      <c:pt idx="70">
                        <c:v>2.04</c:v>
                      </c:pt>
                      <c:pt idx="71">
                        <c:v>2.06</c:v>
                      </c:pt>
                      <c:pt idx="72">
                        <c:v>2.1</c:v>
                      </c:pt>
                      <c:pt idx="73">
                        <c:v>2.12</c:v>
                      </c:pt>
                      <c:pt idx="74">
                        <c:v>2.14</c:v>
                      </c:pt>
                      <c:pt idx="75">
                        <c:v>2.1800000000000002</c:v>
                      </c:pt>
                      <c:pt idx="76">
                        <c:v>2.1800000000000002</c:v>
                      </c:pt>
                      <c:pt idx="77">
                        <c:v>2.2000000000000002</c:v>
                      </c:pt>
                      <c:pt idx="78">
                        <c:v>2.2400000000000002</c:v>
                      </c:pt>
                      <c:pt idx="79">
                        <c:v>2.2599999999999998</c:v>
                      </c:pt>
                      <c:pt idx="80">
                        <c:v>2.2999999999999998</c:v>
                      </c:pt>
                      <c:pt idx="81">
                        <c:v>2.3199999999999981</c:v>
                      </c:pt>
                      <c:pt idx="82">
                        <c:v>2.36</c:v>
                      </c:pt>
                      <c:pt idx="83">
                        <c:v>2.38</c:v>
                      </c:pt>
                      <c:pt idx="84">
                        <c:v>2.38</c:v>
                      </c:pt>
                      <c:pt idx="85">
                        <c:v>2.42</c:v>
                      </c:pt>
                      <c:pt idx="86">
                        <c:v>2.46</c:v>
                      </c:pt>
                      <c:pt idx="87">
                        <c:v>2.48</c:v>
                      </c:pt>
                      <c:pt idx="88">
                        <c:v>2.52</c:v>
                      </c:pt>
                      <c:pt idx="89">
                        <c:v>2.54</c:v>
                      </c:pt>
                      <c:pt idx="90">
                        <c:v>2.58</c:v>
                      </c:pt>
                      <c:pt idx="91">
                        <c:v>2.62</c:v>
                      </c:pt>
                      <c:pt idx="92">
                        <c:v>2.64</c:v>
                      </c:pt>
                      <c:pt idx="93">
                        <c:v>2.68</c:v>
                      </c:pt>
                      <c:pt idx="94">
                        <c:v>2.72</c:v>
                      </c:pt>
                      <c:pt idx="95">
                        <c:v>2.72</c:v>
                      </c:pt>
                      <c:pt idx="96">
                        <c:v>2.76</c:v>
                      </c:pt>
                      <c:pt idx="97">
                        <c:v>2.8</c:v>
                      </c:pt>
                      <c:pt idx="98">
                        <c:v>2.84</c:v>
                      </c:pt>
                      <c:pt idx="99">
                        <c:v>2.88</c:v>
                      </c:pt>
                      <c:pt idx="100">
                        <c:v>2.92</c:v>
                      </c:pt>
                      <c:pt idx="101">
                        <c:v>2.96</c:v>
                      </c:pt>
                      <c:pt idx="102">
                        <c:v>2.96</c:v>
                      </c:pt>
                      <c:pt idx="103">
                        <c:v>3</c:v>
                      </c:pt>
                      <c:pt idx="104">
                        <c:v>3.04</c:v>
                      </c:pt>
                      <c:pt idx="105">
                        <c:v>3.08</c:v>
                      </c:pt>
                      <c:pt idx="106">
                        <c:v>3.12</c:v>
                      </c:pt>
                      <c:pt idx="107">
                        <c:v>3.14</c:v>
                      </c:pt>
                      <c:pt idx="108">
                        <c:v>3.18</c:v>
                      </c:pt>
                      <c:pt idx="109">
                        <c:v>3.22</c:v>
                      </c:pt>
                      <c:pt idx="110">
                        <c:v>3.26</c:v>
                      </c:pt>
                      <c:pt idx="111">
                        <c:v>3.28</c:v>
                      </c:pt>
                      <c:pt idx="112">
                        <c:v>3.3</c:v>
                      </c:pt>
                      <c:pt idx="113">
                        <c:v>3.3</c:v>
                      </c:pt>
                      <c:pt idx="114">
                        <c:v>3.34</c:v>
                      </c:pt>
                      <c:pt idx="115">
                        <c:v>3.36</c:v>
                      </c:pt>
                      <c:pt idx="116">
                        <c:v>3.38</c:v>
                      </c:pt>
                      <c:pt idx="117">
                        <c:v>3.4</c:v>
                      </c:pt>
                      <c:pt idx="118">
                        <c:v>3.42</c:v>
                      </c:pt>
                      <c:pt idx="119">
                        <c:v>3.44</c:v>
                      </c:pt>
                      <c:pt idx="120">
                        <c:v>3.46</c:v>
                      </c:pt>
                      <c:pt idx="121">
                        <c:v>3.48</c:v>
                      </c:pt>
                      <c:pt idx="122">
                        <c:v>3.48</c:v>
                      </c:pt>
                      <c:pt idx="123">
                        <c:v>3.48</c:v>
                      </c:pt>
                      <c:pt idx="124">
                        <c:v>3.5</c:v>
                      </c:pt>
                      <c:pt idx="125">
                        <c:v>3.5</c:v>
                      </c:pt>
                      <c:pt idx="126">
                        <c:v>3.5</c:v>
                      </c:pt>
                      <c:pt idx="127">
                        <c:v>3.5</c:v>
                      </c:pt>
                      <c:pt idx="128">
                        <c:v>3.5</c:v>
                      </c:pt>
                      <c:pt idx="129">
                        <c:v>3.5</c:v>
                      </c:pt>
                      <c:pt idx="130">
                        <c:v>3.5</c:v>
                      </c:pt>
                      <c:pt idx="131">
                        <c:v>3.5</c:v>
                      </c:pt>
                      <c:pt idx="132">
                        <c:v>3.48</c:v>
                      </c:pt>
                      <c:pt idx="133">
                        <c:v>3.48</c:v>
                      </c:pt>
                      <c:pt idx="134">
                        <c:v>3.46</c:v>
                      </c:pt>
                      <c:pt idx="135">
                        <c:v>3.46</c:v>
                      </c:pt>
                      <c:pt idx="136">
                        <c:v>3.44</c:v>
                      </c:pt>
                      <c:pt idx="137">
                        <c:v>3.42</c:v>
                      </c:pt>
                      <c:pt idx="138">
                        <c:v>3.4</c:v>
                      </c:pt>
                      <c:pt idx="139">
                        <c:v>3.38</c:v>
                      </c:pt>
                      <c:pt idx="140">
                        <c:v>3.36</c:v>
                      </c:pt>
                      <c:pt idx="141">
                        <c:v>3.34</c:v>
                      </c:pt>
                      <c:pt idx="142">
                        <c:v>3.34</c:v>
                      </c:pt>
                      <c:pt idx="143">
                        <c:v>3.32</c:v>
                      </c:pt>
                      <c:pt idx="144">
                        <c:v>3.3</c:v>
                      </c:pt>
                      <c:pt idx="145">
                        <c:v>3.28</c:v>
                      </c:pt>
                      <c:pt idx="146">
                        <c:v>3.26</c:v>
                      </c:pt>
                      <c:pt idx="147">
                        <c:v>3.24</c:v>
                      </c:pt>
                      <c:pt idx="148">
                        <c:v>3.2</c:v>
                      </c:pt>
                      <c:pt idx="149">
                        <c:v>3.18</c:v>
                      </c:pt>
                      <c:pt idx="150">
                        <c:v>3.16</c:v>
                      </c:pt>
                      <c:pt idx="151">
                        <c:v>3.16</c:v>
                      </c:pt>
                      <c:pt idx="152">
                        <c:v>3.14</c:v>
                      </c:pt>
                      <c:pt idx="153">
                        <c:v>3.1</c:v>
                      </c:pt>
                      <c:pt idx="154">
                        <c:v>3.08</c:v>
                      </c:pt>
                      <c:pt idx="155">
                        <c:v>3.06</c:v>
                      </c:pt>
                      <c:pt idx="156">
                        <c:v>3.04</c:v>
                      </c:pt>
                      <c:pt idx="157">
                        <c:v>3.02</c:v>
                      </c:pt>
                      <c:pt idx="158">
                        <c:v>3</c:v>
                      </c:pt>
                      <c:pt idx="159">
                        <c:v>3</c:v>
                      </c:pt>
                      <c:pt idx="160">
                        <c:v>2.96</c:v>
                      </c:pt>
                      <c:pt idx="161">
                        <c:v>2.94</c:v>
                      </c:pt>
                      <c:pt idx="162">
                        <c:v>2.92</c:v>
                      </c:pt>
                      <c:pt idx="163">
                        <c:v>2.9</c:v>
                      </c:pt>
                      <c:pt idx="164">
                        <c:v>2.88</c:v>
                      </c:pt>
                      <c:pt idx="165">
                        <c:v>2.86</c:v>
                      </c:pt>
                      <c:pt idx="166">
                        <c:v>2.84</c:v>
                      </c:pt>
                      <c:pt idx="167">
                        <c:v>2.8</c:v>
                      </c:pt>
                      <c:pt idx="168">
                        <c:v>2.78</c:v>
                      </c:pt>
                      <c:pt idx="169">
                        <c:v>2.76</c:v>
                      </c:pt>
                      <c:pt idx="170">
                        <c:v>2.76</c:v>
                      </c:pt>
                      <c:pt idx="171">
                        <c:v>2.74</c:v>
                      </c:pt>
                      <c:pt idx="172">
                        <c:v>2.72</c:v>
                      </c:pt>
                      <c:pt idx="173">
                        <c:v>2.7</c:v>
                      </c:pt>
                      <c:pt idx="174">
                        <c:v>2.68</c:v>
                      </c:pt>
                      <c:pt idx="175">
                        <c:v>2.66</c:v>
                      </c:pt>
                      <c:pt idx="176">
                        <c:v>2.66</c:v>
                      </c:pt>
                      <c:pt idx="177">
                        <c:v>2.6</c:v>
                      </c:pt>
                      <c:pt idx="178">
                        <c:v>2.58</c:v>
                      </c:pt>
                      <c:pt idx="179">
                        <c:v>2.58</c:v>
                      </c:pt>
                      <c:pt idx="180">
                        <c:v>2.56</c:v>
                      </c:pt>
                      <c:pt idx="181">
                        <c:v>2.54</c:v>
                      </c:pt>
                      <c:pt idx="182">
                        <c:v>2.52</c:v>
                      </c:pt>
                      <c:pt idx="183">
                        <c:v>2.5</c:v>
                      </c:pt>
                      <c:pt idx="184">
                        <c:v>2.48</c:v>
                      </c:pt>
                      <c:pt idx="185">
                        <c:v>2.46</c:v>
                      </c:pt>
                      <c:pt idx="186">
                        <c:v>2.44</c:v>
                      </c:pt>
                      <c:pt idx="187">
                        <c:v>2.42</c:v>
                      </c:pt>
                      <c:pt idx="188">
                        <c:v>2.42</c:v>
                      </c:pt>
                      <c:pt idx="189">
                        <c:v>2.4</c:v>
                      </c:pt>
                      <c:pt idx="190">
                        <c:v>2.4</c:v>
                      </c:pt>
                      <c:pt idx="191">
                        <c:v>2.38</c:v>
                      </c:pt>
                      <c:pt idx="192">
                        <c:v>2.36</c:v>
                      </c:pt>
                      <c:pt idx="193">
                        <c:v>2.34</c:v>
                      </c:pt>
                      <c:pt idx="194">
                        <c:v>2.34</c:v>
                      </c:pt>
                      <c:pt idx="195">
                        <c:v>2.3199999999999981</c:v>
                      </c:pt>
                      <c:pt idx="196">
                        <c:v>2.2999999999999998</c:v>
                      </c:pt>
                      <c:pt idx="197">
                        <c:v>2.2999999999999998</c:v>
                      </c:pt>
                      <c:pt idx="198">
                        <c:v>2.2999999999999998</c:v>
                      </c:pt>
                      <c:pt idx="199">
                        <c:v>2.2799999999999998</c:v>
                      </c:pt>
                      <c:pt idx="200">
                        <c:v>2.2599999999999998</c:v>
                      </c:pt>
                      <c:pt idx="201">
                        <c:v>2.2599999999999998</c:v>
                      </c:pt>
                      <c:pt idx="202">
                        <c:v>2.2400000000000002</c:v>
                      </c:pt>
                      <c:pt idx="203">
                        <c:v>2.2400000000000002</c:v>
                      </c:pt>
                      <c:pt idx="204">
                        <c:v>2.2200000000000002</c:v>
                      </c:pt>
                      <c:pt idx="205">
                        <c:v>2.2000000000000002</c:v>
                      </c:pt>
                      <c:pt idx="206">
                        <c:v>2.2000000000000002</c:v>
                      </c:pt>
                      <c:pt idx="207">
                        <c:v>2.2000000000000002</c:v>
                      </c:pt>
                      <c:pt idx="208">
                        <c:v>2.1800000000000002</c:v>
                      </c:pt>
                      <c:pt idx="209">
                        <c:v>2.16</c:v>
                      </c:pt>
                      <c:pt idx="210">
                        <c:v>2.14</c:v>
                      </c:pt>
                      <c:pt idx="211">
                        <c:v>2.14</c:v>
                      </c:pt>
                      <c:pt idx="212">
                        <c:v>2.12</c:v>
                      </c:pt>
                      <c:pt idx="213">
                        <c:v>2.1</c:v>
                      </c:pt>
                      <c:pt idx="214">
                        <c:v>2.08</c:v>
                      </c:pt>
                      <c:pt idx="215">
                        <c:v>2.06</c:v>
                      </c:pt>
                      <c:pt idx="216">
                        <c:v>2.06</c:v>
                      </c:pt>
                      <c:pt idx="217">
                        <c:v>2.06</c:v>
                      </c:pt>
                      <c:pt idx="218">
                        <c:v>2.04</c:v>
                      </c:pt>
                      <c:pt idx="219">
                        <c:v>2.02</c:v>
                      </c:pt>
                      <c:pt idx="220">
                        <c:v>2</c:v>
                      </c:pt>
                      <c:pt idx="221">
                        <c:v>1.98</c:v>
                      </c:pt>
                      <c:pt idx="222">
                        <c:v>1.96</c:v>
                      </c:pt>
                      <c:pt idx="223">
                        <c:v>1.94</c:v>
                      </c:pt>
                      <c:pt idx="224">
                        <c:v>1.92</c:v>
                      </c:pt>
                      <c:pt idx="225">
                        <c:v>1.92</c:v>
                      </c:pt>
                      <c:pt idx="226">
                        <c:v>1.92</c:v>
                      </c:pt>
                      <c:pt idx="227">
                        <c:v>1.9</c:v>
                      </c:pt>
                      <c:pt idx="228">
                        <c:v>1.88</c:v>
                      </c:pt>
                      <c:pt idx="229">
                        <c:v>1.86</c:v>
                      </c:pt>
                      <c:pt idx="230">
                        <c:v>1.84</c:v>
                      </c:pt>
                      <c:pt idx="231">
                        <c:v>1.84</c:v>
                      </c:pt>
                      <c:pt idx="232">
                        <c:v>1.82</c:v>
                      </c:pt>
                      <c:pt idx="233">
                        <c:v>1.8</c:v>
                      </c:pt>
                      <c:pt idx="234">
                        <c:v>1.8</c:v>
                      </c:pt>
                      <c:pt idx="235">
                        <c:v>1.8</c:v>
                      </c:pt>
                      <c:pt idx="236">
                        <c:v>1.78</c:v>
                      </c:pt>
                      <c:pt idx="237">
                        <c:v>1.76</c:v>
                      </c:pt>
                      <c:pt idx="238">
                        <c:v>1.76</c:v>
                      </c:pt>
                      <c:pt idx="239">
                        <c:v>1.74</c:v>
                      </c:pt>
                      <c:pt idx="240">
                        <c:v>1.74</c:v>
                      </c:pt>
                      <c:pt idx="241">
                        <c:v>1.72</c:v>
                      </c:pt>
                      <c:pt idx="242">
                        <c:v>1.7</c:v>
                      </c:pt>
                      <c:pt idx="243">
                        <c:v>1.7</c:v>
                      </c:pt>
                      <c:pt idx="244">
                        <c:v>1.7</c:v>
                      </c:pt>
                      <c:pt idx="245">
                        <c:v>1.68</c:v>
                      </c:pt>
                      <c:pt idx="246">
                        <c:v>1.68</c:v>
                      </c:pt>
                      <c:pt idx="247">
                        <c:v>1.66</c:v>
                      </c:pt>
                      <c:pt idx="248">
                        <c:v>1.64</c:v>
                      </c:pt>
                      <c:pt idx="249">
                        <c:v>1.64</c:v>
                      </c:pt>
                      <c:pt idx="250">
                        <c:v>1.62</c:v>
                      </c:pt>
                      <c:pt idx="251">
                        <c:v>1.62</c:v>
                      </c:pt>
                      <c:pt idx="252">
                        <c:v>1.6</c:v>
                      </c:pt>
                      <c:pt idx="253">
                        <c:v>1.58</c:v>
                      </c:pt>
                      <c:pt idx="254">
                        <c:v>1.58</c:v>
                      </c:pt>
                      <c:pt idx="255">
                        <c:v>1.58</c:v>
                      </c:pt>
                      <c:pt idx="256">
                        <c:v>1.56</c:v>
                      </c:pt>
                      <c:pt idx="257">
                        <c:v>1.56</c:v>
                      </c:pt>
                      <c:pt idx="258">
                        <c:v>1.54</c:v>
                      </c:pt>
                      <c:pt idx="259">
                        <c:v>1.54</c:v>
                      </c:pt>
                      <c:pt idx="260">
                        <c:v>1.52</c:v>
                      </c:pt>
                      <c:pt idx="261">
                        <c:v>1.5</c:v>
                      </c:pt>
                      <c:pt idx="262">
                        <c:v>1.5</c:v>
                      </c:pt>
                      <c:pt idx="263">
                        <c:v>1.5</c:v>
                      </c:pt>
                      <c:pt idx="264">
                        <c:v>1.48</c:v>
                      </c:pt>
                      <c:pt idx="265">
                        <c:v>1.48</c:v>
                      </c:pt>
                      <c:pt idx="266">
                        <c:v>1.46</c:v>
                      </c:pt>
                      <c:pt idx="267">
                        <c:v>1.46</c:v>
                      </c:pt>
                      <c:pt idx="268">
                        <c:v>1.44</c:v>
                      </c:pt>
                      <c:pt idx="269">
                        <c:v>1.44</c:v>
                      </c:pt>
                      <c:pt idx="270">
                        <c:v>1.44</c:v>
                      </c:pt>
                      <c:pt idx="271">
                        <c:v>1.42</c:v>
                      </c:pt>
                      <c:pt idx="272">
                        <c:v>1.42</c:v>
                      </c:pt>
                      <c:pt idx="273">
                        <c:v>1.4</c:v>
                      </c:pt>
                      <c:pt idx="274">
                        <c:v>1.4</c:v>
                      </c:pt>
                      <c:pt idx="275">
                        <c:v>1.38</c:v>
                      </c:pt>
                      <c:pt idx="276">
                        <c:v>1.36</c:v>
                      </c:pt>
                      <c:pt idx="277">
                        <c:v>1.36</c:v>
                      </c:pt>
                      <c:pt idx="278">
                        <c:v>1.34</c:v>
                      </c:pt>
                      <c:pt idx="279">
                        <c:v>1.34</c:v>
                      </c:pt>
                      <c:pt idx="280">
                        <c:v>1.32</c:v>
                      </c:pt>
                      <c:pt idx="281">
                        <c:v>1.32</c:v>
                      </c:pt>
                      <c:pt idx="282">
                        <c:v>1.32</c:v>
                      </c:pt>
                      <c:pt idx="283">
                        <c:v>1.3</c:v>
                      </c:pt>
                      <c:pt idx="284">
                        <c:v>1.3</c:v>
                      </c:pt>
                      <c:pt idx="285">
                        <c:v>1.28</c:v>
                      </c:pt>
                      <c:pt idx="286">
                        <c:v>1.28</c:v>
                      </c:pt>
                      <c:pt idx="287">
                        <c:v>1.26</c:v>
                      </c:pt>
                      <c:pt idx="288">
                        <c:v>1.26</c:v>
                      </c:pt>
                      <c:pt idx="289">
                        <c:v>1.24</c:v>
                      </c:pt>
                      <c:pt idx="290">
                        <c:v>1.24</c:v>
                      </c:pt>
                      <c:pt idx="291">
                        <c:v>1.24</c:v>
                      </c:pt>
                      <c:pt idx="292">
                        <c:v>1.22</c:v>
                      </c:pt>
                      <c:pt idx="293">
                        <c:v>1.22</c:v>
                      </c:pt>
                      <c:pt idx="294">
                        <c:v>1.2</c:v>
                      </c:pt>
                      <c:pt idx="295">
                        <c:v>1.2</c:v>
                      </c:pt>
                      <c:pt idx="296">
                        <c:v>1.2</c:v>
                      </c:pt>
                      <c:pt idx="297">
                        <c:v>1.18</c:v>
                      </c:pt>
                      <c:pt idx="298">
                        <c:v>1.18</c:v>
                      </c:pt>
                      <c:pt idx="299">
                        <c:v>1.18</c:v>
                      </c:pt>
                      <c:pt idx="300">
                        <c:v>1.1599999999999999</c:v>
                      </c:pt>
                      <c:pt idx="301">
                        <c:v>1.1599999999999999</c:v>
                      </c:pt>
                      <c:pt idx="302">
                        <c:v>1.1599999999999999</c:v>
                      </c:pt>
                      <c:pt idx="303">
                        <c:v>1.1399999999999999</c:v>
                      </c:pt>
                      <c:pt idx="304">
                        <c:v>1.1399999999999999</c:v>
                      </c:pt>
                      <c:pt idx="305">
                        <c:v>1.1399999999999999</c:v>
                      </c:pt>
                      <c:pt idx="306">
                        <c:v>1.1200000000000001</c:v>
                      </c:pt>
                      <c:pt idx="307">
                        <c:v>1.1200000000000001</c:v>
                      </c:pt>
                      <c:pt idx="308">
                        <c:v>1.1200000000000001</c:v>
                      </c:pt>
                      <c:pt idx="309">
                        <c:v>1.1000000000000001</c:v>
                      </c:pt>
                      <c:pt idx="310">
                        <c:v>1.1000000000000001</c:v>
                      </c:pt>
                      <c:pt idx="311">
                        <c:v>1.1000000000000001</c:v>
                      </c:pt>
                      <c:pt idx="312">
                        <c:v>1.1000000000000001</c:v>
                      </c:pt>
                      <c:pt idx="313">
                        <c:v>1.08</c:v>
                      </c:pt>
                      <c:pt idx="314">
                        <c:v>1.08</c:v>
                      </c:pt>
                      <c:pt idx="315">
                        <c:v>1.08</c:v>
                      </c:pt>
                      <c:pt idx="316">
                        <c:v>1.06</c:v>
                      </c:pt>
                      <c:pt idx="317">
                        <c:v>1.06</c:v>
                      </c:pt>
                      <c:pt idx="318">
                        <c:v>1.06</c:v>
                      </c:pt>
                      <c:pt idx="319">
                        <c:v>1.06</c:v>
                      </c:pt>
                      <c:pt idx="320">
                        <c:v>1.06</c:v>
                      </c:pt>
                      <c:pt idx="321">
                        <c:v>1.04</c:v>
                      </c:pt>
                      <c:pt idx="322">
                        <c:v>1.04</c:v>
                      </c:pt>
                      <c:pt idx="323">
                        <c:v>1.04</c:v>
                      </c:pt>
                      <c:pt idx="324">
                        <c:v>1.02</c:v>
                      </c:pt>
                      <c:pt idx="325">
                        <c:v>1.02</c:v>
                      </c:pt>
                      <c:pt idx="326">
                        <c:v>1.02</c:v>
                      </c:pt>
                      <c:pt idx="327">
                        <c:v>1.02</c:v>
                      </c:pt>
                      <c:pt idx="328">
                        <c:v>1.02</c:v>
                      </c:pt>
                      <c:pt idx="329">
                        <c:v>1</c:v>
                      </c:pt>
                      <c:pt idx="330">
                        <c:v>1</c:v>
                      </c:pt>
                      <c:pt idx="331">
                        <c:v>1</c:v>
                      </c:pt>
                      <c:pt idx="332">
                        <c:v>1</c:v>
                      </c:pt>
                      <c:pt idx="333">
                        <c:v>1</c:v>
                      </c:pt>
                      <c:pt idx="334">
                        <c:v>0.98</c:v>
                      </c:pt>
                      <c:pt idx="335">
                        <c:v>0.98</c:v>
                      </c:pt>
                      <c:pt idx="336">
                        <c:v>0.98</c:v>
                      </c:pt>
                      <c:pt idx="337">
                        <c:v>0.98</c:v>
                      </c:pt>
                      <c:pt idx="338">
                        <c:v>0.98</c:v>
                      </c:pt>
                      <c:pt idx="339">
                        <c:v>0.98</c:v>
                      </c:pt>
                      <c:pt idx="340">
                        <c:v>0.98</c:v>
                      </c:pt>
                      <c:pt idx="341">
                        <c:v>0.96</c:v>
                      </c:pt>
                      <c:pt idx="342">
                        <c:v>0.96</c:v>
                      </c:pt>
                      <c:pt idx="343">
                        <c:v>0.96</c:v>
                      </c:pt>
                      <c:pt idx="344">
                        <c:v>0.96</c:v>
                      </c:pt>
                      <c:pt idx="345">
                        <c:v>0.96</c:v>
                      </c:pt>
                      <c:pt idx="346">
                        <c:v>0.96</c:v>
                      </c:pt>
                      <c:pt idx="347">
                        <c:v>0.96</c:v>
                      </c:pt>
                      <c:pt idx="348">
                        <c:v>0.96</c:v>
                      </c:pt>
                      <c:pt idx="349">
                        <c:v>0.96</c:v>
                      </c:pt>
                      <c:pt idx="350">
                        <c:v>0.96</c:v>
                      </c:pt>
                      <c:pt idx="351">
                        <c:v>0.96</c:v>
                      </c:pt>
                      <c:pt idx="352">
                        <c:v>0.96</c:v>
                      </c:pt>
                      <c:pt idx="353">
                        <c:v>0.94</c:v>
                      </c:pt>
                      <c:pt idx="354">
                        <c:v>0.94</c:v>
                      </c:pt>
                      <c:pt idx="355">
                        <c:v>0.94</c:v>
                      </c:pt>
                      <c:pt idx="356">
                        <c:v>0.94</c:v>
                      </c:pt>
                      <c:pt idx="357">
                        <c:v>0.94</c:v>
                      </c:pt>
                      <c:pt idx="358">
                        <c:v>0.94</c:v>
                      </c:pt>
                      <c:pt idx="359">
                        <c:v>0.94</c:v>
                      </c:pt>
                      <c:pt idx="360">
                        <c:v>0.94</c:v>
                      </c:pt>
                      <c:pt idx="361">
                        <c:v>0.94</c:v>
                      </c:pt>
                      <c:pt idx="362">
                        <c:v>0.94</c:v>
                      </c:pt>
                      <c:pt idx="363">
                        <c:v>0.94</c:v>
                      </c:pt>
                      <c:pt idx="364">
                        <c:v>0.94</c:v>
                      </c:pt>
                      <c:pt idx="365">
                        <c:v>0.94</c:v>
                      </c:pt>
                      <c:pt idx="366">
                        <c:v>0.92</c:v>
                      </c:pt>
                      <c:pt idx="367">
                        <c:v>0.92</c:v>
                      </c:pt>
                      <c:pt idx="368">
                        <c:v>0.92</c:v>
                      </c:pt>
                      <c:pt idx="369">
                        <c:v>0.92</c:v>
                      </c:pt>
                      <c:pt idx="370">
                        <c:v>0.92</c:v>
                      </c:pt>
                      <c:pt idx="371">
                        <c:v>0.92</c:v>
                      </c:pt>
                      <c:pt idx="372">
                        <c:v>0.92</c:v>
                      </c:pt>
                      <c:pt idx="373">
                        <c:v>0.92</c:v>
                      </c:pt>
                      <c:pt idx="374">
                        <c:v>0.92</c:v>
                      </c:pt>
                      <c:pt idx="375">
                        <c:v>0.92</c:v>
                      </c:pt>
                      <c:pt idx="376">
                        <c:v>0.92</c:v>
                      </c:pt>
                      <c:pt idx="377">
                        <c:v>0.92</c:v>
                      </c:pt>
                      <c:pt idx="378">
                        <c:v>0.92</c:v>
                      </c:pt>
                      <c:pt idx="379">
                        <c:v>0.92</c:v>
                      </c:pt>
                      <c:pt idx="380">
                        <c:v>0.92</c:v>
                      </c:pt>
                      <c:pt idx="381">
                        <c:v>0.92</c:v>
                      </c:pt>
                      <c:pt idx="382">
                        <c:v>0.92</c:v>
                      </c:pt>
                      <c:pt idx="383">
                        <c:v>0.94</c:v>
                      </c:pt>
                      <c:pt idx="384">
                        <c:v>0.94</c:v>
                      </c:pt>
                      <c:pt idx="385">
                        <c:v>0.94</c:v>
                      </c:pt>
                      <c:pt idx="386">
                        <c:v>0.94</c:v>
                      </c:pt>
                      <c:pt idx="387">
                        <c:v>0.94</c:v>
                      </c:pt>
                      <c:pt idx="388">
                        <c:v>0.94</c:v>
                      </c:pt>
                      <c:pt idx="389">
                        <c:v>0.94</c:v>
                      </c:pt>
                      <c:pt idx="390">
                        <c:v>0.94</c:v>
                      </c:pt>
                      <c:pt idx="391">
                        <c:v>0.94</c:v>
                      </c:pt>
                      <c:pt idx="392">
                        <c:v>0.94</c:v>
                      </c:pt>
                      <c:pt idx="393">
                        <c:v>0.94</c:v>
                      </c:pt>
                      <c:pt idx="394">
                        <c:v>0.94</c:v>
                      </c:pt>
                      <c:pt idx="395">
                        <c:v>0.94</c:v>
                      </c:pt>
                      <c:pt idx="396">
                        <c:v>0.94</c:v>
                      </c:pt>
                      <c:pt idx="397">
                        <c:v>0.94</c:v>
                      </c:pt>
                      <c:pt idx="398">
                        <c:v>0.94</c:v>
                      </c:pt>
                      <c:pt idx="399">
                        <c:v>0.94</c:v>
                      </c:pt>
                      <c:pt idx="400">
                        <c:v>0.94</c:v>
                      </c:pt>
                      <c:pt idx="401">
                        <c:v>0.94</c:v>
                      </c:pt>
                      <c:pt idx="402">
                        <c:v>0.94</c:v>
                      </c:pt>
                      <c:pt idx="403">
                        <c:v>0.94</c:v>
                      </c:pt>
                      <c:pt idx="404">
                        <c:v>0.94</c:v>
                      </c:pt>
                      <c:pt idx="405">
                        <c:v>0.94</c:v>
                      </c:pt>
                      <c:pt idx="406">
                        <c:v>0.94</c:v>
                      </c:pt>
                      <c:pt idx="407">
                        <c:v>0.94</c:v>
                      </c:pt>
                      <c:pt idx="408">
                        <c:v>0.94</c:v>
                      </c:pt>
                      <c:pt idx="409">
                        <c:v>0.94</c:v>
                      </c:pt>
                      <c:pt idx="410">
                        <c:v>0.94</c:v>
                      </c:pt>
                      <c:pt idx="411">
                        <c:v>0.94</c:v>
                      </c:pt>
                      <c:pt idx="412">
                        <c:v>0.94</c:v>
                      </c:pt>
                      <c:pt idx="413">
                        <c:v>0.94</c:v>
                      </c:pt>
                      <c:pt idx="414">
                        <c:v>0.94</c:v>
                      </c:pt>
                      <c:pt idx="415">
                        <c:v>0.94</c:v>
                      </c:pt>
                      <c:pt idx="416">
                        <c:v>0.94</c:v>
                      </c:pt>
                      <c:pt idx="417">
                        <c:v>0.94</c:v>
                      </c:pt>
                      <c:pt idx="418">
                        <c:v>0.94</c:v>
                      </c:pt>
                      <c:pt idx="419">
                        <c:v>0.94</c:v>
                      </c:pt>
                      <c:pt idx="420">
                        <c:v>0.94</c:v>
                      </c:pt>
                      <c:pt idx="421">
                        <c:v>0.94</c:v>
                      </c:pt>
                      <c:pt idx="422">
                        <c:v>0.94</c:v>
                      </c:pt>
                      <c:pt idx="423">
                        <c:v>0.94</c:v>
                      </c:pt>
                      <c:pt idx="424">
                        <c:v>0.94</c:v>
                      </c:pt>
                      <c:pt idx="425">
                        <c:v>0.94</c:v>
                      </c:pt>
                      <c:pt idx="426">
                        <c:v>0.94</c:v>
                      </c:pt>
                      <c:pt idx="427">
                        <c:v>0.94</c:v>
                      </c:pt>
                      <c:pt idx="428">
                        <c:v>0.94</c:v>
                      </c:pt>
                      <c:pt idx="429">
                        <c:v>0.94</c:v>
                      </c:pt>
                      <c:pt idx="430">
                        <c:v>0.94</c:v>
                      </c:pt>
                      <c:pt idx="431">
                        <c:v>0.94</c:v>
                      </c:pt>
                      <c:pt idx="432">
                        <c:v>0.94</c:v>
                      </c:pt>
                      <c:pt idx="433">
                        <c:v>0.94</c:v>
                      </c:pt>
                      <c:pt idx="434">
                        <c:v>0.94</c:v>
                      </c:pt>
                      <c:pt idx="435">
                        <c:v>0.94</c:v>
                      </c:pt>
                      <c:pt idx="436">
                        <c:v>0.94</c:v>
                      </c:pt>
                      <c:pt idx="437">
                        <c:v>0.94</c:v>
                      </c:pt>
                      <c:pt idx="438">
                        <c:v>0.94</c:v>
                      </c:pt>
                      <c:pt idx="439">
                        <c:v>0.94</c:v>
                      </c:pt>
                      <c:pt idx="440">
                        <c:v>0.94</c:v>
                      </c:pt>
                      <c:pt idx="441">
                        <c:v>0.94</c:v>
                      </c:pt>
                      <c:pt idx="442">
                        <c:v>0.94</c:v>
                      </c:pt>
                      <c:pt idx="443">
                        <c:v>0.94</c:v>
                      </c:pt>
                      <c:pt idx="444">
                        <c:v>0.94</c:v>
                      </c:pt>
                      <c:pt idx="445">
                        <c:v>0.94</c:v>
                      </c:pt>
                      <c:pt idx="446">
                        <c:v>0.94</c:v>
                      </c:pt>
                      <c:pt idx="447">
                        <c:v>0.94</c:v>
                      </c:pt>
                      <c:pt idx="448">
                        <c:v>0.94</c:v>
                      </c:pt>
                      <c:pt idx="449">
                        <c:v>0.94</c:v>
                      </c:pt>
                      <c:pt idx="450">
                        <c:v>0.94</c:v>
                      </c:pt>
                      <c:pt idx="451">
                        <c:v>0.94</c:v>
                      </c:pt>
                      <c:pt idx="452">
                        <c:v>0.94</c:v>
                      </c:pt>
                      <c:pt idx="453">
                        <c:v>0.94</c:v>
                      </c:pt>
                      <c:pt idx="454">
                        <c:v>0.96</c:v>
                      </c:pt>
                      <c:pt idx="455">
                        <c:v>0.96</c:v>
                      </c:pt>
                      <c:pt idx="456">
                        <c:v>0.96</c:v>
                      </c:pt>
                      <c:pt idx="457">
                        <c:v>0.96</c:v>
                      </c:pt>
                      <c:pt idx="458">
                        <c:v>0.96</c:v>
                      </c:pt>
                      <c:pt idx="459">
                        <c:v>0.96</c:v>
                      </c:pt>
                      <c:pt idx="460">
                        <c:v>0.96</c:v>
                      </c:pt>
                      <c:pt idx="461">
                        <c:v>0.96</c:v>
                      </c:pt>
                      <c:pt idx="462">
                        <c:v>0.96</c:v>
                      </c:pt>
                      <c:pt idx="463">
                        <c:v>0.96</c:v>
                      </c:pt>
                      <c:pt idx="464">
                        <c:v>0.96</c:v>
                      </c:pt>
                      <c:pt idx="465">
                        <c:v>0.98</c:v>
                      </c:pt>
                      <c:pt idx="466">
                        <c:v>0.98</c:v>
                      </c:pt>
                      <c:pt idx="467">
                        <c:v>0.98</c:v>
                      </c:pt>
                      <c:pt idx="468">
                        <c:v>0.98</c:v>
                      </c:pt>
                      <c:pt idx="469">
                        <c:v>0.98</c:v>
                      </c:pt>
                      <c:pt idx="470">
                        <c:v>0.98</c:v>
                      </c:pt>
                      <c:pt idx="471">
                        <c:v>0.98</c:v>
                      </c:pt>
                      <c:pt idx="472">
                        <c:v>0.98</c:v>
                      </c:pt>
                      <c:pt idx="473">
                        <c:v>1</c:v>
                      </c:pt>
                      <c:pt idx="474">
                        <c:v>1</c:v>
                      </c:pt>
                      <c:pt idx="475">
                        <c:v>1</c:v>
                      </c:pt>
                      <c:pt idx="476">
                        <c:v>1</c:v>
                      </c:pt>
                      <c:pt idx="477">
                        <c:v>1</c:v>
                      </c:pt>
                      <c:pt idx="478">
                        <c:v>1</c:v>
                      </c:pt>
                      <c:pt idx="479">
                        <c:v>1</c:v>
                      </c:pt>
                      <c:pt idx="480">
                        <c:v>1.02</c:v>
                      </c:pt>
                      <c:pt idx="481">
                        <c:v>1.02</c:v>
                      </c:pt>
                      <c:pt idx="482">
                        <c:v>1.02</c:v>
                      </c:pt>
                      <c:pt idx="483">
                        <c:v>1.02</c:v>
                      </c:pt>
                      <c:pt idx="484">
                        <c:v>1.02</c:v>
                      </c:pt>
                      <c:pt idx="485">
                        <c:v>1.04</c:v>
                      </c:pt>
                      <c:pt idx="486">
                        <c:v>1.04</c:v>
                      </c:pt>
                      <c:pt idx="487">
                        <c:v>1.04</c:v>
                      </c:pt>
                      <c:pt idx="488">
                        <c:v>1.04</c:v>
                      </c:pt>
                      <c:pt idx="489">
                        <c:v>1.04</c:v>
                      </c:pt>
                      <c:pt idx="490">
                        <c:v>1.04</c:v>
                      </c:pt>
                      <c:pt idx="491">
                        <c:v>1.04</c:v>
                      </c:pt>
                      <c:pt idx="492">
                        <c:v>1.06</c:v>
                      </c:pt>
                      <c:pt idx="493">
                        <c:v>1.06</c:v>
                      </c:pt>
                      <c:pt idx="494">
                        <c:v>1.06</c:v>
                      </c:pt>
                      <c:pt idx="495">
                        <c:v>1.06</c:v>
                      </c:pt>
                      <c:pt idx="496">
                        <c:v>1.06</c:v>
                      </c:pt>
                      <c:pt idx="497">
                        <c:v>1.06</c:v>
                      </c:pt>
                      <c:pt idx="498">
                        <c:v>1.06</c:v>
                      </c:pt>
                      <c:pt idx="499">
                        <c:v>1.06</c:v>
                      </c:pt>
                      <c:pt idx="500">
                        <c:v>1.08</c:v>
                      </c:pt>
                      <c:pt idx="501">
                        <c:v>1.08</c:v>
                      </c:pt>
                      <c:pt idx="502">
                        <c:v>1.08</c:v>
                      </c:pt>
                      <c:pt idx="503">
                        <c:v>1.08</c:v>
                      </c:pt>
                      <c:pt idx="504">
                        <c:v>1.08</c:v>
                      </c:pt>
                      <c:pt idx="505">
                        <c:v>1.08</c:v>
                      </c:pt>
                      <c:pt idx="506">
                        <c:v>1.08</c:v>
                      </c:pt>
                      <c:pt idx="507">
                        <c:v>1.08</c:v>
                      </c:pt>
                      <c:pt idx="508">
                        <c:v>1.08</c:v>
                      </c:pt>
                      <c:pt idx="509">
                        <c:v>1.08</c:v>
                      </c:pt>
                      <c:pt idx="510">
                        <c:v>1.1000000000000001</c:v>
                      </c:pt>
                      <c:pt idx="511">
                        <c:v>1.1000000000000001</c:v>
                      </c:pt>
                      <c:pt idx="512">
                        <c:v>1.1000000000000001</c:v>
                      </c:pt>
                      <c:pt idx="513">
                        <c:v>1.1000000000000001</c:v>
                      </c:pt>
                      <c:pt idx="514">
                        <c:v>1.1000000000000001</c:v>
                      </c:pt>
                      <c:pt idx="515">
                        <c:v>1.1000000000000001</c:v>
                      </c:pt>
                      <c:pt idx="516">
                        <c:v>1.1000000000000001</c:v>
                      </c:pt>
                      <c:pt idx="517">
                        <c:v>1.1000000000000001</c:v>
                      </c:pt>
                      <c:pt idx="518">
                        <c:v>1.1200000000000001</c:v>
                      </c:pt>
                      <c:pt idx="519">
                        <c:v>1.1200000000000001</c:v>
                      </c:pt>
                      <c:pt idx="520">
                        <c:v>1.1200000000000001</c:v>
                      </c:pt>
                      <c:pt idx="521">
                        <c:v>1.1200000000000001</c:v>
                      </c:pt>
                      <c:pt idx="522">
                        <c:v>1.1200000000000001</c:v>
                      </c:pt>
                      <c:pt idx="523">
                        <c:v>1.1200000000000001</c:v>
                      </c:pt>
                      <c:pt idx="524">
                        <c:v>1.1200000000000001</c:v>
                      </c:pt>
                      <c:pt idx="525">
                        <c:v>1.1200000000000001</c:v>
                      </c:pt>
                      <c:pt idx="526">
                        <c:v>1.1200000000000001</c:v>
                      </c:pt>
                      <c:pt idx="527">
                        <c:v>1.1200000000000001</c:v>
                      </c:pt>
                      <c:pt idx="528">
                        <c:v>1.1399999999999999</c:v>
                      </c:pt>
                      <c:pt idx="529">
                        <c:v>1.1399999999999999</c:v>
                      </c:pt>
                      <c:pt idx="530">
                        <c:v>1.1399999999999999</c:v>
                      </c:pt>
                      <c:pt idx="531">
                        <c:v>1.1399999999999999</c:v>
                      </c:pt>
                      <c:pt idx="532">
                        <c:v>1.1399999999999999</c:v>
                      </c:pt>
                      <c:pt idx="533">
                        <c:v>1.1399999999999999</c:v>
                      </c:pt>
                      <c:pt idx="534">
                        <c:v>1.1399999999999999</c:v>
                      </c:pt>
                      <c:pt idx="535">
                        <c:v>1.1399999999999999</c:v>
                      </c:pt>
                      <c:pt idx="536">
                        <c:v>1.1399999999999999</c:v>
                      </c:pt>
                      <c:pt idx="537">
                        <c:v>1.1399999999999999</c:v>
                      </c:pt>
                      <c:pt idx="538">
                        <c:v>1.1399999999999999</c:v>
                      </c:pt>
                      <c:pt idx="539">
                        <c:v>1.1399999999999999</c:v>
                      </c:pt>
                      <c:pt idx="540">
                        <c:v>1.1399999999999999</c:v>
                      </c:pt>
                      <c:pt idx="541">
                        <c:v>1.1399999999999999</c:v>
                      </c:pt>
                      <c:pt idx="542">
                        <c:v>1.1399999999999999</c:v>
                      </c:pt>
                      <c:pt idx="543">
                        <c:v>1.1399999999999999</c:v>
                      </c:pt>
                      <c:pt idx="544">
                        <c:v>1.1399999999999999</c:v>
                      </c:pt>
                      <c:pt idx="545">
                        <c:v>1.1399999999999999</c:v>
                      </c:pt>
                      <c:pt idx="546">
                        <c:v>1.1399999999999999</c:v>
                      </c:pt>
                      <c:pt idx="547">
                        <c:v>1.1399999999999999</c:v>
                      </c:pt>
                      <c:pt idx="548">
                        <c:v>1.1399999999999999</c:v>
                      </c:pt>
                      <c:pt idx="549">
                        <c:v>1.1399999999999999</c:v>
                      </c:pt>
                      <c:pt idx="550">
                        <c:v>1.1399999999999999</c:v>
                      </c:pt>
                      <c:pt idx="551">
                        <c:v>1.1399999999999999</c:v>
                      </c:pt>
                      <c:pt idx="552">
                        <c:v>1.1399999999999999</c:v>
                      </c:pt>
                      <c:pt idx="553">
                        <c:v>1.1399999999999999</c:v>
                      </c:pt>
                      <c:pt idx="554">
                        <c:v>1.1399999999999999</c:v>
                      </c:pt>
                      <c:pt idx="555">
                        <c:v>1.1399999999999999</c:v>
                      </c:pt>
                      <c:pt idx="556">
                        <c:v>1.1399999999999999</c:v>
                      </c:pt>
                      <c:pt idx="557">
                        <c:v>1.1399999999999999</c:v>
                      </c:pt>
                      <c:pt idx="558">
                        <c:v>1.1399999999999999</c:v>
                      </c:pt>
                      <c:pt idx="559">
                        <c:v>1.1399999999999999</c:v>
                      </c:pt>
                      <c:pt idx="560">
                        <c:v>1.1399999999999999</c:v>
                      </c:pt>
                      <c:pt idx="561">
                        <c:v>1.1399999999999999</c:v>
                      </c:pt>
                      <c:pt idx="562">
                        <c:v>1.1399999999999999</c:v>
                      </c:pt>
                      <c:pt idx="563">
                        <c:v>1.1399999999999999</c:v>
                      </c:pt>
                      <c:pt idx="564">
                        <c:v>1.1399999999999999</c:v>
                      </c:pt>
                      <c:pt idx="565">
                        <c:v>1.1399999999999999</c:v>
                      </c:pt>
                      <c:pt idx="566">
                        <c:v>1.1399999999999999</c:v>
                      </c:pt>
                      <c:pt idx="567">
                        <c:v>1.1399999999999999</c:v>
                      </c:pt>
                      <c:pt idx="568">
                        <c:v>1.1399999999999999</c:v>
                      </c:pt>
                      <c:pt idx="569">
                        <c:v>1.1399999999999999</c:v>
                      </c:pt>
                      <c:pt idx="570">
                        <c:v>1.1399999999999999</c:v>
                      </c:pt>
                      <c:pt idx="571">
                        <c:v>1.1399999999999999</c:v>
                      </c:pt>
                      <c:pt idx="572">
                        <c:v>1.1399999999999999</c:v>
                      </c:pt>
                      <c:pt idx="573">
                        <c:v>1.1399999999999999</c:v>
                      </c:pt>
                      <c:pt idx="574">
                        <c:v>1.1399999999999999</c:v>
                      </c:pt>
                      <c:pt idx="575">
                        <c:v>1.1399999999999999</c:v>
                      </c:pt>
                      <c:pt idx="576">
                        <c:v>1.1399999999999999</c:v>
                      </c:pt>
                      <c:pt idx="577">
                        <c:v>1.1399999999999999</c:v>
                      </c:pt>
                      <c:pt idx="578">
                        <c:v>1.1399999999999999</c:v>
                      </c:pt>
                      <c:pt idx="579">
                        <c:v>1.1399999999999999</c:v>
                      </c:pt>
                      <c:pt idx="580">
                        <c:v>1.1399999999999999</c:v>
                      </c:pt>
                      <c:pt idx="581">
                        <c:v>1.1399999999999999</c:v>
                      </c:pt>
                      <c:pt idx="582">
                        <c:v>1.1399999999999999</c:v>
                      </c:pt>
                      <c:pt idx="583">
                        <c:v>1.1399999999999999</c:v>
                      </c:pt>
                      <c:pt idx="584">
                        <c:v>1.1399999999999999</c:v>
                      </c:pt>
                      <c:pt idx="585">
                        <c:v>1.1399999999999999</c:v>
                      </c:pt>
                      <c:pt idx="586">
                        <c:v>1.1399999999999999</c:v>
                      </c:pt>
                      <c:pt idx="587">
                        <c:v>1.1399999999999999</c:v>
                      </c:pt>
                      <c:pt idx="588">
                        <c:v>1.1399999999999999</c:v>
                      </c:pt>
                      <c:pt idx="589">
                        <c:v>1.1599999999999999</c:v>
                      </c:pt>
                      <c:pt idx="590">
                        <c:v>1.1599999999999999</c:v>
                      </c:pt>
                      <c:pt idx="591">
                        <c:v>1.1599999999999999</c:v>
                      </c:pt>
                      <c:pt idx="592">
                        <c:v>1.1599999999999999</c:v>
                      </c:pt>
                      <c:pt idx="593">
                        <c:v>1.1599999999999999</c:v>
                      </c:pt>
                      <c:pt idx="594">
                        <c:v>1.1599999999999999</c:v>
                      </c:pt>
                      <c:pt idx="595">
                        <c:v>1.1599999999999999</c:v>
                      </c:pt>
                      <c:pt idx="596">
                        <c:v>1.1599999999999999</c:v>
                      </c:pt>
                      <c:pt idx="597">
                        <c:v>1.1599999999999999</c:v>
                      </c:pt>
                      <c:pt idx="598">
                        <c:v>1.1599999999999999</c:v>
                      </c:pt>
                      <c:pt idx="599">
                        <c:v>1.1599999999999999</c:v>
                      </c:pt>
                      <c:pt idx="600">
                        <c:v>1.1599999999999999</c:v>
                      </c:pt>
                      <c:pt idx="601">
                        <c:v>1.1599999999999999</c:v>
                      </c:pt>
                      <c:pt idx="602">
                        <c:v>1.18</c:v>
                      </c:pt>
                      <c:pt idx="603">
                        <c:v>1.18</c:v>
                      </c:pt>
                      <c:pt idx="604">
                        <c:v>1.18</c:v>
                      </c:pt>
                      <c:pt idx="605">
                        <c:v>1.18</c:v>
                      </c:pt>
                      <c:pt idx="606">
                        <c:v>1.18</c:v>
                      </c:pt>
                      <c:pt idx="607">
                        <c:v>1.18</c:v>
                      </c:pt>
                      <c:pt idx="608">
                        <c:v>1.18</c:v>
                      </c:pt>
                      <c:pt idx="609">
                        <c:v>1.18</c:v>
                      </c:pt>
                      <c:pt idx="610">
                        <c:v>1.18</c:v>
                      </c:pt>
                      <c:pt idx="611">
                        <c:v>1.18</c:v>
                      </c:pt>
                      <c:pt idx="612">
                        <c:v>1.18</c:v>
                      </c:pt>
                      <c:pt idx="613">
                        <c:v>1.18</c:v>
                      </c:pt>
                      <c:pt idx="614">
                        <c:v>1.18</c:v>
                      </c:pt>
                      <c:pt idx="615">
                        <c:v>1.2</c:v>
                      </c:pt>
                      <c:pt idx="616">
                        <c:v>1.2</c:v>
                      </c:pt>
                      <c:pt idx="617">
                        <c:v>1.2</c:v>
                      </c:pt>
                      <c:pt idx="618">
                        <c:v>1.2</c:v>
                      </c:pt>
                      <c:pt idx="619">
                        <c:v>1.2</c:v>
                      </c:pt>
                      <c:pt idx="620">
                        <c:v>1.2</c:v>
                      </c:pt>
                      <c:pt idx="621">
                        <c:v>1.2</c:v>
                      </c:pt>
                      <c:pt idx="622">
                        <c:v>1.22</c:v>
                      </c:pt>
                      <c:pt idx="623">
                        <c:v>1.22</c:v>
                      </c:pt>
                      <c:pt idx="624">
                        <c:v>1.22</c:v>
                      </c:pt>
                      <c:pt idx="625">
                        <c:v>1.22</c:v>
                      </c:pt>
                      <c:pt idx="626">
                        <c:v>1.22</c:v>
                      </c:pt>
                      <c:pt idx="627">
                        <c:v>1.22</c:v>
                      </c:pt>
                      <c:pt idx="628">
                        <c:v>1.22</c:v>
                      </c:pt>
                      <c:pt idx="629">
                        <c:v>1.24</c:v>
                      </c:pt>
                      <c:pt idx="630">
                        <c:v>1.24</c:v>
                      </c:pt>
                      <c:pt idx="631">
                        <c:v>1.24</c:v>
                      </c:pt>
                      <c:pt idx="632">
                        <c:v>1.24</c:v>
                      </c:pt>
                      <c:pt idx="633">
                        <c:v>1.24</c:v>
                      </c:pt>
                      <c:pt idx="634">
                        <c:v>1.24</c:v>
                      </c:pt>
                      <c:pt idx="635">
                        <c:v>1.24</c:v>
                      </c:pt>
                      <c:pt idx="636">
                        <c:v>1.26</c:v>
                      </c:pt>
                      <c:pt idx="637">
                        <c:v>1.26</c:v>
                      </c:pt>
                      <c:pt idx="638">
                        <c:v>1.26</c:v>
                      </c:pt>
                      <c:pt idx="639">
                        <c:v>1.26</c:v>
                      </c:pt>
                      <c:pt idx="640">
                        <c:v>1.26</c:v>
                      </c:pt>
                      <c:pt idx="641">
                        <c:v>1.26</c:v>
                      </c:pt>
                      <c:pt idx="642">
                        <c:v>1.26</c:v>
                      </c:pt>
                      <c:pt idx="643">
                        <c:v>1.26</c:v>
                      </c:pt>
                      <c:pt idx="644">
                        <c:v>1.26</c:v>
                      </c:pt>
                      <c:pt idx="645">
                        <c:v>1.26</c:v>
                      </c:pt>
                      <c:pt idx="646">
                        <c:v>1.26</c:v>
                      </c:pt>
                      <c:pt idx="647">
                        <c:v>1.26</c:v>
                      </c:pt>
                      <c:pt idx="648">
                        <c:v>1.26</c:v>
                      </c:pt>
                      <c:pt idx="649">
                        <c:v>1.26</c:v>
                      </c:pt>
                      <c:pt idx="650">
                        <c:v>1.26</c:v>
                      </c:pt>
                      <c:pt idx="651">
                        <c:v>1.26</c:v>
                      </c:pt>
                      <c:pt idx="652">
                        <c:v>1.26</c:v>
                      </c:pt>
                      <c:pt idx="653">
                        <c:v>1.26</c:v>
                      </c:pt>
                      <c:pt idx="654">
                        <c:v>1.26</c:v>
                      </c:pt>
                      <c:pt idx="655">
                        <c:v>1.26</c:v>
                      </c:pt>
                      <c:pt idx="656">
                        <c:v>1.26</c:v>
                      </c:pt>
                      <c:pt idx="657">
                        <c:v>1.28</c:v>
                      </c:pt>
                      <c:pt idx="658">
                        <c:v>1.28</c:v>
                      </c:pt>
                      <c:pt idx="659">
                        <c:v>1.28</c:v>
                      </c:pt>
                      <c:pt idx="660">
                        <c:v>1.28</c:v>
                      </c:pt>
                      <c:pt idx="661">
                        <c:v>1.28</c:v>
                      </c:pt>
                      <c:pt idx="662">
                        <c:v>1.28</c:v>
                      </c:pt>
                      <c:pt idx="663">
                        <c:v>1.28</c:v>
                      </c:pt>
                      <c:pt idx="664">
                        <c:v>1.28</c:v>
                      </c:pt>
                      <c:pt idx="665">
                        <c:v>1.28</c:v>
                      </c:pt>
                      <c:pt idx="666">
                        <c:v>1.28</c:v>
                      </c:pt>
                      <c:pt idx="667">
                        <c:v>1.28</c:v>
                      </c:pt>
                      <c:pt idx="668">
                        <c:v>1.28</c:v>
                      </c:pt>
                      <c:pt idx="669">
                        <c:v>1.28</c:v>
                      </c:pt>
                      <c:pt idx="670">
                        <c:v>1.26</c:v>
                      </c:pt>
                      <c:pt idx="671">
                        <c:v>1.26</c:v>
                      </c:pt>
                      <c:pt idx="672">
                        <c:v>1.26</c:v>
                      </c:pt>
                      <c:pt idx="673">
                        <c:v>1.26</c:v>
                      </c:pt>
                      <c:pt idx="674">
                        <c:v>1.26</c:v>
                      </c:pt>
                      <c:pt idx="675">
                        <c:v>1.26</c:v>
                      </c:pt>
                      <c:pt idx="676">
                        <c:v>1.26</c:v>
                      </c:pt>
                      <c:pt idx="677">
                        <c:v>1.26</c:v>
                      </c:pt>
                      <c:pt idx="678">
                        <c:v>1.26</c:v>
                      </c:pt>
                      <c:pt idx="679">
                        <c:v>1.26</c:v>
                      </c:pt>
                      <c:pt idx="680">
                        <c:v>1.26</c:v>
                      </c:pt>
                      <c:pt idx="681">
                        <c:v>1.26</c:v>
                      </c:pt>
                      <c:pt idx="682">
                        <c:v>1.26</c:v>
                      </c:pt>
                      <c:pt idx="683">
                        <c:v>1.26</c:v>
                      </c:pt>
                      <c:pt idx="684">
                        <c:v>1.26</c:v>
                      </c:pt>
                      <c:pt idx="685">
                        <c:v>1.24</c:v>
                      </c:pt>
                      <c:pt idx="686">
                        <c:v>1.24</c:v>
                      </c:pt>
                      <c:pt idx="687">
                        <c:v>1.24</c:v>
                      </c:pt>
                      <c:pt idx="688">
                        <c:v>1.24</c:v>
                      </c:pt>
                      <c:pt idx="689">
                        <c:v>1.24</c:v>
                      </c:pt>
                      <c:pt idx="690">
                        <c:v>1.24</c:v>
                      </c:pt>
                      <c:pt idx="691">
                        <c:v>1.24</c:v>
                      </c:pt>
                      <c:pt idx="692">
                        <c:v>1.24</c:v>
                      </c:pt>
                      <c:pt idx="693">
                        <c:v>1.24</c:v>
                      </c:pt>
                      <c:pt idx="694">
                        <c:v>1.24</c:v>
                      </c:pt>
                      <c:pt idx="695">
                        <c:v>1.24</c:v>
                      </c:pt>
                      <c:pt idx="696">
                        <c:v>1.24</c:v>
                      </c:pt>
                      <c:pt idx="697">
                        <c:v>1.24</c:v>
                      </c:pt>
                      <c:pt idx="698">
                        <c:v>1.24</c:v>
                      </c:pt>
                      <c:pt idx="699">
                        <c:v>1.24</c:v>
                      </c:pt>
                      <c:pt idx="700">
                        <c:v>1.24</c:v>
                      </c:pt>
                      <c:pt idx="701">
                        <c:v>1.22</c:v>
                      </c:pt>
                      <c:pt idx="702">
                        <c:v>1.22</c:v>
                      </c:pt>
                      <c:pt idx="703">
                        <c:v>1.22</c:v>
                      </c:pt>
                      <c:pt idx="704">
                        <c:v>1.22</c:v>
                      </c:pt>
                      <c:pt idx="705">
                        <c:v>1.22</c:v>
                      </c:pt>
                      <c:pt idx="706">
                        <c:v>1.22</c:v>
                      </c:pt>
                      <c:pt idx="707">
                        <c:v>1.22</c:v>
                      </c:pt>
                      <c:pt idx="708">
                        <c:v>1.22</c:v>
                      </c:pt>
                      <c:pt idx="709">
                        <c:v>1.22</c:v>
                      </c:pt>
                      <c:pt idx="710">
                        <c:v>1.22</c:v>
                      </c:pt>
                      <c:pt idx="711">
                        <c:v>1.22</c:v>
                      </c:pt>
                      <c:pt idx="712">
                        <c:v>1.22</c:v>
                      </c:pt>
                      <c:pt idx="713">
                        <c:v>1.22</c:v>
                      </c:pt>
                      <c:pt idx="714">
                        <c:v>1.22</c:v>
                      </c:pt>
                      <c:pt idx="715">
                        <c:v>1.22</c:v>
                      </c:pt>
                      <c:pt idx="716">
                        <c:v>1.22</c:v>
                      </c:pt>
                      <c:pt idx="717">
                        <c:v>1.2</c:v>
                      </c:pt>
                      <c:pt idx="718">
                        <c:v>1.22</c:v>
                      </c:pt>
                      <c:pt idx="719">
                        <c:v>1.22</c:v>
                      </c:pt>
                      <c:pt idx="720">
                        <c:v>1.22</c:v>
                      </c:pt>
                      <c:pt idx="721">
                        <c:v>1.22</c:v>
                      </c:pt>
                      <c:pt idx="722">
                        <c:v>1.22</c:v>
                      </c:pt>
                      <c:pt idx="723">
                        <c:v>1.22</c:v>
                      </c:pt>
                      <c:pt idx="724">
                        <c:v>1.22</c:v>
                      </c:pt>
                      <c:pt idx="725">
                        <c:v>1.22</c:v>
                      </c:pt>
                      <c:pt idx="726">
                        <c:v>1.22</c:v>
                      </c:pt>
                      <c:pt idx="727">
                        <c:v>1.22</c:v>
                      </c:pt>
                      <c:pt idx="728">
                        <c:v>1.22</c:v>
                      </c:pt>
                      <c:pt idx="729">
                        <c:v>1.22</c:v>
                      </c:pt>
                      <c:pt idx="730">
                        <c:v>1.22</c:v>
                      </c:pt>
                      <c:pt idx="731">
                        <c:v>1.22</c:v>
                      </c:pt>
                      <c:pt idx="732">
                        <c:v>1.22</c:v>
                      </c:pt>
                      <c:pt idx="733">
                        <c:v>1.22</c:v>
                      </c:pt>
                      <c:pt idx="734">
                        <c:v>1.22</c:v>
                      </c:pt>
                      <c:pt idx="735">
                        <c:v>1.24</c:v>
                      </c:pt>
                      <c:pt idx="736">
                        <c:v>1.24</c:v>
                      </c:pt>
                      <c:pt idx="737">
                        <c:v>1.24</c:v>
                      </c:pt>
                      <c:pt idx="738">
                        <c:v>1.24</c:v>
                      </c:pt>
                      <c:pt idx="739">
                        <c:v>1.24</c:v>
                      </c:pt>
                      <c:pt idx="740">
                        <c:v>1.24</c:v>
                      </c:pt>
                      <c:pt idx="741">
                        <c:v>1.24</c:v>
                      </c:pt>
                      <c:pt idx="742">
                        <c:v>1.24</c:v>
                      </c:pt>
                      <c:pt idx="743">
                        <c:v>1.24</c:v>
                      </c:pt>
                      <c:pt idx="744">
                        <c:v>1.24</c:v>
                      </c:pt>
                      <c:pt idx="745">
                        <c:v>1.24</c:v>
                      </c:pt>
                      <c:pt idx="746">
                        <c:v>1.24</c:v>
                      </c:pt>
                      <c:pt idx="747">
                        <c:v>1.24</c:v>
                      </c:pt>
                      <c:pt idx="748">
                        <c:v>1.24</c:v>
                      </c:pt>
                      <c:pt idx="749">
                        <c:v>1.24</c:v>
                      </c:pt>
                      <c:pt idx="750">
                        <c:v>1.26</c:v>
                      </c:pt>
                      <c:pt idx="751">
                        <c:v>1.26</c:v>
                      </c:pt>
                      <c:pt idx="752">
                        <c:v>1.26</c:v>
                      </c:pt>
                      <c:pt idx="753">
                        <c:v>1.26</c:v>
                      </c:pt>
                      <c:pt idx="754">
                        <c:v>1.26</c:v>
                      </c:pt>
                      <c:pt idx="755">
                        <c:v>1.26</c:v>
                      </c:pt>
                      <c:pt idx="756">
                        <c:v>1.26</c:v>
                      </c:pt>
                      <c:pt idx="757">
                        <c:v>1.26</c:v>
                      </c:pt>
                      <c:pt idx="758">
                        <c:v>1.26</c:v>
                      </c:pt>
                      <c:pt idx="759">
                        <c:v>1.26</c:v>
                      </c:pt>
                      <c:pt idx="760">
                        <c:v>1.26</c:v>
                      </c:pt>
                      <c:pt idx="761">
                        <c:v>1.28</c:v>
                      </c:pt>
                      <c:pt idx="762">
                        <c:v>1.28</c:v>
                      </c:pt>
                      <c:pt idx="763">
                        <c:v>1.28</c:v>
                      </c:pt>
                      <c:pt idx="764">
                        <c:v>1.28</c:v>
                      </c:pt>
                      <c:pt idx="765">
                        <c:v>1.28</c:v>
                      </c:pt>
                      <c:pt idx="766">
                        <c:v>1.28</c:v>
                      </c:pt>
                      <c:pt idx="767">
                        <c:v>1.28</c:v>
                      </c:pt>
                      <c:pt idx="768">
                        <c:v>1.28</c:v>
                      </c:pt>
                      <c:pt idx="769">
                        <c:v>1.28</c:v>
                      </c:pt>
                      <c:pt idx="770">
                        <c:v>1.28</c:v>
                      </c:pt>
                      <c:pt idx="771">
                        <c:v>1.28</c:v>
                      </c:pt>
                      <c:pt idx="772">
                        <c:v>1.28</c:v>
                      </c:pt>
                      <c:pt idx="773">
                        <c:v>1.28</c:v>
                      </c:pt>
                      <c:pt idx="774">
                        <c:v>1.28</c:v>
                      </c:pt>
                      <c:pt idx="775">
                        <c:v>1.28</c:v>
                      </c:pt>
                      <c:pt idx="776">
                        <c:v>1.28</c:v>
                      </c:pt>
                      <c:pt idx="777">
                        <c:v>1.28</c:v>
                      </c:pt>
                      <c:pt idx="778">
                        <c:v>1.28</c:v>
                      </c:pt>
                      <c:pt idx="779">
                        <c:v>1.28</c:v>
                      </c:pt>
                      <c:pt idx="780">
                        <c:v>1.28</c:v>
                      </c:pt>
                      <c:pt idx="781">
                        <c:v>1.28</c:v>
                      </c:pt>
                      <c:pt idx="782">
                        <c:v>1.28</c:v>
                      </c:pt>
                      <c:pt idx="783">
                        <c:v>1.28</c:v>
                      </c:pt>
                      <c:pt idx="784">
                        <c:v>1.28</c:v>
                      </c:pt>
                      <c:pt idx="785">
                        <c:v>1.28</c:v>
                      </c:pt>
                      <c:pt idx="786">
                        <c:v>1.28</c:v>
                      </c:pt>
                      <c:pt idx="787">
                        <c:v>1.28</c:v>
                      </c:pt>
                      <c:pt idx="788">
                        <c:v>1.28</c:v>
                      </c:pt>
                      <c:pt idx="789">
                        <c:v>1.28</c:v>
                      </c:pt>
                      <c:pt idx="790">
                        <c:v>1.28</c:v>
                      </c:pt>
                      <c:pt idx="791">
                        <c:v>1.28</c:v>
                      </c:pt>
                      <c:pt idx="792">
                        <c:v>1.28</c:v>
                      </c:pt>
                      <c:pt idx="793">
                        <c:v>1.28</c:v>
                      </c:pt>
                      <c:pt idx="794">
                        <c:v>1.28</c:v>
                      </c:pt>
                      <c:pt idx="795">
                        <c:v>1.28</c:v>
                      </c:pt>
                      <c:pt idx="796">
                        <c:v>1.28</c:v>
                      </c:pt>
                      <c:pt idx="797">
                        <c:v>1.28</c:v>
                      </c:pt>
                      <c:pt idx="798">
                        <c:v>1.28</c:v>
                      </c:pt>
                      <c:pt idx="799">
                        <c:v>1.28</c:v>
                      </c:pt>
                      <c:pt idx="800">
                        <c:v>1.28</c:v>
                      </c:pt>
                      <c:pt idx="801">
                        <c:v>1.28</c:v>
                      </c:pt>
                      <c:pt idx="802">
                        <c:v>1.28</c:v>
                      </c:pt>
                      <c:pt idx="803">
                        <c:v>1.28</c:v>
                      </c:pt>
                      <c:pt idx="804">
                        <c:v>1.28</c:v>
                      </c:pt>
                      <c:pt idx="805">
                        <c:v>1.28</c:v>
                      </c:pt>
                      <c:pt idx="806">
                        <c:v>1.28</c:v>
                      </c:pt>
                      <c:pt idx="807">
                        <c:v>1.28</c:v>
                      </c:pt>
                      <c:pt idx="808">
                        <c:v>1.28</c:v>
                      </c:pt>
                      <c:pt idx="809">
                        <c:v>1.28</c:v>
                      </c:pt>
                      <c:pt idx="810">
                        <c:v>1.28</c:v>
                      </c:pt>
                      <c:pt idx="811">
                        <c:v>1.28</c:v>
                      </c:pt>
                      <c:pt idx="812">
                        <c:v>1.28</c:v>
                      </c:pt>
                      <c:pt idx="813">
                        <c:v>1.28</c:v>
                      </c:pt>
                      <c:pt idx="814">
                        <c:v>1.28</c:v>
                      </c:pt>
                      <c:pt idx="815">
                        <c:v>1.28</c:v>
                      </c:pt>
                      <c:pt idx="816">
                        <c:v>1.28</c:v>
                      </c:pt>
                      <c:pt idx="817">
                        <c:v>1.28</c:v>
                      </c:pt>
                      <c:pt idx="818">
                        <c:v>1.26</c:v>
                      </c:pt>
                      <c:pt idx="819">
                        <c:v>1.26</c:v>
                      </c:pt>
                      <c:pt idx="820">
                        <c:v>1.26</c:v>
                      </c:pt>
                      <c:pt idx="821">
                        <c:v>1.26</c:v>
                      </c:pt>
                      <c:pt idx="822">
                        <c:v>1.26</c:v>
                      </c:pt>
                      <c:pt idx="823">
                        <c:v>1.26</c:v>
                      </c:pt>
                      <c:pt idx="824">
                        <c:v>1.26</c:v>
                      </c:pt>
                      <c:pt idx="825">
                        <c:v>1.26</c:v>
                      </c:pt>
                      <c:pt idx="826">
                        <c:v>1.26</c:v>
                      </c:pt>
                      <c:pt idx="827">
                        <c:v>1.26</c:v>
                      </c:pt>
                      <c:pt idx="828">
                        <c:v>1.28</c:v>
                      </c:pt>
                      <c:pt idx="829">
                        <c:v>1.28</c:v>
                      </c:pt>
                      <c:pt idx="830">
                        <c:v>1.28</c:v>
                      </c:pt>
                      <c:pt idx="831">
                        <c:v>1.28</c:v>
                      </c:pt>
                      <c:pt idx="832">
                        <c:v>1.28</c:v>
                      </c:pt>
                      <c:pt idx="833">
                        <c:v>1.28</c:v>
                      </c:pt>
                      <c:pt idx="834">
                        <c:v>1.28</c:v>
                      </c:pt>
                      <c:pt idx="835">
                        <c:v>1.28</c:v>
                      </c:pt>
                      <c:pt idx="836">
                        <c:v>1.28</c:v>
                      </c:pt>
                      <c:pt idx="837">
                        <c:v>1.28</c:v>
                      </c:pt>
                      <c:pt idx="838">
                        <c:v>1.28</c:v>
                      </c:pt>
                      <c:pt idx="839">
                        <c:v>1.28</c:v>
                      </c:pt>
                      <c:pt idx="840">
                        <c:v>1.28</c:v>
                      </c:pt>
                      <c:pt idx="841">
                        <c:v>1.28</c:v>
                      </c:pt>
                      <c:pt idx="842">
                        <c:v>1.28</c:v>
                      </c:pt>
                      <c:pt idx="843">
                        <c:v>1.28</c:v>
                      </c:pt>
                      <c:pt idx="844">
                        <c:v>1.28</c:v>
                      </c:pt>
                      <c:pt idx="845">
                        <c:v>1.28</c:v>
                      </c:pt>
                      <c:pt idx="846">
                        <c:v>1.28</c:v>
                      </c:pt>
                      <c:pt idx="847">
                        <c:v>1.28</c:v>
                      </c:pt>
                      <c:pt idx="848">
                        <c:v>1.28</c:v>
                      </c:pt>
                      <c:pt idx="849">
                        <c:v>1.28</c:v>
                      </c:pt>
                      <c:pt idx="850">
                        <c:v>1.28</c:v>
                      </c:pt>
                      <c:pt idx="851">
                        <c:v>1.28</c:v>
                      </c:pt>
                      <c:pt idx="852">
                        <c:v>1.28</c:v>
                      </c:pt>
                      <c:pt idx="853">
                        <c:v>1.28</c:v>
                      </c:pt>
                      <c:pt idx="854">
                        <c:v>1.28</c:v>
                      </c:pt>
                      <c:pt idx="855">
                        <c:v>1.28</c:v>
                      </c:pt>
                      <c:pt idx="856">
                        <c:v>1.28</c:v>
                      </c:pt>
                      <c:pt idx="857">
                        <c:v>1.28</c:v>
                      </c:pt>
                      <c:pt idx="858">
                        <c:v>1.3</c:v>
                      </c:pt>
                      <c:pt idx="859">
                        <c:v>1.3</c:v>
                      </c:pt>
                      <c:pt idx="860">
                        <c:v>1.3</c:v>
                      </c:pt>
                      <c:pt idx="861">
                        <c:v>1.3</c:v>
                      </c:pt>
                      <c:pt idx="862">
                        <c:v>1.3</c:v>
                      </c:pt>
                      <c:pt idx="863">
                        <c:v>1.3</c:v>
                      </c:pt>
                      <c:pt idx="864">
                        <c:v>1.3</c:v>
                      </c:pt>
                      <c:pt idx="865">
                        <c:v>1.3</c:v>
                      </c:pt>
                      <c:pt idx="866">
                        <c:v>1.3</c:v>
                      </c:pt>
                      <c:pt idx="867">
                        <c:v>1.32</c:v>
                      </c:pt>
                      <c:pt idx="868">
                        <c:v>1.32</c:v>
                      </c:pt>
                      <c:pt idx="869">
                        <c:v>1.32</c:v>
                      </c:pt>
                      <c:pt idx="870">
                        <c:v>1.32</c:v>
                      </c:pt>
                      <c:pt idx="871">
                        <c:v>1.32</c:v>
                      </c:pt>
                      <c:pt idx="872">
                        <c:v>1.32</c:v>
                      </c:pt>
                      <c:pt idx="873">
                        <c:v>1.32</c:v>
                      </c:pt>
                      <c:pt idx="874">
                        <c:v>1.32</c:v>
                      </c:pt>
                      <c:pt idx="875">
                        <c:v>1.34</c:v>
                      </c:pt>
                      <c:pt idx="876">
                        <c:v>1.34</c:v>
                      </c:pt>
                      <c:pt idx="877">
                        <c:v>1.34</c:v>
                      </c:pt>
                      <c:pt idx="878">
                        <c:v>1.34</c:v>
                      </c:pt>
                      <c:pt idx="879">
                        <c:v>1.34</c:v>
                      </c:pt>
                      <c:pt idx="880">
                        <c:v>1.34</c:v>
                      </c:pt>
                      <c:pt idx="881">
                        <c:v>1.34</c:v>
                      </c:pt>
                      <c:pt idx="882">
                        <c:v>1.34</c:v>
                      </c:pt>
                      <c:pt idx="883">
                        <c:v>1.34</c:v>
                      </c:pt>
                      <c:pt idx="884">
                        <c:v>1.34</c:v>
                      </c:pt>
                      <c:pt idx="885">
                        <c:v>1.34</c:v>
                      </c:pt>
                      <c:pt idx="886">
                        <c:v>1.34</c:v>
                      </c:pt>
                      <c:pt idx="887">
                        <c:v>1.34</c:v>
                      </c:pt>
                      <c:pt idx="888">
                        <c:v>1.34</c:v>
                      </c:pt>
                      <c:pt idx="889">
                        <c:v>1.34</c:v>
                      </c:pt>
                      <c:pt idx="890">
                        <c:v>1.36</c:v>
                      </c:pt>
                      <c:pt idx="891">
                        <c:v>1.36</c:v>
                      </c:pt>
                      <c:pt idx="892">
                        <c:v>1.36</c:v>
                      </c:pt>
                      <c:pt idx="893">
                        <c:v>1.36</c:v>
                      </c:pt>
                      <c:pt idx="894">
                        <c:v>1.36</c:v>
                      </c:pt>
                      <c:pt idx="895">
                        <c:v>1.36</c:v>
                      </c:pt>
                      <c:pt idx="896">
                        <c:v>1.36</c:v>
                      </c:pt>
                      <c:pt idx="897">
                        <c:v>1.36</c:v>
                      </c:pt>
                      <c:pt idx="898">
                        <c:v>1.36</c:v>
                      </c:pt>
                      <c:pt idx="899">
                        <c:v>1.36</c:v>
                      </c:pt>
                      <c:pt idx="900">
                        <c:v>1.36</c:v>
                      </c:pt>
                      <c:pt idx="901">
                        <c:v>1.36</c:v>
                      </c:pt>
                      <c:pt idx="902">
                        <c:v>1.36</c:v>
                      </c:pt>
                      <c:pt idx="903">
                        <c:v>1.38</c:v>
                      </c:pt>
                      <c:pt idx="904">
                        <c:v>1.38</c:v>
                      </c:pt>
                      <c:pt idx="905">
                        <c:v>1.38</c:v>
                      </c:pt>
                      <c:pt idx="906">
                        <c:v>1.38</c:v>
                      </c:pt>
                      <c:pt idx="907">
                        <c:v>1.38</c:v>
                      </c:pt>
                      <c:pt idx="908">
                        <c:v>1.38</c:v>
                      </c:pt>
                      <c:pt idx="909">
                        <c:v>1.38</c:v>
                      </c:pt>
                      <c:pt idx="910">
                        <c:v>1.38</c:v>
                      </c:pt>
                      <c:pt idx="911">
                        <c:v>1.38</c:v>
                      </c:pt>
                      <c:pt idx="912">
                        <c:v>1.38</c:v>
                      </c:pt>
                      <c:pt idx="913">
                        <c:v>1.38</c:v>
                      </c:pt>
                      <c:pt idx="914">
                        <c:v>1.38</c:v>
                      </c:pt>
                      <c:pt idx="915">
                        <c:v>1.38</c:v>
                      </c:pt>
                      <c:pt idx="916">
                        <c:v>1.38</c:v>
                      </c:pt>
                      <c:pt idx="917">
                        <c:v>1.38</c:v>
                      </c:pt>
                      <c:pt idx="918">
                        <c:v>1.38</c:v>
                      </c:pt>
                      <c:pt idx="919">
                        <c:v>1.38</c:v>
                      </c:pt>
                      <c:pt idx="920">
                        <c:v>1.38</c:v>
                      </c:pt>
                      <c:pt idx="921">
                        <c:v>1.38</c:v>
                      </c:pt>
                      <c:pt idx="922">
                        <c:v>1.38</c:v>
                      </c:pt>
                      <c:pt idx="923">
                        <c:v>1.38</c:v>
                      </c:pt>
                      <c:pt idx="924">
                        <c:v>1.38</c:v>
                      </c:pt>
                      <c:pt idx="925">
                        <c:v>1.38</c:v>
                      </c:pt>
                      <c:pt idx="926">
                        <c:v>1.38</c:v>
                      </c:pt>
                      <c:pt idx="927">
                        <c:v>1.38</c:v>
                      </c:pt>
                      <c:pt idx="928">
                        <c:v>1.38</c:v>
                      </c:pt>
                      <c:pt idx="929">
                        <c:v>1.38</c:v>
                      </c:pt>
                      <c:pt idx="930">
                        <c:v>1.38</c:v>
                      </c:pt>
                      <c:pt idx="931">
                        <c:v>1.38</c:v>
                      </c:pt>
                      <c:pt idx="932">
                        <c:v>1.38</c:v>
                      </c:pt>
                      <c:pt idx="933">
                        <c:v>1.38</c:v>
                      </c:pt>
                      <c:pt idx="934">
                        <c:v>1.38</c:v>
                      </c:pt>
                      <c:pt idx="935">
                        <c:v>1.38</c:v>
                      </c:pt>
                      <c:pt idx="936">
                        <c:v>1.38</c:v>
                      </c:pt>
                      <c:pt idx="937">
                        <c:v>1.38</c:v>
                      </c:pt>
                      <c:pt idx="938">
                        <c:v>1.38</c:v>
                      </c:pt>
                      <c:pt idx="939">
                        <c:v>1.38</c:v>
                      </c:pt>
                      <c:pt idx="940">
                        <c:v>1.38</c:v>
                      </c:pt>
                      <c:pt idx="941">
                        <c:v>1.38</c:v>
                      </c:pt>
                      <c:pt idx="942">
                        <c:v>1.38</c:v>
                      </c:pt>
                      <c:pt idx="943">
                        <c:v>1.38</c:v>
                      </c:pt>
                      <c:pt idx="944">
                        <c:v>1.38</c:v>
                      </c:pt>
                      <c:pt idx="945">
                        <c:v>1.38</c:v>
                      </c:pt>
                      <c:pt idx="946">
                        <c:v>1.4</c:v>
                      </c:pt>
                      <c:pt idx="947">
                        <c:v>1.4</c:v>
                      </c:pt>
                      <c:pt idx="948">
                        <c:v>1.4</c:v>
                      </c:pt>
                      <c:pt idx="949">
                        <c:v>1.4</c:v>
                      </c:pt>
                      <c:pt idx="950">
                        <c:v>1.4</c:v>
                      </c:pt>
                      <c:pt idx="951">
                        <c:v>1.4</c:v>
                      </c:pt>
                      <c:pt idx="952">
                        <c:v>1.4</c:v>
                      </c:pt>
                      <c:pt idx="953">
                        <c:v>1.4</c:v>
                      </c:pt>
                      <c:pt idx="954">
                        <c:v>1.4</c:v>
                      </c:pt>
                      <c:pt idx="955">
                        <c:v>1.4</c:v>
                      </c:pt>
                      <c:pt idx="956">
                        <c:v>1.4</c:v>
                      </c:pt>
                      <c:pt idx="957">
                        <c:v>1.4</c:v>
                      </c:pt>
                      <c:pt idx="958">
                        <c:v>1.4</c:v>
                      </c:pt>
                      <c:pt idx="959">
                        <c:v>1.4</c:v>
                      </c:pt>
                      <c:pt idx="960">
                        <c:v>1.4</c:v>
                      </c:pt>
                      <c:pt idx="961">
                        <c:v>1.4</c:v>
                      </c:pt>
                      <c:pt idx="962">
                        <c:v>1.4</c:v>
                      </c:pt>
                      <c:pt idx="963">
                        <c:v>1.4</c:v>
                      </c:pt>
                      <c:pt idx="964">
                        <c:v>1.42</c:v>
                      </c:pt>
                      <c:pt idx="965">
                        <c:v>1.42</c:v>
                      </c:pt>
                      <c:pt idx="966">
                        <c:v>1.42</c:v>
                      </c:pt>
                      <c:pt idx="967">
                        <c:v>1.42</c:v>
                      </c:pt>
                      <c:pt idx="968">
                        <c:v>1.42</c:v>
                      </c:pt>
                      <c:pt idx="969">
                        <c:v>1.42</c:v>
                      </c:pt>
                      <c:pt idx="970">
                        <c:v>1.44</c:v>
                      </c:pt>
                      <c:pt idx="971">
                        <c:v>1.44</c:v>
                      </c:pt>
                      <c:pt idx="972">
                        <c:v>1.44</c:v>
                      </c:pt>
                      <c:pt idx="973">
                        <c:v>1.44</c:v>
                      </c:pt>
                      <c:pt idx="974">
                        <c:v>1.44</c:v>
                      </c:pt>
                      <c:pt idx="975">
                        <c:v>1.44</c:v>
                      </c:pt>
                      <c:pt idx="976">
                        <c:v>1.44</c:v>
                      </c:pt>
                      <c:pt idx="977">
                        <c:v>1.44</c:v>
                      </c:pt>
                      <c:pt idx="978">
                        <c:v>1.46</c:v>
                      </c:pt>
                      <c:pt idx="979">
                        <c:v>1.46</c:v>
                      </c:pt>
                      <c:pt idx="980">
                        <c:v>1.46</c:v>
                      </c:pt>
                      <c:pt idx="981">
                        <c:v>1.46</c:v>
                      </c:pt>
                      <c:pt idx="982">
                        <c:v>1.46</c:v>
                      </c:pt>
                      <c:pt idx="983">
                        <c:v>1.46</c:v>
                      </c:pt>
                      <c:pt idx="984">
                        <c:v>1.46</c:v>
                      </c:pt>
                      <c:pt idx="985">
                        <c:v>1.46</c:v>
                      </c:pt>
                      <c:pt idx="986">
                        <c:v>1.46</c:v>
                      </c:pt>
                      <c:pt idx="987">
                        <c:v>1.46</c:v>
                      </c:pt>
                      <c:pt idx="988">
                        <c:v>1.46</c:v>
                      </c:pt>
                      <c:pt idx="989">
                        <c:v>1.46</c:v>
                      </c:pt>
                      <c:pt idx="990">
                        <c:v>1.46</c:v>
                      </c:pt>
                      <c:pt idx="991">
                        <c:v>1.46</c:v>
                      </c:pt>
                      <c:pt idx="992">
                        <c:v>1.46</c:v>
                      </c:pt>
                      <c:pt idx="993">
                        <c:v>1.46</c:v>
                      </c:pt>
                      <c:pt idx="994">
                        <c:v>1.46</c:v>
                      </c:pt>
                      <c:pt idx="995">
                        <c:v>1.46</c:v>
                      </c:pt>
                      <c:pt idx="996">
                        <c:v>1.46</c:v>
                      </c:pt>
                      <c:pt idx="997">
                        <c:v>1.46</c:v>
                      </c:pt>
                      <c:pt idx="998">
                        <c:v>1.46</c:v>
                      </c:pt>
                      <c:pt idx="999">
                        <c:v>1.46</c:v>
                      </c:pt>
                      <c:pt idx="1000">
                        <c:v>1.46</c:v>
                      </c:pt>
                      <c:pt idx="1001">
                        <c:v>1.46</c:v>
                      </c:pt>
                      <c:pt idx="1002">
                        <c:v>1.46</c:v>
                      </c:pt>
                      <c:pt idx="1003">
                        <c:v>1.46</c:v>
                      </c:pt>
                      <c:pt idx="1004">
                        <c:v>1.46</c:v>
                      </c:pt>
                      <c:pt idx="1005">
                        <c:v>1.46</c:v>
                      </c:pt>
                      <c:pt idx="1006">
                        <c:v>1.46</c:v>
                      </c:pt>
                      <c:pt idx="1007">
                        <c:v>1.46</c:v>
                      </c:pt>
                      <c:pt idx="1008">
                        <c:v>1.46</c:v>
                      </c:pt>
                      <c:pt idx="1009">
                        <c:v>1.46</c:v>
                      </c:pt>
                      <c:pt idx="1010">
                        <c:v>1.46</c:v>
                      </c:pt>
                      <c:pt idx="1011">
                        <c:v>1.46</c:v>
                      </c:pt>
                      <c:pt idx="1012">
                        <c:v>1.46</c:v>
                      </c:pt>
                      <c:pt idx="1013">
                        <c:v>1.46</c:v>
                      </c:pt>
                      <c:pt idx="1014">
                        <c:v>1.46</c:v>
                      </c:pt>
                      <c:pt idx="1015">
                        <c:v>1.46</c:v>
                      </c:pt>
                      <c:pt idx="1016">
                        <c:v>1.46</c:v>
                      </c:pt>
                      <c:pt idx="1017">
                        <c:v>1.46</c:v>
                      </c:pt>
                      <c:pt idx="1018">
                        <c:v>1.46</c:v>
                      </c:pt>
                      <c:pt idx="1019">
                        <c:v>1.46</c:v>
                      </c:pt>
                      <c:pt idx="1020">
                        <c:v>1.46</c:v>
                      </c:pt>
                      <c:pt idx="1021">
                        <c:v>1.46</c:v>
                      </c:pt>
                      <c:pt idx="1022">
                        <c:v>1.46</c:v>
                      </c:pt>
                      <c:pt idx="1023">
                        <c:v>1.46</c:v>
                      </c:pt>
                      <c:pt idx="1024">
                        <c:v>1.46</c:v>
                      </c:pt>
                      <c:pt idx="1025">
                        <c:v>1.46</c:v>
                      </c:pt>
                      <c:pt idx="1026">
                        <c:v>1.46</c:v>
                      </c:pt>
                      <c:pt idx="1027">
                        <c:v>1.46</c:v>
                      </c:pt>
                      <c:pt idx="1028">
                        <c:v>1.46</c:v>
                      </c:pt>
                      <c:pt idx="1029">
                        <c:v>1.46</c:v>
                      </c:pt>
                      <c:pt idx="1030">
                        <c:v>1.46</c:v>
                      </c:pt>
                      <c:pt idx="1031">
                        <c:v>1.46</c:v>
                      </c:pt>
                      <c:pt idx="1032">
                        <c:v>1.46</c:v>
                      </c:pt>
                      <c:pt idx="1033">
                        <c:v>1.46</c:v>
                      </c:pt>
                      <c:pt idx="1034">
                        <c:v>1.46</c:v>
                      </c:pt>
                      <c:pt idx="1035">
                        <c:v>1.46</c:v>
                      </c:pt>
                      <c:pt idx="1036">
                        <c:v>1.46</c:v>
                      </c:pt>
                      <c:pt idx="1037">
                        <c:v>1.46</c:v>
                      </c:pt>
                      <c:pt idx="1038">
                        <c:v>1.46</c:v>
                      </c:pt>
                      <c:pt idx="1039">
                        <c:v>1.46</c:v>
                      </c:pt>
                      <c:pt idx="1040">
                        <c:v>1.46</c:v>
                      </c:pt>
                      <c:pt idx="1041">
                        <c:v>1.48</c:v>
                      </c:pt>
                      <c:pt idx="1042">
                        <c:v>1.48</c:v>
                      </c:pt>
                      <c:pt idx="1043">
                        <c:v>1.48</c:v>
                      </c:pt>
                      <c:pt idx="1044">
                        <c:v>1.48</c:v>
                      </c:pt>
                      <c:pt idx="1045">
                        <c:v>1.48</c:v>
                      </c:pt>
                      <c:pt idx="1046">
                        <c:v>1.48</c:v>
                      </c:pt>
                      <c:pt idx="1047">
                        <c:v>1.48</c:v>
                      </c:pt>
                      <c:pt idx="1048">
                        <c:v>1.48</c:v>
                      </c:pt>
                      <c:pt idx="1049">
                        <c:v>1.48</c:v>
                      </c:pt>
                      <c:pt idx="1050">
                        <c:v>1.48</c:v>
                      </c:pt>
                      <c:pt idx="1051">
                        <c:v>1.48</c:v>
                      </c:pt>
                      <c:pt idx="1052">
                        <c:v>1.48</c:v>
                      </c:pt>
                      <c:pt idx="1053">
                        <c:v>1.48</c:v>
                      </c:pt>
                      <c:pt idx="1054">
                        <c:v>1.48</c:v>
                      </c:pt>
                      <c:pt idx="1055">
                        <c:v>1.48</c:v>
                      </c:pt>
                      <c:pt idx="1056">
                        <c:v>1.48</c:v>
                      </c:pt>
                      <c:pt idx="1057">
                        <c:v>1.48</c:v>
                      </c:pt>
                      <c:pt idx="1058">
                        <c:v>1.48</c:v>
                      </c:pt>
                      <c:pt idx="1059">
                        <c:v>1.48</c:v>
                      </c:pt>
                      <c:pt idx="1060">
                        <c:v>1.48</c:v>
                      </c:pt>
                      <c:pt idx="1061">
                        <c:v>1.48</c:v>
                      </c:pt>
                      <c:pt idx="1062">
                        <c:v>1.48</c:v>
                      </c:pt>
                      <c:pt idx="1063">
                        <c:v>1.48</c:v>
                      </c:pt>
                      <c:pt idx="1064">
                        <c:v>1.48</c:v>
                      </c:pt>
                      <c:pt idx="1065">
                        <c:v>1.48</c:v>
                      </c:pt>
                      <c:pt idx="1066">
                        <c:v>1.48</c:v>
                      </c:pt>
                      <c:pt idx="1067">
                        <c:v>1.48</c:v>
                      </c:pt>
                      <c:pt idx="1068">
                        <c:v>1.48</c:v>
                      </c:pt>
                      <c:pt idx="1069">
                        <c:v>1.48</c:v>
                      </c:pt>
                      <c:pt idx="1070">
                        <c:v>1.48</c:v>
                      </c:pt>
                      <c:pt idx="1071">
                        <c:v>1.48</c:v>
                      </c:pt>
                      <c:pt idx="1072">
                        <c:v>1.48</c:v>
                      </c:pt>
                      <c:pt idx="1073">
                        <c:v>1.48</c:v>
                      </c:pt>
                      <c:pt idx="1074">
                        <c:v>1.48</c:v>
                      </c:pt>
                      <c:pt idx="1075">
                        <c:v>1.48</c:v>
                      </c:pt>
                      <c:pt idx="1076">
                        <c:v>1.48</c:v>
                      </c:pt>
                      <c:pt idx="1077">
                        <c:v>1.48</c:v>
                      </c:pt>
                      <c:pt idx="1078">
                        <c:v>1.48</c:v>
                      </c:pt>
                      <c:pt idx="1079">
                        <c:v>1.48</c:v>
                      </c:pt>
                      <c:pt idx="1080">
                        <c:v>1.48</c:v>
                      </c:pt>
                      <c:pt idx="1081">
                        <c:v>1.5</c:v>
                      </c:pt>
                      <c:pt idx="1082">
                        <c:v>1.5</c:v>
                      </c:pt>
                      <c:pt idx="1083">
                        <c:v>1.5</c:v>
                      </c:pt>
                      <c:pt idx="1084">
                        <c:v>1.5</c:v>
                      </c:pt>
                      <c:pt idx="1085">
                        <c:v>1.5</c:v>
                      </c:pt>
                      <c:pt idx="1086">
                        <c:v>1.5</c:v>
                      </c:pt>
                      <c:pt idx="1087">
                        <c:v>1.5</c:v>
                      </c:pt>
                      <c:pt idx="1088">
                        <c:v>1.5</c:v>
                      </c:pt>
                      <c:pt idx="1089">
                        <c:v>1.5</c:v>
                      </c:pt>
                      <c:pt idx="1090">
                        <c:v>1.5</c:v>
                      </c:pt>
                      <c:pt idx="1091">
                        <c:v>1.5</c:v>
                      </c:pt>
                      <c:pt idx="1092">
                        <c:v>1.5</c:v>
                      </c:pt>
                      <c:pt idx="1093">
                        <c:v>1.5</c:v>
                      </c:pt>
                      <c:pt idx="1094">
                        <c:v>1.5</c:v>
                      </c:pt>
                      <c:pt idx="1095">
                        <c:v>1.5</c:v>
                      </c:pt>
                      <c:pt idx="1096">
                        <c:v>1.5</c:v>
                      </c:pt>
                      <c:pt idx="1097">
                        <c:v>1.52</c:v>
                      </c:pt>
                      <c:pt idx="1098">
                        <c:v>1.52</c:v>
                      </c:pt>
                      <c:pt idx="1099">
                        <c:v>1.52</c:v>
                      </c:pt>
                      <c:pt idx="1100">
                        <c:v>1.52</c:v>
                      </c:pt>
                      <c:pt idx="1101">
                        <c:v>1.52</c:v>
                      </c:pt>
                      <c:pt idx="1102">
                        <c:v>1.52</c:v>
                      </c:pt>
                      <c:pt idx="1103">
                        <c:v>1.52</c:v>
                      </c:pt>
                      <c:pt idx="1104">
                        <c:v>1.52</c:v>
                      </c:pt>
                      <c:pt idx="1105">
                        <c:v>1.54</c:v>
                      </c:pt>
                      <c:pt idx="1106">
                        <c:v>1.54</c:v>
                      </c:pt>
                      <c:pt idx="1107">
                        <c:v>1.54</c:v>
                      </c:pt>
                      <c:pt idx="1108">
                        <c:v>1.54</c:v>
                      </c:pt>
                      <c:pt idx="1109">
                        <c:v>1.54</c:v>
                      </c:pt>
                      <c:pt idx="1110">
                        <c:v>1.54</c:v>
                      </c:pt>
                      <c:pt idx="1111">
                        <c:v>1.54</c:v>
                      </c:pt>
                      <c:pt idx="1112">
                        <c:v>1.56</c:v>
                      </c:pt>
                      <c:pt idx="1113">
                        <c:v>1.56</c:v>
                      </c:pt>
                      <c:pt idx="1114">
                        <c:v>1.56</c:v>
                      </c:pt>
                      <c:pt idx="1115">
                        <c:v>1.56</c:v>
                      </c:pt>
                      <c:pt idx="1116">
                        <c:v>1.56</c:v>
                      </c:pt>
                      <c:pt idx="1117">
                        <c:v>1.56</c:v>
                      </c:pt>
                      <c:pt idx="1118">
                        <c:v>1.56</c:v>
                      </c:pt>
                      <c:pt idx="1119">
                        <c:v>1.56</c:v>
                      </c:pt>
                      <c:pt idx="1120">
                        <c:v>1.56</c:v>
                      </c:pt>
                      <c:pt idx="1121">
                        <c:v>1.56</c:v>
                      </c:pt>
                      <c:pt idx="1122">
                        <c:v>1.56</c:v>
                      </c:pt>
                      <c:pt idx="1123">
                        <c:v>1.56</c:v>
                      </c:pt>
                      <c:pt idx="1124">
                        <c:v>1.56</c:v>
                      </c:pt>
                      <c:pt idx="1125">
                        <c:v>1.56</c:v>
                      </c:pt>
                      <c:pt idx="1126">
                        <c:v>1.56</c:v>
                      </c:pt>
                      <c:pt idx="1127">
                        <c:v>1.56</c:v>
                      </c:pt>
                      <c:pt idx="1128">
                        <c:v>1.56</c:v>
                      </c:pt>
                      <c:pt idx="1129">
                        <c:v>1.56</c:v>
                      </c:pt>
                      <c:pt idx="1130">
                        <c:v>1.56</c:v>
                      </c:pt>
                      <c:pt idx="1131">
                        <c:v>1.56</c:v>
                      </c:pt>
                      <c:pt idx="1132">
                        <c:v>1.56</c:v>
                      </c:pt>
                      <c:pt idx="1133">
                        <c:v>1.56</c:v>
                      </c:pt>
                      <c:pt idx="1134">
                        <c:v>1.56</c:v>
                      </c:pt>
                      <c:pt idx="1135">
                        <c:v>1.56</c:v>
                      </c:pt>
                      <c:pt idx="1136">
                        <c:v>1.56</c:v>
                      </c:pt>
                      <c:pt idx="1137">
                        <c:v>1.56</c:v>
                      </c:pt>
                      <c:pt idx="1138">
                        <c:v>1.58</c:v>
                      </c:pt>
                      <c:pt idx="1139">
                        <c:v>1.58</c:v>
                      </c:pt>
                      <c:pt idx="1140">
                        <c:v>1.58</c:v>
                      </c:pt>
                      <c:pt idx="1141">
                        <c:v>1.58</c:v>
                      </c:pt>
                      <c:pt idx="1142">
                        <c:v>1.58</c:v>
                      </c:pt>
                      <c:pt idx="1143">
                        <c:v>1.58</c:v>
                      </c:pt>
                      <c:pt idx="1144">
                        <c:v>1.58</c:v>
                      </c:pt>
                      <c:pt idx="1145">
                        <c:v>1.58</c:v>
                      </c:pt>
                      <c:pt idx="1146">
                        <c:v>1.58</c:v>
                      </c:pt>
                      <c:pt idx="1147">
                        <c:v>1.58</c:v>
                      </c:pt>
                      <c:pt idx="1148">
                        <c:v>1.58</c:v>
                      </c:pt>
                      <c:pt idx="1149">
                        <c:v>1.58</c:v>
                      </c:pt>
                      <c:pt idx="1150">
                        <c:v>1.58</c:v>
                      </c:pt>
                      <c:pt idx="1151">
                        <c:v>1.58</c:v>
                      </c:pt>
                      <c:pt idx="1152">
                        <c:v>1.58</c:v>
                      </c:pt>
                      <c:pt idx="1153">
                        <c:v>1.58</c:v>
                      </c:pt>
                      <c:pt idx="1154">
                        <c:v>1.58</c:v>
                      </c:pt>
                      <c:pt idx="1155">
                        <c:v>1.58</c:v>
                      </c:pt>
                      <c:pt idx="1156">
                        <c:v>1.56</c:v>
                      </c:pt>
                      <c:pt idx="1157">
                        <c:v>1.56</c:v>
                      </c:pt>
                      <c:pt idx="1158">
                        <c:v>1.56</c:v>
                      </c:pt>
                      <c:pt idx="1159">
                        <c:v>1.56</c:v>
                      </c:pt>
                      <c:pt idx="1160">
                        <c:v>1.56</c:v>
                      </c:pt>
                      <c:pt idx="1161">
                        <c:v>1.56</c:v>
                      </c:pt>
                      <c:pt idx="1162">
                        <c:v>1.56</c:v>
                      </c:pt>
                      <c:pt idx="1163">
                        <c:v>1.56</c:v>
                      </c:pt>
                      <c:pt idx="1164">
                        <c:v>1.56</c:v>
                      </c:pt>
                      <c:pt idx="1165">
                        <c:v>1.54</c:v>
                      </c:pt>
                      <c:pt idx="1166">
                        <c:v>1.54</c:v>
                      </c:pt>
                      <c:pt idx="1167">
                        <c:v>1.54</c:v>
                      </c:pt>
                      <c:pt idx="1168">
                        <c:v>1.54</c:v>
                      </c:pt>
                      <c:pt idx="1169">
                        <c:v>1.54</c:v>
                      </c:pt>
                      <c:pt idx="1170">
                        <c:v>1.54</c:v>
                      </c:pt>
                      <c:pt idx="1171">
                        <c:v>1.54</c:v>
                      </c:pt>
                      <c:pt idx="1172">
                        <c:v>1.54</c:v>
                      </c:pt>
                      <c:pt idx="1173">
                        <c:v>1.54</c:v>
                      </c:pt>
                      <c:pt idx="1174">
                        <c:v>1.54</c:v>
                      </c:pt>
                      <c:pt idx="1175">
                        <c:v>1.54</c:v>
                      </c:pt>
                      <c:pt idx="1176">
                        <c:v>1.52</c:v>
                      </c:pt>
                      <c:pt idx="1177">
                        <c:v>1.52</c:v>
                      </c:pt>
                      <c:pt idx="1178">
                        <c:v>1.52</c:v>
                      </c:pt>
                      <c:pt idx="1179">
                        <c:v>1.52</c:v>
                      </c:pt>
                      <c:pt idx="1180">
                        <c:v>1.52</c:v>
                      </c:pt>
                      <c:pt idx="1181">
                        <c:v>1.52</c:v>
                      </c:pt>
                      <c:pt idx="1182">
                        <c:v>1.52</c:v>
                      </c:pt>
                      <c:pt idx="1183">
                        <c:v>1.52</c:v>
                      </c:pt>
                      <c:pt idx="1184">
                        <c:v>1.52</c:v>
                      </c:pt>
                      <c:pt idx="1185">
                        <c:v>1.52</c:v>
                      </c:pt>
                      <c:pt idx="1186">
                        <c:v>1.5</c:v>
                      </c:pt>
                      <c:pt idx="1187">
                        <c:v>1.5</c:v>
                      </c:pt>
                      <c:pt idx="1188">
                        <c:v>1.5</c:v>
                      </c:pt>
                      <c:pt idx="1189">
                        <c:v>1.5</c:v>
                      </c:pt>
                      <c:pt idx="1190">
                        <c:v>1.5</c:v>
                      </c:pt>
                      <c:pt idx="1191">
                        <c:v>1.5</c:v>
                      </c:pt>
                      <c:pt idx="1192">
                        <c:v>1.5</c:v>
                      </c:pt>
                      <c:pt idx="1193">
                        <c:v>1.48</c:v>
                      </c:pt>
                      <c:pt idx="1194">
                        <c:v>1.48</c:v>
                      </c:pt>
                      <c:pt idx="1195">
                        <c:v>1.48</c:v>
                      </c:pt>
                      <c:pt idx="1196">
                        <c:v>1.48</c:v>
                      </c:pt>
                      <c:pt idx="1197">
                        <c:v>1.48</c:v>
                      </c:pt>
                      <c:pt idx="1198">
                        <c:v>1.48</c:v>
                      </c:pt>
                      <c:pt idx="1199">
                        <c:v>1.46</c:v>
                      </c:pt>
                      <c:pt idx="1200">
                        <c:v>1.46</c:v>
                      </c:pt>
                      <c:pt idx="1201">
                        <c:v>1.46</c:v>
                      </c:pt>
                      <c:pt idx="1202">
                        <c:v>1.46</c:v>
                      </c:pt>
                      <c:pt idx="1203">
                        <c:v>1.46</c:v>
                      </c:pt>
                      <c:pt idx="1204">
                        <c:v>1.46</c:v>
                      </c:pt>
                      <c:pt idx="1205">
                        <c:v>1.46</c:v>
                      </c:pt>
                      <c:pt idx="1206">
                        <c:v>1.46</c:v>
                      </c:pt>
                      <c:pt idx="1207">
                        <c:v>1.46</c:v>
                      </c:pt>
                      <c:pt idx="1208">
                        <c:v>1.46</c:v>
                      </c:pt>
                      <c:pt idx="1209">
                        <c:v>1.46</c:v>
                      </c:pt>
                      <c:pt idx="1210">
                        <c:v>1.46</c:v>
                      </c:pt>
                      <c:pt idx="1211">
                        <c:v>1.46</c:v>
                      </c:pt>
                      <c:pt idx="1212">
                        <c:v>1.46</c:v>
                      </c:pt>
                      <c:pt idx="1213">
                        <c:v>1.46</c:v>
                      </c:pt>
                      <c:pt idx="1214">
                        <c:v>1.46</c:v>
                      </c:pt>
                      <c:pt idx="1215">
                        <c:v>1.46</c:v>
                      </c:pt>
                      <c:pt idx="1216">
                        <c:v>1.46</c:v>
                      </c:pt>
                      <c:pt idx="1217">
                        <c:v>1.46</c:v>
                      </c:pt>
                      <c:pt idx="1218">
                        <c:v>1.46</c:v>
                      </c:pt>
                      <c:pt idx="1219">
                        <c:v>1.46</c:v>
                      </c:pt>
                      <c:pt idx="1220">
                        <c:v>1.46</c:v>
                      </c:pt>
                      <c:pt idx="1221">
                        <c:v>1.46</c:v>
                      </c:pt>
                      <c:pt idx="1222">
                        <c:v>1.46</c:v>
                      </c:pt>
                      <c:pt idx="1223">
                        <c:v>1.46</c:v>
                      </c:pt>
                      <c:pt idx="1224">
                        <c:v>1.46</c:v>
                      </c:pt>
                      <c:pt idx="1225">
                        <c:v>1.46</c:v>
                      </c:pt>
                      <c:pt idx="1226">
                        <c:v>1.46</c:v>
                      </c:pt>
                      <c:pt idx="1227">
                        <c:v>1.46</c:v>
                      </c:pt>
                      <c:pt idx="1228">
                        <c:v>1.46</c:v>
                      </c:pt>
                      <c:pt idx="1229">
                        <c:v>1.46</c:v>
                      </c:pt>
                      <c:pt idx="1230">
                        <c:v>1.46</c:v>
                      </c:pt>
                      <c:pt idx="1231">
                        <c:v>1.46</c:v>
                      </c:pt>
                      <c:pt idx="1232">
                        <c:v>1.46</c:v>
                      </c:pt>
                      <c:pt idx="1233">
                        <c:v>1.46</c:v>
                      </c:pt>
                      <c:pt idx="1234">
                        <c:v>1.46</c:v>
                      </c:pt>
                      <c:pt idx="1235">
                        <c:v>1.46</c:v>
                      </c:pt>
                      <c:pt idx="1236">
                        <c:v>1.46</c:v>
                      </c:pt>
                      <c:pt idx="1237">
                        <c:v>1.46</c:v>
                      </c:pt>
                      <c:pt idx="1238">
                        <c:v>1.46</c:v>
                      </c:pt>
                      <c:pt idx="1239">
                        <c:v>1.46</c:v>
                      </c:pt>
                      <c:pt idx="1240">
                        <c:v>1.46</c:v>
                      </c:pt>
                      <c:pt idx="1241">
                        <c:v>1.46</c:v>
                      </c:pt>
                      <c:pt idx="1242">
                        <c:v>1.46</c:v>
                      </c:pt>
                      <c:pt idx="1243">
                        <c:v>1.46</c:v>
                      </c:pt>
                      <c:pt idx="1244">
                        <c:v>1.46</c:v>
                      </c:pt>
                      <c:pt idx="1245">
                        <c:v>1.46</c:v>
                      </c:pt>
                      <c:pt idx="1246">
                        <c:v>1.46</c:v>
                      </c:pt>
                      <c:pt idx="1247">
                        <c:v>1.46</c:v>
                      </c:pt>
                      <c:pt idx="1248">
                        <c:v>1.48</c:v>
                      </c:pt>
                      <c:pt idx="1249">
                        <c:v>1.48</c:v>
                      </c:pt>
                      <c:pt idx="1250">
                        <c:v>1.48</c:v>
                      </c:pt>
                      <c:pt idx="1251">
                        <c:v>1.48</c:v>
                      </c:pt>
                      <c:pt idx="1252">
                        <c:v>1.48</c:v>
                      </c:pt>
                      <c:pt idx="1253">
                        <c:v>1.48</c:v>
                      </c:pt>
                      <c:pt idx="1254">
                        <c:v>1.48</c:v>
                      </c:pt>
                      <c:pt idx="1255">
                        <c:v>1.48</c:v>
                      </c:pt>
                      <c:pt idx="1256">
                        <c:v>1.48</c:v>
                      </c:pt>
                      <c:pt idx="1257">
                        <c:v>1.48</c:v>
                      </c:pt>
                      <c:pt idx="1258">
                        <c:v>1.5</c:v>
                      </c:pt>
                      <c:pt idx="1259">
                        <c:v>1.5</c:v>
                      </c:pt>
                      <c:pt idx="1260">
                        <c:v>1.5</c:v>
                      </c:pt>
                      <c:pt idx="1261">
                        <c:v>1.5</c:v>
                      </c:pt>
                      <c:pt idx="1262">
                        <c:v>1.5</c:v>
                      </c:pt>
                      <c:pt idx="1263">
                        <c:v>1.5</c:v>
                      </c:pt>
                      <c:pt idx="1264">
                        <c:v>1.5</c:v>
                      </c:pt>
                      <c:pt idx="1265">
                        <c:v>1.5</c:v>
                      </c:pt>
                      <c:pt idx="1266">
                        <c:v>1.5</c:v>
                      </c:pt>
                      <c:pt idx="1267">
                        <c:v>1.5</c:v>
                      </c:pt>
                      <c:pt idx="1268">
                        <c:v>1.5</c:v>
                      </c:pt>
                      <c:pt idx="1269">
                        <c:v>1.5</c:v>
                      </c:pt>
                      <c:pt idx="1270">
                        <c:v>1.5</c:v>
                      </c:pt>
                      <c:pt idx="1271">
                        <c:v>1.5</c:v>
                      </c:pt>
                      <c:pt idx="1272">
                        <c:v>1.5</c:v>
                      </c:pt>
                      <c:pt idx="1273">
                        <c:v>1.5</c:v>
                      </c:pt>
                      <c:pt idx="1274">
                        <c:v>1.5</c:v>
                      </c:pt>
                      <c:pt idx="1275">
                        <c:v>1.5</c:v>
                      </c:pt>
                      <c:pt idx="1276">
                        <c:v>1.5</c:v>
                      </c:pt>
                      <c:pt idx="1277">
                        <c:v>1.5</c:v>
                      </c:pt>
                      <c:pt idx="1278">
                        <c:v>1.5</c:v>
                      </c:pt>
                      <c:pt idx="1279">
                        <c:v>1.5</c:v>
                      </c:pt>
                      <c:pt idx="1280">
                        <c:v>1.5</c:v>
                      </c:pt>
                      <c:pt idx="1281">
                        <c:v>1.5</c:v>
                      </c:pt>
                      <c:pt idx="1282">
                        <c:v>1.5</c:v>
                      </c:pt>
                      <c:pt idx="1283">
                        <c:v>1.5</c:v>
                      </c:pt>
                      <c:pt idx="1284">
                        <c:v>1.5</c:v>
                      </c:pt>
                      <c:pt idx="1285">
                        <c:v>1.5</c:v>
                      </c:pt>
                      <c:pt idx="1286">
                        <c:v>1.5</c:v>
                      </c:pt>
                      <c:pt idx="1287">
                        <c:v>1.48</c:v>
                      </c:pt>
                      <c:pt idx="1288">
                        <c:v>1.48</c:v>
                      </c:pt>
                      <c:pt idx="1289">
                        <c:v>1.48</c:v>
                      </c:pt>
                      <c:pt idx="1290">
                        <c:v>1.48</c:v>
                      </c:pt>
                      <c:pt idx="1291">
                        <c:v>1.48</c:v>
                      </c:pt>
                      <c:pt idx="1292">
                        <c:v>1.48</c:v>
                      </c:pt>
                      <c:pt idx="1293">
                        <c:v>1.48</c:v>
                      </c:pt>
                      <c:pt idx="1294">
                        <c:v>1.48</c:v>
                      </c:pt>
                      <c:pt idx="1295">
                        <c:v>1.46</c:v>
                      </c:pt>
                      <c:pt idx="1296">
                        <c:v>1.46</c:v>
                      </c:pt>
                      <c:pt idx="1297">
                        <c:v>1.46</c:v>
                      </c:pt>
                      <c:pt idx="1298">
                        <c:v>1.46</c:v>
                      </c:pt>
                      <c:pt idx="1299">
                        <c:v>1.46</c:v>
                      </c:pt>
                      <c:pt idx="1300">
                        <c:v>1.46</c:v>
                      </c:pt>
                      <c:pt idx="1301">
                        <c:v>1.44</c:v>
                      </c:pt>
                      <c:pt idx="1302">
                        <c:v>1.44</c:v>
                      </c:pt>
                      <c:pt idx="1303">
                        <c:v>1.44</c:v>
                      </c:pt>
                      <c:pt idx="1304">
                        <c:v>1.44</c:v>
                      </c:pt>
                      <c:pt idx="1305">
                        <c:v>1.44</c:v>
                      </c:pt>
                      <c:pt idx="1306">
                        <c:v>1.44</c:v>
                      </c:pt>
                      <c:pt idx="1307">
                        <c:v>1.42</c:v>
                      </c:pt>
                      <c:pt idx="1308">
                        <c:v>1.42</c:v>
                      </c:pt>
                      <c:pt idx="1309">
                        <c:v>1.42</c:v>
                      </c:pt>
                      <c:pt idx="1310">
                        <c:v>1.42</c:v>
                      </c:pt>
                      <c:pt idx="1311">
                        <c:v>1.42</c:v>
                      </c:pt>
                      <c:pt idx="1312">
                        <c:v>1.42</c:v>
                      </c:pt>
                      <c:pt idx="1313">
                        <c:v>1.42</c:v>
                      </c:pt>
                      <c:pt idx="1314">
                        <c:v>1.42</c:v>
                      </c:pt>
                      <c:pt idx="1315">
                        <c:v>1.42</c:v>
                      </c:pt>
                      <c:pt idx="1316">
                        <c:v>1.4</c:v>
                      </c:pt>
                      <c:pt idx="1317">
                        <c:v>1.4</c:v>
                      </c:pt>
                      <c:pt idx="1318">
                        <c:v>1.4</c:v>
                      </c:pt>
                      <c:pt idx="1319">
                        <c:v>1.4</c:v>
                      </c:pt>
                      <c:pt idx="1320">
                        <c:v>1.4</c:v>
                      </c:pt>
                      <c:pt idx="1321">
                        <c:v>1.4</c:v>
                      </c:pt>
                      <c:pt idx="1322">
                        <c:v>1.4</c:v>
                      </c:pt>
                      <c:pt idx="1323">
                        <c:v>1.4</c:v>
                      </c:pt>
                      <c:pt idx="1324">
                        <c:v>1.4</c:v>
                      </c:pt>
                      <c:pt idx="1325">
                        <c:v>1.4</c:v>
                      </c:pt>
                      <c:pt idx="1326">
                        <c:v>1.4</c:v>
                      </c:pt>
                      <c:pt idx="1327">
                        <c:v>1.4</c:v>
                      </c:pt>
                      <c:pt idx="1328">
                        <c:v>1.4</c:v>
                      </c:pt>
                      <c:pt idx="1329">
                        <c:v>1.4</c:v>
                      </c:pt>
                      <c:pt idx="1330">
                        <c:v>1.4</c:v>
                      </c:pt>
                      <c:pt idx="1331">
                        <c:v>1.38</c:v>
                      </c:pt>
                      <c:pt idx="1332">
                        <c:v>1.38</c:v>
                      </c:pt>
                      <c:pt idx="1333">
                        <c:v>1.38</c:v>
                      </c:pt>
                      <c:pt idx="1334">
                        <c:v>1.38</c:v>
                      </c:pt>
                      <c:pt idx="1335">
                        <c:v>1.38</c:v>
                      </c:pt>
                      <c:pt idx="1336">
                        <c:v>1.38</c:v>
                      </c:pt>
                      <c:pt idx="1337">
                        <c:v>1.38</c:v>
                      </c:pt>
                      <c:pt idx="1338">
                        <c:v>1.38</c:v>
                      </c:pt>
                      <c:pt idx="1339">
                        <c:v>1.38</c:v>
                      </c:pt>
                      <c:pt idx="1340">
                        <c:v>1.38</c:v>
                      </c:pt>
                      <c:pt idx="1341">
                        <c:v>1.38</c:v>
                      </c:pt>
                      <c:pt idx="1342">
                        <c:v>1.38</c:v>
                      </c:pt>
                      <c:pt idx="1343">
                        <c:v>1.38</c:v>
                      </c:pt>
                      <c:pt idx="1344">
                        <c:v>1.38</c:v>
                      </c:pt>
                      <c:pt idx="1345">
                        <c:v>1.38</c:v>
                      </c:pt>
                      <c:pt idx="1346">
                        <c:v>1.38</c:v>
                      </c:pt>
                      <c:pt idx="1347">
                        <c:v>1.38</c:v>
                      </c:pt>
                      <c:pt idx="1348">
                        <c:v>1.38</c:v>
                      </c:pt>
                      <c:pt idx="1349">
                        <c:v>1.38</c:v>
                      </c:pt>
                      <c:pt idx="1350">
                        <c:v>1.4</c:v>
                      </c:pt>
                      <c:pt idx="1351">
                        <c:v>1.4</c:v>
                      </c:pt>
                      <c:pt idx="1352">
                        <c:v>1.4</c:v>
                      </c:pt>
                      <c:pt idx="1353">
                        <c:v>1.4</c:v>
                      </c:pt>
                      <c:pt idx="1354">
                        <c:v>1.4</c:v>
                      </c:pt>
                      <c:pt idx="1355">
                        <c:v>1.4</c:v>
                      </c:pt>
                      <c:pt idx="1356">
                        <c:v>1.4</c:v>
                      </c:pt>
                      <c:pt idx="1357">
                        <c:v>1.4</c:v>
                      </c:pt>
                      <c:pt idx="1358">
                        <c:v>1.4</c:v>
                      </c:pt>
                      <c:pt idx="1359">
                        <c:v>1.4</c:v>
                      </c:pt>
                      <c:pt idx="1360">
                        <c:v>1.4</c:v>
                      </c:pt>
                      <c:pt idx="1361">
                        <c:v>1.4</c:v>
                      </c:pt>
                      <c:pt idx="1362">
                        <c:v>1.4</c:v>
                      </c:pt>
                      <c:pt idx="1363">
                        <c:v>1.4</c:v>
                      </c:pt>
                      <c:pt idx="1364">
                        <c:v>1.4</c:v>
                      </c:pt>
                      <c:pt idx="1365">
                        <c:v>1.4</c:v>
                      </c:pt>
                      <c:pt idx="1366">
                        <c:v>1.4</c:v>
                      </c:pt>
                      <c:pt idx="1367">
                        <c:v>1.4</c:v>
                      </c:pt>
                      <c:pt idx="1368">
                        <c:v>1.4</c:v>
                      </c:pt>
                      <c:pt idx="1369">
                        <c:v>1.4</c:v>
                      </c:pt>
                      <c:pt idx="1370">
                        <c:v>1.4</c:v>
                      </c:pt>
                      <c:pt idx="1371">
                        <c:v>1.4</c:v>
                      </c:pt>
                      <c:pt idx="1372">
                        <c:v>1.4</c:v>
                      </c:pt>
                      <c:pt idx="1373">
                        <c:v>1.4</c:v>
                      </c:pt>
                      <c:pt idx="1374">
                        <c:v>1.4</c:v>
                      </c:pt>
                      <c:pt idx="1375">
                        <c:v>1.4</c:v>
                      </c:pt>
                      <c:pt idx="1376">
                        <c:v>1.4</c:v>
                      </c:pt>
                      <c:pt idx="1377">
                        <c:v>1.4</c:v>
                      </c:pt>
                      <c:pt idx="1378">
                        <c:v>1.4</c:v>
                      </c:pt>
                      <c:pt idx="1379">
                        <c:v>1.4</c:v>
                      </c:pt>
                      <c:pt idx="1380">
                        <c:v>1.4</c:v>
                      </c:pt>
                      <c:pt idx="1381">
                        <c:v>1.4</c:v>
                      </c:pt>
                      <c:pt idx="1382">
                        <c:v>1.4</c:v>
                      </c:pt>
                      <c:pt idx="1383">
                        <c:v>1.4</c:v>
                      </c:pt>
                      <c:pt idx="1384">
                        <c:v>1.4</c:v>
                      </c:pt>
                      <c:pt idx="1385">
                        <c:v>1.4</c:v>
                      </c:pt>
                      <c:pt idx="1386">
                        <c:v>1.38</c:v>
                      </c:pt>
                      <c:pt idx="1387">
                        <c:v>1.38</c:v>
                      </c:pt>
                      <c:pt idx="1388">
                        <c:v>1.38</c:v>
                      </c:pt>
                      <c:pt idx="1389">
                        <c:v>1.38</c:v>
                      </c:pt>
                      <c:pt idx="1390">
                        <c:v>1.38</c:v>
                      </c:pt>
                      <c:pt idx="1391">
                        <c:v>1.38</c:v>
                      </c:pt>
                      <c:pt idx="1392">
                        <c:v>1.38</c:v>
                      </c:pt>
                      <c:pt idx="1393">
                        <c:v>1.38</c:v>
                      </c:pt>
                      <c:pt idx="1394">
                        <c:v>1.38</c:v>
                      </c:pt>
                      <c:pt idx="1395">
                        <c:v>1.36</c:v>
                      </c:pt>
                      <c:pt idx="1396">
                        <c:v>1.36</c:v>
                      </c:pt>
                      <c:pt idx="1397">
                        <c:v>1.36</c:v>
                      </c:pt>
                      <c:pt idx="1398">
                        <c:v>1.36</c:v>
                      </c:pt>
                      <c:pt idx="1399">
                        <c:v>1.34</c:v>
                      </c:pt>
                      <c:pt idx="1400">
                        <c:v>1.34</c:v>
                      </c:pt>
                      <c:pt idx="1401">
                        <c:v>1.34</c:v>
                      </c:pt>
                      <c:pt idx="1402">
                        <c:v>1.34</c:v>
                      </c:pt>
                      <c:pt idx="1403">
                        <c:v>1.34</c:v>
                      </c:pt>
                      <c:pt idx="1404">
                        <c:v>1.32</c:v>
                      </c:pt>
                      <c:pt idx="1405">
                        <c:v>1.32</c:v>
                      </c:pt>
                      <c:pt idx="1406">
                        <c:v>1.32</c:v>
                      </c:pt>
                      <c:pt idx="1407">
                        <c:v>1.32</c:v>
                      </c:pt>
                      <c:pt idx="1408">
                        <c:v>1.3</c:v>
                      </c:pt>
                      <c:pt idx="1409">
                        <c:v>1.3</c:v>
                      </c:pt>
                      <c:pt idx="1410">
                        <c:v>1.3</c:v>
                      </c:pt>
                      <c:pt idx="1411">
                        <c:v>1.3</c:v>
                      </c:pt>
                      <c:pt idx="1412">
                        <c:v>1.28</c:v>
                      </c:pt>
                      <c:pt idx="1413">
                        <c:v>1.28</c:v>
                      </c:pt>
                      <c:pt idx="1414">
                        <c:v>1.28</c:v>
                      </c:pt>
                      <c:pt idx="1415">
                        <c:v>1.26</c:v>
                      </c:pt>
                      <c:pt idx="1416">
                        <c:v>1.26</c:v>
                      </c:pt>
                      <c:pt idx="1417">
                        <c:v>1.26</c:v>
                      </c:pt>
                      <c:pt idx="1418">
                        <c:v>1.26</c:v>
                      </c:pt>
                      <c:pt idx="1419">
                        <c:v>1.24</c:v>
                      </c:pt>
                      <c:pt idx="1420">
                        <c:v>1.24</c:v>
                      </c:pt>
                      <c:pt idx="1421">
                        <c:v>1.24</c:v>
                      </c:pt>
                      <c:pt idx="1422">
                        <c:v>1.24</c:v>
                      </c:pt>
                      <c:pt idx="1423">
                        <c:v>1.22</c:v>
                      </c:pt>
                      <c:pt idx="1424">
                        <c:v>1.22</c:v>
                      </c:pt>
                      <c:pt idx="1425">
                        <c:v>1.22</c:v>
                      </c:pt>
                      <c:pt idx="1426">
                        <c:v>1.2</c:v>
                      </c:pt>
                      <c:pt idx="1427">
                        <c:v>1.2</c:v>
                      </c:pt>
                      <c:pt idx="1428">
                        <c:v>1.18</c:v>
                      </c:pt>
                      <c:pt idx="1429">
                        <c:v>1.18</c:v>
                      </c:pt>
                      <c:pt idx="1430">
                        <c:v>1.18</c:v>
                      </c:pt>
                      <c:pt idx="1431">
                        <c:v>1.18</c:v>
                      </c:pt>
                      <c:pt idx="1432">
                        <c:v>1.1599999999999999</c:v>
                      </c:pt>
                      <c:pt idx="1433">
                        <c:v>1.1599999999999999</c:v>
                      </c:pt>
                      <c:pt idx="1434">
                        <c:v>1.1399999999999999</c:v>
                      </c:pt>
                      <c:pt idx="1435">
                        <c:v>1.1399999999999999</c:v>
                      </c:pt>
                      <c:pt idx="1436">
                        <c:v>1.1200000000000001</c:v>
                      </c:pt>
                      <c:pt idx="1437">
                        <c:v>1.1200000000000001</c:v>
                      </c:pt>
                      <c:pt idx="1438">
                        <c:v>1.1200000000000001</c:v>
                      </c:pt>
                      <c:pt idx="1439">
                        <c:v>1.1200000000000001</c:v>
                      </c:pt>
                      <c:pt idx="1440">
                        <c:v>1.1000000000000001</c:v>
                      </c:pt>
                      <c:pt idx="1441">
                        <c:v>1.1000000000000001</c:v>
                      </c:pt>
                      <c:pt idx="1442">
                        <c:v>1.08</c:v>
                      </c:pt>
                      <c:pt idx="1443">
                        <c:v>1.08</c:v>
                      </c:pt>
                      <c:pt idx="1444">
                        <c:v>1.06</c:v>
                      </c:pt>
                      <c:pt idx="1445">
                        <c:v>1.06</c:v>
                      </c:pt>
                      <c:pt idx="1446">
                        <c:v>1.06</c:v>
                      </c:pt>
                      <c:pt idx="1447">
                        <c:v>1.04</c:v>
                      </c:pt>
                      <c:pt idx="1448">
                        <c:v>1.04</c:v>
                      </c:pt>
                      <c:pt idx="1449">
                        <c:v>1.04</c:v>
                      </c:pt>
                      <c:pt idx="1450">
                        <c:v>1.02</c:v>
                      </c:pt>
                      <c:pt idx="1451">
                        <c:v>1.02</c:v>
                      </c:pt>
                      <c:pt idx="1452">
                        <c:v>1.02</c:v>
                      </c:pt>
                      <c:pt idx="1453">
                        <c:v>1</c:v>
                      </c:pt>
                      <c:pt idx="1454">
                        <c:v>1</c:v>
                      </c:pt>
                      <c:pt idx="1455">
                        <c:v>0.98</c:v>
                      </c:pt>
                      <c:pt idx="1456">
                        <c:v>0.98</c:v>
                      </c:pt>
                      <c:pt idx="1457">
                        <c:v>0.98</c:v>
                      </c:pt>
                      <c:pt idx="1458">
                        <c:v>0.98</c:v>
                      </c:pt>
                      <c:pt idx="1459">
                        <c:v>0.96</c:v>
                      </c:pt>
                      <c:pt idx="1460">
                        <c:v>0.96</c:v>
                      </c:pt>
                      <c:pt idx="1461">
                        <c:v>0.94</c:v>
                      </c:pt>
                      <c:pt idx="1462">
                        <c:v>0.94</c:v>
                      </c:pt>
                      <c:pt idx="1463">
                        <c:v>0.92</c:v>
                      </c:pt>
                      <c:pt idx="1464">
                        <c:v>0.92</c:v>
                      </c:pt>
                      <c:pt idx="1465">
                        <c:v>0.92</c:v>
                      </c:pt>
                      <c:pt idx="1466">
                        <c:v>0.92</c:v>
                      </c:pt>
                      <c:pt idx="1467">
                        <c:v>0.9</c:v>
                      </c:pt>
                      <c:pt idx="1468">
                        <c:v>0.9</c:v>
                      </c:pt>
                      <c:pt idx="1469">
                        <c:v>0.88</c:v>
                      </c:pt>
                      <c:pt idx="1470">
                        <c:v>0.88</c:v>
                      </c:pt>
                      <c:pt idx="1471">
                        <c:v>0.86</c:v>
                      </c:pt>
                      <c:pt idx="1472">
                        <c:v>0.86</c:v>
                      </c:pt>
                      <c:pt idx="1473">
                        <c:v>0.84</c:v>
                      </c:pt>
                      <c:pt idx="1474">
                        <c:v>0.84</c:v>
                      </c:pt>
                      <c:pt idx="1475">
                        <c:v>0.84</c:v>
                      </c:pt>
                      <c:pt idx="1476">
                        <c:v>0.82</c:v>
                      </c:pt>
                      <c:pt idx="1477">
                        <c:v>0.82</c:v>
                      </c:pt>
                      <c:pt idx="1478">
                        <c:v>0.82</c:v>
                      </c:pt>
                      <c:pt idx="1479">
                        <c:v>0.8</c:v>
                      </c:pt>
                      <c:pt idx="1480">
                        <c:v>0.8</c:v>
                      </c:pt>
                      <c:pt idx="1481">
                        <c:v>0.78</c:v>
                      </c:pt>
                      <c:pt idx="1482">
                        <c:v>0.78</c:v>
                      </c:pt>
                      <c:pt idx="1483">
                        <c:v>0.78</c:v>
                      </c:pt>
                      <c:pt idx="1484">
                        <c:v>0.76</c:v>
                      </c:pt>
                      <c:pt idx="1485">
                        <c:v>0.76</c:v>
                      </c:pt>
                      <c:pt idx="1486">
                        <c:v>0.76</c:v>
                      </c:pt>
                      <c:pt idx="1487">
                        <c:v>0.76</c:v>
                      </c:pt>
                      <c:pt idx="1488">
                        <c:v>0.74</c:v>
                      </c:pt>
                      <c:pt idx="1489">
                        <c:v>0.74</c:v>
                      </c:pt>
                      <c:pt idx="1490">
                        <c:v>0.72</c:v>
                      </c:pt>
                      <c:pt idx="1491">
                        <c:v>0.72</c:v>
                      </c:pt>
                      <c:pt idx="1492">
                        <c:v>0.72</c:v>
                      </c:pt>
                      <c:pt idx="1493">
                        <c:v>0.7</c:v>
                      </c:pt>
                      <c:pt idx="1494">
                        <c:v>0.7</c:v>
                      </c:pt>
                      <c:pt idx="1495">
                        <c:v>0.7</c:v>
                      </c:pt>
                      <c:pt idx="1496">
                        <c:v>0.68</c:v>
                      </c:pt>
                      <c:pt idx="1497">
                        <c:v>0.68</c:v>
                      </c:pt>
                      <c:pt idx="1498">
                        <c:v>0.68</c:v>
                      </c:pt>
                      <c:pt idx="1499">
                        <c:v>0.66</c:v>
                      </c:pt>
                      <c:pt idx="1500">
                        <c:v>0.66</c:v>
                      </c:pt>
                      <c:pt idx="1501">
                        <c:v>0.64</c:v>
                      </c:pt>
                      <c:pt idx="1502">
                        <c:v>0.64</c:v>
                      </c:pt>
                      <c:pt idx="1503">
                        <c:v>0.62</c:v>
                      </c:pt>
                      <c:pt idx="1504">
                        <c:v>0.62</c:v>
                      </c:pt>
                      <c:pt idx="1505">
                        <c:v>0.62</c:v>
                      </c:pt>
                      <c:pt idx="1506">
                        <c:v>0.6</c:v>
                      </c:pt>
                      <c:pt idx="1507">
                        <c:v>0.6</c:v>
                      </c:pt>
                      <c:pt idx="1508">
                        <c:v>0.6</c:v>
                      </c:pt>
                      <c:pt idx="1509">
                        <c:v>0.57999999999999996</c:v>
                      </c:pt>
                      <c:pt idx="1510">
                        <c:v>0.57999999999999996</c:v>
                      </c:pt>
                      <c:pt idx="1511">
                        <c:v>0.56000000000000005</c:v>
                      </c:pt>
                      <c:pt idx="1512">
                        <c:v>0.56000000000000005</c:v>
                      </c:pt>
                      <c:pt idx="1513">
                        <c:v>0.56000000000000005</c:v>
                      </c:pt>
                      <c:pt idx="1514">
                        <c:v>0.56000000000000005</c:v>
                      </c:pt>
                      <c:pt idx="1515">
                        <c:v>0.54</c:v>
                      </c:pt>
                      <c:pt idx="1516">
                        <c:v>0.54</c:v>
                      </c:pt>
                      <c:pt idx="1517">
                        <c:v>0.54</c:v>
                      </c:pt>
                      <c:pt idx="1518">
                        <c:v>0.52</c:v>
                      </c:pt>
                      <c:pt idx="1519">
                        <c:v>0.52</c:v>
                      </c:pt>
                      <c:pt idx="1520">
                        <c:v>0.52</c:v>
                      </c:pt>
                      <c:pt idx="1521">
                        <c:v>0.5</c:v>
                      </c:pt>
                      <c:pt idx="1522">
                        <c:v>0.5</c:v>
                      </c:pt>
                      <c:pt idx="1523">
                        <c:v>0.5</c:v>
                      </c:pt>
                      <c:pt idx="1524">
                        <c:v>0.5</c:v>
                      </c:pt>
                      <c:pt idx="1525">
                        <c:v>0.48</c:v>
                      </c:pt>
                      <c:pt idx="1526">
                        <c:v>0.48</c:v>
                      </c:pt>
                      <c:pt idx="1527">
                        <c:v>0.48</c:v>
                      </c:pt>
                      <c:pt idx="1528">
                        <c:v>0.46</c:v>
                      </c:pt>
                      <c:pt idx="1529">
                        <c:v>0.46</c:v>
                      </c:pt>
                      <c:pt idx="1530">
                        <c:v>0.44</c:v>
                      </c:pt>
                      <c:pt idx="1531">
                        <c:v>0.44</c:v>
                      </c:pt>
                      <c:pt idx="1532">
                        <c:v>0.44</c:v>
                      </c:pt>
                      <c:pt idx="1533">
                        <c:v>0.44</c:v>
                      </c:pt>
                      <c:pt idx="1534">
                        <c:v>0.42</c:v>
                      </c:pt>
                      <c:pt idx="1535">
                        <c:v>0.42</c:v>
                      </c:pt>
                      <c:pt idx="1536">
                        <c:v>0.4</c:v>
                      </c:pt>
                      <c:pt idx="1537">
                        <c:v>0.4</c:v>
                      </c:pt>
                      <c:pt idx="1538">
                        <c:v>0.4</c:v>
                      </c:pt>
                      <c:pt idx="1539">
                        <c:v>0.38</c:v>
                      </c:pt>
                      <c:pt idx="1540">
                        <c:v>0.38</c:v>
                      </c:pt>
                      <c:pt idx="1541">
                        <c:v>0.36</c:v>
                      </c:pt>
                      <c:pt idx="1542">
                        <c:v>0.36</c:v>
                      </c:pt>
                      <c:pt idx="1543">
                        <c:v>0.36</c:v>
                      </c:pt>
                      <c:pt idx="1544">
                        <c:v>0.36</c:v>
                      </c:pt>
                      <c:pt idx="1545">
                        <c:v>0.34</c:v>
                      </c:pt>
                      <c:pt idx="1546">
                        <c:v>0.34</c:v>
                      </c:pt>
                      <c:pt idx="1547">
                        <c:v>0.34</c:v>
                      </c:pt>
                      <c:pt idx="1548">
                        <c:v>0.32</c:v>
                      </c:pt>
                      <c:pt idx="1549">
                        <c:v>0.32</c:v>
                      </c:pt>
                      <c:pt idx="1550">
                        <c:v>0.3</c:v>
                      </c:pt>
                      <c:pt idx="1551">
                        <c:v>0.3</c:v>
                      </c:pt>
                      <c:pt idx="1552">
                        <c:v>0.3</c:v>
                      </c:pt>
                      <c:pt idx="1553">
                        <c:v>0.3</c:v>
                      </c:pt>
                      <c:pt idx="1554">
                        <c:v>0.28000000000000003</c:v>
                      </c:pt>
                      <c:pt idx="1555">
                        <c:v>0.28000000000000003</c:v>
                      </c:pt>
                      <c:pt idx="1556">
                        <c:v>0.28000000000000003</c:v>
                      </c:pt>
                      <c:pt idx="1557">
                        <c:v>0.26</c:v>
                      </c:pt>
                      <c:pt idx="1558">
                        <c:v>0.26</c:v>
                      </c:pt>
                      <c:pt idx="1559">
                        <c:v>0.26</c:v>
                      </c:pt>
                      <c:pt idx="1560">
                        <c:v>0.24</c:v>
                      </c:pt>
                      <c:pt idx="1561">
                        <c:v>0.24</c:v>
                      </c:pt>
                      <c:pt idx="1562">
                        <c:v>0.24</c:v>
                      </c:pt>
                      <c:pt idx="1563">
                        <c:v>0.24</c:v>
                      </c:pt>
                      <c:pt idx="1564">
                        <c:v>0.22</c:v>
                      </c:pt>
                      <c:pt idx="1565">
                        <c:v>0.22</c:v>
                      </c:pt>
                      <c:pt idx="1566">
                        <c:v>0.22</c:v>
                      </c:pt>
                      <c:pt idx="1567">
                        <c:v>0.2</c:v>
                      </c:pt>
                      <c:pt idx="1568">
                        <c:v>0.2</c:v>
                      </c:pt>
                      <c:pt idx="1569">
                        <c:v>0.2</c:v>
                      </c:pt>
                      <c:pt idx="1570">
                        <c:v>0.2</c:v>
                      </c:pt>
                      <c:pt idx="1571">
                        <c:v>0.2</c:v>
                      </c:pt>
                      <c:pt idx="1572">
                        <c:v>0.18</c:v>
                      </c:pt>
                      <c:pt idx="1573">
                        <c:v>0.18</c:v>
                      </c:pt>
                      <c:pt idx="1574">
                        <c:v>0.18</c:v>
                      </c:pt>
                      <c:pt idx="1575">
                        <c:v>0.16</c:v>
                      </c:pt>
                      <c:pt idx="1576">
                        <c:v>0.16</c:v>
                      </c:pt>
                      <c:pt idx="1577">
                        <c:v>0.16</c:v>
                      </c:pt>
                      <c:pt idx="1578">
                        <c:v>0.16</c:v>
                      </c:pt>
                      <c:pt idx="1579">
                        <c:v>0.16</c:v>
                      </c:pt>
                      <c:pt idx="1580">
                        <c:v>0.14000000000000001</c:v>
                      </c:pt>
                      <c:pt idx="1581">
                        <c:v>0.14000000000000001</c:v>
                      </c:pt>
                      <c:pt idx="1582">
                        <c:v>0.14000000000000001</c:v>
                      </c:pt>
                      <c:pt idx="1583">
                        <c:v>0.14000000000000001</c:v>
                      </c:pt>
                      <c:pt idx="1584">
                        <c:v>0.14000000000000001</c:v>
                      </c:pt>
                      <c:pt idx="1585">
                        <c:v>0.12</c:v>
                      </c:pt>
                      <c:pt idx="1586">
                        <c:v>0.12</c:v>
                      </c:pt>
                      <c:pt idx="1587">
                        <c:v>0.12</c:v>
                      </c:pt>
                      <c:pt idx="1588">
                        <c:v>0.12</c:v>
                      </c:pt>
                      <c:pt idx="1589">
                        <c:v>0.12</c:v>
                      </c:pt>
                      <c:pt idx="1590">
                        <c:v>0.12</c:v>
                      </c:pt>
                      <c:pt idx="1591">
                        <c:v>0.12</c:v>
                      </c:pt>
                      <c:pt idx="1592">
                        <c:v>0.12</c:v>
                      </c:pt>
                      <c:pt idx="1593">
                        <c:v>0.12</c:v>
                      </c:pt>
                      <c:pt idx="1594">
                        <c:v>0.1</c:v>
                      </c:pt>
                      <c:pt idx="1595">
                        <c:v>0.1</c:v>
                      </c:pt>
                      <c:pt idx="1596">
                        <c:v>0.1</c:v>
                      </c:pt>
                      <c:pt idx="1597">
                        <c:v>0.1</c:v>
                      </c:pt>
                      <c:pt idx="1598">
                        <c:v>0.1</c:v>
                      </c:pt>
                      <c:pt idx="1599">
                        <c:v>0.1</c:v>
                      </c:pt>
                      <c:pt idx="1600">
                        <c:v>0.1</c:v>
                      </c:pt>
                      <c:pt idx="1601">
                        <c:v>0.1</c:v>
                      </c:pt>
                      <c:pt idx="1602">
                        <c:v>0.1</c:v>
                      </c:pt>
                      <c:pt idx="1603">
                        <c:v>0.1</c:v>
                      </c:pt>
                      <c:pt idx="1604">
                        <c:v>0.08</c:v>
                      </c:pt>
                      <c:pt idx="1605">
                        <c:v>0.08</c:v>
                      </c:pt>
                      <c:pt idx="1606">
                        <c:v>0.08</c:v>
                      </c:pt>
                      <c:pt idx="1607">
                        <c:v>0.08</c:v>
                      </c:pt>
                      <c:pt idx="1608">
                        <c:v>0.08</c:v>
                      </c:pt>
                      <c:pt idx="1609">
                        <c:v>0.08</c:v>
                      </c:pt>
                      <c:pt idx="1610">
                        <c:v>0.08</c:v>
                      </c:pt>
                      <c:pt idx="1611">
                        <c:v>0.08</c:v>
                      </c:pt>
                      <c:pt idx="1612">
                        <c:v>0.08</c:v>
                      </c:pt>
                      <c:pt idx="1613">
                        <c:v>0.08</c:v>
                      </c:pt>
                      <c:pt idx="1614">
                        <c:v>0.08</c:v>
                      </c:pt>
                      <c:pt idx="1615">
                        <c:v>0.06</c:v>
                      </c:pt>
                      <c:pt idx="1616">
                        <c:v>0.06</c:v>
                      </c:pt>
                      <c:pt idx="1617">
                        <c:v>0.06</c:v>
                      </c:pt>
                      <c:pt idx="1618">
                        <c:v>0.06</c:v>
                      </c:pt>
                      <c:pt idx="1619">
                        <c:v>0.06</c:v>
                      </c:pt>
                      <c:pt idx="1620">
                        <c:v>0.06</c:v>
                      </c:pt>
                      <c:pt idx="1621">
                        <c:v>0.06</c:v>
                      </c:pt>
                      <c:pt idx="1622">
                        <c:v>0.06</c:v>
                      </c:pt>
                      <c:pt idx="1623">
                        <c:v>0.06</c:v>
                      </c:pt>
                      <c:pt idx="1624">
                        <c:v>0.06</c:v>
                      </c:pt>
                      <c:pt idx="1625">
                        <c:v>0.06</c:v>
                      </c:pt>
                      <c:pt idx="1626">
                        <c:v>0.06</c:v>
                      </c:pt>
                      <c:pt idx="1627">
                        <c:v>0.06</c:v>
                      </c:pt>
                      <c:pt idx="1628">
                        <c:v>0.06</c:v>
                      </c:pt>
                      <c:pt idx="1629">
                        <c:v>0.06</c:v>
                      </c:pt>
                      <c:pt idx="1630">
                        <c:v>0.06</c:v>
                      </c:pt>
                      <c:pt idx="1631">
                        <c:v>0.06</c:v>
                      </c:pt>
                      <c:pt idx="1632">
                        <c:v>0.06</c:v>
                      </c:pt>
                      <c:pt idx="1633">
                        <c:v>0.06</c:v>
                      </c:pt>
                      <c:pt idx="1634">
                        <c:v>0.06</c:v>
                      </c:pt>
                      <c:pt idx="1635">
                        <c:v>0.06</c:v>
                      </c:pt>
                      <c:pt idx="1636">
                        <c:v>0.06</c:v>
                      </c:pt>
                      <c:pt idx="1637">
                        <c:v>0.06</c:v>
                      </c:pt>
                      <c:pt idx="1638">
                        <c:v>0.04</c:v>
                      </c:pt>
                      <c:pt idx="1639">
                        <c:v>0.04</c:v>
                      </c:pt>
                      <c:pt idx="1640">
                        <c:v>0.04</c:v>
                      </c:pt>
                      <c:pt idx="1641">
                        <c:v>0.04</c:v>
                      </c:pt>
                      <c:pt idx="1642">
                        <c:v>0.04</c:v>
                      </c:pt>
                      <c:pt idx="1643">
                        <c:v>0.04</c:v>
                      </c:pt>
                      <c:pt idx="1644">
                        <c:v>0.02</c:v>
                      </c:pt>
                      <c:pt idx="1645">
                        <c:v>0.02</c:v>
                      </c:pt>
                      <c:pt idx="1646">
                        <c:v>0.02</c:v>
                      </c:pt>
                      <c:pt idx="1647">
                        <c:v>0.02</c:v>
                      </c:pt>
                      <c:pt idx="1648">
                        <c:v>0.02</c:v>
                      </c:pt>
                      <c:pt idx="1649">
                        <c:v>0.02</c:v>
                      </c:pt>
                      <c:pt idx="1650">
                        <c:v>0.02</c:v>
                      </c:pt>
                      <c:pt idx="1651">
                        <c:v>0.02</c:v>
                      </c:pt>
                      <c:pt idx="1652">
                        <c:v>0.02</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02</c:v>
                      </c:pt>
                      <c:pt idx="1666">
                        <c:v>-0.02</c:v>
                      </c:pt>
                      <c:pt idx="1667">
                        <c:v>-0.02</c:v>
                      </c:pt>
                      <c:pt idx="1668">
                        <c:v>-0.02</c:v>
                      </c:pt>
                      <c:pt idx="1669">
                        <c:v>-0.02</c:v>
                      </c:pt>
                      <c:pt idx="1670">
                        <c:v>-0.04</c:v>
                      </c:pt>
                      <c:pt idx="1671">
                        <c:v>-0.04</c:v>
                      </c:pt>
                      <c:pt idx="1672">
                        <c:v>-0.04</c:v>
                      </c:pt>
                      <c:pt idx="1673">
                        <c:v>-0.04</c:v>
                      </c:pt>
                      <c:pt idx="1674">
                        <c:v>-0.04</c:v>
                      </c:pt>
                      <c:pt idx="1675">
                        <c:v>-0.04</c:v>
                      </c:pt>
                      <c:pt idx="1676">
                        <c:v>-0.06</c:v>
                      </c:pt>
                      <c:pt idx="1677">
                        <c:v>-0.06</c:v>
                      </c:pt>
                      <c:pt idx="1678">
                        <c:v>-0.06</c:v>
                      </c:pt>
                      <c:pt idx="1679">
                        <c:v>-0.06</c:v>
                      </c:pt>
                      <c:pt idx="1680">
                        <c:v>-0.06</c:v>
                      </c:pt>
                      <c:pt idx="1681">
                        <c:v>-0.08</c:v>
                      </c:pt>
                      <c:pt idx="1682">
                        <c:v>-0.08</c:v>
                      </c:pt>
                      <c:pt idx="1683">
                        <c:v>-0.08</c:v>
                      </c:pt>
                      <c:pt idx="1684">
                        <c:v>-0.08</c:v>
                      </c:pt>
                      <c:pt idx="1685">
                        <c:v>-0.08</c:v>
                      </c:pt>
                      <c:pt idx="1686">
                        <c:v>-0.08</c:v>
                      </c:pt>
                      <c:pt idx="1687">
                        <c:v>-0.08</c:v>
                      </c:pt>
                      <c:pt idx="1688">
                        <c:v>-0.08</c:v>
                      </c:pt>
                      <c:pt idx="1689">
                        <c:v>-0.08</c:v>
                      </c:pt>
                      <c:pt idx="1690">
                        <c:v>-0.08</c:v>
                      </c:pt>
                      <c:pt idx="1691">
                        <c:v>-0.08</c:v>
                      </c:pt>
                      <c:pt idx="1692">
                        <c:v>-0.08</c:v>
                      </c:pt>
                      <c:pt idx="1693">
                        <c:v>-0.08</c:v>
                      </c:pt>
                      <c:pt idx="1694">
                        <c:v>-0.08</c:v>
                      </c:pt>
                      <c:pt idx="1695">
                        <c:v>-0.08</c:v>
                      </c:pt>
                      <c:pt idx="1696">
                        <c:v>-0.08</c:v>
                      </c:pt>
                      <c:pt idx="1697">
                        <c:v>-0.08</c:v>
                      </c:pt>
                      <c:pt idx="1698">
                        <c:v>-0.08</c:v>
                      </c:pt>
                      <c:pt idx="1699">
                        <c:v>-0.08</c:v>
                      </c:pt>
                      <c:pt idx="1700">
                        <c:v>-0.1</c:v>
                      </c:pt>
                      <c:pt idx="1701">
                        <c:v>-0.1</c:v>
                      </c:pt>
                      <c:pt idx="1702">
                        <c:v>-0.1</c:v>
                      </c:pt>
                      <c:pt idx="1703">
                        <c:v>-0.1</c:v>
                      </c:pt>
                      <c:pt idx="1704">
                        <c:v>-0.1</c:v>
                      </c:pt>
                      <c:pt idx="1705">
                        <c:v>-0.1</c:v>
                      </c:pt>
                      <c:pt idx="1706">
                        <c:v>-0.1</c:v>
                      </c:pt>
                      <c:pt idx="1707">
                        <c:v>-0.1</c:v>
                      </c:pt>
                      <c:pt idx="1708">
                        <c:v>-0.1</c:v>
                      </c:pt>
                      <c:pt idx="1709">
                        <c:v>-0.1</c:v>
                      </c:pt>
                      <c:pt idx="1710">
                        <c:v>-0.1</c:v>
                      </c:pt>
                      <c:pt idx="1711">
                        <c:v>-0.1</c:v>
                      </c:pt>
                      <c:pt idx="1712">
                        <c:v>-0.1</c:v>
                      </c:pt>
                      <c:pt idx="1713">
                        <c:v>-0.1</c:v>
                      </c:pt>
                      <c:pt idx="1714">
                        <c:v>-0.1</c:v>
                      </c:pt>
                      <c:pt idx="1715">
                        <c:v>-0.1</c:v>
                      </c:pt>
                      <c:pt idx="1716">
                        <c:v>-0.1</c:v>
                      </c:pt>
                      <c:pt idx="1717">
                        <c:v>-0.1</c:v>
                      </c:pt>
                      <c:pt idx="1718">
                        <c:v>-0.1</c:v>
                      </c:pt>
                      <c:pt idx="1719">
                        <c:v>-0.1</c:v>
                      </c:pt>
                      <c:pt idx="1720">
                        <c:v>-0.1</c:v>
                      </c:pt>
                      <c:pt idx="1721">
                        <c:v>-0.08</c:v>
                      </c:pt>
                      <c:pt idx="1722">
                        <c:v>-0.08</c:v>
                      </c:pt>
                      <c:pt idx="1723">
                        <c:v>-0.08</c:v>
                      </c:pt>
                      <c:pt idx="1724">
                        <c:v>-0.08</c:v>
                      </c:pt>
                      <c:pt idx="1725">
                        <c:v>-0.08</c:v>
                      </c:pt>
                      <c:pt idx="1726">
                        <c:v>-0.08</c:v>
                      </c:pt>
                      <c:pt idx="1727">
                        <c:v>-0.06</c:v>
                      </c:pt>
                      <c:pt idx="1728">
                        <c:v>-0.06</c:v>
                      </c:pt>
                      <c:pt idx="1729">
                        <c:v>-0.06</c:v>
                      </c:pt>
                      <c:pt idx="1730">
                        <c:v>-0.06</c:v>
                      </c:pt>
                      <c:pt idx="1731">
                        <c:v>-0.06</c:v>
                      </c:pt>
                      <c:pt idx="1732">
                        <c:v>-0.06</c:v>
                      </c:pt>
                      <c:pt idx="1733">
                        <c:v>-0.06</c:v>
                      </c:pt>
                      <c:pt idx="1734">
                        <c:v>-0.06</c:v>
                      </c:pt>
                      <c:pt idx="1735">
                        <c:v>-0.06</c:v>
                      </c:pt>
                      <c:pt idx="1736">
                        <c:v>-0.04</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063C-D840-8C15-D9624FE5FFD6}"/>
                  </c:ext>
                </c:extLst>
              </c15:ser>
            </c15:filteredScatterSeries>
            <c15:filteredScatterSeries>
              <c15:ser>
                <c:idx val="10"/>
                <c:order val="4"/>
                <c:tx>
                  <c:strRef>
                    <c:extLst xmlns:c15="http://schemas.microsoft.com/office/drawing/2012/chart" xmlns:c16r2="http://schemas.microsoft.com/office/drawing/2015/06/chart">
                      <c:ext xmlns:c15="http://schemas.microsoft.com/office/drawing/2012/chart" uri="{02D57815-91ED-43cb-92C2-25804820EDAC}">
                        <c15:formulaRef>
                          <c15:sqref>CO!$L$1</c15:sqref>
                        </c15:formulaRef>
                      </c:ext>
                    </c:extLst>
                    <c:strCache>
                      <c:ptCount val="1"/>
                      <c:pt idx="0">
                        <c:v>CO Diff 15 PS</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1893</c15:sqref>
                        </c15:formulaRef>
                      </c:ext>
                    </c:extLst>
                    <c:numCache>
                      <c:formatCode>General</c:formatCode>
                      <c:ptCount val="1892"/>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L$2:$L$1893</c15:sqref>
                        </c15:formulaRef>
                      </c:ext>
                    </c:extLst>
                    <c:numCache>
                      <c:formatCode>General</c:formatCode>
                      <c:ptCount val="1892"/>
                      <c:pt idx="0">
                        <c:v>0</c:v>
                      </c:pt>
                      <c:pt idx="1">
                        <c:v>0</c:v>
                      </c:pt>
                      <c:pt idx="2">
                        <c:v>0</c:v>
                      </c:pt>
                      <c:pt idx="3">
                        <c:v>0.02</c:v>
                      </c:pt>
                      <c:pt idx="4">
                        <c:v>0.04</c:v>
                      </c:pt>
                      <c:pt idx="5">
                        <c:v>0.04</c:v>
                      </c:pt>
                      <c:pt idx="6">
                        <c:v>0.06</c:v>
                      </c:pt>
                      <c:pt idx="7">
                        <c:v>0.1</c:v>
                      </c:pt>
                      <c:pt idx="8">
                        <c:v>0.12</c:v>
                      </c:pt>
                      <c:pt idx="9">
                        <c:v>0.14000000000000001</c:v>
                      </c:pt>
                      <c:pt idx="10">
                        <c:v>0.18</c:v>
                      </c:pt>
                      <c:pt idx="11">
                        <c:v>0.2</c:v>
                      </c:pt>
                      <c:pt idx="12">
                        <c:v>0.24</c:v>
                      </c:pt>
                      <c:pt idx="13">
                        <c:v>0.28000000000000003</c:v>
                      </c:pt>
                      <c:pt idx="14">
                        <c:v>0.3</c:v>
                      </c:pt>
                      <c:pt idx="15">
                        <c:v>0.3</c:v>
                      </c:pt>
                      <c:pt idx="16">
                        <c:v>0.34</c:v>
                      </c:pt>
                      <c:pt idx="17">
                        <c:v>0.38</c:v>
                      </c:pt>
                      <c:pt idx="18">
                        <c:v>0.4</c:v>
                      </c:pt>
                      <c:pt idx="19">
                        <c:v>0.44</c:v>
                      </c:pt>
                      <c:pt idx="20">
                        <c:v>0.48</c:v>
                      </c:pt>
                      <c:pt idx="21">
                        <c:v>0.52</c:v>
                      </c:pt>
                      <c:pt idx="22">
                        <c:v>0.56000000000000005</c:v>
                      </c:pt>
                      <c:pt idx="23">
                        <c:v>0.56000000000000005</c:v>
                      </c:pt>
                      <c:pt idx="24">
                        <c:v>0.6</c:v>
                      </c:pt>
                      <c:pt idx="25">
                        <c:v>0.64</c:v>
                      </c:pt>
                      <c:pt idx="26">
                        <c:v>0.68</c:v>
                      </c:pt>
                      <c:pt idx="27">
                        <c:v>0.72</c:v>
                      </c:pt>
                      <c:pt idx="28">
                        <c:v>0.76</c:v>
                      </c:pt>
                      <c:pt idx="29">
                        <c:v>0.8</c:v>
                      </c:pt>
                      <c:pt idx="30">
                        <c:v>0.84</c:v>
                      </c:pt>
                      <c:pt idx="31">
                        <c:v>0.9</c:v>
                      </c:pt>
                      <c:pt idx="32">
                        <c:v>0.94</c:v>
                      </c:pt>
                      <c:pt idx="33">
                        <c:v>0.98</c:v>
                      </c:pt>
                      <c:pt idx="34">
                        <c:v>0.98</c:v>
                      </c:pt>
                      <c:pt idx="35">
                        <c:v>1.04</c:v>
                      </c:pt>
                      <c:pt idx="36">
                        <c:v>1.08</c:v>
                      </c:pt>
                      <c:pt idx="37">
                        <c:v>1.1399999999999999</c:v>
                      </c:pt>
                      <c:pt idx="38">
                        <c:v>1.2</c:v>
                      </c:pt>
                      <c:pt idx="39">
                        <c:v>1.24</c:v>
                      </c:pt>
                      <c:pt idx="40">
                        <c:v>1.3</c:v>
                      </c:pt>
                      <c:pt idx="41">
                        <c:v>1.36</c:v>
                      </c:pt>
                      <c:pt idx="42">
                        <c:v>1.36</c:v>
                      </c:pt>
                      <c:pt idx="43">
                        <c:v>1.42</c:v>
                      </c:pt>
                      <c:pt idx="44">
                        <c:v>1.48</c:v>
                      </c:pt>
                      <c:pt idx="45">
                        <c:v>1.54</c:v>
                      </c:pt>
                      <c:pt idx="46">
                        <c:v>1.62</c:v>
                      </c:pt>
                      <c:pt idx="47">
                        <c:v>1.68</c:v>
                      </c:pt>
                      <c:pt idx="48">
                        <c:v>1.74</c:v>
                      </c:pt>
                      <c:pt idx="49">
                        <c:v>1.82</c:v>
                      </c:pt>
                      <c:pt idx="50">
                        <c:v>1.88</c:v>
                      </c:pt>
                      <c:pt idx="51">
                        <c:v>1.96</c:v>
                      </c:pt>
                      <c:pt idx="52">
                        <c:v>1.96</c:v>
                      </c:pt>
                      <c:pt idx="53">
                        <c:v>2.04</c:v>
                      </c:pt>
                      <c:pt idx="54">
                        <c:v>2.1</c:v>
                      </c:pt>
                      <c:pt idx="55">
                        <c:v>2.1800000000000002</c:v>
                      </c:pt>
                      <c:pt idx="56">
                        <c:v>2.2599999999999998</c:v>
                      </c:pt>
                      <c:pt idx="57">
                        <c:v>2.34</c:v>
                      </c:pt>
                      <c:pt idx="58">
                        <c:v>2.42</c:v>
                      </c:pt>
                      <c:pt idx="59">
                        <c:v>2.52</c:v>
                      </c:pt>
                      <c:pt idx="60">
                        <c:v>2.6</c:v>
                      </c:pt>
                      <c:pt idx="61">
                        <c:v>2.68</c:v>
                      </c:pt>
                      <c:pt idx="62">
                        <c:v>2.68</c:v>
                      </c:pt>
                      <c:pt idx="63">
                        <c:v>2.76</c:v>
                      </c:pt>
                      <c:pt idx="64">
                        <c:v>2.86</c:v>
                      </c:pt>
                      <c:pt idx="65">
                        <c:v>2.94</c:v>
                      </c:pt>
                      <c:pt idx="66">
                        <c:v>3.02</c:v>
                      </c:pt>
                      <c:pt idx="67">
                        <c:v>3.12</c:v>
                      </c:pt>
                      <c:pt idx="68">
                        <c:v>3.2</c:v>
                      </c:pt>
                      <c:pt idx="69">
                        <c:v>3.28</c:v>
                      </c:pt>
                      <c:pt idx="70">
                        <c:v>3.28</c:v>
                      </c:pt>
                      <c:pt idx="71">
                        <c:v>3.36</c:v>
                      </c:pt>
                      <c:pt idx="72">
                        <c:v>3.44</c:v>
                      </c:pt>
                      <c:pt idx="73">
                        <c:v>3.52</c:v>
                      </c:pt>
                      <c:pt idx="74">
                        <c:v>3.6</c:v>
                      </c:pt>
                      <c:pt idx="75">
                        <c:v>3.68</c:v>
                      </c:pt>
                      <c:pt idx="76">
                        <c:v>3.76</c:v>
                      </c:pt>
                      <c:pt idx="77">
                        <c:v>3.82</c:v>
                      </c:pt>
                      <c:pt idx="78">
                        <c:v>3.88</c:v>
                      </c:pt>
                      <c:pt idx="79">
                        <c:v>3.94</c:v>
                      </c:pt>
                      <c:pt idx="80">
                        <c:v>3.94</c:v>
                      </c:pt>
                      <c:pt idx="81">
                        <c:v>4</c:v>
                      </c:pt>
                      <c:pt idx="82">
                        <c:v>4.0599999999999996</c:v>
                      </c:pt>
                      <c:pt idx="83">
                        <c:v>4.1199999999999974</c:v>
                      </c:pt>
                      <c:pt idx="84">
                        <c:v>4.1599999999999966</c:v>
                      </c:pt>
                      <c:pt idx="85">
                        <c:v>4.1999999999999966</c:v>
                      </c:pt>
                      <c:pt idx="86">
                        <c:v>4.24</c:v>
                      </c:pt>
                      <c:pt idx="87">
                        <c:v>4.28</c:v>
                      </c:pt>
                      <c:pt idx="88">
                        <c:v>4.3199999999999976</c:v>
                      </c:pt>
                      <c:pt idx="89">
                        <c:v>4.34</c:v>
                      </c:pt>
                      <c:pt idx="90">
                        <c:v>4.34</c:v>
                      </c:pt>
                      <c:pt idx="91">
                        <c:v>4.3599999999999977</c:v>
                      </c:pt>
                      <c:pt idx="92">
                        <c:v>4.3999999999999986</c:v>
                      </c:pt>
                      <c:pt idx="93">
                        <c:v>4.3999999999999986</c:v>
                      </c:pt>
                      <c:pt idx="94">
                        <c:v>4.42</c:v>
                      </c:pt>
                      <c:pt idx="95">
                        <c:v>4.4400000000000004</c:v>
                      </c:pt>
                      <c:pt idx="96">
                        <c:v>4.4400000000000004</c:v>
                      </c:pt>
                      <c:pt idx="97">
                        <c:v>4.46</c:v>
                      </c:pt>
                      <c:pt idx="98">
                        <c:v>4.46</c:v>
                      </c:pt>
                      <c:pt idx="99">
                        <c:v>4.46</c:v>
                      </c:pt>
                      <c:pt idx="100">
                        <c:v>4.46</c:v>
                      </c:pt>
                      <c:pt idx="101">
                        <c:v>4.46</c:v>
                      </c:pt>
                      <c:pt idx="102">
                        <c:v>4.4800000000000004</c:v>
                      </c:pt>
                      <c:pt idx="103">
                        <c:v>4.46</c:v>
                      </c:pt>
                      <c:pt idx="104">
                        <c:v>4.46</c:v>
                      </c:pt>
                      <c:pt idx="105">
                        <c:v>4.46</c:v>
                      </c:pt>
                      <c:pt idx="106">
                        <c:v>4.46</c:v>
                      </c:pt>
                      <c:pt idx="107">
                        <c:v>4.4400000000000004</c:v>
                      </c:pt>
                      <c:pt idx="108">
                        <c:v>4.4400000000000004</c:v>
                      </c:pt>
                      <c:pt idx="109">
                        <c:v>4.4400000000000004</c:v>
                      </c:pt>
                      <c:pt idx="110">
                        <c:v>4.42</c:v>
                      </c:pt>
                      <c:pt idx="111">
                        <c:v>4.42</c:v>
                      </c:pt>
                      <c:pt idx="112">
                        <c:v>4.3999999999999986</c:v>
                      </c:pt>
                      <c:pt idx="113">
                        <c:v>4.38</c:v>
                      </c:pt>
                      <c:pt idx="114">
                        <c:v>4.3599999999999977</c:v>
                      </c:pt>
                      <c:pt idx="115">
                        <c:v>4.34</c:v>
                      </c:pt>
                      <c:pt idx="116">
                        <c:v>4.34</c:v>
                      </c:pt>
                      <c:pt idx="117">
                        <c:v>4.3199999999999976</c:v>
                      </c:pt>
                      <c:pt idx="118">
                        <c:v>4.3</c:v>
                      </c:pt>
                      <c:pt idx="119">
                        <c:v>4.28</c:v>
                      </c:pt>
                      <c:pt idx="120">
                        <c:v>4.26</c:v>
                      </c:pt>
                      <c:pt idx="121">
                        <c:v>4.24</c:v>
                      </c:pt>
                      <c:pt idx="122">
                        <c:v>4.22</c:v>
                      </c:pt>
                      <c:pt idx="123">
                        <c:v>4.18</c:v>
                      </c:pt>
                      <c:pt idx="124">
                        <c:v>4.1599999999999966</c:v>
                      </c:pt>
                      <c:pt idx="125">
                        <c:v>4.1199999999999974</c:v>
                      </c:pt>
                      <c:pt idx="126">
                        <c:v>4.0999999999999996</c:v>
                      </c:pt>
                      <c:pt idx="127">
                        <c:v>4.0999999999999996</c:v>
                      </c:pt>
                      <c:pt idx="128">
                        <c:v>4.0599999999999996</c:v>
                      </c:pt>
                      <c:pt idx="129">
                        <c:v>4.04</c:v>
                      </c:pt>
                      <c:pt idx="130">
                        <c:v>4</c:v>
                      </c:pt>
                      <c:pt idx="131">
                        <c:v>3.98</c:v>
                      </c:pt>
                      <c:pt idx="132">
                        <c:v>3.94</c:v>
                      </c:pt>
                      <c:pt idx="133">
                        <c:v>3.92</c:v>
                      </c:pt>
                      <c:pt idx="134">
                        <c:v>3.88</c:v>
                      </c:pt>
                      <c:pt idx="135">
                        <c:v>3.84</c:v>
                      </c:pt>
                      <c:pt idx="136">
                        <c:v>3.84</c:v>
                      </c:pt>
                      <c:pt idx="137">
                        <c:v>3.82</c:v>
                      </c:pt>
                      <c:pt idx="138">
                        <c:v>3.78</c:v>
                      </c:pt>
                      <c:pt idx="139">
                        <c:v>3.76</c:v>
                      </c:pt>
                      <c:pt idx="140">
                        <c:v>3.72</c:v>
                      </c:pt>
                      <c:pt idx="141">
                        <c:v>3.7</c:v>
                      </c:pt>
                      <c:pt idx="142">
                        <c:v>3.66</c:v>
                      </c:pt>
                      <c:pt idx="143">
                        <c:v>3.66</c:v>
                      </c:pt>
                      <c:pt idx="144">
                        <c:v>3.64</c:v>
                      </c:pt>
                      <c:pt idx="145">
                        <c:v>3.58</c:v>
                      </c:pt>
                      <c:pt idx="146">
                        <c:v>3.58</c:v>
                      </c:pt>
                      <c:pt idx="147">
                        <c:v>3.56</c:v>
                      </c:pt>
                      <c:pt idx="148">
                        <c:v>3.54</c:v>
                      </c:pt>
                      <c:pt idx="149">
                        <c:v>3.5</c:v>
                      </c:pt>
                      <c:pt idx="150">
                        <c:v>3.48</c:v>
                      </c:pt>
                      <c:pt idx="151">
                        <c:v>3.46</c:v>
                      </c:pt>
                      <c:pt idx="152">
                        <c:v>3.42</c:v>
                      </c:pt>
                      <c:pt idx="153">
                        <c:v>3.4</c:v>
                      </c:pt>
                      <c:pt idx="154">
                        <c:v>3.38</c:v>
                      </c:pt>
                      <c:pt idx="155">
                        <c:v>3.38</c:v>
                      </c:pt>
                      <c:pt idx="156">
                        <c:v>3.34</c:v>
                      </c:pt>
                      <c:pt idx="157">
                        <c:v>3.32</c:v>
                      </c:pt>
                      <c:pt idx="158">
                        <c:v>3.3</c:v>
                      </c:pt>
                      <c:pt idx="159">
                        <c:v>3.28</c:v>
                      </c:pt>
                      <c:pt idx="160">
                        <c:v>3.24</c:v>
                      </c:pt>
                      <c:pt idx="161">
                        <c:v>3.22</c:v>
                      </c:pt>
                      <c:pt idx="162">
                        <c:v>3.2</c:v>
                      </c:pt>
                      <c:pt idx="163">
                        <c:v>3.18</c:v>
                      </c:pt>
                      <c:pt idx="164">
                        <c:v>3.18</c:v>
                      </c:pt>
                      <c:pt idx="165">
                        <c:v>3.14</c:v>
                      </c:pt>
                      <c:pt idx="166">
                        <c:v>3.12</c:v>
                      </c:pt>
                      <c:pt idx="167">
                        <c:v>3.1</c:v>
                      </c:pt>
                      <c:pt idx="168">
                        <c:v>3.06</c:v>
                      </c:pt>
                      <c:pt idx="169">
                        <c:v>3.04</c:v>
                      </c:pt>
                      <c:pt idx="170">
                        <c:v>3.02</c:v>
                      </c:pt>
                      <c:pt idx="171">
                        <c:v>3.02</c:v>
                      </c:pt>
                      <c:pt idx="172">
                        <c:v>2.98</c:v>
                      </c:pt>
                      <c:pt idx="173">
                        <c:v>2.94</c:v>
                      </c:pt>
                      <c:pt idx="174">
                        <c:v>2.94</c:v>
                      </c:pt>
                      <c:pt idx="175">
                        <c:v>2.9</c:v>
                      </c:pt>
                      <c:pt idx="176">
                        <c:v>2.88</c:v>
                      </c:pt>
                      <c:pt idx="177">
                        <c:v>2.86</c:v>
                      </c:pt>
                      <c:pt idx="178">
                        <c:v>2.82</c:v>
                      </c:pt>
                      <c:pt idx="179">
                        <c:v>2.8</c:v>
                      </c:pt>
                      <c:pt idx="180">
                        <c:v>2.78</c:v>
                      </c:pt>
                      <c:pt idx="181">
                        <c:v>2.74</c:v>
                      </c:pt>
                      <c:pt idx="182">
                        <c:v>2.72</c:v>
                      </c:pt>
                      <c:pt idx="183">
                        <c:v>2.72</c:v>
                      </c:pt>
                      <c:pt idx="184">
                        <c:v>2.7</c:v>
                      </c:pt>
                      <c:pt idx="185">
                        <c:v>2.68</c:v>
                      </c:pt>
                      <c:pt idx="186">
                        <c:v>2.64</c:v>
                      </c:pt>
                      <c:pt idx="187">
                        <c:v>2.62</c:v>
                      </c:pt>
                      <c:pt idx="188">
                        <c:v>2.6</c:v>
                      </c:pt>
                      <c:pt idx="189">
                        <c:v>2.58</c:v>
                      </c:pt>
                      <c:pt idx="190">
                        <c:v>2.56</c:v>
                      </c:pt>
                      <c:pt idx="191">
                        <c:v>2.54</c:v>
                      </c:pt>
                      <c:pt idx="192">
                        <c:v>2.54</c:v>
                      </c:pt>
                      <c:pt idx="193">
                        <c:v>2.52</c:v>
                      </c:pt>
                      <c:pt idx="194">
                        <c:v>2.5</c:v>
                      </c:pt>
                      <c:pt idx="195">
                        <c:v>2.46</c:v>
                      </c:pt>
                      <c:pt idx="196">
                        <c:v>2.44</c:v>
                      </c:pt>
                      <c:pt idx="197">
                        <c:v>2.42</c:v>
                      </c:pt>
                      <c:pt idx="198">
                        <c:v>2.4</c:v>
                      </c:pt>
                      <c:pt idx="199">
                        <c:v>2.38</c:v>
                      </c:pt>
                      <c:pt idx="200">
                        <c:v>2.36</c:v>
                      </c:pt>
                      <c:pt idx="201">
                        <c:v>2.34</c:v>
                      </c:pt>
                      <c:pt idx="202">
                        <c:v>2.34</c:v>
                      </c:pt>
                      <c:pt idx="203">
                        <c:v>2.3199999999999981</c:v>
                      </c:pt>
                      <c:pt idx="204">
                        <c:v>2.2799999999999998</c:v>
                      </c:pt>
                      <c:pt idx="205">
                        <c:v>2.2599999999999998</c:v>
                      </c:pt>
                      <c:pt idx="206">
                        <c:v>2.2400000000000002</c:v>
                      </c:pt>
                      <c:pt idx="207">
                        <c:v>2.2200000000000002</c:v>
                      </c:pt>
                      <c:pt idx="208">
                        <c:v>2.2000000000000002</c:v>
                      </c:pt>
                      <c:pt idx="209">
                        <c:v>2.16</c:v>
                      </c:pt>
                      <c:pt idx="210">
                        <c:v>2.14</c:v>
                      </c:pt>
                      <c:pt idx="211">
                        <c:v>2.14</c:v>
                      </c:pt>
                      <c:pt idx="212">
                        <c:v>2.12</c:v>
                      </c:pt>
                      <c:pt idx="213">
                        <c:v>2.08</c:v>
                      </c:pt>
                      <c:pt idx="214">
                        <c:v>2.06</c:v>
                      </c:pt>
                      <c:pt idx="215">
                        <c:v>2.04</c:v>
                      </c:pt>
                      <c:pt idx="216">
                        <c:v>2</c:v>
                      </c:pt>
                      <c:pt idx="217">
                        <c:v>1.98</c:v>
                      </c:pt>
                      <c:pt idx="218">
                        <c:v>1.96</c:v>
                      </c:pt>
                      <c:pt idx="219">
                        <c:v>1.96</c:v>
                      </c:pt>
                      <c:pt idx="220">
                        <c:v>1.94</c:v>
                      </c:pt>
                      <c:pt idx="221">
                        <c:v>1.9</c:v>
                      </c:pt>
                      <c:pt idx="222">
                        <c:v>1.88</c:v>
                      </c:pt>
                      <c:pt idx="223">
                        <c:v>1.86</c:v>
                      </c:pt>
                      <c:pt idx="224">
                        <c:v>1.84</c:v>
                      </c:pt>
                      <c:pt idx="225">
                        <c:v>1.8</c:v>
                      </c:pt>
                      <c:pt idx="226">
                        <c:v>1.78</c:v>
                      </c:pt>
                      <c:pt idx="227">
                        <c:v>1.76</c:v>
                      </c:pt>
                      <c:pt idx="228">
                        <c:v>1.74</c:v>
                      </c:pt>
                      <c:pt idx="229">
                        <c:v>1.72</c:v>
                      </c:pt>
                      <c:pt idx="230">
                        <c:v>1.72</c:v>
                      </c:pt>
                      <c:pt idx="231">
                        <c:v>1.7</c:v>
                      </c:pt>
                      <c:pt idx="232">
                        <c:v>1.68</c:v>
                      </c:pt>
                      <c:pt idx="233">
                        <c:v>1.66</c:v>
                      </c:pt>
                      <c:pt idx="234">
                        <c:v>1.64</c:v>
                      </c:pt>
                      <c:pt idx="235">
                        <c:v>1.62</c:v>
                      </c:pt>
                      <c:pt idx="236">
                        <c:v>1.6</c:v>
                      </c:pt>
                      <c:pt idx="237">
                        <c:v>1.58</c:v>
                      </c:pt>
                      <c:pt idx="238">
                        <c:v>1.56</c:v>
                      </c:pt>
                      <c:pt idx="239">
                        <c:v>1.56</c:v>
                      </c:pt>
                      <c:pt idx="240">
                        <c:v>1.54</c:v>
                      </c:pt>
                      <c:pt idx="241">
                        <c:v>1.52</c:v>
                      </c:pt>
                      <c:pt idx="242">
                        <c:v>1.5</c:v>
                      </c:pt>
                      <c:pt idx="243">
                        <c:v>1.5</c:v>
                      </c:pt>
                      <c:pt idx="244">
                        <c:v>1.48</c:v>
                      </c:pt>
                      <c:pt idx="245">
                        <c:v>1.46</c:v>
                      </c:pt>
                      <c:pt idx="246">
                        <c:v>1.44</c:v>
                      </c:pt>
                      <c:pt idx="247">
                        <c:v>1.44</c:v>
                      </c:pt>
                      <c:pt idx="248">
                        <c:v>1.44</c:v>
                      </c:pt>
                      <c:pt idx="249">
                        <c:v>1.42</c:v>
                      </c:pt>
                      <c:pt idx="250">
                        <c:v>1.4</c:v>
                      </c:pt>
                      <c:pt idx="251">
                        <c:v>1.4</c:v>
                      </c:pt>
                      <c:pt idx="252">
                        <c:v>1.38</c:v>
                      </c:pt>
                      <c:pt idx="253">
                        <c:v>1.36</c:v>
                      </c:pt>
                      <c:pt idx="254">
                        <c:v>1.36</c:v>
                      </c:pt>
                      <c:pt idx="255">
                        <c:v>1.34</c:v>
                      </c:pt>
                      <c:pt idx="256">
                        <c:v>1.32</c:v>
                      </c:pt>
                      <c:pt idx="257">
                        <c:v>1.32</c:v>
                      </c:pt>
                      <c:pt idx="258">
                        <c:v>1.32</c:v>
                      </c:pt>
                      <c:pt idx="259">
                        <c:v>1.3</c:v>
                      </c:pt>
                      <c:pt idx="260">
                        <c:v>1.3</c:v>
                      </c:pt>
                      <c:pt idx="261">
                        <c:v>1.28</c:v>
                      </c:pt>
                      <c:pt idx="262">
                        <c:v>1.28</c:v>
                      </c:pt>
                      <c:pt idx="263">
                        <c:v>1.26</c:v>
                      </c:pt>
                      <c:pt idx="264">
                        <c:v>1.26</c:v>
                      </c:pt>
                      <c:pt idx="265">
                        <c:v>1.24</c:v>
                      </c:pt>
                      <c:pt idx="266">
                        <c:v>1.24</c:v>
                      </c:pt>
                      <c:pt idx="267">
                        <c:v>1.24</c:v>
                      </c:pt>
                      <c:pt idx="268">
                        <c:v>1.22</c:v>
                      </c:pt>
                      <c:pt idx="269">
                        <c:v>1.22</c:v>
                      </c:pt>
                      <c:pt idx="270">
                        <c:v>1.2</c:v>
                      </c:pt>
                      <c:pt idx="271">
                        <c:v>1.2</c:v>
                      </c:pt>
                      <c:pt idx="272">
                        <c:v>1.18</c:v>
                      </c:pt>
                      <c:pt idx="273">
                        <c:v>1.18</c:v>
                      </c:pt>
                      <c:pt idx="274">
                        <c:v>1.1599999999999999</c:v>
                      </c:pt>
                      <c:pt idx="275">
                        <c:v>1.1599999999999999</c:v>
                      </c:pt>
                      <c:pt idx="276">
                        <c:v>1.1599999999999999</c:v>
                      </c:pt>
                      <c:pt idx="277">
                        <c:v>1.1599999999999999</c:v>
                      </c:pt>
                      <c:pt idx="278">
                        <c:v>1.1399999999999999</c:v>
                      </c:pt>
                      <c:pt idx="279">
                        <c:v>1.1399999999999999</c:v>
                      </c:pt>
                      <c:pt idx="280">
                        <c:v>1.1399999999999999</c:v>
                      </c:pt>
                      <c:pt idx="281">
                        <c:v>1.1200000000000001</c:v>
                      </c:pt>
                      <c:pt idx="282">
                        <c:v>1.1200000000000001</c:v>
                      </c:pt>
                      <c:pt idx="283">
                        <c:v>1.1200000000000001</c:v>
                      </c:pt>
                      <c:pt idx="284">
                        <c:v>1.1200000000000001</c:v>
                      </c:pt>
                      <c:pt idx="285">
                        <c:v>1.1000000000000001</c:v>
                      </c:pt>
                      <c:pt idx="286">
                        <c:v>1.1000000000000001</c:v>
                      </c:pt>
                      <c:pt idx="287">
                        <c:v>1.1000000000000001</c:v>
                      </c:pt>
                      <c:pt idx="288">
                        <c:v>1.1000000000000001</c:v>
                      </c:pt>
                      <c:pt idx="289">
                        <c:v>1.1000000000000001</c:v>
                      </c:pt>
                      <c:pt idx="290">
                        <c:v>1.1000000000000001</c:v>
                      </c:pt>
                      <c:pt idx="291">
                        <c:v>1.08</c:v>
                      </c:pt>
                      <c:pt idx="292">
                        <c:v>1.08</c:v>
                      </c:pt>
                      <c:pt idx="293">
                        <c:v>1.08</c:v>
                      </c:pt>
                      <c:pt idx="294">
                        <c:v>1.08</c:v>
                      </c:pt>
                      <c:pt idx="295">
                        <c:v>1.08</c:v>
                      </c:pt>
                      <c:pt idx="296">
                        <c:v>1.08</c:v>
                      </c:pt>
                      <c:pt idx="297">
                        <c:v>1.06</c:v>
                      </c:pt>
                      <c:pt idx="298">
                        <c:v>1.06</c:v>
                      </c:pt>
                      <c:pt idx="299">
                        <c:v>1.06</c:v>
                      </c:pt>
                      <c:pt idx="300">
                        <c:v>1.06</c:v>
                      </c:pt>
                      <c:pt idx="301">
                        <c:v>1.06</c:v>
                      </c:pt>
                      <c:pt idx="302">
                        <c:v>1.06</c:v>
                      </c:pt>
                      <c:pt idx="303">
                        <c:v>1.06</c:v>
                      </c:pt>
                      <c:pt idx="304">
                        <c:v>1.06</c:v>
                      </c:pt>
                      <c:pt idx="305">
                        <c:v>1.06</c:v>
                      </c:pt>
                      <c:pt idx="306">
                        <c:v>1.04</c:v>
                      </c:pt>
                      <c:pt idx="307">
                        <c:v>1.04</c:v>
                      </c:pt>
                      <c:pt idx="308">
                        <c:v>1.04</c:v>
                      </c:pt>
                      <c:pt idx="309">
                        <c:v>1.04</c:v>
                      </c:pt>
                      <c:pt idx="310">
                        <c:v>1.04</c:v>
                      </c:pt>
                      <c:pt idx="311">
                        <c:v>1.04</c:v>
                      </c:pt>
                      <c:pt idx="312">
                        <c:v>1.04</c:v>
                      </c:pt>
                      <c:pt idx="313">
                        <c:v>1.04</c:v>
                      </c:pt>
                      <c:pt idx="314">
                        <c:v>1.04</c:v>
                      </c:pt>
                      <c:pt idx="315">
                        <c:v>1.04</c:v>
                      </c:pt>
                      <c:pt idx="316">
                        <c:v>1.04</c:v>
                      </c:pt>
                      <c:pt idx="317">
                        <c:v>1.04</c:v>
                      </c:pt>
                      <c:pt idx="318">
                        <c:v>1.04</c:v>
                      </c:pt>
                      <c:pt idx="319">
                        <c:v>1.04</c:v>
                      </c:pt>
                      <c:pt idx="320">
                        <c:v>1.04</c:v>
                      </c:pt>
                      <c:pt idx="321">
                        <c:v>1.04</c:v>
                      </c:pt>
                      <c:pt idx="322">
                        <c:v>1.04</c:v>
                      </c:pt>
                      <c:pt idx="323">
                        <c:v>1.04</c:v>
                      </c:pt>
                      <c:pt idx="324">
                        <c:v>1.04</c:v>
                      </c:pt>
                      <c:pt idx="325">
                        <c:v>1.04</c:v>
                      </c:pt>
                      <c:pt idx="326">
                        <c:v>1.04</c:v>
                      </c:pt>
                      <c:pt idx="327">
                        <c:v>1.04</c:v>
                      </c:pt>
                      <c:pt idx="328">
                        <c:v>1.04</c:v>
                      </c:pt>
                      <c:pt idx="329">
                        <c:v>1.04</c:v>
                      </c:pt>
                      <c:pt idx="330">
                        <c:v>1.04</c:v>
                      </c:pt>
                      <c:pt idx="331">
                        <c:v>1.04</c:v>
                      </c:pt>
                      <c:pt idx="332">
                        <c:v>1.04</c:v>
                      </c:pt>
                      <c:pt idx="333">
                        <c:v>1.04</c:v>
                      </c:pt>
                      <c:pt idx="334">
                        <c:v>1.04</c:v>
                      </c:pt>
                      <c:pt idx="335">
                        <c:v>1.04</c:v>
                      </c:pt>
                      <c:pt idx="336">
                        <c:v>1.04</c:v>
                      </c:pt>
                      <c:pt idx="337">
                        <c:v>1.04</c:v>
                      </c:pt>
                      <c:pt idx="338">
                        <c:v>1.04</c:v>
                      </c:pt>
                      <c:pt idx="339">
                        <c:v>1.04</c:v>
                      </c:pt>
                      <c:pt idx="340">
                        <c:v>1.04</c:v>
                      </c:pt>
                      <c:pt idx="341">
                        <c:v>1.06</c:v>
                      </c:pt>
                      <c:pt idx="342">
                        <c:v>1.06</c:v>
                      </c:pt>
                      <c:pt idx="343">
                        <c:v>1.06</c:v>
                      </c:pt>
                      <c:pt idx="344">
                        <c:v>1.06</c:v>
                      </c:pt>
                      <c:pt idx="345">
                        <c:v>1.06</c:v>
                      </c:pt>
                      <c:pt idx="346">
                        <c:v>1.06</c:v>
                      </c:pt>
                      <c:pt idx="347">
                        <c:v>1.06</c:v>
                      </c:pt>
                      <c:pt idx="348">
                        <c:v>1.06</c:v>
                      </c:pt>
                      <c:pt idx="349">
                        <c:v>1.06</c:v>
                      </c:pt>
                      <c:pt idx="350">
                        <c:v>1.06</c:v>
                      </c:pt>
                      <c:pt idx="351">
                        <c:v>1.06</c:v>
                      </c:pt>
                      <c:pt idx="352">
                        <c:v>1.06</c:v>
                      </c:pt>
                      <c:pt idx="353">
                        <c:v>1.06</c:v>
                      </c:pt>
                      <c:pt idx="354">
                        <c:v>1.06</c:v>
                      </c:pt>
                      <c:pt idx="355">
                        <c:v>1.06</c:v>
                      </c:pt>
                      <c:pt idx="356">
                        <c:v>1.06</c:v>
                      </c:pt>
                      <c:pt idx="357">
                        <c:v>1.06</c:v>
                      </c:pt>
                      <c:pt idx="358">
                        <c:v>1.06</c:v>
                      </c:pt>
                      <c:pt idx="359">
                        <c:v>1.06</c:v>
                      </c:pt>
                      <c:pt idx="360">
                        <c:v>1.06</c:v>
                      </c:pt>
                      <c:pt idx="361">
                        <c:v>1.06</c:v>
                      </c:pt>
                      <c:pt idx="362">
                        <c:v>1.06</c:v>
                      </c:pt>
                      <c:pt idx="363">
                        <c:v>1.06</c:v>
                      </c:pt>
                      <c:pt idx="364">
                        <c:v>1.06</c:v>
                      </c:pt>
                      <c:pt idx="365">
                        <c:v>1.06</c:v>
                      </c:pt>
                      <c:pt idx="366">
                        <c:v>1.06</c:v>
                      </c:pt>
                      <c:pt idx="367">
                        <c:v>1.06</c:v>
                      </c:pt>
                      <c:pt idx="368">
                        <c:v>1.06</c:v>
                      </c:pt>
                      <c:pt idx="369">
                        <c:v>1.06</c:v>
                      </c:pt>
                      <c:pt idx="370">
                        <c:v>1.06</c:v>
                      </c:pt>
                      <c:pt idx="371">
                        <c:v>1.06</c:v>
                      </c:pt>
                      <c:pt idx="372">
                        <c:v>1.06</c:v>
                      </c:pt>
                      <c:pt idx="373">
                        <c:v>1.06</c:v>
                      </c:pt>
                      <c:pt idx="374">
                        <c:v>1.06</c:v>
                      </c:pt>
                      <c:pt idx="375">
                        <c:v>1.06</c:v>
                      </c:pt>
                      <c:pt idx="376">
                        <c:v>1.06</c:v>
                      </c:pt>
                      <c:pt idx="377">
                        <c:v>1.06</c:v>
                      </c:pt>
                      <c:pt idx="378">
                        <c:v>1.06</c:v>
                      </c:pt>
                      <c:pt idx="379">
                        <c:v>1.06</c:v>
                      </c:pt>
                      <c:pt idx="380">
                        <c:v>1.06</c:v>
                      </c:pt>
                      <c:pt idx="381">
                        <c:v>1.06</c:v>
                      </c:pt>
                      <c:pt idx="382">
                        <c:v>1.06</c:v>
                      </c:pt>
                      <c:pt idx="383">
                        <c:v>1.06</c:v>
                      </c:pt>
                      <c:pt idx="384">
                        <c:v>1.06</c:v>
                      </c:pt>
                      <c:pt idx="385">
                        <c:v>1.06</c:v>
                      </c:pt>
                      <c:pt idx="386">
                        <c:v>1.06</c:v>
                      </c:pt>
                      <c:pt idx="387">
                        <c:v>1.06</c:v>
                      </c:pt>
                      <c:pt idx="388">
                        <c:v>1.06</c:v>
                      </c:pt>
                      <c:pt idx="389">
                        <c:v>1.06</c:v>
                      </c:pt>
                      <c:pt idx="390">
                        <c:v>1.06</c:v>
                      </c:pt>
                      <c:pt idx="391">
                        <c:v>1.06</c:v>
                      </c:pt>
                      <c:pt idx="392">
                        <c:v>1.06</c:v>
                      </c:pt>
                      <c:pt idx="393">
                        <c:v>1.06</c:v>
                      </c:pt>
                      <c:pt idx="394">
                        <c:v>1.06</c:v>
                      </c:pt>
                      <c:pt idx="395">
                        <c:v>1.06</c:v>
                      </c:pt>
                      <c:pt idx="396">
                        <c:v>1.06</c:v>
                      </c:pt>
                      <c:pt idx="397">
                        <c:v>1.06</c:v>
                      </c:pt>
                      <c:pt idx="398">
                        <c:v>1.06</c:v>
                      </c:pt>
                      <c:pt idx="399">
                        <c:v>1.06</c:v>
                      </c:pt>
                      <c:pt idx="400">
                        <c:v>1.06</c:v>
                      </c:pt>
                      <c:pt idx="401">
                        <c:v>1.06</c:v>
                      </c:pt>
                      <c:pt idx="402">
                        <c:v>1.06</c:v>
                      </c:pt>
                      <c:pt idx="403">
                        <c:v>1.04</c:v>
                      </c:pt>
                      <c:pt idx="404">
                        <c:v>1.04</c:v>
                      </c:pt>
                      <c:pt idx="405">
                        <c:v>1.04</c:v>
                      </c:pt>
                      <c:pt idx="406">
                        <c:v>1.04</c:v>
                      </c:pt>
                      <c:pt idx="407">
                        <c:v>1.04</c:v>
                      </c:pt>
                      <c:pt idx="408">
                        <c:v>1.04</c:v>
                      </c:pt>
                      <c:pt idx="409">
                        <c:v>1.04</c:v>
                      </c:pt>
                      <c:pt idx="410">
                        <c:v>1.04</c:v>
                      </c:pt>
                      <c:pt idx="411">
                        <c:v>1.04</c:v>
                      </c:pt>
                      <c:pt idx="412">
                        <c:v>1.04</c:v>
                      </c:pt>
                      <c:pt idx="413">
                        <c:v>1.04</c:v>
                      </c:pt>
                      <c:pt idx="414">
                        <c:v>1.04</c:v>
                      </c:pt>
                      <c:pt idx="415">
                        <c:v>1.04</c:v>
                      </c:pt>
                      <c:pt idx="416">
                        <c:v>1.04</c:v>
                      </c:pt>
                      <c:pt idx="417">
                        <c:v>1.04</c:v>
                      </c:pt>
                      <c:pt idx="418">
                        <c:v>1.04</c:v>
                      </c:pt>
                      <c:pt idx="419">
                        <c:v>1.04</c:v>
                      </c:pt>
                      <c:pt idx="420">
                        <c:v>1.04</c:v>
                      </c:pt>
                      <c:pt idx="421">
                        <c:v>1.04</c:v>
                      </c:pt>
                      <c:pt idx="422">
                        <c:v>1.06</c:v>
                      </c:pt>
                      <c:pt idx="423">
                        <c:v>1.06</c:v>
                      </c:pt>
                      <c:pt idx="424">
                        <c:v>1.06</c:v>
                      </c:pt>
                      <c:pt idx="425">
                        <c:v>1.06</c:v>
                      </c:pt>
                      <c:pt idx="426">
                        <c:v>1.06</c:v>
                      </c:pt>
                      <c:pt idx="427">
                        <c:v>1.06</c:v>
                      </c:pt>
                      <c:pt idx="428">
                        <c:v>1.06</c:v>
                      </c:pt>
                      <c:pt idx="429">
                        <c:v>1.06</c:v>
                      </c:pt>
                      <c:pt idx="430">
                        <c:v>1.06</c:v>
                      </c:pt>
                      <c:pt idx="431">
                        <c:v>1.06</c:v>
                      </c:pt>
                      <c:pt idx="432">
                        <c:v>1.06</c:v>
                      </c:pt>
                      <c:pt idx="433">
                        <c:v>1.06</c:v>
                      </c:pt>
                      <c:pt idx="434">
                        <c:v>1.06</c:v>
                      </c:pt>
                      <c:pt idx="435">
                        <c:v>1.06</c:v>
                      </c:pt>
                      <c:pt idx="436">
                        <c:v>1.06</c:v>
                      </c:pt>
                      <c:pt idx="437">
                        <c:v>1.06</c:v>
                      </c:pt>
                      <c:pt idx="438">
                        <c:v>1.06</c:v>
                      </c:pt>
                      <c:pt idx="439">
                        <c:v>1.06</c:v>
                      </c:pt>
                      <c:pt idx="440">
                        <c:v>1.06</c:v>
                      </c:pt>
                      <c:pt idx="441">
                        <c:v>1.08</c:v>
                      </c:pt>
                      <c:pt idx="442">
                        <c:v>1.08</c:v>
                      </c:pt>
                      <c:pt idx="443">
                        <c:v>1.08</c:v>
                      </c:pt>
                      <c:pt idx="444">
                        <c:v>1.08</c:v>
                      </c:pt>
                      <c:pt idx="445">
                        <c:v>1.08</c:v>
                      </c:pt>
                      <c:pt idx="446">
                        <c:v>1.08</c:v>
                      </c:pt>
                      <c:pt idx="447">
                        <c:v>1.08</c:v>
                      </c:pt>
                      <c:pt idx="448">
                        <c:v>1.08</c:v>
                      </c:pt>
                      <c:pt idx="449">
                        <c:v>1.08</c:v>
                      </c:pt>
                      <c:pt idx="450">
                        <c:v>1.08</c:v>
                      </c:pt>
                      <c:pt idx="451">
                        <c:v>1.08</c:v>
                      </c:pt>
                      <c:pt idx="452">
                        <c:v>1.08</c:v>
                      </c:pt>
                      <c:pt idx="453">
                        <c:v>1.08</c:v>
                      </c:pt>
                      <c:pt idx="454">
                        <c:v>1.08</c:v>
                      </c:pt>
                      <c:pt idx="455">
                        <c:v>1.08</c:v>
                      </c:pt>
                      <c:pt idx="456">
                        <c:v>1.08</c:v>
                      </c:pt>
                      <c:pt idx="457">
                        <c:v>1.08</c:v>
                      </c:pt>
                      <c:pt idx="458">
                        <c:v>1.1000000000000001</c:v>
                      </c:pt>
                      <c:pt idx="459">
                        <c:v>1.1000000000000001</c:v>
                      </c:pt>
                      <c:pt idx="460">
                        <c:v>1.1000000000000001</c:v>
                      </c:pt>
                      <c:pt idx="461">
                        <c:v>1.1000000000000001</c:v>
                      </c:pt>
                      <c:pt idx="462">
                        <c:v>1.1000000000000001</c:v>
                      </c:pt>
                      <c:pt idx="463">
                        <c:v>1.1000000000000001</c:v>
                      </c:pt>
                      <c:pt idx="464">
                        <c:v>1.1000000000000001</c:v>
                      </c:pt>
                      <c:pt idx="465">
                        <c:v>1.1000000000000001</c:v>
                      </c:pt>
                      <c:pt idx="466">
                        <c:v>1.1000000000000001</c:v>
                      </c:pt>
                      <c:pt idx="467">
                        <c:v>1.1000000000000001</c:v>
                      </c:pt>
                      <c:pt idx="468">
                        <c:v>1.1200000000000001</c:v>
                      </c:pt>
                      <c:pt idx="469">
                        <c:v>1.1200000000000001</c:v>
                      </c:pt>
                      <c:pt idx="470">
                        <c:v>1.1200000000000001</c:v>
                      </c:pt>
                      <c:pt idx="471">
                        <c:v>1.1200000000000001</c:v>
                      </c:pt>
                      <c:pt idx="472">
                        <c:v>1.1200000000000001</c:v>
                      </c:pt>
                      <c:pt idx="473">
                        <c:v>1.1200000000000001</c:v>
                      </c:pt>
                      <c:pt idx="474">
                        <c:v>1.1200000000000001</c:v>
                      </c:pt>
                      <c:pt idx="475">
                        <c:v>1.1200000000000001</c:v>
                      </c:pt>
                      <c:pt idx="476">
                        <c:v>1.1200000000000001</c:v>
                      </c:pt>
                      <c:pt idx="477">
                        <c:v>1.1200000000000001</c:v>
                      </c:pt>
                      <c:pt idx="478">
                        <c:v>1.1200000000000001</c:v>
                      </c:pt>
                      <c:pt idx="479">
                        <c:v>1.1399999999999999</c:v>
                      </c:pt>
                      <c:pt idx="480">
                        <c:v>1.1399999999999999</c:v>
                      </c:pt>
                      <c:pt idx="481">
                        <c:v>1.1399999999999999</c:v>
                      </c:pt>
                      <c:pt idx="482">
                        <c:v>1.1399999999999999</c:v>
                      </c:pt>
                      <c:pt idx="483">
                        <c:v>1.1399999999999999</c:v>
                      </c:pt>
                      <c:pt idx="484">
                        <c:v>1.1399999999999999</c:v>
                      </c:pt>
                      <c:pt idx="485">
                        <c:v>1.1399999999999999</c:v>
                      </c:pt>
                      <c:pt idx="486">
                        <c:v>1.1399999999999999</c:v>
                      </c:pt>
                      <c:pt idx="487">
                        <c:v>1.1399999999999999</c:v>
                      </c:pt>
                      <c:pt idx="488">
                        <c:v>1.1399999999999999</c:v>
                      </c:pt>
                      <c:pt idx="489">
                        <c:v>1.1399999999999999</c:v>
                      </c:pt>
                      <c:pt idx="490">
                        <c:v>1.1399999999999999</c:v>
                      </c:pt>
                      <c:pt idx="491">
                        <c:v>1.1399999999999999</c:v>
                      </c:pt>
                      <c:pt idx="492">
                        <c:v>1.1399999999999999</c:v>
                      </c:pt>
                      <c:pt idx="493">
                        <c:v>1.1399999999999999</c:v>
                      </c:pt>
                      <c:pt idx="494">
                        <c:v>1.1399999999999999</c:v>
                      </c:pt>
                      <c:pt idx="495">
                        <c:v>1.1399999999999999</c:v>
                      </c:pt>
                      <c:pt idx="496">
                        <c:v>1.1399999999999999</c:v>
                      </c:pt>
                      <c:pt idx="497">
                        <c:v>1.1399999999999999</c:v>
                      </c:pt>
                      <c:pt idx="498">
                        <c:v>1.1399999999999999</c:v>
                      </c:pt>
                      <c:pt idx="499">
                        <c:v>1.1399999999999999</c:v>
                      </c:pt>
                      <c:pt idx="500">
                        <c:v>1.1399999999999999</c:v>
                      </c:pt>
                      <c:pt idx="501">
                        <c:v>1.1399999999999999</c:v>
                      </c:pt>
                      <c:pt idx="502">
                        <c:v>1.1399999999999999</c:v>
                      </c:pt>
                      <c:pt idx="503">
                        <c:v>1.1399999999999999</c:v>
                      </c:pt>
                      <c:pt idx="504">
                        <c:v>1.1399999999999999</c:v>
                      </c:pt>
                      <c:pt idx="505">
                        <c:v>1.1399999999999999</c:v>
                      </c:pt>
                      <c:pt idx="506">
                        <c:v>1.1399999999999999</c:v>
                      </c:pt>
                      <c:pt idx="507">
                        <c:v>1.1599999999999999</c:v>
                      </c:pt>
                      <c:pt idx="508">
                        <c:v>1.1599999999999999</c:v>
                      </c:pt>
                      <c:pt idx="509">
                        <c:v>1.1599999999999999</c:v>
                      </c:pt>
                      <c:pt idx="510">
                        <c:v>1.1599999999999999</c:v>
                      </c:pt>
                      <c:pt idx="511">
                        <c:v>1.1599999999999999</c:v>
                      </c:pt>
                      <c:pt idx="512">
                        <c:v>1.1599999999999999</c:v>
                      </c:pt>
                      <c:pt idx="513">
                        <c:v>1.1599999999999999</c:v>
                      </c:pt>
                      <c:pt idx="514">
                        <c:v>1.1599999999999999</c:v>
                      </c:pt>
                      <c:pt idx="515">
                        <c:v>1.1599999999999999</c:v>
                      </c:pt>
                      <c:pt idx="516">
                        <c:v>1.1599999999999999</c:v>
                      </c:pt>
                      <c:pt idx="517">
                        <c:v>1.1599999999999999</c:v>
                      </c:pt>
                      <c:pt idx="518">
                        <c:v>1.1599999999999999</c:v>
                      </c:pt>
                      <c:pt idx="519">
                        <c:v>1.1599999999999999</c:v>
                      </c:pt>
                      <c:pt idx="520">
                        <c:v>1.1599999999999999</c:v>
                      </c:pt>
                      <c:pt idx="521">
                        <c:v>1.1599999999999999</c:v>
                      </c:pt>
                      <c:pt idx="522">
                        <c:v>1.1399999999999999</c:v>
                      </c:pt>
                      <c:pt idx="523">
                        <c:v>1.1399999999999999</c:v>
                      </c:pt>
                      <c:pt idx="524">
                        <c:v>1.1399999999999999</c:v>
                      </c:pt>
                      <c:pt idx="525">
                        <c:v>1.1399999999999999</c:v>
                      </c:pt>
                      <c:pt idx="526">
                        <c:v>1.1399999999999999</c:v>
                      </c:pt>
                      <c:pt idx="527">
                        <c:v>1.1399999999999999</c:v>
                      </c:pt>
                      <c:pt idx="528">
                        <c:v>1.1399999999999999</c:v>
                      </c:pt>
                      <c:pt idx="529">
                        <c:v>1.1399999999999999</c:v>
                      </c:pt>
                      <c:pt idx="530">
                        <c:v>1.1399999999999999</c:v>
                      </c:pt>
                      <c:pt idx="531">
                        <c:v>1.1399999999999999</c:v>
                      </c:pt>
                      <c:pt idx="532">
                        <c:v>1.1399999999999999</c:v>
                      </c:pt>
                      <c:pt idx="533">
                        <c:v>1.1399999999999999</c:v>
                      </c:pt>
                      <c:pt idx="534">
                        <c:v>1.1399999999999999</c:v>
                      </c:pt>
                      <c:pt idx="535">
                        <c:v>1.1399999999999999</c:v>
                      </c:pt>
                      <c:pt idx="536">
                        <c:v>1.1399999999999999</c:v>
                      </c:pt>
                      <c:pt idx="537">
                        <c:v>1.1399999999999999</c:v>
                      </c:pt>
                      <c:pt idx="538">
                        <c:v>1.1399999999999999</c:v>
                      </c:pt>
                      <c:pt idx="539">
                        <c:v>1.1399999999999999</c:v>
                      </c:pt>
                      <c:pt idx="540">
                        <c:v>1.1399999999999999</c:v>
                      </c:pt>
                      <c:pt idx="541">
                        <c:v>1.1399999999999999</c:v>
                      </c:pt>
                      <c:pt idx="542">
                        <c:v>1.1399999999999999</c:v>
                      </c:pt>
                      <c:pt idx="543">
                        <c:v>1.1399999999999999</c:v>
                      </c:pt>
                      <c:pt idx="544">
                        <c:v>1.1399999999999999</c:v>
                      </c:pt>
                      <c:pt idx="545">
                        <c:v>1.1399999999999999</c:v>
                      </c:pt>
                      <c:pt idx="546">
                        <c:v>1.1399999999999999</c:v>
                      </c:pt>
                      <c:pt idx="547">
                        <c:v>1.1399999999999999</c:v>
                      </c:pt>
                      <c:pt idx="548">
                        <c:v>1.1399999999999999</c:v>
                      </c:pt>
                      <c:pt idx="549">
                        <c:v>1.1399999999999999</c:v>
                      </c:pt>
                      <c:pt idx="550">
                        <c:v>1.1399999999999999</c:v>
                      </c:pt>
                      <c:pt idx="551">
                        <c:v>1.1399999999999999</c:v>
                      </c:pt>
                      <c:pt idx="552">
                        <c:v>1.1399999999999999</c:v>
                      </c:pt>
                      <c:pt idx="553">
                        <c:v>1.1399999999999999</c:v>
                      </c:pt>
                      <c:pt idx="554">
                        <c:v>1.1399999999999999</c:v>
                      </c:pt>
                      <c:pt idx="555">
                        <c:v>1.1599999999999999</c:v>
                      </c:pt>
                      <c:pt idx="556">
                        <c:v>1.1599999999999999</c:v>
                      </c:pt>
                      <c:pt idx="557">
                        <c:v>1.1599999999999999</c:v>
                      </c:pt>
                      <c:pt idx="558">
                        <c:v>1.1599999999999999</c:v>
                      </c:pt>
                      <c:pt idx="559">
                        <c:v>1.1599999999999999</c:v>
                      </c:pt>
                      <c:pt idx="560">
                        <c:v>1.1599999999999999</c:v>
                      </c:pt>
                      <c:pt idx="561">
                        <c:v>1.1599999999999999</c:v>
                      </c:pt>
                      <c:pt idx="562">
                        <c:v>1.1599999999999999</c:v>
                      </c:pt>
                      <c:pt idx="563">
                        <c:v>1.1599999999999999</c:v>
                      </c:pt>
                      <c:pt idx="564">
                        <c:v>1.1599999999999999</c:v>
                      </c:pt>
                      <c:pt idx="565">
                        <c:v>1.1599999999999999</c:v>
                      </c:pt>
                      <c:pt idx="566">
                        <c:v>1.1599999999999999</c:v>
                      </c:pt>
                      <c:pt idx="567">
                        <c:v>1.1599999999999999</c:v>
                      </c:pt>
                      <c:pt idx="568">
                        <c:v>1.1599999999999999</c:v>
                      </c:pt>
                      <c:pt idx="569">
                        <c:v>1.1599999999999999</c:v>
                      </c:pt>
                      <c:pt idx="570">
                        <c:v>1.1599999999999999</c:v>
                      </c:pt>
                      <c:pt idx="571">
                        <c:v>1.1599999999999999</c:v>
                      </c:pt>
                      <c:pt idx="572">
                        <c:v>1.1599999999999999</c:v>
                      </c:pt>
                      <c:pt idx="573">
                        <c:v>1.18</c:v>
                      </c:pt>
                      <c:pt idx="574">
                        <c:v>1.18</c:v>
                      </c:pt>
                      <c:pt idx="575">
                        <c:v>1.18</c:v>
                      </c:pt>
                      <c:pt idx="576">
                        <c:v>1.18</c:v>
                      </c:pt>
                      <c:pt idx="577">
                        <c:v>1.18</c:v>
                      </c:pt>
                      <c:pt idx="578">
                        <c:v>1.18</c:v>
                      </c:pt>
                      <c:pt idx="579">
                        <c:v>1.18</c:v>
                      </c:pt>
                      <c:pt idx="580">
                        <c:v>1.18</c:v>
                      </c:pt>
                      <c:pt idx="581">
                        <c:v>1.18</c:v>
                      </c:pt>
                      <c:pt idx="582">
                        <c:v>1.18</c:v>
                      </c:pt>
                      <c:pt idx="583">
                        <c:v>1.18</c:v>
                      </c:pt>
                      <c:pt idx="584">
                        <c:v>1.18</c:v>
                      </c:pt>
                      <c:pt idx="585">
                        <c:v>1.18</c:v>
                      </c:pt>
                      <c:pt idx="586">
                        <c:v>1.18</c:v>
                      </c:pt>
                      <c:pt idx="587">
                        <c:v>1.18</c:v>
                      </c:pt>
                      <c:pt idx="588">
                        <c:v>1.2</c:v>
                      </c:pt>
                      <c:pt idx="589">
                        <c:v>1.2</c:v>
                      </c:pt>
                      <c:pt idx="590">
                        <c:v>1.2</c:v>
                      </c:pt>
                      <c:pt idx="591">
                        <c:v>1.2</c:v>
                      </c:pt>
                      <c:pt idx="592">
                        <c:v>1.2</c:v>
                      </c:pt>
                      <c:pt idx="593">
                        <c:v>1.2</c:v>
                      </c:pt>
                      <c:pt idx="594">
                        <c:v>1.2</c:v>
                      </c:pt>
                      <c:pt idx="595">
                        <c:v>1.2</c:v>
                      </c:pt>
                      <c:pt idx="596">
                        <c:v>1.2</c:v>
                      </c:pt>
                      <c:pt idx="597">
                        <c:v>1.2</c:v>
                      </c:pt>
                      <c:pt idx="598">
                        <c:v>1.2</c:v>
                      </c:pt>
                      <c:pt idx="599">
                        <c:v>1.2</c:v>
                      </c:pt>
                      <c:pt idx="600">
                        <c:v>1.2</c:v>
                      </c:pt>
                      <c:pt idx="601">
                        <c:v>1.2</c:v>
                      </c:pt>
                      <c:pt idx="602">
                        <c:v>1.2</c:v>
                      </c:pt>
                      <c:pt idx="603">
                        <c:v>1.2</c:v>
                      </c:pt>
                      <c:pt idx="604">
                        <c:v>1.2</c:v>
                      </c:pt>
                      <c:pt idx="605">
                        <c:v>1.2</c:v>
                      </c:pt>
                      <c:pt idx="606">
                        <c:v>1.2</c:v>
                      </c:pt>
                      <c:pt idx="607">
                        <c:v>1.2</c:v>
                      </c:pt>
                      <c:pt idx="608">
                        <c:v>1.2</c:v>
                      </c:pt>
                      <c:pt idx="609">
                        <c:v>1.2</c:v>
                      </c:pt>
                      <c:pt idx="610">
                        <c:v>1.2</c:v>
                      </c:pt>
                      <c:pt idx="611">
                        <c:v>1.2</c:v>
                      </c:pt>
                      <c:pt idx="612">
                        <c:v>1.2</c:v>
                      </c:pt>
                      <c:pt idx="613">
                        <c:v>1.2</c:v>
                      </c:pt>
                      <c:pt idx="614">
                        <c:v>1.2</c:v>
                      </c:pt>
                      <c:pt idx="615">
                        <c:v>1.2</c:v>
                      </c:pt>
                      <c:pt idx="616">
                        <c:v>1.2</c:v>
                      </c:pt>
                      <c:pt idx="617">
                        <c:v>1.2</c:v>
                      </c:pt>
                      <c:pt idx="618">
                        <c:v>1.2</c:v>
                      </c:pt>
                      <c:pt idx="619">
                        <c:v>1.2</c:v>
                      </c:pt>
                      <c:pt idx="620">
                        <c:v>1.2</c:v>
                      </c:pt>
                      <c:pt idx="621">
                        <c:v>1.18</c:v>
                      </c:pt>
                      <c:pt idx="622">
                        <c:v>1.18</c:v>
                      </c:pt>
                      <c:pt idx="623">
                        <c:v>1.18</c:v>
                      </c:pt>
                      <c:pt idx="624">
                        <c:v>1.18</c:v>
                      </c:pt>
                      <c:pt idx="625">
                        <c:v>1.18</c:v>
                      </c:pt>
                      <c:pt idx="626">
                        <c:v>1.18</c:v>
                      </c:pt>
                      <c:pt idx="627">
                        <c:v>1.18</c:v>
                      </c:pt>
                      <c:pt idx="628">
                        <c:v>1.18</c:v>
                      </c:pt>
                      <c:pt idx="629">
                        <c:v>1.18</c:v>
                      </c:pt>
                      <c:pt idx="630">
                        <c:v>1.18</c:v>
                      </c:pt>
                      <c:pt idx="631">
                        <c:v>1.18</c:v>
                      </c:pt>
                      <c:pt idx="632">
                        <c:v>1.18</c:v>
                      </c:pt>
                      <c:pt idx="633">
                        <c:v>1.18</c:v>
                      </c:pt>
                      <c:pt idx="634">
                        <c:v>1.18</c:v>
                      </c:pt>
                      <c:pt idx="635">
                        <c:v>1.18</c:v>
                      </c:pt>
                      <c:pt idx="636">
                        <c:v>1.18</c:v>
                      </c:pt>
                      <c:pt idx="637">
                        <c:v>1.18</c:v>
                      </c:pt>
                      <c:pt idx="638">
                        <c:v>1.18</c:v>
                      </c:pt>
                      <c:pt idx="639">
                        <c:v>1.18</c:v>
                      </c:pt>
                      <c:pt idx="640">
                        <c:v>1.18</c:v>
                      </c:pt>
                      <c:pt idx="641">
                        <c:v>1.18</c:v>
                      </c:pt>
                      <c:pt idx="642">
                        <c:v>1.18</c:v>
                      </c:pt>
                      <c:pt idx="643">
                        <c:v>1.18</c:v>
                      </c:pt>
                      <c:pt idx="644">
                        <c:v>1.18</c:v>
                      </c:pt>
                      <c:pt idx="645">
                        <c:v>1.18</c:v>
                      </c:pt>
                      <c:pt idx="646">
                        <c:v>1.18</c:v>
                      </c:pt>
                      <c:pt idx="647">
                        <c:v>1.18</c:v>
                      </c:pt>
                      <c:pt idx="648">
                        <c:v>1.18</c:v>
                      </c:pt>
                      <c:pt idx="649">
                        <c:v>1.18</c:v>
                      </c:pt>
                      <c:pt idx="650">
                        <c:v>1.18</c:v>
                      </c:pt>
                      <c:pt idx="651">
                        <c:v>1.1599999999999999</c:v>
                      </c:pt>
                      <c:pt idx="652">
                        <c:v>1.1599999999999999</c:v>
                      </c:pt>
                      <c:pt idx="653">
                        <c:v>1.1599999999999999</c:v>
                      </c:pt>
                      <c:pt idx="654">
                        <c:v>1.1599999999999999</c:v>
                      </c:pt>
                      <c:pt idx="655">
                        <c:v>1.1599999999999999</c:v>
                      </c:pt>
                      <c:pt idx="656">
                        <c:v>1.1599999999999999</c:v>
                      </c:pt>
                      <c:pt idx="657">
                        <c:v>1.1599999999999999</c:v>
                      </c:pt>
                      <c:pt idx="658">
                        <c:v>1.1599999999999999</c:v>
                      </c:pt>
                      <c:pt idx="659">
                        <c:v>1.1599999999999999</c:v>
                      </c:pt>
                      <c:pt idx="660">
                        <c:v>1.1599999999999999</c:v>
                      </c:pt>
                      <c:pt idx="661">
                        <c:v>1.1599999999999999</c:v>
                      </c:pt>
                      <c:pt idx="662">
                        <c:v>1.1599999999999999</c:v>
                      </c:pt>
                      <c:pt idx="663">
                        <c:v>1.1599999999999999</c:v>
                      </c:pt>
                      <c:pt idx="664">
                        <c:v>1.1599999999999999</c:v>
                      </c:pt>
                      <c:pt idx="665">
                        <c:v>1.1599999999999999</c:v>
                      </c:pt>
                      <c:pt idx="666">
                        <c:v>1.1599999999999999</c:v>
                      </c:pt>
                      <c:pt idx="667">
                        <c:v>1.1599999999999999</c:v>
                      </c:pt>
                      <c:pt idx="668">
                        <c:v>1.1599999999999999</c:v>
                      </c:pt>
                      <c:pt idx="669">
                        <c:v>1.1599999999999999</c:v>
                      </c:pt>
                      <c:pt idx="670">
                        <c:v>1.1599999999999999</c:v>
                      </c:pt>
                      <c:pt idx="671">
                        <c:v>1.1599999999999999</c:v>
                      </c:pt>
                      <c:pt idx="672">
                        <c:v>1.1599999999999999</c:v>
                      </c:pt>
                      <c:pt idx="673">
                        <c:v>1.1599999999999999</c:v>
                      </c:pt>
                      <c:pt idx="674">
                        <c:v>1.1599999999999999</c:v>
                      </c:pt>
                      <c:pt idx="675">
                        <c:v>1.1599999999999999</c:v>
                      </c:pt>
                      <c:pt idx="676">
                        <c:v>1.1599999999999999</c:v>
                      </c:pt>
                      <c:pt idx="677">
                        <c:v>1.1599999999999999</c:v>
                      </c:pt>
                      <c:pt idx="678">
                        <c:v>1.1599999999999999</c:v>
                      </c:pt>
                      <c:pt idx="679">
                        <c:v>1.1599999999999999</c:v>
                      </c:pt>
                      <c:pt idx="680">
                        <c:v>1.18</c:v>
                      </c:pt>
                      <c:pt idx="681">
                        <c:v>1.18</c:v>
                      </c:pt>
                      <c:pt idx="682">
                        <c:v>1.18</c:v>
                      </c:pt>
                      <c:pt idx="683">
                        <c:v>1.18</c:v>
                      </c:pt>
                      <c:pt idx="684">
                        <c:v>1.18</c:v>
                      </c:pt>
                      <c:pt idx="685">
                        <c:v>1.18</c:v>
                      </c:pt>
                      <c:pt idx="686">
                        <c:v>1.18</c:v>
                      </c:pt>
                      <c:pt idx="687">
                        <c:v>1.18</c:v>
                      </c:pt>
                      <c:pt idx="688">
                        <c:v>1.18</c:v>
                      </c:pt>
                      <c:pt idx="689">
                        <c:v>1.18</c:v>
                      </c:pt>
                      <c:pt idx="690">
                        <c:v>1.18</c:v>
                      </c:pt>
                      <c:pt idx="691">
                        <c:v>1.18</c:v>
                      </c:pt>
                      <c:pt idx="692">
                        <c:v>1.18</c:v>
                      </c:pt>
                      <c:pt idx="693">
                        <c:v>1.18</c:v>
                      </c:pt>
                      <c:pt idx="694">
                        <c:v>1.18</c:v>
                      </c:pt>
                      <c:pt idx="695">
                        <c:v>1.2</c:v>
                      </c:pt>
                      <c:pt idx="696">
                        <c:v>1.2</c:v>
                      </c:pt>
                      <c:pt idx="697">
                        <c:v>1.2</c:v>
                      </c:pt>
                      <c:pt idx="698">
                        <c:v>1.2</c:v>
                      </c:pt>
                      <c:pt idx="699">
                        <c:v>1.2</c:v>
                      </c:pt>
                      <c:pt idx="700">
                        <c:v>1.2</c:v>
                      </c:pt>
                      <c:pt idx="701">
                        <c:v>1.2</c:v>
                      </c:pt>
                      <c:pt idx="702">
                        <c:v>1.2</c:v>
                      </c:pt>
                      <c:pt idx="703">
                        <c:v>1.2</c:v>
                      </c:pt>
                      <c:pt idx="704">
                        <c:v>1.2</c:v>
                      </c:pt>
                      <c:pt idx="705">
                        <c:v>1.2</c:v>
                      </c:pt>
                      <c:pt idx="706">
                        <c:v>1.2</c:v>
                      </c:pt>
                      <c:pt idx="707">
                        <c:v>1.2</c:v>
                      </c:pt>
                      <c:pt idx="708">
                        <c:v>1.2</c:v>
                      </c:pt>
                      <c:pt idx="709">
                        <c:v>1.2</c:v>
                      </c:pt>
                      <c:pt idx="710">
                        <c:v>1.2</c:v>
                      </c:pt>
                      <c:pt idx="711">
                        <c:v>1.2</c:v>
                      </c:pt>
                      <c:pt idx="712">
                        <c:v>1.2</c:v>
                      </c:pt>
                      <c:pt idx="713">
                        <c:v>1.2</c:v>
                      </c:pt>
                      <c:pt idx="714">
                        <c:v>1.18</c:v>
                      </c:pt>
                      <c:pt idx="715">
                        <c:v>1.18</c:v>
                      </c:pt>
                      <c:pt idx="716">
                        <c:v>1.18</c:v>
                      </c:pt>
                      <c:pt idx="717">
                        <c:v>1.18</c:v>
                      </c:pt>
                      <c:pt idx="718">
                        <c:v>1.18</c:v>
                      </c:pt>
                      <c:pt idx="719">
                        <c:v>1.18</c:v>
                      </c:pt>
                      <c:pt idx="720">
                        <c:v>1.18</c:v>
                      </c:pt>
                      <c:pt idx="721">
                        <c:v>1.18</c:v>
                      </c:pt>
                      <c:pt idx="722">
                        <c:v>1.18</c:v>
                      </c:pt>
                      <c:pt idx="723">
                        <c:v>1.18</c:v>
                      </c:pt>
                      <c:pt idx="724">
                        <c:v>1.18</c:v>
                      </c:pt>
                      <c:pt idx="725">
                        <c:v>1.18</c:v>
                      </c:pt>
                      <c:pt idx="726">
                        <c:v>1.18</c:v>
                      </c:pt>
                      <c:pt idx="727">
                        <c:v>1.18</c:v>
                      </c:pt>
                      <c:pt idx="728">
                        <c:v>1.18</c:v>
                      </c:pt>
                      <c:pt idx="729">
                        <c:v>1.18</c:v>
                      </c:pt>
                      <c:pt idx="730">
                        <c:v>1.18</c:v>
                      </c:pt>
                      <c:pt idx="731">
                        <c:v>1.18</c:v>
                      </c:pt>
                      <c:pt idx="732">
                        <c:v>1.18</c:v>
                      </c:pt>
                      <c:pt idx="733">
                        <c:v>1.18</c:v>
                      </c:pt>
                      <c:pt idx="734">
                        <c:v>1.18</c:v>
                      </c:pt>
                      <c:pt idx="735">
                        <c:v>1.1599999999999999</c:v>
                      </c:pt>
                      <c:pt idx="736">
                        <c:v>1.1599999999999999</c:v>
                      </c:pt>
                      <c:pt idx="737">
                        <c:v>1.1599999999999999</c:v>
                      </c:pt>
                      <c:pt idx="738">
                        <c:v>1.1599999999999999</c:v>
                      </c:pt>
                      <c:pt idx="739">
                        <c:v>1.1599999999999999</c:v>
                      </c:pt>
                      <c:pt idx="740">
                        <c:v>1.1599999999999999</c:v>
                      </c:pt>
                      <c:pt idx="741">
                        <c:v>1.1599999999999999</c:v>
                      </c:pt>
                      <c:pt idx="742">
                        <c:v>1.1599999999999999</c:v>
                      </c:pt>
                      <c:pt idx="743">
                        <c:v>1.1599999999999999</c:v>
                      </c:pt>
                      <c:pt idx="744">
                        <c:v>1.1599999999999999</c:v>
                      </c:pt>
                      <c:pt idx="745">
                        <c:v>1.1599999999999999</c:v>
                      </c:pt>
                      <c:pt idx="746">
                        <c:v>1.1399999999999999</c:v>
                      </c:pt>
                      <c:pt idx="747">
                        <c:v>1.1399999999999999</c:v>
                      </c:pt>
                      <c:pt idx="748">
                        <c:v>1.1399999999999999</c:v>
                      </c:pt>
                      <c:pt idx="749">
                        <c:v>1.1399999999999999</c:v>
                      </c:pt>
                      <c:pt idx="750">
                        <c:v>1.1399999999999999</c:v>
                      </c:pt>
                      <c:pt idx="751">
                        <c:v>1.1399999999999999</c:v>
                      </c:pt>
                      <c:pt idx="752">
                        <c:v>1.1399999999999999</c:v>
                      </c:pt>
                      <c:pt idx="753">
                        <c:v>1.1399999999999999</c:v>
                      </c:pt>
                      <c:pt idx="754">
                        <c:v>1.1399999999999999</c:v>
                      </c:pt>
                      <c:pt idx="755">
                        <c:v>1.1399999999999999</c:v>
                      </c:pt>
                      <c:pt idx="756">
                        <c:v>1.1399999999999999</c:v>
                      </c:pt>
                      <c:pt idx="757">
                        <c:v>1.1399999999999999</c:v>
                      </c:pt>
                      <c:pt idx="758">
                        <c:v>1.1399999999999999</c:v>
                      </c:pt>
                      <c:pt idx="759">
                        <c:v>1.1399999999999999</c:v>
                      </c:pt>
                      <c:pt idx="760">
                        <c:v>1.1399999999999999</c:v>
                      </c:pt>
                      <c:pt idx="761">
                        <c:v>1.1399999999999999</c:v>
                      </c:pt>
                      <c:pt idx="762">
                        <c:v>1.1399999999999999</c:v>
                      </c:pt>
                      <c:pt idx="763">
                        <c:v>1.1399999999999999</c:v>
                      </c:pt>
                      <c:pt idx="764">
                        <c:v>1.1399999999999999</c:v>
                      </c:pt>
                      <c:pt idx="765">
                        <c:v>1.1399999999999999</c:v>
                      </c:pt>
                      <c:pt idx="766">
                        <c:v>1.1399999999999999</c:v>
                      </c:pt>
                      <c:pt idx="767">
                        <c:v>1.1399999999999999</c:v>
                      </c:pt>
                      <c:pt idx="768">
                        <c:v>1.1399999999999999</c:v>
                      </c:pt>
                      <c:pt idx="769">
                        <c:v>1.1399999999999999</c:v>
                      </c:pt>
                      <c:pt idx="770">
                        <c:v>1.1399999999999999</c:v>
                      </c:pt>
                      <c:pt idx="771">
                        <c:v>1.1399999999999999</c:v>
                      </c:pt>
                      <c:pt idx="772">
                        <c:v>1.1399999999999999</c:v>
                      </c:pt>
                      <c:pt idx="773">
                        <c:v>1.1399999999999999</c:v>
                      </c:pt>
                      <c:pt idx="774">
                        <c:v>1.1399999999999999</c:v>
                      </c:pt>
                      <c:pt idx="775">
                        <c:v>1.1399999999999999</c:v>
                      </c:pt>
                      <c:pt idx="776">
                        <c:v>1.1399999999999999</c:v>
                      </c:pt>
                      <c:pt idx="777">
                        <c:v>1.1399999999999999</c:v>
                      </c:pt>
                      <c:pt idx="778">
                        <c:v>1.1399999999999999</c:v>
                      </c:pt>
                      <c:pt idx="779">
                        <c:v>1.1399999999999999</c:v>
                      </c:pt>
                      <c:pt idx="780">
                        <c:v>1.1399999999999999</c:v>
                      </c:pt>
                      <c:pt idx="781">
                        <c:v>1.1399999999999999</c:v>
                      </c:pt>
                      <c:pt idx="782">
                        <c:v>1.1399999999999999</c:v>
                      </c:pt>
                      <c:pt idx="783">
                        <c:v>1.1399999999999999</c:v>
                      </c:pt>
                      <c:pt idx="784">
                        <c:v>1.1399999999999999</c:v>
                      </c:pt>
                      <c:pt idx="785">
                        <c:v>1.1399999999999999</c:v>
                      </c:pt>
                      <c:pt idx="786">
                        <c:v>1.1399999999999999</c:v>
                      </c:pt>
                      <c:pt idx="787">
                        <c:v>1.1399999999999999</c:v>
                      </c:pt>
                      <c:pt idx="788">
                        <c:v>1.1399999999999999</c:v>
                      </c:pt>
                      <c:pt idx="789">
                        <c:v>1.1399999999999999</c:v>
                      </c:pt>
                      <c:pt idx="790">
                        <c:v>1.1399999999999999</c:v>
                      </c:pt>
                      <c:pt idx="791">
                        <c:v>1.1399999999999999</c:v>
                      </c:pt>
                      <c:pt idx="792">
                        <c:v>1.1399999999999999</c:v>
                      </c:pt>
                      <c:pt idx="793">
                        <c:v>1.1399999999999999</c:v>
                      </c:pt>
                      <c:pt idx="794">
                        <c:v>1.1599999999999999</c:v>
                      </c:pt>
                      <c:pt idx="795">
                        <c:v>1.1599999999999999</c:v>
                      </c:pt>
                      <c:pt idx="796">
                        <c:v>1.1599999999999999</c:v>
                      </c:pt>
                      <c:pt idx="797">
                        <c:v>1.1599999999999999</c:v>
                      </c:pt>
                      <c:pt idx="798">
                        <c:v>1.1599999999999999</c:v>
                      </c:pt>
                      <c:pt idx="799">
                        <c:v>1.1599999999999999</c:v>
                      </c:pt>
                      <c:pt idx="800">
                        <c:v>1.1599999999999999</c:v>
                      </c:pt>
                      <c:pt idx="801">
                        <c:v>1.1599999999999999</c:v>
                      </c:pt>
                      <c:pt idx="802">
                        <c:v>1.1599999999999999</c:v>
                      </c:pt>
                      <c:pt idx="803">
                        <c:v>1.1599999999999999</c:v>
                      </c:pt>
                      <c:pt idx="804">
                        <c:v>1.1599999999999999</c:v>
                      </c:pt>
                      <c:pt idx="805">
                        <c:v>1.1599999999999999</c:v>
                      </c:pt>
                      <c:pt idx="806">
                        <c:v>1.18</c:v>
                      </c:pt>
                      <c:pt idx="807">
                        <c:v>1.18</c:v>
                      </c:pt>
                      <c:pt idx="808">
                        <c:v>1.18</c:v>
                      </c:pt>
                      <c:pt idx="809">
                        <c:v>1.18</c:v>
                      </c:pt>
                      <c:pt idx="810">
                        <c:v>1.18</c:v>
                      </c:pt>
                      <c:pt idx="811">
                        <c:v>1.18</c:v>
                      </c:pt>
                      <c:pt idx="812">
                        <c:v>1.18</c:v>
                      </c:pt>
                      <c:pt idx="813">
                        <c:v>1.18</c:v>
                      </c:pt>
                      <c:pt idx="814">
                        <c:v>1.18</c:v>
                      </c:pt>
                      <c:pt idx="815">
                        <c:v>1.2</c:v>
                      </c:pt>
                      <c:pt idx="816">
                        <c:v>1.2</c:v>
                      </c:pt>
                      <c:pt idx="817">
                        <c:v>1.2</c:v>
                      </c:pt>
                      <c:pt idx="818">
                        <c:v>1.2</c:v>
                      </c:pt>
                      <c:pt idx="819">
                        <c:v>1.2</c:v>
                      </c:pt>
                      <c:pt idx="820">
                        <c:v>1.2</c:v>
                      </c:pt>
                      <c:pt idx="821">
                        <c:v>1.2</c:v>
                      </c:pt>
                      <c:pt idx="822">
                        <c:v>1.2</c:v>
                      </c:pt>
                      <c:pt idx="823">
                        <c:v>1.2</c:v>
                      </c:pt>
                      <c:pt idx="824">
                        <c:v>1.2</c:v>
                      </c:pt>
                      <c:pt idx="825">
                        <c:v>1.2</c:v>
                      </c:pt>
                      <c:pt idx="826">
                        <c:v>1.2</c:v>
                      </c:pt>
                      <c:pt idx="827">
                        <c:v>1.2</c:v>
                      </c:pt>
                      <c:pt idx="828">
                        <c:v>1.2</c:v>
                      </c:pt>
                      <c:pt idx="829">
                        <c:v>1.2</c:v>
                      </c:pt>
                      <c:pt idx="830">
                        <c:v>1.2</c:v>
                      </c:pt>
                      <c:pt idx="831">
                        <c:v>1.2</c:v>
                      </c:pt>
                      <c:pt idx="832">
                        <c:v>1.2</c:v>
                      </c:pt>
                      <c:pt idx="833">
                        <c:v>1.2</c:v>
                      </c:pt>
                      <c:pt idx="834">
                        <c:v>1.2</c:v>
                      </c:pt>
                      <c:pt idx="835">
                        <c:v>1.2</c:v>
                      </c:pt>
                      <c:pt idx="836">
                        <c:v>1.2</c:v>
                      </c:pt>
                      <c:pt idx="837">
                        <c:v>1.2</c:v>
                      </c:pt>
                      <c:pt idx="838">
                        <c:v>1.2</c:v>
                      </c:pt>
                      <c:pt idx="839">
                        <c:v>1.2</c:v>
                      </c:pt>
                      <c:pt idx="840">
                        <c:v>1.2</c:v>
                      </c:pt>
                      <c:pt idx="841">
                        <c:v>1.2</c:v>
                      </c:pt>
                      <c:pt idx="842">
                        <c:v>1.2</c:v>
                      </c:pt>
                      <c:pt idx="843">
                        <c:v>1.2</c:v>
                      </c:pt>
                      <c:pt idx="844">
                        <c:v>1.2</c:v>
                      </c:pt>
                      <c:pt idx="845">
                        <c:v>1.2</c:v>
                      </c:pt>
                      <c:pt idx="846">
                        <c:v>1.2</c:v>
                      </c:pt>
                      <c:pt idx="847">
                        <c:v>1.2</c:v>
                      </c:pt>
                      <c:pt idx="848">
                        <c:v>1.2</c:v>
                      </c:pt>
                      <c:pt idx="849">
                        <c:v>1.2</c:v>
                      </c:pt>
                      <c:pt idx="850">
                        <c:v>1.2</c:v>
                      </c:pt>
                      <c:pt idx="851">
                        <c:v>1.2</c:v>
                      </c:pt>
                      <c:pt idx="852">
                        <c:v>1.2</c:v>
                      </c:pt>
                      <c:pt idx="853">
                        <c:v>1.2</c:v>
                      </c:pt>
                      <c:pt idx="854">
                        <c:v>1.2</c:v>
                      </c:pt>
                      <c:pt idx="855">
                        <c:v>1.2</c:v>
                      </c:pt>
                      <c:pt idx="856">
                        <c:v>1.2</c:v>
                      </c:pt>
                      <c:pt idx="857">
                        <c:v>1.2</c:v>
                      </c:pt>
                      <c:pt idx="858">
                        <c:v>1.2</c:v>
                      </c:pt>
                      <c:pt idx="859">
                        <c:v>1.2</c:v>
                      </c:pt>
                      <c:pt idx="860">
                        <c:v>1.2</c:v>
                      </c:pt>
                      <c:pt idx="861">
                        <c:v>1.2</c:v>
                      </c:pt>
                      <c:pt idx="862">
                        <c:v>1.2</c:v>
                      </c:pt>
                      <c:pt idx="863">
                        <c:v>1.2</c:v>
                      </c:pt>
                      <c:pt idx="864">
                        <c:v>1.2</c:v>
                      </c:pt>
                      <c:pt idx="865">
                        <c:v>1.2</c:v>
                      </c:pt>
                      <c:pt idx="866">
                        <c:v>1.2</c:v>
                      </c:pt>
                      <c:pt idx="867">
                        <c:v>1.2</c:v>
                      </c:pt>
                      <c:pt idx="868">
                        <c:v>1.2</c:v>
                      </c:pt>
                      <c:pt idx="869">
                        <c:v>1.2</c:v>
                      </c:pt>
                      <c:pt idx="870">
                        <c:v>1.2</c:v>
                      </c:pt>
                      <c:pt idx="871">
                        <c:v>1.18</c:v>
                      </c:pt>
                      <c:pt idx="872">
                        <c:v>1.18</c:v>
                      </c:pt>
                      <c:pt idx="873">
                        <c:v>1.18</c:v>
                      </c:pt>
                      <c:pt idx="874">
                        <c:v>1.18</c:v>
                      </c:pt>
                      <c:pt idx="875">
                        <c:v>1.18</c:v>
                      </c:pt>
                      <c:pt idx="876">
                        <c:v>1.18</c:v>
                      </c:pt>
                      <c:pt idx="877">
                        <c:v>1.18</c:v>
                      </c:pt>
                      <c:pt idx="878">
                        <c:v>1.18</c:v>
                      </c:pt>
                      <c:pt idx="879">
                        <c:v>1.18</c:v>
                      </c:pt>
                      <c:pt idx="880">
                        <c:v>1.18</c:v>
                      </c:pt>
                      <c:pt idx="881">
                        <c:v>1.18</c:v>
                      </c:pt>
                      <c:pt idx="882">
                        <c:v>1.18</c:v>
                      </c:pt>
                      <c:pt idx="883">
                        <c:v>1.18</c:v>
                      </c:pt>
                      <c:pt idx="884">
                        <c:v>1.18</c:v>
                      </c:pt>
                      <c:pt idx="885">
                        <c:v>1.18</c:v>
                      </c:pt>
                      <c:pt idx="886">
                        <c:v>1.18</c:v>
                      </c:pt>
                      <c:pt idx="887">
                        <c:v>1.18</c:v>
                      </c:pt>
                      <c:pt idx="888">
                        <c:v>1.18</c:v>
                      </c:pt>
                      <c:pt idx="889">
                        <c:v>1.18</c:v>
                      </c:pt>
                      <c:pt idx="890">
                        <c:v>1.18</c:v>
                      </c:pt>
                      <c:pt idx="891">
                        <c:v>1.18</c:v>
                      </c:pt>
                      <c:pt idx="892">
                        <c:v>1.18</c:v>
                      </c:pt>
                      <c:pt idx="893">
                        <c:v>1.18</c:v>
                      </c:pt>
                      <c:pt idx="894">
                        <c:v>1.18</c:v>
                      </c:pt>
                      <c:pt idx="895">
                        <c:v>1.18</c:v>
                      </c:pt>
                      <c:pt idx="896">
                        <c:v>1.18</c:v>
                      </c:pt>
                      <c:pt idx="897">
                        <c:v>1.18</c:v>
                      </c:pt>
                      <c:pt idx="898">
                        <c:v>1.18</c:v>
                      </c:pt>
                      <c:pt idx="899">
                        <c:v>1.18</c:v>
                      </c:pt>
                      <c:pt idx="900">
                        <c:v>1.18</c:v>
                      </c:pt>
                      <c:pt idx="901">
                        <c:v>1.18</c:v>
                      </c:pt>
                      <c:pt idx="902">
                        <c:v>1.18</c:v>
                      </c:pt>
                      <c:pt idx="903">
                        <c:v>1.18</c:v>
                      </c:pt>
                      <c:pt idx="904">
                        <c:v>1.18</c:v>
                      </c:pt>
                      <c:pt idx="905">
                        <c:v>1.2</c:v>
                      </c:pt>
                      <c:pt idx="906">
                        <c:v>1.2</c:v>
                      </c:pt>
                      <c:pt idx="907">
                        <c:v>1.2</c:v>
                      </c:pt>
                      <c:pt idx="908">
                        <c:v>1.2</c:v>
                      </c:pt>
                      <c:pt idx="909">
                        <c:v>1.2</c:v>
                      </c:pt>
                      <c:pt idx="910">
                        <c:v>1.2</c:v>
                      </c:pt>
                      <c:pt idx="911">
                        <c:v>1.2</c:v>
                      </c:pt>
                      <c:pt idx="912">
                        <c:v>1.2</c:v>
                      </c:pt>
                      <c:pt idx="913">
                        <c:v>1.2</c:v>
                      </c:pt>
                      <c:pt idx="914">
                        <c:v>1.2</c:v>
                      </c:pt>
                      <c:pt idx="915">
                        <c:v>1.2</c:v>
                      </c:pt>
                      <c:pt idx="916">
                        <c:v>1.2</c:v>
                      </c:pt>
                      <c:pt idx="917">
                        <c:v>1.2</c:v>
                      </c:pt>
                      <c:pt idx="918">
                        <c:v>1.2</c:v>
                      </c:pt>
                      <c:pt idx="919">
                        <c:v>1.2</c:v>
                      </c:pt>
                      <c:pt idx="920">
                        <c:v>1.2</c:v>
                      </c:pt>
                      <c:pt idx="921">
                        <c:v>1.2</c:v>
                      </c:pt>
                      <c:pt idx="922">
                        <c:v>1.2</c:v>
                      </c:pt>
                      <c:pt idx="923">
                        <c:v>1.2</c:v>
                      </c:pt>
                      <c:pt idx="924">
                        <c:v>1.2</c:v>
                      </c:pt>
                      <c:pt idx="925">
                        <c:v>1.2</c:v>
                      </c:pt>
                      <c:pt idx="926">
                        <c:v>1.2</c:v>
                      </c:pt>
                      <c:pt idx="927">
                        <c:v>1.2</c:v>
                      </c:pt>
                      <c:pt idx="928">
                        <c:v>1.2</c:v>
                      </c:pt>
                      <c:pt idx="929">
                        <c:v>1.2</c:v>
                      </c:pt>
                      <c:pt idx="930">
                        <c:v>1.2</c:v>
                      </c:pt>
                      <c:pt idx="931">
                        <c:v>1.2</c:v>
                      </c:pt>
                      <c:pt idx="932">
                        <c:v>1.2</c:v>
                      </c:pt>
                      <c:pt idx="933">
                        <c:v>1.2</c:v>
                      </c:pt>
                      <c:pt idx="934">
                        <c:v>1.2</c:v>
                      </c:pt>
                      <c:pt idx="935">
                        <c:v>1.2</c:v>
                      </c:pt>
                      <c:pt idx="936">
                        <c:v>1.2</c:v>
                      </c:pt>
                      <c:pt idx="937">
                        <c:v>1.2</c:v>
                      </c:pt>
                      <c:pt idx="938">
                        <c:v>1.2</c:v>
                      </c:pt>
                      <c:pt idx="939">
                        <c:v>1.2</c:v>
                      </c:pt>
                      <c:pt idx="940">
                        <c:v>1.22</c:v>
                      </c:pt>
                      <c:pt idx="941">
                        <c:v>1.22</c:v>
                      </c:pt>
                      <c:pt idx="942">
                        <c:v>1.22</c:v>
                      </c:pt>
                      <c:pt idx="943">
                        <c:v>1.22</c:v>
                      </c:pt>
                      <c:pt idx="944">
                        <c:v>1.22</c:v>
                      </c:pt>
                      <c:pt idx="945">
                        <c:v>1.22</c:v>
                      </c:pt>
                      <c:pt idx="946">
                        <c:v>1.22</c:v>
                      </c:pt>
                      <c:pt idx="947">
                        <c:v>1.22</c:v>
                      </c:pt>
                      <c:pt idx="948">
                        <c:v>1.22</c:v>
                      </c:pt>
                      <c:pt idx="949">
                        <c:v>1.22</c:v>
                      </c:pt>
                      <c:pt idx="950">
                        <c:v>1.22</c:v>
                      </c:pt>
                      <c:pt idx="951">
                        <c:v>1.22</c:v>
                      </c:pt>
                      <c:pt idx="952">
                        <c:v>1.22</c:v>
                      </c:pt>
                      <c:pt idx="953">
                        <c:v>1.22</c:v>
                      </c:pt>
                      <c:pt idx="954">
                        <c:v>1.22</c:v>
                      </c:pt>
                      <c:pt idx="955">
                        <c:v>1.22</c:v>
                      </c:pt>
                      <c:pt idx="956">
                        <c:v>1.22</c:v>
                      </c:pt>
                      <c:pt idx="957">
                        <c:v>1.22</c:v>
                      </c:pt>
                      <c:pt idx="958">
                        <c:v>1.22</c:v>
                      </c:pt>
                      <c:pt idx="959">
                        <c:v>1.22</c:v>
                      </c:pt>
                      <c:pt idx="960">
                        <c:v>1.22</c:v>
                      </c:pt>
                      <c:pt idx="961">
                        <c:v>1.22</c:v>
                      </c:pt>
                      <c:pt idx="962">
                        <c:v>1.22</c:v>
                      </c:pt>
                      <c:pt idx="963">
                        <c:v>1.22</c:v>
                      </c:pt>
                      <c:pt idx="964">
                        <c:v>1.22</c:v>
                      </c:pt>
                      <c:pt idx="965">
                        <c:v>1.22</c:v>
                      </c:pt>
                      <c:pt idx="966">
                        <c:v>1.22</c:v>
                      </c:pt>
                      <c:pt idx="967">
                        <c:v>1.22</c:v>
                      </c:pt>
                      <c:pt idx="968">
                        <c:v>1.22</c:v>
                      </c:pt>
                      <c:pt idx="969">
                        <c:v>1.22</c:v>
                      </c:pt>
                      <c:pt idx="970">
                        <c:v>1.22</c:v>
                      </c:pt>
                      <c:pt idx="971">
                        <c:v>1.22</c:v>
                      </c:pt>
                      <c:pt idx="972">
                        <c:v>1.22</c:v>
                      </c:pt>
                      <c:pt idx="973">
                        <c:v>1.22</c:v>
                      </c:pt>
                      <c:pt idx="974">
                        <c:v>1.22</c:v>
                      </c:pt>
                      <c:pt idx="975">
                        <c:v>1.22</c:v>
                      </c:pt>
                      <c:pt idx="976">
                        <c:v>1.22</c:v>
                      </c:pt>
                      <c:pt idx="977">
                        <c:v>1.22</c:v>
                      </c:pt>
                      <c:pt idx="978">
                        <c:v>1.22</c:v>
                      </c:pt>
                      <c:pt idx="979">
                        <c:v>1.22</c:v>
                      </c:pt>
                      <c:pt idx="980">
                        <c:v>1.22</c:v>
                      </c:pt>
                      <c:pt idx="981">
                        <c:v>1.22</c:v>
                      </c:pt>
                      <c:pt idx="982">
                        <c:v>1.22</c:v>
                      </c:pt>
                      <c:pt idx="983">
                        <c:v>1.22</c:v>
                      </c:pt>
                      <c:pt idx="984">
                        <c:v>1.22</c:v>
                      </c:pt>
                      <c:pt idx="985">
                        <c:v>1.22</c:v>
                      </c:pt>
                      <c:pt idx="986">
                        <c:v>1.22</c:v>
                      </c:pt>
                      <c:pt idx="987">
                        <c:v>1.22</c:v>
                      </c:pt>
                      <c:pt idx="988">
                        <c:v>1.22</c:v>
                      </c:pt>
                      <c:pt idx="989">
                        <c:v>1.22</c:v>
                      </c:pt>
                      <c:pt idx="990">
                        <c:v>1.22</c:v>
                      </c:pt>
                      <c:pt idx="991">
                        <c:v>1.22</c:v>
                      </c:pt>
                      <c:pt idx="992">
                        <c:v>1.22</c:v>
                      </c:pt>
                      <c:pt idx="993">
                        <c:v>1.22</c:v>
                      </c:pt>
                      <c:pt idx="994">
                        <c:v>1.22</c:v>
                      </c:pt>
                      <c:pt idx="995">
                        <c:v>1.22</c:v>
                      </c:pt>
                      <c:pt idx="996">
                        <c:v>1.22</c:v>
                      </c:pt>
                      <c:pt idx="997">
                        <c:v>1.22</c:v>
                      </c:pt>
                      <c:pt idx="998">
                        <c:v>1.22</c:v>
                      </c:pt>
                      <c:pt idx="999">
                        <c:v>1.22</c:v>
                      </c:pt>
                      <c:pt idx="1000">
                        <c:v>1.22</c:v>
                      </c:pt>
                      <c:pt idx="1001">
                        <c:v>1.22</c:v>
                      </c:pt>
                      <c:pt idx="1002">
                        <c:v>1.22</c:v>
                      </c:pt>
                      <c:pt idx="1003">
                        <c:v>1.24</c:v>
                      </c:pt>
                      <c:pt idx="1004">
                        <c:v>1.24</c:v>
                      </c:pt>
                      <c:pt idx="1005">
                        <c:v>1.24</c:v>
                      </c:pt>
                      <c:pt idx="1006">
                        <c:v>1.24</c:v>
                      </c:pt>
                      <c:pt idx="1007">
                        <c:v>1.24</c:v>
                      </c:pt>
                      <c:pt idx="1008">
                        <c:v>1.24</c:v>
                      </c:pt>
                      <c:pt idx="1009">
                        <c:v>1.24</c:v>
                      </c:pt>
                      <c:pt idx="1010">
                        <c:v>1.24</c:v>
                      </c:pt>
                      <c:pt idx="1011">
                        <c:v>1.24</c:v>
                      </c:pt>
                      <c:pt idx="1012">
                        <c:v>1.24</c:v>
                      </c:pt>
                      <c:pt idx="1013">
                        <c:v>1.24</c:v>
                      </c:pt>
                      <c:pt idx="1014">
                        <c:v>1.24</c:v>
                      </c:pt>
                      <c:pt idx="1015">
                        <c:v>1.24</c:v>
                      </c:pt>
                      <c:pt idx="1016">
                        <c:v>1.26</c:v>
                      </c:pt>
                      <c:pt idx="1017">
                        <c:v>1.26</c:v>
                      </c:pt>
                      <c:pt idx="1018">
                        <c:v>1.26</c:v>
                      </c:pt>
                      <c:pt idx="1019">
                        <c:v>1.26</c:v>
                      </c:pt>
                      <c:pt idx="1020">
                        <c:v>1.26</c:v>
                      </c:pt>
                      <c:pt idx="1021">
                        <c:v>1.26</c:v>
                      </c:pt>
                      <c:pt idx="1022">
                        <c:v>1.26</c:v>
                      </c:pt>
                      <c:pt idx="1023">
                        <c:v>1.26</c:v>
                      </c:pt>
                      <c:pt idx="1024">
                        <c:v>1.26</c:v>
                      </c:pt>
                      <c:pt idx="1025">
                        <c:v>1.28</c:v>
                      </c:pt>
                      <c:pt idx="1026">
                        <c:v>1.28</c:v>
                      </c:pt>
                      <c:pt idx="1027">
                        <c:v>1.28</c:v>
                      </c:pt>
                      <c:pt idx="1028">
                        <c:v>1.28</c:v>
                      </c:pt>
                      <c:pt idx="1029">
                        <c:v>1.28</c:v>
                      </c:pt>
                      <c:pt idx="1030">
                        <c:v>1.28</c:v>
                      </c:pt>
                      <c:pt idx="1031">
                        <c:v>1.28</c:v>
                      </c:pt>
                      <c:pt idx="1032">
                        <c:v>1.28</c:v>
                      </c:pt>
                      <c:pt idx="1033">
                        <c:v>1.28</c:v>
                      </c:pt>
                      <c:pt idx="1034">
                        <c:v>1.28</c:v>
                      </c:pt>
                      <c:pt idx="1035">
                        <c:v>1.3</c:v>
                      </c:pt>
                      <c:pt idx="1036">
                        <c:v>1.3</c:v>
                      </c:pt>
                      <c:pt idx="1037">
                        <c:v>1.3</c:v>
                      </c:pt>
                      <c:pt idx="1038">
                        <c:v>1.3</c:v>
                      </c:pt>
                      <c:pt idx="1039">
                        <c:v>1.3</c:v>
                      </c:pt>
                      <c:pt idx="1040">
                        <c:v>1.3</c:v>
                      </c:pt>
                      <c:pt idx="1041">
                        <c:v>1.3</c:v>
                      </c:pt>
                      <c:pt idx="1042">
                        <c:v>1.3</c:v>
                      </c:pt>
                      <c:pt idx="1043">
                        <c:v>1.3</c:v>
                      </c:pt>
                      <c:pt idx="1044">
                        <c:v>1.3</c:v>
                      </c:pt>
                      <c:pt idx="1045">
                        <c:v>1.3</c:v>
                      </c:pt>
                      <c:pt idx="1046">
                        <c:v>1.3</c:v>
                      </c:pt>
                      <c:pt idx="1047">
                        <c:v>1.3</c:v>
                      </c:pt>
                      <c:pt idx="1048">
                        <c:v>1.3</c:v>
                      </c:pt>
                      <c:pt idx="1049">
                        <c:v>1.3</c:v>
                      </c:pt>
                      <c:pt idx="1050">
                        <c:v>1.3</c:v>
                      </c:pt>
                      <c:pt idx="1051">
                        <c:v>1.3</c:v>
                      </c:pt>
                      <c:pt idx="1052">
                        <c:v>1.3</c:v>
                      </c:pt>
                      <c:pt idx="1053">
                        <c:v>1.32</c:v>
                      </c:pt>
                      <c:pt idx="1054">
                        <c:v>1.32</c:v>
                      </c:pt>
                      <c:pt idx="1055">
                        <c:v>1.32</c:v>
                      </c:pt>
                      <c:pt idx="1056">
                        <c:v>1.32</c:v>
                      </c:pt>
                      <c:pt idx="1057">
                        <c:v>1.32</c:v>
                      </c:pt>
                      <c:pt idx="1058">
                        <c:v>1.32</c:v>
                      </c:pt>
                      <c:pt idx="1059">
                        <c:v>1.32</c:v>
                      </c:pt>
                      <c:pt idx="1060">
                        <c:v>1.32</c:v>
                      </c:pt>
                      <c:pt idx="1061">
                        <c:v>1.32</c:v>
                      </c:pt>
                      <c:pt idx="1062">
                        <c:v>1.32</c:v>
                      </c:pt>
                      <c:pt idx="1063">
                        <c:v>1.32</c:v>
                      </c:pt>
                      <c:pt idx="1064">
                        <c:v>1.32</c:v>
                      </c:pt>
                      <c:pt idx="1065">
                        <c:v>1.32</c:v>
                      </c:pt>
                      <c:pt idx="1066">
                        <c:v>1.32</c:v>
                      </c:pt>
                      <c:pt idx="1067">
                        <c:v>1.32</c:v>
                      </c:pt>
                      <c:pt idx="1068">
                        <c:v>1.32</c:v>
                      </c:pt>
                      <c:pt idx="1069">
                        <c:v>1.32</c:v>
                      </c:pt>
                      <c:pt idx="1070">
                        <c:v>1.32</c:v>
                      </c:pt>
                      <c:pt idx="1071">
                        <c:v>1.32</c:v>
                      </c:pt>
                      <c:pt idx="1072">
                        <c:v>1.32</c:v>
                      </c:pt>
                      <c:pt idx="1073">
                        <c:v>1.32</c:v>
                      </c:pt>
                      <c:pt idx="1074">
                        <c:v>1.32</c:v>
                      </c:pt>
                      <c:pt idx="1075">
                        <c:v>1.32</c:v>
                      </c:pt>
                      <c:pt idx="1076">
                        <c:v>1.32</c:v>
                      </c:pt>
                      <c:pt idx="1077">
                        <c:v>1.32</c:v>
                      </c:pt>
                      <c:pt idx="1078">
                        <c:v>1.3</c:v>
                      </c:pt>
                      <c:pt idx="1079">
                        <c:v>1.3</c:v>
                      </c:pt>
                      <c:pt idx="1080">
                        <c:v>1.3</c:v>
                      </c:pt>
                      <c:pt idx="1081">
                        <c:v>1.3</c:v>
                      </c:pt>
                      <c:pt idx="1082">
                        <c:v>1.3</c:v>
                      </c:pt>
                      <c:pt idx="1083">
                        <c:v>1.3</c:v>
                      </c:pt>
                      <c:pt idx="1084">
                        <c:v>1.3</c:v>
                      </c:pt>
                      <c:pt idx="1085">
                        <c:v>1.3</c:v>
                      </c:pt>
                      <c:pt idx="1086">
                        <c:v>1.3</c:v>
                      </c:pt>
                      <c:pt idx="1087">
                        <c:v>1.3</c:v>
                      </c:pt>
                      <c:pt idx="1088">
                        <c:v>1.3</c:v>
                      </c:pt>
                      <c:pt idx="1089">
                        <c:v>1.3</c:v>
                      </c:pt>
                      <c:pt idx="1090">
                        <c:v>1.3</c:v>
                      </c:pt>
                      <c:pt idx="1091">
                        <c:v>1.3</c:v>
                      </c:pt>
                      <c:pt idx="1092">
                        <c:v>1.3</c:v>
                      </c:pt>
                      <c:pt idx="1093">
                        <c:v>1.3</c:v>
                      </c:pt>
                      <c:pt idx="1094">
                        <c:v>1.3</c:v>
                      </c:pt>
                      <c:pt idx="1095">
                        <c:v>1.3</c:v>
                      </c:pt>
                      <c:pt idx="1096">
                        <c:v>1.3</c:v>
                      </c:pt>
                      <c:pt idx="1097">
                        <c:v>1.3</c:v>
                      </c:pt>
                      <c:pt idx="1098">
                        <c:v>1.3</c:v>
                      </c:pt>
                      <c:pt idx="1099">
                        <c:v>1.28</c:v>
                      </c:pt>
                      <c:pt idx="1100">
                        <c:v>1.28</c:v>
                      </c:pt>
                      <c:pt idx="1101">
                        <c:v>1.28</c:v>
                      </c:pt>
                      <c:pt idx="1102">
                        <c:v>1.28</c:v>
                      </c:pt>
                      <c:pt idx="1103">
                        <c:v>1.28</c:v>
                      </c:pt>
                      <c:pt idx="1104">
                        <c:v>1.28</c:v>
                      </c:pt>
                      <c:pt idx="1105">
                        <c:v>1.28</c:v>
                      </c:pt>
                      <c:pt idx="1106">
                        <c:v>1.28</c:v>
                      </c:pt>
                      <c:pt idx="1107">
                        <c:v>1.28</c:v>
                      </c:pt>
                      <c:pt idx="1108">
                        <c:v>1.28</c:v>
                      </c:pt>
                      <c:pt idx="1109">
                        <c:v>1.28</c:v>
                      </c:pt>
                      <c:pt idx="1110">
                        <c:v>1.28</c:v>
                      </c:pt>
                      <c:pt idx="1111">
                        <c:v>1.28</c:v>
                      </c:pt>
                      <c:pt idx="1112">
                        <c:v>1.28</c:v>
                      </c:pt>
                      <c:pt idx="1113">
                        <c:v>1.28</c:v>
                      </c:pt>
                      <c:pt idx="1114">
                        <c:v>1.28</c:v>
                      </c:pt>
                      <c:pt idx="1115">
                        <c:v>1.28</c:v>
                      </c:pt>
                      <c:pt idx="1116">
                        <c:v>1.28</c:v>
                      </c:pt>
                      <c:pt idx="1117">
                        <c:v>1.28</c:v>
                      </c:pt>
                      <c:pt idx="1118">
                        <c:v>1.28</c:v>
                      </c:pt>
                      <c:pt idx="1119">
                        <c:v>1.28</c:v>
                      </c:pt>
                      <c:pt idx="1120">
                        <c:v>1.28</c:v>
                      </c:pt>
                      <c:pt idx="1121">
                        <c:v>1.28</c:v>
                      </c:pt>
                      <c:pt idx="1122">
                        <c:v>1.28</c:v>
                      </c:pt>
                      <c:pt idx="1123">
                        <c:v>1.28</c:v>
                      </c:pt>
                      <c:pt idx="1124">
                        <c:v>1.28</c:v>
                      </c:pt>
                      <c:pt idx="1125">
                        <c:v>1.3</c:v>
                      </c:pt>
                      <c:pt idx="1126">
                        <c:v>1.3</c:v>
                      </c:pt>
                      <c:pt idx="1127">
                        <c:v>1.3</c:v>
                      </c:pt>
                      <c:pt idx="1128">
                        <c:v>1.3</c:v>
                      </c:pt>
                      <c:pt idx="1129">
                        <c:v>1.3</c:v>
                      </c:pt>
                      <c:pt idx="1130">
                        <c:v>1.3</c:v>
                      </c:pt>
                      <c:pt idx="1131">
                        <c:v>1.3</c:v>
                      </c:pt>
                      <c:pt idx="1132">
                        <c:v>1.3</c:v>
                      </c:pt>
                      <c:pt idx="1133">
                        <c:v>1.3</c:v>
                      </c:pt>
                      <c:pt idx="1134">
                        <c:v>1.3</c:v>
                      </c:pt>
                      <c:pt idx="1135">
                        <c:v>1.3</c:v>
                      </c:pt>
                      <c:pt idx="1136">
                        <c:v>1.3</c:v>
                      </c:pt>
                      <c:pt idx="1137">
                        <c:v>1.3</c:v>
                      </c:pt>
                      <c:pt idx="1138">
                        <c:v>1.3</c:v>
                      </c:pt>
                      <c:pt idx="1139">
                        <c:v>1.32</c:v>
                      </c:pt>
                      <c:pt idx="1140">
                        <c:v>1.32</c:v>
                      </c:pt>
                      <c:pt idx="1141">
                        <c:v>1.32</c:v>
                      </c:pt>
                      <c:pt idx="1142">
                        <c:v>1.32</c:v>
                      </c:pt>
                      <c:pt idx="1143">
                        <c:v>1.32</c:v>
                      </c:pt>
                      <c:pt idx="1144">
                        <c:v>1.32</c:v>
                      </c:pt>
                      <c:pt idx="1145">
                        <c:v>1.32</c:v>
                      </c:pt>
                      <c:pt idx="1146">
                        <c:v>1.32</c:v>
                      </c:pt>
                      <c:pt idx="1147">
                        <c:v>1.32</c:v>
                      </c:pt>
                      <c:pt idx="1148">
                        <c:v>1.34</c:v>
                      </c:pt>
                      <c:pt idx="1149">
                        <c:v>1.34</c:v>
                      </c:pt>
                      <c:pt idx="1150">
                        <c:v>1.34</c:v>
                      </c:pt>
                      <c:pt idx="1151">
                        <c:v>1.34</c:v>
                      </c:pt>
                      <c:pt idx="1152">
                        <c:v>1.34</c:v>
                      </c:pt>
                      <c:pt idx="1153">
                        <c:v>1.34</c:v>
                      </c:pt>
                      <c:pt idx="1154">
                        <c:v>1.34</c:v>
                      </c:pt>
                      <c:pt idx="1155">
                        <c:v>1.34</c:v>
                      </c:pt>
                      <c:pt idx="1156">
                        <c:v>1.34</c:v>
                      </c:pt>
                      <c:pt idx="1157">
                        <c:v>1.34</c:v>
                      </c:pt>
                      <c:pt idx="1158">
                        <c:v>1.34</c:v>
                      </c:pt>
                      <c:pt idx="1159">
                        <c:v>1.34</c:v>
                      </c:pt>
                      <c:pt idx="1160">
                        <c:v>1.34</c:v>
                      </c:pt>
                      <c:pt idx="1161">
                        <c:v>1.34</c:v>
                      </c:pt>
                      <c:pt idx="1162">
                        <c:v>1.34</c:v>
                      </c:pt>
                      <c:pt idx="1163">
                        <c:v>1.34</c:v>
                      </c:pt>
                      <c:pt idx="1164">
                        <c:v>1.34</c:v>
                      </c:pt>
                      <c:pt idx="1165">
                        <c:v>1.34</c:v>
                      </c:pt>
                      <c:pt idx="1166">
                        <c:v>1.34</c:v>
                      </c:pt>
                      <c:pt idx="1167">
                        <c:v>1.34</c:v>
                      </c:pt>
                      <c:pt idx="1168">
                        <c:v>1.34</c:v>
                      </c:pt>
                      <c:pt idx="1169">
                        <c:v>1.34</c:v>
                      </c:pt>
                      <c:pt idx="1170">
                        <c:v>1.34</c:v>
                      </c:pt>
                      <c:pt idx="1171">
                        <c:v>1.34</c:v>
                      </c:pt>
                      <c:pt idx="1172">
                        <c:v>1.34</c:v>
                      </c:pt>
                      <c:pt idx="1173">
                        <c:v>1.34</c:v>
                      </c:pt>
                      <c:pt idx="1174">
                        <c:v>1.34</c:v>
                      </c:pt>
                      <c:pt idx="1175">
                        <c:v>1.34</c:v>
                      </c:pt>
                      <c:pt idx="1176">
                        <c:v>1.34</c:v>
                      </c:pt>
                      <c:pt idx="1177">
                        <c:v>1.34</c:v>
                      </c:pt>
                      <c:pt idx="1178">
                        <c:v>1.34</c:v>
                      </c:pt>
                      <c:pt idx="1179">
                        <c:v>1.34</c:v>
                      </c:pt>
                      <c:pt idx="1180">
                        <c:v>1.34</c:v>
                      </c:pt>
                      <c:pt idx="1181">
                        <c:v>1.34</c:v>
                      </c:pt>
                      <c:pt idx="1182">
                        <c:v>1.34</c:v>
                      </c:pt>
                      <c:pt idx="1183">
                        <c:v>1.34</c:v>
                      </c:pt>
                      <c:pt idx="1184">
                        <c:v>1.34</c:v>
                      </c:pt>
                      <c:pt idx="1185">
                        <c:v>1.34</c:v>
                      </c:pt>
                      <c:pt idx="1186">
                        <c:v>1.34</c:v>
                      </c:pt>
                      <c:pt idx="1187">
                        <c:v>1.34</c:v>
                      </c:pt>
                      <c:pt idx="1188">
                        <c:v>1.34</c:v>
                      </c:pt>
                      <c:pt idx="1189">
                        <c:v>1.34</c:v>
                      </c:pt>
                      <c:pt idx="1190">
                        <c:v>1.32</c:v>
                      </c:pt>
                      <c:pt idx="1191">
                        <c:v>1.32</c:v>
                      </c:pt>
                      <c:pt idx="1192">
                        <c:v>1.32</c:v>
                      </c:pt>
                      <c:pt idx="1193">
                        <c:v>1.32</c:v>
                      </c:pt>
                      <c:pt idx="1194">
                        <c:v>1.32</c:v>
                      </c:pt>
                      <c:pt idx="1195">
                        <c:v>1.32</c:v>
                      </c:pt>
                      <c:pt idx="1196">
                        <c:v>1.32</c:v>
                      </c:pt>
                      <c:pt idx="1197">
                        <c:v>1.32</c:v>
                      </c:pt>
                      <c:pt idx="1198">
                        <c:v>1.32</c:v>
                      </c:pt>
                      <c:pt idx="1199">
                        <c:v>1.32</c:v>
                      </c:pt>
                      <c:pt idx="1200">
                        <c:v>1.32</c:v>
                      </c:pt>
                      <c:pt idx="1201">
                        <c:v>1.32</c:v>
                      </c:pt>
                      <c:pt idx="1202">
                        <c:v>1.3</c:v>
                      </c:pt>
                      <c:pt idx="1203">
                        <c:v>1.3</c:v>
                      </c:pt>
                      <c:pt idx="1204">
                        <c:v>1.3</c:v>
                      </c:pt>
                      <c:pt idx="1205">
                        <c:v>1.3</c:v>
                      </c:pt>
                      <c:pt idx="1206">
                        <c:v>1.3</c:v>
                      </c:pt>
                      <c:pt idx="1207">
                        <c:v>1.3</c:v>
                      </c:pt>
                      <c:pt idx="1208">
                        <c:v>1.3</c:v>
                      </c:pt>
                      <c:pt idx="1209">
                        <c:v>1.3</c:v>
                      </c:pt>
                      <c:pt idx="1210">
                        <c:v>1.3</c:v>
                      </c:pt>
                      <c:pt idx="1211">
                        <c:v>1.3</c:v>
                      </c:pt>
                      <c:pt idx="1212">
                        <c:v>1.3</c:v>
                      </c:pt>
                      <c:pt idx="1213">
                        <c:v>1.3</c:v>
                      </c:pt>
                      <c:pt idx="1214">
                        <c:v>1.3</c:v>
                      </c:pt>
                      <c:pt idx="1215">
                        <c:v>1.3</c:v>
                      </c:pt>
                      <c:pt idx="1216">
                        <c:v>1.3</c:v>
                      </c:pt>
                      <c:pt idx="1217">
                        <c:v>1.3</c:v>
                      </c:pt>
                      <c:pt idx="1218">
                        <c:v>1.3</c:v>
                      </c:pt>
                      <c:pt idx="1219">
                        <c:v>1.3</c:v>
                      </c:pt>
                      <c:pt idx="1220">
                        <c:v>1.3</c:v>
                      </c:pt>
                      <c:pt idx="1221">
                        <c:v>1.3</c:v>
                      </c:pt>
                      <c:pt idx="1222">
                        <c:v>1.3</c:v>
                      </c:pt>
                      <c:pt idx="1223">
                        <c:v>1.3</c:v>
                      </c:pt>
                      <c:pt idx="1224">
                        <c:v>1.3</c:v>
                      </c:pt>
                      <c:pt idx="1225">
                        <c:v>1.3</c:v>
                      </c:pt>
                      <c:pt idx="1226">
                        <c:v>1.3</c:v>
                      </c:pt>
                      <c:pt idx="1227">
                        <c:v>1.3</c:v>
                      </c:pt>
                      <c:pt idx="1228">
                        <c:v>1.3</c:v>
                      </c:pt>
                      <c:pt idx="1229">
                        <c:v>1.3</c:v>
                      </c:pt>
                      <c:pt idx="1230">
                        <c:v>1.3</c:v>
                      </c:pt>
                      <c:pt idx="1231">
                        <c:v>1.32</c:v>
                      </c:pt>
                      <c:pt idx="1232">
                        <c:v>1.32</c:v>
                      </c:pt>
                      <c:pt idx="1233">
                        <c:v>1.32</c:v>
                      </c:pt>
                      <c:pt idx="1234">
                        <c:v>1.32</c:v>
                      </c:pt>
                      <c:pt idx="1235">
                        <c:v>1.32</c:v>
                      </c:pt>
                      <c:pt idx="1236">
                        <c:v>1.32</c:v>
                      </c:pt>
                      <c:pt idx="1237">
                        <c:v>1.32</c:v>
                      </c:pt>
                      <c:pt idx="1238">
                        <c:v>1.32</c:v>
                      </c:pt>
                      <c:pt idx="1239">
                        <c:v>1.32</c:v>
                      </c:pt>
                      <c:pt idx="1240">
                        <c:v>1.32</c:v>
                      </c:pt>
                      <c:pt idx="1241">
                        <c:v>1.32</c:v>
                      </c:pt>
                      <c:pt idx="1242">
                        <c:v>1.32</c:v>
                      </c:pt>
                      <c:pt idx="1243">
                        <c:v>1.32</c:v>
                      </c:pt>
                      <c:pt idx="1244">
                        <c:v>1.32</c:v>
                      </c:pt>
                      <c:pt idx="1245">
                        <c:v>1.32</c:v>
                      </c:pt>
                      <c:pt idx="1246">
                        <c:v>1.32</c:v>
                      </c:pt>
                      <c:pt idx="1247">
                        <c:v>1.32</c:v>
                      </c:pt>
                      <c:pt idx="1248">
                        <c:v>1.34</c:v>
                      </c:pt>
                      <c:pt idx="1249">
                        <c:v>1.34</c:v>
                      </c:pt>
                      <c:pt idx="1250">
                        <c:v>1.34</c:v>
                      </c:pt>
                      <c:pt idx="1251">
                        <c:v>1.34</c:v>
                      </c:pt>
                      <c:pt idx="1252">
                        <c:v>1.34</c:v>
                      </c:pt>
                      <c:pt idx="1253">
                        <c:v>1.34</c:v>
                      </c:pt>
                      <c:pt idx="1254">
                        <c:v>1.34</c:v>
                      </c:pt>
                      <c:pt idx="1255">
                        <c:v>1.34</c:v>
                      </c:pt>
                      <c:pt idx="1256">
                        <c:v>1.34</c:v>
                      </c:pt>
                      <c:pt idx="1257">
                        <c:v>1.34</c:v>
                      </c:pt>
                      <c:pt idx="1258">
                        <c:v>1.34</c:v>
                      </c:pt>
                      <c:pt idx="1259">
                        <c:v>1.34</c:v>
                      </c:pt>
                      <c:pt idx="1260">
                        <c:v>1.34</c:v>
                      </c:pt>
                      <c:pt idx="1261">
                        <c:v>1.34</c:v>
                      </c:pt>
                      <c:pt idx="1262">
                        <c:v>1.34</c:v>
                      </c:pt>
                      <c:pt idx="1263">
                        <c:v>1.34</c:v>
                      </c:pt>
                      <c:pt idx="1264">
                        <c:v>1.34</c:v>
                      </c:pt>
                      <c:pt idx="1265">
                        <c:v>1.32</c:v>
                      </c:pt>
                      <c:pt idx="1266">
                        <c:v>1.32</c:v>
                      </c:pt>
                      <c:pt idx="1267">
                        <c:v>1.32</c:v>
                      </c:pt>
                      <c:pt idx="1268">
                        <c:v>1.32</c:v>
                      </c:pt>
                      <c:pt idx="1269">
                        <c:v>1.32</c:v>
                      </c:pt>
                      <c:pt idx="1270">
                        <c:v>1.32</c:v>
                      </c:pt>
                      <c:pt idx="1271">
                        <c:v>1.32</c:v>
                      </c:pt>
                      <c:pt idx="1272">
                        <c:v>1.32</c:v>
                      </c:pt>
                      <c:pt idx="1273">
                        <c:v>1.32</c:v>
                      </c:pt>
                      <c:pt idx="1274">
                        <c:v>1.32</c:v>
                      </c:pt>
                      <c:pt idx="1275">
                        <c:v>1.3</c:v>
                      </c:pt>
                      <c:pt idx="1276">
                        <c:v>1.3</c:v>
                      </c:pt>
                      <c:pt idx="1277">
                        <c:v>1.3</c:v>
                      </c:pt>
                      <c:pt idx="1278">
                        <c:v>1.3</c:v>
                      </c:pt>
                      <c:pt idx="1279">
                        <c:v>1.28</c:v>
                      </c:pt>
                      <c:pt idx="1280">
                        <c:v>1.28</c:v>
                      </c:pt>
                      <c:pt idx="1281">
                        <c:v>1.28</c:v>
                      </c:pt>
                      <c:pt idx="1282">
                        <c:v>1.28</c:v>
                      </c:pt>
                      <c:pt idx="1283">
                        <c:v>1.26</c:v>
                      </c:pt>
                      <c:pt idx="1284">
                        <c:v>1.26</c:v>
                      </c:pt>
                      <c:pt idx="1285">
                        <c:v>1.26</c:v>
                      </c:pt>
                      <c:pt idx="1286">
                        <c:v>1.26</c:v>
                      </c:pt>
                      <c:pt idx="1287">
                        <c:v>1.24</c:v>
                      </c:pt>
                      <c:pt idx="1288">
                        <c:v>1.24</c:v>
                      </c:pt>
                      <c:pt idx="1289">
                        <c:v>1.22</c:v>
                      </c:pt>
                      <c:pt idx="1290">
                        <c:v>1.22</c:v>
                      </c:pt>
                      <c:pt idx="1291">
                        <c:v>1.22</c:v>
                      </c:pt>
                      <c:pt idx="1292">
                        <c:v>1.2</c:v>
                      </c:pt>
                      <c:pt idx="1293">
                        <c:v>1.2</c:v>
                      </c:pt>
                      <c:pt idx="1294">
                        <c:v>1.2</c:v>
                      </c:pt>
                      <c:pt idx="1295">
                        <c:v>1.2</c:v>
                      </c:pt>
                      <c:pt idx="1296">
                        <c:v>1.18</c:v>
                      </c:pt>
                      <c:pt idx="1297">
                        <c:v>1.18</c:v>
                      </c:pt>
                      <c:pt idx="1298">
                        <c:v>1.1599999999999999</c:v>
                      </c:pt>
                      <c:pt idx="1299">
                        <c:v>1.1599999999999999</c:v>
                      </c:pt>
                      <c:pt idx="1300">
                        <c:v>1.1599999999999999</c:v>
                      </c:pt>
                      <c:pt idx="1301">
                        <c:v>1.1399999999999999</c:v>
                      </c:pt>
                      <c:pt idx="1302">
                        <c:v>1.1399999999999999</c:v>
                      </c:pt>
                      <c:pt idx="1303">
                        <c:v>1.1399999999999999</c:v>
                      </c:pt>
                      <c:pt idx="1304">
                        <c:v>1.1200000000000001</c:v>
                      </c:pt>
                      <c:pt idx="1305">
                        <c:v>1.1200000000000001</c:v>
                      </c:pt>
                      <c:pt idx="1306">
                        <c:v>1.1200000000000001</c:v>
                      </c:pt>
                      <c:pt idx="1307">
                        <c:v>1.1000000000000001</c:v>
                      </c:pt>
                      <c:pt idx="1308">
                        <c:v>1.1000000000000001</c:v>
                      </c:pt>
                      <c:pt idx="1309">
                        <c:v>1.08</c:v>
                      </c:pt>
                      <c:pt idx="1310">
                        <c:v>1.08</c:v>
                      </c:pt>
                      <c:pt idx="1311">
                        <c:v>1.08</c:v>
                      </c:pt>
                      <c:pt idx="1312">
                        <c:v>1.06</c:v>
                      </c:pt>
                      <c:pt idx="1313">
                        <c:v>1.06</c:v>
                      </c:pt>
                      <c:pt idx="1314">
                        <c:v>1.06</c:v>
                      </c:pt>
                      <c:pt idx="1315">
                        <c:v>1.04</c:v>
                      </c:pt>
                      <c:pt idx="1316">
                        <c:v>1.04</c:v>
                      </c:pt>
                      <c:pt idx="1317">
                        <c:v>1.02</c:v>
                      </c:pt>
                      <c:pt idx="1318">
                        <c:v>1.02</c:v>
                      </c:pt>
                      <c:pt idx="1319">
                        <c:v>1</c:v>
                      </c:pt>
                      <c:pt idx="1320">
                        <c:v>1</c:v>
                      </c:pt>
                      <c:pt idx="1321">
                        <c:v>0.98</c:v>
                      </c:pt>
                      <c:pt idx="1322">
                        <c:v>0.98</c:v>
                      </c:pt>
                      <c:pt idx="1323">
                        <c:v>0.98</c:v>
                      </c:pt>
                      <c:pt idx="1324">
                        <c:v>0.96</c:v>
                      </c:pt>
                      <c:pt idx="1325">
                        <c:v>0.96</c:v>
                      </c:pt>
                      <c:pt idx="1326">
                        <c:v>0.94</c:v>
                      </c:pt>
                      <c:pt idx="1327">
                        <c:v>0.94</c:v>
                      </c:pt>
                      <c:pt idx="1328">
                        <c:v>0.92</c:v>
                      </c:pt>
                      <c:pt idx="1329">
                        <c:v>0.92</c:v>
                      </c:pt>
                      <c:pt idx="1330">
                        <c:v>0.9</c:v>
                      </c:pt>
                      <c:pt idx="1331">
                        <c:v>0.9</c:v>
                      </c:pt>
                      <c:pt idx="1332">
                        <c:v>0.9</c:v>
                      </c:pt>
                      <c:pt idx="1333">
                        <c:v>0.88</c:v>
                      </c:pt>
                      <c:pt idx="1334">
                        <c:v>0.88</c:v>
                      </c:pt>
                      <c:pt idx="1335">
                        <c:v>0.86</c:v>
                      </c:pt>
                      <c:pt idx="1336">
                        <c:v>0.86</c:v>
                      </c:pt>
                      <c:pt idx="1337">
                        <c:v>0.84</c:v>
                      </c:pt>
                      <c:pt idx="1338">
                        <c:v>0.84</c:v>
                      </c:pt>
                      <c:pt idx="1339">
                        <c:v>0.84</c:v>
                      </c:pt>
                      <c:pt idx="1340">
                        <c:v>0.82</c:v>
                      </c:pt>
                      <c:pt idx="1341">
                        <c:v>0.82</c:v>
                      </c:pt>
                      <c:pt idx="1342">
                        <c:v>0.8</c:v>
                      </c:pt>
                      <c:pt idx="1343">
                        <c:v>0.8</c:v>
                      </c:pt>
                      <c:pt idx="1344">
                        <c:v>0.8</c:v>
                      </c:pt>
                      <c:pt idx="1345">
                        <c:v>0.78</c:v>
                      </c:pt>
                      <c:pt idx="1346">
                        <c:v>0.78</c:v>
                      </c:pt>
                      <c:pt idx="1347">
                        <c:v>0.76</c:v>
                      </c:pt>
                      <c:pt idx="1348">
                        <c:v>0.76</c:v>
                      </c:pt>
                      <c:pt idx="1349">
                        <c:v>0.74</c:v>
                      </c:pt>
                      <c:pt idx="1350">
                        <c:v>0.74</c:v>
                      </c:pt>
                      <c:pt idx="1351">
                        <c:v>0.74</c:v>
                      </c:pt>
                      <c:pt idx="1352">
                        <c:v>0.74</c:v>
                      </c:pt>
                      <c:pt idx="1353">
                        <c:v>0.72</c:v>
                      </c:pt>
                      <c:pt idx="1354">
                        <c:v>0.72</c:v>
                      </c:pt>
                      <c:pt idx="1355">
                        <c:v>0.7</c:v>
                      </c:pt>
                      <c:pt idx="1356">
                        <c:v>0.7</c:v>
                      </c:pt>
                      <c:pt idx="1357">
                        <c:v>0.7</c:v>
                      </c:pt>
                      <c:pt idx="1358">
                        <c:v>0.68</c:v>
                      </c:pt>
                      <c:pt idx="1359">
                        <c:v>0.68</c:v>
                      </c:pt>
                      <c:pt idx="1360">
                        <c:v>0.68</c:v>
                      </c:pt>
                      <c:pt idx="1361">
                        <c:v>0.68</c:v>
                      </c:pt>
                      <c:pt idx="1362">
                        <c:v>0.66</c:v>
                      </c:pt>
                      <c:pt idx="1363">
                        <c:v>0.66</c:v>
                      </c:pt>
                      <c:pt idx="1364">
                        <c:v>0.64</c:v>
                      </c:pt>
                      <c:pt idx="1365">
                        <c:v>0.64</c:v>
                      </c:pt>
                      <c:pt idx="1366">
                        <c:v>0.64</c:v>
                      </c:pt>
                      <c:pt idx="1367">
                        <c:v>0.62</c:v>
                      </c:pt>
                      <c:pt idx="1368">
                        <c:v>0.62</c:v>
                      </c:pt>
                      <c:pt idx="1369">
                        <c:v>0.62</c:v>
                      </c:pt>
                      <c:pt idx="1370">
                        <c:v>0.62</c:v>
                      </c:pt>
                      <c:pt idx="1371">
                        <c:v>0.6</c:v>
                      </c:pt>
                      <c:pt idx="1372">
                        <c:v>0.6</c:v>
                      </c:pt>
                      <c:pt idx="1373">
                        <c:v>0.6</c:v>
                      </c:pt>
                      <c:pt idx="1374">
                        <c:v>0.57999999999999996</c:v>
                      </c:pt>
                      <c:pt idx="1375">
                        <c:v>0.57999999999999996</c:v>
                      </c:pt>
                      <c:pt idx="1376">
                        <c:v>0.57999999999999996</c:v>
                      </c:pt>
                      <c:pt idx="1377">
                        <c:v>0.56000000000000005</c:v>
                      </c:pt>
                      <c:pt idx="1378">
                        <c:v>0.56000000000000005</c:v>
                      </c:pt>
                      <c:pt idx="1379">
                        <c:v>0.56000000000000005</c:v>
                      </c:pt>
                      <c:pt idx="1380">
                        <c:v>0.56000000000000005</c:v>
                      </c:pt>
                      <c:pt idx="1381">
                        <c:v>0.54</c:v>
                      </c:pt>
                      <c:pt idx="1382">
                        <c:v>0.54</c:v>
                      </c:pt>
                      <c:pt idx="1383">
                        <c:v>0.54</c:v>
                      </c:pt>
                      <c:pt idx="1384">
                        <c:v>0.52</c:v>
                      </c:pt>
                      <c:pt idx="1385">
                        <c:v>0.52</c:v>
                      </c:pt>
                      <c:pt idx="1386">
                        <c:v>0.52</c:v>
                      </c:pt>
                      <c:pt idx="1387">
                        <c:v>0.52</c:v>
                      </c:pt>
                      <c:pt idx="1388">
                        <c:v>0.5</c:v>
                      </c:pt>
                      <c:pt idx="1389">
                        <c:v>0.5</c:v>
                      </c:pt>
                      <c:pt idx="1390">
                        <c:v>0.5</c:v>
                      </c:pt>
                      <c:pt idx="1391">
                        <c:v>0.5</c:v>
                      </c:pt>
                      <c:pt idx="1392">
                        <c:v>0.48</c:v>
                      </c:pt>
                      <c:pt idx="1393">
                        <c:v>0.48</c:v>
                      </c:pt>
                      <c:pt idx="1394">
                        <c:v>0.48</c:v>
                      </c:pt>
                      <c:pt idx="1395">
                        <c:v>0.46</c:v>
                      </c:pt>
                      <c:pt idx="1396">
                        <c:v>0.46</c:v>
                      </c:pt>
                      <c:pt idx="1397">
                        <c:v>0.46</c:v>
                      </c:pt>
                      <c:pt idx="1398">
                        <c:v>0.46</c:v>
                      </c:pt>
                      <c:pt idx="1399">
                        <c:v>0.44</c:v>
                      </c:pt>
                      <c:pt idx="1400">
                        <c:v>0.44</c:v>
                      </c:pt>
                      <c:pt idx="1401">
                        <c:v>0.44</c:v>
                      </c:pt>
                      <c:pt idx="1402">
                        <c:v>0.42</c:v>
                      </c:pt>
                      <c:pt idx="1403">
                        <c:v>0.42</c:v>
                      </c:pt>
                      <c:pt idx="1404">
                        <c:v>0.42</c:v>
                      </c:pt>
                      <c:pt idx="1405">
                        <c:v>0.4</c:v>
                      </c:pt>
                      <c:pt idx="1406">
                        <c:v>0.4</c:v>
                      </c:pt>
                      <c:pt idx="1407">
                        <c:v>0.4</c:v>
                      </c:pt>
                      <c:pt idx="1408">
                        <c:v>0.4</c:v>
                      </c:pt>
                      <c:pt idx="1409">
                        <c:v>0.38</c:v>
                      </c:pt>
                      <c:pt idx="1410">
                        <c:v>0.38</c:v>
                      </c:pt>
                      <c:pt idx="1411">
                        <c:v>0.36</c:v>
                      </c:pt>
                      <c:pt idx="1412">
                        <c:v>0.36</c:v>
                      </c:pt>
                      <c:pt idx="1413">
                        <c:v>0.36</c:v>
                      </c:pt>
                      <c:pt idx="1414">
                        <c:v>0.34</c:v>
                      </c:pt>
                      <c:pt idx="1415">
                        <c:v>0.34</c:v>
                      </c:pt>
                      <c:pt idx="1416">
                        <c:v>0.34</c:v>
                      </c:pt>
                      <c:pt idx="1417">
                        <c:v>0.34</c:v>
                      </c:pt>
                      <c:pt idx="1418">
                        <c:v>0.32</c:v>
                      </c:pt>
                      <c:pt idx="1419">
                        <c:v>0.32</c:v>
                      </c:pt>
                      <c:pt idx="1420">
                        <c:v>0.32</c:v>
                      </c:pt>
                      <c:pt idx="1421">
                        <c:v>0.3</c:v>
                      </c:pt>
                      <c:pt idx="1422">
                        <c:v>0.3</c:v>
                      </c:pt>
                      <c:pt idx="1423">
                        <c:v>0.3</c:v>
                      </c:pt>
                      <c:pt idx="1424">
                        <c:v>0.3</c:v>
                      </c:pt>
                      <c:pt idx="1425">
                        <c:v>0.3</c:v>
                      </c:pt>
                      <c:pt idx="1426">
                        <c:v>0.28000000000000003</c:v>
                      </c:pt>
                      <c:pt idx="1427">
                        <c:v>0.28000000000000003</c:v>
                      </c:pt>
                      <c:pt idx="1428">
                        <c:v>0.28000000000000003</c:v>
                      </c:pt>
                      <c:pt idx="1429">
                        <c:v>0.26</c:v>
                      </c:pt>
                      <c:pt idx="1430">
                        <c:v>0.26</c:v>
                      </c:pt>
                      <c:pt idx="1431">
                        <c:v>0.26</c:v>
                      </c:pt>
                      <c:pt idx="1432">
                        <c:v>0.26</c:v>
                      </c:pt>
                      <c:pt idx="1433">
                        <c:v>0.26</c:v>
                      </c:pt>
                      <c:pt idx="1434">
                        <c:v>0.26</c:v>
                      </c:pt>
                      <c:pt idx="1435">
                        <c:v>0.24</c:v>
                      </c:pt>
                      <c:pt idx="1436">
                        <c:v>0.24</c:v>
                      </c:pt>
                      <c:pt idx="1437">
                        <c:v>0.24</c:v>
                      </c:pt>
                      <c:pt idx="1438">
                        <c:v>0.24</c:v>
                      </c:pt>
                      <c:pt idx="1439">
                        <c:v>0.22</c:v>
                      </c:pt>
                      <c:pt idx="1440">
                        <c:v>0.22</c:v>
                      </c:pt>
                      <c:pt idx="1441">
                        <c:v>0.22</c:v>
                      </c:pt>
                      <c:pt idx="1442">
                        <c:v>0.22</c:v>
                      </c:pt>
                      <c:pt idx="1443">
                        <c:v>0.22</c:v>
                      </c:pt>
                      <c:pt idx="1444">
                        <c:v>0.2</c:v>
                      </c:pt>
                      <c:pt idx="1445">
                        <c:v>0.2</c:v>
                      </c:pt>
                      <c:pt idx="1446">
                        <c:v>0.2</c:v>
                      </c:pt>
                      <c:pt idx="1447">
                        <c:v>0.2</c:v>
                      </c:pt>
                      <c:pt idx="1448">
                        <c:v>0.18</c:v>
                      </c:pt>
                      <c:pt idx="1449">
                        <c:v>0.18</c:v>
                      </c:pt>
                      <c:pt idx="1450">
                        <c:v>0.18</c:v>
                      </c:pt>
                      <c:pt idx="1451">
                        <c:v>0.18</c:v>
                      </c:pt>
                      <c:pt idx="1452">
                        <c:v>0.18</c:v>
                      </c:pt>
                      <c:pt idx="1453">
                        <c:v>0.18</c:v>
                      </c:pt>
                      <c:pt idx="1454">
                        <c:v>0.16</c:v>
                      </c:pt>
                      <c:pt idx="1455">
                        <c:v>0.16</c:v>
                      </c:pt>
                      <c:pt idx="1456">
                        <c:v>0.16</c:v>
                      </c:pt>
                      <c:pt idx="1457">
                        <c:v>0.16</c:v>
                      </c:pt>
                      <c:pt idx="1458">
                        <c:v>0.16</c:v>
                      </c:pt>
                      <c:pt idx="1459">
                        <c:v>0.14000000000000001</c:v>
                      </c:pt>
                      <c:pt idx="1460">
                        <c:v>0.14000000000000001</c:v>
                      </c:pt>
                      <c:pt idx="1461">
                        <c:v>0.14000000000000001</c:v>
                      </c:pt>
                      <c:pt idx="1462">
                        <c:v>0.14000000000000001</c:v>
                      </c:pt>
                      <c:pt idx="1463">
                        <c:v>0.14000000000000001</c:v>
                      </c:pt>
                      <c:pt idx="1464">
                        <c:v>0.14000000000000001</c:v>
                      </c:pt>
                      <c:pt idx="1465">
                        <c:v>0.14000000000000001</c:v>
                      </c:pt>
                      <c:pt idx="1466">
                        <c:v>0.14000000000000001</c:v>
                      </c:pt>
                      <c:pt idx="1467">
                        <c:v>0.12</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063C-D840-8C15-D9624FE5FFD6}"/>
                  </c:ext>
                </c:extLst>
              </c15:ser>
            </c15:filteredScatterSeries>
            <c15:filteredScatterSeries>
              <c15:ser>
                <c:idx val="6"/>
                <c:order val="8"/>
                <c:tx>
                  <c:v>15OH</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H$2:$H$1620</c15:sqref>
                        </c15:formulaRef>
                      </c:ext>
                    </c:extLst>
                    <c:numCache>
                      <c:formatCode>General</c:formatCode>
                      <c:ptCount val="161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02</c:v>
                      </c:pt>
                      <c:pt idx="15">
                        <c:v>0.02</c:v>
                      </c:pt>
                      <c:pt idx="16">
                        <c:v>0.04</c:v>
                      </c:pt>
                      <c:pt idx="17">
                        <c:v>0.06</c:v>
                      </c:pt>
                      <c:pt idx="18">
                        <c:v>0.06</c:v>
                      </c:pt>
                      <c:pt idx="19">
                        <c:v>0.08</c:v>
                      </c:pt>
                      <c:pt idx="20">
                        <c:v>0.1</c:v>
                      </c:pt>
                      <c:pt idx="21">
                        <c:v>0.12</c:v>
                      </c:pt>
                      <c:pt idx="22">
                        <c:v>0.14000000000000001</c:v>
                      </c:pt>
                      <c:pt idx="23">
                        <c:v>0.16</c:v>
                      </c:pt>
                      <c:pt idx="24">
                        <c:v>0.2</c:v>
                      </c:pt>
                      <c:pt idx="25">
                        <c:v>0.22</c:v>
                      </c:pt>
                      <c:pt idx="26">
                        <c:v>0.24</c:v>
                      </c:pt>
                      <c:pt idx="27">
                        <c:v>0.26</c:v>
                      </c:pt>
                      <c:pt idx="28">
                        <c:v>0.3</c:v>
                      </c:pt>
                      <c:pt idx="29">
                        <c:v>0.3</c:v>
                      </c:pt>
                      <c:pt idx="30">
                        <c:v>0.32</c:v>
                      </c:pt>
                      <c:pt idx="31">
                        <c:v>0.36</c:v>
                      </c:pt>
                      <c:pt idx="32">
                        <c:v>0.38</c:v>
                      </c:pt>
                      <c:pt idx="33">
                        <c:v>0.4</c:v>
                      </c:pt>
                      <c:pt idx="34">
                        <c:v>0.42</c:v>
                      </c:pt>
                      <c:pt idx="35">
                        <c:v>0.46</c:v>
                      </c:pt>
                      <c:pt idx="36">
                        <c:v>0.48</c:v>
                      </c:pt>
                      <c:pt idx="37">
                        <c:v>0.5</c:v>
                      </c:pt>
                      <c:pt idx="38">
                        <c:v>0.5</c:v>
                      </c:pt>
                      <c:pt idx="39">
                        <c:v>0.52</c:v>
                      </c:pt>
                      <c:pt idx="40">
                        <c:v>0.56000000000000005</c:v>
                      </c:pt>
                      <c:pt idx="41">
                        <c:v>0.57999999999999996</c:v>
                      </c:pt>
                      <c:pt idx="42">
                        <c:v>0.6</c:v>
                      </c:pt>
                      <c:pt idx="43">
                        <c:v>0.62</c:v>
                      </c:pt>
                      <c:pt idx="44">
                        <c:v>0.64</c:v>
                      </c:pt>
                      <c:pt idx="45">
                        <c:v>0.64</c:v>
                      </c:pt>
                      <c:pt idx="46">
                        <c:v>0.66</c:v>
                      </c:pt>
                      <c:pt idx="47">
                        <c:v>0.7</c:v>
                      </c:pt>
                      <c:pt idx="48">
                        <c:v>0.72</c:v>
                      </c:pt>
                      <c:pt idx="49">
                        <c:v>0.74</c:v>
                      </c:pt>
                      <c:pt idx="50">
                        <c:v>0.76</c:v>
                      </c:pt>
                      <c:pt idx="51">
                        <c:v>0.78</c:v>
                      </c:pt>
                      <c:pt idx="52">
                        <c:v>0.8</c:v>
                      </c:pt>
                      <c:pt idx="53">
                        <c:v>0.82</c:v>
                      </c:pt>
                      <c:pt idx="54">
                        <c:v>0.84</c:v>
                      </c:pt>
                      <c:pt idx="55">
                        <c:v>0.86</c:v>
                      </c:pt>
                      <c:pt idx="56">
                        <c:v>0.9</c:v>
                      </c:pt>
                      <c:pt idx="57">
                        <c:v>0.9</c:v>
                      </c:pt>
                      <c:pt idx="58">
                        <c:v>0.92</c:v>
                      </c:pt>
                      <c:pt idx="59">
                        <c:v>0.94</c:v>
                      </c:pt>
                      <c:pt idx="60">
                        <c:v>0.96</c:v>
                      </c:pt>
                      <c:pt idx="61">
                        <c:v>0.98</c:v>
                      </c:pt>
                      <c:pt idx="62">
                        <c:v>1</c:v>
                      </c:pt>
                      <c:pt idx="63">
                        <c:v>1.02</c:v>
                      </c:pt>
                      <c:pt idx="64">
                        <c:v>1.04</c:v>
                      </c:pt>
                      <c:pt idx="65">
                        <c:v>1.06</c:v>
                      </c:pt>
                      <c:pt idx="66">
                        <c:v>1.06</c:v>
                      </c:pt>
                      <c:pt idx="67">
                        <c:v>1.08</c:v>
                      </c:pt>
                      <c:pt idx="68">
                        <c:v>1.1000000000000001</c:v>
                      </c:pt>
                      <c:pt idx="69">
                        <c:v>1.1200000000000001</c:v>
                      </c:pt>
                      <c:pt idx="70">
                        <c:v>1.1399999999999999</c:v>
                      </c:pt>
                      <c:pt idx="71">
                        <c:v>1.1599999999999999</c:v>
                      </c:pt>
                      <c:pt idx="72">
                        <c:v>1.18</c:v>
                      </c:pt>
                      <c:pt idx="73">
                        <c:v>1.18</c:v>
                      </c:pt>
                      <c:pt idx="74">
                        <c:v>1.2</c:v>
                      </c:pt>
                      <c:pt idx="75">
                        <c:v>1.22</c:v>
                      </c:pt>
                      <c:pt idx="76">
                        <c:v>1.24</c:v>
                      </c:pt>
                      <c:pt idx="77">
                        <c:v>1.26</c:v>
                      </c:pt>
                      <c:pt idx="78">
                        <c:v>1.28</c:v>
                      </c:pt>
                      <c:pt idx="79">
                        <c:v>1.3</c:v>
                      </c:pt>
                      <c:pt idx="80">
                        <c:v>1.32</c:v>
                      </c:pt>
                      <c:pt idx="81">
                        <c:v>1.34</c:v>
                      </c:pt>
                      <c:pt idx="82">
                        <c:v>1.36</c:v>
                      </c:pt>
                      <c:pt idx="83">
                        <c:v>1.38</c:v>
                      </c:pt>
                      <c:pt idx="84">
                        <c:v>1.4</c:v>
                      </c:pt>
                      <c:pt idx="85">
                        <c:v>1.4</c:v>
                      </c:pt>
                      <c:pt idx="86">
                        <c:v>1.44</c:v>
                      </c:pt>
                      <c:pt idx="87">
                        <c:v>1.46</c:v>
                      </c:pt>
                      <c:pt idx="88">
                        <c:v>1.48</c:v>
                      </c:pt>
                      <c:pt idx="89">
                        <c:v>1.5</c:v>
                      </c:pt>
                      <c:pt idx="90">
                        <c:v>1.52</c:v>
                      </c:pt>
                      <c:pt idx="91">
                        <c:v>1.56</c:v>
                      </c:pt>
                      <c:pt idx="92">
                        <c:v>1.58</c:v>
                      </c:pt>
                      <c:pt idx="93">
                        <c:v>1.58</c:v>
                      </c:pt>
                      <c:pt idx="94">
                        <c:v>1.62</c:v>
                      </c:pt>
                      <c:pt idx="95">
                        <c:v>1.64</c:v>
                      </c:pt>
                      <c:pt idx="96">
                        <c:v>1.68</c:v>
                      </c:pt>
                      <c:pt idx="97">
                        <c:v>1.7</c:v>
                      </c:pt>
                      <c:pt idx="98">
                        <c:v>1.74</c:v>
                      </c:pt>
                      <c:pt idx="99">
                        <c:v>1.76</c:v>
                      </c:pt>
                      <c:pt idx="100">
                        <c:v>1.8</c:v>
                      </c:pt>
                      <c:pt idx="101">
                        <c:v>1.84</c:v>
                      </c:pt>
                      <c:pt idx="102">
                        <c:v>1.88</c:v>
                      </c:pt>
                      <c:pt idx="103">
                        <c:v>1.88</c:v>
                      </c:pt>
                      <c:pt idx="104">
                        <c:v>1.9</c:v>
                      </c:pt>
                      <c:pt idx="105">
                        <c:v>1.94</c:v>
                      </c:pt>
                      <c:pt idx="106">
                        <c:v>1.98</c:v>
                      </c:pt>
                      <c:pt idx="107">
                        <c:v>2.02</c:v>
                      </c:pt>
                      <c:pt idx="108">
                        <c:v>2.06</c:v>
                      </c:pt>
                      <c:pt idx="109">
                        <c:v>2.1</c:v>
                      </c:pt>
                      <c:pt idx="110">
                        <c:v>2.12</c:v>
                      </c:pt>
                      <c:pt idx="111">
                        <c:v>2.16</c:v>
                      </c:pt>
                      <c:pt idx="112">
                        <c:v>2.2000000000000002</c:v>
                      </c:pt>
                      <c:pt idx="113">
                        <c:v>2.2000000000000002</c:v>
                      </c:pt>
                      <c:pt idx="114">
                        <c:v>2.2400000000000002</c:v>
                      </c:pt>
                      <c:pt idx="115">
                        <c:v>2.2799999999999998</c:v>
                      </c:pt>
                      <c:pt idx="116">
                        <c:v>2.3199999999999981</c:v>
                      </c:pt>
                      <c:pt idx="117">
                        <c:v>2.36</c:v>
                      </c:pt>
                      <c:pt idx="118">
                        <c:v>2.4</c:v>
                      </c:pt>
                      <c:pt idx="119">
                        <c:v>2.44</c:v>
                      </c:pt>
                      <c:pt idx="120">
                        <c:v>2.48</c:v>
                      </c:pt>
                      <c:pt idx="121">
                        <c:v>2.48</c:v>
                      </c:pt>
                      <c:pt idx="122">
                        <c:v>2.52</c:v>
                      </c:pt>
                      <c:pt idx="123">
                        <c:v>2.54</c:v>
                      </c:pt>
                      <c:pt idx="124">
                        <c:v>2.58</c:v>
                      </c:pt>
                      <c:pt idx="125">
                        <c:v>2.62</c:v>
                      </c:pt>
                      <c:pt idx="126">
                        <c:v>2.66</c:v>
                      </c:pt>
                      <c:pt idx="127">
                        <c:v>2.7</c:v>
                      </c:pt>
                      <c:pt idx="128">
                        <c:v>2.74</c:v>
                      </c:pt>
                      <c:pt idx="129">
                        <c:v>2.78</c:v>
                      </c:pt>
                      <c:pt idx="130">
                        <c:v>2.82</c:v>
                      </c:pt>
                      <c:pt idx="131">
                        <c:v>2.82</c:v>
                      </c:pt>
                      <c:pt idx="132">
                        <c:v>2.86</c:v>
                      </c:pt>
                      <c:pt idx="133">
                        <c:v>2.9</c:v>
                      </c:pt>
                      <c:pt idx="134">
                        <c:v>2.92</c:v>
                      </c:pt>
                      <c:pt idx="135">
                        <c:v>2.96</c:v>
                      </c:pt>
                      <c:pt idx="136">
                        <c:v>2.98</c:v>
                      </c:pt>
                      <c:pt idx="137">
                        <c:v>3.02</c:v>
                      </c:pt>
                      <c:pt idx="138">
                        <c:v>3.04</c:v>
                      </c:pt>
                      <c:pt idx="139">
                        <c:v>3.08</c:v>
                      </c:pt>
                      <c:pt idx="140">
                        <c:v>3.1</c:v>
                      </c:pt>
                      <c:pt idx="141">
                        <c:v>3.1</c:v>
                      </c:pt>
                      <c:pt idx="142">
                        <c:v>3.12</c:v>
                      </c:pt>
                      <c:pt idx="143">
                        <c:v>3.14</c:v>
                      </c:pt>
                      <c:pt idx="144">
                        <c:v>3.16</c:v>
                      </c:pt>
                      <c:pt idx="145">
                        <c:v>3.18</c:v>
                      </c:pt>
                      <c:pt idx="146">
                        <c:v>3.2</c:v>
                      </c:pt>
                      <c:pt idx="147">
                        <c:v>3.2</c:v>
                      </c:pt>
                      <c:pt idx="148">
                        <c:v>3.22</c:v>
                      </c:pt>
                      <c:pt idx="149">
                        <c:v>3.22</c:v>
                      </c:pt>
                      <c:pt idx="150">
                        <c:v>3.24</c:v>
                      </c:pt>
                      <c:pt idx="151">
                        <c:v>3.24</c:v>
                      </c:pt>
                      <c:pt idx="152">
                        <c:v>3.26</c:v>
                      </c:pt>
                      <c:pt idx="153">
                        <c:v>3.26</c:v>
                      </c:pt>
                      <c:pt idx="154">
                        <c:v>3.26</c:v>
                      </c:pt>
                      <c:pt idx="155">
                        <c:v>3.28</c:v>
                      </c:pt>
                      <c:pt idx="156">
                        <c:v>3.28</c:v>
                      </c:pt>
                      <c:pt idx="157">
                        <c:v>3.28</c:v>
                      </c:pt>
                      <c:pt idx="158">
                        <c:v>3.28</c:v>
                      </c:pt>
                      <c:pt idx="159">
                        <c:v>3.28</c:v>
                      </c:pt>
                      <c:pt idx="160">
                        <c:v>3.28</c:v>
                      </c:pt>
                      <c:pt idx="161">
                        <c:v>3.28</c:v>
                      </c:pt>
                      <c:pt idx="162">
                        <c:v>3.28</c:v>
                      </c:pt>
                      <c:pt idx="163">
                        <c:v>3.28</c:v>
                      </c:pt>
                      <c:pt idx="164">
                        <c:v>3.26</c:v>
                      </c:pt>
                      <c:pt idx="165">
                        <c:v>3.26</c:v>
                      </c:pt>
                      <c:pt idx="166">
                        <c:v>3.26</c:v>
                      </c:pt>
                      <c:pt idx="167">
                        <c:v>3.26</c:v>
                      </c:pt>
                      <c:pt idx="168">
                        <c:v>3.24</c:v>
                      </c:pt>
                      <c:pt idx="169">
                        <c:v>3.24</c:v>
                      </c:pt>
                      <c:pt idx="170">
                        <c:v>3.24</c:v>
                      </c:pt>
                      <c:pt idx="171">
                        <c:v>3.22</c:v>
                      </c:pt>
                      <c:pt idx="172">
                        <c:v>3.2</c:v>
                      </c:pt>
                      <c:pt idx="173">
                        <c:v>3.2</c:v>
                      </c:pt>
                      <c:pt idx="174">
                        <c:v>3.18</c:v>
                      </c:pt>
                      <c:pt idx="175">
                        <c:v>3.18</c:v>
                      </c:pt>
                      <c:pt idx="176">
                        <c:v>3.16</c:v>
                      </c:pt>
                      <c:pt idx="177">
                        <c:v>3.14</c:v>
                      </c:pt>
                      <c:pt idx="178">
                        <c:v>3.14</c:v>
                      </c:pt>
                      <c:pt idx="179">
                        <c:v>3.14</c:v>
                      </c:pt>
                      <c:pt idx="180">
                        <c:v>3.12</c:v>
                      </c:pt>
                      <c:pt idx="181">
                        <c:v>3.1</c:v>
                      </c:pt>
                      <c:pt idx="182">
                        <c:v>3.08</c:v>
                      </c:pt>
                      <c:pt idx="183">
                        <c:v>3.06</c:v>
                      </c:pt>
                      <c:pt idx="184">
                        <c:v>3.04</c:v>
                      </c:pt>
                      <c:pt idx="185">
                        <c:v>3.04</c:v>
                      </c:pt>
                      <c:pt idx="186">
                        <c:v>3.02</c:v>
                      </c:pt>
                      <c:pt idx="187">
                        <c:v>3.02</c:v>
                      </c:pt>
                      <c:pt idx="188">
                        <c:v>3</c:v>
                      </c:pt>
                      <c:pt idx="189">
                        <c:v>2.98</c:v>
                      </c:pt>
                      <c:pt idx="190">
                        <c:v>2.96</c:v>
                      </c:pt>
                      <c:pt idx="191">
                        <c:v>2.94</c:v>
                      </c:pt>
                      <c:pt idx="192">
                        <c:v>2.92</c:v>
                      </c:pt>
                      <c:pt idx="193">
                        <c:v>2.9</c:v>
                      </c:pt>
                      <c:pt idx="194">
                        <c:v>2.88</c:v>
                      </c:pt>
                      <c:pt idx="195">
                        <c:v>2.88</c:v>
                      </c:pt>
                      <c:pt idx="196">
                        <c:v>2.86</c:v>
                      </c:pt>
                      <c:pt idx="197">
                        <c:v>2.84</c:v>
                      </c:pt>
                      <c:pt idx="198">
                        <c:v>2.82</c:v>
                      </c:pt>
                      <c:pt idx="199">
                        <c:v>2.8</c:v>
                      </c:pt>
                      <c:pt idx="200">
                        <c:v>2.78</c:v>
                      </c:pt>
                      <c:pt idx="201">
                        <c:v>2.76</c:v>
                      </c:pt>
                      <c:pt idx="202">
                        <c:v>2.74</c:v>
                      </c:pt>
                      <c:pt idx="203">
                        <c:v>2.72</c:v>
                      </c:pt>
                      <c:pt idx="204">
                        <c:v>2.7</c:v>
                      </c:pt>
                      <c:pt idx="205">
                        <c:v>2.68</c:v>
                      </c:pt>
                      <c:pt idx="206">
                        <c:v>2.68</c:v>
                      </c:pt>
                      <c:pt idx="207">
                        <c:v>2.64</c:v>
                      </c:pt>
                      <c:pt idx="208">
                        <c:v>2.62</c:v>
                      </c:pt>
                      <c:pt idx="209">
                        <c:v>2.6</c:v>
                      </c:pt>
                      <c:pt idx="210">
                        <c:v>2.58</c:v>
                      </c:pt>
                      <c:pt idx="211">
                        <c:v>2.56</c:v>
                      </c:pt>
                      <c:pt idx="212">
                        <c:v>2.54</c:v>
                      </c:pt>
                      <c:pt idx="213">
                        <c:v>2.52</c:v>
                      </c:pt>
                      <c:pt idx="214">
                        <c:v>2.5</c:v>
                      </c:pt>
                      <c:pt idx="215">
                        <c:v>2.5</c:v>
                      </c:pt>
                      <c:pt idx="216">
                        <c:v>2.48</c:v>
                      </c:pt>
                      <c:pt idx="217">
                        <c:v>2.44</c:v>
                      </c:pt>
                      <c:pt idx="218">
                        <c:v>2.42</c:v>
                      </c:pt>
                      <c:pt idx="219">
                        <c:v>2.4</c:v>
                      </c:pt>
                      <c:pt idx="220">
                        <c:v>2.36</c:v>
                      </c:pt>
                      <c:pt idx="221">
                        <c:v>2.34</c:v>
                      </c:pt>
                      <c:pt idx="222">
                        <c:v>2.3199999999999981</c:v>
                      </c:pt>
                      <c:pt idx="223">
                        <c:v>2.3199999999999981</c:v>
                      </c:pt>
                      <c:pt idx="224">
                        <c:v>2.2799999999999998</c:v>
                      </c:pt>
                      <c:pt idx="225">
                        <c:v>2.2599999999999998</c:v>
                      </c:pt>
                      <c:pt idx="226">
                        <c:v>2.2200000000000002</c:v>
                      </c:pt>
                      <c:pt idx="227">
                        <c:v>2.2000000000000002</c:v>
                      </c:pt>
                      <c:pt idx="228">
                        <c:v>2.16</c:v>
                      </c:pt>
                      <c:pt idx="229">
                        <c:v>2.14</c:v>
                      </c:pt>
                      <c:pt idx="230">
                        <c:v>2.1</c:v>
                      </c:pt>
                      <c:pt idx="231">
                        <c:v>2.08</c:v>
                      </c:pt>
                      <c:pt idx="232">
                        <c:v>2.04</c:v>
                      </c:pt>
                      <c:pt idx="233">
                        <c:v>2.02</c:v>
                      </c:pt>
                      <c:pt idx="234">
                        <c:v>2.02</c:v>
                      </c:pt>
                      <c:pt idx="235">
                        <c:v>1.98</c:v>
                      </c:pt>
                      <c:pt idx="236">
                        <c:v>1.96</c:v>
                      </c:pt>
                      <c:pt idx="237">
                        <c:v>1.92</c:v>
                      </c:pt>
                      <c:pt idx="238">
                        <c:v>1.9</c:v>
                      </c:pt>
                      <c:pt idx="239">
                        <c:v>1.88</c:v>
                      </c:pt>
                      <c:pt idx="240">
                        <c:v>1.84</c:v>
                      </c:pt>
                      <c:pt idx="241">
                        <c:v>1.82</c:v>
                      </c:pt>
                      <c:pt idx="242">
                        <c:v>1.8</c:v>
                      </c:pt>
                      <c:pt idx="243">
                        <c:v>1.8</c:v>
                      </c:pt>
                      <c:pt idx="244">
                        <c:v>1.78</c:v>
                      </c:pt>
                      <c:pt idx="245">
                        <c:v>1.74</c:v>
                      </c:pt>
                      <c:pt idx="246">
                        <c:v>1.72</c:v>
                      </c:pt>
                      <c:pt idx="247">
                        <c:v>1.7</c:v>
                      </c:pt>
                      <c:pt idx="248">
                        <c:v>1.68</c:v>
                      </c:pt>
                      <c:pt idx="249">
                        <c:v>1.66</c:v>
                      </c:pt>
                      <c:pt idx="250">
                        <c:v>1.66</c:v>
                      </c:pt>
                      <c:pt idx="251">
                        <c:v>1.64</c:v>
                      </c:pt>
                      <c:pt idx="252">
                        <c:v>1.6</c:v>
                      </c:pt>
                      <c:pt idx="253">
                        <c:v>1.6</c:v>
                      </c:pt>
                      <c:pt idx="254">
                        <c:v>1.58</c:v>
                      </c:pt>
                      <c:pt idx="255">
                        <c:v>1.56</c:v>
                      </c:pt>
                      <c:pt idx="256">
                        <c:v>1.56</c:v>
                      </c:pt>
                      <c:pt idx="257">
                        <c:v>1.54</c:v>
                      </c:pt>
                      <c:pt idx="258">
                        <c:v>1.52</c:v>
                      </c:pt>
                      <c:pt idx="259">
                        <c:v>1.5</c:v>
                      </c:pt>
                      <c:pt idx="260">
                        <c:v>1.5</c:v>
                      </c:pt>
                      <c:pt idx="261">
                        <c:v>1.48</c:v>
                      </c:pt>
                      <c:pt idx="262">
                        <c:v>1.48</c:v>
                      </c:pt>
                      <c:pt idx="263">
                        <c:v>1.46</c:v>
                      </c:pt>
                      <c:pt idx="264">
                        <c:v>1.44</c:v>
                      </c:pt>
                      <c:pt idx="265">
                        <c:v>1.44</c:v>
                      </c:pt>
                      <c:pt idx="266">
                        <c:v>1.42</c:v>
                      </c:pt>
                      <c:pt idx="267">
                        <c:v>1.42</c:v>
                      </c:pt>
                      <c:pt idx="268">
                        <c:v>1.4</c:v>
                      </c:pt>
                      <c:pt idx="269">
                        <c:v>1.38</c:v>
                      </c:pt>
                      <c:pt idx="270">
                        <c:v>1.38</c:v>
                      </c:pt>
                      <c:pt idx="271">
                        <c:v>1.38</c:v>
                      </c:pt>
                      <c:pt idx="272">
                        <c:v>1.36</c:v>
                      </c:pt>
                      <c:pt idx="273">
                        <c:v>1.36</c:v>
                      </c:pt>
                      <c:pt idx="274">
                        <c:v>1.34</c:v>
                      </c:pt>
                      <c:pt idx="275">
                        <c:v>1.34</c:v>
                      </c:pt>
                      <c:pt idx="276">
                        <c:v>1.32</c:v>
                      </c:pt>
                      <c:pt idx="277">
                        <c:v>1.32</c:v>
                      </c:pt>
                      <c:pt idx="278">
                        <c:v>1.32</c:v>
                      </c:pt>
                      <c:pt idx="279">
                        <c:v>1.3</c:v>
                      </c:pt>
                      <c:pt idx="280">
                        <c:v>1.3</c:v>
                      </c:pt>
                      <c:pt idx="281">
                        <c:v>1.3</c:v>
                      </c:pt>
                      <c:pt idx="282">
                        <c:v>1.28</c:v>
                      </c:pt>
                      <c:pt idx="283">
                        <c:v>1.28</c:v>
                      </c:pt>
                      <c:pt idx="284">
                        <c:v>1.26</c:v>
                      </c:pt>
                      <c:pt idx="285">
                        <c:v>1.26</c:v>
                      </c:pt>
                      <c:pt idx="286">
                        <c:v>1.26</c:v>
                      </c:pt>
                      <c:pt idx="287">
                        <c:v>1.24</c:v>
                      </c:pt>
                      <c:pt idx="288">
                        <c:v>1.24</c:v>
                      </c:pt>
                      <c:pt idx="289">
                        <c:v>1.24</c:v>
                      </c:pt>
                      <c:pt idx="290">
                        <c:v>1.24</c:v>
                      </c:pt>
                      <c:pt idx="291">
                        <c:v>1.22</c:v>
                      </c:pt>
                      <c:pt idx="292">
                        <c:v>1.22</c:v>
                      </c:pt>
                      <c:pt idx="293">
                        <c:v>1.22</c:v>
                      </c:pt>
                      <c:pt idx="294">
                        <c:v>1.2</c:v>
                      </c:pt>
                      <c:pt idx="295">
                        <c:v>1.2</c:v>
                      </c:pt>
                      <c:pt idx="296">
                        <c:v>1.2</c:v>
                      </c:pt>
                      <c:pt idx="297">
                        <c:v>1.2</c:v>
                      </c:pt>
                      <c:pt idx="298">
                        <c:v>1.18</c:v>
                      </c:pt>
                      <c:pt idx="299">
                        <c:v>1.18</c:v>
                      </c:pt>
                      <c:pt idx="300">
                        <c:v>1.18</c:v>
                      </c:pt>
                      <c:pt idx="301">
                        <c:v>1.18</c:v>
                      </c:pt>
                      <c:pt idx="302">
                        <c:v>1.18</c:v>
                      </c:pt>
                      <c:pt idx="303">
                        <c:v>1.1599999999999999</c:v>
                      </c:pt>
                      <c:pt idx="304">
                        <c:v>1.1599999999999999</c:v>
                      </c:pt>
                      <c:pt idx="305">
                        <c:v>1.1599999999999999</c:v>
                      </c:pt>
                      <c:pt idx="306">
                        <c:v>1.1599999999999999</c:v>
                      </c:pt>
                      <c:pt idx="307">
                        <c:v>1.1599999999999999</c:v>
                      </c:pt>
                      <c:pt idx="308">
                        <c:v>1.1599999999999999</c:v>
                      </c:pt>
                      <c:pt idx="309">
                        <c:v>1.1599999999999999</c:v>
                      </c:pt>
                      <c:pt idx="310">
                        <c:v>1.1399999999999999</c:v>
                      </c:pt>
                      <c:pt idx="311">
                        <c:v>1.1399999999999999</c:v>
                      </c:pt>
                      <c:pt idx="312">
                        <c:v>1.1399999999999999</c:v>
                      </c:pt>
                      <c:pt idx="313">
                        <c:v>1.1399999999999999</c:v>
                      </c:pt>
                      <c:pt idx="314">
                        <c:v>1.1399999999999999</c:v>
                      </c:pt>
                      <c:pt idx="315">
                        <c:v>1.1399999999999999</c:v>
                      </c:pt>
                      <c:pt idx="316">
                        <c:v>1.1399999999999999</c:v>
                      </c:pt>
                      <c:pt idx="317">
                        <c:v>1.1399999999999999</c:v>
                      </c:pt>
                      <c:pt idx="318">
                        <c:v>1.1399999999999999</c:v>
                      </c:pt>
                      <c:pt idx="319">
                        <c:v>1.1200000000000001</c:v>
                      </c:pt>
                      <c:pt idx="320">
                        <c:v>1.1200000000000001</c:v>
                      </c:pt>
                      <c:pt idx="321">
                        <c:v>1.1200000000000001</c:v>
                      </c:pt>
                      <c:pt idx="322">
                        <c:v>1.1200000000000001</c:v>
                      </c:pt>
                      <c:pt idx="323">
                        <c:v>1.1200000000000001</c:v>
                      </c:pt>
                      <c:pt idx="324">
                        <c:v>1.1200000000000001</c:v>
                      </c:pt>
                      <c:pt idx="325">
                        <c:v>1.1200000000000001</c:v>
                      </c:pt>
                      <c:pt idx="326">
                        <c:v>1.1200000000000001</c:v>
                      </c:pt>
                      <c:pt idx="327">
                        <c:v>1.1200000000000001</c:v>
                      </c:pt>
                      <c:pt idx="328">
                        <c:v>1.1200000000000001</c:v>
                      </c:pt>
                      <c:pt idx="329">
                        <c:v>1.1200000000000001</c:v>
                      </c:pt>
                      <c:pt idx="330">
                        <c:v>1.1200000000000001</c:v>
                      </c:pt>
                      <c:pt idx="331">
                        <c:v>1.1200000000000001</c:v>
                      </c:pt>
                      <c:pt idx="332">
                        <c:v>1.1200000000000001</c:v>
                      </c:pt>
                      <c:pt idx="333">
                        <c:v>1.1200000000000001</c:v>
                      </c:pt>
                      <c:pt idx="334">
                        <c:v>1.1200000000000001</c:v>
                      </c:pt>
                      <c:pt idx="335">
                        <c:v>1.1200000000000001</c:v>
                      </c:pt>
                      <c:pt idx="336">
                        <c:v>1.1200000000000001</c:v>
                      </c:pt>
                      <c:pt idx="337">
                        <c:v>1.1200000000000001</c:v>
                      </c:pt>
                      <c:pt idx="338">
                        <c:v>1.1200000000000001</c:v>
                      </c:pt>
                      <c:pt idx="339">
                        <c:v>1.1200000000000001</c:v>
                      </c:pt>
                      <c:pt idx="340">
                        <c:v>1.1200000000000001</c:v>
                      </c:pt>
                      <c:pt idx="341">
                        <c:v>1.1200000000000001</c:v>
                      </c:pt>
                      <c:pt idx="342">
                        <c:v>1.1200000000000001</c:v>
                      </c:pt>
                      <c:pt idx="343">
                        <c:v>1.1200000000000001</c:v>
                      </c:pt>
                      <c:pt idx="344">
                        <c:v>1.1200000000000001</c:v>
                      </c:pt>
                      <c:pt idx="345">
                        <c:v>1.1200000000000001</c:v>
                      </c:pt>
                      <c:pt idx="346">
                        <c:v>1.1200000000000001</c:v>
                      </c:pt>
                      <c:pt idx="347">
                        <c:v>1.1200000000000001</c:v>
                      </c:pt>
                      <c:pt idx="348">
                        <c:v>1.1200000000000001</c:v>
                      </c:pt>
                      <c:pt idx="349">
                        <c:v>1.1200000000000001</c:v>
                      </c:pt>
                      <c:pt idx="350">
                        <c:v>1.1200000000000001</c:v>
                      </c:pt>
                      <c:pt idx="351">
                        <c:v>1.1200000000000001</c:v>
                      </c:pt>
                      <c:pt idx="352">
                        <c:v>1.1200000000000001</c:v>
                      </c:pt>
                      <c:pt idx="353">
                        <c:v>1.1200000000000001</c:v>
                      </c:pt>
                      <c:pt idx="354">
                        <c:v>1.1200000000000001</c:v>
                      </c:pt>
                      <c:pt idx="355">
                        <c:v>1.1200000000000001</c:v>
                      </c:pt>
                      <c:pt idx="356">
                        <c:v>1.1200000000000001</c:v>
                      </c:pt>
                      <c:pt idx="357">
                        <c:v>1.1200000000000001</c:v>
                      </c:pt>
                      <c:pt idx="358">
                        <c:v>1.1200000000000001</c:v>
                      </c:pt>
                      <c:pt idx="359">
                        <c:v>1.1200000000000001</c:v>
                      </c:pt>
                      <c:pt idx="360">
                        <c:v>1.1200000000000001</c:v>
                      </c:pt>
                      <c:pt idx="361">
                        <c:v>1.1200000000000001</c:v>
                      </c:pt>
                      <c:pt idx="362">
                        <c:v>1.1200000000000001</c:v>
                      </c:pt>
                      <c:pt idx="363">
                        <c:v>1.1200000000000001</c:v>
                      </c:pt>
                      <c:pt idx="364">
                        <c:v>1.1200000000000001</c:v>
                      </c:pt>
                      <c:pt idx="365">
                        <c:v>1.1200000000000001</c:v>
                      </c:pt>
                      <c:pt idx="366">
                        <c:v>1.1200000000000001</c:v>
                      </c:pt>
                      <c:pt idx="367">
                        <c:v>1.1200000000000001</c:v>
                      </c:pt>
                      <c:pt idx="368">
                        <c:v>1.1200000000000001</c:v>
                      </c:pt>
                      <c:pt idx="369">
                        <c:v>1.1200000000000001</c:v>
                      </c:pt>
                      <c:pt idx="370">
                        <c:v>1.1200000000000001</c:v>
                      </c:pt>
                      <c:pt idx="371">
                        <c:v>1.1200000000000001</c:v>
                      </c:pt>
                      <c:pt idx="372">
                        <c:v>1.1200000000000001</c:v>
                      </c:pt>
                      <c:pt idx="373">
                        <c:v>1.1200000000000001</c:v>
                      </c:pt>
                      <c:pt idx="374">
                        <c:v>1.1200000000000001</c:v>
                      </c:pt>
                      <c:pt idx="375">
                        <c:v>1.1200000000000001</c:v>
                      </c:pt>
                      <c:pt idx="376">
                        <c:v>1.1200000000000001</c:v>
                      </c:pt>
                      <c:pt idx="377">
                        <c:v>1.1200000000000001</c:v>
                      </c:pt>
                      <c:pt idx="378">
                        <c:v>1.1200000000000001</c:v>
                      </c:pt>
                      <c:pt idx="379">
                        <c:v>1.1200000000000001</c:v>
                      </c:pt>
                      <c:pt idx="380">
                        <c:v>1.1200000000000001</c:v>
                      </c:pt>
                      <c:pt idx="381">
                        <c:v>1.1200000000000001</c:v>
                      </c:pt>
                      <c:pt idx="382">
                        <c:v>1.1200000000000001</c:v>
                      </c:pt>
                      <c:pt idx="383">
                        <c:v>1.1200000000000001</c:v>
                      </c:pt>
                      <c:pt idx="384">
                        <c:v>1.1200000000000001</c:v>
                      </c:pt>
                      <c:pt idx="385">
                        <c:v>1.1200000000000001</c:v>
                      </c:pt>
                      <c:pt idx="386">
                        <c:v>1.1200000000000001</c:v>
                      </c:pt>
                      <c:pt idx="387">
                        <c:v>1.1200000000000001</c:v>
                      </c:pt>
                      <c:pt idx="388">
                        <c:v>1.1200000000000001</c:v>
                      </c:pt>
                      <c:pt idx="389">
                        <c:v>1.1200000000000001</c:v>
                      </c:pt>
                      <c:pt idx="390">
                        <c:v>1.1200000000000001</c:v>
                      </c:pt>
                      <c:pt idx="391">
                        <c:v>1.1200000000000001</c:v>
                      </c:pt>
                      <c:pt idx="392">
                        <c:v>1.1200000000000001</c:v>
                      </c:pt>
                      <c:pt idx="393">
                        <c:v>1.1200000000000001</c:v>
                      </c:pt>
                      <c:pt idx="394">
                        <c:v>1.1200000000000001</c:v>
                      </c:pt>
                      <c:pt idx="395">
                        <c:v>1.1200000000000001</c:v>
                      </c:pt>
                      <c:pt idx="396">
                        <c:v>1.1200000000000001</c:v>
                      </c:pt>
                      <c:pt idx="397">
                        <c:v>1.1200000000000001</c:v>
                      </c:pt>
                      <c:pt idx="398">
                        <c:v>1.1200000000000001</c:v>
                      </c:pt>
                      <c:pt idx="399">
                        <c:v>1.1200000000000001</c:v>
                      </c:pt>
                      <c:pt idx="400">
                        <c:v>1.1200000000000001</c:v>
                      </c:pt>
                      <c:pt idx="401">
                        <c:v>1.1200000000000001</c:v>
                      </c:pt>
                      <c:pt idx="402">
                        <c:v>1.1200000000000001</c:v>
                      </c:pt>
                      <c:pt idx="403">
                        <c:v>1.1200000000000001</c:v>
                      </c:pt>
                      <c:pt idx="404">
                        <c:v>1.1200000000000001</c:v>
                      </c:pt>
                      <c:pt idx="405">
                        <c:v>1.1200000000000001</c:v>
                      </c:pt>
                      <c:pt idx="406">
                        <c:v>1.1200000000000001</c:v>
                      </c:pt>
                      <c:pt idx="407">
                        <c:v>1.1200000000000001</c:v>
                      </c:pt>
                      <c:pt idx="408">
                        <c:v>1.1000000000000001</c:v>
                      </c:pt>
                      <c:pt idx="409">
                        <c:v>1.1000000000000001</c:v>
                      </c:pt>
                      <c:pt idx="410">
                        <c:v>1.1000000000000001</c:v>
                      </c:pt>
                      <c:pt idx="411">
                        <c:v>1.1000000000000001</c:v>
                      </c:pt>
                      <c:pt idx="412">
                        <c:v>1.1000000000000001</c:v>
                      </c:pt>
                      <c:pt idx="413">
                        <c:v>1.1000000000000001</c:v>
                      </c:pt>
                      <c:pt idx="414">
                        <c:v>1.1200000000000001</c:v>
                      </c:pt>
                      <c:pt idx="415">
                        <c:v>1.1200000000000001</c:v>
                      </c:pt>
                      <c:pt idx="416">
                        <c:v>1.1200000000000001</c:v>
                      </c:pt>
                      <c:pt idx="417">
                        <c:v>1.1200000000000001</c:v>
                      </c:pt>
                      <c:pt idx="418">
                        <c:v>1.1200000000000001</c:v>
                      </c:pt>
                      <c:pt idx="419">
                        <c:v>1.1200000000000001</c:v>
                      </c:pt>
                      <c:pt idx="420">
                        <c:v>1.1200000000000001</c:v>
                      </c:pt>
                      <c:pt idx="421">
                        <c:v>1.1200000000000001</c:v>
                      </c:pt>
                      <c:pt idx="422">
                        <c:v>1.1200000000000001</c:v>
                      </c:pt>
                      <c:pt idx="423">
                        <c:v>1.1200000000000001</c:v>
                      </c:pt>
                      <c:pt idx="424">
                        <c:v>1.1200000000000001</c:v>
                      </c:pt>
                      <c:pt idx="425">
                        <c:v>1.1200000000000001</c:v>
                      </c:pt>
                      <c:pt idx="426">
                        <c:v>1.1200000000000001</c:v>
                      </c:pt>
                      <c:pt idx="427">
                        <c:v>1.1200000000000001</c:v>
                      </c:pt>
                      <c:pt idx="428">
                        <c:v>1.1399999999999999</c:v>
                      </c:pt>
                      <c:pt idx="429">
                        <c:v>1.1399999999999999</c:v>
                      </c:pt>
                      <c:pt idx="430">
                        <c:v>1.1399999999999999</c:v>
                      </c:pt>
                      <c:pt idx="431">
                        <c:v>1.1399999999999999</c:v>
                      </c:pt>
                      <c:pt idx="432">
                        <c:v>1.1399999999999999</c:v>
                      </c:pt>
                      <c:pt idx="433">
                        <c:v>1.1399999999999999</c:v>
                      </c:pt>
                      <c:pt idx="434">
                        <c:v>1.1399999999999999</c:v>
                      </c:pt>
                      <c:pt idx="435">
                        <c:v>1.1399999999999999</c:v>
                      </c:pt>
                      <c:pt idx="436">
                        <c:v>1.1599999999999999</c:v>
                      </c:pt>
                      <c:pt idx="437">
                        <c:v>1.1599999999999999</c:v>
                      </c:pt>
                      <c:pt idx="438">
                        <c:v>1.1599999999999999</c:v>
                      </c:pt>
                      <c:pt idx="439">
                        <c:v>1.1599999999999999</c:v>
                      </c:pt>
                      <c:pt idx="440">
                        <c:v>1.1599999999999999</c:v>
                      </c:pt>
                      <c:pt idx="441">
                        <c:v>1.1599999999999999</c:v>
                      </c:pt>
                      <c:pt idx="442">
                        <c:v>1.1599999999999999</c:v>
                      </c:pt>
                      <c:pt idx="443">
                        <c:v>1.1599999999999999</c:v>
                      </c:pt>
                      <c:pt idx="444">
                        <c:v>1.1599999999999999</c:v>
                      </c:pt>
                      <c:pt idx="445">
                        <c:v>1.1599999999999999</c:v>
                      </c:pt>
                      <c:pt idx="446">
                        <c:v>1.18</c:v>
                      </c:pt>
                      <c:pt idx="447">
                        <c:v>1.18</c:v>
                      </c:pt>
                      <c:pt idx="448">
                        <c:v>1.18</c:v>
                      </c:pt>
                      <c:pt idx="449">
                        <c:v>1.18</c:v>
                      </c:pt>
                      <c:pt idx="450">
                        <c:v>1.18</c:v>
                      </c:pt>
                      <c:pt idx="451">
                        <c:v>1.18</c:v>
                      </c:pt>
                      <c:pt idx="452">
                        <c:v>1.18</c:v>
                      </c:pt>
                      <c:pt idx="453">
                        <c:v>1.18</c:v>
                      </c:pt>
                      <c:pt idx="454">
                        <c:v>1.18</c:v>
                      </c:pt>
                      <c:pt idx="455">
                        <c:v>1.18</c:v>
                      </c:pt>
                      <c:pt idx="456">
                        <c:v>1.18</c:v>
                      </c:pt>
                      <c:pt idx="457">
                        <c:v>1.2</c:v>
                      </c:pt>
                      <c:pt idx="458">
                        <c:v>1.2</c:v>
                      </c:pt>
                      <c:pt idx="459">
                        <c:v>1.2</c:v>
                      </c:pt>
                      <c:pt idx="460">
                        <c:v>1.2</c:v>
                      </c:pt>
                      <c:pt idx="461">
                        <c:v>1.2</c:v>
                      </c:pt>
                      <c:pt idx="462">
                        <c:v>1.2</c:v>
                      </c:pt>
                      <c:pt idx="463">
                        <c:v>1.2</c:v>
                      </c:pt>
                      <c:pt idx="464">
                        <c:v>1.2</c:v>
                      </c:pt>
                      <c:pt idx="465">
                        <c:v>1.2</c:v>
                      </c:pt>
                      <c:pt idx="466">
                        <c:v>1.2</c:v>
                      </c:pt>
                      <c:pt idx="467">
                        <c:v>1.2</c:v>
                      </c:pt>
                      <c:pt idx="468">
                        <c:v>1.2</c:v>
                      </c:pt>
                      <c:pt idx="469">
                        <c:v>1.2</c:v>
                      </c:pt>
                      <c:pt idx="470">
                        <c:v>1.2</c:v>
                      </c:pt>
                      <c:pt idx="471">
                        <c:v>1.2</c:v>
                      </c:pt>
                      <c:pt idx="472">
                        <c:v>1.2</c:v>
                      </c:pt>
                      <c:pt idx="473">
                        <c:v>1.22</c:v>
                      </c:pt>
                      <c:pt idx="474">
                        <c:v>1.22</c:v>
                      </c:pt>
                      <c:pt idx="475">
                        <c:v>1.22</c:v>
                      </c:pt>
                      <c:pt idx="476">
                        <c:v>1.22</c:v>
                      </c:pt>
                      <c:pt idx="477">
                        <c:v>1.22</c:v>
                      </c:pt>
                      <c:pt idx="478">
                        <c:v>1.22</c:v>
                      </c:pt>
                      <c:pt idx="479">
                        <c:v>1.22</c:v>
                      </c:pt>
                      <c:pt idx="480">
                        <c:v>1.22</c:v>
                      </c:pt>
                      <c:pt idx="481">
                        <c:v>1.22</c:v>
                      </c:pt>
                      <c:pt idx="482">
                        <c:v>1.22</c:v>
                      </c:pt>
                      <c:pt idx="483">
                        <c:v>1.22</c:v>
                      </c:pt>
                      <c:pt idx="484">
                        <c:v>1.22</c:v>
                      </c:pt>
                      <c:pt idx="485">
                        <c:v>1.22</c:v>
                      </c:pt>
                      <c:pt idx="486">
                        <c:v>1.22</c:v>
                      </c:pt>
                      <c:pt idx="487">
                        <c:v>1.22</c:v>
                      </c:pt>
                      <c:pt idx="488">
                        <c:v>1.22</c:v>
                      </c:pt>
                      <c:pt idx="489">
                        <c:v>1.22</c:v>
                      </c:pt>
                      <c:pt idx="490">
                        <c:v>1.22</c:v>
                      </c:pt>
                      <c:pt idx="491">
                        <c:v>1.22</c:v>
                      </c:pt>
                      <c:pt idx="492">
                        <c:v>1.22</c:v>
                      </c:pt>
                      <c:pt idx="493">
                        <c:v>1.22</c:v>
                      </c:pt>
                      <c:pt idx="494">
                        <c:v>1.22</c:v>
                      </c:pt>
                      <c:pt idx="495">
                        <c:v>1.22</c:v>
                      </c:pt>
                      <c:pt idx="496">
                        <c:v>1.22</c:v>
                      </c:pt>
                      <c:pt idx="497">
                        <c:v>1.24</c:v>
                      </c:pt>
                      <c:pt idx="498">
                        <c:v>1.24</c:v>
                      </c:pt>
                      <c:pt idx="499">
                        <c:v>1.24</c:v>
                      </c:pt>
                      <c:pt idx="500">
                        <c:v>1.24</c:v>
                      </c:pt>
                      <c:pt idx="501">
                        <c:v>1.24</c:v>
                      </c:pt>
                      <c:pt idx="502">
                        <c:v>1.24</c:v>
                      </c:pt>
                      <c:pt idx="503">
                        <c:v>1.24</c:v>
                      </c:pt>
                      <c:pt idx="504">
                        <c:v>1.24</c:v>
                      </c:pt>
                      <c:pt idx="505">
                        <c:v>1.24</c:v>
                      </c:pt>
                      <c:pt idx="506">
                        <c:v>1.24</c:v>
                      </c:pt>
                      <c:pt idx="507">
                        <c:v>1.24</c:v>
                      </c:pt>
                      <c:pt idx="508">
                        <c:v>1.24</c:v>
                      </c:pt>
                      <c:pt idx="509">
                        <c:v>1.24</c:v>
                      </c:pt>
                      <c:pt idx="510">
                        <c:v>1.24</c:v>
                      </c:pt>
                      <c:pt idx="511">
                        <c:v>1.24</c:v>
                      </c:pt>
                      <c:pt idx="512">
                        <c:v>1.24</c:v>
                      </c:pt>
                      <c:pt idx="513">
                        <c:v>1.24</c:v>
                      </c:pt>
                      <c:pt idx="514">
                        <c:v>1.24</c:v>
                      </c:pt>
                      <c:pt idx="515">
                        <c:v>1.24</c:v>
                      </c:pt>
                      <c:pt idx="516">
                        <c:v>1.24</c:v>
                      </c:pt>
                      <c:pt idx="517">
                        <c:v>1.24</c:v>
                      </c:pt>
                      <c:pt idx="518">
                        <c:v>1.24</c:v>
                      </c:pt>
                      <c:pt idx="519">
                        <c:v>1.24</c:v>
                      </c:pt>
                      <c:pt idx="520">
                        <c:v>1.24</c:v>
                      </c:pt>
                      <c:pt idx="521">
                        <c:v>1.24</c:v>
                      </c:pt>
                      <c:pt idx="522">
                        <c:v>1.24</c:v>
                      </c:pt>
                      <c:pt idx="523">
                        <c:v>1.24</c:v>
                      </c:pt>
                      <c:pt idx="524">
                        <c:v>1.24</c:v>
                      </c:pt>
                      <c:pt idx="525">
                        <c:v>1.24</c:v>
                      </c:pt>
                      <c:pt idx="526">
                        <c:v>1.24</c:v>
                      </c:pt>
                      <c:pt idx="527">
                        <c:v>1.24</c:v>
                      </c:pt>
                      <c:pt idx="528">
                        <c:v>1.24</c:v>
                      </c:pt>
                      <c:pt idx="529">
                        <c:v>1.24</c:v>
                      </c:pt>
                      <c:pt idx="530">
                        <c:v>1.24</c:v>
                      </c:pt>
                      <c:pt idx="531">
                        <c:v>1.24</c:v>
                      </c:pt>
                      <c:pt idx="532">
                        <c:v>1.24</c:v>
                      </c:pt>
                      <c:pt idx="533">
                        <c:v>1.24</c:v>
                      </c:pt>
                      <c:pt idx="534">
                        <c:v>1.24</c:v>
                      </c:pt>
                      <c:pt idx="535">
                        <c:v>1.24</c:v>
                      </c:pt>
                      <c:pt idx="536">
                        <c:v>1.24</c:v>
                      </c:pt>
                      <c:pt idx="537">
                        <c:v>1.24</c:v>
                      </c:pt>
                      <c:pt idx="538">
                        <c:v>1.24</c:v>
                      </c:pt>
                      <c:pt idx="539">
                        <c:v>1.24</c:v>
                      </c:pt>
                      <c:pt idx="540">
                        <c:v>1.26</c:v>
                      </c:pt>
                      <c:pt idx="541">
                        <c:v>1.26</c:v>
                      </c:pt>
                      <c:pt idx="542">
                        <c:v>1.26</c:v>
                      </c:pt>
                      <c:pt idx="543">
                        <c:v>1.26</c:v>
                      </c:pt>
                      <c:pt idx="544">
                        <c:v>1.26</c:v>
                      </c:pt>
                      <c:pt idx="545">
                        <c:v>1.26</c:v>
                      </c:pt>
                      <c:pt idx="546">
                        <c:v>1.26</c:v>
                      </c:pt>
                      <c:pt idx="547">
                        <c:v>1.26</c:v>
                      </c:pt>
                      <c:pt idx="548">
                        <c:v>1.26</c:v>
                      </c:pt>
                      <c:pt idx="549">
                        <c:v>1.28</c:v>
                      </c:pt>
                      <c:pt idx="550">
                        <c:v>1.28</c:v>
                      </c:pt>
                      <c:pt idx="551">
                        <c:v>1.28</c:v>
                      </c:pt>
                      <c:pt idx="552">
                        <c:v>1.28</c:v>
                      </c:pt>
                      <c:pt idx="553">
                        <c:v>1.28</c:v>
                      </c:pt>
                      <c:pt idx="554">
                        <c:v>1.28</c:v>
                      </c:pt>
                      <c:pt idx="555">
                        <c:v>1.28</c:v>
                      </c:pt>
                      <c:pt idx="556">
                        <c:v>1.28</c:v>
                      </c:pt>
                      <c:pt idx="557">
                        <c:v>1.28</c:v>
                      </c:pt>
                      <c:pt idx="558">
                        <c:v>1.28</c:v>
                      </c:pt>
                      <c:pt idx="559">
                        <c:v>1.3</c:v>
                      </c:pt>
                      <c:pt idx="560">
                        <c:v>1.3</c:v>
                      </c:pt>
                      <c:pt idx="561">
                        <c:v>1.3</c:v>
                      </c:pt>
                      <c:pt idx="562">
                        <c:v>1.3</c:v>
                      </c:pt>
                      <c:pt idx="563">
                        <c:v>1.3</c:v>
                      </c:pt>
                      <c:pt idx="564">
                        <c:v>1.3</c:v>
                      </c:pt>
                      <c:pt idx="565">
                        <c:v>1.3</c:v>
                      </c:pt>
                      <c:pt idx="566">
                        <c:v>1.3</c:v>
                      </c:pt>
                      <c:pt idx="567">
                        <c:v>1.3</c:v>
                      </c:pt>
                      <c:pt idx="568">
                        <c:v>1.3</c:v>
                      </c:pt>
                      <c:pt idx="569">
                        <c:v>1.3</c:v>
                      </c:pt>
                      <c:pt idx="570">
                        <c:v>1.3</c:v>
                      </c:pt>
                      <c:pt idx="571">
                        <c:v>1.32</c:v>
                      </c:pt>
                      <c:pt idx="572">
                        <c:v>1.32</c:v>
                      </c:pt>
                      <c:pt idx="573">
                        <c:v>1.32</c:v>
                      </c:pt>
                      <c:pt idx="574">
                        <c:v>1.32</c:v>
                      </c:pt>
                      <c:pt idx="575">
                        <c:v>1.32</c:v>
                      </c:pt>
                      <c:pt idx="576">
                        <c:v>1.32</c:v>
                      </c:pt>
                      <c:pt idx="577">
                        <c:v>1.32</c:v>
                      </c:pt>
                      <c:pt idx="578">
                        <c:v>1.32</c:v>
                      </c:pt>
                      <c:pt idx="579">
                        <c:v>1.32</c:v>
                      </c:pt>
                      <c:pt idx="580">
                        <c:v>1.32</c:v>
                      </c:pt>
                      <c:pt idx="581">
                        <c:v>1.32</c:v>
                      </c:pt>
                      <c:pt idx="582">
                        <c:v>1.32</c:v>
                      </c:pt>
                      <c:pt idx="583">
                        <c:v>1.32</c:v>
                      </c:pt>
                      <c:pt idx="584">
                        <c:v>1.32</c:v>
                      </c:pt>
                      <c:pt idx="585">
                        <c:v>1.32</c:v>
                      </c:pt>
                      <c:pt idx="586">
                        <c:v>1.32</c:v>
                      </c:pt>
                      <c:pt idx="587">
                        <c:v>1.32</c:v>
                      </c:pt>
                      <c:pt idx="588">
                        <c:v>1.34</c:v>
                      </c:pt>
                      <c:pt idx="589">
                        <c:v>1.34</c:v>
                      </c:pt>
                      <c:pt idx="590">
                        <c:v>1.34</c:v>
                      </c:pt>
                      <c:pt idx="591">
                        <c:v>1.34</c:v>
                      </c:pt>
                      <c:pt idx="592">
                        <c:v>1.34</c:v>
                      </c:pt>
                      <c:pt idx="593">
                        <c:v>1.34</c:v>
                      </c:pt>
                      <c:pt idx="594">
                        <c:v>1.34</c:v>
                      </c:pt>
                      <c:pt idx="595">
                        <c:v>1.34</c:v>
                      </c:pt>
                      <c:pt idx="596">
                        <c:v>1.34</c:v>
                      </c:pt>
                      <c:pt idx="597">
                        <c:v>1.34</c:v>
                      </c:pt>
                      <c:pt idx="598">
                        <c:v>1.34</c:v>
                      </c:pt>
                      <c:pt idx="599">
                        <c:v>1.34</c:v>
                      </c:pt>
                      <c:pt idx="600">
                        <c:v>1.34</c:v>
                      </c:pt>
                      <c:pt idx="601">
                        <c:v>1.34</c:v>
                      </c:pt>
                      <c:pt idx="602">
                        <c:v>1.36</c:v>
                      </c:pt>
                      <c:pt idx="603">
                        <c:v>1.36</c:v>
                      </c:pt>
                      <c:pt idx="604">
                        <c:v>1.36</c:v>
                      </c:pt>
                      <c:pt idx="605">
                        <c:v>1.36</c:v>
                      </c:pt>
                      <c:pt idx="606">
                        <c:v>1.36</c:v>
                      </c:pt>
                      <c:pt idx="607">
                        <c:v>1.36</c:v>
                      </c:pt>
                      <c:pt idx="608">
                        <c:v>1.36</c:v>
                      </c:pt>
                      <c:pt idx="609">
                        <c:v>1.36</c:v>
                      </c:pt>
                      <c:pt idx="610">
                        <c:v>1.36</c:v>
                      </c:pt>
                      <c:pt idx="611">
                        <c:v>1.36</c:v>
                      </c:pt>
                      <c:pt idx="612">
                        <c:v>1.36</c:v>
                      </c:pt>
                      <c:pt idx="613">
                        <c:v>1.36</c:v>
                      </c:pt>
                      <c:pt idx="614">
                        <c:v>1.36</c:v>
                      </c:pt>
                      <c:pt idx="615">
                        <c:v>1.36</c:v>
                      </c:pt>
                      <c:pt idx="616">
                        <c:v>1.36</c:v>
                      </c:pt>
                      <c:pt idx="617">
                        <c:v>1.36</c:v>
                      </c:pt>
                      <c:pt idx="618">
                        <c:v>1.34</c:v>
                      </c:pt>
                      <c:pt idx="619">
                        <c:v>1.34</c:v>
                      </c:pt>
                      <c:pt idx="620">
                        <c:v>1.34</c:v>
                      </c:pt>
                      <c:pt idx="621">
                        <c:v>1.34</c:v>
                      </c:pt>
                      <c:pt idx="622">
                        <c:v>1.34</c:v>
                      </c:pt>
                      <c:pt idx="623">
                        <c:v>1.34</c:v>
                      </c:pt>
                      <c:pt idx="624">
                        <c:v>1.34</c:v>
                      </c:pt>
                      <c:pt idx="625">
                        <c:v>1.34</c:v>
                      </c:pt>
                      <c:pt idx="626">
                        <c:v>1.34</c:v>
                      </c:pt>
                      <c:pt idx="627">
                        <c:v>1.34</c:v>
                      </c:pt>
                      <c:pt idx="628">
                        <c:v>1.34</c:v>
                      </c:pt>
                      <c:pt idx="629">
                        <c:v>1.34</c:v>
                      </c:pt>
                      <c:pt idx="630">
                        <c:v>1.34</c:v>
                      </c:pt>
                      <c:pt idx="631">
                        <c:v>1.34</c:v>
                      </c:pt>
                      <c:pt idx="632">
                        <c:v>1.34</c:v>
                      </c:pt>
                      <c:pt idx="633">
                        <c:v>1.34</c:v>
                      </c:pt>
                      <c:pt idx="634">
                        <c:v>1.34</c:v>
                      </c:pt>
                      <c:pt idx="635">
                        <c:v>1.34</c:v>
                      </c:pt>
                      <c:pt idx="636">
                        <c:v>1.34</c:v>
                      </c:pt>
                      <c:pt idx="637">
                        <c:v>1.34</c:v>
                      </c:pt>
                      <c:pt idx="638">
                        <c:v>1.34</c:v>
                      </c:pt>
                      <c:pt idx="639">
                        <c:v>1.34</c:v>
                      </c:pt>
                      <c:pt idx="640">
                        <c:v>1.34</c:v>
                      </c:pt>
                      <c:pt idx="641">
                        <c:v>1.34</c:v>
                      </c:pt>
                      <c:pt idx="642">
                        <c:v>1.34</c:v>
                      </c:pt>
                      <c:pt idx="643">
                        <c:v>1.34</c:v>
                      </c:pt>
                      <c:pt idx="644">
                        <c:v>1.34</c:v>
                      </c:pt>
                      <c:pt idx="645">
                        <c:v>1.34</c:v>
                      </c:pt>
                      <c:pt idx="646">
                        <c:v>1.34</c:v>
                      </c:pt>
                      <c:pt idx="647">
                        <c:v>1.34</c:v>
                      </c:pt>
                      <c:pt idx="648">
                        <c:v>1.34</c:v>
                      </c:pt>
                      <c:pt idx="649">
                        <c:v>1.34</c:v>
                      </c:pt>
                      <c:pt idx="650">
                        <c:v>1.34</c:v>
                      </c:pt>
                      <c:pt idx="651">
                        <c:v>1.34</c:v>
                      </c:pt>
                      <c:pt idx="652">
                        <c:v>1.36</c:v>
                      </c:pt>
                      <c:pt idx="653">
                        <c:v>1.36</c:v>
                      </c:pt>
                      <c:pt idx="654">
                        <c:v>1.36</c:v>
                      </c:pt>
                      <c:pt idx="655">
                        <c:v>1.36</c:v>
                      </c:pt>
                      <c:pt idx="656">
                        <c:v>1.36</c:v>
                      </c:pt>
                      <c:pt idx="657">
                        <c:v>1.36</c:v>
                      </c:pt>
                      <c:pt idx="658">
                        <c:v>1.36</c:v>
                      </c:pt>
                      <c:pt idx="659">
                        <c:v>1.36</c:v>
                      </c:pt>
                      <c:pt idx="660">
                        <c:v>1.36</c:v>
                      </c:pt>
                      <c:pt idx="661">
                        <c:v>1.36</c:v>
                      </c:pt>
                      <c:pt idx="662">
                        <c:v>1.36</c:v>
                      </c:pt>
                      <c:pt idx="663">
                        <c:v>1.36</c:v>
                      </c:pt>
                      <c:pt idx="664">
                        <c:v>1.36</c:v>
                      </c:pt>
                      <c:pt idx="665">
                        <c:v>1.36</c:v>
                      </c:pt>
                      <c:pt idx="666">
                        <c:v>1.38</c:v>
                      </c:pt>
                      <c:pt idx="667">
                        <c:v>1.38</c:v>
                      </c:pt>
                      <c:pt idx="668">
                        <c:v>1.38</c:v>
                      </c:pt>
                      <c:pt idx="669">
                        <c:v>1.38</c:v>
                      </c:pt>
                      <c:pt idx="670">
                        <c:v>1.38</c:v>
                      </c:pt>
                      <c:pt idx="671">
                        <c:v>1.38</c:v>
                      </c:pt>
                      <c:pt idx="672">
                        <c:v>1.38</c:v>
                      </c:pt>
                      <c:pt idx="673">
                        <c:v>1.38</c:v>
                      </c:pt>
                      <c:pt idx="674">
                        <c:v>1.38</c:v>
                      </c:pt>
                      <c:pt idx="675">
                        <c:v>1.38</c:v>
                      </c:pt>
                      <c:pt idx="676">
                        <c:v>1.38</c:v>
                      </c:pt>
                      <c:pt idx="677">
                        <c:v>1.4</c:v>
                      </c:pt>
                      <c:pt idx="678">
                        <c:v>1.4</c:v>
                      </c:pt>
                      <c:pt idx="679">
                        <c:v>1.4</c:v>
                      </c:pt>
                      <c:pt idx="680">
                        <c:v>1.4</c:v>
                      </c:pt>
                      <c:pt idx="681">
                        <c:v>1.4</c:v>
                      </c:pt>
                      <c:pt idx="682">
                        <c:v>1.4</c:v>
                      </c:pt>
                      <c:pt idx="683">
                        <c:v>1.4</c:v>
                      </c:pt>
                      <c:pt idx="684">
                        <c:v>1.4</c:v>
                      </c:pt>
                      <c:pt idx="685">
                        <c:v>1.4</c:v>
                      </c:pt>
                      <c:pt idx="686">
                        <c:v>1.4</c:v>
                      </c:pt>
                      <c:pt idx="687">
                        <c:v>1.4</c:v>
                      </c:pt>
                      <c:pt idx="688">
                        <c:v>1.4</c:v>
                      </c:pt>
                      <c:pt idx="689">
                        <c:v>1.4</c:v>
                      </c:pt>
                      <c:pt idx="690">
                        <c:v>1.42</c:v>
                      </c:pt>
                      <c:pt idx="691">
                        <c:v>1.42</c:v>
                      </c:pt>
                      <c:pt idx="692">
                        <c:v>1.42</c:v>
                      </c:pt>
                      <c:pt idx="693">
                        <c:v>1.42</c:v>
                      </c:pt>
                      <c:pt idx="694">
                        <c:v>1.42</c:v>
                      </c:pt>
                      <c:pt idx="695">
                        <c:v>1.42</c:v>
                      </c:pt>
                      <c:pt idx="696">
                        <c:v>1.42</c:v>
                      </c:pt>
                      <c:pt idx="697">
                        <c:v>1.42</c:v>
                      </c:pt>
                      <c:pt idx="698">
                        <c:v>1.42</c:v>
                      </c:pt>
                      <c:pt idx="699">
                        <c:v>1.42</c:v>
                      </c:pt>
                      <c:pt idx="700">
                        <c:v>1.42</c:v>
                      </c:pt>
                      <c:pt idx="701">
                        <c:v>1.42</c:v>
                      </c:pt>
                      <c:pt idx="702">
                        <c:v>1.42</c:v>
                      </c:pt>
                      <c:pt idx="703">
                        <c:v>1.44</c:v>
                      </c:pt>
                      <c:pt idx="704">
                        <c:v>1.44</c:v>
                      </c:pt>
                      <c:pt idx="705">
                        <c:v>1.44</c:v>
                      </c:pt>
                      <c:pt idx="706">
                        <c:v>1.44</c:v>
                      </c:pt>
                      <c:pt idx="707">
                        <c:v>1.44</c:v>
                      </c:pt>
                      <c:pt idx="708">
                        <c:v>1.44</c:v>
                      </c:pt>
                      <c:pt idx="709">
                        <c:v>1.44</c:v>
                      </c:pt>
                      <c:pt idx="710">
                        <c:v>1.44</c:v>
                      </c:pt>
                      <c:pt idx="711">
                        <c:v>1.44</c:v>
                      </c:pt>
                      <c:pt idx="712">
                        <c:v>1.44</c:v>
                      </c:pt>
                      <c:pt idx="713">
                        <c:v>1.44</c:v>
                      </c:pt>
                      <c:pt idx="714">
                        <c:v>1.44</c:v>
                      </c:pt>
                      <c:pt idx="715">
                        <c:v>1.46</c:v>
                      </c:pt>
                      <c:pt idx="716">
                        <c:v>1.46</c:v>
                      </c:pt>
                      <c:pt idx="717">
                        <c:v>1.46</c:v>
                      </c:pt>
                      <c:pt idx="718">
                        <c:v>1.46</c:v>
                      </c:pt>
                      <c:pt idx="719">
                        <c:v>1.46</c:v>
                      </c:pt>
                      <c:pt idx="720">
                        <c:v>1.46</c:v>
                      </c:pt>
                      <c:pt idx="721">
                        <c:v>1.46</c:v>
                      </c:pt>
                      <c:pt idx="722">
                        <c:v>1.46</c:v>
                      </c:pt>
                      <c:pt idx="723">
                        <c:v>1.46</c:v>
                      </c:pt>
                      <c:pt idx="724">
                        <c:v>1.46</c:v>
                      </c:pt>
                      <c:pt idx="725">
                        <c:v>1.46</c:v>
                      </c:pt>
                      <c:pt idx="726">
                        <c:v>1.46</c:v>
                      </c:pt>
                      <c:pt idx="727">
                        <c:v>1.46</c:v>
                      </c:pt>
                      <c:pt idx="728">
                        <c:v>1.46</c:v>
                      </c:pt>
                      <c:pt idx="729">
                        <c:v>1.46</c:v>
                      </c:pt>
                      <c:pt idx="730">
                        <c:v>1.46</c:v>
                      </c:pt>
                      <c:pt idx="731">
                        <c:v>1.46</c:v>
                      </c:pt>
                      <c:pt idx="732">
                        <c:v>1.46</c:v>
                      </c:pt>
                      <c:pt idx="733">
                        <c:v>1.46</c:v>
                      </c:pt>
                      <c:pt idx="734">
                        <c:v>1.46</c:v>
                      </c:pt>
                      <c:pt idx="735">
                        <c:v>1.46</c:v>
                      </c:pt>
                      <c:pt idx="736">
                        <c:v>1.46</c:v>
                      </c:pt>
                      <c:pt idx="737">
                        <c:v>1.46</c:v>
                      </c:pt>
                      <c:pt idx="738">
                        <c:v>1.46</c:v>
                      </c:pt>
                      <c:pt idx="739">
                        <c:v>1.46</c:v>
                      </c:pt>
                      <c:pt idx="740">
                        <c:v>1.46</c:v>
                      </c:pt>
                      <c:pt idx="741">
                        <c:v>1.46</c:v>
                      </c:pt>
                      <c:pt idx="742">
                        <c:v>1.46</c:v>
                      </c:pt>
                      <c:pt idx="743">
                        <c:v>1.46</c:v>
                      </c:pt>
                      <c:pt idx="744">
                        <c:v>1.46</c:v>
                      </c:pt>
                      <c:pt idx="745">
                        <c:v>1.46</c:v>
                      </c:pt>
                      <c:pt idx="746">
                        <c:v>1.46</c:v>
                      </c:pt>
                      <c:pt idx="747">
                        <c:v>1.46</c:v>
                      </c:pt>
                      <c:pt idx="748">
                        <c:v>1.46</c:v>
                      </c:pt>
                      <c:pt idx="749">
                        <c:v>1.46</c:v>
                      </c:pt>
                      <c:pt idx="750">
                        <c:v>1.46</c:v>
                      </c:pt>
                      <c:pt idx="751">
                        <c:v>1.46</c:v>
                      </c:pt>
                      <c:pt idx="752">
                        <c:v>1.46</c:v>
                      </c:pt>
                      <c:pt idx="753">
                        <c:v>1.46</c:v>
                      </c:pt>
                      <c:pt idx="754">
                        <c:v>1.46</c:v>
                      </c:pt>
                      <c:pt idx="755">
                        <c:v>1.46</c:v>
                      </c:pt>
                      <c:pt idx="756">
                        <c:v>1.46</c:v>
                      </c:pt>
                      <c:pt idx="757">
                        <c:v>1.46</c:v>
                      </c:pt>
                      <c:pt idx="758">
                        <c:v>1.46</c:v>
                      </c:pt>
                      <c:pt idx="759">
                        <c:v>1.46</c:v>
                      </c:pt>
                      <c:pt idx="760">
                        <c:v>1.46</c:v>
                      </c:pt>
                      <c:pt idx="761">
                        <c:v>1.46</c:v>
                      </c:pt>
                      <c:pt idx="762">
                        <c:v>1.46</c:v>
                      </c:pt>
                      <c:pt idx="763">
                        <c:v>1.46</c:v>
                      </c:pt>
                      <c:pt idx="764">
                        <c:v>1.46</c:v>
                      </c:pt>
                      <c:pt idx="765">
                        <c:v>1.46</c:v>
                      </c:pt>
                      <c:pt idx="766">
                        <c:v>1.46</c:v>
                      </c:pt>
                      <c:pt idx="767">
                        <c:v>1.46</c:v>
                      </c:pt>
                      <c:pt idx="768">
                        <c:v>1.46</c:v>
                      </c:pt>
                      <c:pt idx="769">
                        <c:v>1.46</c:v>
                      </c:pt>
                      <c:pt idx="770">
                        <c:v>1.46</c:v>
                      </c:pt>
                      <c:pt idx="771">
                        <c:v>1.46</c:v>
                      </c:pt>
                      <c:pt idx="772">
                        <c:v>1.46</c:v>
                      </c:pt>
                      <c:pt idx="773">
                        <c:v>1.46</c:v>
                      </c:pt>
                      <c:pt idx="774">
                        <c:v>1.46</c:v>
                      </c:pt>
                      <c:pt idx="775">
                        <c:v>1.46</c:v>
                      </c:pt>
                      <c:pt idx="776">
                        <c:v>1.46</c:v>
                      </c:pt>
                      <c:pt idx="777">
                        <c:v>1.46</c:v>
                      </c:pt>
                      <c:pt idx="778">
                        <c:v>1.46</c:v>
                      </c:pt>
                      <c:pt idx="779">
                        <c:v>1.46</c:v>
                      </c:pt>
                      <c:pt idx="780">
                        <c:v>1.46</c:v>
                      </c:pt>
                      <c:pt idx="781">
                        <c:v>1.46</c:v>
                      </c:pt>
                      <c:pt idx="782">
                        <c:v>1.46</c:v>
                      </c:pt>
                      <c:pt idx="783">
                        <c:v>1.46</c:v>
                      </c:pt>
                      <c:pt idx="784">
                        <c:v>1.46</c:v>
                      </c:pt>
                      <c:pt idx="785">
                        <c:v>1.46</c:v>
                      </c:pt>
                      <c:pt idx="786">
                        <c:v>1.46</c:v>
                      </c:pt>
                      <c:pt idx="787">
                        <c:v>1.46</c:v>
                      </c:pt>
                      <c:pt idx="788">
                        <c:v>1.46</c:v>
                      </c:pt>
                      <c:pt idx="789">
                        <c:v>1.46</c:v>
                      </c:pt>
                      <c:pt idx="790">
                        <c:v>1.46</c:v>
                      </c:pt>
                      <c:pt idx="791">
                        <c:v>1.46</c:v>
                      </c:pt>
                      <c:pt idx="792">
                        <c:v>1.46</c:v>
                      </c:pt>
                      <c:pt idx="793">
                        <c:v>1.46</c:v>
                      </c:pt>
                      <c:pt idx="794">
                        <c:v>1.46</c:v>
                      </c:pt>
                      <c:pt idx="795">
                        <c:v>1.46</c:v>
                      </c:pt>
                      <c:pt idx="796">
                        <c:v>1.46</c:v>
                      </c:pt>
                      <c:pt idx="797">
                        <c:v>1.46</c:v>
                      </c:pt>
                      <c:pt idx="798">
                        <c:v>1.46</c:v>
                      </c:pt>
                      <c:pt idx="799">
                        <c:v>1.46</c:v>
                      </c:pt>
                      <c:pt idx="800">
                        <c:v>1.46</c:v>
                      </c:pt>
                      <c:pt idx="801">
                        <c:v>1.46</c:v>
                      </c:pt>
                      <c:pt idx="802">
                        <c:v>1.46</c:v>
                      </c:pt>
                      <c:pt idx="803">
                        <c:v>1.46</c:v>
                      </c:pt>
                      <c:pt idx="804">
                        <c:v>1.46</c:v>
                      </c:pt>
                      <c:pt idx="805">
                        <c:v>1.48</c:v>
                      </c:pt>
                      <c:pt idx="806">
                        <c:v>1.48</c:v>
                      </c:pt>
                      <c:pt idx="807">
                        <c:v>1.48</c:v>
                      </c:pt>
                      <c:pt idx="808">
                        <c:v>1.48</c:v>
                      </c:pt>
                      <c:pt idx="809">
                        <c:v>1.48</c:v>
                      </c:pt>
                      <c:pt idx="810">
                        <c:v>1.48</c:v>
                      </c:pt>
                      <c:pt idx="811">
                        <c:v>1.48</c:v>
                      </c:pt>
                      <c:pt idx="812">
                        <c:v>1.48</c:v>
                      </c:pt>
                      <c:pt idx="813">
                        <c:v>1.48</c:v>
                      </c:pt>
                      <c:pt idx="814">
                        <c:v>1.48</c:v>
                      </c:pt>
                      <c:pt idx="815">
                        <c:v>1.48</c:v>
                      </c:pt>
                      <c:pt idx="816">
                        <c:v>1.48</c:v>
                      </c:pt>
                      <c:pt idx="817">
                        <c:v>1.48</c:v>
                      </c:pt>
                      <c:pt idx="818">
                        <c:v>1.48</c:v>
                      </c:pt>
                      <c:pt idx="819">
                        <c:v>1.48</c:v>
                      </c:pt>
                      <c:pt idx="820">
                        <c:v>1.48</c:v>
                      </c:pt>
                      <c:pt idx="821">
                        <c:v>1.5</c:v>
                      </c:pt>
                      <c:pt idx="822">
                        <c:v>1.5</c:v>
                      </c:pt>
                      <c:pt idx="823">
                        <c:v>1.5</c:v>
                      </c:pt>
                      <c:pt idx="824">
                        <c:v>1.5</c:v>
                      </c:pt>
                      <c:pt idx="825">
                        <c:v>1.5</c:v>
                      </c:pt>
                      <c:pt idx="826">
                        <c:v>1.5</c:v>
                      </c:pt>
                      <c:pt idx="827">
                        <c:v>1.5</c:v>
                      </c:pt>
                      <c:pt idx="828">
                        <c:v>1.5</c:v>
                      </c:pt>
                      <c:pt idx="829">
                        <c:v>1.5</c:v>
                      </c:pt>
                      <c:pt idx="830">
                        <c:v>1.5</c:v>
                      </c:pt>
                      <c:pt idx="831">
                        <c:v>1.5</c:v>
                      </c:pt>
                      <c:pt idx="832">
                        <c:v>1.5</c:v>
                      </c:pt>
                      <c:pt idx="833">
                        <c:v>1.48</c:v>
                      </c:pt>
                      <c:pt idx="834">
                        <c:v>1.48</c:v>
                      </c:pt>
                      <c:pt idx="835">
                        <c:v>1.48</c:v>
                      </c:pt>
                      <c:pt idx="836">
                        <c:v>1.48</c:v>
                      </c:pt>
                      <c:pt idx="837">
                        <c:v>1.48</c:v>
                      </c:pt>
                      <c:pt idx="838">
                        <c:v>1.48</c:v>
                      </c:pt>
                      <c:pt idx="839">
                        <c:v>1.48</c:v>
                      </c:pt>
                      <c:pt idx="840">
                        <c:v>1.48</c:v>
                      </c:pt>
                      <c:pt idx="841">
                        <c:v>1.48</c:v>
                      </c:pt>
                      <c:pt idx="842">
                        <c:v>1.48</c:v>
                      </c:pt>
                      <c:pt idx="843">
                        <c:v>1.48</c:v>
                      </c:pt>
                      <c:pt idx="844">
                        <c:v>1.48</c:v>
                      </c:pt>
                      <c:pt idx="845">
                        <c:v>1.48</c:v>
                      </c:pt>
                      <c:pt idx="846">
                        <c:v>1.48</c:v>
                      </c:pt>
                      <c:pt idx="847">
                        <c:v>1.48</c:v>
                      </c:pt>
                      <c:pt idx="848">
                        <c:v>1.48</c:v>
                      </c:pt>
                      <c:pt idx="849">
                        <c:v>1.48</c:v>
                      </c:pt>
                      <c:pt idx="850">
                        <c:v>1.48</c:v>
                      </c:pt>
                      <c:pt idx="851">
                        <c:v>1.48</c:v>
                      </c:pt>
                      <c:pt idx="852">
                        <c:v>1.5</c:v>
                      </c:pt>
                      <c:pt idx="853">
                        <c:v>1.5</c:v>
                      </c:pt>
                      <c:pt idx="854">
                        <c:v>1.5</c:v>
                      </c:pt>
                      <c:pt idx="855">
                        <c:v>1.5</c:v>
                      </c:pt>
                      <c:pt idx="856">
                        <c:v>1.5</c:v>
                      </c:pt>
                      <c:pt idx="857">
                        <c:v>1.5</c:v>
                      </c:pt>
                      <c:pt idx="858">
                        <c:v>1.5</c:v>
                      </c:pt>
                      <c:pt idx="859">
                        <c:v>1.5</c:v>
                      </c:pt>
                      <c:pt idx="860">
                        <c:v>1.5</c:v>
                      </c:pt>
                      <c:pt idx="861">
                        <c:v>1.5</c:v>
                      </c:pt>
                      <c:pt idx="862">
                        <c:v>1.5</c:v>
                      </c:pt>
                      <c:pt idx="863">
                        <c:v>1.5</c:v>
                      </c:pt>
                      <c:pt idx="864">
                        <c:v>1.5</c:v>
                      </c:pt>
                      <c:pt idx="865">
                        <c:v>1.5</c:v>
                      </c:pt>
                      <c:pt idx="866">
                        <c:v>1.5</c:v>
                      </c:pt>
                      <c:pt idx="867">
                        <c:v>1.5</c:v>
                      </c:pt>
                      <c:pt idx="868">
                        <c:v>1.5</c:v>
                      </c:pt>
                      <c:pt idx="869">
                        <c:v>1.5</c:v>
                      </c:pt>
                      <c:pt idx="870">
                        <c:v>1.5</c:v>
                      </c:pt>
                      <c:pt idx="871">
                        <c:v>1.5</c:v>
                      </c:pt>
                      <c:pt idx="872">
                        <c:v>1.5</c:v>
                      </c:pt>
                      <c:pt idx="873">
                        <c:v>1.5</c:v>
                      </c:pt>
                      <c:pt idx="874">
                        <c:v>1.5</c:v>
                      </c:pt>
                      <c:pt idx="875">
                        <c:v>1.5</c:v>
                      </c:pt>
                      <c:pt idx="876">
                        <c:v>1.5</c:v>
                      </c:pt>
                      <c:pt idx="877">
                        <c:v>1.5</c:v>
                      </c:pt>
                      <c:pt idx="878">
                        <c:v>1.5</c:v>
                      </c:pt>
                      <c:pt idx="879">
                        <c:v>1.5</c:v>
                      </c:pt>
                      <c:pt idx="880">
                        <c:v>1.5</c:v>
                      </c:pt>
                      <c:pt idx="881">
                        <c:v>1.5</c:v>
                      </c:pt>
                      <c:pt idx="882">
                        <c:v>1.5</c:v>
                      </c:pt>
                      <c:pt idx="883">
                        <c:v>1.5</c:v>
                      </c:pt>
                      <c:pt idx="884">
                        <c:v>1.5</c:v>
                      </c:pt>
                      <c:pt idx="885">
                        <c:v>1.5</c:v>
                      </c:pt>
                      <c:pt idx="886">
                        <c:v>1.5</c:v>
                      </c:pt>
                      <c:pt idx="887">
                        <c:v>1.5</c:v>
                      </c:pt>
                      <c:pt idx="888">
                        <c:v>1.5</c:v>
                      </c:pt>
                      <c:pt idx="889">
                        <c:v>1.5</c:v>
                      </c:pt>
                      <c:pt idx="890">
                        <c:v>1.52</c:v>
                      </c:pt>
                      <c:pt idx="891">
                        <c:v>1.52</c:v>
                      </c:pt>
                      <c:pt idx="892">
                        <c:v>1.52</c:v>
                      </c:pt>
                      <c:pt idx="893">
                        <c:v>1.52</c:v>
                      </c:pt>
                      <c:pt idx="894">
                        <c:v>1.52</c:v>
                      </c:pt>
                      <c:pt idx="895">
                        <c:v>1.52</c:v>
                      </c:pt>
                      <c:pt idx="896">
                        <c:v>1.52</c:v>
                      </c:pt>
                      <c:pt idx="897">
                        <c:v>1.52</c:v>
                      </c:pt>
                      <c:pt idx="898">
                        <c:v>1.52</c:v>
                      </c:pt>
                      <c:pt idx="899">
                        <c:v>1.52</c:v>
                      </c:pt>
                      <c:pt idx="900">
                        <c:v>1.52</c:v>
                      </c:pt>
                      <c:pt idx="901">
                        <c:v>1.52</c:v>
                      </c:pt>
                      <c:pt idx="902">
                        <c:v>1.54</c:v>
                      </c:pt>
                      <c:pt idx="903">
                        <c:v>1.54</c:v>
                      </c:pt>
                      <c:pt idx="904">
                        <c:v>1.54</c:v>
                      </c:pt>
                      <c:pt idx="905">
                        <c:v>1.54</c:v>
                      </c:pt>
                      <c:pt idx="906">
                        <c:v>1.54</c:v>
                      </c:pt>
                      <c:pt idx="907">
                        <c:v>1.54</c:v>
                      </c:pt>
                      <c:pt idx="908">
                        <c:v>1.54</c:v>
                      </c:pt>
                      <c:pt idx="909">
                        <c:v>1.54</c:v>
                      </c:pt>
                      <c:pt idx="910">
                        <c:v>1.54</c:v>
                      </c:pt>
                      <c:pt idx="911">
                        <c:v>1.56</c:v>
                      </c:pt>
                      <c:pt idx="912">
                        <c:v>1.56</c:v>
                      </c:pt>
                      <c:pt idx="913">
                        <c:v>1.56</c:v>
                      </c:pt>
                      <c:pt idx="914">
                        <c:v>1.56</c:v>
                      </c:pt>
                      <c:pt idx="915">
                        <c:v>1.56</c:v>
                      </c:pt>
                      <c:pt idx="916">
                        <c:v>1.56</c:v>
                      </c:pt>
                      <c:pt idx="917">
                        <c:v>1.56</c:v>
                      </c:pt>
                      <c:pt idx="918">
                        <c:v>1.56</c:v>
                      </c:pt>
                      <c:pt idx="919">
                        <c:v>1.56</c:v>
                      </c:pt>
                      <c:pt idx="920">
                        <c:v>1.58</c:v>
                      </c:pt>
                      <c:pt idx="921">
                        <c:v>1.58</c:v>
                      </c:pt>
                      <c:pt idx="922">
                        <c:v>1.58</c:v>
                      </c:pt>
                      <c:pt idx="923">
                        <c:v>1.58</c:v>
                      </c:pt>
                      <c:pt idx="924">
                        <c:v>1.58</c:v>
                      </c:pt>
                      <c:pt idx="925">
                        <c:v>1.58</c:v>
                      </c:pt>
                      <c:pt idx="926">
                        <c:v>1.58</c:v>
                      </c:pt>
                      <c:pt idx="927">
                        <c:v>1.58</c:v>
                      </c:pt>
                      <c:pt idx="928">
                        <c:v>1.6</c:v>
                      </c:pt>
                      <c:pt idx="929">
                        <c:v>1.6</c:v>
                      </c:pt>
                      <c:pt idx="930">
                        <c:v>1.6</c:v>
                      </c:pt>
                      <c:pt idx="931">
                        <c:v>1.6</c:v>
                      </c:pt>
                      <c:pt idx="932">
                        <c:v>1.6</c:v>
                      </c:pt>
                      <c:pt idx="933">
                        <c:v>1.6</c:v>
                      </c:pt>
                      <c:pt idx="934">
                        <c:v>1.6</c:v>
                      </c:pt>
                      <c:pt idx="935">
                        <c:v>1.6</c:v>
                      </c:pt>
                      <c:pt idx="936">
                        <c:v>1.6</c:v>
                      </c:pt>
                      <c:pt idx="937">
                        <c:v>1.6</c:v>
                      </c:pt>
                      <c:pt idx="938">
                        <c:v>1.62</c:v>
                      </c:pt>
                      <c:pt idx="939">
                        <c:v>1.62</c:v>
                      </c:pt>
                      <c:pt idx="940">
                        <c:v>1.62</c:v>
                      </c:pt>
                      <c:pt idx="941">
                        <c:v>1.62</c:v>
                      </c:pt>
                      <c:pt idx="942">
                        <c:v>1.62</c:v>
                      </c:pt>
                      <c:pt idx="943">
                        <c:v>1.62</c:v>
                      </c:pt>
                      <c:pt idx="944">
                        <c:v>1.62</c:v>
                      </c:pt>
                      <c:pt idx="945">
                        <c:v>1.62</c:v>
                      </c:pt>
                      <c:pt idx="946">
                        <c:v>1.62</c:v>
                      </c:pt>
                      <c:pt idx="947">
                        <c:v>1.62</c:v>
                      </c:pt>
                      <c:pt idx="948">
                        <c:v>1.62</c:v>
                      </c:pt>
                      <c:pt idx="949">
                        <c:v>1.62</c:v>
                      </c:pt>
                      <c:pt idx="950">
                        <c:v>1.62</c:v>
                      </c:pt>
                      <c:pt idx="951">
                        <c:v>1.62</c:v>
                      </c:pt>
                      <c:pt idx="952">
                        <c:v>1.62</c:v>
                      </c:pt>
                      <c:pt idx="953">
                        <c:v>1.62</c:v>
                      </c:pt>
                      <c:pt idx="954">
                        <c:v>1.62</c:v>
                      </c:pt>
                      <c:pt idx="955">
                        <c:v>1.62</c:v>
                      </c:pt>
                      <c:pt idx="956">
                        <c:v>1.64</c:v>
                      </c:pt>
                      <c:pt idx="957">
                        <c:v>1.64</c:v>
                      </c:pt>
                      <c:pt idx="958">
                        <c:v>1.64</c:v>
                      </c:pt>
                      <c:pt idx="959">
                        <c:v>1.64</c:v>
                      </c:pt>
                      <c:pt idx="960">
                        <c:v>1.64</c:v>
                      </c:pt>
                      <c:pt idx="961">
                        <c:v>1.64</c:v>
                      </c:pt>
                      <c:pt idx="962">
                        <c:v>1.64</c:v>
                      </c:pt>
                      <c:pt idx="963">
                        <c:v>1.64</c:v>
                      </c:pt>
                      <c:pt idx="964">
                        <c:v>1.64</c:v>
                      </c:pt>
                      <c:pt idx="965">
                        <c:v>1.64</c:v>
                      </c:pt>
                      <c:pt idx="966">
                        <c:v>1.64</c:v>
                      </c:pt>
                      <c:pt idx="967">
                        <c:v>1.64</c:v>
                      </c:pt>
                      <c:pt idx="968">
                        <c:v>1.64</c:v>
                      </c:pt>
                      <c:pt idx="969">
                        <c:v>1.64</c:v>
                      </c:pt>
                      <c:pt idx="970">
                        <c:v>1.64</c:v>
                      </c:pt>
                      <c:pt idx="971">
                        <c:v>1.64</c:v>
                      </c:pt>
                      <c:pt idx="972">
                        <c:v>1.64</c:v>
                      </c:pt>
                      <c:pt idx="973">
                        <c:v>1.64</c:v>
                      </c:pt>
                      <c:pt idx="974">
                        <c:v>1.64</c:v>
                      </c:pt>
                      <c:pt idx="975">
                        <c:v>1.62</c:v>
                      </c:pt>
                      <c:pt idx="976">
                        <c:v>1.62</c:v>
                      </c:pt>
                      <c:pt idx="977">
                        <c:v>1.62</c:v>
                      </c:pt>
                      <c:pt idx="978">
                        <c:v>1.62</c:v>
                      </c:pt>
                      <c:pt idx="979">
                        <c:v>1.62</c:v>
                      </c:pt>
                      <c:pt idx="980">
                        <c:v>1.62</c:v>
                      </c:pt>
                      <c:pt idx="981">
                        <c:v>1.62</c:v>
                      </c:pt>
                      <c:pt idx="982">
                        <c:v>1.62</c:v>
                      </c:pt>
                      <c:pt idx="983">
                        <c:v>1.62</c:v>
                      </c:pt>
                      <c:pt idx="984">
                        <c:v>1.62</c:v>
                      </c:pt>
                      <c:pt idx="985">
                        <c:v>1.62</c:v>
                      </c:pt>
                      <c:pt idx="986">
                        <c:v>1.6</c:v>
                      </c:pt>
                      <c:pt idx="987">
                        <c:v>1.6</c:v>
                      </c:pt>
                      <c:pt idx="988">
                        <c:v>1.6</c:v>
                      </c:pt>
                      <c:pt idx="989">
                        <c:v>1.6</c:v>
                      </c:pt>
                      <c:pt idx="990">
                        <c:v>1.6</c:v>
                      </c:pt>
                      <c:pt idx="991">
                        <c:v>1.6</c:v>
                      </c:pt>
                      <c:pt idx="992">
                        <c:v>1.6</c:v>
                      </c:pt>
                      <c:pt idx="993">
                        <c:v>1.6</c:v>
                      </c:pt>
                      <c:pt idx="994">
                        <c:v>1.6</c:v>
                      </c:pt>
                      <c:pt idx="995">
                        <c:v>1.6</c:v>
                      </c:pt>
                      <c:pt idx="996">
                        <c:v>1.6</c:v>
                      </c:pt>
                      <c:pt idx="997">
                        <c:v>1.6</c:v>
                      </c:pt>
                      <c:pt idx="998">
                        <c:v>1.6</c:v>
                      </c:pt>
                      <c:pt idx="999">
                        <c:v>1.6</c:v>
                      </c:pt>
                      <c:pt idx="1000">
                        <c:v>1.6</c:v>
                      </c:pt>
                      <c:pt idx="1001">
                        <c:v>1.6</c:v>
                      </c:pt>
                      <c:pt idx="1002">
                        <c:v>1.6</c:v>
                      </c:pt>
                      <c:pt idx="1003">
                        <c:v>1.6</c:v>
                      </c:pt>
                      <c:pt idx="1004">
                        <c:v>1.62</c:v>
                      </c:pt>
                      <c:pt idx="1005">
                        <c:v>1.62</c:v>
                      </c:pt>
                      <c:pt idx="1006">
                        <c:v>1.62</c:v>
                      </c:pt>
                      <c:pt idx="1007">
                        <c:v>1.62</c:v>
                      </c:pt>
                      <c:pt idx="1008">
                        <c:v>1.62</c:v>
                      </c:pt>
                      <c:pt idx="1009">
                        <c:v>1.62</c:v>
                      </c:pt>
                      <c:pt idx="1010">
                        <c:v>1.62</c:v>
                      </c:pt>
                      <c:pt idx="1011">
                        <c:v>1.62</c:v>
                      </c:pt>
                      <c:pt idx="1012">
                        <c:v>1.62</c:v>
                      </c:pt>
                      <c:pt idx="1013">
                        <c:v>1.64</c:v>
                      </c:pt>
                      <c:pt idx="1014">
                        <c:v>1.64</c:v>
                      </c:pt>
                      <c:pt idx="1015">
                        <c:v>1.64</c:v>
                      </c:pt>
                      <c:pt idx="1016">
                        <c:v>1.64</c:v>
                      </c:pt>
                      <c:pt idx="1017">
                        <c:v>1.64</c:v>
                      </c:pt>
                      <c:pt idx="1018">
                        <c:v>1.64</c:v>
                      </c:pt>
                      <c:pt idx="1019">
                        <c:v>1.64</c:v>
                      </c:pt>
                      <c:pt idx="1020">
                        <c:v>1.64</c:v>
                      </c:pt>
                      <c:pt idx="1021">
                        <c:v>1.64</c:v>
                      </c:pt>
                      <c:pt idx="1022">
                        <c:v>1.66</c:v>
                      </c:pt>
                      <c:pt idx="1023">
                        <c:v>1.66</c:v>
                      </c:pt>
                      <c:pt idx="1024">
                        <c:v>1.66</c:v>
                      </c:pt>
                      <c:pt idx="1025">
                        <c:v>1.66</c:v>
                      </c:pt>
                      <c:pt idx="1026">
                        <c:v>1.66</c:v>
                      </c:pt>
                      <c:pt idx="1027">
                        <c:v>1.66</c:v>
                      </c:pt>
                      <c:pt idx="1028">
                        <c:v>1.66</c:v>
                      </c:pt>
                      <c:pt idx="1029">
                        <c:v>1.66</c:v>
                      </c:pt>
                      <c:pt idx="1030">
                        <c:v>1.66</c:v>
                      </c:pt>
                      <c:pt idx="1031">
                        <c:v>1.66</c:v>
                      </c:pt>
                      <c:pt idx="1032">
                        <c:v>1.66</c:v>
                      </c:pt>
                      <c:pt idx="1033">
                        <c:v>1.66</c:v>
                      </c:pt>
                      <c:pt idx="1034">
                        <c:v>1.66</c:v>
                      </c:pt>
                      <c:pt idx="1035">
                        <c:v>1.66</c:v>
                      </c:pt>
                      <c:pt idx="1036">
                        <c:v>1.66</c:v>
                      </c:pt>
                      <c:pt idx="1037">
                        <c:v>1.66</c:v>
                      </c:pt>
                      <c:pt idx="1038">
                        <c:v>1.64</c:v>
                      </c:pt>
                      <c:pt idx="1039">
                        <c:v>1.64</c:v>
                      </c:pt>
                      <c:pt idx="1040">
                        <c:v>1.64</c:v>
                      </c:pt>
                      <c:pt idx="1041">
                        <c:v>1.64</c:v>
                      </c:pt>
                      <c:pt idx="1042">
                        <c:v>1.64</c:v>
                      </c:pt>
                      <c:pt idx="1043">
                        <c:v>1.64</c:v>
                      </c:pt>
                      <c:pt idx="1044">
                        <c:v>1.64</c:v>
                      </c:pt>
                      <c:pt idx="1045">
                        <c:v>1.62</c:v>
                      </c:pt>
                      <c:pt idx="1046">
                        <c:v>1.62</c:v>
                      </c:pt>
                      <c:pt idx="1047">
                        <c:v>1.62</c:v>
                      </c:pt>
                      <c:pt idx="1048">
                        <c:v>1.62</c:v>
                      </c:pt>
                      <c:pt idx="1049">
                        <c:v>1.62</c:v>
                      </c:pt>
                      <c:pt idx="1050">
                        <c:v>1.6</c:v>
                      </c:pt>
                      <c:pt idx="1051">
                        <c:v>1.6</c:v>
                      </c:pt>
                      <c:pt idx="1052">
                        <c:v>1.6</c:v>
                      </c:pt>
                      <c:pt idx="1053">
                        <c:v>1.6</c:v>
                      </c:pt>
                      <c:pt idx="1054">
                        <c:v>1.58</c:v>
                      </c:pt>
                      <c:pt idx="1055">
                        <c:v>1.58</c:v>
                      </c:pt>
                      <c:pt idx="1056">
                        <c:v>1.58</c:v>
                      </c:pt>
                      <c:pt idx="1057">
                        <c:v>1.58</c:v>
                      </c:pt>
                      <c:pt idx="1058">
                        <c:v>1.58</c:v>
                      </c:pt>
                      <c:pt idx="1059">
                        <c:v>1.56</c:v>
                      </c:pt>
                      <c:pt idx="1060">
                        <c:v>1.56</c:v>
                      </c:pt>
                      <c:pt idx="1061">
                        <c:v>1.56</c:v>
                      </c:pt>
                      <c:pt idx="1062">
                        <c:v>1.56</c:v>
                      </c:pt>
                      <c:pt idx="1063">
                        <c:v>1.54</c:v>
                      </c:pt>
                      <c:pt idx="1064">
                        <c:v>1.54</c:v>
                      </c:pt>
                      <c:pt idx="1065">
                        <c:v>1.54</c:v>
                      </c:pt>
                      <c:pt idx="1066">
                        <c:v>1.54</c:v>
                      </c:pt>
                      <c:pt idx="1067">
                        <c:v>1.52</c:v>
                      </c:pt>
                      <c:pt idx="1068">
                        <c:v>1.52</c:v>
                      </c:pt>
                      <c:pt idx="1069">
                        <c:v>1.5</c:v>
                      </c:pt>
                      <c:pt idx="1070">
                        <c:v>1.5</c:v>
                      </c:pt>
                      <c:pt idx="1071">
                        <c:v>1.5</c:v>
                      </c:pt>
                      <c:pt idx="1072">
                        <c:v>1.48</c:v>
                      </c:pt>
                      <c:pt idx="1073">
                        <c:v>1.48</c:v>
                      </c:pt>
                      <c:pt idx="1074">
                        <c:v>1.48</c:v>
                      </c:pt>
                      <c:pt idx="1075">
                        <c:v>1.46</c:v>
                      </c:pt>
                      <c:pt idx="1076">
                        <c:v>1.46</c:v>
                      </c:pt>
                      <c:pt idx="1077">
                        <c:v>1.44</c:v>
                      </c:pt>
                      <c:pt idx="1078">
                        <c:v>1.44</c:v>
                      </c:pt>
                      <c:pt idx="1079">
                        <c:v>1.42</c:v>
                      </c:pt>
                      <c:pt idx="1080">
                        <c:v>1.4</c:v>
                      </c:pt>
                      <c:pt idx="1081">
                        <c:v>1.4</c:v>
                      </c:pt>
                      <c:pt idx="1082">
                        <c:v>1.38</c:v>
                      </c:pt>
                      <c:pt idx="1083">
                        <c:v>1.38</c:v>
                      </c:pt>
                      <c:pt idx="1084">
                        <c:v>1.38</c:v>
                      </c:pt>
                      <c:pt idx="1085">
                        <c:v>1.36</c:v>
                      </c:pt>
                      <c:pt idx="1086">
                        <c:v>1.34</c:v>
                      </c:pt>
                      <c:pt idx="1087">
                        <c:v>1.34</c:v>
                      </c:pt>
                      <c:pt idx="1088">
                        <c:v>1.32</c:v>
                      </c:pt>
                      <c:pt idx="1089">
                        <c:v>1.3</c:v>
                      </c:pt>
                      <c:pt idx="1090">
                        <c:v>1.3</c:v>
                      </c:pt>
                      <c:pt idx="1091">
                        <c:v>1.3</c:v>
                      </c:pt>
                      <c:pt idx="1092">
                        <c:v>1.28</c:v>
                      </c:pt>
                      <c:pt idx="1093">
                        <c:v>1.26</c:v>
                      </c:pt>
                      <c:pt idx="1094">
                        <c:v>1.26</c:v>
                      </c:pt>
                      <c:pt idx="1095">
                        <c:v>1.24</c:v>
                      </c:pt>
                      <c:pt idx="1096">
                        <c:v>1.24</c:v>
                      </c:pt>
                      <c:pt idx="1097">
                        <c:v>1.22</c:v>
                      </c:pt>
                      <c:pt idx="1098">
                        <c:v>1.2</c:v>
                      </c:pt>
                      <c:pt idx="1099">
                        <c:v>1.2</c:v>
                      </c:pt>
                      <c:pt idx="1100">
                        <c:v>1.18</c:v>
                      </c:pt>
                      <c:pt idx="1101">
                        <c:v>1.1599999999999999</c:v>
                      </c:pt>
                      <c:pt idx="1102">
                        <c:v>1.1599999999999999</c:v>
                      </c:pt>
                      <c:pt idx="1103">
                        <c:v>1.1599999999999999</c:v>
                      </c:pt>
                      <c:pt idx="1104">
                        <c:v>1.1399999999999999</c:v>
                      </c:pt>
                      <c:pt idx="1105">
                        <c:v>1.1399999999999999</c:v>
                      </c:pt>
                      <c:pt idx="1106">
                        <c:v>1.1200000000000001</c:v>
                      </c:pt>
                      <c:pt idx="1107">
                        <c:v>1.1000000000000001</c:v>
                      </c:pt>
                      <c:pt idx="1108">
                        <c:v>1.1000000000000001</c:v>
                      </c:pt>
                      <c:pt idx="1109">
                        <c:v>1.08</c:v>
                      </c:pt>
                      <c:pt idx="1110">
                        <c:v>1.08</c:v>
                      </c:pt>
                      <c:pt idx="1111">
                        <c:v>1.06</c:v>
                      </c:pt>
                      <c:pt idx="1112">
                        <c:v>1.06</c:v>
                      </c:pt>
                      <c:pt idx="1113">
                        <c:v>1.06</c:v>
                      </c:pt>
                      <c:pt idx="1114">
                        <c:v>1.04</c:v>
                      </c:pt>
                      <c:pt idx="1115">
                        <c:v>1.04</c:v>
                      </c:pt>
                      <c:pt idx="1116">
                        <c:v>1.02</c:v>
                      </c:pt>
                      <c:pt idx="1117">
                        <c:v>1.02</c:v>
                      </c:pt>
                      <c:pt idx="1118">
                        <c:v>1</c:v>
                      </c:pt>
                      <c:pt idx="1119">
                        <c:v>1</c:v>
                      </c:pt>
                      <c:pt idx="1120">
                        <c:v>1</c:v>
                      </c:pt>
                      <c:pt idx="1121">
                        <c:v>0.98</c:v>
                      </c:pt>
                      <c:pt idx="1122">
                        <c:v>0.98</c:v>
                      </c:pt>
                      <c:pt idx="1123">
                        <c:v>0.96</c:v>
                      </c:pt>
                      <c:pt idx="1124">
                        <c:v>0.96</c:v>
                      </c:pt>
                      <c:pt idx="1125">
                        <c:v>0.94</c:v>
                      </c:pt>
                      <c:pt idx="1126">
                        <c:v>0.94</c:v>
                      </c:pt>
                      <c:pt idx="1127">
                        <c:v>0.92</c:v>
                      </c:pt>
                      <c:pt idx="1128">
                        <c:v>0.92</c:v>
                      </c:pt>
                      <c:pt idx="1129">
                        <c:v>0.9</c:v>
                      </c:pt>
                      <c:pt idx="1130">
                        <c:v>0.9</c:v>
                      </c:pt>
                      <c:pt idx="1131">
                        <c:v>0.9</c:v>
                      </c:pt>
                      <c:pt idx="1132">
                        <c:v>0.9</c:v>
                      </c:pt>
                      <c:pt idx="1133">
                        <c:v>0.88</c:v>
                      </c:pt>
                      <c:pt idx="1134">
                        <c:v>0.88</c:v>
                      </c:pt>
                      <c:pt idx="1135">
                        <c:v>0.86</c:v>
                      </c:pt>
                      <c:pt idx="1136">
                        <c:v>0.86</c:v>
                      </c:pt>
                      <c:pt idx="1137">
                        <c:v>0.84</c:v>
                      </c:pt>
                      <c:pt idx="1138">
                        <c:v>0.84</c:v>
                      </c:pt>
                      <c:pt idx="1139">
                        <c:v>0.84</c:v>
                      </c:pt>
                      <c:pt idx="1140">
                        <c:v>0.84</c:v>
                      </c:pt>
                      <c:pt idx="1141">
                        <c:v>0.82</c:v>
                      </c:pt>
                      <c:pt idx="1142">
                        <c:v>0.82</c:v>
                      </c:pt>
                      <c:pt idx="1143">
                        <c:v>0.8</c:v>
                      </c:pt>
                      <c:pt idx="1144">
                        <c:v>0.8</c:v>
                      </c:pt>
                      <c:pt idx="1145">
                        <c:v>0.78</c:v>
                      </c:pt>
                      <c:pt idx="1146">
                        <c:v>0.78</c:v>
                      </c:pt>
                      <c:pt idx="1147">
                        <c:v>0.78</c:v>
                      </c:pt>
                      <c:pt idx="1148">
                        <c:v>0.76</c:v>
                      </c:pt>
                      <c:pt idx="1149">
                        <c:v>0.76</c:v>
                      </c:pt>
                      <c:pt idx="1150">
                        <c:v>0.76</c:v>
                      </c:pt>
                      <c:pt idx="1151">
                        <c:v>0.76</c:v>
                      </c:pt>
                      <c:pt idx="1152">
                        <c:v>0.74</c:v>
                      </c:pt>
                      <c:pt idx="1153">
                        <c:v>0.74</c:v>
                      </c:pt>
                      <c:pt idx="1154">
                        <c:v>0.74</c:v>
                      </c:pt>
                      <c:pt idx="1155">
                        <c:v>0.72</c:v>
                      </c:pt>
                      <c:pt idx="1156">
                        <c:v>0.72</c:v>
                      </c:pt>
                      <c:pt idx="1157">
                        <c:v>0.72</c:v>
                      </c:pt>
                      <c:pt idx="1158">
                        <c:v>0.72</c:v>
                      </c:pt>
                      <c:pt idx="1159">
                        <c:v>0.7</c:v>
                      </c:pt>
                      <c:pt idx="1160">
                        <c:v>0.7</c:v>
                      </c:pt>
                      <c:pt idx="1161">
                        <c:v>0.7</c:v>
                      </c:pt>
                      <c:pt idx="1162">
                        <c:v>0.68</c:v>
                      </c:pt>
                      <c:pt idx="1163">
                        <c:v>0.68</c:v>
                      </c:pt>
                      <c:pt idx="1164">
                        <c:v>0.68</c:v>
                      </c:pt>
                      <c:pt idx="1165">
                        <c:v>0.66</c:v>
                      </c:pt>
                      <c:pt idx="1166">
                        <c:v>0.66</c:v>
                      </c:pt>
                      <c:pt idx="1167">
                        <c:v>0.66</c:v>
                      </c:pt>
                      <c:pt idx="1168">
                        <c:v>0.66</c:v>
                      </c:pt>
                      <c:pt idx="1169">
                        <c:v>0.64</c:v>
                      </c:pt>
                      <c:pt idx="1170">
                        <c:v>0.64</c:v>
                      </c:pt>
                      <c:pt idx="1171">
                        <c:v>0.64</c:v>
                      </c:pt>
                      <c:pt idx="1172">
                        <c:v>0.62</c:v>
                      </c:pt>
                      <c:pt idx="1173">
                        <c:v>0.62</c:v>
                      </c:pt>
                      <c:pt idx="1174">
                        <c:v>0.62</c:v>
                      </c:pt>
                      <c:pt idx="1175">
                        <c:v>0.6</c:v>
                      </c:pt>
                      <c:pt idx="1176">
                        <c:v>0.6</c:v>
                      </c:pt>
                      <c:pt idx="1177">
                        <c:v>0.6</c:v>
                      </c:pt>
                      <c:pt idx="1178">
                        <c:v>0.6</c:v>
                      </c:pt>
                      <c:pt idx="1179">
                        <c:v>0.57999999999999996</c:v>
                      </c:pt>
                      <c:pt idx="1180">
                        <c:v>0.57999999999999996</c:v>
                      </c:pt>
                      <c:pt idx="1181">
                        <c:v>0.57999999999999996</c:v>
                      </c:pt>
                      <c:pt idx="1182">
                        <c:v>0.56000000000000005</c:v>
                      </c:pt>
                      <c:pt idx="1183">
                        <c:v>0.56000000000000005</c:v>
                      </c:pt>
                      <c:pt idx="1184">
                        <c:v>0.54</c:v>
                      </c:pt>
                      <c:pt idx="1185">
                        <c:v>0.54</c:v>
                      </c:pt>
                      <c:pt idx="1186">
                        <c:v>0.54</c:v>
                      </c:pt>
                      <c:pt idx="1187">
                        <c:v>0.54</c:v>
                      </c:pt>
                      <c:pt idx="1188">
                        <c:v>0.52</c:v>
                      </c:pt>
                      <c:pt idx="1189">
                        <c:v>0.52</c:v>
                      </c:pt>
                      <c:pt idx="1190">
                        <c:v>0.5</c:v>
                      </c:pt>
                      <c:pt idx="1191">
                        <c:v>0.5</c:v>
                      </c:pt>
                      <c:pt idx="1192">
                        <c:v>0.5</c:v>
                      </c:pt>
                      <c:pt idx="1193">
                        <c:v>0.48</c:v>
                      </c:pt>
                      <c:pt idx="1194">
                        <c:v>0.48</c:v>
                      </c:pt>
                      <c:pt idx="1195">
                        <c:v>0.48</c:v>
                      </c:pt>
                      <c:pt idx="1196">
                        <c:v>0.48</c:v>
                      </c:pt>
                      <c:pt idx="1197">
                        <c:v>0.46</c:v>
                      </c:pt>
                      <c:pt idx="1198">
                        <c:v>0.46</c:v>
                      </c:pt>
                      <c:pt idx="1199">
                        <c:v>0.44</c:v>
                      </c:pt>
                      <c:pt idx="1200">
                        <c:v>0.44</c:v>
                      </c:pt>
                      <c:pt idx="1201">
                        <c:v>0.44</c:v>
                      </c:pt>
                      <c:pt idx="1202">
                        <c:v>0.42</c:v>
                      </c:pt>
                      <c:pt idx="1203">
                        <c:v>0.42</c:v>
                      </c:pt>
                      <c:pt idx="1204">
                        <c:v>0.42</c:v>
                      </c:pt>
                      <c:pt idx="1205">
                        <c:v>0.42</c:v>
                      </c:pt>
                      <c:pt idx="1206">
                        <c:v>0.4</c:v>
                      </c:pt>
                      <c:pt idx="1207">
                        <c:v>0.4</c:v>
                      </c:pt>
                      <c:pt idx="1208">
                        <c:v>0.4</c:v>
                      </c:pt>
                      <c:pt idx="1209">
                        <c:v>0.38</c:v>
                      </c:pt>
                      <c:pt idx="1210">
                        <c:v>0.38</c:v>
                      </c:pt>
                      <c:pt idx="1211">
                        <c:v>0.38</c:v>
                      </c:pt>
                      <c:pt idx="1212">
                        <c:v>0.36</c:v>
                      </c:pt>
                      <c:pt idx="1213">
                        <c:v>0.36</c:v>
                      </c:pt>
                      <c:pt idx="1214">
                        <c:v>0.36</c:v>
                      </c:pt>
                      <c:pt idx="1215">
                        <c:v>0.36</c:v>
                      </c:pt>
                      <c:pt idx="1216">
                        <c:v>0.36</c:v>
                      </c:pt>
                      <c:pt idx="1217">
                        <c:v>0.34</c:v>
                      </c:pt>
                      <c:pt idx="1218">
                        <c:v>0.34</c:v>
                      </c:pt>
                      <c:pt idx="1219">
                        <c:v>0.34</c:v>
                      </c:pt>
                      <c:pt idx="1220">
                        <c:v>0.34</c:v>
                      </c:pt>
                      <c:pt idx="1221">
                        <c:v>0.32</c:v>
                      </c:pt>
                      <c:pt idx="1222">
                        <c:v>0.32</c:v>
                      </c:pt>
                      <c:pt idx="1223">
                        <c:v>0.32</c:v>
                      </c:pt>
                      <c:pt idx="1224">
                        <c:v>0.32</c:v>
                      </c:pt>
                      <c:pt idx="1225">
                        <c:v>0.32</c:v>
                      </c:pt>
                      <c:pt idx="1226">
                        <c:v>0.32</c:v>
                      </c:pt>
                      <c:pt idx="1227">
                        <c:v>0.3</c:v>
                      </c:pt>
                      <c:pt idx="1228">
                        <c:v>0.3</c:v>
                      </c:pt>
                      <c:pt idx="1229">
                        <c:v>0.3</c:v>
                      </c:pt>
                      <c:pt idx="1230">
                        <c:v>0.3</c:v>
                      </c:pt>
                      <c:pt idx="1231">
                        <c:v>0.28000000000000003</c:v>
                      </c:pt>
                      <c:pt idx="1232">
                        <c:v>0.28000000000000003</c:v>
                      </c:pt>
                      <c:pt idx="1233">
                        <c:v>0.28000000000000003</c:v>
                      </c:pt>
                      <c:pt idx="1234">
                        <c:v>0.28000000000000003</c:v>
                      </c:pt>
                      <c:pt idx="1235">
                        <c:v>0.28000000000000003</c:v>
                      </c:pt>
                      <c:pt idx="1236">
                        <c:v>0.28000000000000003</c:v>
                      </c:pt>
                      <c:pt idx="1237">
                        <c:v>0.26</c:v>
                      </c:pt>
                      <c:pt idx="1238">
                        <c:v>0.26</c:v>
                      </c:pt>
                      <c:pt idx="1239">
                        <c:v>0.26</c:v>
                      </c:pt>
                      <c:pt idx="1240">
                        <c:v>0.26</c:v>
                      </c:pt>
                      <c:pt idx="1241">
                        <c:v>0.26</c:v>
                      </c:pt>
                      <c:pt idx="1242">
                        <c:v>0.26</c:v>
                      </c:pt>
                      <c:pt idx="1243">
                        <c:v>0.26</c:v>
                      </c:pt>
                      <c:pt idx="1244">
                        <c:v>0.24</c:v>
                      </c:pt>
                      <c:pt idx="1245">
                        <c:v>0.24</c:v>
                      </c:pt>
                      <c:pt idx="1246">
                        <c:v>0.24</c:v>
                      </c:pt>
                      <c:pt idx="1247">
                        <c:v>0.24</c:v>
                      </c:pt>
                      <c:pt idx="1248">
                        <c:v>0.24</c:v>
                      </c:pt>
                      <c:pt idx="1249">
                        <c:v>0.24</c:v>
                      </c:pt>
                      <c:pt idx="1250">
                        <c:v>0.22</c:v>
                      </c:pt>
                      <c:pt idx="1251">
                        <c:v>0.22</c:v>
                      </c:pt>
                      <c:pt idx="1252">
                        <c:v>0.22</c:v>
                      </c:pt>
                      <c:pt idx="1253">
                        <c:v>0.22</c:v>
                      </c:pt>
                      <c:pt idx="1254">
                        <c:v>0.22</c:v>
                      </c:pt>
                      <c:pt idx="1255">
                        <c:v>0.22</c:v>
                      </c:pt>
                      <c:pt idx="1256">
                        <c:v>0.22</c:v>
                      </c:pt>
                      <c:pt idx="1257">
                        <c:v>0.22</c:v>
                      </c:pt>
                      <c:pt idx="1258">
                        <c:v>0.2</c:v>
                      </c:pt>
                      <c:pt idx="1259">
                        <c:v>0.2</c:v>
                      </c:pt>
                      <c:pt idx="1260">
                        <c:v>0.2</c:v>
                      </c:pt>
                      <c:pt idx="1261">
                        <c:v>0.2</c:v>
                      </c:pt>
                      <c:pt idx="1262">
                        <c:v>0.2</c:v>
                      </c:pt>
                      <c:pt idx="1263">
                        <c:v>0.2</c:v>
                      </c:pt>
                      <c:pt idx="1264">
                        <c:v>0.2</c:v>
                      </c:pt>
                      <c:pt idx="1265">
                        <c:v>0.2</c:v>
                      </c:pt>
                      <c:pt idx="1266">
                        <c:v>0.2</c:v>
                      </c:pt>
                      <c:pt idx="1267">
                        <c:v>0.2</c:v>
                      </c:pt>
                      <c:pt idx="1268">
                        <c:v>0.18</c:v>
                      </c:pt>
                      <c:pt idx="1269">
                        <c:v>0.18</c:v>
                      </c:pt>
                      <c:pt idx="1270">
                        <c:v>0.18</c:v>
                      </c:pt>
                      <c:pt idx="1271">
                        <c:v>0.18</c:v>
                      </c:pt>
                      <c:pt idx="1272">
                        <c:v>0.18</c:v>
                      </c:pt>
                      <c:pt idx="1273">
                        <c:v>0.18</c:v>
                      </c:pt>
                      <c:pt idx="1274">
                        <c:v>0.18</c:v>
                      </c:pt>
                      <c:pt idx="1275">
                        <c:v>0.18</c:v>
                      </c:pt>
                      <c:pt idx="1276">
                        <c:v>0.18</c:v>
                      </c:pt>
                      <c:pt idx="1277">
                        <c:v>0.16</c:v>
                      </c:pt>
                      <c:pt idx="1278">
                        <c:v>0.16</c:v>
                      </c:pt>
                      <c:pt idx="1279">
                        <c:v>0.16</c:v>
                      </c:pt>
                      <c:pt idx="1280">
                        <c:v>0.16</c:v>
                      </c:pt>
                      <c:pt idx="1281">
                        <c:v>0.16</c:v>
                      </c:pt>
                      <c:pt idx="1282">
                        <c:v>0.16</c:v>
                      </c:pt>
                      <c:pt idx="1283">
                        <c:v>0.16</c:v>
                      </c:pt>
                      <c:pt idx="1284">
                        <c:v>0.14000000000000001</c:v>
                      </c:pt>
                      <c:pt idx="1285">
                        <c:v>0.14000000000000001</c:v>
                      </c:pt>
                      <c:pt idx="1286">
                        <c:v>0.14000000000000001</c:v>
                      </c:pt>
                      <c:pt idx="1287">
                        <c:v>0.14000000000000001</c:v>
                      </c:pt>
                      <c:pt idx="1288">
                        <c:v>0.14000000000000001</c:v>
                      </c:pt>
                      <c:pt idx="1289">
                        <c:v>0.14000000000000001</c:v>
                      </c:pt>
                      <c:pt idx="1290">
                        <c:v>0.14000000000000001</c:v>
                      </c:pt>
                      <c:pt idx="1291">
                        <c:v>0.12</c:v>
                      </c:pt>
                      <c:pt idx="1292">
                        <c:v>0.12</c:v>
                      </c:pt>
                      <c:pt idx="1293">
                        <c:v>0.12</c:v>
                      </c:pt>
                      <c:pt idx="1294">
                        <c:v>0.12</c:v>
                      </c:pt>
                      <c:pt idx="1295">
                        <c:v>0.12</c:v>
                      </c:pt>
                      <c:pt idx="1296">
                        <c:v>0.1</c:v>
                      </c:pt>
                      <c:pt idx="1297">
                        <c:v>0.1</c:v>
                      </c:pt>
                      <c:pt idx="1298">
                        <c:v>0.1</c:v>
                      </c:pt>
                      <c:pt idx="1299">
                        <c:v>0.1</c:v>
                      </c:pt>
                      <c:pt idx="1300">
                        <c:v>0.1</c:v>
                      </c:pt>
                      <c:pt idx="1301">
                        <c:v>0.1</c:v>
                      </c:pt>
                      <c:pt idx="1302">
                        <c:v>0.1</c:v>
                      </c:pt>
                      <c:pt idx="1303">
                        <c:v>0.08</c:v>
                      </c:pt>
                      <c:pt idx="1304">
                        <c:v>0.08</c:v>
                      </c:pt>
                      <c:pt idx="1305">
                        <c:v>0.08</c:v>
                      </c:pt>
                      <c:pt idx="1306">
                        <c:v>0.08</c:v>
                      </c:pt>
                      <c:pt idx="1307">
                        <c:v>0.08</c:v>
                      </c:pt>
                      <c:pt idx="1308">
                        <c:v>0.08</c:v>
                      </c:pt>
                      <c:pt idx="1309">
                        <c:v>0.08</c:v>
                      </c:pt>
                      <c:pt idx="1310">
                        <c:v>0.08</c:v>
                      </c:pt>
                      <c:pt idx="1311">
                        <c:v>0.06</c:v>
                      </c:pt>
                      <c:pt idx="1312">
                        <c:v>0.06</c:v>
                      </c:pt>
                      <c:pt idx="1313">
                        <c:v>0.06</c:v>
                      </c:pt>
                      <c:pt idx="1314">
                        <c:v>0.06</c:v>
                      </c:pt>
                      <c:pt idx="1315">
                        <c:v>0.06</c:v>
                      </c:pt>
                      <c:pt idx="1316">
                        <c:v>0.06</c:v>
                      </c:pt>
                      <c:pt idx="1317">
                        <c:v>0.06</c:v>
                      </c:pt>
                      <c:pt idx="1318">
                        <c:v>0.06</c:v>
                      </c:pt>
                      <c:pt idx="1319">
                        <c:v>0.06</c:v>
                      </c:pt>
                      <c:pt idx="1320">
                        <c:v>0.06</c:v>
                      </c:pt>
                      <c:pt idx="1321">
                        <c:v>0.06</c:v>
                      </c:pt>
                      <c:pt idx="1322">
                        <c:v>0.04</c:v>
                      </c:pt>
                      <c:pt idx="1323">
                        <c:v>0.04</c:v>
                      </c:pt>
                      <c:pt idx="1324">
                        <c:v>0.04</c:v>
                      </c:pt>
                      <c:pt idx="1325">
                        <c:v>0.04</c:v>
                      </c:pt>
                      <c:pt idx="1326">
                        <c:v>0.04</c:v>
                      </c:pt>
                      <c:pt idx="1327">
                        <c:v>0.04</c:v>
                      </c:pt>
                      <c:pt idx="1328">
                        <c:v>0.04</c:v>
                      </c:pt>
                      <c:pt idx="1329">
                        <c:v>0.04</c:v>
                      </c:pt>
                      <c:pt idx="1330">
                        <c:v>0.04</c:v>
                      </c:pt>
                      <c:pt idx="1331">
                        <c:v>0.04</c:v>
                      </c:pt>
                      <c:pt idx="1332">
                        <c:v>0.04</c:v>
                      </c:pt>
                      <c:pt idx="1333">
                        <c:v>0.02</c:v>
                      </c:pt>
                      <c:pt idx="1334">
                        <c:v>0.02</c:v>
                      </c:pt>
                      <c:pt idx="1335">
                        <c:v>0.02</c:v>
                      </c:pt>
                      <c:pt idx="1336">
                        <c:v>0.02</c:v>
                      </c:pt>
                      <c:pt idx="1337">
                        <c:v>0.02</c:v>
                      </c:pt>
                      <c:pt idx="1338">
                        <c:v>0.02</c:v>
                      </c:pt>
                      <c:pt idx="1339">
                        <c:v>0.02</c:v>
                      </c:pt>
                      <c:pt idx="1340">
                        <c:v>0.02</c:v>
                      </c:pt>
                      <c:pt idx="1341">
                        <c:v>0.02</c:v>
                      </c:pt>
                      <c:pt idx="1342">
                        <c:v>0.02</c:v>
                      </c:pt>
                      <c:pt idx="1343">
                        <c:v>0.02</c:v>
                      </c:pt>
                      <c:pt idx="1344">
                        <c:v>0.02</c:v>
                      </c:pt>
                      <c:pt idx="1345">
                        <c:v>0.02</c:v>
                      </c:pt>
                      <c:pt idx="1346">
                        <c:v>0.02</c:v>
                      </c:pt>
                      <c:pt idx="1347">
                        <c:v>0.02</c:v>
                      </c:pt>
                      <c:pt idx="1348">
                        <c:v>0.02</c:v>
                      </c:pt>
                      <c:pt idx="1349">
                        <c:v>0.02</c:v>
                      </c:pt>
                      <c:pt idx="1350">
                        <c:v>0.02</c:v>
                      </c:pt>
                      <c:pt idx="1351">
                        <c:v>0.02</c:v>
                      </c:pt>
                      <c:pt idx="1352">
                        <c:v>0.02</c:v>
                      </c:pt>
                      <c:pt idx="1353">
                        <c:v>0.02</c:v>
                      </c:pt>
                      <c:pt idx="1354">
                        <c:v>0.02</c:v>
                      </c:pt>
                      <c:pt idx="1355">
                        <c:v>0.02</c:v>
                      </c:pt>
                      <c:pt idx="1356">
                        <c:v>0.02</c:v>
                      </c:pt>
                      <c:pt idx="1357">
                        <c:v>0.02</c:v>
                      </c:pt>
                      <c:pt idx="1358">
                        <c:v>0.02</c:v>
                      </c:pt>
                      <c:pt idx="1359">
                        <c:v>0.02</c:v>
                      </c:pt>
                      <c:pt idx="1360">
                        <c:v>0.02</c:v>
                      </c:pt>
                      <c:pt idx="1361">
                        <c:v>0.02</c:v>
                      </c:pt>
                      <c:pt idx="1362">
                        <c:v>0.02</c:v>
                      </c:pt>
                      <c:pt idx="1363">
                        <c:v>0.02</c:v>
                      </c:pt>
                      <c:pt idx="1364">
                        <c:v>0.02</c:v>
                      </c:pt>
                      <c:pt idx="1365">
                        <c:v>0.02</c:v>
                      </c:pt>
                      <c:pt idx="1366">
                        <c:v>0.02</c:v>
                      </c:pt>
                      <c:pt idx="1367">
                        <c:v>0.02</c:v>
                      </c:pt>
                      <c:pt idx="1368">
                        <c:v>0.02</c:v>
                      </c:pt>
                      <c:pt idx="1369">
                        <c:v>0.02</c:v>
                      </c:pt>
                      <c:pt idx="1370">
                        <c:v>0.02</c:v>
                      </c:pt>
                      <c:pt idx="1371">
                        <c:v>0.02</c:v>
                      </c:pt>
                      <c:pt idx="1372">
                        <c:v>0.02</c:v>
                      </c:pt>
                      <c:pt idx="1373">
                        <c:v>0.02</c:v>
                      </c:pt>
                      <c:pt idx="1374">
                        <c:v>0.02</c:v>
                      </c:pt>
                      <c:pt idx="1375">
                        <c:v>0.02</c:v>
                      </c:pt>
                      <c:pt idx="1376">
                        <c:v>0.02</c:v>
                      </c:pt>
                      <c:pt idx="1377">
                        <c:v>0.02</c:v>
                      </c:pt>
                      <c:pt idx="1378">
                        <c:v>0.02</c:v>
                      </c:pt>
                      <c:pt idx="1379">
                        <c:v>0.02</c:v>
                      </c:pt>
                      <c:pt idx="1380">
                        <c:v>0.04</c:v>
                      </c:pt>
                      <c:pt idx="1381">
                        <c:v>0.04</c:v>
                      </c:pt>
                      <c:pt idx="1382">
                        <c:v>0.04</c:v>
                      </c:pt>
                      <c:pt idx="1383">
                        <c:v>0.04</c:v>
                      </c:pt>
                      <c:pt idx="1384">
                        <c:v>0.04</c:v>
                      </c:pt>
                      <c:pt idx="1385">
                        <c:v>0.04</c:v>
                      </c:pt>
                      <c:pt idx="1386">
                        <c:v>0.04</c:v>
                      </c:pt>
                      <c:pt idx="1387">
                        <c:v>0.04</c:v>
                      </c:pt>
                      <c:pt idx="1388">
                        <c:v>0.04</c:v>
                      </c:pt>
                      <c:pt idx="1389">
                        <c:v>0.04</c:v>
                      </c:pt>
                      <c:pt idx="1390">
                        <c:v>0.04</c:v>
                      </c:pt>
                      <c:pt idx="1391">
                        <c:v>0.04</c:v>
                      </c:pt>
                      <c:pt idx="1392">
                        <c:v>0.04</c:v>
                      </c:pt>
                      <c:pt idx="1393">
                        <c:v>0.04</c:v>
                      </c:pt>
                      <c:pt idx="1394">
                        <c:v>0.04</c:v>
                      </c:pt>
                      <c:pt idx="1395">
                        <c:v>0.02</c:v>
                      </c:pt>
                      <c:pt idx="1396">
                        <c:v>0.02</c:v>
                      </c:pt>
                      <c:pt idx="1397">
                        <c:v>0.02</c:v>
                      </c:pt>
                      <c:pt idx="1398">
                        <c:v>0.02</c:v>
                      </c:pt>
                      <c:pt idx="1399">
                        <c:v>0.02</c:v>
                      </c:pt>
                      <c:pt idx="1400">
                        <c:v>0.02</c:v>
                      </c:pt>
                      <c:pt idx="1401">
                        <c:v>0.02</c:v>
                      </c:pt>
                      <c:pt idx="1402">
                        <c:v>0.02</c:v>
                      </c:pt>
                      <c:pt idx="1403">
                        <c:v>0.02</c:v>
                      </c:pt>
                      <c:pt idx="1404">
                        <c:v>0.02</c:v>
                      </c:pt>
                      <c:pt idx="1405">
                        <c:v>0.02</c:v>
                      </c:pt>
                      <c:pt idx="1406">
                        <c:v>0.02</c:v>
                      </c:pt>
                      <c:pt idx="1407">
                        <c:v>0.02</c:v>
                      </c:pt>
                      <c:pt idx="1408">
                        <c:v>0.02</c:v>
                      </c:pt>
                      <c:pt idx="1409">
                        <c:v>0.02</c:v>
                      </c:pt>
                      <c:pt idx="1410">
                        <c:v>0.02</c:v>
                      </c:pt>
                      <c:pt idx="1411">
                        <c:v>0.02</c:v>
                      </c:pt>
                      <c:pt idx="1412">
                        <c:v>0.02</c:v>
                      </c:pt>
                      <c:pt idx="1413">
                        <c:v>0.02</c:v>
                      </c:pt>
                      <c:pt idx="1414">
                        <c:v>0.02</c:v>
                      </c:pt>
                      <c:pt idx="1415">
                        <c:v>0.02</c:v>
                      </c:pt>
                      <c:pt idx="1416">
                        <c:v>0.02</c:v>
                      </c:pt>
                      <c:pt idx="1417">
                        <c:v>0.02</c:v>
                      </c:pt>
                      <c:pt idx="1418">
                        <c:v>0.02</c:v>
                      </c:pt>
                      <c:pt idx="1419">
                        <c:v>0.02</c:v>
                      </c:pt>
                      <c:pt idx="1420">
                        <c:v>0.02</c:v>
                      </c:pt>
                      <c:pt idx="1421">
                        <c:v>0.02</c:v>
                      </c:pt>
                      <c:pt idx="1422">
                        <c:v>0.02</c:v>
                      </c:pt>
                      <c:pt idx="1423">
                        <c:v>0.02</c:v>
                      </c:pt>
                      <c:pt idx="1424">
                        <c:v>0.02</c:v>
                      </c:pt>
                      <c:pt idx="1425">
                        <c:v>0.02</c:v>
                      </c:pt>
                      <c:pt idx="1426">
                        <c:v>0.02</c:v>
                      </c:pt>
                      <c:pt idx="1427">
                        <c:v>0</c:v>
                      </c:pt>
                      <c:pt idx="1428">
                        <c:v>0</c:v>
                      </c:pt>
                      <c:pt idx="1429">
                        <c:v>0</c:v>
                      </c:pt>
                      <c:pt idx="1430">
                        <c:v>0</c:v>
                      </c:pt>
                      <c:pt idx="1431">
                        <c:v>0</c:v>
                      </c:pt>
                      <c:pt idx="1432">
                        <c:v>0</c:v>
                      </c:pt>
                      <c:pt idx="1433">
                        <c:v>0</c:v>
                      </c:pt>
                      <c:pt idx="1434">
                        <c:v>0</c:v>
                      </c:pt>
                      <c:pt idx="1435">
                        <c:v>0</c:v>
                      </c:pt>
                      <c:pt idx="1436">
                        <c:v>0</c:v>
                      </c:pt>
                      <c:pt idx="1437">
                        <c:v>0</c:v>
                      </c:pt>
                      <c:pt idx="1438">
                        <c:v>-0.02</c:v>
                      </c:pt>
                      <c:pt idx="1439">
                        <c:v>-0.02</c:v>
                      </c:pt>
                      <c:pt idx="1440">
                        <c:v>-0.02</c:v>
                      </c:pt>
                      <c:pt idx="1441">
                        <c:v>-0.02</c:v>
                      </c:pt>
                      <c:pt idx="1442">
                        <c:v>-0.02</c:v>
                      </c:pt>
                      <c:pt idx="1443">
                        <c:v>-0.02</c:v>
                      </c:pt>
                      <c:pt idx="1444">
                        <c:v>-0.02</c:v>
                      </c:pt>
                      <c:pt idx="1445">
                        <c:v>-0.02</c:v>
                      </c:pt>
                      <c:pt idx="1446">
                        <c:v>-0.02</c:v>
                      </c:pt>
                      <c:pt idx="1447">
                        <c:v>-0.04</c:v>
                      </c:pt>
                      <c:pt idx="1448">
                        <c:v>-0.04</c:v>
                      </c:pt>
                      <c:pt idx="1449">
                        <c:v>-0.04</c:v>
                      </c:pt>
                      <c:pt idx="1450">
                        <c:v>-0.04</c:v>
                      </c:pt>
                      <c:pt idx="1451">
                        <c:v>-0.04</c:v>
                      </c:pt>
                      <c:pt idx="1452">
                        <c:v>-0.04</c:v>
                      </c:pt>
                      <c:pt idx="1453">
                        <c:v>-0.04</c:v>
                      </c:pt>
                      <c:pt idx="1454">
                        <c:v>-0.04</c:v>
                      </c:pt>
                      <c:pt idx="1455">
                        <c:v>-0.04</c:v>
                      </c:pt>
                      <c:pt idx="1456">
                        <c:v>-0.04</c:v>
                      </c:pt>
                      <c:pt idx="1457">
                        <c:v>-0.04</c:v>
                      </c:pt>
                      <c:pt idx="1458">
                        <c:v>-0.04</c:v>
                      </c:pt>
                      <c:pt idx="1459">
                        <c:v>-0.04</c:v>
                      </c:pt>
                      <c:pt idx="1460">
                        <c:v>-0.04</c:v>
                      </c:pt>
                      <c:pt idx="1461">
                        <c:v>-0.04</c:v>
                      </c:pt>
                      <c:pt idx="1462">
                        <c:v>-0.04</c:v>
                      </c:pt>
                      <c:pt idx="1463">
                        <c:v>-0.02</c:v>
                      </c:pt>
                      <c:pt idx="1464">
                        <c:v>-0.02</c:v>
                      </c:pt>
                      <c:pt idx="1465">
                        <c:v>-0.02</c:v>
                      </c:pt>
                      <c:pt idx="1466">
                        <c:v>-0.02</c:v>
                      </c:pt>
                      <c:pt idx="1467">
                        <c:v>-0.02</c:v>
                      </c:pt>
                      <c:pt idx="1468">
                        <c:v>-0.02</c:v>
                      </c:pt>
                      <c:pt idx="1469">
                        <c:v>-0.02</c:v>
                      </c:pt>
                      <c:pt idx="1470">
                        <c:v>-0.02</c:v>
                      </c:pt>
                      <c:pt idx="1471">
                        <c:v>-0.02</c:v>
                      </c:pt>
                      <c:pt idx="1472">
                        <c:v>-0.02</c:v>
                      </c:pt>
                      <c:pt idx="1473">
                        <c:v>-0.02</c:v>
                      </c:pt>
                      <c:pt idx="1474">
                        <c:v>-0.02</c:v>
                      </c:pt>
                      <c:pt idx="1475">
                        <c:v>-0.02</c:v>
                      </c:pt>
                      <c:pt idx="1476">
                        <c:v>-0.02</c:v>
                      </c:pt>
                      <c:pt idx="1477">
                        <c:v>-0.02</c:v>
                      </c:pt>
                      <c:pt idx="1478">
                        <c:v>-0.02</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02</c:v>
                      </c:pt>
                      <c:pt idx="1500">
                        <c:v>0.02</c:v>
                      </c:pt>
                      <c:pt idx="1501">
                        <c:v>0.02</c:v>
                      </c:pt>
                      <c:pt idx="1502">
                        <c:v>0.02</c:v>
                      </c:pt>
                      <c:pt idx="1503">
                        <c:v>0.02</c:v>
                      </c:pt>
                      <c:pt idx="1504">
                        <c:v>0.02</c:v>
                      </c:pt>
                      <c:pt idx="1505">
                        <c:v>0.02</c:v>
                      </c:pt>
                      <c:pt idx="1506">
                        <c:v>0.02</c:v>
                      </c:pt>
                      <c:pt idx="1507">
                        <c:v>0.02</c:v>
                      </c:pt>
                      <c:pt idx="1508">
                        <c:v>0.02</c:v>
                      </c:pt>
                      <c:pt idx="1509">
                        <c:v>0.02</c:v>
                      </c:pt>
                      <c:pt idx="1510">
                        <c:v>0.02</c:v>
                      </c:pt>
                      <c:pt idx="1511">
                        <c:v>0.02</c:v>
                      </c:pt>
                      <c:pt idx="1512">
                        <c:v>0.02</c:v>
                      </c:pt>
                      <c:pt idx="1513">
                        <c:v>0.02</c:v>
                      </c:pt>
                      <c:pt idx="1514">
                        <c:v>0.02</c:v>
                      </c:pt>
                      <c:pt idx="1515">
                        <c:v>0.02</c:v>
                      </c:pt>
                      <c:pt idx="1516">
                        <c:v>0.02</c:v>
                      </c:pt>
                      <c:pt idx="1517">
                        <c:v>0.02</c:v>
                      </c:pt>
                      <c:pt idx="1518">
                        <c:v>0.02</c:v>
                      </c:pt>
                      <c:pt idx="1519">
                        <c:v>0.02</c:v>
                      </c:pt>
                      <c:pt idx="1520">
                        <c:v>0.02</c:v>
                      </c:pt>
                      <c:pt idx="1521">
                        <c:v>0.02</c:v>
                      </c:pt>
                      <c:pt idx="1522">
                        <c:v>0.02</c:v>
                      </c:pt>
                      <c:pt idx="1523">
                        <c:v>0.02</c:v>
                      </c:pt>
                      <c:pt idx="1524">
                        <c:v>0.02</c:v>
                      </c:pt>
                      <c:pt idx="1525">
                        <c:v>0.02</c:v>
                      </c:pt>
                      <c:pt idx="1526">
                        <c:v>0.02</c:v>
                      </c:pt>
                      <c:pt idx="1527">
                        <c:v>0.02</c:v>
                      </c:pt>
                      <c:pt idx="1528">
                        <c:v>0.02</c:v>
                      </c:pt>
                      <c:pt idx="1529">
                        <c:v>0.02</c:v>
                      </c:pt>
                      <c:pt idx="1530">
                        <c:v>0.02</c:v>
                      </c:pt>
                      <c:pt idx="1531">
                        <c:v>0.02</c:v>
                      </c:pt>
                      <c:pt idx="1532">
                        <c:v>0.02</c:v>
                      </c:pt>
                      <c:pt idx="1533">
                        <c:v>0.02</c:v>
                      </c:pt>
                      <c:pt idx="1534">
                        <c:v>0.02</c:v>
                      </c:pt>
                      <c:pt idx="1535">
                        <c:v>0.02</c:v>
                      </c:pt>
                      <c:pt idx="1536">
                        <c:v>0.02</c:v>
                      </c:pt>
                      <c:pt idx="1537">
                        <c:v>0.02</c:v>
                      </c:pt>
                      <c:pt idx="1538">
                        <c:v>0.02</c:v>
                      </c:pt>
                      <c:pt idx="1539">
                        <c:v>0.02</c:v>
                      </c:pt>
                      <c:pt idx="1540">
                        <c:v>0.02</c:v>
                      </c:pt>
                      <c:pt idx="1541">
                        <c:v>0.02</c:v>
                      </c:pt>
                      <c:pt idx="1542">
                        <c:v>0</c:v>
                      </c:pt>
                      <c:pt idx="1543">
                        <c:v>0</c:v>
                      </c:pt>
                      <c:pt idx="1544">
                        <c:v>0</c:v>
                      </c:pt>
                      <c:pt idx="1545">
                        <c:v>0</c:v>
                      </c:pt>
                      <c:pt idx="1546">
                        <c:v>0</c:v>
                      </c:pt>
                      <c:pt idx="1547">
                        <c:v>0</c:v>
                      </c:pt>
                      <c:pt idx="1548">
                        <c:v>0</c:v>
                      </c:pt>
                      <c:pt idx="1549">
                        <c:v>0</c:v>
                      </c:pt>
                      <c:pt idx="1550">
                        <c:v>0</c:v>
                      </c:pt>
                      <c:pt idx="1551">
                        <c:v>0</c:v>
                      </c:pt>
                      <c:pt idx="1552">
                        <c:v>-0.02</c:v>
                      </c:pt>
                      <c:pt idx="1553">
                        <c:v>-0.02</c:v>
                      </c:pt>
                      <c:pt idx="1554">
                        <c:v>-0.02</c:v>
                      </c:pt>
                      <c:pt idx="1555">
                        <c:v>-0.02</c:v>
                      </c:pt>
                      <c:pt idx="1556">
                        <c:v>-0.02</c:v>
                      </c:pt>
                      <c:pt idx="1557">
                        <c:v>-0.02</c:v>
                      </c:pt>
                      <c:pt idx="1558">
                        <c:v>-0.02</c:v>
                      </c:pt>
                      <c:pt idx="1559">
                        <c:v>-0.02</c:v>
                      </c:pt>
                      <c:pt idx="1560">
                        <c:v>-0.02</c:v>
                      </c:pt>
                      <c:pt idx="1561">
                        <c:v>-0.02</c:v>
                      </c:pt>
                      <c:pt idx="1562">
                        <c:v>-0.02</c:v>
                      </c:pt>
                      <c:pt idx="1563">
                        <c:v>-0.02</c:v>
                      </c:pt>
                      <c:pt idx="1564">
                        <c:v>-0.02</c:v>
                      </c:pt>
                      <c:pt idx="1565">
                        <c:v>-0.02</c:v>
                      </c:pt>
                      <c:pt idx="1566">
                        <c:v>-0.02</c:v>
                      </c:pt>
                      <c:pt idx="1567">
                        <c:v>-0.04</c:v>
                      </c:pt>
                      <c:pt idx="1568">
                        <c:v>-0.04</c:v>
                      </c:pt>
                      <c:pt idx="1569">
                        <c:v>-0.04</c:v>
                      </c:pt>
                      <c:pt idx="1570">
                        <c:v>-0.02</c:v>
                      </c:pt>
                      <c:pt idx="1571">
                        <c:v>-0.02</c:v>
                      </c:pt>
                      <c:pt idx="1572">
                        <c:v>-0.02</c:v>
                      </c:pt>
                      <c:pt idx="1573">
                        <c:v>-0.02</c:v>
                      </c:pt>
                      <c:pt idx="1574">
                        <c:v>-0.02</c:v>
                      </c:pt>
                      <c:pt idx="1575">
                        <c:v>-0.02</c:v>
                      </c:pt>
                      <c:pt idx="1576">
                        <c:v>-0.02</c:v>
                      </c:pt>
                      <c:pt idx="1577">
                        <c:v>-0.02</c:v>
                      </c:pt>
                      <c:pt idx="1578">
                        <c:v>-0.02</c:v>
                      </c:pt>
                      <c:pt idx="1579">
                        <c:v>-0.02</c:v>
                      </c:pt>
                      <c:pt idx="1580">
                        <c:v>-0.02</c:v>
                      </c:pt>
                      <c:pt idx="1581">
                        <c:v>-0.02</c:v>
                      </c:pt>
                      <c:pt idx="1582">
                        <c:v>-0.02</c:v>
                      </c:pt>
                      <c:pt idx="1583">
                        <c:v>-0.02</c:v>
                      </c:pt>
                      <c:pt idx="1584">
                        <c:v>-0.02</c:v>
                      </c:pt>
                      <c:pt idx="1585">
                        <c:v>-0.02</c:v>
                      </c:pt>
                      <c:pt idx="1586">
                        <c:v>-0.02</c:v>
                      </c:pt>
                      <c:pt idx="1587">
                        <c:v>-0.02</c:v>
                      </c:pt>
                      <c:pt idx="1588">
                        <c:v>-0.02</c:v>
                      </c:pt>
                      <c:pt idx="1589">
                        <c:v>-0.02</c:v>
                      </c:pt>
                      <c:pt idx="1590">
                        <c:v>-0.02</c:v>
                      </c:pt>
                      <c:pt idx="1591">
                        <c:v>-0.02</c:v>
                      </c:pt>
                      <c:pt idx="1592">
                        <c:v>-0.02</c:v>
                      </c:pt>
                      <c:pt idx="1593">
                        <c:v>-0.02</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063C-D840-8C15-D9624FE5FFD6}"/>
                  </c:ext>
                </c:extLst>
              </c15:ser>
            </c15:filteredScatterSeries>
            <c15:filteredScatterSeries>
              <c15:ser>
                <c:idx val="7"/>
                <c:order val="9"/>
                <c:tx>
                  <c:v>15RB</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I$2:$I$1783</c15:sqref>
                        </c15:formulaRef>
                      </c:ext>
                    </c:extLst>
                    <c:numCache>
                      <c:formatCode>General</c:formatCode>
                      <c:ptCount val="178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02</c:v>
                      </c:pt>
                      <c:pt idx="18">
                        <c:v>0.02</c:v>
                      </c:pt>
                      <c:pt idx="19">
                        <c:v>0.04</c:v>
                      </c:pt>
                      <c:pt idx="20">
                        <c:v>0.06</c:v>
                      </c:pt>
                      <c:pt idx="21">
                        <c:v>0.1</c:v>
                      </c:pt>
                      <c:pt idx="22">
                        <c:v>0.12</c:v>
                      </c:pt>
                      <c:pt idx="23">
                        <c:v>0.16</c:v>
                      </c:pt>
                      <c:pt idx="24">
                        <c:v>0.2</c:v>
                      </c:pt>
                      <c:pt idx="25">
                        <c:v>0.24</c:v>
                      </c:pt>
                      <c:pt idx="26">
                        <c:v>0.28000000000000003</c:v>
                      </c:pt>
                      <c:pt idx="27">
                        <c:v>0.28000000000000003</c:v>
                      </c:pt>
                      <c:pt idx="28">
                        <c:v>0.32</c:v>
                      </c:pt>
                      <c:pt idx="29">
                        <c:v>0.38</c:v>
                      </c:pt>
                      <c:pt idx="30">
                        <c:v>0.44</c:v>
                      </c:pt>
                      <c:pt idx="31">
                        <c:v>0.5</c:v>
                      </c:pt>
                      <c:pt idx="32">
                        <c:v>0.56000000000000005</c:v>
                      </c:pt>
                      <c:pt idx="33">
                        <c:v>0.62</c:v>
                      </c:pt>
                      <c:pt idx="34">
                        <c:v>0.68</c:v>
                      </c:pt>
                      <c:pt idx="35">
                        <c:v>0.76</c:v>
                      </c:pt>
                      <c:pt idx="36">
                        <c:v>0.76</c:v>
                      </c:pt>
                      <c:pt idx="37">
                        <c:v>0.82</c:v>
                      </c:pt>
                      <c:pt idx="38">
                        <c:v>0.9</c:v>
                      </c:pt>
                      <c:pt idx="39">
                        <c:v>0.96</c:v>
                      </c:pt>
                      <c:pt idx="40">
                        <c:v>1.04</c:v>
                      </c:pt>
                      <c:pt idx="41">
                        <c:v>1.1000000000000001</c:v>
                      </c:pt>
                      <c:pt idx="42">
                        <c:v>1.18</c:v>
                      </c:pt>
                      <c:pt idx="43">
                        <c:v>1.18</c:v>
                      </c:pt>
                      <c:pt idx="44">
                        <c:v>1.24</c:v>
                      </c:pt>
                      <c:pt idx="45">
                        <c:v>1.32</c:v>
                      </c:pt>
                      <c:pt idx="46">
                        <c:v>1.38</c:v>
                      </c:pt>
                      <c:pt idx="47">
                        <c:v>1.46</c:v>
                      </c:pt>
                      <c:pt idx="48">
                        <c:v>1.52</c:v>
                      </c:pt>
                      <c:pt idx="49">
                        <c:v>1.58</c:v>
                      </c:pt>
                      <c:pt idx="50">
                        <c:v>1.64</c:v>
                      </c:pt>
                      <c:pt idx="51">
                        <c:v>1.72</c:v>
                      </c:pt>
                      <c:pt idx="52">
                        <c:v>1.78</c:v>
                      </c:pt>
                      <c:pt idx="53">
                        <c:v>1.84</c:v>
                      </c:pt>
                      <c:pt idx="54">
                        <c:v>1.9</c:v>
                      </c:pt>
                      <c:pt idx="55">
                        <c:v>1.9</c:v>
                      </c:pt>
                      <c:pt idx="56">
                        <c:v>1.96</c:v>
                      </c:pt>
                      <c:pt idx="57">
                        <c:v>2.02</c:v>
                      </c:pt>
                      <c:pt idx="58">
                        <c:v>2.08</c:v>
                      </c:pt>
                      <c:pt idx="59">
                        <c:v>2.14</c:v>
                      </c:pt>
                      <c:pt idx="60">
                        <c:v>2.2000000000000002</c:v>
                      </c:pt>
                      <c:pt idx="61">
                        <c:v>2.2599999999999998</c:v>
                      </c:pt>
                      <c:pt idx="62">
                        <c:v>2.2999999999999998</c:v>
                      </c:pt>
                      <c:pt idx="63">
                        <c:v>2.2999999999999998</c:v>
                      </c:pt>
                      <c:pt idx="64">
                        <c:v>2.36</c:v>
                      </c:pt>
                      <c:pt idx="65">
                        <c:v>2.42</c:v>
                      </c:pt>
                      <c:pt idx="66">
                        <c:v>2.48</c:v>
                      </c:pt>
                      <c:pt idx="67">
                        <c:v>2.54</c:v>
                      </c:pt>
                      <c:pt idx="68">
                        <c:v>2.58</c:v>
                      </c:pt>
                      <c:pt idx="69">
                        <c:v>2.64</c:v>
                      </c:pt>
                      <c:pt idx="70">
                        <c:v>2.68</c:v>
                      </c:pt>
                      <c:pt idx="71">
                        <c:v>2.74</c:v>
                      </c:pt>
                      <c:pt idx="72">
                        <c:v>2.78</c:v>
                      </c:pt>
                      <c:pt idx="73">
                        <c:v>2.78</c:v>
                      </c:pt>
                      <c:pt idx="74">
                        <c:v>2.82</c:v>
                      </c:pt>
                      <c:pt idx="75">
                        <c:v>2.86</c:v>
                      </c:pt>
                      <c:pt idx="76">
                        <c:v>2.88</c:v>
                      </c:pt>
                      <c:pt idx="77">
                        <c:v>2.92</c:v>
                      </c:pt>
                      <c:pt idx="78">
                        <c:v>2.94</c:v>
                      </c:pt>
                      <c:pt idx="79">
                        <c:v>2.96</c:v>
                      </c:pt>
                      <c:pt idx="80">
                        <c:v>2.98</c:v>
                      </c:pt>
                      <c:pt idx="81">
                        <c:v>3</c:v>
                      </c:pt>
                      <c:pt idx="82">
                        <c:v>3</c:v>
                      </c:pt>
                      <c:pt idx="83">
                        <c:v>3.02</c:v>
                      </c:pt>
                      <c:pt idx="84">
                        <c:v>3.04</c:v>
                      </c:pt>
                      <c:pt idx="85">
                        <c:v>3.04</c:v>
                      </c:pt>
                      <c:pt idx="86">
                        <c:v>3.04</c:v>
                      </c:pt>
                      <c:pt idx="87">
                        <c:v>3.06</c:v>
                      </c:pt>
                      <c:pt idx="88">
                        <c:v>3.06</c:v>
                      </c:pt>
                      <c:pt idx="89">
                        <c:v>3.06</c:v>
                      </c:pt>
                      <c:pt idx="90">
                        <c:v>3.06</c:v>
                      </c:pt>
                      <c:pt idx="91">
                        <c:v>3.04</c:v>
                      </c:pt>
                      <c:pt idx="92">
                        <c:v>3.04</c:v>
                      </c:pt>
                      <c:pt idx="93">
                        <c:v>3.04</c:v>
                      </c:pt>
                      <c:pt idx="94">
                        <c:v>3.04</c:v>
                      </c:pt>
                      <c:pt idx="95">
                        <c:v>3.04</c:v>
                      </c:pt>
                      <c:pt idx="96">
                        <c:v>3.02</c:v>
                      </c:pt>
                      <c:pt idx="97">
                        <c:v>3.02</c:v>
                      </c:pt>
                      <c:pt idx="98">
                        <c:v>3</c:v>
                      </c:pt>
                      <c:pt idx="99">
                        <c:v>3</c:v>
                      </c:pt>
                      <c:pt idx="100">
                        <c:v>2.98</c:v>
                      </c:pt>
                      <c:pt idx="101">
                        <c:v>2.98</c:v>
                      </c:pt>
                      <c:pt idx="102">
                        <c:v>2.96</c:v>
                      </c:pt>
                      <c:pt idx="103">
                        <c:v>2.96</c:v>
                      </c:pt>
                      <c:pt idx="104">
                        <c:v>2.94</c:v>
                      </c:pt>
                      <c:pt idx="105">
                        <c:v>2.92</c:v>
                      </c:pt>
                      <c:pt idx="106">
                        <c:v>2.9</c:v>
                      </c:pt>
                      <c:pt idx="107">
                        <c:v>2.9</c:v>
                      </c:pt>
                      <c:pt idx="108">
                        <c:v>2.88</c:v>
                      </c:pt>
                      <c:pt idx="109">
                        <c:v>2.86</c:v>
                      </c:pt>
                      <c:pt idx="110">
                        <c:v>2.84</c:v>
                      </c:pt>
                      <c:pt idx="111">
                        <c:v>2.84</c:v>
                      </c:pt>
                      <c:pt idx="112">
                        <c:v>2.82</c:v>
                      </c:pt>
                      <c:pt idx="113">
                        <c:v>2.82</c:v>
                      </c:pt>
                      <c:pt idx="114">
                        <c:v>2.8</c:v>
                      </c:pt>
                      <c:pt idx="115">
                        <c:v>2.78</c:v>
                      </c:pt>
                      <c:pt idx="116">
                        <c:v>2.76</c:v>
                      </c:pt>
                      <c:pt idx="117">
                        <c:v>2.74</c:v>
                      </c:pt>
                      <c:pt idx="118">
                        <c:v>2.74</c:v>
                      </c:pt>
                      <c:pt idx="119">
                        <c:v>2.72</c:v>
                      </c:pt>
                      <c:pt idx="120">
                        <c:v>2.72</c:v>
                      </c:pt>
                      <c:pt idx="121">
                        <c:v>2.7</c:v>
                      </c:pt>
                      <c:pt idx="122">
                        <c:v>2.68</c:v>
                      </c:pt>
                      <c:pt idx="123">
                        <c:v>2.66</c:v>
                      </c:pt>
                      <c:pt idx="124">
                        <c:v>2.66</c:v>
                      </c:pt>
                      <c:pt idx="125">
                        <c:v>2.64</c:v>
                      </c:pt>
                      <c:pt idx="126">
                        <c:v>2.62</c:v>
                      </c:pt>
                      <c:pt idx="127">
                        <c:v>2.62</c:v>
                      </c:pt>
                      <c:pt idx="128">
                        <c:v>2.62</c:v>
                      </c:pt>
                      <c:pt idx="129">
                        <c:v>2.6</c:v>
                      </c:pt>
                      <c:pt idx="130">
                        <c:v>2.58</c:v>
                      </c:pt>
                      <c:pt idx="131">
                        <c:v>2.58</c:v>
                      </c:pt>
                      <c:pt idx="132">
                        <c:v>2.56</c:v>
                      </c:pt>
                      <c:pt idx="133">
                        <c:v>2.54</c:v>
                      </c:pt>
                      <c:pt idx="134">
                        <c:v>2.54</c:v>
                      </c:pt>
                      <c:pt idx="135">
                        <c:v>2.52</c:v>
                      </c:pt>
                      <c:pt idx="136">
                        <c:v>2.5</c:v>
                      </c:pt>
                      <c:pt idx="137">
                        <c:v>2.5</c:v>
                      </c:pt>
                      <c:pt idx="138">
                        <c:v>2.48</c:v>
                      </c:pt>
                      <c:pt idx="139">
                        <c:v>2.48</c:v>
                      </c:pt>
                      <c:pt idx="140">
                        <c:v>2.48</c:v>
                      </c:pt>
                      <c:pt idx="141">
                        <c:v>2.46</c:v>
                      </c:pt>
                      <c:pt idx="142">
                        <c:v>2.46</c:v>
                      </c:pt>
                      <c:pt idx="143">
                        <c:v>2.44</c:v>
                      </c:pt>
                      <c:pt idx="144">
                        <c:v>2.42</c:v>
                      </c:pt>
                      <c:pt idx="145">
                        <c:v>2.42</c:v>
                      </c:pt>
                      <c:pt idx="146">
                        <c:v>2.42</c:v>
                      </c:pt>
                      <c:pt idx="147">
                        <c:v>2.4</c:v>
                      </c:pt>
                      <c:pt idx="148">
                        <c:v>2.4</c:v>
                      </c:pt>
                      <c:pt idx="149">
                        <c:v>2.38</c:v>
                      </c:pt>
                      <c:pt idx="150">
                        <c:v>2.38</c:v>
                      </c:pt>
                      <c:pt idx="151">
                        <c:v>2.36</c:v>
                      </c:pt>
                      <c:pt idx="152">
                        <c:v>2.34</c:v>
                      </c:pt>
                      <c:pt idx="153">
                        <c:v>2.34</c:v>
                      </c:pt>
                      <c:pt idx="154">
                        <c:v>2.3199999999999981</c:v>
                      </c:pt>
                      <c:pt idx="155">
                        <c:v>2.3199999999999981</c:v>
                      </c:pt>
                      <c:pt idx="156">
                        <c:v>2.2999999999999998</c:v>
                      </c:pt>
                      <c:pt idx="157">
                        <c:v>2.2999999999999998</c:v>
                      </c:pt>
                      <c:pt idx="158">
                        <c:v>2.2999999999999998</c:v>
                      </c:pt>
                      <c:pt idx="159">
                        <c:v>2.2999999999999998</c:v>
                      </c:pt>
                      <c:pt idx="160">
                        <c:v>2.2799999999999998</c:v>
                      </c:pt>
                      <c:pt idx="161">
                        <c:v>2.2799999999999998</c:v>
                      </c:pt>
                      <c:pt idx="162">
                        <c:v>2.2599999999999998</c:v>
                      </c:pt>
                      <c:pt idx="163">
                        <c:v>2.2599999999999998</c:v>
                      </c:pt>
                      <c:pt idx="164">
                        <c:v>2.2599999999999998</c:v>
                      </c:pt>
                      <c:pt idx="165">
                        <c:v>2.2400000000000002</c:v>
                      </c:pt>
                      <c:pt idx="166">
                        <c:v>2.2400000000000002</c:v>
                      </c:pt>
                      <c:pt idx="167">
                        <c:v>2.2400000000000002</c:v>
                      </c:pt>
                      <c:pt idx="168">
                        <c:v>2.2400000000000002</c:v>
                      </c:pt>
                      <c:pt idx="169">
                        <c:v>2.2400000000000002</c:v>
                      </c:pt>
                      <c:pt idx="170">
                        <c:v>2.2200000000000002</c:v>
                      </c:pt>
                      <c:pt idx="171">
                        <c:v>2.2200000000000002</c:v>
                      </c:pt>
                      <c:pt idx="172">
                        <c:v>2.2200000000000002</c:v>
                      </c:pt>
                      <c:pt idx="173">
                        <c:v>2.2000000000000002</c:v>
                      </c:pt>
                      <c:pt idx="174">
                        <c:v>2.2000000000000002</c:v>
                      </c:pt>
                      <c:pt idx="175">
                        <c:v>2.2000000000000002</c:v>
                      </c:pt>
                      <c:pt idx="176">
                        <c:v>2.2000000000000002</c:v>
                      </c:pt>
                      <c:pt idx="177">
                        <c:v>2.2000000000000002</c:v>
                      </c:pt>
                      <c:pt idx="178">
                        <c:v>2.1800000000000002</c:v>
                      </c:pt>
                      <c:pt idx="179">
                        <c:v>2.1800000000000002</c:v>
                      </c:pt>
                      <c:pt idx="180">
                        <c:v>2.1800000000000002</c:v>
                      </c:pt>
                      <c:pt idx="181">
                        <c:v>2.16</c:v>
                      </c:pt>
                      <c:pt idx="182">
                        <c:v>2.16</c:v>
                      </c:pt>
                      <c:pt idx="183">
                        <c:v>2.16</c:v>
                      </c:pt>
                      <c:pt idx="184">
                        <c:v>2.16</c:v>
                      </c:pt>
                      <c:pt idx="185">
                        <c:v>2.14</c:v>
                      </c:pt>
                      <c:pt idx="186">
                        <c:v>2.14</c:v>
                      </c:pt>
                      <c:pt idx="187">
                        <c:v>2.12</c:v>
                      </c:pt>
                      <c:pt idx="188">
                        <c:v>2.12</c:v>
                      </c:pt>
                      <c:pt idx="189">
                        <c:v>2.1</c:v>
                      </c:pt>
                      <c:pt idx="190">
                        <c:v>2.1</c:v>
                      </c:pt>
                      <c:pt idx="191">
                        <c:v>2.08</c:v>
                      </c:pt>
                      <c:pt idx="192">
                        <c:v>2.08</c:v>
                      </c:pt>
                      <c:pt idx="193">
                        <c:v>2.06</c:v>
                      </c:pt>
                      <c:pt idx="194">
                        <c:v>2.06</c:v>
                      </c:pt>
                      <c:pt idx="195">
                        <c:v>2.06</c:v>
                      </c:pt>
                      <c:pt idx="196">
                        <c:v>2.04</c:v>
                      </c:pt>
                      <c:pt idx="197">
                        <c:v>2.04</c:v>
                      </c:pt>
                      <c:pt idx="198">
                        <c:v>2.02</c:v>
                      </c:pt>
                      <c:pt idx="199">
                        <c:v>2</c:v>
                      </c:pt>
                      <c:pt idx="200">
                        <c:v>2</c:v>
                      </c:pt>
                      <c:pt idx="201">
                        <c:v>1.98</c:v>
                      </c:pt>
                      <c:pt idx="202">
                        <c:v>1.98</c:v>
                      </c:pt>
                      <c:pt idx="203">
                        <c:v>1.96</c:v>
                      </c:pt>
                      <c:pt idx="204">
                        <c:v>1.96</c:v>
                      </c:pt>
                      <c:pt idx="205">
                        <c:v>1.96</c:v>
                      </c:pt>
                      <c:pt idx="206">
                        <c:v>1.94</c:v>
                      </c:pt>
                      <c:pt idx="207">
                        <c:v>1.94</c:v>
                      </c:pt>
                      <c:pt idx="208">
                        <c:v>1.92</c:v>
                      </c:pt>
                      <c:pt idx="209">
                        <c:v>1.92</c:v>
                      </c:pt>
                      <c:pt idx="210">
                        <c:v>1.9</c:v>
                      </c:pt>
                      <c:pt idx="211">
                        <c:v>1.9</c:v>
                      </c:pt>
                      <c:pt idx="212">
                        <c:v>1.88</c:v>
                      </c:pt>
                      <c:pt idx="213">
                        <c:v>1.88</c:v>
                      </c:pt>
                      <c:pt idx="214">
                        <c:v>1.88</c:v>
                      </c:pt>
                      <c:pt idx="215">
                        <c:v>1.86</c:v>
                      </c:pt>
                      <c:pt idx="216">
                        <c:v>1.84</c:v>
                      </c:pt>
                      <c:pt idx="217">
                        <c:v>1.84</c:v>
                      </c:pt>
                      <c:pt idx="218">
                        <c:v>1.82</c:v>
                      </c:pt>
                      <c:pt idx="219">
                        <c:v>1.8</c:v>
                      </c:pt>
                      <c:pt idx="220">
                        <c:v>1.8</c:v>
                      </c:pt>
                      <c:pt idx="221">
                        <c:v>1.78</c:v>
                      </c:pt>
                      <c:pt idx="222">
                        <c:v>1.76</c:v>
                      </c:pt>
                      <c:pt idx="223">
                        <c:v>1.76</c:v>
                      </c:pt>
                      <c:pt idx="224">
                        <c:v>1.74</c:v>
                      </c:pt>
                      <c:pt idx="225">
                        <c:v>1.72</c:v>
                      </c:pt>
                      <c:pt idx="226">
                        <c:v>1.7</c:v>
                      </c:pt>
                      <c:pt idx="227">
                        <c:v>1.7</c:v>
                      </c:pt>
                      <c:pt idx="228">
                        <c:v>1.68</c:v>
                      </c:pt>
                      <c:pt idx="229">
                        <c:v>1.66</c:v>
                      </c:pt>
                      <c:pt idx="230">
                        <c:v>1.64</c:v>
                      </c:pt>
                      <c:pt idx="231">
                        <c:v>1.62</c:v>
                      </c:pt>
                      <c:pt idx="232">
                        <c:v>1.62</c:v>
                      </c:pt>
                      <c:pt idx="233">
                        <c:v>1.6</c:v>
                      </c:pt>
                      <c:pt idx="234">
                        <c:v>1.58</c:v>
                      </c:pt>
                      <c:pt idx="235">
                        <c:v>1.56</c:v>
                      </c:pt>
                      <c:pt idx="236">
                        <c:v>1.54</c:v>
                      </c:pt>
                      <c:pt idx="237">
                        <c:v>1.52</c:v>
                      </c:pt>
                      <c:pt idx="238">
                        <c:v>1.5</c:v>
                      </c:pt>
                      <c:pt idx="239">
                        <c:v>1.5</c:v>
                      </c:pt>
                      <c:pt idx="240">
                        <c:v>1.48</c:v>
                      </c:pt>
                      <c:pt idx="241">
                        <c:v>1.46</c:v>
                      </c:pt>
                      <c:pt idx="242">
                        <c:v>1.46</c:v>
                      </c:pt>
                      <c:pt idx="243">
                        <c:v>1.44</c:v>
                      </c:pt>
                      <c:pt idx="244">
                        <c:v>1.44</c:v>
                      </c:pt>
                      <c:pt idx="245">
                        <c:v>1.42</c:v>
                      </c:pt>
                      <c:pt idx="246">
                        <c:v>1.4</c:v>
                      </c:pt>
                      <c:pt idx="247">
                        <c:v>1.4</c:v>
                      </c:pt>
                      <c:pt idx="248">
                        <c:v>1.38</c:v>
                      </c:pt>
                      <c:pt idx="249">
                        <c:v>1.36</c:v>
                      </c:pt>
                      <c:pt idx="250">
                        <c:v>1.36</c:v>
                      </c:pt>
                      <c:pt idx="251">
                        <c:v>1.36</c:v>
                      </c:pt>
                      <c:pt idx="252">
                        <c:v>1.34</c:v>
                      </c:pt>
                      <c:pt idx="253">
                        <c:v>1.34</c:v>
                      </c:pt>
                      <c:pt idx="254">
                        <c:v>1.32</c:v>
                      </c:pt>
                      <c:pt idx="255">
                        <c:v>1.32</c:v>
                      </c:pt>
                      <c:pt idx="256">
                        <c:v>1.3</c:v>
                      </c:pt>
                      <c:pt idx="257">
                        <c:v>1.3</c:v>
                      </c:pt>
                      <c:pt idx="258">
                        <c:v>1.3</c:v>
                      </c:pt>
                      <c:pt idx="259">
                        <c:v>1.28</c:v>
                      </c:pt>
                      <c:pt idx="260">
                        <c:v>1.28</c:v>
                      </c:pt>
                      <c:pt idx="261">
                        <c:v>1.26</c:v>
                      </c:pt>
                      <c:pt idx="262">
                        <c:v>1.26</c:v>
                      </c:pt>
                      <c:pt idx="263">
                        <c:v>1.26</c:v>
                      </c:pt>
                      <c:pt idx="264">
                        <c:v>1.24</c:v>
                      </c:pt>
                      <c:pt idx="265">
                        <c:v>1.24</c:v>
                      </c:pt>
                      <c:pt idx="266">
                        <c:v>1.24</c:v>
                      </c:pt>
                      <c:pt idx="267">
                        <c:v>1.22</c:v>
                      </c:pt>
                      <c:pt idx="268">
                        <c:v>1.22</c:v>
                      </c:pt>
                      <c:pt idx="269">
                        <c:v>1.22</c:v>
                      </c:pt>
                      <c:pt idx="270">
                        <c:v>1.22</c:v>
                      </c:pt>
                      <c:pt idx="271">
                        <c:v>1.2</c:v>
                      </c:pt>
                      <c:pt idx="272">
                        <c:v>1.2</c:v>
                      </c:pt>
                      <c:pt idx="273">
                        <c:v>1.2</c:v>
                      </c:pt>
                      <c:pt idx="274">
                        <c:v>1.2</c:v>
                      </c:pt>
                      <c:pt idx="275">
                        <c:v>1.18</c:v>
                      </c:pt>
                      <c:pt idx="276">
                        <c:v>1.18</c:v>
                      </c:pt>
                      <c:pt idx="277">
                        <c:v>1.18</c:v>
                      </c:pt>
                      <c:pt idx="278">
                        <c:v>1.18</c:v>
                      </c:pt>
                      <c:pt idx="279">
                        <c:v>1.18</c:v>
                      </c:pt>
                      <c:pt idx="280">
                        <c:v>1.18</c:v>
                      </c:pt>
                      <c:pt idx="281">
                        <c:v>1.18</c:v>
                      </c:pt>
                      <c:pt idx="282">
                        <c:v>1.1599999999999999</c:v>
                      </c:pt>
                      <c:pt idx="283">
                        <c:v>1.1599999999999999</c:v>
                      </c:pt>
                      <c:pt idx="284">
                        <c:v>1.1599999999999999</c:v>
                      </c:pt>
                      <c:pt idx="285">
                        <c:v>1.1599999999999999</c:v>
                      </c:pt>
                      <c:pt idx="286">
                        <c:v>1.1599999999999999</c:v>
                      </c:pt>
                      <c:pt idx="287">
                        <c:v>1.1599999999999999</c:v>
                      </c:pt>
                      <c:pt idx="288">
                        <c:v>1.1599999999999999</c:v>
                      </c:pt>
                      <c:pt idx="289">
                        <c:v>1.1599999999999999</c:v>
                      </c:pt>
                      <c:pt idx="290">
                        <c:v>1.1399999999999999</c:v>
                      </c:pt>
                      <c:pt idx="291">
                        <c:v>1.1399999999999999</c:v>
                      </c:pt>
                      <c:pt idx="292">
                        <c:v>1.1399999999999999</c:v>
                      </c:pt>
                      <c:pt idx="293">
                        <c:v>1.1399999999999999</c:v>
                      </c:pt>
                      <c:pt idx="294">
                        <c:v>1.1399999999999999</c:v>
                      </c:pt>
                      <c:pt idx="295">
                        <c:v>1.1399999999999999</c:v>
                      </c:pt>
                      <c:pt idx="296">
                        <c:v>1.1200000000000001</c:v>
                      </c:pt>
                      <c:pt idx="297">
                        <c:v>1.1200000000000001</c:v>
                      </c:pt>
                      <c:pt idx="298">
                        <c:v>1.1200000000000001</c:v>
                      </c:pt>
                      <c:pt idx="299">
                        <c:v>1.1200000000000001</c:v>
                      </c:pt>
                      <c:pt idx="300">
                        <c:v>1.1200000000000001</c:v>
                      </c:pt>
                      <c:pt idx="301">
                        <c:v>1.1200000000000001</c:v>
                      </c:pt>
                      <c:pt idx="302">
                        <c:v>1.1000000000000001</c:v>
                      </c:pt>
                      <c:pt idx="303">
                        <c:v>1.1000000000000001</c:v>
                      </c:pt>
                      <c:pt idx="304">
                        <c:v>1.1000000000000001</c:v>
                      </c:pt>
                      <c:pt idx="305">
                        <c:v>1.1000000000000001</c:v>
                      </c:pt>
                      <c:pt idx="306">
                        <c:v>1.1000000000000001</c:v>
                      </c:pt>
                      <c:pt idx="307">
                        <c:v>1.1000000000000001</c:v>
                      </c:pt>
                      <c:pt idx="308">
                        <c:v>1.1000000000000001</c:v>
                      </c:pt>
                      <c:pt idx="309">
                        <c:v>1.1000000000000001</c:v>
                      </c:pt>
                      <c:pt idx="310">
                        <c:v>1.08</c:v>
                      </c:pt>
                      <c:pt idx="311">
                        <c:v>1.08</c:v>
                      </c:pt>
                      <c:pt idx="312">
                        <c:v>1.08</c:v>
                      </c:pt>
                      <c:pt idx="313">
                        <c:v>1.08</c:v>
                      </c:pt>
                      <c:pt idx="314">
                        <c:v>1.08</c:v>
                      </c:pt>
                      <c:pt idx="315">
                        <c:v>1.08</c:v>
                      </c:pt>
                      <c:pt idx="316">
                        <c:v>1.08</c:v>
                      </c:pt>
                      <c:pt idx="317">
                        <c:v>1.08</c:v>
                      </c:pt>
                      <c:pt idx="318">
                        <c:v>1.08</c:v>
                      </c:pt>
                      <c:pt idx="319">
                        <c:v>1.08</c:v>
                      </c:pt>
                      <c:pt idx="320">
                        <c:v>1.08</c:v>
                      </c:pt>
                      <c:pt idx="321">
                        <c:v>1.08</c:v>
                      </c:pt>
                      <c:pt idx="322">
                        <c:v>1.08</c:v>
                      </c:pt>
                      <c:pt idx="323">
                        <c:v>1.08</c:v>
                      </c:pt>
                      <c:pt idx="324">
                        <c:v>1.06</c:v>
                      </c:pt>
                      <c:pt idx="325">
                        <c:v>1.06</c:v>
                      </c:pt>
                      <c:pt idx="326">
                        <c:v>1.06</c:v>
                      </c:pt>
                      <c:pt idx="327">
                        <c:v>1.06</c:v>
                      </c:pt>
                      <c:pt idx="328">
                        <c:v>1.06</c:v>
                      </c:pt>
                      <c:pt idx="329">
                        <c:v>1.06</c:v>
                      </c:pt>
                      <c:pt idx="330">
                        <c:v>1.06</c:v>
                      </c:pt>
                      <c:pt idx="331">
                        <c:v>1.06</c:v>
                      </c:pt>
                      <c:pt idx="332">
                        <c:v>1.06</c:v>
                      </c:pt>
                      <c:pt idx="333">
                        <c:v>1.06</c:v>
                      </c:pt>
                      <c:pt idx="334">
                        <c:v>1.06</c:v>
                      </c:pt>
                      <c:pt idx="335">
                        <c:v>1.06</c:v>
                      </c:pt>
                      <c:pt idx="336">
                        <c:v>1.04</c:v>
                      </c:pt>
                      <c:pt idx="337">
                        <c:v>1.04</c:v>
                      </c:pt>
                      <c:pt idx="338">
                        <c:v>1.04</c:v>
                      </c:pt>
                      <c:pt idx="339">
                        <c:v>1.04</c:v>
                      </c:pt>
                      <c:pt idx="340">
                        <c:v>1.04</c:v>
                      </c:pt>
                      <c:pt idx="341">
                        <c:v>1.04</c:v>
                      </c:pt>
                      <c:pt idx="342">
                        <c:v>1.04</c:v>
                      </c:pt>
                      <c:pt idx="343">
                        <c:v>1.02</c:v>
                      </c:pt>
                      <c:pt idx="344">
                        <c:v>1.02</c:v>
                      </c:pt>
                      <c:pt idx="345">
                        <c:v>1.02</c:v>
                      </c:pt>
                      <c:pt idx="346">
                        <c:v>1.02</c:v>
                      </c:pt>
                      <c:pt idx="347">
                        <c:v>1.02</c:v>
                      </c:pt>
                      <c:pt idx="348">
                        <c:v>1.02</c:v>
                      </c:pt>
                      <c:pt idx="349">
                        <c:v>1.02</c:v>
                      </c:pt>
                      <c:pt idx="350">
                        <c:v>1.02</c:v>
                      </c:pt>
                      <c:pt idx="351">
                        <c:v>1.02</c:v>
                      </c:pt>
                      <c:pt idx="352">
                        <c:v>1.02</c:v>
                      </c:pt>
                      <c:pt idx="353">
                        <c:v>1.02</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0.98</c:v>
                      </c:pt>
                      <c:pt idx="368">
                        <c:v>0.98</c:v>
                      </c:pt>
                      <c:pt idx="369">
                        <c:v>0.98</c:v>
                      </c:pt>
                      <c:pt idx="370">
                        <c:v>0.98</c:v>
                      </c:pt>
                      <c:pt idx="371">
                        <c:v>0.98</c:v>
                      </c:pt>
                      <c:pt idx="372">
                        <c:v>0.98</c:v>
                      </c:pt>
                      <c:pt idx="373">
                        <c:v>0.98</c:v>
                      </c:pt>
                      <c:pt idx="374">
                        <c:v>0.98</c:v>
                      </c:pt>
                      <c:pt idx="375">
                        <c:v>0.98</c:v>
                      </c:pt>
                      <c:pt idx="376">
                        <c:v>0.98</c:v>
                      </c:pt>
                      <c:pt idx="377">
                        <c:v>0.98</c:v>
                      </c:pt>
                      <c:pt idx="378">
                        <c:v>0.98</c:v>
                      </c:pt>
                      <c:pt idx="379">
                        <c:v>0.98</c:v>
                      </c:pt>
                      <c:pt idx="380">
                        <c:v>0.96</c:v>
                      </c:pt>
                      <c:pt idx="381">
                        <c:v>0.96</c:v>
                      </c:pt>
                      <c:pt idx="382">
                        <c:v>0.96</c:v>
                      </c:pt>
                      <c:pt idx="383">
                        <c:v>0.96</c:v>
                      </c:pt>
                      <c:pt idx="384">
                        <c:v>0.96</c:v>
                      </c:pt>
                      <c:pt idx="385">
                        <c:v>0.96</c:v>
                      </c:pt>
                      <c:pt idx="386">
                        <c:v>0.96</c:v>
                      </c:pt>
                      <c:pt idx="387">
                        <c:v>0.96</c:v>
                      </c:pt>
                      <c:pt idx="388">
                        <c:v>0.96</c:v>
                      </c:pt>
                      <c:pt idx="389">
                        <c:v>0.96</c:v>
                      </c:pt>
                      <c:pt idx="390">
                        <c:v>0.96</c:v>
                      </c:pt>
                      <c:pt idx="391">
                        <c:v>0.96</c:v>
                      </c:pt>
                      <c:pt idx="392">
                        <c:v>0.96</c:v>
                      </c:pt>
                      <c:pt idx="393">
                        <c:v>0.96</c:v>
                      </c:pt>
                      <c:pt idx="394">
                        <c:v>0.96</c:v>
                      </c:pt>
                      <c:pt idx="395">
                        <c:v>0.96</c:v>
                      </c:pt>
                      <c:pt idx="396">
                        <c:v>0.96</c:v>
                      </c:pt>
                      <c:pt idx="397">
                        <c:v>0.98</c:v>
                      </c:pt>
                      <c:pt idx="398">
                        <c:v>0.98</c:v>
                      </c:pt>
                      <c:pt idx="399">
                        <c:v>0.98</c:v>
                      </c:pt>
                      <c:pt idx="400">
                        <c:v>0.98</c:v>
                      </c:pt>
                      <c:pt idx="401">
                        <c:v>0.98</c:v>
                      </c:pt>
                      <c:pt idx="402">
                        <c:v>0.98</c:v>
                      </c:pt>
                      <c:pt idx="403">
                        <c:v>0.98</c:v>
                      </c:pt>
                      <c:pt idx="404">
                        <c:v>0.98</c:v>
                      </c:pt>
                      <c:pt idx="405">
                        <c:v>0.98</c:v>
                      </c:pt>
                      <c:pt idx="406">
                        <c:v>0.98</c:v>
                      </c:pt>
                      <c:pt idx="407">
                        <c:v>0.98</c:v>
                      </c:pt>
                      <c:pt idx="408">
                        <c:v>0.98</c:v>
                      </c:pt>
                      <c:pt idx="409">
                        <c:v>0.98</c:v>
                      </c:pt>
                      <c:pt idx="410">
                        <c:v>0.98</c:v>
                      </c:pt>
                      <c:pt idx="411">
                        <c:v>0.98</c:v>
                      </c:pt>
                      <c:pt idx="412">
                        <c:v>0.98</c:v>
                      </c:pt>
                      <c:pt idx="413">
                        <c:v>0.98</c:v>
                      </c:pt>
                      <c:pt idx="414">
                        <c:v>0.98</c:v>
                      </c:pt>
                      <c:pt idx="415">
                        <c:v>0.98</c:v>
                      </c:pt>
                      <c:pt idx="416">
                        <c:v>0.98</c:v>
                      </c:pt>
                      <c:pt idx="417">
                        <c:v>0.98</c:v>
                      </c:pt>
                      <c:pt idx="418">
                        <c:v>0.98</c:v>
                      </c:pt>
                      <c:pt idx="419">
                        <c:v>0.98</c:v>
                      </c:pt>
                      <c:pt idx="420">
                        <c:v>0.98</c:v>
                      </c:pt>
                      <c:pt idx="421">
                        <c:v>0.96</c:v>
                      </c:pt>
                      <c:pt idx="422">
                        <c:v>0.96</c:v>
                      </c:pt>
                      <c:pt idx="423">
                        <c:v>0.96</c:v>
                      </c:pt>
                      <c:pt idx="424">
                        <c:v>0.96</c:v>
                      </c:pt>
                      <c:pt idx="425">
                        <c:v>0.96</c:v>
                      </c:pt>
                      <c:pt idx="426">
                        <c:v>0.96</c:v>
                      </c:pt>
                      <c:pt idx="427">
                        <c:v>0.96</c:v>
                      </c:pt>
                      <c:pt idx="428">
                        <c:v>0.96</c:v>
                      </c:pt>
                      <c:pt idx="429">
                        <c:v>0.96</c:v>
                      </c:pt>
                      <c:pt idx="430">
                        <c:v>0.96</c:v>
                      </c:pt>
                      <c:pt idx="431">
                        <c:v>0.96</c:v>
                      </c:pt>
                      <c:pt idx="432">
                        <c:v>0.96</c:v>
                      </c:pt>
                      <c:pt idx="433">
                        <c:v>0.96</c:v>
                      </c:pt>
                      <c:pt idx="434">
                        <c:v>0.96</c:v>
                      </c:pt>
                      <c:pt idx="435">
                        <c:v>0.96</c:v>
                      </c:pt>
                      <c:pt idx="436">
                        <c:v>0.96</c:v>
                      </c:pt>
                      <c:pt idx="437">
                        <c:v>0.96</c:v>
                      </c:pt>
                      <c:pt idx="438">
                        <c:v>0.96</c:v>
                      </c:pt>
                      <c:pt idx="439">
                        <c:v>0.96</c:v>
                      </c:pt>
                      <c:pt idx="440">
                        <c:v>0.96</c:v>
                      </c:pt>
                      <c:pt idx="441">
                        <c:v>0.96</c:v>
                      </c:pt>
                      <c:pt idx="442">
                        <c:v>0.96</c:v>
                      </c:pt>
                      <c:pt idx="443">
                        <c:v>0.96</c:v>
                      </c:pt>
                      <c:pt idx="444">
                        <c:v>0.96</c:v>
                      </c:pt>
                      <c:pt idx="445">
                        <c:v>0.96</c:v>
                      </c:pt>
                      <c:pt idx="446">
                        <c:v>0.96</c:v>
                      </c:pt>
                      <c:pt idx="447">
                        <c:v>0.96</c:v>
                      </c:pt>
                      <c:pt idx="448">
                        <c:v>0.96</c:v>
                      </c:pt>
                      <c:pt idx="449">
                        <c:v>0.96</c:v>
                      </c:pt>
                      <c:pt idx="450">
                        <c:v>0.96</c:v>
                      </c:pt>
                      <c:pt idx="451">
                        <c:v>0.96</c:v>
                      </c:pt>
                      <c:pt idx="452">
                        <c:v>0.94</c:v>
                      </c:pt>
                      <c:pt idx="453">
                        <c:v>0.94</c:v>
                      </c:pt>
                      <c:pt idx="454">
                        <c:v>0.94</c:v>
                      </c:pt>
                      <c:pt idx="455">
                        <c:v>0.94</c:v>
                      </c:pt>
                      <c:pt idx="456">
                        <c:v>0.94</c:v>
                      </c:pt>
                      <c:pt idx="457">
                        <c:v>0.94</c:v>
                      </c:pt>
                      <c:pt idx="458">
                        <c:v>0.94</c:v>
                      </c:pt>
                      <c:pt idx="459">
                        <c:v>0.94</c:v>
                      </c:pt>
                      <c:pt idx="460">
                        <c:v>0.94</c:v>
                      </c:pt>
                      <c:pt idx="461">
                        <c:v>0.94</c:v>
                      </c:pt>
                      <c:pt idx="462">
                        <c:v>0.94</c:v>
                      </c:pt>
                      <c:pt idx="463">
                        <c:v>0.94</c:v>
                      </c:pt>
                      <c:pt idx="464">
                        <c:v>0.94</c:v>
                      </c:pt>
                      <c:pt idx="465">
                        <c:v>0.94</c:v>
                      </c:pt>
                      <c:pt idx="466">
                        <c:v>0.94</c:v>
                      </c:pt>
                      <c:pt idx="467">
                        <c:v>0.94</c:v>
                      </c:pt>
                      <c:pt idx="468">
                        <c:v>0.92</c:v>
                      </c:pt>
                      <c:pt idx="469">
                        <c:v>0.92</c:v>
                      </c:pt>
                      <c:pt idx="470">
                        <c:v>0.92</c:v>
                      </c:pt>
                      <c:pt idx="471">
                        <c:v>0.92</c:v>
                      </c:pt>
                      <c:pt idx="472">
                        <c:v>0.92</c:v>
                      </c:pt>
                      <c:pt idx="473">
                        <c:v>0.92</c:v>
                      </c:pt>
                      <c:pt idx="474">
                        <c:v>0.92</c:v>
                      </c:pt>
                      <c:pt idx="475">
                        <c:v>0.92</c:v>
                      </c:pt>
                      <c:pt idx="476">
                        <c:v>0.92</c:v>
                      </c:pt>
                      <c:pt idx="477">
                        <c:v>0.92</c:v>
                      </c:pt>
                      <c:pt idx="478">
                        <c:v>0.92</c:v>
                      </c:pt>
                      <c:pt idx="479">
                        <c:v>0.92</c:v>
                      </c:pt>
                      <c:pt idx="480">
                        <c:v>0.92</c:v>
                      </c:pt>
                      <c:pt idx="481">
                        <c:v>0.92</c:v>
                      </c:pt>
                      <c:pt idx="482">
                        <c:v>0.92</c:v>
                      </c:pt>
                      <c:pt idx="483">
                        <c:v>0.92</c:v>
                      </c:pt>
                      <c:pt idx="484">
                        <c:v>0.92</c:v>
                      </c:pt>
                      <c:pt idx="485">
                        <c:v>0.92</c:v>
                      </c:pt>
                      <c:pt idx="486">
                        <c:v>0.92</c:v>
                      </c:pt>
                      <c:pt idx="487">
                        <c:v>0.92</c:v>
                      </c:pt>
                      <c:pt idx="488">
                        <c:v>0.92</c:v>
                      </c:pt>
                      <c:pt idx="489">
                        <c:v>0.92</c:v>
                      </c:pt>
                      <c:pt idx="490">
                        <c:v>0.92</c:v>
                      </c:pt>
                      <c:pt idx="491">
                        <c:v>0.92</c:v>
                      </c:pt>
                      <c:pt idx="492">
                        <c:v>0.92</c:v>
                      </c:pt>
                      <c:pt idx="493">
                        <c:v>0.92</c:v>
                      </c:pt>
                      <c:pt idx="494">
                        <c:v>0.92</c:v>
                      </c:pt>
                      <c:pt idx="495">
                        <c:v>0.92</c:v>
                      </c:pt>
                      <c:pt idx="496">
                        <c:v>0.92</c:v>
                      </c:pt>
                      <c:pt idx="497">
                        <c:v>0.92</c:v>
                      </c:pt>
                      <c:pt idx="498">
                        <c:v>0.92</c:v>
                      </c:pt>
                      <c:pt idx="499">
                        <c:v>0.92</c:v>
                      </c:pt>
                      <c:pt idx="500">
                        <c:v>0.92</c:v>
                      </c:pt>
                      <c:pt idx="501">
                        <c:v>0.92</c:v>
                      </c:pt>
                      <c:pt idx="502">
                        <c:v>0.92</c:v>
                      </c:pt>
                      <c:pt idx="503">
                        <c:v>0.92</c:v>
                      </c:pt>
                      <c:pt idx="504">
                        <c:v>0.92</c:v>
                      </c:pt>
                      <c:pt idx="505">
                        <c:v>0.92</c:v>
                      </c:pt>
                      <c:pt idx="506">
                        <c:v>0.92</c:v>
                      </c:pt>
                      <c:pt idx="507">
                        <c:v>0.92</c:v>
                      </c:pt>
                      <c:pt idx="508">
                        <c:v>0.92</c:v>
                      </c:pt>
                      <c:pt idx="509">
                        <c:v>0.92</c:v>
                      </c:pt>
                      <c:pt idx="510">
                        <c:v>0.94</c:v>
                      </c:pt>
                      <c:pt idx="511">
                        <c:v>0.94</c:v>
                      </c:pt>
                      <c:pt idx="512">
                        <c:v>0.94</c:v>
                      </c:pt>
                      <c:pt idx="513">
                        <c:v>0.94</c:v>
                      </c:pt>
                      <c:pt idx="514">
                        <c:v>0.94</c:v>
                      </c:pt>
                      <c:pt idx="515">
                        <c:v>0.94</c:v>
                      </c:pt>
                      <c:pt idx="516">
                        <c:v>0.94</c:v>
                      </c:pt>
                      <c:pt idx="517">
                        <c:v>0.94</c:v>
                      </c:pt>
                      <c:pt idx="518">
                        <c:v>0.94</c:v>
                      </c:pt>
                      <c:pt idx="519">
                        <c:v>0.94</c:v>
                      </c:pt>
                      <c:pt idx="520">
                        <c:v>0.94</c:v>
                      </c:pt>
                      <c:pt idx="521">
                        <c:v>0.94</c:v>
                      </c:pt>
                      <c:pt idx="522">
                        <c:v>0.94</c:v>
                      </c:pt>
                      <c:pt idx="523">
                        <c:v>0.94</c:v>
                      </c:pt>
                      <c:pt idx="524">
                        <c:v>0.94</c:v>
                      </c:pt>
                      <c:pt idx="525">
                        <c:v>0.94</c:v>
                      </c:pt>
                      <c:pt idx="526">
                        <c:v>0.94</c:v>
                      </c:pt>
                      <c:pt idx="527">
                        <c:v>0.94</c:v>
                      </c:pt>
                      <c:pt idx="528">
                        <c:v>0.94</c:v>
                      </c:pt>
                      <c:pt idx="529">
                        <c:v>0.94</c:v>
                      </c:pt>
                      <c:pt idx="530">
                        <c:v>0.94</c:v>
                      </c:pt>
                      <c:pt idx="531">
                        <c:v>0.94</c:v>
                      </c:pt>
                      <c:pt idx="532">
                        <c:v>0.94</c:v>
                      </c:pt>
                      <c:pt idx="533">
                        <c:v>0.94</c:v>
                      </c:pt>
                      <c:pt idx="534">
                        <c:v>0.94</c:v>
                      </c:pt>
                      <c:pt idx="535">
                        <c:v>0.94</c:v>
                      </c:pt>
                      <c:pt idx="536">
                        <c:v>0.94</c:v>
                      </c:pt>
                      <c:pt idx="537">
                        <c:v>0.94</c:v>
                      </c:pt>
                      <c:pt idx="538">
                        <c:v>0.94</c:v>
                      </c:pt>
                      <c:pt idx="539">
                        <c:v>0.94</c:v>
                      </c:pt>
                      <c:pt idx="540">
                        <c:v>0.94</c:v>
                      </c:pt>
                      <c:pt idx="541">
                        <c:v>0.94</c:v>
                      </c:pt>
                      <c:pt idx="542">
                        <c:v>0.94</c:v>
                      </c:pt>
                      <c:pt idx="543">
                        <c:v>0.94</c:v>
                      </c:pt>
                      <c:pt idx="544">
                        <c:v>0.94</c:v>
                      </c:pt>
                      <c:pt idx="545">
                        <c:v>0.94</c:v>
                      </c:pt>
                      <c:pt idx="546">
                        <c:v>0.94</c:v>
                      </c:pt>
                      <c:pt idx="547">
                        <c:v>0.94</c:v>
                      </c:pt>
                      <c:pt idx="548">
                        <c:v>0.94</c:v>
                      </c:pt>
                      <c:pt idx="549">
                        <c:v>0.94</c:v>
                      </c:pt>
                      <c:pt idx="550">
                        <c:v>0.94</c:v>
                      </c:pt>
                      <c:pt idx="551">
                        <c:v>0.94</c:v>
                      </c:pt>
                      <c:pt idx="552">
                        <c:v>0.94</c:v>
                      </c:pt>
                      <c:pt idx="553">
                        <c:v>0.94</c:v>
                      </c:pt>
                      <c:pt idx="554">
                        <c:v>0.94</c:v>
                      </c:pt>
                      <c:pt idx="555">
                        <c:v>0.92</c:v>
                      </c:pt>
                      <c:pt idx="556">
                        <c:v>0.92</c:v>
                      </c:pt>
                      <c:pt idx="557">
                        <c:v>0.92</c:v>
                      </c:pt>
                      <c:pt idx="558">
                        <c:v>0.92</c:v>
                      </c:pt>
                      <c:pt idx="559">
                        <c:v>0.92</c:v>
                      </c:pt>
                      <c:pt idx="560">
                        <c:v>0.92</c:v>
                      </c:pt>
                      <c:pt idx="561">
                        <c:v>0.92</c:v>
                      </c:pt>
                      <c:pt idx="562">
                        <c:v>0.92</c:v>
                      </c:pt>
                      <c:pt idx="563">
                        <c:v>0.92</c:v>
                      </c:pt>
                      <c:pt idx="564">
                        <c:v>0.92</c:v>
                      </c:pt>
                      <c:pt idx="565">
                        <c:v>0.92</c:v>
                      </c:pt>
                      <c:pt idx="566">
                        <c:v>0.92</c:v>
                      </c:pt>
                      <c:pt idx="567">
                        <c:v>0.92</c:v>
                      </c:pt>
                      <c:pt idx="568">
                        <c:v>0.92</c:v>
                      </c:pt>
                      <c:pt idx="569">
                        <c:v>0.92</c:v>
                      </c:pt>
                      <c:pt idx="570">
                        <c:v>0.92</c:v>
                      </c:pt>
                      <c:pt idx="571">
                        <c:v>0.92</c:v>
                      </c:pt>
                      <c:pt idx="572">
                        <c:v>0.92</c:v>
                      </c:pt>
                      <c:pt idx="573">
                        <c:v>0.92</c:v>
                      </c:pt>
                      <c:pt idx="574">
                        <c:v>0.92</c:v>
                      </c:pt>
                      <c:pt idx="575">
                        <c:v>0.92</c:v>
                      </c:pt>
                      <c:pt idx="576">
                        <c:v>0.92</c:v>
                      </c:pt>
                      <c:pt idx="577">
                        <c:v>0.92</c:v>
                      </c:pt>
                      <c:pt idx="578">
                        <c:v>0.92</c:v>
                      </c:pt>
                      <c:pt idx="579">
                        <c:v>0.94</c:v>
                      </c:pt>
                      <c:pt idx="580">
                        <c:v>0.94</c:v>
                      </c:pt>
                      <c:pt idx="581">
                        <c:v>0.94</c:v>
                      </c:pt>
                      <c:pt idx="582">
                        <c:v>0.94</c:v>
                      </c:pt>
                      <c:pt idx="583">
                        <c:v>0.94</c:v>
                      </c:pt>
                      <c:pt idx="584">
                        <c:v>0.94</c:v>
                      </c:pt>
                      <c:pt idx="585">
                        <c:v>0.94</c:v>
                      </c:pt>
                      <c:pt idx="586">
                        <c:v>0.94</c:v>
                      </c:pt>
                      <c:pt idx="587">
                        <c:v>0.94</c:v>
                      </c:pt>
                      <c:pt idx="588">
                        <c:v>0.94</c:v>
                      </c:pt>
                      <c:pt idx="589">
                        <c:v>0.94</c:v>
                      </c:pt>
                      <c:pt idx="590">
                        <c:v>0.94</c:v>
                      </c:pt>
                      <c:pt idx="591">
                        <c:v>0.94</c:v>
                      </c:pt>
                      <c:pt idx="592">
                        <c:v>0.94</c:v>
                      </c:pt>
                      <c:pt idx="593">
                        <c:v>0.94</c:v>
                      </c:pt>
                      <c:pt idx="594">
                        <c:v>0.94</c:v>
                      </c:pt>
                      <c:pt idx="595">
                        <c:v>0.94</c:v>
                      </c:pt>
                      <c:pt idx="596">
                        <c:v>0.94</c:v>
                      </c:pt>
                      <c:pt idx="597">
                        <c:v>0.94</c:v>
                      </c:pt>
                      <c:pt idx="598">
                        <c:v>0.94</c:v>
                      </c:pt>
                      <c:pt idx="599">
                        <c:v>0.94</c:v>
                      </c:pt>
                      <c:pt idx="600">
                        <c:v>0.94</c:v>
                      </c:pt>
                      <c:pt idx="601">
                        <c:v>0.96</c:v>
                      </c:pt>
                      <c:pt idx="602">
                        <c:v>0.96</c:v>
                      </c:pt>
                      <c:pt idx="603">
                        <c:v>0.96</c:v>
                      </c:pt>
                      <c:pt idx="604">
                        <c:v>0.96</c:v>
                      </c:pt>
                      <c:pt idx="605">
                        <c:v>0.96</c:v>
                      </c:pt>
                      <c:pt idx="606">
                        <c:v>0.96</c:v>
                      </c:pt>
                      <c:pt idx="607">
                        <c:v>0.96</c:v>
                      </c:pt>
                      <c:pt idx="608">
                        <c:v>0.96</c:v>
                      </c:pt>
                      <c:pt idx="609">
                        <c:v>0.96</c:v>
                      </c:pt>
                      <c:pt idx="610">
                        <c:v>0.96</c:v>
                      </c:pt>
                      <c:pt idx="611">
                        <c:v>0.96</c:v>
                      </c:pt>
                      <c:pt idx="612">
                        <c:v>0.96</c:v>
                      </c:pt>
                      <c:pt idx="613">
                        <c:v>0.96</c:v>
                      </c:pt>
                      <c:pt idx="614">
                        <c:v>0.96</c:v>
                      </c:pt>
                      <c:pt idx="615">
                        <c:v>0.96</c:v>
                      </c:pt>
                      <c:pt idx="616">
                        <c:v>0.96</c:v>
                      </c:pt>
                      <c:pt idx="617">
                        <c:v>0.96</c:v>
                      </c:pt>
                      <c:pt idx="618">
                        <c:v>0.96</c:v>
                      </c:pt>
                      <c:pt idx="619">
                        <c:v>0.96</c:v>
                      </c:pt>
                      <c:pt idx="620">
                        <c:v>0.96</c:v>
                      </c:pt>
                      <c:pt idx="621">
                        <c:v>0.98</c:v>
                      </c:pt>
                      <c:pt idx="622">
                        <c:v>0.98</c:v>
                      </c:pt>
                      <c:pt idx="623">
                        <c:v>0.98</c:v>
                      </c:pt>
                      <c:pt idx="624">
                        <c:v>0.98</c:v>
                      </c:pt>
                      <c:pt idx="625">
                        <c:v>0.98</c:v>
                      </c:pt>
                      <c:pt idx="626">
                        <c:v>0.98</c:v>
                      </c:pt>
                      <c:pt idx="627">
                        <c:v>0.98</c:v>
                      </c:pt>
                      <c:pt idx="628">
                        <c:v>0.98</c:v>
                      </c:pt>
                      <c:pt idx="629">
                        <c:v>0.98</c:v>
                      </c:pt>
                      <c:pt idx="630">
                        <c:v>0.98</c:v>
                      </c:pt>
                      <c:pt idx="631">
                        <c:v>0.98</c:v>
                      </c:pt>
                      <c:pt idx="632">
                        <c:v>0.98</c:v>
                      </c:pt>
                      <c:pt idx="633">
                        <c:v>0.98</c:v>
                      </c:pt>
                      <c:pt idx="634">
                        <c:v>0.98</c:v>
                      </c:pt>
                      <c:pt idx="635">
                        <c:v>0.98</c:v>
                      </c:pt>
                      <c:pt idx="636">
                        <c:v>0.98</c:v>
                      </c:pt>
                      <c:pt idx="637">
                        <c:v>0.98</c:v>
                      </c:pt>
                      <c:pt idx="638">
                        <c:v>0.98</c:v>
                      </c:pt>
                      <c:pt idx="639">
                        <c:v>0.98</c:v>
                      </c:pt>
                      <c:pt idx="640">
                        <c:v>0.98</c:v>
                      </c:pt>
                      <c:pt idx="641">
                        <c:v>0.98</c:v>
                      </c:pt>
                      <c:pt idx="642">
                        <c:v>0.98</c:v>
                      </c:pt>
                      <c:pt idx="643">
                        <c:v>0.98</c:v>
                      </c:pt>
                      <c:pt idx="644">
                        <c:v>0.98</c:v>
                      </c:pt>
                      <c:pt idx="645">
                        <c:v>0.98</c:v>
                      </c:pt>
                      <c:pt idx="646">
                        <c:v>0.98</c:v>
                      </c:pt>
                      <c:pt idx="647">
                        <c:v>0.98</c:v>
                      </c:pt>
                      <c:pt idx="648">
                        <c:v>0.98</c:v>
                      </c:pt>
                      <c:pt idx="649">
                        <c:v>0.98</c:v>
                      </c:pt>
                      <c:pt idx="650">
                        <c:v>0.98</c:v>
                      </c:pt>
                      <c:pt idx="651">
                        <c:v>0.98</c:v>
                      </c:pt>
                      <c:pt idx="652">
                        <c:v>0.98</c:v>
                      </c:pt>
                      <c:pt idx="653">
                        <c:v>0.98</c:v>
                      </c:pt>
                      <c:pt idx="654">
                        <c:v>0.98</c:v>
                      </c:pt>
                      <c:pt idx="655">
                        <c:v>0.98</c:v>
                      </c:pt>
                      <c:pt idx="656">
                        <c:v>0.98</c:v>
                      </c:pt>
                      <c:pt idx="657">
                        <c:v>0.98</c:v>
                      </c:pt>
                      <c:pt idx="658">
                        <c:v>0.98</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02</c:v>
                      </c:pt>
                      <c:pt idx="701">
                        <c:v>1.02</c:v>
                      </c:pt>
                      <c:pt idx="702">
                        <c:v>1.02</c:v>
                      </c:pt>
                      <c:pt idx="703">
                        <c:v>1.02</c:v>
                      </c:pt>
                      <c:pt idx="704">
                        <c:v>1.02</c:v>
                      </c:pt>
                      <c:pt idx="705">
                        <c:v>1.02</c:v>
                      </c:pt>
                      <c:pt idx="706">
                        <c:v>1.02</c:v>
                      </c:pt>
                      <c:pt idx="707">
                        <c:v>1.02</c:v>
                      </c:pt>
                      <c:pt idx="708">
                        <c:v>1.02</c:v>
                      </c:pt>
                      <c:pt idx="709">
                        <c:v>1.02</c:v>
                      </c:pt>
                      <c:pt idx="710">
                        <c:v>1.02</c:v>
                      </c:pt>
                      <c:pt idx="711">
                        <c:v>1.02</c:v>
                      </c:pt>
                      <c:pt idx="712">
                        <c:v>1.02</c:v>
                      </c:pt>
                      <c:pt idx="713">
                        <c:v>1.02</c:v>
                      </c:pt>
                      <c:pt idx="714">
                        <c:v>1.02</c:v>
                      </c:pt>
                      <c:pt idx="715">
                        <c:v>1.02</c:v>
                      </c:pt>
                      <c:pt idx="716">
                        <c:v>1.04</c:v>
                      </c:pt>
                      <c:pt idx="717">
                        <c:v>1.04</c:v>
                      </c:pt>
                      <c:pt idx="718">
                        <c:v>1.04</c:v>
                      </c:pt>
                      <c:pt idx="719">
                        <c:v>1.04</c:v>
                      </c:pt>
                      <c:pt idx="720">
                        <c:v>1.04</c:v>
                      </c:pt>
                      <c:pt idx="721">
                        <c:v>1.04</c:v>
                      </c:pt>
                      <c:pt idx="722">
                        <c:v>1.04</c:v>
                      </c:pt>
                      <c:pt idx="723">
                        <c:v>1.04</c:v>
                      </c:pt>
                      <c:pt idx="724">
                        <c:v>1.04</c:v>
                      </c:pt>
                      <c:pt idx="725">
                        <c:v>1.04</c:v>
                      </c:pt>
                      <c:pt idx="726">
                        <c:v>1.04</c:v>
                      </c:pt>
                      <c:pt idx="727">
                        <c:v>1.04</c:v>
                      </c:pt>
                      <c:pt idx="728">
                        <c:v>1.04</c:v>
                      </c:pt>
                      <c:pt idx="729">
                        <c:v>1.04</c:v>
                      </c:pt>
                      <c:pt idx="730">
                        <c:v>1.04</c:v>
                      </c:pt>
                      <c:pt idx="731">
                        <c:v>1.04</c:v>
                      </c:pt>
                      <c:pt idx="732">
                        <c:v>1.04</c:v>
                      </c:pt>
                      <c:pt idx="733">
                        <c:v>1.06</c:v>
                      </c:pt>
                      <c:pt idx="734">
                        <c:v>1.06</c:v>
                      </c:pt>
                      <c:pt idx="735">
                        <c:v>1.06</c:v>
                      </c:pt>
                      <c:pt idx="736">
                        <c:v>1.06</c:v>
                      </c:pt>
                      <c:pt idx="737">
                        <c:v>1.06</c:v>
                      </c:pt>
                      <c:pt idx="738">
                        <c:v>1.06</c:v>
                      </c:pt>
                      <c:pt idx="739">
                        <c:v>1.06</c:v>
                      </c:pt>
                      <c:pt idx="740">
                        <c:v>1.06</c:v>
                      </c:pt>
                      <c:pt idx="741">
                        <c:v>1.06</c:v>
                      </c:pt>
                      <c:pt idx="742">
                        <c:v>1.06</c:v>
                      </c:pt>
                      <c:pt idx="743">
                        <c:v>1.06</c:v>
                      </c:pt>
                      <c:pt idx="744">
                        <c:v>1.06</c:v>
                      </c:pt>
                      <c:pt idx="745">
                        <c:v>1.06</c:v>
                      </c:pt>
                      <c:pt idx="746">
                        <c:v>1.06</c:v>
                      </c:pt>
                      <c:pt idx="747">
                        <c:v>1.06</c:v>
                      </c:pt>
                      <c:pt idx="748">
                        <c:v>1.06</c:v>
                      </c:pt>
                      <c:pt idx="749">
                        <c:v>1.06</c:v>
                      </c:pt>
                      <c:pt idx="750">
                        <c:v>1.06</c:v>
                      </c:pt>
                      <c:pt idx="751">
                        <c:v>1.06</c:v>
                      </c:pt>
                      <c:pt idx="752">
                        <c:v>1.06</c:v>
                      </c:pt>
                      <c:pt idx="753">
                        <c:v>1.06</c:v>
                      </c:pt>
                      <c:pt idx="754">
                        <c:v>1.06</c:v>
                      </c:pt>
                      <c:pt idx="755">
                        <c:v>1.06</c:v>
                      </c:pt>
                      <c:pt idx="756">
                        <c:v>1.06</c:v>
                      </c:pt>
                      <c:pt idx="757">
                        <c:v>1.06</c:v>
                      </c:pt>
                      <c:pt idx="758">
                        <c:v>1.06</c:v>
                      </c:pt>
                      <c:pt idx="759">
                        <c:v>1.06</c:v>
                      </c:pt>
                      <c:pt idx="760">
                        <c:v>1.06</c:v>
                      </c:pt>
                      <c:pt idx="761">
                        <c:v>1.06</c:v>
                      </c:pt>
                      <c:pt idx="762">
                        <c:v>1.06</c:v>
                      </c:pt>
                      <c:pt idx="763">
                        <c:v>1.06</c:v>
                      </c:pt>
                      <c:pt idx="764">
                        <c:v>1.06</c:v>
                      </c:pt>
                      <c:pt idx="765">
                        <c:v>1.06</c:v>
                      </c:pt>
                      <c:pt idx="766">
                        <c:v>1.06</c:v>
                      </c:pt>
                      <c:pt idx="767">
                        <c:v>1.06</c:v>
                      </c:pt>
                      <c:pt idx="768">
                        <c:v>1.08</c:v>
                      </c:pt>
                      <c:pt idx="769">
                        <c:v>1.08</c:v>
                      </c:pt>
                      <c:pt idx="770">
                        <c:v>1.08</c:v>
                      </c:pt>
                      <c:pt idx="771">
                        <c:v>1.08</c:v>
                      </c:pt>
                      <c:pt idx="772">
                        <c:v>1.08</c:v>
                      </c:pt>
                      <c:pt idx="773">
                        <c:v>1.08</c:v>
                      </c:pt>
                      <c:pt idx="774">
                        <c:v>1.08</c:v>
                      </c:pt>
                      <c:pt idx="775">
                        <c:v>1.08</c:v>
                      </c:pt>
                      <c:pt idx="776">
                        <c:v>1.08</c:v>
                      </c:pt>
                      <c:pt idx="777">
                        <c:v>1.08</c:v>
                      </c:pt>
                      <c:pt idx="778">
                        <c:v>1.08</c:v>
                      </c:pt>
                      <c:pt idx="779">
                        <c:v>1.08</c:v>
                      </c:pt>
                      <c:pt idx="780">
                        <c:v>1.08</c:v>
                      </c:pt>
                      <c:pt idx="781">
                        <c:v>1.08</c:v>
                      </c:pt>
                      <c:pt idx="782">
                        <c:v>1.08</c:v>
                      </c:pt>
                      <c:pt idx="783">
                        <c:v>1.08</c:v>
                      </c:pt>
                      <c:pt idx="784">
                        <c:v>1.08</c:v>
                      </c:pt>
                      <c:pt idx="785">
                        <c:v>1.08</c:v>
                      </c:pt>
                      <c:pt idx="786">
                        <c:v>1.08</c:v>
                      </c:pt>
                      <c:pt idx="787">
                        <c:v>1.08</c:v>
                      </c:pt>
                      <c:pt idx="788">
                        <c:v>1.08</c:v>
                      </c:pt>
                      <c:pt idx="789">
                        <c:v>1.08</c:v>
                      </c:pt>
                      <c:pt idx="790">
                        <c:v>1.08</c:v>
                      </c:pt>
                      <c:pt idx="791">
                        <c:v>1.08</c:v>
                      </c:pt>
                      <c:pt idx="792">
                        <c:v>1.08</c:v>
                      </c:pt>
                      <c:pt idx="793">
                        <c:v>1.08</c:v>
                      </c:pt>
                      <c:pt idx="794">
                        <c:v>1.08</c:v>
                      </c:pt>
                      <c:pt idx="795">
                        <c:v>1.08</c:v>
                      </c:pt>
                      <c:pt idx="796">
                        <c:v>1.08</c:v>
                      </c:pt>
                      <c:pt idx="797">
                        <c:v>1.08</c:v>
                      </c:pt>
                      <c:pt idx="798">
                        <c:v>1.1000000000000001</c:v>
                      </c:pt>
                      <c:pt idx="799">
                        <c:v>1.1000000000000001</c:v>
                      </c:pt>
                      <c:pt idx="800">
                        <c:v>1.1000000000000001</c:v>
                      </c:pt>
                      <c:pt idx="801">
                        <c:v>1.1000000000000001</c:v>
                      </c:pt>
                      <c:pt idx="802">
                        <c:v>1.1000000000000001</c:v>
                      </c:pt>
                      <c:pt idx="803">
                        <c:v>1.1000000000000001</c:v>
                      </c:pt>
                      <c:pt idx="804">
                        <c:v>1.1000000000000001</c:v>
                      </c:pt>
                      <c:pt idx="805">
                        <c:v>1.1000000000000001</c:v>
                      </c:pt>
                      <c:pt idx="806">
                        <c:v>1.1000000000000001</c:v>
                      </c:pt>
                      <c:pt idx="807">
                        <c:v>1.1000000000000001</c:v>
                      </c:pt>
                      <c:pt idx="808">
                        <c:v>1.1000000000000001</c:v>
                      </c:pt>
                      <c:pt idx="809">
                        <c:v>1.1000000000000001</c:v>
                      </c:pt>
                      <c:pt idx="810">
                        <c:v>1.1000000000000001</c:v>
                      </c:pt>
                      <c:pt idx="811">
                        <c:v>1.1000000000000001</c:v>
                      </c:pt>
                      <c:pt idx="812">
                        <c:v>1.1200000000000001</c:v>
                      </c:pt>
                      <c:pt idx="813">
                        <c:v>1.1200000000000001</c:v>
                      </c:pt>
                      <c:pt idx="814">
                        <c:v>1.1200000000000001</c:v>
                      </c:pt>
                      <c:pt idx="815">
                        <c:v>1.1200000000000001</c:v>
                      </c:pt>
                      <c:pt idx="816">
                        <c:v>1.1200000000000001</c:v>
                      </c:pt>
                      <c:pt idx="817">
                        <c:v>1.1200000000000001</c:v>
                      </c:pt>
                      <c:pt idx="818">
                        <c:v>1.1200000000000001</c:v>
                      </c:pt>
                      <c:pt idx="819">
                        <c:v>1.1200000000000001</c:v>
                      </c:pt>
                      <c:pt idx="820">
                        <c:v>1.1200000000000001</c:v>
                      </c:pt>
                      <c:pt idx="821">
                        <c:v>1.1200000000000001</c:v>
                      </c:pt>
                      <c:pt idx="822">
                        <c:v>1.1200000000000001</c:v>
                      </c:pt>
                      <c:pt idx="823">
                        <c:v>1.1200000000000001</c:v>
                      </c:pt>
                      <c:pt idx="824">
                        <c:v>1.1200000000000001</c:v>
                      </c:pt>
                      <c:pt idx="825">
                        <c:v>1.1200000000000001</c:v>
                      </c:pt>
                      <c:pt idx="826">
                        <c:v>1.1200000000000001</c:v>
                      </c:pt>
                      <c:pt idx="827">
                        <c:v>1.1200000000000001</c:v>
                      </c:pt>
                      <c:pt idx="828">
                        <c:v>1.1200000000000001</c:v>
                      </c:pt>
                      <c:pt idx="829">
                        <c:v>1.1200000000000001</c:v>
                      </c:pt>
                      <c:pt idx="830">
                        <c:v>1.1200000000000001</c:v>
                      </c:pt>
                      <c:pt idx="831">
                        <c:v>1.1200000000000001</c:v>
                      </c:pt>
                      <c:pt idx="832">
                        <c:v>1.1200000000000001</c:v>
                      </c:pt>
                      <c:pt idx="833">
                        <c:v>1.1200000000000001</c:v>
                      </c:pt>
                      <c:pt idx="834">
                        <c:v>1.1200000000000001</c:v>
                      </c:pt>
                      <c:pt idx="835">
                        <c:v>1.1399999999999999</c:v>
                      </c:pt>
                      <c:pt idx="836">
                        <c:v>1.1399999999999999</c:v>
                      </c:pt>
                      <c:pt idx="837">
                        <c:v>1.1399999999999999</c:v>
                      </c:pt>
                      <c:pt idx="838">
                        <c:v>1.1399999999999999</c:v>
                      </c:pt>
                      <c:pt idx="839">
                        <c:v>1.1399999999999999</c:v>
                      </c:pt>
                      <c:pt idx="840">
                        <c:v>1.1399999999999999</c:v>
                      </c:pt>
                      <c:pt idx="841">
                        <c:v>1.1399999999999999</c:v>
                      </c:pt>
                      <c:pt idx="842">
                        <c:v>1.1399999999999999</c:v>
                      </c:pt>
                      <c:pt idx="843">
                        <c:v>1.1399999999999999</c:v>
                      </c:pt>
                      <c:pt idx="844">
                        <c:v>1.1399999999999999</c:v>
                      </c:pt>
                      <c:pt idx="845">
                        <c:v>1.1399999999999999</c:v>
                      </c:pt>
                      <c:pt idx="846">
                        <c:v>1.1399999999999999</c:v>
                      </c:pt>
                      <c:pt idx="847">
                        <c:v>1.1399999999999999</c:v>
                      </c:pt>
                      <c:pt idx="848">
                        <c:v>1.1399999999999999</c:v>
                      </c:pt>
                      <c:pt idx="849">
                        <c:v>1.1399999999999999</c:v>
                      </c:pt>
                      <c:pt idx="850">
                        <c:v>1.1399999999999999</c:v>
                      </c:pt>
                      <c:pt idx="851">
                        <c:v>1.1399999999999999</c:v>
                      </c:pt>
                      <c:pt idx="852">
                        <c:v>1.1399999999999999</c:v>
                      </c:pt>
                      <c:pt idx="853">
                        <c:v>1.1399999999999999</c:v>
                      </c:pt>
                      <c:pt idx="854">
                        <c:v>1.1399999999999999</c:v>
                      </c:pt>
                      <c:pt idx="855">
                        <c:v>1.1399999999999999</c:v>
                      </c:pt>
                      <c:pt idx="856">
                        <c:v>1.1399999999999999</c:v>
                      </c:pt>
                      <c:pt idx="857">
                        <c:v>1.1399999999999999</c:v>
                      </c:pt>
                      <c:pt idx="858">
                        <c:v>1.1399999999999999</c:v>
                      </c:pt>
                      <c:pt idx="859">
                        <c:v>1.1399999999999999</c:v>
                      </c:pt>
                      <c:pt idx="860">
                        <c:v>1.1399999999999999</c:v>
                      </c:pt>
                      <c:pt idx="861">
                        <c:v>1.1399999999999999</c:v>
                      </c:pt>
                      <c:pt idx="862">
                        <c:v>1.1399999999999999</c:v>
                      </c:pt>
                      <c:pt idx="863">
                        <c:v>1.1399999999999999</c:v>
                      </c:pt>
                      <c:pt idx="864">
                        <c:v>1.1399999999999999</c:v>
                      </c:pt>
                      <c:pt idx="865">
                        <c:v>1.1399999999999999</c:v>
                      </c:pt>
                      <c:pt idx="866">
                        <c:v>1.1399999999999999</c:v>
                      </c:pt>
                      <c:pt idx="867">
                        <c:v>1.1399999999999999</c:v>
                      </c:pt>
                      <c:pt idx="868">
                        <c:v>1.1399999999999999</c:v>
                      </c:pt>
                      <c:pt idx="869">
                        <c:v>1.1399999999999999</c:v>
                      </c:pt>
                      <c:pt idx="870">
                        <c:v>1.1399999999999999</c:v>
                      </c:pt>
                      <c:pt idx="871">
                        <c:v>1.1599999999999999</c:v>
                      </c:pt>
                      <c:pt idx="872">
                        <c:v>1.1599999999999999</c:v>
                      </c:pt>
                      <c:pt idx="873">
                        <c:v>1.1599999999999999</c:v>
                      </c:pt>
                      <c:pt idx="874">
                        <c:v>1.1599999999999999</c:v>
                      </c:pt>
                      <c:pt idx="875">
                        <c:v>1.1599999999999999</c:v>
                      </c:pt>
                      <c:pt idx="876">
                        <c:v>1.1599999999999999</c:v>
                      </c:pt>
                      <c:pt idx="877">
                        <c:v>1.1599999999999999</c:v>
                      </c:pt>
                      <c:pt idx="878">
                        <c:v>1.1599999999999999</c:v>
                      </c:pt>
                      <c:pt idx="879">
                        <c:v>1.1599999999999999</c:v>
                      </c:pt>
                      <c:pt idx="880">
                        <c:v>1.1599999999999999</c:v>
                      </c:pt>
                      <c:pt idx="881">
                        <c:v>1.1599999999999999</c:v>
                      </c:pt>
                      <c:pt idx="882">
                        <c:v>1.1599999999999999</c:v>
                      </c:pt>
                      <c:pt idx="883">
                        <c:v>1.1599999999999999</c:v>
                      </c:pt>
                      <c:pt idx="884">
                        <c:v>1.1599999999999999</c:v>
                      </c:pt>
                      <c:pt idx="885">
                        <c:v>1.1599999999999999</c:v>
                      </c:pt>
                      <c:pt idx="886">
                        <c:v>1.1599999999999999</c:v>
                      </c:pt>
                      <c:pt idx="887">
                        <c:v>1.1599999999999999</c:v>
                      </c:pt>
                      <c:pt idx="888">
                        <c:v>1.1599999999999999</c:v>
                      </c:pt>
                      <c:pt idx="889">
                        <c:v>1.1599999999999999</c:v>
                      </c:pt>
                      <c:pt idx="890">
                        <c:v>1.1599999999999999</c:v>
                      </c:pt>
                      <c:pt idx="891">
                        <c:v>1.1599999999999999</c:v>
                      </c:pt>
                      <c:pt idx="892">
                        <c:v>1.1599999999999999</c:v>
                      </c:pt>
                      <c:pt idx="893">
                        <c:v>1.1599999999999999</c:v>
                      </c:pt>
                      <c:pt idx="894">
                        <c:v>1.1599999999999999</c:v>
                      </c:pt>
                      <c:pt idx="895">
                        <c:v>1.1599999999999999</c:v>
                      </c:pt>
                      <c:pt idx="896">
                        <c:v>1.1599999999999999</c:v>
                      </c:pt>
                      <c:pt idx="897">
                        <c:v>1.1599999999999999</c:v>
                      </c:pt>
                      <c:pt idx="898">
                        <c:v>1.1599999999999999</c:v>
                      </c:pt>
                      <c:pt idx="899">
                        <c:v>1.1599999999999999</c:v>
                      </c:pt>
                      <c:pt idx="900">
                        <c:v>1.1599999999999999</c:v>
                      </c:pt>
                      <c:pt idx="901">
                        <c:v>1.1599999999999999</c:v>
                      </c:pt>
                      <c:pt idx="902">
                        <c:v>1.1599999999999999</c:v>
                      </c:pt>
                      <c:pt idx="903">
                        <c:v>1.1599999999999999</c:v>
                      </c:pt>
                      <c:pt idx="904">
                        <c:v>1.1599999999999999</c:v>
                      </c:pt>
                      <c:pt idx="905">
                        <c:v>1.1599999999999999</c:v>
                      </c:pt>
                      <c:pt idx="906">
                        <c:v>1.1599999999999999</c:v>
                      </c:pt>
                      <c:pt idx="907">
                        <c:v>1.1599999999999999</c:v>
                      </c:pt>
                      <c:pt idx="908">
                        <c:v>1.1599999999999999</c:v>
                      </c:pt>
                      <c:pt idx="909">
                        <c:v>1.1599999999999999</c:v>
                      </c:pt>
                      <c:pt idx="910">
                        <c:v>1.1599999999999999</c:v>
                      </c:pt>
                      <c:pt idx="911">
                        <c:v>1.1599999999999999</c:v>
                      </c:pt>
                      <c:pt idx="912">
                        <c:v>1.1599999999999999</c:v>
                      </c:pt>
                      <c:pt idx="913">
                        <c:v>1.1599999999999999</c:v>
                      </c:pt>
                      <c:pt idx="914">
                        <c:v>1.1599999999999999</c:v>
                      </c:pt>
                      <c:pt idx="915">
                        <c:v>1.1599999999999999</c:v>
                      </c:pt>
                      <c:pt idx="916">
                        <c:v>1.1599999999999999</c:v>
                      </c:pt>
                      <c:pt idx="917">
                        <c:v>1.1599999999999999</c:v>
                      </c:pt>
                      <c:pt idx="918">
                        <c:v>1.1599999999999999</c:v>
                      </c:pt>
                      <c:pt idx="919">
                        <c:v>1.1599999999999999</c:v>
                      </c:pt>
                      <c:pt idx="920">
                        <c:v>1.1599999999999999</c:v>
                      </c:pt>
                      <c:pt idx="921">
                        <c:v>1.18</c:v>
                      </c:pt>
                      <c:pt idx="922">
                        <c:v>1.18</c:v>
                      </c:pt>
                      <c:pt idx="923">
                        <c:v>1.18</c:v>
                      </c:pt>
                      <c:pt idx="924">
                        <c:v>1.18</c:v>
                      </c:pt>
                      <c:pt idx="925">
                        <c:v>1.18</c:v>
                      </c:pt>
                      <c:pt idx="926">
                        <c:v>1.18</c:v>
                      </c:pt>
                      <c:pt idx="927">
                        <c:v>1.18</c:v>
                      </c:pt>
                      <c:pt idx="928">
                        <c:v>1.18</c:v>
                      </c:pt>
                      <c:pt idx="929">
                        <c:v>1.18</c:v>
                      </c:pt>
                      <c:pt idx="930">
                        <c:v>1.18</c:v>
                      </c:pt>
                      <c:pt idx="931">
                        <c:v>1.18</c:v>
                      </c:pt>
                      <c:pt idx="932">
                        <c:v>1.18</c:v>
                      </c:pt>
                      <c:pt idx="933">
                        <c:v>1.18</c:v>
                      </c:pt>
                      <c:pt idx="934">
                        <c:v>1.18</c:v>
                      </c:pt>
                      <c:pt idx="935">
                        <c:v>1.2</c:v>
                      </c:pt>
                      <c:pt idx="936">
                        <c:v>1.2</c:v>
                      </c:pt>
                      <c:pt idx="937">
                        <c:v>1.2</c:v>
                      </c:pt>
                      <c:pt idx="938">
                        <c:v>1.2</c:v>
                      </c:pt>
                      <c:pt idx="939">
                        <c:v>1.2</c:v>
                      </c:pt>
                      <c:pt idx="940">
                        <c:v>1.2</c:v>
                      </c:pt>
                      <c:pt idx="941">
                        <c:v>1.2</c:v>
                      </c:pt>
                      <c:pt idx="942">
                        <c:v>1.2</c:v>
                      </c:pt>
                      <c:pt idx="943">
                        <c:v>1.2</c:v>
                      </c:pt>
                      <c:pt idx="944">
                        <c:v>1.2</c:v>
                      </c:pt>
                      <c:pt idx="945">
                        <c:v>1.2</c:v>
                      </c:pt>
                      <c:pt idx="946">
                        <c:v>1.2</c:v>
                      </c:pt>
                      <c:pt idx="947">
                        <c:v>1.2</c:v>
                      </c:pt>
                      <c:pt idx="948">
                        <c:v>1.22</c:v>
                      </c:pt>
                      <c:pt idx="949">
                        <c:v>1.22</c:v>
                      </c:pt>
                      <c:pt idx="950">
                        <c:v>1.22</c:v>
                      </c:pt>
                      <c:pt idx="951">
                        <c:v>1.22</c:v>
                      </c:pt>
                      <c:pt idx="952">
                        <c:v>1.22</c:v>
                      </c:pt>
                      <c:pt idx="953">
                        <c:v>1.22</c:v>
                      </c:pt>
                      <c:pt idx="954">
                        <c:v>1.22</c:v>
                      </c:pt>
                      <c:pt idx="955">
                        <c:v>1.22</c:v>
                      </c:pt>
                      <c:pt idx="956">
                        <c:v>1.22</c:v>
                      </c:pt>
                      <c:pt idx="957">
                        <c:v>1.24</c:v>
                      </c:pt>
                      <c:pt idx="958">
                        <c:v>1.24</c:v>
                      </c:pt>
                      <c:pt idx="959">
                        <c:v>1.24</c:v>
                      </c:pt>
                      <c:pt idx="960">
                        <c:v>1.24</c:v>
                      </c:pt>
                      <c:pt idx="961">
                        <c:v>1.24</c:v>
                      </c:pt>
                      <c:pt idx="962">
                        <c:v>1.24</c:v>
                      </c:pt>
                      <c:pt idx="963">
                        <c:v>1.24</c:v>
                      </c:pt>
                      <c:pt idx="964">
                        <c:v>1.24</c:v>
                      </c:pt>
                      <c:pt idx="965">
                        <c:v>1.24</c:v>
                      </c:pt>
                      <c:pt idx="966">
                        <c:v>1.26</c:v>
                      </c:pt>
                      <c:pt idx="967">
                        <c:v>1.26</c:v>
                      </c:pt>
                      <c:pt idx="968">
                        <c:v>1.26</c:v>
                      </c:pt>
                      <c:pt idx="969">
                        <c:v>1.26</c:v>
                      </c:pt>
                      <c:pt idx="970">
                        <c:v>1.26</c:v>
                      </c:pt>
                      <c:pt idx="971">
                        <c:v>1.26</c:v>
                      </c:pt>
                      <c:pt idx="972">
                        <c:v>1.26</c:v>
                      </c:pt>
                      <c:pt idx="973">
                        <c:v>1.26</c:v>
                      </c:pt>
                      <c:pt idx="974">
                        <c:v>1.26</c:v>
                      </c:pt>
                      <c:pt idx="975">
                        <c:v>1.26</c:v>
                      </c:pt>
                      <c:pt idx="976">
                        <c:v>1.26</c:v>
                      </c:pt>
                      <c:pt idx="977">
                        <c:v>1.26</c:v>
                      </c:pt>
                      <c:pt idx="978">
                        <c:v>1.26</c:v>
                      </c:pt>
                      <c:pt idx="979">
                        <c:v>1.26</c:v>
                      </c:pt>
                      <c:pt idx="980">
                        <c:v>1.26</c:v>
                      </c:pt>
                      <c:pt idx="981">
                        <c:v>1.26</c:v>
                      </c:pt>
                      <c:pt idx="982">
                        <c:v>1.26</c:v>
                      </c:pt>
                      <c:pt idx="983">
                        <c:v>1.24</c:v>
                      </c:pt>
                      <c:pt idx="984">
                        <c:v>1.24</c:v>
                      </c:pt>
                      <c:pt idx="985">
                        <c:v>1.24</c:v>
                      </c:pt>
                      <c:pt idx="986">
                        <c:v>1.24</c:v>
                      </c:pt>
                      <c:pt idx="987">
                        <c:v>1.24</c:v>
                      </c:pt>
                      <c:pt idx="988">
                        <c:v>1.24</c:v>
                      </c:pt>
                      <c:pt idx="989">
                        <c:v>1.24</c:v>
                      </c:pt>
                      <c:pt idx="990">
                        <c:v>1.24</c:v>
                      </c:pt>
                      <c:pt idx="991">
                        <c:v>1.24</c:v>
                      </c:pt>
                      <c:pt idx="992">
                        <c:v>1.24</c:v>
                      </c:pt>
                      <c:pt idx="993">
                        <c:v>1.24</c:v>
                      </c:pt>
                      <c:pt idx="994">
                        <c:v>1.24</c:v>
                      </c:pt>
                      <c:pt idx="995">
                        <c:v>1.24</c:v>
                      </c:pt>
                      <c:pt idx="996">
                        <c:v>1.24</c:v>
                      </c:pt>
                      <c:pt idx="997">
                        <c:v>1.24</c:v>
                      </c:pt>
                      <c:pt idx="998">
                        <c:v>1.24</c:v>
                      </c:pt>
                      <c:pt idx="999">
                        <c:v>1.24</c:v>
                      </c:pt>
                      <c:pt idx="1000">
                        <c:v>1.24</c:v>
                      </c:pt>
                      <c:pt idx="1001">
                        <c:v>1.24</c:v>
                      </c:pt>
                      <c:pt idx="1002">
                        <c:v>1.24</c:v>
                      </c:pt>
                      <c:pt idx="1003">
                        <c:v>1.24</c:v>
                      </c:pt>
                      <c:pt idx="1004">
                        <c:v>1.24</c:v>
                      </c:pt>
                      <c:pt idx="1005">
                        <c:v>1.24</c:v>
                      </c:pt>
                      <c:pt idx="1006">
                        <c:v>1.24</c:v>
                      </c:pt>
                      <c:pt idx="1007">
                        <c:v>1.24</c:v>
                      </c:pt>
                      <c:pt idx="1008">
                        <c:v>1.22</c:v>
                      </c:pt>
                      <c:pt idx="1009">
                        <c:v>1.22</c:v>
                      </c:pt>
                      <c:pt idx="1010">
                        <c:v>1.22</c:v>
                      </c:pt>
                      <c:pt idx="1011">
                        <c:v>1.22</c:v>
                      </c:pt>
                      <c:pt idx="1012">
                        <c:v>1.22</c:v>
                      </c:pt>
                      <c:pt idx="1013">
                        <c:v>1.22</c:v>
                      </c:pt>
                      <c:pt idx="1014">
                        <c:v>1.22</c:v>
                      </c:pt>
                      <c:pt idx="1015">
                        <c:v>1.22</c:v>
                      </c:pt>
                      <c:pt idx="1016">
                        <c:v>1.22</c:v>
                      </c:pt>
                      <c:pt idx="1017">
                        <c:v>1.22</c:v>
                      </c:pt>
                      <c:pt idx="1018">
                        <c:v>1.22</c:v>
                      </c:pt>
                      <c:pt idx="1019">
                        <c:v>1.22</c:v>
                      </c:pt>
                      <c:pt idx="1020">
                        <c:v>1.22</c:v>
                      </c:pt>
                      <c:pt idx="1021">
                        <c:v>1.22</c:v>
                      </c:pt>
                      <c:pt idx="1022">
                        <c:v>1.22</c:v>
                      </c:pt>
                      <c:pt idx="1023">
                        <c:v>1.22</c:v>
                      </c:pt>
                      <c:pt idx="1024">
                        <c:v>1.22</c:v>
                      </c:pt>
                      <c:pt idx="1025">
                        <c:v>1.22</c:v>
                      </c:pt>
                      <c:pt idx="1026">
                        <c:v>1.22</c:v>
                      </c:pt>
                      <c:pt idx="1027">
                        <c:v>1.22</c:v>
                      </c:pt>
                      <c:pt idx="1028">
                        <c:v>1.22</c:v>
                      </c:pt>
                      <c:pt idx="1029">
                        <c:v>1.22</c:v>
                      </c:pt>
                      <c:pt idx="1030">
                        <c:v>1.22</c:v>
                      </c:pt>
                      <c:pt idx="1031">
                        <c:v>1.22</c:v>
                      </c:pt>
                      <c:pt idx="1032">
                        <c:v>1.22</c:v>
                      </c:pt>
                      <c:pt idx="1033">
                        <c:v>1.22</c:v>
                      </c:pt>
                      <c:pt idx="1034">
                        <c:v>1.24</c:v>
                      </c:pt>
                      <c:pt idx="1035">
                        <c:v>1.24</c:v>
                      </c:pt>
                      <c:pt idx="1036">
                        <c:v>1.24</c:v>
                      </c:pt>
                      <c:pt idx="1037">
                        <c:v>1.24</c:v>
                      </c:pt>
                      <c:pt idx="1038">
                        <c:v>1.24</c:v>
                      </c:pt>
                      <c:pt idx="1039">
                        <c:v>1.24</c:v>
                      </c:pt>
                      <c:pt idx="1040">
                        <c:v>1.24</c:v>
                      </c:pt>
                      <c:pt idx="1041">
                        <c:v>1.24</c:v>
                      </c:pt>
                      <c:pt idx="1042">
                        <c:v>1.24</c:v>
                      </c:pt>
                      <c:pt idx="1043">
                        <c:v>1.24</c:v>
                      </c:pt>
                      <c:pt idx="1044">
                        <c:v>1.24</c:v>
                      </c:pt>
                      <c:pt idx="1045">
                        <c:v>1.24</c:v>
                      </c:pt>
                      <c:pt idx="1046">
                        <c:v>1.24</c:v>
                      </c:pt>
                      <c:pt idx="1047">
                        <c:v>1.24</c:v>
                      </c:pt>
                      <c:pt idx="1048">
                        <c:v>1.24</c:v>
                      </c:pt>
                      <c:pt idx="1049">
                        <c:v>1.24</c:v>
                      </c:pt>
                      <c:pt idx="1050">
                        <c:v>1.24</c:v>
                      </c:pt>
                      <c:pt idx="1051">
                        <c:v>1.24</c:v>
                      </c:pt>
                      <c:pt idx="1052">
                        <c:v>1.24</c:v>
                      </c:pt>
                      <c:pt idx="1053">
                        <c:v>1.24</c:v>
                      </c:pt>
                      <c:pt idx="1054">
                        <c:v>1.24</c:v>
                      </c:pt>
                      <c:pt idx="1055">
                        <c:v>1.26</c:v>
                      </c:pt>
                      <c:pt idx="1056">
                        <c:v>1.26</c:v>
                      </c:pt>
                      <c:pt idx="1057">
                        <c:v>1.26</c:v>
                      </c:pt>
                      <c:pt idx="1058">
                        <c:v>1.26</c:v>
                      </c:pt>
                      <c:pt idx="1059">
                        <c:v>1.26</c:v>
                      </c:pt>
                      <c:pt idx="1060">
                        <c:v>1.26</c:v>
                      </c:pt>
                      <c:pt idx="1061">
                        <c:v>1.26</c:v>
                      </c:pt>
                      <c:pt idx="1062">
                        <c:v>1.26</c:v>
                      </c:pt>
                      <c:pt idx="1063">
                        <c:v>1.26</c:v>
                      </c:pt>
                      <c:pt idx="1064">
                        <c:v>1.26</c:v>
                      </c:pt>
                      <c:pt idx="1065">
                        <c:v>1.26</c:v>
                      </c:pt>
                      <c:pt idx="1066">
                        <c:v>1.26</c:v>
                      </c:pt>
                      <c:pt idx="1067">
                        <c:v>1.26</c:v>
                      </c:pt>
                      <c:pt idx="1068">
                        <c:v>1.26</c:v>
                      </c:pt>
                      <c:pt idx="1069">
                        <c:v>1.28</c:v>
                      </c:pt>
                      <c:pt idx="1070">
                        <c:v>1.28</c:v>
                      </c:pt>
                      <c:pt idx="1071">
                        <c:v>1.28</c:v>
                      </c:pt>
                      <c:pt idx="1072">
                        <c:v>1.28</c:v>
                      </c:pt>
                      <c:pt idx="1073">
                        <c:v>1.28</c:v>
                      </c:pt>
                      <c:pt idx="1074">
                        <c:v>1.28</c:v>
                      </c:pt>
                      <c:pt idx="1075">
                        <c:v>1.28</c:v>
                      </c:pt>
                      <c:pt idx="1076">
                        <c:v>1.28</c:v>
                      </c:pt>
                      <c:pt idx="1077">
                        <c:v>1.28</c:v>
                      </c:pt>
                      <c:pt idx="1078">
                        <c:v>1.28</c:v>
                      </c:pt>
                      <c:pt idx="1079">
                        <c:v>1.28</c:v>
                      </c:pt>
                      <c:pt idx="1080">
                        <c:v>1.28</c:v>
                      </c:pt>
                      <c:pt idx="1081">
                        <c:v>1.28</c:v>
                      </c:pt>
                      <c:pt idx="1082">
                        <c:v>1.28</c:v>
                      </c:pt>
                      <c:pt idx="1083">
                        <c:v>1.28</c:v>
                      </c:pt>
                      <c:pt idx="1084">
                        <c:v>1.28</c:v>
                      </c:pt>
                      <c:pt idx="1085">
                        <c:v>1.28</c:v>
                      </c:pt>
                      <c:pt idx="1086">
                        <c:v>1.28</c:v>
                      </c:pt>
                      <c:pt idx="1087">
                        <c:v>1.28</c:v>
                      </c:pt>
                      <c:pt idx="1088">
                        <c:v>1.28</c:v>
                      </c:pt>
                      <c:pt idx="1089">
                        <c:v>1.28</c:v>
                      </c:pt>
                      <c:pt idx="1090">
                        <c:v>1.28</c:v>
                      </c:pt>
                      <c:pt idx="1091">
                        <c:v>1.28</c:v>
                      </c:pt>
                      <c:pt idx="1092">
                        <c:v>1.28</c:v>
                      </c:pt>
                      <c:pt idx="1093">
                        <c:v>1.28</c:v>
                      </c:pt>
                      <c:pt idx="1094">
                        <c:v>1.28</c:v>
                      </c:pt>
                      <c:pt idx="1095">
                        <c:v>1.28</c:v>
                      </c:pt>
                      <c:pt idx="1096">
                        <c:v>1.28</c:v>
                      </c:pt>
                      <c:pt idx="1097">
                        <c:v>1.28</c:v>
                      </c:pt>
                      <c:pt idx="1098">
                        <c:v>1.28</c:v>
                      </c:pt>
                      <c:pt idx="1099">
                        <c:v>1.28</c:v>
                      </c:pt>
                      <c:pt idx="1100">
                        <c:v>1.28</c:v>
                      </c:pt>
                      <c:pt idx="1101">
                        <c:v>1.28</c:v>
                      </c:pt>
                      <c:pt idx="1102">
                        <c:v>1.28</c:v>
                      </c:pt>
                      <c:pt idx="1103">
                        <c:v>1.28</c:v>
                      </c:pt>
                      <c:pt idx="1104">
                        <c:v>1.28</c:v>
                      </c:pt>
                      <c:pt idx="1105">
                        <c:v>1.28</c:v>
                      </c:pt>
                      <c:pt idx="1106">
                        <c:v>1.28</c:v>
                      </c:pt>
                      <c:pt idx="1107">
                        <c:v>1.28</c:v>
                      </c:pt>
                      <c:pt idx="1108">
                        <c:v>1.28</c:v>
                      </c:pt>
                      <c:pt idx="1109">
                        <c:v>1.28</c:v>
                      </c:pt>
                      <c:pt idx="1110">
                        <c:v>1.28</c:v>
                      </c:pt>
                      <c:pt idx="1111">
                        <c:v>1.28</c:v>
                      </c:pt>
                      <c:pt idx="1112">
                        <c:v>1.28</c:v>
                      </c:pt>
                      <c:pt idx="1113">
                        <c:v>1.28</c:v>
                      </c:pt>
                      <c:pt idx="1114">
                        <c:v>1.28</c:v>
                      </c:pt>
                      <c:pt idx="1115">
                        <c:v>1.28</c:v>
                      </c:pt>
                      <c:pt idx="1116">
                        <c:v>1.28</c:v>
                      </c:pt>
                      <c:pt idx="1117">
                        <c:v>1.28</c:v>
                      </c:pt>
                      <c:pt idx="1118">
                        <c:v>1.28</c:v>
                      </c:pt>
                      <c:pt idx="1119">
                        <c:v>1.28</c:v>
                      </c:pt>
                      <c:pt idx="1120">
                        <c:v>1.28</c:v>
                      </c:pt>
                      <c:pt idx="1121">
                        <c:v>1.28</c:v>
                      </c:pt>
                      <c:pt idx="1122">
                        <c:v>1.28</c:v>
                      </c:pt>
                      <c:pt idx="1123">
                        <c:v>1.28</c:v>
                      </c:pt>
                      <c:pt idx="1124">
                        <c:v>1.28</c:v>
                      </c:pt>
                      <c:pt idx="1125">
                        <c:v>1.28</c:v>
                      </c:pt>
                      <c:pt idx="1126">
                        <c:v>1.28</c:v>
                      </c:pt>
                      <c:pt idx="1127">
                        <c:v>1.28</c:v>
                      </c:pt>
                      <c:pt idx="1128">
                        <c:v>1.28</c:v>
                      </c:pt>
                      <c:pt idx="1129">
                        <c:v>1.28</c:v>
                      </c:pt>
                      <c:pt idx="1130">
                        <c:v>1.28</c:v>
                      </c:pt>
                      <c:pt idx="1131">
                        <c:v>1.28</c:v>
                      </c:pt>
                      <c:pt idx="1132">
                        <c:v>1.28</c:v>
                      </c:pt>
                      <c:pt idx="1133">
                        <c:v>1.28</c:v>
                      </c:pt>
                      <c:pt idx="1134">
                        <c:v>1.28</c:v>
                      </c:pt>
                      <c:pt idx="1135">
                        <c:v>1.28</c:v>
                      </c:pt>
                      <c:pt idx="1136">
                        <c:v>1.28</c:v>
                      </c:pt>
                      <c:pt idx="1137">
                        <c:v>1.28</c:v>
                      </c:pt>
                      <c:pt idx="1138">
                        <c:v>1.28</c:v>
                      </c:pt>
                      <c:pt idx="1139">
                        <c:v>1.28</c:v>
                      </c:pt>
                      <c:pt idx="1140">
                        <c:v>1.28</c:v>
                      </c:pt>
                      <c:pt idx="1141">
                        <c:v>1.3</c:v>
                      </c:pt>
                      <c:pt idx="1142">
                        <c:v>1.3</c:v>
                      </c:pt>
                      <c:pt idx="1143">
                        <c:v>1.3</c:v>
                      </c:pt>
                      <c:pt idx="1144">
                        <c:v>1.3</c:v>
                      </c:pt>
                      <c:pt idx="1145">
                        <c:v>1.3</c:v>
                      </c:pt>
                      <c:pt idx="1146">
                        <c:v>1.3</c:v>
                      </c:pt>
                      <c:pt idx="1147">
                        <c:v>1.3</c:v>
                      </c:pt>
                      <c:pt idx="1148">
                        <c:v>1.3</c:v>
                      </c:pt>
                      <c:pt idx="1149">
                        <c:v>1.3</c:v>
                      </c:pt>
                      <c:pt idx="1150">
                        <c:v>1.3</c:v>
                      </c:pt>
                      <c:pt idx="1151">
                        <c:v>1.3</c:v>
                      </c:pt>
                      <c:pt idx="1152">
                        <c:v>1.3</c:v>
                      </c:pt>
                      <c:pt idx="1153">
                        <c:v>1.3</c:v>
                      </c:pt>
                      <c:pt idx="1154">
                        <c:v>1.3</c:v>
                      </c:pt>
                      <c:pt idx="1155">
                        <c:v>1.32</c:v>
                      </c:pt>
                      <c:pt idx="1156">
                        <c:v>1.32</c:v>
                      </c:pt>
                      <c:pt idx="1157">
                        <c:v>1.32</c:v>
                      </c:pt>
                      <c:pt idx="1158">
                        <c:v>1.32</c:v>
                      </c:pt>
                      <c:pt idx="1159">
                        <c:v>1.32</c:v>
                      </c:pt>
                      <c:pt idx="1160">
                        <c:v>1.32</c:v>
                      </c:pt>
                      <c:pt idx="1161">
                        <c:v>1.32</c:v>
                      </c:pt>
                      <c:pt idx="1162">
                        <c:v>1.32</c:v>
                      </c:pt>
                      <c:pt idx="1163">
                        <c:v>1.32</c:v>
                      </c:pt>
                      <c:pt idx="1164">
                        <c:v>1.32</c:v>
                      </c:pt>
                      <c:pt idx="1165">
                        <c:v>1.32</c:v>
                      </c:pt>
                      <c:pt idx="1166">
                        <c:v>1.32</c:v>
                      </c:pt>
                      <c:pt idx="1167">
                        <c:v>1.32</c:v>
                      </c:pt>
                      <c:pt idx="1168">
                        <c:v>1.32</c:v>
                      </c:pt>
                      <c:pt idx="1169">
                        <c:v>1.32</c:v>
                      </c:pt>
                      <c:pt idx="1170">
                        <c:v>1.32</c:v>
                      </c:pt>
                      <c:pt idx="1171">
                        <c:v>1.32</c:v>
                      </c:pt>
                      <c:pt idx="1172">
                        <c:v>1.32</c:v>
                      </c:pt>
                      <c:pt idx="1173">
                        <c:v>1.32</c:v>
                      </c:pt>
                      <c:pt idx="1174">
                        <c:v>1.32</c:v>
                      </c:pt>
                      <c:pt idx="1175">
                        <c:v>1.32</c:v>
                      </c:pt>
                      <c:pt idx="1176">
                        <c:v>1.32</c:v>
                      </c:pt>
                      <c:pt idx="1177">
                        <c:v>1.32</c:v>
                      </c:pt>
                      <c:pt idx="1178">
                        <c:v>1.32</c:v>
                      </c:pt>
                      <c:pt idx="1179">
                        <c:v>1.34</c:v>
                      </c:pt>
                      <c:pt idx="1180">
                        <c:v>1.34</c:v>
                      </c:pt>
                      <c:pt idx="1181">
                        <c:v>1.34</c:v>
                      </c:pt>
                      <c:pt idx="1182">
                        <c:v>1.34</c:v>
                      </c:pt>
                      <c:pt idx="1183">
                        <c:v>1.34</c:v>
                      </c:pt>
                      <c:pt idx="1184">
                        <c:v>1.34</c:v>
                      </c:pt>
                      <c:pt idx="1185">
                        <c:v>1.34</c:v>
                      </c:pt>
                      <c:pt idx="1186">
                        <c:v>1.34</c:v>
                      </c:pt>
                      <c:pt idx="1187">
                        <c:v>1.34</c:v>
                      </c:pt>
                      <c:pt idx="1188">
                        <c:v>1.34</c:v>
                      </c:pt>
                      <c:pt idx="1189">
                        <c:v>1.34</c:v>
                      </c:pt>
                      <c:pt idx="1190">
                        <c:v>1.34</c:v>
                      </c:pt>
                      <c:pt idx="1191">
                        <c:v>1.34</c:v>
                      </c:pt>
                      <c:pt idx="1192">
                        <c:v>1.34</c:v>
                      </c:pt>
                      <c:pt idx="1193">
                        <c:v>1.34</c:v>
                      </c:pt>
                      <c:pt idx="1194">
                        <c:v>1.34</c:v>
                      </c:pt>
                      <c:pt idx="1195">
                        <c:v>1.34</c:v>
                      </c:pt>
                      <c:pt idx="1196">
                        <c:v>1.34</c:v>
                      </c:pt>
                      <c:pt idx="1197">
                        <c:v>1.34</c:v>
                      </c:pt>
                      <c:pt idx="1198">
                        <c:v>1.34</c:v>
                      </c:pt>
                      <c:pt idx="1199">
                        <c:v>1.34</c:v>
                      </c:pt>
                      <c:pt idx="1200">
                        <c:v>1.34</c:v>
                      </c:pt>
                      <c:pt idx="1201">
                        <c:v>1.34</c:v>
                      </c:pt>
                      <c:pt idx="1202">
                        <c:v>1.34</c:v>
                      </c:pt>
                      <c:pt idx="1203">
                        <c:v>1.34</c:v>
                      </c:pt>
                      <c:pt idx="1204">
                        <c:v>1.34</c:v>
                      </c:pt>
                      <c:pt idx="1205">
                        <c:v>1.34</c:v>
                      </c:pt>
                      <c:pt idx="1206">
                        <c:v>1.34</c:v>
                      </c:pt>
                      <c:pt idx="1207">
                        <c:v>1.34</c:v>
                      </c:pt>
                      <c:pt idx="1208">
                        <c:v>1.34</c:v>
                      </c:pt>
                      <c:pt idx="1209">
                        <c:v>1.34</c:v>
                      </c:pt>
                      <c:pt idx="1210">
                        <c:v>1.34</c:v>
                      </c:pt>
                      <c:pt idx="1211">
                        <c:v>1.34</c:v>
                      </c:pt>
                      <c:pt idx="1212">
                        <c:v>1.34</c:v>
                      </c:pt>
                      <c:pt idx="1213">
                        <c:v>1.34</c:v>
                      </c:pt>
                      <c:pt idx="1214">
                        <c:v>1.34</c:v>
                      </c:pt>
                      <c:pt idx="1215">
                        <c:v>1.34</c:v>
                      </c:pt>
                      <c:pt idx="1216">
                        <c:v>1.34</c:v>
                      </c:pt>
                      <c:pt idx="1217">
                        <c:v>1.34</c:v>
                      </c:pt>
                      <c:pt idx="1218">
                        <c:v>1.34</c:v>
                      </c:pt>
                      <c:pt idx="1219">
                        <c:v>1.34</c:v>
                      </c:pt>
                      <c:pt idx="1220">
                        <c:v>1.34</c:v>
                      </c:pt>
                      <c:pt idx="1221">
                        <c:v>1.34</c:v>
                      </c:pt>
                      <c:pt idx="1222">
                        <c:v>1.34</c:v>
                      </c:pt>
                      <c:pt idx="1223">
                        <c:v>1.34</c:v>
                      </c:pt>
                      <c:pt idx="1224">
                        <c:v>1.34</c:v>
                      </c:pt>
                      <c:pt idx="1225">
                        <c:v>1.34</c:v>
                      </c:pt>
                      <c:pt idx="1226">
                        <c:v>1.34</c:v>
                      </c:pt>
                      <c:pt idx="1227">
                        <c:v>1.34</c:v>
                      </c:pt>
                      <c:pt idx="1228">
                        <c:v>1.34</c:v>
                      </c:pt>
                      <c:pt idx="1229">
                        <c:v>1.34</c:v>
                      </c:pt>
                      <c:pt idx="1230">
                        <c:v>1.34</c:v>
                      </c:pt>
                      <c:pt idx="1231">
                        <c:v>1.34</c:v>
                      </c:pt>
                      <c:pt idx="1232">
                        <c:v>1.34</c:v>
                      </c:pt>
                      <c:pt idx="1233">
                        <c:v>1.34</c:v>
                      </c:pt>
                      <c:pt idx="1234">
                        <c:v>1.34</c:v>
                      </c:pt>
                      <c:pt idx="1235">
                        <c:v>1.34</c:v>
                      </c:pt>
                      <c:pt idx="1236">
                        <c:v>1.34</c:v>
                      </c:pt>
                      <c:pt idx="1237">
                        <c:v>1.34</c:v>
                      </c:pt>
                      <c:pt idx="1238">
                        <c:v>1.34</c:v>
                      </c:pt>
                      <c:pt idx="1239">
                        <c:v>1.34</c:v>
                      </c:pt>
                      <c:pt idx="1240">
                        <c:v>1.34</c:v>
                      </c:pt>
                      <c:pt idx="1241">
                        <c:v>1.34</c:v>
                      </c:pt>
                      <c:pt idx="1242">
                        <c:v>1.34</c:v>
                      </c:pt>
                      <c:pt idx="1243">
                        <c:v>1.34</c:v>
                      </c:pt>
                      <c:pt idx="1244">
                        <c:v>1.34</c:v>
                      </c:pt>
                      <c:pt idx="1245">
                        <c:v>1.34</c:v>
                      </c:pt>
                      <c:pt idx="1246">
                        <c:v>1.34</c:v>
                      </c:pt>
                      <c:pt idx="1247">
                        <c:v>1.34</c:v>
                      </c:pt>
                      <c:pt idx="1248">
                        <c:v>1.34</c:v>
                      </c:pt>
                      <c:pt idx="1249">
                        <c:v>1.34</c:v>
                      </c:pt>
                      <c:pt idx="1250">
                        <c:v>1.34</c:v>
                      </c:pt>
                      <c:pt idx="1251">
                        <c:v>1.34</c:v>
                      </c:pt>
                      <c:pt idx="1252">
                        <c:v>1.34</c:v>
                      </c:pt>
                      <c:pt idx="1253">
                        <c:v>1.34</c:v>
                      </c:pt>
                      <c:pt idx="1254">
                        <c:v>1.34</c:v>
                      </c:pt>
                      <c:pt idx="1255">
                        <c:v>1.34</c:v>
                      </c:pt>
                      <c:pt idx="1256">
                        <c:v>1.34</c:v>
                      </c:pt>
                      <c:pt idx="1257">
                        <c:v>1.34</c:v>
                      </c:pt>
                      <c:pt idx="1258">
                        <c:v>1.34</c:v>
                      </c:pt>
                      <c:pt idx="1259">
                        <c:v>1.36</c:v>
                      </c:pt>
                      <c:pt idx="1260">
                        <c:v>1.36</c:v>
                      </c:pt>
                      <c:pt idx="1261">
                        <c:v>1.36</c:v>
                      </c:pt>
                      <c:pt idx="1262">
                        <c:v>1.36</c:v>
                      </c:pt>
                      <c:pt idx="1263">
                        <c:v>1.36</c:v>
                      </c:pt>
                      <c:pt idx="1264">
                        <c:v>1.36</c:v>
                      </c:pt>
                      <c:pt idx="1265">
                        <c:v>1.36</c:v>
                      </c:pt>
                      <c:pt idx="1266">
                        <c:v>1.36</c:v>
                      </c:pt>
                      <c:pt idx="1267">
                        <c:v>1.36</c:v>
                      </c:pt>
                      <c:pt idx="1268">
                        <c:v>1.36</c:v>
                      </c:pt>
                      <c:pt idx="1269">
                        <c:v>1.36</c:v>
                      </c:pt>
                      <c:pt idx="1270">
                        <c:v>1.36</c:v>
                      </c:pt>
                      <c:pt idx="1271">
                        <c:v>1.36</c:v>
                      </c:pt>
                      <c:pt idx="1272">
                        <c:v>1.36</c:v>
                      </c:pt>
                      <c:pt idx="1273">
                        <c:v>1.38</c:v>
                      </c:pt>
                      <c:pt idx="1274">
                        <c:v>1.38</c:v>
                      </c:pt>
                      <c:pt idx="1275">
                        <c:v>1.38</c:v>
                      </c:pt>
                      <c:pt idx="1276">
                        <c:v>1.38</c:v>
                      </c:pt>
                      <c:pt idx="1277">
                        <c:v>1.38</c:v>
                      </c:pt>
                      <c:pt idx="1278">
                        <c:v>1.38</c:v>
                      </c:pt>
                      <c:pt idx="1279">
                        <c:v>1.38</c:v>
                      </c:pt>
                      <c:pt idx="1280">
                        <c:v>1.38</c:v>
                      </c:pt>
                      <c:pt idx="1281">
                        <c:v>1.38</c:v>
                      </c:pt>
                      <c:pt idx="1282">
                        <c:v>1.38</c:v>
                      </c:pt>
                      <c:pt idx="1283">
                        <c:v>1.38</c:v>
                      </c:pt>
                      <c:pt idx="1284">
                        <c:v>1.38</c:v>
                      </c:pt>
                      <c:pt idx="1285">
                        <c:v>1.38</c:v>
                      </c:pt>
                      <c:pt idx="1286">
                        <c:v>1.38</c:v>
                      </c:pt>
                      <c:pt idx="1287">
                        <c:v>1.38</c:v>
                      </c:pt>
                      <c:pt idx="1288">
                        <c:v>1.38</c:v>
                      </c:pt>
                      <c:pt idx="1289">
                        <c:v>1.38</c:v>
                      </c:pt>
                      <c:pt idx="1290">
                        <c:v>1.38</c:v>
                      </c:pt>
                      <c:pt idx="1291">
                        <c:v>1.38</c:v>
                      </c:pt>
                      <c:pt idx="1292">
                        <c:v>1.38</c:v>
                      </c:pt>
                      <c:pt idx="1293">
                        <c:v>1.38</c:v>
                      </c:pt>
                      <c:pt idx="1294">
                        <c:v>1.38</c:v>
                      </c:pt>
                      <c:pt idx="1295">
                        <c:v>1.38</c:v>
                      </c:pt>
                      <c:pt idx="1296">
                        <c:v>1.38</c:v>
                      </c:pt>
                      <c:pt idx="1297">
                        <c:v>1.38</c:v>
                      </c:pt>
                      <c:pt idx="1298">
                        <c:v>1.38</c:v>
                      </c:pt>
                      <c:pt idx="1299">
                        <c:v>1.38</c:v>
                      </c:pt>
                      <c:pt idx="1300">
                        <c:v>1.38</c:v>
                      </c:pt>
                      <c:pt idx="1301">
                        <c:v>1.38</c:v>
                      </c:pt>
                      <c:pt idx="1302">
                        <c:v>1.38</c:v>
                      </c:pt>
                      <c:pt idx="1303">
                        <c:v>1.38</c:v>
                      </c:pt>
                      <c:pt idx="1304">
                        <c:v>1.38</c:v>
                      </c:pt>
                      <c:pt idx="1305">
                        <c:v>1.38</c:v>
                      </c:pt>
                      <c:pt idx="1306">
                        <c:v>1.38</c:v>
                      </c:pt>
                      <c:pt idx="1307">
                        <c:v>1.38</c:v>
                      </c:pt>
                      <c:pt idx="1308">
                        <c:v>1.38</c:v>
                      </c:pt>
                      <c:pt idx="1309">
                        <c:v>1.38</c:v>
                      </c:pt>
                      <c:pt idx="1310">
                        <c:v>1.38</c:v>
                      </c:pt>
                      <c:pt idx="1311">
                        <c:v>1.38</c:v>
                      </c:pt>
                      <c:pt idx="1312">
                        <c:v>1.38</c:v>
                      </c:pt>
                      <c:pt idx="1313">
                        <c:v>1.38</c:v>
                      </c:pt>
                      <c:pt idx="1314">
                        <c:v>1.38</c:v>
                      </c:pt>
                      <c:pt idx="1315">
                        <c:v>1.38</c:v>
                      </c:pt>
                      <c:pt idx="1316">
                        <c:v>1.38</c:v>
                      </c:pt>
                      <c:pt idx="1317">
                        <c:v>1.38</c:v>
                      </c:pt>
                      <c:pt idx="1318">
                        <c:v>1.38</c:v>
                      </c:pt>
                      <c:pt idx="1319">
                        <c:v>1.38</c:v>
                      </c:pt>
                      <c:pt idx="1320">
                        <c:v>1.38</c:v>
                      </c:pt>
                      <c:pt idx="1321">
                        <c:v>1.38</c:v>
                      </c:pt>
                      <c:pt idx="1322">
                        <c:v>1.36</c:v>
                      </c:pt>
                      <c:pt idx="1323">
                        <c:v>1.36</c:v>
                      </c:pt>
                      <c:pt idx="1324">
                        <c:v>1.36</c:v>
                      </c:pt>
                      <c:pt idx="1325">
                        <c:v>1.36</c:v>
                      </c:pt>
                      <c:pt idx="1326">
                        <c:v>1.36</c:v>
                      </c:pt>
                      <c:pt idx="1327">
                        <c:v>1.36</c:v>
                      </c:pt>
                      <c:pt idx="1328">
                        <c:v>1.36</c:v>
                      </c:pt>
                      <c:pt idx="1329">
                        <c:v>1.36</c:v>
                      </c:pt>
                      <c:pt idx="1330">
                        <c:v>1.36</c:v>
                      </c:pt>
                      <c:pt idx="1331">
                        <c:v>1.36</c:v>
                      </c:pt>
                      <c:pt idx="1332">
                        <c:v>1.36</c:v>
                      </c:pt>
                      <c:pt idx="1333">
                        <c:v>1.36</c:v>
                      </c:pt>
                      <c:pt idx="1334">
                        <c:v>1.36</c:v>
                      </c:pt>
                      <c:pt idx="1335">
                        <c:v>1.36</c:v>
                      </c:pt>
                      <c:pt idx="1336">
                        <c:v>1.36</c:v>
                      </c:pt>
                      <c:pt idx="1337">
                        <c:v>1.36</c:v>
                      </c:pt>
                      <c:pt idx="1338">
                        <c:v>1.36</c:v>
                      </c:pt>
                      <c:pt idx="1339">
                        <c:v>1.36</c:v>
                      </c:pt>
                      <c:pt idx="1340">
                        <c:v>1.36</c:v>
                      </c:pt>
                      <c:pt idx="1341">
                        <c:v>1.36</c:v>
                      </c:pt>
                      <c:pt idx="1342">
                        <c:v>1.36</c:v>
                      </c:pt>
                      <c:pt idx="1343">
                        <c:v>1.36</c:v>
                      </c:pt>
                      <c:pt idx="1344">
                        <c:v>1.36</c:v>
                      </c:pt>
                      <c:pt idx="1345">
                        <c:v>1.36</c:v>
                      </c:pt>
                      <c:pt idx="1346">
                        <c:v>1.36</c:v>
                      </c:pt>
                      <c:pt idx="1347">
                        <c:v>1.36</c:v>
                      </c:pt>
                      <c:pt idx="1348">
                        <c:v>1.36</c:v>
                      </c:pt>
                      <c:pt idx="1349">
                        <c:v>1.36</c:v>
                      </c:pt>
                      <c:pt idx="1350">
                        <c:v>1.36</c:v>
                      </c:pt>
                      <c:pt idx="1351">
                        <c:v>1.36</c:v>
                      </c:pt>
                      <c:pt idx="1352">
                        <c:v>1.36</c:v>
                      </c:pt>
                      <c:pt idx="1353">
                        <c:v>1.36</c:v>
                      </c:pt>
                      <c:pt idx="1354">
                        <c:v>1.36</c:v>
                      </c:pt>
                      <c:pt idx="1355">
                        <c:v>1.36</c:v>
                      </c:pt>
                      <c:pt idx="1356">
                        <c:v>1.36</c:v>
                      </c:pt>
                      <c:pt idx="1357">
                        <c:v>1.36</c:v>
                      </c:pt>
                      <c:pt idx="1358">
                        <c:v>1.36</c:v>
                      </c:pt>
                      <c:pt idx="1359">
                        <c:v>1.36</c:v>
                      </c:pt>
                      <c:pt idx="1360">
                        <c:v>1.36</c:v>
                      </c:pt>
                      <c:pt idx="1361">
                        <c:v>1.36</c:v>
                      </c:pt>
                      <c:pt idx="1362">
                        <c:v>1.36</c:v>
                      </c:pt>
                      <c:pt idx="1363">
                        <c:v>1.36</c:v>
                      </c:pt>
                      <c:pt idx="1364">
                        <c:v>1.36</c:v>
                      </c:pt>
                      <c:pt idx="1365">
                        <c:v>1.36</c:v>
                      </c:pt>
                      <c:pt idx="1366">
                        <c:v>1.38</c:v>
                      </c:pt>
                      <c:pt idx="1367">
                        <c:v>1.38</c:v>
                      </c:pt>
                      <c:pt idx="1368">
                        <c:v>1.38</c:v>
                      </c:pt>
                      <c:pt idx="1369">
                        <c:v>1.38</c:v>
                      </c:pt>
                      <c:pt idx="1370">
                        <c:v>1.38</c:v>
                      </c:pt>
                      <c:pt idx="1371">
                        <c:v>1.38</c:v>
                      </c:pt>
                      <c:pt idx="1372">
                        <c:v>1.38</c:v>
                      </c:pt>
                      <c:pt idx="1373">
                        <c:v>1.38</c:v>
                      </c:pt>
                      <c:pt idx="1374">
                        <c:v>1.38</c:v>
                      </c:pt>
                      <c:pt idx="1375">
                        <c:v>1.38</c:v>
                      </c:pt>
                      <c:pt idx="1376">
                        <c:v>1.38</c:v>
                      </c:pt>
                      <c:pt idx="1377">
                        <c:v>1.38</c:v>
                      </c:pt>
                      <c:pt idx="1378">
                        <c:v>1.38</c:v>
                      </c:pt>
                      <c:pt idx="1379">
                        <c:v>1.4</c:v>
                      </c:pt>
                      <c:pt idx="1380">
                        <c:v>1.4</c:v>
                      </c:pt>
                      <c:pt idx="1381">
                        <c:v>1.4</c:v>
                      </c:pt>
                      <c:pt idx="1382">
                        <c:v>1.4</c:v>
                      </c:pt>
                      <c:pt idx="1383">
                        <c:v>1.4</c:v>
                      </c:pt>
                      <c:pt idx="1384">
                        <c:v>1.4</c:v>
                      </c:pt>
                      <c:pt idx="1385">
                        <c:v>1.4</c:v>
                      </c:pt>
                      <c:pt idx="1386">
                        <c:v>1.4</c:v>
                      </c:pt>
                      <c:pt idx="1387">
                        <c:v>1.4</c:v>
                      </c:pt>
                      <c:pt idx="1388">
                        <c:v>1.4</c:v>
                      </c:pt>
                      <c:pt idx="1389">
                        <c:v>1.4</c:v>
                      </c:pt>
                      <c:pt idx="1390">
                        <c:v>1.4</c:v>
                      </c:pt>
                      <c:pt idx="1391">
                        <c:v>1.4</c:v>
                      </c:pt>
                      <c:pt idx="1392">
                        <c:v>1.4</c:v>
                      </c:pt>
                      <c:pt idx="1393">
                        <c:v>1.4</c:v>
                      </c:pt>
                      <c:pt idx="1394">
                        <c:v>1.4</c:v>
                      </c:pt>
                      <c:pt idx="1395">
                        <c:v>1.42</c:v>
                      </c:pt>
                      <c:pt idx="1396">
                        <c:v>1.42</c:v>
                      </c:pt>
                      <c:pt idx="1397">
                        <c:v>1.42</c:v>
                      </c:pt>
                      <c:pt idx="1398">
                        <c:v>1.42</c:v>
                      </c:pt>
                      <c:pt idx="1399">
                        <c:v>1.42</c:v>
                      </c:pt>
                      <c:pt idx="1400">
                        <c:v>1.42</c:v>
                      </c:pt>
                      <c:pt idx="1401">
                        <c:v>1.42</c:v>
                      </c:pt>
                      <c:pt idx="1402">
                        <c:v>1.42</c:v>
                      </c:pt>
                      <c:pt idx="1403">
                        <c:v>1.42</c:v>
                      </c:pt>
                      <c:pt idx="1404">
                        <c:v>1.42</c:v>
                      </c:pt>
                      <c:pt idx="1405">
                        <c:v>1.42</c:v>
                      </c:pt>
                      <c:pt idx="1406">
                        <c:v>1.42</c:v>
                      </c:pt>
                      <c:pt idx="1407">
                        <c:v>1.42</c:v>
                      </c:pt>
                      <c:pt idx="1408">
                        <c:v>1.42</c:v>
                      </c:pt>
                      <c:pt idx="1409">
                        <c:v>1.42</c:v>
                      </c:pt>
                      <c:pt idx="1410">
                        <c:v>1.42</c:v>
                      </c:pt>
                      <c:pt idx="1411">
                        <c:v>1.42</c:v>
                      </c:pt>
                      <c:pt idx="1412">
                        <c:v>1.42</c:v>
                      </c:pt>
                      <c:pt idx="1413">
                        <c:v>1.42</c:v>
                      </c:pt>
                      <c:pt idx="1414">
                        <c:v>1.42</c:v>
                      </c:pt>
                      <c:pt idx="1415">
                        <c:v>1.42</c:v>
                      </c:pt>
                      <c:pt idx="1416">
                        <c:v>1.42</c:v>
                      </c:pt>
                      <c:pt idx="1417">
                        <c:v>1.42</c:v>
                      </c:pt>
                      <c:pt idx="1418">
                        <c:v>1.42</c:v>
                      </c:pt>
                      <c:pt idx="1419">
                        <c:v>1.42</c:v>
                      </c:pt>
                      <c:pt idx="1420">
                        <c:v>1.42</c:v>
                      </c:pt>
                      <c:pt idx="1421">
                        <c:v>1.42</c:v>
                      </c:pt>
                      <c:pt idx="1422">
                        <c:v>1.42</c:v>
                      </c:pt>
                      <c:pt idx="1423">
                        <c:v>1.42</c:v>
                      </c:pt>
                      <c:pt idx="1424">
                        <c:v>1.42</c:v>
                      </c:pt>
                      <c:pt idx="1425">
                        <c:v>1.42</c:v>
                      </c:pt>
                      <c:pt idx="1426">
                        <c:v>1.42</c:v>
                      </c:pt>
                      <c:pt idx="1427">
                        <c:v>1.42</c:v>
                      </c:pt>
                      <c:pt idx="1428">
                        <c:v>1.42</c:v>
                      </c:pt>
                      <c:pt idx="1429">
                        <c:v>1.42</c:v>
                      </c:pt>
                      <c:pt idx="1430">
                        <c:v>1.42</c:v>
                      </c:pt>
                      <c:pt idx="1431">
                        <c:v>1.4</c:v>
                      </c:pt>
                      <c:pt idx="1432">
                        <c:v>1.4</c:v>
                      </c:pt>
                      <c:pt idx="1433">
                        <c:v>1.4</c:v>
                      </c:pt>
                      <c:pt idx="1434">
                        <c:v>1.4</c:v>
                      </c:pt>
                      <c:pt idx="1435">
                        <c:v>1.4</c:v>
                      </c:pt>
                      <c:pt idx="1436">
                        <c:v>1.4</c:v>
                      </c:pt>
                      <c:pt idx="1437">
                        <c:v>1.4</c:v>
                      </c:pt>
                      <c:pt idx="1438">
                        <c:v>1.4</c:v>
                      </c:pt>
                      <c:pt idx="1439">
                        <c:v>1.4</c:v>
                      </c:pt>
                      <c:pt idx="1440">
                        <c:v>1.4</c:v>
                      </c:pt>
                      <c:pt idx="1441">
                        <c:v>1.38</c:v>
                      </c:pt>
                      <c:pt idx="1442">
                        <c:v>1.38</c:v>
                      </c:pt>
                      <c:pt idx="1443">
                        <c:v>1.38</c:v>
                      </c:pt>
                      <c:pt idx="1444">
                        <c:v>1.38</c:v>
                      </c:pt>
                      <c:pt idx="1445">
                        <c:v>1.38</c:v>
                      </c:pt>
                      <c:pt idx="1446">
                        <c:v>1.38</c:v>
                      </c:pt>
                      <c:pt idx="1447">
                        <c:v>1.38</c:v>
                      </c:pt>
                      <c:pt idx="1448">
                        <c:v>1.38</c:v>
                      </c:pt>
                      <c:pt idx="1449">
                        <c:v>1.38</c:v>
                      </c:pt>
                      <c:pt idx="1450">
                        <c:v>1.38</c:v>
                      </c:pt>
                      <c:pt idx="1451">
                        <c:v>1.38</c:v>
                      </c:pt>
                      <c:pt idx="1452">
                        <c:v>1.38</c:v>
                      </c:pt>
                      <c:pt idx="1453">
                        <c:v>1.38</c:v>
                      </c:pt>
                      <c:pt idx="1454">
                        <c:v>1.38</c:v>
                      </c:pt>
                      <c:pt idx="1455">
                        <c:v>1.38</c:v>
                      </c:pt>
                      <c:pt idx="1456">
                        <c:v>1.38</c:v>
                      </c:pt>
                      <c:pt idx="1457">
                        <c:v>1.38</c:v>
                      </c:pt>
                      <c:pt idx="1458">
                        <c:v>1.38</c:v>
                      </c:pt>
                      <c:pt idx="1459">
                        <c:v>1.38</c:v>
                      </c:pt>
                      <c:pt idx="1460">
                        <c:v>1.38</c:v>
                      </c:pt>
                      <c:pt idx="1461">
                        <c:v>1.38</c:v>
                      </c:pt>
                      <c:pt idx="1462">
                        <c:v>1.38</c:v>
                      </c:pt>
                      <c:pt idx="1463">
                        <c:v>1.38</c:v>
                      </c:pt>
                      <c:pt idx="1464">
                        <c:v>1.38</c:v>
                      </c:pt>
                      <c:pt idx="1465">
                        <c:v>1.38</c:v>
                      </c:pt>
                      <c:pt idx="1466">
                        <c:v>1.38</c:v>
                      </c:pt>
                      <c:pt idx="1467">
                        <c:v>1.38</c:v>
                      </c:pt>
                      <c:pt idx="1468">
                        <c:v>1.38</c:v>
                      </c:pt>
                      <c:pt idx="1469">
                        <c:v>1.38</c:v>
                      </c:pt>
                      <c:pt idx="1470">
                        <c:v>1.38</c:v>
                      </c:pt>
                      <c:pt idx="1471">
                        <c:v>1.38</c:v>
                      </c:pt>
                      <c:pt idx="1472">
                        <c:v>1.38</c:v>
                      </c:pt>
                      <c:pt idx="1473">
                        <c:v>1.38</c:v>
                      </c:pt>
                      <c:pt idx="1474">
                        <c:v>1.38</c:v>
                      </c:pt>
                      <c:pt idx="1475">
                        <c:v>1.38</c:v>
                      </c:pt>
                      <c:pt idx="1476">
                        <c:v>1.4</c:v>
                      </c:pt>
                      <c:pt idx="1477">
                        <c:v>1.4</c:v>
                      </c:pt>
                      <c:pt idx="1478">
                        <c:v>1.4</c:v>
                      </c:pt>
                      <c:pt idx="1479">
                        <c:v>1.4</c:v>
                      </c:pt>
                      <c:pt idx="1480">
                        <c:v>1.4</c:v>
                      </c:pt>
                      <c:pt idx="1481">
                        <c:v>1.4</c:v>
                      </c:pt>
                      <c:pt idx="1482">
                        <c:v>1.4</c:v>
                      </c:pt>
                      <c:pt idx="1483">
                        <c:v>1.4</c:v>
                      </c:pt>
                      <c:pt idx="1484">
                        <c:v>1.4</c:v>
                      </c:pt>
                      <c:pt idx="1485">
                        <c:v>1.4</c:v>
                      </c:pt>
                      <c:pt idx="1486">
                        <c:v>1.42</c:v>
                      </c:pt>
                      <c:pt idx="1487">
                        <c:v>1.42</c:v>
                      </c:pt>
                      <c:pt idx="1488">
                        <c:v>1.42</c:v>
                      </c:pt>
                      <c:pt idx="1489">
                        <c:v>1.42</c:v>
                      </c:pt>
                      <c:pt idx="1490">
                        <c:v>1.42</c:v>
                      </c:pt>
                      <c:pt idx="1491">
                        <c:v>1.42</c:v>
                      </c:pt>
                      <c:pt idx="1492">
                        <c:v>1.42</c:v>
                      </c:pt>
                      <c:pt idx="1493">
                        <c:v>1.42</c:v>
                      </c:pt>
                      <c:pt idx="1494">
                        <c:v>1.42</c:v>
                      </c:pt>
                      <c:pt idx="1495">
                        <c:v>1.44</c:v>
                      </c:pt>
                      <c:pt idx="1496">
                        <c:v>1.44</c:v>
                      </c:pt>
                      <c:pt idx="1497">
                        <c:v>1.44</c:v>
                      </c:pt>
                      <c:pt idx="1498">
                        <c:v>1.44</c:v>
                      </c:pt>
                      <c:pt idx="1499">
                        <c:v>1.44</c:v>
                      </c:pt>
                      <c:pt idx="1500">
                        <c:v>1.44</c:v>
                      </c:pt>
                      <c:pt idx="1501">
                        <c:v>1.44</c:v>
                      </c:pt>
                      <c:pt idx="1502">
                        <c:v>1.44</c:v>
                      </c:pt>
                      <c:pt idx="1503">
                        <c:v>1.44</c:v>
                      </c:pt>
                      <c:pt idx="1504">
                        <c:v>1.46</c:v>
                      </c:pt>
                      <c:pt idx="1505">
                        <c:v>1.46</c:v>
                      </c:pt>
                      <c:pt idx="1506">
                        <c:v>1.46</c:v>
                      </c:pt>
                      <c:pt idx="1507">
                        <c:v>1.46</c:v>
                      </c:pt>
                      <c:pt idx="1508">
                        <c:v>1.46</c:v>
                      </c:pt>
                      <c:pt idx="1509">
                        <c:v>1.46</c:v>
                      </c:pt>
                      <c:pt idx="1510">
                        <c:v>1.46</c:v>
                      </c:pt>
                      <c:pt idx="1511">
                        <c:v>1.46</c:v>
                      </c:pt>
                      <c:pt idx="1512">
                        <c:v>1.46</c:v>
                      </c:pt>
                      <c:pt idx="1513">
                        <c:v>1.46</c:v>
                      </c:pt>
                      <c:pt idx="1514">
                        <c:v>1.46</c:v>
                      </c:pt>
                      <c:pt idx="1515">
                        <c:v>1.46</c:v>
                      </c:pt>
                      <c:pt idx="1516">
                        <c:v>1.46</c:v>
                      </c:pt>
                      <c:pt idx="1517">
                        <c:v>1.46</c:v>
                      </c:pt>
                      <c:pt idx="1518">
                        <c:v>1.46</c:v>
                      </c:pt>
                      <c:pt idx="1519">
                        <c:v>1.46</c:v>
                      </c:pt>
                      <c:pt idx="1520">
                        <c:v>1.46</c:v>
                      </c:pt>
                      <c:pt idx="1521">
                        <c:v>1.46</c:v>
                      </c:pt>
                      <c:pt idx="1522">
                        <c:v>1.46</c:v>
                      </c:pt>
                      <c:pt idx="1523">
                        <c:v>1.46</c:v>
                      </c:pt>
                      <c:pt idx="1524">
                        <c:v>1.46</c:v>
                      </c:pt>
                      <c:pt idx="1525">
                        <c:v>1.46</c:v>
                      </c:pt>
                      <c:pt idx="1526">
                        <c:v>1.46</c:v>
                      </c:pt>
                      <c:pt idx="1527">
                        <c:v>1.46</c:v>
                      </c:pt>
                      <c:pt idx="1528">
                        <c:v>1.46</c:v>
                      </c:pt>
                      <c:pt idx="1529">
                        <c:v>1.46</c:v>
                      </c:pt>
                      <c:pt idx="1530">
                        <c:v>1.46</c:v>
                      </c:pt>
                      <c:pt idx="1531">
                        <c:v>1.46</c:v>
                      </c:pt>
                      <c:pt idx="1532">
                        <c:v>1.46</c:v>
                      </c:pt>
                      <c:pt idx="1533">
                        <c:v>1.46</c:v>
                      </c:pt>
                      <c:pt idx="1534">
                        <c:v>1.46</c:v>
                      </c:pt>
                      <c:pt idx="1535">
                        <c:v>1.46</c:v>
                      </c:pt>
                      <c:pt idx="1536">
                        <c:v>1.46</c:v>
                      </c:pt>
                      <c:pt idx="1537">
                        <c:v>1.46</c:v>
                      </c:pt>
                      <c:pt idx="1538">
                        <c:v>1.46</c:v>
                      </c:pt>
                      <c:pt idx="1539">
                        <c:v>1.46</c:v>
                      </c:pt>
                      <c:pt idx="1540">
                        <c:v>1.46</c:v>
                      </c:pt>
                      <c:pt idx="1541">
                        <c:v>1.46</c:v>
                      </c:pt>
                      <c:pt idx="1542">
                        <c:v>1.46</c:v>
                      </c:pt>
                      <c:pt idx="1543">
                        <c:v>1.46</c:v>
                      </c:pt>
                      <c:pt idx="1544">
                        <c:v>1.46</c:v>
                      </c:pt>
                      <c:pt idx="1545">
                        <c:v>1.46</c:v>
                      </c:pt>
                      <c:pt idx="1546">
                        <c:v>1.46</c:v>
                      </c:pt>
                      <c:pt idx="1547">
                        <c:v>1.46</c:v>
                      </c:pt>
                      <c:pt idx="1548">
                        <c:v>1.46</c:v>
                      </c:pt>
                      <c:pt idx="1549">
                        <c:v>1.46</c:v>
                      </c:pt>
                      <c:pt idx="1550">
                        <c:v>1.44</c:v>
                      </c:pt>
                      <c:pt idx="1551">
                        <c:v>1.44</c:v>
                      </c:pt>
                      <c:pt idx="1552">
                        <c:v>1.44</c:v>
                      </c:pt>
                      <c:pt idx="1553">
                        <c:v>1.44</c:v>
                      </c:pt>
                      <c:pt idx="1554">
                        <c:v>1.44</c:v>
                      </c:pt>
                      <c:pt idx="1555">
                        <c:v>1.44</c:v>
                      </c:pt>
                      <c:pt idx="1556">
                        <c:v>1.44</c:v>
                      </c:pt>
                      <c:pt idx="1557">
                        <c:v>1.44</c:v>
                      </c:pt>
                      <c:pt idx="1558">
                        <c:v>1.44</c:v>
                      </c:pt>
                      <c:pt idx="1559">
                        <c:v>1.44</c:v>
                      </c:pt>
                      <c:pt idx="1560">
                        <c:v>1.44</c:v>
                      </c:pt>
                      <c:pt idx="1561">
                        <c:v>1.44</c:v>
                      </c:pt>
                      <c:pt idx="1562">
                        <c:v>1.44</c:v>
                      </c:pt>
                      <c:pt idx="1563">
                        <c:v>1.46</c:v>
                      </c:pt>
                      <c:pt idx="1564">
                        <c:v>1.46</c:v>
                      </c:pt>
                      <c:pt idx="1565">
                        <c:v>1.46</c:v>
                      </c:pt>
                      <c:pt idx="1566">
                        <c:v>1.46</c:v>
                      </c:pt>
                      <c:pt idx="1567">
                        <c:v>1.46</c:v>
                      </c:pt>
                      <c:pt idx="1568">
                        <c:v>1.46</c:v>
                      </c:pt>
                      <c:pt idx="1569">
                        <c:v>1.46</c:v>
                      </c:pt>
                      <c:pt idx="1570">
                        <c:v>1.46</c:v>
                      </c:pt>
                      <c:pt idx="1571">
                        <c:v>1.46</c:v>
                      </c:pt>
                      <c:pt idx="1572">
                        <c:v>1.46</c:v>
                      </c:pt>
                      <c:pt idx="1573">
                        <c:v>1.46</c:v>
                      </c:pt>
                      <c:pt idx="1574">
                        <c:v>1.46</c:v>
                      </c:pt>
                      <c:pt idx="1575">
                        <c:v>1.46</c:v>
                      </c:pt>
                      <c:pt idx="1576">
                        <c:v>1.46</c:v>
                      </c:pt>
                      <c:pt idx="1577">
                        <c:v>1.48</c:v>
                      </c:pt>
                      <c:pt idx="1578">
                        <c:v>1.48</c:v>
                      </c:pt>
                      <c:pt idx="1579">
                        <c:v>1.48</c:v>
                      </c:pt>
                      <c:pt idx="1580">
                        <c:v>1.48</c:v>
                      </c:pt>
                      <c:pt idx="1581">
                        <c:v>1.48</c:v>
                      </c:pt>
                      <c:pt idx="1582">
                        <c:v>1.48</c:v>
                      </c:pt>
                      <c:pt idx="1583">
                        <c:v>1.48</c:v>
                      </c:pt>
                      <c:pt idx="1584">
                        <c:v>1.48</c:v>
                      </c:pt>
                      <c:pt idx="1585">
                        <c:v>1.48</c:v>
                      </c:pt>
                      <c:pt idx="1586">
                        <c:v>1.5</c:v>
                      </c:pt>
                      <c:pt idx="1587">
                        <c:v>1.5</c:v>
                      </c:pt>
                      <c:pt idx="1588">
                        <c:v>1.5</c:v>
                      </c:pt>
                      <c:pt idx="1589">
                        <c:v>1.5</c:v>
                      </c:pt>
                      <c:pt idx="1590">
                        <c:v>1.5</c:v>
                      </c:pt>
                      <c:pt idx="1591">
                        <c:v>1.5</c:v>
                      </c:pt>
                      <c:pt idx="1592">
                        <c:v>1.5</c:v>
                      </c:pt>
                      <c:pt idx="1593">
                        <c:v>1.52</c:v>
                      </c:pt>
                      <c:pt idx="1594">
                        <c:v>1.52</c:v>
                      </c:pt>
                      <c:pt idx="1595">
                        <c:v>1.52</c:v>
                      </c:pt>
                      <c:pt idx="1596">
                        <c:v>1.52</c:v>
                      </c:pt>
                      <c:pt idx="1597">
                        <c:v>1.52</c:v>
                      </c:pt>
                      <c:pt idx="1598">
                        <c:v>1.52</c:v>
                      </c:pt>
                      <c:pt idx="1599">
                        <c:v>1.52</c:v>
                      </c:pt>
                      <c:pt idx="1600">
                        <c:v>1.52</c:v>
                      </c:pt>
                      <c:pt idx="1601">
                        <c:v>1.54</c:v>
                      </c:pt>
                      <c:pt idx="1602">
                        <c:v>1.54</c:v>
                      </c:pt>
                      <c:pt idx="1603">
                        <c:v>1.54</c:v>
                      </c:pt>
                      <c:pt idx="1604">
                        <c:v>1.54</c:v>
                      </c:pt>
                      <c:pt idx="1605">
                        <c:v>1.54</c:v>
                      </c:pt>
                      <c:pt idx="1606">
                        <c:v>1.54</c:v>
                      </c:pt>
                      <c:pt idx="1607">
                        <c:v>1.54</c:v>
                      </c:pt>
                      <c:pt idx="1608">
                        <c:v>1.54</c:v>
                      </c:pt>
                      <c:pt idx="1609">
                        <c:v>1.54</c:v>
                      </c:pt>
                      <c:pt idx="1610">
                        <c:v>1.54</c:v>
                      </c:pt>
                      <c:pt idx="1611">
                        <c:v>1.54</c:v>
                      </c:pt>
                      <c:pt idx="1612">
                        <c:v>1.56</c:v>
                      </c:pt>
                      <c:pt idx="1613">
                        <c:v>1.56</c:v>
                      </c:pt>
                      <c:pt idx="1614">
                        <c:v>1.56</c:v>
                      </c:pt>
                      <c:pt idx="1615">
                        <c:v>1.56</c:v>
                      </c:pt>
                      <c:pt idx="1616">
                        <c:v>1.56</c:v>
                      </c:pt>
                      <c:pt idx="1617">
                        <c:v>1.56</c:v>
                      </c:pt>
                      <c:pt idx="1618">
                        <c:v>1.56</c:v>
                      </c:pt>
                      <c:pt idx="1619">
                        <c:v>1.56</c:v>
                      </c:pt>
                      <c:pt idx="1620">
                        <c:v>1.56</c:v>
                      </c:pt>
                      <c:pt idx="1621">
                        <c:v>1.56</c:v>
                      </c:pt>
                      <c:pt idx="1622">
                        <c:v>1.56</c:v>
                      </c:pt>
                      <c:pt idx="1623">
                        <c:v>1.56</c:v>
                      </c:pt>
                      <c:pt idx="1624">
                        <c:v>1.56</c:v>
                      </c:pt>
                      <c:pt idx="1625">
                        <c:v>1.56</c:v>
                      </c:pt>
                      <c:pt idx="1626">
                        <c:v>1.56</c:v>
                      </c:pt>
                      <c:pt idx="1627">
                        <c:v>1.56</c:v>
                      </c:pt>
                      <c:pt idx="1628">
                        <c:v>1.56</c:v>
                      </c:pt>
                      <c:pt idx="1629">
                        <c:v>1.56</c:v>
                      </c:pt>
                      <c:pt idx="1630">
                        <c:v>1.54</c:v>
                      </c:pt>
                      <c:pt idx="1631">
                        <c:v>1.54</c:v>
                      </c:pt>
                      <c:pt idx="1632">
                        <c:v>1.54</c:v>
                      </c:pt>
                      <c:pt idx="1633">
                        <c:v>1.54</c:v>
                      </c:pt>
                      <c:pt idx="1634">
                        <c:v>1.54</c:v>
                      </c:pt>
                      <c:pt idx="1635">
                        <c:v>1.54</c:v>
                      </c:pt>
                      <c:pt idx="1636">
                        <c:v>1.54</c:v>
                      </c:pt>
                      <c:pt idx="1637">
                        <c:v>1.54</c:v>
                      </c:pt>
                      <c:pt idx="1638">
                        <c:v>1.54</c:v>
                      </c:pt>
                      <c:pt idx="1639">
                        <c:v>1.54</c:v>
                      </c:pt>
                      <c:pt idx="1640">
                        <c:v>1.54</c:v>
                      </c:pt>
                      <c:pt idx="1641">
                        <c:v>1.54</c:v>
                      </c:pt>
                      <c:pt idx="1642">
                        <c:v>1.54</c:v>
                      </c:pt>
                      <c:pt idx="1643">
                        <c:v>1.54</c:v>
                      </c:pt>
                      <c:pt idx="1644">
                        <c:v>1.54</c:v>
                      </c:pt>
                      <c:pt idx="1645">
                        <c:v>1.54</c:v>
                      </c:pt>
                      <c:pt idx="1646">
                        <c:v>1.54</c:v>
                      </c:pt>
                      <c:pt idx="1647">
                        <c:v>1.54</c:v>
                      </c:pt>
                      <c:pt idx="1648">
                        <c:v>1.54</c:v>
                      </c:pt>
                      <c:pt idx="1649">
                        <c:v>1.52</c:v>
                      </c:pt>
                      <c:pt idx="1650">
                        <c:v>1.52</c:v>
                      </c:pt>
                      <c:pt idx="1651">
                        <c:v>1.52</c:v>
                      </c:pt>
                      <c:pt idx="1652">
                        <c:v>1.52</c:v>
                      </c:pt>
                      <c:pt idx="1653">
                        <c:v>1.52</c:v>
                      </c:pt>
                      <c:pt idx="1654">
                        <c:v>1.52</c:v>
                      </c:pt>
                      <c:pt idx="1655">
                        <c:v>1.52</c:v>
                      </c:pt>
                      <c:pt idx="1656">
                        <c:v>1.52</c:v>
                      </c:pt>
                      <c:pt idx="1657">
                        <c:v>1.5</c:v>
                      </c:pt>
                      <c:pt idx="1658">
                        <c:v>1.5</c:v>
                      </c:pt>
                      <c:pt idx="1659">
                        <c:v>1.5</c:v>
                      </c:pt>
                      <c:pt idx="1660">
                        <c:v>1.5</c:v>
                      </c:pt>
                      <c:pt idx="1661">
                        <c:v>1.5</c:v>
                      </c:pt>
                      <c:pt idx="1662">
                        <c:v>1.48</c:v>
                      </c:pt>
                      <c:pt idx="1663">
                        <c:v>1.48</c:v>
                      </c:pt>
                      <c:pt idx="1664">
                        <c:v>1.48</c:v>
                      </c:pt>
                      <c:pt idx="1665">
                        <c:v>1.48</c:v>
                      </c:pt>
                      <c:pt idx="1666">
                        <c:v>1.46</c:v>
                      </c:pt>
                      <c:pt idx="1667">
                        <c:v>1.46</c:v>
                      </c:pt>
                      <c:pt idx="1668">
                        <c:v>1.46</c:v>
                      </c:pt>
                      <c:pt idx="1669">
                        <c:v>1.46</c:v>
                      </c:pt>
                      <c:pt idx="1670">
                        <c:v>1.46</c:v>
                      </c:pt>
                      <c:pt idx="1671">
                        <c:v>1.44</c:v>
                      </c:pt>
                      <c:pt idx="1672">
                        <c:v>1.44</c:v>
                      </c:pt>
                      <c:pt idx="1673">
                        <c:v>1.44</c:v>
                      </c:pt>
                      <c:pt idx="1674">
                        <c:v>1.42</c:v>
                      </c:pt>
                      <c:pt idx="1675">
                        <c:v>1.42</c:v>
                      </c:pt>
                      <c:pt idx="1676">
                        <c:v>1.42</c:v>
                      </c:pt>
                      <c:pt idx="1677">
                        <c:v>1.42</c:v>
                      </c:pt>
                      <c:pt idx="1678">
                        <c:v>1.42</c:v>
                      </c:pt>
                      <c:pt idx="1679">
                        <c:v>1.4</c:v>
                      </c:pt>
                      <c:pt idx="1680">
                        <c:v>1.4</c:v>
                      </c:pt>
                      <c:pt idx="1681">
                        <c:v>1.4</c:v>
                      </c:pt>
                      <c:pt idx="1682">
                        <c:v>1.38</c:v>
                      </c:pt>
                      <c:pt idx="1683">
                        <c:v>1.38</c:v>
                      </c:pt>
                      <c:pt idx="1684">
                        <c:v>1.38</c:v>
                      </c:pt>
                      <c:pt idx="1685">
                        <c:v>1.38</c:v>
                      </c:pt>
                      <c:pt idx="1686">
                        <c:v>1.36</c:v>
                      </c:pt>
                      <c:pt idx="1687">
                        <c:v>1.36</c:v>
                      </c:pt>
                      <c:pt idx="1688">
                        <c:v>1.36</c:v>
                      </c:pt>
                      <c:pt idx="1689">
                        <c:v>1.36</c:v>
                      </c:pt>
                      <c:pt idx="1690">
                        <c:v>1.34</c:v>
                      </c:pt>
                      <c:pt idx="1691">
                        <c:v>1.34</c:v>
                      </c:pt>
                      <c:pt idx="1692">
                        <c:v>1.34</c:v>
                      </c:pt>
                      <c:pt idx="1693">
                        <c:v>1.32</c:v>
                      </c:pt>
                      <c:pt idx="1694">
                        <c:v>1.32</c:v>
                      </c:pt>
                      <c:pt idx="1695">
                        <c:v>1.3</c:v>
                      </c:pt>
                      <c:pt idx="1696">
                        <c:v>1.3</c:v>
                      </c:pt>
                      <c:pt idx="1697">
                        <c:v>1.3</c:v>
                      </c:pt>
                      <c:pt idx="1698">
                        <c:v>1.3</c:v>
                      </c:pt>
                      <c:pt idx="1699">
                        <c:v>1.28</c:v>
                      </c:pt>
                      <c:pt idx="1700">
                        <c:v>1.28</c:v>
                      </c:pt>
                      <c:pt idx="1701">
                        <c:v>1.26</c:v>
                      </c:pt>
                      <c:pt idx="1702">
                        <c:v>1.26</c:v>
                      </c:pt>
                      <c:pt idx="1703">
                        <c:v>1.26</c:v>
                      </c:pt>
                      <c:pt idx="1704">
                        <c:v>1.24</c:v>
                      </c:pt>
                      <c:pt idx="1705">
                        <c:v>1.24</c:v>
                      </c:pt>
                      <c:pt idx="1706">
                        <c:v>1.22</c:v>
                      </c:pt>
                      <c:pt idx="1707">
                        <c:v>1.22</c:v>
                      </c:pt>
                      <c:pt idx="1708">
                        <c:v>1.22</c:v>
                      </c:pt>
                      <c:pt idx="1709">
                        <c:v>1.2</c:v>
                      </c:pt>
                      <c:pt idx="1710">
                        <c:v>1.2</c:v>
                      </c:pt>
                      <c:pt idx="1711">
                        <c:v>1.18</c:v>
                      </c:pt>
                      <c:pt idx="1712">
                        <c:v>1.18</c:v>
                      </c:pt>
                      <c:pt idx="1713">
                        <c:v>1.18</c:v>
                      </c:pt>
                      <c:pt idx="1714">
                        <c:v>1.18</c:v>
                      </c:pt>
                      <c:pt idx="1715">
                        <c:v>1.1599999999999999</c:v>
                      </c:pt>
                      <c:pt idx="1716">
                        <c:v>1.1399999999999999</c:v>
                      </c:pt>
                      <c:pt idx="1717">
                        <c:v>1.1399999999999999</c:v>
                      </c:pt>
                      <c:pt idx="1718">
                        <c:v>1.1399999999999999</c:v>
                      </c:pt>
                      <c:pt idx="1719">
                        <c:v>1.1200000000000001</c:v>
                      </c:pt>
                      <c:pt idx="1720">
                        <c:v>1.1200000000000001</c:v>
                      </c:pt>
                      <c:pt idx="1721">
                        <c:v>1.1200000000000001</c:v>
                      </c:pt>
                      <c:pt idx="1722">
                        <c:v>1.1000000000000001</c:v>
                      </c:pt>
                      <c:pt idx="1723">
                        <c:v>1.1000000000000001</c:v>
                      </c:pt>
                      <c:pt idx="1724">
                        <c:v>1.08</c:v>
                      </c:pt>
                      <c:pt idx="1725">
                        <c:v>1.08</c:v>
                      </c:pt>
                      <c:pt idx="1726">
                        <c:v>1.08</c:v>
                      </c:pt>
                      <c:pt idx="1727">
                        <c:v>1.06</c:v>
                      </c:pt>
                      <c:pt idx="1728">
                        <c:v>1.06</c:v>
                      </c:pt>
                      <c:pt idx="1729">
                        <c:v>1.04</c:v>
                      </c:pt>
                      <c:pt idx="1730">
                        <c:v>1.04</c:v>
                      </c:pt>
                      <c:pt idx="1731">
                        <c:v>1.02</c:v>
                      </c:pt>
                      <c:pt idx="1732">
                        <c:v>1.02</c:v>
                      </c:pt>
                      <c:pt idx="1733">
                        <c:v>1</c:v>
                      </c:pt>
                      <c:pt idx="1734">
                        <c:v>1</c:v>
                      </c:pt>
                      <c:pt idx="1735">
                        <c:v>0.98</c:v>
                      </c:pt>
                      <c:pt idx="1736">
                        <c:v>0.98</c:v>
                      </c:pt>
                      <c:pt idx="1737">
                        <c:v>0.98</c:v>
                      </c:pt>
                      <c:pt idx="1738">
                        <c:v>0.96</c:v>
                      </c:pt>
                      <c:pt idx="1739">
                        <c:v>0.96</c:v>
                      </c:pt>
                      <c:pt idx="1740">
                        <c:v>0.94</c:v>
                      </c:pt>
                      <c:pt idx="1741">
                        <c:v>0.94</c:v>
                      </c:pt>
                      <c:pt idx="1742">
                        <c:v>0.92</c:v>
                      </c:pt>
                      <c:pt idx="1743">
                        <c:v>0.92</c:v>
                      </c:pt>
                      <c:pt idx="1744">
                        <c:v>0.92</c:v>
                      </c:pt>
                      <c:pt idx="1745">
                        <c:v>0.9</c:v>
                      </c:pt>
                      <c:pt idx="1746">
                        <c:v>0.9</c:v>
                      </c:pt>
                      <c:pt idx="1747">
                        <c:v>0.88</c:v>
                      </c:pt>
                      <c:pt idx="1748">
                        <c:v>0.88</c:v>
                      </c:pt>
                      <c:pt idx="1749">
                        <c:v>0.86</c:v>
                      </c:pt>
                      <c:pt idx="1750">
                        <c:v>0.86</c:v>
                      </c:pt>
                      <c:pt idx="1751">
                        <c:v>0.84</c:v>
                      </c:pt>
                      <c:pt idx="1752">
                        <c:v>0.84</c:v>
                      </c:pt>
                      <c:pt idx="1753">
                        <c:v>0.82</c:v>
                      </c:pt>
                      <c:pt idx="1754">
                        <c:v>0.82</c:v>
                      </c:pt>
                      <c:pt idx="1755">
                        <c:v>0.82</c:v>
                      </c:pt>
                      <c:pt idx="1756">
                        <c:v>0.8</c:v>
                      </c:pt>
                      <c:pt idx="1757">
                        <c:v>0.8</c:v>
                      </c:pt>
                      <c:pt idx="1758">
                        <c:v>0.78</c:v>
                      </c:pt>
                      <c:pt idx="1759">
                        <c:v>0.78</c:v>
                      </c:pt>
                      <c:pt idx="1760">
                        <c:v>0.76</c:v>
                      </c:pt>
                      <c:pt idx="1761">
                        <c:v>0.76</c:v>
                      </c:pt>
                      <c:pt idx="1762">
                        <c:v>0.74</c:v>
                      </c:pt>
                      <c:pt idx="1763">
                        <c:v>0.74</c:v>
                      </c:pt>
                      <c:pt idx="1764">
                        <c:v>0.74</c:v>
                      </c:pt>
                      <c:pt idx="1765">
                        <c:v>0.74</c:v>
                      </c:pt>
                      <c:pt idx="1766">
                        <c:v>0.72</c:v>
                      </c:pt>
                      <c:pt idx="1767">
                        <c:v>0.72</c:v>
                      </c:pt>
                      <c:pt idx="1768">
                        <c:v>0.7</c:v>
                      </c:pt>
                      <c:pt idx="1769">
                        <c:v>0.7</c:v>
                      </c:pt>
                      <c:pt idx="1770">
                        <c:v>0.68</c:v>
                      </c:pt>
                      <c:pt idx="1771">
                        <c:v>0.68</c:v>
                      </c:pt>
                      <c:pt idx="1772">
                        <c:v>0.68</c:v>
                      </c:pt>
                      <c:pt idx="1773">
                        <c:v>0.66</c:v>
                      </c:pt>
                      <c:pt idx="1774">
                        <c:v>0.66</c:v>
                      </c:pt>
                      <c:pt idx="1775">
                        <c:v>0.66</c:v>
                      </c:pt>
                      <c:pt idx="1776">
                        <c:v>0.64</c:v>
                      </c:pt>
                      <c:pt idx="1777">
                        <c:v>0.64</c:v>
                      </c:pt>
                      <c:pt idx="1778">
                        <c:v>0.62</c:v>
                      </c:pt>
                      <c:pt idx="1779">
                        <c:v>0.62</c:v>
                      </c:pt>
                      <c:pt idx="1780">
                        <c:v>0.6</c:v>
                      </c:pt>
                      <c:pt idx="1781">
                        <c:v>0.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063C-D840-8C15-D9624FE5FFD6}"/>
                  </c:ext>
                </c:extLst>
              </c15:ser>
            </c15:filteredScatterSeries>
            <c15:filteredScatterSeries>
              <c15:ser>
                <c:idx val="3"/>
                <c:order val="10"/>
                <c:tx>
                  <c:v>15BSG</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E$2:$E$2328</c15:sqref>
                        </c15:formulaRef>
                      </c:ext>
                    </c:extLst>
                    <c:numCache>
                      <c:formatCode>General</c:formatCode>
                      <c:ptCount val="23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02</c:v>
                      </c:pt>
                      <c:pt idx="76">
                        <c:v>0.02</c:v>
                      </c:pt>
                      <c:pt idx="77">
                        <c:v>0.02</c:v>
                      </c:pt>
                      <c:pt idx="78">
                        <c:v>0.04</c:v>
                      </c:pt>
                      <c:pt idx="79">
                        <c:v>0.06</c:v>
                      </c:pt>
                      <c:pt idx="80">
                        <c:v>0.08</c:v>
                      </c:pt>
                      <c:pt idx="81">
                        <c:v>0.1</c:v>
                      </c:pt>
                      <c:pt idx="82">
                        <c:v>0.14000000000000001</c:v>
                      </c:pt>
                      <c:pt idx="83">
                        <c:v>0.18</c:v>
                      </c:pt>
                      <c:pt idx="84">
                        <c:v>0.22</c:v>
                      </c:pt>
                      <c:pt idx="85">
                        <c:v>0.22</c:v>
                      </c:pt>
                      <c:pt idx="86">
                        <c:v>0.28000000000000003</c:v>
                      </c:pt>
                      <c:pt idx="87">
                        <c:v>0.32</c:v>
                      </c:pt>
                      <c:pt idx="88">
                        <c:v>0.38</c:v>
                      </c:pt>
                      <c:pt idx="89">
                        <c:v>0.44</c:v>
                      </c:pt>
                      <c:pt idx="90">
                        <c:v>0.5</c:v>
                      </c:pt>
                      <c:pt idx="91">
                        <c:v>0.56000000000000005</c:v>
                      </c:pt>
                      <c:pt idx="92">
                        <c:v>0.56000000000000005</c:v>
                      </c:pt>
                      <c:pt idx="93">
                        <c:v>0.62</c:v>
                      </c:pt>
                      <c:pt idx="94">
                        <c:v>0.68</c:v>
                      </c:pt>
                      <c:pt idx="95">
                        <c:v>0.74</c:v>
                      </c:pt>
                      <c:pt idx="96">
                        <c:v>0.8</c:v>
                      </c:pt>
                      <c:pt idx="97">
                        <c:v>0.86</c:v>
                      </c:pt>
                      <c:pt idx="98">
                        <c:v>0.92</c:v>
                      </c:pt>
                      <c:pt idx="99">
                        <c:v>0.98</c:v>
                      </c:pt>
                      <c:pt idx="100">
                        <c:v>1.04</c:v>
                      </c:pt>
                      <c:pt idx="101">
                        <c:v>1.08</c:v>
                      </c:pt>
                      <c:pt idx="102">
                        <c:v>1.1399999999999999</c:v>
                      </c:pt>
                      <c:pt idx="103">
                        <c:v>1.2</c:v>
                      </c:pt>
                      <c:pt idx="104">
                        <c:v>1.2</c:v>
                      </c:pt>
                      <c:pt idx="105">
                        <c:v>1.24</c:v>
                      </c:pt>
                      <c:pt idx="106">
                        <c:v>1.28</c:v>
                      </c:pt>
                      <c:pt idx="107">
                        <c:v>1.34</c:v>
                      </c:pt>
                      <c:pt idx="108">
                        <c:v>1.38</c:v>
                      </c:pt>
                      <c:pt idx="109">
                        <c:v>1.42</c:v>
                      </c:pt>
                      <c:pt idx="110">
                        <c:v>1.48</c:v>
                      </c:pt>
                      <c:pt idx="111">
                        <c:v>1.52</c:v>
                      </c:pt>
                      <c:pt idx="112">
                        <c:v>1.56</c:v>
                      </c:pt>
                      <c:pt idx="113">
                        <c:v>1.56</c:v>
                      </c:pt>
                      <c:pt idx="114">
                        <c:v>1.6</c:v>
                      </c:pt>
                      <c:pt idx="115">
                        <c:v>1.64</c:v>
                      </c:pt>
                      <c:pt idx="116">
                        <c:v>1.68</c:v>
                      </c:pt>
                      <c:pt idx="117">
                        <c:v>1.72</c:v>
                      </c:pt>
                      <c:pt idx="118">
                        <c:v>1.76</c:v>
                      </c:pt>
                      <c:pt idx="119">
                        <c:v>1.8</c:v>
                      </c:pt>
                      <c:pt idx="120">
                        <c:v>1.8</c:v>
                      </c:pt>
                      <c:pt idx="121">
                        <c:v>1.84</c:v>
                      </c:pt>
                      <c:pt idx="122">
                        <c:v>1.86</c:v>
                      </c:pt>
                      <c:pt idx="123">
                        <c:v>1.9</c:v>
                      </c:pt>
                      <c:pt idx="124">
                        <c:v>1.94</c:v>
                      </c:pt>
                      <c:pt idx="125">
                        <c:v>1.98</c:v>
                      </c:pt>
                      <c:pt idx="126">
                        <c:v>2</c:v>
                      </c:pt>
                      <c:pt idx="127">
                        <c:v>2.04</c:v>
                      </c:pt>
                      <c:pt idx="128">
                        <c:v>2.0599999999999992</c:v>
                      </c:pt>
                      <c:pt idx="129">
                        <c:v>2.08</c:v>
                      </c:pt>
                      <c:pt idx="130">
                        <c:v>2.0999999999999992</c:v>
                      </c:pt>
                      <c:pt idx="131">
                        <c:v>2.12</c:v>
                      </c:pt>
                      <c:pt idx="132">
                        <c:v>2.12</c:v>
                      </c:pt>
                      <c:pt idx="133">
                        <c:v>2.14</c:v>
                      </c:pt>
                      <c:pt idx="134">
                        <c:v>2.14</c:v>
                      </c:pt>
                      <c:pt idx="135">
                        <c:v>2.16</c:v>
                      </c:pt>
                      <c:pt idx="136">
                        <c:v>2.1800000000000002</c:v>
                      </c:pt>
                      <c:pt idx="137">
                        <c:v>2.1800000000000002</c:v>
                      </c:pt>
                      <c:pt idx="138">
                        <c:v>2.2000000000000002</c:v>
                      </c:pt>
                      <c:pt idx="139">
                        <c:v>2.2000000000000002</c:v>
                      </c:pt>
                      <c:pt idx="140">
                        <c:v>2.2000000000000002</c:v>
                      </c:pt>
                      <c:pt idx="141">
                        <c:v>2.2000000000000002</c:v>
                      </c:pt>
                      <c:pt idx="142">
                        <c:v>2.2200000000000002</c:v>
                      </c:pt>
                      <c:pt idx="143">
                        <c:v>2.2200000000000002</c:v>
                      </c:pt>
                      <c:pt idx="144">
                        <c:v>2.2200000000000002</c:v>
                      </c:pt>
                      <c:pt idx="145">
                        <c:v>2.2400000000000002</c:v>
                      </c:pt>
                      <c:pt idx="146">
                        <c:v>2.2400000000000002</c:v>
                      </c:pt>
                      <c:pt idx="147">
                        <c:v>2.2400000000000002</c:v>
                      </c:pt>
                      <c:pt idx="148">
                        <c:v>2.2400000000000002</c:v>
                      </c:pt>
                      <c:pt idx="149">
                        <c:v>2.2400000000000002</c:v>
                      </c:pt>
                      <c:pt idx="150">
                        <c:v>2.2400000000000002</c:v>
                      </c:pt>
                      <c:pt idx="151">
                        <c:v>2.2400000000000002</c:v>
                      </c:pt>
                      <c:pt idx="152">
                        <c:v>2.2400000000000002</c:v>
                      </c:pt>
                      <c:pt idx="153">
                        <c:v>2.2599999999999998</c:v>
                      </c:pt>
                      <c:pt idx="154">
                        <c:v>2.2599999999999998</c:v>
                      </c:pt>
                      <c:pt idx="155">
                        <c:v>2.2599999999999998</c:v>
                      </c:pt>
                      <c:pt idx="156">
                        <c:v>2.2599999999999998</c:v>
                      </c:pt>
                      <c:pt idx="157">
                        <c:v>2.2599999999999998</c:v>
                      </c:pt>
                      <c:pt idx="158">
                        <c:v>2.2599999999999998</c:v>
                      </c:pt>
                      <c:pt idx="159">
                        <c:v>2.2599999999999998</c:v>
                      </c:pt>
                      <c:pt idx="160">
                        <c:v>2.2599999999999998</c:v>
                      </c:pt>
                      <c:pt idx="161">
                        <c:v>2.2599999999999998</c:v>
                      </c:pt>
                      <c:pt idx="162">
                        <c:v>2.2599999999999998</c:v>
                      </c:pt>
                      <c:pt idx="163">
                        <c:v>2.2599999999999998</c:v>
                      </c:pt>
                      <c:pt idx="164">
                        <c:v>2.2599999999999998</c:v>
                      </c:pt>
                      <c:pt idx="165">
                        <c:v>2.2599999999999998</c:v>
                      </c:pt>
                      <c:pt idx="166">
                        <c:v>2.2599999999999998</c:v>
                      </c:pt>
                      <c:pt idx="167">
                        <c:v>2.2599999999999998</c:v>
                      </c:pt>
                      <c:pt idx="168">
                        <c:v>2.2599999999999998</c:v>
                      </c:pt>
                      <c:pt idx="169">
                        <c:v>2.2599999999999998</c:v>
                      </c:pt>
                      <c:pt idx="170">
                        <c:v>2.2599999999999998</c:v>
                      </c:pt>
                      <c:pt idx="171">
                        <c:v>2.2599999999999998</c:v>
                      </c:pt>
                      <c:pt idx="172">
                        <c:v>2.2599999999999998</c:v>
                      </c:pt>
                      <c:pt idx="173">
                        <c:v>2.2599999999999998</c:v>
                      </c:pt>
                      <c:pt idx="174">
                        <c:v>2.2599999999999998</c:v>
                      </c:pt>
                      <c:pt idx="175">
                        <c:v>2.2599999999999998</c:v>
                      </c:pt>
                      <c:pt idx="176">
                        <c:v>2.2599999999999998</c:v>
                      </c:pt>
                      <c:pt idx="177">
                        <c:v>2.2599999999999998</c:v>
                      </c:pt>
                      <c:pt idx="178">
                        <c:v>2.2599999999999998</c:v>
                      </c:pt>
                      <c:pt idx="179">
                        <c:v>2.2599999999999998</c:v>
                      </c:pt>
                      <c:pt idx="180">
                        <c:v>2.2599999999999998</c:v>
                      </c:pt>
                      <c:pt idx="181">
                        <c:v>2.2400000000000002</c:v>
                      </c:pt>
                      <c:pt idx="182">
                        <c:v>2.2400000000000002</c:v>
                      </c:pt>
                      <c:pt idx="183">
                        <c:v>2.2400000000000002</c:v>
                      </c:pt>
                      <c:pt idx="184">
                        <c:v>2.2400000000000002</c:v>
                      </c:pt>
                      <c:pt idx="185">
                        <c:v>2.2400000000000002</c:v>
                      </c:pt>
                      <c:pt idx="186">
                        <c:v>2.2400000000000002</c:v>
                      </c:pt>
                      <c:pt idx="187">
                        <c:v>2.2400000000000002</c:v>
                      </c:pt>
                      <c:pt idx="188">
                        <c:v>2.2400000000000002</c:v>
                      </c:pt>
                      <c:pt idx="189">
                        <c:v>2.2400000000000002</c:v>
                      </c:pt>
                      <c:pt idx="190">
                        <c:v>2.2400000000000002</c:v>
                      </c:pt>
                      <c:pt idx="191">
                        <c:v>2.2400000000000002</c:v>
                      </c:pt>
                      <c:pt idx="192">
                        <c:v>2.2400000000000002</c:v>
                      </c:pt>
                      <c:pt idx="193">
                        <c:v>2.2400000000000002</c:v>
                      </c:pt>
                      <c:pt idx="194">
                        <c:v>2.2400000000000002</c:v>
                      </c:pt>
                      <c:pt idx="195">
                        <c:v>2.2400000000000002</c:v>
                      </c:pt>
                      <c:pt idx="196">
                        <c:v>2.2400000000000002</c:v>
                      </c:pt>
                      <c:pt idx="197">
                        <c:v>2.2400000000000002</c:v>
                      </c:pt>
                      <c:pt idx="198">
                        <c:v>2.2400000000000002</c:v>
                      </c:pt>
                      <c:pt idx="199">
                        <c:v>2.2400000000000002</c:v>
                      </c:pt>
                      <c:pt idx="200">
                        <c:v>2.2200000000000002</c:v>
                      </c:pt>
                      <c:pt idx="201">
                        <c:v>2.2200000000000002</c:v>
                      </c:pt>
                      <c:pt idx="202">
                        <c:v>2.2200000000000002</c:v>
                      </c:pt>
                      <c:pt idx="203">
                        <c:v>2.2200000000000002</c:v>
                      </c:pt>
                      <c:pt idx="204">
                        <c:v>2.2200000000000002</c:v>
                      </c:pt>
                      <c:pt idx="205">
                        <c:v>2.2000000000000002</c:v>
                      </c:pt>
                      <c:pt idx="206">
                        <c:v>2.2000000000000002</c:v>
                      </c:pt>
                      <c:pt idx="207">
                        <c:v>2.2000000000000002</c:v>
                      </c:pt>
                      <c:pt idx="208">
                        <c:v>2.2000000000000002</c:v>
                      </c:pt>
                      <c:pt idx="209">
                        <c:v>2.2000000000000002</c:v>
                      </c:pt>
                      <c:pt idx="210">
                        <c:v>2.2000000000000002</c:v>
                      </c:pt>
                      <c:pt idx="211">
                        <c:v>2.1800000000000002</c:v>
                      </c:pt>
                      <c:pt idx="212">
                        <c:v>2.1800000000000002</c:v>
                      </c:pt>
                      <c:pt idx="213">
                        <c:v>2.1800000000000002</c:v>
                      </c:pt>
                      <c:pt idx="214">
                        <c:v>2.1800000000000002</c:v>
                      </c:pt>
                      <c:pt idx="215">
                        <c:v>2.1800000000000002</c:v>
                      </c:pt>
                      <c:pt idx="216">
                        <c:v>2.1800000000000002</c:v>
                      </c:pt>
                      <c:pt idx="217">
                        <c:v>2.16</c:v>
                      </c:pt>
                      <c:pt idx="218">
                        <c:v>2.16</c:v>
                      </c:pt>
                      <c:pt idx="219">
                        <c:v>2.16</c:v>
                      </c:pt>
                      <c:pt idx="220">
                        <c:v>2.16</c:v>
                      </c:pt>
                      <c:pt idx="221">
                        <c:v>2.16</c:v>
                      </c:pt>
                      <c:pt idx="222">
                        <c:v>2.14</c:v>
                      </c:pt>
                      <c:pt idx="223">
                        <c:v>2.14</c:v>
                      </c:pt>
                      <c:pt idx="224">
                        <c:v>2.14</c:v>
                      </c:pt>
                      <c:pt idx="225">
                        <c:v>2.14</c:v>
                      </c:pt>
                      <c:pt idx="226">
                        <c:v>2.12</c:v>
                      </c:pt>
                      <c:pt idx="227">
                        <c:v>2.12</c:v>
                      </c:pt>
                      <c:pt idx="228">
                        <c:v>2.12</c:v>
                      </c:pt>
                      <c:pt idx="229">
                        <c:v>2.0999999999999992</c:v>
                      </c:pt>
                      <c:pt idx="230">
                        <c:v>2.0999999999999992</c:v>
                      </c:pt>
                      <c:pt idx="231">
                        <c:v>2.08</c:v>
                      </c:pt>
                      <c:pt idx="232">
                        <c:v>2.08</c:v>
                      </c:pt>
                      <c:pt idx="233">
                        <c:v>2.08</c:v>
                      </c:pt>
                      <c:pt idx="234">
                        <c:v>2.08</c:v>
                      </c:pt>
                      <c:pt idx="235">
                        <c:v>2.0599999999999992</c:v>
                      </c:pt>
                      <c:pt idx="236">
                        <c:v>2.0599999999999992</c:v>
                      </c:pt>
                      <c:pt idx="237">
                        <c:v>2.04</c:v>
                      </c:pt>
                      <c:pt idx="238">
                        <c:v>2.04</c:v>
                      </c:pt>
                      <c:pt idx="239">
                        <c:v>2.0199999999999991</c:v>
                      </c:pt>
                      <c:pt idx="240">
                        <c:v>2.0199999999999991</c:v>
                      </c:pt>
                      <c:pt idx="241">
                        <c:v>2.0199999999999991</c:v>
                      </c:pt>
                      <c:pt idx="242">
                        <c:v>2</c:v>
                      </c:pt>
                      <c:pt idx="243">
                        <c:v>2</c:v>
                      </c:pt>
                      <c:pt idx="244">
                        <c:v>2</c:v>
                      </c:pt>
                      <c:pt idx="245">
                        <c:v>1.98</c:v>
                      </c:pt>
                      <c:pt idx="246">
                        <c:v>1.98</c:v>
                      </c:pt>
                      <c:pt idx="247">
                        <c:v>1.96</c:v>
                      </c:pt>
                      <c:pt idx="248">
                        <c:v>1.96</c:v>
                      </c:pt>
                      <c:pt idx="249">
                        <c:v>1.94</c:v>
                      </c:pt>
                      <c:pt idx="250">
                        <c:v>1.92</c:v>
                      </c:pt>
                      <c:pt idx="251">
                        <c:v>1.92</c:v>
                      </c:pt>
                      <c:pt idx="252">
                        <c:v>1.92</c:v>
                      </c:pt>
                      <c:pt idx="253">
                        <c:v>1.9</c:v>
                      </c:pt>
                      <c:pt idx="254">
                        <c:v>1.9</c:v>
                      </c:pt>
                      <c:pt idx="255">
                        <c:v>1.88</c:v>
                      </c:pt>
                      <c:pt idx="256">
                        <c:v>1.86</c:v>
                      </c:pt>
                      <c:pt idx="257">
                        <c:v>1.86</c:v>
                      </c:pt>
                      <c:pt idx="258">
                        <c:v>1.84</c:v>
                      </c:pt>
                      <c:pt idx="259">
                        <c:v>1.84</c:v>
                      </c:pt>
                      <c:pt idx="260">
                        <c:v>1.82</c:v>
                      </c:pt>
                      <c:pt idx="261">
                        <c:v>1.8</c:v>
                      </c:pt>
                      <c:pt idx="262">
                        <c:v>1.8</c:v>
                      </c:pt>
                      <c:pt idx="263">
                        <c:v>1.8</c:v>
                      </c:pt>
                      <c:pt idx="264">
                        <c:v>1.78</c:v>
                      </c:pt>
                      <c:pt idx="265">
                        <c:v>1.78</c:v>
                      </c:pt>
                      <c:pt idx="266">
                        <c:v>1.76</c:v>
                      </c:pt>
                      <c:pt idx="267">
                        <c:v>1.76</c:v>
                      </c:pt>
                      <c:pt idx="268">
                        <c:v>1.74</c:v>
                      </c:pt>
                      <c:pt idx="269">
                        <c:v>1.74</c:v>
                      </c:pt>
                      <c:pt idx="270">
                        <c:v>1.72</c:v>
                      </c:pt>
                      <c:pt idx="271">
                        <c:v>1.72</c:v>
                      </c:pt>
                      <c:pt idx="272">
                        <c:v>1.72</c:v>
                      </c:pt>
                      <c:pt idx="273">
                        <c:v>1.7</c:v>
                      </c:pt>
                      <c:pt idx="274">
                        <c:v>1.7</c:v>
                      </c:pt>
                      <c:pt idx="275">
                        <c:v>1.68</c:v>
                      </c:pt>
                      <c:pt idx="276">
                        <c:v>1.68</c:v>
                      </c:pt>
                      <c:pt idx="277">
                        <c:v>1.66</c:v>
                      </c:pt>
                      <c:pt idx="278">
                        <c:v>1.66</c:v>
                      </c:pt>
                      <c:pt idx="279">
                        <c:v>1.64</c:v>
                      </c:pt>
                      <c:pt idx="280">
                        <c:v>1.64</c:v>
                      </c:pt>
                      <c:pt idx="281">
                        <c:v>1.64</c:v>
                      </c:pt>
                      <c:pt idx="282">
                        <c:v>1.62</c:v>
                      </c:pt>
                      <c:pt idx="283">
                        <c:v>1.62</c:v>
                      </c:pt>
                      <c:pt idx="284">
                        <c:v>1.6</c:v>
                      </c:pt>
                      <c:pt idx="285">
                        <c:v>1.6</c:v>
                      </c:pt>
                      <c:pt idx="286">
                        <c:v>1.58</c:v>
                      </c:pt>
                      <c:pt idx="287">
                        <c:v>1.58</c:v>
                      </c:pt>
                      <c:pt idx="288">
                        <c:v>1.58</c:v>
                      </c:pt>
                      <c:pt idx="289">
                        <c:v>1.56</c:v>
                      </c:pt>
                      <c:pt idx="290">
                        <c:v>1.56</c:v>
                      </c:pt>
                      <c:pt idx="291">
                        <c:v>1.54</c:v>
                      </c:pt>
                      <c:pt idx="292">
                        <c:v>1.54</c:v>
                      </c:pt>
                      <c:pt idx="293">
                        <c:v>1.52</c:v>
                      </c:pt>
                      <c:pt idx="294">
                        <c:v>1.5</c:v>
                      </c:pt>
                      <c:pt idx="295">
                        <c:v>1.5</c:v>
                      </c:pt>
                      <c:pt idx="296">
                        <c:v>1.48</c:v>
                      </c:pt>
                      <c:pt idx="297">
                        <c:v>1.46</c:v>
                      </c:pt>
                      <c:pt idx="298">
                        <c:v>1.44</c:v>
                      </c:pt>
                      <c:pt idx="299">
                        <c:v>1.44</c:v>
                      </c:pt>
                      <c:pt idx="300">
                        <c:v>1.44</c:v>
                      </c:pt>
                      <c:pt idx="301">
                        <c:v>1.42</c:v>
                      </c:pt>
                      <c:pt idx="302">
                        <c:v>1.4</c:v>
                      </c:pt>
                      <c:pt idx="303">
                        <c:v>1.38</c:v>
                      </c:pt>
                      <c:pt idx="304">
                        <c:v>1.38</c:v>
                      </c:pt>
                      <c:pt idx="305">
                        <c:v>1.36</c:v>
                      </c:pt>
                      <c:pt idx="306">
                        <c:v>1.34</c:v>
                      </c:pt>
                      <c:pt idx="307">
                        <c:v>1.32</c:v>
                      </c:pt>
                      <c:pt idx="308">
                        <c:v>1.3</c:v>
                      </c:pt>
                      <c:pt idx="309">
                        <c:v>1.3</c:v>
                      </c:pt>
                      <c:pt idx="310">
                        <c:v>1.3</c:v>
                      </c:pt>
                      <c:pt idx="311">
                        <c:v>1.28</c:v>
                      </c:pt>
                      <c:pt idx="312">
                        <c:v>1.26</c:v>
                      </c:pt>
                      <c:pt idx="313">
                        <c:v>1.24</c:v>
                      </c:pt>
                      <c:pt idx="314">
                        <c:v>1.22</c:v>
                      </c:pt>
                      <c:pt idx="315">
                        <c:v>1.22</c:v>
                      </c:pt>
                      <c:pt idx="316">
                        <c:v>1.2</c:v>
                      </c:pt>
                      <c:pt idx="317">
                        <c:v>1.2</c:v>
                      </c:pt>
                      <c:pt idx="318">
                        <c:v>1.18</c:v>
                      </c:pt>
                      <c:pt idx="319">
                        <c:v>1.18</c:v>
                      </c:pt>
                      <c:pt idx="320">
                        <c:v>1.1599999999999999</c:v>
                      </c:pt>
                      <c:pt idx="321">
                        <c:v>1.1399999999999999</c:v>
                      </c:pt>
                      <c:pt idx="322">
                        <c:v>1.1399999999999999</c:v>
                      </c:pt>
                      <c:pt idx="323">
                        <c:v>1.1200000000000001</c:v>
                      </c:pt>
                      <c:pt idx="324">
                        <c:v>1.1200000000000001</c:v>
                      </c:pt>
                      <c:pt idx="325">
                        <c:v>1.1000000000000001</c:v>
                      </c:pt>
                      <c:pt idx="326">
                        <c:v>1.08</c:v>
                      </c:pt>
                      <c:pt idx="327">
                        <c:v>1.08</c:v>
                      </c:pt>
                      <c:pt idx="328">
                        <c:v>1.08</c:v>
                      </c:pt>
                      <c:pt idx="329">
                        <c:v>1.06</c:v>
                      </c:pt>
                      <c:pt idx="330">
                        <c:v>1.06</c:v>
                      </c:pt>
                      <c:pt idx="331">
                        <c:v>1.04</c:v>
                      </c:pt>
                      <c:pt idx="332">
                        <c:v>1.04</c:v>
                      </c:pt>
                      <c:pt idx="333">
                        <c:v>1.04</c:v>
                      </c:pt>
                      <c:pt idx="334">
                        <c:v>1.02</c:v>
                      </c:pt>
                      <c:pt idx="335">
                        <c:v>1.02</c:v>
                      </c:pt>
                      <c:pt idx="336">
                        <c:v>1</c:v>
                      </c:pt>
                      <c:pt idx="337">
                        <c:v>1</c:v>
                      </c:pt>
                      <c:pt idx="338">
                        <c:v>1</c:v>
                      </c:pt>
                      <c:pt idx="339">
                        <c:v>1</c:v>
                      </c:pt>
                      <c:pt idx="340">
                        <c:v>0.98</c:v>
                      </c:pt>
                      <c:pt idx="341">
                        <c:v>0.98</c:v>
                      </c:pt>
                      <c:pt idx="342">
                        <c:v>0.98</c:v>
                      </c:pt>
                      <c:pt idx="343">
                        <c:v>0.98</c:v>
                      </c:pt>
                      <c:pt idx="344">
                        <c:v>0.96</c:v>
                      </c:pt>
                      <c:pt idx="345">
                        <c:v>0.96</c:v>
                      </c:pt>
                      <c:pt idx="346">
                        <c:v>0.96</c:v>
                      </c:pt>
                      <c:pt idx="347">
                        <c:v>0.96</c:v>
                      </c:pt>
                      <c:pt idx="348">
                        <c:v>0.94</c:v>
                      </c:pt>
                      <c:pt idx="349">
                        <c:v>0.94</c:v>
                      </c:pt>
                      <c:pt idx="350">
                        <c:v>0.94</c:v>
                      </c:pt>
                      <c:pt idx="351">
                        <c:v>0.94</c:v>
                      </c:pt>
                      <c:pt idx="352">
                        <c:v>0.94</c:v>
                      </c:pt>
                      <c:pt idx="353">
                        <c:v>0.94</c:v>
                      </c:pt>
                      <c:pt idx="354">
                        <c:v>0.92</c:v>
                      </c:pt>
                      <c:pt idx="355">
                        <c:v>0.92</c:v>
                      </c:pt>
                      <c:pt idx="356">
                        <c:v>0.92</c:v>
                      </c:pt>
                      <c:pt idx="357">
                        <c:v>0.92</c:v>
                      </c:pt>
                      <c:pt idx="358">
                        <c:v>0.92</c:v>
                      </c:pt>
                      <c:pt idx="359">
                        <c:v>0.9</c:v>
                      </c:pt>
                      <c:pt idx="360">
                        <c:v>0.9</c:v>
                      </c:pt>
                      <c:pt idx="361">
                        <c:v>0.9</c:v>
                      </c:pt>
                      <c:pt idx="362">
                        <c:v>0.9</c:v>
                      </c:pt>
                      <c:pt idx="363">
                        <c:v>0.9</c:v>
                      </c:pt>
                      <c:pt idx="364">
                        <c:v>0.88</c:v>
                      </c:pt>
                      <c:pt idx="365">
                        <c:v>0.88</c:v>
                      </c:pt>
                      <c:pt idx="366">
                        <c:v>0.88</c:v>
                      </c:pt>
                      <c:pt idx="367">
                        <c:v>0.88</c:v>
                      </c:pt>
                      <c:pt idx="368">
                        <c:v>0.88</c:v>
                      </c:pt>
                      <c:pt idx="369">
                        <c:v>0.88</c:v>
                      </c:pt>
                      <c:pt idx="370">
                        <c:v>0.88</c:v>
                      </c:pt>
                      <c:pt idx="371">
                        <c:v>0.86</c:v>
                      </c:pt>
                      <c:pt idx="372">
                        <c:v>0.86</c:v>
                      </c:pt>
                      <c:pt idx="373">
                        <c:v>0.86</c:v>
                      </c:pt>
                      <c:pt idx="374">
                        <c:v>0.86</c:v>
                      </c:pt>
                      <c:pt idx="375">
                        <c:v>0.86</c:v>
                      </c:pt>
                      <c:pt idx="376">
                        <c:v>0.86</c:v>
                      </c:pt>
                      <c:pt idx="377">
                        <c:v>0.86</c:v>
                      </c:pt>
                      <c:pt idx="378">
                        <c:v>0.84</c:v>
                      </c:pt>
                      <c:pt idx="379">
                        <c:v>0.84</c:v>
                      </c:pt>
                      <c:pt idx="380">
                        <c:v>0.84</c:v>
                      </c:pt>
                      <c:pt idx="381">
                        <c:v>0.84</c:v>
                      </c:pt>
                      <c:pt idx="382">
                        <c:v>0.84</c:v>
                      </c:pt>
                      <c:pt idx="383">
                        <c:v>0.84</c:v>
                      </c:pt>
                      <c:pt idx="384">
                        <c:v>0.84</c:v>
                      </c:pt>
                      <c:pt idx="385">
                        <c:v>0.82</c:v>
                      </c:pt>
                      <c:pt idx="386">
                        <c:v>0.82</c:v>
                      </c:pt>
                      <c:pt idx="387">
                        <c:v>0.82</c:v>
                      </c:pt>
                      <c:pt idx="388">
                        <c:v>0.82</c:v>
                      </c:pt>
                      <c:pt idx="389">
                        <c:v>0.82</c:v>
                      </c:pt>
                      <c:pt idx="390">
                        <c:v>0.82</c:v>
                      </c:pt>
                      <c:pt idx="391">
                        <c:v>0.82</c:v>
                      </c:pt>
                      <c:pt idx="392">
                        <c:v>0.8</c:v>
                      </c:pt>
                      <c:pt idx="393">
                        <c:v>0.8</c:v>
                      </c:pt>
                      <c:pt idx="394">
                        <c:v>0.8</c:v>
                      </c:pt>
                      <c:pt idx="395">
                        <c:v>0.8</c:v>
                      </c:pt>
                      <c:pt idx="396">
                        <c:v>0.8</c:v>
                      </c:pt>
                      <c:pt idx="397">
                        <c:v>0.8</c:v>
                      </c:pt>
                      <c:pt idx="398">
                        <c:v>0.8</c:v>
                      </c:pt>
                      <c:pt idx="399">
                        <c:v>0.8</c:v>
                      </c:pt>
                      <c:pt idx="400">
                        <c:v>0.78</c:v>
                      </c:pt>
                      <c:pt idx="401">
                        <c:v>0.78</c:v>
                      </c:pt>
                      <c:pt idx="402">
                        <c:v>0.78</c:v>
                      </c:pt>
                      <c:pt idx="403">
                        <c:v>0.78</c:v>
                      </c:pt>
                      <c:pt idx="404">
                        <c:v>0.78</c:v>
                      </c:pt>
                      <c:pt idx="405">
                        <c:v>0.78</c:v>
                      </c:pt>
                      <c:pt idx="406">
                        <c:v>0.78</c:v>
                      </c:pt>
                      <c:pt idx="407">
                        <c:v>0.78</c:v>
                      </c:pt>
                      <c:pt idx="408">
                        <c:v>0.78</c:v>
                      </c:pt>
                      <c:pt idx="409">
                        <c:v>0.78</c:v>
                      </c:pt>
                      <c:pt idx="410">
                        <c:v>0.76</c:v>
                      </c:pt>
                      <c:pt idx="411">
                        <c:v>0.76</c:v>
                      </c:pt>
                      <c:pt idx="412">
                        <c:v>0.76</c:v>
                      </c:pt>
                      <c:pt idx="413">
                        <c:v>0.76</c:v>
                      </c:pt>
                      <c:pt idx="414">
                        <c:v>0.76</c:v>
                      </c:pt>
                      <c:pt idx="415">
                        <c:v>0.76</c:v>
                      </c:pt>
                      <c:pt idx="416">
                        <c:v>0.76</c:v>
                      </c:pt>
                      <c:pt idx="417">
                        <c:v>0.76</c:v>
                      </c:pt>
                      <c:pt idx="418">
                        <c:v>0.76</c:v>
                      </c:pt>
                      <c:pt idx="419">
                        <c:v>0.76</c:v>
                      </c:pt>
                      <c:pt idx="420">
                        <c:v>0.76</c:v>
                      </c:pt>
                      <c:pt idx="421">
                        <c:v>0.76</c:v>
                      </c:pt>
                      <c:pt idx="422">
                        <c:v>0.76</c:v>
                      </c:pt>
                      <c:pt idx="423">
                        <c:v>0.76</c:v>
                      </c:pt>
                      <c:pt idx="424">
                        <c:v>0.76</c:v>
                      </c:pt>
                      <c:pt idx="425">
                        <c:v>0.74</c:v>
                      </c:pt>
                      <c:pt idx="426">
                        <c:v>0.74</c:v>
                      </c:pt>
                      <c:pt idx="427">
                        <c:v>0.74</c:v>
                      </c:pt>
                      <c:pt idx="428">
                        <c:v>0.74</c:v>
                      </c:pt>
                      <c:pt idx="429">
                        <c:v>0.74</c:v>
                      </c:pt>
                      <c:pt idx="430">
                        <c:v>0.74</c:v>
                      </c:pt>
                      <c:pt idx="431">
                        <c:v>0.74</c:v>
                      </c:pt>
                      <c:pt idx="432">
                        <c:v>0.74</c:v>
                      </c:pt>
                      <c:pt idx="433">
                        <c:v>0.74</c:v>
                      </c:pt>
                      <c:pt idx="434">
                        <c:v>0.74</c:v>
                      </c:pt>
                      <c:pt idx="435">
                        <c:v>0.74</c:v>
                      </c:pt>
                      <c:pt idx="436">
                        <c:v>0.74</c:v>
                      </c:pt>
                      <c:pt idx="437">
                        <c:v>0.74</c:v>
                      </c:pt>
                      <c:pt idx="438">
                        <c:v>0.74</c:v>
                      </c:pt>
                      <c:pt idx="439">
                        <c:v>0.74</c:v>
                      </c:pt>
                      <c:pt idx="440">
                        <c:v>0.74</c:v>
                      </c:pt>
                      <c:pt idx="441">
                        <c:v>0.74</c:v>
                      </c:pt>
                      <c:pt idx="442">
                        <c:v>0.74</c:v>
                      </c:pt>
                      <c:pt idx="443">
                        <c:v>0.74</c:v>
                      </c:pt>
                      <c:pt idx="444">
                        <c:v>0.74</c:v>
                      </c:pt>
                      <c:pt idx="445">
                        <c:v>0.74</c:v>
                      </c:pt>
                      <c:pt idx="446">
                        <c:v>0.74</c:v>
                      </c:pt>
                      <c:pt idx="447">
                        <c:v>0.74</c:v>
                      </c:pt>
                      <c:pt idx="448">
                        <c:v>0.74</c:v>
                      </c:pt>
                      <c:pt idx="449">
                        <c:v>0.74</c:v>
                      </c:pt>
                      <c:pt idx="450">
                        <c:v>0.74</c:v>
                      </c:pt>
                      <c:pt idx="451">
                        <c:v>0.74</c:v>
                      </c:pt>
                      <c:pt idx="452">
                        <c:v>0.74</c:v>
                      </c:pt>
                      <c:pt idx="453">
                        <c:v>0.74</c:v>
                      </c:pt>
                      <c:pt idx="454">
                        <c:v>0.74</c:v>
                      </c:pt>
                      <c:pt idx="455">
                        <c:v>0.74</c:v>
                      </c:pt>
                      <c:pt idx="456">
                        <c:v>0.74</c:v>
                      </c:pt>
                      <c:pt idx="457">
                        <c:v>0.74</c:v>
                      </c:pt>
                      <c:pt idx="458">
                        <c:v>0.74</c:v>
                      </c:pt>
                      <c:pt idx="459">
                        <c:v>0.74</c:v>
                      </c:pt>
                      <c:pt idx="460">
                        <c:v>0.74</c:v>
                      </c:pt>
                      <c:pt idx="461">
                        <c:v>0.74</c:v>
                      </c:pt>
                      <c:pt idx="462">
                        <c:v>0.74</c:v>
                      </c:pt>
                      <c:pt idx="463">
                        <c:v>0.74</c:v>
                      </c:pt>
                      <c:pt idx="464">
                        <c:v>0.74</c:v>
                      </c:pt>
                      <c:pt idx="465">
                        <c:v>0.74</c:v>
                      </c:pt>
                      <c:pt idx="466">
                        <c:v>0.74</c:v>
                      </c:pt>
                      <c:pt idx="467">
                        <c:v>0.74</c:v>
                      </c:pt>
                      <c:pt idx="468">
                        <c:v>0.74</c:v>
                      </c:pt>
                      <c:pt idx="469">
                        <c:v>0.74</c:v>
                      </c:pt>
                      <c:pt idx="470">
                        <c:v>0.74</c:v>
                      </c:pt>
                      <c:pt idx="471">
                        <c:v>0.74</c:v>
                      </c:pt>
                      <c:pt idx="472">
                        <c:v>0.74</c:v>
                      </c:pt>
                      <c:pt idx="473">
                        <c:v>0.74</c:v>
                      </c:pt>
                      <c:pt idx="474">
                        <c:v>0.74</c:v>
                      </c:pt>
                      <c:pt idx="475">
                        <c:v>0.74</c:v>
                      </c:pt>
                      <c:pt idx="476">
                        <c:v>0.74</c:v>
                      </c:pt>
                      <c:pt idx="477">
                        <c:v>0.74</c:v>
                      </c:pt>
                      <c:pt idx="478">
                        <c:v>0.74</c:v>
                      </c:pt>
                      <c:pt idx="479">
                        <c:v>0.76</c:v>
                      </c:pt>
                      <c:pt idx="480">
                        <c:v>0.76</c:v>
                      </c:pt>
                      <c:pt idx="481">
                        <c:v>0.76</c:v>
                      </c:pt>
                      <c:pt idx="482">
                        <c:v>0.76</c:v>
                      </c:pt>
                      <c:pt idx="483">
                        <c:v>0.76</c:v>
                      </c:pt>
                      <c:pt idx="484">
                        <c:v>0.76</c:v>
                      </c:pt>
                      <c:pt idx="485">
                        <c:v>0.76</c:v>
                      </c:pt>
                      <c:pt idx="486">
                        <c:v>0.76</c:v>
                      </c:pt>
                      <c:pt idx="487">
                        <c:v>0.76</c:v>
                      </c:pt>
                      <c:pt idx="488">
                        <c:v>0.76</c:v>
                      </c:pt>
                      <c:pt idx="489">
                        <c:v>0.76</c:v>
                      </c:pt>
                      <c:pt idx="490">
                        <c:v>0.76</c:v>
                      </c:pt>
                      <c:pt idx="491">
                        <c:v>0.76</c:v>
                      </c:pt>
                      <c:pt idx="492">
                        <c:v>0.76</c:v>
                      </c:pt>
                      <c:pt idx="493">
                        <c:v>0.76</c:v>
                      </c:pt>
                      <c:pt idx="494">
                        <c:v>0.76</c:v>
                      </c:pt>
                      <c:pt idx="495">
                        <c:v>0.76</c:v>
                      </c:pt>
                      <c:pt idx="496">
                        <c:v>0.76</c:v>
                      </c:pt>
                      <c:pt idx="497">
                        <c:v>0.76</c:v>
                      </c:pt>
                      <c:pt idx="498">
                        <c:v>0.76</c:v>
                      </c:pt>
                      <c:pt idx="499">
                        <c:v>0.78</c:v>
                      </c:pt>
                      <c:pt idx="500">
                        <c:v>0.78</c:v>
                      </c:pt>
                      <c:pt idx="501">
                        <c:v>0.78</c:v>
                      </c:pt>
                      <c:pt idx="502">
                        <c:v>0.78</c:v>
                      </c:pt>
                      <c:pt idx="503">
                        <c:v>0.78</c:v>
                      </c:pt>
                      <c:pt idx="504">
                        <c:v>0.78</c:v>
                      </c:pt>
                      <c:pt idx="505">
                        <c:v>0.78</c:v>
                      </c:pt>
                      <c:pt idx="506">
                        <c:v>0.78</c:v>
                      </c:pt>
                      <c:pt idx="507">
                        <c:v>0.78</c:v>
                      </c:pt>
                      <c:pt idx="508">
                        <c:v>0.78</c:v>
                      </c:pt>
                      <c:pt idx="509">
                        <c:v>0.78</c:v>
                      </c:pt>
                      <c:pt idx="510">
                        <c:v>0.78</c:v>
                      </c:pt>
                      <c:pt idx="511">
                        <c:v>0.78</c:v>
                      </c:pt>
                      <c:pt idx="512">
                        <c:v>0.78</c:v>
                      </c:pt>
                      <c:pt idx="513">
                        <c:v>0.78</c:v>
                      </c:pt>
                      <c:pt idx="514">
                        <c:v>0.78</c:v>
                      </c:pt>
                      <c:pt idx="515">
                        <c:v>0.78</c:v>
                      </c:pt>
                      <c:pt idx="516">
                        <c:v>0.78</c:v>
                      </c:pt>
                      <c:pt idx="517">
                        <c:v>0.78</c:v>
                      </c:pt>
                      <c:pt idx="518">
                        <c:v>0.78</c:v>
                      </c:pt>
                      <c:pt idx="519">
                        <c:v>0.78</c:v>
                      </c:pt>
                      <c:pt idx="520">
                        <c:v>0.78</c:v>
                      </c:pt>
                      <c:pt idx="521">
                        <c:v>0.78</c:v>
                      </c:pt>
                      <c:pt idx="522">
                        <c:v>0.78</c:v>
                      </c:pt>
                      <c:pt idx="523">
                        <c:v>0.78</c:v>
                      </c:pt>
                      <c:pt idx="524">
                        <c:v>0.78</c:v>
                      </c:pt>
                      <c:pt idx="525">
                        <c:v>0.78</c:v>
                      </c:pt>
                      <c:pt idx="526">
                        <c:v>0.78</c:v>
                      </c:pt>
                      <c:pt idx="527">
                        <c:v>0.78</c:v>
                      </c:pt>
                      <c:pt idx="528">
                        <c:v>0.78</c:v>
                      </c:pt>
                      <c:pt idx="529">
                        <c:v>0.78</c:v>
                      </c:pt>
                      <c:pt idx="530">
                        <c:v>0.78</c:v>
                      </c:pt>
                      <c:pt idx="531">
                        <c:v>0.78</c:v>
                      </c:pt>
                      <c:pt idx="532">
                        <c:v>0.76</c:v>
                      </c:pt>
                      <c:pt idx="533">
                        <c:v>0.76</c:v>
                      </c:pt>
                      <c:pt idx="534">
                        <c:v>0.76</c:v>
                      </c:pt>
                      <c:pt idx="535">
                        <c:v>0.76</c:v>
                      </c:pt>
                      <c:pt idx="536">
                        <c:v>0.76</c:v>
                      </c:pt>
                      <c:pt idx="537">
                        <c:v>0.76</c:v>
                      </c:pt>
                      <c:pt idx="538">
                        <c:v>0.76</c:v>
                      </c:pt>
                      <c:pt idx="539">
                        <c:v>0.76</c:v>
                      </c:pt>
                      <c:pt idx="540">
                        <c:v>0.76</c:v>
                      </c:pt>
                      <c:pt idx="541">
                        <c:v>0.76</c:v>
                      </c:pt>
                      <c:pt idx="542">
                        <c:v>0.76</c:v>
                      </c:pt>
                      <c:pt idx="543">
                        <c:v>0.76</c:v>
                      </c:pt>
                      <c:pt idx="544">
                        <c:v>0.76</c:v>
                      </c:pt>
                      <c:pt idx="545">
                        <c:v>0.76</c:v>
                      </c:pt>
                      <c:pt idx="546">
                        <c:v>0.76</c:v>
                      </c:pt>
                      <c:pt idx="547">
                        <c:v>0.76</c:v>
                      </c:pt>
                      <c:pt idx="548">
                        <c:v>0.76</c:v>
                      </c:pt>
                      <c:pt idx="549">
                        <c:v>0.76</c:v>
                      </c:pt>
                      <c:pt idx="550">
                        <c:v>0.76</c:v>
                      </c:pt>
                      <c:pt idx="551">
                        <c:v>0.74</c:v>
                      </c:pt>
                      <c:pt idx="552">
                        <c:v>0.74</c:v>
                      </c:pt>
                      <c:pt idx="553">
                        <c:v>0.74</c:v>
                      </c:pt>
                      <c:pt idx="554">
                        <c:v>0.74</c:v>
                      </c:pt>
                      <c:pt idx="555">
                        <c:v>0.74</c:v>
                      </c:pt>
                      <c:pt idx="556">
                        <c:v>0.74</c:v>
                      </c:pt>
                      <c:pt idx="557">
                        <c:v>0.74</c:v>
                      </c:pt>
                      <c:pt idx="558">
                        <c:v>0.74</c:v>
                      </c:pt>
                      <c:pt idx="559">
                        <c:v>0.74</c:v>
                      </c:pt>
                      <c:pt idx="560">
                        <c:v>0.74</c:v>
                      </c:pt>
                      <c:pt idx="561">
                        <c:v>0.74</c:v>
                      </c:pt>
                      <c:pt idx="562">
                        <c:v>0.74</c:v>
                      </c:pt>
                      <c:pt idx="563">
                        <c:v>0.74</c:v>
                      </c:pt>
                      <c:pt idx="564">
                        <c:v>0.74</c:v>
                      </c:pt>
                      <c:pt idx="565">
                        <c:v>0.74</c:v>
                      </c:pt>
                      <c:pt idx="566">
                        <c:v>0.74</c:v>
                      </c:pt>
                      <c:pt idx="567">
                        <c:v>0.74</c:v>
                      </c:pt>
                      <c:pt idx="568">
                        <c:v>0.74</c:v>
                      </c:pt>
                      <c:pt idx="569">
                        <c:v>0.74</c:v>
                      </c:pt>
                      <c:pt idx="570">
                        <c:v>0.74</c:v>
                      </c:pt>
                      <c:pt idx="571">
                        <c:v>0.74</c:v>
                      </c:pt>
                      <c:pt idx="572">
                        <c:v>0.74</c:v>
                      </c:pt>
                      <c:pt idx="573">
                        <c:v>0.74</c:v>
                      </c:pt>
                      <c:pt idx="574">
                        <c:v>0.74</c:v>
                      </c:pt>
                      <c:pt idx="575">
                        <c:v>0.74</c:v>
                      </c:pt>
                      <c:pt idx="576">
                        <c:v>0.74</c:v>
                      </c:pt>
                      <c:pt idx="577">
                        <c:v>0.74</c:v>
                      </c:pt>
                      <c:pt idx="578">
                        <c:v>0.74</c:v>
                      </c:pt>
                      <c:pt idx="579">
                        <c:v>0.74</c:v>
                      </c:pt>
                      <c:pt idx="580">
                        <c:v>0.74</c:v>
                      </c:pt>
                      <c:pt idx="581">
                        <c:v>0.74</c:v>
                      </c:pt>
                      <c:pt idx="582">
                        <c:v>0.74</c:v>
                      </c:pt>
                      <c:pt idx="583">
                        <c:v>0.74</c:v>
                      </c:pt>
                      <c:pt idx="584">
                        <c:v>0.74</c:v>
                      </c:pt>
                      <c:pt idx="585">
                        <c:v>0.74</c:v>
                      </c:pt>
                      <c:pt idx="586">
                        <c:v>0.74</c:v>
                      </c:pt>
                      <c:pt idx="587">
                        <c:v>0.74</c:v>
                      </c:pt>
                      <c:pt idx="588">
                        <c:v>0.74</c:v>
                      </c:pt>
                      <c:pt idx="589">
                        <c:v>0.74</c:v>
                      </c:pt>
                      <c:pt idx="590">
                        <c:v>0.76</c:v>
                      </c:pt>
                      <c:pt idx="591">
                        <c:v>0.76</c:v>
                      </c:pt>
                      <c:pt idx="592">
                        <c:v>0.76</c:v>
                      </c:pt>
                      <c:pt idx="593">
                        <c:v>0.76</c:v>
                      </c:pt>
                      <c:pt idx="594">
                        <c:v>0.76</c:v>
                      </c:pt>
                      <c:pt idx="595">
                        <c:v>0.76</c:v>
                      </c:pt>
                      <c:pt idx="596">
                        <c:v>0.76</c:v>
                      </c:pt>
                      <c:pt idx="597">
                        <c:v>0.76</c:v>
                      </c:pt>
                      <c:pt idx="598">
                        <c:v>0.76</c:v>
                      </c:pt>
                      <c:pt idx="599">
                        <c:v>0.76</c:v>
                      </c:pt>
                      <c:pt idx="600">
                        <c:v>0.76</c:v>
                      </c:pt>
                      <c:pt idx="601">
                        <c:v>0.76</c:v>
                      </c:pt>
                      <c:pt idx="602">
                        <c:v>0.76</c:v>
                      </c:pt>
                      <c:pt idx="603">
                        <c:v>0.76</c:v>
                      </c:pt>
                      <c:pt idx="604">
                        <c:v>0.76</c:v>
                      </c:pt>
                      <c:pt idx="605">
                        <c:v>0.76</c:v>
                      </c:pt>
                      <c:pt idx="606">
                        <c:v>0.76</c:v>
                      </c:pt>
                      <c:pt idx="607">
                        <c:v>0.76</c:v>
                      </c:pt>
                      <c:pt idx="608">
                        <c:v>0.76</c:v>
                      </c:pt>
                      <c:pt idx="609">
                        <c:v>0.78</c:v>
                      </c:pt>
                      <c:pt idx="610">
                        <c:v>0.78</c:v>
                      </c:pt>
                      <c:pt idx="611">
                        <c:v>0.78</c:v>
                      </c:pt>
                      <c:pt idx="612">
                        <c:v>0.78</c:v>
                      </c:pt>
                      <c:pt idx="613">
                        <c:v>0.78</c:v>
                      </c:pt>
                      <c:pt idx="614">
                        <c:v>0.78</c:v>
                      </c:pt>
                      <c:pt idx="615">
                        <c:v>0.78</c:v>
                      </c:pt>
                      <c:pt idx="616">
                        <c:v>0.78</c:v>
                      </c:pt>
                      <c:pt idx="617">
                        <c:v>0.78</c:v>
                      </c:pt>
                      <c:pt idx="618">
                        <c:v>0.78</c:v>
                      </c:pt>
                      <c:pt idx="619">
                        <c:v>0.78</c:v>
                      </c:pt>
                      <c:pt idx="620">
                        <c:v>0.78</c:v>
                      </c:pt>
                      <c:pt idx="621">
                        <c:v>0.78</c:v>
                      </c:pt>
                      <c:pt idx="622">
                        <c:v>0.8</c:v>
                      </c:pt>
                      <c:pt idx="623">
                        <c:v>0.8</c:v>
                      </c:pt>
                      <c:pt idx="624">
                        <c:v>0.8</c:v>
                      </c:pt>
                      <c:pt idx="625">
                        <c:v>0.8</c:v>
                      </c:pt>
                      <c:pt idx="626">
                        <c:v>0.8</c:v>
                      </c:pt>
                      <c:pt idx="627">
                        <c:v>0.8</c:v>
                      </c:pt>
                      <c:pt idx="628">
                        <c:v>0.8</c:v>
                      </c:pt>
                      <c:pt idx="629">
                        <c:v>0.8</c:v>
                      </c:pt>
                      <c:pt idx="630">
                        <c:v>0.8</c:v>
                      </c:pt>
                      <c:pt idx="631">
                        <c:v>0.8</c:v>
                      </c:pt>
                      <c:pt idx="632">
                        <c:v>0.8</c:v>
                      </c:pt>
                      <c:pt idx="633">
                        <c:v>0.8</c:v>
                      </c:pt>
                      <c:pt idx="634">
                        <c:v>0.8</c:v>
                      </c:pt>
                      <c:pt idx="635">
                        <c:v>0.8</c:v>
                      </c:pt>
                      <c:pt idx="636">
                        <c:v>0.8</c:v>
                      </c:pt>
                      <c:pt idx="637">
                        <c:v>0.8</c:v>
                      </c:pt>
                      <c:pt idx="638">
                        <c:v>0.8</c:v>
                      </c:pt>
                      <c:pt idx="639">
                        <c:v>0.8</c:v>
                      </c:pt>
                      <c:pt idx="640">
                        <c:v>0.8</c:v>
                      </c:pt>
                      <c:pt idx="641">
                        <c:v>0.8</c:v>
                      </c:pt>
                      <c:pt idx="642">
                        <c:v>0.8</c:v>
                      </c:pt>
                      <c:pt idx="643">
                        <c:v>0.82</c:v>
                      </c:pt>
                      <c:pt idx="644">
                        <c:v>0.82</c:v>
                      </c:pt>
                      <c:pt idx="645">
                        <c:v>0.82</c:v>
                      </c:pt>
                      <c:pt idx="646">
                        <c:v>0.82</c:v>
                      </c:pt>
                      <c:pt idx="647">
                        <c:v>0.82</c:v>
                      </c:pt>
                      <c:pt idx="648">
                        <c:v>0.82</c:v>
                      </c:pt>
                      <c:pt idx="649">
                        <c:v>0.82</c:v>
                      </c:pt>
                      <c:pt idx="650">
                        <c:v>0.82</c:v>
                      </c:pt>
                      <c:pt idx="651">
                        <c:v>0.82</c:v>
                      </c:pt>
                      <c:pt idx="652">
                        <c:v>0.82</c:v>
                      </c:pt>
                      <c:pt idx="653">
                        <c:v>0.82</c:v>
                      </c:pt>
                      <c:pt idx="654">
                        <c:v>0.82</c:v>
                      </c:pt>
                      <c:pt idx="655">
                        <c:v>0.82</c:v>
                      </c:pt>
                      <c:pt idx="656">
                        <c:v>0.82</c:v>
                      </c:pt>
                      <c:pt idx="657">
                        <c:v>0.82</c:v>
                      </c:pt>
                      <c:pt idx="658">
                        <c:v>0.82</c:v>
                      </c:pt>
                      <c:pt idx="659">
                        <c:v>0.82</c:v>
                      </c:pt>
                      <c:pt idx="660">
                        <c:v>0.82</c:v>
                      </c:pt>
                      <c:pt idx="661">
                        <c:v>0.82</c:v>
                      </c:pt>
                      <c:pt idx="662">
                        <c:v>0.82</c:v>
                      </c:pt>
                      <c:pt idx="663">
                        <c:v>0.8</c:v>
                      </c:pt>
                      <c:pt idx="664">
                        <c:v>0.8</c:v>
                      </c:pt>
                      <c:pt idx="665">
                        <c:v>0.8</c:v>
                      </c:pt>
                      <c:pt idx="666">
                        <c:v>0.8</c:v>
                      </c:pt>
                      <c:pt idx="667">
                        <c:v>0.8</c:v>
                      </c:pt>
                      <c:pt idx="668">
                        <c:v>0.8</c:v>
                      </c:pt>
                      <c:pt idx="669">
                        <c:v>0.8</c:v>
                      </c:pt>
                      <c:pt idx="670">
                        <c:v>0.8</c:v>
                      </c:pt>
                      <c:pt idx="671">
                        <c:v>0.8</c:v>
                      </c:pt>
                      <c:pt idx="672">
                        <c:v>0.8</c:v>
                      </c:pt>
                      <c:pt idx="673">
                        <c:v>0.8</c:v>
                      </c:pt>
                      <c:pt idx="674">
                        <c:v>0.8</c:v>
                      </c:pt>
                      <c:pt idx="675">
                        <c:v>0.8</c:v>
                      </c:pt>
                      <c:pt idx="676">
                        <c:v>0.8</c:v>
                      </c:pt>
                      <c:pt idx="677">
                        <c:v>0.8</c:v>
                      </c:pt>
                      <c:pt idx="678">
                        <c:v>0.8</c:v>
                      </c:pt>
                      <c:pt idx="679">
                        <c:v>0.8</c:v>
                      </c:pt>
                      <c:pt idx="680">
                        <c:v>0.8</c:v>
                      </c:pt>
                      <c:pt idx="681">
                        <c:v>0.8</c:v>
                      </c:pt>
                      <c:pt idx="682">
                        <c:v>0.8</c:v>
                      </c:pt>
                      <c:pt idx="683">
                        <c:v>0.8</c:v>
                      </c:pt>
                      <c:pt idx="684">
                        <c:v>0.8</c:v>
                      </c:pt>
                      <c:pt idx="685">
                        <c:v>0.8</c:v>
                      </c:pt>
                      <c:pt idx="686">
                        <c:v>0.8</c:v>
                      </c:pt>
                      <c:pt idx="687">
                        <c:v>0.8</c:v>
                      </c:pt>
                      <c:pt idx="688">
                        <c:v>0.8</c:v>
                      </c:pt>
                      <c:pt idx="689">
                        <c:v>0.8</c:v>
                      </c:pt>
                      <c:pt idx="690">
                        <c:v>0.8</c:v>
                      </c:pt>
                      <c:pt idx="691">
                        <c:v>0.8</c:v>
                      </c:pt>
                      <c:pt idx="692">
                        <c:v>0.8</c:v>
                      </c:pt>
                      <c:pt idx="693">
                        <c:v>0.78</c:v>
                      </c:pt>
                      <c:pt idx="694">
                        <c:v>0.78</c:v>
                      </c:pt>
                      <c:pt idx="695">
                        <c:v>0.78</c:v>
                      </c:pt>
                      <c:pt idx="696">
                        <c:v>0.78</c:v>
                      </c:pt>
                      <c:pt idx="697">
                        <c:v>0.78</c:v>
                      </c:pt>
                      <c:pt idx="698">
                        <c:v>0.78</c:v>
                      </c:pt>
                      <c:pt idx="699">
                        <c:v>0.78</c:v>
                      </c:pt>
                      <c:pt idx="700">
                        <c:v>0.78</c:v>
                      </c:pt>
                      <c:pt idx="701">
                        <c:v>0.78</c:v>
                      </c:pt>
                      <c:pt idx="702">
                        <c:v>0.78</c:v>
                      </c:pt>
                      <c:pt idx="703">
                        <c:v>0.78</c:v>
                      </c:pt>
                      <c:pt idx="704">
                        <c:v>0.78</c:v>
                      </c:pt>
                      <c:pt idx="705">
                        <c:v>0.78</c:v>
                      </c:pt>
                      <c:pt idx="706">
                        <c:v>0.78</c:v>
                      </c:pt>
                      <c:pt idx="707">
                        <c:v>0.78</c:v>
                      </c:pt>
                      <c:pt idx="708">
                        <c:v>0.78</c:v>
                      </c:pt>
                      <c:pt idx="709">
                        <c:v>0.78</c:v>
                      </c:pt>
                      <c:pt idx="710">
                        <c:v>0.78</c:v>
                      </c:pt>
                      <c:pt idx="711">
                        <c:v>0.78</c:v>
                      </c:pt>
                      <c:pt idx="712">
                        <c:v>0.78</c:v>
                      </c:pt>
                      <c:pt idx="713">
                        <c:v>0.78</c:v>
                      </c:pt>
                      <c:pt idx="714">
                        <c:v>0.78</c:v>
                      </c:pt>
                      <c:pt idx="715">
                        <c:v>0.78</c:v>
                      </c:pt>
                      <c:pt idx="716">
                        <c:v>0.78</c:v>
                      </c:pt>
                      <c:pt idx="717">
                        <c:v>0.78</c:v>
                      </c:pt>
                      <c:pt idx="718">
                        <c:v>0.78</c:v>
                      </c:pt>
                      <c:pt idx="719">
                        <c:v>0.78</c:v>
                      </c:pt>
                      <c:pt idx="720">
                        <c:v>0.78</c:v>
                      </c:pt>
                      <c:pt idx="721">
                        <c:v>0.78</c:v>
                      </c:pt>
                      <c:pt idx="722">
                        <c:v>0.78</c:v>
                      </c:pt>
                      <c:pt idx="723">
                        <c:v>0.78</c:v>
                      </c:pt>
                      <c:pt idx="724">
                        <c:v>0.78</c:v>
                      </c:pt>
                      <c:pt idx="725">
                        <c:v>0.78</c:v>
                      </c:pt>
                      <c:pt idx="726">
                        <c:v>0.78</c:v>
                      </c:pt>
                      <c:pt idx="727">
                        <c:v>0.78</c:v>
                      </c:pt>
                      <c:pt idx="728">
                        <c:v>0.78</c:v>
                      </c:pt>
                      <c:pt idx="729">
                        <c:v>0.78</c:v>
                      </c:pt>
                      <c:pt idx="730">
                        <c:v>0.8</c:v>
                      </c:pt>
                      <c:pt idx="731">
                        <c:v>0.8</c:v>
                      </c:pt>
                      <c:pt idx="732">
                        <c:v>0.8</c:v>
                      </c:pt>
                      <c:pt idx="733">
                        <c:v>0.8</c:v>
                      </c:pt>
                      <c:pt idx="734">
                        <c:v>0.8</c:v>
                      </c:pt>
                      <c:pt idx="735">
                        <c:v>0.8</c:v>
                      </c:pt>
                      <c:pt idx="736">
                        <c:v>0.8</c:v>
                      </c:pt>
                      <c:pt idx="737">
                        <c:v>0.8</c:v>
                      </c:pt>
                      <c:pt idx="738">
                        <c:v>0.8</c:v>
                      </c:pt>
                      <c:pt idx="739">
                        <c:v>0.8</c:v>
                      </c:pt>
                      <c:pt idx="740">
                        <c:v>0.8</c:v>
                      </c:pt>
                      <c:pt idx="741">
                        <c:v>0.8</c:v>
                      </c:pt>
                      <c:pt idx="742">
                        <c:v>0.8</c:v>
                      </c:pt>
                      <c:pt idx="743">
                        <c:v>0.8</c:v>
                      </c:pt>
                      <c:pt idx="744">
                        <c:v>0.8</c:v>
                      </c:pt>
                      <c:pt idx="745">
                        <c:v>0.8</c:v>
                      </c:pt>
                      <c:pt idx="746">
                        <c:v>0.8</c:v>
                      </c:pt>
                      <c:pt idx="747">
                        <c:v>0.8</c:v>
                      </c:pt>
                      <c:pt idx="748">
                        <c:v>0.8</c:v>
                      </c:pt>
                      <c:pt idx="749">
                        <c:v>0.82</c:v>
                      </c:pt>
                      <c:pt idx="750">
                        <c:v>0.82</c:v>
                      </c:pt>
                      <c:pt idx="751">
                        <c:v>0.82</c:v>
                      </c:pt>
                      <c:pt idx="752">
                        <c:v>0.82</c:v>
                      </c:pt>
                      <c:pt idx="753">
                        <c:v>0.82</c:v>
                      </c:pt>
                      <c:pt idx="754">
                        <c:v>0.82</c:v>
                      </c:pt>
                      <c:pt idx="755">
                        <c:v>0.82</c:v>
                      </c:pt>
                      <c:pt idx="756">
                        <c:v>0.82</c:v>
                      </c:pt>
                      <c:pt idx="757">
                        <c:v>0.82</c:v>
                      </c:pt>
                      <c:pt idx="758">
                        <c:v>0.82</c:v>
                      </c:pt>
                      <c:pt idx="759">
                        <c:v>0.82</c:v>
                      </c:pt>
                      <c:pt idx="760">
                        <c:v>0.82</c:v>
                      </c:pt>
                      <c:pt idx="761">
                        <c:v>0.84</c:v>
                      </c:pt>
                      <c:pt idx="762">
                        <c:v>0.84</c:v>
                      </c:pt>
                      <c:pt idx="763">
                        <c:v>0.84</c:v>
                      </c:pt>
                      <c:pt idx="764">
                        <c:v>0.84</c:v>
                      </c:pt>
                      <c:pt idx="765">
                        <c:v>0.84</c:v>
                      </c:pt>
                      <c:pt idx="766">
                        <c:v>0.84</c:v>
                      </c:pt>
                      <c:pt idx="767">
                        <c:v>0.84</c:v>
                      </c:pt>
                      <c:pt idx="768">
                        <c:v>0.84</c:v>
                      </c:pt>
                      <c:pt idx="769">
                        <c:v>0.84</c:v>
                      </c:pt>
                      <c:pt idx="770">
                        <c:v>0.84</c:v>
                      </c:pt>
                      <c:pt idx="771">
                        <c:v>0.84</c:v>
                      </c:pt>
                      <c:pt idx="772">
                        <c:v>0.84</c:v>
                      </c:pt>
                      <c:pt idx="773">
                        <c:v>0.84</c:v>
                      </c:pt>
                      <c:pt idx="774">
                        <c:v>0.84</c:v>
                      </c:pt>
                      <c:pt idx="775">
                        <c:v>0.84</c:v>
                      </c:pt>
                      <c:pt idx="776">
                        <c:v>0.84</c:v>
                      </c:pt>
                      <c:pt idx="777">
                        <c:v>0.84</c:v>
                      </c:pt>
                      <c:pt idx="778">
                        <c:v>0.84</c:v>
                      </c:pt>
                      <c:pt idx="779">
                        <c:v>0.84</c:v>
                      </c:pt>
                      <c:pt idx="780">
                        <c:v>0.84</c:v>
                      </c:pt>
                      <c:pt idx="781">
                        <c:v>0.84</c:v>
                      </c:pt>
                      <c:pt idx="782">
                        <c:v>0.84</c:v>
                      </c:pt>
                      <c:pt idx="783">
                        <c:v>0.84</c:v>
                      </c:pt>
                      <c:pt idx="784">
                        <c:v>0.84</c:v>
                      </c:pt>
                      <c:pt idx="785">
                        <c:v>0.84</c:v>
                      </c:pt>
                      <c:pt idx="786">
                        <c:v>0.84</c:v>
                      </c:pt>
                      <c:pt idx="787">
                        <c:v>0.84</c:v>
                      </c:pt>
                      <c:pt idx="788">
                        <c:v>0.84</c:v>
                      </c:pt>
                      <c:pt idx="789">
                        <c:v>0.84</c:v>
                      </c:pt>
                      <c:pt idx="790">
                        <c:v>0.84</c:v>
                      </c:pt>
                      <c:pt idx="791">
                        <c:v>0.84</c:v>
                      </c:pt>
                      <c:pt idx="792">
                        <c:v>0.84</c:v>
                      </c:pt>
                      <c:pt idx="793">
                        <c:v>0.84</c:v>
                      </c:pt>
                      <c:pt idx="794">
                        <c:v>0.84</c:v>
                      </c:pt>
                      <c:pt idx="795">
                        <c:v>0.84</c:v>
                      </c:pt>
                      <c:pt idx="796">
                        <c:v>0.84</c:v>
                      </c:pt>
                      <c:pt idx="797">
                        <c:v>0.84</c:v>
                      </c:pt>
                      <c:pt idx="798">
                        <c:v>0.84</c:v>
                      </c:pt>
                      <c:pt idx="799">
                        <c:v>0.82</c:v>
                      </c:pt>
                      <c:pt idx="800">
                        <c:v>0.82</c:v>
                      </c:pt>
                      <c:pt idx="801">
                        <c:v>0.82</c:v>
                      </c:pt>
                      <c:pt idx="802">
                        <c:v>0.82</c:v>
                      </c:pt>
                      <c:pt idx="803">
                        <c:v>0.82</c:v>
                      </c:pt>
                      <c:pt idx="804">
                        <c:v>0.82</c:v>
                      </c:pt>
                      <c:pt idx="805">
                        <c:v>0.82</c:v>
                      </c:pt>
                      <c:pt idx="806">
                        <c:v>0.82</c:v>
                      </c:pt>
                      <c:pt idx="807">
                        <c:v>0.82</c:v>
                      </c:pt>
                      <c:pt idx="808">
                        <c:v>0.82</c:v>
                      </c:pt>
                      <c:pt idx="809">
                        <c:v>0.82</c:v>
                      </c:pt>
                      <c:pt idx="810">
                        <c:v>0.82</c:v>
                      </c:pt>
                      <c:pt idx="811">
                        <c:v>0.82</c:v>
                      </c:pt>
                      <c:pt idx="812">
                        <c:v>0.82</c:v>
                      </c:pt>
                      <c:pt idx="813">
                        <c:v>0.82</c:v>
                      </c:pt>
                      <c:pt idx="814">
                        <c:v>0.82</c:v>
                      </c:pt>
                      <c:pt idx="815">
                        <c:v>0.82</c:v>
                      </c:pt>
                      <c:pt idx="816">
                        <c:v>0.82</c:v>
                      </c:pt>
                      <c:pt idx="817">
                        <c:v>0.82</c:v>
                      </c:pt>
                      <c:pt idx="818">
                        <c:v>0.82</c:v>
                      </c:pt>
                      <c:pt idx="819">
                        <c:v>0.82</c:v>
                      </c:pt>
                      <c:pt idx="820">
                        <c:v>0.82</c:v>
                      </c:pt>
                      <c:pt idx="821">
                        <c:v>0.82</c:v>
                      </c:pt>
                      <c:pt idx="822">
                        <c:v>0.82</c:v>
                      </c:pt>
                      <c:pt idx="823">
                        <c:v>0.82</c:v>
                      </c:pt>
                      <c:pt idx="824">
                        <c:v>0.82</c:v>
                      </c:pt>
                      <c:pt idx="825">
                        <c:v>0.8</c:v>
                      </c:pt>
                      <c:pt idx="826">
                        <c:v>0.8</c:v>
                      </c:pt>
                      <c:pt idx="827">
                        <c:v>0.8</c:v>
                      </c:pt>
                      <c:pt idx="828">
                        <c:v>0.8</c:v>
                      </c:pt>
                      <c:pt idx="829">
                        <c:v>0.8</c:v>
                      </c:pt>
                      <c:pt idx="830">
                        <c:v>0.8</c:v>
                      </c:pt>
                      <c:pt idx="831">
                        <c:v>0.8</c:v>
                      </c:pt>
                      <c:pt idx="832">
                        <c:v>0.8</c:v>
                      </c:pt>
                      <c:pt idx="833">
                        <c:v>0.8</c:v>
                      </c:pt>
                      <c:pt idx="834">
                        <c:v>0.8</c:v>
                      </c:pt>
                      <c:pt idx="835">
                        <c:v>0.8</c:v>
                      </c:pt>
                      <c:pt idx="836">
                        <c:v>0.8</c:v>
                      </c:pt>
                      <c:pt idx="837">
                        <c:v>0.8</c:v>
                      </c:pt>
                      <c:pt idx="838">
                        <c:v>0.8</c:v>
                      </c:pt>
                      <c:pt idx="839">
                        <c:v>0.8</c:v>
                      </c:pt>
                      <c:pt idx="840">
                        <c:v>0.8</c:v>
                      </c:pt>
                      <c:pt idx="841">
                        <c:v>0.8</c:v>
                      </c:pt>
                      <c:pt idx="842">
                        <c:v>0.8</c:v>
                      </c:pt>
                      <c:pt idx="843">
                        <c:v>0.8</c:v>
                      </c:pt>
                      <c:pt idx="844">
                        <c:v>0.8</c:v>
                      </c:pt>
                      <c:pt idx="845">
                        <c:v>0.8</c:v>
                      </c:pt>
                      <c:pt idx="846">
                        <c:v>0.8</c:v>
                      </c:pt>
                      <c:pt idx="847">
                        <c:v>0.8</c:v>
                      </c:pt>
                      <c:pt idx="848">
                        <c:v>0.8</c:v>
                      </c:pt>
                      <c:pt idx="849">
                        <c:v>0.8</c:v>
                      </c:pt>
                      <c:pt idx="850">
                        <c:v>0.8</c:v>
                      </c:pt>
                      <c:pt idx="851">
                        <c:v>0.8</c:v>
                      </c:pt>
                      <c:pt idx="852">
                        <c:v>0.8</c:v>
                      </c:pt>
                      <c:pt idx="853">
                        <c:v>0.8</c:v>
                      </c:pt>
                      <c:pt idx="854">
                        <c:v>0.8</c:v>
                      </c:pt>
                      <c:pt idx="855">
                        <c:v>0.8</c:v>
                      </c:pt>
                      <c:pt idx="856">
                        <c:v>0.8</c:v>
                      </c:pt>
                      <c:pt idx="857">
                        <c:v>0.8</c:v>
                      </c:pt>
                      <c:pt idx="858">
                        <c:v>0.8</c:v>
                      </c:pt>
                      <c:pt idx="859">
                        <c:v>0.8</c:v>
                      </c:pt>
                      <c:pt idx="860">
                        <c:v>0.8</c:v>
                      </c:pt>
                      <c:pt idx="861">
                        <c:v>0.8</c:v>
                      </c:pt>
                      <c:pt idx="862">
                        <c:v>0.8</c:v>
                      </c:pt>
                      <c:pt idx="863">
                        <c:v>0.8</c:v>
                      </c:pt>
                      <c:pt idx="864">
                        <c:v>0.8</c:v>
                      </c:pt>
                      <c:pt idx="865">
                        <c:v>0.8</c:v>
                      </c:pt>
                      <c:pt idx="866">
                        <c:v>0.8</c:v>
                      </c:pt>
                      <c:pt idx="867">
                        <c:v>0.8</c:v>
                      </c:pt>
                      <c:pt idx="868">
                        <c:v>0.8</c:v>
                      </c:pt>
                      <c:pt idx="869">
                        <c:v>0.8</c:v>
                      </c:pt>
                      <c:pt idx="870">
                        <c:v>0.8</c:v>
                      </c:pt>
                      <c:pt idx="871">
                        <c:v>0.82</c:v>
                      </c:pt>
                      <c:pt idx="872">
                        <c:v>0.82</c:v>
                      </c:pt>
                      <c:pt idx="873">
                        <c:v>0.82</c:v>
                      </c:pt>
                      <c:pt idx="874">
                        <c:v>0.82</c:v>
                      </c:pt>
                      <c:pt idx="875">
                        <c:v>0.82</c:v>
                      </c:pt>
                      <c:pt idx="876">
                        <c:v>0.82</c:v>
                      </c:pt>
                      <c:pt idx="877">
                        <c:v>0.82</c:v>
                      </c:pt>
                      <c:pt idx="878">
                        <c:v>0.82</c:v>
                      </c:pt>
                      <c:pt idx="879">
                        <c:v>0.82</c:v>
                      </c:pt>
                      <c:pt idx="880">
                        <c:v>0.82</c:v>
                      </c:pt>
                      <c:pt idx="881">
                        <c:v>0.82</c:v>
                      </c:pt>
                      <c:pt idx="882">
                        <c:v>0.82</c:v>
                      </c:pt>
                      <c:pt idx="883">
                        <c:v>0.82</c:v>
                      </c:pt>
                      <c:pt idx="884">
                        <c:v>0.82</c:v>
                      </c:pt>
                      <c:pt idx="885">
                        <c:v>0.82</c:v>
                      </c:pt>
                      <c:pt idx="886">
                        <c:v>0.82</c:v>
                      </c:pt>
                      <c:pt idx="887">
                        <c:v>0.82</c:v>
                      </c:pt>
                      <c:pt idx="888">
                        <c:v>0.82</c:v>
                      </c:pt>
                      <c:pt idx="889">
                        <c:v>0.82</c:v>
                      </c:pt>
                      <c:pt idx="890">
                        <c:v>0.82</c:v>
                      </c:pt>
                      <c:pt idx="891">
                        <c:v>0.82</c:v>
                      </c:pt>
                      <c:pt idx="892">
                        <c:v>0.82</c:v>
                      </c:pt>
                      <c:pt idx="893">
                        <c:v>0.82</c:v>
                      </c:pt>
                      <c:pt idx="894">
                        <c:v>0.82</c:v>
                      </c:pt>
                      <c:pt idx="895">
                        <c:v>0.84</c:v>
                      </c:pt>
                      <c:pt idx="896">
                        <c:v>0.84</c:v>
                      </c:pt>
                      <c:pt idx="897">
                        <c:v>0.84</c:v>
                      </c:pt>
                      <c:pt idx="898">
                        <c:v>0.84</c:v>
                      </c:pt>
                      <c:pt idx="899">
                        <c:v>0.84</c:v>
                      </c:pt>
                      <c:pt idx="900">
                        <c:v>0.84</c:v>
                      </c:pt>
                      <c:pt idx="901">
                        <c:v>0.84</c:v>
                      </c:pt>
                      <c:pt idx="902">
                        <c:v>0.84</c:v>
                      </c:pt>
                      <c:pt idx="903">
                        <c:v>0.84</c:v>
                      </c:pt>
                      <c:pt idx="904">
                        <c:v>0.84</c:v>
                      </c:pt>
                      <c:pt idx="905">
                        <c:v>0.84</c:v>
                      </c:pt>
                      <c:pt idx="906">
                        <c:v>0.84</c:v>
                      </c:pt>
                      <c:pt idx="907">
                        <c:v>0.84</c:v>
                      </c:pt>
                      <c:pt idx="908">
                        <c:v>0.84</c:v>
                      </c:pt>
                      <c:pt idx="909">
                        <c:v>0.84</c:v>
                      </c:pt>
                      <c:pt idx="910">
                        <c:v>0.84</c:v>
                      </c:pt>
                      <c:pt idx="911">
                        <c:v>0.84</c:v>
                      </c:pt>
                      <c:pt idx="912">
                        <c:v>0.84</c:v>
                      </c:pt>
                      <c:pt idx="913">
                        <c:v>0.86</c:v>
                      </c:pt>
                      <c:pt idx="914">
                        <c:v>0.86</c:v>
                      </c:pt>
                      <c:pt idx="915">
                        <c:v>0.86</c:v>
                      </c:pt>
                      <c:pt idx="916">
                        <c:v>0.86</c:v>
                      </c:pt>
                      <c:pt idx="917">
                        <c:v>0.86</c:v>
                      </c:pt>
                      <c:pt idx="918">
                        <c:v>0.86</c:v>
                      </c:pt>
                      <c:pt idx="919">
                        <c:v>0.86</c:v>
                      </c:pt>
                      <c:pt idx="920">
                        <c:v>0.86</c:v>
                      </c:pt>
                      <c:pt idx="921">
                        <c:v>0.86</c:v>
                      </c:pt>
                      <c:pt idx="922">
                        <c:v>0.86</c:v>
                      </c:pt>
                      <c:pt idx="923">
                        <c:v>0.86</c:v>
                      </c:pt>
                      <c:pt idx="924">
                        <c:v>0.86</c:v>
                      </c:pt>
                      <c:pt idx="925">
                        <c:v>0.86</c:v>
                      </c:pt>
                      <c:pt idx="926">
                        <c:v>0.86</c:v>
                      </c:pt>
                      <c:pt idx="927">
                        <c:v>0.86</c:v>
                      </c:pt>
                      <c:pt idx="928">
                        <c:v>0.86</c:v>
                      </c:pt>
                      <c:pt idx="929">
                        <c:v>0.86</c:v>
                      </c:pt>
                      <c:pt idx="930">
                        <c:v>0.88</c:v>
                      </c:pt>
                      <c:pt idx="931">
                        <c:v>0.88</c:v>
                      </c:pt>
                      <c:pt idx="932">
                        <c:v>0.88</c:v>
                      </c:pt>
                      <c:pt idx="933">
                        <c:v>0.88</c:v>
                      </c:pt>
                      <c:pt idx="934">
                        <c:v>0.88</c:v>
                      </c:pt>
                      <c:pt idx="935">
                        <c:v>0.88</c:v>
                      </c:pt>
                      <c:pt idx="936">
                        <c:v>0.88</c:v>
                      </c:pt>
                      <c:pt idx="937">
                        <c:v>0.88</c:v>
                      </c:pt>
                      <c:pt idx="938">
                        <c:v>0.88</c:v>
                      </c:pt>
                      <c:pt idx="939">
                        <c:v>0.88</c:v>
                      </c:pt>
                      <c:pt idx="940">
                        <c:v>0.88</c:v>
                      </c:pt>
                      <c:pt idx="941">
                        <c:v>0.88</c:v>
                      </c:pt>
                      <c:pt idx="942">
                        <c:v>0.88</c:v>
                      </c:pt>
                      <c:pt idx="943">
                        <c:v>0.88</c:v>
                      </c:pt>
                      <c:pt idx="944">
                        <c:v>0.88</c:v>
                      </c:pt>
                      <c:pt idx="945">
                        <c:v>0.88</c:v>
                      </c:pt>
                      <c:pt idx="946">
                        <c:v>0.88</c:v>
                      </c:pt>
                      <c:pt idx="947">
                        <c:v>0.88</c:v>
                      </c:pt>
                      <c:pt idx="948">
                        <c:v>0.88</c:v>
                      </c:pt>
                      <c:pt idx="949">
                        <c:v>0.88</c:v>
                      </c:pt>
                      <c:pt idx="950">
                        <c:v>0.88</c:v>
                      </c:pt>
                      <c:pt idx="951">
                        <c:v>0.88</c:v>
                      </c:pt>
                      <c:pt idx="952">
                        <c:v>0.88</c:v>
                      </c:pt>
                      <c:pt idx="953">
                        <c:v>0.88</c:v>
                      </c:pt>
                      <c:pt idx="954">
                        <c:v>0.88</c:v>
                      </c:pt>
                      <c:pt idx="955">
                        <c:v>0.88</c:v>
                      </c:pt>
                      <c:pt idx="956">
                        <c:v>0.88</c:v>
                      </c:pt>
                      <c:pt idx="957">
                        <c:v>0.88</c:v>
                      </c:pt>
                      <c:pt idx="958">
                        <c:v>0.88</c:v>
                      </c:pt>
                      <c:pt idx="959">
                        <c:v>0.88</c:v>
                      </c:pt>
                      <c:pt idx="960">
                        <c:v>0.88</c:v>
                      </c:pt>
                      <c:pt idx="961">
                        <c:v>0.88</c:v>
                      </c:pt>
                      <c:pt idx="962">
                        <c:v>0.88</c:v>
                      </c:pt>
                      <c:pt idx="963">
                        <c:v>0.88</c:v>
                      </c:pt>
                      <c:pt idx="964">
                        <c:v>0.88</c:v>
                      </c:pt>
                      <c:pt idx="965">
                        <c:v>0.88</c:v>
                      </c:pt>
                      <c:pt idx="966">
                        <c:v>0.88</c:v>
                      </c:pt>
                      <c:pt idx="967">
                        <c:v>0.88</c:v>
                      </c:pt>
                      <c:pt idx="968">
                        <c:v>0.88</c:v>
                      </c:pt>
                      <c:pt idx="969">
                        <c:v>0.88</c:v>
                      </c:pt>
                      <c:pt idx="970">
                        <c:v>0.88</c:v>
                      </c:pt>
                      <c:pt idx="971">
                        <c:v>0.88</c:v>
                      </c:pt>
                      <c:pt idx="972">
                        <c:v>0.88</c:v>
                      </c:pt>
                      <c:pt idx="973">
                        <c:v>0.88</c:v>
                      </c:pt>
                      <c:pt idx="974">
                        <c:v>0.88</c:v>
                      </c:pt>
                      <c:pt idx="975">
                        <c:v>0.88</c:v>
                      </c:pt>
                      <c:pt idx="976">
                        <c:v>0.88</c:v>
                      </c:pt>
                      <c:pt idx="977">
                        <c:v>0.88</c:v>
                      </c:pt>
                      <c:pt idx="978">
                        <c:v>0.88</c:v>
                      </c:pt>
                      <c:pt idx="979">
                        <c:v>0.88</c:v>
                      </c:pt>
                      <c:pt idx="980">
                        <c:v>0.88</c:v>
                      </c:pt>
                      <c:pt idx="981">
                        <c:v>0.88</c:v>
                      </c:pt>
                      <c:pt idx="982">
                        <c:v>0.88</c:v>
                      </c:pt>
                      <c:pt idx="983">
                        <c:v>0.88</c:v>
                      </c:pt>
                      <c:pt idx="984">
                        <c:v>0.88</c:v>
                      </c:pt>
                      <c:pt idx="985">
                        <c:v>0.88</c:v>
                      </c:pt>
                      <c:pt idx="986">
                        <c:v>0.88</c:v>
                      </c:pt>
                      <c:pt idx="987">
                        <c:v>0.88</c:v>
                      </c:pt>
                      <c:pt idx="988">
                        <c:v>0.88</c:v>
                      </c:pt>
                      <c:pt idx="989">
                        <c:v>0.88</c:v>
                      </c:pt>
                      <c:pt idx="990">
                        <c:v>0.88</c:v>
                      </c:pt>
                      <c:pt idx="991">
                        <c:v>0.88</c:v>
                      </c:pt>
                      <c:pt idx="992">
                        <c:v>0.88</c:v>
                      </c:pt>
                      <c:pt idx="993">
                        <c:v>0.88</c:v>
                      </c:pt>
                      <c:pt idx="994">
                        <c:v>0.88</c:v>
                      </c:pt>
                      <c:pt idx="995">
                        <c:v>0.88</c:v>
                      </c:pt>
                      <c:pt idx="996">
                        <c:v>0.88</c:v>
                      </c:pt>
                      <c:pt idx="997">
                        <c:v>0.88</c:v>
                      </c:pt>
                      <c:pt idx="998">
                        <c:v>0.88</c:v>
                      </c:pt>
                      <c:pt idx="999">
                        <c:v>0.88</c:v>
                      </c:pt>
                      <c:pt idx="1000">
                        <c:v>0.88</c:v>
                      </c:pt>
                      <c:pt idx="1001">
                        <c:v>0.88</c:v>
                      </c:pt>
                      <c:pt idx="1002">
                        <c:v>0.88</c:v>
                      </c:pt>
                      <c:pt idx="1003">
                        <c:v>0.88</c:v>
                      </c:pt>
                      <c:pt idx="1004">
                        <c:v>0.88</c:v>
                      </c:pt>
                      <c:pt idx="1005">
                        <c:v>0.88</c:v>
                      </c:pt>
                      <c:pt idx="1006">
                        <c:v>0.88</c:v>
                      </c:pt>
                      <c:pt idx="1007">
                        <c:v>0.88</c:v>
                      </c:pt>
                      <c:pt idx="1008">
                        <c:v>0.88</c:v>
                      </c:pt>
                      <c:pt idx="1009">
                        <c:v>0.88</c:v>
                      </c:pt>
                      <c:pt idx="1010">
                        <c:v>0.88</c:v>
                      </c:pt>
                      <c:pt idx="1011">
                        <c:v>0.88</c:v>
                      </c:pt>
                      <c:pt idx="1012">
                        <c:v>0.88</c:v>
                      </c:pt>
                      <c:pt idx="1013">
                        <c:v>0.88</c:v>
                      </c:pt>
                      <c:pt idx="1014">
                        <c:v>0.88</c:v>
                      </c:pt>
                      <c:pt idx="1015">
                        <c:v>0.88</c:v>
                      </c:pt>
                      <c:pt idx="1016">
                        <c:v>0.88</c:v>
                      </c:pt>
                      <c:pt idx="1017">
                        <c:v>0.88</c:v>
                      </c:pt>
                      <c:pt idx="1018">
                        <c:v>0.88</c:v>
                      </c:pt>
                      <c:pt idx="1019">
                        <c:v>0.88</c:v>
                      </c:pt>
                      <c:pt idx="1020">
                        <c:v>0.88</c:v>
                      </c:pt>
                      <c:pt idx="1021">
                        <c:v>0.88</c:v>
                      </c:pt>
                      <c:pt idx="1022">
                        <c:v>0.88</c:v>
                      </c:pt>
                      <c:pt idx="1023">
                        <c:v>0.9</c:v>
                      </c:pt>
                      <c:pt idx="1024">
                        <c:v>0.9</c:v>
                      </c:pt>
                      <c:pt idx="1025">
                        <c:v>0.9</c:v>
                      </c:pt>
                      <c:pt idx="1026">
                        <c:v>0.9</c:v>
                      </c:pt>
                      <c:pt idx="1027">
                        <c:v>0.9</c:v>
                      </c:pt>
                      <c:pt idx="1028">
                        <c:v>0.9</c:v>
                      </c:pt>
                      <c:pt idx="1029">
                        <c:v>0.9</c:v>
                      </c:pt>
                      <c:pt idx="1030">
                        <c:v>0.9</c:v>
                      </c:pt>
                      <c:pt idx="1031">
                        <c:v>0.9</c:v>
                      </c:pt>
                      <c:pt idx="1032">
                        <c:v>0.9</c:v>
                      </c:pt>
                      <c:pt idx="1033">
                        <c:v>0.9</c:v>
                      </c:pt>
                      <c:pt idx="1034">
                        <c:v>0.9</c:v>
                      </c:pt>
                      <c:pt idx="1035">
                        <c:v>0.9</c:v>
                      </c:pt>
                      <c:pt idx="1036">
                        <c:v>0.9</c:v>
                      </c:pt>
                      <c:pt idx="1037">
                        <c:v>0.9</c:v>
                      </c:pt>
                      <c:pt idx="1038">
                        <c:v>0.9</c:v>
                      </c:pt>
                      <c:pt idx="1039">
                        <c:v>0.9</c:v>
                      </c:pt>
                      <c:pt idx="1040">
                        <c:v>0.9</c:v>
                      </c:pt>
                      <c:pt idx="1041">
                        <c:v>0.9</c:v>
                      </c:pt>
                      <c:pt idx="1042">
                        <c:v>0.9</c:v>
                      </c:pt>
                      <c:pt idx="1043">
                        <c:v>0.92</c:v>
                      </c:pt>
                      <c:pt idx="1044">
                        <c:v>0.92</c:v>
                      </c:pt>
                      <c:pt idx="1045">
                        <c:v>0.92</c:v>
                      </c:pt>
                      <c:pt idx="1046">
                        <c:v>0.92</c:v>
                      </c:pt>
                      <c:pt idx="1047">
                        <c:v>0.92</c:v>
                      </c:pt>
                      <c:pt idx="1048">
                        <c:v>0.92</c:v>
                      </c:pt>
                      <c:pt idx="1049">
                        <c:v>0.92</c:v>
                      </c:pt>
                      <c:pt idx="1050">
                        <c:v>0.92</c:v>
                      </c:pt>
                      <c:pt idx="1051">
                        <c:v>0.92</c:v>
                      </c:pt>
                      <c:pt idx="1052">
                        <c:v>0.92</c:v>
                      </c:pt>
                      <c:pt idx="1053">
                        <c:v>0.92</c:v>
                      </c:pt>
                      <c:pt idx="1054">
                        <c:v>0.92</c:v>
                      </c:pt>
                      <c:pt idx="1055">
                        <c:v>0.92</c:v>
                      </c:pt>
                      <c:pt idx="1056">
                        <c:v>0.92</c:v>
                      </c:pt>
                      <c:pt idx="1057">
                        <c:v>0.92</c:v>
                      </c:pt>
                      <c:pt idx="1058">
                        <c:v>0.92</c:v>
                      </c:pt>
                      <c:pt idx="1059">
                        <c:v>0.92</c:v>
                      </c:pt>
                      <c:pt idx="1060">
                        <c:v>0.94</c:v>
                      </c:pt>
                      <c:pt idx="1061">
                        <c:v>0.94</c:v>
                      </c:pt>
                      <c:pt idx="1062">
                        <c:v>0.94</c:v>
                      </c:pt>
                      <c:pt idx="1063">
                        <c:v>0.94</c:v>
                      </c:pt>
                      <c:pt idx="1064">
                        <c:v>0.94</c:v>
                      </c:pt>
                      <c:pt idx="1065">
                        <c:v>0.94</c:v>
                      </c:pt>
                      <c:pt idx="1066">
                        <c:v>0.94</c:v>
                      </c:pt>
                      <c:pt idx="1067">
                        <c:v>0.94</c:v>
                      </c:pt>
                      <c:pt idx="1068">
                        <c:v>0.94</c:v>
                      </c:pt>
                      <c:pt idx="1069">
                        <c:v>0.94</c:v>
                      </c:pt>
                      <c:pt idx="1070">
                        <c:v>0.94</c:v>
                      </c:pt>
                      <c:pt idx="1071">
                        <c:v>0.94</c:v>
                      </c:pt>
                      <c:pt idx="1072">
                        <c:v>0.94</c:v>
                      </c:pt>
                      <c:pt idx="1073">
                        <c:v>0.94</c:v>
                      </c:pt>
                      <c:pt idx="1074">
                        <c:v>0.94</c:v>
                      </c:pt>
                      <c:pt idx="1075">
                        <c:v>0.94</c:v>
                      </c:pt>
                      <c:pt idx="1076">
                        <c:v>0.94</c:v>
                      </c:pt>
                      <c:pt idx="1077">
                        <c:v>0.94</c:v>
                      </c:pt>
                      <c:pt idx="1078">
                        <c:v>0.94</c:v>
                      </c:pt>
                      <c:pt idx="1079">
                        <c:v>0.94</c:v>
                      </c:pt>
                      <c:pt idx="1080">
                        <c:v>0.94</c:v>
                      </c:pt>
                      <c:pt idx="1081">
                        <c:v>0.96</c:v>
                      </c:pt>
                      <c:pt idx="1082">
                        <c:v>0.96</c:v>
                      </c:pt>
                      <c:pt idx="1083">
                        <c:v>0.96</c:v>
                      </c:pt>
                      <c:pt idx="1084">
                        <c:v>0.96</c:v>
                      </c:pt>
                      <c:pt idx="1085">
                        <c:v>0.96</c:v>
                      </c:pt>
                      <c:pt idx="1086">
                        <c:v>0.96</c:v>
                      </c:pt>
                      <c:pt idx="1087">
                        <c:v>0.96</c:v>
                      </c:pt>
                      <c:pt idx="1088">
                        <c:v>0.96</c:v>
                      </c:pt>
                      <c:pt idx="1089">
                        <c:v>0.96</c:v>
                      </c:pt>
                      <c:pt idx="1090">
                        <c:v>0.96</c:v>
                      </c:pt>
                      <c:pt idx="1091">
                        <c:v>0.96</c:v>
                      </c:pt>
                      <c:pt idx="1092">
                        <c:v>0.96</c:v>
                      </c:pt>
                      <c:pt idx="1093">
                        <c:v>0.96</c:v>
                      </c:pt>
                      <c:pt idx="1094">
                        <c:v>0.96</c:v>
                      </c:pt>
                      <c:pt idx="1095">
                        <c:v>0.96</c:v>
                      </c:pt>
                      <c:pt idx="1096">
                        <c:v>0.96</c:v>
                      </c:pt>
                      <c:pt idx="1097">
                        <c:v>0.96</c:v>
                      </c:pt>
                      <c:pt idx="1098">
                        <c:v>0.96</c:v>
                      </c:pt>
                      <c:pt idx="1099">
                        <c:v>0.96</c:v>
                      </c:pt>
                      <c:pt idx="1100">
                        <c:v>0.96</c:v>
                      </c:pt>
                      <c:pt idx="1101">
                        <c:v>0.96</c:v>
                      </c:pt>
                      <c:pt idx="1102">
                        <c:v>0.96</c:v>
                      </c:pt>
                      <c:pt idx="1103">
                        <c:v>0.96</c:v>
                      </c:pt>
                      <c:pt idx="1104">
                        <c:v>0.98</c:v>
                      </c:pt>
                      <c:pt idx="1105">
                        <c:v>0.98</c:v>
                      </c:pt>
                      <c:pt idx="1106">
                        <c:v>0.98</c:v>
                      </c:pt>
                      <c:pt idx="1107">
                        <c:v>0.98</c:v>
                      </c:pt>
                      <c:pt idx="1108">
                        <c:v>0.98</c:v>
                      </c:pt>
                      <c:pt idx="1109">
                        <c:v>0.98</c:v>
                      </c:pt>
                      <c:pt idx="1110">
                        <c:v>0.98</c:v>
                      </c:pt>
                      <c:pt idx="1111">
                        <c:v>0.98</c:v>
                      </c:pt>
                      <c:pt idx="1112">
                        <c:v>0.98</c:v>
                      </c:pt>
                      <c:pt idx="1113">
                        <c:v>0.98</c:v>
                      </c:pt>
                      <c:pt idx="1114">
                        <c:v>0.98</c:v>
                      </c:pt>
                      <c:pt idx="1115">
                        <c:v>0.98</c:v>
                      </c:pt>
                      <c:pt idx="1116">
                        <c:v>0.98</c:v>
                      </c:pt>
                      <c:pt idx="1117">
                        <c:v>0.98</c:v>
                      </c:pt>
                      <c:pt idx="1118">
                        <c:v>0.98</c:v>
                      </c:pt>
                      <c:pt idx="1119">
                        <c:v>0.98</c:v>
                      </c:pt>
                      <c:pt idx="1120">
                        <c:v>0.98</c:v>
                      </c:pt>
                      <c:pt idx="1121">
                        <c:v>0.98</c:v>
                      </c:pt>
                      <c:pt idx="1122">
                        <c:v>0.98</c:v>
                      </c:pt>
                      <c:pt idx="1123">
                        <c:v>0.98</c:v>
                      </c:pt>
                      <c:pt idx="1124">
                        <c:v>0.98</c:v>
                      </c:pt>
                      <c:pt idx="1125">
                        <c:v>0.98</c:v>
                      </c:pt>
                      <c:pt idx="1126">
                        <c:v>0.98</c:v>
                      </c:pt>
                      <c:pt idx="1127">
                        <c:v>0.98</c:v>
                      </c:pt>
                      <c:pt idx="1128">
                        <c:v>0.98</c:v>
                      </c:pt>
                      <c:pt idx="1129">
                        <c:v>0.98</c:v>
                      </c:pt>
                      <c:pt idx="1130">
                        <c:v>0.98</c:v>
                      </c:pt>
                      <c:pt idx="1131">
                        <c:v>0.98</c:v>
                      </c:pt>
                      <c:pt idx="1132">
                        <c:v>0.98</c:v>
                      </c:pt>
                      <c:pt idx="1133">
                        <c:v>0.98</c:v>
                      </c:pt>
                      <c:pt idx="1134">
                        <c:v>0.98</c:v>
                      </c:pt>
                      <c:pt idx="1135">
                        <c:v>0.98</c:v>
                      </c:pt>
                      <c:pt idx="1136">
                        <c:v>0.98</c:v>
                      </c:pt>
                      <c:pt idx="1137">
                        <c:v>0.98</c:v>
                      </c:pt>
                      <c:pt idx="1138">
                        <c:v>0.98</c:v>
                      </c:pt>
                      <c:pt idx="1139">
                        <c:v>0.98</c:v>
                      </c:pt>
                      <c:pt idx="1140">
                        <c:v>0.98</c:v>
                      </c:pt>
                      <c:pt idx="1141">
                        <c:v>0.98</c:v>
                      </c:pt>
                      <c:pt idx="1142">
                        <c:v>0.98</c:v>
                      </c:pt>
                      <c:pt idx="1143">
                        <c:v>0.98</c:v>
                      </c:pt>
                      <c:pt idx="1144">
                        <c:v>0.98</c:v>
                      </c:pt>
                      <c:pt idx="1145">
                        <c:v>0.98</c:v>
                      </c:pt>
                      <c:pt idx="1146">
                        <c:v>0.98</c:v>
                      </c:pt>
                      <c:pt idx="1147">
                        <c:v>0.98</c:v>
                      </c:pt>
                      <c:pt idx="1148">
                        <c:v>0.98</c:v>
                      </c:pt>
                      <c:pt idx="1149">
                        <c:v>0.98</c:v>
                      </c:pt>
                      <c:pt idx="1150">
                        <c:v>0.98</c:v>
                      </c:pt>
                      <c:pt idx="1151">
                        <c:v>0.98</c:v>
                      </c:pt>
                      <c:pt idx="1152">
                        <c:v>0.98</c:v>
                      </c:pt>
                      <c:pt idx="1153">
                        <c:v>0.98</c:v>
                      </c:pt>
                      <c:pt idx="1154">
                        <c:v>0.98</c:v>
                      </c:pt>
                      <c:pt idx="1155">
                        <c:v>0.98</c:v>
                      </c:pt>
                      <c:pt idx="1156">
                        <c:v>0.98</c:v>
                      </c:pt>
                      <c:pt idx="1157">
                        <c:v>0.98</c:v>
                      </c:pt>
                      <c:pt idx="1158">
                        <c:v>0.98</c:v>
                      </c:pt>
                      <c:pt idx="1159">
                        <c:v>0.98</c:v>
                      </c:pt>
                      <c:pt idx="1160">
                        <c:v>1</c:v>
                      </c:pt>
                      <c:pt idx="1161">
                        <c:v>1</c:v>
                      </c:pt>
                      <c:pt idx="1162">
                        <c:v>1</c:v>
                      </c:pt>
                      <c:pt idx="1163">
                        <c:v>1</c:v>
                      </c:pt>
                      <c:pt idx="1164">
                        <c:v>1</c:v>
                      </c:pt>
                      <c:pt idx="1165">
                        <c:v>1</c:v>
                      </c:pt>
                      <c:pt idx="1166">
                        <c:v>1</c:v>
                      </c:pt>
                      <c:pt idx="1167">
                        <c:v>1</c:v>
                      </c:pt>
                      <c:pt idx="1168">
                        <c:v>1</c:v>
                      </c:pt>
                      <c:pt idx="1169">
                        <c:v>1</c:v>
                      </c:pt>
                      <c:pt idx="1170">
                        <c:v>1</c:v>
                      </c:pt>
                      <c:pt idx="1171">
                        <c:v>1</c:v>
                      </c:pt>
                      <c:pt idx="1172">
                        <c:v>1</c:v>
                      </c:pt>
                      <c:pt idx="1173">
                        <c:v>1</c:v>
                      </c:pt>
                      <c:pt idx="1174">
                        <c:v>1</c:v>
                      </c:pt>
                      <c:pt idx="1175">
                        <c:v>1</c:v>
                      </c:pt>
                      <c:pt idx="1176">
                        <c:v>1</c:v>
                      </c:pt>
                      <c:pt idx="1177">
                        <c:v>1</c:v>
                      </c:pt>
                      <c:pt idx="1178">
                        <c:v>1</c:v>
                      </c:pt>
                      <c:pt idx="1179">
                        <c:v>1.02</c:v>
                      </c:pt>
                      <c:pt idx="1180">
                        <c:v>1.02</c:v>
                      </c:pt>
                      <c:pt idx="1181">
                        <c:v>1.02</c:v>
                      </c:pt>
                      <c:pt idx="1182">
                        <c:v>1.02</c:v>
                      </c:pt>
                      <c:pt idx="1183">
                        <c:v>1.02</c:v>
                      </c:pt>
                      <c:pt idx="1184">
                        <c:v>1.02</c:v>
                      </c:pt>
                      <c:pt idx="1185">
                        <c:v>1.02</c:v>
                      </c:pt>
                      <c:pt idx="1186">
                        <c:v>1.02</c:v>
                      </c:pt>
                      <c:pt idx="1187">
                        <c:v>1.02</c:v>
                      </c:pt>
                      <c:pt idx="1188">
                        <c:v>1.02</c:v>
                      </c:pt>
                      <c:pt idx="1189">
                        <c:v>1.02</c:v>
                      </c:pt>
                      <c:pt idx="1190">
                        <c:v>1.02</c:v>
                      </c:pt>
                      <c:pt idx="1191">
                        <c:v>1.02</c:v>
                      </c:pt>
                      <c:pt idx="1192">
                        <c:v>1.02</c:v>
                      </c:pt>
                      <c:pt idx="1193">
                        <c:v>1.02</c:v>
                      </c:pt>
                      <c:pt idx="1194">
                        <c:v>1.02</c:v>
                      </c:pt>
                      <c:pt idx="1195">
                        <c:v>1.02</c:v>
                      </c:pt>
                      <c:pt idx="1196">
                        <c:v>1.02</c:v>
                      </c:pt>
                      <c:pt idx="1197">
                        <c:v>1.04</c:v>
                      </c:pt>
                      <c:pt idx="1198">
                        <c:v>1.04</c:v>
                      </c:pt>
                      <c:pt idx="1199">
                        <c:v>1.04</c:v>
                      </c:pt>
                      <c:pt idx="1200">
                        <c:v>1.04</c:v>
                      </c:pt>
                      <c:pt idx="1201">
                        <c:v>1.04</c:v>
                      </c:pt>
                      <c:pt idx="1202">
                        <c:v>1.04</c:v>
                      </c:pt>
                      <c:pt idx="1203">
                        <c:v>1.04</c:v>
                      </c:pt>
                      <c:pt idx="1204">
                        <c:v>1.04</c:v>
                      </c:pt>
                      <c:pt idx="1205">
                        <c:v>1.04</c:v>
                      </c:pt>
                      <c:pt idx="1206">
                        <c:v>1.04</c:v>
                      </c:pt>
                      <c:pt idx="1207">
                        <c:v>1.04</c:v>
                      </c:pt>
                      <c:pt idx="1208">
                        <c:v>1.04</c:v>
                      </c:pt>
                      <c:pt idx="1209">
                        <c:v>1.04</c:v>
                      </c:pt>
                      <c:pt idx="1210">
                        <c:v>1.04</c:v>
                      </c:pt>
                      <c:pt idx="1211">
                        <c:v>1.04</c:v>
                      </c:pt>
                      <c:pt idx="1212">
                        <c:v>1.04</c:v>
                      </c:pt>
                      <c:pt idx="1213">
                        <c:v>1.04</c:v>
                      </c:pt>
                      <c:pt idx="1214">
                        <c:v>1.04</c:v>
                      </c:pt>
                      <c:pt idx="1215">
                        <c:v>1.04</c:v>
                      </c:pt>
                      <c:pt idx="1216">
                        <c:v>1.04</c:v>
                      </c:pt>
                      <c:pt idx="1217">
                        <c:v>1.04</c:v>
                      </c:pt>
                      <c:pt idx="1218">
                        <c:v>1.04</c:v>
                      </c:pt>
                      <c:pt idx="1219">
                        <c:v>1.04</c:v>
                      </c:pt>
                      <c:pt idx="1220">
                        <c:v>1.04</c:v>
                      </c:pt>
                      <c:pt idx="1221">
                        <c:v>1.04</c:v>
                      </c:pt>
                      <c:pt idx="1222">
                        <c:v>1.04</c:v>
                      </c:pt>
                      <c:pt idx="1223">
                        <c:v>1.04</c:v>
                      </c:pt>
                      <c:pt idx="1224">
                        <c:v>1.04</c:v>
                      </c:pt>
                      <c:pt idx="1225">
                        <c:v>1.04</c:v>
                      </c:pt>
                      <c:pt idx="1226">
                        <c:v>1.04</c:v>
                      </c:pt>
                      <c:pt idx="1227">
                        <c:v>1.04</c:v>
                      </c:pt>
                      <c:pt idx="1228">
                        <c:v>1.04</c:v>
                      </c:pt>
                      <c:pt idx="1229">
                        <c:v>1.04</c:v>
                      </c:pt>
                      <c:pt idx="1230">
                        <c:v>1.04</c:v>
                      </c:pt>
                      <c:pt idx="1231">
                        <c:v>1.06</c:v>
                      </c:pt>
                      <c:pt idx="1232">
                        <c:v>1.06</c:v>
                      </c:pt>
                      <c:pt idx="1233">
                        <c:v>1.06</c:v>
                      </c:pt>
                      <c:pt idx="1234">
                        <c:v>1.06</c:v>
                      </c:pt>
                      <c:pt idx="1235">
                        <c:v>1.06</c:v>
                      </c:pt>
                      <c:pt idx="1236">
                        <c:v>1.06</c:v>
                      </c:pt>
                      <c:pt idx="1237">
                        <c:v>1.06</c:v>
                      </c:pt>
                      <c:pt idx="1238">
                        <c:v>1.06</c:v>
                      </c:pt>
                      <c:pt idx="1239">
                        <c:v>1.06</c:v>
                      </c:pt>
                      <c:pt idx="1240">
                        <c:v>1.06</c:v>
                      </c:pt>
                      <c:pt idx="1241">
                        <c:v>1.06</c:v>
                      </c:pt>
                      <c:pt idx="1242">
                        <c:v>1.06</c:v>
                      </c:pt>
                      <c:pt idx="1243">
                        <c:v>1.06</c:v>
                      </c:pt>
                      <c:pt idx="1244">
                        <c:v>1.06</c:v>
                      </c:pt>
                      <c:pt idx="1245">
                        <c:v>1.06</c:v>
                      </c:pt>
                      <c:pt idx="1246">
                        <c:v>1.06</c:v>
                      </c:pt>
                      <c:pt idx="1247">
                        <c:v>1.06</c:v>
                      </c:pt>
                      <c:pt idx="1248">
                        <c:v>1.06</c:v>
                      </c:pt>
                      <c:pt idx="1249">
                        <c:v>1.06</c:v>
                      </c:pt>
                      <c:pt idx="1250">
                        <c:v>1.06</c:v>
                      </c:pt>
                      <c:pt idx="1251">
                        <c:v>1.06</c:v>
                      </c:pt>
                      <c:pt idx="1252">
                        <c:v>1.06</c:v>
                      </c:pt>
                      <c:pt idx="1253">
                        <c:v>1.06</c:v>
                      </c:pt>
                      <c:pt idx="1254">
                        <c:v>1.06</c:v>
                      </c:pt>
                      <c:pt idx="1255">
                        <c:v>1.06</c:v>
                      </c:pt>
                      <c:pt idx="1256">
                        <c:v>1.06</c:v>
                      </c:pt>
                      <c:pt idx="1257">
                        <c:v>1.06</c:v>
                      </c:pt>
                      <c:pt idx="1258">
                        <c:v>1.06</c:v>
                      </c:pt>
                      <c:pt idx="1259">
                        <c:v>1.06</c:v>
                      </c:pt>
                      <c:pt idx="1260">
                        <c:v>1.06</c:v>
                      </c:pt>
                      <c:pt idx="1261">
                        <c:v>1.06</c:v>
                      </c:pt>
                      <c:pt idx="1262">
                        <c:v>1.06</c:v>
                      </c:pt>
                      <c:pt idx="1263">
                        <c:v>1.06</c:v>
                      </c:pt>
                      <c:pt idx="1264">
                        <c:v>1.06</c:v>
                      </c:pt>
                      <c:pt idx="1265">
                        <c:v>1.06</c:v>
                      </c:pt>
                      <c:pt idx="1266">
                        <c:v>1.06</c:v>
                      </c:pt>
                      <c:pt idx="1267">
                        <c:v>1.06</c:v>
                      </c:pt>
                      <c:pt idx="1268">
                        <c:v>1.06</c:v>
                      </c:pt>
                      <c:pt idx="1269">
                        <c:v>1.06</c:v>
                      </c:pt>
                      <c:pt idx="1270">
                        <c:v>1.06</c:v>
                      </c:pt>
                      <c:pt idx="1271">
                        <c:v>1.06</c:v>
                      </c:pt>
                      <c:pt idx="1272">
                        <c:v>1.06</c:v>
                      </c:pt>
                      <c:pt idx="1273">
                        <c:v>1.06</c:v>
                      </c:pt>
                      <c:pt idx="1274">
                        <c:v>1.06</c:v>
                      </c:pt>
                      <c:pt idx="1275">
                        <c:v>1.06</c:v>
                      </c:pt>
                      <c:pt idx="1276">
                        <c:v>1.06</c:v>
                      </c:pt>
                      <c:pt idx="1277">
                        <c:v>1.06</c:v>
                      </c:pt>
                      <c:pt idx="1278">
                        <c:v>1.06</c:v>
                      </c:pt>
                      <c:pt idx="1279">
                        <c:v>1.06</c:v>
                      </c:pt>
                      <c:pt idx="1280">
                        <c:v>1.06</c:v>
                      </c:pt>
                      <c:pt idx="1281">
                        <c:v>1.06</c:v>
                      </c:pt>
                      <c:pt idx="1282">
                        <c:v>1.06</c:v>
                      </c:pt>
                      <c:pt idx="1283">
                        <c:v>1.06</c:v>
                      </c:pt>
                      <c:pt idx="1284">
                        <c:v>1.06</c:v>
                      </c:pt>
                      <c:pt idx="1285">
                        <c:v>1.04</c:v>
                      </c:pt>
                      <c:pt idx="1286">
                        <c:v>1.04</c:v>
                      </c:pt>
                      <c:pt idx="1287">
                        <c:v>1.04</c:v>
                      </c:pt>
                      <c:pt idx="1288">
                        <c:v>1.06</c:v>
                      </c:pt>
                      <c:pt idx="1289">
                        <c:v>1.06</c:v>
                      </c:pt>
                      <c:pt idx="1290">
                        <c:v>1.06</c:v>
                      </c:pt>
                      <c:pt idx="1291">
                        <c:v>1.06</c:v>
                      </c:pt>
                      <c:pt idx="1292">
                        <c:v>1.06</c:v>
                      </c:pt>
                      <c:pt idx="1293">
                        <c:v>1.06</c:v>
                      </c:pt>
                      <c:pt idx="1294">
                        <c:v>1.06</c:v>
                      </c:pt>
                      <c:pt idx="1295">
                        <c:v>1.06</c:v>
                      </c:pt>
                      <c:pt idx="1296">
                        <c:v>1.06</c:v>
                      </c:pt>
                      <c:pt idx="1297">
                        <c:v>1.06</c:v>
                      </c:pt>
                      <c:pt idx="1298">
                        <c:v>1.06</c:v>
                      </c:pt>
                      <c:pt idx="1299">
                        <c:v>1.06</c:v>
                      </c:pt>
                      <c:pt idx="1300">
                        <c:v>1.06</c:v>
                      </c:pt>
                      <c:pt idx="1301">
                        <c:v>1.06</c:v>
                      </c:pt>
                      <c:pt idx="1302">
                        <c:v>1.06</c:v>
                      </c:pt>
                      <c:pt idx="1303">
                        <c:v>1.06</c:v>
                      </c:pt>
                      <c:pt idx="1304">
                        <c:v>1.06</c:v>
                      </c:pt>
                      <c:pt idx="1305">
                        <c:v>1.06</c:v>
                      </c:pt>
                      <c:pt idx="1306">
                        <c:v>1.06</c:v>
                      </c:pt>
                      <c:pt idx="1307">
                        <c:v>1.06</c:v>
                      </c:pt>
                      <c:pt idx="1308">
                        <c:v>1.06</c:v>
                      </c:pt>
                      <c:pt idx="1309">
                        <c:v>1.06</c:v>
                      </c:pt>
                      <c:pt idx="1310">
                        <c:v>1.06</c:v>
                      </c:pt>
                      <c:pt idx="1311">
                        <c:v>1.06</c:v>
                      </c:pt>
                      <c:pt idx="1312">
                        <c:v>1.06</c:v>
                      </c:pt>
                      <c:pt idx="1313">
                        <c:v>1.06</c:v>
                      </c:pt>
                      <c:pt idx="1314">
                        <c:v>1.06</c:v>
                      </c:pt>
                      <c:pt idx="1315">
                        <c:v>1.06</c:v>
                      </c:pt>
                      <c:pt idx="1316">
                        <c:v>1.06</c:v>
                      </c:pt>
                      <c:pt idx="1317">
                        <c:v>1.06</c:v>
                      </c:pt>
                      <c:pt idx="1318">
                        <c:v>1.06</c:v>
                      </c:pt>
                      <c:pt idx="1319">
                        <c:v>1.06</c:v>
                      </c:pt>
                      <c:pt idx="1320">
                        <c:v>1.06</c:v>
                      </c:pt>
                      <c:pt idx="1321">
                        <c:v>1.06</c:v>
                      </c:pt>
                      <c:pt idx="1322">
                        <c:v>1.06</c:v>
                      </c:pt>
                      <c:pt idx="1323">
                        <c:v>1.06</c:v>
                      </c:pt>
                      <c:pt idx="1324">
                        <c:v>1.06</c:v>
                      </c:pt>
                      <c:pt idx="1325">
                        <c:v>1.06</c:v>
                      </c:pt>
                      <c:pt idx="1326">
                        <c:v>1.06</c:v>
                      </c:pt>
                      <c:pt idx="1327">
                        <c:v>1.06</c:v>
                      </c:pt>
                      <c:pt idx="1328">
                        <c:v>1.06</c:v>
                      </c:pt>
                      <c:pt idx="1329">
                        <c:v>1.06</c:v>
                      </c:pt>
                      <c:pt idx="1330">
                        <c:v>1.06</c:v>
                      </c:pt>
                      <c:pt idx="1331">
                        <c:v>1.06</c:v>
                      </c:pt>
                      <c:pt idx="1332">
                        <c:v>1.06</c:v>
                      </c:pt>
                      <c:pt idx="1333">
                        <c:v>1.08</c:v>
                      </c:pt>
                      <c:pt idx="1334">
                        <c:v>1.08</c:v>
                      </c:pt>
                      <c:pt idx="1335">
                        <c:v>1.08</c:v>
                      </c:pt>
                      <c:pt idx="1336">
                        <c:v>1.08</c:v>
                      </c:pt>
                      <c:pt idx="1337">
                        <c:v>1.08</c:v>
                      </c:pt>
                      <c:pt idx="1338">
                        <c:v>1.08</c:v>
                      </c:pt>
                      <c:pt idx="1339">
                        <c:v>1.08</c:v>
                      </c:pt>
                      <c:pt idx="1340">
                        <c:v>1.08</c:v>
                      </c:pt>
                      <c:pt idx="1341">
                        <c:v>1.08</c:v>
                      </c:pt>
                      <c:pt idx="1342">
                        <c:v>1.08</c:v>
                      </c:pt>
                      <c:pt idx="1343">
                        <c:v>1.1000000000000001</c:v>
                      </c:pt>
                      <c:pt idx="1344">
                        <c:v>1.1000000000000001</c:v>
                      </c:pt>
                      <c:pt idx="1345">
                        <c:v>1.1000000000000001</c:v>
                      </c:pt>
                      <c:pt idx="1346">
                        <c:v>1.1000000000000001</c:v>
                      </c:pt>
                      <c:pt idx="1347">
                        <c:v>1.1000000000000001</c:v>
                      </c:pt>
                      <c:pt idx="1348">
                        <c:v>1.1000000000000001</c:v>
                      </c:pt>
                      <c:pt idx="1349">
                        <c:v>1.1000000000000001</c:v>
                      </c:pt>
                      <c:pt idx="1350">
                        <c:v>1.1000000000000001</c:v>
                      </c:pt>
                      <c:pt idx="1351">
                        <c:v>1.1000000000000001</c:v>
                      </c:pt>
                      <c:pt idx="1352">
                        <c:v>1.1000000000000001</c:v>
                      </c:pt>
                      <c:pt idx="1353">
                        <c:v>1.1200000000000001</c:v>
                      </c:pt>
                      <c:pt idx="1354">
                        <c:v>1.1200000000000001</c:v>
                      </c:pt>
                      <c:pt idx="1355">
                        <c:v>1.1200000000000001</c:v>
                      </c:pt>
                      <c:pt idx="1356">
                        <c:v>1.1200000000000001</c:v>
                      </c:pt>
                      <c:pt idx="1357">
                        <c:v>1.1200000000000001</c:v>
                      </c:pt>
                      <c:pt idx="1358">
                        <c:v>1.1200000000000001</c:v>
                      </c:pt>
                      <c:pt idx="1359">
                        <c:v>1.1200000000000001</c:v>
                      </c:pt>
                      <c:pt idx="1360">
                        <c:v>1.1200000000000001</c:v>
                      </c:pt>
                      <c:pt idx="1361">
                        <c:v>1.1200000000000001</c:v>
                      </c:pt>
                      <c:pt idx="1362">
                        <c:v>1.1200000000000001</c:v>
                      </c:pt>
                      <c:pt idx="1363">
                        <c:v>1.1200000000000001</c:v>
                      </c:pt>
                      <c:pt idx="1364">
                        <c:v>1.1200000000000001</c:v>
                      </c:pt>
                      <c:pt idx="1365">
                        <c:v>1.1200000000000001</c:v>
                      </c:pt>
                      <c:pt idx="1366">
                        <c:v>1.1200000000000001</c:v>
                      </c:pt>
                      <c:pt idx="1367">
                        <c:v>1.1200000000000001</c:v>
                      </c:pt>
                      <c:pt idx="1368">
                        <c:v>1.1200000000000001</c:v>
                      </c:pt>
                      <c:pt idx="1369">
                        <c:v>1.1200000000000001</c:v>
                      </c:pt>
                      <c:pt idx="1370">
                        <c:v>1.1200000000000001</c:v>
                      </c:pt>
                      <c:pt idx="1371">
                        <c:v>1.1200000000000001</c:v>
                      </c:pt>
                      <c:pt idx="1372">
                        <c:v>1.1200000000000001</c:v>
                      </c:pt>
                      <c:pt idx="1373">
                        <c:v>1.1200000000000001</c:v>
                      </c:pt>
                      <c:pt idx="1374">
                        <c:v>1.1200000000000001</c:v>
                      </c:pt>
                      <c:pt idx="1375">
                        <c:v>1.1200000000000001</c:v>
                      </c:pt>
                      <c:pt idx="1376">
                        <c:v>1.1200000000000001</c:v>
                      </c:pt>
                      <c:pt idx="1377">
                        <c:v>1.1200000000000001</c:v>
                      </c:pt>
                      <c:pt idx="1378">
                        <c:v>1.1200000000000001</c:v>
                      </c:pt>
                      <c:pt idx="1379">
                        <c:v>1.1200000000000001</c:v>
                      </c:pt>
                      <c:pt idx="1380">
                        <c:v>1.1200000000000001</c:v>
                      </c:pt>
                      <c:pt idx="1381">
                        <c:v>1.1200000000000001</c:v>
                      </c:pt>
                      <c:pt idx="1382">
                        <c:v>1.1200000000000001</c:v>
                      </c:pt>
                      <c:pt idx="1383">
                        <c:v>1.1200000000000001</c:v>
                      </c:pt>
                      <c:pt idx="1384">
                        <c:v>1.1200000000000001</c:v>
                      </c:pt>
                      <c:pt idx="1385">
                        <c:v>1.1200000000000001</c:v>
                      </c:pt>
                      <c:pt idx="1386">
                        <c:v>1.1399999999999999</c:v>
                      </c:pt>
                      <c:pt idx="1387">
                        <c:v>1.1399999999999999</c:v>
                      </c:pt>
                      <c:pt idx="1388">
                        <c:v>1.1399999999999999</c:v>
                      </c:pt>
                      <c:pt idx="1389">
                        <c:v>1.1399999999999999</c:v>
                      </c:pt>
                      <c:pt idx="1390">
                        <c:v>1.1399999999999999</c:v>
                      </c:pt>
                      <c:pt idx="1391">
                        <c:v>1.1399999999999999</c:v>
                      </c:pt>
                      <c:pt idx="1392">
                        <c:v>1.1399999999999999</c:v>
                      </c:pt>
                      <c:pt idx="1393">
                        <c:v>1.1399999999999999</c:v>
                      </c:pt>
                      <c:pt idx="1394">
                        <c:v>1.1399999999999999</c:v>
                      </c:pt>
                      <c:pt idx="1395">
                        <c:v>1.1399999999999999</c:v>
                      </c:pt>
                      <c:pt idx="1396">
                        <c:v>1.1399999999999999</c:v>
                      </c:pt>
                      <c:pt idx="1397">
                        <c:v>1.1399999999999999</c:v>
                      </c:pt>
                      <c:pt idx="1398">
                        <c:v>1.1399999999999999</c:v>
                      </c:pt>
                      <c:pt idx="1399">
                        <c:v>1.1399999999999999</c:v>
                      </c:pt>
                      <c:pt idx="1400">
                        <c:v>1.1399999999999999</c:v>
                      </c:pt>
                      <c:pt idx="1401">
                        <c:v>1.1399999999999999</c:v>
                      </c:pt>
                      <c:pt idx="1402">
                        <c:v>1.1399999999999999</c:v>
                      </c:pt>
                      <c:pt idx="1403">
                        <c:v>1.1399999999999999</c:v>
                      </c:pt>
                      <c:pt idx="1404">
                        <c:v>1.1399999999999999</c:v>
                      </c:pt>
                      <c:pt idx="1405">
                        <c:v>1.1399999999999999</c:v>
                      </c:pt>
                      <c:pt idx="1406">
                        <c:v>1.1399999999999999</c:v>
                      </c:pt>
                      <c:pt idx="1407">
                        <c:v>1.1399999999999999</c:v>
                      </c:pt>
                      <c:pt idx="1408">
                        <c:v>1.1399999999999999</c:v>
                      </c:pt>
                      <c:pt idx="1409">
                        <c:v>1.1399999999999999</c:v>
                      </c:pt>
                      <c:pt idx="1410">
                        <c:v>1.1399999999999999</c:v>
                      </c:pt>
                      <c:pt idx="1411">
                        <c:v>1.1399999999999999</c:v>
                      </c:pt>
                      <c:pt idx="1412">
                        <c:v>1.1399999999999999</c:v>
                      </c:pt>
                      <c:pt idx="1413">
                        <c:v>1.1399999999999999</c:v>
                      </c:pt>
                      <c:pt idx="1414">
                        <c:v>1.1399999999999999</c:v>
                      </c:pt>
                      <c:pt idx="1415">
                        <c:v>1.1399999999999999</c:v>
                      </c:pt>
                      <c:pt idx="1416">
                        <c:v>1.1599999999999999</c:v>
                      </c:pt>
                      <c:pt idx="1417">
                        <c:v>1.1599999999999999</c:v>
                      </c:pt>
                      <c:pt idx="1418">
                        <c:v>1.1599999999999999</c:v>
                      </c:pt>
                      <c:pt idx="1419">
                        <c:v>1.1599999999999999</c:v>
                      </c:pt>
                      <c:pt idx="1420">
                        <c:v>1.1599999999999999</c:v>
                      </c:pt>
                      <c:pt idx="1421">
                        <c:v>1.1599999999999999</c:v>
                      </c:pt>
                      <c:pt idx="1422">
                        <c:v>1.1599999999999999</c:v>
                      </c:pt>
                      <c:pt idx="1423">
                        <c:v>1.1599999999999999</c:v>
                      </c:pt>
                      <c:pt idx="1424">
                        <c:v>1.1599999999999999</c:v>
                      </c:pt>
                      <c:pt idx="1425">
                        <c:v>1.1599999999999999</c:v>
                      </c:pt>
                      <c:pt idx="1426">
                        <c:v>1.1599999999999999</c:v>
                      </c:pt>
                      <c:pt idx="1427">
                        <c:v>1.1599999999999999</c:v>
                      </c:pt>
                      <c:pt idx="1428">
                        <c:v>1.1599999999999999</c:v>
                      </c:pt>
                      <c:pt idx="1429">
                        <c:v>1.1599999999999999</c:v>
                      </c:pt>
                      <c:pt idx="1430">
                        <c:v>1.1599999999999999</c:v>
                      </c:pt>
                      <c:pt idx="1431">
                        <c:v>1.1599999999999999</c:v>
                      </c:pt>
                      <c:pt idx="1432">
                        <c:v>1.1599999999999999</c:v>
                      </c:pt>
                      <c:pt idx="1433">
                        <c:v>1.1599999999999999</c:v>
                      </c:pt>
                      <c:pt idx="1434">
                        <c:v>1.1599999999999999</c:v>
                      </c:pt>
                      <c:pt idx="1435">
                        <c:v>1.18</c:v>
                      </c:pt>
                      <c:pt idx="1436">
                        <c:v>1.18</c:v>
                      </c:pt>
                      <c:pt idx="1437">
                        <c:v>1.18</c:v>
                      </c:pt>
                      <c:pt idx="1438">
                        <c:v>1.18</c:v>
                      </c:pt>
                      <c:pt idx="1439">
                        <c:v>1.18</c:v>
                      </c:pt>
                      <c:pt idx="1440">
                        <c:v>1.18</c:v>
                      </c:pt>
                      <c:pt idx="1441">
                        <c:v>1.18</c:v>
                      </c:pt>
                      <c:pt idx="1442">
                        <c:v>1.18</c:v>
                      </c:pt>
                      <c:pt idx="1443">
                        <c:v>1.18</c:v>
                      </c:pt>
                      <c:pt idx="1444">
                        <c:v>1.18</c:v>
                      </c:pt>
                      <c:pt idx="1445">
                        <c:v>1.18</c:v>
                      </c:pt>
                      <c:pt idx="1446">
                        <c:v>1.18</c:v>
                      </c:pt>
                      <c:pt idx="1447">
                        <c:v>1.18</c:v>
                      </c:pt>
                      <c:pt idx="1448">
                        <c:v>1.18</c:v>
                      </c:pt>
                      <c:pt idx="1449">
                        <c:v>1.18</c:v>
                      </c:pt>
                      <c:pt idx="1450">
                        <c:v>1.18</c:v>
                      </c:pt>
                      <c:pt idx="1451">
                        <c:v>1.18</c:v>
                      </c:pt>
                      <c:pt idx="1452">
                        <c:v>1.18</c:v>
                      </c:pt>
                      <c:pt idx="1453">
                        <c:v>1.18</c:v>
                      </c:pt>
                      <c:pt idx="1454">
                        <c:v>1.18</c:v>
                      </c:pt>
                      <c:pt idx="1455">
                        <c:v>1.1599999999999999</c:v>
                      </c:pt>
                      <c:pt idx="1456">
                        <c:v>1.1599999999999999</c:v>
                      </c:pt>
                      <c:pt idx="1457">
                        <c:v>1.1599999999999999</c:v>
                      </c:pt>
                      <c:pt idx="1458">
                        <c:v>1.1599999999999999</c:v>
                      </c:pt>
                      <c:pt idx="1459">
                        <c:v>1.1599999999999999</c:v>
                      </c:pt>
                      <c:pt idx="1460">
                        <c:v>1.1599999999999999</c:v>
                      </c:pt>
                      <c:pt idx="1461">
                        <c:v>1.1599999999999999</c:v>
                      </c:pt>
                      <c:pt idx="1462">
                        <c:v>1.1599999999999999</c:v>
                      </c:pt>
                      <c:pt idx="1463">
                        <c:v>1.1599999999999999</c:v>
                      </c:pt>
                      <c:pt idx="1464">
                        <c:v>1.1599999999999999</c:v>
                      </c:pt>
                      <c:pt idx="1465">
                        <c:v>1.1599999999999999</c:v>
                      </c:pt>
                      <c:pt idx="1466">
                        <c:v>1.1599999999999999</c:v>
                      </c:pt>
                      <c:pt idx="1467">
                        <c:v>1.1599999999999999</c:v>
                      </c:pt>
                      <c:pt idx="1468">
                        <c:v>1.1399999999999999</c:v>
                      </c:pt>
                      <c:pt idx="1469">
                        <c:v>1.1399999999999999</c:v>
                      </c:pt>
                      <c:pt idx="1470">
                        <c:v>1.1399999999999999</c:v>
                      </c:pt>
                      <c:pt idx="1471">
                        <c:v>1.1399999999999999</c:v>
                      </c:pt>
                      <c:pt idx="1472">
                        <c:v>1.1399999999999999</c:v>
                      </c:pt>
                      <c:pt idx="1473">
                        <c:v>1.1399999999999999</c:v>
                      </c:pt>
                      <c:pt idx="1474">
                        <c:v>1.1399999999999999</c:v>
                      </c:pt>
                      <c:pt idx="1475">
                        <c:v>1.1399999999999999</c:v>
                      </c:pt>
                      <c:pt idx="1476">
                        <c:v>1.1399999999999999</c:v>
                      </c:pt>
                      <c:pt idx="1477">
                        <c:v>1.1399999999999999</c:v>
                      </c:pt>
                      <c:pt idx="1478">
                        <c:v>1.1399999999999999</c:v>
                      </c:pt>
                      <c:pt idx="1479">
                        <c:v>1.1200000000000001</c:v>
                      </c:pt>
                      <c:pt idx="1480">
                        <c:v>1.1200000000000001</c:v>
                      </c:pt>
                      <c:pt idx="1481">
                        <c:v>1.1200000000000001</c:v>
                      </c:pt>
                      <c:pt idx="1482">
                        <c:v>1.1200000000000001</c:v>
                      </c:pt>
                      <c:pt idx="1483">
                        <c:v>1.1200000000000001</c:v>
                      </c:pt>
                      <c:pt idx="1484">
                        <c:v>1.1200000000000001</c:v>
                      </c:pt>
                      <c:pt idx="1485">
                        <c:v>1.1000000000000001</c:v>
                      </c:pt>
                      <c:pt idx="1486">
                        <c:v>1.1000000000000001</c:v>
                      </c:pt>
                      <c:pt idx="1487">
                        <c:v>1.1000000000000001</c:v>
                      </c:pt>
                      <c:pt idx="1488">
                        <c:v>1.1000000000000001</c:v>
                      </c:pt>
                      <c:pt idx="1489">
                        <c:v>1.1000000000000001</c:v>
                      </c:pt>
                      <c:pt idx="1490">
                        <c:v>1.08</c:v>
                      </c:pt>
                      <c:pt idx="1491">
                        <c:v>1.08</c:v>
                      </c:pt>
                      <c:pt idx="1492">
                        <c:v>1.08</c:v>
                      </c:pt>
                      <c:pt idx="1493">
                        <c:v>1.06</c:v>
                      </c:pt>
                      <c:pt idx="1494">
                        <c:v>1.06</c:v>
                      </c:pt>
                      <c:pt idx="1495">
                        <c:v>1.06</c:v>
                      </c:pt>
                      <c:pt idx="1496">
                        <c:v>1.04</c:v>
                      </c:pt>
                      <c:pt idx="1497">
                        <c:v>1.04</c:v>
                      </c:pt>
                      <c:pt idx="1498">
                        <c:v>1.04</c:v>
                      </c:pt>
                      <c:pt idx="1499">
                        <c:v>1.02</c:v>
                      </c:pt>
                      <c:pt idx="1500">
                        <c:v>1.02</c:v>
                      </c:pt>
                      <c:pt idx="1501">
                        <c:v>1</c:v>
                      </c:pt>
                      <c:pt idx="1502">
                        <c:v>1</c:v>
                      </c:pt>
                      <c:pt idx="1503">
                        <c:v>0.98</c:v>
                      </c:pt>
                      <c:pt idx="1504">
                        <c:v>0.98</c:v>
                      </c:pt>
                      <c:pt idx="1505">
                        <c:v>0.98</c:v>
                      </c:pt>
                      <c:pt idx="1506">
                        <c:v>0.98</c:v>
                      </c:pt>
                      <c:pt idx="1507">
                        <c:v>0.96</c:v>
                      </c:pt>
                      <c:pt idx="1508">
                        <c:v>0.96</c:v>
                      </c:pt>
                      <c:pt idx="1509">
                        <c:v>0.94</c:v>
                      </c:pt>
                      <c:pt idx="1510">
                        <c:v>0.94</c:v>
                      </c:pt>
                      <c:pt idx="1511">
                        <c:v>0.92</c:v>
                      </c:pt>
                      <c:pt idx="1512">
                        <c:v>0.92</c:v>
                      </c:pt>
                      <c:pt idx="1513">
                        <c:v>0.92</c:v>
                      </c:pt>
                      <c:pt idx="1514">
                        <c:v>0.9</c:v>
                      </c:pt>
                      <c:pt idx="1515">
                        <c:v>0.9</c:v>
                      </c:pt>
                      <c:pt idx="1516">
                        <c:v>0.88</c:v>
                      </c:pt>
                      <c:pt idx="1517">
                        <c:v>0.88</c:v>
                      </c:pt>
                      <c:pt idx="1518">
                        <c:v>0.86</c:v>
                      </c:pt>
                      <c:pt idx="1519">
                        <c:v>0.86</c:v>
                      </c:pt>
                      <c:pt idx="1520">
                        <c:v>0.84</c:v>
                      </c:pt>
                      <c:pt idx="1521">
                        <c:v>0.84</c:v>
                      </c:pt>
                      <c:pt idx="1522">
                        <c:v>0.82</c:v>
                      </c:pt>
                      <c:pt idx="1523">
                        <c:v>0.82</c:v>
                      </c:pt>
                      <c:pt idx="1524">
                        <c:v>0.82</c:v>
                      </c:pt>
                      <c:pt idx="1525">
                        <c:v>0.8</c:v>
                      </c:pt>
                      <c:pt idx="1526">
                        <c:v>0.8</c:v>
                      </c:pt>
                      <c:pt idx="1527">
                        <c:v>0.78</c:v>
                      </c:pt>
                      <c:pt idx="1528">
                        <c:v>0.78</c:v>
                      </c:pt>
                      <c:pt idx="1529">
                        <c:v>0.76</c:v>
                      </c:pt>
                      <c:pt idx="1530">
                        <c:v>0.76</c:v>
                      </c:pt>
                      <c:pt idx="1531">
                        <c:v>0.74</c:v>
                      </c:pt>
                      <c:pt idx="1532">
                        <c:v>0.74</c:v>
                      </c:pt>
                      <c:pt idx="1533">
                        <c:v>0.74</c:v>
                      </c:pt>
                      <c:pt idx="1534">
                        <c:v>0.72</c:v>
                      </c:pt>
                      <c:pt idx="1535">
                        <c:v>0.72</c:v>
                      </c:pt>
                      <c:pt idx="1536">
                        <c:v>0.7</c:v>
                      </c:pt>
                      <c:pt idx="1537">
                        <c:v>0.7</c:v>
                      </c:pt>
                      <c:pt idx="1538">
                        <c:v>0.68</c:v>
                      </c:pt>
                      <c:pt idx="1539">
                        <c:v>0.68</c:v>
                      </c:pt>
                      <c:pt idx="1540">
                        <c:v>0.68</c:v>
                      </c:pt>
                      <c:pt idx="1541">
                        <c:v>0.66</c:v>
                      </c:pt>
                      <c:pt idx="1542">
                        <c:v>0.66</c:v>
                      </c:pt>
                      <c:pt idx="1543">
                        <c:v>0.66</c:v>
                      </c:pt>
                      <c:pt idx="1544">
                        <c:v>0.64</c:v>
                      </c:pt>
                      <c:pt idx="1545">
                        <c:v>0.64</c:v>
                      </c:pt>
                      <c:pt idx="1546">
                        <c:v>0.62</c:v>
                      </c:pt>
                      <c:pt idx="1547">
                        <c:v>0.62</c:v>
                      </c:pt>
                      <c:pt idx="1548">
                        <c:v>0.6</c:v>
                      </c:pt>
                      <c:pt idx="1549">
                        <c:v>0.6</c:v>
                      </c:pt>
                      <c:pt idx="1550">
                        <c:v>0.6</c:v>
                      </c:pt>
                      <c:pt idx="1551">
                        <c:v>0.6</c:v>
                      </c:pt>
                      <c:pt idx="1552">
                        <c:v>0.57999999999999996</c:v>
                      </c:pt>
                      <c:pt idx="1553">
                        <c:v>0.57999999999999996</c:v>
                      </c:pt>
                      <c:pt idx="1554">
                        <c:v>0.57999999999999996</c:v>
                      </c:pt>
                      <c:pt idx="1555">
                        <c:v>0.56000000000000005</c:v>
                      </c:pt>
                      <c:pt idx="1556">
                        <c:v>0.56000000000000005</c:v>
                      </c:pt>
                      <c:pt idx="1557">
                        <c:v>0.56000000000000005</c:v>
                      </c:pt>
                      <c:pt idx="1558">
                        <c:v>0.54</c:v>
                      </c:pt>
                      <c:pt idx="1559">
                        <c:v>0.54</c:v>
                      </c:pt>
                      <c:pt idx="1560">
                        <c:v>0.54</c:v>
                      </c:pt>
                      <c:pt idx="1561">
                        <c:v>0.54</c:v>
                      </c:pt>
                      <c:pt idx="1562">
                        <c:v>0.52</c:v>
                      </c:pt>
                      <c:pt idx="1563">
                        <c:v>0.52</c:v>
                      </c:pt>
                      <c:pt idx="1564">
                        <c:v>0.52</c:v>
                      </c:pt>
                      <c:pt idx="1565">
                        <c:v>0.52</c:v>
                      </c:pt>
                      <c:pt idx="1566">
                        <c:v>0.5</c:v>
                      </c:pt>
                      <c:pt idx="1567">
                        <c:v>0.5</c:v>
                      </c:pt>
                      <c:pt idx="1568">
                        <c:v>0.5</c:v>
                      </c:pt>
                      <c:pt idx="1569">
                        <c:v>0.5</c:v>
                      </c:pt>
                      <c:pt idx="1570">
                        <c:v>0.48</c:v>
                      </c:pt>
                      <c:pt idx="1571">
                        <c:v>0.48</c:v>
                      </c:pt>
                      <c:pt idx="1572">
                        <c:v>0.48</c:v>
                      </c:pt>
                      <c:pt idx="1573">
                        <c:v>0.48</c:v>
                      </c:pt>
                      <c:pt idx="1574">
                        <c:v>0.46</c:v>
                      </c:pt>
                      <c:pt idx="1575">
                        <c:v>0.46</c:v>
                      </c:pt>
                      <c:pt idx="1576">
                        <c:v>0.46</c:v>
                      </c:pt>
                      <c:pt idx="1577">
                        <c:v>0.46</c:v>
                      </c:pt>
                      <c:pt idx="1578">
                        <c:v>0.44</c:v>
                      </c:pt>
                      <c:pt idx="1579">
                        <c:v>0.44</c:v>
                      </c:pt>
                      <c:pt idx="1580">
                        <c:v>0.44</c:v>
                      </c:pt>
                      <c:pt idx="1581">
                        <c:v>0.44</c:v>
                      </c:pt>
                      <c:pt idx="1582">
                        <c:v>0.44</c:v>
                      </c:pt>
                      <c:pt idx="1583">
                        <c:v>0.42</c:v>
                      </c:pt>
                      <c:pt idx="1584">
                        <c:v>0.42</c:v>
                      </c:pt>
                      <c:pt idx="1585">
                        <c:v>0.42</c:v>
                      </c:pt>
                      <c:pt idx="1586">
                        <c:v>0.42</c:v>
                      </c:pt>
                      <c:pt idx="1587">
                        <c:v>0.42</c:v>
                      </c:pt>
                      <c:pt idx="1588">
                        <c:v>0.42</c:v>
                      </c:pt>
                      <c:pt idx="1589">
                        <c:v>0.4</c:v>
                      </c:pt>
                      <c:pt idx="1590">
                        <c:v>0.4</c:v>
                      </c:pt>
                      <c:pt idx="1591">
                        <c:v>0.4</c:v>
                      </c:pt>
                      <c:pt idx="1592">
                        <c:v>0.4</c:v>
                      </c:pt>
                      <c:pt idx="1593">
                        <c:v>0.4</c:v>
                      </c:pt>
                      <c:pt idx="1594">
                        <c:v>0.38</c:v>
                      </c:pt>
                      <c:pt idx="1595">
                        <c:v>0.38</c:v>
                      </c:pt>
                      <c:pt idx="1596">
                        <c:v>0.38</c:v>
                      </c:pt>
                      <c:pt idx="1597">
                        <c:v>0.38</c:v>
                      </c:pt>
                      <c:pt idx="1598">
                        <c:v>0.38</c:v>
                      </c:pt>
                      <c:pt idx="1599">
                        <c:v>0.38</c:v>
                      </c:pt>
                      <c:pt idx="1600">
                        <c:v>0.36</c:v>
                      </c:pt>
                      <c:pt idx="1601">
                        <c:v>0.36</c:v>
                      </c:pt>
                      <c:pt idx="1602">
                        <c:v>0.36</c:v>
                      </c:pt>
                      <c:pt idx="1603">
                        <c:v>0.36</c:v>
                      </c:pt>
                      <c:pt idx="1604">
                        <c:v>0.36</c:v>
                      </c:pt>
                      <c:pt idx="1605">
                        <c:v>0.36</c:v>
                      </c:pt>
                      <c:pt idx="1606">
                        <c:v>0.34</c:v>
                      </c:pt>
                      <c:pt idx="1607">
                        <c:v>0.34</c:v>
                      </c:pt>
                      <c:pt idx="1608">
                        <c:v>0.34</c:v>
                      </c:pt>
                      <c:pt idx="1609">
                        <c:v>0.34</c:v>
                      </c:pt>
                      <c:pt idx="1610">
                        <c:v>0.34</c:v>
                      </c:pt>
                      <c:pt idx="1611">
                        <c:v>0.34</c:v>
                      </c:pt>
                      <c:pt idx="1612">
                        <c:v>0.34</c:v>
                      </c:pt>
                      <c:pt idx="1613">
                        <c:v>0.32</c:v>
                      </c:pt>
                      <c:pt idx="1614">
                        <c:v>0.32</c:v>
                      </c:pt>
                      <c:pt idx="1615">
                        <c:v>0.32</c:v>
                      </c:pt>
                      <c:pt idx="1616">
                        <c:v>0.32</c:v>
                      </c:pt>
                      <c:pt idx="1617">
                        <c:v>0.32</c:v>
                      </c:pt>
                      <c:pt idx="1618">
                        <c:v>0.32</c:v>
                      </c:pt>
                      <c:pt idx="1619">
                        <c:v>0.32</c:v>
                      </c:pt>
                      <c:pt idx="1620">
                        <c:v>0.3</c:v>
                      </c:pt>
                      <c:pt idx="1621">
                        <c:v>0.3</c:v>
                      </c:pt>
                      <c:pt idx="1622">
                        <c:v>0.3</c:v>
                      </c:pt>
                      <c:pt idx="1623">
                        <c:v>0.3</c:v>
                      </c:pt>
                      <c:pt idx="1624">
                        <c:v>0.3</c:v>
                      </c:pt>
                      <c:pt idx="1625">
                        <c:v>0.28000000000000003</c:v>
                      </c:pt>
                      <c:pt idx="1626">
                        <c:v>0.28000000000000003</c:v>
                      </c:pt>
                      <c:pt idx="1627">
                        <c:v>0.28000000000000003</c:v>
                      </c:pt>
                      <c:pt idx="1628">
                        <c:v>0.28000000000000003</c:v>
                      </c:pt>
                      <c:pt idx="1629">
                        <c:v>0.28000000000000003</c:v>
                      </c:pt>
                      <c:pt idx="1630">
                        <c:v>0.28000000000000003</c:v>
                      </c:pt>
                      <c:pt idx="1631">
                        <c:v>0.26</c:v>
                      </c:pt>
                      <c:pt idx="1632">
                        <c:v>0.26</c:v>
                      </c:pt>
                      <c:pt idx="1633">
                        <c:v>0.26</c:v>
                      </c:pt>
                      <c:pt idx="1634">
                        <c:v>0.26</c:v>
                      </c:pt>
                      <c:pt idx="1635">
                        <c:v>0.26</c:v>
                      </c:pt>
                      <c:pt idx="1636">
                        <c:v>0.26</c:v>
                      </c:pt>
                      <c:pt idx="1637">
                        <c:v>0.24</c:v>
                      </c:pt>
                      <c:pt idx="1638">
                        <c:v>0.24</c:v>
                      </c:pt>
                      <c:pt idx="1639">
                        <c:v>0.24</c:v>
                      </c:pt>
                      <c:pt idx="1640">
                        <c:v>0.24</c:v>
                      </c:pt>
                      <c:pt idx="1641">
                        <c:v>0.24</c:v>
                      </c:pt>
                      <c:pt idx="1642">
                        <c:v>0.22</c:v>
                      </c:pt>
                      <c:pt idx="1643">
                        <c:v>0.22</c:v>
                      </c:pt>
                      <c:pt idx="1644">
                        <c:v>0.22</c:v>
                      </c:pt>
                      <c:pt idx="1645">
                        <c:v>0.22</c:v>
                      </c:pt>
                      <c:pt idx="1646">
                        <c:v>0.22</c:v>
                      </c:pt>
                      <c:pt idx="1647">
                        <c:v>0.2</c:v>
                      </c:pt>
                      <c:pt idx="1648">
                        <c:v>0.2</c:v>
                      </c:pt>
                      <c:pt idx="1649">
                        <c:v>0.2</c:v>
                      </c:pt>
                      <c:pt idx="1650">
                        <c:v>0.2</c:v>
                      </c:pt>
                      <c:pt idx="1651">
                        <c:v>0.2</c:v>
                      </c:pt>
                      <c:pt idx="1652">
                        <c:v>0.18</c:v>
                      </c:pt>
                      <c:pt idx="1653">
                        <c:v>0.18</c:v>
                      </c:pt>
                      <c:pt idx="1654">
                        <c:v>0.18</c:v>
                      </c:pt>
                      <c:pt idx="1655">
                        <c:v>0.18</c:v>
                      </c:pt>
                      <c:pt idx="1656">
                        <c:v>0.18</c:v>
                      </c:pt>
                      <c:pt idx="1657">
                        <c:v>0.18</c:v>
                      </c:pt>
                      <c:pt idx="1658">
                        <c:v>0.16</c:v>
                      </c:pt>
                      <c:pt idx="1659">
                        <c:v>0.16</c:v>
                      </c:pt>
                      <c:pt idx="1660">
                        <c:v>0.16</c:v>
                      </c:pt>
                      <c:pt idx="1661">
                        <c:v>0.16</c:v>
                      </c:pt>
                      <c:pt idx="1662">
                        <c:v>0.16</c:v>
                      </c:pt>
                      <c:pt idx="1663">
                        <c:v>0.16</c:v>
                      </c:pt>
                      <c:pt idx="1664">
                        <c:v>0.14000000000000001</c:v>
                      </c:pt>
                      <c:pt idx="1665">
                        <c:v>0.14000000000000001</c:v>
                      </c:pt>
                      <c:pt idx="1666">
                        <c:v>0.14000000000000001</c:v>
                      </c:pt>
                      <c:pt idx="1667">
                        <c:v>0.14000000000000001</c:v>
                      </c:pt>
                      <c:pt idx="1668">
                        <c:v>0.14000000000000001</c:v>
                      </c:pt>
                      <c:pt idx="1669">
                        <c:v>0.12</c:v>
                      </c:pt>
                      <c:pt idx="1670">
                        <c:v>0.12</c:v>
                      </c:pt>
                      <c:pt idx="1671">
                        <c:v>0.12</c:v>
                      </c:pt>
                      <c:pt idx="1672">
                        <c:v>0.12</c:v>
                      </c:pt>
                      <c:pt idx="1673">
                        <c:v>0.12</c:v>
                      </c:pt>
                      <c:pt idx="1674">
                        <c:v>0.12</c:v>
                      </c:pt>
                      <c:pt idx="1675">
                        <c:v>0.12</c:v>
                      </c:pt>
                      <c:pt idx="1676">
                        <c:v>0.1</c:v>
                      </c:pt>
                      <c:pt idx="1677">
                        <c:v>0.1</c:v>
                      </c:pt>
                      <c:pt idx="1678">
                        <c:v>0.1</c:v>
                      </c:pt>
                      <c:pt idx="1679">
                        <c:v>0.1</c:v>
                      </c:pt>
                      <c:pt idx="1680">
                        <c:v>0.1</c:v>
                      </c:pt>
                      <c:pt idx="1681">
                        <c:v>0.1</c:v>
                      </c:pt>
                      <c:pt idx="1682">
                        <c:v>0.1</c:v>
                      </c:pt>
                      <c:pt idx="1683">
                        <c:v>0.1</c:v>
                      </c:pt>
                      <c:pt idx="1684">
                        <c:v>0.08</c:v>
                      </c:pt>
                      <c:pt idx="1685">
                        <c:v>0.08</c:v>
                      </c:pt>
                      <c:pt idx="1686">
                        <c:v>0.08</c:v>
                      </c:pt>
                      <c:pt idx="1687">
                        <c:v>0.08</c:v>
                      </c:pt>
                      <c:pt idx="1688">
                        <c:v>0.08</c:v>
                      </c:pt>
                      <c:pt idx="1689">
                        <c:v>0.08</c:v>
                      </c:pt>
                      <c:pt idx="1690">
                        <c:v>0.08</c:v>
                      </c:pt>
                      <c:pt idx="1691">
                        <c:v>0.08</c:v>
                      </c:pt>
                      <c:pt idx="1692">
                        <c:v>0.08</c:v>
                      </c:pt>
                      <c:pt idx="1693">
                        <c:v>0.08</c:v>
                      </c:pt>
                      <c:pt idx="1694">
                        <c:v>0.08</c:v>
                      </c:pt>
                      <c:pt idx="1695">
                        <c:v>0.08</c:v>
                      </c:pt>
                      <c:pt idx="1696">
                        <c:v>0.08</c:v>
                      </c:pt>
                      <c:pt idx="1697">
                        <c:v>0.06</c:v>
                      </c:pt>
                      <c:pt idx="1698">
                        <c:v>0.06</c:v>
                      </c:pt>
                      <c:pt idx="1699">
                        <c:v>0.06</c:v>
                      </c:pt>
                      <c:pt idx="1700">
                        <c:v>0.06</c:v>
                      </c:pt>
                      <c:pt idx="1701">
                        <c:v>0.06</c:v>
                      </c:pt>
                      <c:pt idx="1702">
                        <c:v>0.06</c:v>
                      </c:pt>
                      <c:pt idx="1703">
                        <c:v>0.06</c:v>
                      </c:pt>
                      <c:pt idx="1704">
                        <c:v>0.06</c:v>
                      </c:pt>
                      <c:pt idx="1705">
                        <c:v>0.06</c:v>
                      </c:pt>
                      <c:pt idx="1706">
                        <c:v>0.06</c:v>
                      </c:pt>
                      <c:pt idx="1707">
                        <c:v>0.06</c:v>
                      </c:pt>
                      <c:pt idx="1708">
                        <c:v>0.06</c:v>
                      </c:pt>
                      <c:pt idx="1709">
                        <c:v>0.06</c:v>
                      </c:pt>
                      <c:pt idx="1710">
                        <c:v>0.06</c:v>
                      </c:pt>
                      <c:pt idx="1711">
                        <c:v>0.06</c:v>
                      </c:pt>
                      <c:pt idx="1712">
                        <c:v>0.06</c:v>
                      </c:pt>
                      <c:pt idx="1713">
                        <c:v>0.06</c:v>
                      </c:pt>
                      <c:pt idx="1714">
                        <c:v>0.06</c:v>
                      </c:pt>
                      <c:pt idx="1715">
                        <c:v>0.06</c:v>
                      </c:pt>
                      <c:pt idx="1716">
                        <c:v>0.06</c:v>
                      </c:pt>
                      <c:pt idx="1717">
                        <c:v>0.06</c:v>
                      </c:pt>
                      <c:pt idx="1718">
                        <c:v>0.06</c:v>
                      </c:pt>
                      <c:pt idx="1719">
                        <c:v>0.06</c:v>
                      </c:pt>
                      <c:pt idx="1720">
                        <c:v>0.06</c:v>
                      </c:pt>
                      <c:pt idx="1721">
                        <c:v>0.06</c:v>
                      </c:pt>
                      <c:pt idx="1722">
                        <c:v>0.06</c:v>
                      </c:pt>
                      <c:pt idx="1723">
                        <c:v>0.06</c:v>
                      </c:pt>
                      <c:pt idx="1724">
                        <c:v>0.06</c:v>
                      </c:pt>
                      <c:pt idx="1725">
                        <c:v>0.06</c:v>
                      </c:pt>
                      <c:pt idx="1726">
                        <c:v>0.06</c:v>
                      </c:pt>
                      <c:pt idx="1727">
                        <c:v>0.06</c:v>
                      </c:pt>
                      <c:pt idx="1728">
                        <c:v>0.06</c:v>
                      </c:pt>
                      <c:pt idx="1729">
                        <c:v>0.06</c:v>
                      </c:pt>
                      <c:pt idx="1730">
                        <c:v>0.06</c:v>
                      </c:pt>
                      <c:pt idx="1731">
                        <c:v>0.06</c:v>
                      </c:pt>
                      <c:pt idx="1732">
                        <c:v>0.06</c:v>
                      </c:pt>
                      <c:pt idx="1733">
                        <c:v>0.06</c:v>
                      </c:pt>
                      <c:pt idx="1734">
                        <c:v>0.06</c:v>
                      </c:pt>
                      <c:pt idx="1735">
                        <c:v>0.06</c:v>
                      </c:pt>
                      <c:pt idx="1736">
                        <c:v>0.06</c:v>
                      </c:pt>
                      <c:pt idx="1737">
                        <c:v>0.06</c:v>
                      </c:pt>
                      <c:pt idx="1738">
                        <c:v>0.06</c:v>
                      </c:pt>
                      <c:pt idx="1739">
                        <c:v>0.06</c:v>
                      </c:pt>
                      <c:pt idx="1740">
                        <c:v>0.06</c:v>
                      </c:pt>
                      <c:pt idx="1741">
                        <c:v>0.06</c:v>
                      </c:pt>
                      <c:pt idx="1742">
                        <c:v>0.06</c:v>
                      </c:pt>
                      <c:pt idx="1743">
                        <c:v>0.06</c:v>
                      </c:pt>
                      <c:pt idx="1744">
                        <c:v>0.06</c:v>
                      </c:pt>
                      <c:pt idx="1745">
                        <c:v>0.06</c:v>
                      </c:pt>
                      <c:pt idx="1746">
                        <c:v>0.06</c:v>
                      </c:pt>
                      <c:pt idx="1747">
                        <c:v>0.06</c:v>
                      </c:pt>
                      <c:pt idx="1748">
                        <c:v>0.06</c:v>
                      </c:pt>
                      <c:pt idx="1749">
                        <c:v>0.06</c:v>
                      </c:pt>
                      <c:pt idx="1750">
                        <c:v>0.06</c:v>
                      </c:pt>
                      <c:pt idx="1751">
                        <c:v>0.06</c:v>
                      </c:pt>
                      <c:pt idx="1752">
                        <c:v>0.06</c:v>
                      </c:pt>
                      <c:pt idx="1753">
                        <c:v>0.06</c:v>
                      </c:pt>
                      <c:pt idx="1754">
                        <c:v>0.06</c:v>
                      </c:pt>
                      <c:pt idx="1755">
                        <c:v>0.06</c:v>
                      </c:pt>
                      <c:pt idx="1756">
                        <c:v>0.06</c:v>
                      </c:pt>
                      <c:pt idx="1757">
                        <c:v>0.06</c:v>
                      </c:pt>
                      <c:pt idx="1758">
                        <c:v>0.06</c:v>
                      </c:pt>
                      <c:pt idx="1759">
                        <c:v>0.06</c:v>
                      </c:pt>
                      <c:pt idx="1760">
                        <c:v>0.06</c:v>
                      </c:pt>
                      <c:pt idx="1761">
                        <c:v>0.06</c:v>
                      </c:pt>
                      <c:pt idx="1762">
                        <c:v>0.06</c:v>
                      </c:pt>
                      <c:pt idx="1763">
                        <c:v>0.06</c:v>
                      </c:pt>
                      <c:pt idx="1764">
                        <c:v>0.06</c:v>
                      </c:pt>
                      <c:pt idx="1765">
                        <c:v>0.06</c:v>
                      </c:pt>
                      <c:pt idx="1766">
                        <c:v>0.06</c:v>
                      </c:pt>
                      <c:pt idx="1767">
                        <c:v>0.06</c:v>
                      </c:pt>
                      <c:pt idx="1768">
                        <c:v>0.06</c:v>
                      </c:pt>
                      <c:pt idx="1769">
                        <c:v>0.04</c:v>
                      </c:pt>
                      <c:pt idx="1770">
                        <c:v>0.04</c:v>
                      </c:pt>
                      <c:pt idx="1771">
                        <c:v>0.04</c:v>
                      </c:pt>
                      <c:pt idx="1772">
                        <c:v>0.04</c:v>
                      </c:pt>
                      <c:pt idx="1773">
                        <c:v>0.04</c:v>
                      </c:pt>
                      <c:pt idx="1774">
                        <c:v>0.04</c:v>
                      </c:pt>
                      <c:pt idx="1775">
                        <c:v>0.04</c:v>
                      </c:pt>
                      <c:pt idx="1776">
                        <c:v>0.04</c:v>
                      </c:pt>
                      <c:pt idx="1777">
                        <c:v>0.04</c:v>
                      </c:pt>
                      <c:pt idx="1778">
                        <c:v>0.04</c:v>
                      </c:pt>
                      <c:pt idx="1779">
                        <c:v>0.04</c:v>
                      </c:pt>
                      <c:pt idx="1780">
                        <c:v>0.04</c:v>
                      </c:pt>
                      <c:pt idx="1781">
                        <c:v>0.02</c:v>
                      </c:pt>
                      <c:pt idx="1782">
                        <c:v>0.02</c:v>
                      </c:pt>
                      <c:pt idx="1783">
                        <c:v>0.02</c:v>
                      </c:pt>
                      <c:pt idx="1784">
                        <c:v>0.02</c:v>
                      </c:pt>
                      <c:pt idx="1785">
                        <c:v>0.02</c:v>
                      </c:pt>
                      <c:pt idx="1786">
                        <c:v>0.02</c:v>
                      </c:pt>
                      <c:pt idx="1787">
                        <c:v>0.02</c:v>
                      </c:pt>
                      <c:pt idx="1788">
                        <c:v>0.02</c:v>
                      </c:pt>
                      <c:pt idx="1789">
                        <c:v>0.02</c:v>
                      </c:pt>
                      <c:pt idx="1790">
                        <c:v>0.02</c:v>
                      </c:pt>
                      <c:pt idx="1791">
                        <c:v>0.02</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02</c:v>
                      </c:pt>
                      <c:pt idx="1807">
                        <c:v>-0.02</c:v>
                      </c:pt>
                      <c:pt idx="1808">
                        <c:v>-0.02</c:v>
                      </c:pt>
                      <c:pt idx="1809">
                        <c:v>-0.02</c:v>
                      </c:pt>
                      <c:pt idx="1810">
                        <c:v>-0.02</c:v>
                      </c:pt>
                      <c:pt idx="1811">
                        <c:v>-0.02</c:v>
                      </c:pt>
                      <c:pt idx="1812">
                        <c:v>-0.02</c:v>
                      </c:pt>
                      <c:pt idx="1813">
                        <c:v>-0.02</c:v>
                      </c:pt>
                      <c:pt idx="1814">
                        <c:v>-0.02</c:v>
                      </c:pt>
                      <c:pt idx="1815">
                        <c:v>-0.02</c:v>
                      </c:pt>
                      <c:pt idx="1816">
                        <c:v>-0.02</c:v>
                      </c:pt>
                      <c:pt idx="1817">
                        <c:v>-0.02</c:v>
                      </c:pt>
                      <c:pt idx="1818">
                        <c:v>-0.02</c:v>
                      </c:pt>
                      <c:pt idx="1819">
                        <c:v>-0.02</c:v>
                      </c:pt>
                      <c:pt idx="1820">
                        <c:v>-0.02</c:v>
                      </c:pt>
                      <c:pt idx="1821">
                        <c:v>-0.02</c:v>
                      </c:pt>
                      <c:pt idx="1822">
                        <c:v>-0.02</c:v>
                      </c:pt>
                      <c:pt idx="1823">
                        <c:v>-0.02</c:v>
                      </c:pt>
                      <c:pt idx="1824">
                        <c:v>-0.02</c:v>
                      </c:pt>
                      <c:pt idx="1825">
                        <c:v>-0.02</c:v>
                      </c:pt>
                      <c:pt idx="1826">
                        <c:v>-0.02</c:v>
                      </c:pt>
                      <c:pt idx="1827">
                        <c:v>-0.02</c:v>
                      </c:pt>
                      <c:pt idx="1828">
                        <c:v>-0.02</c:v>
                      </c:pt>
                      <c:pt idx="1829">
                        <c:v>-0.02</c:v>
                      </c:pt>
                      <c:pt idx="1830">
                        <c:v>-0.02</c:v>
                      </c:pt>
                      <c:pt idx="1831">
                        <c:v>-0.02</c:v>
                      </c:pt>
                      <c:pt idx="1832">
                        <c:v>-0.02</c:v>
                      </c:pt>
                      <c:pt idx="1833">
                        <c:v>-0.02</c:v>
                      </c:pt>
                      <c:pt idx="1834">
                        <c:v>-0.02</c:v>
                      </c:pt>
                      <c:pt idx="1835">
                        <c:v>-0.02</c:v>
                      </c:pt>
                      <c:pt idx="1836">
                        <c:v>-0.02</c:v>
                      </c:pt>
                      <c:pt idx="1837">
                        <c:v>-0.02</c:v>
                      </c:pt>
                      <c:pt idx="1838">
                        <c:v>-0.02</c:v>
                      </c:pt>
                      <c:pt idx="1839">
                        <c:v>-0.02</c:v>
                      </c:pt>
                      <c:pt idx="1840">
                        <c:v>-0.02</c:v>
                      </c:pt>
                      <c:pt idx="1841">
                        <c:v>-0.02</c:v>
                      </c:pt>
                      <c:pt idx="1842">
                        <c:v>-0.02</c:v>
                      </c:pt>
                      <c:pt idx="1843">
                        <c:v>-0.02</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02</c:v>
                      </c:pt>
                      <c:pt idx="1865">
                        <c:v>0.02</c:v>
                      </c:pt>
                      <c:pt idx="1866">
                        <c:v>0.02</c:v>
                      </c:pt>
                      <c:pt idx="1867">
                        <c:v>0.02</c:v>
                      </c:pt>
                      <c:pt idx="1868">
                        <c:v>0.02</c:v>
                      </c:pt>
                      <c:pt idx="1869">
                        <c:v>0.02</c:v>
                      </c:pt>
                      <c:pt idx="1870">
                        <c:v>0.02</c:v>
                      </c:pt>
                      <c:pt idx="1871">
                        <c:v>0.02</c:v>
                      </c:pt>
                      <c:pt idx="1872">
                        <c:v>0.02</c:v>
                      </c:pt>
                      <c:pt idx="1873">
                        <c:v>0.02</c:v>
                      </c:pt>
                      <c:pt idx="1874">
                        <c:v>0.02</c:v>
                      </c:pt>
                      <c:pt idx="1875">
                        <c:v>0.02</c:v>
                      </c:pt>
                      <c:pt idx="1876">
                        <c:v>0.02</c:v>
                      </c:pt>
                      <c:pt idx="1877">
                        <c:v>0.02</c:v>
                      </c:pt>
                      <c:pt idx="1878">
                        <c:v>0.02</c:v>
                      </c:pt>
                      <c:pt idx="1879">
                        <c:v>0.02</c:v>
                      </c:pt>
                      <c:pt idx="1880">
                        <c:v>0.02</c:v>
                      </c:pt>
                      <c:pt idx="1881">
                        <c:v>0.02</c:v>
                      </c:pt>
                      <c:pt idx="1882">
                        <c:v>0.02</c:v>
                      </c:pt>
                      <c:pt idx="1883">
                        <c:v>0.02</c:v>
                      </c:pt>
                      <c:pt idx="1884">
                        <c:v>0.02</c:v>
                      </c:pt>
                      <c:pt idx="1885">
                        <c:v>0.02</c:v>
                      </c:pt>
                      <c:pt idx="1886">
                        <c:v>0.02</c:v>
                      </c:pt>
                      <c:pt idx="1887">
                        <c:v>0.02</c:v>
                      </c:pt>
                      <c:pt idx="1888">
                        <c:v>0.02</c:v>
                      </c:pt>
                      <c:pt idx="1889">
                        <c:v>0.02</c:v>
                      </c:pt>
                      <c:pt idx="1890">
                        <c:v>0.02</c:v>
                      </c:pt>
                      <c:pt idx="1891">
                        <c:v>0.02</c:v>
                      </c:pt>
                      <c:pt idx="1892">
                        <c:v>0.02</c:v>
                      </c:pt>
                      <c:pt idx="1893">
                        <c:v>0.02</c:v>
                      </c:pt>
                      <c:pt idx="1894">
                        <c:v>0.02</c:v>
                      </c:pt>
                      <c:pt idx="1895">
                        <c:v>0.02</c:v>
                      </c:pt>
                      <c:pt idx="1896">
                        <c:v>0.02</c:v>
                      </c:pt>
                      <c:pt idx="1897">
                        <c:v>0.02</c:v>
                      </c:pt>
                      <c:pt idx="1898">
                        <c:v>0.02</c:v>
                      </c:pt>
                      <c:pt idx="1899">
                        <c:v>0.02</c:v>
                      </c:pt>
                      <c:pt idx="1900">
                        <c:v>0.02</c:v>
                      </c:pt>
                      <c:pt idx="1901">
                        <c:v>0.02</c:v>
                      </c:pt>
                      <c:pt idx="1902">
                        <c:v>0.02</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02</c:v>
                      </c:pt>
                      <c:pt idx="1917">
                        <c:v>-0.02</c:v>
                      </c:pt>
                      <c:pt idx="1918">
                        <c:v>-0.02</c:v>
                      </c:pt>
                      <c:pt idx="1919">
                        <c:v>-0.02</c:v>
                      </c:pt>
                      <c:pt idx="1920">
                        <c:v>-0.02</c:v>
                      </c:pt>
                      <c:pt idx="1921">
                        <c:v>-0.02</c:v>
                      </c:pt>
                      <c:pt idx="1922">
                        <c:v>-0.02</c:v>
                      </c:pt>
                      <c:pt idx="1923">
                        <c:v>-0.02</c:v>
                      </c:pt>
                      <c:pt idx="1924">
                        <c:v>-0.02</c:v>
                      </c:pt>
                      <c:pt idx="1925">
                        <c:v>-0.02</c:v>
                      </c:pt>
                      <c:pt idx="1926">
                        <c:v>-0.02</c:v>
                      </c:pt>
                      <c:pt idx="1927">
                        <c:v>-0.02</c:v>
                      </c:pt>
                      <c:pt idx="1928">
                        <c:v>-0.02</c:v>
                      </c:pt>
                      <c:pt idx="1929">
                        <c:v>-0.04</c:v>
                      </c:pt>
                      <c:pt idx="1930">
                        <c:v>-0.04</c:v>
                      </c:pt>
                      <c:pt idx="1931">
                        <c:v>-0.04</c:v>
                      </c:pt>
                      <c:pt idx="1932">
                        <c:v>-0.04</c:v>
                      </c:pt>
                      <c:pt idx="1933">
                        <c:v>-0.04</c:v>
                      </c:pt>
                      <c:pt idx="1934">
                        <c:v>-0.04</c:v>
                      </c:pt>
                      <c:pt idx="1935">
                        <c:v>-0.04</c:v>
                      </c:pt>
                      <c:pt idx="1936">
                        <c:v>-0.04</c:v>
                      </c:pt>
                      <c:pt idx="1937">
                        <c:v>-0.04</c:v>
                      </c:pt>
                      <c:pt idx="1938">
                        <c:v>-0.04</c:v>
                      </c:pt>
                      <c:pt idx="1939">
                        <c:v>-0.04</c:v>
                      </c:pt>
                      <c:pt idx="1940">
                        <c:v>-0.04</c:v>
                      </c:pt>
                      <c:pt idx="1941">
                        <c:v>-0.04</c:v>
                      </c:pt>
                      <c:pt idx="1942">
                        <c:v>-0.04</c:v>
                      </c:pt>
                      <c:pt idx="1943">
                        <c:v>-0.04</c:v>
                      </c:pt>
                      <c:pt idx="1944">
                        <c:v>-0.04</c:v>
                      </c:pt>
                      <c:pt idx="1945">
                        <c:v>-0.04</c:v>
                      </c:pt>
                      <c:pt idx="1946">
                        <c:v>-0.04</c:v>
                      </c:pt>
                      <c:pt idx="1947">
                        <c:v>-0.04</c:v>
                      </c:pt>
                      <c:pt idx="1948">
                        <c:v>-0.04</c:v>
                      </c:pt>
                      <c:pt idx="1949">
                        <c:v>-0.04</c:v>
                      </c:pt>
                      <c:pt idx="1950">
                        <c:v>-0.04</c:v>
                      </c:pt>
                      <c:pt idx="1951">
                        <c:v>-0.04</c:v>
                      </c:pt>
                      <c:pt idx="1952">
                        <c:v>-0.04</c:v>
                      </c:pt>
                      <c:pt idx="1953">
                        <c:v>-0.04</c:v>
                      </c:pt>
                      <c:pt idx="1954">
                        <c:v>-0.04</c:v>
                      </c:pt>
                      <c:pt idx="1955">
                        <c:v>-0.04</c:v>
                      </c:pt>
                      <c:pt idx="1956">
                        <c:v>-0.04</c:v>
                      </c:pt>
                      <c:pt idx="1957">
                        <c:v>-0.04</c:v>
                      </c:pt>
                      <c:pt idx="1958">
                        <c:v>-0.04</c:v>
                      </c:pt>
                      <c:pt idx="1959">
                        <c:v>-0.04</c:v>
                      </c:pt>
                      <c:pt idx="1960">
                        <c:v>-0.04</c:v>
                      </c:pt>
                      <c:pt idx="1961">
                        <c:v>-0.04</c:v>
                      </c:pt>
                      <c:pt idx="1962">
                        <c:v>-0.04</c:v>
                      </c:pt>
                      <c:pt idx="1963">
                        <c:v>-0.04</c:v>
                      </c:pt>
                      <c:pt idx="1964">
                        <c:v>-0.04</c:v>
                      </c:pt>
                      <c:pt idx="1965">
                        <c:v>-0.04</c:v>
                      </c:pt>
                      <c:pt idx="1966">
                        <c:v>-0.04</c:v>
                      </c:pt>
                      <c:pt idx="1967">
                        <c:v>-0.04</c:v>
                      </c:pt>
                      <c:pt idx="1968">
                        <c:v>-0.04</c:v>
                      </c:pt>
                      <c:pt idx="1969">
                        <c:v>-0.04</c:v>
                      </c:pt>
                      <c:pt idx="1970">
                        <c:v>-0.04</c:v>
                      </c:pt>
                      <c:pt idx="1971">
                        <c:v>-0.04</c:v>
                      </c:pt>
                      <c:pt idx="1972">
                        <c:v>-0.04</c:v>
                      </c:pt>
                      <c:pt idx="1973">
                        <c:v>-0.04</c:v>
                      </c:pt>
                      <c:pt idx="1974">
                        <c:v>-0.04</c:v>
                      </c:pt>
                      <c:pt idx="1975">
                        <c:v>-0.04</c:v>
                      </c:pt>
                      <c:pt idx="1976">
                        <c:v>-0.04</c:v>
                      </c:pt>
                      <c:pt idx="1977">
                        <c:v>-0.02</c:v>
                      </c:pt>
                      <c:pt idx="1978">
                        <c:v>-0.02</c:v>
                      </c:pt>
                      <c:pt idx="1979">
                        <c:v>-0.02</c:v>
                      </c:pt>
                      <c:pt idx="1980">
                        <c:v>-0.02</c:v>
                      </c:pt>
                      <c:pt idx="1981">
                        <c:v>-0.02</c:v>
                      </c:pt>
                      <c:pt idx="1982">
                        <c:v>-0.02</c:v>
                      </c:pt>
                      <c:pt idx="1983">
                        <c:v>-0.02</c:v>
                      </c:pt>
                      <c:pt idx="1984">
                        <c:v>-0.02</c:v>
                      </c:pt>
                      <c:pt idx="1985">
                        <c:v>-0.02</c:v>
                      </c:pt>
                      <c:pt idx="1986">
                        <c:v>-0.02</c:v>
                      </c:pt>
                      <c:pt idx="1987">
                        <c:v>-0.02</c:v>
                      </c:pt>
                      <c:pt idx="1988">
                        <c:v>-0.02</c:v>
                      </c:pt>
                      <c:pt idx="1989">
                        <c:v>-0.02</c:v>
                      </c:pt>
                      <c:pt idx="1990">
                        <c:v>-0.02</c:v>
                      </c:pt>
                      <c:pt idx="1991">
                        <c:v>-0.02</c:v>
                      </c:pt>
                      <c:pt idx="1992">
                        <c:v>-0.02</c:v>
                      </c:pt>
                      <c:pt idx="1993">
                        <c:v>-0.02</c:v>
                      </c:pt>
                      <c:pt idx="1994">
                        <c:v>-0.02</c:v>
                      </c:pt>
                      <c:pt idx="1995">
                        <c:v>-0.02</c:v>
                      </c:pt>
                      <c:pt idx="1996">
                        <c:v>-0.02</c:v>
                      </c:pt>
                      <c:pt idx="1997">
                        <c:v>-0.02</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02</c:v>
                      </c:pt>
                      <c:pt idx="2035">
                        <c:v>-0.02</c:v>
                      </c:pt>
                      <c:pt idx="2036">
                        <c:v>-0.02</c:v>
                      </c:pt>
                      <c:pt idx="2037">
                        <c:v>-0.02</c:v>
                      </c:pt>
                      <c:pt idx="2038">
                        <c:v>-0.02</c:v>
                      </c:pt>
                      <c:pt idx="2039">
                        <c:v>-0.02</c:v>
                      </c:pt>
                      <c:pt idx="2040">
                        <c:v>-0.02</c:v>
                      </c:pt>
                      <c:pt idx="2041">
                        <c:v>-0.02</c:v>
                      </c:pt>
                      <c:pt idx="2042">
                        <c:v>-0.02</c:v>
                      </c:pt>
                      <c:pt idx="2043">
                        <c:v>-0.02</c:v>
                      </c:pt>
                      <c:pt idx="2044">
                        <c:v>-0.02</c:v>
                      </c:pt>
                      <c:pt idx="2045">
                        <c:v>-0.02</c:v>
                      </c:pt>
                      <c:pt idx="2046">
                        <c:v>-0.02</c:v>
                      </c:pt>
                      <c:pt idx="2047">
                        <c:v>-0.02</c:v>
                      </c:pt>
                      <c:pt idx="2048">
                        <c:v>-0.02</c:v>
                      </c:pt>
                      <c:pt idx="2049">
                        <c:v>-0.02</c:v>
                      </c:pt>
                      <c:pt idx="2050">
                        <c:v>-0.04</c:v>
                      </c:pt>
                      <c:pt idx="2051">
                        <c:v>-0.04</c:v>
                      </c:pt>
                      <c:pt idx="2052">
                        <c:v>-0.04</c:v>
                      </c:pt>
                      <c:pt idx="2053">
                        <c:v>-0.04</c:v>
                      </c:pt>
                      <c:pt idx="2054">
                        <c:v>-0.04</c:v>
                      </c:pt>
                      <c:pt idx="2055">
                        <c:v>-0.04</c:v>
                      </c:pt>
                      <c:pt idx="2056">
                        <c:v>-0.04</c:v>
                      </c:pt>
                      <c:pt idx="2057">
                        <c:v>-0.04</c:v>
                      </c:pt>
                      <c:pt idx="2058">
                        <c:v>-0.04</c:v>
                      </c:pt>
                      <c:pt idx="2059">
                        <c:v>-0.04</c:v>
                      </c:pt>
                      <c:pt idx="2060">
                        <c:v>-0.04</c:v>
                      </c:pt>
                      <c:pt idx="2061">
                        <c:v>-0.04</c:v>
                      </c:pt>
                      <c:pt idx="2062">
                        <c:v>-0.04</c:v>
                      </c:pt>
                      <c:pt idx="2063">
                        <c:v>-0.04</c:v>
                      </c:pt>
                      <c:pt idx="2064">
                        <c:v>-0.04</c:v>
                      </c:pt>
                      <c:pt idx="2065">
                        <c:v>-0.04</c:v>
                      </c:pt>
                      <c:pt idx="2066">
                        <c:v>-0.04</c:v>
                      </c:pt>
                      <c:pt idx="2067">
                        <c:v>-0.04</c:v>
                      </c:pt>
                      <c:pt idx="2068">
                        <c:v>-0.04</c:v>
                      </c:pt>
                      <c:pt idx="2069">
                        <c:v>-0.06</c:v>
                      </c:pt>
                      <c:pt idx="2070">
                        <c:v>-0.06</c:v>
                      </c:pt>
                      <c:pt idx="2071">
                        <c:v>-0.06</c:v>
                      </c:pt>
                      <c:pt idx="2072">
                        <c:v>-0.06</c:v>
                      </c:pt>
                      <c:pt idx="2073">
                        <c:v>-0.06</c:v>
                      </c:pt>
                      <c:pt idx="2074">
                        <c:v>-0.06</c:v>
                      </c:pt>
                      <c:pt idx="2075">
                        <c:v>-0.06</c:v>
                      </c:pt>
                      <c:pt idx="2076">
                        <c:v>-0.06</c:v>
                      </c:pt>
                      <c:pt idx="2077">
                        <c:v>-0.06</c:v>
                      </c:pt>
                      <c:pt idx="2078">
                        <c:v>-0.06</c:v>
                      </c:pt>
                      <c:pt idx="2079">
                        <c:v>-0.06</c:v>
                      </c:pt>
                      <c:pt idx="2080">
                        <c:v>-0.06</c:v>
                      </c:pt>
                      <c:pt idx="2081">
                        <c:v>-0.06</c:v>
                      </c:pt>
                      <c:pt idx="2082">
                        <c:v>-0.06</c:v>
                      </c:pt>
                      <c:pt idx="2083">
                        <c:v>-0.06</c:v>
                      </c:pt>
                      <c:pt idx="2084">
                        <c:v>-0.06</c:v>
                      </c:pt>
                      <c:pt idx="2085">
                        <c:v>-0.06</c:v>
                      </c:pt>
                      <c:pt idx="2086">
                        <c:v>-0.06</c:v>
                      </c:pt>
                      <c:pt idx="2087">
                        <c:v>-0.06</c:v>
                      </c:pt>
                      <c:pt idx="2088">
                        <c:v>-0.06</c:v>
                      </c:pt>
                      <c:pt idx="2089">
                        <c:v>-0.06</c:v>
                      </c:pt>
                      <c:pt idx="2090">
                        <c:v>-0.06</c:v>
                      </c:pt>
                      <c:pt idx="2091">
                        <c:v>-0.06</c:v>
                      </c:pt>
                      <c:pt idx="2092">
                        <c:v>-0.04</c:v>
                      </c:pt>
                      <c:pt idx="2093">
                        <c:v>-0.04</c:v>
                      </c:pt>
                      <c:pt idx="2094">
                        <c:v>-0.04</c:v>
                      </c:pt>
                      <c:pt idx="2095">
                        <c:v>-0.04</c:v>
                      </c:pt>
                      <c:pt idx="2096">
                        <c:v>-0.04</c:v>
                      </c:pt>
                      <c:pt idx="2097">
                        <c:v>-0.04</c:v>
                      </c:pt>
                      <c:pt idx="2098">
                        <c:v>-0.04</c:v>
                      </c:pt>
                      <c:pt idx="2099">
                        <c:v>-0.04</c:v>
                      </c:pt>
                      <c:pt idx="2100">
                        <c:v>-0.04</c:v>
                      </c:pt>
                      <c:pt idx="2101">
                        <c:v>-0.04</c:v>
                      </c:pt>
                      <c:pt idx="2102">
                        <c:v>-0.04</c:v>
                      </c:pt>
                      <c:pt idx="2103">
                        <c:v>-0.04</c:v>
                      </c:pt>
                      <c:pt idx="2104">
                        <c:v>-0.04</c:v>
                      </c:pt>
                      <c:pt idx="2105">
                        <c:v>-0.04</c:v>
                      </c:pt>
                      <c:pt idx="2106">
                        <c:v>-0.04</c:v>
                      </c:pt>
                      <c:pt idx="2107">
                        <c:v>-0.04</c:v>
                      </c:pt>
                      <c:pt idx="2108">
                        <c:v>-0.04</c:v>
                      </c:pt>
                      <c:pt idx="2109">
                        <c:v>-0.04</c:v>
                      </c:pt>
                      <c:pt idx="2110">
                        <c:v>-0.04</c:v>
                      </c:pt>
                      <c:pt idx="2111">
                        <c:v>-0.04</c:v>
                      </c:pt>
                      <c:pt idx="2112">
                        <c:v>-0.04</c:v>
                      </c:pt>
                      <c:pt idx="2113">
                        <c:v>-0.04</c:v>
                      </c:pt>
                      <c:pt idx="2114">
                        <c:v>-0.04</c:v>
                      </c:pt>
                      <c:pt idx="2115">
                        <c:v>-0.04</c:v>
                      </c:pt>
                      <c:pt idx="2116">
                        <c:v>-0.02</c:v>
                      </c:pt>
                      <c:pt idx="2117">
                        <c:v>-0.02</c:v>
                      </c:pt>
                      <c:pt idx="2118">
                        <c:v>-0.02</c:v>
                      </c:pt>
                      <c:pt idx="2119">
                        <c:v>-0.02</c:v>
                      </c:pt>
                      <c:pt idx="2120">
                        <c:v>-0.02</c:v>
                      </c:pt>
                      <c:pt idx="2121">
                        <c:v>-0.02</c:v>
                      </c:pt>
                      <c:pt idx="2122">
                        <c:v>-0.02</c:v>
                      </c:pt>
                      <c:pt idx="2123">
                        <c:v>-0.02</c:v>
                      </c:pt>
                      <c:pt idx="2124">
                        <c:v>-0.02</c:v>
                      </c:pt>
                      <c:pt idx="2125">
                        <c:v>-0.02</c:v>
                      </c:pt>
                      <c:pt idx="2126">
                        <c:v>-0.02</c:v>
                      </c:pt>
                      <c:pt idx="2127">
                        <c:v>-0.02</c:v>
                      </c:pt>
                      <c:pt idx="2128">
                        <c:v>-0.02</c:v>
                      </c:pt>
                      <c:pt idx="2129">
                        <c:v>-0.02</c:v>
                      </c:pt>
                      <c:pt idx="2130">
                        <c:v>-0.02</c:v>
                      </c:pt>
                      <c:pt idx="2131">
                        <c:v>-0.02</c:v>
                      </c:pt>
                      <c:pt idx="2132">
                        <c:v>-0.02</c:v>
                      </c:pt>
                      <c:pt idx="2133">
                        <c:v>-0.02</c:v>
                      </c:pt>
                      <c:pt idx="2134">
                        <c:v>-0.02</c:v>
                      </c:pt>
                      <c:pt idx="2135">
                        <c:v>-0.02</c:v>
                      </c:pt>
                      <c:pt idx="2136">
                        <c:v>-0.02</c:v>
                      </c:pt>
                      <c:pt idx="2137">
                        <c:v>-0.02</c:v>
                      </c:pt>
                      <c:pt idx="2138">
                        <c:v>-0.02</c:v>
                      </c:pt>
                      <c:pt idx="2139">
                        <c:v>-0.02</c:v>
                      </c:pt>
                      <c:pt idx="2140">
                        <c:v>-0.02</c:v>
                      </c:pt>
                      <c:pt idx="2141">
                        <c:v>-0.02</c:v>
                      </c:pt>
                      <c:pt idx="2142">
                        <c:v>-0.02</c:v>
                      </c:pt>
                      <c:pt idx="2143">
                        <c:v>-0.02</c:v>
                      </c:pt>
                      <c:pt idx="2144">
                        <c:v>-0.02</c:v>
                      </c:pt>
                      <c:pt idx="2145">
                        <c:v>-0.02</c:v>
                      </c:pt>
                      <c:pt idx="2146">
                        <c:v>-0.02</c:v>
                      </c:pt>
                      <c:pt idx="2147">
                        <c:v>-0.02</c:v>
                      </c:pt>
                      <c:pt idx="2148">
                        <c:v>-0.02</c:v>
                      </c:pt>
                      <c:pt idx="2149">
                        <c:v>-0.02</c:v>
                      </c:pt>
                      <c:pt idx="2150">
                        <c:v>-0.02</c:v>
                      </c:pt>
                      <c:pt idx="2151">
                        <c:v>-0.02</c:v>
                      </c:pt>
                      <c:pt idx="2152">
                        <c:v>-0.02</c:v>
                      </c:pt>
                      <c:pt idx="2153">
                        <c:v>-0.02</c:v>
                      </c:pt>
                      <c:pt idx="2154">
                        <c:v>-0.02</c:v>
                      </c:pt>
                      <c:pt idx="2155">
                        <c:v>-0.02</c:v>
                      </c:pt>
                      <c:pt idx="2156">
                        <c:v>-0.02</c:v>
                      </c:pt>
                      <c:pt idx="2157">
                        <c:v>-0.02</c:v>
                      </c:pt>
                      <c:pt idx="2158">
                        <c:v>-0.02</c:v>
                      </c:pt>
                      <c:pt idx="2159">
                        <c:v>-0.02</c:v>
                      </c:pt>
                      <c:pt idx="2160">
                        <c:v>-0.02</c:v>
                      </c:pt>
                      <c:pt idx="2161">
                        <c:v>-0.02</c:v>
                      </c:pt>
                      <c:pt idx="2162">
                        <c:v>-0.02</c:v>
                      </c:pt>
                      <c:pt idx="2163">
                        <c:v>-0.02</c:v>
                      </c:pt>
                      <c:pt idx="2164">
                        <c:v>-0.02</c:v>
                      </c:pt>
                      <c:pt idx="2165">
                        <c:v>-0.02</c:v>
                      </c:pt>
                      <c:pt idx="2166">
                        <c:v>-0.02</c:v>
                      </c:pt>
                      <c:pt idx="2167">
                        <c:v>-0.02</c:v>
                      </c:pt>
                      <c:pt idx="2168">
                        <c:v>-0.02</c:v>
                      </c:pt>
                      <c:pt idx="2169">
                        <c:v>-0.02</c:v>
                      </c:pt>
                      <c:pt idx="2170">
                        <c:v>-0.02</c:v>
                      </c:pt>
                      <c:pt idx="2171">
                        <c:v>-0.02</c:v>
                      </c:pt>
                      <c:pt idx="2172">
                        <c:v>-0.02</c:v>
                      </c:pt>
                      <c:pt idx="2173">
                        <c:v>-0.02</c:v>
                      </c:pt>
                      <c:pt idx="2174">
                        <c:v>-0.02</c:v>
                      </c:pt>
                      <c:pt idx="2175">
                        <c:v>-0.04</c:v>
                      </c:pt>
                      <c:pt idx="2176">
                        <c:v>-0.04</c:v>
                      </c:pt>
                      <c:pt idx="2177">
                        <c:v>-0.04</c:v>
                      </c:pt>
                      <c:pt idx="2178">
                        <c:v>-0.04</c:v>
                      </c:pt>
                      <c:pt idx="2179">
                        <c:v>-0.04</c:v>
                      </c:pt>
                      <c:pt idx="2180">
                        <c:v>-0.04</c:v>
                      </c:pt>
                      <c:pt idx="2181">
                        <c:v>-0.04</c:v>
                      </c:pt>
                      <c:pt idx="2182">
                        <c:v>-0.04</c:v>
                      </c:pt>
                      <c:pt idx="2183">
                        <c:v>-0.04</c:v>
                      </c:pt>
                      <c:pt idx="2184">
                        <c:v>-0.04</c:v>
                      </c:pt>
                      <c:pt idx="2185">
                        <c:v>-0.04</c:v>
                      </c:pt>
                      <c:pt idx="2186">
                        <c:v>-0.04</c:v>
                      </c:pt>
                      <c:pt idx="2187">
                        <c:v>-0.04</c:v>
                      </c:pt>
                      <c:pt idx="2188">
                        <c:v>-0.04</c:v>
                      </c:pt>
                      <c:pt idx="2189">
                        <c:v>-0.04</c:v>
                      </c:pt>
                      <c:pt idx="2190">
                        <c:v>-0.04</c:v>
                      </c:pt>
                      <c:pt idx="2191">
                        <c:v>-0.04</c:v>
                      </c:pt>
                      <c:pt idx="2192">
                        <c:v>-0.04</c:v>
                      </c:pt>
                      <c:pt idx="2193">
                        <c:v>-0.04</c:v>
                      </c:pt>
                      <c:pt idx="2194">
                        <c:v>-0.04</c:v>
                      </c:pt>
                      <c:pt idx="2195">
                        <c:v>-0.04</c:v>
                      </c:pt>
                      <c:pt idx="2196">
                        <c:v>-0.04</c:v>
                      </c:pt>
                      <c:pt idx="2197">
                        <c:v>-0.04</c:v>
                      </c:pt>
                      <c:pt idx="2198">
                        <c:v>-0.04</c:v>
                      </c:pt>
                      <c:pt idx="2199">
                        <c:v>-0.04</c:v>
                      </c:pt>
                      <c:pt idx="2200">
                        <c:v>-0.04</c:v>
                      </c:pt>
                      <c:pt idx="2201">
                        <c:v>-0.04</c:v>
                      </c:pt>
                      <c:pt idx="2202">
                        <c:v>-0.04</c:v>
                      </c:pt>
                      <c:pt idx="2203">
                        <c:v>-0.04</c:v>
                      </c:pt>
                      <c:pt idx="2204">
                        <c:v>-0.04</c:v>
                      </c:pt>
                      <c:pt idx="2205">
                        <c:v>-0.04</c:v>
                      </c:pt>
                      <c:pt idx="2206">
                        <c:v>-0.04</c:v>
                      </c:pt>
                      <c:pt idx="2207">
                        <c:v>-0.04</c:v>
                      </c:pt>
                      <c:pt idx="2208">
                        <c:v>-0.04</c:v>
                      </c:pt>
                      <c:pt idx="2209">
                        <c:v>-0.04</c:v>
                      </c:pt>
                      <c:pt idx="2210">
                        <c:v>-0.04</c:v>
                      </c:pt>
                      <c:pt idx="2211">
                        <c:v>-0.04</c:v>
                      </c:pt>
                      <c:pt idx="2212">
                        <c:v>-0.04</c:v>
                      </c:pt>
                      <c:pt idx="2213">
                        <c:v>-0.04</c:v>
                      </c:pt>
                      <c:pt idx="2214">
                        <c:v>-0.04</c:v>
                      </c:pt>
                      <c:pt idx="2215">
                        <c:v>-0.04</c:v>
                      </c:pt>
                      <c:pt idx="2216">
                        <c:v>-0.04</c:v>
                      </c:pt>
                      <c:pt idx="2217">
                        <c:v>-0.06</c:v>
                      </c:pt>
                      <c:pt idx="2218">
                        <c:v>-0.06</c:v>
                      </c:pt>
                      <c:pt idx="2219">
                        <c:v>-0.06</c:v>
                      </c:pt>
                      <c:pt idx="2220">
                        <c:v>-0.06</c:v>
                      </c:pt>
                      <c:pt idx="2221">
                        <c:v>-0.06</c:v>
                      </c:pt>
                      <c:pt idx="2222">
                        <c:v>-0.06</c:v>
                      </c:pt>
                      <c:pt idx="2223">
                        <c:v>-0.06</c:v>
                      </c:pt>
                      <c:pt idx="2224">
                        <c:v>-0.06</c:v>
                      </c:pt>
                      <c:pt idx="2225">
                        <c:v>-0.06</c:v>
                      </c:pt>
                      <c:pt idx="2226">
                        <c:v>-0.06</c:v>
                      </c:pt>
                      <c:pt idx="2227">
                        <c:v>-0.06</c:v>
                      </c:pt>
                      <c:pt idx="2228">
                        <c:v>-0.06</c:v>
                      </c:pt>
                      <c:pt idx="2229">
                        <c:v>-0.06</c:v>
                      </c:pt>
                      <c:pt idx="2230">
                        <c:v>-0.06</c:v>
                      </c:pt>
                      <c:pt idx="2231">
                        <c:v>-0.06</c:v>
                      </c:pt>
                      <c:pt idx="2232">
                        <c:v>-0.04</c:v>
                      </c:pt>
                      <c:pt idx="2233">
                        <c:v>-0.04</c:v>
                      </c:pt>
                      <c:pt idx="2234">
                        <c:v>-0.04</c:v>
                      </c:pt>
                      <c:pt idx="2235">
                        <c:v>-0.04</c:v>
                      </c:pt>
                      <c:pt idx="2236">
                        <c:v>-0.04</c:v>
                      </c:pt>
                      <c:pt idx="2237">
                        <c:v>-0.04</c:v>
                      </c:pt>
                      <c:pt idx="2238">
                        <c:v>-0.04</c:v>
                      </c:pt>
                      <c:pt idx="2239">
                        <c:v>-0.04</c:v>
                      </c:pt>
                      <c:pt idx="2240">
                        <c:v>-0.04</c:v>
                      </c:pt>
                      <c:pt idx="2241">
                        <c:v>-0.04</c:v>
                      </c:pt>
                      <c:pt idx="2242">
                        <c:v>-0.04</c:v>
                      </c:pt>
                      <c:pt idx="2243">
                        <c:v>-0.04</c:v>
                      </c:pt>
                      <c:pt idx="2244">
                        <c:v>-0.04</c:v>
                      </c:pt>
                      <c:pt idx="2245">
                        <c:v>-0.04</c:v>
                      </c:pt>
                      <c:pt idx="2246">
                        <c:v>-0.04</c:v>
                      </c:pt>
                      <c:pt idx="2247">
                        <c:v>-0.04</c:v>
                      </c:pt>
                      <c:pt idx="2248">
                        <c:v>-0.04</c:v>
                      </c:pt>
                      <c:pt idx="2249">
                        <c:v>-0.04</c:v>
                      </c:pt>
                      <c:pt idx="2250">
                        <c:v>-0.04</c:v>
                      </c:pt>
                      <c:pt idx="2251">
                        <c:v>-0.04</c:v>
                      </c:pt>
                      <c:pt idx="2252">
                        <c:v>-0.04</c:v>
                      </c:pt>
                      <c:pt idx="2253">
                        <c:v>-0.04</c:v>
                      </c:pt>
                      <c:pt idx="2254">
                        <c:v>-0.04</c:v>
                      </c:pt>
                      <c:pt idx="2255">
                        <c:v>-0.04</c:v>
                      </c:pt>
                      <c:pt idx="2256">
                        <c:v>-0.04</c:v>
                      </c:pt>
                      <c:pt idx="2257">
                        <c:v>-0.04</c:v>
                      </c:pt>
                      <c:pt idx="2258">
                        <c:v>-0.04</c:v>
                      </c:pt>
                      <c:pt idx="2259">
                        <c:v>-0.04</c:v>
                      </c:pt>
                      <c:pt idx="2260">
                        <c:v>-0.04</c:v>
                      </c:pt>
                      <c:pt idx="2261">
                        <c:v>-0.04</c:v>
                      </c:pt>
                      <c:pt idx="2262">
                        <c:v>-0.04</c:v>
                      </c:pt>
                      <c:pt idx="2263">
                        <c:v>-0.04</c:v>
                      </c:pt>
                      <c:pt idx="2264">
                        <c:v>-0.04</c:v>
                      </c:pt>
                      <c:pt idx="2265">
                        <c:v>-0.04</c:v>
                      </c:pt>
                      <c:pt idx="2266">
                        <c:v>-0.04</c:v>
                      </c:pt>
                      <c:pt idx="2267">
                        <c:v>-0.04</c:v>
                      </c:pt>
                      <c:pt idx="2268">
                        <c:v>-0.04</c:v>
                      </c:pt>
                      <c:pt idx="2269">
                        <c:v>-0.04</c:v>
                      </c:pt>
                      <c:pt idx="2270">
                        <c:v>-0.04</c:v>
                      </c:pt>
                      <c:pt idx="2271">
                        <c:v>-0.04</c:v>
                      </c:pt>
                      <c:pt idx="2272">
                        <c:v>-0.04</c:v>
                      </c:pt>
                      <c:pt idx="2273">
                        <c:v>-0.04</c:v>
                      </c:pt>
                      <c:pt idx="2274">
                        <c:v>-0.04</c:v>
                      </c:pt>
                      <c:pt idx="2275">
                        <c:v>-0.04</c:v>
                      </c:pt>
                      <c:pt idx="2276">
                        <c:v>-0.04</c:v>
                      </c:pt>
                      <c:pt idx="2277">
                        <c:v>-0.04</c:v>
                      </c:pt>
                      <c:pt idx="2278">
                        <c:v>-0.04</c:v>
                      </c:pt>
                      <c:pt idx="2279">
                        <c:v>-0.04</c:v>
                      </c:pt>
                      <c:pt idx="2280">
                        <c:v>-0.04</c:v>
                      </c:pt>
                      <c:pt idx="2281">
                        <c:v>-0.04</c:v>
                      </c:pt>
                      <c:pt idx="2282">
                        <c:v>-0.04</c:v>
                      </c:pt>
                      <c:pt idx="2283">
                        <c:v>-0.04</c:v>
                      </c:pt>
                      <c:pt idx="2284">
                        <c:v>-0.04</c:v>
                      </c:pt>
                      <c:pt idx="2285">
                        <c:v>-0.04</c:v>
                      </c:pt>
                      <c:pt idx="2286">
                        <c:v>-0.04</c:v>
                      </c:pt>
                      <c:pt idx="2287">
                        <c:v>-0.04</c:v>
                      </c:pt>
                      <c:pt idx="2288">
                        <c:v>-0.04</c:v>
                      </c:pt>
                      <c:pt idx="2289">
                        <c:v>-0.04</c:v>
                      </c:pt>
                      <c:pt idx="2290">
                        <c:v>-0.04</c:v>
                      </c:pt>
                      <c:pt idx="2291">
                        <c:v>-0.04</c:v>
                      </c:pt>
                      <c:pt idx="2292">
                        <c:v>-0.04</c:v>
                      </c:pt>
                      <c:pt idx="2293">
                        <c:v>-0.04</c:v>
                      </c:pt>
                      <c:pt idx="2294">
                        <c:v>-0.04</c:v>
                      </c:pt>
                      <c:pt idx="2295">
                        <c:v>-0.04</c:v>
                      </c:pt>
                      <c:pt idx="2296">
                        <c:v>-0.04</c:v>
                      </c:pt>
                      <c:pt idx="2297">
                        <c:v>-0.04</c:v>
                      </c:pt>
                      <c:pt idx="2298">
                        <c:v>-0.04</c:v>
                      </c:pt>
                      <c:pt idx="2299">
                        <c:v>-0.04</c:v>
                      </c:pt>
                      <c:pt idx="2300">
                        <c:v>-0.04</c:v>
                      </c:pt>
                      <c:pt idx="2301">
                        <c:v>-0.04</c:v>
                      </c:pt>
                      <c:pt idx="2302">
                        <c:v>-0.04</c:v>
                      </c:pt>
                      <c:pt idx="2303">
                        <c:v>-0.04</c:v>
                      </c:pt>
                      <c:pt idx="2304">
                        <c:v>-0.04</c:v>
                      </c:pt>
                      <c:pt idx="2305">
                        <c:v>-0.04</c:v>
                      </c:pt>
                      <c:pt idx="2306">
                        <c:v>-0.04</c:v>
                      </c:pt>
                      <c:pt idx="2307">
                        <c:v>-0.04</c:v>
                      </c:pt>
                      <c:pt idx="2308">
                        <c:v>-0.04</c:v>
                      </c:pt>
                      <c:pt idx="2309">
                        <c:v>-0.02</c:v>
                      </c:pt>
                      <c:pt idx="2310">
                        <c:v>-0.02</c:v>
                      </c:pt>
                      <c:pt idx="2311">
                        <c:v>-0.02</c:v>
                      </c:pt>
                      <c:pt idx="2312">
                        <c:v>-0.02</c:v>
                      </c:pt>
                      <c:pt idx="2313">
                        <c:v>-0.02</c:v>
                      </c:pt>
                      <c:pt idx="2314">
                        <c:v>-0.02</c:v>
                      </c:pt>
                      <c:pt idx="2315">
                        <c:v>-0.02</c:v>
                      </c:pt>
                      <c:pt idx="2316">
                        <c:v>-0.02</c:v>
                      </c:pt>
                      <c:pt idx="2317">
                        <c:v>-0.02</c:v>
                      </c:pt>
                      <c:pt idx="2318">
                        <c:v>-0.02</c:v>
                      </c:pt>
                      <c:pt idx="2319">
                        <c:v>-0.02</c:v>
                      </c:pt>
                      <c:pt idx="2320">
                        <c:v>-0.02</c:v>
                      </c:pt>
                      <c:pt idx="2321">
                        <c:v>-0.02</c:v>
                      </c:pt>
                      <c:pt idx="2322">
                        <c:v>-0.02</c:v>
                      </c:pt>
                      <c:pt idx="2323">
                        <c:v>-0.02</c:v>
                      </c:pt>
                      <c:pt idx="2324">
                        <c:v>-0.02</c:v>
                      </c:pt>
                      <c:pt idx="2325">
                        <c:v>-0.02</c:v>
                      </c:pt>
                      <c:pt idx="2326">
                        <c:v>-0.24</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A-063C-D840-8C15-D9624FE5FFD6}"/>
                  </c:ext>
                </c:extLst>
              </c15:ser>
            </c15:filteredScatterSeries>
          </c:ext>
        </c:extLst>
      </c:scatterChart>
      <c:valAx>
        <c:axId val="253358464"/>
        <c:scaling>
          <c:orientation val="minMax"/>
          <c:max val="1000"/>
        </c:scaling>
        <c:delete val="0"/>
        <c:axPos val="b"/>
        <c:title>
          <c:tx>
            <c:rich>
              <a:bodyPr/>
              <a:lstStyle/>
              <a:p>
                <a:pPr>
                  <a:defRPr/>
                </a:pPr>
                <a:r>
                  <a:rPr lang="en-GB"/>
                  <a:t>Time</a:t>
                </a:r>
                <a:r>
                  <a:rPr lang="en-GB" baseline="0"/>
                  <a:t> (sec)</a:t>
                </a:r>
                <a:endParaRPr lang="en-GB"/>
              </a:p>
            </c:rich>
          </c:tx>
          <c:overlay val="0"/>
        </c:title>
        <c:numFmt formatCode="General" sourceLinked="1"/>
        <c:majorTickMark val="out"/>
        <c:minorTickMark val="none"/>
        <c:tickLblPos val="nextTo"/>
        <c:crossAx val="253360384"/>
        <c:crosses val="autoZero"/>
        <c:crossBetween val="midCat"/>
      </c:valAx>
      <c:valAx>
        <c:axId val="253360384"/>
        <c:scaling>
          <c:orientation val="minMax"/>
          <c:min val="0"/>
        </c:scaling>
        <c:delete val="0"/>
        <c:axPos val="l"/>
        <c:title>
          <c:tx>
            <c:rich>
              <a:bodyPr/>
              <a:lstStyle/>
              <a:p>
                <a:pPr>
                  <a:defRPr/>
                </a:pPr>
                <a:r>
                  <a:rPr lang="en-GB"/>
                  <a:t>Carbon Monoxide (%)</a:t>
                </a:r>
              </a:p>
            </c:rich>
          </c:tx>
          <c:overlay val="0"/>
        </c:title>
        <c:numFmt formatCode="General" sourceLinked="1"/>
        <c:majorTickMark val="out"/>
        <c:minorTickMark val="none"/>
        <c:tickLblPos val="nextTo"/>
        <c:crossAx val="253358464"/>
        <c:crosses val="autoZero"/>
        <c:crossBetween val="midCat"/>
      </c:valAx>
    </c:plotArea>
    <c:legend>
      <c:legendPos val="r"/>
      <c:overlay val="0"/>
    </c:legend>
    <c:plotVisOnly val="1"/>
    <c:dispBlanksAs val="gap"/>
    <c:showDLblsOverMax val="0"/>
  </c:chart>
  <c:spPr>
    <a:ln>
      <a:solidFill>
        <a:schemeClr val="bg1">
          <a:lumMod val="85000"/>
        </a:schemeClr>
      </a:solidFill>
    </a:ln>
  </c:sp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15% Biomass - CO</a:t>
            </a:r>
          </a:p>
        </c:rich>
      </c:tx>
      <c:overlay val="0"/>
    </c:title>
    <c:autoTitleDeleted val="0"/>
    <c:plotArea>
      <c:layout>
        <c:manualLayout>
          <c:layoutTarget val="inner"/>
          <c:xMode val="edge"/>
          <c:yMode val="edge"/>
          <c:x val="7.2087737528208296E-2"/>
          <c:y val="0.11365843268918099"/>
          <c:w val="0.79324547485934005"/>
          <c:h val="0.74307677157239505"/>
        </c:manualLayout>
      </c:layout>
      <c:scatterChart>
        <c:scatterStyle val="smoothMarker"/>
        <c:varyColors val="0"/>
        <c:ser>
          <c:idx val="0"/>
          <c:order val="0"/>
          <c:tx>
            <c:v>Coke</c:v>
          </c:tx>
          <c:marker>
            <c:symbol val="none"/>
          </c:marker>
          <c:xVal>
            <c:numRef>
              <c:f>CO!$A$2:$A$1893</c:f>
              <c:numCache>
                <c:formatCode>General</c:formatCode>
                <c:ptCount val="1892"/>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numCache>
            </c:numRef>
          </c:xVal>
          <c:yVal>
            <c:numRef>
              <c:f>CO!$B$2:$B$1893</c:f>
              <c:numCache>
                <c:formatCode>General</c:formatCode>
                <c:ptCount val="1892"/>
                <c:pt idx="0">
                  <c:v>0</c:v>
                </c:pt>
                <c:pt idx="1">
                  <c:v>0</c:v>
                </c:pt>
                <c:pt idx="2">
                  <c:v>0.02</c:v>
                </c:pt>
                <c:pt idx="3">
                  <c:v>0.02</c:v>
                </c:pt>
                <c:pt idx="4">
                  <c:v>0.02</c:v>
                </c:pt>
                <c:pt idx="5">
                  <c:v>0.04</c:v>
                </c:pt>
                <c:pt idx="6">
                  <c:v>0.06</c:v>
                </c:pt>
                <c:pt idx="7">
                  <c:v>0.08</c:v>
                </c:pt>
                <c:pt idx="8">
                  <c:v>0.1</c:v>
                </c:pt>
                <c:pt idx="9">
                  <c:v>0.14000000000000001</c:v>
                </c:pt>
                <c:pt idx="10">
                  <c:v>0.16</c:v>
                </c:pt>
                <c:pt idx="11">
                  <c:v>0.16</c:v>
                </c:pt>
                <c:pt idx="12">
                  <c:v>0.24</c:v>
                </c:pt>
                <c:pt idx="13">
                  <c:v>0.24</c:v>
                </c:pt>
                <c:pt idx="14">
                  <c:v>0.28000000000000003</c:v>
                </c:pt>
                <c:pt idx="15">
                  <c:v>0.34</c:v>
                </c:pt>
                <c:pt idx="16">
                  <c:v>0.38</c:v>
                </c:pt>
                <c:pt idx="17">
                  <c:v>0.44</c:v>
                </c:pt>
                <c:pt idx="18">
                  <c:v>0.48</c:v>
                </c:pt>
                <c:pt idx="19">
                  <c:v>0.54</c:v>
                </c:pt>
                <c:pt idx="20">
                  <c:v>0.6</c:v>
                </c:pt>
                <c:pt idx="21">
                  <c:v>0.66</c:v>
                </c:pt>
                <c:pt idx="22">
                  <c:v>0.66</c:v>
                </c:pt>
                <c:pt idx="23">
                  <c:v>0.72</c:v>
                </c:pt>
                <c:pt idx="24">
                  <c:v>0.78</c:v>
                </c:pt>
                <c:pt idx="25">
                  <c:v>0.86</c:v>
                </c:pt>
                <c:pt idx="26">
                  <c:v>0.92</c:v>
                </c:pt>
                <c:pt idx="27">
                  <c:v>1</c:v>
                </c:pt>
                <c:pt idx="28">
                  <c:v>1.08</c:v>
                </c:pt>
                <c:pt idx="29">
                  <c:v>1.1399999999999999</c:v>
                </c:pt>
                <c:pt idx="30">
                  <c:v>1.22</c:v>
                </c:pt>
                <c:pt idx="31">
                  <c:v>1.3</c:v>
                </c:pt>
                <c:pt idx="32">
                  <c:v>1.3</c:v>
                </c:pt>
                <c:pt idx="33">
                  <c:v>1.38</c:v>
                </c:pt>
                <c:pt idx="34">
                  <c:v>1.46</c:v>
                </c:pt>
                <c:pt idx="35">
                  <c:v>1.54</c:v>
                </c:pt>
                <c:pt idx="36">
                  <c:v>1.64</c:v>
                </c:pt>
                <c:pt idx="37">
                  <c:v>1.72</c:v>
                </c:pt>
                <c:pt idx="38">
                  <c:v>1.8</c:v>
                </c:pt>
                <c:pt idx="39">
                  <c:v>1.9</c:v>
                </c:pt>
                <c:pt idx="40">
                  <c:v>1.9</c:v>
                </c:pt>
                <c:pt idx="41">
                  <c:v>1.98</c:v>
                </c:pt>
                <c:pt idx="42">
                  <c:v>2.06</c:v>
                </c:pt>
                <c:pt idx="43">
                  <c:v>2.16</c:v>
                </c:pt>
                <c:pt idx="44">
                  <c:v>2.2400000000000002</c:v>
                </c:pt>
                <c:pt idx="45">
                  <c:v>2.3199999999999981</c:v>
                </c:pt>
                <c:pt idx="46">
                  <c:v>2.42</c:v>
                </c:pt>
                <c:pt idx="47">
                  <c:v>2.5</c:v>
                </c:pt>
                <c:pt idx="48">
                  <c:v>2.6</c:v>
                </c:pt>
                <c:pt idx="49">
                  <c:v>2.68</c:v>
                </c:pt>
                <c:pt idx="50">
                  <c:v>2.68</c:v>
                </c:pt>
                <c:pt idx="51">
                  <c:v>2.78</c:v>
                </c:pt>
                <c:pt idx="52">
                  <c:v>2.88</c:v>
                </c:pt>
                <c:pt idx="53">
                  <c:v>2.96</c:v>
                </c:pt>
                <c:pt idx="54">
                  <c:v>3.06</c:v>
                </c:pt>
                <c:pt idx="55">
                  <c:v>3.14</c:v>
                </c:pt>
                <c:pt idx="56">
                  <c:v>3.24</c:v>
                </c:pt>
                <c:pt idx="57">
                  <c:v>3.32</c:v>
                </c:pt>
                <c:pt idx="58">
                  <c:v>3.42</c:v>
                </c:pt>
                <c:pt idx="59">
                  <c:v>3.5</c:v>
                </c:pt>
                <c:pt idx="60">
                  <c:v>3.5</c:v>
                </c:pt>
                <c:pt idx="61">
                  <c:v>3.58</c:v>
                </c:pt>
                <c:pt idx="62">
                  <c:v>3.66</c:v>
                </c:pt>
                <c:pt idx="63">
                  <c:v>3.74</c:v>
                </c:pt>
                <c:pt idx="64">
                  <c:v>3.82</c:v>
                </c:pt>
                <c:pt idx="65">
                  <c:v>3.9</c:v>
                </c:pt>
                <c:pt idx="66">
                  <c:v>3.98</c:v>
                </c:pt>
                <c:pt idx="67">
                  <c:v>4.0599999999999996</c:v>
                </c:pt>
                <c:pt idx="68">
                  <c:v>4.1400000000000006</c:v>
                </c:pt>
                <c:pt idx="69">
                  <c:v>4.1400000000000006</c:v>
                </c:pt>
                <c:pt idx="70">
                  <c:v>4.24</c:v>
                </c:pt>
                <c:pt idx="71">
                  <c:v>4.3199999999999976</c:v>
                </c:pt>
                <c:pt idx="72">
                  <c:v>4.4000000000000004</c:v>
                </c:pt>
                <c:pt idx="73">
                  <c:v>4.5</c:v>
                </c:pt>
                <c:pt idx="74">
                  <c:v>4.58</c:v>
                </c:pt>
                <c:pt idx="75">
                  <c:v>4.68</c:v>
                </c:pt>
                <c:pt idx="76">
                  <c:v>4.7600000000000007</c:v>
                </c:pt>
                <c:pt idx="77">
                  <c:v>4.7600000000000007</c:v>
                </c:pt>
                <c:pt idx="78">
                  <c:v>4.8599999999999977</c:v>
                </c:pt>
                <c:pt idx="79">
                  <c:v>4.9600000000000009</c:v>
                </c:pt>
                <c:pt idx="80">
                  <c:v>5.0599999999999996</c:v>
                </c:pt>
                <c:pt idx="81">
                  <c:v>5.1599999999999984</c:v>
                </c:pt>
                <c:pt idx="82">
                  <c:v>5.24</c:v>
                </c:pt>
                <c:pt idx="83">
                  <c:v>5.3400000000000007</c:v>
                </c:pt>
                <c:pt idx="84">
                  <c:v>5.44</c:v>
                </c:pt>
                <c:pt idx="85">
                  <c:v>5.52</c:v>
                </c:pt>
                <c:pt idx="86">
                  <c:v>5.6199999999999983</c:v>
                </c:pt>
                <c:pt idx="87">
                  <c:v>5.7</c:v>
                </c:pt>
                <c:pt idx="88">
                  <c:v>5.7</c:v>
                </c:pt>
                <c:pt idx="89">
                  <c:v>5.78</c:v>
                </c:pt>
                <c:pt idx="90">
                  <c:v>5.8599999999999977</c:v>
                </c:pt>
                <c:pt idx="91">
                  <c:v>5.9600000000000009</c:v>
                </c:pt>
                <c:pt idx="92">
                  <c:v>6.02</c:v>
                </c:pt>
                <c:pt idx="93">
                  <c:v>6.1000000000000014</c:v>
                </c:pt>
                <c:pt idx="94">
                  <c:v>6.1800000000000006</c:v>
                </c:pt>
                <c:pt idx="95">
                  <c:v>6.24</c:v>
                </c:pt>
                <c:pt idx="96">
                  <c:v>6.3199999999999976</c:v>
                </c:pt>
                <c:pt idx="97">
                  <c:v>6.3199999999999976</c:v>
                </c:pt>
                <c:pt idx="98">
                  <c:v>6.3800000000000008</c:v>
                </c:pt>
                <c:pt idx="99">
                  <c:v>6.44</c:v>
                </c:pt>
                <c:pt idx="100">
                  <c:v>6.5</c:v>
                </c:pt>
                <c:pt idx="101">
                  <c:v>6.56</c:v>
                </c:pt>
                <c:pt idx="102">
                  <c:v>6.6199999999999983</c:v>
                </c:pt>
                <c:pt idx="103">
                  <c:v>6.6599999999999984</c:v>
                </c:pt>
                <c:pt idx="104">
                  <c:v>6.7200000000000006</c:v>
                </c:pt>
                <c:pt idx="105">
                  <c:v>6.7600000000000007</c:v>
                </c:pt>
                <c:pt idx="106">
                  <c:v>6.7600000000000007</c:v>
                </c:pt>
                <c:pt idx="107">
                  <c:v>6.8000000000000007</c:v>
                </c:pt>
                <c:pt idx="108">
                  <c:v>6.8400000000000007</c:v>
                </c:pt>
                <c:pt idx="109">
                  <c:v>6.8599999999999977</c:v>
                </c:pt>
                <c:pt idx="110">
                  <c:v>6.8800000000000008</c:v>
                </c:pt>
                <c:pt idx="111">
                  <c:v>6.9200000000000008</c:v>
                </c:pt>
                <c:pt idx="112">
                  <c:v>6.9200000000000008</c:v>
                </c:pt>
                <c:pt idx="113">
                  <c:v>6.94</c:v>
                </c:pt>
                <c:pt idx="114">
                  <c:v>6.94</c:v>
                </c:pt>
                <c:pt idx="115">
                  <c:v>6.94</c:v>
                </c:pt>
                <c:pt idx="116">
                  <c:v>6.9600000000000009</c:v>
                </c:pt>
                <c:pt idx="117">
                  <c:v>6.9600000000000009</c:v>
                </c:pt>
                <c:pt idx="118">
                  <c:v>6.94</c:v>
                </c:pt>
                <c:pt idx="119">
                  <c:v>6.94</c:v>
                </c:pt>
                <c:pt idx="120">
                  <c:v>6.9200000000000008</c:v>
                </c:pt>
                <c:pt idx="121">
                  <c:v>6.9</c:v>
                </c:pt>
                <c:pt idx="122">
                  <c:v>6.8800000000000008</c:v>
                </c:pt>
                <c:pt idx="123">
                  <c:v>6.8599999999999977</c:v>
                </c:pt>
                <c:pt idx="124">
                  <c:v>6.8400000000000007</c:v>
                </c:pt>
                <c:pt idx="125">
                  <c:v>6.8400000000000007</c:v>
                </c:pt>
                <c:pt idx="126">
                  <c:v>6.8199999999999976</c:v>
                </c:pt>
                <c:pt idx="127">
                  <c:v>6.8000000000000007</c:v>
                </c:pt>
                <c:pt idx="128">
                  <c:v>6.7600000000000007</c:v>
                </c:pt>
                <c:pt idx="129">
                  <c:v>6.74</c:v>
                </c:pt>
                <c:pt idx="130">
                  <c:v>6.7</c:v>
                </c:pt>
                <c:pt idx="131">
                  <c:v>6.68</c:v>
                </c:pt>
                <c:pt idx="132">
                  <c:v>6.64</c:v>
                </c:pt>
                <c:pt idx="133">
                  <c:v>6.6</c:v>
                </c:pt>
                <c:pt idx="134">
                  <c:v>6.6</c:v>
                </c:pt>
                <c:pt idx="135">
                  <c:v>6.58</c:v>
                </c:pt>
                <c:pt idx="136">
                  <c:v>6.54</c:v>
                </c:pt>
                <c:pt idx="137">
                  <c:v>6.5</c:v>
                </c:pt>
                <c:pt idx="138">
                  <c:v>6.4600000000000009</c:v>
                </c:pt>
                <c:pt idx="139">
                  <c:v>6.4200000000000008</c:v>
                </c:pt>
                <c:pt idx="140">
                  <c:v>6.3800000000000008</c:v>
                </c:pt>
                <c:pt idx="141">
                  <c:v>6.3400000000000007</c:v>
                </c:pt>
                <c:pt idx="142">
                  <c:v>6.3000000000000007</c:v>
                </c:pt>
                <c:pt idx="143">
                  <c:v>6.2600000000000007</c:v>
                </c:pt>
                <c:pt idx="144">
                  <c:v>6.2600000000000007</c:v>
                </c:pt>
                <c:pt idx="145">
                  <c:v>6.2200000000000006</c:v>
                </c:pt>
                <c:pt idx="146">
                  <c:v>6.1599999999999984</c:v>
                </c:pt>
                <c:pt idx="147">
                  <c:v>6.1199999999999983</c:v>
                </c:pt>
                <c:pt idx="148">
                  <c:v>6.08</c:v>
                </c:pt>
                <c:pt idx="149">
                  <c:v>6.04</c:v>
                </c:pt>
                <c:pt idx="150">
                  <c:v>6</c:v>
                </c:pt>
                <c:pt idx="151">
                  <c:v>5.94</c:v>
                </c:pt>
                <c:pt idx="152">
                  <c:v>5.94</c:v>
                </c:pt>
                <c:pt idx="153">
                  <c:v>5.9</c:v>
                </c:pt>
                <c:pt idx="154">
                  <c:v>5.8599999999999977</c:v>
                </c:pt>
                <c:pt idx="155">
                  <c:v>5.8000000000000007</c:v>
                </c:pt>
                <c:pt idx="156">
                  <c:v>5.7600000000000007</c:v>
                </c:pt>
                <c:pt idx="157">
                  <c:v>5.7200000000000006</c:v>
                </c:pt>
                <c:pt idx="158">
                  <c:v>5.6599999999999984</c:v>
                </c:pt>
                <c:pt idx="159">
                  <c:v>5.6199999999999983</c:v>
                </c:pt>
                <c:pt idx="160">
                  <c:v>5.56</c:v>
                </c:pt>
                <c:pt idx="161">
                  <c:v>5.52</c:v>
                </c:pt>
                <c:pt idx="162">
                  <c:v>5.52</c:v>
                </c:pt>
                <c:pt idx="163">
                  <c:v>5.48</c:v>
                </c:pt>
                <c:pt idx="164">
                  <c:v>5.4200000000000008</c:v>
                </c:pt>
                <c:pt idx="165">
                  <c:v>5.3800000000000008</c:v>
                </c:pt>
                <c:pt idx="166">
                  <c:v>5.3199999999999976</c:v>
                </c:pt>
                <c:pt idx="167">
                  <c:v>5.28</c:v>
                </c:pt>
                <c:pt idx="168">
                  <c:v>5.24</c:v>
                </c:pt>
                <c:pt idx="169">
                  <c:v>5.1800000000000006</c:v>
                </c:pt>
                <c:pt idx="170">
                  <c:v>5.1400000000000006</c:v>
                </c:pt>
                <c:pt idx="171">
                  <c:v>5.1000000000000014</c:v>
                </c:pt>
                <c:pt idx="172">
                  <c:v>5.1000000000000014</c:v>
                </c:pt>
                <c:pt idx="173">
                  <c:v>5.04</c:v>
                </c:pt>
                <c:pt idx="174">
                  <c:v>5</c:v>
                </c:pt>
                <c:pt idx="175">
                  <c:v>4.9600000000000009</c:v>
                </c:pt>
                <c:pt idx="176">
                  <c:v>4.9200000000000008</c:v>
                </c:pt>
                <c:pt idx="177">
                  <c:v>4.8599999999999977</c:v>
                </c:pt>
                <c:pt idx="178">
                  <c:v>4.8199999999999976</c:v>
                </c:pt>
                <c:pt idx="179">
                  <c:v>4.8199999999999976</c:v>
                </c:pt>
                <c:pt idx="180">
                  <c:v>4.74</c:v>
                </c:pt>
                <c:pt idx="181">
                  <c:v>4.74</c:v>
                </c:pt>
                <c:pt idx="182">
                  <c:v>4.7</c:v>
                </c:pt>
                <c:pt idx="183">
                  <c:v>4.6599999999999984</c:v>
                </c:pt>
                <c:pt idx="184">
                  <c:v>4.5999999999999996</c:v>
                </c:pt>
                <c:pt idx="185">
                  <c:v>4.5599999999999996</c:v>
                </c:pt>
                <c:pt idx="186">
                  <c:v>4.5199999999999996</c:v>
                </c:pt>
                <c:pt idx="187">
                  <c:v>4.4800000000000004</c:v>
                </c:pt>
                <c:pt idx="188">
                  <c:v>4.4400000000000004</c:v>
                </c:pt>
                <c:pt idx="189">
                  <c:v>4.4000000000000004</c:v>
                </c:pt>
                <c:pt idx="190">
                  <c:v>4.4000000000000004</c:v>
                </c:pt>
                <c:pt idx="191">
                  <c:v>4.3400000000000007</c:v>
                </c:pt>
                <c:pt idx="192">
                  <c:v>4.3000000000000007</c:v>
                </c:pt>
                <c:pt idx="193">
                  <c:v>4.2600000000000007</c:v>
                </c:pt>
                <c:pt idx="194">
                  <c:v>4.2200000000000006</c:v>
                </c:pt>
                <c:pt idx="195">
                  <c:v>4.1800000000000006</c:v>
                </c:pt>
                <c:pt idx="196">
                  <c:v>4.1400000000000006</c:v>
                </c:pt>
                <c:pt idx="197">
                  <c:v>4.1000000000000014</c:v>
                </c:pt>
                <c:pt idx="198">
                  <c:v>4.0599999999999996</c:v>
                </c:pt>
                <c:pt idx="199">
                  <c:v>4.0199999999999996</c:v>
                </c:pt>
                <c:pt idx="200">
                  <c:v>4.0199999999999996</c:v>
                </c:pt>
                <c:pt idx="201">
                  <c:v>3.98</c:v>
                </c:pt>
                <c:pt idx="202">
                  <c:v>3.94</c:v>
                </c:pt>
                <c:pt idx="203">
                  <c:v>3.9</c:v>
                </c:pt>
                <c:pt idx="204">
                  <c:v>3.86</c:v>
                </c:pt>
                <c:pt idx="205">
                  <c:v>3.84</c:v>
                </c:pt>
                <c:pt idx="206">
                  <c:v>3.8</c:v>
                </c:pt>
                <c:pt idx="207">
                  <c:v>3.8</c:v>
                </c:pt>
                <c:pt idx="208">
                  <c:v>3.76</c:v>
                </c:pt>
                <c:pt idx="209">
                  <c:v>3.74</c:v>
                </c:pt>
                <c:pt idx="210">
                  <c:v>3.7</c:v>
                </c:pt>
                <c:pt idx="211">
                  <c:v>3.66</c:v>
                </c:pt>
                <c:pt idx="212">
                  <c:v>3.64</c:v>
                </c:pt>
                <c:pt idx="213">
                  <c:v>3.6</c:v>
                </c:pt>
                <c:pt idx="214">
                  <c:v>3.58</c:v>
                </c:pt>
                <c:pt idx="215">
                  <c:v>3.54</c:v>
                </c:pt>
                <c:pt idx="216">
                  <c:v>3.5</c:v>
                </c:pt>
                <c:pt idx="217">
                  <c:v>3.48</c:v>
                </c:pt>
                <c:pt idx="218">
                  <c:v>3.48</c:v>
                </c:pt>
                <c:pt idx="219">
                  <c:v>3.44</c:v>
                </c:pt>
                <c:pt idx="220">
                  <c:v>3.4</c:v>
                </c:pt>
                <c:pt idx="221">
                  <c:v>3.36</c:v>
                </c:pt>
                <c:pt idx="222">
                  <c:v>3.34</c:v>
                </c:pt>
                <c:pt idx="223">
                  <c:v>3.3</c:v>
                </c:pt>
                <c:pt idx="224">
                  <c:v>3.26</c:v>
                </c:pt>
                <c:pt idx="225">
                  <c:v>3.22</c:v>
                </c:pt>
                <c:pt idx="226">
                  <c:v>3.18</c:v>
                </c:pt>
                <c:pt idx="227">
                  <c:v>3.14</c:v>
                </c:pt>
                <c:pt idx="228">
                  <c:v>3.14</c:v>
                </c:pt>
                <c:pt idx="229">
                  <c:v>3.1</c:v>
                </c:pt>
                <c:pt idx="230">
                  <c:v>3.06</c:v>
                </c:pt>
                <c:pt idx="231">
                  <c:v>3.02</c:v>
                </c:pt>
                <c:pt idx="232">
                  <c:v>2.98</c:v>
                </c:pt>
                <c:pt idx="233">
                  <c:v>2.94</c:v>
                </c:pt>
                <c:pt idx="234">
                  <c:v>2.9</c:v>
                </c:pt>
                <c:pt idx="235">
                  <c:v>2.9</c:v>
                </c:pt>
                <c:pt idx="236">
                  <c:v>2.86</c:v>
                </c:pt>
                <c:pt idx="237">
                  <c:v>2.82</c:v>
                </c:pt>
                <c:pt idx="238">
                  <c:v>2.78</c:v>
                </c:pt>
                <c:pt idx="239">
                  <c:v>2.74</c:v>
                </c:pt>
                <c:pt idx="240">
                  <c:v>2.72</c:v>
                </c:pt>
                <c:pt idx="241">
                  <c:v>2.68</c:v>
                </c:pt>
                <c:pt idx="242">
                  <c:v>2.64</c:v>
                </c:pt>
                <c:pt idx="243">
                  <c:v>2.6</c:v>
                </c:pt>
                <c:pt idx="244">
                  <c:v>2.58</c:v>
                </c:pt>
                <c:pt idx="245">
                  <c:v>2.54</c:v>
                </c:pt>
                <c:pt idx="246">
                  <c:v>2.54</c:v>
                </c:pt>
                <c:pt idx="247">
                  <c:v>2.52</c:v>
                </c:pt>
                <c:pt idx="248">
                  <c:v>2.48</c:v>
                </c:pt>
                <c:pt idx="249">
                  <c:v>2.46</c:v>
                </c:pt>
                <c:pt idx="250">
                  <c:v>2.42</c:v>
                </c:pt>
                <c:pt idx="251">
                  <c:v>2.4</c:v>
                </c:pt>
                <c:pt idx="252">
                  <c:v>2.36</c:v>
                </c:pt>
                <c:pt idx="253">
                  <c:v>2.34</c:v>
                </c:pt>
                <c:pt idx="254">
                  <c:v>2.3199999999999981</c:v>
                </c:pt>
                <c:pt idx="255">
                  <c:v>2.2999999999999998</c:v>
                </c:pt>
                <c:pt idx="256">
                  <c:v>2.2999999999999998</c:v>
                </c:pt>
                <c:pt idx="257">
                  <c:v>2.2599999999999998</c:v>
                </c:pt>
                <c:pt idx="258">
                  <c:v>2.2400000000000002</c:v>
                </c:pt>
                <c:pt idx="259">
                  <c:v>2.2200000000000002</c:v>
                </c:pt>
                <c:pt idx="260">
                  <c:v>2.2000000000000002</c:v>
                </c:pt>
                <c:pt idx="261">
                  <c:v>2.1800000000000002</c:v>
                </c:pt>
                <c:pt idx="262">
                  <c:v>2.16</c:v>
                </c:pt>
                <c:pt idx="263">
                  <c:v>2.16</c:v>
                </c:pt>
                <c:pt idx="264">
                  <c:v>2.14</c:v>
                </c:pt>
                <c:pt idx="265">
                  <c:v>2.12</c:v>
                </c:pt>
                <c:pt idx="266">
                  <c:v>2.1</c:v>
                </c:pt>
                <c:pt idx="267">
                  <c:v>2.08</c:v>
                </c:pt>
                <c:pt idx="268">
                  <c:v>2.06</c:v>
                </c:pt>
                <c:pt idx="269">
                  <c:v>2.04</c:v>
                </c:pt>
                <c:pt idx="270">
                  <c:v>2.02</c:v>
                </c:pt>
                <c:pt idx="271">
                  <c:v>2</c:v>
                </c:pt>
                <c:pt idx="272">
                  <c:v>1.98</c:v>
                </c:pt>
                <c:pt idx="273">
                  <c:v>1.96</c:v>
                </c:pt>
                <c:pt idx="274">
                  <c:v>1.94</c:v>
                </c:pt>
                <c:pt idx="275">
                  <c:v>1.94</c:v>
                </c:pt>
                <c:pt idx="276">
                  <c:v>1.92</c:v>
                </c:pt>
                <c:pt idx="277">
                  <c:v>1.92</c:v>
                </c:pt>
                <c:pt idx="278">
                  <c:v>1.9</c:v>
                </c:pt>
                <c:pt idx="279">
                  <c:v>1.88</c:v>
                </c:pt>
                <c:pt idx="280">
                  <c:v>1.88</c:v>
                </c:pt>
                <c:pt idx="281">
                  <c:v>1.86</c:v>
                </c:pt>
                <c:pt idx="282">
                  <c:v>1.84</c:v>
                </c:pt>
                <c:pt idx="283">
                  <c:v>1.84</c:v>
                </c:pt>
                <c:pt idx="284">
                  <c:v>1.84</c:v>
                </c:pt>
                <c:pt idx="285">
                  <c:v>1.82</c:v>
                </c:pt>
                <c:pt idx="286">
                  <c:v>1.8</c:v>
                </c:pt>
                <c:pt idx="287">
                  <c:v>1.8</c:v>
                </c:pt>
                <c:pt idx="288">
                  <c:v>1.78</c:v>
                </c:pt>
                <c:pt idx="289">
                  <c:v>1.78</c:v>
                </c:pt>
                <c:pt idx="290">
                  <c:v>1.76</c:v>
                </c:pt>
                <c:pt idx="291">
                  <c:v>1.76</c:v>
                </c:pt>
                <c:pt idx="292">
                  <c:v>1.76</c:v>
                </c:pt>
                <c:pt idx="293">
                  <c:v>1.74</c:v>
                </c:pt>
                <c:pt idx="294">
                  <c:v>1.74</c:v>
                </c:pt>
                <c:pt idx="295">
                  <c:v>1.72</c:v>
                </c:pt>
                <c:pt idx="296">
                  <c:v>1.72</c:v>
                </c:pt>
                <c:pt idx="297">
                  <c:v>1.7</c:v>
                </c:pt>
                <c:pt idx="298">
                  <c:v>1.7</c:v>
                </c:pt>
                <c:pt idx="299">
                  <c:v>1.68</c:v>
                </c:pt>
                <c:pt idx="300">
                  <c:v>1.68</c:v>
                </c:pt>
                <c:pt idx="301">
                  <c:v>1.66</c:v>
                </c:pt>
                <c:pt idx="302">
                  <c:v>1.66</c:v>
                </c:pt>
                <c:pt idx="303">
                  <c:v>1.66</c:v>
                </c:pt>
                <c:pt idx="304">
                  <c:v>1.64</c:v>
                </c:pt>
                <c:pt idx="305">
                  <c:v>1.64</c:v>
                </c:pt>
                <c:pt idx="306">
                  <c:v>1.62</c:v>
                </c:pt>
                <c:pt idx="307">
                  <c:v>1.62</c:v>
                </c:pt>
                <c:pt idx="308">
                  <c:v>1.62</c:v>
                </c:pt>
                <c:pt idx="309">
                  <c:v>1.6</c:v>
                </c:pt>
                <c:pt idx="310">
                  <c:v>1.6</c:v>
                </c:pt>
                <c:pt idx="311">
                  <c:v>1.58</c:v>
                </c:pt>
                <c:pt idx="312">
                  <c:v>1.58</c:v>
                </c:pt>
                <c:pt idx="313">
                  <c:v>1.58</c:v>
                </c:pt>
                <c:pt idx="314">
                  <c:v>1.56</c:v>
                </c:pt>
                <c:pt idx="315">
                  <c:v>1.56</c:v>
                </c:pt>
                <c:pt idx="316">
                  <c:v>1.54</c:v>
                </c:pt>
                <c:pt idx="317">
                  <c:v>1.54</c:v>
                </c:pt>
                <c:pt idx="318">
                  <c:v>1.54</c:v>
                </c:pt>
                <c:pt idx="319">
                  <c:v>1.52</c:v>
                </c:pt>
                <c:pt idx="320">
                  <c:v>1.52</c:v>
                </c:pt>
                <c:pt idx="321">
                  <c:v>1.52</c:v>
                </c:pt>
                <c:pt idx="322">
                  <c:v>1.52</c:v>
                </c:pt>
                <c:pt idx="323">
                  <c:v>1.5</c:v>
                </c:pt>
                <c:pt idx="324">
                  <c:v>1.5</c:v>
                </c:pt>
                <c:pt idx="325">
                  <c:v>1.5</c:v>
                </c:pt>
                <c:pt idx="326">
                  <c:v>1.48</c:v>
                </c:pt>
                <c:pt idx="327">
                  <c:v>1.48</c:v>
                </c:pt>
                <c:pt idx="328">
                  <c:v>1.48</c:v>
                </c:pt>
                <c:pt idx="329">
                  <c:v>1.46</c:v>
                </c:pt>
                <c:pt idx="330">
                  <c:v>1.46</c:v>
                </c:pt>
                <c:pt idx="331">
                  <c:v>1.46</c:v>
                </c:pt>
                <c:pt idx="332">
                  <c:v>1.46</c:v>
                </c:pt>
                <c:pt idx="333">
                  <c:v>1.44</c:v>
                </c:pt>
                <c:pt idx="334">
                  <c:v>1.44</c:v>
                </c:pt>
                <c:pt idx="335">
                  <c:v>1.44</c:v>
                </c:pt>
                <c:pt idx="336">
                  <c:v>1.42</c:v>
                </c:pt>
                <c:pt idx="337">
                  <c:v>1.42</c:v>
                </c:pt>
                <c:pt idx="338">
                  <c:v>1.42</c:v>
                </c:pt>
                <c:pt idx="339">
                  <c:v>1.42</c:v>
                </c:pt>
                <c:pt idx="340">
                  <c:v>1.42</c:v>
                </c:pt>
                <c:pt idx="341">
                  <c:v>1.4</c:v>
                </c:pt>
                <c:pt idx="342">
                  <c:v>1.4</c:v>
                </c:pt>
                <c:pt idx="343">
                  <c:v>1.4</c:v>
                </c:pt>
                <c:pt idx="344">
                  <c:v>1.38</c:v>
                </c:pt>
                <c:pt idx="345">
                  <c:v>1.38</c:v>
                </c:pt>
                <c:pt idx="346">
                  <c:v>1.38</c:v>
                </c:pt>
                <c:pt idx="347">
                  <c:v>1.38</c:v>
                </c:pt>
                <c:pt idx="348">
                  <c:v>1.38</c:v>
                </c:pt>
                <c:pt idx="349">
                  <c:v>1.38</c:v>
                </c:pt>
                <c:pt idx="350">
                  <c:v>1.36</c:v>
                </c:pt>
                <c:pt idx="351">
                  <c:v>1.36</c:v>
                </c:pt>
                <c:pt idx="352">
                  <c:v>1.36</c:v>
                </c:pt>
                <c:pt idx="353">
                  <c:v>1.36</c:v>
                </c:pt>
                <c:pt idx="354">
                  <c:v>1.36</c:v>
                </c:pt>
                <c:pt idx="355">
                  <c:v>1.36</c:v>
                </c:pt>
                <c:pt idx="356">
                  <c:v>1.36</c:v>
                </c:pt>
                <c:pt idx="357">
                  <c:v>1.36</c:v>
                </c:pt>
                <c:pt idx="358">
                  <c:v>1.36</c:v>
                </c:pt>
                <c:pt idx="359">
                  <c:v>1.34</c:v>
                </c:pt>
                <c:pt idx="360">
                  <c:v>1.34</c:v>
                </c:pt>
                <c:pt idx="361">
                  <c:v>1.34</c:v>
                </c:pt>
                <c:pt idx="362">
                  <c:v>1.34</c:v>
                </c:pt>
                <c:pt idx="363">
                  <c:v>1.34</c:v>
                </c:pt>
                <c:pt idx="364">
                  <c:v>1.34</c:v>
                </c:pt>
                <c:pt idx="365">
                  <c:v>1.34</c:v>
                </c:pt>
                <c:pt idx="366">
                  <c:v>1.34</c:v>
                </c:pt>
                <c:pt idx="367">
                  <c:v>1.34</c:v>
                </c:pt>
                <c:pt idx="368">
                  <c:v>1.34</c:v>
                </c:pt>
                <c:pt idx="369">
                  <c:v>1.34</c:v>
                </c:pt>
                <c:pt idx="370">
                  <c:v>1.34</c:v>
                </c:pt>
                <c:pt idx="371">
                  <c:v>1.34</c:v>
                </c:pt>
                <c:pt idx="372">
                  <c:v>1.34</c:v>
                </c:pt>
                <c:pt idx="373">
                  <c:v>1.34</c:v>
                </c:pt>
                <c:pt idx="374">
                  <c:v>1.34</c:v>
                </c:pt>
                <c:pt idx="375">
                  <c:v>1.34</c:v>
                </c:pt>
                <c:pt idx="376">
                  <c:v>1.34</c:v>
                </c:pt>
                <c:pt idx="377">
                  <c:v>1.34</c:v>
                </c:pt>
                <c:pt idx="378">
                  <c:v>1.34</c:v>
                </c:pt>
                <c:pt idx="379">
                  <c:v>1.34</c:v>
                </c:pt>
                <c:pt idx="380">
                  <c:v>1.34</c:v>
                </c:pt>
                <c:pt idx="381">
                  <c:v>1.34</c:v>
                </c:pt>
                <c:pt idx="382">
                  <c:v>1.34</c:v>
                </c:pt>
                <c:pt idx="383">
                  <c:v>1.34</c:v>
                </c:pt>
                <c:pt idx="384">
                  <c:v>1.34</c:v>
                </c:pt>
                <c:pt idx="385">
                  <c:v>1.34</c:v>
                </c:pt>
                <c:pt idx="386">
                  <c:v>1.34</c:v>
                </c:pt>
                <c:pt idx="387">
                  <c:v>1.34</c:v>
                </c:pt>
                <c:pt idx="388">
                  <c:v>1.34</c:v>
                </c:pt>
                <c:pt idx="389">
                  <c:v>1.34</c:v>
                </c:pt>
                <c:pt idx="390">
                  <c:v>1.34</c:v>
                </c:pt>
                <c:pt idx="391">
                  <c:v>1.34</c:v>
                </c:pt>
                <c:pt idx="392">
                  <c:v>1.34</c:v>
                </c:pt>
                <c:pt idx="393">
                  <c:v>1.34</c:v>
                </c:pt>
                <c:pt idx="394">
                  <c:v>1.34</c:v>
                </c:pt>
                <c:pt idx="395">
                  <c:v>1.34</c:v>
                </c:pt>
                <c:pt idx="396">
                  <c:v>1.34</c:v>
                </c:pt>
                <c:pt idx="397">
                  <c:v>1.34</c:v>
                </c:pt>
                <c:pt idx="398">
                  <c:v>1.34</c:v>
                </c:pt>
                <c:pt idx="399">
                  <c:v>1.34</c:v>
                </c:pt>
                <c:pt idx="400">
                  <c:v>1.34</c:v>
                </c:pt>
                <c:pt idx="401">
                  <c:v>1.34</c:v>
                </c:pt>
                <c:pt idx="402">
                  <c:v>1.34</c:v>
                </c:pt>
                <c:pt idx="403">
                  <c:v>1.34</c:v>
                </c:pt>
                <c:pt idx="404">
                  <c:v>1.34</c:v>
                </c:pt>
                <c:pt idx="405">
                  <c:v>1.34</c:v>
                </c:pt>
                <c:pt idx="406">
                  <c:v>1.34</c:v>
                </c:pt>
                <c:pt idx="407">
                  <c:v>1.34</c:v>
                </c:pt>
                <c:pt idx="408">
                  <c:v>1.34</c:v>
                </c:pt>
                <c:pt idx="409">
                  <c:v>1.34</c:v>
                </c:pt>
                <c:pt idx="410">
                  <c:v>1.34</c:v>
                </c:pt>
                <c:pt idx="411">
                  <c:v>1.34</c:v>
                </c:pt>
                <c:pt idx="412">
                  <c:v>1.34</c:v>
                </c:pt>
                <c:pt idx="413">
                  <c:v>1.34</c:v>
                </c:pt>
                <c:pt idx="414">
                  <c:v>1.34</c:v>
                </c:pt>
                <c:pt idx="415">
                  <c:v>1.34</c:v>
                </c:pt>
                <c:pt idx="416">
                  <c:v>1.34</c:v>
                </c:pt>
                <c:pt idx="417">
                  <c:v>1.34</c:v>
                </c:pt>
                <c:pt idx="418">
                  <c:v>1.34</c:v>
                </c:pt>
                <c:pt idx="419">
                  <c:v>1.34</c:v>
                </c:pt>
                <c:pt idx="420">
                  <c:v>1.34</c:v>
                </c:pt>
                <c:pt idx="421">
                  <c:v>1.34</c:v>
                </c:pt>
                <c:pt idx="422">
                  <c:v>1.34</c:v>
                </c:pt>
                <c:pt idx="423">
                  <c:v>1.34</c:v>
                </c:pt>
                <c:pt idx="424">
                  <c:v>1.34</c:v>
                </c:pt>
                <c:pt idx="425">
                  <c:v>1.34</c:v>
                </c:pt>
                <c:pt idx="426">
                  <c:v>1.34</c:v>
                </c:pt>
                <c:pt idx="427">
                  <c:v>1.34</c:v>
                </c:pt>
                <c:pt idx="428">
                  <c:v>1.34</c:v>
                </c:pt>
                <c:pt idx="429">
                  <c:v>1.34</c:v>
                </c:pt>
                <c:pt idx="430">
                  <c:v>1.34</c:v>
                </c:pt>
                <c:pt idx="431">
                  <c:v>1.34</c:v>
                </c:pt>
                <c:pt idx="432">
                  <c:v>1.34</c:v>
                </c:pt>
                <c:pt idx="433">
                  <c:v>1.34</c:v>
                </c:pt>
                <c:pt idx="434">
                  <c:v>1.34</c:v>
                </c:pt>
                <c:pt idx="435">
                  <c:v>1.34</c:v>
                </c:pt>
                <c:pt idx="436">
                  <c:v>1.34</c:v>
                </c:pt>
                <c:pt idx="437">
                  <c:v>1.34</c:v>
                </c:pt>
                <c:pt idx="438">
                  <c:v>1.34</c:v>
                </c:pt>
                <c:pt idx="439">
                  <c:v>1.34</c:v>
                </c:pt>
                <c:pt idx="440">
                  <c:v>1.34</c:v>
                </c:pt>
                <c:pt idx="441">
                  <c:v>1.34</c:v>
                </c:pt>
                <c:pt idx="442">
                  <c:v>1.34</c:v>
                </c:pt>
                <c:pt idx="443">
                  <c:v>1.34</c:v>
                </c:pt>
                <c:pt idx="444">
                  <c:v>1.34</c:v>
                </c:pt>
                <c:pt idx="445">
                  <c:v>1.34</c:v>
                </c:pt>
                <c:pt idx="446">
                  <c:v>1.34</c:v>
                </c:pt>
                <c:pt idx="447">
                  <c:v>1.34</c:v>
                </c:pt>
                <c:pt idx="448">
                  <c:v>1.34</c:v>
                </c:pt>
                <c:pt idx="449">
                  <c:v>1.34</c:v>
                </c:pt>
                <c:pt idx="450">
                  <c:v>1.34</c:v>
                </c:pt>
                <c:pt idx="451">
                  <c:v>1.34</c:v>
                </c:pt>
                <c:pt idx="452">
                  <c:v>1.34</c:v>
                </c:pt>
                <c:pt idx="453">
                  <c:v>1.32</c:v>
                </c:pt>
                <c:pt idx="454">
                  <c:v>1.32</c:v>
                </c:pt>
                <c:pt idx="455">
                  <c:v>1.32</c:v>
                </c:pt>
                <c:pt idx="456">
                  <c:v>1.32</c:v>
                </c:pt>
                <c:pt idx="457">
                  <c:v>1.32</c:v>
                </c:pt>
                <c:pt idx="458">
                  <c:v>1.32</c:v>
                </c:pt>
                <c:pt idx="459">
                  <c:v>1.32</c:v>
                </c:pt>
                <c:pt idx="460">
                  <c:v>1.32</c:v>
                </c:pt>
                <c:pt idx="461">
                  <c:v>1.32</c:v>
                </c:pt>
                <c:pt idx="462">
                  <c:v>1.32</c:v>
                </c:pt>
                <c:pt idx="463">
                  <c:v>1.32</c:v>
                </c:pt>
                <c:pt idx="464">
                  <c:v>1.32</c:v>
                </c:pt>
                <c:pt idx="465">
                  <c:v>1.32</c:v>
                </c:pt>
                <c:pt idx="466">
                  <c:v>1.32</c:v>
                </c:pt>
                <c:pt idx="467">
                  <c:v>1.32</c:v>
                </c:pt>
                <c:pt idx="468">
                  <c:v>1.32</c:v>
                </c:pt>
                <c:pt idx="469">
                  <c:v>1.32</c:v>
                </c:pt>
                <c:pt idx="470">
                  <c:v>1.32</c:v>
                </c:pt>
                <c:pt idx="471">
                  <c:v>1.32</c:v>
                </c:pt>
                <c:pt idx="472">
                  <c:v>1.32</c:v>
                </c:pt>
                <c:pt idx="473">
                  <c:v>1.32</c:v>
                </c:pt>
                <c:pt idx="474">
                  <c:v>1.32</c:v>
                </c:pt>
                <c:pt idx="475">
                  <c:v>1.32</c:v>
                </c:pt>
                <c:pt idx="476">
                  <c:v>1.32</c:v>
                </c:pt>
                <c:pt idx="477">
                  <c:v>1.32</c:v>
                </c:pt>
                <c:pt idx="478">
                  <c:v>1.32</c:v>
                </c:pt>
                <c:pt idx="479">
                  <c:v>1.32</c:v>
                </c:pt>
                <c:pt idx="480">
                  <c:v>1.32</c:v>
                </c:pt>
                <c:pt idx="481">
                  <c:v>1.32</c:v>
                </c:pt>
                <c:pt idx="482">
                  <c:v>1.32</c:v>
                </c:pt>
                <c:pt idx="483">
                  <c:v>1.32</c:v>
                </c:pt>
                <c:pt idx="484">
                  <c:v>1.32</c:v>
                </c:pt>
                <c:pt idx="485">
                  <c:v>1.32</c:v>
                </c:pt>
                <c:pt idx="486">
                  <c:v>1.32</c:v>
                </c:pt>
                <c:pt idx="487">
                  <c:v>1.32</c:v>
                </c:pt>
                <c:pt idx="488">
                  <c:v>1.32</c:v>
                </c:pt>
                <c:pt idx="489">
                  <c:v>1.32</c:v>
                </c:pt>
                <c:pt idx="490">
                  <c:v>1.32</c:v>
                </c:pt>
                <c:pt idx="491">
                  <c:v>1.32</c:v>
                </c:pt>
                <c:pt idx="492">
                  <c:v>1.32</c:v>
                </c:pt>
                <c:pt idx="493">
                  <c:v>1.32</c:v>
                </c:pt>
                <c:pt idx="494">
                  <c:v>1.32</c:v>
                </c:pt>
                <c:pt idx="495">
                  <c:v>1.32</c:v>
                </c:pt>
                <c:pt idx="496">
                  <c:v>1.32</c:v>
                </c:pt>
                <c:pt idx="497">
                  <c:v>1.32</c:v>
                </c:pt>
                <c:pt idx="498">
                  <c:v>1.32</c:v>
                </c:pt>
                <c:pt idx="499">
                  <c:v>1.32</c:v>
                </c:pt>
                <c:pt idx="500">
                  <c:v>1.32</c:v>
                </c:pt>
                <c:pt idx="501">
                  <c:v>1.32</c:v>
                </c:pt>
                <c:pt idx="502">
                  <c:v>1.32</c:v>
                </c:pt>
                <c:pt idx="503">
                  <c:v>1.34</c:v>
                </c:pt>
                <c:pt idx="504">
                  <c:v>1.34</c:v>
                </c:pt>
                <c:pt idx="505">
                  <c:v>1.34</c:v>
                </c:pt>
                <c:pt idx="506">
                  <c:v>1.34</c:v>
                </c:pt>
                <c:pt idx="507">
                  <c:v>1.34</c:v>
                </c:pt>
                <c:pt idx="508">
                  <c:v>1.34</c:v>
                </c:pt>
                <c:pt idx="509">
                  <c:v>1.34</c:v>
                </c:pt>
                <c:pt idx="510">
                  <c:v>1.34</c:v>
                </c:pt>
                <c:pt idx="511">
                  <c:v>1.34</c:v>
                </c:pt>
                <c:pt idx="512">
                  <c:v>1.34</c:v>
                </c:pt>
                <c:pt idx="513">
                  <c:v>1.34</c:v>
                </c:pt>
                <c:pt idx="514">
                  <c:v>1.34</c:v>
                </c:pt>
                <c:pt idx="515">
                  <c:v>1.34</c:v>
                </c:pt>
                <c:pt idx="516">
                  <c:v>1.34</c:v>
                </c:pt>
                <c:pt idx="517">
                  <c:v>1.34</c:v>
                </c:pt>
                <c:pt idx="518">
                  <c:v>1.34</c:v>
                </c:pt>
                <c:pt idx="519">
                  <c:v>1.34</c:v>
                </c:pt>
                <c:pt idx="520">
                  <c:v>1.34</c:v>
                </c:pt>
                <c:pt idx="521">
                  <c:v>1.34</c:v>
                </c:pt>
                <c:pt idx="522">
                  <c:v>1.34</c:v>
                </c:pt>
                <c:pt idx="523">
                  <c:v>1.34</c:v>
                </c:pt>
                <c:pt idx="524">
                  <c:v>1.34</c:v>
                </c:pt>
                <c:pt idx="525">
                  <c:v>1.34</c:v>
                </c:pt>
                <c:pt idx="526">
                  <c:v>1.34</c:v>
                </c:pt>
                <c:pt idx="527">
                  <c:v>1.34</c:v>
                </c:pt>
                <c:pt idx="528">
                  <c:v>1.34</c:v>
                </c:pt>
                <c:pt idx="529">
                  <c:v>1.34</c:v>
                </c:pt>
                <c:pt idx="530">
                  <c:v>1.34</c:v>
                </c:pt>
                <c:pt idx="531">
                  <c:v>1.34</c:v>
                </c:pt>
                <c:pt idx="532">
                  <c:v>1.34</c:v>
                </c:pt>
                <c:pt idx="533">
                  <c:v>1.34</c:v>
                </c:pt>
                <c:pt idx="534">
                  <c:v>1.34</c:v>
                </c:pt>
                <c:pt idx="535">
                  <c:v>1.34</c:v>
                </c:pt>
                <c:pt idx="536">
                  <c:v>1.34</c:v>
                </c:pt>
                <c:pt idx="537">
                  <c:v>1.34</c:v>
                </c:pt>
                <c:pt idx="538">
                  <c:v>1.34</c:v>
                </c:pt>
                <c:pt idx="539">
                  <c:v>1.34</c:v>
                </c:pt>
                <c:pt idx="540">
                  <c:v>1.34</c:v>
                </c:pt>
                <c:pt idx="541">
                  <c:v>1.34</c:v>
                </c:pt>
                <c:pt idx="542">
                  <c:v>1.34</c:v>
                </c:pt>
                <c:pt idx="543">
                  <c:v>1.34</c:v>
                </c:pt>
                <c:pt idx="544">
                  <c:v>1.34</c:v>
                </c:pt>
                <c:pt idx="545">
                  <c:v>1.34</c:v>
                </c:pt>
                <c:pt idx="546">
                  <c:v>1.34</c:v>
                </c:pt>
                <c:pt idx="547">
                  <c:v>1.34</c:v>
                </c:pt>
                <c:pt idx="548">
                  <c:v>1.36</c:v>
                </c:pt>
                <c:pt idx="549">
                  <c:v>1.36</c:v>
                </c:pt>
                <c:pt idx="550">
                  <c:v>1.34</c:v>
                </c:pt>
                <c:pt idx="551">
                  <c:v>1.34</c:v>
                </c:pt>
                <c:pt idx="552">
                  <c:v>1.34</c:v>
                </c:pt>
                <c:pt idx="553">
                  <c:v>1.34</c:v>
                </c:pt>
                <c:pt idx="554">
                  <c:v>1.34</c:v>
                </c:pt>
                <c:pt idx="555">
                  <c:v>1.34</c:v>
                </c:pt>
                <c:pt idx="556">
                  <c:v>1.34</c:v>
                </c:pt>
                <c:pt idx="557">
                  <c:v>1.34</c:v>
                </c:pt>
                <c:pt idx="558">
                  <c:v>1.34</c:v>
                </c:pt>
                <c:pt idx="559">
                  <c:v>1.34</c:v>
                </c:pt>
                <c:pt idx="560">
                  <c:v>1.34</c:v>
                </c:pt>
                <c:pt idx="561">
                  <c:v>1.34</c:v>
                </c:pt>
                <c:pt idx="562">
                  <c:v>1.34</c:v>
                </c:pt>
                <c:pt idx="563">
                  <c:v>1.34</c:v>
                </c:pt>
                <c:pt idx="564">
                  <c:v>1.34</c:v>
                </c:pt>
                <c:pt idx="565">
                  <c:v>1.34</c:v>
                </c:pt>
                <c:pt idx="566">
                  <c:v>1.34</c:v>
                </c:pt>
                <c:pt idx="567">
                  <c:v>1.34</c:v>
                </c:pt>
                <c:pt idx="568">
                  <c:v>1.34</c:v>
                </c:pt>
                <c:pt idx="569">
                  <c:v>1.34</c:v>
                </c:pt>
                <c:pt idx="570">
                  <c:v>1.34</c:v>
                </c:pt>
                <c:pt idx="571">
                  <c:v>1.34</c:v>
                </c:pt>
                <c:pt idx="572">
                  <c:v>1.34</c:v>
                </c:pt>
                <c:pt idx="573">
                  <c:v>1.34</c:v>
                </c:pt>
                <c:pt idx="574">
                  <c:v>1.34</c:v>
                </c:pt>
                <c:pt idx="575">
                  <c:v>1.34</c:v>
                </c:pt>
                <c:pt idx="576">
                  <c:v>1.34</c:v>
                </c:pt>
                <c:pt idx="577">
                  <c:v>1.34</c:v>
                </c:pt>
                <c:pt idx="578">
                  <c:v>1.34</c:v>
                </c:pt>
                <c:pt idx="579">
                  <c:v>1.34</c:v>
                </c:pt>
                <c:pt idx="580">
                  <c:v>1.34</c:v>
                </c:pt>
                <c:pt idx="581">
                  <c:v>1.34</c:v>
                </c:pt>
                <c:pt idx="582">
                  <c:v>1.34</c:v>
                </c:pt>
                <c:pt idx="583">
                  <c:v>1.34</c:v>
                </c:pt>
                <c:pt idx="584">
                  <c:v>1.34</c:v>
                </c:pt>
                <c:pt idx="585">
                  <c:v>1.34</c:v>
                </c:pt>
                <c:pt idx="586">
                  <c:v>1.34</c:v>
                </c:pt>
                <c:pt idx="587">
                  <c:v>1.34</c:v>
                </c:pt>
                <c:pt idx="588">
                  <c:v>1.34</c:v>
                </c:pt>
                <c:pt idx="589">
                  <c:v>1.34</c:v>
                </c:pt>
                <c:pt idx="590">
                  <c:v>1.34</c:v>
                </c:pt>
                <c:pt idx="591">
                  <c:v>1.34</c:v>
                </c:pt>
                <c:pt idx="592">
                  <c:v>1.34</c:v>
                </c:pt>
                <c:pt idx="593">
                  <c:v>1.34</c:v>
                </c:pt>
                <c:pt idx="594">
                  <c:v>1.34</c:v>
                </c:pt>
                <c:pt idx="595">
                  <c:v>1.34</c:v>
                </c:pt>
                <c:pt idx="596">
                  <c:v>1.34</c:v>
                </c:pt>
                <c:pt idx="597">
                  <c:v>1.34</c:v>
                </c:pt>
                <c:pt idx="598">
                  <c:v>1.34</c:v>
                </c:pt>
                <c:pt idx="599">
                  <c:v>1.34</c:v>
                </c:pt>
                <c:pt idx="600">
                  <c:v>1.34</c:v>
                </c:pt>
                <c:pt idx="601">
                  <c:v>1.34</c:v>
                </c:pt>
                <c:pt idx="602">
                  <c:v>1.34</c:v>
                </c:pt>
                <c:pt idx="603">
                  <c:v>1.34</c:v>
                </c:pt>
                <c:pt idx="604">
                  <c:v>1.34</c:v>
                </c:pt>
                <c:pt idx="605">
                  <c:v>1.36</c:v>
                </c:pt>
                <c:pt idx="606">
                  <c:v>1.36</c:v>
                </c:pt>
                <c:pt idx="607">
                  <c:v>1.36</c:v>
                </c:pt>
                <c:pt idx="608">
                  <c:v>1.36</c:v>
                </c:pt>
                <c:pt idx="609">
                  <c:v>1.36</c:v>
                </c:pt>
                <c:pt idx="610">
                  <c:v>1.36</c:v>
                </c:pt>
                <c:pt idx="611">
                  <c:v>1.36</c:v>
                </c:pt>
                <c:pt idx="612">
                  <c:v>1.36</c:v>
                </c:pt>
                <c:pt idx="613">
                  <c:v>1.38</c:v>
                </c:pt>
                <c:pt idx="614">
                  <c:v>1.38</c:v>
                </c:pt>
                <c:pt idx="615">
                  <c:v>1.38</c:v>
                </c:pt>
                <c:pt idx="616">
                  <c:v>1.38</c:v>
                </c:pt>
                <c:pt idx="617">
                  <c:v>1.38</c:v>
                </c:pt>
                <c:pt idx="618">
                  <c:v>1.38</c:v>
                </c:pt>
                <c:pt idx="619">
                  <c:v>1.38</c:v>
                </c:pt>
                <c:pt idx="620">
                  <c:v>1.38</c:v>
                </c:pt>
                <c:pt idx="621">
                  <c:v>1.38</c:v>
                </c:pt>
                <c:pt idx="622">
                  <c:v>1.4</c:v>
                </c:pt>
                <c:pt idx="623">
                  <c:v>1.4</c:v>
                </c:pt>
                <c:pt idx="624">
                  <c:v>1.4</c:v>
                </c:pt>
                <c:pt idx="625">
                  <c:v>1.4</c:v>
                </c:pt>
                <c:pt idx="626">
                  <c:v>1.4</c:v>
                </c:pt>
                <c:pt idx="627">
                  <c:v>1.4</c:v>
                </c:pt>
                <c:pt idx="628">
                  <c:v>1.4</c:v>
                </c:pt>
                <c:pt idx="629">
                  <c:v>1.4</c:v>
                </c:pt>
                <c:pt idx="630">
                  <c:v>1.4</c:v>
                </c:pt>
                <c:pt idx="631">
                  <c:v>1.4</c:v>
                </c:pt>
                <c:pt idx="632">
                  <c:v>1.4</c:v>
                </c:pt>
                <c:pt idx="633">
                  <c:v>1.4</c:v>
                </c:pt>
                <c:pt idx="634">
                  <c:v>1.42</c:v>
                </c:pt>
                <c:pt idx="635">
                  <c:v>1.42</c:v>
                </c:pt>
                <c:pt idx="636">
                  <c:v>1.42</c:v>
                </c:pt>
                <c:pt idx="637">
                  <c:v>1.42</c:v>
                </c:pt>
                <c:pt idx="638">
                  <c:v>1.42</c:v>
                </c:pt>
                <c:pt idx="639">
                  <c:v>1.42</c:v>
                </c:pt>
                <c:pt idx="640">
                  <c:v>1.42</c:v>
                </c:pt>
                <c:pt idx="641">
                  <c:v>1.42</c:v>
                </c:pt>
                <c:pt idx="642">
                  <c:v>1.42</c:v>
                </c:pt>
                <c:pt idx="643">
                  <c:v>1.44</c:v>
                </c:pt>
                <c:pt idx="644">
                  <c:v>1.44</c:v>
                </c:pt>
                <c:pt idx="645">
                  <c:v>1.44</c:v>
                </c:pt>
                <c:pt idx="646">
                  <c:v>1.44</c:v>
                </c:pt>
                <c:pt idx="647">
                  <c:v>1.44</c:v>
                </c:pt>
                <c:pt idx="648">
                  <c:v>1.44</c:v>
                </c:pt>
                <c:pt idx="649">
                  <c:v>1.44</c:v>
                </c:pt>
                <c:pt idx="650">
                  <c:v>1.44</c:v>
                </c:pt>
                <c:pt idx="651">
                  <c:v>1.44</c:v>
                </c:pt>
                <c:pt idx="652">
                  <c:v>1.44</c:v>
                </c:pt>
                <c:pt idx="653">
                  <c:v>1.46</c:v>
                </c:pt>
                <c:pt idx="654">
                  <c:v>1.46</c:v>
                </c:pt>
                <c:pt idx="655">
                  <c:v>1.46</c:v>
                </c:pt>
                <c:pt idx="656">
                  <c:v>1.46</c:v>
                </c:pt>
                <c:pt idx="657">
                  <c:v>1.46</c:v>
                </c:pt>
                <c:pt idx="658">
                  <c:v>1.46</c:v>
                </c:pt>
                <c:pt idx="659">
                  <c:v>1.46</c:v>
                </c:pt>
                <c:pt idx="660">
                  <c:v>1.46</c:v>
                </c:pt>
                <c:pt idx="661">
                  <c:v>1.46</c:v>
                </c:pt>
                <c:pt idx="662">
                  <c:v>1.46</c:v>
                </c:pt>
                <c:pt idx="663">
                  <c:v>1.46</c:v>
                </c:pt>
                <c:pt idx="664">
                  <c:v>1.44</c:v>
                </c:pt>
                <c:pt idx="665">
                  <c:v>1.44</c:v>
                </c:pt>
                <c:pt idx="666">
                  <c:v>1.44</c:v>
                </c:pt>
                <c:pt idx="667">
                  <c:v>1.44</c:v>
                </c:pt>
                <c:pt idx="668">
                  <c:v>1.44</c:v>
                </c:pt>
                <c:pt idx="669">
                  <c:v>1.44</c:v>
                </c:pt>
                <c:pt idx="670">
                  <c:v>1.44</c:v>
                </c:pt>
                <c:pt idx="671">
                  <c:v>1.44</c:v>
                </c:pt>
                <c:pt idx="672">
                  <c:v>1.44</c:v>
                </c:pt>
                <c:pt idx="673">
                  <c:v>1.44</c:v>
                </c:pt>
                <c:pt idx="674">
                  <c:v>1.44</c:v>
                </c:pt>
                <c:pt idx="675">
                  <c:v>1.44</c:v>
                </c:pt>
                <c:pt idx="676">
                  <c:v>1.44</c:v>
                </c:pt>
                <c:pt idx="677">
                  <c:v>1.44</c:v>
                </c:pt>
                <c:pt idx="678">
                  <c:v>1.44</c:v>
                </c:pt>
                <c:pt idx="679">
                  <c:v>1.44</c:v>
                </c:pt>
                <c:pt idx="680">
                  <c:v>1.44</c:v>
                </c:pt>
                <c:pt idx="681">
                  <c:v>1.44</c:v>
                </c:pt>
                <c:pt idx="682">
                  <c:v>1.44</c:v>
                </c:pt>
                <c:pt idx="683">
                  <c:v>1.44</c:v>
                </c:pt>
                <c:pt idx="684">
                  <c:v>1.44</c:v>
                </c:pt>
                <c:pt idx="685">
                  <c:v>1.44</c:v>
                </c:pt>
                <c:pt idx="686">
                  <c:v>1.44</c:v>
                </c:pt>
                <c:pt idx="687">
                  <c:v>1.42</c:v>
                </c:pt>
                <c:pt idx="688">
                  <c:v>1.42</c:v>
                </c:pt>
                <c:pt idx="689">
                  <c:v>1.42</c:v>
                </c:pt>
                <c:pt idx="690">
                  <c:v>1.42</c:v>
                </c:pt>
                <c:pt idx="691">
                  <c:v>1.42</c:v>
                </c:pt>
                <c:pt idx="692">
                  <c:v>1.42</c:v>
                </c:pt>
                <c:pt idx="693">
                  <c:v>1.42</c:v>
                </c:pt>
                <c:pt idx="694">
                  <c:v>1.42</c:v>
                </c:pt>
                <c:pt idx="695">
                  <c:v>1.42</c:v>
                </c:pt>
                <c:pt idx="696">
                  <c:v>1.42</c:v>
                </c:pt>
                <c:pt idx="697">
                  <c:v>1.4</c:v>
                </c:pt>
                <c:pt idx="698">
                  <c:v>1.4</c:v>
                </c:pt>
                <c:pt idx="699">
                  <c:v>1.4</c:v>
                </c:pt>
                <c:pt idx="700">
                  <c:v>1.4</c:v>
                </c:pt>
                <c:pt idx="701">
                  <c:v>1.4</c:v>
                </c:pt>
                <c:pt idx="702">
                  <c:v>1.4</c:v>
                </c:pt>
                <c:pt idx="703">
                  <c:v>1.4</c:v>
                </c:pt>
                <c:pt idx="704">
                  <c:v>1.4</c:v>
                </c:pt>
                <c:pt idx="705">
                  <c:v>1.4</c:v>
                </c:pt>
                <c:pt idx="706">
                  <c:v>1.4</c:v>
                </c:pt>
                <c:pt idx="707">
                  <c:v>1.4</c:v>
                </c:pt>
                <c:pt idx="708">
                  <c:v>1.4</c:v>
                </c:pt>
                <c:pt idx="709">
                  <c:v>1.4</c:v>
                </c:pt>
                <c:pt idx="710">
                  <c:v>1.4</c:v>
                </c:pt>
                <c:pt idx="711">
                  <c:v>1.4</c:v>
                </c:pt>
                <c:pt idx="712">
                  <c:v>1.4</c:v>
                </c:pt>
                <c:pt idx="713">
                  <c:v>1.4</c:v>
                </c:pt>
                <c:pt idx="714">
                  <c:v>1.4</c:v>
                </c:pt>
                <c:pt idx="715">
                  <c:v>1.4</c:v>
                </c:pt>
                <c:pt idx="716">
                  <c:v>1.4</c:v>
                </c:pt>
                <c:pt idx="717">
                  <c:v>1.4</c:v>
                </c:pt>
                <c:pt idx="718">
                  <c:v>1.4</c:v>
                </c:pt>
                <c:pt idx="719">
                  <c:v>1.4</c:v>
                </c:pt>
                <c:pt idx="720">
                  <c:v>1.4</c:v>
                </c:pt>
                <c:pt idx="721">
                  <c:v>1.4</c:v>
                </c:pt>
                <c:pt idx="722">
                  <c:v>1.4</c:v>
                </c:pt>
                <c:pt idx="723">
                  <c:v>1.4</c:v>
                </c:pt>
                <c:pt idx="724">
                  <c:v>1.4</c:v>
                </c:pt>
                <c:pt idx="725">
                  <c:v>1.4</c:v>
                </c:pt>
                <c:pt idx="726">
                  <c:v>1.4</c:v>
                </c:pt>
                <c:pt idx="727">
                  <c:v>1.4</c:v>
                </c:pt>
                <c:pt idx="728">
                  <c:v>1.4</c:v>
                </c:pt>
                <c:pt idx="729">
                  <c:v>1.4</c:v>
                </c:pt>
                <c:pt idx="730">
                  <c:v>1.4</c:v>
                </c:pt>
                <c:pt idx="731">
                  <c:v>1.4</c:v>
                </c:pt>
                <c:pt idx="732">
                  <c:v>1.4</c:v>
                </c:pt>
                <c:pt idx="733">
                  <c:v>1.4</c:v>
                </c:pt>
                <c:pt idx="734">
                  <c:v>1.4</c:v>
                </c:pt>
                <c:pt idx="735">
                  <c:v>1.4</c:v>
                </c:pt>
                <c:pt idx="736">
                  <c:v>1.4</c:v>
                </c:pt>
                <c:pt idx="737">
                  <c:v>1.4</c:v>
                </c:pt>
                <c:pt idx="738">
                  <c:v>1.42</c:v>
                </c:pt>
                <c:pt idx="739">
                  <c:v>1.42</c:v>
                </c:pt>
                <c:pt idx="740">
                  <c:v>1.42</c:v>
                </c:pt>
                <c:pt idx="741">
                  <c:v>1.42</c:v>
                </c:pt>
                <c:pt idx="742">
                  <c:v>1.42</c:v>
                </c:pt>
                <c:pt idx="743">
                  <c:v>1.42</c:v>
                </c:pt>
                <c:pt idx="744">
                  <c:v>1.42</c:v>
                </c:pt>
                <c:pt idx="745">
                  <c:v>1.42</c:v>
                </c:pt>
                <c:pt idx="746">
                  <c:v>1.42</c:v>
                </c:pt>
                <c:pt idx="747">
                  <c:v>1.42</c:v>
                </c:pt>
                <c:pt idx="748">
                  <c:v>1.44</c:v>
                </c:pt>
                <c:pt idx="749">
                  <c:v>1.44</c:v>
                </c:pt>
                <c:pt idx="750">
                  <c:v>1.44</c:v>
                </c:pt>
                <c:pt idx="751">
                  <c:v>1.44</c:v>
                </c:pt>
                <c:pt idx="752">
                  <c:v>1.44</c:v>
                </c:pt>
                <c:pt idx="753">
                  <c:v>1.44</c:v>
                </c:pt>
                <c:pt idx="754">
                  <c:v>1.44</c:v>
                </c:pt>
                <c:pt idx="755">
                  <c:v>1.44</c:v>
                </c:pt>
                <c:pt idx="756">
                  <c:v>1.44</c:v>
                </c:pt>
                <c:pt idx="757">
                  <c:v>1.44</c:v>
                </c:pt>
                <c:pt idx="758">
                  <c:v>1.44</c:v>
                </c:pt>
                <c:pt idx="759">
                  <c:v>1.46</c:v>
                </c:pt>
                <c:pt idx="760">
                  <c:v>1.46</c:v>
                </c:pt>
                <c:pt idx="761">
                  <c:v>1.46</c:v>
                </c:pt>
                <c:pt idx="762">
                  <c:v>1.46</c:v>
                </c:pt>
                <c:pt idx="763">
                  <c:v>1.46</c:v>
                </c:pt>
                <c:pt idx="764">
                  <c:v>1.46</c:v>
                </c:pt>
                <c:pt idx="765">
                  <c:v>1.46</c:v>
                </c:pt>
                <c:pt idx="766">
                  <c:v>1.46</c:v>
                </c:pt>
                <c:pt idx="767">
                  <c:v>1.46</c:v>
                </c:pt>
                <c:pt idx="768">
                  <c:v>1.46</c:v>
                </c:pt>
                <c:pt idx="769">
                  <c:v>1.46</c:v>
                </c:pt>
                <c:pt idx="770">
                  <c:v>1.46</c:v>
                </c:pt>
                <c:pt idx="771">
                  <c:v>1.46</c:v>
                </c:pt>
                <c:pt idx="772">
                  <c:v>1.46</c:v>
                </c:pt>
                <c:pt idx="773">
                  <c:v>1.46</c:v>
                </c:pt>
                <c:pt idx="774">
                  <c:v>1.46</c:v>
                </c:pt>
                <c:pt idx="775">
                  <c:v>1.46</c:v>
                </c:pt>
                <c:pt idx="776">
                  <c:v>1.46</c:v>
                </c:pt>
                <c:pt idx="777">
                  <c:v>1.46</c:v>
                </c:pt>
                <c:pt idx="778">
                  <c:v>1.46</c:v>
                </c:pt>
                <c:pt idx="779">
                  <c:v>1.46</c:v>
                </c:pt>
                <c:pt idx="780">
                  <c:v>1.46</c:v>
                </c:pt>
                <c:pt idx="781">
                  <c:v>1.46</c:v>
                </c:pt>
                <c:pt idx="782">
                  <c:v>1.46</c:v>
                </c:pt>
                <c:pt idx="783">
                  <c:v>1.46</c:v>
                </c:pt>
                <c:pt idx="784">
                  <c:v>1.46</c:v>
                </c:pt>
                <c:pt idx="785">
                  <c:v>1.46</c:v>
                </c:pt>
                <c:pt idx="786">
                  <c:v>1.46</c:v>
                </c:pt>
                <c:pt idx="787">
                  <c:v>1.46</c:v>
                </c:pt>
                <c:pt idx="788">
                  <c:v>1.46</c:v>
                </c:pt>
                <c:pt idx="789">
                  <c:v>1.46</c:v>
                </c:pt>
                <c:pt idx="790">
                  <c:v>1.46</c:v>
                </c:pt>
                <c:pt idx="791">
                  <c:v>1.46</c:v>
                </c:pt>
                <c:pt idx="792">
                  <c:v>1.46</c:v>
                </c:pt>
                <c:pt idx="793">
                  <c:v>1.46</c:v>
                </c:pt>
                <c:pt idx="794">
                  <c:v>1.44</c:v>
                </c:pt>
                <c:pt idx="795">
                  <c:v>1.44</c:v>
                </c:pt>
                <c:pt idx="796">
                  <c:v>1.44</c:v>
                </c:pt>
                <c:pt idx="797">
                  <c:v>1.44</c:v>
                </c:pt>
                <c:pt idx="798">
                  <c:v>1.44</c:v>
                </c:pt>
                <c:pt idx="799">
                  <c:v>1.44</c:v>
                </c:pt>
                <c:pt idx="800">
                  <c:v>1.44</c:v>
                </c:pt>
                <c:pt idx="801">
                  <c:v>1.44</c:v>
                </c:pt>
                <c:pt idx="802">
                  <c:v>1.44</c:v>
                </c:pt>
                <c:pt idx="803">
                  <c:v>1.44</c:v>
                </c:pt>
                <c:pt idx="804">
                  <c:v>1.44</c:v>
                </c:pt>
                <c:pt idx="805">
                  <c:v>1.42</c:v>
                </c:pt>
                <c:pt idx="806">
                  <c:v>1.42</c:v>
                </c:pt>
                <c:pt idx="807">
                  <c:v>1.42</c:v>
                </c:pt>
                <c:pt idx="808">
                  <c:v>1.42</c:v>
                </c:pt>
                <c:pt idx="809">
                  <c:v>1.42</c:v>
                </c:pt>
                <c:pt idx="810">
                  <c:v>1.42</c:v>
                </c:pt>
                <c:pt idx="811">
                  <c:v>1.42</c:v>
                </c:pt>
                <c:pt idx="812">
                  <c:v>1.42</c:v>
                </c:pt>
                <c:pt idx="813">
                  <c:v>1.42</c:v>
                </c:pt>
                <c:pt idx="814">
                  <c:v>1.42</c:v>
                </c:pt>
                <c:pt idx="815">
                  <c:v>1.42</c:v>
                </c:pt>
                <c:pt idx="816">
                  <c:v>1.42</c:v>
                </c:pt>
                <c:pt idx="817">
                  <c:v>1.42</c:v>
                </c:pt>
                <c:pt idx="818">
                  <c:v>1.42</c:v>
                </c:pt>
                <c:pt idx="819">
                  <c:v>1.42</c:v>
                </c:pt>
                <c:pt idx="820">
                  <c:v>1.42</c:v>
                </c:pt>
                <c:pt idx="821">
                  <c:v>1.42</c:v>
                </c:pt>
                <c:pt idx="822">
                  <c:v>1.42</c:v>
                </c:pt>
                <c:pt idx="823">
                  <c:v>1.42</c:v>
                </c:pt>
                <c:pt idx="824">
                  <c:v>1.42</c:v>
                </c:pt>
                <c:pt idx="825">
                  <c:v>1.42</c:v>
                </c:pt>
                <c:pt idx="826">
                  <c:v>1.42</c:v>
                </c:pt>
                <c:pt idx="827">
                  <c:v>1.42</c:v>
                </c:pt>
                <c:pt idx="828">
                  <c:v>1.42</c:v>
                </c:pt>
                <c:pt idx="829">
                  <c:v>1.42</c:v>
                </c:pt>
                <c:pt idx="830">
                  <c:v>1.42</c:v>
                </c:pt>
                <c:pt idx="831">
                  <c:v>1.42</c:v>
                </c:pt>
                <c:pt idx="832">
                  <c:v>1.42</c:v>
                </c:pt>
                <c:pt idx="833">
                  <c:v>1.42</c:v>
                </c:pt>
                <c:pt idx="834">
                  <c:v>1.42</c:v>
                </c:pt>
                <c:pt idx="835">
                  <c:v>1.42</c:v>
                </c:pt>
                <c:pt idx="836">
                  <c:v>1.42</c:v>
                </c:pt>
                <c:pt idx="837">
                  <c:v>1.42</c:v>
                </c:pt>
                <c:pt idx="838">
                  <c:v>1.42</c:v>
                </c:pt>
                <c:pt idx="839">
                  <c:v>1.42</c:v>
                </c:pt>
                <c:pt idx="840">
                  <c:v>1.42</c:v>
                </c:pt>
                <c:pt idx="841">
                  <c:v>1.44</c:v>
                </c:pt>
                <c:pt idx="842">
                  <c:v>1.44</c:v>
                </c:pt>
                <c:pt idx="843">
                  <c:v>1.44</c:v>
                </c:pt>
                <c:pt idx="844">
                  <c:v>1.44</c:v>
                </c:pt>
                <c:pt idx="845">
                  <c:v>1.44</c:v>
                </c:pt>
                <c:pt idx="846">
                  <c:v>1.44</c:v>
                </c:pt>
                <c:pt idx="847">
                  <c:v>1.44</c:v>
                </c:pt>
                <c:pt idx="848">
                  <c:v>1.44</c:v>
                </c:pt>
                <c:pt idx="849">
                  <c:v>1.44</c:v>
                </c:pt>
                <c:pt idx="850">
                  <c:v>1.44</c:v>
                </c:pt>
                <c:pt idx="851">
                  <c:v>1.44</c:v>
                </c:pt>
                <c:pt idx="852">
                  <c:v>1.44</c:v>
                </c:pt>
                <c:pt idx="853">
                  <c:v>1.44</c:v>
                </c:pt>
                <c:pt idx="854">
                  <c:v>1.44</c:v>
                </c:pt>
                <c:pt idx="855">
                  <c:v>1.44</c:v>
                </c:pt>
                <c:pt idx="856">
                  <c:v>1.44</c:v>
                </c:pt>
                <c:pt idx="857">
                  <c:v>1.44</c:v>
                </c:pt>
                <c:pt idx="858">
                  <c:v>1.44</c:v>
                </c:pt>
                <c:pt idx="859">
                  <c:v>1.44</c:v>
                </c:pt>
                <c:pt idx="860">
                  <c:v>1.44</c:v>
                </c:pt>
                <c:pt idx="861">
                  <c:v>1.44</c:v>
                </c:pt>
                <c:pt idx="862">
                  <c:v>1.44</c:v>
                </c:pt>
                <c:pt idx="863">
                  <c:v>1.44</c:v>
                </c:pt>
                <c:pt idx="864">
                  <c:v>1.44</c:v>
                </c:pt>
                <c:pt idx="865">
                  <c:v>1.44</c:v>
                </c:pt>
                <c:pt idx="866">
                  <c:v>1.44</c:v>
                </c:pt>
                <c:pt idx="867">
                  <c:v>1.44</c:v>
                </c:pt>
                <c:pt idx="868">
                  <c:v>1.44</c:v>
                </c:pt>
                <c:pt idx="869">
                  <c:v>1.44</c:v>
                </c:pt>
                <c:pt idx="870">
                  <c:v>1.44</c:v>
                </c:pt>
                <c:pt idx="871">
                  <c:v>1.44</c:v>
                </c:pt>
                <c:pt idx="872">
                  <c:v>1.44</c:v>
                </c:pt>
                <c:pt idx="873">
                  <c:v>1.44</c:v>
                </c:pt>
                <c:pt idx="874">
                  <c:v>1.46</c:v>
                </c:pt>
                <c:pt idx="875">
                  <c:v>1.46</c:v>
                </c:pt>
                <c:pt idx="876">
                  <c:v>1.46</c:v>
                </c:pt>
                <c:pt idx="877">
                  <c:v>1.46</c:v>
                </c:pt>
                <c:pt idx="878">
                  <c:v>1.46</c:v>
                </c:pt>
                <c:pt idx="879">
                  <c:v>1.46</c:v>
                </c:pt>
                <c:pt idx="880">
                  <c:v>1.46</c:v>
                </c:pt>
                <c:pt idx="881">
                  <c:v>1.46</c:v>
                </c:pt>
                <c:pt idx="882">
                  <c:v>1.46</c:v>
                </c:pt>
                <c:pt idx="883">
                  <c:v>1.46</c:v>
                </c:pt>
                <c:pt idx="884">
                  <c:v>1.46</c:v>
                </c:pt>
                <c:pt idx="885">
                  <c:v>1.46</c:v>
                </c:pt>
                <c:pt idx="886">
                  <c:v>1.46</c:v>
                </c:pt>
                <c:pt idx="887">
                  <c:v>1.48</c:v>
                </c:pt>
                <c:pt idx="888">
                  <c:v>1.48</c:v>
                </c:pt>
                <c:pt idx="889">
                  <c:v>1.48</c:v>
                </c:pt>
                <c:pt idx="890">
                  <c:v>1.48</c:v>
                </c:pt>
                <c:pt idx="891">
                  <c:v>1.48</c:v>
                </c:pt>
                <c:pt idx="892">
                  <c:v>1.48</c:v>
                </c:pt>
                <c:pt idx="893">
                  <c:v>1.48</c:v>
                </c:pt>
                <c:pt idx="894">
                  <c:v>1.48</c:v>
                </c:pt>
                <c:pt idx="895">
                  <c:v>1.48</c:v>
                </c:pt>
                <c:pt idx="896">
                  <c:v>1.48</c:v>
                </c:pt>
                <c:pt idx="897">
                  <c:v>1.48</c:v>
                </c:pt>
                <c:pt idx="898">
                  <c:v>1.48</c:v>
                </c:pt>
                <c:pt idx="899">
                  <c:v>1.48</c:v>
                </c:pt>
                <c:pt idx="900">
                  <c:v>1.48</c:v>
                </c:pt>
                <c:pt idx="901">
                  <c:v>1.48</c:v>
                </c:pt>
                <c:pt idx="902">
                  <c:v>1.48</c:v>
                </c:pt>
                <c:pt idx="903">
                  <c:v>1.48</c:v>
                </c:pt>
                <c:pt idx="904">
                  <c:v>1.48</c:v>
                </c:pt>
                <c:pt idx="905">
                  <c:v>1.48</c:v>
                </c:pt>
                <c:pt idx="906">
                  <c:v>1.48</c:v>
                </c:pt>
                <c:pt idx="907">
                  <c:v>1.48</c:v>
                </c:pt>
                <c:pt idx="908">
                  <c:v>1.48</c:v>
                </c:pt>
                <c:pt idx="909">
                  <c:v>1.48</c:v>
                </c:pt>
                <c:pt idx="910">
                  <c:v>1.48</c:v>
                </c:pt>
                <c:pt idx="911">
                  <c:v>1.48</c:v>
                </c:pt>
                <c:pt idx="912">
                  <c:v>1.48</c:v>
                </c:pt>
                <c:pt idx="913">
                  <c:v>1.48</c:v>
                </c:pt>
                <c:pt idx="914">
                  <c:v>1.48</c:v>
                </c:pt>
                <c:pt idx="915">
                  <c:v>1.48</c:v>
                </c:pt>
                <c:pt idx="916">
                  <c:v>1.48</c:v>
                </c:pt>
                <c:pt idx="917">
                  <c:v>1.48</c:v>
                </c:pt>
                <c:pt idx="918">
                  <c:v>1.48</c:v>
                </c:pt>
                <c:pt idx="919">
                  <c:v>1.48</c:v>
                </c:pt>
                <c:pt idx="920">
                  <c:v>1.48</c:v>
                </c:pt>
                <c:pt idx="921">
                  <c:v>1.48</c:v>
                </c:pt>
                <c:pt idx="922">
                  <c:v>1.48</c:v>
                </c:pt>
                <c:pt idx="923">
                  <c:v>1.48</c:v>
                </c:pt>
                <c:pt idx="924">
                  <c:v>1.46</c:v>
                </c:pt>
                <c:pt idx="925">
                  <c:v>1.46</c:v>
                </c:pt>
                <c:pt idx="926">
                  <c:v>1.46</c:v>
                </c:pt>
                <c:pt idx="927">
                  <c:v>1.46</c:v>
                </c:pt>
                <c:pt idx="928">
                  <c:v>1.46</c:v>
                </c:pt>
                <c:pt idx="929">
                  <c:v>1.46</c:v>
                </c:pt>
                <c:pt idx="930">
                  <c:v>1.46</c:v>
                </c:pt>
                <c:pt idx="931">
                  <c:v>1.46</c:v>
                </c:pt>
                <c:pt idx="932">
                  <c:v>1.46</c:v>
                </c:pt>
                <c:pt idx="933">
                  <c:v>1.46</c:v>
                </c:pt>
                <c:pt idx="934">
                  <c:v>1.46</c:v>
                </c:pt>
                <c:pt idx="935">
                  <c:v>1.46</c:v>
                </c:pt>
                <c:pt idx="936">
                  <c:v>1.46</c:v>
                </c:pt>
                <c:pt idx="937">
                  <c:v>1.46</c:v>
                </c:pt>
                <c:pt idx="938">
                  <c:v>1.46</c:v>
                </c:pt>
                <c:pt idx="939">
                  <c:v>1.46</c:v>
                </c:pt>
                <c:pt idx="940">
                  <c:v>1.46</c:v>
                </c:pt>
                <c:pt idx="941">
                  <c:v>1.46</c:v>
                </c:pt>
                <c:pt idx="942">
                  <c:v>1.44</c:v>
                </c:pt>
                <c:pt idx="943">
                  <c:v>1.44</c:v>
                </c:pt>
                <c:pt idx="944">
                  <c:v>1.44</c:v>
                </c:pt>
                <c:pt idx="945">
                  <c:v>1.44</c:v>
                </c:pt>
                <c:pt idx="946">
                  <c:v>1.44</c:v>
                </c:pt>
                <c:pt idx="947">
                  <c:v>1.44</c:v>
                </c:pt>
                <c:pt idx="948">
                  <c:v>1.46</c:v>
                </c:pt>
                <c:pt idx="949">
                  <c:v>1.46</c:v>
                </c:pt>
                <c:pt idx="950">
                  <c:v>1.46</c:v>
                </c:pt>
                <c:pt idx="951">
                  <c:v>1.46</c:v>
                </c:pt>
                <c:pt idx="952">
                  <c:v>1.46</c:v>
                </c:pt>
                <c:pt idx="953">
                  <c:v>1.46</c:v>
                </c:pt>
                <c:pt idx="954">
                  <c:v>1.46</c:v>
                </c:pt>
                <c:pt idx="955">
                  <c:v>1.46</c:v>
                </c:pt>
                <c:pt idx="956">
                  <c:v>1.46</c:v>
                </c:pt>
                <c:pt idx="957">
                  <c:v>1.46</c:v>
                </c:pt>
                <c:pt idx="958">
                  <c:v>1.46</c:v>
                </c:pt>
                <c:pt idx="959">
                  <c:v>1.46</c:v>
                </c:pt>
                <c:pt idx="960">
                  <c:v>1.46</c:v>
                </c:pt>
                <c:pt idx="961">
                  <c:v>1.46</c:v>
                </c:pt>
                <c:pt idx="962">
                  <c:v>1.46</c:v>
                </c:pt>
                <c:pt idx="963">
                  <c:v>1.44</c:v>
                </c:pt>
                <c:pt idx="964">
                  <c:v>1.44</c:v>
                </c:pt>
                <c:pt idx="965">
                  <c:v>1.44</c:v>
                </c:pt>
                <c:pt idx="966">
                  <c:v>1.44</c:v>
                </c:pt>
                <c:pt idx="967">
                  <c:v>1.44</c:v>
                </c:pt>
                <c:pt idx="968">
                  <c:v>1.44</c:v>
                </c:pt>
                <c:pt idx="969">
                  <c:v>1.44</c:v>
                </c:pt>
                <c:pt idx="970">
                  <c:v>1.44</c:v>
                </c:pt>
                <c:pt idx="971">
                  <c:v>1.44</c:v>
                </c:pt>
                <c:pt idx="972">
                  <c:v>1.44</c:v>
                </c:pt>
                <c:pt idx="973">
                  <c:v>1.44</c:v>
                </c:pt>
                <c:pt idx="974">
                  <c:v>1.44</c:v>
                </c:pt>
                <c:pt idx="975">
                  <c:v>1.44</c:v>
                </c:pt>
                <c:pt idx="976">
                  <c:v>1.44</c:v>
                </c:pt>
                <c:pt idx="977">
                  <c:v>1.46</c:v>
                </c:pt>
                <c:pt idx="978">
                  <c:v>1.46</c:v>
                </c:pt>
                <c:pt idx="979">
                  <c:v>1.46</c:v>
                </c:pt>
                <c:pt idx="980">
                  <c:v>1.46</c:v>
                </c:pt>
                <c:pt idx="981">
                  <c:v>1.46</c:v>
                </c:pt>
                <c:pt idx="982">
                  <c:v>1.46</c:v>
                </c:pt>
                <c:pt idx="983">
                  <c:v>1.46</c:v>
                </c:pt>
                <c:pt idx="984">
                  <c:v>1.46</c:v>
                </c:pt>
                <c:pt idx="985">
                  <c:v>1.46</c:v>
                </c:pt>
                <c:pt idx="986">
                  <c:v>1.48</c:v>
                </c:pt>
                <c:pt idx="987">
                  <c:v>1.48</c:v>
                </c:pt>
                <c:pt idx="988">
                  <c:v>1.48</c:v>
                </c:pt>
                <c:pt idx="989">
                  <c:v>1.48</c:v>
                </c:pt>
                <c:pt idx="990">
                  <c:v>1.48</c:v>
                </c:pt>
                <c:pt idx="991">
                  <c:v>1.48</c:v>
                </c:pt>
                <c:pt idx="992">
                  <c:v>1.48</c:v>
                </c:pt>
                <c:pt idx="993">
                  <c:v>1.5</c:v>
                </c:pt>
                <c:pt idx="994">
                  <c:v>1.5</c:v>
                </c:pt>
                <c:pt idx="995">
                  <c:v>1.5</c:v>
                </c:pt>
                <c:pt idx="996">
                  <c:v>1.5</c:v>
                </c:pt>
                <c:pt idx="997">
                  <c:v>1.5</c:v>
                </c:pt>
                <c:pt idx="998">
                  <c:v>1.5</c:v>
                </c:pt>
                <c:pt idx="999">
                  <c:v>1.5</c:v>
                </c:pt>
                <c:pt idx="1000">
                  <c:v>1.5</c:v>
                </c:pt>
                <c:pt idx="1001">
                  <c:v>1.5</c:v>
                </c:pt>
                <c:pt idx="1002">
                  <c:v>1.5</c:v>
                </c:pt>
                <c:pt idx="1003">
                  <c:v>1.52</c:v>
                </c:pt>
                <c:pt idx="1004">
                  <c:v>1.52</c:v>
                </c:pt>
                <c:pt idx="1005">
                  <c:v>1.52</c:v>
                </c:pt>
                <c:pt idx="1006">
                  <c:v>1.52</c:v>
                </c:pt>
                <c:pt idx="1007">
                  <c:v>1.52</c:v>
                </c:pt>
                <c:pt idx="1008">
                  <c:v>1.52</c:v>
                </c:pt>
                <c:pt idx="1009">
                  <c:v>1.52</c:v>
                </c:pt>
                <c:pt idx="1010">
                  <c:v>1.52</c:v>
                </c:pt>
                <c:pt idx="1011">
                  <c:v>1.52</c:v>
                </c:pt>
                <c:pt idx="1012">
                  <c:v>1.52</c:v>
                </c:pt>
                <c:pt idx="1013">
                  <c:v>1.52</c:v>
                </c:pt>
                <c:pt idx="1014">
                  <c:v>1.54</c:v>
                </c:pt>
                <c:pt idx="1015">
                  <c:v>1.54</c:v>
                </c:pt>
                <c:pt idx="1016">
                  <c:v>1.54</c:v>
                </c:pt>
                <c:pt idx="1017">
                  <c:v>1.54</c:v>
                </c:pt>
                <c:pt idx="1018">
                  <c:v>1.54</c:v>
                </c:pt>
                <c:pt idx="1019">
                  <c:v>1.54</c:v>
                </c:pt>
                <c:pt idx="1020">
                  <c:v>1.54</c:v>
                </c:pt>
                <c:pt idx="1021">
                  <c:v>1.54</c:v>
                </c:pt>
                <c:pt idx="1022">
                  <c:v>1.54</c:v>
                </c:pt>
                <c:pt idx="1023">
                  <c:v>1.54</c:v>
                </c:pt>
                <c:pt idx="1024">
                  <c:v>1.54</c:v>
                </c:pt>
                <c:pt idx="1025">
                  <c:v>1.54</c:v>
                </c:pt>
                <c:pt idx="1026">
                  <c:v>1.54</c:v>
                </c:pt>
                <c:pt idx="1027">
                  <c:v>1.54</c:v>
                </c:pt>
                <c:pt idx="1028">
                  <c:v>1.54</c:v>
                </c:pt>
                <c:pt idx="1029">
                  <c:v>1.54</c:v>
                </c:pt>
                <c:pt idx="1030">
                  <c:v>1.54</c:v>
                </c:pt>
                <c:pt idx="1031">
                  <c:v>1.54</c:v>
                </c:pt>
                <c:pt idx="1032">
                  <c:v>1.54</c:v>
                </c:pt>
                <c:pt idx="1033">
                  <c:v>1.54</c:v>
                </c:pt>
                <c:pt idx="1034">
                  <c:v>1.54</c:v>
                </c:pt>
                <c:pt idx="1035">
                  <c:v>1.54</c:v>
                </c:pt>
                <c:pt idx="1036">
                  <c:v>1.54</c:v>
                </c:pt>
                <c:pt idx="1037">
                  <c:v>1.54</c:v>
                </c:pt>
                <c:pt idx="1038">
                  <c:v>1.54</c:v>
                </c:pt>
                <c:pt idx="1039">
                  <c:v>1.54</c:v>
                </c:pt>
                <c:pt idx="1040">
                  <c:v>1.54</c:v>
                </c:pt>
                <c:pt idx="1041">
                  <c:v>1.54</c:v>
                </c:pt>
                <c:pt idx="1042">
                  <c:v>1.54</c:v>
                </c:pt>
                <c:pt idx="1043">
                  <c:v>1.54</c:v>
                </c:pt>
                <c:pt idx="1044">
                  <c:v>1.54</c:v>
                </c:pt>
                <c:pt idx="1045">
                  <c:v>1.54</c:v>
                </c:pt>
                <c:pt idx="1046">
                  <c:v>1.54</c:v>
                </c:pt>
                <c:pt idx="1047">
                  <c:v>1.54</c:v>
                </c:pt>
                <c:pt idx="1048">
                  <c:v>1.54</c:v>
                </c:pt>
                <c:pt idx="1049">
                  <c:v>1.54</c:v>
                </c:pt>
                <c:pt idx="1050">
                  <c:v>1.54</c:v>
                </c:pt>
                <c:pt idx="1051">
                  <c:v>1.54</c:v>
                </c:pt>
                <c:pt idx="1052">
                  <c:v>1.54</c:v>
                </c:pt>
                <c:pt idx="1053">
                  <c:v>1.56</c:v>
                </c:pt>
                <c:pt idx="1054">
                  <c:v>1.56</c:v>
                </c:pt>
                <c:pt idx="1055">
                  <c:v>1.56</c:v>
                </c:pt>
                <c:pt idx="1056">
                  <c:v>1.56</c:v>
                </c:pt>
                <c:pt idx="1057">
                  <c:v>1.56</c:v>
                </c:pt>
                <c:pt idx="1058">
                  <c:v>1.56</c:v>
                </c:pt>
                <c:pt idx="1059">
                  <c:v>1.56</c:v>
                </c:pt>
                <c:pt idx="1060">
                  <c:v>1.56</c:v>
                </c:pt>
                <c:pt idx="1061">
                  <c:v>1.56</c:v>
                </c:pt>
                <c:pt idx="1062">
                  <c:v>1.56</c:v>
                </c:pt>
                <c:pt idx="1063">
                  <c:v>1.56</c:v>
                </c:pt>
                <c:pt idx="1064">
                  <c:v>1.56</c:v>
                </c:pt>
                <c:pt idx="1065">
                  <c:v>1.56</c:v>
                </c:pt>
                <c:pt idx="1066">
                  <c:v>1.58</c:v>
                </c:pt>
                <c:pt idx="1067">
                  <c:v>1.58</c:v>
                </c:pt>
                <c:pt idx="1068">
                  <c:v>1.58</c:v>
                </c:pt>
                <c:pt idx="1069">
                  <c:v>1.58</c:v>
                </c:pt>
                <c:pt idx="1070">
                  <c:v>1.58</c:v>
                </c:pt>
                <c:pt idx="1071">
                  <c:v>1.58</c:v>
                </c:pt>
                <c:pt idx="1072">
                  <c:v>1.58</c:v>
                </c:pt>
                <c:pt idx="1073">
                  <c:v>1.58</c:v>
                </c:pt>
                <c:pt idx="1074">
                  <c:v>1.58</c:v>
                </c:pt>
                <c:pt idx="1075">
                  <c:v>1.58</c:v>
                </c:pt>
                <c:pt idx="1076">
                  <c:v>1.58</c:v>
                </c:pt>
                <c:pt idx="1077">
                  <c:v>1.58</c:v>
                </c:pt>
                <c:pt idx="1078">
                  <c:v>1.58</c:v>
                </c:pt>
                <c:pt idx="1079">
                  <c:v>1.58</c:v>
                </c:pt>
                <c:pt idx="1080">
                  <c:v>1.58</c:v>
                </c:pt>
                <c:pt idx="1081">
                  <c:v>1.58</c:v>
                </c:pt>
                <c:pt idx="1082">
                  <c:v>1.58</c:v>
                </c:pt>
                <c:pt idx="1083">
                  <c:v>1.6</c:v>
                </c:pt>
                <c:pt idx="1084">
                  <c:v>1.6</c:v>
                </c:pt>
                <c:pt idx="1085">
                  <c:v>1.6</c:v>
                </c:pt>
                <c:pt idx="1086">
                  <c:v>1.6</c:v>
                </c:pt>
                <c:pt idx="1087">
                  <c:v>1.6</c:v>
                </c:pt>
                <c:pt idx="1088">
                  <c:v>1.6</c:v>
                </c:pt>
                <c:pt idx="1089">
                  <c:v>1.6</c:v>
                </c:pt>
                <c:pt idx="1090">
                  <c:v>1.6</c:v>
                </c:pt>
                <c:pt idx="1091">
                  <c:v>1.6</c:v>
                </c:pt>
                <c:pt idx="1092">
                  <c:v>1.6</c:v>
                </c:pt>
                <c:pt idx="1093">
                  <c:v>1.6</c:v>
                </c:pt>
                <c:pt idx="1094">
                  <c:v>1.62</c:v>
                </c:pt>
                <c:pt idx="1095">
                  <c:v>1.62</c:v>
                </c:pt>
                <c:pt idx="1096">
                  <c:v>1.62</c:v>
                </c:pt>
                <c:pt idx="1097">
                  <c:v>1.62</c:v>
                </c:pt>
                <c:pt idx="1098">
                  <c:v>1.62</c:v>
                </c:pt>
                <c:pt idx="1099">
                  <c:v>1.62</c:v>
                </c:pt>
                <c:pt idx="1100">
                  <c:v>1.62</c:v>
                </c:pt>
                <c:pt idx="1101">
                  <c:v>1.62</c:v>
                </c:pt>
                <c:pt idx="1102">
                  <c:v>1.62</c:v>
                </c:pt>
                <c:pt idx="1103">
                  <c:v>1.62</c:v>
                </c:pt>
                <c:pt idx="1104">
                  <c:v>1.62</c:v>
                </c:pt>
                <c:pt idx="1105">
                  <c:v>1.62</c:v>
                </c:pt>
                <c:pt idx="1106">
                  <c:v>1.62</c:v>
                </c:pt>
                <c:pt idx="1107">
                  <c:v>1.62</c:v>
                </c:pt>
                <c:pt idx="1108">
                  <c:v>1.62</c:v>
                </c:pt>
                <c:pt idx="1109">
                  <c:v>1.62</c:v>
                </c:pt>
                <c:pt idx="1110">
                  <c:v>1.62</c:v>
                </c:pt>
                <c:pt idx="1111">
                  <c:v>1.62</c:v>
                </c:pt>
                <c:pt idx="1112">
                  <c:v>1.62</c:v>
                </c:pt>
                <c:pt idx="1113">
                  <c:v>1.62</c:v>
                </c:pt>
                <c:pt idx="1114">
                  <c:v>1.62</c:v>
                </c:pt>
                <c:pt idx="1115">
                  <c:v>1.62</c:v>
                </c:pt>
                <c:pt idx="1116">
                  <c:v>1.62</c:v>
                </c:pt>
                <c:pt idx="1117">
                  <c:v>1.62</c:v>
                </c:pt>
                <c:pt idx="1118">
                  <c:v>1.62</c:v>
                </c:pt>
                <c:pt idx="1119">
                  <c:v>1.62</c:v>
                </c:pt>
                <c:pt idx="1120">
                  <c:v>1.62</c:v>
                </c:pt>
                <c:pt idx="1121">
                  <c:v>1.62</c:v>
                </c:pt>
                <c:pt idx="1122">
                  <c:v>1.62</c:v>
                </c:pt>
                <c:pt idx="1123">
                  <c:v>1.62</c:v>
                </c:pt>
                <c:pt idx="1124">
                  <c:v>1.62</c:v>
                </c:pt>
                <c:pt idx="1125">
                  <c:v>1.62</c:v>
                </c:pt>
                <c:pt idx="1126">
                  <c:v>1.64</c:v>
                </c:pt>
                <c:pt idx="1127">
                  <c:v>1.64</c:v>
                </c:pt>
                <c:pt idx="1128">
                  <c:v>1.64</c:v>
                </c:pt>
                <c:pt idx="1129">
                  <c:v>1.64</c:v>
                </c:pt>
                <c:pt idx="1130">
                  <c:v>1.64</c:v>
                </c:pt>
                <c:pt idx="1131">
                  <c:v>1.64</c:v>
                </c:pt>
                <c:pt idx="1132">
                  <c:v>1.62</c:v>
                </c:pt>
                <c:pt idx="1133">
                  <c:v>1.62</c:v>
                </c:pt>
                <c:pt idx="1134">
                  <c:v>1.62</c:v>
                </c:pt>
                <c:pt idx="1135">
                  <c:v>1.62</c:v>
                </c:pt>
                <c:pt idx="1136">
                  <c:v>1.62</c:v>
                </c:pt>
                <c:pt idx="1137">
                  <c:v>1.62</c:v>
                </c:pt>
                <c:pt idx="1138">
                  <c:v>1.62</c:v>
                </c:pt>
                <c:pt idx="1139">
                  <c:v>1.62</c:v>
                </c:pt>
                <c:pt idx="1140">
                  <c:v>1.62</c:v>
                </c:pt>
                <c:pt idx="1141">
                  <c:v>1.62</c:v>
                </c:pt>
                <c:pt idx="1142">
                  <c:v>1.62</c:v>
                </c:pt>
                <c:pt idx="1143">
                  <c:v>1.6</c:v>
                </c:pt>
                <c:pt idx="1144">
                  <c:v>1.6</c:v>
                </c:pt>
                <c:pt idx="1145">
                  <c:v>1.6</c:v>
                </c:pt>
                <c:pt idx="1146">
                  <c:v>1.6</c:v>
                </c:pt>
                <c:pt idx="1147">
                  <c:v>1.6</c:v>
                </c:pt>
                <c:pt idx="1148">
                  <c:v>1.6</c:v>
                </c:pt>
                <c:pt idx="1149">
                  <c:v>1.6</c:v>
                </c:pt>
                <c:pt idx="1150">
                  <c:v>1.6</c:v>
                </c:pt>
                <c:pt idx="1151">
                  <c:v>1.6</c:v>
                </c:pt>
                <c:pt idx="1152">
                  <c:v>1.6</c:v>
                </c:pt>
                <c:pt idx="1153">
                  <c:v>1.6</c:v>
                </c:pt>
                <c:pt idx="1154">
                  <c:v>1.6</c:v>
                </c:pt>
                <c:pt idx="1155">
                  <c:v>1.6</c:v>
                </c:pt>
                <c:pt idx="1156">
                  <c:v>1.6</c:v>
                </c:pt>
                <c:pt idx="1157">
                  <c:v>1.6</c:v>
                </c:pt>
                <c:pt idx="1158">
                  <c:v>1.6</c:v>
                </c:pt>
                <c:pt idx="1159">
                  <c:v>1.6</c:v>
                </c:pt>
                <c:pt idx="1160">
                  <c:v>1.6</c:v>
                </c:pt>
                <c:pt idx="1161">
                  <c:v>1.6</c:v>
                </c:pt>
                <c:pt idx="1162">
                  <c:v>1.6</c:v>
                </c:pt>
                <c:pt idx="1163">
                  <c:v>1.6</c:v>
                </c:pt>
                <c:pt idx="1164">
                  <c:v>1.6</c:v>
                </c:pt>
                <c:pt idx="1165">
                  <c:v>1.6</c:v>
                </c:pt>
                <c:pt idx="1166">
                  <c:v>1.6</c:v>
                </c:pt>
                <c:pt idx="1167">
                  <c:v>1.6</c:v>
                </c:pt>
                <c:pt idx="1168">
                  <c:v>1.6</c:v>
                </c:pt>
                <c:pt idx="1169">
                  <c:v>1.6</c:v>
                </c:pt>
                <c:pt idx="1170">
                  <c:v>1.6</c:v>
                </c:pt>
                <c:pt idx="1171">
                  <c:v>1.6</c:v>
                </c:pt>
                <c:pt idx="1172">
                  <c:v>1.6</c:v>
                </c:pt>
                <c:pt idx="1173">
                  <c:v>1.6</c:v>
                </c:pt>
                <c:pt idx="1174">
                  <c:v>1.6</c:v>
                </c:pt>
                <c:pt idx="1175">
                  <c:v>1.6</c:v>
                </c:pt>
                <c:pt idx="1176">
                  <c:v>1.6</c:v>
                </c:pt>
                <c:pt idx="1177">
                  <c:v>1.6</c:v>
                </c:pt>
                <c:pt idx="1178">
                  <c:v>1.6</c:v>
                </c:pt>
                <c:pt idx="1179">
                  <c:v>1.6</c:v>
                </c:pt>
                <c:pt idx="1180">
                  <c:v>1.6</c:v>
                </c:pt>
                <c:pt idx="1181">
                  <c:v>1.6</c:v>
                </c:pt>
                <c:pt idx="1182">
                  <c:v>1.6</c:v>
                </c:pt>
                <c:pt idx="1183">
                  <c:v>1.6</c:v>
                </c:pt>
                <c:pt idx="1184">
                  <c:v>1.6</c:v>
                </c:pt>
                <c:pt idx="1185">
                  <c:v>1.62</c:v>
                </c:pt>
                <c:pt idx="1186">
                  <c:v>1.62</c:v>
                </c:pt>
                <c:pt idx="1187">
                  <c:v>1.62</c:v>
                </c:pt>
                <c:pt idx="1188">
                  <c:v>1.62</c:v>
                </c:pt>
                <c:pt idx="1189">
                  <c:v>1.62</c:v>
                </c:pt>
                <c:pt idx="1190">
                  <c:v>1.62</c:v>
                </c:pt>
                <c:pt idx="1191">
                  <c:v>1.62</c:v>
                </c:pt>
                <c:pt idx="1192">
                  <c:v>1.64</c:v>
                </c:pt>
                <c:pt idx="1193">
                  <c:v>1.64</c:v>
                </c:pt>
                <c:pt idx="1194">
                  <c:v>1.64</c:v>
                </c:pt>
                <c:pt idx="1195">
                  <c:v>1.64</c:v>
                </c:pt>
                <c:pt idx="1196">
                  <c:v>1.64</c:v>
                </c:pt>
                <c:pt idx="1197">
                  <c:v>1.64</c:v>
                </c:pt>
                <c:pt idx="1198">
                  <c:v>1.66</c:v>
                </c:pt>
                <c:pt idx="1199">
                  <c:v>1.66</c:v>
                </c:pt>
                <c:pt idx="1200">
                  <c:v>1.66</c:v>
                </c:pt>
                <c:pt idx="1201">
                  <c:v>1.66</c:v>
                </c:pt>
                <c:pt idx="1202">
                  <c:v>1.66</c:v>
                </c:pt>
                <c:pt idx="1203">
                  <c:v>1.66</c:v>
                </c:pt>
                <c:pt idx="1204">
                  <c:v>1.66</c:v>
                </c:pt>
                <c:pt idx="1205">
                  <c:v>1.66</c:v>
                </c:pt>
                <c:pt idx="1206">
                  <c:v>1.66</c:v>
                </c:pt>
                <c:pt idx="1207">
                  <c:v>1.66</c:v>
                </c:pt>
                <c:pt idx="1208">
                  <c:v>1.66</c:v>
                </c:pt>
                <c:pt idx="1209">
                  <c:v>1.66</c:v>
                </c:pt>
                <c:pt idx="1210">
                  <c:v>1.68</c:v>
                </c:pt>
                <c:pt idx="1211">
                  <c:v>1.68</c:v>
                </c:pt>
                <c:pt idx="1212">
                  <c:v>1.68</c:v>
                </c:pt>
                <c:pt idx="1213">
                  <c:v>1.68</c:v>
                </c:pt>
                <c:pt idx="1214">
                  <c:v>1.68</c:v>
                </c:pt>
                <c:pt idx="1215">
                  <c:v>1.68</c:v>
                </c:pt>
                <c:pt idx="1216">
                  <c:v>1.68</c:v>
                </c:pt>
                <c:pt idx="1217">
                  <c:v>1.68</c:v>
                </c:pt>
                <c:pt idx="1218">
                  <c:v>1.68</c:v>
                </c:pt>
                <c:pt idx="1219">
                  <c:v>1.68</c:v>
                </c:pt>
                <c:pt idx="1220">
                  <c:v>1.7</c:v>
                </c:pt>
                <c:pt idx="1221">
                  <c:v>1.7</c:v>
                </c:pt>
                <c:pt idx="1222">
                  <c:v>1.7</c:v>
                </c:pt>
                <c:pt idx="1223">
                  <c:v>1.7</c:v>
                </c:pt>
                <c:pt idx="1224">
                  <c:v>1.7</c:v>
                </c:pt>
                <c:pt idx="1225">
                  <c:v>1.7</c:v>
                </c:pt>
                <c:pt idx="1226">
                  <c:v>1.7</c:v>
                </c:pt>
                <c:pt idx="1227">
                  <c:v>1.7</c:v>
                </c:pt>
                <c:pt idx="1228">
                  <c:v>1.7</c:v>
                </c:pt>
                <c:pt idx="1229">
                  <c:v>1.7</c:v>
                </c:pt>
                <c:pt idx="1230">
                  <c:v>1.7</c:v>
                </c:pt>
                <c:pt idx="1231">
                  <c:v>1.7</c:v>
                </c:pt>
                <c:pt idx="1232">
                  <c:v>1.7</c:v>
                </c:pt>
                <c:pt idx="1233">
                  <c:v>1.7</c:v>
                </c:pt>
                <c:pt idx="1234">
                  <c:v>1.7</c:v>
                </c:pt>
                <c:pt idx="1235">
                  <c:v>1.7</c:v>
                </c:pt>
                <c:pt idx="1236">
                  <c:v>1.7</c:v>
                </c:pt>
                <c:pt idx="1237">
                  <c:v>1.7</c:v>
                </c:pt>
                <c:pt idx="1238">
                  <c:v>1.7</c:v>
                </c:pt>
                <c:pt idx="1239">
                  <c:v>1.7</c:v>
                </c:pt>
                <c:pt idx="1240">
                  <c:v>1.7</c:v>
                </c:pt>
                <c:pt idx="1241">
                  <c:v>1.7</c:v>
                </c:pt>
                <c:pt idx="1242">
                  <c:v>1.7</c:v>
                </c:pt>
                <c:pt idx="1243">
                  <c:v>1.7</c:v>
                </c:pt>
                <c:pt idx="1244">
                  <c:v>1.7</c:v>
                </c:pt>
                <c:pt idx="1245">
                  <c:v>1.68</c:v>
                </c:pt>
                <c:pt idx="1246">
                  <c:v>1.68</c:v>
                </c:pt>
                <c:pt idx="1247">
                  <c:v>1.68</c:v>
                </c:pt>
                <c:pt idx="1248">
                  <c:v>1.68</c:v>
                </c:pt>
                <c:pt idx="1249">
                  <c:v>1.68</c:v>
                </c:pt>
                <c:pt idx="1250">
                  <c:v>1.68</c:v>
                </c:pt>
                <c:pt idx="1251">
                  <c:v>1.68</c:v>
                </c:pt>
                <c:pt idx="1252">
                  <c:v>1.68</c:v>
                </c:pt>
                <c:pt idx="1253">
                  <c:v>1.68</c:v>
                </c:pt>
                <c:pt idx="1254">
                  <c:v>1.68</c:v>
                </c:pt>
                <c:pt idx="1255">
                  <c:v>1.68</c:v>
                </c:pt>
                <c:pt idx="1256">
                  <c:v>1.68</c:v>
                </c:pt>
                <c:pt idx="1257">
                  <c:v>1.66</c:v>
                </c:pt>
                <c:pt idx="1258">
                  <c:v>1.66</c:v>
                </c:pt>
                <c:pt idx="1259">
                  <c:v>1.66</c:v>
                </c:pt>
                <c:pt idx="1260">
                  <c:v>1.66</c:v>
                </c:pt>
                <c:pt idx="1261">
                  <c:v>1.66</c:v>
                </c:pt>
                <c:pt idx="1262">
                  <c:v>1.66</c:v>
                </c:pt>
                <c:pt idx="1263">
                  <c:v>1.66</c:v>
                </c:pt>
                <c:pt idx="1264">
                  <c:v>1.66</c:v>
                </c:pt>
                <c:pt idx="1265">
                  <c:v>1.64</c:v>
                </c:pt>
                <c:pt idx="1266">
                  <c:v>1.64</c:v>
                </c:pt>
                <c:pt idx="1267">
                  <c:v>1.64</c:v>
                </c:pt>
                <c:pt idx="1268">
                  <c:v>1.64</c:v>
                </c:pt>
                <c:pt idx="1269">
                  <c:v>1.64</c:v>
                </c:pt>
                <c:pt idx="1270">
                  <c:v>1.62</c:v>
                </c:pt>
                <c:pt idx="1271">
                  <c:v>1.62</c:v>
                </c:pt>
                <c:pt idx="1272">
                  <c:v>1.62</c:v>
                </c:pt>
                <c:pt idx="1273">
                  <c:v>1.62</c:v>
                </c:pt>
                <c:pt idx="1274">
                  <c:v>1.62</c:v>
                </c:pt>
                <c:pt idx="1275">
                  <c:v>1.6</c:v>
                </c:pt>
                <c:pt idx="1276">
                  <c:v>1.6</c:v>
                </c:pt>
                <c:pt idx="1277">
                  <c:v>1.6</c:v>
                </c:pt>
                <c:pt idx="1278">
                  <c:v>1.6</c:v>
                </c:pt>
                <c:pt idx="1279">
                  <c:v>1.58</c:v>
                </c:pt>
                <c:pt idx="1280">
                  <c:v>1.58</c:v>
                </c:pt>
                <c:pt idx="1281">
                  <c:v>1.58</c:v>
                </c:pt>
                <c:pt idx="1282">
                  <c:v>1.58</c:v>
                </c:pt>
                <c:pt idx="1283">
                  <c:v>1.58</c:v>
                </c:pt>
                <c:pt idx="1284">
                  <c:v>1.56</c:v>
                </c:pt>
                <c:pt idx="1285">
                  <c:v>1.56</c:v>
                </c:pt>
                <c:pt idx="1286">
                  <c:v>1.56</c:v>
                </c:pt>
                <c:pt idx="1287">
                  <c:v>1.56</c:v>
                </c:pt>
                <c:pt idx="1288">
                  <c:v>1.54</c:v>
                </c:pt>
                <c:pt idx="1289">
                  <c:v>1.54</c:v>
                </c:pt>
                <c:pt idx="1290">
                  <c:v>1.54</c:v>
                </c:pt>
                <c:pt idx="1291">
                  <c:v>1.54</c:v>
                </c:pt>
                <c:pt idx="1292">
                  <c:v>1.54</c:v>
                </c:pt>
                <c:pt idx="1293">
                  <c:v>1.52</c:v>
                </c:pt>
                <c:pt idx="1294">
                  <c:v>1.52</c:v>
                </c:pt>
                <c:pt idx="1295">
                  <c:v>1.52</c:v>
                </c:pt>
                <c:pt idx="1296">
                  <c:v>1.52</c:v>
                </c:pt>
                <c:pt idx="1297">
                  <c:v>1.5</c:v>
                </c:pt>
                <c:pt idx="1298">
                  <c:v>1.5</c:v>
                </c:pt>
                <c:pt idx="1299">
                  <c:v>1.5</c:v>
                </c:pt>
                <c:pt idx="1300">
                  <c:v>1.48</c:v>
                </c:pt>
                <c:pt idx="1301">
                  <c:v>1.48</c:v>
                </c:pt>
                <c:pt idx="1302">
                  <c:v>1.48</c:v>
                </c:pt>
                <c:pt idx="1303">
                  <c:v>1.46</c:v>
                </c:pt>
                <c:pt idx="1304">
                  <c:v>1.46</c:v>
                </c:pt>
                <c:pt idx="1305">
                  <c:v>1.46</c:v>
                </c:pt>
                <c:pt idx="1306">
                  <c:v>1.44</c:v>
                </c:pt>
                <c:pt idx="1307">
                  <c:v>1.44</c:v>
                </c:pt>
                <c:pt idx="1308">
                  <c:v>1.44</c:v>
                </c:pt>
                <c:pt idx="1309">
                  <c:v>1.44</c:v>
                </c:pt>
                <c:pt idx="1310">
                  <c:v>1.42</c:v>
                </c:pt>
                <c:pt idx="1311">
                  <c:v>1.42</c:v>
                </c:pt>
                <c:pt idx="1312">
                  <c:v>1.4</c:v>
                </c:pt>
                <c:pt idx="1313">
                  <c:v>1.4</c:v>
                </c:pt>
                <c:pt idx="1314">
                  <c:v>1.4</c:v>
                </c:pt>
                <c:pt idx="1315">
                  <c:v>1.38</c:v>
                </c:pt>
                <c:pt idx="1316">
                  <c:v>1.38</c:v>
                </c:pt>
                <c:pt idx="1317">
                  <c:v>1.36</c:v>
                </c:pt>
                <c:pt idx="1318">
                  <c:v>1.36</c:v>
                </c:pt>
                <c:pt idx="1319">
                  <c:v>1.36</c:v>
                </c:pt>
                <c:pt idx="1320">
                  <c:v>1.36</c:v>
                </c:pt>
                <c:pt idx="1321">
                  <c:v>1.34</c:v>
                </c:pt>
                <c:pt idx="1322">
                  <c:v>1.34</c:v>
                </c:pt>
                <c:pt idx="1323">
                  <c:v>1.34</c:v>
                </c:pt>
                <c:pt idx="1324">
                  <c:v>1.32</c:v>
                </c:pt>
                <c:pt idx="1325">
                  <c:v>1.32</c:v>
                </c:pt>
                <c:pt idx="1326">
                  <c:v>1.3</c:v>
                </c:pt>
                <c:pt idx="1327">
                  <c:v>1.3</c:v>
                </c:pt>
                <c:pt idx="1328">
                  <c:v>1.3</c:v>
                </c:pt>
                <c:pt idx="1329">
                  <c:v>1.28</c:v>
                </c:pt>
                <c:pt idx="1330">
                  <c:v>1.28</c:v>
                </c:pt>
                <c:pt idx="1331">
                  <c:v>1.28</c:v>
                </c:pt>
                <c:pt idx="1332">
                  <c:v>1.26</c:v>
                </c:pt>
                <c:pt idx="1333">
                  <c:v>1.26</c:v>
                </c:pt>
                <c:pt idx="1334">
                  <c:v>1.24</c:v>
                </c:pt>
                <c:pt idx="1335">
                  <c:v>1.24</c:v>
                </c:pt>
                <c:pt idx="1336">
                  <c:v>1.24</c:v>
                </c:pt>
                <c:pt idx="1337">
                  <c:v>1.22</c:v>
                </c:pt>
                <c:pt idx="1338">
                  <c:v>1.22</c:v>
                </c:pt>
                <c:pt idx="1339">
                  <c:v>1.22</c:v>
                </c:pt>
                <c:pt idx="1340">
                  <c:v>1.2</c:v>
                </c:pt>
                <c:pt idx="1341">
                  <c:v>1.2</c:v>
                </c:pt>
                <c:pt idx="1342">
                  <c:v>1.18</c:v>
                </c:pt>
                <c:pt idx="1343">
                  <c:v>1.18</c:v>
                </c:pt>
                <c:pt idx="1344">
                  <c:v>1.1599999999999999</c:v>
                </c:pt>
                <c:pt idx="1345">
                  <c:v>1.1599999999999999</c:v>
                </c:pt>
                <c:pt idx="1346">
                  <c:v>1.1399999999999999</c:v>
                </c:pt>
                <c:pt idx="1347">
                  <c:v>1.1399999999999999</c:v>
                </c:pt>
                <c:pt idx="1348">
                  <c:v>1.1399999999999999</c:v>
                </c:pt>
                <c:pt idx="1349">
                  <c:v>1.1200000000000001</c:v>
                </c:pt>
                <c:pt idx="1350">
                  <c:v>1.1200000000000001</c:v>
                </c:pt>
                <c:pt idx="1351">
                  <c:v>1.1000000000000001</c:v>
                </c:pt>
                <c:pt idx="1352">
                  <c:v>1.1000000000000001</c:v>
                </c:pt>
                <c:pt idx="1353">
                  <c:v>1.08</c:v>
                </c:pt>
                <c:pt idx="1354">
                  <c:v>1.08</c:v>
                </c:pt>
                <c:pt idx="1355">
                  <c:v>1.08</c:v>
                </c:pt>
                <c:pt idx="1356">
                  <c:v>1.06</c:v>
                </c:pt>
                <c:pt idx="1357">
                  <c:v>1.06</c:v>
                </c:pt>
                <c:pt idx="1358">
                  <c:v>1.06</c:v>
                </c:pt>
                <c:pt idx="1359">
                  <c:v>1.04</c:v>
                </c:pt>
                <c:pt idx="1360">
                  <c:v>1.04</c:v>
                </c:pt>
                <c:pt idx="1361">
                  <c:v>1.02</c:v>
                </c:pt>
                <c:pt idx="1362">
                  <c:v>1.02</c:v>
                </c:pt>
                <c:pt idx="1363">
                  <c:v>1</c:v>
                </c:pt>
                <c:pt idx="1364">
                  <c:v>1</c:v>
                </c:pt>
                <c:pt idx="1365">
                  <c:v>0.98</c:v>
                </c:pt>
                <c:pt idx="1366">
                  <c:v>0.98</c:v>
                </c:pt>
                <c:pt idx="1367">
                  <c:v>0.98</c:v>
                </c:pt>
                <c:pt idx="1368">
                  <c:v>0.96</c:v>
                </c:pt>
                <c:pt idx="1369">
                  <c:v>0.96</c:v>
                </c:pt>
                <c:pt idx="1370">
                  <c:v>0.94</c:v>
                </c:pt>
                <c:pt idx="1371">
                  <c:v>0.94</c:v>
                </c:pt>
                <c:pt idx="1372">
                  <c:v>0.92</c:v>
                </c:pt>
                <c:pt idx="1373">
                  <c:v>0.92</c:v>
                </c:pt>
                <c:pt idx="1374">
                  <c:v>0.92</c:v>
                </c:pt>
                <c:pt idx="1375">
                  <c:v>0.9</c:v>
                </c:pt>
                <c:pt idx="1376">
                  <c:v>0.9</c:v>
                </c:pt>
                <c:pt idx="1377">
                  <c:v>0.88</c:v>
                </c:pt>
                <c:pt idx="1378">
                  <c:v>0.88</c:v>
                </c:pt>
                <c:pt idx="1379">
                  <c:v>0.86</c:v>
                </c:pt>
                <c:pt idx="1380">
                  <c:v>0.86</c:v>
                </c:pt>
                <c:pt idx="1381">
                  <c:v>0.84</c:v>
                </c:pt>
                <c:pt idx="1382">
                  <c:v>0.84</c:v>
                </c:pt>
                <c:pt idx="1383">
                  <c:v>0.82</c:v>
                </c:pt>
                <c:pt idx="1384">
                  <c:v>0.82</c:v>
                </c:pt>
                <c:pt idx="1385">
                  <c:v>0.82</c:v>
                </c:pt>
                <c:pt idx="1386">
                  <c:v>0.82</c:v>
                </c:pt>
                <c:pt idx="1387">
                  <c:v>0.8</c:v>
                </c:pt>
                <c:pt idx="1388">
                  <c:v>0.8</c:v>
                </c:pt>
                <c:pt idx="1389">
                  <c:v>0.78</c:v>
                </c:pt>
                <c:pt idx="1390">
                  <c:v>0.78</c:v>
                </c:pt>
                <c:pt idx="1391">
                  <c:v>0.76</c:v>
                </c:pt>
                <c:pt idx="1392">
                  <c:v>0.76</c:v>
                </c:pt>
                <c:pt idx="1393">
                  <c:v>0.74</c:v>
                </c:pt>
                <c:pt idx="1394">
                  <c:v>0.74</c:v>
                </c:pt>
                <c:pt idx="1395">
                  <c:v>0.74</c:v>
                </c:pt>
                <c:pt idx="1396">
                  <c:v>0.74</c:v>
                </c:pt>
                <c:pt idx="1397">
                  <c:v>0.72</c:v>
                </c:pt>
                <c:pt idx="1398">
                  <c:v>0.72</c:v>
                </c:pt>
                <c:pt idx="1399">
                  <c:v>0.7</c:v>
                </c:pt>
                <c:pt idx="1400">
                  <c:v>0.7</c:v>
                </c:pt>
                <c:pt idx="1401">
                  <c:v>0.7</c:v>
                </c:pt>
                <c:pt idx="1402">
                  <c:v>0.68</c:v>
                </c:pt>
                <c:pt idx="1403">
                  <c:v>0.68</c:v>
                </c:pt>
                <c:pt idx="1404">
                  <c:v>0.68</c:v>
                </c:pt>
                <c:pt idx="1405">
                  <c:v>0.66</c:v>
                </c:pt>
              </c:numCache>
            </c:numRef>
          </c:yVal>
          <c:smooth val="1"/>
          <c:extLst xmlns:c16r2="http://schemas.microsoft.com/office/drawing/2015/06/chart">
            <c:ext xmlns:c16="http://schemas.microsoft.com/office/drawing/2014/chart" uri="{C3380CC4-5D6E-409C-BE32-E72D297353CC}">
              <c16:uniqueId val="{00000000-A302-5B44-B3FD-A66005AE673A}"/>
            </c:ext>
          </c:extLst>
        </c:ser>
        <c:ser>
          <c:idx val="6"/>
          <c:order val="1"/>
          <c:tx>
            <c:v>15OH</c:v>
          </c:tx>
          <c:spPr>
            <a:ln>
              <a:solidFill>
                <a:srgbClr val="C00000"/>
              </a:solidFill>
            </a:ln>
          </c:spPr>
          <c:marker>
            <c:symbol val="none"/>
          </c:marker>
          <c:xVal>
            <c:numRef>
              <c:f>CO!$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H$2:$H$1620</c:f>
              <c:numCache>
                <c:formatCode>General</c:formatCode>
                <c:ptCount val="161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02</c:v>
                </c:pt>
                <c:pt idx="15">
                  <c:v>0.02</c:v>
                </c:pt>
                <c:pt idx="16">
                  <c:v>0.04</c:v>
                </c:pt>
                <c:pt idx="17">
                  <c:v>0.06</c:v>
                </c:pt>
                <c:pt idx="18">
                  <c:v>0.06</c:v>
                </c:pt>
                <c:pt idx="19">
                  <c:v>0.08</c:v>
                </c:pt>
                <c:pt idx="20">
                  <c:v>0.1</c:v>
                </c:pt>
                <c:pt idx="21">
                  <c:v>0.12</c:v>
                </c:pt>
                <c:pt idx="22">
                  <c:v>0.14000000000000001</c:v>
                </c:pt>
                <c:pt idx="23">
                  <c:v>0.16</c:v>
                </c:pt>
                <c:pt idx="24">
                  <c:v>0.2</c:v>
                </c:pt>
                <c:pt idx="25">
                  <c:v>0.22</c:v>
                </c:pt>
                <c:pt idx="26">
                  <c:v>0.24</c:v>
                </c:pt>
                <c:pt idx="27">
                  <c:v>0.26</c:v>
                </c:pt>
                <c:pt idx="28">
                  <c:v>0.3</c:v>
                </c:pt>
                <c:pt idx="29">
                  <c:v>0.3</c:v>
                </c:pt>
                <c:pt idx="30">
                  <c:v>0.32</c:v>
                </c:pt>
                <c:pt idx="31">
                  <c:v>0.36</c:v>
                </c:pt>
                <c:pt idx="32">
                  <c:v>0.38</c:v>
                </c:pt>
                <c:pt idx="33">
                  <c:v>0.4</c:v>
                </c:pt>
                <c:pt idx="34">
                  <c:v>0.42</c:v>
                </c:pt>
                <c:pt idx="35">
                  <c:v>0.46</c:v>
                </c:pt>
                <c:pt idx="36">
                  <c:v>0.48</c:v>
                </c:pt>
                <c:pt idx="37">
                  <c:v>0.5</c:v>
                </c:pt>
                <c:pt idx="38">
                  <c:v>0.5</c:v>
                </c:pt>
                <c:pt idx="39">
                  <c:v>0.52</c:v>
                </c:pt>
                <c:pt idx="40">
                  <c:v>0.56000000000000005</c:v>
                </c:pt>
                <c:pt idx="41">
                  <c:v>0.57999999999999996</c:v>
                </c:pt>
                <c:pt idx="42">
                  <c:v>0.6</c:v>
                </c:pt>
                <c:pt idx="43">
                  <c:v>0.62</c:v>
                </c:pt>
                <c:pt idx="44">
                  <c:v>0.64</c:v>
                </c:pt>
                <c:pt idx="45">
                  <c:v>0.64</c:v>
                </c:pt>
                <c:pt idx="46">
                  <c:v>0.66</c:v>
                </c:pt>
                <c:pt idx="47">
                  <c:v>0.7</c:v>
                </c:pt>
                <c:pt idx="48">
                  <c:v>0.72</c:v>
                </c:pt>
                <c:pt idx="49">
                  <c:v>0.74</c:v>
                </c:pt>
                <c:pt idx="50">
                  <c:v>0.76</c:v>
                </c:pt>
                <c:pt idx="51">
                  <c:v>0.78</c:v>
                </c:pt>
                <c:pt idx="52">
                  <c:v>0.8</c:v>
                </c:pt>
                <c:pt idx="53">
                  <c:v>0.82</c:v>
                </c:pt>
                <c:pt idx="54">
                  <c:v>0.84</c:v>
                </c:pt>
                <c:pt idx="55">
                  <c:v>0.86</c:v>
                </c:pt>
                <c:pt idx="56">
                  <c:v>0.9</c:v>
                </c:pt>
                <c:pt idx="57">
                  <c:v>0.9</c:v>
                </c:pt>
                <c:pt idx="58">
                  <c:v>0.92</c:v>
                </c:pt>
                <c:pt idx="59">
                  <c:v>0.94</c:v>
                </c:pt>
                <c:pt idx="60">
                  <c:v>0.96</c:v>
                </c:pt>
                <c:pt idx="61">
                  <c:v>0.98</c:v>
                </c:pt>
                <c:pt idx="62">
                  <c:v>1</c:v>
                </c:pt>
                <c:pt idx="63">
                  <c:v>1.02</c:v>
                </c:pt>
                <c:pt idx="64">
                  <c:v>1.04</c:v>
                </c:pt>
                <c:pt idx="65">
                  <c:v>1.06</c:v>
                </c:pt>
                <c:pt idx="66">
                  <c:v>1.06</c:v>
                </c:pt>
                <c:pt idx="67">
                  <c:v>1.08</c:v>
                </c:pt>
                <c:pt idx="68">
                  <c:v>1.1000000000000001</c:v>
                </c:pt>
                <c:pt idx="69">
                  <c:v>1.1200000000000001</c:v>
                </c:pt>
                <c:pt idx="70">
                  <c:v>1.1399999999999999</c:v>
                </c:pt>
                <c:pt idx="71">
                  <c:v>1.1599999999999999</c:v>
                </c:pt>
                <c:pt idx="72">
                  <c:v>1.18</c:v>
                </c:pt>
                <c:pt idx="73">
                  <c:v>1.18</c:v>
                </c:pt>
                <c:pt idx="74">
                  <c:v>1.2</c:v>
                </c:pt>
                <c:pt idx="75">
                  <c:v>1.22</c:v>
                </c:pt>
                <c:pt idx="76">
                  <c:v>1.24</c:v>
                </c:pt>
                <c:pt idx="77">
                  <c:v>1.26</c:v>
                </c:pt>
                <c:pt idx="78">
                  <c:v>1.28</c:v>
                </c:pt>
                <c:pt idx="79">
                  <c:v>1.3</c:v>
                </c:pt>
                <c:pt idx="80">
                  <c:v>1.32</c:v>
                </c:pt>
                <c:pt idx="81">
                  <c:v>1.34</c:v>
                </c:pt>
                <c:pt idx="82">
                  <c:v>1.36</c:v>
                </c:pt>
                <c:pt idx="83">
                  <c:v>1.38</c:v>
                </c:pt>
                <c:pt idx="84">
                  <c:v>1.4</c:v>
                </c:pt>
                <c:pt idx="85">
                  <c:v>1.4</c:v>
                </c:pt>
                <c:pt idx="86">
                  <c:v>1.44</c:v>
                </c:pt>
                <c:pt idx="87">
                  <c:v>1.46</c:v>
                </c:pt>
                <c:pt idx="88">
                  <c:v>1.48</c:v>
                </c:pt>
                <c:pt idx="89">
                  <c:v>1.5</c:v>
                </c:pt>
                <c:pt idx="90">
                  <c:v>1.52</c:v>
                </c:pt>
                <c:pt idx="91">
                  <c:v>1.56</c:v>
                </c:pt>
                <c:pt idx="92">
                  <c:v>1.58</c:v>
                </c:pt>
                <c:pt idx="93">
                  <c:v>1.58</c:v>
                </c:pt>
                <c:pt idx="94">
                  <c:v>1.62</c:v>
                </c:pt>
                <c:pt idx="95">
                  <c:v>1.64</c:v>
                </c:pt>
                <c:pt idx="96">
                  <c:v>1.68</c:v>
                </c:pt>
                <c:pt idx="97">
                  <c:v>1.7</c:v>
                </c:pt>
                <c:pt idx="98">
                  <c:v>1.74</c:v>
                </c:pt>
                <c:pt idx="99">
                  <c:v>1.76</c:v>
                </c:pt>
                <c:pt idx="100">
                  <c:v>1.8</c:v>
                </c:pt>
                <c:pt idx="101">
                  <c:v>1.84</c:v>
                </c:pt>
                <c:pt idx="102">
                  <c:v>1.88</c:v>
                </c:pt>
                <c:pt idx="103">
                  <c:v>1.88</c:v>
                </c:pt>
                <c:pt idx="104">
                  <c:v>1.9</c:v>
                </c:pt>
                <c:pt idx="105">
                  <c:v>1.94</c:v>
                </c:pt>
                <c:pt idx="106">
                  <c:v>1.98</c:v>
                </c:pt>
                <c:pt idx="107">
                  <c:v>2.02</c:v>
                </c:pt>
                <c:pt idx="108">
                  <c:v>2.06</c:v>
                </c:pt>
                <c:pt idx="109">
                  <c:v>2.1</c:v>
                </c:pt>
                <c:pt idx="110">
                  <c:v>2.12</c:v>
                </c:pt>
                <c:pt idx="111">
                  <c:v>2.16</c:v>
                </c:pt>
                <c:pt idx="112">
                  <c:v>2.2000000000000002</c:v>
                </c:pt>
                <c:pt idx="113">
                  <c:v>2.2000000000000002</c:v>
                </c:pt>
                <c:pt idx="114">
                  <c:v>2.2400000000000002</c:v>
                </c:pt>
                <c:pt idx="115">
                  <c:v>2.2799999999999998</c:v>
                </c:pt>
                <c:pt idx="116">
                  <c:v>2.3199999999999981</c:v>
                </c:pt>
                <c:pt idx="117">
                  <c:v>2.36</c:v>
                </c:pt>
                <c:pt idx="118">
                  <c:v>2.4</c:v>
                </c:pt>
                <c:pt idx="119">
                  <c:v>2.44</c:v>
                </c:pt>
                <c:pt idx="120">
                  <c:v>2.48</c:v>
                </c:pt>
                <c:pt idx="121">
                  <c:v>2.48</c:v>
                </c:pt>
                <c:pt idx="122">
                  <c:v>2.52</c:v>
                </c:pt>
                <c:pt idx="123">
                  <c:v>2.54</c:v>
                </c:pt>
                <c:pt idx="124">
                  <c:v>2.58</c:v>
                </c:pt>
                <c:pt idx="125">
                  <c:v>2.62</c:v>
                </c:pt>
                <c:pt idx="126">
                  <c:v>2.66</c:v>
                </c:pt>
                <c:pt idx="127">
                  <c:v>2.7</c:v>
                </c:pt>
                <c:pt idx="128">
                  <c:v>2.74</c:v>
                </c:pt>
                <c:pt idx="129">
                  <c:v>2.78</c:v>
                </c:pt>
                <c:pt idx="130">
                  <c:v>2.82</c:v>
                </c:pt>
                <c:pt idx="131">
                  <c:v>2.82</c:v>
                </c:pt>
                <c:pt idx="132">
                  <c:v>2.86</c:v>
                </c:pt>
                <c:pt idx="133">
                  <c:v>2.9</c:v>
                </c:pt>
                <c:pt idx="134">
                  <c:v>2.92</c:v>
                </c:pt>
                <c:pt idx="135">
                  <c:v>2.96</c:v>
                </c:pt>
                <c:pt idx="136">
                  <c:v>2.98</c:v>
                </c:pt>
                <c:pt idx="137">
                  <c:v>3.02</c:v>
                </c:pt>
                <c:pt idx="138">
                  <c:v>3.04</c:v>
                </c:pt>
                <c:pt idx="139">
                  <c:v>3.08</c:v>
                </c:pt>
                <c:pt idx="140">
                  <c:v>3.1</c:v>
                </c:pt>
                <c:pt idx="141">
                  <c:v>3.1</c:v>
                </c:pt>
                <c:pt idx="142">
                  <c:v>3.12</c:v>
                </c:pt>
                <c:pt idx="143">
                  <c:v>3.14</c:v>
                </c:pt>
                <c:pt idx="144">
                  <c:v>3.16</c:v>
                </c:pt>
                <c:pt idx="145">
                  <c:v>3.18</c:v>
                </c:pt>
                <c:pt idx="146">
                  <c:v>3.2</c:v>
                </c:pt>
                <c:pt idx="147">
                  <c:v>3.2</c:v>
                </c:pt>
                <c:pt idx="148">
                  <c:v>3.22</c:v>
                </c:pt>
                <c:pt idx="149">
                  <c:v>3.22</c:v>
                </c:pt>
                <c:pt idx="150">
                  <c:v>3.24</c:v>
                </c:pt>
                <c:pt idx="151">
                  <c:v>3.24</c:v>
                </c:pt>
                <c:pt idx="152">
                  <c:v>3.26</c:v>
                </c:pt>
                <c:pt idx="153">
                  <c:v>3.26</c:v>
                </c:pt>
                <c:pt idx="154">
                  <c:v>3.26</c:v>
                </c:pt>
                <c:pt idx="155">
                  <c:v>3.28</c:v>
                </c:pt>
                <c:pt idx="156">
                  <c:v>3.28</c:v>
                </c:pt>
                <c:pt idx="157">
                  <c:v>3.28</c:v>
                </c:pt>
                <c:pt idx="158">
                  <c:v>3.28</c:v>
                </c:pt>
                <c:pt idx="159">
                  <c:v>3.28</c:v>
                </c:pt>
                <c:pt idx="160">
                  <c:v>3.28</c:v>
                </c:pt>
                <c:pt idx="161">
                  <c:v>3.28</c:v>
                </c:pt>
                <c:pt idx="162">
                  <c:v>3.28</c:v>
                </c:pt>
                <c:pt idx="163">
                  <c:v>3.28</c:v>
                </c:pt>
                <c:pt idx="164">
                  <c:v>3.26</c:v>
                </c:pt>
                <c:pt idx="165">
                  <c:v>3.26</c:v>
                </c:pt>
                <c:pt idx="166">
                  <c:v>3.26</c:v>
                </c:pt>
                <c:pt idx="167">
                  <c:v>3.26</c:v>
                </c:pt>
                <c:pt idx="168">
                  <c:v>3.24</c:v>
                </c:pt>
                <c:pt idx="169">
                  <c:v>3.24</c:v>
                </c:pt>
                <c:pt idx="170">
                  <c:v>3.24</c:v>
                </c:pt>
                <c:pt idx="171">
                  <c:v>3.22</c:v>
                </c:pt>
                <c:pt idx="172">
                  <c:v>3.2</c:v>
                </c:pt>
                <c:pt idx="173">
                  <c:v>3.2</c:v>
                </c:pt>
                <c:pt idx="174">
                  <c:v>3.18</c:v>
                </c:pt>
                <c:pt idx="175">
                  <c:v>3.18</c:v>
                </c:pt>
                <c:pt idx="176">
                  <c:v>3.16</c:v>
                </c:pt>
                <c:pt idx="177">
                  <c:v>3.14</c:v>
                </c:pt>
                <c:pt idx="178">
                  <c:v>3.14</c:v>
                </c:pt>
                <c:pt idx="179">
                  <c:v>3.14</c:v>
                </c:pt>
                <c:pt idx="180">
                  <c:v>3.12</c:v>
                </c:pt>
                <c:pt idx="181">
                  <c:v>3.1</c:v>
                </c:pt>
                <c:pt idx="182">
                  <c:v>3.08</c:v>
                </c:pt>
                <c:pt idx="183">
                  <c:v>3.06</c:v>
                </c:pt>
                <c:pt idx="184">
                  <c:v>3.04</c:v>
                </c:pt>
                <c:pt idx="185">
                  <c:v>3.04</c:v>
                </c:pt>
                <c:pt idx="186">
                  <c:v>3.02</c:v>
                </c:pt>
                <c:pt idx="187">
                  <c:v>3.02</c:v>
                </c:pt>
                <c:pt idx="188">
                  <c:v>3</c:v>
                </c:pt>
                <c:pt idx="189">
                  <c:v>2.98</c:v>
                </c:pt>
                <c:pt idx="190">
                  <c:v>2.96</c:v>
                </c:pt>
                <c:pt idx="191">
                  <c:v>2.94</c:v>
                </c:pt>
                <c:pt idx="192">
                  <c:v>2.92</c:v>
                </c:pt>
                <c:pt idx="193">
                  <c:v>2.9</c:v>
                </c:pt>
                <c:pt idx="194">
                  <c:v>2.88</c:v>
                </c:pt>
                <c:pt idx="195">
                  <c:v>2.88</c:v>
                </c:pt>
                <c:pt idx="196">
                  <c:v>2.86</c:v>
                </c:pt>
                <c:pt idx="197">
                  <c:v>2.84</c:v>
                </c:pt>
                <c:pt idx="198">
                  <c:v>2.82</c:v>
                </c:pt>
                <c:pt idx="199">
                  <c:v>2.8</c:v>
                </c:pt>
                <c:pt idx="200">
                  <c:v>2.78</c:v>
                </c:pt>
                <c:pt idx="201">
                  <c:v>2.76</c:v>
                </c:pt>
                <c:pt idx="202">
                  <c:v>2.74</c:v>
                </c:pt>
                <c:pt idx="203">
                  <c:v>2.72</c:v>
                </c:pt>
                <c:pt idx="204">
                  <c:v>2.7</c:v>
                </c:pt>
                <c:pt idx="205">
                  <c:v>2.68</c:v>
                </c:pt>
                <c:pt idx="206">
                  <c:v>2.68</c:v>
                </c:pt>
                <c:pt idx="207">
                  <c:v>2.64</c:v>
                </c:pt>
                <c:pt idx="208">
                  <c:v>2.62</c:v>
                </c:pt>
                <c:pt idx="209">
                  <c:v>2.6</c:v>
                </c:pt>
                <c:pt idx="210">
                  <c:v>2.58</c:v>
                </c:pt>
                <c:pt idx="211">
                  <c:v>2.56</c:v>
                </c:pt>
                <c:pt idx="212">
                  <c:v>2.54</c:v>
                </c:pt>
                <c:pt idx="213">
                  <c:v>2.52</c:v>
                </c:pt>
                <c:pt idx="214">
                  <c:v>2.5</c:v>
                </c:pt>
                <c:pt idx="215">
                  <c:v>2.5</c:v>
                </c:pt>
                <c:pt idx="216">
                  <c:v>2.48</c:v>
                </c:pt>
                <c:pt idx="217">
                  <c:v>2.44</c:v>
                </c:pt>
                <c:pt idx="218">
                  <c:v>2.42</c:v>
                </c:pt>
                <c:pt idx="219">
                  <c:v>2.4</c:v>
                </c:pt>
                <c:pt idx="220">
                  <c:v>2.36</c:v>
                </c:pt>
                <c:pt idx="221">
                  <c:v>2.34</c:v>
                </c:pt>
                <c:pt idx="222">
                  <c:v>2.3199999999999981</c:v>
                </c:pt>
                <c:pt idx="223">
                  <c:v>2.3199999999999981</c:v>
                </c:pt>
                <c:pt idx="224">
                  <c:v>2.2799999999999998</c:v>
                </c:pt>
                <c:pt idx="225">
                  <c:v>2.2599999999999998</c:v>
                </c:pt>
                <c:pt idx="226">
                  <c:v>2.2200000000000002</c:v>
                </c:pt>
                <c:pt idx="227">
                  <c:v>2.2000000000000002</c:v>
                </c:pt>
                <c:pt idx="228">
                  <c:v>2.16</c:v>
                </c:pt>
                <c:pt idx="229">
                  <c:v>2.14</c:v>
                </c:pt>
                <c:pt idx="230">
                  <c:v>2.1</c:v>
                </c:pt>
                <c:pt idx="231">
                  <c:v>2.08</c:v>
                </c:pt>
                <c:pt idx="232">
                  <c:v>2.04</c:v>
                </c:pt>
                <c:pt idx="233">
                  <c:v>2.02</c:v>
                </c:pt>
                <c:pt idx="234">
                  <c:v>2.02</c:v>
                </c:pt>
                <c:pt idx="235">
                  <c:v>1.98</c:v>
                </c:pt>
                <c:pt idx="236">
                  <c:v>1.96</c:v>
                </c:pt>
                <c:pt idx="237">
                  <c:v>1.92</c:v>
                </c:pt>
                <c:pt idx="238">
                  <c:v>1.9</c:v>
                </c:pt>
                <c:pt idx="239">
                  <c:v>1.88</c:v>
                </c:pt>
                <c:pt idx="240">
                  <c:v>1.84</c:v>
                </c:pt>
                <c:pt idx="241">
                  <c:v>1.82</c:v>
                </c:pt>
                <c:pt idx="242">
                  <c:v>1.8</c:v>
                </c:pt>
                <c:pt idx="243">
                  <c:v>1.8</c:v>
                </c:pt>
                <c:pt idx="244">
                  <c:v>1.78</c:v>
                </c:pt>
                <c:pt idx="245">
                  <c:v>1.74</c:v>
                </c:pt>
                <c:pt idx="246">
                  <c:v>1.72</c:v>
                </c:pt>
                <c:pt idx="247">
                  <c:v>1.7</c:v>
                </c:pt>
                <c:pt idx="248">
                  <c:v>1.68</c:v>
                </c:pt>
                <c:pt idx="249">
                  <c:v>1.66</c:v>
                </c:pt>
                <c:pt idx="250">
                  <c:v>1.66</c:v>
                </c:pt>
                <c:pt idx="251">
                  <c:v>1.64</c:v>
                </c:pt>
                <c:pt idx="252">
                  <c:v>1.6</c:v>
                </c:pt>
                <c:pt idx="253">
                  <c:v>1.6</c:v>
                </c:pt>
                <c:pt idx="254">
                  <c:v>1.58</c:v>
                </c:pt>
                <c:pt idx="255">
                  <c:v>1.56</c:v>
                </c:pt>
                <c:pt idx="256">
                  <c:v>1.56</c:v>
                </c:pt>
                <c:pt idx="257">
                  <c:v>1.54</c:v>
                </c:pt>
                <c:pt idx="258">
                  <c:v>1.52</c:v>
                </c:pt>
                <c:pt idx="259">
                  <c:v>1.5</c:v>
                </c:pt>
                <c:pt idx="260">
                  <c:v>1.5</c:v>
                </c:pt>
                <c:pt idx="261">
                  <c:v>1.48</c:v>
                </c:pt>
                <c:pt idx="262">
                  <c:v>1.48</c:v>
                </c:pt>
                <c:pt idx="263">
                  <c:v>1.46</c:v>
                </c:pt>
                <c:pt idx="264">
                  <c:v>1.44</c:v>
                </c:pt>
                <c:pt idx="265">
                  <c:v>1.44</c:v>
                </c:pt>
                <c:pt idx="266">
                  <c:v>1.42</c:v>
                </c:pt>
                <c:pt idx="267">
                  <c:v>1.42</c:v>
                </c:pt>
                <c:pt idx="268">
                  <c:v>1.4</c:v>
                </c:pt>
                <c:pt idx="269">
                  <c:v>1.38</c:v>
                </c:pt>
                <c:pt idx="270">
                  <c:v>1.38</c:v>
                </c:pt>
                <c:pt idx="271">
                  <c:v>1.38</c:v>
                </c:pt>
                <c:pt idx="272">
                  <c:v>1.36</c:v>
                </c:pt>
                <c:pt idx="273">
                  <c:v>1.36</c:v>
                </c:pt>
                <c:pt idx="274">
                  <c:v>1.34</c:v>
                </c:pt>
                <c:pt idx="275">
                  <c:v>1.34</c:v>
                </c:pt>
                <c:pt idx="276">
                  <c:v>1.32</c:v>
                </c:pt>
                <c:pt idx="277">
                  <c:v>1.32</c:v>
                </c:pt>
                <c:pt idx="278">
                  <c:v>1.32</c:v>
                </c:pt>
                <c:pt idx="279">
                  <c:v>1.3</c:v>
                </c:pt>
                <c:pt idx="280">
                  <c:v>1.3</c:v>
                </c:pt>
                <c:pt idx="281">
                  <c:v>1.3</c:v>
                </c:pt>
                <c:pt idx="282">
                  <c:v>1.28</c:v>
                </c:pt>
                <c:pt idx="283">
                  <c:v>1.28</c:v>
                </c:pt>
                <c:pt idx="284">
                  <c:v>1.26</c:v>
                </c:pt>
                <c:pt idx="285">
                  <c:v>1.26</c:v>
                </c:pt>
                <c:pt idx="286">
                  <c:v>1.26</c:v>
                </c:pt>
                <c:pt idx="287">
                  <c:v>1.24</c:v>
                </c:pt>
                <c:pt idx="288">
                  <c:v>1.24</c:v>
                </c:pt>
                <c:pt idx="289">
                  <c:v>1.24</c:v>
                </c:pt>
                <c:pt idx="290">
                  <c:v>1.24</c:v>
                </c:pt>
                <c:pt idx="291">
                  <c:v>1.22</c:v>
                </c:pt>
                <c:pt idx="292">
                  <c:v>1.22</c:v>
                </c:pt>
                <c:pt idx="293">
                  <c:v>1.22</c:v>
                </c:pt>
                <c:pt idx="294">
                  <c:v>1.2</c:v>
                </c:pt>
                <c:pt idx="295">
                  <c:v>1.2</c:v>
                </c:pt>
                <c:pt idx="296">
                  <c:v>1.2</c:v>
                </c:pt>
                <c:pt idx="297">
                  <c:v>1.2</c:v>
                </c:pt>
                <c:pt idx="298">
                  <c:v>1.18</c:v>
                </c:pt>
                <c:pt idx="299">
                  <c:v>1.18</c:v>
                </c:pt>
                <c:pt idx="300">
                  <c:v>1.18</c:v>
                </c:pt>
                <c:pt idx="301">
                  <c:v>1.18</c:v>
                </c:pt>
                <c:pt idx="302">
                  <c:v>1.18</c:v>
                </c:pt>
                <c:pt idx="303">
                  <c:v>1.1599999999999999</c:v>
                </c:pt>
                <c:pt idx="304">
                  <c:v>1.1599999999999999</c:v>
                </c:pt>
                <c:pt idx="305">
                  <c:v>1.1599999999999999</c:v>
                </c:pt>
                <c:pt idx="306">
                  <c:v>1.1599999999999999</c:v>
                </c:pt>
                <c:pt idx="307">
                  <c:v>1.1599999999999999</c:v>
                </c:pt>
                <c:pt idx="308">
                  <c:v>1.1599999999999999</c:v>
                </c:pt>
                <c:pt idx="309">
                  <c:v>1.1599999999999999</c:v>
                </c:pt>
                <c:pt idx="310">
                  <c:v>1.1399999999999999</c:v>
                </c:pt>
                <c:pt idx="311">
                  <c:v>1.1399999999999999</c:v>
                </c:pt>
                <c:pt idx="312">
                  <c:v>1.1399999999999999</c:v>
                </c:pt>
                <c:pt idx="313">
                  <c:v>1.1399999999999999</c:v>
                </c:pt>
                <c:pt idx="314">
                  <c:v>1.1399999999999999</c:v>
                </c:pt>
                <c:pt idx="315">
                  <c:v>1.1399999999999999</c:v>
                </c:pt>
                <c:pt idx="316">
                  <c:v>1.1399999999999999</c:v>
                </c:pt>
                <c:pt idx="317">
                  <c:v>1.1399999999999999</c:v>
                </c:pt>
                <c:pt idx="318">
                  <c:v>1.1399999999999999</c:v>
                </c:pt>
                <c:pt idx="319">
                  <c:v>1.1200000000000001</c:v>
                </c:pt>
                <c:pt idx="320">
                  <c:v>1.1200000000000001</c:v>
                </c:pt>
                <c:pt idx="321">
                  <c:v>1.1200000000000001</c:v>
                </c:pt>
                <c:pt idx="322">
                  <c:v>1.1200000000000001</c:v>
                </c:pt>
                <c:pt idx="323">
                  <c:v>1.1200000000000001</c:v>
                </c:pt>
                <c:pt idx="324">
                  <c:v>1.1200000000000001</c:v>
                </c:pt>
                <c:pt idx="325">
                  <c:v>1.1200000000000001</c:v>
                </c:pt>
                <c:pt idx="326">
                  <c:v>1.1200000000000001</c:v>
                </c:pt>
                <c:pt idx="327">
                  <c:v>1.1200000000000001</c:v>
                </c:pt>
                <c:pt idx="328">
                  <c:v>1.1200000000000001</c:v>
                </c:pt>
                <c:pt idx="329">
                  <c:v>1.1200000000000001</c:v>
                </c:pt>
                <c:pt idx="330">
                  <c:v>1.1200000000000001</c:v>
                </c:pt>
                <c:pt idx="331">
                  <c:v>1.1200000000000001</c:v>
                </c:pt>
                <c:pt idx="332">
                  <c:v>1.1200000000000001</c:v>
                </c:pt>
                <c:pt idx="333">
                  <c:v>1.1200000000000001</c:v>
                </c:pt>
                <c:pt idx="334">
                  <c:v>1.1200000000000001</c:v>
                </c:pt>
                <c:pt idx="335">
                  <c:v>1.1200000000000001</c:v>
                </c:pt>
                <c:pt idx="336">
                  <c:v>1.1200000000000001</c:v>
                </c:pt>
                <c:pt idx="337">
                  <c:v>1.1200000000000001</c:v>
                </c:pt>
                <c:pt idx="338">
                  <c:v>1.1200000000000001</c:v>
                </c:pt>
                <c:pt idx="339">
                  <c:v>1.1200000000000001</c:v>
                </c:pt>
                <c:pt idx="340">
                  <c:v>1.1200000000000001</c:v>
                </c:pt>
                <c:pt idx="341">
                  <c:v>1.1200000000000001</c:v>
                </c:pt>
                <c:pt idx="342">
                  <c:v>1.1200000000000001</c:v>
                </c:pt>
                <c:pt idx="343">
                  <c:v>1.1200000000000001</c:v>
                </c:pt>
                <c:pt idx="344">
                  <c:v>1.1200000000000001</c:v>
                </c:pt>
                <c:pt idx="345">
                  <c:v>1.1200000000000001</c:v>
                </c:pt>
                <c:pt idx="346">
                  <c:v>1.1200000000000001</c:v>
                </c:pt>
                <c:pt idx="347">
                  <c:v>1.1200000000000001</c:v>
                </c:pt>
                <c:pt idx="348">
                  <c:v>1.1200000000000001</c:v>
                </c:pt>
                <c:pt idx="349">
                  <c:v>1.1200000000000001</c:v>
                </c:pt>
                <c:pt idx="350">
                  <c:v>1.1200000000000001</c:v>
                </c:pt>
                <c:pt idx="351">
                  <c:v>1.1200000000000001</c:v>
                </c:pt>
                <c:pt idx="352">
                  <c:v>1.1200000000000001</c:v>
                </c:pt>
                <c:pt idx="353">
                  <c:v>1.1200000000000001</c:v>
                </c:pt>
                <c:pt idx="354">
                  <c:v>1.1200000000000001</c:v>
                </c:pt>
                <c:pt idx="355">
                  <c:v>1.1200000000000001</c:v>
                </c:pt>
                <c:pt idx="356">
                  <c:v>1.1200000000000001</c:v>
                </c:pt>
                <c:pt idx="357">
                  <c:v>1.1200000000000001</c:v>
                </c:pt>
                <c:pt idx="358">
                  <c:v>1.1200000000000001</c:v>
                </c:pt>
                <c:pt idx="359">
                  <c:v>1.1200000000000001</c:v>
                </c:pt>
                <c:pt idx="360">
                  <c:v>1.1200000000000001</c:v>
                </c:pt>
                <c:pt idx="361">
                  <c:v>1.1200000000000001</c:v>
                </c:pt>
                <c:pt idx="362">
                  <c:v>1.1200000000000001</c:v>
                </c:pt>
                <c:pt idx="363">
                  <c:v>1.1200000000000001</c:v>
                </c:pt>
                <c:pt idx="364">
                  <c:v>1.1200000000000001</c:v>
                </c:pt>
                <c:pt idx="365">
                  <c:v>1.1200000000000001</c:v>
                </c:pt>
                <c:pt idx="366">
                  <c:v>1.1200000000000001</c:v>
                </c:pt>
                <c:pt idx="367">
                  <c:v>1.1200000000000001</c:v>
                </c:pt>
                <c:pt idx="368">
                  <c:v>1.1200000000000001</c:v>
                </c:pt>
                <c:pt idx="369">
                  <c:v>1.1200000000000001</c:v>
                </c:pt>
                <c:pt idx="370">
                  <c:v>1.1200000000000001</c:v>
                </c:pt>
                <c:pt idx="371">
                  <c:v>1.1200000000000001</c:v>
                </c:pt>
                <c:pt idx="372">
                  <c:v>1.1200000000000001</c:v>
                </c:pt>
                <c:pt idx="373">
                  <c:v>1.1200000000000001</c:v>
                </c:pt>
                <c:pt idx="374">
                  <c:v>1.1200000000000001</c:v>
                </c:pt>
                <c:pt idx="375">
                  <c:v>1.1200000000000001</c:v>
                </c:pt>
                <c:pt idx="376">
                  <c:v>1.1200000000000001</c:v>
                </c:pt>
                <c:pt idx="377">
                  <c:v>1.1200000000000001</c:v>
                </c:pt>
                <c:pt idx="378">
                  <c:v>1.1200000000000001</c:v>
                </c:pt>
                <c:pt idx="379">
                  <c:v>1.1200000000000001</c:v>
                </c:pt>
                <c:pt idx="380">
                  <c:v>1.1200000000000001</c:v>
                </c:pt>
                <c:pt idx="381">
                  <c:v>1.1200000000000001</c:v>
                </c:pt>
                <c:pt idx="382">
                  <c:v>1.1200000000000001</c:v>
                </c:pt>
                <c:pt idx="383">
                  <c:v>1.1200000000000001</c:v>
                </c:pt>
                <c:pt idx="384">
                  <c:v>1.1200000000000001</c:v>
                </c:pt>
                <c:pt idx="385">
                  <c:v>1.1200000000000001</c:v>
                </c:pt>
                <c:pt idx="386">
                  <c:v>1.1200000000000001</c:v>
                </c:pt>
                <c:pt idx="387">
                  <c:v>1.1200000000000001</c:v>
                </c:pt>
                <c:pt idx="388">
                  <c:v>1.1200000000000001</c:v>
                </c:pt>
                <c:pt idx="389">
                  <c:v>1.1200000000000001</c:v>
                </c:pt>
                <c:pt idx="390">
                  <c:v>1.1200000000000001</c:v>
                </c:pt>
                <c:pt idx="391">
                  <c:v>1.1200000000000001</c:v>
                </c:pt>
                <c:pt idx="392">
                  <c:v>1.1200000000000001</c:v>
                </c:pt>
                <c:pt idx="393">
                  <c:v>1.1200000000000001</c:v>
                </c:pt>
                <c:pt idx="394">
                  <c:v>1.1200000000000001</c:v>
                </c:pt>
                <c:pt idx="395">
                  <c:v>1.1200000000000001</c:v>
                </c:pt>
                <c:pt idx="396">
                  <c:v>1.1200000000000001</c:v>
                </c:pt>
                <c:pt idx="397">
                  <c:v>1.1200000000000001</c:v>
                </c:pt>
                <c:pt idx="398">
                  <c:v>1.1200000000000001</c:v>
                </c:pt>
                <c:pt idx="399">
                  <c:v>1.1200000000000001</c:v>
                </c:pt>
                <c:pt idx="400">
                  <c:v>1.1200000000000001</c:v>
                </c:pt>
                <c:pt idx="401">
                  <c:v>1.1200000000000001</c:v>
                </c:pt>
                <c:pt idx="402">
                  <c:v>1.1200000000000001</c:v>
                </c:pt>
                <c:pt idx="403">
                  <c:v>1.1200000000000001</c:v>
                </c:pt>
                <c:pt idx="404">
                  <c:v>1.1200000000000001</c:v>
                </c:pt>
                <c:pt idx="405">
                  <c:v>1.1200000000000001</c:v>
                </c:pt>
                <c:pt idx="406">
                  <c:v>1.1200000000000001</c:v>
                </c:pt>
                <c:pt idx="407">
                  <c:v>1.1200000000000001</c:v>
                </c:pt>
                <c:pt idx="408">
                  <c:v>1.1000000000000001</c:v>
                </c:pt>
                <c:pt idx="409">
                  <c:v>1.1000000000000001</c:v>
                </c:pt>
                <c:pt idx="410">
                  <c:v>1.1000000000000001</c:v>
                </c:pt>
                <c:pt idx="411">
                  <c:v>1.1000000000000001</c:v>
                </c:pt>
                <c:pt idx="412">
                  <c:v>1.1000000000000001</c:v>
                </c:pt>
                <c:pt idx="413">
                  <c:v>1.1000000000000001</c:v>
                </c:pt>
                <c:pt idx="414">
                  <c:v>1.1200000000000001</c:v>
                </c:pt>
                <c:pt idx="415">
                  <c:v>1.1200000000000001</c:v>
                </c:pt>
                <c:pt idx="416">
                  <c:v>1.1200000000000001</c:v>
                </c:pt>
                <c:pt idx="417">
                  <c:v>1.1200000000000001</c:v>
                </c:pt>
                <c:pt idx="418">
                  <c:v>1.1200000000000001</c:v>
                </c:pt>
                <c:pt idx="419">
                  <c:v>1.1200000000000001</c:v>
                </c:pt>
                <c:pt idx="420">
                  <c:v>1.1200000000000001</c:v>
                </c:pt>
                <c:pt idx="421">
                  <c:v>1.1200000000000001</c:v>
                </c:pt>
                <c:pt idx="422">
                  <c:v>1.1200000000000001</c:v>
                </c:pt>
                <c:pt idx="423">
                  <c:v>1.1200000000000001</c:v>
                </c:pt>
                <c:pt idx="424">
                  <c:v>1.1200000000000001</c:v>
                </c:pt>
                <c:pt idx="425">
                  <c:v>1.1200000000000001</c:v>
                </c:pt>
                <c:pt idx="426">
                  <c:v>1.1200000000000001</c:v>
                </c:pt>
                <c:pt idx="427">
                  <c:v>1.1200000000000001</c:v>
                </c:pt>
                <c:pt idx="428">
                  <c:v>1.1399999999999999</c:v>
                </c:pt>
                <c:pt idx="429">
                  <c:v>1.1399999999999999</c:v>
                </c:pt>
                <c:pt idx="430">
                  <c:v>1.1399999999999999</c:v>
                </c:pt>
                <c:pt idx="431">
                  <c:v>1.1399999999999999</c:v>
                </c:pt>
                <c:pt idx="432">
                  <c:v>1.1399999999999999</c:v>
                </c:pt>
                <c:pt idx="433">
                  <c:v>1.1399999999999999</c:v>
                </c:pt>
                <c:pt idx="434">
                  <c:v>1.1399999999999999</c:v>
                </c:pt>
                <c:pt idx="435">
                  <c:v>1.1399999999999999</c:v>
                </c:pt>
                <c:pt idx="436">
                  <c:v>1.1599999999999999</c:v>
                </c:pt>
                <c:pt idx="437">
                  <c:v>1.1599999999999999</c:v>
                </c:pt>
                <c:pt idx="438">
                  <c:v>1.1599999999999999</c:v>
                </c:pt>
                <c:pt idx="439">
                  <c:v>1.1599999999999999</c:v>
                </c:pt>
                <c:pt idx="440">
                  <c:v>1.1599999999999999</c:v>
                </c:pt>
                <c:pt idx="441">
                  <c:v>1.1599999999999999</c:v>
                </c:pt>
                <c:pt idx="442">
                  <c:v>1.1599999999999999</c:v>
                </c:pt>
                <c:pt idx="443">
                  <c:v>1.1599999999999999</c:v>
                </c:pt>
                <c:pt idx="444">
                  <c:v>1.1599999999999999</c:v>
                </c:pt>
                <c:pt idx="445">
                  <c:v>1.1599999999999999</c:v>
                </c:pt>
                <c:pt idx="446">
                  <c:v>1.18</c:v>
                </c:pt>
                <c:pt idx="447">
                  <c:v>1.18</c:v>
                </c:pt>
                <c:pt idx="448">
                  <c:v>1.18</c:v>
                </c:pt>
                <c:pt idx="449">
                  <c:v>1.18</c:v>
                </c:pt>
                <c:pt idx="450">
                  <c:v>1.18</c:v>
                </c:pt>
                <c:pt idx="451">
                  <c:v>1.18</c:v>
                </c:pt>
                <c:pt idx="452">
                  <c:v>1.18</c:v>
                </c:pt>
                <c:pt idx="453">
                  <c:v>1.18</c:v>
                </c:pt>
                <c:pt idx="454">
                  <c:v>1.18</c:v>
                </c:pt>
                <c:pt idx="455">
                  <c:v>1.18</c:v>
                </c:pt>
                <c:pt idx="456">
                  <c:v>1.18</c:v>
                </c:pt>
                <c:pt idx="457">
                  <c:v>1.2</c:v>
                </c:pt>
                <c:pt idx="458">
                  <c:v>1.2</c:v>
                </c:pt>
                <c:pt idx="459">
                  <c:v>1.2</c:v>
                </c:pt>
                <c:pt idx="460">
                  <c:v>1.2</c:v>
                </c:pt>
                <c:pt idx="461">
                  <c:v>1.2</c:v>
                </c:pt>
                <c:pt idx="462">
                  <c:v>1.2</c:v>
                </c:pt>
                <c:pt idx="463">
                  <c:v>1.2</c:v>
                </c:pt>
                <c:pt idx="464">
                  <c:v>1.2</c:v>
                </c:pt>
                <c:pt idx="465">
                  <c:v>1.2</c:v>
                </c:pt>
                <c:pt idx="466">
                  <c:v>1.2</c:v>
                </c:pt>
                <c:pt idx="467">
                  <c:v>1.2</c:v>
                </c:pt>
                <c:pt idx="468">
                  <c:v>1.2</c:v>
                </c:pt>
                <c:pt idx="469">
                  <c:v>1.2</c:v>
                </c:pt>
                <c:pt idx="470">
                  <c:v>1.2</c:v>
                </c:pt>
                <c:pt idx="471">
                  <c:v>1.2</c:v>
                </c:pt>
                <c:pt idx="472">
                  <c:v>1.2</c:v>
                </c:pt>
                <c:pt idx="473">
                  <c:v>1.22</c:v>
                </c:pt>
                <c:pt idx="474">
                  <c:v>1.22</c:v>
                </c:pt>
                <c:pt idx="475">
                  <c:v>1.22</c:v>
                </c:pt>
                <c:pt idx="476">
                  <c:v>1.22</c:v>
                </c:pt>
                <c:pt idx="477">
                  <c:v>1.22</c:v>
                </c:pt>
                <c:pt idx="478">
                  <c:v>1.22</c:v>
                </c:pt>
                <c:pt idx="479">
                  <c:v>1.22</c:v>
                </c:pt>
                <c:pt idx="480">
                  <c:v>1.22</c:v>
                </c:pt>
                <c:pt idx="481">
                  <c:v>1.22</c:v>
                </c:pt>
                <c:pt idx="482">
                  <c:v>1.22</c:v>
                </c:pt>
                <c:pt idx="483">
                  <c:v>1.22</c:v>
                </c:pt>
                <c:pt idx="484">
                  <c:v>1.22</c:v>
                </c:pt>
                <c:pt idx="485">
                  <c:v>1.22</c:v>
                </c:pt>
                <c:pt idx="486">
                  <c:v>1.22</c:v>
                </c:pt>
                <c:pt idx="487">
                  <c:v>1.22</c:v>
                </c:pt>
                <c:pt idx="488">
                  <c:v>1.22</c:v>
                </c:pt>
                <c:pt idx="489">
                  <c:v>1.22</c:v>
                </c:pt>
                <c:pt idx="490">
                  <c:v>1.22</c:v>
                </c:pt>
                <c:pt idx="491">
                  <c:v>1.22</c:v>
                </c:pt>
                <c:pt idx="492">
                  <c:v>1.22</c:v>
                </c:pt>
                <c:pt idx="493">
                  <c:v>1.22</c:v>
                </c:pt>
                <c:pt idx="494">
                  <c:v>1.22</c:v>
                </c:pt>
                <c:pt idx="495">
                  <c:v>1.22</c:v>
                </c:pt>
                <c:pt idx="496">
                  <c:v>1.22</c:v>
                </c:pt>
                <c:pt idx="497">
                  <c:v>1.24</c:v>
                </c:pt>
                <c:pt idx="498">
                  <c:v>1.24</c:v>
                </c:pt>
                <c:pt idx="499">
                  <c:v>1.24</c:v>
                </c:pt>
                <c:pt idx="500">
                  <c:v>1.24</c:v>
                </c:pt>
                <c:pt idx="501">
                  <c:v>1.24</c:v>
                </c:pt>
                <c:pt idx="502">
                  <c:v>1.24</c:v>
                </c:pt>
                <c:pt idx="503">
                  <c:v>1.24</c:v>
                </c:pt>
                <c:pt idx="504">
                  <c:v>1.24</c:v>
                </c:pt>
                <c:pt idx="505">
                  <c:v>1.24</c:v>
                </c:pt>
                <c:pt idx="506">
                  <c:v>1.24</c:v>
                </c:pt>
                <c:pt idx="507">
                  <c:v>1.24</c:v>
                </c:pt>
                <c:pt idx="508">
                  <c:v>1.24</c:v>
                </c:pt>
                <c:pt idx="509">
                  <c:v>1.24</c:v>
                </c:pt>
                <c:pt idx="510">
                  <c:v>1.24</c:v>
                </c:pt>
                <c:pt idx="511">
                  <c:v>1.24</c:v>
                </c:pt>
                <c:pt idx="512">
                  <c:v>1.24</c:v>
                </c:pt>
                <c:pt idx="513">
                  <c:v>1.24</c:v>
                </c:pt>
                <c:pt idx="514">
                  <c:v>1.24</c:v>
                </c:pt>
                <c:pt idx="515">
                  <c:v>1.24</c:v>
                </c:pt>
                <c:pt idx="516">
                  <c:v>1.24</c:v>
                </c:pt>
                <c:pt idx="517">
                  <c:v>1.24</c:v>
                </c:pt>
                <c:pt idx="518">
                  <c:v>1.24</c:v>
                </c:pt>
                <c:pt idx="519">
                  <c:v>1.24</c:v>
                </c:pt>
                <c:pt idx="520">
                  <c:v>1.24</c:v>
                </c:pt>
                <c:pt idx="521">
                  <c:v>1.24</c:v>
                </c:pt>
                <c:pt idx="522">
                  <c:v>1.24</c:v>
                </c:pt>
                <c:pt idx="523">
                  <c:v>1.24</c:v>
                </c:pt>
                <c:pt idx="524">
                  <c:v>1.24</c:v>
                </c:pt>
                <c:pt idx="525">
                  <c:v>1.24</c:v>
                </c:pt>
                <c:pt idx="526">
                  <c:v>1.24</c:v>
                </c:pt>
                <c:pt idx="527">
                  <c:v>1.24</c:v>
                </c:pt>
                <c:pt idx="528">
                  <c:v>1.24</c:v>
                </c:pt>
                <c:pt idx="529">
                  <c:v>1.24</c:v>
                </c:pt>
                <c:pt idx="530">
                  <c:v>1.24</c:v>
                </c:pt>
                <c:pt idx="531">
                  <c:v>1.24</c:v>
                </c:pt>
                <c:pt idx="532">
                  <c:v>1.24</c:v>
                </c:pt>
                <c:pt idx="533">
                  <c:v>1.24</c:v>
                </c:pt>
                <c:pt idx="534">
                  <c:v>1.24</c:v>
                </c:pt>
                <c:pt idx="535">
                  <c:v>1.24</c:v>
                </c:pt>
                <c:pt idx="536">
                  <c:v>1.24</c:v>
                </c:pt>
                <c:pt idx="537">
                  <c:v>1.24</c:v>
                </c:pt>
                <c:pt idx="538">
                  <c:v>1.24</c:v>
                </c:pt>
                <c:pt idx="539">
                  <c:v>1.24</c:v>
                </c:pt>
                <c:pt idx="540">
                  <c:v>1.26</c:v>
                </c:pt>
                <c:pt idx="541">
                  <c:v>1.26</c:v>
                </c:pt>
                <c:pt idx="542">
                  <c:v>1.26</c:v>
                </c:pt>
                <c:pt idx="543">
                  <c:v>1.26</c:v>
                </c:pt>
                <c:pt idx="544">
                  <c:v>1.26</c:v>
                </c:pt>
                <c:pt idx="545">
                  <c:v>1.26</c:v>
                </c:pt>
                <c:pt idx="546">
                  <c:v>1.26</c:v>
                </c:pt>
                <c:pt idx="547">
                  <c:v>1.26</c:v>
                </c:pt>
                <c:pt idx="548">
                  <c:v>1.26</c:v>
                </c:pt>
                <c:pt idx="549">
                  <c:v>1.28</c:v>
                </c:pt>
                <c:pt idx="550">
                  <c:v>1.28</c:v>
                </c:pt>
                <c:pt idx="551">
                  <c:v>1.28</c:v>
                </c:pt>
                <c:pt idx="552">
                  <c:v>1.28</c:v>
                </c:pt>
                <c:pt idx="553">
                  <c:v>1.28</c:v>
                </c:pt>
                <c:pt idx="554">
                  <c:v>1.28</c:v>
                </c:pt>
                <c:pt idx="555">
                  <c:v>1.28</c:v>
                </c:pt>
                <c:pt idx="556">
                  <c:v>1.28</c:v>
                </c:pt>
                <c:pt idx="557">
                  <c:v>1.28</c:v>
                </c:pt>
                <c:pt idx="558">
                  <c:v>1.28</c:v>
                </c:pt>
                <c:pt idx="559">
                  <c:v>1.3</c:v>
                </c:pt>
                <c:pt idx="560">
                  <c:v>1.3</c:v>
                </c:pt>
                <c:pt idx="561">
                  <c:v>1.3</c:v>
                </c:pt>
                <c:pt idx="562">
                  <c:v>1.3</c:v>
                </c:pt>
                <c:pt idx="563">
                  <c:v>1.3</c:v>
                </c:pt>
                <c:pt idx="564">
                  <c:v>1.3</c:v>
                </c:pt>
                <c:pt idx="565">
                  <c:v>1.3</c:v>
                </c:pt>
                <c:pt idx="566">
                  <c:v>1.3</c:v>
                </c:pt>
                <c:pt idx="567">
                  <c:v>1.3</c:v>
                </c:pt>
                <c:pt idx="568">
                  <c:v>1.3</c:v>
                </c:pt>
                <c:pt idx="569">
                  <c:v>1.3</c:v>
                </c:pt>
                <c:pt idx="570">
                  <c:v>1.3</c:v>
                </c:pt>
                <c:pt idx="571">
                  <c:v>1.32</c:v>
                </c:pt>
                <c:pt idx="572">
                  <c:v>1.32</c:v>
                </c:pt>
                <c:pt idx="573">
                  <c:v>1.32</c:v>
                </c:pt>
                <c:pt idx="574">
                  <c:v>1.32</c:v>
                </c:pt>
                <c:pt idx="575">
                  <c:v>1.32</c:v>
                </c:pt>
                <c:pt idx="576">
                  <c:v>1.32</c:v>
                </c:pt>
                <c:pt idx="577">
                  <c:v>1.32</c:v>
                </c:pt>
                <c:pt idx="578">
                  <c:v>1.32</c:v>
                </c:pt>
                <c:pt idx="579">
                  <c:v>1.32</c:v>
                </c:pt>
                <c:pt idx="580">
                  <c:v>1.32</c:v>
                </c:pt>
                <c:pt idx="581">
                  <c:v>1.32</c:v>
                </c:pt>
                <c:pt idx="582">
                  <c:v>1.32</c:v>
                </c:pt>
                <c:pt idx="583">
                  <c:v>1.32</c:v>
                </c:pt>
                <c:pt idx="584">
                  <c:v>1.32</c:v>
                </c:pt>
                <c:pt idx="585">
                  <c:v>1.32</c:v>
                </c:pt>
                <c:pt idx="586">
                  <c:v>1.32</c:v>
                </c:pt>
                <c:pt idx="587">
                  <c:v>1.32</c:v>
                </c:pt>
                <c:pt idx="588">
                  <c:v>1.34</c:v>
                </c:pt>
                <c:pt idx="589">
                  <c:v>1.34</c:v>
                </c:pt>
                <c:pt idx="590">
                  <c:v>1.34</c:v>
                </c:pt>
                <c:pt idx="591">
                  <c:v>1.34</c:v>
                </c:pt>
                <c:pt idx="592">
                  <c:v>1.34</c:v>
                </c:pt>
                <c:pt idx="593">
                  <c:v>1.34</c:v>
                </c:pt>
                <c:pt idx="594">
                  <c:v>1.34</c:v>
                </c:pt>
                <c:pt idx="595">
                  <c:v>1.34</c:v>
                </c:pt>
                <c:pt idx="596">
                  <c:v>1.34</c:v>
                </c:pt>
                <c:pt idx="597">
                  <c:v>1.34</c:v>
                </c:pt>
                <c:pt idx="598">
                  <c:v>1.34</c:v>
                </c:pt>
                <c:pt idx="599">
                  <c:v>1.34</c:v>
                </c:pt>
                <c:pt idx="600">
                  <c:v>1.34</c:v>
                </c:pt>
                <c:pt idx="601">
                  <c:v>1.34</c:v>
                </c:pt>
                <c:pt idx="602">
                  <c:v>1.36</c:v>
                </c:pt>
                <c:pt idx="603">
                  <c:v>1.36</c:v>
                </c:pt>
                <c:pt idx="604">
                  <c:v>1.36</c:v>
                </c:pt>
                <c:pt idx="605">
                  <c:v>1.36</c:v>
                </c:pt>
                <c:pt idx="606">
                  <c:v>1.36</c:v>
                </c:pt>
                <c:pt idx="607">
                  <c:v>1.36</c:v>
                </c:pt>
                <c:pt idx="608">
                  <c:v>1.36</c:v>
                </c:pt>
                <c:pt idx="609">
                  <c:v>1.36</c:v>
                </c:pt>
                <c:pt idx="610">
                  <c:v>1.36</c:v>
                </c:pt>
                <c:pt idx="611">
                  <c:v>1.36</c:v>
                </c:pt>
                <c:pt idx="612">
                  <c:v>1.36</c:v>
                </c:pt>
                <c:pt idx="613">
                  <c:v>1.36</c:v>
                </c:pt>
                <c:pt idx="614">
                  <c:v>1.36</c:v>
                </c:pt>
                <c:pt idx="615">
                  <c:v>1.36</c:v>
                </c:pt>
                <c:pt idx="616">
                  <c:v>1.36</c:v>
                </c:pt>
                <c:pt idx="617">
                  <c:v>1.36</c:v>
                </c:pt>
                <c:pt idx="618">
                  <c:v>1.34</c:v>
                </c:pt>
                <c:pt idx="619">
                  <c:v>1.34</c:v>
                </c:pt>
                <c:pt idx="620">
                  <c:v>1.34</c:v>
                </c:pt>
                <c:pt idx="621">
                  <c:v>1.34</c:v>
                </c:pt>
                <c:pt idx="622">
                  <c:v>1.34</c:v>
                </c:pt>
                <c:pt idx="623">
                  <c:v>1.34</c:v>
                </c:pt>
                <c:pt idx="624">
                  <c:v>1.34</c:v>
                </c:pt>
                <c:pt idx="625">
                  <c:v>1.34</c:v>
                </c:pt>
                <c:pt idx="626">
                  <c:v>1.34</c:v>
                </c:pt>
                <c:pt idx="627">
                  <c:v>1.34</c:v>
                </c:pt>
                <c:pt idx="628">
                  <c:v>1.34</c:v>
                </c:pt>
                <c:pt idx="629">
                  <c:v>1.34</c:v>
                </c:pt>
                <c:pt idx="630">
                  <c:v>1.34</c:v>
                </c:pt>
                <c:pt idx="631">
                  <c:v>1.34</c:v>
                </c:pt>
                <c:pt idx="632">
                  <c:v>1.34</c:v>
                </c:pt>
                <c:pt idx="633">
                  <c:v>1.34</c:v>
                </c:pt>
                <c:pt idx="634">
                  <c:v>1.34</c:v>
                </c:pt>
                <c:pt idx="635">
                  <c:v>1.34</c:v>
                </c:pt>
                <c:pt idx="636">
                  <c:v>1.34</c:v>
                </c:pt>
                <c:pt idx="637">
                  <c:v>1.34</c:v>
                </c:pt>
                <c:pt idx="638">
                  <c:v>1.34</c:v>
                </c:pt>
                <c:pt idx="639">
                  <c:v>1.34</c:v>
                </c:pt>
                <c:pt idx="640">
                  <c:v>1.34</c:v>
                </c:pt>
                <c:pt idx="641">
                  <c:v>1.34</c:v>
                </c:pt>
                <c:pt idx="642">
                  <c:v>1.34</c:v>
                </c:pt>
                <c:pt idx="643">
                  <c:v>1.34</c:v>
                </c:pt>
                <c:pt idx="644">
                  <c:v>1.34</c:v>
                </c:pt>
                <c:pt idx="645">
                  <c:v>1.34</c:v>
                </c:pt>
                <c:pt idx="646">
                  <c:v>1.34</c:v>
                </c:pt>
                <c:pt idx="647">
                  <c:v>1.34</c:v>
                </c:pt>
                <c:pt idx="648">
                  <c:v>1.34</c:v>
                </c:pt>
                <c:pt idx="649">
                  <c:v>1.34</c:v>
                </c:pt>
                <c:pt idx="650">
                  <c:v>1.34</c:v>
                </c:pt>
                <c:pt idx="651">
                  <c:v>1.34</c:v>
                </c:pt>
                <c:pt idx="652">
                  <c:v>1.36</c:v>
                </c:pt>
                <c:pt idx="653">
                  <c:v>1.36</c:v>
                </c:pt>
                <c:pt idx="654">
                  <c:v>1.36</c:v>
                </c:pt>
                <c:pt idx="655">
                  <c:v>1.36</c:v>
                </c:pt>
                <c:pt idx="656">
                  <c:v>1.36</c:v>
                </c:pt>
                <c:pt idx="657">
                  <c:v>1.36</c:v>
                </c:pt>
                <c:pt idx="658">
                  <c:v>1.36</c:v>
                </c:pt>
                <c:pt idx="659">
                  <c:v>1.36</c:v>
                </c:pt>
                <c:pt idx="660">
                  <c:v>1.36</c:v>
                </c:pt>
                <c:pt idx="661">
                  <c:v>1.36</c:v>
                </c:pt>
                <c:pt idx="662">
                  <c:v>1.36</c:v>
                </c:pt>
                <c:pt idx="663">
                  <c:v>1.36</c:v>
                </c:pt>
                <c:pt idx="664">
                  <c:v>1.36</c:v>
                </c:pt>
                <c:pt idx="665">
                  <c:v>1.36</c:v>
                </c:pt>
                <c:pt idx="666">
                  <c:v>1.38</c:v>
                </c:pt>
                <c:pt idx="667">
                  <c:v>1.38</c:v>
                </c:pt>
                <c:pt idx="668">
                  <c:v>1.38</c:v>
                </c:pt>
                <c:pt idx="669">
                  <c:v>1.38</c:v>
                </c:pt>
                <c:pt idx="670">
                  <c:v>1.38</c:v>
                </c:pt>
                <c:pt idx="671">
                  <c:v>1.38</c:v>
                </c:pt>
                <c:pt idx="672">
                  <c:v>1.38</c:v>
                </c:pt>
                <c:pt idx="673">
                  <c:v>1.38</c:v>
                </c:pt>
                <c:pt idx="674">
                  <c:v>1.38</c:v>
                </c:pt>
                <c:pt idx="675">
                  <c:v>1.38</c:v>
                </c:pt>
                <c:pt idx="676">
                  <c:v>1.38</c:v>
                </c:pt>
                <c:pt idx="677">
                  <c:v>1.4</c:v>
                </c:pt>
                <c:pt idx="678">
                  <c:v>1.4</c:v>
                </c:pt>
                <c:pt idx="679">
                  <c:v>1.4</c:v>
                </c:pt>
                <c:pt idx="680">
                  <c:v>1.4</c:v>
                </c:pt>
                <c:pt idx="681">
                  <c:v>1.4</c:v>
                </c:pt>
                <c:pt idx="682">
                  <c:v>1.4</c:v>
                </c:pt>
                <c:pt idx="683">
                  <c:v>1.4</c:v>
                </c:pt>
                <c:pt idx="684">
                  <c:v>1.4</c:v>
                </c:pt>
                <c:pt idx="685">
                  <c:v>1.4</c:v>
                </c:pt>
                <c:pt idx="686">
                  <c:v>1.4</c:v>
                </c:pt>
                <c:pt idx="687">
                  <c:v>1.4</c:v>
                </c:pt>
                <c:pt idx="688">
                  <c:v>1.4</c:v>
                </c:pt>
                <c:pt idx="689">
                  <c:v>1.4</c:v>
                </c:pt>
                <c:pt idx="690">
                  <c:v>1.42</c:v>
                </c:pt>
                <c:pt idx="691">
                  <c:v>1.42</c:v>
                </c:pt>
                <c:pt idx="692">
                  <c:v>1.42</c:v>
                </c:pt>
                <c:pt idx="693">
                  <c:v>1.42</c:v>
                </c:pt>
                <c:pt idx="694">
                  <c:v>1.42</c:v>
                </c:pt>
                <c:pt idx="695">
                  <c:v>1.42</c:v>
                </c:pt>
                <c:pt idx="696">
                  <c:v>1.42</c:v>
                </c:pt>
                <c:pt idx="697">
                  <c:v>1.42</c:v>
                </c:pt>
                <c:pt idx="698">
                  <c:v>1.42</c:v>
                </c:pt>
                <c:pt idx="699">
                  <c:v>1.42</c:v>
                </c:pt>
                <c:pt idx="700">
                  <c:v>1.42</c:v>
                </c:pt>
                <c:pt idx="701">
                  <c:v>1.42</c:v>
                </c:pt>
                <c:pt idx="702">
                  <c:v>1.42</c:v>
                </c:pt>
                <c:pt idx="703">
                  <c:v>1.44</c:v>
                </c:pt>
                <c:pt idx="704">
                  <c:v>1.44</c:v>
                </c:pt>
                <c:pt idx="705">
                  <c:v>1.44</c:v>
                </c:pt>
                <c:pt idx="706">
                  <c:v>1.44</c:v>
                </c:pt>
                <c:pt idx="707">
                  <c:v>1.44</c:v>
                </c:pt>
                <c:pt idx="708">
                  <c:v>1.44</c:v>
                </c:pt>
                <c:pt idx="709">
                  <c:v>1.44</c:v>
                </c:pt>
                <c:pt idx="710">
                  <c:v>1.44</c:v>
                </c:pt>
                <c:pt idx="711">
                  <c:v>1.44</c:v>
                </c:pt>
                <c:pt idx="712">
                  <c:v>1.44</c:v>
                </c:pt>
                <c:pt idx="713">
                  <c:v>1.44</c:v>
                </c:pt>
                <c:pt idx="714">
                  <c:v>1.44</c:v>
                </c:pt>
                <c:pt idx="715">
                  <c:v>1.46</c:v>
                </c:pt>
                <c:pt idx="716">
                  <c:v>1.46</c:v>
                </c:pt>
                <c:pt idx="717">
                  <c:v>1.46</c:v>
                </c:pt>
                <c:pt idx="718">
                  <c:v>1.46</c:v>
                </c:pt>
                <c:pt idx="719">
                  <c:v>1.46</c:v>
                </c:pt>
                <c:pt idx="720">
                  <c:v>1.46</c:v>
                </c:pt>
                <c:pt idx="721">
                  <c:v>1.46</c:v>
                </c:pt>
                <c:pt idx="722">
                  <c:v>1.46</c:v>
                </c:pt>
                <c:pt idx="723">
                  <c:v>1.46</c:v>
                </c:pt>
                <c:pt idx="724">
                  <c:v>1.46</c:v>
                </c:pt>
                <c:pt idx="725">
                  <c:v>1.46</c:v>
                </c:pt>
                <c:pt idx="726">
                  <c:v>1.46</c:v>
                </c:pt>
                <c:pt idx="727">
                  <c:v>1.46</c:v>
                </c:pt>
                <c:pt idx="728">
                  <c:v>1.46</c:v>
                </c:pt>
                <c:pt idx="729">
                  <c:v>1.46</c:v>
                </c:pt>
                <c:pt idx="730">
                  <c:v>1.46</c:v>
                </c:pt>
                <c:pt idx="731">
                  <c:v>1.46</c:v>
                </c:pt>
                <c:pt idx="732">
                  <c:v>1.46</c:v>
                </c:pt>
                <c:pt idx="733">
                  <c:v>1.46</c:v>
                </c:pt>
                <c:pt idx="734">
                  <c:v>1.46</c:v>
                </c:pt>
                <c:pt idx="735">
                  <c:v>1.46</c:v>
                </c:pt>
                <c:pt idx="736">
                  <c:v>1.46</c:v>
                </c:pt>
                <c:pt idx="737">
                  <c:v>1.46</c:v>
                </c:pt>
                <c:pt idx="738">
                  <c:v>1.46</c:v>
                </c:pt>
                <c:pt idx="739">
                  <c:v>1.46</c:v>
                </c:pt>
                <c:pt idx="740">
                  <c:v>1.46</c:v>
                </c:pt>
                <c:pt idx="741">
                  <c:v>1.46</c:v>
                </c:pt>
                <c:pt idx="742">
                  <c:v>1.46</c:v>
                </c:pt>
                <c:pt idx="743">
                  <c:v>1.46</c:v>
                </c:pt>
                <c:pt idx="744">
                  <c:v>1.46</c:v>
                </c:pt>
                <c:pt idx="745">
                  <c:v>1.46</c:v>
                </c:pt>
                <c:pt idx="746">
                  <c:v>1.46</c:v>
                </c:pt>
                <c:pt idx="747">
                  <c:v>1.46</c:v>
                </c:pt>
                <c:pt idx="748">
                  <c:v>1.46</c:v>
                </c:pt>
                <c:pt idx="749">
                  <c:v>1.46</c:v>
                </c:pt>
                <c:pt idx="750">
                  <c:v>1.46</c:v>
                </c:pt>
                <c:pt idx="751">
                  <c:v>1.46</c:v>
                </c:pt>
                <c:pt idx="752">
                  <c:v>1.46</c:v>
                </c:pt>
                <c:pt idx="753">
                  <c:v>1.46</c:v>
                </c:pt>
                <c:pt idx="754">
                  <c:v>1.46</c:v>
                </c:pt>
                <c:pt idx="755">
                  <c:v>1.46</c:v>
                </c:pt>
                <c:pt idx="756">
                  <c:v>1.46</c:v>
                </c:pt>
                <c:pt idx="757">
                  <c:v>1.46</c:v>
                </c:pt>
                <c:pt idx="758">
                  <c:v>1.46</c:v>
                </c:pt>
                <c:pt idx="759">
                  <c:v>1.46</c:v>
                </c:pt>
                <c:pt idx="760">
                  <c:v>1.46</c:v>
                </c:pt>
                <c:pt idx="761">
                  <c:v>1.46</c:v>
                </c:pt>
                <c:pt idx="762">
                  <c:v>1.46</c:v>
                </c:pt>
                <c:pt idx="763">
                  <c:v>1.46</c:v>
                </c:pt>
                <c:pt idx="764">
                  <c:v>1.46</c:v>
                </c:pt>
                <c:pt idx="765">
                  <c:v>1.46</c:v>
                </c:pt>
                <c:pt idx="766">
                  <c:v>1.46</c:v>
                </c:pt>
                <c:pt idx="767">
                  <c:v>1.46</c:v>
                </c:pt>
                <c:pt idx="768">
                  <c:v>1.46</c:v>
                </c:pt>
                <c:pt idx="769">
                  <c:v>1.46</c:v>
                </c:pt>
                <c:pt idx="770">
                  <c:v>1.46</c:v>
                </c:pt>
                <c:pt idx="771">
                  <c:v>1.46</c:v>
                </c:pt>
                <c:pt idx="772">
                  <c:v>1.46</c:v>
                </c:pt>
                <c:pt idx="773">
                  <c:v>1.46</c:v>
                </c:pt>
                <c:pt idx="774">
                  <c:v>1.46</c:v>
                </c:pt>
                <c:pt idx="775">
                  <c:v>1.46</c:v>
                </c:pt>
                <c:pt idx="776">
                  <c:v>1.46</c:v>
                </c:pt>
                <c:pt idx="777">
                  <c:v>1.46</c:v>
                </c:pt>
                <c:pt idx="778">
                  <c:v>1.46</c:v>
                </c:pt>
                <c:pt idx="779">
                  <c:v>1.46</c:v>
                </c:pt>
                <c:pt idx="780">
                  <c:v>1.46</c:v>
                </c:pt>
                <c:pt idx="781">
                  <c:v>1.46</c:v>
                </c:pt>
                <c:pt idx="782">
                  <c:v>1.46</c:v>
                </c:pt>
                <c:pt idx="783">
                  <c:v>1.46</c:v>
                </c:pt>
                <c:pt idx="784">
                  <c:v>1.46</c:v>
                </c:pt>
                <c:pt idx="785">
                  <c:v>1.46</c:v>
                </c:pt>
                <c:pt idx="786">
                  <c:v>1.46</c:v>
                </c:pt>
                <c:pt idx="787">
                  <c:v>1.46</c:v>
                </c:pt>
                <c:pt idx="788">
                  <c:v>1.46</c:v>
                </c:pt>
                <c:pt idx="789">
                  <c:v>1.46</c:v>
                </c:pt>
                <c:pt idx="790">
                  <c:v>1.46</c:v>
                </c:pt>
                <c:pt idx="791">
                  <c:v>1.46</c:v>
                </c:pt>
                <c:pt idx="792">
                  <c:v>1.46</c:v>
                </c:pt>
                <c:pt idx="793">
                  <c:v>1.46</c:v>
                </c:pt>
                <c:pt idx="794">
                  <c:v>1.46</c:v>
                </c:pt>
                <c:pt idx="795">
                  <c:v>1.46</c:v>
                </c:pt>
                <c:pt idx="796">
                  <c:v>1.46</c:v>
                </c:pt>
                <c:pt idx="797">
                  <c:v>1.46</c:v>
                </c:pt>
                <c:pt idx="798">
                  <c:v>1.46</c:v>
                </c:pt>
                <c:pt idx="799">
                  <c:v>1.46</c:v>
                </c:pt>
                <c:pt idx="800">
                  <c:v>1.46</c:v>
                </c:pt>
                <c:pt idx="801">
                  <c:v>1.46</c:v>
                </c:pt>
                <c:pt idx="802">
                  <c:v>1.46</c:v>
                </c:pt>
                <c:pt idx="803">
                  <c:v>1.46</c:v>
                </c:pt>
                <c:pt idx="804">
                  <c:v>1.46</c:v>
                </c:pt>
                <c:pt idx="805">
                  <c:v>1.48</c:v>
                </c:pt>
                <c:pt idx="806">
                  <c:v>1.48</c:v>
                </c:pt>
                <c:pt idx="807">
                  <c:v>1.48</c:v>
                </c:pt>
                <c:pt idx="808">
                  <c:v>1.48</c:v>
                </c:pt>
                <c:pt idx="809">
                  <c:v>1.48</c:v>
                </c:pt>
                <c:pt idx="810">
                  <c:v>1.48</c:v>
                </c:pt>
                <c:pt idx="811">
                  <c:v>1.48</c:v>
                </c:pt>
                <c:pt idx="812">
                  <c:v>1.48</c:v>
                </c:pt>
                <c:pt idx="813">
                  <c:v>1.48</c:v>
                </c:pt>
                <c:pt idx="814">
                  <c:v>1.48</c:v>
                </c:pt>
                <c:pt idx="815">
                  <c:v>1.48</c:v>
                </c:pt>
                <c:pt idx="816">
                  <c:v>1.48</c:v>
                </c:pt>
                <c:pt idx="817">
                  <c:v>1.48</c:v>
                </c:pt>
                <c:pt idx="818">
                  <c:v>1.48</c:v>
                </c:pt>
                <c:pt idx="819">
                  <c:v>1.48</c:v>
                </c:pt>
                <c:pt idx="820">
                  <c:v>1.48</c:v>
                </c:pt>
                <c:pt idx="821">
                  <c:v>1.5</c:v>
                </c:pt>
                <c:pt idx="822">
                  <c:v>1.5</c:v>
                </c:pt>
                <c:pt idx="823">
                  <c:v>1.5</c:v>
                </c:pt>
                <c:pt idx="824">
                  <c:v>1.5</c:v>
                </c:pt>
                <c:pt idx="825">
                  <c:v>1.5</c:v>
                </c:pt>
                <c:pt idx="826">
                  <c:v>1.5</c:v>
                </c:pt>
                <c:pt idx="827">
                  <c:v>1.5</c:v>
                </c:pt>
                <c:pt idx="828">
                  <c:v>1.5</c:v>
                </c:pt>
                <c:pt idx="829">
                  <c:v>1.5</c:v>
                </c:pt>
                <c:pt idx="830">
                  <c:v>1.5</c:v>
                </c:pt>
                <c:pt idx="831">
                  <c:v>1.5</c:v>
                </c:pt>
                <c:pt idx="832">
                  <c:v>1.5</c:v>
                </c:pt>
                <c:pt idx="833">
                  <c:v>1.48</c:v>
                </c:pt>
                <c:pt idx="834">
                  <c:v>1.48</c:v>
                </c:pt>
                <c:pt idx="835">
                  <c:v>1.48</c:v>
                </c:pt>
                <c:pt idx="836">
                  <c:v>1.48</c:v>
                </c:pt>
                <c:pt idx="837">
                  <c:v>1.48</c:v>
                </c:pt>
                <c:pt idx="838">
                  <c:v>1.48</c:v>
                </c:pt>
                <c:pt idx="839">
                  <c:v>1.48</c:v>
                </c:pt>
                <c:pt idx="840">
                  <c:v>1.48</c:v>
                </c:pt>
                <c:pt idx="841">
                  <c:v>1.48</c:v>
                </c:pt>
                <c:pt idx="842">
                  <c:v>1.48</c:v>
                </c:pt>
                <c:pt idx="843">
                  <c:v>1.48</c:v>
                </c:pt>
                <c:pt idx="844">
                  <c:v>1.48</c:v>
                </c:pt>
                <c:pt idx="845">
                  <c:v>1.48</c:v>
                </c:pt>
                <c:pt idx="846">
                  <c:v>1.48</c:v>
                </c:pt>
                <c:pt idx="847">
                  <c:v>1.48</c:v>
                </c:pt>
                <c:pt idx="848">
                  <c:v>1.48</c:v>
                </c:pt>
                <c:pt idx="849">
                  <c:v>1.48</c:v>
                </c:pt>
                <c:pt idx="850">
                  <c:v>1.48</c:v>
                </c:pt>
                <c:pt idx="851">
                  <c:v>1.48</c:v>
                </c:pt>
                <c:pt idx="852">
                  <c:v>1.5</c:v>
                </c:pt>
                <c:pt idx="853">
                  <c:v>1.5</c:v>
                </c:pt>
                <c:pt idx="854">
                  <c:v>1.5</c:v>
                </c:pt>
                <c:pt idx="855">
                  <c:v>1.5</c:v>
                </c:pt>
                <c:pt idx="856">
                  <c:v>1.5</c:v>
                </c:pt>
                <c:pt idx="857">
                  <c:v>1.5</c:v>
                </c:pt>
                <c:pt idx="858">
                  <c:v>1.5</c:v>
                </c:pt>
                <c:pt idx="859">
                  <c:v>1.5</c:v>
                </c:pt>
                <c:pt idx="860">
                  <c:v>1.5</c:v>
                </c:pt>
                <c:pt idx="861">
                  <c:v>1.5</c:v>
                </c:pt>
                <c:pt idx="862">
                  <c:v>1.5</c:v>
                </c:pt>
                <c:pt idx="863">
                  <c:v>1.5</c:v>
                </c:pt>
                <c:pt idx="864">
                  <c:v>1.5</c:v>
                </c:pt>
                <c:pt idx="865">
                  <c:v>1.5</c:v>
                </c:pt>
                <c:pt idx="866">
                  <c:v>1.5</c:v>
                </c:pt>
                <c:pt idx="867">
                  <c:v>1.5</c:v>
                </c:pt>
                <c:pt idx="868">
                  <c:v>1.5</c:v>
                </c:pt>
                <c:pt idx="869">
                  <c:v>1.5</c:v>
                </c:pt>
                <c:pt idx="870">
                  <c:v>1.5</c:v>
                </c:pt>
                <c:pt idx="871">
                  <c:v>1.5</c:v>
                </c:pt>
                <c:pt idx="872">
                  <c:v>1.5</c:v>
                </c:pt>
                <c:pt idx="873">
                  <c:v>1.5</c:v>
                </c:pt>
                <c:pt idx="874">
                  <c:v>1.5</c:v>
                </c:pt>
                <c:pt idx="875">
                  <c:v>1.5</c:v>
                </c:pt>
                <c:pt idx="876">
                  <c:v>1.5</c:v>
                </c:pt>
                <c:pt idx="877">
                  <c:v>1.5</c:v>
                </c:pt>
                <c:pt idx="878">
                  <c:v>1.5</c:v>
                </c:pt>
                <c:pt idx="879">
                  <c:v>1.5</c:v>
                </c:pt>
                <c:pt idx="880">
                  <c:v>1.5</c:v>
                </c:pt>
                <c:pt idx="881">
                  <c:v>1.5</c:v>
                </c:pt>
                <c:pt idx="882">
                  <c:v>1.5</c:v>
                </c:pt>
                <c:pt idx="883">
                  <c:v>1.5</c:v>
                </c:pt>
                <c:pt idx="884">
                  <c:v>1.5</c:v>
                </c:pt>
                <c:pt idx="885">
                  <c:v>1.5</c:v>
                </c:pt>
                <c:pt idx="886">
                  <c:v>1.5</c:v>
                </c:pt>
                <c:pt idx="887">
                  <c:v>1.5</c:v>
                </c:pt>
                <c:pt idx="888">
                  <c:v>1.5</c:v>
                </c:pt>
                <c:pt idx="889">
                  <c:v>1.5</c:v>
                </c:pt>
                <c:pt idx="890">
                  <c:v>1.52</c:v>
                </c:pt>
                <c:pt idx="891">
                  <c:v>1.52</c:v>
                </c:pt>
                <c:pt idx="892">
                  <c:v>1.52</c:v>
                </c:pt>
                <c:pt idx="893">
                  <c:v>1.52</c:v>
                </c:pt>
                <c:pt idx="894">
                  <c:v>1.52</c:v>
                </c:pt>
                <c:pt idx="895">
                  <c:v>1.52</c:v>
                </c:pt>
                <c:pt idx="896">
                  <c:v>1.52</c:v>
                </c:pt>
                <c:pt idx="897">
                  <c:v>1.52</c:v>
                </c:pt>
                <c:pt idx="898">
                  <c:v>1.52</c:v>
                </c:pt>
                <c:pt idx="899">
                  <c:v>1.52</c:v>
                </c:pt>
                <c:pt idx="900">
                  <c:v>1.52</c:v>
                </c:pt>
                <c:pt idx="901">
                  <c:v>1.52</c:v>
                </c:pt>
                <c:pt idx="902">
                  <c:v>1.54</c:v>
                </c:pt>
                <c:pt idx="903">
                  <c:v>1.54</c:v>
                </c:pt>
                <c:pt idx="904">
                  <c:v>1.54</c:v>
                </c:pt>
                <c:pt idx="905">
                  <c:v>1.54</c:v>
                </c:pt>
                <c:pt idx="906">
                  <c:v>1.54</c:v>
                </c:pt>
                <c:pt idx="907">
                  <c:v>1.54</c:v>
                </c:pt>
                <c:pt idx="908">
                  <c:v>1.54</c:v>
                </c:pt>
                <c:pt idx="909">
                  <c:v>1.54</c:v>
                </c:pt>
                <c:pt idx="910">
                  <c:v>1.54</c:v>
                </c:pt>
                <c:pt idx="911">
                  <c:v>1.56</c:v>
                </c:pt>
                <c:pt idx="912">
                  <c:v>1.56</c:v>
                </c:pt>
                <c:pt idx="913">
                  <c:v>1.56</c:v>
                </c:pt>
                <c:pt idx="914">
                  <c:v>1.56</c:v>
                </c:pt>
                <c:pt idx="915">
                  <c:v>1.56</c:v>
                </c:pt>
                <c:pt idx="916">
                  <c:v>1.56</c:v>
                </c:pt>
                <c:pt idx="917">
                  <c:v>1.56</c:v>
                </c:pt>
                <c:pt idx="918">
                  <c:v>1.56</c:v>
                </c:pt>
                <c:pt idx="919">
                  <c:v>1.56</c:v>
                </c:pt>
                <c:pt idx="920">
                  <c:v>1.58</c:v>
                </c:pt>
                <c:pt idx="921">
                  <c:v>1.58</c:v>
                </c:pt>
                <c:pt idx="922">
                  <c:v>1.58</c:v>
                </c:pt>
                <c:pt idx="923">
                  <c:v>1.58</c:v>
                </c:pt>
                <c:pt idx="924">
                  <c:v>1.58</c:v>
                </c:pt>
                <c:pt idx="925">
                  <c:v>1.58</c:v>
                </c:pt>
                <c:pt idx="926">
                  <c:v>1.58</c:v>
                </c:pt>
                <c:pt idx="927">
                  <c:v>1.58</c:v>
                </c:pt>
                <c:pt idx="928">
                  <c:v>1.6</c:v>
                </c:pt>
                <c:pt idx="929">
                  <c:v>1.6</c:v>
                </c:pt>
                <c:pt idx="930">
                  <c:v>1.6</c:v>
                </c:pt>
                <c:pt idx="931">
                  <c:v>1.6</c:v>
                </c:pt>
                <c:pt idx="932">
                  <c:v>1.6</c:v>
                </c:pt>
                <c:pt idx="933">
                  <c:v>1.6</c:v>
                </c:pt>
                <c:pt idx="934">
                  <c:v>1.6</c:v>
                </c:pt>
                <c:pt idx="935">
                  <c:v>1.6</c:v>
                </c:pt>
                <c:pt idx="936">
                  <c:v>1.6</c:v>
                </c:pt>
                <c:pt idx="937">
                  <c:v>1.6</c:v>
                </c:pt>
                <c:pt idx="938">
                  <c:v>1.62</c:v>
                </c:pt>
                <c:pt idx="939">
                  <c:v>1.62</c:v>
                </c:pt>
                <c:pt idx="940">
                  <c:v>1.62</c:v>
                </c:pt>
                <c:pt idx="941">
                  <c:v>1.62</c:v>
                </c:pt>
                <c:pt idx="942">
                  <c:v>1.62</c:v>
                </c:pt>
                <c:pt idx="943">
                  <c:v>1.62</c:v>
                </c:pt>
                <c:pt idx="944">
                  <c:v>1.62</c:v>
                </c:pt>
                <c:pt idx="945">
                  <c:v>1.62</c:v>
                </c:pt>
                <c:pt idx="946">
                  <c:v>1.62</c:v>
                </c:pt>
                <c:pt idx="947">
                  <c:v>1.62</c:v>
                </c:pt>
                <c:pt idx="948">
                  <c:v>1.62</c:v>
                </c:pt>
                <c:pt idx="949">
                  <c:v>1.62</c:v>
                </c:pt>
                <c:pt idx="950">
                  <c:v>1.62</c:v>
                </c:pt>
                <c:pt idx="951">
                  <c:v>1.62</c:v>
                </c:pt>
                <c:pt idx="952">
                  <c:v>1.62</c:v>
                </c:pt>
                <c:pt idx="953">
                  <c:v>1.62</c:v>
                </c:pt>
                <c:pt idx="954">
                  <c:v>1.62</c:v>
                </c:pt>
                <c:pt idx="955">
                  <c:v>1.62</c:v>
                </c:pt>
                <c:pt idx="956">
                  <c:v>1.64</c:v>
                </c:pt>
                <c:pt idx="957">
                  <c:v>1.64</c:v>
                </c:pt>
                <c:pt idx="958">
                  <c:v>1.64</c:v>
                </c:pt>
                <c:pt idx="959">
                  <c:v>1.64</c:v>
                </c:pt>
                <c:pt idx="960">
                  <c:v>1.64</c:v>
                </c:pt>
                <c:pt idx="961">
                  <c:v>1.64</c:v>
                </c:pt>
                <c:pt idx="962">
                  <c:v>1.64</c:v>
                </c:pt>
                <c:pt idx="963">
                  <c:v>1.64</c:v>
                </c:pt>
                <c:pt idx="964">
                  <c:v>1.64</c:v>
                </c:pt>
                <c:pt idx="965">
                  <c:v>1.64</c:v>
                </c:pt>
                <c:pt idx="966">
                  <c:v>1.64</c:v>
                </c:pt>
                <c:pt idx="967">
                  <c:v>1.64</c:v>
                </c:pt>
                <c:pt idx="968">
                  <c:v>1.64</c:v>
                </c:pt>
                <c:pt idx="969">
                  <c:v>1.64</c:v>
                </c:pt>
                <c:pt idx="970">
                  <c:v>1.64</c:v>
                </c:pt>
                <c:pt idx="971">
                  <c:v>1.64</c:v>
                </c:pt>
                <c:pt idx="972">
                  <c:v>1.64</c:v>
                </c:pt>
                <c:pt idx="973">
                  <c:v>1.64</c:v>
                </c:pt>
                <c:pt idx="974">
                  <c:v>1.64</c:v>
                </c:pt>
                <c:pt idx="975">
                  <c:v>1.62</c:v>
                </c:pt>
                <c:pt idx="976">
                  <c:v>1.62</c:v>
                </c:pt>
                <c:pt idx="977">
                  <c:v>1.62</c:v>
                </c:pt>
                <c:pt idx="978">
                  <c:v>1.62</c:v>
                </c:pt>
                <c:pt idx="979">
                  <c:v>1.62</c:v>
                </c:pt>
                <c:pt idx="980">
                  <c:v>1.62</c:v>
                </c:pt>
                <c:pt idx="981">
                  <c:v>1.62</c:v>
                </c:pt>
                <c:pt idx="982">
                  <c:v>1.62</c:v>
                </c:pt>
                <c:pt idx="983">
                  <c:v>1.62</c:v>
                </c:pt>
                <c:pt idx="984">
                  <c:v>1.62</c:v>
                </c:pt>
                <c:pt idx="985">
                  <c:v>1.62</c:v>
                </c:pt>
                <c:pt idx="986">
                  <c:v>1.6</c:v>
                </c:pt>
                <c:pt idx="987">
                  <c:v>1.6</c:v>
                </c:pt>
                <c:pt idx="988">
                  <c:v>1.6</c:v>
                </c:pt>
                <c:pt idx="989">
                  <c:v>1.6</c:v>
                </c:pt>
                <c:pt idx="990">
                  <c:v>1.6</c:v>
                </c:pt>
                <c:pt idx="991">
                  <c:v>1.6</c:v>
                </c:pt>
                <c:pt idx="992">
                  <c:v>1.6</c:v>
                </c:pt>
                <c:pt idx="993">
                  <c:v>1.6</c:v>
                </c:pt>
                <c:pt idx="994">
                  <c:v>1.6</c:v>
                </c:pt>
                <c:pt idx="995">
                  <c:v>1.6</c:v>
                </c:pt>
                <c:pt idx="996">
                  <c:v>1.6</c:v>
                </c:pt>
                <c:pt idx="997">
                  <c:v>1.6</c:v>
                </c:pt>
                <c:pt idx="998">
                  <c:v>1.6</c:v>
                </c:pt>
                <c:pt idx="999">
                  <c:v>1.6</c:v>
                </c:pt>
                <c:pt idx="1000">
                  <c:v>1.6</c:v>
                </c:pt>
                <c:pt idx="1001">
                  <c:v>1.6</c:v>
                </c:pt>
                <c:pt idx="1002">
                  <c:v>1.6</c:v>
                </c:pt>
                <c:pt idx="1003">
                  <c:v>1.6</c:v>
                </c:pt>
                <c:pt idx="1004">
                  <c:v>1.62</c:v>
                </c:pt>
                <c:pt idx="1005">
                  <c:v>1.62</c:v>
                </c:pt>
                <c:pt idx="1006">
                  <c:v>1.62</c:v>
                </c:pt>
                <c:pt idx="1007">
                  <c:v>1.62</c:v>
                </c:pt>
                <c:pt idx="1008">
                  <c:v>1.62</c:v>
                </c:pt>
                <c:pt idx="1009">
                  <c:v>1.62</c:v>
                </c:pt>
                <c:pt idx="1010">
                  <c:v>1.62</c:v>
                </c:pt>
                <c:pt idx="1011">
                  <c:v>1.62</c:v>
                </c:pt>
                <c:pt idx="1012">
                  <c:v>1.62</c:v>
                </c:pt>
                <c:pt idx="1013">
                  <c:v>1.64</c:v>
                </c:pt>
                <c:pt idx="1014">
                  <c:v>1.64</c:v>
                </c:pt>
                <c:pt idx="1015">
                  <c:v>1.64</c:v>
                </c:pt>
                <c:pt idx="1016">
                  <c:v>1.64</c:v>
                </c:pt>
                <c:pt idx="1017">
                  <c:v>1.64</c:v>
                </c:pt>
                <c:pt idx="1018">
                  <c:v>1.64</c:v>
                </c:pt>
                <c:pt idx="1019">
                  <c:v>1.64</c:v>
                </c:pt>
                <c:pt idx="1020">
                  <c:v>1.64</c:v>
                </c:pt>
                <c:pt idx="1021">
                  <c:v>1.64</c:v>
                </c:pt>
                <c:pt idx="1022">
                  <c:v>1.66</c:v>
                </c:pt>
                <c:pt idx="1023">
                  <c:v>1.66</c:v>
                </c:pt>
                <c:pt idx="1024">
                  <c:v>1.66</c:v>
                </c:pt>
                <c:pt idx="1025">
                  <c:v>1.66</c:v>
                </c:pt>
                <c:pt idx="1026">
                  <c:v>1.66</c:v>
                </c:pt>
                <c:pt idx="1027">
                  <c:v>1.66</c:v>
                </c:pt>
                <c:pt idx="1028">
                  <c:v>1.66</c:v>
                </c:pt>
                <c:pt idx="1029">
                  <c:v>1.66</c:v>
                </c:pt>
                <c:pt idx="1030">
                  <c:v>1.66</c:v>
                </c:pt>
                <c:pt idx="1031">
                  <c:v>1.66</c:v>
                </c:pt>
                <c:pt idx="1032">
                  <c:v>1.66</c:v>
                </c:pt>
                <c:pt idx="1033">
                  <c:v>1.66</c:v>
                </c:pt>
                <c:pt idx="1034">
                  <c:v>1.66</c:v>
                </c:pt>
                <c:pt idx="1035">
                  <c:v>1.66</c:v>
                </c:pt>
                <c:pt idx="1036">
                  <c:v>1.66</c:v>
                </c:pt>
                <c:pt idx="1037">
                  <c:v>1.66</c:v>
                </c:pt>
                <c:pt idx="1038">
                  <c:v>1.64</c:v>
                </c:pt>
                <c:pt idx="1039">
                  <c:v>1.64</c:v>
                </c:pt>
                <c:pt idx="1040">
                  <c:v>1.64</c:v>
                </c:pt>
                <c:pt idx="1041">
                  <c:v>1.64</c:v>
                </c:pt>
                <c:pt idx="1042">
                  <c:v>1.64</c:v>
                </c:pt>
                <c:pt idx="1043">
                  <c:v>1.64</c:v>
                </c:pt>
                <c:pt idx="1044">
                  <c:v>1.64</c:v>
                </c:pt>
                <c:pt idx="1045">
                  <c:v>1.62</c:v>
                </c:pt>
                <c:pt idx="1046">
                  <c:v>1.62</c:v>
                </c:pt>
                <c:pt idx="1047">
                  <c:v>1.62</c:v>
                </c:pt>
                <c:pt idx="1048">
                  <c:v>1.62</c:v>
                </c:pt>
                <c:pt idx="1049">
                  <c:v>1.62</c:v>
                </c:pt>
                <c:pt idx="1050">
                  <c:v>1.6</c:v>
                </c:pt>
                <c:pt idx="1051">
                  <c:v>1.6</c:v>
                </c:pt>
                <c:pt idx="1052">
                  <c:v>1.6</c:v>
                </c:pt>
                <c:pt idx="1053">
                  <c:v>1.6</c:v>
                </c:pt>
                <c:pt idx="1054">
                  <c:v>1.58</c:v>
                </c:pt>
                <c:pt idx="1055">
                  <c:v>1.58</c:v>
                </c:pt>
                <c:pt idx="1056">
                  <c:v>1.58</c:v>
                </c:pt>
                <c:pt idx="1057">
                  <c:v>1.58</c:v>
                </c:pt>
                <c:pt idx="1058">
                  <c:v>1.58</c:v>
                </c:pt>
                <c:pt idx="1059">
                  <c:v>1.56</c:v>
                </c:pt>
                <c:pt idx="1060">
                  <c:v>1.56</c:v>
                </c:pt>
                <c:pt idx="1061">
                  <c:v>1.56</c:v>
                </c:pt>
                <c:pt idx="1062">
                  <c:v>1.56</c:v>
                </c:pt>
                <c:pt idx="1063">
                  <c:v>1.54</c:v>
                </c:pt>
                <c:pt idx="1064">
                  <c:v>1.54</c:v>
                </c:pt>
                <c:pt idx="1065">
                  <c:v>1.54</c:v>
                </c:pt>
                <c:pt idx="1066">
                  <c:v>1.54</c:v>
                </c:pt>
                <c:pt idx="1067">
                  <c:v>1.52</c:v>
                </c:pt>
                <c:pt idx="1068">
                  <c:v>1.52</c:v>
                </c:pt>
                <c:pt idx="1069">
                  <c:v>1.5</c:v>
                </c:pt>
                <c:pt idx="1070">
                  <c:v>1.5</c:v>
                </c:pt>
                <c:pt idx="1071">
                  <c:v>1.5</c:v>
                </c:pt>
                <c:pt idx="1072">
                  <c:v>1.48</c:v>
                </c:pt>
                <c:pt idx="1073">
                  <c:v>1.48</c:v>
                </c:pt>
                <c:pt idx="1074">
                  <c:v>1.48</c:v>
                </c:pt>
                <c:pt idx="1075">
                  <c:v>1.46</c:v>
                </c:pt>
                <c:pt idx="1076">
                  <c:v>1.46</c:v>
                </c:pt>
                <c:pt idx="1077">
                  <c:v>1.44</c:v>
                </c:pt>
                <c:pt idx="1078">
                  <c:v>1.44</c:v>
                </c:pt>
                <c:pt idx="1079">
                  <c:v>1.42</c:v>
                </c:pt>
                <c:pt idx="1080">
                  <c:v>1.4</c:v>
                </c:pt>
                <c:pt idx="1081">
                  <c:v>1.4</c:v>
                </c:pt>
                <c:pt idx="1082">
                  <c:v>1.38</c:v>
                </c:pt>
                <c:pt idx="1083">
                  <c:v>1.38</c:v>
                </c:pt>
                <c:pt idx="1084">
                  <c:v>1.38</c:v>
                </c:pt>
                <c:pt idx="1085">
                  <c:v>1.36</c:v>
                </c:pt>
                <c:pt idx="1086">
                  <c:v>1.34</c:v>
                </c:pt>
                <c:pt idx="1087">
                  <c:v>1.34</c:v>
                </c:pt>
                <c:pt idx="1088">
                  <c:v>1.32</c:v>
                </c:pt>
                <c:pt idx="1089">
                  <c:v>1.3</c:v>
                </c:pt>
                <c:pt idx="1090">
                  <c:v>1.3</c:v>
                </c:pt>
                <c:pt idx="1091">
                  <c:v>1.3</c:v>
                </c:pt>
                <c:pt idx="1092">
                  <c:v>1.28</c:v>
                </c:pt>
                <c:pt idx="1093">
                  <c:v>1.26</c:v>
                </c:pt>
                <c:pt idx="1094">
                  <c:v>1.26</c:v>
                </c:pt>
                <c:pt idx="1095">
                  <c:v>1.24</c:v>
                </c:pt>
                <c:pt idx="1096">
                  <c:v>1.24</c:v>
                </c:pt>
                <c:pt idx="1097">
                  <c:v>1.22</c:v>
                </c:pt>
                <c:pt idx="1098">
                  <c:v>1.2</c:v>
                </c:pt>
                <c:pt idx="1099">
                  <c:v>1.2</c:v>
                </c:pt>
                <c:pt idx="1100">
                  <c:v>1.18</c:v>
                </c:pt>
                <c:pt idx="1101">
                  <c:v>1.1599999999999999</c:v>
                </c:pt>
                <c:pt idx="1102">
                  <c:v>1.1599999999999999</c:v>
                </c:pt>
                <c:pt idx="1103">
                  <c:v>1.1599999999999999</c:v>
                </c:pt>
                <c:pt idx="1104">
                  <c:v>1.1399999999999999</c:v>
                </c:pt>
                <c:pt idx="1105">
                  <c:v>1.1399999999999999</c:v>
                </c:pt>
                <c:pt idx="1106">
                  <c:v>1.1200000000000001</c:v>
                </c:pt>
                <c:pt idx="1107">
                  <c:v>1.1000000000000001</c:v>
                </c:pt>
                <c:pt idx="1108">
                  <c:v>1.1000000000000001</c:v>
                </c:pt>
                <c:pt idx="1109">
                  <c:v>1.08</c:v>
                </c:pt>
                <c:pt idx="1110">
                  <c:v>1.08</c:v>
                </c:pt>
                <c:pt idx="1111">
                  <c:v>1.06</c:v>
                </c:pt>
                <c:pt idx="1112">
                  <c:v>1.06</c:v>
                </c:pt>
                <c:pt idx="1113">
                  <c:v>1.06</c:v>
                </c:pt>
                <c:pt idx="1114">
                  <c:v>1.04</c:v>
                </c:pt>
                <c:pt idx="1115">
                  <c:v>1.04</c:v>
                </c:pt>
                <c:pt idx="1116">
                  <c:v>1.02</c:v>
                </c:pt>
                <c:pt idx="1117">
                  <c:v>1.02</c:v>
                </c:pt>
                <c:pt idx="1118">
                  <c:v>1</c:v>
                </c:pt>
                <c:pt idx="1119">
                  <c:v>1</c:v>
                </c:pt>
                <c:pt idx="1120">
                  <c:v>1</c:v>
                </c:pt>
                <c:pt idx="1121">
                  <c:v>0.98</c:v>
                </c:pt>
                <c:pt idx="1122">
                  <c:v>0.98</c:v>
                </c:pt>
                <c:pt idx="1123">
                  <c:v>0.96</c:v>
                </c:pt>
                <c:pt idx="1124">
                  <c:v>0.96</c:v>
                </c:pt>
                <c:pt idx="1125">
                  <c:v>0.94</c:v>
                </c:pt>
                <c:pt idx="1126">
                  <c:v>0.94</c:v>
                </c:pt>
                <c:pt idx="1127">
                  <c:v>0.92</c:v>
                </c:pt>
                <c:pt idx="1128">
                  <c:v>0.92</c:v>
                </c:pt>
                <c:pt idx="1129">
                  <c:v>0.9</c:v>
                </c:pt>
                <c:pt idx="1130">
                  <c:v>0.9</c:v>
                </c:pt>
                <c:pt idx="1131">
                  <c:v>0.9</c:v>
                </c:pt>
                <c:pt idx="1132">
                  <c:v>0.9</c:v>
                </c:pt>
                <c:pt idx="1133">
                  <c:v>0.88</c:v>
                </c:pt>
                <c:pt idx="1134">
                  <c:v>0.88</c:v>
                </c:pt>
                <c:pt idx="1135">
                  <c:v>0.86</c:v>
                </c:pt>
                <c:pt idx="1136">
                  <c:v>0.86</c:v>
                </c:pt>
                <c:pt idx="1137">
                  <c:v>0.84</c:v>
                </c:pt>
                <c:pt idx="1138">
                  <c:v>0.84</c:v>
                </c:pt>
                <c:pt idx="1139">
                  <c:v>0.84</c:v>
                </c:pt>
                <c:pt idx="1140">
                  <c:v>0.84</c:v>
                </c:pt>
                <c:pt idx="1141">
                  <c:v>0.82</c:v>
                </c:pt>
                <c:pt idx="1142">
                  <c:v>0.82</c:v>
                </c:pt>
                <c:pt idx="1143">
                  <c:v>0.8</c:v>
                </c:pt>
                <c:pt idx="1144">
                  <c:v>0.8</c:v>
                </c:pt>
                <c:pt idx="1145">
                  <c:v>0.78</c:v>
                </c:pt>
                <c:pt idx="1146">
                  <c:v>0.78</c:v>
                </c:pt>
                <c:pt idx="1147">
                  <c:v>0.78</c:v>
                </c:pt>
                <c:pt idx="1148">
                  <c:v>0.76</c:v>
                </c:pt>
                <c:pt idx="1149">
                  <c:v>0.76</c:v>
                </c:pt>
                <c:pt idx="1150">
                  <c:v>0.76</c:v>
                </c:pt>
                <c:pt idx="1151">
                  <c:v>0.76</c:v>
                </c:pt>
                <c:pt idx="1152">
                  <c:v>0.74</c:v>
                </c:pt>
                <c:pt idx="1153">
                  <c:v>0.74</c:v>
                </c:pt>
                <c:pt idx="1154">
                  <c:v>0.74</c:v>
                </c:pt>
                <c:pt idx="1155">
                  <c:v>0.72</c:v>
                </c:pt>
                <c:pt idx="1156">
                  <c:v>0.72</c:v>
                </c:pt>
                <c:pt idx="1157">
                  <c:v>0.72</c:v>
                </c:pt>
                <c:pt idx="1158">
                  <c:v>0.72</c:v>
                </c:pt>
                <c:pt idx="1159">
                  <c:v>0.7</c:v>
                </c:pt>
                <c:pt idx="1160">
                  <c:v>0.7</c:v>
                </c:pt>
                <c:pt idx="1161">
                  <c:v>0.7</c:v>
                </c:pt>
                <c:pt idx="1162">
                  <c:v>0.68</c:v>
                </c:pt>
                <c:pt idx="1163">
                  <c:v>0.68</c:v>
                </c:pt>
                <c:pt idx="1164">
                  <c:v>0.68</c:v>
                </c:pt>
                <c:pt idx="1165">
                  <c:v>0.66</c:v>
                </c:pt>
                <c:pt idx="1166">
                  <c:v>0.66</c:v>
                </c:pt>
                <c:pt idx="1167">
                  <c:v>0.66</c:v>
                </c:pt>
                <c:pt idx="1168">
                  <c:v>0.66</c:v>
                </c:pt>
                <c:pt idx="1169">
                  <c:v>0.64</c:v>
                </c:pt>
                <c:pt idx="1170">
                  <c:v>0.64</c:v>
                </c:pt>
                <c:pt idx="1171">
                  <c:v>0.64</c:v>
                </c:pt>
                <c:pt idx="1172">
                  <c:v>0.62</c:v>
                </c:pt>
                <c:pt idx="1173">
                  <c:v>0.62</c:v>
                </c:pt>
                <c:pt idx="1174">
                  <c:v>0.62</c:v>
                </c:pt>
                <c:pt idx="1175">
                  <c:v>0.6</c:v>
                </c:pt>
                <c:pt idx="1176">
                  <c:v>0.6</c:v>
                </c:pt>
                <c:pt idx="1177">
                  <c:v>0.6</c:v>
                </c:pt>
                <c:pt idx="1178">
                  <c:v>0.6</c:v>
                </c:pt>
                <c:pt idx="1179">
                  <c:v>0.57999999999999996</c:v>
                </c:pt>
                <c:pt idx="1180">
                  <c:v>0.57999999999999996</c:v>
                </c:pt>
                <c:pt idx="1181">
                  <c:v>0.57999999999999996</c:v>
                </c:pt>
                <c:pt idx="1182">
                  <c:v>0.56000000000000005</c:v>
                </c:pt>
                <c:pt idx="1183">
                  <c:v>0.56000000000000005</c:v>
                </c:pt>
                <c:pt idx="1184">
                  <c:v>0.54</c:v>
                </c:pt>
                <c:pt idx="1185">
                  <c:v>0.54</c:v>
                </c:pt>
                <c:pt idx="1186">
                  <c:v>0.54</c:v>
                </c:pt>
                <c:pt idx="1187">
                  <c:v>0.54</c:v>
                </c:pt>
                <c:pt idx="1188">
                  <c:v>0.52</c:v>
                </c:pt>
                <c:pt idx="1189">
                  <c:v>0.52</c:v>
                </c:pt>
                <c:pt idx="1190">
                  <c:v>0.5</c:v>
                </c:pt>
                <c:pt idx="1191">
                  <c:v>0.5</c:v>
                </c:pt>
                <c:pt idx="1192">
                  <c:v>0.5</c:v>
                </c:pt>
                <c:pt idx="1193">
                  <c:v>0.48</c:v>
                </c:pt>
                <c:pt idx="1194">
                  <c:v>0.48</c:v>
                </c:pt>
                <c:pt idx="1195">
                  <c:v>0.48</c:v>
                </c:pt>
                <c:pt idx="1196">
                  <c:v>0.48</c:v>
                </c:pt>
                <c:pt idx="1197">
                  <c:v>0.46</c:v>
                </c:pt>
                <c:pt idx="1198">
                  <c:v>0.46</c:v>
                </c:pt>
                <c:pt idx="1199">
                  <c:v>0.44</c:v>
                </c:pt>
                <c:pt idx="1200">
                  <c:v>0.44</c:v>
                </c:pt>
                <c:pt idx="1201">
                  <c:v>0.44</c:v>
                </c:pt>
                <c:pt idx="1202">
                  <c:v>0.42</c:v>
                </c:pt>
                <c:pt idx="1203">
                  <c:v>0.42</c:v>
                </c:pt>
                <c:pt idx="1204">
                  <c:v>0.42</c:v>
                </c:pt>
                <c:pt idx="1205">
                  <c:v>0.42</c:v>
                </c:pt>
                <c:pt idx="1206">
                  <c:v>0.4</c:v>
                </c:pt>
                <c:pt idx="1207">
                  <c:v>0.4</c:v>
                </c:pt>
                <c:pt idx="1208">
                  <c:v>0.4</c:v>
                </c:pt>
                <c:pt idx="1209">
                  <c:v>0.38</c:v>
                </c:pt>
                <c:pt idx="1210">
                  <c:v>0.38</c:v>
                </c:pt>
                <c:pt idx="1211">
                  <c:v>0.38</c:v>
                </c:pt>
                <c:pt idx="1212">
                  <c:v>0.36</c:v>
                </c:pt>
                <c:pt idx="1213">
                  <c:v>0.36</c:v>
                </c:pt>
                <c:pt idx="1214">
                  <c:v>0.36</c:v>
                </c:pt>
                <c:pt idx="1215">
                  <c:v>0.36</c:v>
                </c:pt>
                <c:pt idx="1216">
                  <c:v>0.36</c:v>
                </c:pt>
                <c:pt idx="1217">
                  <c:v>0.34</c:v>
                </c:pt>
                <c:pt idx="1218">
                  <c:v>0.34</c:v>
                </c:pt>
                <c:pt idx="1219">
                  <c:v>0.34</c:v>
                </c:pt>
                <c:pt idx="1220">
                  <c:v>0.34</c:v>
                </c:pt>
                <c:pt idx="1221">
                  <c:v>0.32</c:v>
                </c:pt>
                <c:pt idx="1222">
                  <c:v>0.32</c:v>
                </c:pt>
                <c:pt idx="1223">
                  <c:v>0.32</c:v>
                </c:pt>
                <c:pt idx="1224">
                  <c:v>0.32</c:v>
                </c:pt>
                <c:pt idx="1225">
                  <c:v>0.32</c:v>
                </c:pt>
                <c:pt idx="1226">
                  <c:v>0.32</c:v>
                </c:pt>
                <c:pt idx="1227">
                  <c:v>0.3</c:v>
                </c:pt>
                <c:pt idx="1228">
                  <c:v>0.3</c:v>
                </c:pt>
                <c:pt idx="1229">
                  <c:v>0.3</c:v>
                </c:pt>
                <c:pt idx="1230">
                  <c:v>0.3</c:v>
                </c:pt>
                <c:pt idx="1231">
                  <c:v>0.28000000000000003</c:v>
                </c:pt>
                <c:pt idx="1232">
                  <c:v>0.28000000000000003</c:v>
                </c:pt>
                <c:pt idx="1233">
                  <c:v>0.28000000000000003</c:v>
                </c:pt>
                <c:pt idx="1234">
                  <c:v>0.28000000000000003</c:v>
                </c:pt>
                <c:pt idx="1235">
                  <c:v>0.28000000000000003</c:v>
                </c:pt>
                <c:pt idx="1236">
                  <c:v>0.28000000000000003</c:v>
                </c:pt>
                <c:pt idx="1237">
                  <c:v>0.26</c:v>
                </c:pt>
                <c:pt idx="1238">
                  <c:v>0.26</c:v>
                </c:pt>
                <c:pt idx="1239">
                  <c:v>0.26</c:v>
                </c:pt>
                <c:pt idx="1240">
                  <c:v>0.26</c:v>
                </c:pt>
                <c:pt idx="1241">
                  <c:v>0.26</c:v>
                </c:pt>
                <c:pt idx="1242">
                  <c:v>0.26</c:v>
                </c:pt>
                <c:pt idx="1243">
                  <c:v>0.26</c:v>
                </c:pt>
                <c:pt idx="1244">
                  <c:v>0.24</c:v>
                </c:pt>
                <c:pt idx="1245">
                  <c:v>0.24</c:v>
                </c:pt>
                <c:pt idx="1246">
                  <c:v>0.24</c:v>
                </c:pt>
                <c:pt idx="1247">
                  <c:v>0.24</c:v>
                </c:pt>
                <c:pt idx="1248">
                  <c:v>0.24</c:v>
                </c:pt>
                <c:pt idx="1249">
                  <c:v>0.24</c:v>
                </c:pt>
                <c:pt idx="1250">
                  <c:v>0.22</c:v>
                </c:pt>
                <c:pt idx="1251">
                  <c:v>0.22</c:v>
                </c:pt>
                <c:pt idx="1252">
                  <c:v>0.22</c:v>
                </c:pt>
                <c:pt idx="1253">
                  <c:v>0.22</c:v>
                </c:pt>
                <c:pt idx="1254">
                  <c:v>0.22</c:v>
                </c:pt>
                <c:pt idx="1255">
                  <c:v>0.22</c:v>
                </c:pt>
                <c:pt idx="1256">
                  <c:v>0.22</c:v>
                </c:pt>
                <c:pt idx="1257">
                  <c:v>0.22</c:v>
                </c:pt>
                <c:pt idx="1258">
                  <c:v>0.2</c:v>
                </c:pt>
                <c:pt idx="1259">
                  <c:v>0.2</c:v>
                </c:pt>
                <c:pt idx="1260">
                  <c:v>0.2</c:v>
                </c:pt>
                <c:pt idx="1261">
                  <c:v>0.2</c:v>
                </c:pt>
                <c:pt idx="1262">
                  <c:v>0.2</c:v>
                </c:pt>
                <c:pt idx="1263">
                  <c:v>0.2</c:v>
                </c:pt>
                <c:pt idx="1264">
                  <c:v>0.2</c:v>
                </c:pt>
                <c:pt idx="1265">
                  <c:v>0.2</c:v>
                </c:pt>
                <c:pt idx="1266">
                  <c:v>0.2</c:v>
                </c:pt>
                <c:pt idx="1267">
                  <c:v>0.2</c:v>
                </c:pt>
                <c:pt idx="1268">
                  <c:v>0.18</c:v>
                </c:pt>
                <c:pt idx="1269">
                  <c:v>0.18</c:v>
                </c:pt>
                <c:pt idx="1270">
                  <c:v>0.18</c:v>
                </c:pt>
                <c:pt idx="1271">
                  <c:v>0.18</c:v>
                </c:pt>
                <c:pt idx="1272">
                  <c:v>0.18</c:v>
                </c:pt>
                <c:pt idx="1273">
                  <c:v>0.18</c:v>
                </c:pt>
                <c:pt idx="1274">
                  <c:v>0.18</c:v>
                </c:pt>
                <c:pt idx="1275">
                  <c:v>0.18</c:v>
                </c:pt>
                <c:pt idx="1276">
                  <c:v>0.18</c:v>
                </c:pt>
                <c:pt idx="1277">
                  <c:v>0.16</c:v>
                </c:pt>
                <c:pt idx="1278">
                  <c:v>0.16</c:v>
                </c:pt>
                <c:pt idx="1279">
                  <c:v>0.16</c:v>
                </c:pt>
                <c:pt idx="1280">
                  <c:v>0.16</c:v>
                </c:pt>
                <c:pt idx="1281">
                  <c:v>0.16</c:v>
                </c:pt>
                <c:pt idx="1282">
                  <c:v>0.16</c:v>
                </c:pt>
                <c:pt idx="1283">
                  <c:v>0.16</c:v>
                </c:pt>
                <c:pt idx="1284">
                  <c:v>0.14000000000000001</c:v>
                </c:pt>
                <c:pt idx="1285">
                  <c:v>0.14000000000000001</c:v>
                </c:pt>
                <c:pt idx="1286">
                  <c:v>0.14000000000000001</c:v>
                </c:pt>
                <c:pt idx="1287">
                  <c:v>0.14000000000000001</c:v>
                </c:pt>
                <c:pt idx="1288">
                  <c:v>0.14000000000000001</c:v>
                </c:pt>
                <c:pt idx="1289">
                  <c:v>0.14000000000000001</c:v>
                </c:pt>
                <c:pt idx="1290">
                  <c:v>0.14000000000000001</c:v>
                </c:pt>
                <c:pt idx="1291">
                  <c:v>0.12</c:v>
                </c:pt>
                <c:pt idx="1292">
                  <c:v>0.12</c:v>
                </c:pt>
                <c:pt idx="1293">
                  <c:v>0.12</c:v>
                </c:pt>
                <c:pt idx="1294">
                  <c:v>0.12</c:v>
                </c:pt>
                <c:pt idx="1295">
                  <c:v>0.12</c:v>
                </c:pt>
                <c:pt idx="1296">
                  <c:v>0.1</c:v>
                </c:pt>
                <c:pt idx="1297">
                  <c:v>0.1</c:v>
                </c:pt>
                <c:pt idx="1298">
                  <c:v>0.1</c:v>
                </c:pt>
                <c:pt idx="1299">
                  <c:v>0.1</c:v>
                </c:pt>
                <c:pt idx="1300">
                  <c:v>0.1</c:v>
                </c:pt>
                <c:pt idx="1301">
                  <c:v>0.1</c:v>
                </c:pt>
                <c:pt idx="1302">
                  <c:v>0.1</c:v>
                </c:pt>
                <c:pt idx="1303">
                  <c:v>0.08</c:v>
                </c:pt>
                <c:pt idx="1304">
                  <c:v>0.08</c:v>
                </c:pt>
                <c:pt idx="1305">
                  <c:v>0.08</c:v>
                </c:pt>
                <c:pt idx="1306">
                  <c:v>0.08</c:v>
                </c:pt>
                <c:pt idx="1307">
                  <c:v>0.08</c:v>
                </c:pt>
                <c:pt idx="1308">
                  <c:v>0.08</c:v>
                </c:pt>
                <c:pt idx="1309">
                  <c:v>0.08</c:v>
                </c:pt>
                <c:pt idx="1310">
                  <c:v>0.08</c:v>
                </c:pt>
                <c:pt idx="1311">
                  <c:v>0.06</c:v>
                </c:pt>
                <c:pt idx="1312">
                  <c:v>0.06</c:v>
                </c:pt>
                <c:pt idx="1313">
                  <c:v>0.06</c:v>
                </c:pt>
                <c:pt idx="1314">
                  <c:v>0.06</c:v>
                </c:pt>
                <c:pt idx="1315">
                  <c:v>0.06</c:v>
                </c:pt>
                <c:pt idx="1316">
                  <c:v>0.06</c:v>
                </c:pt>
                <c:pt idx="1317">
                  <c:v>0.06</c:v>
                </c:pt>
                <c:pt idx="1318">
                  <c:v>0.06</c:v>
                </c:pt>
                <c:pt idx="1319">
                  <c:v>0.06</c:v>
                </c:pt>
                <c:pt idx="1320">
                  <c:v>0.06</c:v>
                </c:pt>
                <c:pt idx="1321">
                  <c:v>0.06</c:v>
                </c:pt>
                <c:pt idx="1322">
                  <c:v>0.04</c:v>
                </c:pt>
                <c:pt idx="1323">
                  <c:v>0.04</c:v>
                </c:pt>
                <c:pt idx="1324">
                  <c:v>0.04</c:v>
                </c:pt>
                <c:pt idx="1325">
                  <c:v>0.04</c:v>
                </c:pt>
                <c:pt idx="1326">
                  <c:v>0.04</c:v>
                </c:pt>
                <c:pt idx="1327">
                  <c:v>0.04</c:v>
                </c:pt>
                <c:pt idx="1328">
                  <c:v>0.04</c:v>
                </c:pt>
                <c:pt idx="1329">
                  <c:v>0.04</c:v>
                </c:pt>
                <c:pt idx="1330">
                  <c:v>0.04</c:v>
                </c:pt>
                <c:pt idx="1331">
                  <c:v>0.04</c:v>
                </c:pt>
                <c:pt idx="1332">
                  <c:v>0.04</c:v>
                </c:pt>
                <c:pt idx="1333">
                  <c:v>0.02</c:v>
                </c:pt>
                <c:pt idx="1334">
                  <c:v>0.02</c:v>
                </c:pt>
                <c:pt idx="1335">
                  <c:v>0.02</c:v>
                </c:pt>
                <c:pt idx="1336">
                  <c:v>0.02</c:v>
                </c:pt>
                <c:pt idx="1337">
                  <c:v>0.02</c:v>
                </c:pt>
                <c:pt idx="1338">
                  <c:v>0.02</c:v>
                </c:pt>
                <c:pt idx="1339">
                  <c:v>0.02</c:v>
                </c:pt>
                <c:pt idx="1340">
                  <c:v>0.02</c:v>
                </c:pt>
                <c:pt idx="1341">
                  <c:v>0.02</c:v>
                </c:pt>
                <c:pt idx="1342">
                  <c:v>0.02</c:v>
                </c:pt>
                <c:pt idx="1343">
                  <c:v>0.02</c:v>
                </c:pt>
                <c:pt idx="1344">
                  <c:v>0.02</c:v>
                </c:pt>
                <c:pt idx="1345">
                  <c:v>0.02</c:v>
                </c:pt>
                <c:pt idx="1346">
                  <c:v>0.02</c:v>
                </c:pt>
                <c:pt idx="1347">
                  <c:v>0.02</c:v>
                </c:pt>
                <c:pt idx="1348">
                  <c:v>0.02</c:v>
                </c:pt>
                <c:pt idx="1349">
                  <c:v>0.02</c:v>
                </c:pt>
                <c:pt idx="1350">
                  <c:v>0.02</c:v>
                </c:pt>
                <c:pt idx="1351">
                  <c:v>0.02</c:v>
                </c:pt>
                <c:pt idx="1352">
                  <c:v>0.02</c:v>
                </c:pt>
                <c:pt idx="1353">
                  <c:v>0.02</c:v>
                </c:pt>
                <c:pt idx="1354">
                  <c:v>0.02</c:v>
                </c:pt>
                <c:pt idx="1355">
                  <c:v>0.02</c:v>
                </c:pt>
                <c:pt idx="1356">
                  <c:v>0.02</c:v>
                </c:pt>
                <c:pt idx="1357">
                  <c:v>0.02</c:v>
                </c:pt>
                <c:pt idx="1358">
                  <c:v>0.02</c:v>
                </c:pt>
                <c:pt idx="1359">
                  <c:v>0.02</c:v>
                </c:pt>
                <c:pt idx="1360">
                  <c:v>0.02</c:v>
                </c:pt>
                <c:pt idx="1361">
                  <c:v>0.02</c:v>
                </c:pt>
                <c:pt idx="1362">
                  <c:v>0.02</c:v>
                </c:pt>
                <c:pt idx="1363">
                  <c:v>0.02</c:v>
                </c:pt>
                <c:pt idx="1364">
                  <c:v>0.02</c:v>
                </c:pt>
                <c:pt idx="1365">
                  <c:v>0.02</c:v>
                </c:pt>
                <c:pt idx="1366">
                  <c:v>0.02</c:v>
                </c:pt>
                <c:pt idx="1367">
                  <c:v>0.02</c:v>
                </c:pt>
                <c:pt idx="1368">
                  <c:v>0.02</c:v>
                </c:pt>
                <c:pt idx="1369">
                  <c:v>0.02</c:v>
                </c:pt>
                <c:pt idx="1370">
                  <c:v>0.02</c:v>
                </c:pt>
                <c:pt idx="1371">
                  <c:v>0.02</c:v>
                </c:pt>
                <c:pt idx="1372">
                  <c:v>0.02</c:v>
                </c:pt>
                <c:pt idx="1373">
                  <c:v>0.02</c:v>
                </c:pt>
                <c:pt idx="1374">
                  <c:v>0.02</c:v>
                </c:pt>
                <c:pt idx="1375">
                  <c:v>0.02</c:v>
                </c:pt>
                <c:pt idx="1376">
                  <c:v>0.02</c:v>
                </c:pt>
                <c:pt idx="1377">
                  <c:v>0.02</c:v>
                </c:pt>
                <c:pt idx="1378">
                  <c:v>0.02</c:v>
                </c:pt>
                <c:pt idx="1379">
                  <c:v>0.02</c:v>
                </c:pt>
                <c:pt idx="1380">
                  <c:v>0.04</c:v>
                </c:pt>
                <c:pt idx="1381">
                  <c:v>0.04</c:v>
                </c:pt>
                <c:pt idx="1382">
                  <c:v>0.04</c:v>
                </c:pt>
                <c:pt idx="1383">
                  <c:v>0.04</c:v>
                </c:pt>
                <c:pt idx="1384">
                  <c:v>0.04</c:v>
                </c:pt>
                <c:pt idx="1385">
                  <c:v>0.04</c:v>
                </c:pt>
                <c:pt idx="1386">
                  <c:v>0.04</c:v>
                </c:pt>
                <c:pt idx="1387">
                  <c:v>0.04</c:v>
                </c:pt>
                <c:pt idx="1388">
                  <c:v>0.04</c:v>
                </c:pt>
                <c:pt idx="1389">
                  <c:v>0.04</c:v>
                </c:pt>
                <c:pt idx="1390">
                  <c:v>0.04</c:v>
                </c:pt>
                <c:pt idx="1391">
                  <c:v>0.04</c:v>
                </c:pt>
                <c:pt idx="1392">
                  <c:v>0.04</c:v>
                </c:pt>
                <c:pt idx="1393">
                  <c:v>0.04</c:v>
                </c:pt>
                <c:pt idx="1394">
                  <c:v>0.04</c:v>
                </c:pt>
                <c:pt idx="1395">
                  <c:v>0.02</c:v>
                </c:pt>
                <c:pt idx="1396">
                  <c:v>0.02</c:v>
                </c:pt>
                <c:pt idx="1397">
                  <c:v>0.02</c:v>
                </c:pt>
                <c:pt idx="1398">
                  <c:v>0.02</c:v>
                </c:pt>
                <c:pt idx="1399">
                  <c:v>0.02</c:v>
                </c:pt>
                <c:pt idx="1400">
                  <c:v>0.02</c:v>
                </c:pt>
                <c:pt idx="1401">
                  <c:v>0.02</c:v>
                </c:pt>
                <c:pt idx="1402">
                  <c:v>0.02</c:v>
                </c:pt>
                <c:pt idx="1403">
                  <c:v>0.02</c:v>
                </c:pt>
                <c:pt idx="1404">
                  <c:v>0.02</c:v>
                </c:pt>
                <c:pt idx="1405">
                  <c:v>0.02</c:v>
                </c:pt>
                <c:pt idx="1406">
                  <c:v>0.02</c:v>
                </c:pt>
                <c:pt idx="1407">
                  <c:v>0.02</c:v>
                </c:pt>
                <c:pt idx="1408">
                  <c:v>0.02</c:v>
                </c:pt>
                <c:pt idx="1409">
                  <c:v>0.02</c:v>
                </c:pt>
                <c:pt idx="1410">
                  <c:v>0.02</c:v>
                </c:pt>
                <c:pt idx="1411">
                  <c:v>0.02</c:v>
                </c:pt>
                <c:pt idx="1412">
                  <c:v>0.02</c:v>
                </c:pt>
                <c:pt idx="1413">
                  <c:v>0.02</c:v>
                </c:pt>
                <c:pt idx="1414">
                  <c:v>0.02</c:v>
                </c:pt>
                <c:pt idx="1415">
                  <c:v>0.02</c:v>
                </c:pt>
                <c:pt idx="1416">
                  <c:v>0.02</c:v>
                </c:pt>
                <c:pt idx="1417">
                  <c:v>0.02</c:v>
                </c:pt>
                <c:pt idx="1418">
                  <c:v>0.02</c:v>
                </c:pt>
                <c:pt idx="1419">
                  <c:v>0.02</c:v>
                </c:pt>
                <c:pt idx="1420">
                  <c:v>0.02</c:v>
                </c:pt>
                <c:pt idx="1421">
                  <c:v>0.02</c:v>
                </c:pt>
                <c:pt idx="1422">
                  <c:v>0.02</c:v>
                </c:pt>
                <c:pt idx="1423">
                  <c:v>0.02</c:v>
                </c:pt>
                <c:pt idx="1424">
                  <c:v>0.02</c:v>
                </c:pt>
                <c:pt idx="1425">
                  <c:v>0.02</c:v>
                </c:pt>
                <c:pt idx="1426">
                  <c:v>0.02</c:v>
                </c:pt>
                <c:pt idx="1427">
                  <c:v>0</c:v>
                </c:pt>
                <c:pt idx="1428">
                  <c:v>0</c:v>
                </c:pt>
                <c:pt idx="1429">
                  <c:v>0</c:v>
                </c:pt>
                <c:pt idx="1430">
                  <c:v>0</c:v>
                </c:pt>
                <c:pt idx="1431">
                  <c:v>0</c:v>
                </c:pt>
                <c:pt idx="1432">
                  <c:v>0</c:v>
                </c:pt>
                <c:pt idx="1433">
                  <c:v>0</c:v>
                </c:pt>
                <c:pt idx="1434">
                  <c:v>0</c:v>
                </c:pt>
                <c:pt idx="1435">
                  <c:v>0</c:v>
                </c:pt>
                <c:pt idx="1436">
                  <c:v>0</c:v>
                </c:pt>
                <c:pt idx="1437">
                  <c:v>0</c:v>
                </c:pt>
                <c:pt idx="1438">
                  <c:v>-0.02</c:v>
                </c:pt>
                <c:pt idx="1439">
                  <c:v>-0.02</c:v>
                </c:pt>
                <c:pt idx="1440">
                  <c:v>-0.02</c:v>
                </c:pt>
                <c:pt idx="1441">
                  <c:v>-0.02</c:v>
                </c:pt>
                <c:pt idx="1442">
                  <c:v>-0.02</c:v>
                </c:pt>
                <c:pt idx="1443">
                  <c:v>-0.02</c:v>
                </c:pt>
                <c:pt idx="1444">
                  <c:v>-0.02</c:v>
                </c:pt>
                <c:pt idx="1445">
                  <c:v>-0.02</c:v>
                </c:pt>
                <c:pt idx="1446">
                  <c:v>-0.02</c:v>
                </c:pt>
                <c:pt idx="1447">
                  <c:v>-0.04</c:v>
                </c:pt>
                <c:pt idx="1448">
                  <c:v>-0.04</c:v>
                </c:pt>
                <c:pt idx="1449">
                  <c:v>-0.04</c:v>
                </c:pt>
                <c:pt idx="1450">
                  <c:v>-0.04</c:v>
                </c:pt>
                <c:pt idx="1451">
                  <c:v>-0.04</c:v>
                </c:pt>
                <c:pt idx="1452">
                  <c:v>-0.04</c:v>
                </c:pt>
                <c:pt idx="1453">
                  <c:v>-0.04</c:v>
                </c:pt>
                <c:pt idx="1454">
                  <c:v>-0.04</c:v>
                </c:pt>
                <c:pt idx="1455">
                  <c:v>-0.04</c:v>
                </c:pt>
                <c:pt idx="1456">
                  <c:v>-0.04</c:v>
                </c:pt>
                <c:pt idx="1457">
                  <c:v>-0.04</c:v>
                </c:pt>
                <c:pt idx="1458">
                  <c:v>-0.04</c:v>
                </c:pt>
                <c:pt idx="1459">
                  <c:v>-0.04</c:v>
                </c:pt>
                <c:pt idx="1460">
                  <c:v>-0.04</c:v>
                </c:pt>
                <c:pt idx="1461">
                  <c:v>-0.04</c:v>
                </c:pt>
                <c:pt idx="1462">
                  <c:v>-0.04</c:v>
                </c:pt>
                <c:pt idx="1463">
                  <c:v>-0.02</c:v>
                </c:pt>
                <c:pt idx="1464">
                  <c:v>-0.02</c:v>
                </c:pt>
                <c:pt idx="1465">
                  <c:v>-0.02</c:v>
                </c:pt>
                <c:pt idx="1466">
                  <c:v>-0.02</c:v>
                </c:pt>
                <c:pt idx="1467">
                  <c:v>-0.02</c:v>
                </c:pt>
                <c:pt idx="1468">
                  <c:v>-0.02</c:v>
                </c:pt>
                <c:pt idx="1469">
                  <c:v>-0.02</c:v>
                </c:pt>
                <c:pt idx="1470">
                  <c:v>-0.02</c:v>
                </c:pt>
                <c:pt idx="1471">
                  <c:v>-0.02</c:v>
                </c:pt>
                <c:pt idx="1472">
                  <c:v>-0.02</c:v>
                </c:pt>
                <c:pt idx="1473">
                  <c:v>-0.02</c:v>
                </c:pt>
                <c:pt idx="1474">
                  <c:v>-0.02</c:v>
                </c:pt>
                <c:pt idx="1475">
                  <c:v>-0.02</c:v>
                </c:pt>
                <c:pt idx="1476">
                  <c:v>-0.02</c:v>
                </c:pt>
                <c:pt idx="1477">
                  <c:v>-0.02</c:v>
                </c:pt>
                <c:pt idx="1478">
                  <c:v>-0.02</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02</c:v>
                </c:pt>
                <c:pt idx="1500">
                  <c:v>0.02</c:v>
                </c:pt>
                <c:pt idx="1501">
                  <c:v>0.02</c:v>
                </c:pt>
                <c:pt idx="1502">
                  <c:v>0.02</c:v>
                </c:pt>
                <c:pt idx="1503">
                  <c:v>0.02</c:v>
                </c:pt>
                <c:pt idx="1504">
                  <c:v>0.02</c:v>
                </c:pt>
                <c:pt idx="1505">
                  <c:v>0.02</c:v>
                </c:pt>
                <c:pt idx="1506">
                  <c:v>0.02</c:v>
                </c:pt>
                <c:pt idx="1507">
                  <c:v>0.02</c:v>
                </c:pt>
                <c:pt idx="1508">
                  <c:v>0.02</c:v>
                </c:pt>
                <c:pt idx="1509">
                  <c:v>0.02</c:v>
                </c:pt>
                <c:pt idx="1510">
                  <c:v>0.02</c:v>
                </c:pt>
                <c:pt idx="1511">
                  <c:v>0.02</c:v>
                </c:pt>
                <c:pt idx="1512">
                  <c:v>0.02</c:v>
                </c:pt>
                <c:pt idx="1513">
                  <c:v>0.02</c:v>
                </c:pt>
                <c:pt idx="1514">
                  <c:v>0.02</c:v>
                </c:pt>
                <c:pt idx="1515">
                  <c:v>0.02</c:v>
                </c:pt>
                <c:pt idx="1516">
                  <c:v>0.02</c:v>
                </c:pt>
                <c:pt idx="1517">
                  <c:v>0.02</c:v>
                </c:pt>
                <c:pt idx="1518">
                  <c:v>0.02</c:v>
                </c:pt>
                <c:pt idx="1519">
                  <c:v>0.02</c:v>
                </c:pt>
                <c:pt idx="1520">
                  <c:v>0.02</c:v>
                </c:pt>
                <c:pt idx="1521">
                  <c:v>0.02</c:v>
                </c:pt>
                <c:pt idx="1522">
                  <c:v>0.02</c:v>
                </c:pt>
                <c:pt idx="1523">
                  <c:v>0.02</c:v>
                </c:pt>
                <c:pt idx="1524">
                  <c:v>0.02</c:v>
                </c:pt>
                <c:pt idx="1525">
                  <c:v>0.02</c:v>
                </c:pt>
                <c:pt idx="1526">
                  <c:v>0.02</c:v>
                </c:pt>
                <c:pt idx="1527">
                  <c:v>0.02</c:v>
                </c:pt>
                <c:pt idx="1528">
                  <c:v>0.02</c:v>
                </c:pt>
                <c:pt idx="1529">
                  <c:v>0.02</c:v>
                </c:pt>
                <c:pt idx="1530">
                  <c:v>0.02</c:v>
                </c:pt>
                <c:pt idx="1531">
                  <c:v>0.02</c:v>
                </c:pt>
                <c:pt idx="1532">
                  <c:v>0.02</c:v>
                </c:pt>
                <c:pt idx="1533">
                  <c:v>0.02</c:v>
                </c:pt>
                <c:pt idx="1534">
                  <c:v>0.02</c:v>
                </c:pt>
                <c:pt idx="1535">
                  <c:v>0.02</c:v>
                </c:pt>
                <c:pt idx="1536">
                  <c:v>0.02</c:v>
                </c:pt>
                <c:pt idx="1537">
                  <c:v>0.02</c:v>
                </c:pt>
                <c:pt idx="1538">
                  <c:v>0.02</c:v>
                </c:pt>
                <c:pt idx="1539">
                  <c:v>0.02</c:v>
                </c:pt>
                <c:pt idx="1540">
                  <c:v>0.02</c:v>
                </c:pt>
                <c:pt idx="1541">
                  <c:v>0.02</c:v>
                </c:pt>
                <c:pt idx="1542">
                  <c:v>0</c:v>
                </c:pt>
                <c:pt idx="1543">
                  <c:v>0</c:v>
                </c:pt>
                <c:pt idx="1544">
                  <c:v>0</c:v>
                </c:pt>
                <c:pt idx="1545">
                  <c:v>0</c:v>
                </c:pt>
                <c:pt idx="1546">
                  <c:v>0</c:v>
                </c:pt>
                <c:pt idx="1547">
                  <c:v>0</c:v>
                </c:pt>
                <c:pt idx="1548">
                  <c:v>0</c:v>
                </c:pt>
                <c:pt idx="1549">
                  <c:v>0</c:v>
                </c:pt>
                <c:pt idx="1550">
                  <c:v>0</c:v>
                </c:pt>
                <c:pt idx="1551">
                  <c:v>0</c:v>
                </c:pt>
                <c:pt idx="1552">
                  <c:v>-0.02</c:v>
                </c:pt>
                <c:pt idx="1553">
                  <c:v>-0.02</c:v>
                </c:pt>
                <c:pt idx="1554">
                  <c:v>-0.02</c:v>
                </c:pt>
                <c:pt idx="1555">
                  <c:v>-0.02</c:v>
                </c:pt>
                <c:pt idx="1556">
                  <c:v>-0.02</c:v>
                </c:pt>
                <c:pt idx="1557">
                  <c:v>-0.02</c:v>
                </c:pt>
                <c:pt idx="1558">
                  <c:v>-0.02</c:v>
                </c:pt>
                <c:pt idx="1559">
                  <c:v>-0.02</c:v>
                </c:pt>
                <c:pt idx="1560">
                  <c:v>-0.02</c:v>
                </c:pt>
                <c:pt idx="1561">
                  <c:v>-0.02</c:v>
                </c:pt>
                <c:pt idx="1562">
                  <c:v>-0.02</c:v>
                </c:pt>
                <c:pt idx="1563">
                  <c:v>-0.02</c:v>
                </c:pt>
                <c:pt idx="1564">
                  <c:v>-0.02</c:v>
                </c:pt>
                <c:pt idx="1565">
                  <c:v>-0.02</c:v>
                </c:pt>
                <c:pt idx="1566">
                  <c:v>-0.02</c:v>
                </c:pt>
                <c:pt idx="1567">
                  <c:v>-0.04</c:v>
                </c:pt>
                <c:pt idx="1568">
                  <c:v>-0.04</c:v>
                </c:pt>
                <c:pt idx="1569">
                  <c:v>-0.04</c:v>
                </c:pt>
                <c:pt idx="1570">
                  <c:v>-0.02</c:v>
                </c:pt>
                <c:pt idx="1571">
                  <c:v>-0.02</c:v>
                </c:pt>
                <c:pt idx="1572">
                  <c:v>-0.02</c:v>
                </c:pt>
                <c:pt idx="1573">
                  <c:v>-0.02</c:v>
                </c:pt>
                <c:pt idx="1574">
                  <c:v>-0.02</c:v>
                </c:pt>
                <c:pt idx="1575">
                  <c:v>-0.02</c:v>
                </c:pt>
                <c:pt idx="1576">
                  <c:v>-0.02</c:v>
                </c:pt>
                <c:pt idx="1577">
                  <c:v>-0.02</c:v>
                </c:pt>
                <c:pt idx="1578">
                  <c:v>-0.02</c:v>
                </c:pt>
                <c:pt idx="1579">
                  <c:v>-0.02</c:v>
                </c:pt>
                <c:pt idx="1580">
                  <c:v>-0.02</c:v>
                </c:pt>
                <c:pt idx="1581">
                  <c:v>-0.02</c:v>
                </c:pt>
                <c:pt idx="1582">
                  <c:v>-0.02</c:v>
                </c:pt>
                <c:pt idx="1583">
                  <c:v>-0.02</c:v>
                </c:pt>
                <c:pt idx="1584">
                  <c:v>-0.02</c:v>
                </c:pt>
                <c:pt idx="1585">
                  <c:v>-0.02</c:v>
                </c:pt>
                <c:pt idx="1586">
                  <c:v>-0.02</c:v>
                </c:pt>
                <c:pt idx="1587">
                  <c:v>-0.02</c:v>
                </c:pt>
                <c:pt idx="1588">
                  <c:v>-0.02</c:v>
                </c:pt>
                <c:pt idx="1589">
                  <c:v>-0.02</c:v>
                </c:pt>
                <c:pt idx="1590">
                  <c:v>-0.02</c:v>
                </c:pt>
                <c:pt idx="1591">
                  <c:v>-0.02</c:v>
                </c:pt>
                <c:pt idx="1592">
                  <c:v>-0.02</c:v>
                </c:pt>
                <c:pt idx="1593">
                  <c:v>-0.02</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numCache>
            </c:numRef>
          </c:yVal>
          <c:smooth val="1"/>
          <c:extLst xmlns:c16r2="http://schemas.microsoft.com/office/drawing/2015/06/chart">
            <c:ext xmlns:c16="http://schemas.microsoft.com/office/drawing/2014/chart" uri="{C3380CC4-5D6E-409C-BE32-E72D297353CC}">
              <c16:uniqueId val="{00000001-A302-5B44-B3FD-A66005AE673A}"/>
            </c:ext>
          </c:extLst>
        </c:ser>
        <c:ser>
          <c:idx val="7"/>
          <c:order val="2"/>
          <c:tx>
            <c:v>15RB</c:v>
          </c:tx>
          <c:spPr>
            <a:ln>
              <a:solidFill>
                <a:schemeClr val="accent3"/>
              </a:solidFill>
            </a:ln>
          </c:spPr>
          <c:marker>
            <c:symbol val="none"/>
          </c:marker>
          <c:xVal>
            <c:numRef>
              <c:f>CO!$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I$2:$I$1783</c:f>
              <c:numCache>
                <c:formatCode>General</c:formatCode>
                <c:ptCount val="178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02</c:v>
                </c:pt>
                <c:pt idx="18">
                  <c:v>0.02</c:v>
                </c:pt>
                <c:pt idx="19">
                  <c:v>0.04</c:v>
                </c:pt>
                <c:pt idx="20">
                  <c:v>0.06</c:v>
                </c:pt>
                <c:pt idx="21">
                  <c:v>0.1</c:v>
                </c:pt>
                <c:pt idx="22">
                  <c:v>0.12</c:v>
                </c:pt>
                <c:pt idx="23">
                  <c:v>0.16</c:v>
                </c:pt>
                <c:pt idx="24">
                  <c:v>0.2</c:v>
                </c:pt>
                <c:pt idx="25">
                  <c:v>0.24</c:v>
                </c:pt>
                <c:pt idx="26">
                  <c:v>0.28000000000000003</c:v>
                </c:pt>
                <c:pt idx="27">
                  <c:v>0.28000000000000003</c:v>
                </c:pt>
                <c:pt idx="28">
                  <c:v>0.32</c:v>
                </c:pt>
                <c:pt idx="29">
                  <c:v>0.38</c:v>
                </c:pt>
                <c:pt idx="30">
                  <c:v>0.44</c:v>
                </c:pt>
                <c:pt idx="31">
                  <c:v>0.5</c:v>
                </c:pt>
                <c:pt idx="32">
                  <c:v>0.56000000000000005</c:v>
                </c:pt>
                <c:pt idx="33">
                  <c:v>0.62</c:v>
                </c:pt>
                <c:pt idx="34">
                  <c:v>0.68</c:v>
                </c:pt>
                <c:pt idx="35">
                  <c:v>0.76</c:v>
                </c:pt>
                <c:pt idx="36">
                  <c:v>0.76</c:v>
                </c:pt>
                <c:pt idx="37">
                  <c:v>0.82</c:v>
                </c:pt>
                <c:pt idx="38">
                  <c:v>0.9</c:v>
                </c:pt>
                <c:pt idx="39">
                  <c:v>0.96</c:v>
                </c:pt>
                <c:pt idx="40">
                  <c:v>1.04</c:v>
                </c:pt>
                <c:pt idx="41">
                  <c:v>1.1000000000000001</c:v>
                </c:pt>
                <c:pt idx="42">
                  <c:v>1.18</c:v>
                </c:pt>
                <c:pt idx="43">
                  <c:v>1.18</c:v>
                </c:pt>
                <c:pt idx="44">
                  <c:v>1.24</c:v>
                </c:pt>
                <c:pt idx="45">
                  <c:v>1.32</c:v>
                </c:pt>
                <c:pt idx="46">
                  <c:v>1.38</c:v>
                </c:pt>
                <c:pt idx="47">
                  <c:v>1.46</c:v>
                </c:pt>
                <c:pt idx="48">
                  <c:v>1.52</c:v>
                </c:pt>
                <c:pt idx="49">
                  <c:v>1.58</c:v>
                </c:pt>
                <c:pt idx="50">
                  <c:v>1.64</c:v>
                </c:pt>
                <c:pt idx="51">
                  <c:v>1.72</c:v>
                </c:pt>
                <c:pt idx="52">
                  <c:v>1.78</c:v>
                </c:pt>
                <c:pt idx="53">
                  <c:v>1.84</c:v>
                </c:pt>
                <c:pt idx="54">
                  <c:v>1.9</c:v>
                </c:pt>
                <c:pt idx="55">
                  <c:v>1.9</c:v>
                </c:pt>
                <c:pt idx="56">
                  <c:v>1.96</c:v>
                </c:pt>
                <c:pt idx="57">
                  <c:v>2.02</c:v>
                </c:pt>
                <c:pt idx="58">
                  <c:v>2.08</c:v>
                </c:pt>
                <c:pt idx="59">
                  <c:v>2.14</c:v>
                </c:pt>
                <c:pt idx="60">
                  <c:v>2.2000000000000002</c:v>
                </c:pt>
                <c:pt idx="61">
                  <c:v>2.2599999999999998</c:v>
                </c:pt>
                <c:pt idx="62">
                  <c:v>2.2999999999999998</c:v>
                </c:pt>
                <c:pt idx="63">
                  <c:v>2.2999999999999998</c:v>
                </c:pt>
                <c:pt idx="64">
                  <c:v>2.36</c:v>
                </c:pt>
                <c:pt idx="65">
                  <c:v>2.42</c:v>
                </c:pt>
                <c:pt idx="66">
                  <c:v>2.48</c:v>
                </c:pt>
                <c:pt idx="67">
                  <c:v>2.54</c:v>
                </c:pt>
                <c:pt idx="68">
                  <c:v>2.58</c:v>
                </c:pt>
                <c:pt idx="69">
                  <c:v>2.64</c:v>
                </c:pt>
                <c:pt idx="70">
                  <c:v>2.68</c:v>
                </c:pt>
                <c:pt idx="71">
                  <c:v>2.74</c:v>
                </c:pt>
                <c:pt idx="72">
                  <c:v>2.78</c:v>
                </c:pt>
                <c:pt idx="73">
                  <c:v>2.78</c:v>
                </c:pt>
                <c:pt idx="74">
                  <c:v>2.82</c:v>
                </c:pt>
                <c:pt idx="75">
                  <c:v>2.86</c:v>
                </c:pt>
                <c:pt idx="76">
                  <c:v>2.88</c:v>
                </c:pt>
                <c:pt idx="77">
                  <c:v>2.92</c:v>
                </c:pt>
                <c:pt idx="78">
                  <c:v>2.94</c:v>
                </c:pt>
                <c:pt idx="79">
                  <c:v>2.96</c:v>
                </c:pt>
                <c:pt idx="80">
                  <c:v>2.98</c:v>
                </c:pt>
                <c:pt idx="81">
                  <c:v>3</c:v>
                </c:pt>
                <c:pt idx="82">
                  <c:v>3</c:v>
                </c:pt>
                <c:pt idx="83">
                  <c:v>3.02</c:v>
                </c:pt>
                <c:pt idx="84">
                  <c:v>3.04</c:v>
                </c:pt>
                <c:pt idx="85">
                  <c:v>3.04</c:v>
                </c:pt>
                <c:pt idx="86">
                  <c:v>3.04</c:v>
                </c:pt>
                <c:pt idx="87">
                  <c:v>3.06</c:v>
                </c:pt>
                <c:pt idx="88">
                  <c:v>3.06</c:v>
                </c:pt>
                <c:pt idx="89">
                  <c:v>3.06</c:v>
                </c:pt>
                <c:pt idx="90">
                  <c:v>3.06</c:v>
                </c:pt>
                <c:pt idx="91">
                  <c:v>3.04</c:v>
                </c:pt>
                <c:pt idx="92">
                  <c:v>3.04</c:v>
                </c:pt>
                <c:pt idx="93">
                  <c:v>3.04</c:v>
                </c:pt>
                <c:pt idx="94">
                  <c:v>3.04</c:v>
                </c:pt>
                <c:pt idx="95">
                  <c:v>3.04</c:v>
                </c:pt>
                <c:pt idx="96">
                  <c:v>3.02</c:v>
                </c:pt>
                <c:pt idx="97">
                  <c:v>3.02</c:v>
                </c:pt>
                <c:pt idx="98">
                  <c:v>3</c:v>
                </c:pt>
                <c:pt idx="99">
                  <c:v>3</c:v>
                </c:pt>
                <c:pt idx="100">
                  <c:v>2.98</c:v>
                </c:pt>
                <c:pt idx="101">
                  <c:v>2.98</c:v>
                </c:pt>
                <c:pt idx="102">
                  <c:v>2.96</c:v>
                </c:pt>
                <c:pt idx="103">
                  <c:v>2.96</c:v>
                </c:pt>
                <c:pt idx="104">
                  <c:v>2.94</c:v>
                </c:pt>
                <c:pt idx="105">
                  <c:v>2.92</c:v>
                </c:pt>
                <c:pt idx="106">
                  <c:v>2.9</c:v>
                </c:pt>
                <c:pt idx="107">
                  <c:v>2.9</c:v>
                </c:pt>
                <c:pt idx="108">
                  <c:v>2.88</c:v>
                </c:pt>
                <c:pt idx="109">
                  <c:v>2.86</c:v>
                </c:pt>
                <c:pt idx="110">
                  <c:v>2.84</c:v>
                </c:pt>
                <c:pt idx="111">
                  <c:v>2.84</c:v>
                </c:pt>
                <c:pt idx="112">
                  <c:v>2.82</c:v>
                </c:pt>
                <c:pt idx="113">
                  <c:v>2.82</c:v>
                </c:pt>
                <c:pt idx="114">
                  <c:v>2.8</c:v>
                </c:pt>
                <c:pt idx="115">
                  <c:v>2.78</c:v>
                </c:pt>
                <c:pt idx="116">
                  <c:v>2.76</c:v>
                </c:pt>
                <c:pt idx="117">
                  <c:v>2.74</c:v>
                </c:pt>
                <c:pt idx="118">
                  <c:v>2.74</c:v>
                </c:pt>
                <c:pt idx="119">
                  <c:v>2.72</c:v>
                </c:pt>
                <c:pt idx="120">
                  <c:v>2.72</c:v>
                </c:pt>
                <c:pt idx="121">
                  <c:v>2.7</c:v>
                </c:pt>
                <c:pt idx="122">
                  <c:v>2.68</c:v>
                </c:pt>
                <c:pt idx="123">
                  <c:v>2.66</c:v>
                </c:pt>
                <c:pt idx="124">
                  <c:v>2.66</c:v>
                </c:pt>
                <c:pt idx="125">
                  <c:v>2.64</c:v>
                </c:pt>
                <c:pt idx="126">
                  <c:v>2.62</c:v>
                </c:pt>
                <c:pt idx="127">
                  <c:v>2.62</c:v>
                </c:pt>
                <c:pt idx="128">
                  <c:v>2.62</c:v>
                </c:pt>
                <c:pt idx="129">
                  <c:v>2.6</c:v>
                </c:pt>
                <c:pt idx="130">
                  <c:v>2.58</c:v>
                </c:pt>
                <c:pt idx="131">
                  <c:v>2.58</c:v>
                </c:pt>
                <c:pt idx="132">
                  <c:v>2.56</c:v>
                </c:pt>
                <c:pt idx="133">
                  <c:v>2.54</c:v>
                </c:pt>
                <c:pt idx="134">
                  <c:v>2.54</c:v>
                </c:pt>
                <c:pt idx="135">
                  <c:v>2.52</c:v>
                </c:pt>
                <c:pt idx="136">
                  <c:v>2.5</c:v>
                </c:pt>
                <c:pt idx="137">
                  <c:v>2.5</c:v>
                </c:pt>
                <c:pt idx="138">
                  <c:v>2.48</c:v>
                </c:pt>
                <c:pt idx="139">
                  <c:v>2.48</c:v>
                </c:pt>
                <c:pt idx="140">
                  <c:v>2.48</c:v>
                </c:pt>
                <c:pt idx="141">
                  <c:v>2.46</c:v>
                </c:pt>
                <c:pt idx="142">
                  <c:v>2.46</c:v>
                </c:pt>
                <c:pt idx="143">
                  <c:v>2.44</c:v>
                </c:pt>
                <c:pt idx="144">
                  <c:v>2.42</c:v>
                </c:pt>
                <c:pt idx="145">
                  <c:v>2.42</c:v>
                </c:pt>
                <c:pt idx="146">
                  <c:v>2.42</c:v>
                </c:pt>
                <c:pt idx="147">
                  <c:v>2.4</c:v>
                </c:pt>
                <c:pt idx="148">
                  <c:v>2.4</c:v>
                </c:pt>
                <c:pt idx="149">
                  <c:v>2.38</c:v>
                </c:pt>
                <c:pt idx="150">
                  <c:v>2.38</c:v>
                </c:pt>
                <c:pt idx="151">
                  <c:v>2.36</c:v>
                </c:pt>
                <c:pt idx="152">
                  <c:v>2.34</c:v>
                </c:pt>
                <c:pt idx="153">
                  <c:v>2.34</c:v>
                </c:pt>
                <c:pt idx="154">
                  <c:v>2.3199999999999981</c:v>
                </c:pt>
                <c:pt idx="155">
                  <c:v>2.3199999999999981</c:v>
                </c:pt>
                <c:pt idx="156">
                  <c:v>2.2999999999999998</c:v>
                </c:pt>
                <c:pt idx="157">
                  <c:v>2.2999999999999998</c:v>
                </c:pt>
                <c:pt idx="158">
                  <c:v>2.2999999999999998</c:v>
                </c:pt>
                <c:pt idx="159">
                  <c:v>2.2999999999999998</c:v>
                </c:pt>
                <c:pt idx="160">
                  <c:v>2.2799999999999998</c:v>
                </c:pt>
                <c:pt idx="161">
                  <c:v>2.2799999999999998</c:v>
                </c:pt>
                <c:pt idx="162">
                  <c:v>2.2599999999999998</c:v>
                </c:pt>
                <c:pt idx="163">
                  <c:v>2.2599999999999998</c:v>
                </c:pt>
                <c:pt idx="164">
                  <c:v>2.2599999999999998</c:v>
                </c:pt>
                <c:pt idx="165">
                  <c:v>2.2400000000000002</c:v>
                </c:pt>
                <c:pt idx="166">
                  <c:v>2.2400000000000002</c:v>
                </c:pt>
                <c:pt idx="167">
                  <c:v>2.2400000000000002</c:v>
                </c:pt>
                <c:pt idx="168">
                  <c:v>2.2400000000000002</c:v>
                </c:pt>
                <c:pt idx="169">
                  <c:v>2.2400000000000002</c:v>
                </c:pt>
                <c:pt idx="170">
                  <c:v>2.2200000000000002</c:v>
                </c:pt>
                <c:pt idx="171">
                  <c:v>2.2200000000000002</c:v>
                </c:pt>
                <c:pt idx="172">
                  <c:v>2.2200000000000002</c:v>
                </c:pt>
                <c:pt idx="173">
                  <c:v>2.2000000000000002</c:v>
                </c:pt>
                <c:pt idx="174">
                  <c:v>2.2000000000000002</c:v>
                </c:pt>
                <c:pt idx="175">
                  <c:v>2.2000000000000002</c:v>
                </c:pt>
                <c:pt idx="176">
                  <c:v>2.2000000000000002</c:v>
                </c:pt>
                <c:pt idx="177">
                  <c:v>2.2000000000000002</c:v>
                </c:pt>
                <c:pt idx="178">
                  <c:v>2.1800000000000002</c:v>
                </c:pt>
                <c:pt idx="179">
                  <c:v>2.1800000000000002</c:v>
                </c:pt>
                <c:pt idx="180">
                  <c:v>2.1800000000000002</c:v>
                </c:pt>
                <c:pt idx="181">
                  <c:v>2.16</c:v>
                </c:pt>
                <c:pt idx="182">
                  <c:v>2.16</c:v>
                </c:pt>
                <c:pt idx="183">
                  <c:v>2.16</c:v>
                </c:pt>
                <c:pt idx="184">
                  <c:v>2.16</c:v>
                </c:pt>
                <c:pt idx="185">
                  <c:v>2.14</c:v>
                </c:pt>
                <c:pt idx="186">
                  <c:v>2.14</c:v>
                </c:pt>
                <c:pt idx="187">
                  <c:v>2.12</c:v>
                </c:pt>
                <c:pt idx="188">
                  <c:v>2.12</c:v>
                </c:pt>
                <c:pt idx="189">
                  <c:v>2.1</c:v>
                </c:pt>
                <c:pt idx="190">
                  <c:v>2.1</c:v>
                </c:pt>
                <c:pt idx="191">
                  <c:v>2.08</c:v>
                </c:pt>
                <c:pt idx="192">
                  <c:v>2.08</c:v>
                </c:pt>
                <c:pt idx="193">
                  <c:v>2.06</c:v>
                </c:pt>
                <c:pt idx="194">
                  <c:v>2.06</c:v>
                </c:pt>
                <c:pt idx="195">
                  <c:v>2.06</c:v>
                </c:pt>
                <c:pt idx="196">
                  <c:v>2.04</c:v>
                </c:pt>
                <c:pt idx="197">
                  <c:v>2.04</c:v>
                </c:pt>
                <c:pt idx="198">
                  <c:v>2.02</c:v>
                </c:pt>
                <c:pt idx="199">
                  <c:v>2</c:v>
                </c:pt>
                <c:pt idx="200">
                  <c:v>2</c:v>
                </c:pt>
                <c:pt idx="201">
                  <c:v>1.98</c:v>
                </c:pt>
                <c:pt idx="202">
                  <c:v>1.98</c:v>
                </c:pt>
                <c:pt idx="203">
                  <c:v>1.96</c:v>
                </c:pt>
                <c:pt idx="204">
                  <c:v>1.96</c:v>
                </c:pt>
                <c:pt idx="205">
                  <c:v>1.96</c:v>
                </c:pt>
                <c:pt idx="206">
                  <c:v>1.94</c:v>
                </c:pt>
                <c:pt idx="207">
                  <c:v>1.94</c:v>
                </c:pt>
                <c:pt idx="208">
                  <c:v>1.92</c:v>
                </c:pt>
                <c:pt idx="209">
                  <c:v>1.92</c:v>
                </c:pt>
                <c:pt idx="210">
                  <c:v>1.9</c:v>
                </c:pt>
                <c:pt idx="211">
                  <c:v>1.9</c:v>
                </c:pt>
                <c:pt idx="212">
                  <c:v>1.88</c:v>
                </c:pt>
                <c:pt idx="213">
                  <c:v>1.88</c:v>
                </c:pt>
                <c:pt idx="214">
                  <c:v>1.88</c:v>
                </c:pt>
                <c:pt idx="215">
                  <c:v>1.86</c:v>
                </c:pt>
                <c:pt idx="216">
                  <c:v>1.84</c:v>
                </c:pt>
                <c:pt idx="217">
                  <c:v>1.84</c:v>
                </c:pt>
                <c:pt idx="218">
                  <c:v>1.82</c:v>
                </c:pt>
                <c:pt idx="219">
                  <c:v>1.8</c:v>
                </c:pt>
                <c:pt idx="220">
                  <c:v>1.8</c:v>
                </c:pt>
                <c:pt idx="221">
                  <c:v>1.78</c:v>
                </c:pt>
                <c:pt idx="222">
                  <c:v>1.76</c:v>
                </c:pt>
                <c:pt idx="223">
                  <c:v>1.76</c:v>
                </c:pt>
                <c:pt idx="224">
                  <c:v>1.74</c:v>
                </c:pt>
                <c:pt idx="225">
                  <c:v>1.72</c:v>
                </c:pt>
                <c:pt idx="226">
                  <c:v>1.7</c:v>
                </c:pt>
                <c:pt idx="227">
                  <c:v>1.7</c:v>
                </c:pt>
                <c:pt idx="228">
                  <c:v>1.68</c:v>
                </c:pt>
                <c:pt idx="229">
                  <c:v>1.66</c:v>
                </c:pt>
                <c:pt idx="230">
                  <c:v>1.64</c:v>
                </c:pt>
                <c:pt idx="231">
                  <c:v>1.62</c:v>
                </c:pt>
                <c:pt idx="232">
                  <c:v>1.62</c:v>
                </c:pt>
                <c:pt idx="233">
                  <c:v>1.6</c:v>
                </c:pt>
                <c:pt idx="234">
                  <c:v>1.58</c:v>
                </c:pt>
                <c:pt idx="235">
                  <c:v>1.56</c:v>
                </c:pt>
                <c:pt idx="236">
                  <c:v>1.54</c:v>
                </c:pt>
                <c:pt idx="237">
                  <c:v>1.52</c:v>
                </c:pt>
                <c:pt idx="238">
                  <c:v>1.5</c:v>
                </c:pt>
                <c:pt idx="239">
                  <c:v>1.5</c:v>
                </c:pt>
                <c:pt idx="240">
                  <c:v>1.48</c:v>
                </c:pt>
                <c:pt idx="241">
                  <c:v>1.46</c:v>
                </c:pt>
                <c:pt idx="242">
                  <c:v>1.46</c:v>
                </c:pt>
                <c:pt idx="243">
                  <c:v>1.44</c:v>
                </c:pt>
                <c:pt idx="244">
                  <c:v>1.44</c:v>
                </c:pt>
                <c:pt idx="245">
                  <c:v>1.42</c:v>
                </c:pt>
                <c:pt idx="246">
                  <c:v>1.4</c:v>
                </c:pt>
                <c:pt idx="247">
                  <c:v>1.4</c:v>
                </c:pt>
                <c:pt idx="248">
                  <c:v>1.38</c:v>
                </c:pt>
                <c:pt idx="249">
                  <c:v>1.36</c:v>
                </c:pt>
                <c:pt idx="250">
                  <c:v>1.36</c:v>
                </c:pt>
                <c:pt idx="251">
                  <c:v>1.36</c:v>
                </c:pt>
                <c:pt idx="252">
                  <c:v>1.34</c:v>
                </c:pt>
                <c:pt idx="253">
                  <c:v>1.34</c:v>
                </c:pt>
                <c:pt idx="254">
                  <c:v>1.32</c:v>
                </c:pt>
                <c:pt idx="255">
                  <c:v>1.32</c:v>
                </c:pt>
                <c:pt idx="256">
                  <c:v>1.3</c:v>
                </c:pt>
                <c:pt idx="257">
                  <c:v>1.3</c:v>
                </c:pt>
                <c:pt idx="258">
                  <c:v>1.3</c:v>
                </c:pt>
                <c:pt idx="259">
                  <c:v>1.28</c:v>
                </c:pt>
                <c:pt idx="260">
                  <c:v>1.28</c:v>
                </c:pt>
                <c:pt idx="261">
                  <c:v>1.26</c:v>
                </c:pt>
                <c:pt idx="262">
                  <c:v>1.26</c:v>
                </c:pt>
                <c:pt idx="263">
                  <c:v>1.26</c:v>
                </c:pt>
                <c:pt idx="264">
                  <c:v>1.24</c:v>
                </c:pt>
                <c:pt idx="265">
                  <c:v>1.24</c:v>
                </c:pt>
                <c:pt idx="266">
                  <c:v>1.24</c:v>
                </c:pt>
                <c:pt idx="267">
                  <c:v>1.22</c:v>
                </c:pt>
                <c:pt idx="268">
                  <c:v>1.22</c:v>
                </c:pt>
                <c:pt idx="269">
                  <c:v>1.22</c:v>
                </c:pt>
                <c:pt idx="270">
                  <c:v>1.22</c:v>
                </c:pt>
                <c:pt idx="271">
                  <c:v>1.2</c:v>
                </c:pt>
                <c:pt idx="272">
                  <c:v>1.2</c:v>
                </c:pt>
                <c:pt idx="273">
                  <c:v>1.2</c:v>
                </c:pt>
                <c:pt idx="274">
                  <c:v>1.2</c:v>
                </c:pt>
                <c:pt idx="275">
                  <c:v>1.18</c:v>
                </c:pt>
                <c:pt idx="276">
                  <c:v>1.18</c:v>
                </c:pt>
                <c:pt idx="277">
                  <c:v>1.18</c:v>
                </c:pt>
                <c:pt idx="278">
                  <c:v>1.18</c:v>
                </c:pt>
                <c:pt idx="279">
                  <c:v>1.18</c:v>
                </c:pt>
                <c:pt idx="280">
                  <c:v>1.18</c:v>
                </c:pt>
                <c:pt idx="281">
                  <c:v>1.18</c:v>
                </c:pt>
                <c:pt idx="282">
                  <c:v>1.1599999999999999</c:v>
                </c:pt>
                <c:pt idx="283">
                  <c:v>1.1599999999999999</c:v>
                </c:pt>
                <c:pt idx="284">
                  <c:v>1.1599999999999999</c:v>
                </c:pt>
                <c:pt idx="285">
                  <c:v>1.1599999999999999</c:v>
                </c:pt>
                <c:pt idx="286">
                  <c:v>1.1599999999999999</c:v>
                </c:pt>
                <c:pt idx="287">
                  <c:v>1.1599999999999999</c:v>
                </c:pt>
                <c:pt idx="288">
                  <c:v>1.1599999999999999</c:v>
                </c:pt>
                <c:pt idx="289">
                  <c:v>1.1599999999999999</c:v>
                </c:pt>
                <c:pt idx="290">
                  <c:v>1.1399999999999999</c:v>
                </c:pt>
                <c:pt idx="291">
                  <c:v>1.1399999999999999</c:v>
                </c:pt>
                <c:pt idx="292">
                  <c:v>1.1399999999999999</c:v>
                </c:pt>
                <c:pt idx="293">
                  <c:v>1.1399999999999999</c:v>
                </c:pt>
                <c:pt idx="294">
                  <c:v>1.1399999999999999</c:v>
                </c:pt>
                <c:pt idx="295">
                  <c:v>1.1399999999999999</c:v>
                </c:pt>
                <c:pt idx="296">
                  <c:v>1.1200000000000001</c:v>
                </c:pt>
                <c:pt idx="297">
                  <c:v>1.1200000000000001</c:v>
                </c:pt>
                <c:pt idx="298">
                  <c:v>1.1200000000000001</c:v>
                </c:pt>
                <c:pt idx="299">
                  <c:v>1.1200000000000001</c:v>
                </c:pt>
                <c:pt idx="300">
                  <c:v>1.1200000000000001</c:v>
                </c:pt>
                <c:pt idx="301">
                  <c:v>1.1200000000000001</c:v>
                </c:pt>
                <c:pt idx="302">
                  <c:v>1.1000000000000001</c:v>
                </c:pt>
                <c:pt idx="303">
                  <c:v>1.1000000000000001</c:v>
                </c:pt>
                <c:pt idx="304">
                  <c:v>1.1000000000000001</c:v>
                </c:pt>
                <c:pt idx="305">
                  <c:v>1.1000000000000001</c:v>
                </c:pt>
                <c:pt idx="306">
                  <c:v>1.1000000000000001</c:v>
                </c:pt>
                <c:pt idx="307">
                  <c:v>1.1000000000000001</c:v>
                </c:pt>
                <c:pt idx="308">
                  <c:v>1.1000000000000001</c:v>
                </c:pt>
                <c:pt idx="309">
                  <c:v>1.1000000000000001</c:v>
                </c:pt>
                <c:pt idx="310">
                  <c:v>1.08</c:v>
                </c:pt>
                <c:pt idx="311">
                  <c:v>1.08</c:v>
                </c:pt>
                <c:pt idx="312">
                  <c:v>1.08</c:v>
                </c:pt>
                <c:pt idx="313">
                  <c:v>1.08</c:v>
                </c:pt>
                <c:pt idx="314">
                  <c:v>1.08</c:v>
                </c:pt>
                <c:pt idx="315">
                  <c:v>1.08</c:v>
                </c:pt>
                <c:pt idx="316">
                  <c:v>1.08</c:v>
                </c:pt>
                <c:pt idx="317">
                  <c:v>1.08</c:v>
                </c:pt>
                <c:pt idx="318">
                  <c:v>1.08</c:v>
                </c:pt>
                <c:pt idx="319">
                  <c:v>1.08</c:v>
                </c:pt>
                <c:pt idx="320">
                  <c:v>1.08</c:v>
                </c:pt>
                <c:pt idx="321">
                  <c:v>1.08</c:v>
                </c:pt>
                <c:pt idx="322">
                  <c:v>1.08</c:v>
                </c:pt>
                <c:pt idx="323">
                  <c:v>1.08</c:v>
                </c:pt>
                <c:pt idx="324">
                  <c:v>1.06</c:v>
                </c:pt>
                <c:pt idx="325">
                  <c:v>1.06</c:v>
                </c:pt>
                <c:pt idx="326">
                  <c:v>1.06</c:v>
                </c:pt>
                <c:pt idx="327">
                  <c:v>1.06</c:v>
                </c:pt>
                <c:pt idx="328">
                  <c:v>1.06</c:v>
                </c:pt>
                <c:pt idx="329">
                  <c:v>1.06</c:v>
                </c:pt>
                <c:pt idx="330">
                  <c:v>1.06</c:v>
                </c:pt>
                <c:pt idx="331">
                  <c:v>1.06</c:v>
                </c:pt>
                <c:pt idx="332">
                  <c:v>1.06</c:v>
                </c:pt>
                <c:pt idx="333">
                  <c:v>1.06</c:v>
                </c:pt>
                <c:pt idx="334">
                  <c:v>1.06</c:v>
                </c:pt>
                <c:pt idx="335">
                  <c:v>1.06</c:v>
                </c:pt>
                <c:pt idx="336">
                  <c:v>1.04</c:v>
                </c:pt>
                <c:pt idx="337">
                  <c:v>1.04</c:v>
                </c:pt>
                <c:pt idx="338">
                  <c:v>1.04</c:v>
                </c:pt>
                <c:pt idx="339">
                  <c:v>1.04</c:v>
                </c:pt>
                <c:pt idx="340">
                  <c:v>1.04</c:v>
                </c:pt>
                <c:pt idx="341">
                  <c:v>1.04</c:v>
                </c:pt>
                <c:pt idx="342">
                  <c:v>1.04</c:v>
                </c:pt>
                <c:pt idx="343">
                  <c:v>1.02</c:v>
                </c:pt>
                <c:pt idx="344">
                  <c:v>1.02</c:v>
                </c:pt>
                <c:pt idx="345">
                  <c:v>1.02</c:v>
                </c:pt>
                <c:pt idx="346">
                  <c:v>1.02</c:v>
                </c:pt>
                <c:pt idx="347">
                  <c:v>1.02</c:v>
                </c:pt>
                <c:pt idx="348">
                  <c:v>1.02</c:v>
                </c:pt>
                <c:pt idx="349">
                  <c:v>1.02</c:v>
                </c:pt>
                <c:pt idx="350">
                  <c:v>1.02</c:v>
                </c:pt>
                <c:pt idx="351">
                  <c:v>1.02</c:v>
                </c:pt>
                <c:pt idx="352">
                  <c:v>1.02</c:v>
                </c:pt>
                <c:pt idx="353">
                  <c:v>1.02</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0.98</c:v>
                </c:pt>
                <c:pt idx="368">
                  <c:v>0.98</c:v>
                </c:pt>
                <c:pt idx="369">
                  <c:v>0.98</c:v>
                </c:pt>
                <c:pt idx="370">
                  <c:v>0.98</c:v>
                </c:pt>
                <c:pt idx="371">
                  <c:v>0.98</c:v>
                </c:pt>
                <c:pt idx="372">
                  <c:v>0.98</c:v>
                </c:pt>
                <c:pt idx="373">
                  <c:v>0.98</c:v>
                </c:pt>
                <c:pt idx="374">
                  <c:v>0.98</c:v>
                </c:pt>
                <c:pt idx="375">
                  <c:v>0.98</c:v>
                </c:pt>
                <c:pt idx="376">
                  <c:v>0.98</c:v>
                </c:pt>
                <c:pt idx="377">
                  <c:v>0.98</c:v>
                </c:pt>
                <c:pt idx="378">
                  <c:v>0.98</c:v>
                </c:pt>
                <c:pt idx="379">
                  <c:v>0.98</c:v>
                </c:pt>
                <c:pt idx="380">
                  <c:v>0.96</c:v>
                </c:pt>
                <c:pt idx="381">
                  <c:v>0.96</c:v>
                </c:pt>
                <c:pt idx="382">
                  <c:v>0.96</c:v>
                </c:pt>
                <c:pt idx="383">
                  <c:v>0.96</c:v>
                </c:pt>
                <c:pt idx="384">
                  <c:v>0.96</c:v>
                </c:pt>
                <c:pt idx="385">
                  <c:v>0.96</c:v>
                </c:pt>
                <c:pt idx="386">
                  <c:v>0.96</c:v>
                </c:pt>
                <c:pt idx="387">
                  <c:v>0.96</c:v>
                </c:pt>
                <c:pt idx="388">
                  <c:v>0.96</c:v>
                </c:pt>
                <c:pt idx="389">
                  <c:v>0.96</c:v>
                </c:pt>
                <c:pt idx="390">
                  <c:v>0.96</c:v>
                </c:pt>
                <c:pt idx="391">
                  <c:v>0.96</c:v>
                </c:pt>
                <c:pt idx="392">
                  <c:v>0.96</c:v>
                </c:pt>
                <c:pt idx="393">
                  <c:v>0.96</c:v>
                </c:pt>
                <c:pt idx="394">
                  <c:v>0.96</c:v>
                </c:pt>
                <c:pt idx="395">
                  <c:v>0.96</c:v>
                </c:pt>
                <c:pt idx="396">
                  <c:v>0.96</c:v>
                </c:pt>
                <c:pt idx="397">
                  <c:v>0.98</c:v>
                </c:pt>
                <c:pt idx="398">
                  <c:v>0.98</c:v>
                </c:pt>
                <c:pt idx="399">
                  <c:v>0.98</c:v>
                </c:pt>
                <c:pt idx="400">
                  <c:v>0.98</c:v>
                </c:pt>
                <c:pt idx="401">
                  <c:v>0.98</c:v>
                </c:pt>
                <c:pt idx="402">
                  <c:v>0.98</c:v>
                </c:pt>
                <c:pt idx="403">
                  <c:v>0.98</c:v>
                </c:pt>
                <c:pt idx="404">
                  <c:v>0.98</c:v>
                </c:pt>
                <c:pt idx="405">
                  <c:v>0.98</c:v>
                </c:pt>
                <c:pt idx="406">
                  <c:v>0.98</c:v>
                </c:pt>
                <c:pt idx="407">
                  <c:v>0.98</c:v>
                </c:pt>
                <c:pt idx="408">
                  <c:v>0.98</c:v>
                </c:pt>
                <c:pt idx="409">
                  <c:v>0.98</c:v>
                </c:pt>
                <c:pt idx="410">
                  <c:v>0.98</c:v>
                </c:pt>
                <c:pt idx="411">
                  <c:v>0.98</c:v>
                </c:pt>
                <c:pt idx="412">
                  <c:v>0.98</c:v>
                </c:pt>
                <c:pt idx="413">
                  <c:v>0.98</c:v>
                </c:pt>
                <c:pt idx="414">
                  <c:v>0.98</c:v>
                </c:pt>
                <c:pt idx="415">
                  <c:v>0.98</c:v>
                </c:pt>
                <c:pt idx="416">
                  <c:v>0.98</c:v>
                </c:pt>
                <c:pt idx="417">
                  <c:v>0.98</c:v>
                </c:pt>
                <c:pt idx="418">
                  <c:v>0.98</c:v>
                </c:pt>
                <c:pt idx="419">
                  <c:v>0.98</c:v>
                </c:pt>
                <c:pt idx="420">
                  <c:v>0.98</c:v>
                </c:pt>
                <c:pt idx="421">
                  <c:v>0.96</c:v>
                </c:pt>
                <c:pt idx="422">
                  <c:v>0.96</c:v>
                </c:pt>
                <c:pt idx="423">
                  <c:v>0.96</c:v>
                </c:pt>
                <c:pt idx="424">
                  <c:v>0.96</c:v>
                </c:pt>
                <c:pt idx="425">
                  <c:v>0.96</c:v>
                </c:pt>
                <c:pt idx="426">
                  <c:v>0.96</c:v>
                </c:pt>
                <c:pt idx="427">
                  <c:v>0.96</c:v>
                </c:pt>
                <c:pt idx="428">
                  <c:v>0.96</c:v>
                </c:pt>
                <c:pt idx="429">
                  <c:v>0.96</c:v>
                </c:pt>
                <c:pt idx="430">
                  <c:v>0.96</c:v>
                </c:pt>
                <c:pt idx="431">
                  <c:v>0.96</c:v>
                </c:pt>
                <c:pt idx="432">
                  <c:v>0.96</c:v>
                </c:pt>
                <c:pt idx="433">
                  <c:v>0.96</c:v>
                </c:pt>
                <c:pt idx="434">
                  <c:v>0.96</c:v>
                </c:pt>
                <c:pt idx="435">
                  <c:v>0.96</c:v>
                </c:pt>
                <c:pt idx="436">
                  <c:v>0.96</c:v>
                </c:pt>
                <c:pt idx="437">
                  <c:v>0.96</c:v>
                </c:pt>
                <c:pt idx="438">
                  <c:v>0.96</c:v>
                </c:pt>
                <c:pt idx="439">
                  <c:v>0.96</c:v>
                </c:pt>
                <c:pt idx="440">
                  <c:v>0.96</c:v>
                </c:pt>
                <c:pt idx="441">
                  <c:v>0.96</c:v>
                </c:pt>
                <c:pt idx="442">
                  <c:v>0.96</c:v>
                </c:pt>
                <c:pt idx="443">
                  <c:v>0.96</c:v>
                </c:pt>
                <c:pt idx="444">
                  <c:v>0.96</c:v>
                </c:pt>
                <c:pt idx="445">
                  <c:v>0.96</c:v>
                </c:pt>
                <c:pt idx="446">
                  <c:v>0.96</c:v>
                </c:pt>
                <c:pt idx="447">
                  <c:v>0.96</c:v>
                </c:pt>
                <c:pt idx="448">
                  <c:v>0.96</c:v>
                </c:pt>
                <c:pt idx="449">
                  <c:v>0.96</c:v>
                </c:pt>
                <c:pt idx="450">
                  <c:v>0.96</c:v>
                </c:pt>
                <c:pt idx="451">
                  <c:v>0.96</c:v>
                </c:pt>
                <c:pt idx="452">
                  <c:v>0.94</c:v>
                </c:pt>
                <c:pt idx="453">
                  <c:v>0.94</c:v>
                </c:pt>
                <c:pt idx="454">
                  <c:v>0.94</c:v>
                </c:pt>
                <c:pt idx="455">
                  <c:v>0.94</c:v>
                </c:pt>
                <c:pt idx="456">
                  <c:v>0.94</c:v>
                </c:pt>
                <c:pt idx="457">
                  <c:v>0.94</c:v>
                </c:pt>
                <c:pt idx="458">
                  <c:v>0.94</c:v>
                </c:pt>
                <c:pt idx="459">
                  <c:v>0.94</c:v>
                </c:pt>
                <c:pt idx="460">
                  <c:v>0.94</c:v>
                </c:pt>
                <c:pt idx="461">
                  <c:v>0.94</c:v>
                </c:pt>
                <c:pt idx="462">
                  <c:v>0.94</c:v>
                </c:pt>
                <c:pt idx="463">
                  <c:v>0.94</c:v>
                </c:pt>
                <c:pt idx="464">
                  <c:v>0.94</c:v>
                </c:pt>
                <c:pt idx="465">
                  <c:v>0.94</c:v>
                </c:pt>
                <c:pt idx="466">
                  <c:v>0.94</c:v>
                </c:pt>
                <c:pt idx="467">
                  <c:v>0.94</c:v>
                </c:pt>
                <c:pt idx="468">
                  <c:v>0.92</c:v>
                </c:pt>
                <c:pt idx="469">
                  <c:v>0.92</c:v>
                </c:pt>
                <c:pt idx="470">
                  <c:v>0.92</c:v>
                </c:pt>
                <c:pt idx="471">
                  <c:v>0.92</c:v>
                </c:pt>
                <c:pt idx="472">
                  <c:v>0.92</c:v>
                </c:pt>
                <c:pt idx="473">
                  <c:v>0.92</c:v>
                </c:pt>
                <c:pt idx="474">
                  <c:v>0.92</c:v>
                </c:pt>
                <c:pt idx="475">
                  <c:v>0.92</c:v>
                </c:pt>
                <c:pt idx="476">
                  <c:v>0.92</c:v>
                </c:pt>
                <c:pt idx="477">
                  <c:v>0.92</c:v>
                </c:pt>
                <c:pt idx="478">
                  <c:v>0.92</c:v>
                </c:pt>
                <c:pt idx="479">
                  <c:v>0.92</c:v>
                </c:pt>
                <c:pt idx="480">
                  <c:v>0.92</c:v>
                </c:pt>
                <c:pt idx="481">
                  <c:v>0.92</c:v>
                </c:pt>
                <c:pt idx="482">
                  <c:v>0.92</c:v>
                </c:pt>
                <c:pt idx="483">
                  <c:v>0.92</c:v>
                </c:pt>
                <c:pt idx="484">
                  <c:v>0.92</c:v>
                </c:pt>
                <c:pt idx="485">
                  <c:v>0.92</c:v>
                </c:pt>
                <c:pt idx="486">
                  <c:v>0.92</c:v>
                </c:pt>
                <c:pt idx="487">
                  <c:v>0.92</c:v>
                </c:pt>
                <c:pt idx="488">
                  <c:v>0.92</c:v>
                </c:pt>
                <c:pt idx="489">
                  <c:v>0.92</c:v>
                </c:pt>
                <c:pt idx="490">
                  <c:v>0.92</c:v>
                </c:pt>
                <c:pt idx="491">
                  <c:v>0.92</c:v>
                </c:pt>
                <c:pt idx="492">
                  <c:v>0.92</c:v>
                </c:pt>
                <c:pt idx="493">
                  <c:v>0.92</c:v>
                </c:pt>
                <c:pt idx="494">
                  <c:v>0.92</c:v>
                </c:pt>
                <c:pt idx="495">
                  <c:v>0.92</c:v>
                </c:pt>
                <c:pt idx="496">
                  <c:v>0.92</c:v>
                </c:pt>
                <c:pt idx="497">
                  <c:v>0.92</c:v>
                </c:pt>
                <c:pt idx="498">
                  <c:v>0.92</c:v>
                </c:pt>
                <c:pt idx="499">
                  <c:v>0.92</c:v>
                </c:pt>
                <c:pt idx="500">
                  <c:v>0.92</c:v>
                </c:pt>
                <c:pt idx="501">
                  <c:v>0.92</c:v>
                </c:pt>
                <c:pt idx="502">
                  <c:v>0.92</c:v>
                </c:pt>
                <c:pt idx="503">
                  <c:v>0.92</c:v>
                </c:pt>
                <c:pt idx="504">
                  <c:v>0.92</c:v>
                </c:pt>
                <c:pt idx="505">
                  <c:v>0.92</c:v>
                </c:pt>
                <c:pt idx="506">
                  <c:v>0.92</c:v>
                </c:pt>
                <c:pt idx="507">
                  <c:v>0.92</c:v>
                </c:pt>
                <c:pt idx="508">
                  <c:v>0.92</c:v>
                </c:pt>
                <c:pt idx="509">
                  <c:v>0.92</c:v>
                </c:pt>
                <c:pt idx="510">
                  <c:v>0.94</c:v>
                </c:pt>
                <c:pt idx="511">
                  <c:v>0.94</c:v>
                </c:pt>
                <c:pt idx="512">
                  <c:v>0.94</c:v>
                </c:pt>
                <c:pt idx="513">
                  <c:v>0.94</c:v>
                </c:pt>
                <c:pt idx="514">
                  <c:v>0.94</c:v>
                </c:pt>
                <c:pt idx="515">
                  <c:v>0.94</c:v>
                </c:pt>
                <c:pt idx="516">
                  <c:v>0.94</c:v>
                </c:pt>
                <c:pt idx="517">
                  <c:v>0.94</c:v>
                </c:pt>
                <c:pt idx="518">
                  <c:v>0.94</c:v>
                </c:pt>
                <c:pt idx="519">
                  <c:v>0.94</c:v>
                </c:pt>
                <c:pt idx="520">
                  <c:v>0.94</c:v>
                </c:pt>
                <c:pt idx="521">
                  <c:v>0.94</c:v>
                </c:pt>
                <c:pt idx="522">
                  <c:v>0.94</c:v>
                </c:pt>
                <c:pt idx="523">
                  <c:v>0.94</c:v>
                </c:pt>
                <c:pt idx="524">
                  <c:v>0.94</c:v>
                </c:pt>
                <c:pt idx="525">
                  <c:v>0.94</c:v>
                </c:pt>
                <c:pt idx="526">
                  <c:v>0.94</c:v>
                </c:pt>
                <c:pt idx="527">
                  <c:v>0.94</c:v>
                </c:pt>
                <c:pt idx="528">
                  <c:v>0.94</c:v>
                </c:pt>
                <c:pt idx="529">
                  <c:v>0.94</c:v>
                </c:pt>
                <c:pt idx="530">
                  <c:v>0.94</c:v>
                </c:pt>
                <c:pt idx="531">
                  <c:v>0.94</c:v>
                </c:pt>
                <c:pt idx="532">
                  <c:v>0.94</c:v>
                </c:pt>
                <c:pt idx="533">
                  <c:v>0.94</c:v>
                </c:pt>
                <c:pt idx="534">
                  <c:v>0.94</c:v>
                </c:pt>
                <c:pt idx="535">
                  <c:v>0.94</c:v>
                </c:pt>
                <c:pt idx="536">
                  <c:v>0.94</c:v>
                </c:pt>
                <c:pt idx="537">
                  <c:v>0.94</c:v>
                </c:pt>
                <c:pt idx="538">
                  <c:v>0.94</c:v>
                </c:pt>
                <c:pt idx="539">
                  <c:v>0.94</c:v>
                </c:pt>
                <c:pt idx="540">
                  <c:v>0.94</c:v>
                </c:pt>
                <c:pt idx="541">
                  <c:v>0.94</c:v>
                </c:pt>
                <c:pt idx="542">
                  <c:v>0.94</c:v>
                </c:pt>
                <c:pt idx="543">
                  <c:v>0.94</c:v>
                </c:pt>
                <c:pt idx="544">
                  <c:v>0.94</c:v>
                </c:pt>
                <c:pt idx="545">
                  <c:v>0.94</c:v>
                </c:pt>
                <c:pt idx="546">
                  <c:v>0.94</c:v>
                </c:pt>
                <c:pt idx="547">
                  <c:v>0.94</c:v>
                </c:pt>
                <c:pt idx="548">
                  <c:v>0.94</c:v>
                </c:pt>
                <c:pt idx="549">
                  <c:v>0.94</c:v>
                </c:pt>
                <c:pt idx="550">
                  <c:v>0.94</c:v>
                </c:pt>
                <c:pt idx="551">
                  <c:v>0.94</c:v>
                </c:pt>
                <c:pt idx="552">
                  <c:v>0.94</c:v>
                </c:pt>
                <c:pt idx="553">
                  <c:v>0.94</c:v>
                </c:pt>
                <c:pt idx="554">
                  <c:v>0.94</c:v>
                </c:pt>
                <c:pt idx="555">
                  <c:v>0.92</c:v>
                </c:pt>
                <c:pt idx="556">
                  <c:v>0.92</c:v>
                </c:pt>
                <c:pt idx="557">
                  <c:v>0.92</c:v>
                </c:pt>
                <c:pt idx="558">
                  <c:v>0.92</c:v>
                </c:pt>
                <c:pt idx="559">
                  <c:v>0.92</c:v>
                </c:pt>
                <c:pt idx="560">
                  <c:v>0.92</c:v>
                </c:pt>
                <c:pt idx="561">
                  <c:v>0.92</c:v>
                </c:pt>
                <c:pt idx="562">
                  <c:v>0.92</c:v>
                </c:pt>
                <c:pt idx="563">
                  <c:v>0.92</c:v>
                </c:pt>
                <c:pt idx="564">
                  <c:v>0.92</c:v>
                </c:pt>
                <c:pt idx="565">
                  <c:v>0.92</c:v>
                </c:pt>
                <c:pt idx="566">
                  <c:v>0.92</c:v>
                </c:pt>
                <c:pt idx="567">
                  <c:v>0.92</c:v>
                </c:pt>
                <c:pt idx="568">
                  <c:v>0.92</c:v>
                </c:pt>
                <c:pt idx="569">
                  <c:v>0.92</c:v>
                </c:pt>
                <c:pt idx="570">
                  <c:v>0.92</c:v>
                </c:pt>
                <c:pt idx="571">
                  <c:v>0.92</c:v>
                </c:pt>
                <c:pt idx="572">
                  <c:v>0.92</c:v>
                </c:pt>
                <c:pt idx="573">
                  <c:v>0.92</c:v>
                </c:pt>
                <c:pt idx="574">
                  <c:v>0.92</c:v>
                </c:pt>
                <c:pt idx="575">
                  <c:v>0.92</c:v>
                </c:pt>
                <c:pt idx="576">
                  <c:v>0.92</c:v>
                </c:pt>
                <c:pt idx="577">
                  <c:v>0.92</c:v>
                </c:pt>
                <c:pt idx="578">
                  <c:v>0.92</c:v>
                </c:pt>
                <c:pt idx="579">
                  <c:v>0.94</c:v>
                </c:pt>
                <c:pt idx="580">
                  <c:v>0.94</c:v>
                </c:pt>
                <c:pt idx="581">
                  <c:v>0.94</c:v>
                </c:pt>
                <c:pt idx="582">
                  <c:v>0.94</c:v>
                </c:pt>
                <c:pt idx="583">
                  <c:v>0.94</c:v>
                </c:pt>
                <c:pt idx="584">
                  <c:v>0.94</c:v>
                </c:pt>
                <c:pt idx="585">
                  <c:v>0.94</c:v>
                </c:pt>
                <c:pt idx="586">
                  <c:v>0.94</c:v>
                </c:pt>
                <c:pt idx="587">
                  <c:v>0.94</c:v>
                </c:pt>
                <c:pt idx="588">
                  <c:v>0.94</c:v>
                </c:pt>
                <c:pt idx="589">
                  <c:v>0.94</c:v>
                </c:pt>
                <c:pt idx="590">
                  <c:v>0.94</c:v>
                </c:pt>
                <c:pt idx="591">
                  <c:v>0.94</c:v>
                </c:pt>
                <c:pt idx="592">
                  <c:v>0.94</c:v>
                </c:pt>
                <c:pt idx="593">
                  <c:v>0.94</c:v>
                </c:pt>
                <c:pt idx="594">
                  <c:v>0.94</c:v>
                </c:pt>
                <c:pt idx="595">
                  <c:v>0.94</c:v>
                </c:pt>
                <c:pt idx="596">
                  <c:v>0.94</c:v>
                </c:pt>
                <c:pt idx="597">
                  <c:v>0.94</c:v>
                </c:pt>
                <c:pt idx="598">
                  <c:v>0.94</c:v>
                </c:pt>
                <c:pt idx="599">
                  <c:v>0.94</c:v>
                </c:pt>
                <c:pt idx="600">
                  <c:v>0.94</c:v>
                </c:pt>
                <c:pt idx="601">
                  <c:v>0.96</c:v>
                </c:pt>
                <c:pt idx="602">
                  <c:v>0.96</c:v>
                </c:pt>
                <c:pt idx="603">
                  <c:v>0.96</c:v>
                </c:pt>
                <c:pt idx="604">
                  <c:v>0.96</c:v>
                </c:pt>
                <c:pt idx="605">
                  <c:v>0.96</c:v>
                </c:pt>
                <c:pt idx="606">
                  <c:v>0.96</c:v>
                </c:pt>
                <c:pt idx="607">
                  <c:v>0.96</c:v>
                </c:pt>
                <c:pt idx="608">
                  <c:v>0.96</c:v>
                </c:pt>
                <c:pt idx="609">
                  <c:v>0.96</c:v>
                </c:pt>
                <c:pt idx="610">
                  <c:v>0.96</c:v>
                </c:pt>
                <c:pt idx="611">
                  <c:v>0.96</c:v>
                </c:pt>
                <c:pt idx="612">
                  <c:v>0.96</c:v>
                </c:pt>
                <c:pt idx="613">
                  <c:v>0.96</c:v>
                </c:pt>
                <c:pt idx="614">
                  <c:v>0.96</c:v>
                </c:pt>
                <c:pt idx="615">
                  <c:v>0.96</c:v>
                </c:pt>
                <c:pt idx="616">
                  <c:v>0.96</c:v>
                </c:pt>
                <c:pt idx="617">
                  <c:v>0.96</c:v>
                </c:pt>
                <c:pt idx="618">
                  <c:v>0.96</c:v>
                </c:pt>
                <c:pt idx="619">
                  <c:v>0.96</c:v>
                </c:pt>
                <c:pt idx="620">
                  <c:v>0.96</c:v>
                </c:pt>
                <c:pt idx="621">
                  <c:v>0.98</c:v>
                </c:pt>
                <c:pt idx="622">
                  <c:v>0.98</c:v>
                </c:pt>
                <c:pt idx="623">
                  <c:v>0.98</c:v>
                </c:pt>
                <c:pt idx="624">
                  <c:v>0.98</c:v>
                </c:pt>
                <c:pt idx="625">
                  <c:v>0.98</c:v>
                </c:pt>
                <c:pt idx="626">
                  <c:v>0.98</c:v>
                </c:pt>
                <c:pt idx="627">
                  <c:v>0.98</c:v>
                </c:pt>
                <c:pt idx="628">
                  <c:v>0.98</c:v>
                </c:pt>
                <c:pt idx="629">
                  <c:v>0.98</c:v>
                </c:pt>
                <c:pt idx="630">
                  <c:v>0.98</c:v>
                </c:pt>
                <c:pt idx="631">
                  <c:v>0.98</c:v>
                </c:pt>
                <c:pt idx="632">
                  <c:v>0.98</c:v>
                </c:pt>
                <c:pt idx="633">
                  <c:v>0.98</c:v>
                </c:pt>
                <c:pt idx="634">
                  <c:v>0.98</c:v>
                </c:pt>
                <c:pt idx="635">
                  <c:v>0.98</c:v>
                </c:pt>
                <c:pt idx="636">
                  <c:v>0.98</c:v>
                </c:pt>
                <c:pt idx="637">
                  <c:v>0.98</c:v>
                </c:pt>
                <c:pt idx="638">
                  <c:v>0.98</c:v>
                </c:pt>
                <c:pt idx="639">
                  <c:v>0.98</c:v>
                </c:pt>
                <c:pt idx="640">
                  <c:v>0.98</c:v>
                </c:pt>
                <c:pt idx="641">
                  <c:v>0.98</c:v>
                </c:pt>
                <c:pt idx="642">
                  <c:v>0.98</c:v>
                </c:pt>
                <c:pt idx="643">
                  <c:v>0.98</c:v>
                </c:pt>
                <c:pt idx="644">
                  <c:v>0.98</c:v>
                </c:pt>
                <c:pt idx="645">
                  <c:v>0.98</c:v>
                </c:pt>
                <c:pt idx="646">
                  <c:v>0.98</c:v>
                </c:pt>
                <c:pt idx="647">
                  <c:v>0.98</c:v>
                </c:pt>
                <c:pt idx="648">
                  <c:v>0.98</c:v>
                </c:pt>
                <c:pt idx="649">
                  <c:v>0.98</c:v>
                </c:pt>
                <c:pt idx="650">
                  <c:v>0.98</c:v>
                </c:pt>
                <c:pt idx="651">
                  <c:v>0.98</c:v>
                </c:pt>
                <c:pt idx="652">
                  <c:v>0.98</c:v>
                </c:pt>
                <c:pt idx="653">
                  <c:v>0.98</c:v>
                </c:pt>
                <c:pt idx="654">
                  <c:v>0.98</c:v>
                </c:pt>
                <c:pt idx="655">
                  <c:v>0.98</c:v>
                </c:pt>
                <c:pt idx="656">
                  <c:v>0.98</c:v>
                </c:pt>
                <c:pt idx="657">
                  <c:v>0.98</c:v>
                </c:pt>
                <c:pt idx="658">
                  <c:v>0.98</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02</c:v>
                </c:pt>
                <c:pt idx="701">
                  <c:v>1.02</c:v>
                </c:pt>
                <c:pt idx="702">
                  <c:v>1.02</c:v>
                </c:pt>
                <c:pt idx="703">
                  <c:v>1.02</c:v>
                </c:pt>
                <c:pt idx="704">
                  <c:v>1.02</c:v>
                </c:pt>
                <c:pt idx="705">
                  <c:v>1.02</c:v>
                </c:pt>
                <c:pt idx="706">
                  <c:v>1.02</c:v>
                </c:pt>
                <c:pt idx="707">
                  <c:v>1.02</c:v>
                </c:pt>
                <c:pt idx="708">
                  <c:v>1.02</c:v>
                </c:pt>
                <c:pt idx="709">
                  <c:v>1.02</c:v>
                </c:pt>
                <c:pt idx="710">
                  <c:v>1.02</c:v>
                </c:pt>
                <c:pt idx="711">
                  <c:v>1.02</c:v>
                </c:pt>
                <c:pt idx="712">
                  <c:v>1.02</c:v>
                </c:pt>
                <c:pt idx="713">
                  <c:v>1.02</c:v>
                </c:pt>
                <c:pt idx="714">
                  <c:v>1.02</c:v>
                </c:pt>
                <c:pt idx="715">
                  <c:v>1.02</c:v>
                </c:pt>
                <c:pt idx="716">
                  <c:v>1.04</c:v>
                </c:pt>
                <c:pt idx="717">
                  <c:v>1.04</c:v>
                </c:pt>
                <c:pt idx="718">
                  <c:v>1.04</c:v>
                </c:pt>
                <c:pt idx="719">
                  <c:v>1.04</c:v>
                </c:pt>
                <c:pt idx="720">
                  <c:v>1.04</c:v>
                </c:pt>
                <c:pt idx="721">
                  <c:v>1.04</c:v>
                </c:pt>
                <c:pt idx="722">
                  <c:v>1.04</c:v>
                </c:pt>
                <c:pt idx="723">
                  <c:v>1.04</c:v>
                </c:pt>
                <c:pt idx="724">
                  <c:v>1.04</c:v>
                </c:pt>
                <c:pt idx="725">
                  <c:v>1.04</c:v>
                </c:pt>
                <c:pt idx="726">
                  <c:v>1.04</c:v>
                </c:pt>
                <c:pt idx="727">
                  <c:v>1.04</c:v>
                </c:pt>
                <c:pt idx="728">
                  <c:v>1.04</c:v>
                </c:pt>
                <c:pt idx="729">
                  <c:v>1.04</c:v>
                </c:pt>
                <c:pt idx="730">
                  <c:v>1.04</c:v>
                </c:pt>
                <c:pt idx="731">
                  <c:v>1.04</c:v>
                </c:pt>
                <c:pt idx="732">
                  <c:v>1.04</c:v>
                </c:pt>
                <c:pt idx="733">
                  <c:v>1.06</c:v>
                </c:pt>
                <c:pt idx="734">
                  <c:v>1.06</c:v>
                </c:pt>
                <c:pt idx="735">
                  <c:v>1.06</c:v>
                </c:pt>
                <c:pt idx="736">
                  <c:v>1.06</c:v>
                </c:pt>
                <c:pt idx="737">
                  <c:v>1.06</c:v>
                </c:pt>
                <c:pt idx="738">
                  <c:v>1.06</c:v>
                </c:pt>
                <c:pt idx="739">
                  <c:v>1.06</c:v>
                </c:pt>
                <c:pt idx="740">
                  <c:v>1.06</c:v>
                </c:pt>
                <c:pt idx="741">
                  <c:v>1.06</c:v>
                </c:pt>
                <c:pt idx="742">
                  <c:v>1.06</c:v>
                </c:pt>
                <c:pt idx="743">
                  <c:v>1.06</c:v>
                </c:pt>
                <c:pt idx="744">
                  <c:v>1.06</c:v>
                </c:pt>
                <c:pt idx="745">
                  <c:v>1.06</c:v>
                </c:pt>
                <c:pt idx="746">
                  <c:v>1.06</c:v>
                </c:pt>
                <c:pt idx="747">
                  <c:v>1.06</c:v>
                </c:pt>
                <c:pt idx="748">
                  <c:v>1.06</c:v>
                </c:pt>
                <c:pt idx="749">
                  <c:v>1.06</c:v>
                </c:pt>
                <c:pt idx="750">
                  <c:v>1.06</c:v>
                </c:pt>
                <c:pt idx="751">
                  <c:v>1.06</c:v>
                </c:pt>
                <c:pt idx="752">
                  <c:v>1.06</c:v>
                </c:pt>
                <c:pt idx="753">
                  <c:v>1.06</c:v>
                </c:pt>
                <c:pt idx="754">
                  <c:v>1.06</c:v>
                </c:pt>
                <c:pt idx="755">
                  <c:v>1.06</c:v>
                </c:pt>
                <c:pt idx="756">
                  <c:v>1.06</c:v>
                </c:pt>
                <c:pt idx="757">
                  <c:v>1.06</c:v>
                </c:pt>
                <c:pt idx="758">
                  <c:v>1.06</c:v>
                </c:pt>
                <c:pt idx="759">
                  <c:v>1.06</c:v>
                </c:pt>
                <c:pt idx="760">
                  <c:v>1.06</c:v>
                </c:pt>
                <c:pt idx="761">
                  <c:v>1.06</c:v>
                </c:pt>
                <c:pt idx="762">
                  <c:v>1.06</c:v>
                </c:pt>
                <c:pt idx="763">
                  <c:v>1.06</c:v>
                </c:pt>
                <c:pt idx="764">
                  <c:v>1.06</c:v>
                </c:pt>
                <c:pt idx="765">
                  <c:v>1.06</c:v>
                </c:pt>
                <c:pt idx="766">
                  <c:v>1.06</c:v>
                </c:pt>
                <c:pt idx="767">
                  <c:v>1.06</c:v>
                </c:pt>
                <c:pt idx="768">
                  <c:v>1.08</c:v>
                </c:pt>
                <c:pt idx="769">
                  <c:v>1.08</c:v>
                </c:pt>
                <c:pt idx="770">
                  <c:v>1.08</c:v>
                </c:pt>
                <c:pt idx="771">
                  <c:v>1.08</c:v>
                </c:pt>
                <c:pt idx="772">
                  <c:v>1.08</c:v>
                </c:pt>
                <c:pt idx="773">
                  <c:v>1.08</c:v>
                </c:pt>
                <c:pt idx="774">
                  <c:v>1.08</c:v>
                </c:pt>
                <c:pt idx="775">
                  <c:v>1.08</c:v>
                </c:pt>
                <c:pt idx="776">
                  <c:v>1.08</c:v>
                </c:pt>
                <c:pt idx="777">
                  <c:v>1.08</c:v>
                </c:pt>
                <c:pt idx="778">
                  <c:v>1.08</c:v>
                </c:pt>
                <c:pt idx="779">
                  <c:v>1.08</c:v>
                </c:pt>
                <c:pt idx="780">
                  <c:v>1.08</c:v>
                </c:pt>
                <c:pt idx="781">
                  <c:v>1.08</c:v>
                </c:pt>
                <c:pt idx="782">
                  <c:v>1.08</c:v>
                </c:pt>
                <c:pt idx="783">
                  <c:v>1.08</c:v>
                </c:pt>
                <c:pt idx="784">
                  <c:v>1.08</c:v>
                </c:pt>
                <c:pt idx="785">
                  <c:v>1.08</c:v>
                </c:pt>
                <c:pt idx="786">
                  <c:v>1.08</c:v>
                </c:pt>
                <c:pt idx="787">
                  <c:v>1.08</c:v>
                </c:pt>
                <c:pt idx="788">
                  <c:v>1.08</c:v>
                </c:pt>
                <c:pt idx="789">
                  <c:v>1.08</c:v>
                </c:pt>
                <c:pt idx="790">
                  <c:v>1.08</c:v>
                </c:pt>
                <c:pt idx="791">
                  <c:v>1.08</c:v>
                </c:pt>
                <c:pt idx="792">
                  <c:v>1.08</c:v>
                </c:pt>
                <c:pt idx="793">
                  <c:v>1.08</c:v>
                </c:pt>
                <c:pt idx="794">
                  <c:v>1.08</c:v>
                </c:pt>
                <c:pt idx="795">
                  <c:v>1.08</c:v>
                </c:pt>
                <c:pt idx="796">
                  <c:v>1.08</c:v>
                </c:pt>
                <c:pt idx="797">
                  <c:v>1.08</c:v>
                </c:pt>
                <c:pt idx="798">
                  <c:v>1.1000000000000001</c:v>
                </c:pt>
                <c:pt idx="799">
                  <c:v>1.1000000000000001</c:v>
                </c:pt>
                <c:pt idx="800">
                  <c:v>1.1000000000000001</c:v>
                </c:pt>
                <c:pt idx="801">
                  <c:v>1.1000000000000001</c:v>
                </c:pt>
                <c:pt idx="802">
                  <c:v>1.1000000000000001</c:v>
                </c:pt>
                <c:pt idx="803">
                  <c:v>1.1000000000000001</c:v>
                </c:pt>
                <c:pt idx="804">
                  <c:v>1.1000000000000001</c:v>
                </c:pt>
                <c:pt idx="805">
                  <c:v>1.1000000000000001</c:v>
                </c:pt>
                <c:pt idx="806">
                  <c:v>1.1000000000000001</c:v>
                </c:pt>
                <c:pt idx="807">
                  <c:v>1.1000000000000001</c:v>
                </c:pt>
                <c:pt idx="808">
                  <c:v>1.1000000000000001</c:v>
                </c:pt>
                <c:pt idx="809">
                  <c:v>1.1000000000000001</c:v>
                </c:pt>
                <c:pt idx="810">
                  <c:v>1.1000000000000001</c:v>
                </c:pt>
                <c:pt idx="811">
                  <c:v>1.1000000000000001</c:v>
                </c:pt>
                <c:pt idx="812">
                  <c:v>1.1200000000000001</c:v>
                </c:pt>
                <c:pt idx="813">
                  <c:v>1.1200000000000001</c:v>
                </c:pt>
                <c:pt idx="814">
                  <c:v>1.1200000000000001</c:v>
                </c:pt>
                <c:pt idx="815">
                  <c:v>1.1200000000000001</c:v>
                </c:pt>
                <c:pt idx="816">
                  <c:v>1.1200000000000001</c:v>
                </c:pt>
                <c:pt idx="817">
                  <c:v>1.1200000000000001</c:v>
                </c:pt>
                <c:pt idx="818">
                  <c:v>1.1200000000000001</c:v>
                </c:pt>
                <c:pt idx="819">
                  <c:v>1.1200000000000001</c:v>
                </c:pt>
                <c:pt idx="820">
                  <c:v>1.1200000000000001</c:v>
                </c:pt>
                <c:pt idx="821">
                  <c:v>1.1200000000000001</c:v>
                </c:pt>
                <c:pt idx="822">
                  <c:v>1.1200000000000001</c:v>
                </c:pt>
                <c:pt idx="823">
                  <c:v>1.1200000000000001</c:v>
                </c:pt>
                <c:pt idx="824">
                  <c:v>1.1200000000000001</c:v>
                </c:pt>
                <c:pt idx="825">
                  <c:v>1.1200000000000001</c:v>
                </c:pt>
                <c:pt idx="826">
                  <c:v>1.1200000000000001</c:v>
                </c:pt>
                <c:pt idx="827">
                  <c:v>1.1200000000000001</c:v>
                </c:pt>
                <c:pt idx="828">
                  <c:v>1.1200000000000001</c:v>
                </c:pt>
                <c:pt idx="829">
                  <c:v>1.1200000000000001</c:v>
                </c:pt>
                <c:pt idx="830">
                  <c:v>1.1200000000000001</c:v>
                </c:pt>
                <c:pt idx="831">
                  <c:v>1.1200000000000001</c:v>
                </c:pt>
                <c:pt idx="832">
                  <c:v>1.1200000000000001</c:v>
                </c:pt>
                <c:pt idx="833">
                  <c:v>1.1200000000000001</c:v>
                </c:pt>
                <c:pt idx="834">
                  <c:v>1.1200000000000001</c:v>
                </c:pt>
                <c:pt idx="835">
                  <c:v>1.1399999999999999</c:v>
                </c:pt>
                <c:pt idx="836">
                  <c:v>1.1399999999999999</c:v>
                </c:pt>
                <c:pt idx="837">
                  <c:v>1.1399999999999999</c:v>
                </c:pt>
                <c:pt idx="838">
                  <c:v>1.1399999999999999</c:v>
                </c:pt>
                <c:pt idx="839">
                  <c:v>1.1399999999999999</c:v>
                </c:pt>
                <c:pt idx="840">
                  <c:v>1.1399999999999999</c:v>
                </c:pt>
                <c:pt idx="841">
                  <c:v>1.1399999999999999</c:v>
                </c:pt>
                <c:pt idx="842">
                  <c:v>1.1399999999999999</c:v>
                </c:pt>
                <c:pt idx="843">
                  <c:v>1.1399999999999999</c:v>
                </c:pt>
                <c:pt idx="844">
                  <c:v>1.1399999999999999</c:v>
                </c:pt>
                <c:pt idx="845">
                  <c:v>1.1399999999999999</c:v>
                </c:pt>
                <c:pt idx="846">
                  <c:v>1.1399999999999999</c:v>
                </c:pt>
                <c:pt idx="847">
                  <c:v>1.1399999999999999</c:v>
                </c:pt>
                <c:pt idx="848">
                  <c:v>1.1399999999999999</c:v>
                </c:pt>
                <c:pt idx="849">
                  <c:v>1.1399999999999999</c:v>
                </c:pt>
                <c:pt idx="850">
                  <c:v>1.1399999999999999</c:v>
                </c:pt>
                <c:pt idx="851">
                  <c:v>1.1399999999999999</c:v>
                </c:pt>
                <c:pt idx="852">
                  <c:v>1.1399999999999999</c:v>
                </c:pt>
                <c:pt idx="853">
                  <c:v>1.1399999999999999</c:v>
                </c:pt>
                <c:pt idx="854">
                  <c:v>1.1399999999999999</c:v>
                </c:pt>
                <c:pt idx="855">
                  <c:v>1.1399999999999999</c:v>
                </c:pt>
                <c:pt idx="856">
                  <c:v>1.1399999999999999</c:v>
                </c:pt>
                <c:pt idx="857">
                  <c:v>1.1399999999999999</c:v>
                </c:pt>
                <c:pt idx="858">
                  <c:v>1.1399999999999999</c:v>
                </c:pt>
                <c:pt idx="859">
                  <c:v>1.1399999999999999</c:v>
                </c:pt>
                <c:pt idx="860">
                  <c:v>1.1399999999999999</c:v>
                </c:pt>
                <c:pt idx="861">
                  <c:v>1.1399999999999999</c:v>
                </c:pt>
                <c:pt idx="862">
                  <c:v>1.1399999999999999</c:v>
                </c:pt>
                <c:pt idx="863">
                  <c:v>1.1399999999999999</c:v>
                </c:pt>
                <c:pt idx="864">
                  <c:v>1.1399999999999999</c:v>
                </c:pt>
                <c:pt idx="865">
                  <c:v>1.1399999999999999</c:v>
                </c:pt>
                <c:pt idx="866">
                  <c:v>1.1399999999999999</c:v>
                </c:pt>
                <c:pt idx="867">
                  <c:v>1.1399999999999999</c:v>
                </c:pt>
                <c:pt idx="868">
                  <c:v>1.1399999999999999</c:v>
                </c:pt>
                <c:pt idx="869">
                  <c:v>1.1399999999999999</c:v>
                </c:pt>
                <c:pt idx="870">
                  <c:v>1.1399999999999999</c:v>
                </c:pt>
                <c:pt idx="871">
                  <c:v>1.1599999999999999</c:v>
                </c:pt>
                <c:pt idx="872">
                  <c:v>1.1599999999999999</c:v>
                </c:pt>
                <c:pt idx="873">
                  <c:v>1.1599999999999999</c:v>
                </c:pt>
                <c:pt idx="874">
                  <c:v>1.1599999999999999</c:v>
                </c:pt>
                <c:pt idx="875">
                  <c:v>1.1599999999999999</c:v>
                </c:pt>
                <c:pt idx="876">
                  <c:v>1.1599999999999999</c:v>
                </c:pt>
                <c:pt idx="877">
                  <c:v>1.1599999999999999</c:v>
                </c:pt>
                <c:pt idx="878">
                  <c:v>1.1599999999999999</c:v>
                </c:pt>
                <c:pt idx="879">
                  <c:v>1.1599999999999999</c:v>
                </c:pt>
                <c:pt idx="880">
                  <c:v>1.1599999999999999</c:v>
                </c:pt>
                <c:pt idx="881">
                  <c:v>1.1599999999999999</c:v>
                </c:pt>
                <c:pt idx="882">
                  <c:v>1.1599999999999999</c:v>
                </c:pt>
                <c:pt idx="883">
                  <c:v>1.1599999999999999</c:v>
                </c:pt>
                <c:pt idx="884">
                  <c:v>1.1599999999999999</c:v>
                </c:pt>
                <c:pt idx="885">
                  <c:v>1.1599999999999999</c:v>
                </c:pt>
                <c:pt idx="886">
                  <c:v>1.1599999999999999</c:v>
                </c:pt>
                <c:pt idx="887">
                  <c:v>1.1599999999999999</c:v>
                </c:pt>
                <c:pt idx="888">
                  <c:v>1.1599999999999999</c:v>
                </c:pt>
                <c:pt idx="889">
                  <c:v>1.1599999999999999</c:v>
                </c:pt>
                <c:pt idx="890">
                  <c:v>1.1599999999999999</c:v>
                </c:pt>
                <c:pt idx="891">
                  <c:v>1.1599999999999999</c:v>
                </c:pt>
                <c:pt idx="892">
                  <c:v>1.1599999999999999</c:v>
                </c:pt>
                <c:pt idx="893">
                  <c:v>1.1599999999999999</c:v>
                </c:pt>
                <c:pt idx="894">
                  <c:v>1.1599999999999999</c:v>
                </c:pt>
                <c:pt idx="895">
                  <c:v>1.1599999999999999</c:v>
                </c:pt>
                <c:pt idx="896">
                  <c:v>1.1599999999999999</c:v>
                </c:pt>
                <c:pt idx="897">
                  <c:v>1.1599999999999999</c:v>
                </c:pt>
                <c:pt idx="898">
                  <c:v>1.1599999999999999</c:v>
                </c:pt>
                <c:pt idx="899">
                  <c:v>1.1599999999999999</c:v>
                </c:pt>
                <c:pt idx="900">
                  <c:v>1.1599999999999999</c:v>
                </c:pt>
                <c:pt idx="901">
                  <c:v>1.1599999999999999</c:v>
                </c:pt>
                <c:pt idx="902">
                  <c:v>1.1599999999999999</c:v>
                </c:pt>
                <c:pt idx="903">
                  <c:v>1.1599999999999999</c:v>
                </c:pt>
                <c:pt idx="904">
                  <c:v>1.1599999999999999</c:v>
                </c:pt>
                <c:pt idx="905">
                  <c:v>1.1599999999999999</c:v>
                </c:pt>
                <c:pt idx="906">
                  <c:v>1.1599999999999999</c:v>
                </c:pt>
                <c:pt idx="907">
                  <c:v>1.1599999999999999</c:v>
                </c:pt>
                <c:pt idx="908">
                  <c:v>1.1599999999999999</c:v>
                </c:pt>
                <c:pt idx="909">
                  <c:v>1.1599999999999999</c:v>
                </c:pt>
                <c:pt idx="910">
                  <c:v>1.1599999999999999</c:v>
                </c:pt>
                <c:pt idx="911">
                  <c:v>1.1599999999999999</c:v>
                </c:pt>
                <c:pt idx="912">
                  <c:v>1.1599999999999999</c:v>
                </c:pt>
                <c:pt idx="913">
                  <c:v>1.1599999999999999</c:v>
                </c:pt>
                <c:pt idx="914">
                  <c:v>1.1599999999999999</c:v>
                </c:pt>
                <c:pt idx="915">
                  <c:v>1.1599999999999999</c:v>
                </c:pt>
                <c:pt idx="916">
                  <c:v>1.1599999999999999</c:v>
                </c:pt>
                <c:pt idx="917">
                  <c:v>1.1599999999999999</c:v>
                </c:pt>
                <c:pt idx="918">
                  <c:v>1.1599999999999999</c:v>
                </c:pt>
                <c:pt idx="919">
                  <c:v>1.1599999999999999</c:v>
                </c:pt>
                <c:pt idx="920">
                  <c:v>1.1599999999999999</c:v>
                </c:pt>
                <c:pt idx="921">
                  <c:v>1.18</c:v>
                </c:pt>
                <c:pt idx="922">
                  <c:v>1.18</c:v>
                </c:pt>
                <c:pt idx="923">
                  <c:v>1.18</c:v>
                </c:pt>
                <c:pt idx="924">
                  <c:v>1.18</c:v>
                </c:pt>
                <c:pt idx="925">
                  <c:v>1.18</c:v>
                </c:pt>
                <c:pt idx="926">
                  <c:v>1.18</c:v>
                </c:pt>
                <c:pt idx="927">
                  <c:v>1.18</c:v>
                </c:pt>
                <c:pt idx="928">
                  <c:v>1.18</c:v>
                </c:pt>
                <c:pt idx="929">
                  <c:v>1.18</c:v>
                </c:pt>
                <c:pt idx="930">
                  <c:v>1.18</c:v>
                </c:pt>
                <c:pt idx="931">
                  <c:v>1.18</c:v>
                </c:pt>
                <c:pt idx="932">
                  <c:v>1.18</c:v>
                </c:pt>
                <c:pt idx="933">
                  <c:v>1.18</c:v>
                </c:pt>
                <c:pt idx="934">
                  <c:v>1.18</c:v>
                </c:pt>
                <c:pt idx="935">
                  <c:v>1.2</c:v>
                </c:pt>
                <c:pt idx="936">
                  <c:v>1.2</c:v>
                </c:pt>
                <c:pt idx="937">
                  <c:v>1.2</c:v>
                </c:pt>
                <c:pt idx="938">
                  <c:v>1.2</c:v>
                </c:pt>
                <c:pt idx="939">
                  <c:v>1.2</c:v>
                </c:pt>
                <c:pt idx="940">
                  <c:v>1.2</c:v>
                </c:pt>
                <c:pt idx="941">
                  <c:v>1.2</c:v>
                </c:pt>
                <c:pt idx="942">
                  <c:v>1.2</c:v>
                </c:pt>
                <c:pt idx="943">
                  <c:v>1.2</c:v>
                </c:pt>
                <c:pt idx="944">
                  <c:v>1.2</c:v>
                </c:pt>
                <c:pt idx="945">
                  <c:v>1.2</c:v>
                </c:pt>
                <c:pt idx="946">
                  <c:v>1.2</c:v>
                </c:pt>
                <c:pt idx="947">
                  <c:v>1.2</c:v>
                </c:pt>
                <c:pt idx="948">
                  <c:v>1.22</c:v>
                </c:pt>
                <c:pt idx="949">
                  <c:v>1.22</c:v>
                </c:pt>
                <c:pt idx="950">
                  <c:v>1.22</c:v>
                </c:pt>
                <c:pt idx="951">
                  <c:v>1.22</c:v>
                </c:pt>
                <c:pt idx="952">
                  <c:v>1.22</c:v>
                </c:pt>
                <c:pt idx="953">
                  <c:v>1.22</c:v>
                </c:pt>
                <c:pt idx="954">
                  <c:v>1.22</c:v>
                </c:pt>
                <c:pt idx="955">
                  <c:v>1.22</c:v>
                </c:pt>
                <c:pt idx="956">
                  <c:v>1.22</c:v>
                </c:pt>
                <c:pt idx="957">
                  <c:v>1.24</c:v>
                </c:pt>
                <c:pt idx="958">
                  <c:v>1.24</c:v>
                </c:pt>
                <c:pt idx="959">
                  <c:v>1.24</c:v>
                </c:pt>
                <c:pt idx="960">
                  <c:v>1.24</c:v>
                </c:pt>
                <c:pt idx="961">
                  <c:v>1.24</c:v>
                </c:pt>
                <c:pt idx="962">
                  <c:v>1.24</c:v>
                </c:pt>
                <c:pt idx="963">
                  <c:v>1.24</c:v>
                </c:pt>
                <c:pt idx="964">
                  <c:v>1.24</c:v>
                </c:pt>
                <c:pt idx="965">
                  <c:v>1.24</c:v>
                </c:pt>
                <c:pt idx="966">
                  <c:v>1.26</c:v>
                </c:pt>
                <c:pt idx="967">
                  <c:v>1.26</c:v>
                </c:pt>
                <c:pt idx="968">
                  <c:v>1.26</c:v>
                </c:pt>
                <c:pt idx="969">
                  <c:v>1.26</c:v>
                </c:pt>
                <c:pt idx="970">
                  <c:v>1.26</c:v>
                </c:pt>
                <c:pt idx="971">
                  <c:v>1.26</c:v>
                </c:pt>
                <c:pt idx="972">
                  <c:v>1.26</c:v>
                </c:pt>
                <c:pt idx="973">
                  <c:v>1.26</c:v>
                </c:pt>
                <c:pt idx="974">
                  <c:v>1.26</c:v>
                </c:pt>
                <c:pt idx="975">
                  <c:v>1.26</c:v>
                </c:pt>
                <c:pt idx="976">
                  <c:v>1.26</c:v>
                </c:pt>
                <c:pt idx="977">
                  <c:v>1.26</c:v>
                </c:pt>
                <c:pt idx="978">
                  <c:v>1.26</c:v>
                </c:pt>
                <c:pt idx="979">
                  <c:v>1.26</c:v>
                </c:pt>
                <c:pt idx="980">
                  <c:v>1.26</c:v>
                </c:pt>
                <c:pt idx="981">
                  <c:v>1.26</c:v>
                </c:pt>
                <c:pt idx="982">
                  <c:v>1.26</c:v>
                </c:pt>
                <c:pt idx="983">
                  <c:v>1.24</c:v>
                </c:pt>
                <c:pt idx="984">
                  <c:v>1.24</c:v>
                </c:pt>
                <c:pt idx="985">
                  <c:v>1.24</c:v>
                </c:pt>
                <c:pt idx="986">
                  <c:v>1.24</c:v>
                </c:pt>
                <c:pt idx="987">
                  <c:v>1.24</c:v>
                </c:pt>
                <c:pt idx="988">
                  <c:v>1.24</c:v>
                </c:pt>
                <c:pt idx="989">
                  <c:v>1.24</c:v>
                </c:pt>
                <c:pt idx="990">
                  <c:v>1.24</c:v>
                </c:pt>
                <c:pt idx="991">
                  <c:v>1.24</c:v>
                </c:pt>
                <c:pt idx="992">
                  <c:v>1.24</c:v>
                </c:pt>
                <c:pt idx="993">
                  <c:v>1.24</c:v>
                </c:pt>
                <c:pt idx="994">
                  <c:v>1.24</c:v>
                </c:pt>
                <c:pt idx="995">
                  <c:v>1.24</c:v>
                </c:pt>
                <c:pt idx="996">
                  <c:v>1.24</c:v>
                </c:pt>
                <c:pt idx="997">
                  <c:v>1.24</c:v>
                </c:pt>
                <c:pt idx="998">
                  <c:v>1.24</c:v>
                </c:pt>
                <c:pt idx="999">
                  <c:v>1.24</c:v>
                </c:pt>
                <c:pt idx="1000">
                  <c:v>1.24</c:v>
                </c:pt>
                <c:pt idx="1001">
                  <c:v>1.24</c:v>
                </c:pt>
                <c:pt idx="1002">
                  <c:v>1.24</c:v>
                </c:pt>
                <c:pt idx="1003">
                  <c:v>1.24</c:v>
                </c:pt>
                <c:pt idx="1004">
                  <c:v>1.24</c:v>
                </c:pt>
                <c:pt idx="1005">
                  <c:v>1.24</c:v>
                </c:pt>
                <c:pt idx="1006">
                  <c:v>1.24</c:v>
                </c:pt>
                <c:pt idx="1007">
                  <c:v>1.24</c:v>
                </c:pt>
                <c:pt idx="1008">
                  <c:v>1.22</c:v>
                </c:pt>
                <c:pt idx="1009">
                  <c:v>1.22</c:v>
                </c:pt>
                <c:pt idx="1010">
                  <c:v>1.22</c:v>
                </c:pt>
                <c:pt idx="1011">
                  <c:v>1.22</c:v>
                </c:pt>
                <c:pt idx="1012">
                  <c:v>1.22</c:v>
                </c:pt>
                <c:pt idx="1013">
                  <c:v>1.22</c:v>
                </c:pt>
                <c:pt idx="1014">
                  <c:v>1.22</c:v>
                </c:pt>
                <c:pt idx="1015">
                  <c:v>1.22</c:v>
                </c:pt>
                <c:pt idx="1016">
                  <c:v>1.22</c:v>
                </c:pt>
                <c:pt idx="1017">
                  <c:v>1.22</c:v>
                </c:pt>
                <c:pt idx="1018">
                  <c:v>1.22</c:v>
                </c:pt>
                <c:pt idx="1019">
                  <c:v>1.22</c:v>
                </c:pt>
                <c:pt idx="1020">
                  <c:v>1.22</c:v>
                </c:pt>
                <c:pt idx="1021">
                  <c:v>1.22</c:v>
                </c:pt>
                <c:pt idx="1022">
                  <c:v>1.22</c:v>
                </c:pt>
                <c:pt idx="1023">
                  <c:v>1.22</c:v>
                </c:pt>
                <c:pt idx="1024">
                  <c:v>1.22</c:v>
                </c:pt>
                <c:pt idx="1025">
                  <c:v>1.22</c:v>
                </c:pt>
                <c:pt idx="1026">
                  <c:v>1.22</c:v>
                </c:pt>
                <c:pt idx="1027">
                  <c:v>1.22</c:v>
                </c:pt>
                <c:pt idx="1028">
                  <c:v>1.22</c:v>
                </c:pt>
                <c:pt idx="1029">
                  <c:v>1.22</c:v>
                </c:pt>
                <c:pt idx="1030">
                  <c:v>1.22</c:v>
                </c:pt>
                <c:pt idx="1031">
                  <c:v>1.22</c:v>
                </c:pt>
                <c:pt idx="1032">
                  <c:v>1.22</c:v>
                </c:pt>
                <c:pt idx="1033">
                  <c:v>1.22</c:v>
                </c:pt>
                <c:pt idx="1034">
                  <c:v>1.24</c:v>
                </c:pt>
                <c:pt idx="1035">
                  <c:v>1.24</c:v>
                </c:pt>
                <c:pt idx="1036">
                  <c:v>1.24</c:v>
                </c:pt>
                <c:pt idx="1037">
                  <c:v>1.24</c:v>
                </c:pt>
                <c:pt idx="1038">
                  <c:v>1.24</c:v>
                </c:pt>
                <c:pt idx="1039">
                  <c:v>1.24</c:v>
                </c:pt>
                <c:pt idx="1040">
                  <c:v>1.24</c:v>
                </c:pt>
                <c:pt idx="1041">
                  <c:v>1.24</c:v>
                </c:pt>
                <c:pt idx="1042">
                  <c:v>1.24</c:v>
                </c:pt>
                <c:pt idx="1043">
                  <c:v>1.24</c:v>
                </c:pt>
                <c:pt idx="1044">
                  <c:v>1.24</c:v>
                </c:pt>
                <c:pt idx="1045">
                  <c:v>1.24</c:v>
                </c:pt>
                <c:pt idx="1046">
                  <c:v>1.24</c:v>
                </c:pt>
                <c:pt idx="1047">
                  <c:v>1.24</c:v>
                </c:pt>
                <c:pt idx="1048">
                  <c:v>1.24</c:v>
                </c:pt>
                <c:pt idx="1049">
                  <c:v>1.24</c:v>
                </c:pt>
                <c:pt idx="1050">
                  <c:v>1.24</c:v>
                </c:pt>
                <c:pt idx="1051">
                  <c:v>1.24</c:v>
                </c:pt>
                <c:pt idx="1052">
                  <c:v>1.24</c:v>
                </c:pt>
                <c:pt idx="1053">
                  <c:v>1.24</c:v>
                </c:pt>
                <c:pt idx="1054">
                  <c:v>1.24</c:v>
                </c:pt>
                <c:pt idx="1055">
                  <c:v>1.26</c:v>
                </c:pt>
                <c:pt idx="1056">
                  <c:v>1.26</c:v>
                </c:pt>
                <c:pt idx="1057">
                  <c:v>1.26</c:v>
                </c:pt>
                <c:pt idx="1058">
                  <c:v>1.26</c:v>
                </c:pt>
                <c:pt idx="1059">
                  <c:v>1.26</c:v>
                </c:pt>
                <c:pt idx="1060">
                  <c:v>1.26</c:v>
                </c:pt>
                <c:pt idx="1061">
                  <c:v>1.26</c:v>
                </c:pt>
                <c:pt idx="1062">
                  <c:v>1.26</c:v>
                </c:pt>
                <c:pt idx="1063">
                  <c:v>1.26</c:v>
                </c:pt>
                <c:pt idx="1064">
                  <c:v>1.26</c:v>
                </c:pt>
                <c:pt idx="1065">
                  <c:v>1.26</c:v>
                </c:pt>
                <c:pt idx="1066">
                  <c:v>1.26</c:v>
                </c:pt>
                <c:pt idx="1067">
                  <c:v>1.26</c:v>
                </c:pt>
                <c:pt idx="1068">
                  <c:v>1.26</c:v>
                </c:pt>
                <c:pt idx="1069">
                  <c:v>1.28</c:v>
                </c:pt>
                <c:pt idx="1070">
                  <c:v>1.28</c:v>
                </c:pt>
                <c:pt idx="1071">
                  <c:v>1.28</c:v>
                </c:pt>
                <c:pt idx="1072">
                  <c:v>1.28</c:v>
                </c:pt>
                <c:pt idx="1073">
                  <c:v>1.28</c:v>
                </c:pt>
                <c:pt idx="1074">
                  <c:v>1.28</c:v>
                </c:pt>
                <c:pt idx="1075">
                  <c:v>1.28</c:v>
                </c:pt>
                <c:pt idx="1076">
                  <c:v>1.28</c:v>
                </c:pt>
                <c:pt idx="1077">
                  <c:v>1.28</c:v>
                </c:pt>
                <c:pt idx="1078">
                  <c:v>1.28</c:v>
                </c:pt>
                <c:pt idx="1079">
                  <c:v>1.28</c:v>
                </c:pt>
                <c:pt idx="1080">
                  <c:v>1.28</c:v>
                </c:pt>
                <c:pt idx="1081">
                  <c:v>1.28</c:v>
                </c:pt>
                <c:pt idx="1082">
                  <c:v>1.28</c:v>
                </c:pt>
                <c:pt idx="1083">
                  <c:v>1.28</c:v>
                </c:pt>
                <c:pt idx="1084">
                  <c:v>1.28</c:v>
                </c:pt>
                <c:pt idx="1085">
                  <c:v>1.28</c:v>
                </c:pt>
                <c:pt idx="1086">
                  <c:v>1.28</c:v>
                </c:pt>
                <c:pt idx="1087">
                  <c:v>1.28</c:v>
                </c:pt>
                <c:pt idx="1088">
                  <c:v>1.28</c:v>
                </c:pt>
                <c:pt idx="1089">
                  <c:v>1.28</c:v>
                </c:pt>
                <c:pt idx="1090">
                  <c:v>1.28</c:v>
                </c:pt>
                <c:pt idx="1091">
                  <c:v>1.28</c:v>
                </c:pt>
                <c:pt idx="1092">
                  <c:v>1.28</c:v>
                </c:pt>
                <c:pt idx="1093">
                  <c:v>1.28</c:v>
                </c:pt>
                <c:pt idx="1094">
                  <c:v>1.28</c:v>
                </c:pt>
                <c:pt idx="1095">
                  <c:v>1.28</c:v>
                </c:pt>
                <c:pt idx="1096">
                  <c:v>1.28</c:v>
                </c:pt>
                <c:pt idx="1097">
                  <c:v>1.28</c:v>
                </c:pt>
                <c:pt idx="1098">
                  <c:v>1.28</c:v>
                </c:pt>
                <c:pt idx="1099">
                  <c:v>1.28</c:v>
                </c:pt>
                <c:pt idx="1100">
                  <c:v>1.28</c:v>
                </c:pt>
                <c:pt idx="1101">
                  <c:v>1.28</c:v>
                </c:pt>
                <c:pt idx="1102">
                  <c:v>1.28</c:v>
                </c:pt>
                <c:pt idx="1103">
                  <c:v>1.28</c:v>
                </c:pt>
                <c:pt idx="1104">
                  <c:v>1.28</c:v>
                </c:pt>
                <c:pt idx="1105">
                  <c:v>1.28</c:v>
                </c:pt>
                <c:pt idx="1106">
                  <c:v>1.28</c:v>
                </c:pt>
                <c:pt idx="1107">
                  <c:v>1.28</c:v>
                </c:pt>
                <c:pt idx="1108">
                  <c:v>1.28</c:v>
                </c:pt>
                <c:pt idx="1109">
                  <c:v>1.28</c:v>
                </c:pt>
                <c:pt idx="1110">
                  <c:v>1.28</c:v>
                </c:pt>
                <c:pt idx="1111">
                  <c:v>1.28</c:v>
                </c:pt>
                <c:pt idx="1112">
                  <c:v>1.28</c:v>
                </c:pt>
                <c:pt idx="1113">
                  <c:v>1.28</c:v>
                </c:pt>
                <c:pt idx="1114">
                  <c:v>1.28</c:v>
                </c:pt>
                <c:pt idx="1115">
                  <c:v>1.28</c:v>
                </c:pt>
                <c:pt idx="1116">
                  <c:v>1.28</c:v>
                </c:pt>
                <c:pt idx="1117">
                  <c:v>1.28</c:v>
                </c:pt>
                <c:pt idx="1118">
                  <c:v>1.28</c:v>
                </c:pt>
                <c:pt idx="1119">
                  <c:v>1.28</c:v>
                </c:pt>
                <c:pt idx="1120">
                  <c:v>1.28</c:v>
                </c:pt>
                <c:pt idx="1121">
                  <c:v>1.28</c:v>
                </c:pt>
                <c:pt idx="1122">
                  <c:v>1.28</c:v>
                </c:pt>
                <c:pt idx="1123">
                  <c:v>1.28</c:v>
                </c:pt>
                <c:pt idx="1124">
                  <c:v>1.28</c:v>
                </c:pt>
                <c:pt idx="1125">
                  <c:v>1.28</c:v>
                </c:pt>
                <c:pt idx="1126">
                  <c:v>1.28</c:v>
                </c:pt>
                <c:pt idx="1127">
                  <c:v>1.28</c:v>
                </c:pt>
                <c:pt idx="1128">
                  <c:v>1.28</c:v>
                </c:pt>
                <c:pt idx="1129">
                  <c:v>1.28</c:v>
                </c:pt>
                <c:pt idx="1130">
                  <c:v>1.28</c:v>
                </c:pt>
                <c:pt idx="1131">
                  <c:v>1.28</c:v>
                </c:pt>
                <c:pt idx="1132">
                  <c:v>1.28</c:v>
                </c:pt>
                <c:pt idx="1133">
                  <c:v>1.28</c:v>
                </c:pt>
                <c:pt idx="1134">
                  <c:v>1.28</c:v>
                </c:pt>
                <c:pt idx="1135">
                  <c:v>1.28</c:v>
                </c:pt>
                <c:pt idx="1136">
                  <c:v>1.28</c:v>
                </c:pt>
                <c:pt idx="1137">
                  <c:v>1.28</c:v>
                </c:pt>
                <c:pt idx="1138">
                  <c:v>1.28</c:v>
                </c:pt>
                <c:pt idx="1139">
                  <c:v>1.28</c:v>
                </c:pt>
                <c:pt idx="1140">
                  <c:v>1.28</c:v>
                </c:pt>
                <c:pt idx="1141">
                  <c:v>1.3</c:v>
                </c:pt>
                <c:pt idx="1142">
                  <c:v>1.3</c:v>
                </c:pt>
                <c:pt idx="1143">
                  <c:v>1.3</c:v>
                </c:pt>
                <c:pt idx="1144">
                  <c:v>1.3</c:v>
                </c:pt>
                <c:pt idx="1145">
                  <c:v>1.3</c:v>
                </c:pt>
                <c:pt idx="1146">
                  <c:v>1.3</c:v>
                </c:pt>
                <c:pt idx="1147">
                  <c:v>1.3</c:v>
                </c:pt>
                <c:pt idx="1148">
                  <c:v>1.3</c:v>
                </c:pt>
                <c:pt idx="1149">
                  <c:v>1.3</c:v>
                </c:pt>
                <c:pt idx="1150">
                  <c:v>1.3</c:v>
                </c:pt>
                <c:pt idx="1151">
                  <c:v>1.3</c:v>
                </c:pt>
                <c:pt idx="1152">
                  <c:v>1.3</c:v>
                </c:pt>
                <c:pt idx="1153">
                  <c:v>1.3</c:v>
                </c:pt>
                <c:pt idx="1154">
                  <c:v>1.3</c:v>
                </c:pt>
                <c:pt idx="1155">
                  <c:v>1.32</c:v>
                </c:pt>
                <c:pt idx="1156">
                  <c:v>1.32</c:v>
                </c:pt>
                <c:pt idx="1157">
                  <c:v>1.32</c:v>
                </c:pt>
                <c:pt idx="1158">
                  <c:v>1.32</c:v>
                </c:pt>
                <c:pt idx="1159">
                  <c:v>1.32</c:v>
                </c:pt>
                <c:pt idx="1160">
                  <c:v>1.32</c:v>
                </c:pt>
                <c:pt idx="1161">
                  <c:v>1.32</c:v>
                </c:pt>
                <c:pt idx="1162">
                  <c:v>1.32</c:v>
                </c:pt>
                <c:pt idx="1163">
                  <c:v>1.32</c:v>
                </c:pt>
                <c:pt idx="1164">
                  <c:v>1.32</c:v>
                </c:pt>
                <c:pt idx="1165">
                  <c:v>1.32</c:v>
                </c:pt>
                <c:pt idx="1166">
                  <c:v>1.32</c:v>
                </c:pt>
                <c:pt idx="1167">
                  <c:v>1.32</c:v>
                </c:pt>
                <c:pt idx="1168">
                  <c:v>1.32</c:v>
                </c:pt>
                <c:pt idx="1169">
                  <c:v>1.32</c:v>
                </c:pt>
                <c:pt idx="1170">
                  <c:v>1.32</c:v>
                </c:pt>
                <c:pt idx="1171">
                  <c:v>1.32</c:v>
                </c:pt>
                <c:pt idx="1172">
                  <c:v>1.32</c:v>
                </c:pt>
                <c:pt idx="1173">
                  <c:v>1.32</c:v>
                </c:pt>
                <c:pt idx="1174">
                  <c:v>1.32</c:v>
                </c:pt>
                <c:pt idx="1175">
                  <c:v>1.32</c:v>
                </c:pt>
                <c:pt idx="1176">
                  <c:v>1.32</c:v>
                </c:pt>
                <c:pt idx="1177">
                  <c:v>1.32</c:v>
                </c:pt>
                <c:pt idx="1178">
                  <c:v>1.32</c:v>
                </c:pt>
                <c:pt idx="1179">
                  <c:v>1.34</c:v>
                </c:pt>
                <c:pt idx="1180">
                  <c:v>1.34</c:v>
                </c:pt>
                <c:pt idx="1181">
                  <c:v>1.34</c:v>
                </c:pt>
                <c:pt idx="1182">
                  <c:v>1.34</c:v>
                </c:pt>
                <c:pt idx="1183">
                  <c:v>1.34</c:v>
                </c:pt>
                <c:pt idx="1184">
                  <c:v>1.34</c:v>
                </c:pt>
                <c:pt idx="1185">
                  <c:v>1.34</c:v>
                </c:pt>
                <c:pt idx="1186">
                  <c:v>1.34</c:v>
                </c:pt>
                <c:pt idx="1187">
                  <c:v>1.34</c:v>
                </c:pt>
                <c:pt idx="1188">
                  <c:v>1.34</c:v>
                </c:pt>
                <c:pt idx="1189">
                  <c:v>1.34</c:v>
                </c:pt>
                <c:pt idx="1190">
                  <c:v>1.34</c:v>
                </c:pt>
                <c:pt idx="1191">
                  <c:v>1.34</c:v>
                </c:pt>
                <c:pt idx="1192">
                  <c:v>1.34</c:v>
                </c:pt>
                <c:pt idx="1193">
                  <c:v>1.34</c:v>
                </c:pt>
                <c:pt idx="1194">
                  <c:v>1.34</c:v>
                </c:pt>
                <c:pt idx="1195">
                  <c:v>1.34</c:v>
                </c:pt>
                <c:pt idx="1196">
                  <c:v>1.34</c:v>
                </c:pt>
                <c:pt idx="1197">
                  <c:v>1.34</c:v>
                </c:pt>
                <c:pt idx="1198">
                  <c:v>1.34</c:v>
                </c:pt>
                <c:pt idx="1199">
                  <c:v>1.34</c:v>
                </c:pt>
                <c:pt idx="1200">
                  <c:v>1.34</c:v>
                </c:pt>
                <c:pt idx="1201">
                  <c:v>1.34</c:v>
                </c:pt>
                <c:pt idx="1202">
                  <c:v>1.34</c:v>
                </c:pt>
                <c:pt idx="1203">
                  <c:v>1.34</c:v>
                </c:pt>
                <c:pt idx="1204">
                  <c:v>1.34</c:v>
                </c:pt>
                <c:pt idx="1205">
                  <c:v>1.34</c:v>
                </c:pt>
                <c:pt idx="1206">
                  <c:v>1.34</c:v>
                </c:pt>
                <c:pt idx="1207">
                  <c:v>1.34</c:v>
                </c:pt>
                <c:pt idx="1208">
                  <c:v>1.34</c:v>
                </c:pt>
                <c:pt idx="1209">
                  <c:v>1.34</c:v>
                </c:pt>
                <c:pt idx="1210">
                  <c:v>1.34</c:v>
                </c:pt>
                <c:pt idx="1211">
                  <c:v>1.34</c:v>
                </c:pt>
                <c:pt idx="1212">
                  <c:v>1.34</c:v>
                </c:pt>
                <c:pt idx="1213">
                  <c:v>1.34</c:v>
                </c:pt>
                <c:pt idx="1214">
                  <c:v>1.34</c:v>
                </c:pt>
                <c:pt idx="1215">
                  <c:v>1.34</c:v>
                </c:pt>
                <c:pt idx="1216">
                  <c:v>1.34</c:v>
                </c:pt>
                <c:pt idx="1217">
                  <c:v>1.34</c:v>
                </c:pt>
                <c:pt idx="1218">
                  <c:v>1.34</c:v>
                </c:pt>
                <c:pt idx="1219">
                  <c:v>1.34</c:v>
                </c:pt>
                <c:pt idx="1220">
                  <c:v>1.34</c:v>
                </c:pt>
                <c:pt idx="1221">
                  <c:v>1.34</c:v>
                </c:pt>
                <c:pt idx="1222">
                  <c:v>1.34</c:v>
                </c:pt>
                <c:pt idx="1223">
                  <c:v>1.34</c:v>
                </c:pt>
                <c:pt idx="1224">
                  <c:v>1.34</c:v>
                </c:pt>
                <c:pt idx="1225">
                  <c:v>1.34</c:v>
                </c:pt>
                <c:pt idx="1226">
                  <c:v>1.34</c:v>
                </c:pt>
                <c:pt idx="1227">
                  <c:v>1.34</c:v>
                </c:pt>
                <c:pt idx="1228">
                  <c:v>1.34</c:v>
                </c:pt>
                <c:pt idx="1229">
                  <c:v>1.34</c:v>
                </c:pt>
                <c:pt idx="1230">
                  <c:v>1.34</c:v>
                </c:pt>
                <c:pt idx="1231">
                  <c:v>1.34</c:v>
                </c:pt>
                <c:pt idx="1232">
                  <c:v>1.34</c:v>
                </c:pt>
                <c:pt idx="1233">
                  <c:v>1.34</c:v>
                </c:pt>
                <c:pt idx="1234">
                  <c:v>1.34</c:v>
                </c:pt>
                <c:pt idx="1235">
                  <c:v>1.34</c:v>
                </c:pt>
                <c:pt idx="1236">
                  <c:v>1.34</c:v>
                </c:pt>
                <c:pt idx="1237">
                  <c:v>1.34</c:v>
                </c:pt>
                <c:pt idx="1238">
                  <c:v>1.34</c:v>
                </c:pt>
                <c:pt idx="1239">
                  <c:v>1.34</c:v>
                </c:pt>
                <c:pt idx="1240">
                  <c:v>1.34</c:v>
                </c:pt>
                <c:pt idx="1241">
                  <c:v>1.34</c:v>
                </c:pt>
                <c:pt idx="1242">
                  <c:v>1.34</c:v>
                </c:pt>
                <c:pt idx="1243">
                  <c:v>1.34</c:v>
                </c:pt>
                <c:pt idx="1244">
                  <c:v>1.34</c:v>
                </c:pt>
                <c:pt idx="1245">
                  <c:v>1.34</c:v>
                </c:pt>
                <c:pt idx="1246">
                  <c:v>1.34</c:v>
                </c:pt>
                <c:pt idx="1247">
                  <c:v>1.34</c:v>
                </c:pt>
                <c:pt idx="1248">
                  <c:v>1.34</c:v>
                </c:pt>
                <c:pt idx="1249">
                  <c:v>1.34</c:v>
                </c:pt>
                <c:pt idx="1250">
                  <c:v>1.34</c:v>
                </c:pt>
                <c:pt idx="1251">
                  <c:v>1.34</c:v>
                </c:pt>
                <c:pt idx="1252">
                  <c:v>1.34</c:v>
                </c:pt>
                <c:pt idx="1253">
                  <c:v>1.34</c:v>
                </c:pt>
                <c:pt idx="1254">
                  <c:v>1.34</c:v>
                </c:pt>
                <c:pt idx="1255">
                  <c:v>1.34</c:v>
                </c:pt>
                <c:pt idx="1256">
                  <c:v>1.34</c:v>
                </c:pt>
                <c:pt idx="1257">
                  <c:v>1.34</c:v>
                </c:pt>
                <c:pt idx="1258">
                  <c:v>1.34</c:v>
                </c:pt>
                <c:pt idx="1259">
                  <c:v>1.36</c:v>
                </c:pt>
                <c:pt idx="1260">
                  <c:v>1.36</c:v>
                </c:pt>
                <c:pt idx="1261">
                  <c:v>1.36</c:v>
                </c:pt>
                <c:pt idx="1262">
                  <c:v>1.36</c:v>
                </c:pt>
                <c:pt idx="1263">
                  <c:v>1.36</c:v>
                </c:pt>
                <c:pt idx="1264">
                  <c:v>1.36</c:v>
                </c:pt>
                <c:pt idx="1265">
                  <c:v>1.36</c:v>
                </c:pt>
                <c:pt idx="1266">
                  <c:v>1.36</c:v>
                </c:pt>
                <c:pt idx="1267">
                  <c:v>1.36</c:v>
                </c:pt>
                <c:pt idx="1268">
                  <c:v>1.36</c:v>
                </c:pt>
                <c:pt idx="1269">
                  <c:v>1.36</c:v>
                </c:pt>
                <c:pt idx="1270">
                  <c:v>1.36</c:v>
                </c:pt>
                <c:pt idx="1271">
                  <c:v>1.36</c:v>
                </c:pt>
                <c:pt idx="1272">
                  <c:v>1.36</c:v>
                </c:pt>
                <c:pt idx="1273">
                  <c:v>1.38</c:v>
                </c:pt>
                <c:pt idx="1274">
                  <c:v>1.38</c:v>
                </c:pt>
                <c:pt idx="1275">
                  <c:v>1.38</c:v>
                </c:pt>
                <c:pt idx="1276">
                  <c:v>1.38</c:v>
                </c:pt>
                <c:pt idx="1277">
                  <c:v>1.38</c:v>
                </c:pt>
                <c:pt idx="1278">
                  <c:v>1.38</c:v>
                </c:pt>
                <c:pt idx="1279">
                  <c:v>1.38</c:v>
                </c:pt>
                <c:pt idx="1280">
                  <c:v>1.38</c:v>
                </c:pt>
                <c:pt idx="1281">
                  <c:v>1.38</c:v>
                </c:pt>
                <c:pt idx="1282">
                  <c:v>1.38</c:v>
                </c:pt>
                <c:pt idx="1283">
                  <c:v>1.38</c:v>
                </c:pt>
                <c:pt idx="1284">
                  <c:v>1.38</c:v>
                </c:pt>
                <c:pt idx="1285">
                  <c:v>1.38</c:v>
                </c:pt>
                <c:pt idx="1286">
                  <c:v>1.38</c:v>
                </c:pt>
                <c:pt idx="1287">
                  <c:v>1.38</c:v>
                </c:pt>
                <c:pt idx="1288">
                  <c:v>1.38</c:v>
                </c:pt>
                <c:pt idx="1289">
                  <c:v>1.38</c:v>
                </c:pt>
                <c:pt idx="1290">
                  <c:v>1.38</c:v>
                </c:pt>
                <c:pt idx="1291">
                  <c:v>1.38</c:v>
                </c:pt>
                <c:pt idx="1292">
                  <c:v>1.38</c:v>
                </c:pt>
                <c:pt idx="1293">
                  <c:v>1.38</c:v>
                </c:pt>
                <c:pt idx="1294">
                  <c:v>1.38</c:v>
                </c:pt>
                <c:pt idx="1295">
                  <c:v>1.38</c:v>
                </c:pt>
                <c:pt idx="1296">
                  <c:v>1.38</c:v>
                </c:pt>
                <c:pt idx="1297">
                  <c:v>1.38</c:v>
                </c:pt>
                <c:pt idx="1298">
                  <c:v>1.38</c:v>
                </c:pt>
                <c:pt idx="1299">
                  <c:v>1.38</c:v>
                </c:pt>
                <c:pt idx="1300">
                  <c:v>1.38</c:v>
                </c:pt>
                <c:pt idx="1301">
                  <c:v>1.38</c:v>
                </c:pt>
                <c:pt idx="1302">
                  <c:v>1.38</c:v>
                </c:pt>
                <c:pt idx="1303">
                  <c:v>1.38</c:v>
                </c:pt>
                <c:pt idx="1304">
                  <c:v>1.38</c:v>
                </c:pt>
                <c:pt idx="1305">
                  <c:v>1.38</c:v>
                </c:pt>
                <c:pt idx="1306">
                  <c:v>1.38</c:v>
                </c:pt>
                <c:pt idx="1307">
                  <c:v>1.38</c:v>
                </c:pt>
                <c:pt idx="1308">
                  <c:v>1.38</c:v>
                </c:pt>
                <c:pt idx="1309">
                  <c:v>1.38</c:v>
                </c:pt>
                <c:pt idx="1310">
                  <c:v>1.38</c:v>
                </c:pt>
                <c:pt idx="1311">
                  <c:v>1.38</c:v>
                </c:pt>
                <c:pt idx="1312">
                  <c:v>1.38</c:v>
                </c:pt>
                <c:pt idx="1313">
                  <c:v>1.38</c:v>
                </c:pt>
                <c:pt idx="1314">
                  <c:v>1.38</c:v>
                </c:pt>
                <c:pt idx="1315">
                  <c:v>1.38</c:v>
                </c:pt>
                <c:pt idx="1316">
                  <c:v>1.38</c:v>
                </c:pt>
                <c:pt idx="1317">
                  <c:v>1.38</c:v>
                </c:pt>
                <c:pt idx="1318">
                  <c:v>1.38</c:v>
                </c:pt>
                <c:pt idx="1319">
                  <c:v>1.38</c:v>
                </c:pt>
                <c:pt idx="1320">
                  <c:v>1.38</c:v>
                </c:pt>
                <c:pt idx="1321">
                  <c:v>1.38</c:v>
                </c:pt>
                <c:pt idx="1322">
                  <c:v>1.36</c:v>
                </c:pt>
                <c:pt idx="1323">
                  <c:v>1.36</c:v>
                </c:pt>
                <c:pt idx="1324">
                  <c:v>1.36</c:v>
                </c:pt>
                <c:pt idx="1325">
                  <c:v>1.36</c:v>
                </c:pt>
                <c:pt idx="1326">
                  <c:v>1.36</c:v>
                </c:pt>
                <c:pt idx="1327">
                  <c:v>1.36</c:v>
                </c:pt>
                <c:pt idx="1328">
                  <c:v>1.36</c:v>
                </c:pt>
                <c:pt idx="1329">
                  <c:v>1.36</c:v>
                </c:pt>
                <c:pt idx="1330">
                  <c:v>1.36</c:v>
                </c:pt>
                <c:pt idx="1331">
                  <c:v>1.36</c:v>
                </c:pt>
                <c:pt idx="1332">
                  <c:v>1.36</c:v>
                </c:pt>
                <c:pt idx="1333">
                  <c:v>1.36</c:v>
                </c:pt>
                <c:pt idx="1334">
                  <c:v>1.36</c:v>
                </c:pt>
                <c:pt idx="1335">
                  <c:v>1.36</c:v>
                </c:pt>
                <c:pt idx="1336">
                  <c:v>1.36</c:v>
                </c:pt>
                <c:pt idx="1337">
                  <c:v>1.36</c:v>
                </c:pt>
                <c:pt idx="1338">
                  <c:v>1.36</c:v>
                </c:pt>
                <c:pt idx="1339">
                  <c:v>1.36</c:v>
                </c:pt>
                <c:pt idx="1340">
                  <c:v>1.36</c:v>
                </c:pt>
                <c:pt idx="1341">
                  <c:v>1.36</c:v>
                </c:pt>
                <c:pt idx="1342">
                  <c:v>1.36</c:v>
                </c:pt>
                <c:pt idx="1343">
                  <c:v>1.36</c:v>
                </c:pt>
                <c:pt idx="1344">
                  <c:v>1.36</c:v>
                </c:pt>
                <c:pt idx="1345">
                  <c:v>1.36</c:v>
                </c:pt>
                <c:pt idx="1346">
                  <c:v>1.36</c:v>
                </c:pt>
                <c:pt idx="1347">
                  <c:v>1.36</c:v>
                </c:pt>
                <c:pt idx="1348">
                  <c:v>1.36</c:v>
                </c:pt>
                <c:pt idx="1349">
                  <c:v>1.36</c:v>
                </c:pt>
                <c:pt idx="1350">
                  <c:v>1.36</c:v>
                </c:pt>
                <c:pt idx="1351">
                  <c:v>1.36</c:v>
                </c:pt>
                <c:pt idx="1352">
                  <c:v>1.36</c:v>
                </c:pt>
                <c:pt idx="1353">
                  <c:v>1.36</c:v>
                </c:pt>
                <c:pt idx="1354">
                  <c:v>1.36</c:v>
                </c:pt>
                <c:pt idx="1355">
                  <c:v>1.36</c:v>
                </c:pt>
                <c:pt idx="1356">
                  <c:v>1.36</c:v>
                </c:pt>
                <c:pt idx="1357">
                  <c:v>1.36</c:v>
                </c:pt>
                <c:pt idx="1358">
                  <c:v>1.36</c:v>
                </c:pt>
                <c:pt idx="1359">
                  <c:v>1.36</c:v>
                </c:pt>
                <c:pt idx="1360">
                  <c:v>1.36</c:v>
                </c:pt>
                <c:pt idx="1361">
                  <c:v>1.36</c:v>
                </c:pt>
                <c:pt idx="1362">
                  <c:v>1.36</c:v>
                </c:pt>
                <c:pt idx="1363">
                  <c:v>1.36</c:v>
                </c:pt>
                <c:pt idx="1364">
                  <c:v>1.36</c:v>
                </c:pt>
                <c:pt idx="1365">
                  <c:v>1.36</c:v>
                </c:pt>
                <c:pt idx="1366">
                  <c:v>1.38</c:v>
                </c:pt>
                <c:pt idx="1367">
                  <c:v>1.38</c:v>
                </c:pt>
                <c:pt idx="1368">
                  <c:v>1.38</c:v>
                </c:pt>
                <c:pt idx="1369">
                  <c:v>1.38</c:v>
                </c:pt>
                <c:pt idx="1370">
                  <c:v>1.38</c:v>
                </c:pt>
                <c:pt idx="1371">
                  <c:v>1.38</c:v>
                </c:pt>
                <c:pt idx="1372">
                  <c:v>1.38</c:v>
                </c:pt>
                <c:pt idx="1373">
                  <c:v>1.38</c:v>
                </c:pt>
                <c:pt idx="1374">
                  <c:v>1.38</c:v>
                </c:pt>
                <c:pt idx="1375">
                  <c:v>1.38</c:v>
                </c:pt>
                <c:pt idx="1376">
                  <c:v>1.38</c:v>
                </c:pt>
                <c:pt idx="1377">
                  <c:v>1.38</c:v>
                </c:pt>
                <c:pt idx="1378">
                  <c:v>1.38</c:v>
                </c:pt>
                <c:pt idx="1379">
                  <c:v>1.4</c:v>
                </c:pt>
                <c:pt idx="1380">
                  <c:v>1.4</c:v>
                </c:pt>
                <c:pt idx="1381">
                  <c:v>1.4</c:v>
                </c:pt>
                <c:pt idx="1382">
                  <c:v>1.4</c:v>
                </c:pt>
                <c:pt idx="1383">
                  <c:v>1.4</c:v>
                </c:pt>
                <c:pt idx="1384">
                  <c:v>1.4</c:v>
                </c:pt>
                <c:pt idx="1385">
                  <c:v>1.4</c:v>
                </c:pt>
                <c:pt idx="1386">
                  <c:v>1.4</c:v>
                </c:pt>
                <c:pt idx="1387">
                  <c:v>1.4</c:v>
                </c:pt>
                <c:pt idx="1388">
                  <c:v>1.4</c:v>
                </c:pt>
                <c:pt idx="1389">
                  <c:v>1.4</c:v>
                </c:pt>
                <c:pt idx="1390">
                  <c:v>1.4</c:v>
                </c:pt>
                <c:pt idx="1391">
                  <c:v>1.4</c:v>
                </c:pt>
                <c:pt idx="1392">
                  <c:v>1.4</c:v>
                </c:pt>
                <c:pt idx="1393">
                  <c:v>1.4</c:v>
                </c:pt>
                <c:pt idx="1394">
                  <c:v>1.4</c:v>
                </c:pt>
                <c:pt idx="1395">
                  <c:v>1.42</c:v>
                </c:pt>
                <c:pt idx="1396">
                  <c:v>1.42</c:v>
                </c:pt>
                <c:pt idx="1397">
                  <c:v>1.42</c:v>
                </c:pt>
                <c:pt idx="1398">
                  <c:v>1.42</c:v>
                </c:pt>
                <c:pt idx="1399">
                  <c:v>1.42</c:v>
                </c:pt>
                <c:pt idx="1400">
                  <c:v>1.42</c:v>
                </c:pt>
                <c:pt idx="1401">
                  <c:v>1.42</c:v>
                </c:pt>
                <c:pt idx="1402">
                  <c:v>1.42</c:v>
                </c:pt>
                <c:pt idx="1403">
                  <c:v>1.42</c:v>
                </c:pt>
                <c:pt idx="1404">
                  <c:v>1.42</c:v>
                </c:pt>
                <c:pt idx="1405">
                  <c:v>1.42</c:v>
                </c:pt>
                <c:pt idx="1406">
                  <c:v>1.42</c:v>
                </c:pt>
                <c:pt idx="1407">
                  <c:v>1.42</c:v>
                </c:pt>
                <c:pt idx="1408">
                  <c:v>1.42</c:v>
                </c:pt>
                <c:pt idx="1409">
                  <c:v>1.42</c:v>
                </c:pt>
                <c:pt idx="1410">
                  <c:v>1.42</c:v>
                </c:pt>
                <c:pt idx="1411">
                  <c:v>1.42</c:v>
                </c:pt>
                <c:pt idx="1412">
                  <c:v>1.42</c:v>
                </c:pt>
                <c:pt idx="1413">
                  <c:v>1.42</c:v>
                </c:pt>
                <c:pt idx="1414">
                  <c:v>1.42</c:v>
                </c:pt>
                <c:pt idx="1415">
                  <c:v>1.42</c:v>
                </c:pt>
                <c:pt idx="1416">
                  <c:v>1.42</c:v>
                </c:pt>
                <c:pt idx="1417">
                  <c:v>1.42</c:v>
                </c:pt>
                <c:pt idx="1418">
                  <c:v>1.42</c:v>
                </c:pt>
                <c:pt idx="1419">
                  <c:v>1.42</c:v>
                </c:pt>
                <c:pt idx="1420">
                  <c:v>1.42</c:v>
                </c:pt>
                <c:pt idx="1421">
                  <c:v>1.42</c:v>
                </c:pt>
                <c:pt idx="1422">
                  <c:v>1.42</c:v>
                </c:pt>
                <c:pt idx="1423">
                  <c:v>1.42</c:v>
                </c:pt>
                <c:pt idx="1424">
                  <c:v>1.42</c:v>
                </c:pt>
                <c:pt idx="1425">
                  <c:v>1.42</c:v>
                </c:pt>
                <c:pt idx="1426">
                  <c:v>1.42</c:v>
                </c:pt>
                <c:pt idx="1427">
                  <c:v>1.42</c:v>
                </c:pt>
                <c:pt idx="1428">
                  <c:v>1.42</c:v>
                </c:pt>
                <c:pt idx="1429">
                  <c:v>1.42</c:v>
                </c:pt>
                <c:pt idx="1430">
                  <c:v>1.42</c:v>
                </c:pt>
                <c:pt idx="1431">
                  <c:v>1.4</c:v>
                </c:pt>
                <c:pt idx="1432">
                  <c:v>1.4</c:v>
                </c:pt>
                <c:pt idx="1433">
                  <c:v>1.4</c:v>
                </c:pt>
                <c:pt idx="1434">
                  <c:v>1.4</c:v>
                </c:pt>
                <c:pt idx="1435">
                  <c:v>1.4</c:v>
                </c:pt>
                <c:pt idx="1436">
                  <c:v>1.4</c:v>
                </c:pt>
                <c:pt idx="1437">
                  <c:v>1.4</c:v>
                </c:pt>
                <c:pt idx="1438">
                  <c:v>1.4</c:v>
                </c:pt>
                <c:pt idx="1439">
                  <c:v>1.4</c:v>
                </c:pt>
                <c:pt idx="1440">
                  <c:v>1.4</c:v>
                </c:pt>
                <c:pt idx="1441">
                  <c:v>1.38</c:v>
                </c:pt>
                <c:pt idx="1442">
                  <c:v>1.38</c:v>
                </c:pt>
                <c:pt idx="1443">
                  <c:v>1.38</c:v>
                </c:pt>
                <c:pt idx="1444">
                  <c:v>1.38</c:v>
                </c:pt>
                <c:pt idx="1445">
                  <c:v>1.38</c:v>
                </c:pt>
                <c:pt idx="1446">
                  <c:v>1.38</c:v>
                </c:pt>
                <c:pt idx="1447">
                  <c:v>1.38</c:v>
                </c:pt>
                <c:pt idx="1448">
                  <c:v>1.38</c:v>
                </c:pt>
                <c:pt idx="1449">
                  <c:v>1.38</c:v>
                </c:pt>
                <c:pt idx="1450">
                  <c:v>1.38</c:v>
                </c:pt>
                <c:pt idx="1451">
                  <c:v>1.38</c:v>
                </c:pt>
                <c:pt idx="1452">
                  <c:v>1.38</c:v>
                </c:pt>
                <c:pt idx="1453">
                  <c:v>1.38</c:v>
                </c:pt>
                <c:pt idx="1454">
                  <c:v>1.38</c:v>
                </c:pt>
                <c:pt idx="1455">
                  <c:v>1.38</c:v>
                </c:pt>
                <c:pt idx="1456">
                  <c:v>1.38</c:v>
                </c:pt>
                <c:pt idx="1457">
                  <c:v>1.38</c:v>
                </c:pt>
                <c:pt idx="1458">
                  <c:v>1.38</c:v>
                </c:pt>
                <c:pt idx="1459">
                  <c:v>1.38</c:v>
                </c:pt>
                <c:pt idx="1460">
                  <c:v>1.38</c:v>
                </c:pt>
                <c:pt idx="1461">
                  <c:v>1.38</c:v>
                </c:pt>
                <c:pt idx="1462">
                  <c:v>1.38</c:v>
                </c:pt>
                <c:pt idx="1463">
                  <c:v>1.38</c:v>
                </c:pt>
                <c:pt idx="1464">
                  <c:v>1.38</c:v>
                </c:pt>
                <c:pt idx="1465">
                  <c:v>1.38</c:v>
                </c:pt>
                <c:pt idx="1466">
                  <c:v>1.38</c:v>
                </c:pt>
                <c:pt idx="1467">
                  <c:v>1.38</c:v>
                </c:pt>
                <c:pt idx="1468">
                  <c:v>1.38</c:v>
                </c:pt>
                <c:pt idx="1469">
                  <c:v>1.38</c:v>
                </c:pt>
                <c:pt idx="1470">
                  <c:v>1.38</c:v>
                </c:pt>
                <c:pt idx="1471">
                  <c:v>1.38</c:v>
                </c:pt>
                <c:pt idx="1472">
                  <c:v>1.38</c:v>
                </c:pt>
                <c:pt idx="1473">
                  <c:v>1.38</c:v>
                </c:pt>
                <c:pt idx="1474">
                  <c:v>1.38</c:v>
                </c:pt>
                <c:pt idx="1475">
                  <c:v>1.38</c:v>
                </c:pt>
                <c:pt idx="1476">
                  <c:v>1.4</c:v>
                </c:pt>
                <c:pt idx="1477">
                  <c:v>1.4</c:v>
                </c:pt>
                <c:pt idx="1478">
                  <c:v>1.4</c:v>
                </c:pt>
                <c:pt idx="1479">
                  <c:v>1.4</c:v>
                </c:pt>
                <c:pt idx="1480">
                  <c:v>1.4</c:v>
                </c:pt>
                <c:pt idx="1481">
                  <c:v>1.4</c:v>
                </c:pt>
                <c:pt idx="1482">
                  <c:v>1.4</c:v>
                </c:pt>
                <c:pt idx="1483">
                  <c:v>1.4</c:v>
                </c:pt>
                <c:pt idx="1484">
                  <c:v>1.4</c:v>
                </c:pt>
                <c:pt idx="1485">
                  <c:v>1.4</c:v>
                </c:pt>
                <c:pt idx="1486">
                  <c:v>1.42</c:v>
                </c:pt>
                <c:pt idx="1487">
                  <c:v>1.42</c:v>
                </c:pt>
                <c:pt idx="1488">
                  <c:v>1.42</c:v>
                </c:pt>
                <c:pt idx="1489">
                  <c:v>1.42</c:v>
                </c:pt>
                <c:pt idx="1490">
                  <c:v>1.42</c:v>
                </c:pt>
                <c:pt idx="1491">
                  <c:v>1.42</c:v>
                </c:pt>
                <c:pt idx="1492">
                  <c:v>1.42</c:v>
                </c:pt>
                <c:pt idx="1493">
                  <c:v>1.42</c:v>
                </c:pt>
                <c:pt idx="1494">
                  <c:v>1.42</c:v>
                </c:pt>
                <c:pt idx="1495">
                  <c:v>1.44</c:v>
                </c:pt>
                <c:pt idx="1496">
                  <c:v>1.44</c:v>
                </c:pt>
                <c:pt idx="1497">
                  <c:v>1.44</c:v>
                </c:pt>
                <c:pt idx="1498">
                  <c:v>1.44</c:v>
                </c:pt>
                <c:pt idx="1499">
                  <c:v>1.44</c:v>
                </c:pt>
                <c:pt idx="1500">
                  <c:v>1.44</c:v>
                </c:pt>
                <c:pt idx="1501">
                  <c:v>1.44</c:v>
                </c:pt>
                <c:pt idx="1502">
                  <c:v>1.44</c:v>
                </c:pt>
                <c:pt idx="1503">
                  <c:v>1.44</c:v>
                </c:pt>
                <c:pt idx="1504">
                  <c:v>1.46</c:v>
                </c:pt>
                <c:pt idx="1505">
                  <c:v>1.46</c:v>
                </c:pt>
                <c:pt idx="1506">
                  <c:v>1.46</c:v>
                </c:pt>
                <c:pt idx="1507">
                  <c:v>1.46</c:v>
                </c:pt>
                <c:pt idx="1508">
                  <c:v>1.46</c:v>
                </c:pt>
                <c:pt idx="1509">
                  <c:v>1.46</c:v>
                </c:pt>
                <c:pt idx="1510">
                  <c:v>1.46</c:v>
                </c:pt>
                <c:pt idx="1511">
                  <c:v>1.46</c:v>
                </c:pt>
                <c:pt idx="1512">
                  <c:v>1.46</c:v>
                </c:pt>
                <c:pt idx="1513">
                  <c:v>1.46</c:v>
                </c:pt>
                <c:pt idx="1514">
                  <c:v>1.46</c:v>
                </c:pt>
                <c:pt idx="1515">
                  <c:v>1.46</c:v>
                </c:pt>
                <c:pt idx="1516">
                  <c:v>1.46</c:v>
                </c:pt>
                <c:pt idx="1517">
                  <c:v>1.46</c:v>
                </c:pt>
                <c:pt idx="1518">
                  <c:v>1.46</c:v>
                </c:pt>
                <c:pt idx="1519">
                  <c:v>1.46</c:v>
                </c:pt>
                <c:pt idx="1520">
                  <c:v>1.46</c:v>
                </c:pt>
                <c:pt idx="1521">
                  <c:v>1.46</c:v>
                </c:pt>
                <c:pt idx="1522">
                  <c:v>1.46</c:v>
                </c:pt>
                <c:pt idx="1523">
                  <c:v>1.46</c:v>
                </c:pt>
                <c:pt idx="1524">
                  <c:v>1.46</c:v>
                </c:pt>
                <c:pt idx="1525">
                  <c:v>1.46</c:v>
                </c:pt>
                <c:pt idx="1526">
                  <c:v>1.46</c:v>
                </c:pt>
                <c:pt idx="1527">
                  <c:v>1.46</c:v>
                </c:pt>
                <c:pt idx="1528">
                  <c:v>1.46</c:v>
                </c:pt>
                <c:pt idx="1529">
                  <c:v>1.46</c:v>
                </c:pt>
                <c:pt idx="1530">
                  <c:v>1.46</c:v>
                </c:pt>
                <c:pt idx="1531">
                  <c:v>1.46</c:v>
                </c:pt>
                <c:pt idx="1532">
                  <c:v>1.46</c:v>
                </c:pt>
                <c:pt idx="1533">
                  <c:v>1.46</c:v>
                </c:pt>
                <c:pt idx="1534">
                  <c:v>1.46</c:v>
                </c:pt>
                <c:pt idx="1535">
                  <c:v>1.46</c:v>
                </c:pt>
                <c:pt idx="1536">
                  <c:v>1.46</c:v>
                </c:pt>
                <c:pt idx="1537">
                  <c:v>1.46</c:v>
                </c:pt>
                <c:pt idx="1538">
                  <c:v>1.46</c:v>
                </c:pt>
                <c:pt idx="1539">
                  <c:v>1.46</c:v>
                </c:pt>
                <c:pt idx="1540">
                  <c:v>1.46</c:v>
                </c:pt>
                <c:pt idx="1541">
                  <c:v>1.46</c:v>
                </c:pt>
                <c:pt idx="1542">
                  <c:v>1.46</c:v>
                </c:pt>
                <c:pt idx="1543">
                  <c:v>1.46</c:v>
                </c:pt>
                <c:pt idx="1544">
                  <c:v>1.46</c:v>
                </c:pt>
                <c:pt idx="1545">
                  <c:v>1.46</c:v>
                </c:pt>
                <c:pt idx="1546">
                  <c:v>1.46</c:v>
                </c:pt>
                <c:pt idx="1547">
                  <c:v>1.46</c:v>
                </c:pt>
                <c:pt idx="1548">
                  <c:v>1.46</c:v>
                </c:pt>
                <c:pt idx="1549">
                  <c:v>1.46</c:v>
                </c:pt>
                <c:pt idx="1550">
                  <c:v>1.44</c:v>
                </c:pt>
                <c:pt idx="1551">
                  <c:v>1.44</c:v>
                </c:pt>
                <c:pt idx="1552">
                  <c:v>1.44</c:v>
                </c:pt>
                <c:pt idx="1553">
                  <c:v>1.44</c:v>
                </c:pt>
                <c:pt idx="1554">
                  <c:v>1.44</c:v>
                </c:pt>
                <c:pt idx="1555">
                  <c:v>1.44</c:v>
                </c:pt>
                <c:pt idx="1556">
                  <c:v>1.44</c:v>
                </c:pt>
                <c:pt idx="1557">
                  <c:v>1.44</c:v>
                </c:pt>
                <c:pt idx="1558">
                  <c:v>1.44</c:v>
                </c:pt>
                <c:pt idx="1559">
                  <c:v>1.44</c:v>
                </c:pt>
                <c:pt idx="1560">
                  <c:v>1.44</c:v>
                </c:pt>
                <c:pt idx="1561">
                  <c:v>1.44</c:v>
                </c:pt>
                <c:pt idx="1562">
                  <c:v>1.44</c:v>
                </c:pt>
                <c:pt idx="1563">
                  <c:v>1.46</c:v>
                </c:pt>
                <c:pt idx="1564">
                  <c:v>1.46</c:v>
                </c:pt>
                <c:pt idx="1565">
                  <c:v>1.46</c:v>
                </c:pt>
                <c:pt idx="1566">
                  <c:v>1.46</c:v>
                </c:pt>
                <c:pt idx="1567">
                  <c:v>1.46</c:v>
                </c:pt>
                <c:pt idx="1568">
                  <c:v>1.46</c:v>
                </c:pt>
                <c:pt idx="1569">
                  <c:v>1.46</c:v>
                </c:pt>
                <c:pt idx="1570">
                  <c:v>1.46</c:v>
                </c:pt>
                <c:pt idx="1571">
                  <c:v>1.46</c:v>
                </c:pt>
                <c:pt idx="1572">
                  <c:v>1.46</c:v>
                </c:pt>
                <c:pt idx="1573">
                  <c:v>1.46</c:v>
                </c:pt>
                <c:pt idx="1574">
                  <c:v>1.46</c:v>
                </c:pt>
                <c:pt idx="1575">
                  <c:v>1.46</c:v>
                </c:pt>
                <c:pt idx="1576">
                  <c:v>1.46</c:v>
                </c:pt>
                <c:pt idx="1577">
                  <c:v>1.48</c:v>
                </c:pt>
                <c:pt idx="1578">
                  <c:v>1.48</c:v>
                </c:pt>
                <c:pt idx="1579">
                  <c:v>1.48</c:v>
                </c:pt>
                <c:pt idx="1580">
                  <c:v>1.48</c:v>
                </c:pt>
                <c:pt idx="1581">
                  <c:v>1.48</c:v>
                </c:pt>
                <c:pt idx="1582">
                  <c:v>1.48</c:v>
                </c:pt>
                <c:pt idx="1583">
                  <c:v>1.48</c:v>
                </c:pt>
                <c:pt idx="1584">
                  <c:v>1.48</c:v>
                </c:pt>
                <c:pt idx="1585">
                  <c:v>1.48</c:v>
                </c:pt>
                <c:pt idx="1586">
                  <c:v>1.5</c:v>
                </c:pt>
                <c:pt idx="1587">
                  <c:v>1.5</c:v>
                </c:pt>
                <c:pt idx="1588">
                  <c:v>1.5</c:v>
                </c:pt>
                <c:pt idx="1589">
                  <c:v>1.5</c:v>
                </c:pt>
                <c:pt idx="1590">
                  <c:v>1.5</c:v>
                </c:pt>
                <c:pt idx="1591">
                  <c:v>1.5</c:v>
                </c:pt>
                <c:pt idx="1592">
                  <c:v>1.5</c:v>
                </c:pt>
                <c:pt idx="1593">
                  <c:v>1.52</c:v>
                </c:pt>
                <c:pt idx="1594">
                  <c:v>1.52</c:v>
                </c:pt>
                <c:pt idx="1595">
                  <c:v>1.52</c:v>
                </c:pt>
                <c:pt idx="1596">
                  <c:v>1.52</c:v>
                </c:pt>
                <c:pt idx="1597">
                  <c:v>1.52</c:v>
                </c:pt>
                <c:pt idx="1598">
                  <c:v>1.52</c:v>
                </c:pt>
                <c:pt idx="1599">
                  <c:v>1.52</c:v>
                </c:pt>
                <c:pt idx="1600">
                  <c:v>1.52</c:v>
                </c:pt>
                <c:pt idx="1601">
                  <c:v>1.54</c:v>
                </c:pt>
                <c:pt idx="1602">
                  <c:v>1.54</c:v>
                </c:pt>
                <c:pt idx="1603">
                  <c:v>1.54</c:v>
                </c:pt>
                <c:pt idx="1604">
                  <c:v>1.54</c:v>
                </c:pt>
                <c:pt idx="1605">
                  <c:v>1.54</c:v>
                </c:pt>
                <c:pt idx="1606">
                  <c:v>1.54</c:v>
                </c:pt>
                <c:pt idx="1607">
                  <c:v>1.54</c:v>
                </c:pt>
                <c:pt idx="1608">
                  <c:v>1.54</c:v>
                </c:pt>
                <c:pt idx="1609">
                  <c:v>1.54</c:v>
                </c:pt>
                <c:pt idx="1610">
                  <c:v>1.54</c:v>
                </c:pt>
                <c:pt idx="1611">
                  <c:v>1.54</c:v>
                </c:pt>
                <c:pt idx="1612">
                  <c:v>1.56</c:v>
                </c:pt>
                <c:pt idx="1613">
                  <c:v>1.56</c:v>
                </c:pt>
                <c:pt idx="1614">
                  <c:v>1.56</c:v>
                </c:pt>
                <c:pt idx="1615">
                  <c:v>1.56</c:v>
                </c:pt>
                <c:pt idx="1616">
                  <c:v>1.56</c:v>
                </c:pt>
                <c:pt idx="1617">
                  <c:v>1.56</c:v>
                </c:pt>
                <c:pt idx="1618">
                  <c:v>1.56</c:v>
                </c:pt>
                <c:pt idx="1619">
                  <c:v>1.56</c:v>
                </c:pt>
                <c:pt idx="1620">
                  <c:v>1.56</c:v>
                </c:pt>
                <c:pt idx="1621">
                  <c:v>1.56</c:v>
                </c:pt>
                <c:pt idx="1622">
                  <c:v>1.56</c:v>
                </c:pt>
                <c:pt idx="1623">
                  <c:v>1.56</c:v>
                </c:pt>
                <c:pt idx="1624">
                  <c:v>1.56</c:v>
                </c:pt>
                <c:pt idx="1625">
                  <c:v>1.56</c:v>
                </c:pt>
                <c:pt idx="1626">
                  <c:v>1.56</c:v>
                </c:pt>
                <c:pt idx="1627">
                  <c:v>1.56</c:v>
                </c:pt>
                <c:pt idx="1628">
                  <c:v>1.56</c:v>
                </c:pt>
                <c:pt idx="1629">
                  <c:v>1.56</c:v>
                </c:pt>
                <c:pt idx="1630">
                  <c:v>1.54</c:v>
                </c:pt>
                <c:pt idx="1631">
                  <c:v>1.54</c:v>
                </c:pt>
                <c:pt idx="1632">
                  <c:v>1.54</c:v>
                </c:pt>
                <c:pt idx="1633">
                  <c:v>1.54</c:v>
                </c:pt>
                <c:pt idx="1634">
                  <c:v>1.54</c:v>
                </c:pt>
                <c:pt idx="1635">
                  <c:v>1.54</c:v>
                </c:pt>
                <c:pt idx="1636">
                  <c:v>1.54</c:v>
                </c:pt>
                <c:pt idx="1637">
                  <c:v>1.54</c:v>
                </c:pt>
                <c:pt idx="1638">
                  <c:v>1.54</c:v>
                </c:pt>
                <c:pt idx="1639">
                  <c:v>1.54</c:v>
                </c:pt>
                <c:pt idx="1640">
                  <c:v>1.54</c:v>
                </c:pt>
                <c:pt idx="1641">
                  <c:v>1.54</c:v>
                </c:pt>
                <c:pt idx="1642">
                  <c:v>1.54</c:v>
                </c:pt>
                <c:pt idx="1643">
                  <c:v>1.54</c:v>
                </c:pt>
                <c:pt idx="1644">
                  <c:v>1.54</c:v>
                </c:pt>
                <c:pt idx="1645">
                  <c:v>1.54</c:v>
                </c:pt>
                <c:pt idx="1646">
                  <c:v>1.54</c:v>
                </c:pt>
                <c:pt idx="1647">
                  <c:v>1.54</c:v>
                </c:pt>
                <c:pt idx="1648">
                  <c:v>1.54</c:v>
                </c:pt>
                <c:pt idx="1649">
                  <c:v>1.52</c:v>
                </c:pt>
                <c:pt idx="1650">
                  <c:v>1.52</c:v>
                </c:pt>
                <c:pt idx="1651">
                  <c:v>1.52</c:v>
                </c:pt>
                <c:pt idx="1652">
                  <c:v>1.52</c:v>
                </c:pt>
                <c:pt idx="1653">
                  <c:v>1.52</c:v>
                </c:pt>
                <c:pt idx="1654">
                  <c:v>1.52</c:v>
                </c:pt>
                <c:pt idx="1655">
                  <c:v>1.52</c:v>
                </c:pt>
                <c:pt idx="1656">
                  <c:v>1.52</c:v>
                </c:pt>
                <c:pt idx="1657">
                  <c:v>1.5</c:v>
                </c:pt>
                <c:pt idx="1658">
                  <c:v>1.5</c:v>
                </c:pt>
                <c:pt idx="1659">
                  <c:v>1.5</c:v>
                </c:pt>
                <c:pt idx="1660">
                  <c:v>1.5</c:v>
                </c:pt>
                <c:pt idx="1661">
                  <c:v>1.5</c:v>
                </c:pt>
                <c:pt idx="1662">
                  <c:v>1.48</c:v>
                </c:pt>
                <c:pt idx="1663">
                  <c:v>1.48</c:v>
                </c:pt>
                <c:pt idx="1664">
                  <c:v>1.48</c:v>
                </c:pt>
                <c:pt idx="1665">
                  <c:v>1.48</c:v>
                </c:pt>
                <c:pt idx="1666">
                  <c:v>1.46</c:v>
                </c:pt>
                <c:pt idx="1667">
                  <c:v>1.46</c:v>
                </c:pt>
                <c:pt idx="1668">
                  <c:v>1.46</c:v>
                </c:pt>
                <c:pt idx="1669">
                  <c:v>1.46</c:v>
                </c:pt>
                <c:pt idx="1670">
                  <c:v>1.46</c:v>
                </c:pt>
                <c:pt idx="1671">
                  <c:v>1.44</c:v>
                </c:pt>
                <c:pt idx="1672">
                  <c:v>1.44</c:v>
                </c:pt>
                <c:pt idx="1673">
                  <c:v>1.44</c:v>
                </c:pt>
                <c:pt idx="1674">
                  <c:v>1.42</c:v>
                </c:pt>
                <c:pt idx="1675">
                  <c:v>1.42</c:v>
                </c:pt>
                <c:pt idx="1676">
                  <c:v>1.42</c:v>
                </c:pt>
                <c:pt idx="1677">
                  <c:v>1.42</c:v>
                </c:pt>
                <c:pt idx="1678">
                  <c:v>1.42</c:v>
                </c:pt>
                <c:pt idx="1679">
                  <c:v>1.4</c:v>
                </c:pt>
                <c:pt idx="1680">
                  <c:v>1.4</c:v>
                </c:pt>
                <c:pt idx="1681">
                  <c:v>1.4</c:v>
                </c:pt>
                <c:pt idx="1682">
                  <c:v>1.38</c:v>
                </c:pt>
                <c:pt idx="1683">
                  <c:v>1.38</c:v>
                </c:pt>
                <c:pt idx="1684">
                  <c:v>1.38</c:v>
                </c:pt>
                <c:pt idx="1685">
                  <c:v>1.38</c:v>
                </c:pt>
                <c:pt idx="1686">
                  <c:v>1.36</c:v>
                </c:pt>
                <c:pt idx="1687">
                  <c:v>1.36</c:v>
                </c:pt>
                <c:pt idx="1688">
                  <c:v>1.36</c:v>
                </c:pt>
                <c:pt idx="1689">
                  <c:v>1.36</c:v>
                </c:pt>
                <c:pt idx="1690">
                  <c:v>1.34</c:v>
                </c:pt>
                <c:pt idx="1691">
                  <c:v>1.34</c:v>
                </c:pt>
                <c:pt idx="1692">
                  <c:v>1.34</c:v>
                </c:pt>
                <c:pt idx="1693">
                  <c:v>1.32</c:v>
                </c:pt>
                <c:pt idx="1694">
                  <c:v>1.32</c:v>
                </c:pt>
                <c:pt idx="1695">
                  <c:v>1.3</c:v>
                </c:pt>
                <c:pt idx="1696">
                  <c:v>1.3</c:v>
                </c:pt>
                <c:pt idx="1697">
                  <c:v>1.3</c:v>
                </c:pt>
                <c:pt idx="1698">
                  <c:v>1.3</c:v>
                </c:pt>
                <c:pt idx="1699">
                  <c:v>1.28</c:v>
                </c:pt>
                <c:pt idx="1700">
                  <c:v>1.28</c:v>
                </c:pt>
                <c:pt idx="1701">
                  <c:v>1.26</c:v>
                </c:pt>
                <c:pt idx="1702">
                  <c:v>1.26</c:v>
                </c:pt>
                <c:pt idx="1703">
                  <c:v>1.26</c:v>
                </c:pt>
                <c:pt idx="1704">
                  <c:v>1.24</c:v>
                </c:pt>
                <c:pt idx="1705">
                  <c:v>1.24</c:v>
                </c:pt>
                <c:pt idx="1706">
                  <c:v>1.22</c:v>
                </c:pt>
                <c:pt idx="1707">
                  <c:v>1.22</c:v>
                </c:pt>
                <c:pt idx="1708">
                  <c:v>1.22</c:v>
                </c:pt>
                <c:pt idx="1709">
                  <c:v>1.2</c:v>
                </c:pt>
                <c:pt idx="1710">
                  <c:v>1.2</c:v>
                </c:pt>
                <c:pt idx="1711">
                  <c:v>1.18</c:v>
                </c:pt>
                <c:pt idx="1712">
                  <c:v>1.18</c:v>
                </c:pt>
                <c:pt idx="1713">
                  <c:v>1.18</c:v>
                </c:pt>
                <c:pt idx="1714">
                  <c:v>1.18</c:v>
                </c:pt>
                <c:pt idx="1715">
                  <c:v>1.1599999999999999</c:v>
                </c:pt>
                <c:pt idx="1716">
                  <c:v>1.1399999999999999</c:v>
                </c:pt>
                <c:pt idx="1717">
                  <c:v>1.1399999999999999</c:v>
                </c:pt>
                <c:pt idx="1718">
                  <c:v>1.1399999999999999</c:v>
                </c:pt>
                <c:pt idx="1719">
                  <c:v>1.1200000000000001</c:v>
                </c:pt>
                <c:pt idx="1720">
                  <c:v>1.1200000000000001</c:v>
                </c:pt>
                <c:pt idx="1721">
                  <c:v>1.1200000000000001</c:v>
                </c:pt>
                <c:pt idx="1722">
                  <c:v>1.1000000000000001</c:v>
                </c:pt>
                <c:pt idx="1723">
                  <c:v>1.1000000000000001</c:v>
                </c:pt>
                <c:pt idx="1724">
                  <c:v>1.08</c:v>
                </c:pt>
                <c:pt idx="1725">
                  <c:v>1.08</c:v>
                </c:pt>
                <c:pt idx="1726">
                  <c:v>1.08</c:v>
                </c:pt>
                <c:pt idx="1727">
                  <c:v>1.06</c:v>
                </c:pt>
                <c:pt idx="1728">
                  <c:v>1.06</c:v>
                </c:pt>
                <c:pt idx="1729">
                  <c:v>1.04</c:v>
                </c:pt>
                <c:pt idx="1730">
                  <c:v>1.04</c:v>
                </c:pt>
                <c:pt idx="1731">
                  <c:v>1.02</c:v>
                </c:pt>
                <c:pt idx="1732">
                  <c:v>1.02</c:v>
                </c:pt>
                <c:pt idx="1733">
                  <c:v>1</c:v>
                </c:pt>
                <c:pt idx="1734">
                  <c:v>1</c:v>
                </c:pt>
                <c:pt idx="1735">
                  <c:v>0.98</c:v>
                </c:pt>
                <c:pt idx="1736">
                  <c:v>0.98</c:v>
                </c:pt>
                <c:pt idx="1737">
                  <c:v>0.98</c:v>
                </c:pt>
                <c:pt idx="1738">
                  <c:v>0.96</c:v>
                </c:pt>
                <c:pt idx="1739">
                  <c:v>0.96</c:v>
                </c:pt>
                <c:pt idx="1740">
                  <c:v>0.94</c:v>
                </c:pt>
                <c:pt idx="1741">
                  <c:v>0.94</c:v>
                </c:pt>
                <c:pt idx="1742">
                  <c:v>0.92</c:v>
                </c:pt>
                <c:pt idx="1743">
                  <c:v>0.92</c:v>
                </c:pt>
                <c:pt idx="1744">
                  <c:v>0.92</c:v>
                </c:pt>
                <c:pt idx="1745">
                  <c:v>0.9</c:v>
                </c:pt>
                <c:pt idx="1746">
                  <c:v>0.9</c:v>
                </c:pt>
                <c:pt idx="1747">
                  <c:v>0.88</c:v>
                </c:pt>
                <c:pt idx="1748">
                  <c:v>0.88</c:v>
                </c:pt>
                <c:pt idx="1749">
                  <c:v>0.86</c:v>
                </c:pt>
                <c:pt idx="1750">
                  <c:v>0.86</c:v>
                </c:pt>
                <c:pt idx="1751">
                  <c:v>0.84</c:v>
                </c:pt>
                <c:pt idx="1752">
                  <c:v>0.84</c:v>
                </c:pt>
                <c:pt idx="1753">
                  <c:v>0.82</c:v>
                </c:pt>
                <c:pt idx="1754">
                  <c:v>0.82</c:v>
                </c:pt>
                <c:pt idx="1755">
                  <c:v>0.82</c:v>
                </c:pt>
                <c:pt idx="1756">
                  <c:v>0.8</c:v>
                </c:pt>
                <c:pt idx="1757">
                  <c:v>0.8</c:v>
                </c:pt>
                <c:pt idx="1758">
                  <c:v>0.78</c:v>
                </c:pt>
                <c:pt idx="1759">
                  <c:v>0.78</c:v>
                </c:pt>
                <c:pt idx="1760">
                  <c:v>0.76</c:v>
                </c:pt>
                <c:pt idx="1761">
                  <c:v>0.76</c:v>
                </c:pt>
                <c:pt idx="1762">
                  <c:v>0.74</c:v>
                </c:pt>
                <c:pt idx="1763">
                  <c:v>0.74</c:v>
                </c:pt>
                <c:pt idx="1764">
                  <c:v>0.74</c:v>
                </c:pt>
                <c:pt idx="1765">
                  <c:v>0.74</c:v>
                </c:pt>
                <c:pt idx="1766">
                  <c:v>0.72</c:v>
                </c:pt>
                <c:pt idx="1767">
                  <c:v>0.72</c:v>
                </c:pt>
                <c:pt idx="1768">
                  <c:v>0.7</c:v>
                </c:pt>
                <c:pt idx="1769">
                  <c:v>0.7</c:v>
                </c:pt>
                <c:pt idx="1770">
                  <c:v>0.68</c:v>
                </c:pt>
                <c:pt idx="1771">
                  <c:v>0.68</c:v>
                </c:pt>
                <c:pt idx="1772">
                  <c:v>0.68</c:v>
                </c:pt>
                <c:pt idx="1773">
                  <c:v>0.66</c:v>
                </c:pt>
                <c:pt idx="1774">
                  <c:v>0.66</c:v>
                </c:pt>
                <c:pt idx="1775">
                  <c:v>0.66</c:v>
                </c:pt>
                <c:pt idx="1776">
                  <c:v>0.64</c:v>
                </c:pt>
                <c:pt idx="1777">
                  <c:v>0.64</c:v>
                </c:pt>
                <c:pt idx="1778">
                  <c:v>0.62</c:v>
                </c:pt>
                <c:pt idx="1779">
                  <c:v>0.62</c:v>
                </c:pt>
                <c:pt idx="1780">
                  <c:v>0.6</c:v>
                </c:pt>
                <c:pt idx="1781">
                  <c:v>0.6</c:v>
                </c:pt>
              </c:numCache>
            </c:numRef>
          </c:yVal>
          <c:smooth val="1"/>
          <c:extLst xmlns:c16r2="http://schemas.microsoft.com/office/drawing/2015/06/chart">
            <c:ext xmlns:c16="http://schemas.microsoft.com/office/drawing/2014/chart" uri="{C3380CC4-5D6E-409C-BE32-E72D297353CC}">
              <c16:uniqueId val="{00000002-A302-5B44-B3FD-A66005AE673A}"/>
            </c:ext>
          </c:extLst>
        </c:ser>
        <c:ser>
          <c:idx val="3"/>
          <c:order val="3"/>
          <c:tx>
            <c:v>15BSG</c:v>
          </c:tx>
          <c:marker>
            <c:symbol val="none"/>
          </c:marker>
          <c:xVal>
            <c:numRef>
              <c:f>CO!$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E$2:$E$2328</c:f>
              <c:numCache>
                <c:formatCode>General</c:formatCode>
                <c:ptCount val="23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02</c:v>
                </c:pt>
                <c:pt idx="76">
                  <c:v>0.02</c:v>
                </c:pt>
                <c:pt idx="77">
                  <c:v>0.02</c:v>
                </c:pt>
                <c:pt idx="78">
                  <c:v>0.04</c:v>
                </c:pt>
                <c:pt idx="79">
                  <c:v>0.06</c:v>
                </c:pt>
                <c:pt idx="80">
                  <c:v>0.08</c:v>
                </c:pt>
                <c:pt idx="81">
                  <c:v>0.1</c:v>
                </c:pt>
                <c:pt idx="82">
                  <c:v>0.14000000000000001</c:v>
                </c:pt>
                <c:pt idx="83">
                  <c:v>0.18</c:v>
                </c:pt>
                <c:pt idx="84">
                  <c:v>0.22</c:v>
                </c:pt>
                <c:pt idx="85">
                  <c:v>0.22</c:v>
                </c:pt>
                <c:pt idx="86">
                  <c:v>0.28000000000000003</c:v>
                </c:pt>
                <c:pt idx="87">
                  <c:v>0.32</c:v>
                </c:pt>
                <c:pt idx="88">
                  <c:v>0.38</c:v>
                </c:pt>
                <c:pt idx="89">
                  <c:v>0.44</c:v>
                </c:pt>
                <c:pt idx="90">
                  <c:v>0.5</c:v>
                </c:pt>
                <c:pt idx="91">
                  <c:v>0.56000000000000005</c:v>
                </c:pt>
                <c:pt idx="92">
                  <c:v>0.56000000000000005</c:v>
                </c:pt>
                <c:pt idx="93">
                  <c:v>0.62</c:v>
                </c:pt>
                <c:pt idx="94">
                  <c:v>0.68</c:v>
                </c:pt>
                <c:pt idx="95">
                  <c:v>0.74</c:v>
                </c:pt>
                <c:pt idx="96">
                  <c:v>0.8</c:v>
                </c:pt>
                <c:pt idx="97">
                  <c:v>0.86</c:v>
                </c:pt>
                <c:pt idx="98">
                  <c:v>0.92</c:v>
                </c:pt>
                <c:pt idx="99">
                  <c:v>0.98</c:v>
                </c:pt>
                <c:pt idx="100">
                  <c:v>1.04</c:v>
                </c:pt>
                <c:pt idx="101">
                  <c:v>1.08</c:v>
                </c:pt>
                <c:pt idx="102">
                  <c:v>1.1399999999999999</c:v>
                </c:pt>
                <c:pt idx="103">
                  <c:v>1.2</c:v>
                </c:pt>
                <c:pt idx="104">
                  <c:v>1.2</c:v>
                </c:pt>
                <c:pt idx="105">
                  <c:v>1.24</c:v>
                </c:pt>
                <c:pt idx="106">
                  <c:v>1.28</c:v>
                </c:pt>
                <c:pt idx="107">
                  <c:v>1.34</c:v>
                </c:pt>
                <c:pt idx="108">
                  <c:v>1.38</c:v>
                </c:pt>
                <c:pt idx="109">
                  <c:v>1.42</c:v>
                </c:pt>
                <c:pt idx="110">
                  <c:v>1.48</c:v>
                </c:pt>
                <c:pt idx="111">
                  <c:v>1.52</c:v>
                </c:pt>
                <c:pt idx="112">
                  <c:v>1.56</c:v>
                </c:pt>
                <c:pt idx="113">
                  <c:v>1.56</c:v>
                </c:pt>
                <c:pt idx="114">
                  <c:v>1.6</c:v>
                </c:pt>
                <c:pt idx="115">
                  <c:v>1.64</c:v>
                </c:pt>
                <c:pt idx="116">
                  <c:v>1.68</c:v>
                </c:pt>
                <c:pt idx="117">
                  <c:v>1.72</c:v>
                </c:pt>
                <c:pt idx="118">
                  <c:v>1.76</c:v>
                </c:pt>
                <c:pt idx="119">
                  <c:v>1.8</c:v>
                </c:pt>
                <c:pt idx="120">
                  <c:v>1.8</c:v>
                </c:pt>
                <c:pt idx="121">
                  <c:v>1.84</c:v>
                </c:pt>
                <c:pt idx="122">
                  <c:v>1.86</c:v>
                </c:pt>
                <c:pt idx="123">
                  <c:v>1.9</c:v>
                </c:pt>
                <c:pt idx="124">
                  <c:v>1.94</c:v>
                </c:pt>
                <c:pt idx="125">
                  <c:v>1.98</c:v>
                </c:pt>
                <c:pt idx="126">
                  <c:v>2</c:v>
                </c:pt>
                <c:pt idx="127">
                  <c:v>2.04</c:v>
                </c:pt>
                <c:pt idx="128">
                  <c:v>2.0599999999999992</c:v>
                </c:pt>
                <c:pt idx="129">
                  <c:v>2.08</c:v>
                </c:pt>
                <c:pt idx="130">
                  <c:v>2.0999999999999992</c:v>
                </c:pt>
                <c:pt idx="131">
                  <c:v>2.12</c:v>
                </c:pt>
                <c:pt idx="132">
                  <c:v>2.12</c:v>
                </c:pt>
                <c:pt idx="133">
                  <c:v>2.14</c:v>
                </c:pt>
                <c:pt idx="134">
                  <c:v>2.14</c:v>
                </c:pt>
                <c:pt idx="135">
                  <c:v>2.16</c:v>
                </c:pt>
                <c:pt idx="136">
                  <c:v>2.1800000000000002</c:v>
                </c:pt>
                <c:pt idx="137">
                  <c:v>2.1800000000000002</c:v>
                </c:pt>
                <c:pt idx="138">
                  <c:v>2.2000000000000002</c:v>
                </c:pt>
                <c:pt idx="139">
                  <c:v>2.2000000000000002</c:v>
                </c:pt>
                <c:pt idx="140">
                  <c:v>2.2000000000000002</c:v>
                </c:pt>
                <c:pt idx="141">
                  <c:v>2.2000000000000002</c:v>
                </c:pt>
                <c:pt idx="142">
                  <c:v>2.2200000000000002</c:v>
                </c:pt>
                <c:pt idx="143">
                  <c:v>2.2200000000000002</c:v>
                </c:pt>
                <c:pt idx="144">
                  <c:v>2.2200000000000002</c:v>
                </c:pt>
                <c:pt idx="145">
                  <c:v>2.2400000000000002</c:v>
                </c:pt>
                <c:pt idx="146">
                  <c:v>2.2400000000000002</c:v>
                </c:pt>
                <c:pt idx="147">
                  <c:v>2.2400000000000002</c:v>
                </c:pt>
                <c:pt idx="148">
                  <c:v>2.2400000000000002</c:v>
                </c:pt>
                <c:pt idx="149">
                  <c:v>2.2400000000000002</c:v>
                </c:pt>
                <c:pt idx="150">
                  <c:v>2.2400000000000002</c:v>
                </c:pt>
                <c:pt idx="151">
                  <c:v>2.2400000000000002</c:v>
                </c:pt>
                <c:pt idx="152">
                  <c:v>2.2400000000000002</c:v>
                </c:pt>
                <c:pt idx="153">
                  <c:v>2.2599999999999998</c:v>
                </c:pt>
                <c:pt idx="154">
                  <c:v>2.2599999999999998</c:v>
                </c:pt>
                <c:pt idx="155">
                  <c:v>2.2599999999999998</c:v>
                </c:pt>
                <c:pt idx="156">
                  <c:v>2.2599999999999998</c:v>
                </c:pt>
                <c:pt idx="157">
                  <c:v>2.2599999999999998</c:v>
                </c:pt>
                <c:pt idx="158">
                  <c:v>2.2599999999999998</c:v>
                </c:pt>
                <c:pt idx="159">
                  <c:v>2.2599999999999998</c:v>
                </c:pt>
                <c:pt idx="160">
                  <c:v>2.2599999999999998</c:v>
                </c:pt>
                <c:pt idx="161">
                  <c:v>2.2599999999999998</c:v>
                </c:pt>
                <c:pt idx="162">
                  <c:v>2.2599999999999998</c:v>
                </c:pt>
                <c:pt idx="163">
                  <c:v>2.2599999999999998</c:v>
                </c:pt>
                <c:pt idx="164">
                  <c:v>2.2599999999999998</c:v>
                </c:pt>
                <c:pt idx="165">
                  <c:v>2.2599999999999998</c:v>
                </c:pt>
                <c:pt idx="166">
                  <c:v>2.2599999999999998</c:v>
                </c:pt>
                <c:pt idx="167">
                  <c:v>2.2599999999999998</c:v>
                </c:pt>
                <c:pt idx="168">
                  <c:v>2.2599999999999998</c:v>
                </c:pt>
                <c:pt idx="169">
                  <c:v>2.2599999999999998</c:v>
                </c:pt>
                <c:pt idx="170">
                  <c:v>2.2599999999999998</c:v>
                </c:pt>
                <c:pt idx="171">
                  <c:v>2.2599999999999998</c:v>
                </c:pt>
                <c:pt idx="172">
                  <c:v>2.2599999999999998</c:v>
                </c:pt>
                <c:pt idx="173">
                  <c:v>2.2599999999999998</c:v>
                </c:pt>
                <c:pt idx="174">
                  <c:v>2.2599999999999998</c:v>
                </c:pt>
                <c:pt idx="175">
                  <c:v>2.2599999999999998</c:v>
                </c:pt>
                <c:pt idx="176">
                  <c:v>2.2599999999999998</c:v>
                </c:pt>
                <c:pt idx="177">
                  <c:v>2.2599999999999998</c:v>
                </c:pt>
                <c:pt idx="178">
                  <c:v>2.2599999999999998</c:v>
                </c:pt>
                <c:pt idx="179">
                  <c:v>2.2599999999999998</c:v>
                </c:pt>
                <c:pt idx="180">
                  <c:v>2.2599999999999998</c:v>
                </c:pt>
                <c:pt idx="181">
                  <c:v>2.2400000000000002</c:v>
                </c:pt>
                <c:pt idx="182">
                  <c:v>2.2400000000000002</c:v>
                </c:pt>
                <c:pt idx="183">
                  <c:v>2.2400000000000002</c:v>
                </c:pt>
                <c:pt idx="184">
                  <c:v>2.2400000000000002</c:v>
                </c:pt>
                <c:pt idx="185">
                  <c:v>2.2400000000000002</c:v>
                </c:pt>
                <c:pt idx="186">
                  <c:v>2.2400000000000002</c:v>
                </c:pt>
                <c:pt idx="187">
                  <c:v>2.2400000000000002</c:v>
                </c:pt>
                <c:pt idx="188">
                  <c:v>2.2400000000000002</c:v>
                </c:pt>
                <c:pt idx="189">
                  <c:v>2.2400000000000002</c:v>
                </c:pt>
                <c:pt idx="190">
                  <c:v>2.2400000000000002</c:v>
                </c:pt>
                <c:pt idx="191">
                  <c:v>2.2400000000000002</c:v>
                </c:pt>
                <c:pt idx="192">
                  <c:v>2.2400000000000002</c:v>
                </c:pt>
                <c:pt idx="193">
                  <c:v>2.2400000000000002</c:v>
                </c:pt>
                <c:pt idx="194">
                  <c:v>2.2400000000000002</c:v>
                </c:pt>
                <c:pt idx="195">
                  <c:v>2.2400000000000002</c:v>
                </c:pt>
                <c:pt idx="196">
                  <c:v>2.2400000000000002</c:v>
                </c:pt>
                <c:pt idx="197">
                  <c:v>2.2400000000000002</c:v>
                </c:pt>
                <c:pt idx="198">
                  <c:v>2.2400000000000002</c:v>
                </c:pt>
                <c:pt idx="199">
                  <c:v>2.2400000000000002</c:v>
                </c:pt>
                <c:pt idx="200">
                  <c:v>2.2200000000000002</c:v>
                </c:pt>
                <c:pt idx="201">
                  <c:v>2.2200000000000002</c:v>
                </c:pt>
                <c:pt idx="202">
                  <c:v>2.2200000000000002</c:v>
                </c:pt>
                <c:pt idx="203">
                  <c:v>2.2200000000000002</c:v>
                </c:pt>
                <c:pt idx="204">
                  <c:v>2.2200000000000002</c:v>
                </c:pt>
                <c:pt idx="205">
                  <c:v>2.2000000000000002</c:v>
                </c:pt>
                <c:pt idx="206">
                  <c:v>2.2000000000000002</c:v>
                </c:pt>
                <c:pt idx="207">
                  <c:v>2.2000000000000002</c:v>
                </c:pt>
                <c:pt idx="208">
                  <c:v>2.2000000000000002</c:v>
                </c:pt>
                <c:pt idx="209">
                  <c:v>2.2000000000000002</c:v>
                </c:pt>
                <c:pt idx="210">
                  <c:v>2.2000000000000002</c:v>
                </c:pt>
                <c:pt idx="211">
                  <c:v>2.1800000000000002</c:v>
                </c:pt>
                <c:pt idx="212">
                  <c:v>2.1800000000000002</c:v>
                </c:pt>
                <c:pt idx="213">
                  <c:v>2.1800000000000002</c:v>
                </c:pt>
                <c:pt idx="214">
                  <c:v>2.1800000000000002</c:v>
                </c:pt>
                <c:pt idx="215">
                  <c:v>2.1800000000000002</c:v>
                </c:pt>
                <c:pt idx="216">
                  <c:v>2.1800000000000002</c:v>
                </c:pt>
                <c:pt idx="217">
                  <c:v>2.16</c:v>
                </c:pt>
                <c:pt idx="218">
                  <c:v>2.16</c:v>
                </c:pt>
                <c:pt idx="219">
                  <c:v>2.16</c:v>
                </c:pt>
                <c:pt idx="220">
                  <c:v>2.16</c:v>
                </c:pt>
                <c:pt idx="221">
                  <c:v>2.16</c:v>
                </c:pt>
                <c:pt idx="222">
                  <c:v>2.14</c:v>
                </c:pt>
                <c:pt idx="223">
                  <c:v>2.14</c:v>
                </c:pt>
                <c:pt idx="224">
                  <c:v>2.14</c:v>
                </c:pt>
                <c:pt idx="225">
                  <c:v>2.14</c:v>
                </c:pt>
                <c:pt idx="226">
                  <c:v>2.12</c:v>
                </c:pt>
                <c:pt idx="227">
                  <c:v>2.12</c:v>
                </c:pt>
                <c:pt idx="228">
                  <c:v>2.12</c:v>
                </c:pt>
                <c:pt idx="229">
                  <c:v>2.0999999999999992</c:v>
                </c:pt>
                <c:pt idx="230">
                  <c:v>2.0999999999999992</c:v>
                </c:pt>
                <c:pt idx="231">
                  <c:v>2.08</c:v>
                </c:pt>
                <c:pt idx="232">
                  <c:v>2.08</c:v>
                </c:pt>
                <c:pt idx="233">
                  <c:v>2.08</c:v>
                </c:pt>
                <c:pt idx="234">
                  <c:v>2.08</c:v>
                </c:pt>
                <c:pt idx="235">
                  <c:v>2.0599999999999992</c:v>
                </c:pt>
                <c:pt idx="236">
                  <c:v>2.0599999999999992</c:v>
                </c:pt>
                <c:pt idx="237">
                  <c:v>2.04</c:v>
                </c:pt>
                <c:pt idx="238">
                  <c:v>2.04</c:v>
                </c:pt>
                <c:pt idx="239">
                  <c:v>2.0199999999999991</c:v>
                </c:pt>
                <c:pt idx="240">
                  <c:v>2.0199999999999991</c:v>
                </c:pt>
                <c:pt idx="241">
                  <c:v>2.0199999999999991</c:v>
                </c:pt>
                <c:pt idx="242">
                  <c:v>2</c:v>
                </c:pt>
                <c:pt idx="243">
                  <c:v>2</c:v>
                </c:pt>
                <c:pt idx="244">
                  <c:v>2</c:v>
                </c:pt>
                <c:pt idx="245">
                  <c:v>1.98</c:v>
                </c:pt>
                <c:pt idx="246">
                  <c:v>1.98</c:v>
                </c:pt>
                <c:pt idx="247">
                  <c:v>1.96</c:v>
                </c:pt>
                <c:pt idx="248">
                  <c:v>1.96</c:v>
                </c:pt>
                <c:pt idx="249">
                  <c:v>1.94</c:v>
                </c:pt>
                <c:pt idx="250">
                  <c:v>1.92</c:v>
                </c:pt>
                <c:pt idx="251">
                  <c:v>1.92</c:v>
                </c:pt>
                <c:pt idx="252">
                  <c:v>1.92</c:v>
                </c:pt>
                <c:pt idx="253">
                  <c:v>1.9</c:v>
                </c:pt>
                <c:pt idx="254">
                  <c:v>1.9</c:v>
                </c:pt>
                <c:pt idx="255">
                  <c:v>1.88</c:v>
                </c:pt>
                <c:pt idx="256">
                  <c:v>1.86</c:v>
                </c:pt>
                <c:pt idx="257">
                  <c:v>1.86</c:v>
                </c:pt>
                <c:pt idx="258">
                  <c:v>1.84</c:v>
                </c:pt>
                <c:pt idx="259">
                  <c:v>1.84</c:v>
                </c:pt>
                <c:pt idx="260">
                  <c:v>1.82</c:v>
                </c:pt>
                <c:pt idx="261">
                  <c:v>1.8</c:v>
                </c:pt>
                <c:pt idx="262">
                  <c:v>1.8</c:v>
                </c:pt>
                <c:pt idx="263">
                  <c:v>1.8</c:v>
                </c:pt>
                <c:pt idx="264">
                  <c:v>1.78</c:v>
                </c:pt>
                <c:pt idx="265">
                  <c:v>1.78</c:v>
                </c:pt>
                <c:pt idx="266">
                  <c:v>1.76</c:v>
                </c:pt>
                <c:pt idx="267">
                  <c:v>1.76</c:v>
                </c:pt>
                <c:pt idx="268">
                  <c:v>1.74</c:v>
                </c:pt>
                <c:pt idx="269">
                  <c:v>1.74</c:v>
                </c:pt>
                <c:pt idx="270">
                  <c:v>1.72</c:v>
                </c:pt>
                <c:pt idx="271">
                  <c:v>1.72</c:v>
                </c:pt>
                <c:pt idx="272">
                  <c:v>1.72</c:v>
                </c:pt>
                <c:pt idx="273">
                  <c:v>1.7</c:v>
                </c:pt>
                <c:pt idx="274">
                  <c:v>1.7</c:v>
                </c:pt>
                <c:pt idx="275">
                  <c:v>1.68</c:v>
                </c:pt>
                <c:pt idx="276">
                  <c:v>1.68</c:v>
                </c:pt>
                <c:pt idx="277">
                  <c:v>1.66</c:v>
                </c:pt>
                <c:pt idx="278">
                  <c:v>1.66</c:v>
                </c:pt>
                <c:pt idx="279">
                  <c:v>1.64</c:v>
                </c:pt>
                <c:pt idx="280">
                  <c:v>1.64</c:v>
                </c:pt>
                <c:pt idx="281">
                  <c:v>1.64</c:v>
                </c:pt>
                <c:pt idx="282">
                  <c:v>1.62</c:v>
                </c:pt>
                <c:pt idx="283">
                  <c:v>1.62</c:v>
                </c:pt>
                <c:pt idx="284">
                  <c:v>1.6</c:v>
                </c:pt>
                <c:pt idx="285">
                  <c:v>1.6</c:v>
                </c:pt>
                <c:pt idx="286">
                  <c:v>1.58</c:v>
                </c:pt>
                <c:pt idx="287">
                  <c:v>1.58</c:v>
                </c:pt>
                <c:pt idx="288">
                  <c:v>1.58</c:v>
                </c:pt>
                <c:pt idx="289">
                  <c:v>1.56</c:v>
                </c:pt>
                <c:pt idx="290">
                  <c:v>1.56</c:v>
                </c:pt>
                <c:pt idx="291">
                  <c:v>1.54</c:v>
                </c:pt>
                <c:pt idx="292">
                  <c:v>1.54</c:v>
                </c:pt>
                <c:pt idx="293">
                  <c:v>1.52</c:v>
                </c:pt>
                <c:pt idx="294">
                  <c:v>1.5</c:v>
                </c:pt>
                <c:pt idx="295">
                  <c:v>1.5</c:v>
                </c:pt>
                <c:pt idx="296">
                  <c:v>1.48</c:v>
                </c:pt>
                <c:pt idx="297">
                  <c:v>1.46</c:v>
                </c:pt>
                <c:pt idx="298">
                  <c:v>1.44</c:v>
                </c:pt>
                <c:pt idx="299">
                  <c:v>1.44</c:v>
                </c:pt>
                <c:pt idx="300">
                  <c:v>1.44</c:v>
                </c:pt>
                <c:pt idx="301">
                  <c:v>1.42</c:v>
                </c:pt>
                <c:pt idx="302">
                  <c:v>1.4</c:v>
                </c:pt>
                <c:pt idx="303">
                  <c:v>1.38</c:v>
                </c:pt>
                <c:pt idx="304">
                  <c:v>1.38</c:v>
                </c:pt>
                <c:pt idx="305">
                  <c:v>1.36</c:v>
                </c:pt>
                <c:pt idx="306">
                  <c:v>1.34</c:v>
                </c:pt>
                <c:pt idx="307">
                  <c:v>1.32</c:v>
                </c:pt>
                <c:pt idx="308">
                  <c:v>1.3</c:v>
                </c:pt>
                <c:pt idx="309">
                  <c:v>1.3</c:v>
                </c:pt>
                <c:pt idx="310">
                  <c:v>1.3</c:v>
                </c:pt>
                <c:pt idx="311">
                  <c:v>1.28</c:v>
                </c:pt>
                <c:pt idx="312">
                  <c:v>1.26</c:v>
                </c:pt>
                <c:pt idx="313">
                  <c:v>1.24</c:v>
                </c:pt>
                <c:pt idx="314">
                  <c:v>1.22</c:v>
                </c:pt>
                <c:pt idx="315">
                  <c:v>1.22</c:v>
                </c:pt>
                <c:pt idx="316">
                  <c:v>1.2</c:v>
                </c:pt>
                <c:pt idx="317">
                  <c:v>1.2</c:v>
                </c:pt>
                <c:pt idx="318">
                  <c:v>1.18</c:v>
                </c:pt>
                <c:pt idx="319">
                  <c:v>1.18</c:v>
                </c:pt>
                <c:pt idx="320">
                  <c:v>1.1599999999999999</c:v>
                </c:pt>
                <c:pt idx="321">
                  <c:v>1.1399999999999999</c:v>
                </c:pt>
                <c:pt idx="322">
                  <c:v>1.1399999999999999</c:v>
                </c:pt>
                <c:pt idx="323">
                  <c:v>1.1200000000000001</c:v>
                </c:pt>
                <c:pt idx="324">
                  <c:v>1.1200000000000001</c:v>
                </c:pt>
                <c:pt idx="325">
                  <c:v>1.1000000000000001</c:v>
                </c:pt>
                <c:pt idx="326">
                  <c:v>1.08</c:v>
                </c:pt>
                <c:pt idx="327">
                  <c:v>1.08</c:v>
                </c:pt>
                <c:pt idx="328">
                  <c:v>1.08</c:v>
                </c:pt>
                <c:pt idx="329">
                  <c:v>1.06</c:v>
                </c:pt>
                <c:pt idx="330">
                  <c:v>1.06</c:v>
                </c:pt>
                <c:pt idx="331">
                  <c:v>1.04</c:v>
                </c:pt>
                <c:pt idx="332">
                  <c:v>1.04</c:v>
                </c:pt>
                <c:pt idx="333">
                  <c:v>1.04</c:v>
                </c:pt>
                <c:pt idx="334">
                  <c:v>1.02</c:v>
                </c:pt>
                <c:pt idx="335">
                  <c:v>1.02</c:v>
                </c:pt>
                <c:pt idx="336">
                  <c:v>1</c:v>
                </c:pt>
                <c:pt idx="337">
                  <c:v>1</c:v>
                </c:pt>
                <c:pt idx="338">
                  <c:v>1</c:v>
                </c:pt>
                <c:pt idx="339">
                  <c:v>1</c:v>
                </c:pt>
                <c:pt idx="340">
                  <c:v>0.98</c:v>
                </c:pt>
                <c:pt idx="341">
                  <c:v>0.98</c:v>
                </c:pt>
                <c:pt idx="342">
                  <c:v>0.98</c:v>
                </c:pt>
                <c:pt idx="343">
                  <c:v>0.98</c:v>
                </c:pt>
                <c:pt idx="344">
                  <c:v>0.96</c:v>
                </c:pt>
                <c:pt idx="345">
                  <c:v>0.96</c:v>
                </c:pt>
                <c:pt idx="346">
                  <c:v>0.96</c:v>
                </c:pt>
                <c:pt idx="347">
                  <c:v>0.96</c:v>
                </c:pt>
                <c:pt idx="348">
                  <c:v>0.94</c:v>
                </c:pt>
                <c:pt idx="349">
                  <c:v>0.94</c:v>
                </c:pt>
                <c:pt idx="350">
                  <c:v>0.94</c:v>
                </c:pt>
                <c:pt idx="351">
                  <c:v>0.94</c:v>
                </c:pt>
                <c:pt idx="352">
                  <c:v>0.94</c:v>
                </c:pt>
                <c:pt idx="353">
                  <c:v>0.94</c:v>
                </c:pt>
                <c:pt idx="354">
                  <c:v>0.92</c:v>
                </c:pt>
                <c:pt idx="355">
                  <c:v>0.92</c:v>
                </c:pt>
                <c:pt idx="356">
                  <c:v>0.92</c:v>
                </c:pt>
                <c:pt idx="357">
                  <c:v>0.92</c:v>
                </c:pt>
                <c:pt idx="358">
                  <c:v>0.92</c:v>
                </c:pt>
                <c:pt idx="359">
                  <c:v>0.9</c:v>
                </c:pt>
                <c:pt idx="360">
                  <c:v>0.9</c:v>
                </c:pt>
                <c:pt idx="361">
                  <c:v>0.9</c:v>
                </c:pt>
                <c:pt idx="362">
                  <c:v>0.9</c:v>
                </c:pt>
                <c:pt idx="363">
                  <c:v>0.9</c:v>
                </c:pt>
                <c:pt idx="364">
                  <c:v>0.88</c:v>
                </c:pt>
                <c:pt idx="365">
                  <c:v>0.88</c:v>
                </c:pt>
                <c:pt idx="366">
                  <c:v>0.88</c:v>
                </c:pt>
                <c:pt idx="367">
                  <c:v>0.88</c:v>
                </c:pt>
                <c:pt idx="368">
                  <c:v>0.88</c:v>
                </c:pt>
                <c:pt idx="369">
                  <c:v>0.88</c:v>
                </c:pt>
                <c:pt idx="370">
                  <c:v>0.88</c:v>
                </c:pt>
                <c:pt idx="371">
                  <c:v>0.86</c:v>
                </c:pt>
                <c:pt idx="372">
                  <c:v>0.86</c:v>
                </c:pt>
                <c:pt idx="373">
                  <c:v>0.86</c:v>
                </c:pt>
                <c:pt idx="374">
                  <c:v>0.86</c:v>
                </c:pt>
                <c:pt idx="375">
                  <c:v>0.86</c:v>
                </c:pt>
                <c:pt idx="376">
                  <c:v>0.86</c:v>
                </c:pt>
                <c:pt idx="377">
                  <c:v>0.86</c:v>
                </c:pt>
                <c:pt idx="378">
                  <c:v>0.84</c:v>
                </c:pt>
                <c:pt idx="379">
                  <c:v>0.84</c:v>
                </c:pt>
                <c:pt idx="380">
                  <c:v>0.84</c:v>
                </c:pt>
                <c:pt idx="381">
                  <c:v>0.84</c:v>
                </c:pt>
                <c:pt idx="382">
                  <c:v>0.84</c:v>
                </c:pt>
                <c:pt idx="383">
                  <c:v>0.84</c:v>
                </c:pt>
                <c:pt idx="384">
                  <c:v>0.84</c:v>
                </c:pt>
                <c:pt idx="385">
                  <c:v>0.82</c:v>
                </c:pt>
                <c:pt idx="386">
                  <c:v>0.82</c:v>
                </c:pt>
                <c:pt idx="387">
                  <c:v>0.82</c:v>
                </c:pt>
                <c:pt idx="388">
                  <c:v>0.82</c:v>
                </c:pt>
                <c:pt idx="389">
                  <c:v>0.82</c:v>
                </c:pt>
                <c:pt idx="390">
                  <c:v>0.82</c:v>
                </c:pt>
                <c:pt idx="391">
                  <c:v>0.82</c:v>
                </c:pt>
                <c:pt idx="392">
                  <c:v>0.8</c:v>
                </c:pt>
                <c:pt idx="393">
                  <c:v>0.8</c:v>
                </c:pt>
                <c:pt idx="394">
                  <c:v>0.8</c:v>
                </c:pt>
                <c:pt idx="395">
                  <c:v>0.8</c:v>
                </c:pt>
                <c:pt idx="396">
                  <c:v>0.8</c:v>
                </c:pt>
                <c:pt idx="397">
                  <c:v>0.8</c:v>
                </c:pt>
                <c:pt idx="398">
                  <c:v>0.8</c:v>
                </c:pt>
                <c:pt idx="399">
                  <c:v>0.8</c:v>
                </c:pt>
                <c:pt idx="400">
                  <c:v>0.78</c:v>
                </c:pt>
                <c:pt idx="401">
                  <c:v>0.78</c:v>
                </c:pt>
                <c:pt idx="402">
                  <c:v>0.78</c:v>
                </c:pt>
                <c:pt idx="403">
                  <c:v>0.78</c:v>
                </c:pt>
                <c:pt idx="404">
                  <c:v>0.78</c:v>
                </c:pt>
                <c:pt idx="405">
                  <c:v>0.78</c:v>
                </c:pt>
                <c:pt idx="406">
                  <c:v>0.78</c:v>
                </c:pt>
                <c:pt idx="407">
                  <c:v>0.78</c:v>
                </c:pt>
                <c:pt idx="408">
                  <c:v>0.78</c:v>
                </c:pt>
                <c:pt idx="409">
                  <c:v>0.78</c:v>
                </c:pt>
                <c:pt idx="410">
                  <c:v>0.76</c:v>
                </c:pt>
                <c:pt idx="411">
                  <c:v>0.76</c:v>
                </c:pt>
                <c:pt idx="412">
                  <c:v>0.76</c:v>
                </c:pt>
                <c:pt idx="413">
                  <c:v>0.76</c:v>
                </c:pt>
                <c:pt idx="414">
                  <c:v>0.76</c:v>
                </c:pt>
                <c:pt idx="415">
                  <c:v>0.76</c:v>
                </c:pt>
                <c:pt idx="416">
                  <c:v>0.76</c:v>
                </c:pt>
                <c:pt idx="417">
                  <c:v>0.76</c:v>
                </c:pt>
                <c:pt idx="418">
                  <c:v>0.76</c:v>
                </c:pt>
                <c:pt idx="419">
                  <c:v>0.76</c:v>
                </c:pt>
                <c:pt idx="420">
                  <c:v>0.76</c:v>
                </c:pt>
                <c:pt idx="421">
                  <c:v>0.76</c:v>
                </c:pt>
                <c:pt idx="422">
                  <c:v>0.76</c:v>
                </c:pt>
                <c:pt idx="423">
                  <c:v>0.76</c:v>
                </c:pt>
                <c:pt idx="424">
                  <c:v>0.76</c:v>
                </c:pt>
                <c:pt idx="425">
                  <c:v>0.74</c:v>
                </c:pt>
                <c:pt idx="426">
                  <c:v>0.74</c:v>
                </c:pt>
                <c:pt idx="427">
                  <c:v>0.74</c:v>
                </c:pt>
                <c:pt idx="428">
                  <c:v>0.74</c:v>
                </c:pt>
                <c:pt idx="429">
                  <c:v>0.74</c:v>
                </c:pt>
                <c:pt idx="430">
                  <c:v>0.74</c:v>
                </c:pt>
                <c:pt idx="431">
                  <c:v>0.74</c:v>
                </c:pt>
                <c:pt idx="432">
                  <c:v>0.74</c:v>
                </c:pt>
                <c:pt idx="433">
                  <c:v>0.74</c:v>
                </c:pt>
                <c:pt idx="434">
                  <c:v>0.74</c:v>
                </c:pt>
                <c:pt idx="435">
                  <c:v>0.74</c:v>
                </c:pt>
                <c:pt idx="436">
                  <c:v>0.74</c:v>
                </c:pt>
                <c:pt idx="437">
                  <c:v>0.74</c:v>
                </c:pt>
                <c:pt idx="438">
                  <c:v>0.74</c:v>
                </c:pt>
                <c:pt idx="439">
                  <c:v>0.74</c:v>
                </c:pt>
                <c:pt idx="440">
                  <c:v>0.74</c:v>
                </c:pt>
                <c:pt idx="441">
                  <c:v>0.74</c:v>
                </c:pt>
                <c:pt idx="442">
                  <c:v>0.74</c:v>
                </c:pt>
                <c:pt idx="443">
                  <c:v>0.74</c:v>
                </c:pt>
                <c:pt idx="444">
                  <c:v>0.74</c:v>
                </c:pt>
                <c:pt idx="445">
                  <c:v>0.74</c:v>
                </c:pt>
                <c:pt idx="446">
                  <c:v>0.74</c:v>
                </c:pt>
                <c:pt idx="447">
                  <c:v>0.74</c:v>
                </c:pt>
                <c:pt idx="448">
                  <c:v>0.74</c:v>
                </c:pt>
                <c:pt idx="449">
                  <c:v>0.74</c:v>
                </c:pt>
                <c:pt idx="450">
                  <c:v>0.74</c:v>
                </c:pt>
                <c:pt idx="451">
                  <c:v>0.74</c:v>
                </c:pt>
                <c:pt idx="452">
                  <c:v>0.74</c:v>
                </c:pt>
                <c:pt idx="453">
                  <c:v>0.74</c:v>
                </c:pt>
                <c:pt idx="454">
                  <c:v>0.74</c:v>
                </c:pt>
                <c:pt idx="455">
                  <c:v>0.74</c:v>
                </c:pt>
                <c:pt idx="456">
                  <c:v>0.74</c:v>
                </c:pt>
                <c:pt idx="457">
                  <c:v>0.74</c:v>
                </c:pt>
                <c:pt idx="458">
                  <c:v>0.74</c:v>
                </c:pt>
                <c:pt idx="459">
                  <c:v>0.74</c:v>
                </c:pt>
                <c:pt idx="460">
                  <c:v>0.74</c:v>
                </c:pt>
                <c:pt idx="461">
                  <c:v>0.74</c:v>
                </c:pt>
                <c:pt idx="462">
                  <c:v>0.74</c:v>
                </c:pt>
                <c:pt idx="463">
                  <c:v>0.74</c:v>
                </c:pt>
                <c:pt idx="464">
                  <c:v>0.74</c:v>
                </c:pt>
                <c:pt idx="465">
                  <c:v>0.74</c:v>
                </c:pt>
                <c:pt idx="466">
                  <c:v>0.74</c:v>
                </c:pt>
                <c:pt idx="467">
                  <c:v>0.74</c:v>
                </c:pt>
                <c:pt idx="468">
                  <c:v>0.74</c:v>
                </c:pt>
                <c:pt idx="469">
                  <c:v>0.74</c:v>
                </c:pt>
                <c:pt idx="470">
                  <c:v>0.74</c:v>
                </c:pt>
                <c:pt idx="471">
                  <c:v>0.74</c:v>
                </c:pt>
                <c:pt idx="472">
                  <c:v>0.74</c:v>
                </c:pt>
                <c:pt idx="473">
                  <c:v>0.74</c:v>
                </c:pt>
                <c:pt idx="474">
                  <c:v>0.74</c:v>
                </c:pt>
                <c:pt idx="475">
                  <c:v>0.74</c:v>
                </c:pt>
                <c:pt idx="476">
                  <c:v>0.74</c:v>
                </c:pt>
                <c:pt idx="477">
                  <c:v>0.74</c:v>
                </c:pt>
                <c:pt idx="478">
                  <c:v>0.74</c:v>
                </c:pt>
                <c:pt idx="479">
                  <c:v>0.76</c:v>
                </c:pt>
                <c:pt idx="480">
                  <c:v>0.76</c:v>
                </c:pt>
                <c:pt idx="481">
                  <c:v>0.76</c:v>
                </c:pt>
                <c:pt idx="482">
                  <c:v>0.76</c:v>
                </c:pt>
                <c:pt idx="483">
                  <c:v>0.76</c:v>
                </c:pt>
                <c:pt idx="484">
                  <c:v>0.76</c:v>
                </c:pt>
                <c:pt idx="485">
                  <c:v>0.76</c:v>
                </c:pt>
                <c:pt idx="486">
                  <c:v>0.76</c:v>
                </c:pt>
                <c:pt idx="487">
                  <c:v>0.76</c:v>
                </c:pt>
                <c:pt idx="488">
                  <c:v>0.76</c:v>
                </c:pt>
                <c:pt idx="489">
                  <c:v>0.76</c:v>
                </c:pt>
                <c:pt idx="490">
                  <c:v>0.76</c:v>
                </c:pt>
                <c:pt idx="491">
                  <c:v>0.76</c:v>
                </c:pt>
                <c:pt idx="492">
                  <c:v>0.76</c:v>
                </c:pt>
                <c:pt idx="493">
                  <c:v>0.76</c:v>
                </c:pt>
                <c:pt idx="494">
                  <c:v>0.76</c:v>
                </c:pt>
                <c:pt idx="495">
                  <c:v>0.76</c:v>
                </c:pt>
                <c:pt idx="496">
                  <c:v>0.76</c:v>
                </c:pt>
                <c:pt idx="497">
                  <c:v>0.76</c:v>
                </c:pt>
                <c:pt idx="498">
                  <c:v>0.76</c:v>
                </c:pt>
                <c:pt idx="499">
                  <c:v>0.78</c:v>
                </c:pt>
                <c:pt idx="500">
                  <c:v>0.78</c:v>
                </c:pt>
                <c:pt idx="501">
                  <c:v>0.78</c:v>
                </c:pt>
                <c:pt idx="502">
                  <c:v>0.78</c:v>
                </c:pt>
                <c:pt idx="503">
                  <c:v>0.78</c:v>
                </c:pt>
                <c:pt idx="504">
                  <c:v>0.78</c:v>
                </c:pt>
                <c:pt idx="505">
                  <c:v>0.78</c:v>
                </c:pt>
                <c:pt idx="506">
                  <c:v>0.78</c:v>
                </c:pt>
                <c:pt idx="507">
                  <c:v>0.78</c:v>
                </c:pt>
                <c:pt idx="508">
                  <c:v>0.78</c:v>
                </c:pt>
                <c:pt idx="509">
                  <c:v>0.78</c:v>
                </c:pt>
                <c:pt idx="510">
                  <c:v>0.78</c:v>
                </c:pt>
                <c:pt idx="511">
                  <c:v>0.78</c:v>
                </c:pt>
                <c:pt idx="512">
                  <c:v>0.78</c:v>
                </c:pt>
                <c:pt idx="513">
                  <c:v>0.78</c:v>
                </c:pt>
                <c:pt idx="514">
                  <c:v>0.78</c:v>
                </c:pt>
                <c:pt idx="515">
                  <c:v>0.78</c:v>
                </c:pt>
                <c:pt idx="516">
                  <c:v>0.78</c:v>
                </c:pt>
                <c:pt idx="517">
                  <c:v>0.78</c:v>
                </c:pt>
                <c:pt idx="518">
                  <c:v>0.78</c:v>
                </c:pt>
                <c:pt idx="519">
                  <c:v>0.78</c:v>
                </c:pt>
                <c:pt idx="520">
                  <c:v>0.78</c:v>
                </c:pt>
                <c:pt idx="521">
                  <c:v>0.78</c:v>
                </c:pt>
                <c:pt idx="522">
                  <c:v>0.78</c:v>
                </c:pt>
                <c:pt idx="523">
                  <c:v>0.78</c:v>
                </c:pt>
                <c:pt idx="524">
                  <c:v>0.78</c:v>
                </c:pt>
                <c:pt idx="525">
                  <c:v>0.78</c:v>
                </c:pt>
                <c:pt idx="526">
                  <c:v>0.78</c:v>
                </c:pt>
                <c:pt idx="527">
                  <c:v>0.78</c:v>
                </c:pt>
                <c:pt idx="528">
                  <c:v>0.78</c:v>
                </c:pt>
                <c:pt idx="529">
                  <c:v>0.78</c:v>
                </c:pt>
                <c:pt idx="530">
                  <c:v>0.78</c:v>
                </c:pt>
                <c:pt idx="531">
                  <c:v>0.78</c:v>
                </c:pt>
                <c:pt idx="532">
                  <c:v>0.76</c:v>
                </c:pt>
                <c:pt idx="533">
                  <c:v>0.76</c:v>
                </c:pt>
                <c:pt idx="534">
                  <c:v>0.76</c:v>
                </c:pt>
                <c:pt idx="535">
                  <c:v>0.76</c:v>
                </c:pt>
                <c:pt idx="536">
                  <c:v>0.76</c:v>
                </c:pt>
                <c:pt idx="537">
                  <c:v>0.76</c:v>
                </c:pt>
                <c:pt idx="538">
                  <c:v>0.76</c:v>
                </c:pt>
                <c:pt idx="539">
                  <c:v>0.76</c:v>
                </c:pt>
                <c:pt idx="540">
                  <c:v>0.76</c:v>
                </c:pt>
                <c:pt idx="541">
                  <c:v>0.76</c:v>
                </c:pt>
                <c:pt idx="542">
                  <c:v>0.76</c:v>
                </c:pt>
                <c:pt idx="543">
                  <c:v>0.76</c:v>
                </c:pt>
                <c:pt idx="544">
                  <c:v>0.76</c:v>
                </c:pt>
                <c:pt idx="545">
                  <c:v>0.76</c:v>
                </c:pt>
                <c:pt idx="546">
                  <c:v>0.76</c:v>
                </c:pt>
                <c:pt idx="547">
                  <c:v>0.76</c:v>
                </c:pt>
                <c:pt idx="548">
                  <c:v>0.76</c:v>
                </c:pt>
                <c:pt idx="549">
                  <c:v>0.76</c:v>
                </c:pt>
                <c:pt idx="550">
                  <c:v>0.76</c:v>
                </c:pt>
                <c:pt idx="551">
                  <c:v>0.74</c:v>
                </c:pt>
                <c:pt idx="552">
                  <c:v>0.74</c:v>
                </c:pt>
                <c:pt idx="553">
                  <c:v>0.74</c:v>
                </c:pt>
                <c:pt idx="554">
                  <c:v>0.74</c:v>
                </c:pt>
                <c:pt idx="555">
                  <c:v>0.74</c:v>
                </c:pt>
                <c:pt idx="556">
                  <c:v>0.74</c:v>
                </c:pt>
                <c:pt idx="557">
                  <c:v>0.74</c:v>
                </c:pt>
                <c:pt idx="558">
                  <c:v>0.74</c:v>
                </c:pt>
                <c:pt idx="559">
                  <c:v>0.74</c:v>
                </c:pt>
                <c:pt idx="560">
                  <c:v>0.74</c:v>
                </c:pt>
                <c:pt idx="561">
                  <c:v>0.74</c:v>
                </c:pt>
                <c:pt idx="562">
                  <c:v>0.74</c:v>
                </c:pt>
                <c:pt idx="563">
                  <c:v>0.74</c:v>
                </c:pt>
                <c:pt idx="564">
                  <c:v>0.74</c:v>
                </c:pt>
                <c:pt idx="565">
                  <c:v>0.74</c:v>
                </c:pt>
                <c:pt idx="566">
                  <c:v>0.74</c:v>
                </c:pt>
                <c:pt idx="567">
                  <c:v>0.74</c:v>
                </c:pt>
                <c:pt idx="568">
                  <c:v>0.74</c:v>
                </c:pt>
                <c:pt idx="569">
                  <c:v>0.74</c:v>
                </c:pt>
                <c:pt idx="570">
                  <c:v>0.74</c:v>
                </c:pt>
                <c:pt idx="571">
                  <c:v>0.74</c:v>
                </c:pt>
                <c:pt idx="572">
                  <c:v>0.74</c:v>
                </c:pt>
                <c:pt idx="573">
                  <c:v>0.74</c:v>
                </c:pt>
                <c:pt idx="574">
                  <c:v>0.74</c:v>
                </c:pt>
                <c:pt idx="575">
                  <c:v>0.74</c:v>
                </c:pt>
                <c:pt idx="576">
                  <c:v>0.74</c:v>
                </c:pt>
                <c:pt idx="577">
                  <c:v>0.74</c:v>
                </c:pt>
                <c:pt idx="578">
                  <c:v>0.74</c:v>
                </c:pt>
                <c:pt idx="579">
                  <c:v>0.74</c:v>
                </c:pt>
                <c:pt idx="580">
                  <c:v>0.74</c:v>
                </c:pt>
                <c:pt idx="581">
                  <c:v>0.74</c:v>
                </c:pt>
                <c:pt idx="582">
                  <c:v>0.74</c:v>
                </c:pt>
                <c:pt idx="583">
                  <c:v>0.74</c:v>
                </c:pt>
                <c:pt idx="584">
                  <c:v>0.74</c:v>
                </c:pt>
                <c:pt idx="585">
                  <c:v>0.74</c:v>
                </c:pt>
                <c:pt idx="586">
                  <c:v>0.74</c:v>
                </c:pt>
                <c:pt idx="587">
                  <c:v>0.74</c:v>
                </c:pt>
                <c:pt idx="588">
                  <c:v>0.74</c:v>
                </c:pt>
                <c:pt idx="589">
                  <c:v>0.74</c:v>
                </c:pt>
                <c:pt idx="590">
                  <c:v>0.76</c:v>
                </c:pt>
                <c:pt idx="591">
                  <c:v>0.76</c:v>
                </c:pt>
                <c:pt idx="592">
                  <c:v>0.76</c:v>
                </c:pt>
                <c:pt idx="593">
                  <c:v>0.76</c:v>
                </c:pt>
                <c:pt idx="594">
                  <c:v>0.76</c:v>
                </c:pt>
                <c:pt idx="595">
                  <c:v>0.76</c:v>
                </c:pt>
                <c:pt idx="596">
                  <c:v>0.76</c:v>
                </c:pt>
                <c:pt idx="597">
                  <c:v>0.76</c:v>
                </c:pt>
                <c:pt idx="598">
                  <c:v>0.76</c:v>
                </c:pt>
                <c:pt idx="599">
                  <c:v>0.76</c:v>
                </c:pt>
                <c:pt idx="600">
                  <c:v>0.76</c:v>
                </c:pt>
                <c:pt idx="601">
                  <c:v>0.76</c:v>
                </c:pt>
                <c:pt idx="602">
                  <c:v>0.76</c:v>
                </c:pt>
                <c:pt idx="603">
                  <c:v>0.76</c:v>
                </c:pt>
                <c:pt idx="604">
                  <c:v>0.76</c:v>
                </c:pt>
                <c:pt idx="605">
                  <c:v>0.76</c:v>
                </c:pt>
                <c:pt idx="606">
                  <c:v>0.76</c:v>
                </c:pt>
                <c:pt idx="607">
                  <c:v>0.76</c:v>
                </c:pt>
                <c:pt idx="608">
                  <c:v>0.76</c:v>
                </c:pt>
                <c:pt idx="609">
                  <c:v>0.78</c:v>
                </c:pt>
                <c:pt idx="610">
                  <c:v>0.78</c:v>
                </c:pt>
                <c:pt idx="611">
                  <c:v>0.78</c:v>
                </c:pt>
                <c:pt idx="612">
                  <c:v>0.78</c:v>
                </c:pt>
                <c:pt idx="613">
                  <c:v>0.78</c:v>
                </c:pt>
                <c:pt idx="614">
                  <c:v>0.78</c:v>
                </c:pt>
                <c:pt idx="615">
                  <c:v>0.78</c:v>
                </c:pt>
                <c:pt idx="616">
                  <c:v>0.78</c:v>
                </c:pt>
                <c:pt idx="617">
                  <c:v>0.78</c:v>
                </c:pt>
                <c:pt idx="618">
                  <c:v>0.78</c:v>
                </c:pt>
                <c:pt idx="619">
                  <c:v>0.78</c:v>
                </c:pt>
                <c:pt idx="620">
                  <c:v>0.78</c:v>
                </c:pt>
                <c:pt idx="621">
                  <c:v>0.78</c:v>
                </c:pt>
                <c:pt idx="622">
                  <c:v>0.8</c:v>
                </c:pt>
                <c:pt idx="623">
                  <c:v>0.8</c:v>
                </c:pt>
                <c:pt idx="624">
                  <c:v>0.8</c:v>
                </c:pt>
                <c:pt idx="625">
                  <c:v>0.8</c:v>
                </c:pt>
                <c:pt idx="626">
                  <c:v>0.8</c:v>
                </c:pt>
                <c:pt idx="627">
                  <c:v>0.8</c:v>
                </c:pt>
                <c:pt idx="628">
                  <c:v>0.8</c:v>
                </c:pt>
                <c:pt idx="629">
                  <c:v>0.8</c:v>
                </c:pt>
                <c:pt idx="630">
                  <c:v>0.8</c:v>
                </c:pt>
                <c:pt idx="631">
                  <c:v>0.8</c:v>
                </c:pt>
                <c:pt idx="632">
                  <c:v>0.8</c:v>
                </c:pt>
                <c:pt idx="633">
                  <c:v>0.8</c:v>
                </c:pt>
                <c:pt idx="634">
                  <c:v>0.8</c:v>
                </c:pt>
                <c:pt idx="635">
                  <c:v>0.8</c:v>
                </c:pt>
                <c:pt idx="636">
                  <c:v>0.8</c:v>
                </c:pt>
                <c:pt idx="637">
                  <c:v>0.8</c:v>
                </c:pt>
                <c:pt idx="638">
                  <c:v>0.8</c:v>
                </c:pt>
                <c:pt idx="639">
                  <c:v>0.8</c:v>
                </c:pt>
                <c:pt idx="640">
                  <c:v>0.8</c:v>
                </c:pt>
                <c:pt idx="641">
                  <c:v>0.8</c:v>
                </c:pt>
                <c:pt idx="642">
                  <c:v>0.8</c:v>
                </c:pt>
                <c:pt idx="643">
                  <c:v>0.82</c:v>
                </c:pt>
                <c:pt idx="644">
                  <c:v>0.82</c:v>
                </c:pt>
                <c:pt idx="645">
                  <c:v>0.82</c:v>
                </c:pt>
                <c:pt idx="646">
                  <c:v>0.82</c:v>
                </c:pt>
                <c:pt idx="647">
                  <c:v>0.82</c:v>
                </c:pt>
                <c:pt idx="648">
                  <c:v>0.82</c:v>
                </c:pt>
                <c:pt idx="649">
                  <c:v>0.82</c:v>
                </c:pt>
                <c:pt idx="650">
                  <c:v>0.82</c:v>
                </c:pt>
                <c:pt idx="651">
                  <c:v>0.82</c:v>
                </c:pt>
                <c:pt idx="652">
                  <c:v>0.82</c:v>
                </c:pt>
                <c:pt idx="653">
                  <c:v>0.82</c:v>
                </c:pt>
                <c:pt idx="654">
                  <c:v>0.82</c:v>
                </c:pt>
                <c:pt idx="655">
                  <c:v>0.82</c:v>
                </c:pt>
                <c:pt idx="656">
                  <c:v>0.82</c:v>
                </c:pt>
                <c:pt idx="657">
                  <c:v>0.82</c:v>
                </c:pt>
                <c:pt idx="658">
                  <c:v>0.82</c:v>
                </c:pt>
                <c:pt idx="659">
                  <c:v>0.82</c:v>
                </c:pt>
                <c:pt idx="660">
                  <c:v>0.82</c:v>
                </c:pt>
                <c:pt idx="661">
                  <c:v>0.82</c:v>
                </c:pt>
                <c:pt idx="662">
                  <c:v>0.82</c:v>
                </c:pt>
                <c:pt idx="663">
                  <c:v>0.8</c:v>
                </c:pt>
                <c:pt idx="664">
                  <c:v>0.8</c:v>
                </c:pt>
                <c:pt idx="665">
                  <c:v>0.8</c:v>
                </c:pt>
                <c:pt idx="666">
                  <c:v>0.8</c:v>
                </c:pt>
                <c:pt idx="667">
                  <c:v>0.8</c:v>
                </c:pt>
                <c:pt idx="668">
                  <c:v>0.8</c:v>
                </c:pt>
                <c:pt idx="669">
                  <c:v>0.8</c:v>
                </c:pt>
                <c:pt idx="670">
                  <c:v>0.8</c:v>
                </c:pt>
                <c:pt idx="671">
                  <c:v>0.8</c:v>
                </c:pt>
                <c:pt idx="672">
                  <c:v>0.8</c:v>
                </c:pt>
                <c:pt idx="673">
                  <c:v>0.8</c:v>
                </c:pt>
                <c:pt idx="674">
                  <c:v>0.8</c:v>
                </c:pt>
                <c:pt idx="675">
                  <c:v>0.8</c:v>
                </c:pt>
                <c:pt idx="676">
                  <c:v>0.8</c:v>
                </c:pt>
                <c:pt idx="677">
                  <c:v>0.8</c:v>
                </c:pt>
                <c:pt idx="678">
                  <c:v>0.8</c:v>
                </c:pt>
                <c:pt idx="679">
                  <c:v>0.8</c:v>
                </c:pt>
                <c:pt idx="680">
                  <c:v>0.8</c:v>
                </c:pt>
                <c:pt idx="681">
                  <c:v>0.8</c:v>
                </c:pt>
                <c:pt idx="682">
                  <c:v>0.8</c:v>
                </c:pt>
                <c:pt idx="683">
                  <c:v>0.8</c:v>
                </c:pt>
                <c:pt idx="684">
                  <c:v>0.8</c:v>
                </c:pt>
                <c:pt idx="685">
                  <c:v>0.8</c:v>
                </c:pt>
                <c:pt idx="686">
                  <c:v>0.8</c:v>
                </c:pt>
                <c:pt idx="687">
                  <c:v>0.8</c:v>
                </c:pt>
                <c:pt idx="688">
                  <c:v>0.8</c:v>
                </c:pt>
                <c:pt idx="689">
                  <c:v>0.8</c:v>
                </c:pt>
                <c:pt idx="690">
                  <c:v>0.8</c:v>
                </c:pt>
                <c:pt idx="691">
                  <c:v>0.8</c:v>
                </c:pt>
                <c:pt idx="692">
                  <c:v>0.8</c:v>
                </c:pt>
                <c:pt idx="693">
                  <c:v>0.78</c:v>
                </c:pt>
                <c:pt idx="694">
                  <c:v>0.78</c:v>
                </c:pt>
                <c:pt idx="695">
                  <c:v>0.78</c:v>
                </c:pt>
                <c:pt idx="696">
                  <c:v>0.78</c:v>
                </c:pt>
                <c:pt idx="697">
                  <c:v>0.78</c:v>
                </c:pt>
                <c:pt idx="698">
                  <c:v>0.78</c:v>
                </c:pt>
                <c:pt idx="699">
                  <c:v>0.78</c:v>
                </c:pt>
                <c:pt idx="700">
                  <c:v>0.78</c:v>
                </c:pt>
                <c:pt idx="701">
                  <c:v>0.78</c:v>
                </c:pt>
                <c:pt idx="702">
                  <c:v>0.78</c:v>
                </c:pt>
                <c:pt idx="703">
                  <c:v>0.78</c:v>
                </c:pt>
                <c:pt idx="704">
                  <c:v>0.78</c:v>
                </c:pt>
                <c:pt idx="705">
                  <c:v>0.78</c:v>
                </c:pt>
                <c:pt idx="706">
                  <c:v>0.78</c:v>
                </c:pt>
                <c:pt idx="707">
                  <c:v>0.78</c:v>
                </c:pt>
                <c:pt idx="708">
                  <c:v>0.78</c:v>
                </c:pt>
                <c:pt idx="709">
                  <c:v>0.78</c:v>
                </c:pt>
                <c:pt idx="710">
                  <c:v>0.78</c:v>
                </c:pt>
                <c:pt idx="711">
                  <c:v>0.78</c:v>
                </c:pt>
                <c:pt idx="712">
                  <c:v>0.78</c:v>
                </c:pt>
                <c:pt idx="713">
                  <c:v>0.78</c:v>
                </c:pt>
                <c:pt idx="714">
                  <c:v>0.78</c:v>
                </c:pt>
                <c:pt idx="715">
                  <c:v>0.78</c:v>
                </c:pt>
                <c:pt idx="716">
                  <c:v>0.78</c:v>
                </c:pt>
                <c:pt idx="717">
                  <c:v>0.78</c:v>
                </c:pt>
                <c:pt idx="718">
                  <c:v>0.78</c:v>
                </c:pt>
                <c:pt idx="719">
                  <c:v>0.78</c:v>
                </c:pt>
                <c:pt idx="720">
                  <c:v>0.78</c:v>
                </c:pt>
                <c:pt idx="721">
                  <c:v>0.78</c:v>
                </c:pt>
                <c:pt idx="722">
                  <c:v>0.78</c:v>
                </c:pt>
                <c:pt idx="723">
                  <c:v>0.78</c:v>
                </c:pt>
                <c:pt idx="724">
                  <c:v>0.78</c:v>
                </c:pt>
                <c:pt idx="725">
                  <c:v>0.78</c:v>
                </c:pt>
                <c:pt idx="726">
                  <c:v>0.78</c:v>
                </c:pt>
                <c:pt idx="727">
                  <c:v>0.78</c:v>
                </c:pt>
                <c:pt idx="728">
                  <c:v>0.78</c:v>
                </c:pt>
                <c:pt idx="729">
                  <c:v>0.78</c:v>
                </c:pt>
                <c:pt idx="730">
                  <c:v>0.8</c:v>
                </c:pt>
                <c:pt idx="731">
                  <c:v>0.8</c:v>
                </c:pt>
                <c:pt idx="732">
                  <c:v>0.8</c:v>
                </c:pt>
                <c:pt idx="733">
                  <c:v>0.8</c:v>
                </c:pt>
                <c:pt idx="734">
                  <c:v>0.8</c:v>
                </c:pt>
                <c:pt idx="735">
                  <c:v>0.8</c:v>
                </c:pt>
                <c:pt idx="736">
                  <c:v>0.8</c:v>
                </c:pt>
                <c:pt idx="737">
                  <c:v>0.8</c:v>
                </c:pt>
                <c:pt idx="738">
                  <c:v>0.8</c:v>
                </c:pt>
                <c:pt idx="739">
                  <c:v>0.8</c:v>
                </c:pt>
                <c:pt idx="740">
                  <c:v>0.8</c:v>
                </c:pt>
                <c:pt idx="741">
                  <c:v>0.8</c:v>
                </c:pt>
                <c:pt idx="742">
                  <c:v>0.8</c:v>
                </c:pt>
                <c:pt idx="743">
                  <c:v>0.8</c:v>
                </c:pt>
                <c:pt idx="744">
                  <c:v>0.8</c:v>
                </c:pt>
                <c:pt idx="745">
                  <c:v>0.8</c:v>
                </c:pt>
                <c:pt idx="746">
                  <c:v>0.8</c:v>
                </c:pt>
                <c:pt idx="747">
                  <c:v>0.8</c:v>
                </c:pt>
                <c:pt idx="748">
                  <c:v>0.8</c:v>
                </c:pt>
                <c:pt idx="749">
                  <c:v>0.82</c:v>
                </c:pt>
                <c:pt idx="750">
                  <c:v>0.82</c:v>
                </c:pt>
                <c:pt idx="751">
                  <c:v>0.82</c:v>
                </c:pt>
                <c:pt idx="752">
                  <c:v>0.82</c:v>
                </c:pt>
                <c:pt idx="753">
                  <c:v>0.82</c:v>
                </c:pt>
                <c:pt idx="754">
                  <c:v>0.82</c:v>
                </c:pt>
                <c:pt idx="755">
                  <c:v>0.82</c:v>
                </c:pt>
                <c:pt idx="756">
                  <c:v>0.82</c:v>
                </c:pt>
                <c:pt idx="757">
                  <c:v>0.82</c:v>
                </c:pt>
                <c:pt idx="758">
                  <c:v>0.82</c:v>
                </c:pt>
                <c:pt idx="759">
                  <c:v>0.82</c:v>
                </c:pt>
                <c:pt idx="760">
                  <c:v>0.82</c:v>
                </c:pt>
                <c:pt idx="761">
                  <c:v>0.84</c:v>
                </c:pt>
                <c:pt idx="762">
                  <c:v>0.84</c:v>
                </c:pt>
                <c:pt idx="763">
                  <c:v>0.84</c:v>
                </c:pt>
                <c:pt idx="764">
                  <c:v>0.84</c:v>
                </c:pt>
                <c:pt idx="765">
                  <c:v>0.84</c:v>
                </c:pt>
                <c:pt idx="766">
                  <c:v>0.84</c:v>
                </c:pt>
                <c:pt idx="767">
                  <c:v>0.84</c:v>
                </c:pt>
                <c:pt idx="768">
                  <c:v>0.84</c:v>
                </c:pt>
                <c:pt idx="769">
                  <c:v>0.84</c:v>
                </c:pt>
                <c:pt idx="770">
                  <c:v>0.84</c:v>
                </c:pt>
                <c:pt idx="771">
                  <c:v>0.84</c:v>
                </c:pt>
                <c:pt idx="772">
                  <c:v>0.84</c:v>
                </c:pt>
                <c:pt idx="773">
                  <c:v>0.84</c:v>
                </c:pt>
                <c:pt idx="774">
                  <c:v>0.84</c:v>
                </c:pt>
                <c:pt idx="775">
                  <c:v>0.84</c:v>
                </c:pt>
                <c:pt idx="776">
                  <c:v>0.84</c:v>
                </c:pt>
                <c:pt idx="777">
                  <c:v>0.84</c:v>
                </c:pt>
                <c:pt idx="778">
                  <c:v>0.84</c:v>
                </c:pt>
                <c:pt idx="779">
                  <c:v>0.84</c:v>
                </c:pt>
                <c:pt idx="780">
                  <c:v>0.84</c:v>
                </c:pt>
                <c:pt idx="781">
                  <c:v>0.84</c:v>
                </c:pt>
                <c:pt idx="782">
                  <c:v>0.84</c:v>
                </c:pt>
                <c:pt idx="783">
                  <c:v>0.84</c:v>
                </c:pt>
                <c:pt idx="784">
                  <c:v>0.84</c:v>
                </c:pt>
                <c:pt idx="785">
                  <c:v>0.84</c:v>
                </c:pt>
                <c:pt idx="786">
                  <c:v>0.84</c:v>
                </c:pt>
                <c:pt idx="787">
                  <c:v>0.84</c:v>
                </c:pt>
                <c:pt idx="788">
                  <c:v>0.84</c:v>
                </c:pt>
                <c:pt idx="789">
                  <c:v>0.84</c:v>
                </c:pt>
                <c:pt idx="790">
                  <c:v>0.84</c:v>
                </c:pt>
                <c:pt idx="791">
                  <c:v>0.84</c:v>
                </c:pt>
                <c:pt idx="792">
                  <c:v>0.84</c:v>
                </c:pt>
                <c:pt idx="793">
                  <c:v>0.84</c:v>
                </c:pt>
                <c:pt idx="794">
                  <c:v>0.84</c:v>
                </c:pt>
                <c:pt idx="795">
                  <c:v>0.84</c:v>
                </c:pt>
                <c:pt idx="796">
                  <c:v>0.84</c:v>
                </c:pt>
                <c:pt idx="797">
                  <c:v>0.84</c:v>
                </c:pt>
                <c:pt idx="798">
                  <c:v>0.84</c:v>
                </c:pt>
                <c:pt idx="799">
                  <c:v>0.82</c:v>
                </c:pt>
                <c:pt idx="800">
                  <c:v>0.82</c:v>
                </c:pt>
                <c:pt idx="801">
                  <c:v>0.82</c:v>
                </c:pt>
                <c:pt idx="802">
                  <c:v>0.82</c:v>
                </c:pt>
                <c:pt idx="803">
                  <c:v>0.82</c:v>
                </c:pt>
                <c:pt idx="804">
                  <c:v>0.82</c:v>
                </c:pt>
                <c:pt idx="805">
                  <c:v>0.82</c:v>
                </c:pt>
                <c:pt idx="806">
                  <c:v>0.82</c:v>
                </c:pt>
                <c:pt idx="807">
                  <c:v>0.82</c:v>
                </c:pt>
                <c:pt idx="808">
                  <c:v>0.82</c:v>
                </c:pt>
                <c:pt idx="809">
                  <c:v>0.82</c:v>
                </c:pt>
                <c:pt idx="810">
                  <c:v>0.82</c:v>
                </c:pt>
                <c:pt idx="811">
                  <c:v>0.82</c:v>
                </c:pt>
                <c:pt idx="812">
                  <c:v>0.82</c:v>
                </c:pt>
                <c:pt idx="813">
                  <c:v>0.82</c:v>
                </c:pt>
                <c:pt idx="814">
                  <c:v>0.82</c:v>
                </c:pt>
                <c:pt idx="815">
                  <c:v>0.82</c:v>
                </c:pt>
                <c:pt idx="816">
                  <c:v>0.82</c:v>
                </c:pt>
                <c:pt idx="817">
                  <c:v>0.82</c:v>
                </c:pt>
                <c:pt idx="818">
                  <c:v>0.82</c:v>
                </c:pt>
                <c:pt idx="819">
                  <c:v>0.82</c:v>
                </c:pt>
                <c:pt idx="820">
                  <c:v>0.82</c:v>
                </c:pt>
                <c:pt idx="821">
                  <c:v>0.82</c:v>
                </c:pt>
                <c:pt idx="822">
                  <c:v>0.82</c:v>
                </c:pt>
                <c:pt idx="823">
                  <c:v>0.82</c:v>
                </c:pt>
                <c:pt idx="824">
                  <c:v>0.82</c:v>
                </c:pt>
                <c:pt idx="825">
                  <c:v>0.8</c:v>
                </c:pt>
                <c:pt idx="826">
                  <c:v>0.8</c:v>
                </c:pt>
                <c:pt idx="827">
                  <c:v>0.8</c:v>
                </c:pt>
                <c:pt idx="828">
                  <c:v>0.8</c:v>
                </c:pt>
                <c:pt idx="829">
                  <c:v>0.8</c:v>
                </c:pt>
                <c:pt idx="830">
                  <c:v>0.8</c:v>
                </c:pt>
                <c:pt idx="831">
                  <c:v>0.8</c:v>
                </c:pt>
                <c:pt idx="832">
                  <c:v>0.8</c:v>
                </c:pt>
                <c:pt idx="833">
                  <c:v>0.8</c:v>
                </c:pt>
                <c:pt idx="834">
                  <c:v>0.8</c:v>
                </c:pt>
                <c:pt idx="835">
                  <c:v>0.8</c:v>
                </c:pt>
                <c:pt idx="836">
                  <c:v>0.8</c:v>
                </c:pt>
                <c:pt idx="837">
                  <c:v>0.8</c:v>
                </c:pt>
                <c:pt idx="838">
                  <c:v>0.8</c:v>
                </c:pt>
                <c:pt idx="839">
                  <c:v>0.8</c:v>
                </c:pt>
                <c:pt idx="840">
                  <c:v>0.8</c:v>
                </c:pt>
                <c:pt idx="841">
                  <c:v>0.8</c:v>
                </c:pt>
                <c:pt idx="842">
                  <c:v>0.8</c:v>
                </c:pt>
                <c:pt idx="843">
                  <c:v>0.8</c:v>
                </c:pt>
                <c:pt idx="844">
                  <c:v>0.8</c:v>
                </c:pt>
                <c:pt idx="845">
                  <c:v>0.8</c:v>
                </c:pt>
                <c:pt idx="846">
                  <c:v>0.8</c:v>
                </c:pt>
                <c:pt idx="847">
                  <c:v>0.8</c:v>
                </c:pt>
                <c:pt idx="848">
                  <c:v>0.8</c:v>
                </c:pt>
                <c:pt idx="849">
                  <c:v>0.8</c:v>
                </c:pt>
                <c:pt idx="850">
                  <c:v>0.8</c:v>
                </c:pt>
                <c:pt idx="851">
                  <c:v>0.8</c:v>
                </c:pt>
                <c:pt idx="852">
                  <c:v>0.8</c:v>
                </c:pt>
                <c:pt idx="853">
                  <c:v>0.8</c:v>
                </c:pt>
                <c:pt idx="854">
                  <c:v>0.8</c:v>
                </c:pt>
                <c:pt idx="855">
                  <c:v>0.8</c:v>
                </c:pt>
                <c:pt idx="856">
                  <c:v>0.8</c:v>
                </c:pt>
                <c:pt idx="857">
                  <c:v>0.8</c:v>
                </c:pt>
                <c:pt idx="858">
                  <c:v>0.8</c:v>
                </c:pt>
                <c:pt idx="859">
                  <c:v>0.8</c:v>
                </c:pt>
                <c:pt idx="860">
                  <c:v>0.8</c:v>
                </c:pt>
                <c:pt idx="861">
                  <c:v>0.8</c:v>
                </c:pt>
                <c:pt idx="862">
                  <c:v>0.8</c:v>
                </c:pt>
                <c:pt idx="863">
                  <c:v>0.8</c:v>
                </c:pt>
                <c:pt idx="864">
                  <c:v>0.8</c:v>
                </c:pt>
                <c:pt idx="865">
                  <c:v>0.8</c:v>
                </c:pt>
                <c:pt idx="866">
                  <c:v>0.8</c:v>
                </c:pt>
                <c:pt idx="867">
                  <c:v>0.8</c:v>
                </c:pt>
                <c:pt idx="868">
                  <c:v>0.8</c:v>
                </c:pt>
                <c:pt idx="869">
                  <c:v>0.8</c:v>
                </c:pt>
                <c:pt idx="870">
                  <c:v>0.8</c:v>
                </c:pt>
                <c:pt idx="871">
                  <c:v>0.82</c:v>
                </c:pt>
                <c:pt idx="872">
                  <c:v>0.82</c:v>
                </c:pt>
                <c:pt idx="873">
                  <c:v>0.82</c:v>
                </c:pt>
                <c:pt idx="874">
                  <c:v>0.82</c:v>
                </c:pt>
                <c:pt idx="875">
                  <c:v>0.82</c:v>
                </c:pt>
                <c:pt idx="876">
                  <c:v>0.82</c:v>
                </c:pt>
                <c:pt idx="877">
                  <c:v>0.82</c:v>
                </c:pt>
                <c:pt idx="878">
                  <c:v>0.82</c:v>
                </c:pt>
                <c:pt idx="879">
                  <c:v>0.82</c:v>
                </c:pt>
                <c:pt idx="880">
                  <c:v>0.82</c:v>
                </c:pt>
                <c:pt idx="881">
                  <c:v>0.82</c:v>
                </c:pt>
                <c:pt idx="882">
                  <c:v>0.82</c:v>
                </c:pt>
                <c:pt idx="883">
                  <c:v>0.82</c:v>
                </c:pt>
                <c:pt idx="884">
                  <c:v>0.82</c:v>
                </c:pt>
                <c:pt idx="885">
                  <c:v>0.82</c:v>
                </c:pt>
                <c:pt idx="886">
                  <c:v>0.82</c:v>
                </c:pt>
                <c:pt idx="887">
                  <c:v>0.82</c:v>
                </c:pt>
                <c:pt idx="888">
                  <c:v>0.82</c:v>
                </c:pt>
                <c:pt idx="889">
                  <c:v>0.82</c:v>
                </c:pt>
                <c:pt idx="890">
                  <c:v>0.82</c:v>
                </c:pt>
                <c:pt idx="891">
                  <c:v>0.82</c:v>
                </c:pt>
                <c:pt idx="892">
                  <c:v>0.82</c:v>
                </c:pt>
                <c:pt idx="893">
                  <c:v>0.82</c:v>
                </c:pt>
                <c:pt idx="894">
                  <c:v>0.82</c:v>
                </c:pt>
                <c:pt idx="895">
                  <c:v>0.84</c:v>
                </c:pt>
                <c:pt idx="896">
                  <c:v>0.84</c:v>
                </c:pt>
                <c:pt idx="897">
                  <c:v>0.84</c:v>
                </c:pt>
                <c:pt idx="898">
                  <c:v>0.84</c:v>
                </c:pt>
                <c:pt idx="899">
                  <c:v>0.84</c:v>
                </c:pt>
                <c:pt idx="900">
                  <c:v>0.84</c:v>
                </c:pt>
                <c:pt idx="901">
                  <c:v>0.84</c:v>
                </c:pt>
                <c:pt idx="902">
                  <c:v>0.84</c:v>
                </c:pt>
                <c:pt idx="903">
                  <c:v>0.84</c:v>
                </c:pt>
                <c:pt idx="904">
                  <c:v>0.84</c:v>
                </c:pt>
                <c:pt idx="905">
                  <c:v>0.84</c:v>
                </c:pt>
                <c:pt idx="906">
                  <c:v>0.84</c:v>
                </c:pt>
                <c:pt idx="907">
                  <c:v>0.84</c:v>
                </c:pt>
                <c:pt idx="908">
                  <c:v>0.84</c:v>
                </c:pt>
                <c:pt idx="909">
                  <c:v>0.84</c:v>
                </c:pt>
                <c:pt idx="910">
                  <c:v>0.84</c:v>
                </c:pt>
                <c:pt idx="911">
                  <c:v>0.84</c:v>
                </c:pt>
                <c:pt idx="912">
                  <c:v>0.84</c:v>
                </c:pt>
                <c:pt idx="913">
                  <c:v>0.86</c:v>
                </c:pt>
                <c:pt idx="914">
                  <c:v>0.86</c:v>
                </c:pt>
                <c:pt idx="915">
                  <c:v>0.86</c:v>
                </c:pt>
                <c:pt idx="916">
                  <c:v>0.86</c:v>
                </c:pt>
                <c:pt idx="917">
                  <c:v>0.86</c:v>
                </c:pt>
                <c:pt idx="918">
                  <c:v>0.86</c:v>
                </c:pt>
                <c:pt idx="919">
                  <c:v>0.86</c:v>
                </c:pt>
                <c:pt idx="920">
                  <c:v>0.86</c:v>
                </c:pt>
                <c:pt idx="921">
                  <c:v>0.86</c:v>
                </c:pt>
                <c:pt idx="922">
                  <c:v>0.86</c:v>
                </c:pt>
                <c:pt idx="923">
                  <c:v>0.86</c:v>
                </c:pt>
                <c:pt idx="924">
                  <c:v>0.86</c:v>
                </c:pt>
                <c:pt idx="925">
                  <c:v>0.86</c:v>
                </c:pt>
                <c:pt idx="926">
                  <c:v>0.86</c:v>
                </c:pt>
                <c:pt idx="927">
                  <c:v>0.86</c:v>
                </c:pt>
                <c:pt idx="928">
                  <c:v>0.86</c:v>
                </c:pt>
                <c:pt idx="929">
                  <c:v>0.86</c:v>
                </c:pt>
                <c:pt idx="930">
                  <c:v>0.88</c:v>
                </c:pt>
                <c:pt idx="931">
                  <c:v>0.88</c:v>
                </c:pt>
                <c:pt idx="932">
                  <c:v>0.88</c:v>
                </c:pt>
                <c:pt idx="933">
                  <c:v>0.88</c:v>
                </c:pt>
                <c:pt idx="934">
                  <c:v>0.88</c:v>
                </c:pt>
                <c:pt idx="935">
                  <c:v>0.88</c:v>
                </c:pt>
                <c:pt idx="936">
                  <c:v>0.88</c:v>
                </c:pt>
                <c:pt idx="937">
                  <c:v>0.88</c:v>
                </c:pt>
                <c:pt idx="938">
                  <c:v>0.88</c:v>
                </c:pt>
                <c:pt idx="939">
                  <c:v>0.88</c:v>
                </c:pt>
                <c:pt idx="940">
                  <c:v>0.88</c:v>
                </c:pt>
                <c:pt idx="941">
                  <c:v>0.88</c:v>
                </c:pt>
                <c:pt idx="942">
                  <c:v>0.88</c:v>
                </c:pt>
                <c:pt idx="943">
                  <c:v>0.88</c:v>
                </c:pt>
                <c:pt idx="944">
                  <c:v>0.88</c:v>
                </c:pt>
                <c:pt idx="945">
                  <c:v>0.88</c:v>
                </c:pt>
                <c:pt idx="946">
                  <c:v>0.88</c:v>
                </c:pt>
                <c:pt idx="947">
                  <c:v>0.88</c:v>
                </c:pt>
                <c:pt idx="948">
                  <c:v>0.88</c:v>
                </c:pt>
                <c:pt idx="949">
                  <c:v>0.88</c:v>
                </c:pt>
                <c:pt idx="950">
                  <c:v>0.88</c:v>
                </c:pt>
                <c:pt idx="951">
                  <c:v>0.88</c:v>
                </c:pt>
                <c:pt idx="952">
                  <c:v>0.88</c:v>
                </c:pt>
                <c:pt idx="953">
                  <c:v>0.88</c:v>
                </c:pt>
                <c:pt idx="954">
                  <c:v>0.88</c:v>
                </c:pt>
                <c:pt idx="955">
                  <c:v>0.88</c:v>
                </c:pt>
                <c:pt idx="956">
                  <c:v>0.88</c:v>
                </c:pt>
                <c:pt idx="957">
                  <c:v>0.88</c:v>
                </c:pt>
                <c:pt idx="958">
                  <c:v>0.88</c:v>
                </c:pt>
                <c:pt idx="959">
                  <c:v>0.88</c:v>
                </c:pt>
                <c:pt idx="960">
                  <c:v>0.88</c:v>
                </c:pt>
                <c:pt idx="961">
                  <c:v>0.88</c:v>
                </c:pt>
                <c:pt idx="962">
                  <c:v>0.88</c:v>
                </c:pt>
                <c:pt idx="963">
                  <c:v>0.88</c:v>
                </c:pt>
                <c:pt idx="964">
                  <c:v>0.88</c:v>
                </c:pt>
                <c:pt idx="965">
                  <c:v>0.88</c:v>
                </c:pt>
                <c:pt idx="966">
                  <c:v>0.88</c:v>
                </c:pt>
                <c:pt idx="967">
                  <c:v>0.88</c:v>
                </c:pt>
                <c:pt idx="968">
                  <c:v>0.88</c:v>
                </c:pt>
                <c:pt idx="969">
                  <c:v>0.88</c:v>
                </c:pt>
                <c:pt idx="970">
                  <c:v>0.88</c:v>
                </c:pt>
                <c:pt idx="971">
                  <c:v>0.88</c:v>
                </c:pt>
                <c:pt idx="972">
                  <c:v>0.88</c:v>
                </c:pt>
                <c:pt idx="973">
                  <c:v>0.88</c:v>
                </c:pt>
                <c:pt idx="974">
                  <c:v>0.88</c:v>
                </c:pt>
                <c:pt idx="975">
                  <c:v>0.88</c:v>
                </c:pt>
                <c:pt idx="976">
                  <c:v>0.88</c:v>
                </c:pt>
                <c:pt idx="977">
                  <c:v>0.88</c:v>
                </c:pt>
                <c:pt idx="978">
                  <c:v>0.88</c:v>
                </c:pt>
                <c:pt idx="979">
                  <c:v>0.88</c:v>
                </c:pt>
                <c:pt idx="980">
                  <c:v>0.88</c:v>
                </c:pt>
                <c:pt idx="981">
                  <c:v>0.88</c:v>
                </c:pt>
                <c:pt idx="982">
                  <c:v>0.88</c:v>
                </c:pt>
                <c:pt idx="983">
                  <c:v>0.88</c:v>
                </c:pt>
                <c:pt idx="984">
                  <c:v>0.88</c:v>
                </c:pt>
                <c:pt idx="985">
                  <c:v>0.88</c:v>
                </c:pt>
                <c:pt idx="986">
                  <c:v>0.88</c:v>
                </c:pt>
                <c:pt idx="987">
                  <c:v>0.88</c:v>
                </c:pt>
                <c:pt idx="988">
                  <c:v>0.88</c:v>
                </c:pt>
                <c:pt idx="989">
                  <c:v>0.88</c:v>
                </c:pt>
                <c:pt idx="990">
                  <c:v>0.88</c:v>
                </c:pt>
                <c:pt idx="991">
                  <c:v>0.88</c:v>
                </c:pt>
                <c:pt idx="992">
                  <c:v>0.88</c:v>
                </c:pt>
                <c:pt idx="993">
                  <c:v>0.88</c:v>
                </c:pt>
                <c:pt idx="994">
                  <c:v>0.88</c:v>
                </c:pt>
                <c:pt idx="995">
                  <c:v>0.88</c:v>
                </c:pt>
                <c:pt idx="996">
                  <c:v>0.88</c:v>
                </c:pt>
                <c:pt idx="997">
                  <c:v>0.88</c:v>
                </c:pt>
                <c:pt idx="998">
                  <c:v>0.88</c:v>
                </c:pt>
                <c:pt idx="999">
                  <c:v>0.88</c:v>
                </c:pt>
                <c:pt idx="1000">
                  <c:v>0.88</c:v>
                </c:pt>
                <c:pt idx="1001">
                  <c:v>0.88</c:v>
                </c:pt>
                <c:pt idx="1002">
                  <c:v>0.88</c:v>
                </c:pt>
                <c:pt idx="1003">
                  <c:v>0.88</c:v>
                </c:pt>
                <c:pt idx="1004">
                  <c:v>0.88</c:v>
                </c:pt>
                <c:pt idx="1005">
                  <c:v>0.88</c:v>
                </c:pt>
                <c:pt idx="1006">
                  <c:v>0.88</c:v>
                </c:pt>
                <c:pt idx="1007">
                  <c:v>0.88</c:v>
                </c:pt>
                <c:pt idx="1008">
                  <c:v>0.88</c:v>
                </c:pt>
                <c:pt idx="1009">
                  <c:v>0.88</c:v>
                </c:pt>
                <c:pt idx="1010">
                  <c:v>0.88</c:v>
                </c:pt>
                <c:pt idx="1011">
                  <c:v>0.88</c:v>
                </c:pt>
                <c:pt idx="1012">
                  <c:v>0.88</c:v>
                </c:pt>
                <c:pt idx="1013">
                  <c:v>0.88</c:v>
                </c:pt>
                <c:pt idx="1014">
                  <c:v>0.88</c:v>
                </c:pt>
                <c:pt idx="1015">
                  <c:v>0.88</c:v>
                </c:pt>
                <c:pt idx="1016">
                  <c:v>0.88</c:v>
                </c:pt>
                <c:pt idx="1017">
                  <c:v>0.88</c:v>
                </c:pt>
                <c:pt idx="1018">
                  <c:v>0.88</c:v>
                </c:pt>
                <c:pt idx="1019">
                  <c:v>0.88</c:v>
                </c:pt>
                <c:pt idx="1020">
                  <c:v>0.88</c:v>
                </c:pt>
                <c:pt idx="1021">
                  <c:v>0.88</c:v>
                </c:pt>
                <c:pt idx="1022">
                  <c:v>0.88</c:v>
                </c:pt>
                <c:pt idx="1023">
                  <c:v>0.9</c:v>
                </c:pt>
                <c:pt idx="1024">
                  <c:v>0.9</c:v>
                </c:pt>
                <c:pt idx="1025">
                  <c:v>0.9</c:v>
                </c:pt>
                <c:pt idx="1026">
                  <c:v>0.9</c:v>
                </c:pt>
                <c:pt idx="1027">
                  <c:v>0.9</c:v>
                </c:pt>
                <c:pt idx="1028">
                  <c:v>0.9</c:v>
                </c:pt>
                <c:pt idx="1029">
                  <c:v>0.9</c:v>
                </c:pt>
                <c:pt idx="1030">
                  <c:v>0.9</c:v>
                </c:pt>
                <c:pt idx="1031">
                  <c:v>0.9</c:v>
                </c:pt>
                <c:pt idx="1032">
                  <c:v>0.9</c:v>
                </c:pt>
                <c:pt idx="1033">
                  <c:v>0.9</c:v>
                </c:pt>
                <c:pt idx="1034">
                  <c:v>0.9</c:v>
                </c:pt>
                <c:pt idx="1035">
                  <c:v>0.9</c:v>
                </c:pt>
                <c:pt idx="1036">
                  <c:v>0.9</c:v>
                </c:pt>
                <c:pt idx="1037">
                  <c:v>0.9</c:v>
                </c:pt>
                <c:pt idx="1038">
                  <c:v>0.9</c:v>
                </c:pt>
                <c:pt idx="1039">
                  <c:v>0.9</c:v>
                </c:pt>
                <c:pt idx="1040">
                  <c:v>0.9</c:v>
                </c:pt>
                <c:pt idx="1041">
                  <c:v>0.9</c:v>
                </c:pt>
                <c:pt idx="1042">
                  <c:v>0.9</c:v>
                </c:pt>
                <c:pt idx="1043">
                  <c:v>0.92</c:v>
                </c:pt>
                <c:pt idx="1044">
                  <c:v>0.92</c:v>
                </c:pt>
                <c:pt idx="1045">
                  <c:v>0.92</c:v>
                </c:pt>
                <c:pt idx="1046">
                  <c:v>0.92</c:v>
                </c:pt>
                <c:pt idx="1047">
                  <c:v>0.92</c:v>
                </c:pt>
                <c:pt idx="1048">
                  <c:v>0.92</c:v>
                </c:pt>
                <c:pt idx="1049">
                  <c:v>0.92</c:v>
                </c:pt>
                <c:pt idx="1050">
                  <c:v>0.92</c:v>
                </c:pt>
                <c:pt idx="1051">
                  <c:v>0.92</c:v>
                </c:pt>
                <c:pt idx="1052">
                  <c:v>0.92</c:v>
                </c:pt>
                <c:pt idx="1053">
                  <c:v>0.92</c:v>
                </c:pt>
                <c:pt idx="1054">
                  <c:v>0.92</c:v>
                </c:pt>
                <c:pt idx="1055">
                  <c:v>0.92</c:v>
                </c:pt>
                <c:pt idx="1056">
                  <c:v>0.92</c:v>
                </c:pt>
                <c:pt idx="1057">
                  <c:v>0.92</c:v>
                </c:pt>
                <c:pt idx="1058">
                  <c:v>0.92</c:v>
                </c:pt>
                <c:pt idx="1059">
                  <c:v>0.92</c:v>
                </c:pt>
                <c:pt idx="1060">
                  <c:v>0.94</c:v>
                </c:pt>
                <c:pt idx="1061">
                  <c:v>0.94</c:v>
                </c:pt>
                <c:pt idx="1062">
                  <c:v>0.94</c:v>
                </c:pt>
                <c:pt idx="1063">
                  <c:v>0.94</c:v>
                </c:pt>
                <c:pt idx="1064">
                  <c:v>0.94</c:v>
                </c:pt>
                <c:pt idx="1065">
                  <c:v>0.94</c:v>
                </c:pt>
                <c:pt idx="1066">
                  <c:v>0.94</c:v>
                </c:pt>
                <c:pt idx="1067">
                  <c:v>0.94</c:v>
                </c:pt>
                <c:pt idx="1068">
                  <c:v>0.94</c:v>
                </c:pt>
                <c:pt idx="1069">
                  <c:v>0.94</c:v>
                </c:pt>
                <c:pt idx="1070">
                  <c:v>0.94</c:v>
                </c:pt>
                <c:pt idx="1071">
                  <c:v>0.94</c:v>
                </c:pt>
                <c:pt idx="1072">
                  <c:v>0.94</c:v>
                </c:pt>
                <c:pt idx="1073">
                  <c:v>0.94</c:v>
                </c:pt>
                <c:pt idx="1074">
                  <c:v>0.94</c:v>
                </c:pt>
                <c:pt idx="1075">
                  <c:v>0.94</c:v>
                </c:pt>
                <c:pt idx="1076">
                  <c:v>0.94</c:v>
                </c:pt>
                <c:pt idx="1077">
                  <c:v>0.94</c:v>
                </c:pt>
                <c:pt idx="1078">
                  <c:v>0.94</c:v>
                </c:pt>
                <c:pt idx="1079">
                  <c:v>0.94</c:v>
                </c:pt>
                <c:pt idx="1080">
                  <c:v>0.94</c:v>
                </c:pt>
                <c:pt idx="1081">
                  <c:v>0.96</c:v>
                </c:pt>
                <c:pt idx="1082">
                  <c:v>0.96</c:v>
                </c:pt>
                <c:pt idx="1083">
                  <c:v>0.96</c:v>
                </c:pt>
                <c:pt idx="1084">
                  <c:v>0.96</c:v>
                </c:pt>
                <c:pt idx="1085">
                  <c:v>0.96</c:v>
                </c:pt>
                <c:pt idx="1086">
                  <c:v>0.96</c:v>
                </c:pt>
                <c:pt idx="1087">
                  <c:v>0.96</c:v>
                </c:pt>
                <c:pt idx="1088">
                  <c:v>0.96</c:v>
                </c:pt>
                <c:pt idx="1089">
                  <c:v>0.96</c:v>
                </c:pt>
                <c:pt idx="1090">
                  <c:v>0.96</c:v>
                </c:pt>
                <c:pt idx="1091">
                  <c:v>0.96</c:v>
                </c:pt>
                <c:pt idx="1092">
                  <c:v>0.96</c:v>
                </c:pt>
                <c:pt idx="1093">
                  <c:v>0.96</c:v>
                </c:pt>
                <c:pt idx="1094">
                  <c:v>0.96</c:v>
                </c:pt>
                <c:pt idx="1095">
                  <c:v>0.96</c:v>
                </c:pt>
                <c:pt idx="1096">
                  <c:v>0.96</c:v>
                </c:pt>
                <c:pt idx="1097">
                  <c:v>0.96</c:v>
                </c:pt>
                <c:pt idx="1098">
                  <c:v>0.96</c:v>
                </c:pt>
                <c:pt idx="1099">
                  <c:v>0.96</c:v>
                </c:pt>
                <c:pt idx="1100">
                  <c:v>0.96</c:v>
                </c:pt>
                <c:pt idx="1101">
                  <c:v>0.96</c:v>
                </c:pt>
                <c:pt idx="1102">
                  <c:v>0.96</c:v>
                </c:pt>
                <c:pt idx="1103">
                  <c:v>0.96</c:v>
                </c:pt>
                <c:pt idx="1104">
                  <c:v>0.98</c:v>
                </c:pt>
                <c:pt idx="1105">
                  <c:v>0.98</c:v>
                </c:pt>
                <c:pt idx="1106">
                  <c:v>0.98</c:v>
                </c:pt>
                <c:pt idx="1107">
                  <c:v>0.98</c:v>
                </c:pt>
                <c:pt idx="1108">
                  <c:v>0.98</c:v>
                </c:pt>
                <c:pt idx="1109">
                  <c:v>0.98</c:v>
                </c:pt>
                <c:pt idx="1110">
                  <c:v>0.98</c:v>
                </c:pt>
                <c:pt idx="1111">
                  <c:v>0.98</c:v>
                </c:pt>
                <c:pt idx="1112">
                  <c:v>0.98</c:v>
                </c:pt>
                <c:pt idx="1113">
                  <c:v>0.98</c:v>
                </c:pt>
                <c:pt idx="1114">
                  <c:v>0.98</c:v>
                </c:pt>
                <c:pt idx="1115">
                  <c:v>0.98</c:v>
                </c:pt>
                <c:pt idx="1116">
                  <c:v>0.98</c:v>
                </c:pt>
                <c:pt idx="1117">
                  <c:v>0.98</c:v>
                </c:pt>
                <c:pt idx="1118">
                  <c:v>0.98</c:v>
                </c:pt>
                <c:pt idx="1119">
                  <c:v>0.98</c:v>
                </c:pt>
                <c:pt idx="1120">
                  <c:v>0.98</c:v>
                </c:pt>
                <c:pt idx="1121">
                  <c:v>0.98</c:v>
                </c:pt>
                <c:pt idx="1122">
                  <c:v>0.98</c:v>
                </c:pt>
                <c:pt idx="1123">
                  <c:v>0.98</c:v>
                </c:pt>
                <c:pt idx="1124">
                  <c:v>0.98</c:v>
                </c:pt>
                <c:pt idx="1125">
                  <c:v>0.98</c:v>
                </c:pt>
                <c:pt idx="1126">
                  <c:v>0.98</c:v>
                </c:pt>
                <c:pt idx="1127">
                  <c:v>0.98</c:v>
                </c:pt>
                <c:pt idx="1128">
                  <c:v>0.98</c:v>
                </c:pt>
                <c:pt idx="1129">
                  <c:v>0.98</c:v>
                </c:pt>
                <c:pt idx="1130">
                  <c:v>0.98</c:v>
                </c:pt>
                <c:pt idx="1131">
                  <c:v>0.98</c:v>
                </c:pt>
                <c:pt idx="1132">
                  <c:v>0.98</c:v>
                </c:pt>
                <c:pt idx="1133">
                  <c:v>0.98</c:v>
                </c:pt>
                <c:pt idx="1134">
                  <c:v>0.98</c:v>
                </c:pt>
                <c:pt idx="1135">
                  <c:v>0.98</c:v>
                </c:pt>
                <c:pt idx="1136">
                  <c:v>0.98</c:v>
                </c:pt>
                <c:pt idx="1137">
                  <c:v>0.98</c:v>
                </c:pt>
                <c:pt idx="1138">
                  <c:v>0.98</c:v>
                </c:pt>
                <c:pt idx="1139">
                  <c:v>0.98</c:v>
                </c:pt>
                <c:pt idx="1140">
                  <c:v>0.98</c:v>
                </c:pt>
                <c:pt idx="1141">
                  <c:v>0.98</c:v>
                </c:pt>
                <c:pt idx="1142">
                  <c:v>0.98</c:v>
                </c:pt>
                <c:pt idx="1143">
                  <c:v>0.98</c:v>
                </c:pt>
                <c:pt idx="1144">
                  <c:v>0.98</c:v>
                </c:pt>
                <c:pt idx="1145">
                  <c:v>0.98</c:v>
                </c:pt>
                <c:pt idx="1146">
                  <c:v>0.98</c:v>
                </c:pt>
                <c:pt idx="1147">
                  <c:v>0.98</c:v>
                </c:pt>
                <c:pt idx="1148">
                  <c:v>0.98</c:v>
                </c:pt>
                <c:pt idx="1149">
                  <c:v>0.98</c:v>
                </c:pt>
                <c:pt idx="1150">
                  <c:v>0.98</c:v>
                </c:pt>
                <c:pt idx="1151">
                  <c:v>0.98</c:v>
                </c:pt>
                <c:pt idx="1152">
                  <c:v>0.98</c:v>
                </c:pt>
                <c:pt idx="1153">
                  <c:v>0.98</c:v>
                </c:pt>
                <c:pt idx="1154">
                  <c:v>0.98</c:v>
                </c:pt>
                <c:pt idx="1155">
                  <c:v>0.98</c:v>
                </c:pt>
                <c:pt idx="1156">
                  <c:v>0.98</c:v>
                </c:pt>
                <c:pt idx="1157">
                  <c:v>0.98</c:v>
                </c:pt>
                <c:pt idx="1158">
                  <c:v>0.98</c:v>
                </c:pt>
                <c:pt idx="1159">
                  <c:v>0.98</c:v>
                </c:pt>
                <c:pt idx="1160">
                  <c:v>1</c:v>
                </c:pt>
                <c:pt idx="1161">
                  <c:v>1</c:v>
                </c:pt>
                <c:pt idx="1162">
                  <c:v>1</c:v>
                </c:pt>
                <c:pt idx="1163">
                  <c:v>1</c:v>
                </c:pt>
                <c:pt idx="1164">
                  <c:v>1</c:v>
                </c:pt>
                <c:pt idx="1165">
                  <c:v>1</c:v>
                </c:pt>
                <c:pt idx="1166">
                  <c:v>1</c:v>
                </c:pt>
                <c:pt idx="1167">
                  <c:v>1</c:v>
                </c:pt>
                <c:pt idx="1168">
                  <c:v>1</c:v>
                </c:pt>
                <c:pt idx="1169">
                  <c:v>1</c:v>
                </c:pt>
                <c:pt idx="1170">
                  <c:v>1</c:v>
                </c:pt>
                <c:pt idx="1171">
                  <c:v>1</c:v>
                </c:pt>
                <c:pt idx="1172">
                  <c:v>1</c:v>
                </c:pt>
                <c:pt idx="1173">
                  <c:v>1</c:v>
                </c:pt>
                <c:pt idx="1174">
                  <c:v>1</c:v>
                </c:pt>
                <c:pt idx="1175">
                  <c:v>1</c:v>
                </c:pt>
                <c:pt idx="1176">
                  <c:v>1</c:v>
                </c:pt>
                <c:pt idx="1177">
                  <c:v>1</c:v>
                </c:pt>
                <c:pt idx="1178">
                  <c:v>1</c:v>
                </c:pt>
                <c:pt idx="1179">
                  <c:v>1.02</c:v>
                </c:pt>
                <c:pt idx="1180">
                  <c:v>1.02</c:v>
                </c:pt>
                <c:pt idx="1181">
                  <c:v>1.02</c:v>
                </c:pt>
                <c:pt idx="1182">
                  <c:v>1.02</c:v>
                </c:pt>
                <c:pt idx="1183">
                  <c:v>1.02</c:v>
                </c:pt>
                <c:pt idx="1184">
                  <c:v>1.02</c:v>
                </c:pt>
                <c:pt idx="1185">
                  <c:v>1.02</c:v>
                </c:pt>
                <c:pt idx="1186">
                  <c:v>1.02</c:v>
                </c:pt>
                <c:pt idx="1187">
                  <c:v>1.02</c:v>
                </c:pt>
                <c:pt idx="1188">
                  <c:v>1.02</c:v>
                </c:pt>
                <c:pt idx="1189">
                  <c:v>1.02</c:v>
                </c:pt>
                <c:pt idx="1190">
                  <c:v>1.02</c:v>
                </c:pt>
                <c:pt idx="1191">
                  <c:v>1.02</c:v>
                </c:pt>
                <c:pt idx="1192">
                  <c:v>1.02</c:v>
                </c:pt>
                <c:pt idx="1193">
                  <c:v>1.02</c:v>
                </c:pt>
                <c:pt idx="1194">
                  <c:v>1.02</c:v>
                </c:pt>
                <c:pt idx="1195">
                  <c:v>1.02</c:v>
                </c:pt>
                <c:pt idx="1196">
                  <c:v>1.02</c:v>
                </c:pt>
                <c:pt idx="1197">
                  <c:v>1.04</c:v>
                </c:pt>
                <c:pt idx="1198">
                  <c:v>1.04</c:v>
                </c:pt>
                <c:pt idx="1199">
                  <c:v>1.04</c:v>
                </c:pt>
                <c:pt idx="1200">
                  <c:v>1.04</c:v>
                </c:pt>
                <c:pt idx="1201">
                  <c:v>1.04</c:v>
                </c:pt>
                <c:pt idx="1202">
                  <c:v>1.04</c:v>
                </c:pt>
                <c:pt idx="1203">
                  <c:v>1.04</c:v>
                </c:pt>
                <c:pt idx="1204">
                  <c:v>1.04</c:v>
                </c:pt>
                <c:pt idx="1205">
                  <c:v>1.04</c:v>
                </c:pt>
                <c:pt idx="1206">
                  <c:v>1.04</c:v>
                </c:pt>
                <c:pt idx="1207">
                  <c:v>1.04</c:v>
                </c:pt>
                <c:pt idx="1208">
                  <c:v>1.04</c:v>
                </c:pt>
                <c:pt idx="1209">
                  <c:v>1.04</c:v>
                </c:pt>
                <c:pt idx="1210">
                  <c:v>1.04</c:v>
                </c:pt>
                <c:pt idx="1211">
                  <c:v>1.04</c:v>
                </c:pt>
                <c:pt idx="1212">
                  <c:v>1.04</c:v>
                </c:pt>
                <c:pt idx="1213">
                  <c:v>1.04</c:v>
                </c:pt>
                <c:pt idx="1214">
                  <c:v>1.04</c:v>
                </c:pt>
                <c:pt idx="1215">
                  <c:v>1.04</c:v>
                </c:pt>
                <c:pt idx="1216">
                  <c:v>1.04</c:v>
                </c:pt>
                <c:pt idx="1217">
                  <c:v>1.04</c:v>
                </c:pt>
                <c:pt idx="1218">
                  <c:v>1.04</c:v>
                </c:pt>
                <c:pt idx="1219">
                  <c:v>1.04</c:v>
                </c:pt>
                <c:pt idx="1220">
                  <c:v>1.04</c:v>
                </c:pt>
                <c:pt idx="1221">
                  <c:v>1.04</c:v>
                </c:pt>
                <c:pt idx="1222">
                  <c:v>1.04</c:v>
                </c:pt>
                <c:pt idx="1223">
                  <c:v>1.04</c:v>
                </c:pt>
                <c:pt idx="1224">
                  <c:v>1.04</c:v>
                </c:pt>
                <c:pt idx="1225">
                  <c:v>1.04</c:v>
                </c:pt>
                <c:pt idx="1226">
                  <c:v>1.04</c:v>
                </c:pt>
                <c:pt idx="1227">
                  <c:v>1.04</c:v>
                </c:pt>
                <c:pt idx="1228">
                  <c:v>1.04</c:v>
                </c:pt>
                <c:pt idx="1229">
                  <c:v>1.04</c:v>
                </c:pt>
                <c:pt idx="1230">
                  <c:v>1.04</c:v>
                </c:pt>
                <c:pt idx="1231">
                  <c:v>1.06</c:v>
                </c:pt>
                <c:pt idx="1232">
                  <c:v>1.06</c:v>
                </c:pt>
                <c:pt idx="1233">
                  <c:v>1.06</c:v>
                </c:pt>
                <c:pt idx="1234">
                  <c:v>1.06</c:v>
                </c:pt>
                <c:pt idx="1235">
                  <c:v>1.06</c:v>
                </c:pt>
                <c:pt idx="1236">
                  <c:v>1.06</c:v>
                </c:pt>
                <c:pt idx="1237">
                  <c:v>1.06</c:v>
                </c:pt>
                <c:pt idx="1238">
                  <c:v>1.06</c:v>
                </c:pt>
                <c:pt idx="1239">
                  <c:v>1.06</c:v>
                </c:pt>
                <c:pt idx="1240">
                  <c:v>1.06</c:v>
                </c:pt>
                <c:pt idx="1241">
                  <c:v>1.06</c:v>
                </c:pt>
                <c:pt idx="1242">
                  <c:v>1.06</c:v>
                </c:pt>
                <c:pt idx="1243">
                  <c:v>1.06</c:v>
                </c:pt>
                <c:pt idx="1244">
                  <c:v>1.06</c:v>
                </c:pt>
                <c:pt idx="1245">
                  <c:v>1.06</c:v>
                </c:pt>
                <c:pt idx="1246">
                  <c:v>1.06</c:v>
                </c:pt>
                <c:pt idx="1247">
                  <c:v>1.06</c:v>
                </c:pt>
                <c:pt idx="1248">
                  <c:v>1.06</c:v>
                </c:pt>
                <c:pt idx="1249">
                  <c:v>1.06</c:v>
                </c:pt>
                <c:pt idx="1250">
                  <c:v>1.06</c:v>
                </c:pt>
                <c:pt idx="1251">
                  <c:v>1.06</c:v>
                </c:pt>
                <c:pt idx="1252">
                  <c:v>1.06</c:v>
                </c:pt>
                <c:pt idx="1253">
                  <c:v>1.06</c:v>
                </c:pt>
                <c:pt idx="1254">
                  <c:v>1.06</c:v>
                </c:pt>
                <c:pt idx="1255">
                  <c:v>1.06</c:v>
                </c:pt>
                <c:pt idx="1256">
                  <c:v>1.06</c:v>
                </c:pt>
                <c:pt idx="1257">
                  <c:v>1.06</c:v>
                </c:pt>
                <c:pt idx="1258">
                  <c:v>1.06</c:v>
                </c:pt>
                <c:pt idx="1259">
                  <c:v>1.06</c:v>
                </c:pt>
                <c:pt idx="1260">
                  <c:v>1.06</c:v>
                </c:pt>
                <c:pt idx="1261">
                  <c:v>1.06</c:v>
                </c:pt>
                <c:pt idx="1262">
                  <c:v>1.06</c:v>
                </c:pt>
                <c:pt idx="1263">
                  <c:v>1.06</c:v>
                </c:pt>
                <c:pt idx="1264">
                  <c:v>1.06</c:v>
                </c:pt>
                <c:pt idx="1265">
                  <c:v>1.06</c:v>
                </c:pt>
                <c:pt idx="1266">
                  <c:v>1.06</c:v>
                </c:pt>
                <c:pt idx="1267">
                  <c:v>1.06</c:v>
                </c:pt>
                <c:pt idx="1268">
                  <c:v>1.06</c:v>
                </c:pt>
                <c:pt idx="1269">
                  <c:v>1.06</c:v>
                </c:pt>
                <c:pt idx="1270">
                  <c:v>1.06</c:v>
                </c:pt>
                <c:pt idx="1271">
                  <c:v>1.06</c:v>
                </c:pt>
                <c:pt idx="1272">
                  <c:v>1.06</c:v>
                </c:pt>
                <c:pt idx="1273">
                  <c:v>1.06</c:v>
                </c:pt>
                <c:pt idx="1274">
                  <c:v>1.06</c:v>
                </c:pt>
                <c:pt idx="1275">
                  <c:v>1.06</c:v>
                </c:pt>
                <c:pt idx="1276">
                  <c:v>1.06</c:v>
                </c:pt>
                <c:pt idx="1277">
                  <c:v>1.06</c:v>
                </c:pt>
                <c:pt idx="1278">
                  <c:v>1.06</c:v>
                </c:pt>
                <c:pt idx="1279">
                  <c:v>1.06</c:v>
                </c:pt>
                <c:pt idx="1280">
                  <c:v>1.06</c:v>
                </c:pt>
                <c:pt idx="1281">
                  <c:v>1.06</c:v>
                </c:pt>
                <c:pt idx="1282">
                  <c:v>1.06</c:v>
                </c:pt>
                <c:pt idx="1283">
                  <c:v>1.06</c:v>
                </c:pt>
                <c:pt idx="1284">
                  <c:v>1.06</c:v>
                </c:pt>
                <c:pt idx="1285">
                  <c:v>1.04</c:v>
                </c:pt>
                <c:pt idx="1286">
                  <c:v>1.04</c:v>
                </c:pt>
                <c:pt idx="1287">
                  <c:v>1.04</c:v>
                </c:pt>
                <c:pt idx="1288">
                  <c:v>1.06</c:v>
                </c:pt>
                <c:pt idx="1289">
                  <c:v>1.06</c:v>
                </c:pt>
                <c:pt idx="1290">
                  <c:v>1.06</c:v>
                </c:pt>
                <c:pt idx="1291">
                  <c:v>1.06</c:v>
                </c:pt>
                <c:pt idx="1292">
                  <c:v>1.06</c:v>
                </c:pt>
                <c:pt idx="1293">
                  <c:v>1.06</c:v>
                </c:pt>
                <c:pt idx="1294">
                  <c:v>1.06</c:v>
                </c:pt>
                <c:pt idx="1295">
                  <c:v>1.06</c:v>
                </c:pt>
                <c:pt idx="1296">
                  <c:v>1.06</c:v>
                </c:pt>
                <c:pt idx="1297">
                  <c:v>1.06</c:v>
                </c:pt>
                <c:pt idx="1298">
                  <c:v>1.06</c:v>
                </c:pt>
                <c:pt idx="1299">
                  <c:v>1.06</c:v>
                </c:pt>
                <c:pt idx="1300">
                  <c:v>1.06</c:v>
                </c:pt>
                <c:pt idx="1301">
                  <c:v>1.06</c:v>
                </c:pt>
                <c:pt idx="1302">
                  <c:v>1.06</c:v>
                </c:pt>
                <c:pt idx="1303">
                  <c:v>1.06</c:v>
                </c:pt>
                <c:pt idx="1304">
                  <c:v>1.06</c:v>
                </c:pt>
                <c:pt idx="1305">
                  <c:v>1.06</c:v>
                </c:pt>
                <c:pt idx="1306">
                  <c:v>1.06</c:v>
                </c:pt>
                <c:pt idx="1307">
                  <c:v>1.06</c:v>
                </c:pt>
                <c:pt idx="1308">
                  <c:v>1.06</c:v>
                </c:pt>
                <c:pt idx="1309">
                  <c:v>1.06</c:v>
                </c:pt>
                <c:pt idx="1310">
                  <c:v>1.06</c:v>
                </c:pt>
                <c:pt idx="1311">
                  <c:v>1.06</c:v>
                </c:pt>
                <c:pt idx="1312">
                  <c:v>1.06</c:v>
                </c:pt>
                <c:pt idx="1313">
                  <c:v>1.06</c:v>
                </c:pt>
                <c:pt idx="1314">
                  <c:v>1.06</c:v>
                </c:pt>
                <c:pt idx="1315">
                  <c:v>1.06</c:v>
                </c:pt>
                <c:pt idx="1316">
                  <c:v>1.06</c:v>
                </c:pt>
                <c:pt idx="1317">
                  <c:v>1.06</c:v>
                </c:pt>
                <c:pt idx="1318">
                  <c:v>1.06</c:v>
                </c:pt>
                <c:pt idx="1319">
                  <c:v>1.06</c:v>
                </c:pt>
                <c:pt idx="1320">
                  <c:v>1.06</c:v>
                </c:pt>
                <c:pt idx="1321">
                  <c:v>1.06</c:v>
                </c:pt>
                <c:pt idx="1322">
                  <c:v>1.06</c:v>
                </c:pt>
                <c:pt idx="1323">
                  <c:v>1.06</c:v>
                </c:pt>
                <c:pt idx="1324">
                  <c:v>1.06</c:v>
                </c:pt>
                <c:pt idx="1325">
                  <c:v>1.06</c:v>
                </c:pt>
                <c:pt idx="1326">
                  <c:v>1.06</c:v>
                </c:pt>
                <c:pt idx="1327">
                  <c:v>1.06</c:v>
                </c:pt>
                <c:pt idx="1328">
                  <c:v>1.06</c:v>
                </c:pt>
                <c:pt idx="1329">
                  <c:v>1.06</c:v>
                </c:pt>
                <c:pt idx="1330">
                  <c:v>1.06</c:v>
                </c:pt>
                <c:pt idx="1331">
                  <c:v>1.06</c:v>
                </c:pt>
                <c:pt idx="1332">
                  <c:v>1.06</c:v>
                </c:pt>
                <c:pt idx="1333">
                  <c:v>1.08</c:v>
                </c:pt>
                <c:pt idx="1334">
                  <c:v>1.08</c:v>
                </c:pt>
                <c:pt idx="1335">
                  <c:v>1.08</c:v>
                </c:pt>
                <c:pt idx="1336">
                  <c:v>1.08</c:v>
                </c:pt>
                <c:pt idx="1337">
                  <c:v>1.08</c:v>
                </c:pt>
                <c:pt idx="1338">
                  <c:v>1.08</c:v>
                </c:pt>
                <c:pt idx="1339">
                  <c:v>1.08</c:v>
                </c:pt>
                <c:pt idx="1340">
                  <c:v>1.08</c:v>
                </c:pt>
                <c:pt idx="1341">
                  <c:v>1.08</c:v>
                </c:pt>
                <c:pt idx="1342">
                  <c:v>1.08</c:v>
                </c:pt>
                <c:pt idx="1343">
                  <c:v>1.1000000000000001</c:v>
                </c:pt>
                <c:pt idx="1344">
                  <c:v>1.1000000000000001</c:v>
                </c:pt>
                <c:pt idx="1345">
                  <c:v>1.1000000000000001</c:v>
                </c:pt>
                <c:pt idx="1346">
                  <c:v>1.1000000000000001</c:v>
                </c:pt>
                <c:pt idx="1347">
                  <c:v>1.1000000000000001</c:v>
                </c:pt>
                <c:pt idx="1348">
                  <c:v>1.1000000000000001</c:v>
                </c:pt>
                <c:pt idx="1349">
                  <c:v>1.1000000000000001</c:v>
                </c:pt>
                <c:pt idx="1350">
                  <c:v>1.1000000000000001</c:v>
                </c:pt>
                <c:pt idx="1351">
                  <c:v>1.1000000000000001</c:v>
                </c:pt>
                <c:pt idx="1352">
                  <c:v>1.1000000000000001</c:v>
                </c:pt>
                <c:pt idx="1353">
                  <c:v>1.1200000000000001</c:v>
                </c:pt>
                <c:pt idx="1354">
                  <c:v>1.1200000000000001</c:v>
                </c:pt>
                <c:pt idx="1355">
                  <c:v>1.1200000000000001</c:v>
                </c:pt>
                <c:pt idx="1356">
                  <c:v>1.1200000000000001</c:v>
                </c:pt>
                <c:pt idx="1357">
                  <c:v>1.1200000000000001</c:v>
                </c:pt>
                <c:pt idx="1358">
                  <c:v>1.1200000000000001</c:v>
                </c:pt>
                <c:pt idx="1359">
                  <c:v>1.1200000000000001</c:v>
                </c:pt>
                <c:pt idx="1360">
                  <c:v>1.1200000000000001</c:v>
                </c:pt>
                <c:pt idx="1361">
                  <c:v>1.1200000000000001</c:v>
                </c:pt>
                <c:pt idx="1362">
                  <c:v>1.1200000000000001</c:v>
                </c:pt>
                <c:pt idx="1363">
                  <c:v>1.1200000000000001</c:v>
                </c:pt>
                <c:pt idx="1364">
                  <c:v>1.1200000000000001</c:v>
                </c:pt>
                <c:pt idx="1365">
                  <c:v>1.1200000000000001</c:v>
                </c:pt>
                <c:pt idx="1366">
                  <c:v>1.1200000000000001</c:v>
                </c:pt>
                <c:pt idx="1367">
                  <c:v>1.1200000000000001</c:v>
                </c:pt>
                <c:pt idx="1368">
                  <c:v>1.1200000000000001</c:v>
                </c:pt>
                <c:pt idx="1369">
                  <c:v>1.1200000000000001</c:v>
                </c:pt>
                <c:pt idx="1370">
                  <c:v>1.1200000000000001</c:v>
                </c:pt>
                <c:pt idx="1371">
                  <c:v>1.1200000000000001</c:v>
                </c:pt>
                <c:pt idx="1372">
                  <c:v>1.1200000000000001</c:v>
                </c:pt>
                <c:pt idx="1373">
                  <c:v>1.1200000000000001</c:v>
                </c:pt>
                <c:pt idx="1374">
                  <c:v>1.1200000000000001</c:v>
                </c:pt>
                <c:pt idx="1375">
                  <c:v>1.1200000000000001</c:v>
                </c:pt>
                <c:pt idx="1376">
                  <c:v>1.1200000000000001</c:v>
                </c:pt>
                <c:pt idx="1377">
                  <c:v>1.1200000000000001</c:v>
                </c:pt>
                <c:pt idx="1378">
                  <c:v>1.1200000000000001</c:v>
                </c:pt>
                <c:pt idx="1379">
                  <c:v>1.1200000000000001</c:v>
                </c:pt>
                <c:pt idx="1380">
                  <c:v>1.1200000000000001</c:v>
                </c:pt>
                <c:pt idx="1381">
                  <c:v>1.1200000000000001</c:v>
                </c:pt>
                <c:pt idx="1382">
                  <c:v>1.1200000000000001</c:v>
                </c:pt>
                <c:pt idx="1383">
                  <c:v>1.1200000000000001</c:v>
                </c:pt>
                <c:pt idx="1384">
                  <c:v>1.1200000000000001</c:v>
                </c:pt>
                <c:pt idx="1385">
                  <c:v>1.1200000000000001</c:v>
                </c:pt>
                <c:pt idx="1386">
                  <c:v>1.1399999999999999</c:v>
                </c:pt>
                <c:pt idx="1387">
                  <c:v>1.1399999999999999</c:v>
                </c:pt>
                <c:pt idx="1388">
                  <c:v>1.1399999999999999</c:v>
                </c:pt>
                <c:pt idx="1389">
                  <c:v>1.1399999999999999</c:v>
                </c:pt>
                <c:pt idx="1390">
                  <c:v>1.1399999999999999</c:v>
                </c:pt>
                <c:pt idx="1391">
                  <c:v>1.1399999999999999</c:v>
                </c:pt>
                <c:pt idx="1392">
                  <c:v>1.1399999999999999</c:v>
                </c:pt>
                <c:pt idx="1393">
                  <c:v>1.1399999999999999</c:v>
                </c:pt>
                <c:pt idx="1394">
                  <c:v>1.1399999999999999</c:v>
                </c:pt>
                <c:pt idx="1395">
                  <c:v>1.1399999999999999</c:v>
                </c:pt>
                <c:pt idx="1396">
                  <c:v>1.1399999999999999</c:v>
                </c:pt>
                <c:pt idx="1397">
                  <c:v>1.1399999999999999</c:v>
                </c:pt>
                <c:pt idx="1398">
                  <c:v>1.1399999999999999</c:v>
                </c:pt>
                <c:pt idx="1399">
                  <c:v>1.1399999999999999</c:v>
                </c:pt>
                <c:pt idx="1400">
                  <c:v>1.1399999999999999</c:v>
                </c:pt>
                <c:pt idx="1401">
                  <c:v>1.1399999999999999</c:v>
                </c:pt>
                <c:pt idx="1402">
                  <c:v>1.1399999999999999</c:v>
                </c:pt>
                <c:pt idx="1403">
                  <c:v>1.1399999999999999</c:v>
                </c:pt>
                <c:pt idx="1404">
                  <c:v>1.1399999999999999</c:v>
                </c:pt>
                <c:pt idx="1405">
                  <c:v>1.1399999999999999</c:v>
                </c:pt>
                <c:pt idx="1406">
                  <c:v>1.1399999999999999</c:v>
                </c:pt>
                <c:pt idx="1407">
                  <c:v>1.1399999999999999</c:v>
                </c:pt>
                <c:pt idx="1408">
                  <c:v>1.1399999999999999</c:v>
                </c:pt>
                <c:pt idx="1409">
                  <c:v>1.1399999999999999</c:v>
                </c:pt>
                <c:pt idx="1410">
                  <c:v>1.1399999999999999</c:v>
                </c:pt>
                <c:pt idx="1411">
                  <c:v>1.1399999999999999</c:v>
                </c:pt>
                <c:pt idx="1412">
                  <c:v>1.1399999999999999</c:v>
                </c:pt>
                <c:pt idx="1413">
                  <c:v>1.1399999999999999</c:v>
                </c:pt>
                <c:pt idx="1414">
                  <c:v>1.1399999999999999</c:v>
                </c:pt>
                <c:pt idx="1415">
                  <c:v>1.1399999999999999</c:v>
                </c:pt>
                <c:pt idx="1416">
                  <c:v>1.1599999999999999</c:v>
                </c:pt>
                <c:pt idx="1417">
                  <c:v>1.1599999999999999</c:v>
                </c:pt>
                <c:pt idx="1418">
                  <c:v>1.1599999999999999</c:v>
                </c:pt>
                <c:pt idx="1419">
                  <c:v>1.1599999999999999</c:v>
                </c:pt>
                <c:pt idx="1420">
                  <c:v>1.1599999999999999</c:v>
                </c:pt>
                <c:pt idx="1421">
                  <c:v>1.1599999999999999</c:v>
                </c:pt>
                <c:pt idx="1422">
                  <c:v>1.1599999999999999</c:v>
                </c:pt>
                <c:pt idx="1423">
                  <c:v>1.1599999999999999</c:v>
                </c:pt>
                <c:pt idx="1424">
                  <c:v>1.1599999999999999</c:v>
                </c:pt>
                <c:pt idx="1425">
                  <c:v>1.1599999999999999</c:v>
                </c:pt>
                <c:pt idx="1426">
                  <c:v>1.1599999999999999</c:v>
                </c:pt>
                <c:pt idx="1427">
                  <c:v>1.1599999999999999</c:v>
                </c:pt>
                <c:pt idx="1428">
                  <c:v>1.1599999999999999</c:v>
                </c:pt>
                <c:pt idx="1429">
                  <c:v>1.1599999999999999</c:v>
                </c:pt>
                <c:pt idx="1430">
                  <c:v>1.1599999999999999</c:v>
                </c:pt>
                <c:pt idx="1431">
                  <c:v>1.1599999999999999</c:v>
                </c:pt>
                <c:pt idx="1432">
                  <c:v>1.1599999999999999</c:v>
                </c:pt>
                <c:pt idx="1433">
                  <c:v>1.1599999999999999</c:v>
                </c:pt>
                <c:pt idx="1434">
                  <c:v>1.1599999999999999</c:v>
                </c:pt>
                <c:pt idx="1435">
                  <c:v>1.18</c:v>
                </c:pt>
                <c:pt idx="1436">
                  <c:v>1.18</c:v>
                </c:pt>
                <c:pt idx="1437">
                  <c:v>1.18</c:v>
                </c:pt>
                <c:pt idx="1438">
                  <c:v>1.18</c:v>
                </c:pt>
                <c:pt idx="1439">
                  <c:v>1.18</c:v>
                </c:pt>
                <c:pt idx="1440">
                  <c:v>1.18</c:v>
                </c:pt>
                <c:pt idx="1441">
                  <c:v>1.18</c:v>
                </c:pt>
                <c:pt idx="1442">
                  <c:v>1.18</c:v>
                </c:pt>
                <c:pt idx="1443">
                  <c:v>1.18</c:v>
                </c:pt>
                <c:pt idx="1444">
                  <c:v>1.18</c:v>
                </c:pt>
                <c:pt idx="1445">
                  <c:v>1.18</c:v>
                </c:pt>
                <c:pt idx="1446">
                  <c:v>1.18</c:v>
                </c:pt>
                <c:pt idx="1447">
                  <c:v>1.18</c:v>
                </c:pt>
                <c:pt idx="1448">
                  <c:v>1.18</c:v>
                </c:pt>
                <c:pt idx="1449">
                  <c:v>1.18</c:v>
                </c:pt>
                <c:pt idx="1450">
                  <c:v>1.18</c:v>
                </c:pt>
                <c:pt idx="1451">
                  <c:v>1.18</c:v>
                </c:pt>
                <c:pt idx="1452">
                  <c:v>1.18</c:v>
                </c:pt>
                <c:pt idx="1453">
                  <c:v>1.18</c:v>
                </c:pt>
                <c:pt idx="1454">
                  <c:v>1.18</c:v>
                </c:pt>
                <c:pt idx="1455">
                  <c:v>1.1599999999999999</c:v>
                </c:pt>
                <c:pt idx="1456">
                  <c:v>1.1599999999999999</c:v>
                </c:pt>
                <c:pt idx="1457">
                  <c:v>1.1599999999999999</c:v>
                </c:pt>
                <c:pt idx="1458">
                  <c:v>1.1599999999999999</c:v>
                </c:pt>
                <c:pt idx="1459">
                  <c:v>1.1599999999999999</c:v>
                </c:pt>
                <c:pt idx="1460">
                  <c:v>1.1599999999999999</c:v>
                </c:pt>
                <c:pt idx="1461">
                  <c:v>1.1599999999999999</c:v>
                </c:pt>
                <c:pt idx="1462">
                  <c:v>1.1599999999999999</c:v>
                </c:pt>
                <c:pt idx="1463">
                  <c:v>1.1599999999999999</c:v>
                </c:pt>
                <c:pt idx="1464">
                  <c:v>1.1599999999999999</c:v>
                </c:pt>
                <c:pt idx="1465">
                  <c:v>1.1599999999999999</c:v>
                </c:pt>
                <c:pt idx="1466">
                  <c:v>1.1599999999999999</c:v>
                </c:pt>
                <c:pt idx="1467">
                  <c:v>1.1599999999999999</c:v>
                </c:pt>
                <c:pt idx="1468">
                  <c:v>1.1399999999999999</c:v>
                </c:pt>
                <c:pt idx="1469">
                  <c:v>1.1399999999999999</c:v>
                </c:pt>
                <c:pt idx="1470">
                  <c:v>1.1399999999999999</c:v>
                </c:pt>
                <c:pt idx="1471">
                  <c:v>1.1399999999999999</c:v>
                </c:pt>
                <c:pt idx="1472">
                  <c:v>1.1399999999999999</c:v>
                </c:pt>
                <c:pt idx="1473">
                  <c:v>1.1399999999999999</c:v>
                </c:pt>
                <c:pt idx="1474">
                  <c:v>1.1399999999999999</c:v>
                </c:pt>
                <c:pt idx="1475">
                  <c:v>1.1399999999999999</c:v>
                </c:pt>
                <c:pt idx="1476">
                  <c:v>1.1399999999999999</c:v>
                </c:pt>
                <c:pt idx="1477">
                  <c:v>1.1399999999999999</c:v>
                </c:pt>
                <c:pt idx="1478">
                  <c:v>1.1399999999999999</c:v>
                </c:pt>
                <c:pt idx="1479">
                  <c:v>1.1200000000000001</c:v>
                </c:pt>
                <c:pt idx="1480">
                  <c:v>1.1200000000000001</c:v>
                </c:pt>
                <c:pt idx="1481">
                  <c:v>1.1200000000000001</c:v>
                </c:pt>
                <c:pt idx="1482">
                  <c:v>1.1200000000000001</c:v>
                </c:pt>
                <c:pt idx="1483">
                  <c:v>1.1200000000000001</c:v>
                </c:pt>
                <c:pt idx="1484">
                  <c:v>1.1200000000000001</c:v>
                </c:pt>
                <c:pt idx="1485">
                  <c:v>1.1000000000000001</c:v>
                </c:pt>
                <c:pt idx="1486">
                  <c:v>1.1000000000000001</c:v>
                </c:pt>
                <c:pt idx="1487">
                  <c:v>1.1000000000000001</c:v>
                </c:pt>
                <c:pt idx="1488">
                  <c:v>1.1000000000000001</c:v>
                </c:pt>
                <c:pt idx="1489">
                  <c:v>1.1000000000000001</c:v>
                </c:pt>
                <c:pt idx="1490">
                  <c:v>1.08</c:v>
                </c:pt>
                <c:pt idx="1491">
                  <c:v>1.08</c:v>
                </c:pt>
                <c:pt idx="1492">
                  <c:v>1.08</c:v>
                </c:pt>
                <c:pt idx="1493">
                  <c:v>1.06</c:v>
                </c:pt>
                <c:pt idx="1494">
                  <c:v>1.06</c:v>
                </c:pt>
                <c:pt idx="1495">
                  <c:v>1.06</c:v>
                </c:pt>
                <c:pt idx="1496">
                  <c:v>1.04</c:v>
                </c:pt>
                <c:pt idx="1497">
                  <c:v>1.04</c:v>
                </c:pt>
                <c:pt idx="1498">
                  <c:v>1.04</c:v>
                </c:pt>
                <c:pt idx="1499">
                  <c:v>1.02</c:v>
                </c:pt>
                <c:pt idx="1500">
                  <c:v>1.02</c:v>
                </c:pt>
                <c:pt idx="1501">
                  <c:v>1</c:v>
                </c:pt>
                <c:pt idx="1502">
                  <c:v>1</c:v>
                </c:pt>
                <c:pt idx="1503">
                  <c:v>0.98</c:v>
                </c:pt>
                <c:pt idx="1504">
                  <c:v>0.98</c:v>
                </c:pt>
                <c:pt idx="1505">
                  <c:v>0.98</c:v>
                </c:pt>
                <c:pt idx="1506">
                  <c:v>0.98</c:v>
                </c:pt>
                <c:pt idx="1507">
                  <c:v>0.96</c:v>
                </c:pt>
                <c:pt idx="1508">
                  <c:v>0.96</c:v>
                </c:pt>
                <c:pt idx="1509">
                  <c:v>0.94</c:v>
                </c:pt>
                <c:pt idx="1510">
                  <c:v>0.94</c:v>
                </c:pt>
                <c:pt idx="1511">
                  <c:v>0.92</c:v>
                </c:pt>
                <c:pt idx="1512">
                  <c:v>0.92</c:v>
                </c:pt>
                <c:pt idx="1513">
                  <c:v>0.92</c:v>
                </c:pt>
                <c:pt idx="1514">
                  <c:v>0.9</c:v>
                </c:pt>
                <c:pt idx="1515">
                  <c:v>0.9</c:v>
                </c:pt>
                <c:pt idx="1516">
                  <c:v>0.88</c:v>
                </c:pt>
                <c:pt idx="1517">
                  <c:v>0.88</c:v>
                </c:pt>
                <c:pt idx="1518">
                  <c:v>0.86</c:v>
                </c:pt>
                <c:pt idx="1519">
                  <c:v>0.86</c:v>
                </c:pt>
                <c:pt idx="1520">
                  <c:v>0.84</c:v>
                </c:pt>
                <c:pt idx="1521">
                  <c:v>0.84</c:v>
                </c:pt>
                <c:pt idx="1522">
                  <c:v>0.82</c:v>
                </c:pt>
                <c:pt idx="1523">
                  <c:v>0.82</c:v>
                </c:pt>
                <c:pt idx="1524">
                  <c:v>0.82</c:v>
                </c:pt>
                <c:pt idx="1525">
                  <c:v>0.8</c:v>
                </c:pt>
                <c:pt idx="1526">
                  <c:v>0.8</c:v>
                </c:pt>
                <c:pt idx="1527">
                  <c:v>0.78</c:v>
                </c:pt>
                <c:pt idx="1528">
                  <c:v>0.78</c:v>
                </c:pt>
                <c:pt idx="1529">
                  <c:v>0.76</c:v>
                </c:pt>
                <c:pt idx="1530">
                  <c:v>0.76</c:v>
                </c:pt>
                <c:pt idx="1531">
                  <c:v>0.74</c:v>
                </c:pt>
                <c:pt idx="1532">
                  <c:v>0.74</c:v>
                </c:pt>
                <c:pt idx="1533">
                  <c:v>0.74</c:v>
                </c:pt>
                <c:pt idx="1534">
                  <c:v>0.72</c:v>
                </c:pt>
                <c:pt idx="1535">
                  <c:v>0.72</c:v>
                </c:pt>
                <c:pt idx="1536">
                  <c:v>0.7</c:v>
                </c:pt>
                <c:pt idx="1537">
                  <c:v>0.7</c:v>
                </c:pt>
                <c:pt idx="1538">
                  <c:v>0.68</c:v>
                </c:pt>
                <c:pt idx="1539">
                  <c:v>0.68</c:v>
                </c:pt>
                <c:pt idx="1540">
                  <c:v>0.68</c:v>
                </c:pt>
                <c:pt idx="1541">
                  <c:v>0.66</c:v>
                </c:pt>
                <c:pt idx="1542">
                  <c:v>0.66</c:v>
                </c:pt>
                <c:pt idx="1543">
                  <c:v>0.66</c:v>
                </c:pt>
                <c:pt idx="1544">
                  <c:v>0.64</c:v>
                </c:pt>
                <c:pt idx="1545">
                  <c:v>0.64</c:v>
                </c:pt>
                <c:pt idx="1546">
                  <c:v>0.62</c:v>
                </c:pt>
                <c:pt idx="1547">
                  <c:v>0.62</c:v>
                </c:pt>
                <c:pt idx="1548">
                  <c:v>0.6</c:v>
                </c:pt>
                <c:pt idx="1549">
                  <c:v>0.6</c:v>
                </c:pt>
                <c:pt idx="1550">
                  <c:v>0.6</c:v>
                </c:pt>
                <c:pt idx="1551">
                  <c:v>0.6</c:v>
                </c:pt>
                <c:pt idx="1552">
                  <c:v>0.57999999999999996</c:v>
                </c:pt>
                <c:pt idx="1553">
                  <c:v>0.57999999999999996</c:v>
                </c:pt>
                <c:pt idx="1554">
                  <c:v>0.57999999999999996</c:v>
                </c:pt>
                <c:pt idx="1555">
                  <c:v>0.56000000000000005</c:v>
                </c:pt>
                <c:pt idx="1556">
                  <c:v>0.56000000000000005</c:v>
                </c:pt>
                <c:pt idx="1557">
                  <c:v>0.56000000000000005</c:v>
                </c:pt>
                <c:pt idx="1558">
                  <c:v>0.54</c:v>
                </c:pt>
                <c:pt idx="1559">
                  <c:v>0.54</c:v>
                </c:pt>
                <c:pt idx="1560">
                  <c:v>0.54</c:v>
                </c:pt>
                <c:pt idx="1561">
                  <c:v>0.54</c:v>
                </c:pt>
                <c:pt idx="1562">
                  <c:v>0.52</c:v>
                </c:pt>
                <c:pt idx="1563">
                  <c:v>0.52</c:v>
                </c:pt>
                <c:pt idx="1564">
                  <c:v>0.52</c:v>
                </c:pt>
                <c:pt idx="1565">
                  <c:v>0.52</c:v>
                </c:pt>
                <c:pt idx="1566">
                  <c:v>0.5</c:v>
                </c:pt>
                <c:pt idx="1567">
                  <c:v>0.5</c:v>
                </c:pt>
                <c:pt idx="1568">
                  <c:v>0.5</c:v>
                </c:pt>
                <c:pt idx="1569">
                  <c:v>0.5</c:v>
                </c:pt>
                <c:pt idx="1570">
                  <c:v>0.48</c:v>
                </c:pt>
                <c:pt idx="1571">
                  <c:v>0.48</c:v>
                </c:pt>
                <c:pt idx="1572">
                  <c:v>0.48</c:v>
                </c:pt>
                <c:pt idx="1573">
                  <c:v>0.48</c:v>
                </c:pt>
                <c:pt idx="1574">
                  <c:v>0.46</c:v>
                </c:pt>
                <c:pt idx="1575">
                  <c:v>0.46</c:v>
                </c:pt>
                <c:pt idx="1576">
                  <c:v>0.46</c:v>
                </c:pt>
                <c:pt idx="1577">
                  <c:v>0.46</c:v>
                </c:pt>
                <c:pt idx="1578">
                  <c:v>0.44</c:v>
                </c:pt>
                <c:pt idx="1579">
                  <c:v>0.44</c:v>
                </c:pt>
                <c:pt idx="1580">
                  <c:v>0.44</c:v>
                </c:pt>
                <c:pt idx="1581">
                  <c:v>0.44</c:v>
                </c:pt>
                <c:pt idx="1582">
                  <c:v>0.44</c:v>
                </c:pt>
                <c:pt idx="1583">
                  <c:v>0.42</c:v>
                </c:pt>
                <c:pt idx="1584">
                  <c:v>0.42</c:v>
                </c:pt>
                <c:pt idx="1585">
                  <c:v>0.42</c:v>
                </c:pt>
                <c:pt idx="1586">
                  <c:v>0.42</c:v>
                </c:pt>
                <c:pt idx="1587">
                  <c:v>0.42</c:v>
                </c:pt>
                <c:pt idx="1588">
                  <c:v>0.42</c:v>
                </c:pt>
                <c:pt idx="1589">
                  <c:v>0.4</c:v>
                </c:pt>
                <c:pt idx="1590">
                  <c:v>0.4</c:v>
                </c:pt>
                <c:pt idx="1591">
                  <c:v>0.4</c:v>
                </c:pt>
                <c:pt idx="1592">
                  <c:v>0.4</c:v>
                </c:pt>
                <c:pt idx="1593">
                  <c:v>0.4</c:v>
                </c:pt>
                <c:pt idx="1594">
                  <c:v>0.38</c:v>
                </c:pt>
                <c:pt idx="1595">
                  <c:v>0.38</c:v>
                </c:pt>
                <c:pt idx="1596">
                  <c:v>0.38</c:v>
                </c:pt>
                <c:pt idx="1597">
                  <c:v>0.38</c:v>
                </c:pt>
                <c:pt idx="1598">
                  <c:v>0.38</c:v>
                </c:pt>
                <c:pt idx="1599">
                  <c:v>0.38</c:v>
                </c:pt>
                <c:pt idx="1600">
                  <c:v>0.36</c:v>
                </c:pt>
                <c:pt idx="1601">
                  <c:v>0.36</c:v>
                </c:pt>
                <c:pt idx="1602">
                  <c:v>0.36</c:v>
                </c:pt>
                <c:pt idx="1603">
                  <c:v>0.36</c:v>
                </c:pt>
                <c:pt idx="1604">
                  <c:v>0.36</c:v>
                </c:pt>
                <c:pt idx="1605">
                  <c:v>0.36</c:v>
                </c:pt>
                <c:pt idx="1606">
                  <c:v>0.34</c:v>
                </c:pt>
                <c:pt idx="1607">
                  <c:v>0.34</c:v>
                </c:pt>
                <c:pt idx="1608">
                  <c:v>0.34</c:v>
                </c:pt>
                <c:pt idx="1609">
                  <c:v>0.34</c:v>
                </c:pt>
                <c:pt idx="1610">
                  <c:v>0.34</c:v>
                </c:pt>
                <c:pt idx="1611">
                  <c:v>0.34</c:v>
                </c:pt>
                <c:pt idx="1612">
                  <c:v>0.34</c:v>
                </c:pt>
                <c:pt idx="1613">
                  <c:v>0.32</c:v>
                </c:pt>
                <c:pt idx="1614">
                  <c:v>0.32</c:v>
                </c:pt>
                <c:pt idx="1615">
                  <c:v>0.32</c:v>
                </c:pt>
                <c:pt idx="1616">
                  <c:v>0.32</c:v>
                </c:pt>
                <c:pt idx="1617">
                  <c:v>0.32</c:v>
                </c:pt>
                <c:pt idx="1618">
                  <c:v>0.32</c:v>
                </c:pt>
                <c:pt idx="1619">
                  <c:v>0.32</c:v>
                </c:pt>
                <c:pt idx="1620">
                  <c:v>0.3</c:v>
                </c:pt>
                <c:pt idx="1621">
                  <c:v>0.3</c:v>
                </c:pt>
                <c:pt idx="1622">
                  <c:v>0.3</c:v>
                </c:pt>
                <c:pt idx="1623">
                  <c:v>0.3</c:v>
                </c:pt>
                <c:pt idx="1624">
                  <c:v>0.3</c:v>
                </c:pt>
                <c:pt idx="1625">
                  <c:v>0.28000000000000003</c:v>
                </c:pt>
                <c:pt idx="1626">
                  <c:v>0.28000000000000003</c:v>
                </c:pt>
                <c:pt idx="1627">
                  <c:v>0.28000000000000003</c:v>
                </c:pt>
                <c:pt idx="1628">
                  <c:v>0.28000000000000003</c:v>
                </c:pt>
                <c:pt idx="1629">
                  <c:v>0.28000000000000003</c:v>
                </c:pt>
                <c:pt idx="1630">
                  <c:v>0.28000000000000003</c:v>
                </c:pt>
                <c:pt idx="1631">
                  <c:v>0.26</c:v>
                </c:pt>
                <c:pt idx="1632">
                  <c:v>0.26</c:v>
                </c:pt>
                <c:pt idx="1633">
                  <c:v>0.26</c:v>
                </c:pt>
                <c:pt idx="1634">
                  <c:v>0.26</c:v>
                </c:pt>
                <c:pt idx="1635">
                  <c:v>0.26</c:v>
                </c:pt>
                <c:pt idx="1636">
                  <c:v>0.26</c:v>
                </c:pt>
                <c:pt idx="1637">
                  <c:v>0.24</c:v>
                </c:pt>
                <c:pt idx="1638">
                  <c:v>0.24</c:v>
                </c:pt>
                <c:pt idx="1639">
                  <c:v>0.24</c:v>
                </c:pt>
                <c:pt idx="1640">
                  <c:v>0.24</c:v>
                </c:pt>
                <c:pt idx="1641">
                  <c:v>0.24</c:v>
                </c:pt>
                <c:pt idx="1642">
                  <c:v>0.22</c:v>
                </c:pt>
                <c:pt idx="1643">
                  <c:v>0.22</c:v>
                </c:pt>
                <c:pt idx="1644">
                  <c:v>0.22</c:v>
                </c:pt>
                <c:pt idx="1645">
                  <c:v>0.22</c:v>
                </c:pt>
                <c:pt idx="1646">
                  <c:v>0.22</c:v>
                </c:pt>
                <c:pt idx="1647">
                  <c:v>0.2</c:v>
                </c:pt>
                <c:pt idx="1648">
                  <c:v>0.2</c:v>
                </c:pt>
                <c:pt idx="1649">
                  <c:v>0.2</c:v>
                </c:pt>
                <c:pt idx="1650">
                  <c:v>0.2</c:v>
                </c:pt>
                <c:pt idx="1651">
                  <c:v>0.2</c:v>
                </c:pt>
                <c:pt idx="1652">
                  <c:v>0.18</c:v>
                </c:pt>
                <c:pt idx="1653">
                  <c:v>0.18</c:v>
                </c:pt>
                <c:pt idx="1654">
                  <c:v>0.18</c:v>
                </c:pt>
                <c:pt idx="1655">
                  <c:v>0.18</c:v>
                </c:pt>
                <c:pt idx="1656">
                  <c:v>0.18</c:v>
                </c:pt>
                <c:pt idx="1657">
                  <c:v>0.18</c:v>
                </c:pt>
                <c:pt idx="1658">
                  <c:v>0.16</c:v>
                </c:pt>
                <c:pt idx="1659">
                  <c:v>0.16</c:v>
                </c:pt>
                <c:pt idx="1660">
                  <c:v>0.16</c:v>
                </c:pt>
                <c:pt idx="1661">
                  <c:v>0.16</c:v>
                </c:pt>
                <c:pt idx="1662">
                  <c:v>0.16</c:v>
                </c:pt>
                <c:pt idx="1663">
                  <c:v>0.16</c:v>
                </c:pt>
                <c:pt idx="1664">
                  <c:v>0.14000000000000001</c:v>
                </c:pt>
                <c:pt idx="1665">
                  <c:v>0.14000000000000001</c:v>
                </c:pt>
                <c:pt idx="1666">
                  <c:v>0.14000000000000001</c:v>
                </c:pt>
                <c:pt idx="1667">
                  <c:v>0.14000000000000001</c:v>
                </c:pt>
                <c:pt idx="1668">
                  <c:v>0.14000000000000001</c:v>
                </c:pt>
                <c:pt idx="1669">
                  <c:v>0.12</c:v>
                </c:pt>
                <c:pt idx="1670">
                  <c:v>0.12</c:v>
                </c:pt>
                <c:pt idx="1671">
                  <c:v>0.12</c:v>
                </c:pt>
                <c:pt idx="1672">
                  <c:v>0.12</c:v>
                </c:pt>
                <c:pt idx="1673">
                  <c:v>0.12</c:v>
                </c:pt>
                <c:pt idx="1674">
                  <c:v>0.12</c:v>
                </c:pt>
                <c:pt idx="1675">
                  <c:v>0.12</c:v>
                </c:pt>
                <c:pt idx="1676">
                  <c:v>0.1</c:v>
                </c:pt>
                <c:pt idx="1677">
                  <c:v>0.1</c:v>
                </c:pt>
                <c:pt idx="1678">
                  <c:v>0.1</c:v>
                </c:pt>
                <c:pt idx="1679">
                  <c:v>0.1</c:v>
                </c:pt>
                <c:pt idx="1680">
                  <c:v>0.1</c:v>
                </c:pt>
                <c:pt idx="1681">
                  <c:v>0.1</c:v>
                </c:pt>
                <c:pt idx="1682">
                  <c:v>0.1</c:v>
                </c:pt>
                <c:pt idx="1683">
                  <c:v>0.1</c:v>
                </c:pt>
                <c:pt idx="1684">
                  <c:v>0.08</c:v>
                </c:pt>
                <c:pt idx="1685">
                  <c:v>0.08</c:v>
                </c:pt>
                <c:pt idx="1686">
                  <c:v>0.08</c:v>
                </c:pt>
                <c:pt idx="1687">
                  <c:v>0.08</c:v>
                </c:pt>
                <c:pt idx="1688">
                  <c:v>0.08</c:v>
                </c:pt>
                <c:pt idx="1689">
                  <c:v>0.08</c:v>
                </c:pt>
                <c:pt idx="1690">
                  <c:v>0.08</c:v>
                </c:pt>
                <c:pt idx="1691">
                  <c:v>0.08</c:v>
                </c:pt>
                <c:pt idx="1692">
                  <c:v>0.08</c:v>
                </c:pt>
                <c:pt idx="1693">
                  <c:v>0.08</c:v>
                </c:pt>
                <c:pt idx="1694">
                  <c:v>0.08</c:v>
                </c:pt>
                <c:pt idx="1695">
                  <c:v>0.08</c:v>
                </c:pt>
                <c:pt idx="1696">
                  <c:v>0.08</c:v>
                </c:pt>
                <c:pt idx="1697">
                  <c:v>0.06</c:v>
                </c:pt>
                <c:pt idx="1698">
                  <c:v>0.06</c:v>
                </c:pt>
                <c:pt idx="1699">
                  <c:v>0.06</c:v>
                </c:pt>
                <c:pt idx="1700">
                  <c:v>0.06</c:v>
                </c:pt>
                <c:pt idx="1701">
                  <c:v>0.06</c:v>
                </c:pt>
                <c:pt idx="1702">
                  <c:v>0.06</c:v>
                </c:pt>
                <c:pt idx="1703">
                  <c:v>0.06</c:v>
                </c:pt>
                <c:pt idx="1704">
                  <c:v>0.06</c:v>
                </c:pt>
                <c:pt idx="1705">
                  <c:v>0.06</c:v>
                </c:pt>
                <c:pt idx="1706">
                  <c:v>0.06</c:v>
                </c:pt>
                <c:pt idx="1707">
                  <c:v>0.06</c:v>
                </c:pt>
                <c:pt idx="1708">
                  <c:v>0.06</c:v>
                </c:pt>
                <c:pt idx="1709">
                  <c:v>0.06</c:v>
                </c:pt>
                <c:pt idx="1710">
                  <c:v>0.06</c:v>
                </c:pt>
                <c:pt idx="1711">
                  <c:v>0.06</c:v>
                </c:pt>
                <c:pt idx="1712">
                  <c:v>0.06</c:v>
                </c:pt>
                <c:pt idx="1713">
                  <c:v>0.06</c:v>
                </c:pt>
                <c:pt idx="1714">
                  <c:v>0.06</c:v>
                </c:pt>
                <c:pt idx="1715">
                  <c:v>0.06</c:v>
                </c:pt>
                <c:pt idx="1716">
                  <c:v>0.06</c:v>
                </c:pt>
                <c:pt idx="1717">
                  <c:v>0.06</c:v>
                </c:pt>
                <c:pt idx="1718">
                  <c:v>0.06</c:v>
                </c:pt>
                <c:pt idx="1719">
                  <c:v>0.06</c:v>
                </c:pt>
                <c:pt idx="1720">
                  <c:v>0.06</c:v>
                </c:pt>
                <c:pt idx="1721">
                  <c:v>0.06</c:v>
                </c:pt>
                <c:pt idx="1722">
                  <c:v>0.06</c:v>
                </c:pt>
                <c:pt idx="1723">
                  <c:v>0.06</c:v>
                </c:pt>
                <c:pt idx="1724">
                  <c:v>0.06</c:v>
                </c:pt>
                <c:pt idx="1725">
                  <c:v>0.06</c:v>
                </c:pt>
                <c:pt idx="1726">
                  <c:v>0.06</c:v>
                </c:pt>
                <c:pt idx="1727">
                  <c:v>0.06</c:v>
                </c:pt>
                <c:pt idx="1728">
                  <c:v>0.06</c:v>
                </c:pt>
                <c:pt idx="1729">
                  <c:v>0.06</c:v>
                </c:pt>
                <c:pt idx="1730">
                  <c:v>0.06</c:v>
                </c:pt>
                <c:pt idx="1731">
                  <c:v>0.06</c:v>
                </c:pt>
                <c:pt idx="1732">
                  <c:v>0.06</c:v>
                </c:pt>
                <c:pt idx="1733">
                  <c:v>0.06</c:v>
                </c:pt>
                <c:pt idx="1734">
                  <c:v>0.06</c:v>
                </c:pt>
                <c:pt idx="1735">
                  <c:v>0.06</c:v>
                </c:pt>
                <c:pt idx="1736">
                  <c:v>0.06</c:v>
                </c:pt>
                <c:pt idx="1737">
                  <c:v>0.06</c:v>
                </c:pt>
                <c:pt idx="1738">
                  <c:v>0.06</c:v>
                </c:pt>
                <c:pt idx="1739">
                  <c:v>0.06</c:v>
                </c:pt>
                <c:pt idx="1740">
                  <c:v>0.06</c:v>
                </c:pt>
                <c:pt idx="1741">
                  <c:v>0.06</c:v>
                </c:pt>
                <c:pt idx="1742">
                  <c:v>0.06</c:v>
                </c:pt>
                <c:pt idx="1743">
                  <c:v>0.06</c:v>
                </c:pt>
                <c:pt idx="1744">
                  <c:v>0.06</c:v>
                </c:pt>
                <c:pt idx="1745">
                  <c:v>0.06</c:v>
                </c:pt>
                <c:pt idx="1746">
                  <c:v>0.06</c:v>
                </c:pt>
                <c:pt idx="1747">
                  <c:v>0.06</c:v>
                </c:pt>
                <c:pt idx="1748">
                  <c:v>0.06</c:v>
                </c:pt>
                <c:pt idx="1749">
                  <c:v>0.06</c:v>
                </c:pt>
                <c:pt idx="1750">
                  <c:v>0.06</c:v>
                </c:pt>
                <c:pt idx="1751">
                  <c:v>0.06</c:v>
                </c:pt>
                <c:pt idx="1752">
                  <c:v>0.06</c:v>
                </c:pt>
                <c:pt idx="1753">
                  <c:v>0.06</c:v>
                </c:pt>
                <c:pt idx="1754">
                  <c:v>0.06</c:v>
                </c:pt>
                <c:pt idx="1755">
                  <c:v>0.06</c:v>
                </c:pt>
                <c:pt idx="1756">
                  <c:v>0.06</c:v>
                </c:pt>
                <c:pt idx="1757">
                  <c:v>0.06</c:v>
                </c:pt>
                <c:pt idx="1758">
                  <c:v>0.06</c:v>
                </c:pt>
                <c:pt idx="1759">
                  <c:v>0.06</c:v>
                </c:pt>
                <c:pt idx="1760">
                  <c:v>0.06</c:v>
                </c:pt>
                <c:pt idx="1761">
                  <c:v>0.06</c:v>
                </c:pt>
                <c:pt idx="1762">
                  <c:v>0.06</c:v>
                </c:pt>
                <c:pt idx="1763">
                  <c:v>0.06</c:v>
                </c:pt>
                <c:pt idx="1764">
                  <c:v>0.06</c:v>
                </c:pt>
                <c:pt idx="1765">
                  <c:v>0.06</c:v>
                </c:pt>
                <c:pt idx="1766">
                  <c:v>0.06</c:v>
                </c:pt>
                <c:pt idx="1767">
                  <c:v>0.06</c:v>
                </c:pt>
                <c:pt idx="1768">
                  <c:v>0.06</c:v>
                </c:pt>
                <c:pt idx="1769">
                  <c:v>0.04</c:v>
                </c:pt>
                <c:pt idx="1770">
                  <c:v>0.04</c:v>
                </c:pt>
                <c:pt idx="1771">
                  <c:v>0.04</c:v>
                </c:pt>
                <c:pt idx="1772">
                  <c:v>0.04</c:v>
                </c:pt>
                <c:pt idx="1773">
                  <c:v>0.04</c:v>
                </c:pt>
                <c:pt idx="1774">
                  <c:v>0.04</c:v>
                </c:pt>
                <c:pt idx="1775">
                  <c:v>0.04</c:v>
                </c:pt>
                <c:pt idx="1776">
                  <c:v>0.04</c:v>
                </c:pt>
                <c:pt idx="1777">
                  <c:v>0.04</c:v>
                </c:pt>
                <c:pt idx="1778">
                  <c:v>0.04</c:v>
                </c:pt>
                <c:pt idx="1779">
                  <c:v>0.04</c:v>
                </c:pt>
                <c:pt idx="1780">
                  <c:v>0.04</c:v>
                </c:pt>
                <c:pt idx="1781">
                  <c:v>0.02</c:v>
                </c:pt>
                <c:pt idx="1782">
                  <c:v>0.02</c:v>
                </c:pt>
                <c:pt idx="1783">
                  <c:v>0.02</c:v>
                </c:pt>
                <c:pt idx="1784">
                  <c:v>0.02</c:v>
                </c:pt>
                <c:pt idx="1785">
                  <c:v>0.02</c:v>
                </c:pt>
                <c:pt idx="1786">
                  <c:v>0.02</c:v>
                </c:pt>
                <c:pt idx="1787">
                  <c:v>0.02</c:v>
                </c:pt>
                <c:pt idx="1788">
                  <c:v>0.02</c:v>
                </c:pt>
                <c:pt idx="1789">
                  <c:v>0.02</c:v>
                </c:pt>
                <c:pt idx="1790">
                  <c:v>0.02</c:v>
                </c:pt>
                <c:pt idx="1791">
                  <c:v>0.02</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02</c:v>
                </c:pt>
                <c:pt idx="1807">
                  <c:v>-0.02</c:v>
                </c:pt>
                <c:pt idx="1808">
                  <c:v>-0.02</c:v>
                </c:pt>
                <c:pt idx="1809">
                  <c:v>-0.02</c:v>
                </c:pt>
                <c:pt idx="1810">
                  <c:v>-0.02</c:v>
                </c:pt>
                <c:pt idx="1811">
                  <c:v>-0.02</c:v>
                </c:pt>
                <c:pt idx="1812">
                  <c:v>-0.02</c:v>
                </c:pt>
                <c:pt idx="1813">
                  <c:v>-0.02</c:v>
                </c:pt>
                <c:pt idx="1814">
                  <c:v>-0.02</c:v>
                </c:pt>
                <c:pt idx="1815">
                  <c:v>-0.02</c:v>
                </c:pt>
                <c:pt idx="1816">
                  <c:v>-0.02</c:v>
                </c:pt>
                <c:pt idx="1817">
                  <c:v>-0.02</c:v>
                </c:pt>
                <c:pt idx="1818">
                  <c:v>-0.02</c:v>
                </c:pt>
                <c:pt idx="1819">
                  <c:v>-0.02</c:v>
                </c:pt>
                <c:pt idx="1820">
                  <c:v>-0.02</c:v>
                </c:pt>
                <c:pt idx="1821">
                  <c:v>-0.02</c:v>
                </c:pt>
                <c:pt idx="1822">
                  <c:v>-0.02</c:v>
                </c:pt>
                <c:pt idx="1823">
                  <c:v>-0.02</c:v>
                </c:pt>
                <c:pt idx="1824">
                  <c:v>-0.02</c:v>
                </c:pt>
                <c:pt idx="1825">
                  <c:v>-0.02</c:v>
                </c:pt>
                <c:pt idx="1826">
                  <c:v>-0.02</c:v>
                </c:pt>
                <c:pt idx="1827">
                  <c:v>-0.02</c:v>
                </c:pt>
                <c:pt idx="1828">
                  <c:v>-0.02</c:v>
                </c:pt>
                <c:pt idx="1829">
                  <c:v>-0.02</c:v>
                </c:pt>
                <c:pt idx="1830">
                  <c:v>-0.02</c:v>
                </c:pt>
                <c:pt idx="1831">
                  <c:v>-0.02</c:v>
                </c:pt>
                <c:pt idx="1832">
                  <c:v>-0.02</c:v>
                </c:pt>
                <c:pt idx="1833">
                  <c:v>-0.02</c:v>
                </c:pt>
                <c:pt idx="1834">
                  <c:v>-0.02</c:v>
                </c:pt>
                <c:pt idx="1835">
                  <c:v>-0.02</c:v>
                </c:pt>
                <c:pt idx="1836">
                  <c:v>-0.02</c:v>
                </c:pt>
                <c:pt idx="1837">
                  <c:v>-0.02</c:v>
                </c:pt>
                <c:pt idx="1838">
                  <c:v>-0.02</c:v>
                </c:pt>
                <c:pt idx="1839">
                  <c:v>-0.02</c:v>
                </c:pt>
                <c:pt idx="1840">
                  <c:v>-0.02</c:v>
                </c:pt>
                <c:pt idx="1841">
                  <c:v>-0.02</c:v>
                </c:pt>
                <c:pt idx="1842">
                  <c:v>-0.02</c:v>
                </c:pt>
                <c:pt idx="1843">
                  <c:v>-0.02</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02</c:v>
                </c:pt>
                <c:pt idx="1865">
                  <c:v>0.02</c:v>
                </c:pt>
                <c:pt idx="1866">
                  <c:v>0.02</c:v>
                </c:pt>
                <c:pt idx="1867">
                  <c:v>0.02</c:v>
                </c:pt>
                <c:pt idx="1868">
                  <c:v>0.02</c:v>
                </c:pt>
                <c:pt idx="1869">
                  <c:v>0.02</c:v>
                </c:pt>
                <c:pt idx="1870">
                  <c:v>0.02</c:v>
                </c:pt>
                <c:pt idx="1871">
                  <c:v>0.02</c:v>
                </c:pt>
                <c:pt idx="1872">
                  <c:v>0.02</c:v>
                </c:pt>
                <c:pt idx="1873">
                  <c:v>0.02</c:v>
                </c:pt>
                <c:pt idx="1874">
                  <c:v>0.02</c:v>
                </c:pt>
                <c:pt idx="1875">
                  <c:v>0.02</c:v>
                </c:pt>
                <c:pt idx="1876">
                  <c:v>0.02</c:v>
                </c:pt>
                <c:pt idx="1877">
                  <c:v>0.02</c:v>
                </c:pt>
                <c:pt idx="1878">
                  <c:v>0.02</c:v>
                </c:pt>
                <c:pt idx="1879">
                  <c:v>0.02</c:v>
                </c:pt>
                <c:pt idx="1880">
                  <c:v>0.02</c:v>
                </c:pt>
                <c:pt idx="1881">
                  <c:v>0.02</c:v>
                </c:pt>
                <c:pt idx="1882">
                  <c:v>0.02</c:v>
                </c:pt>
                <c:pt idx="1883">
                  <c:v>0.02</c:v>
                </c:pt>
                <c:pt idx="1884">
                  <c:v>0.02</c:v>
                </c:pt>
                <c:pt idx="1885">
                  <c:v>0.02</c:v>
                </c:pt>
                <c:pt idx="1886">
                  <c:v>0.02</c:v>
                </c:pt>
                <c:pt idx="1887">
                  <c:v>0.02</c:v>
                </c:pt>
                <c:pt idx="1888">
                  <c:v>0.02</c:v>
                </c:pt>
                <c:pt idx="1889">
                  <c:v>0.02</c:v>
                </c:pt>
                <c:pt idx="1890">
                  <c:v>0.02</c:v>
                </c:pt>
                <c:pt idx="1891">
                  <c:v>0.02</c:v>
                </c:pt>
                <c:pt idx="1892">
                  <c:v>0.02</c:v>
                </c:pt>
                <c:pt idx="1893">
                  <c:v>0.02</c:v>
                </c:pt>
                <c:pt idx="1894">
                  <c:v>0.02</c:v>
                </c:pt>
                <c:pt idx="1895">
                  <c:v>0.02</c:v>
                </c:pt>
                <c:pt idx="1896">
                  <c:v>0.02</c:v>
                </c:pt>
                <c:pt idx="1897">
                  <c:v>0.02</c:v>
                </c:pt>
                <c:pt idx="1898">
                  <c:v>0.02</c:v>
                </c:pt>
                <c:pt idx="1899">
                  <c:v>0.02</c:v>
                </c:pt>
                <c:pt idx="1900">
                  <c:v>0.02</c:v>
                </c:pt>
                <c:pt idx="1901">
                  <c:v>0.02</c:v>
                </c:pt>
                <c:pt idx="1902">
                  <c:v>0.02</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02</c:v>
                </c:pt>
                <c:pt idx="1917">
                  <c:v>-0.02</c:v>
                </c:pt>
                <c:pt idx="1918">
                  <c:v>-0.02</c:v>
                </c:pt>
                <c:pt idx="1919">
                  <c:v>-0.02</c:v>
                </c:pt>
                <c:pt idx="1920">
                  <c:v>-0.02</c:v>
                </c:pt>
                <c:pt idx="1921">
                  <c:v>-0.02</c:v>
                </c:pt>
                <c:pt idx="1922">
                  <c:v>-0.02</c:v>
                </c:pt>
                <c:pt idx="1923">
                  <c:v>-0.02</c:v>
                </c:pt>
                <c:pt idx="1924">
                  <c:v>-0.02</c:v>
                </c:pt>
                <c:pt idx="1925">
                  <c:v>-0.02</c:v>
                </c:pt>
                <c:pt idx="1926">
                  <c:v>-0.02</c:v>
                </c:pt>
                <c:pt idx="1927">
                  <c:v>-0.02</c:v>
                </c:pt>
                <c:pt idx="1928">
                  <c:v>-0.02</c:v>
                </c:pt>
                <c:pt idx="1929">
                  <c:v>-0.04</c:v>
                </c:pt>
                <c:pt idx="1930">
                  <c:v>-0.04</c:v>
                </c:pt>
                <c:pt idx="1931">
                  <c:v>-0.04</c:v>
                </c:pt>
                <c:pt idx="1932">
                  <c:v>-0.04</c:v>
                </c:pt>
                <c:pt idx="1933">
                  <c:v>-0.04</c:v>
                </c:pt>
                <c:pt idx="1934">
                  <c:v>-0.04</c:v>
                </c:pt>
                <c:pt idx="1935">
                  <c:v>-0.04</c:v>
                </c:pt>
                <c:pt idx="1936">
                  <c:v>-0.04</c:v>
                </c:pt>
                <c:pt idx="1937">
                  <c:v>-0.04</c:v>
                </c:pt>
                <c:pt idx="1938">
                  <c:v>-0.04</c:v>
                </c:pt>
                <c:pt idx="1939">
                  <c:v>-0.04</c:v>
                </c:pt>
                <c:pt idx="1940">
                  <c:v>-0.04</c:v>
                </c:pt>
                <c:pt idx="1941">
                  <c:v>-0.04</c:v>
                </c:pt>
                <c:pt idx="1942">
                  <c:v>-0.04</c:v>
                </c:pt>
                <c:pt idx="1943">
                  <c:v>-0.04</c:v>
                </c:pt>
                <c:pt idx="1944">
                  <c:v>-0.04</c:v>
                </c:pt>
                <c:pt idx="1945">
                  <c:v>-0.04</c:v>
                </c:pt>
                <c:pt idx="1946">
                  <c:v>-0.04</c:v>
                </c:pt>
                <c:pt idx="1947">
                  <c:v>-0.04</c:v>
                </c:pt>
                <c:pt idx="1948">
                  <c:v>-0.04</c:v>
                </c:pt>
                <c:pt idx="1949">
                  <c:v>-0.04</c:v>
                </c:pt>
                <c:pt idx="1950">
                  <c:v>-0.04</c:v>
                </c:pt>
                <c:pt idx="1951">
                  <c:v>-0.04</c:v>
                </c:pt>
                <c:pt idx="1952">
                  <c:v>-0.04</c:v>
                </c:pt>
                <c:pt idx="1953">
                  <c:v>-0.04</c:v>
                </c:pt>
                <c:pt idx="1954">
                  <c:v>-0.04</c:v>
                </c:pt>
                <c:pt idx="1955">
                  <c:v>-0.04</c:v>
                </c:pt>
                <c:pt idx="1956">
                  <c:v>-0.04</c:v>
                </c:pt>
                <c:pt idx="1957">
                  <c:v>-0.04</c:v>
                </c:pt>
                <c:pt idx="1958">
                  <c:v>-0.04</c:v>
                </c:pt>
                <c:pt idx="1959">
                  <c:v>-0.04</c:v>
                </c:pt>
                <c:pt idx="1960">
                  <c:v>-0.04</c:v>
                </c:pt>
                <c:pt idx="1961">
                  <c:v>-0.04</c:v>
                </c:pt>
                <c:pt idx="1962">
                  <c:v>-0.04</c:v>
                </c:pt>
                <c:pt idx="1963">
                  <c:v>-0.04</c:v>
                </c:pt>
                <c:pt idx="1964">
                  <c:v>-0.04</c:v>
                </c:pt>
                <c:pt idx="1965">
                  <c:v>-0.04</c:v>
                </c:pt>
                <c:pt idx="1966">
                  <c:v>-0.04</c:v>
                </c:pt>
                <c:pt idx="1967">
                  <c:v>-0.04</c:v>
                </c:pt>
                <c:pt idx="1968">
                  <c:v>-0.04</c:v>
                </c:pt>
                <c:pt idx="1969">
                  <c:v>-0.04</c:v>
                </c:pt>
                <c:pt idx="1970">
                  <c:v>-0.04</c:v>
                </c:pt>
                <c:pt idx="1971">
                  <c:v>-0.04</c:v>
                </c:pt>
                <c:pt idx="1972">
                  <c:v>-0.04</c:v>
                </c:pt>
                <c:pt idx="1973">
                  <c:v>-0.04</c:v>
                </c:pt>
                <c:pt idx="1974">
                  <c:v>-0.04</c:v>
                </c:pt>
                <c:pt idx="1975">
                  <c:v>-0.04</c:v>
                </c:pt>
                <c:pt idx="1976">
                  <c:v>-0.04</c:v>
                </c:pt>
                <c:pt idx="1977">
                  <c:v>-0.02</c:v>
                </c:pt>
                <c:pt idx="1978">
                  <c:v>-0.02</c:v>
                </c:pt>
                <c:pt idx="1979">
                  <c:v>-0.02</c:v>
                </c:pt>
                <c:pt idx="1980">
                  <c:v>-0.02</c:v>
                </c:pt>
                <c:pt idx="1981">
                  <c:v>-0.02</c:v>
                </c:pt>
                <c:pt idx="1982">
                  <c:v>-0.02</c:v>
                </c:pt>
                <c:pt idx="1983">
                  <c:v>-0.02</c:v>
                </c:pt>
                <c:pt idx="1984">
                  <c:v>-0.02</c:v>
                </c:pt>
                <c:pt idx="1985">
                  <c:v>-0.02</c:v>
                </c:pt>
                <c:pt idx="1986">
                  <c:v>-0.02</c:v>
                </c:pt>
                <c:pt idx="1987">
                  <c:v>-0.02</c:v>
                </c:pt>
                <c:pt idx="1988">
                  <c:v>-0.02</c:v>
                </c:pt>
                <c:pt idx="1989">
                  <c:v>-0.02</c:v>
                </c:pt>
                <c:pt idx="1990">
                  <c:v>-0.02</c:v>
                </c:pt>
                <c:pt idx="1991">
                  <c:v>-0.02</c:v>
                </c:pt>
                <c:pt idx="1992">
                  <c:v>-0.02</c:v>
                </c:pt>
                <c:pt idx="1993">
                  <c:v>-0.02</c:v>
                </c:pt>
                <c:pt idx="1994">
                  <c:v>-0.02</c:v>
                </c:pt>
                <c:pt idx="1995">
                  <c:v>-0.02</c:v>
                </c:pt>
                <c:pt idx="1996">
                  <c:v>-0.02</c:v>
                </c:pt>
                <c:pt idx="1997">
                  <c:v>-0.02</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02</c:v>
                </c:pt>
                <c:pt idx="2035">
                  <c:v>-0.02</c:v>
                </c:pt>
                <c:pt idx="2036">
                  <c:v>-0.02</c:v>
                </c:pt>
                <c:pt idx="2037">
                  <c:v>-0.02</c:v>
                </c:pt>
                <c:pt idx="2038">
                  <c:v>-0.02</c:v>
                </c:pt>
                <c:pt idx="2039">
                  <c:v>-0.02</c:v>
                </c:pt>
                <c:pt idx="2040">
                  <c:v>-0.02</c:v>
                </c:pt>
                <c:pt idx="2041">
                  <c:v>-0.02</c:v>
                </c:pt>
                <c:pt idx="2042">
                  <c:v>-0.02</c:v>
                </c:pt>
                <c:pt idx="2043">
                  <c:v>-0.02</c:v>
                </c:pt>
                <c:pt idx="2044">
                  <c:v>-0.02</c:v>
                </c:pt>
                <c:pt idx="2045">
                  <c:v>-0.02</c:v>
                </c:pt>
                <c:pt idx="2046">
                  <c:v>-0.02</c:v>
                </c:pt>
                <c:pt idx="2047">
                  <c:v>-0.02</c:v>
                </c:pt>
                <c:pt idx="2048">
                  <c:v>-0.02</c:v>
                </c:pt>
                <c:pt idx="2049">
                  <c:v>-0.02</c:v>
                </c:pt>
                <c:pt idx="2050">
                  <c:v>-0.04</c:v>
                </c:pt>
                <c:pt idx="2051">
                  <c:v>-0.04</c:v>
                </c:pt>
                <c:pt idx="2052">
                  <c:v>-0.04</c:v>
                </c:pt>
                <c:pt idx="2053">
                  <c:v>-0.04</c:v>
                </c:pt>
                <c:pt idx="2054">
                  <c:v>-0.04</c:v>
                </c:pt>
                <c:pt idx="2055">
                  <c:v>-0.04</c:v>
                </c:pt>
                <c:pt idx="2056">
                  <c:v>-0.04</c:v>
                </c:pt>
                <c:pt idx="2057">
                  <c:v>-0.04</c:v>
                </c:pt>
                <c:pt idx="2058">
                  <c:v>-0.04</c:v>
                </c:pt>
                <c:pt idx="2059">
                  <c:v>-0.04</c:v>
                </c:pt>
                <c:pt idx="2060">
                  <c:v>-0.04</c:v>
                </c:pt>
                <c:pt idx="2061">
                  <c:v>-0.04</c:v>
                </c:pt>
                <c:pt idx="2062">
                  <c:v>-0.04</c:v>
                </c:pt>
                <c:pt idx="2063">
                  <c:v>-0.04</c:v>
                </c:pt>
                <c:pt idx="2064">
                  <c:v>-0.04</c:v>
                </c:pt>
                <c:pt idx="2065">
                  <c:v>-0.04</c:v>
                </c:pt>
                <c:pt idx="2066">
                  <c:v>-0.04</c:v>
                </c:pt>
                <c:pt idx="2067">
                  <c:v>-0.04</c:v>
                </c:pt>
                <c:pt idx="2068">
                  <c:v>-0.04</c:v>
                </c:pt>
                <c:pt idx="2069">
                  <c:v>-0.06</c:v>
                </c:pt>
                <c:pt idx="2070">
                  <c:v>-0.06</c:v>
                </c:pt>
                <c:pt idx="2071">
                  <c:v>-0.06</c:v>
                </c:pt>
                <c:pt idx="2072">
                  <c:v>-0.06</c:v>
                </c:pt>
                <c:pt idx="2073">
                  <c:v>-0.06</c:v>
                </c:pt>
                <c:pt idx="2074">
                  <c:v>-0.06</c:v>
                </c:pt>
                <c:pt idx="2075">
                  <c:v>-0.06</c:v>
                </c:pt>
                <c:pt idx="2076">
                  <c:v>-0.06</c:v>
                </c:pt>
                <c:pt idx="2077">
                  <c:v>-0.06</c:v>
                </c:pt>
                <c:pt idx="2078">
                  <c:v>-0.06</c:v>
                </c:pt>
                <c:pt idx="2079">
                  <c:v>-0.06</c:v>
                </c:pt>
                <c:pt idx="2080">
                  <c:v>-0.06</c:v>
                </c:pt>
                <c:pt idx="2081">
                  <c:v>-0.06</c:v>
                </c:pt>
                <c:pt idx="2082">
                  <c:v>-0.06</c:v>
                </c:pt>
                <c:pt idx="2083">
                  <c:v>-0.06</c:v>
                </c:pt>
                <c:pt idx="2084">
                  <c:v>-0.06</c:v>
                </c:pt>
                <c:pt idx="2085">
                  <c:v>-0.06</c:v>
                </c:pt>
                <c:pt idx="2086">
                  <c:v>-0.06</c:v>
                </c:pt>
                <c:pt idx="2087">
                  <c:v>-0.06</c:v>
                </c:pt>
                <c:pt idx="2088">
                  <c:v>-0.06</c:v>
                </c:pt>
                <c:pt idx="2089">
                  <c:v>-0.06</c:v>
                </c:pt>
                <c:pt idx="2090">
                  <c:v>-0.06</c:v>
                </c:pt>
                <c:pt idx="2091">
                  <c:v>-0.06</c:v>
                </c:pt>
                <c:pt idx="2092">
                  <c:v>-0.04</c:v>
                </c:pt>
                <c:pt idx="2093">
                  <c:v>-0.04</c:v>
                </c:pt>
                <c:pt idx="2094">
                  <c:v>-0.04</c:v>
                </c:pt>
                <c:pt idx="2095">
                  <c:v>-0.04</c:v>
                </c:pt>
                <c:pt idx="2096">
                  <c:v>-0.04</c:v>
                </c:pt>
                <c:pt idx="2097">
                  <c:v>-0.04</c:v>
                </c:pt>
                <c:pt idx="2098">
                  <c:v>-0.04</c:v>
                </c:pt>
                <c:pt idx="2099">
                  <c:v>-0.04</c:v>
                </c:pt>
                <c:pt idx="2100">
                  <c:v>-0.04</c:v>
                </c:pt>
                <c:pt idx="2101">
                  <c:v>-0.04</c:v>
                </c:pt>
                <c:pt idx="2102">
                  <c:v>-0.04</c:v>
                </c:pt>
                <c:pt idx="2103">
                  <c:v>-0.04</c:v>
                </c:pt>
                <c:pt idx="2104">
                  <c:v>-0.04</c:v>
                </c:pt>
                <c:pt idx="2105">
                  <c:v>-0.04</c:v>
                </c:pt>
                <c:pt idx="2106">
                  <c:v>-0.04</c:v>
                </c:pt>
                <c:pt idx="2107">
                  <c:v>-0.04</c:v>
                </c:pt>
                <c:pt idx="2108">
                  <c:v>-0.04</c:v>
                </c:pt>
                <c:pt idx="2109">
                  <c:v>-0.04</c:v>
                </c:pt>
                <c:pt idx="2110">
                  <c:v>-0.04</c:v>
                </c:pt>
                <c:pt idx="2111">
                  <c:v>-0.04</c:v>
                </c:pt>
                <c:pt idx="2112">
                  <c:v>-0.04</c:v>
                </c:pt>
                <c:pt idx="2113">
                  <c:v>-0.04</c:v>
                </c:pt>
                <c:pt idx="2114">
                  <c:v>-0.04</c:v>
                </c:pt>
                <c:pt idx="2115">
                  <c:v>-0.04</c:v>
                </c:pt>
                <c:pt idx="2116">
                  <c:v>-0.02</c:v>
                </c:pt>
                <c:pt idx="2117">
                  <c:v>-0.02</c:v>
                </c:pt>
                <c:pt idx="2118">
                  <c:v>-0.02</c:v>
                </c:pt>
                <c:pt idx="2119">
                  <c:v>-0.02</c:v>
                </c:pt>
                <c:pt idx="2120">
                  <c:v>-0.02</c:v>
                </c:pt>
                <c:pt idx="2121">
                  <c:v>-0.02</c:v>
                </c:pt>
                <c:pt idx="2122">
                  <c:v>-0.02</c:v>
                </c:pt>
                <c:pt idx="2123">
                  <c:v>-0.02</c:v>
                </c:pt>
                <c:pt idx="2124">
                  <c:v>-0.02</c:v>
                </c:pt>
                <c:pt idx="2125">
                  <c:v>-0.02</c:v>
                </c:pt>
                <c:pt idx="2126">
                  <c:v>-0.02</c:v>
                </c:pt>
                <c:pt idx="2127">
                  <c:v>-0.02</c:v>
                </c:pt>
                <c:pt idx="2128">
                  <c:v>-0.02</c:v>
                </c:pt>
                <c:pt idx="2129">
                  <c:v>-0.02</c:v>
                </c:pt>
                <c:pt idx="2130">
                  <c:v>-0.02</c:v>
                </c:pt>
                <c:pt idx="2131">
                  <c:v>-0.02</c:v>
                </c:pt>
                <c:pt idx="2132">
                  <c:v>-0.02</c:v>
                </c:pt>
                <c:pt idx="2133">
                  <c:v>-0.02</c:v>
                </c:pt>
                <c:pt idx="2134">
                  <c:v>-0.02</c:v>
                </c:pt>
                <c:pt idx="2135">
                  <c:v>-0.02</c:v>
                </c:pt>
                <c:pt idx="2136">
                  <c:v>-0.02</c:v>
                </c:pt>
                <c:pt idx="2137">
                  <c:v>-0.02</c:v>
                </c:pt>
                <c:pt idx="2138">
                  <c:v>-0.02</c:v>
                </c:pt>
                <c:pt idx="2139">
                  <c:v>-0.02</c:v>
                </c:pt>
                <c:pt idx="2140">
                  <c:v>-0.02</c:v>
                </c:pt>
                <c:pt idx="2141">
                  <c:v>-0.02</c:v>
                </c:pt>
                <c:pt idx="2142">
                  <c:v>-0.02</c:v>
                </c:pt>
                <c:pt idx="2143">
                  <c:v>-0.02</c:v>
                </c:pt>
                <c:pt idx="2144">
                  <c:v>-0.02</c:v>
                </c:pt>
                <c:pt idx="2145">
                  <c:v>-0.02</c:v>
                </c:pt>
                <c:pt idx="2146">
                  <c:v>-0.02</c:v>
                </c:pt>
                <c:pt idx="2147">
                  <c:v>-0.02</c:v>
                </c:pt>
                <c:pt idx="2148">
                  <c:v>-0.02</c:v>
                </c:pt>
                <c:pt idx="2149">
                  <c:v>-0.02</c:v>
                </c:pt>
                <c:pt idx="2150">
                  <c:v>-0.02</c:v>
                </c:pt>
                <c:pt idx="2151">
                  <c:v>-0.02</c:v>
                </c:pt>
                <c:pt idx="2152">
                  <c:v>-0.02</c:v>
                </c:pt>
                <c:pt idx="2153">
                  <c:v>-0.02</c:v>
                </c:pt>
                <c:pt idx="2154">
                  <c:v>-0.02</c:v>
                </c:pt>
                <c:pt idx="2155">
                  <c:v>-0.02</c:v>
                </c:pt>
                <c:pt idx="2156">
                  <c:v>-0.02</c:v>
                </c:pt>
                <c:pt idx="2157">
                  <c:v>-0.02</c:v>
                </c:pt>
                <c:pt idx="2158">
                  <c:v>-0.02</c:v>
                </c:pt>
                <c:pt idx="2159">
                  <c:v>-0.02</c:v>
                </c:pt>
                <c:pt idx="2160">
                  <c:v>-0.02</c:v>
                </c:pt>
                <c:pt idx="2161">
                  <c:v>-0.02</c:v>
                </c:pt>
                <c:pt idx="2162">
                  <c:v>-0.02</c:v>
                </c:pt>
                <c:pt idx="2163">
                  <c:v>-0.02</c:v>
                </c:pt>
                <c:pt idx="2164">
                  <c:v>-0.02</c:v>
                </c:pt>
                <c:pt idx="2165">
                  <c:v>-0.02</c:v>
                </c:pt>
                <c:pt idx="2166">
                  <c:v>-0.02</c:v>
                </c:pt>
                <c:pt idx="2167">
                  <c:v>-0.02</c:v>
                </c:pt>
                <c:pt idx="2168">
                  <c:v>-0.02</c:v>
                </c:pt>
                <c:pt idx="2169">
                  <c:v>-0.02</c:v>
                </c:pt>
                <c:pt idx="2170">
                  <c:v>-0.02</c:v>
                </c:pt>
                <c:pt idx="2171">
                  <c:v>-0.02</c:v>
                </c:pt>
                <c:pt idx="2172">
                  <c:v>-0.02</c:v>
                </c:pt>
                <c:pt idx="2173">
                  <c:v>-0.02</c:v>
                </c:pt>
                <c:pt idx="2174">
                  <c:v>-0.02</c:v>
                </c:pt>
                <c:pt idx="2175">
                  <c:v>-0.04</c:v>
                </c:pt>
                <c:pt idx="2176">
                  <c:v>-0.04</c:v>
                </c:pt>
                <c:pt idx="2177">
                  <c:v>-0.04</c:v>
                </c:pt>
                <c:pt idx="2178">
                  <c:v>-0.04</c:v>
                </c:pt>
                <c:pt idx="2179">
                  <c:v>-0.04</c:v>
                </c:pt>
                <c:pt idx="2180">
                  <c:v>-0.04</c:v>
                </c:pt>
                <c:pt idx="2181">
                  <c:v>-0.04</c:v>
                </c:pt>
                <c:pt idx="2182">
                  <c:v>-0.04</c:v>
                </c:pt>
                <c:pt idx="2183">
                  <c:v>-0.04</c:v>
                </c:pt>
                <c:pt idx="2184">
                  <c:v>-0.04</c:v>
                </c:pt>
                <c:pt idx="2185">
                  <c:v>-0.04</c:v>
                </c:pt>
                <c:pt idx="2186">
                  <c:v>-0.04</c:v>
                </c:pt>
                <c:pt idx="2187">
                  <c:v>-0.04</c:v>
                </c:pt>
                <c:pt idx="2188">
                  <c:v>-0.04</c:v>
                </c:pt>
                <c:pt idx="2189">
                  <c:v>-0.04</c:v>
                </c:pt>
                <c:pt idx="2190">
                  <c:v>-0.04</c:v>
                </c:pt>
                <c:pt idx="2191">
                  <c:v>-0.04</c:v>
                </c:pt>
                <c:pt idx="2192">
                  <c:v>-0.04</c:v>
                </c:pt>
                <c:pt idx="2193">
                  <c:v>-0.04</c:v>
                </c:pt>
                <c:pt idx="2194">
                  <c:v>-0.04</c:v>
                </c:pt>
                <c:pt idx="2195">
                  <c:v>-0.04</c:v>
                </c:pt>
                <c:pt idx="2196">
                  <c:v>-0.04</c:v>
                </c:pt>
                <c:pt idx="2197">
                  <c:v>-0.04</c:v>
                </c:pt>
                <c:pt idx="2198">
                  <c:v>-0.04</c:v>
                </c:pt>
                <c:pt idx="2199">
                  <c:v>-0.04</c:v>
                </c:pt>
                <c:pt idx="2200">
                  <c:v>-0.04</c:v>
                </c:pt>
                <c:pt idx="2201">
                  <c:v>-0.04</c:v>
                </c:pt>
                <c:pt idx="2202">
                  <c:v>-0.04</c:v>
                </c:pt>
                <c:pt idx="2203">
                  <c:v>-0.04</c:v>
                </c:pt>
                <c:pt idx="2204">
                  <c:v>-0.04</c:v>
                </c:pt>
                <c:pt idx="2205">
                  <c:v>-0.04</c:v>
                </c:pt>
                <c:pt idx="2206">
                  <c:v>-0.04</c:v>
                </c:pt>
                <c:pt idx="2207">
                  <c:v>-0.04</c:v>
                </c:pt>
                <c:pt idx="2208">
                  <c:v>-0.04</c:v>
                </c:pt>
                <c:pt idx="2209">
                  <c:v>-0.04</c:v>
                </c:pt>
                <c:pt idx="2210">
                  <c:v>-0.04</c:v>
                </c:pt>
                <c:pt idx="2211">
                  <c:v>-0.04</c:v>
                </c:pt>
                <c:pt idx="2212">
                  <c:v>-0.04</c:v>
                </c:pt>
                <c:pt idx="2213">
                  <c:v>-0.04</c:v>
                </c:pt>
                <c:pt idx="2214">
                  <c:v>-0.04</c:v>
                </c:pt>
                <c:pt idx="2215">
                  <c:v>-0.04</c:v>
                </c:pt>
                <c:pt idx="2216">
                  <c:v>-0.04</c:v>
                </c:pt>
                <c:pt idx="2217">
                  <c:v>-0.06</c:v>
                </c:pt>
                <c:pt idx="2218">
                  <c:v>-0.06</c:v>
                </c:pt>
                <c:pt idx="2219">
                  <c:v>-0.06</c:v>
                </c:pt>
                <c:pt idx="2220">
                  <c:v>-0.06</c:v>
                </c:pt>
                <c:pt idx="2221">
                  <c:v>-0.06</c:v>
                </c:pt>
                <c:pt idx="2222">
                  <c:v>-0.06</c:v>
                </c:pt>
                <c:pt idx="2223">
                  <c:v>-0.06</c:v>
                </c:pt>
                <c:pt idx="2224">
                  <c:v>-0.06</c:v>
                </c:pt>
                <c:pt idx="2225">
                  <c:v>-0.06</c:v>
                </c:pt>
                <c:pt idx="2226">
                  <c:v>-0.06</c:v>
                </c:pt>
                <c:pt idx="2227">
                  <c:v>-0.06</c:v>
                </c:pt>
                <c:pt idx="2228">
                  <c:v>-0.06</c:v>
                </c:pt>
                <c:pt idx="2229">
                  <c:v>-0.06</c:v>
                </c:pt>
                <c:pt idx="2230">
                  <c:v>-0.06</c:v>
                </c:pt>
                <c:pt idx="2231">
                  <c:v>-0.06</c:v>
                </c:pt>
                <c:pt idx="2232">
                  <c:v>-0.04</c:v>
                </c:pt>
                <c:pt idx="2233">
                  <c:v>-0.04</c:v>
                </c:pt>
                <c:pt idx="2234">
                  <c:v>-0.04</c:v>
                </c:pt>
                <c:pt idx="2235">
                  <c:v>-0.04</c:v>
                </c:pt>
                <c:pt idx="2236">
                  <c:v>-0.04</c:v>
                </c:pt>
                <c:pt idx="2237">
                  <c:v>-0.04</c:v>
                </c:pt>
                <c:pt idx="2238">
                  <c:v>-0.04</c:v>
                </c:pt>
                <c:pt idx="2239">
                  <c:v>-0.04</c:v>
                </c:pt>
                <c:pt idx="2240">
                  <c:v>-0.04</c:v>
                </c:pt>
                <c:pt idx="2241">
                  <c:v>-0.04</c:v>
                </c:pt>
                <c:pt idx="2242">
                  <c:v>-0.04</c:v>
                </c:pt>
                <c:pt idx="2243">
                  <c:v>-0.04</c:v>
                </c:pt>
                <c:pt idx="2244">
                  <c:v>-0.04</c:v>
                </c:pt>
                <c:pt idx="2245">
                  <c:v>-0.04</c:v>
                </c:pt>
                <c:pt idx="2246">
                  <c:v>-0.04</c:v>
                </c:pt>
                <c:pt idx="2247">
                  <c:v>-0.04</c:v>
                </c:pt>
                <c:pt idx="2248">
                  <c:v>-0.04</c:v>
                </c:pt>
                <c:pt idx="2249">
                  <c:v>-0.04</c:v>
                </c:pt>
                <c:pt idx="2250">
                  <c:v>-0.04</c:v>
                </c:pt>
                <c:pt idx="2251">
                  <c:v>-0.04</c:v>
                </c:pt>
                <c:pt idx="2252">
                  <c:v>-0.04</c:v>
                </c:pt>
                <c:pt idx="2253">
                  <c:v>-0.04</c:v>
                </c:pt>
                <c:pt idx="2254">
                  <c:v>-0.04</c:v>
                </c:pt>
                <c:pt idx="2255">
                  <c:v>-0.04</c:v>
                </c:pt>
                <c:pt idx="2256">
                  <c:v>-0.04</c:v>
                </c:pt>
                <c:pt idx="2257">
                  <c:v>-0.04</c:v>
                </c:pt>
                <c:pt idx="2258">
                  <c:v>-0.04</c:v>
                </c:pt>
                <c:pt idx="2259">
                  <c:v>-0.04</c:v>
                </c:pt>
                <c:pt idx="2260">
                  <c:v>-0.04</c:v>
                </c:pt>
                <c:pt idx="2261">
                  <c:v>-0.04</c:v>
                </c:pt>
                <c:pt idx="2262">
                  <c:v>-0.04</c:v>
                </c:pt>
                <c:pt idx="2263">
                  <c:v>-0.04</c:v>
                </c:pt>
                <c:pt idx="2264">
                  <c:v>-0.04</c:v>
                </c:pt>
                <c:pt idx="2265">
                  <c:v>-0.04</c:v>
                </c:pt>
                <c:pt idx="2266">
                  <c:v>-0.04</c:v>
                </c:pt>
                <c:pt idx="2267">
                  <c:v>-0.04</c:v>
                </c:pt>
                <c:pt idx="2268">
                  <c:v>-0.04</c:v>
                </c:pt>
                <c:pt idx="2269">
                  <c:v>-0.04</c:v>
                </c:pt>
                <c:pt idx="2270">
                  <c:v>-0.04</c:v>
                </c:pt>
                <c:pt idx="2271">
                  <c:v>-0.04</c:v>
                </c:pt>
                <c:pt idx="2272">
                  <c:v>-0.04</c:v>
                </c:pt>
                <c:pt idx="2273">
                  <c:v>-0.04</c:v>
                </c:pt>
                <c:pt idx="2274">
                  <c:v>-0.04</c:v>
                </c:pt>
                <c:pt idx="2275">
                  <c:v>-0.04</c:v>
                </c:pt>
                <c:pt idx="2276">
                  <c:v>-0.04</c:v>
                </c:pt>
                <c:pt idx="2277">
                  <c:v>-0.04</c:v>
                </c:pt>
                <c:pt idx="2278">
                  <c:v>-0.04</c:v>
                </c:pt>
                <c:pt idx="2279">
                  <c:v>-0.04</c:v>
                </c:pt>
                <c:pt idx="2280">
                  <c:v>-0.04</c:v>
                </c:pt>
                <c:pt idx="2281">
                  <c:v>-0.04</c:v>
                </c:pt>
                <c:pt idx="2282">
                  <c:v>-0.04</c:v>
                </c:pt>
                <c:pt idx="2283">
                  <c:v>-0.04</c:v>
                </c:pt>
                <c:pt idx="2284">
                  <c:v>-0.04</c:v>
                </c:pt>
                <c:pt idx="2285">
                  <c:v>-0.04</c:v>
                </c:pt>
                <c:pt idx="2286">
                  <c:v>-0.04</c:v>
                </c:pt>
                <c:pt idx="2287">
                  <c:v>-0.04</c:v>
                </c:pt>
                <c:pt idx="2288">
                  <c:v>-0.04</c:v>
                </c:pt>
                <c:pt idx="2289">
                  <c:v>-0.04</c:v>
                </c:pt>
                <c:pt idx="2290">
                  <c:v>-0.04</c:v>
                </c:pt>
                <c:pt idx="2291">
                  <c:v>-0.04</c:v>
                </c:pt>
                <c:pt idx="2292">
                  <c:v>-0.04</c:v>
                </c:pt>
                <c:pt idx="2293">
                  <c:v>-0.04</c:v>
                </c:pt>
                <c:pt idx="2294">
                  <c:v>-0.04</c:v>
                </c:pt>
                <c:pt idx="2295">
                  <c:v>-0.04</c:v>
                </c:pt>
                <c:pt idx="2296">
                  <c:v>-0.04</c:v>
                </c:pt>
                <c:pt idx="2297">
                  <c:v>-0.04</c:v>
                </c:pt>
                <c:pt idx="2298">
                  <c:v>-0.04</c:v>
                </c:pt>
                <c:pt idx="2299">
                  <c:v>-0.04</c:v>
                </c:pt>
                <c:pt idx="2300">
                  <c:v>-0.04</c:v>
                </c:pt>
                <c:pt idx="2301">
                  <c:v>-0.04</c:v>
                </c:pt>
                <c:pt idx="2302">
                  <c:v>-0.04</c:v>
                </c:pt>
                <c:pt idx="2303">
                  <c:v>-0.04</c:v>
                </c:pt>
                <c:pt idx="2304">
                  <c:v>-0.04</c:v>
                </c:pt>
                <c:pt idx="2305">
                  <c:v>-0.04</c:v>
                </c:pt>
                <c:pt idx="2306">
                  <c:v>-0.04</c:v>
                </c:pt>
                <c:pt idx="2307">
                  <c:v>-0.04</c:v>
                </c:pt>
                <c:pt idx="2308">
                  <c:v>-0.04</c:v>
                </c:pt>
                <c:pt idx="2309">
                  <c:v>-0.02</c:v>
                </c:pt>
                <c:pt idx="2310">
                  <c:v>-0.02</c:v>
                </c:pt>
                <c:pt idx="2311">
                  <c:v>-0.02</c:v>
                </c:pt>
                <c:pt idx="2312">
                  <c:v>-0.02</c:v>
                </c:pt>
                <c:pt idx="2313">
                  <c:v>-0.02</c:v>
                </c:pt>
                <c:pt idx="2314">
                  <c:v>-0.02</c:v>
                </c:pt>
                <c:pt idx="2315">
                  <c:v>-0.02</c:v>
                </c:pt>
                <c:pt idx="2316">
                  <c:v>-0.02</c:v>
                </c:pt>
                <c:pt idx="2317">
                  <c:v>-0.02</c:v>
                </c:pt>
                <c:pt idx="2318">
                  <c:v>-0.02</c:v>
                </c:pt>
                <c:pt idx="2319">
                  <c:v>-0.02</c:v>
                </c:pt>
                <c:pt idx="2320">
                  <c:v>-0.02</c:v>
                </c:pt>
                <c:pt idx="2321">
                  <c:v>-0.02</c:v>
                </c:pt>
                <c:pt idx="2322">
                  <c:v>-0.02</c:v>
                </c:pt>
                <c:pt idx="2323">
                  <c:v>-0.02</c:v>
                </c:pt>
                <c:pt idx="2324">
                  <c:v>-0.02</c:v>
                </c:pt>
                <c:pt idx="2325">
                  <c:v>-0.02</c:v>
                </c:pt>
                <c:pt idx="2326">
                  <c:v>-0.24</c:v>
                </c:pt>
              </c:numCache>
            </c:numRef>
          </c:yVal>
          <c:smooth val="1"/>
          <c:extLst xmlns:c16r2="http://schemas.microsoft.com/office/drawing/2015/06/chart">
            <c:ext xmlns:c16="http://schemas.microsoft.com/office/drawing/2014/chart" uri="{C3380CC4-5D6E-409C-BE32-E72D297353CC}">
              <c16:uniqueId val="{00000003-A302-5B44-B3FD-A66005AE673A}"/>
            </c:ext>
          </c:extLst>
        </c:ser>
        <c:dLbls>
          <c:showLegendKey val="0"/>
          <c:showVal val="0"/>
          <c:showCatName val="0"/>
          <c:showSerName val="0"/>
          <c:showPercent val="0"/>
          <c:showBubbleSize val="0"/>
        </c:dLbls>
        <c:axId val="254773888"/>
        <c:axId val="254784256"/>
        <c:extLst xmlns:c16r2="http://schemas.microsoft.com/office/drawing/2015/06/chart">
          <c:ext xmlns:c15="http://schemas.microsoft.com/office/drawing/2012/chart" uri="{02D57815-91ED-43cb-92C2-25804820EDAC}">
            <c15:filteredScatterSeries>
              <c15:ser>
                <c:idx val="4"/>
                <c:order val="1"/>
                <c:tx>
                  <c:strRef>
                    <c:extLst xmlns:c16r2="http://schemas.microsoft.com/office/drawing/2015/06/chart">
                      <c:ext uri="{02D57815-91ED-43cb-92C2-25804820EDAC}">
                        <c15:formulaRef>
                          <c15:sqref>CO!$F$1</c15:sqref>
                        </c15:formulaRef>
                      </c:ext>
                    </c:extLst>
                    <c:strCache>
                      <c:ptCount val="1"/>
                      <c:pt idx="0">
                        <c:v>CO Diff 5PP</c:v>
                      </c:pt>
                    </c:strCache>
                  </c:strRef>
                </c:tx>
                <c:marker>
                  <c:symbol val="none"/>
                </c:marker>
                <c:xVal>
                  <c:numRef>
                    <c:extLst xmlns:c16r2="http://schemas.microsoft.com/office/drawing/2015/06/chart">
                      <c:ext uri="{02D57815-91ED-43cb-92C2-25804820EDAC}">
                        <c15:formulaRef>
                          <c15:sqref>CO!$A$2:$A$1893</c15:sqref>
                        </c15:formulaRef>
                      </c:ext>
                    </c:extLst>
                    <c:numCache>
                      <c:formatCode>General</c:formatCode>
                      <c:ptCount val="1892"/>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numCache>
                  </c:numRef>
                </c:xVal>
                <c:yVal>
                  <c:numRef>
                    <c:extLst xmlns:c16r2="http://schemas.microsoft.com/office/drawing/2015/06/chart">
                      <c:ext uri="{02D57815-91ED-43cb-92C2-25804820EDAC}">
                        <c15:formulaRef>
                          <c15:sqref>CO!$F$2:$F$1893</c15:sqref>
                        </c15:formulaRef>
                      </c:ext>
                    </c:extLst>
                    <c:numCache>
                      <c:formatCode>General</c:formatCode>
                      <c:ptCount val="189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02</c:v>
                      </c:pt>
                      <c:pt idx="26">
                        <c:v>0.04</c:v>
                      </c:pt>
                      <c:pt idx="27">
                        <c:v>0.06</c:v>
                      </c:pt>
                      <c:pt idx="28">
                        <c:v>0.08</c:v>
                      </c:pt>
                      <c:pt idx="29">
                        <c:v>0.1</c:v>
                      </c:pt>
                      <c:pt idx="30">
                        <c:v>0.14000000000000001</c:v>
                      </c:pt>
                      <c:pt idx="31">
                        <c:v>0.14000000000000001</c:v>
                      </c:pt>
                      <c:pt idx="32">
                        <c:v>0.18</c:v>
                      </c:pt>
                      <c:pt idx="33">
                        <c:v>0.22</c:v>
                      </c:pt>
                      <c:pt idx="34">
                        <c:v>0.28000000000000003</c:v>
                      </c:pt>
                      <c:pt idx="35">
                        <c:v>0.32</c:v>
                      </c:pt>
                      <c:pt idx="36">
                        <c:v>0.38</c:v>
                      </c:pt>
                      <c:pt idx="37">
                        <c:v>0.46</c:v>
                      </c:pt>
                      <c:pt idx="38">
                        <c:v>0.52</c:v>
                      </c:pt>
                      <c:pt idx="39">
                        <c:v>0.6</c:v>
                      </c:pt>
                      <c:pt idx="40">
                        <c:v>0.68</c:v>
                      </c:pt>
                      <c:pt idx="41">
                        <c:v>0.68</c:v>
                      </c:pt>
                      <c:pt idx="42">
                        <c:v>0.76</c:v>
                      </c:pt>
                      <c:pt idx="43">
                        <c:v>0.84</c:v>
                      </c:pt>
                      <c:pt idx="44">
                        <c:v>0.92</c:v>
                      </c:pt>
                      <c:pt idx="45">
                        <c:v>1.02</c:v>
                      </c:pt>
                      <c:pt idx="46">
                        <c:v>1.1000000000000001</c:v>
                      </c:pt>
                      <c:pt idx="47">
                        <c:v>1.2</c:v>
                      </c:pt>
                      <c:pt idx="48">
                        <c:v>1.3</c:v>
                      </c:pt>
                      <c:pt idx="49">
                        <c:v>1.38</c:v>
                      </c:pt>
                      <c:pt idx="50">
                        <c:v>1.38</c:v>
                      </c:pt>
                      <c:pt idx="51">
                        <c:v>1.48</c:v>
                      </c:pt>
                      <c:pt idx="52">
                        <c:v>1.56</c:v>
                      </c:pt>
                      <c:pt idx="53">
                        <c:v>1.66</c:v>
                      </c:pt>
                      <c:pt idx="54">
                        <c:v>1.76</c:v>
                      </c:pt>
                      <c:pt idx="55">
                        <c:v>1.84</c:v>
                      </c:pt>
                      <c:pt idx="56">
                        <c:v>1.94</c:v>
                      </c:pt>
                      <c:pt idx="57">
                        <c:v>2.02</c:v>
                      </c:pt>
                      <c:pt idx="58">
                        <c:v>2.02</c:v>
                      </c:pt>
                      <c:pt idx="59">
                        <c:v>2.1</c:v>
                      </c:pt>
                      <c:pt idx="60">
                        <c:v>2.2000000000000002</c:v>
                      </c:pt>
                      <c:pt idx="61">
                        <c:v>2.2799999999999998</c:v>
                      </c:pt>
                      <c:pt idx="62">
                        <c:v>2.38</c:v>
                      </c:pt>
                      <c:pt idx="63">
                        <c:v>2.46</c:v>
                      </c:pt>
                      <c:pt idx="64">
                        <c:v>2.54</c:v>
                      </c:pt>
                      <c:pt idx="65">
                        <c:v>2.64</c:v>
                      </c:pt>
                      <c:pt idx="66">
                        <c:v>2.72</c:v>
                      </c:pt>
                      <c:pt idx="67">
                        <c:v>2.8</c:v>
                      </c:pt>
                      <c:pt idx="68">
                        <c:v>2.88</c:v>
                      </c:pt>
                      <c:pt idx="69">
                        <c:v>2.88</c:v>
                      </c:pt>
                      <c:pt idx="70">
                        <c:v>2.96</c:v>
                      </c:pt>
                      <c:pt idx="71">
                        <c:v>3.06</c:v>
                      </c:pt>
                      <c:pt idx="72">
                        <c:v>3.12</c:v>
                      </c:pt>
                      <c:pt idx="73">
                        <c:v>3.2</c:v>
                      </c:pt>
                      <c:pt idx="74">
                        <c:v>3.28</c:v>
                      </c:pt>
                      <c:pt idx="75">
                        <c:v>3.36</c:v>
                      </c:pt>
                      <c:pt idx="76">
                        <c:v>3.42</c:v>
                      </c:pt>
                      <c:pt idx="77">
                        <c:v>3.42</c:v>
                      </c:pt>
                      <c:pt idx="78">
                        <c:v>3.58</c:v>
                      </c:pt>
                      <c:pt idx="79">
                        <c:v>3.58</c:v>
                      </c:pt>
                      <c:pt idx="80">
                        <c:v>3.64</c:v>
                      </c:pt>
                      <c:pt idx="81">
                        <c:v>3.7</c:v>
                      </c:pt>
                      <c:pt idx="82">
                        <c:v>3.78</c:v>
                      </c:pt>
                      <c:pt idx="83">
                        <c:v>3.84</c:v>
                      </c:pt>
                      <c:pt idx="84">
                        <c:v>3.92</c:v>
                      </c:pt>
                      <c:pt idx="85">
                        <c:v>3.9799999999999991</c:v>
                      </c:pt>
                      <c:pt idx="86">
                        <c:v>4.04</c:v>
                      </c:pt>
                      <c:pt idx="87">
                        <c:v>4.0999999999999996</c:v>
                      </c:pt>
                      <c:pt idx="88">
                        <c:v>4.0999999999999996</c:v>
                      </c:pt>
                      <c:pt idx="89">
                        <c:v>4.1599999999999984</c:v>
                      </c:pt>
                      <c:pt idx="90">
                        <c:v>4.22</c:v>
                      </c:pt>
                      <c:pt idx="91">
                        <c:v>4.28</c:v>
                      </c:pt>
                      <c:pt idx="92">
                        <c:v>4.34</c:v>
                      </c:pt>
                      <c:pt idx="93">
                        <c:v>4.4000000000000004</c:v>
                      </c:pt>
                      <c:pt idx="94">
                        <c:v>4.46</c:v>
                      </c:pt>
                      <c:pt idx="95">
                        <c:v>4.5</c:v>
                      </c:pt>
                      <c:pt idx="96">
                        <c:v>4.5599999999999996</c:v>
                      </c:pt>
                      <c:pt idx="97">
                        <c:v>4.5599999999999996</c:v>
                      </c:pt>
                      <c:pt idx="98">
                        <c:v>4.6199999999999983</c:v>
                      </c:pt>
                      <c:pt idx="99">
                        <c:v>4.6599999999999984</c:v>
                      </c:pt>
                      <c:pt idx="100">
                        <c:v>4.72</c:v>
                      </c:pt>
                      <c:pt idx="101">
                        <c:v>4.78</c:v>
                      </c:pt>
                      <c:pt idx="102">
                        <c:v>4.8199999999999976</c:v>
                      </c:pt>
                      <c:pt idx="103">
                        <c:v>4.88</c:v>
                      </c:pt>
                      <c:pt idx="104">
                        <c:v>4.9400000000000004</c:v>
                      </c:pt>
                      <c:pt idx="105">
                        <c:v>4.9400000000000004</c:v>
                      </c:pt>
                      <c:pt idx="106">
                        <c:v>4.9800000000000004</c:v>
                      </c:pt>
                      <c:pt idx="107">
                        <c:v>5.04</c:v>
                      </c:pt>
                      <c:pt idx="108">
                        <c:v>5.08</c:v>
                      </c:pt>
                      <c:pt idx="109">
                        <c:v>5.14</c:v>
                      </c:pt>
                      <c:pt idx="110">
                        <c:v>5.18</c:v>
                      </c:pt>
                      <c:pt idx="111">
                        <c:v>5.24</c:v>
                      </c:pt>
                      <c:pt idx="112">
                        <c:v>5.28</c:v>
                      </c:pt>
                      <c:pt idx="113">
                        <c:v>5.3199999999999976</c:v>
                      </c:pt>
                      <c:pt idx="114">
                        <c:v>5.3599999999999977</c:v>
                      </c:pt>
                      <c:pt idx="115">
                        <c:v>5.4</c:v>
                      </c:pt>
                      <c:pt idx="116">
                        <c:v>5.4</c:v>
                      </c:pt>
                      <c:pt idx="117">
                        <c:v>5.44</c:v>
                      </c:pt>
                      <c:pt idx="118">
                        <c:v>5.46</c:v>
                      </c:pt>
                      <c:pt idx="119">
                        <c:v>5.5</c:v>
                      </c:pt>
                      <c:pt idx="120">
                        <c:v>5.52</c:v>
                      </c:pt>
                      <c:pt idx="121">
                        <c:v>5.56</c:v>
                      </c:pt>
                      <c:pt idx="122">
                        <c:v>5.58</c:v>
                      </c:pt>
                      <c:pt idx="123">
                        <c:v>5.6</c:v>
                      </c:pt>
                      <c:pt idx="124">
                        <c:v>5.6199999999999983</c:v>
                      </c:pt>
                      <c:pt idx="125">
                        <c:v>5.6199999999999983</c:v>
                      </c:pt>
                      <c:pt idx="126">
                        <c:v>5.6199999999999983</c:v>
                      </c:pt>
                      <c:pt idx="127">
                        <c:v>5.64</c:v>
                      </c:pt>
                      <c:pt idx="128">
                        <c:v>5.6599999999999984</c:v>
                      </c:pt>
                      <c:pt idx="129">
                        <c:v>5.6599999999999984</c:v>
                      </c:pt>
                      <c:pt idx="130">
                        <c:v>5.6599999999999984</c:v>
                      </c:pt>
                      <c:pt idx="131">
                        <c:v>5.68</c:v>
                      </c:pt>
                      <c:pt idx="132">
                        <c:v>5.68</c:v>
                      </c:pt>
                      <c:pt idx="133">
                        <c:v>5.68</c:v>
                      </c:pt>
                      <c:pt idx="134">
                        <c:v>5.68</c:v>
                      </c:pt>
                      <c:pt idx="135">
                        <c:v>5.68</c:v>
                      </c:pt>
                      <c:pt idx="136">
                        <c:v>5.68</c:v>
                      </c:pt>
                      <c:pt idx="137">
                        <c:v>5.68</c:v>
                      </c:pt>
                      <c:pt idx="138">
                        <c:v>5.6599999999999984</c:v>
                      </c:pt>
                      <c:pt idx="139">
                        <c:v>5.6599999999999984</c:v>
                      </c:pt>
                      <c:pt idx="140">
                        <c:v>5.64</c:v>
                      </c:pt>
                      <c:pt idx="141">
                        <c:v>5.6199999999999983</c:v>
                      </c:pt>
                      <c:pt idx="142">
                        <c:v>5.6199999999999983</c:v>
                      </c:pt>
                      <c:pt idx="143">
                        <c:v>5.6</c:v>
                      </c:pt>
                      <c:pt idx="144">
                        <c:v>5.6</c:v>
                      </c:pt>
                      <c:pt idx="145">
                        <c:v>5.58</c:v>
                      </c:pt>
                      <c:pt idx="146">
                        <c:v>5.56</c:v>
                      </c:pt>
                      <c:pt idx="147">
                        <c:v>5.52</c:v>
                      </c:pt>
                      <c:pt idx="148">
                        <c:v>5.5</c:v>
                      </c:pt>
                      <c:pt idx="149">
                        <c:v>5.48</c:v>
                      </c:pt>
                      <c:pt idx="150">
                        <c:v>5.44</c:v>
                      </c:pt>
                      <c:pt idx="151">
                        <c:v>5.42</c:v>
                      </c:pt>
                      <c:pt idx="152">
                        <c:v>5.38</c:v>
                      </c:pt>
                      <c:pt idx="153">
                        <c:v>5.38</c:v>
                      </c:pt>
                      <c:pt idx="154">
                        <c:v>5.3599999999999977</c:v>
                      </c:pt>
                      <c:pt idx="155">
                        <c:v>5.3199999999999976</c:v>
                      </c:pt>
                      <c:pt idx="156">
                        <c:v>5.3</c:v>
                      </c:pt>
                      <c:pt idx="157">
                        <c:v>5.26</c:v>
                      </c:pt>
                      <c:pt idx="158">
                        <c:v>5.22</c:v>
                      </c:pt>
                      <c:pt idx="159">
                        <c:v>5.18</c:v>
                      </c:pt>
                      <c:pt idx="160">
                        <c:v>5.14</c:v>
                      </c:pt>
                      <c:pt idx="161">
                        <c:v>5.1199999999999983</c:v>
                      </c:pt>
                      <c:pt idx="162">
                        <c:v>5.1199999999999983</c:v>
                      </c:pt>
                      <c:pt idx="163">
                        <c:v>5.08</c:v>
                      </c:pt>
                      <c:pt idx="164">
                        <c:v>5.04</c:v>
                      </c:pt>
                      <c:pt idx="165">
                        <c:v>5</c:v>
                      </c:pt>
                      <c:pt idx="166">
                        <c:v>4.96</c:v>
                      </c:pt>
                      <c:pt idx="167">
                        <c:v>4.92</c:v>
                      </c:pt>
                      <c:pt idx="168">
                        <c:v>4.9000000000000004</c:v>
                      </c:pt>
                      <c:pt idx="169">
                        <c:v>4.8599999999999977</c:v>
                      </c:pt>
                      <c:pt idx="170">
                        <c:v>4.8199999999999976</c:v>
                      </c:pt>
                      <c:pt idx="171">
                        <c:v>4.78</c:v>
                      </c:pt>
                      <c:pt idx="172">
                        <c:v>4.78</c:v>
                      </c:pt>
                      <c:pt idx="173">
                        <c:v>4.74</c:v>
                      </c:pt>
                      <c:pt idx="174">
                        <c:v>4.7</c:v>
                      </c:pt>
                      <c:pt idx="175">
                        <c:v>4.6599999999999984</c:v>
                      </c:pt>
                      <c:pt idx="176">
                        <c:v>4.6199999999999983</c:v>
                      </c:pt>
                      <c:pt idx="177">
                        <c:v>4.58</c:v>
                      </c:pt>
                      <c:pt idx="178">
                        <c:v>4.54</c:v>
                      </c:pt>
                      <c:pt idx="179">
                        <c:v>4.5</c:v>
                      </c:pt>
                      <c:pt idx="180">
                        <c:v>4.46</c:v>
                      </c:pt>
                      <c:pt idx="181">
                        <c:v>4.46</c:v>
                      </c:pt>
                      <c:pt idx="182">
                        <c:v>4.42</c:v>
                      </c:pt>
                      <c:pt idx="183">
                        <c:v>4.38</c:v>
                      </c:pt>
                      <c:pt idx="184">
                        <c:v>4.34</c:v>
                      </c:pt>
                      <c:pt idx="185">
                        <c:v>4.3</c:v>
                      </c:pt>
                      <c:pt idx="186">
                        <c:v>4.26</c:v>
                      </c:pt>
                      <c:pt idx="187">
                        <c:v>4.24</c:v>
                      </c:pt>
                      <c:pt idx="188">
                        <c:v>4.2</c:v>
                      </c:pt>
                      <c:pt idx="189">
                        <c:v>4.1599999999999984</c:v>
                      </c:pt>
                      <c:pt idx="190">
                        <c:v>4.1599999999999984</c:v>
                      </c:pt>
                      <c:pt idx="191">
                        <c:v>4.1199999999999983</c:v>
                      </c:pt>
                      <c:pt idx="192">
                        <c:v>4.0999999999999996</c:v>
                      </c:pt>
                      <c:pt idx="193">
                        <c:v>4.0599999999999996</c:v>
                      </c:pt>
                      <c:pt idx="194">
                        <c:v>4.0199999999999996</c:v>
                      </c:pt>
                      <c:pt idx="195">
                        <c:v>3.9799999999999991</c:v>
                      </c:pt>
                      <c:pt idx="196">
                        <c:v>3.96</c:v>
                      </c:pt>
                      <c:pt idx="197">
                        <c:v>3.92</c:v>
                      </c:pt>
                      <c:pt idx="198">
                        <c:v>3.88</c:v>
                      </c:pt>
                      <c:pt idx="199">
                        <c:v>3.84</c:v>
                      </c:pt>
                      <c:pt idx="200">
                        <c:v>3.84</c:v>
                      </c:pt>
                      <c:pt idx="201">
                        <c:v>3.82</c:v>
                      </c:pt>
                      <c:pt idx="202">
                        <c:v>3.78</c:v>
                      </c:pt>
                      <c:pt idx="203">
                        <c:v>3.74</c:v>
                      </c:pt>
                      <c:pt idx="204">
                        <c:v>3.7</c:v>
                      </c:pt>
                      <c:pt idx="205">
                        <c:v>3.68</c:v>
                      </c:pt>
                      <c:pt idx="206">
                        <c:v>3.64</c:v>
                      </c:pt>
                      <c:pt idx="207">
                        <c:v>3.64</c:v>
                      </c:pt>
                      <c:pt idx="208">
                        <c:v>3.6</c:v>
                      </c:pt>
                      <c:pt idx="209">
                        <c:v>3.56</c:v>
                      </c:pt>
                      <c:pt idx="210">
                        <c:v>3.54</c:v>
                      </c:pt>
                      <c:pt idx="211">
                        <c:v>3.5</c:v>
                      </c:pt>
                      <c:pt idx="212">
                        <c:v>3.46</c:v>
                      </c:pt>
                      <c:pt idx="213">
                        <c:v>3.42</c:v>
                      </c:pt>
                      <c:pt idx="214">
                        <c:v>3.4</c:v>
                      </c:pt>
                      <c:pt idx="215">
                        <c:v>3.36</c:v>
                      </c:pt>
                      <c:pt idx="216">
                        <c:v>3.32</c:v>
                      </c:pt>
                      <c:pt idx="217">
                        <c:v>3.3</c:v>
                      </c:pt>
                      <c:pt idx="218">
                        <c:v>3.3</c:v>
                      </c:pt>
                      <c:pt idx="219">
                        <c:v>3.26</c:v>
                      </c:pt>
                      <c:pt idx="220">
                        <c:v>3.22</c:v>
                      </c:pt>
                      <c:pt idx="221">
                        <c:v>3.2</c:v>
                      </c:pt>
                      <c:pt idx="222">
                        <c:v>3.16</c:v>
                      </c:pt>
                      <c:pt idx="223">
                        <c:v>3.12</c:v>
                      </c:pt>
                      <c:pt idx="224">
                        <c:v>3.08</c:v>
                      </c:pt>
                      <c:pt idx="225">
                        <c:v>3.06</c:v>
                      </c:pt>
                      <c:pt idx="226">
                        <c:v>3.02</c:v>
                      </c:pt>
                      <c:pt idx="227">
                        <c:v>2.98</c:v>
                      </c:pt>
                      <c:pt idx="228">
                        <c:v>2.98</c:v>
                      </c:pt>
                      <c:pt idx="229">
                        <c:v>2.94</c:v>
                      </c:pt>
                      <c:pt idx="230">
                        <c:v>2.9</c:v>
                      </c:pt>
                      <c:pt idx="231">
                        <c:v>2.88</c:v>
                      </c:pt>
                      <c:pt idx="232">
                        <c:v>2.84</c:v>
                      </c:pt>
                      <c:pt idx="233">
                        <c:v>2.8</c:v>
                      </c:pt>
                      <c:pt idx="234">
                        <c:v>2.76</c:v>
                      </c:pt>
                      <c:pt idx="235">
                        <c:v>2.72</c:v>
                      </c:pt>
                      <c:pt idx="236">
                        <c:v>2.72</c:v>
                      </c:pt>
                      <c:pt idx="237">
                        <c:v>2.68</c:v>
                      </c:pt>
                      <c:pt idx="238">
                        <c:v>2.64</c:v>
                      </c:pt>
                      <c:pt idx="239">
                        <c:v>2.6</c:v>
                      </c:pt>
                      <c:pt idx="240">
                        <c:v>2.56</c:v>
                      </c:pt>
                      <c:pt idx="241">
                        <c:v>2.52</c:v>
                      </c:pt>
                      <c:pt idx="242">
                        <c:v>2.5</c:v>
                      </c:pt>
                      <c:pt idx="243">
                        <c:v>2.46</c:v>
                      </c:pt>
                      <c:pt idx="244">
                        <c:v>2.42</c:v>
                      </c:pt>
                      <c:pt idx="245">
                        <c:v>2.38</c:v>
                      </c:pt>
                      <c:pt idx="246">
                        <c:v>2.36</c:v>
                      </c:pt>
                      <c:pt idx="247">
                        <c:v>2.36</c:v>
                      </c:pt>
                      <c:pt idx="248">
                        <c:v>2.3199999999999981</c:v>
                      </c:pt>
                      <c:pt idx="249">
                        <c:v>2.2999999999999998</c:v>
                      </c:pt>
                      <c:pt idx="250">
                        <c:v>2.2599999999999998</c:v>
                      </c:pt>
                      <c:pt idx="251">
                        <c:v>2.2400000000000002</c:v>
                      </c:pt>
                      <c:pt idx="252">
                        <c:v>2.2000000000000002</c:v>
                      </c:pt>
                      <c:pt idx="253">
                        <c:v>2.1800000000000002</c:v>
                      </c:pt>
                      <c:pt idx="254">
                        <c:v>2.16</c:v>
                      </c:pt>
                      <c:pt idx="255">
                        <c:v>2.12</c:v>
                      </c:pt>
                      <c:pt idx="256">
                        <c:v>2.12</c:v>
                      </c:pt>
                      <c:pt idx="257">
                        <c:v>2.1</c:v>
                      </c:pt>
                      <c:pt idx="258">
                        <c:v>2.08</c:v>
                      </c:pt>
                      <c:pt idx="259">
                        <c:v>2.06</c:v>
                      </c:pt>
                      <c:pt idx="260">
                        <c:v>2.04</c:v>
                      </c:pt>
                      <c:pt idx="261">
                        <c:v>2</c:v>
                      </c:pt>
                      <c:pt idx="262">
                        <c:v>1.98</c:v>
                      </c:pt>
                      <c:pt idx="263">
                        <c:v>1.96</c:v>
                      </c:pt>
                      <c:pt idx="264">
                        <c:v>1.96</c:v>
                      </c:pt>
                      <c:pt idx="265">
                        <c:v>1.94</c:v>
                      </c:pt>
                      <c:pt idx="266">
                        <c:v>1.92</c:v>
                      </c:pt>
                      <c:pt idx="267">
                        <c:v>1.9</c:v>
                      </c:pt>
                      <c:pt idx="268">
                        <c:v>1.88</c:v>
                      </c:pt>
                      <c:pt idx="269">
                        <c:v>1.86</c:v>
                      </c:pt>
                      <c:pt idx="270">
                        <c:v>1.84</c:v>
                      </c:pt>
                      <c:pt idx="271">
                        <c:v>1.82</c:v>
                      </c:pt>
                      <c:pt idx="272">
                        <c:v>1.82</c:v>
                      </c:pt>
                      <c:pt idx="273">
                        <c:v>1.8</c:v>
                      </c:pt>
                      <c:pt idx="274">
                        <c:v>1.78</c:v>
                      </c:pt>
                      <c:pt idx="275">
                        <c:v>1.78</c:v>
                      </c:pt>
                      <c:pt idx="276">
                        <c:v>1.76</c:v>
                      </c:pt>
                      <c:pt idx="277">
                        <c:v>1.74</c:v>
                      </c:pt>
                      <c:pt idx="278">
                        <c:v>1.74</c:v>
                      </c:pt>
                      <c:pt idx="279">
                        <c:v>1.72</c:v>
                      </c:pt>
                      <c:pt idx="280">
                        <c:v>1.7</c:v>
                      </c:pt>
                      <c:pt idx="281">
                        <c:v>1.7</c:v>
                      </c:pt>
                      <c:pt idx="282">
                        <c:v>1.7</c:v>
                      </c:pt>
                      <c:pt idx="283">
                        <c:v>1.68</c:v>
                      </c:pt>
                      <c:pt idx="284">
                        <c:v>1.68</c:v>
                      </c:pt>
                      <c:pt idx="285">
                        <c:v>1.66</c:v>
                      </c:pt>
                      <c:pt idx="286">
                        <c:v>1.64</c:v>
                      </c:pt>
                      <c:pt idx="287">
                        <c:v>1.64</c:v>
                      </c:pt>
                      <c:pt idx="288">
                        <c:v>1.62</c:v>
                      </c:pt>
                      <c:pt idx="289">
                        <c:v>1.62</c:v>
                      </c:pt>
                      <c:pt idx="290">
                        <c:v>1.6</c:v>
                      </c:pt>
                      <c:pt idx="291">
                        <c:v>1.6</c:v>
                      </c:pt>
                      <c:pt idx="292">
                        <c:v>1.58</c:v>
                      </c:pt>
                      <c:pt idx="293">
                        <c:v>1.58</c:v>
                      </c:pt>
                      <c:pt idx="294">
                        <c:v>1.58</c:v>
                      </c:pt>
                      <c:pt idx="295">
                        <c:v>1.56</c:v>
                      </c:pt>
                      <c:pt idx="296">
                        <c:v>1.56</c:v>
                      </c:pt>
                      <c:pt idx="297">
                        <c:v>1.54</c:v>
                      </c:pt>
                      <c:pt idx="298">
                        <c:v>1.52</c:v>
                      </c:pt>
                      <c:pt idx="299">
                        <c:v>1.52</c:v>
                      </c:pt>
                      <c:pt idx="300">
                        <c:v>1.52</c:v>
                      </c:pt>
                      <c:pt idx="301">
                        <c:v>1.5</c:v>
                      </c:pt>
                      <c:pt idx="302">
                        <c:v>1.48</c:v>
                      </c:pt>
                      <c:pt idx="303">
                        <c:v>1.48</c:v>
                      </c:pt>
                      <c:pt idx="304">
                        <c:v>1.48</c:v>
                      </c:pt>
                      <c:pt idx="305">
                        <c:v>1.46</c:v>
                      </c:pt>
                      <c:pt idx="306">
                        <c:v>1.46</c:v>
                      </c:pt>
                      <c:pt idx="307">
                        <c:v>1.44</c:v>
                      </c:pt>
                      <c:pt idx="308">
                        <c:v>1.44</c:v>
                      </c:pt>
                      <c:pt idx="309">
                        <c:v>1.44</c:v>
                      </c:pt>
                      <c:pt idx="310">
                        <c:v>1.42</c:v>
                      </c:pt>
                      <c:pt idx="311">
                        <c:v>1.42</c:v>
                      </c:pt>
                      <c:pt idx="312">
                        <c:v>1.42</c:v>
                      </c:pt>
                      <c:pt idx="313">
                        <c:v>1.42</c:v>
                      </c:pt>
                      <c:pt idx="314">
                        <c:v>1.4</c:v>
                      </c:pt>
                      <c:pt idx="315">
                        <c:v>1.4</c:v>
                      </c:pt>
                      <c:pt idx="316">
                        <c:v>1.4</c:v>
                      </c:pt>
                      <c:pt idx="317">
                        <c:v>1.38</c:v>
                      </c:pt>
                      <c:pt idx="318">
                        <c:v>1.38</c:v>
                      </c:pt>
                      <c:pt idx="319">
                        <c:v>1.38</c:v>
                      </c:pt>
                      <c:pt idx="320">
                        <c:v>1.36</c:v>
                      </c:pt>
                      <c:pt idx="321">
                        <c:v>1.36</c:v>
                      </c:pt>
                      <c:pt idx="322">
                        <c:v>1.36</c:v>
                      </c:pt>
                      <c:pt idx="323">
                        <c:v>1.36</c:v>
                      </c:pt>
                      <c:pt idx="324">
                        <c:v>1.36</c:v>
                      </c:pt>
                      <c:pt idx="325">
                        <c:v>1.34</c:v>
                      </c:pt>
                      <c:pt idx="326">
                        <c:v>1.34</c:v>
                      </c:pt>
                      <c:pt idx="327">
                        <c:v>1.34</c:v>
                      </c:pt>
                      <c:pt idx="328">
                        <c:v>1.34</c:v>
                      </c:pt>
                      <c:pt idx="329">
                        <c:v>1.32</c:v>
                      </c:pt>
                      <c:pt idx="330">
                        <c:v>1.32</c:v>
                      </c:pt>
                      <c:pt idx="331">
                        <c:v>1.32</c:v>
                      </c:pt>
                      <c:pt idx="332">
                        <c:v>1.32</c:v>
                      </c:pt>
                      <c:pt idx="333">
                        <c:v>1.32</c:v>
                      </c:pt>
                      <c:pt idx="334">
                        <c:v>1.3</c:v>
                      </c:pt>
                      <c:pt idx="335">
                        <c:v>1.3</c:v>
                      </c:pt>
                      <c:pt idx="336">
                        <c:v>1.3</c:v>
                      </c:pt>
                      <c:pt idx="337">
                        <c:v>1.3</c:v>
                      </c:pt>
                      <c:pt idx="338">
                        <c:v>1.3</c:v>
                      </c:pt>
                      <c:pt idx="339">
                        <c:v>1.28</c:v>
                      </c:pt>
                      <c:pt idx="340">
                        <c:v>1.28</c:v>
                      </c:pt>
                      <c:pt idx="341">
                        <c:v>1.28</c:v>
                      </c:pt>
                      <c:pt idx="342">
                        <c:v>1.28</c:v>
                      </c:pt>
                      <c:pt idx="343">
                        <c:v>1.28</c:v>
                      </c:pt>
                      <c:pt idx="344">
                        <c:v>1.28</c:v>
                      </c:pt>
                      <c:pt idx="345">
                        <c:v>1.28</c:v>
                      </c:pt>
                      <c:pt idx="346">
                        <c:v>1.28</c:v>
                      </c:pt>
                      <c:pt idx="347">
                        <c:v>1.28</c:v>
                      </c:pt>
                      <c:pt idx="348">
                        <c:v>1.28</c:v>
                      </c:pt>
                      <c:pt idx="349">
                        <c:v>1.28</c:v>
                      </c:pt>
                      <c:pt idx="350">
                        <c:v>1.28</c:v>
                      </c:pt>
                      <c:pt idx="351">
                        <c:v>1.26</c:v>
                      </c:pt>
                      <c:pt idx="352">
                        <c:v>1.26</c:v>
                      </c:pt>
                      <c:pt idx="353">
                        <c:v>1.26</c:v>
                      </c:pt>
                      <c:pt idx="354">
                        <c:v>1.26</c:v>
                      </c:pt>
                      <c:pt idx="355">
                        <c:v>1.26</c:v>
                      </c:pt>
                      <c:pt idx="356">
                        <c:v>1.26</c:v>
                      </c:pt>
                      <c:pt idx="357">
                        <c:v>1.26</c:v>
                      </c:pt>
                      <c:pt idx="358">
                        <c:v>1.26</c:v>
                      </c:pt>
                      <c:pt idx="359">
                        <c:v>1.26</c:v>
                      </c:pt>
                      <c:pt idx="360">
                        <c:v>1.26</c:v>
                      </c:pt>
                      <c:pt idx="361">
                        <c:v>1.26</c:v>
                      </c:pt>
                      <c:pt idx="362">
                        <c:v>1.26</c:v>
                      </c:pt>
                      <c:pt idx="363">
                        <c:v>1.26</c:v>
                      </c:pt>
                      <c:pt idx="364">
                        <c:v>1.26</c:v>
                      </c:pt>
                      <c:pt idx="365">
                        <c:v>1.26</c:v>
                      </c:pt>
                      <c:pt idx="366">
                        <c:v>1.26</c:v>
                      </c:pt>
                      <c:pt idx="367">
                        <c:v>1.26</c:v>
                      </c:pt>
                      <c:pt idx="368">
                        <c:v>1.26</c:v>
                      </c:pt>
                      <c:pt idx="369">
                        <c:v>1.26</c:v>
                      </c:pt>
                      <c:pt idx="370">
                        <c:v>1.26</c:v>
                      </c:pt>
                      <c:pt idx="371">
                        <c:v>1.26</c:v>
                      </c:pt>
                      <c:pt idx="372">
                        <c:v>1.26</c:v>
                      </c:pt>
                      <c:pt idx="373">
                        <c:v>1.26</c:v>
                      </c:pt>
                      <c:pt idx="374">
                        <c:v>1.26</c:v>
                      </c:pt>
                      <c:pt idx="375">
                        <c:v>1.26</c:v>
                      </c:pt>
                      <c:pt idx="376">
                        <c:v>1.26</c:v>
                      </c:pt>
                      <c:pt idx="377">
                        <c:v>1.26</c:v>
                      </c:pt>
                      <c:pt idx="378">
                        <c:v>1.26</c:v>
                      </c:pt>
                      <c:pt idx="379">
                        <c:v>1.26</c:v>
                      </c:pt>
                      <c:pt idx="380">
                        <c:v>1.26</c:v>
                      </c:pt>
                      <c:pt idx="381">
                        <c:v>1.26</c:v>
                      </c:pt>
                      <c:pt idx="382">
                        <c:v>1.26</c:v>
                      </c:pt>
                      <c:pt idx="383">
                        <c:v>1.26</c:v>
                      </c:pt>
                      <c:pt idx="384">
                        <c:v>1.26</c:v>
                      </c:pt>
                      <c:pt idx="385">
                        <c:v>1.26</c:v>
                      </c:pt>
                      <c:pt idx="386">
                        <c:v>1.26</c:v>
                      </c:pt>
                      <c:pt idx="387">
                        <c:v>1.26</c:v>
                      </c:pt>
                      <c:pt idx="388">
                        <c:v>1.26</c:v>
                      </c:pt>
                      <c:pt idx="389">
                        <c:v>1.26</c:v>
                      </c:pt>
                      <c:pt idx="390">
                        <c:v>1.26</c:v>
                      </c:pt>
                      <c:pt idx="391">
                        <c:v>1.26</c:v>
                      </c:pt>
                      <c:pt idx="392">
                        <c:v>1.24</c:v>
                      </c:pt>
                      <c:pt idx="393">
                        <c:v>1.24</c:v>
                      </c:pt>
                      <c:pt idx="394">
                        <c:v>1.24</c:v>
                      </c:pt>
                      <c:pt idx="395">
                        <c:v>1.24</c:v>
                      </c:pt>
                      <c:pt idx="396">
                        <c:v>1.24</c:v>
                      </c:pt>
                      <c:pt idx="397">
                        <c:v>1.24</c:v>
                      </c:pt>
                      <c:pt idx="398">
                        <c:v>1.24</c:v>
                      </c:pt>
                      <c:pt idx="399">
                        <c:v>1.24</c:v>
                      </c:pt>
                      <c:pt idx="400">
                        <c:v>1.24</c:v>
                      </c:pt>
                      <c:pt idx="401">
                        <c:v>1.24</c:v>
                      </c:pt>
                      <c:pt idx="402">
                        <c:v>1.24</c:v>
                      </c:pt>
                      <c:pt idx="403">
                        <c:v>1.24</c:v>
                      </c:pt>
                      <c:pt idx="404">
                        <c:v>1.24</c:v>
                      </c:pt>
                      <c:pt idx="405">
                        <c:v>1.24</c:v>
                      </c:pt>
                      <c:pt idx="406">
                        <c:v>1.24</c:v>
                      </c:pt>
                      <c:pt idx="407">
                        <c:v>1.24</c:v>
                      </c:pt>
                      <c:pt idx="408">
                        <c:v>1.24</c:v>
                      </c:pt>
                      <c:pt idx="409">
                        <c:v>1.24</c:v>
                      </c:pt>
                      <c:pt idx="410">
                        <c:v>1.24</c:v>
                      </c:pt>
                      <c:pt idx="411">
                        <c:v>1.24</c:v>
                      </c:pt>
                      <c:pt idx="412">
                        <c:v>1.24</c:v>
                      </c:pt>
                      <c:pt idx="413">
                        <c:v>1.24</c:v>
                      </c:pt>
                      <c:pt idx="414">
                        <c:v>1.24</c:v>
                      </c:pt>
                      <c:pt idx="415">
                        <c:v>1.24</c:v>
                      </c:pt>
                      <c:pt idx="416">
                        <c:v>1.24</c:v>
                      </c:pt>
                      <c:pt idx="417">
                        <c:v>1.24</c:v>
                      </c:pt>
                      <c:pt idx="418">
                        <c:v>1.24</c:v>
                      </c:pt>
                      <c:pt idx="419">
                        <c:v>1.22</c:v>
                      </c:pt>
                      <c:pt idx="420">
                        <c:v>1.22</c:v>
                      </c:pt>
                      <c:pt idx="421">
                        <c:v>1.22</c:v>
                      </c:pt>
                      <c:pt idx="422">
                        <c:v>1.22</c:v>
                      </c:pt>
                      <c:pt idx="423">
                        <c:v>1.22</c:v>
                      </c:pt>
                      <c:pt idx="424">
                        <c:v>1.22</c:v>
                      </c:pt>
                      <c:pt idx="425">
                        <c:v>1.22</c:v>
                      </c:pt>
                      <c:pt idx="426">
                        <c:v>1.22</c:v>
                      </c:pt>
                      <c:pt idx="427">
                        <c:v>1.22</c:v>
                      </c:pt>
                      <c:pt idx="428">
                        <c:v>1.22</c:v>
                      </c:pt>
                      <c:pt idx="429">
                        <c:v>1.22</c:v>
                      </c:pt>
                      <c:pt idx="430">
                        <c:v>1.22</c:v>
                      </c:pt>
                      <c:pt idx="431">
                        <c:v>1.22</c:v>
                      </c:pt>
                      <c:pt idx="432">
                        <c:v>1.22</c:v>
                      </c:pt>
                      <c:pt idx="433">
                        <c:v>1.22</c:v>
                      </c:pt>
                      <c:pt idx="434">
                        <c:v>1.22</c:v>
                      </c:pt>
                      <c:pt idx="435">
                        <c:v>1.22</c:v>
                      </c:pt>
                      <c:pt idx="436">
                        <c:v>1.22</c:v>
                      </c:pt>
                      <c:pt idx="437">
                        <c:v>1.22</c:v>
                      </c:pt>
                      <c:pt idx="438">
                        <c:v>1.22</c:v>
                      </c:pt>
                      <c:pt idx="439">
                        <c:v>1.22</c:v>
                      </c:pt>
                      <c:pt idx="440">
                        <c:v>1.22</c:v>
                      </c:pt>
                      <c:pt idx="441">
                        <c:v>1.22</c:v>
                      </c:pt>
                      <c:pt idx="442">
                        <c:v>1.22</c:v>
                      </c:pt>
                      <c:pt idx="443">
                        <c:v>1.22</c:v>
                      </c:pt>
                      <c:pt idx="444">
                        <c:v>1.22</c:v>
                      </c:pt>
                      <c:pt idx="445">
                        <c:v>1.22</c:v>
                      </c:pt>
                      <c:pt idx="446">
                        <c:v>1.22</c:v>
                      </c:pt>
                      <c:pt idx="447">
                        <c:v>1.22</c:v>
                      </c:pt>
                      <c:pt idx="448">
                        <c:v>1.22</c:v>
                      </c:pt>
                      <c:pt idx="449">
                        <c:v>1.22</c:v>
                      </c:pt>
                      <c:pt idx="450">
                        <c:v>1.22</c:v>
                      </c:pt>
                      <c:pt idx="451">
                        <c:v>1.22</c:v>
                      </c:pt>
                      <c:pt idx="452">
                        <c:v>1.22</c:v>
                      </c:pt>
                      <c:pt idx="453">
                        <c:v>1.24</c:v>
                      </c:pt>
                      <c:pt idx="454">
                        <c:v>1.24</c:v>
                      </c:pt>
                      <c:pt idx="455">
                        <c:v>1.24</c:v>
                      </c:pt>
                      <c:pt idx="456">
                        <c:v>1.24</c:v>
                      </c:pt>
                      <c:pt idx="457">
                        <c:v>1.24</c:v>
                      </c:pt>
                      <c:pt idx="458">
                        <c:v>1.24</c:v>
                      </c:pt>
                      <c:pt idx="459">
                        <c:v>1.24</c:v>
                      </c:pt>
                      <c:pt idx="460">
                        <c:v>1.24</c:v>
                      </c:pt>
                      <c:pt idx="461">
                        <c:v>1.24</c:v>
                      </c:pt>
                      <c:pt idx="462">
                        <c:v>1.24</c:v>
                      </c:pt>
                      <c:pt idx="463">
                        <c:v>1.24</c:v>
                      </c:pt>
                      <c:pt idx="464">
                        <c:v>1.24</c:v>
                      </c:pt>
                      <c:pt idx="465">
                        <c:v>1.26</c:v>
                      </c:pt>
                      <c:pt idx="466">
                        <c:v>1.26</c:v>
                      </c:pt>
                      <c:pt idx="467">
                        <c:v>1.26</c:v>
                      </c:pt>
                      <c:pt idx="468">
                        <c:v>1.26</c:v>
                      </c:pt>
                      <c:pt idx="469">
                        <c:v>1.26</c:v>
                      </c:pt>
                      <c:pt idx="470">
                        <c:v>1.26</c:v>
                      </c:pt>
                      <c:pt idx="471">
                        <c:v>1.26</c:v>
                      </c:pt>
                      <c:pt idx="472">
                        <c:v>1.26</c:v>
                      </c:pt>
                      <c:pt idx="473">
                        <c:v>1.26</c:v>
                      </c:pt>
                      <c:pt idx="474">
                        <c:v>1.26</c:v>
                      </c:pt>
                      <c:pt idx="475">
                        <c:v>1.28</c:v>
                      </c:pt>
                      <c:pt idx="476">
                        <c:v>1.28</c:v>
                      </c:pt>
                      <c:pt idx="477">
                        <c:v>1.28</c:v>
                      </c:pt>
                      <c:pt idx="478">
                        <c:v>1.28</c:v>
                      </c:pt>
                      <c:pt idx="479">
                        <c:v>1.28</c:v>
                      </c:pt>
                      <c:pt idx="480">
                        <c:v>1.28</c:v>
                      </c:pt>
                      <c:pt idx="481">
                        <c:v>1.28</c:v>
                      </c:pt>
                      <c:pt idx="482">
                        <c:v>1.28</c:v>
                      </c:pt>
                      <c:pt idx="483">
                        <c:v>1.28</c:v>
                      </c:pt>
                      <c:pt idx="484">
                        <c:v>1.28</c:v>
                      </c:pt>
                      <c:pt idx="485">
                        <c:v>1.28</c:v>
                      </c:pt>
                      <c:pt idx="486">
                        <c:v>1.28</c:v>
                      </c:pt>
                      <c:pt idx="487">
                        <c:v>1.3</c:v>
                      </c:pt>
                      <c:pt idx="488">
                        <c:v>1.3</c:v>
                      </c:pt>
                      <c:pt idx="489">
                        <c:v>1.3</c:v>
                      </c:pt>
                      <c:pt idx="490">
                        <c:v>1.3</c:v>
                      </c:pt>
                      <c:pt idx="491">
                        <c:v>1.3</c:v>
                      </c:pt>
                      <c:pt idx="492">
                        <c:v>1.3</c:v>
                      </c:pt>
                      <c:pt idx="493">
                        <c:v>1.3</c:v>
                      </c:pt>
                      <c:pt idx="494">
                        <c:v>1.3</c:v>
                      </c:pt>
                      <c:pt idx="495">
                        <c:v>1.3</c:v>
                      </c:pt>
                      <c:pt idx="496">
                        <c:v>1.32</c:v>
                      </c:pt>
                      <c:pt idx="497">
                        <c:v>1.32</c:v>
                      </c:pt>
                      <c:pt idx="498">
                        <c:v>1.32</c:v>
                      </c:pt>
                      <c:pt idx="499">
                        <c:v>1.32</c:v>
                      </c:pt>
                      <c:pt idx="500">
                        <c:v>1.32</c:v>
                      </c:pt>
                      <c:pt idx="501">
                        <c:v>1.32</c:v>
                      </c:pt>
                      <c:pt idx="502">
                        <c:v>1.32</c:v>
                      </c:pt>
                      <c:pt idx="503">
                        <c:v>1.32</c:v>
                      </c:pt>
                      <c:pt idx="504">
                        <c:v>1.32</c:v>
                      </c:pt>
                      <c:pt idx="505">
                        <c:v>1.32</c:v>
                      </c:pt>
                      <c:pt idx="506">
                        <c:v>1.32</c:v>
                      </c:pt>
                      <c:pt idx="507">
                        <c:v>1.32</c:v>
                      </c:pt>
                      <c:pt idx="508">
                        <c:v>1.32</c:v>
                      </c:pt>
                      <c:pt idx="509">
                        <c:v>1.32</c:v>
                      </c:pt>
                      <c:pt idx="510">
                        <c:v>1.32</c:v>
                      </c:pt>
                      <c:pt idx="511">
                        <c:v>1.3</c:v>
                      </c:pt>
                      <c:pt idx="512">
                        <c:v>1.3</c:v>
                      </c:pt>
                      <c:pt idx="513">
                        <c:v>1.3</c:v>
                      </c:pt>
                      <c:pt idx="514">
                        <c:v>1.3</c:v>
                      </c:pt>
                      <c:pt idx="515">
                        <c:v>1.3</c:v>
                      </c:pt>
                      <c:pt idx="516">
                        <c:v>1.3</c:v>
                      </c:pt>
                      <c:pt idx="517">
                        <c:v>1.3</c:v>
                      </c:pt>
                      <c:pt idx="518">
                        <c:v>1.3</c:v>
                      </c:pt>
                      <c:pt idx="519">
                        <c:v>1.3</c:v>
                      </c:pt>
                      <c:pt idx="520">
                        <c:v>1.3</c:v>
                      </c:pt>
                      <c:pt idx="521">
                        <c:v>1.3</c:v>
                      </c:pt>
                      <c:pt idx="522">
                        <c:v>1.3</c:v>
                      </c:pt>
                      <c:pt idx="523">
                        <c:v>1.3</c:v>
                      </c:pt>
                      <c:pt idx="524">
                        <c:v>1.3</c:v>
                      </c:pt>
                      <c:pt idx="525">
                        <c:v>1.3</c:v>
                      </c:pt>
                      <c:pt idx="526">
                        <c:v>1.3</c:v>
                      </c:pt>
                      <c:pt idx="527">
                        <c:v>1.3</c:v>
                      </c:pt>
                      <c:pt idx="528">
                        <c:v>1.3</c:v>
                      </c:pt>
                      <c:pt idx="529">
                        <c:v>1.3</c:v>
                      </c:pt>
                      <c:pt idx="530">
                        <c:v>1.3</c:v>
                      </c:pt>
                      <c:pt idx="531">
                        <c:v>1.3</c:v>
                      </c:pt>
                      <c:pt idx="532">
                        <c:v>1.3</c:v>
                      </c:pt>
                      <c:pt idx="533">
                        <c:v>1.3</c:v>
                      </c:pt>
                      <c:pt idx="534">
                        <c:v>1.3</c:v>
                      </c:pt>
                      <c:pt idx="535">
                        <c:v>1.3</c:v>
                      </c:pt>
                      <c:pt idx="536">
                        <c:v>1.3</c:v>
                      </c:pt>
                      <c:pt idx="537">
                        <c:v>1.28</c:v>
                      </c:pt>
                      <c:pt idx="538">
                        <c:v>1.28</c:v>
                      </c:pt>
                      <c:pt idx="539">
                        <c:v>1.28</c:v>
                      </c:pt>
                      <c:pt idx="540">
                        <c:v>1.28</c:v>
                      </c:pt>
                      <c:pt idx="541">
                        <c:v>1.28</c:v>
                      </c:pt>
                      <c:pt idx="542">
                        <c:v>1.28</c:v>
                      </c:pt>
                      <c:pt idx="543">
                        <c:v>1.28</c:v>
                      </c:pt>
                      <c:pt idx="544">
                        <c:v>1.28</c:v>
                      </c:pt>
                      <c:pt idx="545">
                        <c:v>1.28</c:v>
                      </c:pt>
                      <c:pt idx="546">
                        <c:v>1.28</c:v>
                      </c:pt>
                      <c:pt idx="547">
                        <c:v>1.28</c:v>
                      </c:pt>
                      <c:pt idx="548">
                        <c:v>1.28</c:v>
                      </c:pt>
                      <c:pt idx="549">
                        <c:v>1.28</c:v>
                      </c:pt>
                      <c:pt idx="550">
                        <c:v>1.28</c:v>
                      </c:pt>
                      <c:pt idx="551">
                        <c:v>1.28</c:v>
                      </c:pt>
                      <c:pt idx="552">
                        <c:v>1.28</c:v>
                      </c:pt>
                      <c:pt idx="553">
                        <c:v>1.3</c:v>
                      </c:pt>
                      <c:pt idx="554">
                        <c:v>1.3</c:v>
                      </c:pt>
                      <c:pt idx="555">
                        <c:v>1.3</c:v>
                      </c:pt>
                      <c:pt idx="556">
                        <c:v>1.3</c:v>
                      </c:pt>
                      <c:pt idx="557">
                        <c:v>1.3</c:v>
                      </c:pt>
                      <c:pt idx="558">
                        <c:v>1.3</c:v>
                      </c:pt>
                      <c:pt idx="559">
                        <c:v>1.3</c:v>
                      </c:pt>
                      <c:pt idx="560">
                        <c:v>1.3</c:v>
                      </c:pt>
                      <c:pt idx="561">
                        <c:v>1.3</c:v>
                      </c:pt>
                      <c:pt idx="562">
                        <c:v>1.3</c:v>
                      </c:pt>
                      <c:pt idx="563">
                        <c:v>1.3</c:v>
                      </c:pt>
                      <c:pt idx="564">
                        <c:v>1.3</c:v>
                      </c:pt>
                      <c:pt idx="565">
                        <c:v>1.3</c:v>
                      </c:pt>
                      <c:pt idx="566">
                        <c:v>1.32</c:v>
                      </c:pt>
                      <c:pt idx="567">
                        <c:v>1.32</c:v>
                      </c:pt>
                      <c:pt idx="568">
                        <c:v>1.32</c:v>
                      </c:pt>
                      <c:pt idx="569">
                        <c:v>1.32</c:v>
                      </c:pt>
                      <c:pt idx="570">
                        <c:v>1.32</c:v>
                      </c:pt>
                      <c:pt idx="571">
                        <c:v>1.32</c:v>
                      </c:pt>
                      <c:pt idx="572">
                        <c:v>1.32</c:v>
                      </c:pt>
                      <c:pt idx="573">
                        <c:v>1.32</c:v>
                      </c:pt>
                      <c:pt idx="574">
                        <c:v>1.34</c:v>
                      </c:pt>
                      <c:pt idx="575">
                        <c:v>1.34</c:v>
                      </c:pt>
                      <c:pt idx="576">
                        <c:v>1.34</c:v>
                      </c:pt>
                      <c:pt idx="577">
                        <c:v>1.34</c:v>
                      </c:pt>
                      <c:pt idx="578">
                        <c:v>1.34</c:v>
                      </c:pt>
                      <c:pt idx="579">
                        <c:v>1.34</c:v>
                      </c:pt>
                      <c:pt idx="580">
                        <c:v>1.34</c:v>
                      </c:pt>
                      <c:pt idx="581">
                        <c:v>1.36</c:v>
                      </c:pt>
                      <c:pt idx="582">
                        <c:v>1.36</c:v>
                      </c:pt>
                      <c:pt idx="583">
                        <c:v>1.36</c:v>
                      </c:pt>
                      <c:pt idx="584">
                        <c:v>1.36</c:v>
                      </c:pt>
                      <c:pt idx="585">
                        <c:v>1.36</c:v>
                      </c:pt>
                      <c:pt idx="586">
                        <c:v>1.36</c:v>
                      </c:pt>
                      <c:pt idx="587">
                        <c:v>1.36</c:v>
                      </c:pt>
                      <c:pt idx="588">
                        <c:v>1.38</c:v>
                      </c:pt>
                      <c:pt idx="589">
                        <c:v>1.38</c:v>
                      </c:pt>
                      <c:pt idx="590">
                        <c:v>1.38</c:v>
                      </c:pt>
                      <c:pt idx="591">
                        <c:v>1.38</c:v>
                      </c:pt>
                      <c:pt idx="592">
                        <c:v>1.38</c:v>
                      </c:pt>
                      <c:pt idx="593">
                        <c:v>1.38</c:v>
                      </c:pt>
                      <c:pt idx="594">
                        <c:v>1.38</c:v>
                      </c:pt>
                      <c:pt idx="595">
                        <c:v>1.38</c:v>
                      </c:pt>
                      <c:pt idx="596">
                        <c:v>1.38</c:v>
                      </c:pt>
                      <c:pt idx="597">
                        <c:v>1.38</c:v>
                      </c:pt>
                      <c:pt idx="598">
                        <c:v>1.38</c:v>
                      </c:pt>
                      <c:pt idx="599">
                        <c:v>1.38</c:v>
                      </c:pt>
                      <c:pt idx="600">
                        <c:v>1.38</c:v>
                      </c:pt>
                      <c:pt idx="601">
                        <c:v>1.38</c:v>
                      </c:pt>
                      <c:pt idx="602">
                        <c:v>1.4</c:v>
                      </c:pt>
                      <c:pt idx="603">
                        <c:v>1.4</c:v>
                      </c:pt>
                      <c:pt idx="604">
                        <c:v>1.4</c:v>
                      </c:pt>
                      <c:pt idx="605">
                        <c:v>1.4</c:v>
                      </c:pt>
                      <c:pt idx="606">
                        <c:v>1.4</c:v>
                      </c:pt>
                      <c:pt idx="607">
                        <c:v>1.4</c:v>
                      </c:pt>
                      <c:pt idx="608">
                        <c:v>1.4</c:v>
                      </c:pt>
                      <c:pt idx="609">
                        <c:v>1.4</c:v>
                      </c:pt>
                      <c:pt idx="610">
                        <c:v>1.4</c:v>
                      </c:pt>
                      <c:pt idx="611">
                        <c:v>1.4</c:v>
                      </c:pt>
                      <c:pt idx="612">
                        <c:v>1.4</c:v>
                      </c:pt>
                      <c:pt idx="613">
                        <c:v>1.4</c:v>
                      </c:pt>
                      <c:pt idx="614">
                        <c:v>1.4</c:v>
                      </c:pt>
                      <c:pt idx="615">
                        <c:v>1.4</c:v>
                      </c:pt>
                      <c:pt idx="616">
                        <c:v>1.4</c:v>
                      </c:pt>
                      <c:pt idx="617">
                        <c:v>1.42</c:v>
                      </c:pt>
                      <c:pt idx="618">
                        <c:v>1.42</c:v>
                      </c:pt>
                      <c:pt idx="619">
                        <c:v>1.42</c:v>
                      </c:pt>
                      <c:pt idx="620">
                        <c:v>1.42</c:v>
                      </c:pt>
                      <c:pt idx="621">
                        <c:v>1.42</c:v>
                      </c:pt>
                      <c:pt idx="622">
                        <c:v>1.42</c:v>
                      </c:pt>
                      <c:pt idx="623">
                        <c:v>1.4</c:v>
                      </c:pt>
                      <c:pt idx="624">
                        <c:v>1.4</c:v>
                      </c:pt>
                      <c:pt idx="625">
                        <c:v>1.4</c:v>
                      </c:pt>
                      <c:pt idx="626">
                        <c:v>1.4</c:v>
                      </c:pt>
                      <c:pt idx="627">
                        <c:v>1.4</c:v>
                      </c:pt>
                      <c:pt idx="628">
                        <c:v>1.4</c:v>
                      </c:pt>
                      <c:pt idx="629">
                        <c:v>1.4</c:v>
                      </c:pt>
                      <c:pt idx="630">
                        <c:v>1.4</c:v>
                      </c:pt>
                      <c:pt idx="631">
                        <c:v>1.4</c:v>
                      </c:pt>
                      <c:pt idx="632">
                        <c:v>1.4</c:v>
                      </c:pt>
                      <c:pt idx="633">
                        <c:v>1.4</c:v>
                      </c:pt>
                      <c:pt idx="634">
                        <c:v>1.4</c:v>
                      </c:pt>
                      <c:pt idx="635">
                        <c:v>1.4</c:v>
                      </c:pt>
                      <c:pt idx="636">
                        <c:v>1.4</c:v>
                      </c:pt>
                      <c:pt idx="637">
                        <c:v>1.4</c:v>
                      </c:pt>
                      <c:pt idx="638">
                        <c:v>1.4</c:v>
                      </c:pt>
                      <c:pt idx="639">
                        <c:v>1.4</c:v>
                      </c:pt>
                      <c:pt idx="640">
                        <c:v>1.4</c:v>
                      </c:pt>
                      <c:pt idx="641">
                        <c:v>1.4</c:v>
                      </c:pt>
                      <c:pt idx="642">
                        <c:v>1.4</c:v>
                      </c:pt>
                      <c:pt idx="643">
                        <c:v>1.4</c:v>
                      </c:pt>
                      <c:pt idx="644">
                        <c:v>1.42</c:v>
                      </c:pt>
                      <c:pt idx="645">
                        <c:v>1.42</c:v>
                      </c:pt>
                      <c:pt idx="646">
                        <c:v>1.42</c:v>
                      </c:pt>
                      <c:pt idx="647">
                        <c:v>1.42</c:v>
                      </c:pt>
                      <c:pt idx="648">
                        <c:v>1.42</c:v>
                      </c:pt>
                      <c:pt idx="649">
                        <c:v>1.42</c:v>
                      </c:pt>
                      <c:pt idx="650">
                        <c:v>1.42</c:v>
                      </c:pt>
                      <c:pt idx="651">
                        <c:v>1.42</c:v>
                      </c:pt>
                      <c:pt idx="652">
                        <c:v>1.42</c:v>
                      </c:pt>
                      <c:pt idx="653">
                        <c:v>1.42</c:v>
                      </c:pt>
                      <c:pt idx="654">
                        <c:v>1.42</c:v>
                      </c:pt>
                      <c:pt idx="655">
                        <c:v>1.4</c:v>
                      </c:pt>
                      <c:pt idx="656">
                        <c:v>1.4</c:v>
                      </c:pt>
                      <c:pt idx="657">
                        <c:v>1.4</c:v>
                      </c:pt>
                      <c:pt idx="658">
                        <c:v>1.4</c:v>
                      </c:pt>
                      <c:pt idx="659">
                        <c:v>1.4</c:v>
                      </c:pt>
                      <c:pt idx="660">
                        <c:v>1.4</c:v>
                      </c:pt>
                      <c:pt idx="661">
                        <c:v>1.4</c:v>
                      </c:pt>
                      <c:pt idx="662">
                        <c:v>1.4</c:v>
                      </c:pt>
                      <c:pt idx="663">
                        <c:v>1.4</c:v>
                      </c:pt>
                      <c:pt idx="664">
                        <c:v>1.4</c:v>
                      </c:pt>
                      <c:pt idx="665">
                        <c:v>1.4</c:v>
                      </c:pt>
                      <c:pt idx="666">
                        <c:v>1.4</c:v>
                      </c:pt>
                      <c:pt idx="667">
                        <c:v>1.4</c:v>
                      </c:pt>
                      <c:pt idx="668">
                        <c:v>1.4</c:v>
                      </c:pt>
                      <c:pt idx="669">
                        <c:v>1.4</c:v>
                      </c:pt>
                      <c:pt idx="670">
                        <c:v>1.4</c:v>
                      </c:pt>
                      <c:pt idx="671">
                        <c:v>1.4</c:v>
                      </c:pt>
                      <c:pt idx="672">
                        <c:v>1.4</c:v>
                      </c:pt>
                      <c:pt idx="673">
                        <c:v>1.4</c:v>
                      </c:pt>
                      <c:pt idx="674">
                        <c:v>1.4</c:v>
                      </c:pt>
                      <c:pt idx="675">
                        <c:v>1.4</c:v>
                      </c:pt>
                      <c:pt idx="676">
                        <c:v>1.4</c:v>
                      </c:pt>
                      <c:pt idx="677">
                        <c:v>1.4</c:v>
                      </c:pt>
                      <c:pt idx="678">
                        <c:v>1.4</c:v>
                      </c:pt>
                      <c:pt idx="679">
                        <c:v>1.4</c:v>
                      </c:pt>
                      <c:pt idx="680">
                        <c:v>1.4</c:v>
                      </c:pt>
                      <c:pt idx="681">
                        <c:v>1.4</c:v>
                      </c:pt>
                      <c:pt idx="682">
                        <c:v>1.4</c:v>
                      </c:pt>
                      <c:pt idx="683">
                        <c:v>1.4</c:v>
                      </c:pt>
                      <c:pt idx="684">
                        <c:v>1.4</c:v>
                      </c:pt>
                      <c:pt idx="685">
                        <c:v>1.4</c:v>
                      </c:pt>
                      <c:pt idx="686">
                        <c:v>1.4</c:v>
                      </c:pt>
                      <c:pt idx="687">
                        <c:v>1.4</c:v>
                      </c:pt>
                      <c:pt idx="688">
                        <c:v>1.4</c:v>
                      </c:pt>
                      <c:pt idx="689">
                        <c:v>1.4</c:v>
                      </c:pt>
                      <c:pt idx="690">
                        <c:v>1.4</c:v>
                      </c:pt>
                      <c:pt idx="691">
                        <c:v>1.4</c:v>
                      </c:pt>
                      <c:pt idx="692">
                        <c:v>1.4</c:v>
                      </c:pt>
                      <c:pt idx="693">
                        <c:v>1.42</c:v>
                      </c:pt>
                      <c:pt idx="694">
                        <c:v>1.42</c:v>
                      </c:pt>
                      <c:pt idx="695">
                        <c:v>1.42</c:v>
                      </c:pt>
                      <c:pt idx="696">
                        <c:v>1.42</c:v>
                      </c:pt>
                      <c:pt idx="697">
                        <c:v>1.42</c:v>
                      </c:pt>
                      <c:pt idx="698">
                        <c:v>1.42</c:v>
                      </c:pt>
                      <c:pt idx="699">
                        <c:v>1.42</c:v>
                      </c:pt>
                      <c:pt idx="700">
                        <c:v>1.42</c:v>
                      </c:pt>
                      <c:pt idx="701">
                        <c:v>1.42</c:v>
                      </c:pt>
                      <c:pt idx="702">
                        <c:v>1.42</c:v>
                      </c:pt>
                      <c:pt idx="703">
                        <c:v>1.42</c:v>
                      </c:pt>
                      <c:pt idx="704">
                        <c:v>1.42</c:v>
                      </c:pt>
                      <c:pt idx="705">
                        <c:v>1.44</c:v>
                      </c:pt>
                      <c:pt idx="706">
                        <c:v>1.44</c:v>
                      </c:pt>
                      <c:pt idx="707">
                        <c:v>1.44</c:v>
                      </c:pt>
                      <c:pt idx="708">
                        <c:v>1.44</c:v>
                      </c:pt>
                      <c:pt idx="709">
                        <c:v>1.44</c:v>
                      </c:pt>
                      <c:pt idx="710">
                        <c:v>1.44</c:v>
                      </c:pt>
                      <c:pt idx="711">
                        <c:v>1.44</c:v>
                      </c:pt>
                      <c:pt idx="712">
                        <c:v>1.44</c:v>
                      </c:pt>
                      <c:pt idx="713">
                        <c:v>1.44</c:v>
                      </c:pt>
                      <c:pt idx="714">
                        <c:v>1.44</c:v>
                      </c:pt>
                      <c:pt idx="715">
                        <c:v>1.44</c:v>
                      </c:pt>
                      <c:pt idx="716">
                        <c:v>1.46</c:v>
                      </c:pt>
                      <c:pt idx="717">
                        <c:v>1.46</c:v>
                      </c:pt>
                      <c:pt idx="718">
                        <c:v>1.46</c:v>
                      </c:pt>
                      <c:pt idx="719">
                        <c:v>1.46</c:v>
                      </c:pt>
                      <c:pt idx="720">
                        <c:v>1.46</c:v>
                      </c:pt>
                      <c:pt idx="721">
                        <c:v>1.46</c:v>
                      </c:pt>
                      <c:pt idx="722">
                        <c:v>1.46</c:v>
                      </c:pt>
                      <c:pt idx="723">
                        <c:v>1.46</c:v>
                      </c:pt>
                      <c:pt idx="724">
                        <c:v>1.46</c:v>
                      </c:pt>
                      <c:pt idx="725">
                        <c:v>1.46</c:v>
                      </c:pt>
                      <c:pt idx="726">
                        <c:v>1.46</c:v>
                      </c:pt>
                      <c:pt idx="727">
                        <c:v>1.46</c:v>
                      </c:pt>
                      <c:pt idx="728">
                        <c:v>1.46</c:v>
                      </c:pt>
                      <c:pt idx="729">
                        <c:v>1.46</c:v>
                      </c:pt>
                      <c:pt idx="730">
                        <c:v>1.48</c:v>
                      </c:pt>
                      <c:pt idx="731">
                        <c:v>1.48</c:v>
                      </c:pt>
                      <c:pt idx="732">
                        <c:v>1.48</c:v>
                      </c:pt>
                      <c:pt idx="733">
                        <c:v>1.48</c:v>
                      </c:pt>
                      <c:pt idx="734">
                        <c:v>1.48</c:v>
                      </c:pt>
                      <c:pt idx="735">
                        <c:v>1.48</c:v>
                      </c:pt>
                      <c:pt idx="736">
                        <c:v>1.48</c:v>
                      </c:pt>
                      <c:pt idx="737">
                        <c:v>1.46</c:v>
                      </c:pt>
                      <c:pt idx="738">
                        <c:v>1.46</c:v>
                      </c:pt>
                      <c:pt idx="739">
                        <c:v>1.46</c:v>
                      </c:pt>
                      <c:pt idx="740">
                        <c:v>1.46</c:v>
                      </c:pt>
                      <c:pt idx="741">
                        <c:v>1.46</c:v>
                      </c:pt>
                      <c:pt idx="742">
                        <c:v>1.46</c:v>
                      </c:pt>
                      <c:pt idx="743">
                        <c:v>1.46</c:v>
                      </c:pt>
                      <c:pt idx="744">
                        <c:v>1.46</c:v>
                      </c:pt>
                      <c:pt idx="745">
                        <c:v>1.46</c:v>
                      </c:pt>
                      <c:pt idx="746">
                        <c:v>1.46</c:v>
                      </c:pt>
                      <c:pt idx="747">
                        <c:v>1.46</c:v>
                      </c:pt>
                      <c:pt idx="748">
                        <c:v>1.46</c:v>
                      </c:pt>
                      <c:pt idx="749">
                        <c:v>1.44</c:v>
                      </c:pt>
                      <c:pt idx="750">
                        <c:v>1.44</c:v>
                      </c:pt>
                      <c:pt idx="751">
                        <c:v>1.44</c:v>
                      </c:pt>
                      <c:pt idx="752">
                        <c:v>1.44</c:v>
                      </c:pt>
                      <c:pt idx="753">
                        <c:v>1.44</c:v>
                      </c:pt>
                      <c:pt idx="754">
                        <c:v>1.44</c:v>
                      </c:pt>
                      <c:pt idx="755">
                        <c:v>1.44</c:v>
                      </c:pt>
                      <c:pt idx="756">
                        <c:v>1.44</c:v>
                      </c:pt>
                      <c:pt idx="757">
                        <c:v>1.44</c:v>
                      </c:pt>
                      <c:pt idx="758">
                        <c:v>1.44</c:v>
                      </c:pt>
                      <c:pt idx="759">
                        <c:v>1.44</c:v>
                      </c:pt>
                      <c:pt idx="760">
                        <c:v>1.44</c:v>
                      </c:pt>
                      <c:pt idx="761">
                        <c:v>1.44</c:v>
                      </c:pt>
                      <c:pt idx="762">
                        <c:v>1.44</c:v>
                      </c:pt>
                      <c:pt idx="763">
                        <c:v>1.44</c:v>
                      </c:pt>
                      <c:pt idx="764">
                        <c:v>1.44</c:v>
                      </c:pt>
                      <c:pt idx="765">
                        <c:v>1.44</c:v>
                      </c:pt>
                      <c:pt idx="766">
                        <c:v>1.44</c:v>
                      </c:pt>
                      <c:pt idx="767">
                        <c:v>1.44</c:v>
                      </c:pt>
                      <c:pt idx="768">
                        <c:v>1.42</c:v>
                      </c:pt>
                      <c:pt idx="769">
                        <c:v>1.42</c:v>
                      </c:pt>
                      <c:pt idx="770">
                        <c:v>1.42</c:v>
                      </c:pt>
                      <c:pt idx="771">
                        <c:v>1.42</c:v>
                      </c:pt>
                      <c:pt idx="772">
                        <c:v>1.42</c:v>
                      </c:pt>
                      <c:pt idx="773">
                        <c:v>1.42</c:v>
                      </c:pt>
                      <c:pt idx="774">
                        <c:v>1.42</c:v>
                      </c:pt>
                      <c:pt idx="775">
                        <c:v>1.42</c:v>
                      </c:pt>
                      <c:pt idx="776">
                        <c:v>1.42</c:v>
                      </c:pt>
                      <c:pt idx="777">
                        <c:v>1.42</c:v>
                      </c:pt>
                      <c:pt idx="778">
                        <c:v>1.42</c:v>
                      </c:pt>
                      <c:pt idx="779">
                        <c:v>1.42</c:v>
                      </c:pt>
                      <c:pt idx="780">
                        <c:v>1.42</c:v>
                      </c:pt>
                      <c:pt idx="781">
                        <c:v>1.42</c:v>
                      </c:pt>
                      <c:pt idx="782">
                        <c:v>1.42</c:v>
                      </c:pt>
                      <c:pt idx="783">
                        <c:v>1.42</c:v>
                      </c:pt>
                      <c:pt idx="784">
                        <c:v>1.42</c:v>
                      </c:pt>
                      <c:pt idx="785">
                        <c:v>1.42</c:v>
                      </c:pt>
                      <c:pt idx="786">
                        <c:v>1.42</c:v>
                      </c:pt>
                      <c:pt idx="787">
                        <c:v>1.42</c:v>
                      </c:pt>
                      <c:pt idx="788">
                        <c:v>1.42</c:v>
                      </c:pt>
                      <c:pt idx="789">
                        <c:v>1.42</c:v>
                      </c:pt>
                      <c:pt idx="790">
                        <c:v>1.42</c:v>
                      </c:pt>
                      <c:pt idx="791">
                        <c:v>1.42</c:v>
                      </c:pt>
                      <c:pt idx="792">
                        <c:v>1.42</c:v>
                      </c:pt>
                      <c:pt idx="793">
                        <c:v>1.42</c:v>
                      </c:pt>
                      <c:pt idx="794">
                        <c:v>1.42</c:v>
                      </c:pt>
                      <c:pt idx="795">
                        <c:v>1.42</c:v>
                      </c:pt>
                      <c:pt idx="796">
                        <c:v>1.42</c:v>
                      </c:pt>
                      <c:pt idx="797">
                        <c:v>1.42</c:v>
                      </c:pt>
                      <c:pt idx="798">
                        <c:v>1.42</c:v>
                      </c:pt>
                      <c:pt idx="799">
                        <c:v>1.42</c:v>
                      </c:pt>
                      <c:pt idx="800">
                        <c:v>1.42</c:v>
                      </c:pt>
                      <c:pt idx="801">
                        <c:v>1.42</c:v>
                      </c:pt>
                      <c:pt idx="802">
                        <c:v>1.42</c:v>
                      </c:pt>
                      <c:pt idx="803">
                        <c:v>1.42</c:v>
                      </c:pt>
                      <c:pt idx="804">
                        <c:v>1.42</c:v>
                      </c:pt>
                      <c:pt idx="805">
                        <c:v>1.42</c:v>
                      </c:pt>
                      <c:pt idx="806">
                        <c:v>1.42</c:v>
                      </c:pt>
                      <c:pt idx="807">
                        <c:v>1.42</c:v>
                      </c:pt>
                      <c:pt idx="808">
                        <c:v>1.42</c:v>
                      </c:pt>
                      <c:pt idx="809">
                        <c:v>1.42</c:v>
                      </c:pt>
                      <c:pt idx="810">
                        <c:v>1.42</c:v>
                      </c:pt>
                      <c:pt idx="811">
                        <c:v>1.42</c:v>
                      </c:pt>
                      <c:pt idx="812">
                        <c:v>1.44</c:v>
                      </c:pt>
                      <c:pt idx="813">
                        <c:v>1.44</c:v>
                      </c:pt>
                      <c:pt idx="814">
                        <c:v>1.44</c:v>
                      </c:pt>
                      <c:pt idx="815">
                        <c:v>1.44</c:v>
                      </c:pt>
                      <c:pt idx="816">
                        <c:v>1.44</c:v>
                      </c:pt>
                      <c:pt idx="817">
                        <c:v>1.44</c:v>
                      </c:pt>
                      <c:pt idx="818">
                        <c:v>1.44</c:v>
                      </c:pt>
                      <c:pt idx="819">
                        <c:v>1.44</c:v>
                      </c:pt>
                      <c:pt idx="820">
                        <c:v>1.44</c:v>
                      </c:pt>
                      <c:pt idx="821">
                        <c:v>1.46</c:v>
                      </c:pt>
                      <c:pt idx="822">
                        <c:v>1.46</c:v>
                      </c:pt>
                      <c:pt idx="823">
                        <c:v>1.46</c:v>
                      </c:pt>
                      <c:pt idx="824">
                        <c:v>1.46</c:v>
                      </c:pt>
                      <c:pt idx="825">
                        <c:v>1.46</c:v>
                      </c:pt>
                      <c:pt idx="826">
                        <c:v>1.46</c:v>
                      </c:pt>
                      <c:pt idx="827">
                        <c:v>1.46</c:v>
                      </c:pt>
                      <c:pt idx="828">
                        <c:v>1.46</c:v>
                      </c:pt>
                      <c:pt idx="829">
                        <c:v>1.46</c:v>
                      </c:pt>
                      <c:pt idx="830">
                        <c:v>1.46</c:v>
                      </c:pt>
                      <c:pt idx="831">
                        <c:v>1.46</c:v>
                      </c:pt>
                      <c:pt idx="832">
                        <c:v>1.46</c:v>
                      </c:pt>
                      <c:pt idx="833">
                        <c:v>1.46</c:v>
                      </c:pt>
                      <c:pt idx="834">
                        <c:v>1.46</c:v>
                      </c:pt>
                      <c:pt idx="835">
                        <c:v>1.46</c:v>
                      </c:pt>
                      <c:pt idx="836">
                        <c:v>1.46</c:v>
                      </c:pt>
                      <c:pt idx="837">
                        <c:v>1.46</c:v>
                      </c:pt>
                      <c:pt idx="838">
                        <c:v>1.46</c:v>
                      </c:pt>
                      <c:pt idx="839">
                        <c:v>1.46</c:v>
                      </c:pt>
                      <c:pt idx="840">
                        <c:v>1.46</c:v>
                      </c:pt>
                      <c:pt idx="841">
                        <c:v>1.46</c:v>
                      </c:pt>
                      <c:pt idx="842">
                        <c:v>1.46</c:v>
                      </c:pt>
                      <c:pt idx="843">
                        <c:v>1.46</c:v>
                      </c:pt>
                      <c:pt idx="844">
                        <c:v>1.46</c:v>
                      </c:pt>
                      <c:pt idx="845">
                        <c:v>1.46</c:v>
                      </c:pt>
                      <c:pt idx="846">
                        <c:v>1.46</c:v>
                      </c:pt>
                      <c:pt idx="847">
                        <c:v>1.46</c:v>
                      </c:pt>
                      <c:pt idx="848">
                        <c:v>1.46</c:v>
                      </c:pt>
                      <c:pt idx="849">
                        <c:v>1.46</c:v>
                      </c:pt>
                      <c:pt idx="850">
                        <c:v>1.46</c:v>
                      </c:pt>
                      <c:pt idx="851">
                        <c:v>1.46</c:v>
                      </c:pt>
                      <c:pt idx="852">
                        <c:v>1.46</c:v>
                      </c:pt>
                      <c:pt idx="853">
                        <c:v>1.46</c:v>
                      </c:pt>
                      <c:pt idx="854">
                        <c:v>1.46</c:v>
                      </c:pt>
                      <c:pt idx="855">
                        <c:v>1.46</c:v>
                      </c:pt>
                      <c:pt idx="856">
                        <c:v>1.46</c:v>
                      </c:pt>
                      <c:pt idx="857">
                        <c:v>1.46</c:v>
                      </c:pt>
                      <c:pt idx="858">
                        <c:v>1.46</c:v>
                      </c:pt>
                      <c:pt idx="859">
                        <c:v>1.46</c:v>
                      </c:pt>
                      <c:pt idx="860">
                        <c:v>1.46</c:v>
                      </c:pt>
                      <c:pt idx="861">
                        <c:v>1.44</c:v>
                      </c:pt>
                      <c:pt idx="862">
                        <c:v>1.44</c:v>
                      </c:pt>
                      <c:pt idx="863">
                        <c:v>1.44</c:v>
                      </c:pt>
                      <c:pt idx="864">
                        <c:v>1.44</c:v>
                      </c:pt>
                      <c:pt idx="865">
                        <c:v>1.44</c:v>
                      </c:pt>
                      <c:pt idx="866">
                        <c:v>1.44</c:v>
                      </c:pt>
                      <c:pt idx="867">
                        <c:v>1.44</c:v>
                      </c:pt>
                      <c:pt idx="868">
                        <c:v>1.44</c:v>
                      </c:pt>
                      <c:pt idx="869">
                        <c:v>1.44</c:v>
                      </c:pt>
                      <c:pt idx="870">
                        <c:v>1.44</c:v>
                      </c:pt>
                      <c:pt idx="871">
                        <c:v>1.44</c:v>
                      </c:pt>
                      <c:pt idx="872">
                        <c:v>1.44</c:v>
                      </c:pt>
                      <c:pt idx="873">
                        <c:v>1.44</c:v>
                      </c:pt>
                      <c:pt idx="874">
                        <c:v>1.44</c:v>
                      </c:pt>
                      <c:pt idx="875">
                        <c:v>1.44</c:v>
                      </c:pt>
                      <c:pt idx="876">
                        <c:v>1.44</c:v>
                      </c:pt>
                      <c:pt idx="877">
                        <c:v>1.44</c:v>
                      </c:pt>
                      <c:pt idx="878">
                        <c:v>1.44</c:v>
                      </c:pt>
                      <c:pt idx="879">
                        <c:v>1.44</c:v>
                      </c:pt>
                      <c:pt idx="880">
                        <c:v>1.44</c:v>
                      </c:pt>
                      <c:pt idx="881">
                        <c:v>1.44</c:v>
                      </c:pt>
                      <c:pt idx="882">
                        <c:v>1.44</c:v>
                      </c:pt>
                      <c:pt idx="883">
                        <c:v>1.44</c:v>
                      </c:pt>
                      <c:pt idx="884">
                        <c:v>1.44</c:v>
                      </c:pt>
                      <c:pt idx="885">
                        <c:v>1.42</c:v>
                      </c:pt>
                      <c:pt idx="886">
                        <c:v>1.42</c:v>
                      </c:pt>
                      <c:pt idx="887">
                        <c:v>1.42</c:v>
                      </c:pt>
                      <c:pt idx="888">
                        <c:v>1.42</c:v>
                      </c:pt>
                      <c:pt idx="889">
                        <c:v>1.42</c:v>
                      </c:pt>
                      <c:pt idx="890">
                        <c:v>1.42</c:v>
                      </c:pt>
                      <c:pt idx="891">
                        <c:v>1.42</c:v>
                      </c:pt>
                      <c:pt idx="892">
                        <c:v>1.42</c:v>
                      </c:pt>
                      <c:pt idx="893">
                        <c:v>1.42</c:v>
                      </c:pt>
                      <c:pt idx="894">
                        <c:v>1.42</c:v>
                      </c:pt>
                      <c:pt idx="895">
                        <c:v>1.42</c:v>
                      </c:pt>
                      <c:pt idx="896">
                        <c:v>1.42</c:v>
                      </c:pt>
                      <c:pt idx="897">
                        <c:v>1.42</c:v>
                      </c:pt>
                      <c:pt idx="898">
                        <c:v>1.42</c:v>
                      </c:pt>
                      <c:pt idx="899">
                        <c:v>1.42</c:v>
                      </c:pt>
                      <c:pt idx="900">
                        <c:v>1.42</c:v>
                      </c:pt>
                      <c:pt idx="901">
                        <c:v>1.42</c:v>
                      </c:pt>
                      <c:pt idx="902">
                        <c:v>1.44</c:v>
                      </c:pt>
                      <c:pt idx="903">
                        <c:v>1.44</c:v>
                      </c:pt>
                      <c:pt idx="904">
                        <c:v>1.44</c:v>
                      </c:pt>
                      <c:pt idx="905">
                        <c:v>1.44</c:v>
                      </c:pt>
                      <c:pt idx="906">
                        <c:v>1.44</c:v>
                      </c:pt>
                      <c:pt idx="907">
                        <c:v>1.44</c:v>
                      </c:pt>
                      <c:pt idx="908">
                        <c:v>1.44</c:v>
                      </c:pt>
                      <c:pt idx="909">
                        <c:v>1.44</c:v>
                      </c:pt>
                      <c:pt idx="910">
                        <c:v>1.46</c:v>
                      </c:pt>
                      <c:pt idx="911">
                        <c:v>1.46</c:v>
                      </c:pt>
                      <c:pt idx="912">
                        <c:v>1.46</c:v>
                      </c:pt>
                      <c:pt idx="913">
                        <c:v>1.46</c:v>
                      </c:pt>
                      <c:pt idx="914">
                        <c:v>1.46</c:v>
                      </c:pt>
                      <c:pt idx="915">
                        <c:v>1.46</c:v>
                      </c:pt>
                      <c:pt idx="916">
                        <c:v>1.46</c:v>
                      </c:pt>
                      <c:pt idx="917">
                        <c:v>1.46</c:v>
                      </c:pt>
                      <c:pt idx="918">
                        <c:v>1.46</c:v>
                      </c:pt>
                      <c:pt idx="919">
                        <c:v>1.46</c:v>
                      </c:pt>
                      <c:pt idx="920">
                        <c:v>1.46</c:v>
                      </c:pt>
                      <c:pt idx="921">
                        <c:v>1.48</c:v>
                      </c:pt>
                      <c:pt idx="922">
                        <c:v>1.48</c:v>
                      </c:pt>
                      <c:pt idx="923">
                        <c:v>1.48</c:v>
                      </c:pt>
                      <c:pt idx="924">
                        <c:v>1.48</c:v>
                      </c:pt>
                      <c:pt idx="925">
                        <c:v>1.48</c:v>
                      </c:pt>
                      <c:pt idx="926">
                        <c:v>1.48</c:v>
                      </c:pt>
                      <c:pt idx="927">
                        <c:v>1.48</c:v>
                      </c:pt>
                      <c:pt idx="928">
                        <c:v>1.48</c:v>
                      </c:pt>
                      <c:pt idx="929">
                        <c:v>1.48</c:v>
                      </c:pt>
                      <c:pt idx="930">
                        <c:v>1.48</c:v>
                      </c:pt>
                      <c:pt idx="931">
                        <c:v>1.5</c:v>
                      </c:pt>
                      <c:pt idx="932">
                        <c:v>1.5</c:v>
                      </c:pt>
                      <c:pt idx="933">
                        <c:v>1.5</c:v>
                      </c:pt>
                      <c:pt idx="934">
                        <c:v>1.5</c:v>
                      </c:pt>
                      <c:pt idx="935">
                        <c:v>1.5</c:v>
                      </c:pt>
                      <c:pt idx="936">
                        <c:v>1.5</c:v>
                      </c:pt>
                      <c:pt idx="937">
                        <c:v>1.5</c:v>
                      </c:pt>
                      <c:pt idx="938">
                        <c:v>1.5</c:v>
                      </c:pt>
                      <c:pt idx="939">
                        <c:v>1.52</c:v>
                      </c:pt>
                      <c:pt idx="940">
                        <c:v>1.52</c:v>
                      </c:pt>
                      <c:pt idx="941">
                        <c:v>1.52</c:v>
                      </c:pt>
                      <c:pt idx="942">
                        <c:v>1.52</c:v>
                      </c:pt>
                      <c:pt idx="943">
                        <c:v>1.52</c:v>
                      </c:pt>
                      <c:pt idx="944">
                        <c:v>1.52</c:v>
                      </c:pt>
                      <c:pt idx="945">
                        <c:v>1.52</c:v>
                      </c:pt>
                      <c:pt idx="946">
                        <c:v>1.52</c:v>
                      </c:pt>
                      <c:pt idx="947">
                        <c:v>1.52</c:v>
                      </c:pt>
                      <c:pt idx="948">
                        <c:v>1.54</c:v>
                      </c:pt>
                      <c:pt idx="949">
                        <c:v>1.54</c:v>
                      </c:pt>
                      <c:pt idx="950">
                        <c:v>1.54</c:v>
                      </c:pt>
                      <c:pt idx="951">
                        <c:v>1.54</c:v>
                      </c:pt>
                      <c:pt idx="952">
                        <c:v>1.54</c:v>
                      </c:pt>
                      <c:pt idx="953">
                        <c:v>1.54</c:v>
                      </c:pt>
                      <c:pt idx="954">
                        <c:v>1.54</c:v>
                      </c:pt>
                      <c:pt idx="955">
                        <c:v>1.54</c:v>
                      </c:pt>
                      <c:pt idx="956">
                        <c:v>1.54</c:v>
                      </c:pt>
                      <c:pt idx="957">
                        <c:v>1.54</c:v>
                      </c:pt>
                      <c:pt idx="958">
                        <c:v>1.54</c:v>
                      </c:pt>
                      <c:pt idx="959">
                        <c:v>1.54</c:v>
                      </c:pt>
                      <c:pt idx="960">
                        <c:v>1.56</c:v>
                      </c:pt>
                      <c:pt idx="961">
                        <c:v>1.56</c:v>
                      </c:pt>
                      <c:pt idx="962">
                        <c:v>1.56</c:v>
                      </c:pt>
                      <c:pt idx="963">
                        <c:v>1.56</c:v>
                      </c:pt>
                      <c:pt idx="964">
                        <c:v>1.56</c:v>
                      </c:pt>
                      <c:pt idx="965">
                        <c:v>1.56</c:v>
                      </c:pt>
                      <c:pt idx="966">
                        <c:v>1.56</c:v>
                      </c:pt>
                      <c:pt idx="967">
                        <c:v>1.56</c:v>
                      </c:pt>
                      <c:pt idx="968">
                        <c:v>1.56</c:v>
                      </c:pt>
                      <c:pt idx="969">
                        <c:v>1.56</c:v>
                      </c:pt>
                      <c:pt idx="970">
                        <c:v>1.56</c:v>
                      </c:pt>
                      <c:pt idx="971">
                        <c:v>1.56</c:v>
                      </c:pt>
                      <c:pt idx="972">
                        <c:v>1.56</c:v>
                      </c:pt>
                      <c:pt idx="973">
                        <c:v>1.56</c:v>
                      </c:pt>
                      <c:pt idx="974">
                        <c:v>1.56</c:v>
                      </c:pt>
                      <c:pt idx="975">
                        <c:v>1.56</c:v>
                      </c:pt>
                      <c:pt idx="976">
                        <c:v>1.56</c:v>
                      </c:pt>
                      <c:pt idx="977">
                        <c:v>1.56</c:v>
                      </c:pt>
                      <c:pt idx="978">
                        <c:v>1.56</c:v>
                      </c:pt>
                      <c:pt idx="979">
                        <c:v>1.56</c:v>
                      </c:pt>
                      <c:pt idx="980">
                        <c:v>1.56</c:v>
                      </c:pt>
                      <c:pt idx="981">
                        <c:v>1.54</c:v>
                      </c:pt>
                      <c:pt idx="982">
                        <c:v>1.54</c:v>
                      </c:pt>
                      <c:pt idx="983">
                        <c:v>1.54</c:v>
                      </c:pt>
                      <c:pt idx="984">
                        <c:v>1.54</c:v>
                      </c:pt>
                      <c:pt idx="985">
                        <c:v>1.54</c:v>
                      </c:pt>
                      <c:pt idx="986">
                        <c:v>1.56</c:v>
                      </c:pt>
                      <c:pt idx="987">
                        <c:v>1.56</c:v>
                      </c:pt>
                      <c:pt idx="988">
                        <c:v>1.56</c:v>
                      </c:pt>
                      <c:pt idx="989">
                        <c:v>1.56</c:v>
                      </c:pt>
                      <c:pt idx="990">
                        <c:v>1.56</c:v>
                      </c:pt>
                      <c:pt idx="991">
                        <c:v>1.56</c:v>
                      </c:pt>
                      <c:pt idx="992">
                        <c:v>1.56</c:v>
                      </c:pt>
                      <c:pt idx="993">
                        <c:v>1.56</c:v>
                      </c:pt>
                      <c:pt idx="994">
                        <c:v>1.56</c:v>
                      </c:pt>
                      <c:pt idx="995">
                        <c:v>1.56</c:v>
                      </c:pt>
                      <c:pt idx="996">
                        <c:v>1.56</c:v>
                      </c:pt>
                      <c:pt idx="997">
                        <c:v>1.56</c:v>
                      </c:pt>
                      <c:pt idx="998">
                        <c:v>1.56</c:v>
                      </c:pt>
                      <c:pt idx="999">
                        <c:v>1.56</c:v>
                      </c:pt>
                      <c:pt idx="1000">
                        <c:v>1.56</c:v>
                      </c:pt>
                      <c:pt idx="1001">
                        <c:v>1.56</c:v>
                      </c:pt>
                      <c:pt idx="1002">
                        <c:v>1.56</c:v>
                      </c:pt>
                      <c:pt idx="1003">
                        <c:v>1.56</c:v>
                      </c:pt>
                      <c:pt idx="1004">
                        <c:v>1.56</c:v>
                      </c:pt>
                      <c:pt idx="1005">
                        <c:v>1.56</c:v>
                      </c:pt>
                      <c:pt idx="1006">
                        <c:v>1.56</c:v>
                      </c:pt>
                      <c:pt idx="1007">
                        <c:v>1.56</c:v>
                      </c:pt>
                      <c:pt idx="1008">
                        <c:v>1.56</c:v>
                      </c:pt>
                      <c:pt idx="1009">
                        <c:v>1.56</c:v>
                      </c:pt>
                      <c:pt idx="1010">
                        <c:v>1.56</c:v>
                      </c:pt>
                      <c:pt idx="1011">
                        <c:v>1.58</c:v>
                      </c:pt>
                      <c:pt idx="1012">
                        <c:v>1.58</c:v>
                      </c:pt>
                      <c:pt idx="1013">
                        <c:v>1.58</c:v>
                      </c:pt>
                      <c:pt idx="1014">
                        <c:v>1.58</c:v>
                      </c:pt>
                      <c:pt idx="1015">
                        <c:v>1.58</c:v>
                      </c:pt>
                      <c:pt idx="1016">
                        <c:v>1.58</c:v>
                      </c:pt>
                      <c:pt idx="1017">
                        <c:v>1.58</c:v>
                      </c:pt>
                      <c:pt idx="1018">
                        <c:v>1.58</c:v>
                      </c:pt>
                      <c:pt idx="1019">
                        <c:v>1.6</c:v>
                      </c:pt>
                      <c:pt idx="1020">
                        <c:v>1.6</c:v>
                      </c:pt>
                      <c:pt idx="1021">
                        <c:v>1.6</c:v>
                      </c:pt>
                      <c:pt idx="1022">
                        <c:v>1.6</c:v>
                      </c:pt>
                      <c:pt idx="1023">
                        <c:v>1.6</c:v>
                      </c:pt>
                      <c:pt idx="1024">
                        <c:v>1.6</c:v>
                      </c:pt>
                      <c:pt idx="1025">
                        <c:v>1.6</c:v>
                      </c:pt>
                      <c:pt idx="1026">
                        <c:v>1.6</c:v>
                      </c:pt>
                      <c:pt idx="1027">
                        <c:v>1.6</c:v>
                      </c:pt>
                      <c:pt idx="1028">
                        <c:v>1.62</c:v>
                      </c:pt>
                      <c:pt idx="1029">
                        <c:v>1.62</c:v>
                      </c:pt>
                      <c:pt idx="1030">
                        <c:v>1.62</c:v>
                      </c:pt>
                      <c:pt idx="1031">
                        <c:v>1.62</c:v>
                      </c:pt>
                      <c:pt idx="1032">
                        <c:v>1.62</c:v>
                      </c:pt>
                      <c:pt idx="1033">
                        <c:v>1.62</c:v>
                      </c:pt>
                      <c:pt idx="1034">
                        <c:v>1.62</c:v>
                      </c:pt>
                      <c:pt idx="1035">
                        <c:v>1.62</c:v>
                      </c:pt>
                      <c:pt idx="1036">
                        <c:v>1.62</c:v>
                      </c:pt>
                      <c:pt idx="1037">
                        <c:v>1.62</c:v>
                      </c:pt>
                      <c:pt idx="1038">
                        <c:v>1.62</c:v>
                      </c:pt>
                      <c:pt idx="1039">
                        <c:v>1.62</c:v>
                      </c:pt>
                      <c:pt idx="1040">
                        <c:v>1.62</c:v>
                      </c:pt>
                      <c:pt idx="1041">
                        <c:v>1.62</c:v>
                      </c:pt>
                      <c:pt idx="1042">
                        <c:v>1.62</c:v>
                      </c:pt>
                      <c:pt idx="1043">
                        <c:v>1.64</c:v>
                      </c:pt>
                      <c:pt idx="1044">
                        <c:v>1.64</c:v>
                      </c:pt>
                      <c:pt idx="1045">
                        <c:v>1.64</c:v>
                      </c:pt>
                      <c:pt idx="1046">
                        <c:v>1.64</c:v>
                      </c:pt>
                      <c:pt idx="1047">
                        <c:v>1.64</c:v>
                      </c:pt>
                      <c:pt idx="1048">
                        <c:v>1.64</c:v>
                      </c:pt>
                      <c:pt idx="1049">
                        <c:v>1.64</c:v>
                      </c:pt>
                      <c:pt idx="1050">
                        <c:v>1.64</c:v>
                      </c:pt>
                      <c:pt idx="1051">
                        <c:v>1.64</c:v>
                      </c:pt>
                      <c:pt idx="1052">
                        <c:v>1.64</c:v>
                      </c:pt>
                      <c:pt idx="1053">
                        <c:v>1.64</c:v>
                      </c:pt>
                      <c:pt idx="1054">
                        <c:v>1.64</c:v>
                      </c:pt>
                      <c:pt idx="1055">
                        <c:v>1.64</c:v>
                      </c:pt>
                      <c:pt idx="1056">
                        <c:v>1.64</c:v>
                      </c:pt>
                      <c:pt idx="1057">
                        <c:v>1.64</c:v>
                      </c:pt>
                      <c:pt idx="1058">
                        <c:v>1.64</c:v>
                      </c:pt>
                      <c:pt idx="1059">
                        <c:v>1.64</c:v>
                      </c:pt>
                      <c:pt idx="1060">
                        <c:v>1.64</c:v>
                      </c:pt>
                      <c:pt idx="1061">
                        <c:v>1.64</c:v>
                      </c:pt>
                      <c:pt idx="1062">
                        <c:v>1.64</c:v>
                      </c:pt>
                      <c:pt idx="1063">
                        <c:v>1.64</c:v>
                      </c:pt>
                      <c:pt idx="1064">
                        <c:v>1.64</c:v>
                      </c:pt>
                      <c:pt idx="1065">
                        <c:v>1.64</c:v>
                      </c:pt>
                      <c:pt idx="1066">
                        <c:v>1.64</c:v>
                      </c:pt>
                      <c:pt idx="1067">
                        <c:v>1.64</c:v>
                      </c:pt>
                      <c:pt idx="1068">
                        <c:v>1.64</c:v>
                      </c:pt>
                      <c:pt idx="1069">
                        <c:v>1.64</c:v>
                      </c:pt>
                      <c:pt idx="1070">
                        <c:v>1.64</c:v>
                      </c:pt>
                      <c:pt idx="1071">
                        <c:v>1.64</c:v>
                      </c:pt>
                      <c:pt idx="1072">
                        <c:v>1.64</c:v>
                      </c:pt>
                      <c:pt idx="1073">
                        <c:v>1.64</c:v>
                      </c:pt>
                      <c:pt idx="1074">
                        <c:v>1.64</c:v>
                      </c:pt>
                      <c:pt idx="1075">
                        <c:v>1.64</c:v>
                      </c:pt>
                      <c:pt idx="1076">
                        <c:v>1.64</c:v>
                      </c:pt>
                      <c:pt idx="1077">
                        <c:v>1.66</c:v>
                      </c:pt>
                      <c:pt idx="1078">
                        <c:v>1.66</c:v>
                      </c:pt>
                      <c:pt idx="1079">
                        <c:v>1.66</c:v>
                      </c:pt>
                      <c:pt idx="1080">
                        <c:v>1.66</c:v>
                      </c:pt>
                      <c:pt idx="1081">
                        <c:v>1.66</c:v>
                      </c:pt>
                      <c:pt idx="1082">
                        <c:v>1.66</c:v>
                      </c:pt>
                      <c:pt idx="1083">
                        <c:v>1.66</c:v>
                      </c:pt>
                      <c:pt idx="1084">
                        <c:v>1.66</c:v>
                      </c:pt>
                      <c:pt idx="1085">
                        <c:v>1.66</c:v>
                      </c:pt>
                      <c:pt idx="1086">
                        <c:v>1.66</c:v>
                      </c:pt>
                      <c:pt idx="1087">
                        <c:v>1.66</c:v>
                      </c:pt>
                      <c:pt idx="1088">
                        <c:v>1.66</c:v>
                      </c:pt>
                      <c:pt idx="1089">
                        <c:v>1.64</c:v>
                      </c:pt>
                      <c:pt idx="1090">
                        <c:v>1.64</c:v>
                      </c:pt>
                      <c:pt idx="1091">
                        <c:v>1.64</c:v>
                      </c:pt>
                      <c:pt idx="1092">
                        <c:v>1.64</c:v>
                      </c:pt>
                      <c:pt idx="1093">
                        <c:v>1.64</c:v>
                      </c:pt>
                      <c:pt idx="1094">
                        <c:v>1.64</c:v>
                      </c:pt>
                      <c:pt idx="1095">
                        <c:v>1.64</c:v>
                      </c:pt>
                      <c:pt idx="1096">
                        <c:v>1.64</c:v>
                      </c:pt>
                      <c:pt idx="1097">
                        <c:v>1.64</c:v>
                      </c:pt>
                      <c:pt idx="1098">
                        <c:v>1.64</c:v>
                      </c:pt>
                      <c:pt idx="1099">
                        <c:v>1.64</c:v>
                      </c:pt>
                      <c:pt idx="1100">
                        <c:v>1.64</c:v>
                      </c:pt>
                      <c:pt idx="1101">
                        <c:v>1.64</c:v>
                      </c:pt>
                      <c:pt idx="1102">
                        <c:v>1.64</c:v>
                      </c:pt>
                      <c:pt idx="1103">
                        <c:v>1.66</c:v>
                      </c:pt>
                      <c:pt idx="1104">
                        <c:v>1.66</c:v>
                      </c:pt>
                      <c:pt idx="1105">
                        <c:v>1.66</c:v>
                      </c:pt>
                      <c:pt idx="1106">
                        <c:v>1.66</c:v>
                      </c:pt>
                      <c:pt idx="1107">
                        <c:v>1.66</c:v>
                      </c:pt>
                      <c:pt idx="1108">
                        <c:v>1.66</c:v>
                      </c:pt>
                      <c:pt idx="1109">
                        <c:v>1.66</c:v>
                      </c:pt>
                      <c:pt idx="1110">
                        <c:v>1.66</c:v>
                      </c:pt>
                      <c:pt idx="1111">
                        <c:v>1.66</c:v>
                      </c:pt>
                      <c:pt idx="1112">
                        <c:v>1.66</c:v>
                      </c:pt>
                      <c:pt idx="1113">
                        <c:v>1.66</c:v>
                      </c:pt>
                      <c:pt idx="1114">
                        <c:v>1.66</c:v>
                      </c:pt>
                      <c:pt idx="1115">
                        <c:v>1.66</c:v>
                      </c:pt>
                      <c:pt idx="1116">
                        <c:v>1.66</c:v>
                      </c:pt>
                      <c:pt idx="1117">
                        <c:v>1.66</c:v>
                      </c:pt>
                      <c:pt idx="1118">
                        <c:v>1.66</c:v>
                      </c:pt>
                      <c:pt idx="1119">
                        <c:v>1.66</c:v>
                      </c:pt>
                      <c:pt idx="1120">
                        <c:v>1.66</c:v>
                      </c:pt>
                      <c:pt idx="1121">
                        <c:v>1.66</c:v>
                      </c:pt>
                      <c:pt idx="1122">
                        <c:v>1.66</c:v>
                      </c:pt>
                      <c:pt idx="1123">
                        <c:v>1.66</c:v>
                      </c:pt>
                      <c:pt idx="1124">
                        <c:v>1.66</c:v>
                      </c:pt>
                      <c:pt idx="1125">
                        <c:v>1.66</c:v>
                      </c:pt>
                      <c:pt idx="1126">
                        <c:v>1.66</c:v>
                      </c:pt>
                      <c:pt idx="1127">
                        <c:v>1.66</c:v>
                      </c:pt>
                      <c:pt idx="1128">
                        <c:v>1.66</c:v>
                      </c:pt>
                      <c:pt idx="1129">
                        <c:v>1.66</c:v>
                      </c:pt>
                      <c:pt idx="1130">
                        <c:v>1.66</c:v>
                      </c:pt>
                      <c:pt idx="1131">
                        <c:v>1.66</c:v>
                      </c:pt>
                      <c:pt idx="1132">
                        <c:v>1.66</c:v>
                      </c:pt>
                      <c:pt idx="1133">
                        <c:v>1.66</c:v>
                      </c:pt>
                      <c:pt idx="1134">
                        <c:v>1.66</c:v>
                      </c:pt>
                      <c:pt idx="1135">
                        <c:v>1.66</c:v>
                      </c:pt>
                      <c:pt idx="1136">
                        <c:v>1.66</c:v>
                      </c:pt>
                      <c:pt idx="1137">
                        <c:v>1.66</c:v>
                      </c:pt>
                      <c:pt idx="1138">
                        <c:v>1.66</c:v>
                      </c:pt>
                      <c:pt idx="1139">
                        <c:v>1.66</c:v>
                      </c:pt>
                      <c:pt idx="1140">
                        <c:v>1.66</c:v>
                      </c:pt>
                      <c:pt idx="1141">
                        <c:v>1.66</c:v>
                      </c:pt>
                      <c:pt idx="1142">
                        <c:v>1.66</c:v>
                      </c:pt>
                      <c:pt idx="1143">
                        <c:v>1.66</c:v>
                      </c:pt>
                      <c:pt idx="1144">
                        <c:v>1.66</c:v>
                      </c:pt>
                      <c:pt idx="1145">
                        <c:v>1.66</c:v>
                      </c:pt>
                      <c:pt idx="1146">
                        <c:v>1.66</c:v>
                      </c:pt>
                      <c:pt idx="1147">
                        <c:v>1.66</c:v>
                      </c:pt>
                      <c:pt idx="1148">
                        <c:v>1.66</c:v>
                      </c:pt>
                      <c:pt idx="1149">
                        <c:v>1.66</c:v>
                      </c:pt>
                      <c:pt idx="1150">
                        <c:v>1.66</c:v>
                      </c:pt>
                      <c:pt idx="1151">
                        <c:v>1.66</c:v>
                      </c:pt>
                      <c:pt idx="1152">
                        <c:v>1.66</c:v>
                      </c:pt>
                      <c:pt idx="1153">
                        <c:v>1.66</c:v>
                      </c:pt>
                      <c:pt idx="1154">
                        <c:v>1.66</c:v>
                      </c:pt>
                      <c:pt idx="1155">
                        <c:v>1.66</c:v>
                      </c:pt>
                      <c:pt idx="1156">
                        <c:v>1.66</c:v>
                      </c:pt>
                      <c:pt idx="1157">
                        <c:v>1.66</c:v>
                      </c:pt>
                      <c:pt idx="1158">
                        <c:v>1.66</c:v>
                      </c:pt>
                      <c:pt idx="1159">
                        <c:v>1.66</c:v>
                      </c:pt>
                      <c:pt idx="1160">
                        <c:v>1.66</c:v>
                      </c:pt>
                      <c:pt idx="1161">
                        <c:v>1.66</c:v>
                      </c:pt>
                      <c:pt idx="1162">
                        <c:v>1.66</c:v>
                      </c:pt>
                      <c:pt idx="1163">
                        <c:v>1.66</c:v>
                      </c:pt>
                      <c:pt idx="1164">
                        <c:v>1.66</c:v>
                      </c:pt>
                      <c:pt idx="1165">
                        <c:v>1.66</c:v>
                      </c:pt>
                      <c:pt idx="1166">
                        <c:v>1.66</c:v>
                      </c:pt>
                      <c:pt idx="1167">
                        <c:v>1.68</c:v>
                      </c:pt>
                      <c:pt idx="1168">
                        <c:v>1.68</c:v>
                      </c:pt>
                      <c:pt idx="1169">
                        <c:v>1.68</c:v>
                      </c:pt>
                      <c:pt idx="1170">
                        <c:v>1.68</c:v>
                      </c:pt>
                      <c:pt idx="1171">
                        <c:v>1.68</c:v>
                      </c:pt>
                      <c:pt idx="1172">
                        <c:v>1.66</c:v>
                      </c:pt>
                      <c:pt idx="1173">
                        <c:v>1.66</c:v>
                      </c:pt>
                      <c:pt idx="1174">
                        <c:v>1.66</c:v>
                      </c:pt>
                      <c:pt idx="1175">
                        <c:v>1.66</c:v>
                      </c:pt>
                      <c:pt idx="1176">
                        <c:v>1.66</c:v>
                      </c:pt>
                      <c:pt idx="1177">
                        <c:v>1.66</c:v>
                      </c:pt>
                      <c:pt idx="1178">
                        <c:v>1.66</c:v>
                      </c:pt>
                      <c:pt idx="1179">
                        <c:v>1.66</c:v>
                      </c:pt>
                      <c:pt idx="1180">
                        <c:v>1.66</c:v>
                      </c:pt>
                      <c:pt idx="1181">
                        <c:v>1.66</c:v>
                      </c:pt>
                      <c:pt idx="1182">
                        <c:v>1.66</c:v>
                      </c:pt>
                      <c:pt idx="1183">
                        <c:v>1.66</c:v>
                      </c:pt>
                      <c:pt idx="1184">
                        <c:v>1.64</c:v>
                      </c:pt>
                      <c:pt idx="1185">
                        <c:v>1.64</c:v>
                      </c:pt>
                      <c:pt idx="1186">
                        <c:v>1.64</c:v>
                      </c:pt>
                      <c:pt idx="1187">
                        <c:v>1.64</c:v>
                      </c:pt>
                      <c:pt idx="1188">
                        <c:v>1.64</c:v>
                      </c:pt>
                      <c:pt idx="1189">
                        <c:v>1.64</c:v>
                      </c:pt>
                      <c:pt idx="1190">
                        <c:v>1.64</c:v>
                      </c:pt>
                      <c:pt idx="1191">
                        <c:v>1.64</c:v>
                      </c:pt>
                      <c:pt idx="1192">
                        <c:v>1.64</c:v>
                      </c:pt>
                      <c:pt idx="1193">
                        <c:v>1.64</c:v>
                      </c:pt>
                      <c:pt idx="1194">
                        <c:v>1.64</c:v>
                      </c:pt>
                      <c:pt idx="1195">
                        <c:v>1.64</c:v>
                      </c:pt>
                      <c:pt idx="1196">
                        <c:v>1.66</c:v>
                      </c:pt>
                      <c:pt idx="1197">
                        <c:v>1.66</c:v>
                      </c:pt>
                      <c:pt idx="1198">
                        <c:v>1.66</c:v>
                      </c:pt>
                      <c:pt idx="1199">
                        <c:v>1.66</c:v>
                      </c:pt>
                      <c:pt idx="1200">
                        <c:v>1.66</c:v>
                      </c:pt>
                      <c:pt idx="1201">
                        <c:v>1.66</c:v>
                      </c:pt>
                      <c:pt idx="1202">
                        <c:v>1.66</c:v>
                      </c:pt>
                      <c:pt idx="1203">
                        <c:v>1.66</c:v>
                      </c:pt>
                      <c:pt idx="1204">
                        <c:v>1.66</c:v>
                      </c:pt>
                      <c:pt idx="1205">
                        <c:v>1.66</c:v>
                      </c:pt>
                      <c:pt idx="1206">
                        <c:v>1.66</c:v>
                      </c:pt>
                      <c:pt idx="1207">
                        <c:v>1.66</c:v>
                      </c:pt>
                      <c:pt idx="1208">
                        <c:v>1.66</c:v>
                      </c:pt>
                      <c:pt idx="1209">
                        <c:v>1.66</c:v>
                      </c:pt>
                      <c:pt idx="1210">
                        <c:v>1.66</c:v>
                      </c:pt>
                      <c:pt idx="1211">
                        <c:v>1.66</c:v>
                      </c:pt>
                      <c:pt idx="1212">
                        <c:v>1.66</c:v>
                      </c:pt>
                      <c:pt idx="1213">
                        <c:v>1.66</c:v>
                      </c:pt>
                      <c:pt idx="1214">
                        <c:v>1.66</c:v>
                      </c:pt>
                      <c:pt idx="1215">
                        <c:v>1.66</c:v>
                      </c:pt>
                      <c:pt idx="1216">
                        <c:v>1.66</c:v>
                      </c:pt>
                      <c:pt idx="1217">
                        <c:v>1.66</c:v>
                      </c:pt>
                      <c:pt idx="1218">
                        <c:v>1.66</c:v>
                      </c:pt>
                      <c:pt idx="1219">
                        <c:v>1.68</c:v>
                      </c:pt>
                      <c:pt idx="1220">
                        <c:v>1.68</c:v>
                      </c:pt>
                      <c:pt idx="1221">
                        <c:v>1.68</c:v>
                      </c:pt>
                      <c:pt idx="1222">
                        <c:v>1.68</c:v>
                      </c:pt>
                      <c:pt idx="1223">
                        <c:v>1.68</c:v>
                      </c:pt>
                      <c:pt idx="1224">
                        <c:v>1.68</c:v>
                      </c:pt>
                      <c:pt idx="1225">
                        <c:v>1.68</c:v>
                      </c:pt>
                      <c:pt idx="1226">
                        <c:v>1.7</c:v>
                      </c:pt>
                      <c:pt idx="1227">
                        <c:v>1.7</c:v>
                      </c:pt>
                      <c:pt idx="1228">
                        <c:v>1.7</c:v>
                      </c:pt>
                      <c:pt idx="1229">
                        <c:v>1.7</c:v>
                      </c:pt>
                      <c:pt idx="1230">
                        <c:v>1.7</c:v>
                      </c:pt>
                      <c:pt idx="1231">
                        <c:v>1.7</c:v>
                      </c:pt>
                      <c:pt idx="1232">
                        <c:v>1.7</c:v>
                      </c:pt>
                      <c:pt idx="1233">
                        <c:v>1.7</c:v>
                      </c:pt>
                      <c:pt idx="1234">
                        <c:v>1.7</c:v>
                      </c:pt>
                      <c:pt idx="1235">
                        <c:v>1.7</c:v>
                      </c:pt>
                      <c:pt idx="1236">
                        <c:v>1.7</c:v>
                      </c:pt>
                      <c:pt idx="1237">
                        <c:v>1.7</c:v>
                      </c:pt>
                      <c:pt idx="1238">
                        <c:v>1.7</c:v>
                      </c:pt>
                      <c:pt idx="1239">
                        <c:v>1.7</c:v>
                      </c:pt>
                      <c:pt idx="1240">
                        <c:v>1.7</c:v>
                      </c:pt>
                      <c:pt idx="1241">
                        <c:v>1.72</c:v>
                      </c:pt>
                      <c:pt idx="1242">
                        <c:v>1.72</c:v>
                      </c:pt>
                      <c:pt idx="1243">
                        <c:v>1.72</c:v>
                      </c:pt>
                      <c:pt idx="1244">
                        <c:v>1.72</c:v>
                      </c:pt>
                      <c:pt idx="1245">
                        <c:v>1.72</c:v>
                      </c:pt>
                      <c:pt idx="1246">
                        <c:v>1.72</c:v>
                      </c:pt>
                      <c:pt idx="1247">
                        <c:v>1.72</c:v>
                      </c:pt>
                      <c:pt idx="1248">
                        <c:v>1.72</c:v>
                      </c:pt>
                      <c:pt idx="1249">
                        <c:v>1.72</c:v>
                      </c:pt>
                      <c:pt idx="1250">
                        <c:v>1.74</c:v>
                      </c:pt>
                      <c:pt idx="1251">
                        <c:v>1.74</c:v>
                      </c:pt>
                      <c:pt idx="1252">
                        <c:v>1.74</c:v>
                      </c:pt>
                      <c:pt idx="1253">
                        <c:v>1.74</c:v>
                      </c:pt>
                      <c:pt idx="1254">
                        <c:v>1.74</c:v>
                      </c:pt>
                      <c:pt idx="1255">
                        <c:v>1.74</c:v>
                      </c:pt>
                      <c:pt idx="1256">
                        <c:v>1.74</c:v>
                      </c:pt>
                      <c:pt idx="1257">
                        <c:v>1.74</c:v>
                      </c:pt>
                      <c:pt idx="1258">
                        <c:v>1.76</c:v>
                      </c:pt>
                      <c:pt idx="1259">
                        <c:v>1.76</c:v>
                      </c:pt>
                      <c:pt idx="1260">
                        <c:v>1.76</c:v>
                      </c:pt>
                      <c:pt idx="1261">
                        <c:v>1.76</c:v>
                      </c:pt>
                      <c:pt idx="1262">
                        <c:v>1.76</c:v>
                      </c:pt>
                      <c:pt idx="1263">
                        <c:v>1.76</c:v>
                      </c:pt>
                      <c:pt idx="1264">
                        <c:v>1.76</c:v>
                      </c:pt>
                      <c:pt idx="1265">
                        <c:v>1.76</c:v>
                      </c:pt>
                      <c:pt idx="1266">
                        <c:v>1.76</c:v>
                      </c:pt>
                      <c:pt idx="1267">
                        <c:v>1.76</c:v>
                      </c:pt>
                      <c:pt idx="1268">
                        <c:v>1.76</c:v>
                      </c:pt>
                      <c:pt idx="1269">
                        <c:v>1.76</c:v>
                      </c:pt>
                      <c:pt idx="1270">
                        <c:v>1.76</c:v>
                      </c:pt>
                      <c:pt idx="1271">
                        <c:v>1.76</c:v>
                      </c:pt>
                      <c:pt idx="1272">
                        <c:v>1.76</c:v>
                      </c:pt>
                      <c:pt idx="1273">
                        <c:v>1.76</c:v>
                      </c:pt>
                      <c:pt idx="1274">
                        <c:v>1.76</c:v>
                      </c:pt>
                      <c:pt idx="1275">
                        <c:v>1.76</c:v>
                      </c:pt>
                      <c:pt idx="1276">
                        <c:v>1.76</c:v>
                      </c:pt>
                      <c:pt idx="1277">
                        <c:v>1.76</c:v>
                      </c:pt>
                      <c:pt idx="1278">
                        <c:v>1.76</c:v>
                      </c:pt>
                      <c:pt idx="1279">
                        <c:v>1.76</c:v>
                      </c:pt>
                      <c:pt idx="1280">
                        <c:v>1.76</c:v>
                      </c:pt>
                      <c:pt idx="1281">
                        <c:v>1.76</c:v>
                      </c:pt>
                      <c:pt idx="1282">
                        <c:v>1.76</c:v>
                      </c:pt>
                      <c:pt idx="1283">
                        <c:v>1.76</c:v>
                      </c:pt>
                      <c:pt idx="1284">
                        <c:v>1.76</c:v>
                      </c:pt>
                      <c:pt idx="1285">
                        <c:v>1.76</c:v>
                      </c:pt>
                      <c:pt idx="1286">
                        <c:v>1.76</c:v>
                      </c:pt>
                      <c:pt idx="1287">
                        <c:v>1.76</c:v>
                      </c:pt>
                      <c:pt idx="1288">
                        <c:v>1.76</c:v>
                      </c:pt>
                      <c:pt idx="1289">
                        <c:v>1.74</c:v>
                      </c:pt>
                      <c:pt idx="1290">
                        <c:v>1.74</c:v>
                      </c:pt>
                      <c:pt idx="1291">
                        <c:v>1.74</c:v>
                      </c:pt>
                      <c:pt idx="1292">
                        <c:v>1.74</c:v>
                      </c:pt>
                      <c:pt idx="1293">
                        <c:v>1.74</c:v>
                      </c:pt>
                      <c:pt idx="1294">
                        <c:v>1.74</c:v>
                      </c:pt>
                      <c:pt idx="1295">
                        <c:v>1.74</c:v>
                      </c:pt>
                      <c:pt idx="1296">
                        <c:v>1.74</c:v>
                      </c:pt>
                      <c:pt idx="1297">
                        <c:v>1.74</c:v>
                      </c:pt>
                      <c:pt idx="1298">
                        <c:v>1.74</c:v>
                      </c:pt>
                      <c:pt idx="1299">
                        <c:v>1.74</c:v>
                      </c:pt>
                      <c:pt idx="1300">
                        <c:v>1.74</c:v>
                      </c:pt>
                      <c:pt idx="1301">
                        <c:v>1.74</c:v>
                      </c:pt>
                      <c:pt idx="1302">
                        <c:v>1.74</c:v>
                      </c:pt>
                      <c:pt idx="1303">
                        <c:v>1.74</c:v>
                      </c:pt>
                      <c:pt idx="1304">
                        <c:v>1.74</c:v>
                      </c:pt>
                      <c:pt idx="1305">
                        <c:v>1.74</c:v>
                      </c:pt>
                      <c:pt idx="1306">
                        <c:v>1.74</c:v>
                      </c:pt>
                      <c:pt idx="1307">
                        <c:v>1.74</c:v>
                      </c:pt>
                      <c:pt idx="1308">
                        <c:v>1.74</c:v>
                      </c:pt>
                      <c:pt idx="1309">
                        <c:v>1.74</c:v>
                      </c:pt>
                      <c:pt idx="1310">
                        <c:v>1.74</c:v>
                      </c:pt>
                      <c:pt idx="1311">
                        <c:v>1.74</c:v>
                      </c:pt>
                      <c:pt idx="1312">
                        <c:v>1.74</c:v>
                      </c:pt>
                      <c:pt idx="1313">
                        <c:v>1.74</c:v>
                      </c:pt>
                      <c:pt idx="1314">
                        <c:v>1.74</c:v>
                      </c:pt>
                      <c:pt idx="1315">
                        <c:v>1.74</c:v>
                      </c:pt>
                      <c:pt idx="1316">
                        <c:v>1.74</c:v>
                      </c:pt>
                      <c:pt idx="1317">
                        <c:v>1.74</c:v>
                      </c:pt>
                      <c:pt idx="1318">
                        <c:v>1.74</c:v>
                      </c:pt>
                      <c:pt idx="1319">
                        <c:v>1.74</c:v>
                      </c:pt>
                      <c:pt idx="1320">
                        <c:v>1.74</c:v>
                      </c:pt>
                      <c:pt idx="1321">
                        <c:v>1.74</c:v>
                      </c:pt>
                      <c:pt idx="1322">
                        <c:v>1.74</c:v>
                      </c:pt>
                      <c:pt idx="1323">
                        <c:v>1.74</c:v>
                      </c:pt>
                      <c:pt idx="1324">
                        <c:v>1.74</c:v>
                      </c:pt>
                      <c:pt idx="1325">
                        <c:v>1.74</c:v>
                      </c:pt>
                      <c:pt idx="1326">
                        <c:v>1.74</c:v>
                      </c:pt>
                      <c:pt idx="1327">
                        <c:v>1.74</c:v>
                      </c:pt>
                      <c:pt idx="1328">
                        <c:v>1.74</c:v>
                      </c:pt>
                      <c:pt idx="1329">
                        <c:v>1.74</c:v>
                      </c:pt>
                      <c:pt idx="1330">
                        <c:v>1.74</c:v>
                      </c:pt>
                      <c:pt idx="1331">
                        <c:v>1.74</c:v>
                      </c:pt>
                      <c:pt idx="1332">
                        <c:v>1.74</c:v>
                      </c:pt>
                      <c:pt idx="1333">
                        <c:v>1.74</c:v>
                      </c:pt>
                      <c:pt idx="1334">
                        <c:v>1.74</c:v>
                      </c:pt>
                      <c:pt idx="1335">
                        <c:v>1.74</c:v>
                      </c:pt>
                      <c:pt idx="1336">
                        <c:v>1.74</c:v>
                      </c:pt>
                      <c:pt idx="1337">
                        <c:v>1.74</c:v>
                      </c:pt>
                      <c:pt idx="1338">
                        <c:v>1.74</c:v>
                      </c:pt>
                      <c:pt idx="1339">
                        <c:v>1.74</c:v>
                      </c:pt>
                      <c:pt idx="1340">
                        <c:v>1.74</c:v>
                      </c:pt>
                      <c:pt idx="1341">
                        <c:v>1.74</c:v>
                      </c:pt>
                      <c:pt idx="1342">
                        <c:v>1.72</c:v>
                      </c:pt>
                      <c:pt idx="1343">
                        <c:v>1.72</c:v>
                      </c:pt>
                      <c:pt idx="1344">
                        <c:v>1.72</c:v>
                      </c:pt>
                      <c:pt idx="1345">
                        <c:v>1.72</c:v>
                      </c:pt>
                      <c:pt idx="1346">
                        <c:v>1.72</c:v>
                      </c:pt>
                      <c:pt idx="1347">
                        <c:v>1.72</c:v>
                      </c:pt>
                      <c:pt idx="1348">
                        <c:v>1.7</c:v>
                      </c:pt>
                      <c:pt idx="1349">
                        <c:v>1.7</c:v>
                      </c:pt>
                      <c:pt idx="1350">
                        <c:v>1.7</c:v>
                      </c:pt>
                      <c:pt idx="1351">
                        <c:v>1.68</c:v>
                      </c:pt>
                      <c:pt idx="1352">
                        <c:v>1.68</c:v>
                      </c:pt>
                      <c:pt idx="1353">
                        <c:v>1.68</c:v>
                      </c:pt>
                      <c:pt idx="1354">
                        <c:v>1.68</c:v>
                      </c:pt>
                      <c:pt idx="1355">
                        <c:v>1.66</c:v>
                      </c:pt>
                      <c:pt idx="1356">
                        <c:v>1.66</c:v>
                      </c:pt>
                      <c:pt idx="1357">
                        <c:v>1.66</c:v>
                      </c:pt>
                      <c:pt idx="1358">
                        <c:v>1.66</c:v>
                      </c:pt>
                      <c:pt idx="1359">
                        <c:v>1.64</c:v>
                      </c:pt>
                      <c:pt idx="1360">
                        <c:v>1.64</c:v>
                      </c:pt>
                      <c:pt idx="1361">
                        <c:v>1.64</c:v>
                      </c:pt>
                      <c:pt idx="1362">
                        <c:v>1.62</c:v>
                      </c:pt>
                      <c:pt idx="1363">
                        <c:v>1.62</c:v>
                      </c:pt>
                      <c:pt idx="1364">
                        <c:v>1.62</c:v>
                      </c:pt>
                      <c:pt idx="1365">
                        <c:v>1.6</c:v>
                      </c:pt>
                      <c:pt idx="1366">
                        <c:v>1.6</c:v>
                      </c:pt>
                      <c:pt idx="1367">
                        <c:v>1.6</c:v>
                      </c:pt>
                      <c:pt idx="1368">
                        <c:v>1.58</c:v>
                      </c:pt>
                      <c:pt idx="1369">
                        <c:v>1.58</c:v>
                      </c:pt>
                      <c:pt idx="1370">
                        <c:v>1.56</c:v>
                      </c:pt>
                      <c:pt idx="1371">
                        <c:v>1.56</c:v>
                      </c:pt>
                      <c:pt idx="1372">
                        <c:v>1.54</c:v>
                      </c:pt>
                      <c:pt idx="1373">
                        <c:v>1.54</c:v>
                      </c:pt>
                      <c:pt idx="1374">
                        <c:v>1.52</c:v>
                      </c:pt>
                      <c:pt idx="1375">
                        <c:v>1.5</c:v>
                      </c:pt>
                      <c:pt idx="1376">
                        <c:v>1.5</c:v>
                      </c:pt>
                      <c:pt idx="1377">
                        <c:v>1.5</c:v>
                      </c:pt>
                      <c:pt idx="1378">
                        <c:v>1.48</c:v>
                      </c:pt>
                      <c:pt idx="1379">
                        <c:v>1.48</c:v>
                      </c:pt>
                      <c:pt idx="1380">
                        <c:v>1.46</c:v>
                      </c:pt>
                      <c:pt idx="1381">
                        <c:v>1.44</c:v>
                      </c:pt>
                      <c:pt idx="1382">
                        <c:v>1.42</c:v>
                      </c:pt>
                      <c:pt idx="1383">
                        <c:v>1.42</c:v>
                      </c:pt>
                      <c:pt idx="1384">
                        <c:v>1.4</c:v>
                      </c:pt>
                      <c:pt idx="1385">
                        <c:v>1.4</c:v>
                      </c:pt>
                      <c:pt idx="1386">
                        <c:v>1.38</c:v>
                      </c:pt>
                      <c:pt idx="1387">
                        <c:v>1.38</c:v>
                      </c:pt>
                      <c:pt idx="1388">
                        <c:v>1.36</c:v>
                      </c:pt>
                      <c:pt idx="1389">
                        <c:v>1.34</c:v>
                      </c:pt>
                      <c:pt idx="1390">
                        <c:v>1.32</c:v>
                      </c:pt>
                      <c:pt idx="1391">
                        <c:v>1.32</c:v>
                      </c:pt>
                      <c:pt idx="1392">
                        <c:v>1.3</c:v>
                      </c:pt>
                      <c:pt idx="1393">
                        <c:v>1.28</c:v>
                      </c:pt>
                      <c:pt idx="1394">
                        <c:v>1.28</c:v>
                      </c:pt>
                      <c:pt idx="1395">
                        <c:v>1.28</c:v>
                      </c:pt>
                      <c:pt idx="1396">
                        <c:v>1.26</c:v>
                      </c:pt>
                      <c:pt idx="1397">
                        <c:v>1.24</c:v>
                      </c:pt>
                      <c:pt idx="1398">
                        <c:v>1.24</c:v>
                      </c:pt>
                      <c:pt idx="1399">
                        <c:v>1.22</c:v>
                      </c:pt>
                      <c:pt idx="1400">
                        <c:v>1.2</c:v>
                      </c:pt>
                      <c:pt idx="1401">
                        <c:v>1.18</c:v>
                      </c:pt>
                      <c:pt idx="1402">
                        <c:v>1.18</c:v>
                      </c:pt>
                      <c:pt idx="1403">
                        <c:v>1.1599999999999999</c:v>
                      </c:pt>
                      <c:pt idx="1404">
                        <c:v>1.1599999999999999</c:v>
                      </c:pt>
                      <c:pt idx="1405">
                        <c:v>1.1399999999999999</c:v>
                      </c:pt>
                      <c:pt idx="1406">
                        <c:v>1.1200000000000001</c:v>
                      </c:pt>
                      <c:pt idx="1407">
                        <c:v>1.1200000000000001</c:v>
                      </c:pt>
                      <c:pt idx="1408">
                        <c:v>1.1000000000000001</c:v>
                      </c:pt>
                      <c:pt idx="1409">
                        <c:v>1.08</c:v>
                      </c:pt>
                      <c:pt idx="1410">
                        <c:v>1.08</c:v>
                      </c:pt>
                      <c:pt idx="1411">
                        <c:v>1.06</c:v>
                      </c:pt>
                      <c:pt idx="1412">
                        <c:v>1.04</c:v>
                      </c:pt>
                      <c:pt idx="1413">
                        <c:v>1.04</c:v>
                      </c:pt>
                      <c:pt idx="1414">
                        <c:v>1.04</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numCache>
                  </c:numRef>
                </c:yVal>
                <c:smooth val="1"/>
                <c:extLst xmlns:c16r2="http://schemas.microsoft.com/office/drawing/2015/06/chart">
                  <c:ext xmlns:c16="http://schemas.microsoft.com/office/drawing/2014/chart" uri="{C3380CC4-5D6E-409C-BE32-E72D297353CC}">
                    <c16:uniqueId val="{00000004-A302-5B44-B3FD-A66005AE673A}"/>
                  </c:ext>
                </c:extLst>
              </c15:ser>
            </c15:filteredScatterSeries>
            <c15:filteredScatterSeries>
              <c15:ser>
                <c:idx val="5"/>
                <c:order val="2"/>
                <c:tx>
                  <c:strRef>
                    <c:extLst xmlns:c15="http://schemas.microsoft.com/office/drawing/2012/chart" xmlns:c16r2="http://schemas.microsoft.com/office/drawing/2015/06/chart">
                      <c:ext xmlns:c15="http://schemas.microsoft.com/office/drawing/2012/chart" uri="{02D57815-91ED-43cb-92C2-25804820EDAC}">
                        <c15:formulaRef>
                          <c15:sqref>CO!$G$1</c15:sqref>
                        </c15:formulaRef>
                      </c:ext>
                    </c:extLst>
                    <c:strCache>
                      <c:ptCount val="1"/>
                      <c:pt idx="0">
                        <c:v>CO Diff 5 PS</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1893</c15:sqref>
                        </c15:formulaRef>
                      </c:ext>
                    </c:extLst>
                    <c:numCache>
                      <c:formatCode>General</c:formatCode>
                      <c:ptCount val="1892"/>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G$2:$G$1893</c15:sqref>
                        </c15:formulaRef>
                      </c:ext>
                    </c:extLst>
                    <c:numCache>
                      <c:formatCode>General</c:formatCode>
                      <c:ptCount val="1892"/>
                      <c:pt idx="0">
                        <c:v>0</c:v>
                      </c:pt>
                      <c:pt idx="1">
                        <c:v>0</c:v>
                      </c:pt>
                      <c:pt idx="2">
                        <c:v>0</c:v>
                      </c:pt>
                      <c:pt idx="3">
                        <c:v>0.02</c:v>
                      </c:pt>
                      <c:pt idx="4">
                        <c:v>0.02</c:v>
                      </c:pt>
                      <c:pt idx="5">
                        <c:v>0.04</c:v>
                      </c:pt>
                      <c:pt idx="6">
                        <c:v>0.06</c:v>
                      </c:pt>
                      <c:pt idx="7">
                        <c:v>0.08</c:v>
                      </c:pt>
                      <c:pt idx="8">
                        <c:v>0.1</c:v>
                      </c:pt>
                      <c:pt idx="9">
                        <c:v>0.14000000000000001</c:v>
                      </c:pt>
                      <c:pt idx="10">
                        <c:v>0.16</c:v>
                      </c:pt>
                      <c:pt idx="11">
                        <c:v>0.16</c:v>
                      </c:pt>
                      <c:pt idx="12">
                        <c:v>0.2</c:v>
                      </c:pt>
                      <c:pt idx="13">
                        <c:v>0.24</c:v>
                      </c:pt>
                      <c:pt idx="14">
                        <c:v>0.28000000000000003</c:v>
                      </c:pt>
                      <c:pt idx="15">
                        <c:v>0.32</c:v>
                      </c:pt>
                      <c:pt idx="16">
                        <c:v>0.36</c:v>
                      </c:pt>
                      <c:pt idx="17">
                        <c:v>0.42</c:v>
                      </c:pt>
                      <c:pt idx="18">
                        <c:v>0.46</c:v>
                      </c:pt>
                      <c:pt idx="19">
                        <c:v>0.52</c:v>
                      </c:pt>
                      <c:pt idx="20">
                        <c:v>0.57999999999999996</c:v>
                      </c:pt>
                      <c:pt idx="21">
                        <c:v>0.57999999999999996</c:v>
                      </c:pt>
                      <c:pt idx="22">
                        <c:v>0.64</c:v>
                      </c:pt>
                      <c:pt idx="23">
                        <c:v>0.7</c:v>
                      </c:pt>
                      <c:pt idx="24">
                        <c:v>0.78</c:v>
                      </c:pt>
                      <c:pt idx="25">
                        <c:v>0.84</c:v>
                      </c:pt>
                      <c:pt idx="26">
                        <c:v>0.92</c:v>
                      </c:pt>
                      <c:pt idx="27">
                        <c:v>0.98</c:v>
                      </c:pt>
                      <c:pt idx="28">
                        <c:v>1.06</c:v>
                      </c:pt>
                      <c:pt idx="29">
                        <c:v>1.1399999999999999</c:v>
                      </c:pt>
                      <c:pt idx="30">
                        <c:v>1.1399999999999999</c:v>
                      </c:pt>
                      <c:pt idx="31">
                        <c:v>1.22</c:v>
                      </c:pt>
                      <c:pt idx="32">
                        <c:v>1.3</c:v>
                      </c:pt>
                      <c:pt idx="33">
                        <c:v>1.38</c:v>
                      </c:pt>
                      <c:pt idx="34">
                        <c:v>1.46</c:v>
                      </c:pt>
                      <c:pt idx="35">
                        <c:v>1.54</c:v>
                      </c:pt>
                      <c:pt idx="36">
                        <c:v>1.62</c:v>
                      </c:pt>
                      <c:pt idx="37">
                        <c:v>1.7</c:v>
                      </c:pt>
                      <c:pt idx="38">
                        <c:v>1.7</c:v>
                      </c:pt>
                      <c:pt idx="39">
                        <c:v>1.78</c:v>
                      </c:pt>
                      <c:pt idx="40">
                        <c:v>1.86</c:v>
                      </c:pt>
                      <c:pt idx="41">
                        <c:v>1.94</c:v>
                      </c:pt>
                      <c:pt idx="42">
                        <c:v>2.02</c:v>
                      </c:pt>
                      <c:pt idx="43">
                        <c:v>2.1</c:v>
                      </c:pt>
                      <c:pt idx="44">
                        <c:v>2.16</c:v>
                      </c:pt>
                      <c:pt idx="45">
                        <c:v>2.2400000000000002</c:v>
                      </c:pt>
                      <c:pt idx="46">
                        <c:v>2.3199999999999981</c:v>
                      </c:pt>
                      <c:pt idx="47">
                        <c:v>2.38</c:v>
                      </c:pt>
                      <c:pt idx="48">
                        <c:v>2.46</c:v>
                      </c:pt>
                      <c:pt idx="49">
                        <c:v>2.46</c:v>
                      </c:pt>
                      <c:pt idx="50">
                        <c:v>2.52</c:v>
                      </c:pt>
                      <c:pt idx="51">
                        <c:v>2.58</c:v>
                      </c:pt>
                      <c:pt idx="52">
                        <c:v>2.66</c:v>
                      </c:pt>
                      <c:pt idx="53">
                        <c:v>2.72</c:v>
                      </c:pt>
                      <c:pt idx="54">
                        <c:v>2.78</c:v>
                      </c:pt>
                      <c:pt idx="55">
                        <c:v>2.84</c:v>
                      </c:pt>
                      <c:pt idx="56">
                        <c:v>2.84</c:v>
                      </c:pt>
                      <c:pt idx="57">
                        <c:v>2.92</c:v>
                      </c:pt>
                      <c:pt idx="58">
                        <c:v>2.98</c:v>
                      </c:pt>
                      <c:pt idx="59">
                        <c:v>3.04</c:v>
                      </c:pt>
                      <c:pt idx="60">
                        <c:v>3.12</c:v>
                      </c:pt>
                      <c:pt idx="61">
                        <c:v>3.18</c:v>
                      </c:pt>
                      <c:pt idx="62">
                        <c:v>3.26</c:v>
                      </c:pt>
                      <c:pt idx="63">
                        <c:v>3.32</c:v>
                      </c:pt>
                      <c:pt idx="64">
                        <c:v>3.38</c:v>
                      </c:pt>
                      <c:pt idx="65">
                        <c:v>3.46</c:v>
                      </c:pt>
                      <c:pt idx="66">
                        <c:v>3.52</c:v>
                      </c:pt>
                      <c:pt idx="67">
                        <c:v>3.52</c:v>
                      </c:pt>
                      <c:pt idx="68">
                        <c:v>3.6</c:v>
                      </c:pt>
                      <c:pt idx="69">
                        <c:v>3.68</c:v>
                      </c:pt>
                      <c:pt idx="70">
                        <c:v>3.74</c:v>
                      </c:pt>
                      <c:pt idx="71">
                        <c:v>3.8</c:v>
                      </c:pt>
                      <c:pt idx="72">
                        <c:v>3.88</c:v>
                      </c:pt>
                      <c:pt idx="73">
                        <c:v>3.94</c:v>
                      </c:pt>
                      <c:pt idx="74">
                        <c:v>4.0199999999999996</c:v>
                      </c:pt>
                      <c:pt idx="75">
                        <c:v>4.08</c:v>
                      </c:pt>
                      <c:pt idx="76">
                        <c:v>4.1599999999999966</c:v>
                      </c:pt>
                      <c:pt idx="77">
                        <c:v>4.1599999999999966</c:v>
                      </c:pt>
                      <c:pt idx="78">
                        <c:v>4.22</c:v>
                      </c:pt>
                      <c:pt idx="79">
                        <c:v>4.3</c:v>
                      </c:pt>
                      <c:pt idx="80">
                        <c:v>4.3599999999999977</c:v>
                      </c:pt>
                      <c:pt idx="81">
                        <c:v>4.4400000000000004</c:v>
                      </c:pt>
                      <c:pt idx="82">
                        <c:v>4.5</c:v>
                      </c:pt>
                      <c:pt idx="83">
                        <c:v>4.58</c:v>
                      </c:pt>
                      <c:pt idx="84">
                        <c:v>4.6399999999999997</c:v>
                      </c:pt>
                      <c:pt idx="85">
                        <c:v>4.6399999999999997</c:v>
                      </c:pt>
                      <c:pt idx="86">
                        <c:v>4.6999999999999966</c:v>
                      </c:pt>
                      <c:pt idx="87">
                        <c:v>4.78</c:v>
                      </c:pt>
                      <c:pt idx="88">
                        <c:v>4.84</c:v>
                      </c:pt>
                      <c:pt idx="89">
                        <c:v>4.8999999999999986</c:v>
                      </c:pt>
                      <c:pt idx="90">
                        <c:v>4.9800000000000004</c:v>
                      </c:pt>
                      <c:pt idx="91">
                        <c:v>5.04</c:v>
                      </c:pt>
                      <c:pt idx="92">
                        <c:v>5.1199999999999974</c:v>
                      </c:pt>
                      <c:pt idx="93">
                        <c:v>5.18</c:v>
                      </c:pt>
                      <c:pt idx="94">
                        <c:v>5.26</c:v>
                      </c:pt>
                      <c:pt idx="95">
                        <c:v>5.26</c:v>
                      </c:pt>
                      <c:pt idx="96">
                        <c:v>5.3199999999999976</c:v>
                      </c:pt>
                      <c:pt idx="97">
                        <c:v>5.3999999999999986</c:v>
                      </c:pt>
                      <c:pt idx="98">
                        <c:v>5.48</c:v>
                      </c:pt>
                      <c:pt idx="99">
                        <c:v>5.56</c:v>
                      </c:pt>
                      <c:pt idx="100">
                        <c:v>5.64</c:v>
                      </c:pt>
                      <c:pt idx="101">
                        <c:v>5.72</c:v>
                      </c:pt>
                      <c:pt idx="102">
                        <c:v>5.8</c:v>
                      </c:pt>
                      <c:pt idx="103">
                        <c:v>5.88</c:v>
                      </c:pt>
                      <c:pt idx="104">
                        <c:v>5.96</c:v>
                      </c:pt>
                      <c:pt idx="105">
                        <c:v>5.96</c:v>
                      </c:pt>
                      <c:pt idx="106">
                        <c:v>6.04</c:v>
                      </c:pt>
                      <c:pt idx="107">
                        <c:v>6.1199999999999974</c:v>
                      </c:pt>
                      <c:pt idx="108">
                        <c:v>6.1999999999999966</c:v>
                      </c:pt>
                      <c:pt idx="109">
                        <c:v>6.28</c:v>
                      </c:pt>
                      <c:pt idx="110">
                        <c:v>6.34</c:v>
                      </c:pt>
                      <c:pt idx="111">
                        <c:v>6.42</c:v>
                      </c:pt>
                      <c:pt idx="112">
                        <c:v>6.5</c:v>
                      </c:pt>
                      <c:pt idx="113">
                        <c:v>6.5</c:v>
                      </c:pt>
                      <c:pt idx="114">
                        <c:v>6.56</c:v>
                      </c:pt>
                      <c:pt idx="115">
                        <c:v>6.64</c:v>
                      </c:pt>
                      <c:pt idx="116">
                        <c:v>6.72</c:v>
                      </c:pt>
                      <c:pt idx="117">
                        <c:v>6.78</c:v>
                      </c:pt>
                      <c:pt idx="118">
                        <c:v>6.8599999999999977</c:v>
                      </c:pt>
                      <c:pt idx="119">
                        <c:v>6.92</c:v>
                      </c:pt>
                      <c:pt idx="120">
                        <c:v>6.98</c:v>
                      </c:pt>
                      <c:pt idx="121">
                        <c:v>7.06</c:v>
                      </c:pt>
                      <c:pt idx="122">
                        <c:v>7.1199999999999974</c:v>
                      </c:pt>
                      <c:pt idx="123">
                        <c:v>7.1199999999999974</c:v>
                      </c:pt>
                      <c:pt idx="124">
                        <c:v>7.18</c:v>
                      </c:pt>
                      <c:pt idx="125">
                        <c:v>7.24</c:v>
                      </c:pt>
                      <c:pt idx="126">
                        <c:v>7.3199999999999976</c:v>
                      </c:pt>
                      <c:pt idx="127">
                        <c:v>7.38</c:v>
                      </c:pt>
                      <c:pt idx="128">
                        <c:v>7.42</c:v>
                      </c:pt>
                      <c:pt idx="129">
                        <c:v>7.48</c:v>
                      </c:pt>
                      <c:pt idx="130">
                        <c:v>7.54</c:v>
                      </c:pt>
                      <c:pt idx="131">
                        <c:v>7.6</c:v>
                      </c:pt>
                      <c:pt idx="132">
                        <c:v>7.64</c:v>
                      </c:pt>
                      <c:pt idx="133">
                        <c:v>7.64</c:v>
                      </c:pt>
                      <c:pt idx="134">
                        <c:v>7.68</c:v>
                      </c:pt>
                      <c:pt idx="135">
                        <c:v>7.72</c:v>
                      </c:pt>
                      <c:pt idx="136">
                        <c:v>7.76</c:v>
                      </c:pt>
                      <c:pt idx="137">
                        <c:v>7.8</c:v>
                      </c:pt>
                      <c:pt idx="138">
                        <c:v>7.84</c:v>
                      </c:pt>
                      <c:pt idx="139">
                        <c:v>7.8599999999999977</c:v>
                      </c:pt>
                      <c:pt idx="140">
                        <c:v>7.8999999999999986</c:v>
                      </c:pt>
                      <c:pt idx="141">
                        <c:v>7.8999999999999986</c:v>
                      </c:pt>
                      <c:pt idx="142">
                        <c:v>7.92</c:v>
                      </c:pt>
                      <c:pt idx="143">
                        <c:v>7.94</c:v>
                      </c:pt>
                      <c:pt idx="144">
                        <c:v>7.98</c:v>
                      </c:pt>
                      <c:pt idx="145">
                        <c:v>8</c:v>
                      </c:pt>
                      <c:pt idx="146">
                        <c:v>8</c:v>
                      </c:pt>
                      <c:pt idx="147">
                        <c:v>8.02</c:v>
                      </c:pt>
                      <c:pt idx="148">
                        <c:v>8.0400000000000009</c:v>
                      </c:pt>
                      <c:pt idx="149">
                        <c:v>8.06</c:v>
                      </c:pt>
                      <c:pt idx="150">
                        <c:v>8.06</c:v>
                      </c:pt>
                      <c:pt idx="151">
                        <c:v>8.06</c:v>
                      </c:pt>
                      <c:pt idx="152">
                        <c:v>8.08</c:v>
                      </c:pt>
                      <c:pt idx="153">
                        <c:v>8.08</c:v>
                      </c:pt>
                      <c:pt idx="154">
                        <c:v>8.1</c:v>
                      </c:pt>
                      <c:pt idx="155">
                        <c:v>8.1</c:v>
                      </c:pt>
                      <c:pt idx="156">
                        <c:v>8.120000000000001</c:v>
                      </c:pt>
                      <c:pt idx="157">
                        <c:v>8.120000000000001</c:v>
                      </c:pt>
                      <c:pt idx="158">
                        <c:v>8.14</c:v>
                      </c:pt>
                      <c:pt idx="159">
                        <c:v>8.14</c:v>
                      </c:pt>
                      <c:pt idx="160">
                        <c:v>8.16</c:v>
                      </c:pt>
                      <c:pt idx="161">
                        <c:v>8.16</c:v>
                      </c:pt>
                      <c:pt idx="162">
                        <c:v>8.16</c:v>
                      </c:pt>
                      <c:pt idx="163">
                        <c:v>8.16</c:v>
                      </c:pt>
                      <c:pt idx="164">
                        <c:v>8.18</c:v>
                      </c:pt>
                      <c:pt idx="165">
                        <c:v>8.18</c:v>
                      </c:pt>
                      <c:pt idx="166">
                        <c:v>8.18</c:v>
                      </c:pt>
                      <c:pt idx="167">
                        <c:v>8.2000000000000011</c:v>
                      </c:pt>
                      <c:pt idx="168">
                        <c:v>8.2000000000000011</c:v>
                      </c:pt>
                      <c:pt idx="169">
                        <c:v>8.2000000000000011</c:v>
                      </c:pt>
                      <c:pt idx="170">
                        <c:v>8.2000000000000011</c:v>
                      </c:pt>
                      <c:pt idx="171">
                        <c:v>8.2000000000000011</c:v>
                      </c:pt>
                      <c:pt idx="172">
                        <c:v>8.2200000000000006</c:v>
                      </c:pt>
                      <c:pt idx="173">
                        <c:v>8.2200000000000006</c:v>
                      </c:pt>
                      <c:pt idx="174">
                        <c:v>8.2200000000000006</c:v>
                      </c:pt>
                      <c:pt idx="175">
                        <c:v>8.2200000000000006</c:v>
                      </c:pt>
                      <c:pt idx="176">
                        <c:v>8.2200000000000006</c:v>
                      </c:pt>
                      <c:pt idx="177">
                        <c:v>8.2000000000000011</c:v>
                      </c:pt>
                      <c:pt idx="178">
                        <c:v>8.2000000000000011</c:v>
                      </c:pt>
                      <c:pt idx="179">
                        <c:v>8.2000000000000011</c:v>
                      </c:pt>
                      <c:pt idx="180">
                        <c:v>8.2000000000000011</c:v>
                      </c:pt>
                      <c:pt idx="181">
                        <c:v>8.2000000000000011</c:v>
                      </c:pt>
                      <c:pt idx="182">
                        <c:v>8.18</c:v>
                      </c:pt>
                      <c:pt idx="183">
                        <c:v>8.18</c:v>
                      </c:pt>
                      <c:pt idx="184">
                        <c:v>8.16</c:v>
                      </c:pt>
                      <c:pt idx="185">
                        <c:v>8.14</c:v>
                      </c:pt>
                      <c:pt idx="186">
                        <c:v>8.14</c:v>
                      </c:pt>
                      <c:pt idx="187">
                        <c:v>8.120000000000001</c:v>
                      </c:pt>
                      <c:pt idx="188">
                        <c:v>8.1</c:v>
                      </c:pt>
                      <c:pt idx="189">
                        <c:v>8.1</c:v>
                      </c:pt>
                      <c:pt idx="190">
                        <c:v>8.08</c:v>
                      </c:pt>
                      <c:pt idx="191">
                        <c:v>8.06</c:v>
                      </c:pt>
                      <c:pt idx="192">
                        <c:v>8.0400000000000009</c:v>
                      </c:pt>
                      <c:pt idx="193">
                        <c:v>8.02</c:v>
                      </c:pt>
                      <c:pt idx="194">
                        <c:v>8</c:v>
                      </c:pt>
                      <c:pt idx="195">
                        <c:v>7.98</c:v>
                      </c:pt>
                      <c:pt idx="196">
                        <c:v>7.96</c:v>
                      </c:pt>
                      <c:pt idx="197">
                        <c:v>7.92</c:v>
                      </c:pt>
                      <c:pt idx="198">
                        <c:v>7.92</c:v>
                      </c:pt>
                      <c:pt idx="199">
                        <c:v>7.8999999999999986</c:v>
                      </c:pt>
                      <c:pt idx="200">
                        <c:v>7.88</c:v>
                      </c:pt>
                      <c:pt idx="201">
                        <c:v>7.84</c:v>
                      </c:pt>
                      <c:pt idx="202">
                        <c:v>7.8</c:v>
                      </c:pt>
                      <c:pt idx="203">
                        <c:v>7.76</c:v>
                      </c:pt>
                      <c:pt idx="204">
                        <c:v>7.72</c:v>
                      </c:pt>
                      <c:pt idx="205">
                        <c:v>7.68</c:v>
                      </c:pt>
                      <c:pt idx="206">
                        <c:v>7.64</c:v>
                      </c:pt>
                      <c:pt idx="207">
                        <c:v>7.64</c:v>
                      </c:pt>
                      <c:pt idx="208">
                        <c:v>7.58</c:v>
                      </c:pt>
                      <c:pt idx="209">
                        <c:v>7.52</c:v>
                      </c:pt>
                      <c:pt idx="210">
                        <c:v>7.48</c:v>
                      </c:pt>
                      <c:pt idx="211">
                        <c:v>7.42</c:v>
                      </c:pt>
                      <c:pt idx="212">
                        <c:v>7.3599999999999977</c:v>
                      </c:pt>
                      <c:pt idx="213">
                        <c:v>7.3</c:v>
                      </c:pt>
                      <c:pt idx="214">
                        <c:v>7.22</c:v>
                      </c:pt>
                      <c:pt idx="215">
                        <c:v>7.22</c:v>
                      </c:pt>
                      <c:pt idx="216">
                        <c:v>7.1</c:v>
                      </c:pt>
                      <c:pt idx="217">
                        <c:v>7.1</c:v>
                      </c:pt>
                      <c:pt idx="218">
                        <c:v>7.04</c:v>
                      </c:pt>
                      <c:pt idx="219">
                        <c:v>6.96</c:v>
                      </c:pt>
                      <c:pt idx="220">
                        <c:v>6.8999999999999986</c:v>
                      </c:pt>
                      <c:pt idx="221">
                        <c:v>6.84</c:v>
                      </c:pt>
                      <c:pt idx="222">
                        <c:v>6.76</c:v>
                      </c:pt>
                      <c:pt idx="223">
                        <c:v>6.6999999999999966</c:v>
                      </c:pt>
                      <c:pt idx="224">
                        <c:v>6.6199999999999974</c:v>
                      </c:pt>
                      <c:pt idx="225">
                        <c:v>6.54</c:v>
                      </c:pt>
                      <c:pt idx="226">
                        <c:v>6.54</c:v>
                      </c:pt>
                      <c:pt idx="227">
                        <c:v>6.48</c:v>
                      </c:pt>
                      <c:pt idx="228">
                        <c:v>6.3999999999999986</c:v>
                      </c:pt>
                      <c:pt idx="229">
                        <c:v>6.3199999999999976</c:v>
                      </c:pt>
                      <c:pt idx="230">
                        <c:v>6.24</c:v>
                      </c:pt>
                      <c:pt idx="231">
                        <c:v>6.1599999999999966</c:v>
                      </c:pt>
                      <c:pt idx="232">
                        <c:v>6.1</c:v>
                      </c:pt>
                      <c:pt idx="233">
                        <c:v>6.02</c:v>
                      </c:pt>
                      <c:pt idx="234">
                        <c:v>5.94</c:v>
                      </c:pt>
                      <c:pt idx="235">
                        <c:v>5.94</c:v>
                      </c:pt>
                      <c:pt idx="236">
                        <c:v>5.8599999999999977</c:v>
                      </c:pt>
                      <c:pt idx="237">
                        <c:v>5.78</c:v>
                      </c:pt>
                      <c:pt idx="238">
                        <c:v>5.6999999999999966</c:v>
                      </c:pt>
                      <c:pt idx="239">
                        <c:v>5.6199999999999974</c:v>
                      </c:pt>
                      <c:pt idx="240">
                        <c:v>5.54</c:v>
                      </c:pt>
                      <c:pt idx="241">
                        <c:v>5.46</c:v>
                      </c:pt>
                      <c:pt idx="242">
                        <c:v>5.38</c:v>
                      </c:pt>
                      <c:pt idx="243">
                        <c:v>5.38</c:v>
                      </c:pt>
                      <c:pt idx="244">
                        <c:v>5.3199999999999976</c:v>
                      </c:pt>
                      <c:pt idx="245">
                        <c:v>5.24</c:v>
                      </c:pt>
                      <c:pt idx="246">
                        <c:v>5.1599999999999966</c:v>
                      </c:pt>
                      <c:pt idx="247">
                        <c:v>5.08</c:v>
                      </c:pt>
                      <c:pt idx="248">
                        <c:v>5.0199999999999996</c:v>
                      </c:pt>
                      <c:pt idx="249">
                        <c:v>4.9400000000000004</c:v>
                      </c:pt>
                      <c:pt idx="250">
                        <c:v>4.88</c:v>
                      </c:pt>
                      <c:pt idx="251">
                        <c:v>4.8</c:v>
                      </c:pt>
                      <c:pt idx="252">
                        <c:v>4.72</c:v>
                      </c:pt>
                      <c:pt idx="253">
                        <c:v>4.6599999999999966</c:v>
                      </c:pt>
                      <c:pt idx="254">
                        <c:v>4.6599999999999966</c:v>
                      </c:pt>
                      <c:pt idx="255">
                        <c:v>4.5999999999999996</c:v>
                      </c:pt>
                      <c:pt idx="256">
                        <c:v>4.5199999999999996</c:v>
                      </c:pt>
                      <c:pt idx="257">
                        <c:v>4.46</c:v>
                      </c:pt>
                      <c:pt idx="258">
                        <c:v>4.38</c:v>
                      </c:pt>
                      <c:pt idx="259">
                        <c:v>4.3199999999999976</c:v>
                      </c:pt>
                      <c:pt idx="260">
                        <c:v>4.26</c:v>
                      </c:pt>
                      <c:pt idx="261">
                        <c:v>4.1999999999999966</c:v>
                      </c:pt>
                      <c:pt idx="262">
                        <c:v>4.1399999999999997</c:v>
                      </c:pt>
                      <c:pt idx="263">
                        <c:v>4.1399999999999997</c:v>
                      </c:pt>
                      <c:pt idx="264">
                        <c:v>4.08</c:v>
                      </c:pt>
                      <c:pt idx="265">
                        <c:v>4.0199999999999996</c:v>
                      </c:pt>
                      <c:pt idx="266">
                        <c:v>3.96</c:v>
                      </c:pt>
                      <c:pt idx="267">
                        <c:v>3.9</c:v>
                      </c:pt>
                      <c:pt idx="268">
                        <c:v>3.84</c:v>
                      </c:pt>
                      <c:pt idx="269">
                        <c:v>3.78</c:v>
                      </c:pt>
                      <c:pt idx="270">
                        <c:v>3.72</c:v>
                      </c:pt>
                      <c:pt idx="271">
                        <c:v>3.66</c:v>
                      </c:pt>
                      <c:pt idx="272">
                        <c:v>3.66</c:v>
                      </c:pt>
                      <c:pt idx="273">
                        <c:v>3.62</c:v>
                      </c:pt>
                      <c:pt idx="274">
                        <c:v>3.56</c:v>
                      </c:pt>
                      <c:pt idx="275">
                        <c:v>3.52</c:v>
                      </c:pt>
                      <c:pt idx="276">
                        <c:v>3.46</c:v>
                      </c:pt>
                      <c:pt idx="277">
                        <c:v>3.4</c:v>
                      </c:pt>
                      <c:pt idx="278">
                        <c:v>3.36</c:v>
                      </c:pt>
                      <c:pt idx="279">
                        <c:v>3.32</c:v>
                      </c:pt>
                      <c:pt idx="280">
                        <c:v>3.26</c:v>
                      </c:pt>
                      <c:pt idx="281">
                        <c:v>3.22</c:v>
                      </c:pt>
                      <c:pt idx="282">
                        <c:v>3.22</c:v>
                      </c:pt>
                      <c:pt idx="283">
                        <c:v>3.18</c:v>
                      </c:pt>
                      <c:pt idx="284">
                        <c:v>3.12</c:v>
                      </c:pt>
                      <c:pt idx="285">
                        <c:v>3.08</c:v>
                      </c:pt>
                      <c:pt idx="286">
                        <c:v>3.04</c:v>
                      </c:pt>
                      <c:pt idx="287">
                        <c:v>3</c:v>
                      </c:pt>
                      <c:pt idx="288">
                        <c:v>2.96</c:v>
                      </c:pt>
                      <c:pt idx="289">
                        <c:v>2.96</c:v>
                      </c:pt>
                      <c:pt idx="290">
                        <c:v>2.88</c:v>
                      </c:pt>
                      <c:pt idx="291">
                        <c:v>2.88</c:v>
                      </c:pt>
                      <c:pt idx="292">
                        <c:v>2.84</c:v>
                      </c:pt>
                      <c:pt idx="293">
                        <c:v>2.82</c:v>
                      </c:pt>
                      <c:pt idx="294">
                        <c:v>2.78</c:v>
                      </c:pt>
                      <c:pt idx="295">
                        <c:v>2.74</c:v>
                      </c:pt>
                      <c:pt idx="296">
                        <c:v>2.7</c:v>
                      </c:pt>
                      <c:pt idx="297">
                        <c:v>2.68</c:v>
                      </c:pt>
                      <c:pt idx="298">
                        <c:v>2.64</c:v>
                      </c:pt>
                      <c:pt idx="299">
                        <c:v>2.62</c:v>
                      </c:pt>
                      <c:pt idx="300">
                        <c:v>2.62</c:v>
                      </c:pt>
                      <c:pt idx="301">
                        <c:v>2.58</c:v>
                      </c:pt>
                      <c:pt idx="302">
                        <c:v>2.56</c:v>
                      </c:pt>
                      <c:pt idx="303">
                        <c:v>2.54</c:v>
                      </c:pt>
                      <c:pt idx="304">
                        <c:v>2.5</c:v>
                      </c:pt>
                      <c:pt idx="305">
                        <c:v>2.48</c:v>
                      </c:pt>
                      <c:pt idx="306">
                        <c:v>2.46</c:v>
                      </c:pt>
                      <c:pt idx="307">
                        <c:v>2.44</c:v>
                      </c:pt>
                      <c:pt idx="308">
                        <c:v>2.42</c:v>
                      </c:pt>
                      <c:pt idx="309">
                        <c:v>2.38</c:v>
                      </c:pt>
                      <c:pt idx="310">
                        <c:v>2.38</c:v>
                      </c:pt>
                      <c:pt idx="311">
                        <c:v>2.36</c:v>
                      </c:pt>
                      <c:pt idx="312">
                        <c:v>2.34</c:v>
                      </c:pt>
                      <c:pt idx="313">
                        <c:v>2.3199999999999981</c:v>
                      </c:pt>
                      <c:pt idx="314">
                        <c:v>2.2999999999999998</c:v>
                      </c:pt>
                      <c:pt idx="315">
                        <c:v>2.2799999999999998</c:v>
                      </c:pt>
                      <c:pt idx="316">
                        <c:v>2.2599999999999998</c:v>
                      </c:pt>
                      <c:pt idx="317">
                        <c:v>2.2599999999999998</c:v>
                      </c:pt>
                      <c:pt idx="318">
                        <c:v>2.2400000000000002</c:v>
                      </c:pt>
                      <c:pt idx="319">
                        <c:v>2.2400000000000002</c:v>
                      </c:pt>
                      <c:pt idx="320">
                        <c:v>2.2200000000000002</c:v>
                      </c:pt>
                      <c:pt idx="321">
                        <c:v>2.2000000000000002</c:v>
                      </c:pt>
                      <c:pt idx="322">
                        <c:v>2.1800000000000002</c:v>
                      </c:pt>
                      <c:pt idx="323">
                        <c:v>2.16</c:v>
                      </c:pt>
                      <c:pt idx="324">
                        <c:v>2.14</c:v>
                      </c:pt>
                      <c:pt idx="325">
                        <c:v>2.12</c:v>
                      </c:pt>
                      <c:pt idx="326">
                        <c:v>2.12</c:v>
                      </c:pt>
                      <c:pt idx="327">
                        <c:v>2.1</c:v>
                      </c:pt>
                      <c:pt idx="328">
                        <c:v>2.08</c:v>
                      </c:pt>
                      <c:pt idx="329">
                        <c:v>2.08</c:v>
                      </c:pt>
                      <c:pt idx="330">
                        <c:v>2.06</c:v>
                      </c:pt>
                      <c:pt idx="331">
                        <c:v>2.06</c:v>
                      </c:pt>
                      <c:pt idx="332">
                        <c:v>2.04</c:v>
                      </c:pt>
                      <c:pt idx="333">
                        <c:v>2.02</c:v>
                      </c:pt>
                      <c:pt idx="334">
                        <c:v>2.02</c:v>
                      </c:pt>
                      <c:pt idx="335">
                        <c:v>2</c:v>
                      </c:pt>
                      <c:pt idx="336">
                        <c:v>2</c:v>
                      </c:pt>
                      <c:pt idx="337">
                        <c:v>1.98</c:v>
                      </c:pt>
                      <c:pt idx="338">
                        <c:v>1.98</c:v>
                      </c:pt>
                      <c:pt idx="339">
                        <c:v>1.96</c:v>
                      </c:pt>
                      <c:pt idx="340">
                        <c:v>1.94</c:v>
                      </c:pt>
                      <c:pt idx="341">
                        <c:v>1.94</c:v>
                      </c:pt>
                      <c:pt idx="342">
                        <c:v>1.92</c:v>
                      </c:pt>
                      <c:pt idx="343">
                        <c:v>1.92</c:v>
                      </c:pt>
                      <c:pt idx="344">
                        <c:v>1.9</c:v>
                      </c:pt>
                      <c:pt idx="345">
                        <c:v>1.9</c:v>
                      </c:pt>
                      <c:pt idx="346">
                        <c:v>1.9</c:v>
                      </c:pt>
                      <c:pt idx="347">
                        <c:v>1.9</c:v>
                      </c:pt>
                      <c:pt idx="348">
                        <c:v>1.88</c:v>
                      </c:pt>
                      <c:pt idx="349">
                        <c:v>1.88</c:v>
                      </c:pt>
                      <c:pt idx="350">
                        <c:v>1.86</c:v>
                      </c:pt>
                      <c:pt idx="351">
                        <c:v>1.86</c:v>
                      </c:pt>
                      <c:pt idx="352">
                        <c:v>1.84</c:v>
                      </c:pt>
                      <c:pt idx="353">
                        <c:v>1.84</c:v>
                      </c:pt>
                      <c:pt idx="354">
                        <c:v>1.84</c:v>
                      </c:pt>
                      <c:pt idx="355">
                        <c:v>1.82</c:v>
                      </c:pt>
                      <c:pt idx="356">
                        <c:v>1.82</c:v>
                      </c:pt>
                      <c:pt idx="357">
                        <c:v>1.82</c:v>
                      </c:pt>
                      <c:pt idx="358">
                        <c:v>1.82</c:v>
                      </c:pt>
                      <c:pt idx="359">
                        <c:v>1.8</c:v>
                      </c:pt>
                      <c:pt idx="360">
                        <c:v>1.8</c:v>
                      </c:pt>
                      <c:pt idx="361">
                        <c:v>1.8</c:v>
                      </c:pt>
                      <c:pt idx="362">
                        <c:v>1.78</c:v>
                      </c:pt>
                      <c:pt idx="363">
                        <c:v>1.78</c:v>
                      </c:pt>
                      <c:pt idx="364">
                        <c:v>1.76</c:v>
                      </c:pt>
                      <c:pt idx="365">
                        <c:v>1.76</c:v>
                      </c:pt>
                      <c:pt idx="366">
                        <c:v>1.76</c:v>
                      </c:pt>
                      <c:pt idx="367">
                        <c:v>1.76</c:v>
                      </c:pt>
                      <c:pt idx="368">
                        <c:v>1.74</c:v>
                      </c:pt>
                      <c:pt idx="369">
                        <c:v>1.74</c:v>
                      </c:pt>
                      <c:pt idx="370">
                        <c:v>1.74</c:v>
                      </c:pt>
                      <c:pt idx="371">
                        <c:v>1.72</c:v>
                      </c:pt>
                      <c:pt idx="372">
                        <c:v>1.72</c:v>
                      </c:pt>
                      <c:pt idx="373">
                        <c:v>1.72</c:v>
                      </c:pt>
                      <c:pt idx="374">
                        <c:v>1.72</c:v>
                      </c:pt>
                      <c:pt idx="375">
                        <c:v>1.7</c:v>
                      </c:pt>
                      <c:pt idx="376">
                        <c:v>1.7</c:v>
                      </c:pt>
                      <c:pt idx="377">
                        <c:v>1.7</c:v>
                      </c:pt>
                      <c:pt idx="378">
                        <c:v>1.7</c:v>
                      </c:pt>
                      <c:pt idx="379">
                        <c:v>1.68</c:v>
                      </c:pt>
                      <c:pt idx="380">
                        <c:v>1.68</c:v>
                      </c:pt>
                      <c:pt idx="381">
                        <c:v>1.68</c:v>
                      </c:pt>
                      <c:pt idx="382">
                        <c:v>1.66</c:v>
                      </c:pt>
                      <c:pt idx="383">
                        <c:v>1.66</c:v>
                      </c:pt>
                      <c:pt idx="384">
                        <c:v>1.66</c:v>
                      </c:pt>
                      <c:pt idx="385">
                        <c:v>1.66</c:v>
                      </c:pt>
                      <c:pt idx="386">
                        <c:v>1.66</c:v>
                      </c:pt>
                      <c:pt idx="387">
                        <c:v>1.66</c:v>
                      </c:pt>
                      <c:pt idx="388">
                        <c:v>1.64</c:v>
                      </c:pt>
                      <c:pt idx="389">
                        <c:v>1.64</c:v>
                      </c:pt>
                      <c:pt idx="390">
                        <c:v>1.64</c:v>
                      </c:pt>
                      <c:pt idx="391">
                        <c:v>1.64</c:v>
                      </c:pt>
                      <c:pt idx="392">
                        <c:v>1.64</c:v>
                      </c:pt>
                      <c:pt idx="393">
                        <c:v>1.62</c:v>
                      </c:pt>
                      <c:pt idx="394">
                        <c:v>1.62</c:v>
                      </c:pt>
                      <c:pt idx="395">
                        <c:v>1.62</c:v>
                      </c:pt>
                      <c:pt idx="396">
                        <c:v>1.62</c:v>
                      </c:pt>
                      <c:pt idx="397">
                        <c:v>1.62</c:v>
                      </c:pt>
                      <c:pt idx="398">
                        <c:v>1.62</c:v>
                      </c:pt>
                      <c:pt idx="399">
                        <c:v>1.62</c:v>
                      </c:pt>
                      <c:pt idx="400">
                        <c:v>1.6</c:v>
                      </c:pt>
                      <c:pt idx="401">
                        <c:v>1.6</c:v>
                      </c:pt>
                      <c:pt idx="402">
                        <c:v>1.6</c:v>
                      </c:pt>
                      <c:pt idx="403">
                        <c:v>1.6</c:v>
                      </c:pt>
                      <c:pt idx="404">
                        <c:v>1.6</c:v>
                      </c:pt>
                      <c:pt idx="405">
                        <c:v>1.6</c:v>
                      </c:pt>
                      <c:pt idx="406">
                        <c:v>1.6</c:v>
                      </c:pt>
                      <c:pt idx="407">
                        <c:v>1.58</c:v>
                      </c:pt>
                      <c:pt idx="408">
                        <c:v>1.58</c:v>
                      </c:pt>
                      <c:pt idx="409">
                        <c:v>1.58</c:v>
                      </c:pt>
                      <c:pt idx="410">
                        <c:v>1.58</c:v>
                      </c:pt>
                      <c:pt idx="411">
                        <c:v>1.58</c:v>
                      </c:pt>
                      <c:pt idx="412">
                        <c:v>1.56</c:v>
                      </c:pt>
                      <c:pt idx="413">
                        <c:v>1.56</c:v>
                      </c:pt>
                      <c:pt idx="414">
                        <c:v>1.56</c:v>
                      </c:pt>
                      <c:pt idx="415">
                        <c:v>1.56</c:v>
                      </c:pt>
                      <c:pt idx="416">
                        <c:v>1.56</c:v>
                      </c:pt>
                      <c:pt idx="417">
                        <c:v>1.56</c:v>
                      </c:pt>
                      <c:pt idx="418">
                        <c:v>1.56</c:v>
                      </c:pt>
                      <c:pt idx="419">
                        <c:v>1.54</c:v>
                      </c:pt>
                      <c:pt idx="420">
                        <c:v>1.54</c:v>
                      </c:pt>
                      <c:pt idx="421">
                        <c:v>1.54</c:v>
                      </c:pt>
                      <c:pt idx="422">
                        <c:v>1.54</c:v>
                      </c:pt>
                      <c:pt idx="423">
                        <c:v>1.54</c:v>
                      </c:pt>
                      <c:pt idx="424">
                        <c:v>1.54</c:v>
                      </c:pt>
                      <c:pt idx="425">
                        <c:v>1.54</c:v>
                      </c:pt>
                      <c:pt idx="426">
                        <c:v>1.54</c:v>
                      </c:pt>
                      <c:pt idx="427">
                        <c:v>1.52</c:v>
                      </c:pt>
                      <c:pt idx="428">
                        <c:v>1.52</c:v>
                      </c:pt>
                      <c:pt idx="429">
                        <c:v>1.52</c:v>
                      </c:pt>
                      <c:pt idx="430">
                        <c:v>1.52</c:v>
                      </c:pt>
                      <c:pt idx="431">
                        <c:v>1.52</c:v>
                      </c:pt>
                      <c:pt idx="432">
                        <c:v>1.52</c:v>
                      </c:pt>
                      <c:pt idx="433">
                        <c:v>1.52</c:v>
                      </c:pt>
                      <c:pt idx="434">
                        <c:v>1.52</c:v>
                      </c:pt>
                      <c:pt idx="435">
                        <c:v>1.52</c:v>
                      </c:pt>
                      <c:pt idx="436">
                        <c:v>1.52</c:v>
                      </c:pt>
                      <c:pt idx="437">
                        <c:v>1.52</c:v>
                      </c:pt>
                      <c:pt idx="438">
                        <c:v>1.52</c:v>
                      </c:pt>
                      <c:pt idx="439">
                        <c:v>1.52</c:v>
                      </c:pt>
                      <c:pt idx="440">
                        <c:v>1.52</c:v>
                      </c:pt>
                      <c:pt idx="441">
                        <c:v>1.52</c:v>
                      </c:pt>
                      <c:pt idx="442">
                        <c:v>1.52</c:v>
                      </c:pt>
                      <c:pt idx="443">
                        <c:v>1.52</c:v>
                      </c:pt>
                      <c:pt idx="444">
                        <c:v>1.52</c:v>
                      </c:pt>
                      <c:pt idx="445">
                        <c:v>1.52</c:v>
                      </c:pt>
                      <c:pt idx="446">
                        <c:v>1.52</c:v>
                      </c:pt>
                      <c:pt idx="447">
                        <c:v>1.52</c:v>
                      </c:pt>
                      <c:pt idx="448">
                        <c:v>1.52</c:v>
                      </c:pt>
                      <c:pt idx="449">
                        <c:v>1.52</c:v>
                      </c:pt>
                      <c:pt idx="450">
                        <c:v>1.52</c:v>
                      </c:pt>
                      <c:pt idx="451">
                        <c:v>1.52</c:v>
                      </c:pt>
                      <c:pt idx="452">
                        <c:v>1.52</c:v>
                      </c:pt>
                      <c:pt idx="453">
                        <c:v>1.52</c:v>
                      </c:pt>
                      <c:pt idx="454">
                        <c:v>1.52</c:v>
                      </c:pt>
                      <c:pt idx="455">
                        <c:v>1.52</c:v>
                      </c:pt>
                      <c:pt idx="456">
                        <c:v>1.52</c:v>
                      </c:pt>
                      <c:pt idx="457">
                        <c:v>1.52</c:v>
                      </c:pt>
                      <c:pt idx="458">
                        <c:v>1.52</c:v>
                      </c:pt>
                      <c:pt idx="459">
                        <c:v>1.52</c:v>
                      </c:pt>
                      <c:pt idx="460">
                        <c:v>1.52</c:v>
                      </c:pt>
                      <c:pt idx="461">
                        <c:v>1.52</c:v>
                      </c:pt>
                      <c:pt idx="462">
                        <c:v>1.5</c:v>
                      </c:pt>
                      <c:pt idx="463">
                        <c:v>1.5</c:v>
                      </c:pt>
                      <c:pt idx="464">
                        <c:v>1.5</c:v>
                      </c:pt>
                      <c:pt idx="465">
                        <c:v>1.5</c:v>
                      </c:pt>
                      <c:pt idx="466">
                        <c:v>1.5</c:v>
                      </c:pt>
                      <c:pt idx="467">
                        <c:v>1.5</c:v>
                      </c:pt>
                      <c:pt idx="468">
                        <c:v>1.5</c:v>
                      </c:pt>
                      <c:pt idx="469">
                        <c:v>1.5</c:v>
                      </c:pt>
                      <c:pt idx="470">
                        <c:v>1.5</c:v>
                      </c:pt>
                      <c:pt idx="471">
                        <c:v>1.5</c:v>
                      </c:pt>
                      <c:pt idx="472">
                        <c:v>1.5</c:v>
                      </c:pt>
                      <c:pt idx="473">
                        <c:v>1.5</c:v>
                      </c:pt>
                      <c:pt idx="474">
                        <c:v>1.5</c:v>
                      </c:pt>
                      <c:pt idx="475">
                        <c:v>1.5</c:v>
                      </c:pt>
                      <c:pt idx="476">
                        <c:v>1.5</c:v>
                      </c:pt>
                      <c:pt idx="477">
                        <c:v>1.5</c:v>
                      </c:pt>
                      <c:pt idx="478">
                        <c:v>1.5</c:v>
                      </c:pt>
                      <c:pt idx="479">
                        <c:v>1.5</c:v>
                      </c:pt>
                      <c:pt idx="480">
                        <c:v>1.5</c:v>
                      </c:pt>
                      <c:pt idx="481">
                        <c:v>1.5</c:v>
                      </c:pt>
                      <c:pt idx="482">
                        <c:v>1.5</c:v>
                      </c:pt>
                      <c:pt idx="483">
                        <c:v>1.5</c:v>
                      </c:pt>
                      <c:pt idx="484">
                        <c:v>1.5</c:v>
                      </c:pt>
                      <c:pt idx="485">
                        <c:v>1.5</c:v>
                      </c:pt>
                      <c:pt idx="486">
                        <c:v>1.5</c:v>
                      </c:pt>
                      <c:pt idx="487">
                        <c:v>1.52</c:v>
                      </c:pt>
                      <c:pt idx="488">
                        <c:v>1.52</c:v>
                      </c:pt>
                      <c:pt idx="489">
                        <c:v>1.52</c:v>
                      </c:pt>
                      <c:pt idx="490">
                        <c:v>1.52</c:v>
                      </c:pt>
                      <c:pt idx="491">
                        <c:v>1.52</c:v>
                      </c:pt>
                      <c:pt idx="492">
                        <c:v>1.52</c:v>
                      </c:pt>
                      <c:pt idx="493">
                        <c:v>1.52</c:v>
                      </c:pt>
                      <c:pt idx="494">
                        <c:v>1.52</c:v>
                      </c:pt>
                      <c:pt idx="495">
                        <c:v>1.52</c:v>
                      </c:pt>
                      <c:pt idx="496">
                        <c:v>1.52</c:v>
                      </c:pt>
                      <c:pt idx="497">
                        <c:v>1.52</c:v>
                      </c:pt>
                      <c:pt idx="498">
                        <c:v>1.52</c:v>
                      </c:pt>
                      <c:pt idx="499">
                        <c:v>1.52</c:v>
                      </c:pt>
                      <c:pt idx="500">
                        <c:v>1.52</c:v>
                      </c:pt>
                      <c:pt idx="501">
                        <c:v>1.52</c:v>
                      </c:pt>
                      <c:pt idx="502">
                        <c:v>1.52</c:v>
                      </c:pt>
                      <c:pt idx="503">
                        <c:v>1.5</c:v>
                      </c:pt>
                      <c:pt idx="504">
                        <c:v>1.5</c:v>
                      </c:pt>
                      <c:pt idx="505">
                        <c:v>1.5</c:v>
                      </c:pt>
                      <c:pt idx="506">
                        <c:v>1.5</c:v>
                      </c:pt>
                      <c:pt idx="507">
                        <c:v>1.5</c:v>
                      </c:pt>
                      <c:pt idx="508">
                        <c:v>1.5</c:v>
                      </c:pt>
                      <c:pt idx="509">
                        <c:v>1.5</c:v>
                      </c:pt>
                      <c:pt idx="510">
                        <c:v>1.5</c:v>
                      </c:pt>
                      <c:pt idx="511">
                        <c:v>1.5</c:v>
                      </c:pt>
                      <c:pt idx="512">
                        <c:v>1.5</c:v>
                      </c:pt>
                      <c:pt idx="513">
                        <c:v>1.5</c:v>
                      </c:pt>
                      <c:pt idx="514">
                        <c:v>1.5</c:v>
                      </c:pt>
                      <c:pt idx="515">
                        <c:v>1.5</c:v>
                      </c:pt>
                      <c:pt idx="516">
                        <c:v>1.5</c:v>
                      </c:pt>
                      <c:pt idx="517">
                        <c:v>1.5</c:v>
                      </c:pt>
                      <c:pt idx="518">
                        <c:v>1.5</c:v>
                      </c:pt>
                      <c:pt idx="519">
                        <c:v>1.5</c:v>
                      </c:pt>
                      <c:pt idx="520">
                        <c:v>1.5</c:v>
                      </c:pt>
                      <c:pt idx="521">
                        <c:v>1.5</c:v>
                      </c:pt>
                      <c:pt idx="522">
                        <c:v>1.5</c:v>
                      </c:pt>
                      <c:pt idx="523">
                        <c:v>1.5</c:v>
                      </c:pt>
                      <c:pt idx="524">
                        <c:v>1.5</c:v>
                      </c:pt>
                      <c:pt idx="525">
                        <c:v>1.5</c:v>
                      </c:pt>
                      <c:pt idx="526">
                        <c:v>1.5</c:v>
                      </c:pt>
                      <c:pt idx="527">
                        <c:v>1.52</c:v>
                      </c:pt>
                      <c:pt idx="528">
                        <c:v>1.52</c:v>
                      </c:pt>
                      <c:pt idx="529">
                        <c:v>1.52</c:v>
                      </c:pt>
                      <c:pt idx="530">
                        <c:v>1.52</c:v>
                      </c:pt>
                      <c:pt idx="531">
                        <c:v>1.52</c:v>
                      </c:pt>
                      <c:pt idx="532">
                        <c:v>1.52</c:v>
                      </c:pt>
                      <c:pt idx="533">
                        <c:v>1.52</c:v>
                      </c:pt>
                      <c:pt idx="534">
                        <c:v>1.52</c:v>
                      </c:pt>
                      <c:pt idx="535">
                        <c:v>1.52</c:v>
                      </c:pt>
                      <c:pt idx="536">
                        <c:v>1.52</c:v>
                      </c:pt>
                      <c:pt idx="537">
                        <c:v>1.52</c:v>
                      </c:pt>
                      <c:pt idx="538">
                        <c:v>1.52</c:v>
                      </c:pt>
                      <c:pt idx="539">
                        <c:v>1.54</c:v>
                      </c:pt>
                      <c:pt idx="540">
                        <c:v>1.54</c:v>
                      </c:pt>
                      <c:pt idx="541">
                        <c:v>1.54</c:v>
                      </c:pt>
                      <c:pt idx="542">
                        <c:v>1.54</c:v>
                      </c:pt>
                      <c:pt idx="543">
                        <c:v>1.54</c:v>
                      </c:pt>
                      <c:pt idx="544">
                        <c:v>1.54</c:v>
                      </c:pt>
                      <c:pt idx="545">
                        <c:v>1.54</c:v>
                      </c:pt>
                      <c:pt idx="546">
                        <c:v>1.54</c:v>
                      </c:pt>
                      <c:pt idx="547">
                        <c:v>1.54</c:v>
                      </c:pt>
                      <c:pt idx="548">
                        <c:v>1.54</c:v>
                      </c:pt>
                      <c:pt idx="549">
                        <c:v>1.54</c:v>
                      </c:pt>
                      <c:pt idx="550">
                        <c:v>1.54</c:v>
                      </c:pt>
                      <c:pt idx="551">
                        <c:v>1.54</c:v>
                      </c:pt>
                      <c:pt idx="552">
                        <c:v>1.54</c:v>
                      </c:pt>
                      <c:pt idx="553">
                        <c:v>1.54</c:v>
                      </c:pt>
                      <c:pt idx="554">
                        <c:v>1.56</c:v>
                      </c:pt>
                      <c:pt idx="555">
                        <c:v>1.56</c:v>
                      </c:pt>
                      <c:pt idx="556">
                        <c:v>1.56</c:v>
                      </c:pt>
                      <c:pt idx="557">
                        <c:v>1.56</c:v>
                      </c:pt>
                      <c:pt idx="558">
                        <c:v>1.56</c:v>
                      </c:pt>
                      <c:pt idx="559">
                        <c:v>1.56</c:v>
                      </c:pt>
                      <c:pt idx="560">
                        <c:v>1.56</c:v>
                      </c:pt>
                      <c:pt idx="561">
                        <c:v>1.56</c:v>
                      </c:pt>
                      <c:pt idx="562">
                        <c:v>1.56</c:v>
                      </c:pt>
                      <c:pt idx="563">
                        <c:v>1.56</c:v>
                      </c:pt>
                      <c:pt idx="564">
                        <c:v>1.56</c:v>
                      </c:pt>
                      <c:pt idx="565">
                        <c:v>1.56</c:v>
                      </c:pt>
                      <c:pt idx="566">
                        <c:v>1.56</c:v>
                      </c:pt>
                      <c:pt idx="567">
                        <c:v>1.56</c:v>
                      </c:pt>
                      <c:pt idx="568">
                        <c:v>1.56</c:v>
                      </c:pt>
                      <c:pt idx="569">
                        <c:v>1.56</c:v>
                      </c:pt>
                      <c:pt idx="570">
                        <c:v>1.58</c:v>
                      </c:pt>
                      <c:pt idx="571">
                        <c:v>1.58</c:v>
                      </c:pt>
                      <c:pt idx="572">
                        <c:v>1.58</c:v>
                      </c:pt>
                      <c:pt idx="573">
                        <c:v>1.58</c:v>
                      </c:pt>
                      <c:pt idx="574">
                        <c:v>1.58</c:v>
                      </c:pt>
                      <c:pt idx="575">
                        <c:v>1.58</c:v>
                      </c:pt>
                      <c:pt idx="576">
                        <c:v>1.58</c:v>
                      </c:pt>
                      <c:pt idx="577">
                        <c:v>1.58</c:v>
                      </c:pt>
                      <c:pt idx="578">
                        <c:v>1.58</c:v>
                      </c:pt>
                      <c:pt idx="579">
                        <c:v>1.58</c:v>
                      </c:pt>
                      <c:pt idx="580">
                        <c:v>1.6</c:v>
                      </c:pt>
                      <c:pt idx="581">
                        <c:v>1.6</c:v>
                      </c:pt>
                      <c:pt idx="582">
                        <c:v>1.6</c:v>
                      </c:pt>
                      <c:pt idx="583">
                        <c:v>1.6</c:v>
                      </c:pt>
                      <c:pt idx="584">
                        <c:v>1.6</c:v>
                      </c:pt>
                      <c:pt idx="585">
                        <c:v>1.6</c:v>
                      </c:pt>
                      <c:pt idx="586">
                        <c:v>1.6</c:v>
                      </c:pt>
                      <c:pt idx="587">
                        <c:v>1.6</c:v>
                      </c:pt>
                      <c:pt idx="588">
                        <c:v>1.6</c:v>
                      </c:pt>
                      <c:pt idx="589">
                        <c:v>1.6</c:v>
                      </c:pt>
                      <c:pt idx="590">
                        <c:v>1.6</c:v>
                      </c:pt>
                      <c:pt idx="591">
                        <c:v>1.6</c:v>
                      </c:pt>
                      <c:pt idx="592">
                        <c:v>1.6</c:v>
                      </c:pt>
                      <c:pt idx="593">
                        <c:v>1.6</c:v>
                      </c:pt>
                      <c:pt idx="594">
                        <c:v>1.62</c:v>
                      </c:pt>
                      <c:pt idx="595">
                        <c:v>1.62</c:v>
                      </c:pt>
                      <c:pt idx="596">
                        <c:v>1.62</c:v>
                      </c:pt>
                      <c:pt idx="597">
                        <c:v>1.62</c:v>
                      </c:pt>
                      <c:pt idx="598">
                        <c:v>1.62</c:v>
                      </c:pt>
                      <c:pt idx="599">
                        <c:v>1.62</c:v>
                      </c:pt>
                      <c:pt idx="600">
                        <c:v>1.62</c:v>
                      </c:pt>
                      <c:pt idx="601">
                        <c:v>1.62</c:v>
                      </c:pt>
                      <c:pt idx="602">
                        <c:v>1.62</c:v>
                      </c:pt>
                      <c:pt idx="603">
                        <c:v>1.62</c:v>
                      </c:pt>
                      <c:pt idx="604">
                        <c:v>1.62</c:v>
                      </c:pt>
                      <c:pt idx="605">
                        <c:v>1.62</c:v>
                      </c:pt>
                      <c:pt idx="606">
                        <c:v>1.62</c:v>
                      </c:pt>
                      <c:pt idx="607">
                        <c:v>1.62</c:v>
                      </c:pt>
                      <c:pt idx="608">
                        <c:v>1.62</c:v>
                      </c:pt>
                      <c:pt idx="609">
                        <c:v>1.62</c:v>
                      </c:pt>
                      <c:pt idx="610">
                        <c:v>1.62</c:v>
                      </c:pt>
                      <c:pt idx="611">
                        <c:v>1.62</c:v>
                      </c:pt>
                      <c:pt idx="612">
                        <c:v>1.62</c:v>
                      </c:pt>
                      <c:pt idx="613">
                        <c:v>1.62</c:v>
                      </c:pt>
                      <c:pt idx="614">
                        <c:v>1.62</c:v>
                      </c:pt>
                      <c:pt idx="615">
                        <c:v>1.62</c:v>
                      </c:pt>
                      <c:pt idx="616">
                        <c:v>1.62</c:v>
                      </c:pt>
                      <c:pt idx="617">
                        <c:v>1.62</c:v>
                      </c:pt>
                      <c:pt idx="618">
                        <c:v>1.62</c:v>
                      </c:pt>
                      <c:pt idx="619">
                        <c:v>1.62</c:v>
                      </c:pt>
                      <c:pt idx="620">
                        <c:v>1.62</c:v>
                      </c:pt>
                      <c:pt idx="621">
                        <c:v>1.62</c:v>
                      </c:pt>
                      <c:pt idx="622">
                        <c:v>1.64</c:v>
                      </c:pt>
                      <c:pt idx="623">
                        <c:v>1.64</c:v>
                      </c:pt>
                      <c:pt idx="624">
                        <c:v>1.64</c:v>
                      </c:pt>
                      <c:pt idx="625">
                        <c:v>1.64</c:v>
                      </c:pt>
                      <c:pt idx="626">
                        <c:v>1.64</c:v>
                      </c:pt>
                      <c:pt idx="627">
                        <c:v>1.64</c:v>
                      </c:pt>
                      <c:pt idx="628">
                        <c:v>1.64</c:v>
                      </c:pt>
                      <c:pt idx="629">
                        <c:v>1.64</c:v>
                      </c:pt>
                      <c:pt idx="630">
                        <c:v>1.64</c:v>
                      </c:pt>
                      <c:pt idx="631">
                        <c:v>1.64</c:v>
                      </c:pt>
                      <c:pt idx="632">
                        <c:v>1.64</c:v>
                      </c:pt>
                      <c:pt idx="633">
                        <c:v>1.64</c:v>
                      </c:pt>
                      <c:pt idx="634">
                        <c:v>1.64</c:v>
                      </c:pt>
                      <c:pt idx="635">
                        <c:v>1.64</c:v>
                      </c:pt>
                      <c:pt idx="636">
                        <c:v>1.64</c:v>
                      </c:pt>
                      <c:pt idx="637">
                        <c:v>1.64</c:v>
                      </c:pt>
                      <c:pt idx="638">
                        <c:v>1.64</c:v>
                      </c:pt>
                      <c:pt idx="639">
                        <c:v>1.66</c:v>
                      </c:pt>
                      <c:pt idx="640">
                        <c:v>1.66</c:v>
                      </c:pt>
                      <c:pt idx="641">
                        <c:v>1.66</c:v>
                      </c:pt>
                      <c:pt idx="642">
                        <c:v>1.66</c:v>
                      </c:pt>
                      <c:pt idx="643">
                        <c:v>1.66</c:v>
                      </c:pt>
                      <c:pt idx="644">
                        <c:v>1.66</c:v>
                      </c:pt>
                      <c:pt idx="645">
                        <c:v>1.66</c:v>
                      </c:pt>
                      <c:pt idx="646">
                        <c:v>1.66</c:v>
                      </c:pt>
                      <c:pt idx="647">
                        <c:v>1.66</c:v>
                      </c:pt>
                      <c:pt idx="648">
                        <c:v>1.66</c:v>
                      </c:pt>
                      <c:pt idx="649">
                        <c:v>1.66</c:v>
                      </c:pt>
                      <c:pt idx="650">
                        <c:v>1.66</c:v>
                      </c:pt>
                      <c:pt idx="651">
                        <c:v>1.66</c:v>
                      </c:pt>
                      <c:pt idx="652">
                        <c:v>1.66</c:v>
                      </c:pt>
                      <c:pt idx="653">
                        <c:v>1.66</c:v>
                      </c:pt>
                      <c:pt idx="654">
                        <c:v>1.66</c:v>
                      </c:pt>
                      <c:pt idx="655">
                        <c:v>1.66</c:v>
                      </c:pt>
                      <c:pt idx="656">
                        <c:v>1.66</c:v>
                      </c:pt>
                      <c:pt idx="657">
                        <c:v>1.66</c:v>
                      </c:pt>
                      <c:pt idx="658">
                        <c:v>1.66</c:v>
                      </c:pt>
                      <c:pt idx="659">
                        <c:v>1.66</c:v>
                      </c:pt>
                      <c:pt idx="660">
                        <c:v>1.66</c:v>
                      </c:pt>
                      <c:pt idx="661">
                        <c:v>1.66</c:v>
                      </c:pt>
                      <c:pt idx="662">
                        <c:v>1.68</c:v>
                      </c:pt>
                      <c:pt idx="663">
                        <c:v>1.68</c:v>
                      </c:pt>
                      <c:pt idx="664">
                        <c:v>1.68</c:v>
                      </c:pt>
                      <c:pt idx="665">
                        <c:v>1.68</c:v>
                      </c:pt>
                      <c:pt idx="666">
                        <c:v>1.68</c:v>
                      </c:pt>
                      <c:pt idx="667">
                        <c:v>1.68</c:v>
                      </c:pt>
                      <c:pt idx="668">
                        <c:v>1.68</c:v>
                      </c:pt>
                      <c:pt idx="669">
                        <c:v>1.68</c:v>
                      </c:pt>
                      <c:pt idx="670">
                        <c:v>1.68</c:v>
                      </c:pt>
                      <c:pt idx="671">
                        <c:v>1.68</c:v>
                      </c:pt>
                      <c:pt idx="672">
                        <c:v>1.68</c:v>
                      </c:pt>
                      <c:pt idx="673">
                        <c:v>1.7</c:v>
                      </c:pt>
                      <c:pt idx="674">
                        <c:v>1.7</c:v>
                      </c:pt>
                      <c:pt idx="675">
                        <c:v>1.7</c:v>
                      </c:pt>
                      <c:pt idx="676">
                        <c:v>1.7</c:v>
                      </c:pt>
                      <c:pt idx="677">
                        <c:v>1.7</c:v>
                      </c:pt>
                      <c:pt idx="678">
                        <c:v>1.7</c:v>
                      </c:pt>
                      <c:pt idx="679">
                        <c:v>1.7</c:v>
                      </c:pt>
                      <c:pt idx="680">
                        <c:v>1.7</c:v>
                      </c:pt>
                      <c:pt idx="681">
                        <c:v>1.7</c:v>
                      </c:pt>
                      <c:pt idx="682">
                        <c:v>1.72</c:v>
                      </c:pt>
                      <c:pt idx="683">
                        <c:v>1.72</c:v>
                      </c:pt>
                      <c:pt idx="684">
                        <c:v>1.72</c:v>
                      </c:pt>
                      <c:pt idx="685">
                        <c:v>1.72</c:v>
                      </c:pt>
                      <c:pt idx="686">
                        <c:v>1.72</c:v>
                      </c:pt>
                      <c:pt idx="687">
                        <c:v>1.72</c:v>
                      </c:pt>
                      <c:pt idx="688">
                        <c:v>1.72</c:v>
                      </c:pt>
                      <c:pt idx="689">
                        <c:v>1.72</c:v>
                      </c:pt>
                      <c:pt idx="690">
                        <c:v>1.72</c:v>
                      </c:pt>
                      <c:pt idx="691">
                        <c:v>1.74</c:v>
                      </c:pt>
                      <c:pt idx="692">
                        <c:v>1.74</c:v>
                      </c:pt>
                      <c:pt idx="693">
                        <c:v>1.74</c:v>
                      </c:pt>
                      <c:pt idx="694">
                        <c:v>1.74</c:v>
                      </c:pt>
                      <c:pt idx="695">
                        <c:v>1.74</c:v>
                      </c:pt>
                      <c:pt idx="696">
                        <c:v>1.74</c:v>
                      </c:pt>
                      <c:pt idx="697">
                        <c:v>1.74</c:v>
                      </c:pt>
                      <c:pt idx="698">
                        <c:v>1.74</c:v>
                      </c:pt>
                      <c:pt idx="699">
                        <c:v>1.74</c:v>
                      </c:pt>
                      <c:pt idx="700">
                        <c:v>1.76</c:v>
                      </c:pt>
                      <c:pt idx="701">
                        <c:v>1.76</c:v>
                      </c:pt>
                      <c:pt idx="702">
                        <c:v>1.76</c:v>
                      </c:pt>
                      <c:pt idx="703">
                        <c:v>1.76</c:v>
                      </c:pt>
                      <c:pt idx="704">
                        <c:v>1.76</c:v>
                      </c:pt>
                      <c:pt idx="705">
                        <c:v>1.76</c:v>
                      </c:pt>
                      <c:pt idx="706">
                        <c:v>1.76</c:v>
                      </c:pt>
                      <c:pt idx="707">
                        <c:v>1.78</c:v>
                      </c:pt>
                      <c:pt idx="708">
                        <c:v>1.78</c:v>
                      </c:pt>
                      <c:pt idx="709">
                        <c:v>1.78</c:v>
                      </c:pt>
                      <c:pt idx="710">
                        <c:v>1.78</c:v>
                      </c:pt>
                      <c:pt idx="711">
                        <c:v>1.78</c:v>
                      </c:pt>
                      <c:pt idx="712">
                        <c:v>1.78</c:v>
                      </c:pt>
                      <c:pt idx="713">
                        <c:v>1.8</c:v>
                      </c:pt>
                      <c:pt idx="714">
                        <c:v>1.8</c:v>
                      </c:pt>
                      <c:pt idx="715">
                        <c:v>1.8</c:v>
                      </c:pt>
                      <c:pt idx="716">
                        <c:v>1.8</c:v>
                      </c:pt>
                      <c:pt idx="717">
                        <c:v>1.8</c:v>
                      </c:pt>
                      <c:pt idx="718">
                        <c:v>1.8</c:v>
                      </c:pt>
                      <c:pt idx="719">
                        <c:v>1.8</c:v>
                      </c:pt>
                      <c:pt idx="720">
                        <c:v>1.82</c:v>
                      </c:pt>
                      <c:pt idx="721">
                        <c:v>1.82</c:v>
                      </c:pt>
                      <c:pt idx="722">
                        <c:v>1.82</c:v>
                      </c:pt>
                      <c:pt idx="723">
                        <c:v>1.82</c:v>
                      </c:pt>
                      <c:pt idx="724">
                        <c:v>1.82</c:v>
                      </c:pt>
                      <c:pt idx="725">
                        <c:v>1.82</c:v>
                      </c:pt>
                      <c:pt idx="726">
                        <c:v>1.82</c:v>
                      </c:pt>
                      <c:pt idx="727">
                        <c:v>1.82</c:v>
                      </c:pt>
                      <c:pt idx="728">
                        <c:v>1.8</c:v>
                      </c:pt>
                      <c:pt idx="729">
                        <c:v>1.8</c:v>
                      </c:pt>
                      <c:pt idx="730">
                        <c:v>1.8</c:v>
                      </c:pt>
                      <c:pt idx="731">
                        <c:v>1.8</c:v>
                      </c:pt>
                      <c:pt idx="732">
                        <c:v>1.8</c:v>
                      </c:pt>
                      <c:pt idx="733">
                        <c:v>1.8</c:v>
                      </c:pt>
                      <c:pt idx="734">
                        <c:v>1.8</c:v>
                      </c:pt>
                      <c:pt idx="735">
                        <c:v>1.8</c:v>
                      </c:pt>
                      <c:pt idx="736">
                        <c:v>1.8</c:v>
                      </c:pt>
                      <c:pt idx="737">
                        <c:v>1.8</c:v>
                      </c:pt>
                      <c:pt idx="738">
                        <c:v>1.78</c:v>
                      </c:pt>
                      <c:pt idx="739">
                        <c:v>1.78</c:v>
                      </c:pt>
                      <c:pt idx="740">
                        <c:v>1.78</c:v>
                      </c:pt>
                      <c:pt idx="741">
                        <c:v>1.78</c:v>
                      </c:pt>
                      <c:pt idx="742">
                        <c:v>1.78</c:v>
                      </c:pt>
                      <c:pt idx="743">
                        <c:v>1.78</c:v>
                      </c:pt>
                      <c:pt idx="744">
                        <c:v>1.78</c:v>
                      </c:pt>
                      <c:pt idx="745">
                        <c:v>1.78</c:v>
                      </c:pt>
                      <c:pt idx="746">
                        <c:v>1.78</c:v>
                      </c:pt>
                      <c:pt idx="747">
                        <c:v>1.78</c:v>
                      </c:pt>
                      <c:pt idx="748">
                        <c:v>1.78</c:v>
                      </c:pt>
                      <c:pt idx="749">
                        <c:v>1.78</c:v>
                      </c:pt>
                      <c:pt idx="750">
                        <c:v>1.78</c:v>
                      </c:pt>
                      <c:pt idx="751">
                        <c:v>1.78</c:v>
                      </c:pt>
                      <c:pt idx="752">
                        <c:v>1.78</c:v>
                      </c:pt>
                      <c:pt idx="753">
                        <c:v>1.78</c:v>
                      </c:pt>
                      <c:pt idx="754">
                        <c:v>1.78</c:v>
                      </c:pt>
                      <c:pt idx="755">
                        <c:v>1.78</c:v>
                      </c:pt>
                      <c:pt idx="756">
                        <c:v>1.78</c:v>
                      </c:pt>
                      <c:pt idx="757">
                        <c:v>1.78</c:v>
                      </c:pt>
                      <c:pt idx="758">
                        <c:v>1.78</c:v>
                      </c:pt>
                      <c:pt idx="759">
                        <c:v>1.78</c:v>
                      </c:pt>
                      <c:pt idx="760">
                        <c:v>1.78</c:v>
                      </c:pt>
                      <c:pt idx="761">
                        <c:v>1.78</c:v>
                      </c:pt>
                      <c:pt idx="762">
                        <c:v>1.78</c:v>
                      </c:pt>
                      <c:pt idx="763">
                        <c:v>1.78</c:v>
                      </c:pt>
                      <c:pt idx="764">
                        <c:v>1.78</c:v>
                      </c:pt>
                      <c:pt idx="765">
                        <c:v>1.78</c:v>
                      </c:pt>
                      <c:pt idx="766">
                        <c:v>1.78</c:v>
                      </c:pt>
                      <c:pt idx="767">
                        <c:v>1.78</c:v>
                      </c:pt>
                      <c:pt idx="768">
                        <c:v>1.78</c:v>
                      </c:pt>
                      <c:pt idx="769">
                        <c:v>1.78</c:v>
                      </c:pt>
                      <c:pt idx="770">
                        <c:v>1.78</c:v>
                      </c:pt>
                      <c:pt idx="771">
                        <c:v>1.78</c:v>
                      </c:pt>
                      <c:pt idx="772">
                        <c:v>1.78</c:v>
                      </c:pt>
                      <c:pt idx="773">
                        <c:v>1.78</c:v>
                      </c:pt>
                      <c:pt idx="774">
                        <c:v>1.78</c:v>
                      </c:pt>
                      <c:pt idx="775">
                        <c:v>1.78</c:v>
                      </c:pt>
                      <c:pt idx="776">
                        <c:v>1.78</c:v>
                      </c:pt>
                      <c:pt idx="777">
                        <c:v>1.78</c:v>
                      </c:pt>
                      <c:pt idx="778">
                        <c:v>1.78</c:v>
                      </c:pt>
                      <c:pt idx="779">
                        <c:v>1.8</c:v>
                      </c:pt>
                      <c:pt idx="780">
                        <c:v>1.8</c:v>
                      </c:pt>
                      <c:pt idx="781">
                        <c:v>1.8</c:v>
                      </c:pt>
                      <c:pt idx="782">
                        <c:v>1.8</c:v>
                      </c:pt>
                      <c:pt idx="783">
                        <c:v>1.8</c:v>
                      </c:pt>
                      <c:pt idx="784">
                        <c:v>1.8</c:v>
                      </c:pt>
                      <c:pt idx="785">
                        <c:v>1.8</c:v>
                      </c:pt>
                      <c:pt idx="786">
                        <c:v>1.8</c:v>
                      </c:pt>
                      <c:pt idx="787">
                        <c:v>1.8</c:v>
                      </c:pt>
                      <c:pt idx="788">
                        <c:v>1.8</c:v>
                      </c:pt>
                      <c:pt idx="789">
                        <c:v>1.8</c:v>
                      </c:pt>
                      <c:pt idx="790">
                        <c:v>1.8</c:v>
                      </c:pt>
                      <c:pt idx="791">
                        <c:v>1.8</c:v>
                      </c:pt>
                      <c:pt idx="792">
                        <c:v>1.8</c:v>
                      </c:pt>
                      <c:pt idx="793">
                        <c:v>1.8</c:v>
                      </c:pt>
                      <c:pt idx="794">
                        <c:v>1.82</c:v>
                      </c:pt>
                      <c:pt idx="795">
                        <c:v>1.82</c:v>
                      </c:pt>
                      <c:pt idx="796">
                        <c:v>1.82</c:v>
                      </c:pt>
                      <c:pt idx="797">
                        <c:v>1.82</c:v>
                      </c:pt>
                      <c:pt idx="798">
                        <c:v>1.82</c:v>
                      </c:pt>
                      <c:pt idx="799">
                        <c:v>1.84</c:v>
                      </c:pt>
                      <c:pt idx="800">
                        <c:v>1.84</c:v>
                      </c:pt>
                      <c:pt idx="801">
                        <c:v>1.84</c:v>
                      </c:pt>
                      <c:pt idx="802">
                        <c:v>1.84</c:v>
                      </c:pt>
                      <c:pt idx="803">
                        <c:v>1.84</c:v>
                      </c:pt>
                      <c:pt idx="804">
                        <c:v>1.84</c:v>
                      </c:pt>
                      <c:pt idx="805">
                        <c:v>1.84</c:v>
                      </c:pt>
                      <c:pt idx="806">
                        <c:v>1.86</c:v>
                      </c:pt>
                      <c:pt idx="807">
                        <c:v>1.86</c:v>
                      </c:pt>
                      <c:pt idx="808">
                        <c:v>1.86</c:v>
                      </c:pt>
                      <c:pt idx="809">
                        <c:v>1.86</c:v>
                      </c:pt>
                      <c:pt idx="810">
                        <c:v>1.86</c:v>
                      </c:pt>
                      <c:pt idx="811">
                        <c:v>1.88</c:v>
                      </c:pt>
                      <c:pt idx="812">
                        <c:v>1.88</c:v>
                      </c:pt>
                      <c:pt idx="813">
                        <c:v>1.88</c:v>
                      </c:pt>
                      <c:pt idx="814">
                        <c:v>1.88</c:v>
                      </c:pt>
                      <c:pt idx="815">
                        <c:v>1.88</c:v>
                      </c:pt>
                      <c:pt idx="816">
                        <c:v>1.88</c:v>
                      </c:pt>
                      <c:pt idx="817">
                        <c:v>1.88</c:v>
                      </c:pt>
                      <c:pt idx="818">
                        <c:v>1.88</c:v>
                      </c:pt>
                      <c:pt idx="819">
                        <c:v>1.88</c:v>
                      </c:pt>
                      <c:pt idx="820">
                        <c:v>1.88</c:v>
                      </c:pt>
                      <c:pt idx="821">
                        <c:v>1.88</c:v>
                      </c:pt>
                      <c:pt idx="822">
                        <c:v>1.88</c:v>
                      </c:pt>
                      <c:pt idx="823">
                        <c:v>1.88</c:v>
                      </c:pt>
                      <c:pt idx="824">
                        <c:v>1.88</c:v>
                      </c:pt>
                      <c:pt idx="825">
                        <c:v>1.88</c:v>
                      </c:pt>
                      <c:pt idx="826">
                        <c:v>1.88</c:v>
                      </c:pt>
                      <c:pt idx="827">
                        <c:v>1.88</c:v>
                      </c:pt>
                      <c:pt idx="828">
                        <c:v>1.88</c:v>
                      </c:pt>
                      <c:pt idx="829">
                        <c:v>1.88</c:v>
                      </c:pt>
                      <c:pt idx="830">
                        <c:v>1.88</c:v>
                      </c:pt>
                      <c:pt idx="831">
                        <c:v>1.88</c:v>
                      </c:pt>
                      <c:pt idx="832">
                        <c:v>1.88</c:v>
                      </c:pt>
                      <c:pt idx="833">
                        <c:v>1.88</c:v>
                      </c:pt>
                      <c:pt idx="834">
                        <c:v>1.88</c:v>
                      </c:pt>
                      <c:pt idx="835">
                        <c:v>1.88</c:v>
                      </c:pt>
                      <c:pt idx="836">
                        <c:v>1.88</c:v>
                      </c:pt>
                      <c:pt idx="837">
                        <c:v>1.88</c:v>
                      </c:pt>
                      <c:pt idx="838">
                        <c:v>1.88</c:v>
                      </c:pt>
                      <c:pt idx="839">
                        <c:v>1.88</c:v>
                      </c:pt>
                      <c:pt idx="840">
                        <c:v>1.88</c:v>
                      </c:pt>
                      <c:pt idx="841">
                        <c:v>1.88</c:v>
                      </c:pt>
                      <c:pt idx="842">
                        <c:v>1.88</c:v>
                      </c:pt>
                      <c:pt idx="843">
                        <c:v>1.86</c:v>
                      </c:pt>
                      <c:pt idx="844">
                        <c:v>1.86</c:v>
                      </c:pt>
                      <c:pt idx="845">
                        <c:v>1.86</c:v>
                      </c:pt>
                      <c:pt idx="846">
                        <c:v>1.86</c:v>
                      </c:pt>
                      <c:pt idx="847">
                        <c:v>1.86</c:v>
                      </c:pt>
                      <c:pt idx="848">
                        <c:v>1.86</c:v>
                      </c:pt>
                      <c:pt idx="849">
                        <c:v>1.86</c:v>
                      </c:pt>
                      <c:pt idx="850">
                        <c:v>1.86</c:v>
                      </c:pt>
                      <c:pt idx="851">
                        <c:v>1.86</c:v>
                      </c:pt>
                      <c:pt idx="852">
                        <c:v>1.86</c:v>
                      </c:pt>
                      <c:pt idx="853">
                        <c:v>1.86</c:v>
                      </c:pt>
                      <c:pt idx="854">
                        <c:v>1.86</c:v>
                      </c:pt>
                      <c:pt idx="855">
                        <c:v>1.84</c:v>
                      </c:pt>
                      <c:pt idx="856">
                        <c:v>1.84</c:v>
                      </c:pt>
                      <c:pt idx="857">
                        <c:v>1.84</c:v>
                      </c:pt>
                      <c:pt idx="858">
                        <c:v>1.84</c:v>
                      </c:pt>
                      <c:pt idx="859">
                        <c:v>1.84</c:v>
                      </c:pt>
                      <c:pt idx="860">
                        <c:v>1.84</c:v>
                      </c:pt>
                      <c:pt idx="861">
                        <c:v>1.84</c:v>
                      </c:pt>
                      <c:pt idx="862">
                        <c:v>1.84</c:v>
                      </c:pt>
                      <c:pt idx="863">
                        <c:v>1.82</c:v>
                      </c:pt>
                      <c:pt idx="864">
                        <c:v>1.82</c:v>
                      </c:pt>
                      <c:pt idx="865">
                        <c:v>1.82</c:v>
                      </c:pt>
                      <c:pt idx="866">
                        <c:v>1.82</c:v>
                      </c:pt>
                      <c:pt idx="867">
                        <c:v>1.82</c:v>
                      </c:pt>
                      <c:pt idx="868">
                        <c:v>1.82</c:v>
                      </c:pt>
                      <c:pt idx="869">
                        <c:v>1.82</c:v>
                      </c:pt>
                      <c:pt idx="870">
                        <c:v>1.82</c:v>
                      </c:pt>
                      <c:pt idx="871">
                        <c:v>1.82</c:v>
                      </c:pt>
                      <c:pt idx="872">
                        <c:v>1.82</c:v>
                      </c:pt>
                      <c:pt idx="873">
                        <c:v>1.82</c:v>
                      </c:pt>
                      <c:pt idx="874">
                        <c:v>1.82</c:v>
                      </c:pt>
                      <c:pt idx="875">
                        <c:v>1.82</c:v>
                      </c:pt>
                      <c:pt idx="876">
                        <c:v>1.82</c:v>
                      </c:pt>
                      <c:pt idx="877">
                        <c:v>1.82</c:v>
                      </c:pt>
                      <c:pt idx="878">
                        <c:v>1.82</c:v>
                      </c:pt>
                      <c:pt idx="879">
                        <c:v>1.82</c:v>
                      </c:pt>
                      <c:pt idx="880">
                        <c:v>1.82</c:v>
                      </c:pt>
                      <c:pt idx="881">
                        <c:v>1.82</c:v>
                      </c:pt>
                      <c:pt idx="882">
                        <c:v>1.82</c:v>
                      </c:pt>
                      <c:pt idx="883">
                        <c:v>1.82</c:v>
                      </c:pt>
                      <c:pt idx="884">
                        <c:v>1.82</c:v>
                      </c:pt>
                      <c:pt idx="885">
                        <c:v>1.82</c:v>
                      </c:pt>
                      <c:pt idx="886">
                        <c:v>1.82</c:v>
                      </c:pt>
                      <c:pt idx="887">
                        <c:v>1.82</c:v>
                      </c:pt>
                      <c:pt idx="888">
                        <c:v>1.82</c:v>
                      </c:pt>
                      <c:pt idx="889">
                        <c:v>1.82</c:v>
                      </c:pt>
                      <c:pt idx="890">
                        <c:v>1.82</c:v>
                      </c:pt>
                      <c:pt idx="891">
                        <c:v>1.82</c:v>
                      </c:pt>
                      <c:pt idx="892">
                        <c:v>1.84</c:v>
                      </c:pt>
                      <c:pt idx="893">
                        <c:v>1.84</c:v>
                      </c:pt>
                      <c:pt idx="894">
                        <c:v>1.84</c:v>
                      </c:pt>
                      <c:pt idx="895">
                        <c:v>1.84</c:v>
                      </c:pt>
                      <c:pt idx="896">
                        <c:v>1.84</c:v>
                      </c:pt>
                      <c:pt idx="897">
                        <c:v>1.84</c:v>
                      </c:pt>
                      <c:pt idx="898">
                        <c:v>1.84</c:v>
                      </c:pt>
                      <c:pt idx="899">
                        <c:v>1.84</c:v>
                      </c:pt>
                      <c:pt idx="900">
                        <c:v>1.84</c:v>
                      </c:pt>
                      <c:pt idx="901">
                        <c:v>1.84</c:v>
                      </c:pt>
                      <c:pt idx="902">
                        <c:v>1.84</c:v>
                      </c:pt>
                      <c:pt idx="903">
                        <c:v>1.84</c:v>
                      </c:pt>
                      <c:pt idx="904">
                        <c:v>1.84</c:v>
                      </c:pt>
                      <c:pt idx="905">
                        <c:v>1.84</c:v>
                      </c:pt>
                      <c:pt idx="906">
                        <c:v>1.84</c:v>
                      </c:pt>
                      <c:pt idx="907">
                        <c:v>1.84</c:v>
                      </c:pt>
                      <c:pt idx="908">
                        <c:v>1.84</c:v>
                      </c:pt>
                      <c:pt idx="909">
                        <c:v>1.84</c:v>
                      </c:pt>
                      <c:pt idx="910">
                        <c:v>1.84</c:v>
                      </c:pt>
                      <c:pt idx="911">
                        <c:v>1.84</c:v>
                      </c:pt>
                      <c:pt idx="912">
                        <c:v>1.84</c:v>
                      </c:pt>
                      <c:pt idx="913">
                        <c:v>1.84</c:v>
                      </c:pt>
                      <c:pt idx="914">
                        <c:v>1.84</c:v>
                      </c:pt>
                      <c:pt idx="915">
                        <c:v>1.84</c:v>
                      </c:pt>
                      <c:pt idx="916">
                        <c:v>1.84</c:v>
                      </c:pt>
                      <c:pt idx="917">
                        <c:v>1.84</c:v>
                      </c:pt>
                      <c:pt idx="918">
                        <c:v>1.84</c:v>
                      </c:pt>
                      <c:pt idx="919">
                        <c:v>1.84</c:v>
                      </c:pt>
                      <c:pt idx="920">
                        <c:v>1.84</c:v>
                      </c:pt>
                      <c:pt idx="921">
                        <c:v>1.86</c:v>
                      </c:pt>
                      <c:pt idx="922">
                        <c:v>1.86</c:v>
                      </c:pt>
                      <c:pt idx="923">
                        <c:v>1.86</c:v>
                      </c:pt>
                      <c:pt idx="924">
                        <c:v>1.86</c:v>
                      </c:pt>
                      <c:pt idx="925">
                        <c:v>1.86</c:v>
                      </c:pt>
                      <c:pt idx="926">
                        <c:v>1.86</c:v>
                      </c:pt>
                      <c:pt idx="927">
                        <c:v>1.86</c:v>
                      </c:pt>
                      <c:pt idx="928">
                        <c:v>1.86</c:v>
                      </c:pt>
                      <c:pt idx="929">
                        <c:v>1.86</c:v>
                      </c:pt>
                      <c:pt idx="930">
                        <c:v>1.86</c:v>
                      </c:pt>
                      <c:pt idx="931">
                        <c:v>1.86</c:v>
                      </c:pt>
                      <c:pt idx="932">
                        <c:v>1.88</c:v>
                      </c:pt>
                      <c:pt idx="933">
                        <c:v>1.88</c:v>
                      </c:pt>
                      <c:pt idx="934">
                        <c:v>1.88</c:v>
                      </c:pt>
                      <c:pt idx="935">
                        <c:v>1.88</c:v>
                      </c:pt>
                      <c:pt idx="936">
                        <c:v>1.88</c:v>
                      </c:pt>
                      <c:pt idx="937">
                        <c:v>1.88</c:v>
                      </c:pt>
                      <c:pt idx="938">
                        <c:v>1.9</c:v>
                      </c:pt>
                      <c:pt idx="939">
                        <c:v>1.9</c:v>
                      </c:pt>
                      <c:pt idx="940">
                        <c:v>1.9</c:v>
                      </c:pt>
                      <c:pt idx="941">
                        <c:v>1.9</c:v>
                      </c:pt>
                      <c:pt idx="942">
                        <c:v>1.9</c:v>
                      </c:pt>
                      <c:pt idx="943">
                        <c:v>1.9</c:v>
                      </c:pt>
                      <c:pt idx="944">
                        <c:v>1.92</c:v>
                      </c:pt>
                      <c:pt idx="945">
                        <c:v>1.92</c:v>
                      </c:pt>
                      <c:pt idx="946">
                        <c:v>1.92</c:v>
                      </c:pt>
                      <c:pt idx="947">
                        <c:v>1.92</c:v>
                      </c:pt>
                      <c:pt idx="948">
                        <c:v>1.92</c:v>
                      </c:pt>
                      <c:pt idx="949">
                        <c:v>1.92</c:v>
                      </c:pt>
                      <c:pt idx="950">
                        <c:v>1.92</c:v>
                      </c:pt>
                      <c:pt idx="951">
                        <c:v>1.92</c:v>
                      </c:pt>
                      <c:pt idx="952">
                        <c:v>1.92</c:v>
                      </c:pt>
                      <c:pt idx="953">
                        <c:v>1.92</c:v>
                      </c:pt>
                      <c:pt idx="954">
                        <c:v>1.92</c:v>
                      </c:pt>
                      <c:pt idx="955">
                        <c:v>1.92</c:v>
                      </c:pt>
                      <c:pt idx="956">
                        <c:v>1.92</c:v>
                      </c:pt>
                      <c:pt idx="957">
                        <c:v>1.92</c:v>
                      </c:pt>
                      <c:pt idx="958">
                        <c:v>1.92</c:v>
                      </c:pt>
                      <c:pt idx="959">
                        <c:v>1.92</c:v>
                      </c:pt>
                      <c:pt idx="960">
                        <c:v>1.92</c:v>
                      </c:pt>
                      <c:pt idx="961">
                        <c:v>1.92</c:v>
                      </c:pt>
                      <c:pt idx="962">
                        <c:v>1.92</c:v>
                      </c:pt>
                      <c:pt idx="963">
                        <c:v>1.92</c:v>
                      </c:pt>
                      <c:pt idx="964">
                        <c:v>1.92</c:v>
                      </c:pt>
                      <c:pt idx="965">
                        <c:v>1.92</c:v>
                      </c:pt>
                      <c:pt idx="966">
                        <c:v>1.92</c:v>
                      </c:pt>
                      <c:pt idx="967">
                        <c:v>1.92</c:v>
                      </c:pt>
                      <c:pt idx="968">
                        <c:v>1.92</c:v>
                      </c:pt>
                      <c:pt idx="969">
                        <c:v>1.92</c:v>
                      </c:pt>
                      <c:pt idx="970">
                        <c:v>1.92</c:v>
                      </c:pt>
                      <c:pt idx="971">
                        <c:v>1.92</c:v>
                      </c:pt>
                      <c:pt idx="972">
                        <c:v>1.92</c:v>
                      </c:pt>
                      <c:pt idx="973">
                        <c:v>1.92</c:v>
                      </c:pt>
                      <c:pt idx="974">
                        <c:v>1.92</c:v>
                      </c:pt>
                      <c:pt idx="975">
                        <c:v>1.94</c:v>
                      </c:pt>
                      <c:pt idx="976">
                        <c:v>1.94</c:v>
                      </c:pt>
                      <c:pt idx="977">
                        <c:v>1.94</c:v>
                      </c:pt>
                      <c:pt idx="978">
                        <c:v>1.94</c:v>
                      </c:pt>
                      <c:pt idx="979">
                        <c:v>1.94</c:v>
                      </c:pt>
                      <c:pt idx="980">
                        <c:v>1.94</c:v>
                      </c:pt>
                      <c:pt idx="981">
                        <c:v>1.94</c:v>
                      </c:pt>
                      <c:pt idx="982">
                        <c:v>1.94</c:v>
                      </c:pt>
                      <c:pt idx="983">
                        <c:v>1.94</c:v>
                      </c:pt>
                      <c:pt idx="984">
                        <c:v>1.94</c:v>
                      </c:pt>
                      <c:pt idx="985">
                        <c:v>1.94</c:v>
                      </c:pt>
                      <c:pt idx="986">
                        <c:v>1.94</c:v>
                      </c:pt>
                      <c:pt idx="987">
                        <c:v>1.94</c:v>
                      </c:pt>
                      <c:pt idx="988">
                        <c:v>1.94</c:v>
                      </c:pt>
                      <c:pt idx="989">
                        <c:v>1.94</c:v>
                      </c:pt>
                      <c:pt idx="990">
                        <c:v>1.94</c:v>
                      </c:pt>
                      <c:pt idx="991">
                        <c:v>1.94</c:v>
                      </c:pt>
                      <c:pt idx="992">
                        <c:v>1.94</c:v>
                      </c:pt>
                      <c:pt idx="993">
                        <c:v>1.92</c:v>
                      </c:pt>
                      <c:pt idx="994">
                        <c:v>1.92</c:v>
                      </c:pt>
                      <c:pt idx="995">
                        <c:v>1.92</c:v>
                      </c:pt>
                      <c:pt idx="996">
                        <c:v>1.92</c:v>
                      </c:pt>
                      <c:pt idx="997">
                        <c:v>1.92</c:v>
                      </c:pt>
                      <c:pt idx="998">
                        <c:v>1.92</c:v>
                      </c:pt>
                      <c:pt idx="999">
                        <c:v>1.92</c:v>
                      </c:pt>
                      <c:pt idx="1000">
                        <c:v>1.92</c:v>
                      </c:pt>
                      <c:pt idx="1001">
                        <c:v>1.92</c:v>
                      </c:pt>
                      <c:pt idx="1002">
                        <c:v>1.92</c:v>
                      </c:pt>
                      <c:pt idx="1003">
                        <c:v>1.92</c:v>
                      </c:pt>
                      <c:pt idx="1004">
                        <c:v>1.92</c:v>
                      </c:pt>
                      <c:pt idx="1005">
                        <c:v>1.92</c:v>
                      </c:pt>
                      <c:pt idx="1006">
                        <c:v>1.92</c:v>
                      </c:pt>
                      <c:pt idx="1007">
                        <c:v>1.92</c:v>
                      </c:pt>
                      <c:pt idx="1008">
                        <c:v>1.92</c:v>
                      </c:pt>
                      <c:pt idx="1009">
                        <c:v>1.92</c:v>
                      </c:pt>
                      <c:pt idx="1010">
                        <c:v>1.92</c:v>
                      </c:pt>
                      <c:pt idx="1011">
                        <c:v>1.94</c:v>
                      </c:pt>
                      <c:pt idx="1012">
                        <c:v>1.94</c:v>
                      </c:pt>
                      <c:pt idx="1013">
                        <c:v>1.94</c:v>
                      </c:pt>
                      <c:pt idx="1014">
                        <c:v>1.94</c:v>
                      </c:pt>
                      <c:pt idx="1015">
                        <c:v>1.94</c:v>
                      </c:pt>
                      <c:pt idx="1016">
                        <c:v>1.94</c:v>
                      </c:pt>
                      <c:pt idx="1017">
                        <c:v>1.94</c:v>
                      </c:pt>
                      <c:pt idx="1018">
                        <c:v>1.94</c:v>
                      </c:pt>
                      <c:pt idx="1019">
                        <c:v>1.94</c:v>
                      </c:pt>
                      <c:pt idx="1020">
                        <c:v>1.94</c:v>
                      </c:pt>
                      <c:pt idx="1021">
                        <c:v>1.94</c:v>
                      </c:pt>
                      <c:pt idx="1022">
                        <c:v>1.94</c:v>
                      </c:pt>
                      <c:pt idx="1023">
                        <c:v>1.96</c:v>
                      </c:pt>
                      <c:pt idx="1024">
                        <c:v>1.96</c:v>
                      </c:pt>
                      <c:pt idx="1025">
                        <c:v>1.96</c:v>
                      </c:pt>
                      <c:pt idx="1026">
                        <c:v>1.96</c:v>
                      </c:pt>
                      <c:pt idx="1027">
                        <c:v>1.96</c:v>
                      </c:pt>
                      <c:pt idx="1028">
                        <c:v>1.96</c:v>
                      </c:pt>
                      <c:pt idx="1029">
                        <c:v>1.96</c:v>
                      </c:pt>
                      <c:pt idx="1030">
                        <c:v>1.96</c:v>
                      </c:pt>
                      <c:pt idx="1031">
                        <c:v>1.96</c:v>
                      </c:pt>
                      <c:pt idx="1032">
                        <c:v>1.98</c:v>
                      </c:pt>
                      <c:pt idx="1033">
                        <c:v>1.98</c:v>
                      </c:pt>
                      <c:pt idx="1034">
                        <c:v>1.98</c:v>
                      </c:pt>
                      <c:pt idx="1035">
                        <c:v>1.98</c:v>
                      </c:pt>
                      <c:pt idx="1036">
                        <c:v>1.98</c:v>
                      </c:pt>
                      <c:pt idx="1037">
                        <c:v>1.98</c:v>
                      </c:pt>
                      <c:pt idx="1038">
                        <c:v>1.98</c:v>
                      </c:pt>
                      <c:pt idx="1039">
                        <c:v>1.98</c:v>
                      </c:pt>
                      <c:pt idx="1040">
                        <c:v>1.98</c:v>
                      </c:pt>
                      <c:pt idx="1041">
                        <c:v>1.98</c:v>
                      </c:pt>
                      <c:pt idx="1042">
                        <c:v>1.98</c:v>
                      </c:pt>
                      <c:pt idx="1043">
                        <c:v>1.98</c:v>
                      </c:pt>
                      <c:pt idx="1044">
                        <c:v>1.98</c:v>
                      </c:pt>
                      <c:pt idx="1045">
                        <c:v>1.98</c:v>
                      </c:pt>
                      <c:pt idx="1046">
                        <c:v>2</c:v>
                      </c:pt>
                      <c:pt idx="1047">
                        <c:v>2</c:v>
                      </c:pt>
                      <c:pt idx="1048">
                        <c:v>2</c:v>
                      </c:pt>
                      <c:pt idx="1049">
                        <c:v>2</c:v>
                      </c:pt>
                      <c:pt idx="1050">
                        <c:v>2</c:v>
                      </c:pt>
                      <c:pt idx="1051">
                        <c:v>2</c:v>
                      </c:pt>
                      <c:pt idx="1052">
                        <c:v>2</c:v>
                      </c:pt>
                      <c:pt idx="1053">
                        <c:v>2</c:v>
                      </c:pt>
                      <c:pt idx="1054">
                        <c:v>2</c:v>
                      </c:pt>
                      <c:pt idx="1055">
                        <c:v>2</c:v>
                      </c:pt>
                      <c:pt idx="1056">
                        <c:v>2</c:v>
                      </c:pt>
                      <c:pt idx="1057">
                        <c:v>2</c:v>
                      </c:pt>
                      <c:pt idx="1058">
                        <c:v>2</c:v>
                      </c:pt>
                      <c:pt idx="1059">
                        <c:v>2</c:v>
                      </c:pt>
                      <c:pt idx="1060">
                        <c:v>2.02</c:v>
                      </c:pt>
                      <c:pt idx="1061">
                        <c:v>2.02</c:v>
                      </c:pt>
                      <c:pt idx="1062">
                        <c:v>2.02</c:v>
                      </c:pt>
                      <c:pt idx="1063">
                        <c:v>2.02</c:v>
                      </c:pt>
                      <c:pt idx="1064">
                        <c:v>2.02</c:v>
                      </c:pt>
                      <c:pt idx="1065">
                        <c:v>2.02</c:v>
                      </c:pt>
                      <c:pt idx="1066">
                        <c:v>2.02</c:v>
                      </c:pt>
                      <c:pt idx="1067">
                        <c:v>2.04</c:v>
                      </c:pt>
                      <c:pt idx="1068">
                        <c:v>2.04</c:v>
                      </c:pt>
                      <c:pt idx="1069">
                        <c:v>2.04</c:v>
                      </c:pt>
                      <c:pt idx="1070">
                        <c:v>2.04</c:v>
                      </c:pt>
                      <c:pt idx="1071">
                        <c:v>2.04</c:v>
                      </c:pt>
                      <c:pt idx="1072">
                        <c:v>2.06</c:v>
                      </c:pt>
                      <c:pt idx="1073">
                        <c:v>2.06</c:v>
                      </c:pt>
                      <c:pt idx="1074">
                        <c:v>2.06</c:v>
                      </c:pt>
                      <c:pt idx="1075">
                        <c:v>2.06</c:v>
                      </c:pt>
                      <c:pt idx="1076">
                        <c:v>2.06</c:v>
                      </c:pt>
                      <c:pt idx="1077">
                        <c:v>2.06</c:v>
                      </c:pt>
                      <c:pt idx="1078">
                        <c:v>2.06</c:v>
                      </c:pt>
                      <c:pt idx="1079">
                        <c:v>2.06</c:v>
                      </c:pt>
                      <c:pt idx="1080">
                        <c:v>2.06</c:v>
                      </c:pt>
                      <c:pt idx="1081">
                        <c:v>2.06</c:v>
                      </c:pt>
                      <c:pt idx="1082">
                        <c:v>2.06</c:v>
                      </c:pt>
                      <c:pt idx="1083">
                        <c:v>2.06</c:v>
                      </c:pt>
                      <c:pt idx="1084">
                        <c:v>2.06</c:v>
                      </c:pt>
                      <c:pt idx="1085">
                        <c:v>2.06</c:v>
                      </c:pt>
                      <c:pt idx="1086">
                        <c:v>2.06</c:v>
                      </c:pt>
                      <c:pt idx="1087">
                        <c:v>2.06</c:v>
                      </c:pt>
                      <c:pt idx="1088">
                        <c:v>2.06</c:v>
                      </c:pt>
                      <c:pt idx="1089">
                        <c:v>2.06</c:v>
                      </c:pt>
                      <c:pt idx="1090">
                        <c:v>2.06</c:v>
                      </c:pt>
                      <c:pt idx="1091">
                        <c:v>2.04</c:v>
                      </c:pt>
                      <c:pt idx="1092">
                        <c:v>2.04</c:v>
                      </c:pt>
                      <c:pt idx="1093">
                        <c:v>2.04</c:v>
                      </c:pt>
                      <c:pt idx="1094">
                        <c:v>2.04</c:v>
                      </c:pt>
                      <c:pt idx="1095">
                        <c:v>2.04</c:v>
                      </c:pt>
                      <c:pt idx="1096">
                        <c:v>2.04</c:v>
                      </c:pt>
                      <c:pt idx="1097">
                        <c:v>2.04</c:v>
                      </c:pt>
                      <c:pt idx="1098">
                        <c:v>2.02</c:v>
                      </c:pt>
                      <c:pt idx="1099">
                        <c:v>2.02</c:v>
                      </c:pt>
                      <c:pt idx="1100">
                        <c:v>2.02</c:v>
                      </c:pt>
                      <c:pt idx="1101">
                        <c:v>2.02</c:v>
                      </c:pt>
                      <c:pt idx="1102">
                        <c:v>2.02</c:v>
                      </c:pt>
                      <c:pt idx="1103">
                        <c:v>2</c:v>
                      </c:pt>
                      <c:pt idx="1104">
                        <c:v>2</c:v>
                      </c:pt>
                      <c:pt idx="1105">
                        <c:v>2</c:v>
                      </c:pt>
                      <c:pt idx="1106">
                        <c:v>2</c:v>
                      </c:pt>
                      <c:pt idx="1107">
                        <c:v>2</c:v>
                      </c:pt>
                      <c:pt idx="1108">
                        <c:v>2</c:v>
                      </c:pt>
                      <c:pt idx="1109">
                        <c:v>1.98</c:v>
                      </c:pt>
                      <c:pt idx="1110">
                        <c:v>1.98</c:v>
                      </c:pt>
                      <c:pt idx="1111">
                        <c:v>1.98</c:v>
                      </c:pt>
                      <c:pt idx="1112">
                        <c:v>1.98</c:v>
                      </c:pt>
                      <c:pt idx="1113">
                        <c:v>1.98</c:v>
                      </c:pt>
                      <c:pt idx="1114">
                        <c:v>1.98</c:v>
                      </c:pt>
                      <c:pt idx="1115">
                        <c:v>1.96</c:v>
                      </c:pt>
                      <c:pt idx="1116">
                        <c:v>1.96</c:v>
                      </c:pt>
                      <c:pt idx="1117">
                        <c:v>1.96</c:v>
                      </c:pt>
                      <c:pt idx="1118">
                        <c:v>1.96</c:v>
                      </c:pt>
                      <c:pt idx="1119">
                        <c:v>1.96</c:v>
                      </c:pt>
                      <c:pt idx="1120">
                        <c:v>1.94</c:v>
                      </c:pt>
                      <c:pt idx="1121">
                        <c:v>1.94</c:v>
                      </c:pt>
                      <c:pt idx="1122">
                        <c:v>1.94</c:v>
                      </c:pt>
                      <c:pt idx="1123">
                        <c:v>1.94</c:v>
                      </c:pt>
                      <c:pt idx="1124">
                        <c:v>1.94</c:v>
                      </c:pt>
                      <c:pt idx="1125">
                        <c:v>1.94</c:v>
                      </c:pt>
                      <c:pt idx="1126">
                        <c:v>1.94</c:v>
                      </c:pt>
                      <c:pt idx="1127">
                        <c:v>1.92</c:v>
                      </c:pt>
                      <c:pt idx="1128">
                        <c:v>1.92</c:v>
                      </c:pt>
                      <c:pt idx="1129">
                        <c:v>1.92</c:v>
                      </c:pt>
                      <c:pt idx="1130">
                        <c:v>1.92</c:v>
                      </c:pt>
                      <c:pt idx="1131">
                        <c:v>1.92</c:v>
                      </c:pt>
                      <c:pt idx="1132">
                        <c:v>1.92</c:v>
                      </c:pt>
                      <c:pt idx="1133">
                        <c:v>1.9</c:v>
                      </c:pt>
                      <c:pt idx="1134">
                        <c:v>1.9</c:v>
                      </c:pt>
                      <c:pt idx="1135">
                        <c:v>1.9</c:v>
                      </c:pt>
                      <c:pt idx="1136">
                        <c:v>1.9</c:v>
                      </c:pt>
                      <c:pt idx="1137">
                        <c:v>1.88</c:v>
                      </c:pt>
                      <c:pt idx="1138">
                        <c:v>1.88</c:v>
                      </c:pt>
                      <c:pt idx="1139">
                        <c:v>1.88</c:v>
                      </c:pt>
                      <c:pt idx="1140">
                        <c:v>1.86</c:v>
                      </c:pt>
                      <c:pt idx="1141">
                        <c:v>1.86</c:v>
                      </c:pt>
                      <c:pt idx="1142">
                        <c:v>1.86</c:v>
                      </c:pt>
                      <c:pt idx="1143">
                        <c:v>1.86</c:v>
                      </c:pt>
                      <c:pt idx="1144">
                        <c:v>1.84</c:v>
                      </c:pt>
                      <c:pt idx="1145">
                        <c:v>1.84</c:v>
                      </c:pt>
                      <c:pt idx="1146">
                        <c:v>1.84</c:v>
                      </c:pt>
                      <c:pt idx="1147">
                        <c:v>1.82</c:v>
                      </c:pt>
                      <c:pt idx="1148">
                        <c:v>1.82</c:v>
                      </c:pt>
                      <c:pt idx="1149">
                        <c:v>1.8</c:v>
                      </c:pt>
                      <c:pt idx="1150">
                        <c:v>1.8</c:v>
                      </c:pt>
                      <c:pt idx="1151">
                        <c:v>1.8</c:v>
                      </c:pt>
                      <c:pt idx="1152">
                        <c:v>1.78</c:v>
                      </c:pt>
                      <c:pt idx="1153">
                        <c:v>1.78</c:v>
                      </c:pt>
                      <c:pt idx="1154">
                        <c:v>1.76</c:v>
                      </c:pt>
                      <c:pt idx="1155">
                        <c:v>1.76</c:v>
                      </c:pt>
                      <c:pt idx="1156">
                        <c:v>1.74</c:v>
                      </c:pt>
                      <c:pt idx="1157">
                        <c:v>1.74</c:v>
                      </c:pt>
                      <c:pt idx="1158">
                        <c:v>1.74</c:v>
                      </c:pt>
                      <c:pt idx="1159">
                        <c:v>1.72</c:v>
                      </c:pt>
                      <c:pt idx="1160">
                        <c:v>1.72</c:v>
                      </c:pt>
                      <c:pt idx="1161">
                        <c:v>1.7</c:v>
                      </c:pt>
                      <c:pt idx="1162">
                        <c:v>1.7</c:v>
                      </c:pt>
                      <c:pt idx="1163">
                        <c:v>1.68</c:v>
                      </c:pt>
                      <c:pt idx="1164">
                        <c:v>1.66</c:v>
                      </c:pt>
                      <c:pt idx="1165">
                        <c:v>1.66</c:v>
                      </c:pt>
                      <c:pt idx="1166">
                        <c:v>1.64</c:v>
                      </c:pt>
                      <c:pt idx="1167">
                        <c:v>1.62</c:v>
                      </c:pt>
                      <c:pt idx="1168">
                        <c:v>1.62</c:v>
                      </c:pt>
                      <c:pt idx="1169">
                        <c:v>1.62</c:v>
                      </c:pt>
                      <c:pt idx="1170">
                        <c:v>1.6</c:v>
                      </c:pt>
                      <c:pt idx="1171">
                        <c:v>1.58</c:v>
                      </c:pt>
                      <c:pt idx="1172">
                        <c:v>1.56</c:v>
                      </c:pt>
                      <c:pt idx="1173">
                        <c:v>1.56</c:v>
                      </c:pt>
                      <c:pt idx="1174">
                        <c:v>1.54</c:v>
                      </c:pt>
                      <c:pt idx="1175">
                        <c:v>1.52</c:v>
                      </c:pt>
                      <c:pt idx="1176">
                        <c:v>1.5</c:v>
                      </c:pt>
                      <c:pt idx="1177">
                        <c:v>1.48</c:v>
                      </c:pt>
                      <c:pt idx="1178">
                        <c:v>1.48</c:v>
                      </c:pt>
                      <c:pt idx="1179">
                        <c:v>1.48</c:v>
                      </c:pt>
                      <c:pt idx="1180">
                        <c:v>1.46</c:v>
                      </c:pt>
                      <c:pt idx="1181">
                        <c:v>1.44</c:v>
                      </c:pt>
                      <c:pt idx="1182">
                        <c:v>1.42</c:v>
                      </c:pt>
                      <c:pt idx="1183">
                        <c:v>1.4</c:v>
                      </c:pt>
                      <c:pt idx="1184">
                        <c:v>1.4</c:v>
                      </c:pt>
                      <c:pt idx="1185">
                        <c:v>1.38</c:v>
                      </c:pt>
                      <c:pt idx="1186">
                        <c:v>1.36</c:v>
                      </c:pt>
                      <c:pt idx="1187">
                        <c:v>1.36</c:v>
                      </c:pt>
                      <c:pt idx="1188">
                        <c:v>1.34</c:v>
                      </c:pt>
                      <c:pt idx="1189">
                        <c:v>1.34</c:v>
                      </c:pt>
                      <c:pt idx="1190">
                        <c:v>1.32</c:v>
                      </c:pt>
                      <c:pt idx="1191">
                        <c:v>1.3</c:v>
                      </c:pt>
                      <c:pt idx="1192">
                        <c:v>1.28</c:v>
                      </c:pt>
                      <c:pt idx="1193">
                        <c:v>1.28</c:v>
                      </c:pt>
                      <c:pt idx="1194">
                        <c:v>1.26</c:v>
                      </c:pt>
                      <c:pt idx="1195">
                        <c:v>1.26</c:v>
                      </c:pt>
                      <c:pt idx="1196">
                        <c:v>1.24</c:v>
                      </c:pt>
                      <c:pt idx="1197">
                        <c:v>1.24</c:v>
                      </c:pt>
                      <c:pt idx="1198">
                        <c:v>1.22</c:v>
                      </c:pt>
                      <c:pt idx="1199">
                        <c:v>1.2</c:v>
                      </c:pt>
                      <c:pt idx="1200">
                        <c:v>1.18</c:v>
                      </c:pt>
                      <c:pt idx="1201">
                        <c:v>1.18</c:v>
                      </c:pt>
                      <c:pt idx="1202">
                        <c:v>1.1599999999999999</c:v>
                      </c:pt>
                      <c:pt idx="1203">
                        <c:v>1.1399999999999999</c:v>
                      </c:pt>
                      <c:pt idx="1204">
                        <c:v>1.1200000000000001</c:v>
                      </c:pt>
                      <c:pt idx="1205">
                        <c:v>1.1200000000000001</c:v>
                      </c:pt>
                      <c:pt idx="1206">
                        <c:v>1.1000000000000001</c:v>
                      </c:pt>
                      <c:pt idx="1207">
                        <c:v>1.1000000000000001</c:v>
                      </c:pt>
                      <c:pt idx="1208">
                        <c:v>1.08</c:v>
                      </c:pt>
                      <c:pt idx="1209">
                        <c:v>1.08</c:v>
                      </c:pt>
                      <c:pt idx="1210">
                        <c:v>1.06</c:v>
                      </c:pt>
                      <c:pt idx="1211">
                        <c:v>1.04</c:v>
                      </c:pt>
                      <c:pt idx="1212">
                        <c:v>1.02</c:v>
                      </c:pt>
                      <c:pt idx="1213">
                        <c:v>1.02</c:v>
                      </c:pt>
                      <c:pt idx="1214">
                        <c:v>1</c:v>
                      </c:pt>
                      <c:pt idx="1215">
                        <c:v>0.98</c:v>
                      </c:pt>
                      <c:pt idx="1216">
                        <c:v>0.98</c:v>
                      </c:pt>
                      <c:pt idx="1217">
                        <c:v>0.98</c:v>
                      </c:pt>
                      <c:pt idx="1218">
                        <c:v>0.96</c:v>
                      </c:pt>
                      <c:pt idx="1219">
                        <c:v>0.94</c:v>
                      </c:pt>
                      <c:pt idx="1220">
                        <c:v>0.92</c:v>
                      </c:pt>
                      <c:pt idx="1221">
                        <c:v>0.92</c:v>
                      </c:pt>
                      <c:pt idx="1222">
                        <c:v>0.9</c:v>
                      </c:pt>
                      <c:pt idx="1223">
                        <c:v>0.88</c:v>
                      </c:pt>
                      <c:pt idx="1224">
                        <c:v>0.88</c:v>
                      </c:pt>
                      <c:pt idx="1225">
                        <c:v>0.88</c:v>
                      </c:pt>
                      <c:pt idx="1226">
                        <c:v>0.86</c:v>
                      </c:pt>
                      <c:pt idx="1227">
                        <c:v>0.86</c:v>
                      </c:pt>
                      <c:pt idx="1228">
                        <c:v>0.84</c:v>
                      </c:pt>
                      <c:pt idx="1229">
                        <c:v>0.84</c:v>
                      </c:pt>
                      <c:pt idx="1230">
                        <c:v>0.82</c:v>
                      </c:pt>
                      <c:pt idx="1231">
                        <c:v>0.8</c:v>
                      </c:pt>
                      <c:pt idx="1232">
                        <c:v>0.8</c:v>
                      </c:pt>
                      <c:pt idx="1233">
                        <c:v>0.78</c:v>
                      </c:pt>
                      <c:pt idx="1234">
                        <c:v>0.78</c:v>
                      </c:pt>
                      <c:pt idx="1235">
                        <c:v>0.78</c:v>
                      </c:pt>
                      <c:pt idx="1236">
                        <c:v>0.76</c:v>
                      </c:pt>
                      <c:pt idx="1237">
                        <c:v>0.76</c:v>
                      </c:pt>
                      <c:pt idx="1238">
                        <c:v>0.74</c:v>
                      </c:pt>
                      <c:pt idx="1239">
                        <c:v>0.74</c:v>
                      </c:pt>
                      <c:pt idx="1240">
                        <c:v>0.72</c:v>
                      </c:pt>
                      <c:pt idx="1241">
                        <c:v>0.72</c:v>
                      </c:pt>
                      <c:pt idx="1242">
                        <c:v>0.72</c:v>
                      </c:pt>
                      <c:pt idx="1243">
                        <c:v>0.7</c:v>
                      </c:pt>
                      <c:pt idx="1244">
                        <c:v>0.7</c:v>
                      </c:pt>
                      <c:pt idx="1245">
                        <c:v>0.7</c:v>
                      </c:pt>
                      <c:pt idx="1246">
                        <c:v>0.68</c:v>
                      </c:pt>
                      <c:pt idx="1247">
                        <c:v>0.68</c:v>
                      </c:pt>
                      <c:pt idx="1248">
                        <c:v>0.66</c:v>
                      </c:pt>
                      <c:pt idx="1249">
                        <c:v>0.66</c:v>
                      </c:pt>
                      <c:pt idx="1250">
                        <c:v>0.66</c:v>
                      </c:pt>
                      <c:pt idx="1251">
                        <c:v>0.64</c:v>
                      </c:pt>
                      <c:pt idx="1252">
                        <c:v>0.64</c:v>
                      </c:pt>
                      <c:pt idx="1253">
                        <c:v>0.64</c:v>
                      </c:pt>
                      <c:pt idx="1254">
                        <c:v>0.62</c:v>
                      </c:pt>
                      <c:pt idx="1255">
                        <c:v>0.62</c:v>
                      </c:pt>
                      <c:pt idx="1256">
                        <c:v>0.6</c:v>
                      </c:pt>
                      <c:pt idx="1257">
                        <c:v>0.6</c:v>
                      </c:pt>
                      <c:pt idx="1258">
                        <c:v>0.6</c:v>
                      </c:pt>
                      <c:pt idx="1259">
                        <c:v>0.57999999999999996</c:v>
                      </c:pt>
                      <c:pt idx="1260">
                        <c:v>0.57999999999999996</c:v>
                      </c:pt>
                      <c:pt idx="1261">
                        <c:v>0.57999999999999996</c:v>
                      </c:pt>
                      <c:pt idx="1262">
                        <c:v>0.56000000000000005</c:v>
                      </c:pt>
                      <c:pt idx="1263">
                        <c:v>0.56000000000000005</c:v>
                      </c:pt>
                      <c:pt idx="1264">
                        <c:v>0.56000000000000005</c:v>
                      </c:pt>
                      <c:pt idx="1265">
                        <c:v>0.54</c:v>
                      </c:pt>
                      <c:pt idx="1266">
                        <c:v>0.54</c:v>
                      </c:pt>
                      <c:pt idx="1267">
                        <c:v>0.52</c:v>
                      </c:pt>
                      <c:pt idx="1268">
                        <c:v>0.52</c:v>
                      </c:pt>
                      <c:pt idx="1269">
                        <c:v>0.52</c:v>
                      </c:pt>
                      <c:pt idx="1270">
                        <c:v>0.5</c:v>
                      </c:pt>
                      <c:pt idx="1271">
                        <c:v>0.5</c:v>
                      </c:pt>
                      <c:pt idx="1272">
                        <c:v>0.5</c:v>
                      </c:pt>
                      <c:pt idx="1273">
                        <c:v>0.5</c:v>
                      </c:pt>
                      <c:pt idx="1274">
                        <c:v>0.48</c:v>
                      </c:pt>
                      <c:pt idx="1275">
                        <c:v>0.48</c:v>
                      </c:pt>
                      <c:pt idx="1276">
                        <c:v>0.48</c:v>
                      </c:pt>
                      <c:pt idx="1277">
                        <c:v>0.46</c:v>
                      </c:pt>
                      <c:pt idx="1278">
                        <c:v>0.46</c:v>
                      </c:pt>
                      <c:pt idx="1279">
                        <c:v>0.46</c:v>
                      </c:pt>
                      <c:pt idx="1280">
                        <c:v>0.46</c:v>
                      </c:pt>
                      <c:pt idx="1281">
                        <c:v>0.46</c:v>
                      </c:pt>
                      <c:pt idx="1282">
                        <c:v>0.44</c:v>
                      </c:pt>
                      <c:pt idx="1283">
                        <c:v>0.44</c:v>
                      </c:pt>
                      <c:pt idx="1284">
                        <c:v>0.44</c:v>
                      </c:pt>
                      <c:pt idx="1285">
                        <c:v>0.44</c:v>
                      </c:pt>
                      <c:pt idx="1286">
                        <c:v>0.42</c:v>
                      </c:pt>
                      <c:pt idx="1287">
                        <c:v>0.42</c:v>
                      </c:pt>
                      <c:pt idx="1288">
                        <c:v>0.42</c:v>
                      </c:pt>
                      <c:pt idx="1289">
                        <c:v>0.42</c:v>
                      </c:pt>
                      <c:pt idx="1290">
                        <c:v>0.4</c:v>
                      </c:pt>
                      <c:pt idx="1291">
                        <c:v>0.4</c:v>
                      </c:pt>
                      <c:pt idx="1292">
                        <c:v>0.4</c:v>
                      </c:pt>
                      <c:pt idx="1293">
                        <c:v>0.4</c:v>
                      </c:pt>
                      <c:pt idx="1294">
                        <c:v>0.38</c:v>
                      </c:pt>
                      <c:pt idx="1295">
                        <c:v>0.38</c:v>
                      </c:pt>
                      <c:pt idx="1296">
                        <c:v>0.38</c:v>
                      </c:pt>
                      <c:pt idx="1297">
                        <c:v>0.38</c:v>
                      </c:pt>
                      <c:pt idx="1298">
                        <c:v>0.36</c:v>
                      </c:pt>
                      <c:pt idx="1299">
                        <c:v>0.36</c:v>
                      </c:pt>
                      <c:pt idx="1300">
                        <c:v>0.36</c:v>
                      </c:pt>
                      <c:pt idx="1301">
                        <c:v>0.36</c:v>
                      </c:pt>
                      <c:pt idx="1302">
                        <c:v>0.34</c:v>
                      </c:pt>
                      <c:pt idx="1303">
                        <c:v>0.34</c:v>
                      </c:pt>
                      <c:pt idx="1304">
                        <c:v>0.34</c:v>
                      </c:pt>
                      <c:pt idx="1305">
                        <c:v>0.32</c:v>
                      </c:pt>
                      <c:pt idx="1306">
                        <c:v>0.32</c:v>
                      </c:pt>
                      <c:pt idx="1307">
                        <c:v>0.32</c:v>
                      </c:pt>
                      <c:pt idx="1308">
                        <c:v>0.32</c:v>
                      </c:pt>
                      <c:pt idx="1309">
                        <c:v>0.32</c:v>
                      </c:pt>
                      <c:pt idx="1310">
                        <c:v>0.3</c:v>
                      </c:pt>
                      <c:pt idx="1311">
                        <c:v>0.3</c:v>
                      </c:pt>
                      <c:pt idx="1312">
                        <c:v>0.3</c:v>
                      </c:pt>
                      <c:pt idx="1313">
                        <c:v>0.28000000000000003</c:v>
                      </c:pt>
                      <c:pt idx="1314">
                        <c:v>0.28000000000000003</c:v>
                      </c:pt>
                      <c:pt idx="1315">
                        <c:v>0.28000000000000003</c:v>
                      </c:pt>
                      <c:pt idx="1316">
                        <c:v>0.28000000000000003</c:v>
                      </c:pt>
                      <c:pt idx="1317">
                        <c:v>0.26</c:v>
                      </c:pt>
                      <c:pt idx="1318">
                        <c:v>0.26</c:v>
                      </c:pt>
                      <c:pt idx="1319">
                        <c:v>0.26</c:v>
                      </c:pt>
                      <c:pt idx="1320">
                        <c:v>0.26</c:v>
                      </c:pt>
                      <c:pt idx="1321">
                        <c:v>0.26</c:v>
                      </c:pt>
                      <c:pt idx="1322">
                        <c:v>0.24</c:v>
                      </c:pt>
                      <c:pt idx="1323">
                        <c:v>0.24</c:v>
                      </c:pt>
                      <c:pt idx="1324">
                        <c:v>0.24</c:v>
                      </c:pt>
                      <c:pt idx="1325">
                        <c:v>0.24</c:v>
                      </c:pt>
                      <c:pt idx="1326">
                        <c:v>0.24</c:v>
                      </c:pt>
                      <c:pt idx="1327">
                        <c:v>0.22</c:v>
                      </c:pt>
                      <c:pt idx="1328">
                        <c:v>0.22</c:v>
                      </c:pt>
                      <c:pt idx="1329">
                        <c:v>0.22</c:v>
                      </c:pt>
                      <c:pt idx="1330">
                        <c:v>0.22</c:v>
                      </c:pt>
                      <c:pt idx="1331">
                        <c:v>0.22</c:v>
                      </c:pt>
                      <c:pt idx="1332">
                        <c:v>0.2</c:v>
                      </c:pt>
                      <c:pt idx="1333">
                        <c:v>0.2</c:v>
                      </c:pt>
                      <c:pt idx="1334">
                        <c:v>0.2</c:v>
                      </c:pt>
                      <c:pt idx="1335">
                        <c:v>0.2</c:v>
                      </c:pt>
                      <c:pt idx="1336">
                        <c:v>0.2</c:v>
                      </c:pt>
                      <c:pt idx="1337">
                        <c:v>0.18</c:v>
                      </c:pt>
                      <c:pt idx="1338">
                        <c:v>0.18</c:v>
                      </c:pt>
                      <c:pt idx="1339">
                        <c:v>0.18</c:v>
                      </c:pt>
                      <c:pt idx="1340">
                        <c:v>0.18</c:v>
                      </c:pt>
                      <c:pt idx="1341">
                        <c:v>0.16</c:v>
                      </c:pt>
                      <c:pt idx="1342">
                        <c:v>0.16</c:v>
                      </c:pt>
                      <c:pt idx="1343">
                        <c:v>0.16</c:v>
                      </c:pt>
                      <c:pt idx="1344">
                        <c:v>0.16</c:v>
                      </c:pt>
                      <c:pt idx="1345">
                        <c:v>0.14000000000000001</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A302-5B44-B3FD-A66005AE673A}"/>
                  </c:ext>
                </c:extLst>
              </c15:ser>
            </c15:filteredScatterSeries>
            <c15:filteredScatterSeries>
              <c15:ser>
                <c:idx val="9"/>
                <c:order val="3"/>
                <c:tx>
                  <c:strRef>
                    <c:extLst xmlns:c15="http://schemas.microsoft.com/office/drawing/2012/chart" xmlns:c16r2="http://schemas.microsoft.com/office/drawing/2015/06/chart">
                      <c:ext xmlns:c15="http://schemas.microsoft.com/office/drawing/2012/chart" uri="{02D57815-91ED-43cb-92C2-25804820EDAC}">
                        <c15:formulaRef>
                          <c15:sqref>CO!$K$1</c15:sqref>
                        </c15:formulaRef>
                      </c:ext>
                    </c:extLst>
                    <c:strCache>
                      <c:ptCount val="1"/>
                      <c:pt idx="0">
                        <c:v>CO Diff 15 PP</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1893</c15:sqref>
                        </c15:formulaRef>
                      </c:ext>
                    </c:extLst>
                    <c:numCache>
                      <c:formatCode>General</c:formatCode>
                      <c:ptCount val="1892"/>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2:$K$1893</c15:sqref>
                        </c15:formulaRef>
                      </c:ext>
                    </c:extLst>
                    <c:numCache>
                      <c:formatCode>General</c:formatCode>
                      <c:ptCount val="1892"/>
                      <c:pt idx="0">
                        <c:v>0</c:v>
                      </c:pt>
                      <c:pt idx="1">
                        <c:v>0</c:v>
                      </c:pt>
                      <c:pt idx="2">
                        <c:v>0</c:v>
                      </c:pt>
                      <c:pt idx="3">
                        <c:v>0</c:v>
                      </c:pt>
                      <c:pt idx="4">
                        <c:v>0</c:v>
                      </c:pt>
                      <c:pt idx="5">
                        <c:v>0.02</c:v>
                      </c:pt>
                      <c:pt idx="6">
                        <c:v>0.02</c:v>
                      </c:pt>
                      <c:pt idx="7">
                        <c:v>0.04</c:v>
                      </c:pt>
                      <c:pt idx="8">
                        <c:v>0.04</c:v>
                      </c:pt>
                      <c:pt idx="9">
                        <c:v>0.06</c:v>
                      </c:pt>
                      <c:pt idx="10">
                        <c:v>0.1</c:v>
                      </c:pt>
                      <c:pt idx="11">
                        <c:v>0.1</c:v>
                      </c:pt>
                      <c:pt idx="12">
                        <c:v>0.12</c:v>
                      </c:pt>
                      <c:pt idx="13">
                        <c:v>0.14000000000000001</c:v>
                      </c:pt>
                      <c:pt idx="14">
                        <c:v>0.18</c:v>
                      </c:pt>
                      <c:pt idx="15">
                        <c:v>0.22</c:v>
                      </c:pt>
                      <c:pt idx="16">
                        <c:v>0.26</c:v>
                      </c:pt>
                      <c:pt idx="17">
                        <c:v>0.28000000000000003</c:v>
                      </c:pt>
                      <c:pt idx="18">
                        <c:v>0.34</c:v>
                      </c:pt>
                      <c:pt idx="19">
                        <c:v>0.38</c:v>
                      </c:pt>
                      <c:pt idx="20">
                        <c:v>0.38</c:v>
                      </c:pt>
                      <c:pt idx="21">
                        <c:v>0.42</c:v>
                      </c:pt>
                      <c:pt idx="22">
                        <c:v>0.46</c:v>
                      </c:pt>
                      <c:pt idx="23">
                        <c:v>0.5</c:v>
                      </c:pt>
                      <c:pt idx="24">
                        <c:v>0.56000000000000005</c:v>
                      </c:pt>
                      <c:pt idx="25">
                        <c:v>0.6</c:v>
                      </c:pt>
                      <c:pt idx="26">
                        <c:v>0.66</c:v>
                      </c:pt>
                      <c:pt idx="27">
                        <c:v>0.7</c:v>
                      </c:pt>
                      <c:pt idx="28">
                        <c:v>0.74</c:v>
                      </c:pt>
                      <c:pt idx="29">
                        <c:v>0.74</c:v>
                      </c:pt>
                      <c:pt idx="30">
                        <c:v>0.8</c:v>
                      </c:pt>
                      <c:pt idx="31">
                        <c:v>0.84</c:v>
                      </c:pt>
                      <c:pt idx="32">
                        <c:v>0.88</c:v>
                      </c:pt>
                      <c:pt idx="33">
                        <c:v>0.94</c:v>
                      </c:pt>
                      <c:pt idx="34">
                        <c:v>0.98</c:v>
                      </c:pt>
                      <c:pt idx="35">
                        <c:v>1.02</c:v>
                      </c:pt>
                      <c:pt idx="36">
                        <c:v>1.06</c:v>
                      </c:pt>
                      <c:pt idx="37">
                        <c:v>1.1000000000000001</c:v>
                      </c:pt>
                      <c:pt idx="38">
                        <c:v>1.1599999999999999</c:v>
                      </c:pt>
                      <c:pt idx="39">
                        <c:v>1.1599999999999999</c:v>
                      </c:pt>
                      <c:pt idx="40">
                        <c:v>1.2</c:v>
                      </c:pt>
                      <c:pt idx="41">
                        <c:v>1.24</c:v>
                      </c:pt>
                      <c:pt idx="42">
                        <c:v>1.28</c:v>
                      </c:pt>
                      <c:pt idx="43">
                        <c:v>1.32</c:v>
                      </c:pt>
                      <c:pt idx="44">
                        <c:v>1.36</c:v>
                      </c:pt>
                      <c:pt idx="45">
                        <c:v>1.4</c:v>
                      </c:pt>
                      <c:pt idx="46">
                        <c:v>1.42</c:v>
                      </c:pt>
                      <c:pt idx="47">
                        <c:v>1.46</c:v>
                      </c:pt>
                      <c:pt idx="48">
                        <c:v>1.46</c:v>
                      </c:pt>
                      <c:pt idx="49">
                        <c:v>1.5</c:v>
                      </c:pt>
                      <c:pt idx="50">
                        <c:v>1.54</c:v>
                      </c:pt>
                      <c:pt idx="51">
                        <c:v>1.58</c:v>
                      </c:pt>
                      <c:pt idx="52">
                        <c:v>1.62</c:v>
                      </c:pt>
                      <c:pt idx="53">
                        <c:v>1.64</c:v>
                      </c:pt>
                      <c:pt idx="54">
                        <c:v>1.68</c:v>
                      </c:pt>
                      <c:pt idx="55">
                        <c:v>1.7</c:v>
                      </c:pt>
                      <c:pt idx="56">
                        <c:v>1.74</c:v>
                      </c:pt>
                      <c:pt idx="57">
                        <c:v>1.74</c:v>
                      </c:pt>
                      <c:pt idx="58">
                        <c:v>1.76</c:v>
                      </c:pt>
                      <c:pt idx="59">
                        <c:v>1.8</c:v>
                      </c:pt>
                      <c:pt idx="60">
                        <c:v>1.82</c:v>
                      </c:pt>
                      <c:pt idx="61">
                        <c:v>1.86</c:v>
                      </c:pt>
                      <c:pt idx="62">
                        <c:v>1.88</c:v>
                      </c:pt>
                      <c:pt idx="63">
                        <c:v>1.9</c:v>
                      </c:pt>
                      <c:pt idx="64">
                        <c:v>1.92</c:v>
                      </c:pt>
                      <c:pt idx="65">
                        <c:v>1.94</c:v>
                      </c:pt>
                      <c:pt idx="66">
                        <c:v>1.96</c:v>
                      </c:pt>
                      <c:pt idx="67">
                        <c:v>1.96</c:v>
                      </c:pt>
                      <c:pt idx="68">
                        <c:v>2</c:v>
                      </c:pt>
                      <c:pt idx="69">
                        <c:v>2.02</c:v>
                      </c:pt>
                      <c:pt idx="70">
                        <c:v>2.04</c:v>
                      </c:pt>
                      <c:pt idx="71">
                        <c:v>2.06</c:v>
                      </c:pt>
                      <c:pt idx="72">
                        <c:v>2.1</c:v>
                      </c:pt>
                      <c:pt idx="73">
                        <c:v>2.12</c:v>
                      </c:pt>
                      <c:pt idx="74">
                        <c:v>2.14</c:v>
                      </c:pt>
                      <c:pt idx="75">
                        <c:v>2.1800000000000002</c:v>
                      </c:pt>
                      <c:pt idx="76">
                        <c:v>2.1800000000000002</c:v>
                      </c:pt>
                      <c:pt idx="77">
                        <c:v>2.2000000000000002</c:v>
                      </c:pt>
                      <c:pt idx="78">
                        <c:v>2.2400000000000002</c:v>
                      </c:pt>
                      <c:pt idx="79">
                        <c:v>2.2599999999999998</c:v>
                      </c:pt>
                      <c:pt idx="80">
                        <c:v>2.2999999999999998</c:v>
                      </c:pt>
                      <c:pt idx="81">
                        <c:v>2.3199999999999981</c:v>
                      </c:pt>
                      <c:pt idx="82">
                        <c:v>2.36</c:v>
                      </c:pt>
                      <c:pt idx="83">
                        <c:v>2.38</c:v>
                      </c:pt>
                      <c:pt idx="84">
                        <c:v>2.38</c:v>
                      </c:pt>
                      <c:pt idx="85">
                        <c:v>2.42</c:v>
                      </c:pt>
                      <c:pt idx="86">
                        <c:v>2.46</c:v>
                      </c:pt>
                      <c:pt idx="87">
                        <c:v>2.48</c:v>
                      </c:pt>
                      <c:pt idx="88">
                        <c:v>2.52</c:v>
                      </c:pt>
                      <c:pt idx="89">
                        <c:v>2.54</c:v>
                      </c:pt>
                      <c:pt idx="90">
                        <c:v>2.58</c:v>
                      </c:pt>
                      <c:pt idx="91">
                        <c:v>2.62</c:v>
                      </c:pt>
                      <c:pt idx="92">
                        <c:v>2.64</c:v>
                      </c:pt>
                      <c:pt idx="93">
                        <c:v>2.68</c:v>
                      </c:pt>
                      <c:pt idx="94">
                        <c:v>2.72</c:v>
                      </c:pt>
                      <c:pt idx="95">
                        <c:v>2.72</c:v>
                      </c:pt>
                      <c:pt idx="96">
                        <c:v>2.76</c:v>
                      </c:pt>
                      <c:pt idx="97">
                        <c:v>2.8</c:v>
                      </c:pt>
                      <c:pt idx="98">
                        <c:v>2.84</c:v>
                      </c:pt>
                      <c:pt idx="99">
                        <c:v>2.88</c:v>
                      </c:pt>
                      <c:pt idx="100">
                        <c:v>2.92</c:v>
                      </c:pt>
                      <c:pt idx="101">
                        <c:v>2.96</c:v>
                      </c:pt>
                      <c:pt idx="102">
                        <c:v>2.96</c:v>
                      </c:pt>
                      <c:pt idx="103">
                        <c:v>3</c:v>
                      </c:pt>
                      <c:pt idx="104">
                        <c:v>3.04</c:v>
                      </c:pt>
                      <c:pt idx="105">
                        <c:v>3.08</c:v>
                      </c:pt>
                      <c:pt idx="106">
                        <c:v>3.12</c:v>
                      </c:pt>
                      <c:pt idx="107">
                        <c:v>3.14</c:v>
                      </c:pt>
                      <c:pt idx="108">
                        <c:v>3.18</c:v>
                      </c:pt>
                      <c:pt idx="109">
                        <c:v>3.22</c:v>
                      </c:pt>
                      <c:pt idx="110">
                        <c:v>3.26</c:v>
                      </c:pt>
                      <c:pt idx="111">
                        <c:v>3.28</c:v>
                      </c:pt>
                      <c:pt idx="112">
                        <c:v>3.3</c:v>
                      </c:pt>
                      <c:pt idx="113">
                        <c:v>3.3</c:v>
                      </c:pt>
                      <c:pt idx="114">
                        <c:v>3.34</c:v>
                      </c:pt>
                      <c:pt idx="115">
                        <c:v>3.36</c:v>
                      </c:pt>
                      <c:pt idx="116">
                        <c:v>3.38</c:v>
                      </c:pt>
                      <c:pt idx="117">
                        <c:v>3.4</c:v>
                      </c:pt>
                      <c:pt idx="118">
                        <c:v>3.42</c:v>
                      </c:pt>
                      <c:pt idx="119">
                        <c:v>3.44</c:v>
                      </c:pt>
                      <c:pt idx="120">
                        <c:v>3.46</c:v>
                      </c:pt>
                      <c:pt idx="121">
                        <c:v>3.48</c:v>
                      </c:pt>
                      <c:pt idx="122">
                        <c:v>3.48</c:v>
                      </c:pt>
                      <c:pt idx="123">
                        <c:v>3.48</c:v>
                      </c:pt>
                      <c:pt idx="124">
                        <c:v>3.5</c:v>
                      </c:pt>
                      <c:pt idx="125">
                        <c:v>3.5</c:v>
                      </c:pt>
                      <c:pt idx="126">
                        <c:v>3.5</c:v>
                      </c:pt>
                      <c:pt idx="127">
                        <c:v>3.5</c:v>
                      </c:pt>
                      <c:pt idx="128">
                        <c:v>3.5</c:v>
                      </c:pt>
                      <c:pt idx="129">
                        <c:v>3.5</c:v>
                      </c:pt>
                      <c:pt idx="130">
                        <c:v>3.5</c:v>
                      </c:pt>
                      <c:pt idx="131">
                        <c:v>3.5</c:v>
                      </c:pt>
                      <c:pt idx="132">
                        <c:v>3.48</c:v>
                      </c:pt>
                      <c:pt idx="133">
                        <c:v>3.48</c:v>
                      </c:pt>
                      <c:pt idx="134">
                        <c:v>3.46</c:v>
                      </c:pt>
                      <c:pt idx="135">
                        <c:v>3.46</c:v>
                      </c:pt>
                      <c:pt idx="136">
                        <c:v>3.44</c:v>
                      </c:pt>
                      <c:pt idx="137">
                        <c:v>3.42</c:v>
                      </c:pt>
                      <c:pt idx="138">
                        <c:v>3.4</c:v>
                      </c:pt>
                      <c:pt idx="139">
                        <c:v>3.38</c:v>
                      </c:pt>
                      <c:pt idx="140">
                        <c:v>3.36</c:v>
                      </c:pt>
                      <c:pt idx="141">
                        <c:v>3.34</c:v>
                      </c:pt>
                      <c:pt idx="142">
                        <c:v>3.34</c:v>
                      </c:pt>
                      <c:pt idx="143">
                        <c:v>3.32</c:v>
                      </c:pt>
                      <c:pt idx="144">
                        <c:v>3.3</c:v>
                      </c:pt>
                      <c:pt idx="145">
                        <c:v>3.28</c:v>
                      </c:pt>
                      <c:pt idx="146">
                        <c:v>3.26</c:v>
                      </c:pt>
                      <c:pt idx="147">
                        <c:v>3.24</c:v>
                      </c:pt>
                      <c:pt idx="148">
                        <c:v>3.2</c:v>
                      </c:pt>
                      <c:pt idx="149">
                        <c:v>3.18</c:v>
                      </c:pt>
                      <c:pt idx="150">
                        <c:v>3.16</c:v>
                      </c:pt>
                      <c:pt idx="151">
                        <c:v>3.16</c:v>
                      </c:pt>
                      <c:pt idx="152">
                        <c:v>3.14</c:v>
                      </c:pt>
                      <c:pt idx="153">
                        <c:v>3.1</c:v>
                      </c:pt>
                      <c:pt idx="154">
                        <c:v>3.08</c:v>
                      </c:pt>
                      <c:pt idx="155">
                        <c:v>3.06</c:v>
                      </c:pt>
                      <c:pt idx="156">
                        <c:v>3.04</c:v>
                      </c:pt>
                      <c:pt idx="157">
                        <c:v>3.02</c:v>
                      </c:pt>
                      <c:pt idx="158">
                        <c:v>3</c:v>
                      </c:pt>
                      <c:pt idx="159">
                        <c:v>3</c:v>
                      </c:pt>
                      <c:pt idx="160">
                        <c:v>2.96</c:v>
                      </c:pt>
                      <c:pt idx="161">
                        <c:v>2.94</c:v>
                      </c:pt>
                      <c:pt idx="162">
                        <c:v>2.92</c:v>
                      </c:pt>
                      <c:pt idx="163">
                        <c:v>2.9</c:v>
                      </c:pt>
                      <c:pt idx="164">
                        <c:v>2.88</c:v>
                      </c:pt>
                      <c:pt idx="165">
                        <c:v>2.86</c:v>
                      </c:pt>
                      <c:pt idx="166">
                        <c:v>2.84</c:v>
                      </c:pt>
                      <c:pt idx="167">
                        <c:v>2.8</c:v>
                      </c:pt>
                      <c:pt idx="168">
                        <c:v>2.78</c:v>
                      </c:pt>
                      <c:pt idx="169">
                        <c:v>2.76</c:v>
                      </c:pt>
                      <c:pt idx="170">
                        <c:v>2.76</c:v>
                      </c:pt>
                      <c:pt idx="171">
                        <c:v>2.74</c:v>
                      </c:pt>
                      <c:pt idx="172">
                        <c:v>2.72</c:v>
                      </c:pt>
                      <c:pt idx="173">
                        <c:v>2.7</c:v>
                      </c:pt>
                      <c:pt idx="174">
                        <c:v>2.68</c:v>
                      </c:pt>
                      <c:pt idx="175">
                        <c:v>2.66</c:v>
                      </c:pt>
                      <c:pt idx="176">
                        <c:v>2.66</c:v>
                      </c:pt>
                      <c:pt idx="177">
                        <c:v>2.6</c:v>
                      </c:pt>
                      <c:pt idx="178">
                        <c:v>2.58</c:v>
                      </c:pt>
                      <c:pt idx="179">
                        <c:v>2.58</c:v>
                      </c:pt>
                      <c:pt idx="180">
                        <c:v>2.56</c:v>
                      </c:pt>
                      <c:pt idx="181">
                        <c:v>2.54</c:v>
                      </c:pt>
                      <c:pt idx="182">
                        <c:v>2.52</c:v>
                      </c:pt>
                      <c:pt idx="183">
                        <c:v>2.5</c:v>
                      </c:pt>
                      <c:pt idx="184">
                        <c:v>2.48</c:v>
                      </c:pt>
                      <c:pt idx="185">
                        <c:v>2.46</c:v>
                      </c:pt>
                      <c:pt idx="186">
                        <c:v>2.44</c:v>
                      </c:pt>
                      <c:pt idx="187">
                        <c:v>2.42</c:v>
                      </c:pt>
                      <c:pt idx="188">
                        <c:v>2.42</c:v>
                      </c:pt>
                      <c:pt idx="189">
                        <c:v>2.4</c:v>
                      </c:pt>
                      <c:pt idx="190">
                        <c:v>2.4</c:v>
                      </c:pt>
                      <c:pt idx="191">
                        <c:v>2.38</c:v>
                      </c:pt>
                      <c:pt idx="192">
                        <c:v>2.36</c:v>
                      </c:pt>
                      <c:pt idx="193">
                        <c:v>2.34</c:v>
                      </c:pt>
                      <c:pt idx="194">
                        <c:v>2.34</c:v>
                      </c:pt>
                      <c:pt idx="195">
                        <c:v>2.3199999999999981</c:v>
                      </c:pt>
                      <c:pt idx="196">
                        <c:v>2.2999999999999998</c:v>
                      </c:pt>
                      <c:pt idx="197">
                        <c:v>2.2999999999999998</c:v>
                      </c:pt>
                      <c:pt idx="198">
                        <c:v>2.2999999999999998</c:v>
                      </c:pt>
                      <c:pt idx="199">
                        <c:v>2.2799999999999998</c:v>
                      </c:pt>
                      <c:pt idx="200">
                        <c:v>2.2599999999999998</c:v>
                      </c:pt>
                      <c:pt idx="201">
                        <c:v>2.2599999999999998</c:v>
                      </c:pt>
                      <c:pt idx="202">
                        <c:v>2.2400000000000002</c:v>
                      </c:pt>
                      <c:pt idx="203">
                        <c:v>2.2400000000000002</c:v>
                      </c:pt>
                      <c:pt idx="204">
                        <c:v>2.2200000000000002</c:v>
                      </c:pt>
                      <c:pt idx="205">
                        <c:v>2.2000000000000002</c:v>
                      </c:pt>
                      <c:pt idx="206">
                        <c:v>2.2000000000000002</c:v>
                      </c:pt>
                      <c:pt idx="207">
                        <c:v>2.2000000000000002</c:v>
                      </c:pt>
                      <c:pt idx="208">
                        <c:v>2.1800000000000002</c:v>
                      </c:pt>
                      <c:pt idx="209">
                        <c:v>2.16</c:v>
                      </c:pt>
                      <c:pt idx="210">
                        <c:v>2.14</c:v>
                      </c:pt>
                      <c:pt idx="211">
                        <c:v>2.14</c:v>
                      </c:pt>
                      <c:pt idx="212">
                        <c:v>2.12</c:v>
                      </c:pt>
                      <c:pt idx="213">
                        <c:v>2.1</c:v>
                      </c:pt>
                      <c:pt idx="214">
                        <c:v>2.08</c:v>
                      </c:pt>
                      <c:pt idx="215">
                        <c:v>2.06</c:v>
                      </c:pt>
                      <c:pt idx="216">
                        <c:v>2.06</c:v>
                      </c:pt>
                      <c:pt idx="217">
                        <c:v>2.06</c:v>
                      </c:pt>
                      <c:pt idx="218">
                        <c:v>2.04</c:v>
                      </c:pt>
                      <c:pt idx="219">
                        <c:v>2.02</c:v>
                      </c:pt>
                      <c:pt idx="220">
                        <c:v>2</c:v>
                      </c:pt>
                      <c:pt idx="221">
                        <c:v>1.98</c:v>
                      </c:pt>
                      <c:pt idx="222">
                        <c:v>1.96</c:v>
                      </c:pt>
                      <c:pt idx="223">
                        <c:v>1.94</c:v>
                      </c:pt>
                      <c:pt idx="224">
                        <c:v>1.92</c:v>
                      </c:pt>
                      <c:pt idx="225">
                        <c:v>1.92</c:v>
                      </c:pt>
                      <c:pt idx="226">
                        <c:v>1.92</c:v>
                      </c:pt>
                      <c:pt idx="227">
                        <c:v>1.9</c:v>
                      </c:pt>
                      <c:pt idx="228">
                        <c:v>1.88</c:v>
                      </c:pt>
                      <c:pt idx="229">
                        <c:v>1.86</c:v>
                      </c:pt>
                      <c:pt idx="230">
                        <c:v>1.84</c:v>
                      </c:pt>
                      <c:pt idx="231">
                        <c:v>1.84</c:v>
                      </c:pt>
                      <c:pt idx="232">
                        <c:v>1.82</c:v>
                      </c:pt>
                      <c:pt idx="233">
                        <c:v>1.8</c:v>
                      </c:pt>
                      <c:pt idx="234">
                        <c:v>1.8</c:v>
                      </c:pt>
                      <c:pt idx="235">
                        <c:v>1.8</c:v>
                      </c:pt>
                      <c:pt idx="236">
                        <c:v>1.78</c:v>
                      </c:pt>
                      <c:pt idx="237">
                        <c:v>1.76</c:v>
                      </c:pt>
                      <c:pt idx="238">
                        <c:v>1.76</c:v>
                      </c:pt>
                      <c:pt idx="239">
                        <c:v>1.74</c:v>
                      </c:pt>
                      <c:pt idx="240">
                        <c:v>1.74</c:v>
                      </c:pt>
                      <c:pt idx="241">
                        <c:v>1.72</c:v>
                      </c:pt>
                      <c:pt idx="242">
                        <c:v>1.7</c:v>
                      </c:pt>
                      <c:pt idx="243">
                        <c:v>1.7</c:v>
                      </c:pt>
                      <c:pt idx="244">
                        <c:v>1.7</c:v>
                      </c:pt>
                      <c:pt idx="245">
                        <c:v>1.68</c:v>
                      </c:pt>
                      <c:pt idx="246">
                        <c:v>1.68</c:v>
                      </c:pt>
                      <c:pt idx="247">
                        <c:v>1.66</c:v>
                      </c:pt>
                      <c:pt idx="248">
                        <c:v>1.64</c:v>
                      </c:pt>
                      <c:pt idx="249">
                        <c:v>1.64</c:v>
                      </c:pt>
                      <c:pt idx="250">
                        <c:v>1.62</c:v>
                      </c:pt>
                      <c:pt idx="251">
                        <c:v>1.62</c:v>
                      </c:pt>
                      <c:pt idx="252">
                        <c:v>1.6</c:v>
                      </c:pt>
                      <c:pt idx="253">
                        <c:v>1.58</c:v>
                      </c:pt>
                      <c:pt idx="254">
                        <c:v>1.58</c:v>
                      </c:pt>
                      <c:pt idx="255">
                        <c:v>1.58</c:v>
                      </c:pt>
                      <c:pt idx="256">
                        <c:v>1.56</c:v>
                      </c:pt>
                      <c:pt idx="257">
                        <c:v>1.56</c:v>
                      </c:pt>
                      <c:pt idx="258">
                        <c:v>1.54</c:v>
                      </c:pt>
                      <c:pt idx="259">
                        <c:v>1.54</c:v>
                      </c:pt>
                      <c:pt idx="260">
                        <c:v>1.52</c:v>
                      </c:pt>
                      <c:pt idx="261">
                        <c:v>1.5</c:v>
                      </c:pt>
                      <c:pt idx="262">
                        <c:v>1.5</c:v>
                      </c:pt>
                      <c:pt idx="263">
                        <c:v>1.5</c:v>
                      </c:pt>
                      <c:pt idx="264">
                        <c:v>1.48</c:v>
                      </c:pt>
                      <c:pt idx="265">
                        <c:v>1.48</c:v>
                      </c:pt>
                      <c:pt idx="266">
                        <c:v>1.46</c:v>
                      </c:pt>
                      <c:pt idx="267">
                        <c:v>1.46</c:v>
                      </c:pt>
                      <c:pt idx="268">
                        <c:v>1.44</c:v>
                      </c:pt>
                      <c:pt idx="269">
                        <c:v>1.44</c:v>
                      </c:pt>
                      <c:pt idx="270">
                        <c:v>1.44</c:v>
                      </c:pt>
                      <c:pt idx="271">
                        <c:v>1.42</c:v>
                      </c:pt>
                      <c:pt idx="272">
                        <c:v>1.42</c:v>
                      </c:pt>
                      <c:pt idx="273">
                        <c:v>1.4</c:v>
                      </c:pt>
                      <c:pt idx="274">
                        <c:v>1.4</c:v>
                      </c:pt>
                      <c:pt idx="275">
                        <c:v>1.38</c:v>
                      </c:pt>
                      <c:pt idx="276">
                        <c:v>1.36</c:v>
                      </c:pt>
                      <c:pt idx="277">
                        <c:v>1.36</c:v>
                      </c:pt>
                      <c:pt idx="278">
                        <c:v>1.34</c:v>
                      </c:pt>
                      <c:pt idx="279">
                        <c:v>1.34</c:v>
                      </c:pt>
                      <c:pt idx="280">
                        <c:v>1.32</c:v>
                      </c:pt>
                      <c:pt idx="281">
                        <c:v>1.32</c:v>
                      </c:pt>
                      <c:pt idx="282">
                        <c:v>1.32</c:v>
                      </c:pt>
                      <c:pt idx="283">
                        <c:v>1.3</c:v>
                      </c:pt>
                      <c:pt idx="284">
                        <c:v>1.3</c:v>
                      </c:pt>
                      <c:pt idx="285">
                        <c:v>1.28</c:v>
                      </c:pt>
                      <c:pt idx="286">
                        <c:v>1.28</c:v>
                      </c:pt>
                      <c:pt idx="287">
                        <c:v>1.26</c:v>
                      </c:pt>
                      <c:pt idx="288">
                        <c:v>1.26</c:v>
                      </c:pt>
                      <c:pt idx="289">
                        <c:v>1.24</c:v>
                      </c:pt>
                      <c:pt idx="290">
                        <c:v>1.24</c:v>
                      </c:pt>
                      <c:pt idx="291">
                        <c:v>1.24</c:v>
                      </c:pt>
                      <c:pt idx="292">
                        <c:v>1.22</c:v>
                      </c:pt>
                      <c:pt idx="293">
                        <c:v>1.22</c:v>
                      </c:pt>
                      <c:pt idx="294">
                        <c:v>1.2</c:v>
                      </c:pt>
                      <c:pt idx="295">
                        <c:v>1.2</c:v>
                      </c:pt>
                      <c:pt idx="296">
                        <c:v>1.2</c:v>
                      </c:pt>
                      <c:pt idx="297">
                        <c:v>1.18</c:v>
                      </c:pt>
                      <c:pt idx="298">
                        <c:v>1.18</c:v>
                      </c:pt>
                      <c:pt idx="299">
                        <c:v>1.18</c:v>
                      </c:pt>
                      <c:pt idx="300">
                        <c:v>1.1599999999999999</c:v>
                      </c:pt>
                      <c:pt idx="301">
                        <c:v>1.1599999999999999</c:v>
                      </c:pt>
                      <c:pt idx="302">
                        <c:v>1.1599999999999999</c:v>
                      </c:pt>
                      <c:pt idx="303">
                        <c:v>1.1399999999999999</c:v>
                      </c:pt>
                      <c:pt idx="304">
                        <c:v>1.1399999999999999</c:v>
                      </c:pt>
                      <c:pt idx="305">
                        <c:v>1.1399999999999999</c:v>
                      </c:pt>
                      <c:pt idx="306">
                        <c:v>1.1200000000000001</c:v>
                      </c:pt>
                      <c:pt idx="307">
                        <c:v>1.1200000000000001</c:v>
                      </c:pt>
                      <c:pt idx="308">
                        <c:v>1.1200000000000001</c:v>
                      </c:pt>
                      <c:pt idx="309">
                        <c:v>1.1000000000000001</c:v>
                      </c:pt>
                      <c:pt idx="310">
                        <c:v>1.1000000000000001</c:v>
                      </c:pt>
                      <c:pt idx="311">
                        <c:v>1.1000000000000001</c:v>
                      </c:pt>
                      <c:pt idx="312">
                        <c:v>1.1000000000000001</c:v>
                      </c:pt>
                      <c:pt idx="313">
                        <c:v>1.08</c:v>
                      </c:pt>
                      <c:pt idx="314">
                        <c:v>1.08</c:v>
                      </c:pt>
                      <c:pt idx="315">
                        <c:v>1.08</c:v>
                      </c:pt>
                      <c:pt idx="316">
                        <c:v>1.06</c:v>
                      </c:pt>
                      <c:pt idx="317">
                        <c:v>1.06</c:v>
                      </c:pt>
                      <c:pt idx="318">
                        <c:v>1.06</c:v>
                      </c:pt>
                      <c:pt idx="319">
                        <c:v>1.06</c:v>
                      </c:pt>
                      <c:pt idx="320">
                        <c:v>1.06</c:v>
                      </c:pt>
                      <c:pt idx="321">
                        <c:v>1.04</c:v>
                      </c:pt>
                      <c:pt idx="322">
                        <c:v>1.04</c:v>
                      </c:pt>
                      <c:pt idx="323">
                        <c:v>1.04</c:v>
                      </c:pt>
                      <c:pt idx="324">
                        <c:v>1.02</c:v>
                      </c:pt>
                      <c:pt idx="325">
                        <c:v>1.02</c:v>
                      </c:pt>
                      <c:pt idx="326">
                        <c:v>1.02</c:v>
                      </c:pt>
                      <c:pt idx="327">
                        <c:v>1.02</c:v>
                      </c:pt>
                      <c:pt idx="328">
                        <c:v>1.02</c:v>
                      </c:pt>
                      <c:pt idx="329">
                        <c:v>1</c:v>
                      </c:pt>
                      <c:pt idx="330">
                        <c:v>1</c:v>
                      </c:pt>
                      <c:pt idx="331">
                        <c:v>1</c:v>
                      </c:pt>
                      <c:pt idx="332">
                        <c:v>1</c:v>
                      </c:pt>
                      <c:pt idx="333">
                        <c:v>1</c:v>
                      </c:pt>
                      <c:pt idx="334">
                        <c:v>0.98</c:v>
                      </c:pt>
                      <c:pt idx="335">
                        <c:v>0.98</c:v>
                      </c:pt>
                      <c:pt idx="336">
                        <c:v>0.98</c:v>
                      </c:pt>
                      <c:pt idx="337">
                        <c:v>0.98</c:v>
                      </c:pt>
                      <c:pt idx="338">
                        <c:v>0.98</c:v>
                      </c:pt>
                      <c:pt idx="339">
                        <c:v>0.98</c:v>
                      </c:pt>
                      <c:pt idx="340">
                        <c:v>0.98</c:v>
                      </c:pt>
                      <c:pt idx="341">
                        <c:v>0.96</c:v>
                      </c:pt>
                      <c:pt idx="342">
                        <c:v>0.96</c:v>
                      </c:pt>
                      <c:pt idx="343">
                        <c:v>0.96</c:v>
                      </c:pt>
                      <c:pt idx="344">
                        <c:v>0.96</c:v>
                      </c:pt>
                      <c:pt idx="345">
                        <c:v>0.96</c:v>
                      </c:pt>
                      <c:pt idx="346">
                        <c:v>0.96</c:v>
                      </c:pt>
                      <c:pt idx="347">
                        <c:v>0.96</c:v>
                      </c:pt>
                      <c:pt idx="348">
                        <c:v>0.96</c:v>
                      </c:pt>
                      <c:pt idx="349">
                        <c:v>0.96</c:v>
                      </c:pt>
                      <c:pt idx="350">
                        <c:v>0.96</c:v>
                      </c:pt>
                      <c:pt idx="351">
                        <c:v>0.96</c:v>
                      </c:pt>
                      <c:pt idx="352">
                        <c:v>0.96</c:v>
                      </c:pt>
                      <c:pt idx="353">
                        <c:v>0.94</c:v>
                      </c:pt>
                      <c:pt idx="354">
                        <c:v>0.94</c:v>
                      </c:pt>
                      <c:pt idx="355">
                        <c:v>0.94</c:v>
                      </c:pt>
                      <c:pt idx="356">
                        <c:v>0.94</c:v>
                      </c:pt>
                      <c:pt idx="357">
                        <c:v>0.94</c:v>
                      </c:pt>
                      <c:pt idx="358">
                        <c:v>0.94</c:v>
                      </c:pt>
                      <c:pt idx="359">
                        <c:v>0.94</c:v>
                      </c:pt>
                      <c:pt idx="360">
                        <c:v>0.94</c:v>
                      </c:pt>
                      <c:pt idx="361">
                        <c:v>0.94</c:v>
                      </c:pt>
                      <c:pt idx="362">
                        <c:v>0.94</c:v>
                      </c:pt>
                      <c:pt idx="363">
                        <c:v>0.94</c:v>
                      </c:pt>
                      <c:pt idx="364">
                        <c:v>0.94</c:v>
                      </c:pt>
                      <c:pt idx="365">
                        <c:v>0.94</c:v>
                      </c:pt>
                      <c:pt idx="366">
                        <c:v>0.92</c:v>
                      </c:pt>
                      <c:pt idx="367">
                        <c:v>0.92</c:v>
                      </c:pt>
                      <c:pt idx="368">
                        <c:v>0.92</c:v>
                      </c:pt>
                      <c:pt idx="369">
                        <c:v>0.92</c:v>
                      </c:pt>
                      <c:pt idx="370">
                        <c:v>0.92</c:v>
                      </c:pt>
                      <c:pt idx="371">
                        <c:v>0.92</c:v>
                      </c:pt>
                      <c:pt idx="372">
                        <c:v>0.92</c:v>
                      </c:pt>
                      <c:pt idx="373">
                        <c:v>0.92</c:v>
                      </c:pt>
                      <c:pt idx="374">
                        <c:v>0.92</c:v>
                      </c:pt>
                      <c:pt idx="375">
                        <c:v>0.92</c:v>
                      </c:pt>
                      <c:pt idx="376">
                        <c:v>0.92</c:v>
                      </c:pt>
                      <c:pt idx="377">
                        <c:v>0.92</c:v>
                      </c:pt>
                      <c:pt idx="378">
                        <c:v>0.92</c:v>
                      </c:pt>
                      <c:pt idx="379">
                        <c:v>0.92</c:v>
                      </c:pt>
                      <c:pt idx="380">
                        <c:v>0.92</c:v>
                      </c:pt>
                      <c:pt idx="381">
                        <c:v>0.92</c:v>
                      </c:pt>
                      <c:pt idx="382">
                        <c:v>0.92</c:v>
                      </c:pt>
                      <c:pt idx="383">
                        <c:v>0.94</c:v>
                      </c:pt>
                      <c:pt idx="384">
                        <c:v>0.94</c:v>
                      </c:pt>
                      <c:pt idx="385">
                        <c:v>0.94</c:v>
                      </c:pt>
                      <c:pt idx="386">
                        <c:v>0.94</c:v>
                      </c:pt>
                      <c:pt idx="387">
                        <c:v>0.94</c:v>
                      </c:pt>
                      <c:pt idx="388">
                        <c:v>0.94</c:v>
                      </c:pt>
                      <c:pt idx="389">
                        <c:v>0.94</c:v>
                      </c:pt>
                      <c:pt idx="390">
                        <c:v>0.94</c:v>
                      </c:pt>
                      <c:pt idx="391">
                        <c:v>0.94</c:v>
                      </c:pt>
                      <c:pt idx="392">
                        <c:v>0.94</c:v>
                      </c:pt>
                      <c:pt idx="393">
                        <c:v>0.94</c:v>
                      </c:pt>
                      <c:pt idx="394">
                        <c:v>0.94</c:v>
                      </c:pt>
                      <c:pt idx="395">
                        <c:v>0.94</c:v>
                      </c:pt>
                      <c:pt idx="396">
                        <c:v>0.94</c:v>
                      </c:pt>
                      <c:pt idx="397">
                        <c:v>0.94</c:v>
                      </c:pt>
                      <c:pt idx="398">
                        <c:v>0.94</c:v>
                      </c:pt>
                      <c:pt idx="399">
                        <c:v>0.94</c:v>
                      </c:pt>
                      <c:pt idx="400">
                        <c:v>0.94</c:v>
                      </c:pt>
                      <c:pt idx="401">
                        <c:v>0.94</c:v>
                      </c:pt>
                      <c:pt idx="402">
                        <c:v>0.94</c:v>
                      </c:pt>
                      <c:pt idx="403">
                        <c:v>0.94</c:v>
                      </c:pt>
                      <c:pt idx="404">
                        <c:v>0.94</c:v>
                      </c:pt>
                      <c:pt idx="405">
                        <c:v>0.94</c:v>
                      </c:pt>
                      <c:pt idx="406">
                        <c:v>0.94</c:v>
                      </c:pt>
                      <c:pt idx="407">
                        <c:v>0.94</c:v>
                      </c:pt>
                      <c:pt idx="408">
                        <c:v>0.94</c:v>
                      </c:pt>
                      <c:pt idx="409">
                        <c:v>0.94</c:v>
                      </c:pt>
                      <c:pt idx="410">
                        <c:v>0.94</c:v>
                      </c:pt>
                      <c:pt idx="411">
                        <c:v>0.94</c:v>
                      </c:pt>
                      <c:pt idx="412">
                        <c:v>0.94</c:v>
                      </c:pt>
                      <c:pt idx="413">
                        <c:v>0.94</c:v>
                      </c:pt>
                      <c:pt idx="414">
                        <c:v>0.94</c:v>
                      </c:pt>
                      <c:pt idx="415">
                        <c:v>0.94</c:v>
                      </c:pt>
                      <c:pt idx="416">
                        <c:v>0.94</c:v>
                      </c:pt>
                      <c:pt idx="417">
                        <c:v>0.94</c:v>
                      </c:pt>
                      <c:pt idx="418">
                        <c:v>0.94</c:v>
                      </c:pt>
                      <c:pt idx="419">
                        <c:v>0.94</c:v>
                      </c:pt>
                      <c:pt idx="420">
                        <c:v>0.94</c:v>
                      </c:pt>
                      <c:pt idx="421">
                        <c:v>0.94</c:v>
                      </c:pt>
                      <c:pt idx="422">
                        <c:v>0.94</c:v>
                      </c:pt>
                      <c:pt idx="423">
                        <c:v>0.94</c:v>
                      </c:pt>
                      <c:pt idx="424">
                        <c:v>0.94</c:v>
                      </c:pt>
                      <c:pt idx="425">
                        <c:v>0.94</c:v>
                      </c:pt>
                      <c:pt idx="426">
                        <c:v>0.94</c:v>
                      </c:pt>
                      <c:pt idx="427">
                        <c:v>0.94</c:v>
                      </c:pt>
                      <c:pt idx="428">
                        <c:v>0.94</c:v>
                      </c:pt>
                      <c:pt idx="429">
                        <c:v>0.94</c:v>
                      </c:pt>
                      <c:pt idx="430">
                        <c:v>0.94</c:v>
                      </c:pt>
                      <c:pt idx="431">
                        <c:v>0.94</c:v>
                      </c:pt>
                      <c:pt idx="432">
                        <c:v>0.94</c:v>
                      </c:pt>
                      <c:pt idx="433">
                        <c:v>0.94</c:v>
                      </c:pt>
                      <c:pt idx="434">
                        <c:v>0.94</c:v>
                      </c:pt>
                      <c:pt idx="435">
                        <c:v>0.94</c:v>
                      </c:pt>
                      <c:pt idx="436">
                        <c:v>0.94</c:v>
                      </c:pt>
                      <c:pt idx="437">
                        <c:v>0.94</c:v>
                      </c:pt>
                      <c:pt idx="438">
                        <c:v>0.94</c:v>
                      </c:pt>
                      <c:pt idx="439">
                        <c:v>0.94</c:v>
                      </c:pt>
                      <c:pt idx="440">
                        <c:v>0.94</c:v>
                      </c:pt>
                      <c:pt idx="441">
                        <c:v>0.94</c:v>
                      </c:pt>
                      <c:pt idx="442">
                        <c:v>0.94</c:v>
                      </c:pt>
                      <c:pt idx="443">
                        <c:v>0.94</c:v>
                      </c:pt>
                      <c:pt idx="444">
                        <c:v>0.94</c:v>
                      </c:pt>
                      <c:pt idx="445">
                        <c:v>0.94</c:v>
                      </c:pt>
                      <c:pt idx="446">
                        <c:v>0.94</c:v>
                      </c:pt>
                      <c:pt idx="447">
                        <c:v>0.94</c:v>
                      </c:pt>
                      <c:pt idx="448">
                        <c:v>0.94</c:v>
                      </c:pt>
                      <c:pt idx="449">
                        <c:v>0.94</c:v>
                      </c:pt>
                      <c:pt idx="450">
                        <c:v>0.94</c:v>
                      </c:pt>
                      <c:pt idx="451">
                        <c:v>0.94</c:v>
                      </c:pt>
                      <c:pt idx="452">
                        <c:v>0.94</c:v>
                      </c:pt>
                      <c:pt idx="453">
                        <c:v>0.94</c:v>
                      </c:pt>
                      <c:pt idx="454">
                        <c:v>0.96</c:v>
                      </c:pt>
                      <c:pt idx="455">
                        <c:v>0.96</c:v>
                      </c:pt>
                      <c:pt idx="456">
                        <c:v>0.96</c:v>
                      </c:pt>
                      <c:pt idx="457">
                        <c:v>0.96</c:v>
                      </c:pt>
                      <c:pt idx="458">
                        <c:v>0.96</c:v>
                      </c:pt>
                      <c:pt idx="459">
                        <c:v>0.96</c:v>
                      </c:pt>
                      <c:pt idx="460">
                        <c:v>0.96</c:v>
                      </c:pt>
                      <c:pt idx="461">
                        <c:v>0.96</c:v>
                      </c:pt>
                      <c:pt idx="462">
                        <c:v>0.96</c:v>
                      </c:pt>
                      <c:pt idx="463">
                        <c:v>0.96</c:v>
                      </c:pt>
                      <c:pt idx="464">
                        <c:v>0.96</c:v>
                      </c:pt>
                      <c:pt idx="465">
                        <c:v>0.98</c:v>
                      </c:pt>
                      <c:pt idx="466">
                        <c:v>0.98</c:v>
                      </c:pt>
                      <c:pt idx="467">
                        <c:v>0.98</c:v>
                      </c:pt>
                      <c:pt idx="468">
                        <c:v>0.98</c:v>
                      </c:pt>
                      <c:pt idx="469">
                        <c:v>0.98</c:v>
                      </c:pt>
                      <c:pt idx="470">
                        <c:v>0.98</c:v>
                      </c:pt>
                      <c:pt idx="471">
                        <c:v>0.98</c:v>
                      </c:pt>
                      <c:pt idx="472">
                        <c:v>0.98</c:v>
                      </c:pt>
                      <c:pt idx="473">
                        <c:v>1</c:v>
                      </c:pt>
                      <c:pt idx="474">
                        <c:v>1</c:v>
                      </c:pt>
                      <c:pt idx="475">
                        <c:v>1</c:v>
                      </c:pt>
                      <c:pt idx="476">
                        <c:v>1</c:v>
                      </c:pt>
                      <c:pt idx="477">
                        <c:v>1</c:v>
                      </c:pt>
                      <c:pt idx="478">
                        <c:v>1</c:v>
                      </c:pt>
                      <c:pt idx="479">
                        <c:v>1</c:v>
                      </c:pt>
                      <c:pt idx="480">
                        <c:v>1.02</c:v>
                      </c:pt>
                      <c:pt idx="481">
                        <c:v>1.02</c:v>
                      </c:pt>
                      <c:pt idx="482">
                        <c:v>1.02</c:v>
                      </c:pt>
                      <c:pt idx="483">
                        <c:v>1.02</c:v>
                      </c:pt>
                      <c:pt idx="484">
                        <c:v>1.02</c:v>
                      </c:pt>
                      <c:pt idx="485">
                        <c:v>1.04</c:v>
                      </c:pt>
                      <c:pt idx="486">
                        <c:v>1.04</c:v>
                      </c:pt>
                      <c:pt idx="487">
                        <c:v>1.04</c:v>
                      </c:pt>
                      <c:pt idx="488">
                        <c:v>1.04</c:v>
                      </c:pt>
                      <c:pt idx="489">
                        <c:v>1.04</c:v>
                      </c:pt>
                      <c:pt idx="490">
                        <c:v>1.04</c:v>
                      </c:pt>
                      <c:pt idx="491">
                        <c:v>1.04</c:v>
                      </c:pt>
                      <c:pt idx="492">
                        <c:v>1.06</c:v>
                      </c:pt>
                      <c:pt idx="493">
                        <c:v>1.06</c:v>
                      </c:pt>
                      <c:pt idx="494">
                        <c:v>1.06</c:v>
                      </c:pt>
                      <c:pt idx="495">
                        <c:v>1.06</c:v>
                      </c:pt>
                      <c:pt idx="496">
                        <c:v>1.06</c:v>
                      </c:pt>
                      <c:pt idx="497">
                        <c:v>1.06</c:v>
                      </c:pt>
                      <c:pt idx="498">
                        <c:v>1.06</c:v>
                      </c:pt>
                      <c:pt idx="499">
                        <c:v>1.06</c:v>
                      </c:pt>
                      <c:pt idx="500">
                        <c:v>1.08</c:v>
                      </c:pt>
                      <c:pt idx="501">
                        <c:v>1.08</c:v>
                      </c:pt>
                      <c:pt idx="502">
                        <c:v>1.08</c:v>
                      </c:pt>
                      <c:pt idx="503">
                        <c:v>1.08</c:v>
                      </c:pt>
                      <c:pt idx="504">
                        <c:v>1.08</c:v>
                      </c:pt>
                      <c:pt idx="505">
                        <c:v>1.08</c:v>
                      </c:pt>
                      <c:pt idx="506">
                        <c:v>1.08</c:v>
                      </c:pt>
                      <c:pt idx="507">
                        <c:v>1.08</c:v>
                      </c:pt>
                      <c:pt idx="508">
                        <c:v>1.08</c:v>
                      </c:pt>
                      <c:pt idx="509">
                        <c:v>1.08</c:v>
                      </c:pt>
                      <c:pt idx="510">
                        <c:v>1.1000000000000001</c:v>
                      </c:pt>
                      <c:pt idx="511">
                        <c:v>1.1000000000000001</c:v>
                      </c:pt>
                      <c:pt idx="512">
                        <c:v>1.1000000000000001</c:v>
                      </c:pt>
                      <c:pt idx="513">
                        <c:v>1.1000000000000001</c:v>
                      </c:pt>
                      <c:pt idx="514">
                        <c:v>1.1000000000000001</c:v>
                      </c:pt>
                      <c:pt idx="515">
                        <c:v>1.1000000000000001</c:v>
                      </c:pt>
                      <c:pt idx="516">
                        <c:v>1.1000000000000001</c:v>
                      </c:pt>
                      <c:pt idx="517">
                        <c:v>1.1000000000000001</c:v>
                      </c:pt>
                      <c:pt idx="518">
                        <c:v>1.1200000000000001</c:v>
                      </c:pt>
                      <c:pt idx="519">
                        <c:v>1.1200000000000001</c:v>
                      </c:pt>
                      <c:pt idx="520">
                        <c:v>1.1200000000000001</c:v>
                      </c:pt>
                      <c:pt idx="521">
                        <c:v>1.1200000000000001</c:v>
                      </c:pt>
                      <c:pt idx="522">
                        <c:v>1.1200000000000001</c:v>
                      </c:pt>
                      <c:pt idx="523">
                        <c:v>1.1200000000000001</c:v>
                      </c:pt>
                      <c:pt idx="524">
                        <c:v>1.1200000000000001</c:v>
                      </c:pt>
                      <c:pt idx="525">
                        <c:v>1.1200000000000001</c:v>
                      </c:pt>
                      <c:pt idx="526">
                        <c:v>1.1200000000000001</c:v>
                      </c:pt>
                      <c:pt idx="527">
                        <c:v>1.1200000000000001</c:v>
                      </c:pt>
                      <c:pt idx="528">
                        <c:v>1.1399999999999999</c:v>
                      </c:pt>
                      <c:pt idx="529">
                        <c:v>1.1399999999999999</c:v>
                      </c:pt>
                      <c:pt idx="530">
                        <c:v>1.1399999999999999</c:v>
                      </c:pt>
                      <c:pt idx="531">
                        <c:v>1.1399999999999999</c:v>
                      </c:pt>
                      <c:pt idx="532">
                        <c:v>1.1399999999999999</c:v>
                      </c:pt>
                      <c:pt idx="533">
                        <c:v>1.1399999999999999</c:v>
                      </c:pt>
                      <c:pt idx="534">
                        <c:v>1.1399999999999999</c:v>
                      </c:pt>
                      <c:pt idx="535">
                        <c:v>1.1399999999999999</c:v>
                      </c:pt>
                      <c:pt idx="536">
                        <c:v>1.1399999999999999</c:v>
                      </c:pt>
                      <c:pt idx="537">
                        <c:v>1.1399999999999999</c:v>
                      </c:pt>
                      <c:pt idx="538">
                        <c:v>1.1399999999999999</c:v>
                      </c:pt>
                      <c:pt idx="539">
                        <c:v>1.1399999999999999</c:v>
                      </c:pt>
                      <c:pt idx="540">
                        <c:v>1.1399999999999999</c:v>
                      </c:pt>
                      <c:pt idx="541">
                        <c:v>1.1399999999999999</c:v>
                      </c:pt>
                      <c:pt idx="542">
                        <c:v>1.1399999999999999</c:v>
                      </c:pt>
                      <c:pt idx="543">
                        <c:v>1.1399999999999999</c:v>
                      </c:pt>
                      <c:pt idx="544">
                        <c:v>1.1399999999999999</c:v>
                      </c:pt>
                      <c:pt idx="545">
                        <c:v>1.1399999999999999</c:v>
                      </c:pt>
                      <c:pt idx="546">
                        <c:v>1.1399999999999999</c:v>
                      </c:pt>
                      <c:pt idx="547">
                        <c:v>1.1399999999999999</c:v>
                      </c:pt>
                      <c:pt idx="548">
                        <c:v>1.1399999999999999</c:v>
                      </c:pt>
                      <c:pt idx="549">
                        <c:v>1.1399999999999999</c:v>
                      </c:pt>
                      <c:pt idx="550">
                        <c:v>1.1399999999999999</c:v>
                      </c:pt>
                      <c:pt idx="551">
                        <c:v>1.1399999999999999</c:v>
                      </c:pt>
                      <c:pt idx="552">
                        <c:v>1.1399999999999999</c:v>
                      </c:pt>
                      <c:pt idx="553">
                        <c:v>1.1399999999999999</c:v>
                      </c:pt>
                      <c:pt idx="554">
                        <c:v>1.1399999999999999</c:v>
                      </c:pt>
                      <c:pt idx="555">
                        <c:v>1.1399999999999999</c:v>
                      </c:pt>
                      <c:pt idx="556">
                        <c:v>1.1399999999999999</c:v>
                      </c:pt>
                      <c:pt idx="557">
                        <c:v>1.1399999999999999</c:v>
                      </c:pt>
                      <c:pt idx="558">
                        <c:v>1.1399999999999999</c:v>
                      </c:pt>
                      <c:pt idx="559">
                        <c:v>1.1399999999999999</c:v>
                      </c:pt>
                      <c:pt idx="560">
                        <c:v>1.1399999999999999</c:v>
                      </c:pt>
                      <c:pt idx="561">
                        <c:v>1.1399999999999999</c:v>
                      </c:pt>
                      <c:pt idx="562">
                        <c:v>1.1399999999999999</c:v>
                      </c:pt>
                      <c:pt idx="563">
                        <c:v>1.1399999999999999</c:v>
                      </c:pt>
                      <c:pt idx="564">
                        <c:v>1.1399999999999999</c:v>
                      </c:pt>
                      <c:pt idx="565">
                        <c:v>1.1399999999999999</c:v>
                      </c:pt>
                      <c:pt idx="566">
                        <c:v>1.1399999999999999</c:v>
                      </c:pt>
                      <c:pt idx="567">
                        <c:v>1.1399999999999999</c:v>
                      </c:pt>
                      <c:pt idx="568">
                        <c:v>1.1399999999999999</c:v>
                      </c:pt>
                      <c:pt idx="569">
                        <c:v>1.1399999999999999</c:v>
                      </c:pt>
                      <c:pt idx="570">
                        <c:v>1.1399999999999999</c:v>
                      </c:pt>
                      <c:pt idx="571">
                        <c:v>1.1399999999999999</c:v>
                      </c:pt>
                      <c:pt idx="572">
                        <c:v>1.1399999999999999</c:v>
                      </c:pt>
                      <c:pt idx="573">
                        <c:v>1.1399999999999999</c:v>
                      </c:pt>
                      <c:pt idx="574">
                        <c:v>1.1399999999999999</c:v>
                      </c:pt>
                      <c:pt idx="575">
                        <c:v>1.1399999999999999</c:v>
                      </c:pt>
                      <c:pt idx="576">
                        <c:v>1.1399999999999999</c:v>
                      </c:pt>
                      <c:pt idx="577">
                        <c:v>1.1399999999999999</c:v>
                      </c:pt>
                      <c:pt idx="578">
                        <c:v>1.1399999999999999</c:v>
                      </c:pt>
                      <c:pt idx="579">
                        <c:v>1.1399999999999999</c:v>
                      </c:pt>
                      <c:pt idx="580">
                        <c:v>1.1399999999999999</c:v>
                      </c:pt>
                      <c:pt idx="581">
                        <c:v>1.1399999999999999</c:v>
                      </c:pt>
                      <c:pt idx="582">
                        <c:v>1.1399999999999999</c:v>
                      </c:pt>
                      <c:pt idx="583">
                        <c:v>1.1399999999999999</c:v>
                      </c:pt>
                      <c:pt idx="584">
                        <c:v>1.1399999999999999</c:v>
                      </c:pt>
                      <c:pt idx="585">
                        <c:v>1.1399999999999999</c:v>
                      </c:pt>
                      <c:pt idx="586">
                        <c:v>1.1399999999999999</c:v>
                      </c:pt>
                      <c:pt idx="587">
                        <c:v>1.1399999999999999</c:v>
                      </c:pt>
                      <c:pt idx="588">
                        <c:v>1.1399999999999999</c:v>
                      </c:pt>
                      <c:pt idx="589">
                        <c:v>1.1599999999999999</c:v>
                      </c:pt>
                      <c:pt idx="590">
                        <c:v>1.1599999999999999</c:v>
                      </c:pt>
                      <c:pt idx="591">
                        <c:v>1.1599999999999999</c:v>
                      </c:pt>
                      <c:pt idx="592">
                        <c:v>1.1599999999999999</c:v>
                      </c:pt>
                      <c:pt idx="593">
                        <c:v>1.1599999999999999</c:v>
                      </c:pt>
                      <c:pt idx="594">
                        <c:v>1.1599999999999999</c:v>
                      </c:pt>
                      <c:pt idx="595">
                        <c:v>1.1599999999999999</c:v>
                      </c:pt>
                      <c:pt idx="596">
                        <c:v>1.1599999999999999</c:v>
                      </c:pt>
                      <c:pt idx="597">
                        <c:v>1.1599999999999999</c:v>
                      </c:pt>
                      <c:pt idx="598">
                        <c:v>1.1599999999999999</c:v>
                      </c:pt>
                      <c:pt idx="599">
                        <c:v>1.1599999999999999</c:v>
                      </c:pt>
                      <c:pt idx="600">
                        <c:v>1.1599999999999999</c:v>
                      </c:pt>
                      <c:pt idx="601">
                        <c:v>1.1599999999999999</c:v>
                      </c:pt>
                      <c:pt idx="602">
                        <c:v>1.18</c:v>
                      </c:pt>
                      <c:pt idx="603">
                        <c:v>1.18</c:v>
                      </c:pt>
                      <c:pt idx="604">
                        <c:v>1.18</c:v>
                      </c:pt>
                      <c:pt idx="605">
                        <c:v>1.18</c:v>
                      </c:pt>
                      <c:pt idx="606">
                        <c:v>1.18</c:v>
                      </c:pt>
                      <c:pt idx="607">
                        <c:v>1.18</c:v>
                      </c:pt>
                      <c:pt idx="608">
                        <c:v>1.18</c:v>
                      </c:pt>
                      <c:pt idx="609">
                        <c:v>1.18</c:v>
                      </c:pt>
                      <c:pt idx="610">
                        <c:v>1.18</c:v>
                      </c:pt>
                      <c:pt idx="611">
                        <c:v>1.18</c:v>
                      </c:pt>
                      <c:pt idx="612">
                        <c:v>1.18</c:v>
                      </c:pt>
                      <c:pt idx="613">
                        <c:v>1.18</c:v>
                      </c:pt>
                      <c:pt idx="614">
                        <c:v>1.18</c:v>
                      </c:pt>
                      <c:pt idx="615">
                        <c:v>1.2</c:v>
                      </c:pt>
                      <c:pt idx="616">
                        <c:v>1.2</c:v>
                      </c:pt>
                      <c:pt idx="617">
                        <c:v>1.2</c:v>
                      </c:pt>
                      <c:pt idx="618">
                        <c:v>1.2</c:v>
                      </c:pt>
                      <c:pt idx="619">
                        <c:v>1.2</c:v>
                      </c:pt>
                      <c:pt idx="620">
                        <c:v>1.2</c:v>
                      </c:pt>
                      <c:pt idx="621">
                        <c:v>1.2</c:v>
                      </c:pt>
                      <c:pt idx="622">
                        <c:v>1.22</c:v>
                      </c:pt>
                      <c:pt idx="623">
                        <c:v>1.22</c:v>
                      </c:pt>
                      <c:pt idx="624">
                        <c:v>1.22</c:v>
                      </c:pt>
                      <c:pt idx="625">
                        <c:v>1.22</c:v>
                      </c:pt>
                      <c:pt idx="626">
                        <c:v>1.22</c:v>
                      </c:pt>
                      <c:pt idx="627">
                        <c:v>1.22</c:v>
                      </c:pt>
                      <c:pt idx="628">
                        <c:v>1.22</c:v>
                      </c:pt>
                      <c:pt idx="629">
                        <c:v>1.24</c:v>
                      </c:pt>
                      <c:pt idx="630">
                        <c:v>1.24</c:v>
                      </c:pt>
                      <c:pt idx="631">
                        <c:v>1.24</c:v>
                      </c:pt>
                      <c:pt idx="632">
                        <c:v>1.24</c:v>
                      </c:pt>
                      <c:pt idx="633">
                        <c:v>1.24</c:v>
                      </c:pt>
                      <c:pt idx="634">
                        <c:v>1.24</c:v>
                      </c:pt>
                      <c:pt idx="635">
                        <c:v>1.24</c:v>
                      </c:pt>
                      <c:pt idx="636">
                        <c:v>1.26</c:v>
                      </c:pt>
                      <c:pt idx="637">
                        <c:v>1.26</c:v>
                      </c:pt>
                      <c:pt idx="638">
                        <c:v>1.26</c:v>
                      </c:pt>
                      <c:pt idx="639">
                        <c:v>1.26</c:v>
                      </c:pt>
                      <c:pt idx="640">
                        <c:v>1.26</c:v>
                      </c:pt>
                      <c:pt idx="641">
                        <c:v>1.26</c:v>
                      </c:pt>
                      <c:pt idx="642">
                        <c:v>1.26</c:v>
                      </c:pt>
                      <c:pt idx="643">
                        <c:v>1.26</c:v>
                      </c:pt>
                      <c:pt idx="644">
                        <c:v>1.26</c:v>
                      </c:pt>
                      <c:pt idx="645">
                        <c:v>1.26</c:v>
                      </c:pt>
                      <c:pt idx="646">
                        <c:v>1.26</c:v>
                      </c:pt>
                      <c:pt idx="647">
                        <c:v>1.26</c:v>
                      </c:pt>
                      <c:pt idx="648">
                        <c:v>1.26</c:v>
                      </c:pt>
                      <c:pt idx="649">
                        <c:v>1.26</c:v>
                      </c:pt>
                      <c:pt idx="650">
                        <c:v>1.26</c:v>
                      </c:pt>
                      <c:pt idx="651">
                        <c:v>1.26</c:v>
                      </c:pt>
                      <c:pt idx="652">
                        <c:v>1.26</c:v>
                      </c:pt>
                      <c:pt idx="653">
                        <c:v>1.26</c:v>
                      </c:pt>
                      <c:pt idx="654">
                        <c:v>1.26</c:v>
                      </c:pt>
                      <c:pt idx="655">
                        <c:v>1.26</c:v>
                      </c:pt>
                      <c:pt idx="656">
                        <c:v>1.26</c:v>
                      </c:pt>
                      <c:pt idx="657">
                        <c:v>1.28</c:v>
                      </c:pt>
                      <c:pt idx="658">
                        <c:v>1.28</c:v>
                      </c:pt>
                      <c:pt idx="659">
                        <c:v>1.28</c:v>
                      </c:pt>
                      <c:pt idx="660">
                        <c:v>1.28</c:v>
                      </c:pt>
                      <c:pt idx="661">
                        <c:v>1.28</c:v>
                      </c:pt>
                      <c:pt idx="662">
                        <c:v>1.28</c:v>
                      </c:pt>
                      <c:pt idx="663">
                        <c:v>1.28</c:v>
                      </c:pt>
                      <c:pt idx="664">
                        <c:v>1.28</c:v>
                      </c:pt>
                      <c:pt idx="665">
                        <c:v>1.28</c:v>
                      </c:pt>
                      <c:pt idx="666">
                        <c:v>1.28</c:v>
                      </c:pt>
                      <c:pt idx="667">
                        <c:v>1.28</c:v>
                      </c:pt>
                      <c:pt idx="668">
                        <c:v>1.28</c:v>
                      </c:pt>
                      <c:pt idx="669">
                        <c:v>1.28</c:v>
                      </c:pt>
                      <c:pt idx="670">
                        <c:v>1.26</c:v>
                      </c:pt>
                      <c:pt idx="671">
                        <c:v>1.26</c:v>
                      </c:pt>
                      <c:pt idx="672">
                        <c:v>1.26</c:v>
                      </c:pt>
                      <c:pt idx="673">
                        <c:v>1.26</c:v>
                      </c:pt>
                      <c:pt idx="674">
                        <c:v>1.26</c:v>
                      </c:pt>
                      <c:pt idx="675">
                        <c:v>1.26</c:v>
                      </c:pt>
                      <c:pt idx="676">
                        <c:v>1.26</c:v>
                      </c:pt>
                      <c:pt idx="677">
                        <c:v>1.26</c:v>
                      </c:pt>
                      <c:pt idx="678">
                        <c:v>1.26</c:v>
                      </c:pt>
                      <c:pt idx="679">
                        <c:v>1.26</c:v>
                      </c:pt>
                      <c:pt idx="680">
                        <c:v>1.26</c:v>
                      </c:pt>
                      <c:pt idx="681">
                        <c:v>1.26</c:v>
                      </c:pt>
                      <c:pt idx="682">
                        <c:v>1.26</c:v>
                      </c:pt>
                      <c:pt idx="683">
                        <c:v>1.26</c:v>
                      </c:pt>
                      <c:pt idx="684">
                        <c:v>1.26</c:v>
                      </c:pt>
                      <c:pt idx="685">
                        <c:v>1.24</c:v>
                      </c:pt>
                      <c:pt idx="686">
                        <c:v>1.24</c:v>
                      </c:pt>
                      <c:pt idx="687">
                        <c:v>1.24</c:v>
                      </c:pt>
                      <c:pt idx="688">
                        <c:v>1.24</c:v>
                      </c:pt>
                      <c:pt idx="689">
                        <c:v>1.24</c:v>
                      </c:pt>
                      <c:pt idx="690">
                        <c:v>1.24</c:v>
                      </c:pt>
                      <c:pt idx="691">
                        <c:v>1.24</c:v>
                      </c:pt>
                      <c:pt idx="692">
                        <c:v>1.24</c:v>
                      </c:pt>
                      <c:pt idx="693">
                        <c:v>1.24</c:v>
                      </c:pt>
                      <c:pt idx="694">
                        <c:v>1.24</c:v>
                      </c:pt>
                      <c:pt idx="695">
                        <c:v>1.24</c:v>
                      </c:pt>
                      <c:pt idx="696">
                        <c:v>1.24</c:v>
                      </c:pt>
                      <c:pt idx="697">
                        <c:v>1.24</c:v>
                      </c:pt>
                      <c:pt idx="698">
                        <c:v>1.24</c:v>
                      </c:pt>
                      <c:pt idx="699">
                        <c:v>1.24</c:v>
                      </c:pt>
                      <c:pt idx="700">
                        <c:v>1.24</c:v>
                      </c:pt>
                      <c:pt idx="701">
                        <c:v>1.22</c:v>
                      </c:pt>
                      <c:pt idx="702">
                        <c:v>1.22</c:v>
                      </c:pt>
                      <c:pt idx="703">
                        <c:v>1.22</c:v>
                      </c:pt>
                      <c:pt idx="704">
                        <c:v>1.22</c:v>
                      </c:pt>
                      <c:pt idx="705">
                        <c:v>1.22</c:v>
                      </c:pt>
                      <c:pt idx="706">
                        <c:v>1.22</c:v>
                      </c:pt>
                      <c:pt idx="707">
                        <c:v>1.22</c:v>
                      </c:pt>
                      <c:pt idx="708">
                        <c:v>1.22</c:v>
                      </c:pt>
                      <c:pt idx="709">
                        <c:v>1.22</c:v>
                      </c:pt>
                      <c:pt idx="710">
                        <c:v>1.22</c:v>
                      </c:pt>
                      <c:pt idx="711">
                        <c:v>1.22</c:v>
                      </c:pt>
                      <c:pt idx="712">
                        <c:v>1.22</c:v>
                      </c:pt>
                      <c:pt idx="713">
                        <c:v>1.22</c:v>
                      </c:pt>
                      <c:pt idx="714">
                        <c:v>1.22</c:v>
                      </c:pt>
                      <c:pt idx="715">
                        <c:v>1.22</c:v>
                      </c:pt>
                      <c:pt idx="716">
                        <c:v>1.22</c:v>
                      </c:pt>
                      <c:pt idx="717">
                        <c:v>1.2</c:v>
                      </c:pt>
                      <c:pt idx="718">
                        <c:v>1.22</c:v>
                      </c:pt>
                      <c:pt idx="719">
                        <c:v>1.22</c:v>
                      </c:pt>
                      <c:pt idx="720">
                        <c:v>1.22</c:v>
                      </c:pt>
                      <c:pt idx="721">
                        <c:v>1.22</c:v>
                      </c:pt>
                      <c:pt idx="722">
                        <c:v>1.22</c:v>
                      </c:pt>
                      <c:pt idx="723">
                        <c:v>1.22</c:v>
                      </c:pt>
                      <c:pt idx="724">
                        <c:v>1.22</c:v>
                      </c:pt>
                      <c:pt idx="725">
                        <c:v>1.22</c:v>
                      </c:pt>
                      <c:pt idx="726">
                        <c:v>1.22</c:v>
                      </c:pt>
                      <c:pt idx="727">
                        <c:v>1.22</c:v>
                      </c:pt>
                      <c:pt idx="728">
                        <c:v>1.22</c:v>
                      </c:pt>
                      <c:pt idx="729">
                        <c:v>1.22</c:v>
                      </c:pt>
                      <c:pt idx="730">
                        <c:v>1.22</c:v>
                      </c:pt>
                      <c:pt idx="731">
                        <c:v>1.22</c:v>
                      </c:pt>
                      <c:pt idx="732">
                        <c:v>1.22</c:v>
                      </c:pt>
                      <c:pt idx="733">
                        <c:v>1.22</c:v>
                      </c:pt>
                      <c:pt idx="734">
                        <c:v>1.22</c:v>
                      </c:pt>
                      <c:pt idx="735">
                        <c:v>1.24</c:v>
                      </c:pt>
                      <c:pt idx="736">
                        <c:v>1.24</c:v>
                      </c:pt>
                      <c:pt idx="737">
                        <c:v>1.24</c:v>
                      </c:pt>
                      <c:pt idx="738">
                        <c:v>1.24</c:v>
                      </c:pt>
                      <c:pt idx="739">
                        <c:v>1.24</c:v>
                      </c:pt>
                      <c:pt idx="740">
                        <c:v>1.24</c:v>
                      </c:pt>
                      <c:pt idx="741">
                        <c:v>1.24</c:v>
                      </c:pt>
                      <c:pt idx="742">
                        <c:v>1.24</c:v>
                      </c:pt>
                      <c:pt idx="743">
                        <c:v>1.24</c:v>
                      </c:pt>
                      <c:pt idx="744">
                        <c:v>1.24</c:v>
                      </c:pt>
                      <c:pt idx="745">
                        <c:v>1.24</c:v>
                      </c:pt>
                      <c:pt idx="746">
                        <c:v>1.24</c:v>
                      </c:pt>
                      <c:pt idx="747">
                        <c:v>1.24</c:v>
                      </c:pt>
                      <c:pt idx="748">
                        <c:v>1.24</c:v>
                      </c:pt>
                      <c:pt idx="749">
                        <c:v>1.24</c:v>
                      </c:pt>
                      <c:pt idx="750">
                        <c:v>1.26</c:v>
                      </c:pt>
                      <c:pt idx="751">
                        <c:v>1.26</c:v>
                      </c:pt>
                      <c:pt idx="752">
                        <c:v>1.26</c:v>
                      </c:pt>
                      <c:pt idx="753">
                        <c:v>1.26</c:v>
                      </c:pt>
                      <c:pt idx="754">
                        <c:v>1.26</c:v>
                      </c:pt>
                      <c:pt idx="755">
                        <c:v>1.26</c:v>
                      </c:pt>
                      <c:pt idx="756">
                        <c:v>1.26</c:v>
                      </c:pt>
                      <c:pt idx="757">
                        <c:v>1.26</c:v>
                      </c:pt>
                      <c:pt idx="758">
                        <c:v>1.26</c:v>
                      </c:pt>
                      <c:pt idx="759">
                        <c:v>1.26</c:v>
                      </c:pt>
                      <c:pt idx="760">
                        <c:v>1.26</c:v>
                      </c:pt>
                      <c:pt idx="761">
                        <c:v>1.28</c:v>
                      </c:pt>
                      <c:pt idx="762">
                        <c:v>1.28</c:v>
                      </c:pt>
                      <c:pt idx="763">
                        <c:v>1.28</c:v>
                      </c:pt>
                      <c:pt idx="764">
                        <c:v>1.28</c:v>
                      </c:pt>
                      <c:pt idx="765">
                        <c:v>1.28</c:v>
                      </c:pt>
                      <c:pt idx="766">
                        <c:v>1.28</c:v>
                      </c:pt>
                      <c:pt idx="767">
                        <c:v>1.28</c:v>
                      </c:pt>
                      <c:pt idx="768">
                        <c:v>1.28</c:v>
                      </c:pt>
                      <c:pt idx="769">
                        <c:v>1.28</c:v>
                      </c:pt>
                      <c:pt idx="770">
                        <c:v>1.28</c:v>
                      </c:pt>
                      <c:pt idx="771">
                        <c:v>1.28</c:v>
                      </c:pt>
                      <c:pt idx="772">
                        <c:v>1.28</c:v>
                      </c:pt>
                      <c:pt idx="773">
                        <c:v>1.28</c:v>
                      </c:pt>
                      <c:pt idx="774">
                        <c:v>1.28</c:v>
                      </c:pt>
                      <c:pt idx="775">
                        <c:v>1.28</c:v>
                      </c:pt>
                      <c:pt idx="776">
                        <c:v>1.28</c:v>
                      </c:pt>
                      <c:pt idx="777">
                        <c:v>1.28</c:v>
                      </c:pt>
                      <c:pt idx="778">
                        <c:v>1.28</c:v>
                      </c:pt>
                      <c:pt idx="779">
                        <c:v>1.28</c:v>
                      </c:pt>
                      <c:pt idx="780">
                        <c:v>1.28</c:v>
                      </c:pt>
                      <c:pt idx="781">
                        <c:v>1.28</c:v>
                      </c:pt>
                      <c:pt idx="782">
                        <c:v>1.28</c:v>
                      </c:pt>
                      <c:pt idx="783">
                        <c:v>1.28</c:v>
                      </c:pt>
                      <c:pt idx="784">
                        <c:v>1.28</c:v>
                      </c:pt>
                      <c:pt idx="785">
                        <c:v>1.28</c:v>
                      </c:pt>
                      <c:pt idx="786">
                        <c:v>1.28</c:v>
                      </c:pt>
                      <c:pt idx="787">
                        <c:v>1.28</c:v>
                      </c:pt>
                      <c:pt idx="788">
                        <c:v>1.28</c:v>
                      </c:pt>
                      <c:pt idx="789">
                        <c:v>1.28</c:v>
                      </c:pt>
                      <c:pt idx="790">
                        <c:v>1.28</c:v>
                      </c:pt>
                      <c:pt idx="791">
                        <c:v>1.28</c:v>
                      </c:pt>
                      <c:pt idx="792">
                        <c:v>1.28</c:v>
                      </c:pt>
                      <c:pt idx="793">
                        <c:v>1.28</c:v>
                      </c:pt>
                      <c:pt idx="794">
                        <c:v>1.28</c:v>
                      </c:pt>
                      <c:pt idx="795">
                        <c:v>1.28</c:v>
                      </c:pt>
                      <c:pt idx="796">
                        <c:v>1.28</c:v>
                      </c:pt>
                      <c:pt idx="797">
                        <c:v>1.28</c:v>
                      </c:pt>
                      <c:pt idx="798">
                        <c:v>1.28</c:v>
                      </c:pt>
                      <c:pt idx="799">
                        <c:v>1.28</c:v>
                      </c:pt>
                      <c:pt idx="800">
                        <c:v>1.28</c:v>
                      </c:pt>
                      <c:pt idx="801">
                        <c:v>1.28</c:v>
                      </c:pt>
                      <c:pt idx="802">
                        <c:v>1.28</c:v>
                      </c:pt>
                      <c:pt idx="803">
                        <c:v>1.28</c:v>
                      </c:pt>
                      <c:pt idx="804">
                        <c:v>1.28</c:v>
                      </c:pt>
                      <c:pt idx="805">
                        <c:v>1.28</c:v>
                      </c:pt>
                      <c:pt idx="806">
                        <c:v>1.28</c:v>
                      </c:pt>
                      <c:pt idx="807">
                        <c:v>1.28</c:v>
                      </c:pt>
                      <c:pt idx="808">
                        <c:v>1.28</c:v>
                      </c:pt>
                      <c:pt idx="809">
                        <c:v>1.28</c:v>
                      </c:pt>
                      <c:pt idx="810">
                        <c:v>1.28</c:v>
                      </c:pt>
                      <c:pt idx="811">
                        <c:v>1.28</c:v>
                      </c:pt>
                      <c:pt idx="812">
                        <c:v>1.28</c:v>
                      </c:pt>
                      <c:pt idx="813">
                        <c:v>1.28</c:v>
                      </c:pt>
                      <c:pt idx="814">
                        <c:v>1.28</c:v>
                      </c:pt>
                      <c:pt idx="815">
                        <c:v>1.28</c:v>
                      </c:pt>
                      <c:pt idx="816">
                        <c:v>1.28</c:v>
                      </c:pt>
                      <c:pt idx="817">
                        <c:v>1.28</c:v>
                      </c:pt>
                      <c:pt idx="818">
                        <c:v>1.26</c:v>
                      </c:pt>
                      <c:pt idx="819">
                        <c:v>1.26</c:v>
                      </c:pt>
                      <c:pt idx="820">
                        <c:v>1.26</c:v>
                      </c:pt>
                      <c:pt idx="821">
                        <c:v>1.26</c:v>
                      </c:pt>
                      <c:pt idx="822">
                        <c:v>1.26</c:v>
                      </c:pt>
                      <c:pt idx="823">
                        <c:v>1.26</c:v>
                      </c:pt>
                      <c:pt idx="824">
                        <c:v>1.26</c:v>
                      </c:pt>
                      <c:pt idx="825">
                        <c:v>1.26</c:v>
                      </c:pt>
                      <c:pt idx="826">
                        <c:v>1.26</c:v>
                      </c:pt>
                      <c:pt idx="827">
                        <c:v>1.26</c:v>
                      </c:pt>
                      <c:pt idx="828">
                        <c:v>1.28</c:v>
                      </c:pt>
                      <c:pt idx="829">
                        <c:v>1.28</c:v>
                      </c:pt>
                      <c:pt idx="830">
                        <c:v>1.28</c:v>
                      </c:pt>
                      <c:pt idx="831">
                        <c:v>1.28</c:v>
                      </c:pt>
                      <c:pt idx="832">
                        <c:v>1.28</c:v>
                      </c:pt>
                      <c:pt idx="833">
                        <c:v>1.28</c:v>
                      </c:pt>
                      <c:pt idx="834">
                        <c:v>1.28</c:v>
                      </c:pt>
                      <c:pt idx="835">
                        <c:v>1.28</c:v>
                      </c:pt>
                      <c:pt idx="836">
                        <c:v>1.28</c:v>
                      </c:pt>
                      <c:pt idx="837">
                        <c:v>1.28</c:v>
                      </c:pt>
                      <c:pt idx="838">
                        <c:v>1.28</c:v>
                      </c:pt>
                      <c:pt idx="839">
                        <c:v>1.28</c:v>
                      </c:pt>
                      <c:pt idx="840">
                        <c:v>1.28</c:v>
                      </c:pt>
                      <c:pt idx="841">
                        <c:v>1.28</c:v>
                      </c:pt>
                      <c:pt idx="842">
                        <c:v>1.28</c:v>
                      </c:pt>
                      <c:pt idx="843">
                        <c:v>1.28</c:v>
                      </c:pt>
                      <c:pt idx="844">
                        <c:v>1.28</c:v>
                      </c:pt>
                      <c:pt idx="845">
                        <c:v>1.28</c:v>
                      </c:pt>
                      <c:pt idx="846">
                        <c:v>1.28</c:v>
                      </c:pt>
                      <c:pt idx="847">
                        <c:v>1.28</c:v>
                      </c:pt>
                      <c:pt idx="848">
                        <c:v>1.28</c:v>
                      </c:pt>
                      <c:pt idx="849">
                        <c:v>1.28</c:v>
                      </c:pt>
                      <c:pt idx="850">
                        <c:v>1.28</c:v>
                      </c:pt>
                      <c:pt idx="851">
                        <c:v>1.28</c:v>
                      </c:pt>
                      <c:pt idx="852">
                        <c:v>1.28</c:v>
                      </c:pt>
                      <c:pt idx="853">
                        <c:v>1.28</c:v>
                      </c:pt>
                      <c:pt idx="854">
                        <c:v>1.28</c:v>
                      </c:pt>
                      <c:pt idx="855">
                        <c:v>1.28</c:v>
                      </c:pt>
                      <c:pt idx="856">
                        <c:v>1.28</c:v>
                      </c:pt>
                      <c:pt idx="857">
                        <c:v>1.28</c:v>
                      </c:pt>
                      <c:pt idx="858">
                        <c:v>1.3</c:v>
                      </c:pt>
                      <c:pt idx="859">
                        <c:v>1.3</c:v>
                      </c:pt>
                      <c:pt idx="860">
                        <c:v>1.3</c:v>
                      </c:pt>
                      <c:pt idx="861">
                        <c:v>1.3</c:v>
                      </c:pt>
                      <c:pt idx="862">
                        <c:v>1.3</c:v>
                      </c:pt>
                      <c:pt idx="863">
                        <c:v>1.3</c:v>
                      </c:pt>
                      <c:pt idx="864">
                        <c:v>1.3</c:v>
                      </c:pt>
                      <c:pt idx="865">
                        <c:v>1.3</c:v>
                      </c:pt>
                      <c:pt idx="866">
                        <c:v>1.3</c:v>
                      </c:pt>
                      <c:pt idx="867">
                        <c:v>1.32</c:v>
                      </c:pt>
                      <c:pt idx="868">
                        <c:v>1.32</c:v>
                      </c:pt>
                      <c:pt idx="869">
                        <c:v>1.32</c:v>
                      </c:pt>
                      <c:pt idx="870">
                        <c:v>1.32</c:v>
                      </c:pt>
                      <c:pt idx="871">
                        <c:v>1.32</c:v>
                      </c:pt>
                      <c:pt idx="872">
                        <c:v>1.32</c:v>
                      </c:pt>
                      <c:pt idx="873">
                        <c:v>1.32</c:v>
                      </c:pt>
                      <c:pt idx="874">
                        <c:v>1.32</c:v>
                      </c:pt>
                      <c:pt idx="875">
                        <c:v>1.34</c:v>
                      </c:pt>
                      <c:pt idx="876">
                        <c:v>1.34</c:v>
                      </c:pt>
                      <c:pt idx="877">
                        <c:v>1.34</c:v>
                      </c:pt>
                      <c:pt idx="878">
                        <c:v>1.34</c:v>
                      </c:pt>
                      <c:pt idx="879">
                        <c:v>1.34</c:v>
                      </c:pt>
                      <c:pt idx="880">
                        <c:v>1.34</c:v>
                      </c:pt>
                      <c:pt idx="881">
                        <c:v>1.34</c:v>
                      </c:pt>
                      <c:pt idx="882">
                        <c:v>1.34</c:v>
                      </c:pt>
                      <c:pt idx="883">
                        <c:v>1.34</c:v>
                      </c:pt>
                      <c:pt idx="884">
                        <c:v>1.34</c:v>
                      </c:pt>
                      <c:pt idx="885">
                        <c:v>1.34</c:v>
                      </c:pt>
                      <c:pt idx="886">
                        <c:v>1.34</c:v>
                      </c:pt>
                      <c:pt idx="887">
                        <c:v>1.34</c:v>
                      </c:pt>
                      <c:pt idx="888">
                        <c:v>1.34</c:v>
                      </c:pt>
                      <c:pt idx="889">
                        <c:v>1.34</c:v>
                      </c:pt>
                      <c:pt idx="890">
                        <c:v>1.36</c:v>
                      </c:pt>
                      <c:pt idx="891">
                        <c:v>1.36</c:v>
                      </c:pt>
                      <c:pt idx="892">
                        <c:v>1.36</c:v>
                      </c:pt>
                      <c:pt idx="893">
                        <c:v>1.36</c:v>
                      </c:pt>
                      <c:pt idx="894">
                        <c:v>1.36</c:v>
                      </c:pt>
                      <c:pt idx="895">
                        <c:v>1.36</c:v>
                      </c:pt>
                      <c:pt idx="896">
                        <c:v>1.36</c:v>
                      </c:pt>
                      <c:pt idx="897">
                        <c:v>1.36</c:v>
                      </c:pt>
                      <c:pt idx="898">
                        <c:v>1.36</c:v>
                      </c:pt>
                      <c:pt idx="899">
                        <c:v>1.36</c:v>
                      </c:pt>
                      <c:pt idx="900">
                        <c:v>1.36</c:v>
                      </c:pt>
                      <c:pt idx="901">
                        <c:v>1.36</c:v>
                      </c:pt>
                      <c:pt idx="902">
                        <c:v>1.36</c:v>
                      </c:pt>
                      <c:pt idx="903">
                        <c:v>1.38</c:v>
                      </c:pt>
                      <c:pt idx="904">
                        <c:v>1.38</c:v>
                      </c:pt>
                      <c:pt idx="905">
                        <c:v>1.38</c:v>
                      </c:pt>
                      <c:pt idx="906">
                        <c:v>1.38</c:v>
                      </c:pt>
                      <c:pt idx="907">
                        <c:v>1.38</c:v>
                      </c:pt>
                      <c:pt idx="908">
                        <c:v>1.38</c:v>
                      </c:pt>
                      <c:pt idx="909">
                        <c:v>1.38</c:v>
                      </c:pt>
                      <c:pt idx="910">
                        <c:v>1.38</c:v>
                      </c:pt>
                      <c:pt idx="911">
                        <c:v>1.38</c:v>
                      </c:pt>
                      <c:pt idx="912">
                        <c:v>1.38</c:v>
                      </c:pt>
                      <c:pt idx="913">
                        <c:v>1.38</c:v>
                      </c:pt>
                      <c:pt idx="914">
                        <c:v>1.38</c:v>
                      </c:pt>
                      <c:pt idx="915">
                        <c:v>1.38</c:v>
                      </c:pt>
                      <c:pt idx="916">
                        <c:v>1.38</c:v>
                      </c:pt>
                      <c:pt idx="917">
                        <c:v>1.38</c:v>
                      </c:pt>
                      <c:pt idx="918">
                        <c:v>1.38</c:v>
                      </c:pt>
                      <c:pt idx="919">
                        <c:v>1.38</c:v>
                      </c:pt>
                      <c:pt idx="920">
                        <c:v>1.38</c:v>
                      </c:pt>
                      <c:pt idx="921">
                        <c:v>1.38</c:v>
                      </c:pt>
                      <c:pt idx="922">
                        <c:v>1.38</c:v>
                      </c:pt>
                      <c:pt idx="923">
                        <c:v>1.38</c:v>
                      </c:pt>
                      <c:pt idx="924">
                        <c:v>1.38</c:v>
                      </c:pt>
                      <c:pt idx="925">
                        <c:v>1.38</c:v>
                      </c:pt>
                      <c:pt idx="926">
                        <c:v>1.38</c:v>
                      </c:pt>
                      <c:pt idx="927">
                        <c:v>1.38</c:v>
                      </c:pt>
                      <c:pt idx="928">
                        <c:v>1.38</c:v>
                      </c:pt>
                      <c:pt idx="929">
                        <c:v>1.38</c:v>
                      </c:pt>
                      <c:pt idx="930">
                        <c:v>1.38</c:v>
                      </c:pt>
                      <c:pt idx="931">
                        <c:v>1.38</c:v>
                      </c:pt>
                      <c:pt idx="932">
                        <c:v>1.38</c:v>
                      </c:pt>
                      <c:pt idx="933">
                        <c:v>1.38</c:v>
                      </c:pt>
                      <c:pt idx="934">
                        <c:v>1.38</c:v>
                      </c:pt>
                      <c:pt idx="935">
                        <c:v>1.38</c:v>
                      </c:pt>
                      <c:pt idx="936">
                        <c:v>1.38</c:v>
                      </c:pt>
                      <c:pt idx="937">
                        <c:v>1.38</c:v>
                      </c:pt>
                      <c:pt idx="938">
                        <c:v>1.38</c:v>
                      </c:pt>
                      <c:pt idx="939">
                        <c:v>1.38</c:v>
                      </c:pt>
                      <c:pt idx="940">
                        <c:v>1.38</c:v>
                      </c:pt>
                      <c:pt idx="941">
                        <c:v>1.38</c:v>
                      </c:pt>
                      <c:pt idx="942">
                        <c:v>1.38</c:v>
                      </c:pt>
                      <c:pt idx="943">
                        <c:v>1.38</c:v>
                      </c:pt>
                      <c:pt idx="944">
                        <c:v>1.38</c:v>
                      </c:pt>
                      <c:pt idx="945">
                        <c:v>1.38</c:v>
                      </c:pt>
                      <c:pt idx="946">
                        <c:v>1.4</c:v>
                      </c:pt>
                      <c:pt idx="947">
                        <c:v>1.4</c:v>
                      </c:pt>
                      <c:pt idx="948">
                        <c:v>1.4</c:v>
                      </c:pt>
                      <c:pt idx="949">
                        <c:v>1.4</c:v>
                      </c:pt>
                      <c:pt idx="950">
                        <c:v>1.4</c:v>
                      </c:pt>
                      <c:pt idx="951">
                        <c:v>1.4</c:v>
                      </c:pt>
                      <c:pt idx="952">
                        <c:v>1.4</c:v>
                      </c:pt>
                      <c:pt idx="953">
                        <c:v>1.4</c:v>
                      </c:pt>
                      <c:pt idx="954">
                        <c:v>1.4</c:v>
                      </c:pt>
                      <c:pt idx="955">
                        <c:v>1.4</c:v>
                      </c:pt>
                      <c:pt idx="956">
                        <c:v>1.4</c:v>
                      </c:pt>
                      <c:pt idx="957">
                        <c:v>1.4</c:v>
                      </c:pt>
                      <c:pt idx="958">
                        <c:v>1.4</c:v>
                      </c:pt>
                      <c:pt idx="959">
                        <c:v>1.4</c:v>
                      </c:pt>
                      <c:pt idx="960">
                        <c:v>1.4</c:v>
                      </c:pt>
                      <c:pt idx="961">
                        <c:v>1.4</c:v>
                      </c:pt>
                      <c:pt idx="962">
                        <c:v>1.4</c:v>
                      </c:pt>
                      <c:pt idx="963">
                        <c:v>1.4</c:v>
                      </c:pt>
                      <c:pt idx="964">
                        <c:v>1.42</c:v>
                      </c:pt>
                      <c:pt idx="965">
                        <c:v>1.42</c:v>
                      </c:pt>
                      <c:pt idx="966">
                        <c:v>1.42</c:v>
                      </c:pt>
                      <c:pt idx="967">
                        <c:v>1.42</c:v>
                      </c:pt>
                      <c:pt idx="968">
                        <c:v>1.42</c:v>
                      </c:pt>
                      <c:pt idx="969">
                        <c:v>1.42</c:v>
                      </c:pt>
                      <c:pt idx="970">
                        <c:v>1.44</c:v>
                      </c:pt>
                      <c:pt idx="971">
                        <c:v>1.44</c:v>
                      </c:pt>
                      <c:pt idx="972">
                        <c:v>1.44</c:v>
                      </c:pt>
                      <c:pt idx="973">
                        <c:v>1.44</c:v>
                      </c:pt>
                      <c:pt idx="974">
                        <c:v>1.44</c:v>
                      </c:pt>
                      <c:pt idx="975">
                        <c:v>1.44</c:v>
                      </c:pt>
                      <c:pt idx="976">
                        <c:v>1.44</c:v>
                      </c:pt>
                      <c:pt idx="977">
                        <c:v>1.44</c:v>
                      </c:pt>
                      <c:pt idx="978">
                        <c:v>1.46</c:v>
                      </c:pt>
                      <c:pt idx="979">
                        <c:v>1.46</c:v>
                      </c:pt>
                      <c:pt idx="980">
                        <c:v>1.46</c:v>
                      </c:pt>
                      <c:pt idx="981">
                        <c:v>1.46</c:v>
                      </c:pt>
                      <c:pt idx="982">
                        <c:v>1.46</c:v>
                      </c:pt>
                      <c:pt idx="983">
                        <c:v>1.46</c:v>
                      </c:pt>
                      <c:pt idx="984">
                        <c:v>1.46</c:v>
                      </c:pt>
                      <c:pt idx="985">
                        <c:v>1.46</c:v>
                      </c:pt>
                      <c:pt idx="986">
                        <c:v>1.46</c:v>
                      </c:pt>
                      <c:pt idx="987">
                        <c:v>1.46</c:v>
                      </c:pt>
                      <c:pt idx="988">
                        <c:v>1.46</c:v>
                      </c:pt>
                      <c:pt idx="989">
                        <c:v>1.46</c:v>
                      </c:pt>
                      <c:pt idx="990">
                        <c:v>1.46</c:v>
                      </c:pt>
                      <c:pt idx="991">
                        <c:v>1.46</c:v>
                      </c:pt>
                      <c:pt idx="992">
                        <c:v>1.46</c:v>
                      </c:pt>
                      <c:pt idx="993">
                        <c:v>1.46</c:v>
                      </c:pt>
                      <c:pt idx="994">
                        <c:v>1.46</c:v>
                      </c:pt>
                      <c:pt idx="995">
                        <c:v>1.46</c:v>
                      </c:pt>
                      <c:pt idx="996">
                        <c:v>1.46</c:v>
                      </c:pt>
                      <c:pt idx="997">
                        <c:v>1.46</c:v>
                      </c:pt>
                      <c:pt idx="998">
                        <c:v>1.46</c:v>
                      </c:pt>
                      <c:pt idx="999">
                        <c:v>1.46</c:v>
                      </c:pt>
                      <c:pt idx="1000">
                        <c:v>1.46</c:v>
                      </c:pt>
                      <c:pt idx="1001">
                        <c:v>1.46</c:v>
                      </c:pt>
                      <c:pt idx="1002">
                        <c:v>1.46</c:v>
                      </c:pt>
                      <c:pt idx="1003">
                        <c:v>1.46</c:v>
                      </c:pt>
                      <c:pt idx="1004">
                        <c:v>1.46</c:v>
                      </c:pt>
                      <c:pt idx="1005">
                        <c:v>1.46</c:v>
                      </c:pt>
                      <c:pt idx="1006">
                        <c:v>1.46</c:v>
                      </c:pt>
                      <c:pt idx="1007">
                        <c:v>1.46</c:v>
                      </c:pt>
                      <c:pt idx="1008">
                        <c:v>1.46</c:v>
                      </c:pt>
                      <c:pt idx="1009">
                        <c:v>1.46</c:v>
                      </c:pt>
                      <c:pt idx="1010">
                        <c:v>1.46</c:v>
                      </c:pt>
                      <c:pt idx="1011">
                        <c:v>1.46</c:v>
                      </c:pt>
                      <c:pt idx="1012">
                        <c:v>1.46</c:v>
                      </c:pt>
                      <c:pt idx="1013">
                        <c:v>1.46</c:v>
                      </c:pt>
                      <c:pt idx="1014">
                        <c:v>1.46</c:v>
                      </c:pt>
                      <c:pt idx="1015">
                        <c:v>1.46</c:v>
                      </c:pt>
                      <c:pt idx="1016">
                        <c:v>1.46</c:v>
                      </c:pt>
                      <c:pt idx="1017">
                        <c:v>1.46</c:v>
                      </c:pt>
                      <c:pt idx="1018">
                        <c:v>1.46</c:v>
                      </c:pt>
                      <c:pt idx="1019">
                        <c:v>1.46</c:v>
                      </c:pt>
                      <c:pt idx="1020">
                        <c:v>1.46</c:v>
                      </c:pt>
                      <c:pt idx="1021">
                        <c:v>1.46</c:v>
                      </c:pt>
                      <c:pt idx="1022">
                        <c:v>1.46</c:v>
                      </c:pt>
                      <c:pt idx="1023">
                        <c:v>1.46</c:v>
                      </c:pt>
                      <c:pt idx="1024">
                        <c:v>1.46</c:v>
                      </c:pt>
                      <c:pt idx="1025">
                        <c:v>1.46</c:v>
                      </c:pt>
                      <c:pt idx="1026">
                        <c:v>1.46</c:v>
                      </c:pt>
                      <c:pt idx="1027">
                        <c:v>1.46</c:v>
                      </c:pt>
                      <c:pt idx="1028">
                        <c:v>1.46</c:v>
                      </c:pt>
                      <c:pt idx="1029">
                        <c:v>1.46</c:v>
                      </c:pt>
                      <c:pt idx="1030">
                        <c:v>1.46</c:v>
                      </c:pt>
                      <c:pt idx="1031">
                        <c:v>1.46</c:v>
                      </c:pt>
                      <c:pt idx="1032">
                        <c:v>1.46</c:v>
                      </c:pt>
                      <c:pt idx="1033">
                        <c:v>1.46</c:v>
                      </c:pt>
                      <c:pt idx="1034">
                        <c:v>1.46</c:v>
                      </c:pt>
                      <c:pt idx="1035">
                        <c:v>1.46</c:v>
                      </c:pt>
                      <c:pt idx="1036">
                        <c:v>1.46</c:v>
                      </c:pt>
                      <c:pt idx="1037">
                        <c:v>1.46</c:v>
                      </c:pt>
                      <c:pt idx="1038">
                        <c:v>1.46</c:v>
                      </c:pt>
                      <c:pt idx="1039">
                        <c:v>1.46</c:v>
                      </c:pt>
                      <c:pt idx="1040">
                        <c:v>1.46</c:v>
                      </c:pt>
                      <c:pt idx="1041">
                        <c:v>1.48</c:v>
                      </c:pt>
                      <c:pt idx="1042">
                        <c:v>1.48</c:v>
                      </c:pt>
                      <c:pt idx="1043">
                        <c:v>1.48</c:v>
                      </c:pt>
                      <c:pt idx="1044">
                        <c:v>1.48</c:v>
                      </c:pt>
                      <c:pt idx="1045">
                        <c:v>1.48</c:v>
                      </c:pt>
                      <c:pt idx="1046">
                        <c:v>1.48</c:v>
                      </c:pt>
                      <c:pt idx="1047">
                        <c:v>1.48</c:v>
                      </c:pt>
                      <c:pt idx="1048">
                        <c:v>1.48</c:v>
                      </c:pt>
                      <c:pt idx="1049">
                        <c:v>1.48</c:v>
                      </c:pt>
                      <c:pt idx="1050">
                        <c:v>1.48</c:v>
                      </c:pt>
                      <c:pt idx="1051">
                        <c:v>1.48</c:v>
                      </c:pt>
                      <c:pt idx="1052">
                        <c:v>1.48</c:v>
                      </c:pt>
                      <c:pt idx="1053">
                        <c:v>1.48</c:v>
                      </c:pt>
                      <c:pt idx="1054">
                        <c:v>1.48</c:v>
                      </c:pt>
                      <c:pt idx="1055">
                        <c:v>1.48</c:v>
                      </c:pt>
                      <c:pt idx="1056">
                        <c:v>1.48</c:v>
                      </c:pt>
                      <c:pt idx="1057">
                        <c:v>1.48</c:v>
                      </c:pt>
                      <c:pt idx="1058">
                        <c:v>1.48</c:v>
                      </c:pt>
                      <c:pt idx="1059">
                        <c:v>1.48</c:v>
                      </c:pt>
                      <c:pt idx="1060">
                        <c:v>1.48</c:v>
                      </c:pt>
                      <c:pt idx="1061">
                        <c:v>1.48</c:v>
                      </c:pt>
                      <c:pt idx="1062">
                        <c:v>1.48</c:v>
                      </c:pt>
                      <c:pt idx="1063">
                        <c:v>1.48</c:v>
                      </c:pt>
                      <c:pt idx="1064">
                        <c:v>1.48</c:v>
                      </c:pt>
                      <c:pt idx="1065">
                        <c:v>1.48</c:v>
                      </c:pt>
                      <c:pt idx="1066">
                        <c:v>1.48</c:v>
                      </c:pt>
                      <c:pt idx="1067">
                        <c:v>1.48</c:v>
                      </c:pt>
                      <c:pt idx="1068">
                        <c:v>1.48</c:v>
                      </c:pt>
                      <c:pt idx="1069">
                        <c:v>1.48</c:v>
                      </c:pt>
                      <c:pt idx="1070">
                        <c:v>1.48</c:v>
                      </c:pt>
                      <c:pt idx="1071">
                        <c:v>1.48</c:v>
                      </c:pt>
                      <c:pt idx="1072">
                        <c:v>1.48</c:v>
                      </c:pt>
                      <c:pt idx="1073">
                        <c:v>1.48</c:v>
                      </c:pt>
                      <c:pt idx="1074">
                        <c:v>1.48</c:v>
                      </c:pt>
                      <c:pt idx="1075">
                        <c:v>1.48</c:v>
                      </c:pt>
                      <c:pt idx="1076">
                        <c:v>1.48</c:v>
                      </c:pt>
                      <c:pt idx="1077">
                        <c:v>1.48</c:v>
                      </c:pt>
                      <c:pt idx="1078">
                        <c:v>1.48</c:v>
                      </c:pt>
                      <c:pt idx="1079">
                        <c:v>1.48</c:v>
                      </c:pt>
                      <c:pt idx="1080">
                        <c:v>1.48</c:v>
                      </c:pt>
                      <c:pt idx="1081">
                        <c:v>1.5</c:v>
                      </c:pt>
                      <c:pt idx="1082">
                        <c:v>1.5</c:v>
                      </c:pt>
                      <c:pt idx="1083">
                        <c:v>1.5</c:v>
                      </c:pt>
                      <c:pt idx="1084">
                        <c:v>1.5</c:v>
                      </c:pt>
                      <c:pt idx="1085">
                        <c:v>1.5</c:v>
                      </c:pt>
                      <c:pt idx="1086">
                        <c:v>1.5</c:v>
                      </c:pt>
                      <c:pt idx="1087">
                        <c:v>1.5</c:v>
                      </c:pt>
                      <c:pt idx="1088">
                        <c:v>1.5</c:v>
                      </c:pt>
                      <c:pt idx="1089">
                        <c:v>1.5</c:v>
                      </c:pt>
                      <c:pt idx="1090">
                        <c:v>1.5</c:v>
                      </c:pt>
                      <c:pt idx="1091">
                        <c:v>1.5</c:v>
                      </c:pt>
                      <c:pt idx="1092">
                        <c:v>1.5</c:v>
                      </c:pt>
                      <c:pt idx="1093">
                        <c:v>1.5</c:v>
                      </c:pt>
                      <c:pt idx="1094">
                        <c:v>1.5</c:v>
                      </c:pt>
                      <c:pt idx="1095">
                        <c:v>1.5</c:v>
                      </c:pt>
                      <c:pt idx="1096">
                        <c:v>1.5</c:v>
                      </c:pt>
                      <c:pt idx="1097">
                        <c:v>1.52</c:v>
                      </c:pt>
                      <c:pt idx="1098">
                        <c:v>1.52</c:v>
                      </c:pt>
                      <c:pt idx="1099">
                        <c:v>1.52</c:v>
                      </c:pt>
                      <c:pt idx="1100">
                        <c:v>1.52</c:v>
                      </c:pt>
                      <c:pt idx="1101">
                        <c:v>1.52</c:v>
                      </c:pt>
                      <c:pt idx="1102">
                        <c:v>1.52</c:v>
                      </c:pt>
                      <c:pt idx="1103">
                        <c:v>1.52</c:v>
                      </c:pt>
                      <c:pt idx="1104">
                        <c:v>1.52</c:v>
                      </c:pt>
                      <c:pt idx="1105">
                        <c:v>1.54</c:v>
                      </c:pt>
                      <c:pt idx="1106">
                        <c:v>1.54</c:v>
                      </c:pt>
                      <c:pt idx="1107">
                        <c:v>1.54</c:v>
                      </c:pt>
                      <c:pt idx="1108">
                        <c:v>1.54</c:v>
                      </c:pt>
                      <c:pt idx="1109">
                        <c:v>1.54</c:v>
                      </c:pt>
                      <c:pt idx="1110">
                        <c:v>1.54</c:v>
                      </c:pt>
                      <c:pt idx="1111">
                        <c:v>1.54</c:v>
                      </c:pt>
                      <c:pt idx="1112">
                        <c:v>1.56</c:v>
                      </c:pt>
                      <c:pt idx="1113">
                        <c:v>1.56</c:v>
                      </c:pt>
                      <c:pt idx="1114">
                        <c:v>1.56</c:v>
                      </c:pt>
                      <c:pt idx="1115">
                        <c:v>1.56</c:v>
                      </c:pt>
                      <c:pt idx="1116">
                        <c:v>1.56</c:v>
                      </c:pt>
                      <c:pt idx="1117">
                        <c:v>1.56</c:v>
                      </c:pt>
                      <c:pt idx="1118">
                        <c:v>1.56</c:v>
                      </c:pt>
                      <c:pt idx="1119">
                        <c:v>1.56</c:v>
                      </c:pt>
                      <c:pt idx="1120">
                        <c:v>1.56</c:v>
                      </c:pt>
                      <c:pt idx="1121">
                        <c:v>1.56</c:v>
                      </c:pt>
                      <c:pt idx="1122">
                        <c:v>1.56</c:v>
                      </c:pt>
                      <c:pt idx="1123">
                        <c:v>1.56</c:v>
                      </c:pt>
                      <c:pt idx="1124">
                        <c:v>1.56</c:v>
                      </c:pt>
                      <c:pt idx="1125">
                        <c:v>1.56</c:v>
                      </c:pt>
                      <c:pt idx="1126">
                        <c:v>1.56</c:v>
                      </c:pt>
                      <c:pt idx="1127">
                        <c:v>1.56</c:v>
                      </c:pt>
                      <c:pt idx="1128">
                        <c:v>1.56</c:v>
                      </c:pt>
                      <c:pt idx="1129">
                        <c:v>1.56</c:v>
                      </c:pt>
                      <c:pt idx="1130">
                        <c:v>1.56</c:v>
                      </c:pt>
                      <c:pt idx="1131">
                        <c:v>1.56</c:v>
                      </c:pt>
                      <c:pt idx="1132">
                        <c:v>1.56</c:v>
                      </c:pt>
                      <c:pt idx="1133">
                        <c:v>1.56</c:v>
                      </c:pt>
                      <c:pt idx="1134">
                        <c:v>1.56</c:v>
                      </c:pt>
                      <c:pt idx="1135">
                        <c:v>1.56</c:v>
                      </c:pt>
                      <c:pt idx="1136">
                        <c:v>1.56</c:v>
                      </c:pt>
                      <c:pt idx="1137">
                        <c:v>1.56</c:v>
                      </c:pt>
                      <c:pt idx="1138">
                        <c:v>1.58</c:v>
                      </c:pt>
                      <c:pt idx="1139">
                        <c:v>1.58</c:v>
                      </c:pt>
                      <c:pt idx="1140">
                        <c:v>1.58</c:v>
                      </c:pt>
                      <c:pt idx="1141">
                        <c:v>1.58</c:v>
                      </c:pt>
                      <c:pt idx="1142">
                        <c:v>1.58</c:v>
                      </c:pt>
                      <c:pt idx="1143">
                        <c:v>1.58</c:v>
                      </c:pt>
                      <c:pt idx="1144">
                        <c:v>1.58</c:v>
                      </c:pt>
                      <c:pt idx="1145">
                        <c:v>1.58</c:v>
                      </c:pt>
                      <c:pt idx="1146">
                        <c:v>1.58</c:v>
                      </c:pt>
                      <c:pt idx="1147">
                        <c:v>1.58</c:v>
                      </c:pt>
                      <c:pt idx="1148">
                        <c:v>1.58</c:v>
                      </c:pt>
                      <c:pt idx="1149">
                        <c:v>1.58</c:v>
                      </c:pt>
                      <c:pt idx="1150">
                        <c:v>1.58</c:v>
                      </c:pt>
                      <c:pt idx="1151">
                        <c:v>1.58</c:v>
                      </c:pt>
                      <c:pt idx="1152">
                        <c:v>1.58</c:v>
                      </c:pt>
                      <c:pt idx="1153">
                        <c:v>1.58</c:v>
                      </c:pt>
                      <c:pt idx="1154">
                        <c:v>1.58</c:v>
                      </c:pt>
                      <c:pt idx="1155">
                        <c:v>1.58</c:v>
                      </c:pt>
                      <c:pt idx="1156">
                        <c:v>1.56</c:v>
                      </c:pt>
                      <c:pt idx="1157">
                        <c:v>1.56</c:v>
                      </c:pt>
                      <c:pt idx="1158">
                        <c:v>1.56</c:v>
                      </c:pt>
                      <c:pt idx="1159">
                        <c:v>1.56</c:v>
                      </c:pt>
                      <c:pt idx="1160">
                        <c:v>1.56</c:v>
                      </c:pt>
                      <c:pt idx="1161">
                        <c:v>1.56</c:v>
                      </c:pt>
                      <c:pt idx="1162">
                        <c:v>1.56</c:v>
                      </c:pt>
                      <c:pt idx="1163">
                        <c:v>1.56</c:v>
                      </c:pt>
                      <c:pt idx="1164">
                        <c:v>1.56</c:v>
                      </c:pt>
                      <c:pt idx="1165">
                        <c:v>1.54</c:v>
                      </c:pt>
                      <c:pt idx="1166">
                        <c:v>1.54</c:v>
                      </c:pt>
                      <c:pt idx="1167">
                        <c:v>1.54</c:v>
                      </c:pt>
                      <c:pt idx="1168">
                        <c:v>1.54</c:v>
                      </c:pt>
                      <c:pt idx="1169">
                        <c:v>1.54</c:v>
                      </c:pt>
                      <c:pt idx="1170">
                        <c:v>1.54</c:v>
                      </c:pt>
                      <c:pt idx="1171">
                        <c:v>1.54</c:v>
                      </c:pt>
                      <c:pt idx="1172">
                        <c:v>1.54</c:v>
                      </c:pt>
                      <c:pt idx="1173">
                        <c:v>1.54</c:v>
                      </c:pt>
                      <c:pt idx="1174">
                        <c:v>1.54</c:v>
                      </c:pt>
                      <c:pt idx="1175">
                        <c:v>1.54</c:v>
                      </c:pt>
                      <c:pt idx="1176">
                        <c:v>1.52</c:v>
                      </c:pt>
                      <c:pt idx="1177">
                        <c:v>1.52</c:v>
                      </c:pt>
                      <c:pt idx="1178">
                        <c:v>1.52</c:v>
                      </c:pt>
                      <c:pt idx="1179">
                        <c:v>1.52</c:v>
                      </c:pt>
                      <c:pt idx="1180">
                        <c:v>1.52</c:v>
                      </c:pt>
                      <c:pt idx="1181">
                        <c:v>1.52</c:v>
                      </c:pt>
                      <c:pt idx="1182">
                        <c:v>1.52</c:v>
                      </c:pt>
                      <c:pt idx="1183">
                        <c:v>1.52</c:v>
                      </c:pt>
                      <c:pt idx="1184">
                        <c:v>1.52</c:v>
                      </c:pt>
                      <c:pt idx="1185">
                        <c:v>1.52</c:v>
                      </c:pt>
                      <c:pt idx="1186">
                        <c:v>1.5</c:v>
                      </c:pt>
                      <c:pt idx="1187">
                        <c:v>1.5</c:v>
                      </c:pt>
                      <c:pt idx="1188">
                        <c:v>1.5</c:v>
                      </c:pt>
                      <c:pt idx="1189">
                        <c:v>1.5</c:v>
                      </c:pt>
                      <c:pt idx="1190">
                        <c:v>1.5</c:v>
                      </c:pt>
                      <c:pt idx="1191">
                        <c:v>1.5</c:v>
                      </c:pt>
                      <c:pt idx="1192">
                        <c:v>1.5</c:v>
                      </c:pt>
                      <c:pt idx="1193">
                        <c:v>1.48</c:v>
                      </c:pt>
                      <c:pt idx="1194">
                        <c:v>1.48</c:v>
                      </c:pt>
                      <c:pt idx="1195">
                        <c:v>1.48</c:v>
                      </c:pt>
                      <c:pt idx="1196">
                        <c:v>1.48</c:v>
                      </c:pt>
                      <c:pt idx="1197">
                        <c:v>1.48</c:v>
                      </c:pt>
                      <c:pt idx="1198">
                        <c:v>1.48</c:v>
                      </c:pt>
                      <c:pt idx="1199">
                        <c:v>1.46</c:v>
                      </c:pt>
                      <c:pt idx="1200">
                        <c:v>1.46</c:v>
                      </c:pt>
                      <c:pt idx="1201">
                        <c:v>1.46</c:v>
                      </c:pt>
                      <c:pt idx="1202">
                        <c:v>1.46</c:v>
                      </c:pt>
                      <c:pt idx="1203">
                        <c:v>1.46</c:v>
                      </c:pt>
                      <c:pt idx="1204">
                        <c:v>1.46</c:v>
                      </c:pt>
                      <c:pt idx="1205">
                        <c:v>1.46</c:v>
                      </c:pt>
                      <c:pt idx="1206">
                        <c:v>1.46</c:v>
                      </c:pt>
                      <c:pt idx="1207">
                        <c:v>1.46</c:v>
                      </c:pt>
                      <c:pt idx="1208">
                        <c:v>1.46</c:v>
                      </c:pt>
                      <c:pt idx="1209">
                        <c:v>1.46</c:v>
                      </c:pt>
                      <c:pt idx="1210">
                        <c:v>1.46</c:v>
                      </c:pt>
                      <c:pt idx="1211">
                        <c:v>1.46</c:v>
                      </c:pt>
                      <c:pt idx="1212">
                        <c:v>1.46</c:v>
                      </c:pt>
                      <c:pt idx="1213">
                        <c:v>1.46</c:v>
                      </c:pt>
                      <c:pt idx="1214">
                        <c:v>1.46</c:v>
                      </c:pt>
                      <c:pt idx="1215">
                        <c:v>1.46</c:v>
                      </c:pt>
                      <c:pt idx="1216">
                        <c:v>1.46</c:v>
                      </c:pt>
                      <c:pt idx="1217">
                        <c:v>1.46</c:v>
                      </c:pt>
                      <c:pt idx="1218">
                        <c:v>1.46</c:v>
                      </c:pt>
                      <c:pt idx="1219">
                        <c:v>1.46</c:v>
                      </c:pt>
                      <c:pt idx="1220">
                        <c:v>1.46</c:v>
                      </c:pt>
                      <c:pt idx="1221">
                        <c:v>1.46</c:v>
                      </c:pt>
                      <c:pt idx="1222">
                        <c:v>1.46</c:v>
                      </c:pt>
                      <c:pt idx="1223">
                        <c:v>1.46</c:v>
                      </c:pt>
                      <c:pt idx="1224">
                        <c:v>1.46</c:v>
                      </c:pt>
                      <c:pt idx="1225">
                        <c:v>1.46</c:v>
                      </c:pt>
                      <c:pt idx="1226">
                        <c:v>1.46</c:v>
                      </c:pt>
                      <c:pt idx="1227">
                        <c:v>1.46</c:v>
                      </c:pt>
                      <c:pt idx="1228">
                        <c:v>1.46</c:v>
                      </c:pt>
                      <c:pt idx="1229">
                        <c:v>1.46</c:v>
                      </c:pt>
                      <c:pt idx="1230">
                        <c:v>1.46</c:v>
                      </c:pt>
                      <c:pt idx="1231">
                        <c:v>1.46</c:v>
                      </c:pt>
                      <c:pt idx="1232">
                        <c:v>1.46</c:v>
                      </c:pt>
                      <c:pt idx="1233">
                        <c:v>1.46</c:v>
                      </c:pt>
                      <c:pt idx="1234">
                        <c:v>1.46</c:v>
                      </c:pt>
                      <c:pt idx="1235">
                        <c:v>1.46</c:v>
                      </c:pt>
                      <c:pt idx="1236">
                        <c:v>1.46</c:v>
                      </c:pt>
                      <c:pt idx="1237">
                        <c:v>1.46</c:v>
                      </c:pt>
                      <c:pt idx="1238">
                        <c:v>1.46</c:v>
                      </c:pt>
                      <c:pt idx="1239">
                        <c:v>1.46</c:v>
                      </c:pt>
                      <c:pt idx="1240">
                        <c:v>1.46</c:v>
                      </c:pt>
                      <c:pt idx="1241">
                        <c:v>1.46</c:v>
                      </c:pt>
                      <c:pt idx="1242">
                        <c:v>1.46</c:v>
                      </c:pt>
                      <c:pt idx="1243">
                        <c:v>1.46</c:v>
                      </c:pt>
                      <c:pt idx="1244">
                        <c:v>1.46</c:v>
                      </c:pt>
                      <c:pt idx="1245">
                        <c:v>1.46</c:v>
                      </c:pt>
                      <c:pt idx="1246">
                        <c:v>1.46</c:v>
                      </c:pt>
                      <c:pt idx="1247">
                        <c:v>1.46</c:v>
                      </c:pt>
                      <c:pt idx="1248">
                        <c:v>1.48</c:v>
                      </c:pt>
                      <c:pt idx="1249">
                        <c:v>1.48</c:v>
                      </c:pt>
                      <c:pt idx="1250">
                        <c:v>1.48</c:v>
                      </c:pt>
                      <c:pt idx="1251">
                        <c:v>1.48</c:v>
                      </c:pt>
                      <c:pt idx="1252">
                        <c:v>1.48</c:v>
                      </c:pt>
                      <c:pt idx="1253">
                        <c:v>1.48</c:v>
                      </c:pt>
                      <c:pt idx="1254">
                        <c:v>1.48</c:v>
                      </c:pt>
                      <c:pt idx="1255">
                        <c:v>1.48</c:v>
                      </c:pt>
                      <c:pt idx="1256">
                        <c:v>1.48</c:v>
                      </c:pt>
                      <c:pt idx="1257">
                        <c:v>1.48</c:v>
                      </c:pt>
                      <c:pt idx="1258">
                        <c:v>1.5</c:v>
                      </c:pt>
                      <c:pt idx="1259">
                        <c:v>1.5</c:v>
                      </c:pt>
                      <c:pt idx="1260">
                        <c:v>1.5</c:v>
                      </c:pt>
                      <c:pt idx="1261">
                        <c:v>1.5</c:v>
                      </c:pt>
                      <c:pt idx="1262">
                        <c:v>1.5</c:v>
                      </c:pt>
                      <c:pt idx="1263">
                        <c:v>1.5</c:v>
                      </c:pt>
                      <c:pt idx="1264">
                        <c:v>1.5</c:v>
                      </c:pt>
                      <c:pt idx="1265">
                        <c:v>1.5</c:v>
                      </c:pt>
                      <c:pt idx="1266">
                        <c:v>1.5</c:v>
                      </c:pt>
                      <c:pt idx="1267">
                        <c:v>1.5</c:v>
                      </c:pt>
                      <c:pt idx="1268">
                        <c:v>1.5</c:v>
                      </c:pt>
                      <c:pt idx="1269">
                        <c:v>1.5</c:v>
                      </c:pt>
                      <c:pt idx="1270">
                        <c:v>1.5</c:v>
                      </c:pt>
                      <c:pt idx="1271">
                        <c:v>1.5</c:v>
                      </c:pt>
                      <c:pt idx="1272">
                        <c:v>1.5</c:v>
                      </c:pt>
                      <c:pt idx="1273">
                        <c:v>1.5</c:v>
                      </c:pt>
                      <c:pt idx="1274">
                        <c:v>1.5</c:v>
                      </c:pt>
                      <c:pt idx="1275">
                        <c:v>1.5</c:v>
                      </c:pt>
                      <c:pt idx="1276">
                        <c:v>1.5</c:v>
                      </c:pt>
                      <c:pt idx="1277">
                        <c:v>1.5</c:v>
                      </c:pt>
                      <c:pt idx="1278">
                        <c:v>1.5</c:v>
                      </c:pt>
                      <c:pt idx="1279">
                        <c:v>1.5</c:v>
                      </c:pt>
                      <c:pt idx="1280">
                        <c:v>1.5</c:v>
                      </c:pt>
                      <c:pt idx="1281">
                        <c:v>1.5</c:v>
                      </c:pt>
                      <c:pt idx="1282">
                        <c:v>1.5</c:v>
                      </c:pt>
                      <c:pt idx="1283">
                        <c:v>1.5</c:v>
                      </c:pt>
                      <c:pt idx="1284">
                        <c:v>1.5</c:v>
                      </c:pt>
                      <c:pt idx="1285">
                        <c:v>1.5</c:v>
                      </c:pt>
                      <c:pt idx="1286">
                        <c:v>1.5</c:v>
                      </c:pt>
                      <c:pt idx="1287">
                        <c:v>1.48</c:v>
                      </c:pt>
                      <c:pt idx="1288">
                        <c:v>1.48</c:v>
                      </c:pt>
                      <c:pt idx="1289">
                        <c:v>1.48</c:v>
                      </c:pt>
                      <c:pt idx="1290">
                        <c:v>1.48</c:v>
                      </c:pt>
                      <c:pt idx="1291">
                        <c:v>1.48</c:v>
                      </c:pt>
                      <c:pt idx="1292">
                        <c:v>1.48</c:v>
                      </c:pt>
                      <c:pt idx="1293">
                        <c:v>1.48</c:v>
                      </c:pt>
                      <c:pt idx="1294">
                        <c:v>1.48</c:v>
                      </c:pt>
                      <c:pt idx="1295">
                        <c:v>1.46</c:v>
                      </c:pt>
                      <c:pt idx="1296">
                        <c:v>1.46</c:v>
                      </c:pt>
                      <c:pt idx="1297">
                        <c:v>1.46</c:v>
                      </c:pt>
                      <c:pt idx="1298">
                        <c:v>1.46</c:v>
                      </c:pt>
                      <c:pt idx="1299">
                        <c:v>1.46</c:v>
                      </c:pt>
                      <c:pt idx="1300">
                        <c:v>1.46</c:v>
                      </c:pt>
                      <c:pt idx="1301">
                        <c:v>1.44</c:v>
                      </c:pt>
                      <c:pt idx="1302">
                        <c:v>1.44</c:v>
                      </c:pt>
                      <c:pt idx="1303">
                        <c:v>1.44</c:v>
                      </c:pt>
                      <c:pt idx="1304">
                        <c:v>1.44</c:v>
                      </c:pt>
                      <c:pt idx="1305">
                        <c:v>1.44</c:v>
                      </c:pt>
                      <c:pt idx="1306">
                        <c:v>1.44</c:v>
                      </c:pt>
                      <c:pt idx="1307">
                        <c:v>1.42</c:v>
                      </c:pt>
                      <c:pt idx="1308">
                        <c:v>1.42</c:v>
                      </c:pt>
                      <c:pt idx="1309">
                        <c:v>1.42</c:v>
                      </c:pt>
                      <c:pt idx="1310">
                        <c:v>1.42</c:v>
                      </c:pt>
                      <c:pt idx="1311">
                        <c:v>1.42</c:v>
                      </c:pt>
                      <c:pt idx="1312">
                        <c:v>1.42</c:v>
                      </c:pt>
                      <c:pt idx="1313">
                        <c:v>1.42</c:v>
                      </c:pt>
                      <c:pt idx="1314">
                        <c:v>1.42</c:v>
                      </c:pt>
                      <c:pt idx="1315">
                        <c:v>1.42</c:v>
                      </c:pt>
                      <c:pt idx="1316">
                        <c:v>1.4</c:v>
                      </c:pt>
                      <c:pt idx="1317">
                        <c:v>1.4</c:v>
                      </c:pt>
                      <c:pt idx="1318">
                        <c:v>1.4</c:v>
                      </c:pt>
                      <c:pt idx="1319">
                        <c:v>1.4</c:v>
                      </c:pt>
                      <c:pt idx="1320">
                        <c:v>1.4</c:v>
                      </c:pt>
                      <c:pt idx="1321">
                        <c:v>1.4</c:v>
                      </c:pt>
                      <c:pt idx="1322">
                        <c:v>1.4</c:v>
                      </c:pt>
                      <c:pt idx="1323">
                        <c:v>1.4</c:v>
                      </c:pt>
                      <c:pt idx="1324">
                        <c:v>1.4</c:v>
                      </c:pt>
                      <c:pt idx="1325">
                        <c:v>1.4</c:v>
                      </c:pt>
                      <c:pt idx="1326">
                        <c:v>1.4</c:v>
                      </c:pt>
                      <c:pt idx="1327">
                        <c:v>1.4</c:v>
                      </c:pt>
                      <c:pt idx="1328">
                        <c:v>1.4</c:v>
                      </c:pt>
                      <c:pt idx="1329">
                        <c:v>1.4</c:v>
                      </c:pt>
                      <c:pt idx="1330">
                        <c:v>1.4</c:v>
                      </c:pt>
                      <c:pt idx="1331">
                        <c:v>1.38</c:v>
                      </c:pt>
                      <c:pt idx="1332">
                        <c:v>1.38</c:v>
                      </c:pt>
                      <c:pt idx="1333">
                        <c:v>1.38</c:v>
                      </c:pt>
                      <c:pt idx="1334">
                        <c:v>1.38</c:v>
                      </c:pt>
                      <c:pt idx="1335">
                        <c:v>1.38</c:v>
                      </c:pt>
                      <c:pt idx="1336">
                        <c:v>1.38</c:v>
                      </c:pt>
                      <c:pt idx="1337">
                        <c:v>1.38</c:v>
                      </c:pt>
                      <c:pt idx="1338">
                        <c:v>1.38</c:v>
                      </c:pt>
                      <c:pt idx="1339">
                        <c:v>1.38</c:v>
                      </c:pt>
                      <c:pt idx="1340">
                        <c:v>1.38</c:v>
                      </c:pt>
                      <c:pt idx="1341">
                        <c:v>1.38</c:v>
                      </c:pt>
                      <c:pt idx="1342">
                        <c:v>1.38</c:v>
                      </c:pt>
                      <c:pt idx="1343">
                        <c:v>1.38</c:v>
                      </c:pt>
                      <c:pt idx="1344">
                        <c:v>1.38</c:v>
                      </c:pt>
                      <c:pt idx="1345">
                        <c:v>1.38</c:v>
                      </c:pt>
                      <c:pt idx="1346">
                        <c:v>1.38</c:v>
                      </c:pt>
                      <c:pt idx="1347">
                        <c:v>1.38</c:v>
                      </c:pt>
                      <c:pt idx="1348">
                        <c:v>1.38</c:v>
                      </c:pt>
                      <c:pt idx="1349">
                        <c:v>1.38</c:v>
                      </c:pt>
                      <c:pt idx="1350">
                        <c:v>1.4</c:v>
                      </c:pt>
                      <c:pt idx="1351">
                        <c:v>1.4</c:v>
                      </c:pt>
                      <c:pt idx="1352">
                        <c:v>1.4</c:v>
                      </c:pt>
                      <c:pt idx="1353">
                        <c:v>1.4</c:v>
                      </c:pt>
                      <c:pt idx="1354">
                        <c:v>1.4</c:v>
                      </c:pt>
                      <c:pt idx="1355">
                        <c:v>1.4</c:v>
                      </c:pt>
                      <c:pt idx="1356">
                        <c:v>1.4</c:v>
                      </c:pt>
                      <c:pt idx="1357">
                        <c:v>1.4</c:v>
                      </c:pt>
                      <c:pt idx="1358">
                        <c:v>1.4</c:v>
                      </c:pt>
                      <c:pt idx="1359">
                        <c:v>1.4</c:v>
                      </c:pt>
                      <c:pt idx="1360">
                        <c:v>1.4</c:v>
                      </c:pt>
                      <c:pt idx="1361">
                        <c:v>1.4</c:v>
                      </c:pt>
                      <c:pt idx="1362">
                        <c:v>1.4</c:v>
                      </c:pt>
                      <c:pt idx="1363">
                        <c:v>1.4</c:v>
                      </c:pt>
                      <c:pt idx="1364">
                        <c:v>1.4</c:v>
                      </c:pt>
                      <c:pt idx="1365">
                        <c:v>1.4</c:v>
                      </c:pt>
                      <c:pt idx="1366">
                        <c:v>1.4</c:v>
                      </c:pt>
                      <c:pt idx="1367">
                        <c:v>1.4</c:v>
                      </c:pt>
                      <c:pt idx="1368">
                        <c:v>1.4</c:v>
                      </c:pt>
                      <c:pt idx="1369">
                        <c:v>1.4</c:v>
                      </c:pt>
                      <c:pt idx="1370">
                        <c:v>1.4</c:v>
                      </c:pt>
                      <c:pt idx="1371">
                        <c:v>1.4</c:v>
                      </c:pt>
                      <c:pt idx="1372">
                        <c:v>1.4</c:v>
                      </c:pt>
                      <c:pt idx="1373">
                        <c:v>1.4</c:v>
                      </c:pt>
                      <c:pt idx="1374">
                        <c:v>1.4</c:v>
                      </c:pt>
                      <c:pt idx="1375">
                        <c:v>1.4</c:v>
                      </c:pt>
                      <c:pt idx="1376">
                        <c:v>1.4</c:v>
                      </c:pt>
                      <c:pt idx="1377">
                        <c:v>1.4</c:v>
                      </c:pt>
                      <c:pt idx="1378">
                        <c:v>1.4</c:v>
                      </c:pt>
                      <c:pt idx="1379">
                        <c:v>1.4</c:v>
                      </c:pt>
                      <c:pt idx="1380">
                        <c:v>1.4</c:v>
                      </c:pt>
                      <c:pt idx="1381">
                        <c:v>1.4</c:v>
                      </c:pt>
                      <c:pt idx="1382">
                        <c:v>1.4</c:v>
                      </c:pt>
                      <c:pt idx="1383">
                        <c:v>1.4</c:v>
                      </c:pt>
                      <c:pt idx="1384">
                        <c:v>1.4</c:v>
                      </c:pt>
                      <c:pt idx="1385">
                        <c:v>1.4</c:v>
                      </c:pt>
                      <c:pt idx="1386">
                        <c:v>1.38</c:v>
                      </c:pt>
                      <c:pt idx="1387">
                        <c:v>1.38</c:v>
                      </c:pt>
                      <c:pt idx="1388">
                        <c:v>1.38</c:v>
                      </c:pt>
                      <c:pt idx="1389">
                        <c:v>1.38</c:v>
                      </c:pt>
                      <c:pt idx="1390">
                        <c:v>1.38</c:v>
                      </c:pt>
                      <c:pt idx="1391">
                        <c:v>1.38</c:v>
                      </c:pt>
                      <c:pt idx="1392">
                        <c:v>1.38</c:v>
                      </c:pt>
                      <c:pt idx="1393">
                        <c:v>1.38</c:v>
                      </c:pt>
                      <c:pt idx="1394">
                        <c:v>1.38</c:v>
                      </c:pt>
                      <c:pt idx="1395">
                        <c:v>1.36</c:v>
                      </c:pt>
                      <c:pt idx="1396">
                        <c:v>1.36</c:v>
                      </c:pt>
                      <c:pt idx="1397">
                        <c:v>1.36</c:v>
                      </c:pt>
                      <c:pt idx="1398">
                        <c:v>1.36</c:v>
                      </c:pt>
                      <c:pt idx="1399">
                        <c:v>1.34</c:v>
                      </c:pt>
                      <c:pt idx="1400">
                        <c:v>1.34</c:v>
                      </c:pt>
                      <c:pt idx="1401">
                        <c:v>1.34</c:v>
                      </c:pt>
                      <c:pt idx="1402">
                        <c:v>1.34</c:v>
                      </c:pt>
                      <c:pt idx="1403">
                        <c:v>1.34</c:v>
                      </c:pt>
                      <c:pt idx="1404">
                        <c:v>1.32</c:v>
                      </c:pt>
                      <c:pt idx="1405">
                        <c:v>1.32</c:v>
                      </c:pt>
                      <c:pt idx="1406">
                        <c:v>1.32</c:v>
                      </c:pt>
                      <c:pt idx="1407">
                        <c:v>1.32</c:v>
                      </c:pt>
                      <c:pt idx="1408">
                        <c:v>1.3</c:v>
                      </c:pt>
                      <c:pt idx="1409">
                        <c:v>1.3</c:v>
                      </c:pt>
                      <c:pt idx="1410">
                        <c:v>1.3</c:v>
                      </c:pt>
                      <c:pt idx="1411">
                        <c:v>1.3</c:v>
                      </c:pt>
                      <c:pt idx="1412">
                        <c:v>1.28</c:v>
                      </c:pt>
                      <c:pt idx="1413">
                        <c:v>1.28</c:v>
                      </c:pt>
                      <c:pt idx="1414">
                        <c:v>1.28</c:v>
                      </c:pt>
                      <c:pt idx="1415">
                        <c:v>1.26</c:v>
                      </c:pt>
                      <c:pt idx="1416">
                        <c:v>1.26</c:v>
                      </c:pt>
                      <c:pt idx="1417">
                        <c:v>1.26</c:v>
                      </c:pt>
                      <c:pt idx="1418">
                        <c:v>1.26</c:v>
                      </c:pt>
                      <c:pt idx="1419">
                        <c:v>1.24</c:v>
                      </c:pt>
                      <c:pt idx="1420">
                        <c:v>1.24</c:v>
                      </c:pt>
                      <c:pt idx="1421">
                        <c:v>1.24</c:v>
                      </c:pt>
                      <c:pt idx="1422">
                        <c:v>1.24</c:v>
                      </c:pt>
                      <c:pt idx="1423">
                        <c:v>1.22</c:v>
                      </c:pt>
                      <c:pt idx="1424">
                        <c:v>1.22</c:v>
                      </c:pt>
                      <c:pt idx="1425">
                        <c:v>1.22</c:v>
                      </c:pt>
                      <c:pt idx="1426">
                        <c:v>1.2</c:v>
                      </c:pt>
                      <c:pt idx="1427">
                        <c:v>1.2</c:v>
                      </c:pt>
                      <c:pt idx="1428">
                        <c:v>1.18</c:v>
                      </c:pt>
                      <c:pt idx="1429">
                        <c:v>1.18</c:v>
                      </c:pt>
                      <c:pt idx="1430">
                        <c:v>1.18</c:v>
                      </c:pt>
                      <c:pt idx="1431">
                        <c:v>1.18</c:v>
                      </c:pt>
                      <c:pt idx="1432">
                        <c:v>1.1599999999999999</c:v>
                      </c:pt>
                      <c:pt idx="1433">
                        <c:v>1.1599999999999999</c:v>
                      </c:pt>
                      <c:pt idx="1434">
                        <c:v>1.1399999999999999</c:v>
                      </c:pt>
                      <c:pt idx="1435">
                        <c:v>1.1399999999999999</c:v>
                      </c:pt>
                      <c:pt idx="1436">
                        <c:v>1.1200000000000001</c:v>
                      </c:pt>
                      <c:pt idx="1437">
                        <c:v>1.1200000000000001</c:v>
                      </c:pt>
                      <c:pt idx="1438">
                        <c:v>1.1200000000000001</c:v>
                      </c:pt>
                      <c:pt idx="1439">
                        <c:v>1.1200000000000001</c:v>
                      </c:pt>
                      <c:pt idx="1440">
                        <c:v>1.1000000000000001</c:v>
                      </c:pt>
                      <c:pt idx="1441">
                        <c:v>1.1000000000000001</c:v>
                      </c:pt>
                      <c:pt idx="1442">
                        <c:v>1.08</c:v>
                      </c:pt>
                      <c:pt idx="1443">
                        <c:v>1.08</c:v>
                      </c:pt>
                      <c:pt idx="1444">
                        <c:v>1.06</c:v>
                      </c:pt>
                      <c:pt idx="1445">
                        <c:v>1.06</c:v>
                      </c:pt>
                      <c:pt idx="1446">
                        <c:v>1.06</c:v>
                      </c:pt>
                      <c:pt idx="1447">
                        <c:v>1.04</c:v>
                      </c:pt>
                      <c:pt idx="1448">
                        <c:v>1.04</c:v>
                      </c:pt>
                      <c:pt idx="1449">
                        <c:v>1.04</c:v>
                      </c:pt>
                      <c:pt idx="1450">
                        <c:v>1.02</c:v>
                      </c:pt>
                      <c:pt idx="1451">
                        <c:v>1.02</c:v>
                      </c:pt>
                      <c:pt idx="1452">
                        <c:v>1.02</c:v>
                      </c:pt>
                      <c:pt idx="1453">
                        <c:v>1</c:v>
                      </c:pt>
                      <c:pt idx="1454">
                        <c:v>1</c:v>
                      </c:pt>
                      <c:pt idx="1455">
                        <c:v>0.98</c:v>
                      </c:pt>
                      <c:pt idx="1456">
                        <c:v>0.98</c:v>
                      </c:pt>
                      <c:pt idx="1457">
                        <c:v>0.98</c:v>
                      </c:pt>
                      <c:pt idx="1458">
                        <c:v>0.98</c:v>
                      </c:pt>
                      <c:pt idx="1459">
                        <c:v>0.96</c:v>
                      </c:pt>
                      <c:pt idx="1460">
                        <c:v>0.96</c:v>
                      </c:pt>
                      <c:pt idx="1461">
                        <c:v>0.94</c:v>
                      </c:pt>
                      <c:pt idx="1462">
                        <c:v>0.94</c:v>
                      </c:pt>
                      <c:pt idx="1463">
                        <c:v>0.92</c:v>
                      </c:pt>
                      <c:pt idx="1464">
                        <c:v>0.92</c:v>
                      </c:pt>
                      <c:pt idx="1465">
                        <c:v>0.92</c:v>
                      </c:pt>
                      <c:pt idx="1466">
                        <c:v>0.92</c:v>
                      </c:pt>
                      <c:pt idx="1467">
                        <c:v>0.9</c:v>
                      </c:pt>
                      <c:pt idx="1468">
                        <c:v>0.9</c:v>
                      </c:pt>
                      <c:pt idx="1469">
                        <c:v>0.88</c:v>
                      </c:pt>
                      <c:pt idx="1470">
                        <c:v>0.88</c:v>
                      </c:pt>
                      <c:pt idx="1471">
                        <c:v>0.86</c:v>
                      </c:pt>
                      <c:pt idx="1472">
                        <c:v>0.86</c:v>
                      </c:pt>
                      <c:pt idx="1473">
                        <c:v>0.84</c:v>
                      </c:pt>
                      <c:pt idx="1474">
                        <c:v>0.84</c:v>
                      </c:pt>
                      <c:pt idx="1475">
                        <c:v>0.84</c:v>
                      </c:pt>
                      <c:pt idx="1476">
                        <c:v>0.82</c:v>
                      </c:pt>
                      <c:pt idx="1477">
                        <c:v>0.82</c:v>
                      </c:pt>
                      <c:pt idx="1478">
                        <c:v>0.82</c:v>
                      </c:pt>
                      <c:pt idx="1479">
                        <c:v>0.8</c:v>
                      </c:pt>
                      <c:pt idx="1480">
                        <c:v>0.8</c:v>
                      </c:pt>
                      <c:pt idx="1481">
                        <c:v>0.78</c:v>
                      </c:pt>
                      <c:pt idx="1482">
                        <c:v>0.78</c:v>
                      </c:pt>
                      <c:pt idx="1483">
                        <c:v>0.78</c:v>
                      </c:pt>
                      <c:pt idx="1484">
                        <c:v>0.76</c:v>
                      </c:pt>
                      <c:pt idx="1485">
                        <c:v>0.76</c:v>
                      </c:pt>
                      <c:pt idx="1486">
                        <c:v>0.76</c:v>
                      </c:pt>
                      <c:pt idx="1487">
                        <c:v>0.76</c:v>
                      </c:pt>
                      <c:pt idx="1488">
                        <c:v>0.74</c:v>
                      </c:pt>
                      <c:pt idx="1489">
                        <c:v>0.74</c:v>
                      </c:pt>
                      <c:pt idx="1490">
                        <c:v>0.72</c:v>
                      </c:pt>
                      <c:pt idx="1491">
                        <c:v>0.72</c:v>
                      </c:pt>
                      <c:pt idx="1492">
                        <c:v>0.72</c:v>
                      </c:pt>
                      <c:pt idx="1493">
                        <c:v>0.7</c:v>
                      </c:pt>
                      <c:pt idx="1494">
                        <c:v>0.7</c:v>
                      </c:pt>
                      <c:pt idx="1495">
                        <c:v>0.7</c:v>
                      </c:pt>
                      <c:pt idx="1496">
                        <c:v>0.68</c:v>
                      </c:pt>
                      <c:pt idx="1497">
                        <c:v>0.68</c:v>
                      </c:pt>
                      <c:pt idx="1498">
                        <c:v>0.68</c:v>
                      </c:pt>
                      <c:pt idx="1499">
                        <c:v>0.66</c:v>
                      </c:pt>
                      <c:pt idx="1500">
                        <c:v>0.66</c:v>
                      </c:pt>
                      <c:pt idx="1501">
                        <c:v>0.64</c:v>
                      </c:pt>
                      <c:pt idx="1502">
                        <c:v>0.64</c:v>
                      </c:pt>
                      <c:pt idx="1503">
                        <c:v>0.62</c:v>
                      </c:pt>
                      <c:pt idx="1504">
                        <c:v>0.62</c:v>
                      </c:pt>
                      <c:pt idx="1505">
                        <c:v>0.62</c:v>
                      </c:pt>
                      <c:pt idx="1506">
                        <c:v>0.6</c:v>
                      </c:pt>
                      <c:pt idx="1507">
                        <c:v>0.6</c:v>
                      </c:pt>
                      <c:pt idx="1508">
                        <c:v>0.6</c:v>
                      </c:pt>
                      <c:pt idx="1509">
                        <c:v>0.57999999999999996</c:v>
                      </c:pt>
                      <c:pt idx="1510">
                        <c:v>0.57999999999999996</c:v>
                      </c:pt>
                      <c:pt idx="1511">
                        <c:v>0.56000000000000005</c:v>
                      </c:pt>
                      <c:pt idx="1512">
                        <c:v>0.56000000000000005</c:v>
                      </c:pt>
                      <c:pt idx="1513">
                        <c:v>0.56000000000000005</c:v>
                      </c:pt>
                      <c:pt idx="1514">
                        <c:v>0.56000000000000005</c:v>
                      </c:pt>
                      <c:pt idx="1515">
                        <c:v>0.54</c:v>
                      </c:pt>
                      <c:pt idx="1516">
                        <c:v>0.54</c:v>
                      </c:pt>
                      <c:pt idx="1517">
                        <c:v>0.54</c:v>
                      </c:pt>
                      <c:pt idx="1518">
                        <c:v>0.52</c:v>
                      </c:pt>
                      <c:pt idx="1519">
                        <c:v>0.52</c:v>
                      </c:pt>
                      <c:pt idx="1520">
                        <c:v>0.52</c:v>
                      </c:pt>
                      <c:pt idx="1521">
                        <c:v>0.5</c:v>
                      </c:pt>
                      <c:pt idx="1522">
                        <c:v>0.5</c:v>
                      </c:pt>
                      <c:pt idx="1523">
                        <c:v>0.5</c:v>
                      </c:pt>
                      <c:pt idx="1524">
                        <c:v>0.5</c:v>
                      </c:pt>
                      <c:pt idx="1525">
                        <c:v>0.48</c:v>
                      </c:pt>
                      <c:pt idx="1526">
                        <c:v>0.48</c:v>
                      </c:pt>
                      <c:pt idx="1527">
                        <c:v>0.48</c:v>
                      </c:pt>
                      <c:pt idx="1528">
                        <c:v>0.46</c:v>
                      </c:pt>
                      <c:pt idx="1529">
                        <c:v>0.46</c:v>
                      </c:pt>
                      <c:pt idx="1530">
                        <c:v>0.44</c:v>
                      </c:pt>
                      <c:pt idx="1531">
                        <c:v>0.44</c:v>
                      </c:pt>
                      <c:pt idx="1532">
                        <c:v>0.44</c:v>
                      </c:pt>
                      <c:pt idx="1533">
                        <c:v>0.44</c:v>
                      </c:pt>
                      <c:pt idx="1534">
                        <c:v>0.42</c:v>
                      </c:pt>
                      <c:pt idx="1535">
                        <c:v>0.42</c:v>
                      </c:pt>
                      <c:pt idx="1536">
                        <c:v>0.4</c:v>
                      </c:pt>
                      <c:pt idx="1537">
                        <c:v>0.4</c:v>
                      </c:pt>
                      <c:pt idx="1538">
                        <c:v>0.4</c:v>
                      </c:pt>
                      <c:pt idx="1539">
                        <c:v>0.38</c:v>
                      </c:pt>
                      <c:pt idx="1540">
                        <c:v>0.38</c:v>
                      </c:pt>
                      <c:pt idx="1541">
                        <c:v>0.36</c:v>
                      </c:pt>
                      <c:pt idx="1542">
                        <c:v>0.36</c:v>
                      </c:pt>
                      <c:pt idx="1543">
                        <c:v>0.36</c:v>
                      </c:pt>
                      <c:pt idx="1544">
                        <c:v>0.36</c:v>
                      </c:pt>
                      <c:pt idx="1545">
                        <c:v>0.34</c:v>
                      </c:pt>
                      <c:pt idx="1546">
                        <c:v>0.34</c:v>
                      </c:pt>
                      <c:pt idx="1547">
                        <c:v>0.34</c:v>
                      </c:pt>
                      <c:pt idx="1548">
                        <c:v>0.32</c:v>
                      </c:pt>
                      <c:pt idx="1549">
                        <c:v>0.32</c:v>
                      </c:pt>
                      <c:pt idx="1550">
                        <c:v>0.3</c:v>
                      </c:pt>
                      <c:pt idx="1551">
                        <c:v>0.3</c:v>
                      </c:pt>
                      <c:pt idx="1552">
                        <c:v>0.3</c:v>
                      </c:pt>
                      <c:pt idx="1553">
                        <c:v>0.3</c:v>
                      </c:pt>
                      <c:pt idx="1554">
                        <c:v>0.28000000000000003</c:v>
                      </c:pt>
                      <c:pt idx="1555">
                        <c:v>0.28000000000000003</c:v>
                      </c:pt>
                      <c:pt idx="1556">
                        <c:v>0.28000000000000003</c:v>
                      </c:pt>
                      <c:pt idx="1557">
                        <c:v>0.26</c:v>
                      </c:pt>
                      <c:pt idx="1558">
                        <c:v>0.26</c:v>
                      </c:pt>
                      <c:pt idx="1559">
                        <c:v>0.26</c:v>
                      </c:pt>
                      <c:pt idx="1560">
                        <c:v>0.24</c:v>
                      </c:pt>
                      <c:pt idx="1561">
                        <c:v>0.24</c:v>
                      </c:pt>
                      <c:pt idx="1562">
                        <c:v>0.24</c:v>
                      </c:pt>
                      <c:pt idx="1563">
                        <c:v>0.24</c:v>
                      </c:pt>
                      <c:pt idx="1564">
                        <c:v>0.22</c:v>
                      </c:pt>
                      <c:pt idx="1565">
                        <c:v>0.22</c:v>
                      </c:pt>
                      <c:pt idx="1566">
                        <c:v>0.22</c:v>
                      </c:pt>
                      <c:pt idx="1567">
                        <c:v>0.2</c:v>
                      </c:pt>
                      <c:pt idx="1568">
                        <c:v>0.2</c:v>
                      </c:pt>
                      <c:pt idx="1569">
                        <c:v>0.2</c:v>
                      </c:pt>
                      <c:pt idx="1570">
                        <c:v>0.2</c:v>
                      </c:pt>
                      <c:pt idx="1571">
                        <c:v>0.2</c:v>
                      </c:pt>
                      <c:pt idx="1572">
                        <c:v>0.18</c:v>
                      </c:pt>
                      <c:pt idx="1573">
                        <c:v>0.18</c:v>
                      </c:pt>
                      <c:pt idx="1574">
                        <c:v>0.18</c:v>
                      </c:pt>
                      <c:pt idx="1575">
                        <c:v>0.16</c:v>
                      </c:pt>
                      <c:pt idx="1576">
                        <c:v>0.16</c:v>
                      </c:pt>
                      <c:pt idx="1577">
                        <c:v>0.16</c:v>
                      </c:pt>
                      <c:pt idx="1578">
                        <c:v>0.16</c:v>
                      </c:pt>
                      <c:pt idx="1579">
                        <c:v>0.16</c:v>
                      </c:pt>
                      <c:pt idx="1580">
                        <c:v>0.14000000000000001</c:v>
                      </c:pt>
                      <c:pt idx="1581">
                        <c:v>0.14000000000000001</c:v>
                      </c:pt>
                      <c:pt idx="1582">
                        <c:v>0.14000000000000001</c:v>
                      </c:pt>
                      <c:pt idx="1583">
                        <c:v>0.14000000000000001</c:v>
                      </c:pt>
                      <c:pt idx="1584">
                        <c:v>0.14000000000000001</c:v>
                      </c:pt>
                      <c:pt idx="1585">
                        <c:v>0.12</c:v>
                      </c:pt>
                      <c:pt idx="1586">
                        <c:v>0.12</c:v>
                      </c:pt>
                      <c:pt idx="1587">
                        <c:v>0.12</c:v>
                      </c:pt>
                      <c:pt idx="1588">
                        <c:v>0.12</c:v>
                      </c:pt>
                      <c:pt idx="1589">
                        <c:v>0.12</c:v>
                      </c:pt>
                      <c:pt idx="1590">
                        <c:v>0.12</c:v>
                      </c:pt>
                      <c:pt idx="1591">
                        <c:v>0.12</c:v>
                      </c:pt>
                      <c:pt idx="1592">
                        <c:v>0.12</c:v>
                      </c:pt>
                      <c:pt idx="1593">
                        <c:v>0.12</c:v>
                      </c:pt>
                      <c:pt idx="1594">
                        <c:v>0.1</c:v>
                      </c:pt>
                      <c:pt idx="1595">
                        <c:v>0.1</c:v>
                      </c:pt>
                      <c:pt idx="1596">
                        <c:v>0.1</c:v>
                      </c:pt>
                      <c:pt idx="1597">
                        <c:v>0.1</c:v>
                      </c:pt>
                      <c:pt idx="1598">
                        <c:v>0.1</c:v>
                      </c:pt>
                      <c:pt idx="1599">
                        <c:v>0.1</c:v>
                      </c:pt>
                      <c:pt idx="1600">
                        <c:v>0.1</c:v>
                      </c:pt>
                      <c:pt idx="1601">
                        <c:v>0.1</c:v>
                      </c:pt>
                      <c:pt idx="1602">
                        <c:v>0.1</c:v>
                      </c:pt>
                      <c:pt idx="1603">
                        <c:v>0.1</c:v>
                      </c:pt>
                      <c:pt idx="1604">
                        <c:v>0.08</c:v>
                      </c:pt>
                      <c:pt idx="1605">
                        <c:v>0.08</c:v>
                      </c:pt>
                      <c:pt idx="1606">
                        <c:v>0.08</c:v>
                      </c:pt>
                      <c:pt idx="1607">
                        <c:v>0.08</c:v>
                      </c:pt>
                      <c:pt idx="1608">
                        <c:v>0.08</c:v>
                      </c:pt>
                      <c:pt idx="1609">
                        <c:v>0.08</c:v>
                      </c:pt>
                      <c:pt idx="1610">
                        <c:v>0.08</c:v>
                      </c:pt>
                      <c:pt idx="1611">
                        <c:v>0.08</c:v>
                      </c:pt>
                      <c:pt idx="1612">
                        <c:v>0.08</c:v>
                      </c:pt>
                      <c:pt idx="1613">
                        <c:v>0.08</c:v>
                      </c:pt>
                      <c:pt idx="1614">
                        <c:v>0.08</c:v>
                      </c:pt>
                      <c:pt idx="1615">
                        <c:v>0.06</c:v>
                      </c:pt>
                      <c:pt idx="1616">
                        <c:v>0.06</c:v>
                      </c:pt>
                      <c:pt idx="1617">
                        <c:v>0.06</c:v>
                      </c:pt>
                      <c:pt idx="1618">
                        <c:v>0.06</c:v>
                      </c:pt>
                      <c:pt idx="1619">
                        <c:v>0.06</c:v>
                      </c:pt>
                      <c:pt idx="1620">
                        <c:v>0.06</c:v>
                      </c:pt>
                      <c:pt idx="1621">
                        <c:v>0.06</c:v>
                      </c:pt>
                      <c:pt idx="1622">
                        <c:v>0.06</c:v>
                      </c:pt>
                      <c:pt idx="1623">
                        <c:v>0.06</c:v>
                      </c:pt>
                      <c:pt idx="1624">
                        <c:v>0.06</c:v>
                      </c:pt>
                      <c:pt idx="1625">
                        <c:v>0.06</c:v>
                      </c:pt>
                      <c:pt idx="1626">
                        <c:v>0.06</c:v>
                      </c:pt>
                      <c:pt idx="1627">
                        <c:v>0.06</c:v>
                      </c:pt>
                      <c:pt idx="1628">
                        <c:v>0.06</c:v>
                      </c:pt>
                      <c:pt idx="1629">
                        <c:v>0.06</c:v>
                      </c:pt>
                      <c:pt idx="1630">
                        <c:v>0.06</c:v>
                      </c:pt>
                      <c:pt idx="1631">
                        <c:v>0.06</c:v>
                      </c:pt>
                      <c:pt idx="1632">
                        <c:v>0.06</c:v>
                      </c:pt>
                      <c:pt idx="1633">
                        <c:v>0.06</c:v>
                      </c:pt>
                      <c:pt idx="1634">
                        <c:v>0.06</c:v>
                      </c:pt>
                      <c:pt idx="1635">
                        <c:v>0.06</c:v>
                      </c:pt>
                      <c:pt idx="1636">
                        <c:v>0.06</c:v>
                      </c:pt>
                      <c:pt idx="1637">
                        <c:v>0.06</c:v>
                      </c:pt>
                      <c:pt idx="1638">
                        <c:v>0.04</c:v>
                      </c:pt>
                      <c:pt idx="1639">
                        <c:v>0.04</c:v>
                      </c:pt>
                      <c:pt idx="1640">
                        <c:v>0.04</c:v>
                      </c:pt>
                      <c:pt idx="1641">
                        <c:v>0.04</c:v>
                      </c:pt>
                      <c:pt idx="1642">
                        <c:v>0.04</c:v>
                      </c:pt>
                      <c:pt idx="1643">
                        <c:v>0.04</c:v>
                      </c:pt>
                      <c:pt idx="1644">
                        <c:v>0.02</c:v>
                      </c:pt>
                      <c:pt idx="1645">
                        <c:v>0.02</c:v>
                      </c:pt>
                      <c:pt idx="1646">
                        <c:v>0.02</c:v>
                      </c:pt>
                      <c:pt idx="1647">
                        <c:v>0.02</c:v>
                      </c:pt>
                      <c:pt idx="1648">
                        <c:v>0.02</c:v>
                      </c:pt>
                      <c:pt idx="1649">
                        <c:v>0.02</c:v>
                      </c:pt>
                      <c:pt idx="1650">
                        <c:v>0.02</c:v>
                      </c:pt>
                      <c:pt idx="1651">
                        <c:v>0.02</c:v>
                      </c:pt>
                      <c:pt idx="1652">
                        <c:v>0.02</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02</c:v>
                      </c:pt>
                      <c:pt idx="1666">
                        <c:v>-0.02</c:v>
                      </c:pt>
                      <c:pt idx="1667">
                        <c:v>-0.02</c:v>
                      </c:pt>
                      <c:pt idx="1668">
                        <c:v>-0.02</c:v>
                      </c:pt>
                      <c:pt idx="1669">
                        <c:v>-0.02</c:v>
                      </c:pt>
                      <c:pt idx="1670">
                        <c:v>-0.04</c:v>
                      </c:pt>
                      <c:pt idx="1671">
                        <c:v>-0.04</c:v>
                      </c:pt>
                      <c:pt idx="1672">
                        <c:v>-0.04</c:v>
                      </c:pt>
                      <c:pt idx="1673">
                        <c:v>-0.04</c:v>
                      </c:pt>
                      <c:pt idx="1674">
                        <c:v>-0.04</c:v>
                      </c:pt>
                      <c:pt idx="1675">
                        <c:v>-0.04</c:v>
                      </c:pt>
                      <c:pt idx="1676">
                        <c:v>-0.06</c:v>
                      </c:pt>
                      <c:pt idx="1677">
                        <c:v>-0.06</c:v>
                      </c:pt>
                      <c:pt idx="1678">
                        <c:v>-0.06</c:v>
                      </c:pt>
                      <c:pt idx="1679">
                        <c:v>-0.06</c:v>
                      </c:pt>
                      <c:pt idx="1680">
                        <c:v>-0.06</c:v>
                      </c:pt>
                      <c:pt idx="1681">
                        <c:v>-0.08</c:v>
                      </c:pt>
                      <c:pt idx="1682">
                        <c:v>-0.08</c:v>
                      </c:pt>
                      <c:pt idx="1683">
                        <c:v>-0.08</c:v>
                      </c:pt>
                      <c:pt idx="1684">
                        <c:v>-0.08</c:v>
                      </c:pt>
                      <c:pt idx="1685">
                        <c:v>-0.08</c:v>
                      </c:pt>
                      <c:pt idx="1686">
                        <c:v>-0.08</c:v>
                      </c:pt>
                      <c:pt idx="1687">
                        <c:v>-0.08</c:v>
                      </c:pt>
                      <c:pt idx="1688">
                        <c:v>-0.08</c:v>
                      </c:pt>
                      <c:pt idx="1689">
                        <c:v>-0.08</c:v>
                      </c:pt>
                      <c:pt idx="1690">
                        <c:v>-0.08</c:v>
                      </c:pt>
                      <c:pt idx="1691">
                        <c:v>-0.08</c:v>
                      </c:pt>
                      <c:pt idx="1692">
                        <c:v>-0.08</c:v>
                      </c:pt>
                      <c:pt idx="1693">
                        <c:v>-0.08</c:v>
                      </c:pt>
                      <c:pt idx="1694">
                        <c:v>-0.08</c:v>
                      </c:pt>
                      <c:pt idx="1695">
                        <c:v>-0.08</c:v>
                      </c:pt>
                      <c:pt idx="1696">
                        <c:v>-0.08</c:v>
                      </c:pt>
                      <c:pt idx="1697">
                        <c:v>-0.08</c:v>
                      </c:pt>
                      <c:pt idx="1698">
                        <c:v>-0.08</c:v>
                      </c:pt>
                      <c:pt idx="1699">
                        <c:v>-0.08</c:v>
                      </c:pt>
                      <c:pt idx="1700">
                        <c:v>-0.1</c:v>
                      </c:pt>
                      <c:pt idx="1701">
                        <c:v>-0.1</c:v>
                      </c:pt>
                      <c:pt idx="1702">
                        <c:v>-0.1</c:v>
                      </c:pt>
                      <c:pt idx="1703">
                        <c:v>-0.1</c:v>
                      </c:pt>
                      <c:pt idx="1704">
                        <c:v>-0.1</c:v>
                      </c:pt>
                      <c:pt idx="1705">
                        <c:v>-0.1</c:v>
                      </c:pt>
                      <c:pt idx="1706">
                        <c:v>-0.1</c:v>
                      </c:pt>
                      <c:pt idx="1707">
                        <c:v>-0.1</c:v>
                      </c:pt>
                      <c:pt idx="1708">
                        <c:v>-0.1</c:v>
                      </c:pt>
                      <c:pt idx="1709">
                        <c:v>-0.1</c:v>
                      </c:pt>
                      <c:pt idx="1710">
                        <c:v>-0.1</c:v>
                      </c:pt>
                      <c:pt idx="1711">
                        <c:v>-0.1</c:v>
                      </c:pt>
                      <c:pt idx="1712">
                        <c:v>-0.1</c:v>
                      </c:pt>
                      <c:pt idx="1713">
                        <c:v>-0.1</c:v>
                      </c:pt>
                      <c:pt idx="1714">
                        <c:v>-0.1</c:v>
                      </c:pt>
                      <c:pt idx="1715">
                        <c:v>-0.1</c:v>
                      </c:pt>
                      <c:pt idx="1716">
                        <c:v>-0.1</c:v>
                      </c:pt>
                      <c:pt idx="1717">
                        <c:v>-0.1</c:v>
                      </c:pt>
                      <c:pt idx="1718">
                        <c:v>-0.1</c:v>
                      </c:pt>
                      <c:pt idx="1719">
                        <c:v>-0.1</c:v>
                      </c:pt>
                      <c:pt idx="1720">
                        <c:v>-0.1</c:v>
                      </c:pt>
                      <c:pt idx="1721">
                        <c:v>-0.08</c:v>
                      </c:pt>
                      <c:pt idx="1722">
                        <c:v>-0.08</c:v>
                      </c:pt>
                      <c:pt idx="1723">
                        <c:v>-0.08</c:v>
                      </c:pt>
                      <c:pt idx="1724">
                        <c:v>-0.08</c:v>
                      </c:pt>
                      <c:pt idx="1725">
                        <c:v>-0.08</c:v>
                      </c:pt>
                      <c:pt idx="1726">
                        <c:v>-0.08</c:v>
                      </c:pt>
                      <c:pt idx="1727">
                        <c:v>-0.06</c:v>
                      </c:pt>
                      <c:pt idx="1728">
                        <c:v>-0.06</c:v>
                      </c:pt>
                      <c:pt idx="1729">
                        <c:v>-0.06</c:v>
                      </c:pt>
                      <c:pt idx="1730">
                        <c:v>-0.06</c:v>
                      </c:pt>
                      <c:pt idx="1731">
                        <c:v>-0.06</c:v>
                      </c:pt>
                      <c:pt idx="1732">
                        <c:v>-0.06</c:v>
                      </c:pt>
                      <c:pt idx="1733">
                        <c:v>-0.06</c:v>
                      </c:pt>
                      <c:pt idx="1734">
                        <c:v>-0.06</c:v>
                      </c:pt>
                      <c:pt idx="1735">
                        <c:v>-0.06</c:v>
                      </c:pt>
                      <c:pt idx="1736">
                        <c:v>-0.04</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A302-5B44-B3FD-A66005AE673A}"/>
                  </c:ext>
                </c:extLst>
              </c15:ser>
            </c15:filteredScatterSeries>
            <c15:filteredScatterSeries>
              <c15:ser>
                <c:idx val="10"/>
                <c:order val="4"/>
                <c:tx>
                  <c:strRef>
                    <c:extLst xmlns:c15="http://schemas.microsoft.com/office/drawing/2012/chart" xmlns:c16r2="http://schemas.microsoft.com/office/drawing/2015/06/chart">
                      <c:ext xmlns:c15="http://schemas.microsoft.com/office/drawing/2012/chart" uri="{02D57815-91ED-43cb-92C2-25804820EDAC}">
                        <c15:formulaRef>
                          <c15:sqref>CO!$L$1</c15:sqref>
                        </c15:formulaRef>
                      </c:ext>
                    </c:extLst>
                    <c:strCache>
                      <c:ptCount val="1"/>
                      <c:pt idx="0">
                        <c:v>CO Diff 15 PS</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1893</c15:sqref>
                        </c15:formulaRef>
                      </c:ext>
                    </c:extLst>
                    <c:numCache>
                      <c:formatCode>General</c:formatCode>
                      <c:ptCount val="1892"/>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L$2:$L$1893</c15:sqref>
                        </c15:formulaRef>
                      </c:ext>
                    </c:extLst>
                    <c:numCache>
                      <c:formatCode>General</c:formatCode>
                      <c:ptCount val="1892"/>
                      <c:pt idx="0">
                        <c:v>0</c:v>
                      </c:pt>
                      <c:pt idx="1">
                        <c:v>0</c:v>
                      </c:pt>
                      <c:pt idx="2">
                        <c:v>0</c:v>
                      </c:pt>
                      <c:pt idx="3">
                        <c:v>0.02</c:v>
                      </c:pt>
                      <c:pt idx="4">
                        <c:v>0.04</c:v>
                      </c:pt>
                      <c:pt idx="5">
                        <c:v>0.04</c:v>
                      </c:pt>
                      <c:pt idx="6">
                        <c:v>0.06</c:v>
                      </c:pt>
                      <c:pt idx="7">
                        <c:v>0.1</c:v>
                      </c:pt>
                      <c:pt idx="8">
                        <c:v>0.12</c:v>
                      </c:pt>
                      <c:pt idx="9">
                        <c:v>0.14000000000000001</c:v>
                      </c:pt>
                      <c:pt idx="10">
                        <c:v>0.18</c:v>
                      </c:pt>
                      <c:pt idx="11">
                        <c:v>0.2</c:v>
                      </c:pt>
                      <c:pt idx="12">
                        <c:v>0.24</c:v>
                      </c:pt>
                      <c:pt idx="13">
                        <c:v>0.28000000000000003</c:v>
                      </c:pt>
                      <c:pt idx="14">
                        <c:v>0.3</c:v>
                      </c:pt>
                      <c:pt idx="15">
                        <c:v>0.3</c:v>
                      </c:pt>
                      <c:pt idx="16">
                        <c:v>0.34</c:v>
                      </c:pt>
                      <c:pt idx="17">
                        <c:v>0.38</c:v>
                      </c:pt>
                      <c:pt idx="18">
                        <c:v>0.4</c:v>
                      </c:pt>
                      <c:pt idx="19">
                        <c:v>0.44</c:v>
                      </c:pt>
                      <c:pt idx="20">
                        <c:v>0.48</c:v>
                      </c:pt>
                      <c:pt idx="21">
                        <c:v>0.52</c:v>
                      </c:pt>
                      <c:pt idx="22">
                        <c:v>0.56000000000000005</c:v>
                      </c:pt>
                      <c:pt idx="23">
                        <c:v>0.56000000000000005</c:v>
                      </c:pt>
                      <c:pt idx="24">
                        <c:v>0.6</c:v>
                      </c:pt>
                      <c:pt idx="25">
                        <c:v>0.64</c:v>
                      </c:pt>
                      <c:pt idx="26">
                        <c:v>0.68</c:v>
                      </c:pt>
                      <c:pt idx="27">
                        <c:v>0.72</c:v>
                      </c:pt>
                      <c:pt idx="28">
                        <c:v>0.76</c:v>
                      </c:pt>
                      <c:pt idx="29">
                        <c:v>0.8</c:v>
                      </c:pt>
                      <c:pt idx="30">
                        <c:v>0.84</c:v>
                      </c:pt>
                      <c:pt idx="31">
                        <c:v>0.9</c:v>
                      </c:pt>
                      <c:pt idx="32">
                        <c:v>0.94</c:v>
                      </c:pt>
                      <c:pt idx="33">
                        <c:v>0.98</c:v>
                      </c:pt>
                      <c:pt idx="34">
                        <c:v>0.98</c:v>
                      </c:pt>
                      <c:pt idx="35">
                        <c:v>1.04</c:v>
                      </c:pt>
                      <c:pt idx="36">
                        <c:v>1.08</c:v>
                      </c:pt>
                      <c:pt idx="37">
                        <c:v>1.1399999999999999</c:v>
                      </c:pt>
                      <c:pt idx="38">
                        <c:v>1.2</c:v>
                      </c:pt>
                      <c:pt idx="39">
                        <c:v>1.24</c:v>
                      </c:pt>
                      <c:pt idx="40">
                        <c:v>1.3</c:v>
                      </c:pt>
                      <c:pt idx="41">
                        <c:v>1.36</c:v>
                      </c:pt>
                      <c:pt idx="42">
                        <c:v>1.36</c:v>
                      </c:pt>
                      <c:pt idx="43">
                        <c:v>1.42</c:v>
                      </c:pt>
                      <c:pt idx="44">
                        <c:v>1.48</c:v>
                      </c:pt>
                      <c:pt idx="45">
                        <c:v>1.54</c:v>
                      </c:pt>
                      <c:pt idx="46">
                        <c:v>1.62</c:v>
                      </c:pt>
                      <c:pt idx="47">
                        <c:v>1.68</c:v>
                      </c:pt>
                      <c:pt idx="48">
                        <c:v>1.74</c:v>
                      </c:pt>
                      <c:pt idx="49">
                        <c:v>1.82</c:v>
                      </c:pt>
                      <c:pt idx="50">
                        <c:v>1.88</c:v>
                      </c:pt>
                      <c:pt idx="51">
                        <c:v>1.96</c:v>
                      </c:pt>
                      <c:pt idx="52">
                        <c:v>1.96</c:v>
                      </c:pt>
                      <c:pt idx="53">
                        <c:v>2.04</c:v>
                      </c:pt>
                      <c:pt idx="54">
                        <c:v>2.1</c:v>
                      </c:pt>
                      <c:pt idx="55">
                        <c:v>2.1800000000000002</c:v>
                      </c:pt>
                      <c:pt idx="56">
                        <c:v>2.2599999999999998</c:v>
                      </c:pt>
                      <c:pt idx="57">
                        <c:v>2.34</c:v>
                      </c:pt>
                      <c:pt idx="58">
                        <c:v>2.42</c:v>
                      </c:pt>
                      <c:pt idx="59">
                        <c:v>2.52</c:v>
                      </c:pt>
                      <c:pt idx="60">
                        <c:v>2.6</c:v>
                      </c:pt>
                      <c:pt idx="61">
                        <c:v>2.68</c:v>
                      </c:pt>
                      <c:pt idx="62">
                        <c:v>2.68</c:v>
                      </c:pt>
                      <c:pt idx="63">
                        <c:v>2.76</c:v>
                      </c:pt>
                      <c:pt idx="64">
                        <c:v>2.86</c:v>
                      </c:pt>
                      <c:pt idx="65">
                        <c:v>2.94</c:v>
                      </c:pt>
                      <c:pt idx="66">
                        <c:v>3.02</c:v>
                      </c:pt>
                      <c:pt idx="67">
                        <c:v>3.12</c:v>
                      </c:pt>
                      <c:pt idx="68">
                        <c:v>3.2</c:v>
                      </c:pt>
                      <c:pt idx="69">
                        <c:v>3.28</c:v>
                      </c:pt>
                      <c:pt idx="70">
                        <c:v>3.28</c:v>
                      </c:pt>
                      <c:pt idx="71">
                        <c:v>3.36</c:v>
                      </c:pt>
                      <c:pt idx="72">
                        <c:v>3.44</c:v>
                      </c:pt>
                      <c:pt idx="73">
                        <c:v>3.52</c:v>
                      </c:pt>
                      <c:pt idx="74">
                        <c:v>3.6</c:v>
                      </c:pt>
                      <c:pt idx="75">
                        <c:v>3.68</c:v>
                      </c:pt>
                      <c:pt idx="76">
                        <c:v>3.76</c:v>
                      </c:pt>
                      <c:pt idx="77">
                        <c:v>3.82</c:v>
                      </c:pt>
                      <c:pt idx="78">
                        <c:v>3.88</c:v>
                      </c:pt>
                      <c:pt idx="79">
                        <c:v>3.94</c:v>
                      </c:pt>
                      <c:pt idx="80">
                        <c:v>3.94</c:v>
                      </c:pt>
                      <c:pt idx="81">
                        <c:v>4</c:v>
                      </c:pt>
                      <c:pt idx="82">
                        <c:v>4.0599999999999996</c:v>
                      </c:pt>
                      <c:pt idx="83">
                        <c:v>4.1199999999999974</c:v>
                      </c:pt>
                      <c:pt idx="84">
                        <c:v>4.1599999999999966</c:v>
                      </c:pt>
                      <c:pt idx="85">
                        <c:v>4.1999999999999966</c:v>
                      </c:pt>
                      <c:pt idx="86">
                        <c:v>4.24</c:v>
                      </c:pt>
                      <c:pt idx="87">
                        <c:v>4.28</c:v>
                      </c:pt>
                      <c:pt idx="88">
                        <c:v>4.3199999999999976</c:v>
                      </c:pt>
                      <c:pt idx="89">
                        <c:v>4.34</c:v>
                      </c:pt>
                      <c:pt idx="90">
                        <c:v>4.34</c:v>
                      </c:pt>
                      <c:pt idx="91">
                        <c:v>4.3599999999999977</c:v>
                      </c:pt>
                      <c:pt idx="92">
                        <c:v>4.3999999999999986</c:v>
                      </c:pt>
                      <c:pt idx="93">
                        <c:v>4.3999999999999986</c:v>
                      </c:pt>
                      <c:pt idx="94">
                        <c:v>4.42</c:v>
                      </c:pt>
                      <c:pt idx="95">
                        <c:v>4.4400000000000004</c:v>
                      </c:pt>
                      <c:pt idx="96">
                        <c:v>4.4400000000000004</c:v>
                      </c:pt>
                      <c:pt idx="97">
                        <c:v>4.46</c:v>
                      </c:pt>
                      <c:pt idx="98">
                        <c:v>4.46</c:v>
                      </c:pt>
                      <c:pt idx="99">
                        <c:v>4.46</c:v>
                      </c:pt>
                      <c:pt idx="100">
                        <c:v>4.46</c:v>
                      </c:pt>
                      <c:pt idx="101">
                        <c:v>4.46</c:v>
                      </c:pt>
                      <c:pt idx="102">
                        <c:v>4.4800000000000004</c:v>
                      </c:pt>
                      <c:pt idx="103">
                        <c:v>4.46</c:v>
                      </c:pt>
                      <c:pt idx="104">
                        <c:v>4.46</c:v>
                      </c:pt>
                      <c:pt idx="105">
                        <c:v>4.46</c:v>
                      </c:pt>
                      <c:pt idx="106">
                        <c:v>4.46</c:v>
                      </c:pt>
                      <c:pt idx="107">
                        <c:v>4.4400000000000004</c:v>
                      </c:pt>
                      <c:pt idx="108">
                        <c:v>4.4400000000000004</c:v>
                      </c:pt>
                      <c:pt idx="109">
                        <c:v>4.4400000000000004</c:v>
                      </c:pt>
                      <c:pt idx="110">
                        <c:v>4.42</c:v>
                      </c:pt>
                      <c:pt idx="111">
                        <c:v>4.42</c:v>
                      </c:pt>
                      <c:pt idx="112">
                        <c:v>4.3999999999999986</c:v>
                      </c:pt>
                      <c:pt idx="113">
                        <c:v>4.38</c:v>
                      </c:pt>
                      <c:pt idx="114">
                        <c:v>4.3599999999999977</c:v>
                      </c:pt>
                      <c:pt idx="115">
                        <c:v>4.34</c:v>
                      </c:pt>
                      <c:pt idx="116">
                        <c:v>4.34</c:v>
                      </c:pt>
                      <c:pt idx="117">
                        <c:v>4.3199999999999976</c:v>
                      </c:pt>
                      <c:pt idx="118">
                        <c:v>4.3</c:v>
                      </c:pt>
                      <c:pt idx="119">
                        <c:v>4.28</c:v>
                      </c:pt>
                      <c:pt idx="120">
                        <c:v>4.26</c:v>
                      </c:pt>
                      <c:pt idx="121">
                        <c:v>4.24</c:v>
                      </c:pt>
                      <c:pt idx="122">
                        <c:v>4.22</c:v>
                      </c:pt>
                      <c:pt idx="123">
                        <c:v>4.18</c:v>
                      </c:pt>
                      <c:pt idx="124">
                        <c:v>4.1599999999999966</c:v>
                      </c:pt>
                      <c:pt idx="125">
                        <c:v>4.1199999999999974</c:v>
                      </c:pt>
                      <c:pt idx="126">
                        <c:v>4.0999999999999996</c:v>
                      </c:pt>
                      <c:pt idx="127">
                        <c:v>4.0999999999999996</c:v>
                      </c:pt>
                      <c:pt idx="128">
                        <c:v>4.0599999999999996</c:v>
                      </c:pt>
                      <c:pt idx="129">
                        <c:v>4.04</c:v>
                      </c:pt>
                      <c:pt idx="130">
                        <c:v>4</c:v>
                      </c:pt>
                      <c:pt idx="131">
                        <c:v>3.98</c:v>
                      </c:pt>
                      <c:pt idx="132">
                        <c:v>3.94</c:v>
                      </c:pt>
                      <c:pt idx="133">
                        <c:v>3.92</c:v>
                      </c:pt>
                      <c:pt idx="134">
                        <c:v>3.88</c:v>
                      </c:pt>
                      <c:pt idx="135">
                        <c:v>3.84</c:v>
                      </c:pt>
                      <c:pt idx="136">
                        <c:v>3.84</c:v>
                      </c:pt>
                      <c:pt idx="137">
                        <c:v>3.82</c:v>
                      </c:pt>
                      <c:pt idx="138">
                        <c:v>3.78</c:v>
                      </c:pt>
                      <c:pt idx="139">
                        <c:v>3.76</c:v>
                      </c:pt>
                      <c:pt idx="140">
                        <c:v>3.72</c:v>
                      </c:pt>
                      <c:pt idx="141">
                        <c:v>3.7</c:v>
                      </c:pt>
                      <c:pt idx="142">
                        <c:v>3.66</c:v>
                      </c:pt>
                      <c:pt idx="143">
                        <c:v>3.66</c:v>
                      </c:pt>
                      <c:pt idx="144">
                        <c:v>3.64</c:v>
                      </c:pt>
                      <c:pt idx="145">
                        <c:v>3.58</c:v>
                      </c:pt>
                      <c:pt idx="146">
                        <c:v>3.58</c:v>
                      </c:pt>
                      <c:pt idx="147">
                        <c:v>3.56</c:v>
                      </c:pt>
                      <c:pt idx="148">
                        <c:v>3.54</c:v>
                      </c:pt>
                      <c:pt idx="149">
                        <c:v>3.5</c:v>
                      </c:pt>
                      <c:pt idx="150">
                        <c:v>3.48</c:v>
                      </c:pt>
                      <c:pt idx="151">
                        <c:v>3.46</c:v>
                      </c:pt>
                      <c:pt idx="152">
                        <c:v>3.42</c:v>
                      </c:pt>
                      <c:pt idx="153">
                        <c:v>3.4</c:v>
                      </c:pt>
                      <c:pt idx="154">
                        <c:v>3.38</c:v>
                      </c:pt>
                      <c:pt idx="155">
                        <c:v>3.38</c:v>
                      </c:pt>
                      <c:pt idx="156">
                        <c:v>3.34</c:v>
                      </c:pt>
                      <c:pt idx="157">
                        <c:v>3.32</c:v>
                      </c:pt>
                      <c:pt idx="158">
                        <c:v>3.3</c:v>
                      </c:pt>
                      <c:pt idx="159">
                        <c:v>3.28</c:v>
                      </c:pt>
                      <c:pt idx="160">
                        <c:v>3.24</c:v>
                      </c:pt>
                      <c:pt idx="161">
                        <c:v>3.22</c:v>
                      </c:pt>
                      <c:pt idx="162">
                        <c:v>3.2</c:v>
                      </c:pt>
                      <c:pt idx="163">
                        <c:v>3.18</c:v>
                      </c:pt>
                      <c:pt idx="164">
                        <c:v>3.18</c:v>
                      </c:pt>
                      <c:pt idx="165">
                        <c:v>3.14</c:v>
                      </c:pt>
                      <c:pt idx="166">
                        <c:v>3.12</c:v>
                      </c:pt>
                      <c:pt idx="167">
                        <c:v>3.1</c:v>
                      </c:pt>
                      <c:pt idx="168">
                        <c:v>3.06</c:v>
                      </c:pt>
                      <c:pt idx="169">
                        <c:v>3.04</c:v>
                      </c:pt>
                      <c:pt idx="170">
                        <c:v>3.02</c:v>
                      </c:pt>
                      <c:pt idx="171">
                        <c:v>3.02</c:v>
                      </c:pt>
                      <c:pt idx="172">
                        <c:v>2.98</c:v>
                      </c:pt>
                      <c:pt idx="173">
                        <c:v>2.94</c:v>
                      </c:pt>
                      <c:pt idx="174">
                        <c:v>2.94</c:v>
                      </c:pt>
                      <c:pt idx="175">
                        <c:v>2.9</c:v>
                      </c:pt>
                      <c:pt idx="176">
                        <c:v>2.88</c:v>
                      </c:pt>
                      <c:pt idx="177">
                        <c:v>2.86</c:v>
                      </c:pt>
                      <c:pt idx="178">
                        <c:v>2.82</c:v>
                      </c:pt>
                      <c:pt idx="179">
                        <c:v>2.8</c:v>
                      </c:pt>
                      <c:pt idx="180">
                        <c:v>2.78</c:v>
                      </c:pt>
                      <c:pt idx="181">
                        <c:v>2.74</c:v>
                      </c:pt>
                      <c:pt idx="182">
                        <c:v>2.72</c:v>
                      </c:pt>
                      <c:pt idx="183">
                        <c:v>2.72</c:v>
                      </c:pt>
                      <c:pt idx="184">
                        <c:v>2.7</c:v>
                      </c:pt>
                      <c:pt idx="185">
                        <c:v>2.68</c:v>
                      </c:pt>
                      <c:pt idx="186">
                        <c:v>2.64</c:v>
                      </c:pt>
                      <c:pt idx="187">
                        <c:v>2.62</c:v>
                      </c:pt>
                      <c:pt idx="188">
                        <c:v>2.6</c:v>
                      </c:pt>
                      <c:pt idx="189">
                        <c:v>2.58</c:v>
                      </c:pt>
                      <c:pt idx="190">
                        <c:v>2.56</c:v>
                      </c:pt>
                      <c:pt idx="191">
                        <c:v>2.54</c:v>
                      </c:pt>
                      <c:pt idx="192">
                        <c:v>2.54</c:v>
                      </c:pt>
                      <c:pt idx="193">
                        <c:v>2.52</c:v>
                      </c:pt>
                      <c:pt idx="194">
                        <c:v>2.5</c:v>
                      </c:pt>
                      <c:pt idx="195">
                        <c:v>2.46</c:v>
                      </c:pt>
                      <c:pt idx="196">
                        <c:v>2.44</c:v>
                      </c:pt>
                      <c:pt idx="197">
                        <c:v>2.42</c:v>
                      </c:pt>
                      <c:pt idx="198">
                        <c:v>2.4</c:v>
                      </c:pt>
                      <c:pt idx="199">
                        <c:v>2.38</c:v>
                      </c:pt>
                      <c:pt idx="200">
                        <c:v>2.36</c:v>
                      </c:pt>
                      <c:pt idx="201">
                        <c:v>2.34</c:v>
                      </c:pt>
                      <c:pt idx="202">
                        <c:v>2.34</c:v>
                      </c:pt>
                      <c:pt idx="203">
                        <c:v>2.3199999999999981</c:v>
                      </c:pt>
                      <c:pt idx="204">
                        <c:v>2.2799999999999998</c:v>
                      </c:pt>
                      <c:pt idx="205">
                        <c:v>2.2599999999999998</c:v>
                      </c:pt>
                      <c:pt idx="206">
                        <c:v>2.2400000000000002</c:v>
                      </c:pt>
                      <c:pt idx="207">
                        <c:v>2.2200000000000002</c:v>
                      </c:pt>
                      <c:pt idx="208">
                        <c:v>2.2000000000000002</c:v>
                      </c:pt>
                      <c:pt idx="209">
                        <c:v>2.16</c:v>
                      </c:pt>
                      <c:pt idx="210">
                        <c:v>2.14</c:v>
                      </c:pt>
                      <c:pt idx="211">
                        <c:v>2.14</c:v>
                      </c:pt>
                      <c:pt idx="212">
                        <c:v>2.12</c:v>
                      </c:pt>
                      <c:pt idx="213">
                        <c:v>2.08</c:v>
                      </c:pt>
                      <c:pt idx="214">
                        <c:v>2.06</c:v>
                      </c:pt>
                      <c:pt idx="215">
                        <c:v>2.04</c:v>
                      </c:pt>
                      <c:pt idx="216">
                        <c:v>2</c:v>
                      </c:pt>
                      <c:pt idx="217">
                        <c:v>1.98</c:v>
                      </c:pt>
                      <c:pt idx="218">
                        <c:v>1.96</c:v>
                      </c:pt>
                      <c:pt idx="219">
                        <c:v>1.96</c:v>
                      </c:pt>
                      <c:pt idx="220">
                        <c:v>1.94</c:v>
                      </c:pt>
                      <c:pt idx="221">
                        <c:v>1.9</c:v>
                      </c:pt>
                      <c:pt idx="222">
                        <c:v>1.88</c:v>
                      </c:pt>
                      <c:pt idx="223">
                        <c:v>1.86</c:v>
                      </c:pt>
                      <c:pt idx="224">
                        <c:v>1.84</c:v>
                      </c:pt>
                      <c:pt idx="225">
                        <c:v>1.8</c:v>
                      </c:pt>
                      <c:pt idx="226">
                        <c:v>1.78</c:v>
                      </c:pt>
                      <c:pt idx="227">
                        <c:v>1.76</c:v>
                      </c:pt>
                      <c:pt idx="228">
                        <c:v>1.74</c:v>
                      </c:pt>
                      <c:pt idx="229">
                        <c:v>1.72</c:v>
                      </c:pt>
                      <c:pt idx="230">
                        <c:v>1.72</c:v>
                      </c:pt>
                      <c:pt idx="231">
                        <c:v>1.7</c:v>
                      </c:pt>
                      <c:pt idx="232">
                        <c:v>1.68</c:v>
                      </c:pt>
                      <c:pt idx="233">
                        <c:v>1.66</c:v>
                      </c:pt>
                      <c:pt idx="234">
                        <c:v>1.64</c:v>
                      </c:pt>
                      <c:pt idx="235">
                        <c:v>1.62</c:v>
                      </c:pt>
                      <c:pt idx="236">
                        <c:v>1.6</c:v>
                      </c:pt>
                      <c:pt idx="237">
                        <c:v>1.58</c:v>
                      </c:pt>
                      <c:pt idx="238">
                        <c:v>1.56</c:v>
                      </c:pt>
                      <c:pt idx="239">
                        <c:v>1.56</c:v>
                      </c:pt>
                      <c:pt idx="240">
                        <c:v>1.54</c:v>
                      </c:pt>
                      <c:pt idx="241">
                        <c:v>1.52</c:v>
                      </c:pt>
                      <c:pt idx="242">
                        <c:v>1.5</c:v>
                      </c:pt>
                      <c:pt idx="243">
                        <c:v>1.5</c:v>
                      </c:pt>
                      <c:pt idx="244">
                        <c:v>1.48</c:v>
                      </c:pt>
                      <c:pt idx="245">
                        <c:v>1.46</c:v>
                      </c:pt>
                      <c:pt idx="246">
                        <c:v>1.44</c:v>
                      </c:pt>
                      <c:pt idx="247">
                        <c:v>1.44</c:v>
                      </c:pt>
                      <c:pt idx="248">
                        <c:v>1.44</c:v>
                      </c:pt>
                      <c:pt idx="249">
                        <c:v>1.42</c:v>
                      </c:pt>
                      <c:pt idx="250">
                        <c:v>1.4</c:v>
                      </c:pt>
                      <c:pt idx="251">
                        <c:v>1.4</c:v>
                      </c:pt>
                      <c:pt idx="252">
                        <c:v>1.38</c:v>
                      </c:pt>
                      <c:pt idx="253">
                        <c:v>1.36</c:v>
                      </c:pt>
                      <c:pt idx="254">
                        <c:v>1.36</c:v>
                      </c:pt>
                      <c:pt idx="255">
                        <c:v>1.34</c:v>
                      </c:pt>
                      <c:pt idx="256">
                        <c:v>1.32</c:v>
                      </c:pt>
                      <c:pt idx="257">
                        <c:v>1.32</c:v>
                      </c:pt>
                      <c:pt idx="258">
                        <c:v>1.32</c:v>
                      </c:pt>
                      <c:pt idx="259">
                        <c:v>1.3</c:v>
                      </c:pt>
                      <c:pt idx="260">
                        <c:v>1.3</c:v>
                      </c:pt>
                      <c:pt idx="261">
                        <c:v>1.28</c:v>
                      </c:pt>
                      <c:pt idx="262">
                        <c:v>1.28</c:v>
                      </c:pt>
                      <c:pt idx="263">
                        <c:v>1.26</c:v>
                      </c:pt>
                      <c:pt idx="264">
                        <c:v>1.26</c:v>
                      </c:pt>
                      <c:pt idx="265">
                        <c:v>1.24</c:v>
                      </c:pt>
                      <c:pt idx="266">
                        <c:v>1.24</c:v>
                      </c:pt>
                      <c:pt idx="267">
                        <c:v>1.24</c:v>
                      </c:pt>
                      <c:pt idx="268">
                        <c:v>1.22</c:v>
                      </c:pt>
                      <c:pt idx="269">
                        <c:v>1.22</c:v>
                      </c:pt>
                      <c:pt idx="270">
                        <c:v>1.2</c:v>
                      </c:pt>
                      <c:pt idx="271">
                        <c:v>1.2</c:v>
                      </c:pt>
                      <c:pt idx="272">
                        <c:v>1.18</c:v>
                      </c:pt>
                      <c:pt idx="273">
                        <c:v>1.18</c:v>
                      </c:pt>
                      <c:pt idx="274">
                        <c:v>1.1599999999999999</c:v>
                      </c:pt>
                      <c:pt idx="275">
                        <c:v>1.1599999999999999</c:v>
                      </c:pt>
                      <c:pt idx="276">
                        <c:v>1.1599999999999999</c:v>
                      </c:pt>
                      <c:pt idx="277">
                        <c:v>1.1599999999999999</c:v>
                      </c:pt>
                      <c:pt idx="278">
                        <c:v>1.1399999999999999</c:v>
                      </c:pt>
                      <c:pt idx="279">
                        <c:v>1.1399999999999999</c:v>
                      </c:pt>
                      <c:pt idx="280">
                        <c:v>1.1399999999999999</c:v>
                      </c:pt>
                      <c:pt idx="281">
                        <c:v>1.1200000000000001</c:v>
                      </c:pt>
                      <c:pt idx="282">
                        <c:v>1.1200000000000001</c:v>
                      </c:pt>
                      <c:pt idx="283">
                        <c:v>1.1200000000000001</c:v>
                      </c:pt>
                      <c:pt idx="284">
                        <c:v>1.1200000000000001</c:v>
                      </c:pt>
                      <c:pt idx="285">
                        <c:v>1.1000000000000001</c:v>
                      </c:pt>
                      <c:pt idx="286">
                        <c:v>1.1000000000000001</c:v>
                      </c:pt>
                      <c:pt idx="287">
                        <c:v>1.1000000000000001</c:v>
                      </c:pt>
                      <c:pt idx="288">
                        <c:v>1.1000000000000001</c:v>
                      </c:pt>
                      <c:pt idx="289">
                        <c:v>1.1000000000000001</c:v>
                      </c:pt>
                      <c:pt idx="290">
                        <c:v>1.1000000000000001</c:v>
                      </c:pt>
                      <c:pt idx="291">
                        <c:v>1.08</c:v>
                      </c:pt>
                      <c:pt idx="292">
                        <c:v>1.08</c:v>
                      </c:pt>
                      <c:pt idx="293">
                        <c:v>1.08</c:v>
                      </c:pt>
                      <c:pt idx="294">
                        <c:v>1.08</c:v>
                      </c:pt>
                      <c:pt idx="295">
                        <c:v>1.08</c:v>
                      </c:pt>
                      <c:pt idx="296">
                        <c:v>1.08</c:v>
                      </c:pt>
                      <c:pt idx="297">
                        <c:v>1.06</c:v>
                      </c:pt>
                      <c:pt idx="298">
                        <c:v>1.06</c:v>
                      </c:pt>
                      <c:pt idx="299">
                        <c:v>1.06</c:v>
                      </c:pt>
                      <c:pt idx="300">
                        <c:v>1.06</c:v>
                      </c:pt>
                      <c:pt idx="301">
                        <c:v>1.06</c:v>
                      </c:pt>
                      <c:pt idx="302">
                        <c:v>1.06</c:v>
                      </c:pt>
                      <c:pt idx="303">
                        <c:v>1.06</c:v>
                      </c:pt>
                      <c:pt idx="304">
                        <c:v>1.06</c:v>
                      </c:pt>
                      <c:pt idx="305">
                        <c:v>1.06</c:v>
                      </c:pt>
                      <c:pt idx="306">
                        <c:v>1.04</c:v>
                      </c:pt>
                      <c:pt idx="307">
                        <c:v>1.04</c:v>
                      </c:pt>
                      <c:pt idx="308">
                        <c:v>1.04</c:v>
                      </c:pt>
                      <c:pt idx="309">
                        <c:v>1.04</c:v>
                      </c:pt>
                      <c:pt idx="310">
                        <c:v>1.04</c:v>
                      </c:pt>
                      <c:pt idx="311">
                        <c:v>1.04</c:v>
                      </c:pt>
                      <c:pt idx="312">
                        <c:v>1.04</c:v>
                      </c:pt>
                      <c:pt idx="313">
                        <c:v>1.04</c:v>
                      </c:pt>
                      <c:pt idx="314">
                        <c:v>1.04</c:v>
                      </c:pt>
                      <c:pt idx="315">
                        <c:v>1.04</c:v>
                      </c:pt>
                      <c:pt idx="316">
                        <c:v>1.04</c:v>
                      </c:pt>
                      <c:pt idx="317">
                        <c:v>1.04</c:v>
                      </c:pt>
                      <c:pt idx="318">
                        <c:v>1.04</c:v>
                      </c:pt>
                      <c:pt idx="319">
                        <c:v>1.04</c:v>
                      </c:pt>
                      <c:pt idx="320">
                        <c:v>1.04</c:v>
                      </c:pt>
                      <c:pt idx="321">
                        <c:v>1.04</c:v>
                      </c:pt>
                      <c:pt idx="322">
                        <c:v>1.04</c:v>
                      </c:pt>
                      <c:pt idx="323">
                        <c:v>1.04</c:v>
                      </c:pt>
                      <c:pt idx="324">
                        <c:v>1.04</c:v>
                      </c:pt>
                      <c:pt idx="325">
                        <c:v>1.04</c:v>
                      </c:pt>
                      <c:pt idx="326">
                        <c:v>1.04</c:v>
                      </c:pt>
                      <c:pt idx="327">
                        <c:v>1.04</c:v>
                      </c:pt>
                      <c:pt idx="328">
                        <c:v>1.04</c:v>
                      </c:pt>
                      <c:pt idx="329">
                        <c:v>1.04</c:v>
                      </c:pt>
                      <c:pt idx="330">
                        <c:v>1.04</c:v>
                      </c:pt>
                      <c:pt idx="331">
                        <c:v>1.04</c:v>
                      </c:pt>
                      <c:pt idx="332">
                        <c:v>1.04</c:v>
                      </c:pt>
                      <c:pt idx="333">
                        <c:v>1.04</c:v>
                      </c:pt>
                      <c:pt idx="334">
                        <c:v>1.04</c:v>
                      </c:pt>
                      <c:pt idx="335">
                        <c:v>1.04</c:v>
                      </c:pt>
                      <c:pt idx="336">
                        <c:v>1.04</c:v>
                      </c:pt>
                      <c:pt idx="337">
                        <c:v>1.04</c:v>
                      </c:pt>
                      <c:pt idx="338">
                        <c:v>1.04</c:v>
                      </c:pt>
                      <c:pt idx="339">
                        <c:v>1.04</c:v>
                      </c:pt>
                      <c:pt idx="340">
                        <c:v>1.04</c:v>
                      </c:pt>
                      <c:pt idx="341">
                        <c:v>1.06</c:v>
                      </c:pt>
                      <c:pt idx="342">
                        <c:v>1.06</c:v>
                      </c:pt>
                      <c:pt idx="343">
                        <c:v>1.06</c:v>
                      </c:pt>
                      <c:pt idx="344">
                        <c:v>1.06</c:v>
                      </c:pt>
                      <c:pt idx="345">
                        <c:v>1.06</c:v>
                      </c:pt>
                      <c:pt idx="346">
                        <c:v>1.06</c:v>
                      </c:pt>
                      <c:pt idx="347">
                        <c:v>1.06</c:v>
                      </c:pt>
                      <c:pt idx="348">
                        <c:v>1.06</c:v>
                      </c:pt>
                      <c:pt idx="349">
                        <c:v>1.06</c:v>
                      </c:pt>
                      <c:pt idx="350">
                        <c:v>1.06</c:v>
                      </c:pt>
                      <c:pt idx="351">
                        <c:v>1.06</c:v>
                      </c:pt>
                      <c:pt idx="352">
                        <c:v>1.06</c:v>
                      </c:pt>
                      <c:pt idx="353">
                        <c:v>1.06</c:v>
                      </c:pt>
                      <c:pt idx="354">
                        <c:v>1.06</c:v>
                      </c:pt>
                      <c:pt idx="355">
                        <c:v>1.06</c:v>
                      </c:pt>
                      <c:pt idx="356">
                        <c:v>1.06</c:v>
                      </c:pt>
                      <c:pt idx="357">
                        <c:v>1.06</c:v>
                      </c:pt>
                      <c:pt idx="358">
                        <c:v>1.06</c:v>
                      </c:pt>
                      <c:pt idx="359">
                        <c:v>1.06</c:v>
                      </c:pt>
                      <c:pt idx="360">
                        <c:v>1.06</c:v>
                      </c:pt>
                      <c:pt idx="361">
                        <c:v>1.06</c:v>
                      </c:pt>
                      <c:pt idx="362">
                        <c:v>1.06</c:v>
                      </c:pt>
                      <c:pt idx="363">
                        <c:v>1.06</c:v>
                      </c:pt>
                      <c:pt idx="364">
                        <c:v>1.06</c:v>
                      </c:pt>
                      <c:pt idx="365">
                        <c:v>1.06</c:v>
                      </c:pt>
                      <c:pt idx="366">
                        <c:v>1.06</c:v>
                      </c:pt>
                      <c:pt idx="367">
                        <c:v>1.06</c:v>
                      </c:pt>
                      <c:pt idx="368">
                        <c:v>1.06</c:v>
                      </c:pt>
                      <c:pt idx="369">
                        <c:v>1.06</c:v>
                      </c:pt>
                      <c:pt idx="370">
                        <c:v>1.06</c:v>
                      </c:pt>
                      <c:pt idx="371">
                        <c:v>1.06</c:v>
                      </c:pt>
                      <c:pt idx="372">
                        <c:v>1.06</c:v>
                      </c:pt>
                      <c:pt idx="373">
                        <c:v>1.06</c:v>
                      </c:pt>
                      <c:pt idx="374">
                        <c:v>1.06</c:v>
                      </c:pt>
                      <c:pt idx="375">
                        <c:v>1.06</c:v>
                      </c:pt>
                      <c:pt idx="376">
                        <c:v>1.06</c:v>
                      </c:pt>
                      <c:pt idx="377">
                        <c:v>1.06</c:v>
                      </c:pt>
                      <c:pt idx="378">
                        <c:v>1.06</c:v>
                      </c:pt>
                      <c:pt idx="379">
                        <c:v>1.06</c:v>
                      </c:pt>
                      <c:pt idx="380">
                        <c:v>1.06</c:v>
                      </c:pt>
                      <c:pt idx="381">
                        <c:v>1.06</c:v>
                      </c:pt>
                      <c:pt idx="382">
                        <c:v>1.06</c:v>
                      </c:pt>
                      <c:pt idx="383">
                        <c:v>1.06</c:v>
                      </c:pt>
                      <c:pt idx="384">
                        <c:v>1.06</c:v>
                      </c:pt>
                      <c:pt idx="385">
                        <c:v>1.06</c:v>
                      </c:pt>
                      <c:pt idx="386">
                        <c:v>1.06</c:v>
                      </c:pt>
                      <c:pt idx="387">
                        <c:v>1.06</c:v>
                      </c:pt>
                      <c:pt idx="388">
                        <c:v>1.06</c:v>
                      </c:pt>
                      <c:pt idx="389">
                        <c:v>1.06</c:v>
                      </c:pt>
                      <c:pt idx="390">
                        <c:v>1.06</c:v>
                      </c:pt>
                      <c:pt idx="391">
                        <c:v>1.06</c:v>
                      </c:pt>
                      <c:pt idx="392">
                        <c:v>1.06</c:v>
                      </c:pt>
                      <c:pt idx="393">
                        <c:v>1.06</c:v>
                      </c:pt>
                      <c:pt idx="394">
                        <c:v>1.06</c:v>
                      </c:pt>
                      <c:pt idx="395">
                        <c:v>1.06</c:v>
                      </c:pt>
                      <c:pt idx="396">
                        <c:v>1.06</c:v>
                      </c:pt>
                      <c:pt idx="397">
                        <c:v>1.06</c:v>
                      </c:pt>
                      <c:pt idx="398">
                        <c:v>1.06</c:v>
                      </c:pt>
                      <c:pt idx="399">
                        <c:v>1.06</c:v>
                      </c:pt>
                      <c:pt idx="400">
                        <c:v>1.06</c:v>
                      </c:pt>
                      <c:pt idx="401">
                        <c:v>1.06</c:v>
                      </c:pt>
                      <c:pt idx="402">
                        <c:v>1.06</c:v>
                      </c:pt>
                      <c:pt idx="403">
                        <c:v>1.04</c:v>
                      </c:pt>
                      <c:pt idx="404">
                        <c:v>1.04</c:v>
                      </c:pt>
                      <c:pt idx="405">
                        <c:v>1.04</c:v>
                      </c:pt>
                      <c:pt idx="406">
                        <c:v>1.04</c:v>
                      </c:pt>
                      <c:pt idx="407">
                        <c:v>1.04</c:v>
                      </c:pt>
                      <c:pt idx="408">
                        <c:v>1.04</c:v>
                      </c:pt>
                      <c:pt idx="409">
                        <c:v>1.04</c:v>
                      </c:pt>
                      <c:pt idx="410">
                        <c:v>1.04</c:v>
                      </c:pt>
                      <c:pt idx="411">
                        <c:v>1.04</c:v>
                      </c:pt>
                      <c:pt idx="412">
                        <c:v>1.04</c:v>
                      </c:pt>
                      <c:pt idx="413">
                        <c:v>1.04</c:v>
                      </c:pt>
                      <c:pt idx="414">
                        <c:v>1.04</c:v>
                      </c:pt>
                      <c:pt idx="415">
                        <c:v>1.04</c:v>
                      </c:pt>
                      <c:pt idx="416">
                        <c:v>1.04</c:v>
                      </c:pt>
                      <c:pt idx="417">
                        <c:v>1.04</c:v>
                      </c:pt>
                      <c:pt idx="418">
                        <c:v>1.04</c:v>
                      </c:pt>
                      <c:pt idx="419">
                        <c:v>1.04</c:v>
                      </c:pt>
                      <c:pt idx="420">
                        <c:v>1.04</c:v>
                      </c:pt>
                      <c:pt idx="421">
                        <c:v>1.04</c:v>
                      </c:pt>
                      <c:pt idx="422">
                        <c:v>1.06</c:v>
                      </c:pt>
                      <c:pt idx="423">
                        <c:v>1.06</c:v>
                      </c:pt>
                      <c:pt idx="424">
                        <c:v>1.06</c:v>
                      </c:pt>
                      <c:pt idx="425">
                        <c:v>1.06</c:v>
                      </c:pt>
                      <c:pt idx="426">
                        <c:v>1.06</c:v>
                      </c:pt>
                      <c:pt idx="427">
                        <c:v>1.06</c:v>
                      </c:pt>
                      <c:pt idx="428">
                        <c:v>1.06</c:v>
                      </c:pt>
                      <c:pt idx="429">
                        <c:v>1.06</c:v>
                      </c:pt>
                      <c:pt idx="430">
                        <c:v>1.06</c:v>
                      </c:pt>
                      <c:pt idx="431">
                        <c:v>1.06</c:v>
                      </c:pt>
                      <c:pt idx="432">
                        <c:v>1.06</c:v>
                      </c:pt>
                      <c:pt idx="433">
                        <c:v>1.06</c:v>
                      </c:pt>
                      <c:pt idx="434">
                        <c:v>1.06</c:v>
                      </c:pt>
                      <c:pt idx="435">
                        <c:v>1.06</c:v>
                      </c:pt>
                      <c:pt idx="436">
                        <c:v>1.06</c:v>
                      </c:pt>
                      <c:pt idx="437">
                        <c:v>1.06</c:v>
                      </c:pt>
                      <c:pt idx="438">
                        <c:v>1.06</c:v>
                      </c:pt>
                      <c:pt idx="439">
                        <c:v>1.06</c:v>
                      </c:pt>
                      <c:pt idx="440">
                        <c:v>1.06</c:v>
                      </c:pt>
                      <c:pt idx="441">
                        <c:v>1.08</c:v>
                      </c:pt>
                      <c:pt idx="442">
                        <c:v>1.08</c:v>
                      </c:pt>
                      <c:pt idx="443">
                        <c:v>1.08</c:v>
                      </c:pt>
                      <c:pt idx="444">
                        <c:v>1.08</c:v>
                      </c:pt>
                      <c:pt idx="445">
                        <c:v>1.08</c:v>
                      </c:pt>
                      <c:pt idx="446">
                        <c:v>1.08</c:v>
                      </c:pt>
                      <c:pt idx="447">
                        <c:v>1.08</c:v>
                      </c:pt>
                      <c:pt idx="448">
                        <c:v>1.08</c:v>
                      </c:pt>
                      <c:pt idx="449">
                        <c:v>1.08</c:v>
                      </c:pt>
                      <c:pt idx="450">
                        <c:v>1.08</c:v>
                      </c:pt>
                      <c:pt idx="451">
                        <c:v>1.08</c:v>
                      </c:pt>
                      <c:pt idx="452">
                        <c:v>1.08</c:v>
                      </c:pt>
                      <c:pt idx="453">
                        <c:v>1.08</c:v>
                      </c:pt>
                      <c:pt idx="454">
                        <c:v>1.08</c:v>
                      </c:pt>
                      <c:pt idx="455">
                        <c:v>1.08</c:v>
                      </c:pt>
                      <c:pt idx="456">
                        <c:v>1.08</c:v>
                      </c:pt>
                      <c:pt idx="457">
                        <c:v>1.08</c:v>
                      </c:pt>
                      <c:pt idx="458">
                        <c:v>1.1000000000000001</c:v>
                      </c:pt>
                      <c:pt idx="459">
                        <c:v>1.1000000000000001</c:v>
                      </c:pt>
                      <c:pt idx="460">
                        <c:v>1.1000000000000001</c:v>
                      </c:pt>
                      <c:pt idx="461">
                        <c:v>1.1000000000000001</c:v>
                      </c:pt>
                      <c:pt idx="462">
                        <c:v>1.1000000000000001</c:v>
                      </c:pt>
                      <c:pt idx="463">
                        <c:v>1.1000000000000001</c:v>
                      </c:pt>
                      <c:pt idx="464">
                        <c:v>1.1000000000000001</c:v>
                      </c:pt>
                      <c:pt idx="465">
                        <c:v>1.1000000000000001</c:v>
                      </c:pt>
                      <c:pt idx="466">
                        <c:v>1.1000000000000001</c:v>
                      </c:pt>
                      <c:pt idx="467">
                        <c:v>1.1000000000000001</c:v>
                      </c:pt>
                      <c:pt idx="468">
                        <c:v>1.1200000000000001</c:v>
                      </c:pt>
                      <c:pt idx="469">
                        <c:v>1.1200000000000001</c:v>
                      </c:pt>
                      <c:pt idx="470">
                        <c:v>1.1200000000000001</c:v>
                      </c:pt>
                      <c:pt idx="471">
                        <c:v>1.1200000000000001</c:v>
                      </c:pt>
                      <c:pt idx="472">
                        <c:v>1.1200000000000001</c:v>
                      </c:pt>
                      <c:pt idx="473">
                        <c:v>1.1200000000000001</c:v>
                      </c:pt>
                      <c:pt idx="474">
                        <c:v>1.1200000000000001</c:v>
                      </c:pt>
                      <c:pt idx="475">
                        <c:v>1.1200000000000001</c:v>
                      </c:pt>
                      <c:pt idx="476">
                        <c:v>1.1200000000000001</c:v>
                      </c:pt>
                      <c:pt idx="477">
                        <c:v>1.1200000000000001</c:v>
                      </c:pt>
                      <c:pt idx="478">
                        <c:v>1.1200000000000001</c:v>
                      </c:pt>
                      <c:pt idx="479">
                        <c:v>1.1399999999999999</c:v>
                      </c:pt>
                      <c:pt idx="480">
                        <c:v>1.1399999999999999</c:v>
                      </c:pt>
                      <c:pt idx="481">
                        <c:v>1.1399999999999999</c:v>
                      </c:pt>
                      <c:pt idx="482">
                        <c:v>1.1399999999999999</c:v>
                      </c:pt>
                      <c:pt idx="483">
                        <c:v>1.1399999999999999</c:v>
                      </c:pt>
                      <c:pt idx="484">
                        <c:v>1.1399999999999999</c:v>
                      </c:pt>
                      <c:pt idx="485">
                        <c:v>1.1399999999999999</c:v>
                      </c:pt>
                      <c:pt idx="486">
                        <c:v>1.1399999999999999</c:v>
                      </c:pt>
                      <c:pt idx="487">
                        <c:v>1.1399999999999999</c:v>
                      </c:pt>
                      <c:pt idx="488">
                        <c:v>1.1399999999999999</c:v>
                      </c:pt>
                      <c:pt idx="489">
                        <c:v>1.1399999999999999</c:v>
                      </c:pt>
                      <c:pt idx="490">
                        <c:v>1.1399999999999999</c:v>
                      </c:pt>
                      <c:pt idx="491">
                        <c:v>1.1399999999999999</c:v>
                      </c:pt>
                      <c:pt idx="492">
                        <c:v>1.1399999999999999</c:v>
                      </c:pt>
                      <c:pt idx="493">
                        <c:v>1.1399999999999999</c:v>
                      </c:pt>
                      <c:pt idx="494">
                        <c:v>1.1399999999999999</c:v>
                      </c:pt>
                      <c:pt idx="495">
                        <c:v>1.1399999999999999</c:v>
                      </c:pt>
                      <c:pt idx="496">
                        <c:v>1.1399999999999999</c:v>
                      </c:pt>
                      <c:pt idx="497">
                        <c:v>1.1399999999999999</c:v>
                      </c:pt>
                      <c:pt idx="498">
                        <c:v>1.1399999999999999</c:v>
                      </c:pt>
                      <c:pt idx="499">
                        <c:v>1.1399999999999999</c:v>
                      </c:pt>
                      <c:pt idx="500">
                        <c:v>1.1399999999999999</c:v>
                      </c:pt>
                      <c:pt idx="501">
                        <c:v>1.1399999999999999</c:v>
                      </c:pt>
                      <c:pt idx="502">
                        <c:v>1.1399999999999999</c:v>
                      </c:pt>
                      <c:pt idx="503">
                        <c:v>1.1399999999999999</c:v>
                      </c:pt>
                      <c:pt idx="504">
                        <c:v>1.1399999999999999</c:v>
                      </c:pt>
                      <c:pt idx="505">
                        <c:v>1.1399999999999999</c:v>
                      </c:pt>
                      <c:pt idx="506">
                        <c:v>1.1399999999999999</c:v>
                      </c:pt>
                      <c:pt idx="507">
                        <c:v>1.1599999999999999</c:v>
                      </c:pt>
                      <c:pt idx="508">
                        <c:v>1.1599999999999999</c:v>
                      </c:pt>
                      <c:pt idx="509">
                        <c:v>1.1599999999999999</c:v>
                      </c:pt>
                      <c:pt idx="510">
                        <c:v>1.1599999999999999</c:v>
                      </c:pt>
                      <c:pt idx="511">
                        <c:v>1.1599999999999999</c:v>
                      </c:pt>
                      <c:pt idx="512">
                        <c:v>1.1599999999999999</c:v>
                      </c:pt>
                      <c:pt idx="513">
                        <c:v>1.1599999999999999</c:v>
                      </c:pt>
                      <c:pt idx="514">
                        <c:v>1.1599999999999999</c:v>
                      </c:pt>
                      <c:pt idx="515">
                        <c:v>1.1599999999999999</c:v>
                      </c:pt>
                      <c:pt idx="516">
                        <c:v>1.1599999999999999</c:v>
                      </c:pt>
                      <c:pt idx="517">
                        <c:v>1.1599999999999999</c:v>
                      </c:pt>
                      <c:pt idx="518">
                        <c:v>1.1599999999999999</c:v>
                      </c:pt>
                      <c:pt idx="519">
                        <c:v>1.1599999999999999</c:v>
                      </c:pt>
                      <c:pt idx="520">
                        <c:v>1.1599999999999999</c:v>
                      </c:pt>
                      <c:pt idx="521">
                        <c:v>1.1599999999999999</c:v>
                      </c:pt>
                      <c:pt idx="522">
                        <c:v>1.1399999999999999</c:v>
                      </c:pt>
                      <c:pt idx="523">
                        <c:v>1.1399999999999999</c:v>
                      </c:pt>
                      <c:pt idx="524">
                        <c:v>1.1399999999999999</c:v>
                      </c:pt>
                      <c:pt idx="525">
                        <c:v>1.1399999999999999</c:v>
                      </c:pt>
                      <c:pt idx="526">
                        <c:v>1.1399999999999999</c:v>
                      </c:pt>
                      <c:pt idx="527">
                        <c:v>1.1399999999999999</c:v>
                      </c:pt>
                      <c:pt idx="528">
                        <c:v>1.1399999999999999</c:v>
                      </c:pt>
                      <c:pt idx="529">
                        <c:v>1.1399999999999999</c:v>
                      </c:pt>
                      <c:pt idx="530">
                        <c:v>1.1399999999999999</c:v>
                      </c:pt>
                      <c:pt idx="531">
                        <c:v>1.1399999999999999</c:v>
                      </c:pt>
                      <c:pt idx="532">
                        <c:v>1.1399999999999999</c:v>
                      </c:pt>
                      <c:pt idx="533">
                        <c:v>1.1399999999999999</c:v>
                      </c:pt>
                      <c:pt idx="534">
                        <c:v>1.1399999999999999</c:v>
                      </c:pt>
                      <c:pt idx="535">
                        <c:v>1.1399999999999999</c:v>
                      </c:pt>
                      <c:pt idx="536">
                        <c:v>1.1399999999999999</c:v>
                      </c:pt>
                      <c:pt idx="537">
                        <c:v>1.1399999999999999</c:v>
                      </c:pt>
                      <c:pt idx="538">
                        <c:v>1.1399999999999999</c:v>
                      </c:pt>
                      <c:pt idx="539">
                        <c:v>1.1399999999999999</c:v>
                      </c:pt>
                      <c:pt idx="540">
                        <c:v>1.1399999999999999</c:v>
                      </c:pt>
                      <c:pt idx="541">
                        <c:v>1.1399999999999999</c:v>
                      </c:pt>
                      <c:pt idx="542">
                        <c:v>1.1399999999999999</c:v>
                      </c:pt>
                      <c:pt idx="543">
                        <c:v>1.1399999999999999</c:v>
                      </c:pt>
                      <c:pt idx="544">
                        <c:v>1.1399999999999999</c:v>
                      </c:pt>
                      <c:pt idx="545">
                        <c:v>1.1399999999999999</c:v>
                      </c:pt>
                      <c:pt idx="546">
                        <c:v>1.1399999999999999</c:v>
                      </c:pt>
                      <c:pt idx="547">
                        <c:v>1.1399999999999999</c:v>
                      </c:pt>
                      <c:pt idx="548">
                        <c:v>1.1399999999999999</c:v>
                      </c:pt>
                      <c:pt idx="549">
                        <c:v>1.1399999999999999</c:v>
                      </c:pt>
                      <c:pt idx="550">
                        <c:v>1.1399999999999999</c:v>
                      </c:pt>
                      <c:pt idx="551">
                        <c:v>1.1399999999999999</c:v>
                      </c:pt>
                      <c:pt idx="552">
                        <c:v>1.1399999999999999</c:v>
                      </c:pt>
                      <c:pt idx="553">
                        <c:v>1.1399999999999999</c:v>
                      </c:pt>
                      <c:pt idx="554">
                        <c:v>1.1399999999999999</c:v>
                      </c:pt>
                      <c:pt idx="555">
                        <c:v>1.1599999999999999</c:v>
                      </c:pt>
                      <c:pt idx="556">
                        <c:v>1.1599999999999999</c:v>
                      </c:pt>
                      <c:pt idx="557">
                        <c:v>1.1599999999999999</c:v>
                      </c:pt>
                      <c:pt idx="558">
                        <c:v>1.1599999999999999</c:v>
                      </c:pt>
                      <c:pt idx="559">
                        <c:v>1.1599999999999999</c:v>
                      </c:pt>
                      <c:pt idx="560">
                        <c:v>1.1599999999999999</c:v>
                      </c:pt>
                      <c:pt idx="561">
                        <c:v>1.1599999999999999</c:v>
                      </c:pt>
                      <c:pt idx="562">
                        <c:v>1.1599999999999999</c:v>
                      </c:pt>
                      <c:pt idx="563">
                        <c:v>1.1599999999999999</c:v>
                      </c:pt>
                      <c:pt idx="564">
                        <c:v>1.1599999999999999</c:v>
                      </c:pt>
                      <c:pt idx="565">
                        <c:v>1.1599999999999999</c:v>
                      </c:pt>
                      <c:pt idx="566">
                        <c:v>1.1599999999999999</c:v>
                      </c:pt>
                      <c:pt idx="567">
                        <c:v>1.1599999999999999</c:v>
                      </c:pt>
                      <c:pt idx="568">
                        <c:v>1.1599999999999999</c:v>
                      </c:pt>
                      <c:pt idx="569">
                        <c:v>1.1599999999999999</c:v>
                      </c:pt>
                      <c:pt idx="570">
                        <c:v>1.1599999999999999</c:v>
                      </c:pt>
                      <c:pt idx="571">
                        <c:v>1.1599999999999999</c:v>
                      </c:pt>
                      <c:pt idx="572">
                        <c:v>1.1599999999999999</c:v>
                      </c:pt>
                      <c:pt idx="573">
                        <c:v>1.18</c:v>
                      </c:pt>
                      <c:pt idx="574">
                        <c:v>1.18</c:v>
                      </c:pt>
                      <c:pt idx="575">
                        <c:v>1.18</c:v>
                      </c:pt>
                      <c:pt idx="576">
                        <c:v>1.18</c:v>
                      </c:pt>
                      <c:pt idx="577">
                        <c:v>1.18</c:v>
                      </c:pt>
                      <c:pt idx="578">
                        <c:v>1.18</c:v>
                      </c:pt>
                      <c:pt idx="579">
                        <c:v>1.18</c:v>
                      </c:pt>
                      <c:pt idx="580">
                        <c:v>1.18</c:v>
                      </c:pt>
                      <c:pt idx="581">
                        <c:v>1.18</c:v>
                      </c:pt>
                      <c:pt idx="582">
                        <c:v>1.18</c:v>
                      </c:pt>
                      <c:pt idx="583">
                        <c:v>1.18</c:v>
                      </c:pt>
                      <c:pt idx="584">
                        <c:v>1.18</c:v>
                      </c:pt>
                      <c:pt idx="585">
                        <c:v>1.18</c:v>
                      </c:pt>
                      <c:pt idx="586">
                        <c:v>1.18</c:v>
                      </c:pt>
                      <c:pt idx="587">
                        <c:v>1.18</c:v>
                      </c:pt>
                      <c:pt idx="588">
                        <c:v>1.2</c:v>
                      </c:pt>
                      <c:pt idx="589">
                        <c:v>1.2</c:v>
                      </c:pt>
                      <c:pt idx="590">
                        <c:v>1.2</c:v>
                      </c:pt>
                      <c:pt idx="591">
                        <c:v>1.2</c:v>
                      </c:pt>
                      <c:pt idx="592">
                        <c:v>1.2</c:v>
                      </c:pt>
                      <c:pt idx="593">
                        <c:v>1.2</c:v>
                      </c:pt>
                      <c:pt idx="594">
                        <c:v>1.2</c:v>
                      </c:pt>
                      <c:pt idx="595">
                        <c:v>1.2</c:v>
                      </c:pt>
                      <c:pt idx="596">
                        <c:v>1.2</c:v>
                      </c:pt>
                      <c:pt idx="597">
                        <c:v>1.2</c:v>
                      </c:pt>
                      <c:pt idx="598">
                        <c:v>1.2</c:v>
                      </c:pt>
                      <c:pt idx="599">
                        <c:v>1.2</c:v>
                      </c:pt>
                      <c:pt idx="600">
                        <c:v>1.2</c:v>
                      </c:pt>
                      <c:pt idx="601">
                        <c:v>1.2</c:v>
                      </c:pt>
                      <c:pt idx="602">
                        <c:v>1.2</c:v>
                      </c:pt>
                      <c:pt idx="603">
                        <c:v>1.2</c:v>
                      </c:pt>
                      <c:pt idx="604">
                        <c:v>1.2</c:v>
                      </c:pt>
                      <c:pt idx="605">
                        <c:v>1.2</c:v>
                      </c:pt>
                      <c:pt idx="606">
                        <c:v>1.2</c:v>
                      </c:pt>
                      <c:pt idx="607">
                        <c:v>1.2</c:v>
                      </c:pt>
                      <c:pt idx="608">
                        <c:v>1.2</c:v>
                      </c:pt>
                      <c:pt idx="609">
                        <c:v>1.2</c:v>
                      </c:pt>
                      <c:pt idx="610">
                        <c:v>1.2</c:v>
                      </c:pt>
                      <c:pt idx="611">
                        <c:v>1.2</c:v>
                      </c:pt>
                      <c:pt idx="612">
                        <c:v>1.2</c:v>
                      </c:pt>
                      <c:pt idx="613">
                        <c:v>1.2</c:v>
                      </c:pt>
                      <c:pt idx="614">
                        <c:v>1.2</c:v>
                      </c:pt>
                      <c:pt idx="615">
                        <c:v>1.2</c:v>
                      </c:pt>
                      <c:pt idx="616">
                        <c:v>1.2</c:v>
                      </c:pt>
                      <c:pt idx="617">
                        <c:v>1.2</c:v>
                      </c:pt>
                      <c:pt idx="618">
                        <c:v>1.2</c:v>
                      </c:pt>
                      <c:pt idx="619">
                        <c:v>1.2</c:v>
                      </c:pt>
                      <c:pt idx="620">
                        <c:v>1.2</c:v>
                      </c:pt>
                      <c:pt idx="621">
                        <c:v>1.18</c:v>
                      </c:pt>
                      <c:pt idx="622">
                        <c:v>1.18</c:v>
                      </c:pt>
                      <c:pt idx="623">
                        <c:v>1.18</c:v>
                      </c:pt>
                      <c:pt idx="624">
                        <c:v>1.18</c:v>
                      </c:pt>
                      <c:pt idx="625">
                        <c:v>1.18</c:v>
                      </c:pt>
                      <c:pt idx="626">
                        <c:v>1.18</c:v>
                      </c:pt>
                      <c:pt idx="627">
                        <c:v>1.18</c:v>
                      </c:pt>
                      <c:pt idx="628">
                        <c:v>1.18</c:v>
                      </c:pt>
                      <c:pt idx="629">
                        <c:v>1.18</c:v>
                      </c:pt>
                      <c:pt idx="630">
                        <c:v>1.18</c:v>
                      </c:pt>
                      <c:pt idx="631">
                        <c:v>1.18</c:v>
                      </c:pt>
                      <c:pt idx="632">
                        <c:v>1.18</c:v>
                      </c:pt>
                      <c:pt idx="633">
                        <c:v>1.18</c:v>
                      </c:pt>
                      <c:pt idx="634">
                        <c:v>1.18</c:v>
                      </c:pt>
                      <c:pt idx="635">
                        <c:v>1.18</c:v>
                      </c:pt>
                      <c:pt idx="636">
                        <c:v>1.18</c:v>
                      </c:pt>
                      <c:pt idx="637">
                        <c:v>1.18</c:v>
                      </c:pt>
                      <c:pt idx="638">
                        <c:v>1.18</c:v>
                      </c:pt>
                      <c:pt idx="639">
                        <c:v>1.18</c:v>
                      </c:pt>
                      <c:pt idx="640">
                        <c:v>1.18</c:v>
                      </c:pt>
                      <c:pt idx="641">
                        <c:v>1.18</c:v>
                      </c:pt>
                      <c:pt idx="642">
                        <c:v>1.18</c:v>
                      </c:pt>
                      <c:pt idx="643">
                        <c:v>1.18</c:v>
                      </c:pt>
                      <c:pt idx="644">
                        <c:v>1.18</c:v>
                      </c:pt>
                      <c:pt idx="645">
                        <c:v>1.18</c:v>
                      </c:pt>
                      <c:pt idx="646">
                        <c:v>1.18</c:v>
                      </c:pt>
                      <c:pt idx="647">
                        <c:v>1.18</c:v>
                      </c:pt>
                      <c:pt idx="648">
                        <c:v>1.18</c:v>
                      </c:pt>
                      <c:pt idx="649">
                        <c:v>1.18</c:v>
                      </c:pt>
                      <c:pt idx="650">
                        <c:v>1.18</c:v>
                      </c:pt>
                      <c:pt idx="651">
                        <c:v>1.1599999999999999</c:v>
                      </c:pt>
                      <c:pt idx="652">
                        <c:v>1.1599999999999999</c:v>
                      </c:pt>
                      <c:pt idx="653">
                        <c:v>1.1599999999999999</c:v>
                      </c:pt>
                      <c:pt idx="654">
                        <c:v>1.1599999999999999</c:v>
                      </c:pt>
                      <c:pt idx="655">
                        <c:v>1.1599999999999999</c:v>
                      </c:pt>
                      <c:pt idx="656">
                        <c:v>1.1599999999999999</c:v>
                      </c:pt>
                      <c:pt idx="657">
                        <c:v>1.1599999999999999</c:v>
                      </c:pt>
                      <c:pt idx="658">
                        <c:v>1.1599999999999999</c:v>
                      </c:pt>
                      <c:pt idx="659">
                        <c:v>1.1599999999999999</c:v>
                      </c:pt>
                      <c:pt idx="660">
                        <c:v>1.1599999999999999</c:v>
                      </c:pt>
                      <c:pt idx="661">
                        <c:v>1.1599999999999999</c:v>
                      </c:pt>
                      <c:pt idx="662">
                        <c:v>1.1599999999999999</c:v>
                      </c:pt>
                      <c:pt idx="663">
                        <c:v>1.1599999999999999</c:v>
                      </c:pt>
                      <c:pt idx="664">
                        <c:v>1.1599999999999999</c:v>
                      </c:pt>
                      <c:pt idx="665">
                        <c:v>1.1599999999999999</c:v>
                      </c:pt>
                      <c:pt idx="666">
                        <c:v>1.1599999999999999</c:v>
                      </c:pt>
                      <c:pt idx="667">
                        <c:v>1.1599999999999999</c:v>
                      </c:pt>
                      <c:pt idx="668">
                        <c:v>1.1599999999999999</c:v>
                      </c:pt>
                      <c:pt idx="669">
                        <c:v>1.1599999999999999</c:v>
                      </c:pt>
                      <c:pt idx="670">
                        <c:v>1.1599999999999999</c:v>
                      </c:pt>
                      <c:pt idx="671">
                        <c:v>1.1599999999999999</c:v>
                      </c:pt>
                      <c:pt idx="672">
                        <c:v>1.1599999999999999</c:v>
                      </c:pt>
                      <c:pt idx="673">
                        <c:v>1.1599999999999999</c:v>
                      </c:pt>
                      <c:pt idx="674">
                        <c:v>1.1599999999999999</c:v>
                      </c:pt>
                      <c:pt idx="675">
                        <c:v>1.1599999999999999</c:v>
                      </c:pt>
                      <c:pt idx="676">
                        <c:v>1.1599999999999999</c:v>
                      </c:pt>
                      <c:pt idx="677">
                        <c:v>1.1599999999999999</c:v>
                      </c:pt>
                      <c:pt idx="678">
                        <c:v>1.1599999999999999</c:v>
                      </c:pt>
                      <c:pt idx="679">
                        <c:v>1.1599999999999999</c:v>
                      </c:pt>
                      <c:pt idx="680">
                        <c:v>1.18</c:v>
                      </c:pt>
                      <c:pt idx="681">
                        <c:v>1.18</c:v>
                      </c:pt>
                      <c:pt idx="682">
                        <c:v>1.18</c:v>
                      </c:pt>
                      <c:pt idx="683">
                        <c:v>1.18</c:v>
                      </c:pt>
                      <c:pt idx="684">
                        <c:v>1.18</c:v>
                      </c:pt>
                      <c:pt idx="685">
                        <c:v>1.18</c:v>
                      </c:pt>
                      <c:pt idx="686">
                        <c:v>1.18</c:v>
                      </c:pt>
                      <c:pt idx="687">
                        <c:v>1.18</c:v>
                      </c:pt>
                      <c:pt idx="688">
                        <c:v>1.18</c:v>
                      </c:pt>
                      <c:pt idx="689">
                        <c:v>1.18</c:v>
                      </c:pt>
                      <c:pt idx="690">
                        <c:v>1.18</c:v>
                      </c:pt>
                      <c:pt idx="691">
                        <c:v>1.18</c:v>
                      </c:pt>
                      <c:pt idx="692">
                        <c:v>1.18</c:v>
                      </c:pt>
                      <c:pt idx="693">
                        <c:v>1.18</c:v>
                      </c:pt>
                      <c:pt idx="694">
                        <c:v>1.18</c:v>
                      </c:pt>
                      <c:pt idx="695">
                        <c:v>1.2</c:v>
                      </c:pt>
                      <c:pt idx="696">
                        <c:v>1.2</c:v>
                      </c:pt>
                      <c:pt idx="697">
                        <c:v>1.2</c:v>
                      </c:pt>
                      <c:pt idx="698">
                        <c:v>1.2</c:v>
                      </c:pt>
                      <c:pt idx="699">
                        <c:v>1.2</c:v>
                      </c:pt>
                      <c:pt idx="700">
                        <c:v>1.2</c:v>
                      </c:pt>
                      <c:pt idx="701">
                        <c:v>1.2</c:v>
                      </c:pt>
                      <c:pt idx="702">
                        <c:v>1.2</c:v>
                      </c:pt>
                      <c:pt idx="703">
                        <c:v>1.2</c:v>
                      </c:pt>
                      <c:pt idx="704">
                        <c:v>1.2</c:v>
                      </c:pt>
                      <c:pt idx="705">
                        <c:v>1.2</c:v>
                      </c:pt>
                      <c:pt idx="706">
                        <c:v>1.2</c:v>
                      </c:pt>
                      <c:pt idx="707">
                        <c:v>1.2</c:v>
                      </c:pt>
                      <c:pt idx="708">
                        <c:v>1.2</c:v>
                      </c:pt>
                      <c:pt idx="709">
                        <c:v>1.2</c:v>
                      </c:pt>
                      <c:pt idx="710">
                        <c:v>1.2</c:v>
                      </c:pt>
                      <c:pt idx="711">
                        <c:v>1.2</c:v>
                      </c:pt>
                      <c:pt idx="712">
                        <c:v>1.2</c:v>
                      </c:pt>
                      <c:pt idx="713">
                        <c:v>1.2</c:v>
                      </c:pt>
                      <c:pt idx="714">
                        <c:v>1.18</c:v>
                      </c:pt>
                      <c:pt idx="715">
                        <c:v>1.18</c:v>
                      </c:pt>
                      <c:pt idx="716">
                        <c:v>1.18</c:v>
                      </c:pt>
                      <c:pt idx="717">
                        <c:v>1.18</c:v>
                      </c:pt>
                      <c:pt idx="718">
                        <c:v>1.18</c:v>
                      </c:pt>
                      <c:pt idx="719">
                        <c:v>1.18</c:v>
                      </c:pt>
                      <c:pt idx="720">
                        <c:v>1.18</c:v>
                      </c:pt>
                      <c:pt idx="721">
                        <c:v>1.18</c:v>
                      </c:pt>
                      <c:pt idx="722">
                        <c:v>1.18</c:v>
                      </c:pt>
                      <c:pt idx="723">
                        <c:v>1.18</c:v>
                      </c:pt>
                      <c:pt idx="724">
                        <c:v>1.18</c:v>
                      </c:pt>
                      <c:pt idx="725">
                        <c:v>1.18</c:v>
                      </c:pt>
                      <c:pt idx="726">
                        <c:v>1.18</c:v>
                      </c:pt>
                      <c:pt idx="727">
                        <c:v>1.18</c:v>
                      </c:pt>
                      <c:pt idx="728">
                        <c:v>1.18</c:v>
                      </c:pt>
                      <c:pt idx="729">
                        <c:v>1.18</c:v>
                      </c:pt>
                      <c:pt idx="730">
                        <c:v>1.18</c:v>
                      </c:pt>
                      <c:pt idx="731">
                        <c:v>1.18</c:v>
                      </c:pt>
                      <c:pt idx="732">
                        <c:v>1.18</c:v>
                      </c:pt>
                      <c:pt idx="733">
                        <c:v>1.18</c:v>
                      </c:pt>
                      <c:pt idx="734">
                        <c:v>1.18</c:v>
                      </c:pt>
                      <c:pt idx="735">
                        <c:v>1.1599999999999999</c:v>
                      </c:pt>
                      <c:pt idx="736">
                        <c:v>1.1599999999999999</c:v>
                      </c:pt>
                      <c:pt idx="737">
                        <c:v>1.1599999999999999</c:v>
                      </c:pt>
                      <c:pt idx="738">
                        <c:v>1.1599999999999999</c:v>
                      </c:pt>
                      <c:pt idx="739">
                        <c:v>1.1599999999999999</c:v>
                      </c:pt>
                      <c:pt idx="740">
                        <c:v>1.1599999999999999</c:v>
                      </c:pt>
                      <c:pt idx="741">
                        <c:v>1.1599999999999999</c:v>
                      </c:pt>
                      <c:pt idx="742">
                        <c:v>1.1599999999999999</c:v>
                      </c:pt>
                      <c:pt idx="743">
                        <c:v>1.1599999999999999</c:v>
                      </c:pt>
                      <c:pt idx="744">
                        <c:v>1.1599999999999999</c:v>
                      </c:pt>
                      <c:pt idx="745">
                        <c:v>1.1599999999999999</c:v>
                      </c:pt>
                      <c:pt idx="746">
                        <c:v>1.1399999999999999</c:v>
                      </c:pt>
                      <c:pt idx="747">
                        <c:v>1.1399999999999999</c:v>
                      </c:pt>
                      <c:pt idx="748">
                        <c:v>1.1399999999999999</c:v>
                      </c:pt>
                      <c:pt idx="749">
                        <c:v>1.1399999999999999</c:v>
                      </c:pt>
                      <c:pt idx="750">
                        <c:v>1.1399999999999999</c:v>
                      </c:pt>
                      <c:pt idx="751">
                        <c:v>1.1399999999999999</c:v>
                      </c:pt>
                      <c:pt idx="752">
                        <c:v>1.1399999999999999</c:v>
                      </c:pt>
                      <c:pt idx="753">
                        <c:v>1.1399999999999999</c:v>
                      </c:pt>
                      <c:pt idx="754">
                        <c:v>1.1399999999999999</c:v>
                      </c:pt>
                      <c:pt idx="755">
                        <c:v>1.1399999999999999</c:v>
                      </c:pt>
                      <c:pt idx="756">
                        <c:v>1.1399999999999999</c:v>
                      </c:pt>
                      <c:pt idx="757">
                        <c:v>1.1399999999999999</c:v>
                      </c:pt>
                      <c:pt idx="758">
                        <c:v>1.1399999999999999</c:v>
                      </c:pt>
                      <c:pt idx="759">
                        <c:v>1.1399999999999999</c:v>
                      </c:pt>
                      <c:pt idx="760">
                        <c:v>1.1399999999999999</c:v>
                      </c:pt>
                      <c:pt idx="761">
                        <c:v>1.1399999999999999</c:v>
                      </c:pt>
                      <c:pt idx="762">
                        <c:v>1.1399999999999999</c:v>
                      </c:pt>
                      <c:pt idx="763">
                        <c:v>1.1399999999999999</c:v>
                      </c:pt>
                      <c:pt idx="764">
                        <c:v>1.1399999999999999</c:v>
                      </c:pt>
                      <c:pt idx="765">
                        <c:v>1.1399999999999999</c:v>
                      </c:pt>
                      <c:pt idx="766">
                        <c:v>1.1399999999999999</c:v>
                      </c:pt>
                      <c:pt idx="767">
                        <c:v>1.1399999999999999</c:v>
                      </c:pt>
                      <c:pt idx="768">
                        <c:v>1.1399999999999999</c:v>
                      </c:pt>
                      <c:pt idx="769">
                        <c:v>1.1399999999999999</c:v>
                      </c:pt>
                      <c:pt idx="770">
                        <c:v>1.1399999999999999</c:v>
                      </c:pt>
                      <c:pt idx="771">
                        <c:v>1.1399999999999999</c:v>
                      </c:pt>
                      <c:pt idx="772">
                        <c:v>1.1399999999999999</c:v>
                      </c:pt>
                      <c:pt idx="773">
                        <c:v>1.1399999999999999</c:v>
                      </c:pt>
                      <c:pt idx="774">
                        <c:v>1.1399999999999999</c:v>
                      </c:pt>
                      <c:pt idx="775">
                        <c:v>1.1399999999999999</c:v>
                      </c:pt>
                      <c:pt idx="776">
                        <c:v>1.1399999999999999</c:v>
                      </c:pt>
                      <c:pt idx="777">
                        <c:v>1.1399999999999999</c:v>
                      </c:pt>
                      <c:pt idx="778">
                        <c:v>1.1399999999999999</c:v>
                      </c:pt>
                      <c:pt idx="779">
                        <c:v>1.1399999999999999</c:v>
                      </c:pt>
                      <c:pt idx="780">
                        <c:v>1.1399999999999999</c:v>
                      </c:pt>
                      <c:pt idx="781">
                        <c:v>1.1399999999999999</c:v>
                      </c:pt>
                      <c:pt idx="782">
                        <c:v>1.1399999999999999</c:v>
                      </c:pt>
                      <c:pt idx="783">
                        <c:v>1.1399999999999999</c:v>
                      </c:pt>
                      <c:pt idx="784">
                        <c:v>1.1399999999999999</c:v>
                      </c:pt>
                      <c:pt idx="785">
                        <c:v>1.1399999999999999</c:v>
                      </c:pt>
                      <c:pt idx="786">
                        <c:v>1.1399999999999999</c:v>
                      </c:pt>
                      <c:pt idx="787">
                        <c:v>1.1399999999999999</c:v>
                      </c:pt>
                      <c:pt idx="788">
                        <c:v>1.1399999999999999</c:v>
                      </c:pt>
                      <c:pt idx="789">
                        <c:v>1.1399999999999999</c:v>
                      </c:pt>
                      <c:pt idx="790">
                        <c:v>1.1399999999999999</c:v>
                      </c:pt>
                      <c:pt idx="791">
                        <c:v>1.1399999999999999</c:v>
                      </c:pt>
                      <c:pt idx="792">
                        <c:v>1.1399999999999999</c:v>
                      </c:pt>
                      <c:pt idx="793">
                        <c:v>1.1399999999999999</c:v>
                      </c:pt>
                      <c:pt idx="794">
                        <c:v>1.1599999999999999</c:v>
                      </c:pt>
                      <c:pt idx="795">
                        <c:v>1.1599999999999999</c:v>
                      </c:pt>
                      <c:pt idx="796">
                        <c:v>1.1599999999999999</c:v>
                      </c:pt>
                      <c:pt idx="797">
                        <c:v>1.1599999999999999</c:v>
                      </c:pt>
                      <c:pt idx="798">
                        <c:v>1.1599999999999999</c:v>
                      </c:pt>
                      <c:pt idx="799">
                        <c:v>1.1599999999999999</c:v>
                      </c:pt>
                      <c:pt idx="800">
                        <c:v>1.1599999999999999</c:v>
                      </c:pt>
                      <c:pt idx="801">
                        <c:v>1.1599999999999999</c:v>
                      </c:pt>
                      <c:pt idx="802">
                        <c:v>1.1599999999999999</c:v>
                      </c:pt>
                      <c:pt idx="803">
                        <c:v>1.1599999999999999</c:v>
                      </c:pt>
                      <c:pt idx="804">
                        <c:v>1.1599999999999999</c:v>
                      </c:pt>
                      <c:pt idx="805">
                        <c:v>1.1599999999999999</c:v>
                      </c:pt>
                      <c:pt idx="806">
                        <c:v>1.18</c:v>
                      </c:pt>
                      <c:pt idx="807">
                        <c:v>1.18</c:v>
                      </c:pt>
                      <c:pt idx="808">
                        <c:v>1.18</c:v>
                      </c:pt>
                      <c:pt idx="809">
                        <c:v>1.18</c:v>
                      </c:pt>
                      <c:pt idx="810">
                        <c:v>1.18</c:v>
                      </c:pt>
                      <c:pt idx="811">
                        <c:v>1.18</c:v>
                      </c:pt>
                      <c:pt idx="812">
                        <c:v>1.18</c:v>
                      </c:pt>
                      <c:pt idx="813">
                        <c:v>1.18</c:v>
                      </c:pt>
                      <c:pt idx="814">
                        <c:v>1.18</c:v>
                      </c:pt>
                      <c:pt idx="815">
                        <c:v>1.2</c:v>
                      </c:pt>
                      <c:pt idx="816">
                        <c:v>1.2</c:v>
                      </c:pt>
                      <c:pt idx="817">
                        <c:v>1.2</c:v>
                      </c:pt>
                      <c:pt idx="818">
                        <c:v>1.2</c:v>
                      </c:pt>
                      <c:pt idx="819">
                        <c:v>1.2</c:v>
                      </c:pt>
                      <c:pt idx="820">
                        <c:v>1.2</c:v>
                      </c:pt>
                      <c:pt idx="821">
                        <c:v>1.2</c:v>
                      </c:pt>
                      <c:pt idx="822">
                        <c:v>1.2</c:v>
                      </c:pt>
                      <c:pt idx="823">
                        <c:v>1.2</c:v>
                      </c:pt>
                      <c:pt idx="824">
                        <c:v>1.2</c:v>
                      </c:pt>
                      <c:pt idx="825">
                        <c:v>1.2</c:v>
                      </c:pt>
                      <c:pt idx="826">
                        <c:v>1.2</c:v>
                      </c:pt>
                      <c:pt idx="827">
                        <c:v>1.2</c:v>
                      </c:pt>
                      <c:pt idx="828">
                        <c:v>1.2</c:v>
                      </c:pt>
                      <c:pt idx="829">
                        <c:v>1.2</c:v>
                      </c:pt>
                      <c:pt idx="830">
                        <c:v>1.2</c:v>
                      </c:pt>
                      <c:pt idx="831">
                        <c:v>1.2</c:v>
                      </c:pt>
                      <c:pt idx="832">
                        <c:v>1.2</c:v>
                      </c:pt>
                      <c:pt idx="833">
                        <c:v>1.2</c:v>
                      </c:pt>
                      <c:pt idx="834">
                        <c:v>1.2</c:v>
                      </c:pt>
                      <c:pt idx="835">
                        <c:v>1.2</c:v>
                      </c:pt>
                      <c:pt idx="836">
                        <c:v>1.2</c:v>
                      </c:pt>
                      <c:pt idx="837">
                        <c:v>1.2</c:v>
                      </c:pt>
                      <c:pt idx="838">
                        <c:v>1.2</c:v>
                      </c:pt>
                      <c:pt idx="839">
                        <c:v>1.2</c:v>
                      </c:pt>
                      <c:pt idx="840">
                        <c:v>1.2</c:v>
                      </c:pt>
                      <c:pt idx="841">
                        <c:v>1.2</c:v>
                      </c:pt>
                      <c:pt idx="842">
                        <c:v>1.2</c:v>
                      </c:pt>
                      <c:pt idx="843">
                        <c:v>1.2</c:v>
                      </c:pt>
                      <c:pt idx="844">
                        <c:v>1.2</c:v>
                      </c:pt>
                      <c:pt idx="845">
                        <c:v>1.2</c:v>
                      </c:pt>
                      <c:pt idx="846">
                        <c:v>1.2</c:v>
                      </c:pt>
                      <c:pt idx="847">
                        <c:v>1.2</c:v>
                      </c:pt>
                      <c:pt idx="848">
                        <c:v>1.2</c:v>
                      </c:pt>
                      <c:pt idx="849">
                        <c:v>1.2</c:v>
                      </c:pt>
                      <c:pt idx="850">
                        <c:v>1.2</c:v>
                      </c:pt>
                      <c:pt idx="851">
                        <c:v>1.2</c:v>
                      </c:pt>
                      <c:pt idx="852">
                        <c:v>1.2</c:v>
                      </c:pt>
                      <c:pt idx="853">
                        <c:v>1.2</c:v>
                      </c:pt>
                      <c:pt idx="854">
                        <c:v>1.2</c:v>
                      </c:pt>
                      <c:pt idx="855">
                        <c:v>1.2</c:v>
                      </c:pt>
                      <c:pt idx="856">
                        <c:v>1.2</c:v>
                      </c:pt>
                      <c:pt idx="857">
                        <c:v>1.2</c:v>
                      </c:pt>
                      <c:pt idx="858">
                        <c:v>1.2</c:v>
                      </c:pt>
                      <c:pt idx="859">
                        <c:v>1.2</c:v>
                      </c:pt>
                      <c:pt idx="860">
                        <c:v>1.2</c:v>
                      </c:pt>
                      <c:pt idx="861">
                        <c:v>1.2</c:v>
                      </c:pt>
                      <c:pt idx="862">
                        <c:v>1.2</c:v>
                      </c:pt>
                      <c:pt idx="863">
                        <c:v>1.2</c:v>
                      </c:pt>
                      <c:pt idx="864">
                        <c:v>1.2</c:v>
                      </c:pt>
                      <c:pt idx="865">
                        <c:v>1.2</c:v>
                      </c:pt>
                      <c:pt idx="866">
                        <c:v>1.2</c:v>
                      </c:pt>
                      <c:pt idx="867">
                        <c:v>1.2</c:v>
                      </c:pt>
                      <c:pt idx="868">
                        <c:v>1.2</c:v>
                      </c:pt>
                      <c:pt idx="869">
                        <c:v>1.2</c:v>
                      </c:pt>
                      <c:pt idx="870">
                        <c:v>1.2</c:v>
                      </c:pt>
                      <c:pt idx="871">
                        <c:v>1.18</c:v>
                      </c:pt>
                      <c:pt idx="872">
                        <c:v>1.18</c:v>
                      </c:pt>
                      <c:pt idx="873">
                        <c:v>1.18</c:v>
                      </c:pt>
                      <c:pt idx="874">
                        <c:v>1.18</c:v>
                      </c:pt>
                      <c:pt idx="875">
                        <c:v>1.18</c:v>
                      </c:pt>
                      <c:pt idx="876">
                        <c:v>1.18</c:v>
                      </c:pt>
                      <c:pt idx="877">
                        <c:v>1.18</c:v>
                      </c:pt>
                      <c:pt idx="878">
                        <c:v>1.18</c:v>
                      </c:pt>
                      <c:pt idx="879">
                        <c:v>1.18</c:v>
                      </c:pt>
                      <c:pt idx="880">
                        <c:v>1.18</c:v>
                      </c:pt>
                      <c:pt idx="881">
                        <c:v>1.18</c:v>
                      </c:pt>
                      <c:pt idx="882">
                        <c:v>1.18</c:v>
                      </c:pt>
                      <c:pt idx="883">
                        <c:v>1.18</c:v>
                      </c:pt>
                      <c:pt idx="884">
                        <c:v>1.18</c:v>
                      </c:pt>
                      <c:pt idx="885">
                        <c:v>1.18</c:v>
                      </c:pt>
                      <c:pt idx="886">
                        <c:v>1.18</c:v>
                      </c:pt>
                      <c:pt idx="887">
                        <c:v>1.18</c:v>
                      </c:pt>
                      <c:pt idx="888">
                        <c:v>1.18</c:v>
                      </c:pt>
                      <c:pt idx="889">
                        <c:v>1.18</c:v>
                      </c:pt>
                      <c:pt idx="890">
                        <c:v>1.18</c:v>
                      </c:pt>
                      <c:pt idx="891">
                        <c:v>1.18</c:v>
                      </c:pt>
                      <c:pt idx="892">
                        <c:v>1.18</c:v>
                      </c:pt>
                      <c:pt idx="893">
                        <c:v>1.18</c:v>
                      </c:pt>
                      <c:pt idx="894">
                        <c:v>1.18</c:v>
                      </c:pt>
                      <c:pt idx="895">
                        <c:v>1.18</c:v>
                      </c:pt>
                      <c:pt idx="896">
                        <c:v>1.18</c:v>
                      </c:pt>
                      <c:pt idx="897">
                        <c:v>1.18</c:v>
                      </c:pt>
                      <c:pt idx="898">
                        <c:v>1.18</c:v>
                      </c:pt>
                      <c:pt idx="899">
                        <c:v>1.18</c:v>
                      </c:pt>
                      <c:pt idx="900">
                        <c:v>1.18</c:v>
                      </c:pt>
                      <c:pt idx="901">
                        <c:v>1.18</c:v>
                      </c:pt>
                      <c:pt idx="902">
                        <c:v>1.18</c:v>
                      </c:pt>
                      <c:pt idx="903">
                        <c:v>1.18</c:v>
                      </c:pt>
                      <c:pt idx="904">
                        <c:v>1.18</c:v>
                      </c:pt>
                      <c:pt idx="905">
                        <c:v>1.2</c:v>
                      </c:pt>
                      <c:pt idx="906">
                        <c:v>1.2</c:v>
                      </c:pt>
                      <c:pt idx="907">
                        <c:v>1.2</c:v>
                      </c:pt>
                      <c:pt idx="908">
                        <c:v>1.2</c:v>
                      </c:pt>
                      <c:pt idx="909">
                        <c:v>1.2</c:v>
                      </c:pt>
                      <c:pt idx="910">
                        <c:v>1.2</c:v>
                      </c:pt>
                      <c:pt idx="911">
                        <c:v>1.2</c:v>
                      </c:pt>
                      <c:pt idx="912">
                        <c:v>1.2</c:v>
                      </c:pt>
                      <c:pt idx="913">
                        <c:v>1.2</c:v>
                      </c:pt>
                      <c:pt idx="914">
                        <c:v>1.2</c:v>
                      </c:pt>
                      <c:pt idx="915">
                        <c:v>1.2</c:v>
                      </c:pt>
                      <c:pt idx="916">
                        <c:v>1.2</c:v>
                      </c:pt>
                      <c:pt idx="917">
                        <c:v>1.2</c:v>
                      </c:pt>
                      <c:pt idx="918">
                        <c:v>1.2</c:v>
                      </c:pt>
                      <c:pt idx="919">
                        <c:v>1.2</c:v>
                      </c:pt>
                      <c:pt idx="920">
                        <c:v>1.2</c:v>
                      </c:pt>
                      <c:pt idx="921">
                        <c:v>1.2</c:v>
                      </c:pt>
                      <c:pt idx="922">
                        <c:v>1.2</c:v>
                      </c:pt>
                      <c:pt idx="923">
                        <c:v>1.2</c:v>
                      </c:pt>
                      <c:pt idx="924">
                        <c:v>1.2</c:v>
                      </c:pt>
                      <c:pt idx="925">
                        <c:v>1.2</c:v>
                      </c:pt>
                      <c:pt idx="926">
                        <c:v>1.2</c:v>
                      </c:pt>
                      <c:pt idx="927">
                        <c:v>1.2</c:v>
                      </c:pt>
                      <c:pt idx="928">
                        <c:v>1.2</c:v>
                      </c:pt>
                      <c:pt idx="929">
                        <c:v>1.2</c:v>
                      </c:pt>
                      <c:pt idx="930">
                        <c:v>1.2</c:v>
                      </c:pt>
                      <c:pt idx="931">
                        <c:v>1.2</c:v>
                      </c:pt>
                      <c:pt idx="932">
                        <c:v>1.2</c:v>
                      </c:pt>
                      <c:pt idx="933">
                        <c:v>1.2</c:v>
                      </c:pt>
                      <c:pt idx="934">
                        <c:v>1.2</c:v>
                      </c:pt>
                      <c:pt idx="935">
                        <c:v>1.2</c:v>
                      </c:pt>
                      <c:pt idx="936">
                        <c:v>1.2</c:v>
                      </c:pt>
                      <c:pt idx="937">
                        <c:v>1.2</c:v>
                      </c:pt>
                      <c:pt idx="938">
                        <c:v>1.2</c:v>
                      </c:pt>
                      <c:pt idx="939">
                        <c:v>1.2</c:v>
                      </c:pt>
                      <c:pt idx="940">
                        <c:v>1.22</c:v>
                      </c:pt>
                      <c:pt idx="941">
                        <c:v>1.22</c:v>
                      </c:pt>
                      <c:pt idx="942">
                        <c:v>1.22</c:v>
                      </c:pt>
                      <c:pt idx="943">
                        <c:v>1.22</c:v>
                      </c:pt>
                      <c:pt idx="944">
                        <c:v>1.22</c:v>
                      </c:pt>
                      <c:pt idx="945">
                        <c:v>1.22</c:v>
                      </c:pt>
                      <c:pt idx="946">
                        <c:v>1.22</c:v>
                      </c:pt>
                      <c:pt idx="947">
                        <c:v>1.22</c:v>
                      </c:pt>
                      <c:pt idx="948">
                        <c:v>1.22</c:v>
                      </c:pt>
                      <c:pt idx="949">
                        <c:v>1.22</c:v>
                      </c:pt>
                      <c:pt idx="950">
                        <c:v>1.22</c:v>
                      </c:pt>
                      <c:pt idx="951">
                        <c:v>1.22</c:v>
                      </c:pt>
                      <c:pt idx="952">
                        <c:v>1.22</c:v>
                      </c:pt>
                      <c:pt idx="953">
                        <c:v>1.22</c:v>
                      </c:pt>
                      <c:pt idx="954">
                        <c:v>1.22</c:v>
                      </c:pt>
                      <c:pt idx="955">
                        <c:v>1.22</c:v>
                      </c:pt>
                      <c:pt idx="956">
                        <c:v>1.22</c:v>
                      </c:pt>
                      <c:pt idx="957">
                        <c:v>1.22</c:v>
                      </c:pt>
                      <c:pt idx="958">
                        <c:v>1.22</c:v>
                      </c:pt>
                      <c:pt idx="959">
                        <c:v>1.22</c:v>
                      </c:pt>
                      <c:pt idx="960">
                        <c:v>1.22</c:v>
                      </c:pt>
                      <c:pt idx="961">
                        <c:v>1.22</c:v>
                      </c:pt>
                      <c:pt idx="962">
                        <c:v>1.22</c:v>
                      </c:pt>
                      <c:pt idx="963">
                        <c:v>1.22</c:v>
                      </c:pt>
                      <c:pt idx="964">
                        <c:v>1.22</c:v>
                      </c:pt>
                      <c:pt idx="965">
                        <c:v>1.22</c:v>
                      </c:pt>
                      <c:pt idx="966">
                        <c:v>1.22</c:v>
                      </c:pt>
                      <c:pt idx="967">
                        <c:v>1.22</c:v>
                      </c:pt>
                      <c:pt idx="968">
                        <c:v>1.22</c:v>
                      </c:pt>
                      <c:pt idx="969">
                        <c:v>1.22</c:v>
                      </c:pt>
                      <c:pt idx="970">
                        <c:v>1.22</c:v>
                      </c:pt>
                      <c:pt idx="971">
                        <c:v>1.22</c:v>
                      </c:pt>
                      <c:pt idx="972">
                        <c:v>1.22</c:v>
                      </c:pt>
                      <c:pt idx="973">
                        <c:v>1.22</c:v>
                      </c:pt>
                      <c:pt idx="974">
                        <c:v>1.22</c:v>
                      </c:pt>
                      <c:pt idx="975">
                        <c:v>1.22</c:v>
                      </c:pt>
                      <c:pt idx="976">
                        <c:v>1.22</c:v>
                      </c:pt>
                      <c:pt idx="977">
                        <c:v>1.22</c:v>
                      </c:pt>
                      <c:pt idx="978">
                        <c:v>1.22</c:v>
                      </c:pt>
                      <c:pt idx="979">
                        <c:v>1.22</c:v>
                      </c:pt>
                      <c:pt idx="980">
                        <c:v>1.22</c:v>
                      </c:pt>
                      <c:pt idx="981">
                        <c:v>1.22</c:v>
                      </c:pt>
                      <c:pt idx="982">
                        <c:v>1.22</c:v>
                      </c:pt>
                      <c:pt idx="983">
                        <c:v>1.22</c:v>
                      </c:pt>
                      <c:pt idx="984">
                        <c:v>1.22</c:v>
                      </c:pt>
                      <c:pt idx="985">
                        <c:v>1.22</c:v>
                      </c:pt>
                      <c:pt idx="986">
                        <c:v>1.22</c:v>
                      </c:pt>
                      <c:pt idx="987">
                        <c:v>1.22</c:v>
                      </c:pt>
                      <c:pt idx="988">
                        <c:v>1.22</c:v>
                      </c:pt>
                      <c:pt idx="989">
                        <c:v>1.22</c:v>
                      </c:pt>
                      <c:pt idx="990">
                        <c:v>1.22</c:v>
                      </c:pt>
                      <c:pt idx="991">
                        <c:v>1.22</c:v>
                      </c:pt>
                      <c:pt idx="992">
                        <c:v>1.22</c:v>
                      </c:pt>
                      <c:pt idx="993">
                        <c:v>1.22</c:v>
                      </c:pt>
                      <c:pt idx="994">
                        <c:v>1.22</c:v>
                      </c:pt>
                      <c:pt idx="995">
                        <c:v>1.22</c:v>
                      </c:pt>
                      <c:pt idx="996">
                        <c:v>1.22</c:v>
                      </c:pt>
                      <c:pt idx="997">
                        <c:v>1.22</c:v>
                      </c:pt>
                      <c:pt idx="998">
                        <c:v>1.22</c:v>
                      </c:pt>
                      <c:pt idx="999">
                        <c:v>1.22</c:v>
                      </c:pt>
                      <c:pt idx="1000">
                        <c:v>1.22</c:v>
                      </c:pt>
                      <c:pt idx="1001">
                        <c:v>1.22</c:v>
                      </c:pt>
                      <c:pt idx="1002">
                        <c:v>1.22</c:v>
                      </c:pt>
                      <c:pt idx="1003">
                        <c:v>1.24</c:v>
                      </c:pt>
                      <c:pt idx="1004">
                        <c:v>1.24</c:v>
                      </c:pt>
                      <c:pt idx="1005">
                        <c:v>1.24</c:v>
                      </c:pt>
                      <c:pt idx="1006">
                        <c:v>1.24</c:v>
                      </c:pt>
                      <c:pt idx="1007">
                        <c:v>1.24</c:v>
                      </c:pt>
                      <c:pt idx="1008">
                        <c:v>1.24</c:v>
                      </c:pt>
                      <c:pt idx="1009">
                        <c:v>1.24</c:v>
                      </c:pt>
                      <c:pt idx="1010">
                        <c:v>1.24</c:v>
                      </c:pt>
                      <c:pt idx="1011">
                        <c:v>1.24</c:v>
                      </c:pt>
                      <c:pt idx="1012">
                        <c:v>1.24</c:v>
                      </c:pt>
                      <c:pt idx="1013">
                        <c:v>1.24</c:v>
                      </c:pt>
                      <c:pt idx="1014">
                        <c:v>1.24</c:v>
                      </c:pt>
                      <c:pt idx="1015">
                        <c:v>1.24</c:v>
                      </c:pt>
                      <c:pt idx="1016">
                        <c:v>1.26</c:v>
                      </c:pt>
                      <c:pt idx="1017">
                        <c:v>1.26</c:v>
                      </c:pt>
                      <c:pt idx="1018">
                        <c:v>1.26</c:v>
                      </c:pt>
                      <c:pt idx="1019">
                        <c:v>1.26</c:v>
                      </c:pt>
                      <c:pt idx="1020">
                        <c:v>1.26</c:v>
                      </c:pt>
                      <c:pt idx="1021">
                        <c:v>1.26</c:v>
                      </c:pt>
                      <c:pt idx="1022">
                        <c:v>1.26</c:v>
                      </c:pt>
                      <c:pt idx="1023">
                        <c:v>1.26</c:v>
                      </c:pt>
                      <c:pt idx="1024">
                        <c:v>1.26</c:v>
                      </c:pt>
                      <c:pt idx="1025">
                        <c:v>1.28</c:v>
                      </c:pt>
                      <c:pt idx="1026">
                        <c:v>1.28</c:v>
                      </c:pt>
                      <c:pt idx="1027">
                        <c:v>1.28</c:v>
                      </c:pt>
                      <c:pt idx="1028">
                        <c:v>1.28</c:v>
                      </c:pt>
                      <c:pt idx="1029">
                        <c:v>1.28</c:v>
                      </c:pt>
                      <c:pt idx="1030">
                        <c:v>1.28</c:v>
                      </c:pt>
                      <c:pt idx="1031">
                        <c:v>1.28</c:v>
                      </c:pt>
                      <c:pt idx="1032">
                        <c:v>1.28</c:v>
                      </c:pt>
                      <c:pt idx="1033">
                        <c:v>1.28</c:v>
                      </c:pt>
                      <c:pt idx="1034">
                        <c:v>1.28</c:v>
                      </c:pt>
                      <c:pt idx="1035">
                        <c:v>1.3</c:v>
                      </c:pt>
                      <c:pt idx="1036">
                        <c:v>1.3</c:v>
                      </c:pt>
                      <c:pt idx="1037">
                        <c:v>1.3</c:v>
                      </c:pt>
                      <c:pt idx="1038">
                        <c:v>1.3</c:v>
                      </c:pt>
                      <c:pt idx="1039">
                        <c:v>1.3</c:v>
                      </c:pt>
                      <c:pt idx="1040">
                        <c:v>1.3</c:v>
                      </c:pt>
                      <c:pt idx="1041">
                        <c:v>1.3</c:v>
                      </c:pt>
                      <c:pt idx="1042">
                        <c:v>1.3</c:v>
                      </c:pt>
                      <c:pt idx="1043">
                        <c:v>1.3</c:v>
                      </c:pt>
                      <c:pt idx="1044">
                        <c:v>1.3</c:v>
                      </c:pt>
                      <c:pt idx="1045">
                        <c:v>1.3</c:v>
                      </c:pt>
                      <c:pt idx="1046">
                        <c:v>1.3</c:v>
                      </c:pt>
                      <c:pt idx="1047">
                        <c:v>1.3</c:v>
                      </c:pt>
                      <c:pt idx="1048">
                        <c:v>1.3</c:v>
                      </c:pt>
                      <c:pt idx="1049">
                        <c:v>1.3</c:v>
                      </c:pt>
                      <c:pt idx="1050">
                        <c:v>1.3</c:v>
                      </c:pt>
                      <c:pt idx="1051">
                        <c:v>1.3</c:v>
                      </c:pt>
                      <c:pt idx="1052">
                        <c:v>1.3</c:v>
                      </c:pt>
                      <c:pt idx="1053">
                        <c:v>1.32</c:v>
                      </c:pt>
                      <c:pt idx="1054">
                        <c:v>1.32</c:v>
                      </c:pt>
                      <c:pt idx="1055">
                        <c:v>1.32</c:v>
                      </c:pt>
                      <c:pt idx="1056">
                        <c:v>1.32</c:v>
                      </c:pt>
                      <c:pt idx="1057">
                        <c:v>1.32</c:v>
                      </c:pt>
                      <c:pt idx="1058">
                        <c:v>1.32</c:v>
                      </c:pt>
                      <c:pt idx="1059">
                        <c:v>1.32</c:v>
                      </c:pt>
                      <c:pt idx="1060">
                        <c:v>1.32</c:v>
                      </c:pt>
                      <c:pt idx="1061">
                        <c:v>1.32</c:v>
                      </c:pt>
                      <c:pt idx="1062">
                        <c:v>1.32</c:v>
                      </c:pt>
                      <c:pt idx="1063">
                        <c:v>1.32</c:v>
                      </c:pt>
                      <c:pt idx="1064">
                        <c:v>1.32</c:v>
                      </c:pt>
                      <c:pt idx="1065">
                        <c:v>1.32</c:v>
                      </c:pt>
                      <c:pt idx="1066">
                        <c:v>1.32</c:v>
                      </c:pt>
                      <c:pt idx="1067">
                        <c:v>1.32</c:v>
                      </c:pt>
                      <c:pt idx="1068">
                        <c:v>1.32</c:v>
                      </c:pt>
                      <c:pt idx="1069">
                        <c:v>1.32</c:v>
                      </c:pt>
                      <c:pt idx="1070">
                        <c:v>1.32</c:v>
                      </c:pt>
                      <c:pt idx="1071">
                        <c:v>1.32</c:v>
                      </c:pt>
                      <c:pt idx="1072">
                        <c:v>1.32</c:v>
                      </c:pt>
                      <c:pt idx="1073">
                        <c:v>1.32</c:v>
                      </c:pt>
                      <c:pt idx="1074">
                        <c:v>1.32</c:v>
                      </c:pt>
                      <c:pt idx="1075">
                        <c:v>1.32</c:v>
                      </c:pt>
                      <c:pt idx="1076">
                        <c:v>1.32</c:v>
                      </c:pt>
                      <c:pt idx="1077">
                        <c:v>1.32</c:v>
                      </c:pt>
                      <c:pt idx="1078">
                        <c:v>1.3</c:v>
                      </c:pt>
                      <c:pt idx="1079">
                        <c:v>1.3</c:v>
                      </c:pt>
                      <c:pt idx="1080">
                        <c:v>1.3</c:v>
                      </c:pt>
                      <c:pt idx="1081">
                        <c:v>1.3</c:v>
                      </c:pt>
                      <c:pt idx="1082">
                        <c:v>1.3</c:v>
                      </c:pt>
                      <c:pt idx="1083">
                        <c:v>1.3</c:v>
                      </c:pt>
                      <c:pt idx="1084">
                        <c:v>1.3</c:v>
                      </c:pt>
                      <c:pt idx="1085">
                        <c:v>1.3</c:v>
                      </c:pt>
                      <c:pt idx="1086">
                        <c:v>1.3</c:v>
                      </c:pt>
                      <c:pt idx="1087">
                        <c:v>1.3</c:v>
                      </c:pt>
                      <c:pt idx="1088">
                        <c:v>1.3</c:v>
                      </c:pt>
                      <c:pt idx="1089">
                        <c:v>1.3</c:v>
                      </c:pt>
                      <c:pt idx="1090">
                        <c:v>1.3</c:v>
                      </c:pt>
                      <c:pt idx="1091">
                        <c:v>1.3</c:v>
                      </c:pt>
                      <c:pt idx="1092">
                        <c:v>1.3</c:v>
                      </c:pt>
                      <c:pt idx="1093">
                        <c:v>1.3</c:v>
                      </c:pt>
                      <c:pt idx="1094">
                        <c:v>1.3</c:v>
                      </c:pt>
                      <c:pt idx="1095">
                        <c:v>1.3</c:v>
                      </c:pt>
                      <c:pt idx="1096">
                        <c:v>1.3</c:v>
                      </c:pt>
                      <c:pt idx="1097">
                        <c:v>1.3</c:v>
                      </c:pt>
                      <c:pt idx="1098">
                        <c:v>1.3</c:v>
                      </c:pt>
                      <c:pt idx="1099">
                        <c:v>1.28</c:v>
                      </c:pt>
                      <c:pt idx="1100">
                        <c:v>1.28</c:v>
                      </c:pt>
                      <c:pt idx="1101">
                        <c:v>1.28</c:v>
                      </c:pt>
                      <c:pt idx="1102">
                        <c:v>1.28</c:v>
                      </c:pt>
                      <c:pt idx="1103">
                        <c:v>1.28</c:v>
                      </c:pt>
                      <c:pt idx="1104">
                        <c:v>1.28</c:v>
                      </c:pt>
                      <c:pt idx="1105">
                        <c:v>1.28</c:v>
                      </c:pt>
                      <c:pt idx="1106">
                        <c:v>1.28</c:v>
                      </c:pt>
                      <c:pt idx="1107">
                        <c:v>1.28</c:v>
                      </c:pt>
                      <c:pt idx="1108">
                        <c:v>1.28</c:v>
                      </c:pt>
                      <c:pt idx="1109">
                        <c:v>1.28</c:v>
                      </c:pt>
                      <c:pt idx="1110">
                        <c:v>1.28</c:v>
                      </c:pt>
                      <c:pt idx="1111">
                        <c:v>1.28</c:v>
                      </c:pt>
                      <c:pt idx="1112">
                        <c:v>1.28</c:v>
                      </c:pt>
                      <c:pt idx="1113">
                        <c:v>1.28</c:v>
                      </c:pt>
                      <c:pt idx="1114">
                        <c:v>1.28</c:v>
                      </c:pt>
                      <c:pt idx="1115">
                        <c:v>1.28</c:v>
                      </c:pt>
                      <c:pt idx="1116">
                        <c:v>1.28</c:v>
                      </c:pt>
                      <c:pt idx="1117">
                        <c:v>1.28</c:v>
                      </c:pt>
                      <c:pt idx="1118">
                        <c:v>1.28</c:v>
                      </c:pt>
                      <c:pt idx="1119">
                        <c:v>1.28</c:v>
                      </c:pt>
                      <c:pt idx="1120">
                        <c:v>1.28</c:v>
                      </c:pt>
                      <c:pt idx="1121">
                        <c:v>1.28</c:v>
                      </c:pt>
                      <c:pt idx="1122">
                        <c:v>1.28</c:v>
                      </c:pt>
                      <c:pt idx="1123">
                        <c:v>1.28</c:v>
                      </c:pt>
                      <c:pt idx="1124">
                        <c:v>1.28</c:v>
                      </c:pt>
                      <c:pt idx="1125">
                        <c:v>1.3</c:v>
                      </c:pt>
                      <c:pt idx="1126">
                        <c:v>1.3</c:v>
                      </c:pt>
                      <c:pt idx="1127">
                        <c:v>1.3</c:v>
                      </c:pt>
                      <c:pt idx="1128">
                        <c:v>1.3</c:v>
                      </c:pt>
                      <c:pt idx="1129">
                        <c:v>1.3</c:v>
                      </c:pt>
                      <c:pt idx="1130">
                        <c:v>1.3</c:v>
                      </c:pt>
                      <c:pt idx="1131">
                        <c:v>1.3</c:v>
                      </c:pt>
                      <c:pt idx="1132">
                        <c:v>1.3</c:v>
                      </c:pt>
                      <c:pt idx="1133">
                        <c:v>1.3</c:v>
                      </c:pt>
                      <c:pt idx="1134">
                        <c:v>1.3</c:v>
                      </c:pt>
                      <c:pt idx="1135">
                        <c:v>1.3</c:v>
                      </c:pt>
                      <c:pt idx="1136">
                        <c:v>1.3</c:v>
                      </c:pt>
                      <c:pt idx="1137">
                        <c:v>1.3</c:v>
                      </c:pt>
                      <c:pt idx="1138">
                        <c:v>1.3</c:v>
                      </c:pt>
                      <c:pt idx="1139">
                        <c:v>1.32</c:v>
                      </c:pt>
                      <c:pt idx="1140">
                        <c:v>1.32</c:v>
                      </c:pt>
                      <c:pt idx="1141">
                        <c:v>1.32</c:v>
                      </c:pt>
                      <c:pt idx="1142">
                        <c:v>1.32</c:v>
                      </c:pt>
                      <c:pt idx="1143">
                        <c:v>1.32</c:v>
                      </c:pt>
                      <c:pt idx="1144">
                        <c:v>1.32</c:v>
                      </c:pt>
                      <c:pt idx="1145">
                        <c:v>1.32</c:v>
                      </c:pt>
                      <c:pt idx="1146">
                        <c:v>1.32</c:v>
                      </c:pt>
                      <c:pt idx="1147">
                        <c:v>1.32</c:v>
                      </c:pt>
                      <c:pt idx="1148">
                        <c:v>1.34</c:v>
                      </c:pt>
                      <c:pt idx="1149">
                        <c:v>1.34</c:v>
                      </c:pt>
                      <c:pt idx="1150">
                        <c:v>1.34</c:v>
                      </c:pt>
                      <c:pt idx="1151">
                        <c:v>1.34</c:v>
                      </c:pt>
                      <c:pt idx="1152">
                        <c:v>1.34</c:v>
                      </c:pt>
                      <c:pt idx="1153">
                        <c:v>1.34</c:v>
                      </c:pt>
                      <c:pt idx="1154">
                        <c:v>1.34</c:v>
                      </c:pt>
                      <c:pt idx="1155">
                        <c:v>1.34</c:v>
                      </c:pt>
                      <c:pt idx="1156">
                        <c:v>1.34</c:v>
                      </c:pt>
                      <c:pt idx="1157">
                        <c:v>1.34</c:v>
                      </c:pt>
                      <c:pt idx="1158">
                        <c:v>1.34</c:v>
                      </c:pt>
                      <c:pt idx="1159">
                        <c:v>1.34</c:v>
                      </c:pt>
                      <c:pt idx="1160">
                        <c:v>1.34</c:v>
                      </c:pt>
                      <c:pt idx="1161">
                        <c:v>1.34</c:v>
                      </c:pt>
                      <c:pt idx="1162">
                        <c:v>1.34</c:v>
                      </c:pt>
                      <c:pt idx="1163">
                        <c:v>1.34</c:v>
                      </c:pt>
                      <c:pt idx="1164">
                        <c:v>1.34</c:v>
                      </c:pt>
                      <c:pt idx="1165">
                        <c:v>1.34</c:v>
                      </c:pt>
                      <c:pt idx="1166">
                        <c:v>1.34</c:v>
                      </c:pt>
                      <c:pt idx="1167">
                        <c:v>1.34</c:v>
                      </c:pt>
                      <c:pt idx="1168">
                        <c:v>1.34</c:v>
                      </c:pt>
                      <c:pt idx="1169">
                        <c:v>1.34</c:v>
                      </c:pt>
                      <c:pt idx="1170">
                        <c:v>1.34</c:v>
                      </c:pt>
                      <c:pt idx="1171">
                        <c:v>1.34</c:v>
                      </c:pt>
                      <c:pt idx="1172">
                        <c:v>1.34</c:v>
                      </c:pt>
                      <c:pt idx="1173">
                        <c:v>1.34</c:v>
                      </c:pt>
                      <c:pt idx="1174">
                        <c:v>1.34</c:v>
                      </c:pt>
                      <c:pt idx="1175">
                        <c:v>1.34</c:v>
                      </c:pt>
                      <c:pt idx="1176">
                        <c:v>1.34</c:v>
                      </c:pt>
                      <c:pt idx="1177">
                        <c:v>1.34</c:v>
                      </c:pt>
                      <c:pt idx="1178">
                        <c:v>1.34</c:v>
                      </c:pt>
                      <c:pt idx="1179">
                        <c:v>1.34</c:v>
                      </c:pt>
                      <c:pt idx="1180">
                        <c:v>1.34</c:v>
                      </c:pt>
                      <c:pt idx="1181">
                        <c:v>1.34</c:v>
                      </c:pt>
                      <c:pt idx="1182">
                        <c:v>1.34</c:v>
                      </c:pt>
                      <c:pt idx="1183">
                        <c:v>1.34</c:v>
                      </c:pt>
                      <c:pt idx="1184">
                        <c:v>1.34</c:v>
                      </c:pt>
                      <c:pt idx="1185">
                        <c:v>1.34</c:v>
                      </c:pt>
                      <c:pt idx="1186">
                        <c:v>1.34</c:v>
                      </c:pt>
                      <c:pt idx="1187">
                        <c:v>1.34</c:v>
                      </c:pt>
                      <c:pt idx="1188">
                        <c:v>1.34</c:v>
                      </c:pt>
                      <c:pt idx="1189">
                        <c:v>1.34</c:v>
                      </c:pt>
                      <c:pt idx="1190">
                        <c:v>1.32</c:v>
                      </c:pt>
                      <c:pt idx="1191">
                        <c:v>1.32</c:v>
                      </c:pt>
                      <c:pt idx="1192">
                        <c:v>1.32</c:v>
                      </c:pt>
                      <c:pt idx="1193">
                        <c:v>1.32</c:v>
                      </c:pt>
                      <c:pt idx="1194">
                        <c:v>1.32</c:v>
                      </c:pt>
                      <c:pt idx="1195">
                        <c:v>1.32</c:v>
                      </c:pt>
                      <c:pt idx="1196">
                        <c:v>1.32</c:v>
                      </c:pt>
                      <c:pt idx="1197">
                        <c:v>1.32</c:v>
                      </c:pt>
                      <c:pt idx="1198">
                        <c:v>1.32</c:v>
                      </c:pt>
                      <c:pt idx="1199">
                        <c:v>1.32</c:v>
                      </c:pt>
                      <c:pt idx="1200">
                        <c:v>1.32</c:v>
                      </c:pt>
                      <c:pt idx="1201">
                        <c:v>1.32</c:v>
                      </c:pt>
                      <c:pt idx="1202">
                        <c:v>1.3</c:v>
                      </c:pt>
                      <c:pt idx="1203">
                        <c:v>1.3</c:v>
                      </c:pt>
                      <c:pt idx="1204">
                        <c:v>1.3</c:v>
                      </c:pt>
                      <c:pt idx="1205">
                        <c:v>1.3</c:v>
                      </c:pt>
                      <c:pt idx="1206">
                        <c:v>1.3</c:v>
                      </c:pt>
                      <c:pt idx="1207">
                        <c:v>1.3</c:v>
                      </c:pt>
                      <c:pt idx="1208">
                        <c:v>1.3</c:v>
                      </c:pt>
                      <c:pt idx="1209">
                        <c:v>1.3</c:v>
                      </c:pt>
                      <c:pt idx="1210">
                        <c:v>1.3</c:v>
                      </c:pt>
                      <c:pt idx="1211">
                        <c:v>1.3</c:v>
                      </c:pt>
                      <c:pt idx="1212">
                        <c:v>1.3</c:v>
                      </c:pt>
                      <c:pt idx="1213">
                        <c:v>1.3</c:v>
                      </c:pt>
                      <c:pt idx="1214">
                        <c:v>1.3</c:v>
                      </c:pt>
                      <c:pt idx="1215">
                        <c:v>1.3</c:v>
                      </c:pt>
                      <c:pt idx="1216">
                        <c:v>1.3</c:v>
                      </c:pt>
                      <c:pt idx="1217">
                        <c:v>1.3</c:v>
                      </c:pt>
                      <c:pt idx="1218">
                        <c:v>1.3</c:v>
                      </c:pt>
                      <c:pt idx="1219">
                        <c:v>1.3</c:v>
                      </c:pt>
                      <c:pt idx="1220">
                        <c:v>1.3</c:v>
                      </c:pt>
                      <c:pt idx="1221">
                        <c:v>1.3</c:v>
                      </c:pt>
                      <c:pt idx="1222">
                        <c:v>1.3</c:v>
                      </c:pt>
                      <c:pt idx="1223">
                        <c:v>1.3</c:v>
                      </c:pt>
                      <c:pt idx="1224">
                        <c:v>1.3</c:v>
                      </c:pt>
                      <c:pt idx="1225">
                        <c:v>1.3</c:v>
                      </c:pt>
                      <c:pt idx="1226">
                        <c:v>1.3</c:v>
                      </c:pt>
                      <c:pt idx="1227">
                        <c:v>1.3</c:v>
                      </c:pt>
                      <c:pt idx="1228">
                        <c:v>1.3</c:v>
                      </c:pt>
                      <c:pt idx="1229">
                        <c:v>1.3</c:v>
                      </c:pt>
                      <c:pt idx="1230">
                        <c:v>1.3</c:v>
                      </c:pt>
                      <c:pt idx="1231">
                        <c:v>1.32</c:v>
                      </c:pt>
                      <c:pt idx="1232">
                        <c:v>1.32</c:v>
                      </c:pt>
                      <c:pt idx="1233">
                        <c:v>1.32</c:v>
                      </c:pt>
                      <c:pt idx="1234">
                        <c:v>1.32</c:v>
                      </c:pt>
                      <c:pt idx="1235">
                        <c:v>1.32</c:v>
                      </c:pt>
                      <c:pt idx="1236">
                        <c:v>1.32</c:v>
                      </c:pt>
                      <c:pt idx="1237">
                        <c:v>1.32</c:v>
                      </c:pt>
                      <c:pt idx="1238">
                        <c:v>1.32</c:v>
                      </c:pt>
                      <c:pt idx="1239">
                        <c:v>1.32</c:v>
                      </c:pt>
                      <c:pt idx="1240">
                        <c:v>1.32</c:v>
                      </c:pt>
                      <c:pt idx="1241">
                        <c:v>1.32</c:v>
                      </c:pt>
                      <c:pt idx="1242">
                        <c:v>1.32</c:v>
                      </c:pt>
                      <c:pt idx="1243">
                        <c:v>1.32</c:v>
                      </c:pt>
                      <c:pt idx="1244">
                        <c:v>1.32</c:v>
                      </c:pt>
                      <c:pt idx="1245">
                        <c:v>1.32</c:v>
                      </c:pt>
                      <c:pt idx="1246">
                        <c:v>1.32</c:v>
                      </c:pt>
                      <c:pt idx="1247">
                        <c:v>1.32</c:v>
                      </c:pt>
                      <c:pt idx="1248">
                        <c:v>1.34</c:v>
                      </c:pt>
                      <c:pt idx="1249">
                        <c:v>1.34</c:v>
                      </c:pt>
                      <c:pt idx="1250">
                        <c:v>1.34</c:v>
                      </c:pt>
                      <c:pt idx="1251">
                        <c:v>1.34</c:v>
                      </c:pt>
                      <c:pt idx="1252">
                        <c:v>1.34</c:v>
                      </c:pt>
                      <c:pt idx="1253">
                        <c:v>1.34</c:v>
                      </c:pt>
                      <c:pt idx="1254">
                        <c:v>1.34</c:v>
                      </c:pt>
                      <c:pt idx="1255">
                        <c:v>1.34</c:v>
                      </c:pt>
                      <c:pt idx="1256">
                        <c:v>1.34</c:v>
                      </c:pt>
                      <c:pt idx="1257">
                        <c:v>1.34</c:v>
                      </c:pt>
                      <c:pt idx="1258">
                        <c:v>1.34</c:v>
                      </c:pt>
                      <c:pt idx="1259">
                        <c:v>1.34</c:v>
                      </c:pt>
                      <c:pt idx="1260">
                        <c:v>1.34</c:v>
                      </c:pt>
                      <c:pt idx="1261">
                        <c:v>1.34</c:v>
                      </c:pt>
                      <c:pt idx="1262">
                        <c:v>1.34</c:v>
                      </c:pt>
                      <c:pt idx="1263">
                        <c:v>1.34</c:v>
                      </c:pt>
                      <c:pt idx="1264">
                        <c:v>1.34</c:v>
                      </c:pt>
                      <c:pt idx="1265">
                        <c:v>1.32</c:v>
                      </c:pt>
                      <c:pt idx="1266">
                        <c:v>1.32</c:v>
                      </c:pt>
                      <c:pt idx="1267">
                        <c:v>1.32</c:v>
                      </c:pt>
                      <c:pt idx="1268">
                        <c:v>1.32</c:v>
                      </c:pt>
                      <c:pt idx="1269">
                        <c:v>1.32</c:v>
                      </c:pt>
                      <c:pt idx="1270">
                        <c:v>1.32</c:v>
                      </c:pt>
                      <c:pt idx="1271">
                        <c:v>1.32</c:v>
                      </c:pt>
                      <c:pt idx="1272">
                        <c:v>1.32</c:v>
                      </c:pt>
                      <c:pt idx="1273">
                        <c:v>1.32</c:v>
                      </c:pt>
                      <c:pt idx="1274">
                        <c:v>1.32</c:v>
                      </c:pt>
                      <c:pt idx="1275">
                        <c:v>1.3</c:v>
                      </c:pt>
                      <c:pt idx="1276">
                        <c:v>1.3</c:v>
                      </c:pt>
                      <c:pt idx="1277">
                        <c:v>1.3</c:v>
                      </c:pt>
                      <c:pt idx="1278">
                        <c:v>1.3</c:v>
                      </c:pt>
                      <c:pt idx="1279">
                        <c:v>1.28</c:v>
                      </c:pt>
                      <c:pt idx="1280">
                        <c:v>1.28</c:v>
                      </c:pt>
                      <c:pt idx="1281">
                        <c:v>1.28</c:v>
                      </c:pt>
                      <c:pt idx="1282">
                        <c:v>1.28</c:v>
                      </c:pt>
                      <c:pt idx="1283">
                        <c:v>1.26</c:v>
                      </c:pt>
                      <c:pt idx="1284">
                        <c:v>1.26</c:v>
                      </c:pt>
                      <c:pt idx="1285">
                        <c:v>1.26</c:v>
                      </c:pt>
                      <c:pt idx="1286">
                        <c:v>1.26</c:v>
                      </c:pt>
                      <c:pt idx="1287">
                        <c:v>1.24</c:v>
                      </c:pt>
                      <c:pt idx="1288">
                        <c:v>1.24</c:v>
                      </c:pt>
                      <c:pt idx="1289">
                        <c:v>1.22</c:v>
                      </c:pt>
                      <c:pt idx="1290">
                        <c:v>1.22</c:v>
                      </c:pt>
                      <c:pt idx="1291">
                        <c:v>1.22</c:v>
                      </c:pt>
                      <c:pt idx="1292">
                        <c:v>1.2</c:v>
                      </c:pt>
                      <c:pt idx="1293">
                        <c:v>1.2</c:v>
                      </c:pt>
                      <c:pt idx="1294">
                        <c:v>1.2</c:v>
                      </c:pt>
                      <c:pt idx="1295">
                        <c:v>1.2</c:v>
                      </c:pt>
                      <c:pt idx="1296">
                        <c:v>1.18</c:v>
                      </c:pt>
                      <c:pt idx="1297">
                        <c:v>1.18</c:v>
                      </c:pt>
                      <c:pt idx="1298">
                        <c:v>1.1599999999999999</c:v>
                      </c:pt>
                      <c:pt idx="1299">
                        <c:v>1.1599999999999999</c:v>
                      </c:pt>
                      <c:pt idx="1300">
                        <c:v>1.1599999999999999</c:v>
                      </c:pt>
                      <c:pt idx="1301">
                        <c:v>1.1399999999999999</c:v>
                      </c:pt>
                      <c:pt idx="1302">
                        <c:v>1.1399999999999999</c:v>
                      </c:pt>
                      <c:pt idx="1303">
                        <c:v>1.1399999999999999</c:v>
                      </c:pt>
                      <c:pt idx="1304">
                        <c:v>1.1200000000000001</c:v>
                      </c:pt>
                      <c:pt idx="1305">
                        <c:v>1.1200000000000001</c:v>
                      </c:pt>
                      <c:pt idx="1306">
                        <c:v>1.1200000000000001</c:v>
                      </c:pt>
                      <c:pt idx="1307">
                        <c:v>1.1000000000000001</c:v>
                      </c:pt>
                      <c:pt idx="1308">
                        <c:v>1.1000000000000001</c:v>
                      </c:pt>
                      <c:pt idx="1309">
                        <c:v>1.08</c:v>
                      </c:pt>
                      <c:pt idx="1310">
                        <c:v>1.08</c:v>
                      </c:pt>
                      <c:pt idx="1311">
                        <c:v>1.08</c:v>
                      </c:pt>
                      <c:pt idx="1312">
                        <c:v>1.06</c:v>
                      </c:pt>
                      <c:pt idx="1313">
                        <c:v>1.06</c:v>
                      </c:pt>
                      <c:pt idx="1314">
                        <c:v>1.06</c:v>
                      </c:pt>
                      <c:pt idx="1315">
                        <c:v>1.04</c:v>
                      </c:pt>
                      <c:pt idx="1316">
                        <c:v>1.04</c:v>
                      </c:pt>
                      <c:pt idx="1317">
                        <c:v>1.02</c:v>
                      </c:pt>
                      <c:pt idx="1318">
                        <c:v>1.02</c:v>
                      </c:pt>
                      <c:pt idx="1319">
                        <c:v>1</c:v>
                      </c:pt>
                      <c:pt idx="1320">
                        <c:v>1</c:v>
                      </c:pt>
                      <c:pt idx="1321">
                        <c:v>0.98</c:v>
                      </c:pt>
                      <c:pt idx="1322">
                        <c:v>0.98</c:v>
                      </c:pt>
                      <c:pt idx="1323">
                        <c:v>0.98</c:v>
                      </c:pt>
                      <c:pt idx="1324">
                        <c:v>0.96</c:v>
                      </c:pt>
                      <c:pt idx="1325">
                        <c:v>0.96</c:v>
                      </c:pt>
                      <c:pt idx="1326">
                        <c:v>0.94</c:v>
                      </c:pt>
                      <c:pt idx="1327">
                        <c:v>0.94</c:v>
                      </c:pt>
                      <c:pt idx="1328">
                        <c:v>0.92</c:v>
                      </c:pt>
                      <c:pt idx="1329">
                        <c:v>0.92</c:v>
                      </c:pt>
                      <c:pt idx="1330">
                        <c:v>0.9</c:v>
                      </c:pt>
                      <c:pt idx="1331">
                        <c:v>0.9</c:v>
                      </c:pt>
                      <c:pt idx="1332">
                        <c:v>0.9</c:v>
                      </c:pt>
                      <c:pt idx="1333">
                        <c:v>0.88</c:v>
                      </c:pt>
                      <c:pt idx="1334">
                        <c:v>0.88</c:v>
                      </c:pt>
                      <c:pt idx="1335">
                        <c:v>0.86</c:v>
                      </c:pt>
                      <c:pt idx="1336">
                        <c:v>0.86</c:v>
                      </c:pt>
                      <c:pt idx="1337">
                        <c:v>0.84</c:v>
                      </c:pt>
                      <c:pt idx="1338">
                        <c:v>0.84</c:v>
                      </c:pt>
                      <c:pt idx="1339">
                        <c:v>0.84</c:v>
                      </c:pt>
                      <c:pt idx="1340">
                        <c:v>0.82</c:v>
                      </c:pt>
                      <c:pt idx="1341">
                        <c:v>0.82</c:v>
                      </c:pt>
                      <c:pt idx="1342">
                        <c:v>0.8</c:v>
                      </c:pt>
                      <c:pt idx="1343">
                        <c:v>0.8</c:v>
                      </c:pt>
                      <c:pt idx="1344">
                        <c:v>0.8</c:v>
                      </c:pt>
                      <c:pt idx="1345">
                        <c:v>0.78</c:v>
                      </c:pt>
                      <c:pt idx="1346">
                        <c:v>0.78</c:v>
                      </c:pt>
                      <c:pt idx="1347">
                        <c:v>0.76</c:v>
                      </c:pt>
                      <c:pt idx="1348">
                        <c:v>0.76</c:v>
                      </c:pt>
                      <c:pt idx="1349">
                        <c:v>0.74</c:v>
                      </c:pt>
                      <c:pt idx="1350">
                        <c:v>0.74</c:v>
                      </c:pt>
                      <c:pt idx="1351">
                        <c:v>0.74</c:v>
                      </c:pt>
                      <c:pt idx="1352">
                        <c:v>0.74</c:v>
                      </c:pt>
                      <c:pt idx="1353">
                        <c:v>0.72</c:v>
                      </c:pt>
                      <c:pt idx="1354">
                        <c:v>0.72</c:v>
                      </c:pt>
                      <c:pt idx="1355">
                        <c:v>0.7</c:v>
                      </c:pt>
                      <c:pt idx="1356">
                        <c:v>0.7</c:v>
                      </c:pt>
                      <c:pt idx="1357">
                        <c:v>0.7</c:v>
                      </c:pt>
                      <c:pt idx="1358">
                        <c:v>0.68</c:v>
                      </c:pt>
                      <c:pt idx="1359">
                        <c:v>0.68</c:v>
                      </c:pt>
                      <c:pt idx="1360">
                        <c:v>0.68</c:v>
                      </c:pt>
                      <c:pt idx="1361">
                        <c:v>0.68</c:v>
                      </c:pt>
                      <c:pt idx="1362">
                        <c:v>0.66</c:v>
                      </c:pt>
                      <c:pt idx="1363">
                        <c:v>0.66</c:v>
                      </c:pt>
                      <c:pt idx="1364">
                        <c:v>0.64</c:v>
                      </c:pt>
                      <c:pt idx="1365">
                        <c:v>0.64</c:v>
                      </c:pt>
                      <c:pt idx="1366">
                        <c:v>0.64</c:v>
                      </c:pt>
                      <c:pt idx="1367">
                        <c:v>0.62</c:v>
                      </c:pt>
                      <c:pt idx="1368">
                        <c:v>0.62</c:v>
                      </c:pt>
                      <c:pt idx="1369">
                        <c:v>0.62</c:v>
                      </c:pt>
                      <c:pt idx="1370">
                        <c:v>0.62</c:v>
                      </c:pt>
                      <c:pt idx="1371">
                        <c:v>0.6</c:v>
                      </c:pt>
                      <c:pt idx="1372">
                        <c:v>0.6</c:v>
                      </c:pt>
                      <c:pt idx="1373">
                        <c:v>0.6</c:v>
                      </c:pt>
                      <c:pt idx="1374">
                        <c:v>0.57999999999999996</c:v>
                      </c:pt>
                      <c:pt idx="1375">
                        <c:v>0.57999999999999996</c:v>
                      </c:pt>
                      <c:pt idx="1376">
                        <c:v>0.57999999999999996</c:v>
                      </c:pt>
                      <c:pt idx="1377">
                        <c:v>0.56000000000000005</c:v>
                      </c:pt>
                      <c:pt idx="1378">
                        <c:v>0.56000000000000005</c:v>
                      </c:pt>
                      <c:pt idx="1379">
                        <c:v>0.56000000000000005</c:v>
                      </c:pt>
                      <c:pt idx="1380">
                        <c:v>0.56000000000000005</c:v>
                      </c:pt>
                      <c:pt idx="1381">
                        <c:v>0.54</c:v>
                      </c:pt>
                      <c:pt idx="1382">
                        <c:v>0.54</c:v>
                      </c:pt>
                      <c:pt idx="1383">
                        <c:v>0.54</c:v>
                      </c:pt>
                      <c:pt idx="1384">
                        <c:v>0.52</c:v>
                      </c:pt>
                      <c:pt idx="1385">
                        <c:v>0.52</c:v>
                      </c:pt>
                      <c:pt idx="1386">
                        <c:v>0.52</c:v>
                      </c:pt>
                      <c:pt idx="1387">
                        <c:v>0.52</c:v>
                      </c:pt>
                      <c:pt idx="1388">
                        <c:v>0.5</c:v>
                      </c:pt>
                      <c:pt idx="1389">
                        <c:v>0.5</c:v>
                      </c:pt>
                      <c:pt idx="1390">
                        <c:v>0.5</c:v>
                      </c:pt>
                      <c:pt idx="1391">
                        <c:v>0.5</c:v>
                      </c:pt>
                      <c:pt idx="1392">
                        <c:v>0.48</c:v>
                      </c:pt>
                      <c:pt idx="1393">
                        <c:v>0.48</c:v>
                      </c:pt>
                      <c:pt idx="1394">
                        <c:v>0.48</c:v>
                      </c:pt>
                      <c:pt idx="1395">
                        <c:v>0.46</c:v>
                      </c:pt>
                      <c:pt idx="1396">
                        <c:v>0.46</c:v>
                      </c:pt>
                      <c:pt idx="1397">
                        <c:v>0.46</c:v>
                      </c:pt>
                      <c:pt idx="1398">
                        <c:v>0.46</c:v>
                      </c:pt>
                      <c:pt idx="1399">
                        <c:v>0.44</c:v>
                      </c:pt>
                      <c:pt idx="1400">
                        <c:v>0.44</c:v>
                      </c:pt>
                      <c:pt idx="1401">
                        <c:v>0.44</c:v>
                      </c:pt>
                      <c:pt idx="1402">
                        <c:v>0.42</c:v>
                      </c:pt>
                      <c:pt idx="1403">
                        <c:v>0.42</c:v>
                      </c:pt>
                      <c:pt idx="1404">
                        <c:v>0.42</c:v>
                      </c:pt>
                      <c:pt idx="1405">
                        <c:v>0.4</c:v>
                      </c:pt>
                      <c:pt idx="1406">
                        <c:v>0.4</c:v>
                      </c:pt>
                      <c:pt idx="1407">
                        <c:v>0.4</c:v>
                      </c:pt>
                      <c:pt idx="1408">
                        <c:v>0.4</c:v>
                      </c:pt>
                      <c:pt idx="1409">
                        <c:v>0.38</c:v>
                      </c:pt>
                      <c:pt idx="1410">
                        <c:v>0.38</c:v>
                      </c:pt>
                      <c:pt idx="1411">
                        <c:v>0.36</c:v>
                      </c:pt>
                      <c:pt idx="1412">
                        <c:v>0.36</c:v>
                      </c:pt>
                      <c:pt idx="1413">
                        <c:v>0.36</c:v>
                      </c:pt>
                      <c:pt idx="1414">
                        <c:v>0.34</c:v>
                      </c:pt>
                      <c:pt idx="1415">
                        <c:v>0.34</c:v>
                      </c:pt>
                      <c:pt idx="1416">
                        <c:v>0.34</c:v>
                      </c:pt>
                      <c:pt idx="1417">
                        <c:v>0.34</c:v>
                      </c:pt>
                      <c:pt idx="1418">
                        <c:v>0.32</c:v>
                      </c:pt>
                      <c:pt idx="1419">
                        <c:v>0.32</c:v>
                      </c:pt>
                      <c:pt idx="1420">
                        <c:v>0.32</c:v>
                      </c:pt>
                      <c:pt idx="1421">
                        <c:v>0.3</c:v>
                      </c:pt>
                      <c:pt idx="1422">
                        <c:v>0.3</c:v>
                      </c:pt>
                      <c:pt idx="1423">
                        <c:v>0.3</c:v>
                      </c:pt>
                      <c:pt idx="1424">
                        <c:v>0.3</c:v>
                      </c:pt>
                      <c:pt idx="1425">
                        <c:v>0.3</c:v>
                      </c:pt>
                      <c:pt idx="1426">
                        <c:v>0.28000000000000003</c:v>
                      </c:pt>
                      <c:pt idx="1427">
                        <c:v>0.28000000000000003</c:v>
                      </c:pt>
                      <c:pt idx="1428">
                        <c:v>0.28000000000000003</c:v>
                      </c:pt>
                      <c:pt idx="1429">
                        <c:v>0.26</c:v>
                      </c:pt>
                      <c:pt idx="1430">
                        <c:v>0.26</c:v>
                      </c:pt>
                      <c:pt idx="1431">
                        <c:v>0.26</c:v>
                      </c:pt>
                      <c:pt idx="1432">
                        <c:v>0.26</c:v>
                      </c:pt>
                      <c:pt idx="1433">
                        <c:v>0.26</c:v>
                      </c:pt>
                      <c:pt idx="1434">
                        <c:v>0.26</c:v>
                      </c:pt>
                      <c:pt idx="1435">
                        <c:v>0.24</c:v>
                      </c:pt>
                      <c:pt idx="1436">
                        <c:v>0.24</c:v>
                      </c:pt>
                      <c:pt idx="1437">
                        <c:v>0.24</c:v>
                      </c:pt>
                      <c:pt idx="1438">
                        <c:v>0.24</c:v>
                      </c:pt>
                      <c:pt idx="1439">
                        <c:v>0.22</c:v>
                      </c:pt>
                      <c:pt idx="1440">
                        <c:v>0.22</c:v>
                      </c:pt>
                      <c:pt idx="1441">
                        <c:v>0.22</c:v>
                      </c:pt>
                      <c:pt idx="1442">
                        <c:v>0.22</c:v>
                      </c:pt>
                      <c:pt idx="1443">
                        <c:v>0.22</c:v>
                      </c:pt>
                      <c:pt idx="1444">
                        <c:v>0.2</c:v>
                      </c:pt>
                      <c:pt idx="1445">
                        <c:v>0.2</c:v>
                      </c:pt>
                      <c:pt idx="1446">
                        <c:v>0.2</c:v>
                      </c:pt>
                      <c:pt idx="1447">
                        <c:v>0.2</c:v>
                      </c:pt>
                      <c:pt idx="1448">
                        <c:v>0.18</c:v>
                      </c:pt>
                      <c:pt idx="1449">
                        <c:v>0.18</c:v>
                      </c:pt>
                      <c:pt idx="1450">
                        <c:v>0.18</c:v>
                      </c:pt>
                      <c:pt idx="1451">
                        <c:v>0.18</c:v>
                      </c:pt>
                      <c:pt idx="1452">
                        <c:v>0.18</c:v>
                      </c:pt>
                      <c:pt idx="1453">
                        <c:v>0.18</c:v>
                      </c:pt>
                      <c:pt idx="1454">
                        <c:v>0.16</c:v>
                      </c:pt>
                      <c:pt idx="1455">
                        <c:v>0.16</c:v>
                      </c:pt>
                      <c:pt idx="1456">
                        <c:v>0.16</c:v>
                      </c:pt>
                      <c:pt idx="1457">
                        <c:v>0.16</c:v>
                      </c:pt>
                      <c:pt idx="1458">
                        <c:v>0.16</c:v>
                      </c:pt>
                      <c:pt idx="1459">
                        <c:v>0.14000000000000001</c:v>
                      </c:pt>
                      <c:pt idx="1460">
                        <c:v>0.14000000000000001</c:v>
                      </c:pt>
                      <c:pt idx="1461">
                        <c:v>0.14000000000000001</c:v>
                      </c:pt>
                      <c:pt idx="1462">
                        <c:v>0.14000000000000001</c:v>
                      </c:pt>
                      <c:pt idx="1463">
                        <c:v>0.14000000000000001</c:v>
                      </c:pt>
                      <c:pt idx="1464">
                        <c:v>0.14000000000000001</c:v>
                      </c:pt>
                      <c:pt idx="1465">
                        <c:v>0.14000000000000001</c:v>
                      </c:pt>
                      <c:pt idx="1466">
                        <c:v>0.14000000000000001</c:v>
                      </c:pt>
                      <c:pt idx="1467">
                        <c:v>0.12</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A302-5B44-B3FD-A66005AE673A}"/>
                  </c:ext>
                </c:extLst>
              </c15:ser>
            </c15:filteredScatterSeries>
            <c15:filteredScatterSeries>
              <c15:ser>
                <c:idx val="1"/>
                <c:order val="5"/>
                <c:tx>
                  <c:v>5OH</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C$2:$C$1372</c15:sqref>
                        </c15:formulaRef>
                      </c:ext>
                    </c:extLst>
                    <c:numCache>
                      <c:formatCode>General</c:formatCode>
                      <c:ptCount val="1371"/>
                      <c:pt idx="0">
                        <c:v>0</c:v>
                      </c:pt>
                      <c:pt idx="1">
                        <c:v>0</c:v>
                      </c:pt>
                      <c:pt idx="2">
                        <c:v>0</c:v>
                      </c:pt>
                      <c:pt idx="3">
                        <c:v>0.02</c:v>
                      </c:pt>
                      <c:pt idx="4">
                        <c:v>0.02</c:v>
                      </c:pt>
                      <c:pt idx="5">
                        <c:v>0.02</c:v>
                      </c:pt>
                      <c:pt idx="6">
                        <c:v>0.02</c:v>
                      </c:pt>
                      <c:pt idx="7">
                        <c:v>0.02</c:v>
                      </c:pt>
                      <c:pt idx="8">
                        <c:v>0.02</c:v>
                      </c:pt>
                      <c:pt idx="9">
                        <c:v>0.02</c:v>
                      </c:pt>
                      <c:pt idx="10">
                        <c:v>0.04</c:v>
                      </c:pt>
                      <c:pt idx="11">
                        <c:v>0.04</c:v>
                      </c:pt>
                      <c:pt idx="12">
                        <c:v>0.04</c:v>
                      </c:pt>
                      <c:pt idx="13">
                        <c:v>0.04</c:v>
                      </c:pt>
                      <c:pt idx="14">
                        <c:v>0.04</c:v>
                      </c:pt>
                      <c:pt idx="15">
                        <c:v>0.04</c:v>
                      </c:pt>
                      <c:pt idx="16">
                        <c:v>0.04</c:v>
                      </c:pt>
                      <c:pt idx="17">
                        <c:v>0.04</c:v>
                      </c:pt>
                      <c:pt idx="18">
                        <c:v>0.04</c:v>
                      </c:pt>
                      <c:pt idx="19">
                        <c:v>0.04</c:v>
                      </c:pt>
                      <c:pt idx="20">
                        <c:v>0.06</c:v>
                      </c:pt>
                      <c:pt idx="21">
                        <c:v>0.06</c:v>
                      </c:pt>
                      <c:pt idx="22">
                        <c:v>0.06</c:v>
                      </c:pt>
                      <c:pt idx="23">
                        <c:v>0.06</c:v>
                      </c:pt>
                      <c:pt idx="24">
                        <c:v>0.06</c:v>
                      </c:pt>
                      <c:pt idx="25">
                        <c:v>0.06</c:v>
                      </c:pt>
                      <c:pt idx="26">
                        <c:v>0.08</c:v>
                      </c:pt>
                      <c:pt idx="27">
                        <c:v>0.08</c:v>
                      </c:pt>
                      <c:pt idx="28">
                        <c:v>0.1</c:v>
                      </c:pt>
                      <c:pt idx="29">
                        <c:v>0.1</c:v>
                      </c:pt>
                      <c:pt idx="30">
                        <c:v>0.1</c:v>
                      </c:pt>
                      <c:pt idx="31">
                        <c:v>0.12</c:v>
                      </c:pt>
                      <c:pt idx="32">
                        <c:v>0.14000000000000001</c:v>
                      </c:pt>
                      <c:pt idx="33">
                        <c:v>0.16</c:v>
                      </c:pt>
                      <c:pt idx="34">
                        <c:v>0.18</c:v>
                      </c:pt>
                      <c:pt idx="35">
                        <c:v>0.2</c:v>
                      </c:pt>
                      <c:pt idx="36">
                        <c:v>0.22</c:v>
                      </c:pt>
                      <c:pt idx="37">
                        <c:v>0.26</c:v>
                      </c:pt>
                      <c:pt idx="38">
                        <c:v>0.28000000000000003</c:v>
                      </c:pt>
                      <c:pt idx="39">
                        <c:v>0.28000000000000003</c:v>
                      </c:pt>
                      <c:pt idx="40">
                        <c:v>0.32</c:v>
                      </c:pt>
                      <c:pt idx="41">
                        <c:v>0.34</c:v>
                      </c:pt>
                      <c:pt idx="42">
                        <c:v>0.36</c:v>
                      </c:pt>
                      <c:pt idx="43">
                        <c:v>0.4</c:v>
                      </c:pt>
                      <c:pt idx="44">
                        <c:v>0.42</c:v>
                      </c:pt>
                      <c:pt idx="45">
                        <c:v>0.46</c:v>
                      </c:pt>
                      <c:pt idx="46">
                        <c:v>0.48</c:v>
                      </c:pt>
                      <c:pt idx="47">
                        <c:v>0.52</c:v>
                      </c:pt>
                      <c:pt idx="48">
                        <c:v>0.54</c:v>
                      </c:pt>
                      <c:pt idx="49">
                        <c:v>0.54</c:v>
                      </c:pt>
                      <c:pt idx="50">
                        <c:v>0.56000000000000005</c:v>
                      </c:pt>
                      <c:pt idx="51">
                        <c:v>0.6</c:v>
                      </c:pt>
                      <c:pt idx="52">
                        <c:v>0.62</c:v>
                      </c:pt>
                      <c:pt idx="53">
                        <c:v>0.64</c:v>
                      </c:pt>
                      <c:pt idx="54">
                        <c:v>0.68</c:v>
                      </c:pt>
                      <c:pt idx="55">
                        <c:v>0.7</c:v>
                      </c:pt>
                      <c:pt idx="56">
                        <c:v>0.72</c:v>
                      </c:pt>
                      <c:pt idx="57">
                        <c:v>0.74</c:v>
                      </c:pt>
                      <c:pt idx="58">
                        <c:v>0.74</c:v>
                      </c:pt>
                      <c:pt idx="59">
                        <c:v>0.76</c:v>
                      </c:pt>
                      <c:pt idx="60">
                        <c:v>0.8</c:v>
                      </c:pt>
                      <c:pt idx="61">
                        <c:v>0.82</c:v>
                      </c:pt>
                      <c:pt idx="62">
                        <c:v>0.84</c:v>
                      </c:pt>
                      <c:pt idx="63">
                        <c:v>0.88</c:v>
                      </c:pt>
                      <c:pt idx="64">
                        <c:v>0.9</c:v>
                      </c:pt>
                      <c:pt idx="65">
                        <c:v>0.94</c:v>
                      </c:pt>
                      <c:pt idx="66">
                        <c:v>0.94</c:v>
                      </c:pt>
                      <c:pt idx="67">
                        <c:v>0.96</c:v>
                      </c:pt>
                      <c:pt idx="68">
                        <c:v>1</c:v>
                      </c:pt>
                      <c:pt idx="69">
                        <c:v>1.04</c:v>
                      </c:pt>
                      <c:pt idx="70">
                        <c:v>1.08</c:v>
                      </c:pt>
                      <c:pt idx="71">
                        <c:v>1.1200000000000001</c:v>
                      </c:pt>
                      <c:pt idx="72">
                        <c:v>1.1399999999999999</c:v>
                      </c:pt>
                      <c:pt idx="73">
                        <c:v>1.18</c:v>
                      </c:pt>
                      <c:pt idx="74">
                        <c:v>1.22</c:v>
                      </c:pt>
                      <c:pt idx="75">
                        <c:v>1.26</c:v>
                      </c:pt>
                      <c:pt idx="76">
                        <c:v>1.3</c:v>
                      </c:pt>
                      <c:pt idx="77">
                        <c:v>1.3</c:v>
                      </c:pt>
                      <c:pt idx="78">
                        <c:v>1.36</c:v>
                      </c:pt>
                      <c:pt idx="79">
                        <c:v>1.4</c:v>
                      </c:pt>
                      <c:pt idx="80">
                        <c:v>1.44</c:v>
                      </c:pt>
                      <c:pt idx="81">
                        <c:v>1.48</c:v>
                      </c:pt>
                      <c:pt idx="82">
                        <c:v>1.52</c:v>
                      </c:pt>
                      <c:pt idx="83">
                        <c:v>1.56</c:v>
                      </c:pt>
                      <c:pt idx="84">
                        <c:v>1.62</c:v>
                      </c:pt>
                      <c:pt idx="85">
                        <c:v>1.62</c:v>
                      </c:pt>
                      <c:pt idx="86">
                        <c:v>1.66</c:v>
                      </c:pt>
                      <c:pt idx="87">
                        <c:v>1.7</c:v>
                      </c:pt>
                      <c:pt idx="88">
                        <c:v>1.76</c:v>
                      </c:pt>
                      <c:pt idx="89">
                        <c:v>1.8</c:v>
                      </c:pt>
                      <c:pt idx="90">
                        <c:v>1.84</c:v>
                      </c:pt>
                      <c:pt idx="91">
                        <c:v>1.9</c:v>
                      </c:pt>
                      <c:pt idx="92">
                        <c:v>1.94</c:v>
                      </c:pt>
                      <c:pt idx="93">
                        <c:v>2</c:v>
                      </c:pt>
                      <c:pt idx="94">
                        <c:v>2.06</c:v>
                      </c:pt>
                      <c:pt idx="95">
                        <c:v>2.1</c:v>
                      </c:pt>
                      <c:pt idx="96">
                        <c:v>2.1</c:v>
                      </c:pt>
                      <c:pt idx="97">
                        <c:v>2.16</c:v>
                      </c:pt>
                      <c:pt idx="98">
                        <c:v>2.2000000000000002</c:v>
                      </c:pt>
                      <c:pt idx="99">
                        <c:v>2.2599999999999998</c:v>
                      </c:pt>
                      <c:pt idx="100">
                        <c:v>2.3199999999999981</c:v>
                      </c:pt>
                      <c:pt idx="101">
                        <c:v>2.36</c:v>
                      </c:pt>
                      <c:pt idx="102">
                        <c:v>2.42</c:v>
                      </c:pt>
                      <c:pt idx="103">
                        <c:v>2.48</c:v>
                      </c:pt>
                      <c:pt idx="104">
                        <c:v>2.52</c:v>
                      </c:pt>
                      <c:pt idx="105">
                        <c:v>2.52</c:v>
                      </c:pt>
                      <c:pt idx="106">
                        <c:v>2.58</c:v>
                      </c:pt>
                      <c:pt idx="107">
                        <c:v>2.62</c:v>
                      </c:pt>
                      <c:pt idx="108">
                        <c:v>2.68</c:v>
                      </c:pt>
                      <c:pt idx="109">
                        <c:v>2.72</c:v>
                      </c:pt>
                      <c:pt idx="110">
                        <c:v>2.76</c:v>
                      </c:pt>
                      <c:pt idx="111">
                        <c:v>2.82</c:v>
                      </c:pt>
                      <c:pt idx="112">
                        <c:v>2.86</c:v>
                      </c:pt>
                      <c:pt idx="113">
                        <c:v>2.86</c:v>
                      </c:pt>
                      <c:pt idx="114">
                        <c:v>2.9</c:v>
                      </c:pt>
                      <c:pt idx="115">
                        <c:v>2.96</c:v>
                      </c:pt>
                      <c:pt idx="116">
                        <c:v>3</c:v>
                      </c:pt>
                      <c:pt idx="117">
                        <c:v>3.04</c:v>
                      </c:pt>
                      <c:pt idx="118">
                        <c:v>3.08</c:v>
                      </c:pt>
                      <c:pt idx="119">
                        <c:v>3.12</c:v>
                      </c:pt>
                      <c:pt idx="120">
                        <c:v>3.16</c:v>
                      </c:pt>
                      <c:pt idx="121">
                        <c:v>3.2</c:v>
                      </c:pt>
                      <c:pt idx="122">
                        <c:v>3.24</c:v>
                      </c:pt>
                      <c:pt idx="123">
                        <c:v>3.28</c:v>
                      </c:pt>
                      <c:pt idx="124">
                        <c:v>3.28</c:v>
                      </c:pt>
                      <c:pt idx="125">
                        <c:v>3.32</c:v>
                      </c:pt>
                      <c:pt idx="126">
                        <c:v>3.36</c:v>
                      </c:pt>
                      <c:pt idx="127">
                        <c:v>3.38</c:v>
                      </c:pt>
                      <c:pt idx="128">
                        <c:v>3.42</c:v>
                      </c:pt>
                      <c:pt idx="129">
                        <c:v>3.46</c:v>
                      </c:pt>
                      <c:pt idx="130">
                        <c:v>3.48</c:v>
                      </c:pt>
                      <c:pt idx="131">
                        <c:v>3.52</c:v>
                      </c:pt>
                      <c:pt idx="132">
                        <c:v>3.54</c:v>
                      </c:pt>
                      <c:pt idx="133">
                        <c:v>3.54</c:v>
                      </c:pt>
                      <c:pt idx="134">
                        <c:v>3.58</c:v>
                      </c:pt>
                      <c:pt idx="135">
                        <c:v>3.6</c:v>
                      </c:pt>
                      <c:pt idx="136">
                        <c:v>3.62</c:v>
                      </c:pt>
                      <c:pt idx="137">
                        <c:v>3.64</c:v>
                      </c:pt>
                      <c:pt idx="138">
                        <c:v>3.66</c:v>
                      </c:pt>
                      <c:pt idx="139">
                        <c:v>3.7</c:v>
                      </c:pt>
                      <c:pt idx="140">
                        <c:v>3.72</c:v>
                      </c:pt>
                      <c:pt idx="141">
                        <c:v>3.72</c:v>
                      </c:pt>
                      <c:pt idx="142">
                        <c:v>3.74</c:v>
                      </c:pt>
                      <c:pt idx="143">
                        <c:v>3.76</c:v>
                      </c:pt>
                      <c:pt idx="144">
                        <c:v>3.78</c:v>
                      </c:pt>
                      <c:pt idx="145">
                        <c:v>3.8</c:v>
                      </c:pt>
                      <c:pt idx="146">
                        <c:v>3.82</c:v>
                      </c:pt>
                      <c:pt idx="147">
                        <c:v>3.82</c:v>
                      </c:pt>
                      <c:pt idx="148">
                        <c:v>3.84</c:v>
                      </c:pt>
                      <c:pt idx="149">
                        <c:v>3.86</c:v>
                      </c:pt>
                      <c:pt idx="150">
                        <c:v>3.88</c:v>
                      </c:pt>
                      <c:pt idx="151">
                        <c:v>3.88</c:v>
                      </c:pt>
                      <c:pt idx="152">
                        <c:v>3.88</c:v>
                      </c:pt>
                      <c:pt idx="153">
                        <c:v>3.9</c:v>
                      </c:pt>
                      <c:pt idx="154">
                        <c:v>3.9</c:v>
                      </c:pt>
                      <c:pt idx="155">
                        <c:v>3.92</c:v>
                      </c:pt>
                      <c:pt idx="156">
                        <c:v>3.94</c:v>
                      </c:pt>
                      <c:pt idx="157">
                        <c:v>3.94</c:v>
                      </c:pt>
                      <c:pt idx="158">
                        <c:v>3.96</c:v>
                      </c:pt>
                      <c:pt idx="159">
                        <c:v>3.96</c:v>
                      </c:pt>
                      <c:pt idx="160">
                        <c:v>3.96</c:v>
                      </c:pt>
                      <c:pt idx="161">
                        <c:v>3.96</c:v>
                      </c:pt>
                      <c:pt idx="162">
                        <c:v>3.98</c:v>
                      </c:pt>
                      <c:pt idx="163">
                        <c:v>3.98</c:v>
                      </c:pt>
                      <c:pt idx="164">
                        <c:v>3.98</c:v>
                      </c:pt>
                      <c:pt idx="165">
                        <c:v>4</c:v>
                      </c:pt>
                      <c:pt idx="166">
                        <c:v>4</c:v>
                      </c:pt>
                      <c:pt idx="167">
                        <c:v>4</c:v>
                      </c:pt>
                      <c:pt idx="168">
                        <c:v>4</c:v>
                      </c:pt>
                      <c:pt idx="169">
                        <c:v>4.0199999999999996</c:v>
                      </c:pt>
                      <c:pt idx="170">
                        <c:v>4.0199999999999996</c:v>
                      </c:pt>
                      <c:pt idx="171">
                        <c:v>4.0199999999999996</c:v>
                      </c:pt>
                      <c:pt idx="172">
                        <c:v>4.0199999999999996</c:v>
                      </c:pt>
                      <c:pt idx="173">
                        <c:v>4.0199999999999996</c:v>
                      </c:pt>
                      <c:pt idx="174">
                        <c:v>4.0199999999999996</c:v>
                      </c:pt>
                      <c:pt idx="175">
                        <c:v>4.0199999999999996</c:v>
                      </c:pt>
                      <c:pt idx="176">
                        <c:v>4.0199999999999996</c:v>
                      </c:pt>
                      <c:pt idx="177">
                        <c:v>4.0199999999999996</c:v>
                      </c:pt>
                      <c:pt idx="178">
                        <c:v>4.0199999999999996</c:v>
                      </c:pt>
                      <c:pt idx="179">
                        <c:v>4.0199999999999996</c:v>
                      </c:pt>
                      <c:pt idx="180">
                        <c:v>4.0199999999999996</c:v>
                      </c:pt>
                      <c:pt idx="181">
                        <c:v>4.0199999999999996</c:v>
                      </c:pt>
                      <c:pt idx="182">
                        <c:v>4.0199999999999996</c:v>
                      </c:pt>
                      <c:pt idx="183">
                        <c:v>4.0199999999999996</c:v>
                      </c:pt>
                      <c:pt idx="184">
                        <c:v>4.0199999999999996</c:v>
                      </c:pt>
                      <c:pt idx="185">
                        <c:v>4.0199999999999996</c:v>
                      </c:pt>
                      <c:pt idx="186">
                        <c:v>4</c:v>
                      </c:pt>
                      <c:pt idx="187">
                        <c:v>4</c:v>
                      </c:pt>
                      <c:pt idx="188">
                        <c:v>4</c:v>
                      </c:pt>
                      <c:pt idx="189">
                        <c:v>4</c:v>
                      </c:pt>
                      <c:pt idx="190">
                        <c:v>4</c:v>
                      </c:pt>
                      <c:pt idx="191">
                        <c:v>4</c:v>
                      </c:pt>
                      <c:pt idx="192">
                        <c:v>3.98</c:v>
                      </c:pt>
                      <c:pt idx="193">
                        <c:v>3.98</c:v>
                      </c:pt>
                      <c:pt idx="194">
                        <c:v>3.98</c:v>
                      </c:pt>
                      <c:pt idx="195">
                        <c:v>3.98</c:v>
                      </c:pt>
                      <c:pt idx="196">
                        <c:v>3.98</c:v>
                      </c:pt>
                      <c:pt idx="197">
                        <c:v>3.96</c:v>
                      </c:pt>
                      <c:pt idx="198">
                        <c:v>3.96</c:v>
                      </c:pt>
                      <c:pt idx="199">
                        <c:v>3.96</c:v>
                      </c:pt>
                      <c:pt idx="200">
                        <c:v>3.94</c:v>
                      </c:pt>
                      <c:pt idx="201">
                        <c:v>3.94</c:v>
                      </c:pt>
                      <c:pt idx="202">
                        <c:v>3.94</c:v>
                      </c:pt>
                      <c:pt idx="203">
                        <c:v>3.92</c:v>
                      </c:pt>
                      <c:pt idx="204">
                        <c:v>3.92</c:v>
                      </c:pt>
                      <c:pt idx="205">
                        <c:v>3.9</c:v>
                      </c:pt>
                      <c:pt idx="206">
                        <c:v>3.9</c:v>
                      </c:pt>
                      <c:pt idx="207">
                        <c:v>3.88</c:v>
                      </c:pt>
                      <c:pt idx="208">
                        <c:v>3.88</c:v>
                      </c:pt>
                      <c:pt idx="209">
                        <c:v>3.88</c:v>
                      </c:pt>
                      <c:pt idx="210">
                        <c:v>3.86</c:v>
                      </c:pt>
                      <c:pt idx="211">
                        <c:v>3.86</c:v>
                      </c:pt>
                      <c:pt idx="212">
                        <c:v>3.86</c:v>
                      </c:pt>
                      <c:pt idx="213">
                        <c:v>3.84</c:v>
                      </c:pt>
                      <c:pt idx="214">
                        <c:v>3.84</c:v>
                      </c:pt>
                      <c:pt idx="215">
                        <c:v>3.82</c:v>
                      </c:pt>
                      <c:pt idx="216">
                        <c:v>3.82</c:v>
                      </c:pt>
                      <c:pt idx="217">
                        <c:v>3.82</c:v>
                      </c:pt>
                      <c:pt idx="218">
                        <c:v>3.8</c:v>
                      </c:pt>
                      <c:pt idx="219">
                        <c:v>3.8</c:v>
                      </c:pt>
                      <c:pt idx="220">
                        <c:v>3.8</c:v>
                      </c:pt>
                      <c:pt idx="221">
                        <c:v>3.78</c:v>
                      </c:pt>
                      <c:pt idx="222">
                        <c:v>3.78</c:v>
                      </c:pt>
                      <c:pt idx="223">
                        <c:v>3.76</c:v>
                      </c:pt>
                      <c:pt idx="224">
                        <c:v>3.74</c:v>
                      </c:pt>
                      <c:pt idx="225">
                        <c:v>3.74</c:v>
                      </c:pt>
                      <c:pt idx="226">
                        <c:v>3.74</c:v>
                      </c:pt>
                      <c:pt idx="227">
                        <c:v>3.72</c:v>
                      </c:pt>
                      <c:pt idx="228">
                        <c:v>3.7</c:v>
                      </c:pt>
                      <c:pt idx="229">
                        <c:v>3.68</c:v>
                      </c:pt>
                      <c:pt idx="230">
                        <c:v>3.66</c:v>
                      </c:pt>
                      <c:pt idx="231">
                        <c:v>3.64</c:v>
                      </c:pt>
                      <c:pt idx="232">
                        <c:v>3.6</c:v>
                      </c:pt>
                      <c:pt idx="233">
                        <c:v>3.58</c:v>
                      </c:pt>
                      <c:pt idx="234">
                        <c:v>3.56</c:v>
                      </c:pt>
                      <c:pt idx="235">
                        <c:v>3.52</c:v>
                      </c:pt>
                      <c:pt idx="236">
                        <c:v>3.52</c:v>
                      </c:pt>
                      <c:pt idx="237">
                        <c:v>3.5</c:v>
                      </c:pt>
                      <c:pt idx="238">
                        <c:v>3.46</c:v>
                      </c:pt>
                      <c:pt idx="239">
                        <c:v>3.44</c:v>
                      </c:pt>
                      <c:pt idx="240">
                        <c:v>3.4</c:v>
                      </c:pt>
                      <c:pt idx="241">
                        <c:v>3.36</c:v>
                      </c:pt>
                      <c:pt idx="242">
                        <c:v>3.32</c:v>
                      </c:pt>
                      <c:pt idx="243">
                        <c:v>3.3</c:v>
                      </c:pt>
                      <c:pt idx="244">
                        <c:v>3.3</c:v>
                      </c:pt>
                      <c:pt idx="245">
                        <c:v>3.26</c:v>
                      </c:pt>
                      <c:pt idx="246">
                        <c:v>3.22</c:v>
                      </c:pt>
                      <c:pt idx="247">
                        <c:v>3.18</c:v>
                      </c:pt>
                      <c:pt idx="248">
                        <c:v>3.14</c:v>
                      </c:pt>
                      <c:pt idx="249">
                        <c:v>3.12</c:v>
                      </c:pt>
                      <c:pt idx="250">
                        <c:v>3.08</c:v>
                      </c:pt>
                      <c:pt idx="251">
                        <c:v>3.04</c:v>
                      </c:pt>
                      <c:pt idx="252">
                        <c:v>3</c:v>
                      </c:pt>
                      <c:pt idx="253">
                        <c:v>2.96</c:v>
                      </c:pt>
                      <c:pt idx="254">
                        <c:v>2.96</c:v>
                      </c:pt>
                      <c:pt idx="255">
                        <c:v>2.94</c:v>
                      </c:pt>
                      <c:pt idx="256">
                        <c:v>2.9</c:v>
                      </c:pt>
                      <c:pt idx="257">
                        <c:v>2.86</c:v>
                      </c:pt>
                      <c:pt idx="258">
                        <c:v>2.84</c:v>
                      </c:pt>
                      <c:pt idx="259">
                        <c:v>2.8</c:v>
                      </c:pt>
                      <c:pt idx="260">
                        <c:v>2.76</c:v>
                      </c:pt>
                      <c:pt idx="261">
                        <c:v>2.74</c:v>
                      </c:pt>
                      <c:pt idx="262">
                        <c:v>2.7</c:v>
                      </c:pt>
                      <c:pt idx="263">
                        <c:v>2.68</c:v>
                      </c:pt>
                      <c:pt idx="264">
                        <c:v>2.68</c:v>
                      </c:pt>
                      <c:pt idx="265">
                        <c:v>2.64</c:v>
                      </c:pt>
                      <c:pt idx="266">
                        <c:v>2.6</c:v>
                      </c:pt>
                      <c:pt idx="267">
                        <c:v>2.58</c:v>
                      </c:pt>
                      <c:pt idx="268">
                        <c:v>2.56</c:v>
                      </c:pt>
                      <c:pt idx="269">
                        <c:v>2.52</c:v>
                      </c:pt>
                      <c:pt idx="270">
                        <c:v>2.5</c:v>
                      </c:pt>
                      <c:pt idx="271">
                        <c:v>2.46</c:v>
                      </c:pt>
                      <c:pt idx="272">
                        <c:v>2.46</c:v>
                      </c:pt>
                      <c:pt idx="273">
                        <c:v>2.44</c:v>
                      </c:pt>
                      <c:pt idx="274">
                        <c:v>2.4</c:v>
                      </c:pt>
                      <c:pt idx="275">
                        <c:v>2.38</c:v>
                      </c:pt>
                      <c:pt idx="276">
                        <c:v>2.36</c:v>
                      </c:pt>
                      <c:pt idx="277">
                        <c:v>2.3199999999999981</c:v>
                      </c:pt>
                      <c:pt idx="278">
                        <c:v>2.2999999999999998</c:v>
                      </c:pt>
                      <c:pt idx="279">
                        <c:v>2.2799999999999998</c:v>
                      </c:pt>
                      <c:pt idx="280">
                        <c:v>2.2599999999999998</c:v>
                      </c:pt>
                      <c:pt idx="281">
                        <c:v>2.2200000000000002</c:v>
                      </c:pt>
                      <c:pt idx="282">
                        <c:v>2.2200000000000002</c:v>
                      </c:pt>
                      <c:pt idx="283">
                        <c:v>2.2000000000000002</c:v>
                      </c:pt>
                      <c:pt idx="284">
                        <c:v>2.1800000000000002</c:v>
                      </c:pt>
                      <c:pt idx="285">
                        <c:v>2.16</c:v>
                      </c:pt>
                      <c:pt idx="286">
                        <c:v>2.14</c:v>
                      </c:pt>
                      <c:pt idx="287">
                        <c:v>2.12</c:v>
                      </c:pt>
                      <c:pt idx="288">
                        <c:v>2.1</c:v>
                      </c:pt>
                      <c:pt idx="289">
                        <c:v>2.08</c:v>
                      </c:pt>
                      <c:pt idx="290">
                        <c:v>2.06</c:v>
                      </c:pt>
                      <c:pt idx="291">
                        <c:v>2.04</c:v>
                      </c:pt>
                      <c:pt idx="292">
                        <c:v>2.04</c:v>
                      </c:pt>
                      <c:pt idx="293">
                        <c:v>2.02</c:v>
                      </c:pt>
                      <c:pt idx="294">
                        <c:v>2</c:v>
                      </c:pt>
                      <c:pt idx="295">
                        <c:v>1.98</c:v>
                      </c:pt>
                      <c:pt idx="296">
                        <c:v>1.96</c:v>
                      </c:pt>
                      <c:pt idx="297">
                        <c:v>1.94</c:v>
                      </c:pt>
                      <c:pt idx="298">
                        <c:v>1.92</c:v>
                      </c:pt>
                      <c:pt idx="299">
                        <c:v>1.92</c:v>
                      </c:pt>
                      <c:pt idx="300">
                        <c:v>1.9</c:v>
                      </c:pt>
                      <c:pt idx="301">
                        <c:v>1.88</c:v>
                      </c:pt>
                      <c:pt idx="302">
                        <c:v>1.88</c:v>
                      </c:pt>
                      <c:pt idx="303">
                        <c:v>1.86</c:v>
                      </c:pt>
                      <c:pt idx="304">
                        <c:v>1.84</c:v>
                      </c:pt>
                      <c:pt idx="305">
                        <c:v>1.82</c:v>
                      </c:pt>
                      <c:pt idx="306">
                        <c:v>1.82</c:v>
                      </c:pt>
                      <c:pt idx="307">
                        <c:v>1.8</c:v>
                      </c:pt>
                      <c:pt idx="308">
                        <c:v>1.8</c:v>
                      </c:pt>
                      <c:pt idx="309">
                        <c:v>1.78</c:v>
                      </c:pt>
                      <c:pt idx="310">
                        <c:v>1.78</c:v>
                      </c:pt>
                      <c:pt idx="311">
                        <c:v>1.76</c:v>
                      </c:pt>
                      <c:pt idx="312">
                        <c:v>1.76</c:v>
                      </c:pt>
                      <c:pt idx="313">
                        <c:v>1.74</c:v>
                      </c:pt>
                      <c:pt idx="314">
                        <c:v>1.74</c:v>
                      </c:pt>
                      <c:pt idx="315">
                        <c:v>1.72</c:v>
                      </c:pt>
                      <c:pt idx="316">
                        <c:v>1.72</c:v>
                      </c:pt>
                      <c:pt idx="317">
                        <c:v>1.7</c:v>
                      </c:pt>
                      <c:pt idx="318">
                        <c:v>1.7</c:v>
                      </c:pt>
                      <c:pt idx="319">
                        <c:v>1.68</c:v>
                      </c:pt>
                      <c:pt idx="320">
                        <c:v>1.68</c:v>
                      </c:pt>
                      <c:pt idx="321">
                        <c:v>1.68</c:v>
                      </c:pt>
                      <c:pt idx="322">
                        <c:v>1.66</c:v>
                      </c:pt>
                      <c:pt idx="323">
                        <c:v>1.66</c:v>
                      </c:pt>
                      <c:pt idx="324">
                        <c:v>1.64</c:v>
                      </c:pt>
                      <c:pt idx="325">
                        <c:v>1.64</c:v>
                      </c:pt>
                      <c:pt idx="326">
                        <c:v>1.64</c:v>
                      </c:pt>
                      <c:pt idx="327">
                        <c:v>1.64</c:v>
                      </c:pt>
                      <c:pt idx="328">
                        <c:v>1.62</c:v>
                      </c:pt>
                      <c:pt idx="329">
                        <c:v>1.62</c:v>
                      </c:pt>
                      <c:pt idx="330">
                        <c:v>1.6</c:v>
                      </c:pt>
                      <c:pt idx="331">
                        <c:v>1.6</c:v>
                      </c:pt>
                      <c:pt idx="332">
                        <c:v>1.6</c:v>
                      </c:pt>
                      <c:pt idx="333">
                        <c:v>1.58</c:v>
                      </c:pt>
                      <c:pt idx="334">
                        <c:v>1.58</c:v>
                      </c:pt>
                      <c:pt idx="335">
                        <c:v>1.58</c:v>
                      </c:pt>
                      <c:pt idx="336">
                        <c:v>1.56</c:v>
                      </c:pt>
                      <c:pt idx="337">
                        <c:v>1.56</c:v>
                      </c:pt>
                      <c:pt idx="338">
                        <c:v>1.56</c:v>
                      </c:pt>
                      <c:pt idx="339">
                        <c:v>1.54</c:v>
                      </c:pt>
                      <c:pt idx="340">
                        <c:v>1.54</c:v>
                      </c:pt>
                      <c:pt idx="341">
                        <c:v>1.54</c:v>
                      </c:pt>
                      <c:pt idx="342">
                        <c:v>1.52</c:v>
                      </c:pt>
                      <c:pt idx="343">
                        <c:v>1.52</c:v>
                      </c:pt>
                      <c:pt idx="344">
                        <c:v>1.52</c:v>
                      </c:pt>
                      <c:pt idx="345">
                        <c:v>1.5</c:v>
                      </c:pt>
                      <c:pt idx="346">
                        <c:v>1.5</c:v>
                      </c:pt>
                      <c:pt idx="347">
                        <c:v>1.5</c:v>
                      </c:pt>
                      <c:pt idx="348">
                        <c:v>1.5</c:v>
                      </c:pt>
                      <c:pt idx="349">
                        <c:v>1.48</c:v>
                      </c:pt>
                      <c:pt idx="350">
                        <c:v>1.48</c:v>
                      </c:pt>
                      <c:pt idx="351">
                        <c:v>1.48</c:v>
                      </c:pt>
                      <c:pt idx="352">
                        <c:v>1.48</c:v>
                      </c:pt>
                      <c:pt idx="353">
                        <c:v>1.46</c:v>
                      </c:pt>
                      <c:pt idx="354">
                        <c:v>1.46</c:v>
                      </c:pt>
                      <c:pt idx="355">
                        <c:v>1.46</c:v>
                      </c:pt>
                      <c:pt idx="356">
                        <c:v>1.44</c:v>
                      </c:pt>
                      <c:pt idx="357">
                        <c:v>1.44</c:v>
                      </c:pt>
                      <c:pt idx="358">
                        <c:v>1.44</c:v>
                      </c:pt>
                      <c:pt idx="359">
                        <c:v>1.44</c:v>
                      </c:pt>
                      <c:pt idx="360">
                        <c:v>1.44</c:v>
                      </c:pt>
                      <c:pt idx="361">
                        <c:v>1.44</c:v>
                      </c:pt>
                      <c:pt idx="362">
                        <c:v>1.42</c:v>
                      </c:pt>
                      <c:pt idx="363">
                        <c:v>1.42</c:v>
                      </c:pt>
                      <c:pt idx="364">
                        <c:v>1.42</c:v>
                      </c:pt>
                      <c:pt idx="365">
                        <c:v>1.42</c:v>
                      </c:pt>
                      <c:pt idx="366">
                        <c:v>1.42</c:v>
                      </c:pt>
                      <c:pt idx="367">
                        <c:v>1.42</c:v>
                      </c:pt>
                      <c:pt idx="368">
                        <c:v>1.4</c:v>
                      </c:pt>
                      <c:pt idx="369">
                        <c:v>1.4</c:v>
                      </c:pt>
                      <c:pt idx="370">
                        <c:v>1.4</c:v>
                      </c:pt>
                      <c:pt idx="371">
                        <c:v>1.4</c:v>
                      </c:pt>
                      <c:pt idx="372">
                        <c:v>1.4</c:v>
                      </c:pt>
                      <c:pt idx="373">
                        <c:v>1.38</c:v>
                      </c:pt>
                      <c:pt idx="374">
                        <c:v>1.38</c:v>
                      </c:pt>
                      <c:pt idx="375">
                        <c:v>1.38</c:v>
                      </c:pt>
                      <c:pt idx="376">
                        <c:v>1.38</c:v>
                      </c:pt>
                      <c:pt idx="377">
                        <c:v>1.38</c:v>
                      </c:pt>
                      <c:pt idx="378">
                        <c:v>1.36</c:v>
                      </c:pt>
                      <c:pt idx="379">
                        <c:v>1.36</c:v>
                      </c:pt>
                      <c:pt idx="380">
                        <c:v>1.36</c:v>
                      </c:pt>
                      <c:pt idx="381">
                        <c:v>1.36</c:v>
                      </c:pt>
                      <c:pt idx="382">
                        <c:v>1.36</c:v>
                      </c:pt>
                      <c:pt idx="383">
                        <c:v>1.34</c:v>
                      </c:pt>
                      <c:pt idx="384">
                        <c:v>1.34</c:v>
                      </c:pt>
                      <c:pt idx="385">
                        <c:v>1.34</c:v>
                      </c:pt>
                      <c:pt idx="386">
                        <c:v>1.34</c:v>
                      </c:pt>
                      <c:pt idx="387">
                        <c:v>1.34</c:v>
                      </c:pt>
                      <c:pt idx="388">
                        <c:v>1.34</c:v>
                      </c:pt>
                      <c:pt idx="389">
                        <c:v>1.32</c:v>
                      </c:pt>
                      <c:pt idx="390">
                        <c:v>1.32</c:v>
                      </c:pt>
                      <c:pt idx="391">
                        <c:v>1.32</c:v>
                      </c:pt>
                      <c:pt idx="392">
                        <c:v>1.32</c:v>
                      </c:pt>
                      <c:pt idx="393">
                        <c:v>1.32</c:v>
                      </c:pt>
                      <c:pt idx="394">
                        <c:v>1.32</c:v>
                      </c:pt>
                      <c:pt idx="395">
                        <c:v>1.3</c:v>
                      </c:pt>
                      <c:pt idx="396">
                        <c:v>1.3</c:v>
                      </c:pt>
                      <c:pt idx="397">
                        <c:v>1.3</c:v>
                      </c:pt>
                      <c:pt idx="398">
                        <c:v>1.3</c:v>
                      </c:pt>
                      <c:pt idx="399">
                        <c:v>1.3</c:v>
                      </c:pt>
                      <c:pt idx="400">
                        <c:v>1.3</c:v>
                      </c:pt>
                      <c:pt idx="401">
                        <c:v>1.28</c:v>
                      </c:pt>
                      <c:pt idx="402">
                        <c:v>1.28</c:v>
                      </c:pt>
                      <c:pt idx="403">
                        <c:v>1.28</c:v>
                      </c:pt>
                      <c:pt idx="404">
                        <c:v>1.28</c:v>
                      </c:pt>
                      <c:pt idx="405">
                        <c:v>1.28</c:v>
                      </c:pt>
                      <c:pt idx="406">
                        <c:v>1.28</c:v>
                      </c:pt>
                      <c:pt idx="407">
                        <c:v>1.28</c:v>
                      </c:pt>
                      <c:pt idx="408">
                        <c:v>1.28</c:v>
                      </c:pt>
                      <c:pt idx="409">
                        <c:v>1.28</c:v>
                      </c:pt>
                      <c:pt idx="410">
                        <c:v>1.26</c:v>
                      </c:pt>
                      <c:pt idx="411">
                        <c:v>1.26</c:v>
                      </c:pt>
                      <c:pt idx="412">
                        <c:v>1.26</c:v>
                      </c:pt>
                      <c:pt idx="413">
                        <c:v>1.26</c:v>
                      </c:pt>
                      <c:pt idx="414">
                        <c:v>1.26</c:v>
                      </c:pt>
                      <c:pt idx="415">
                        <c:v>1.26</c:v>
                      </c:pt>
                      <c:pt idx="416">
                        <c:v>1.26</c:v>
                      </c:pt>
                      <c:pt idx="417">
                        <c:v>1.26</c:v>
                      </c:pt>
                      <c:pt idx="418">
                        <c:v>1.26</c:v>
                      </c:pt>
                      <c:pt idx="419">
                        <c:v>1.26</c:v>
                      </c:pt>
                      <c:pt idx="420">
                        <c:v>1.26</c:v>
                      </c:pt>
                      <c:pt idx="421">
                        <c:v>1.26</c:v>
                      </c:pt>
                      <c:pt idx="422">
                        <c:v>1.26</c:v>
                      </c:pt>
                      <c:pt idx="423">
                        <c:v>1.26</c:v>
                      </c:pt>
                      <c:pt idx="424">
                        <c:v>1.24</c:v>
                      </c:pt>
                      <c:pt idx="425">
                        <c:v>1.24</c:v>
                      </c:pt>
                      <c:pt idx="426">
                        <c:v>1.24</c:v>
                      </c:pt>
                      <c:pt idx="427">
                        <c:v>1.24</c:v>
                      </c:pt>
                      <c:pt idx="428">
                        <c:v>1.24</c:v>
                      </c:pt>
                      <c:pt idx="429">
                        <c:v>1.24</c:v>
                      </c:pt>
                      <c:pt idx="430">
                        <c:v>1.24</c:v>
                      </c:pt>
                      <c:pt idx="431">
                        <c:v>1.24</c:v>
                      </c:pt>
                      <c:pt idx="432">
                        <c:v>1.24</c:v>
                      </c:pt>
                      <c:pt idx="433">
                        <c:v>1.24</c:v>
                      </c:pt>
                      <c:pt idx="434">
                        <c:v>1.24</c:v>
                      </c:pt>
                      <c:pt idx="435">
                        <c:v>1.24</c:v>
                      </c:pt>
                      <c:pt idx="436">
                        <c:v>1.24</c:v>
                      </c:pt>
                      <c:pt idx="437">
                        <c:v>1.24</c:v>
                      </c:pt>
                      <c:pt idx="438">
                        <c:v>1.24</c:v>
                      </c:pt>
                      <c:pt idx="439">
                        <c:v>1.24</c:v>
                      </c:pt>
                      <c:pt idx="440">
                        <c:v>1.24</c:v>
                      </c:pt>
                      <c:pt idx="441">
                        <c:v>1.24</c:v>
                      </c:pt>
                      <c:pt idx="442">
                        <c:v>1.24</c:v>
                      </c:pt>
                      <c:pt idx="443">
                        <c:v>1.24</c:v>
                      </c:pt>
                      <c:pt idx="444">
                        <c:v>1.24</c:v>
                      </c:pt>
                      <c:pt idx="445">
                        <c:v>1.24</c:v>
                      </c:pt>
                      <c:pt idx="446">
                        <c:v>1.24</c:v>
                      </c:pt>
                      <c:pt idx="447">
                        <c:v>1.24</c:v>
                      </c:pt>
                      <c:pt idx="448">
                        <c:v>1.24</c:v>
                      </c:pt>
                      <c:pt idx="449">
                        <c:v>1.24</c:v>
                      </c:pt>
                      <c:pt idx="450">
                        <c:v>1.24</c:v>
                      </c:pt>
                      <c:pt idx="451">
                        <c:v>1.24</c:v>
                      </c:pt>
                      <c:pt idx="452">
                        <c:v>1.24</c:v>
                      </c:pt>
                      <c:pt idx="453">
                        <c:v>1.24</c:v>
                      </c:pt>
                      <c:pt idx="454">
                        <c:v>1.22</c:v>
                      </c:pt>
                      <c:pt idx="455">
                        <c:v>1.22</c:v>
                      </c:pt>
                      <c:pt idx="456">
                        <c:v>1.22</c:v>
                      </c:pt>
                      <c:pt idx="457">
                        <c:v>1.22</c:v>
                      </c:pt>
                      <c:pt idx="458">
                        <c:v>1.22</c:v>
                      </c:pt>
                      <c:pt idx="459">
                        <c:v>1.22</c:v>
                      </c:pt>
                      <c:pt idx="460">
                        <c:v>1.22</c:v>
                      </c:pt>
                      <c:pt idx="461">
                        <c:v>1.22</c:v>
                      </c:pt>
                      <c:pt idx="462">
                        <c:v>1.22</c:v>
                      </c:pt>
                      <c:pt idx="463">
                        <c:v>1.22</c:v>
                      </c:pt>
                      <c:pt idx="464">
                        <c:v>1.22</c:v>
                      </c:pt>
                      <c:pt idx="465">
                        <c:v>1.22</c:v>
                      </c:pt>
                      <c:pt idx="466">
                        <c:v>1.22</c:v>
                      </c:pt>
                      <c:pt idx="467">
                        <c:v>1.2</c:v>
                      </c:pt>
                      <c:pt idx="468">
                        <c:v>1.2</c:v>
                      </c:pt>
                      <c:pt idx="469">
                        <c:v>1.2</c:v>
                      </c:pt>
                      <c:pt idx="470">
                        <c:v>1.2</c:v>
                      </c:pt>
                      <c:pt idx="471">
                        <c:v>1.2</c:v>
                      </c:pt>
                      <c:pt idx="472">
                        <c:v>1.2</c:v>
                      </c:pt>
                      <c:pt idx="473">
                        <c:v>1.2</c:v>
                      </c:pt>
                      <c:pt idx="474">
                        <c:v>1.2</c:v>
                      </c:pt>
                      <c:pt idx="475">
                        <c:v>1.2</c:v>
                      </c:pt>
                      <c:pt idx="476">
                        <c:v>1.2</c:v>
                      </c:pt>
                      <c:pt idx="477">
                        <c:v>1.2</c:v>
                      </c:pt>
                      <c:pt idx="478">
                        <c:v>1.2</c:v>
                      </c:pt>
                      <c:pt idx="479">
                        <c:v>1.2</c:v>
                      </c:pt>
                      <c:pt idx="480">
                        <c:v>1.2</c:v>
                      </c:pt>
                      <c:pt idx="481">
                        <c:v>1.2</c:v>
                      </c:pt>
                      <c:pt idx="482">
                        <c:v>1.18</c:v>
                      </c:pt>
                      <c:pt idx="483">
                        <c:v>1.18</c:v>
                      </c:pt>
                      <c:pt idx="484">
                        <c:v>1.18</c:v>
                      </c:pt>
                      <c:pt idx="485">
                        <c:v>1.18</c:v>
                      </c:pt>
                      <c:pt idx="486">
                        <c:v>1.18</c:v>
                      </c:pt>
                      <c:pt idx="487">
                        <c:v>1.18</c:v>
                      </c:pt>
                      <c:pt idx="488">
                        <c:v>1.18</c:v>
                      </c:pt>
                      <c:pt idx="489">
                        <c:v>1.18</c:v>
                      </c:pt>
                      <c:pt idx="490">
                        <c:v>1.18</c:v>
                      </c:pt>
                      <c:pt idx="491">
                        <c:v>1.18</c:v>
                      </c:pt>
                      <c:pt idx="492">
                        <c:v>1.18</c:v>
                      </c:pt>
                      <c:pt idx="493">
                        <c:v>1.18</c:v>
                      </c:pt>
                      <c:pt idx="494">
                        <c:v>1.18</c:v>
                      </c:pt>
                      <c:pt idx="495">
                        <c:v>1.18</c:v>
                      </c:pt>
                      <c:pt idx="496">
                        <c:v>1.18</c:v>
                      </c:pt>
                      <c:pt idx="497">
                        <c:v>1.18</c:v>
                      </c:pt>
                      <c:pt idx="498">
                        <c:v>1.18</c:v>
                      </c:pt>
                      <c:pt idx="499">
                        <c:v>1.18</c:v>
                      </c:pt>
                      <c:pt idx="500">
                        <c:v>1.18</c:v>
                      </c:pt>
                      <c:pt idx="501">
                        <c:v>1.18</c:v>
                      </c:pt>
                      <c:pt idx="502">
                        <c:v>1.18</c:v>
                      </c:pt>
                      <c:pt idx="503">
                        <c:v>1.18</c:v>
                      </c:pt>
                      <c:pt idx="504">
                        <c:v>1.2</c:v>
                      </c:pt>
                      <c:pt idx="505">
                        <c:v>1.2</c:v>
                      </c:pt>
                      <c:pt idx="506">
                        <c:v>1.2</c:v>
                      </c:pt>
                      <c:pt idx="507">
                        <c:v>1.2</c:v>
                      </c:pt>
                      <c:pt idx="508">
                        <c:v>1.2</c:v>
                      </c:pt>
                      <c:pt idx="509">
                        <c:v>1.2</c:v>
                      </c:pt>
                      <c:pt idx="510">
                        <c:v>1.2</c:v>
                      </c:pt>
                      <c:pt idx="511">
                        <c:v>1.2</c:v>
                      </c:pt>
                      <c:pt idx="512">
                        <c:v>1.2</c:v>
                      </c:pt>
                      <c:pt idx="513">
                        <c:v>1.2</c:v>
                      </c:pt>
                      <c:pt idx="514">
                        <c:v>1.2</c:v>
                      </c:pt>
                      <c:pt idx="515">
                        <c:v>1.2</c:v>
                      </c:pt>
                      <c:pt idx="516">
                        <c:v>1.2</c:v>
                      </c:pt>
                      <c:pt idx="517">
                        <c:v>1.2</c:v>
                      </c:pt>
                      <c:pt idx="518">
                        <c:v>1.2</c:v>
                      </c:pt>
                      <c:pt idx="519">
                        <c:v>1.22</c:v>
                      </c:pt>
                      <c:pt idx="520">
                        <c:v>1.22</c:v>
                      </c:pt>
                      <c:pt idx="521">
                        <c:v>1.22</c:v>
                      </c:pt>
                      <c:pt idx="522">
                        <c:v>1.22</c:v>
                      </c:pt>
                      <c:pt idx="523">
                        <c:v>1.22</c:v>
                      </c:pt>
                      <c:pt idx="524">
                        <c:v>1.22</c:v>
                      </c:pt>
                      <c:pt idx="525">
                        <c:v>1.22</c:v>
                      </c:pt>
                      <c:pt idx="526">
                        <c:v>1.22</c:v>
                      </c:pt>
                      <c:pt idx="527">
                        <c:v>1.22</c:v>
                      </c:pt>
                      <c:pt idx="528">
                        <c:v>1.22</c:v>
                      </c:pt>
                      <c:pt idx="529">
                        <c:v>1.22</c:v>
                      </c:pt>
                      <c:pt idx="530">
                        <c:v>1.22</c:v>
                      </c:pt>
                      <c:pt idx="531">
                        <c:v>1.22</c:v>
                      </c:pt>
                      <c:pt idx="532">
                        <c:v>1.22</c:v>
                      </c:pt>
                      <c:pt idx="533">
                        <c:v>1.22</c:v>
                      </c:pt>
                      <c:pt idx="534">
                        <c:v>1.22</c:v>
                      </c:pt>
                      <c:pt idx="535">
                        <c:v>1.22</c:v>
                      </c:pt>
                      <c:pt idx="536">
                        <c:v>1.22</c:v>
                      </c:pt>
                      <c:pt idx="537">
                        <c:v>1.22</c:v>
                      </c:pt>
                      <c:pt idx="538">
                        <c:v>1.22</c:v>
                      </c:pt>
                      <c:pt idx="539">
                        <c:v>1.22</c:v>
                      </c:pt>
                      <c:pt idx="540">
                        <c:v>1.22</c:v>
                      </c:pt>
                      <c:pt idx="541">
                        <c:v>1.22</c:v>
                      </c:pt>
                      <c:pt idx="542">
                        <c:v>1.22</c:v>
                      </c:pt>
                      <c:pt idx="543">
                        <c:v>1.22</c:v>
                      </c:pt>
                      <c:pt idx="544">
                        <c:v>1.22</c:v>
                      </c:pt>
                      <c:pt idx="545">
                        <c:v>1.22</c:v>
                      </c:pt>
                      <c:pt idx="546">
                        <c:v>1.22</c:v>
                      </c:pt>
                      <c:pt idx="547">
                        <c:v>1.22</c:v>
                      </c:pt>
                      <c:pt idx="548">
                        <c:v>1.22</c:v>
                      </c:pt>
                      <c:pt idx="549">
                        <c:v>1.22</c:v>
                      </c:pt>
                      <c:pt idx="550">
                        <c:v>1.22</c:v>
                      </c:pt>
                      <c:pt idx="551">
                        <c:v>1.22</c:v>
                      </c:pt>
                      <c:pt idx="552">
                        <c:v>1.22</c:v>
                      </c:pt>
                      <c:pt idx="553">
                        <c:v>1.22</c:v>
                      </c:pt>
                      <c:pt idx="554">
                        <c:v>1.22</c:v>
                      </c:pt>
                      <c:pt idx="555">
                        <c:v>1.22</c:v>
                      </c:pt>
                      <c:pt idx="556">
                        <c:v>1.22</c:v>
                      </c:pt>
                      <c:pt idx="557">
                        <c:v>1.22</c:v>
                      </c:pt>
                      <c:pt idx="558">
                        <c:v>1.22</c:v>
                      </c:pt>
                      <c:pt idx="559">
                        <c:v>1.22</c:v>
                      </c:pt>
                      <c:pt idx="560">
                        <c:v>1.22</c:v>
                      </c:pt>
                      <c:pt idx="561">
                        <c:v>1.22</c:v>
                      </c:pt>
                      <c:pt idx="562">
                        <c:v>1.22</c:v>
                      </c:pt>
                      <c:pt idx="563">
                        <c:v>1.22</c:v>
                      </c:pt>
                      <c:pt idx="564">
                        <c:v>1.22</c:v>
                      </c:pt>
                      <c:pt idx="565">
                        <c:v>1.22</c:v>
                      </c:pt>
                      <c:pt idx="566">
                        <c:v>1.22</c:v>
                      </c:pt>
                      <c:pt idx="567">
                        <c:v>1.22</c:v>
                      </c:pt>
                      <c:pt idx="568">
                        <c:v>1.22</c:v>
                      </c:pt>
                      <c:pt idx="569">
                        <c:v>1.22</c:v>
                      </c:pt>
                      <c:pt idx="570">
                        <c:v>1.22</c:v>
                      </c:pt>
                      <c:pt idx="571">
                        <c:v>1.22</c:v>
                      </c:pt>
                      <c:pt idx="572">
                        <c:v>1.22</c:v>
                      </c:pt>
                      <c:pt idx="573">
                        <c:v>1.22</c:v>
                      </c:pt>
                      <c:pt idx="574">
                        <c:v>1.24</c:v>
                      </c:pt>
                      <c:pt idx="575">
                        <c:v>1.24</c:v>
                      </c:pt>
                      <c:pt idx="576">
                        <c:v>1.24</c:v>
                      </c:pt>
                      <c:pt idx="577">
                        <c:v>1.24</c:v>
                      </c:pt>
                      <c:pt idx="578">
                        <c:v>1.24</c:v>
                      </c:pt>
                      <c:pt idx="579">
                        <c:v>1.24</c:v>
                      </c:pt>
                      <c:pt idx="580">
                        <c:v>1.24</c:v>
                      </c:pt>
                      <c:pt idx="581">
                        <c:v>1.24</c:v>
                      </c:pt>
                      <c:pt idx="582">
                        <c:v>1.24</c:v>
                      </c:pt>
                      <c:pt idx="583">
                        <c:v>1.24</c:v>
                      </c:pt>
                      <c:pt idx="584">
                        <c:v>1.24</c:v>
                      </c:pt>
                      <c:pt idx="585">
                        <c:v>1.24</c:v>
                      </c:pt>
                      <c:pt idx="586">
                        <c:v>1.24</c:v>
                      </c:pt>
                      <c:pt idx="587">
                        <c:v>1.24</c:v>
                      </c:pt>
                      <c:pt idx="588">
                        <c:v>1.24</c:v>
                      </c:pt>
                      <c:pt idx="589">
                        <c:v>1.24</c:v>
                      </c:pt>
                      <c:pt idx="590">
                        <c:v>1.24</c:v>
                      </c:pt>
                      <c:pt idx="591">
                        <c:v>1.24</c:v>
                      </c:pt>
                      <c:pt idx="592">
                        <c:v>1.24</c:v>
                      </c:pt>
                      <c:pt idx="593">
                        <c:v>1.24</c:v>
                      </c:pt>
                      <c:pt idx="594">
                        <c:v>1.24</c:v>
                      </c:pt>
                      <c:pt idx="595">
                        <c:v>1.24</c:v>
                      </c:pt>
                      <c:pt idx="596">
                        <c:v>1.24</c:v>
                      </c:pt>
                      <c:pt idx="597">
                        <c:v>1.24</c:v>
                      </c:pt>
                      <c:pt idx="598">
                        <c:v>1.24</c:v>
                      </c:pt>
                      <c:pt idx="599">
                        <c:v>1.24</c:v>
                      </c:pt>
                      <c:pt idx="600">
                        <c:v>1.24</c:v>
                      </c:pt>
                      <c:pt idx="601">
                        <c:v>1.24</c:v>
                      </c:pt>
                      <c:pt idx="602">
                        <c:v>1.24</c:v>
                      </c:pt>
                      <c:pt idx="603">
                        <c:v>1.24</c:v>
                      </c:pt>
                      <c:pt idx="604">
                        <c:v>1.24</c:v>
                      </c:pt>
                      <c:pt idx="605">
                        <c:v>1.24</c:v>
                      </c:pt>
                      <c:pt idx="606">
                        <c:v>1.24</c:v>
                      </c:pt>
                      <c:pt idx="607">
                        <c:v>1.24</c:v>
                      </c:pt>
                      <c:pt idx="608">
                        <c:v>1.24</c:v>
                      </c:pt>
                      <c:pt idx="609">
                        <c:v>1.24</c:v>
                      </c:pt>
                      <c:pt idx="610">
                        <c:v>1.24</c:v>
                      </c:pt>
                      <c:pt idx="611">
                        <c:v>1.24</c:v>
                      </c:pt>
                      <c:pt idx="612">
                        <c:v>1.24</c:v>
                      </c:pt>
                      <c:pt idx="613">
                        <c:v>1.24</c:v>
                      </c:pt>
                      <c:pt idx="614">
                        <c:v>1.24</c:v>
                      </c:pt>
                      <c:pt idx="615">
                        <c:v>1.24</c:v>
                      </c:pt>
                      <c:pt idx="616">
                        <c:v>1.24</c:v>
                      </c:pt>
                      <c:pt idx="617">
                        <c:v>1.24</c:v>
                      </c:pt>
                      <c:pt idx="618">
                        <c:v>1.24</c:v>
                      </c:pt>
                      <c:pt idx="619">
                        <c:v>1.24</c:v>
                      </c:pt>
                      <c:pt idx="620">
                        <c:v>1.26</c:v>
                      </c:pt>
                      <c:pt idx="621">
                        <c:v>1.26</c:v>
                      </c:pt>
                      <c:pt idx="622">
                        <c:v>1.26</c:v>
                      </c:pt>
                      <c:pt idx="623">
                        <c:v>1.26</c:v>
                      </c:pt>
                      <c:pt idx="624">
                        <c:v>1.26</c:v>
                      </c:pt>
                      <c:pt idx="625">
                        <c:v>1.26</c:v>
                      </c:pt>
                      <c:pt idx="626">
                        <c:v>1.26</c:v>
                      </c:pt>
                      <c:pt idx="627">
                        <c:v>1.26</c:v>
                      </c:pt>
                      <c:pt idx="628">
                        <c:v>1.26</c:v>
                      </c:pt>
                      <c:pt idx="629">
                        <c:v>1.26</c:v>
                      </c:pt>
                      <c:pt idx="630">
                        <c:v>1.28</c:v>
                      </c:pt>
                      <c:pt idx="631">
                        <c:v>1.28</c:v>
                      </c:pt>
                      <c:pt idx="632">
                        <c:v>1.28</c:v>
                      </c:pt>
                      <c:pt idx="633">
                        <c:v>1.28</c:v>
                      </c:pt>
                      <c:pt idx="634">
                        <c:v>1.28</c:v>
                      </c:pt>
                      <c:pt idx="635">
                        <c:v>1.28</c:v>
                      </c:pt>
                      <c:pt idx="636">
                        <c:v>1.28</c:v>
                      </c:pt>
                      <c:pt idx="637">
                        <c:v>1.28</c:v>
                      </c:pt>
                      <c:pt idx="638">
                        <c:v>1.3</c:v>
                      </c:pt>
                      <c:pt idx="639">
                        <c:v>1.3</c:v>
                      </c:pt>
                      <c:pt idx="640">
                        <c:v>1.3</c:v>
                      </c:pt>
                      <c:pt idx="641">
                        <c:v>1.3</c:v>
                      </c:pt>
                      <c:pt idx="642">
                        <c:v>1.3</c:v>
                      </c:pt>
                      <c:pt idx="643">
                        <c:v>1.3</c:v>
                      </c:pt>
                      <c:pt idx="644">
                        <c:v>1.32</c:v>
                      </c:pt>
                      <c:pt idx="645">
                        <c:v>1.32</c:v>
                      </c:pt>
                      <c:pt idx="646">
                        <c:v>1.32</c:v>
                      </c:pt>
                      <c:pt idx="647">
                        <c:v>1.32</c:v>
                      </c:pt>
                      <c:pt idx="648">
                        <c:v>1.32</c:v>
                      </c:pt>
                      <c:pt idx="649">
                        <c:v>1.32</c:v>
                      </c:pt>
                      <c:pt idx="650">
                        <c:v>1.32</c:v>
                      </c:pt>
                      <c:pt idx="651">
                        <c:v>1.32</c:v>
                      </c:pt>
                      <c:pt idx="652">
                        <c:v>1.34</c:v>
                      </c:pt>
                      <c:pt idx="653">
                        <c:v>1.34</c:v>
                      </c:pt>
                      <c:pt idx="654">
                        <c:v>1.34</c:v>
                      </c:pt>
                      <c:pt idx="655">
                        <c:v>1.34</c:v>
                      </c:pt>
                      <c:pt idx="656">
                        <c:v>1.34</c:v>
                      </c:pt>
                      <c:pt idx="657">
                        <c:v>1.34</c:v>
                      </c:pt>
                      <c:pt idx="658">
                        <c:v>1.34</c:v>
                      </c:pt>
                      <c:pt idx="659">
                        <c:v>1.34</c:v>
                      </c:pt>
                      <c:pt idx="660">
                        <c:v>1.34</c:v>
                      </c:pt>
                      <c:pt idx="661">
                        <c:v>1.34</c:v>
                      </c:pt>
                      <c:pt idx="662">
                        <c:v>1.34</c:v>
                      </c:pt>
                      <c:pt idx="663">
                        <c:v>1.34</c:v>
                      </c:pt>
                      <c:pt idx="664">
                        <c:v>1.34</c:v>
                      </c:pt>
                      <c:pt idx="665">
                        <c:v>1.34</c:v>
                      </c:pt>
                      <c:pt idx="666">
                        <c:v>1.34</c:v>
                      </c:pt>
                      <c:pt idx="667">
                        <c:v>1.34</c:v>
                      </c:pt>
                      <c:pt idx="668">
                        <c:v>1.34</c:v>
                      </c:pt>
                      <c:pt idx="669">
                        <c:v>1.34</c:v>
                      </c:pt>
                      <c:pt idx="670">
                        <c:v>1.32</c:v>
                      </c:pt>
                      <c:pt idx="671">
                        <c:v>1.32</c:v>
                      </c:pt>
                      <c:pt idx="672">
                        <c:v>1.32</c:v>
                      </c:pt>
                      <c:pt idx="673">
                        <c:v>1.32</c:v>
                      </c:pt>
                      <c:pt idx="674">
                        <c:v>1.32</c:v>
                      </c:pt>
                      <c:pt idx="675">
                        <c:v>1.32</c:v>
                      </c:pt>
                      <c:pt idx="676">
                        <c:v>1.32</c:v>
                      </c:pt>
                      <c:pt idx="677">
                        <c:v>1.32</c:v>
                      </c:pt>
                      <c:pt idx="678">
                        <c:v>1.32</c:v>
                      </c:pt>
                      <c:pt idx="679">
                        <c:v>1.32</c:v>
                      </c:pt>
                      <c:pt idx="680">
                        <c:v>1.3</c:v>
                      </c:pt>
                      <c:pt idx="681">
                        <c:v>1.3</c:v>
                      </c:pt>
                      <c:pt idx="682">
                        <c:v>1.3</c:v>
                      </c:pt>
                      <c:pt idx="683">
                        <c:v>1.3</c:v>
                      </c:pt>
                      <c:pt idx="684">
                        <c:v>1.3</c:v>
                      </c:pt>
                      <c:pt idx="685">
                        <c:v>1.3</c:v>
                      </c:pt>
                      <c:pt idx="686">
                        <c:v>1.3</c:v>
                      </c:pt>
                      <c:pt idx="687">
                        <c:v>1.3</c:v>
                      </c:pt>
                      <c:pt idx="688">
                        <c:v>1.3</c:v>
                      </c:pt>
                      <c:pt idx="689">
                        <c:v>1.3</c:v>
                      </c:pt>
                      <c:pt idx="690">
                        <c:v>1.3</c:v>
                      </c:pt>
                      <c:pt idx="691">
                        <c:v>1.3</c:v>
                      </c:pt>
                      <c:pt idx="692">
                        <c:v>1.3</c:v>
                      </c:pt>
                      <c:pt idx="693">
                        <c:v>1.3</c:v>
                      </c:pt>
                      <c:pt idx="694">
                        <c:v>1.3</c:v>
                      </c:pt>
                      <c:pt idx="695">
                        <c:v>1.3</c:v>
                      </c:pt>
                      <c:pt idx="696">
                        <c:v>1.3</c:v>
                      </c:pt>
                      <c:pt idx="697">
                        <c:v>1.3</c:v>
                      </c:pt>
                      <c:pt idx="698">
                        <c:v>1.28</c:v>
                      </c:pt>
                      <c:pt idx="699">
                        <c:v>1.28</c:v>
                      </c:pt>
                      <c:pt idx="700">
                        <c:v>1.28</c:v>
                      </c:pt>
                      <c:pt idx="701">
                        <c:v>1.28</c:v>
                      </c:pt>
                      <c:pt idx="702">
                        <c:v>1.28</c:v>
                      </c:pt>
                      <c:pt idx="703">
                        <c:v>1.28</c:v>
                      </c:pt>
                      <c:pt idx="704">
                        <c:v>1.28</c:v>
                      </c:pt>
                      <c:pt idx="705">
                        <c:v>1.28</c:v>
                      </c:pt>
                      <c:pt idx="706">
                        <c:v>1.28</c:v>
                      </c:pt>
                      <c:pt idx="707">
                        <c:v>1.28</c:v>
                      </c:pt>
                      <c:pt idx="708">
                        <c:v>1.28</c:v>
                      </c:pt>
                      <c:pt idx="709">
                        <c:v>1.28</c:v>
                      </c:pt>
                      <c:pt idx="710">
                        <c:v>1.28</c:v>
                      </c:pt>
                      <c:pt idx="711">
                        <c:v>1.28</c:v>
                      </c:pt>
                      <c:pt idx="712">
                        <c:v>1.28</c:v>
                      </c:pt>
                      <c:pt idx="713">
                        <c:v>1.3</c:v>
                      </c:pt>
                      <c:pt idx="714">
                        <c:v>1.3</c:v>
                      </c:pt>
                      <c:pt idx="715">
                        <c:v>1.3</c:v>
                      </c:pt>
                      <c:pt idx="716">
                        <c:v>1.3</c:v>
                      </c:pt>
                      <c:pt idx="717">
                        <c:v>1.3</c:v>
                      </c:pt>
                      <c:pt idx="718">
                        <c:v>1.3</c:v>
                      </c:pt>
                      <c:pt idx="719">
                        <c:v>1.3</c:v>
                      </c:pt>
                      <c:pt idx="720">
                        <c:v>1.3</c:v>
                      </c:pt>
                      <c:pt idx="721">
                        <c:v>1.3</c:v>
                      </c:pt>
                      <c:pt idx="722">
                        <c:v>1.3</c:v>
                      </c:pt>
                      <c:pt idx="723">
                        <c:v>1.3</c:v>
                      </c:pt>
                      <c:pt idx="724">
                        <c:v>1.3</c:v>
                      </c:pt>
                      <c:pt idx="725">
                        <c:v>1.3</c:v>
                      </c:pt>
                      <c:pt idx="726">
                        <c:v>1.3</c:v>
                      </c:pt>
                      <c:pt idx="727">
                        <c:v>1.3</c:v>
                      </c:pt>
                      <c:pt idx="728">
                        <c:v>1.3</c:v>
                      </c:pt>
                      <c:pt idx="729">
                        <c:v>1.3</c:v>
                      </c:pt>
                      <c:pt idx="730">
                        <c:v>1.3</c:v>
                      </c:pt>
                      <c:pt idx="731">
                        <c:v>1.3</c:v>
                      </c:pt>
                      <c:pt idx="732">
                        <c:v>1.3</c:v>
                      </c:pt>
                      <c:pt idx="733">
                        <c:v>1.3</c:v>
                      </c:pt>
                      <c:pt idx="734">
                        <c:v>1.3</c:v>
                      </c:pt>
                      <c:pt idx="735">
                        <c:v>1.3</c:v>
                      </c:pt>
                      <c:pt idx="736">
                        <c:v>1.3</c:v>
                      </c:pt>
                      <c:pt idx="737">
                        <c:v>1.3</c:v>
                      </c:pt>
                      <c:pt idx="738">
                        <c:v>1.3</c:v>
                      </c:pt>
                      <c:pt idx="739">
                        <c:v>1.3</c:v>
                      </c:pt>
                      <c:pt idx="740">
                        <c:v>1.3</c:v>
                      </c:pt>
                      <c:pt idx="741">
                        <c:v>1.3</c:v>
                      </c:pt>
                      <c:pt idx="742">
                        <c:v>1.3</c:v>
                      </c:pt>
                      <c:pt idx="743">
                        <c:v>1.3</c:v>
                      </c:pt>
                      <c:pt idx="744">
                        <c:v>1.3</c:v>
                      </c:pt>
                      <c:pt idx="745">
                        <c:v>1.3</c:v>
                      </c:pt>
                      <c:pt idx="746">
                        <c:v>1.3</c:v>
                      </c:pt>
                      <c:pt idx="747">
                        <c:v>1.3</c:v>
                      </c:pt>
                      <c:pt idx="748">
                        <c:v>1.3</c:v>
                      </c:pt>
                      <c:pt idx="749">
                        <c:v>1.3</c:v>
                      </c:pt>
                      <c:pt idx="750">
                        <c:v>1.3</c:v>
                      </c:pt>
                      <c:pt idx="751">
                        <c:v>1.3</c:v>
                      </c:pt>
                      <c:pt idx="752">
                        <c:v>1.3</c:v>
                      </c:pt>
                      <c:pt idx="753">
                        <c:v>1.3</c:v>
                      </c:pt>
                      <c:pt idx="754">
                        <c:v>1.3</c:v>
                      </c:pt>
                      <c:pt idx="755">
                        <c:v>1.3</c:v>
                      </c:pt>
                      <c:pt idx="756">
                        <c:v>1.32</c:v>
                      </c:pt>
                      <c:pt idx="757">
                        <c:v>1.32</c:v>
                      </c:pt>
                      <c:pt idx="758">
                        <c:v>1.32</c:v>
                      </c:pt>
                      <c:pt idx="759">
                        <c:v>1.32</c:v>
                      </c:pt>
                      <c:pt idx="760">
                        <c:v>1.32</c:v>
                      </c:pt>
                      <c:pt idx="761">
                        <c:v>1.32</c:v>
                      </c:pt>
                      <c:pt idx="762">
                        <c:v>1.32</c:v>
                      </c:pt>
                      <c:pt idx="763">
                        <c:v>1.32</c:v>
                      </c:pt>
                      <c:pt idx="764">
                        <c:v>1.32</c:v>
                      </c:pt>
                      <c:pt idx="765">
                        <c:v>1.32</c:v>
                      </c:pt>
                      <c:pt idx="766">
                        <c:v>1.32</c:v>
                      </c:pt>
                      <c:pt idx="767">
                        <c:v>1.32</c:v>
                      </c:pt>
                      <c:pt idx="768">
                        <c:v>1.32</c:v>
                      </c:pt>
                      <c:pt idx="769">
                        <c:v>1.32</c:v>
                      </c:pt>
                      <c:pt idx="770">
                        <c:v>1.32</c:v>
                      </c:pt>
                      <c:pt idx="771">
                        <c:v>1.32</c:v>
                      </c:pt>
                      <c:pt idx="772">
                        <c:v>1.32</c:v>
                      </c:pt>
                      <c:pt idx="773">
                        <c:v>1.32</c:v>
                      </c:pt>
                      <c:pt idx="774">
                        <c:v>1.32</c:v>
                      </c:pt>
                      <c:pt idx="775">
                        <c:v>1.32</c:v>
                      </c:pt>
                      <c:pt idx="776">
                        <c:v>1.32</c:v>
                      </c:pt>
                      <c:pt idx="777">
                        <c:v>1.32</c:v>
                      </c:pt>
                      <c:pt idx="778">
                        <c:v>1.32</c:v>
                      </c:pt>
                      <c:pt idx="779">
                        <c:v>1.32</c:v>
                      </c:pt>
                      <c:pt idx="780">
                        <c:v>1.32</c:v>
                      </c:pt>
                      <c:pt idx="781">
                        <c:v>1.32</c:v>
                      </c:pt>
                      <c:pt idx="782">
                        <c:v>1.32</c:v>
                      </c:pt>
                      <c:pt idx="783">
                        <c:v>1.32</c:v>
                      </c:pt>
                      <c:pt idx="784">
                        <c:v>1.32</c:v>
                      </c:pt>
                      <c:pt idx="785">
                        <c:v>1.32</c:v>
                      </c:pt>
                      <c:pt idx="786">
                        <c:v>1.32</c:v>
                      </c:pt>
                      <c:pt idx="787">
                        <c:v>1.32</c:v>
                      </c:pt>
                      <c:pt idx="788">
                        <c:v>1.32</c:v>
                      </c:pt>
                      <c:pt idx="789">
                        <c:v>1.32</c:v>
                      </c:pt>
                      <c:pt idx="790">
                        <c:v>1.32</c:v>
                      </c:pt>
                      <c:pt idx="791">
                        <c:v>1.32</c:v>
                      </c:pt>
                      <c:pt idx="792">
                        <c:v>1.32</c:v>
                      </c:pt>
                      <c:pt idx="793">
                        <c:v>1.32</c:v>
                      </c:pt>
                      <c:pt idx="794">
                        <c:v>1.32</c:v>
                      </c:pt>
                      <c:pt idx="795">
                        <c:v>1.32</c:v>
                      </c:pt>
                      <c:pt idx="796">
                        <c:v>1.32</c:v>
                      </c:pt>
                      <c:pt idx="797">
                        <c:v>1.32</c:v>
                      </c:pt>
                      <c:pt idx="798">
                        <c:v>1.32</c:v>
                      </c:pt>
                      <c:pt idx="799">
                        <c:v>1.32</c:v>
                      </c:pt>
                      <c:pt idx="800">
                        <c:v>1.32</c:v>
                      </c:pt>
                      <c:pt idx="801">
                        <c:v>1.32</c:v>
                      </c:pt>
                      <c:pt idx="802">
                        <c:v>1.32</c:v>
                      </c:pt>
                      <c:pt idx="803">
                        <c:v>1.32</c:v>
                      </c:pt>
                      <c:pt idx="804">
                        <c:v>1.32</c:v>
                      </c:pt>
                      <c:pt idx="805">
                        <c:v>1.32</c:v>
                      </c:pt>
                      <c:pt idx="806">
                        <c:v>1.32</c:v>
                      </c:pt>
                      <c:pt idx="807">
                        <c:v>1.32</c:v>
                      </c:pt>
                      <c:pt idx="808">
                        <c:v>1.32</c:v>
                      </c:pt>
                      <c:pt idx="809">
                        <c:v>1.32</c:v>
                      </c:pt>
                      <c:pt idx="810">
                        <c:v>1.32</c:v>
                      </c:pt>
                      <c:pt idx="811">
                        <c:v>1.34</c:v>
                      </c:pt>
                      <c:pt idx="812">
                        <c:v>1.34</c:v>
                      </c:pt>
                      <c:pt idx="813">
                        <c:v>1.34</c:v>
                      </c:pt>
                      <c:pt idx="814">
                        <c:v>1.34</c:v>
                      </c:pt>
                      <c:pt idx="815">
                        <c:v>1.34</c:v>
                      </c:pt>
                      <c:pt idx="816">
                        <c:v>1.34</c:v>
                      </c:pt>
                      <c:pt idx="817">
                        <c:v>1.34</c:v>
                      </c:pt>
                      <c:pt idx="818">
                        <c:v>1.34</c:v>
                      </c:pt>
                      <c:pt idx="819">
                        <c:v>1.34</c:v>
                      </c:pt>
                      <c:pt idx="820">
                        <c:v>1.34</c:v>
                      </c:pt>
                      <c:pt idx="821">
                        <c:v>1.36</c:v>
                      </c:pt>
                      <c:pt idx="822">
                        <c:v>1.36</c:v>
                      </c:pt>
                      <c:pt idx="823">
                        <c:v>1.36</c:v>
                      </c:pt>
                      <c:pt idx="824">
                        <c:v>1.36</c:v>
                      </c:pt>
                      <c:pt idx="825">
                        <c:v>1.36</c:v>
                      </c:pt>
                      <c:pt idx="826">
                        <c:v>1.36</c:v>
                      </c:pt>
                      <c:pt idx="827">
                        <c:v>1.36</c:v>
                      </c:pt>
                      <c:pt idx="828">
                        <c:v>1.38</c:v>
                      </c:pt>
                      <c:pt idx="829">
                        <c:v>1.38</c:v>
                      </c:pt>
                      <c:pt idx="830">
                        <c:v>1.38</c:v>
                      </c:pt>
                      <c:pt idx="831">
                        <c:v>1.38</c:v>
                      </c:pt>
                      <c:pt idx="832">
                        <c:v>1.38</c:v>
                      </c:pt>
                      <c:pt idx="833">
                        <c:v>1.38</c:v>
                      </c:pt>
                      <c:pt idx="834">
                        <c:v>1.38</c:v>
                      </c:pt>
                      <c:pt idx="835">
                        <c:v>1.4</c:v>
                      </c:pt>
                      <c:pt idx="836">
                        <c:v>1.4</c:v>
                      </c:pt>
                      <c:pt idx="837">
                        <c:v>1.4</c:v>
                      </c:pt>
                      <c:pt idx="838">
                        <c:v>1.4</c:v>
                      </c:pt>
                      <c:pt idx="839">
                        <c:v>1.4</c:v>
                      </c:pt>
                      <c:pt idx="840">
                        <c:v>1.42</c:v>
                      </c:pt>
                      <c:pt idx="841">
                        <c:v>1.42</c:v>
                      </c:pt>
                      <c:pt idx="842">
                        <c:v>1.42</c:v>
                      </c:pt>
                      <c:pt idx="843">
                        <c:v>1.42</c:v>
                      </c:pt>
                      <c:pt idx="844">
                        <c:v>1.42</c:v>
                      </c:pt>
                      <c:pt idx="845">
                        <c:v>1.42</c:v>
                      </c:pt>
                      <c:pt idx="846">
                        <c:v>1.42</c:v>
                      </c:pt>
                      <c:pt idx="847">
                        <c:v>1.42</c:v>
                      </c:pt>
                      <c:pt idx="848">
                        <c:v>1.42</c:v>
                      </c:pt>
                      <c:pt idx="849">
                        <c:v>1.44</c:v>
                      </c:pt>
                      <c:pt idx="850">
                        <c:v>1.44</c:v>
                      </c:pt>
                      <c:pt idx="851">
                        <c:v>1.44</c:v>
                      </c:pt>
                      <c:pt idx="852">
                        <c:v>1.44</c:v>
                      </c:pt>
                      <c:pt idx="853">
                        <c:v>1.44</c:v>
                      </c:pt>
                      <c:pt idx="854">
                        <c:v>1.44</c:v>
                      </c:pt>
                      <c:pt idx="855">
                        <c:v>1.44</c:v>
                      </c:pt>
                      <c:pt idx="856">
                        <c:v>1.44</c:v>
                      </c:pt>
                      <c:pt idx="857">
                        <c:v>1.44</c:v>
                      </c:pt>
                      <c:pt idx="858">
                        <c:v>1.44</c:v>
                      </c:pt>
                      <c:pt idx="859">
                        <c:v>1.44</c:v>
                      </c:pt>
                      <c:pt idx="860">
                        <c:v>1.44</c:v>
                      </c:pt>
                      <c:pt idx="861">
                        <c:v>1.44</c:v>
                      </c:pt>
                      <c:pt idx="862">
                        <c:v>1.44</c:v>
                      </c:pt>
                      <c:pt idx="863">
                        <c:v>1.44</c:v>
                      </c:pt>
                      <c:pt idx="864">
                        <c:v>1.44</c:v>
                      </c:pt>
                      <c:pt idx="865">
                        <c:v>1.44</c:v>
                      </c:pt>
                      <c:pt idx="866">
                        <c:v>1.44</c:v>
                      </c:pt>
                      <c:pt idx="867">
                        <c:v>1.44</c:v>
                      </c:pt>
                      <c:pt idx="868">
                        <c:v>1.44</c:v>
                      </c:pt>
                      <c:pt idx="869">
                        <c:v>1.44</c:v>
                      </c:pt>
                      <c:pt idx="870">
                        <c:v>1.44</c:v>
                      </c:pt>
                      <c:pt idx="871">
                        <c:v>1.44</c:v>
                      </c:pt>
                      <c:pt idx="872">
                        <c:v>1.44</c:v>
                      </c:pt>
                      <c:pt idx="873">
                        <c:v>1.44</c:v>
                      </c:pt>
                      <c:pt idx="874">
                        <c:v>1.44</c:v>
                      </c:pt>
                      <c:pt idx="875">
                        <c:v>1.44</c:v>
                      </c:pt>
                      <c:pt idx="876">
                        <c:v>1.44</c:v>
                      </c:pt>
                      <c:pt idx="877">
                        <c:v>1.44</c:v>
                      </c:pt>
                      <c:pt idx="878">
                        <c:v>1.44</c:v>
                      </c:pt>
                      <c:pt idx="879">
                        <c:v>1.44</c:v>
                      </c:pt>
                      <c:pt idx="880">
                        <c:v>1.44</c:v>
                      </c:pt>
                      <c:pt idx="881">
                        <c:v>1.44</c:v>
                      </c:pt>
                      <c:pt idx="882">
                        <c:v>1.44</c:v>
                      </c:pt>
                      <c:pt idx="883">
                        <c:v>1.44</c:v>
                      </c:pt>
                      <c:pt idx="884">
                        <c:v>1.44</c:v>
                      </c:pt>
                      <c:pt idx="885">
                        <c:v>1.44</c:v>
                      </c:pt>
                      <c:pt idx="886">
                        <c:v>1.44</c:v>
                      </c:pt>
                      <c:pt idx="887">
                        <c:v>1.44</c:v>
                      </c:pt>
                      <c:pt idx="888">
                        <c:v>1.44</c:v>
                      </c:pt>
                      <c:pt idx="889">
                        <c:v>1.44</c:v>
                      </c:pt>
                      <c:pt idx="890">
                        <c:v>1.44</c:v>
                      </c:pt>
                      <c:pt idx="891">
                        <c:v>1.44</c:v>
                      </c:pt>
                      <c:pt idx="892">
                        <c:v>1.44</c:v>
                      </c:pt>
                      <c:pt idx="893">
                        <c:v>1.44</c:v>
                      </c:pt>
                      <c:pt idx="894">
                        <c:v>1.44</c:v>
                      </c:pt>
                      <c:pt idx="895">
                        <c:v>1.44</c:v>
                      </c:pt>
                      <c:pt idx="896">
                        <c:v>1.44</c:v>
                      </c:pt>
                      <c:pt idx="897">
                        <c:v>1.44</c:v>
                      </c:pt>
                      <c:pt idx="898">
                        <c:v>1.44</c:v>
                      </c:pt>
                      <c:pt idx="899">
                        <c:v>1.44</c:v>
                      </c:pt>
                      <c:pt idx="900">
                        <c:v>1.44</c:v>
                      </c:pt>
                      <c:pt idx="901">
                        <c:v>1.44</c:v>
                      </c:pt>
                      <c:pt idx="902">
                        <c:v>1.44</c:v>
                      </c:pt>
                      <c:pt idx="903">
                        <c:v>1.44</c:v>
                      </c:pt>
                      <c:pt idx="904">
                        <c:v>1.44</c:v>
                      </c:pt>
                      <c:pt idx="905">
                        <c:v>1.44</c:v>
                      </c:pt>
                      <c:pt idx="906">
                        <c:v>1.44</c:v>
                      </c:pt>
                      <c:pt idx="907">
                        <c:v>1.44</c:v>
                      </c:pt>
                      <c:pt idx="908">
                        <c:v>1.44</c:v>
                      </c:pt>
                      <c:pt idx="909">
                        <c:v>1.44</c:v>
                      </c:pt>
                      <c:pt idx="910">
                        <c:v>1.44</c:v>
                      </c:pt>
                      <c:pt idx="911">
                        <c:v>1.44</c:v>
                      </c:pt>
                      <c:pt idx="912">
                        <c:v>1.44</c:v>
                      </c:pt>
                      <c:pt idx="913">
                        <c:v>1.44</c:v>
                      </c:pt>
                      <c:pt idx="914">
                        <c:v>1.44</c:v>
                      </c:pt>
                      <c:pt idx="915">
                        <c:v>1.44</c:v>
                      </c:pt>
                      <c:pt idx="916">
                        <c:v>1.44</c:v>
                      </c:pt>
                      <c:pt idx="917">
                        <c:v>1.44</c:v>
                      </c:pt>
                      <c:pt idx="918">
                        <c:v>1.46</c:v>
                      </c:pt>
                      <c:pt idx="919">
                        <c:v>1.46</c:v>
                      </c:pt>
                      <c:pt idx="920">
                        <c:v>1.46</c:v>
                      </c:pt>
                      <c:pt idx="921">
                        <c:v>1.46</c:v>
                      </c:pt>
                      <c:pt idx="922">
                        <c:v>1.46</c:v>
                      </c:pt>
                      <c:pt idx="923">
                        <c:v>1.46</c:v>
                      </c:pt>
                      <c:pt idx="924">
                        <c:v>1.46</c:v>
                      </c:pt>
                      <c:pt idx="925">
                        <c:v>1.46</c:v>
                      </c:pt>
                      <c:pt idx="926">
                        <c:v>1.46</c:v>
                      </c:pt>
                      <c:pt idx="927">
                        <c:v>1.46</c:v>
                      </c:pt>
                      <c:pt idx="928">
                        <c:v>1.46</c:v>
                      </c:pt>
                      <c:pt idx="929">
                        <c:v>1.46</c:v>
                      </c:pt>
                      <c:pt idx="930">
                        <c:v>1.46</c:v>
                      </c:pt>
                      <c:pt idx="931">
                        <c:v>1.46</c:v>
                      </c:pt>
                      <c:pt idx="932">
                        <c:v>1.46</c:v>
                      </c:pt>
                      <c:pt idx="933">
                        <c:v>1.46</c:v>
                      </c:pt>
                      <c:pt idx="934">
                        <c:v>1.46</c:v>
                      </c:pt>
                      <c:pt idx="935">
                        <c:v>1.46</c:v>
                      </c:pt>
                      <c:pt idx="936">
                        <c:v>1.46</c:v>
                      </c:pt>
                      <c:pt idx="937">
                        <c:v>1.46</c:v>
                      </c:pt>
                      <c:pt idx="938">
                        <c:v>1.46</c:v>
                      </c:pt>
                      <c:pt idx="939">
                        <c:v>1.46</c:v>
                      </c:pt>
                      <c:pt idx="940">
                        <c:v>1.48</c:v>
                      </c:pt>
                      <c:pt idx="941">
                        <c:v>1.48</c:v>
                      </c:pt>
                      <c:pt idx="942">
                        <c:v>1.48</c:v>
                      </c:pt>
                      <c:pt idx="943">
                        <c:v>1.48</c:v>
                      </c:pt>
                      <c:pt idx="944">
                        <c:v>1.48</c:v>
                      </c:pt>
                      <c:pt idx="945">
                        <c:v>1.48</c:v>
                      </c:pt>
                      <c:pt idx="946">
                        <c:v>1.48</c:v>
                      </c:pt>
                      <c:pt idx="947">
                        <c:v>1.48</c:v>
                      </c:pt>
                      <c:pt idx="948">
                        <c:v>1.48</c:v>
                      </c:pt>
                      <c:pt idx="949">
                        <c:v>1.48</c:v>
                      </c:pt>
                      <c:pt idx="950">
                        <c:v>1.48</c:v>
                      </c:pt>
                      <c:pt idx="951">
                        <c:v>1.48</c:v>
                      </c:pt>
                      <c:pt idx="952">
                        <c:v>1.48</c:v>
                      </c:pt>
                      <c:pt idx="953">
                        <c:v>1.5</c:v>
                      </c:pt>
                      <c:pt idx="954">
                        <c:v>1.5</c:v>
                      </c:pt>
                      <c:pt idx="955">
                        <c:v>1.5</c:v>
                      </c:pt>
                      <c:pt idx="956">
                        <c:v>1.5</c:v>
                      </c:pt>
                      <c:pt idx="957">
                        <c:v>1.5</c:v>
                      </c:pt>
                      <c:pt idx="958">
                        <c:v>1.5</c:v>
                      </c:pt>
                      <c:pt idx="959">
                        <c:v>1.5</c:v>
                      </c:pt>
                      <c:pt idx="960">
                        <c:v>1.5</c:v>
                      </c:pt>
                      <c:pt idx="961">
                        <c:v>1.5</c:v>
                      </c:pt>
                      <c:pt idx="962">
                        <c:v>1.5</c:v>
                      </c:pt>
                      <c:pt idx="963">
                        <c:v>1.5</c:v>
                      </c:pt>
                      <c:pt idx="964">
                        <c:v>1.5</c:v>
                      </c:pt>
                      <c:pt idx="965">
                        <c:v>1.5</c:v>
                      </c:pt>
                      <c:pt idx="966">
                        <c:v>1.5</c:v>
                      </c:pt>
                      <c:pt idx="967">
                        <c:v>1.5</c:v>
                      </c:pt>
                      <c:pt idx="968">
                        <c:v>1.5</c:v>
                      </c:pt>
                      <c:pt idx="969">
                        <c:v>1.5</c:v>
                      </c:pt>
                      <c:pt idx="970">
                        <c:v>1.5</c:v>
                      </c:pt>
                      <c:pt idx="971">
                        <c:v>1.5</c:v>
                      </c:pt>
                      <c:pt idx="972">
                        <c:v>1.5</c:v>
                      </c:pt>
                      <c:pt idx="973">
                        <c:v>1.5</c:v>
                      </c:pt>
                      <c:pt idx="974">
                        <c:v>1.5</c:v>
                      </c:pt>
                      <c:pt idx="975">
                        <c:v>1.5</c:v>
                      </c:pt>
                      <c:pt idx="976">
                        <c:v>1.5</c:v>
                      </c:pt>
                      <c:pt idx="977">
                        <c:v>1.5</c:v>
                      </c:pt>
                      <c:pt idx="978">
                        <c:v>1.5</c:v>
                      </c:pt>
                      <c:pt idx="979">
                        <c:v>1.5</c:v>
                      </c:pt>
                      <c:pt idx="980">
                        <c:v>1.5</c:v>
                      </c:pt>
                      <c:pt idx="981">
                        <c:v>1.5</c:v>
                      </c:pt>
                      <c:pt idx="982">
                        <c:v>1.5</c:v>
                      </c:pt>
                      <c:pt idx="983">
                        <c:v>1.5</c:v>
                      </c:pt>
                      <c:pt idx="984">
                        <c:v>1.48</c:v>
                      </c:pt>
                      <c:pt idx="985">
                        <c:v>1.48</c:v>
                      </c:pt>
                      <c:pt idx="986">
                        <c:v>1.48</c:v>
                      </c:pt>
                      <c:pt idx="987">
                        <c:v>1.48</c:v>
                      </c:pt>
                      <c:pt idx="988">
                        <c:v>1.48</c:v>
                      </c:pt>
                      <c:pt idx="989">
                        <c:v>1.48</c:v>
                      </c:pt>
                      <c:pt idx="990">
                        <c:v>1.48</c:v>
                      </c:pt>
                      <c:pt idx="991">
                        <c:v>1.48</c:v>
                      </c:pt>
                      <c:pt idx="992">
                        <c:v>1.48</c:v>
                      </c:pt>
                      <c:pt idx="993">
                        <c:v>1.48</c:v>
                      </c:pt>
                      <c:pt idx="994">
                        <c:v>1.48</c:v>
                      </c:pt>
                      <c:pt idx="995">
                        <c:v>1.48</c:v>
                      </c:pt>
                      <c:pt idx="996">
                        <c:v>1.48</c:v>
                      </c:pt>
                      <c:pt idx="997">
                        <c:v>1.48</c:v>
                      </c:pt>
                      <c:pt idx="998">
                        <c:v>1.46</c:v>
                      </c:pt>
                      <c:pt idx="999">
                        <c:v>1.46</c:v>
                      </c:pt>
                      <c:pt idx="1000">
                        <c:v>1.46</c:v>
                      </c:pt>
                      <c:pt idx="1001">
                        <c:v>1.46</c:v>
                      </c:pt>
                      <c:pt idx="1002">
                        <c:v>1.46</c:v>
                      </c:pt>
                      <c:pt idx="1003">
                        <c:v>1.46</c:v>
                      </c:pt>
                      <c:pt idx="1004">
                        <c:v>1.46</c:v>
                      </c:pt>
                      <c:pt idx="1005">
                        <c:v>1.46</c:v>
                      </c:pt>
                      <c:pt idx="1006">
                        <c:v>1.46</c:v>
                      </c:pt>
                      <c:pt idx="1007">
                        <c:v>1.46</c:v>
                      </c:pt>
                      <c:pt idx="1008">
                        <c:v>1.46</c:v>
                      </c:pt>
                      <c:pt idx="1009">
                        <c:v>1.46</c:v>
                      </c:pt>
                      <c:pt idx="1010">
                        <c:v>1.46</c:v>
                      </c:pt>
                      <c:pt idx="1011">
                        <c:v>1.46</c:v>
                      </c:pt>
                      <c:pt idx="1012">
                        <c:v>1.46</c:v>
                      </c:pt>
                      <c:pt idx="1013">
                        <c:v>1.46</c:v>
                      </c:pt>
                      <c:pt idx="1014">
                        <c:v>1.46</c:v>
                      </c:pt>
                      <c:pt idx="1015">
                        <c:v>1.46</c:v>
                      </c:pt>
                      <c:pt idx="1016">
                        <c:v>1.46</c:v>
                      </c:pt>
                      <c:pt idx="1017">
                        <c:v>1.46</c:v>
                      </c:pt>
                      <c:pt idx="1018">
                        <c:v>1.46</c:v>
                      </c:pt>
                      <c:pt idx="1019">
                        <c:v>1.46</c:v>
                      </c:pt>
                      <c:pt idx="1020">
                        <c:v>1.48</c:v>
                      </c:pt>
                      <c:pt idx="1021">
                        <c:v>1.48</c:v>
                      </c:pt>
                      <c:pt idx="1022">
                        <c:v>1.48</c:v>
                      </c:pt>
                      <c:pt idx="1023">
                        <c:v>1.48</c:v>
                      </c:pt>
                      <c:pt idx="1024">
                        <c:v>1.48</c:v>
                      </c:pt>
                      <c:pt idx="1025">
                        <c:v>1.48</c:v>
                      </c:pt>
                      <c:pt idx="1026">
                        <c:v>1.48</c:v>
                      </c:pt>
                      <c:pt idx="1027">
                        <c:v>1.48</c:v>
                      </c:pt>
                      <c:pt idx="1028">
                        <c:v>1.48</c:v>
                      </c:pt>
                      <c:pt idx="1029">
                        <c:v>1.48</c:v>
                      </c:pt>
                      <c:pt idx="1030">
                        <c:v>1.48</c:v>
                      </c:pt>
                      <c:pt idx="1031">
                        <c:v>1.48</c:v>
                      </c:pt>
                      <c:pt idx="1032">
                        <c:v>1.5</c:v>
                      </c:pt>
                      <c:pt idx="1033">
                        <c:v>1.5</c:v>
                      </c:pt>
                      <c:pt idx="1034">
                        <c:v>1.5</c:v>
                      </c:pt>
                      <c:pt idx="1035">
                        <c:v>1.5</c:v>
                      </c:pt>
                      <c:pt idx="1036">
                        <c:v>1.5</c:v>
                      </c:pt>
                      <c:pt idx="1037">
                        <c:v>1.5</c:v>
                      </c:pt>
                      <c:pt idx="1038">
                        <c:v>1.5</c:v>
                      </c:pt>
                      <c:pt idx="1039">
                        <c:v>1.52</c:v>
                      </c:pt>
                      <c:pt idx="1040">
                        <c:v>1.52</c:v>
                      </c:pt>
                      <c:pt idx="1041">
                        <c:v>1.52</c:v>
                      </c:pt>
                      <c:pt idx="1042">
                        <c:v>1.52</c:v>
                      </c:pt>
                      <c:pt idx="1043">
                        <c:v>1.52</c:v>
                      </c:pt>
                      <c:pt idx="1044">
                        <c:v>1.52</c:v>
                      </c:pt>
                      <c:pt idx="1045">
                        <c:v>1.54</c:v>
                      </c:pt>
                      <c:pt idx="1046">
                        <c:v>1.54</c:v>
                      </c:pt>
                      <c:pt idx="1047">
                        <c:v>1.54</c:v>
                      </c:pt>
                      <c:pt idx="1048">
                        <c:v>1.54</c:v>
                      </c:pt>
                      <c:pt idx="1049">
                        <c:v>1.54</c:v>
                      </c:pt>
                      <c:pt idx="1050">
                        <c:v>1.54</c:v>
                      </c:pt>
                      <c:pt idx="1051">
                        <c:v>1.54</c:v>
                      </c:pt>
                      <c:pt idx="1052">
                        <c:v>1.56</c:v>
                      </c:pt>
                      <c:pt idx="1053">
                        <c:v>1.56</c:v>
                      </c:pt>
                      <c:pt idx="1054">
                        <c:v>1.56</c:v>
                      </c:pt>
                      <c:pt idx="1055">
                        <c:v>1.56</c:v>
                      </c:pt>
                      <c:pt idx="1056">
                        <c:v>1.56</c:v>
                      </c:pt>
                      <c:pt idx="1057">
                        <c:v>1.56</c:v>
                      </c:pt>
                      <c:pt idx="1058">
                        <c:v>1.56</c:v>
                      </c:pt>
                      <c:pt idx="1059">
                        <c:v>1.56</c:v>
                      </c:pt>
                      <c:pt idx="1060">
                        <c:v>1.56</c:v>
                      </c:pt>
                      <c:pt idx="1061">
                        <c:v>1.56</c:v>
                      </c:pt>
                      <c:pt idx="1062">
                        <c:v>1.56</c:v>
                      </c:pt>
                      <c:pt idx="1063">
                        <c:v>1.58</c:v>
                      </c:pt>
                      <c:pt idx="1064">
                        <c:v>1.58</c:v>
                      </c:pt>
                      <c:pt idx="1065">
                        <c:v>1.58</c:v>
                      </c:pt>
                      <c:pt idx="1066">
                        <c:v>1.58</c:v>
                      </c:pt>
                      <c:pt idx="1067">
                        <c:v>1.58</c:v>
                      </c:pt>
                      <c:pt idx="1068">
                        <c:v>1.58</c:v>
                      </c:pt>
                      <c:pt idx="1069">
                        <c:v>1.58</c:v>
                      </c:pt>
                      <c:pt idx="1070">
                        <c:v>1.58</c:v>
                      </c:pt>
                      <c:pt idx="1071">
                        <c:v>1.58</c:v>
                      </c:pt>
                      <c:pt idx="1072">
                        <c:v>1.58</c:v>
                      </c:pt>
                      <c:pt idx="1073">
                        <c:v>1.58</c:v>
                      </c:pt>
                      <c:pt idx="1074">
                        <c:v>1.58</c:v>
                      </c:pt>
                      <c:pt idx="1075">
                        <c:v>1.58</c:v>
                      </c:pt>
                      <c:pt idx="1076">
                        <c:v>1.58</c:v>
                      </c:pt>
                      <c:pt idx="1077">
                        <c:v>1.58</c:v>
                      </c:pt>
                      <c:pt idx="1078">
                        <c:v>1.58</c:v>
                      </c:pt>
                      <c:pt idx="1079">
                        <c:v>1.58</c:v>
                      </c:pt>
                      <c:pt idx="1080">
                        <c:v>1.58</c:v>
                      </c:pt>
                      <c:pt idx="1081">
                        <c:v>1.58</c:v>
                      </c:pt>
                      <c:pt idx="1082">
                        <c:v>1.58</c:v>
                      </c:pt>
                      <c:pt idx="1083">
                        <c:v>1.58</c:v>
                      </c:pt>
                      <c:pt idx="1084">
                        <c:v>1.58</c:v>
                      </c:pt>
                      <c:pt idx="1085">
                        <c:v>1.58</c:v>
                      </c:pt>
                      <c:pt idx="1086">
                        <c:v>1.58</c:v>
                      </c:pt>
                      <c:pt idx="1087">
                        <c:v>1.58</c:v>
                      </c:pt>
                      <c:pt idx="1088">
                        <c:v>1.58</c:v>
                      </c:pt>
                      <c:pt idx="1089">
                        <c:v>1.58</c:v>
                      </c:pt>
                      <c:pt idx="1090">
                        <c:v>1.58</c:v>
                      </c:pt>
                      <c:pt idx="1091">
                        <c:v>1.58</c:v>
                      </c:pt>
                      <c:pt idx="1092">
                        <c:v>1.58</c:v>
                      </c:pt>
                      <c:pt idx="1093">
                        <c:v>1.58</c:v>
                      </c:pt>
                      <c:pt idx="1094">
                        <c:v>1.58</c:v>
                      </c:pt>
                      <c:pt idx="1095">
                        <c:v>1.58</c:v>
                      </c:pt>
                      <c:pt idx="1096">
                        <c:v>1.58</c:v>
                      </c:pt>
                      <c:pt idx="1097">
                        <c:v>1.58</c:v>
                      </c:pt>
                      <c:pt idx="1098">
                        <c:v>1.58</c:v>
                      </c:pt>
                      <c:pt idx="1099">
                        <c:v>1.58</c:v>
                      </c:pt>
                      <c:pt idx="1100">
                        <c:v>1.58</c:v>
                      </c:pt>
                      <c:pt idx="1101">
                        <c:v>1.58</c:v>
                      </c:pt>
                      <c:pt idx="1102">
                        <c:v>1.56</c:v>
                      </c:pt>
                      <c:pt idx="1103">
                        <c:v>1.56</c:v>
                      </c:pt>
                      <c:pt idx="1104">
                        <c:v>1.56</c:v>
                      </c:pt>
                      <c:pt idx="1105">
                        <c:v>1.56</c:v>
                      </c:pt>
                      <c:pt idx="1106">
                        <c:v>1.56</c:v>
                      </c:pt>
                      <c:pt idx="1107">
                        <c:v>1.56</c:v>
                      </c:pt>
                      <c:pt idx="1108">
                        <c:v>1.56</c:v>
                      </c:pt>
                      <c:pt idx="1109">
                        <c:v>1.56</c:v>
                      </c:pt>
                      <c:pt idx="1110">
                        <c:v>1.56</c:v>
                      </c:pt>
                      <c:pt idx="1111">
                        <c:v>1.56</c:v>
                      </c:pt>
                      <c:pt idx="1112">
                        <c:v>1.56</c:v>
                      </c:pt>
                      <c:pt idx="1113">
                        <c:v>1.56</c:v>
                      </c:pt>
                      <c:pt idx="1114">
                        <c:v>1.56</c:v>
                      </c:pt>
                      <c:pt idx="1115">
                        <c:v>1.56</c:v>
                      </c:pt>
                      <c:pt idx="1116">
                        <c:v>1.56</c:v>
                      </c:pt>
                      <c:pt idx="1117">
                        <c:v>1.56</c:v>
                      </c:pt>
                      <c:pt idx="1118">
                        <c:v>1.56</c:v>
                      </c:pt>
                      <c:pt idx="1119">
                        <c:v>1.56</c:v>
                      </c:pt>
                      <c:pt idx="1120">
                        <c:v>1.56</c:v>
                      </c:pt>
                      <c:pt idx="1121">
                        <c:v>1.56</c:v>
                      </c:pt>
                      <c:pt idx="1122">
                        <c:v>1.56</c:v>
                      </c:pt>
                      <c:pt idx="1123">
                        <c:v>1.56</c:v>
                      </c:pt>
                      <c:pt idx="1124">
                        <c:v>1.56</c:v>
                      </c:pt>
                      <c:pt idx="1125">
                        <c:v>1.56</c:v>
                      </c:pt>
                      <c:pt idx="1126">
                        <c:v>1.56</c:v>
                      </c:pt>
                      <c:pt idx="1127">
                        <c:v>1.56</c:v>
                      </c:pt>
                      <c:pt idx="1128">
                        <c:v>1.56</c:v>
                      </c:pt>
                      <c:pt idx="1129">
                        <c:v>1.56</c:v>
                      </c:pt>
                      <c:pt idx="1130">
                        <c:v>1.56</c:v>
                      </c:pt>
                      <c:pt idx="1131">
                        <c:v>1.56</c:v>
                      </c:pt>
                      <c:pt idx="1132">
                        <c:v>1.56</c:v>
                      </c:pt>
                      <c:pt idx="1133">
                        <c:v>1.56</c:v>
                      </c:pt>
                      <c:pt idx="1134">
                        <c:v>1.56</c:v>
                      </c:pt>
                      <c:pt idx="1135">
                        <c:v>1.56</c:v>
                      </c:pt>
                      <c:pt idx="1136">
                        <c:v>1.56</c:v>
                      </c:pt>
                      <c:pt idx="1137">
                        <c:v>1.58</c:v>
                      </c:pt>
                      <c:pt idx="1138">
                        <c:v>1.58</c:v>
                      </c:pt>
                      <c:pt idx="1139">
                        <c:v>1.58</c:v>
                      </c:pt>
                      <c:pt idx="1140">
                        <c:v>1.58</c:v>
                      </c:pt>
                      <c:pt idx="1141">
                        <c:v>1.58</c:v>
                      </c:pt>
                      <c:pt idx="1142">
                        <c:v>1.58</c:v>
                      </c:pt>
                      <c:pt idx="1143">
                        <c:v>1.58</c:v>
                      </c:pt>
                      <c:pt idx="1144">
                        <c:v>1.58</c:v>
                      </c:pt>
                      <c:pt idx="1145">
                        <c:v>1.58</c:v>
                      </c:pt>
                      <c:pt idx="1146">
                        <c:v>1.6</c:v>
                      </c:pt>
                      <c:pt idx="1147">
                        <c:v>1.6</c:v>
                      </c:pt>
                      <c:pt idx="1148">
                        <c:v>1.6</c:v>
                      </c:pt>
                      <c:pt idx="1149">
                        <c:v>1.6</c:v>
                      </c:pt>
                      <c:pt idx="1150">
                        <c:v>1.6</c:v>
                      </c:pt>
                      <c:pt idx="1151">
                        <c:v>1.6</c:v>
                      </c:pt>
                      <c:pt idx="1152">
                        <c:v>1.62</c:v>
                      </c:pt>
                      <c:pt idx="1153">
                        <c:v>1.62</c:v>
                      </c:pt>
                      <c:pt idx="1154">
                        <c:v>1.62</c:v>
                      </c:pt>
                      <c:pt idx="1155">
                        <c:v>1.62</c:v>
                      </c:pt>
                      <c:pt idx="1156">
                        <c:v>1.62</c:v>
                      </c:pt>
                      <c:pt idx="1157">
                        <c:v>1.64</c:v>
                      </c:pt>
                      <c:pt idx="1158">
                        <c:v>1.64</c:v>
                      </c:pt>
                      <c:pt idx="1159">
                        <c:v>1.64</c:v>
                      </c:pt>
                      <c:pt idx="1160">
                        <c:v>1.64</c:v>
                      </c:pt>
                      <c:pt idx="1161">
                        <c:v>1.64</c:v>
                      </c:pt>
                      <c:pt idx="1162">
                        <c:v>1.64</c:v>
                      </c:pt>
                      <c:pt idx="1163">
                        <c:v>1.64</c:v>
                      </c:pt>
                      <c:pt idx="1164">
                        <c:v>1.64</c:v>
                      </c:pt>
                      <c:pt idx="1165">
                        <c:v>1.66</c:v>
                      </c:pt>
                      <c:pt idx="1166">
                        <c:v>1.66</c:v>
                      </c:pt>
                      <c:pt idx="1167">
                        <c:v>1.66</c:v>
                      </c:pt>
                      <c:pt idx="1168">
                        <c:v>1.66</c:v>
                      </c:pt>
                      <c:pt idx="1169">
                        <c:v>1.66</c:v>
                      </c:pt>
                      <c:pt idx="1170">
                        <c:v>1.66</c:v>
                      </c:pt>
                      <c:pt idx="1171">
                        <c:v>1.66</c:v>
                      </c:pt>
                      <c:pt idx="1172">
                        <c:v>1.66</c:v>
                      </c:pt>
                      <c:pt idx="1173">
                        <c:v>1.66</c:v>
                      </c:pt>
                      <c:pt idx="1174">
                        <c:v>1.66</c:v>
                      </c:pt>
                      <c:pt idx="1175">
                        <c:v>1.66</c:v>
                      </c:pt>
                      <c:pt idx="1176">
                        <c:v>1.66</c:v>
                      </c:pt>
                      <c:pt idx="1177">
                        <c:v>1.66</c:v>
                      </c:pt>
                      <c:pt idx="1178">
                        <c:v>1.66</c:v>
                      </c:pt>
                      <c:pt idx="1179">
                        <c:v>1.66</c:v>
                      </c:pt>
                      <c:pt idx="1180">
                        <c:v>1.66</c:v>
                      </c:pt>
                      <c:pt idx="1181">
                        <c:v>1.66</c:v>
                      </c:pt>
                      <c:pt idx="1182">
                        <c:v>1.66</c:v>
                      </c:pt>
                      <c:pt idx="1183">
                        <c:v>1.66</c:v>
                      </c:pt>
                      <c:pt idx="1184">
                        <c:v>1.66</c:v>
                      </c:pt>
                      <c:pt idx="1185">
                        <c:v>1.66</c:v>
                      </c:pt>
                      <c:pt idx="1186">
                        <c:v>1.66</c:v>
                      </c:pt>
                      <c:pt idx="1187">
                        <c:v>1.66</c:v>
                      </c:pt>
                      <c:pt idx="1188">
                        <c:v>1.66</c:v>
                      </c:pt>
                      <c:pt idx="1189">
                        <c:v>1.66</c:v>
                      </c:pt>
                      <c:pt idx="1190">
                        <c:v>1.66</c:v>
                      </c:pt>
                      <c:pt idx="1191">
                        <c:v>1.66</c:v>
                      </c:pt>
                      <c:pt idx="1192">
                        <c:v>1.66</c:v>
                      </c:pt>
                      <c:pt idx="1193">
                        <c:v>1.66</c:v>
                      </c:pt>
                      <c:pt idx="1194">
                        <c:v>1.66</c:v>
                      </c:pt>
                      <c:pt idx="1195">
                        <c:v>1.66</c:v>
                      </c:pt>
                      <c:pt idx="1196">
                        <c:v>1.66</c:v>
                      </c:pt>
                      <c:pt idx="1197">
                        <c:v>1.66</c:v>
                      </c:pt>
                      <c:pt idx="1198">
                        <c:v>1.66</c:v>
                      </c:pt>
                      <c:pt idx="1199">
                        <c:v>1.66</c:v>
                      </c:pt>
                      <c:pt idx="1200">
                        <c:v>1.66</c:v>
                      </c:pt>
                      <c:pt idx="1201">
                        <c:v>1.66</c:v>
                      </c:pt>
                      <c:pt idx="1202">
                        <c:v>1.66</c:v>
                      </c:pt>
                      <c:pt idx="1203">
                        <c:v>1.66</c:v>
                      </c:pt>
                      <c:pt idx="1204">
                        <c:v>1.66</c:v>
                      </c:pt>
                      <c:pt idx="1205">
                        <c:v>1.66</c:v>
                      </c:pt>
                      <c:pt idx="1206">
                        <c:v>1.68</c:v>
                      </c:pt>
                      <c:pt idx="1207">
                        <c:v>1.68</c:v>
                      </c:pt>
                      <c:pt idx="1208">
                        <c:v>1.68</c:v>
                      </c:pt>
                      <c:pt idx="1209">
                        <c:v>1.68</c:v>
                      </c:pt>
                      <c:pt idx="1210">
                        <c:v>1.68</c:v>
                      </c:pt>
                      <c:pt idx="1211">
                        <c:v>1.68</c:v>
                      </c:pt>
                      <c:pt idx="1212">
                        <c:v>1.68</c:v>
                      </c:pt>
                      <c:pt idx="1213">
                        <c:v>1.68</c:v>
                      </c:pt>
                      <c:pt idx="1214">
                        <c:v>1.68</c:v>
                      </c:pt>
                      <c:pt idx="1215">
                        <c:v>1.68</c:v>
                      </c:pt>
                      <c:pt idx="1216">
                        <c:v>1.68</c:v>
                      </c:pt>
                      <c:pt idx="1217">
                        <c:v>1.7</c:v>
                      </c:pt>
                      <c:pt idx="1218">
                        <c:v>1.7</c:v>
                      </c:pt>
                      <c:pt idx="1219">
                        <c:v>1.7</c:v>
                      </c:pt>
                      <c:pt idx="1220">
                        <c:v>1.7</c:v>
                      </c:pt>
                      <c:pt idx="1221">
                        <c:v>1.7</c:v>
                      </c:pt>
                      <c:pt idx="1222">
                        <c:v>1.7</c:v>
                      </c:pt>
                      <c:pt idx="1223">
                        <c:v>1.7</c:v>
                      </c:pt>
                      <c:pt idx="1224">
                        <c:v>1.7</c:v>
                      </c:pt>
                      <c:pt idx="1225">
                        <c:v>1.7</c:v>
                      </c:pt>
                      <c:pt idx="1226">
                        <c:v>1.72</c:v>
                      </c:pt>
                      <c:pt idx="1227">
                        <c:v>1.72</c:v>
                      </c:pt>
                      <c:pt idx="1228">
                        <c:v>1.72</c:v>
                      </c:pt>
                      <c:pt idx="1229">
                        <c:v>1.72</c:v>
                      </c:pt>
                      <c:pt idx="1230">
                        <c:v>1.72</c:v>
                      </c:pt>
                      <c:pt idx="1231">
                        <c:v>1.72</c:v>
                      </c:pt>
                      <c:pt idx="1232">
                        <c:v>1.72</c:v>
                      </c:pt>
                      <c:pt idx="1233">
                        <c:v>1.72</c:v>
                      </c:pt>
                      <c:pt idx="1234">
                        <c:v>1.72</c:v>
                      </c:pt>
                      <c:pt idx="1235">
                        <c:v>1.72</c:v>
                      </c:pt>
                      <c:pt idx="1236">
                        <c:v>1.74</c:v>
                      </c:pt>
                      <c:pt idx="1237">
                        <c:v>1.74</c:v>
                      </c:pt>
                      <c:pt idx="1238">
                        <c:v>1.74</c:v>
                      </c:pt>
                      <c:pt idx="1239">
                        <c:v>1.74</c:v>
                      </c:pt>
                      <c:pt idx="1240">
                        <c:v>1.74</c:v>
                      </c:pt>
                      <c:pt idx="1241">
                        <c:v>1.74</c:v>
                      </c:pt>
                      <c:pt idx="1242">
                        <c:v>1.74</c:v>
                      </c:pt>
                      <c:pt idx="1243">
                        <c:v>1.74</c:v>
                      </c:pt>
                      <c:pt idx="1244">
                        <c:v>1.74</c:v>
                      </c:pt>
                      <c:pt idx="1245">
                        <c:v>1.74</c:v>
                      </c:pt>
                      <c:pt idx="1246">
                        <c:v>1.74</c:v>
                      </c:pt>
                      <c:pt idx="1247">
                        <c:v>1.74</c:v>
                      </c:pt>
                      <c:pt idx="1248">
                        <c:v>1.74</c:v>
                      </c:pt>
                      <c:pt idx="1249">
                        <c:v>1.74</c:v>
                      </c:pt>
                      <c:pt idx="1250">
                        <c:v>1.72</c:v>
                      </c:pt>
                      <c:pt idx="1251">
                        <c:v>1.72</c:v>
                      </c:pt>
                      <c:pt idx="1252">
                        <c:v>1.72</c:v>
                      </c:pt>
                      <c:pt idx="1253">
                        <c:v>1.72</c:v>
                      </c:pt>
                      <c:pt idx="1254">
                        <c:v>1.72</c:v>
                      </c:pt>
                      <c:pt idx="1255">
                        <c:v>1.72</c:v>
                      </c:pt>
                      <c:pt idx="1256">
                        <c:v>1.72</c:v>
                      </c:pt>
                      <c:pt idx="1257">
                        <c:v>1.72</c:v>
                      </c:pt>
                      <c:pt idx="1258">
                        <c:v>1.7</c:v>
                      </c:pt>
                      <c:pt idx="1259">
                        <c:v>1.7</c:v>
                      </c:pt>
                      <c:pt idx="1260">
                        <c:v>1.7</c:v>
                      </c:pt>
                      <c:pt idx="1261">
                        <c:v>1.7</c:v>
                      </c:pt>
                      <c:pt idx="1262">
                        <c:v>1.68</c:v>
                      </c:pt>
                      <c:pt idx="1263">
                        <c:v>1.68</c:v>
                      </c:pt>
                      <c:pt idx="1264">
                        <c:v>1.68</c:v>
                      </c:pt>
                      <c:pt idx="1265">
                        <c:v>1.68</c:v>
                      </c:pt>
                      <c:pt idx="1266">
                        <c:v>1.66</c:v>
                      </c:pt>
                      <c:pt idx="1267">
                        <c:v>1.66</c:v>
                      </c:pt>
                      <c:pt idx="1268">
                        <c:v>1.66</c:v>
                      </c:pt>
                      <c:pt idx="1269">
                        <c:v>1.64</c:v>
                      </c:pt>
                      <c:pt idx="1270">
                        <c:v>1.64</c:v>
                      </c:pt>
                      <c:pt idx="1271">
                        <c:v>1.62</c:v>
                      </c:pt>
                      <c:pt idx="1272">
                        <c:v>1.62</c:v>
                      </c:pt>
                      <c:pt idx="1273">
                        <c:v>1.62</c:v>
                      </c:pt>
                      <c:pt idx="1274">
                        <c:v>1.6</c:v>
                      </c:pt>
                      <c:pt idx="1275">
                        <c:v>1.6</c:v>
                      </c:pt>
                      <c:pt idx="1276">
                        <c:v>1.58</c:v>
                      </c:pt>
                      <c:pt idx="1277">
                        <c:v>1.58</c:v>
                      </c:pt>
                      <c:pt idx="1278">
                        <c:v>1.56</c:v>
                      </c:pt>
                      <c:pt idx="1279">
                        <c:v>1.56</c:v>
                      </c:pt>
                      <c:pt idx="1280">
                        <c:v>1.56</c:v>
                      </c:pt>
                      <c:pt idx="1281">
                        <c:v>1.54</c:v>
                      </c:pt>
                      <c:pt idx="1282">
                        <c:v>1.54</c:v>
                      </c:pt>
                      <c:pt idx="1283">
                        <c:v>1.52</c:v>
                      </c:pt>
                      <c:pt idx="1284">
                        <c:v>1.5</c:v>
                      </c:pt>
                      <c:pt idx="1285">
                        <c:v>1.5</c:v>
                      </c:pt>
                      <c:pt idx="1286">
                        <c:v>1.48</c:v>
                      </c:pt>
                      <c:pt idx="1287">
                        <c:v>1.48</c:v>
                      </c:pt>
                      <c:pt idx="1288">
                        <c:v>1.46</c:v>
                      </c:pt>
                      <c:pt idx="1289">
                        <c:v>1.44</c:v>
                      </c:pt>
                      <c:pt idx="1290">
                        <c:v>1.44</c:v>
                      </c:pt>
                      <c:pt idx="1291">
                        <c:v>1.44</c:v>
                      </c:pt>
                      <c:pt idx="1292">
                        <c:v>1.42</c:v>
                      </c:pt>
                      <c:pt idx="1293">
                        <c:v>1.4</c:v>
                      </c:pt>
                      <c:pt idx="1294">
                        <c:v>1.4</c:v>
                      </c:pt>
                      <c:pt idx="1295">
                        <c:v>1.38</c:v>
                      </c:pt>
                      <c:pt idx="1296">
                        <c:v>1.36</c:v>
                      </c:pt>
                      <c:pt idx="1297">
                        <c:v>1.36</c:v>
                      </c:pt>
                      <c:pt idx="1298">
                        <c:v>1.34</c:v>
                      </c:pt>
                      <c:pt idx="1299">
                        <c:v>1.34</c:v>
                      </c:pt>
                      <c:pt idx="1300">
                        <c:v>1.34</c:v>
                      </c:pt>
                      <c:pt idx="1301">
                        <c:v>1.32</c:v>
                      </c:pt>
                      <c:pt idx="1302">
                        <c:v>1.3</c:v>
                      </c:pt>
                      <c:pt idx="1303">
                        <c:v>1.3</c:v>
                      </c:pt>
                      <c:pt idx="1304">
                        <c:v>1.28</c:v>
                      </c:pt>
                      <c:pt idx="1305">
                        <c:v>1.28</c:v>
                      </c:pt>
                      <c:pt idx="1306">
                        <c:v>1.26</c:v>
                      </c:pt>
                      <c:pt idx="1307">
                        <c:v>1.26</c:v>
                      </c:pt>
                      <c:pt idx="1308">
                        <c:v>1.24</c:v>
                      </c:pt>
                      <c:pt idx="1309">
                        <c:v>1.24</c:v>
                      </c:pt>
                      <c:pt idx="1310">
                        <c:v>1.24</c:v>
                      </c:pt>
                      <c:pt idx="1311">
                        <c:v>1.22</c:v>
                      </c:pt>
                      <c:pt idx="1312">
                        <c:v>1.22</c:v>
                      </c:pt>
                      <c:pt idx="1313">
                        <c:v>1.2</c:v>
                      </c:pt>
                      <c:pt idx="1314">
                        <c:v>1.2</c:v>
                      </c:pt>
                      <c:pt idx="1315">
                        <c:v>1.18</c:v>
                      </c:pt>
                      <c:pt idx="1316">
                        <c:v>1.18</c:v>
                      </c:pt>
                      <c:pt idx="1317">
                        <c:v>1.18</c:v>
                      </c:pt>
                      <c:pt idx="1318">
                        <c:v>1.1599999999999999</c:v>
                      </c:pt>
                      <c:pt idx="1319">
                        <c:v>1.1599999999999999</c:v>
                      </c:pt>
                      <c:pt idx="1320">
                        <c:v>1.1399999999999999</c:v>
                      </c:pt>
                      <c:pt idx="1321">
                        <c:v>1.1399999999999999</c:v>
                      </c:pt>
                      <c:pt idx="1322">
                        <c:v>1.1200000000000001</c:v>
                      </c:pt>
                      <c:pt idx="1323">
                        <c:v>1.1200000000000001</c:v>
                      </c:pt>
                      <c:pt idx="1324">
                        <c:v>1.1200000000000001</c:v>
                      </c:pt>
                      <c:pt idx="1325">
                        <c:v>1.1000000000000001</c:v>
                      </c:pt>
                      <c:pt idx="1326">
                        <c:v>1.1000000000000001</c:v>
                      </c:pt>
                      <c:pt idx="1327">
                        <c:v>1.08</c:v>
                      </c:pt>
                      <c:pt idx="1328">
                        <c:v>1.08</c:v>
                      </c:pt>
                      <c:pt idx="1329">
                        <c:v>1.08</c:v>
                      </c:pt>
                      <c:pt idx="1330">
                        <c:v>1.06</c:v>
                      </c:pt>
                      <c:pt idx="1331">
                        <c:v>1.06</c:v>
                      </c:pt>
                      <c:pt idx="1332">
                        <c:v>1.06</c:v>
                      </c:pt>
                      <c:pt idx="1333">
                        <c:v>1.04</c:v>
                      </c:pt>
                      <c:pt idx="1334">
                        <c:v>1.04</c:v>
                      </c:pt>
                      <c:pt idx="1335">
                        <c:v>1.04</c:v>
                      </c:pt>
                      <c:pt idx="1336">
                        <c:v>1.02</c:v>
                      </c:pt>
                      <c:pt idx="1337">
                        <c:v>1.02</c:v>
                      </c:pt>
                      <c:pt idx="1338">
                        <c:v>1.02</c:v>
                      </c:pt>
                      <c:pt idx="1339">
                        <c:v>1</c:v>
                      </c:pt>
                      <c:pt idx="1340">
                        <c:v>1</c:v>
                      </c:pt>
                      <c:pt idx="1341">
                        <c:v>1</c:v>
                      </c:pt>
                      <c:pt idx="1342">
                        <c:v>0.98</c:v>
                      </c:pt>
                      <c:pt idx="1343">
                        <c:v>0.98</c:v>
                      </c:pt>
                      <c:pt idx="1344">
                        <c:v>0.98</c:v>
                      </c:pt>
                      <c:pt idx="1345">
                        <c:v>0.96</c:v>
                      </c:pt>
                      <c:pt idx="1346">
                        <c:v>0.96</c:v>
                      </c:pt>
                      <c:pt idx="1347">
                        <c:v>0.96</c:v>
                      </c:pt>
                      <c:pt idx="1348">
                        <c:v>0.96</c:v>
                      </c:pt>
                      <c:pt idx="1349">
                        <c:v>0.94</c:v>
                      </c:pt>
                      <c:pt idx="1350">
                        <c:v>0.94</c:v>
                      </c:pt>
                      <c:pt idx="1351">
                        <c:v>0.94</c:v>
                      </c:pt>
                      <c:pt idx="1352">
                        <c:v>0.92</c:v>
                      </c:pt>
                      <c:pt idx="1353">
                        <c:v>0.92</c:v>
                      </c:pt>
                      <c:pt idx="1354">
                        <c:v>0.92</c:v>
                      </c:pt>
                      <c:pt idx="1355">
                        <c:v>0.9</c:v>
                      </c:pt>
                      <c:pt idx="1356">
                        <c:v>0.9</c:v>
                      </c:pt>
                      <c:pt idx="1357">
                        <c:v>0.9</c:v>
                      </c:pt>
                      <c:pt idx="1358">
                        <c:v>0.9</c:v>
                      </c:pt>
                      <c:pt idx="1359">
                        <c:v>0.88</c:v>
                      </c:pt>
                      <c:pt idx="1360">
                        <c:v>0.88</c:v>
                      </c:pt>
                      <c:pt idx="1361">
                        <c:v>0.88</c:v>
                      </c:pt>
                      <c:pt idx="1362">
                        <c:v>0.86</c:v>
                      </c:pt>
                      <c:pt idx="1363">
                        <c:v>0.86</c:v>
                      </c:pt>
                      <c:pt idx="1364">
                        <c:v>0.86</c:v>
                      </c:pt>
                      <c:pt idx="1365">
                        <c:v>0.84</c:v>
                      </c:pt>
                      <c:pt idx="1366">
                        <c:v>0.84</c:v>
                      </c:pt>
                      <c:pt idx="1367">
                        <c:v>0.84</c:v>
                      </c:pt>
                      <c:pt idx="1368">
                        <c:v>0.84</c:v>
                      </c:pt>
                      <c:pt idx="1369">
                        <c:v>0.82</c:v>
                      </c:pt>
                      <c:pt idx="1370">
                        <c:v>0.82</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A302-5B44-B3FD-A66005AE673A}"/>
                  </c:ext>
                </c:extLst>
              </c15:ser>
            </c15:filteredScatterSeries>
            <c15:filteredScatterSeries>
              <c15:ser>
                <c:idx val="2"/>
                <c:order val="6"/>
                <c:tx>
                  <c:v>5RB</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D$2:$D$1298</c15:sqref>
                        </c15:formulaRef>
                      </c:ext>
                    </c:extLst>
                    <c:numCache>
                      <c:formatCode>General</c:formatCode>
                      <c:ptCount val="1297"/>
                      <c:pt idx="0">
                        <c:v>0</c:v>
                      </c:pt>
                      <c:pt idx="1">
                        <c:v>0</c:v>
                      </c:pt>
                      <c:pt idx="2">
                        <c:v>0.02</c:v>
                      </c:pt>
                      <c:pt idx="3">
                        <c:v>0.04</c:v>
                      </c:pt>
                      <c:pt idx="4">
                        <c:v>0.06</c:v>
                      </c:pt>
                      <c:pt idx="5">
                        <c:v>0.08</c:v>
                      </c:pt>
                      <c:pt idx="6">
                        <c:v>0.12</c:v>
                      </c:pt>
                      <c:pt idx="7">
                        <c:v>0.14000000000000001</c:v>
                      </c:pt>
                      <c:pt idx="8">
                        <c:v>0.18</c:v>
                      </c:pt>
                      <c:pt idx="9">
                        <c:v>0.22</c:v>
                      </c:pt>
                      <c:pt idx="10">
                        <c:v>0.28000000000000003</c:v>
                      </c:pt>
                      <c:pt idx="11">
                        <c:v>0.28000000000000003</c:v>
                      </c:pt>
                      <c:pt idx="12">
                        <c:v>0.34</c:v>
                      </c:pt>
                      <c:pt idx="13">
                        <c:v>0.4</c:v>
                      </c:pt>
                      <c:pt idx="14">
                        <c:v>0.46</c:v>
                      </c:pt>
                      <c:pt idx="15">
                        <c:v>0.52</c:v>
                      </c:pt>
                      <c:pt idx="16">
                        <c:v>0.6</c:v>
                      </c:pt>
                      <c:pt idx="17">
                        <c:v>0.68</c:v>
                      </c:pt>
                      <c:pt idx="18">
                        <c:v>0.76</c:v>
                      </c:pt>
                      <c:pt idx="19">
                        <c:v>0.86</c:v>
                      </c:pt>
                      <c:pt idx="20">
                        <c:v>0.86</c:v>
                      </c:pt>
                      <c:pt idx="21">
                        <c:v>0.94</c:v>
                      </c:pt>
                      <c:pt idx="22">
                        <c:v>1.04</c:v>
                      </c:pt>
                      <c:pt idx="23">
                        <c:v>1.1399999999999999</c:v>
                      </c:pt>
                      <c:pt idx="24">
                        <c:v>1.26</c:v>
                      </c:pt>
                      <c:pt idx="25">
                        <c:v>1.36</c:v>
                      </c:pt>
                      <c:pt idx="26">
                        <c:v>1.48</c:v>
                      </c:pt>
                      <c:pt idx="27">
                        <c:v>1.48</c:v>
                      </c:pt>
                      <c:pt idx="28">
                        <c:v>1.6</c:v>
                      </c:pt>
                      <c:pt idx="29">
                        <c:v>1.72</c:v>
                      </c:pt>
                      <c:pt idx="30">
                        <c:v>1.84</c:v>
                      </c:pt>
                      <c:pt idx="31">
                        <c:v>1.96</c:v>
                      </c:pt>
                      <c:pt idx="32">
                        <c:v>2.1</c:v>
                      </c:pt>
                      <c:pt idx="33">
                        <c:v>2.2200000000000002</c:v>
                      </c:pt>
                      <c:pt idx="34">
                        <c:v>2.34</c:v>
                      </c:pt>
                      <c:pt idx="35">
                        <c:v>2.48</c:v>
                      </c:pt>
                      <c:pt idx="36">
                        <c:v>2.6</c:v>
                      </c:pt>
                      <c:pt idx="37">
                        <c:v>2.72</c:v>
                      </c:pt>
                      <c:pt idx="38">
                        <c:v>2.86</c:v>
                      </c:pt>
                      <c:pt idx="39">
                        <c:v>2.86</c:v>
                      </c:pt>
                      <c:pt idx="40">
                        <c:v>2.98</c:v>
                      </c:pt>
                      <c:pt idx="41">
                        <c:v>3.1</c:v>
                      </c:pt>
                      <c:pt idx="42">
                        <c:v>3.22</c:v>
                      </c:pt>
                      <c:pt idx="43">
                        <c:v>3.34</c:v>
                      </c:pt>
                      <c:pt idx="44">
                        <c:v>3.44</c:v>
                      </c:pt>
                      <c:pt idx="45">
                        <c:v>3.54</c:v>
                      </c:pt>
                      <c:pt idx="46">
                        <c:v>3.64</c:v>
                      </c:pt>
                      <c:pt idx="47">
                        <c:v>3.64</c:v>
                      </c:pt>
                      <c:pt idx="48">
                        <c:v>3.74</c:v>
                      </c:pt>
                      <c:pt idx="49">
                        <c:v>3.84</c:v>
                      </c:pt>
                      <c:pt idx="50">
                        <c:v>3.92</c:v>
                      </c:pt>
                      <c:pt idx="51">
                        <c:v>4.0199999999999996</c:v>
                      </c:pt>
                      <c:pt idx="52">
                        <c:v>4.0999999999999996</c:v>
                      </c:pt>
                      <c:pt idx="53">
                        <c:v>4.1599999999999984</c:v>
                      </c:pt>
                      <c:pt idx="54">
                        <c:v>4.24</c:v>
                      </c:pt>
                      <c:pt idx="55">
                        <c:v>4.3</c:v>
                      </c:pt>
                      <c:pt idx="56">
                        <c:v>4.3599999999999977</c:v>
                      </c:pt>
                      <c:pt idx="57">
                        <c:v>4.3599999999999977</c:v>
                      </c:pt>
                      <c:pt idx="58">
                        <c:v>4.42</c:v>
                      </c:pt>
                      <c:pt idx="59">
                        <c:v>4.4800000000000004</c:v>
                      </c:pt>
                      <c:pt idx="60">
                        <c:v>4.5199999999999996</c:v>
                      </c:pt>
                      <c:pt idx="61">
                        <c:v>4.58</c:v>
                      </c:pt>
                      <c:pt idx="62">
                        <c:v>4.6199999999999983</c:v>
                      </c:pt>
                      <c:pt idx="63">
                        <c:v>4.6599999999999984</c:v>
                      </c:pt>
                      <c:pt idx="64">
                        <c:v>4.68</c:v>
                      </c:pt>
                      <c:pt idx="65">
                        <c:v>4.72</c:v>
                      </c:pt>
                      <c:pt idx="66">
                        <c:v>4.72</c:v>
                      </c:pt>
                      <c:pt idx="67">
                        <c:v>4.74</c:v>
                      </c:pt>
                      <c:pt idx="68">
                        <c:v>4.78</c:v>
                      </c:pt>
                      <c:pt idx="69">
                        <c:v>4.8</c:v>
                      </c:pt>
                      <c:pt idx="70">
                        <c:v>4.8199999999999976</c:v>
                      </c:pt>
                      <c:pt idx="71">
                        <c:v>4.8199999999999976</c:v>
                      </c:pt>
                      <c:pt idx="72">
                        <c:v>4.84</c:v>
                      </c:pt>
                      <c:pt idx="73">
                        <c:v>4.84</c:v>
                      </c:pt>
                      <c:pt idx="74">
                        <c:v>4.8599999999999977</c:v>
                      </c:pt>
                      <c:pt idx="75">
                        <c:v>4.8599999999999977</c:v>
                      </c:pt>
                      <c:pt idx="76">
                        <c:v>4.8599999999999977</c:v>
                      </c:pt>
                      <c:pt idx="77">
                        <c:v>4.8599999999999977</c:v>
                      </c:pt>
                      <c:pt idx="78">
                        <c:v>4.84</c:v>
                      </c:pt>
                      <c:pt idx="79">
                        <c:v>4.84</c:v>
                      </c:pt>
                      <c:pt idx="80">
                        <c:v>4.8199999999999976</c:v>
                      </c:pt>
                      <c:pt idx="81">
                        <c:v>4.8199999999999976</c:v>
                      </c:pt>
                      <c:pt idx="82">
                        <c:v>4.8</c:v>
                      </c:pt>
                      <c:pt idx="83">
                        <c:v>4.78</c:v>
                      </c:pt>
                      <c:pt idx="84">
                        <c:v>4.76</c:v>
                      </c:pt>
                      <c:pt idx="85">
                        <c:v>4.76</c:v>
                      </c:pt>
                      <c:pt idx="86">
                        <c:v>4.74</c:v>
                      </c:pt>
                      <c:pt idx="87">
                        <c:v>4.72</c:v>
                      </c:pt>
                      <c:pt idx="88">
                        <c:v>4.7</c:v>
                      </c:pt>
                      <c:pt idx="89">
                        <c:v>4.6599999999999984</c:v>
                      </c:pt>
                      <c:pt idx="90">
                        <c:v>4.6399999999999997</c:v>
                      </c:pt>
                      <c:pt idx="91">
                        <c:v>4.5999999999999996</c:v>
                      </c:pt>
                      <c:pt idx="92">
                        <c:v>4.58</c:v>
                      </c:pt>
                      <c:pt idx="93">
                        <c:v>4.54</c:v>
                      </c:pt>
                      <c:pt idx="94">
                        <c:v>4.5199999999999996</c:v>
                      </c:pt>
                      <c:pt idx="95">
                        <c:v>4.5199999999999996</c:v>
                      </c:pt>
                      <c:pt idx="96">
                        <c:v>4.4800000000000004</c:v>
                      </c:pt>
                      <c:pt idx="97">
                        <c:v>4.4400000000000004</c:v>
                      </c:pt>
                      <c:pt idx="98">
                        <c:v>4.42</c:v>
                      </c:pt>
                      <c:pt idx="99">
                        <c:v>4.38</c:v>
                      </c:pt>
                      <c:pt idx="100">
                        <c:v>4.34</c:v>
                      </c:pt>
                      <c:pt idx="101">
                        <c:v>4.3199999999999976</c:v>
                      </c:pt>
                      <c:pt idx="102">
                        <c:v>4.28</c:v>
                      </c:pt>
                      <c:pt idx="103">
                        <c:v>4.28</c:v>
                      </c:pt>
                      <c:pt idx="104">
                        <c:v>4.24</c:v>
                      </c:pt>
                      <c:pt idx="105">
                        <c:v>4.2</c:v>
                      </c:pt>
                      <c:pt idx="106">
                        <c:v>4.18</c:v>
                      </c:pt>
                      <c:pt idx="107">
                        <c:v>4.1399999999999997</c:v>
                      </c:pt>
                      <c:pt idx="108">
                        <c:v>4.0999999999999996</c:v>
                      </c:pt>
                      <c:pt idx="109">
                        <c:v>4.08</c:v>
                      </c:pt>
                      <c:pt idx="110">
                        <c:v>4.04</c:v>
                      </c:pt>
                      <c:pt idx="111">
                        <c:v>4</c:v>
                      </c:pt>
                      <c:pt idx="112">
                        <c:v>3.98</c:v>
                      </c:pt>
                      <c:pt idx="113">
                        <c:v>3.98</c:v>
                      </c:pt>
                      <c:pt idx="114">
                        <c:v>3.94</c:v>
                      </c:pt>
                      <c:pt idx="115">
                        <c:v>3.92</c:v>
                      </c:pt>
                      <c:pt idx="116">
                        <c:v>3.88</c:v>
                      </c:pt>
                      <c:pt idx="117">
                        <c:v>3.86</c:v>
                      </c:pt>
                      <c:pt idx="118">
                        <c:v>3.82</c:v>
                      </c:pt>
                      <c:pt idx="119">
                        <c:v>3.8</c:v>
                      </c:pt>
                      <c:pt idx="120">
                        <c:v>3.76</c:v>
                      </c:pt>
                      <c:pt idx="121">
                        <c:v>3.74</c:v>
                      </c:pt>
                      <c:pt idx="122">
                        <c:v>3.74</c:v>
                      </c:pt>
                      <c:pt idx="123">
                        <c:v>3.7</c:v>
                      </c:pt>
                      <c:pt idx="124">
                        <c:v>3.68</c:v>
                      </c:pt>
                      <c:pt idx="125">
                        <c:v>3.64</c:v>
                      </c:pt>
                      <c:pt idx="126">
                        <c:v>3.62</c:v>
                      </c:pt>
                      <c:pt idx="127">
                        <c:v>3.6</c:v>
                      </c:pt>
                      <c:pt idx="128">
                        <c:v>3.56</c:v>
                      </c:pt>
                      <c:pt idx="129">
                        <c:v>3.54</c:v>
                      </c:pt>
                      <c:pt idx="130">
                        <c:v>3.5</c:v>
                      </c:pt>
                      <c:pt idx="131">
                        <c:v>3.48</c:v>
                      </c:pt>
                      <c:pt idx="132">
                        <c:v>3.48</c:v>
                      </c:pt>
                      <c:pt idx="133">
                        <c:v>3.46</c:v>
                      </c:pt>
                      <c:pt idx="134">
                        <c:v>3.42</c:v>
                      </c:pt>
                      <c:pt idx="135">
                        <c:v>3.4</c:v>
                      </c:pt>
                      <c:pt idx="136">
                        <c:v>3.36</c:v>
                      </c:pt>
                      <c:pt idx="137">
                        <c:v>3.34</c:v>
                      </c:pt>
                      <c:pt idx="138">
                        <c:v>3.32</c:v>
                      </c:pt>
                      <c:pt idx="139">
                        <c:v>3.28</c:v>
                      </c:pt>
                      <c:pt idx="140">
                        <c:v>3.26</c:v>
                      </c:pt>
                      <c:pt idx="141">
                        <c:v>3.26</c:v>
                      </c:pt>
                      <c:pt idx="142">
                        <c:v>3.22</c:v>
                      </c:pt>
                      <c:pt idx="143">
                        <c:v>3.2</c:v>
                      </c:pt>
                      <c:pt idx="144">
                        <c:v>3.18</c:v>
                      </c:pt>
                      <c:pt idx="145">
                        <c:v>3.14</c:v>
                      </c:pt>
                      <c:pt idx="146">
                        <c:v>3.12</c:v>
                      </c:pt>
                      <c:pt idx="147">
                        <c:v>3.1</c:v>
                      </c:pt>
                      <c:pt idx="148">
                        <c:v>3.06</c:v>
                      </c:pt>
                      <c:pt idx="149">
                        <c:v>3.04</c:v>
                      </c:pt>
                      <c:pt idx="150">
                        <c:v>3.04</c:v>
                      </c:pt>
                      <c:pt idx="151">
                        <c:v>3.02</c:v>
                      </c:pt>
                      <c:pt idx="152">
                        <c:v>2.98</c:v>
                      </c:pt>
                      <c:pt idx="153">
                        <c:v>2.96</c:v>
                      </c:pt>
                      <c:pt idx="154">
                        <c:v>2.94</c:v>
                      </c:pt>
                      <c:pt idx="155">
                        <c:v>2.92</c:v>
                      </c:pt>
                      <c:pt idx="156">
                        <c:v>2.88</c:v>
                      </c:pt>
                      <c:pt idx="157">
                        <c:v>2.86</c:v>
                      </c:pt>
                      <c:pt idx="158">
                        <c:v>2.84</c:v>
                      </c:pt>
                      <c:pt idx="159">
                        <c:v>2.82</c:v>
                      </c:pt>
                      <c:pt idx="160">
                        <c:v>2.82</c:v>
                      </c:pt>
                      <c:pt idx="161">
                        <c:v>2.8</c:v>
                      </c:pt>
                      <c:pt idx="162">
                        <c:v>2.76</c:v>
                      </c:pt>
                      <c:pt idx="163">
                        <c:v>2.74</c:v>
                      </c:pt>
                      <c:pt idx="164">
                        <c:v>2.72</c:v>
                      </c:pt>
                      <c:pt idx="165">
                        <c:v>2.7</c:v>
                      </c:pt>
                      <c:pt idx="166">
                        <c:v>2.68</c:v>
                      </c:pt>
                      <c:pt idx="167">
                        <c:v>2.66</c:v>
                      </c:pt>
                      <c:pt idx="168">
                        <c:v>2.64</c:v>
                      </c:pt>
                      <c:pt idx="169">
                        <c:v>2.62</c:v>
                      </c:pt>
                      <c:pt idx="170">
                        <c:v>2.62</c:v>
                      </c:pt>
                      <c:pt idx="171">
                        <c:v>2.6</c:v>
                      </c:pt>
                      <c:pt idx="172">
                        <c:v>2.58</c:v>
                      </c:pt>
                      <c:pt idx="173">
                        <c:v>2.56</c:v>
                      </c:pt>
                      <c:pt idx="174">
                        <c:v>2.54</c:v>
                      </c:pt>
                      <c:pt idx="175">
                        <c:v>2.52</c:v>
                      </c:pt>
                      <c:pt idx="176">
                        <c:v>2.5</c:v>
                      </c:pt>
                      <c:pt idx="177">
                        <c:v>2.5</c:v>
                      </c:pt>
                      <c:pt idx="178">
                        <c:v>2.48</c:v>
                      </c:pt>
                      <c:pt idx="179">
                        <c:v>2.46</c:v>
                      </c:pt>
                      <c:pt idx="180">
                        <c:v>2.44</c:v>
                      </c:pt>
                      <c:pt idx="181">
                        <c:v>2.44</c:v>
                      </c:pt>
                      <c:pt idx="182">
                        <c:v>2.42</c:v>
                      </c:pt>
                      <c:pt idx="183">
                        <c:v>2.4</c:v>
                      </c:pt>
                      <c:pt idx="184">
                        <c:v>2.38</c:v>
                      </c:pt>
                      <c:pt idx="185">
                        <c:v>2.36</c:v>
                      </c:pt>
                      <c:pt idx="186">
                        <c:v>2.36</c:v>
                      </c:pt>
                      <c:pt idx="187">
                        <c:v>2.34</c:v>
                      </c:pt>
                      <c:pt idx="188">
                        <c:v>2.34</c:v>
                      </c:pt>
                      <c:pt idx="189">
                        <c:v>2.3199999999999981</c:v>
                      </c:pt>
                      <c:pt idx="190">
                        <c:v>2.2999999999999998</c:v>
                      </c:pt>
                      <c:pt idx="191">
                        <c:v>2.2999999999999998</c:v>
                      </c:pt>
                      <c:pt idx="192">
                        <c:v>2.2799999999999998</c:v>
                      </c:pt>
                      <c:pt idx="193">
                        <c:v>2.2599999999999998</c:v>
                      </c:pt>
                      <c:pt idx="194">
                        <c:v>2.2400000000000002</c:v>
                      </c:pt>
                      <c:pt idx="195">
                        <c:v>2.2200000000000002</c:v>
                      </c:pt>
                      <c:pt idx="196">
                        <c:v>2.2200000000000002</c:v>
                      </c:pt>
                      <c:pt idx="197">
                        <c:v>2.2000000000000002</c:v>
                      </c:pt>
                      <c:pt idx="198">
                        <c:v>2.2000000000000002</c:v>
                      </c:pt>
                      <c:pt idx="199">
                        <c:v>2.1800000000000002</c:v>
                      </c:pt>
                      <c:pt idx="200">
                        <c:v>2.16</c:v>
                      </c:pt>
                      <c:pt idx="201">
                        <c:v>2.16</c:v>
                      </c:pt>
                      <c:pt idx="202">
                        <c:v>2.14</c:v>
                      </c:pt>
                      <c:pt idx="203">
                        <c:v>2.12</c:v>
                      </c:pt>
                      <c:pt idx="204">
                        <c:v>2.1</c:v>
                      </c:pt>
                      <c:pt idx="205">
                        <c:v>2.1</c:v>
                      </c:pt>
                      <c:pt idx="206">
                        <c:v>2.1</c:v>
                      </c:pt>
                      <c:pt idx="207">
                        <c:v>2.08</c:v>
                      </c:pt>
                      <c:pt idx="208">
                        <c:v>2.06</c:v>
                      </c:pt>
                      <c:pt idx="209">
                        <c:v>2.04</c:v>
                      </c:pt>
                      <c:pt idx="210">
                        <c:v>2.04</c:v>
                      </c:pt>
                      <c:pt idx="211">
                        <c:v>2.02</c:v>
                      </c:pt>
                      <c:pt idx="212">
                        <c:v>2</c:v>
                      </c:pt>
                      <c:pt idx="213">
                        <c:v>2</c:v>
                      </c:pt>
                      <c:pt idx="214">
                        <c:v>1.98</c:v>
                      </c:pt>
                      <c:pt idx="215">
                        <c:v>1.98</c:v>
                      </c:pt>
                      <c:pt idx="216">
                        <c:v>1.98</c:v>
                      </c:pt>
                      <c:pt idx="217">
                        <c:v>1.96</c:v>
                      </c:pt>
                      <c:pt idx="218">
                        <c:v>1.94</c:v>
                      </c:pt>
                      <c:pt idx="219">
                        <c:v>1.94</c:v>
                      </c:pt>
                      <c:pt idx="220">
                        <c:v>1.92</c:v>
                      </c:pt>
                      <c:pt idx="221">
                        <c:v>1.92</c:v>
                      </c:pt>
                      <c:pt idx="222">
                        <c:v>1.9</c:v>
                      </c:pt>
                      <c:pt idx="223">
                        <c:v>1.9</c:v>
                      </c:pt>
                      <c:pt idx="224">
                        <c:v>1.88</c:v>
                      </c:pt>
                      <c:pt idx="225">
                        <c:v>1.86</c:v>
                      </c:pt>
                      <c:pt idx="226">
                        <c:v>1.86</c:v>
                      </c:pt>
                      <c:pt idx="227">
                        <c:v>1.86</c:v>
                      </c:pt>
                      <c:pt idx="228">
                        <c:v>1.84</c:v>
                      </c:pt>
                      <c:pt idx="229">
                        <c:v>1.84</c:v>
                      </c:pt>
                      <c:pt idx="230">
                        <c:v>1.82</c:v>
                      </c:pt>
                      <c:pt idx="231">
                        <c:v>1.8</c:v>
                      </c:pt>
                      <c:pt idx="232">
                        <c:v>1.8</c:v>
                      </c:pt>
                      <c:pt idx="233">
                        <c:v>1.8</c:v>
                      </c:pt>
                      <c:pt idx="234">
                        <c:v>1.78</c:v>
                      </c:pt>
                      <c:pt idx="235">
                        <c:v>1.76</c:v>
                      </c:pt>
                      <c:pt idx="236">
                        <c:v>1.76</c:v>
                      </c:pt>
                      <c:pt idx="237">
                        <c:v>1.74</c:v>
                      </c:pt>
                      <c:pt idx="238">
                        <c:v>1.72</c:v>
                      </c:pt>
                      <c:pt idx="239">
                        <c:v>1.7</c:v>
                      </c:pt>
                      <c:pt idx="240">
                        <c:v>1.7</c:v>
                      </c:pt>
                      <c:pt idx="241">
                        <c:v>1.68</c:v>
                      </c:pt>
                      <c:pt idx="242">
                        <c:v>1.66</c:v>
                      </c:pt>
                      <c:pt idx="243">
                        <c:v>1.64</c:v>
                      </c:pt>
                      <c:pt idx="244">
                        <c:v>1.64</c:v>
                      </c:pt>
                      <c:pt idx="245">
                        <c:v>1.62</c:v>
                      </c:pt>
                      <c:pt idx="246">
                        <c:v>1.62</c:v>
                      </c:pt>
                      <c:pt idx="247">
                        <c:v>1.6</c:v>
                      </c:pt>
                      <c:pt idx="248">
                        <c:v>1.58</c:v>
                      </c:pt>
                      <c:pt idx="249">
                        <c:v>1.56</c:v>
                      </c:pt>
                      <c:pt idx="250">
                        <c:v>1.56</c:v>
                      </c:pt>
                      <c:pt idx="251">
                        <c:v>1.54</c:v>
                      </c:pt>
                      <c:pt idx="252">
                        <c:v>1.52</c:v>
                      </c:pt>
                      <c:pt idx="253">
                        <c:v>1.52</c:v>
                      </c:pt>
                      <c:pt idx="254">
                        <c:v>1.5</c:v>
                      </c:pt>
                      <c:pt idx="255">
                        <c:v>1.48</c:v>
                      </c:pt>
                      <c:pt idx="256">
                        <c:v>1.48</c:v>
                      </c:pt>
                      <c:pt idx="257">
                        <c:v>1.46</c:v>
                      </c:pt>
                      <c:pt idx="258">
                        <c:v>1.44</c:v>
                      </c:pt>
                      <c:pt idx="259">
                        <c:v>1.42</c:v>
                      </c:pt>
                      <c:pt idx="260">
                        <c:v>1.42</c:v>
                      </c:pt>
                      <c:pt idx="261">
                        <c:v>1.4</c:v>
                      </c:pt>
                      <c:pt idx="262">
                        <c:v>1.38</c:v>
                      </c:pt>
                      <c:pt idx="263">
                        <c:v>1.38</c:v>
                      </c:pt>
                      <c:pt idx="264">
                        <c:v>1.38</c:v>
                      </c:pt>
                      <c:pt idx="265">
                        <c:v>1.36</c:v>
                      </c:pt>
                      <c:pt idx="266">
                        <c:v>1.34</c:v>
                      </c:pt>
                      <c:pt idx="267">
                        <c:v>1.34</c:v>
                      </c:pt>
                      <c:pt idx="268">
                        <c:v>1.32</c:v>
                      </c:pt>
                      <c:pt idx="269">
                        <c:v>1.32</c:v>
                      </c:pt>
                      <c:pt idx="270">
                        <c:v>1.3</c:v>
                      </c:pt>
                      <c:pt idx="271">
                        <c:v>1.3</c:v>
                      </c:pt>
                      <c:pt idx="272">
                        <c:v>1.28</c:v>
                      </c:pt>
                      <c:pt idx="273">
                        <c:v>1.28</c:v>
                      </c:pt>
                      <c:pt idx="274">
                        <c:v>1.26</c:v>
                      </c:pt>
                      <c:pt idx="275">
                        <c:v>1.26</c:v>
                      </c:pt>
                      <c:pt idx="276">
                        <c:v>1.24</c:v>
                      </c:pt>
                      <c:pt idx="277">
                        <c:v>1.24</c:v>
                      </c:pt>
                      <c:pt idx="278">
                        <c:v>1.22</c:v>
                      </c:pt>
                      <c:pt idx="279">
                        <c:v>1.22</c:v>
                      </c:pt>
                      <c:pt idx="280">
                        <c:v>1.2</c:v>
                      </c:pt>
                      <c:pt idx="281">
                        <c:v>1.2</c:v>
                      </c:pt>
                      <c:pt idx="282">
                        <c:v>1.2</c:v>
                      </c:pt>
                      <c:pt idx="283">
                        <c:v>1.18</c:v>
                      </c:pt>
                      <c:pt idx="284">
                        <c:v>1.18</c:v>
                      </c:pt>
                      <c:pt idx="285">
                        <c:v>1.1599999999999999</c:v>
                      </c:pt>
                      <c:pt idx="286">
                        <c:v>1.1599999999999999</c:v>
                      </c:pt>
                      <c:pt idx="287">
                        <c:v>1.1599999999999999</c:v>
                      </c:pt>
                      <c:pt idx="288">
                        <c:v>1.1399999999999999</c:v>
                      </c:pt>
                      <c:pt idx="289">
                        <c:v>1.1399999999999999</c:v>
                      </c:pt>
                      <c:pt idx="290">
                        <c:v>1.1399999999999999</c:v>
                      </c:pt>
                      <c:pt idx="291">
                        <c:v>1.1200000000000001</c:v>
                      </c:pt>
                      <c:pt idx="292">
                        <c:v>1.1200000000000001</c:v>
                      </c:pt>
                      <c:pt idx="293">
                        <c:v>1.1200000000000001</c:v>
                      </c:pt>
                      <c:pt idx="294">
                        <c:v>1.1000000000000001</c:v>
                      </c:pt>
                      <c:pt idx="295">
                        <c:v>1.1000000000000001</c:v>
                      </c:pt>
                      <c:pt idx="296">
                        <c:v>1.1000000000000001</c:v>
                      </c:pt>
                      <c:pt idx="297">
                        <c:v>1.1000000000000001</c:v>
                      </c:pt>
                      <c:pt idx="298">
                        <c:v>1.08</c:v>
                      </c:pt>
                      <c:pt idx="299">
                        <c:v>1.08</c:v>
                      </c:pt>
                      <c:pt idx="300">
                        <c:v>1.08</c:v>
                      </c:pt>
                      <c:pt idx="301">
                        <c:v>1.08</c:v>
                      </c:pt>
                      <c:pt idx="302">
                        <c:v>1.08</c:v>
                      </c:pt>
                      <c:pt idx="303">
                        <c:v>1.06</c:v>
                      </c:pt>
                      <c:pt idx="304">
                        <c:v>1.06</c:v>
                      </c:pt>
                      <c:pt idx="305">
                        <c:v>1.06</c:v>
                      </c:pt>
                      <c:pt idx="306">
                        <c:v>1.06</c:v>
                      </c:pt>
                      <c:pt idx="307">
                        <c:v>1.06</c:v>
                      </c:pt>
                      <c:pt idx="308">
                        <c:v>1.06</c:v>
                      </c:pt>
                      <c:pt idx="309">
                        <c:v>1.04</c:v>
                      </c:pt>
                      <c:pt idx="310">
                        <c:v>1.04</c:v>
                      </c:pt>
                      <c:pt idx="311">
                        <c:v>1.04</c:v>
                      </c:pt>
                      <c:pt idx="312">
                        <c:v>1.04</c:v>
                      </c:pt>
                      <c:pt idx="313">
                        <c:v>1.04</c:v>
                      </c:pt>
                      <c:pt idx="314">
                        <c:v>1.04</c:v>
                      </c:pt>
                      <c:pt idx="315">
                        <c:v>1.04</c:v>
                      </c:pt>
                      <c:pt idx="316">
                        <c:v>1.04</c:v>
                      </c:pt>
                      <c:pt idx="317">
                        <c:v>1.04</c:v>
                      </c:pt>
                      <c:pt idx="318">
                        <c:v>1.04</c:v>
                      </c:pt>
                      <c:pt idx="319">
                        <c:v>1.04</c:v>
                      </c:pt>
                      <c:pt idx="320">
                        <c:v>1.04</c:v>
                      </c:pt>
                      <c:pt idx="321">
                        <c:v>1.04</c:v>
                      </c:pt>
                      <c:pt idx="322">
                        <c:v>1.04</c:v>
                      </c:pt>
                      <c:pt idx="323">
                        <c:v>1.02</c:v>
                      </c:pt>
                      <c:pt idx="324">
                        <c:v>1.02</c:v>
                      </c:pt>
                      <c:pt idx="325">
                        <c:v>1.02</c:v>
                      </c:pt>
                      <c:pt idx="326">
                        <c:v>1.02</c:v>
                      </c:pt>
                      <c:pt idx="327">
                        <c:v>1.02</c:v>
                      </c:pt>
                      <c:pt idx="328">
                        <c:v>1.02</c:v>
                      </c:pt>
                      <c:pt idx="329">
                        <c:v>1.02</c:v>
                      </c:pt>
                      <c:pt idx="330">
                        <c:v>1.02</c:v>
                      </c:pt>
                      <c:pt idx="331">
                        <c:v>1.02</c:v>
                      </c:pt>
                      <c:pt idx="332">
                        <c:v>1.02</c:v>
                      </c:pt>
                      <c:pt idx="333">
                        <c:v>1.02</c:v>
                      </c:pt>
                      <c:pt idx="334">
                        <c:v>1.02</c:v>
                      </c:pt>
                      <c:pt idx="335">
                        <c:v>1.02</c:v>
                      </c:pt>
                      <c:pt idx="336">
                        <c:v>1.02</c:v>
                      </c:pt>
                      <c:pt idx="337">
                        <c:v>1.02</c:v>
                      </c:pt>
                      <c:pt idx="338">
                        <c:v>1.02</c:v>
                      </c:pt>
                      <c:pt idx="339">
                        <c:v>1.04</c:v>
                      </c:pt>
                      <c:pt idx="340">
                        <c:v>1.04</c:v>
                      </c:pt>
                      <c:pt idx="341">
                        <c:v>1.04</c:v>
                      </c:pt>
                      <c:pt idx="342">
                        <c:v>1.04</c:v>
                      </c:pt>
                      <c:pt idx="343">
                        <c:v>1.04</c:v>
                      </c:pt>
                      <c:pt idx="344">
                        <c:v>1.04</c:v>
                      </c:pt>
                      <c:pt idx="345">
                        <c:v>1.04</c:v>
                      </c:pt>
                      <c:pt idx="346">
                        <c:v>1.04</c:v>
                      </c:pt>
                      <c:pt idx="347">
                        <c:v>1.04</c:v>
                      </c:pt>
                      <c:pt idx="348">
                        <c:v>1.04</c:v>
                      </c:pt>
                      <c:pt idx="349">
                        <c:v>1.04</c:v>
                      </c:pt>
                      <c:pt idx="350">
                        <c:v>1.04</c:v>
                      </c:pt>
                      <c:pt idx="351">
                        <c:v>1.04</c:v>
                      </c:pt>
                      <c:pt idx="352">
                        <c:v>1.04</c:v>
                      </c:pt>
                      <c:pt idx="353">
                        <c:v>1.04</c:v>
                      </c:pt>
                      <c:pt idx="354">
                        <c:v>1.04</c:v>
                      </c:pt>
                      <c:pt idx="355">
                        <c:v>1.04</c:v>
                      </c:pt>
                      <c:pt idx="356">
                        <c:v>1.04</c:v>
                      </c:pt>
                      <c:pt idx="357">
                        <c:v>1.04</c:v>
                      </c:pt>
                      <c:pt idx="358">
                        <c:v>1.04</c:v>
                      </c:pt>
                      <c:pt idx="359">
                        <c:v>1.04</c:v>
                      </c:pt>
                      <c:pt idx="360">
                        <c:v>1.04</c:v>
                      </c:pt>
                      <c:pt idx="361">
                        <c:v>1.04</c:v>
                      </c:pt>
                      <c:pt idx="362">
                        <c:v>1.04</c:v>
                      </c:pt>
                      <c:pt idx="363">
                        <c:v>1.04</c:v>
                      </c:pt>
                      <c:pt idx="364">
                        <c:v>1.04</c:v>
                      </c:pt>
                      <c:pt idx="365">
                        <c:v>1.04</c:v>
                      </c:pt>
                      <c:pt idx="366">
                        <c:v>1.04</c:v>
                      </c:pt>
                      <c:pt idx="367">
                        <c:v>1.04</c:v>
                      </c:pt>
                      <c:pt idx="368">
                        <c:v>1.04</c:v>
                      </c:pt>
                      <c:pt idx="369">
                        <c:v>1.04</c:v>
                      </c:pt>
                      <c:pt idx="370">
                        <c:v>1.04</c:v>
                      </c:pt>
                      <c:pt idx="371">
                        <c:v>1.04</c:v>
                      </c:pt>
                      <c:pt idx="372">
                        <c:v>1.04</c:v>
                      </c:pt>
                      <c:pt idx="373">
                        <c:v>1.04</c:v>
                      </c:pt>
                      <c:pt idx="374">
                        <c:v>1.04</c:v>
                      </c:pt>
                      <c:pt idx="375">
                        <c:v>1.04</c:v>
                      </c:pt>
                      <c:pt idx="376">
                        <c:v>1.04</c:v>
                      </c:pt>
                      <c:pt idx="377">
                        <c:v>1.02</c:v>
                      </c:pt>
                      <c:pt idx="378">
                        <c:v>1.02</c:v>
                      </c:pt>
                      <c:pt idx="379">
                        <c:v>1.02</c:v>
                      </c:pt>
                      <c:pt idx="380">
                        <c:v>1.02</c:v>
                      </c:pt>
                      <c:pt idx="381">
                        <c:v>1.02</c:v>
                      </c:pt>
                      <c:pt idx="382">
                        <c:v>1.02</c:v>
                      </c:pt>
                      <c:pt idx="383">
                        <c:v>1.02</c:v>
                      </c:pt>
                      <c:pt idx="384">
                        <c:v>1.02</c:v>
                      </c:pt>
                      <c:pt idx="385">
                        <c:v>1.02</c:v>
                      </c:pt>
                      <c:pt idx="386">
                        <c:v>1.02</c:v>
                      </c:pt>
                      <c:pt idx="387">
                        <c:v>1.02</c:v>
                      </c:pt>
                      <c:pt idx="388">
                        <c:v>1.02</c:v>
                      </c:pt>
                      <c:pt idx="389">
                        <c:v>1.02</c:v>
                      </c:pt>
                      <c:pt idx="390">
                        <c:v>1.02</c:v>
                      </c:pt>
                      <c:pt idx="391">
                        <c:v>1.02</c:v>
                      </c:pt>
                      <c:pt idx="392">
                        <c:v>1.02</c:v>
                      </c:pt>
                      <c:pt idx="393">
                        <c:v>1.02</c:v>
                      </c:pt>
                      <c:pt idx="394">
                        <c:v>1.02</c:v>
                      </c:pt>
                      <c:pt idx="395">
                        <c:v>1.02</c:v>
                      </c:pt>
                      <c:pt idx="396">
                        <c:v>1.02</c:v>
                      </c:pt>
                      <c:pt idx="397">
                        <c:v>1.02</c:v>
                      </c:pt>
                      <c:pt idx="398">
                        <c:v>1.02</c:v>
                      </c:pt>
                      <c:pt idx="399">
                        <c:v>1.04</c:v>
                      </c:pt>
                      <c:pt idx="400">
                        <c:v>1.04</c:v>
                      </c:pt>
                      <c:pt idx="401">
                        <c:v>1.04</c:v>
                      </c:pt>
                      <c:pt idx="402">
                        <c:v>1.04</c:v>
                      </c:pt>
                      <c:pt idx="403">
                        <c:v>1.04</c:v>
                      </c:pt>
                      <c:pt idx="404">
                        <c:v>1.04</c:v>
                      </c:pt>
                      <c:pt idx="405">
                        <c:v>1.04</c:v>
                      </c:pt>
                      <c:pt idx="406">
                        <c:v>1.04</c:v>
                      </c:pt>
                      <c:pt idx="407">
                        <c:v>1.04</c:v>
                      </c:pt>
                      <c:pt idx="408">
                        <c:v>1.04</c:v>
                      </c:pt>
                      <c:pt idx="409">
                        <c:v>1.04</c:v>
                      </c:pt>
                      <c:pt idx="410">
                        <c:v>1.04</c:v>
                      </c:pt>
                      <c:pt idx="411">
                        <c:v>1.04</c:v>
                      </c:pt>
                      <c:pt idx="412">
                        <c:v>1.04</c:v>
                      </c:pt>
                      <c:pt idx="413">
                        <c:v>1.04</c:v>
                      </c:pt>
                      <c:pt idx="414">
                        <c:v>1.04</c:v>
                      </c:pt>
                      <c:pt idx="415">
                        <c:v>1.04</c:v>
                      </c:pt>
                      <c:pt idx="416">
                        <c:v>1.04</c:v>
                      </c:pt>
                      <c:pt idx="417">
                        <c:v>1.06</c:v>
                      </c:pt>
                      <c:pt idx="418">
                        <c:v>1.06</c:v>
                      </c:pt>
                      <c:pt idx="419">
                        <c:v>1.06</c:v>
                      </c:pt>
                      <c:pt idx="420">
                        <c:v>1.06</c:v>
                      </c:pt>
                      <c:pt idx="421">
                        <c:v>1.06</c:v>
                      </c:pt>
                      <c:pt idx="422">
                        <c:v>1.06</c:v>
                      </c:pt>
                      <c:pt idx="423">
                        <c:v>1.06</c:v>
                      </c:pt>
                      <c:pt idx="424">
                        <c:v>1.06</c:v>
                      </c:pt>
                      <c:pt idx="425">
                        <c:v>1.06</c:v>
                      </c:pt>
                      <c:pt idx="426">
                        <c:v>1.06</c:v>
                      </c:pt>
                      <c:pt idx="427">
                        <c:v>1.06</c:v>
                      </c:pt>
                      <c:pt idx="428">
                        <c:v>1.08</c:v>
                      </c:pt>
                      <c:pt idx="429">
                        <c:v>1.08</c:v>
                      </c:pt>
                      <c:pt idx="430">
                        <c:v>1.08</c:v>
                      </c:pt>
                      <c:pt idx="431">
                        <c:v>1.08</c:v>
                      </c:pt>
                      <c:pt idx="432">
                        <c:v>1.08</c:v>
                      </c:pt>
                      <c:pt idx="433">
                        <c:v>1.08</c:v>
                      </c:pt>
                      <c:pt idx="434">
                        <c:v>1.08</c:v>
                      </c:pt>
                      <c:pt idx="435">
                        <c:v>1.08</c:v>
                      </c:pt>
                      <c:pt idx="436">
                        <c:v>1.08</c:v>
                      </c:pt>
                      <c:pt idx="437">
                        <c:v>1.08</c:v>
                      </c:pt>
                      <c:pt idx="438">
                        <c:v>1.08</c:v>
                      </c:pt>
                      <c:pt idx="439">
                        <c:v>1.1000000000000001</c:v>
                      </c:pt>
                      <c:pt idx="440">
                        <c:v>1.1000000000000001</c:v>
                      </c:pt>
                      <c:pt idx="441">
                        <c:v>1.1000000000000001</c:v>
                      </c:pt>
                      <c:pt idx="442">
                        <c:v>1.1000000000000001</c:v>
                      </c:pt>
                      <c:pt idx="443">
                        <c:v>1.1000000000000001</c:v>
                      </c:pt>
                      <c:pt idx="444">
                        <c:v>1.1000000000000001</c:v>
                      </c:pt>
                      <c:pt idx="445">
                        <c:v>1.1000000000000001</c:v>
                      </c:pt>
                      <c:pt idx="446">
                        <c:v>1.1000000000000001</c:v>
                      </c:pt>
                      <c:pt idx="447">
                        <c:v>1.1000000000000001</c:v>
                      </c:pt>
                      <c:pt idx="448">
                        <c:v>1.1000000000000001</c:v>
                      </c:pt>
                      <c:pt idx="449">
                        <c:v>1.1000000000000001</c:v>
                      </c:pt>
                      <c:pt idx="450">
                        <c:v>1.1000000000000001</c:v>
                      </c:pt>
                      <c:pt idx="451">
                        <c:v>1.1000000000000001</c:v>
                      </c:pt>
                      <c:pt idx="452">
                        <c:v>1.1000000000000001</c:v>
                      </c:pt>
                      <c:pt idx="453">
                        <c:v>1.1000000000000001</c:v>
                      </c:pt>
                      <c:pt idx="454">
                        <c:v>1.1200000000000001</c:v>
                      </c:pt>
                      <c:pt idx="455">
                        <c:v>1.1200000000000001</c:v>
                      </c:pt>
                      <c:pt idx="456">
                        <c:v>1.1200000000000001</c:v>
                      </c:pt>
                      <c:pt idx="457">
                        <c:v>1.1200000000000001</c:v>
                      </c:pt>
                      <c:pt idx="458">
                        <c:v>1.1200000000000001</c:v>
                      </c:pt>
                      <c:pt idx="459">
                        <c:v>1.1200000000000001</c:v>
                      </c:pt>
                      <c:pt idx="460">
                        <c:v>1.1200000000000001</c:v>
                      </c:pt>
                      <c:pt idx="461">
                        <c:v>1.1200000000000001</c:v>
                      </c:pt>
                      <c:pt idx="462">
                        <c:v>1.1200000000000001</c:v>
                      </c:pt>
                      <c:pt idx="463">
                        <c:v>1.1200000000000001</c:v>
                      </c:pt>
                      <c:pt idx="464">
                        <c:v>1.1200000000000001</c:v>
                      </c:pt>
                      <c:pt idx="465">
                        <c:v>1.1200000000000001</c:v>
                      </c:pt>
                      <c:pt idx="466">
                        <c:v>1.1200000000000001</c:v>
                      </c:pt>
                      <c:pt idx="467">
                        <c:v>1.1399999999999999</c:v>
                      </c:pt>
                      <c:pt idx="468">
                        <c:v>1.1399999999999999</c:v>
                      </c:pt>
                      <c:pt idx="469">
                        <c:v>1.1399999999999999</c:v>
                      </c:pt>
                      <c:pt idx="470">
                        <c:v>1.1399999999999999</c:v>
                      </c:pt>
                      <c:pt idx="471">
                        <c:v>1.1399999999999999</c:v>
                      </c:pt>
                      <c:pt idx="472">
                        <c:v>1.1399999999999999</c:v>
                      </c:pt>
                      <c:pt idx="473">
                        <c:v>1.1399999999999999</c:v>
                      </c:pt>
                      <c:pt idx="474">
                        <c:v>1.1399999999999999</c:v>
                      </c:pt>
                      <c:pt idx="475">
                        <c:v>1.1399999999999999</c:v>
                      </c:pt>
                      <c:pt idx="476">
                        <c:v>1.1599999999999999</c:v>
                      </c:pt>
                      <c:pt idx="477">
                        <c:v>1.1599999999999999</c:v>
                      </c:pt>
                      <c:pt idx="478">
                        <c:v>1.1599999999999999</c:v>
                      </c:pt>
                      <c:pt idx="479">
                        <c:v>1.1599999999999999</c:v>
                      </c:pt>
                      <c:pt idx="480">
                        <c:v>1.1599999999999999</c:v>
                      </c:pt>
                      <c:pt idx="481">
                        <c:v>1.1599999999999999</c:v>
                      </c:pt>
                      <c:pt idx="482">
                        <c:v>1.1599999999999999</c:v>
                      </c:pt>
                      <c:pt idx="483">
                        <c:v>1.1599999999999999</c:v>
                      </c:pt>
                      <c:pt idx="484">
                        <c:v>1.1599999999999999</c:v>
                      </c:pt>
                      <c:pt idx="485">
                        <c:v>1.1599999999999999</c:v>
                      </c:pt>
                      <c:pt idx="486">
                        <c:v>1.18</c:v>
                      </c:pt>
                      <c:pt idx="487">
                        <c:v>1.18</c:v>
                      </c:pt>
                      <c:pt idx="488">
                        <c:v>1.18</c:v>
                      </c:pt>
                      <c:pt idx="489">
                        <c:v>1.18</c:v>
                      </c:pt>
                      <c:pt idx="490">
                        <c:v>1.18</c:v>
                      </c:pt>
                      <c:pt idx="491">
                        <c:v>1.18</c:v>
                      </c:pt>
                      <c:pt idx="492">
                        <c:v>1.18</c:v>
                      </c:pt>
                      <c:pt idx="493">
                        <c:v>1.18</c:v>
                      </c:pt>
                      <c:pt idx="494">
                        <c:v>1.18</c:v>
                      </c:pt>
                      <c:pt idx="495">
                        <c:v>1.18</c:v>
                      </c:pt>
                      <c:pt idx="496">
                        <c:v>1.18</c:v>
                      </c:pt>
                      <c:pt idx="497">
                        <c:v>1.18</c:v>
                      </c:pt>
                      <c:pt idx="498">
                        <c:v>1.18</c:v>
                      </c:pt>
                      <c:pt idx="499">
                        <c:v>1.18</c:v>
                      </c:pt>
                      <c:pt idx="500">
                        <c:v>1.18</c:v>
                      </c:pt>
                      <c:pt idx="501">
                        <c:v>1.18</c:v>
                      </c:pt>
                      <c:pt idx="502">
                        <c:v>1.2</c:v>
                      </c:pt>
                      <c:pt idx="503">
                        <c:v>1.2</c:v>
                      </c:pt>
                      <c:pt idx="504">
                        <c:v>1.2</c:v>
                      </c:pt>
                      <c:pt idx="505">
                        <c:v>1.2</c:v>
                      </c:pt>
                      <c:pt idx="506">
                        <c:v>1.2</c:v>
                      </c:pt>
                      <c:pt idx="507">
                        <c:v>1.2</c:v>
                      </c:pt>
                      <c:pt idx="508">
                        <c:v>1.2</c:v>
                      </c:pt>
                      <c:pt idx="509">
                        <c:v>1.2</c:v>
                      </c:pt>
                      <c:pt idx="510">
                        <c:v>1.2</c:v>
                      </c:pt>
                      <c:pt idx="511">
                        <c:v>1.2</c:v>
                      </c:pt>
                      <c:pt idx="512">
                        <c:v>1.2</c:v>
                      </c:pt>
                      <c:pt idx="513">
                        <c:v>1.2</c:v>
                      </c:pt>
                      <c:pt idx="514">
                        <c:v>1.2</c:v>
                      </c:pt>
                      <c:pt idx="515">
                        <c:v>1.2</c:v>
                      </c:pt>
                      <c:pt idx="516">
                        <c:v>1.2</c:v>
                      </c:pt>
                      <c:pt idx="517">
                        <c:v>1.2</c:v>
                      </c:pt>
                      <c:pt idx="518">
                        <c:v>1.2</c:v>
                      </c:pt>
                      <c:pt idx="519">
                        <c:v>1.2</c:v>
                      </c:pt>
                      <c:pt idx="520">
                        <c:v>1.2</c:v>
                      </c:pt>
                      <c:pt idx="521">
                        <c:v>1.2</c:v>
                      </c:pt>
                      <c:pt idx="522">
                        <c:v>1.2</c:v>
                      </c:pt>
                      <c:pt idx="523">
                        <c:v>1.2</c:v>
                      </c:pt>
                      <c:pt idx="524">
                        <c:v>1.2</c:v>
                      </c:pt>
                      <c:pt idx="525">
                        <c:v>1.2</c:v>
                      </c:pt>
                      <c:pt idx="526">
                        <c:v>1.22</c:v>
                      </c:pt>
                      <c:pt idx="527">
                        <c:v>1.22</c:v>
                      </c:pt>
                      <c:pt idx="528">
                        <c:v>1.22</c:v>
                      </c:pt>
                      <c:pt idx="529">
                        <c:v>1.22</c:v>
                      </c:pt>
                      <c:pt idx="530">
                        <c:v>1.22</c:v>
                      </c:pt>
                      <c:pt idx="531">
                        <c:v>1.22</c:v>
                      </c:pt>
                      <c:pt idx="532">
                        <c:v>1.22</c:v>
                      </c:pt>
                      <c:pt idx="533">
                        <c:v>1.22</c:v>
                      </c:pt>
                      <c:pt idx="534">
                        <c:v>1.22</c:v>
                      </c:pt>
                      <c:pt idx="535">
                        <c:v>1.22</c:v>
                      </c:pt>
                      <c:pt idx="536">
                        <c:v>1.22</c:v>
                      </c:pt>
                      <c:pt idx="537">
                        <c:v>1.22</c:v>
                      </c:pt>
                      <c:pt idx="538">
                        <c:v>1.22</c:v>
                      </c:pt>
                      <c:pt idx="539">
                        <c:v>1.24</c:v>
                      </c:pt>
                      <c:pt idx="540">
                        <c:v>1.24</c:v>
                      </c:pt>
                      <c:pt idx="541">
                        <c:v>1.24</c:v>
                      </c:pt>
                      <c:pt idx="542">
                        <c:v>1.24</c:v>
                      </c:pt>
                      <c:pt idx="543">
                        <c:v>1.24</c:v>
                      </c:pt>
                      <c:pt idx="544">
                        <c:v>1.24</c:v>
                      </c:pt>
                      <c:pt idx="545">
                        <c:v>1.24</c:v>
                      </c:pt>
                      <c:pt idx="546">
                        <c:v>1.24</c:v>
                      </c:pt>
                      <c:pt idx="547">
                        <c:v>1.24</c:v>
                      </c:pt>
                      <c:pt idx="548">
                        <c:v>1.24</c:v>
                      </c:pt>
                      <c:pt idx="549">
                        <c:v>1.24</c:v>
                      </c:pt>
                      <c:pt idx="550">
                        <c:v>1.26</c:v>
                      </c:pt>
                      <c:pt idx="551">
                        <c:v>1.26</c:v>
                      </c:pt>
                      <c:pt idx="552">
                        <c:v>1.26</c:v>
                      </c:pt>
                      <c:pt idx="553">
                        <c:v>1.26</c:v>
                      </c:pt>
                      <c:pt idx="554">
                        <c:v>1.26</c:v>
                      </c:pt>
                      <c:pt idx="555">
                        <c:v>1.26</c:v>
                      </c:pt>
                      <c:pt idx="556">
                        <c:v>1.26</c:v>
                      </c:pt>
                      <c:pt idx="557">
                        <c:v>1.26</c:v>
                      </c:pt>
                      <c:pt idx="558">
                        <c:v>1.26</c:v>
                      </c:pt>
                      <c:pt idx="559">
                        <c:v>1.26</c:v>
                      </c:pt>
                      <c:pt idx="560">
                        <c:v>1.26</c:v>
                      </c:pt>
                      <c:pt idx="561">
                        <c:v>1.26</c:v>
                      </c:pt>
                      <c:pt idx="562">
                        <c:v>1.26</c:v>
                      </c:pt>
                      <c:pt idx="563">
                        <c:v>1.26</c:v>
                      </c:pt>
                      <c:pt idx="564">
                        <c:v>1.26</c:v>
                      </c:pt>
                      <c:pt idx="565">
                        <c:v>1.26</c:v>
                      </c:pt>
                      <c:pt idx="566">
                        <c:v>1.26</c:v>
                      </c:pt>
                      <c:pt idx="567">
                        <c:v>1.28</c:v>
                      </c:pt>
                      <c:pt idx="568">
                        <c:v>1.28</c:v>
                      </c:pt>
                      <c:pt idx="569">
                        <c:v>1.28</c:v>
                      </c:pt>
                      <c:pt idx="570">
                        <c:v>1.28</c:v>
                      </c:pt>
                      <c:pt idx="571">
                        <c:v>1.28</c:v>
                      </c:pt>
                      <c:pt idx="572">
                        <c:v>1.28</c:v>
                      </c:pt>
                      <c:pt idx="573">
                        <c:v>1.28</c:v>
                      </c:pt>
                      <c:pt idx="574">
                        <c:v>1.28</c:v>
                      </c:pt>
                      <c:pt idx="575">
                        <c:v>1.28</c:v>
                      </c:pt>
                      <c:pt idx="576">
                        <c:v>1.28</c:v>
                      </c:pt>
                      <c:pt idx="577">
                        <c:v>1.26</c:v>
                      </c:pt>
                      <c:pt idx="578">
                        <c:v>1.26</c:v>
                      </c:pt>
                      <c:pt idx="579">
                        <c:v>1.26</c:v>
                      </c:pt>
                      <c:pt idx="580">
                        <c:v>1.26</c:v>
                      </c:pt>
                      <c:pt idx="581">
                        <c:v>1.26</c:v>
                      </c:pt>
                      <c:pt idx="582">
                        <c:v>1.26</c:v>
                      </c:pt>
                      <c:pt idx="583">
                        <c:v>1.26</c:v>
                      </c:pt>
                      <c:pt idx="584">
                        <c:v>1.26</c:v>
                      </c:pt>
                      <c:pt idx="585">
                        <c:v>1.26</c:v>
                      </c:pt>
                      <c:pt idx="586">
                        <c:v>1.26</c:v>
                      </c:pt>
                      <c:pt idx="587">
                        <c:v>1.26</c:v>
                      </c:pt>
                      <c:pt idx="588">
                        <c:v>1.26</c:v>
                      </c:pt>
                      <c:pt idx="589">
                        <c:v>1.26</c:v>
                      </c:pt>
                      <c:pt idx="590">
                        <c:v>1.26</c:v>
                      </c:pt>
                      <c:pt idx="591">
                        <c:v>1.24</c:v>
                      </c:pt>
                      <c:pt idx="592">
                        <c:v>1.24</c:v>
                      </c:pt>
                      <c:pt idx="593">
                        <c:v>1.24</c:v>
                      </c:pt>
                      <c:pt idx="594">
                        <c:v>1.24</c:v>
                      </c:pt>
                      <c:pt idx="595">
                        <c:v>1.24</c:v>
                      </c:pt>
                      <c:pt idx="596">
                        <c:v>1.24</c:v>
                      </c:pt>
                      <c:pt idx="597">
                        <c:v>1.24</c:v>
                      </c:pt>
                      <c:pt idx="598">
                        <c:v>1.24</c:v>
                      </c:pt>
                      <c:pt idx="599">
                        <c:v>1.24</c:v>
                      </c:pt>
                      <c:pt idx="600">
                        <c:v>1.24</c:v>
                      </c:pt>
                      <c:pt idx="601">
                        <c:v>1.24</c:v>
                      </c:pt>
                      <c:pt idx="602">
                        <c:v>1.22</c:v>
                      </c:pt>
                      <c:pt idx="603">
                        <c:v>1.22</c:v>
                      </c:pt>
                      <c:pt idx="604">
                        <c:v>1.22</c:v>
                      </c:pt>
                      <c:pt idx="605">
                        <c:v>1.22</c:v>
                      </c:pt>
                      <c:pt idx="606">
                        <c:v>1.22</c:v>
                      </c:pt>
                      <c:pt idx="607">
                        <c:v>1.22</c:v>
                      </c:pt>
                      <c:pt idx="608">
                        <c:v>1.22</c:v>
                      </c:pt>
                      <c:pt idx="609">
                        <c:v>1.22</c:v>
                      </c:pt>
                      <c:pt idx="610">
                        <c:v>1.22</c:v>
                      </c:pt>
                      <c:pt idx="611">
                        <c:v>1.22</c:v>
                      </c:pt>
                      <c:pt idx="612">
                        <c:v>1.22</c:v>
                      </c:pt>
                      <c:pt idx="613">
                        <c:v>1.22</c:v>
                      </c:pt>
                      <c:pt idx="614">
                        <c:v>1.22</c:v>
                      </c:pt>
                      <c:pt idx="615">
                        <c:v>1.22</c:v>
                      </c:pt>
                      <c:pt idx="616">
                        <c:v>1.22</c:v>
                      </c:pt>
                      <c:pt idx="617">
                        <c:v>1.22</c:v>
                      </c:pt>
                      <c:pt idx="618">
                        <c:v>1.22</c:v>
                      </c:pt>
                      <c:pt idx="619">
                        <c:v>1.22</c:v>
                      </c:pt>
                      <c:pt idx="620">
                        <c:v>1.22</c:v>
                      </c:pt>
                      <c:pt idx="621">
                        <c:v>1.22</c:v>
                      </c:pt>
                      <c:pt idx="622">
                        <c:v>1.22</c:v>
                      </c:pt>
                      <c:pt idx="623">
                        <c:v>1.22</c:v>
                      </c:pt>
                      <c:pt idx="624">
                        <c:v>1.22</c:v>
                      </c:pt>
                      <c:pt idx="625">
                        <c:v>1.22</c:v>
                      </c:pt>
                      <c:pt idx="626">
                        <c:v>1.22</c:v>
                      </c:pt>
                      <c:pt idx="627">
                        <c:v>1.22</c:v>
                      </c:pt>
                      <c:pt idx="628">
                        <c:v>1.22</c:v>
                      </c:pt>
                      <c:pt idx="629">
                        <c:v>1.22</c:v>
                      </c:pt>
                      <c:pt idx="630">
                        <c:v>1.22</c:v>
                      </c:pt>
                      <c:pt idx="631">
                        <c:v>1.22</c:v>
                      </c:pt>
                      <c:pt idx="632">
                        <c:v>1.22</c:v>
                      </c:pt>
                      <c:pt idx="633">
                        <c:v>1.22</c:v>
                      </c:pt>
                      <c:pt idx="634">
                        <c:v>1.22</c:v>
                      </c:pt>
                      <c:pt idx="635">
                        <c:v>1.22</c:v>
                      </c:pt>
                      <c:pt idx="636">
                        <c:v>1.22</c:v>
                      </c:pt>
                      <c:pt idx="637">
                        <c:v>1.22</c:v>
                      </c:pt>
                      <c:pt idx="638">
                        <c:v>1.22</c:v>
                      </c:pt>
                      <c:pt idx="639">
                        <c:v>1.22</c:v>
                      </c:pt>
                      <c:pt idx="640">
                        <c:v>1.22</c:v>
                      </c:pt>
                      <c:pt idx="641">
                        <c:v>1.22</c:v>
                      </c:pt>
                      <c:pt idx="642">
                        <c:v>1.22</c:v>
                      </c:pt>
                      <c:pt idx="643">
                        <c:v>1.22</c:v>
                      </c:pt>
                      <c:pt idx="644">
                        <c:v>1.22</c:v>
                      </c:pt>
                      <c:pt idx="645">
                        <c:v>1.22</c:v>
                      </c:pt>
                      <c:pt idx="646">
                        <c:v>1.22</c:v>
                      </c:pt>
                      <c:pt idx="647">
                        <c:v>1.22</c:v>
                      </c:pt>
                      <c:pt idx="648">
                        <c:v>1.22</c:v>
                      </c:pt>
                      <c:pt idx="649">
                        <c:v>1.22</c:v>
                      </c:pt>
                      <c:pt idx="650">
                        <c:v>1.22</c:v>
                      </c:pt>
                      <c:pt idx="651">
                        <c:v>1.22</c:v>
                      </c:pt>
                      <c:pt idx="652">
                        <c:v>1.22</c:v>
                      </c:pt>
                      <c:pt idx="653">
                        <c:v>1.22</c:v>
                      </c:pt>
                      <c:pt idx="654">
                        <c:v>1.22</c:v>
                      </c:pt>
                      <c:pt idx="655">
                        <c:v>1.22</c:v>
                      </c:pt>
                      <c:pt idx="656">
                        <c:v>1.22</c:v>
                      </c:pt>
                      <c:pt idx="657">
                        <c:v>1.22</c:v>
                      </c:pt>
                      <c:pt idx="658">
                        <c:v>1.24</c:v>
                      </c:pt>
                      <c:pt idx="659">
                        <c:v>1.24</c:v>
                      </c:pt>
                      <c:pt idx="660">
                        <c:v>1.24</c:v>
                      </c:pt>
                      <c:pt idx="661">
                        <c:v>1.24</c:v>
                      </c:pt>
                      <c:pt idx="662">
                        <c:v>1.24</c:v>
                      </c:pt>
                      <c:pt idx="663">
                        <c:v>1.24</c:v>
                      </c:pt>
                      <c:pt idx="664">
                        <c:v>1.24</c:v>
                      </c:pt>
                      <c:pt idx="665">
                        <c:v>1.24</c:v>
                      </c:pt>
                      <c:pt idx="666">
                        <c:v>1.24</c:v>
                      </c:pt>
                      <c:pt idx="667">
                        <c:v>1.24</c:v>
                      </c:pt>
                      <c:pt idx="668">
                        <c:v>1.24</c:v>
                      </c:pt>
                      <c:pt idx="669">
                        <c:v>1.24</c:v>
                      </c:pt>
                      <c:pt idx="670">
                        <c:v>1.24</c:v>
                      </c:pt>
                      <c:pt idx="671">
                        <c:v>1.24</c:v>
                      </c:pt>
                      <c:pt idx="672">
                        <c:v>1.24</c:v>
                      </c:pt>
                      <c:pt idx="673">
                        <c:v>1.24</c:v>
                      </c:pt>
                      <c:pt idx="674">
                        <c:v>1.24</c:v>
                      </c:pt>
                      <c:pt idx="675">
                        <c:v>1.26</c:v>
                      </c:pt>
                      <c:pt idx="676">
                        <c:v>1.26</c:v>
                      </c:pt>
                      <c:pt idx="677">
                        <c:v>1.26</c:v>
                      </c:pt>
                      <c:pt idx="678">
                        <c:v>1.26</c:v>
                      </c:pt>
                      <c:pt idx="679">
                        <c:v>1.26</c:v>
                      </c:pt>
                      <c:pt idx="680">
                        <c:v>1.26</c:v>
                      </c:pt>
                      <c:pt idx="681">
                        <c:v>1.26</c:v>
                      </c:pt>
                      <c:pt idx="682">
                        <c:v>1.26</c:v>
                      </c:pt>
                      <c:pt idx="683">
                        <c:v>1.26</c:v>
                      </c:pt>
                      <c:pt idx="684">
                        <c:v>1.28</c:v>
                      </c:pt>
                      <c:pt idx="685">
                        <c:v>1.28</c:v>
                      </c:pt>
                      <c:pt idx="686">
                        <c:v>1.28</c:v>
                      </c:pt>
                      <c:pt idx="687">
                        <c:v>1.28</c:v>
                      </c:pt>
                      <c:pt idx="688">
                        <c:v>1.28</c:v>
                      </c:pt>
                      <c:pt idx="689">
                        <c:v>1.28</c:v>
                      </c:pt>
                      <c:pt idx="690">
                        <c:v>1.28</c:v>
                      </c:pt>
                      <c:pt idx="691">
                        <c:v>1.28</c:v>
                      </c:pt>
                      <c:pt idx="692">
                        <c:v>1.28</c:v>
                      </c:pt>
                      <c:pt idx="693">
                        <c:v>1.3</c:v>
                      </c:pt>
                      <c:pt idx="694">
                        <c:v>1.3</c:v>
                      </c:pt>
                      <c:pt idx="695">
                        <c:v>1.3</c:v>
                      </c:pt>
                      <c:pt idx="696">
                        <c:v>1.3</c:v>
                      </c:pt>
                      <c:pt idx="697">
                        <c:v>1.3</c:v>
                      </c:pt>
                      <c:pt idx="698">
                        <c:v>1.3</c:v>
                      </c:pt>
                      <c:pt idx="699">
                        <c:v>1.3</c:v>
                      </c:pt>
                      <c:pt idx="700">
                        <c:v>1.3</c:v>
                      </c:pt>
                      <c:pt idx="701">
                        <c:v>1.32</c:v>
                      </c:pt>
                      <c:pt idx="702">
                        <c:v>1.32</c:v>
                      </c:pt>
                      <c:pt idx="703">
                        <c:v>1.32</c:v>
                      </c:pt>
                      <c:pt idx="704">
                        <c:v>1.32</c:v>
                      </c:pt>
                      <c:pt idx="705">
                        <c:v>1.32</c:v>
                      </c:pt>
                      <c:pt idx="706">
                        <c:v>1.32</c:v>
                      </c:pt>
                      <c:pt idx="707">
                        <c:v>1.32</c:v>
                      </c:pt>
                      <c:pt idx="708">
                        <c:v>1.32</c:v>
                      </c:pt>
                      <c:pt idx="709">
                        <c:v>1.32</c:v>
                      </c:pt>
                      <c:pt idx="710">
                        <c:v>1.32</c:v>
                      </c:pt>
                      <c:pt idx="711">
                        <c:v>1.32</c:v>
                      </c:pt>
                      <c:pt idx="712">
                        <c:v>1.32</c:v>
                      </c:pt>
                      <c:pt idx="713">
                        <c:v>1.32</c:v>
                      </c:pt>
                      <c:pt idx="714">
                        <c:v>1.32</c:v>
                      </c:pt>
                      <c:pt idx="715">
                        <c:v>1.32</c:v>
                      </c:pt>
                      <c:pt idx="716">
                        <c:v>1.32</c:v>
                      </c:pt>
                      <c:pt idx="717">
                        <c:v>1.32</c:v>
                      </c:pt>
                      <c:pt idx="718">
                        <c:v>1.32</c:v>
                      </c:pt>
                      <c:pt idx="719">
                        <c:v>1.32</c:v>
                      </c:pt>
                      <c:pt idx="720">
                        <c:v>1.32</c:v>
                      </c:pt>
                      <c:pt idx="721">
                        <c:v>1.32</c:v>
                      </c:pt>
                      <c:pt idx="722">
                        <c:v>1.32</c:v>
                      </c:pt>
                      <c:pt idx="723">
                        <c:v>1.32</c:v>
                      </c:pt>
                      <c:pt idx="724">
                        <c:v>1.32</c:v>
                      </c:pt>
                      <c:pt idx="725">
                        <c:v>1.32</c:v>
                      </c:pt>
                      <c:pt idx="726">
                        <c:v>1.32</c:v>
                      </c:pt>
                      <c:pt idx="727">
                        <c:v>1.32</c:v>
                      </c:pt>
                      <c:pt idx="728">
                        <c:v>1.32</c:v>
                      </c:pt>
                      <c:pt idx="729">
                        <c:v>1.32</c:v>
                      </c:pt>
                      <c:pt idx="730">
                        <c:v>1.32</c:v>
                      </c:pt>
                      <c:pt idx="731">
                        <c:v>1.32</c:v>
                      </c:pt>
                      <c:pt idx="732">
                        <c:v>1.32</c:v>
                      </c:pt>
                      <c:pt idx="733">
                        <c:v>1.32</c:v>
                      </c:pt>
                      <c:pt idx="734">
                        <c:v>1.32</c:v>
                      </c:pt>
                      <c:pt idx="735">
                        <c:v>1.32</c:v>
                      </c:pt>
                      <c:pt idx="736">
                        <c:v>1.32</c:v>
                      </c:pt>
                      <c:pt idx="737">
                        <c:v>1.32</c:v>
                      </c:pt>
                      <c:pt idx="738">
                        <c:v>1.34</c:v>
                      </c:pt>
                      <c:pt idx="739">
                        <c:v>1.34</c:v>
                      </c:pt>
                      <c:pt idx="740">
                        <c:v>1.34</c:v>
                      </c:pt>
                      <c:pt idx="741">
                        <c:v>1.34</c:v>
                      </c:pt>
                      <c:pt idx="742">
                        <c:v>1.34</c:v>
                      </c:pt>
                      <c:pt idx="743">
                        <c:v>1.34</c:v>
                      </c:pt>
                      <c:pt idx="744">
                        <c:v>1.34</c:v>
                      </c:pt>
                      <c:pt idx="745">
                        <c:v>1.34</c:v>
                      </c:pt>
                      <c:pt idx="746">
                        <c:v>1.34</c:v>
                      </c:pt>
                      <c:pt idx="747">
                        <c:v>1.34</c:v>
                      </c:pt>
                      <c:pt idx="748">
                        <c:v>1.34</c:v>
                      </c:pt>
                      <c:pt idx="749">
                        <c:v>1.34</c:v>
                      </c:pt>
                      <c:pt idx="750">
                        <c:v>1.34</c:v>
                      </c:pt>
                      <c:pt idx="751">
                        <c:v>1.36</c:v>
                      </c:pt>
                      <c:pt idx="752">
                        <c:v>1.36</c:v>
                      </c:pt>
                      <c:pt idx="753">
                        <c:v>1.36</c:v>
                      </c:pt>
                      <c:pt idx="754">
                        <c:v>1.36</c:v>
                      </c:pt>
                      <c:pt idx="755">
                        <c:v>1.36</c:v>
                      </c:pt>
                      <c:pt idx="756">
                        <c:v>1.36</c:v>
                      </c:pt>
                      <c:pt idx="757">
                        <c:v>1.36</c:v>
                      </c:pt>
                      <c:pt idx="758">
                        <c:v>1.36</c:v>
                      </c:pt>
                      <c:pt idx="759">
                        <c:v>1.36</c:v>
                      </c:pt>
                      <c:pt idx="760">
                        <c:v>1.36</c:v>
                      </c:pt>
                      <c:pt idx="761">
                        <c:v>1.36</c:v>
                      </c:pt>
                      <c:pt idx="762">
                        <c:v>1.38</c:v>
                      </c:pt>
                      <c:pt idx="763">
                        <c:v>1.38</c:v>
                      </c:pt>
                      <c:pt idx="764">
                        <c:v>1.38</c:v>
                      </c:pt>
                      <c:pt idx="765">
                        <c:v>1.38</c:v>
                      </c:pt>
                      <c:pt idx="766">
                        <c:v>1.38</c:v>
                      </c:pt>
                      <c:pt idx="767">
                        <c:v>1.38</c:v>
                      </c:pt>
                      <c:pt idx="768">
                        <c:v>1.38</c:v>
                      </c:pt>
                      <c:pt idx="769">
                        <c:v>1.38</c:v>
                      </c:pt>
                      <c:pt idx="770">
                        <c:v>1.38</c:v>
                      </c:pt>
                      <c:pt idx="771">
                        <c:v>1.38</c:v>
                      </c:pt>
                      <c:pt idx="772">
                        <c:v>1.38</c:v>
                      </c:pt>
                      <c:pt idx="773">
                        <c:v>1.38</c:v>
                      </c:pt>
                      <c:pt idx="774">
                        <c:v>1.38</c:v>
                      </c:pt>
                      <c:pt idx="775">
                        <c:v>1.38</c:v>
                      </c:pt>
                      <c:pt idx="776">
                        <c:v>1.38</c:v>
                      </c:pt>
                      <c:pt idx="777">
                        <c:v>1.38</c:v>
                      </c:pt>
                      <c:pt idx="778">
                        <c:v>1.38</c:v>
                      </c:pt>
                      <c:pt idx="779">
                        <c:v>1.4</c:v>
                      </c:pt>
                      <c:pt idx="780">
                        <c:v>1.4</c:v>
                      </c:pt>
                      <c:pt idx="781">
                        <c:v>1.4</c:v>
                      </c:pt>
                      <c:pt idx="782">
                        <c:v>1.4</c:v>
                      </c:pt>
                      <c:pt idx="783">
                        <c:v>1.4</c:v>
                      </c:pt>
                      <c:pt idx="784">
                        <c:v>1.4</c:v>
                      </c:pt>
                      <c:pt idx="785">
                        <c:v>1.4</c:v>
                      </c:pt>
                      <c:pt idx="786">
                        <c:v>1.4</c:v>
                      </c:pt>
                      <c:pt idx="787">
                        <c:v>1.4</c:v>
                      </c:pt>
                      <c:pt idx="788">
                        <c:v>1.4</c:v>
                      </c:pt>
                      <c:pt idx="789">
                        <c:v>1.4</c:v>
                      </c:pt>
                      <c:pt idx="790">
                        <c:v>1.4</c:v>
                      </c:pt>
                      <c:pt idx="791">
                        <c:v>1.4</c:v>
                      </c:pt>
                      <c:pt idx="792">
                        <c:v>1.4</c:v>
                      </c:pt>
                      <c:pt idx="793">
                        <c:v>1.4</c:v>
                      </c:pt>
                      <c:pt idx="794">
                        <c:v>1.4</c:v>
                      </c:pt>
                      <c:pt idx="795">
                        <c:v>1.4</c:v>
                      </c:pt>
                      <c:pt idx="796">
                        <c:v>1.4</c:v>
                      </c:pt>
                      <c:pt idx="797">
                        <c:v>1.4</c:v>
                      </c:pt>
                      <c:pt idx="798">
                        <c:v>1.4</c:v>
                      </c:pt>
                      <c:pt idx="799">
                        <c:v>1.4</c:v>
                      </c:pt>
                      <c:pt idx="800">
                        <c:v>1.4</c:v>
                      </c:pt>
                      <c:pt idx="801">
                        <c:v>1.4</c:v>
                      </c:pt>
                      <c:pt idx="802">
                        <c:v>1.4</c:v>
                      </c:pt>
                      <c:pt idx="803">
                        <c:v>1.4</c:v>
                      </c:pt>
                      <c:pt idx="804">
                        <c:v>1.4</c:v>
                      </c:pt>
                      <c:pt idx="805">
                        <c:v>1.4</c:v>
                      </c:pt>
                      <c:pt idx="806">
                        <c:v>1.4</c:v>
                      </c:pt>
                      <c:pt idx="807">
                        <c:v>1.4</c:v>
                      </c:pt>
                      <c:pt idx="808">
                        <c:v>1.4</c:v>
                      </c:pt>
                      <c:pt idx="809">
                        <c:v>1.4</c:v>
                      </c:pt>
                      <c:pt idx="810">
                        <c:v>1.4</c:v>
                      </c:pt>
                      <c:pt idx="811">
                        <c:v>1.4</c:v>
                      </c:pt>
                      <c:pt idx="812">
                        <c:v>1.4</c:v>
                      </c:pt>
                      <c:pt idx="813">
                        <c:v>1.4</c:v>
                      </c:pt>
                      <c:pt idx="814">
                        <c:v>1.4</c:v>
                      </c:pt>
                      <c:pt idx="815">
                        <c:v>1.4</c:v>
                      </c:pt>
                      <c:pt idx="816">
                        <c:v>1.4</c:v>
                      </c:pt>
                      <c:pt idx="817">
                        <c:v>1.4</c:v>
                      </c:pt>
                      <c:pt idx="818">
                        <c:v>1.4</c:v>
                      </c:pt>
                      <c:pt idx="819">
                        <c:v>1.4</c:v>
                      </c:pt>
                      <c:pt idx="820">
                        <c:v>1.4</c:v>
                      </c:pt>
                      <c:pt idx="821">
                        <c:v>1.4</c:v>
                      </c:pt>
                      <c:pt idx="822">
                        <c:v>1.4</c:v>
                      </c:pt>
                      <c:pt idx="823">
                        <c:v>1.4</c:v>
                      </c:pt>
                      <c:pt idx="824">
                        <c:v>1.4</c:v>
                      </c:pt>
                      <c:pt idx="825">
                        <c:v>1.4</c:v>
                      </c:pt>
                      <c:pt idx="826">
                        <c:v>1.42</c:v>
                      </c:pt>
                      <c:pt idx="827">
                        <c:v>1.42</c:v>
                      </c:pt>
                      <c:pt idx="828">
                        <c:v>1.42</c:v>
                      </c:pt>
                      <c:pt idx="829">
                        <c:v>1.42</c:v>
                      </c:pt>
                      <c:pt idx="830">
                        <c:v>1.42</c:v>
                      </c:pt>
                      <c:pt idx="831">
                        <c:v>1.42</c:v>
                      </c:pt>
                      <c:pt idx="832">
                        <c:v>1.42</c:v>
                      </c:pt>
                      <c:pt idx="833">
                        <c:v>1.42</c:v>
                      </c:pt>
                      <c:pt idx="834">
                        <c:v>1.42</c:v>
                      </c:pt>
                      <c:pt idx="835">
                        <c:v>1.42</c:v>
                      </c:pt>
                      <c:pt idx="836">
                        <c:v>1.42</c:v>
                      </c:pt>
                      <c:pt idx="837">
                        <c:v>1.42</c:v>
                      </c:pt>
                      <c:pt idx="838">
                        <c:v>1.42</c:v>
                      </c:pt>
                      <c:pt idx="839">
                        <c:v>1.42</c:v>
                      </c:pt>
                      <c:pt idx="840">
                        <c:v>1.42</c:v>
                      </c:pt>
                      <c:pt idx="841">
                        <c:v>1.42</c:v>
                      </c:pt>
                      <c:pt idx="842">
                        <c:v>1.42</c:v>
                      </c:pt>
                      <c:pt idx="843">
                        <c:v>1.42</c:v>
                      </c:pt>
                      <c:pt idx="844">
                        <c:v>1.42</c:v>
                      </c:pt>
                      <c:pt idx="845">
                        <c:v>1.42</c:v>
                      </c:pt>
                      <c:pt idx="846">
                        <c:v>1.42</c:v>
                      </c:pt>
                      <c:pt idx="847">
                        <c:v>1.42</c:v>
                      </c:pt>
                      <c:pt idx="848">
                        <c:v>1.42</c:v>
                      </c:pt>
                      <c:pt idx="849">
                        <c:v>1.42</c:v>
                      </c:pt>
                      <c:pt idx="850">
                        <c:v>1.42</c:v>
                      </c:pt>
                      <c:pt idx="851">
                        <c:v>1.42</c:v>
                      </c:pt>
                      <c:pt idx="852">
                        <c:v>1.42</c:v>
                      </c:pt>
                      <c:pt idx="853">
                        <c:v>1.42</c:v>
                      </c:pt>
                      <c:pt idx="854">
                        <c:v>1.44</c:v>
                      </c:pt>
                      <c:pt idx="855">
                        <c:v>1.44</c:v>
                      </c:pt>
                      <c:pt idx="856">
                        <c:v>1.44</c:v>
                      </c:pt>
                      <c:pt idx="857">
                        <c:v>1.44</c:v>
                      </c:pt>
                      <c:pt idx="858">
                        <c:v>1.44</c:v>
                      </c:pt>
                      <c:pt idx="859">
                        <c:v>1.44</c:v>
                      </c:pt>
                      <c:pt idx="860">
                        <c:v>1.44</c:v>
                      </c:pt>
                      <c:pt idx="861">
                        <c:v>1.44</c:v>
                      </c:pt>
                      <c:pt idx="862">
                        <c:v>1.44</c:v>
                      </c:pt>
                      <c:pt idx="863">
                        <c:v>1.44</c:v>
                      </c:pt>
                      <c:pt idx="864">
                        <c:v>1.44</c:v>
                      </c:pt>
                      <c:pt idx="865">
                        <c:v>1.44</c:v>
                      </c:pt>
                      <c:pt idx="866">
                        <c:v>1.44</c:v>
                      </c:pt>
                      <c:pt idx="867">
                        <c:v>1.46</c:v>
                      </c:pt>
                      <c:pt idx="868">
                        <c:v>1.46</c:v>
                      </c:pt>
                      <c:pt idx="869">
                        <c:v>1.46</c:v>
                      </c:pt>
                      <c:pt idx="870">
                        <c:v>1.46</c:v>
                      </c:pt>
                      <c:pt idx="871">
                        <c:v>1.46</c:v>
                      </c:pt>
                      <c:pt idx="872">
                        <c:v>1.46</c:v>
                      </c:pt>
                      <c:pt idx="873">
                        <c:v>1.46</c:v>
                      </c:pt>
                      <c:pt idx="874">
                        <c:v>1.46</c:v>
                      </c:pt>
                      <c:pt idx="875">
                        <c:v>1.46</c:v>
                      </c:pt>
                      <c:pt idx="876">
                        <c:v>1.46</c:v>
                      </c:pt>
                      <c:pt idx="877">
                        <c:v>1.46</c:v>
                      </c:pt>
                      <c:pt idx="878">
                        <c:v>1.46</c:v>
                      </c:pt>
                      <c:pt idx="879">
                        <c:v>1.46</c:v>
                      </c:pt>
                      <c:pt idx="880">
                        <c:v>1.46</c:v>
                      </c:pt>
                      <c:pt idx="881">
                        <c:v>1.46</c:v>
                      </c:pt>
                      <c:pt idx="882">
                        <c:v>1.46</c:v>
                      </c:pt>
                      <c:pt idx="883">
                        <c:v>1.46</c:v>
                      </c:pt>
                      <c:pt idx="884">
                        <c:v>1.46</c:v>
                      </c:pt>
                      <c:pt idx="885">
                        <c:v>1.46</c:v>
                      </c:pt>
                      <c:pt idx="886">
                        <c:v>1.48</c:v>
                      </c:pt>
                      <c:pt idx="887">
                        <c:v>1.48</c:v>
                      </c:pt>
                      <c:pt idx="888">
                        <c:v>1.48</c:v>
                      </c:pt>
                      <c:pt idx="889">
                        <c:v>1.48</c:v>
                      </c:pt>
                      <c:pt idx="890">
                        <c:v>1.48</c:v>
                      </c:pt>
                      <c:pt idx="891">
                        <c:v>1.48</c:v>
                      </c:pt>
                      <c:pt idx="892">
                        <c:v>1.48</c:v>
                      </c:pt>
                      <c:pt idx="893">
                        <c:v>1.48</c:v>
                      </c:pt>
                      <c:pt idx="894">
                        <c:v>1.48</c:v>
                      </c:pt>
                      <c:pt idx="895">
                        <c:v>1.48</c:v>
                      </c:pt>
                      <c:pt idx="896">
                        <c:v>1.48</c:v>
                      </c:pt>
                      <c:pt idx="897">
                        <c:v>1.48</c:v>
                      </c:pt>
                      <c:pt idx="898">
                        <c:v>1.48</c:v>
                      </c:pt>
                      <c:pt idx="899">
                        <c:v>1.48</c:v>
                      </c:pt>
                      <c:pt idx="900">
                        <c:v>1.48</c:v>
                      </c:pt>
                      <c:pt idx="901">
                        <c:v>1.48</c:v>
                      </c:pt>
                      <c:pt idx="902">
                        <c:v>1.48</c:v>
                      </c:pt>
                      <c:pt idx="903">
                        <c:v>1.48</c:v>
                      </c:pt>
                      <c:pt idx="904">
                        <c:v>1.48</c:v>
                      </c:pt>
                      <c:pt idx="905">
                        <c:v>1.48</c:v>
                      </c:pt>
                      <c:pt idx="906">
                        <c:v>1.48</c:v>
                      </c:pt>
                      <c:pt idx="907">
                        <c:v>1.48</c:v>
                      </c:pt>
                      <c:pt idx="908">
                        <c:v>1.48</c:v>
                      </c:pt>
                      <c:pt idx="909">
                        <c:v>1.48</c:v>
                      </c:pt>
                      <c:pt idx="910">
                        <c:v>1.48</c:v>
                      </c:pt>
                      <c:pt idx="911">
                        <c:v>1.48</c:v>
                      </c:pt>
                      <c:pt idx="912">
                        <c:v>1.48</c:v>
                      </c:pt>
                      <c:pt idx="913">
                        <c:v>1.48</c:v>
                      </c:pt>
                      <c:pt idx="914">
                        <c:v>1.48</c:v>
                      </c:pt>
                      <c:pt idx="915">
                        <c:v>1.48</c:v>
                      </c:pt>
                      <c:pt idx="916">
                        <c:v>1.48</c:v>
                      </c:pt>
                      <c:pt idx="917">
                        <c:v>1.48</c:v>
                      </c:pt>
                      <c:pt idx="918">
                        <c:v>1.48</c:v>
                      </c:pt>
                      <c:pt idx="919">
                        <c:v>1.48</c:v>
                      </c:pt>
                      <c:pt idx="920">
                        <c:v>1.48</c:v>
                      </c:pt>
                      <c:pt idx="921">
                        <c:v>1.48</c:v>
                      </c:pt>
                      <c:pt idx="922">
                        <c:v>1.48</c:v>
                      </c:pt>
                      <c:pt idx="923">
                        <c:v>1.48</c:v>
                      </c:pt>
                      <c:pt idx="924">
                        <c:v>1.48</c:v>
                      </c:pt>
                      <c:pt idx="925">
                        <c:v>1.48</c:v>
                      </c:pt>
                      <c:pt idx="926">
                        <c:v>1.48</c:v>
                      </c:pt>
                      <c:pt idx="927">
                        <c:v>1.48</c:v>
                      </c:pt>
                      <c:pt idx="928">
                        <c:v>1.48</c:v>
                      </c:pt>
                      <c:pt idx="929">
                        <c:v>1.48</c:v>
                      </c:pt>
                      <c:pt idx="930">
                        <c:v>1.48</c:v>
                      </c:pt>
                      <c:pt idx="931">
                        <c:v>1.48</c:v>
                      </c:pt>
                      <c:pt idx="932">
                        <c:v>1.48</c:v>
                      </c:pt>
                      <c:pt idx="933">
                        <c:v>1.48</c:v>
                      </c:pt>
                      <c:pt idx="934">
                        <c:v>1.48</c:v>
                      </c:pt>
                      <c:pt idx="935">
                        <c:v>1.48</c:v>
                      </c:pt>
                      <c:pt idx="936">
                        <c:v>1.48</c:v>
                      </c:pt>
                      <c:pt idx="937">
                        <c:v>1.48</c:v>
                      </c:pt>
                      <c:pt idx="938">
                        <c:v>1.48</c:v>
                      </c:pt>
                      <c:pt idx="939">
                        <c:v>1.48</c:v>
                      </c:pt>
                      <c:pt idx="940">
                        <c:v>1.48</c:v>
                      </c:pt>
                      <c:pt idx="941">
                        <c:v>1.48</c:v>
                      </c:pt>
                      <c:pt idx="942">
                        <c:v>1.48</c:v>
                      </c:pt>
                      <c:pt idx="943">
                        <c:v>1.48</c:v>
                      </c:pt>
                      <c:pt idx="944">
                        <c:v>1.48</c:v>
                      </c:pt>
                      <c:pt idx="945">
                        <c:v>1.48</c:v>
                      </c:pt>
                      <c:pt idx="946">
                        <c:v>1.48</c:v>
                      </c:pt>
                      <c:pt idx="947">
                        <c:v>1.48</c:v>
                      </c:pt>
                      <c:pt idx="948">
                        <c:v>1.48</c:v>
                      </c:pt>
                      <c:pt idx="949">
                        <c:v>1.48</c:v>
                      </c:pt>
                      <c:pt idx="950">
                        <c:v>1.48</c:v>
                      </c:pt>
                      <c:pt idx="951">
                        <c:v>1.48</c:v>
                      </c:pt>
                      <c:pt idx="952">
                        <c:v>1.48</c:v>
                      </c:pt>
                      <c:pt idx="953">
                        <c:v>1.48</c:v>
                      </c:pt>
                      <c:pt idx="954">
                        <c:v>1.48</c:v>
                      </c:pt>
                      <c:pt idx="955">
                        <c:v>1.48</c:v>
                      </c:pt>
                      <c:pt idx="956">
                        <c:v>1.5</c:v>
                      </c:pt>
                      <c:pt idx="957">
                        <c:v>1.5</c:v>
                      </c:pt>
                      <c:pt idx="958">
                        <c:v>1.5</c:v>
                      </c:pt>
                      <c:pt idx="959">
                        <c:v>1.5</c:v>
                      </c:pt>
                      <c:pt idx="960">
                        <c:v>1.5</c:v>
                      </c:pt>
                      <c:pt idx="961">
                        <c:v>1.5</c:v>
                      </c:pt>
                      <c:pt idx="962">
                        <c:v>1.5</c:v>
                      </c:pt>
                      <c:pt idx="963">
                        <c:v>1.5</c:v>
                      </c:pt>
                      <c:pt idx="964">
                        <c:v>1.52</c:v>
                      </c:pt>
                      <c:pt idx="965">
                        <c:v>1.52</c:v>
                      </c:pt>
                      <c:pt idx="966">
                        <c:v>1.52</c:v>
                      </c:pt>
                      <c:pt idx="967">
                        <c:v>1.52</c:v>
                      </c:pt>
                      <c:pt idx="968">
                        <c:v>1.52</c:v>
                      </c:pt>
                      <c:pt idx="969">
                        <c:v>1.52</c:v>
                      </c:pt>
                      <c:pt idx="970">
                        <c:v>1.54</c:v>
                      </c:pt>
                      <c:pt idx="971">
                        <c:v>1.54</c:v>
                      </c:pt>
                      <c:pt idx="972">
                        <c:v>1.54</c:v>
                      </c:pt>
                      <c:pt idx="973">
                        <c:v>1.54</c:v>
                      </c:pt>
                      <c:pt idx="974">
                        <c:v>1.54</c:v>
                      </c:pt>
                      <c:pt idx="975">
                        <c:v>1.54</c:v>
                      </c:pt>
                      <c:pt idx="976">
                        <c:v>1.54</c:v>
                      </c:pt>
                      <c:pt idx="977">
                        <c:v>1.56</c:v>
                      </c:pt>
                      <c:pt idx="978">
                        <c:v>1.56</c:v>
                      </c:pt>
                      <c:pt idx="979">
                        <c:v>1.56</c:v>
                      </c:pt>
                      <c:pt idx="980">
                        <c:v>1.56</c:v>
                      </c:pt>
                      <c:pt idx="981">
                        <c:v>1.56</c:v>
                      </c:pt>
                      <c:pt idx="982">
                        <c:v>1.56</c:v>
                      </c:pt>
                      <c:pt idx="983">
                        <c:v>1.56</c:v>
                      </c:pt>
                      <c:pt idx="984">
                        <c:v>1.56</c:v>
                      </c:pt>
                      <c:pt idx="985">
                        <c:v>1.56</c:v>
                      </c:pt>
                      <c:pt idx="986">
                        <c:v>1.58</c:v>
                      </c:pt>
                      <c:pt idx="987">
                        <c:v>1.58</c:v>
                      </c:pt>
                      <c:pt idx="988">
                        <c:v>1.58</c:v>
                      </c:pt>
                      <c:pt idx="989">
                        <c:v>1.58</c:v>
                      </c:pt>
                      <c:pt idx="990">
                        <c:v>1.58</c:v>
                      </c:pt>
                      <c:pt idx="991">
                        <c:v>1.58</c:v>
                      </c:pt>
                      <c:pt idx="992">
                        <c:v>1.58</c:v>
                      </c:pt>
                      <c:pt idx="993">
                        <c:v>1.58</c:v>
                      </c:pt>
                      <c:pt idx="994">
                        <c:v>1.58</c:v>
                      </c:pt>
                      <c:pt idx="995">
                        <c:v>1.58</c:v>
                      </c:pt>
                      <c:pt idx="996">
                        <c:v>1.58</c:v>
                      </c:pt>
                      <c:pt idx="997">
                        <c:v>1.58</c:v>
                      </c:pt>
                      <c:pt idx="998">
                        <c:v>1.58</c:v>
                      </c:pt>
                      <c:pt idx="999">
                        <c:v>1.58</c:v>
                      </c:pt>
                      <c:pt idx="1000">
                        <c:v>1.58</c:v>
                      </c:pt>
                      <c:pt idx="1001">
                        <c:v>1.58</c:v>
                      </c:pt>
                      <c:pt idx="1002">
                        <c:v>1.58</c:v>
                      </c:pt>
                      <c:pt idx="1003">
                        <c:v>1.58</c:v>
                      </c:pt>
                      <c:pt idx="1004">
                        <c:v>1.56</c:v>
                      </c:pt>
                      <c:pt idx="1005">
                        <c:v>1.56</c:v>
                      </c:pt>
                      <c:pt idx="1006">
                        <c:v>1.56</c:v>
                      </c:pt>
                      <c:pt idx="1007">
                        <c:v>1.56</c:v>
                      </c:pt>
                      <c:pt idx="1008">
                        <c:v>1.56</c:v>
                      </c:pt>
                      <c:pt idx="1009">
                        <c:v>1.56</c:v>
                      </c:pt>
                      <c:pt idx="1010">
                        <c:v>1.56</c:v>
                      </c:pt>
                      <c:pt idx="1011">
                        <c:v>1.56</c:v>
                      </c:pt>
                      <c:pt idx="1012">
                        <c:v>1.56</c:v>
                      </c:pt>
                      <c:pt idx="1013">
                        <c:v>1.56</c:v>
                      </c:pt>
                      <c:pt idx="1014">
                        <c:v>1.56</c:v>
                      </c:pt>
                      <c:pt idx="1015">
                        <c:v>1.56</c:v>
                      </c:pt>
                      <c:pt idx="1016">
                        <c:v>1.54</c:v>
                      </c:pt>
                      <c:pt idx="1017">
                        <c:v>1.54</c:v>
                      </c:pt>
                      <c:pt idx="1018">
                        <c:v>1.54</c:v>
                      </c:pt>
                      <c:pt idx="1019">
                        <c:v>1.54</c:v>
                      </c:pt>
                      <c:pt idx="1020">
                        <c:v>1.54</c:v>
                      </c:pt>
                      <c:pt idx="1021">
                        <c:v>1.54</c:v>
                      </c:pt>
                      <c:pt idx="1022">
                        <c:v>1.54</c:v>
                      </c:pt>
                      <c:pt idx="1023">
                        <c:v>1.54</c:v>
                      </c:pt>
                      <c:pt idx="1024">
                        <c:v>1.54</c:v>
                      </c:pt>
                      <c:pt idx="1025">
                        <c:v>1.54</c:v>
                      </c:pt>
                      <c:pt idx="1026">
                        <c:v>1.54</c:v>
                      </c:pt>
                      <c:pt idx="1027">
                        <c:v>1.54</c:v>
                      </c:pt>
                      <c:pt idx="1028">
                        <c:v>1.54</c:v>
                      </c:pt>
                      <c:pt idx="1029">
                        <c:v>1.54</c:v>
                      </c:pt>
                      <c:pt idx="1030">
                        <c:v>1.54</c:v>
                      </c:pt>
                      <c:pt idx="1031">
                        <c:v>1.54</c:v>
                      </c:pt>
                      <c:pt idx="1032">
                        <c:v>1.54</c:v>
                      </c:pt>
                      <c:pt idx="1033">
                        <c:v>1.54</c:v>
                      </c:pt>
                      <c:pt idx="1034">
                        <c:v>1.54</c:v>
                      </c:pt>
                      <c:pt idx="1035">
                        <c:v>1.54</c:v>
                      </c:pt>
                      <c:pt idx="1036">
                        <c:v>1.54</c:v>
                      </c:pt>
                      <c:pt idx="1037">
                        <c:v>1.54</c:v>
                      </c:pt>
                      <c:pt idx="1038">
                        <c:v>1.54</c:v>
                      </c:pt>
                      <c:pt idx="1039">
                        <c:v>1.54</c:v>
                      </c:pt>
                      <c:pt idx="1040">
                        <c:v>1.54</c:v>
                      </c:pt>
                      <c:pt idx="1041">
                        <c:v>1.54</c:v>
                      </c:pt>
                      <c:pt idx="1042">
                        <c:v>1.54</c:v>
                      </c:pt>
                      <c:pt idx="1043">
                        <c:v>1.54</c:v>
                      </c:pt>
                      <c:pt idx="1044">
                        <c:v>1.54</c:v>
                      </c:pt>
                      <c:pt idx="1045">
                        <c:v>1.54</c:v>
                      </c:pt>
                      <c:pt idx="1046">
                        <c:v>1.54</c:v>
                      </c:pt>
                      <c:pt idx="1047">
                        <c:v>1.54</c:v>
                      </c:pt>
                      <c:pt idx="1048">
                        <c:v>1.54</c:v>
                      </c:pt>
                      <c:pt idx="1049">
                        <c:v>1.54</c:v>
                      </c:pt>
                      <c:pt idx="1050">
                        <c:v>1.54</c:v>
                      </c:pt>
                      <c:pt idx="1051">
                        <c:v>1.54</c:v>
                      </c:pt>
                      <c:pt idx="1052">
                        <c:v>1.54</c:v>
                      </c:pt>
                      <c:pt idx="1053">
                        <c:v>1.54</c:v>
                      </c:pt>
                      <c:pt idx="1054">
                        <c:v>1.54</c:v>
                      </c:pt>
                      <c:pt idx="1055">
                        <c:v>1.54</c:v>
                      </c:pt>
                      <c:pt idx="1056">
                        <c:v>1.54</c:v>
                      </c:pt>
                      <c:pt idx="1057">
                        <c:v>1.54</c:v>
                      </c:pt>
                      <c:pt idx="1058">
                        <c:v>1.54</c:v>
                      </c:pt>
                      <c:pt idx="1059">
                        <c:v>1.54</c:v>
                      </c:pt>
                      <c:pt idx="1060">
                        <c:v>1.54</c:v>
                      </c:pt>
                      <c:pt idx="1061">
                        <c:v>1.54</c:v>
                      </c:pt>
                      <c:pt idx="1062">
                        <c:v>1.54</c:v>
                      </c:pt>
                      <c:pt idx="1063">
                        <c:v>1.54</c:v>
                      </c:pt>
                      <c:pt idx="1064">
                        <c:v>1.54</c:v>
                      </c:pt>
                      <c:pt idx="1065">
                        <c:v>1.54</c:v>
                      </c:pt>
                      <c:pt idx="1066">
                        <c:v>1.54</c:v>
                      </c:pt>
                      <c:pt idx="1067">
                        <c:v>1.54</c:v>
                      </c:pt>
                      <c:pt idx="1068">
                        <c:v>1.54</c:v>
                      </c:pt>
                      <c:pt idx="1069">
                        <c:v>1.56</c:v>
                      </c:pt>
                      <c:pt idx="1070">
                        <c:v>1.56</c:v>
                      </c:pt>
                      <c:pt idx="1071">
                        <c:v>1.56</c:v>
                      </c:pt>
                      <c:pt idx="1072">
                        <c:v>1.56</c:v>
                      </c:pt>
                      <c:pt idx="1073">
                        <c:v>1.56</c:v>
                      </c:pt>
                      <c:pt idx="1074">
                        <c:v>1.56</c:v>
                      </c:pt>
                      <c:pt idx="1075">
                        <c:v>1.56</c:v>
                      </c:pt>
                      <c:pt idx="1076">
                        <c:v>1.56</c:v>
                      </c:pt>
                      <c:pt idx="1077">
                        <c:v>1.56</c:v>
                      </c:pt>
                      <c:pt idx="1078">
                        <c:v>1.56</c:v>
                      </c:pt>
                      <c:pt idx="1079">
                        <c:v>1.56</c:v>
                      </c:pt>
                      <c:pt idx="1080">
                        <c:v>1.56</c:v>
                      </c:pt>
                      <c:pt idx="1081">
                        <c:v>1.56</c:v>
                      </c:pt>
                      <c:pt idx="1082">
                        <c:v>1.56</c:v>
                      </c:pt>
                      <c:pt idx="1083">
                        <c:v>1.56</c:v>
                      </c:pt>
                      <c:pt idx="1084">
                        <c:v>1.56</c:v>
                      </c:pt>
                      <c:pt idx="1085">
                        <c:v>1.56</c:v>
                      </c:pt>
                      <c:pt idx="1086">
                        <c:v>1.56</c:v>
                      </c:pt>
                      <c:pt idx="1087">
                        <c:v>1.56</c:v>
                      </c:pt>
                      <c:pt idx="1088">
                        <c:v>1.56</c:v>
                      </c:pt>
                      <c:pt idx="1089">
                        <c:v>1.58</c:v>
                      </c:pt>
                      <c:pt idx="1090">
                        <c:v>1.58</c:v>
                      </c:pt>
                      <c:pt idx="1091">
                        <c:v>1.58</c:v>
                      </c:pt>
                      <c:pt idx="1092">
                        <c:v>1.58</c:v>
                      </c:pt>
                      <c:pt idx="1093">
                        <c:v>1.58</c:v>
                      </c:pt>
                      <c:pt idx="1094">
                        <c:v>1.58</c:v>
                      </c:pt>
                      <c:pt idx="1095">
                        <c:v>1.58</c:v>
                      </c:pt>
                      <c:pt idx="1096">
                        <c:v>1.58</c:v>
                      </c:pt>
                      <c:pt idx="1097">
                        <c:v>1.58</c:v>
                      </c:pt>
                      <c:pt idx="1098">
                        <c:v>1.58</c:v>
                      </c:pt>
                      <c:pt idx="1099">
                        <c:v>1.58</c:v>
                      </c:pt>
                      <c:pt idx="1100">
                        <c:v>1.58</c:v>
                      </c:pt>
                      <c:pt idx="1101">
                        <c:v>1.58</c:v>
                      </c:pt>
                      <c:pt idx="1102">
                        <c:v>1.58</c:v>
                      </c:pt>
                      <c:pt idx="1103">
                        <c:v>1.58</c:v>
                      </c:pt>
                      <c:pt idx="1104">
                        <c:v>1.58</c:v>
                      </c:pt>
                      <c:pt idx="1105">
                        <c:v>1.58</c:v>
                      </c:pt>
                      <c:pt idx="1106">
                        <c:v>1.58</c:v>
                      </c:pt>
                      <c:pt idx="1107">
                        <c:v>1.58</c:v>
                      </c:pt>
                      <c:pt idx="1108">
                        <c:v>1.58</c:v>
                      </c:pt>
                      <c:pt idx="1109">
                        <c:v>1.58</c:v>
                      </c:pt>
                      <c:pt idx="1110">
                        <c:v>1.58</c:v>
                      </c:pt>
                      <c:pt idx="1111">
                        <c:v>1.58</c:v>
                      </c:pt>
                      <c:pt idx="1112">
                        <c:v>1.58</c:v>
                      </c:pt>
                      <c:pt idx="1113">
                        <c:v>1.58</c:v>
                      </c:pt>
                      <c:pt idx="1114">
                        <c:v>1.58</c:v>
                      </c:pt>
                      <c:pt idx="1115">
                        <c:v>1.58</c:v>
                      </c:pt>
                      <c:pt idx="1116">
                        <c:v>1.58</c:v>
                      </c:pt>
                      <c:pt idx="1117">
                        <c:v>1.58</c:v>
                      </c:pt>
                      <c:pt idx="1118">
                        <c:v>1.58</c:v>
                      </c:pt>
                      <c:pt idx="1119">
                        <c:v>1.58</c:v>
                      </c:pt>
                      <c:pt idx="1120">
                        <c:v>1.58</c:v>
                      </c:pt>
                      <c:pt idx="1121">
                        <c:v>1.58</c:v>
                      </c:pt>
                      <c:pt idx="1122">
                        <c:v>1.58</c:v>
                      </c:pt>
                      <c:pt idx="1123">
                        <c:v>1.58</c:v>
                      </c:pt>
                      <c:pt idx="1124">
                        <c:v>1.58</c:v>
                      </c:pt>
                      <c:pt idx="1125">
                        <c:v>1.58</c:v>
                      </c:pt>
                      <c:pt idx="1126">
                        <c:v>1.58</c:v>
                      </c:pt>
                      <c:pt idx="1127">
                        <c:v>1.58</c:v>
                      </c:pt>
                      <c:pt idx="1128">
                        <c:v>1.56</c:v>
                      </c:pt>
                      <c:pt idx="1129">
                        <c:v>1.56</c:v>
                      </c:pt>
                      <c:pt idx="1130">
                        <c:v>1.56</c:v>
                      </c:pt>
                      <c:pt idx="1131">
                        <c:v>1.56</c:v>
                      </c:pt>
                      <c:pt idx="1132">
                        <c:v>1.56</c:v>
                      </c:pt>
                      <c:pt idx="1133">
                        <c:v>1.56</c:v>
                      </c:pt>
                      <c:pt idx="1134">
                        <c:v>1.56</c:v>
                      </c:pt>
                      <c:pt idx="1135">
                        <c:v>1.56</c:v>
                      </c:pt>
                      <c:pt idx="1136">
                        <c:v>1.56</c:v>
                      </c:pt>
                      <c:pt idx="1137">
                        <c:v>1.56</c:v>
                      </c:pt>
                      <c:pt idx="1138">
                        <c:v>1.56</c:v>
                      </c:pt>
                      <c:pt idx="1139">
                        <c:v>1.56</c:v>
                      </c:pt>
                      <c:pt idx="1140">
                        <c:v>1.56</c:v>
                      </c:pt>
                      <c:pt idx="1141">
                        <c:v>1.56</c:v>
                      </c:pt>
                      <c:pt idx="1142">
                        <c:v>1.56</c:v>
                      </c:pt>
                      <c:pt idx="1143">
                        <c:v>1.56</c:v>
                      </c:pt>
                      <c:pt idx="1144">
                        <c:v>1.56</c:v>
                      </c:pt>
                      <c:pt idx="1145">
                        <c:v>1.56</c:v>
                      </c:pt>
                      <c:pt idx="1146">
                        <c:v>1.56</c:v>
                      </c:pt>
                      <c:pt idx="1147">
                        <c:v>1.56</c:v>
                      </c:pt>
                      <c:pt idx="1148">
                        <c:v>1.56</c:v>
                      </c:pt>
                      <c:pt idx="1149">
                        <c:v>1.56</c:v>
                      </c:pt>
                      <c:pt idx="1150">
                        <c:v>1.56</c:v>
                      </c:pt>
                      <c:pt idx="1151">
                        <c:v>1.56</c:v>
                      </c:pt>
                      <c:pt idx="1152">
                        <c:v>1.56</c:v>
                      </c:pt>
                      <c:pt idx="1153">
                        <c:v>1.58</c:v>
                      </c:pt>
                      <c:pt idx="1154">
                        <c:v>1.58</c:v>
                      </c:pt>
                      <c:pt idx="1155">
                        <c:v>1.58</c:v>
                      </c:pt>
                      <c:pt idx="1156">
                        <c:v>1.58</c:v>
                      </c:pt>
                      <c:pt idx="1157">
                        <c:v>1.58</c:v>
                      </c:pt>
                      <c:pt idx="1158">
                        <c:v>1.58</c:v>
                      </c:pt>
                      <c:pt idx="1159">
                        <c:v>1.58</c:v>
                      </c:pt>
                      <c:pt idx="1160">
                        <c:v>1.58</c:v>
                      </c:pt>
                      <c:pt idx="1161">
                        <c:v>1.58</c:v>
                      </c:pt>
                      <c:pt idx="1162">
                        <c:v>1.6</c:v>
                      </c:pt>
                      <c:pt idx="1163">
                        <c:v>1.6</c:v>
                      </c:pt>
                      <c:pt idx="1164">
                        <c:v>1.6</c:v>
                      </c:pt>
                      <c:pt idx="1165">
                        <c:v>1.6</c:v>
                      </c:pt>
                      <c:pt idx="1166">
                        <c:v>1.6</c:v>
                      </c:pt>
                      <c:pt idx="1167">
                        <c:v>1.6</c:v>
                      </c:pt>
                      <c:pt idx="1168">
                        <c:v>1.6</c:v>
                      </c:pt>
                      <c:pt idx="1169">
                        <c:v>1.62</c:v>
                      </c:pt>
                      <c:pt idx="1170">
                        <c:v>1.62</c:v>
                      </c:pt>
                      <c:pt idx="1171">
                        <c:v>1.62</c:v>
                      </c:pt>
                      <c:pt idx="1172">
                        <c:v>1.62</c:v>
                      </c:pt>
                      <c:pt idx="1173">
                        <c:v>1.62</c:v>
                      </c:pt>
                      <c:pt idx="1174">
                        <c:v>1.64</c:v>
                      </c:pt>
                      <c:pt idx="1175">
                        <c:v>1.64</c:v>
                      </c:pt>
                      <c:pt idx="1176">
                        <c:v>1.64</c:v>
                      </c:pt>
                      <c:pt idx="1177">
                        <c:v>1.64</c:v>
                      </c:pt>
                      <c:pt idx="1178">
                        <c:v>1.64</c:v>
                      </c:pt>
                      <c:pt idx="1179">
                        <c:v>1.66</c:v>
                      </c:pt>
                      <c:pt idx="1180">
                        <c:v>1.66</c:v>
                      </c:pt>
                      <c:pt idx="1181">
                        <c:v>1.66</c:v>
                      </c:pt>
                      <c:pt idx="1182">
                        <c:v>1.66</c:v>
                      </c:pt>
                      <c:pt idx="1183">
                        <c:v>1.66</c:v>
                      </c:pt>
                      <c:pt idx="1184">
                        <c:v>1.68</c:v>
                      </c:pt>
                      <c:pt idx="1185">
                        <c:v>1.68</c:v>
                      </c:pt>
                      <c:pt idx="1186">
                        <c:v>1.68</c:v>
                      </c:pt>
                      <c:pt idx="1187">
                        <c:v>1.68</c:v>
                      </c:pt>
                      <c:pt idx="1188">
                        <c:v>1.68</c:v>
                      </c:pt>
                      <c:pt idx="1189">
                        <c:v>1.68</c:v>
                      </c:pt>
                      <c:pt idx="1190">
                        <c:v>1.68</c:v>
                      </c:pt>
                      <c:pt idx="1191">
                        <c:v>1.68</c:v>
                      </c:pt>
                      <c:pt idx="1192">
                        <c:v>1.68</c:v>
                      </c:pt>
                      <c:pt idx="1193">
                        <c:v>1.68</c:v>
                      </c:pt>
                      <c:pt idx="1194">
                        <c:v>1.7</c:v>
                      </c:pt>
                      <c:pt idx="1195">
                        <c:v>1.7</c:v>
                      </c:pt>
                      <c:pt idx="1196">
                        <c:v>1.7</c:v>
                      </c:pt>
                      <c:pt idx="1197">
                        <c:v>1.7</c:v>
                      </c:pt>
                      <c:pt idx="1198">
                        <c:v>1.7</c:v>
                      </c:pt>
                      <c:pt idx="1199">
                        <c:v>1.7</c:v>
                      </c:pt>
                      <c:pt idx="1200">
                        <c:v>1.7</c:v>
                      </c:pt>
                      <c:pt idx="1201">
                        <c:v>1.68</c:v>
                      </c:pt>
                      <c:pt idx="1202">
                        <c:v>1.68</c:v>
                      </c:pt>
                      <c:pt idx="1203">
                        <c:v>1.68</c:v>
                      </c:pt>
                      <c:pt idx="1204">
                        <c:v>1.68</c:v>
                      </c:pt>
                      <c:pt idx="1205">
                        <c:v>1.68</c:v>
                      </c:pt>
                      <c:pt idx="1206">
                        <c:v>1.68</c:v>
                      </c:pt>
                      <c:pt idx="1207">
                        <c:v>1.68</c:v>
                      </c:pt>
                      <c:pt idx="1208">
                        <c:v>1.68</c:v>
                      </c:pt>
                      <c:pt idx="1209">
                        <c:v>1.68</c:v>
                      </c:pt>
                      <c:pt idx="1210">
                        <c:v>1.68</c:v>
                      </c:pt>
                      <c:pt idx="1211">
                        <c:v>1.66</c:v>
                      </c:pt>
                      <c:pt idx="1212">
                        <c:v>1.66</c:v>
                      </c:pt>
                      <c:pt idx="1213">
                        <c:v>1.66</c:v>
                      </c:pt>
                      <c:pt idx="1214">
                        <c:v>1.66</c:v>
                      </c:pt>
                      <c:pt idx="1215">
                        <c:v>1.66</c:v>
                      </c:pt>
                      <c:pt idx="1216">
                        <c:v>1.64</c:v>
                      </c:pt>
                      <c:pt idx="1217">
                        <c:v>1.64</c:v>
                      </c:pt>
                      <c:pt idx="1218">
                        <c:v>1.64</c:v>
                      </c:pt>
                      <c:pt idx="1219">
                        <c:v>1.64</c:v>
                      </c:pt>
                      <c:pt idx="1220">
                        <c:v>1.62</c:v>
                      </c:pt>
                      <c:pt idx="1221">
                        <c:v>1.62</c:v>
                      </c:pt>
                      <c:pt idx="1222">
                        <c:v>1.62</c:v>
                      </c:pt>
                      <c:pt idx="1223">
                        <c:v>1.62</c:v>
                      </c:pt>
                      <c:pt idx="1224">
                        <c:v>1.6</c:v>
                      </c:pt>
                      <c:pt idx="1225">
                        <c:v>1.6</c:v>
                      </c:pt>
                      <c:pt idx="1226">
                        <c:v>1.58</c:v>
                      </c:pt>
                      <c:pt idx="1227">
                        <c:v>1.58</c:v>
                      </c:pt>
                      <c:pt idx="1228">
                        <c:v>1.58</c:v>
                      </c:pt>
                      <c:pt idx="1229">
                        <c:v>1.56</c:v>
                      </c:pt>
                      <c:pt idx="1230">
                        <c:v>1.56</c:v>
                      </c:pt>
                      <c:pt idx="1231">
                        <c:v>1.54</c:v>
                      </c:pt>
                      <c:pt idx="1232">
                        <c:v>1.54</c:v>
                      </c:pt>
                      <c:pt idx="1233">
                        <c:v>1.52</c:v>
                      </c:pt>
                      <c:pt idx="1234">
                        <c:v>1.52</c:v>
                      </c:pt>
                      <c:pt idx="1235">
                        <c:v>1.52</c:v>
                      </c:pt>
                      <c:pt idx="1236">
                        <c:v>1.5</c:v>
                      </c:pt>
                      <c:pt idx="1237">
                        <c:v>1.48</c:v>
                      </c:pt>
                      <c:pt idx="1238">
                        <c:v>1.48</c:v>
                      </c:pt>
                      <c:pt idx="1239">
                        <c:v>1.46</c:v>
                      </c:pt>
                      <c:pt idx="1240">
                        <c:v>1.46</c:v>
                      </c:pt>
                      <c:pt idx="1241">
                        <c:v>1.46</c:v>
                      </c:pt>
                      <c:pt idx="1242">
                        <c:v>1.44</c:v>
                      </c:pt>
                      <c:pt idx="1243">
                        <c:v>1.42</c:v>
                      </c:pt>
                      <c:pt idx="1244">
                        <c:v>1.42</c:v>
                      </c:pt>
                      <c:pt idx="1245">
                        <c:v>1.4</c:v>
                      </c:pt>
                      <c:pt idx="1246">
                        <c:v>1.4</c:v>
                      </c:pt>
                      <c:pt idx="1247">
                        <c:v>1.38</c:v>
                      </c:pt>
                      <c:pt idx="1248">
                        <c:v>1.36</c:v>
                      </c:pt>
                      <c:pt idx="1249">
                        <c:v>1.36</c:v>
                      </c:pt>
                      <c:pt idx="1250">
                        <c:v>1.34</c:v>
                      </c:pt>
                      <c:pt idx="1251">
                        <c:v>1.32</c:v>
                      </c:pt>
                      <c:pt idx="1252">
                        <c:v>1.32</c:v>
                      </c:pt>
                      <c:pt idx="1253">
                        <c:v>1.32</c:v>
                      </c:pt>
                      <c:pt idx="1254">
                        <c:v>1.3</c:v>
                      </c:pt>
                      <c:pt idx="1255">
                        <c:v>1.28</c:v>
                      </c:pt>
                      <c:pt idx="1256">
                        <c:v>1.26</c:v>
                      </c:pt>
                      <c:pt idx="1257">
                        <c:v>1.26</c:v>
                      </c:pt>
                      <c:pt idx="1258">
                        <c:v>1.24</c:v>
                      </c:pt>
                      <c:pt idx="1259">
                        <c:v>1.22</c:v>
                      </c:pt>
                      <c:pt idx="1260">
                        <c:v>1.22</c:v>
                      </c:pt>
                      <c:pt idx="1261">
                        <c:v>1.2</c:v>
                      </c:pt>
                      <c:pt idx="1262">
                        <c:v>1.2</c:v>
                      </c:pt>
                      <c:pt idx="1263">
                        <c:v>1.18</c:v>
                      </c:pt>
                      <c:pt idx="1264">
                        <c:v>1.18</c:v>
                      </c:pt>
                      <c:pt idx="1265">
                        <c:v>1.1599999999999999</c:v>
                      </c:pt>
                      <c:pt idx="1266">
                        <c:v>1.1399999999999999</c:v>
                      </c:pt>
                      <c:pt idx="1267">
                        <c:v>1.1200000000000001</c:v>
                      </c:pt>
                      <c:pt idx="1268">
                        <c:v>1.1200000000000001</c:v>
                      </c:pt>
                      <c:pt idx="1269">
                        <c:v>1.1000000000000001</c:v>
                      </c:pt>
                      <c:pt idx="1270">
                        <c:v>1.08</c:v>
                      </c:pt>
                      <c:pt idx="1271">
                        <c:v>1.08</c:v>
                      </c:pt>
                      <c:pt idx="1272">
                        <c:v>1.08</c:v>
                      </c:pt>
                      <c:pt idx="1273">
                        <c:v>1.06</c:v>
                      </c:pt>
                      <c:pt idx="1274">
                        <c:v>1.04</c:v>
                      </c:pt>
                      <c:pt idx="1275">
                        <c:v>1.04</c:v>
                      </c:pt>
                      <c:pt idx="1276">
                        <c:v>1.02</c:v>
                      </c:pt>
                      <c:pt idx="1277">
                        <c:v>1</c:v>
                      </c:pt>
                      <c:pt idx="1278">
                        <c:v>1</c:v>
                      </c:pt>
                      <c:pt idx="1279">
                        <c:v>0.98</c:v>
                      </c:pt>
                      <c:pt idx="1280">
                        <c:v>0.96</c:v>
                      </c:pt>
                      <c:pt idx="1281">
                        <c:v>0.96</c:v>
                      </c:pt>
                      <c:pt idx="1282">
                        <c:v>0.96</c:v>
                      </c:pt>
                      <c:pt idx="1283">
                        <c:v>0.94</c:v>
                      </c:pt>
                      <c:pt idx="1284">
                        <c:v>0.94</c:v>
                      </c:pt>
                      <c:pt idx="1285">
                        <c:v>0.92</c:v>
                      </c:pt>
                      <c:pt idx="1286">
                        <c:v>0.9</c:v>
                      </c:pt>
                      <c:pt idx="1287">
                        <c:v>0.9</c:v>
                      </c:pt>
                      <c:pt idx="1288">
                        <c:v>0.88</c:v>
                      </c:pt>
                      <c:pt idx="1289">
                        <c:v>0.88</c:v>
                      </c:pt>
                      <c:pt idx="1290">
                        <c:v>0.88</c:v>
                      </c:pt>
                      <c:pt idx="1291">
                        <c:v>0.86</c:v>
                      </c:pt>
                      <c:pt idx="1292">
                        <c:v>0.86</c:v>
                      </c:pt>
                      <c:pt idx="1293">
                        <c:v>0.84</c:v>
                      </c:pt>
                      <c:pt idx="1294">
                        <c:v>0.82</c:v>
                      </c:pt>
                      <c:pt idx="1295">
                        <c:v>0.82</c:v>
                      </c:pt>
                      <c:pt idx="1296">
                        <c:v>0.8</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A302-5B44-B3FD-A66005AE673A}"/>
                  </c:ext>
                </c:extLst>
              </c15:ser>
            </c15:filteredScatterSeries>
            <c15:filteredScatterSeries>
              <c15:ser>
                <c:idx val="8"/>
                <c:order val="7"/>
                <c:tx>
                  <c:v>5BSG</c:v>
                </c:tx>
                <c:spPr>
                  <a:ln>
                    <a:solidFill>
                      <a:schemeClr val="accent4"/>
                    </a:solidFill>
                  </a:ln>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J$2:$J$2550</c15:sqref>
                        </c15:formulaRef>
                      </c:ext>
                    </c:extLst>
                    <c:numCache>
                      <c:formatCode>General</c:formatCode>
                      <c:ptCount val="2549"/>
                      <c:pt idx="0">
                        <c:v>0</c:v>
                      </c:pt>
                      <c:pt idx="1">
                        <c:v>0</c:v>
                      </c:pt>
                      <c:pt idx="2">
                        <c:v>0.02</c:v>
                      </c:pt>
                      <c:pt idx="3">
                        <c:v>0.02</c:v>
                      </c:pt>
                      <c:pt idx="4">
                        <c:v>0.02</c:v>
                      </c:pt>
                      <c:pt idx="5">
                        <c:v>0.02</c:v>
                      </c:pt>
                      <c:pt idx="6">
                        <c:v>0.02</c:v>
                      </c:pt>
                      <c:pt idx="7">
                        <c:v>0.02</c:v>
                      </c:pt>
                      <c:pt idx="8">
                        <c:v>0.02</c:v>
                      </c:pt>
                      <c:pt idx="9">
                        <c:v>0.02</c:v>
                      </c:pt>
                      <c:pt idx="10">
                        <c:v>0.02</c:v>
                      </c:pt>
                      <c:pt idx="11">
                        <c:v>0.02</c:v>
                      </c:pt>
                      <c:pt idx="12">
                        <c:v>0.02</c:v>
                      </c:pt>
                      <c:pt idx="13">
                        <c:v>0.02</c:v>
                      </c:pt>
                      <c:pt idx="14">
                        <c:v>0.02</c:v>
                      </c:pt>
                      <c:pt idx="15">
                        <c:v>0.02</c:v>
                      </c:pt>
                      <c:pt idx="16">
                        <c:v>0.02</c:v>
                      </c:pt>
                      <c:pt idx="17">
                        <c:v>0.02</c:v>
                      </c:pt>
                      <c:pt idx="18">
                        <c:v>0.02</c:v>
                      </c:pt>
                      <c:pt idx="19">
                        <c:v>0.02</c:v>
                      </c:pt>
                      <c:pt idx="20">
                        <c:v>0.02</c:v>
                      </c:pt>
                      <c:pt idx="21">
                        <c:v>0.02</c:v>
                      </c:pt>
                      <c:pt idx="22">
                        <c:v>0.02</c:v>
                      </c:pt>
                      <c:pt idx="23">
                        <c:v>0.02</c:v>
                      </c:pt>
                      <c:pt idx="24">
                        <c:v>0.02</c:v>
                      </c:pt>
                      <c:pt idx="25">
                        <c:v>0.02</c:v>
                      </c:pt>
                      <c:pt idx="26">
                        <c:v>0.02</c:v>
                      </c:pt>
                      <c:pt idx="27">
                        <c:v>0.04</c:v>
                      </c:pt>
                      <c:pt idx="28">
                        <c:v>0.04</c:v>
                      </c:pt>
                      <c:pt idx="29">
                        <c:v>0.04</c:v>
                      </c:pt>
                      <c:pt idx="30">
                        <c:v>0.04</c:v>
                      </c:pt>
                      <c:pt idx="31">
                        <c:v>0.04</c:v>
                      </c:pt>
                      <c:pt idx="32">
                        <c:v>0.04</c:v>
                      </c:pt>
                      <c:pt idx="33">
                        <c:v>0.04</c:v>
                      </c:pt>
                      <c:pt idx="34">
                        <c:v>0.04</c:v>
                      </c:pt>
                      <c:pt idx="35">
                        <c:v>0.04</c:v>
                      </c:pt>
                      <c:pt idx="36">
                        <c:v>0.04</c:v>
                      </c:pt>
                      <c:pt idx="37">
                        <c:v>0.04</c:v>
                      </c:pt>
                      <c:pt idx="38">
                        <c:v>0.04</c:v>
                      </c:pt>
                      <c:pt idx="39">
                        <c:v>0.04</c:v>
                      </c:pt>
                      <c:pt idx="40">
                        <c:v>0.04</c:v>
                      </c:pt>
                      <c:pt idx="41">
                        <c:v>0.06</c:v>
                      </c:pt>
                      <c:pt idx="42">
                        <c:v>0.06</c:v>
                      </c:pt>
                      <c:pt idx="43">
                        <c:v>0.06</c:v>
                      </c:pt>
                      <c:pt idx="44">
                        <c:v>0.06</c:v>
                      </c:pt>
                      <c:pt idx="45">
                        <c:v>0.06</c:v>
                      </c:pt>
                      <c:pt idx="46">
                        <c:v>0.06</c:v>
                      </c:pt>
                      <c:pt idx="47">
                        <c:v>0.06</c:v>
                      </c:pt>
                      <c:pt idx="48">
                        <c:v>0.06</c:v>
                      </c:pt>
                      <c:pt idx="49">
                        <c:v>0.06</c:v>
                      </c:pt>
                      <c:pt idx="50">
                        <c:v>0.06</c:v>
                      </c:pt>
                      <c:pt idx="51">
                        <c:v>0.06</c:v>
                      </c:pt>
                      <c:pt idx="52">
                        <c:v>0.06</c:v>
                      </c:pt>
                      <c:pt idx="53">
                        <c:v>0.06</c:v>
                      </c:pt>
                      <c:pt idx="54">
                        <c:v>0.06</c:v>
                      </c:pt>
                      <c:pt idx="55">
                        <c:v>0.06</c:v>
                      </c:pt>
                      <c:pt idx="56">
                        <c:v>0.06</c:v>
                      </c:pt>
                      <c:pt idx="57">
                        <c:v>0.04</c:v>
                      </c:pt>
                      <c:pt idx="58">
                        <c:v>0.04</c:v>
                      </c:pt>
                      <c:pt idx="59">
                        <c:v>0.04</c:v>
                      </c:pt>
                      <c:pt idx="60">
                        <c:v>0.04</c:v>
                      </c:pt>
                      <c:pt idx="61">
                        <c:v>0.04</c:v>
                      </c:pt>
                      <c:pt idx="62">
                        <c:v>0.04</c:v>
                      </c:pt>
                      <c:pt idx="63">
                        <c:v>0.04</c:v>
                      </c:pt>
                      <c:pt idx="64">
                        <c:v>0.04</c:v>
                      </c:pt>
                      <c:pt idx="65">
                        <c:v>0.04</c:v>
                      </c:pt>
                      <c:pt idx="66">
                        <c:v>0.04</c:v>
                      </c:pt>
                      <c:pt idx="67">
                        <c:v>0.04</c:v>
                      </c:pt>
                      <c:pt idx="68">
                        <c:v>0.04</c:v>
                      </c:pt>
                      <c:pt idx="69">
                        <c:v>0.04</c:v>
                      </c:pt>
                      <c:pt idx="70">
                        <c:v>0.04</c:v>
                      </c:pt>
                      <c:pt idx="71">
                        <c:v>0.04</c:v>
                      </c:pt>
                      <c:pt idx="72">
                        <c:v>0.06</c:v>
                      </c:pt>
                      <c:pt idx="73">
                        <c:v>0.06</c:v>
                      </c:pt>
                      <c:pt idx="74">
                        <c:v>0.08</c:v>
                      </c:pt>
                      <c:pt idx="75">
                        <c:v>0.08</c:v>
                      </c:pt>
                      <c:pt idx="76">
                        <c:v>0.1</c:v>
                      </c:pt>
                      <c:pt idx="77">
                        <c:v>0.12</c:v>
                      </c:pt>
                      <c:pt idx="78">
                        <c:v>0.14000000000000001</c:v>
                      </c:pt>
                      <c:pt idx="79">
                        <c:v>0.14000000000000001</c:v>
                      </c:pt>
                      <c:pt idx="80">
                        <c:v>0.16</c:v>
                      </c:pt>
                      <c:pt idx="81">
                        <c:v>0.18</c:v>
                      </c:pt>
                      <c:pt idx="82">
                        <c:v>0.22</c:v>
                      </c:pt>
                      <c:pt idx="83">
                        <c:v>0.24</c:v>
                      </c:pt>
                      <c:pt idx="84">
                        <c:v>0.26</c:v>
                      </c:pt>
                      <c:pt idx="85">
                        <c:v>0.3</c:v>
                      </c:pt>
                      <c:pt idx="86">
                        <c:v>0.32</c:v>
                      </c:pt>
                      <c:pt idx="87">
                        <c:v>0.36</c:v>
                      </c:pt>
                      <c:pt idx="88">
                        <c:v>0.4</c:v>
                      </c:pt>
                      <c:pt idx="89">
                        <c:v>0.42</c:v>
                      </c:pt>
                      <c:pt idx="90">
                        <c:v>0.42</c:v>
                      </c:pt>
                      <c:pt idx="91">
                        <c:v>0.46</c:v>
                      </c:pt>
                      <c:pt idx="92">
                        <c:v>0.5</c:v>
                      </c:pt>
                      <c:pt idx="93">
                        <c:v>0.52</c:v>
                      </c:pt>
                      <c:pt idx="94">
                        <c:v>0.56000000000000005</c:v>
                      </c:pt>
                      <c:pt idx="95">
                        <c:v>0.6</c:v>
                      </c:pt>
                      <c:pt idx="96">
                        <c:v>0.62</c:v>
                      </c:pt>
                      <c:pt idx="97">
                        <c:v>0.66</c:v>
                      </c:pt>
                      <c:pt idx="98">
                        <c:v>0.7</c:v>
                      </c:pt>
                      <c:pt idx="99">
                        <c:v>0.7</c:v>
                      </c:pt>
                      <c:pt idx="100">
                        <c:v>0.72</c:v>
                      </c:pt>
                      <c:pt idx="101">
                        <c:v>0.76</c:v>
                      </c:pt>
                      <c:pt idx="102">
                        <c:v>0.78</c:v>
                      </c:pt>
                      <c:pt idx="103">
                        <c:v>0.82</c:v>
                      </c:pt>
                      <c:pt idx="104">
                        <c:v>0.84</c:v>
                      </c:pt>
                      <c:pt idx="105">
                        <c:v>0.86</c:v>
                      </c:pt>
                      <c:pt idx="106">
                        <c:v>0.86</c:v>
                      </c:pt>
                      <c:pt idx="107">
                        <c:v>0.9</c:v>
                      </c:pt>
                      <c:pt idx="108">
                        <c:v>0.92</c:v>
                      </c:pt>
                      <c:pt idx="109">
                        <c:v>0.96</c:v>
                      </c:pt>
                      <c:pt idx="110">
                        <c:v>0.98</c:v>
                      </c:pt>
                      <c:pt idx="111">
                        <c:v>1</c:v>
                      </c:pt>
                      <c:pt idx="112">
                        <c:v>1.04</c:v>
                      </c:pt>
                      <c:pt idx="113">
                        <c:v>1.06</c:v>
                      </c:pt>
                      <c:pt idx="114">
                        <c:v>1.1000000000000001</c:v>
                      </c:pt>
                      <c:pt idx="115">
                        <c:v>1.1200000000000001</c:v>
                      </c:pt>
                      <c:pt idx="116">
                        <c:v>1.1399999999999999</c:v>
                      </c:pt>
                      <c:pt idx="117">
                        <c:v>1.18</c:v>
                      </c:pt>
                      <c:pt idx="118">
                        <c:v>1.18</c:v>
                      </c:pt>
                      <c:pt idx="119">
                        <c:v>1.2</c:v>
                      </c:pt>
                      <c:pt idx="120">
                        <c:v>1.24</c:v>
                      </c:pt>
                      <c:pt idx="121">
                        <c:v>1.26</c:v>
                      </c:pt>
                      <c:pt idx="122">
                        <c:v>1.28</c:v>
                      </c:pt>
                      <c:pt idx="123">
                        <c:v>1.32</c:v>
                      </c:pt>
                      <c:pt idx="124">
                        <c:v>1.34</c:v>
                      </c:pt>
                      <c:pt idx="125">
                        <c:v>1.38</c:v>
                      </c:pt>
                      <c:pt idx="126">
                        <c:v>1.38</c:v>
                      </c:pt>
                      <c:pt idx="127">
                        <c:v>1.42</c:v>
                      </c:pt>
                      <c:pt idx="128">
                        <c:v>1.44</c:v>
                      </c:pt>
                      <c:pt idx="129">
                        <c:v>1.48</c:v>
                      </c:pt>
                      <c:pt idx="130">
                        <c:v>1.52</c:v>
                      </c:pt>
                      <c:pt idx="131">
                        <c:v>1.56</c:v>
                      </c:pt>
                      <c:pt idx="132">
                        <c:v>1.58</c:v>
                      </c:pt>
                      <c:pt idx="133">
                        <c:v>1.62</c:v>
                      </c:pt>
                      <c:pt idx="134">
                        <c:v>1.66</c:v>
                      </c:pt>
                      <c:pt idx="135">
                        <c:v>1.7</c:v>
                      </c:pt>
                      <c:pt idx="136">
                        <c:v>1.7</c:v>
                      </c:pt>
                      <c:pt idx="137">
                        <c:v>1.74</c:v>
                      </c:pt>
                      <c:pt idx="138">
                        <c:v>1.78</c:v>
                      </c:pt>
                      <c:pt idx="139">
                        <c:v>1.82</c:v>
                      </c:pt>
                      <c:pt idx="140">
                        <c:v>1.86</c:v>
                      </c:pt>
                      <c:pt idx="141">
                        <c:v>1.9</c:v>
                      </c:pt>
                      <c:pt idx="142">
                        <c:v>1.94</c:v>
                      </c:pt>
                      <c:pt idx="143">
                        <c:v>1.98</c:v>
                      </c:pt>
                      <c:pt idx="144">
                        <c:v>2.02</c:v>
                      </c:pt>
                      <c:pt idx="145">
                        <c:v>2.06</c:v>
                      </c:pt>
                      <c:pt idx="146">
                        <c:v>2.06</c:v>
                      </c:pt>
                      <c:pt idx="147">
                        <c:v>2.1</c:v>
                      </c:pt>
                      <c:pt idx="148">
                        <c:v>2.14</c:v>
                      </c:pt>
                      <c:pt idx="149">
                        <c:v>2.16</c:v>
                      </c:pt>
                      <c:pt idx="150">
                        <c:v>2.2000000000000002</c:v>
                      </c:pt>
                      <c:pt idx="151">
                        <c:v>2.2400000000000002</c:v>
                      </c:pt>
                      <c:pt idx="152">
                        <c:v>2.2799999999999998</c:v>
                      </c:pt>
                      <c:pt idx="153">
                        <c:v>2.2999999999999998</c:v>
                      </c:pt>
                      <c:pt idx="154">
                        <c:v>2.34</c:v>
                      </c:pt>
                      <c:pt idx="155">
                        <c:v>2.34</c:v>
                      </c:pt>
                      <c:pt idx="156">
                        <c:v>2.36</c:v>
                      </c:pt>
                      <c:pt idx="157">
                        <c:v>2.4</c:v>
                      </c:pt>
                      <c:pt idx="158">
                        <c:v>2.42</c:v>
                      </c:pt>
                      <c:pt idx="159">
                        <c:v>2.44</c:v>
                      </c:pt>
                      <c:pt idx="160">
                        <c:v>2.48</c:v>
                      </c:pt>
                      <c:pt idx="161">
                        <c:v>2.5</c:v>
                      </c:pt>
                      <c:pt idx="162">
                        <c:v>2.52</c:v>
                      </c:pt>
                      <c:pt idx="163">
                        <c:v>2.52</c:v>
                      </c:pt>
                      <c:pt idx="164">
                        <c:v>2.54</c:v>
                      </c:pt>
                      <c:pt idx="165">
                        <c:v>2.56</c:v>
                      </c:pt>
                      <c:pt idx="166">
                        <c:v>2.58</c:v>
                      </c:pt>
                      <c:pt idx="167">
                        <c:v>2.6</c:v>
                      </c:pt>
                      <c:pt idx="168">
                        <c:v>2.62</c:v>
                      </c:pt>
                      <c:pt idx="169">
                        <c:v>2.64</c:v>
                      </c:pt>
                      <c:pt idx="170">
                        <c:v>2.66</c:v>
                      </c:pt>
                      <c:pt idx="171">
                        <c:v>2.66</c:v>
                      </c:pt>
                      <c:pt idx="172">
                        <c:v>2.68</c:v>
                      </c:pt>
                      <c:pt idx="173">
                        <c:v>2.68</c:v>
                      </c:pt>
                      <c:pt idx="174">
                        <c:v>2.68</c:v>
                      </c:pt>
                      <c:pt idx="175">
                        <c:v>2.7</c:v>
                      </c:pt>
                      <c:pt idx="176">
                        <c:v>2.7</c:v>
                      </c:pt>
                      <c:pt idx="177">
                        <c:v>2.72</c:v>
                      </c:pt>
                      <c:pt idx="178">
                        <c:v>2.72</c:v>
                      </c:pt>
                      <c:pt idx="179">
                        <c:v>2.74</c:v>
                      </c:pt>
                      <c:pt idx="180">
                        <c:v>2.74</c:v>
                      </c:pt>
                      <c:pt idx="181">
                        <c:v>2.74</c:v>
                      </c:pt>
                      <c:pt idx="182">
                        <c:v>2.76</c:v>
                      </c:pt>
                      <c:pt idx="183">
                        <c:v>2.76</c:v>
                      </c:pt>
                      <c:pt idx="184">
                        <c:v>2.76</c:v>
                      </c:pt>
                      <c:pt idx="185">
                        <c:v>2.76</c:v>
                      </c:pt>
                      <c:pt idx="186">
                        <c:v>2.76</c:v>
                      </c:pt>
                      <c:pt idx="187">
                        <c:v>2.78</c:v>
                      </c:pt>
                      <c:pt idx="188">
                        <c:v>2.78</c:v>
                      </c:pt>
                      <c:pt idx="189">
                        <c:v>2.78</c:v>
                      </c:pt>
                      <c:pt idx="190">
                        <c:v>2.78</c:v>
                      </c:pt>
                      <c:pt idx="191">
                        <c:v>2.78</c:v>
                      </c:pt>
                      <c:pt idx="192">
                        <c:v>2.78</c:v>
                      </c:pt>
                      <c:pt idx="193">
                        <c:v>2.78</c:v>
                      </c:pt>
                      <c:pt idx="194">
                        <c:v>2.78</c:v>
                      </c:pt>
                      <c:pt idx="195">
                        <c:v>2.78</c:v>
                      </c:pt>
                      <c:pt idx="196">
                        <c:v>2.78</c:v>
                      </c:pt>
                      <c:pt idx="197">
                        <c:v>2.78</c:v>
                      </c:pt>
                      <c:pt idx="198">
                        <c:v>2.76</c:v>
                      </c:pt>
                      <c:pt idx="199">
                        <c:v>2.76</c:v>
                      </c:pt>
                      <c:pt idx="200">
                        <c:v>2.76</c:v>
                      </c:pt>
                      <c:pt idx="201">
                        <c:v>2.74</c:v>
                      </c:pt>
                      <c:pt idx="202">
                        <c:v>2.74</c:v>
                      </c:pt>
                      <c:pt idx="203">
                        <c:v>2.74</c:v>
                      </c:pt>
                      <c:pt idx="204">
                        <c:v>2.74</c:v>
                      </c:pt>
                      <c:pt idx="205">
                        <c:v>2.72</c:v>
                      </c:pt>
                      <c:pt idx="206">
                        <c:v>2.7</c:v>
                      </c:pt>
                      <c:pt idx="207">
                        <c:v>2.7</c:v>
                      </c:pt>
                      <c:pt idx="208">
                        <c:v>2.68</c:v>
                      </c:pt>
                      <c:pt idx="209">
                        <c:v>2.68</c:v>
                      </c:pt>
                      <c:pt idx="210">
                        <c:v>2.66</c:v>
                      </c:pt>
                      <c:pt idx="211">
                        <c:v>2.66</c:v>
                      </c:pt>
                      <c:pt idx="212">
                        <c:v>2.64</c:v>
                      </c:pt>
                      <c:pt idx="213">
                        <c:v>2.64</c:v>
                      </c:pt>
                      <c:pt idx="214">
                        <c:v>2.62</c:v>
                      </c:pt>
                      <c:pt idx="215">
                        <c:v>2.6</c:v>
                      </c:pt>
                      <c:pt idx="216">
                        <c:v>2.6</c:v>
                      </c:pt>
                      <c:pt idx="217">
                        <c:v>2.58</c:v>
                      </c:pt>
                      <c:pt idx="218">
                        <c:v>2.56</c:v>
                      </c:pt>
                      <c:pt idx="219">
                        <c:v>2.56</c:v>
                      </c:pt>
                      <c:pt idx="220">
                        <c:v>2.54</c:v>
                      </c:pt>
                      <c:pt idx="221">
                        <c:v>2.54</c:v>
                      </c:pt>
                      <c:pt idx="222">
                        <c:v>2.52</c:v>
                      </c:pt>
                      <c:pt idx="223">
                        <c:v>2.5</c:v>
                      </c:pt>
                      <c:pt idx="224">
                        <c:v>2.5</c:v>
                      </c:pt>
                      <c:pt idx="225">
                        <c:v>2.48</c:v>
                      </c:pt>
                      <c:pt idx="226">
                        <c:v>2.46</c:v>
                      </c:pt>
                      <c:pt idx="227">
                        <c:v>2.44</c:v>
                      </c:pt>
                      <c:pt idx="228">
                        <c:v>2.44</c:v>
                      </c:pt>
                      <c:pt idx="229">
                        <c:v>2.42</c:v>
                      </c:pt>
                      <c:pt idx="230">
                        <c:v>2.42</c:v>
                      </c:pt>
                      <c:pt idx="231">
                        <c:v>2.4</c:v>
                      </c:pt>
                      <c:pt idx="232">
                        <c:v>2.38</c:v>
                      </c:pt>
                      <c:pt idx="233">
                        <c:v>2.38</c:v>
                      </c:pt>
                      <c:pt idx="234">
                        <c:v>2.36</c:v>
                      </c:pt>
                      <c:pt idx="235">
                        <c:v>2.34</c:v>
                      </c:pt>
                      <c:pt idx="236">
                        <c:v>2.3199999999999981</c:v>
                      </c:pt>
                      <c:pt idx="237">
                        <c:v>2.2999999999999998</c:v>
                      </c:pt>
                      <c:pt idx="238">
                        <c:v>2.2799999999999998</c:v>
                      </c:pt>
                      <c:pt idx="239">
                        <c:v>2.2799999999999998</c:v>
                      </c:pt>
                      <c:pt idx="240">
                        <c:v>2.2599999999999998</c:v>
                      </c:pt>
                      <c:pt idx="241">
                        <c:v>2.2400000000000002</c:v>
                      </c:pt>
                      <c:pt idx="242">
                        <c:v>2.2400000000000002</c:v>
                      </c:pt>
                      <c:pt idx="243">
                        <c:v>2.2200000000000002</c:v>
                      </c:pt>
                      <c:pt idx="244">
                        <c:v>2.2000000000000002</c:v>
                      </c:pt>
                      <c:pt idx="245">
                        <c:v>2.1800000000000002</c:v>
                      </c:pt>
                      <c:pt idx="246">
                        <c:v>2.16</c:v>
                      </c:pt>
                      <c:pt idx="247">
                        <c:v>2.16</c:v>
                      </c:pt>
                      <c:pt idx="248">
                        <c:v>2.14</c:v>
                      </c:pt>
                      <c:pt idx="249">
                        <c:v>2.14</c:v>
                      </c:pt>
                      <c:pt idx="250">
                        <c:v>2.12</c:v>
                      </c:pt>
                      <c:pt idx="251">
                        <c:v>2.1</c:v>
                      </c:pt>
                      <c:pt idx="252">
                        <c:v>2.08</c:v>
                      </c:pt>
                      <c:pt idx="253">
                        <c:v>2.08</c:v>
                      </c:pt>
                      <c:pt idx="254">
                        <c:v>2.06</c:v>
                      </c:pt>
                      <c:pt idx="255">
                        <c:v>2.04</c:v>
                      </c:pt>
                      <c:pt idx="256">
                        <c:v>2.02</c:v>
                      </c:pt>
                      <c:pt idx="257">
                        <c:v>2</c:v>
                      </c:pt>
                      <c:pt idx="258">
                        <c:v>2</c:v>
                      </c:pt>
                      <c:pt idx="259">
                        <c:v>2</c:v>
                      </c:pt>
                      <c:pt idx="260">
                        <c:v>1.98</c:v>
                      </c:pt>
                      <c:pt idx="261">
                        <c:v>1.96</c:v>
                      </c:pt>
                      <c:pt idx="262">
                        <c:v>1.94</c:v>
                      </c:pt>
                      <c:pt idx="263">
                        <c:v>1.92</c:v>
                      </c:pt>
                      <c:pt idx="264">
                        <c:v>1.9</c:v>
                      </c:pt>
                      <c:pt idx="265">
                        <c:v>1.9</c:v>
                      </c:pt>
                      <c:pt idx="266">
                        <c:v>1.88</c:v>
                      </c:pt>
                      <c:pt idx="267">
                        <c:v>1.86</c:v>
                      </c:pt>
                      <c:pt idx="268">
                        <c:v>1.84</c:v>
                      </c:pt>
                      <c:pt idx="269">
                        <c:v>1.82</c:v>
                      </c:pt>
                      <c:pt idx="270">
                        <c:v>1.8</c:v>
                      </c:pt>
                      <c:pt idx="271">
                        <c:v>1.78</c:v>
                      </c:pt>
                      <c:pt idx="272">
                        <c:v>1.76</c:v>
                      </c:pt>
                      <c:pt idx="273">
                        <c:v>1.74</c:v>
                      </c:pt>
                      <c:pt idx="274">
                        <c:v>1.72</c:v>
                      </c:pt>
                      <c:pt idx="275">
                        <c:v>1.7</c:v>
                      </c:pt>
                      <c:pt idx="276">
                        <c:v>1.7</c:v>
                      </c:pt>
                      <c:pt idx="277">
                        <c:v>1.68</c:v>
                      </c:pt>
                      <c:pt idx="278">
                        <c:v>1.66</c:v>
                      </c:pt>
                      <c:pt idx="279">
                        <c:v>1.64</c:v>
                      </c:pt>
                      <c:pt idx="280">
                        <c:v>1.62</c:v>
                      </c:pt>
                      <c:pt idx="281">
                        <c:v>1.62</c:v>
                      </c:pt>
                      <c:pt idx="282">
                        <c:v>1.6</c:v>
                      </c:pt>
                      <c:pt idx="283">
                        <c:v>1.58</c:v>
                      </c:pt>
                      <c:pt idx="284">
                        <c:v>1.58</c:v>
                      </c:pt>
                      <c:pt idx="285">
                        <c:v>1.54</c:v>
                      </c:pt>
                      <c:pt idx="286">
                        <c:v>1.54</c:v>
                      </c:pt>
                      <c:pt idx="287">
                        <c:v>1.52</c:v>
                      </c:pt>
                      <c:pt idx="288">
                        <c:v>1.5</c:v>
                      </c:pt>
                      <c:pt idx="289">
                        <c:v>1.48</c:v>
                      </c:pt>
                      <c:pt idx="290">
                        <c:v>1.48</c:v>
                      </c:pt>
                      <c:pt idx="291">
                        <c:v>1.46</c:v>
                      </c:pt>
                      <c:pt idx="292">
                        <c:v>1.44</c:v>
                      </c:pt>
                      <c:pt idx="293">
                        <c:v>1.42</c:v>
                      </c:pt>
                      <c:pt idx="294">
                        <c:v>1.42</c:v>
                      </c:pt>
                      <c:pt idx="295">
                        <c:v>1.42</c:v>
                      </c:pt>
                      <c:pt idx="296">
                        <c:v>1.4</c:v>
                      </c:pt>
                      <c:pt idx="297">
                        <c:v>1.4</c:v>
                      </c:pt>
                      <c:pt idx="298">
                        <c:v>1.38</c:v>
                      </c:pt>
                      <c:pt idx="299">
                        <c:v>1.38</c:v>
                      </c:pt>
                      <c:pt idx="300">
                        <c:v>1.36</c:v>
                      </c:pt>
                      <c:pt idx="301">
                        <c:v>1.36</c:v>
                      </c:pt>
                      <c:pt idx="302">
                        <c:v>1.34</c:v>
                      </c:pt>
                      <c:pt idx="303">
                        <c:v>1.34</c:v>
                      </c:pt>
                      <c:pt idx="304">
                        <c:v>1.34</c:v>
                      </c:pt>
                      <c:pt idx="305">
                        <c:v>1.32</c:v>
                      </c:pt>
                      <c:pt idx="306">
                        <c:v>1.32</c:v>
                      </c:pt>
                      <c:pt idx="307">
                        <c:v>1.3</c:v>
                      </c:pt>
                      <c:pt idx="308">
                        <c:v>1.3</c:v>
                      </c:pt>
                      <c:pt idx="309">
                        <c:v>1.3</c:v>
                      </c:pt>
                      <c:pt idx="310">
                        <c:v>1.28</c:v>
                      </c:pt>
                      <c:pt idx="311">
                        <c:v>1.28</c:v>
                      </c:pt>
                      <c:pt idx="312">
                        <c:v>1.26</c:v>
                      </c:pt>
                      <c:pt idx="313">
                        <c:v>1.26</c:v>
                      </c:pt>
                      <c:pt idx="314">
                        <c:v>1.26</c:v>
                      </c:pt>
                      <c:pt idx="315">
                        <c:v>1.26</c:v>
                      </c:pt>
                      <c:pt idx="316">
                        <c:v>1.24</c:v>
                      </c:pt>
                      <c:pt idx="317">
                        <c:v>1.24</c:v>
                      </c:pt>
                      <c:pt idx="318">
                        <c:v>1.24</c:v>
                      </c:pt>
                      <c:pt idx="319">
                        <c:v>1.22</c:v>
                      </c:pt>
                      <c:pt idx="320">
                        <c:v>1.22</c:v>
                      </c:pt>
                      <c:pt idx="321">
                        <c:v>1.22</c:v>
                      </c:pt>
                      <c:pt idx="322">
                        <c:v>1.22</c:v>
                      </c:pt>
                      <c:pt idx="323">
                        <c:v>1.2</c:v>
                      </c:pt>
                      <c:pt idx="324">
                        <c:v>1.2</c:v>
                      </c:pt>
                      <c:pt idx="325">
                        <c:v>1.2</c:v>
                      </c:pt>
                      <c:pt idx="326">
                        <c:v>1.2</c:v>
                      </c:pt>
                      <c:pt idx="327">
                        <c:v>1.18</c:v>
                      </c:pt>
                      <c:pt idx="328">
                        <c:v>1.18</c:v>
                      </c:pt>
                      <c:pt idx="329">
                        <c:v>1.18</c:v>
                      </c:pt>
                      <c:pt idx="330">
                        <c:v>1.1599999999999999</c:v>
                      </c:pt>
                      <c:pt idx="331">
                        <c:v>1.1599999999999999</c:v>
                      </c:pt>
                      <c:pt idx="332">
                        <c:v>1.1599999999999999</c:v>
                      </c:pt>
                      <c:pt idx="333">
                        <c:v>1.1599999999999999</c:v>
                      </c:pt>
                      <c:pt idx="334">
                        <c:v>1.1599999999999999</c:v>
                      </c:pt>
                      <c:pt idx="335">
                        <c:v>1.1599999999999999</c:v>
                      </c:pt>
                      <c:pt idx="336">
                        <c:v>1.1399999999999999</c:v>
                      </c:pt>
                      <c:pt idx="337">
                        <c:v>1.1399999999999999</c:v>
                      </c:pt>
                      <c:pt idx="338">
                        <c:v>1.1399999999999999</c:v>
                      </c:pt>
                      <c:pt idx="339">
                        <c:v>1.1399999999999999</c:v>
                      </c:pt>
                      <c:pt idx="340">
                        <c:v>1.1200000000000001</c:v>
                      </c:pt>
                      <c:pt idx="341">
                        <c:v>1.1200000000000001</c:v>
                      </c:pt>
                      <c:pt idx="342">
                        <c:v>1.1200000000000001</c:v>
                      </c:pt>
                      <c:pt idx="343">
                        <c:v>1.1200000000000001</c:v>
                      </c:pt>
                      <c:pt idx="344">
                        <c:v>1.1000000000000001</c:v>
                      </c:pt>
                      <c:pt idx="345">
                        <c:v>1.1000000000000001</c:v>
                      </c:pt>
                      <c:pt idx="346">
                        <c:v>1.1000000000000001</c:v>
                      </c:pt>
                      <c:pt idx="347">
                        <c:v>1.1000000000000001</c:v>
                      </c:pt>
                      <c:pt idx="348">
                        <c:v>1.08</c:v>
                      </c:pt>
                      <c:pt idx="349">
                        <c:v>1.08</c:v>
                      </c:pt>
                      <c:pt idx="350">
                        <c:v>1.08</c:v>
                      </c:pt>
                      <c:pt idx="351">
                        <c:v>1.08</c:v>
                      </c:pt>
                      <c:pt idx="352">
                        <c:v>1.06</c:v>
                      </c:pt>
                      <c:pt idx="353">
                        <c:v>1.06</c:v>
                      </c:pt>
                      <c:pt idx="354">
                        <c:v>1.06</c:v>
                      </c:pt>
                      <c:pt idx="355">
                        <c:v>1.04</c:v>
                      </c:pt>
                      <c:pt idx="356">
                        <c:v>1.04</c:v>
                      </c:pt>
                      <c:pt idx="357">
                        <c:v>1.04</c:v>
                      </c:pt>
                      <c:pt idx="358">
                        <c:v>1.04</c:v>
                      </c:pt>
                      <c:pt idx="359">
                        <c:v>1.02</c:v>
                      </c:pt>
                      <c:pt idx="360">
                        <c:v>1.02</c:v>
                      </c:pt>
                      <c:pt idx="361">
                        <c:v>1.02</c:v>
                      </c:pt>
                      <c:pt idx="362">
                        <c:v>1.02</c:v>
                      </c:pt>
                      <c:pt idx="363">
                        <c:v>1</c:v>
                      </c:pt>
                      <c:pt idx="364">
                        <c:v>1</c:v>
                      </c:pt>
                      <c:pt idx="365">
                        <c:v>1</c:v>
                      </c:pt>
                      <c:pt idx="366">
                        <c:v>0.98</c:v>
                      </c:pt>
                      <c:pt idx="367">
                        <c:v>0.98</c:v>
                      </c:pt>
                      <c:pt idx="368">
                        <c:v>0.98</c:v>
                      </c:pt>
                      <c:pt idx="369">
                        <c:v>0.98</c:v>
                      </c:pt>
                      <c:pt idx="370">
                        <c:v>0.98</c:v>
                      </c:pt>
                      <c:pt idx="371">
                        <c:v>0.96</c:v>
                      </c:pt>
                      <c:pt idx="372">
                        <c:v>0.96</c:v>
                      </c:pt>
                      <c:pt idx="373">
                        <c:v>0.96</c:v>
                      </c:pt>
                      <c:pt idx="374">
                        <c:v>0.96</c:v>
                      </c:pt>
                      <c:pt idx="375">
                        <c:v>0.96</c:v>
                      </c:pt>
                      <c:pt idx="376">
                        <c:v>0.94</c:v>
                      </c:pt>
                      <c:pt idx="377">
                        <c:v>0.94</c:v>
                      </c:pt>
                      <c:pt idx="378">
                        <c:v>0.94</c:v>
                      </c:pt>
                      <c:pt idx="379">
                        <c:v>0.94</c:v>
                      </c:pt>
                      <c:pt idx="380">
                        <c:v>0.94</c:v>
                      </c:pt>
                      <c:pt idx="381">
                        <c:v>0.94</c:v>
                      </c:pt>
                      <c:pt idx="382">
                        <c:v>0.92</c:v>
                      </c:pt>
                      <c:pt idx="383">
                        <c:v>0.92</c:v>
                      </c:pt>
                      <c:pt idx="384">
                        <c:v>0.92</c:v>
                      </c:pt>
                      <c:pt idx="385">
                        <c:v>0.92</c:v>
                      </c:pt>
                      <c:pt idx="386">
                        <c:v>0.9</c:v>
                      </c:pt>
                      <c:pt idx="387">
                        <c:v>0.9</c:v>
                      </c:pt>
                      <c:pt idx="388">
                        <c:v>0.9</c:v>
                      </c:pt>
                      <c:pt idx="389">
                        <c:v>0.9</c:v>
                      </c:pt>
                      <c:pt idx="390">
                        <c:v>0.9</c:v>
                      </c:pt>
                      <c:pt idx="391">
                        <c:v>0.9</c:v>
                      </c:pt>
                      <c:pt idx="392">
                        <c:v>0.88</c:v>
                      </c:pt>
                      <c:pt idx="393">
                        <c:v>0.88</c:v>
                      </c:pt>
                      <c:pt idx="394">
                        <c:v>0.88</c:v>
                      </c:pt>
                      <c:pt idx="395">
                        <c:v>0.88</c:v>
                      </c:pt>
                      <c:pt idx="396">
                        <c:v>0.88</c:v>
                      </c:pt>
                      <c:pt idx="397">
                        <c:v>0.88</c:v>
                      </c:pt>
                      <c:pt idx="398">
                        <c:v>0.88</c:v>
                      </c:pt>
                      <c:pt idx="399">
                        <c:v>0.88</c:v>
                      </c:pt>
                      <c:pt idx="400">
                        <c:v>0.88</c:v>
                      </c:pt>
                      <c:pt idx="401">
                        <c:v>0.86</c:v>
                      </c:pt>
                      <c:pt idx="402">
                        <c:v>0.86</c:v>
                      </c:pt>
                      <c:pt idx="403">
                        <c:v>0.86</c:v>
                      </c:pt>
                      <c:pt idx="404">
                        <c:v>0.86</c:v>
                      </c:pt>
                      <c:pt idx="405">
                        <c:v>0.86</c:v>
                      </c:pt>
                      <c:pt idx="406">
                        <c:v>0.86</c:v>
                      </c:pt>
                      <c:pt idx="407">
                        <c:v>0.86</c:v>
                      </c:pt>
                      <c:pt idx="408">
                        <c:v>0.86</c:v>
                      </c:pt>
                      <c:pt idx="409">
                        <c:v>0.86</c:v>
                      </c:pt>
                      <c:pt idx="410">
                        <c:v>0.86</c:v>
                      </c:pt>
                      <c:pt idx="411">
                        <c:v>0.86</c:v>
                      </c:pt>
                      <c:pt idx="412">
                        <c:v>0.86</c:v>
                      </c:pt>
                      <c:pt idx="413">
                        <c:v>0.86</c:v>
                      </c:pt>
                      <c:pt idx="414">
                        <c:v>0.86</c:v>
                      </c:pt>
                      <c:pt idx="415">
                        <c:v>0.84</c:v>
                      </c:pt>
                      <c:pt idx="416">
                        <c:v>0.84</c:v>
                      </c:pt>
                      <c:pt idx="417">
                        <c:v>0.84</c:v>
                      </c:pt>
                      <c:pt idx="418">
                        <c:v>0.84</c:v>
                      </c:pt>
                      <c:pt idx="419">
                        <c:v>0.84</c:v>
                      </c:pt>
                      <c:pt idx="420">
                        <c:v>0.84</c:v>
                      </c:pt>
                      <c:pt idx="421">
                        <c:v>0.84</c:v>
                      </c:pt>
                      <c:pt idx="422">
                        <c:v>0.84</c:v>
                      </c:pt>
                      <c:pt idx="423">
                        <c:v>0.84</c:v>
                      </c:pt>
                      <c:pt idx="424">
                        <c:v>0.84</c:v>
                      </c:pt>
                      <c:pt idx="425">
                        <c:v>0.84</c:v>
                      </c:pt>
                      <c:pt idx="426">
                        <c:v>0.84</c:v>
                      </c:pt>
                      <c:pt idx="427">
                        <c:v>0.84</c:v>
                      </c:pt>
                      <c:pt idx="428">
                        <c:v>0.84</c:v>
                      </c:pt>
                      <c:pt idx="429">
                        <c:v>0.84</c:v>
                      </c:pt>
                      <c:pt idx="430">
                        <c:v>0.84</c:v>
                      </c:pt>
                      <c:pt idx="431">
                        <c:v>0.84</c:v>
                      </c:pt>
                      <c:pt idx="432">
                        <c:v>0.82</c:v>
                      </c:pt>
                      <c:pt idx="433">
                        <c:v>0.82</c:v>
                      </c:pt>
                      <c:pt idx="434">
                        <c:v>0.82</c:v>
                      </c:pt>
                      <c:pt idx="435">
                        <c:v>0.82</c:v>
                      </c:pt>
                      <c:pt idx="436">
                        <c:v>0.82</c:v>
                      </c:pt>
                      <c:pt idx="437">
                        <c:v>0.82</c:v>
                      </c:pt>
                      <c:pt idx="438">
                        <c:v>0.82</c:v>
                      </c:pt>
                      <c:pt idx="439">
                        <c:v>0.82</c:v>
                      </c:pt>
                      <c:pt idx="440">
                        <c:v>0.82</c:v>
                      </c:pt>
                      <c:pt idx="441">
                        <c:v>0.82</c:v>
                      </c:pt>
                      <c:pt idx="442">
                        <c:v>0.82</c:v>
                      </c:pt>
                      <c:pt idx="443">
                        <c:v>0.82</c:v>
                      </c:pt>
                      <c:pt idx="444">
                        <c:v>0.82</c:v>
                      </c:pt>
                      <c:pt idx="445">
                        <c:v>0.82</c:v>
                      </c:pt>
                      <c:pt idx="446">
                        <c:v>0.84</c:v>
                      </c:pt>
                      <c:pt idx="447">
                        <c:v>0.84</c:v>
                      </c:pt>
                      <c:pt idx="448">
                        <c:v>0.84</c:v>
                      </c:pt>
                      <c:pt idx="449">
                        <c:v>0.84</c:v>
                      </c:pt>
                      <c:pt idx="450">
                        <c:v>0.84</c:v>
                      </c:pt>
                      <c:pt idx="451">
                        <c:v>0.84</c:v>
                      </c:pt>
                      <c:pt idx="452">
                        <c:v>0.84</c:v>
                      </c:pt>
                      <c:pt idx="453">
                        <c:v>0.84</c:v>
                      </c:pt>
                      <c:pt idx="454">
                        <c:v>0.84</c:v>
                      </c:pt>
                      <c:pt idx="455">
                        <c:v>0.84</c:v>
                      </c:pt>
                      <c:pt idx="456">
                        <c:v>0.84</c:v>
                      </c:pt>
                      <c:pt idx="457">
                        <c:v>0.84</c:v>
                      </c:pt>
                      <c:pt idx="458">
                        <c:v>0.84</c:v>
                      </c:pt>
                      <c:pt idx="459">
                        <c:v>0.84</c:v>
                      </c:pt>
                      <c:pt idx="460">
                        <c:v>0.86</c:v>
                      </c:pt>
                      <c:pt idx="461">
                        <c:v>0.86</c:v>
                      </c:pt>
                      <c:pt idx="462">
                        <c:v>0.86</c:v>
                      </c:pt>
                      <c:pt idx="463">
                        <c:v>0.86</c:v>
                      </c:pt>
                      <c:pt idx="464">
                        <c:v>0.86</c:v>
                      </c:pt>
                      <c:pt idx="465">
                        <c:v>0.86</c:v>
                      </c:pt>
                      <c:pt idx="466">
                        <c:v>0.86</c:v>
                      </c:pt>
                      <c:pt idx="467">
                        <c:v>0.86</c:v>
                      </c:pt>
                      <c:pt idx="468">
                        <c:v>0.86</c:v>
                      </c:pt>
                      <c:pt idx="469">
                        <c:v>0.86</c:v>
                      </c:pt>
                      <c:pt idx="470">
                        <c:v>0.86</c:v>
                      </c:pt>
                      <c:pt idx="471">
                        <c:v>0.86</c:v>
                      </c:pt>
                      <c:pt idx="472">
                        <c:v>0.86</c:v>
                      </c:pt>
                      <c:pt idx="473">
                        <c:v>0.86</c:v>
                      </c:pt>
                      <c:pt idx="474">
                        <c:v>0.86</c:v>
                      </c:pt>
                      <c:pt idx="475">
                        <c:v>0.86</c:v>
                      </c:pt>
                      <c:pt idx="476">
                        <c:v>0.86</c:v>
                      </c:pt>
                      <c:pt idx="477">
                        <c:v>0.86</c:v>
                      </c:pt>
                      <c:pt idx="478">
                        <c:v>0.86</c:v>
                      </c:pt>
                      <c:pt idx="479">
                        <c:v>0.86</c:v>
                      </c:pt>
                      <c:pt idx="480">
                        <c:v>0.86</c:v>
                      </c:pt>
                      <c:pt idx="481">
                        <c:v>0.86</c:v>
                      </c:pt>
                      <c:pt idx="482">
                        <c:v>0.86</c:v>
                      </c:pt>
                      <c:pt idx="483">
                        <c:v>0.88</c:v>
                      </c:pt>
                      <c:pt idx="484">
                        <c:v>0.88</c:v>
                      </c:pt>
                      <c:pt idx="485">
                        <c:v>0.88</c:v>
                      </c:pt>
                      <c:pt idx="486">
                        <c:v>0.88</c:v>
                      </c:pt>
                      <c:pt idx="487">
                        <c:v>0.88</c:v>
                      </c:pt>
                      <c:pt idx="488">
                        <c:v>0.88</c:v>
                      </c:pt>
                      <c:pt idx="489">
                        <c:v>0.88</c:v>
                      </c:pt>
                      <c:pt idx="490">
                        <c:v>0.88</c:v>
                      </c:pt>
                      <c:pt idx="491">
                        <c:v>0.88</c:v>
                      </c:pt>
                      <c:pt idx="492">
                        <c:v>0.88</c:v>
                      </c:pt>
                      <c:pt idx="493">
                        <c:v>0.88</c:v>
                      </c:pt>
                      <c:pt idx="494">
                        <c:v>0.88</c:v>
                      </c:pt>
                      <c:pt idx="495">
                        <c:v>0.88</c:v>
                      </c:pt>
                      <c:pt idx="496">
                        <c:v>0.88</c:v>
                      </c:pt>
                      <c:pt idx="497">
                        <c:v>0.88</c:v>
                      </c:pt>
                      <c:pt idx="498">
                        <c:v>0.88</c:v>
                      </c:pt>
                      <c:pt idx="499">
                        <c:v>0.88</c:v>
                      </c:pt>
                      <c:pt idx="500">
                        <c:v>0.88</c:v>
                      </c:pt>
                      <c:pt idx="501">
                        <c:v>0.88</c:v>
                      </c:pt>
                      <c:pt idx="502">
                        <c:v>0.88</c:v>
                      </c:pt>
                      <c:pt idx="503">
                        <c:v>0.88</c:v>
                      </c:pt>
                      <c:pt idx="504">
                        <c:v>0.88</c:v>
                      </c:pt>
                      <c:pt idx="505">
                        <c:v>0.88</c:v>
                      </c:pt>
                      <c:pt idx="506">
                        <c:v>0.88</c:v>
                      </c:pt>
                      <c:pt idx="507">
                        <c:v>0.86</c:v>
                      </c:pt>
                      <c:pt idx="508">
                        <c:v>0.86</c:v>
                      </c:pt>
                      <c:pt idx="509">
                        <c:v>0.86</c:v>
                      </c:pt>
                      <c:pt idx="510">
                        <c:v>0.86</c:v>
                      </c:pt>
                      <c:pt idx="511">
                        <c:v>0.86</c:v>
                      </c:pt>
                      <c:pt idx="512">
                        <c:v>0.86</c:v>
                      </c:pt>
                      <c:pt idx="513">
                        <c:v>0.86</c:v>
                      </c:pt>
                      <c:pt idx="514">
                        <c:v>0.86</c:v>
                      </c:pt>
                      <c:pt idx="515">
                        <c:v>0.86</c:v>
                      </c:pt>
                      <c:pt idx="516">
                        <c:v>0.86</c:v>
                      </c:pt>
                      <c:pt idx="517">
                        <c:v>0.86</c:v>
                      </c:pt>
                      <c:pt idx="518">
                        <c:v>0.86</c:v>
                      </c:pt>
                      <c:pt idx="519">
                        <c:v>0.86</c:v>
                      </c:pt>
                      <c:pt idx="520">
                        <c:v>0.86</c:v>
                      </c:pt>
                      <c:pt idx="521">
                        <c:v>0.86</c:v>
                      </c:pt>
                      <c:pt idx="522">
                        <c:v>0.86</c:v>
                      </c:pt>
                      <c:pt idx="523">
                        <c:v>0.86</c:v>
                      </c:pt>
                      <c:pt idx="524">
                        <c:v>0.86</c:v>
                      </c:pt>
                      <c:pt idx="525">
                        <c:v>0.86</c:v>
                      </c:pt>
                      <c:pt idx="526">
                        <c:v>0.86</c:v>
                      </c:pt>
                      <c:pt idx="527">
                        <c:v>0.86</c:v>
                      </c:pt>
                      <c:pt idx="528">
                        <c:v>0.86</c:v>
                      </c:pt>
                      <c:pt idx="529">
                        <c:v>0.86</c:v>
                      </c:pt>
                      <c:pt idx="530">
                        <c:v>0.86</c:v>
                      </c:pt>
                      <c:pt idx="531">
                        <c:v>0.84</c:v>
                      </c:pt>
                      <c:pt idx="532">
                        <c:v>0.84</c:v>
                      </c:pt>
                      <c:pt idx="533">
                        <c:v>0.84</c:v>
                      </c:pt>
                      <c:pt idx="534">
                        <c:v>0.84</c:v>
                      </c:pt>
                      <c:pt idx="535">
                        <c:v>0.84</c:v>
                      </c:pt>
                      <c:pt idx="536">
                        <c:v>0.84</c:v>
                      </c:pt>
                      <c:pt idx="537">
                        <c:v>0.84</c:v>
                      </c:pt>
                      <c:pt idx="538">
                        <c:v>0.84</c:v>
                      </c:pt>
                      <c:pt idx="539">
                        <c:v>0.84</c:v>
                      </c:pt>
                      <c:pt idx="540">
                        <c:v>0.84</c:v>
                      </c:pt>
                      <c:pt idx="541">
                        <c:v>0.84</c:v>
                      </c:pt>
                      <c:pt idx="542">
                        <c:v>0.84</c:v>
                      </c:pt>
                      <c:pt idx="543">
                        <c:v>0.84</c:v>
                      </c:pt>
                      <c:pt idx="544">
                        <c:v>0.82</c:v>
                      </c:pt>
                      <c:pt idx="545">
                        <c:v>0.82</c:v>
                      </c:pt>
                      <c:pt idx="546">
                        <c:v>0.82</c:v>
                      </c:pt>
                      <c:pt idx="547">
                        <c:v>0.82</c:v>
                      </c:pt>
                      <c:pt idx="548">
                        <c:v>0.82</c:v>
                      </c:pt>
                      <c:pt idx="549">
                        <c:v>0.82</c:v>
                      </c:pt>
                      <c:pt idx="550">
                        <c:v>0.82</c:v>
                      </c:pt>
                      <c:pt idx="551">
                        <c:v>0.82</c:v>
                      </c:pt>
                      <c:pt idx="552">
                        <c:v>0.82</c:v>
                      </c:pt>
                      <c:pt idx="553">
                        <c:v>0.82</c:v>
                      </c:pt>
                      <c:pt idx="554">
                        <c:v>0.82</c:v>
                      </c:pt>
                      <c:pt idx="555">
                        <c:v>0.82</c:v>
                      </c:pt>
                      <c:pt idx="556">
                        <c:v>0.82</c:v>
                      </c:pt>
                      <c:pt idx="557">
                        <c:v>0.82</c:v>
                      </c:pt>
                      <c:pt idx="558">
                        <c:v>0.82</c:v>
                      </c:pt>
                      <c:pt idx="559">
                        <c:v>0.82</c:v>
                      </c:pt>
                      <c:pt idx="560">
                        <c:v>0.82</c:v>
                      </c:pt>
                      <c:pt idx="561">
                        <c:v>0.82</c:v>
                      </c:pt>
                      <c:pt idx="562">
                        <c:v>0.82</c:v>
                      </c:pt>
                      <c:pt idx="563">
                        <c:v>0.82</c:v>
                      </c:pt>
                      <c:pt idx="564">
                        <c:v>0.82</c:v>
                      </c:pt>
                      <c:pt idx="565">
                        <c:v>0.82</c:v>
                      </c:pt>
                      <c:pt idx="566">
                        <c:v>0.82</c:v>
                      </c:pt>
                      <c:pt idx="567">
                        <c:v>0.82</c:v>
                      </c:pt>
                      <c:pt idx="568">
                        <c:v>0.82</c:v>
                      </c:pt>
                      <c:pt idx="569">
                        <c:v>0.82</c:v>
                      </c:pt>
                      <c:pt idx="570">
                        <c:v>0.82</c:v>
                      </c:pt>
                      <c:pt idx="571">
                        <c:v>0.82</c:v>
                      </c:pt>
                      <c:pt idx="572">
                        <c:v>0.82</c:v>
                      </c:pt>
                      <c:pt idx="573">
                        <c:v>0.82</c:v>
                      </c:pt>
                      <c:pt idx="574">
                        <c:v>0.82</c:v>
                      </c:pt>
                      <c:pt idx="575">
                        <c:v>0.82</c:v>
                      </c:pt>
                      <c:pt idx="576">
                        <c:v>0.82</c:v>
                      </c:pt>
                      <c:pt idx="577">
                        <c:v>0.82</c:v>
                      </c:pt>
                      <c:pt idx="578">
                        <c:v>0.82</c:v>
                      </c:pt>
                      <c:pt idx="579">
                        <c:v>0.82</c:v>
                      </c:pt>
                      <c:pt idx="580">
                        <c:v>0.82</c:v>
                      </c:pt>
                      <c:pt idx="581">
                        <c:v>0.82</c:v>
                      </c:pt>
                      <c:pt idx="582">
                        <c:v>0.82</c:v>
                      </c:pt>
                      <c:pt idx="583">
                        <c:v>0.82</c:v>
                      </c:pt>
                      <c:pt idx="584">
                        <c:v>0.82</c:v>
                      </c:pt>
                      <c:pt idx="585">
                        <c:v>0.82</c:v>
                      </c:pt>
                      <c:pt idx="586">
                        <c:v>0.82</c:v>
                      </c:pt>
                      <c:pt idx="587">
                        <c:v>0.82</c:v>
                      </c:pt>
                      <c:pt idx="588">
                        <c:v>0.82</c:v>
                      </c:pt>
                      <c:pt idx="589">
                        <c:v>0.82</c:v>
                      </c:pt>
                      <c:pt idx="590">
                        <c:v>0.82</c:v>
                      </c:pt>
                      <c:pt idx="591">
                        <c:v>0.82</c:v>
                      </c:pt>
                      <c:pt idx="592">
                        <c:v>0.82</c:v>
                      </c:pt>
                      <c:pt idx="593">
                        <c:v>0.82</c:v>
                      </c:pt>
                      <c:pt idx="594">
                        <c:v>0.82</c:v>
                      </c:pt>
                      <c:pt idx="595">
                        <c:v>0.84</c:v>
                      </c:pt>
                      <c:pt idx="596">
                        <c:v>0.84</c:v>
                      </c:pt>
                      <c:pt idx="597">
                        <c:v>0.84</c:v>
                      </c:pt>
                      <c:pt idx="598">
                        <c:v>0.84</c:v>
                      </c:pt>
                      <c:pt idx="599">
                        <c:v>0.84</c:v>
                      </c:pt>
                      <c:pt idx="600">
                        <c:v>0.84</c:v>
                      </c:pt>
                      <c:pt idx="601">
                        <c:v>0.84</c:v>
                      </c:pt>
                      <c:pt idx="602">
                        <c:v>0.84</c:v>
                      </c:pt>
                      <c:pt idx="603">
                        <c:v>0.84</c:v>
                      </c:pt>
                      <c:pt idx="604">
                        <c:v>0.84</c:v>
                      </c:pt>
                      <c:pt idx="605">
                        <c:v>0.84</c:v>
                      </c:pt>
                      <c:pt idx="606">
                        <c:v>0.84</c:v>
                      </c:pt>
                      <c:pt idx="607">
                        <c:v>0.84</c:v>
                      </c:pt>
                      <c:pt idx="608">
                        <c:v>0.84</c:v>
                      </c:pt>
                      <c:pt idx="609">
                        <c:v>0.84</c:v>
                      </c:pt>
                      <c:pt idx="610">
                        <c:v>0.84</c:v>
                      </c:pt>
                      <c:pt idx="611">
                        <c:v>0.84</c:v>
                      </c:pt>
                      <c:pt idx="612">
                        <c:v>0.84</c:v>
                      </c:pt>
                      <c:pt idx="613">
                        <c:v>0.84</c:v>
                      </c:pt>
                      <c:pt idx="614">
                        <c:v>0.84</c:v>
                      </c:pt>
                      <c:pt idx="615">
                        <c:v>0.84</c:v>
                      </c:pt>
                      <c:pt idx="616">
                        <c:v>0.86</c:v>
                      </c:pt>
                      <c:pt idx="617">
                        <c:v>0.86</c:v>
                      </c:pt>
                      <c:pt idx="618">
                        <c:v>0.86</c:v>
                      </c:pt>
                      <c:pt idx="619">
                        <c:v>0.86</c:v>
                      </c:pt>
                      <c:pt idx="620">
                        <c:v>0.86</c:v>
                      </c:pt>
                      <c:pt idx="621">
                        <c:v>0.86</c:v>
                      </c:pt>
                      <c:pt idx="622">
                        <c:v>0.86</c:v>
                      </c:pt>
                      <c:pt idx="623">
                        <c:v>0.86</c:v>
                      </c:pt>
                      <c:pt idx="624">
                        <c:v>0.86</c:v>
                      </c:pt>
                      <c:pt idx="625">
                        <c:v>0.86</c:v>
                      </c:pt>
                      <c:pt idx="626">
                        <c:v>0.86</c:v>
                      </c:pt>
                      <c:pt idx="627">
                        <c:v>0.86</c:v>
                      </c:pt>
                      <c:pt idx="628">
                        <c:v>0.86</c:v>
                      </c:pt>
                      <c:pt idx="629">
                        <c:v>0.86</c:v>
                      </c:pt>
                      <c:pt idx="630">
                        <c:v>0.86</c:v>
                      </c:pt>
                      <c:pt idx="631">
                        <c:v>0.86</c:v>
                      </c:pt>
                      <c:pt idx="632">
                        <c:v>0.86</c:v>
                      </c:pt>
                      <c:pt idx="633">
                        <c:v>0.86</c:v>
                      </c:pt>
                      <c:pt idx="634">
                        <c:v>0.86</c:v>
                      </c:pt>
                      <c:pt idx="635">
                        <c:v>0.88</c:v>
                      </c:pt>
                      <c:pt idx="636">
                        <c:v>0.88</c:v>
                      </c:pt>
                      <c:pt idx="637">
                        <c:v>0.88</c:v>
                      </c:pt>
                      <c:pt idx="638">
                        <c:v>0.88</c:v>
                      </c:pt>
                      <c:pt idx="639">
                        <c:v>0.88</c:v>
                      </c:pt>
                      <c:pt idx="640">
                        <c:v>0.88</c:v>
                      </c:pt>
                      <c:pt idx="641">
                        <c:v>0.88</c:v>
                      </c:pt>
                      <c:pt idx="642">
                        <c:v>0.88</c:v>
                      </c:pt>
                      <c:pt idx="643">
                        <c:v>0.88</c:v>
                      </c:pt>
                      <c:pt idx="644">
                        <c:v>0.88</c:v>
                      </c:pt>
                      <c:pt idx="645">
                        <c:v>0.88</c:v>
                      </c:pt>
                      <c:pt idx="646">
                        <c:v>0.88</c:v>
                      </c:pt>
                      <c:pt idx="647">
                        <c:v>0.88</c:v>
                      </c:pt>
                      <c:pt idx="648">
                        <c:v>0.88</c:v>
                      </c:pt>
                      <c:pt idx="649">
                        <c:v>0.88</c:v>
                      </c:pt>
                      <c:pt idx="650">
                        <c:v>0.88</c:v>
                      </c:pt>
                      <c:pt idx="651">
                        <c:v>0.88</c:v>
                      </c:pt>
                      <c:pt idx="652">
                        <c:v>0.88</c:v>
                      </c:pt>
                      <c:pt idx="653">
                        <c:v>0.86</c:v>
                      </c:pt>
                      <c:pt idx="654">
                        <c:v>0.86</c:v>
                      </c:pt>
                      <c:pt idx="655">
                        <c:v>0.86</c:v>
                      </c:pt>
                      <c:pt idx="656">
                        <c:v>0.86</c:v>
                      </c:pt>
                      <c:pt idx="657">
                        <c:v>0.86</c:v>
                      </c:pt>
                      <c:pt idx="658">
                        <c:v>0.86</c:v>
                      </c:pt>
                      <c:pt idx="659">
                        <c:v>0.86</c:v>
                      </c:pt>
                      <c:pt idx="660">
                        <c:v>0.86</c:v>
                      </c:pt>
                      <c:pt idx="661">
                        <c:v>0.86</c:v>
                      </c:pt>
                      <c:pt idx="662">
                        <c:v>0.86</c:v>
                      </c:pt>
                      <c:pt idx="663">
                        <c:v>0.86</c:v>
                      </c:pt>
                      <c:pt idx="664">
                        <c:v>0.86</c:v>
                      </c:pt>
                      <c:pt idx="665">
                        <c:v>0.86</c:v>
                      </c:pt>
                      <c:pt idx="666">
                        <c:v>0.84</c:v>
                      </c:pt>
                      <c:pt idx="667">
                        <c:v>0.84</c:v>
                      </c:pt>
                      <c:pt idx="668">
                        <c:v>0.84</c:v>
                      </c:pt>
                      <c:pt idx="669">
                        <c:v>0.84</c:v>
                      </c:pt>
                      <c:pt idx="670">
                        <c:v>0.84</c:v>
                      </c:pt>
                      <c:pt idx="671">
                        <c:v>0.84</c:v>
                      </c:pt>
                      <c:pt idx="672">
                        <c:v>0.84</c:v>
                      </c:pt>
                      <c:pt idx="673">
                        <c:v>0.84</c:v>
                      </c:pt>
                      <c:pt idx="674">
                        <c:v>0.84</c:v>
                      </c:pt>
                      <c:pt idx="675">
                        <c:v>0.84</c:v>
                      </c:pt>
                      <c:pt idx="676">
                        <c:v>0.84</c:v>
                      </c:pt>
                      <c:pt idx="677">
                        <c:v>0.84</c:v>
                      </c:pt>
                      <c:pt idx="678">
                        <c:v>0.84</c:v>
                      </c:pt>
                      <c:pt idx="679">
                        <c:v>0.84</c:v>
                      </c:pt>
                      <c:pt idx="680">
                        <c:v>0.84</c:v>
                      </c:pt>
                      <c:pt idx="681">
                        <c:v>0.84</c:v>
                      </c:pt>
                      <c:pt idx="682">
                        <c:v>0.82</c:v>
                      </c:pt>
                      <c:pt idx="683">
                        <c:v>0.82</c:v>
                      </c:pt>
                      <c:pt idx="684">
                        <c:v>0.82</c:v>
                      </c:pt>
                      <c:pt idx="685">
                        <c:v>0.82</c:v>
                      </c:pt>
                      <c:pt idx="686">
                        <c:v>0.82</c:v>
                      </c:pt>
                      <c:pt idx="687">
                        <c:v>0.82</c:v>
                      </c:pt>
                      <c:pt idx="688">
                        <c:v>0.82</c:v>
                      </c:pt>
                      <c:pt idx="689">
                        <c:v>0.8</c:v>
                      </c:pt>
                      <c:pt idx="690">
                        <c:v>0.8</c:v>
                      </c:pt>
                      <c:pt idx="691">
                        <c:v>0.8</c:v>
                      </c:pt>
                      <c:pt idx="692">
                        <c:v>0.8</c:v>
                      </c:pt>
                      <c:pt idx="693">
                        <c:v>0.8</c:v>
                      </c:pt>
                      <c:pt idx="694">
                        <c:v>0.8</c:v>
                      </c:pt>
                      <c:pt idx="695">
                        <c:v>0.8</c:v>
                      </c:pt>
                      <c:pt idx="696">
                        <c:v>0.8</c:v>
                      </c:pt>
                      <c:pt idx="697">
                        <c:v>0.8</c:v>
                      </c:pt>
                      <c:pt idx="698">
                        <c:v>0.78</c:v>
                      </c:pt>
                      <c:pt idx="699">
                        <c:v>0.78</c:v>
                      </c:pt>
                      <c:pt idx="700">
                        <c:v>0.78</c:v>
                      </c:pt>
                      <c:pt idx="701">
                        <c:v>0.78</c:v>
                      </c:pt>
                      <c:pt idx="702">
                        <c:v>0.78</c:v>
                      </c:pt>
                      <c:pt idx="703">
                        <c:v>0.78</c:v>
                      </c:pt>
                      <c:pt idx="704">
                        <c:v>0.78</c:v>
                      </c:pt>
                      <c:pt idx="705">
                        <c:v>0.78</c:v>
                      </c:pt>
                      <c:pt idx="706">
                        <c:v>0.78</c:v>
                      </c:pt>
                      <c:pt idx="707">
                        <c:v>0.78</c:v>
                      </c:pt>
                      <c:pt idx="708">
                        <c:v>0.78</c:v>
                      </c:pt>
                      <c:pt idx="709">
                        <c:v>0.78</c:v>
                      </c:pt>
                      <c:pt idx="710">
                        <c:v>0.78</c:v>
                      </c:pt>
                      <c:pt idx="711">
                        <c:v>0.78</c:v>
                      </c:pt>
                      <c:pt idx="712">
                        <c:v>0.78</c:v>
                      </c:pt>
                      <c:pt idx="713">
                        <c:v>0.78</c:v>
                      </c:pt>
                      <c:pt idx="714">
                        <c:v>0.78</c:v>
                      </c:pt>
                      <c:pt idx="715">
                        <c:v>0.78</c:v>
                      </c:pt>
                      <c:pt idx="716">
                        <c:v>0.78</c:v>
                      </c:pt>
                      <c:pt idx="717">
                        <c:v>0.76</c:v>
                      </c:pt>
                      <c:pt idx="718">
                        <c:v>0.76</c:v>
                      </c:pt>
                      <c:pt idx="719">
                        <c:v>0.76</c:v>
                      </c:pt>
                      <c:pt idx="720">
                        <c:v>0.76</c:v>
                      </c:pt>
                      <c:pt idx="721">
                        <c:v>0.76</c:v>
                      </c:pt>
                      <c:pt idx="722">
                        <c:v>0.76</c:v>
                      </c:pt>
                      <c:pt idx="723">
                        <c:v>0.76</c:v>
                      </c:pt>
                      <c:pt idx="724">
                        <c:v>0.76</c:v>
                      </c:pt>
                      <c:pt idx="725">
                        <c:v>0.76</c:v>
                      </c:pt>
                      <c:pt idx="726">
                        <c:v>0.76</c:v>
                      </c:pt>
                      <c:pt idx="727">
                        <c:v>0.76</c:v>
                      </c:pt>
                      <c:pt idx="728">
                        <c:v>0.76</c:v>
                      </c:pt>
                      <c:pt idx="729">
                        <c:v>0.76</c:v>
                      </c:pt>
                      <c:pt idx="730">
                        <c:v>0.76</c:v>
                      </c:pt>
                      <c:pt idx="731">
                        <c:v>0.76</c:v>
                      </c:pt>
                      <c:pt idx="732">
                        <c:v>0.76</c:v>
                      </c:pt>
                      <c:pt idx="733">
                        <c:v>0.76</c:v>
                      </c:pt>
                      <c:pt idx="734">
                        <c:v>0.76</c:v>
                      </c:pt>
                      <c:pt idx="735">
                        <c:v>0.76</c:v>
                      </c:pt>
                      <c:pt idx="736">
                        <c:v>0.76</c:v>
                      </c:pt>
                      <c:pt idx="737">
                        <c:v>0.76</c:v>
                      </c:pt>
                      <c:pt idx="738">
                        <c:v>0.76</c:v>
                      </c:pt>
                      <c:pt idx="739">
                        <c:v>0.76</c:v>
                      </c:pt>
                      <c:pt idx="740">
                        <c:v>0.76</c:v>
                      </c:pt>
                      <c:pt idx="741">
                        <c:v>0.76</c:v>
                      </c:pt>
                      <c:pt idx="742">
                        <c:v>0.76</c:v>
                      </c:pt>
                      <c:pt idx="743">
                        <c:v>0.76</c:v>
                      </c:pt>
                      <c:pt idx="744">
                        <c:v>0.76</c:v>
                      </c:pt>
                      <c:pt idx="745">
                        <c:v>0.76</c:v>
                      </c:pt>
                      <c:pt idx="746">
                        <c:v>0.76</c:v>
                      </c:pt>
                      <c:pt idx="747">
                        <c:v>0.76</c:v>
                      </c:pt>
                      <c:pt idx="748">
                        <c:v>0.76</c:v>
                      </c:pt>
                      <c:pt idx="749">
                        <c:v>0.76</c:v>
                      </c:pt>
                      <c:pt idx="750">
                        <c:v>0.76</c:v>
                      </c:pt>
                      <c:pt idx="751">
                        <c:v>0.76</c:v>
                      </c:pt>
                      <c:pt idx="752">
                        <c:v>0.76</c:v>
                      </c:pt>
                      <c:pt idx="753">
                        <c:v>0.76</c:v>
                      </c:pt>
                      <c:pt idx="754">
                        <c:v>0.76</c:v>
                      </c:pt>
                      <c:pt idx="755">
                        <c:v>0.76</c:v>
                      </c:pt>
                      <c:pt idx="756">
                        <c:v>0.76</c:v>
                      </c:pt>
                      <c:pt idx="757">
                        <c:v>0.76</c:v>
                      </c:pt>
                      <c:pt idx="758">
                        <c:v>0.76</c:v>
                      </c:pt>
                      <c:pt idx="759">
                        <c:v>0.76</c:v>
                      </c:pt>
                      <c:pt idx="760">
                        <c:v>0.76</c:v>
                      </c:pt>
                      <c:pt idx="761">
                        <c:v>0.76</c:v>
                      </c:pt>
                      <c:pt idx="762">
                        <c:v>0.76</c:v>
                      </c:pt>
                      <c:pt idx="763">
                        <c:v>0.76</c:v>
                      </c:pt>
                      <c:pt idx="764">
                        <c:v>0.76</c:v>
                      </c:pt>
                      <c:pt idx="765">
                        <c:v>0.76</c:v>
                      </c:pt>
                      <c:pt idx="766">
                        <c:v>0.76</c:v>
                      </c:pt>
                      <c:pt idx="767">
                        <c:v>0.76</c:v>
                      </c:pt>
                      <c:pt idx="768">
                        <c:v>0.76</c:v>
                      </c:pt>
                      <c:pt idx="769">
                        <c:v>0.76</c:v>
                      </c:pt>
                      <c:pt idx="770">
                        <c:v>0.76</c:v>
                      </c:pt>
                      <c:pt idx="771">
                        <c:v>0.76</c:v>
                      </c:pt>
                      <c:pt idx="772">
                        <c:v>0.76</c:v>
                      </c:pt>
                      <c:pt idx="773">
                        <c:v>0.76</c:v>
                      </c:pt>
                      <c:pt idx="774">
                        <c:v>0.76</c:v>
                      </c:pt>
                      <c:pt idx="775">
                        <c:v>0.76</c:v>
                      </c:pt>
                      <c:pt idx="776">
                        <c:v>0.76</c:v>
                      </c:pt>
                      <c:pt idx="777">
                        <c:v>0.76</c:v>
                      </c:pt>
                      <c:pt idx="778">
                        <c:v>0.76</c:v>
                      </c:pt>
                      <c:pt idx="779">
                        <c:v>0.76</c:v>
                      </c:pt>
                      <c:pt idx="780">
                        <c:v>0.76</c:v>
                      </c:pt>
                      <c:pt idx="781">
                        <c:v>0.76</c:v>
                      </c:pt>
                      <c:pt idx="782">
                        <c:v>0.76</c:v>
                      </c:pt>
                      <c:pt idx="783">
                        <c:v>0.76</c:v>
                      </c:pt>
                      <c:pt idx="784">
                        <c:v>0.76</c:v>
                      </c:pt>
                      <c:pt idx="785">
                        <c:v>0.76</c:v>
                      </c:pt>
                      <c:pt idx="786">
                        <c:v>0.76</c:v>
                      </c:pt>
                      <c:pt idx="787">
                        <c:v>0.76</c:v>
                      </c:pt>
                      <c:pt idx="788">
                        <c:v>0.76</c:v>
                      </c:pt>
                      <c:pt idx="789">
                        <c:v>0.76</c:v>
                      </c:pt>
                      <c:pt idx="790">
                        <c:v>0.76</c:v>
                      </c:pt>
                      <c:pt idx="791">
                        <c:v>0.76</c:v>
                      </c:pt>
                      <c:pt idx="792">
                        <c:v>0.76</c:v>
                      </c:pt>
                      <c:pt idx="793">
                        <c:v>0.76</c:v>
                      </c:pt>
                      <c:pt idx="794">
                        <c:v>0.76</c:v>
                      </c:pt>
                      <c:pt idx="795">
                        <c:v>0.76</c:v>
                      </c:pt>
                      <c:pt idx="796">
                        <c:v>0.76</c:v>
                      </c:pt>
                      <c:pt idx="797">
                        <c:v>0.76</c:v>
                      </c:pt>
                      <c:pt idx="798">
                        <c:v>0.76</c:v>
                      </c:pt>
                      <c:pt idx="799">
                        <c:v>0.76</c:v>
                      </c:pt>
                      <c:pt idx="800">
                        <c:v>0.76</c:v>
                      </c:pt>
                      <c:pt idx="801">
                        <c:v>0.76</c:v>
                      </c:pt>
                      <c:pt idx="802">
                        <c:v>0.76</c:v>
                      </c:pt>
                      <c:pt idx="803">
                        <c:v>0.76</c:v>
                      </c:pt>
                      <c:pt idx="804">
                        <c:v>0.76</c:v>
                      </c:pt>
                      <c:pt idx="805">
                        <c:v>0.76</c:v>
                      </c:pt>
                      <c:pt idx="806">
                        <c:v>0.76</c:v>
                      </c:pt>
                      <c:pt idx="807">
                        <c:v>0.76</c:v>
                      </c:pt>
                      <c:pt idx="808">
                        <c:v>0.76</c:v>
                      </c:pt>
                      <c:pt idx="809">
                        <c:v>0.76</c:v>
                      </c:pt>
                      <c:pt idx="810">
                        <c:v>0.76</c:v>
                      </c:pt>
                      <c:pt idx="811">
                        <c:v>0.76</c:v>
                      </c:pt>
                      <c:pt idx="812">
                        <c:v>0.76</c:v>
                      </c:pt>
                      <c:pt idx="813">
                        <c:v>0.76</c:v>
                      </c:pt>
                      <c:pt idx="814">
                        <c:v>0.76</c:v>
                      </c:pt>
                      <c:pt idx="815">
                        <c:v>0.76</c:v>
                      </c:pt>
                      <c:pt idx="816">
                        <c:v>0.76</c:v>
                      </c:pt>
                      <c:pt idx="817">
                        <c:v>0.76</c:v>
                      </c:pt>
                      <c:pt idx="818">
                        <c:v>0.76</c:v>
                      </c:pt>
                      <c:pt idx="819">
                        <c:v>0.76</c:v>
                      </c:pt>
                      <c:pt idx="820">
                        <c:v>0.76</c:v>
                      </c:pt>
                      <c:pt idx="821">
                        <c:v>0.76</c:v>
                      </c:pt>
                      <c:pt idx="822">
                        <c:v>0.76</c:v>
                      </c:pt>
                      <c:pt idx="823">
                        <c:v>0.76</c:v>
                      </c:pt>
                      <c:pt idx="824">
                        <c:v>0.76</c:v>
                      </c:pt>
                      <c:pt idx="825">
                        <c:v>0.76</c:v>
                      </c:pt>
                      <c:pt idx="826">
                        <c:v>0.76</c:v>
                      </c:pt>
                      <c:pt idx="827">
                        <c:v>0.76</c:v>
                      </c:pt>
                      <c:pt idx="828">
                        <c:v>0.76</c:v>
                      </c:pt>
                      <c:pt idx="829">
                        <c:v>0.76</c:v>
                      </c:pt>
                      <c:pt idx="830">
                        <c:v>0.76</c:v>
                      </c:pt>
                      <c:pt idx="831">
                        <c:v>0.76</c:v>
                      </c:pt>
                      <c:pt idx="832">
                        <c:v>0.76</c:v>
                      </c:pt>
                      <c:pt idx="833">
                        <c:v>0.76</c:v>
                      </c:pt>
                      <c:pt idx="834">
                        <c:v>0.76</c:v>
                      </c:pt>
                      <c:pt idx="835">
                        <c:v>0.76</c:v>
                      </c:pt>
                      <c:pt idx="836">
                        <c:v>0.76</c:v>
                      </c:pt>
                      <c:pt idx="837">
                        <c:v>0.76</c:v>
                      </c:pt>
                      <c:pt idx="838">
                        <c:v>0.76</c:v>
                      </c:pt>
                      <c:pt idx="839">
                        <c:v>0.76</c:v>
                      </c:pt>
                      <c:pt idx="840">
                        <c:v>0.76</c:v>
                      </c:pt>
                      <c:pt idx="841">
                        <c:v>0.76</c:v>
                      </c:pt>
                      <c:pt idx="842">
                        <c:v>0.76</c:v>
                      </c:pt>
                      <c:pt idx="843">
                        <c:v>0.74</c:v>
                      </c:pt>
                      <c:pt idx="844">
                        <c:v>0.74</c:v>
                      </c:pt>
                      <c:pt idx="845">
                        <c:v>0.74</c:v>
                      </c:pt>
                      <c:pt idx="846">
                        <c:v>0.74</c:v>
                      </c:pt>
                      <c:pt idx="847">
                        <c:v>0.74</c:v>
                      </c:pt>
                      <c:pt idx="848">
                        <c:v>0.74</c:v>
                      </c:pt>
                      <c:pt idx="849">
                        <c:v>0.74</c:v>
                      </c:pt>
                      <c:pt idx="850">
                        <c:v>0.74</c:v>
                      </c:pt>
                      <c:pt idx="851">
                        <c:v>0.74</c:v>
                      </c:pt>
                      <c:pt idx="852">
                        <c:v>0.74</c:v>
                      </c:pt>
                      <c:pt idx="853">
                        <c:v>0.74</c:v>
                      </c:pt>
                      <c:pt idx="854">
                        <c:v>0.74</c:v>
                      </c:pt>
                      <c:pt idx="855">
                        <c:v>0.74</c:v>
                      </c:pt>
                      <c:pt idx="856">
                        <c:v>0.74</c:v>
                      </c:pt>
                      <c:pt idx="857">
                        <c:v>0.74</c:v>
                      </c:pt>
                      <c:pt idx="858">
                        <c:v>0.74</c:v>
                      </c:pt>
                      <c:pt idx="859">
                        <c:v>0.74</c:v>
                      </c:pt>
                      <c:pt idx="860">
                        <c:v>0.74</c:v>
                      </c:pt>
                      <c:pt idx="861">
                        <c:v>0.74</c:v>
                      </c:pt>
                      <c:pt idx="862">
                        <c:v>0.74</c:v>
                      </c:pt>
                      <c:pt idx="863">
                        <c:v>0.74</c:v>
                      </c:pt>
                      <c:pt idx="864">
                        <c:v>0.74</c:v>
                      </c:pt>
                      <c:pt idx="865">
                        <c:v>0.74</c:v>
                      </c:pt>
                      <c:pt idx="866">
                        <c:v>0.74</c:v>
                      </c:pt>
                      <c:pt idx="867">
                        <c:v>0.74</c:v>
                      </c:pt>
                      <c:pt idx="868">
                        <c:v>0.74</c:v>
                      </c:pt>
                      <c:pt idx="869">
                        <c:v>0.74</c:v>
                      </c:pt>
                      <c:pt idx="870">
                        <c:v>0.74</c:v>
                      </c:pt>
                      <c:pt idx="871">
                        <c:v>0.74</c:v>
                      </c:pt>
                      <c:pt idx="872">
                        <c:v>0.74</c:v>
                      </c:pt>
                      <c:pt idx="873">
                        <c:v>0.74</c:v>
                      </c:pt>
                      <c:pt idx="874">
                        <c:v>0.74</c:v>
                      </c:pt>
                      <c:pt idx="875">
                        <c:v>0.74</c:v>
                      </c:pt>
                      <c:pt idx="876">
                        <c:v>0.74</c:v>
                      </c:pt>
                      <c:pt idx="877">
                        <c:v>0.74</c:v>
                      </c:pt>
                      <c:pt idx="878">
                        <c:v>0.74</c:v>
                      </c:pt>
                      <c:pt idx="879">
                        <c:v>0.74</c:v>
                      </c:pt>
                      <c:pt idx="880">
                        <c:v>0.74</c:v>
                      </c:pt>
                      <c:pt idx="881">
                        <c:v>0.74</c:v>
                      </c:pt>
                      <c:pt idx="882">
                        <c:v>0.74</c:v>
                      </c:pt>
                      <c:pt idx="883">
                        <c:v>0.76</c:v>
                      </c:pt>
                      <c:pt idx="884">
                        <c:v>0.76</c:v>
                      </c:pt>
                      <c:pt idx="885">
                        <c:v>0.76</c:v>
                      </c:pt>
                      <c:pt idx="886">
                        <c:v>0.76</c:v>
                      </c:pt>
                      <c:pt idx="887">
                        <c:v>0.76</c:v>
                      </c:pt>
                      <c:pt idx="888">
                        <c:v>0.76</c:v>
                      </c:pt>
                      <c:pt idx="889">
                        <c:v>0.76</c:v>
                      </c:pt>
                      <c:pt idx="890">
                        <c:v>0.76</c:v>
                      </c:pt>
                      <c:pt idx="891">
                        <c:v>0.76</c:v>
                      </c:pt>
                      <c:pt idx="892">
                        <c:v>0.76</c:v>
                      </c:pt>
                      <c:pt idx="893">
                        <c:v>0.76</c:v>
                      </c:pt>
                      <c:pt idx="894">
                        <c:v>0.76</c:v>
                      </c:pt>
                      <c:pt idx="895">
                        <c:v>0.76</c:v>
                      </c:pt>
                      <c:pt idx="896">
                        <c:v>0.78</c:v>
                      </c:pt>
                      <c:pt idx="897">
                        <c:v>0.78</c:v>
                      </c:pt>
                      <c:pt idx="898">
                        <c:v>0.78</c:v>
                      </c:pt>
                      <c:pt idx="899">
                        <c:v>0.78</c:v>
                      </c:pt>
                      <c:pt idx="900">
                        <c:v>0.78</c:v>
                      </c:pt>
                      <c:pt idx="901">
                        <c:v>0.78</c:v>
                      </c:pt>
                      <c:pt idx="902">
                        <c:v>0.78</c:v>
                      </c:pt>
                      <c:pt idx="903">
                        <c:v>0.78</c:v>
                      </c:pt>
                      <c:pt idx="904">
                        <c:v>0.78</c:v>
                      </c:pt>
                      <c:pt idx="905">
                        <c:v>0.78</c:v>
                      </c:pt>
                      <c:pt idx="906">
                        <c:v>0.78</c:v>
                      </c:pt>
                      <c:pt idx="907">
                        <c:v>0.8</c:v>
                      </c:pt>
                      <c:pt idx="908">
                        <c:v>0.8</c:v>
                      </c:pt>
                      <c:pt idx="909">
                        <c:v>0.8</c:v>
                      </c:pt>
                      <c:pt idx="910">
                        <c:v>0.8</c:v>
                      </c:pt>
                      <c:pt idx="911">
                        <c:v>0.8</c:v>
                      </c:pt>
                      <c:pt idx="912">
                        <c:v>0.8</c:v>
                      </c:pt>
                      <c:pt idx="913">
                        <c:v>0.8</c:v>
                      </c:pt>
                      <c:pt idx="914">
                        <c:v>0.8</c:v>
                      </c:pt>
                      <c:pt idx="915">
                        <c:v>0.8</c:v>
                      </c:pt>
                      <c:pt idx="916">
                        <c:v>0.8</c:v>
                      </c:pt>
                      <c:pt idx="917">
                        <c:v>0.8</c:v>
                      </c:pt>
                      <c:pt idx="918">
                        <c:v>0.8</c:v>
                      </c:pt>
                      <c:pt idx="919">
                        <c:v>0.8</c:v>
                      </c:pt>
                      <c:pt idx="920">
                        <c:v>0.8</c:v>
                      </c:pt>
                      <c:pt idx="921">
                        <c:v>0.82</c:v>
                      </c:pt>
                      <c:pt idx="922">
                        <c:v>0.82</c:v>
                      </c:pt>
                      <c:pt idx="923">
                        <c:v>0.82</c:v>
                      </c:pt>
                      <c:pt idx="924">
                        <c:v>0.82</c:v>
                      </c:pt>
                      <c:pt idx="925">
                        <c:v>0.82</c:v>
                      </c:pt>
                      <c:pt idx="926">
                        <c:v>0.82</c:v>
                      </c:pt>
                      <c:pt idx="927">
                        <c:v>0.82</c:v>
                      </c:pt>
                      <c:pt idx="928">
                        <c:v>0.82</c:v>
                      </c:pt>
                      <c:pt idx="929">
                        <c:v>0.84</c:v>
                      </c:pt>
                      <c:pt idx="930">
                        <c:v>0.84</c:v>
                      </c:pt>
                      <c:pt idx="931">
                        <c:v>0.84</c:v>
                      </c:pt>
                      <c:pt idx="932">
                        <c:v>0.84</c:v>
                      </c:pt>
                      <c:pt idx="933">
                        <c:v>0.84</c:v>
                      </c:pt>
                      <c:pt idx="934">
                        <c:v>0.84</c:v>
                      </c:pt>
                      <c:pt idx="935">
                        <c:v>0.84</c:v>
                      </c:pt>
                      <c:pt idx="936">
                        <c:v>0.84</c:v>
                      </c:pt>
                      <c:pt idx="937">
                        <c:v>0.86</c:v>
                      </c:pt>
                      <c:pt idx="938">
                        <c:v>0.86</c:v>
                      </c:pt>
                      <c:pt idx="939">
                        <c:v>0.86</c:v>
                      </c:pt>
                      <c:pt idx="940">
                        <c:v>0.86</c:v>
                      </c:pt>
                      <c:pt idx="941">
                        <c:v>0.86</c:v>
                      </c:pt>
                      <c:pt idx="942">
                        <c:v>0.86</c:v>
                      </c:pt>
                      <c:pt idx="943">
                        <c:v>0.86</c:v>
                      </c:pt>
                      <c:pt idx="944">
                        <c:v>0.86</c:v>
                      </c:pt>
                      <c:pt idx="945">
                        <c:v>0.86</c:v>
                      </c:pt>
                      <c:pt idx="946">
                        <c:v>0.86</c:v>
                      </c:pt>
                      <c:pt idx="947">
                        <c:v>0.86</c:v>
                      </c:pt>
                      <c:pt idx="948">
                        <c:v>0.86</c:v>
                      </c:pt>
                      <c:pt idx="949">
                        <c:v>0.86</c:v>
                      </c:pt>
                      <c:pt idx="950">
                        <c:v>0.86</c:v>
                      </c:pt>
                      <c:pt idx="951">
                        <c:v>0.86</c:v>
                      </c:pt>
                      <c:pt idx="952">
                        <c:v>0.86</c:v>
                      </c:pt>
                      <c:pt idx="953">
                        <c:v>0.86</c:v>
                      </c:pt>
                      <c:pt idx="954">
                        <c:v>0.86</c:v>
                      </c:pt>
                      <c:pt idx="955">
                        <c:v>0.86</c:v>
                      </c:pt>
                      <c:pt idx="956">
                        <c:v>0.86</c:v>
                      </c:pt>
                      <c:pt idx="957">
                        <c:v>0.86</c:v>
                      </c:pt>
                      <c:pt idx="958">
                        <c:v>0.86</c:v>
                      </c:pt>
                      <c:pt idx="959">
                        <c:v>0.86</c:v>
                      </c:pt>
                      <c:pt idx="960">
                        <c:v>0.86</c:v>
                      </c:pt>
                      <c:pt idx="961">
                        <c:v>0.86</c:v>
                      </c:pt>
                      <c:pt idx="962">
                        <c:v>0.86</c:v>
                      </c:pt>
                      <c:pt idx="963">
                        <c:v>0.86</c:v>
                      </c:pt>
                      <c:pt idx="964">
                        <c:v>0.86</c:v>
                      </c:pt>
                      <c:pt idx="965">
                        <c:v>0.86</c:v>
                      </c:pt>
                      <c:pt idx="966">
                        <c:v>0.86</c:v>
                      </c:pt>
                      <c:pt idx="967">
                        <c:v>0.86</c:v>
                      </c:pt>
                      <c:pt idx="968">
                        <c:v>0.86</c:v>
                      </c:pt>
                      <c:pt idx="969">
                        <c:v>0.86</c:v>
                      </c:pt>
                      <c:pt idx="970">
                        <c:v>0.86</c:v>
                      </c:pt>
                      <c:pt idx="971">
                        <c:v>0.86</c:v>
                      </c:pt>
                      <c:pt idx="972">
                        <c:v>0.86</c:v>
                      </c:pt>
                      <c:pt idx="973">
                        <c:v>0.86</c:v>
                      </c:pt>
                      <c:pt idx="974">
                        <c:v>0.86</c:v>
                      </c:pt>
                      <c:pt idx="975">
                        <c:v>0.86</c:v>
                      </c:pt>
                      <c:pt idx="976">
                        <c:v>0.86</c:v>
                      </c:pt>
                      <c:pt idx="977">
                        <c:v>0.86</c:v>
                      </c:pt>
                      <c:pt idx="978">
                        <c:v>0.86</c:v>
                      </c:pt>
                      <c:pt idx="979">
                        <c:v>0.86</c:v>
                      </c:pt>
                      <c:pt idx="980">
                        <c:v>0.86</c:v>
                      </c:pt>
                      <c:pt idx="981">
                        <c:v>0.86</c:v>
                      </c:pt>
                      <c:pt idx="982">
                        <c:v>0.86</c:v>
                      </c:pt>
                      <c:pt idx="983">
                        <c:v>0.86</c:v>
                      </c:pt>
                      <c:pt idx="984">
                        <c:v>0.86</c:v>
                      </c:pt>
                      <c:pt idx="985">
                        <c:v>0.86</c:v>
                      </c:pt>
                      <c:pt idx="986">
                        <c:v>0.86</c:v>
                      </c:pt>
                      <c:pt idx="987">
                        <c:v>0.86</c:v>
                      </c:pt>
                      <c:pt idx="988">
                        <c:v>0.86</c:v>
                      </c:pt>
                      <c:pt idx="989">
                        <c:v>0.84</c:v>
                      </c:pt>
                      <c:pt idx="990">
                        <c:v>0.84</c:v>
                      </c:pt>
                      <c:pt idx="991">
                        <c:v>0.84</c:v>
                      </c:pt>
                      <c:pt idx="992">
                        <c:v>0.84</c:v>
                      </c:pt>
                      <c:pt idx="993">
                        <c:v>0.84</c:v>
                      </c:pt>
                      <c:pt idx="994">
                        <c:v>0.84</c:v>
                      </c:pt>
                      <c:pt idx="995">
                        <c:v>0.84</c:v>
                      </c:pt>
                      <c:pt idx="996">
                        <c:v>0.84</c:v>
                      </c:pt>
                      <c:pt idx="997">
                        <c:v>0.84</c:v>
                      </c:pt>
                      <c:pt idx="998">
                        <c:v>0.84</c:v>
                      </c:pt>
                      <c:pt idx="999">
                        <c:v>0.84</c:v>
                      </c:pt>
                      <c:pt idx="1000">
                        <c:v>0.84</c:v>
                      </c:pt>
                      <c:pt idx="1001">
                        <c:v>0.84</c:v>
                      </c:pt>
                      <c:pt idx="1002">
                        <c:v>0.86</c:v>
                      </c:pt>
                      <c:pt idx="1003">
                        <c:v>0.86</c:v>
                      </c:pt>
                      <c:pt idx="1004">
                        <c:v>0.86</c:v>
                      </c:pt>
                      <c:pt idx="1005">
                        <c:v>0.86</c:v>
                      </c:pt>
                      <c:pt idx="1006">
                        <c:v>0.86</c:v>
                      </c:pt>
                      <c:pt idx="1007">
                        <c:v>0.86</c:v>
                      </c:pt>
                      <c:pt idx="1008">
                        <c:v>0.86</c:v>
                      </c:pt>
                      <c:pt idx="1009">
                        <c:v>0.86</c:v>
                      </c:pt>
                      <c:pt idx="1010">
                        <c:v>0.86</c:v>
                      </c:pt>
                      <c:pt idx="1011">
                        <c:v>0.86</c:v>
                      </c:pt>
                      <c:pt idx="1012">
                        <c:v>0.86</c:v>
                      </c:pt>
                      <c:pt idx="1013">
                        <c:v>0.86</c:v>
                      </c:pt>
                      <c:pt idx="1014">
                        <c:v>0.86</c:v>
                      </c:pt>
                      <c:pt idx="1015">
                        <c:v>0.86</c:v>
                      </c:pt>
                      <c:pt idx="1016">
                        <c:v>0.86</c:v>
                      </c:pt>
                      <c:pt idx="1017">
                        <c:v>0.86</c:v>
                      </c:pt>
                      <c:pt idx="1018">
                        <c:v>0.88</c:v>
                      </c:pt>
                      <c:pt idx="1019">
                        <c:v>0.88</c:v>
                      </c:pt>
                      <c:pt idx="1020">
                        <c:v>0.88</c:v>
                      </c:pt>
                      <c:pt idx="1021">
                        <c:v>0.88</c:v>
                      </c:pt>
                      <c:pt idx="1022">
                        <c:v>0.88</c:v>
                      </c:pt>
                      <c:pt idx="1023">
                        <c:v>0.88</c:v>
                      </c:pt>
                      <c:pt idx="1024">
                        <c:v>0.88</c:v>
                      </c:pt>
                      <c:pt idx="1025">
                        <c:v>0.88</c:v>
                      </c:pt>
                      <c:pt idx="1026">
                        <c:v>0.88</c:v>
                      </c:pt>
                      <c:pt idx="1027">
                        <c:v>0.88</c:v>
                      </c:pt>
                      <c:pt idx="1028">
                        <c:v>0.9</c:v>
                      </c:pt>
                      <c:pt idx="1029">
                        <c:v>0.9</c:v>
                      </c:pt>
                      <c:pt idx="1030">
                        <c:v>0.9</c:v>
                      </c:pt>
                      <c:pt idx="1031">
                        <c:v>0.9</c:v>
                      </c:pt>
                      <c:pt idx="1032">
                        <c:v>0.9</c:v>
                      </c:pt>
                      <c:pt idx="1033">
                        <c:v>0.9</c:v>
                      </c:pt>
                      <c:pt idx="1034">
                        <c:v>0.9</c:v>
                      </c:pt>
                      <c:pt idx="1035">
                        <c:v>0.9</c:v>
                      </c:pt>
                      <c:pt idx="1036">
                        <c:v>0.9</c:v>
                      </c:pt>
                      <c:pt idx="1037">
                        <c:v>0.9</c:v>
                      </c:pt>
                      <c:pt idx="1038">
                        <c:v>0.92</c:v>
                      </c:pt>
                      <c:pt idx="1039">
                        <c:v>0.92</c:v>
                      </c:pt>
                      <c:pt idx="1040">
                        <c:v>0.92</c:v>
                      </c:pt>
                      <c:pt idx="1041">
                        <c:v>0.92</c:v>
                      </c:pt>
                      <c:pt idx="1042">
                        <c:v>0.92</c:v>
                      </c:pt>
                      <c:pt idx="1043">
                        <c:v>0.92</c:v>
                      </c:pt>
                      <c:pt idx="1044">
                        <c:v>0.92</c:v>
                      </c:pt>
                      <c:pt idx="1045">
                        <c:v>0.92</c:v>
                      </c:pt>
                      <c:pt idx="1046">
                        <c:v>0.92</c:v>
                      </c:pt>
                      <c:pt idx="1047">
                        <c:v>0.92</c:v>
                      </c:pt>
                      <c:pt idx="1048">
                        <c:v>0.92</c:v>
                      </c:pt>
                      <c:pt idx="1049">
                        <c:v>0.92</c:v>
                      </c:pt>
                      <c:pt idx="1050">
                        <c:v>0.92</c:v>
                      </c:pt>
                      <c:pt idx="1051">
                        <c:v>0.92</c:v>
                      </c:pt>
                      <c:pt idx="1052">
                        <c:v>0.92</c:v>
                      </c:pt>
                      <c:pt idx="1053">
                        <c:v>0.92</c:v>
                      </c:pt>
                      <c:pt idx="1054">
                        <c:v>0.92</c:v>
                      </c:pt>
                      <c:pt idx="1055">
                        <c:v>0.94</c:v>
                      </c:pt>
                      <c:pt idx="1056">
                        <c:v>0.94</c:v>
                      </c:pt>
                      <c:pt idx="1057">
                        <c:v>0.94</c:v>
                      </c:pt>
                      <c:pt idx="1058">
                        <c:v>0.94</c:v>
                      </c:pt>
                      <c:pt idx="1059">
                        <c:v>0.94</c:v>
                      </c:pt>
                      <c:pt idx="1060">
                        <c:v>0.94</c:v>
                      </c:pt>
                      <c:pt idx="1061">
                        <c:v>0.94</c:v>
                      </c:pt>
                      <c:pt idx="1062">
                        <c:v>0.94</c:v>
                      </c:pt>
                      <c:pt idx="1063">
                        <c:v>0.94</c:v>
                      </c:pt>
                      <c:pt idx="1064">
                        <c:v>0.94</c:v>
                      </c:pt>
                      <c:pt idx="1065">
                        <c:v>0.94</c:v>
                      </c:pt>
                      <c:pt idx="1066">
                        <c:v>0.94</c:v>
                      </c:pt>
                      <c:pt idx="1067">
                        <c:v>0.94</c:v>
                      </c:pt>
                      <c:pt idx="1068">
                        <c:v>0.94</c:v>
                      </c:pt>
                      <c:pt idx="1069">
                        <c:v>0.94</c:v>
                      </c:pt>
                      <c:pt idx="1070">
                        <c:v>0.94</c:v>
                      </c:pt>
                      <c:pt idx="1071">
                        <c:v>0.94</c:v>
                      </c:pt>
                      <c:pt idx="1072">
                        <c:v>0.94</c:v>
                      </c:pt>
                      <c:pt idx="1073">
                        <c:v>0.96</c:v>
                      </c:pt>
                      <c:pt idx="1074">
                        <c:v>0.96</c:v>
                      </c:pt>
                      <c:pt idx="1075">
                        <c:v>0.96</c:v>
                      </c:pt>
                      <c:pt idx="1076">
                        <c:v>0.96</c:v>
                      </c:pt>
                      <c:pt idx="1077">
                        <c:v>0.96</c:v>
                      </c:pt>
                      <c:pt idx="1078">
                        <c:v>0.96</c:v>
                      </c:pt>
                      <c:pt idx="1079">
                        <c:v>0.96</c:v>
                      </c:pt>
                      <c:pt idx="1080">
                        <c:v>0.96</c:v>
                      </c:pt>
                      <c:pt idx="1081">
                        <c:v>0.96</c:v>
                      </c:pt>
                      <c:pt idx="1082">
                        <c:v>0.98</c:v>
                      </c:pt>
                      <c:pt idx="1083">
                        <c:v>0.98</c:v>
                      </c:pt>
                      <c:pt idx="1084">
                        <c:v>0.98</c:v>
                      </c:pt>
                      <c:pt idx="1085">
                        <c:v>0.98</c:v>
                      </c:pt>
                      <c:pt idx="1086">
                        <c:v>0.98</c:v>
                      </c:pt>
                      <c:pt idx="1087">
                        <c:v>0.98</c:v>
                      </c:pt>
                      <c:pt idx="1088">
                        <c:v>0.98</c:v>
                      </c:pt>
                      <c:pt idx="1089">
                        <c:v>0.98</c:v>
                      </c:pt>
                      <c:pt idx="1090">
                        <c:v>0.98</c:v>
                      </c:pt>
                      <c:pt idx="1091">
                        <c:v>0.98</c:v>
                      </c:pt>
                      <c:pt idx="1092">
                        <c:v>0.98</c:v>
                      </c:pt>
                      <c:pt idx="1093">
                        <c:v>0.98</c:v>
                      </c:pt>
                      <c:pt idx="1094">
                        <c:v>0.98</c:v>
                      </c:pt>
                      <c:pt idx="1095">
                        <c:v>0.98</c:v>
                      </c:pt>
                      <c:pt idx="1096">
                        <c:v>0.98</c:v>
                      </c:pt>
                      <c:pt idx="1097">
                        <c:v>0.98</c:v>
                      </c:pt>
                      <c:pt idx="1098">
                        <c:v>0.98</c:v>
                      </c:pt>
                      <c:pt idx="1099">
                        <c:v>0.98</c:v>
                      </c:pt>
                      <c:pt idx="1100">
                        <c:v>0.98</c:v>
                      </c:pt>
                      <c:pt idx="1101">
                        <c:v>0.98</c:v>
                      </c:pt>
                      <c:pt idx="1102">
                        <c:v>0.98</c:v>
                      </c:pt>
                      <c:pt idx="1103">
                        <c:v>0.98</c:v>
                      </c:pt>
                      <c:pt idx="1104">
                        <c:v>0.98</c:v>
                      </c:pt>
                      <c:pt idx="1105">
                        <c:v>0.98</c:v>
                      </c:pt>
                      <c:pt idx="1106">
                        <c:v>0.98</c:v>
                      </c:pt>
                      <c:pt idx="1107">
                        <c:v>0.98</c:v>
                      </c:pt>
                      <c:pt idx="1108">
                        <c:v>0.98</c:v>
                      </c:pt>
                      <c:pt idx="1109">
                        <c:v>0.98</c:v>
                      </c:pt>
                      <c:pt idx="1110">
                        <c:v>0.98</c:v>
                      </c:pt>
                      <c:pt idx="1111">
                        <c:v>0.98</c:v>
                      </c:pt>
                      <c:pt idx="1112">
                        <c:v>0.98</c:v>
                      </c:pt>
                      <c:pt idx="1113">
                        <c:v>0.98</c:v>
                      </c:pt>
                      <c:pt idx="1114">
                        <c:v>0.98</c:v>
                      </c:pt>
                      <c:pt idx="1115">
                        <c:v>0.98</c:v>
                      </c:pt>
                      <c:pt idx="1116">
                        <c:v>0.98</c:v>
                      </c:pt>
                      <c:pt idx="1117">
                        <c:v>0.98</c:v>
                      </c:pt>
                      <c:pt idx="1118">
                        <c:v>0.98</c:v>
                      </c:pt>
                      <c:pt idx="1119">
                        <c:v>0.98</c:v>
                      </c:pt>
                      <c:pt idx="1120">
                        <c:v>0.98</c:v>
                      </c:pt>
                      <c:pt idx="1121">
                        <c:v>0.98</c:v>
                      </c:pt>
                      <c:pt idx="1122">
                        <c:v>0.98</c:v>
                      </c:pt>
                      <c:pt idx="1123">
                        <c:v>0.98</c:v>
                      </c:pt>
                      <c:pt idx="1124">
                        <c:v>0.98</c:v>
                      </c:pt>
                      <c:pt idx="1125">
                        <c:v>0.98</c:v>
                      </c:pt>
                      <c:pt idx="1126">
                        <c:v>0.98</c:v>
                      </c:pt>
                      <c:pt idx="1127">
                        <c:v>0.98</c:v>
                      </c:pt>
                      <c:pt idx="1128">
                        <c:v>0.98</c:v>
                      </c:pt>
                      <c:pt idx="1129">
                        <c:v>0.98</c:v>
                      </c:pt>
                      <c:pt idx="1130">
                        <c:v>0.98</c:v>
                      </c:pt>
                      <c:pt idx="1131">
                        <c:v>0.98</c:v>
                      </c:pt>
                      <c:pt idx="1132">
                        <c:v>0.98</c:v>
                      </c:pt>
                      <c:pt idx="1133">
                        <c:v>0.98</c:v>
                      </c:pt>
                      <c:pt idx="1134">
                        <c:v>0.98</c:v>
                      </c:pt>
                      <c:pt idx="1135">
                        <c:v>0.98</c:v>
                      </c:pt>
                      <c:pt idx="1136">
                        <c:v>0.98</c:v>
                      </c:pt>
                      <c:pt idx="1137">
                        <c:v>0.98</c:v>
                      </c:pt>
                      <c:pt idx="1138">
                        <c:v>0.98</c:v>
                      </c:pt>
                      <c:pt idx="1139">
                        <c:v>0.98</c:v>
                      </c:pt>
                      <c:pt idx="1140">
                        <c:v>0.96</c:v>
                      </c:pt>
                      <c:pt idx="1141">
                        <c:v>0.96</c:v>
                      </c:pt>
                      <c:pt idx="1142">
                        <c:v>0.96</c:v>
                      </c:pt>
                      <c:pt idx="1143">
                        <c:v>0.96</c:v>
                      </c:pt>
                      <c:pt idx="1144">
                        <c:v>0.96</c:v>
                      </c:pt>
                      <c:pt idx="1145">
                        <c:v>0.96</c:v>
                      </c:pt>
                      <c:pt idx="1146">
                        <c:v>0.96</c:v>
                      </c:pt>
                      <c:pt idx="1147">
                        <c:v>0.96</c:v>
                      </c:pt>
                      <c:pt idx="1148">
                        <c:v>0.96</c:v>
                      </c:pt>
                      <c:pt idx="1149">
                        <c:v>0.96</c:v>
                      </c:pt>
                      <c:pt idx="1150">
                        <c:v>0.96</c:v>
                      </c:pt>
                      <c:pt idx="1151">
                        <c:v>0.96</c:v>
                      </c:pt>
                      <c:pt idx="1152">
                        <c:v>0.96</c:v>
                      </c:pt>
                      <c:pt idx="1153">
                        <c:v>0.96</c:v>
                      </c:pt>
                      <c:pt idx="1154">
                        <c:v>0.96</c:v>
                      </c:pt>
                      <c:pt idx="1155">
                        <c:v>0.96</c:v>
                      </c:pt>
                      <c:pt idx="1156">
                        <c:v>0.96</c:v>
                      </c:pt>
                      <c:pt idx="1157">
                        <c:v>0.96</c:v>
                      </c:pt>
                      <c:pt idx="1158">
                        <c:v>0.96</c:v>
                      </c:pt>
                      <c:pt idx="1159">
                        <c:v>0.96</c:v>
                      </c:pt>
                      <c:pt idx="1160">
                        <c:v>0.96</c:v>
                      </c:pt>
                      <c:pt idx="1161">
                        <c:v>0.96</c:v>
                      </c:pt>
                      <c:pt idx="1162">
                        <c:v>0.96</c:v>
                      </c:pt>
                      <c:pt idx="1163">
                        <c:v>0.96</c:v>
                      </c:pt>
                      <c:pt idx="1164">
                        <c:v>0.96</c:v>
                      </c:pt>
                      <c:pt idx="1165">
                        <c:v>0.96</c:v>
                      </c:pt>
                      <c:pt idx="1166">
                        <c:v>0.96</c:v>
                      </c:pt>
                      <c:pt idx="1167">
                        <c:v>0.96</c:v>
                      </c:pt>
                      <c:pt idx="1168">
                        <c:v>0.96</c:v>
                      </c:pt>
                      <c:pt idx="1169">
                        <c:v>0.96</c:v>
                      </c:pt>
                      <c:pt idx="1170">
                        <c:v>0.96</c:v>
                      </c:pt>
                      <c:pt idx="1171">
                        <c:v>0.96</c:v>
                      </c:pt>
                      <c:pt idx="1172">
                        <c:v>0.96</c:v>
                      </c:pt>
                      <c:pt idx="1173">
                        <c:v>0.96</c:v>
                      </c:pt>
                      <c:pt idx="1174">
                        <c:v>0.96</c:v>
                      </c:pt>
                      <c:pt idx="1175">
                        <c:v>0.96</c:v>
                      </c:pt>
                      <c:pt idx="1176">
                        <c:v>0.96</c:v>
                      </c:pt>
                      <c:pt idx="1177">
                        <c:v>0.96</c:v>
                      </c:pt>
                      <c:pt idx="1178">
                        <c:v>0.96</c:v>
                      </c:pt>
                      <c:pt idx="1179">
                        <c:v>0.96</c:v>
                      </c:pt>
                      <c:pt idx="1180">
                        <c:v>0.96</c:v>
                      </c:pt>
                      <c:pt idx="1181">
                        <c:v>0.96</c:v>
                      </c:pt>
                      <c:pt idx="1182">
                        <c:v>0.96</c:v>
                      </c:pt>
                      <c:pt idx="1183">
                        <c:v>0.96</c:v>
                      </c:pt>
                      <c:pt idx="1184">
                        <c:v>0.96</c:v>
                      </c:pt>
                      <c:pt idx="1185">
                        <c:v>0.96</c:v>
                      </c:pt>
                      <c:pt idx="1186">
                        <c:v>0.96</c:v>
                      </c:pt>
                      <c:pt idx="1187">
                        <c:v>0.96</c:v>
                      </c:pt>
                      <c:pt idx="1188">
                        <c:v>0.96</c:v>
                      </c:pt>
                      <c:pt idx="1189">
                        <c:v>0.96</c:v>
                      </c:pt>
                      <c:pt idx="1190">
                        <c:v>0.96</c:v>
                      </c:pt>
                      <c:pt idx="1191">
                        <c:v>0.96</c:v>
                      </c:pt>
                      <c:pt idx="1192">
                        <c:v>0.96</c:v>
                      </c:pt>
                      <c:pt idx="1193">
                        <c:v>0.96</c:v>
                      </c:pt>
                      <c:pt idx="1194">
                        <c:v>0.98</c:v>
                      </c:pt>
                      <c:pt idx="1195">
                        <c:v>0.98</c:v>
                      </c:pt>
                      <c:pt idx="1196">
                        <c:v>0.98</c:v>
                      </c:pt>
                      <c:pt idx="1197">
                        <c:v>0.98</c:v>
                      </c:pt>
                      <c:pt idx="1198">
                        <c:v>0.98</c:v>
                      </c:pt>
                      <c:pt idx="1199">
                        <c:v>0.98</c:v>
                      </c:pt>
                      <c:pt idx="1200">
                        <c:v>0.98</c:v>
                      </c:pt>
                      <c:pt idx="1201">
                        <c:v>0.98</c:v>
                      </c:pt>
                      <c:pt idx="1202">
                        <c:v>0.98</c:v>
                      </c:pt>
                      <c:pt idx="1203">
                        <c:v>0.98</c:v>
                      </c:pt>
                      <c:pt idx="1204">
                        <c:v>0.98</c:v>
                      </c:pt>
                      <c:pt idx="1205">
                        <c:v>0.98</c:v>
                      </c:pt>
                      <c:pt idx="1206">
                        <c:v>0.98</c:v>
                      </c:pt>
                      <c:pt idx="1207">
                        <c:v>0.98</c:v>
                      </c:pt>
                      <c:pt idx="1208">
                        <c:v>0.98</c:v>
                      </c:pt>
                      <c:pt idx="1209">
                        <c:v>0.98</c:v>
                      </c:pt>
                      <c:pt idx="1210">
                        <c:v>0.98</c:v>
                      </c:pt>
                      <c:pt idx="1211">
                        <c:v>0.98</c:v>
                      </c:pt>
                      <c:pt idx="1212">
                        <c:v>0.98</c:v>
                      </c:pt>
                      <c:pt idx="1213">
                        <c:v>0.98</c:v>
                      </c:pt>
                      <c:pt idx="1214">
                        <c:v>0.98</c:v>
                      </c:pt>
                      <c:pt idx="1215">
                        <c:v>0.98</c:v>
                      </c:pt>
                      <c:pt idx="1216">
                        <c:v>0.98</c:v>
                      </c:pt>
                      <c:pt idx="1217">
                        <c:v>0.98</c:v>
                      </c:pt>
                      <c:pt idx="1218">
                        <c:v>0.98</c:v>
                      </c:pt>
                      <c:pt idx="1219">
                        <c:v>0.98</c:v>
                      </c:pt>
                      <c:pt idx="1220">
                        <c:v>0.98</c:v>
                      </c:pt>
                      <c:pt idx="1221">
                        <c:v>1</c:v>
                      </c:pt>
                      <c:pt idx="1222">
                        <c:v>1</c:v>
                      </c:pt>
                      <c:pt idx="1223">
                        <c:v>1</c:v>
                      </c:pt>
                      <c:pt idx="1224">
                        <c:v>1</c:v>
                      </c:pt>
                      <c:pt idx="1225">
                        <c:v>1</c:v>
                      </c:pt>
                      <c:pt idx="1226">
                        <c:v>1</c:v>
                      </c:pt>
                      <c:pt idx="1227">
                        <c:v>1</c:v>
                      </c:pt>
                      <c:pt idx="1228">
                        <c:v>1</c:v>
                      </c:pt>
                      <c:pt idx="1229">
                        <c:v>1</c:v>
                      </c:pt>
                      <c:pt idx="1230">
                        <c:v>1</c:v>
                      </c:pt>
                      <c:pt idx="1231">
                        <c:v>1</c:v>
                      </c:pt>
                      <c:pt idx="1232">
                        <c:v>1.02</c:v>
                      </c:pt>
                      <c:pt idx="1233">
                        <c:v>1.02</c:v>
                      </c:pt>
                      <c:pt idx="1234">
                        <c:v>1.02</c:v>
                      </c:pt>
                      <c:pt idx="1235">
                        <c:v>1.02</c:v>
                      </c:pt>
                      <c:pt idx="1236">
                        <c:v>1.02</c:v>
                      </c:pt>
                      <c:pt idx="1237">
                        <c:v>1.02</c:v>
                      </c:pt>
                      <c:pt idx="1238">
                        <c:v>1.02</c:v>
                      </c:pt>
                      <c:pt idx="1239">
                        <c:v>1.02</c:v>
                      </c:pt>
                      <c:pt idx="1240">
                        <c:v>1.02</c:v>
                      </c:pt>
                      <c:pt idx="1241">
                        <c:v>1.02</c:v>
                      </c:pt>
                      <c:pt idx="1242">
                        <c:v>1.02</c:v>
                      </c:pt>
                      <c:pt idx="1243">
                        <c:v>1.02</c:v>
                      </c:pt>
                      <c:pt idx="1244">
                        <c:v>1.02</c:v>
                      </c:pt>
                      <c:pt idx="1245">
                        <c:v>1.02</c:v>
                      </c:pt>
                      <c:pt idx="1246">
                        <c:v>1.02</c:v>
                      </c:pt>
                      <c:pt idx="1247">
                        <c:v>1.02</c:v>
                      </c:pt>
                      <c:pt idx="1248">
                        <c:v>1.02</c:v>
                      </c:pt>
                      <c:pt idx="1249">
                        <c:v>1.02</c:v>
                      </c:pt>
                      <c:pt idx="1250">
                        <c:v>1.02</c:v>
                      </c:pt>
                      <c:pt idx="1251">
                        <c:v>1.02</c:v>
                      </c:pt>
                      <c:pt idx="1252">
                        <c:v>1.02</c:v>
                      </c:pt>
                      <c:pt idx="1253">
                        <c:v>1.02</c:v>
                      </c:pt>
                      <c:pt idx="1254">
                        <c:v>1.02</c:v>
                      </c:pt>
                      <c:pt idx="1255">
                        <c:v>1.02</c:v>
                      </c:pt>
                      <c:pt idx="1256">
                        <c:v>1.02</c:v>
                      </c:pt>
                      <c:pt idx="1257">
                        <c:v>1.02</c:v>
                      </c:pt>
                      <c:pt idx="1258">
                        <c:v>1.02</c:v>
                      </c:pt>
                      <c:pt idx="1259">
                        <c:v>1.02</c:v>
                      </c:pt>
                      <c:pt idx="1260">
                        <c:v>1.02</c:v>
                      </c:pt>
                      <c:pt idx="1261">
                        <c:v>1.02</c:v>
                      </c:pt>
                      <c:pt idx="1262">
                        <c:v>1.02</c:v>
                      </c:pt>
                      <c:pt idx="1263">
                        <c:v>1.02</c:v>
                      </c:pt>
                      <c:pt idx="1264">
                        <c:v>1.02</c:v>
                      </c:pt>
                      <c:pt idx="1265">
                        <c:v>1.02</c:v>
                      </c:pt>
                      <c:pt idx="1266">
                        <c:v>1.02</c:v>
                      </c:pt>
                      <c:pt idx="1267">
                        <c:v>1.02</c:v>
                      </c:pt>
                      <c:pt idx="1268">
                        <c:v>1.02</c:v>
                      </c:pt>
                      <c:pt idx="1269">
                        <c:v>1.02</c:v>
                      </c:pt>
                      <c:pt idx="1270">
                        <c:v>1.02</c:v>
                      </c:pt>
                      <c:pt idx="1271">
                        <c:v>1.02</c:v>
                      </c:pt>
                      <c:pt idx="1272">
                        <c:v>1.02</c:v>
                      </c:pt>
                      <c:pt idx="1273">
                        <c:v>1.02</c:v>
                      </c:pt>
                      <c:pt idx="1274">
                        <c:v>1.02</c:v>
                      </c:pt>
                      <c:pt idx="1275">
                        <c:v>1.02</c:v>
                      </c:pt>
                      <c:pt idx="1276">
                        <c:v>1.02</c:v>
                      </c:pt>
                      <c:pt idx="1277">
                        <c:v>1.02</c:v>
                      </c:pt>
                      <c:pt idx="1278">
                        <c:v>1.02</c:v>
                      </c:pt>
                      <c:pt idx="1279">
                        <c:v>1.02</c:v>
                      </c:pt>
                      <c:pt idx="1280">
                        <c:v>1.02</c:v>
                      </c:pt>
                      <c:pt idx="1281">
                        <c:v>1.02</c:v>
                      </c:pt>
                      <c:pt idx="1282">
                        <c:v>1.02</c:v>
                      </c:pt>
                      <c:pt idx="1283">
                        <c:v>1.02</c:v>
                      </c:pt>
                      <c:pt idx="1284">
                        <c:v>1.02</c:v>
                      </c:pt>
                      <c:pt idx="1285">
                        <c:v>1.02</c:v>
                      </c:pt>
                      <c:pt idx="1286">
                        <c:v>1.02</c:v>
                      </c:pt>
                      <c:pt idx="1287">
                        <c:v>1.02</c:v>
                      </c:pt>
                      <c:pt idx="1288">
                        <c:v>1.02</c:v>
                      </c:pt>
                      <c:pt idx="1289">
                        <c:v>1.02</c:v>
                      </c:pt>
                      <c:pt idx="1290">
                        <c:v>1.02</c:v>
                      </c:pt>
                      <c:pt idx="1291">
                        <c:v>1.02</c:v>
                      </c:pt>
                      <c:pt idx="1292">
                        <c:v>1.02</c:v>
                      </c:pt>
                      <c:pt idx="1293">
                        <c:v>1.02</c:v>
                      </c:pt>
                      <c:pt idx="1294">
                        <c:v>1.02</c:v>
                      </c:pt>
                      <c:pt idx="1295">
                        <c:v>1.02</c:v>
                      </c:pt>
                      <c:pt idx="1296">
                        <c:v>1.02</c:v>
                      </c:pt>
                      <c:pt idx="1297">
                        <c:v>1.02</c:v>
                      </c:pt>
                      <c:pt idx="1298">
                        <c:v>1.02</c:v>
                      </c:pt>
                      <c:pt idx="1299">
                        <c:v>1.02</c:v>
                      </c:pt>
                      <c:pt idx="1300">
                        <c:v>1.02</c:v>
                      </c:pt>
                      <c:pt idx="1301">
                        <c:v>1.02</c:v>
                      </c:pt>
                      <c:pt idx="1302">
                        <c:v>1.02</c:v>
                      </c:pt>
                      <c:pt idx="1303">
                        <c:v>1.02</c:v>
                      </c:pt>
                      <c:pt idx="1304">
                        <c:v>1.02</c:v>
                      </c:pt>
                      <c:pt idx="1305">
                        <c:v>1.02</c:v>
                      </c:pt>
                      <c:pt idx="1306">
                        <c:v>1.02</c:v>
                      </c:pt>
                      <c:pt idx="1307">
                        <c:v>1.02</c:v>
                      </c:pt>
                      <c:pt idx="1308">
                        <c:v>1.02</c:v>
                      </c:pt>
                      <c:pt idx="1309">
                        <c:v>1.02</c:v>
                      </c:pt>
                      <c:pt idx="1310">
                        <c:v>1.02</c:v>
                      </c:pt>
                      <c:pt idx="1311">
                        <c:v>1.02</c:v>
                      </c:pt>
                      <c:pt idx="1312">
                        <c:v>1.02</c:v>
                      </c:pt>
                      <c:pt idx="1313">
                        <c:v>1.02</c:v>
                      </c:pt>
                      <c:pt idx="1314">
                        <c:v>1.02</c:v>
                      </c:pt>
                      <c:pt idx="1315">
                        <c:v>1.02</c:v>
                      </c:pt>
                      <c:pt idx="1316">
                        <c:v>1.02</c:v>
                      </c:pt>
                      <c:pt idx="1317">
                        <c:v>1.02</c:v>
                      </c:pt>
                      <c:pt idx="1318">
                        <c:v>1.02</c:v>
                      </c:pt>
                      <c:pt idx="1319">
                        <c:v>1.02</c:v>
                      </c:pt>
                      <c:pt idx="1320">
                        <c:v>1.02</c:v>
                      </c:pt>
                      <c:pt idx="1321">
                        <c:v>1.02</c:v>
                      </c:pt>
                      <c:pt idx="1322">
                        <c:v>1.02</c:v>
                      </c:pt>
                      <c:pt idx="1323">
                        <c:v>1.02</c:v>
                      </c:pt>
                      <c:pt idx="1324">
                        <c:v>1.02</c:v>
                      </c:pt>
                      <c:pt idx="1325">
                        <c:v>1</c:v>
                      </c:pt>
                      <c:pt idx="1326">
                        <c:v>1</c:v>
                      </c:pt>
                      <c:pt idx="1327">
                        <c:v>1</c:v>
                      </c:pt>
                      <c:pt idx="1328">
                        <c:v>1</c:v>
                      </c:pt>
                      <c:pt idx="1329">
                        <c:v>1</c:v>
                      </c:pt>
                      <c:pt idx="1330">
                        <c:v>1</c:v>
                      </c:pt>
                      <c:pt idx="1331">
                        <c:v>1</c:v>
                      </c:pt>
                      <c:pt idx="1332">
                        <c:v>1</c:v>
                      </c:pt>
                      <c:pt idx="1333">
                        <c:v>1</c:v>
                      </c:pt>
                      <c:pt idx="1334">
                        <c:v>1</c:v>
                      </c:pt>
                      <c:pt idx="1335">
                        <c:v>1</c:v>
                      </c:pt>
                      <c:pt idx="1336">
                        <c:v>1</c:v>
                      </c:pt>
                      <c:pt idx="1337">
                        <c:v>1</c:v>
                      </c:pt>
                      <c:pt idx="1338">
                        <c:v>1.02</c:v>
                      </c:pt>
                      <c:pt idx="1339">
                        <c:v>1.02</c:v>
                      </c:pt>
                      <c:pt idx="1340">
                        <c:v>1.02</c:v>
                      </c:pt>
                      <c:pt idx="1341">
                        <c:v>1.02</c:v>
                      </c:pt>
                      <c:pt idx="1342">
                        <c:v>1.02</c:v>
                      </c:pt>
                      <c:pt idx="1343">
                        <c:v>1.02</c:v>
                      </c:pt>
                      <c:pt idx="1344">
                        <c:v>1.02</c:v>
                      </c:pt>
                      <c:pt idx="1345">
                        <c:v>1.02</c:v>
                      </c:pt>
                      <c:pt idx="1346">
                        <c:v>1.02</c:v>
                      </c:pt>
                      <c:pt idx="1347">
                        <c:v>1.02</c:v>
                      </c:pt>
                      <c:pt idx="1348">
                        <c:v>1.02</c:v>
                      </c:pt>
                      <c:pt idx="1349">
                        <c:v>1.02</c:v>
                      </c:pt>
                      <c:pt idx="1350">
                        <c:v>1.02</c:v>
                      </c:pt>
                      <c:pt idx="1351">
                        <c:v>1.04</c:v>
                      </c:pt>
                      <c:pt idx="1352">
                        <c:v>1.04</c:v>
                      </c:pt>
                      <c:pt idx="1353">
                        <c:v>1.04</c:v>
                      </c:pt>
                      <c:pt idx="1354">
                        <c:v>1.04</c:v>
                      </c:pt>
                      <c:pt idx="1355">
                        <c:v>1.04</c:v>
                      </c:pt>
                      <c:pt idx="1356">
                        <c:v>1.04</c:v>
                      </c:pt>
                      <c:pt idx="1357">
                        <c:v>1.04</c:v>
                      </c:pt>
                      <c:pt idx="1358">
                        <c:v>1.04</c:v>
                      </c:pt>
                      <c:pt idx="1359">
                        <c:v>1.04</c:v>
                      </c:pt>
                      <c:pt idx="1360">
                        <c:v>1.04</c:v>
                      </c:pt>
                      <c:pt idx="1361">
                        <c:v>1.04</c:v>
                      </c:pt>
                      <c:pt idx="1362">
                        <c:v>1.04</c:v>
                      </c:pt>
                      <c:pt idx="1363">
                        <c:v>1.04</c:v>
                      </c:pt>
                      <c:pt idx="1364">
                        <c:v>1.04</c:v>
                      </c:pt>
                      <c:pt idx="1365">
                        <c:v>1.04</c:v>
                      </c:pt>
                      <c:pt idx="1366">
                        <c:v>1.04</c:v>
                      </c:pt>
                      <c:pt idx="1367">
                        <c:v>1.04</c:v>
                      </c:pt>
                      <c:pt idx="1368">
                        <c:v>1.04</c:v>
                      </c:pt>
                      <c:pt idx="1369">
                        <c:v>1.04</c:v>
                      </c:pt>
                      <c:pt idx="1370">
                        <c:v>1.04</c:v>
                      </c:pt>
                      <c:pt idx="1371">
                        <c:v>1.04</c:v>
                      </c:pt>
                      <c:pt idx="1372">
                        <c:v>1.04</c:v>
                      </c:pt>
                      <c:pt idx="1373">
                        <c:v>1.04</c:v>
                      </c:pt>
                      <c:pt idx="1374">
                        <c:v>1.04</c:v>
                      </c:pt>
                      <c:pt idx="1375">
                        <c:v>1.06</c:v>
                      </c:pt>
                      <c:pt idx="1376">
                        <c:v>1.06</c:v>
                      </c:pt>
                      <c:pt idx="1377">
                        <c:v>1.06</c:v>
                      </c:pt>
                      <c:pt idx="1378">
                        <c:v>1.06</c:v>
                      </c:pt>
                      <c:pt idx="1379">
                        <c:v>1.06</c:v>
                      </c:pt>
                      <c:pt idx="1380">
                        <c:v>1.06</c:v>
                      </c:pt>
                      <c:pt idx="1381">
                        <c:v>1.06</c:v>
                      </c:pt>
                      <c:pt idx="1382">
                        <c:v>1.06</c:v>
                      </c:pt>
                      <c:pt idx="1383">
                        <c:v>1.06</c:v>
                      </c:pt>
                      <c:pt idx="1384">
                        <c:v>1.06</c:v>
                      </c:pt>
                      <c:pt idx="1385">
                        <c:v>1.06</c:v>
                      </c:pt>
                      <c:pt idx="1386">
                        <c:v>1.06</c:v>
                      </c:pt>
                      <c:pt idx="1387">
                        <c:v>1.08</c:v>
                      </c:pt>
                      <c:pt idx="1388">
                        <c:v>1.08</c:v>
                      </c:pt>
                      <c:pt idx="1389">
                        <c:v>1.08</c:v>
                      </c:pt>
                      <c:pt idx="1390">
                        <c:v>1.08</c:v>
                      </c:pt>
                      <c:pt idx="1391">
                        <c:v>1.08</c:v>
                      </c:pt>
                      <c:pt idx="1392">
                        <c:v>1.08</c:v>
                      </c:pt>
                      <c:pt idx="1393">
                        <c:v>1.08</c:v>
                      </c:pt>
                      <c:pt idx="1394">
                        <c:v>1.08</c:v>
                      </c:pt>
                      <c:pt idx="1395">
                        <c:v>1.08</c:v>
                      </c:pt>
                      <c:pt idx="1396">
                        <c:v>1.08</c:v>
                      </c:pt>
                      <c:pt idx="1397">
                        <c:v>1.08</c:v>
                      </c:pt>
                      <c:pt idx="1398">
                        <c:v>1.08</c:v>
                      </c:pt>
                      <c:pt idx="1399">
                        <c:v>1.06</c:v>
                      </c:pt>
                      <c:pt idx="1400">
                        <c:v>1.06</c:v>
                      </c:pt>
                      <c:pt idx="1401">
                        <c:v>1.06</c:v>
                      </c:pt>
                      <c:pt idx="1402">
                        <c:v>1.06</c:v>
                      </c:pt>
                      <c:pt idx="1403">
                        <c:v>1.06</c:v>
                      </c:pt>
                      <c:pt idx="1404">
                        <c:v>1.06</c:v>
                      </c:pt>
                      <c:pt idx="1405">
                        <c:v>1.06</c:v>
                      </c:pt>
                      <c:pt idx="1406">
                        <c:v>1.06</c:v>
                      </c:pt>
                      <c:pt idx="1407">
                        <c:v>1.06</c:v>
                      </c:pt>
                      <c:pt idx="1408">
                        <c:v>1.06</c:v>
                      </c:pt>
                      <c:pt idx="1409">
                        <c:v>1.06</c:v>
                      </c:pt>
                      <c:pt idx="1410">
                        <c:v>1.06</c:v>
                      </c:pt>
                      <c:pt idx="1411">
                        <c:v>1.06</c:v>
                      </c:pt>
                      <c:pt idx="1412">
                        <c:v>1.06</c:v>
                      </c:pt>
                      <c:pt idx="1413">
                        <c:v>1.06</c:v>
                      </c:pt>
                      <c:pt idx="1414">
                        <c:v>1.06</c:v>
                      </c:pt>
                      <c:pt idx="1415">
                        <c:v>1.06</c:v>
                      </c:pt>
                      <c:pt idx="1416">
                        <c:v>1.06</c:v>
                      </c:pt>
                      <c:pt idx="1417">
                        <c:v>1.06</c:v>
                      </c:pt>
                      <c:pt idx="1418">
                        <c:v>1.06</c:v>
                      </c:pt>
                      <c:pt idx="1419">
                        <c:v>1.06</c:v>
                      </c:pt>
                      <c:pt idx="1420">
                        <c:v>1.06</c:v>
                      </c:pt>
                      <c:pt idx="1421">
                        <c:v>1.06</c:v>
                      </c:pt>
                      <c:pt idx="1422">
                        <c:v>1.06</c:v>
                      </c:pt>
                      <c:pt idx="1423">
                        <c:v>1.06</c:v>
                      </c:pt>
                      <c:pt idx="1424">
                        <c:v>1.06</c:v>
                      </c:pt>
                      <c:pt idx="1425">
                        <c:v>1.06</c:v>
                      </c:pt>
                      <c:pt idx="1426">
                        <c:v>1.06</c:v>
                      </c:pt>
                      <c:pt idx="1427">
                        <c:v>1.06</c:v>
                      </c:pt>
                      <c:pt idx="1428">
                        <c:v>1.06</c:v>
                      </c:pt>
                      <c:pt idx="1429">
                        <c:v>1.06</c:v>
                      </c:pt>
                      <c:pt idx="1430">
                        <c:v>1.06</c:v>
                      </c:pt>
                      <c:pt idx="1431">
                        <c:v>1.06</c:v>
                      </c:pt>
                      <c:pt idx="1432">
                        <c:v>1.06</c:v>
                      </c:pt>
                      <c:pt idx="1433">
                        <c:v>1.06</c:v>
                      </c:pt>
                      <c:pt idx="1434">
                        <c:v>1.06</c:v>
                      </c:pt>
                      <c:pt idx="1435">
                        <c:v>1.06</c:v>
                      </c:pt>
                      <c:pt idx="1436">
                        <c:v>1.06</c:v>
                      </c:pt>
                      <c:pt idx="1437">
                        <c:v>1.06</c:v>
                      </c:pt>
                      <c:pt idx="1438">
                        <c:v>1.06</c:v>
                      </c:pt>
                      <c:pt idx="1439">
                        <c:v>1.06</c:v>
                      </c:pt>
                      <c:pt idx="1440">
                        <c:v>1.06</c:v>
                      </c:pt>
                      <c:pt idx="1441">
                        <c:v>1.06</c:v>
                      </c:pt>
                      <c:pt idx="1442">
                        <c:v>1.06</c:v>
                      </c:pt>
                      <c:pt idx="1443">
                        <c:v>1.06</c:v>
                      </c:pt>
                      <c:pt idx="1444">
                        <c:v>1.06</c:v>
                      </c:pt>
                      <c:pt idx="1445">
                        <c:v>1.06</c:v>
                      </c:pt>
                      <c:pt idx="1446">
                        <c:v>1.06</c:v>
                      </c:pt>
                      <c:pt idx="1447">
                        <c:v>1.06</c:v>
                      </c:pt>
                      <c:pt idx="1448">
                        <c:v>1.06</c:v>
                      </c:pt>
                      <c:pt idx="1449">
                        <c:v>1.06</c:v>
                      </c:pt>
                      <c:pt idx="1450">
                        <c:v>1.08</c:v>
                      </c:pt>
                      <c:pt idx="1451">
                        <c:v>1.08</c:v>
                      </c:pt>
                      <c:pt idx="1452">
                        <c:v>1.08</c:v>
                      </c:pt>
                      <c:pt idx="1453">
                        <c:v>1.08</c:v>
                      </c:pt>
                      <c:pt idx="1454">
                        <c:v>1.08</c:v>
                      </c:pt>
                      <c:pt idx="1455">
                        <c:v>1.08</c:v>
                      </c:pt>
                      <c:pt idx="1456">
                        <c:v>1.08</c:v>
                      </c:pt>
                      <c:pt idx="1457">
                        <c:v>1.08</c:v>
                      </c:pt>
                      <c:pt idx="1458">
                        <c:v>1.08</c:v>
                      </c:pt>
                      <c:pt idx="1459">
                        <c:v>1.08</c:v>
                      </c:pt>
                      <c:pt idx="1460">
                        <c:v>1.08</c:v>
                      </c:pt>
                      <c:pt idx="1461">
                        <c:v>1.08</c:v>
                      </c:pt>
                      <c:pt idx="1462">
                        <c:v>1.08</c:v>
                      </c:pt>
                      <c:pt idx="1463">
                        <c:v>1.1000000000000001</c:v>
                      </c:pt>
                      <c:pt idx="1464">
                        <c:v>1.1000000000000001</c:v>
                      </c:pt>
                      <c:pt idx="1465">
                        <c:v>1.1000000000000001</c:v>
                      </c:pt>
                      <c:pt idx="1466">
                        <c:v>1.1000000000000001</c:v>
                      </c:pt>
                      <c:pt idx="1467">
                        <c:v>1.1000000000000001</c:v>
                      </c:pt>
                      <c:pt idx="1468">
                        <c:v>1.1000000000000001</c:v>
                      </c:pt>
                      <c:pt idx="1469">
                        <c:v>1.1000000000000001</c:v>
                      </c:pt>
                      <c:pt idx="1470">
                        <c:v>1.1000000000000001</c:v>
                      </c:pt>
                      <c:pt idx="1471">
                        <c:v>1.1000000000000001</c:v>
                      </c:pt>
                      <c:pt idx="1472">
                        <c:v>1.1000000000000001</c:v>
                      </c:pt>
                      <c:pt idx="1473">
                        <c:v>1.1000000000000001</c:v>
                      </c:pt>
                      <c:pt idx="1474">
                        <c:v>1.1000000000000001</c:v>
                      </c:pt>
                      <c:pt idx="1475">
                        <c:v>1.1000000000000001</c:v>
                      </c:pt>
                      <c:pt idx="1476">
                        <c:v>1.1000000000000001</c:v>
                      </c:pt>
                      <c:pt idx="1477">
                        <c:v>1.1000000000000001</c:v>
                      </c:pt>
                      <c:pt idx="1478">
                        <c:v>1.1000000000000001</c:v>
                      </c:pt>
                      <c:pt idx="1479">
                        <c:v>1.1000000000000001</c:v>
                      </c:pt>
                      <c:pt idx="1480">
                        <c:v>1.1000000000000001</c:v>
                      </c:pt>
                      <c:pt idx="1481">
                        <c:v>1.1000000000000001</c:v>
                      </c:pt>
                      <c:pt idx="1482">
                        <c:v>1.1200000000000001</c:v>
                      </c:pt>
                      <c:pt idx="1483">
                        <c:v>1.1200000000000001</c:v>
                      </c:pt>
                      <c:pt idx="1484">
                        <c:v>1.1200000000000001</c:v>
                      </c:pt>
                      <c:pt idx="1485">
                        <c:v>1.1200000000000001</c:v>
                      </c:pt>
                      <c:pt idx="1486">
                        <c:v>1.1200000000000001</c:v>
                      </c:pt>
                      <c:pt idx="1487">
                        <c:v>1.1200000000000001</c:v>
                      </c:pt>
                      <c:pt idx="1488">
                        <c:v>1.1200000000000001</c:v>
                      </c:pt>
                      <c:pt idx="1489">
                        <c:v>1.1200000000000001</c:v>
                      </c:pt>
                      <c:pt idx="1490">
                        <c:v>1.1200000000000001</c:v>
                      </c:pt>
                      <c:pt idx="1491">
                        <c:v>1.1200000000000001</c:v>
                      </c:pt>
                      <c:pt idx="1492">
                        <c:v>1.1200000000000001</c:v>
                      </c:pt>
                      <c:pt idx="1493">
                        <c:v>1.1200000000000001</c:v>
                      </c:pt>
                      <c:pt idx="1494">
                        <c:v>1.1399999999999999</c:v>
                      </c:pt>
                      <c:pt idx="1495">
                        <c:v>1.1399999999999999</c:v>
                      </c:pt>
                      <c:pt idx="1496">
                        <c:v>1.1399999999999999</c:v>
                      </c:pt>
                      <c:pt idx="1497">
                        <c:v>1.1399999999999999</c:v>
                      </c:pt>
                      <c:pt idx="1498">
                        <c:v>1.1399999999999999</c:v>
                      </c:pt>
                      <c:pt idx="1499">
                        <c:v>1.1399999999999999</c:v>
                      </c:pt>
                      <c:pt idx="1500">
                        <c:v>1.1399999999999999</c:v>
                      </c:pt>
                      <c:pt idx="1501">
                        <c:v>1.1399999999999999</c:v>
                      </c:pt>
                      <c:pt idx="1502">
                        <c:v>1.1399999999999999</c:v>
                      </c:pt>
                      <c:pt idx="1503">
                        <c:v>1.1399999999999999</c:v>
                      </c:pt>
                      <c:pt idx="1504">
                        <c:v>1.1399999999999999</c:v>
                      </c:pt>
                      <c:pt idx="1505">
                        <c:v>1.1399999999999999</c:v>
                      </c:pt>
                      <c:pt idx="1506">
                        <c:v>1.1399999999999999</c:v>
                      </c:pt>
                      <c:pt idx="1507">
                        <c:v>1.1399999999999999</c:v>
                      </c:pt>
                      <c:pt idx="1508">
                        <c:v>1.1399999999999999</c:v>
                      </c:pt>
                      <c:pt idx="1509">
                        <c:v>1.1399999999999999</c:v>
                      </c:pt>
                      <c:pt idx="1510">
                        <c:v>1.1399999999999999</c:v>
                      </c:pt>
                      <c:pt idx="1511">
                        <c:v>1.1399999999999999</c:v>
                      </c:pt>
                      <c:pt idx="1512">
                        <c:v>1.1399999999999999</c:v>
                      </c:pt>
                      <c:pt idx="1513">
                        <c:v>1.1399999999999999</c:v>
                      </c:pt>
                      <c:pt idx="1514">
                        <c:v>1.1399999999999999</c:v>
                      </c:pt>
                      <c:pt idx="1515">
                        <c:v>1.1399999999999999</c:v>
                      </c:pt>
                      <c:pt idx="1516">
                        <c:v>1.1399999999999999</c:v>
                      </c:pt>
                      <c:pt idx="1517">
                        <c:v>1.1399999999999999</c:v>
                      </c:pt>
                      <c:pt idx="1518">
                        <c:v>1.1399999999999999</c:v>
                      </c:pt>
                      <c:pt idx="1519">
                        <c:v>1.1399999999999999</c:v>
                      </c:pt>
                      <c:pt idx="1520">
                        <c:v>1.1399999999999999</c:v>
                      </c:pt>
                      <c:pt idx="1521">
                        <c:v>1.1399999999999999</c:v>
                      </c:pt>
                      <c:pt idx="1522">
                        <c:v>1.1399999999999999</c:v>
                      </c:pt>
                      <c:pt idx="1523">
                        <c:v>1.1399999999999999</c:v>
                      </c:pt>
                      <c:pt idx="1524">
                        <c:v>1.1599999999999999</c:v>
                      </c:pt>
                      <c:pt idx="1525">
                        <c:v>1.1599999999999999</c:v>
                      </c:pt>
                      <c:pt idx="1526">
                        <c:v>1.1599999999999999</c:v>
                      </c:pt>
                      <c:pt idx="1527">
                        <c:v>1.1599999999999999</c:v>
                      </c:pt>
                      <c:pt idx="1528">
                        <c:v>1.1599999999999999</c:v>
                      </c:pt>
                      <c:pt idx="1529">
                        <c:v>1.1599999999999999</c:v>
                      </c:pt>
                      <c:pt idx="1530">
                        <c:v>1.1599999999999999</c:v>
                      </c:pt>
                      <c:pt idx="1531">
                        <c:v>1.1599999999999999</c:v>
                      </c:pt>
                      <c:pt idx="1532">
                        <c:v>1.1599999999999999</c:v>
                      </c:pt>
                      <c:pt idx="1533">
                        <c:v>1.1599999999999999</c:v>
                      </c:pt>
                      <c:pt idx="1534">
                        <c:v>1.1599999999999999</c:v>
                      </c:pt>
                      <c:pt idx="1535">
                        <c:v>1.1599999999999999</c:v>
                      </c:pt>
                      <c:pt idx="1536">
                        <c:v>1.1599999999999999</c:v>
                      </c:pt>
                      <c:pt idx="1537">
                        <c:v>1.1599999999999999</c:v>
                      </c:pt>
                      <c:pt idx="1538">
                        <c:v>1.1599999999999999</c:v>
                      </c:pt>
                      <c:pt idx="1539">
                        <c:v>1.1599999999999999</c:v>
                      </c:pt>
                      <c:pt idx="1540">
                        <c:v>1.1599999999999999</c:v>
                      </c:pt>
                      <c:pt idx="1541">
                        <c:v>1.1599999999999999</c:v>
                      </c:pt>
                      <c:pt idx="1542">
                        <c:v>1.1599999999999999</c:v>
                      </c:pt>
                      <c:pt idx="1543">
                        <c:v>1.1599999999999999</c:v>
                      </c:pt>
                      <c:pt idx="1544">
                        <c:v>1.1599999999999999</c:v>
                      </c:pt>
                      <c:pt idx="1545">
                        <c:v>1.1599999999999999</c:v>
                      </c:pt>
                      <c:pt idx="1546">
                        <c:v>1.1599999999999999</c:v>
                      </c:pt>
                      <c:pt idx="1547">
                        <c:v>1.1599999999999999</c:v>
                      </c:pt>
                      <c:pt idx="1548">
                        <c:v>1.1599999999999999</c:v>
                      </c:pt>
                      <c:pt idx="1549">
                        <c:v>1.1599999999999999</c:v>
                      </c:pt>
                      <c:pt idx="1550">
                        <c:v>1.1599999999999999</c:v>
                      </c:pt>
                      <c:pt idx="1551">
                        <c:v>1.1599999999999999</c:v>
                      </c:pt>
                      <c:pt idx="1552">
                        <c:v>1.1599999999999999</c:v>
                      </c:pt>
                      <c:pt idx="1553">
                        <c:v>1.1599999999999999</c:v>
                      </c:pt>
                      <c:pt idx="1554">
                        <c:v>1.1599999999999999</c:v>
                      </c:pt>
                      <c:pt idx="1555">
                        <c:v>1.1599999999999999</c:v>
                      </c:pt>
                      <c:pt idx="1556">
                        <c:v>1.1599999999999999</c:v>
                      </c:pt>
                      <c:pt idx="1557">
                        <c:v>1.1599999999999999</c:v>
                      </c:pt>
                      <c:pt idx="1558">
                        <c:v>1.1599999999999999</c:v>
                      </c:pt>
                      <c:pt idx="1559">
                        <c:v>1.1599999999999999</c:v>
                      </c:pt>
                      <c:pt idx="1560">
                        <c:v>1.1599999999999999</c:v>
                      </c:pt>
                      <c:pt idx="1561">
                        <c:v>1.1599999999999999</c:v>
                      </c:pt>
                      <c:pt idx="1562">
                        <c:v>1.1599999999999999</c:v>
                      </c:pt>
                      <c:pt idx="1563">
                        <c:v>1.1599999999999999</c:v>
                      </c:pt>
                      <c:pt idx="1564">
                        <c:v>1.1599999999999999</c:v>
                      </c:pt>
                      <c:pt idx="1565">
                        <c:v>1.1599999999999999</c:v>
                      </c:pt>
                      <c:pt idx="1566">
                        <c:v>1.1599999999999999</c:v>
                      </c:pt>
                      <c:pt idx="1567">
                        <c:v>1.1599999999999999</c:v>
                      </c:pt>
                      <c:pt idx="1568">
                        <c:v>1.1599999999999999</c:v>
                      </c:pt>
                      <c:pt idx="1569">
                        <c:v>1.1599999999999999</c:v>
                      </c:pt>
                      <c:pt idx="1570">
                        <c:v>1.1599999999999999</c:v>
                      </c:pt>
                      <c:pt idx="1571">
                        <c:v>1.1599999999999999</c:v>
                      </c:pt>
                      <c:pt idx="1572">
                        <c:v>1.1599999999999999</c:v>
                      </c:pt>
                      <c:pt idx="1573">
                        <c:v>1.18</c:v>
                      </c:pt>
                      <c:pt idx="1574">
                        <c:v>1.18</c:v>
                      </c:pt>
                      <c:pt idx="1575">
                        <c:v>1.18</c:v>
                      </c:pt>
                      <c:pt idx="1576">
                        <c:v>1.18</c:v>
                      </c:pt>
                      <c:pt idx="1577">
                        <c:v>1.18</c:v>
                      </c:pt>
                      <c:pt idx="1578">
                        <c:v>1.18</c:v>
                      </c:pt>
                      <c:pt idx="1579">
                        <c:v>1.18</c:v>
                      </c:pt>
                      <c:pt idx="1580">
                        <c:v>1.18</c:v>
                      </c:pt>
                      <c:pt idx="1581">
                        <c:v>1.1599999999999999</c:v>
                      </c:pt>
                      <c:pt idx="1582">
                        <c:v>1.1599999999999999</c:v>
                      </c:pt>
                      <c:pt idx="1583">
                        <c:v>1.1599999999999999</c:v>
                      </c:pt>
                      <c:pt idx="1584">
                        <c:v>1.1599999999999999</c:v>
                      </c:pt>
                      <c:pt idx="1585">
                        <c:v>1.1599999999999999</c:v>
                      </c:pt>
                      <c:pt idx="1586">
                        <c:v>1.1599999999999999</c:v>
                      </c:pt>
                      <c:pt idx="1587">
                        <c:v>1.1599999999999999</c:v>
                      </c:pt>
                      <c:pt idx="1588">
                        <c:v>1.1599999999999999</c:v>
                      </c:pt>
                      <c:pt idx="1589">
                        <c:v>1.1599999999999999</c:v>
                      </c:pt>
                      <c:pt idx="1590">
                        <c:v>1.1599999999999999</c:v>
                      </c:pt>
                      <c:pt idx="1591">
                        <c:v>1.1599999999999999</c:v>
                      </c:pt>
                      <c:pt idx="1592">
                        <c:v>1.1599999999999999</c:v>
                      </c:pt>
                      <c:pt idx="1593">
                        <c:v>1.1599999999999999</c:v>
                      </c:pt>
                      <c:pt idx="1594">
                        <c:v>1.1599999999999999</c:v>
                      </c:pt>
                      <c:pt idx="1595">
                        <c:v>1.1599999999999999</c:v>
                      </c:pt>
                      <c:pt idx="1596">
                        <c:v>1.1599999999999999</c:v>
                      </c:pt>
                      <c:pt idx="1597">
                        <c:v>1.1599999999999999</c:v>
                      </c:pt>
                      <c:pt idx="1598">
                        <c:v>1.1599999999999999</c:v>
                      </c:pt>
                      <c:pt idx="1599">
                        <c:v>1.18</c:v>
                      </c:pt>
                      <c:pt idx="1600">
                        <c:v>1.18</c:v>
                      </c:pt>
                      <c:pt idx="1601">
                        <c:v>1.18</c:v>
                      </c:pt>
                      <c:pt idx="1602">
                        <c:v>1.18</c:v>
                      </c:pt>
                      <c:pt idx="1603">
                        <c:v>1.18</c:v>
                      </c:pt>
                      <c:pt idx="1604">
                        <c:v>1.18</c:v>
                      </c:pt>
                      <c:pt idx="1605">
                        <c:v>1.18</c:v>
                      </c:pt>
                      <c:pt idx="1606">
                        <c:v>1.18</c:v>
                      </c:pt>
                      <c:pt idx="1607">
                        <c:v>1.18</c:v>
                      </c:pt>
                      <c:pt idx="1608">
                        <c:v>1.18</c:v>
                      </c:pt>
                      <c:pt idx="1609">
                        <c:v>1.18</c:v>
                      </c:pt>
                      <c:pt idx="1610">
                        <c:v>1.18</c:v>
                      </c:pt>
                      <c:pt idx="1611">
                        <c:v>1.18</c:v>
                      </c:pt>
                      <c:pt idx="1612">
                        <c:v>1.2</c:v>
                      </c:pt>
                      <c:pt idx="1613">
                        <c:v>1.2</c:v>
                      </c:pt>
                      <c:pt idx="1614">
                        <c:v>1.2</c:v>
                      </c:pt>
                      <c:pt idx="1615">
                        <c:v>1.2</c:v>
                      </c:pt>
                      <c:pt idx="1616">
                        <c:v>1.2</c:v>
                      </c:pt>
                      <c:pt idx="1617">
                        <c:v>1.2</c:v>
                      </c:pt>
                      <c:pt idx="1618">
                        <c:v>1.2</c:v>
                      </c:pt>
                      <c:pt idx="1619">
                        <c:v>1.2</c:v>
                      </c:pt>
                      <c:pt idx="1620">
                        <c:v>1.2</c:v>
                      </c:pt>
                      <c:pt idx="1621">
                        <c:v>1.2</c:v>
                      </c:pt>
                      <c:pt idx="1622">
                        <c:v>1.2</c:v>
                      </c:pt>
                      <c:pt idx="1623">
                        <c:v>1.2</c:v>
                      </c:pt>
                      <c:pt idx="1624">
                        <c:v>1.2</c:v>
                      </c:pt>
                      <c:pt idx="1625">
                        <c:v>1.2</c:v>
                      </c:pt>
                      <c:pt idx="1626">
                        <c:v>1.22</c:v>
                      </c:pt>
                      <c:pt idx="1627">
                        <c:v>1.22</c:v>
                      </c:pt>
                      <c:pt idx="1628">
                        <c:v>1.22</c:v>
                      </c:pt>
                      <c:pt idx="1629">
                        <c:v>1.22</c:v>
                      </c:pt>
                      <c:pt idx="1630">
                        <c:v>1.22</c:v>
                      </c:pt>
                      <c:pt idx="1631">
                        <c:v>1.22</c:v>
                      </c:pt>
                      <c:pt idx="1632">
                        <c:v>1.22</c:v>
                      </c:pt>
                      <c:pt idx="1633">
                        <c:v>1.22</c:v>
                      </c:pt>
                      <c:pt idx="1634">
                        <c:v>1.22</c:v>
                      </c:pt>
                      <c:pt idx="1635">
                        <c:v>1.22</c:v>
                      </c:pt>
                      <c:pt idx="1636">
                        <c:v>1.22</c:v>
                      </c:pt>
                      <c:pt idx="1637">
                        <c:v>1.24</c:v>
                      </c:pt>
                      <c:pt idx="1638">
                        <c:v>1.24</c:v>
                      </c:pt>
                      <c:pt idx="1639">
                        <c:v>1.24</c:v>
                      </c:pt>
                      <c:pt idx="1640">
                        <c:v>1.24</c:v>
                      </c:pt>
                      <c:pt idx="1641">
                        <c:v>1.24</c:v>
                      </c:pt>
                      <c:pt idx="1642">
                        <c:v>1.24</c:v>
                      </c:pt>
                      <c:pt idx="1643">
                        <c:v>1.26</c:v>
                      </c:pt>
                      <c:pt idx="1644">
                        <c:v>1.26</c:v>
                      </c:pt>
                      <c:pt idx="1645">
                        <c:v>1.26</c:v>
                      </c:pt>
                      <c:pt idx="1646">
                        <c:v>1.26</c:v>
                      </c:pt>
                      <c:pt idx="1647">
                        <c:v>1.26</c:v>
                      </c:pt>
                      <c:pt idx="1648">
                        <c:v>1.28</c:v>
                      </c:pt>
                      <c:pt idx="1649">
                        <c:v>1.28</c:v>
                      </c:pt>
                      <c:pt idx="1650">
                        <c:v>1.28</c:v>
                      </c:pt>
                      <c:pt idx="1651">
                        <c:v>1.28</c:v>
                      </c:pt>
                      <c:pt idx="1652">
                        <c:v>1.28</c:v>
                      </c:pt>
                      <c:pt idx="1653">
                        <c:v>1.28</c:v>
                      </c:pt>
                      <c:pt idx="1654">
                        <c:v>1.3</c:v>
                      </c:pt>
                      <c:pt idx="1655">
                        <c:v>1.3</c:v>
                      </c:pt>
                      <c:pt idx="1656">
                        <c:v>1.3</c:v>
                      </c:pt>
                      <c:pt idx="1657">
                        <c:v>1.3</c:v>
                      </c:pt>
                      <c:pt idx="1658">
                        <c:v>1.3</c:v>
                      </c:pt>
                      <c:pt idx="1659">
                        <c:v>1.3</c:v>
                      </c:pt>
                      <c:pt idx="1660">
                        <c:v>1.3</c:v>
                      </c:pt>
                      <c:pt idx="1661">
                        <c:v>1.3</c:v>
                      </c:pt>
                      <c:pt idx="1662">
                        <c:v>1.3</c:v>
                      </c:pt>
                      <c:pt idx="1663">
                        <c:v>1.3</c:v>
                      </c:pt>
                      <c:pt idx="1664">
                        <c:v>1.3</c:v>
                      </c:pt>
                      <c:pt idx="1665">
                        <c:v>1.3</c:v>
                      </c:pt>
                      <c:pt idx="1666">
                        <c:v>1.3</c:v>
                      </c:pt>
                      <c:pt idx="1667">
                        <c:v>1.3</c:v>
                      </c:pt>
                      <c:pt idx="1668">
                        <c:v>1.3</c:v>
                      </c:pt>
                      <c:pt idx="1669">
                        <c:v>1.3</c:v>
                      </c:pt>
                      <c:pt idx="1670">
                        <c:v>1.3</c:v>
                      </c:pt>
                      <c:pt idx="1671">
                        <c:v>1.3</c:v>
                      </c:pt>
                      <c:pt idx="1672">
                        <c:v>1.3</c:v>
                      </c:pt>
                      <c:pt idx="1673">
                        <c:v>1.3</c:v>
                      </c:pt>
                      <c:pt idx="1674">
                        <c:v>1.3</c:v>
                      </c:pt>
                      <c:pt idx="1675">
                        <c:v>1.3</c:v>
                      </c:pt>
                      <c:pt idx="1676">
                        <c:v>1.3</c:v>
                      </c:pt>
                      <c:pt idx="1677">
                        <c:v>1.3</c:v>
                      </c:pt>
                      <c:pt idx="1678">
                        <c:v>1.3</c:v>
                      </c:pt>
                      <c:pt idx="1679">
                        <c:v>1.3</c:v>
                      </c:pt>
                      <c:pt idx="1680">
                        <c:v>1.3</c:v>
                      </c:pt>
                      <c:pt idx="1681">
                        <c:v>1.3</c:v>
                      </c:pt>
                      <c:pt idx="1682">
                        <c:v>1.3</c:v>
                      </c:pt>
                      <c:pt idx="1683">
                        <c:v>1.3</c:v>
                      </c:pt>
                      <c:pt idx="1684">
                        <c:v>1.3</c:v>
                      </c:pt>
                      <c:pt idx="1685">
                        <c:v>1.3</c:v>
                      </c:pt>
                      <c:pt idx="1686">
                        <c:v>1.28</c:v>
                      </c:pt>
                      <c:pt idx="1687">
                        <c:v>1.28</c:v>
                      </c:pt>
                      <c:pt idx="1688">
                        <c:v>1.28</c:v>
                      </c:pt>
                      <c:pt idx="1689">
                        <c:v>1.28</c:v>
                      </c:pt>
                      <c:pt idx="1690">
                        <c:v>1.28</c:v>
                      </c:pt>
                      <c:pt idx="1691">
                        <c:v>1.28</c:v>
                      </c:pt>
                      <c:pt idx="1692">
                        <c:v>1.28</c:v>
                      </c:pt>
                      <c:pt idx="1693">
                        <c:v>1.28</c:v>
                      </c:pt>
                      <c:pt idx="1694">
                        <c:v>1.26</c:v>
                      </c:pt>
                      <c:pt idx="1695">
                        <c:v>1.26</c:v>
                      </c:pt>
                      <c:pt idx="1696">
                        <c:v>1.26</c:v>
                      </c:pt>
                      <c:pt idx="1697">
                        <c:v>1.26</c:v>
                      </c:pt>
                      <c:pt idx="1698">
                        <c:v>1.26</c:v>
                      </c:pt>
                      <c:pt idx="1699">
                        <c:v>1.24</c:v>
                      </c:pt>
                      <c:pt idx="1700">
                        <c:v>1.24</c:v>
                      </c:pt>
                      <c:pt idx="1701">
                        <c:v>1.24</c:v>
                      </c:pt>
                      <c:pt idx="1702">
                        <c:v>1.22</c:v>
                      </c:pt>
                      <c:pt idx="1703">
                        <c:v>1.22</c:v>
                      </c:pt>
                      <c:pt idx="1704">
                        <c:v>1.22</c:v>
                      </c:pt>
                      <c:pt idx="1705">
                        <c:v>1.22</c:v>
                      </c:pt>
                      <c:pt idx="1706">
                        <c:v>1.2</c:v>
                      </c:pt>
                      <c:pt idx="1707">
                        <c:v>1.2</c:v>
                      </c:pt>
                      <c:pt idx="1708">
                        <c:v>1.2</c:v>
                      </c:pt>
                      <c:pt idx="1709">
                        <c:v>1.18</c:v>
                      </c:pt>
                      <c:pt idx="1710">
                        <c:v>1.18</c:v>
                      </c:pt>
                      <c:pt idx="1711">
                        <c:v>1.18</c:v>
                      </c:pt>
                      <c:pt idx="1712">
                        <c:v>1.18</c:v>
                      </c:pt>
                      <c:pt idx="1713">
                        <c:v>1.18</c:v>
                      </c:pt>
                      <c:pt idx="1714">
                        <c:v>1.1599999999999999</c:v>
                      </c:pt>
                      <c:pt idx="1715">
                        <c:v>1.1599999999999999</c:v>
                      </c:pt>
                      <c:pt idx="1716">
                        <c:v>1.1599999999999999</c:v>
                      </c:pt>
                      <c:pt idx="1717">
                        <c:v>1.1399999999999999</c:v>
                      </c:pt>
                      <c:pt idx="1718">
                        <c:v>1.1399999999999999</c:v>
                      </c:pt>
                      <c:pt idx="1719">
                        <c:v>1.1399999999999999</c:v>
                      </c:pt>
                      <c:pt idx="1720">
                        <c:v>1.1200000000000001</c:v>
                      </c:pt>
                      <c:pt idx="1721">
                        <c:v>1.1200000000000001</c:v>
                      </c:pt>
                      <c:pt idx="1722">
                        <c:v>1.1000000000000001</c:v>
                      </c:pt>
                      <c:pt idx="1723">
                        <c:v>1.1000000000000001</c:v>
                      </c:pt>
                      <c:pt idx="1724">
                        <c:v>1.1000000000000001</c:v>
                      </c:pt>
                      <c:pt idx="1725">
                        <c:v>1.1000000000000001</c:v>
                      </c:pt>
                      <c:pt idx="1726">
                        <c:v>1.08</c:v>
                      </c:pt>
                      <c:pt idx="1727">
                        <c:v>1.08</c:v>
                      </c:pt>
                      <c:pt idx="1728">
                        <c:v>1.06</c:v>
                      </c:pt>
                      <c:pt idx="1729">
                        <c:v>1.06</c:v>
                      </c:pt>
                      <c:pt idx="1730">
                        <c:v>1.04</c:v>
                      </c:pt>
                      <c:pt idx="1731">
                        <c:v>1.04</c:v>
                      </c:pt>
                      <c:pt idx="1732">
                        <c:v>1.02</c:v>
                      </c:pt>
                      <c:pt idx="1733">
                        <c:v>1.02</c:v>
                      </c:pt>
                      <c:pt idx="1734">
                        <c:v>1.02</c:v>
                      </c:pt>
                      <c:pt idx="1735">
                        <c:v>1</c:v>
                      </c:pt>
                      <c:pt idx="1736">
                        <c:v>1</c:v>
                      </c:pt>
                      <c:pt idx="1737">
                        <c:v>0.98</c:v>
                      </c:pt>
                      <c:pt idx="1738">
                        <c:v>0.98</c:v>
                      </c:pt>
                      <c:pt idx="1739">
                        <c:v>0.96</c:v>
                      </c:pt>
                      <c:pt idx="1740">
                        <c:v>0.96</c:v>
                      </c:pt>
                      <c:pt idx="1741">
                        <c:v>0.94</c:v>
                      </c:pt>
                      <c:pt idx="1742">
                        <c:v>0.94</c:v>
                      </c:pt>
                      <c:pt idx="1743">
                        <c:v>0.94</c:v>
                      </c:pt>
                      <c:pt idx="1744">
                        <c:v>0.92</c:v>
                      </c:pt>
                      <c:pt idx="1745">
                        <c:v>0.92</c:v>
                      </c:pt>
                      <c:pt idx="1746">
                        <c:v>0.92</c:v>
                      </c:pt>
                      <c:pt idx="1747">
                        <c:v>0.9</c:v>
                      </c:pt>
                      <c:pt idx="1748">
                        <c:v>0.9</c:v>
                      </c:pt>
                      <c:pt idx="1749">
                        <c:v>0.9</c:v>
                      </c:pt>
                      <c:pt idx="1750">
                        <c:v>0.88</c:v>
                      </c:pt>
                      <c:pt idx="1751">
                        <c:v>0.86</c:v>
                      </c:pt>
                      <c:pt idx="1752">
                        <c:v>0.86</c:v>
                      </c:pt>
                      <c:pt idx="1753">
                        <c:v>0.86</c:v>
                      </c:pt>
                      <c:pt idx="1754">
                        <c:v>0.86</c:v>
                      </c:pt>
                      <c:pt idx="1755">
                        <c:v>0.84</c:v>
                      </c:pt>
                      <c:pt idx="1756">
                        <c:v>0.84</c:v>
                      </c:pt>
                      <c:pt idx="1757">
                        <c:v>0.82</c:v>
                      </c:pt>
                      <c:pt idx="1758">
                        <c:v>0.82</c:v>
                      </c:pt>
                      <c:pt idx="1759">
                        <c:v>0.8</c:v>
                      </c:pt>
                      <c:pt idx="1760">
                        <c:v>0.8</c:v>
                      </c:pt>
                      <c:pt idx="1761">
                        <c:v>0.8</c:v>
                      </c:pt>
                      <c:pt idx="1762">
                        <c:v>0.8</c:v>
                      </c:pt>
                      <c:pt idx="1763">
                        <c:v>0.78</c:v>
                      </c:pt>
                      <c:pt idx="1764">
                        <c:v>0.78</c:v>
                      </c:pt>
                      <c:pt idx="1765">
                        <c:v>0.76</c:v>
                      </c:pt>
                      <c:pt idx="1766">
                        <c:v>0.76</c:v>
                      </c:pt>
                      <c:pt idx="1767">
                        <c:v>0.74</c:v>
                      </c:pt>
                      <c:pt idx="1768">
                        <c:v>0.74</c:v>
                      </c:pt>
                      <c:pt idx="1769">
                        <c:v>0.74</c:v>
                      </c:pt>
                      <c:pt idx="1770">
                        <c:v>0.74</c:v>
                      </c:pt>
                      <c:pt idx="1771">
                        <c:v>0.72</c:v>
                      </c:pt>
                      <c:pt idx="1772">
                        <c:v>0.72</c:v>
                      </c:pt>
                      <c:pt idx="1773">
                        <c:v>0.7</c:v>
                      </c:pt>
                      <c:pt idx="1774">
                        <c:v>0.7</c:v>
                      </c:pt>
                      <c:pt idx="1775">
                        <c:v>0.68</c:v>
                      </c:pt>
                      <c:pt idx="1776">
                        <c:v>0.68</c:v>
                      </c:pt>
                      <c:pt idx="1777">
                        <c:v>0.68</c:v>
                      </c:pt>
                      <c:pt idx="1778">
                        <c:v>0.68</c:v>
                      </c:pt>
                      <c:pt idx="1779">
                        <c:v>0.66</c:v>
                      </c:pt>
                      <c:pt idx="1780">
                        <c:v>0.66</c:v>
                      </c:pt>
                      <c:pt idx="1781">
                        <c:v>0.64</c:v>
                      </c:pt>
                      <c:pt idx="1782">
                        <c:v>0.64</c:v>
                      </c:pt>
                      <c:pt idx="1783">
                        <c:v>0.64</c:v>
                      </c:pt>
                      <c:pt idx="1784">
                        <c:v>0.62</c:v>
                      </c:pt>
                      <c:pt idx="1785">
                        <c:v>0.62</c:v>
                      </c:pt>
                      <c:pt idx="1786">
                        <c:v>0.62</c:v>
                      </c:pt>
                      <c:pt idx="1787">
                        <c:v>0.6</c:v>
                      </c:pt>
                      <c:pt idx="1788">
                        <c:v>0.6</c:v>
                      </c:pt>
                      <c:pt idx="1789">
                        <c:v>0.6</c:v>
                      </c:pt>
                      <c:pt idx="1790">
                        <c:v>0.6</c:v>
                      </c:pt>
                      <c:pt idx="1791">
                        <c:v>0.6</c:v>
                      </c:pt>
                      <c:pt idx="1792">
                        <c:v>0.57999999999999996</c:v>
                      </c:pt>
                      <c:pt idx="1793">
                        <c:v>0.57999999999999996</c:v>
                      </c:pt>
                      <c:pt idx="1794">
                        <c:v>0.57999999999999996</c:v>
                      </c:pt>
                      <c:pt idx="1795">
                        <c:v>0.57999999999999996</c:v>
                      </c:pt>
                      <c:pt idx="1796">
                        <c:v>0.56000000000000005</c:v>
                      </c:pt>
                      <c:pt idx="1797">
                        <c:v>0.56000000000000005</c:v>
                      </c:pt>
                      <c:pt idx="1798">
                        <c:v>0.56000000000000005</c:v>
                      </c:pt>
                      <c:pt idx="1799">
                        <c:v>0.56000000000000005</c:v>
                      </c:pt>
                      <c:pt idx="1800">
                        <c:v>0.56000000000000005</c:v>
                      </c:pt>
                      <c:pt idx="1801">
                        <c:v>0.54</c:v>
                      </c:pt>
                      <c:pt idx="1802">
                        <c:v>0.54</c:v>
                      </c:pt>
                      <c:pt idx="1803">
                        <c:v>0.54</c:v>
                      </c:pt>
                      <c:pt idx="1804">
                        <c:v>0.54</c:v>
                      </c:pt>
                      <c:pt idx="1805">
                        <c:v>0.52</c:v>
                      </c:pt>
                      <c:pt idx="1806">
                        <c:v>0.52</c:v>
                      </c:pt>
                      <c:pt idx="1807">
                        <c:v>0.52</c:v>
                      </c:pt>
                      <c:pt idx="1808">
                        <c:v>0.52</c:v>
                      </c:pt>
                      <c:pt idx="1809">
                        <c:v>0.52</c:v>
                      </c:pt>
                      <c:pt idx="1810">
                        <c:v>0.5</c:v>
                      </c:pt>
                      <c:pt idx="1811">
                        <c:v>0.5</c:v>
                      </c:pt>
                      <c:pt idx="1812">
                        <c:v>0.5</c:v>
                      </c:pt>
                      <c:pt idx="1813">
                        <c:v>0.5</c:v>
                      </c:pt>
                      <c:pt idx="1814">
                        <c:v>0.48</c:v>
                      </c:pt>
                      <c:pt idx="1815">
                        <c:v>0.48</c:v>
                      </c:pt>
                      <c:pt idx="1816">
                        <c:v>0.48</c:v>
                      </c:pt>
                      <c:pt idx="1817">
                        <c:v>0.48</c:v>
                      </c:pt>
                      <c:pt idx="1818">
                        <c:v>0.48</c:v>
                      </c:pt>
                      <c:pt idx="1819">
                        <c:v>0.46</c:v>
                      </c:pt>
                      <c:pt idx="1820">
                        <c:v>0.46</c:v>
                      </c:pt>
                      <c:pt idx="1821">
                        <c:v>0.46</c:v>
                      </c:pt>
                      <c:pt idx="1822">
                        <c:v>0.46</c:v>
                      </c:pt>
                      <c:pt idx="1823">
                        <c:v>0.46</c:v>
                      </c:pt>
                      <c:pt idx="1824">
                        <c:v>0.44</c:v>
                      </c:pt>
                      <c:pt idx="1825">
                        <c:v>0.44</c:v>
                      </c:pt>
                      <c:pt idx="1826">
                        <c:v>0.44</c:v>
                      </c:pt>
                      <c:pt idx="1827">
                        <c:v>0.44</c:v>
                      </c:pt>
                      <c:pt idx="1828">
                        <c:v>0.44</c:v>
                      </c:pt>
                      <c:pt idx="1829">
                        <c:v>0.44</c:v>
                      </c:pt>
                      <c:pt idx="1830">
                        <c:v>0.42</c:v>
                      </c:pt>
                      <c:pt idx="1831">
                        <c:v>0.42</c:v>
                      </c:pt>
                      <c:pt idx="1832">
                        <c:v>0.42</c:v>
                      </c:pt>
                      <c:pt idx="1833">
                        <c:v>0.42</c:v>
                      </c:pt>
                      <c:pt idx="1834">
                        <c:v>0.4</c:v>
                      </c:pt>
                      <c:pt idx="1835">
                        <c:v>0.4</c:v>
                      </c:pt>
                      <c:pt idx="1836">
                        <c:v>0.4</c:v>
                      </c:pt>
                      <c:pt idx="1837">
                        <c:v>0.4</c:v>
                      </c:pt>
                      <c:pt idx="1838">
                        <c:v>0.4</c:v>
                      </c:pt>
                      <c:pt idx="1839">
                        <c:v>0.4</c:v>
                      </c:pt>
                      <c:pt idx="1840">
                        <c:v>0.38</c:v>
                      </c:pt>
                      <c:pt idx="1841">
                        <c:v>0.38</c:v>
                      </c:pt>
                      <c:pt idx="1842">
                        <c:v>0.38</c:v>
                      </c:pt>
                      <c:pt idx="1843">
                        <c:v>0.36</c:v>
                      </c:pt>
                      <c:pt idx="1844">
                        <c:v>0.36</c:v>
                      </c:pt>
                      <c:pt idx="1845">
                        <c:v>0.36</c:v>
                      </c:pt>
                      <c:pt idx="1846">
                        <c:v>0.36</c:v>
                      </c:pt>
                      <c:pt idx="1847">
                        <c:v>0.36</c:v>
                      </c:pt>
                      <c:pt idx="1848">
                        <c:v>0.34</c:v>
                      </c:pt>
                      <c:pt idx="1849">
                        <c:v>0.34</c:v>
                      </c:pt>
                      <c:pt idx="1850">
                        <c:v>0.34</c:v>
                      </c:pt>
                      <c:pt idx="1851">
                        <c:v>0.34</c:v>
                      </c:pt>
                      <c:pt idx="1852">
                        <c:v>0.32</c:v>
                      </c:pt>
                      <c:pt idx="1853">
                        <c:v>0.32</c:v>
                      </c:pt>
                      <c:pt idx="1854">
                        <c:v>0.32</c:v>
                      </c:pt>
                      <c:pt idx="1855">
                        <c:v>0.32</c:v>
                      </c:pt>
                      <c:pt idx="1856">
                        <c:v>0.32</c:v>
                      </c:pt>
                      <c:pt idx="1857">
                        <c:v>0.3</c:v>
                      </c:pt>
                      <c:pt idx="1858">
                        <c:v>0.3</c:v>
                      </c:pt>
                      <c:pt idx="1859">
                        <c:v>0.3</c:v>
                      </c:pt>
                      <c:pt idx="1860">
                        <c:v>0.3</c:v>
                      </c:pt>
                      <c:pt idx="1861">
                        <c:v>0.3</c:v>
                      </c:pt>
                      <c:pt idx="1862">
                        <c:v>0.28000000000000003</c:v>
                      </c:pt>
                      <c:pt idx="1863">
                        <c:v>0.28000000000000003</c:v>
                      </c:pt>
                      <c:pt idx="1864">
                        <c:v>0.28000000000000003</c:v>
                      </c:pt>
                      <c:pt idx="1865">
                        <c:v>0.28000000000000003</c:v>
                      </c:pt>
                      <c:pt idx="1866">
                        <c:v>0.28000000000000003</c:v>
                      </c:pt>
                      <c:pt idx="1867">
                        <c:v>0.28000000000000003</c:v>
                      </c:pt>
                      <c:pt idx="1868">
                        <c:v>0.28000000000000003</c:v>
                      </c:pt>
                      <c:pt idx="1869">
                        <c:v>0.26</c:v>
                      </c:pt>
                      <c:pt idx="1870">
                        <c:v>0.26</c:v>
                      </c:pt>
                      <c:pt idx="1871">
                        <c:v>0.26</c:v>
                      </c:pt>
                      <c:pt idx="1872">
                        <c:v>0.26</c:v>
                      </c:pt>
                      <c:pt idx="1873">
                        <c:v>0.26</c:v>
                      </c:pt>
                      <c:pt idx="1874">
                        <c:v>0.26</c:v>
                      </c:pt>
                      <c:pt idx="1875">
                        <c:v>0.24</c:v>
                      </c:pt>
                      <c:pt idx="1876">
                        <c:v>0.24</c:v>
                      </c:pt>
                      <c:pt idx="1877">
                        <c:v>0.24</c:v>
                      </c:pt>
                      <c:pt idx="1878">
                        <c:v>0.24</c:v>
                      </c:pt>
                      <c:pt idx="1879">
                        <c:v>0.24</c:v>
                      </c:pt>
                      <c:pt idx="1880">
                        <c:v>0.22</c:v>
                      </c:pt>
                      <c:pt idx="1881">
                        <c:v>0.22</c:v>
                      </c:pt>
                      <c:pt idx="1882">
                        <c:v>0.22</c:v>
                      </c:pt>
                      <c:pt idx="1883">
                        <c:v>0.22</c:v>
                      </c:pt>
                      <c:pt idx="1884">
                        <c:v>0.22</c:v>
                      </c:pt>
                      <c:pt idx="1885">
                        <c:v>0.22</c:v>
                      </c:pt>
                      <c:pt idx="1886">
                        <c:v>0.2</c:v>
                      </c:pt>
                      <c:pt idx="1887">
                        <c:v>0.2</c:v>
                      </c:pt>
                      <c:pt idx="1888">
                        <c:v>0.2</c:v>
                      </c:pt>
                      <c:pt idx="1889">
                        <c:v>0.2</c:v>
                      </c:pt>
                      <c:pt idx="1890">
                        <c:v>0.2</c:v>
                      </c:pt>
                      <c:pt idx="1891">
                        <c:v>0.2</c:v>
                      </c:pt>
                      <c:pt idx="1892">
                        <c:v>0.2</c:v>
                      </c:pt>
                      <c:pt idx="1893">
                        <c:v>0.2</c:v>
                      </c:pt>
                      <c:pt idx="1894">
                        <c:v>0.2</c:v>
                      </c:pt>
                      <c:pt idx="1895">
                        <c:v>0.2</c:v>
                      </c:pt>
                      <c:pt idx="1896">
                        <c:v>0.18</c:v>
                      </c:pt>
                      <c:pt idx="1897">
                        <c:v>0.18</c:v>
                      </c:pt>
                      <c:pt idx="1898">
                        <c:v>0.18</c:v>
                      </c:pt>
                      <c:pt idx="1899">
                        <c:v>0.18</c:v>
                      </c:pt>
                      <c:pt idx="1900">
                        <c:v>0.18</c:v>
                      </c:pt>
                      <c:pt idx="1901">
                        <c:v>0.18</c:v>
                      </c:pt>
                      <c:pt idx="1902">
                        <c:v>0.18</c:v>
                      </c:pt>
                      <c:pt idx="1903">
                        <c:v>0.18</c:v>
                      </c:pt>
                      <c:pt idx="1904">
                        <c:v>0.18</c:v>
                      </c:pt>
                      <c:pt idx="1905">
                        <c:v>0.18</c:v>
                      </c:pt>
                      <c:pt idx="1906">
                        <c:v>0.18</c:v>
                      </c:pt>
                      <c:pt idx="1907">
                        <c:v>0.18</c:v>
                      </c:pt>
                      <c:pt idx="1908">
                        <c:v>0.18</c:v>
                      </c:pt>
                      <c:pt idx="1909">
                        <c:v>0.18</c:v>
                      </c:pt>
                      <c:pt idx="1910">
                        <c:v>0.18</c:v>
                      </c:pt>
                      <c:pt idx="1911">
                        <c:v>0.18</c:v>
                      </c:pt>
                      <c:pt idx="1912">
                        <c:v>0.18</c:v>
                      </c:pt>
                      <c:pt idx="1913">
                        <c:v>0.18</c:v>
                      </c:pt>
                      <c:pt idx="1914">
                        <c:v>0.18</c:v>
                      </c:pt>
                      <c:pt idx="1915">
                        <c:v>0.18</c:v>
                      </c:pt>
                      <c:pt idx="1916">
                        <c:v>0.18</c:v>
                      </c:pt>
                      <c:pt idx="1917">
                        <c:v>0.18</c:v>
                      </c:pt>
                      <c:pt idx="1918">
                        <c:v>0.16</c:v>
                      </c:pt>
                      <c:pt idx="1919">
                        <c:v>0.16</c:v>
                      </c:pt>
                      <c:pt idx="1920">
                        <c:v>0.16</c:v>
                      </c:pt>
                      <c:pt idx="1921">
                        <c:v>0.16</c:v>
                      </c:pt>
                      <c:pt idx="1922">
                        <c:v>0.16</c:v>
                      </c:pt>
                      <c:pt idx="1923">
                        <c:v>0.16</c:v>
                      </c:pt>
                      <c:pt idx="1924">
                        <c:v>0.16</c:v>
                      </c:pt>
                      <c:pt idx="1925">
                        <c:v>0.16</c:v>
                      </c:pt>
                      <c:pt idx="1926">
                        <c:v>0.16</c:v>
                      </c:pt>
                      <c:pt idx="1927">
                        <c:v>0.16</c:v>
                      </c:pt>
                      <c:pt idx="1928">
                        <c:v>0.16</c:v>
                      </c:pt>
                      <c:pt idx="1929">
                        <c:v>0.16</c:v>
                      </c:pt>
                      <c:pt idx="1930">
                        <c:v>0.16</c:v>
                      </c:pt>
                      <c:pt idx="1931">
                        <c:v>0.16</c:v>
                      </c:pt>
                      <c:pt idx="1932">
                        <c:v>0.16</c:v>
                      </c:pt>
                      <c:pt idx="1933">
                        <c:v>0.16</c:v>
                      </c:pt>
                      <c:pt idx="1934">
                        <c:v>0.16</c:v>
                      </c:pt>
                      <c:pt idx="1935">
                        <c:v>0.16</c:v>
                      </c:pt>
                      <c:pt idx="1936">
                        <c:v>0.16</c:v>
                      </c:pt>
                      <c:pt idx="1937">
                        <c:v>0.16</c:v>
                      </c:pt>
                      <c:pt idx="1938">
                        <c:v>0.16</c:v>
                      </c:pt>
                      <c:pt idx="1939">
                        <c:v>0.16</c:v>
                      </c:pt>
                      <c:pt idx="1940">
                        <c:v>0.16</c:v>
                      </c:pt>
                      <c:pt idx="1941">
                        <c:v>0.16</c:v>
                      </c:pt>
                      <c:pt idx="1942">
                        <c:v>0.16</c:v>
                      </c:pt>
                      <c:pt idx="1943">
                        <c:v>0.16</c:v>
                      </c:pt>
                      <c:pt idx="1944">
                        <c:v>0.16</c:v>
                      </c:pt>
                      <c:pt idx="1945">
                        <c:v>0.16</c:v>
                      </c:pt>
                      <c:pt idx="1946">
                        <c:v>0.16</c:v>
                      </c:pt>
                      <c:pt idx="1947">
                        <c:v>0.16</c:v>
                      </c:pt>
                      <c:pt idx="1948">
                        <c:v>0.16</c:v>
                      </c:pt>
                      <c:pt idx="1949">
                        <c:v>0.16</c:v>
                      </c:pt>
                      <c:pt idx="1950">
                        <c:v>0.16</c:v>
                      </c:pt>
                      <c:pt idx="1951">
                        <c:v>0.16</c:v>
                      </c:pt>
                      <c:pt idx="1952">
                        <c:v>0.16</c:v>
                      </c:pt>
                      <c:pt idx="1953">
                        <c:v>0.16</c:v>
                      </c:pt>
                      <c:pt idx="1954">
                        <c:v>0.16</c:v>
                      </c:pt>
                      <c:pt idx="1955">
                        <c:v>0.16</c:v>
                      </c:pt>
                      <c:pt idx="1956">
                        <c:v>0.16</c:v>
                      </c:pt>
                      <c:pt idx="1957">
                        <c:v>0.16</c:v>
                      </c:pt>
                      <c:pt idx="1958">
                        <c:v>0.16</c:v>
                      </c:pt>
                      <c:pt idx="1959">
                        <c:v>0.16</c:v>
                      </c:pt>
                      <c:pt idx="1960">
                        <c:v>0.14000000000000001</c:v>
                      </c:pt>
                      <c:pt idx="1961">
                        <c:v>0.14000000000000001</c:v>
                      </c:pt>
                      <c:pt idx="1962">
                        <c:v>0.14000000000000001</c:v>
                      </c:pt>
                      <c:pt idx="1963">
                        <c:v>0.14000000000000001</c:v>
                      </c:pt>
                      <c:pt idx="1964">
                        <c:v>0.14000000000000001</c:v>
                      </c:pt>
                      <c:pt idx="1965">
                        <c:v>0.14000000000000001</c:v>
                      </c:pt>
                      <c:pt idx="1966">
                        <c:v>0.14000000000000001</c:v>
                      </c:pt>
                      <c:pt idx="1967">
                        <c:v>0.14000000000000001</c:v>
                      </c:pt>
                      <c:pt idx="1968">
                        <c:v>0.14000000000000001</c:v>
                      </c:pt>
                      <c:pt idx="1969">
                        <c:v>0.14000000000000001</c:v>
                      </c:pt>
                      <c:pt idx="1970">
                        <c:v>0.14000000000000001</c:v>
                      </c:pt>
                      <c:pt idx="1971">
                        <c:v>0.14000000000000001</c:v>
                      </c:pt>
                      <c:pt idx="1972">
                        <c:v>0.14000000000000001</c:v>
                      </c:pt>
                      <c:pt idx="1973">
                        <c:v>0.14000000000000001</c:v>
                      </c:pt>
                      <c:pt idx="1974">
                        <c:v>0.14000000000000001</c:v>
                      </c:pt>
                      <c:pt idx="1975">
                        <c:v>0.14000000000000001</c:v>
                      </c:pt>
                      <c:pt idx="1976">
                        <c:v>0.14000000000000001</c:v>
                      </c:pt>
                      <c:pt idx="1977">
                        <c:v>0.14000000000000001</c:v>
                      </c:pt>
                      <c:pt idx="1978">
                        <c:v>0.14000000000000001</c:v>
                      </c:pt>
                      <c:pt idx="1979">
                        <c:v>0.14000000000000001</c:v>
                      </c:pt>
                      <c:pt idx="1980">
                        <c:v>0.14000000000000001</c:v>
                      </c:pt>
                      <c:pt idx="1981">
                        <c:v>0.14000000000000001</c:v>
                      </c:pt>
                      <c:pt idx="1982">
                        <c:v>0.14000000000000001</c:v>
                      </c:pt>
                      <c:pt idx="1983">
                        <c:v>0.14000000000000001</c:v>
                      </c:pt>
                      <c:pt idx="1984">
                        <c:v>0.12</c:v>
                      </c:pt>
                      <c:pt idx="1985">
                        <c:v>0.12</c:v>
                      </c:pt>
                      <c:pt idx="1986">
                        <c:v>0.12</c:v>
                      </c:pt>
                      <c:pt idx="1987">
                        <c:v>0.12</c:v>
                      </c:pt>
                      <c:pt idx="1988">
                        <c:v>0.12</c:v>
                      </c:pt>
                      <c:pt idx="1989">
                        <c:v>0.12</c:v>
                      </c:pt>
                      <c:pt idx="1990">
                        <c:v>0.12</c:v>
                      </c:pt>
                      <c:pt idx="1991">
                        <c:v>0.12</c:v>
                      </c:pt>
                      <c:pt idx="1992">
                        <c:v>0.12</c:v>
                      </c:pt>
                      <c:pt idx="1993">
                        <c:v>0.12</c:v>
                      </c:pt>
                      <c:pt idx="1994">
                        <c:v>0.12</c:v>
                      </c:pt>
                      <c:pt idx="1995">
                        <c:v>0.1</c:v>
                      </c:pt>
                      <c:pt idx="1996">
                        <c:v>0.1</c:v>
                      </c:pt>
                      <c:pt idx="1997">
                        <c:v>0.1</c:v>
                      </c:pt>
                      <c:pt idx="1998">
                        <c:v>0.1</c:v>
                      </c:pt>
                      <c:pt idx="1999">
                        <c:v>0.1</c:v>
                      </c:pt>
                      <c:pt idx="2000">
                        <c:v>0.1</c:v>
                      </c:pt>
                      <c:pt idx="2001">
                        <c:v>0.1</c:v>
                      </c:pt>
                      <c:pt idx="2002">
                        <c:v>0.1</c:v>
                      </c:pt>
                      <c:pt idx="2003">
                        <c:v>0.1</c:v>
                      </c:pt>
                      <c:pt idx="2004">
                        <c:v>0.1</c:v>
                      </c:pt>
                      <c:pt idx="2005">
                        <c:v>0.08</c:v>
                      </c:pt>
                      <c:pt idx="2006">
                        <c:v>0.08</c:v>
                      </c:pt>
                      <c:pt idx="2007">
                        <c:v>0.08</c:v>
                      </c:pt>
                      <c:pt idx="2008">
                        <c:v>0.08</c:v>
                      </c:pt>
                      <c:pt idx="2009">
                        <c:v>0.08</c:v>
                      </c:pt>
                      <c:pt idx="2010">
                        <c:v>0.08</c:v>
                      </c:pt>
                      <c:pt idx="2011">
                        <c:v>0.08</c:v>
                      </c:pt>
                      <c:pt idx="2012">
                        <c:v>0.08</c:v>
                      </c:pt>
                      <c:pt idx="2013">
                        <c:v>0.08</c:v>
                      </c:pt>
                      <c:pt idx="2014">
                        <c:v>0.08</c:v>
                      </c:pt>
                      <c:pt idx="2015">
                        <c:v>0.08</c:v>
                      </c:pt>
                      <c:pt idx="2016">
                        <c:v>0.08</c:v>
                      </c:pt>
                      <c:pt idx="2017">
                        <c:v>0.08</c:v>
                      </c:pt>
                      <c:pt idx="2018">
                        <c:v>0.08</c:v>
                      </c:pt>
                      <c:pt idx="2019">
                        <c:v>0.08</c:v>
                      </c:pt>
                      <c:pt idx="2020">
                        <c:v>0.08</c:v>
                      </c:pt>
                      <c:pt idx="2021">
                        <c:v>0.08</c:v>
                      </c:pt>
                      <c:pt idx="2022">
                        <c:v>0.08</c:v>
                      </c:pt>
                      <c:pt idx="2023">
                        <c:v>0.08</c:v>
                      </c:pt>
                      <c:pt idx="2024">
                        <c:v>0.06</c:v>
                      </c:pt>
                      <c:pt idx="2025">
                        <c:v>0.06</c:v>
                      </c:pt>
                      <c:pt idx="2026">
                        <c:v>0.06</c:v>
                      </c:pt>
                      <c:pt idx="2027">
                        <c:v>0.06</c:v>
                      </c:pt>
                      <c:pt idx="2028">
                        <c:v>0.06</c:v>
                      </c:pt>
                      <c:pt idx="2029">
                        <c:v>0.06</c:v>
                      </c:pt>
                      <c:pt idx="2030">
                        <c:v>0.06</c:v>
                      </c:pt>
                      <c:pt idx="2031">
                        <c:v>0.06</c:v>
                      </c:pt>
                      <c:pt idx="2032">
                        <c:v>0.06</c:v>
                      </c:pt>
                      <c:pt idx="2033">
                        <c:v>0.06</c:v>
                      </c:pt>
                      <c:pt idx="2034">
                        <c:v>0.04</c:v>
                      </c:pt>
                      <c:pt idx="2035">
                        <c:v>0.04</c:v>
                      </c:pt>
                      <c:pt idx="2036">
                        <c:v>0.04</c:v>
                      </c:pt>
                      <c:pt idx="2037">
                        <c:v>0.04</c:v>
                      </c:pt>
                      <c:pt idx="2038">
                        <c:v>0.04</c:v>
                      </c:pt>
                      <c:pt idx="2039">
                        <c:v>0.04</c:v>
                      </c:pt>
                      <c:pt idx="2040">
                        <c:v>0.04</c:v>
                      </c:pt>
                      <c:pt idx="2041">
                        <c:v>0.04</c:v>
                      </c:pt>
                      <c:pt idx="2042">
                        <c:v>0.04</c:v>
                      </c:pt>
                      <c:pt idx="2043">
                        <c:v>0.04</c:v>
                      </c:pt>
                      <c:pt idx="2044">
                        <c:v>0.04</c:v>
                      </c:pt>
                      <c:pt idx="2045">
                        <c:v>0.04</c:v>
                      </c:pt>
                      <c:pt idx="2046">
                        <c:v>0.04</c:v>
                      </c:pt>
                      <c:pt idx="2047">
                        <c:v>0.04</c:v>
                      </c:pt>
                      <c:pt idx="2048">
                        <c:v>0.04</c:v>
                      </c:pt>
                      <c:pt idx="2049">
                        <c:v>0.04</c:v>
                      </c:pt>
                      <c:pt idx="2050">
                        <c:v>0.04</c:v>
                      </c:pt>
                      <c:pt idx="2051">
                        <c:v>0.04</c:v>
                      </c:pt>
                      <c:pt idx="2052">
                        <c:v>0.04</c:v>
                      </c:pt>
                      <c:pt idx="2053">
                        <c:v>0.04</c:v>
                      </c:pt>
                      <c:pt idx="2054">
                        <c:v>0.04</c:v>
                      </c:pt>
                      <c:pt idx="2055">
                        <c:v>0.04</c:v>
                      </c:pt>
                      <c:pt idx="2056">
                        <c:v>0.04</c:v>
                      </c:pt>
                      <c:pt idx="2057">
                        <c:v>0.04</c:v>
                      </c:pt>
                      <c:pt idx="2058">
                        <c:v>0.04</c:v>
                      </c:pt>
                      <c:pt idx="2059">
                        <c:v>0.04</c:v>
                      </c:pt>
                      <c:pt idx="2060">
                        <c:v>0.04</c:v>
                      </c:pt>
                      <c:pt idx="2061">
                        <c:v>0.04</c:v>
                      </c:pt>
                      <c:pt idx="2062">
                        <c:v>0.04</c:v>
                      </c:pt>
                      <c:pt idx="2063">
                        <c:v>0.04</c:v>
                      </c:pt>
                      <c:pt idx="2064">
                        <c:v>0.04</c:v>
                      </c:pt>
                      <c:pt idx="2065">
                        <c:v>0.04</c:v>
                      </c:pt>
                      <c:pt idx="2066">
                        <c:v>0.04</c:v>
                      </c:pt>
                      <c:pt idx="2067">
                        <c:v>0.04</c:v>
                      </c:pt>
                      <c:pt idx="2068">
                        <c:v>0.04</c:v>
                      </c:pt>
                      <c:pt idx="2069">
                        <c:v>0.04</c:v>
                      </c:pt>
                      <c:pt idx="2070">
                        <c:v>0.04</c:v>
                      </c:pt>
                      <c:pt idx="2071">
                        <c:v>0.04</c:v>
                      </c:pt>
                      <c:pt idx="2072">
                        <c:v>0.04</c:v>
                      </c:pt>
                      <c:pt idx="2073">
                        <c:v>0.04</c:v>
                      </c:pt>
                      <c:pt idx="2074">
                        <c:v>0.04</c:v>
                      </c:pt>
                      <c:pt idx="2075">
                        <c:v>0.04</c:v>
                      </c:pt>
                      <c:pt idx="2076">
                        <c:v>0.04</c:v>
                      </c:pt>
                      <c:pt idx="2077">
                        <c:v>0.04</c:v>
                      </c:pt>
                      <c:pt idx="2078">
                        <c:v>0.04</c:v>
                      </c:pt>
                      <c:pt idx="2079">
                        <c:v>0.04</c:v>
                      </c:pt>
                      <c:pt idx="2080">
                        <c:v>0.04</c:v>
                      </c:pt>
                      <c:pt idx="2081">
                        <c:v>0.06</c:v>
                      </c:pt>
                      <c:pt idx="2082">
                        <c:v>0.06</c:v>
                      </c:pt>
                      <c:pt idx="2083">
                        <c:v>0.06</c:v>
                      </c:pt>
                      <c:pt idx="2084">
                        <c:v>0.06</c:v>
                      </c:pt>
                      <c:pt idx="2085">
                        <c:v>0.06</c:v>
                      </c:pt>
                      <c:pt idx="2086">
                        <c:v>0.06</c:v>
                      </c:pt>
                      <c:pt idx="2087">
                        <c:v>0.06</c:v>
                      </c:pt>
                      <c:pt idx="2088">
                        <c:v>0.06</c:v>
                      </c:pt>
                      <c:pt idx="2089">
                        <c:v>0.06</c:v>
                      </c:pt>
                      <c:pt idx="2090">
                        <c:v>0.06</c:v>
                      </c:pt>
                      <c:pt idx="2091">
                        <c:v>0.06</c:v>
                      </c:pt>
                      <c:pt idx="2092">
                        <c:v>0.06</c:v>
                      </c:pt>
                      <c:pt idx="2093">
                        <c:v>0.06</c:v>
                      </c:pt>
                      <c:pt idx="2094">
                        <c:v>0.06</c:v>
                      </c:pt>
                      <c:pt idx="2095">
                        <c:v>0.06</c:v>
                      </c:pt>
                      <c:pt idx="2096">
                        <c:v>0.06</c:v>
                      </c:pt>
                      <c:pt idx="2097">
                        <c:v>0.06</c:v>
                      </c:pt>
                      <c:pt idx="2098">
                        <c:v>0.06</c:v>
                      </c:pt>
                      <c:pt idx="2099">
                        <c:v>0.06</c:v>
                      </c:pt>
                      <c:pt idx="2100">
                        <c:v>0.06</c:v>
                      </c:pt>
                      <c:pt idx="2101">
                        <c:v>0.06</c:v>
                      </c:pt>
                      <c:pt idx="2102">
                        <c:v>0.06</c:v>
                      </c:pt>
                      <c:pt idx="2103">
                        <c:v>0.06</c:v>
                      </c:pt>
                      <c:pt idx="2104">
                        <c:v>0.06</c:v>
                      </c:pt>
                      <c:pt idx="2105">
                        <c:v>0.06</c:v>
                      </c:pt>
                      <c:pt idx="2106">
                        <c:v>0.06</c:v>
                      </c:pt>
                      <c:pt idx="2107">
                        <c:v>0.06</c:v>
                      </c:pt>
                      <c:pt idx="2108">
                        <c:v>0.06</c:v>
                      </c:pt>
                      <c:pt idx="2109">
                        <c:v>0.06</c:v>
                      </c:pt>
                      <c:pt idx="2110">
                        <c:v>0.06</c:v>
                      </c:pt>
                      <c:pt idx="2111">
                        <c:v>0.06</c:v>
                      </c:pt>
                      <c:pt idx="2112">
                        <c:v>0.06</c:v>
                      </c:pt>
                      <c:pt idx="2113">
                        <c:v>0.06</c:v>
                      </c:pt>
                      <c:pt idx="2114">
                        <c:v>0.06</c:v>
                      </c:pt>
                      <c:pt idx="2115">
                        <c:v>0.06</c:v>
                      </c:pt>
                      <c:pt idx="2116">
                        <c:v>0.06</c:v>
                      </c:pt>
                      <c:pt idx="2117">
                        <c:v>0.06</c:v>
                      </c:pt>
                      <c:pt idx="2118">
                        <c:v>0.06</c:v>
                      </c:pt>
                      <c:pt idx="2119">
                        <c:v>0.06</c:v>
                      </c:pt>
                      <c:pt idx="2120">
                        <c:v>0.06</c:v>
                      </c:pt>
                      <c:pt idx="2121">
                        <c:v>0.06</c:v>
                      </c:pt>
                      <c:pt idx="2122">
                        <c:v>0.06</c:v>
                      </c:pt>
                      <c:pt idx="2123">
                        <c:v>0.06</c:v>
                      </c:pt>
                      <c:pt idx="2124">
                        <c:v>0.08</c:v>
                      </c:pt>
                      <c:pt idx="2125">
                        <c:v>0.08</c:v>
                      </c:pt>
                      <c:pt idx="2126">
                        <c:v>0.08</c:v>
                      </c:pt>
                      <c:pt idx="2127">
                        <c:v>0.08</c:v>
                      </c:pt>
                      <c:pt idx="2128">
                        <c:v>0.08</c:v>
                      </c:pt>
                      <c:pt idx="2129">
                        <c:v>0.08</c:v>
                      </c:pt>
                      <c:pt idx="2130">
                        <c:v>0.08</c:v>
                      </c:pt>
                      <c:pt idx="2131">
                        <c:v>0.08</c:v>
                      </c:pt>
                      <c:pt idx="2132">
                        <c:v>0.08</c:v>
                      </c:pt>
                      <c:pt idx="2133">
                        <c:v>0.08</c:v>
                      </c:pt>
                      <c:pt idx="2134">
                        <c:v>0.06</c:v>
                      </c:pt>
                      <c:pt idx="2135">
                        <c:v>0.06</c:v>
                      </c:pt>
                      <c:pt idx="2136">
                        <c:v>0.06</c:v>
                      </c:pt>
                      <c:pt idx="2137">
                        <c:v>0.06</c:v>
                      </c:pt>
                      <c:pt idx="2138">
                        <c:v>0.06</c:v>
                      </c:pt>
                      <c:pt idx="2139">
                        <c:v>0.06</c:v>
                      </c:pt>
                      <c:pt idx="2140">
                        <c:v>0.06</c:v>
                      </c:pt>
                      <c:pt idx="2141">
                        <c:v>0.06</c:v>
                      </c:pt>
                      <c:pt idx="2142">
                        <c:v>0.06</c:v>
                      </c:pt>
                      <c:pt idx="2143">
                        <c:v>0.06</c:v>
                      </c:pt>
                      <c:pt idx="2144">
                        <c:v>0.06</c:v>
                      </c:pt>
                      <c:pt idx="2145">
                        <c:v>0.06</c:v>
                      </c:pt>
                      <c:pt idx="2146">
                        <c:v>0.06</c:v>
                      </c:pt>
                      <c:pt idx="2147">
                        <c:v>0.06</c:v>
                      </c:pt>
                      <c:pt idx="2148">
                        <c:v>0.04</c:v>
                      </c:pt>
                      <c:pt idx="2149">
                        <c:v>0.04</c:v>
                      </c:pt>
                      <c:pt idx="2150">
                        <c:v>0.04</c:v>
                      </c:pt>
                      <c:pt idx="2151">
                        <c:v>0.04</c:v>
                      </c:pt>
                      <c:pt idx="2152">
                        <c:v>0.04</c:v>
                      </c:pt>
                      <c:pt idx="2153">
                        <c:v>0.04</c:v>
                      </c:pt>
                      <c:pt idx="2154">
                        <c:v>0.04</c:v>
                      </c:pt>
                      <c:pt idx="2155">
                        <c:v>0.04</c:v>
                      </c:pt>
                      <c:pt idx="2156">
                        <c:v>0.04</c:v>
                      </c:pt>
                      <c:pt idx="2157">
                        <c:v>0.04</c:v>
                      </c:pt>
                      <c:pt idx="2158">
                        <c:v>0.04</c:v>
                      </c:pt>
                      <c:pt idx="2159">
                        <c:v>0.04</c:v>
                      </c:pt>
                      <c:pt idx="2160">
                        <c:v>0.04</c:v>
                      </c:pt>
                      <c:pt idx="2161">
                        <c:v>0.04</c:v>
                      </c:pt>
                      <c:pt idx="2162">
                        <c:v>0.04</c:v>
                      </c:pt>
                      <c:pt idx="2163">
                        <c:v>0.04</c:v>
                      </c:pt>
                      <c:pt idx="2164">
                        <c:v>0.04</c:v>
                      </c:pt>
                      <c:pt idx="2165">
                        <c:v>0.04</c:v>
                      </c:pt>
                      <c:pt idx="2166">
                        <c:v>0.04</c:v>
                      </c:pt>
                      <c:pt idx="2167">
                        <c:v>0.04</c:v>
                      </c:pt>
                      <c:pt idx="2168">
                        <c:v>0.04</c:v>
                      </c:pt>
                      <c:pt idx="2169">
                        <c:v>0.04</c:v>
                      </c:pt>
                      <c:pt idx="2170">
                        <c:v>0.04</c:v>
                      </c:pt>
                      <c:pt idx="2171">
                        <c:v>0.04</c:v>
                      </c:pt>
                      <c:pt idx="2172">
                        <c:v>0.04</c:v>
                      </c:pt>
                      <c:pt idx="2173">
                        <c:v>0.04</c:v>
                      </c:pt>
                      <c:pt idx="2174">
                        <c:v>0.02</c:v>
                      </c:pt>
                      <c:pt idx="2175">
                        <c:v>0.02</c:v>
                      </c:pt>
                      <c:pt idx="2176">
                        <c:v>0.02</c:v>
                      </c:pt>
                      <c:pt idx="2177">
                        <c:v>0.02</c:v>
                      </c:pt>
                      <c:pt idx="2178">
                        <c:v>0.02</c:v>
                      </c:pt>
                      <c:pt idx="2179">
                        <c:v>0.02</c:v>
                      </c:pt>
                      <c:pt idx="2180">
                        <c:v>0.02</c:v>
                      </c:pt>
                      <c:pt idx="2181">
                        <c:v>0.02</c:v>
                      </c:pt>
                      <c:pt idx="2182">
                        <c:v>0.02</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02</c:v>
                      </c:pt>
                      <c:pt idx="2202">
                        <c:v>0.02</c:v>
                      </c:pt>
                      <c:pt idx="2203">
                        <c:v>0.02</c:v>
                      </c:pt>
                      <c:pt idx="2204">
                        <c:v>0.02</c:v>
                      </c:pt>
                      <c:pt idx="2205">
                        <c:v>0.02</c:v>
                      </c:pt>
                      <c:pt idx="2206">
                        <c:v>0.02</c:v>
                      </c:pt>
                      <c:pt idx="2207">
                        <c:v>0.02</c:v>
                      </c:pt>
                      <c:pt idx="2208">
                        <c:v>0.02</c:v>
                      </c:pt>
                      <c:pt idx="2209">
                        <c:v>0.02</c:v>
                      </c:pt>
                      <c:pt idx="2210">
                        <c:v>0.02</c:v>
                      </c:pt>
                      <c:pt idx="2211">
                        <c:v>0.02</c:v>
                      </c:pt>
                      <c:pt idx="2212">
                        <c:v>0.02</c:v>
                      </c:pt>
                      <c:pt idx="2213">
                        <c:v>0.02</c:v>
                      </c:pt>
                      <c:pt idx="2214">
                        <c:v>0.02</c:v>
                      </c:pt>
                      <c:pt idx="2215">
                        <c:v>0.02</c:v>
                      </c:pt>
                      <c:pt idx="2216">
                        <c:v>0.02</c:v>
                      </c:pt>
                      <c:pt idx="2217">
                        <c:v>0.02</c:v>
                      </c:pt>
                      <c:pt idx="2218">
                        <c:v>0.02</c:v>
                      </c:pt>
                      <c:pt idx="2219">
                        <c:v>0.02</c:v>
                      </c:pt>
                      <c:pt idx="2220">
                        <c:v>0.02</c:v>
                      </c:pt>
                      <c:pt idx="2221">
                        <c:v>0.02</c:v>
                      </c:pt>
                      <c:pt idx="2222">
                        <c:v>0.02</c:v>
                      </c:pt>
                      <c:pt idx="2223">
                        <c:v>0.02</c:v>
                      </c:pt>
                      <c:pt idx="2224">
                        <c:v>0.02</c:v>
                      </c:pt>
                      <c:pt idx="2225">
                        <c:v>0.02</c:v>
                      </c:pt>
                      <c:pt idx="2226">
                        <c:v>0.02</c:v>
                      </c:pt>
                      <c:pt idx="2227">
                        <c:v>0.02</c:v>
                      </c:pt>
                      <c:pt idx="2228">
                        <c:v>0.02</c:v>
                      </c:pt>
                      <c:pt idx="2229">
                        <c:v>0.02</c:v>
                      </c:pt>
                      <c:pt idx="2230">
                        <c:v>0.02</c:v>
                      </c:pt>
                      <c:pt idx="2231">
                        <c:v>0.02</c:v>
                      </c:pt>
                      <c:pt idx="2232">
                        <c:v>0.02</c:v>
                      </c:pt>
                      <c:pt idx="2233">
                        <c:v>0.04</c:v>
                      </c:pt>
                      <c:pt idx="2234">
                        <c:v>0.04</c:v>
                      </c:pt>
                      <c:pt idx="2235">
                        <c:v>0.04</c:v>
                      </c:pt>
                      <c:pt idx="2236">
                        <c:v>0.04</c:v>
                      </c:pt>
                      <c:pt idx="2237">
                        <c:v>0.04</c:v>
                      </c:pt>
                      <c:pt idx="2238">
                        <c:v>0.04</c:v>
                      </c:pt>
                      <c:pt idx="2239">
                        <c:v>0.04</c:v>
                      </c:pt>
                      <c:pt idx="2240">
                        <c:v>0.04</c:v>
                      </c:pt>
                      <c:pt idx="2241">
                        <c:v>0.04</c:v>
                      </c:pt>
                      <c:pt idx="2242">
                        <c:v>0.04</c:v>
                      </c:pt>
                      <c:pt idx="2243">
                        <c:v>0.04</c:v>
                      </c:pt>
                      <c:pt idx="2244">
                        <c:v>0.04</c:v>
                      </c:pt>
                      <c:pt idx="2245">
                        <c:v>0.04</c:v>
                      </c:pt>
                      <c:pt idx="2246">
                        <c:v>0.04</c:v>
                      </c:pt>
                      <c:pt idx="2247">
                        <c:v>0.04</c:v>
                      </c:pt>
                      <c:pt idx="2248">
                        <c:v>0.04</c:v>
                      </c:pt>
                      <c:pt idx="2249">
                        <c:v>0.04</c:v>
                      </c:pt>
                      <c:pt idx="2250">
                        <c:v>0.04</c:v>
                      </c:pt>
                      <c:pt idx="2251">
                        <c:v>0.04</c:v>
                      </c:pt>
                      <c:pt idx="2252">
                        <c:v>0.04</c:v>
                      </c:pt>
                      <c:pt idx="2253">
                        <c:v>0.04</c:v>
                      </c:pt>
                      <c:pt idx="2254">
                        <c:v>0.04</c:v>
                      </c:pt>
                      <c:pt idx="2255">
                        <c:v>0.04</c:v>
                      </c:pt>
                      <c:pt idx="2256">
                        <c:v>0.04</c:v>
                      </c:pt>
                      <c:pt idx="2257">
                        <c:v>0.04</c:v>
                      </c:pt>
                      <c:pt idx="2258">
                        <c:v>0.04</c:v>
                      </c:pt>
                      <c:pt idx="2259">
                        <c:v>0.04</c:v>
                      </c:pt>
                      <c:pt idx="2260">
                        <c:v>0.04</c:v>
                      </c:pt>
                      <c:pt idx="2261">
                        <c:v>0.04</c:v>
                      </c:pt>
                      <c:pt idx="2262">
                        <c:v>0.04</c:v>
                      </c:pt>
                      <c:pt idx="2263">
                        <c:v>0.04</c:v>
                      </c:pt>
                      <c:pt idx="2264">
                        <c:v>0.04</c:v>
                      </c:pt>
                      <c:pt idx="2265">
                        <c:v>0.04</c:v>
                      </c:pt>
                      <c:pt idx="2266">
                        <c:v>0.06</c:v>
                      </c:pt>
                      <c:pt idx="2267">
                        <c:v>0.06</c:v>
                      </c:pt>
                      <c:pt idx="2268">
                        <c:v>0.06</c:v>
                      </c:pt>
                      <c:pt idx="2269">
                        <c:v>0.06</c:v>
                      </c:pt>
                      <c:pt idx="2270">
                        <c:v>0.06</c:v>
                      </c:pt>
                      <c:pt idx="2271">
                        <c:v>0.06</c:v>
                      </c:pt>
                      <c:pt idx="2272">
                        <c:v>0.06</c:v>
                      </c:pt>
                      <c:pt idx="2273">
                        <c:v>0.06</c:v>
                      </c:pt>
                      <c:pt idx="2274">
                        <c:v>0.06</c:v>
                      </c:pt>
                      <c:pt idx="2275">
                        <c:v>0.06</c:v>
                      </c:pt>
                      <c:pt idx="2276">
                        <c:v>0.06</c:v>
                      </c:pt>
                      <c:pt idx="2277">
                        <c:v>0.06</c:v>
                      </c:pt>
                      <c:pt idx="2278">
                        <c:v>0.06</c:v>
                      </c:pt>
                      <c:pt idx="2279">
                        <c:v>0.06</c:v>
                      </c:pt>
                      <c:pt idx="2280">
                        <c:v>0.06</c:v>
                      </c:pt>
                      <c:pt idx="2281">
                        <c:v>0.06</c:v>
                      </c:pt>
                      <c:pt idx="2282">
                        <c:v>0.06</c:v>
                      </c:pt>
                      <c:pt idx="2283">
                        <c:v>0.06</c:v>
                      </c:pt>
                      <c:pt idx="2284">
                        <c:v>0.06</c:v>
                      </c:pt>
                      <c:pt idx="2285">
                        <c:v>0.06</c:v>
                      </c:pt>
                      <c:pt idx="2286">
                        <c:v>0.06</c:v>
                      </c:pt>
                      <c:pt idx="2287">
                        <c:v>0.06</c:v>
                      </c:pt>
                      <c:pt idx="2288">
                        <c:v>0.04</c:v>
                      </c:pt>
                      <c:pt idx="2289">
                        <c:v>0.04</c:v>
                      </c:pt>
                      <c:pt idx="2290">
                        <c:v>0.04</c:v>
                      </c:pt>
                      <c:pt idx="2291">
                        <c:v>0.04</c:v>
                      </c:pt>
                      <c:pt idx="2292">
                        <c:v>0.04</c:v>
                      </c:pt>
                      <c:pt idx="2293">
                        <c:v>0.04</c:v>
                      </c:pt>
                      <c:pt idx="2294">
                        <c:v>0.04</c:v>
                      </c:pt>
                      <c:pt idx="2295">
                        <c:v>0.04</c:v>
                      </c:pt>
                      <c:pt idx="2296">
                        <c:v>0.04</c:v>
                      </c:pt>
                      <c:pt idx="2297">
                        <c:v>0.04</c:v>
                      </c:pt>
                      <c:pt idx="2298">
                        <c:v>0.04</c:v>
                      </c:pt>
                      <c:pt idx="2299">
                        <c:v>0.04</c:v>
                      </c:pt>
                      <c:pt idx="2300">
                        <c:v>0.04</c:v>
                      </c:pt>
                      <c:pt idx="2301">
                        <c:v>0.04</c:v>
                      </c:pt>
                      <c:pt idx="2302">
                        <c:v>0.04</c:v>
                      </c:pt>
                      <c:pt idx="2303">
                        <c:v>0.04</c:v>
                      </c:pt>
                      <c:pt idx="2304">
                        <c:v>0.04</c:v>
                      </c:pt>
                      <c:pt idx="2305">
                        <c:v>0.04</c:v>
                      </c:pt>
                      <c:pt idx="2306">
                        <c:v>0.04</c:v>
                      </c:pt>
                      <c:pt idx="2307">
                        <c:v>0.04</c:v>
                      </c:pt>
                      <c:pt idx="2308">
                        <c:v>0.04</c:v>
                      </c:pt>
                      <c:pt idx="2309">
                        <c:v>0.04</c:v>
                      </c:pt>
                      <c:pt idx="2310">
                        <c:v>0.04</c:v>
                      </c:pt>
                      <c:pt idx="2311">
                        <c:v>0.04</c:v>
                      </c:pt>
                      <c:pt idx="2312">
                        <c:v>0.04</c:v>
                      </c:pt>
                      <c:pt idx="2313">
                        <c:v>0.04</c:v>
                      </c:pt>
                      <c:pt idx="2314">
                        <c:v>0.04</c:v>
                      </c:pt>
                      <c:pt idx="2315">
                        <c:v>0.04</c:v>
                      </c:pt>
                      <c:pt idx="2316">
                        <c:v>0.04</c:v>
                      </c:pt>
                      <c:pt idx="2317">
                        <c:v>0.02</c:v>
                      </c:pt>
                      <c:pt idx="2318">
                        <c:v>0.02</c:v>
                      </c:pt>
                      <c:pt idx="2319">
                        <c:v>0.02</c:v>
                      </c:pt>
                      <c:pt idx="2320">
                        <c:v>0.02</c:v>
                      </c:pt>
                      <c:pt idx="2321">
                        <c:v>0.02</c:v>
                      </c:pt>
                      <c:pt idx="2322">
                        <c:v>0.02</c:v>
                      </c:pt>
                      <c:pt idx="2323">
                        <c:v>0.02</c:v>
                      </c:pt>
                      <c:pt idx="2324">
                        <c:v>0.02</c:v>
                      </c:pt>
                      <c:pt idx="2325">
                        <c:v>0.02</c:v>
                      </c:pt>
                      <c:pt idx="2326">
                        <c:v>0.02</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02</c:v>
                      </c:pt>
                      <c:pt idx="2352">
                        <c:v>0.02</c:v>
                      </c:pt>
                      <c:pt idx="2353">
                        <c:v>0.02</c:v>
                      </c:pt>
                      <c:pt idx="2354">
                        <c:v>0.02</c:v>
                      </c:pt>
                      <c:pt idx="2355">
                        <c:v>0.02</c:v>
                      </c:pt>
                      <c:pt idx="2356">
                        <c:v>0.02</c:v>
                      </c:pt>
                      <c:pt idx="2357">
                        <c:v>0.02</c:v>
                      </c:pt>
                      <c:pt idx="2358">
                        <c:v>0.02</c:v>
                      </c:pt>
                      <c:pt idx="2359">
                        <c:v>0.02</c:v>
                      </c:pt>
                      <c:pt idx="2360">
                        <c:v>0.02</c:v>
                      </c:pt>
                      <c:pt idx="2361">
                        <c:v>0.02</c:v>
                      </c:pt>
                      <c:pt idx="2362">
                        <c:v>0.02</c:v>
                      </c:pt>
                      <c:pt idx="2363">
                        <c:v>0.02</c:v>
                      </c:pt>
                      <c:pt idx="2364">
                        <c:v>0.02</c:v>
                      </c:pt>
                      <c:pt idx="2365">
                        <c:v>0.02</c:v>
                      </c:pt>
                      <c:pt idx="2366">
                        <c:v>0.02</c:v>
                      </c:pt>
                      <c:pt idx="2367">
                        <c:v>0.02</c:v>
                      </c:pt>
                      <c:pt idx="2368">
                        <c:v>0.02</c:v>
                      </c:pt>
                      <c:pt idx="2369">
                        <c:v>0.02</c:v>
                      </c:pt>
                      <c:pt idx="2370">
                        <c:v>0.02</c:v>
                      </c:pt>
                      <c:pt idx="2371">
                        <c:v>0.02</c:v>
                      </c:pt>
                      <c:pt idx="2372">
                        <c:v>0.02</c:v>
                      </c:pt>
                      <c:pt idx="2373">
                        <c:v>0.02</c:v>
                      </c:pt>
                      <c:pt idx="2374">
                        <c:v>0.02</c:v>
                      </c:pt>
                      <c:pt idx="2375">
                        <c:v>0.02</c:v>
                      </c:pt>
                      <c:pt idx="2376">
                        <c:v>0.02</c:v>
                      </c:pt>
                      <c:pt idx="2377">
                        <c:v>0.02</c:v>
                      </c:pt>
                      <c:pt idx="2378">
                        <c:v>0.02</c:v>
                      </c:pt>
                      <c:pt idx="2379">
                        <c:v>0.02</c:v>
                      </c:pt>
                      <c:pt idx="2380">
                        <c:v>0.02</c:v>
                      </c:pt>
                      <c:pt idx="2381">
                        <c:v>0.04</c:v>
                      </c:pt>
                      <c:pt idx="2382">
                        <c:v>0.04</c:v>
                      </c:pt>
                      <c:pt idx="2383">
                        <c:v>0.04</c:v>
                      </c:pt>
                      <c:pt idx="2384">
                        <c:v>0.04</c:v>
                      </c:pt>
                      <c:pt idx="2385">
                        <c:v>0.04</c:v>
                      </c:pt>
                      <c:pt idx="2386">
                        <c:v>0.04</c:v>
                      </c:pt>
                      <c:pt idx="2387">
                        <c:v>0.04</c:v>
                      </c:pt>
                      <c:pt idx="2388">
                        <c:v>0.04</c:v>
                      </c:pt>
                      <c:pt idx="2389">
                        <c:v>0.04</c:v>
                      </c:pt>
                      <c:pt idx="2390">
                        <c:v>0.04</c:v>
                      </c:pt>
                      <c:pt idx="2391">
                        <c:v>0.04</c:v>
                      </c:pt>
                      <c:pt idx="2392">
                        <c:v>0.04</c:v>
                      </c:pt>
                      <c:pt idx="2393">
                        <c:v>0.04</c:v>
                      </c:pt>
                      <c:pt idx="2394">
                        <c:v>0.04</c:v>
                      </c:pt>
                      <c:pt idx="2395">
                        <c:v>0.04</c:v>
                      </c:pt>
                      <c:pt idx="2396">
                        <c:v>0.04</c:v>
                      </c:pt>
                      <c:pt idx="2397">
                        <c:v>0.04</c:v>
                      </c:pt>
                      <c:pt idx="2398">
                        <c:v>0.04</c:v>
                      </c:pt>
                      <c:pt idx="2399">
                        <c:v>0.04</c:v>
                      </c:pt>
                      <c:pt idx="2400">
                        <c:v>0.04</c:v>
                      </c:pt>
                      <c:pt idx="2401">
                        <c:v>0.04</c:v>
                      </c:pt>
                      <c:pt idx="2402">
                        <c:v>0.04</c:v>
                      </c:pt>
                      <c:pt idx="2403">
                        <c:v>0.04</c:v>
                      </c:pt>
                      <c:pt idx="2404">
                        <c:v>0.04</c:v>
                      </c:pt>
                      <c:pt idx="2405">
                        <c:v>0.04</c:v>
                      </c:pt>
                      <c:pt idx="2406">
                        <c:v>0.04</c:v>
                      </c:pt>
                      <c:pt idx="2407">
                        <c:v>0.04</c:v>
                      </c:pt>
                      <c:pt idx="2408">
                        <c:v>0.04</c:v>
                      </c:pt>
                      <c:pt idx="2409">
                        <c:v>0.04</c:v>
                      </c:pt>
                      <c:pt idx="2410">
                        <c:v>0.04</c:v>
                      </c:pt>
                      <c:pt idx="2411">
                        <c:v>0.04</c:v>
                      </c:pt>
                      <c:pt idx="2412">
                        <c:v>0.04</c:v>
                      </c:pt>
                      <c:pt idx="2413">
                        <c:v>0.04</c:v>
                      </c:pt>
                      <c:pt idx="2414">
                        <c:v>0.04</c:v>
                      </c:pt>
                      <c:pt idx="2415">
                        <c:v>0.04</c:v>
                      </c:pt>
                      <c:pt idx="2416">
                        <c:v>0.06</c:v>
                      </c:pt>
                      <c:pt idx="2417">
                        <c:v>0.06</c:v>
                      </c:pt>
                      <c:pt idx="2418">
                        <c:v>0.06</c:v>
                      </c:pt>
                      <c:pt idx="2419">
                        <c:v>0.06</c:v>
                      </c:pt>
                      <c:pt idx="2420">
                        <c:v>0.06</c:v>
                      </c:pt>
                      <c:pt idx="2421">
                        <c:v>0.06</c:v>
                      </c:pt>
                      <c:pt idx="2422">
                        <c:v>0.06</c:v>
                      </c:pt>
                      <c:pt idx="2423">
                        <c:v>0.06</c:v>
                      </c:pt>
                      <c:pt idx="2424">
                        <c:v>0.06</c:v>
                      </c:pt>
                      <c:pt idx="2425">
                        <c:v>0.06</c:v>
                      </c:pt>
                      <c:pt idx="2426">
                        <c:v>0.06</c:v>
                      </c:pt>
                      <c:pt idx="2427">
                        <c:v>0.06</c:v>
                      </c:pt>
                      <c:pt idx="2428">
                        <c:v>0.06</c:v>
                      </c:pt>
                      <c:pt idx="2429">
                        <c:v>0.06</c:v>
                      </c:pt>
                      <c:pt idx="2430">
                        <c:v>0.06</c:v>
                      </c:pt>
                      <c:pt idx="2431">
                        <c:v>0.06</c:v>
                      </c:pt>
                      <c:pt idx="2432">
                        <c:v>0.06</c:v>
                      </c:pt>
                      <c:pt idx="2433">
                        <c:v>0.04</c:v>
                      </c:pt>
                      <c:pt idx="2434">
                        <c:v>0.04</c:v>
                      </c:pt>
                      <c:pt idx="2435">
                        <c:v>0.04</c:v>
                      </c:pt>
                      <c:pt idx="2436">
                        <c:v>0.04</c:v>
                      </c:pt>
                      <c:pt idx="2437">
                        <c:v>0.04</c:v>
                      </c:pt>
                      <c:pt idx="2438">
                        <c:v>0.04</c:v>
                      </c:pt>
                      <c:pt idx="2439">
                        <c:v>0.04</c:v>
                      </c:pt>
                      <c:pt idx="2440">
                        <c:v>0.04</c:v>
                      </c:pt>
                      <c:pt idx="2441">
                        <c:v>0.04</c:v>
                      </c:pt>
                      <c:pt idx="2442">
                        <c:v>0.04</c:v>
                      </c:pt>
                      <c:pt idx="2443">
                        <c:v>0.04</c:v>
                      </c:pt>
                      <c:pt idx="2444">
                        <c:v>0.04</c:v>
                      </c:pt>
                      <c:pt idx="2445">
                        <c:v>0.04</c:v>
                      </c:pt>
                      <c:pt idx="2446">
                        <c:v>0.04</c:v>
                      </c:pt>
                      <c:pt idx="2447">
                        <c:v>0.04</c:v>
                      </c:pt>
                      <c:pt idx="2448">
                        <c:v>0.04</c:v>
                      </c:pt>
                      <c:pt idx="2449">
                        <c:v>0.04</c:v>
                      </c:pt>
                      <c:pt idx="2450">
                        <c:v>0.04</c:v>
                      </c:pt>
                      <c:pt idx="2451">
                        <c:v>0.04</c:v>
                      </c:pt>
                      <c:pt idx="2452">
                        <c:v>0.04</c:v>
                      </c:pt>
                      <c:pt idx="2453">
                        <c:v>0.04</c:v>
                      </c:pt>
                      <c:pt idx="2454">
                        <c:v>0.02</c:v>
                      </c:pt>
                      <c:pt idx="2455">
                        <c:v>0.02</c:v>
                      </c:pt>
                      <c:pt idx="2456">
                        <c:v>0.02</c:v>
                      </c:pt>
                      <c:pt idx="2457">
                        <c:v>0.02</c:v>
                      </c:pt>
                      <c:pt idx="2458">
                        <c:v>0.02</c:v>
                      </c:pt>
                      <c:pt idx="2459">
                        <c:v>0.02</c:v>
                      </c:pt>
                      <c:pt idx="2460">
                        <c:v>0.02</c:v>
                      </c:pt>
                      <c:pt idx="2461">
                        <c:v>0.02</c:v>
                      </c:pt>
                      <c:pt idx="2462">
                        <c:v>0.02</c:v>
                      </c:pt>
                      <c:pt idx="2463">
                        <c:v>0.02</c:v>
                      </c:pt>
                      <c:pt idx="2464">
                        <c:v>0.02</c:v>
                      </c:pt>
                      <c:pt idx="2465">
                        <c:v>0.02</c:v>
                      </c:pt>
                      <c:pt idx="2466">
                        <c:v>0.02</c:v>
                      </c:pt>
                      <c:pt idx="2467">
                        <c:v>0.02</c:v>
                      </c:pt>
                      <c:pt idx="2468">
                        <c:v>0.02</c:v>
                      </c:pt>
                      <c:pt idx="2469">
                        <c:v>0.02</c:v>
                      </c:pt>
                      <c:pt idx="2470">
                        <c:v>0.02</c:v>
                      </c:pt>
                      <c:pt idx="2471">
                        <c:v>0.02</c:v>
                      </c:pt>
                      <c:pt idx="2472">
                        <c:v>0.02</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02</c:v>
                      </c:pt>
                      <c:pt idx="2522">
                        <c:v>0.02</c:v>
                      </c:pt>
                      <c:pt idx="2523">
                        <c:v>0.02</c:v>
                      </c:pt>
                      <c:pt idx="2524">
                        <c:v>0.02</c:v>
                      </c:pt>
                      <c:pt idx="2525">
                        <c:v>0.02</c:v>
                      </c:pt>
                      <c:pt idx="2526">
                        <c:v>0.02</c:v>
                      </c:pt>
                      <c:pt idx="2527">
                        <c:v>0.02</c:v>
                      </c:pt>
                      <c:pt idx="2528">
                        <c:v>0.02</c:v>
                      </c:pt>
                      <c:pt idx="2529">
                        <c:v>0.02</c:v>
                      </c:pt>
                      <c:pt idx="2530">
                        <c:v>0.02</c:v>
                      </c:pt>
                      <c:pt idx="2531">
                        <c:v>0.02</c:v>
                      </c:pt>
                      <c:pt idx="2532">
                        <c:v>0.02</c:v>
                      </c:pt>
                      <c:pt idx="2533">
                        <c:v>0.02</c:v>
                      </c:pt>
                      <c:pt idx="2534">
                        <c:v>0.04</c:v>
                      </c:pt>
                      <c:pt idx="2535">
                        <c:v>0.04</c:v>
                      </c:pt>
                      <c:pt idx="2536">
                        <c:v>0.04</c:v>
                      </c:pt>
                      <c:pt idx="2537">
                        <c:v>0.04</c:v>
                      </c:pt>
                      <c:pt idx="2538">
                        <c:v>0.04</c:v>
                      </c:pt>
                      <c:pt idx="2539">
                        <c:v>0.04</c:v>
                      </c:pt>
                      <c:pt idx="2540">
                        <c:v>0.04</c:v>
                      </c:pt>
                      <c:pt idx="2541">
                        <c:v>0.04</c:v>
                      </c:pt>
                      <c:pt idx="2542">
                        <c:v>0.04</c:v>
                      </c:pt>
                      <c:pt idx="2543">
                        <c:v>0.04</c:v>
                      </c:pt>
                      <c:pt idx="2544">
                        <c:v>0.04</c:v>
                      </c:pt>
                      <c:pt idx="2545">
                        <c:v>0.04</c:v>
                      </c:pt>
                      <c:pt idx="2546">
                        <c:v>0.04</c:v>
                      </c:pt>
                      <c:pt idx="2547">
                        <c:v>0.04</c:v>
                      </c:pt>
                      <c:pt idx="2548">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A-A302-5B44-B3FD-A66005AE673A}"/>
                  </c:ext>
                </c:extLst>
              </c15:ser>
            </c15:filteredScatterSeries>
          </c:ext>
        </c:extLst>
      </c:scatterChart>
      <c:valAx>
        <c:axId val="254773888"/>
        <c:scaling>
          <c:orientation val="minMax"/>
          <c:max val="1000"/>
        </c:scaling>
        <c:delete val="0"/>
        <c:axPos val="b"/>
        <c:title>
          <c:tx>
            <c:rich>
              <a:bodyPr/>
              <a:lstStyle/>
              <a:p>
                <a:pPr>
                  <a:defRPr/>
                </a:pPr>
                <a:r>
                  <a:rPr lang="en-GB"/>
                  <a:t>Time</a:t>
                </a:r>
                <a:r>
                  <a:rPr lang="en-GB" baseline="0"/>
                  <a:t> (sec)</a:t>
                </a:r>
                <a:endParaRPr lang="en-GB"/>
              </a:p>
            </c:rich>
          </c:tx>
          <c:overlay val="0"/>
        </c:title>
        <c:numFmt formatCode="General" sourceLinked="1"/>
        <c:majorTickMark val="out"/>
        <c:minorTickMark val="none"/>
        <c:tickLblPos val="nextTo"/>
        <c:crossAx val="254784256"/>
        <c:crosses val="autoZero"/>
        <c:crossBetween val="midCat"/>
      </c:valAx>
      <c:valAx>
        <c:axId val="254784256"/>
        <c:scaling>
          <c:orientation val="minMax"/>
          <c:min val="0"/>
        </c:scaling>
        <c:delete val="0"/>
        <c:axPos val="l"/>
        <c:title>
          <c:tx>
            <c:rich>
              <a:bodyPr/>
              <a:lstStyle/>
              <a:p>
                <a:pPr>
                  <a:defRPr/>
                </a:pPr>
                <a:r>
                  <a:rPr lang="en-GB"/>
                  <a:t>Carbon Monoxide (%)</a:t>
                </a:r>
              </a:p>
            </c:rich>
          </c:tx>
          <c:overlay val="0"/>
        </c:title>
        <c:numFmt formatCode="General" sourceLinked="1"/>
        <c:majorTickMark val="out"/>
        <c:minorTickMark val="none"/>
        <c:tickLblPos val="nextTo"/>
        <c:crossAx val="254773888"/>
        <c:crosses val="autoZero"/>
        <c:crossBetween val="midCat"/>
      </c:valAx>
    </c:plotArea>
    <c:legend>
      <c:legendPos val="r"/>
      <c:overlay val="0"/>
    </c:legend>
    <c:plotVisOnly val="1"/>
    <c:dispBlanksAs val="gap"/>
    <c:showDLblsOverMax val="0"/>
  </c:chart>
  <c:spPr>
    <a:ln>
      <a:solidFill>
        <a:schemeClr val="bg1">
          <a:lumMod val="85000"/>
        </a:schemeClr>
      </a:solidFill>
    </a:ln>
  </c:sp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5% Biomass</a:t>
            </a:r>
            <a:r>
              <a:rPr lang="en-GB" baseline="0"/>
              <a:t> - </a:t>
            </a:r>
            <a:r>
              <a:rPr lang="en-GB"/>
              <a:t>CO</a:t>
            </a:r>
            <a:r>
              <a:rPr lang="en-GB" baseline="-25000"/>
              <a:t>2</a:t>
            </a:r>
            <a:endParaRPr lang="en-GB"/>
          </a:p>
        </c:rich>
      </c:tx>
      <c:overlay val="0"/>
    </c:title>
    <c:autoTitleDeleted val="0"/>
    <c:plotArea>
      <c:layout/>
      <c:scatterChart>
        <c:scatterStyle val="smoothMarker"/>
        <c:varyColors val="0"/>
        <c:ser>
          <c:idx val="0"/>
          <c:order val="0"/>
          <c:tx>
            <c:v>Coke</c:v>
          </c:tx>
          <c:marker>
            <c:symbol val="none"/>
          </c:marker>
          <c:xVal>
            <c:numRef>
              <c:f>'CO2'!$A$2:$A$1881</c:f>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f>'CO2'!$B$2:$B$1881</c:f>
              <c:numCache>
                <c:formatCode>General</c:formatCode>
                <c:ptCount val="188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02</c:v>
                </c:pt>
                <c:pt idx="34">
                  <c:v>0.02</c:v>
                </c:pt>
                <c:pt idx="35">
                  <c:v>0.02</c:v>
                </c:pt>
                <c:pt idx="36">
                  <c:v>0.02</c:v>
                </c:pt>
                <c:pt idx="37">
                  <c:v>0.04</c:v>
                </c:pt>
                <c:pt idx="38">
                  <c:v>0.04</c:v>
                </c:pt>
                <c:pt idx="39">
                  <c:v>0.06</c:v>
                </c:pt>
                <c:pt idx="40">
                  <c:v>0.06</c:v>
                </c:pt>
                <c:pt idx="41">
                  <c:v>0.06</c:v>
                </c:pt>
                <c:pt idx="42">
                  <c:v>0.08</c:v>
                </c:pt>
                <c:pt idx="43">
                  <c:v>0.1</c:v>
                </c:pt>
                <c:pt idx="44">
                  <c:v>0.1</c:v>
                </c:pt>
                <c:pt idx="45">
                  <c:v>0.12</c:v>
                </c:pt>
                <c:pt idx="46">
                  <c:v>0.14000000000000001</c:v>
                </c:pt>
                <c:pt idx="47">
                  <c:v>0.14000000000000001</c:v>
                </c:pt>
                <c:pt idx="48">
                  <c:v>0.16</c:v>
                </c:pt>
                <c:pt idx="49">
                  <c:v>0.18</c:v>
                </c:pt>
                <c:pt idx="50">
                  <c:v>0.18</c:v>
                </c:pt>
                <c:pt idx="51">
                  <c:v>0.2</c:v>
                </c:pt>
                <c:pt idx="52">
                  <c:v>0.22</c:v>
                </c:pt>
                <c:pt idx="53">
                  <c:v>0.22</c:v>
                </c:pt>
                <c:pt idx="54">
                  <c:v>0.22</c:v>
                </c:pt>
                <c:pt idx="55">
                  <c:v>0.24</c:v>
                </c:pt>
                <c:pt idx="56">
                  <c:v>0.26</c:v>
                </c:pt>
                <c:pt idx="57">
                  <c:v>0.28000000000000003</c:v>
                </c:pt>
                <c:pt idx="58">
                  <c:v>0.28000000000000003</c:v>
                </c:pt>
                <c:pt idx="59">
                  <c:v>0.3</c:v>
                </c:pt>
                <c:pt idx="60">
                  <c:v>0.32</c:v>
                </c:pt>
                <c:pt idx="61">
                  <c:v>0.34</c:v>
                </c:pt>
                <c:pt idx="62">
                  <c:v>0.34</c:v>
                </c:pt>
                <c:pt idx="63">
                  <c:v>0.36</c:v>
                </c:pt>
                <c:pt idx="64">
                  <c:v>0.38</c:v>
                </c:pt>
                <c:pt idx="65">
                  <c:v>0.4</c:v>
                </c:pt>
                <c:pt idx="66">
                  <c:v>0.42</c:v>
                </c:pt>
                <c:pt idx="67">
                  <c:v>0.44</c:v>
                </c:pt>
                <c:pt idx="68">
                  <c:v>0.46</c:v>
                </c:pt>
                <c:pt idx="69">
                  <c:v>0.48</c:v>
                </c:pt>
                <c:pt idx="70">
                  <c:v>0.5</c:v>
                </c:pt>
                <c:pt idx="71">
                  <c:v>0.5</c:v>
                </c:pt>
                <c:pt idx="72">
                  <c:v>0.52</c:v>
                </c:pt>
                <c:pt idx="73">
                  <c:v>0.56000000000000005</c:v>
                </c:pt>
                <c:pt idx="74">
                  <c:v>0.57999999999999996</c:v>
                </c:pt>
                <c:pt idx="75">
                  <c:v>0.6</c:v>
                </c:pt>
                <c:pt idx="76">
                  <c:v>0.64</c:v>
                </c:pt>
                <c:pt idx="77">
                  <c:v>0.66</c:v>
                </c:pt>
                <c:pt idx="78">
                  <c:v>0.68</c:v>
                </c:pt>
                <c:pt idx="79">
                  <c:v>0.72</c:v>
                </c:pt>
                <c:pt idx="80">
                  <c:v>0.76</c:v>
                </c:pt>
                <c:pt idx="81">
                  <c:v>0.76</c:v>
                </c:pt>
                <c:pt idx="82">
                  <c:v>0.78</c:v>
                </c:pt>
                <c:pt idx="83">
                  <c:v>0.82</c:v>
                </c:pt>
                <c:pt idx="84">
                  <c:v>0.86</c:v>
                </c:pt>
                <c:pt idx="85">
                  <c:v>0.9</c:v>
                </c:pt>
                <c:pt idx="86">
                  <c:v>0.94</c:v>
                </c:pt>
                <c:pt idx="87">
                  <c:v>0.98</c:v>
                </c:pt>
                <c:pt idx="88">
                  <c:v>1.02</c:v>
                </c:pt>
                <c:pt idx="89">
                  <c:v>1.02</c:v>
                </c:pt>
                <c:pt idx="90">
                  <c:v>1.08</c:v>
                </c:pt>
                <c:pt idx="91">
                  <c:v>1.1200000000000001</c:v>
                </c:pt>
                <c:pt idx="92">
                  <c:v>1.18</c:v>
                </c:pt>
                <c:pt idx="93">
                  <c:v>1.24</c:v>
                </c:pt>
                <c:pt idx="94">
                  <c:v>1.28</c:v>
                </c:pt>
                <c:pt idx="95">
                  <c:v>1.34</c:v>
                </c:pt>
                <c:pt idx="96">
                  <c:v>1.4</c:v>
                </c:pt>
                <c:pt idx="97">
                  <c:v>1.48</c:v>
                </c:pt>
                <c:pt idx="98">
                  <c:v>1.54</c:v>
                </c:pt>
                <c:pt idx="99">
                  <c:v>1.54</c:v>
                </c:pt>
                <c:pt idx="100">
                  <c:v>1.62</c:v>
                </c:pt>
                <c:pt idx="101">
                  <c:v>1.68</c:v>
                </c:pt>
                <c:pt idx="102">
                  <c:v>1.76</c:v>
                </c:pt>
                <c:pt idx="103">
                  <c:v>1.84</c:v>
                </c:pt>
                <c:pt idx="104">
                  <c:v>1.92</c:v>
                </c:pt>
                <c:pt idx="105">
                  <c:v>2</c:v>
                </c:pt>
                <c:pt idx="106">
                  <c:v>2.1</c:v>
                </c:pt>
                <c:pt idx="107">
                  <c:v>2.2000000000000002</c:v>
                </c:pt>
                <c:pt idx="108">
                  <c:v>2.2799999999999998</c:v>
                </c:pt>
                <c:pt idx="109">
                  <c:v>2.2799999999999998</c:v>
                </c:pt>
                <c:pt idx="110">
                  <c:v>2.4</c:v>
                </c:pt>
                <c:pt idx="111">
                  <c:v>2.5</c:v>
                </c:pt>
                <c:pt idx="112">
                  <c:v>2.6</c:v>
                </c:pt>
                <c:pt idx="113">
                  <c:v>2.72</c:v>
                </c:pt>
                <c:pt idx="114">
                  <c:v>2.84</c:v>
                </c:pt>
                <c:pt idx="115">
                  <c:v>2.96</c:v>
                </c:pt>
                <c:pt idx="116">
                  <c:v>3.08</c:v>
                </c:pt>
                <c:pt idx="117">
                  <c:v>3.22</c:v>
                </c:pt>
                <c:pt idx="118">
                  <c:v>3.22</c:v>
                </c:pt>
                <c:pt idx="119">
                  <c:v>3.34</c:v>
                </c:pt>
                <c:pt idx="120">
                  <c:v>3.48</c:v>
                </c:pt>
                <c:pt idx="121">
                  <c:v>3.62</c:v>
                </c:pt>
                <c:pt idx="122">
                  <c:v>3.76</c:v>
                </c:pt>
                <c:pt idx="123">
                  <c:v>3.92</c:v>
                </c:pt>
                <c:pt idx="124">
                  <c:v>4.0599999999999996</c:v>
                </c:pt>
                <c:pt idx="125">
                  <c:v>4.22</c:v>
                </c:pt>
                <c:pt idx="126">
                  <c:v>4.22</c:v>
                </c:pt>
                <c:pt idx="127">
                  <c:v>4.38</c:v>
                </c:pt>
                <c:pt idx="128">
                  <c:v>4.54</c:v>
                </c:pt>
                <c:pt idx="129">
                  <c:v>4.7</c:v>
                </c:pt>
                <c:pt idx="130">
                  <c:v>4.8599999999999977</c:v>
                </c:pt>
                <c:pt idx="131">
                  <c:v>5.0199999999999996</c:v>
                </c:pt>
                <c:pt idx="132">
                  <c:v>5.2</c:v>
                </c:pt>
                <c:pt idx="133">
                  <c:v>5.3599999999999977</c:v>
                </c:pt>
                <c:pt idx="134">
                  <c:v>5.54</c:v>
                </c:pt>
                <c:pt idx="135">
                  <c:v>5.7</c:v>
                </c:pt>
                <c:pt idx="136">
                  <c:v>5.8800000000000008</c:v>
                </c:pt>
                <c:pt idx="137">
                  <c:v>5.8800000000000008</c:v>
                </c:pt>
                <c:pt idx="138">
                  <c:v>6.06</c:v>
                </c:pt>
                <c:pt idx="139">
                  <c:v>6.24</c:v>
                </c:pt>
                <c:pt idx="140">
                  <c:v>6.4200000000000008</c:v>
                </c:pt>
                <c:pt idx="141">
                  <c:v>6.6</c:v>
                </c:pt>
                <c:pt idx="142">
                  <c:v>6.78</c:v>
                </c:pt>
                <c:pt idx="143">
                  <c:v>6.98</c:v>
                </c:pt>
                <c:pt idx="144">
                  <c:v>7.1599999999999984</c:v>
                </c:pt>
                <c:pt idx="145">
                  <c:v>7.3400000000000007</c:v>
                </c:pt>
                <c:pt idx="146">
                  <c:v>7.3400000000000007</c:v>
                </c:pt>
                <c:pt idx="147">
                  <c:v>7.54</c:v>
                </c:pt>
                <c:pt idx="148">
                  <c:v>7.7200000000000006</c:v>
                </c:pt>
                <c:pt idx="149">
                  <c:v>7.9</c:v>
                </c:pt>
                <c:pt idx="150">
                  <c:v>8.1</c:v>
                </c:pt>
                <c:pt idx="151">
                  <c:v>8.2800000000000011</c:v>
                </c:pt>
                <c:pt idx="152">
                  <c:v>8.4600000000000026</c:v>
                </c:pt>
                <c:pt idx="153">
                  <c:v>8.6399999999999988</c:v>
                </c:pt>
                <c:pt idx="154">
                  <c:v>8.82</c:v>
                </c:pt>
                <c:pt idx="155">
                  <c:v>8.82</c:v>
                </c:pt>
                <c:pt idx="156">
                  <c:v>9</c:v>
                </c:pt>
                <c:pt idx="157">
                  <c:v>9.18</c:v>
                </c:pt>
                <c:pt idx="158">
                  <c:v>9.36</c:v>
                </c:pt>
                <c:pt idx="159">
                  <c:v>9.5400000000000009</c:v>
                </c:pt>
                <c:pt idx="160">
                  <c:v>9.7200000000000006</c:v>
                </c:pt>
                <c:pt idx="161">
                  <c:v>9.8800000000000026</c:v>
                </c:pt>
                <c:pt idx="162">
                  <c:v>10.06</c:v>
                </c:pt>
                <c:pt idx="163">
                  <c:v>10.06</c:v>
                </c:pt>
                <c:pt idx="164">
                  <c:v>10.220000000000001</c:v>
                </c:pt>
                <c:pt idx="165">
                  <c:v>10.4</c:v>
                </c:pt>
                <c:pt idx="166">
                  <c:v>10.56</c:v>
                </c:pt>
                <c:pt idx="167">
                  <c:v>10.74</c:v>
                </c:pt>
                <c:pt idx="168">
                  <c:v>10.9</c:v>
                </c:pt>
                <c:pt idx="169">
                  <c:v>11.08</c:v>
                </c:pt>
                <c:pt idx="170">
                  <c:v>11.24</c:v>
                </c:pt>
                <c:pt idx="171">
                  <c:v>11.4</c:v>
                </c:pt>
                <c:pt idx="172">
                  <c:v>11.56</c:v>
                </c:pt>
                <c:pt idx="173">
                  <c:v>11.74</c:v>
                </c:pt>
                <c:pt idx="174">
                  <c:v>11.74</c:v>
                </c:pt>
                <c:pt idx="175">
                  <c:v>11.9</c:v>
                </c:pt>
                <c:pt idx="176">
                  <c:v>12.06</c:v>
                </c:pt>
                <c:pt idx="177">
                  <c:v>12.22</c:v>
                </c:pt>
                <c:pt idx="178">
                  <c:v>12.38</c:v>
                </c:pt>
                <c:pt idx="179">
                  <c:v>12.54</c:v>
                </c:pt>
                <c:pt idx="180">
                  <c:v>12.7</c:v>
                </c:pt>
                <c:pt idx="181">
                  <c:v>12.86</c:v>
                </c:pt>
                <c:pt idx="182">
                  <c:v>13</c:v>
                </c:pt>
                <c:pt idx="183">
                  <c:v>13</c:v>
                </c:pt>
                <c:pt idx="184">
                  <c:v>13.16</c:v>
                </c:pt>
                <c:pt idx="185">
                  <c:v>13.32</c:v>
                </c:pt>
                <c:pt idx="186">
                  <c:v>13.46</c:v>
                </c:pt>
                <c:pt idx="187">
                  <c:v>13.6</c:v>
                </c:pt>
                <c:pt idx="188">
                  <c:v>13.76</c:v>
                </c:pt>
                <c:pt idx="189">
                  <c:v>13.9</c:v>
                </c:pt>
                <c:pt idx="190">
                  <c:v>14.04</c:v>
                </c:pt>
                <c:pt idx="191">
                  <c:v>14.18</c:v>
                </c:pt>
                <c:pt idx="192">
                  <c:v>14.18</c:v>
                </c:pt>
                <c:pt idx="193">
                  <c:v>14.32</c:v>
                </c:pt>
                <c:pt idx="194">
                  <c:v>14.46</c:v>
                </c:pt>
                <c:pt idx="195">
                  <c:v>14.6</c:v>
                </c:pt>
                <c:pt idx="196">
                  <c:v>14.72</c:v>
                </c:pt>
                <c:pt idx="197">
                  <c:v>14.86</c:v>
                </c:pt>
                <c:pt idx="198">
                  <c:v>15</c:v>
                </c:pt>
                <c:pt idx="199">
                  <c:v>15.14</c:v>
                </c:pt>
                <c:pt idx="200">
                  <c:v>15.26</c:v>
                </c:pt>
                <c:pt idx="201">
                  <c:v>15.4</c:v>
                </c:pt>
                <c:pt idx="202">
                  <c:v>15.4</c:v>
                </c:pt>
                <c:pt idx="203">
                  <c:v>15.54</c:v>
                </c:pt>
                <c:pt idx="204">
                  <c:v>15.66</c:v>
                </c:pt>
                <c:pt idx="205">
                  <c:v>15.8</c:v>
                </c:pt>
                <c:pt idx="206">
                  <c:v>15.94</c:v>
                </c:pt>
                <c:pt idx="207">
                  <c:v>16.059999999999999</c:v>
                </c:pt>
                <c:pt idx="208">
                  <c:v>16.2</c:v>
                </c:pt>
                <c:pt idx="209">
                  <c:v>16.32</c:v>
                </c:pt>
                <c:pt idx="210">
                  <c:v>16.440000000000001</c:v>
                </c:pt>
                <c:pt idx="211">
                  <c:v>16.440000000000001</c:v>
                </c:pt>
                <c:pt idx="212">
                  <c:v>16.579999999999998</c:v>
                </c:pt>
                <c:pt idx="213">
                  <c:v>16.7</c:v>
                </c:pt>
                <c:pt idx="214">
                  <c:v>16.84</c:v>
                </c:pt>
                <c:pt idx="215">
                  <c:v>16.96</c:v>
                </c:pt>
                <c:pt idx="216">
                  <c:v>17.079999999999998</c:v>
                </c:pt>
                <c:pt idx="217">
                  <c:v>17.2</c:v>
                </c:pt>
                <c:pt idx="218">
                  <c:v>17.32</c:v>
                </c:pt>
                <c:pt idx="219">
                  <c:v>17.440000000000001</c:v>
                </c:pt>
                <c:pt idx="220">
                  <c:v>17.440000000000001</c:v>
                </c:pt>
                <c:pt idx="221">
                  <c:v>17.559999999999999</c:v>
                </c:pt>
                <c:pt idx="222">
                  <c:v>17.68</c:v>
                </c:pt>
                <c:pt idx="223">
                  <c:v>17.8</c:v>
                </c:pt>
                <c:pt idx="224">
                  <c:v>17.920000000000002</c:v>
                </c:pt>
                <c:pt idx="225">
                  <c:v>18.04</c:v>
                </c:pt>
                <c:pt idx="226">
                  <c:v>18.16</c:v>
                </c:pt>
                <c:pt idx="227">
                  <c:v>18.260000000000002</c:v>
                </c:pt>
                <c:pt idx="228">
                  <c:v>18.38</c:v>
                </c:pt>
                <c:pt idx="229">
                  <c:v>18.5</c:v>
                </c:pt>
                <c:pt idx="230">
                  <c:v>18.5</c:v>
                </c:pt>
                <c:pt idx="231">
                  <c:v>18.62</c:v>
                </c:pt>
                <c:pt idx="232">
                  <c:v>18.739999999999998</c:v>
                </c:pt>
                <c:pt idx="233">
                  <c:v>18.84</c:v>
                </c:pt>
                <c:pt idx="234">
                  <c:v>18.96</c:v>
                </c:pt>
                <c:pt idx="235">
                  <c:v>19.079999999999998</c:v>
                </c:pt>
                <c:pt idx="236">
                  <c:v>19.18</c:v>
                </c:pt>
                <c:pt idx="237">
                  <c:v>19.3</c:v>
                </c:pt>
                <c:pt idx="238">
                  <c:v>19.399999999999999</c:v>
                </c:pt>
                <c:pt idx="239">
                  <c:v>19.52</c:v>
                </c:pt>
                <c:pt idx="240">
                  <c:v>19.52</c:v>
                </c:pt>
                <c:pt idx="241">
                  <c:v>19.62</c:v>
                </c:pt>
                <c:pt idx="242">
                  <c:v>19.72</c:v>
                </c:pt>
                <c:pt idx="243">
                  <c:v>19.82</c:v>
                </c:pt>
                <c:pt idx="244">
                  <c:v>19.920000000000002</c:v>
                </c:pt>
                <c:pt idx="245">
                  <c:v>20.02</c:v>
                </c:pt>
                <c:pt idx="246">
                  <c:v>20.12</c:v>
                </c:pt>
                <c:pt idx="247">
                  <c:v>20.22</c:v>
                </c:pt>
                <c:pt idx="248">
                  <c:v>20.22</c:v>
                </c:pt>
                <c:pt idx="249">
                  <c:v>20.32</c:v>
                </c:pt>
                <c:pt idx="250">
                  <c:v>20.399999999999999</c:v>
                </c:pt>
                <c:pt idx="251">
                  <c:v>20.5</c:v>
                </c:pt>
                <c:pt idx="252">
                  <c:v>20.6</c:v>
                </c:pt>
                <c:pt idx="253">
                  <c:v>20.68</c:v>
                </c:pt>
                <c:pt idx="254">
                  <c:v>20.78</c:v>
                </c:pt>
                <c:pt idx="255">
                  <c:v>20.86</c:v>
                </c:pt>
                <c:pt idx="256">
                  <c:v>20.96</c:v>
                </c:pt>
                <c:pt idx="257">
                  <c:v>21.04</c:v>
                </c:pt>
                <c:pt idx="258">
                  <c:v>21.04</c:v>
                </c:pt>
                <c:pt idx="259">
                  <c:v>21.12</c:v>
                </c:pt>
                <c:pt idx="260">
                  <c:v>21.22</c:v>
                </c:pt>
                <c:pt idx="261">
                  <c:v>21.3</c:v>
                </c:pt>
                <c:pt idx="262">
                  <c:v>21.38</c:v>
                </c:pt>
                <c:pt idx="263">
                  <c:v>21.48</c:v>
                </c:pt>
                <c:pt idx="264">
                  <c:v>21.56</c:v>
                </c:pt>
                <c:pt idx="265">
                  <c:v>21.64</c:v>
                </c:pt>
                <c:pt idx="266">
                  <c:v>21.72</c:v>
                </c:pt>
                <c:pt idx="267">
                  <c:v>21.78</c:v>
                </c:pt>
                <c:pt idx="268">
                  <c:v>21.78</c:v>
                </c:pt>
                <c:pt idx="269">
                  <c:v>21.86</c:v>
                </c:pt>
                <c:pt idx="270">
                  <c:v>21.94</c:v>
                </c:pt>
                <c:pt idx="271">
                  <c:v>22</c:v>
                </c:pt>
                <c:pt idx="272">
                  <c:v>22.08</c:v>
                </c:pt>
                <c:pt idx="273">
                  <c:v>22.14</c:v>
                </c:pt>
                <c:pt idx="274">
                  <c:v>22.22</c:v>
                </c:pt>
                <c:pt idx="275">
                  <c:v>22.28</c:v>
                </c:pt>
                <c:pt idx="276">
                  <c:v>22.28</c:v>
                </c:pt>
                <c:pt idx="277">
                  <c:v>22.34</c:v>
                </c:pt>
                <c:pt idx="278">
                  <c:v>22.4</c:v>
                </c:pt>
                <c:pt idx="279">
                  <c:v>22.46</c:v>
                </c:pt>
                <c:pt idx="280">
                  <c:v>22.52</c:v>
                </c:pt>
                <c:pt idx="281">
                  <c:v>22.58</c:v>
                </c:pt>
                <c:pt idx="282">
                  <c:v>22.64</c:v>
                </c:pt>
                <c:pt idx="283">
                  <c:v>22.7</c:v>
                </c:pt>
                <c:pt idx="284">
                  <c:v>22.78</c:v>
                </c:pt>
                <c:pt idx="285">
                  <c:v>22.84</c:v>
                </c:pt>
                <c:pt idx="286">
                  <c:v>22.84</c:v>
                </c:pt>
                <c:pt idx="287">
                  <c:v>22.9</c:v>
                </c:pt>
                <c:pt idx="288">
                  <c:v>22.96</c:v>
                </c:pt>
                <c:pt idx="289">
                  <c:v>23.02</c:v>
                </c:pt>
                <c:pt idx="290">
                  <c:v>23.08</c:v>
                </c:pt>
                <c:pt idx="291">
                  <c:v>23.14</c:v>
                </c:pt>
                <c:pt idx="292">
                  <c:v>23.2</c:v>
                </c:pt>
                <c:pt idx="293">
                  <c:v>23.26</c:v>
                </c:pt>
                <c:pt idx="294">
                  <c:v>23.26</c:v>
                </c:pt>
                <c:pt idx="295">
                  <c:v>23.36</c:v>
                </c:pt>
                <c:pt idx="296">
                  <c:v>23.36</c:v>
                </c:pt>
                <c:pt idx="297">
                  <c:v>23.42</c:v>
                </c:pt>
                <c:pt idx="298">
                  <c:v>23.48</c:v>
                </c:pt>
                <c:pt idx="299">
                  <c:v>23.52</c:v>
                </c:pt>
                <c:pt idx="300">
                  <c:v>23.58</c:v>
                </c:pt>
                <c:pt idx="301">
                  <c:v>23.62</c:v>
                </c:pt>
                <c:pt idx="302">
                  <c:v>23.66</c:v>
                </c:pt>
                <c:pt idx="303">
                  <c:v>23.72</c:v>
                </c:pt>
                <c:pt idx="304">
                  <c:v>23.76</c:v>
                </c:pt>
                <c:pt idx="305">
                  <c:v>23.76</c:v>
                </c:pt>
                <c:pt idx="306">
                  <c:v>23.8</c:v>
                </c:pt>
                <c:pt idx="307">
                  <c:v>23.84</c:v>
                </c:pt>
                <c:pt idx="308">
                  <c:v>23.88</c:v>
                </c:pt>
                <c:pt idx="309">
                  <c:v>23.94</c:v>
                </c:pt>
                <c:pt idx="310">
                  <c:v>23.98</c:v>
                </c:pt>
                <c:pt idx="311">
                  <c:v>24.02</c:v>
                </c:pt>
                <c:pt idx="312">
                  <c:v>24.06</c:v>
                </c:pt>
                <c:pt idx="313">
                  <c:v>24.1</c:v>
                </c:pt>
                <c:pt idx="314">
                  <c:v>24.1</c:v>
                </c:pt>
                <c:pt idx="315">
                  <c:v>24.14</c:v>
                </c:pt>
                <c:pt idx="316">
                  <c:v>24.18</c:v>
                </c:pt>
                <c:pt idx="317">
                  <c:v>24.24</c:v>
                </c:pt>
                <c:pt idx="318">
                  <c:v>24.28</c:v>
                </c:pt>
                <c:pt idx="319">
                  <c:v>24.32</c:v>
                </c:pt>
                <c:pt idx="320">
                  <c:v>24.36</c:v>
                </c:pt>
                <c:pt idx="321">
                  <c:v>24.42</c:v>
                </c:pt>
                <c:pt idx="322">
                  <c:v>24.42</c:v>
                </c:pt>
                <c:pt idx="323">
                  <c:v>24.46</c:v>
                </c:pt>
                <c:pt idx="324">
                  <c:v>24.5</c:v>
                </c:pt>
                <c:pt idx="325">
                  <c:v>24.54</c:v>
                </c:pt>
                <c:pt idx="326">
                  <c:v>24.58</c:v>
                </c:pt>
                <c:pt idx="327">
                  <c:v>24.62</c:v>
                </c:pt>
                <c:pt idx="328">
                  <c:v>24.66</c:v>
                </c:pt>
                <c:pt idx="329">
                  <c:v>24.7</c:v>
                </c:pt>
                <c:pt idx="330">
                  <c:v>24.72</c:v>
                </c:pt>
                <c:pt idx="331">
                  <c:v>24.76</c:v>
                </c:pt>
                <c:pt idx="332">
                  <c:v>24.8</c:v>
                </c:pt>
                <c:pt idx="333">
                  <c:v>24.8</c:v>
                </c:pt>
                <c:pt idx="334">
                  <c:v>24.82</c:v>
                </c:pt>
                <c:pt idx="335">
                  <c:v>24.86</c:v>
                </c:pt>
                <c:pt idx="336">
                  <c:v>24.88</c:v>
                </c:pt>
                <c:pt idx="337">
                  <c:v>24.92</c:v>
                </c:pt>
                <c:pt idx="338">
                  <c:v>24.94</c:v>
                </c:pt>
                <c:pt idx="339">
                  <c:v>24.96</c:v>
                </c:pt>
                <c:pt idx="340">
                  <c:v>25</c:v>
                </c:pt>
                <c:pt idx="341">
                  <c:v>25.02</c:v>
                </c:pt>
                <c:pt idx="342">
                  <c:v>25.02</c:v>
                </c:pt>
                <c:pt idx="343">
                  <c:v>25.04</c:v>
                </c:pt>
                <c:pt idx="344">
                  <c:v>25.06</c:v>
                </c:pt>
                <c:pt idx="345">
                  <c:v>25.1</c:v>
                </c:pt>
                <c:pt idx="346">
                  <c:v>25.12</c:v>
                </c:pt>
                <c:pt idx="347">
                  <c:v>25.14</c:v>
                </c:pt>
                <c:pt idx="348">
                  <c:v>25.16</c:v>
                </c:pt>
                <c:pt idx="349">
                  <c:v>25.2</c:v>
                </c:pt>
                <c:pt idx="350">
                  <c:v>25.22</c:v>
                </c:pt>
                <c:pt idx="351">
                  <c:v>25.24</c:v>
                </c:pt>
                <c:pt idx="352">
                  <c:v>25.24</c:v>
                </c:pt>
                <c:pt idx="353">
                  <c:v>25.26</c:v>
                </c:pt>
                <c:pt idx="354">
                  <c:v>25.28</c:v>
                </c:pt>
                <c:pt idx="355">
                  <c:v>25.3</c:v>
                </c:pt>
                <c:pt idx="356">
                  <c:v>25.32</c:v>
                </c:pt>
                <c:pt idx="357">
                  <c:v>25.34</c:v>
                </c:pt>
                <c:pt idx="358">
                  <c:v>25.36</c:v>
                </c:pt>
                <c:pt idx="359">
                  <c:v>25.38</c:v>
                </c:pt>
                <c:pt idx="360">
                  <c:v>25.38</c:v>
                </c:pt>
                <c:pt idx="361">
                  <c:v>25.4</c:v>
                </c:pt>
                <c:pt idx="362">
                  <c:v>25.4</c:v>
                </c:pt>
                <c:pt idx="363">
                  <c:v>25.42</c:v>
                </c:pt>
                <c:pt idx="364">
                  <c:v>25.44</c:v>
                </c:pt>
                <c:pt idx="365">
                  <c:v>25.46</c:v>
                </c:pt>
                <c:pt idx="366">
                  <c:v>25.48</c:v>
                </c:pt>
                <c:pt idx="367">
                  <c:v>25.5</c:v>
                </c:pt>
                <c:pt idx="368">
                  <c:v>25.5</c:v>
                </c:pt>
                <c:pt idx="369">
                  <c:v>25.52</c:v>
                </c:pt>
                <c:pt idx="370">
                  <c:v>25.52</c:v>
                </c:pt>
                <c:pt idx="371">
                  <c:v>25.54</c:v>
                </c:pt>
                <c:pt idx="372">
                  <c:v>25.56</c:v>
                </c:pt>
                <c:pt idx="373">
                  <c:v>25.58</c:v>
                </c:pt>
                <c:pt idx="374">
                  <c:v>25.6</c:v>
                </c:pt>
                <c:pt idx="375">
                  <c:v>25.6</c:v>
                </c:pt>
                <c:pt idx="376">
                  <c:v>25.62</c:v>
                </c:pt>
                <c:pt idx="377">
                  <c:v>25.64</c:v>
                </c:pt>
                <c:pt idx="378">
                  <c:v>25.66</c:v>
                </c:pt>
                <c:pt idx="379">
                  <c:v>25.68</c:v>
                </c:pt>
                <c:pt idx="380">
                  <c:v>25.68</c:v>
                </c:pt>
                <c:pt idx="381">
                  <c:v>25.68</c:v>
                </c:pt>
                <c:pt idx="382">
                  <c:v>25.7</c:v>
                </c:pt>
                <c:pt idx="383">
                  <c:v>25.72</c:v>
                </c:pt>
                <c:pt idx="384">
                  <c:v>25.72</c:v>
                </c:pt>
                <c:pt idx="385">
                  <c:v>25.74</c:v>
                </c:pt>
                <c:pt idx="386">
                  <c:v>25.74</c:v>
                </c:pt>
                <c:pt idx="387">
                  <c:v>25.74</c:v>
                </c:pt>
                <c:pt idx="388">
                  <c:v>25.74</c:v>
                </c:pt>
                <c:pt idx="389">
                  <c:v>25.76</c:v>
                </c:pt>
                <c:pt idx="390">
                  <c:v>25.76</c:v>
                </c:pt>
                <c:pt idx="391">
                  <c:v>25.76</c:v>
                </c:pt>
                <c:pt idx="392">
                  <c:v>25.76</c:v>
                </c:pt>
                <c:pt idx="393">
                  <c:v>25.78</c:v>
                </c:pt>
                <c:pt idx="394">
                  <c:v>25.78</c:v>
                </c:pt>
                <c:pt idx="395">
                  <c:v>25.78</c:v>
                </c:pt>
                <c:pt idx="396">
                  <c:v>25.8</c:v>
                </c:pt>
                <c:pt idx="397">
                  <c:v>25.8</c:v>
                </c:pt>
                <c:pt idx="398">
                  <c:v>25.8</c:v>
                </c:pt>
                <c:pt idx="399">
                  <c:v>25.8</c:v>
                </c:pt>
                <c:pt idx="400">
                  <c:v>25.82</c:v>
                </c:pt>
                <c:pt idx="401">
                  <c:v>25.82</c:v>
                </c:pt>
                <c:pt idx="402">
                  <c:v>25.84</c:v>
                </c:pt>
                <c:pt idx="403">
                  <c:v>25.84</c:v>
                </c:pt>
                <c:pt idx="404">
                  <c:v>25.86</c:v>
                </c:pt>
                <c:pt idx="405">
                  <c:v>25.86</c:v>
                </c:pt>
                <c:pt idx="406">
                  <c:v>25.86</c:v>
                </c:pt>
                <c:pt idx="407">
                  <c:v>25.86</c:v>
                </c:pt>
                <c:pt idx="408">
                  <c:v>25.86</c:v>
                </c:pt>
                <c:pt idx="409">
                  <c:v>25.88</c:v>
                </c:pt>
                <c:pt idx="410">
                  <c:v>25.88</c:v>
                </c:pt>
                <c:pt idx="411">
                  <c:v>25.88</c:v>
                </c:pt>
                <c:pt idx="412">
                  <c:v>25.88</c:v>
                </c:pt>
                <c:pt idx="413">
                  <c:v>25.88</c:v>
                </c:pt>
                <c:pt idx="414">
                  <c:v>25.88</c:v>
                </c:pt>
                <c:pt idx="415">
                  <c:v>25.86</c:v>
                </c:pt>
                <c:pt idx="416">
                  <c:v>25.86</c:v>
                </c:pt>
                <c:pt idx="417">
                  <c:v>25.86</c:v>
                </c:pt>
                <c:pt idx="418">
                  <c:v>25.86</c:v>
                </c:pt>
                <c:pt idx="419">
                  <c:v>25.86</c:v>
                </c:pt>
                <c:pt idx="420">
                  <c:v>25.86</c:v>
                </c:pt>
                <c:pt idx="421">
                  <c:v>25.86</c:v>
                </c:pt>
                <c:pt idx="422">
                  <c:v>25.84</c:v>
                </c:pt>
                <c:pt idx="423">
                  <c:v>25.84</c:v>
                </c:pt>
                <c:pt idx="424">
                  <c:v>25.84</c:v>
                </c:pt>
                <c:pt idx="425">
                  <c:v>25.84</c:v>
                </c:pt>
                <c:pt idx="426">
                  <c:v>25.84</c:v>
                </c:pt>
                <c:pt idx="427">
                  <c:v>25.86</c:v>
                </c:pt>
                <c:pt idx="428">
                  <c:v>25.86</c:v>
                </c:pt>
                <c:pt idx="429">
                  <c:v>25.86</c:v>
                </c:pt>
                <c:pt idx="430">
                  <c:v>25.86</c:v>
                </c:pt>
                <c:pt idx="431">
                  <c:v>25.88</c:v>
                </c:pt>
                <c:pt idx="432">
                  <c:v>25.88</c:v>
                </c:pt>
                <c:pt idx="433">
                  <c:v>25.9</c:v>
                </c:pt>
                <c:pt idx="434">
                  <c:v>25.9</c:v>
                </c:pt>
                <c:pt idx="435">
                  <c:v>25.9</c:v>
                </c:pt>
                <c:pt idx="436">
                  <c:v>25.9</c:v>
                </c:pt>
                <c:pt idx="437">
                  <c:v>25.92</c:v>
                </c:pt>
                <c:pt idx="438">
                  <c:v>25.92</c:v>
                </c:pt>
                <c:pt idx="439">
                  <c:v>25.94</c:v>
                </c:pt>
                <c:pt idx="440">
                  <c:v>25.94</c:v>
                </c:pt>
                <c:pt idx="441">
                  <c:v>25.94</c:v>
                </c:pt>
                <c:pt idx="442">
                  <c:v>25.94</c:v>
                </c:pt>
                <c:pt idx="443">
                  <c:v>25.94</c:v>
                </c:pt>
                <c:pt idx="444">
                  <c:v>25.94</c:v>
                </c:pt>
                <c:pt idx="445">
                  <c:v>25.94</c:v>
                </c:pt>
                <c:pt idx="446">
                  <c:v>25.96</c:v>
                </c:pt>
                <c:pt idx="447">
                  <c:v>25.96</c:v>
                </c:pt>
                <c:pt idx="448">
                  <c:v>25.96</c:v>
                </c:pt>
                <c:pt idx="449">
                  <c:v>25.96</c:v>
                </c:pt>
                <c:pt idx="450">
                  <c:v>25.96</c:v>
                </c:pt>
                <c:pt idx="451">
                  <c:v>25.96</c:v>
                </c:pt>
                <c:pt idx="452">
                  <c:v>25.96</c:v>
                </c:pt>
                <c:pt idx="453">
                  <c:v>25.98</c:v>
                </c:pt>
                <c:pt idx="454">
                  <c:v>25.98</c:v>
                </c:pt>
                <c:pt idx="455">
                  <c:v>25.98</c:v>
                </c:pt>
                <c:pt idx="456">
                  <c:v>25.98</c:v>
                </c:pt>
                <c:pt idx="457">
                  <c:v>26</c:v>
                </c:pt>
                <c:pt idx="458">
                  <c:v>26</c:v>
                </c:pt>
                <c:pt idx="459">
                  <c:v>26.02</c:v>
                </c:pt>
                <c:pt idx="460">
                  <c:v>26.02</c:v>
                </c:pt>
                <c:pt idx="461">
                  <c:v>26.04</c:v>
                </c:pt>
                <c:pt idx="462">
                  <c:v>26.04</c:v>
                </c:pt>
                <c:pt idx="463">
                  <c:v>26.06</c:v>
                </c:pt>
                <c:pt idx="464">
                  <c:v>26.06</c:v>
                </c:pt>
                <c:pt idx="465">
                  <c:v>26.06</c:v>
                </c:pt>
                <c:pt idx="466">
                  <c:v>26.08</c:v>
                </c:pt>
                <c:pt idx="467">
                  <c:v>26.08</c:v>
                </c:pt>
                <c:pt idx="468">
                  <c:v>26.08</c:v>
                </c:pt>
                <c:pt idx="469">
                  <c:v>26.08</c:v>
                </c:pt>
                <c:pt idx="470">
                  <c:v>26.08</c:v>
                </c:pt>
                <c:pt idx="471">
                  <c:v>26.08</c:v>
                </c:pt>
                <c:pt idx="472">
                  <c:v>26.08</c:v>
                </c:pt>
                <c:pt idx="473">
                  <c:v>26.08</c:v>
                </c:pt>
                <c:pt idx="474">
                  <c:v>26.08</c:v>
                </c:pt>
                <c:pt idx="475">
                  <c:v>26.1</c:v>
                </c:pt>
                <c:pt idx="476">
                  <c:v>26.1</c:v>
                </c:pt>
                <c:pt idx="477">
                  <c:v>26.1</c:v>
                </c:pt>
                <c:pt idx="478">
                  <c:v>26.1</c:v>
                </c:pt>
                <c:pt idx="479">
                  <c:v>26.1</c:v>
                </c:pt>
                <c:pt idx="480">
                  <c:v>26.1</c:v>
                </c:pt>
                <c:pt idx="481">
                  <c:v>26.1</c:v>
                </c:pt>
                <c:pt idx="482">
                  <c:v>26.1</c:v>
                </c:pt>
                <c:pt idx="483">
                  <c:v>26.12</c:v>
                </c:pt>
                <c:pt idx="484">
                  <c:v>26.12</c:v>
                </c:pt>
                <c:pt idx="485">
                  <c:v>26.14</c:v>
                </c:pt>
                <c:pt idx="486">
                  <c:v>26.14</c:v>
                </c:pt>
                <c:pt idx="487">
                  <c:v>26.14</c:v>
                </c:pt>
                <c:pt idx="488">
                  <c:v>26.16</c:v>
                </c:pt>
                <c:pt idx="489">
                  <c:v>26.16</c:v>
                </c:pt>
                <c:pt idx="490">
                  <c:v>26.16</c:v>
                </c:pt>
                <c:pt idx="491">
                  <c:v>26.18</c:v>
                </c:pt>
                <c:pt idx="492">
                  <c:v>26.18</c:v>
                </c:pt>
                <c:pt idx="493">
                  <c:v>26.18</c:v>
                </c:pt>
                <c:pt idx="494">
                  <c:v>26.18</c:v>
                </c:pt>
                <c:pt idx="495">
                  <c:v>26.18</c:v>
                </c:pt>
                <c:pt idx="496">
                  <c:v>26.18</c:v>
                </c:pt>
                <c:pt idx="497">
                  <c:v>26.18</c:v>
                </c:pt>
                <c:pt idx="498">
                  <c:v>26.18</c:v>
                </c:pt>
                <c:pt idx="499">
                  <c:v>26.18</c:v>
                </c:pt>
                <c:pt idx="500">
                  <c:v>26.18</c:v>
                </c:pt>
                <c:pt idx="501">
                  <c:v>26.18</c:v>
                </c:pt>
                <c:pt idx="502">
                  <c:v>26.18</c:v>
                </c:pt>
                <c:pt idx="503">
                  <c:v>26.18</c:v>
                </c:pt>
                <c:pt idx="504">
                  <c:v>26.18</c:v>
                </c:pt>
                <c:pt idx="505">
                  <c:v>26.18</c:v>
                </c:pt>
                <c:pt idx="506">
                  <c:v>26.18</c:v>
                </c:pt>
                <c:pt idx="507">
                  <c:v>26.16</c:v>
                </c:pt>
                <c:pt idx="508">
                  <c:v>26.16</c:v>
                </c:pt>
                <c:pt idx="509">
                  <c:v>26.16</c:v>
                </c:pt>
                <c:pt idx="510">
                  <c:v>26.16</c:v>
                </c:pt>
                <c:pt idx="511">
                  <c:v>26.16</c:v>
                </c:pt>
                <c:pt idx="512">
                  <c:v>26.16</c:v>
                </c:pt>
                <c:pt idx="513">
                  <c:v>26.16</c:v>
                </c:pt>
                <c:pt idx="514">
                  <c:v>26.16</c:v>
                </c:pt>
                <c:pt idx="515">
                  <c:v>26.16</c:v>
                </c:pt>
                <c:pt idx="516">
                  <c:v>26.16</c:v>
                </c:pt>
                <c:pt idx="517">
                  <c:v>26.14</c:v>
                </c:pt>
                <c:pt idx="518">
                  <c:v>26.14</c:v>
                </c:pt>
                <c:pt idx="519">
                  <c:v>26.14</c:v>
                </c:pt>
                <c:pt idx="520">
                  <c:v>26.12</c:v>
                </c:pt>
                <c:pt idx="521">
                  <c:v>26.12</c:v>
                </c:pt>
                <c:pt idx="522">
                  <c:v>26.1</c:v>
                </c:pt>
                <c:pt idx="523">
                  <c:v>26.1</c:v>
                </c:pt>
                <c:pt idx="524">
                  <c:v>26.08</c:v>
                </c:pt>
                <c:pt idx="525">
                  <c:v>26.06</c:v>
                </c:pt>
                <c:pt idx="526">
                  <c:v>26.04</c:v>
                </c:pt>
                <c:pt idx="527">
                  <c:v>26.02</c:v>
                </c:pt>
                <c:pt idx="528">
                  <c:v>26</c:v>
                </c:pt>
                <c:pt idx="529">
                  <c:v>26</c:v>
                </c:pt>
                <c:pt idx="530">
                  <c:v>26</c:v>
                </c:pt>
                <c:pt idx="531">
                  <c:v>25.98</c:v>
                </c:pt>
                <c:pt idx="532">
                  <c:v>25.96</c:v>
                </c:pt>
                <c:pt idx="533">
                  <c:v>25.94</c:v>
                </c:pt>
                <c:pt idx="534">
                  <c:v>25.92</c:v>
                </c:pt>
                <c:pt idx="535">
                  <c:v>25.92</c:v>
                </c:pt>
                <c:pt idx="536">
                  <c:v>25.9</c:v>
                </c:pt>
                <c:pt idx="537">
                  <c:v>25.9</c:v>
                </c:pt>
                <c:pt idx="538">
                  <c:v>25.9</c:v>
                </c:pt>
                <c:pt idx="539">
                  <c:v>25.88</c:v>
                </c:pt>
                <c:pt idx="540">
                  <c:v>25.88</c:v>
                </c:pt>
                <c:pt idx="541">
                  <c:v>25.86</c:v>
                </c:pt>
                <c:pt idx="542">
                  <c:v>25.86</c:v>
                </c:pt>
                <c:pt idx="543">
                  <c:v>25.84</c:v>
                </c:pt>
                <c:pt idx="544">
                  <c:v>25.82</c:v>
                </c:pt>
                <c:pt idx="545">
                  <c:v>25.82</c:v>
                </c:pt>
                <c:pt idx="546">
                  <c:v>25.8</c:v>
                </c:pt>
                <c:pt idx="547">
                  <c:v>25.8</c:v>
                </c:pt>
                <c:pt idx="548">
                  <c:v>25.78</c:v>
                </c:pt>
                <c:pt idx="549">
                  <c:v>25.78</c:v>
                </c:pt>
                <c:pt idx="550">
                  <c:v>25.76</c:v>
                </c:pt>
                <c:pt idx="551">
                  <c:v>25.74</c:v>
                </c:pt>
                <c:pt idx="552">
                  <c:v>25.72</c:v>
                </c:pt>
                <c:pt idx="553">
                  <c:v>25.7</c:v>
                </c:pt>
                <c:pt idx="554">
                  <c:v>25.68</c:v>
                </c:pt>
                <c:pt idx="555">
                  <c:v>25.66</c:v>
                </c:pt>
                <c:pt idx="556">
                  <c:v>25.64</c:v>
                </c:pt>
                <c:pt idx="557">
                  <c:v>25.64</c:v>
                </c:pt>
                <c:pt idx="558">
                  <c:v>25.62</c:v>
                </c:pt>
                <c:pt idx="559">
                  <c:v>25.6</c:v>
                </c:pt>
                <c:pt idx="560">
                  <c:v>25.58</c:v>
                </c:pt>
                <c:pt idx="561">
                  <c:v>25.56</c:v>
                </c:pt>
                <c:pt idx="562">
                  <c:v>25.56</c:v>
                </c:pt>
                <c:pt idx="563">
                  <c:v>25.54</c:v>
                </c:pt>
                <c:pt idx="564">
                  <c:v>25.52</c:v>
                </c:pt>
                <c:pt idx="565">
                  <c:v>25.52</c:v>
                </c:pt>
                <c:pt idx="566">
                  <c:v>25.52</c:v>
                </c:pt>
                <c:pt idx="567">
                  <c:v>25.52</c:v>
                </c:pt>
                <c:pt idx="568">
                  <c:v>25.5</c:v>
                </c:pt>
                <c:pt idx="569">
                  <c:v>25.5</c:v>
                </c:pt>
                <c:pt idx="570">
                  <c:v>25.5</c:v>
                </c:pt>
                <c:pt idx="571">
                  <c:v>25.48</c:v>
                </c:pt>
                <c:pt idx="572">
                  <c:v>25.48</c:v>
                </c:pt>
                <c:pt idx="573">
                  <c:v>25.48</c:v>
                </c:pt>
                <c:pt idx="574">
                  <c:v>25.48</c:v>
                </c:pt>
                <c:pt idx="575">
                  <c:v>25.48</c:v>
                </c:pt>
                <c:pt idx="576">
                  <c:v>25.46</c:v>
                </c:pt>
                <c:pt idx="577">
                  <c:v>25.46</c:v>
                </c:pt>
                <c:pt idx="578">
                  <c:v>25.44</c:v>
                </c:pt>
                <c:pt idx="579">
                  <c:v>25.44</c:v>
                </c:pt>
                <c:pt idx="580">
                  <c:v>25.42</c:v>
                </c:pt>
                <c:pt idx="581">
                  <c:v>25.42</c:v>
                </c:pt>
                <c:pt idx="582">
                  <c:v>25.4</c:v>
                </c:pt>
                <c:pt idx="583">
                  <c:v>25.4</c:v>
                </c:pt>
                <c:pt idx="584">
                  <c:v>25.38</c:v>
                </c:pt>
                <c:pt idx="585">
                  <c:v>25.38</c:v>
                </c:pt>
                <c:pt idx="586">
                  <c:v>25.36</c:v>
                </c:pt>
                <c:pt idx="587">
                  <c:v>25.36</c:v>
                </c:pt>
                <c:pt idx="588">
                  <c:v>25.34</c:v>
                </c:pt>
                <c:pt idx="589">
                  <c:v>25.34</c:v>
                </c:pt>
                <c:pt idx="590">
                  <c:v>25.32</c:v>
                </c:pt>
                <c:pt idx="591">
                  <c:v>25.32</c:v>
                </c:pt>
                <c:pt idx="592">
                  <c:v>25.3</c:v>
                </c:pt>
                <c:pt idx="593">
                  <c:v>25.3</c:v>
                </c:pt>
                <c:pt idx="594">
                  <c:v>25.3</c:v>
                </c:pt>
                <c:pt idx="595">
                  <c:v>25.3</c:v>
                </c:pt>
                <c:pt idx="596">
                  <c:v>25.28</c:v>
                </c:pt>
                <c:pt idx="597">
                  <c:v>25.28</c:v>
                </c:pt>
                <c:pt idx="598">
                  <c:v>25.28</c:v>
                </c:pt>
                <c:pt idx="599">
                  <c:v>25.26</c:v>
                </c:pt>
                <c:pt idx="600">
                  <c:v>25.26</c:v>
                </c:pt>
                <c:pt idx="601">
                  <c:v>25.26</c:v>
                </c:pt>
                <c:pt idx="602">
                  <c:v>25.26</c:v>
                </c:pt>
                <c:pt idx="603">
                  <c:v>25.24</c:v>
                </c:pt>
                <c:pt idx="604">
                  <c:v>25.24</c:v>
                </c:pt>
                <c:pt idx="605">
                  <c:v>25.22</c:v>
                </c:pt>
                <c:pt idx="606">
                  <c:v>25.22</c:v>
                </c:pt>
                <c:pt idx="607">
                  <c:v>25.2</c:v>
                </c:pt>
                <c:pt idx="608">
                  <c:v>25.2</c:v>
                </c:pt>
                <c:pt idx="609">
                  <c:v>25.18</c:v>
                </c:pt>
                <c:pt idx="610">
                  <c:v>25.18</c:v>
                </c:pt>
                <c:pt idx="611">
                  <c:v>25.16</c:v>
                </c:pt>
                <c:pt idx="612">
                  <c:v>25.16</c:v>
                </c:pt>
                <c:pt idx="613">
                  <c:v>25.16</c:v>
                </c:pt>
                <c:pt idx="614">
                  <c:v>25.14</c:v>
                </c:pt>
                <c:pt idx="615">
                  <c:v>25.14</c:v>
                </c:pt>
                <c:pt idx="616">
                  <c:v>25.12</c:v>
                </c:pt>
                <c:pt idx="617">
                  <c:v>25.12</c:v>
                </c:pt>
                <c:pt idx="618">
                  <c:v>25.1</c:v>
                </c:pt>
                <c:pt idx="619">
                  <c:v>25.1</c:v>
                </c:pt>
                <c:pt idx="620">
                  <c:v>25.1</c:v>
                </c:pt>
                <c:pt idx="621">
                  <c:v>25.1</c:v>
                </c:pt>
                <c:pt idx="622">
                  <c:v>25.1</c:v>
                </c:pt>
                <c:pt idx="623">
                  <c:v>25.08</c:v>
                </c:pt>
                <c:pt idx="624">
                  <c:v>25.08</c:v>
                </c:pt>
                <c:pt idx="625">
                  <c:v>25.08</c:v>
                </c:pt>
                <c:pt idx="626">
                  <c:v>25.06</c:v>
                </c:pt>
                <c:pt idx="627">
                  <c:v>25.06</c:v>
                </c:pt>
                <c:pt idx="628">
                  <c:v>25.06</c:v>
                </c:pt>
                <c:pt idx="629">
                  <c:v>25.04</c:v>
                </c:pt>
                <c:pt idx="630">
                  <c:v>25.04</c:v>
                </c:pt>
                <c:pt idx="631">
                  <c:v>25.02</c:v>
                </c:pt>
                <c:pt idx="632">
                  <c:v>25.02</c:v>
                </c:pt>
                <c:pt idx="633">
                  <c:v>25</c:v>
                </c:pt>
                <c:pt idx="634">
                  <c:v>24.98</c:v>
                </c:pt>
                <c:pt idx="635">
                  <c:v>24.96</c:v>
                </c:pt>
                <c:pt idx="636">
                  <c:v>24.94</c:v>
                </c:pt>
                <c:pt idx="637">
                  <c:v>24.94</c:v>
                </c:pt>
                <c:pt idx="638">
                  <c:v>24.92</c:v>
                </c:pt>
                <c:pt idx="639">
                  <c:v>24.9</c:v>
                </c:pt>
                <c:pt idx="640">
                  <c:v>24.88</c:v>
                </c:pt>
                <c:pt idx="641">
                  <c:v>24.88</c:v>
                </c:pt>
                <c:pt idx="642">
                  <c:v>24.88</c:v>
                </c:pt>
                <c:pt idx="643">
                  <c:v>24.86</c:v>
                </c:pt>
                <c:pt idx="644">
                  <c:v>24.86</c:v>
                </c:pt>
                <c:pt idx="645">
                  <c:v>24.84</c:v>
                </c:pt>
                <c:pt idx="646">
                  <c:v>24.84</c:v>
                </c:pt>
                <c:pt idx="647">
                  <c:v>24.84</c:v>
                </c:pt>
                <c:pt idx="648">
                  <c:v>24.82</c:v>
                </c:pt>
                <c:pt idx="649">
                  <c:v>24.82</c:v>
                </c:pt>
                <c:pt idx="650">
                  <c:v>24.82</c:v>
                </c:pt>
                <c:pt idx="651">
                  <c:v>24.82</c:v>
                </c:pt>
                <c:pt idx="652">
                  <c:v>24.82</c:v>
                </c:pt>
                <c:pt idx="653">
                  <c:v>24.8</c:v>
                </c:pt>
                <c:pt idx="654">
                  <c:v>24.8</c:v>
                </c:pt>
                <c:pt idx="655">
                  <c:v>24.78</c:v>
                </c:pt>
                <c:pt idx="656">
                  <c:v>24.78</c:v>
                </c:pt>
                <c:pt idx="657">
                  <c:v>24.78</c:v>
                </c:pt>
                <c:pt idx="658">
                  <c:v>24.78</c:v>
                </c:pt>
                <c:pt idx="659">
                  <c:v>24.76</c:v>
                </c:pt>
                <c:pt idx="660">
                  <c:v>24.76</c:v>
                </c:pt>
                <c:pt idx="661">
                  <c:v>24.74</c:v>
                </c:pt>
                <c:pt idx="662">
                  <c:v>24.72</c:v>
                </c:pt>
                <c:pt idx="663">
                  <c:v>24.72</c:v>
                </c:pt>
                <c:pt idx="664">
                  <c:v>24.7</c:v>
                </c:pt>
                <c:pt idx="665">
                  <c:v>24.7</c:v>
                </c:pt>
                <c:pt idx="666">
                  <c:v>24.68</c:v>
                </c:pt>
                <c:pt idx="667">
                  <c:v>24.68</c:v>
                </c:pt>
                <c:pt idx="668">
                  <c:v>24.66</c:v>
                </c:pt>
                <c:pt idx="669">
                  <c:v>24.66</c:v>
                </c:pt>
                <c:pt idx="670">
                  <c:v>24.66</c:v>
                </c:pt>
                <c:pt idx="671">
                  <c:v>24.66</c:v>
                </c:pt>
                <c:pt idx="672">
                  <c:v>24.64</c:v>
                </c:pt>
                <c:pt idx="673">
                  <c:v>24.64</c:v>
                </c:pt>
                <c:pt idx="674">
                  <c:v>24.64</c:v>
                </c:pt>
                <c:pt idx="675">
                  <c:v>24.64</c:v>
                </c:pt>
                <c:pt idx="676">
                  <c:v>24.64</c:v>
                </c:pt>
                <c:pt idx="677">
                  <c:v>24.64</c:v>
                </c:pt>
                <c:pt idx="678">
                  <c:v>24.64</c:v>
                </c:pt>
                <c:pt idx="679">
                  <c:v>24.64</c:v>
                </c:pt>
                <c:pt idx="680">
                  <c:v>24.64</c:v>
                </c:pt>
                <c:pt idx="681">
                  <c:v>24.64</c:v>
                </c:pt>
                <c:pt idx="682">
                  <c:v>24.64</c:v>
                </c:pt>
                <c:pt idx="683">
                  <c:v>24.64</c:v>
                </c:pt>
                <c:pt idx="684">
                  <c:v>24.64</c:v>
                </c:pt>
                <c:pt idx="685">
                  <c:v>24.64</c:v>
                </c:pt>
                <c:pt idx="686">
                  <c:v>24.64</c:v>
                </c:pt>
                <c:pt idx="687">
                  <c:v>24.62</c:v>
                </c:pt>
                <c:pt idx="688">
                  <c:v>24.62</c:v>
                </c:pt>
                <c:pt idx="689">
                  <c:v>24.62</c:v>
                </c:pt>
                <c:pt idx="690">
                  <c:v>24.62</c:v>
                </c:pt>
                <c:pt idx="691">
                  <c:v>24.6</c:v>
                </c:pt>
                <c:pt idx="692">
                  <c:v>24.6</c:v>
                </c:pt>
                <c:pt idx="693">
                  <c:v>24.6</c:v>
                </c:pt>
                <c:pt idx="694">
                  <c:v>24.58</c:v>
                </c:pt>
                <c:pt idx="695">
                  <c:v>24.58</c:v>
                </c:pt>
                <c:pt idx="696">
                  <c:v>24.58</c:v>
                </c:pt>
                <c:pt idx="697">
                  <c:v>24.58</c:v>
                </c:pt>
                <c:pt idx="698">
                  <c:v>24.58</c:v>
                </c:pt>
                <c:pt idx="699">
                  <c:v>24.58</c:v>
                </c:pt>
                <c:pt idx="700">
                  <c:v>24.58</c:v>
                </c:pt>
                <c:pt idx="701">
                  <c:v>24.58</c:v>
                </c:pt>
                <c:pt idx="702">
                  <c:v>24.58</c:v>
                </c:pt>
                <c:pt idx="703">
                  <c:v>24.58</c:v>
                </c:pt>
                <c:pt idx="704">
                  <c:v>24.56</c:v>
                </c:pt>
                <c:pt idx="705">
                  <c:v>24.56</c:v>
                </c:pt>
                <c:pt idx="706">
                  <c:v>24.56</c:v>
                </c:pt>
                <c:pt idx="707">
                  <c:v>24.56</c:v>
                </c:pt>
                <c:pt idx="708">
                  <c:v>24.56</c:v>
                </c:pt>
                <c:pt idx="709">
                  <c:v>24.56</c:v>
                </c:pt>
                <c:pt idx="710">
                  <c:v>24.56</c:v>
                </c:pt>
                <c:pt idx="711">
                  <c:v>24.54</c:v>
                </c:pt>
                <c:pt idx="712">
                  <c:v>24.54</c:v>
                </c:pt>
                <c:pt idx="713">
                  <c:v>24.52</c:v>
                </c:pt>
                <c:pt idx="714">
                  <c:v>24.52</c:v>
                </c:pt>
                <c:pt idx="715">
                  <c:v>24.5</c:v>
                </c:pt>
                <c:pt idx="716">
                  <c:v>24.5</c:v>
                </c:pt>
                <c:pt idx="717">
                  <c:v>24.5</c:v>
                </c:pt>
                <c:pt idx="718">
                  <c:v>24.48</c:v>
                </c:pt>
                <c:pt idx="719">
                  <c:v>24.46</c:v>
                </c:pt>
                <c:pt idx="720">
                  <c:v>24.46</c:v>
                </c:pt>
                <c:pt idx="721">
                  <c:v>24.44</c:v>
                </c:pt>
                <c:pt idx="722">
                  <c:v>24.42</c:v>
                </c:pt>
                <c:pt idx="723">
                  <c:v>24.42</c:v>
                </c:pt>
                <c:pt idx="724">
                  <c:v>24.4</c:v>
                </c:pt>
                <c:pt idx="725">
                  <c:v>24.4</c:v>
                </c:pt>
                <c:pt idx="726">
                  <c:v>24.38</c:v>
                </c:pt>
                <c:pt idx="727">
                  <c:v>24.38</c:v>
                </c:pt>
                <c:pt idx="728">
                  <c:v>24.36</c:v>
                </c:pt>
                <c:pt idx="729">
                  <c:v>24.36</c:v>
                </c:pt>
                <c:pt idx="730">
                  <c:v>24.34</c:v>
                </c:pt>
                <c:pt idx="731">
                  <c:v>24.34</c:v>
                </c:pt>
                <c:pt idx="732">
                  <c:v>24.32</c:v>
                </c:pt>
                <c:pt idx="733">
                  <c:v>24.32</c:v>
                </c:pt>
                <c:pt idx="734">
                  <c:v>24.32</c:v>
                </c:pt>
                <c:pt idx="735">
                  <c:v>24.3</c:v>
                </c:pt>
                <c:pt idx="736">
                  <c:v>24.28</c:v>
                </c:pt>
                <c:pt idx="737">
                  <c:v>24.26</c:v>
                </c:pt>
                <c:pt idx="738">
                  <c:v>24.26</c:v>
                </c:pt>
                <c:pt idx="739">
                  <c:v>24.24</c:v>
                </c:pt>
                <c:pt idx="740">
                  <c:v>24.22</c:v>
                </c:pt>
                <c:pt idx="741">
                  <c:v>24.2</c:v>
                </c:pt>
                <c:pt idx="742">
                  <c:v>24.2</c:v>
                </c:pt>
                <c:pt idx="743">
                  <c:v>24.18</c:v>
                </c:pt>
                <c:pt idx="744">
                  <c:v>24.16</c:v>
                </c:pt>
                <c:pt idx="745">
                  <c:v>24.14</c:v>
                </c:pt>
                <c:pt idx="746">
                  <c:v>24.12</c:v>
                </c:pt>
                <c:pt idx="747">
                  <c:v>24.1</c:v>
                </c:pt>
                <c:pt idx="748">
                  <c:v>24.08</c:v>
                </c:pt>
                <c:pt idx="749">
                  <c:v>24.06</c:v>
                </c:pt>
                <c:pt idx="750">
                  <c:v>24.04</c:v>
                </c:pt>
                <c:pt idx="751">
                  <c:v>24.02</c:v>
                </c:pt>
                <c:pt idx="752">
                  <c:v>24.02</c:v>
                </c:pt>
                <c:pt idx="753">
                  <c:v>24.02</c:v>
                </c:pt>
                <c:pt idx="754">
                  <c:v>24</c:v>
                </c:pt>
                <c:pt idx="755">
                  <c:v>23.98</c:v>
                </c:pt>
                <c:pt idx="756">
                  <c:v>23.98</c:v>
                </c:pt>
                <c:pt idx="757">
                  <c:v>23.96</c:v>
                </c:pt>
                <c:pt idx="758">
                  <c:v>23.96</c:v>
                </c:pt>
                <c:pt idx="759">
                  <c:v>23.94</c:v>
                </c:pt>
                <c:pt idx="760">
                  <c:v>23.92</c:v>
                </c:pt>
                <c:pt idx="761">
                  <c:v>23.92</c:v>
                </c:pt>
                <c:pt idx="762">
                  <c:v>23.92</c:v>
                </c:pt>
                <c:pt idx="763">
                  <c:v>23.9</c:v>
                </c:pt>
                <c:pt idx="764">
                  <c:v>23.9</c:v>
                </c:pt>
                <c:pt idx="765">
                  <c:v>23.88</c:v>
                </c:pt>
                <c:pt idx="766">
                  <c:v>23.86</c:v>
                </c:pt>
                <c:pt idx="767">
                  <c:v>23.86</c:v>
                </c:pt>
                <c:pt idx="768">
                  <c:v>23.84</c:v>
                </c:pt>
                <c:pt idx="769">
                  <c:v>23.82</c:v>
                </c:pt>
                <c:pt idx="770">
                  <c:v>23.82</c:v>
                </c:pt>
                <c:pt idx="771">
                  <c:v>23.82</c:v>
                </c:pt>
                <c:pt idx="772">
                  <c:v>23.8</c:v>
                </c:pt>
                <c:pt idx="773">
                  <c:v>23.8</c:v>
                </c:pt>
                <c:pt idx="774">
                  <c:v>23.78</c:v>
                </c:pt>
                <c:pt idx="775">
                  <c:v>23.78</c:v>
                </c:pt>
                <c:pt idx="776">
                  <c:v>23.78</c:v>
                </c:pt>
                <c:pt idx="777">
                  <c:v>23.76</c:v>
                </c:pt>
                <c:pt idx="778">
                  <c:v>23.76</c:v>
                </c:pt>
                <c:pt idx="779">
                  <c:v>23.76</c:v>
                </c:pt>
                <c:pt idx="780">
                  <c:v>23.76</c:v>
                </c:pt>
                <c:pt idx="781">
                  <c:v>23.76</c:v>
                </c:pt>
                <c:pt idx="782">
                  <c:v>23.76</c:v>
                </c:pt>
                <c:pt idx="783">
                  <c:v>23.78</c:v>
                </c:pt>
                <c:pt idx="784">
                  <c:v>23.78</c:v>
                </c:pt>
                <c:pt idx="785">
                  <c:v>23.78</c:v>
                </c:pt>
                <c:pt idx="786">
                  <c:v>23.78</c:v>
                </c:pt>
                <c:pt idx="787">
                  <c:v>23.78</c:v>
                </c:pt>
                <c:pt idx="788">
                  <c:v>23.78</c:v>
                </c:pt>
                <c:pt idx="789">
                  <c:v>23.78</c:v>
                </c:pt>
                <c:pt idx="790">
                  <c:v>23.78</c:v>
                </c:pt>
                <c:pt idx="791">
                  <c:v>23.76</c:v>
                </c:pt>
                <c:pt idx="792">
                  <c:v>23.76</c:v>
                </c:pt>
                <c:pt idx="793">
                  <c:v>23.76</c:v>
                </c:pt>
                <c:pt idx="794">
                  <c:v>23.76</c:v>
                </c:pt>
                <c:pt idx="795">
                  <c:v>23.74</c:v>
                </c:pt>
                <c:pt idx="796">
                  <c:v>23.74</c:v>
                </c:pt>
                <c:pt idx="797">
                  <c:v>23.74</c:v>
                </c:pt>
                <c:pt idx="798">
                  <c:v>23.74</c:v>
                </c:pt>
                <c:pt idx="799">
                  <c:v>23.74</c:v>
                </c:pt>
                <c:pt idx="800">
                  <c:v>23.74</c:v>
                </c:pt>
                <c:pt idx="801">
                  <c:v>23.72</c:v>
                </c:pt>
                <c:pt idx="802">
                  <c:v>23.72</c:v>
                </c:pt>
                <c:pt idx="803">
                  <c:v>23.72</c:v>
                </c:pt>
                <c:pt idx="804">
                  <c:v>23.72</c:v>
                </c:pt>
                <c:pt idx="805">
                  <c:v>23.72</c:v>
                </c:pt>
                <c:pt idx="806">
                  <c:v>23.72</c:v>
                </c:pt>
                <c:pt idx="807">
                  <c:v>23.72</c:v>
                </c:pt>
                <c:pt idx="808">
                  <c:v>23.72</c:v>
                </c:pt>
                <c:pt idx="809">
                  <c:v>23.72</c:v>
                </c:pt>
                <c:pt idx="810">
                  <c:v>23.72</c:v>
                </c:pt>
                <c:pt idx="811">
                  <c:v>23.72</c:v>
                </c:pt>
                <c:pt idx="812">
                  <c:v>23.72</c:v>
                </c:pt>
                <c:pt idx="813">
                  <c:v>23.72</c:v>
                </c:pt>
                <c:pt idx="814">
                  <c:v>23.72</c:v>
                </c:pt>
                <c:pt idx="815">
                  <c:v>23.72</c:v>
                </c:pt>
                <c:pt idx="816">
                  <c:v>23.72</c:v>
                </c:pt>
                <c:pt idx="817">
                  <c:v>23.72</c:v>
                </c:pt>
                <c:pt idx="818">
                  <c:v>23.72</c:v>
                </c:pt>
                <c:pt idx="819">
                  <c:v>23.7</c:v>
                </c:pt>
                <c:pt idx="820">
                  <c:v>23.7</c:v>
                </c:pt>
                <c:pt idx="821">
                  <c:v>23.7</c:v>
                </c:pt>
                <c:pt idx="822">
                  <c:v>23.68</c:v>
                </c:pt>
                <c:pt idx="823">
                  <c:v>23.68</c:v>
                </c:pt>
                <c:pt idx="824">
                  <c:v>23.68</c:v>
                </c:pt>
                <c:pt idx="825">
                  <c:v>23.66</c:v>
                </c:pt>
                <c:pt idx="826">
                  <c:v>23.66</c:v>
                </c:pt>
                <c:pt idx="827">
                  <c:v>23.66</c:v>
                </c:pt>
                <c:pt idx="828">
                  <c:v>23.66</c:v>
                </c:pt>
                <c:pt idx="829">
                  <c:v>23.64</c:v>
                </c:pt>
                <c:pt idx="830">
                  <c:v>23.64</c:v>
                </c:pt>
                <c:pt idx="831">
                  <c:v>23.64</c:v>
                </c:pt>
                <c:pt idx="832">
                  <c:v>23.64</c:v>
                </c:pt>
                <c:pt idx="833">
                  <c:v>23.64</c:v>
                </c:pt>
                <c:pt idx="834">
                  <c:v>23.64</c:v>
                </c:pt>
                <c:pt idx="835">
                  <c:v>23.64</c:v>
                </c:pt>
                <c:pt idx="836">
                  <c:v>23.64</c:v>
                </c:pt>
                <c:pt idx="837">
                  <c:v>23.64</c:v>
                </c:pt>
                <c:pt idx="838">
                  <c:v>23.64</c:v>
                </c:pt>
                <c:pt idx="839">
                  <c:v>23.64</c:v>
                </c:pt>
                <c:pt idx="840">
                  <c:v>23.64</c:v>
                </c:pt>
                <c:pt idx="841">
                  <c:v>23.64</c:v>
                </c:pt>
                <c:pt idx="842">
                  <c:v>23.64</c:v>
                </c:pt>
                <c:pt idx="843">
                  <c:v>23.64</c:v>
                </c:pt>
                <c:pt idx="844">
                  <c:v>23.64</c:v>
                </c:pt>
                <c:pt idx="845">
                  <c:v>23.64</c:v>
                </c:pt>
                <c:pt idx="846">
                  <c:v>23.64</c:v>
                </c:pt>
                <c:pt idx="847">
                  <c:v>23.64</c:v>
                </c:pt>
                <c:pt idx="848">
                  <c:v>23.62</c:v>
                </c:pt>
                <c:pt idx="849">
                  <c:v>23.62</c:v>
                </c:pt>
                <c:pt idx="850">
                  <c:v>23.62</c:v>
                </c:pt>
                <c:pt idx="851">
                  <c:v>23.62</c:v>
                </c:pt>
                <c:pt idx="852">
                  <c:v>23.62</c:v>
                </c:pt>
                <c:pt idx="853">
                  <c:v>23.62</c:v>
                </c:pt>
                <c:pt idx="854">
                  <c:v>23.62</c:v>
                </c:pt>
                <c:pt idx="855">
                  <c:v>23.62</c:v>
                </c:pt>
                <c:pt idx="856">
                  <c:v>23.62</c:v>
                </c:pt>
                <c:pt idx="857">
                  <c:v>23.62</c:v>
                </c:pt>
                <c:pt idx="858">
                  <c:v>23.62</c:v>
                </c:pt>
                <c:pt idx="859">
                  <c:v>23.62</c:v>
                </c:pt>
                <c:pt idx="860">
                  <c:v>23.62</c:v>
                </c:pt>
                <c:pt idx="861">
                  <c:v>23.62</c:v>
                </c:pt>
                <c:pt idx="862">
                  <c:v>23.62</c:v>
                </c:pt>
                <c:pt idx="863">
                  <c:v>23.62</c:v>
                </c:pt>
                <c:pt idx="864">
                  <c:v>23.62</c:v>
                </c:pt>
                <c:pt idx="865">
                  <c:v>23.62</c:v>
                </c:pt>
                <c:pt idx="866">
                  <c:v>23.62</c:v>
                </c:pt>
                <c:pt idx="867">
                  <c:v>23.62</c:v>
                </c:pt>
                <c:pt idx="868">
                  <c:v>23.62</c:v>
                </c:pt>
                <c:pt idx="869">
                  <c:v>23.6</c:v>
                </c:pt>
                <c:pt idx="870">
                  <c:v>23.6</c:v>
                </c:pt>
                <c:pt idx="871">
                  <c:v>23.6</c:v>
                </c:pt>
                <c:pt idx="872">
                  <c:v>23.58</c:v>
                </c:pt>
                <c:pt idx="873">
                  <c:v>23.58</c:v>
                </c:pt>
                <c:pt idx="874">
                  <c:v>23.58</c:v>
                </c:pt>
                <c:pt idx="875">
                  <c:v>23.58</c:v>
                </c:pt>
                <c:pt idx="876">
                  <c:v>23.56</c:v>
                </c:pt>
                <c:pt idx="877">
                  <c:v>23.56</c:v>
                </c:pt>
                <c:pt idx="878">
                  <c:v>23.56</c:v>
                </c:pt>
                <c:pt idx="879">
                  <c:v>23.54</c:v>
                </c:pt>
                <c:pt idx="880">
                  <c:v>23.54</c:v>
                </c:pt>
                <c:pt idx="881">
                  <c:v>23.54</c:v>
                </c:pt>
                <c:pt idx="882">
                  <c:v>23.54</c:v>
                </c:pt>
                <c:pt idx="883">
                  <c:v>23.54</c:v>
                </c:pt>
                <c:pt idx="884">
                  <c:v>23.54</c:v>
                </c:pt>
                <c:pt idx="885">
                  <c:v>23.54</c:v>
                </c:pt>
                <c:pt idx="886">
                  <c:v>23.54</c:v>
                </c:pt>
                <c:pt idx="887">
                  <c:v>23.54</c:v>
                </c:pt>
                <c:pt idx="888">
                  <c:v>23.56</c:v>
                </c:pt>
                <c:pt idx="889">
                  <c:v>23.56</c:v>
                </c:pt>
                <c:pt idx="890">
                  <c:v>23.56</c:v>
                </c:pt>
                <c:pt idx="891">
                  <c:v>23.56</c:v>
                </c:pt>
                <c:pt idx="892">
                  <c:v>23.56</c:v>
                </c:pt>
                <c:pt idx="893">
                  <c:v>23.56</c:v>
                </c:pt>
                <c:pt idx="894">
                  <c:v>23.56</c:v>
                </c:pt>
                <c:pt idx="895">
                  <c:v>23.56</c:v>
                </c:pt>
                <c:pt idx="896">
                  <c:v>23.56</c:v>
                </c:pt>
                <c:pt idx="897">
                  <c:v>23.56</c:v>
                </c:pt>
                <c:pt idx="898">
                  <c:v>23.54</c:v>
                </c:pt>
                <c:pt idx="899">
                  <c:v>23.54</c:v>
                </c:pt>
                <c:pt idx="900">
                  <c:v>23.54</c:v>
                </c:pt>
                <c:pt idx="901">
                  <c:v>23.54</c:v>
                </c:pt>
                <c:pt idx="902">
                  <c:v>23.54</c:v>
                </c:pt>
                <c:pt idx="903">
                  <c:v>23.54</c:v>
                </c:pt>
                <c:pt idx="904">
                  <c:v>23.52</c:v>
                </c:pt>
                <c:pt idx="905">
                  <c:v>23.52</c:v>
                </c:pt>
                <c:pt idx="906">
                  <c:v>23.52</c:v>
                </c:pt>
                <c:pt idx="907">
                  <c:v>23.52</c:v>
                </c:pt>
                <c:pt idx="908">
                  <c:v>23.52</c:v>
                </c:pt>
                <c:pt idx="909">
                  <c:v>23.52</c:v>
                </c:pt>
                <c:pt idx="910">
                  <c:v>23.52</c:v>
                </c:pt>
                <c:pt idx="911">
                  <c:v>23.52</c:v>
                </c:pt>
                <c:pt idx="912">
                  <c:v>23.52</c:v>
                </c:pt>
                <c:pt idx="913">
                  <c:v>23.54</c:v>
                </c:pt>
                <c:pt idx="914">
                  <c:v>23.54</c:v>
                </c:pt>
                <c:pt idx="915">
                  <c:v>23.54</c:v>
                </c:pt>
                <c:pt idx="916">
                  <c:v>23.54</c:v>
                </c:pt>
                <c:pt idx="917">
                  <c:v>23.54</c:v>
                </c:pt>
                <c:pt idx="918">
                  <c:v>23.56</c:v>
                </c:pt>
                <c:pt idx="919">
                  <c:v>23.56</c:v>
                </c:pt>
                <c:pt idx="920">
                  <c:v>23.56</c:v>
                </c:pt>
                <c:pt idx="921">
                  <c:v>23.56</c:v>
                </c:pt>
                <c:pt idx="922">
                  <c:v>23.56</c:v>
                </c:pt>
                <c:pt idx="923">
                  <c:v>23.56</c:v>
                </c:pt>
                <c:pt idx="924">
                  <c:v>23.56</c:v>
                </c:pt>
                <c:pt idx="925">
                  <c:v>23.56</c:v>
                </c:pt>
                <c:pt idx="926">
                  <c:v>23.56</c:v>
                </c:pt>
                <c:pt idx="927">
                  <c:v>23.56</c:v>
                </c:pt>
                <c:pt idx="928">
                  <c:v>23.54</c:v>
                </c:pt>
                <c:pt idx="929">
                  <c:v>23.54</c:v>
                </c:pt>
                <c:pt idx="930">
                  <c:v>23.54</c:v>
                </c:pt>
                <c:pt idx="931">
                  <c:v>23.54</c:v>
                </c:pt>
                <c:pt idx="932">
                  <c:v>23.54</c:v>
                </c:pt>
                <c:pt idx="933">
                  <c:v>23.54</c:v>
                </c:pt>
                <c:pt idx="934">
                  <c:v>23.54</c:v>
                </c:pt>
                <c:pt idx="935">
                  <c:v>23.54</c:v>
                </c:pt>
                <c:pt idx="936">
                  <c:v>23.54</c:v>
                </c:pt>
                <c:pt idx="937">
                  <c:v>23.54</c:v>
                </c:pt>
                <c:pt idx="938">
                  <c:v>23.54</c:v>
                </c:pt>
                <c:pt idx="939">
                  <c:v>23.54</c:v>
                </c:pt>
                <c:pt idx="940">
                  <c:v>23.56</c:v>
                </c:pt>
                <c:pt idx="941">
                  <c:v>23.56</c:v>
                </c:pt>
                <c:pt idx="942">
                  <c:v>23.56</c:v>
                </c:pt>
                <c:pt idx="943">
                  <c:v>23.56</c:v>
                </c:pt>
                <c:pt idx="944">
                  <c:v>23.58</c:v>
                </c:pt>
                <c:pt idx="945">
                  <c:v>23.58</c:v>
                </c:pt>
                <c:pt idx="946">
                  <c:v>23.58</c:v>
                </c:pt>
                <c:pt idx="947">
                  <c:v>23.58</c:v>
                </c:pt>
                <c:pt idx="948">
                  <c:v>23.58</c:v>
                </c:pt>
                <c:pt idx="949">
                  <c:v>23.58</c:v>
                </c:pt>
                <c:pt idx="950">
                  <c:v>23.58</c:v>
                </c:pt>
                <c:pt idx="951">
                  <c:v>23.58</c:v>
                </c:pt>
                <c:pt idx="952">
                  <c:v>23.58</c:v>
                </c:pt>
                <c:pt idx="953">
                  <c:v>23.58</c:v>
                </c:pt>
                <c:pt idx="954">
                  <c:v>23.58</c:v>
                </c:pt>
                <c:pt idx="955">
                  <c:v>23.58</c:v>
                </c:pt>
                <c:pt idx="956">
                  <c:v>23.56</c:v>
                </c:pt>
                <c:pt idx="957">
                  <c:v>23.56</c:v>
                </c:pt>
                <c:pt idx="958">
                  <c:v>23.56</c:v>
                </c:pt>
                <c:pt idx="959">
                  <c:v>23.56</c:v>
                </c:pt>
                <c:pt idx="960">
                  <c:v>23.56</c:v>
                </c:pt>
                <c:pt idx="961">
                  <c:v>23.56</c:v>
                </c:pt>
                <c:pt idx="962">
                  <c:v>23.56</c:v>
                </c:pt>
                <c:pt idx="963">
                  <c:v>23.54</c:v>
                </c:pt>
                <c:pt idx="964">
                  <c:v>23.54</c:v>
                </c:pt>
                <c:pt idx="965">
                  <c:v>23.54</c:v>
                </c:pt>
                <c:pt idx="966">
                  <c:v>23.54</c:v>
                </c:pt>
                <c:pt idx="967">
                  <c:v>23.54</c:v>
                </c:pt>
                <c:pt idx="968">
                  <c:v>23.54</c:v>
                </c:pt>
                <c:pt idx="969">
                  <c:v>23.52</c:v>
                </c:pt>
                <c:pt idx="970">
                  <c:v>23.52</c:v>
                </c:pt>
                <c:pt idx="971">
                  <c:v>23.52</c:v>
                </c:pt>
                <c:pt idx="972">
                  <c:v>23.52</c:v>
                </c:pt>
                <c:pt idx="973">
                  <c:v>23.52</c:v>
                </c:pt>
                <c:pt idx="974">
                  <c:v>23.5</c:v>
                </c:pt>
                <c:pt idx="975">
                  <c:v>23.5</c:v>
                </c:pt>
                <c:pt idx="976">
                  <c:v>23.5</c:v>
                </c:pt>
                <c:pt idx="977">
                  <c:v>23.48</c:v>
                </c:pt>
                <c:pt idx="978">
                  <c:v>23.48</c:v>
                </c:pt>
                <c:pt idx="979">
                  <c:v>23.46</c:v>
                </c:pt>
                <c:pt idx="980">
                  <c:v>23.46</c:v>
                </c:pt>
                <c:pt idx="981">
                  <c:v>23.44</c:v>
                </c:pt>
                <c:pt idx="982">
                  <c:v>23.42</c:v>
                </c:pt>
                <c:pt idx="983">
                  <c:v>23.42</c:v>
                </c:pt>
                <c:pt idx="984">
                  <c:v>23.4</c:v>
                </c:pt>
                <c:pt idx="985">
                  <c:v>23.4</c:v>
                </c:pt>
                <c:pt idx="986">
                  <c:v>23.4</c:v>
                </c:pt>
                <c:pt idx="987">
                  <c:v>23.4</c:v>
                </c:pt>
                <c:pt idx="988">
                  <c:v>23.38</c:v>
                </c:pt>
                <c:pt idx="989">
                  <c:v>23.38</c:v>
                </c:pt>
                <c:pt idx="990">
                  <c:v>23.38</c:v>
                </c:pt>
                <c:pt idx="991">
                  <c:v>23.38</c:v>
                </c:pt>
                <c:pt idx="992">
                  <c:v>23.38</c:v>
                </c:pt>
                <c:pt idx="993">
                  <c:v>23.38</c:v>
                </c:pt>
                <c:pt idx="994">
                  <c:v>23.36</c:v>
                </c:pt>
                <c:pt idx="995">
                  <c:v>23.36</c:v>
                </c:pt>
                <c:pt idx="996">
                  <c:v>23.36</c:v>
                </c:pt>
                <c:pt idx="997">
                  <c:v>23.36</c:v>
                </c:pt>
                <c:pt idx="998">
                  <c:v>23.36</c:v>
                </c:pt>
                <c:pt idx="999">
                  <c:v>23.34</c:v>
                </c:pt>
                <c:pt idx="1000">
                  <c:v>23.34</c:v>
                </c:pt>
                <c:pt idx="1001">
                  <c:v>23.34</c:v>
                </c:pt>
                <c:pt idx="1002">
                  <c:v>23.32</c:v>
                </c:pt>
                <c:pt idx="1003">
                  <c:v>23.32</c:v>
                </c:pt>
                <c:pt idx="1004">
                  <c:v>23.32</c:v>
                </c:pt>
                <c:pt idx="1005">
                  <c:v>23.3</c:v>
                </c:pt>
                <c:pt idx="1006">
                  <c:v>23.3</c:v>
                </c:pt>
                <c:pt idx="1007">
                  <c:v>23.28</c:v>
                </c:pt>
                <c:pt idx="1008">
                  <c:v>23.28</c:v>
                </c:pt>
                <c:pt idx="1009">
                  <c:v>23.26</c:v>
                </c:pt>
                <c:pt idx="1010">
                  <c:v>23.26</c:v>
                </c:pt>
                <c:pt idx="1011">
                  <c:v>23.26</c:v>
                </c:pt>
                <c:pt idx="1012">
                  <c:v>23.26</c:v>
                </c:pt>
                <c:pt idx="1013">
                  <c:v>23.24</c:v>
                </c:pt>
                <c:pt idx="1014">
                  <c:v>23.24</c:v>
                </c:pt>
                <c:pt idx="1015">
                  <c:v>23.24</c:v>
                </c:pt>
                <c:pt idx="1016">
                  <c:v>23.24</c:v>
                </c:pt>
                <c:pt idx="1017">
                  <c:v>23.26</c:v>
                </c:pt>
                <c:pt idx="1018">
                  <c:v>23.26</c:v>
                </c:pt>
                <c:pt idx="1019">
                  <c:v>23.26</c:v>
                </c:pt>
                <c:pt idx="1020">
                  <c:v>23.26</c:v>
                </c:pt>
                <c:pt idx="1021">
                  <c:v>23.26</c:v>
                </c:pt>
                <c:pt idx="1022">
                  <c:v>23.28</c:v>
                </c:pt>
                <c:pt idx="1023">
                  <c:v>23.28</c:v>
                </c:pt>
                <c:pt idx="1024">
                  <c:v>23.28</c:v>
                </c:pt>
                <c:pt idx="1025">
                  <c:v>23.28</c:v>
                </c:pt>
                <c:pt idx="1026">
                  <c:v>23.28</c:v>
                </c:pt>
                <c:pt idx="1027">
                  <c:v>23.28</c:v>
                </c:pt>
                <c:pt idx="1028">
                  <c:v>23.28</c:v>
                </c:pt>
                <c:pt idx="1029">
                  <c:v>23.3</c:v>
                </c:pt>
                <c:pt idx="1030">
                  <c:v>23.3</c:v>
                </c:pt>
                <c:pt idx="1031">
                  <c:v>23.3</c:v>
                </c:pt>
                <c:pt idx="1032">
                  <c:v>23.3</c:v>
                </c:pt>
                <c:pt idx="1033">
                  <c:v>23.3</c:v>
                </c:pt>
                <c:pt idx="1034">
                  <c:v>23.3</c:v>
                </c:pt>
                <c:pt idx="1035">
                  <c:v>23.3</c:v>
                </c:pt>
                <c:pt idx="1036">
                  <c:v>23.3</c:v>
                </c:pt>
                <c:pt idx="1037">
                  <c:v>23.3</c:v>
                </c:pt>
                <c:pt idx="1038">
                  <c:v>23.32</c:v>
                </c:pt>
                <c:pt idx="1039">
                  <c:v>23.32</c:v>
                </c:pt>
                <c:pt idx="1040">
                  <c:v>23.32</c:v>
                </c:pt>
                <c:pt idx="1041">
                  <c:v>23.32</c:v>
                </c:pt>
                <c:pt idx="1042">
                  <c:v>23.34</c:v>
                </c:pt>
                <c:pt idx="1043">
                  <c:v>23.34</c:v>
                </c:pt>
                <c:pt idx="1044">
                  <c:v>23.36</c:v>
                </c:pt>
                <c:pt idx="1045">
                  <c:v>23.38</c:v>
                </c:pt>
                <c:pt idx="1046">
                  <c:v>23.38</c:v>
                </c:pt>
                <c:pt idx="1047">
                  <c:v>23.4</c:v>
                </c:pt>
                <c:pt idx="1048">
                  <c:v>23.42</c:v>
                </c:pt>
                <c:pt idx="1049">
                  <c:v>23.42</c:v>
                </c:pt>
                <c:pt idx="1050">
                  <c:v>23.44</c:v>
                </c:pt>
                <c:pt idx="1051">
                  <c:v>23.46</c:v>
                </c:pt>
                <c:pt idx="1052">
                  <c:v>23.46</c:v>
                </c:pt>
                <c:pt idx="1053">
                  <c:v>23.46</c:v>
                </c:pt>
                <c:pt idx="1054">
                  <c:v>23.48</c:v>
                </c:pt>
                <c:pt idx="1055">
                  <c:v>23.48</c:v>
                </c:pt>
                <c:pt idx="1056">
                  <c:v>23.5</c:v>
                </c:pt>
                <c:pt idx="1057">
                  <c:v>23.5</c:v>
                </c:pt>
                <c:pt idx="1058">
                  <c:v>23.52</c:v>
                </c:pt>
                <c:pt idx="1059">
                  <c:v>23.52</c:v>
                </c:pt>
                <c:pt idx="1060">
                  <c:v>23.54</c:v>
                </c:pt>
                <c:pt idx="1061">
                  <c:v>23.54</c:v>
                </c:pt>
                <c:pt idx="1062">
                  <c:v>23.54</c:v>
                </c:pt>
                <c:pt idx="1063">
                  <c:v>23.56</c:v>
                </c:pt>
                <c:pt idx="1064">
                  <c:v>23.56</c:v>
                </c:pt>
                <c:pt idx="1065">
                  <c:v>23.58</c:v>
                </c:pt>
                <c:pt idx="1066">
                  <c:v>23.58</c:v>
                </c:pt>
                <c:pt idx="1067">
                  <c:v>23.6</c:v>
                </c:pt>
                <c:pt idx="1068">
                  <c:v>23.6</c:v>
                </c:pt>
                <c:pt idx="1069">
                  <c:v>23.62</c:v>
                </c:pt>
                <c:pt idx="1070">
                  <c:v>23.62</c:v>
                </c:pt>
                <c:pt idx="1071">
                  <c:v>23.62</c:v>
                </c:pt>
                <c:pt idx="1072">
                  <c:v>23.64</c:v>
                </c:pt>
                <c:pt idx="1073">
                  <c:v>23.64</c:v>
                </c:pt>
                <c:pt idx="1074">
                  <c:v>23.66</c:v>
                </c:pt>
                <c:pt idx="1075">
                  <c:v>23.66</c:v>
                </c:pt>
                <c:pt idx="1076">
                  <c:v>23.68</c:v>
                </c:pt>
                <c:pt idx="1077">
                  <c:v>23.68</c:v>
                </c:pt>
                <c:pt idx="1078">
                  <c:v>23.68</c:v>
                </c:pt>
                <c:pt idx="1079">
                  <c:v>23.68</c:v>
                </c:pt>
                <c:pt idx="1080">
                  <c:v>23.68</c:v>
                </c:pt>
                <c:pt idx="1081">
                  <c:v>23.68</c:v>
                </c:pt>
                <c:pt idx="1082">
                  <c:v>23.68</c:v>
                </c:pt>
                <c:pt idx="1083">
                  <c:v>23.68</c:v>
                </c:pt>
                <c:pt idx="1084">
                  <c:v>23.68</c:v>
                </c:pt>
                <c:pt idx="1085">
                  <c:v>23.68</c:v>
                </c:pt>
                <c:pt idx="1086">
                  <c:v>23.68</c:v>
                </c:pt>
                <c:pt idx="1087">
                  <c:v>23.68</c:v>
                </c:pt>
                <c:pt idx="1088">
                  <c:v>23.66</c:v>
                </c:pt>
                <c:pt idx="1089">
                  <c:v>23.66</c:v>
                </c:pt>
                <c:pt idx="1090">
                  <c:v>23.66</c:v>
                </c:pt>
                <c:pt idx="1091">
                  <c:v>23.66</c:v>
                </c:pt>
                <c:pt idx="1092">
                  <c:v>23.66</c:v>
                </c:pt>
                <c:pt idx="1093">
                  <c:v>23.66</c:v>
                </c:pt>
                <c:pt idx="1094">
                  <c:v>23.66</c:v>
                </c:pt>
                <c:pt idx="1095">
                  <c:v>23.66</c:v>
                </c:pt>
                <c:pt idx="1096">
                  <c:v>23.66</c:v>
                </c:pt>
                <c:pt idx="1097">
                  <c:v>23.66</c:v>
                </c:pt>
                <c:pt idx="1098">
                  <c:v>23.66</c:v>
                </c:pt>
                <c:pt idx="1099">
                  <c:v>23.66</c:v>
                </c:pt>
                <c:pt idx="1100">
                  <c:v>23.66</c:v>
                </c:pt>
                <c:pt idx="1101">
                  <c:v>23.66</c:v>
                </c:pt>
                <c:pt idx="1102">
                  <c:v>23.64</c:v>
                </c:pt>
                <c:pt idx="1103">
                  <c:v>23.64</c:v>
                </c:pt>
                <c:pt idx="1104">
                  <c:v>23.64</c:v>
                </c:pt>
                <c:pt idx="1105">
                  <c:v>23.62</c:v>
                </c:pt>
                <c:pt idx="1106">
                  <c:v>23.62</c:v>
                </c:pt>
                <c:pt idx="1107">
                  <c:v>23.62</c:v>
                </c:pt>
                <c:pt idx="1108">
                  <c:v>23.6</c:v>
                </c:pt>
                <c:pt idx="1109">
                  <c:v>23.58</c:v>
                </c:pt>
                <c:pt idx="1110">
                  <c:v>23.56</c:v>
                </c:pt>
                <c:pt idx="1111">
                  <c:v>23.56</c:v>
                </c:pt>
                <c:pt idx="1112">
                  <c:v>23.54</c:v>
                </c:pt>
                <c:pt idx="1113">
                  <c:v>23.52</c:v>
                </c:pt>
                <c:pt idx="1114">
                  <c:v>23.52</c:v>
                </c:pt>
                <c:pt idx="1115">
                  <c:v>23.5</c:v>
                </c:pt>
                <c:pt idx="1116">
                  <c:v>23.5</c:v>
                </c:pt>
                <c:pt idx="1117">
                  <c:v>23.5</c:v>
                </c:pt>
                <c:pt idx="1118">
                  <c:v>23.48</c:v>
                </c:pt>
                <c:pt idx="1119">
                  <c:v>23.48</c:v>
                </c:pt>
                <c:pt idx="1120">
                  <c:v>23.48</c:v>
                </c:pt>
                <c:pt idx="1121">
                  <c:v>23.48</c:v>
                </c:pt>
                <c:pt idx="1122">
                  <c:v>23.46</c:v>
                </c:pt>
                <c:pt idx="1123">
                  <c:v>23.46</c:v>
                </c:pt>
                <c:pt idx="1124">
                  <c:v>23.46</c:v>
                </c:pt>
                <c:pt idx="1125">
                  <c:v>23.46</c:v>
                </c:pt>
                <c:pt idx="1126">
                  <c:v>23.46</c:v>
                </c:pt>
                <c:pt idx="1127">
                  <c:v>23.46</c:v>
                </c:pt>
                <c:pt idx="1128">
                  <c:v>23.46</c:v>
                </c:pt>
                <c:pt idx="1129">
                  <c:v>23.44</c:v>
                </c:pt>
                <c:pt idx="1130">
                  <c:v>23.44</c:v>
                </c:pt>
                <c:pt idx="1131">
                  <c:v>23.44</c:v>
                </c:pt>
                <c:pt idx="1132">
                  <c:v>23.42</c:v>
                </c:pt>
                <c:pt idx="1133">
                  <c:v>23.4</c:v>
                </c:pt>
                <c:pt idx="1134">
                  <c:v>23.4</c:v>
                </c:pt>
                <c:pt idx="1135">
                  <c:v>23.4</c:v>
                </c:pt>
                <c:pt idx="1136">
                  <c:v>23.38</c:v>
                </c:pt>
                <c:pt idx="1137">
                  <c:v>23.36</c:v>
                </c:pt>
                <c:pt idx="1138">
                  <c:v>23.36</c:v>
                </c:pt>
                <c:pt idx="1139">
                  <c:v>23.34</c:v>
                </c:pt>
                <c:pt idx="1140">
                  <c:v>23.34</c:v>
                </c:pt>
                <c:pt idx="1141">
                  <c:v>23.32</c:v>
                </c:pt>
                <c:pt idx="1142">
                  <c:v>23.32</c:v>
                </c:pt>
                <c:pt idx="1143">
                  <c:v>23.32</c:v>
                </c:pt>
                <c:pt idx="1144">
                  <c:v>23.3</c:v>
                </c:pt>
                <c:pt idx="1145">
                  <c:v>23.3</c:v>
                </c:pt>
                <c:pt idx="1146">
                  <c:v>23.3</c:v>
                </c:pt>
                <c:pt idx="1147">
                  <c:v>23.3</c:v>
                </c:pt>
                <c:pt idx="1148">
                  <c:v>23.28</c:v>
                </c:pt>
                <c:pt idx="1149">
                  <c:v>23.28</c:v>
                </c:pt>
                <c:pt idx="1150">
                  <c:v>23.28</c:v>
                </c:pt>
                <c:pt idx="1151">
                  <c:v>23.28</c:v>
                </c:pt>
                <c:pt idx="1152">
                  <c:v>23.28</c:v>
                </c:pt>
                <c:pt idx="1153">
                  <c:v>23.28</c:v>
                </c:pt>
                <c:pt idx="1154">
                  <c:v>23.28</c:v>
                </c:pt>
                <c:pt idx="1155">
                  <c:v>23.28</c:v>
                </c:pt>
                <c:pt idx="1156">
                  <c:v>23.28</c:v>
                </c:pt>
                <c:pt idx="1157">
                  <c:v>23.28</c:v>
                </c:pt>
                <c:pt idx="1158">
                  <c:v>23.28</c:v>
                </c:pt>
                <c:pt idx="1159">
                  <c:v>23.28</c:v>
                </c:pt>
                <c:pt idx="1160">
                  <c:v>23.28</c:v>
                </c:pt>
                <c:pt idx="1161">
                  <c:v>23.28</c:v>
                </c:pt>
                <c:pt idx="1162">
                  <c:v>23.28</c:v>
                </c:pt>
                <c:pt idx="1163">
                  <c:v>23.28</c:v>
                </c:pt>
                <c:pt idx="1164">
                  <c:v>23.28</c:v>
                </c:pt>
                <c:pt idx="1165">
                  <c:v>23.26</c:v>
                </c:pt>
                <c:pt idx="1166">
                  <c:v>23.26</c:v>
                </c:pt>
                <c:pt idx="1167">
                  <c:v>23.26</c:v>
                </c:pt>
                <c:pt idx="1168">
                  <c:v>23.26</c:v>
                </c:pt>
                <c:pt idx="1169">
                  <c:v>23.26</c:v>
                </c:pt>
                <c:pt idx="1170">
                  <c:v>23.26</c:v>
                </c:pt>
                <c:pt idx="1171">
                  <c:v>23.26</c:v>
                </c:pt>
                <c:pt idx="1172">
                  <c:v>23.26</c:v>
                </c:pt>
                <c:pt idx="1173">
                  <c:v>23.26</c:v>
                </c:pt>
                <c:pt idx="1174">
                  <c:v>23.26</c:v>
                </c:pt>
                <c:pt idx="1175">
                  <c:v>23.26</c:v>
                </c:pt>
                <c:pt idx="1176">
                  <c:v>23.26</c:v>
                </c:pt>
                <c:pt idx="1177">
                  <c:v>23.26</c:v>
                </c:pt>
                <c:pt idx="1178">
                  <c:v>23.26</c:v>
                </c:pt>
                <c:pt idx="1179">
                  <c:v>23.24</c:v>
                </c:pt>
                <c:pt idx="1180">
                  <c:v>23.24</c:v>
                </c:pt>
                <c:pt idx="1181">
                  <c:v>23.24</c:v>
                </c:pt>
                <c:pt idx="1182">
                  <c:v>23.24</c:v>
                </c:pt>
                <c:pt idx="1183">
                  <c:v>23.24</c:v>
                </c:pt>
                <c:pt idx="1184">
                  <c:v>23.22</c:v>
                </c:pt>
                <c:pt idx="1185">
                  <c:v>23.22</c:v>
                </c:pt>
                <c:pt idx="1186">
                  <c:v>23.22</c:v>
                </c:pt>
                <c:pt idx="1187">
                  <c:v>23.2</c:v>
                </c:pt>
                <c:pt idx="1188">
                  <c:v>23.2</c:v>
                </c:pt>
                <c:pt idx="1189">
                  <c:v>23.18</c:v>
                </c:pt>
                <c:pt idx="1190">
                  <c:v>23.18</c:v>
                </c:pt>
                <c:pt idx="1191">
                  <c:v>23.16</c:v>
                </c:pt>
                <c:pt idx="1192">
                  <c:v>23.16</c:v>
                </c:pt>
                <c:pt idx="1193">
                  <c:v>23.16</c:v>
                </c:pt>
                <c:pt idx="1194">
                  <c:v>23.14</c:v>
                </c:pt>
                <c:pt idx="1195">
                  <c:v>23.14</c:v>
                </c:pt>
                <c:pt idx="1196">
                  <c:v>23.12</c:v>
                </c:pt>
                <c:pt idx="1197">
                  <c:v>23.12</c:v>
                </c:pt>
                <c:pt idx="1198">
                  <c:v>23.12</c:v>
                </c:pt>
                <c:pt idx="1199">
                  <c:v>23.1</c:v>
                </c:pt>
                <c:pt idx="1200">
                  <c:v>23.1</c:v>
                </c:pt>
                <c:pt idx="1201">
                  <c:v>23.1</c:v>
                </c:pt>
                <c:pt idx="1202">
                  <c:v>23.1</c:v>
                </c:pt>
                <c:pt idx="1203">
                  <c:v>23.08</c:v>
                </c:pt>
                <c:pt idx="1204">
                  <c:v>23.08</c:v>
                </c:pt>
                <c:pt idx="1205">
                  <c:v>23.08</c:v>
                </c:pt>
                <c:pt idx="1206">
                  <c:v>23.06</c:v>
                </c:pt>
                <c:pt idx="1207">
                  <c:v>23.06</c:v>
                </c:pt>
                <c:pt idx="1208">
                  <c:v>23.06</c:v>
                </c:pt>
                <c:pt idx="1209">
                  <c:v>23.04</c:v>
                </c:pt>
                <c:pt idx="1210">
                  <c:v>23.02</c:v>
                </c:pt>
                <c:pt idx="1211">
                  <c:v>23.02</c:v>
                </c:pt>
                <c:pt idx="1212">
                  <c:v>23</c:v>
                </c:pt>
                <c:pt idx="1213">
                  <c:v>22.98</c:v>
                </c:pt>
                <c:pt idx="1214">
                  <c:v>22.96</c:v>
                </c:pt>
                <c:pt idx="1215">
                  <c:v>22.94</c:v>
                </c:pt>
                <c:pt idx="1216">
                  <c:v>22.94</c:v>
                </c:pt>
                <c:pt idx="1217">
                  <c:v>22.92</c:v>
                </c:pt>
                <c:pt idx="1218">
                  <c:v>22.9</c:v>
                </c:pt>
                <c:pt idx="1219">
                  <c:v>22.88</c:v>
                </c:pt>
                <c:pt idx="1220">
                  <c:v>22.88</c:v>
                </c:pt>
                <c:pt idx="1221">
                  <c:v>22.88</c:v>
                </c:pt>
                <c:pt idx="1222">
                  <c:v>22.86</c:v>
                </c:pt>
                <c:pt idx="1223">
                  <c:v>22.84</c:v>
                </c:pt>
                <c:pt idx="1224">
                  <c:v>22.84</c:v>
                </c:pt>
                <c:pt idx="1225">
                  <c:v>22.82</c:v>
                </c:pt>
                <c:pt idx="1226">
                  <c:v>22.82</c:v>
                </c:pt>
                <c:pt idx="1227">
                  <c:v>22.82</c:v>
                </c:pt>
                <c:pt idx="1228">
                  <c:v>22.8</c:v>
                </c:pt>
                <c:pt idx="1229">
                  <c:v>22.8</c:v>
                </c:pt>
                <c:pt idx="1230">
                  <c:v>22.8</c:v>
                </c:pt>
                <c:pt idx="1231">
                  <c:v>22.78</c:v>
                </c:pt>
                <c:pt idx="1232">
                  <c:v>22.78</c:v>
                </c:pt>
                <c:pt idx="1233">
                  <c:v>22.76</c:v>
                </c:pt>
                <c:pt idx="1234">
                  <c:v>22.74</c:v>
                </c:pt>
                <c:pt idx="1235">
                  <c:v>22.74</c:v>
                </c:pt>
                <c:pt idx="1236">
                  <c:v>22.72</c:v>
                </c:pt>
                <c:pt idx="1237">
                  <c:v>22.7</c:v>
                </c:pt>
                <c:pt idx="1238">
                  <c:v>22.7</c:v>
                </c:pt>
                <c:pt idx="1239">
                  <c:v>22.7</c:v>
                </c:pt>
                <c:pt idx="1240">
                  <c:v>22.68</c:v>
                </c:pt>
                <c:pt idx="1241">
                  <c:v>22.66</c:v>
                </c:pt>
                <c:pt idx="1242">
                  <c:v>22.66</c:v>
                </c:pt>
                <c:pt idx="1243">
                  <c:v>22.64</c:v>
                </c:pt>
                <c:pt idx="1244">
                  <c:v>22.62</c:v>
                </c:pt>
                <c:pt idx="1245">
                  <c:v>22.62</c:v>
                </c:pt>
                <c:pt idx="1246">
                  <c:v>22.6</c:v>
                </c:pt>
                <c:pt idx="1247">
                  <c:v>22.6</c:v>
                </c:pt>
                <c:pt idx="1248">
                  <c:v>22.6</c:v>
                </c:pt>
                <c:pt idx="1249">
                  <c:v>22.58</c:v>
                </c:pt>
                <c:pt idx="1250">
                  <c:v>22.58</c:v>
                </c:pt>
                <c:pt idx="1251">
                  <c:v>22.58</c:v>
                </c:pt>
                <c:pt idx="1252">
                  <c:v>22.58</c:v>
                </c:pt>
                <c:pt idx="1253">
                  <c:v>22.58</c:v>
                </c:pt>
                <c:pt idx="1254">
                  <c:v>22.56</c:v>
                </c:pt>
                <c:pt idx="1255">
                  <c:v>22.56</c:v>
                </c:pt>
                <c:pt idx="1256">
                  <c:v>22.56</c:v>
                </c:pt>
                <c:pt idx="1257">
                  <c:v>22.56</c:v>
                </c:pt>
                <c:pt idx="1258">
                  <c:v>22.56</c:v>
                </c:pt>
                <c:pt idx="1259">
                  <c:v>22.56</c:v>
                </c:pt>
                <c:pt idx="1260">
                  <c:v>22.54</c:v>
                </c:pt>
                <c:pt idx="1261">
                  <c:v>22.54</c:v>
                </c:pt>
                <c:pt idx="1262">
                  <c:v>22.54</c:v>
                </c:pt>
                <c:pt idx="1263">
                  <c:v>22.52</c:v>
                </c:pt>
                <c:pt idx="1264">
                  <c:v>22.52</c:v>
                </c:pt>
                <c:pt idx="1265">
                  <c:v>22.5</c:v>
                </c:pt>
                <c:pt idx="1266">
                  <c:v>22.5</c:v>
                </c:pt>
                <c:pt idx="1267">
                  <c:v>22.5</c:v>
                </c:pt>
                <c:pt idx="1268">
                  <c:v>22.48</c:v>
                </c:pt>
                <c:pt idx="1269">
                  <c:v>22.48</c:v>
                </c:pt>
                <c:pt idx="1270">
                  <c:v>22.48</c:v>
                </c:pt>
                <c:pt idx="1271">
                  <c:v>22.46</c:v>
                </c:pt>
                <c:pt idx="1272">
                  <c:v>22.46</c:v>
                </c:pt>
                <c:pt idx="1273">
                  <c:v>22.46</c:v>
                </c:pt>
                <c:pt idx="1274">
                  <c:v>22.46</c:v>
                </c:pt>
                <c:pt idx="1275">
                  <c:v>22.46</c:v>
                </c:pt>
                <c:pt idx="1276">
                  <c:v>22.44</c:v>
                </c:pt>
                <c:pt idx="1277">
                  <c:v>22.44</c:v>
                </c:pt>
                <c:pt idx="1278">
                  <c:v>22.44</c:v>
                </c:pt>
                <c:pt idx="1279">
                  <c:v>22.44</c:v>
                </c:pt>
                <c:pt idx="1280">
                  <c:v>22.44</c:v>
                </c:pt>
                <c:pt idx="1281">
                  <c:v>22.42</c:v>
                </c:pt>
                <c:pt idx="1282">
                  <c:v>22.42</c:v>
                </c:pt>
                <c:pt idx="1283">
                  <c:v>22.42</c:v>
                </c:pt>
                <c:pt idx="1284">
                  <c:v>22.4</c:v>
                </c:pt>
                <c:pt idx="1285">
                  <c:v>22.4</c:v>
                </c:pt>
                <c:pt idx="1286">
                  <c:v>22.4</c:v>
                </c:pt>
                <c:pt idx="1287">
                  <c:v>22.38</c:v>
                </c:pt>
                <c:pt idx="1288">
                  <c:v>22.38</c:v>
                </c:pt>
                <c:pt idx="1289">
                  <c:v>22.36</c:v>
                </c:pt>
                <c:pt idx="1290">
                  <c:v>22.34</c:v>
                </c:pt>
                <c:pt idx="1291">
                  <c:v>22.32</c:v>
                </c:pt>
                <c:pt idx="1292">
                  <c:v>22.3</c:v>
                </c:pt>
                <c:pt idx="1293">
                  <c:v>22.28</c:v>
                </c:pt>
                <c:pt idx="1294">
                  <c:v>22.26</c:v>
                </c:pt>
                <c:pt idx="1295">
                  <c:v>22.26</c:v>
                </c:pt>
                <c:pt idx="1296">
                  <c:v>22.24</c:v>
                </c:pt>
                <c:pt idx="1297">
                  <c:v>22.22</c:v>
                </c:pt>
                <c:pt idx="1298">
                  <c:v>22.2</c:v>
                </c:pt>
                <c:pt idx="1299">
                  <c:v>22.18</c:v>
                </c:pt>
                <c:pt idx="1300">
                  <c:v>22.16</c:v>
                </c:pt>
                <c:pt idx="1301">
                  <c:v>22.12</c:v>
                </c:pt>
                <c:pt idx="1302">
                  <c:v>22.1</c:v>
                </c:pt>
                <c:pt idx="1303">
                  <c:v>22.1</c:v>
                </c:pt>
                <c:pt idx="1304">
                  <c:v>22.08</c:v>
                </c:pt>
                <c:pt idx="1305">
                  <c:v>22.06</c:v>
                </c:pt>
                <c:pt idx="1306">
                  <c:v>22.04</c:v>
                </c:pt>
                <c:pt idx="1307">
                  <c:v>22</c:v>
                </c:pt>
                <c:pt idx="1308">
                  <c:v>21.98</c:v>
                </c:pt>
                <c:pt idx="1309">
                  <c:v>21.94</c:v>
                </c:pt>
                <c:pt idx="1310">
                  <c:v>21.92</c:v>
                </c:pt>
                <c:pt idx="1311">
                  <c:v>21.88</c:v>
                </c:pt>
                <c:pt idx="1312">
                  <c:v>21.84</c:v>
                </c:pt>
                <c:pt idx="1313">
                  <c:v>21.84</c:v>
                </c:pt>
                <c:pt idx="1314">
                  <c:v>21.8</c:v>
                </c:pt>
                <c:pt idx="1315">
                  <c:v>21.76</c:v>
                </c:pt>
                <c:pt idx="1316">
                  <c:v>21.72</c:v>
                </c:pt>
                <c:pt idx="1317">
                  <c:v>21.68</c:v>
                </c:pt>
                <c:pt idx="1318">
                  <c:v>21.64</c:v>
                </c:pt>
                <c:pt idx="1319">
                  <c:v>21.6</c:v>
                </c:pt>
                <c:pt idx="1320">
                  <c:v>21.54</c:v>
                </c:pt>
                <c:pt idx="1321">
                  <c:v>21.5</c:v>
                </c:pt>
                <c:pt idx="1322">
                  <c:v>21.44</c:v>
                </c:pt>
                <c:pt idx="1323">
                  <c:v>21.44</c:v>
                </c:pt>
                <c:pt idx="1324">
                  <c:v>21.38</c:v>
                </c:pt>
                <c:pt idx="1325">
                  <c:v>21.34</c:v>
                </c:pt>
                <c:pt idx="1326">
                  <c:v>21.28</c:v>
                </c:pt>
                <c:pt idx="1327">
                  <c:v>21.22</c:v>
                </c:pt>
                <c:pt idx="1328">
                  <c:v>21.16</c:v>
                </c:pt>
                <c:pt idx="1329">
                  <c:v>21.1</c:v>
                </c:pt>
                <c:pt idx="1330">
                  <c:v>21.04</c:v>
                </c:pt>
                <c:pt idx="1331">
                  <c:v>20.98</c:v>
                </c:pt>
                <c:pt idx="1332">
                  <c:v>20.98</c:v>
                </c:pt>
                <c:pt idx="1333">
                  <c:v>20.92</c:v>
                </c:pt>
                <c:pt idx="1334">
                  <c:v>20.86</c:v>
                </c:pt>
                <c:pt idx="1335">
                  <c:v>20.8</c:v>
                </c:pt>
                <c:pt idx="1336">
                  <c:v>20.74</c:v>
                </c:pt>
                <c:pt idx="1337">
                  <c:v>20.66</c:v>
                </c:pt>
                <c:pt idx="1338">
                  <c:v>20.6</c:v>
                </c:pt>
                <c:pt idx="1339">
                  <c:v>20.52</c:v>
                </c:pt>
                <c:pt idx="1340">
                  <c:v>20.52</c:v>
                </c:pt>
                <c:pt idx="1341">
                  <c:v>20.46</c:v>
                </c:pt>
                <c:pt idx="1342">
                  <c:v>20.38</c:v>
                </c:pt>
                <c:pt idx="1343">
                  <c:v>20.3</c:v>
                </c:pt>
                <c:pt idx="1344">
                  <c:v>20.239999999999998</c:v>
                </c:pt>
                <c:pt idx="1345">
                  <c:v>20.16</c:v>
                </c:pt>
                <c:pt idx="1346">
                  <c:v>20.079999999999998</c:v>
                </c:pt>
                <c:pt idx="1347">
                  <c:v>20</c:v>
                </c:pt>
                <c:pt idx="1348">
                  <c:v>19.940000000000001</c:v>
                </c:pt>
                <c:pt idx="1349">
                  <c:v>19.86</c:v>
                </c:pt>
                <c:pt idx="1350">
                  <c:v>19.78</c:v>
                </c:pt>
                <c:pt idx="1351">
                  <c:v>19.78</c:v>
                </c:pt>
                <c:pt idx="1352">
                  <c:v>19.7</c:v>
                </c:pt>
                <c:pt idx="1353">
                  <c:v>19.62</c:v>
                </c:pt>
                <c:pt idx="1354">
                  <c:v>19.559999999999999</c:v>
                </c:pt>
                <c:pt idx="1355">
                  <c:v>19.48</c:v>
                </c:pt>
                <c:pt idx="1356">
                  <c:v>19.399999999999999</c:v>
                </c:pt>
                <c:pt idx="1357">
                  <c:v>19.32</c:v>
                </c:pt>
                <c:pt idx="1358">
                  <c:v>19.239999999999998</c:v>
                </c:pt>
                <c:pt idx="1359">
                  <c:v>19.16</c:v>
                </c:pt>
                <c:pt idx="1360">
                  <c:v>19.16</c:v>
                </c:pt>
                <c:pt idx="1361">
                  <c:v>19.079999999999998</c:v>
                </c:pt>
                <c:pt idx="1362">
                  <c:v>19</c:v>
                </c:pt>
                <c:pt idx="1363">
                  <c:v>18.920000000000002</c:v>
                </c:pt>
                <c:pt idx="1364">
                  <c:v>18.84</c:v>
                </c:pt>
                <c:pt idx="1365">
                  <c:v>18.760000000000002</c:v>
                </c:pt>
                <c:pt idx="1366">
                  <c:v>18.66</c:v>
                </c:pt>
                <c:pt idx="1367">
                  <c:v>18.579999999999998</c:v>
                </c:pt>
                <c:pt idx="1368">
                  <c:v>18.5</c:v>
                </c:pt>
                <c:pt idx="1369">
                  <c:v>18.5</c:v>
                </c:pt>
                <c:pt idx="1370">
                  <c:v>18.399999999999999</c:v>
                </c:pt>
                <c:pt idx="1371">
                  <c:v>18.32</c:v>
                </c:pt>
                <c:pt idx="1372">
                  <c:v>18.22</c:v>
                </c:pt>
                <c:pt idx="1373">
                  <c:v>18.14</c:v>
                </c:pt>
                <c:pt idx="1374">
                  <c:v>18.04</c:v>
                </c:pt>
                <c:pt idx="1375">
                  <c:v>17.940000000000001</c:v>
                </c:pt>
                <c:pt idx="1376">
                  <c:v>17.940000000000001</c:v>
                </c:pt>
                <c:pt idx="1377">
                  <c:v>17.86</c:v>
                </c:pt>
                <c:pt idx="1378">
                  <c:v>17.68</c:v>
                </c:pt>
                <c:pt idx="1379">
                  <c:v>17.68</c:v>
                </c:pt>
                <c:pt idx="1380">
                  <c:v>17.579999999999998</c:v>
                </c:pt>
                <c:pt idx="1381">
                  <c:v>17.5</c:v>
                </c:pt>
                <c:pt idx="1382">
                  <c:v>17.420000000000002</c:v>
                </c:pt>
                <c:pt idx="1383">
                  <c:v>17.32</c:v>
                </c:pt>
                <c:pt idx="1384">
                  <c:v>17.239999999999998</c:v>
                </c:pt>
                <c:pt idx="1385">
                  <c:v>17.14</c:v>
                </c:pt>
                <c:pt idx="1386">
                  <c:v>17.059999999999999</c:v>
                </c:pt>
                <c:pt idx="1387">
                  <c:v>16.98</c:v>
                </c:pt>
                <c:pt idx="1388">
                  <c:v>16.98</c:v>
                </c:pt>
                <c:pt idx="1389">
                  <c:v>16.88</c:v>
                </c:pt>
                <c:pt idx="1390">
                  <c:v>16.8</c:v>
                </c:pt>
                <c:pt idx="1391">
                  <c:v>16.7</c:v>
                </c:pt>
                <c:pt idx="1392">
                  <c:v>16.62</c:v>
                </c:pt>
                <c:pt idx="1393">
                  <c:v>16.52</c:v>
                </c:pt>
                <c:pt idx="1394">
                  <c:v>16.420000000000002</c:v>
                </c:pt>
                <c:pt idx="1395">
                  <c:v>16.34</c:v>
                </c:pt>
                <c:pt idx="1396">
                  <c:v>16.239999999999998</c:v>
                </c:pt>
                <c:pt idx="1397">
                  <c:v>16.239999999999998</c:v>
                </c:pt>
                <c:pt idx="1398">
                  <c:v>16.16</c:v>
                </c:pt>
                <c:pt idx="1399">
                  <c:v>16.059999999999999</c:v>
                </c:pt>
                <c:pt idx="1400">
                  <c:v>15.96</c:v>
                </c:pt>
                <c:pt idx="1401">
                  <c:v>15.88</c:v>
                </c:pt>
                <c:pt idx="1402">
                  <c:v>15.78</c:v>
                </c:pt>
                <c:pt idx="1403">
                  <c:v>15.7</c:v>
                </c:pt>
                <c:pt idx="1404">
                  <c:v>15.6</c:v>
                </c:pt>
                <c:pt idx="1405">
                  <c:v>15.6</c:v>
                </c:pt>
              </c:numCache>
            </c:numRef>
          </c:yVal>
          <c:smooth val="1"/>
          <c:extLst xmlns:c16r2="http://schemas.microsoft.com/office/drawing/2015/06/chart">
            <c:ext xmlns:c16="http://schemas.microsoft.com/office/drawing/2014/chart" uri="{C3380CC4-5D6E-409C-BE32-E72D297353CC}">
              <c16:uniqueId val="{00000000-A0BB-1740-8CC2-97211297759F}"/>
            </c:ext>
          </c:extLst>
        </c:ser>
        <c:ser>
          <c:idx val="6"/>
          <c:order val="1"/>
          <c:tx>
            <c:v>5OH</c:v>
          </c:tx>
          <c:spPr>
            <a:ln>
              <a:solidFill>
                <a:srgbClr val="C00000"/>
              </a:solidFill>
            </a:ln>
          </c:spPr>
          <c:marker>
            <c:symbol val="none"/>
          </c:marker>
          <c:xVal>
            <c:numRef>
              <c:f>'CO2'!$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2'!$C$2:$C$1178</c:f>
              <c:numCache>
                <c:formatCode>General</c:formatCode>
                <c:ptCount val="1177"/>
                <c:pt idx="0">
                  <c:v>0</c:v>
                </c:pt>
                <c:pt idx="1">
                  <c:v>0</c:v>
                </c:pt>
                <c:pt idx="2">
                  <c:v>0</c:v>
                </c:pt>
                <c:pt idx="3">
                  <c:v>0</c:v>
                </c:pt>
                <c:pt idx="4">
                  <c:v>0</c:v>
                </c:pt>
                <c:pt idx="5">
                  <c:v>0</c:v>
                </c:pt>
                <c:pt idx="6">
                  <c:v>0</c:v>
                </c:pt>
                <c:pt idx="7">
                  <c:v>0</c:v>
                </c:pt>
                <c:pt idx="8">
                  <c:v>0</c:v>
                </c:pt>
                <c:pt idx="9">
                  <c:v>0</c:v>
                </c:pt>
                <c:pt idx="10">
                  <c:v>0</c:v>
                </c:pt>
                <c:pt idx="11">
                  <c:v>0.02</c:v>
                </c:pt>
                <c:pt idx="12">
                  <c:v>0.02</c:v>
                </c:pt>
                <c:pt idx="13">
                  <c:v>0.04</c:v>
                </c:pt>
                <c:pt idx="14">
                  <c:v>0.08</c:v>
                </c:pt>
                <c:pt idx="15">
                  <c:v>0.12</c:v>
                </c:pt>
                <c:pt idx="16">
                  <c:v>0.16</c:v>
                </c:pt>
                <c:pt idx="17">
                  <c:v>0.2</c:v>
                </c:pt>
                <c:pt idx="18">
                  <c:v>0.26</c:v>
                </c:pt>
                <c:pt idx="19">
                  <c:v>0.3</c:v>
                </c:pt>
                <c:pt idx="20">
                  <c:v>0.3</c:v>
                </c:pt>
                <c:pt idx="21">
                  <c:v>0.4</c:v>
                </c:pt>
                <c:pt idx="22">
                  <c:v>0.4</c:v>
                </c:pt>
                <c:pt idx="23">
                  <c:v>0.46</c:v>
                </c:pt>
                <c:pt idx="24">
                  <c:v>0.52</c:v>
                </c:pt>
                <c:pt idx="25">
                  <c:v>0.6</c:v>
                </c:pt>
                <c:pt idx="26">
                  <c:v>0.66</c:v>
                </c:pt>
                <c:pt idx="27">
                  <c:v>0.72</c:v>
                </c:pt>
                <c:pt idx="28">
                  <c:v>0.8</c:v>
                </c:pt>
                <c:pt idx="29">
                  <c:v>0.86</c:v>
                </c:pt>
                <c:pt idx="30">
                  <c:v>0.94</c:v>
                </c:pt>
                <c:pt idx="31">
                  <c:v>0.94</c:v>
                </c:pt>
                <c:pt idx="32">
                  <c:v>1</c:v>
                </c:pt>
                <c:pt idx="33">
                  <c:v>1.06</c:v>
                </c:pt>
                <c:pt idx="34">
                  <c:v>1.1399999999999999</c:v>
                </c:pt>
                <c:pt idx="35">
                  <c:v>1.2</c:v>
                </c:pt>
                <c:pt idx="36">
                  <c:v>1.26</c:v>
                </c:pt>
                <c:pt idx="37">
                  <c:v>1.34</c:v>
                </c:pt>
                <c:pt idx="38">
                  <c:v>1.4</c:v>
                </c:pt>
                <c:pt idx="39">
                  <c:v>1.46</c:v>
                </c:pt>
                <c:pt idx="40">
                  <c:v>1.46</c:v>
                </c:pt>
                <c:pt idx="41">
                  <c:v>1.52</c:v>
                </c:pt>
                <c:pt idx="42">
                  <c:v>1.58</c:v>
                </c:pt>
                <c:pt idx="43">
                  <c:v>1.62</c:v>
                </c:pt>
                <c:pt idx="44">
                  <c:v>1.68</c:v>
                </c:pt>
                <c:pt idx="45">
                  <c:v>1.74</c:v>
                </c:pt>
                <c:pt idx="46">
                  <c:v>1.78</c:v>
                </c:pt>
                <c:pt idx="47">
                  <c:v>1.78</c:v>
                </c:pt>
                <c:pt idx="48">
                  <c:v>1.84</c:v>
                </c:pt>
                <c:pt idx="49">
                  <c:v>1.94</c:v>
                </c:pt>
                <c:pt idx="50">
                  <c:v>1.94</c:v>
                </c:pt>
                <c:pt idx="51">
                  <c:v>1.98</c:v>
                </c:pt>
                <c:pt idx="52">
                  <c:v>2.04</c:v>
                </c:pt>
                <c:pt idx="53">
                  <c:v>2.08</c:v>
                </c:pt>
                <c:pt idx="54">
                  <c:v>2.14</c:v>
                </c:pt>
                <c:pt idx="55">
                  <c:v>2.1800000000000002</c:v>
                </c:pt>
                <c:pt idx="56">
                  <c:v>2.2200000000000002</c:v>
                </c:pt>
                <c:pt idx="57">
                  <c:v>2.2799999999999998</c:v>
                </c:pt>
                <c:pt idx="58">
                  <c:v>2.3199999999999981</c:v>
                </c:pt>
                <c:pt idx="59">
                  <c:v>2.3199999999999981</c:v>
                </c:pt>
                <c:pt idx="60">
                  <c:v>2.36</c:v>
                </c:pt>
                <c:pt idx="61">
                  <c:v>2.42</c:v>
                </c:pt>
                <c:pt idx="62">
                  <c:v>2.46</c:v>
                </c:pt>
                <c:pt idx="63">
                  <c:v>2.5</c:v>
                </c:pt>
                <c:pt idx="64">
                  <c:v>2.56</c:v>
                </c:pt>
                <c:pt idx="65">
                  <c:v>2.6</c:v>
                </c:pt>
                <c:pt idx="66">
                  <c:v>2.64</c:v>
                </c:pt>
                <c:pt idx="67">
                  <c:v>2.7</c:v>
                </c:pt>
                <c:pt idx="68">
                  <c:v>2.7</c:v>
                </c:pt>
                <c:pt idx="69">
                  <c:v>2.74</c:v>
                </c:pt>
                <c:pt idx="70">
                  <c:v>2.8</c:v>
                </c:pt>
                <c:pt idx="71">
                  <c:v>2.84</c:v>
                </c:pt>
                <c:pt idx="72">
                  <c:v>2.9</c:v>
                </c:pt>
                <c:pt idx="73">
                  <c:v>2.94</c:v>
                </c:pt>
                <c:pt idx="74">
                  <c:v>2.98</c:v>
                </c:pt>
                <c:pt idx="75">
                  <c:v>3.04</c:v>
                </c:pt>
                <c:pt idx="76">
                  <c:v>3.08</c:v>
                </c:pt>
                <c:pt idx="77">
                  <c:v>3.14</c:v>
                </c:pt>
                <c:pt idx="78">
                  <c:v>3.14</c:v>
                </c:pt>
                <c:pt idx="79">
                  <c:v>3.18</c:v>
                </c:pt>
                <c:pt idx="80">
                  <c:v>3.24</c:v>
                </c:pt>
                <c:pt idx="81">
                  <c:v>3.28</c:v>
                </c:pt>
                <c:pt idx="82">
                  <c:v>3.34</c:v>
                </c:pt>
                <c:pt idx="83">
                  <c:v>3.4</c:v>
                </c:pt>
                <c:pt idx="84">
                  <c:v>3.44</c:v>
                </c:pt>
                <c:pt idx="85">
                  <c:v>3.5</c:v>
                </c:pt>
                <c:pt idx="86">
                  <c:v>3.56</c:v>
                </c:pt>
                <c:pt idx="87">
                  <c:v>3.56</c:v>
                </c:pt>
                <c:pt idx="88">
                  <c:v>3.62</c:v>
                </c:pt>
                <c:pt idx="89">
                  <c:v>3.68</c:v>
                </c:pt>
                <c:pt idx="90">
                  <c:v>3.74</c:v>
                </c:pt>
                <c:pt idx="91">
                  <c:v>3.8</c:v>
                </c:pt>
                <c:pt idx="92">
                  <c:v>3.86</c:v>
                </c:pt>
                <c:pt idx="93">
                  <c:v>3.94</c:v>
                </c:pt>
                <c:pt idx="94">
                  <c:v>4</c:v>
                </c:pt>
                <c:pt idx="95">
                  <c:v>4</c:v>
                </c:pt>
                <c:pt idx="96">
                  <c:v>4.08</c:v>
                </c:pt>
                <c:pt idx="97">
                  <c:v>4.1599999999999984</c:v>
                </c:pt>
                <c:pt idx="98">
                  <c:v>4.24</c:v>
                </c:pt>
                <c:pt idx="99">
                  <c:v>4.3199999999999976</c:v>
                </c:pt>
                <c:pt idx="100">
                  <c:v>4.4000000000000004</c:v>
                </c:pt>
                <c:pt idx="101">
                  <c:v>4.4800000000000004</c:v>
                </c:pt>
                <c:pt idx="102">
                  <c:v>4.5599999999999996</c:v>
                </c:pt>
                <c:pt idx="103">
                  <c:v>4.6599999999999984</c:v>
                </c:pt>
                <c:pt idx="104">
                  <c:v>4.74</c:v>
                </c:pt>
                <c:pt idx="105">
                  <c:v>4.84</c:v>
                </c:pt>
                <c:pt idx="106">
                  <c:v>4.84</c:v>
                </c:pt>
                <c:pt idx="107">
                  <c:v>4.9400000000000004</c:v>
                </c:pt>
                <c:pt idx="108">
                  <c:v>5.04</c:v>
                </c:pt>
                <c:pt idx="109">
                  <c:v>5.1199999999999983</c:v>
                </c:pt>
                <c:pt idx="110">
                  <c:v>5.22</c:v>
                </c:pt>
                <c:pt idx="111">
                  <c:v>5.3199999999999976</c:v>
                </c:pt>
                <c:pt idx="112">
                  <c:v>5.42</c:v>
                </c:pt>
                <c:pt idx="113">
                  <c:v>5.52</c:v>
                </c:pt>
                <c:pt idx="114">
                  <c:v>5.6199999999999983</c:v>
                </c:pt>
                <c:pt idx="115">
                  <c:v>5.6199999999999983</c:v>
                </c:pt>
                <c:pt idx="116">
                  <c:v>5.72</c:v>
                </c:pt>
                <c:pt idx="117">
                  <c:v>5.8199999999999976</c:v>
                </c:pt>
                <c:pt idx="118">
                  <c:v>5.92</c:v>
                </c:pt>
                <c:pt idx="119">
                  <c:v>6.02</c:v>
                </c:pt>
                <c:pt idx="120">
                  <c:v>6.14</c:v>
                </c:pt>
                <c:pt idx="121">
                  <c:v>6.24</c:v>
                </c:pt>
                <c:pt idx="122">
                  <c:v>6.34</c:v>
                </c:pt>
                <c:pt idx="123">
                  <c:v>6.34</c:v>
                </c:pt>
                <c:pt idx="124">
                  <c:v>6.46</c:v>
                </c:pt>
                <c:pt idx="125">
                  <c:v>6.56</c:v>
                </c:pt>
                <c:pt idx="126">
                  <c:v>6.68</c:v>
                </c:pt>
                <c:pt idx="127">
                  <c:v>6.78</c:v>
                </c:pt>
                <c:pt idx="128">
                  <c:v>6.9</c:v>
                </c:pt>
                <c:pt idx="129">
                  <c:v>7.02</c:v>
                </c:pt>
                <c:pt idx="130">
                  <c:v>7.14</c:v>
                </c:pt>
                <c:pt idx="131">
                  <c:v>7.26</c:v>
                </c:pt>
                <c:pt idx="132">
                  <c:v>7.38</c:v>
                </c:pt>
                <c:pt idx="133">
                  <c:v>7.5</c:v>
                </c:pt>
                <c:pt idx="134">
                  <c:v>7.5</c:v>
                </c:pt>
                <c:pt idx="135">
                  <c:v>7.6199999999999983</c:v>
                </c:pt>
                <c:pt idx="136">
                  <c:v>7.76</c:v>
                </c:pt>
                <c:pt idx="137">
                  <c:v>7.88</c:v>
                </c:pt>
                <c:pt idx="138">
                  <c:v>8</c:v>
                </c:pt>
                <c:pt idx="139">
                  <c:v>8.14</c:v>
                </c:pt>
                <c:pt idx="140">
                  <c:v>8.2800000000000011</c:v>
                </c:pt>
                <c:pt idx="141">
                  <c:v>8.4</c:v>
                </c:pt>
                <c:pt idx="142">
                  <c:v>8.5400000000000009</c:v>
                </c:pt>
                <c:pt idx="143">
                  <c:v>8.5400000000000009</c:v>
                </c:pt>
                <c:pt idx="144">
                  <c:v>8.68</c:v>
                </c:pt>
                <c:pt idx="145">
                  <c:v>8.82</c:v>
                </c:pt>
                <c:pt idx="146">
                  <c:v>8.9600000000000026</c:v>
                </c:pt>
                <c:pt idx="147">
                  <c:v>9.08</c:v>
                </c:pt>
                <c:pt idx="148">
                  <c:v>9.2200000000000006</c:v>
                </c:pt>
                <c:pt idx="149">
                  <c:v>9.36</c:v>
                </c:pt>
                <c:pt idx="150">
                  <c:v>9.36</c:v>
                </c:pt>
                <c:pt idx="151">
                  <c:v>9.5</c:v>
                </c:pt>
                <c:pt idx="152">
                  <c:v>9.64</c:v>
                </c:pt>
                <c:pt idx="153">
                  <c:v>9.7800000000000011</c:v>
                </c:pt>
                <c:pt idx="154">
                  <c:v>9.92</c:v>
                </c:pt>
                <c:pt idx="155">
                  <c:v>10.06</c:v>
                </c:pt>
                <c:pt idx="156">
                  <c:v>10.199999999999999</c:v>
                </c:pt>
                <c:pt idx="157">
                  <c:v>10.34</c:v>
                </c:pt>
                <c:pt idx="158">
                  <c:v>10.48</c:v>
                </c:pt>
                <c:pt idx="159">
                  <c:v>10.62</c:v>
                </c:pt>
                <c:pt idx="160">
                  <c:v>10.76</c:v>
                </c:pt>
                <c:pt idx="161">
                  <c:v>10.9</c:v>
                </c:pt>
                <c:pt idx="162">
                  <c:v>10.9</c:v>
                </c:pt>
                <c:pt idx="163">
                  <c:v>11.04</c:v>
                </c:pt>
                <c:pt idx="164">
                  <c:v>11.18</c:v>
                </c:pt>
                <c:pt idx="165">
                  <c:v>11.32</c:v>
                </c:pt>
                <c:pt idx="166">
                  <c:v>11.46</c:v>
                </c:pt>
                <c:pt idx="167">
                  <c:v>11.58</c:v>
                </c:pt>
                <c:pt idx="168">
                  <c:v>11.72</c:v>
                </c:pt>
                <c:pt idx="169">
                  <c:v>11.72</c:v>
                </c:pt>
                <c:pt idx="170">
                  <c:v>11.86</c:v>
                </c:pt>
                <c:pt idx="171">
                  <c:v>12</c:v>
                </c:pt>
                <c:pt idx="172">
                  <c:v>12.14</c:v>
                </c:pt>
                <c:pt idx="173">
                  <c:v>12.26</c:v>
                </c:pt>
                <c:pt idx="174">
                  <c:v>12.4</c:v>
                </c:pt>
                <c:pt idx="175">
                  <c:v>12.54</c:v>
                </c:pt>
                <c:pt idx="176">
                  <c:v>12.66</c:v>
                </c:pt>
                <c:pt idx="177">
                  <c:v>12.8</c:v>
                </c:pt>
                <c:pt idx="178">
                  <c:v>12.94</c:v>
                </c:pt>
                <c:pt idx="179">
                  <c:v>13.06</c:v>
                </c:pt>
                <c:pt idx="180">
                  <c:v>13.06</c:v>
                </c:pt>
                <c:pt idx="181">
                  <c:v>13.2</c:v>
                </c:pt>
                <c:pt idx="182">
                  <c:v>13.32</c:v>
                </c:pt>
                <c:pt idx="183">
                  <c:v>13.46</c:v>
                </c:pt>
                <c:pt idx="184">
                  <c:v>13.58</c:v>
                </c:pt>
                <c:pt idx="185">
                  <c:v>13.7</c:v>
                </c:pt>
                <c:pt idx="186">
                  <c:v>13.84</c:v>
                </c:pt>
                <c:pt idx="187">
                  <c:v>13.96</c:v>
                </c:pt>
                <c:pt idx="188">
                  <c:v>14.08</c:v>
                </c:pt>
                <c:pt idx="189">
                  <c:v>14.18</c:v>
                </c:pt>
                <c:pt idx="190">
                  <c:v>14.18</c:v>
                </c:pt>
                <c:pt idx="191">
                  <c:v>14.3</c:v>
                </c:pt>
                <c:pt idx="192">
                  <c:v>14.42</c:v>
                </c:pt>
                <c:pt idx="193">
                  <c:v>14.52</c:v>
                </c:pt>
                <c:pt idx="194">
                  <c:v>14.62</c:v>
                </c:pt>
                <c:pt idx="195">
                  <c:v>14.74</c:v>
                </c:pt>
                <c:pt idx="196">
                  <c:v>14.84</c:v>
                </c:pt>
                <c:pt idx="197">
                  <c:v>14.84</c:v>
                </c:pt>
                <c:pt idx="198">
                  <c:v>14.94</c:v>
                </c:pt>
                <c:pt idx="199">
                  <c:v>15.04</c:v>
                </c:pt>
                <c:pt idx="200">
                  <c:v>15.14</c:v>
                </c:pt>
                <c:pt idx="201">
                  <c:v>15.24</c:v>
                </c:pt>
                <c:pt idx="202">
                  <c:v>15.34</c:v>
                </c:pt>
                <c:pt idx="203">
                  <c:v>15.42</c:v>
                </c:pt>
                <c:pt idx="204">
                  <c:v>15.52</c:v>
                </c:pt>
                <c:pt idx="205">
                  <c:v>15.62</c:v>
                </c:pt>
                <c:pt idx="206">
                  <c:v>15.7</c:v>
                </c:pt>
                <c:pt idx="207">
                  <c:v>15.8</c:v>
                </c:pt>
                <c:pt idx="208">
                  <c:v>15.8</c:v>
                </c:pt>
                <c:pt idx="209">
                  <c:v>15.9</c:v>
                </c:pt>
                <c:pt idx="210">
                  <c:v>15.98</c:v>
                </c:pt>
                <c:pt idx="211">
                  <c:v>16.079999999999991</c:v>
                </c:pt>
                <c:pt idx="212">
                  <c:v>16.16</c:v>
                </c:pt>
                <c:pt idx="213">
                  <c:v>16.239999999999991</c:v>
                </c:pt>
                <c:pt idx="214">
                  <c:v>16.32</c:v>
                </c:pt>
                <c:pt idx="215">
                  <c:v>16.399999999999999</c:v>
                </c:pt>
                <c:pt idx="216">
                  <c:v>16.48</c:v>
                </c:pt>
                <c:pt idx="217">
                  <c:v>16.559999999999999</c:v>
                </c:pt>
                <c:pt idx="218">
                  <c:v>16.559999999999999</c:v>
                </c:pt>
                <c:pt idx="219">
                  <c:v>16.64</c:v>
                </c:pt>
                <c:pt idx="220">
                  <c:v>16.7</c:v>
                </c:pt>
                <c:pt idx="221">
                  <c:v>16.78</c:v>
                </c:pt>
                <c:pt idx="222">
                  <c:v>16.84</c:v>
                </c:pt>
                <c:pt idx="223">
                  <c:v>16.899999999999999</c:v>
                </c:pt>
                <c:pt idx="224">
                  <c:v>16.96</c:v>
                </c:pt>
                <c:pt idx="225">
                  <c:v>16.96</c:v>
                </c:pt>
                <c:pt idx="226">
                  <c:v>17.079999999999991</c:v>
                </c:pt>
                <c:pt idx="227">
                  <c:v>17.079999999999991</c:v>
                </c:pt>
                <c:pt idx="228">
                  <c:v>17.14</c:v>
                </c:pt>
                <c:pt idx="229">
                  <c:v>17.2</c:v>
                </c:pt>
                <c:pt idx="230">
                  <c:v>17.260000000000002</c:v>
                </c:pt>
                <c:pt idx="231">
                  <c:v>17.32</c:v>
                </c:pt>
                <c:pt idx="232">
                  <c:v>17.36</c:v>
                </c:pt>
                <c:pt idx="233">
                  <c:v>17.420000000000002</c:v>
                </c:pt>
                <c:pt idx="234">
                  <c:v>17.46</c:v>
                </c:pt>
                <c:pt idx="235">
                  <c:v>17.52</c:v>
                </c:pt>
                <c:pt idx="236">
                  <c:v>17.52</c:v>
                </c:pt>
                <c:pt idx="237">
                  <c:v>17.559999999999999</c:v>
                </c:pt>
                <c:pt idx="238">
                  <c:v>17.62</c:v>
                </c:pt>
                <c:pt idx="239">
                  <c:v>17.66</c:v>
                </c:pt>
                <c:pt idx="240">
                  <c:v>17.7</c:v>
                </c:pt>
                <c:pt idx="241">
                  <c:v>17.760000000000002</c:v>
                </c:pt>
                <c:pt idx="242">
                  <c:v>17.8</c:v>
                </c:pt>
                <c:pt idx="243">
                  <c:v>17.86</c:v>
                </c:pt>
                <c:pt idx="244">
                  <c:v>17.899999999999999</c:v>
                </c:pt>
                <c:pt idx="245">
                  <c:v>17.899999999999999</c:v>
                </c:pt>
                <c:pt idx="246">
                  <c:v>17.96</c:v>
                </c:pt>
                <c:pt idx="247">
                  <c:v>18</c:v>
                </c:pt>
                <c:pt idx="248">
                  <c:v>18.059999999999999</c:v>
                </c:pt>
                <c:pt idx="249">
                  <c:v>18.100000000000001</c:v>
                </c:pt>
                <c:pt idx="250">
                  <c:v>18.16</c:v>
                </c:pt>
                <c:pt idx="251">
                  <c:v>18.2</c:v>
                </c:pt>
                <c:pt idx="252">
                  <c:v>18.260000000000002</c:v>
                </c:pt>
                <c:pt idx="253">
                  <c:v>18.32</c:v>
                </c:pt>
                <c:pt idx="254">
                  <c:v>18.36</c:v>
                </c:pt>
                <c:pt idx="255">
                  <c:v>18.36</c:v>
                </c:pt>
                <c:pt idx="256">
                  <c:v>18.420000000000002</c:v>
                </c:pt>
                <c:pt idx="257">
                  <c:v>18.48</c:v>
                </c:pt>
                <c:pt idx="258">
                  <c:v>18.54</c:v>
                </c:pt>
                <c:pt idx="259">
                  <c:v>18.600000000000001</c:v>
                </c:pt>
                <c:pt idx="260">
                  <c:v>18.64</c:v>
                </c:pt>
                <c:pt idx="261">
                  <c:v>18.7</c:v>
                </c:pt>
                <c:pt idx="262">
                  <c:v>18.760000000000002</c:v>
                </c:pt>
                <c:pt idx="263">
                  <c:v>18.82</c:v>
                </c:pt>
                <c:pt idx="264">
                  <c:v>18.82</c:v>
                </c:pt>
                <c:pt idx="265">
                  <c:v>18.88</c:v>
                </c:pt>
                <c:pt idx="266">
                  <c:v>18.940000000000001</c:v>
                </c:pt>
                <c:pt idx="267">
                  <c:v>18.98</c:v>
                </c:pt>
                <c:pt idx="268">
                  <c:v>19.04</c:v>
                </c:pt>
                <c:pt idx="269">
                  <c:v>19.100000000000001</c:v>
                </c:pt>
                <c:pt idx="270">
                  <c:v>19.14</c:v>
                </c:pt>
                <c:pt idx="271">
                  <c:v>19.2</c:v>
                </c:pt>
                <c:pt idx="272">
                  <c:v>19.239999999999991</c:v>
                </c:pt>
                <c:pt idx="273">
                  <c:v>19.239999999999991</c:v>
                </c:pt>
                <c:pt idx="274">
                  <c:v>19.28</c:v>
                </c:pt>
                <c:pt idx="275">
                  <c:v>19.34</c:v>
                </c:pt>
                <c:pt idx="276">
                  <c:v>19.38</c:v>
                </c:pt>
                <c:pt idx="277">
                  <c:v>19.420000000000002</c:v>
                </c:pt>
                <c:pt idx="278">
                  <c:v>19.46</c:v>
                </c:pt>
                <c:pt idx="279">
                  <c:v>19.5</c:v>
                </c:pt>
                <c:pt idx="280">
                  <c:v>19.54</c:v>
                </c:pt>
                <c:pt idx="281">
                  <c:v>19.579999999999991</c:v>
                </c:pt>
                <c:pt idx="282">
                  <c:v>19.62</c:v>
                </c:pt>
                <c:pt idx="283">
                  <c:v>19.62</c:v>
                </c:pt>
                <c:pt idx="284">
                  <c:v>19.66</c:v>
                </c:pt>
                <c:pt idx="285">
                  <c:v>19.7</c:v>
                </c:pt>
                <c:pt idx="286">
                  <c:v>19.72</c:v>
                </c:pt>
                <c:pt idx="287">
                  <c:v>19.760000000000002</c:v>
                </c:pt>
                <c:pt idx="288">
                  <c:v>19.8</c:v>
                </c:pt>
                <c:pt idx="289">
                  <c:v>19.82</c:v>
                </c:pt>
                <c:pt idx="290">
                  <c:v>19.86</c:v>
                </c:pt>
                <c:pt idx="291">
                  <c:v>19.899999999999999</c:v>
                </c:pt>
                <c:pt idx="292">
                  <c:v>19.899999999999999</c:v>
                </c:pt>
                <c:pt idx="293">
                  <c:v>19.920000000000002</c:v>
                </c:pt>
                <c:pt idx="294">
                  <c:v>19.96</c:v>
                </c:pt>
                <c:pt idx="295">
                  <c:v>20</c:v>
                </c:pt>
                <c:pt idx="296">
                  <c:v>20.02</c:v>
                </c:pt>
                <c:pt idx="297">
                  <c:v>20.059999999999999</c:v>
                </c:pt>
                <c:pt idx="298">
                  <c:v>20.079999999999991</c:v>
                </c:pt>
                <c:pt idx="299">
                  <c:v>20.12</c:v>
                </c:pt>
                <c:pt idx="300">
                  <c:v>20.14</c:v>
                </c:pt>
                <c:pt idx="301">
                  <c:v>20.14</c:v>
                </c:pt>
                <c:pt idx="302">
                  <c:v>20.16</c:v>
                </c:pt>
                <c:pt idx="303">
                  <c:v>20.2</c:v>
                </c:pt>
                <c:pt idx="304">
                  <c:v>20.22</c:v>
                </c:pt>
                <c:pt idx="305">
                  <c:v>20.239999999999991</c:v>
                </c:pt>
                <c:pt idx="306">
                  <c:v>20.260000000000002</c:v>
                </c:pt>
                <c:pt idx="307">
                  <c:v>20.28</c:v>
                </c:pt>
                <c:pt idx="308">
                  <c:v>20.3</c:v>
                </c:pt>
                <c:pt idx="309">
                  <c:v>20.32</c:v>
                </c:pt>
                <c:pt idx="310">
                  <c:v>20.32</c:v>
                </c:pt>
                <c:pt idx="311">
                  <c:v>20.32</c:v>
                </c:pt>
                <c:pt idx="312">
                  <c:v>20.34</c:v>
                </c:pt>
                <c:pt idx="313">
                  <c:v>20.36</c:v>
                </c:pt>
                <c:pt idx="314">
                  <c:v>20.36</c:v>
                </c:pt>
                <c:pt idx="315">
                  <c:v>20.38</c:v>
                </c:pt>
                <c:pt idx="316">
                  <c:v>20.38</c:v>
                </c:pt>
                <c:pt idx="317">
                  <c:v>20.399999999999999</c:v>
                </c:pt>
                <c:pt idx="318">
                  <c:v>20.399999999999999</c:v>
                </c:pt>
                <c:pt idx="319">
                  <c:v>20.399999999999999</c:v>
                </c:pt>
                <c:pt idx="320">
                  <c:v>20.399999999999999</c:v>
                </c:pt>
                <c:pt idx="321">
                  <c:v>20.420000000000002</c:v>
                </c:pt>
                <c:pt idx="322">
                  <c:v>20.420000000000002</c:v>
                </c:pt>
                <c:pt idx="323">
                  <c:v>20.420000000000002</c:v>
                </c:pt>
                <c:pt idx="324">
                  <c:v>20.440000000000001</c:v>
                </c:pt>
                <c:pt idx="325">
                  <c:v>20.440000000000001</c:v>
                </c:pt>
                <c:pt idx="326">
                  <c:v>20.46</c:v>
                </c:pt>
                <c:pt idx="327">
                  <c:v>20.46</c:v>
                </c:pt>
                <c:pt idx="328">
                  <c:v>20.46</c:v>
                </c:pt>
                <c:pt idx="329">
                  <c:v>20.46</c:v>
                </c:pt>
                <c:pt idx="330">
                  <c:v>20.48</c:v>
                </c:pt>
                <c:pt idx="331">
                  <c:v>20.48</c:v>
                </c:pt>
                <c:pt idx="332">
                  <c:v>20.5</c:v>
                </c:pt>
                <c:pt idx="333">
                  <c:v>20.52</c:v>
                </c:pt>
                <c:pt idx="334">
                  <c:v>20.52</c:v>
                </c:pt>
                <c:pt idx="335">
                  <c:v>20.54</c:v>
                </c:pt>
                <c:pt idx="336">
                  <c:v>20.56</c:v>
                </c:pt>
                <c:pt idx="337">
                  <c:v>20.56</c:v>
                </c:pt>
                <c:pt idx="338">
                  <c:v>20.58</c:v>
                </c:pt>
                <c:pt idx="339">
                  <c:v>20.58</c:v>
                </c:pt>
                <c:pt idx="340">
                  <c:v>20.6</c:v>
                </c:pt>
                <c:pt idx="341">
                  <c:v>20.6</c:v>
                </c:pt>
                <c:pt idx="342">
                  <c:v>20.62</c:v>
                </c:pt>
                <c:pt idx="343">
                  <c:v>20.64</c:v>
                </c:pt>
                <c:pt idx="344">
                  <c:v>20.66</c:v>
                </c:pt>
                <c:pt idx="345">
                  <c:v>20.66</c:v>
                </c:pt>
                <c:pt idx="346">
                  <c:v>20.68</c:v>
                </c:pt>
                <c:pt idx="347">
                  <c:v>20.7</c:v>
                </c:pt>
                <c:pt idx="348">
                  <c:v>20.7</c:v>
                </c:pt>
                <c:pt idx="349">
                  <c:v>20.72</c:v>
                </c:pt>
                <c:pt idx="350">
                  <c:v>20.72</c:v>
                </c:pt>
                <c:pt idx="351">
                  <c:v>20.74</c:v>
                </c:pt>
                <c:pt idx="352">
                  <c:v>20.76</c:v>
                </c:pt>
                <c:pt idx="353">
                  <c:v>20.78</c:v>
                </c:pt>
                <c:pt idx="354">
                  <c:v>20.78</c:v>
                </c:pt>
                <c:pt idx="355">
                  <c:v>20.8</c:v>
                </c:pt>
                <c:pt idx="356">
                  <c:v>20.8</c:v>
                </c:pt>
                <c:pt idx="357">
                  <c:v>20.82</c:v>
                </c:pt>
                <c:pt idx="358">
                  <c:v>20.82</c:v>
                </c:pt>
                <c:pt idx="359">
                  <c:v>20.84</c:v>
                </c:pt>
                <c:pt idx="360">
                  <c:v>20.86</c:v>
                </c:pt>
                <c:pt idx="361">
                  <c:v>20.88</c:v>
                </c:pt>
                <c:pt idx="362">
                  <c:v>20.9</c:v>
                </c:pt>
                <c:pt idx="363">
                  <c:v>20.9</c:v>
                </c:pt>
                <c:pt idx="364">
                  <c:v>20.92</c:v>
                </c:pt>
                <c:pt idx="365">
                  <c:v>20.94</c:v>
                </c:pt>
                <c:pt idx="366">
                  <c:v>20.96</c:v>
                </c:pt>
                <c:pt idx="367">
                  <c:v>20.96</c:v>
                </c:pt>
                <c:pt idx="368">
                  <c:v>20.98</c:v>
                </c:pt>
                <c:pt idx="369">
                  <c:v>21</c:v>
                </c:pt>
                <c:pt idx="370">
                  <c:v>21.02</c:v>
                </c:pt>
                <c:pt idx="371">
                  <c:v>21.04</c:v>
                </c:pt>
                <c:pt idx="372">
                  <c:v>21.06</c:v>
                </c:pt>
                <c:pt idx="373">
                  <c:v>21.08</c:v>
                </c:pt>
                <c:pt idx="374">
                  <c:v>21.1</c:v>
                </c:pt>
                <c:pt idx="375">
                  <c:v>21.12</c:v>
                </c:pt>
                <c:pt idx="376">
                  <c:v>21.12</c:v>
                </c:pt>
                <c:pt idx="377">
                  <c:v>21.14</c:v>
                </c:pt>
                <c:pt idx="378">
                  <c:v>21.16</c:v>
                </c:pt>
                <c:pt idx="379">
                  <c:v>21.18</c:v>
                </c:pt>
                <c:pt idx="380">
                  <c:v>21.2</c:v>
                </c:pt>
                <c:pt idx="381">
                  <c:v>21.22</c:v>
                </c:pt>
                <c:pt idx="382">
                  <c:v>21.24</c:v>
                </c:pt>
                <c:pt idx="383">
                  <c:v>21.26</c:v>
                </c:pt>
                <c:pt idx="384">
                  <c:v>21.26</c:v>
                </c:pt>
                <c:pt idx="385">
                  <c:v>21.28</c:v>
                </c:pt>
                <c:pt idx="386">
                  <c:v>21.28</c:v>
                </c:pt>
                <c:pt idx="387">
                  <c:v>21.3</c:v>
                </c:pt>
                <c:pt idx="388">
                  <c:v>21.32</c:v>
                </c:pt>
                <c:pt idx="389">
                  <c:v>21.32</c:v>
                </c:pt>
                <c:pt idx="390">
                  <c:v>21.34</c:v>
                </c:pt>
                <c:pt idx="391">
                  <c:v>21.34</c:v>
                </c:pt>
                <c:pt idx="392">
                  <c:v>21.36</c:v>
                </c:pt>
                <c:pt idx="393">
                  <c:v>21.36</c:v>
                </c:pt>
                <c:pt idx="394">
                  <c:v>21.38</c:v>
                </c:pt>
                <c:pt idx="395">
                  <c:v>21.38</c:v>
                </c:pt>
                <c:pt idx="396">
                  <c:v>21.38</c:v>
                </c:pt>
                <c:pt idx="397">
                  <c:v>21.38</c:v>
                </c:pt>
                <c:pt idx="398">
                  <c:v>21.4</c:v>
                </c:pt>
                <c:pt idx="399">
                  <c:v>21.4</c:v>
                </c:pt>
                <c:pt idx="400">
                  <c:v>21.4</c:v>
                </c:pt>
                <c:pt idx="401">
                  <c:v>21.4</c:v>
                </c:pt>
                <c:pt idx="402">
                  <c:v>21.42</c:v>
                </c:pt>
                <c:pt idx="403">
                  <c:v>21.42</c:v>
                </c:pt>
                <c:pt idx="404">
                  <c:v>21.42</c:v>
                </c:pt>
                <c:pt idx="405">
                  <c:v>21.42</c:v>
                </c:pt>
                <c:pt idx="406">
                  <c:v>21.42</c:v>
                </c:pt>
                <c:pt idx="407">
                  <c:v>21.44</c:v>
                </c:pt>
                <c:pt idx="408">
                  <c:v>21.44</c:v>
                </c:pt>
                <c:pt idx="409">
                  <c:v>21.44</c:v>
                </c:pt>
                <c:pt idx="410">
                  <c:v>21.46</c:v>
                </c:pt>
                <c:pt idx="411">
                  <c:v>21.46</c:v>
                </c:pt>
                <c:pt idx="412">
                  <c:v>21.46</c:v>
                </c:pt>
                <c:pt idx="413">
                  <c:v>21.46</c:v>
                </c:pt>
                <c:pt idx="414">
                  <c:v>21.48</c:v>
                </c:pt>
                <c:pt idx="415">
                  <c:v>21.48</c:v>
                </c:pt>
                <c:pt idx="416">
                  <c:v>21.48</c:v>
                </c:pt>
                <c:pt idx="417">
                  <c:v>21.48</c:v>
                </c:pt>
                <c:pt idx="418">
                  <c:v>21.5</c:v>
                </c:pt>
                <c:pt idx="419">
                  <c:v>21.5</c:v>
                </c:pt>
                <c:pt idx="420">
                  <c:v>21.5</c:v>
                </c:pt>
                <c:pt idx="421">
                  <c:v>21.5</c:v>
                </c:pt>
                <c:pt idx="422">
                  <c:v>21.5</c:v>
                </c:pt>
                <c:pt idx="423">
                  <c:v>21.5</c:v>
                </c:pt>
                <c:pt idx="424">
                  <c:v>21.5</c:v>
                </c:pt>
                <c:pt idx="425">
                  <c:v>21.5</c:v>
                </c:pt>
                <c:pt idx="426">
                  <c:v>21.5</c:v>
                </c:pt>
                <c:pt idx="427">
                  <c:v>21.5</c:v>
                </c:pt>
                <c:pt idx="428">
                  <c:v>21.5</c:v>
                </c:pt>
                <c:pt idx="429">
                  <c:v>21.5</c:v>
                </c:pt>
                <c:pt idx="430">
                  <c:v>21.5</c:v>
                </c:pt>
                <c:pt idx="431">
                  <c:v>21.5</c:v>
                </c:pt>
                <c:pt idx="432">
                  <c:v>21.5</c:v>
                </c:pt>
                <c:pt idx="433">
                  <c:v>21.5</c:v>
                </c:pt>
                <c:pt idx="434">
                  <c:v>21.5</c:v>
                </c:pt>
                <c:pt idx="435">
                  <c:v>21.5</c:v>
                </c:pt>
                <c:pt idx="436">
                  <c:v>21.5</c:v>
                </c:pt>
                <c:pt idx="437">
                  <c:v>21.5</c:v>
                </c:pt>
                <c:pt idx="438">
                  <c:v>21.5</c:v>
                </c:pt>
                <c:pt idx="439">
                  <c:v>21.5</c:v>
                </c:pt>
                <c:pt idx="440">
                  <c:v>21.5</c:v>
                </c:pt>
                <c:pt idx="441">
                  <c:v>21.5</c:v>
                </c:pt>
                <c:pt idx="442">
                  <c:v>21.52</c:v>
                </c:pt>
                <c:pt idx="443">
                  <c:v>21.52</c:v>
                </c:pt>
                <c:pt idx="444">
                  <c:v>21.52</c:v>
                </c:pt>
                <c:pt idx="445">
                  <c:v>21.54</c:v>
                </c:pt>
                <c:pt idx="446">
                  <c:v>21.54</c:v>
                </c:pt>
                <c:pt idx="447">
                  <c:v>21.56</c:v>
                </c:pt>
                <c:pt idx="448">
                  <c:v>21.56</c:v>
                </c:pt>
                <c:pt idx="449">
                  <c:v>21.56</c:v>
                </c:pt>
                <c:pt idx="450">
                  <c:v>21.58</c:v>
                </c:pt>
                <c:pt idx="451">
                  <c:v>21.58</c:v>
                </c:pt>
                <c:pt idx="452">
                  <c:v>21.58</c:v>
                </c:pt>
                <c:pt idx="453">
                  <c:v>21.6</c:v>
                </c:pt>
                <c:pt idx="454">
                  <c:v>21.6</c:v>
                </c:pt>
                <c:pt idx="455">
                  <c:v>21.6</c:v>
                </c:pt>
                <c:pt idx="456">
                  <c:v>21.6</c:v>
                </c:pt>
                <c:pt idx="457">
                  <c:v>21.62</c:v>
                </c:pt>
                <c:pt idx="458">
                  <c:v>21.62</c:v>
                </c:pt>
                <c:pt idx="459">
                  <c:v>21.62</c:v>
                </c:pt>
                <c:pt idx="460">
                  <c:v>21.62</c:v>
                </c:pt>
                <c:pt idx="461">
                  <c:v>21.62</c:v>
                </c:pt>
                <c:pt idx="462">
                  <c:v>21.62</c:v>
                </c:pt>
                <c:pt idx="463">
                  <c:v>21.62</c:v>
                </c:pt>
                <c:pt idx="464">
                  <c:v>21.62</c:v>
                </c:pt>
                <c:pt idx="465">
                  <c:v>21.62</c:v>
                </c:pt>
                <c:pt idx="466">
                  <c:v>21.62</c:v>
                </c:pt>
                <c:pt idx="467">
                  <c:v>21.62</c:v>
                </c:pt>
                <c:pt idx="468">
                  <c:v>21.62</c:v>
                </c:pt>
                <c:pt idx="469">
                  <c:v>21.62</c:v>
                </c:pt>
                <c:pt idx="470">
                  <c:v>21.62</c:v>
                </c:pt>
                <c:pt idx="471">
                  <c:v>21.62</c:v>
                </c:pt>
                <c:pt idx="472">
                  <c:v>21.62</c:v>
                </c:pt>
                <c:pt idx="473">
                  <c:v>21.62</c:v>
                </c:pt>
                <c:pt idx="474">
                  <c:v>21.62</c:v>
                </c:pt>
                <c:pt idx="475">
                  <c:v>21.6</c:v>
                </c:pt>
                <c:pt idx="476">
                  <c:v>21.62</c:v>
                </c:pt>
                <c:pt idx="477">
                  <c:v>21.62</c:v>
                </c:pt>
                <c:pt idx="478">
                  <c:v>21.62</c:v>
                </c:pt>
                <c:pt idx="479">
                  <c:v>21.62</c:v>
                </c:pt>
                <c:pt idx="480">
                  <c:v>21.62</c:v>
                </c:pt>
                <c:pt idx="481">
                  <c:v>21.62</c:v>
                </c:pt>
                <c:pt idx="482">
                  <c:v>21.64</c:v>
                </c:pt>
                <c:pt idx="483">
                  <c:v>21.64</c:v>
                </c:pt>
                <c:pt idx="484">
                  <c:v>21.64</c:v>
                </c:pt>
                <c:pt idx="485">
                  <c:v>21.66</c:v>
                </c:pt>
                <c:pt idx="486">
                  <c:v>21.66</c:v>
                </c:pt>
                <c:pt idx="487">
                  <c:v>21.68</c:v>
                </c:pt>
                <c:pt idx="488">
                  <c:v>21.68</c:v>
                </c:pt>
                <c:pt idx="489">
                  <c:v>21.68</c:v>
                </c:pt>
                <c:pt idx="490">
                  <c:v>21.7</c:v>
                </c:pt>
                <c:pt idx="491">
                  <c:v>21.7</c:v>
                </c:pt>
                <c:pt idx="492">
                  <c:v>21.72</c:v>
                </c:pt>
                <c:pt idx="493">
                  <c:v>21.72</c:v>
                </c:pt>
                <c:pt idx="494">
                  <c:v>21.74</c:v>
                </c:pt>
                <c:pt idx="495">
                  <c:v>21.74</c:v>
                </c:pt>
                <c:pt idx="496">
                  <c:v>21.76</c:v>
                </c:pt>
                <c:pt idx="497">
                  <c:v>21.76</c:v>
                </c:pt>
                <c:pt idx="498">
                  <c:v>21.76</c:v>
                </c:pt>
                <c:pt idx="499">
                  <c:v>21.78</c:v>
                </c:pt>
                <c:pt idx="500">
                  <c:v>21.78</c:v>
                </c:pt>
                <c:pt idx="501">
                  <c:v>21.78</c:v>
                </c:pt>
                <c:pt idx="502">
                  <c:v>21.8</c:v>
                </c:pt>
                <c:pt idx="503">
                  <c:v>21.8</c:v>
                </c:pt>
                <c:pt idx="504">
                  <c:v>21.8</c:v>
                </c:pt>
                <c:pt idx="505">
                  <c:v>21.8</c:v>
                </c:pt>
                <c:pt idx="506">
                  <c:v>21.82</c:v>
                </c:pt>
                <c:pt idx="507">
                  <c:v>21.82</c:v>
                </c:pt>
                <c:pt idx="508">
                  <c:v>21.82</c:v>
                </c:pt>
                <c:pt idx="509">
                  <c:v>21.84</c:v>
                </c:pt>
                <c:pt idx="510">
                  <c:v>21.84</c:v>
                </c:pt>
                <c:pt idx="511">
                  <c:v>21.86</c:v>
                </c:pt>
                <c:pt idx="512">
                  <c:v>21.86</c:v>
                </c:pt>
                <c:pt idx="513">
                  <c:v>21.86</c:v>
                </c:pt>
                <c:pt idx="514">
                  <c:v>21.88</c:v>
                </c:pt>
                <c:pt idx="515">
                  <c:v>21.88</c:v>
                </c:pt>
                <c:pt idx="516">
                  <c:v>21.88</c:v>
                </c:pt>
                <c:pt idx="517">
                  <c:v>21.9</c:v>
                </c:pt>
                <c:pt idx="518">
                  <c:v>21.9</c:v>
                </c:pt>
                <c:pt idx="519">
                  <c:v>21.92</c:v>
                </c:pt>
                <c:pt idx="520">
                  <c:v>21.92</c:v>
                </c:pt>
                <c:pt idx="521">
                  <c:v>21.94</c:v>
                </c:pt>
                <c:pt idx="522">
                  <c:v>21.94</c:v>
                </c:pt>
                <c:pt idx="523">
                  <c:v>21.96</c:v>
                </c:pt>
                <c:pt idx="524">
                  <c:v>21.98</c:v>
                </c:pt>
                <c:pt idx="525">
                  <c:v>21.98</c:v>
                </c:pt>
                <c:pt idx="526">
                  <c:v>21.98</c:v>
                </c:pt>
                <c:pt idx="527">
                  <c:v>22</c:v>
                </c:pt>
                <c:pt idx="528">
                  <c:v>22</c:v>
                </c:pt>
                <c:pt idx="529">
                  <c:v>22.02</c:v>
                </c:pt>
                <c:pt idx="530">
                  <c:v>22.04</c:v>
                </c:pt>
                <c:pt idx="531">
                  <c:v>22.04</c:v>
                </c:pt>
                <c:pt idx="532">
                  <c:v>22.06</c:v>
                </c:pt>
                <c:pt idx="533">
                  <c:v>22.06</c:v>
                </c:pt>
                <c:pt idx="534">
                  <c:v>22.06</c:v>
                </c:pt>
                <c:pt idx="535">
                  <c:v>22.06</c:v>
                </c:pt>
                <c:pt idx="536">
                  <c:v>22.08</c:v>
                </c:pt>
                <c:pt idx="537">
                  <c:v>22.08</c:v>
                </c:pt>
                <c:pt idx="538">
                  <c:v>22.08</c:v>
                </c:pt>
                <c:pt idx="539">
                  <c:v>22.1</c:v>
                </c:pt>
                <c:pt idx="540">
                  <c:v>22.1</c:v>
                </c:pt>
                <c:pt idx="541">
                  <c:v>22.1</c:v>
                </c:pt>
                <c:pt idx="542">
                  <c:v>22.1</c:v>
                </c:pt>
                <c:pt idx="543">
                  <c:v>22.1</c:v>
                </c:pt>
                <c:pt idx="544">
                  <c:v>22.1</c:v>
                </c:pt>
                <c:pt idx="545">
                  <c:v>22.1</c:v>
                </c:pt>
                <c:pt idx="546">
                  <c:v>22.12</c:v>
                </c:pt>
                <c:pt idx="547">
                  <c:v>22.12</c:v>
                </c:pt>
                <c:pt idx="548">
                  <c:v>22.12</c:v>
                </c:pt>
                <c:pt idx="549">
                  <c:v>22.12</c:v>
                </c:pt>
                <c:pt idx="550">
                  <c:v>22.12</c:v>
                </c:pt>
                <c:pt idx="551">
                  <c:v>22.12</c:v>
                </c:pt>
                <c:pt idx="552">
                  <c:v>22.12</c:v>
                </c:pt>
                <c:pt idx="553">
                  <c:v>22.12</c:v>
                </c:pt>
                <c:pt idx="554">
                  <c:v>22.12</c:v>
                </c:pt>
                <c:pt idx="555">
                  <c:v>22.12</c:v>
                </c:pt>
                <c:pt idx="556">
                  <c:v>22.14</c:v>
                </c:pt>
                <c:pt idx="557">
                  <c:v>22.14</c:v>
                </c:pt>
                <c:pt idx="558">
                  <c:v>22.14</c:v>
                </c:pt>
                <c:pt idx="559">
                  <c:v>22.14</c:v>
                </c:pt>
                <c:pt idx="560">
                  <c:v>22.14</c:v>
                </c:pt>
                <c:pt idx="561">
                  <c:v>22.14</c:v>
                </c:pt>
                <c:pt idx="562">
                  <c:v>22.14</c:v>
                </c:pt>
                <c:pt idx="563">
                  <c:v>22.14</c:v>
                </c:pt>
                <c:pt idx="564">
                  <c:v>22.14</c:v>
                </c:pt>
                <c:pt idx="565">
                  <c:v>22.14</c:v>
                </c:pt>
                <c:pt idx="566">
                  <c:v>22.14</c:v>
                </c:pt>
                <c:pt idx="567">
                  <c:v>22.14</c:v>
                </c:pt>
                <c:pt idx="568">
                  <c:v>22.14</c:v>
                </c:pt>
                <c:pt idx="569">
                  <c:v>22.14</c:v>
                </c:pt>
                <c:pt idx="570">
                  <c:v>22.14</c:v>
                </c:pt>
                <c:pt idx="571">
                  <c:v>22.14</c:v>
                </c:pt>
                <c:pt idx="572">
                  <c:v>22.12</c:v>
                </c:pt>
                <c:pt idx="573">
                  <c:v>22.12</c:v>
                </c:pt>
                <c:pt idx="574">
                  <c:v>22.12</c:v>
                </c:pt>
                <c:pt idx="575">
                  <c:v>22.1</c:v>
                </c:pt>
                <c:pt idx="576">
                  <c:v>22.1</c:v>
                </c:pt>
                <c:pt idx="577">
                  <c:v>22.1</c:v>
                </c:pt>
                <c:pt idx="578">
                  <c:v>22.08</c:v>
                </c:pt>
                <c:pt idx="579">
                  <c:v>22.08</c:v>
                </c:pt>
                <c:pt idx="580">
                  <c:v>22.06</c:v>
                </c:pt>
                <c:pt idx="581">
                  <c:v>22.06</c:v>
                </c:pt>
                <c:pt idx="582">
                  <c:v>22.06</c:v>
                </c:pt>
                <c:pt idx="583">
                  <c:v>22.04</c:v>
                </c:pt>
                <c:pt idx="584">
                  <c:v>22.04</c:v>
                </c:pt>
                <c:pt idx="585">
                  <c:v>22.02</c:v>
                </c:pt>
                <c:pt idx="586">
                  <c:v>22.02</c:v>
                </c:pt>
                <c:pt idx="587">
                  <c:v>22</c:v>
                </c:pt>
                <c:pt idx="588">
                  <c:v>22</c:v>
                </c:pt>
                <c:pt idx="589">
                  <c:v>21.98</c:v>
                </c:pt>
                <c:pt idx="590">
                  <c:v>21.98</c:v>
                </c:pt>
                <c:pt idx="591">
                  <c:v>21.98</c:v>
                </c:pt>
                <c:pt idx="592">
                  <c:v>21.98</c:v>
                </c:pt>
                <c:pt idx="593">
                  <c:v>21.96</c:v>
                </c:pt>
                <c:pt idx="594">
                  <c:v>21.96</c:v>
                </c:pt>
                <c:pt idx="595">
                  <c:v>21.96</c:v>
                </c:pt>
                <c:pt idx="596">
                  <c:v>21.96</c:v>
                </c:pt>
                <c:pt idx="597">
                  <c:v>21.96</c:v>
                </c:pt>
                <c:pt idx="598">
                  <c:v>21.96</c:v>
                </c:pt>
                <c:pt idx="599">
                  <c:v>21.96</c:v>
                </c:pt>
                <c:pt idx="600">
                  <c:v>21.96</c:v>
                </c:pt>
                <c:pt idx="601">
                  <c:v>21.96</c:v>
                </c:pt>
                <c:pt idx="602">
                  <c:v>21.96</c:v>
                </c:pt>
                <c:pt idx="603">
                  <c:v>21.96</c:v>
                </c:pt>
                <c:pt idx="604">
                  <c:v>21.96</c:v>
                </c:pt>
                <c:pt idx="605">
                  <c:v>21.96</c:v>
                </c:pt>
                <c:pt idx="606">
                  <c:v>21.96</c:v>
                </c:pt>
                <c:pt idx="607">
                  <c:v>21.96</c:v>
                </c:pt>
                <c:pt idx="608">
                  <c:v>21.96</c:v>
                </c:pt>
                <c:pt idx="609">
                  <c:v>21.94</c:v>
                </c:pt>
                <c:pt idx="610">
                  <c:v>21.94</c:v>
                </c:pt>
                <c:pt idx="611">
                  <c:v>21.94</c:v>
                </c:pt>
                <c:pt idx="612">
                  <c:v>21.94</c:v>
                </c:pt>
                <c:pt idx="613">
                  <c:v>21.94</c:v>
                </c:pt>
                <c:pt idx="614">
                  <c:v>21.94</c:v>
                </c:pt>
                <c:pt idx="615">
                  <c:v>21.92</c:v>
                </c:pt>
                <c:pt idx="616">
                  <c:v>21.92</c:v>
                </c:pt>
                <c:pt idx="617">
                  <c:v>21.92</c:v>
                </c:pt>
                <c:pt idx="618">
                  <c:v>21.92</c:v>
                </c:pt>
                <c:pt idx="619">
                  <c:v>21.92</c:v>
                </c:pt>
                <c:pt idx="620">
                  <c:v>21.9</c:v>
                </c:pt>
                <c:pt idx="621">
                  <c:v>21.9</c:v>
                </c:pt>
                <c:pt idx="622">
                  <c:v>21.9</c:v>
                </c:pt>
                <c:pt idx="623">
                  <c:v>21.9</c:v>
                </c:pt>
                <c:pt idx="624">
                  <c:v>21.9</c:v>
                </c:pt>
                <c:pt idx="625">
                  <c:v>21.88</c:v>
                </c:pt>
                <c:pt idx="626">
                  <c:v>21.88</c:v>
                </c:pt>
                <c:pt idx="627">
                  <c:v>21.88</c:v>
                </c:pt>
                <c:pt idx="628">
                  <c:v>21.88</c:v>
                </c:pt>
                <c:pt idx="629">
                  <c:v>21.88</c:v>
                </c:pt>
                <c:pt idx="630">
                  <c:v>21.88</c:v>
                </c:pt>
                <c:pt idx="631">
                  <c:v>21.88</c:v>
                </c:pt>
                <c:pt idx="632">
                  <c:v>21.88</c:v>
                </c:pt>
                <c:pt idx="633">
                  <c:v>21.88</c:v>
                </c:pt>
                <c:pt idx="634">
                  <c:v>21.88</c:v>
                </c:pt>
                <c:pt idx="635">
                  <c:v>21.9</c:v>
                </c:pt>
                <c:pt idx="636">
                  <c:v>21.9</c:v>
                </c:pt>
                <c:pt idx="637">
                  <c:v>21.9</c:v>
                </c:pt>
                <c:pt idx="638">
                  <c:v>21.9</c:v>
                </c:pt>
                <c:pt idx="639">
                  <c:v>21.9</c:v>
                </c:pt>
                <c:pt idx="640">
                  <c:v>21.9</c:v>
                </c:pt>
                <c:pt idx="641">
                  <c:v>21.9</c:v>
                </c:pt>
                <c:pt idx="642">
                  <c:v>21.9</c:v>
                </c:pt>
                <c:pt idx="643">
                  <c:v>21.9</c:v>
                </c:pt>
                <c:pt idx="644">
                  <c:v>21.9</c:v>
                </c:pt>
                <c:pt idx="645">
                  <c:v>21.92</c:v>
                </c:pt>
                <c:pt idx="646">
                  <c:v>21.92</c:v>
                </c:pt>
                <c:pt idx="647">
                  <c:v>21.92</c:v>
                </c:pt>
                <c:pt idx="648">
                  <c:v>21.92</c:v>
                </c:pt>
                <c:pt idx="649">
                  <c:v>21.9</c:v>
                </c:pt>
                <c:pt idx="650">
                  <c:v>21.9</c:v>
                </c:pt>
                <c:pt idx="651">
                  <c:v>21.9</c:v>
                </c:pt>
                <c:pt idx="652">
                  <c:v>21.9</c:v>
                </c:pt>
                <c:pt idx="653">
                  <c:v>21.9</c:v>
                </c:pt>
                <c:pt idx="654">
                  <c:v>21.9</c:v>
                </c:pt>
                <c:pt idx="655">
                  <c:v>21.9</c:v>
                </c:pt>
                <c:pt idx="656">
                  <c:v>21.9</c:v>
                </c:pt>
                <c:pt idx="657">
                  <c:v>21.9</c:v>
                </c:pt>
                <c:pt idx="658">
                  <c:v>21.9</c:v>
                </c:pt>
                <c:pt idx="659">
                  <c:v>21.9</c:v>
                </c:pt>
                <c:pt idx="660">
                  <c:v>21.9</c:v>
                </c:pt>
                <c:pt idx="661">
                  <c:v>21.9</c:v>
                </c:pt>
                <c:pt idx="662">
                  <c:v>21.9</c:v>
                </c:pt>
                <c:pt idx="663">
                  <c:v>21.9</c:v>
                </c:pt>
                <c:pt idx="664">
                  <c:v>21.9</c:v>
                </c:pt>
                <c:pt idx="665">
                  <c:v>21.9</c:v>
                </c:pt>
                <c:pt idx="666">
                  <c:v>21.9</c:v>
                </c:pt>
                <c:pt idx="667">
                  <c:v>21.92</c:v>
                </c:pt>
                <c:pt idx="668">
                  <c:v>21.92</c:v>
                </c:pt>
                <c:pt idx="669">
                  <c:v>21.92</c:v>
                </c:pt>
                <c:pt idx="670">
                  <c:v>21.94</c:v>
                </c:pt>
                <c:pt idx="671">
                  <c:v>21.94</c:v>
                </c:pt>
                <c:pt idx="672">
                  <c:v>21.94</c:v>
                </c:pt>
                <c:pt idx="673">
                  <c:v>21.96</c:v>
                </c:pt>
                <c:pt idx="674">
                  <c:v>21.96</c:v>
                </c:pt>
                <c:pt idx="675">
                  <c:v>21.96</c:v>
                </c:pt>
                <c:pt idx="676">
                  <c:v>21.98</c:v>
                </c:pt>
                <c:pt idx="677">
                  <c:v>21.98</c:v>
                </c:pt>
                <c:pt idx="678">
                  <c:v>22</c:v>
                </c:pt>
                <c:pt idx="679">
                  <c:v>22</c:v>
                </c:pt>
                <c:pt idx="680">
                  <c:v>22</c:v>
                </c:pt>
                <c:pt idx="681">
                  <c:v>22.02</c:v>
                </c:pt>
                <c:pt idx="682">
                  <c:v>22.02</c:v>
                </c:pt>
                <c:pt idx="683">
                  <c:v>22.04</c:v>
                </c:pt>
                <c:pt idx="684">
                  <c:v>22.04</c:v>
                </c:pt>
                <c:pt idx="685">
                  <c:v>22.04</c:v>
                </c:pt>
                <c:pt idx="686">
                  <c:v>22.04</c:v>
                </c:pt>
                <c:pt idx="687">
                  <c:v>22.04</c:v>
                </c:pt>
                <c:pt idx="688">
                  <c:v>22.04</c:v>
                </c:pt>
                <c:pt idx="689">
                  <c:v>22.06</c:v>
                </c:pt>
                <c:pt idx="690">
                  <c:v>22.06</c:v>
                </c:pt>
                <c:pt idx="691">
                  <c:v>22.06</c:v>
                </c:pt>
                <c:pt idx="692">
                  <c:v>22.06</c:v>
                </c:pt>
                <c:pt idx="693">
                  <c:v>22.06</c:v>
                </c:pt>
                <c:pt idx="694">
                  <c:v>22.06</c:v>
                </c:pt>
                <c:pt idx="695">
                  <c:v>22.06</c:v>
                </c:pt>
                <c:pt idx="696">
                  <c:v>22.06</c:v>
                </c:pt>
                <c:pt idx="697">
                  <c:v>22.06</c:v>
                </c:pt>
                <c:pt idx="698">
                  <c:v>22.06</c:v>
                </c:pt>
                <c:pt idx="699">
                  <c:v>22.06</c:v>
                </c:pt>
                <c:pt idx="700">
                  <c:v>22.06</c:v>
                </c:pt>
                <c:pt idx="701">
                  <c:v>22.06</c:v>
                </c:pt>
                <c:pt idx="702">
                  <c:v>22.06</c:v>
                </c:pt>
                <c:pt idx="703">
                  <c:v>22.06</c:v>
                </c:pt>
                <c:pt idx="704">
                  <c:v>22.06</c:v>
                </c:pt>
                <c:pt idx="705">
                  <c:v>22.08</c:v>
                </c:pt>
                <c:pt idx="706">
                  <c:v>22.08</c:v>
                </c:pt>
                <c:pt idx="707">
                  <c:v>22.08</c:v>
                </c:pt>
                <c:pt idx="708">
                  <c:v>22.08</c:v>
                </c:pt>
                <c:pt idx="709">
                  <c:v>22.08</c:v>
                </c:pt>
                <c:pt idx="710">
                  <c:v>22.08</c:v>
                </c:pt>
                <c:pt idx="711">
                  <c:v>22.1</c:v>
                </c:pt>
                <c:pt idx="712">
                  <c:v>22.1</c:v>
                </c:pt>
                <c:pt idx="713">
                  <c:v>22.1</c:v>
                </c:pt>
                <c:pt idx="714">
                  <c:v>22.1</c:v>
                </c:pt>
                <c:pt idx="715">
                  <c:v>22.1</c:v>
                </c:pt>
                <c:pt idx="716">
                  <c:v>22.1</c:v>
                </c:pt>
                <c:pt idx="717">
                  <c:v>22.1</c:v>
                </c:pt>
                <c:pt idx="718">
                  <c:v>22.12</c:v>
                </c:pt>
                <c:pt idx="719">
                  <c:v>22.12</c:v>
                </c:pt>
                <c:pt idx="720">
                  <c:v>22.12</c:v>
                </c:pt>
                <c:pt idx="721">
                  <c:v>22.12</c:v>
                </c:pt>
                <c:pt idx="722">
                  <c:v>22.12</c:v>
                </c:pt>
                <c:pt idx="723">
                  <c:v>22.12</c:v>
                </c:pt>
                <c:pt idx="724">
                  <c:v>22.14</c:v>
                </c:pt>
                <c:pt idx="725">
                  <c:v>22.14</c:v>
                </c:pt>
                <c:pt idx="726">
                  <c:v>22.14</c:v>
                </c:pt>
                <c:pt idx="727">
                  <c:v>22.14</c:v>
                </c:pt>
                <c:pt idx="728">
                  <c:v>22.14</c:v>
                </c:pt>
                <c:pt idx="729">
                  <c:v>22.14</c:v>
                </c:pt>
                <c:pt idx="730">
                  <c:v>22.14</c:v>
                </c:pt>
                <c:pt idx="731">
                  <c:v>22.16</c:v>
                </c:pt>
                <c:pt idx="732">
                  <c:v>22.16</c:v>
                </c:pt>
                <c:pt idx="733">
                  <c:v>22.16</c:v>
                </c:pt>
                <c:pt idx="734">
                  <c:v>22.18</c:v>
                </c:pt>
                <c:pt idx="735">
                  <c:v>22.18</c:v>
                </c:pt>
                <c:pt idx="736">
                  <c:v>22.2</c:v>
                </c:pt>
                <c:pt idx="737">
                  <c:v>22.2</c:v>
                </c:pt>
                <c:pt idx="738">
                  <c:v>22.22</c:v>
                </c:pt>
                <c:pt idx="739">
                  <c:v>22.22</c:v>
                </c:pt>
                <c:pt idx="740">
                  <c:v>22.24</c:v>
                </c:pt>
                <c:pt idx="741">
                  <c:v>22.24</c:v>
                </c:pt>
                <c:pt idx="742">
                  <c:v>22.26</c:v>
                </c:pt>
                <c:pt idx="743">
                  <c:v>22.28</c:v>
                </c:pt>
                <c:pt idx="744">
                  <c:v>22.28</c:v>
                </c:pt>
                <c:pt idx="745">
                  <c:v>22.3</c:v>
                </c:pt>
                <c:pt idx="746">
                  <c:v>22.32</c:v>
                </c:pt>
                <c:pt idx="747">
                  <c:v>22.34</c:v>
                </c:pt>
                <c:pt idx="748">
                  <c:v>22.34</c:v>
                </c:pt>
                <c:pt idx="749">
                  <c:v>22.36</c:v>
                </c:pt>
                <c:pt idx="750">
                  <c:v>22.36</c:v>
                </c:pt>
                <c:pt idx="751">
                  <c:v>22.38</c:v>
                </c:pt>
                <c:pt idx="752">
                  <c:v>22.4</c:v>
                </c:pt>
                <c:pt idx="753">
                  <c:v>22.4</c:v>
                </c:pt>
                <c:pt idx="754">
                  <c:v>22.42</c:v>
                </c:pt>
                <c:pt idx="755">
                  <c:v>22.44</c:v>
                </c:pt>
                <c:pt idx="756">
                  <c:v>22.44</c:v>
                </c:pt>
                <c:pt idx="757">
                  <c:v>22.46</c:v>
                </c:pt>
                <c:pt idx="758">
                  <c:v>22.46</c:v>
                </c:pt>
                <c:pt idx="759">
                  <c:v>22.46</c:v>
                </c:pt>
                <c:pt idx="760">
                  <c:v>22.48</c:v>
                </c:pt>
                <c:pt idx="761">
                  <c:v>22.48</c:v>
                </c:pt>
                <c:pt idx="762">
                  <c:v>22.5</c:v>
                </c:pt>
                <c:pt idx="763">
                  <c:v>22.5</c:v>
                </c:pt>
                <c:pt idx="764">
                  <c:v>22.5</c:v>
                </c:pt>
                <c:pt idx="765">
                  <c:v>22.5</c:v>
                </c:pt>
                <c:pt idx="766">
                  <c:v>22.5</c:v>
                </c:pt>
                <c:pt idx="767">
                  <c:v>22.5</c:v>
                </c:pt>
                <c:pt idx="768">
                  <c:v>22.5</c:v>
                </c:pt>
                <c:pt idx="769">
                  <c:v>22.5</c:v>
                </c:pt>
                <c:pt idx="770">
                  <c:v>22.5</c:v>
                </c:pt>
                <c:pt idx="771">
                  <c:v>22.5</c:v>
                </c:pt>
                <c:pt idx="772">
                  <c:v>22.5</c:v>
                </c:pt>
                <c:pt idx="773">
                  <c:v>22.5</c:v>
                </c:pt>
                <c:pt idx="774">
                  <c:v>22.5</c:v>
                </c:pt>
                <c:pt idx="775">
                  <c:v>22.5</c:v>
                </c:pt>
                <c:pt idx="776">
                  <c:v>22.5</c:v>
                </c:pt>
                <c:pt idx="777">
                  <c:v>22.5</c:v>
                </c:pt>
                <c:pt idx="778">
                  <c:v>22.5</c:v>
                </c:pt>
                <c:pt idx="779">
                  <c:v>22.52</c:v>
                </c:pt>
                <c:pt idx="780">
                  <c:v>22.52</c:v>
                </c:pt>
                <c:pt idx="781">
                  <c:v>22.52</c:v>
                </c:pt>
                <c:pt idx="782">
                  <c:v>22.52</c:v>
                </c:pt>
                <c:pt idx="783">
                  <c:v>22.52</c:v>
                </c:pt>
                <c:pt idx="784">
                  <c:v>22.52</c:v>
                </c:pt>
                <c:pt idx="785">
                  <c:v>22.52</c:v>
                </c:pt>
                <c:pt idx="786">
                  <c:v>22.52</c:v>
                </c:pt>
                <c:pt idx="787">
                  <c:v>22.52</c:v>
                </c:pt>
                <c:pt idx="788">
                  <c:v>22.52</c:v>
                </c:pt>
                <c:pt idx="789">
                  <c:v>22.52</c:v>
                </c:pt>
                <c:pt idx="790">
                  <c:v>22.5</c:v>
                </c:pt>
                <c:pt idx="791">
                  <c:v>22.5</c:v>
                </c:pt>
                <c:pt idx="792">
                  <c:v>22.5</c:v>
                </c:pt>
                <c:pt idx="793">
                  <c:v>22.5</c:v>
                </c:pt>
                <c:pt idx="794">
                  <c:v>22.5</c:v>
                </c:pt>
                <c:pt idx="795">
                  <c:v>22.5</c:v>
                </c:pt>
                <c:pt idx="796">
                  <c:v>22.5</c:v>
                </c:pt>
                <c:pt idx="797">
                  <c:v>22.5</c:v>
                </c:pt>
                <c:pt idx="798">
                  <c:v>22.48</c:v>
                </c:pt>
                <c:pt idx="799">
                  <c:v>22.48</c:v>
                </c:pt>
                <c:pt idx="800">
                  <c:v>22.48</c:v>
                </c:pt>
                <c:pt idx="801">
                  <c:v>22.48</c:v>
                </c:pt>
                <c:pt idx="802">
                  <c:v>22.48</c:v>
                </c:pt>
                <c:pt idx="803">
                  <c:v>22.48</c:v>
                </c:pt>
                <c:pt idx="804">
                  <c:v>22.48</c:v>
                </c:pt>
                <c:pt idx="805">
                  <c:v>22.48</c:v>
                </c:pt>
                <c:pt idx="806">
                  <c:v>22.48</c:v>
                </c:pt>
                <c:pt idx="807">
                  <c:v>22.48</c:v>
                </c:pt>
                <c:pt idx="808">
                  <c:v>22.5</c:v>
                </c:pt>
                <c:pt idx="809">
                  <c:v>22.5</c:v>
                </c:pt>
                <c:pt idx="810">
                  <c:v>22.5</c:v>
                </c:pt>
                <c:pt idx="811">
                  <c:v>22.5</c:v>
                </c:pt>
                <c:pt idx="812">
                  <c:v>22.5</c:v>
                </c:pt>
                <c:pt idx="813">
                  <c:v>22.52</c:v>
                </c:pt>
                <c:pt idx="814">
                  <c:v>22.52</c:v>
                </c:pt>
                <c:pt idx="815">
                  <c:v>22.52</c:v>
                </c:pt>
                <c:pt idx="816">
                  <c:v>22.52</c:v>
                </c:pt>
                <c:pt idx="817">
                  <c:v>22.52</c:v>
                </c:pt>
                <c:pt idx="818">
                  <c:v>22.52</c:v>
                </c:pt>
                <c:pt idx="819">
                  <c:v>22.54</c:v>
                </c:pt>
                <c:pt idx="820">
                  <c:v>22.54</c:v>
                </c:pt>
                <c:pt idx="821">
                  <c:v>22.54</c:v>
                </c:pt>
                <c:pt idx="822">
                  <c:v>22.54</c:v>
                </c:pt>
                <c:pt idx="823">
                  <c:v>22.54</c:v>
                </c:pt>
                <c:pt idx="824">
                  <c:v>22.56</c:v>
                </c:pt>
                <c:pt idx="825">
                  <c:v>22.56</c:v>
                </c:pt>
                <c:pt idx="826">
                  <c:v>22.56</c:v>
                </c:pt>
                <c:pt idx="827">
                  <c:v>22.56</c:v>
                </c:pt>
                <c:pt idx="828">
                  <c:v>22.56</c:v>
                </c:pt>
                <c:pt idx="829">
                  <c:v>22.56</c:v>
                </c:pt>
                <c:pt idx="830">
                  <c:v>22.56</c:v>
                </c:pt>
                <c:pt idx="831">
                  <c:v>22.56</c:v>
                </c:pt>
                <c:pt idx="832">
                  <c:v>22.56</c:v>
                </c:pt>
                <c:pt idx="833">
                  <c:v>22.56</c:v>
                </c:pt>
                <c:pt idx="834">
                  <c:v>22.56</c:v>
                </c:pt>
                <c:pt idx="835">
                  <c:v>22.56</c:v>
                </c:pt>
                <c:pt idx="836">
                  <c:v>22.56</c:v>
                </c:pt>
                <c:pt idx="837">
                  <c:v>22.56</c:v>
                </c:pt>
                <c:pt idx="838">
                  <c:v>22.58</c:v>
                </c:pt>
                <c:pt idx="839">
                  <c:v>22.58</c:v>
                </c:pt>
                <c:pt idx="840">
                  <c:v>22.58</c:v>
                </c:pt>
                <c:pt idx="841">
                  <c:v>22.58</c:v>
                </c:pt>
                <c:pt idx="842">
                  <c:v>22.58</c:v>
                </c:pt>
                <c:pt idx="843">
                  <c:v>22.58</c:v>
                </c:pt>
                <c:pt idx="844">
                  <c:v>22.58</c:v>
                </c:pt>
                <c:pt idx="845">
                  <c:v>22.58</c:v>
                </c:pt>
                <c:pt idx="846">
                  <c:v>22.6</c:v>
                </c:pt>
                <c:pt idx="847">
                  <c:v>22.6</c:v>
                </c:pt>
                <c:pt idx="848">
                  <c:v>22.6</c:v>
                </c:pt>
                <c:pt idx="849">
                  <c:v>22.62</c:v>
                </c:pt>
                <c:pt idx="850">
                  <c:v>22.62</c:v>
                </c:pt>
                <c:pt idx="851">
                  <c:v>22.62</c:v>
                </c:pt>
                <c:pt idx="852">
                  <c:v>22.64</c:v>
                </c:pt>
                <c:pt idx="853">
                  <c:v>22.64</c:v>
                </c:pt>
                <c:pt idx="854">
                  <c:v>22.64</c:v>
                </c:pt>
                <c:pt idx="855">
                  <c:v>22.66</c:v>
                </c:pt>
                <c:pt idx="856">
                  <c:v>22.66</c:v>
                </c:pt>
                <c:pt idx="857">
                  <c:v>22.68</c:v>
                </c:pt>
                <c:pt idx="858">
                  <c:v>22.68</c:v>
                </c:pt>
                <c:pt idx="859">
                  <c:v>22.7</c:v>
                </c:pt>
                <c:pt idx="860">
                  <c:v>22.7</c:v>
                </c:pt>
                <c:pt idx="861">
                  <c:v>22.7</c:v>
                </c:pt>
                <c:pt idx="862">
                  <c:v>22.7</c:v>
                </c:pt>
                <c:pt idx="863">
                  <c:v>22.72</c:v>
                </c:pt>
                <c:pt idx="864">
                  <c:v>22.72</c:v>
                </c:pt>
                <c:pt idx="865">
                  <c:v>22.72</c:v>
                </c:pt>
                <c:pt idx="866">
                  <c:v>22.72</c:v>
                </c:pt>
                <c:pt idx="867">
                  <c:v>22.72</c:v>
                </c:pt>
                <c:pt idx="868">
                  <c:v>22.72</c:v>
                </c:pt>
                <c:pt idx="869">
                  <c:v>22.72</c:v>
                </c:pt>
                <c:pt idx="870">
                  <c:v>22.72</c:v>
                </c:pt>
                <c:pt idx="871">
                  <c:v>22.72</c:v>
                </c:pt>
                <c:pt idx="872">
                  <c:v>22.72</c:v>
                </c:pt>
                <c:pt idx="873">
                  <c:v>22.72</c:v>
                </c:pt>
                <c:pt idx="874">
                  <c:v>22.72</c:v>
                </c:pt>
                <c:pt idx="875">
                  <c:v>22.72</c:v>
                </c:pt>
                <c:pt idx="876">
                  <c:v>22.72</c:v>
                </c:pt>
                <c:pt idx="877">
                  <c:v>22.72</c:v>
                </c:pt>
                <c:pt idx="878">
                  <c:v>22.7</c:v>
                </c:pt>
                <c:pt idx="879">
                  <c:v>22.7</c:v>
                </c:pt>
                <c:pt idx="880">
                  <c:v>22.7</c:v>
                </c:pt>
                <c:pt idx="881">
                  <c:v>22.7</c:v>
                </c:pt>
                <c:pt idx="882">
                  <c:v>22.7</c:v>
                </c:pt>
                <c:pt idx="883">
                  <c:v>22.68</c:v>
                </c:pt>
                <c:pt idx="884">
                  <c:v>22.68</c:v>
                </c:pt>
                <c:pt idx="885">
                  <c:v>22.68</c:v>
                </c:pt>
                <c:pt idx="886">
                  <c:v>22.66</c:v>
                </c:pt>
                <c:pt idx="887">
                  <c:v>22.66</c:v>
                </c:pt>
                <c:pt idx="888">
                  <c:v>22.64</c:v>
                </c:pt>
                <c:pt idx="889">
                  <c:v>22.64</c:v>
                </c:pt>
                <c:pt idx="890">
                  <c:v>22.64</c:v>
                </c:pt>
                <c:pt idx="891">
                  <c:v>22.64</c:v>
                </c:pt>
                <c:pt idx="892">
                  <c:v>22.62</c:v>
                </c:pt>
                <c:pt idx="893">
                  <c:v>22.62</c:v>
                </c:pt>
                <c:pt idx="894">
                  <c:v>22.6</c:v>
                </c:pt>
                <c:pt idx="895">
                  <c:v>22.6</c:v>
                </c:pt>
                <c:pt idx="896">
                  <c:v>22.6</c:v>
                </c:pt>
                <c:pt idx="897">
                  <c:v>22.58</c:v>
                </c:pt>
                <c:pt idx="898">
                  <c:v>22.58</c:v>
                </c:pt>
                <c:pt idx="899">
                  <c:v>22.58</c:v>
                </c:pt>
                <c:pt idx="900">
                  <c:v>22.58</c:v>
                </c:pt>
                <c:pt idx="901">
                  <c:v>22.56</c:v>
                </c:pt>
                <c:pt idx="902">
                  <c:v>22.56</c:v>
                </c:pt>
                <c:pt idx="903">
                  <c:v>22.56</c:v>
                </c:pt>
                <c:pt idx="904">
                  <c:v>22.56</c:v>
                </c:pt>
                <c:pt idx="905">
                  <c:v>22.56</c:v>
                </c:pt>
                <c:pt idx="906">
                  <c:v>22.56</c:v>
                </c:pt>
                <c:pt idx="907">
                  <c:v>22.56</c:v>
                </c:pt>
                <c:pt idx="908">
                  <c:v>22.56</c:v>
                </c:pt>
                <c:pt idx="909">
                  <c:v>22.56</c:v>
                </c:pt>
                <c:pt idx="910">
                  <c:v>22.56</c:v>
                </c:pt>
                <c:pt idx="911">
                  <c:v>22.56</c:v>
                </c:pt>
                <c:pt idx="912">
                  <c:v>22.56</c:v>
                </c:pt>
                <c:pt idx="913">
                  <c:v>22.56</c:v>
                </c:pt>
                <c:pt idx="914">
                  <c:v>22.56</c:v>
                </c:pt>
                <c:pt idx="915">
                  <c:v>22.56</c:v>
                </c:pt>
                <c:pt idx="916">
                  <c:v>22.58</c:v>
                </c:pt>
                <c:pt idx="917">
                  <c:v>22.58</c:v>
                </c:pt>
                <c:pt idx="918">
                  <c:v>22.58</c:v>
                </c:pt>
                <c:pt idx="919">
                  <c:v>22.6</c:v>
                </c:pt>
                <c:pt idx="920">
                  <c:v>22.6</c:v>
                </c:pt>
                <c:pt idx="921">
                  <c:v>22.62</c:v>
                </c:pt>
                <c:pt idx="922">
                  <c:v>22.64</c:v>
                </c:pt>
                <c:pt idx="923">
                  <c:v>22.66</c:v>
                </c:pt>
                <c:pt idx="924">
                  <c:v>22.66</c:v>
                </c:pt>
                <c:pt idx="925">
                  <c:v>22.68</c:v>
                </c:pt>
                <c:pt idx="926">
                  <c:v>22.7</c:v>
                </c:pt>
                <c:pt idx="927">
                  <c:v>22.7</c:v>
                </c:pt>
                <c:pt idx="928">
                  <c:v>22.72</c:v>
                </c:pt>
                <c:pt idx="929">
                  <c:v>22.74</c:v>
                </c:pt>
                <c:pt idx="930">
                  <c:v>22.76</c:v>
                </c:pt>
                <c:pt idx="931">
                  <c:v>22.76</c:v>
                </c:pt>
                <c:pt idx="932">
                  <c:v>22.78</c:v>
                </c:pt>
                <c:pt idx="933">
                  <c:v>22.8</c:v>
                </c:pt>
                <c:pt idx="934">
                  <c:v>22.82</c:v>
                </c:pt>
                <c:pt idx="935">
                  <c:v>22.82</c:v>
                </c:pt>
                <c:pt idx="936">
                  <c:v>22.82</c:v>
                </c:pt>
                <c:pt idx="937">
                  <c:v>22.84</c:v>
                </c:pt>
                <c:pt idx="938">
                  <c:v>22.84</c:v>
                </c:pt>
                <c:pt idx="939">
                  <c:v>22.86</c:v>
                </c:pt>
                <c:pt idx="940">
                  <c:v>22.88</c:v>
                </c:pt>
                <c:pt idx="941">
                  <c:v>22.88</c:v>
                </c:pt>
                <c:pt idx="942">
                  <c:v>22.9</c:v>
                </c:pt>
                <c:pt idx="943">
                  <c:v>22.9</c:v>
                </c:pt>
                <c:pt idx="944">
                  <c:v>22.92</c:v>
                </c:pt>
                <c:pt idx="945">
                  <c:v>22.92</c:v>
                </c:pt>
                <c:pt idx="946">
                  <c:v>22.92</c:v>
                </c:pt>
                <c:pt idx="947">
                  <c:v>22.94</c:v>
                </c:pt>
                <c:pt idx="948">
                  <c:v>22.96</c:v>
                </c:pt>
                <c:pt idx="949">
                  <c:v>22.96</c:v>
                </c:pt>
                <c:pt idx="950">
                  <c:v>22.98</c:v>
                </c:pt>
                <c:pt idx="951">
                  <c:v>23</c:v>
                </c:pt>
                <c:pt idx="952">
                  <c:v>23</c:v>
                </c:pt>
                <c:pt idx="953">
                  <c:v>23.02</c:v>
                </c:pt>
                <c:pt idx="954">
                  <c:v>23.04</c:v>
                </c:pt>
                <c:pt idx="955">
                  <c:v>23.04</c:v>
                </c:pt>
                <c:pt idx="956">
                  <c:v>23.06</c:v>
                </c:pt>
                <c:pt idx="957">
                  <c:v>23.08</c:v>
                </c:pt>
                <c:pt idx="958">
                  <c:v>23.1</c:v>
                </c:pt>
                <c:pt idx="959">
                  <c:v>23.12</c:v>
                </c:pt>
                <c:pt idx="960">
                  <c:v>23.14</c:v>
                </c:pt>
                <c:pt idx="961">
                  <c:v>23.14</c:v>
                </c:pt>
                <c:pt idx="962">
                  <c:v>23.16</c:v>
                </c:pt>
                <c:pt idx="963">
                  <c:v>23.16</c:v>
                </c:pt>
                <c:pt idx="964">
                  <c:v>23.18</c:v>
                </c:pt>
                <c:pt idx="965">
                  <c:v>23.2</c:v>
                </c:pt>
                <c:pt idx="966">
                  <c:v>23.22</c:v>
                </c:pt>
                <c:pt idx="967">
                  <c:v>23.22</c:v>
                </c:pt>
                <c:pt idx="968">
                  <c:v>23.24</c:v>
                </c:pt>
                <c:pt idx="969">
                  <c:v>23.26</c:v>
                </c:pt>
                <c:pt idx="970">
                  <c:v>23.26</c:v>
                </c:pt>
                <c:pt idx="971">
                  <c:v>23.26</c:v>
                </c:pt>
                <c:pt idx="972">
                  <c:v>23.28</c:v>
                </c:pt>
                <c:pt idx="973">
                  <c:v>23.28</c:v>
                </c:pt>
                <c:pt idx="974">
                  <c:v>23.28</c:v>
                </c:pt>
                <c:pt idx="975">
                  <c:v>23.3</c:v>
                </c:pt>
                <c:pt idx="976">
                  <c:v>23.3</c:v>
                </c:pt>
                <c:pt idx="977">
                  <c:v>23.3</c:v>
                </c:pt>
                <c:pt idx="978">
                  <c:v>23.3</c:v>
                </c:pt>
                <c:pt idx="979">
                  <c:v>23.3</c:v>
                </c:pt>
                <c:pt idx="980">
                  <c:v>23.3</c:v>
                </c:pt>
                <c:pt idx="981">
                  <c:v>23.32</c:v>
                </c:pt>
                <c:pt idx="982">
                  <c:v>23.32</c:v>
                </c:pt>
                <c:pt idx="983">
                  <c:v>23.32</c:v>
                </c:pt>
                <c:pt idx="984">
                  <c:v>23.32</c:v>
                </c:pt>
                <c:pt idx="985">
                  <c:v>23.32</c:v>
                </c:pt>
                <c:pt idx="986">
                  <c:v>23.32</c:v>
                </c:pt>
                <c:pt idx="987">
                  <c:v>23.32</c:v>
                </c:pt>
                <c:pt idx="988">
                  <c:v>23.34</c:v>
                </c:pt>
                <c:pt idx="989">
                  <c:v>23.34</c:v>
                </c:pt>
                <c:pt idx="990">
                  <c:v>23.34</c:v>
                </c:pt>
                <c:pt idx="991">
                  <c:v>23.34</c:v>
                </c:pt>
                <c:pt idx="992">
                  <c:v>23.34</c:v>
                </c:pt>
                <c:pt idx="993">
                  <c:v>23.34</c:v>
                </c:pt>
                <c:pt idx="994">
                  <c:v>23.34</c:v>
                </c:pt>
                <c:pt idx="995">
                  <c:v>23.34</c:v>
                </c:pt>
                <c:pt idx="996">
                  <c:v>23.34</c:v>
                </c:pt>
                <c:pt idx="997">
                  <c:v>23.34</c:v>
                </c:pt>
                <c:pt idx="998">
                  <c:v>23.34</c:v>
                </c:pt>
                <c:pt idx="999">
                  <c:v>23.34</c:v>
                </c:pt>
                <c:pt idx="1000">
                  <c:v>23.34</c:v>
                </c:pt>
                <c:pt idx="1001">
                  <c:v>23.34</c:v>
                </c:pt>
                <c:pt idx="1002">
                  <c:v>23.34</c:v>
                </c:pt>
                <c:pt idx="1003">
                  <c:v>23.34</c:v>
                </c:pt>
                <c:pt idx="1004">
                  <c:v>23.34</c:v>
                </c:pt>
                <c:pt idx="1005">
                  <c:v>23.34</c:v>
                </c:pt>
                <c:pt idx="1006">
                  <c:v>23.34</c:v>
                </c:pt>
                <c:pt idx="1007">
                  <c:v>23.32</c:v>
                </c:pt>
                <c:pt idx="1008">
                  <c:v>23.32</c:v>
                </c:pt>
                <c:pt idx="1009">
                  <c:v>23.32</c:v>
                </c:pt>
                <c:pt idx="1010">
                  <c:v>23.32</c:v>
                </c:pt>
                <c:pt idx="1011">
                  <c:v>23.32</c:v>
                </c:pt>
                <c:pt idx="1012">
                  <c:v>23.32</c:v>
                </c:pt>
                <c:pt idx="1013">
                  <c:v>23.32</c:v>
                </c:pt>
                <c:pt idx="1014">
                  <c:v>23.3</c:v>
                </c:pt>
                <c:pt idx="1015">
                  <c:v>23.3</c:v>
                </c:pt>
                <c:pt idx="1016">
                  <c:v>23.3</c:v>
                </c:pt>
                <c:pt idx="1017">
                  <c:v>23.28</c:v>
                </c:pt>
                <c:pt idx="1018">
                  <c:v>23.28</c:v>
                </c:pt>
                <c:pt idx="1019">
                  <c:v>23.28</c:v>
                </c:pt>
                <c:pt idx="1020">
                  <c:v>23.28</c:v>
                </c:pt>
                <c:pt idx="1021">
                  <c:v>23.28</c:v>
                </c:pt>
                <c:pt idx="1022">
                  <c:v>23.26</c:v>
                </c:pt>
                <c:pt idx="1023">
                  <c:v>23.26</c:v>
                </c:pt>
                <c:pt idx="1024">
                  <c:v>23.26</c:v>
                </c:pt>
                <c:pt idx="1025">
                  <c:v>23.26</c:v>
                </c:pt>
                <c:pt idx="1026">
                  <c:v>23.26</c:v>
                </c:pt>
                <c:pt idx="1027">
                  <c:v>23.24</c:v>
                </c:pt>
                <c:pt idx="1028">
                  <c:v>23.24</c:v>
                </c:pt>
                <c:pt idx="1029">
                  <c:v>23.24</c:v>
                </c:pt>
                <c:pt idx="1030">
                  <c:v>23.24</c:v>
                </c:pt>
                <c:pt idx="1031">
                  <c:v>23.22</c:v>
                </c:pt>
                <c:pt idx="1032">
                  <c:v>23.2</c:v>
                </c:pt>
                <c:pt idx="1033">
                  <c:v>23.2</c:v>
                </c:pt>
                <c:pt idx="1034">
                  <c:v>23.18</c:v>
                </c:pt>
                <c:pt idx="1035">
                  <c:v>23.18</c:v>
                </c:pt>
                <c:pt idx="1036">
                  <c:v>23.16</c:v>
                </c:pt>
                <c:pt idx="1037">
                  <c:v>23.14</c:v>
                </c:pt>
                <c:pt idx="1038">
                  <c:v>23.12</c:v>
                </c:pt>
                <c:pt idx="1039">
                  <c:v>23.12</c:v>
                </c:pt>
                <c:pt idx="1040">
                  <c:v>23.1</c:v>
                </c:pt>
                <c:pt idx="1041">
                  <c:v>23.06</c:v>
                </c:pt>
                <c:pt idx="1042">
                  <c:v>23.04</c:v>
                </c:pt>
                <c:pt idx="1043">
                  <c:v>23.02</c:v>
                </c:pt>
                <c:pt idx="1044">
                  <c:v>22.98</c:v>
                </c:pt>
                <c:pt idx="1045">
                  <c:v>22.94</c:v>
                </c:pt>
                <c:pt idx="1046">
                  <c:v>22.92</c:v>
                </c:pt>
                <c:pt idx="1047">
                  <c:v>22.88</c:v>
                </c:pt>
                <c:pt idx="1048">
                  <c:v>22.84</c:v>
                </c:pt>
                <c:pt idx="1049">
                  <c:v>22.84</c:v>
                </c:pt>
                <c:pt idx="1050">
                  <c:v>22.8</c:v>
                </c:pt>
                <c:pt idx="1051">
                  <c:v>22.74</c:v>
                </c:pt>
                <c:pt idx="1052">
                  <c:v>22.7</c:v>
                </c:pt>
                <c:pt idx="1053">
                  <c:v>22.66</c:v>
                </c:pt>
                <c:pt idx="1054">
                  <c:v>22.6</c:v>
                </c:pt>
                <c:pt idx="1055">
                  <c:v>22.56</c:v>
                </c:pt>
                <c:pt idx="1056">
                  <c:v>22.56</c:v>
                </c:pt>
                <c:pt idx="1057">
                  <c:v>22.5</c:v>
                </c:pt>
                <c:pt idx="1058">
                  <c:v>22.44</c:v>
                </c:pt>
                <c:pt idx="1059">
                  <c:v>22.4</c:v>
                </c:pt>
                <c:pt idx="1060">
                  <c:v>22.34</c:v>
                </c:pt>
                <c:pt idx="1061">
                  <c:v>22.28</c:v>
                </c:pt>
                <c:pt idx="1062">
                  <c:v>22.22</c:v>
                </c:pt>
                <c:pt idx="1063">
                  <c:v>22.16</c:v>
                </c:pt>
                <c:pt idx="1064">
                  <c:v>22.1</c:v>
                </c:pt>
                <c:pt idx="1065">
                  <c:v>22.02</c:v>
                </c:pt>
                <c:pt idx="1066">
                  <c:v>21.96</c:v>
                </c:pt>
                <c:pt idx="1067">
                  <c:v>21.96</c:v>
                </c:pt>
                <c:pt idx="1068">
                  <c:v>21.88</c:v>
                </c:pt>
                <c:pt idx="1069">
                  <c:v>21.82</c:v>
                </c:pt>
                <c:pt idx="1070">
                  <c:v>21.74</c:v>
                </c:pt>
                <c:pt idx="1071">
                  <c:v>21.66</c:v>
                </c:pt>
                <c:pt idx="1072">
                  <c:v>21.58</c:v>
                </c:pt>
                <c:pt idx="1073">
                  <c:v>21.52</c:v>
                </c:pt>
                <c:pt idx="1074">
                  <c:v>21.42</c:v>
                </c:pt>
                <c:pt idx="1075">
                  <c:v>21.34</c:v>
                </c:pt>
                <c:pt idx="1076">
                  <c:v>21.26</c:v>
                </c:pt>
                <c:pt idx="1077">
                  <c:v>21.26</c:v>
                </c:pt>
                <c:pt idx="1078">
                  <c:v>21.16</c:v>
                </c:pt>
                <c:pt idx="1079">
                  <c:v>21.08</c:v>
                </c:pt>
                <c:pt idx="1080">
                  <c:v>20.98</c:v>
                </c:pt>
                <c:pt idx="1081">
                  <c:v>20.88</c:v>
                </c:pt>
                <c:pt idx="1082">
                  <c:v>20.78</c:v>
                </c:pt>
                <c:pt idx="1083">
                  <c:v>20.68</c:v>
                </c:pt>
                <c:pt idx="1084">
                  <c:v>20.58</c:v>
                </c:pt>
                <c:pt idx="1085">
                  <c:v>20.58</c:v>
                </c:pt>
                <c:pt idx="1086">
                  <c:v>20.48</c:v>
                </c:pt>
                <c:pt idx="1087">
                  <c:v>20.38</c:v>
                </c:pt>
                <c:pt idx="1088">
                  <c:v>20.28</c:v>
                </c:pt>
                <c:pt idx="1089">
                  <c:v>20.18</c:v>
                </c:pt>
                <c:pt idx="1090">
                  <c:v>20.079999999999991</c:v>
                </c:pt>
                <c:pt idx="1091">
                  <c:v>19.96</c:v>
                </c:pt>
                <c:pt idx="1092">
                  <c:v>19.86</c:v>
                </c:pt>
                <c:pt idx="1093">
                  <c:v>19.86</c:v>
                </c:pt>
                <c:pt idx="1094">
                  <c:v>19.760000000000002</c:v>
                </c:pt>
                <c:pt idx="1095">
                  <c:v>19.64</c:v>
                </c:pt>
                <c:pt idx="1096">
                  <c:v>19.54</c:v>
                </c:pt>
                <c:pt idx="1097">
                  <c:v>19.440000000000001</c:v>
                </c:pt>
                <c:pt idx="1098">
                  <c:v>19.32</c:v>
                </c:pt>
                <c:pt idx="1099">
                  <c:v>19.22</c:v>
                </c:pt>
                <c:pt idx="1100">
                  <c:v>19.100000000000001</c:v>
                </c:pt>
                <c:pt idx="1101">
                  <c:v>19</c:v>
                </c:pt>
                <c:pt idx="1102">
                  <c:v>18.88</c:v>
                </c:pt>
                <c:pt idx="1103">
                  <c:v>18.760000000000002</c:v>
                </c:pt>
                <c:pt idx="1104">
                  <c:v>18.66</c:v>
                </c:pt>
                <c:pt idx="1105">
                  <c:v>18.66</c:v>
                </c:pt>
                <c:pt idx="1106">
                  <c:v>18.54</c:v>
                </c:pt>
                <c:pt idx="1107">
                  <c:v>18.420000000000002</c:v>
                </c:pt>
                <c:pt idx="1108">
                  <c:v>18.3</c:v>
                </c:pt>
                <c:pt idx="1109">
                  <c:v>18.18</c:v>
                </c:pt>
                <c:pt idx="1110">
                  <c:v>18.059999999999999</c:v>
                </c:pt>
                <c:pt idx="1111">
                  <c:v>17.940000000000001</c:v>
                </c:pt>
                <c:pt idx="1112">
                  <c:v>17.82</c:v>
                </c:pt>
                <c:pt idx="1113">
                  <c:v>17.7</c:v>
                </c:pt>
                <c:pt idx="1114">
                  <c:v>17.7</c:v>
                </c:pt>
                <c:pt idx="1115">
                  <c:v>17.600000000000001</c:v>
                </c:pt>
                <c:pt idx="1116">
                  <c:v>17.48</c:v>
                </c:pt>
                <c:pt idx="1117">
                  <c:v>17.36</c:v>
                </c:pt>
                <c:pt idx="1118">
                  <c:v>17.239999999999991</c:v>
                </c:pt>
                <c:pt idx="1119">
                  <c:v>17.12</c:v>
                </c:pt>
                <c:pt idx="1120">
                  <c:v>17</c:v>
                </c:pt>
                <c:pt idx="1121">
                  <c:v>16.88</c:v>
                </c:pt>
                <c:pt idx="1122">
                  <c:v>16.88</c:v>
                </c:pt>
                <c:pt idx="1123">
                  <c:v>16.760000000000002</c:v>
                </c:pt>
                <c:pt idx="1124">
                  <c:v>16.64</c:v>
                </c:pt>
                <c:pt idx="1125">
                  <c:v>16.54</c:v>
                </c:pt>
                <c:pt idx="1126">
                  <c:v>16.420000000000002</c:v>
                </c:pt>
                <c:pt idx="1127">
                  <c:v>16.32</c:v>
                </c:pt>
                <c:pt idx="1128">
                  <c:v>16.2</c:v>
                </c:pt>
                <c:pt idx="1129">
                  <c:v>16.079999999999991</c:v>
                </c:pt>
                <c:pt idx="1130">
                  <c:v>15.98</c:v>
                </c:pt>
                <c:pt idx="1131">
                  <c:v>15.88</c:v>
                </c:pt>
                <c:pt idx="1132">
                  <c:v>15.76</c:v>
                </c:pt>
                <c:pt idx="1133">
                  <c:v>15.76</c:v>
                </c:pt>
                <c:pt idx="1134">
                  <c:v>15.66</c:v>
                </c:pt>
                <c:pt idx="1135">
                  <c:v>15.54</c:v>
                </c:pt>
                <c:pt idx="1136">
                  <c:v>15.44</c:v>
                </c:pt>
                <c:pt idx="1137">
                  <c:v>15.34</c:v>
                </c:pt>
                <c:pt idx="1138">
                  <c:v>15.22</c:v>
                </c:pt>
                <c:pt idx="1139">
                  <c:v>15.12</c:v>
                </c:pt>
                <c:pt idx="1140">
                  <c:v>15.02</c:v>
                </c:pt>
                <c:pt idx="1141">
                  <c:v>14.9</c:v>
                </c:pt>
                <c:pt idx="1142">
                  <c:v>14.9</c:v>
                </c:pt>
                <c:pt idx="1143">
                  <c:v>14.8</c:v>
                </c:pt>
                <c:pt idx="1144">
                  <c:v>14.7</c:v>
                </c:pt>
                <c:pt idx="1145">
                  <c:v>14.58</c:v>
                </c:pt>
                <c:pt idx="1146">
                  <c:v>14.48</c:v>
                </c:pt>
                <c:pt idx="1147">
                  <c:v>14.36</c:v>
                </c:pt>
                <c:pt idx="1148">
                  <c:v>14.26</c:v>
                </c:pt>
                <c:pt idx="1149">
                  <c:v>14.16</c:v>
                </c:pt>
                <c:pt idx="1150">
                  <c:v>14.06</c:v>
                </c:pt>
                <c:pt idx="1151">
                  <c:v>14.06</c:v>
                </c:pt>
                <c:pt idx="1152">
                  <c:v>13.94</c:v>
                </c:pt>
                <c:pt idx="1153">
                  <c:v>13.84</c:v>
                </c:pt>
                <c:pt idx="1154">
                  <c:v>13.74</c:v>
                </c:pt>
                <c:pt idx="1155">
                  <c:v>13.64</c:v>
                </c:pt>
                <c:pt idx="1156">
                  <c:v>13.54</c:v>
                </c:pt>
                <c:pt idx="1157">
                  <c:v>13.42</c:v>
                </c:pt>
                <c:pt idx="1158">
                  <c:v>13.32</c:v>
                </c:pt>
                <c:pt idx="1159">
                  <c:v>13.32</c:v>
                </c:pt>
                <c:pt idx="1160">
                  <c:v>13.12</c:v>
                </c:pt>
                <c:pt idx="1161">
                  <c:v>13.12</c:v>
                </c:pt>
                <c:pt idx="1162">
                  <c:v>13.02</c:v>
                </c:pt>
                <c:pt idx="1163">
                  <c:v>12.92</c:v>
                </c:pt>
                <c:pt idx="1164">
                  <c:v>12.82</c:v>
                </c:pt>
                <c:pt idx="1165">
                  <c:v>12.74</c:v>
                </c:pt>
                <c:pt idx="1166">
                  <c:v>12.64</c:v>
                </c:pt>
                <c:pt idx="1167">
                  <c:v>12.54</c:v>
                </c:pt>
                <c:pt idx="1168">
                  <c:v>12.44</c:v>
                </c:pt>
                <c:pt idx="1169">
                  <c:v>12.34</c:v>
                </c:pt>
                <c:pt idx="1170">
                  <c:v>12.34</c:v>
                </c:pt>
                <c:pt idx="1171">
                  <c:v>12.24</c:v>
                </c:pt>
                <c:pt idx="1172">
                  <c:v>12.14</c:v>
                </c:pt>
                <c:pt idx="1173">
                  <c:v>12.06</c:v>
                </c:pt>
                <c:pt idx="1174">
                  <c:v>11.96</c:v>
                </c:pt>
                <c:pt idx="1175">
                  <c:v>11.86</c:v>
                </c:pt>
                <c:pt idx="1176">
                  <c:v>11.76</c:v>
                </c:pt>
              </c:numCache>
            </c:numRef>
          </c:yVal>
          <c:smooth val="1"/>
          <c:extLst xmlns:c16r2="http://schemas.microsoft.com/office/drawing/2015/06/chart">
            <c:ext xmlns:c16="http://schemas.microsoft.com/office/drawing/2014/chart" uri="{C3380CC4-5D6E-409C-BE32-E72D297353CC}">
              <c16:uniqueId val="{00000001-A0BB-1740-8CC2-97211297759F}"/>
            </c:ext>
          </c:extLst>
        </c:ser>
        <c:ser>
          <c:idx val="7"/>
          <c:order val="2"/>
          <c:tx>
            <c:v>5RB</c:v>
          </c:tx>
          <c:spPr>
            <a:ln>
              <a:solidFill>
                <a:schemeClr val="accent3"/>
              </a:solidFill>
            </a:ln>
          </c:spPr>
          <c:marker>
            <c:symbol val="none"/>
          </c:marker>
          <c:xVal>
            <c:numRef>
              <c:f>'CO2'!$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2'!$D$2:$D$1298</c:f>
              <c:numCache>
                <c:formatCode>General</c:formatCode>
                <c:ptCount val="1297"/>
                <c:pt idx="0">
                  <c:v>0</c:v>
                </c:pt>
                <c:pt idx="1">
                  <c:v>0</c:v>
                </c:pt>
                <c:pt idx="2">
                  <c:v>0</c:v>
                </c:pt>
                <c:pt idx="3">
                  <c:v>0</c:v>
                </c:pt>
                <c:pt idx="4">
                  <c:v>0</c:v>
                </c:pt>
                <c:pt idx="5">
                  <c:v>0</c:v>
                </c:pt>
                <c:pt idx="6">
                  <c:v>0.02</c:v>
                </c:pt>
                <c:pt idx="7">
                  <c:v>0.02</c:v>
                </c:pt>
                <c:pt idx="8">
                  <c:v>0.04</c:v>
                </c:pt>
                <c:pt idx="9">
                  <c:v>0.06</c:v>
                </c:pt>
                <c:pt idx="10">
                  <c:v>0.08</c:v>
                </c:pt>
                <c:pt idx="11">
                  <c:v>0.12</c:v>
                </c:pt>
                <c:pt idx="12">
                  <c:v>0.16</c:v>
                </c:pt>
                <c:pt idx="13">
                  <c:v>0.16</c:v>
                </c:pt>
                <c:pt idx="14">
                  <c:v>0.2</c:v>
                </c:pt>
                <c:pt idx="15">
                  <c:v>0.24</c:v>
                </c:pt>
                <c:pt idx="16">
                  <c:v>0.3</c:v>
                </c:pt>
                <c:pt idx="17">
                  <c:v>0.36</c:v>
                </c:pt>
                <c:pt idx="18">
                  <c:v>0.42</c:v>
                </c:pt>
                <c:pt idx="19">
                  <c:v>0.5</c:v>
                </c:pt>
                <c:pt idx="20">
                  <c:v>0.57999999999999996</c:v>
                </c:pt>
                <c:pt idx="21">
                  <c:v>0.68</c:v>
                </c:pt>
                <c:pt idx="22">
                  <c:v>0.68</c:v>
                </c:pt>
                <c:pt idx="23">
                  <c:v>0.76</c:v>
                </c:pt>
                <c:pt idx="24">
                  <c:v>0.86</c:v>
                </c:pt>
                <c:pt idx="25">
                  <c:v>0.98</c:v>
                </c:pt>
                <c:pt idx="26">
                  <c:v>1.08</c:v>
                </c:pt>
                <c:pt idx="27">
                  <c:v>1.2</c:v>
                </c:pt>
                <c:pt idx="28">
                  <c:v>1.32</c:v>
                </c:pt>
                <c:pt idx="29">
                  <c:v>1.44</c:v>
                </c:pt>
                <c:pt idx="30">
                  <c:v>1.56</c:v>
                </c:pt>
                <c:pt idx="31">
                  <c:v>1.7</c:v>
                </c:pt>
                <c:pt idx="32">
                  <c:v>1.7</c:v>
                </c:pt>
                <c:pt idx="33">
                  <c:v>1.82</c:v>
                </c:pt>
                <c:pt idx="34">
                  <c:v>1.96</c:v>
                </c:pt>
                <c:pt idx="35">
                  <c:v>2.08</c:v>
                </c:pt>
                <c:pt idx="36">
                  <c:v>2.2200000000000002</c:v>
                </c:pt>
                <c:pt idx="37">
                  <c:v>2.36</c:v>
                </c:pt>
                <c:pt idx="38">
                  <c:v>2.48</c:v>
                </c:pt>
                <c:pt idx="39">
                  <c:v>2.62</c:v>
                </c:pt>
                <c:pt idx="40">
                  <c:v>2.76</c:v>
                </c:pt>
                <c:pt idx="41">
                  <c:v>2.76</c:v>
                </c:pt>
                <c:pt idx="42">
                  <c:v>2.9</c:v>
                </c:pt>
                <c:pt idx="43">
                  <c:v>3.04</c:v>
                </c:pt>
                <c:pt idx="44">
                  <c:v>3.16</c:v>
                </c:pt>
                <c:pt idx="45">
                  <c:v>3.3</c:v>
                </c:pt>
                <c:pt idx="46">
                  <c:v>3.44</c:v>
                </c:pt>
                <c:pt idx="47">
                  <c:v>3.58</c:v>
                </c:pt>
                <c:pt idx="48">
                  <c:v>3.7</c:v>
                </c:pt>
                <c:pt idx="49">
                  <c:v>3.7</c:v>
                </c:pt>
                <c:pt idx="50">
                  <c:v>3.84</c:v>
                </c:pt>
                <c:pt idx="51">
                  <c:v>3.98</c:v>
                </c:pt>
                <c:pt idx="52">
                  <c:v>4.0999999999999996</c:v>
                </c:pt>
                <c:pt idx="53">
                  <c:v>4.24</c:v>
                </c:pt>
                <c:pt idx="54">
                  <c:v>4.38</c:v>
                </c:pt>
                <c:pt idx="55">
                  <c:v>4.5</c:v>
                </c:pt>
                <c:pt idx="56">
                  <c:v>4.6399999999999997</c:v>
                </c:pt>
                <c:pt idx="57">
                  <c:v>4.76</c:v>
                </c:pt>
                <c:pt idx="58">
                  <c:v>4.9000000000000004</c:v>
                </c:pt>
                <c:pt idx="59">
                  <c:v>5.0199999999999996</c:v>
                </c:pt>
                <c:pt idx="60">
                  <c:v>5.0199999999999996</c:v>
                </c:pt>
                <c:pt idx="61">
                  <c:v>5.14</c:v>
                </c:pt>
                <c:pt idx="62">
                  <c:v>5.28</c:v>
                </c:pt>
                <c:pt idx="63">
                  <c:v>5.4</c:v>
                </c:pt>
                <c:pt idx="64">
                  <c:v>5.52</c:v>
                </c:pt>
                <c:pt idx="65">
                  <c:v>5.6599999999999984</c:v>
                </c:pt>
                <c:pt idx="66">
                  <c:v>5.78</c:v>
                </c:pt>
                <c:pt idx="67">
                  <c:v>5.9</c:v>
                </c:pt>
                <c:pt idx="68">
                  <c:v>5.9</c:v>
                </c:pt>
                <c:pt idx="69">
                  <c:v>6.02</c:v>
                </c:pt>
                <c:pt idx="70">
                  <c:v>6.14</c:v>
                </c:pt>
                <c:pt idx="71">
                  <c:v>6.26</c:v>
                </c:pt>
                <c:pt idx="72">
                  <c:v>6.38</c:v>
                </c:pt>
                <c:pt idx="73">
                  <c:v>6.5</c:v>
                </c:pt>
                <c:pt idx="74">
                  <c:v>6.6199999999999983</c:v>
                </c:pt>
                <c:pt idx="75">
                  <c:v>6.74</c:v>
                </c:pt>
                <c:pt idx="76">
                  <c:v>6.8599999999999977</c:v>
                </c:pt>
                <c:pt idx="77">
                  <c:v>6.98</c:v>
                </c:pt>
                <c:pt idx="78">
                  <c:v>6.98</c:v>
                </c:pt>
                <c:pt idx="79">
                  <c:v>7.08</c:v>
                </c:pt>
                <c:pt idx="80">
                  <c:v>7.2</c:v>
                </c:pt>
                <c:pt idx="81">
                  <c:v>7.3</c:v>
                </c:pt>
                <c:pt idx="82">
                  <c:v>7.42</c:v>
                </c:pt>
                <c:pt idx="83">
                  <c:v>7.52</c:v>
                </c:pt>
                <c:pt idx="84">
                  <c:v>7.6199999999999983</c:v>
                </c:pt>
                <c:pt idx="85">
                  <c:v>7.72</c:v>
                </c:pt>
                <c:pt idx="86">
                  <c:v>7.72</c:v>
                </c:pt>
                <c:pt idx="87">
                  <c:v>7.8199999999999976</c:v>
                </c:pt>
                <c:pt idx="88">
                  <c:v>7.92</c:v>
                </c:pt>
                <c:pt idx="89">
                  <c:v>8.02</c:v>
                </c:pt>
                <c:pt idx="90">
                  <c:v>8.120000000000001</c:v>
                </c:pt>
                <c:pt idx="91">
                  <c:v>8.2200000000000006</c:v>
                </c:pt>
                <c:pt idx="92">
                  <c:v>8.3000000000000007</c:v>
                </c:pt>
                <c:pt idx="93">
                  <c:v>8.4</c:v>
                </c:pt>
                <c:pt idx="94">
                  <c:v>8.48</c:v>
                </c:pt>
                <c:pt idx="95">
                  <c:v>8.58</c:v>
                </c:pt>
                <c:pt idx="96">
                  <c:v>8.66</c:v>
                </c:pt>
                <c:pt idx="97">
                  <c:v>8.66</c:v>
                </c:pt>
                <c:pt idx="98">
                  <c:v>8.74</c:v>
                </c:pt>
                <c:pt idx="99">
                  <c:v>8.82</c:v>
                </c:pt>
                <c:pt idx="100">
                  <c:v>8.92</c:v>
                </c:pt>
                <c:pt idx="101">
                  <c:v>9</c:v>
                </c:pt>
                <c:pt idx="102">
                  <c:v>9.08</c:v>
                </c:pt>
                <c:pt idx="103">
                  <c:v>9.16</c:v>
                </c:pt>
                <c:pt idx="104">
                  <c:v>9.24</c:v>
                </c:pt>
                <c:pt idx="105">
                  <c:v>9.24</c:v>
                </c:pt>
                <c:pt idx="106">
                  <c:v>9.32</c:v>
                </c:pt>
                <c:pt idx="107">
                  <c:v>9.4</c:v>
                </c:pt>
                <c:pt idx="108">
                  <c:v>9.48</c:v>
                </c:pt>
                <c:pt idx="109">
                  <c:v>9.56</c:v>
                </c:pt>
                <c:pt idx="110">
                  <c:v>9.64</c:v>
                </c:pt>
                <c:pt idx="111">
                  <c:v>9.7200000000000006</c:v>
                </c:pt>
                <c:pt idx="112">
                  <c:v>9.8000000000000007</c:v>
                </c:pt>
                <c:pt idx="113">
                  <c:v>9.8800000000000008</c:v>
                </c:pt>
                <c:pt idx="114">
                  <c:v>9.9600000000000026</c:v>
                </c:pt>
                <c:pt idx="115">
                  <c:v>10.039999999999999</c:v>
                </c:pt>
                <c:pt idx="116">
                  <c:v>10.039999999999999</c:v>
                </c:pt>
                <c:pt idx="117">
                  <c:v>10.119999999999999</c:v>
                </c:pt>
                <c:pt idx="118">
                  <c:v>10.199999999999999</c:v>
                </c:pt>
                <c:pt idx="119">
                  <c:v>10.28</c:v>
                </c:pt>
                <c:pt idx="120">
                  <c:v>10.36</c:v>
                </c:pt>
                <c:pt idx="121">
                  <c:v>10.46</c:v>
                </c:pt>
                <c:pt idx="122">
                  <c:v>10.54</c:v>
                </c:pt>
                <c:pt idx="123">
                  <c:v>10.62</c:v>
                </c:pt>
                <c:pt idx="124">
                  <c:v>10.62</c:v>
                </c:pt>
                <c:pt idx="125">
                  <c:v>10.7</c:v>
                </c:pt>
                <c:pt idx="126">
                  <c:v>10.78</c:v>
                </c:pt>
                <c:pt idx="127">
                  <c:v>10.88</c:v>
                </c:pt>
                <c:pt idx="128">
                  <c:v>10.96</c:v>
                </c:pt>
                <c:pt idx="129">
                  <c:v>11.04</c:v>
                </c:pt>
                <c:pt idx="130">
                  <c:v>11.12</c:v>
                </c:pt>
                <c:pt idx="131">
                  <c:v>11.22</c:v>
                </c:pt>
                <c:pt idx="132">
                  <c:v>11.3</c:v>
                </c:pt>
                <c:pt idx="133">
                  <c:v>11.38</c:v>
                </c:pt>
                <c:pt idx="134">
                  <c:v>11.46</c:v>
                </c:pt>
                <c:pt idx="135">
                  <c:v>11.46</c:v>
                </c:pt>
                <c:pt idx="136">
                  <c:v>11.54</c:v>
                </c:pt>
                <c:pt idx="137">
                  <c:v>11.64</c:v>
                </c:pt>
                <c:pt idx="138">
                  <c:v>11.72</c:v>
                </c:pt>
                <c:pt idx="139">
                  <c:v>11.8</c:v>
                </c:pt>
                <c:pt idx="140">
                  <c:v>11.88</c:v>
                </c:pt>
                <c:pt idx="141">
                  <c:v>11.96</c:v>
                </c:pt>
                <c:pt idx="142">
                  <c:v>12.04</c:v>
                </c:pt>
                <c:pt idx="143">
                  <c:v>12.12</c:v>
                </c:pt>
                <c:pt idx="144">
                  <c:v>12.12</c:v>
                </c:pt>
                <c:pt idx="145">
                  <c:v>12.2</c:v>
                </c:pt>
                <c:pt idx="146">
                  <c:v>12.28</c:v>
                </c:pt>
                <c:pt idx="147">
                  <c:v>12.34</c:v>
                </c:pt>
                <c:pt idx="148">
                  <c:v>12.42</c:v>
                </c:pt>
                <c:pt idx="149">
                  <c:v>12.5</c:v>
                </c:pt>
                <c:pt idx="150">
                  <c:v>12.58</c:v>
                </c:pt>
                <c:pt idx="151">
                  <c:v>12.66</c:v>
                </c:pt>
                <c:pt idx="152">
                  <c:v>12.66</c:v>
                </c:pt>
                <c:pt idx="153">
                  <c:v>12.74</c:v>
                </c:pt>
                <c:pt idx="154">
                  <c:v>12.8</c:v>
                </c:pt>
                <c:pt idx="155">
                  <c:v>12.88</c:v>
                </c:pt>
                <c:pt idx="156">
                  <c:v>12.96</c:v>
                </c:pt>
                <c:pt idx="157">
                  <c:v>13.04</c:v>
                </c:pt>
                <c:pt idx="158">
                  <c:v>13.12</c:v>
                </c:pt>
                <c:pt idx="159">
                  <c:v>13.18</c:v>
                </c:pt>
                <c:pt idx="160">
                  <c:v>13.26</c:v>
                </c:pt>
                <c:pt idx="161">
                  <c:v>13.34</c:v>
                </c:pt>
                <c:pt idx="162">
                  <c:v>13.42</c:v>
                </c:pt>
                <c:pt idx="163">
                  <c:v>13.42</c:v>
                </c:pt>
                <c:pt idx="164">
                  <c:v>13.48</c:v>
                </c:pt>
                <c:pt idx="165">
                  <c:v>13.56</c:v>
                </c:pt>
                <c:pt idx="166">
                  <c:v>13.64</c:v>
                </c:pt>
                <c:pt idx="167">
                  <c:v>13.7</c:v>
                </c:pt>
                <c:pt idx="168">
                  <c:v>13.78</c:v>
                </c:pt>
                <c:pt idx="169">
                  <c:v>13.86</c:v>
                </c:pt>
                <c:pt idx="170">
                  <c:v>13.92</c:v>
                </c:pt>
                <c:pt idx="171">
                  <c:v>14</c:v>
                </c:pt>
                <c:pt idx="172">
                  <c:v>14</c:v>
                </c:pt>
                <c:pt idx="173">
                  <c:v>14.06</c:v>
                </c:pt>
                <c:pt idx="174">
                  <c:v>14.14</c:v>
                </c:pt>
                <c:pt idx="175">
                  <c:v>14.22</c:v>
                </c:pt>
                <c:pt idx="176">
                  <c:v>14.28</c:v>
                </c:pt>
                <c:pt idx="177">
                  <c:v>14.36</c:v>
                </c:pt>
                <c:pt idx="178">
                  <c:v>14.42</c:v>
                </c:pt>
                <c:pt idx="179">
                  <c:v>14.42</c:v>
                </c:pt>
                <c:pt idx="180">
                  <c:v>14.48</c:v>
                </c:pt>
                <c:pt idx="181">
                  <c:v>14.56</c:v>
                </c:pt>
                <c:pt idx="182">
                  <c:v>14.62</c:v>
                </c:pt>
                <c:pt idx="183">
                  <c:v>14.7</c:v>
                </c:pt>
                <c:pt idx="184">
                  <c:v>14.76</c:v>
                </c:pt>
                <c:pt idx="185">
                  <c:v>14.82</c:v>
                </c:pt>
                <c:pt idx="186">
                  <c:v>14.9</c:v>
                </c:pt>
                <c:pt idx="187">
                  <c:v>14.96</c:v>
                </c:pt>
                <c:pt idx="188">
                  <c:v>15.04</c:v>
                </c:pt>
                <c:pt idx="189">
                  <c:v>15.1</c:v>
                </c:pt>
                <c:pt idx="190">
                  <c:v>15.16</c:v>
                </c:pt>
                <c:pt idx="191">
                  <c:v>15.16</c:v>
                </c:pt>
                <c:pt idx="192">
                  <c:v>15.24</c:v>
                </c:pt>
                <c:pt idx="193">
                  <c:v>15.3</c:v>
                </c:pt>
                <c:pt idx="194">
                  <c:v>15.36</c:v>
                </c:pt>
                <c:pt idx="195">
                  <c:v>15.44</c:v>
                </c:pt>
                <c:pt idx="196">
                  <c:v>15.5</c:v>
                </c:pt>
                <c:pt idx="197">
                  <c:v>15.58</c:v>
                </c:pt>
                <c:pt idx="198">
                  <c:v>15.64</c:v>
                </c:pt>
                <c:pt idx="199">
                  <c:v>15.7</c:v>
                </c:pt>
                <c:pt idx="200">
                  <c:v>15.7</c:v>
                </c:pt>
                <c:pt idx="201">
                  <c:v>15.78</c:v>
                </c:pt>
                <c:pt idx="202">
                  <c:v>15.84</c:v>
                </c:pt>
                <c:pt idx="203">
                  <c:v>15.92</c:v>
                </c:pt>
                <c:pt idx="204">
                  <c:v>15.98</c:v>
                </c:pt>
                <c:pt idx="205">
                  <c:v>16.04</c:v>
                </c:pt>
                <c:pt idx="206">
                  <c:v>16.12</c:v>
                </c:pt>
                <c:pt idx="207">
                  <c:v>16.12</c:v>
                </c:pt>
                <c:pt idx="208">
                  <c:v>16.239999999999991</c:v>
                </c:pt>
                <c:pt idx="209">
                  <c:v>16.239999999999991</c:v>
                </c:pt>
                <c:pt idx="210">
                  <c:v>16.3</c:v>
                </c:pt>
                <c:pt idx="211">
                  <c:v>16.38</c:v>
                </c:pt>
                <c:pt idx="212">
                  <c:v>16.440000000000001</c:v>
                </c:pt>
                <c:pt idx="213">
                  <c:v>16.5</c:v>
                </c:pt>
                <c:pt idx="214">
                  <c:v>16.579999999999991</c:v>
                </c:pt>
                <c:pt idx="215">
                  <c:v>16.64</c:v>
                </c:pt>
                <c:pt idx="216">
                  <c:v>16.7</c:v>
                </c:pt>
                <c:pt idx="217">
                  <c:v>16.760000000000002</c:v>
                </c:pt>
                <c:pt idx="218">
                  <c:v>16.84</c:v>
                </c:pt>
                <c:pt idx="219">
                  <c:v>16.84</c:v>
                </c:pt>
                <c:pt idx="220">
                  <c:v>16.899999999999999</c:v>
                </c:pt>
                <c:pt idx="221">
                  <c:v>16.96</c:v>
                </c:pt>
                <c:pt idx="222">
                  <c:v>17.04</c:v>
                </c:pt>
                <c:pt idx="223">
                  <c:v>17.100000000000001</c:v>
                </c:pt>
                <c:pt idx="224">
                  <c:v>17.16</c:v>
                </c:pt>
                <c:pt idx="225">
                  <c:v>17.22</c:v>
                </c:pt>
                <c:pt idx="226">
                  <c:v>17.3</c:v>
                </c:pt>
                <c:pt idx="227">
                  <c:v>17.3</c:v>
                </c:pt>
                <c:pt idx="228">
                  <c:v>17.36</c:v>
                </c:pt>
                <c:pt idx="229">
                  <c:v>17.420000000000002</c:v>
                </c:pt>
                <c:pt idx="230">
                  <c:v>17.5</c:v>
                </c:pt>
                <c:pt idx="231">
                  <c:v>17.559999999999999</c:v>
                </c:pt>
                <c:pt idx="232">
                  <c:v>17.62</c:v>
                </c:pt>
                <c:pt idx="233">
                  <c:v>17.68</c:v>
                </c:pt>
                <c:pt idx="234">
                  <c:v>17.760000000000002</c:v>
                </c:pt>
                <c:pt idx="235">
                  <c:v>17.82</c:v>
                </c:pt>
                <c:pt idx="236">
                  <c:v>17.88</c:v>
                </c:pt>
                <c:pt idx="237">
                  <c:v>17.88</c:v>
                </c:pt>
                <c:pt idx="238">
                  <c:v>17.96</c:v>
                </c:pt>
                <c:pt idx="239">
                  <c:v>18.02</c:v>
                </c:pt>
                <c:pt idx="240">
                  <c:v>18.079999999999991</c:v>
                </c:pt>
                <c:pt idx="241">
                  <c:v>18.16</c:v>
                </c:pt>
                <c:pt idx="242">
                  <c:v>18.22</c:v>
                </c:pt>
                <c:pt idx="243">
                  <c:v>18.3</c:v>
                </c:pt>
                <c:pt idx="244">
                  <c:v>18.38</c:v>
                </c:pt>
                <c:pt idx="245">
                  <c:v>18.440000000000001</c:v>
                </c:pt>
                <c:pt idx="246">
                  <c:v>18.52</c:v>
                </c:pt>
                <c:pt idx="247">
                  <c:v>18.52</c:v>
                </c:pt>
                <c:pt idx="248">
                  <c:v>18.600000000000001</c:v>
                </c:pt>
                <c:pt idx="249">
                  <c:v>18.68</c:v>
                </c:pt>
                <c:pt idx="250">
                  <c:v>18.760000000000002</c:v>
                </c:pt>
                <c:pt idx="251">
                  <c:v>18.82</c:v>
                </c:pt>
                <c:pt idx="252">
                  <c:v>18.899999999999999</c:v>
                </c:pt>
                <c:pt idx="253">
                  <c:v>18.98</c:v>
                </c:pt>
                <c:pt idx="254">
                  <c:v>18.98</c:v>
                </c:pt>
                <c:pt idx="255">
                  <c:v>19.059999999999999</c:v>
                </c:pt>
                <c:pt idx="256">
                  <c:v>19.12</c:v>
                </c:pt>
                <c:pt idx="257">
                  <c:v>19.2</c:v>
                </c:pt>
                <c:pt idx="258">
                  <c:v>19.28</c:v>
                </c:pt>
                <c:pt idx="259">
                  <c:v>19.34</c:v>
                </c:pt>
                <c:pt idx="260">
                  <c:v>19.420000000000002</c:v>
                </c:pt>
                <c:pt idx="261">
                  <c:v>19.48</c:v>
                </c:pt>
                <c:pt idx="262">
                  <c:v>19.559999999999999</c:v>
                </c:pt>
                <c:pt idx="263">
                  <c:v>19.62</c:v>
                </c:pt>
                <c:pt idx="264">
                  <c:v>19.68</c:v>
                </c:pt>
                <c:pt idx="265">
                  <c:v>19.68</c:v>
                </c:pt>
                <c:pt idx="266">
                  <c:v>19.739999999999991</c:v>
                </c:pt>
                <c:pt idx="267">
                  <c:v>19.8</c:v>
                </c:pt>
                <c:pt idx="268">
                  <c:v>19.84</c:v>
                </c:pt>
                <c:pt idx="269">
                  <c:v>19.899999999999999</c:v>
                </c:pt>
                <c:pt idx="270">
                  <c:v>19.96</c:v>
                </c:pt>
                <c:pt idx="271">
                  <c:v>20</c:v>
                </c:pt>
                <c:pt idx="272">
                  <c:v>20.04</c:v>
                </c:pt>
                <c:pt idx="273">
                  <c:v>20.04</c:v>
                </c:pt>
                <c:pt idx="274">
                  <c:v>20.12</c:v>
                </c:pt>
                <c:pt idx="275">
                  <c:v>20.12</c:v>
                </c:pt>
                <c:pt idx="276">
                  <c:v>20.16</c:v>
                </c:pt>
                <c:pt idx="277">
                  <c:v>20.2</c:v>
                </c:pt>
                <c:pt idx="278">
                  <c:v>20.239999999999991</c:v>
                </c:pt>
                <c:pt idx="279">
                  <c:v>20.28</c:v>
                </c:pt>
                <c:pt idx="280">
                  <c:v>20.3</c:v>
                </c:pt>
                <c:pt idx="281">
                  <c:v>20.34</c:v>
                </c:pt>
                <c:pt idx="282">
                  <c:v>20.38</c:v>
                </c:pt>
                <c:pt idx="283">
                  <c:v>20.399999999999999</c:v>
                </c:pt>
                <c:pt idx="284">
                  <c:v>20.399999999999999</c:v>
                </c:pt>
                <c:pt idx="285">
                  <c:v>20.440000000000001</c:v>
                </c:pt>
                <c:pt idx="286">
                  <c:v>20.46</c:v>
                </c:pt>
                <c:pt idx="287">
                  <c:v>20.5</c:v>
                </c:pt>
                <c:pt idx="288">
                  <c:v>20.52</c:v>
                </c:pt>
                <c:pt idx="289">
                  <c:v>20.54</c:v>
                </c:pt>
                <c:pt idx="290">
                  <c:v>20.58</c:v>
                </c:pt>
                <c:pt idx="291">
                  <c:v>20.6</c:v>
                </c:pt>
                <c:pt idx="292">
                  <c:v>20.62</c:v>
                </c:pt>
                <c:pt idx="293">
                  <c:v>20.62</c:v>
                </c:pt>
                <c:pt idx="294">
                  <c:v>20.66</c:v>
                </c:pt>
                <c:pt idx="295">
                  <c:v>20.68</c:v>
                </c:pt>
                <c:pt idx="296">
                  <c:v>20.7</c:v>
                </c:pt>
                <c:pt idx="297">
                  <c:v>20.72</c:v>
                </c:pt>
                <c:pt idx="298">
                  <c:v>20.74</c:v>
                </c:pt>
                <c:pt idx="299">
                  <c:v>20.76</c:v>
                </c:pt>
                <c:pt idx="300">
                  <c:v>20.78</c:v>
                </c:pt>
                <c:pt idx="301">
                  <c:v>20.8</c:v>
                </c:pt>
                <c:pt idx="302">
                  <c:v>20.82</c:v>
                </c:pt>
                <c:pt idx="303">
                  <c:v>20.82</c:v>
                </c:pt>
                <c:pt idx="304">
                  <c:v>20.84</c:v>
                </c:pt>
                <c:pt idx="305">
                  <c:v>20.86</c:v>
                </c:pt>
                <c:pt idx="306">
                  <c:v>20.88</c:v>
                </c:pt>
                <c:pt idx="307">
                  <c:v>20.9</c:v>
                </c:pt>
                <c:pt idx="308">
                  <c:v>20.92</c:v>
                </c:pt>
                <c:pt idx="309">
                  <c:v>20.94</c:v>
                </c:pt>
                <c:pt idx="310">
                  <c:v>20.96</c:v>
                </c:pt>
                <c:pt idx="311">
                  <c:v>20.96</c:v>
                </c:pt>
                <c:pt idx="312">
                  <c:v>20.96</c:v>
                </c:pt>
                <c:pt idx="313">
                  <c:v>20.98</c:v>
                </c:pt>
                <c:pt idx="314">
                  <c:v>21</c:v>
                </c:pt>
                <c:pt idx="315">
                  <c:v>21</c:v>
                </c:pt>
                <c:pt idx="316">
                  <c:v>21.02</c:v>
                </c:pt>
                <c:pt idx="317">
                  <c:v>21.02</c:v>
                </c:pt>
                <c:pt idx="318">
                  <c:v>21.04</c:v>
                </c:pt>
                <c:pt idx="319">
                  <c:v>21.04</c:v>
                </c:pt>
                <c:pt idx="320">
                  <c:v>21.06</c:v>
                </c:pt>
                <c:pt idx="321">
                  <c:v>21.06</c:v>
                </c:pt>
                <c:pt idx="322">
                  <c:v>21.06</c:v>
                </c:pt>
                <c:pt idx="323">
                  <c:v>21.06</c:v>
                </c:pt>
                <c:pt idx="324">
                  <c:v>21.08</c:v>
                </c:pt>
                <c:pt idx="325">
                  <c:v>21.08</c:v>
                </c:pt>
                <c:pt idx="326">
                  <c:v>21.08</c:v>
                </c:pt>
                <c:pt idx="327">
                  <c:v>21.1</c:v>
                </c:pt>
                <c:pt idx="328">
                  <c:v>21.1</c:v>
                </c:pt>
                <c:pt idx="329">
                  <c:v>21.12</c:v>
                </c:pt>
                <c:pt idx="330">
                  <c:v>21.12</c:v>
                </c:pt>
                <c:pt idx="331">
                  <c:v>21.12</c:v>
                </c:pt>
                <c:pt idx="332">
                  <c:v>21.12</c:v>
                </c:pt>
                <c:pt idx="333">
                  <c:v>21.12</c:v>
                </c:pt>
                <c:pt idx="334">
                  <c:v>21.14</c:v>
                </c:pt>
                <c:pt idx="335">
                  <c:v>21.14</c:v>
                </c:pt>
                <c:pt idx="336">
                  <c:v>21.14</c:v>
                </c:pt>
                <c:pt idx="337">
                  <c:v>21.16</c:v>
                </c:pt>
                <c:pt idx="338">
                  <c:v>21.16</c:v>
                </c:pt>
                <c:pt idx="339">
                  <c:v>21.16</c:v>
                </c:pt>
                <c:pt idx="340">
                  <c:v>21.16</c:v>
                </c:pt>
                <c:pt idx="341">
                  <c:v>21.18</c:v>
                </c:pt>
                <c:pt idx="342">
                  <c:v>21.18</c:v>
                </c:pt>
                <c:pt idx="343">
                  <c:v>21.18</c:v>
                </c:pt>
                <c:pt idx="344">
                  <c:v>21.18</c:v>
                </c:pt>
                <c:pt idx="345">
                  <c:v>21.2</c:v>
                </c:pt>
                <c:pt idx="346">
                  <c:v>21.2</c:v>
                </c:pt>
                <c:pt idx="347">
                  <c:v>21.2</c:v>
                </c:pt>
                <c:pt idx="348">
                  <c:v>21.2</c:v>
                </c:pt>
                <c:pt idx="349">
                  <c:v>21.2</c:v>
                </c:pt>
                <c:pt idx="350">
                  <c:v>21.2</c:v>
                </c:pt>
                <c:pt idx="351">
                  <c:v>21.2</c:v>
                </c:pt>
                <c:pt idx="352">
                  <c:v>21.2</c:v>
                </c:pt>
                <c:pt idx="353">
                  <c:v>21.2</c:v>
                </c:pt>
                <c:pt idx="354">
                  <c:v>21.2</c:v>
                </c:pt>
                <c:pt idx="355">
                  <c:v>21.2</c:v>
                </c:pt>
                <c:pt idx="356">
                  <c:v>21.2</c:v>
                </c:pt>
                <c:pt idx="357">
                  <c:v>21.2</c:v>
                </c:pt>
                <c:pt idx="358">
                  <c:v>21.2</c:v>
                </c:pt>
                <c:pt idx="359">
                  <c:v>21.2</c:v>
                </c:pt>
                <c:pt idx="360">
                  <c:v>21.2</c:v>
                </c:pt>
                <c:pt idx="361">
                  <c:v>21.2</c:v>
                </c:pt>
                <c:pt idx="362">
                  <c:v>21.2</c:v>
                </c:pt>
                <c:pt idx="363">
                  <c:v>21.2</c:v>
                </c:pt>
                <c:pt idx="364">
                  <c:v>21.2</c:v>
                </c:pt>
                <c:pt idx="365">
                  <c:v>21.2</c:v>
                </c:pt>
                <c:pt idx="366">
                  <c:v>21.2</c:v>
                </c:pt>
                <c:pt idx="367">
                  <c:v>21.2</c:v>
                </c:pt>
                <c:pt idx="368">
                  <c:v>21.2</c:v>
                </c:pt>
                <c:pt idx="369">
                  <c:v>21.2</c:v>
                </c:pt>
                <c:pt idx="370">
                  <c:v>21.2</c:v>
                </c:pt>
                <c:pt idx="371">
                  <c:v>21.2</c:v>
                </c:pt>
                <c:pt idx="372">
                  <c:v>21.2</c:v>
                </c:pt>
                <c:pt idx="373">
                  <c:v>21.2</c:v>
                </c:pt>
                <c:pt idx="374">
                  <c:v>21.2</c:v>
                </c:pt>
                <c:pt idx="375">
                  <c:v>21.22</c:v>
                </c:pt>
                <c:pt idx="376">
                  <c:v>21.22</c:v>
                </c:pt>
                <c:pt idx="377">
                  <c:v>21.22</c:v>
                </c:pt>
                <c:pt idx="378">
                  <c:v>21.22</c:v>
                </c:pt>
                <c:pt idx="379">
                  <c:v>21.22</c:v>
                </c:pt>
                <c:pt idx="380">
                  <c:v>21.24</c:v>
                </c:pt>
                <c:pt idx="381">
                  <c:v>21.24</c:v>
                </c:pt>
                <c:pt idx="382">
                  <c:v>21.24</c:v>
                </c:pt>
                <c:pt idx="383">
                  <c:v>21.26</c:v>
                </c:pt>
                <c:pt idx="384">
                  <c:v>21.26</c:v>
                </c:pt>
                <c:pt idx="385">
                  <c:v>21.26</c:v>
                </c:pt>
                <c:pt idx="386">
                  <c:v>21.28</c:v>
                </c:pt>
                <c:pt idx="387">
                  <c:v>21.28</c:v>
                </c:pt>
                <c:pt idx="388">
                  <c:v>21.28</c:v>
                </c:pt>
                <c:pt idx="389">
                  <c:v>21.3</c:v>
                </c:pt>
                <c:pt idx="390">
                  <c:v>21.3</c:v>
                </c:pt>
                <c:pt idx="391">
                  <c:v>21.3</c:v>
                </c:pt>
                <c:pt idx="392">
                  <c:v>21.32</c:v>
                </c:pt>
                <c:pt idx="393">
                  <c:v>21.32</c:v>
                </c:pt>
                <c:pt idx="394">
                  <c:v>21.32</c:v>
                </c:pt>
                <c:pt idx="395">
                  <c:v>21.34</c:v>
                </c:pt>
                <c:pt idx="396">
                  <c:v>21.34</c:v>
                </c:pt>
                <c:pt idx="397">
                  <c:v>21.36</c:v>
                </c:pt>
                <c:pt idx="398">
                  <c:v>21.36</c:v>
                </c:pt>
                <c:pt idx="399">
                  <c:v>21.38</c:v>
                </c:pt>
                <c:pt idx="400">
                  <c:v>21.38</c:v>
                </c:pt>
                <c:pt idx="401">
                  <c:v>21.4</c:v>
                </c:pt>
                <c:pt idx="402">
                  <c:v>21.4</c:v>
                </c:pt>
                <c:pt idx="403">
                  <c:v>21.4</c:v>
                </c:pt>
                <c:pt idx="404">
                  <c:v>21.42</c:v>
                </c:pt>
                <c:pt idx="405">
                  <c:v>21.42</c:v>
                </c:pt>
                <c:pt idx="406">
                  <c:v>21.42</c:v>
                </c:pt>
                <c:pt idx="407">
                  <c:v>21.42</c:v>
                </c:pt>
                <c:pt idx="408">
                  <c:v>21.42</c:v>
                </c:pt>
                <c:pt idx="409">
                  <c:v>21.44</c:v>
                </c:pt>
                <c:pt idx="410">
                  <c:v>21.44</c:v>
                </c:pt>
                <c:pt idx="411">
                  <c:v>21.44</c:v>
                </c:pt>
                <c:pt idx="412">
                  <c:v>21.44</c:v>
                </c:pt>
                <c:pt idx="413">
                  <c:v>21.44</c:v>
                </c:pt>
                <c:pt idx="414">
                  <c:v>21.46</c:v>
                </c:pt>
                <c:pt idx="415">
                  <c:v>21.46</c:v>
                </c:pt>
                <c:pt idx="416">
                  <c:v>21.46</c:v>
                </c:pt>
                <c:pt idx="417">
                  <c:v>21.46</c:v>
                </c:pt>
                <c:pt idx="418">
                  <c:v>21.46</c:v>
                </c:pt>
                <c:pt idx="419">
                  <c:v>21.46</c:v>
                </c:pt>
                <c:pt idx="420">
                  <c:v>21.48</c:v>
                </c:pt>
                <c:pt idx="421">
                  <c:v>21.48</c:v>
                </c:pt>
                <c:pt idx="422">
                  <c:v>21.48</c:v>
                </c:pt>
                <c:pt idx="423">
                  <c:v>21.48</c:v>
                </c:pt>
                <c:pt idx="424">
                  <c:v>21.48</c:v>
                </c:pt>
                <c:pt idx="425">
                  <c:v>21.48</c:v>
                </c:pt>
                <c:pt idx="426">
                  <c:v>21.5</c:v>
                </c:pt>
                <c:pt idx="427">
                  <c:v>21.5</c:v>
                </c:pt>
                <c:pt idx="428">
                  <c:v>21.5</c:v>
                </c:pt>
                <c:pt idx="429">
                  <c:v>21.5</c:v>
                </c:pt>
                <c:pt idx="430">
                  <c:v>21.52</c:v>
                </c:pt>
                <c:pt idx="431">
                  <c:v>21.52</c:v>
                </c:pt>
                <c:pt idx="432">
                  <c:v>21.52</c:v>
                </c:pt>
                <c:pt idx="433">
                  <c:v>21.52</c:v>
                </c:pt>
                <c:pt idx="434">
                  <c:v>21.54</c:v>
                </c:pt>
                <c:pt idx="435">
                  <c:v>21.54</c:v>
                </c:pt>
                <c:pt idx="436">
                  <c:v>21.54</c:v>
                </c:pt>
                <c:pt idx="437">
                  <c:v>21.56</c:v>
                </c:pt>
                <c:pt idx="438">
                  <c:v>21.56</c:v>
                </c:pt>
                <c:pt idx="439">
                  <c:v>21.56</c:v>
                </c:pt>
                <c:pt idx="440">
                  <c:v>21.58</c:v>
                </c:pt>
                <c:pt idx="441">
                  <c:v>21.58</c:v>
                </c:pt>
                <c:pt idx="442">
                  <c:v>21.58</c:v>
                </c:pt>
                <c:pt idx="443">
                  <c:v>21.58</c:v>
                </c:pt>
                <c:pt idx="444">
                  <c:v>21.6</c:v>
                </c:pt>
                <c:pt idx="445">
                  <c:v>21.6</c:v>
                </c:pt>
                <c:pt idx="446">
                  <c:v>21.6</c:v>
                </c:pt>
                <c:pt idx="447">
                  <c:v>21.6</c:v>
                </c:pt>
                <c:pt idx="448">
                  <c:v>21.62</c:v>
                </c:pt>
                <c:pt idx="449">
                  <c:v>21.62</c:v>
                </c:pt>
                <c:pt idx="450">
                  <c:v>21.62</c:v>
                </c:pt>
                <c:pt idx="451">
                  <c:v>21.62</c:v>
                </c:pt>
                <c:pt idx="452">
                  <c:v>21.62</c:v>
                </c:pt>
                <c:pt idx="453">
                  <c:v>21.62</c:v>
                </c:pt>
                <c:pt idx="454">
                  <c:v>21.64</c:v>
                </c:pt>
                <c:pt idx="455">
                  <c:v>21.64</c:v>
                </c:pt>
                <c:pt idx="456">
                  <c:v>21.64</c:v>
                </c:pt>
                <c:pt idx="457">
                  <c:v>21.64</c:v>
                </c:pt>
                <c:pt idx="458">
                  <c:v>21.64</c:v>
                </c:pt>
                <c:pt idx="459">
                  <c:v>21.66</c:v>
                </c:pt>
                <c:pt idx="460">
                  <c:v>21.66</c:v>
                </c:pt>
                <c:pt idx="461">
                  <c:v>21.66</c:v>
                </c:pt>
                <c:pt idx="462">
                  <c:v>21.66</c:v>
                </c:pt>
                <c:pt idx="463">
                  <c:v>21.66</c:v>
                </c:pt>
                <c:pt idx="464">
                  <c:v>21.68</c:v>
                </c:pt>
                <c:pt idx="465">
                  <c:v>21.68</c:v>
                </c:pt>
                <c:pt idx="466">
                  <c:v>21.68</c:v>
                </c:pt>
                <c:pt idx="467">
                  <c:v>21.7</c:v>
                </c:pt>
                <c:pt idx="468">
                  <c:v>21.7</c:v>
                </c:pt>
                <c:pt idx="469">
                  <c:v>21.7</c:v>
                </c:pt>
                <c:pt idx="470">
                  <c:v>21.72</c:v>
                </c:pt>
                <c:pt idx="471">
                  <c:v>21.72</c:v>
                </c:pt>
                <c:pt idx="472">
                  <c:v>21.72</c:v>
                </c:pt>
                <c:pt idx="473">
                  <c:v>21.74</c:v>
                </c:pt>
                <c:pt idx="474">
                  <c:v>21.74</c:v>
                </c:pt>
                <c:pt idx="475">
                  <c:v>21.76</c:v>
                </c:pt>
                <c:pt idx="476">
                  <c:v>21.76</c:v>
                </c:pt>
                <c:pt idx="477">
                  <c:v>21.78</c:v>
                </c:pt>
                <c:pt idx="478">
                  <c:v>21.78</c:v>
                </c:pt>
                <c:pt idx="479">
                  <c:v>21.78</c:v>
                </c:pt>
                <c:pt idx="480">
                  <c:v>21.78</c:v>
                </c:pt>
                <c:pt idx="481">
                  <c:v>21.8</c:v>
                </c:pt>
                <c:pt idx="482">
                  <c:v>21.8</c:v>
                </c:pt>
                <c:pt idx="483">
                  <c:v>21.82</c:v>
                </c:pt>
                <c:pt idx="484">
                  <c:v>21.82</c:v>
                </c:pt>
                <c:pt idx="485">
                  <c:v>21.82</c:v>
                </c:pt>
                <c:pt idx="486">
                  <c:v>21.84</c:v>
                </c:pt>
                <c:pt idx="487">
                  <c:v>21.84</c:v>
                </c:pt>
                <c:pt idx="488">
                  <c:v>21.86</c:v>
                </c:pt>
                <c:pt idx="489">
                  <c:v>21.86</c:v>
                </c:pt>
                <c:pt idx="490">
                  <c:v>21.86</c:v>
                </c:pt>
                <c:pt idx="491">
                  <c:v>21.86</c:v>
                </c:pt>
                <c:pt idx="492">
                  <c:v>21.88</c:v>
                </c:pt>
                <c:pt idx="493">
                  <c:v>21.88</c:v>
                </c:pt>
                <c:pt idx="494">
                  <c:v>21.9</c:v>
                </c:pt>
                <c:pt idx="495">
                  <c:v>21.9</c:v>
                </c:pt>
                <c:pt idx="496">
                  <c:v>21.9</c:v>
                </c:pt>
                <c:pt idx="497">
                  <c:v>21.9</c:v>
                </c:pt>
                <c:pt idx="498">
                  <c:v>21.9</c:v>
                </c:pt>
                <c:pt idx="499">
                  <c:v>21.92</c:v>
                </c:pt>
                <c:pt idx="500">
                  <c:v>21.92</c:v>
                </c:pt>
                <c:pt idx="501">
                  <c:v>21.92</c:v>
                </c:pt>
                <c:pt idx="502">
                  <c:v>21.92</c:v>
                </c:pt>
                <c:pt idx="503">
                  <c:v>21.92</c:v>
                </c:pt>
                <c:pt idx="504">
                  <c:v>21.94</c:v>
                </c:pt>
                <c:pt idx="505">
                  <c:v>21.94</c:v>
                </c:pt>
                <c:pt idx="506">
                  <c:v>21.94</c:v>
                </c:pt>
                <c:pt idx="507">
                  <c:v>21.94</c:v>
                </c:pt>
                <c:pt idx="508">
                  <c:v>21.94</c:v>
                </c:pt>
                <c:pt idx="509">
                  <c:v>21.94</c:v>
                </c:pt>
                <c:pt idx="510">
                  <c:v>21.94</c:v>
                </c:pt>
                <c:pt idx="511">
                  <c:v>21.96</c:v>
                </c:pt>
                <c:pt idx="512">
                  <c:v>21.96</c:v>
                </c:pt>
                <c:pt idx="513">
                  <c:v>21.96</c:v>
                </c:pt>
                <c:pt idx="514">
                  <c:v>21.96</c:v>
                </c:pt>
                <c:pt idx="515">
                  <c:v>21.96</c:v>
                </c:pt>
                <c:pt idx="516">
                  <c:v>21.96</c:v>
                </c:pt>
                <c:pt idx="517">
                  <c:v>21.98</c:v>
                </c:pt>
                <c:pt idx="518">
                  <c:v>21.98</c:v>
                </c:pt>
                <c:pt idx="519">
                  <c:v>21.98</c:v>
                </c:pt>
                <c:pt idx="520">
                  <c:v>22</c:v>
                </c:pt>
                <c:pt idx="521">
                  <c:v>22</c:v>
                </c:pt>
                <c:pt idx="522">
                  <c:v>22</c:v>
                </c:pt>
                <c:pt idx="523">
                  <c:v>22.02</c:v>
                </c:pt>
                <c:pt idx="524">
                  <c:v>22.02</c:v>
                </c:pt>
                <c:pt idx="525">
                  <c:v>22.02</c:v>
                </c:pt>
                <c:pt idx="526">
                  <c:v>22.02</c:v>
                </c:pt>
                <c:pt idx="527">
                  <c:v>22.02</c:v>
                </c:pt>
                <c:pt idx="528">
                  <c:v>22.04</c:v>
                </c:pt>
                <c:pt idx="529">
                  <c:v>22.04</c:v>
                </c:pt>
                <c:pt idx="530">
                  <c:v>22.04</c:v>
                </c:pt>
                <c:pt idx="531">
                  <c:v>22.04</c:v>
                </c:pt>
                <c:pt idx="532">
                  <c:v>22.04</c:v>
                </c:pt>
                <c:pt idx="533">
                  <c:v>22.04</c:v>
                </c:pt>
                <c:pt idx="534">
                  <c:v>22.04</c:v>
                </c:pt>
                <c:pt idx="535">
                  <c:v>22.04</c:v>
                </c:pt>
                <c:pt idx="536">
                  <c:v>22.04</c:v>
                </c:pt>
                <c:pt idx="537">
                  <c:v>22.04</c:v>
                </c:pt>
                <c:pt idx="538">
                  <c:v>22.02</c:v>
                </c:pt>
                <c:pt idx="539">
                  <c:v>22.02</c:v>
                </c:pt>
                <c:pt idx="540">
                  <c:v>22.02</c:v>
                </c:pt>
                <c:pt idx="541">
                  <c:v>22.02</c:v>
                </c:pt>
                <c:pt idx="542">
                  <c:v>22</c:v>
                </c:pt>
                <c:pt idx="543">
                  <c:v>22</c:v>
                </c:pt>
                <c:pt idx="544">
                  <c:v>22</c:v>
                </c:pt>
                <c:pt idx="545">
                  <c:v>22</c:v>
                </c:pt>
                <c:pt idx="546">
                  <c:v>21.98</c:v>
                </c:pt>
                <c:pt idx="547">
                  <c:v>21.98</c:v>
                </c:pt>
                <c:pt idx="548">
                  <c:v>21.96</c:v>
                </c:pt>
                <c:pt idx="549">
                  <c:v>21.96</c:v>
                </c:pt>
                <c:pt idx="550">
                  <c:v>21.94</c:v>
                </c:pt>
                <c:pt idx="551">
                  <c:v>21.94</c:v>
                </c:pt>
                <c:pt idx="552">
                  <c:v>21.94</c:v>
                </c:pt>
                <c:pt idx="553">
                  <c:v>21.92</c:v>
                </c:pt>
                <c:pt idx="554">
                  <c:v>21.9</c:v>
                </c:pt>
                <c:pt idx="555">
                  <c:v>21.9</c:v>
                </c:pt>
                <c:pt idx="556">
                  <c:v>21.9</c:v>
                </c:pt>
                <c:pt idx="557">
                  <c:v>21.88</c:v>
                </c:pt>
                <c:pt idx="558">
                  <c:v>21.88</c:v>
                </c:pt>
                <c:pt idx="559">
                  <c:v>21.86</c:v>
                </c:pt>
                <c:pt idx="560">
                  <c:v>21.86</c:v>
                </c:pt>
                <c:pt idx="561">
                  <c:v>21.84</c:v>
                </c:pt>
                <c:pt idx="562">
                  <c:v>21.84</c:v>
                </c:pt>
                <c:pt idx="563">
                  <c:v>21.82</c:v>
                </c:pt>
                <c:pt idx="564">
                  <c:v>21.82</c:v>
                </c:pt>
                <c:pt idx="565">
                  <c:v>21.82</c:v>
                </c:pt>
                <c:pt idx="566">
                  <c:v>21.82</c:v>
                </c:pt>
                <c:pt idx="567">
                  <c:v>21.8</c:v>
                </c:pt>
                <c:pt idx="568">
                  <c:v>21.8</c:v>
                </c:pt>
                <c:pt idx="569">
                  <c:v>21.78</c:v>
                </c:pt>
                <c:pt idx="570">
                  <c:v>21.78</c:v>
                </c:pt>
                <c:pt idx="571">
                  <c:v>21.76</c:v>
                </c:pt>
                <c:pt idx="572">
                  <c:v>21.74</c:v>
                </c:pt>
                <c:pt idx="573">
                  <c:v>21.74</c:v>
                </c:pt>
                <c:pt idx="574">
                  <c:v>21.74</c:v>
                </c:pt>
                <c:pt idx="575">
                  <c:v>21.72</c:v>
                </c:pt>
                <c:pt idx="576">
                  <c:v>21.72</c:v>
                </c:pt>
                <c:pt idx="577">
                  <c:v>21.7</c:v>
                </c:pt>
                <c:pt idx="578">
                  <c:v>21.68</c:v>
                </c:pt>
                <c:pt idx="579">
                  <c:v>21.68</c:v>
                </c:pt>
                <c:pt idx="580">
                  <c:v>21.66</c:v>
                </c:pt>
                <c:pt idx="581">
                  <c:v>21.66</c:v>
                </c:pt>
                <c:pt idx="582">
                  <c:v>21.64</c:v>
                </c:pt>
                <c:pt idx="583">
                  <c:v>21.64</c:v>
                </c:pt>
                <c:pt idx="584">
                  <c:v>21.62</c:v>
                </c:pt>
                <c:pt idx="585">
                  <c:v>21.6</c:v>
                </c:pt>
                <c:pt idx="586">
                  <c:v>21.6</c:v>
                </c:pt>
                <c:pt idx="587">
                  <c:v>21.58</c:v>
                </c:pt>
                <c:pt idx="588">
                  <c:v>21.56</c:v>
                </c:pt>
                <c:pt idx="589">
                  <c:v>21.54</c:v>
                </c:pt>
                <c:pt idx="590">
                  <c:v>21.54</c:v>
                </c:pt>
                <c:pt idx="591">
                  <c:v>21.52</c:v>
                </c:pt>
                <c:pt idx="592">
                  <c:v>21.52</c:v>
                </c:pt>
                <c:pt idx="593">
                  <c:v>21.5</c:v>
                </c:pt>
                <c:pt idx="594">
                  <c:v>21.48</c:v>
                </c:pt>
                <c:pt idx="595">
                  <c:v>21.48</c:v>
                </c:pt>
                <c:pt idx="596">
                  <c:v>21.46</c:v>
                </c:pt>
                <c:pt idx="597">
                  <c:v>21.44</c:v>
                </c:pt>
                <c:pt idx="598">
                  <c:v>21.42</c:v>
                </c:pt>
                <c:pt idx="599">
                  <c:v>21.42</c:v>
                </c:pt>
                <c:pt idx="600">
                  <c:v>21.4</c:v>
                </c:pt>
                <c:pt idx="601">
                  <c:v>21.4</c:v>
                </c:pt>
                <c:pt idx="602">
                  <c:v>21.38</c:v>
                </c:pt>
                <c:pt idx="603">
                  <c:v>21.38</c:v>
                </c:pt>
                <c:pt idx="604">
                  <c:v>21.36</c:v>
                </c:pt>
                <c:pt idx="605">
                  <c:v>21.36</c:v>
                </c:pt>
                <c:pt idx="606">
                  <c:v>21.34</c:v>
                </c:pt>
                <c:pt idx="607">
                  <c:v>21.34</c:v>
                </c:pt>
                <c:pt idx="608">
                  <c:v>21.32</c:v>
                </c:pt>
                <c:pt idx="609">
                  <c:v>21.32</c:v>
                </c:pt>
                <c:pt idx="610">
                  <c:v>21.3</c:v>
                </c:pt>
                <c:pt idx="611">
                  <c:v>21.3</c:v>
                </c:pt>
                <c:pt idx="612">
                  <c:v>21.3</c:v>
                </c:pt>
                <c:pt idx="613">
                  <c:v>21.3</c:v>
                </c:pt>
                <c:pt idx="614">
                  <c:v>21.28</c:v>
                </c:pt>
                <c:pt idx="615">
                  <c:v>21.28</c:v>
                </c:pt>
                <c:pt idx="616">
                  <c:v>21.26</c:v>
                </c:pt>
                <c:pt idx="617">
                  <c:v>21.26</c:v>
                </c:pt>
                <c:pt idx="618">
                  <c:v>21.26</c:v>
                </c:pt>
                <c:pt idx="619">
                  <c:v>21.26</c:v>
                </c:pt>
                <c:pt idx="620">
                  <c:v>21.26</c:v>
                </c:pt>
                <c:pt idx="621">
                  <c:v>21.24</c:v>
                </c:pt>
                <c:pt idx="622">
                  <c:v>21.24</c:v>
                </c:pt>
                <c:pt idx="623">
                  <c:v>21.24</c:v>
                </c:pt>
                <c:pt idx="624">
                  <c:v>21.22</c:v>
                </c:pt>
                <c:pt idx="625">
                  <c:v>21.22</c:v>
                </c:pt>
                <c:pt idx="626">
                  <c:v>21.22</c:v>
                </c:pt>
                <c:pt idx="627">
                  <c:v>21.2</c:v>
                </c:pt>
                <c:pt idx="628">
                  <c:v>21.2</c:v>
                </c:pt>
                <c:pt idx="629">
                  <c:v>21.2</c:v>
                </c:pt>
                <c:pt idx="630">
                  <c:v>21.2</c:v>
                </c:pt>
                <c:pt idx="631">
                  <c:v>21.2</c:v>
                </c:pt>
                <c:pt idx="632">
                  <c:v>21.2</c:v>
                </c:pt>
                <c:pt idx="633">
                  <c:v>21.18</c:v>
                </c:pt>
                <c:pt idx="634">
                  <c:v>21.18</c:v>
                </c:pt>
                <c:pt idx="635">
                  <c:v>21.18</c:v>
                </c:pt>
                <c:pt idx="636">
                  <c:v>21.18</c:v>
                </c:pt>
                <c:pt idx="637">
                  <c:v>21.18</c:v>
                </c:pt>
                <c:pt idx="638">
                  <c:v>21.18</c:v>
                </c:pt>
                <c:pt idx="639">
                  <c:v>21.18</c:v>
                </c:pt>
                <c:pt idx="640">
                  <c:v>21.18</c:v>
                </c:pt>
                <c:pt idx="641">
                  <c:v>21.18</c:v>
                </c:pt>
                <c:pt idx="642">
                  <c:v>21.18</c:v>
                </c:pt>
                <c:pt idx="643">
                  <c:v>21.18</c:v>
                </c:pt>
                <c:pt idx="644">
                  <c:v>21.18</c:v>
                </c:pt>
                <c:pt idx="645">
                  <c:v>21.18</c:v>
                </c:pt>
                <c:pt idx="646">
                  <c:v>21.18</c:v>
                </c:pt>
                <c:pt idx="647">
                  <c:v>21.18</c:v>
                </c:pt>
                <c:pt idx="648">
                  <c:v>21.18</c:v>
                </c:pt>
                <c:pt idx="649">
                  <c:v>21.18</c:v>
                </c:pt>
                <c:pt idx="650">
                  <c:v>21.18</c:v>
                </c:pt>
                <c:pt idx="651">
                  <c:v>21.18</c:v>
                </c:pt>
                <c:pt idx="652">
                  <c:v>21.18</c:v>
                </c:pt>
                <c:pt idx="653">
                  <c:v>21.2</c:v>
                </c:pt>
                <c:pt idx="654">
                  <c:v>21.2</c:v>
                </c:pt>
                <c:pt idx="655">
                  <c:v>21.2</c:v>
                </c:pt>
                <c:pt idx="656">
                  <c:v>21.2</c:v>
                </c:pt>
                <c:pt idx="657">
                  <c:v>21.2</c:v>
                </c:pt>
                <c:pt idx="658">
                  <c:v>21.2</c:v>
                </c:pt>
                <c:pt idx="659">
                  <c:v>21.2</c:v>
                </c:pt>
                <c:pt idx="660">
                  <c:v>21.2</c:v>
                </c:pt>
                <c:pt idx="661">
                  <c:v>21.2</c:v>
                </c:pt>
                <c:pt idx="662">
                  <c:v>21.2</c:v>
                </c:pt>
                <c:pt idx="663">
                  <c:v>21.2</c:v>
                </c:pt>
                <c:pt idx="664">
                  <c:v>21.2</c:v>
                </c:pt>
                <c:pt idx="665">
                  <c:v>21.2</c:v>
                </c:pt>
                <c:pt idx="666">
                  <c:v>21.2</c:v>
                </c:pt>
                <c:pt idx="667">
                  <c:v>21.2</c:v>
                </c:pt>
                <c:pt idx="668">
                  <c:v>21.2</c:v>
                </c:pt>
                <c:pt idx="669">
                  <c:v>21.2</c:v>
                </c:pt>
                <c:pt idx="670">
                  <c:v>21.2</c:v>
                </c:pt>
                <c:pt idx="671">
                  <c:v>21.2</c:v>
                </c:pt>
                <c:pt idx="672">
                  <c:v>21.2</c:v>
                </c:pt>
                <c:pt idx="673">
                  <c:v>21.2</c:v>
                </c:pt>
                <c:pt idx="674">
                  <c:v>21.2</c:v>
                </c:pt>
                <c:pt idx="675">
                  <c:v>21.2</c:v>
                </c:pt>
                <c:pt idx="676">
                  <c:v>21.2</c:v>
                </c:pt>
                <c:pt idx="677">
                  <c:v>21.2</c:v>
                </c:pt>
                <c:pt idx="678">
                  <c:v>21.2</c:v>
                </c:pt>
                <c:pt idx="679">
                  <c:v>21.2</c:v>
                </c:pt>
                <c:pt idx="680">
                  <c:v>21.2</c:v>
                </c:pt>
                <c:pt idx="681">
                  <c:v>21.2</c:v>
                </c:pt>
                <c:pt idx="682">
                  <c:v>21.2</c:v>
                </c:pt>
                <c:pt idx="683">
                  <c:v>21.2</c:v>
                </c:pt>
                <c:pt idx="684">
                  <c:v>21.2</c:v>
                </c:pt>
                <c:pt idx="685">
                  <c:v>21.2</c:v>
                </c:pt>
                <c:pt idx="686">
                  <c:v>21.22</c:v>
                </c:pt>
                <c:pt idx="687">
                  <c:v>21.22</c:v>
                </c:pt>
                <c:pt idx="688">
                  <c:v>21.22</c:v>
                </c:pt>
                <c:pt idx="689">
                  <c:v>21.24</c:v>
                </c:pt>
                <c:pt idx="690">
                  <c:v>21.24</c:v>
                </c:pt>
                <c:pt idx="691">
                  <c:v>21.26</c:v>
                </c:pt>
                <c:pt idx="692">
                  <c:v>21.26</c:v>
                </c:pt>
                <c:pt idx="693">
                  <c:v>21.26</c:v>
                </c:pt>
                <c:pt idx="694">
                  <c:v>21.28</c:v>
                </c:pt>
                <c:pt idx="695">
                  <c:v>21.3</c:v>
                </c:pt>
                <c:pt idx="696">
                  <c:v>21.3</c:v>
                </c:pt>
                <c:pt idx="697">
                  <c:v>21.32</c:v>
                </c:pt>
                <c:pt idx="698">
                  <c:v>21.32</c:v>
                </c:pt>
                <c:pt idx="699">
                  <c:v>21.34</c:v>
                </c:pt>
                <c:pt idx="700">
                  <c:v>21.36</c:v>
                </c:pt>
                <c:pt idx="701">
                  <c:v>21.36</c:v>
                </c:pt>
                <c:pt idx="702">
                  <c:v>21.38</c:v>
                </c:pt>
                <c:pt idx="703">
                  <c:v>21.4</c:v>
                </c:pt>
                <c:pt idx="704">
                  <c:v>21.4</c:v>
                </c:pt>
                <c:pt idx="705">
                  <c:v>21.4</c:v>
                </c:pt>
                <c:pt idx="706">
                  <c:v>21.42</c:v>
                </c:pt>
                <c:pt idx="707">
                  <c:v>21.42</c:v>
                </c:pt>
                <c:pt idx="708">
                  <c:v>21.44</c:v>
                </c:pt>
                <c:pt idx="709">
                  <c:v>21.44</c:v>
                </c:pt>
                <c:pt idx="710">
                  <c:v>21.46</c:v>
                </c:pt>
                <c:pt idx="711">
                  <c:v>21.46</c:v>
                </c:pt>
                <c:pt idx="712">
                  <c:v>21.46</c:v>
                </c:pt>
                <c:pt idx="713">
                  <c:v>21.48</c:v>
                </c:pt>
                <c:pt idx="714">
                  <c:v>21.48</c:v>
                </c:pt>
                <c:pt idx="715">
                  <c:v>21.5</c:v>
                </c:pt>
                <c:pt idx="716">
                  <c:v>21.5</c:v>
                </c:pt>
                <c:pt idx="717">
                  <c:v>21.52</c:v>
                </c:pt>
                <c:pt idx="718">
                  <c:v>21.52</c:v>
                </c:pt>
                <c:pt idx="719">
                  <c:v>21.54</c:v>
                </c:pt>
                <c:pt idx="720">
                  <c:v>21.56</c:v>
                </c:pt>
                <c:pt idx="721">
                  <c:v>21.56</c:v>
                </c:pt>
                <c:pt idx="722">
                  <c:v>21.58</c:v>
                </c:pt>
                <c:pt idx="723">
                  <c:v>21.58</c:v>
                </c:pt>
                <c:pt idx="724">
                  <c:v>21.6</c:v>
                </c:pt>
                <c:pt idx="725">
                  <c:v>21.6</c:v>
                </c:pt>
                <c:pt idx="726">
                  <c:v>21.62</c:v>
                </c:pt>
                <c:pt idx="727">
                  <c:v>21.64</c:v>
                </c:pt>
                <c:pt idx="728">
                  <c:v>21.66</c:v>
                </c:pt>
                <c:pt idx="729">
                  <c:v>21.68</c:v>
                </c:pt>
                <c:pt idx="730">
                  <c:v>21.7</c:v>
                </c:pt>
                <c:pt idx="731">
                  <c:v>21.7</c:v>
                </c:pt>
                <c:pt idx="732">
                  <c:v>21.7</c:v>
                </c:pt>
                <c:pt idx="733">
                  <c:v>21.72</c:v>
                </c:pt>
                <c:pt idx="734">
                  <c:v>21.74</c:v>
                </c:pt>
                <c:pt idx="735">
                  <c:v>21.76</c:v>
                </c:pt>
                <c:pt idx="736">
                  <c:v>21.78</c:v>
                </c:pt>
                <c:pt idx="737">
                  <c:v>21.8</c:v>
                </c:pt>
                <c:pt idx="738">
                  <c:v>21.82</c:v>
                </c:pt>
                <c:pt idx="739">
                  <c:v>21.84</c:v>
                </c:pt>
                <c:pt idx="740">
                  <c:v>21.84</c:v>
                </c:pt>
                <c:pt idx="741">
                  <c:v>21.84</c:v>
                </c:pt>
                <c:pt idx="742">
                  <c:v>21.86</c:v>
                </c:pt>
                <c:pt idx="743">
                  <c:v>21.88</c:v>
                </c:pt>
                <c:pt idx="744">
                  <c:v>21.9</c:v>
                </c:pt>
                <c:pt idx="745">
                  <c:v>21.92</c:v>
                </c:pt>
                <c:pt idx="746">
                  <c:v>21.92</c:v>
                </c:pt>
                <c:pt idx="747">
                  <c:v>21.94</c:v>
                </c:pt>
                <c:pt idx="748">
                  <c:v>21.96</c:v>
                </c:pt>
                <c:pt idx="749">
                  <c:v>21.98</c:v>
                </c:pt>
                <c:pt idx="750">
                  <c:v>21.98</c:v>
                </c:pt>
                <c:pt idx="751">
                  <c:v>21.98</c:v>
                </c:pt>
                <c:pt idx="752">
                  <c:v>22</c:v>
                </c:pt>
                <c:pt idx="753">
                  <c:v>22</c:v>
                </c:pt>
                <c:pt idx="754">
                  <c:v>22.02</c:v>
                </c:pt>
                <c:pt idx="755">
                  <c:v>22.04</c:v>
                </c:pt>
                <c:pt idx="756">
                  <c:v>22.04</c:v>
                </c:pt>
                <c:pt idx="757">
                  <c:v>22.06</c:v>
                </c:pt>
                <c:pt idx="758">
                  <c:v>22.06</c:v>
                </c:pt>
                <c:pt idx="759">
                  <c:v>22.08</c:v>
                </c:pt>
                <c:pt idx="760">
                  <c:v>22.08</c:v>
                </c:pt>
                <c:pt idx="761">
                  <c:v>22.1</c:v>
                </c:pt>
                <c:pt idx="762">
                  <c:v>22.1</c:v>
                </c:pt>
                <c:pt idx="763">
                  <c:v>22.12</c:v>
                </c:pt>
                <c:pt idx="764">
                  <c:v>22.12</c:v>
                </c:pt>
                <c:pt idx="765">
                  <c:v>22.14</c:v>
                </c:pt>
                <c:pt idx="766">
                  <c:v>22.16</c:v>
                </c:pt>
                <c:pt idx="767">
                  <c:v>22.16</c:v>
                </c:pt>
                <c:pt idx="768">
                  <c:v>22.18</c:v>
                </c:pt>
                <c:pt idx="769">
                  <c:v>22.18</c:v>
                </c:pt>
                <c:pt idx="770">
                  <c:v>22.2</c:v>
                </c:pt>
                <c:pt idx="771">
                  <c:v>22.22</c:v>
                </c:pt>
                <c:pt idx="772">
                  <c:v>22.22</c:v>
                </c:pt>
                <c:pt idx="773">
                  <c:v>22.24</c:v>
                </c:pt>
                <c:pt idx="774">
                  <c:v>22.26</c:v>
                </c:pt>
                <c:pt idx="775">
                  <c:v>22.28</c:v>
                </c:pt>
                <c:pt idx="776">
                  <c:v>22.28</c:v>
                </c:pt>
                <c:pt idx="777">
                  <c:v>22.3</c:v>
                </c:pt>
                <c:pt idx="778">
                  <c:v>22.3</c:v>
                </c:pt>
                <c:pt idx="779">
                  <c:v>22.32</c:v>
                </c:pt>
                <c:pt idx="780">
                  <c:v>22.32</c:v>
                </c:pt>
                <c:pt idx="781">
                  <c:v>22.34</c:v>
                </c:pt>
                <c:pt idx="782">
                  <c:v>22.36</c:v>
                </c:pt>
                <c:pt idx="783">
                  <c:v>22.36</c:v>
                </c:pt>
                <c:pt idx="784">
                  <c:v>22.38</c:v>
                </c:pt>
                <c:pt idx="785">
                  <c:v>22.38</c:v>
                </c:pt>
                <c:pt idx="786">
                  <c:v>22.4</c:v>
                </c:pt>
                <c:pt idx="787">
                  <c:v>22.4</c:v>
                </c:pt>
                <c:pt idx="788">
                  <c:v>22.4</c:v>
                </c:pt>
                <c:pt idx="789">
                  <c:v>22.42</c:v>
                </c:pt>
                <c:pt idx="790">
                  <c:v>22.42</c:v>
                </c:pt>
                <c:pt idx="791">
                  <c:v>22.44</c:v>
                </c:pt>
                <c:pt idx="792">
                  <c:v>22.44</c:v>
                </c:pt>
                <c:pt idx="793">
                  <c:v>22.46</c:v>
                </c:pt>
                <c:pt idx="794">
                  <c:v>22.46</c:v>
                </c:pt>
                <c:pt idx="795">
                  <c:v>22.46</c:v>
                </c:pt>
                <c:pt idx="796">
                  <c:v>22.48</c:v>
                </c:pt>
                <c:pt idx="797">
                  <c:v>22.48</c:v>
                </c:pt>
                <c:pt idx="798">
                  <c:v>22.48</c:v>
                </c:pt>
                <c:pt idx="799">
                  <c:v>22.48</c:v>
                </c:pt>
                <c:pt idx="800">
                  <c:v>22.5</c:v>
                </c:pt>
                <c:pt idx="801">
                  <c:v>22.5</c:v>
                </c:pt>
                <c:pt idx="802">
                  <c:v>22.5</c:v>
                </c:pt>
                <c:pt idx="803">
                  <c:v>22.52</c:v>
                </c:pt>
                <c:pt idx="804">
                  <c:v>22.52</c:v>
                </c:pt>
                <c:pt idx="805">
                  <c:v>22.52</c:v>
                </c:pt>
                <c:pt idx="806">
                  <c:v>22.54</c:v>
                </c:pt>
                <c:pt idx="807">
                  <c:v>22.54</c:v>
                </c:pt>
                <c:pt idx="808">
                  <c:v>22.54</c:v>
                </c:pt>
                <c:pt idx="809">
                  <c:v>22.56</c:v>
                </c:pt>
                <c:pt idx="810">
                  <c:v>22.56</c:v>
                </c:pt>
                <c:pt idx="811">
                  <c:v>22.58</c:v>
                </c:pt>
                <c:pt idx="812">
                  <c:v>22.6</c:v>
                </c:pt>
                <c:pt idx="813">
                  <c:v>22.6</c:v>
                </c:pt>
                <c:pt idx="814">
                  <c:v>22.62</c:v>
                </c:pt>
                <c:pt idx="815">
                  <c:v>22.62</c:v>
                </c:pt>
                <c:pt idx="816">
                  <c:v>22.64</c:v>
                </c:pt>
                <c:pt idx="817">
                  <c:v>22.66</c:v>
                </c:pt>
                <c:pt idx="818">
                  <c:v>22.68</c:v>
                </c:pt>
                <c:pt idx="819">
                  <c:v>22.68</c:v>
                </c:pt>
                <c:pt idx="820">
                  <c:v>22.7</c:v>
                </c:pt>
                <c:pt idx="821">
                  <c:v>22.72</c:v>
                </c:pt>
                <c:pt idx="822">
                  <c:v>22.74</c:v>
                </c:pt>
                <c:pt idx="823">
                  <c:v>22.76</c:v>
                </c:pt>
                <c:pt idx="824">
                  <c:v>22.76</c:v>
                </c:pt>
                <c:pt idx="825">
                  <c:v>22.76</c:v>
                </c:pt>
                <c:pt idx="826">
                  <c:v>22.78</c:v>
                </c:pt>
                <c:pt idx="827">
                  <c:v>22.8</c:v>
                </c:pt>
                <c:pt idx="828">
                  <c:v>22.8</c:v>
                </c:pt>
                <c:pt idx="829">
                  <c:v>22.82</c:v>
                </c:pt>
                <c:pt idx="830">
                  <c:v>22.84</c:v>
                </c:pt>
                <c:pt idx="831">
                  <c:v>22.84</c:v>
                </c:pt>
                <c:pt idx="832">
                  <c:v>22.86</c:v>
                </c:pt>
                <c:pt idx="833">
                  <c:v>22.86</c:v>
                </c:pt>
                <c:pt idx="834">
                  <c:v>22.86</c:v>
                </c:pt>
                <c:pt idx="835">
                  <c:v>22.88</c:v>
                </c:pt>
                <c:pt idx="836">
                  <c:v>22.88</c:v>
                </c:pt>
                <c:pt idx="837">
                  <c:v>22.88</c:v>
                </c:pt>
                <c:pt idx="838">
                  <c:v>22.9</c:v>
                </c:pt>
                <c:pt idx="839">
                  <c:v>22.9</c:v>
                </c:pt>
                <c:pt idx="840">
                  <c:v>22.9</c:v>
                </c:pt>
                <c:pt idx="841">
                  <c:v>22.9</c:v>
                </c:pt>
                <c:pt idx="842">
                  <c:v>22.92</c:v>
                </c:pt>
                <c:pt idx="843">
                  <c:v>22.92</c:v>
                </c:pt>
                <c:pt idx="844">
                  <c:v>22.92</c:v>
                </c:pt>
                <c:pt idx="845">
                  <c:v>22.92</c:v>
                </c:pt>
                <c:pt idx="846">
                  <c:v>22.94</c:v>
                </c:pt>
                <c:pt idx="847">
                  <c:v>22.94</c:v>
                </c:pt>
                <c:pt idx="848">
                  <c:v>22.94</c:v>
                </c:pt>
                <c:pt idx="849">
                  <c:v>22.96</c:v>
                </c:pt>
                <c:pt idx="850">
                  <c:v>22.96</c:v>
                </c:pt>
                <c:pt idx="851">
                  <c:v>22.96</c:v>
                </c:pt>
                <c:pt idx="852">
                  <c:v>22.96</c:v>
                </c:pt>
                <c:pt idx="853">
                  <c:v>22.98</c:v>
                </c:pt>
                <c:pt idx="854">
                  <c:v>22.98</c:v>
                </c:pt>
                <c:pt idx="855">
                  <c:v>23</c:v>
                </c:pt>
                <c:pt idx="856">
                  <c:v>23.02</c:v>
                </c:pt>
                <c:pt idx="857">
                  <c:v>23.02</c:v>
                </c:pt>
                <c:pt idx="858">
                  <c:v>23.04</c:v>
                </c:pt>
                <c:pt idx="859">
                  <c:v>23.04</c:v>
                </c:pt>
                <c:pt idx="860">
                  <c:v>23.06</c:v>
                </c:pt>
                <c:pt idx="861">
                  <c:v>23.06</c:v>
                </c:pt>
                <c:pt idx="862">
                  <c:v>23.08</c:v>
                </c:pt>
                <c:pt idx="863">
                  <c:v>23.08</c:v>
                </c:pt>
                <c:pt idx="864">
                  <c:v>23.08</c:v>
                </c:pt>
                <c:pt idx="865">
                  <c:v>23.1</c:v>
                </c:pt>
                <c:pt idx="866">
                  <c:v>23.1</c:v>
                </c:pt>
                <c:pt idx="867">
                  <c:v>23.12</c:v>
                </c:pt>
                <c:pt idx="868">
                  <c:v>23.12</c:v>
                </c:pt>
                <c:pt idx="869">
                  <c:v>23.14</c:v>
                </c:pt>
                <c:pt idx="870">
                  <c:v>23.14</c:v>
                </c:pt>
                <c:pt idx="871">
                  <c:v>23.14</c:v>
                </c:pt>
                <c:pt idx="872">
                  <c:v>23.16</c:v>
                </c:pt>
                <c:pt idx="873">
                  <c:v>23.16</c:v>
                </c:pt>
                <c:pt idx="874">
                  <c:v>23.16</c:v>
                </c:pt>
                <c:pt idx="875">
                  <c:v>23.16</c:v>
                </c:pt>
                <c:pt idx="876">
                  <c:v>23.18</c:v>
                </c:pt>
                <c:pt idx="877">
                  <c:v>23.18</c:v>
                </c:pt>
                <c:pt idx="878">
                  <c:v>23.18</c:v>
                </c:pt>
                <c:pt idx="879">
                  <c:v>23.18</c:v>
                </c:pt>
                <c:pt idx="880">
                  <c:v>23.2</c:v>
                </c:pt>
                <c:pt idx="881">
                  <c:v>23.2</c:v>
                </c:pt>
                <c:pt idx="882">
                  <c:v>23.2</c:v>
                </c:pt>
                <c:pt idx="883">
                  <c:v>23.2</c:v>
                </c:pt>
                <c:pt idx="884">
                  <c:v>23.2</c:v>
                </c:pt>
                <c:pt idx="885">
                  <c:v>23.22</c:v>
                </c:pt>
                <c:pt idx="886">
                  <c:v>23.22</c:v>
                </c:pt>
                <c:pt idx="887">
                  <c:v>23.22</c:v>
                </c:pt>
                <c:pt idx="888">
                  <c:v>23.24</c:v>
                </c:pt>
                <c:pt idx="889">
                  <c:v>23.24</c:v>
                </c:pt>
                <c:pt idx="890">
                  <c:v>23.24</c:v>
                </c:pt>
                <c:pt idx="891">
                  <c:v>23.24</c:v>
                </c:pt>
                <c:pt idx="892">
                  <c:v>23.26</c:v>
                </c:pt>
                <c:pt idx="893">
                  <c:v>23.26</c:v>
                </c:pt>
                <c:pt idx="894">
                  <c:v>23.28</c:v>
                </c:pt>
                <c:pt idx="895">
                  <c:v>23.28</c:v>
                </c:pt>
                <c:pt idx="896">
                  <c:v>23.3</c:v>
                </c:pt>
                <c:pt idx="897">
                  <c:v>23.3</c:v>
                </c:pt>
                <c:pt idx="898">
                  <c:v>23.32</c:v>
                </c:pt>
                <c:pt idx="899">
                  <c:v>23.34</c:v>
                </c:pt>
                <c:pt idx="900">
                  <c:v>23.34</c:v>
                </c:pt>
                <c:pt idx="901">
                  <c:v>23.34</c:v>
                </c:pt>
                <c:pt idx="902">
                  <c:v>23.36</c:v>
                </c:pt>
                <c:pt idx="903">
                  <c:v>23.36</c:v>
                </c:pt>
                <c:pt idx="904">
                  <c:v>23.38</c:v>
                </c:pt>
                <c:pt idx="905">
                  <c:v>23.4</c:v>
                </c:pt>
                <c:pt idx="906">
                  <c:v>23.4</c:v>
                </c:pt>
                <c:pt idx="907">
                  <c:v>23.4</c:v>
                </c:pt>
                <c:pt idx="908">
                  <c:v>23.42</c:v>
                </c:pt>
                <c:pt idx="909">
                  <c:v>23.44</c:v>
                </c:pt>
                <c:pt idx="910">
                  <c:v>23.44</c:v>
                </c:pt>
                <c:pt idx="911">
                  <c:v>23.46</c:v>
                </c:pt>
                <c:pt idx="912">
                  <c:v>23.46</c:v>
                </c:pt>
                <c:pt idx="913">
                  <c:v>23.48</c:v>
                </c:pt>
                <c:pt idx="914">
                  <c:v>23.5</c:v>
                </c:pt>
                <c:pt idx="915">
                  <c:v>23.5</c:v>
                </c:pt>
                <c:pt idx="916">
                  <c:v>23.52</c:v>
                </c:pt>
                <c:pt idx="917">
                  <c:v>23.52</c:v>
                </c:pt>
                <c:pt idx="918">
                  <c:v>23.54</c:v>
                </c:pt>
                <c:pt idx="919">
                  <c:v>23.54</c:v>
                </c:pt>
                <c:pt idx="920">
                  <c:v>23.54</c:v>
                </c:pt>
                <c:pt idx="921">
                  <c:v>23.56</c:v>
                </c:pt>
                <c:pt idx="922">
                  <c:v>23.58</c:v>
                </c:pt>
                <c:pt idx="923">
                  <c:v>23.58</c:v>
                </c:pt>
                <c:pt idx="924">
                  <c:v>23.6</c:v>
                </c:pt>
                <c:pt idx="925">
                  <c:v>23.62</c:v>
                </c:pt>
                <c:pt idx="926">
                  <c:v>23.62</c:v>
                </c:pt>
                <c:pt idx="927">
                  <c:v>23.64</c:v>
                </c:pt>
                <c:pt idx="928">
                  <c:v>23.64</c:v>
                </c:pt>
                <c:pt idx="929">
                  <c:v>23.64</c:v>
                </c:pt>
                <c:pt idx="930">
                  <c:v>23.66</c:v>
                </c:pt>
                <c:pt idx="931">
                  <c:v>23.68</c:v>
                </c:pt>
                <c:pt idx="932">
                  <c:v>23.68</c:v>
                </c:pt>
                <c:pt idx="933">
                  <c:v>23.7</c:v>
                </c:pt>
                <c:pt idx="934">
                  <c:v>23.7</c:v>
                </c:pt>
                <c:pt idx="935">
                  <c:v>23.72</c:v>
                </c:pt>
                <c:pt idx="936">
                  <c:v>23.74</c:v>
                </c:pt>
                <c:pt idx="937">
                  <c:v>23.74</c:v>
                </c:pt>
                <c:pt idx="938">
                  <c:v>23.74</c:v>
                </c:pt>
                <c:pt idx="939">
                  <c:v>23.76</c:v>
                </c:pt>
                <c:pt idx="940">
                  <c:v>23.76</c:v>
                </c:pt>
                <c:pt idx="941">
                  <c:v>23.76</c:v>
                </c:pt>
                <c:pt idx="942">
                  <c:v>23.78</c:v>
                </c:pt>
                <c:pt idx="943">
                  <c:v>23.78</c:v>
                </c:pt>
                <c:pt idx="944">
                  <c:v>23.8</c:v>
                </c:pt>
                <c:pt idx="945">
                  <c:v>23.8</c:v>
                </c:pt>
                <c:pt idx="946">
                  <c:v>23.8</c:v>
                </c:pt>
                <c:pt idx="947">
                  <c:v>23.8</c:v>
                </c:pt>
                <c:pt idx="948">
                  <c:v>23.82</c:v>
                </c:pt>
                <c:pt idx="949">
                  <c:v>23.82</c:v>
                </c:pt>
                <c:pt idx="950">
                  <c:v>23.82</c:v>
                </c:pt>
                <c:pt idx="951">
                  <c:v>23.82</c:v>
                </c:pt>
                <c:pt idx="952">
                  <c:v>23.84</c:v>
                </c:pt>
                <c:pt idx="953">
                  <c:v>23.84</c:v>
                </c:pt>
                <c:pt idx="954">
                  <c:v>23.84</c:v>
                </c:pt>
                <c:pt idx="955">
                  <c:v>23.84</c:v>
                </c:pt>
                <c:pt idx="956">
                  <c:v>23.84</c:v>
                </c:pt>
                <c:pt idx="957">
                  <c:v>23.84</c:v>
                </c:pt>
                <c:pt idx="958">
                  <c:v>23.84</c:v>
                </c:pt>
                <c:pt idx="959">
                  <c:v>23.86</c:v>
                </c:pt>
                <c:pt idx="960">
                  <c:v>23.86</c:v>
                </c:pt>
                <c:pt idx="961">
                  <c:v>23.86</c:v>
                </c:pt>
                <c:pt idx="962">
                  <c:v>23.86</c:v>
                </c:pt>
                <c:pt idx="963">
                  <c:v>23.86</c:v>
                </c:pt>
                <c:pt idx="964">
                  <c:v>23.86</c:v>
                </c:pt>
                <c:pt idx="965">
                  <c:v>23.86</c:v>
                </c:pt>
                <c:pt idx="966">
                  <c:v>23.86</c:v>
                </c:pt>
                <c:pt idx="967">
                  <c:v>23.86</c:v>
                </c:pt>
                <c:pt idx="968">
                  <c:v>23.86</c:v>
                </c:pt>
                <c:pt idx="969">
                  <c:v>23.86</c:v>
                </c:pt>
                <c:pt idx="970">
                  <c:v>23.88</c:v>
                </c:pt>
                <c:pt idx="971">
                  <c:v>23.88</c:v>
                </c:pt>
                <c:pt idx="972">
                  <c:v>23.88</c:v>
                </c:pt>
                <c:pt idx="973">
                  <c:v>23.88</c:v>
                </c:pt>
                <c:pt idx="974">
                  <c:v>23.88</c:v>
                </c:pt>
                <c:pt idx="975">
                  <c:v>23.9</c:v>
                </c:pt>
                <c:pt idx="976">
                  <c:v>23.9</c:v>
                </c:pt>
                <c:pt idx="977">
                  <c:v>23.9</c:v>
                </c:pt>
                <c:pt idx="978">
                  <c:v>23.9</c:v>
                </c:pt>
                <c:pt idx="979">
                  <c:v>23.9</c:v>
                </c:pt>
                <c:pt idx="980">
                  <c:v>23.92</c:v>
                </c:pt>
                <c:pt idx="981">
                  <c:v>23.92</c:v>
                </c:pt>
                <c:pt idx="982">
                  <c:v>23.92</c:v>
                </c:pt>
                <c:pt idx="983">
                  <c:v>23.92</c:v>
                </c:pt>
                <c:pt idx="984">
                  <c:v>23.92</c:v>
                </c:pt>
                <c:pt idx="985">
                  <c:v>23.92</c:v>
                </c:pt>
                <c:pt idx="986">
                  <c:v>23.92</c:v>
                </c:pt>
                <c:pt idx="987">
                  <c:v>23.92</c:v>
                </c:pt>
                <c:pt idx="988">
                  <c:v>23.92</c:v>
                </c:pt>
                <c:pt idx="989">
                  <c:v>23.92</c:v>
                </c:pt>
                <c:pt idx="990">
                  <c:v>23.92</c:v>
                </c:pt>
                <c:pt idx="991">
                  <c:v>23.92</c:v>
                </c:pt>
                <c:pt idx="992">
                  <c:v>23.92</c:v>
                </c:pt>
                <c:pt idx="993">
                  <c:v>23.92</c:v>
                </c:pt>
                <c:pt idx="994">
                  <c:v>23.92</c:v>
                </c:pt>
                <c:pt idx="995">
                  <c:v>23.92</c:v>
                </c:pt>
                <c:pt idx="996">
                  <c:v>23.92</c:v>
                </c:pt>
                <c:pt idx="997">
                  <c:v>23.92</c:v>
                </c:pt>
                <c:pt idx="998">
                  <c:v>23.9</c:v>
                </c:pt>
                <c:pt idx="999">
                  <c:v>23.9</c:v>
                </c:pt>
                <c:pt idx="1000">
                  <c:v>23.9</c:v>
                </c:pt>
                <c:pt idx="1001">
                  <c:v>23.9</c:v>
                </c:pt>
                <c:pt idx="1002">
                  <c:v>23.9</c:v>
                </c:pt>
                <c:pt idx="1003">
                  <c:v>23.9</c:v>
                </c:pt>
                <c:pt idx="1004">
                  <c:v>23.9</c:v>
                </c:pt>
                <c:pt idx="1005">
                  <c:v>23.9</c:v>
                </c:pt>
                <c:pt idx="1006">
                  <c:v>23.9</c:v>
                </c:pt>
                <c:pt idx="1007">
                  <c:v>23.9</c:v>
                </c:pt>
                <c:pt idx="1008">
                  <c:v>23.9</c:v>
                </c:pt>
                <c:pt idx="1009">
                  <c:v>23.9</c:v>
                </c:pt>
                <c:pt idx="1010">
                  <c:v>23.9</c:v>
                </c:pt>
                <c:pt idx="1011">
                  <c:v>23.9</c:v>
                </c:pt>
                <c:pt idx="1012">
                  <c:v>23.9</c:v>
                </c:pt>
                <c:pt idx="1013">
                  <c:v>23.92</c:v>
                </c:pt>
                <c:pt idx="1014">
                  <c:v>23.92</c:v>
                </c:pt>
                <c:pt idx="1015">
                  <c:v>23.92</c:v>
                </c:pt>
                <c:pt idx="1016">
                  <c:v>23.92</c:v>
                </c:pt>
                <c:pt idx="1017">
                  <c:v>23.92</c:v>
                </c:pt>
                <c:pt idx="1018">
                  <c:v>23.92</c:v>
                </c:pt>
                <c:pt idx="1019">
                  <c:v>23.94</c:v>
                </c:pt>
                <c:pt idx="1020">
                  <c:v>23.94</c:v>
                </c:pt>
                <c:pt idx="1021">
                  <c:v>23.94</c:v>
                </c:pt>
                <c:pt idx="1022">
                  <c:v>23.94</c:v>
                </c:pt>
                <c:pt idx="1023">
                  <c:v>23.94</c:v>
                </c:pt>
                <c:pt idx="1024">
                  <c:v>23.94</c:v>
                </c:pt>
                <c:pt idx="1025">
                  <c:v>23.94</c:v>
                </c:pt>
                <c:pt idx="1026">
                  <c:v>23.94</c:v>
                </c:pt>
                <c:pt idx="1027">
                  <c:v>23.94</c:v>
                </c:pt>
                <c:pt idx="1028">
                  <c:v>23.94</c:v>
                </c:pt>
                <c:pt idx="1029">
                  <c:v>23.94</c:v>
                </c:pt>
                <c:pt idx="1030">
                  <c:v>23.94</c:v>
                </c:pt>
                <c:pt idx="1031">
                  <c:v>23.94</c:v>
                </c:pt>
                <c:pt idx="1032">
                  <c:v>23.94</c:v>
                </c:pt>
                <c:pt idx="1033">
                  <c:v>23.92</c:v>
                </c:pt>
                <c:pt idx="1034">
                  <c:v>23.92</c:v>
                </c:pt>
                <c:pt idx="1035">
                  <c:v>23.92</c:v>
                </c:pt>
                <c:pt idx="1036">
                  <c:v>23.92</c:v>
                </c:pt>
                <c:pt idx="1037">
                  <c:v>23.9</c:v>
                </c:pt>
                <c:pt idx="1038">
                  <c:v>23.9</c:v>
                </c:pt>
                <c:pt idx="1039">
                  <c:v>23.88</c:v>
                </c:pt>
                <c:pt idx="1040">
                  <c:v>23.88</c:v>
                </c:pt>
                <c:pt idx="1041">
                  <c:v>23.88</c:v>
                </c:pt>
                <c:pt idx="1042">
                  <c:v>23.88</c:v>
                </c:pt>
                <c:pt idx="1043">
                  <c:v>23.86</c:v>
                </c:pt>
                <c:pt idx="1044">
                  <c:v>23.86</c:v>
                </c:pt>
                <c:pt idx="1045">
                  <c:v>23.86</c:v>
                </c:pt>
                <c:pt idx="1046">
                  <c:v>23.84</c:v>
                </c:pt>
                <c:pt idx="1047">
                  <c:v>23.84</c:v>
                </c:pt>
                <c:pt idx="1048">
                  <c:v>23.84</c:v>
                </c:pt>
                <c:pt idx="1049">
                  <c:v>23.82</c:v>
                </c:pt>
                <c:pt idx="1050">
                  <c:v>23.82</c:v>
                </c:pt>
                <c:pt idx="1051">
                  <c:v>23.82</c:v>
                </c:pt>
                <c:pt idx="1052">
                  <c:v>23.82</c:v>
                </c:pt>
                <c:pt idx="1053">
                  <c:v>23.8</c:v>
                </c:pt>
                <c:pt idx="1054">
                  <c:v>23.8</c:v>
                </c:pt>
                <c:pt idx="1055">
                  <c:v>23.8</c:v>
                </c:pt>
                <c:pt idx="1056">
                  <c:v>23.8</c:v>
                </c:pt>
                <c:pt idx="1057">
                  <c:v>23.8</c:v>
                </c:pt>
                <c:pt idx="1058">
                  <c:v>23.8</c:v>
                </c:pt>
                <c:pt idx="1059">
                  <c:v>23.8</c:v>
                </c:pt>
                <c:pt idx="1060">
                  <c:v>23.8</c:v>
                </c:pt>
                <c:pt idx="1061">
                  <c:v>23.8</c:v>
                </c:pt>
                <c:pt idx="1062">
                  <c:v>23.78</c:v>
                </c:pt>
                <c:pt idx="1063">
                  <c:v>23.78</c:v>
                </c:pt>
                <c:pt idx="1064">
                  <c:v>23.78</c:v>
                </c:pt>
                <c:pt idx="1065">
                  <c:v>23.78</c:v>
                </c:pt>
                <c:pt idx="1066">
                  <c:v>23.78</c:v>
                </c:pt>
                <c:pt idx="1067">
                  <c:v>23.78</c:v>
                </c:pt>
                <c:pt idx="1068">
                  <c:v>23.78</c:v>
                </c:pt>
                <c:pt idx="1069">
                  <c:v>23.78</c:v>
                </c:pt>
                <c:pt idx="1070">
                  <c:v>23.78</c:v>
                </c:pt>
                <c:pt idx="1071">
                  <c:v>23.76</c:v>
                </c:pt>
                <c:pt idx="1072">
                  <c:v>23.76</c:v>
                </c:pt>
                <c:pt idx="1073">
                  <c:v>23.76</c:v>
                </c:pt>
                <c:pt idx="1074">
                  <c:v>23.76</c:v>
                </c:pt>
                <c:pt idx="1075">
                  <c:v>23.74</c:v>
                </c:pt>
                <c:pt idx="1076">
                  <c:v>23.74</c:v>
                </c:pt>
                <c:pt idx="1077">
                  <c:v>23.74</c:v>
                </c:pt>
                <c:pt idx="1078">
                  <c:v>23.74</c:v>
                </c:pt>
                <c:pt idx="1079">
                  <c:v>23.72</c:v>
                </c:pt>
                <c:pt idx="1080">
                  <c:v>23.72</c:v>
                </c:pt>
                <c:pt idx="1081">
                  <c:v>23.72</c:v>
                </c:pt>
                <c:pt idx="1082">
                  <c:v>23.7</c:v>
                </c:pt>
                <c:pt idx="1083">
                  <c:v>23.7</c:v>
                </c:pt>
                <c:pt idx="1084">
                  <c:v>23.7</c:v>
                </c:pt>
                <c:pt idx="1085">
                  <c:v>23.68</c:v>
                </c:pt>
                <c:pt idx="1086">
                  <c:v>23.68</c:v>
                </c:pt>
                <c:pt idx="1087">
                  <c:v>23.68</c:v>
                </c:pt>
                <c:pt idx="1088">
                  <c:v>23.68</c:v>
                </c:pt>
                <c:pt idx="1089">
                  <c:v>23.68</c:v>
                </c:pt>
                <c:pt idx="1090">
                  <c:v>23.68</c:v>
                </c:pt>
                <c:pt idx="1091">
                  <c:v>23.68</c:v>
                </c:pt>
                <c:pt idx="1092">
                  <c:v>23.68</c:v>
                </c:pt>
                <c:pt idx="1093">
                  <c:v>23.68</c:v>
                </c:pt>
                <c:pt idx="1094">
                  <c:v>23.68</c:v>
                </c:pt>
                <c:pt idx="1095">
                  <c:v>23.68</c:v>
                </c:pt>
                <c:pt idx="1096">
                  <c:v>23.68</c:v>
                </c:pt>
                <c:pt idx="1097">
                  <c:v>23.7</c:v>
                </c:pt>
                <c:pt idx="1098">
                  <c:v>23.7</c:v>
                </c:pt>
                <c:pt idx="1099">
                  <c:v>23.7</c:v>
                </c:pt>
                <c:pt idx="1100">
                  <c:v>23.7</c:v>
                </c:pt>
                <c:pt idx="1101">
                  <c:v>23.72</c:v>
                </c:pt>
                <c:pt idx="1102">
                  <c:v>23.72</c:v>
                </c:pt>
                <c:pt idx="1103">
                  <c:v>23.72</c:v>
                </c:pt>
                <c:pt idx="1104">
                  <c:v>23.74</c:v>
                </c:pt>
                <c:pt idx="1105">
                  <c:v>23.74</c:v>
                </c:pt>
                <c:pt idx="1106">
                  <c:v>23.74</c:v>
                </c:pt>
                <c:pt idx="1107">
                  <c:v>23.74</c:v>
                </c:pt>
                <c:pt idx="1108">
                  <c:v>23.76</c:v>
                </c:pt>
                <c:pt idx="1109">
                  <c:v>23.76</c:v>
                </c:pt>
                <c:pt idx="1110">
                  <c:v>23.76</c:v>
                </c:pt>
                <c:pt idx="1111">
                  <c:v>23.78</c:v>
                </c:pt>
                <c:pt idx="1112">
                  <c:v>23.78</c:v>
                </c:pt>
                <c:pt idx="1113">
                  <c:v>23.78</c:v>
                </c:pt>
                <c:pt idx="1114">
                  <c:v>23.78</c:v>
                </c:pt>
                <c:pt idx="1115">
                  <c:v>23.78</c:v>
                </c:pt>
                <c:pt idx="1116">
                  <c:v>23.8</c:v>
                </c:pt>
                <c:pt idx="1117">
                  <c:v>23.8</c:v>
                </c:pt>
                <c:pt idx="1118">
                  <c:v>23.8</c:v>
                </c:pt>
                <c:pt idx="1119">
                  <c:v>23.8</c:v>
                </c:pt>
                <c:pt idx="1120">
                  <c:v>23.8</c:v>
                </c:pt>
                <c:pt idx="1121">
                  <c:v>23.82</c:v>
                </c:pt>
                <c:pt idx="1122">
                  <c:v>23.82</c:v>
                </c:pt>
                <c:pt idx="1123">
                  <c:v>23.82</c:v>
                </c:pt>
                <c:pt idx="1124">
                  <c:v>23.82</c:v>
                </c:pt>
                <c:pt idx="1125">
                  <c:v>23.82</c:v>
                </c:pt>
                <c:pt idx="1126">
                  <c:v>23.84</c:v>
                </c:pt>
                <c:pt idx="1127">
                  <c:v>23.84</c:v>
                </c:pt>
                <c:pt idx="1128">
                  <c:v>23.84</c:v>
                </c:pt>
                <c:pt idx="1129">
                  <c:v>23.86</c:v>
                </c:pt>
                <c:pt idx="1130">
                  <c:v>23.86</c:v>
                </c:pt>
                <c:pt idx="1131">
                  <c:v>23.86</c:v>
                </c:pt>
                <c:pt idx="1132">
                  <c:v>23.88</c:v>
                </c:pt>
                <c:pt idx="1133">
                  <c:v>23.88</c:v>
                </c:pt>
                <c:pt idx="1134">
                  <c:v>23.88</c:v>
                </c:pt>
                <c:pt idx="1135">
                  <c:v>23.9</c:v>
                </c:pt>
                <c:pt idx="1136">
                  <c:v>23.9</c:v>
                </c:pt>
                <c:pt idx="1137">
                  <c:v>23.92</c:v>
                </c:pt>
                <c:pt idx="1138">
                  <c:v>23.92</c:v>
                </c:pt>
                <c:pt idx="1139">
                  <c:v>23.94</c:v>
                </c:pt>
                <c:pt idx="1140">
                  <c:v>23.94</c:v>
                </c:pt>
                <c:pt idx="1141">
                  <c:v>23.96</c:v>
                </c:pt>
                <c:pt idx="1142">
                  <c:v>23.96</c:v>
                </c:pt>
                <c:pt idx="1143">
                  <c:v>23.96</c:v>
                </c:pt>
                <c:pt idx="1144">
                  <c:v>23.98</c:v>
                </c:pt>
                <c:pt idx="1145">
                  <c:v>23.98</c:v>
                </c:pt>
                <c:pt idx="1146">
                  <c:v>24</c:v>
                </c:pt>
                <c:pt idx="1147">
                  <c:v>24</c:v>
                </c:pt>
                <c:pt idx="1148">
                  <c:v>24</c:v>
                </c:pt>
                <c:pt idx="1149">
                  <c:v>24.02</c:v>
                </c:pt>
                <c:pt idx="1150">
                  <c:v>24.02</c:v>
                </c:pt>
                <c:pt idx="1151">
                  <c:v>24.02</c:v>
                </c:pt>
                <c:pt idx="1152">
                  <c:v>24.04</c:v>
                </c:pt>
                <c:pt idx="1153">
                  <c:v>24.04</c:v>
                </c:pt>
                <c:pt idx="1154">
                  <c:v>24.04</c:v>
                </c:pt>
                <c:pt idx="1155">
                  <c:v>24.06</c:v>
                </c:pt>
                <c:pt idx="1156">
                  <c:v>24.06</c:v>
                </c:pt>
                <c:pt idx="1157">
                  <c:v>24.06</c:v>
                </c:pt>
                <c:pt idx="1158">
                  <c:v>24.06</c:v>
                </c:pt>
                <c:pt idx="1159">
                  <c:v>24.06</c:v>
                </c:pt>
                <c:pt idx="1160">
                  <c:v>24.06</c:v>
                </c:pt>
                <c:pt idx="1161">
                  <c:v>24.06</c:v>
                </c:pt>
                <c:pt idx="1162">
                  <c:v>24.06</c:v>
                </c:pt>
                <c:pt idx="1163">
                  <c:v>24.06</c:v>
                </c:pt>
                <c:pt idx="1164">
                  <c:v>24.06</c:v>
                </c:pt>
                <c:pt idx="1165">
                  <c:v>24.08</c:v>
                </c:pt>
                <c:pt idx="1166">
                  <c:v>24.08</c:v>
                </c:pt>
                <c:pt idx="1167">
                  <c:v>24.08</c:v>
                </c:pt>
                <c:pt idx="1168">
                  <c:v>24.08</c:v>
                </c:pt>
                <c:pt idx="1169">
                  <c:v>24.08</c:v>
                </c:pt>
                <c:pt idx="1170">
                  <c:v>24.08</c:v>
                </c:pt>
                <c:pt idx="1171">
                  <c:v>24.08</c:v>
                </c:pt>
                <c:pt idx="1172">
                  <c:v>24.08</c:v>
                </c:pt>
                <c:pt idx="1173">
                  <c:v>24.08</c:v>
                </c:pt>
                <c:pt idx="1174">
                  <c:v>24.08</c:v>
                </c:pt>
                <c:pt idx="1175">
                  <c:v>24.08</c:v>
                </c:pt>
                <c:pt idx="1176">
                  <c:v>24.08</c:v>
                </c:pt>
                <c:pt idx="1177">
                  <c:v>24.08</c:v>
                </c:pt>
                <c:pt idx="1178">
                  <c:v>24.08</c:v>
                </c:pt>
                <c:pt idx="1179">
                  <c:v>24.08</c:v>
                </c:pt>
                <c:pt idx="1180">
                  <c:v>24.08</c:v>
                </c:pt>
                <c:pt idx="1181">
                  <c:v>24.06</c:v>
                </c:pt>
                <c:pt idx="1182">
                  <c:v>24.06</c:v>
                </c:pt>
                <c:pt idx="1183">
                  <c:v>24.06</c:v>
                </c:pt>
                <c:pt idx="1184">
                  <c:v>24.06</c:v>
                </c:pt>
                <c:pt idx="1185">
                  <c:v>24.06</c:v>
                </c:pt>
                <c:pt idx="1186">
                  <c:v>24.06</c:v>
                </c:pt>
                <c:pt idx="1187">
                  <c:v>24.04</c:v>
                </c:pt>
                <c:pt idx="1188">
                  <c:v>24.04</c:v>
                </c:pt>
                <c:pt idx="1189">
                  <c:v>24.04</c:v>
                </c:pt>
                <c:pt idx="1190">
                  <c:v>24.04</c:v>
                </c:pt>
                <c:pt idx="1191">
                  <c:v>24.02</c:v>
                </c:pt>
                <c:pt idx="1192">
                  <c:v>24.02</c:v>
                </c:pt>
                <c:pt idx="1193">
                  <c:v>24</c:v>
                </c:pt>
                <c:pt idx="1194">
                  <c:v>24</c:v>
                </c:pt>
                <c:pt idx="1195">
                  <c:v>23.98</c:v>
                </c:pt>
                <c:pt idx="1196">
                  <c:v>23.96</c:v>
                </c:pt>
                <c:pt idx="1197">
                  <c:v>23.94</c:v>
                </c:pt>
                <c:pt idx="1198">
                  <c:v>23.94</c:v>
                </c:pt>
                <c:pt idx="1199">
                  <c:v>23.94</c:v>
                </c:pt>
                <c:pt idx="1200">
                  <c:v>23.92</c:v>
                </c:pt>
                <c:pt idx="1201">
                  <c:v>23.9</c:v>
                </c:pt>
                <c:pt idx="1202">
                  <c:v>23.88</c:v>
                </c:pt>
                <c:pt idx="1203">
                  <c:v>23.86</c:v>
                </c:pt>
                <c:pt idx="1204">
                  <c:v>23.82</c:v>
                </c:pt>
                <c:pt idx="1205">
                  <c:v>23.8</c:v>
                </c:pt>
                <c:pt idx="1206">
                  <c:v>23.8</c:v>
                </c:pt>
                <c:pt idx="1207">
                  <c:v>23.78</c:v>
                </c:pt>
                <c:pt idx="1208">
                  <c:v>23.76</c:v>
                </c:pt>
                <c:pt idx="1209">
                  <c:v>23.72</c:v>
                </c:pt>
                <c:pt idx="1210">
                  <c:v>23.7</c:v>
                </c:pt>
                <c:pt idx="1211">
                  <c:v>23.68</c:v>
                </c:pt>
                <c:pt idx="1212">
                  <c:v>23.66</c:v>
                </c:pt>
                <c:pt idx="1213">
                  <c:v>23.62</c:v>
                </c:pt>
                <c:pt idx="1214">
                  <c:v>23.6</c:v>
                </c:pt>
                <c:pt idx="1215">
                  <c:v>23.56</c:v>
                </c:pt>
                <c:pt idx="1216">
                  <c:v>23.54</c:v>
                </c:pt>
                <c:pt idx="1217">
                  <c:v>23.5</c:v>
                </c:pt>
                <c:pt idx="1218">
                  <c:v>23.5</c:v>
                </c:pt>
                <c:pt idx="1219">
                  <c:v>23.46</c:v>
                </c:pt>
                <c:pt idx="1220">
                  <c:v>23.44</c:v>
                </c:pt>
                <c:pt idx="1221">
                  <c:v>23.4</c:v>
                </c:pt>
                <c:pt idx="1222">
                  <c:v>23.36</c:v>
                </c:pt>
                <c:pt idx="1223">
                  <c:v>23.32</c:v>
                </c:pt>
                <c:pt idx="1224">
                  <c:v>23.28</c:v>
                </c:pt>
                <c:pt idx="1225">
                  <c:v>23.24</c:v>
                </c:pt>
                <c:pt idx="1226">
                  <c:v>23.18</c:v>
                </c:pt>
                <c:pt idx="1227">
                  <c:v>23.18</c:v>
                </c:pt>
                <c:pt idx="1228">
                  <c:v>23.14</c:v>
                </c:pt>
                <c:pt idx="1229">
                  <c:v>23.08</c:v>
                </c:pt>
                <c:pt idx="1230">
                  <c:v>23.02</c:v>
                </c:pt>
                <c:pt idx="1231">
                  <c:v>22.98</c:v>
                </c:pt>
                <c:pt idx="1232">
                  <c:v>22.92</c:v>
                </c:pt>
                <c:pt idx="1233">
                  <c:v>22.84</c:v>
                </c:pt>
                <c:pt idx="1234">
                  <c:v>22.78</c:v>
                </c:pt>
                <c:pt idx="1235">
                  <c:v>22.72</c:v>
                </c:pt>
                <c:pt idx="1236">
                  <c:v>22.72</c:v>
                </c:pt>
                <c:pt idx="1237">
                  <c:v>22.64</c:v>
                </c:pt>
                <c:pt idx="1238">
                  <c:v>22.56</c:v>
                </c:pt>
                <c:pt idx="1239">
                  <c:v>22.5</c:v>
                </c:pt>
                <c:pt idx="1240">
                  <c:v>22.42</c:v>
                </c:pt>
                <c:pt idx="1241">
                  <c:v>22.34</c:v>
                </c:pt>
                <c:pt idx="1242">
                  <c:v>22.24</c:v>
                </c:pt>
                <c:pt idx="1243">
                  <c:v>22.16</c:v>
                </c:pt>
                <c:pt idx="1244">
                  <c:v>22.08</c:v>
                </c:pt>
                <c:pt idx="1245">
                  <c:v>21.98</c:v>
                </c:pt>
                <c:pt idx="1246">
                  <c:v>21.98</c:v>
                </c:pt>
                <c:pt idx="1247">
                  <c:v>21.88</c:v>
                </c:pt>
                <c:pt idx="1248">
                  <c:v>21.8</c:v>
                </c:pt>
                <c:pt idx="1249">
                  <c:v>21.7</c:v>
                </c:pt>
                <c:pt idx="1250">
                  <c:v>21.6</c:v>
                </c:pt>
                <c:pt idx="1251">
                  <c:v>21.5</c:v>
                </c:pt>
                <c:pt idx="1252">
                  <c:v>21.4</c:v>
                </c:pt>
                <c:pt idx="1253">
                  <c:v>21.28</c:v>
                </c:pt>
                <c:pt idx="1254">
                  <c:v>21.18</c:v>
                </c:pt>
                <c:pt idx="1255">
                  <c:v>21.18</c:v>
                </c:pt>
                <c:pt idx="1256">
                  <c:v>21.08</c:v>
                </c:pt>
                <c:pt idx="1257">
                  <c:v>20.96</c:v>
                </c:pt>
                <c:pt idx="1258">
                  <c:v>20.86</c:v>
                </c:pt>
                <c:pt idx="1259">
                  <c:v>20.74</c:v>
                </c:pt>
                <c:pt idx="1260">
                  <c:v>20.62</c:v>
                </c:pt>
                <c:pt idx="1261">
                  <c:v>20.52</c:v>
                </c:pt>
                <c:pt idx="1262">
                  <c:v>20.399999999999999</c:v>
                </c:pt>
                <c:pt idx="1263">
                  <c:v>20.28</c:v>
                </c:pt>
                <c:pt idx="1264">
                  <c:v>20.28</c:v>
                </c:pt>
                <c:pt idx="1265">
                  <c:v>20.16</c:v>
                </c:pt>
                <c:pt idx="1266">
                  <c:v>20.04</c:v>
                </c:pt>
                <c:pt idx="1267">
                  <c:v>19.920000000000002</c:v>
                </c:pt>
                <c:pt idx="1268">
                  <c:v>19.8</c:v>
                </c:pt>
                <c:pt idx="1269">
                  <c:v>19.66</c:v>
                </c:pt>
                <c:pt idx="1270">
                  <c:v>19.54</c:v>
                </c:pt>
                <c:pt idx="1271">
                  <c:v>19.420000000000002</c:v>
                </c:pt>
                <c:pt idx="1272">
                  <c:v>19.28</c:v>
                </c:pt>
                <c:pt idx="1273">
                  <c:v>19.28</c:v>
                </c:pt>
                <c:pt idx="1274">
                  <c:v>19.16</c:v>
                </c:pt>
                <c:pt idx="1275">
                  <c:v>19.04</c:v>
                </c:pt>
                <c:pt idx="1276">
                  <c:v>18.899999999999999</c:v>
                </c:pt>
                <c:pt idx="1277">
                  <c:v>18.78</c:v>
                </c:pt>
                <c:pt idx="1278">
                  <c:v>18.64</c:v>
                </c:pt>
                <c:pt idx="1279">
                  <c:v>18.52</c:v>
                </c:pt>
                <c:pt idx="1280">
                  <c:v>18.399999999999999</c:v>
                </c:pt>
                <c:pt idx="1281">
                  <c:v>18.260000000000002</c:v>
                </c:pt>
                <c:pt idx="1282">
                  <c:v>18.14</c:v>
                </c:pt>
                <c:pt idx="1283">
                  <c:v>18.14</c:v>
                </c:pt>
                <c:pt idx="1284">
                  <c:v>18.02</c:v>
                </c:pt>
                <c:pt idx="1285">
                  <c:v>17.88</c:v>
                </c:pt>
                <c:pt idx="1286">
                  <c:v>17.760000000000002</c:v>
                </c:pt>
                <c:pt idx="1287">
                  <c:v>17.64</c:v>
                </c:pt>
                <c:pt idx="1288">
                  <c:v>17.52</c:v>
                </c:pt>
                <c:pt idx="1289">
                  <c:v>17.399999999999999</c:v>
                </c:pt>
                <c:pt idx="1290">
                  <c:v>17.260000000000002</c:v>
                </c:pt>
                <c:pt idx="1291">
                  <c:v>17.14</c:v>
                </c:pt>
                <c:pt idx="1292">
                  <c:v>17.14</c:v>
                </c:pt>
                <c:pt idx="1293">
                  <c:v>17.04</c:v>
                </c:pt>
                <c:pt idx="1294">
                  <c:v>16.920000000000002</c:v>
                </c:pt>
                <c:pt idx="1295">
                  <c:v>16.8</c:v>
                </c:pt>
                <c:pt idx="1296">
                  <c:v>16.68</c:v>
                </c:pt>
              </c:numCache>
            </c:numRef>
          </c:yVal>
          <c:smooth val="1"/>
          <c:extLst xmlns:c16r2="http://schemas.microsoft.com/office/drawing/2015/06/chart">
            <c:ext xmlns:c16="http://schemas.microsoft.com/office/drawing/2014/chart" uri="{C3380CC4-5D6E-409C-BE32-E72D297353CC}">
              <c16:uniqueId val="{00000002-A0BB-1740-8CC2-97211297759F}"/>
            </c:ext>
          </c:extLst>
        </c:ser>
        <c:ser>
          <c:idx val="8"/>
          <c:order val="3"/>
          <c:tx>
            <c:v>5BSG</c:v>
          </c:tx>
          <c:spPr>
            <a:ln>
              <a:solidFill>
                <a:srgbClr val="7030A0"/>
              </a:solidFill>
            </a:ln>
          </c:spPr>
          <c:marker>
            <c:symbol val="none"/>
          </c:marker>
          <c:xVal>
            <c:numRef>
              <c:f>'CO2'!$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2'!$E$2:$E$1666</c:f>
              <c:numCache>
                <c:formatCode>General</c:formatCode>
                <c:ptCount val="166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05</c:v>
                </c:pt>
                <c:pt idx="78">
                  <c:v>0.05</c:v>
                </c:pt>
                <c:pt idx="79">
                  <c:v>0.05</c:v>
                </c:pt>
                <c:pt idx="80">
                  <c:v>0.05</c:v>
                </c:pt>
                <c:pt idx="81">
                  <c:v>0.1</c:v>
                </c:pt>
                <c:pt idx="82">
                  <c:v>0.15</c:v>
                </c:pt>
                <c:pt idx="83">
                  <c:v>0.15</c:v>
                </c:pt>
                <c:pt idx="84">
                  <c:v>0.2</c:v>
                </c:pt>
                <c:pt idx="85">
                  <c:v>0.25</c:v>
                </c:pt>
                <c:pt idx="86">
                  <c:v>0.3</c:v>
                </c:pt>
                <c:pt idx="87">
                  <c:v>0.35</c:v>
                </c:pt>
                <c:pt idx="88">
                  <c:v>0.4</c:v>
                </c:pt>
                <c:pt idx="89">
                  <c:v>0.4</c:v>
                </c:pt>
                <c:pt idx="90">
                  <c:v>0.45</c:v>
                </c:pt>
                <c:pt idx="91">
                  <c:v>0.5</c:v>
                </c:pt>
                <c:pt idx="92">
                  <c:v>0.5</c:v>
                </c:pt>
                <c:pt idx="93">
                  <c:v>0.55000000000000004</c:v>
                </c:pt>
                <c:pt idx="94">
                  <c:v>0.6</c:v>
                </c:pt>
                <c:pt idx="95">
                  <c:v>0.7</c:v>
                </c:pt>
                <c:pt idx="96">
                  <c:v>0.75</c:v>
                </c:pt>
                <c:pt idx="97">
                  <c:v>0.8</c:v>
                </c:pt>
                <c:pt idx="98">
                  <c:v>0.85</c:v>
                </c:pt>
                <c:pt idx="99">
                  <c:v>0.9</c:v>
                </c:pt>
                <c:pt idx="100">
                  <c:v>0.9</c:v>
                </c:pt>
                <c:pt idx="101">
                  <c:v>0.95</c:v>
                </c:pt>
                <c:pt idx="102">
                  <c:v>1</c:v>
                </c:pt>
                <c:pt idx="103">
                  <c:v>1.1000000000000001</c:v>
                </c:pt>
                <c:pt idx="104">
                  <c:v>1.1499999999999999</c:v>
                </c:pt>
                <c:pt idx="105">
                  <c:v>1.2</c:v>
                </c:pt>
                <c:pt idx="106">
                  <c:v>1.25</c:v>
                </c:pt>
                <c:pt idx="107">
                  <c:v>1.3</c:v>
                </c:pt>
                <c:pt idx="108">
                  <c:v>1.35</c:v>
                </c:pt>
                <c:pt idx="109">
                  <c:v>1.4</c:v>
                </c:pt>
                <c:pt idx="110">
                  <c:v>1.45</c:v>
                </c:pt>
                <c:pt idx="111">
                  <c:v>1.45</c:v>
                </c:pt>
                <c:pt idx="112">
                  <c:v>1.5</c:v>
                </c:pt>
                <c:pt idx="113">
                  <c:v>1.55</c:v>
                </c:pt>
                <c:pt idx="114">
                  <c:v>1.6</c:v>
                </c:pt>
                <c:pt idx="115">
                  <c:v>1.65</c:v>
                </c:pt>
                <c:pt idx="116">
                  <c:v>1.7</c:v>
                </c:pt>
                <c:pt idx="117">
                  <c:v>1.75</c:v>
                </c:pt>
                <c:pt idx="118">
                  <c:v>1.8</c:v>
                </c:pt>
                <c:pt idx="119">
                  <c:v>1.85</c:v>
                </c:pt>
                <c:pt idx="120">
                  <c:v>1.85</c:v>
                </c:pt>
                <c:pt idx="121">
                  <c:v>1.9</c:v>
                </c:pt>
                <c:pt idx="122">
                  <c:v>1.95</c:v>
                </c:pt>
                <c:pt idx="123">
                  <c:v>2</c:v>
                </c:pt>
                <c:pt idx="124">
                  <c:v>2.0499999999999998</c:v>
                </c:pt>
                <c:pt idx="125">
                  <c:v>2.1</c:v>
                </c:pt>
                <c:pt idx="126">
                  <c:v>2.15</c:v>
                </c:pt>
                <c:pt idx="127">
                  <c:v>2.2000000000000002</c:v>
                </c:pt>
                <c:pt idx="128">
                  <c:v>2.2000000000000002</c:v>
                </c:pt>
                <c:pt idx="129">
                  <c:v>2.25</c:v>
                </c:pt>
                <c:pt idx="130">
                  <c:v>2.2999999999999998</c:v>
                </c:pt>
                <c:pt idx="131">
                  <c:v>2.35</c:v>
                </c:pt>
                <c:pt idx="132">
                  <c:v>2.4</c:v>
                </c:pt>
                <c:pt idx="133">
                  <c:v>2.5</c:v>
                </c:pt>
                <c:pt idx="134">
                  <c:v>2.5499999999999998</c:v>
                </c:pt>
                <c:pt idx="135">
                  <c:v>2.6</c:v>
                </c:pt>
                <c:pt idx="136">
                  <c:v>2.65</c:v>
                </c:pt>
                <c:pt idx="137">
                  <c:v>2.7</c:v>
                </c:pt>
                <c:pt idx="138">
                  <c:v>2.75</c:v>
                </c:pt>
                <c:pt idx="139">
                  <c:v>2.75</c:v>
                </c:pt>
                <c:pt idx="140">
                  <c:v>2.85</c:v>
                </c:pt>
                <c:pt idx="141">
                  <c:v>2.9</c:v>
                </c:pt>
                <c:pt idx="142">
                  <c:v>2.95</c:v>
                </c:pt>
                <c:pt idx="143">
                  <c:v>3.05</c:v>
                </c:pt>
                <c:pt idx="144">
                  <c:v>3.1</c:v>
                </c:pt>
                <c:pt idx="145">
                  <c:v>3.2</c:v>
                </c:pt>
                <c:pt idx="146">
                  <c:v>3.25</c:v>
                </c:pt>
                <c:pt idx="147">
                  <c:v>3.25</c:v>
                </c:pt>
                <c:pt idx="148">
                  <c:v>3.3</c:v>
                </c:pt>
                <c:pt idx="149">
                  <c:v>3.4</c:v>
                </c:pt>
                <c:pt idx="150">
                  <c:v>3.45</c:v>
                </c:pt>
                <c:pt idx="151">
                  <c:v>3.55</c:v>
                </c:pt>
                <c:pt idx="152">
                  <c:v>3.6</c:v>
                </c:pt>
                <c:pt idx="153">
                  <c:v>3.7</c:v>
                </c:pt>
                <c:pt idx="154">
                  <c:v>3.75</c:v>
                </c:pt>
                <c:pt idx="155">
                  <c:v>3.8</c:v>
                </c:pt>
                <c:pt idx="156">
                  <c:v>3.9</c:v>
                </c:pt>
                <c:pt idx="157">
                  <c:v>3.9</c:v>
                </c:pt>
                <c:pt idx="158">
                  <c:v>3.95</c:v>
                </c:pt>
                <c:pt idx="159">
                  <c:v>4.05</c:v>
                </c:pt>
                <c:pt idx="160">
                  <c:v>4.0999999999999996</c:v>
                </c:pt>
                <c:pt idx="161">
                  <c:v>4.1999999999999966</c:v>
                </c:pt>
                <c:pt idx="162">
                  <c:v>4.25</c:v>
                </c:pt>
                <c:pt idx="163">
                  <c:v>4.3</c:v>
                </c:pt>
                <c:pt idx="164">
                  <c:v>4.3999999999999986</c:v>
                </c:pt>
                <c:pt idx="165">
                  <c:v>4.45</c:v>
                </c:pt>
                <c:pt idx="166">
                  <c:v>4.55</c:v>
                </c:pt>
                <c:pt idx="167">
                  <c:v>4.55</c:v>
                </c:pt>
                <c:pt idx="168">
                  <c:v>4.5999999999999996</c:v>
                </c:pt>
                <c:pt idx="169">
                  <c:v>4.6499999999999977</c:v>
                </c:pt>
                <c:pt idx="170">
                  <c:v>4.75</c:v>
                </c:pt>
                <c:pt idx="171">
                  <c:v>4.8</c:v>
                </c:pt>
                <c:pt idx="172">
                  <c:v>4.8999999999999986</c:v>
                </c:pt>
                <c:pt idx="173">
                  <c:v>4.95</c:v>
                </c:pt>
                <c:pt idx="174">
                  <c:v>5</c:v>
                </c:pt>
                <c:pt idx="175">
                  <c:v>5</c:v>
                </c:pt>
                <c:pt idx="176">
                  <c:v>5.0999999999999996</c:v>
                </c:pt>
                <c:pt idx="177">
                  <c:v>5.1499999999999986</c:v>
                </c:pt>
                <c:pt idx="178">
                  <c:v>5.1999999999999966</c:v>
                </c:pt>
                <c:pt idx="179">
                  <c:v>5.3</c:v>
                </c:pt>
                <c:pt idx="180">
                  <c:v>5.35</c:v>
                </c:pt>
                <c:pt idx="181">
                  <c:v>5.3999999999999986</c:v>
                </c:pt>
                <c:pt idx="182">
                  <c:v>5.5</c:v>
                </c:pt>
                <c:pt idx="183">
                  <c:v>5.55</c:v>
                </c:pt>
                <c:pt idx="184">
                  <c:v>5.6499999999999977</c:v>
                </c:pt>
                <c:pt idx="185">
                  <c:v>5.6499999999999977</c:v>
                </c:pt>
                <c:pt idx="186">
                  <c:v>5.6999999999999966</c:v>
                </c:pt>
                <c:pt idx="187">
                  <c:v>5.75</c:v>
                </c:pt>
                <c:pt idx="188">
                  <c:v>5.85</c:v>
                </c:pt>
                <c:pt idx="189">
                  <c:v>5.8999999999999986</c:v>
                </c:pt>
                <c:pt idx="190">
                  <c:v>6</c:v>
                </c:pt>
                <c:pt idx="191">
                  <c:v>6.05</c:v>
                </c:pt>
                <c:pt idx="192">
                  <c:v>6.05</c:v>
                </c:pt>
                <c:pt idx="193">
                  <c:v>6.1999999999999966</c:v>
                </c:pt>
                <c:pt idx="194">
                  <c:v>6.3</c:v>
                </c:pt>
                <c:pt idx="195">
                  <c:v>6.3</c:v>
                </c:pt>
                <c:pt idx="196">
                  <c:v>6.3999999999999986</c:v>
                </c:pt>
                <c:pt idx="197">
                  <c:v>6.45</c:v>
                </c:pt>
                <c:pt idx="198">
                  <c:v>6.55</c:v>
                </c:pt>
                <c:pt idx="199">
                  <c:v>6.6</c:v>
                </c:pt>
                <c:pt idx="200">
                  <c:v>6.6999999999999966</c:v>
                </c:pt>
                <c:pt idx="201">
                  <c:v>6.75</c:v>
                </c:pt>
                <c:pt idx="202">
                  <c:v>6.85</c:v>
                </c:pt>
                <c:pt idx="203">
                  <c:v>6.85</c:v>
                </c:pt>
                <c:pt idx="204">
                  <c:v>6.95</c:v>
                </c:pt>
                <c:pt idx="205">
                  <c:v>7</c:v>
                </c:pt>
                <c:pt idx="206">
                  <c:v>7.1</c:v>
                </c:pt>
                <c:pt idx="207">
                  <c:v>7.1499999999999986</c:v>
                </c:pt>
                <c:pt idx="208">
                  <c:v>7.25</c:v>
                </c:pt>
                <c:pt idx="209">
                  <c:v>7.3</c:v>
                </c:pt>
                <c:pt idx="210">
                  <c:v>7.3999999999999986</c:v>
                </c:pt>
                <c:pt idx="211">
                  <c:v>7.5</c:v>
                </c:pt>
                <c:pt idx="212">
                  <c:v>7.55</c:v>
                </c:pt>
                <c:pt idx="213">
                  <c:v>7.55</c:v>
                </c:pt>
                <c:pt idx="214">
                  <c:v>7.6499999999999977</c:v>
                </c:pt>
                <c:pt idx="215">
                  <c:v>7.6999999999999966</c:v>
                </c:pt>
                <c:pt idx="216">
                  <c:v>7.8</c:v>
                </c:pt>
                <c:pt idx="217">
                  <c:v>7.85</c:v>
                </c:pt>
                <c:pt idx="218">
                  <c:v>7.95</c:v>
                </c:pt>
                <c:pt idx="219">
                  <c:v>8</c:v>
                </c:pt>
                <c:pt idx="220">
                  <c:v>8</c:v>
                </c:pt>
                <c:pt idx="221">
                  <c:v>8.15</c:v>
                </c:pt>
                <c:pt idx="222">
                  <c:v>8.25</c:v>
                </c:pt>
                <c:pt idx="223">
                  <c:v>8.25</c:v>
                </c:pt>
                <c:pt idx="224">
                  <c:v>8.3000000000000025</c:v>
                </c:pt>
                <c:pt idx="225">
                  <c:v>8.4</c:v>
                </c:pt>
                <c:pt idx="226">
                  <c:v>8.4499999999999993</c:v>
                </c:pt>
                <c:pt idx="227">
                  <c:v>8.5500000000000025</c:v>
                </c:pt>
                <c:pt idx="228">
                  <c:v>8.6</c:v>
                </c:pt>
                <c:pt idx="229">
                  <c:v>8.7000000000000011</c:v>
                </c:pt>
                <c:pt idx="230">
                  <c:v>8.75</c:v>
                </c:pt>
                <c:pt idx="231">
                  <c:v>8.75</c:v>
                </c:pt>
                <c:pt idx="232">
                  <c:v>8.85</c:v>
                </c:pt>
                <c:pt idx="233">
                  <c:v>8.9</c:v>
                </c:pt>
                <c:pt idx="234">
                  <c:v>9</c:v>
                </c:pt>
                <c:pt idx="235">
                  <c:v>9.0500000000000025</c:v>
                </c:pt>
                <c:pt idx="236">
                  <c:v>9.1</c:v>
                </c:pt>
                <c:pt idx="237">
                  <c:v>9.2000000000000011</c:v>
                </c:pt>
                <c:pt idx="238">
                  <c:v>9.25</c:v>
                </c:pt>
                <c:pt idx="239">
                  <c:v>9.3000000000000025</c:v>
                </c:pt>
                <c:pt idx="240">
                  <c:v>9.35</c:v>
                </c:pt>
                <c:pt idx="241">
                  <c:v>9.35</c:v>
                </c:pt>
                <c:pt idx="242">
                  <c:v>9.4499999999999993</c:v>
                </c:pt>
                <c:pt idx="243">
                  <c:v>9.5</c:v>
                </c:pt>
                <c:pt idx="244">
                  <c:v>9.5500000000000025</c:v>
                </c:pt>
                <c:pt idx="245">
                  <c:v>9.6</c:v>
                </c:pt>
                <c:pt idx="246">
                  <c:v>9.65</c:v>
                </c:pt>
                <c:pt idx="247">
                  <c:v>9.7000000000000011</c:v>
                </c:pt>
                <c:pt idx="248">
                  <c:v>9.8000000000000025</c:v>
                </c:pt>
                <c:pt idx="249">
                  <c:v>9.8000000000000025</c:v>
                </c:pt>
                <c:pt idx="250">
                  <c:v>9.9</c:v>
                </c:pt>
                <c:pt idx="251">
                  <c:v>9.9</c:v>
                </c:pt>
                <c:pt idx="252">
                  <c:v>10.02</c:v>
                </c:pt>
                <c:pt idx="253">
                  <c:v>10.14</c:v>
                </c:pt>
                <c:pt idx="254">
                  <c:v>10.26</c:v>
                </c:pt>
                <c:pt idx="255">
                  <c:v>10.38</c:v>
                </c:pt>
                <c:pt idx="256">
                  <c:v>10.5</c:v>
                </c:pt>
                <c:pt idx="257">
                  <c:v>10.5</c:v>
                </c:pt>
                <c:pt idx="258">
                  <c:v>10.62</c:v>
                </c:pt>
                <c:pt idx="259">
                  <c:v>10.74</c:v>
                </c:pt>
                <c:pt idx="260">
                  <c:v>10.84</c:v>
                </c:pt>
                <c:pt idx="261">
                  <c:v>10.96</c:v>
                </c:pt>
                <c:pt idx="262">
                  <c:v>11.08</c:v>
                </c:pt>
                <c:pt idx="263">
                  <c:v>11.18</c:v>
                </c:pt>
                <c:pt idx="264">
                  <c:v>11.3</c:v>
                </c:pt>
                <c:pt idx="265">
                  <c:v>11.42</c:v>
                </c:pt>
                <c:pt idx="266">
                  <c:v>11.52</c:v>
                </c:pt>
                <c:pt idx="267">
                  <c:v>11.62</c:v>
                </c:pt>
                <c:pt idx="268">
                  <c:v>11.62</c:v>
                </c:pt>
                <c:pt idx="269">
                  <c:v>11.74</c:v>
                </c:pt>
                <c:pt idx="270">
                  <c:v>11.84</c:v>
                </c:pt>
                <c:pt idx="271">
                  <c:v>11.94</c:v>
                </c:pt>
                <c:pt idx="272">
                  <c:v>12.04</c:v>
                </c:pt>
                <c:pt idx="273">
                  <c:v>12.16</c:v>
                </c:pt>
                <c:pt idx="274">
                  <c:v>12.26</c:v>
                </c:pt>
                <c:pt idx="275">
                  <c:v>12.36</c:v>
                </c:pt>
                <c:pt idx="276">
                  <c:v>12.46</c:v>
                </c:pt>
                <c:pt idx="277">
                  <c:v>12.46</c:v>
                </c:pt>
                <c:pt idx="278">
                  <c:v>12.56</c:v>
                </c:pt>
                <c:pt idx="279">
                  <c:v>12.64</c:v>
                </c:pt>
                <c:pt idx="280">
                  <c:v>12.74</c:v>
                </c:pt>
                <c:pt idx="281">
                  <c:v>12.84</c:v>
                </c:pt>
                <c:pt idx="282">
                  <c:v>12.92</c:v>
                </c:pt>
                <c:pt idx="283">
                  <c:v>13.02</c:v>
                </c:pt>
                <c:pt idx="284">
                  <c:v>13.1</c:v>
                </c:pt>
                <c:pt idx="285">
                  <c:v>13.1</c:v>
                </c:pt>
                <c:pt idx="286">
                  <c:v>13.2</c:v>
                </c:pt>
                <c:pt idx="287">
                  <c:v>13.28</c:v>
                </c:pt>
                <c:pt idx="288">
                  <c:v>13.36</c:v>
                </c:pt>
                <c:pt idx="289">
                  <c:v>13.46</c:v>
                </c:pt>
                <c:pt idx="290">
                  <c:v>13.54</c:v>
                </c:pt>
                <c:pt idx="291">
                  <c:v>13.62</c:v>
                </c:pt>
                <c:pt idx="292">
                  <c:v>13.7</c:v>
                </c:pt>
                <c:pt idx="293">
                  <c:v>13.78</c:v>
                </c:pt>
                <c:pt idx="294">
                  <c:v>13.86</c:v>
                </c:pt>
                <c:pt idx="295">
                  <c:v>13.92</c:v>
                </c:pt>
                <c:pt idx="296">
                  <c:v>13.92</c:v>
                </c:pt>
                <c:pt idx="297">
                  <c:v>14</c:v>
                </c:pt>
                <c:pt idx="298">
                  <c:v>14.08</c:v>
                </c:pt>
                <c:pt idx="299">
                  <c:v>14.16</c:v>
                </c:pt>
                <c:pt idx="300">
                  <c:v>14.24</c:v>
                </c:pt>
                <c:pt idx="301">
                  <c:v>14.32</c:v>
                </c:pt>
                <c:pt idx="302">
                  <c:v>14.4</c:v>
                </c:pt>
                <c:pt idx="303">
                  <c:v>14.48</c:v>
                </c:pt>
                <c:pt idx="304">
                  <c:v>14.56</c:v>
                </c:pt>
                <c:pt idx="305">
                  <c:v>14.56</c:v>
                </c:pt>
                <c:pt idx="306">
                  <c:v>14.64</c:v>
                </c:pt>
                <c:pt idx="307">
                  <c:v>14.72</c:v>
                </c:pt>
                <c:pt idx="308">
                  <c:v>14.8</c:v>
                </c:pt>
                <c:pt idx="309">
                  <c:v>14.88</c:v>
                </c:pt>
                <c:pt idx="310">
                  <c:v>14.96</c:v>
                </c:pt>
                <c:pt idx="311">
                  <c:v>15.02</c:v>
                </c:pt>
                <c:pt idx="312">
                  <c:v>15.1</c:v>
                </c:pt>
                <c:pt idx="313">
                  <c:v>15.1</c:v>
                </c:pt>
                <c:pt idx="314">
                  <c:v>15.24</c:v>
                </c:pt>
                <c:pt idx="315">
                  <c:v>15.24</c:v>
                </c:pt>
                <c:pt idx="316">
                  <c:v>15.32</c:v>
                </c:pt>
                <c:pt idx="317">
                  <c:v>15.38</c:v>
                </c:pt>
                <c:pt idx="318">
                  <c:v>15.46</c:v>
                </c:pt>
                <c:pt idx="319">
                  <c:v>15.52</c:v>
                </c:pt>
                <c:pt idx="320">
                  <c:v>15.6</c:v>
                </c:pt>
                <c:pt idx="321">
                  <c:v>15.66</c:v>
                </c:pt>
                <c:pt idx="322">
                  <c:v>15.72</c:v>
                </c:pt>
                <c:pt idx="323">
                  <c:v>15.78</c:v>
                </c:pt>
                <c:pt idx="324">
                  <c:v>15.78</c:v>
                </c:pt>
                <c:pt idx="325">
                  <c:v>15.86</c:v>
                </c:pt>
                <c:pt idx="326">
                  <c:v>15.92</c:v>
                </c:pt>
                <c:pt idx="327">
                  <c:v>15.98</c:v>
                </c:pt>
                <c:pt idx="328">
                  <c:v>16.04</c:v>
                </c:pt>
                <c:pt idx="329">
                  <c:v>16.100000000000001</c:v>
                </c:pt>
                <c:pt idx="330">
                  <c:v>16.18</c:v>
                </c:pt>
                <c:pt idx="331">
                  <c:v>16.239999999999998</c:v>
                </c:pt>
                <c:pt idx="332">
                  <c:v>16.3</c:v>
                </c:pt>
                <c:pt idx="333">
                  <c:v>16.3</c:v>
                </c:pt>
                <c:pt idx="334">
                  <c:v>16.36</c:v>
                </c:pt>
                <c:pt idx="335">
                  <c:v>16.420000000000002</c:v>
                </c:pt>
                <c:pt idx="336">
                  <c:v>16.48</c:v>
                </c:pt>
                <c:pt idx="337">
                  <c:v>16.54</c:v>
                </c:pt>
                <c:pt idx="338">
                  <c:v>16.600000000000001</c:v>
                </c:pt>
                <c:pt idx="339">
                  <c:v>16.66</c:v>
                </c:pt>
                <c:pt idx="340">
                  <c:v>16.72</c:v>
                </c:pt>
                <c:pt idx="341">
                  <c:v>16.78</c:v>
                </c:pt>
                <c:pt idx="342">
                  <c:v>16.84</c:v>
                </c:pt>
                <c:pt idx="343">
                  <c:v>16.84</c:v>
                </c:pt>
                <c:pt idx="344">
                  <c:v>16.899999999999999</c:v>
                </c:pt>
                <c:pt idx="345">
                  <c:v>16.940000000000001</c:v>
                </c:pt>
                <c:pt idx="346">
                  <c:v>17</c:v>
                </c:pt>
                <c:pt idx="347">
                  <c:v>17.059999999999999</c:v>
                </c:pt>
                <c:pt idx="348">
                  <c:v>17.100000000000001</c:v>
                </c:pt>
                <c:pt idx="349">
                  <c:v>17.16</c:v>
                </c:pt>
                <c:pt idx="350">
                  <c:v>17.2</c:v>
                </c:pt>
                <c:pt idx="351">
                  <c:v>17.239999999999998</c:v>
                </c:pt>
                <c:pt idx="352">
                  <c:v>17.239999999999998</c:v>
                </c:pt>
                <c:pt idx="353">
                  <c:v>17.3</c:v>
                </c:pt>
                <c:pt idx="354">
                  <c:v>17.34</c:v>
                </c:pt>
                <c:pt idx="355">
                  <c:v>17.38</c:v>
                </c:pt>
                <c:pt idx="356">
                  <c:v>17.440000000000001</c:v>
                </c:pt>
                <c:pt idx="357">
                  <c:v>17.48</c:v>
                </c:pt>
                <c:pt idx="358">
                  <c:v>17.52</c:v>
                </c:pt>
                <c:pt idx="359">
                  <c:v>17.559999999999999</c:v>
                </c:pt>
                <c:pt idx="360">
                  <c:v>17.600000000000001</c:v>
                </c:pt>
                <c:pt idx="361">
                  <c:v>17.600000000000001</c:v>
                </c:pt>
                <c:pt idx="362">
                  <c:v>17.64</c:v>
                </c:pt>
                <c:pt idx="363">
                  <c:v>17.68</c:v>
                </c:pt>
                <c:pt idx="364">
                  <c:v>17.72</c:v>
                </c:pt>
                <c:pt idx="365">
                  <c:v>17.760000000000002</c:v>
                </c:pt>
                <c:pt idx="366">
                  <c:v>17.8</c:v>
                </c:pt>
                <c:pt idx="367">
                  <c:v>17.84</c:v>
                </c:pt>
                <c:pt idx="368">
                  <c:v>17.88</c:v>
                </c:pt>
                <c:pt idx="369">
                  <c:v>17.920000000000002</c:v>
                </c:pt>
                <c:pt idx="370">
                  <c:v>17.96</c:v>
                </c:pt>
                <c:pt idx="371">
                  <c:v>17.96</c:v>
                </c:pt>
                <c:pt idx="372">
                  <c:v>18</c:v>
                </c:pt>
                <c:pt idx="373">
                  <c:v>18.04</c:v>
                </c:pt>
                <c:pt idx="374">
                  <c:v>18.079999999999998</c:v>
                </c:pt>
                <c:pt idx="375">
                  <c:v>18.12</c:v>
                </c:pt>
                <c:pt idx="376">
                  <c:v>18.16</c:v>
                </c:pt>
                <c:pt idx="377">
                  <c:v>18.2</c:v>
                </c:pt>
                <c:pt idx="378">
                  <c:v>18.239999999999998</c:v>
                </c:pt>
                <c:pt idx="379">
                  <c:v>18.28</c:v>
                </c:pt>
                <c:pt idx="380">
                  <c:v>18.28</c:v>
                </c:pt>
                <c:pt idx="381">
                  <c:v>18.32</c:v>
                </c:pt>
                <c:pt idx="382">
                  <c:v>18.38</c:v>
                </c:pt>
                <c:pt idx="383">
                  <c:v>18.420000000000002</c:v>
                </c:pt>
                <c:pt idx="384">
                  <c:v>18.46</c:v>
                </c:pt>
                <c:pt idx="385">
                  <c:v>18.5</c:v>
                </c:pt>
                <c:pt idx="386">
                  <c:v>18.54</c:v>
                </c:pt>
                <c:pt idx="387">
                  <c:v>18.579999999999998</c:v>
                </c:pt>
                <c:pt idx="388">
                  <c:v>18.64</c:v>
                </c:pt>
                <c:pt idx="389">
                  <c:v>18.68</c:v>
                </c:pt>
                <c:pt idx="390">
                  <c:v>18.68</c:v>
                </c:pt>
                <c:pt idx="391">
                  <c:v>18.72</c:v>
                </c:pt>
                <c:pt idx="392">
                  <c:v>18.760000000000002</c:v>
                </c:pt>
                <c:pt idx="393">
                  <c:v>18.8</c:v>
                </c:pt>
                <c:pt idx="394">
                  <c:v>18.84</c:v>
                </c:pt>
                <c:pt idx="395">
                  <c:v>18.86</c:v>
                </c:pt>
                <c:pt idx="396">
                  <c:v>18.899999999999999</c:v>
                </c:pt>
                <c:pt idx="397">
                  <c:v>18.940000000000001</c:v>
                </c:pt>
                <c:pt idx="398">
                  <c:v>18.940000000000001</c:v>
                </c:pt>
                <c:pt idx="399">
                  <c:v>18.98</c:v>
                </c:pt>
                <c:pt idx="400">
                  <c:v>19.02</c:v>
                </c:pt>
                <c:pt idx="401">
                  <c:v>19.04</c:v>
                </c:pt>
                <c:pt idx="402">
                  <c:v>19.079999999999998</c:v>
                </c:pt>
                <c:pt idx="403">
                  <c:v>19.100000000000001</c:v>
                </c:pt>
                <c:pt idx="404">
                  <c:v>19.14</c:v>
                </c:pt>
                <c:pt idx="405">
                  <c:v>19.16</c:v>
                </c:pt>
                <c:pt idx="406">
                  <c:v>19.18</c:v>
                </c:pt>
                <c:pt idx="407">
                  <c:v>19.22</c:v>
                </c:pt>
                <c:pt idx="408">
                  <c:v>19.22</c:v>
                </c:pt>
                <c:pt idx="409">
                  <c:v>19.239999999999998</c:v>
                </c:pt>
                <c:pt idx="410">
                  <c:v>19.260000000000002</c:v>
                </c:pt>
                <c:pt idx="411">
                  <c:v>19.3</c:v>
                </c:pt>
                <c:pt idx="412">
                  <c:v>19.32</c:v>
                </c:pt>
                <c:pt idx="413">
                  <c:v>19.34</c:v>
                </c:pt>
                <c:pt idx="414">
                  <c:v>19.36</c:v>
                </c:pt>
                <c:pt idx="415">
                  <c:v>19.38</c:v>
                </c:pt>
                <c:pt idx="416">
                  <c:v>19.420000000000002</c:v>
                </c:pt>
                <c:pt idx="417">
                  <c:v>19.420000000000002</c:v>
                </c:pt>
                <c:pt idx="418">
                  <c:v>19.440000000000001</c:v>
                </c:pt>
                <c:pt idx="419">
                  <c:v>19.46</c:v>
                </c:pt>
                <c:pt idx="420">
                  <c:v>19.48</c:v>
                </c:pt>
                <c:pt idx="421">
                  <c:v>19.5</c:v>
                </c:pt>
                <c:pt idx="422">
                  <c:v>19.52</c:v>
                </c:pt>
                <c:pt idx="423">
                  <c:v>19.54</c:v>
                </c:pt>
                <c:pt idx="424">
                  <c:v>19.54</c:v>
                </c:pt>
                <c:pt idx="425">
                  <c:v>19.559999999999999</c:v>
                </c:pt>
                <c:pt idx="426">
                  <c:v>19.579999999999998</c:v>
                </c:pt>
                <c:pt idx="427">
                  <c:v>19.579999999999998</c:v>
                </c:pt>
                <c:pt idx="428">
                  <c:v>19.600000000000001</c:v>
                </c:pt>
                <c:pt idx="429">
                  <c:v>19.62</c:v>
                </c:pt>
                <c:pt idx="430">
                  <c:v>19.64</c:v>
                </c:pt>
                <c:pt idx="431">
                  <c:v>19.66</c:v>
                </c:pt>
                <c:pt idx="432">
                  <c:v>19.68</c:v>
                </c:pt>
                <c:pt idx="433">
                  <c:v>19.68</c:v>
                </c:pt>
                <c:pt idx="434">
                  <c:v>19.7</c:v>
                </c:pt>
                <c:pt idx="435">
                  <c:v>19.7</c:v>
                </c:pt>
                <c:pt idx="436">
                  <c:v>19.72</c:v>
                </c:pt>
                <c:pt idx="437">
                  <c:v>19.739999999999998</c:v>
                </c:pt>
                <c:pt idx="438">
                  <c:v>19.739999999999998</c:v>
                </c:pt>
                <c:pt idx="439">
                  <c:v>19.760000000000002</c:v>
                </c:pt>
                <c:pt idx="440">
                  <c:v>19.760000000000002</c:v>
                </c:pt>
                <c:pt idx="441">
                  <c:v>19.78</c:v>
                </c:pt>
                <c:pt idx="442">
                  <c:v>19.78</c:v>
                </c:pt>
                <c:pt idx="443">
                  <c:v>19.8</c:v>
                </c:pt>
                <c:pt idx="444">
                  <c:v>19.8</c:v>
                </c:pt>
                <c:pt idx="445">
                  <c:v>19.82</c:v>
                </c:pt>
                <c:pt idx="446">
                  <c:v>19.82</c:v>
                </c:pt>
                <c:pt idx="447">
                  <c:v>19.82</c:v>
                </c:pt>
                <c:pt idx="448">
                  <c:v>19.82</c:v>
                </c:pt>
                <c:pt idx="449">
                  <c:v>19.84</c:v>
                </c:pt>
                <c:pt idx="450">
                  <c:v>19.84</c:v>
                </c:pt>
                <c:pt idx="451">
                  <c:v>19.84</c:v>
                </c:pt>
                <c:pt idx="452">
                  <c:v>19.84</c:v>
                </c:pt>
                <c:pt idx="453">
                  <c:v>19.84</c:v>
                </c:pt>
                <c:pt idx="454">
                  <c:v>19.84</c:v>
                </c:pt>
                <c:pt idx="455">
                  <c:v>19.86</c:v>
                </c:pt>
                <c:pt idx="456">
                  <c:v>19.86</c:v>
                </c:pt>
                <c:pt idx="457">
                  <c:v>19.86</c:v>
                </c:pt>
                <c:pt idx="458">
                  <c:v>19.86</c:v>
                </c:pt>
                <c:pt idx="459">
                  <c:v>19.86</c:v>
                </c:pt>
                <c:pt idx="460">
                  <c:v>19.86</c:v>
                </c:pt>
                <c:pt idx="461">
                  <c:v>19.86</c:v>
                </c:pt>
                <c:pt idx="462">
                  <c:v>19.88</c:v>
                </c:pt>
                <c:pt idx="463">
                  <c:v>19.88</c:v>
                </c:pt>
                <c:pt idx="464">
                  <c:v>19.88</c:v>
                </c:pt>
                <c:pt idx="465">
                  <c:v>19.88</c:v>
                </c:pt>
                <c:pt idx="466">
                  <c:v>19.88</c:v>
                </c:pt>
                <c:pt idx="467">
                  <c:v>19.88</c:v>
                </c:pt>
                <c:pt idx="468">
                  <c:v>19.88</c:v>
                </c:pt>
                <c:pt idx="469">
                  <c:v>19.88</c:v>
                </c:pt>
                <c:pt idx="470">
                  <c:v>19.88</c:v>
                </c:pt>
                <c:pt idx="471">
                  <c:v>19.88</c:v>
                </c:pt>
                <c:pt idx="472">
                  <c:v>19.88</c:v>
                </c:pt>
                <c:pt idx="473">
                  <c:v>19.899999999999999</c:v>
                </c:pt>
                <c:pt idx="474">
                  <c:v>19.899999999999999</c:v>
                </c:pt>
                <c:pt idx="475">
                  <c:v>19.899999999999999</c:v>
                </c:pt>
                <c:pt idx="476">
                  <c:v>19.899999999999999</c:v>
                </c:pt>
                <c:pt idx="477">
                  <c:v>19.899999999999999</c:v>
                </c:pt>
                <c:pt idx="478">
                  <c:v>19.899999999999999</c:v>
                </c:pt>
                <c:pt idx="479">
                  <c:v>19.920000000000002</c:v>
                </c:pt>
                <c:pt idx="480">
                  <c:v>19.920000000000002</c:v>
                </c:pt>
                <c:pt idx="481">
                  <c:v>19.920000000000002</c:v>
                </c:pt>
                <c:pt idx="482">
                  <c:v>19.920000000000002</c:v>
                </c:pt>
                <c:pt idx="483">
                  <c:v>19.920000000000002</c:v>
                </c:pt>
                <c:pt idx="484">
                  <c:v>19.940000000000001</c:v>
                </c:pt>
                <c:pt idx="485">
                  <c:v>19.940000000000001</c:v>
                </c:pt>
                <c:pt idx="486">
                  <c:v>19.940000000000001</c:v>
                </c:pt>
                <c:pt idx="487">
                  <c:v>19.940000000000001</c:v>
                </c:pt>
                <c:pt idx="488">
                  <c:v>19.96</c:v>
                </c:pt>
                <c:pt idx="489">
                  <c:v>19.96</c:v>
                </c:pt>
                <c:pt idx="490">
                  <c:v>19.96</c:v>
                </c:pt>
                <c:pt idx="491">
                  <c:v>19.96</c:v>
                </c:pt>
                <c:pt idx="492">
                  <c:v>19.96</c:v>
                </c:pt>
                <c:pt idx="493">
                  <c:v>19.98</c:v>
                </c:pt>
                <c:pt idx="494">
                  <c:v>19.98</c:v>
                </c:pt>
                <c:pt idx="495">
                  <c:v>19.98</c:v>
                </c:pt>
                <c:pt idx="496">
                  <c:v>19.98</c:v>
                </c:pt>
                <c:pt idx="497">
                  <c:v>20</c:v>
                </c:pt>
                <c:pt idx="498">
                  <c:v>20</c:v>
                </c:pt>
                <c:pt idx="499">
                  <c:v>20</c:v>
                </c:pt>
                <c:pt idx="500">
                  <c:v>20</c:v>
                </c:pt>
                <c:pt idx="501">
                  <c:v>20</c:v>
                </c:pt>
                <c:pt idx="502">
                  <c:v>20</c:v>
                </c:pt>
                <c:pt idx="503">
                  <c:v>20</c:v>
                </c:pt>
                <c:pt idx="504">
                  <c:v>20</c:v>
                </c:pt>
                <c:pt idx="505">
                  <c:v>20</c:v>
                </c:pt>
                <c:pt idx="506">
                  <c:v>20</c:v>
                </c:pt>
                <c:pt idx="507">
                  <c:v>20</c:v>
                </c:pt>
                <c:pt idx="508">
                  <c:v>20</c:v>
                </c:pt>
                <c:pt idx="509">
                  <c:v>20</c:v>
                </c:pt>
                <c:pt idx="510">
                  <c:v>20</c:v>
                </c:pt>
                <c:pt idx="511">
                  <c:v>20</c:v>
                </c:pt>
                <c:pt idx="512">
                  <c:v>20</c:v>
                </c:pt>
                <c:pt idx="513">
                  <c:v>20</c:v>
                </c:pt>
                <c:pt idx="514">
                  <c:v>20.02</c:v>
                </c:pt>
                <c:pt idx="515">
                  <c:v>20.02</c:v>
                </c:pt>
                <c:pt idx="516">
                  <c:v>20.02</c:v>
                </c:pt>
                <c:pt idx="517">
                  <c:v>20.02</c:v>
                </c:pt>
                <c:pt idx="518">
                  <c:v>20.02</c:v>
                </c:pt>
                <c:pt idx="519">
                  <c:v>20.02</c:v>
                </c:pt>
                <c:pt idx="520">
                  <c:v>20.02</c:v>
                </c:pt>
                <c:pt idx="521">
                  <c:v>20.02</c:v>
                </c:pt>
                <c:pt idx="522">
                  <c:v>20.02</c:v>
                </c:pt>
                <c:pt idx="523">
                  <c:v>20.02</c:v>
                </c:pt>
                <c:pt idx="524">
                  <c:v>20.02</c:v>
                </c:pt>
                <c:pt idx="525">
                  <c:v>20.02</c:v>
                </c:pt>
                <c:pt idx="526">
                  <c:v>20.02</c:v>
                </c:pt>
                <c:pt idx="527">
                  <c:v>20.04</c:v>
                </c:pt>
                <c:pt idx="528">
                  <c:v>20.04</c:v>
                </c:pt>
                <c:pt idx="529">
                  <c:v>20.04</c:v>
                </c:pt>
                <c:pt idx="530">
                  <c:v>20.04</c:v>
                </c:pt>
                <c:pt idx="531">
                  <c:v>20.04</c:v>
                </c:pt>
                <c:pt idx="532">
                  <c:v>20.04</c:v>
                </c:pt>
                <c:pt idx="533">
                  <c:v>20.04</c:v>
                </c:pt>
                <c:pt idx="534">
                  <c:v>20.04</c:v>
                </c:pt>
                <c:pt idx="535">
                  <c:v>20.059999999999999</c:v>
                </c:pt>
                <c:pt idx="536">
                  <c:v>20.059999999999999</c:v>
                </c:pt>
                <c:pt idx="537">
                  <c:v>20.059999999999999</c:v>
                </c:pt>
                <c:pt idx="538">
                  <c:v>20.059999999999999</c:v>
                </c:pt>
                <c:pt idx="539">
                  <c:v>20.059999999999999</c:v>
                </c:pt>
                <c:pt idx="540">
                  <c:v>20.059999999999999</c:v>
                </c:pt>
                <c:pt idx="541">
                  <c:v>20.059999999999999</c:v>
                </c:pt>
                <c:pt idx="542">
                  <c:v>20.059999999999999</c:v>
                </c:pt>
                <c:pt idx="543">
                  <c:v>20.059999999999999</c:v>
                </c:pt>
                <c:pt idx="544">
                  <c:v>20.059999999999999</c:v>
                </c:pt>
                <c:pt idx="545">
                  <c:v>20.059999999999999</c:v>
                </c:pt>
                <c:pt idx="546">
                  <c:v>20.059999999999999</c:v>
                </c:pt>
                <c:pt idx="547">
                  <c:v>20.059999999999999</c:v>
                </c:pt>
                <c:pt idx="548">
                  <c:v>20.059999999999999</c:v>
                </c:pt>
                <c:pt idx="549">
                  <c:v>20.04</c:v>
                </c:pt>
                <c:pt idx="550">
                  <c:v>20.04</c:v>
                </c:pt>
                <c:pt idx="551">
                  <c:v>20.04</c:v>
                </c:pt>
                <c:pt idx="552">
                  <c:v>20.04</c:v>
                </c:pt>
                <c:pt idx="553">
                  <c:v>20.04</c:v>
                </c:pt>
                <c:pt idx="554">
                  <c:v>20.04</c:v>
                </c:pt>
                <c:pt idx="555">
                  <c:v>20.02</c:v>
                </c:pt>
                <c:pt idx="556">
                  <c:v>20.02</c:v>
                </c:pt>
                <c:pt idx="557">
                  <c:v>20.02</c:v>
                </c:pt>
                <c:pt idx="558">
                  <c:v>20.02</c:v>
                </c:pt>
                <c:pt idx="559">
                  <c:v>20.02</c:v>
                </c:pt>
                <c:pt idx="560">
                  <c:v>20.02</c:v>
                </c:pt>
                <c:pt idx="561">
                  <c:v>20.02</c:v>
                </c:pt>
                <c:pt idx="562">
                  <c:v>20.02</c:v>
                </c:pt>
                <c:pt idx="563">
                  <c:v>20.02</c:v>
                </c:pt>
                <c:pt idx="564">
                  <c:v>20.02</c:v>
                </c:pt>
                <c:pt idx="565">
                  <c:v>20.02</c:v>
                </c:pt>
                <c:pt idx="566">
                  <c:v>20.02</c:v>
                </c:pt>
                <c:pt idx="567">
                  <c:v>20.02</c:v>
                </c:pt>
                <c:pt idx="568">
                  <c:v>20.02</c:v>
                </c:pt>
                <c:pt idx="569">
                  <c:v>20.02</c:v>
                </c:pt>
                <c:pt idx="570">
                  <c:v>20.02</c:v>
                </c:pt>
                <c:pt idx="571">
                  <c:v>20.04</c:v>
                </c:pt>
                <c:pt idx="572">
                  <c:v>20.04</c:v>
                </c:pt>
                <c:pt idx="573">
                  <c:v>20.04</c:v>
                </c:pt>
                <c:pt idx="574">
                  <c:v>20.04</c:v>
                </c:pt>
                <c:pt idx="575">
                  <c:v>20.04</c:v>
                </c:pt>
                <c:pt idx="576">
                  <c:v>20.04</c:v>
                </c:pt>
                <c:pt idx="577">
                  <c:v>20.04</c:v>
                </c:pt>
                <c:pt idx="578">
                  <c:v>20.059999999999999</c:v>
                </c:pt>
                <c:pt idx="579">
                  <c:v>20.059999999999999</c:v>
                </c:pt>
                <c:pt idx="580">
                  <c:v>20.059999999999999</c:v>
                </c:pt>
                <c:pt idx="581">
                  <c:v>20.059999999999999</c:v>
                </c:pt>
                <c:pt idx="582">
                  <c:v>20.059999999999999</c:v>
                </c:pt>
                <c:pt idx="583">
                  <c:v>20.059999999999999</c:v>
                </c:pt>
                <c:pt idx="584">
                  <c:v>20.059999999999999</c:v>
                </c:pt>
                <c:pt idx="585">
                  <c:v>20.059999999999999</c:v>
                </c:pt>
                <c:pt idx="586">
                  <c:v>20.059999999999999</c:v>
                </c:pt>
                <c:pt idx="587">
                  <c:v>20.04</c:v>
                </c:pt>
                <c:pt idx="588">
                  <c:v>20.04</c:v>
                </c:pt>
                <c:pt idx="589">
                  <c:v>20.04</c:v>
                </c:pt>
                <c:pt idx="590">
                  <c:v>20.04</c:v>
                </c:pt>
                <c:pt idx="591">
                  <c:v>20.04</c:v>
                </c:pt>
                <c:pt idx="592">
                  <c:v>20.02</c:v>
                </c:pt>
                <c:pt idx="593">
                  <c:v>20.02</c:v>
                </c:pt>
                <c:pt idx="594">
                  <c:v>20.02</c:v>
                </c:pt>
                <c:pt idx="595">
                  <c:v>20.02</c:v>
                </c:pt>
                <c:pt idx="596">
                  <c:v>20.02</c:v>
                </c:pt>
                <c:pt idx="597">
                  <c:v>20.02</c:v>
                </c:pt>
                <c:pt idx="598">
                  <c:v>20.02</c:v>
                </c:pt>
                <c:pt idx="599">
                  <c:v>20.02</c:v>
                </c:pt>
                <c:pt idx="600">
                  <c:v>20.02</c:v>
                </c:pt>
                <c:pt idx="601">
                  <c:v>20.02</c:v>
                </c:pt>
                <c:pt idx="602">
                  <c:v>20.02</c:v>
                </c:pt>
                <c:pt idx="603">
                  <c:v>20.02</c:v>
                </c:pt>
                <c:pt idx="604">
                  <c:v>20.02</c:v>
                </c:pt>
                <c:pt idx="605">
                  <c:v>20.02</c:v>
                </c:pt>
                <c:pt idx="606">
                  <c:v>20.02</c:v>
                </c:pt>
                <c:pt idx="607">
                  <c:v>20.02</c:v>
                </c:pt>
                <c:pt idx="608">
                  <c:v>20.02</c:v>
                </c:pt>
                <c:pt idx="609">
                  <c:v>20.02</c:v>
                </c:pt>
                <c:pt idx="610">
                  <c:v>20.02</c:v>
                </c:pt>
                <c:pt idx="611">
                  <c:v>20.02</c:v>
                </c:pt>
                <c:pt idx="612">
                  <c:v>20.02</c:v>
                </c:pt>
                <c:pt idx="613">
                  <c:v>20.02</c:v>
                </c:pt>
                <c:pt idx="614">
                  <c:v>20.02</c:v>
                </c:pt>
                <c:pt idx="615">
                  <c:v>20.02</c:v>
                </c:pt>
                <c:pt idx="616">
                  <c:v>20.02</c:v>
                </c:pt>
                <c:pt idx="617">
                  <c:v>20.02</c:v>
                </c:pt>
                <c:pt idx="618">
                  <c:v>20.02</c:v>
                </c:pt>
                <c:pt idx="619">
                  <c:v>20.149999999999999</c:v>
                </c:pt>
                <c:pt idx="620">
                  <c:v>20.149999999999999</c:v>
                </c:pt>
                <c:pt idx="621">
                  <c:v>20.149999999999999</c:v>
                </c:pt>
                <c:pt idx="622">
                  <c:v>20.149999999999999</c:v>
                </c:pt>
                <c:pt idx="623">
                  <c:v>20.149999999999999</c:v>
                </c:pt>
                <c:pt idx="624">
                  <c:v>20.149999999999999</c:v>
                </c:pt>
                <c:pt idx="625">
                  <c:v>20.149999999999999</c:v>
                </c:pt>
                <c:pt idx="626">
                  <c:v>20.149999999999999</c:v>
                </c:pt>
                <c:pt idx="627">
                  <c:v>20.149999999999999</c:v>
                </c:pt>
                <c:pt idx="628">
                  <c:v>20.149999999999999</c:v>
                </c:pt>
                <c:pt idx="629">
                  <c:v>20.149999999999999</c:v>
                </c:pt>
                <c:pt idx="630">
                  <c:v>20.149999999999999</c:v>
                </c:pt>
                <c:pt idx="631">
                  <c:v>20.149999999999999</c:v>
                </c:pt>
                <c:pt idx="632">
                  <c:v>20.100000000000001</c:v>
                </c:pt>
                <c:pt idx="633">
                  <c:v>20.100000000000001</c:v>
                </c:pt>
                <c:pt idx="634">
                  <c:v>20.100000000000001</c:v>
                </c:pt>
                <c:pt idx="635">
                  <c:v>20.100000000000001</c:v>
                </c:pt>
                <c:pt idx="636">
                  <c:v>20.100000000000001</c:v>
                </c:pt>
                <c:pt idx="637">
                  <c:v>20.100000000000001</c:v>
                </c:pt>
                <c:pt idx="638">
                  <c:v>20.100000000000001</c:v>
                </c:pt>
                <c:pt idx="639">
                  <c:v>20.100000000000001</c:v>
                </c:pt>
                <c:pt idx="640">
                  <c:v>20.100000000000001</c:v>
                </c:pt>
                <c:pt idx="641">
                  <c:v>20.100000000000001</c:v>
                </c:pt>
                <c:pt idx="642">
                  <c:v>20.100000000000001</c:v>
                </c:pt>
                <c:pt idx="643">
                  <c:v>20.100000000000001</c:v>
                </c:pt>
                <c:pt idx="644">
                  <c:v>20.100000000000001</c:v>
                </c:pt>
                <c:pt idx="645">
                  <c:v>20.100000000000001</c:v>
                </c:pt>
                <c:pt idx="646">
                  <c:v>20.100000000000001</c:v>
                </c:pt>
                <c:pt idx="647">
                  <c:v>20.100000000000001</c:v>
                </c:pt>
                <c:pt idx="648">
                  <c:v>20.100000000000001</c:v>
                </c:pt>
                <c:pt idx="649">
                  <c:v>20.100000000000001</c:v>
                </c:pt>
                <c:pt idx="650">
                  <c:v>20</c:v>
                </c:pt>
                <c:pt idx="651">
                  <c:v>20</c:v>
                </c:pt>
                <c:pt idx="652">
                  <c:v>20</c:v>
                </c:pt>
                <c:pt idx="653">
                  <c:v>20</c:v>
                </c:pt>
                <c:pt idx="654">
                  <c:v>20</c:v>
                </c:pt>
                <c:pt idx="655">
                  <c:v>20</c:v>
                </c:pt>
                <c:pt idx="656">
                  <c:v>20</c:v>
                </c:pt>
                <c:pt idx="657">
                  <c:v>20</c:v>
                </c:pt>
                <c:pt idx="658">
                  <c:v>20</c:v>
                </c:pt>
                <c:pt idx="659">
                  <c:v>20</c:v>
                </c:pt>
                <c:pt idx="660">
                  <c:v>20</c:v>
                </c:pt>
                <c:pt idx="661">
                  <c:v>20</c:v>
                </c:pt>
                <c:pt idx="662">
                  <c:v>20</c:v>
                </c:pt>
                <c:pt idx="663">
                  <c:v>20</c:v>
                </c:pt>
                <c:pt idx="664">
                  <c:v>20</c:v>
                </c:pt>
                <c:pt idx="665">
                  <c:v>20</c:v>
                </c:pt>
                <c:pt idx="666">
                  <c:v>19.899999999999999</c:v>
                </c:pt>
                <c:pt idx="667">
                  <c:v>19.899999999999999</c:v>
                </c:pt>
                <c:pt idx="668">
                  <c:v>19.899999999999999</c:v>
                </c:pt>
                <c:pt idx="669">
                  <c:v>19.899999999999999</c:v>
                </c:pt>
                <c:pt idx="670">
                  <c:v>19.899999999999999</c:v>
                </c:pt>
                <c:pt idx="671">
                  <c:v>19.899999999999999</c:v>
                </c:pt>
                <c:pt idx="672">
                  <c:v>19.899999999999999</c:v>
                </c:pt>
                <c:pt idx="673">
                  <c:v>19.899999999999999</c:v>
                </c:pt>
                <c:pt idx="674">
                  <c:v>19.399999999999999</c:v>
                </c:pt>
                <c:pt idx="675">
                  <c:v>19.399999999999999</c:v>
                </c:pt>
                <c:pt idx="676">
                  <c:v>19.399999999999999</c:v>
                </c:pt>
                <c:pt idx="677">
                  <c:v>19.399999999999999</c:v>
                </c:pt>
                <c:pt idx="678">
                  <c:v>19.399999999999999</c:v>
                </c:pt>
                <c:pt idx="679">
                  <c:v>19.399999999999999</c:v>
                </c:pt>
                <c:pt idx="680">
                  <c:v>19.399999999999999</c:v>
                </c:pt>
                <c:pt idx="681">
                  <c:v>19.399999999999999</c:v>
                </c:pt>
                <c:pt idx="682">
                  <c:v>19.399999999999999</c:v>
                </c:pt>
                <c:pt idx="683">
                  <c:v>19.399999999999999</c:v>
                </c:pt>
                <c:pt idx="684">
                  <c:v>19.399999999999999</c:v>
                </c:pt>
                <c:pt idx="685">
                  <c:v>19.399999999999999</c:v>
                </c:pt>
                <c:pt idx="686">
                  <c:v>19.399999999999999</c:v>
                </c:pt>
                <c:pt idx="687">
                  <c:v>19.399999999999999</c:v>
                </c:pt>
                <c:pt idx="688">
                  <c:v>19.399999999999999</c:v>
                </c:pt>
                <c:pt idx="689">
                  <c:v>19.29999999999999</c:v>
                </c:pt>
                <c:pt idx="690">
                  <c:v>19.29999999999999</c:v>
                </c:pt>
                <c:pt idx="691">
                  <c:v>19.29999999999999</c:v>
                </c:pt>
                <c:pt idx="692">
                  <c:v>19.29999999999999</c:v>
                </c:pt>
                <c:pt idx="693">
                  <c:v>19.25</c:v>
                </c:pt>
                <c:pt idx="694">
                  <c:v>19.25</c:v>
                </c:pt>
                <c:pt idx="695">
                  <c:v>19.25</c:v>
                </c:pt>
                <c:pt idx="696">
                  <c:v>19.25</c:v>
                </c:pt>
                <c:pt idx="697">
                  <c:v>19.25</c:v>
                </c:pt>
                <c:pt idx="698">
                  <c:v>19.2</c:v>
                </c:pt>
                <c:pt idx="699">
                  <c:v>19.2</c:v>
                </c:pt>
                <c:pt idx="700">
                  <c:v>19.2</c:v>
                </c:pt>
                <c:pt idx="701">
                  <c:v>19.2</c:v>
                </c:pt>
                <c:pt idx="702">
                  <c:v>19.2</c:v>
                </c:pt>
                <c:pt idx="703">
                  <c:v>19.2</c:v>
                </c:pt>
                <c:pt idx="704">
                  <c:v>19.2</c:v>
                </c:pt>
                <c:pt idx="705">
                  <c:v>19.2</c:v>
                </c:pt>
                <c:pt idx="706">
                  <c:v>19.2</c:v>
                </c:pt>
                <c:pt idx="707">
                  <c:v>19.149999999999999</c:v>
                </c:pt>
                <c:pt idx="708">
                  <c:v>19.149999999999999</c:v>
                </c:pt>
                <c:pt idx="709">
                  <c:v>19.149999999999999</c:v>
                </c:pt>
                <c:pt idx="710">
                  <c:v>19.149999999999999</c:v>
                </c:pt>
                <c:pt idx="711">
                  <c:v>19.149999999999999</c:v>
                </c:pt>
                <c:pt idx="712">
                  <c:v>19.149999999999999</c:v>
                </c:pt>
                <c:pt idx="713">
                  <c:v>19.149999999999999</c:v>
                </c:pt>
                <c:pt idx="714">
                  <c:v>19.149999999999999</c:v>
                </c:pt>
                <c:pt idx="715">
                  <c:v>19.100000000000001</c:v>
                </c:pt>
                <c:pt idx="716">
                  <c:v>19.100000000000001</c:v>
                </c:pt>
                <c:pt idx="717">
                  <c:v>19.100000000000001</c:v>
                </c:pt>
                <c:pt idx="718">
                  <c:v>19.100000000000001</c:v>
                </c:pt>
                <c:pt idx="719">
                  <c:v>19.100000000000001</c:v>
                </c:pt>
                <c:pt idx="720">
                  <c:v>19.100000000000001</c:v>
                </c:pt>
                <c:pt idx="721">
                  <c:v>19.100000000000001</c:v>
                </c:pt>
                <c:pt idx="722">
                  <c:v>19.04999999999999</c:v>
                </c:pt>
                <c:pt idx="723">
                  <c:v>19.04999999999999</c:v>
                </c:pt>
                <c:pt idx="724">
                  <c:v>19.04999999999999</c:v>
                </c:pt>
                <c:pt idx="725">
                  <c:v>19.04999999999999</c:v>
                </c:pt>
                <c:pt idx="726">
                  <c:v>19.04999999999999</c:v>
                </c:pt>
                <c:pt idx="727">
                  <c:v>19.04999999999999</c:v>
                </c:pt>
                <c:pt idx="728">
                  <c:v>19</c:v>
                </c:pt>
                <c:pt idx="729">
                  <c:v>19</c:v>
                </c:pt>
                <c:pt idx="730">
                  <c:v>19</c:v>
                </c:pt>
                <c:pt idx="731">
                  <c:v>19</c:v>
                </c:pt>
                <c:pt idx="732">
                  <c:v>19</c:v>
                </c:pt>
                <c:pt idx="733">
                  <c:v>19</c:v>
                </c:pt>
                <c:pt idx="734">
                  <c:v>18.95</c:v>
                </c:pt>
                <c:pt idx="735">
                  <c:v>18.95</c:v>
                </c:pt>
                <c:pt idx="736">
                  <c:v>18.95</c:v>
                </c:pt>
                <c:pt idx="737">
                  <c:v>18.95</c:v>
                </c:pt>
                <c:pt idx="738">
                  <c:v>18.95</c:v>
                </c:pt>
                <c:pt idx="739">
                  <c:v>18.95</c:v>
                </c:pt>
                <c:pt idx="740">
                  <c:v>18.899999999999999</c:v>
                </c:pt>
                <c:pt idx="741">
                  <c:v>18.899999999999999</c:v>
                </c:pt>
                <c:pt idx="742">
                  <c:v>18.899999999999999</c:v>
                </c:pt>
                <c:pt idx="743">
                  <c:v>18.899999999999999</c:v>
                </c:pt>
                <c:pt idx="744">
                  <c:v>18.899999999999999</c:v>
                </c:pt>
                <c:pt idx="745">
                  <c:v>18.899999999999999</c:v>
                </c:pt>
                <c:pt idx="746">
                  <c:v>18.850000000000001</c:v>
                </c:pt>
                <c:pt idx="747">
                  <c:v>18.850000000000001</c:v>
                </c:pt>
                <c:pt idx="748">
                  <c:v>18.850000000000001</c:v>
                </c:pt>
                <c:pt idx="749">
                  <c:v>18.850000000000001</c:v>
                </c:pt>
                <c:pt idx="750">
                  <c:v>18.850000000000001</c:v>
                </c:pt>
                <c:pt idx="751">
                  <c:v>18.850000000000001</c:v>
                </c:pt>
                <c:pt idx="752">
                  <c:v>18.79999999999999</c:v>
                </c:pt>
                <c:pt idx="753">
                  <c:v>18.79999999999999</c:v>
                </c:pt>
                <c:pt idx="754">
                  <c:v>18.79999999999999</c:v>
                </c:pt>
                <c:pt idx="755">
                  <c:v>18.79999999999999</c:v>
                </c:pt>
                <c:pt idx="756">
                  <c:v>18.79999999999999</c:v>
                </c:pt>
                <c:pt idx="757">
                  <c:v>18.79999999999999</c:v>
                </c:pt>
                <c:pt idx="758">
                  <c:v>18.79999999999999</c:v>
                </c:pt>
                <c:pt idx="759">
                  <c:v>18.75</c:v>
                </c:pt>
                <c:pt idx="760">
                  <c:v>18.75</c:v>
                </c:pt>
                <c:pt idx="761">
                  <c:v>18.75</c:v>
                </c:pt>
                <c:pt idx="762">
                  <c:v>18.75</c:v>
                </c:pt>
                <c:pt idx="763">
                  <c:v>18.75</c:v>
                </c:pt>
                <c:pt idx="764">
                  <c:v>18.75</c:v>
                </c:pt>
                <c:pt idx="765">
                  <c:v>18.75</c:v>
                </c:pt>
                <c:pt idx="766">
                  <c:v>18.7</c:v>
                </c:pt>
                <c:pt idx="767">
                  <c:v>18.7</c:v>
                </c:pt>
                <c:pt idx="768">
                  <c:v>18.7</c:v>
                </c:pt>
                <c:pt idx="769">
                  <c:v>18.7</c:v>
                </c:pt>
                <c:pt idx="770">
                  <c:v>18.7</c:v>
                </c:pt>
                <c:pt idx="771">
                  <c:v>18.7</c:v>
                </c:pt>
                <c:pt idx="772">
                  <c:v>18.649999999999999</c:v>
                </c:pt>
                <c:pt idx="773">
                  <c:v>18.649999999999999</c:v>
                </c:pt>
                <c:pt idx="774">
                  <c:v>18.649999999999999</c:v>
                </c:pt>
                <c:pt idx="775">
                  <c:v>18.649999999999999</c:v>
                </c:pt>
                <c:pt idx="776">
                  <c:v>18.649999999999999</c:v>
                </c:pt>
                <c:pt idx="777">
                  <c:v>18.649999999999999</c:v>
                </c:pt>
                <c:pt idx="778">
                  <c:v>18.649999999999999</c:v>
                </c:pt>
                <c:pt idx="779">
                  <c:v>18.649999999999999</c:v>
                </c:pt>
                <c:pt idx="780">
                  <c:v>18.649999999999999</c:v>
                </c:pt>
                <c:pt idx="781">
                  <c:v>18.600000000000001</c:v>
                </c:pt>
                <c:pt idx="782">
                  <c:v>18.600000000000001</c:v>
                </c:pt>
                <c:pt idx="783">
                  <c:v>18.600000000000001</c:v>
                </c:pt>
                <c:pt idx="784">
                  <c:v>18.600000000000001</c:v>
                </c:pt>
                <c:pt idx="785">
                  <c:v>18.600000000000001</c:v>
                </c:pt>
                <c:pt idx="786">
                  <c:v>18.600000000000001</c:v>
                </c:pt>
                <c:pt idx="787">
                  <c:v>18.600000000000001</c:v>
                </c:pt>
                <c:pt idx="788">
                  <c:v>18.649999999999999</c:v>
                </c:pt>
                <c:pt idx="789">
                  <c:v>18.649999999999999</c:v>
                </c:pt>
                <c:pt idx="790">
                  <c:v>18.649999999999999</c:v>
                </c:pt>
                <c:pt idx="791">
                  <c:v>18.649999999999999</c:v>
                </c:pt>
                <c:pt idx="792">
                  <c:v>18.649999999999999</c:v>
                </c:pt>
                <c:pt idx="793">
                  <c:v>18.649999999999999</c:v>
                </c:pt>
                <c:pt idx="794">
                  <c:v>18.649999999999999</c:v>
                </c:pt>
                <c:pt idx="795">
                  <c:v>18.649999999999999</c:v>
                </c:pt>
                <c:pt idx="796">
                  <c:v>18.649999999999999</c:v>
                </c:pt>
                <c:pt idx="797">
                  <c:v>18.649999999999999</c:v>
                </c:pt>
                <c:pt idx="798">
                  <c:v>18.649999999999999</c:v>
                </c:pt>
                <c:pt idx="799">
                  <c:v>18.649999999999999</c:v>
                </c:pt>
                <c:pt idx="800">
                  <c:v>18.7</c:v>
                </c:pt>
                <c:pt idx="801">
                  <c:v>18.7</c:v>
                </c:pt>
                <c:pt idx="802">
                  <c:v>18.7</c:v>
                </c:pt>
                <c:pt idx="803">
                  <c:v>18.7</c:v>
                </c:pt>
                <c:pt idx="804">
                  <c:v>18.7</c:v>
                </c:pt>
                <c:pt idx="805">
                  <c:v>18.7</c:v>
                </c:pt>
                <c:pt idx="806">
                  <c:v>18.7</c:v>
                </c:pt>
                <c:pt idx="807">
                  <c:v>18.7</c:v>
                </c:pt>
                <c:pt idx="808">
                  <c:v>18.7</c:v>
                </c:pt>
                <c:pt idx="809">
                  <c:v>18.75</c:v>
                </c:pt>
                <c:pt idx="810">
                  <c:v>18.75</c:v>
                </c:pt>
                <c:pt idx="811">
                  <c:v>18.75</c:v>
                </c:pt>
                <c:pt idx="812">
                  <c:v>18.75</c:v>
                </c:pt>
                <c:pt idx="813">
                  <c:v>18.75</c:v>
                </c:pt>
                <c:pt idx="814">
                  <c:v>18.75</c:v>
                </c:pt>
                <c:pt idx="815">
                  <c:v>18.75</c:v>
                </c:pt>
                <c:pt idx="816">
                  <c:v>18.79999999999999</c:v>
                </c:pt>
                <c:pt idx="817">
                  <c:v>18.79999999999999</c:v>
                </c:pt>
                <c:pt idx="818">
                  <c:v>18.79999999999999</c:v>
                </c:pt>
                <c:pt idx="819">
                  <c:v>18.79999999999999</c:v>
                </c:pt>
                <c:pt idx="820">
                  <c:v>18.79999999999999</c:v>
                </c:pt>
                <c:pt idx="821">
                  <c:v>18.79999999999999</c:v>
                </c:pt>
                <c:pt idx="822">
                  <c:v>18.850000000000001</c:v>
                </c:pt>
                <c:pt idx="823">
                  <c:v>18.850000000000001</c:v>
                </c:pt>
                <c:pt idx="824">
                  <c:v>18.850000000000001</c:v>
                </c:pt>
                <c:pt idx="825">
                  <c:v>18.850000000000001</c:v>
                </c:pt>
                <c:pt idx="826">
                  <c:v>18.899999999999999</c:v>
                </c:pt>
                <c:pt idx="827">
                  <c:v>18.899999999999999</c:v>
                </c:pt>
                <c:pt idx="828">
                  <c:v>18.899999999999999</c:v>
                </c:pt>
                <c:pt idx="829">
                  <c:v>18.899999999999999</c:v>
                </c:pt>
                <c:pt idx="830">
                  <c:v>18.899999999999999</c:v>
                </c:pt>
                <c:pt idx="831">
                  <c:v>18.899999999999999</c:v>
                </c:pt>
                <c:pt idx="832">
                  <c:v>18.899999999999999</c:v>
                </c:pt>
                <c:pt idx="833">
                  <c:v>18.899999999999999</c:v>
                </c:pt>
                <c:pt idx="834">
                  <c:v>18.95</c:v>
                </c:pt>
                <c:pt idx="835">
                  <c:v>18.95</c:v>
                </c:pt>
                <c:pt idx="836">
                  <c:v>18.95</c:v>
                </c:pt>
                <c:pt idx="837">
                  <c:v>18.95</c:v>
                </c:pt>
                <c:pt idx="838">
                  <c:v>18.95</c:v>
                </c:pt>
                <c:pt idx="839">
                  <c:v>18.95</c:v>
                </c:pt>
                <c:pt idx="840">
                  <c:v>18.95</c:v>
                </c:pt>
                <c:pt idx="841">
                  <c:v>18.95</c:v>
                </c:pt>
                <c:pt idx="842">
                  <c:v>18.95</c:v>
                </c:pt>
                <c:pt idx="843">
                  <c:v>18.95</c:v>
                </c:pt>
                <c:pt idx="844">
                  <c:v>18.95</c:v>
                </c:pt>
                <c:pt idx="845">
                  <c:v>19</c:v>
                </c:pt>
                <c:pt idx="846">
                  <c:v>19</c:v>
                </c:pt>
                <c:pt idx="847">
                  <c:v>19</c:v>
                </c:pt>
                <c:pt idx="848">
                  <c:v>19</c:v>
                </c:pt>
                <c:pt idx="849">
                  <c:v>19</c:v>
                </c:pt>
                <c:pt idx="850">
                  <c:v>19</c:v>
                </c:pt>
                <c:pt idx="851">
                  <c:v>19</c:v>
                </c:pt>
                <c:pt idx="852">
                  <c:v>19</c:v>
                </c:pt>
                <c:pt idx="853">
                  <c:v>19.04999999999999</c:v>
                </c:pt>
                <c:pt idx="854">
                  <c:v>19.04999999999999</c:v>
                </c:pt>
                <c:pt idx="855">
                  <c:v>19.04999999999999</c:v>
                </c:pt>
                <c:pt idx="856">
                  <c:v>19.04999999999999</c:v>
                </c:pt>
                <c:pt idx="857">
                  <c:v>19.04999999999999</c:v>
                </c:pt>
                <c:pt idx="858">
                  <c:v>19.04999999999999</c:v>
                </c:pt>
                <c:pt idx="859">
                  <c:v>19.04999999999999</c:v>
                </c:pt>
                <c:pt idx="860">
                  <c:v>19.04999999999999</c:v>
                </c:pt>
                <c:pt idx="861">
                  <c:v>19.100000000000001</c:v>
                </c:pt>
                <c:pt idx="862">
                  <c:v>19.100000000000001</c:v>
                </c:pt>
                <c:pt idx="863">
                  <c:v>19.100000000000001</c:v>
                </c:pt>
                <c:pt idx="864">
                  <c:v>19.100000000000001</c:v>
                </c:pt>
                <c:pt idx="865">
                  <c:v>19.100000000000001</c:v>
                </c:pt>
                <c:pt idx="866">
                  <c:v>19.100000000000001</c:v>
                </c:pt>
                <c:pt idx="867">
                  <c:v>19.100000000000001</c:v>
                </c:pt>
                <c:pt idx="868">
                  <c:v>19.100000000000001</c:v>
                </c:pt>
                <c:pt idx="869">
                  <c:v>19.100000000000001</c:v>
                </c:pt>
                <c:pt idx="870">
                  <c:v>19.149999999999999</c:v>
                </c:pt>
                <c:pt idx="871">
                  <c:v>19.149999999999999</c:v>
                </c:pt>
                <c:pt idx="872">
                  <c:v>19.149999999999999</c:v>
                </c:pt>
                <c:pt idx="873">
                  <c:v>19.149999999999999</c:v>
                </c:pt>
                <c:pt idx="874">
                  <c:v>19.149999999999999</c:v>
                </c:pt>
                <c:pt idx="875">
                  <c:v>19.149999999999999</c:v>
                </c:pt>
                <c:pt idx="876">
                  <c:v>19.149999999999999</c:v>
                </c:pt>
                <c:pt idx="877">
                  <c:v>19.2</c:v>
                </c:pt>
                <c:pt idx="878">
                  <c:v>19.2</c:v>
                </c:pt>
                <c:pt idx="879">
                  <c:v>19.2</c:v>
                </c:pt>
                <c:pt idx="880">
                  <c:v>19.2</c:v>
                </c:pt>
                <c:pt idx="881">
                  <c:v>19.25</c:v>
                </c:pt>
                <c:pt idx="882">
                  <c:v>19.25</c:v>
                </c:pt>
                <c:pt idx="883">
                  <c:v>19.25</c:v>
                </c:pt>
                <c:pt idx="884">
                  <c:v>19.25</c:v>
                </c:pt>
                <c:pt idx="885">
                  <c:v>19.25</c:v>
                </c:pt>
                <c:pt idx="886">
                  <c:v>19.29999999999999</c:v>
                </c:pt>
                <c:pt idx="887">
                  <c:v>19.29999999999999</c:v>
                </c:pt>
                <c:pt idx="888">
                  <c:v>19.29999999999999</c:v>
                </c:pt>
                <c:pt idx="889">
                  <c:v>19.29999999999999</c:v>
                </c:pt>
                <c:pt idx="890">
                  <c:v>19.350000000000001</c:v>
                </c:pt>
                <c:pt idx="891">
                  <c:v>19.350000000000001</c:v>
                </c:pt>
                <c:pt idx="892">
                  <c:v>19.350000000000001</c:v>
                </c:pt>
                <c:pt idx="893">
                  <c:v>19.350000000000001</c:v>
                </c:pt>
                <c:pt idx="894">
                  <c:v>19.350000000000001</c:v>
                </c:pt>
                <c:pt idx="895">
                  <c:v>19.350000000000001</c:v>
                </c:pt>
                <c:pt idx="896">
                  <c:v>19.399999999999999</c:v>
                </c:pt>
                <c:pt idx="897">
                  <c:v>19.399999999999999</c:v>
                </c:pt>
                <c:pt idx="898">
                  <c:v>19.399999999999999</c:v>
                </c:pt>
                <c:pt idx="899">
                  <c:v>19.399999999999999</c:v>
                </c:pt>
                <c:pt idx="900">
                  <c:v>19.399999999999999</c:v>
                </c:pt>
                <c:pt idx="901">
                  <c:v>19.45</c:v>
                </c:pt>
                <c:pt idx="902">
                  <c:v>19.45</c:v>
                </c:pt>
                <c:pt idx="903">
                  <c:v>19.45</c:v>
                </c:pt>
                <c:pt idx="904">
                  <c:v>19.45</c:v>
                </c:pt>
                <c:pt idx="905">
                  <c:v>19.45</c:v>
                </c:pt>
                <c:pt idx="906">
                  <c:v>19.45</c:v>
                </c:pt>
                <c:pt idx="907">
                  <c:v>19.45</c:v>
                </c:pt>
                <c:pt idx="908">
                  <c:v>19.5</c:v>
                </c:pt>
                <c:pt idx="909">
                  <c:v>19.5</c:v>
                </c:pt>
                <c:pt idx="910">
                  <c:v>19.5</c:v>
                </c:pt>
                <c:pt idx="911">
                  <c:v>19.5</c:v>
                </c:pt>
                <c:pt idx="912">
                  <c:v>19.5</c:v>
                </c:pt>
                <c:pt idx="913">
                  <c:v>19.5</c:v>
                </c:pt>
                <c:pt idx="914">
                  <c:v>19.5</c:v>
                </c:pt>
                <c:pt idx="915">
                  <c:v>19.5</c:v>
                </c:pt>
                <c:pt idx="916">
                  <c:v>19.54999999999999</c:v>
                </c:pt>
                <c:pt idx="917">
                  <c:v>19.54999999999999</c:v>
                </c:pt>
                <c:pt idx="918">
                  <c:v>19.54999999999999</c:v>
                </c:pt>
                <c:pt idx="919">
                  <c:v>19.54999999999999</c:v>
                </c:pt>
                <c:pt idx="920">
                  <c:v>19.54999999999999</c:v>
                </c:pt>
                <c:pt idx="921">
                  <c:v>19.54999999999999</c:v>
                </c:pt>
                <c:pt idx="922">
                  <c:v>19.54999999999999</c:v>
                </c:pt>
                <c:pt idx="923">
                  <c:v>19.54999999999999</c:v>
                </c:pt>
                <c:pt idx="924">
                  <c:v>19.54999999999999</c:v>
                </c:pt>
                <c:pt idx="925">
                  <c:v>19.54999999999999</c:v>
                </c:pt>
                <c:pt idx="926">
                  <c:v>19.54999999999999</c:v>
                </c:pt>
                <c:pt idx="927">
                  <c:v>19.54999999999999</c:v>
                </c:pt>
                <c:pt idx="928">
                  <c:v>19.54999999999999</c:v>
                </c:pt>
                <c:pt idx="929">
                  <c:v>19.54999999999999</c:v>
                </c:pt>
                <c:pt idx="930">
                  <c:v>19.54999999999999</c:v>
                </c:pt>
                <c:pt idx="931">
                  <c:v>19.54999999999999</c:v>
                </c:pt>
                <c:pt idx="932">
                  <c:v>19.54999999999999</c:v>
                </c:pt>
                <c:pt idx="933">
                  <c:v>19.54999999999999</c:v>
                </c:pt>
                <c:pt idx="934">
                  <c:v>19.54999999999999</c:v>
                </c:pt>
                <c:pt idx="935">
                  <c:v>19.54999999999999</c:v>
                </c:pt>
                <c:pt idx="936">
                  <c:v>19.54999999999999</c:v>
                </c:pt>
                <c:pt idx="937">
                  <c:v>19.54999999999999</c:v>
                </c:pt>
                <c:pt idx="938">
                  <c:v>19.54999999999999</c:v>
                </c:pt>
                <c:pt idx="939">
                  <c:v>19.54999999999999</c:v>
                </c:pt>
                <c:pt idx="940">
                  <c:v>19.54999999999999</c:v>
                </c:pt>
                <c:pt idx="941">
                  <c:v>19.54999999999999</c:v>
                </c:pt>
                <c:pt idx="942">
                  <c:v>19.54999999999999</c:v>
                </c:pt>
                <c:pt idx="943">
                  <c:v>19.54999999999999</c:v>
                </c:pt>
                <c:pt idx="944">
                  <c:v>19.54999999999999</c:v>
                </c:pt>
                <c:pt idx="945">
                  <c:v>19.54999999999999</c:v>
                </c:pt>
                <c:pt idx="946">
                  <c:v>19.54999999999999</c:v>
                </c:pt>
                <c:pt idx="947">
                  <c:v>19.54999999999999</c:v>
                </c:pt>
                <c:pt idx="948">
                  <c:v>19.54999999999999</c:v>
                </c:pt>
                <c:pt idx="949">
                  <c:v>19.54999999999999</c:v>
                </c:pt>
                <c:pt idx="950">
                  <c:v>19.54999999999999</c:v>
                </c:pt>
                <c:pt idx="951">
                  <c:v>19.54999999999999</c:v>
                </c:pt>
                <c:pt idx="952">
                  <c:v>19.54999999999999</c:v>
                </c:pt>
                <c:pt idx="953">
                  <c:v>19.54999999999999</c:v>
                </c:pt>
                <c:pt idx="954">
                  <c:v>19.54999999999999</c:v>
                </c:pt>
                <c:pt idx="955">
                  <c:v>19.54999999999999</c:v>
                </c:pt>
                <c:pt idx="956">
                  <c:v>19.54999999999999</c:v>
                </c:pt>
                <c:pt idx="957">
                  <c:v>19.54999999999999</c:v>
                </c:pt>
                <c:pt idx="958">
                  <c:v>19.54999999999999</c:v>
                </c:pt>
                <c:pt idx="959">
                  <c:v>19.54999999999999</c:v>
                </c:pt>
                <c:pt idx="960">
                  <c:v>19.54999999999999</c:v>
                </c:pt>
                <c:pt idx="961">
                  <c:v>19.54999999999999</c:v>
                </c:pt>
                <c:pt idx="962">
                  <c:v>19.600000000000001</c:v>
                </c:pt>
                <c:pt idx="963">
                  <c:v>19.600000000000001</c:v>
                </c:pt>
                <c:pt idx="964">
                  <c:v>19.600000000000001</c:v>
                </c:pt>
                <c:pt idx="965">
                  <c:v>19.600000000000001</c:v>
                </c:pt>
                <c:pt idx="966">
                  <c:v>19.600000000000001</c:v>
                </c:pt>
                <c:pt idx="967">
                  <c:v>19.600000000000001</c:v>
                </c:pt>
                <c:pt idx="968">
                  <c:v>19.649999999999999</c:v>
                </c:pt>
                <c:pt idx="969">
                  <c:v>19.649999999999999</c:v>
                </c:pt>
                <c:pt idx="970">
                  <c:v>19.649999999999999</c:v>
                </c:pt>
                <c:pt idx="971">
                  <c:v>19.649999999999999</c:v>
                </c:pt>
                <c:pt idx="972">
                  <c:v>19.649999999999999</c:v>
                </c:pt>
                <c:pt idx="973">
                  <c:v>19.649999999999999</c:v>
                </c:pt>
                <c:pt idx="974">
                  <c:v>19.649999999999999</c:v>
                </c:pt>
                <c:pt idx="975">
                  <c:v>19.7</c:v>
                </c:pt>
                <c:pt idx="976">
                  <c:v>19.7</c:v>
                </c:pt>
                <c:pt idx="977">
                  <c:v>19.7</c:v>
                </c:pt>
                <c:pt idx="978">
                  <c:v>19.7</c:v>
                </c:pt>
                <c:pt idx="979">
                  <c:v>19.7</c:v>
                </c:pt>
                <c:pt idx="980">
                  <c:v>19.7</c:v>
                </c:pt>
                <c:pt idx="981">
                  <c:v>19.7</c:v>
                </c:pt>
                <c:pt idx="982">
                  <c:v>19.75</c:v>
                </c:pt>
                <c:pt idx="983">
                  <c:v>19.75</c:v>
                </c:pt>
                <c:pt idx="984">
                  <c:v>19.75</c:v>
                </c:pt>
                <c:pt idx="985">
                  <c:v>19.75</c:v>
                </c:pt>
                <c:pt idx="986">
                  <c:v>19.75</c:v>
                </c:pt>
                <c:pt idx="987">
                  <c:v>19.75</c:v>
                </c:pt>
                <c:pt idx="988">
                  <c:v>19.75</c:v>
                </c:pt>
                <c:pt idx="989">
                  <c:v>19.75</c:v>
                </c:pt>
                <c:pt idx="990">
                  <c:v>19.79999999999999</c:v>
                </c:pt>
                <c:pt idx="991">
                  <c:v>19.79999999999999</c:v>
                </c:pt>
                <c:pt idx="992">
                  <c:v>19.79999999999999</c:v>
                </c:pt>
                <c:pt idx="993">
                  <c:v>19.79999999999999</c:v>
                </c:pt>
                <c:pt idx="994">
                  <c:v>19.79999999999999</c:v>
                </c:pt>
                <c:pt idx="995">
                  <c:v>19.850000000000001</c:v>
                </c:pt>
                <c:pt idx="996">
                  <c:v>19.850000000000001</c:v>
                </c:pt>
                <c:pt idx="997">
                  <c:v>19.850000000000001</c:v>
                </c:pt>
                <c:pt idx="998">
                  <c:v>19.850000000000001</c:v>
                </c:pt>
                <c:pt idx="999">
                  <c:v>19.850000000000001</c:v>
                </c:pt>
                <c:pt idx="1000">
                  <c:v>19.850000000000001</c:v>
                </c:pt>
                <c:pt idx="1001">
                  <c:v>19.899999999999999</c:v>
                </c:pt>
                <c:pt idx="1002">
                  <c:v>19.899999999999999</c:v>
                </c:pt>
                <c:pt idx="1003">
                  <c:v>19.899999999999999</c:v>
                </c:pt>
                <c:pt idx="1004">
                  <c:v>19.899999999999999</c:v>
                </c:pt>
                <c:pt idx="1005">
                  <c:v>19.899999999999999</c:v>
                </c:pt>
                <c:pt idx="1006">
                  <c:v>19.95</c:v>
                </c:pt>
                <c:pt idx="1007">
                  <c:v>19.95</c:v>
                </c:pt>
                <c:pt idx="1008">
                  <c:v>19.95</c:v>
                </c:pt>
                <c:pt idx="1009">
                  <c:v>19.95</c:v>
                </c:pt>
                <c:pt idx="1010">
                  <c:v>19.95</c:v>
                </c:pt>
                <c:pt idx="1011">
                  <c:v>19.95</c:v>
                </c:pt>
                <c:pt idx="1012">
                  <c:v>19.95</c:v>
                </c:pt>
                <c:pt idx="1013">
                  <c:v>19.95</c:v>
                </c:pt>
                <c:pt idx="1014">
                  <c:v>20</c:v>
                </c:pt>
                <c:pt idx="1015">
                  <c:v>20</c:v>
                </c:pt>
                <c:pt idx="1016">
                  <c:v>20</c:v>
                </c:pt>
                <c:pt idx="1017">
                  <c:v>20</c:v>
                </c:pt>
                <c:pt idx="1018">
                  <c:v>20</c:v>
                </c:pt>
                <c:pt idx="1019">
                  <c:v>20.04999999999999</c:v>
                </c:pt>
                <c:pt idx="1020">
                  <c:v>20.04999999999999</c:v>
                </c:pt>
                <c:pt idx="1021">
                  <c:v>20.04999999999999</c:v>
                </c:pt>
                <c:pt idx="1022">
                  <c:v>20.100000000000001</c:v>
                </c:pt>
                <c:pt idx="1023">
                  <c:v>20.100000000000001</c:v>
                </c:pt>
                <c:pt idx="1024">
                  <c:v>20.100000000000001</c:v>
                </c:pt>
                <c:pt idx="1025">
                  <c:v>20.149999999999999</c:v>
                </c:pt>
                <c:pt idx="1026">
                  <c:v>20.149999999999999</c:v>
                </c:pt>
                <c:pt idx="1027">
                  <c:v>20.149999999999999</c:v>
                </c:pt>
                <c:pt idx="1028">
                  <c:v>20.149999999999999</c:v>
                </c:pt>
                <c:pt idx="1029">
                  <c:v>20.149999999999999</c:v>
                </c:pt>
                <c:pt idx="1030">
                  <c:v>20.2</c:v>
                </c:pt>
                <c:pt idx="1031">
                  <c:v>20.2</c:v>
                </c:pt>
                <c:pt idx="1032">
                  <c:v>20.2</c:v>
                </c:pt>
                <c:pt idx="1033">
                  <c:v>20.2</c:v>
                </c:pt>
                <c:pt idx="1034">
                  <c:v>20.2</c:v>
                </c:pt>
                <c:pt idx="1035">
                  <c:v>20.2</c:v>
                </c:pt>
                <c:pt idx="1036">
                  <c:v>20.2</c:v>
                </c:pt>
                <c:pt idx="1037">
                  <c:v>20.2</c:v>
                </c:pt>
                <c:pt idx="1038">
                  <c:v>20.2</c:v>
                </c:pt>
                <c:pt idx="1039">
                  <c:v>20.2</c:v>
                </c:pt>
                <c:pt idx="1040">
                  <c:v>20.2</c:v>
                </c:pt>
                <c:pt idx="1041">
                  <c:v>20.2</c:v>
                </c:pt>
                <c:pt idx="1042">
                  <c:v>20.2</c:v>
                </c:pt>
                <c:pt idx="1043">
                  <c:v>20.2</c:v>
                </c:pt>
                <c:pt idx="1044">
                  <c:v>20.2</c:v>
                </c:pt>
                <c:pt idx="1045">
                  <c:v>20.2</c:v>
                </c:pt>
                <c:pt idx="1046">
                  <c:v>20.2</c:v>
                </c:pt>
                <c:pt idx="1047">
                  <c:v>20.2</c:v>
                </c:pt>
                <c:pt idx="1048">
                  <c:v>20.2</c:v>
                </c:pt>
                <c:pt idx="1049">
                  <c:v>20.25</c:v>
                </c:pt>
                <c:pt idx="1050">
                  <c:v>20.25</c:v>
                </c:pt>
                <c:pt idx="1051">
                  <c:v>20.25</c:v>
                </c:pt>
                <c:pt idx="1052">
                  <c:v>20.25</c:v>
                </c:pt>
                <c:pt idx="1053">
                  <c:v>20.25</c:v>
                </c:pt>
                <c:pt idx="1054">
                  <c:v>20.25</c:v>
                </c:pt>
                <c:pt idx="1055">
                  <c:v>20.25</c:v>
                </c:pt>
                <c:pt idx="1056">
                  <c:v>20.29999999999999</c:v>
                </c:pt>
                <c:pt idx="1057">
                  <c:v>20.29999999999999</c:v>
                </c:pt>
                <c:pt idx="1058">
                  <c:v>20.29999999999999</c:v>
                </c:pt>
                <c:pt idx="1059">
                  <c:v>20.29999999999999</c:v>
                </c:pt>
                <c:pt idx="1060">
                  <c:v>20.29999999999999</c:v>
                </c:pt>
                <c:pt idx="1061">
                  <c:v>20.29999999999999</c:v>
                </c:pt>
                <c:pt idx="1062">
                  <c:v>20.29999999999999</c:v>
                </c:pt>
                <c:pt idx="1063">
                  <c:v>20.29999999999999</c:v>
                </c:pt>
                <c:pt idx="1064">
                  <c:v>20.29999999999999</c:v>
                </c:pt>
                <c:pt idx="1065">
                  <c:v>20.29999999999999</c:v>
                </c:pt>
                <c:pt idx="1066">
                  <c:v>20.29999999999999</c:v>
                </c:pt>
                <c:pt idx="1067">
                  <c:v>20.29999999999999</c:v>
                </c:pt>
                <c:pt idx="1068">
                  <c:v>20.29999999999999</c:v>
                </c:pt>
                <c:pt idx="1069">
                  <c:v>20.350000000000001</c:v>
                </c:pt>
                <c:pt idx="1070">
                  <c:v>20.350000000000001</c:v>
                </c:pt>
                <c:pt idx="1071">
                  <c:v>20.350000000000001</c:v>
                </c:pt>
                <c:pt idx="1072">
                  <c:v>20.350000000000001</c:v>
                </c:pt>
                <c:pt idx="1073">
                  <c:v>20.350000000000001</c:v>
                </c:pt>
                <c:pt idx="1074">
                  <c:v>20.350000000000001</c:v>
                </c:pt>
                <c:pt idx="1075">
                  <c:v>20.350000000000001</c:v>
                </c:pt>
                <c:pt idx="1076">
                  <c:v>20.350000000000001</c:v>
                </c:pt>
                <c:pt idx="1077">
                  <c:v>20.350000000000001</c:v>
                </c:pt>
                <c:pt idx="1078">
                  <c:v>20.350000000000001</c:v>
                </c:pt>
                <c:pt idx="1079">
                  <c:v>20.350000000000001</c:v>
                </c:pt>
                <c:pt idx="1080">
                  <c:v>20.350000000000001</c:v>
                </c:pt>
                <c:pt idx="1081">
                  <c:v>20.350000000000001</c:v>
                </c:pt>
                <c:pt idx="1082">
                  <c:v>20.350000000000001</c:v>
                </c:pt>
                <c:pt idx="1083">
                  <c:v>20.350000000000001</c:v>
                </c:pt>
                <c:pt idx="1084">
                  <c:v>20.350000000000001</c:v>
                </c:pt>
                <c:pt idx="1085">
                  <c:v>20.350000000000001</c:v>
                </c:pt>
                <c:pt idx="1086">
                  <c:v>20.399999999999999</c:v>
                </c:pt>
                <c:pt idx="1087">
                  <c:v>20.399999999999999</c:v>
                </c:pt>
                <c:pt idx="1088">
                  <c:v>20.399999999999999</c:v>
                </c:pt>
                <c:pt idx="1089">
                  <c:v>20.399999999999999</c:v>
                </c:pt>
                <c:pt idx="1090">
                  <c:v>20.399999999999999</c:v>
                </c:pt>
                <c:pt idx="1091">
                  <c:v>20.399999999999999</c:v>
                </c:pt>
                <c:pt idx="1092">
                  <c:v>20.399999999999999</c:v>
                </c:pt>
                <c:pt idx="1093">
                  <c:v>20.399999999999999</c:v>
                </c:pt>
                <c:pt idx="1094">
                  <c:v>20.399999999999999</c:v>
                </c:pt>
                <c:pt idx="1095">
                  <c:v>20.399999999999999</c:v>
                </c:pt>
                <c:pt idx="1096">
                  <c:v>20.45</c:v>
                </c:pt>
                <c:pt idx="1097">
                  <c:v>20.45</c:v>
                </c:pt>
                <c:pt idx="1098">
                  <c:v>20.45</c:v>
                </c:pt>
                <c:pt idx="1099">
                  <c:v>20.45</c:v>
                </c:pt>
                <c:pt idx="1100">
                  <c:v>20.45</c:v>
                </c:pt>
                <c:pt idx="1101">
                  <c:v>20.45</c:v>
                </c:pt>
                <c:pt idx="1102">
                  <c:v>20.45</c:v>
                </c:pt>
                <c:pt idx="1103">
                  <c:v>20.45</c:v>
                </c:pt>
                <c:pt idx="1104">
                  <c:v>20.45</c:v>
                </c:pt>
                <c:pt idx="1105">
                  <c:v>20.45</c:v>
                </c:pt>
                <c:pt idx="1106">
                  <c:v>20.45</c:v>
                </c:pt>
                <c:pt idx="1107">
                  <c:v>20.45</c:v>
                </c:pt>
                <c:pt idx="1108">
                  <c:v>20.45</c:v>
                </c:pt>
                <c:pt idx="1109">
                  <c:v>20.5</c:v>
                </c:pt>
                <c:pt idx="1110">
                  <c:v>20.5</c:v>
                </c:pt>
                <c:pt idx="1111">
                  <c:v>20.5</c:v>
                </c:pt>
                <c:pt idx="1112">
                  <c:v>20.5</c:v>
                </c:pt>
                <c:pt idx="1113">
                  <c:v>20.5</c:v>
                </c:pt>
                <c:pt idx="1114">
                  <c:v>20.5</c:v>
                </c:pt>
                <c:pt idx="1115">
                  <c:v>20.5</c:v>
                </c:pt>
                <c:pt idx="1116">
                  <c:v>20.54999999999999</c:v>
                </c:pt>
                <c:pt idx="1117">
                  <c:v>20.54999999999999</c:v>
                </c:pt>
                <c:pt idx="1118">
                  <c:v>20.54999999999999</c:v>
                </c:pt>
                <c:pt idx="1119">
                  <c:v>20.54999999999999</c:v>
                </c:pt>
                <c:pt idx="1120">
                  <c:v>20.54999999999999</c:v>
                </c:pt>
                <c:pt idx="1121">
                  <c:v>20.54999999999999</c:v>
                </c:pt>
                <c:pt idx="1122">
                  <c:v>20.54999999999999</c:v>
                </c:pt>
                <c:pt idx="1123">
                  <c:v>20.6</c:v>
                </c:pt>
                <c:pt idx="1124">
                  <c:v>20.6</c:v>
                </c:pt>
                <c:pt idx="1125">
                  <c:v>20.6</c:v>
                </c:pt>
                <c:pt idx="1126">
                  <c:v>20.6</c:v>
                </c:pt>
                <c:pt idx="1127">
                  <c:v>20.6</c:v>
                </c:pt>
                <c:pt idx="1128">
                  <c:v>20.6</c:v>
                </c:pt>
                <c:pt idx="1129">
                  <c:v>20.6</c:v>
                </c:pt>
                <c:pt idx="1130">
                  <c:v>20.6</c:v>
                </c:pt>
                <c:pt idx="1131">
                  <c:v>20.6</c:v>
                </c:pt>
                <c:pt idx="1132">
                  <c:v>20.6</c:v>
                </c:pt>
                <c:pt idx="1133">
                  <c:v>20.6</c:v>
                </c:pt>
                <c:pt idx="1134">
                  <c:v>20.6</c:v>
                </c:pt>
                <c:pt idx="1135">
                  <c:v>20.6</c:v>
                </c:pt>
                <c:pt idx="1136">
                  <c:v>20.6</c:v>
                </c:pt>
                <c:pt idx="1137">
                  <c:v>20.6</c:v>
                </c:pt>
                <c:pt idx="1138">
                  <c:v>20.6</c:v>
                </c:pt>
                <c:pt idx="1139">
                  <c:v>20.6</c:v>
                </c:pt>
                <c:pt idx="1140">
                  <c:v>20.6</c:v>
                </c:pt>
                <c:pt idx="1141">
                  <c:v>20.6</c:v>
                </c:pt>
                <c:pt idx="1142">
                  <c:v>20.6</c:v>
                </c:pt>
                <c:pt idx="1143">
                  <c:v>20.6</c:v>
                </c:pt>
                <c:pt idx="1144">
                  <c:v>20.6</c:v>
                </c:pt>
                <c:pt idx="1145">
                  <c:v>20.6</c:v>
                </c:pt>
                <c:pt idx="1146">
                  <c:v>20.6</c:v>
                </c:pt>
                <c:pt idx="1147">
                  <c:v>20.6</c:v>
                </c:pt>
                <c:pt idx="1148">
                  <c:v>20.6</c:v>
                </c:pt>
                <c:pt idx="1149">
                  <c:v>20.6</c:v>
                </c:pt>
                <c:pt idx="1150">
                  <c:v>20.6</c:v>
                </c:pt>
                <c:pt idx="1151">
                  <c:v>20.6</c:v>
                </c:pt>
                <c:pt idx="1152">
                  <c:v>20.6</c:v>
                </c:pt>
                <c:pt idx="1153">
                  <c:v>20.6</c:v>
                </c:pt>
                <c:pt idx="1154">
                  <c:v>20.6</c:v>
                </c:pt>
                <c:pt idx="1155">
                  <c:v>20.6</c:v>
                </c:pt>
                <c:pt idx="1156">
                  <c:v>20.6</c:v>
                </c:pt>
                <c:pt idx="1157">
                  <c:v>20.6</c:v>
                </c:pt>
                <c:pt idx="1158">
                  <c:v>20.6</c:v>
                </c:pt>
                <c:pt idx="1159">
                  <c:v>20.6</c:v>
                </c:pt>
                <c:pt idx="1160">
                  <c:v>20.6</c:v>
                </c:pt>
                <c:pt idx="1161">
                  <c:v>20.6</c:v>
                </c:pt>
                <c:pt idx="1162">
                  <c:v>20.6</c:v>
                </c:pt>
                <c:pt idx="1163">
                  <c:v>20.6</c:v>
                </c:pt>
                <c:pt idx="1164">
                  <c:v>20.6</c:v>
                </c:pt>
                <c:pt idx="1165">
                  <c:v>20.6</c:v>
                </c:pt>
                <c:pt idx="1166">
                  <c:v>20.6</c:v>
                </c:pt>
                <c:pt idx="1167">
                  <c:v>20.6</c:v>
                </c:pt>
                <c:pt idx="1168">
                  <c:v>20.6</c:v>
                </c:pt>
                <c:pt idx="1169">
                  <c:v>20.6</c:v>
                </c:pt>
                <c:pt idx="1170">
                  <c:v>20.6</c:v>
                </c:pt>
                <c:pt idx="1171">
                  <c:v>20.6</c:v>
                </c:pt>
                <c:pt idx="1172">
                  <c:v>20.6</c:v>
                </c:pt>
                <c:pt idx="1173">
                  <c:v>20.6</c:v>
                </c:pt>
                <c:pt idx="1174">
                  <c:v>20.6</c:v>
                </c:pt>
                <c:pt idx="1175">
                  <c:v>20.6</c:v>
                </c:pt>
                <c:pt idx="1176">
                  <c:v>20.6</c:v>
                </c:pt>
                <c:pt idx="1177">
                  <c:v>20.6</c:v>
                </c:pt>
                <c:pt idx="1178">
                  <c:v>20.6</c:v>
                </c:pt>
                <c:pt idx="1179">
                  <c:v>20.6</c:v>
                </c:pt>
                <c:pt idx="1180">
                  <c:v>20.6</c:v>
                </c:pt>
                <c:pt idx="1181">
                  <c:v>20.6</c:v>
                </c:pt>
                <c:pt idx="1182">
                  <c:v>20.6</c:v>
                </c:pt>
                <c:pt idx="1183">
                  <c:v>20.6</c:v>
                </c:pt>
                <c:pt idx="1184">
                  <c:v>20.6</c:v>
                </c:pt>
                <c:pt idx="1185">
                  <c:v>20.6</c:v>
                </c:pt>
                <c:pt idx="1186">
                  <c:v>20.54999999999999</c:v>
                </c:pt>
                <c:pt idx="1187">
                  <c:v>20.54999999999999</c:v>
                </c:pt>
                <c:pt idx="1188">
                  <c:v>20.54999999999999</c:v>
                </c:pt>
                <c:pt idx="1189">
                  <c:v>20.54999999999999</c:v>
                </c:pt>
                <c:pt idx="1190">
                  <c:v>20.54999999999999</c:v>
                </c:pt>
                <c:pt idx="1191">
                  <c:v>20.54999999999999</c:v>
                </c:pt>
                <c:pt idx="1192">
                  <c:v>20.54999999999999</c:v>
                </c:pt>
                <c:pt idx="1193">
                  <c:v>20.54999999999999</c:v>
                </c:pt>
                <c:pt idx="1194">
                  <c:v>20.54999999999999</c:v>
                </c:pt>
                <c:pt idx="1195">
                  <c:v>20.54999999999999</c:v>
                </c:pt>
                <c:pt idx="1196">
                  <c:v>20.54999999999999</c:v>
                </c:pt>
                <c:pt idx="1197">
                  <c:v>20.54999999999999</c:v>
                </c:pt>
                <c:pt idx="1198">
                  <c:v>20.54999999999999</c:v>
                </c:pt>
                <c:pt idx="1199">
                  <c:v>20.54999999999999</c:v>
                </c:pt>
                <c:pt idx="1200">
                  <c:v>20.54999999999999</c:v>
                </c:pt>
                <c:pt idx="1201">
                  <c:v>20.54999999999999</c:v>
                </c:pt>
                <c:pt idx="1202">
                  <c:v>20.54999999999999</c:v>
                </c:pt>
                <c:pt idx="1203">
                  <c:v>20.54999999999999</c:v>
                </c:pt>
                <c:pt idx="1204">
                  <c:v>20.54999999999999</c:v>
                </c:pt>
                <c:pt idx="1205">
                  <c:v>20.54999999999999</c:v>
                </c:pt>
                <c:pt idx="1206">
                  <c:v>20.54999999999999</c:v>
                </c:pt>
                <c:pt idx="1207">
                  <c:v>20.54999999999999</c:v>
                </c:pt>
                <c:pt idx="1208">
                  <c:v>20.54999999999999</c:v>
                </c:pt>
                <c:pt idx="1209">
                  <c:v>20.54999999999999</c:v>
                </c:pt>
                <c:pt idx="1210">
                  <c:v>20.54999999999999</c:v>
                </c:pt>
                <c:pt idx="1211">
                  <c:v>20.54999999999999</c:v>
                </c:pt>
                <c:pt idx="1212">
                  <c:v>20.54999999999999</c:v>
                </c:pt>
                <c:pt idx="1213">
                  <c:v>20.54999999999999</c:v>
                </c:pt>
                <c:pt idx="1214">
                  <c:v>20.54999999999999</c:v>
                </c:pt>
                <c:pt idx="1215">
                  <c:v>20.54999999999999</c:v>
                </c:pt>
                <c:pt idx="1216">
                  <c:v>20.54999999999999</c:v>
                </c:pt>
                <c:pt idx="1217">
                  <c:v>20.54999999999999</c:v>
                </c:pt>
                <c:pt idx="1218">
                  <c:v>20.54999999999999</c:v>
                </c:pt>
                <c:pt idx="1219">
                  <c:v>20.5</c:v>
                </c:pt>
                <c:pt idx="1220">
                  <c:v>20.5</c:v>
                </c:pt>
                <c:pt idx="1221">
                  <c:v>20.5</c:v>
                </c:pt>
                <c:pt idx="1222">
                  <c:v>20.5</c:v>
                </c:pt>
                <c:pt idx="1223">
                  <c:v>20.5</c:v>
                </c:pt>
                <c:pt idx="1224">
                  <c:v>20.5</c:v>
                </c:pt>
                <c:pt idx="1225">
                  <c:v>20.5</c:v>
                </c:pt>
                <c:pt idx="1226">
                  <c:v>20.5</c:v>
                </c:pt>
                <c:pt idx="1227">
                  <c:v>20.54999999999999</c:v>
                </c:pt>
                <c:pt idx="1228">
                  <c:v>20.54999999999999</c:v>
                </c:pt>
                <c:pt idx="1229">
                  <c:v>20.54999999999999</c:v>
                </c:pt>
                <c:pt idx="1230">
                  <c:v>20.54999999999999</c:v>
                </c:pt>
                <c:pt idx="1231">
                  <c:v>20.54999999999999</c:v>
                </c:pt>
                <c:pt idx="1232">
                  <c:v>20.54999999999999</c:v>
                </c:pt>
                <c:pt idx="1233">
                  <c:v>20.54999999999999</c:v>
                </c:pt>
                <c:pt idx="1234">
                  <c:v>20.54999999999999</c:v>
                </c:pt>
                <c:pt idx="1235">
                  <c:v>20.54999999999999</c:v>
                </c:pt>
                <c:pt idx="1236">
                  <c:v>20.6</c:v>
                </c:pt>
                <c:pt idx="1237">
                  <c:v>20.6</c:v>
                </c:pt>
                <c:pt idx="1238">
                  <c:v>20.6</c:v>
                </c:pt>
                <c:pt idx="1239">
                  <c:v>20.6</c:v>
                </c:pt>
                <c:pt idx="1240">
                  <c:v>20.6</c:v>
                </c:pt>
                <c:pt idx="1241">
                  <c:v>20.6</c:v>
                </c:pt>
                <c:pt idx="1242">
                  <c:v>20.6</c:v>
                </c:pt>
                <c:pt idx="1243">
                  <c:v>20.6</c:v>
                </c:pt>
                <c:pt idx="1244">
                  <c:v>20.6</c:v>
                </c:pt>
                <c:pt idx="1245">
                  <c:v>20.6</c:v>
                </c:pt>
                <c:pt idx="1246">
                  <c:v>20.65</c:v>
                </c:pt>
                <c:pt idx="1247">
                  <c:v>20.65</c:v>
                </c:pt>
                <c:pt idx="1248">
                  <c:v>20.65</c:v>
                </c:pt>
                <c:pt idx="1249">
                  <c:v>20.65</c:v>
                </c:pt>
                <c:pt idx="1250">
                  <c:v>20.65</c:v>
                </c:pt>
                <c:pt idx="1251">
                  <c:v>20.65</c:v>
                </c:pt>
                <c:pt idx="1252">
                  <c:v>20.65</c:v>
                </c:pt>
                <c:pt idx="1253">
                  <c:v>20.65</c:v>
                </c:pt>
                <c:pt idx="1254">
                  <c:v>20.65</c:v>
                </c:pt>
                <c:pt idx="1255">
                  <c:v>20.65</c:v>
                </c:pt>
                <c:pt idx="1256">
                  <c:v>20.7</c:v>
                </c:pt>
                <c:pt idx="1257">
                  <c:v>20.7</c:v>
                </c:pt>
                <c:pt idx="1258">
                  <c:v>20.7</c:v>
                </c:pt>
                <c:pt idx="1259">
                  <c:v>20.7</c:v>
                </c:pt>
                <c:pt idx="1260">
                  <c:v>20.7</c:v>
                </c:pt>
                <c:pt idx="1261">
                  <c:v>20.7</c:v>
                </c:pt>
                <c:pt idx="1262">
                  <c:v>20.75</c:v>
                </c:pt>
                <c:pt idx="1263">
                  <c:v>20.75</c:v>
                </c:pt>
                <c:pt idx="1264">
                  <c:v>20.75</c:v>
                </c:pt>
                <c:pt idx="1265">
                  <c:v>20.75</c:v>
                </c:pt>
                <c:pt idx="1266">
                  <c:v>20.79999999999999</c:v>
                </c:pt>
                <c:pt idx="1267">
                  <c:v>20.79999999999999</c:v>
                </c:pt>
                <c:pt idx="1268">
                  <c:v>20.79999999999999</c:v>
                </c:pt>
                <c:pt idx="1269">
                  <c:v>20.79999999999999</c:v>
                </c:pt>
                <c:pt idx="1270">
                  <c:v>20.79999999999999</c:v>
                </c:pt>
                <c:pt idx="1271">
                  <c:v>20.85</c:v>
                </c:pt>
                <c:pt idx="1272">
                  <c:v>20.85</c:v>
                </c:pt>
                <c:pt idx="1273">
                  <c:v>20.85</c:v>
                </c:pt>
                <c:pt idx="1274">
                  <c:v>20.85</c:v>
                </c:pt>
                <c:pt idx="1275">
                  <c:v>20.85</c:v>
                </c:pt>
                <c:pt idx="1276">
                  <c:v>20.85</c:v>
                </c:pt>
                <c:pt idx="1277">
                  <c:v>20.9</c:v>
                </c:pt>
                <c:pt idx="1278">
                  <c:v>20.9</c:v>
                </c:pt>
                <c:pt idx="1279">
                  <c:v>20.9</c:v>
                </c:pt>
                <c:pt idx="1280">
                  <c:v>20.9</c:v>
                </c:pt>
                <c:pt idx="1281">
                  <c:v>20.9</c:v>
                </c:pt>
                <c:pt idx="1282">
                  <c:v>20.9</c:v>
                </c:pt>
                <c:pt idx="1283">
                  <c:v>20.9</c:v>
                </c:pt>
                <c:pt idx="1284">
                  <c:v>20.9</c:v>
                </c:pt>
                <c:pt idx="1285">
                  <c:v>20.9</c:v>
                </c:pt>
                <c:pt idx="1286">
                  <c:v>20.9</c:v>
                </c:pt>
                <c:pt idx="1287">
                  <c:v>20.95</c:v>
                </c:pt>
                <c:pt idx="1288">
                  <c:v>20.95</c:v>
                </c:pt>
                <c:pt idx="1289">
                  <c:v>20.95</c:v>
                </c:pt>
                <c:pt idx="1290">
                  <c:v>20.95</c:v>
                </c:pt>
                <c:pt idx="1291">
                  <c:v>20.95</c:v>
                </c:pt>
                <c:pt idx="1292">
                  <c:v>20.95</c:v>
                </c:pt>
                <c:pt idx="1293">
                  <c:v>21</c:v>
                </c:pt>
                <c:pt idx="1294">
                  <c:v>21</c:v>
                </c:pt>
                <c:pt idx="1295">
                  <c:v>21</c:v>
                </c:pt>
                <c:pt idx="1296">
                  <c:v>21</c:v>
                </c:pt>
                <c:pt idx="1297">
                  <c:v>21</c:v>
                </c:pt>
                <c:pt idx="1298">
                  <c:v>21.04999999999999</c:v>
                </c:pt>
                <c:pt idx="1299">
                  <c:v>21.04999999999999</c:v>
                </c:pt>
                <c:pt idx="1300">
                  <c:v>21.04999999999999</c:v>
                </c:pt>
                <c:pt idx="1301">
                  <c:v>21.04999999999999</c:v>
                </c:pt>
                <c:pt idx="1302">
                  <c:v>21.1</c:v>
                </c:pt>
                <c:pt idx="1303">
                  <c:v>21.1</c:v>
                </c:pt>
                <c:pt idx="1304">
                  <c:v>21.1</c:v>
                </c:pt>
                <c:pt idx="1305">
                  <c:v>21.1</c:v>
                </c:pt>
                <c:pt idx="1306">
                  <c:v>21.1</c:v>
                </c:pt>
                <c:pt idx="1307">
                  <c:v>21.1</c:v>
                </c:pt>
                <c:pt idx="1308">
                  <c:v>21.15</c:v>
                </c:pt>
                <c:pt idx="1309">
                  <c:v>21.15</c:v>
                </c:pt>
                <c:pt idx="1310">
                  <c:v>21.15</c:v>
                </c:pt>
                <c:pt idx="1311">
                  <c:v>21.15</c:v>
                </c:pt>
                <c:pt idx="1312">
                  <c:v>21.15</c:v>
                </c:pt>
                <c:pt idx="1313">
                  <c:v>21.15</c:v>
                </c:pt>
                <c:pt idx="1314">
                  <c:v>21.15</c:v>
                </c:pt>
                <c:pt idx="1315">
                  <c:v>21.2</c:v>
                </c:pt>
                <c:pt idx="1316">
                  <c:v>21.2</c:v>
                </c:pt>
                <c:pt idx="1317">
                  <c:v>21.2</c:v>
                </c:pt>
                <c:pt idx="1318">
                  <c:v>21.2</c:v>
                </c:pt>
                <c:pt idx="1319">
                  <c:v>21.2</c:v>
                </c:pt>
                <c:pt idx="1320">
                  <c:v>21.2</c:v>
                </c:pt>
                <c:pt idx="1321">
                  <c:v>21.25</c:v>
                </c:pt>
                <c:pt idx="1322">
                  <c:v>21.25</c:v>
                </c:pt>
                <c:pt idx="1323">
                  <c:v>21.25</c:v>
                </c:pt>
                <c:pt idx="1324">
                  <c:v>21.25</c:v>
                </c:pt>
                <c:pt idx="1325">
                  <c:v>21.25</c:v>
                </c:pt>
                <c:pt idx="1326">
                  <c:v>21.25</c:v>
                </c:pt>
                <c:pt idx="1327">
                  <c:v>21.25</c:v>
                </c:pt>
                <c:pt idx="1328">
                  <c:v>21.25</c:v>
                </c:pt>
                <c:pt idx="1329">
                  <c:v>21.25</c:v>
                </c:pt>
                <c:pt idx="1330">
                  <c:v>21.29999999999999</c:v>
                </c:pt>
                <c:pt idx="1331">
                  <c:v>21.29999999999999</c:v>
                </c:pt>
                <c:pt idx="1332">
                  <c:v>21.29999999999999</c:v>
                </c:pt>
                <c:pt idx="1333">
                  <c:v>21.29999999999999</c:v>
                </c:pt>
                <c:pt idx="1334">
                  <c:v>21.29999999999999</c:v>
                </c:pt>
                <c:pt idx="1335">
                  <c:v>21.29999999999999</c:v>
                </c:pt>
                <c:pt idx="1336">
                  <c:v>21.29999999999999</c:v>
                </c:pt>
                <c:pt idx="1337">
                  <c:v>21.29999999999999</c:v>
                </c:pt>
                <c:pt idx="1338">
                  <c:v>21.29999999999999</c:v>
                </c:pt>
                <c:pt idx="1339">
                  <c:v>21.29999999999999</c:v>
                </c:pt>
                <c:pt idx="1340">
                  <c:v>21.29999999999999</c:v>
                </c:pt>
                <c:pt idx="1341">
                  <c:v>21.29999999999999</c:v>
                </c:pt>
                <c:pt idx="1342">
                  <c:v>21.29999999999999</c:v>
                </c:pt>
                <c:pt idx="1343">
                  <c:v>21.29999999999999</c:v>
                </c:pt>
                <c:pt idx="1344">
                  <c:v>21.29999999999999</c:v>
                </c:pt>
                <c:pt idx="1345">
                  <c:v>21.29999999999999</c:v>
                </c:pt>
                <c:pt idx="1346">
                  <c:v>21.29999999999999</c:v>
                </c:pt>
                <c:pt idx="1347">
                  <c:v>21.29999999999999</c:v>
                </c:pt>
                <c:pt idx="1348">
                  <c:v>21.29999999999999</c:v>
                </c:pt>
                <c:pt idx="1349">
                  <c:v>21.29999999999999</c:v>
                </c:pt>
                <c:pt idx="1350">
                  <c:v>21.29999999999999</c:v>
                </c:pt>
                <c:pt idx="1351">
                  <c:v>21.29999999999999</c:v>
                </c:pt>
                <c:pt idx="1352">
                  <c:v>21.29999999999999</c:v>
                </c:pt>
                <c:pt idx="1353">
                  <c:v>21.29999999999999</c:v>
                </c:pt>
                <c:pt idx="1354">
                  <c:v>21.29999999999999</c:v>
                </c:pt>
                <c:pt idx="1355">
                  <c:v>21.29999999999999</c:v>
                </c:pt>
                <c:pt idx="1356">
                  <c:v>21.29999999999999</c:v>
                </c:pt>
                <c:pt idx="1357">
                  <c:v>21.29999999999999</c:v>
                </c:pt>
                <c:pt idx="1358">
                  <c:v>21.29999999999999</c:v>
                </c:pt>
                <c:pt idx="1359">
                  <c:v>21.35</c:v>
                </c:pt>
                <c:pt idx="1360">
                  <c:v>21.35</c:v>
                </c:pt>
                <c:pt idx="1361">
                  <c:v>21.35</c:v>
                </c:pt>
                <c:pt idx="1362">
                  <c:v>21.35</c:v>
                </c:pt>
                <c:pt idx="1363">
                  <c:v>21.35</c:v>
                </c:pt>
                <c:pt idx="1364">
                  <c:v>21.35</c:v>
                </c:pt>
                <c:pt idx="1365">
                  <c:v>21.35</c:v>
                </c:pt>
                <c:pt idx="1366">
                  <c:v>21.35</c:v>
                </c:pt>
                <c:pt idx="1367">
                  <c:v>21.35</c:v>
                </c:pt>
                <c:pt idx="1368">
                  <c:v>21.35</c:v>
                </c:pt>
                <c:pt idx="1369">
                  <c:v>21.29999999999999</c:v>
                </c:pt>
                <c:pt idx="1370">
                  <c:v>21.29999999999999</c:v>
                </c:pt>
                <c:pt idx="1371">
                  <c:v>21.29999999999999</c:v>
                </c:pt>
                <c:pt idx="1372">
                  <c:v>21.29999999999999</c:v>
                </c:pt>
                <c:pt idx="1373">
                  <c:v>21.35</c:v>
                </c:pt>
                <c:pt idx="1374">
                  <c:v>21.35</c:v>
                </c:pt>
                <c:pt idx="1375">
                  <c:v>21.35</c:v>
                </c:pt>
                <c:pt idx="1376">
                  <c:v>21.35</c:v>
                </c:pt>
                <c:pt idx="1377">
                  <c:v>21.35</c:v>
                </c:pt>
                <c:pt idx="1378">
                  <c:v>21.35</c:v>
                </c:pt>
                <c:pt idx="1379">
                  <c:v>21.35</c:v>
                </c:pt>
                <c:pt idx="1380">
                  <c:v>21.35</c:v>
                </c:pt>
                <c:pt idx="1381">
                  <c:v>21.35</c:v>
                </c:pt>
                <c:pt idx="1382">
                  <c:v>21.35</c:v>
                </c:pt>
                <c:pt idx="1383">
                  <c:v>21.35</c:v>
                </c:pt>
                <c:pt idx="1384">
                  <c:v>21.35</c:v>
                </c:pt>
                <c:pt idx="1385">
                  <c:v>21.35</c:v>
                </c:pt>
                <c:pt idx="1386">
                  <c:v>21.4</c:v>
                </c:pt>
                <c:pt idx="1387">
                  <c:v>21.4</c:v>
                </c:pt>
                <c:pt idx="1388">
                  <c:v>21.4</c:v>
                </c:pt>
                <c:pt idx="1389">
                  <c:v>21.4</c:v>
                </c:pt>
                <c:pt idx="1390">
                  <c:v>21.4</c:v>
                </c:pt>
                <c:pt idx="1391">
                  <c:v>21.4</c:v>
                </c:pt>
                <c:pt idx="1392">
                  <c:v>21.4</c:v>
                </c:pt>
                <c:pt idx="1393">
                  <c:v>21.4</c:v>
                </c:pt>
                <c:pt idx="1394">
                  <c:v>21.4</c:v>
                </c:pt>
                <c:pt idx="1395">
                  <c:v>21.4</c:v>
                </c:pt>
                <c:pt idx="1396">
                  <c:v>21.45</c:v>
                </c:pt>
                <c:pt idx="1397">
                  <c:v>21.45</c:v>
                </c:pt>
                <c:pt idx="1398">
                  <c:v>21.45</c:v>
                </c:pt>
                <c:pt idx="1399">
                  <c:v>21.45</c:v>
                </c:pt>
                <c:pt idx="1400">
                  <c:v>21.45</c:v>
                </c:pt>
                <c:pt idx="1401">
                  <c:v>21.45</c:v>
                </c:pt>
                <c:pt idx="1402">
                  <c:v>21.45</c:v>
                </c:pt>
                <c:pt idx="1403">
                  <c:v>21.45</c:v>
                </c:pt>
                <c:pt idx="1404">
                  <c:v>21.45</c:v>
                </c:pt>
                <c:pt idx="1405">
                  <c:v>21.45</c:v>
                </c:pt>
                <c:pt idx="1406">
                  <c:v>21.45</c:v>
                </c:pt>
                <c:pt idx="1407">
                  <c:v>21.45</c:v>
                </c:pt>
                <c:pt idx="1408">
                  <c:v>21.45</c:v>
                </c:pt>
                <c:pt idx="1409">
                  <c:v>21.45</c:v>
                </c:pt>
                <c:pt idx="1410">
                  <c:v>21.45</c:v>
                </c:pt>
                <c:pt idx="1411">
                  <c:v>21.5</c:v>
                </c:pt>
                <c:pt idx="1412">
                  <c:v>21.5</c:v>
                </c:pt>
                <c:pt idx="1413">
                  <c:v>21.5</c:v>
                </c:pt>
                <c:pt idx="1414">
                  <c:v>21.5</c:v>
                </c:pt>
                <c:pt idx="1415">
                  <c:v>21.5</c:v>
                </c:pt>
                <c:pt idx="1416">
                  <c:v>21.5</c:v>
                </c:pt>
                <c:pt idx="1417">
                  <c:v>21.5</c:v>
                </c:pt>
                <c:pt idx="1418">
                  <c:v>21.5</c:v>
                </c:pt>
                <c:pt idx="1419">
                  <c:v>21.54999999999999</c:v>
                </c:pt>
                <c:pt idx="1420">
                  <c:v>21.54999999999999</c:v>
                </c:pt>
                <c:pt idx="1421">
                  <c:v>21.54999999999999</c:v>
                </c:pt>
                <c:pt idx="1422">
                  <c:v>21.54999999999999</c:v>
                </c:pt>
                <c:pt idx="1423">
                  <c:v>21.54999999999999</c:v>
                </c:pt>
                <c:pt idx="1424">
                  <c:v>21.54999999999999</c:v>
                </c:pt>
                <c:pt idx="1425">
                  <c:v>21.6</c:v>
                </c:pt>
                <c:pt idx="1426">
                  <c:v>21.6</c:v>
                </c:pt>
                <c:pt idx="1427">
                  <c:v>21.6</c:v>
                </c:pt>
                <c:pt idx="1428">
                  <c:v>21.6</c:v>
                </c:pt>
                <c:pt idx="1429">
                  <c:v>21.6</c:v>
                </c:pt>
                <c:pt idx="1430">
                  <c:v>21.6</c:v>
                </c:pt>
                <c:pt idx="1431">
                  <c:v>21.6</c:v>
                </c:pt>
                <c:pt idx="1432">
                  <c:v>21.6</c:v>
                </c:pt>
                <c:pt idx="1433">
                  <c:v>21.6</c:v>
                </c:pt>
                <c:pt idx="1434">
                  <c:v>21.6</c:v>
                </c:pt>
                <c:pt idx="1435">
                  <c:v>21.65</c:v>
                </c:pt>
                <c:pt idx="1436">
                  <c:v>21.65</c:v>
                </c:pt>
                <c:pt idx="1437">
                  <c:v>21.65</c:v>
                </c:pt>
                <c:pt idx="1438">
                  <c:v>21.65</c:v>
                </c:pt>
                <c:pt idx="1439">
                  <c:v>21.65</c:v>
                </c:pt>
                <c:pt idx="1440">
                  <c:v>21.65</c:v>
                </c:pt>
                <c:pt idx="1441">
                  <c:v>21.65</c:v>
                </c:pt>
                <c:pt idx="1442">
                  <c:v>21.7</c:v>
                </c:pt>
                <c:pt idx="1443">
                  <c:v>21.7</c:v>
                </c:pt>
                <c:pt idx="1444">
                  <c:v>21.7</c:v>
                </c:pt>
                <c:pt idx="1445">
                  <c:v>21.7</c:v>
                </c:pt>
                <c:pt idx="1446">
                  <c:v>21.7</c:v>
                </c:pt>
                <c:pt idx="1447">
                  <c:v>21.7</c:v>
                </c:pt>
                <c:pt idx="1448">
                  <c:v>21.75</c:v>
                </c:pt>
                <c:pt idx="1449">
                  <c:v>21.75</c:v>
                </c:pt>
                <c:pt idx="1450">
                  <c:v>21.75</c:v>
                </c:pt>
                <c:pt idx="1451">
                  <c:v>21.79999999999999</c:v>
                </c:pt>
                <c:pt idx="1452">
                  <c:v>21.79999999999999</c:v>
                </c:pt>
                <c:pt idx="1453">
                  <c:v>21.79999999999999</c:v>
                </c:pt>
                <c:pt idx="1454">
                  <c:v>21.79999999999999</c:v>
                </c:pt>
                <c:pt idx="1455">
                  <c:v>21.79999999999999</c:v>
                </c:pt>
                <c:pt idx="1456">
                  <c:v>21.79999999999999</c:v>
                </c:pt>
                <c:pt idx="1457">
                  <c:v>21.85</c:v>
                </c:pt>
                <c:pt idx="1458">
                  <c:v>21.85</c:v>
                </c:pt>
                <c:pt idx="1459">
                  <c:v>21.85</c:v>
                </c:pt>
                <c:pt idx="1460">
                  <c:v>21.85</c:v>
                </c:pt>
                <c:pt idx="1461">
                  <c:v>21.85</c:v>
                </c:pt>
                <c:pt idx="1462">
                  <c:v>21.85</c:v>
                </c:pt>
                <c:pt idx="1463">
                  <c:v>21.9</c:v>
                </c:pt>
                <c:pt idx="1464">
                  <c:v>21.9</c:v>
                </c:pt>
                <c:pt idx="1465">
                  <c:v>21.9</c:v>
                </c:pt>
                <c:pt idx="1466">
                  <c:v>21.9</c:v>
                </c:pt>
                <c:pt idx="1467">
                  <c:v>21.9</c:v>
                </c:pt>
                <c:pt idx="1468">
                  <c:v>21.9</c:v>
                </c:pt>
                <c:pt idx="1469">
                  <c:v>21.9</c:v>
                </c:pt>
                <c:pt idx="1470">
                  <c:v>21.9</c:v>
                </c:pt>
                <c:pt idx="1471">
                  <c:v>21.95</c:v>
                </c:pt>
                <c:pt idx="1472">
                  <c:v>21.95</c:v>
                </c:pt>
                <c:pt idx="1473">
                  <c:v>21.95</c:v>
                </c:pt>
                <c:pt idx="1474">
                  <c:v>21.95</c:v>
                </c:pt>
                <c:pt idx="1475">
                  <c:v>21.95</c:v>
                </c:pt>
                <c:pt idx="1476">
                  <c:v>21.95</c:v>
                </c:pt>
                <c:pt idx="1477">
                  <c:v>21.95</c:v>
                </c:pt>
                <c:pt idx="1478">
                  <c:v>22</c:v>
                </c:pt>
                <c:pt idx="1479">
                  <c:v>22</c:v>
                </c:pt>
                <c:pt idx="1480">
                  <c:v>22</c:v>
                </c:pt>
                <c:pt idx="1481">
                  <c:v>22</c:v>
                </c:pt>
                <c:pt idx="1482">
                  <c:v>22</c:v>
                </c:pt>
                <c:pt idx="1483">
                  <c:v>22</c:v>
                </c:pt>
                <c:pt idx="1484">
                  <c:v>22</c:v>
                </c:pt>
                <c:pt idx="1485">
                  <c:v>22</c:v>
                </c:pt>
                <c:pt idx="1486">
                  <c:v>22</c:v>
                </c:pt>
                <c:pt idx="1487">
                  <c:v>22</c:v>
                </c:pt>
                <c:pt idx="1488">
                  <c:v>22</c:v>
                </c:pt>
                <c:pt idx="1489">
                  <c:v>22</c:v>
                </c:pt>
                <c:pt idx="1490">
                  <c:v>22</c:v>
                </c:pt>
                <c:pt idx="1491">
                  <c:v>22</c:v>
                </c:pt>
                <c:pt idx="1492">
                  <c:v>22</c:v>
                </c:pt>
                <c:pt idx="1493">
                  <c:v>22</c:v>
                </c:pt>
                <c:pt idx="1494">
                  <c:v>22</c:v>
                </c:pt>
                <c:pt idx="1495">
                  <c:v>22</c:v>
                </c:pt>
                <c:pt idx="1496">
                  <c:v>22</c:v>
                </c:pt>
                <c:pt idx="1497">
                  <c:v>22</c:v>
                </c:pt>
                <c:pt idx="1498">
                  <c:v>22</c:v>
                </c:pt>
                <c:pt idx="1499">
                  <c:v>22</c:v>
                </c:pt>
                <c:pt idx="1500">
                  <c:v>22</c:v>
                </c:pt>
                <c:pt idx="1501">
                  <c:v>22</c:v>
                </c:pt>
                <c:pt idx="1502">
                  <c:v>22</c:v>
                </c:pt>
                <c:pt idx="1503">
                  <c:v>22</c:v>
                </c:pt>
                <c:pt idx="1504">
                  <c:v>22</c:v>
                </c:pt>
                <c:pt idx="1505">
                  <c:v>22</c:v>
                </c:pt>
                <c:pt idx="1506">
                  <c:v>22</c:v>
                </c:pt>
                <c:pt idx="1507">
                  <c:v>22</c:v>
                </c:pt>
                <c:pt idx="1508">
                  <c:v>22</c:v>
                </c:pt>
                <c:pt idx="1509">
                  <c:v>22</c:v>
                </c:pt>
                <c:pt idx="1510">
                  <c:v>22</c:v>
                </c:pt>
                <c:pt idx="1511">
                  <c:v>22</c:v>
                </c:pt>
                <c:pt idx="1512">
                  <c:v>21.95</c:v>
                </c:pt>
                <c:pt idx="1513">
                  <c:v>21.95</c:v>
                </c:pt>
                <c:pt idx="1514">
                  <c:v>20.65</c:v>
                </c:pt>
                <c:pt idx="1515">
                  <c:v>20.6</c:v>
                </c:pt>
                <c:pt idx="1516">
                  <c:v>20.5</c:v>
                </c:pt>
                <c:pt idx="1517">
                  <c:v>20.45</c:v>
                </c:pt>
                <c:pt idx="1518">
                  <c:v>20.399999999999999</c:v>
                </c:pt>
                <c:pt idx="1519">
                  <c:v>20.350000000000001</c:v>
                </c:pt>
                <c:pt idx="1520">
                  <c:v>20.25</c:v>
                </c:pt>
                <c:pt idx="1521">
                  <c:v>20.2</c:v>
                </c:pt>
                <c:pt idx="1522">
                  <c:v>20.149999999999999</c:v>
                </c:pt>
                <c:pt idx="1523">
                  <c:v>20.149999999999999</c:v>
                </c:pt>
                <c:pt idx="1524">
                  <c:v>20.04999999999999</c:v>
                </c:pt>
                <c:pt idx="1525">
                  <c:v>20</c:v>
                </c:pt>
                <c:pt idx="1526">
                  <c:v>19.899999999999999</c:v>
                </c:pt>
                <c:pt idx="1527">
                  <c:v>19.850000000000001</c:v>
                </c:pt>
                <c:pt idx="1528">
                  <c:v>19.75</c:v>
                </c:pt>
                <c:pt idx="1529">
                  <c:v>19.7</c:v>
                </c:pt>
                <c:pt idx="1530">
                  <c:v>19.600000000000001</c:v>
                </c:pt>
                <c:pt idx="1531">
                  <c:v>19.600000000000001</c:v>
                </c:pt>
                <c:pt idx="1532">
                  <c:v>19.54999999999999</c:v>
                </c:pt>
                <c:pt idx="1533">
                  <c:v>19.45</c:v>
                </c:pt>
                <c:pt idx="1534">
                  <c:v>19.350000000000001</c:v>
                </c:pt>
                <c:pt idx="1535">
                  <c:v>19.29999999999999</c:v>
                </c:pt>
                <c:pt idx="1536">
                  <c:v>19.2</c:v>
                </c:pt>
                <c:pt idx="1537">
                  <c:v>19.100000000000001</c:v>
                </c:pt>
                <c:pt idx="1538">
                  <c:v>19</c:v>
                </c:pt>
                <c:pt idx="1539">
                  <c:v>18.899999999999999</c:v>
                </c:pt>
                <c:pt idx="1540">
                  <c:v>18.850000000000001</c:v>
                </c:pt>
                <c:pt idx="1541">
                  <c:v>18.75</c:v>
                </c:pt>
                <c:pt idx="1542">
                  <c:v>18.75</c:v>
                </c:pt>
                <c:pt idx="1543">
                  <c:v>18.649999999999999</c:v>
                </c:pt>
                <c:pt idx="1544">
                  <c:v>18.54999999999999</c:v>
                </c:pt>
                <c:pt idx="1545">
                  <c:v>18.399999999999999</c:v>
                </c:pt>
                <c:pt idx="1546">
                  <c:v>18.29999999999999</c:v>
                </c:pt>
                <c:pt idx="1547">
                  <c:v>18.2</c:v>
                </c:pt>
                <c:pt idx="1548">
                  <c:v>18.100000000000001</c:v>
                </c:pt>
                <c:pt idx="1549">
                  <c:v>18</c:v>
                </c:pt>
                <c:pt idx="1550">
                  <c:v>17.899999999999999</c:v>
                </c:pt>
                <c:pt idx="1551">
                  <c:v>17.899999999999999</c:v>
                </c:pt>
                <c:pt idx="1552">
                  <c:v>17.79999999999999</c:v>
                </c:pt>
                <c:pt idx="1553">
                  <c:v>17.649999999999999</c:v>
                </c:pt>
                <c:pt idx="1554">
                  <c:v>17.54999999999999</c:v>
                </c:pt>
                <c:pt idx="1555">
                  <c:v>17.45</c:v>
                </c:pt>
                <c:pt idx="1556">
                  <c:v>17.350000000000001</c:v>
                </c:pt>
                <c:pt idx="1557">
                  <c:v>17.2</c:v>
                </c:pt>
                <c:pt idx="1558">
                  <c:v>17.100000000000001</c:v>
                </c:pt>
                <c:pt idx="1559">
                  <c:v>17</c:v>
                </c:pt>
                <c:pt idx="1560">
                  <c:v>17</c:v>
                </c:pt>
                <c:pt idx="1561">
                  <c:v>16.899999999999999</c:v>
                </c:pt>
                <c:pt idx="1562">
                  <c:v>16.79999999999999</c:v>
                </c:pt>
                <c:pt idx="1563">
                  <c:v>16.649999999999999</c:v>
                </c:pt>
                <c:pt idx="1564">
                  <c:v>16.54999999999999</c:v>
                </c:pt>
                <c:pt idx="1565">
                  <c:v>16.45</c:v>
                </c:pt>
                <c:pt idx="1566">
                  <c:v>16.350000000000001</c:v>
                </c:pt>
                <c:pt idx="1567">
                  <c:v>16.25</c:v>
                </c:pt>
                <c:pt idx="1568">
                  <c:v>16.149999999999999</c:v>
                </c:pt>
                <c:pt idx="1569">
                  <c:v>16.04999999999999</c:v>
                </c:pt>
                <c:pt idx="1570">
                  <c:v>16.04999999999999</c:v>
                </c:pt>
                <c:pt idx="1571">
                  <c:v>15.9</c:v>
                </c:pt>
                <c:pt idx="1572">
                  <c:v>15.8</c:v>
                </c:pt>
                <c:pt idx="1573">
                  <c:v>15.7</c:v>
                </c:pt>
                <c:pt idx="1574">
                  <c:v>15.6</c:v>
                </c:pt>
                <c:pt idx="1575">
                  <c:v>15.5</c:v>
                </c:pt>
                <c:pt idx="1576">
                  <c:v>15.4</c:v>
                </c:pt>
                <c:pt idx="1577">
                  <c:v>15.3</c:v>
                </c:pt>
                <c:pt idx="1578">
                  <c:v>15.2</c:v>
                </c:pt>
                <c:pt idx="1579">
                  <c:v>15.2</c:v>
                </c:pt>
                <c:pt idx="1580">
                  <c:v>15.1</c:v>
                </c:pt>
                <c:pt idx="1581">
                  <c:v>15</c:v>
                </c:pt>
                <c:pt idx="1582">
                  <c:v>14.95</c:v>
                </c:pt>
                <c:pt idx="1583">
                  <c:v>14.85</c:v>
                </c:pt>
                <c:pt idx="1584">
                  <c:v>14.75</c:v>
                </c:pt>
                <c:pt idx="1585">
                  <c:v>14.65</c:v>
                </c:pt>
                <c:pt idx="1586">
                  <c:v>14.55</c:v>
                </c:pt>
                <c:pt idx="1587">
                  <c:v>14.45</c:v>
                </c:pt>
                <c:pt idx="1588">
                  <c:v>14.45</c:v>
                </c:pt>
                <c:pt idx="1589">
                  <c:v>14.4</c:v>
                </c:pt>
                <c:pt idx="1590">
                  <c:v>14.3</c:v>
                </c:pt>
                <c:pt idx="1591">
                  <c:v>14.2</c:v>
                </c:pt>
                <c:pt idx="1592">
                  <c:v>14.1</c:v>
                </c:pt>
                <c:pt idx="1593">
                  <c:v>14.05</c:v>
                </c:pt>
                <c:pt idx="1594">
                  <c:v>13.95</c:v>
                </c:pt>
                <c:pt idx="1595">
                  <c:v>13.85</c:v>
                </c:pt>
                <c:pt idx="1596">
                  <c:v>13.8</c:v>
                </c:pt>
                <c:pt idx="1597">
                  <c:v>13.7</c:v>
                </c:pt>
                <c:pt idx="1598">
                  <c:v>13.7</c:v>
                </c:pt>
                <c:pt idx="1599">
                  <c:v>13.6</c:v>
                </c:pt>
                <c:pt idx="1600">
                  <c:v>13.55</c:v>
                </c:pt>
                <c:pt idx="1601">
                  <c:v>13.45</c:v>
                </c:pt>
                <c:pt idx="1602">
                  <c:v>13.4</c:v>
                </c:pt>
                <c:pt idx="1603">
                  <c:v>13.3</c:v>
                </c:pt>
                <c:pt idx="1604">
                  <c:v>13.25</c:v>
                </c:pt>
                <c:pt idx="1605">
                  <c:v>13.15</c:v>
                </c:pt>
                <c:pt idx="1606">
                  <c:v>13.1</c:v>
                </c:pt>
                <c:pt idx="1607">
                  <c:v>13.1</c:v>
                </c:pt>
                <c:pt idx="1608">
                  <c:v>13</c:v>
                </c:pt>
                <c:pt idx="1609">
                  <c:v>12.95</c:v>
                </c:pt>
                <c:pt idx="1610">
                  <c:v>12.85</c:v>
                </c:pt>
                <c:pt idx="1611">
                  <c:v>12.8</c:v>
                </c:pt>
                <c:pt idx="1612">
                  <c:v>12.7</c:v>
                </c:pt>
                <c:pt idx="1613">
                  <c:v>12.65</c:v>
                </c:pt>
                <c:pt idx="1614">
                  <c:v>12.6</c:v>
                </c:pt>
                <c:pt idx="1615">
                  <c:v>12.6</c:v>
                </c:pt>
                <c:pt idx="1616">
                  <c:v>12.5</c:v>
                </c:pt>
                <c:pt idx="1617">
                  <c:v>12.45</c:v>
                </c:pt>
                <c:pt idx="1618">
                  <c:v>12.4</c:v>
                </c:pt>
                <c:pt idx="1619">
                  <c:v>12.35</c:v>
                </c:pt>
                <c:pt idx="1620">
                  <c:v>12.25</c:v>
                </c:pt>
                <c:pt idx="1621">
                  <c:v>12.2</c:v>
                </c:pt>
                <c:pt idx="1622">
                  <c:v>12.15</c:v>
                </c:pt>
                <c:pt idx="1623">
                  <c:v>12.1</c:v>
                </c:pt>
                <c:pt idx="1624">
                  <c:v>12.05</c:v>
                </c:pt>
                <c:pt idx="1625">
                  <c:v>11.95</c:v>
                </c:pt>
                <c:pt idx="1626">
                  <c:v>11.95</c:v>
                </c:pt>
                <c:pt idx="1627">
                  <c:v>11.9</c:v>
                </c:pt>
                <c:pt idx="1628">
                  <c:v>11.85</c:v>
                </c:pt>
                <c:pt idx="1629">
                  <c:v>11.8</c:v>
                </c:pt>
                <c:pt idx="1630">
                  <c:v>11.75</c:v>
                </c:pt>
                <c:pt idx="1631">
                  <c:v>11.7</c:v>
                </c:pt>
                <c:pt idx="1632">
                  <c:v>11.35</c:v>
                </c:pt>
                <c:pt idx="1633">
                  <c:v>11</c:v>
                </c:pt>
                <c:pt idx="1634">
                  <c:v>10.65</c:v>
                </c:pt>
                <c:pt idx="1635">
                  <c:v>10.3</c:v>
                </c:pt>
                <c:pt idx="1636">
                  <c:v>9.9500000000000028</c:v>
                </c:pt>
                <c:pt idx="1637">
                  <c:v>9.6000000000000014</c:v>
                </c:pt>
                <c:pt idx="1638">
                  <c:v>9.2500000000000018</c:v>
                </c:pt>
                <c:pt idx="1639">
                  <c:v>8.9000000000000021</c:v>
                </c:pt>
                <c:pt idx="1640">
                  <c:v>8.5500000000000025</c:v>
                </c:pt>
                <c:pt idx="1641">
                  <c:v>8.2000000000000011</c:v>
                </c:pt>
                <c:pt idx="1642">
                  <c:v>7.8500000000000014</c:v>
                </c:pt>
                <c:pt idx="1643">
                  <c:v>7.5000000000000044</c:v>
                </c:pt>
                <c:pt idx="1644">
                  <c:v>7.1500000000000021</c:v>
                </c:pt>
                <c:pt idx="1645">
                  <c:v>6.8000000000000043</c:v>
                </c:pt>
                <c:pt idx="1646">
                  <c:v>6.4500000000000046</c:v>
                </c:pt>
                <c:pt idx="1647">
                  <c:v>6.100000000000005</c:v>
                </c:pt>
                <c:pt idx="1648">
                  <c:v>5.7500000000000053</c:v>
                </c:pt>
                <c:pt idx="1649">
                  <c:v>5.4000000000000057</c:v>
                </c:pt>
                <c:pt idx="1650">
                  <c:v>5.050000000000006</c:v>
                </c:pt>
                <c:pt idx="1651">
                  <c:v>4.7000000000000064</c:v>
                </c:pt>
                <c:pt idx="1652">
                  <c:v>4.3500000000000068</c:v>
                </c:pt>
                <c:pt idx="1653">
                  <c:v>4.0000000000000071</c:v>
                </c:pt>
                <c:pt idx="1654">
                  <c:v>3.650000000000007</c:v>
                </c:pt>
                <c:pt idx="1655">
                  <c:v>3.3000000000000069</c:v>
                </c:pt>
                <c:pt idx="1656">
                  <c:v>2.9500000000000068</c:v>
                </c:pt>
                <c:pt idx="1657">
                  <c:v>2.6000000000000072</c:v>
                </c:pt>
                <c:pt idx="1658">
                  <c:v>2.2500000000000071</c:v>
                </c:pt>
                <c:pt idx="1659">
                  <c:v>1.900000000000007</c:v>
                </c:pt>
                <c:pt idx="1660">
                  <c:v>1.550000000000006</c:v>
                </c:pt>
                <c:pt idx="1661">
                  <c:v>1.200000000000006</c:v>
                </c:pt>
                <c:pt idx="1662">
                  <c:v>0.85000000000000597</c:v>
                </c:pt>
                <c:pt idx="1663">
                  <c:v>0.500000000000006</c:v>
                </c:pt>
                <c:pt idx="1664">
                  <c:v>0.15000000000000599</c:v>
                </c:pt>
              </c:numCache>
            </c:numRef>
          </c:yVal>
          <c:smooth val="1"/>
          <c:extLst xmlns:c16r2="http://schemas.microsoft.com/office/drawing/2015/06/chart">
            <c:ext xmlns:c16="http://schemas.microsoft.com/office/drawing/2014/chart" uri="{C3380CC4-5D6E-409C-BE32-E72D297353CC}">
              <c16:uniqueId val="{00000003-A0BB-1740-8CC2-97211297759F}"/>
            </c:ext>
          </c:extLst>
        </c:ser>
        <c:dLbls>
          <c:showLegendKey val="0"/>
          <c:showVal val="0"/>
          <c:showCatName val="0"/>
          <c:showSerName val="0"/>
          <c:showPercent val="0"/>
          <c:showBubbleSize val="0"/>
        </c:dLbls>
        <c:axId val="255087744"/>
        <c:axId val="255089664"/>
        <c:extLst xmlns:c16r2="http://schemas.microsoft.com/office/drawing/2015/06/chart">
          <c:ext xmlns:c15="http://schemas.microsoft.com/office/drawing/2012/chart" uri="{02D57815-91ED-43cb-92C2-25804820EDAC}">
            <c15:filteredScatterSeries>
              <c15:ser>
                <c:idx val="4"/>
                <c:order val="1"/>
                <c:tx>
                  <c:strRef>
                    <c:extLst xmlns:c16r2="http://schemas.microsoft.com/office/drawing/2015/06/chart">
                      <c:ext uri="{02D57815-91ED-43cb-92C2-25804820EDAC}">
                        <c15:formulaRef>
                          <c15:sqref>'CO2'!$F$1</c15:sqref>
                        </c15:formulaRef>
                      </c:ext>
                    </c:extLst>
                    <c:strCache>
                      <c:ptCount val="1"/>
                      <c:pt idx="0">
                        <c:v>CO2 Diff 5PP</c:v>
                      </c:pt>
                    </c:strCache>
                  </c:strRef>
                </c:tx>
                <c:marker>
                  <c:symbol val="none"/>
                </c:marker>
                <c:xVal>
                  <c:numRef>
                    <c:extLst xmlns:c16r2="http://schemas.microsoft.com/office/drawing/2015/06/chart">
                      <c:ex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6r2="http://schemas.microsoft.com/office/drawing/2015/06/chart">
                      <c:ext uri="{02D57815-91ED-43cb-92C2-25804820EDAC}">
                        <c15:formulaRef>
                          <c15:sqref>'CO2'!$F$2:$F$1881</c15:sqref>
                        </c15:formulaRef>
                      </c:ext>
                    </c:extLst>
                    <c:numCache>
                      <c:formatCode>General</c:formatCode>
                      <c:ptCount val="188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02</c:v>
                      </c:pt>
                      <c:pt idx="18">
                        <c:v>0.02</c:v>
                      </c:pt>
                      <c:pt idx="19">
                        <c:v>0.02</c:v>
                      </c:pt>
                      <c:pt idx="20">
                        <c:v>0.02</c:v>
                      </c:pt>
                      <c:pt idx="21">
                        <c:v>0.02</c:v>
                      </c:pt>
                      <c:pt idx="22">
                        <c:v>0.02</c:v>
                      </c:pt>
                      <c:pt idx="23">
                        <c:v>0.02</c:v>
                      </c:pt>
                      <c:pt idx="24">
                        <c:v>0.02</c:v>
                      </c:pt>
                      <c:pt idx="25">
                        <c:v>0.02</c:v>
                      </c:pt>
                      <c:pt idx="26">
                        <c:v>0.02</c:v>
                      </c:pt>
                      <c:pt idx="27">
                        <c:v>0.02</c:v>
                      </c:pt>
                      <c:pt idx="28">
                        <c:v>0.02</c:v>
                      </c:pt>
                      <c:pt idx="29">
                        <c:v>0.02</c:v>
                      </c:pt>
                      <c:pt idx="30">
                        <c:v>0.02</c:v>
                      </c:pt>
                      <c:pt idx="31">
                        <c:v>0.02</c:v>
                      </c:pt>
                      <c:pt idx="32">
                        <c:v>0.02</c:v>
                      </c:pt>
                      <c:pt idx="33">
                        <c:v>0.02</c:v>
                      </c:pt>
                      <c:pt idx="34">
                        <c:v>0.02</c:v>
                      </c:pt>
                      <c:pt idx="35">
                        <c:v>0.02</c:v>
                      </c:pt>
                      <c:pt idx="36">
                        <c:v>0.02</c:v>
                      </c:pt>
                      <c:pt idx="37">
                        <c:v>0.02</c:v>
                      </c:pt>
                      <c:pt idx="38">
                        <c:v>0.02</c:v>
                      </c:pt>
                      <c:pt idx="39">
                        <c:v>0.04</c:v>
                      </c:pt>
                      <c:pt idx="40">
                        <c:v>0.04</c:v>
                      </c:pt>
                      <c:pt idx="41">
                        <c:v>0.04</c:v>
                      </c:pt>
                      <c:pt idx="42">
                        <c:v>0.04</c:v>
                      </c:pt>
                      <c:pt idx="43">
                        <c:v>0.04</c:v>
                      </c:pt>
                      <c:pt idx="44">
                        <c:v>0.06</c:v>
                      </c:pt>
                      <c:pt idx="45">
                        <c:v>0.06</c:v>
                      </c:pt>
                      <c:pt idx="46">
                        <c:v>0.08</c:v>
                      </c:pt>
                      <c:pt idx="47">
                        <c:v>0.08</c:v>
                      </c:pt>
                      <c:pt idx="48">
                        <c:v>0.1</c:v>
                      </c:pt>
                      <c:pt idx="49">
                        <c:v>0.12</c:v>
                      </c:pt>
                      <c:pt idx="50">
                        <c:v>0.12</c:v>
                      </c:pt>
                      <c:pt idx="51">
                        <c:v>0.14000000000000001</c:v>
                      </c:pt>
                      <c:pt idx="52">
                        <c:v>0.16</c:v>
                      </c:pt>
                      <c:pt idx="53">
                        <c:v>0.16</c:v>
                      </c:pt>
                      <c:pt idx="54">
                        <c:v>0.18</c:v>
                      </c:pt>
                      <c:pt idx="55">
                        <c:v>0.2</c:v>
                      </c:pt>
                      <c:pt idx="56">
                        <c:v>0.22</c:v>
                      </c:pt>
                      <c:pt idx="57">
                        <c:v>0.26</c:v>
                      </c:pt>
                      <c:pt idx="58">
                        <c:v>0.28000000000000003</c:v>
                      </c:pt>
                      <c:pt idx="59">
                        <c:v>0.32</c:v>
                      </c:pt>
                      <c:pt idx="60">
                        <c:v>0.32</c:v>
                      </c:pt>
                      <c:pt idx="61">
                        <c:v>0.34</c:v>
                      </c:pt>
                      <c:pt idx="62">
                        <c:v>0.38</c:v>
                      </c:pt>
                      <c:pt idx="63">
                        <c:v>0.42</c:v>
                      </c:pt>
                      <c:pt idx="64">
                        <c:v>0.46</c:v>
                      </c:pt>
                      <c:pt idx="65">
                        <c:v>0.5</c:v>
                      </c:pt>
                      <c:pt idx="66">
                        <c:v>0.56000000000000005</c:v>
                      </c:pt>
                      <c:pt idx="67">
                        <c:v>0.6</c:v>
                      </c:pt>
                      <c:pt idx="68">
                        <c:v>0.66</c:v>
                      </c:pt>
                      <c:pt idx="69">
                        <c:v>0.7</c:v>
                      </c:pt>
                      <c:pt idx="70">
                        <c:v>0.76</c:v>
                      </c:pt>
                      <c:pt idx="71">
                        <c:v>0.82</c:v>
                      </c:pt>
                      <c:pt idx="72">
                        <c:v>0.82</c:v>
                      </c:pt>
                      <c:pt idx="73">
                        <c:v>0.88</c:v>
                      </c:pt>
                      <c:pt idx="74">
                        <c:v>0.94</c:v>
                      </c:pt>
                      <c:pt idx="75">
                        <c:v>1.02</c:v>
                      </c:pt>
                      <c:pt idx="76">
                        <c:v>1.08</c:v>
                      </c:pt>
                      <c:pt idx="77">
                        <c:v>1.1599999999999999</c:v>
                      </c:pt>
                      <c:pt idx="78">
                        <c:v>1.22</c:v>
                      </c:pt>
                      <c:pt idx="79">
                        <c:v>1.3</c:v>
                      </c:pt>
                      <c:pt idx="80">
                        <c:v>1.38</c:v>
                      </c:pt>
                      <c:pt idx="81">
                        <c:v>1.38</c:v>
                      </c:pt>
                      <c:pt idx="82">
                        <c:v>1.48</c:v>
                      </c:pt>
                      <c:pt idx="83">
                        <c:v>1.56</c:v>
                      </c:pt>
                      <c:pt idx="84">
                        <c:v>1.64</c:v>
                      </c:pt>
                      <c:pt idx="85">
                        <c:v>1.74</c:v>
                      </c:pt>
                      <c:pt idx="86">
                        <c:v>1.84</c:v>
                      </c:pt>
                      <c:pt idx="87">
                        <c:v>1.92</c:v>
                      </c:pt>
                      <c:pt idx="88">
                        <c:v>2.02</c:v>
                      </c:pt>
                      <c:pt idx="89">
                        <c:v>2.12</c:v>
                      </c:pt>
                      <c:pt idx="90">
                        <c:v>2.12</c:v>
                      </c:pt>
                      <c:pt idx="91">
                        <c:v>2.2200000000000002</c:v>
                      </c:pt>
                      <c:pt idx="92">
                        <c:v>2.34</c:v>
                      </c:pt>
                      <c:pt idx="93">
                        <c:v>2.44</c:v>
                      </c:pt>
                      <c:pt idx="94">
                        <c:v>2.54</c:v>
                      </c:pt>
                      <c:pt idx="95">
                        <c:v>2.66</c:v>
                      </c:pt>
                      <c:pt idx="96">
                        <c:v>2.78</c:v>
                      </c:pt>
                      <c:pt idx="97">
                        <c:v>2.88</c:v>
                      </c:pt>
                      <c:pt idx="98">
                        <c:v>3</c:v>
                      </c:pt>
                      <c:pt idx="99">
                        <c:v>3.12</c:v>
                      </c:pt>
                      <c:pt idx="100">
                        <c:v>3.12</c:v>
                      </c:pt>
                      <c:pt idx="101">
                        <c:v>3.24</c:v>
                      </c:pt>
                      <c:pt idx="102">
                        <c:v>3.38</c:v>
                      </c:pt>
                      <c:pt idx="103">
                        <c:v>3.5</c:v>
                      </c:pt>
                      <c:pt idx="104">
                        <c:v>3.64</c:v>
                      </c:pt>
                      <c:pt idx="105">
                        <c:v>3.76</c:v>
                      </c:pt>
                      <c:pt idx="106">
                        <c:v>3.9</c:v>
                      </c:pt>
                      <c:pt idx="107">
                        <c:v>3.9</c:v>
                      </c:pt>
                      <c:pt idx="108">
                        <c:v>4.18</c:v>
                      </c:pt>
                      <c:pt idx="109">
                        <c:v>4.18</c:v>
                      </c:pt>
                      <c:pt idx="110">
                        <c:v>4.34</c:v>
                      </c:pt>
                      <c:pt idx="111">
                        <c:v>4.4800000000000004</c:v>
                      </c:pt>
                      <c:pt idx="112">
                        <c:v>4.6399999999999997</c:v>
                      </c:pt>
                      <c:pt idx="113">
                        <c:v>4.78</c:v>
                      </c:pt>
                      <c:pt idx="114">
                        <c:v>4.9400000000000004</c:v>
                      </c:pt>
                      <c:pt idx="115">
                        <c:v>5.0999999999999996</c:v>
                      </c:pt>
                      <c:pt idx="116">
                        <c:v>5.26</c:v>
                      </c:pt>
                      <c:pt idx="117">
                        <c:v>5.42</c:v>
                      </c:pt>
                      <c:pt idx="118">
                        <c:v>5.42</c:v>
                      </c:pt>
                      <c:pt idx="119">
                        <c:v>5.58</c:v>
                      </c:pt>
                      <c:pt idx="120">
                        <c:v>5.74</c:v>
                      </c:pt>
                      <c:pt idx="121">
                        <c:v>5.9</c:v>
                      </c:pt>
                      <c:pt idx="122">
                        <c:v>6.06</c:v>
                      </c:pt>
                      <c:pt idx="123">
                        <c:v>6.24</c:v>
                      </c:pt>
                      <c:pt idx="124">
                        <c:v>6.4</c:v>
                      </c:pt>
                      <c:pt idx="125">
                        <c:v>6.58</c:v>
                      </c:pt>
                      <c:pt idx="126">
                        <c:v>6.74</c:v>
                      </c:pt>
                      <c:pt idx="127">
                        <c:v>6.92</c:v>
                      </c:pt>
                      <c:pt idx="128">
                        <c:v>6.92</c:v>
                      </c:pt>
                      <c:pt idx="129">
                        <c:v>7.1</c:v>
                      </c:pt>
                      <c:pt idx="130">
                        <c:v>7.28</c:v>
                      </c:pt>
                      <c:pt idx="131">
                        <c:v>7.46</c:v>
                      </c:pt>
                      <c:pt idx="132">
                        <c:v>7.64</c:v>
                      </c:pt>
                      <c:pt idx="133">
                        <c:v>7.8199999999999976</c:v>
                      </c:pt>
                      <c:pt idx="134">
                        <c:v>8</c:v>
                      </c:pt>
                      <c:pt idx="135">
                        <c:v>8</c:v>
                      </c:pt>
                      <c:pt idx="136">
                        <c:v>8.36</c:v>
                      </c:pt>
                      <c:pt idx="137">
                        <c:v>8.36</c:v>
                      </c:pt>
                      <c:pt idx="138">
                        <c:v>8.5400000000000009</c:v>
                      </c:pt>
                      <c:pt idx="139">
                        <c:v>8.7200000000000006</c:v>
                      </c:pt>
                      <c:pt idx="140">
                        <c:v>8.9</c:v>
                      </c:pt>
                      <c:pt idx="141">
                        <c:v>9.08</c:v>
                      </c:pt>
                      <c:pt idx="142">
                        <c:v>9.24</c:v>
                      </c:pt>
                      <c:pt idx="143">
                        <c:v>9.42</c:v>
                      </c:pt>
                      <c:pt idx="144">
                        <c:v>9.6</c:v>
                      </c:pt>
                      <c:pt idx="145">
                        <c:v>9.76</c:v>
                      </c:pt>
                      <c:pt idx="146">
                        <c:v>9.76</c:v>
                      </c:pt>
                      <c:pt idx="147">
                        <c:v>9.94</c:v>
                      </c:pt>
                      <c:pt idx="148">
                        <c:v>10.1</c:v>
                      </c:pt>
                      <c:pt idx="149">
                        <c:v>10.26</c:v>
                      </c:pt>
                      <c:pt idx="150">
                        <c:v>10.42</c:v>
                      </c:pt>
                      <c:pt idx="151">
                        <c:v>10.6</c:v>
                      </c:pt>
                      <c:pt idx="152">
                        <c:v>10.76</c:v>
                      </c:pt>
                      <c:pt idx="153">
                        <c:v>10.92</c:v>
                      </c:pt>
                      <c:pt idx="154">
                        <c:v>11.08</c:v>
                      </c:pt>
                      <c:pt idx="155">
                        <c:v>11.24</c:v>
                      </c:pt>
                      <c:pt idx="156">
                        <c:v>11.24</c:v>
                      </c:pt>
                      <c:pt idx="157">
                        <c:v>11.4</c:v>
                      </c:pt>
                      <c:pt idx="158">
                        <c:v>11.56</c:v>
                      </c:pt>
                      <c:pt idx="159">
                        <c:v>11.72</c:v>
                      </c:pt>
                      <c:pt idx="160">
                        <c:v>11.88</c:v>
                      </c:pt>
                      <c:pt idx="161">
                        <c:v>12.04</c:v>
                      </c:pt>
                      <c:pt idx="162">
                        <c:v>12.2</c:v>
                      </c:pt>
                      <c:pt idx="163">
                        <c:v>12.2</c:v>
                      </c:pt>
                      <c:pt idx="164">
                        <c:v>12.5</c:v>
                      </c:pt>
                      <c:pt idx="165">
                        <c:v>12.5</c:v>
                      </c:pt>
                      <c:pt idx="166">
                        <c:v>12.66</c:v>
                      </c:pt>
                      <c:pt idx="167">
                        <c:v>12.8</c:v>
                      </c:pt>
                      <c:pt idx="168">
                        <c:v>12.96</c:v>
                      </c:pt>
                      <c:pt idx="169">
                        <c:v>13.1</c:v>
                      </c:pt>
                      <c:pt idx="170">
                        <c:v>13.24</c:v>
                      </c:pt>
                      <c:pt idx="171">
                        <c:v>13.4</c:v>
                      </c:pt>
                      <c:pt idx="172">
                        <c:v>13.54</c:v>
                      </c:pt>
                      <c:pt idx="173">
                        <c:v>13.68</c:v>
                      </c:pt>
                      <c:pt idx="174">
                        <c:v>13.68</c:v>
                      </c:pt>
                      <c:pt idx="175">
                        <c:v>13.82</c:v>
                      </c:pt>
                      <c:pt idx="176">
                        <c:v>13.96</c:v>
                      </c:pt>
                      <c:pt idx="177">
                        <c:v>14.1</c:v>
                      </c:pt>
                      <c:pt idx="178">
                        <c:v>14.24</c:v>
                      </c:pt>
                      <c:pt idx="179">
                        <c:v>14.38</c:v>
                      </c:pt>
                      <c:pt idx="180">
                        <c:v>14.54</c:v>
                      </c:pt>
                      <c:pt idx="181">
                        <c:v>14.68</c:v>
                      </c:pt>
                      <c:pt idx="182">
                        <c:v>14.82</c:v>
                      </c:pt>
                      <c:pt idx="183">
                        <c:v>14.96</c:v>
                      </c:pt>
                      <c:pt idx="184">
                        <c:v>14.96</c:v>
                      </c:pt>
                      <c:pt idx="185">
                        <c:v>15.1</c:v>
                      </c:pt>
                      <c:pt idx="186">
                        <c:v>15.24</c:v>
                      </c:pt>
                      <c:pt idx="187">
                        <c:v>15.38</c:v>
                      </c:pt>
                      <c:pt idx="188">
                        <c:v>15.52</c:v>
                      </c:pt>
                      <c:pt idx="189">
                        <c:v>15.66</c:v>
                      </c:pt>
                      <c:pt idx="190">
                        <c:v>15.82</c:v>
                      </c:pt>
                      <c:pt idx="191">
                        <c:v>15.96</c:v>
                      </c:pt>
                      <c:pt idx="192">
                        <c:v>15.96</c:v>
                      </c:pt>
                      <c:pt idx="193">
                        <c:v>16.100000000000001</c:v>
                      </c:pt>
                      <c:pt idx="194">
                        <c:v>16.239999999999998</c:v>
                      </c:pt>
                      <c:pt idx="195">
                        <c:v>16.36</c:v>
                      </c:pt>
                      <c:pt idx="196">
                        <c:v>16.5</c:v>
                      </c:pt>
                      <c:pt idx="197">
                        <c:v>16.64</c:v>
                      </c:pt>
                      <c:pt idx="198">
                        <c:v>16.78</c:v>
                      </c:pt>
                      <c:pt idx="199">
                        <c:v>16.920000000000002</c:v>
                      </c:pt>
                      <c:pt idx="200">
                        <c:v>17.059999999999999</c:v>
                      </c:pt>
                      <c:pt idx="201">
                        <c:v>17.2</c:v>
                      </c:pt>
                      <c:pt idx="202">
                        <c:v>17.2</c:v>
                      </c:pt>
                      <c:pt idx="203">
                        <c:v>17.34</c:v>
                      </c:pt>
                      <c:pt idx="204">
                        <c:v>17.46</c:v>
                      </c:pt>
                      <c:pt idx="205">
                        <c:v>17.600000000000001</c:v>
                      </c:pt>
                      <c:pt idx="206">
                        <c:v>17.739999999999998</c:v>
                      </c:pt>
                      <c:pt idx="207">
                        <c:v>17.88</c:v>
                      </c:pt>
                      <c:pt idx="208">
                        <c:v>18.02</c:v>
                      </c:pt>
                      <c:pt idx="209">
                        <c:v>18.16</c:v>
                      </c:pt>
                      <c:pt idx="210">
                        <c:v>18.3</c:v>
                      </c:pt>
                      <c:pt idx="211">
                        <c:v>18.440000000000001</c:v>
                      </c:pt>
                      <c:pt idx="212">
                        <c:v>18.440000000000001</c:v>
                      </c:pt>
                      <c:pt idx="213">
                        <c:v>18.559999999999999</c:v>
                      </c:pt>
                      <c:pt idx="214">
                        <c:v>18.7</c:v>
                      </c:pt>
                      <c:pt idx="215">
                        <c:v>18.82</c:v>
                      </c:pt>
                      <c:pt idx="216">
                        <c:v>18.96</c:v>
                      </c:pt>
                      <c:pt idx="217">
                        <c:v>19.079999999999998</c:v>
                      </c:pt>
                      <c:pt idx="218">
                        <c:v>19.2</c:v>
                      </c:pt>
                      <c:pt idx="219">
                        <c:v>19.32</c:v>
                      </c:pt>
                      <c:pt idx="220">
                        <c:v>19.32</c:v>
                      </c:pt>
                      <c:pt idx="221">
                        <c:v>19.440000000000001</c:v>
                      </c:pt>
                      <c:pt idx="222">
                        <c:v>19.559999999999999</c:v>
                      </c:pt>
                      <c:pt idx="223">
                        <c:v>19.66</c:v>
                      </c:pt>
                      <c:pt idx="224">
                        <c:v>19.78</c:v>
                      </c:pt>
                      <c:pt idx="225">
                        <c:v>19.899999999999999</c:v>
                      </c:pt>
                      <c:pt idx="226">
                        <c:v>20</c:v>
                      </c:pt>
                      <c:pt idx="227">
                        <c:v>20.12</c:v>
                      </c:pt>
                      <c:pt idx="228">
                        <c:v>20.22</c:v>
                      </c:pt>
                      <c:pt idx="229">
                        <c:v>20.32</c:v>
                      </c:pt>
                      <c:pt idx="230">
                        <c:v>20.32</c:v>
                      </c:pt>
                      <c:pt idx="231">
                        <c:v>20.440000000000001</c:v>
                      </c:pt>
                      <c:pt idx="232">
                        <c:v>20.54</c:v>
                      </c:pt>
                      <c:pt idx="233">
                        <c:v>20.64</c:v>
                      </c:pt>
                      <c:pt idx="234">
                        <c:v>20.74</c:v>
                      </c:pt>
                      <c:pt idx="235">
                        <c:v>20.84</c:v>
                      </c:pt>
                      <c:pt idx="236">
                        <c:v>20.92</c:v>
                      </c:pt>
                      <c:pt idx="237">
                        <c:v>21.02</c:v>
                      </c:pt>
                      <c:pt idx="238">
                        <c:v>21.1</c:v>
                      </c:pt>
                      <c:pt idx="239">
                        <c:v>21.18</c:v>
                      </c:pt>
                      <c:pt idx="240">
                        <c:v>21.18</c:v>
                      </c:pt>
                      <c:pt idx="241">
                        <c:v>21.28</c:v>
                      </c:pt>
                      <c:pt idx="242">
                        <c:v>21.36</c:v>
                      </c:pt>
                      <c:pt idx="243">
                        <c:v>21.42</c:v>
                      </c:pt>
                      <c:pt idx="244">
                        <c:v>21.5</c:v>
                      </c:pt>
                      <c:pt idx="245">
                        <c:v>21.58</c:v>
                      </c:pt>
                      <c:pt idx="246">
                        <c:v>21.66</c:v>
                      </c:pt>
                      <c:pt idx="247">
                        <c:v>21.72</c:v>
                      </c:pt>
                      <c:pt idx="248">
                        <c:v>21.72</c:v>
                      </c:pt>
                      <c:pt idx="249">
                        <c:v>21.8</c:v>
                      </c:pt>
                      <c:pt idx="250">
                        <c:v>21.88</c:v>
                      </c:pt>
                      <c:pt idx="251">
                        <c:v>21.94</c:v>
                      </c:pt>
                      <c:pt idx="252">
                        <c:v>22.02</c:v>
                      </c:pt>
                      <c:pt idx="253">
                        <c:v>22.1</c:v>
                      </c:pt>
                      <c:pt idx="254">
                        <c:v>22.18</c:v>
                      </c:pt>
                      <c:pt idx="255">
                        <c:v>22.26</c:v>
                      </c:pt>
                      <c:pt idx="256">
                        <c:v>22.32</c:v>
                      </c:pt>
                      <c:pt idx="257">
                        <c:v>22.4</c:v>
                      </c:pt>
                      <c:pt idx="258">
                        <c:v>22.4</c:v>
                      </c:pt>
                      <c:pt idx="259">
                        <c:v>22.48</c:v>
                      </c:pt>
                      <c:pt idx="260">
                        <c:v>22.54</c:v>
                      </c:pt>
                      <c:pt idx="261">
                        <c:v>22.62</c:v>
                      </c:pt>
                      <c:pt idx="262">
                        <c:v>22.68</c:v>
                      </c:pt>
                      <c:pt idx="263">
                        <c:v>22.74</c:v>
                      </c:pt>
                      <c:pt idx="264">
                        <c:v>22.82</c:v>
                      </c:pt>
                      <c:pt idx="265">
                        <c:v>22.88</c:v>
                      </c:pt>
                      <c:pt idx="266">
                        <c:v>22.88</c:v>
                      </c:pt>
                      <c:pt idx="267">
                        <c:v>22.98</c:v>
                      </c:pt>
                      <c:pt idx="268">
                        <c:v>22.98</c:v>
                      </c:pt>
                      <c:pt idx="269">
                        <c:v>23.04</c:v>
                      </c:pt>
                      <c:pt idx="270">
                        <c:v>23.1</c:v>
                      </c:pt>
                      <c:pt idx="271">
                        <c:v>23.14</c:v>
                      </c:pt>
                      <c:pt idx="272">
                        <c:v>23.2</c:v>
                      </c:pt>
                      <c:pt idx="273">
                        <c:v>23.24</c:v>
                      </c:pt>
                      <c:pt idx="274">
                        <c:v>23.3</c:v>
                      </c:pt>
                      <c:pt idx="275">
                        <c:v>23.36</c:v>
                      </c:pt>
                      <c:pt idx="276">
                        <c:v>23.4</c:v>
                      </c:pt>
                      <c:pt idx="277">
                        <c:v>23.4</c:v>
                      </c:pt>
                      <c:pt idx="278">
                        <c:v>23.46</c:v>
                      </c:pt>
                      <c:pt idx="279">
                        <c:v>23.52</c:v>
                      </c:pt>
                      <c:pt idx="280">
                        <c:v>23.58</c:v>
                      </c:pt>
                      <c:pt idx="281">
                        <c:v>23.64</c:v>
                      </c:pt>
                      <c:pt idx="282">
                        <c:v>23.7</c:v>
                      </c:pt>
                      <c:pt idx="283">
                        <c:v>23.76</c:v>
                      </c:pt>
                      <c:pt idx="284">
                        <c:v>23.82</c:v>
                      </c:pt>
                      <c:pt idx="285">
                        <c:v>23.88</c:v>
                      </c:pt>
                      <c:pt idx="286">
                        <c:v>23.88</c:v>
                      </c:pt>
                      <c:pt idx="287">
                        <c:v>23.94</c:v>
                      </c:pt>
                      <c:pt idx="288">
                        <c:v>24</c:v>
                      </c:pt>
                      <c:pt idx="289">
                        <c:v>24.04</c:v>
                      </c:pt>
                      <c:pt idx="290">
                        <c:v>24.1</c:v>
                      </c:pt>
                      <c:pt idx="291">
                        <c:v>24.14</c:v>
                      </c:pt>
                      <c:pt idx="292">
                        <c:v>24.2</c:v>
                      </c:pt>
                      <c:pt idx="293">
                        <c:v>24.24</c:v>
                      </c:pt>
                      <c:pt idx="294">
                        <c:v>24.3</c:v>
                      </c:pt>
                      <c:pt idx="295">
                        <c:v>24.3</c:v>
                      </c:pt>
                      <c:pt idx="296">
                        <c:v>24.34</c:v>
                      </c:pt>
                      <c:pt idx="297">
                        <c:v>24.38</c:v>
                      </c:pt>
                      <c:pt idx="298">
                        <c:v>24.44</c:v>
                      </c:pt>
                      <c:pt idx="299">
                        <c:v>24.48</c:v>
                      </c:pt>
                      <c:pt idx="300">
                        <c:v>24.52</c:v>
                      </c:pt>
                      <c:pt idx="301">
                        <c:v>24.58</c:v>
                      </c:pt>
                      <c:pt idx="302">
                        <c:v>24.62</c:v>
                      </c:pt>
                      <c:pt idx="303">
                        <c:v>24.66</c:v>
                      </c:pt>
                      <c:pt idx="304">
                        <c:v>24.72</c:v>
                      </c:pt>
                      <c:pt idx="305">
                        <c:v>24.72</c:v>
                      </c:pt>
                      <c:pt idx="306">
                        <c:v>24.76</c:v>
                      </c:pt>
                      <c:pt idx="307">
                        <c:v>24.82</c:v>
                      </c:pt>
                      <c:pt idx="308">
                        <c:v>24.86</c:v>
                      </c:pt>
                      <c:pt idx="309">
                        <c:v>24.92</c:v>
                      </c:pt>
                      <c:pt idx="310">
                        <c:v>24.96</c:v>
                      </c:pt>
                      <c:pt idx="311">
                        <c:v>25</c:v>
                      </c:pt>
                      <c:pt idx="312">
                        <c:v>25.06</c:v>
                      </c:pt>
                      <c:pt idx="313">
                        <c:v>25.1</c:v>
                      </c:pt>
                      <c:pt idx="314">
                        <c:v>25.1</c:v>
                      </c:pt>
                      <c:pt idx="315">
                        <c:v>25.14</c:v>
                      </c:pt>
                      <c:pt idx="316">
                        <c:v>25.18</c:v>
                      </c:pt>
                      <c:pt idx="317">
                        <c:v>25.22</c:v>
                      </c:pt>
                      <c:pt idx="318">
                        <c:v>25.26</c:v>
                      </c:pt>
                      <c:pt idx="319">
                        <c:v>25.3</c:v>
                      </c:pt>
                      <c:pt idx="320">
                        <c:v>25.34</c:v>
                      </c:pt>
                      <c:pt idx="321">
                        <c:v>25.38</c:v>
                      </c:pt>
                      <c:pt idx="322">
                        <c:v>25.42</c:v>
                      </c:pt>
                      <c:pt idx="323">
                        <c:v>25.44</c:v>
                      </c:pt>
                      <c:pt idx="324">
                        <c:v>25.44</c:v>
                      </c:pt>
                      <c:pt idx="325">
                        <c:v>25.48</c:v>
                      </c:pt>
                      <c:pt idx="326">
                        <c:v>25.52</c:v>
                      </c:pt>
                      <c:pt idx="327">
                        <c:v>25.56</c:v>
                      </c:pt>
                      <c:pt idx="328">
                        <c:v>25.58</c:v>
                      </c:pt>
                      <c:pt idx="329">
                        <c:v>25.62</c:v>
                      </c:pt>
                      <c:pt idx="330">
                        <c:v>25.66</c:v>
                      </c:pt>
                      <c:pt idx="331">
                        <c:v>25.68</c:v>
                      </c:pt>
                      <c:pt idx="332">
                        <c:v>25.68</c:v>
                      </c:pt>
                      <c:pt idx="333">
                        <c:v>25.72</c:v>
                      </c:pt>
                      <c:pt idx="334">
                        <c:v>25.74</c:v>
                      </c:pt>
                      <c:pt idx="335">
                        <c:v>25.78</c:v>
                      </c:pt>
                      <c:pt idx="336">
                        <c:v>25.8</c:v>
                      </c:pt>
                      <c:pt idx="337">
                        <c:v>25.82</c:v>
                      </c:pt>
                      <c:pt idx="338">
                        <c:v>25.84</c:v>
                      </c:pt>
                      <c:pt idx="339">
                        <c:v>25.88</c:v>
                      </c:pt>
                      <c:pt idx="340">
                        <c:v>25.9</c:v>
                      </c:pt>
                      <c:pt idx="341">
                        <c:v>25.92</c:v>
                      </c:pt>
                      <c:pt idx="342">
                        <c:v>25.92</c:v>
                      </c:pt>
                      <c:pt idx="343">
                        <c:v>25.94</c:v>
                      </c:pt>
                      <c:pt idx="344">
                        <c:v>25.94</c:v>
                      </c:pt>
                      <c:pt idx="345">
                        <c:v>25.96</c:v>
                      </c:pt>
                      <c:pt idx="346">
                        <c:v>25.98</c:v>
                      </c:pt>
                      <c:pt idx="347">
                        <c:v>26</c:v>
                      </c:pt>
                      <c:pt idx="348">
                        <c:v>26.02</c:v>
                      </c:pt>
                      <c:pt idx="349">
                        <c:v>26.02</c:v>
                      </c:pt>
                      <c:pt idx="350">
                        <c:v>26.04</c:v>
                      </c:pt>
                      <c:pt idx="351">
                        <c:v>26.06</c:v>
                      </c:pt>
                      <c:pt idx="352">
                        <c:v>26.06</c:v>
                      </c:pt>
                      <c:pt idx="353">
                        <c:v>26.08</c:v>
                      </c:pt>
                      <c:pt idx="354">
                        <c:v>26.1</c:v>
                      </c:pt>
                      <c:pt idx="355">
                        <c:v>26.1</c:v>
                      </c:pt>
                      <c:pt idx="356">
                        <c:v>26.12</c:v>
                      </c:pt>
                      <c:pt idx="357">
                        <c:v>26.12</c:v>
                      </c:pt>
                      <c:pt idx="358">
                        <c:v>26.14</c:v>
                      </c:pt>
                      <c:pt idx="359">
                        <c:v>26.14</c:v>
                      </c:pt>
                      <c:pt idx="360">
                        <c:v>26.16</c:v>
                      </c:pt>
                      <c:pt idx="361">
                        <c:v>26.16</c:v>
                      </c:pt>
                      <c:pt idx="362">
                        <c:v>26.16</c:v>
                      </c:pt>
                      <c:pt idx="363">
                        <c:v>26.16</c:v>
                      </c:pt>
                      <c:pt idx="364">
                        <c:v>26.16</c:v>
                      </c:pt>
                      <c:pt idx="365">
                        <c:v>26.16</c:v>
                      </c:pt>
                      <c:pt idx="366">
                        <c:v>26.16</c:v>
                      </c:pt>
                      <c:pt idx="367">
                        <c:v>26.16</c:v>
                      </c:pt>
                      <c:pt idx="368">
                        <c:v>26.16</c:v>
                      </c:pt>
                      <c:pt idx="369">
                        <c:v>26.16</c:v>
                      </c:pt>
                      <c:pt idx="370">
                        <c:v>26.16</c:v>
                      </c:pt>
                      <c:pt idx="371">
                        <c:v>26.18</c:v>
                      </c:pt>
                      <c:pt idx="372">
                        <c:v>26.18</c:v>
                      </c:pt>
                      <c:pt idx="373">
                        <c:v>26.18</c:v>
                      </c:pt>
                      <c:pt idx="374">
                        <c:v>26.18</c:v>
                      </c:pt>
                      <c:pt idx="375">
                        <c:v>26.2</c:v>
                      </c:pt>
                      <c:pt idx="376">
                        <c:v>26.2</c:v>
                      </c:pt>
                      <c:pt idx="377">
                        <c:v>26.2</c:v>
                      </c:pt>
                      <c:pt idx="378">
                        <c:v>26.2</c:v>
                      </c:pt>
                      <c:pt idx="379">
                        <c:v>26.22</c:v>
                      </c:pt>
                      <c:pt idx="380">
                        <c:v>26.22</c:v>
                      </c:pt>
                      <c:pt idx="381">
                        <c:v>26.22</c:v>
                      </c:pt>
                      <c:pt idx="382">
                        <c:v>26.24</c:v>
                      </c:pt>
                      <c:pt idx="383">
                        <c:v>26.24</c:v>
                      </c:pt>
                      <c:pt idx="384">
                        <c:v>26.24</c:v>
                      </c:pt>
                      <c:pt idx="385">
                        <c:v>26.24</c:v>
                      </c:pt>
                      <c:pt idx="386">
                        <c:v>26.24</c:v>
                      </c:pt>
                      <c:pt idx="387">
                        <c:v>26.24</c:v>
                      </c:pt>
                      <c:pt idx="388">
                        <c:v>26.26</c:v>
                      </c:pt>
                      <c:pt idx="389">
                        <c:v>26.26</c:v>
                      </c:pt>
                      <c:pt idx="390">
                        <c:v>26.26</c:v>
                      </c:pt>
                      <c:pt idx="391">
                        <c:v>26.26</c:v>
                      </c:pt>
                      <c:pt idx="392">
                        <c:v>26.26</c:v>
                      </c:pt>
                      <c:pt idx="393">
                        <c:v>26.26</c:v>
                      </c:pt>
                      <c:pt idx="394">
                        <c:v>26.26</c:v>
                      </c:pt>
                      <c:pt idx="395">
                        <c:v>26.26</c:v>
                      </c:pt>
                      <c:pt idx="396">
                        <c:v>26.28</c:v>
                      </c:pt>
                      <c:pt idx="397">
                        <c:v>26.28</c:v>
                      </c:pt>
                      <c:pt idx="398">
                        <c:v>26.28</c:v>
                      </c:pt>
                      <c:pt idx="399">
                        <c:v>26.3</c:v>
                      </c:pt>
                      <c:pt idx="400">
                        <c:v>26.3</c:v>
                      </c:pt>
                      <c:pt idx="401">
                        <c:v>26.32</c:v>
                      </c:pt>
                      <c:pt idx="402">
                        <c:v>26.34</c:v>
                      </c:pt>
                      <c:pt idx="403">
                        <c:v>26.34</c:v>
                      </c:pt>
                      <c:pt idx="404">
                        <c:v>26.36</c:v>
                      </c:pt>
                      <c:pt idx="405">
                        <c:v>26.38</c:v>
                      </c:pt>
                      <c:pt idx="406">
                        <c:v>26.38</c:v>
                      </c:pt>
                      <c:pt idx="407">
                        <c:v>26.38</c:v>
                      </c:pt>
                      <c:pt idx="408">
                        <c:v>26.4</c:v>
                      </c:pt>
                      <c:pt idx="409">
                        <c:v>26.42</c:v>
                      </c:pt>
                      <c:pt idx="410">
                        <c:v>26.42</c:v>
                      </c:pt>
                      <c:pt idx="411">
                        <c:v>26.42</c:v>
                      </c:pt>
                      <c:pt idx="412">
                        <c:v>26.42</c:v>
                      </c:pt>
                      <c:pt idx="413">
                        <c:v>26.42</c:v>
                      </c:pt>
                      <c:pt idx="414">
                        <c:v>26.42</c:v>
                      </c:pt>
                      <c:pt idx="415">
                        <c:v>26.42</c:v>
                      </c:pt>
                      <c:pt idx="416">
                        <c:v>26.42</c:v>
                      </c:pt>
                      <c:pt idx="417">
                        <c:v>26.42</c:v>
                      </c:pt>
                      <c:pt idx="418">
                        <c:v>26.42</c:v>
                      </c:pt>
                      <c:pt idx="419">
                        <c:v>26.42</c:v>
                      </c:pt>
                      <c:pt idx="420">
                        <c:v>26.42</c:v>
                      </c:pt>
                      <c:pt idx="421">
                        <c:v>26.42</c:v>
                      </c:pt>
                      <c:pt idx="422">
                        <c:v>26.42</c:v>
                      </c:pt>
                      <c:pt idx="423">
                        <c:v>26.42</c:v>
                      </c:pt>
                      <c:pt idx="424">
                        <c:v>26.44</c:v>
                      </c:pt>
                      <c:pt idx="425">
                        <c:v>26.44</c:v>
                      </c:pt>
                      <c:pt idx="426">
                        <c:v>26.44</c:v>
                      </c:pt>
                      <c:pt idx="427">
                        <c:v>26.44</c:v>
                      </c:pt>
                      <c:pt idx="428">
                        <c:v>26.44</c:v>
                      </c:pt>
                      <c:pt idx="429">
                        <c:v>26.46</c:v>
                      </c:pt>
                      <c:pt idx="430">
                        <c:v>26.46</c:v>
                      </c:pt>
                      <c:pt idx="431">
                        <c:v>26.46</c:v>
                      </c:pt>
                      <c:pt idx="432">
                        <c:v>26.48</c:v>
                      </c:pt>
                      <c:pt idx="433">
                        <c:v>26.48</c:v>
                      </c:pt>
                      <c:pt idx="434">
                        <c:v>26.48</c:v>
                      </c:pt>
                      <c:pt idx="435">
                        <c:v>26.48</c:v>
                      </c:pt>
                      <c:pt idx="436">
                        <c:v>26.48</c:v>
                      </c:pt>
                      <c:pt idx="437">
                        <c:v>26.48</c:v>
                      </c:pt>
                      <c:pt idx="438">
                        <c:v>26.48</c:v>
                      </c:pt>
                      <c:pt idx="439">
                        <c:v>26.46</c:v>
                      </c:pt>
                      <c:pt idx="440">
                        <c:v>26.46</c:v>
                      </c:pt>
                      <c:pt idx="441">
                        <c:v>26.46</c:v>
                      </c:pt>
                      <c:pt idx="442">
                        <c:v>26.46</c:v>
                      </c:pt>
                      <c:pt idx="443">
                        <c:v>26.46</c:v>
                      </c:pt>
                      <c:pt idx="444">
                        <c:v>26.46</c:v>
                      </c:pt>
                      <c:pt idx="445">
                        <c:v>26.46</c:v>
                      </c:pt>
                      <c:pt idx="446">
                        <c:v>26.46</c:v>
                      </c:pt>
                      <c:pt idx="447">
                        <c:v>26.46</c:v>
                      </c:pt>
                      <c:pt idx="448">
                        <c:v>26.46</c:v>
                      </c:pt>
                      <c:pt idx="449">
                        <c:v>26.46</c:v>
                      </c:pt>
                      <c:pt idx="450">
                        <c:v>26.46</c:v>
                      </c:pt>
                      <c:pt idx="451">
                        <c:v>26.46</c:v>
                      </c:pt>
                      <c:pt idx="452">
                        <c:v>26.46</c:v>
                      </c:pt>
                      <c:pt idx="453">
                        <c:v>26.46</c:v>
                      </c:pt>
                      <c:pt idx="454">
                        <c:v>26.46</c:v>
                      </c:pt>
                      <c:pt idx="455">
                        <c:v>26.46</c:v>
                      </c:pt>
                      <c:pt idx="456">
                        <c:v>26.44</c:v>
                      </c:pt>
                      <c:pt idx="457">
                        <c:v>26.44</c:v>
                      </c:pt>
                      <c:pt idx="458">
                        <c:v>26.42</c:v>
                      </c:pt>
                      <c:pt idx="459">
                        <c:v>26.42</c:v>
                      </c:pt>
                      <c:pt idx="460">
                        <c:v>26.4</c:v>
                      </c:pt>
                      <c:pt idx="461">
                        <c:v>26.38</c:v>
                      </c:pt>
                      <c:pt idx="462">
                        <c:v>26.36</c:v>
                      </c:pt>
                      <c:pt idx="463">
                        <c:v>26.34</c:v>
                      </c:pt>
                      <c:pt idx="464">
                        <c:v>26.34</c:v>
                      </c:pt>
                      <c:pt idx="465">
                        <c:v>26.32</c:v>
                      </c:pt>
                      <c:pt idx="466">
                        <c:v>26.3</c:v>
                      </c:pt>
                      <c:pt idx="467">
                        <c:v>26.3</c:v>
                      </c:pt>
                      <c:pt idx="468">
                        <c:v>26.28</c:v>
                      </c:pt>
                      <c:pt idx="469">
                        <c:v>26.26</c:v>
                      </c:pt>
                      <c:pt idx="470">
                        <c:v>26.24</c:v>
                      </c:pt>
                      <c:pt idx="471">
                        <c:v>26.24</c:v>
                      </c:pt>
                      <c:pt idx="472">
                        <c:v>26.24</c:v>
                      </c:pt>
                      <c:pt idx="473">
                        <c:v>26.22</c:v>
                      </c:pt>
                      <c:pt idx="474">
                        <c:v>26.2</c:v>
                      </c:pt>
                      <c:pt idx="475">
                        <c:v>26.18</c:v>
                      </c:pt>
                      <c:pt idx="476">
                        <c:v>26.16</c:v>
                      </c:pt>
                      <c:pt idx="477">
                        <c:v>26.14</c:v>
                      </c:pt>
                      <c:pt idx="478">
                        <c:v>26.12</c:v>
                      </c:pt>
                      <c:pt idx="479">
                        <c:v>26.1</c:v>
                      </c:pt>
                      <c:pt idx="480">
                        <c:v>26.1</c:v>
                      </c:pt>
                      <c:pt idx="481">
                        <c:v>26.08</c:v>
                      </c:pt>
                      <c:pt idx="482">
                        <c:v>26.06</c:v>
                      </c:pt>
                      <c:pt idx="483">
                        <c:v>26.04</c:v>
                      </c:pt>
                      <c:pt idx="484">
                        <c:v>26.02</c:v>
                      </c:pt>
                      <c:pt idx="485">
                        <c:v>26</c:v>
                      </c:pt>
                      <c:pt idx="486">
                        <c:v>25.98</c:v>
                      </c:pt>
                      <c:pt idx="487">
                        <c:v>25.96</c:v>
                      </c:pt>
                      <c:pt idx="488">
                        <c:v>25.94</c:v>
                      </c:pt>
                      <c:pt idx="489">
                        <c:v>25.92</c:v>
                      </c:pt>
                      <c:pt idx="490">
                        <c:v>25.9</c:v>
                      </c:pt>
                      <c:pt idx="491">
                        <c:v>25.88</c:v>
                      </c:pt>
                      <c:pt idx="492">
                        <c:v>25.88</c:v>
                      </c:pt>
                      <c:pt idx="493">
                        <c:v>25.86</c:v>
                      </c:pt>
                      <c:pt idx="494">
                        <c:v>25.86</c:v>
                      </c:pt>
                      <c:pt idx="495">
                        <c:v>25.84</c:v>
                      </c:pt>
                      <c:pt idx="496">
                        <c:v>25.84</c:v>
                      </c:pt>
                      <c:pt idx="497">
                        <c:v>25.82</c:v>
                      </c:pt>
                      <c:pt idx="498">
                        <c:v>25.8</c:v>
                      </c:pt>
                      <c:pt idx="499">
                        <c:v>25.8</c:v>
                      </c:pt>
                      <c:pt idx="500">
                        <c:v>25.78</c:v>
                      </c:pt>
                      <c:pt idx="501">
                        <c:v>25.78</c:v>
                      </c:pt>
                      <c:pt idx="502">
                        <c:v>25.78</c:v>
                      </c:pt>
                      <c:pt idx="503">
                        <c:v>25.76</c:v>
                      </c:pt>
                      <c:pt idx="504">
                        <c:v>25.74</c:v>
                      </c:pt>
                      <c:pt idx="505">
                        <c:v>25.72</c:v>
                      </c:pt>
                      <c:pt idx="506">
                        <c:v>25.7</c:v>
                      </c:pt>
                      <c:pt idx="507">
                        <c:v>25.68</c:v>
                      </c:pt>
                      <c:pt idx="508">
                        <c:v>25.66</c:v>
                      </c:pt>
                      <c:pt idx="509">
                        <c:v>25.66</c:v>
                      </c:pt>
                      <c:pt idx="510">
                        <c:v>25.64</c:v>
                      </c:pt>
                      <c:pt idx="511">
                        <c:v>25.62</c:v>
                      </c:pt>
                      <c:pt idx="512">
                        <c:v>25.6</c:v>
                      </c:pt>
                      <c:pt idx="513">
                        <c:v>25.58</c:v>
                      </c:pt>
                      <c:pt idx="514">
                        <c:v>25.56</c:v>
                      </c:pt>
                      <c:pt idx="515">
                        <c:v>25.54</c:v>
                      </c:pt>
                      <c:pt idx="516">
                        <c:v>25.52</c:v>
                      </c:pt>
                      <c:pt idx="517">
                        <c:v>25.52</c:v>
                      </c:pt>
                      <c:pt idx="518">
                        <c:v>25.5</c:v>
                      </c:pt>
                      <c:pt idx="519">
                        <c:v>25.5</c:v>
                      </c:pt>
                      <c:pt idx="520">
                        <c:v>25.5</c:v>
                      </c:pt>
                      <c:pt idx="521">
                        <c:v>25.48</c:v>
                      </c:pt>
                      <c:pt idx="522">
                        <c:v>25.48</c:v>
                      </c:pt>
                      <c:pt idx="523">
                        <c:v>25.46</c:v>
                      </c:pt>
                      <c:pt idx="524">
                        <c:v>25.46</c:v>
                      </c:pt>
                      <c:pt idx="525">
                        <c:v>25.44</c:v>
                      </c:pt>
                      <c:pt idx="526">
                        <c:v>25.44</c:v>
                      </c:pt>
                      <c:pt idx="527">
                        <c:v>25.42</c:v>
                      </c:pt>
                      <c:pt idx="528">
                        <c:v>25.4</c:v>
                      </c:pt>
                      <c:pt idx="529">
                        <c:v>25.4</c:v>
                      </c:pt>
                      <c:pt idx="530">
                        <c:v>25.4</c:v>
                      </c:pt>
                      <c:pt idx="531">
                        <c:v>25.38</c:v>
                      </c:pt>
                      <c:pt idx="532">
                        <c:v>25.36</c:v>
                      </c:pt>
                      <c:pt idx="533">
                        <c:v>25.34</c:v>
                      </c:pt>
                      <c:pt idx="534">
                        <c:v>25.34</c:v>
                      </c:pt>
                      <c:pt idx="535">
                        <c:v>25.32</c:v>
                      </c:pt>
                      <c:pt idx="536">
                        <c:v>25.3</c:v>
                      </c:pt>
                      <c:pt idx="537">
                        <c:v>25.3</c:v>
                      </c:pt>
                      <c:pt idx="538">
                        <c:v>25.3</c:v>
                      </c:pt>
                      <c:pt idx="539">
                        <c:v>25.28</c:v>
                      </c:pt>
                      <c:pt idx="540">
                        <c:v>25.28</c:v>
                      </c:pt>
                      <c:pt idx="541">
                        <c:v>25.28</c:v>
                      </c:pt>
                      <c:pt idx="542">
                        <c:v>25.28</c:v>
                      </c:pt>
                      <c:pt idx="543">
                        <c:v>25.28</c:v>
                      </c:pt>
                      <c:pt idx="544">
                        <c:v>25.26</c:v>
                      </c:pt>
                      <c:pt idx="545">
                        <c:v>25.26</c:v>
                      </c:pt>
                      <c:pt idx="546">
                        <c:v>25.26</c:v>
                      </c:pt>
                      <c:pt idx="547">
                        <c:v>25.26</c:v>
                      </c:pt>
                      <c:pt idx="548">
                        <c:v>25.26</c:v>
                      </c:pt>
                      <c:pt idx="549">
                        <c:v>25.26</c:v>
                      </c:pt>
                      <c:pt idx="550">
                        <c:v>25.26</c:v>
                      </c:pt>
                      <c:pt idx="551">
                        <c:v>25.26</c:v>
                      </c:pt>
                      <c:pt idx="552">
                        <c:v>25.26</c:v>
                      </c:pt>
                      <c:pt idx="553">
                        <c:v>25.26</c:v>
                      </c:pt>
                      <c:pt idx="554">
                        <c:v>25.26</c:v>
                      </c:pt>
                      <c:pt idx="555">
                        <c:v>25.26</c:v>
                      </c:pt>
                      <c:pt idx="556">
                        <c:v>25.26</c:v>
                      </c:pt>
                      <c:pt idx="557">
                        <c:v>25.26</c:v>
                      </c:pt>
                      <c:pt idx="558">
                        <c:v>25.26</c:v>
                      </c:pt>
                      <c:pt idx="559">
                        <c:v>25.26</c:v>
                      </c:pt>
                      <c:pt idx="560">
                        <c:v>25.26</c:v>
                      </c:pt>
                      <c:pt idx="561">
                        <c:v>25.26</c:v>
                      </c:pt>
                      <c:pt idx="562">
                        <c:v>25.26</c:v>
                      </c:pt>
                      <c:pt idx="563">
                        <c:v>25.26</c:v>
                      </c:pt>
                      <c:pt idx="564">
                        <c:v>25.26</c:v>
                      </c:pt>
                      <c:pt idx="565">
                        <c:v>25.28</c:v>
                      </c:pt>
                      <c:pt idx="566">
                        <c:v>25.28</c:v>
                      </c:pt>
                      <c:pt idx="567">
                        <c:v>25.28</c:v>
                      </c:pt>
                      <c:pt idx="568">
                        <c:v>25.28</c:v>
                      </c:pt>
                      <c:pt idx="569">
                        <c:v>25.3</c:v>
                      </c:pt>
                      <c:pt idx="570">
                        <c:v>25.3</c:v>
                      </c:pt>
                      <c:pt idx="571">
                        <c:v>25.32</c:v>
                      </c:pt>
                      <c:pt idx="572">
                        <c:v>25.32</c:v>
                      </c:pt>
                      <c:pt idx="573">
                        <c:v>25.34</c:v>
                      </c:pt>
                      <c:pt idx="574">
                        <c:v>25.34</c:v>
                      </c:pt>
                      <c:pt idx="575">
                        <c:v>25.34</c:v>
                      </c:pt>
                      <c:pt idx="576">
                        <c:v>25.36</c:v>
                      </c:pt>
                      <c:pt idx="577">
                        <c:v>25.36</c:v>
                      </c:pt>
                      <c:pt idx="578">
                        <c:v>25.36</c:v>
                      </c:pt>
                      <c:pt idx="579">
                        <c:v>25.38</c:v>
                      </c:pt>
                      <c:pt idx="580">
                        <c:v>25.38</c:v>
                      </c:pt>
                      <c:pt idx="581">
                        <c:v>25.38</c:v>
                      </c:pt>
                      <c:pt idx="582">
                        <c:v>25.38</c:v>
                      </c:pt>
                      <c:pt idx="583">
                        <c:v>25.4</c:v>
                      </c:pt>
                      <c:pt idx="584">
                        <c:v>25.4</c:v>
                      </c:pt>
                      <c:pt idx="585">
                        <c:v>25.4</c:v>
                      </c:pt>
                      <c:pt idx="586">
                        <c:v>25.4</c:v>
                      </c:pt>
                      <c:pt idx="587">
                        <c:v>25.42</c:v>
                      </c:pt>
                      <c:pt idx="588">
                        <c:v>25.42</c:v>
                      </c:pt>
                      <c:pt idx="589">
                        <c:v>25.44</c:v>
                      </c:pt>
                      <c:pt idx="590">
                        <c:v>25.44</c:v>
                      </c:pt>
                      <c:pt idx="591">
                        <c:v>25.44</c:v>
                      </c:pt>
                      <c:pt idx="592">
                        <c:v>25.46</c:v>
                      </c:pt>
                      <c:pt idx="593">
                        <c:v>25.46</c:v>
                      </c:pt>
                      <c:pt idx="594">
                        <c:v>25.46</c:v>
                      </c:pt>
                      <c:pt idx="595">
                        <c:v>25.46</c:v>
                      </c:pt>
                      <c:pt idx="596">
                        <c:v>25.46</c:v>
                      </c:pt>
                      <c:pt idx="597">
                        <c:v>25.48</c:v>
                      </c:pt>
                      <c:pt idx="598">
                        <c:v>25.48</c:v>
                      </c:pt>
                      <c:pt idx="599">
                        <c:v>25.48</c:v>
                      </c:pt>
                      <c:pt idx="600">
                        <c:v>25.46</c:v>
                      </c:pt>
                      <c:pt idx="601">
                        <c:v>25.46</c:v>
                      </c:pt>
                      <c:pt idx="602">
                        <c:v>25.46</c:v>
                      </c:pt>
                      <c:pt idx="603">
                        <c:v>25.44</c:v>
                      </c:pt>
                      <c:pt idx="604">
                        <c:v>25.44</c:v>
                      </c:pt>
                      <c:pt idx="605">
                        <c:v>25.44</c:v>
                      </c:pt>
                      <c:pt idx="606">
                        <c:v>25.44</c:v>
                      </c:pt>
                      <c:pt idx="607">
                        <c:v>25.42</c:v>
                      </c:pt>
                      <c:pt idx="608">
                        <c:v>25.42</c:v>
                      </c:pt>
                      <c:pt idx="609">
                        <c:v>25.42</c:v>
                      </c:pt>
                      <c:pt idx="610">
                        <c:v>25.4</c:v>
                      </c:pt>
                      <c:pt idx="611">
                        <c:v>25.4</c:v>
                      </c:pt>
                      <c:pt idx="612">
                        <c:v>25.4</c:v>
                      </c:pt>
                      <c:pt idx="613">
                        <c:v>25.4</c:v>
                      </c:pt>
                      <c:pt idx="614">
                        <c:v>25.4</c:v>
                      </c:pt>
                      <c:pt idx="615">
                        <c:v>25.38</c:v>
                      </c:pt>
                      <c:pt idx="616">
                        <c:v>25.38</c:v>
                      </c:pt>
                      <c:pt idx="617">
                        <c:v>25.38</c:v>
                      </c:pt>
                      <c:pt idx="618">
                        <c:v>25.38</c:v>
                      </c:pt>
                      <c:pt idx="619">
                        <c:v>25.36</c:v>
                      </c:pt>
                      <c:pt idx="620">
                        <c:v>25.36</c:v>
                      </c:pt>
                      <c:pt idx="621">
                        <c:v>25.36</c:v>
                      </c:pt>
                      <c:pt idx="622">
                        <c:v>25.36</c:v>
                      </c:pt>
                      <c:pt idx="623">
                        <c:v>25.34</c:v>
                      </c:pt>
                      <c:pt idx="624">
                        <c:v>25.32</c:v>
                      </c:pt>
                      <c:pt idx="625">
                        <c:v>25.32</c:v>
                      </c:pt>
                      <c:pt idx="626">
                        <c:v>25.3</c:v>
                      </c:pt>
                      <c:pt idx="627">
                        <c:v>25.3</c:v>
                      </c:pt>
                      <c:pt idx="628">
                        <c:v>25.28</c:v>
                      </c:pt>
                      <c:pt idx="629">
                        <c:v>25.28</c:v>
                      </c:pt>
                      <c:pt idx="630">
                        <c:v>25.28</c:v>
                      </c:pt>
                      <c:pt idx="631">
                        <c:v>25.26</c:v>
                      </c:pt>
                      <c:pt idx="632">
                        <c:v>25.26</c:v>
                      </c:pt>
                      <c:pt idx="633">
                        <c:v>25.26</c:v>
                      </c:pt>
                      <c:pt idx="634">
                        <c:v>25.26</c:v>
                      </c:pt>
                      <c:pt idx="635">
                        <c:v>25.26</c:v>
                      </c:pt>
                      <c:pt idx="636">
                        <c:v>25.26</c:v>
                      </c:pt>
                      <c:pt idx="637">
                        <c:v>25.26</c:v>
                      </c:pt>
                      <c:pt idx="638">
                        <c:v>25.28</c:v>
                      </c:pt>
                      <c:pt idx="639">
                        <c:v>25.28</c:v>
                      </c:pt>
                      <c:pt idx="640">
                        <c:v>25.28</c:v>
                      </c:pt>
                      <c:pt idx="641">
                        <c:v>25.3</c:v>
                      </c:pt>
                      <c:pt idx="642">
                        <c:v>25.3</c:v>
                      </c:pt>
                      <c:pt idx="643">
                        <c:v>25.32</c:v>
                      </c:pt>
                      <c:pt idx="644">
                        <c:v>25.32</c:v>
                      </c:pt>
                      <c:pt idx="645">
                        <c:v>25.34</c:v>
                      </c:pt>
                      <c:pt idx="646">
                        <c:v>25.34</c:v>
                      </c:pt>
                      <c:pt idx="647">
                        <c:v>25.34</c:v>
                      </c:pt>
                      <c:pt idx="648">
                        <c:v>25.36</c:v>
                      </c:pt>
                      <c:pt idx="649">
                        <c:v>25.36</c:v>
                      </c:pt>
                      <c:pt idx="650">
                        <c:v>25.36</c:v>
                      </c:pt>
                      <c:pt idx="651">
                        <c:v>25.36</c:v>
                      </c:pt>
                      <c:pt idx="652">
                        <c:v>25.36</c:v>
                      </c:pt>
                      <c:pt idx="653">
                        <c:v>25.38</c:v>
                      </c:pt>
                      <c:pt idx="654">
                        <c:v>25.38</c:v>
                      </c:pt>
                      <c:pt idx="655">
                        <c:v>25.4</c:v>
                      </c:pt>
                      <c:pt idx="656">
                        <c:v>25.4</c:v>
                      </c:pt>
                      <c:pt idx="657">
                        <c:v>25.42</c:v>
                      </c:pt>
                      <c:pt idx="658">
                        <c:v>25.44</c:v>
                      </c:pt>
                      <c:pt idx="659">
                        <c:v>25.46</c:v>
                      </c:pt>
                      <c:pt idx="660">
                        <c:v>25.46</c:v>
                      </c:pt>
                      <c:pt idx="661">
                        <c:v>25.48</c:v>
                      </c:pt>
                      <c:pt idx="662">
                        <c:v>25.48</c:v>
                      </c:pt>
                      <c:pt idx="663">
                        <c:v>25.5</c:v>
                      </c:pt>
                      <c:pt idx="664">
                        <c:v>25.52</c:v>
                      </c:pt>
                      <c:pt idx="665">
                        <c:v>25.54</c:v>
                      </c:pt>
                      <c:pt idx="666">
                        <c:v>25.56</c:v>
                      </c:pt>
                      <c:pt idx="667">
                        <c:v>25.58</c:v>
                      </c:pt>
                      <c:pt idx="668">
                        <c:v>25.6</c:v>
                      </c:pt>
                      <c:pt idx="669">
                        <c:v>25.6</c:v>
                      </c:pt>
                      <c:pt idx="670">
                        <c:v>25.62</c:v>
                      </c:pt>
                      <c:pt idx="671">
                        <c:v>25.62</c:v>
                      </c:pt>
                      <c:pt idx="672">
                        <c:v>25.64</c:v>
                      </c:pt>
                      <c:pt idx="673">
                        <c:v>25.66</c:v>
                      </c:pt>
                      <c:pt idx="674">
                        <c:v>25.66</c:v>
                      </c:pt>
                      <c:pt idx="675">
                        <c:v>25.68</c:v>
                      </c:pt>
                      <c:pt idx="676">
                        <c:v>25.7</c:v>
                      </c:pt>
                      <c:pt idx="677">
                        <c:v>25.7</c:v>
                      </c:pt>
                      <c:pt idx="678">
                        <c:v>25.7</c:v>
                      </c:pt>
                      <c:pt idx="679">
                        <c:v>25.72</c:v>
                      </c:pt>
                      <c:pt idx="680">
                        <c:v>25.74</c:v>
                      </c:pt>
                      <c:pt idx="681">
                        <c:v>25.76</c:v>
                      </c:pt>
                      <c:pt idx="682">
                        <c:v>25.78</c:v>
                      </c:pt>
                      <c:pt idx="683">
                        <c:v>25.78</c:v>
                      </c:pt>
                      <c:pt idx="684">
                        <c:v>25.8</c:v>
                      </c:pt>
                      <c:pt idx="685">
                        <c:v>25.82</c:v>
                      </c:pt>
                      <c:pt idx="686">
                        <c:v>25.84</c:v>
                      </c:pt>
                      <c:pt idx="687">
                        <c:v>25.86</c:v>
                      </c:pt>
                      <c:pt idx="688">
                        <c:v>25.86</c:v>
                      </c:pt>
                      <c:pt idx="689">
                        <c:v>25.88</c:v>
                      </c:pt>
                      <c:pt idx="690">
                        <c:v>25.88</c:v>
                      </c:pt>
                      <c:pt idx="691">
                        <c:v>25.9</c:v>
                      </c:pt>
                      <c:pt idx="692">
                        <c:v>25.9</c:v>
                      </c:pt>
                      <c:pt idx="693">
                        <c:v>25.92</c:v>
                      </c:pt>
                      <c:pt idx="694">
                        <c:v>25.92</c:v>
                      </c:pt>
                      <c:pt idx="695">
                        <c:v>25.94</c:v>
                      </c:pt>
                      <c:pt idx="696">
                        <c:v>25.94</c:v>
                      </c:pt>
                      <c:pt idx="697">
                        <c:v>25.94</c:v>
                      </c:pt>
                      <c:pt idx="698">
                        <c:v>25.94</c:v>
                      </c:pt>
                      <c:pt idx="699">
                        <c:v>25.94</c:v>
                      </c:pt>
                      <c:pt idx="700">
                        <c:v>25.96</c:v>
                      </c:pt>
                      <c:pt idx="701">
                        <c:v>25.96</c:v>
                      </c:pt>
                      <c:pt idx="702">
                        <c:v>25.96</c:v>
                      </c:pt>
                      <c:pt idx="703">
                        <c:v>25.96</c:v>
                      </c:pt>
                      <c:pt idx="704">
                        <c:v>25.98</c:v>
                      </c:pt>
                      <c:pt idx="705">
                        <c:v>25.98</c:v>
                      </c:pt>
                      <c:pt idx="706">
                        <c:v>25.98</c:v>
                      </c:pt>
                      <c:pt idx="707">
                        <c:v>25.98</c:v>
                      </c:pt>
                      <c:pt idx="708">
                        <c:v>26</c:v>
                      </c:pt>
                      <c:pt idx="709">
                        <c:v>26</c:v>
                      </c:pt>
                      <c:pt idx="710">
                        <c:v>26</c:v>
                      </c:pt>
                      <c:pt idx="711">
                        <c:v>26</c:v>
                      </c:pt>
                      <c:pt idx="712">
                        <c:v>26</c:v>
                      </c:pt>
                      <c:pt idx="713">
                        <c:v>26</c:v>
                      </c:pt>
                      <c:pt idx="714">
                        <c:v>26</c:v>
                      </c:pt>
                      <c:pt idx="715">
                        <c:v>26</c:v>
                      </c:pt>
                      <c:pt idx="716">
                        <c:v>26</c:v>
                      </c:pt>
                      <c:pt idx="717">
                        <c:v>26</c:v>
                      </c:pt>
                      <c:pt idx="718">
                        <c:v>26</c:v>
                      </c:pt>
                      <c:pt idx="719">
                        <c:v>25.98</c:v>
                      </c:pt>
                      <c:pt idx="720">
                        <c:v>25.98</c:v>
                      </c:pt>
                      <c:pt idx="721">
                        <c:v>25.98</c:v>
                      </c:pt>
                      <c:pt idx="722">
                        <c:v>25.98</c:v>
                      </c:pt>
                      <c:pt idx="723">
                        <c:v>25.98</c:v>
                      </c:pt>
                      <c:pt idx="724">
                        <c:v>25.98</c:v>
                      </c:pt>
                      <c:pt idx="725">
                        <c:v>25.98</c:v>
                      </c:pt>
                      <c:pt idx="726">
                        <c:v>25.98</c:v>
                      </c:pt>
                      <c:pt idx="727">
                        <c:v>25.98</c:v>
                      </c:pt>
                      <c:pt idx="728">
                        <c:v>25.98</c:v>
                      </c:pt>
                      <c:pt idx="729">
                        <c:v>26</c:v>
                      </c:pt>
                      <c:pt idx="730">
                        <c:v>26</c:v>
                      </c:pt>
                      <c:pt idx="731">
                        <c:v>26.02</c:v>
                      </c:pt>
                      <c:pt idx="732">
                        <c:v>26.02</c:v>
                      </c:pt>
                      <c:pt idx="733">
                        <c:v>26.04</c:v>
                      </c:pt>
                      <c:pt idx="734">
                        <c:v>26.04</c:v>
                      </c:pt>
                      <c:pt idx="735">
                        <c:v>26.06</c:v>
                      </c:pt>
                      <c:pt idx="736">
                        <c:v>26.06</c:v>
                      </c:pt>
                      <c:pt idx="737">
                        <c:v>26.08</c:v>
                      </c:pt>
                      <c:pt idx="738">
                        <c:v>26.08</c:v>
                      </c:pt>
                      <c:pt idx="739">
                        <c:v>26.08</c:v>
                      </c:pt>
                      <c:pt idx="740">
                        <c:v>26.1</c:v>
                      </c:pt>
                      <c:pt idx="741">
                        <c:v>26.1</c:v>
                      </c:pt>
                      <c:pt idx="742">
                        <c:v>26.1</c:v>
                      </c:pt>
                      <c:pt idx="743">
                        <c:v>26.1</c:v>
                      </c:pt>
                      <c:pt idx="744">
                        <c:v>26.12</c:v>
                      </c:pt>
                      <c:pt idx="745">
                        <c:v>26.12</c:v>
                      </c:pt>
                      <c:pt idx="746">
                        <c:v>26.14</c:v>
                      </c:pt>
                      <c:pt idx="747">
                        <c:v>26.14</c:v>
                      </c:pt>
                      <c:pt idx="748">
                        <c:v>26.16</c:v>
                      </c:pt>
                      <c:pt idx="749">
                        <c:v>26.16</c:v>
                      </c:pt>
                      <c:pt idx="750">
                        <c:v>26.18</c:v>
                      </c:pt>
                      <c:pt idx="751">
                        <c:v>26.2</c:v>
                      </c:pt>
                      <c:pt idx="752">
                        <c:v>26.22</c:v>
                      </c:pt>
                      <c:pt idx="753">
                        <c:v>26.22</c:v>
                      </c:pt>
                      <c:pt idx="754">
                        <c:v>26.24</c:v>
                      </c:pt>
                      <c:pt idx="755">
                        <c:v>26.26</c:v>
                      </c:pt>
                      <c:pt idx="756">
                        <c:v>26.28</c:v>
                      </c:pt>
                      <c:pt idx="757">
                        <c:v>26.3</c:v>
                      </c:pt>
                      <c:pt idx="758">
                        <c:v>26.32</c:v>
                      </c:pt>
                      <c:pt idx="759">
                        <c:v>26.34</c:v>
                      </c:pt>
                      <c:pt idx="760">
                        <c:v>26.36</c:v>
                      </c:pt>
                      <c:pt idx="761">
                        <c:v>26.38</c:v>
                      </c:pt>
                      <c:pt idx="762">
                        <c:v>26.38</c:v>
                      </c:pt>
                      <c:pt idx="763">
                        <c:v>26.38</c:v>
                      </c:pt>
                      <c:pt idx="764">
                        <c:v>26.4</c:v>
                      </c:pt>
                      <c:pt idx="765">
                        <c:v>26.42</c:v>
                      </c:pt>
                      <c:pt idx="766">
                        <c:v>26.42</c:v>
                      </c:pt>
                      <c:pt idx="767">
                        <c:v>26.44</c:v>
                      </c:pt>
                      <c:pt idx="768">
                        <c:v>26.44</c:v>
                      </c:pt>
                      <c:pt idx="769">
                        <c:v>26.46</c:v>
                      </c:pt>
                      <c:pt idx="770">
                        <c:v>26.48</c:v>
                      </c:pt>
                      <c:pt idx="771">
                        <c:v>26.48</c:v>
                      </c:pt>
                      <c:pt idx="772">
                        <c:v>26.48</c:v>
                      </c:pt>
                      <c:pt idx="773">
                        <c:v>26.5</c:v>
                      </c:pt>
                      <c:pt idx="774">
                        <c:v>26.52</c:v>
                      </c:pt>
                      <c:pt idx="775">
                        <c:v>26.54</c:v>
                      </c:pt>
                      <c:pt idx="776">
                        <c:v>26.56</c:v>
                      </c:pt>
                      <c:pt idx="777">
                        <c:v>26.56</c:v>
                      </c:pt>
                      <c:pt idx="778">
                        <c:v>26.58</c:v>
                      </c:pt>
                      <c:pt idx="779">
                        <c:v>26.58</c:v>
                      </c:pt>
                      <c:pt idx="780">
                        <c:v>26.62</c:v>
                      </c:pt>
                      <c:pt idx="781">
                        <c:v>26.62</c:v>
                      </c:pt>
                      <c:pt idx="782">
                        <c:v>26.64</c:v>
                      </c:pt>
                      <c:pt idx="783">
                        <c:v>26.66</c:v>
                      </c:pt>
                      <c:pt idx="784">
                        <c:v>26.68</c:v>
                      </c:pt>
                      <c:pt idx="785">
                        <c:v>26.68</c:v>
                      </c:pt>
                      <c:pt idx="786">
                        <c:v>26.7</c:v>
                      </c:pt>
                      <c:pt idx="787">
                        <c:v>26.7</c:v>
                      </c:pt>
                      <c:pt idx="788">
                        <c:v>26.72</c:v>
                      </c:pt>
                      <c:pt idx="789">
                        <c:v>26.72</c:v>
                      </c:pt>
                      <c:pt idx="790">
                        <c:v>26.72</c:v>
                      </c:pt>
                      <c:pt idx="791">
                        <c:v>26.74</c:v>
                      </c:pt>
                      <c:pt idx="792">
                        <c:v>26.74</c:v>
                      </c:pt>
                      <c:pt idx="793">
                        <c:v>26.74</c:v>
                      </c:pt>
                      <c:pt idx="794">
                        <c:v>26.76</c:v>
                      </c:pt>
                      <c:pt idx="795">
                        <c:v>26.76</c:v>
                      </c:pt>
                      <c:pt idx="796">
                        <c:v>26.76</c:v>
                      </c:pt>
                      <c:pt idx="797">
                        <c:v>26.76</c:v>
                      </c:pt>
                      <c:pt idx="798">
                        <c:v>26.78</c:v>
                      </c:pt>
                      <c:pt idx="799">
                        <c:v>26.78</c:v>
                      </c:pt>
                      <c:pt idx="800">
                        <c:v>26.78</c:v>
                      </c:pt>
                      <c:pt idx="801">
                        <c:v>26.78</c:v>
                      </c:pt>
                      <c:pt idx="802">
                        <c:v>26.78</c:v>
                      </c:pt>
                      <c:pt idx="803">
                        <c:v>26.8</c:v>
                      </c:pt>
                      <c:pt idx="804">
                        <c:v>26.8</c:v>
                      </c:pt>
                      <c:pt idx="805">
                        <c:v>26.8</c:v>
                      </c:pt>
                      <c:pt idx="806">
                        <c:v>26.82</c:v>
                      </c:pt>
                      <c:pt idx="807">
                        <c:v>26.82</c:v>
                      </c:pt>
                      <c:pt idx="808">
                        <c:v>26.82</c:v>
                      </c:pt>
                      <c:pt idx="809">
                        <c:v>26.82</c:v>
                      </c:pt>
                      <c:pt idx="810">
                        <c:v>26.8</c:v>
                      </c:pt>
                      <c:pt idx="811">
                        <c:v>26.8</c:v>
                      </c:pt>
                      <c:pt idx="812">
                        <c:v>26.8</c:v>
                      </c:pt>
                      <c:pt idx="813">
                        <c:v>26.8</c:v>
                      </c:pt>
                      <c:pt idx="814">
                        <c:v>26.8</c:v>
                      </c:pt>
                      <c:pt idx="815">
                        <c:v>26.8</c:v>
                      </c:pt>
                      <c:pt idx="816">
                        <c:v>26.8</c:v>
                      </c:pt>
                      <c:pt idx="817">
                        <c:v>26.78</c:v>
                      </c:pt>
                      <c:pt idx="818">
                        <c:v>26.78</c:v>
                      </c:pt>
                      <c:pt idx="819">
                        <c:v>26.78</c:v>
                      </c:pt>
                      <c:pt idx="820">
                        <c:v>26.78</c:v>
                      </c:pt>
                      <c:pt idx="821">
                        <c:v>26.8</c:v>
                      </c:pt>
                      <c:pt idx="822">
                        <c:v>26.8</c:v>
                      </c:pt>
                      <c:pt idx="823">
                        <c:v>26.8</c:v>
                      </c:pt>
                      <c:pt idx="824">
                        <c:v>26.8</c:v>
                      </c:pt>
                      <c:pt idx="825">
                        <c:v>26.78</c:v>
                      </c:pt>
                      <c:pt idx="826">
                        <c:v>26.78</c:v>
                      </c:pt>
                      <c:pt idx="827">
                        <c:v>26.78</c:v>
                      </c:pt>
                      <c:pt idx="828">
                        <c:v>26.78</c:v>
                      </c:pt>
                      <c:pt idx="829">
                        <c:v>26.78</c:v>
                      </c:pt>
                      <c:pt idx="830">
                        <c:v>26.76</c:v>
                      </c:pt>
                      <c:pt idx="831">
                        <c:v>26.76</c:v>
                      </c:pt>
                      <c:pt idx="832">
                        <c:v>26.74</c:v>
                      </c:pt>
                      <c:pt idx="833">
                        <c:v>26.74</c:v>
                      </c:pt>
                      <c:pt idx="834">
                        <c:v>26.72</c:v>
                      </c:pt>
                      <c:pt idx="835">
                        <c:v>26.72</c:v>
                      </c:pt>
                      <c:pt idx="836">
                        <c:v>26.7</c:v>
                      </c:pt>
                      <c:pt idx="837">
                        <c:v>26.7</c:v>
                      </c:pt>
                      <c:pt idx="838">
                        <c:v>26.7</c:v>
                      </c:pt>
                      <c:pt idx="839">
                        <c:v>26.68</c:v>
                      </c:pt>
                      <c:pt idx="840">
                        <c:v>26.68</c:v>
                      </c:pt>
                      <c:pt idx="841">
                        <c:v>26.68</c:v>
                      </c:pt>
                      <c:pt idx="842">
                        <c:v>26.68</c:v>
                      </c:pt>
                      <c:pt idx="843">
                        <c:v>26.68</c:v>
                      </c:pt>
                      <c:pt idx="844">
                        <c:v>26.68</c:v>
                      </c:pt>
                      <c:pt idx="845">
                        <c:v>26.68</c:v>
                      </c:pt>
                      <c:pt idx="846">
                        <c:v>26.68</c:v>
                      </c:pt>
                      <c:pt idx="847">
                        <c:v>26.68</c:v>
                      </c:pt>
                      <c:pt idx="848">
                        <c:v>26.68</c:v>
                      </c:pt>
                      <c:pt idx="849">
                        <c:v>26.7</c:v>
                      </c:pt>
                      <c:pt idx="850">
                        <c:v>26.7</c:v>
                      </c:pt>
                      <c:pt idx="851">
                        <c:v>26.7</c:v>
                      </c:pt>
                      <c:pt idx="852">
                        <c:v>26.7</c:v>
                      </c:pt>
                      <c:pt idx="853">
                        <c:v>26.7</c:v>
                      </c:pt>
                      <c:pt idx="854">
                        <c:v>26.7</c:v>
                      </c:pt>
                      <c:pt idx="855">
                        <c:v>26.7</c:v>
                      </c:pt>
                      <c:pt idx="856">
                        <c:v>26.7</c:v>
                      </c:pt>
                      <c:pt idx="857">
                        <c:v>26.7</c:v>
                      </c:pt>
                      <c:pt idx="858">
                        <c:v>26.7</c:v>
                      </c:pt>
                      <c:pt idx="859">
                        <c:v>26.7</c:v>
                      </c:pt>
                      <c:pt idx="860">
                        <c:v>26.7</c:v>
                      </c:pt>
                      <c:pt idx="861">
                        <c:v>26.72</c:v>
                      </c:pt>
                      <c:pt idx="862">
                        <c:v>26.72</c:v>
                      </c:pt>
                      <c:pt idx="863">
                        <c:v>26.72</c:v>
                      </c:pt>
                      <c:pt idx="864">
                        <c:v>26.74</c:v>
                      </c:pt>
                      <c:pt idx="865">
                        <c:v>26.74</c:v>
                      </c:pt>
                      <c:pt idx="866">
                        <c:v>26.76</c:v>
                      </c:pt>
                      <c:pt idx="867">
                        <c:v>26.78</c:v>
                      </c:pt>
                      <c:pt idx="868">
                        <c:v>26.8</c:v>
                      </c:pt>
                      <c:pt idx="869">
                        <c:v>26.82</c:v>
                      </c:pt>
                      <c:pt idx="870">
                        <c:v>26.84</c:v>
                      </c:pt>
                      <c:pt idx="871">
                        <c:v>26.86</c:v>
                      </c:pt>
                      <c:pt idx="872">
                        <c:v>26.88</c:v>
                      </c:pt>
                      <c:pt idx="873">
                        <c:v>26.88</c:v>
                      </c:pt>
                      <c:pt idx="874">
                        <c:v>26.9</c:v>
                      </c:pt>
                      <c:pt idx="875">
                        <c:v>26.94</c:v>
                      </c:pt>
                      <c:pt idx="876">
                        <c:v>26.96</c:v>
                      </c:pt>
                      <c:pt idx="877">
                        <c:v>26.98</c:v>
                      </c:pt>
                      <c:pt idx="878">
                        <c:v>26.98</c:v>
                      </c:pt>
                      <c:pt idx="879">
                        <c:v>27</c:v>
                      </c:pt>
                      <c:pt idx="880">
                        <c:v>27.02</c:v>
                      </c:pt>
                      <c:pt idx="881">
                        <c:v>27.04</c:v>
                      </c:pt>
                      <c:pt idx="882">
                        <c:v>27.06</c:v>
                      </c:pt>
                      <c:pt idx="883">
                        <c:v>27.08</c:v>
                      </c:pt>
                      <c:pt idx="884">
                        <c:v>27.08</c:v>
                      </c:pt>
                      <c:pt idx="885">
                        <c:v>27.1</c:v>
                      </c:pt>
                      <c:pt idx="886">
                        <c:v>27.12</c:v>
                      </c:pt>
                      <c:pt idx="887">
                        <c:v>27.14</c:v>
                      </c:pt>
                      <c:pt idx="888">
                        <c:v>27.16</c:v>
                      </c:pt>
                      <c:pt idx="889">
                        <c:v>27.18</c:v>
                      </c:pt>
                      <c:pt idx="890">
                        <c:v>27.2</c:v>
                      </c:pt>
                      <c:pt idx="891">
                        <c:v>27.22</c:v>
                      </c:pt>
                      <c:pt idx="892">
                        <c:v>27.24</c:v>
                      </c:pt>
                      <c:pt idx="893">
                        <c:v>27.24</c:v>
                      </c:pt>
                      <c:pt idx="894">
                        <c:v>27.26</c:v>
                      </c:pt>
                      <c:pt idx="895">
                        <c:v>27.28</c:v>
                      </c:pt>
                      <c:pt idx="896">
                        <c:v>27.3</c:v>
                      </c:pt>
                      <c:pt idx="897">
                        <c:v>27.32</c:v>
                      </c:pt>
                      <c:pt idx="898">
                        <c:v>27.34</c:v>
                      </c:pt>
                      <c:pt idx="899">
                        <c:v>27.36</c:v>
                      </c:pt>
                      <c:pt idx="900">
                        <c:v>27.38</c:v>
                      </c:pt>
                      <c:pt idx="901">
                        <c:v>27.4</c:v>
                      </c:pt>
                      <c:pt idx="902">
                        <c:v>27.4</c:v>
                      </c:pt>
                      <c:pt idx="903">
                        <c:v>27.4</c:v>
                      </c:pt>
                      <c:pt idx="904">
                        <c:v>27.42</c:v>
                      </c:pt>
                      <c:pt idx="905">
                        <c:v>27.44</c:v>
                      </c:pt>
                      <c:pt idx="906">
                        <c:v>27.44</c:v>
                      </c:pt>
                      <c:pt idx="907">
                        <c:v>27.46</c:v>
                      </c:pt>
                      <c:pt idx="908">
                        <c:v>27.48</c:v>
                      </c:pt>
                      <c:pt idx="909">
                        <c:v>27.48</c:v>
                      </c:pt>
                      <c:pt idx="910">
                        <c:v>27.48</c:v>
                      </c:pt>
                      <c:pt idx="911">
                        <c:v>27.5</c:v>
                      </c:pt>
                      <c:pt idx="912">
                        <c:v>27.52</c:v>
                      </c:pt>
                      <c:pt idx="913">
                        <c:v>27.54</c:v>
                      </c:pt>
                      <c:pt idx="914">
                        <c:v>27.54</c:v>
                      </c:pt>
                      <c:pt idx="915">
                        <c:v>27.56</c:v>
                      </c:pt>
                      <c:pt idx="916">
                        <c:v>27.58</c:v>
                      </c:pt>
                      <c:pt idx="917">
                        <c:v>27.6</c:v>
                      </c:pt>
                      <c:pt idx="918">
                        <c:v>27.6</c:v>
                      </c:pt>
                      <c:pt idx="919">
                        <c:v>27.62</c:v>
                      </c:pt>
                      <c:pt idx="920">
                        <c:v>27.64</c:v>
                      </c:pt>
                      <c:pt idx="921">
                        <c:v>27.64</c:v>
                      </c:pt>
                      <c:pt idx="922">
                        <c:v>27.64</c:v>
                      </c:pt>
                      <c:pt idx="923">
                        <c:v>27.66</c:v>
                      </c:pt>
                      <c:pt idx="924">
                        <c:v>27.66</c:v>
                      </c:pt>
                      <c:pt idx="925">
                        <c:v>27.66</c:v>
                      </c:pt>
                      <c:pt idx="926">
                        <c:v>27.68</c:v>
                      </c:pt>
                      <c:pt idx="927">
                        <c:v>27.68</c:v>
                      </c:pt>
                      <c:pt idx="928">
                        <c:v>27.68</c:v>
                      </c:pt>
                      <c:pt idx="929">
                        <c:v>27.7</c:v>
                      </c:pt>
                      <c:pt idx="930">
                        <c:v>27.7</c:v>
                      </c:pt>
                      <c:pt idx="931">
                        <c:v>27.7</c:v>
                      </c:pt>
                      <c:pt idx="932">
                        <c:v>27.7</c:v>
                      </c:pt>
                      <c:pt idx="933">
                        <c:v>27.72</c:v>
                      </c:pt>
                      <c:pt idx="934">
                        <c:v>27.72</c:v>
                      </c:pt>
                      <c:pt idx="935">
                        <c:v>27.74</c:v>
                      </c:pt>
                      <c:pt idx="936">
                        <c:v>27.76</c:v>
                      </c:pt>
                      <c:pt idx="937">
                        <c:v>27.78</c:v>
                      </c:pt>
                      <c:pt idx="938">
                        <c:v>27.78</c:v>
                      </c:pt>
                      <c:pt idx="939">
                        <c:v>27.78</c:v>
                      </c:pt>
                      <c:pt idx="940">
                        <c:v>27.8</c:v>
                      </c:pt>
                      <c:pt idx="941">
                        <c:v>27.82</c:v>
                      </c:pt>
                      <c:pt idx="942">
                        <c:v>27.84</c:v>
                      </c:pt>
                      <c:pt idx="943">
                        <c:v>27.84</c:v>
                      </c:pt>
                      <c:pt idx="944">
                        <c:v>27.86</c:v>
                      </c:pt>
                      <c:pt idx="945">
                        <c:v>27.88</c:v>
                      </c:pt>
                      <c:pt idx="946">
                        <c:v>27.88</c:v>
                      </c:pt>
                      <c:pt idx="947">
                        <c:v>27.88</c:v>
                      </c:pt>
                      <c:pt idx="948">
                        <c:v>27.9</c:v>
                      </c:pt>
                      <c:pt idx="949">
                        <c:v>27.9</c:v>
                      </c:pt>
                      <c:pt idx="950">
                        <c:v>27.9</c:v>
                      </c:pt>
                      <c:pt idx="951">
                        <c:v>27.9</c:v>
                      </c:pt>
                      <c:pt idx="952">
                        <c:v>27.92</c:v>
                      </c:pt>
                      <c:pt idx="953">
                        <c:v>27.92</c:v>
                      </c:pt>
                      <c:pt idx="954">
                        <c:v>27.92</c:v>
                      </c:pt>
                      <c:pt idx="955">
                        <c:v>27.94</c:v>
                      </c:pt>
                      <c:pt idx="956">
                        <c:v>27.94</c:v>
                      </c:pt>
                      <c:pt idx="957">
                        <c:v>27.96</c:v>
                      </c:pt>
                      <c:pt idx="958">
                        <c:v>27.98</c:v>
                      </c:pt>
                      <c:pt idx="959">
                        <c:v>27.98</c:v>
                      </c:pt>
                      <c:pt idx="960">
                        <c:v>28</c:v>
                      </c:pt>
                      <c:pt idx="961">
                        <c:v>28</c:v>
                      </c:pt>
                      <c:pt idx="962">
                        <c:v>28.02</c:v>
                      </c:pt>
                      <c:pt idx="963">
                        <c:v>28.04</c:v>
                      </c:pt>
                      <c:pt idx="964">
                        <c:v>28.06</c:v>
                      </c:pt>
                      <c:pt idx="965">
                        <c:v>28.08</c:v>
                      </c:pt>
                      <c:pt idx="966">
                        <c:v>28.1</c:v>
                      </c:pt>
                      <c:pt idx="967">
                        <c:v>28.12</c:v>
                      </c:pt>
                      <c:pt idx="968">
                        <c:v>28.12</c:v>
                      </c:pt>
                      <c:pt idx="969">
                        <c:v>28.12</c:v>
                      </c:pt>
                      <c:pt idx="970">
                        <c:v>28.14</c:v>
                      </c:pt>
                      <c:pt idx="971">
                        <c:v>28.16</c:v>
                      </c:pt>
                      <c:pt idx="972">
                        <c:v>28.16</c:v>
                      </c:pt>
                      <c:pt idx="973">
                        <c:v>28.18</c:v>
                      </c:pt>
                      <c:pt idx="974">
                        <c:v>28.18</c:v>
                      </c:pt>
                      <c:pt idx="975">
                        <c:v>28.18</c:v>
                      </c:pt>
                      <c:pt idx="976">
                        <c:v>28.2</c:v>
                      </c:pt>
                      <c:pt idx="977">
                        <c:v>28.22</c:v>
                      </c:pt>
                      <c:pt idx="978">
                        <c:v>28.22</c:v>
                      </c:pt>
                      <c:pt idx="979">
                        <c:v>28.24</c:v>
                      </c:pt>
                      <c:pt idx="980">
                        <c:v>28.26</c:v>
                      </c:pt>
                      <c:pt idx="981">
                        <c:v>28.28</c:v>
                      </c:pt>
                      <c:pt idx="982">
                        <c:v>28.3</c:v>
                      </c:pt>
                      <c:pt idx="983">
                        <c:v>28.34</c:v>
                      </c:pt>
                      <c:pt idx="984">
                        <c:v>28.36</c:v>
                      </c:pt>
                      <c:pt idx="985">
                        <c:v>28.38</c:v>
                      </c:pt>
                      <c:pt idx="986">
                        <c:v>28.42</c:v>
                      </c:pt>
                      <c:pt idx="987">
                        <c:v>28.42</c:v>
                      </c:pt>
                      <c:pt idx="988">
                        <c:v>28.44</c:v>
                      </c:pt>
                      <c:pt idx="989">
                        <c:v>28.46</c:v>
                      </c:pt>
                      <c:pt idx="990">
                        <c:v>28.5</c:v>
                      </c:pt>
                      <c:pt idx="991">
                        <c:v>28.52</c:v>
                      </c:pt>
                      <c:pt idx="992">
                        <c:v>28.54</c:v>
                      </c:pt>
                      <c:pt idx="993">
                        <c:v>28.56</c:v>
                      </c:pt>
                      <c:pt idx="994">
                        <c:v>28.58</c:v>
                      </c:pt>
                      <c:pt idx="995">
                        <c:v>28.6</c:v>
                      </c:pt>
                      <c:pt idx="996">
                        <c:v>28.6</c:v>
                      </c:pt>
                      <c:pt idx="997">
                        <c:v>28.62</c:v>
                      </c:pt>
                      <c:pt idx="998">
                        <c:v>28.62</c:v>
                      </c:pt>
                      <c:pt idx="999">
                        <c:v>28.64</c:v>
                      </c:pt>
                      <c:pt idx="1000">
                        <c:v>28.66</c:v>
                      </c:pt>
                      <c:pt idx="1001">
                        <c:v>28.68</c:v>
                      </c:pt>
                      <c:pt idx="1002">
                        <c:v>28.7</c:v>
                      </c:pt>
                      <c:pt idx="1003">
                        <c:v>28.72</c:v>
                      </c:pt>
                      <c:pt idx="1004">
                        <c:v>28.74</c:v>
                      </c:pt>
                      <c:pt idx="1005">
                        <c:v>28.74</c:v>
                      </c:pt>
                      <c:pt idx="1006">
                        <c:v>28.76</c:v>
                      </c:pt>
                      <c:pt idx="1007">
                        <c:v>28.78</c:v>
                      </c:pt>
                      <c:pt idx="1008">
                        <c:v>28.8</c:v>
                      </c:pt>
                      <c:pt idx="1009">
                        <c:v>28.82</c:v>
                      </c:pt>
                      <c:pt idx="1010">
                        <c:v>28.84</c:v>
                      </c:pt>
                      <c:pt idx="1011">
                        <c:v>28.86</c:v>
                      </c:pt>
                      <c:pt idx="1012">
                        <c:v>28.86</c:v>
                      </c:pt>
                      <c:pt idx="1013">
                        <c:v>28.88</c:v>
                      </c:pt>
                      <c:pt idx="1014">
                        <c:v>28.92</c:v>
                      </c:pt>
                      <c:pt idx="1015">
                        <c:v>28.92</c:v>
                      </c:pt>
                      <c:pt idx="1016">
                        <c:v>28.92</c:v>
                      </c:pt>
                      <c:pt idx="1017">
                        <c:v>28.94</c:v>
                      </c:pt>
                      <c:pt idx="1018">
                        <c:v>28.94</c:v>
                      </c:pt>
                      <c:pt idx="1019">
                        <c:v>28.96</c:v>
                      </c:pt>
                      <c:pt idx="1020">
                        <c:v>28.96</c:v>
                      </c:pt>
                      <c:pt idx="1021">
                        <c:v>28.98</c:v>
                      </c:pt>
                      <c:pt idx="1022">
                        <c:v>28.98</c:v>
                      </c:pt>
                      <c:pt idx="1023">
                        <c:v>28.98</c:v>
                      </c:pt>
                      <c:pt idx="1024">
                        <c:v>28.98</c:v>
                      </c:pt>
                      <c:pt idx="1025">
                        <c:v>29</c:v>
                      </c:pt>
                      <c:pt idx="1026">
                        <c:v>29</c:v>
                      </c:pt>
                      <c:pt idx="1027">
                        <c:v>29.02</c:v>
                      </c:pt>
                      <c:pt idx="1028">
                        <c:v>29.02</c:v>
                      </c:pt>
                      <c:pt idx="1029">
                        <c:v>29.04</c:v>
                      </c:pt>
                      <c:pt idx="1030">
                        <c:v>29.04</c:v>
                      </c:pt>
                      <c:pt idx="1031">
                        <c:v>29.04</c:v>
                      </c:pt>
                      <c:pt idx="1032">
                        <c:v>29.06</c:v>
                      </c:pt>
                      <c:pt idx="1033">
                        <c:v>29.06</c:v>
                      </c:pt>
                      <c:pt idx="1034">
                        <c:v>29.06</c:v>
                      </c:pt>
                      <c:pt idx="1035">
                        <c:v>29.06</c:v>
                      </c:pt>
                      <c:pt idx="1036">
                        <c:v>29.06</c:v>
                      </c:pt>
                      <c:pt idx="1037">
                        <c:v>29.06</c:v>
                      </c:pt>
                      <c:pt idx="1038">
                        <c:v>29.08</c:v>
                      </c:pt>
                      <c:pt idx="1039">
                        <c:v>29.08</c:v>
                      </c:pt>
                      <c:pt idx="1040">
                        <c:v>29.06</c:v>
                      </c:pt>
                      <c:pt idx="1041">
                        <c:v>29.06</c:v>
                      </c:pt>
                      <c:pt idx="1042">
                        <c:v>29.08</c:v>
                      </c:pt>
                      <c:pt idx="1043">
                        <c:v>29.08</c:v>
                      </c:pt>
                      <c:pt idx="1044">
                        <c:v>29.08</c:v>
                      </c:pt>
                      <c:pt idx="1045">
                        <c:v>29.08</c:v>
                      </c:pt>
                      <c:pt idx="1046">
                        <c:v>29.08</c:v>
                      </c:pt>
                      <c:pt idx="1047">
                        <c:v>29.08</c:v>
                      </c:pt>
                      <c:pt idx="1048">
                        <c:v>29.1</c:v>
                      </c:pt>
                      <c:pt idx="1049">
                        <c:v>29.1</c:v>
                      </c:pt>
                      <c:pt idx="1050">
                        <c:v>29.12</c:v>
                      </c:pt>
                      <c:pt idx="1051">
                        <c:v>29.14</c:v>
                      </c:pt>
                      <c:pt idx="1052">
                        <c:v>29.14</c:v>
                      </c:pt>
                      <c:pt idx="1053">
                        <c:v>29.16</c:v>
                      </c:pt>
                      <c:pt idx="1054">
                        <c:v>29.16</c:v>
                      </c:pt>
                      <c:pt idx="1055">
                        <c:v>29.18</c:v>
                      </c:pt>
                      <c:pt idx="1056">
                        <c:v>29.2</c:v>
                      </c:pt>
                      <c:pt idx="1057">
                        <c:v>29.2</c:v>
                      </c:pt>
                      <c:pt idx="1058">
                        <c:v>29.22</c:v>
                      </c:pt>
                      <c:pt idx="1059">
                        <c:v>29.22</c:v>
                      </c:pt>
                      <c:pt idx="1060">
                        <c:v>29.24</c:v>
                      </c:pt>
                      <c:pt idx="1061">
                        <c:v>29.24</c:v>
                      </c:pt>
                      <c:pt idx="1062">
                        <c:v>29.24</c:v>
                      </c:pt>
                      <c:pt idx="1063">
                        <c:v>29.26</c:v>
                      </c:pt>
                      <c:pt idx="1064">
                        <c:v>29.26</c:v>
                      </c:pt>
                      <c:pt idx="1065">
                        <c:v>29.28</c:v>
                      </c:pt>
                      <c:pt idx="1066">
                        <c:v>29.28</c:v>
                      </c:pt>
                      <c:pt idx="1067">
                        <c:v>29.3</c:v>
                      </c:pt>
                      <c:pt idx="1068">
                        <c:v>29.32</c:v>
                      </c:pt>
                      <c:pt idx="1069">
                        <c:v>29.32</c:v>
                      </c:pt>
                      <c:pt idx="1070">
                        <c:v>29.32</c:v>
                      </c:pt>
                      <c:pt idx="1071">
                        <c:v>29.34</c:v>
                      </c:pt>
                      <c:pt idx="1072">
                        <c:v>29.36</c:v>
                      </c:pt>
                      <c:pt idx="1073">
                        <c:v>29.38</c:v>
                      </c:pt>
                      <c:pt idx="1074">
                        <c:v>29.42</c:v>
                      </c:pt>
                      <c:pt idx="1075">
                        <c:v>29.44</c:v>
                      </c:pt>
                      <c:pt idx="1076">
                        <c:v>29.46</c:v>
                      </c:pt>
                      <c:pt idx="1077">
                        <c:v>29.46</c:v>
                      </c:pt>
                      <c:pt idx="1078">
                        <c:v>29.5</c:v>
                      </c:pt>
                      <c:pt idx="1079">
                        <c:v>29.54</c:v>
                      </c:pt>
                      <c:pt idx="1080">
                        <c:v>29.54</c:v>
                      </c:pt>
                      <c:pt idx="1081">
                        <c:v>29.56</c:v>
                      </c:pt>
                      <c:pt idx="1082">
                        <c:v>29.6</c:v>
                      </c:pt>
                      <c:pt idx="1083">
                        <c:v>29.62</c:v>
                      </c:pt>
                      <c:pt idx="1084">
                        <c:v>29.62</c:v>
                      </c:pt>
                      <c:pt idx="1085">
                        <c:v>29.64</c:v>
                      </c:pt>
                      <c:pt idx="1086">
                        <c:v>29.66</c:v>
                      </c:pt>
                      <c:pt idx="1087">
                        <c:v>29.68</c:v>
                      </c:pt>
                      <c:pt idx="1088">
                        <c:v>29.7</c:v>
                      </c:pt>
                      <c:pt idx="1089">
                        <c:v>29.7</c:v>
                      </c:pt>
                      <c:pt idx="1090">
                        <c:v>29.72</c:v>
                      </c:pt>
                      <c:pt idx="1091">
                        <c:v>29.74</c:v>
                      </c:pt>
                      <c:pt idx="1092">
                        <c:v>29.76</c:v>
                      </c:pt>
                      <c:pt idx="1093">
                        <c:v>29.78</c:v>
                      </c:pt>
                      <c:pt idx="1094">
                        <c:v>29.8</c:v>
                      </c:pt>
                      <c:pt idx="1095">
                        <c:v>29.82</c:v>
                      </c:pt>
                      <c:pt idx="1096">
                        <c:v>29.84</c:v>
                      </c:pt>
                      <c:pt idx="1097">
                        <c:v>29.86</c:v>
                      </c:pt>
                      <c:pt idx="1098">
                        <c:v>29.88</c:v>
                      </c:pt>
                      <c:pt idx="1099">
                        <c:v>29.88</c:v>
                      </c:pt>
                      <c:pt idx="1100">
                        <c:v>29.9</c:v>
                      </c:pt>
                      <c:pt idx="1101">
                        <c:v>29.92</c:v>
                      </c:pt>
                      <c:pt idx="1102">
                        <c:v>29.94</c:v>
                      </c:pt>
                      <c:pt idx="1103">
                        <c:v>29.96</c:v>
                      </c:pt>
                      <c:pt idx="1104">
                        <c:v>29.98</c:v>
                      </c:pt>
                      <c:pt idx="1105">
                        <c:v>30</c:v>
                      </c:pt>
                      <c:pt idx="1106">
                        <c:v>30.02</c:v>
                      </c:pt>
                      <c:pt idx="1107">
                        <c:v>30.02</c:v>
                      </c:pt>
                      <c:pt idx="1108">
                        <c:v>30.02</c:v>
                      </c:pt>
                      <c:pt idx="1109">
                        <c:v>30.04</c:v>
                      </c:pt>
                      <c:pt idx="1110">
                        <c:v>30.04</c:v>
                      </c:pt>
                      <c:pt idx="1111">
                        <c:v>30.06</c:v>
                      </c:pt>
                      <c:pt idx="1112">
                        <c:v>30.06</c:v>
                      </c:pt>
                      <c:pt idx="1113">
                        <c:v>30.08</c:v>
                      </c:pt>
                      <c:pt idx="1114">
                        <c:v>30.08</c:v>
                      </c:pt>
                      <c:pt idx="1115">
                        <c:v>30.08</c:v>
                      </c:pt>
                      <c:pt idx="1116">
                        <c:v>30.1</c:v>
                      </c:pt>
                      <c:pt idx="1117">
                        <c:v>30.1</c:v>
                      </c:pt>
                      <c:pt idx="1118">
                        <c:v>30.12</c:v>
                      </c:pt>
                      <c:pt idx="1119">
                        <c:v>30.12</c:v>
                      </c:pt>
                      <c:pt idx="1120">
                        <c:v>30.14</c:v>
                      </c:pt>
                      <c:pt idx="1121">
                        <c:v>30.14</c:v>
                      </c:pt>
                      <c:pt idx="1122">
                        <c:v>30.16</c:v>
                      </c:pt>
                      <c:pt idx="1123">
                        <c:v>30.16</c:v>
                      </c:pt>
                      <c:pt idx="1124">
                        <c:v>30.16</c:v>
                      </c:pt>
                      <c:pt idx="1125">
                        <c:v>30.18</c:v>
                      </c:pt>
                      <c:pt idx="1126">
                        <c:v>30.18</c:v>
                      </c:pt>
                      <c:pt idx="1127">
                        <c:v>30.18</c:v>
                      </c:pt>
                      <c:pt idx="1128">
                        <c:v>30.18</c:v>
                      </c:pt>
                      <c:pt idx="1129">
                        <c:v>30.18</c:v>
                      </c:pt>
                      <c:pt idx="1130">
                        <c:v>30.2</c:v>
                      </c:pt>
                      <c:pt idx="1131">
                        <c:v>30.2</c:v>
                      </c:pt>
                      <c:pt idx="1132">
                        <c:v>30.2</c:v>
                      </c:pt>
                      <c:pt idx="1133">
                        <c:v>30.18</c:v>
                      </c:pt>
                      <c:pt idx="1134">
                        <c:v>30.18</c:v>
                      </c:pt>
                      <c:pt idx="1135">
                        <c:v>30.18</c:v>
                      </c:pt>
                      <c:pt idx="1136">
                        <c:v>30.18</c:v>
                      </c:pt>
                      <c:pt idx="1137">
                        <c:v>30.18</c:v>
                      </c:pt>
                      <c:pt idx="1138">
                        <c:v>30.18</c:v>
                      </c:pt>
                      <c:pt idx="1139">
                        <c:v>30.18</c:v>
                      </c:pt>
                      <c:pt idx="1140">
                        <c:v>30.18</c:v>
                      </c:pt>
                      <c:pt idx="1141">
                        <c:v>30.18</c:v>
                      </c:pt>
                      <c:pt idx="1142">
                        <c:v>30.18</c:v>
                      </c:pt>
                      <c:pt idx="1143">
                        <c:v>30.18</c:v>
                      </c:pt>
                      <c:pt idx="1144">
                        <c:v>30.18</c:v>
                      </c:pt>
                      <c:pt idx="1145">
                        <c:v>30.18</c:v>
                      </c:pt>
                      <c:pt idx="1146">
                        <c:v>30.18</c:v>
                      </c:pt>
                      <c:pt idx="1147">
                        <c:v>30.16</c:v>
                      </c:pt>
                      <c:pt idx="1148">
                        <c:v>30.16</c:v>
                      </c:pt>
                      <c:pt idx="1149">
                        <c:v>30.14</c:v>
                      </c:pt>
                      <c:pt idx="1150">
                        <c:v>30.12</c:v>
                      </c:pt>
                      <c:pt idx="1151">
                        <c:v>30.12</c:v>
                      </c:pt>
                      <c:pt idx="1152">
                        <c:v>30.1</c:v>
                      </c:pt>
                      <c:pt idx="1153">
                        <c:v>30.08</c:v>
                      </c:pt>
                      <c:pt idx="1154">
                        <c:v>30.06</c:v>
                      </c:pt>
                      <c:pt idx="1155">
                        <c:v>30.06</c:v>
                      </c:pt>
                      <c:pt idx="1156">
                        <c:v>30.04</c:v>
                      </c:pt>
                      <c:pt idx="1157">
                        <c:v>30.02</c:v>
                      </c:pt>
                      <c:pt idx="1158">
                        <c:v>30</c:v>
                      </c:pt>
                      <c:pt idx="1159">
                        <c:v>29.98</c:v>
                      </c:pt>
                      <c:pt idx="1160">
                        <c:v>29.96</c:v>
                      </c:pt>
                      <c:pt idx="1161">
                        <c:v>29.96</c:v>
                      </c:pt>
                      <c:pt idx="1162">
                        <c:v>29.94</c:v>
                      </c:pt>
                      <c:pt idx="1163">
                        <c:v>29.94</c:v>
                      </c:pt>
                      <c:pt idx="1164">
                        <c:v>29.94</c:v>
                      </c:pt>
                      <c:pt idx="1165">
                        <c:v>29.92</c:v>
                      </c:pt>
                      <c:pt idx="1166">
                        <c:v>29.92</c:v>
                      </c:pt>
                      <c:pt idx="1167">
                        <c:v>29.92</c:v>
                      </c:pt>
                      <c:pt idx="1168">
                        <c:v>29.9</c:v>
                      </c:pt>
                      <c:pt idx="1169">
                        <c:v>29.9</c:v>
                      </c:pt>
                      <c:pt idx="1170">
                        <c:v>29.88</c:v>
                      </c:pt>
                      <c:pt idx="1171">
                        <c:v>29.88</c:v>
                      </c:pt>
                      <c:pt idx="1172">
                        <c:v>29.88</c:v>
                      </c:pt>
                      <c:pt idx="1173">
                        <c:v>29.86</c:v>
                      </c:pt>
                      <c:pt idx="1174">
                        <c:v>29.86</c:v>
                      </c:pt>
                      <c:pt idx="1175">
                        <c:v>29.84</c:v>
                      </c:pt>
                      <c:pt idx="1176">
                        <c:v>29.82</c:v>
                      </c:pt>
                      <c:pt idx="1177">
                        <c:v>29.8</c:v>
                      </c:pt>
                      <c:pt idx="1178">
                        <c:v>29.8</c:v>
                      </c:pt>
                      <c:pt idx="1179">
                        <c:v>29.78</c:v>
                      </c:pt>
                      <c:pt idx="1180">
                        <c:v>29.78</c:v>
                      </c:pt>
                      <c:pt idx="1181">
                        <c:v>29.76</c:v>
                      </c:pt>
                      <c:pt idx="1182">
                        <c:v>29.76</c:v>
                      </c:pt>
                      <c:pt idx="1183">
                        <c:v>29.76</c:v>
                      </c:pt>
                      <c:pt idx="1184">
                        <c:v>29.76</c:v>
                      </c:pt>
                      <c:pt idx="1185">
                        <c:v>29.76</c:v>
                      </c:pt>
                      <c:pt idx="1186">
                        <c:v>29.76</c:v>
                      </c:pt>
                      <c:pt idx="1187">
                        <c:v>29.76</c:v>
                      </c:pt>
                      <c:pt idx="1188">
                        <c:v>29.78</c:v>
                      </c:pt>
                      <c:pt idx="1189">
                        <c:v>29.78</c:v>
                      </c:pt>
                      <c:pt idx="1190">
                        <c:v>29.78</c:v>
                      </c:pt>
                      <c:pt idx="1191">
                        <c:v>29.78</c:v>
                      </c:pt>
                      <c:pt idx="1192">
                        <c:v>29.78</c:v>
                      </c:pt>
                      <c:pt idx="1193">
                        <c:v>29.8</c:v>
                      </c:pt>
                      <c:pt idx="1194">
                        <c:v>29.8</c:v>
                      </c:pt>
                      <c:pt idx="1195">
                        <c:v>29.8</c:v>
                      </c:pt>
                      <c:pt idx="1196">
                        <c:v>29.8</c:v>
                      </c:pt>
                      <c:pt idx="1197">
                        <c:v>29.8</c:v>
                      </c:pt>
                      <c:pt idx="1198">
                        <c:v>29.8</c:v>
                      </c:pt>
                      <c:pt idx="1199">
                        <c:v>29.8</c:v>
                      </c:pt>
                      <c:pt idx="1200">
                        <c:v>29.8</c:v>
                      </c:pt>
                      <c:pt idx="1201">
                        <c:v>29.8</c:v>
                      </c:pt>
                      <c:pt idx="1202">
                        <c:v>29.78</c:v>
                      </c:pt>
                      <c:pt idx="1203">
                        <c:v>29.78</c:v>
                      </c:pt>
                      <c:pt idx="1204">
                        <c:v>29.78</c:v>
                      </c:pt>
                      <c:pt idx="1205">
                        <c:v>29.8</c:v>
                      </c:pt>
                      <c:pt idx="1206">
                        <c:v>29.8</c:v>
                      </c:pt>
                      <c:pt idx="1207">
                        <c:v>29.8</c:v>
                      </c:pt>
                      <c:pt idx="1208">
                        <c:v>29.8</c:v>
                      </c:pt>
                      <c:pt idx="1209">
                        <c:v>29.8</c:v>
                      </c:pt>
                      <c:pt idx="1210">
                        <c:v>29.82</c:v>
                      </c:pt>
                      <c:pt idx="1211">
                        <c:v>29.82</c:v>
                      </c:pt>
                      <c:pt idx="1212">
                        <c:v>29.82</c:v>
                      </c:pt>
                      <c:pt idx="1213">
                        <c:v>29.84</c:v>
                      </c:pt>
                      <c:pt idx="1214">
                        <c:v>29.84</c:v>
                      </c:pt>
                      <c:pt idx="1215">
                        <c:v>29.86</c:v>
                      </c:pt>
                      <c:pt idx="1216">
                        <c:v>29.86</c:v>
                      </c:pt>
                      <c:pt idx="1217">
                        <c:v>29.86</c:v>
                      </c:pt>
                      <c:pt idx="1218">
                        <c:v>29.86</c:v>
                      </c:pt>
                      <c:pt idx="1219">
                        <c:v>29.86</c:v>
                      </c:pt>
                      <c:pt idx="1220">
                        <c:v>29.86</c:v>
                      </c:pt>
                      <c:pt idx="1221">
                        <c:v>29.88</c:v>
                      </c:pt>
                      <c:pt idx="1222">
                        <c:v>29.88</c:v>
                      </c:pt>
                      <c:pt idx="1223">
                        <c:v>29.88</c:v>
                      </c:pt>
                      <c:pt idx="1224">
                        <c:v>29.88</c:v>
                      </c:pt>
                      <c:pt idx="1225">
                        <c:v>29.88</c:v>
                      </c:pt>
                      <c:pt idx="1226">
                        <c:v>29.9</c:v>
                      </c:pt>
                      <c:pt idx="1227">
                        <c:v>29.9</c:v>
                      </c:pt>
                      <c:pt idx="1228">
                        <c:v>29.9</c:v>
                      </c:pt>
                      <c:pt idx="1229">
                        <c:v>29.9</c:v>
                      </c:pt>
                      <c:pt idx="1230">
                        <c:v>29.92</c:v>
                      </c:pt>
                      <c:pt idx="1231">
                        <c:v>29.92</c:v>
                      </c:pt>
                      <c:pt idx="1232">
                        <c:v>29.94</c:v>
                      </c:pt>
                      <c:pt idx="1233">
                        <c:v>29.94</c:v>
                      </c:pt>
                      <c:pt idx="1234">
                        <c:v>29.96</c:v>
                      </c:pt>
                      <c:pt idx="1235">
                        <c:v>29.96</c:v>
                      </c:pt>
                      <c:pt idx="1236">
                        <c:v>29.98</c:v>
                      </c:pt>
                      <c:pt idx="1237">
                        <c:v>29.98</c:v>
                      </c:pt>
                      <c:pt idx="1238">
                        <c:v>29.98</c:v>
                      </c:pt>
                      <c:pt idx="1239">
                        <c:v>30</c:v>
                      </c:pt>
                      <c:pt idx="1240">
                        <c:v>30</c:v>
                      </c:pt>
                      <c:pt idx="1241">
                        <c:v>30</c:v>
                      </c:pt>
                      <c:pt idx="1242">
                        <c:v>30</c:v>
                      </c:pt>
                      <c:pt idx="1243">
                        <c:v>30</c:v>
                      </c:pt>
                      <c:pt idx="1244">
                        <c:v>30</c:v>
                      </c:pt>
                      <c:pt idx="1245">
                        <c:v>30</c:v>
                      </c:pt>
                      <c:pt idx="1246">
                        <c:v>30.02</c:v>
                      </c:pt>
                      <c:pt idx="1247">
                        <c:v>30.02</c:v>
                      </c:pt>
                      <c:pt idx="1248">
                        <c:v>30.02</c:v>
                      </c:pt>
                      <c:pt idx="1249">
                        <c:v>30.02</c:v>
                      </c:pt>
                      <c:pt idx="1250">
                        <c:v>30.02</c:v>
                      </c:pt>
                      <c:pt idx="1251">
                        <c:v>30.02</c:v>
                      </c:pt>
                      <c:pt idx="1252">
                        <c:v>30.02</c:v>
                      </c:pt>
                      <c:pt idx="1253">
                        <c:v>30.02</c:v>
                      </c:pt>
                      <c:pt idx="1254">
                        <c:v>30.04</c:v>
                      </c:pt>
                      <c:pt idx="1255">
                        <c:v>30.04</c:v>
                      </c:pt>
                      <c:pt idx="1256">
                        <c:v>30.04</c:v>
                      </c:pt>
                      <c:pt idx="1257">
                        <c:v>30.04</c:v>
                      </c:pt>
                      <c:pt idx="1258">
                        <c:v>30.04</c:v>
                      </c:pt>
                      <c:pt idx="1259">
                        <c:v>30.04</c:v>
                      </c:pt>
                      <c:pt idx="1260">
                        <c:v>30.04</c:v>
                      </c:pt>
                      <c:pt idx="1261">
                        <c:v>30.04</c:v>
                      </c:pt>
                      <c:pt idx="1262">
                        <c:v>30.04</c:v>
                      </c:pt>
                      <c:pt idx="1263">
                        <c:v>30.02</c:v>
                      </c:pt>
                      <c:pt idx="1264">
                        <c:v>30.02</c:v>
                      </c:pt>
                      <c:pt idx="1265">
                        <c:v>30</c:v>
                      </c:pt>
                      <c:pt idx="1266">
                        <c:v>30</c:v>
                      </c:pt>
                      <c:pt idx="1267">
                        <c:v>30</c:v>
                      </c:pt>
                      <c:pt idx="1268">
                        <c:v>30</c:v>
                      </c:pt>
                      <c:pt idx="1269">
                        <c:v>29.98</c:v>
                      </c:pt>
                      <c:pt idx="1270">
                        <c:v>29.98</c:v>
                      </c:pt>
                      <c:pt idx="1271">
                        <c:v>29.98</c:v>
                      </c:pt>
                      <c:pt idx="1272">
                        <c:v>29.96</c:v>
                      </c:pt>
                      <c:pt idx="1273">
                        <c:v>29.96</c:v>
                      </c:pt>
                      <c:pt idx="1274">
                        <c:v>29.96</c:v>
                      </c:pt>
                      <c:pt idx="1275">
                        <c:v>29.96</c:v>
                      </c:pt>
                      <c:pt idx="1276">
                        <c:v>29.98</c:v>
                      </c:pt>
                      <c:pt idx="1277">
                        <c:v>29.98</c:v>
                      </c:pt>
                      <c:pt idx="1278">
                        <c:v>29.98</c:v>
                      </c:pt>
                      <c:pt idx="1279">
                        <c:v>29.98</c:v>
                      </c:pt>
                      <c:pt idx="1280">
                        <c:v>29.98</c:v>
                      </c:pt>
                      <c:pt idx="1281">
                        <c:v>29.98</c:v>
                      </c:pt>
                      <c:pt idx="1282">
                        <c:v>30</c:v>
                      </c:pt>
                      <c:pt idx="1283">
                        <c:v>30</c:v>
                      </c:pt>
                      <c:pt idx="1284">
                        <c:v>30</c:v>
                      </c:pt>
                      <c:pt idx="1285">
                        <c:v>30</c:v>
                      </c:pt>
                      <c:pt idx="1286">
                        <c:v>30</c:v>
                      </c:pt>
                      <c:pt idx="1287">
                        <c:v>29.98</c:v>
                      </c:pt>
                      <c:pt idx="1288">
                        <c:v>29.98</c:v>
                      </c:pt>
                      <c:pt idx="1289">
                        <c:v>29.98</c:v>
                      </c:pt>
                      <c:pt idx="1290">
                        <c:v>29.96</c:v>
                      </c:pt>
                      <c:pt idx="1291">
                        <c:v>29.96</c:v>
                      </c:pt>
                      <c:pt idx="1292">
                        <c:v>29.96</c:v>
                      </c:pt>
                      <c:pt idx="1293">
                        <c:v>29.96</c:v>
                      </c:pt>
                      <c:pt idx="1294">
                        <c:v>29.96</c:v>
                      </c:pt>
                      <c:pt idx="1295">
                        <c:v>29.96</c:v>
                      </c:pt>
                      <c:pt idx="1296">
                        <c:v>29.96</c:v>
                      </c:pt>
                      <c:pt idx="1297">
                        <c:v>29.96</c:v>
                      </c:pt>
                      <c:pt idx="1298">
                        <c:v>29.98</c:v>
                      </c:pt>
                      <c:pt idx="1299">
                        <c:v>29.98</c:v>
                      </c:pt>
                      <c:pt idx="1300">
                        <c:v>30</c:v>
                      </c:pt>
                      <c:pt idx="1301">
                        <c:v>30</c:v>
                      </c:pt>
                      <c:pt idx="1302">
                        <c:v>30</c:v>
                      </c:pt>
                      <c:pt idx="1303">
                        <c:v>30.02</c:v>
                      </c:pt>
                      <c:pt idx="1304">
                        <c:v>30.02</c:v>
                      </c:pt>
                      <c:pt idx="1305">
                        <c:v>30.02</c:v>
                      </c:pt>
                      <c:pt idx="1306">
                        <c:v>30.02</c:v>
                      </c:pt>
                      <c:pt idx="1307">
                        <c:v>30.04</c:v>
                      </c:pt>
                      <c:pt idx="1308">
                        <c:v>30.04</c:v>
                      </c:pt>
                      <c:pt idx="1309">
                        <c:v>30.04</c:v>
                      </c:pt>
                      <c:pt idx="1310">
                        <c:v>30.04</c:v>
                      </c:pt>
                      <c:pt idx="1311">
                        <c:v>30.04</c:v>
                      </c:pt>
                      <c:pt idx="1312">
                        <c:v>30.04</c:v>
                      </c:pt>
                      <c:pt idx="1313">
                        <c:v>30.04</c:v>
                      </c:pt>
                      <c:pt idx="1314">
                        <c:v>30.02</c:v>
                      </c:pt>
                      <c:pt idx="1315">
                        <c:v>30.02</c:v>
                      </c:pt>
                      <c:pt idx="1316">
                        <c:v>30.02</c:v>
                      </c:pt>
                      <c:pt idx="1317">
                        <c:v>30.02</c:v>
                      </c:pt>
                      <c:pt idx="1318">
                        <c:v>30.02</c:v>
                      </c:pt>
                      <c:pt idx="1319">
                        <c:v>30.02</c:v>
                      </c:pt>
                      <c:pt idx="1320">
                        <c:v>30.02</c:v>
                      </c:pt>
                      <c:pt idx="1321">
                        <c:v>30.02</c:v>
                      </c:pt>
                      <c:pt idx="1322">
                        <c:v>30.02</c:v>
                      </c:pt>
                      <c:pt idx="1323">
                        <c:v>30.02</c:v>
                      </c:pt>
                      <c:pt idx="1324">
                        <c:v>30.02</c:v>
                      </c:pt>
                      <c:pt idx="1325">
                        <c:v>30.02</c:v>
                      </c:pt>
                      <c:pt idx="1326">
                        <c:v>30.02</c:v>
                      </c:pt>
                      <c:pt idx="1327">
                        <c:v>30</c:v>
                      </c:pt>
                      <c:pt idx="1328">
                        <c:v>30</c:v>
                      </c:pt>
                      <c:pt idx="1329">
                        <c:v>30</c:v>
                      </c:pt>
                      <c:pt idx="1330">
                        <c:v>29.98</c:v>
                      </c:pt>
                      <c:pt idx="1331">
                        <c:v>29.98</c:v>
                      </c:pt>
                      <c:pt idx="1332">
                        <c:v>29.98</c:v>
                      </c:pt>
                      <c:pt idx="1333">
                        <c:v>29.96</c:v>
                      </c:pt>
                      <c:pt idx="1334">
                        <c:v>29.96</c:v>
                      </c:pt>
                      <c:pt idx="1335">
                        <c:v>29.94</c:v>
                      </c:pt>
                      <c:pt idx="1336">
                        <c:v>29.92</c:v>
                      </c:pt>
                      <c:pt idx="1337">
                        <c:v>29.9</c:v>
                      </c:pt>
                      <c:pt idx="1338">
                        <c:v>29.88</c:v>
                      </c:pt>
                      <c:pt idx="1339">
                        <c:v>29.88</c:v>
                      </c:pt>
                      <c:pt idx="1340">
                        <c:v>29.86</c:v>
                      </c:pt>
                      <c:pt idx="1341">
                        <c:v>29.84</c:v>
                      </c:pt>
                      <c:pt idx="1342">
                        <c:v>29.82</c:v>
                      </c:pt>
                      <c:pt idx="1343">
                        <c:v>29.8</c:v>
                      </c:pt>
                      <c:pt idx="1344">
                        <c:v>29.78</c:v>
                      </c:pt>
                      <c:pt idx="1345">
                        <c:v>29.74</c:v>
                      </c:pt>
                      <c:pt idx="1346">
                        <c:v>29.72</c:v>
                      </c:pt>
                      <c:pt idx="1347">
                        <c:v>29.7</c:v>
                      </c:pt>
                      <c:pt idx="1348">
                        <c:v>29.7</c:v>
                      </c:pt>
                      <c:pt idx="1349">
                        <c:v>29.66</c:v>
                      </c:pt>
                      <c:pt idx="1350">
                        <c:v>29.6</c:v>
                      </c:pt>
                      <c:pt idx="1351">
                        <c:v>29.6</c:v>
                      </c:pt>
                      <c:pt idx="1352">
                        <c:v>29.56</c:v>
                      </c:pt>
                      <c:pt idx="1353">
                        <c:v>29.52</c:v>
                      </c:pt>
                      <c:pt idx="1354">
                        <c:v>29.46</c:v>
                      </c:pt>
                      <c:pt idx="1355">
                        <c:v>29.42</c:v>
                      </c:pt>
                      <c:pt idx="1356">
                        <c:v>29.36</c:v>
                      </c:pt>
                      <c:pt idx="1357">
                        <c:v>29.32</c:v>
                      </c:pt>
                      <c:pt idx="1358">
                        <c:v>29.26</c:v>
                      </c:pt>
                      <c:pt idx="1359">
                        <c:v>29.2</c:v>
                      </c:pt>
                      <c:pt idx="1360">
                        <c:v>29.2</c:v>
                      </c:pt>
                      <c:pt idx="1361">
                        <c:v>29.16</c:v>
                      </c:pt>
                      <c:pt idx="1362">
                        <c:v>29.1</c:v>
                      </c:pt>
                      <c:pt idx="1363">
                        <c:v>29.04</c:v>
                      </c:pt>
                      <c:pt idx="1364">
                        <c:v>28.98</c:v>
                      </c:pt>
                      <c:pt idx="1365">
                        <c:v>28.92</c:v>
                      </c:pt>
                      <c:pt idx="1366">
                        <c:v>28.86</c:v>
                      </c:pt>
                      <c:pt idx="1367">
                        <c:v>28.8</c:v>
                      </c:pt>
                      <c:pt idx="1368">
                        <c:v>28.74</c:v>
                      </c:pt>
                      <c:pt idx="1369">
                        <c:v>28.74</c:v>
                      </c:pt>
                      <c:pt idx="1370">
                        <c:v>28.68</c:v>
                      </c:pt>
                      <c:pt idx="1371">
                        <c:v>28.62</c:v>
                      </c:pt>
                      <c:pt idx="1372">
                        <c:v>28.54</c:v>
                      </c:pt>
                      <c:pt idx="1373">
                        <c:v>28.46</c:v>
                      </c:pt>
                      <c:pt idx="1374">
                        <c:v>28.38</c:v>
                      </c:pt>
                      <c:pt idx="1375">
                        <c:v>28.3</c:v>
                      </c:pt>
                      <c:pt idx="1376">
                        <c:v>28.22</c:v>
                      </c:pt>
                      <c:pt idx="1377">
                        <c:v>28.14</c:v>
                      </c:pt>
                      <c:pt idx="1378">
                        <c:v>28.04</c:v>
                      </c:pt>
                      <c:pt idx="1379">
                        <c:v>28.04</c:v>
                      </c:pt>
                      <c:pt idx="1380">
                        <c:v>27.96</c:v>
                      </c:pt>
                      <c:pt idx="1381">
                        <c:v>27.86</c:v>
                      </c:pt>
                      <c:pt idx="1382">
                        <c:v>27.78</c:v>
                      </c:pt>
                      <c:pt idx="1383">
                        <c:v>27.68</c:v>
                      </c:pt>
                      <c:pt idx="1384">
                        <c:v>27.6</c:v>
                      </c:pt>
                      <c:pt idx="1385">
                        <c:v>27.5</c:v>
                      </c:pt>
                      <c:pt idx="1386">
                        <c:v>27.42</c:v>
                      </c:pt>
                      <c:pt idx="1387">
                        <c:v>27.42</c:v>
                      </c:pt>
                      <c:pt idx="1388">
                        <c:v>27.34</c:v>
                      </c:pt>
                      <c:pt idx="1389">
                        <c:v>27.24</c:v>
                      </c:pt>
                      <c:pt idx="1390">
                        <c:v>27.16</c:v>
                      </c:pt>
                      <c:pt idx="1391">
                        <c:v>27.06</c:v>
                      </c:pt>
                      <c:pt idx="1392">
                        <c:v>26.96</c:v>
                      </c:pt>
                      <c:pt idx="1393">
                        <c:v>26.88</c:v>
                      </c:pt>
                      <c:pt idx="1394">
                        <c:v>26.78</c:v>
                      </c:pt>
                      <c:pt idx="1395">
                        <c:v>26.68</c:v>
                      </c:pt>
                      <c:pt idx="1396">
                        <c:v>26.58</c:v>
                      </c:pt>
                      <c:pt idx="1397">
                        <c:v>26.58</c:v>
                      </c:pt>
                      <c:pt idx="1398">
                        <c:v>26.48</c:v>
                      </c:pt>
                      <c:pt idx="1399">
                        <c:v>26.36</c:v>
                      </c:pt>
                      <c:pt idx="1400">
                        <c:v>26.26</c:v>
                      </c:pt>
                      <c:pt idx="1401">
                        <c:v>26.14</c:v>
                      </c:pt>
                      <c:pt idx="1402">
                        <c:v>26.04</c:v>
                      </c:pt>
                      <c:pt idx="1403">
                        <c:v>25.92</c:v>
                      </c:pt>
                      <c:pt idx="1404">
                        <c:v>25.82</c:v>
                      </c:pt>
                      <c:pt idx="1405">
                        <c:v>25.7</c:v>
                      </c:pt>
                      <c:pt idx="1406">
                        <c:v>25.6</c:v>
                      </c:pt>
                      <c:pt idx="1407">
                        <c:v>25.6</c:v>
                      </c:pt>
                      <c:pt idx="1408">
                        <c:v>25.48</c:v>
                      </c:pt>
                      <c:pt idx="1409">
                        <c:v>25.38</c:v>
                      </c:pt>
                      <c:pt idx="1410">
                        <c:v>25.28</c:v>
                      </c:pt>
                      <c:pt idx="1411">
                        <c:v>25.16</c:v>
                      </c:pt>
                      <c:pt idx="1412">
                        <c:v>25.06</c:v>
                      </c:pt>
                      <c:pt idx="1413">
                        <c:v>24.94</c:v>
                      </c:pt>
                      <c:pt idx="1414">
                        <c:v>24.82</c:v>
                      </c:pt>
                      <c:pt idx="1415">
                        <c:v>20.34</c:v>
                      </c:pt>
                      <c:pt idx="1416">
                        <c:v>20.34</c:v>
                      </c:pt>
                      <c:pt idx="1417">
                        <c:v>20.22</c:v>
                      </c:pt>
                      <c:pt idx="1418">
                        <c:v>20.12</c:v>
                      </c:pt>
                      <c:pt idx="1419">
                        <c:v>20</c:v>
                      </c:pt>
                      <c:pt idx="1420">
                        <c:v>19.88</c:v>
                      </c:pt>
                      <c:pt idx="1421">
                        <c:v>19.759999999999991</c:v>
                      </c:pt>
                      <c:pt idx="1422">
                        <c:v>19.64</c:v>
                      </c:pt>
                      <c:pt idx="1423">
                        <c:v>19.64</c:v>
                      </c:pt>
                      <c:pt idx="1424">
                        <c:v>19.52</c:v>
                      </c:pt>
                      <c:pt idx="1425">
                        <c:v>19.399999999999999</c:v>
                      </c:pt>
                      <c:pt idx="1426">
                        <c:v>19.27999999999999</c:v>
                      </c:pt>
                      <c:pt idx="1427">
                        <c:v>19.16</c:v>
                      </c:pt>
                      <c:pt idx="1428">
                        <c:v>19.04</c:v>
                      </c:pt>
                      <c:pt idx="1429">
                        <c:v>18.919999999999991</c:v>
                      </c:pt>
                      <c:pt idx="1430">
                        <c:v>18.8</c:v>
                      </c:pt>
                      <c:pt idx="1431">
                        <c:v>18.68</c:v>
                      </c:pt>
                      <c:pt idx="1432">
                        <c:v>18.559999999999999</c:v>
                      </c:pt>
                      <c:pt idx="1433">
                        <c:v>18.439999999999991</c:v>
                      </c:pt>
                      <c:pt idx="1434">
                        <c:v>18.32</c:v>
                      </c:pt>
                      <c:pt idx="1435">
                        <c:v>18.32</c:v>
                      </c:pt>
                      <c:pt idx="1436">
                        <c:v>18.2</c:v>
                      </c:pt>
                      <c:pt idx="1437">
                        <c:v>18.079999999999991</c:v>
                      </c:pt>
                      <c:pt idx="1438">
                        <c:v>17.96</c:v>
                      </c:pt>
                      <c:pt idx="1439">
                        <c:v>17.84</c:v>
                      </c:pt>
                      <c:pt idx="1440">
                        <c:v>17.72</c:v>
                      </c:pt>
                      <c:pt idx="1441">
                        <c:v>17.599999999999991</c:v>
                      </c:pt>
                      <c:pt idx="1442">
                        <c:v>17.48</c:v>
                      </c:pt>
                      <c:pt idx="1443">
                        <c:v>17.36</c:v>
                      </c:pt>
                      <c:pt idx="1444">
                        <c:v>17.36</c:v>
                      </c:pt>
                      <c:pt idx="1445">
                        <c:v>17.239999999999991</c:v>
                      </c:pt>
                      <c:pt idx="1446">
                        <c:v>17.12</c:v>
                      </c:pt>
                      <c:pt idx="1447">
                        <c:v>16.98</c:v>
                      </c:pt>
                      <c:pt idx="1448">
                        <c:v>16.86</c:v>
                      </c:pt>
                      <c:pt idx="1449">
                        <c:v>16.739999999999991</c:v>
                      </c:pt>
                      <c:pt idx="1450">
                        <c:v>16.62</c:v>
                      </c:pt>
                      <c:pt idx="1451">
                        <c:v>16.5</c:v>
                      </c:pt>
                      <c:pt idx="1452">
                        <c:v>16.5</c:v>
                      </c:pt>
                      <c:pt idx="1453">
                        <c:v>16.38</c:v>
                      </c:pt>
                      <c:pt idx="1454">
                        <c:v>16.27999999999999</c:v>
                      </c:pt>
                      <c:pt idx="1455">
                        <c:v>16.16</c:v>
                      </c:pt>
                      <c:pt idx="1456">
                        <c:v>16.04</c:v>
                      </c:pt>
                      <c:pt idx="1457">
                        <c:v>15.92</c:v>
                      </c:pt>
                      <c:pt idx="1458">
                        <c:v>15.8</c:v>
                      </c:pt>
                      <c:pt idx="1459">
                        <c:v>15.68</c:v>
                      </c:pt>
                      <c:pt idx="1460">
                        <c:v>15.58</c:v>
                      </c:pt>
                      <c:pt idx="1461">
                        <c:v>15.46</c:v>
                      </c:pt>
                      <c:pt idx="1462">
                        <c:v>15.34</c:v>
                      </c:pt>
                      <c:pt idx="1463">
                        <c:v>15.34</c:v>
                      </c:pt>
                      <c:pt idx="1464">
                        <c:v>15.22</c:v>
                      </c:pt>
                      <c:pt idx="1465">
                        <c:v>15.1</c:v>
                      </c:pt>
                      <c:pt idx="1466">
                        <c:v>15</c:v>
                      </c:pt>
                      <c:pt idx="1467">
                        <c:v>14.88</c:v>
                      </c:pt>
                      <c:pt idx="1468">
                        <c:v>14.76</c:v>
                      </c:pt>
                      <c:pt idx="1469">
                        <c:v>14.64</c:v>
                      </c:pt>
                      <c:pt idx="1470">
                        <c:v>14.54</c:v>
                      </c:pt>
                      <c:pt idx="1471">
                        <c:v>14.42</c:v>
                      </c:pt>
                      <c:pt idx="1472">
                        <c:v>14.42</c:v>
                      </c:pt>
                      <c:pt idx="1473">
                        <c:v>14.3</c:v>
                      </c:pt>
                      <c:pt idx="1474">
                        <c:v>14.2</c:v>
                      </c:pt>
                      <c:pt idx="1475">
                        <c:v>14.1</c:v>
                      </c:pt>
                      <c:pt idx="1476">
                        <c:v>13.98</c:v>
                      </c:pt>
                      <c:pt idx="1477">
                        <c:v>13.88</c:v>
                      </c:pt>
                      <c:pt idx="1478">
                        <c:v>13.78</c:v>
                      </c:pt>
                      <c:pt idx="1479">
                        <c:v>13.68</c:v>
                      </c:pt>
                      <c:pt idx="1480">
                        <c:v>13.58</c:v>
                      </c:pt>
                      <c:pt idx="1481">
                        <c:v>13.58</c:v>
                      </c:pt>
                      <c:pt idx="1482">
                        <c:v>13.48</c:v>
                      </c:pt>
                      <c:pt idx="1483">
                        <c:v>13.36</c:v>
                      </c:pt>
                      <c:pt idx="1484">
                        <c:v>13.26</c:v>
                      </c:pt>
                      <c:pt idx="1485">
                        <c:v>13.16</c:v>
                      </c:pt>
                      <c:pt idx="1486">
                        <c:v>13.06</c:v>
                      </c:pt>
                      <c:pt idx="1487">
                        <c:v>12.96</c:v>
                      </c:pt>
                      <c:pt idx="1488">
                        <c:v>12.86</c:v>
                      </c:pt>
                      <c:pt idx="1489">
                        <c:v>12.86</c:v>
                      </c:pt>
                      <c:pt idx="1490">
                        <c:v>12.74</c:v>
                      </c:pt>
                      <c:pt idx="1491">
                        <c:v>12.64</c:v>
                      </c:pt>
                      <c:pt idx="1492">
                        <c:v>12.56</c:v>
                      </c:pt>
                      <c:pt idx="1493">
                        <c:v>12.46</c:v>
                      </c:pt>
                      <c:pt idx="1494">
                        <c:v>12.36</c:v>
                      </c:pt>
                      <c:pt idx="1495">
                        <c:v>12.26</c:v>
                      </c:pt>
                      <c:pt idx="1496">
                        <c:v>12.18</c:v>
                      </c:pt>
                      <c:pt idx="1497">
                        <c:v>12.08</c:v>
                      </c:pt>
                      <c:pt idx="1498">
                        <c:v>12</c:v>
                      </c:pt>
                      <c:pt idx="1499">
                        <c:v>11.9</c:v>
                      </c:pt>
                      <c:pt idx="1500">
                        <c:v>11.9</c:v>
                      </c:pt>
                      <c:pt idx="1501">
                        <c:v>11.82</c:v>
                      </c:pt>
                      <c:pt idx="1502">
                        <c:v>11.74</c:v>
                      </c:pt>
                      <c:pt idx="1503">
                        <c:v>11.66</c:v>
                      </c:pt>
                      <c:pt idx="1504">
                        <c:v>11.56</c:v>
                      </c:pt>
                      <c:pt idx="1505">
                        <c:v>11.48</c:v>
                      </c:pt>
                      <c:pt idx="1506">
                        <c:v>11.4</c:v>
                      </c:pt>
                      <c:pt idx="1507">
                        <c:v>11.32</c:v>
                      </c:pt>
                      <c:pt idx="1508">
                        <c:v>11.24</c:v>
                      </c:pt>
                      <c:pt idx="1509">
                        <c:v>11.24</c:v>
                      </c:pt>
                      <c:pt idx="1510">
                        <c:v>11.14</c:v>
                      </c:pt>
                      <c:pt idx="1511">
                        <c:v>11.06</c:v>
                      </c:pt>
                      <c:pt idx="1512">
                        <c:v>10.98</c:v>
                      </c:pt>
                      <c:pt idx="1513">
                        <c:v>10.9</c:v>
                      </c:pt>
                      <c:pt idx="1514">
                        <c:v>10.8</c:v>
                      </c:pt>
                      <c:pt idx="1515">
                        <c:v>10.72</c:v>
                      </c:pt>
                      <c:pt idx="1516">
                        <c:v>10.64</c:v>
                      </c:pt>
                      <c:pt idx="1517">
                        <c:v>10.56</c:v>
                      </c:pt>
                      <c:pt idx="1518">
                        <c:v>10.56</c:v>
                      </c:pt>
                      <c:pt idx="1519">
                        <c:v>10.48</c:v>
                      </c:pt>
                      <c:pt idx="1520">
                        <c:v>10.42</c:v>
                      </c:pt>
                      <c:pt idx="1521">
                        <c:v>10.34</c:v>
                      </c:pt>
                      <c:pt idx="1522">
                        <c:v>10.26</c:v>
                      </c:pt>
                      <c:pt idx="1523">
                        <c:v>10.18</c:v>
                      </c:pt>
                      <c:pt idx="1524">
                        <c:v>10.119999999999999</c:v>
                      </c:pt>
                      <c:pt idx="1525">
                        <c:v>10.039999999999999</c:v>
                      </c:pt>
                      <c:pt idx="1526">
                        <c:v>9.9600000000000026</c:v>
                      </c:pt>
                      <c:pt idx="1527">
                        <c:v>9.9000000000000021</c:v>
                      </c:pt>
                      <c:pt idx="1528">
                        <c:v>9.9000000000000021</c:v>
                      </c:pt>
                      <c:pt idx="1529">
                        <c:v>9.82</c:v>
                      </c:pt>
                      <c:pt idx="1530">
                        <c:v>9.7600000000000016</c:v>
                      </c:pt>
                      <c:pt idx="1531">
                        <c:v>9.68</c:v>
                      </c:pt>
                      <c:pt idx="1532">
                        <c:v>9.6000000000000014</c:v>
                      </c:pt>
                      <c:pt idx="1533">
                        <c:v>9.5400000000000009</c:v>
                      </c:pt>
                      <c:pt idx="1534">
                        <c:v>9.4600000000000026</c:v>
                      </c:pt>
                      <c:pt idx="1535">
                        <c:v>9.3800000000000026</c:v>
                      </c:pt>
                      <c:pt idx="1536">
                        <c:v>9.32</c:v>
                      </c:pt>
                      <c:pt idx="1537">
                        <c:v>9.32</c:v>
                      </c:pt>
                      <c:pt idx="1538">
                        <c:v>9.2399999999999984</c:v>
                      </c:pt>
                      <c:pt idx="1539">
                        <c:v>9.18</c:v>
                      </c:pt>
                      <c:pt idx="1540">
                        <c:v>9.1000000000000014</c:v>
                      </c:pt>
                      <c:pt idx="1541">
                        <c:v>9.0400000000000009</c:v>
                      </c:pt>
                      <c:pt idx="1542">
                        <c:v>8.9600000000000026</c:v>
                      </c:pt>
                      <c:pt idx="1543">
                        <c:v>8.9000000000000021</c:v>
                      </c:pt>
                      <c:pt idx="1544">
                        <c:v>8.84</c:v>
                      </c:pt>
                      <c:pt idx="1545">
                        <c:v>8.7600000000000016</c:v>
                      </c:pt>
                      <c:pt idx="1546">
                        <c:v>8.7000000000000011</c:v>
                      </c:pt>
                      <c:pt idx="1547">
                        <c:v>8.7000000000000011</c:v>
                      </c:pt>
                      <c:pt idx="1548">
                        <c:v>8.64</c:v>
                      </c:pt>
                      <c:pt idx="1549">
                        <c:v>8.5600000000000023</c:v>
                      </c:pt>
                      <c:pt idx="1550">
                        <c:v>8.5</c:v>
                      </c:pt>
                      <c:pt idx="1551">
                        <c:v>8.4400000000000013</c:v>
                      </c:pt>
                      <c:pt idx="1552">
                        <c:v>8.36</c:v>
                      </c:pt>
                      <c:pt idx="1553">
                        <c:v>8.3000000000000007</c:v>
                      </c:pt>
                      <c:pt idx="1554">
                        <c:v>8.3000000000000007</c:v>
                      </c:pt>
                      <c:pt idx="1555">
                        <c:v>8.2399999999999984</c:v>
                      </c:pt>
                      <c:pt idx="1556">
                        <c:v>8.16</c:v>
                      </c:pt>
                      <c:pt idx="1557">
                        <c:v>8.1000000000000014</c:v>
                      </c:pt>
                      <c:pt idx="1558">
                        <c:v>8.0400000000000009</c:v>
                      </c:pt>
                      <c:pt idx="1559">
                        <c:v>7.98</c:v>
                      </c:pt>
                      <c:pt idx="1560">
                        <c:v>7.9200000000000008</c:v>
                      </c:pt>
                      <c:pt idx="1561">
                        <c:v>7.8599999999999977</c:v>
                      </c:pt>
                      <c:pt idx="1562">
                        <c:v>7.8</c:v>
                      </c:pt>
                      <c:pt idx="1563">
                        <c:v>7.74</c:v>
                      </c:pt>
                      <c:pt idx="1564">
                        <c:v>7.68</c:v>
                      </c:pt>
                      <c:pt idx="1565">
                        <c:v>7.6199999999999983</c:v>
                      </c:pt>
                      <c:pt idx="1566">
                        <c:v>7.6199999999999983</c:v>
                      </c:pt>
                      <c:pt idx="1567">
                        <c:v>7.56</c:v>
                      </c:pt>
                      <c:pt idx="1568">
                        <c:v>7.5000000000000009</c:v>
                      </c:pt>
                      <c:pt idx="1569">
                        <c:v>7.44</c:v>
                      </c:pt>
                      <c:pt idx="1570">
                        <c:v>7.38</c:v>
                      </c:pt>
                      <c:pt idx="1571">
                        <c:v>7.3400000000000007</c:v>
                      </c:pt>
                      <c:pt idx="1572">
                        <c:v>7.28</c:v>
                      </c:pt>
                      <c:pt idx="1573">
                        <c:v>7.22</c:v>
                      </c:pt>
                      <c:pt idx="1574">
                        <c:v>7.1599999999999966</c:v>
                      </c:pt>
                      <c:pt idx="1575">
                        <c:v>7.1599999999999966</c:v>
                      </c:pt>
                      <c:pt idx="1576">
                        <c:v>7.1000000000000014</c:v>
                      </c:pt>
                      <c:pt idx="1577">
                        <c:v>7.04</c:v>
                      </c:pt>
                      <c:pt idx="1578">
                        <c:v>7.0000000000000009</c:v>
                      </c:pt>
                      <c:pt idx="1579">
                        <c:v>6.94</c:v>
                      </c:pt>
                      <c:pt idx="1580">
                        <c:v>6.88</c:v>
                      </c:pt>
                      <c:pt idx="1581">
                        <c:v>6.8199999999999976</c:v>
                      </c:pt>
                      <c:pt idx="1582">
                        <c:v>6.78</c:v>
                      </c:pt>
                      <c:pt idx="1583">
                        <c:v>6.78</c:v>
                      </c:pt>
                      <c:pt idx="1584">
                        <c:v>6.72</c:v>
                      </c:pt>
                      <c:pt idx="1585">
                        <c:v>6.68</c:v>
                      </c:pt>
                      <c:pt idx="1586">
                        <c:v>6.6199999999999983</c:v>
                      </c:pt>
                      <c:pt idx="1587">
                        <c:v>6.58</c:v>
                      </c:pt>
                      <c:pt idx="1588">
                        <c:v>6.52</c:v>
                      </c:pt>
                      <c:pt idx="1589">
                        <c:v>6.48</c:v>
                      </c:pt>
                      <c:pt idx="1590">
                        <c:v>6.44</c:v>
                      </c:pt>
                      <c:pt idx="1591">
                        <c:v>6.3999999999999986</c:v>
                      </c:pt>
                      <c:pt idx="1592">
                        <c:v>6.3400000000000007</c:v>
                      </c:pt>
                      <c:pt idx="1593">
                        <c:v>6.3</c:v>
                      </c:pt>
                      <c:pt idx="1594">
                        <c:v>6.3</c:v>
                      </c:pt>
                      <c:pt idx="1595">
                        <c:v>6.2600000000000007</c:v>
                      </c:pt>
                      <c:pt idx="1596">
                        <c:v>6.22</c:v>
                      </c:pt>
                      <c:pt idx="1597">
                        <c:v>6.1599999999999966</c:v>
                      </c:pt>
                      <c:pt idx="1598">
                        <c:v>6.1199999999999983</c:v>
                      </c:pt>
                      <c:pt idx="1599">
                        <c:v>6.08</c:v>
                      </c:pt>
                      <c:pt idx="1600">
                        <c:v>6.04</c:v>
                      </c:pt>
                      <c:pt idx="1601">
                        <c:v>5.98</c:v>
                      </c:pt>
                      <c:pt idx="1602">
                        <c:v>5.94</c:v>
                      </c:pt>
                      <c:pt idx="1603">
                        <c:v>5.94</c:v>
                      </c:pt>
                      <c:pt idx="1604">
                        <c:v>5.8999999999999986</c:v>
                      </c:pt>
                      <c:pt idx="1605">
                        <c:v>5.8599999999999977</c:v>
                      </c:pt>
                      <c:pt idx="1606">
                        <c:v>5.8199999999999976</c:v>
                      </c:pt>
                      <c:pt idx="1607">
                        <c:v>5.78</c:v>
                      </c:pt>
                      <c:pt idx="1608">
                        <c:v>5.74</c:v>
                      </c:pt>
                      <c:pt idx="1609">
                        <c:v>5.7</c:v>
                      </c:pt>
                      <c:pt idx="1610">
                        <c:v>5.6599999999999966</c:v>
                      </c:pt>
                      <c:pt idx="1611">
                        <c:v>5.6199999999999983</c:v>
                      </c:pt>
                      <c:pt idx="1612">
                        <c:v>5.6199999999999983</c:v>
                      </c:pt>
                      <c:pt idx="1613">
                        <c:v>5.6</c:v>
                      </c:pt>
                      <c:pt idx="1614">
                        <c:v>5.56</c:v>
                      </c:pt>
                      <c:pt idx="1615">
                        <c:v>5.52</c:v>
                      </c:pt>
                      <c:pt idx="1616">
                        <c:v>5.48</c:v>
                      </c:pt>
                      <c:pt idx="1617">
                        <c:v>5.46</c:v>
                      </c:pt>
                      <c:pt idx="1618">
                        <c:v>5.4200000000000008</c:v>
                      </c:pt>
                      <c:pt idx="1619">
                        <c:v>5.38</c:v>
                      </c:pt>
                      <c:pt idx="1620">
                        <c:v>5.38</c:v>
                      </c:pt>
                      <c:pt idx="1621">
                        <c:v>5.3400000000000007</c:v>
                      </c:pt>
                      <c:pt idx="1622">
                        <c:v>5.3</c:v>
                      </c:pt>
                      <c:pt idx="1623">
                        <c:v>5.28</c:v>
                      </c:pt>
                      <c:pt idx="1624">
                        <c:v>5.24</c:v>
                      </c:pt>
                      <c:pt idx="1625">
                        <c:v>5.2</c:v>
                      </c:pt>
                      <c:pt idx="1626">
                        <c:v>5.1599999999999966</c:v>
                      </c:pt>
                      <c:pt idx="1627">
                        <c:v>5.1199999999999983</c:v>
                      </c:pt>
                      <c:pt idx="1628">
                        <c:v>5.1000000000000014</c:v>
                      </c:pt>
                      <c:pt idx="1629">
                        <c:v>5.0599999999999996</c:v>
                      </c:pt>
                      <c:pt idx="1630">
                        <c:v>5.0199999999999996</c:v>
                      </c:pt>
                      <c:pt idx="1631">
                        <c:v>5.0199999999999996</c:v>
                      </c:pt>
                      <c:pt idx="1632">
                        <c:v>5.0000000000000009</c:v>
                      </c:pt>
                      <c:pt idx="1633">
                        <c:v>4.96</c:v>
                      </c:pt>
                      <c:pt idx="1634">
                        <c:v>4.9200000000000008</c:v>
                      </c:pt>
                      <c:pt idx="1635">
                        <c:v>4.8999999999999986</c:v>
                      </c:pt>
                      <c:pt idx="1636">
                        <c:v>4.8599999999999977</c:v>
                      </c:pt>
                      <c:pt idx="1637">
                        <c:v>4.8199999999999976</c:v>
                      </c:pt>
                      <c:pt idx="1638">
                        <c:v>4.78</c:v>
                      </c:pt>
                      <c:pt idx="1639">
                        <c:v>4.7600000000000007</c:v>
                      </c:pt>
                      <c:pt idx="1640">
                        <c:v>4.7600000000000007</c:v>
                      </c:pt>
                      <c:pt idx="1641">
                        <c:v>4.72</c:v>
                      </c:pt>
                      <c:pt idx="1642">
                        <c:v>4.68</c:v>
                      </c:pt>
                      <c:pt idx="1643">
                        <c:v>4.6599999999999966</c:v>
                      </c:pt>
                      <c:pt idx="1644">
                        <c:v>4.6199999999999983</c:v>
                      </c:pt>
                      <c:pt idx="1645">
                        <c:v>4.58</c:v>
                      </c:pt>
                      <c:pt idx="1646">
                        <c:v>4.54</c:v>
                      </c:pt>
                      <c:pt idx="1647">
                        <c:v>4.54</c:v>
                      </c:pt>
                      <c:pt idx="1648">
                        <c:v>4.5199999999999996</c:v>
                      </c:pt>
                      <c:pt idx="1649">
                        <c:v>4.4400000000000004</c:v>
                      </c:pt>
                      <c:pt idx="1650">
                        <c:v>4.4400000000000004</c:v>
                      </c:pt>
                      <c:pt idx="1651">
                        <c:v>4.3999999999999986</c:v>
                      </c:pt>
                      <c:pt idx="1652">
                        <c:v>4.38</c:v>
                      </c:pt>
                      <c:pt idx="1653">
                        <c:v>4.3400000000000007</c:v>
                      </c:pt>
                      <c:pt idx="1654">
                        <c:v>4.3199999999999976</c:v>
                      </c:pt>
                      <c:pt idx="1655">
                        <c:v>4.28</c:v>
                      </c:pt>
                      <c:pt idx="1656">
                        <c:v>4.24</c:v>
                      </c:pt>
                      <c:pt idx="1657">
                        <c:v>4.22</c:v>
                      </c:pt>
                      <c:pt idx="1658">
                        <c:v>4.1800000000000006</c:v>
                      </c:pt>
                      <c:pt idx="1659">
                        <c:v>4.1800000000000006</c:v>
                      </c:pt>
                      <c:pt idx="1660">
                        <c:v>4.1599999999999966</c:v>
                      </c:pt>
                      <c:pt idx="1661">
                        <c:v>4.1199999999999983</c:v>
                      </c:pt>
                      <c:pt idx="1662">
                        <c:v>4.08</c:v>
                      </c:pt>
                      <c:pt idx="1663">
                        <c:v>4.0599999999999996</c:v>
                      </c:pt>
                      <c:pt idx="1664">
                        <c:v>4.0199999999999996</c:v>
                      </c:pt>
                      <c:pt idx="1665">
                        <c:v>3.9799999999999991</c:v>
                      </c:pt>
                      <c:pt idx="1666">
                        <c:v>3.94</c:v>
                      </c:pt>
                      <c:pt idx="1667">
                        <c:v>3.94</c:v>
                      </c:pt>
                      <c:pt idx="1668">
                        <c:v>3.9200000000000008</c:v>
                      </c:pt>
                      <c:pt idx="1669">
                        <c:v>3.88</c:v>
                      </c:pt>
                      <c:pt idx="1670">
                        <c:v>3.8400000000000012</c:v>
                      </c:pt>
                      <c:pt idx="1671">
                        <c:v>3.8199999999999981</c:v>
                      </c:pt>
                      <c:pt idx="1672">
                        <c:v>3.78</c:v>
                      </c:pt>
                      <c:pt idx="1673">
                        <c:v>3.7600000000000011</c:v>
                      </c:pt>
                      <c:pt idx="1674">
                        <c:v>3.72</c:v>
                      </c:pt>
                      <c:pt idx="1675">
                        <c:v>3.68</c:v>
                      </c:pt>
                      <c:pt idx="1676">
                        <c:v>3.6599999999999988</c:v>
                      </c:pt>
                      <c:pt idx="1677">
                        <c:v>3.62</c:v>
                      </c:pt>
                      <c:pt idx="1678">
                        <c:v>3.62</c:v>
                      </c:pt>
                      <c:pt idx="1679">
                        <c:v>3.6</c:v>
                      </c:pt>
                      <c:pt idx="1680">
                        <c:v>3.5599999999999992</c:v>
                      </c:pt>
                      <c:pt idx="1681">
                        <c:v>3.54</c:v>
                      </c:pt>
                      <c:pt idx="1682">
                        <c:v>3.5</c:v>
                      </c:pt>
                      <c:pt idx="1683">
                        <c:v>3.46</c:v>
                      </c:pt>
                      <c:pt idx="1684">
                        <c:v>3.44</c:v>
                      </c:pt>
                      <c:pt idx="1685">
                        <c:v>3.4</c:v>
                      </c:pt>
                      <c:pt idx="1686">
                        <c:v>3.4</c:v>
                      </c:pt>
                      <c:pt idx="1687">
                        <c:v>3.36</c:v>
                      </c:pt>
                      <c:pt idx="1688">
                        <c:v>3.34</c:v>
                      </c:pt>
                      <c:pt idx="1689">
                        <c:v>3.3</c:v>
                      </c:pt>
                      <c:pt idx="1690">
                        <c:v>3.26</c:v>
                      </c:pt>
                      <c:pt idx="1691">
                        <c:v>3.22</c:v>
                      </c:pt>
                      <c:pt idx="1692">
                        <c:v>3.2</c:v>
                      </c:pt>
                      <c:pt idx="1693">
                        <c:v>3.16</c:v>
                      </c:pt>
                      <c:pt idx="1694">
                        <c:v>3.12</c:v>
                      </c:pt>
                      <c:pt idx="1695">
                        <c:v>3.0999999999999992</c:v>
                      </c:pt>
                      <c:pt idx="1696">
                        <c:v>3.0999999999999992</c:v>
                      </c:pt>
                      <c:pt idx="1697">
                        <c:v>3.0599999999999992</c:v>
                      </c:pt>
                      <c:pt idx="1698">
                        <c:v>3.04</c:v>
                      </c:pt>
                      <c:pt idx="1699">
                        <c:v>3</c:v>
                      </c:pt>
                      <c:pt idx="1700">
                        <c:v>2.98</c:v>
                      </c:pt>
                      <c:pt idx="1701">
                        <c:v>2.94</c:v>
                      </c:pt>
                      <c:pt idx="1702">
                        <c:v>2.92</c:v>
                      </c:pt>
                      <c:pt idx="1703">
                        <c:v>2.88</c:v>
                      </c:pt>
                      <c:pt idx="1704">
                        <c:v>2.88</c:v>
                      </c:pt>
                      <c:pt idx="1705">
                        <c:v>2.86</c:v>
                      </c:pt>
                      <c:pt idx="1706">
                        <c:v>2.82</c:v>
                      </c:pt>
                      <c:pt idx="1707">
                        <c:v>2.8</c:v>
                      </c:pt>
                      <c:pt idx="1708">
                        <c:v>2.76</c:v>
                      </c:pt>
                      <c:pt idx="1709">
                        <c:v>2.72</c:v>
                      </c:pt>
                      <c:pt idx="1710">
                        <c:v>2.68</c:v>
                      </c:pt>
                      <c:pt idx="1711">
                        <c:v>2.66</c:v>
                      </c:pt>
                      <c:pt idx="1712">
                        <c:v>2.62</c:v>
                      </c:pt>
                      <c:pt idx="1713">
                        <c:v>2.58</c:v>
                      </c:pt>
                      <c:pt idx="1714">
                        <c:v>2.5599999999999992</c:v>
                      </c:pt>
                      <c:pt idx="1715">
                        <c:v>2.5599999999999992</c:v>
                      </c:pt>
                      <c:pt idx="1716">
                        <c:v>2.52</c:v>
                      </c:pt>
                      <c:pt idx="1717">
                        <c:v>2.48</c:v>
                      </c:pt>
                      <c:pt idx="1718">
                        <c:v>2.46</c:v>
                      </c:pt>
                      <c:pt idx="1719">
                        <c:v>2.42</c:v>
                      </c:pt>
                      <c:pt idx="1720">
                        <c:v>2.38</c:v>
                      </c:pt>
                      <c:pt idx="1721">
                        <c:v>2.36</c:v>
                      </c:pt>
                      <c:pt idx="1722">
                        <c:v>2.36</c:v>
                      </c:pt>
                      <c:pt idx="1723">
                        <c:v>2.3199999999999998</c:v>
                      </c:pt>
                      <c:pt idx="1724">
                        <c:v>2.2799999999999998</c:v>
                      </c:pt>
                      <c:pt idx="1725">
                        <c:v>2.2599999999999998</c:v>
                      </c:pt>
                      <c:pt idx="1726">
                        <c:v>2.2200000000000002</c:v>
                      </c:pt>
                      <c:pt idx="1727">
                        <c:v>2.2000000000000002</c:v>
                      </c:pt>
                      <c:pt idx="1728">
                        <c:v>2.16</c:v>
                      </c:pt>
                      <c:pt idx="1729">
                        <c:v>2.12</c:v>
                      </c:pt>
                      <c:pt idx="1730">
                        <c:v>2.08</c:v>
                      </c:pt>
                      <c:pt idx="1731">
                        <c:v>2.0599999999999992</c:v>
                      </c:pt>
                      <c:pt idx="1732">
                        <c:v>2.02</c:v>
                      </c:pt>
                      <c:pt idx="1733">
                        <c:v>1.98</c:v>
                      </c:pt>
                      <c:pt idx="1734">
                        <c:v>1.98</c:v>
                      </c:pt>
                      <c:pt idx="1735">
                        <c:v>1.94</c:v>
                      </c:pt>
                      <c:pt idx="1736">
                        <c:v>1.9</c:v>
                      </c:pt>
                      <c:pt idx="1737">
                        <c:v>1.86</c:v>
                      </c:pt>
                      <c:pt idx="1738">
                        <c:v>1.84</c:v>
                      </c:pt>
                      <c:pt idx="1739">
                        <c:v>1.8</c:v>
                      </c:pt>
                      <c:pt idx="1740">
                        <c:v>1.76</c:v>
                      </c:pt>
                      <c:pt idx="1741">
                        <c:v>1.76</c:v>
                      </c:pt>
                      <c:pt idx="1742">
                        <c:v>1.679999999999999</c:v>
                      </c:pt>
                      <c:pt idx="1743">
                        <c:v>1.679999999999999</c:v>
                      </c:pt>
                    </c:numCache>
                  </c:numRef>
                </c:yVal>
                <c:smooth val="1"/>
                <c:extLst xmlns:c16r2="http://schemas.microsoft.com/office/drawing/2015/06/chart">
                  <c:ext xmlns:c16="http://schemas.microsoft.com/office/drawing/2014/chart" uri="{C3380CC4-5D6E-409C-BE32-E72D297353CC}">
                    <c16:uniqueId val="{00000004-A0BB-1740-8CC2-97211297759F}"/>
                  </c:ext>
                </c:extLst>
              </c15:ser>
            </c15:filteredScatterSeries>
            <c15:filteredScatterSeries>
              <c15:ser>
                <c:idx val="5"/>
                <c:order val="2"/>
                <c:tx>
                  <c:strRef>
                    <c:extLst xmlns:c15="http://schemas.microsoft.com/office/drawing/2012/chart" xmlns:c16r2="http://schemas.microsoft.com/office/drawing/2015/06/chart">
                      <c:ext xmlns:c15="http://schemas.microsoft.com/office/drawing/2012/chart" uri="{02D57815-91ED-43cb-92C2-25804820EDAC}">
                        <c15:formulaRef>
                          <c15:sqref>'CO2'!$G$1</c15:sqref>
                        </c15:formulaRef>
                      </c:ext>
                    </c:extLst>
                    <c:strCache>
                      <c:ptCount val="1"/>
                      <c:pt idx="0">
                        <c:v>CO2 Diff 5 PS</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G$2:$G$1881</c15:sqref>
                        </c15:formulaRef>
                      </c:ext>
                    </c:extLst>
                    <c:numCache>
                      <c:formatCode>General</c:formatCode>
                      <c:ptCount val="1880"/>
                      <c:pt idx="0">
                        <c:v>0</c:v>
                      </c:pt>
                      <c:pt idx="1">
                        <c:v>0</c:v>
                      </c:pt>
                      <c:pt idx="2">
                        <c:v>0</c:v>
                      </c:pt>
                      <c:pt idx="3">
                        <c:v>0.02</c:v>
                      </c:pt>
                      <c:pt idx="4">
                        <c:v>0.02</c:v>
                      </c:pt>
                      <c:pt idx="5">
                        <c:v>0.02</c:v>
                      </c:pt>
                      <c:pt idx="6">
                        <c:v>0.04</c:v>
                      </c:pt>
                      <c:pt idx="7">
                        <c:v>0.04</c:v>
                      </c:pt>
                      <c:pt idx="8">
                        <c:v>0.06</c:v>
                      </c:pt>
                      <c:pt idx="9">
                        <c:v>0.08</c:v>
                      </c:pt>
                      <c:pt idx="10">
                        <c:v>0.1</c:v>
                      </c:pt>
                      <c:pt idx="11">
                        <c:v>0.14000000000000001</c:v>
                      </c:pt>
                      <c:pt idx="12">
                        <c:v>0.14000000000000001</c:v>
                      </c:pt>
                      <c:pt idx="13">
                        <c:v>0.18</c:v>
                      </c:pt>
                      <c:pt idx="14">
                        <c:v>0.22</c:v>
                      </c:pt>
                      <c:pt idx="15">
                        <c:v>0.26</c:v>
                      </c:pt>
                      <c:pt idx="16">
                        <c:v>0.32</c:v>
                      </c:pt>
                      <c:pt idx="17">
                        <c:v>0.38</c:v>
                      </c:pt>
                      <c:pt idx="18">
                        <c:v>0.44</c:v>
                      </c:pt>
                      <c:pt idx="19">
                        <c:v>0.5</c:v>
                      </c:pt>
                      <c:pt idx="20">
                        <c:v>0.57999999999999996</c:v>
                      </c:pt>
                      <c:pt idx="21">
                        <c:v>0.66</c:v>
                      </c:pt>
                      <c:pt idx="22">
                        <c:v>0.74</c:v>
                      </c:pt>
                      <c:pt idx="23">
                        <c:v>0.74</c:v>
                      </c:pt>
                      <c:pt idx="24">
                        <c:v>0.82</c:v>
                      </c:pt>
                      <c:pt idx="25">
                        <c:v>0.92</c:v>
                      </c:pt>
                      <c:pt idx="26">
                        <c:v>1</c:v>
                      </c:pt>
                      <c:pt idx="27">
                        <c:v>1.1000000000000001</c:v>
                      </c:pt>
                      <c:pt idx="28">
                        <c:v>1.18</c:v>
                      </c:pt>
                      <c:pt idx="29">
                        <c:v>1.28</c:v>
                      </c:pt>
                      <c:pt idx="30">
                        <c:v>1.38</c:v>
                      </c:pt>
                      <c:pt idx="31">
                        <c:v>1.48</c:v>
                      </c:pt>
                      <c:pt idx="32">
                        <c:v>1.48</c:v>
                      </c:pt>
                      <c:pt idx="33">
                        <c:v>1.58</c:v>
                      </c:pt>
                      <c:pt idx="34">
                        <c:v>1.68</c:v>
                      </c:pt>
                      <c:pt idx="35">
                        <c:v>1.78</c:v>
                      </c:pt>
                      <c:pt idx="36">
                        <c:v>1.88</c:v>
                      </c:pt>
                      <c:pt idx="37">
                        <c:v>1.98</c:v>
                      </c:pt>
                      <c:pt idx="38">
                        <c:v>2.0799999999999992</c:v>
                      </c:pt>
                      <c:pt idx="39">
                        <c:v>2.1800000000000002</c:v>
                      </c:pt>
                      <c:pt idx="40">
                        <c:v>2.1800000000000002</c:v>
                      </c:pt>
                      <c:pt idx="41">
                        <c:v>2.2799999999999998</c:v>
                      </c:pt>
                      <c:pt idx="42">
                        <c:v>2.38</c:v>
                      </c:pt>
                      <c:pt idx="43">
                        <c:v>2.48</c:v>
                      </c:pt>
                      <c:pt idx="44">
                        <c:v>2.5799999999999992</c:v>
                      </c:pt>
                      <c:pt idx="45">
                        <c:v>2.68</c:v>
                      </c:pt>
                      <c:pt idx="46">
                        <c:v>2.78</c:v>
                      </c:pt>
                      <c:pt idx="47">
                        <c:v>2.88</c:v>
                      </c:pt>
                      <c:pt idx="48">
                        <c:v>2.96</c:v>
                      </c:pt>
                      <c:pt idx="49">
                        <c:v>3.06</c:v>
                      </c:pt>
                      <c:pt idx="50">
                        <c:v>3.16</c:v>
                      </c:pt>
                      <c:pt idx="51">
                        <c:v>3.16</c:v>
                      </c:pt>
                      <c:pt idx="52">
                        <c:v>3.24</c:v>
                      </c:pt>
                      <c:pt idx="53">
                        <c:v>3.34</c:v>
                      </c:pt>
                      <c:pt idx="54">
                        <c:v>3.42</c:v>
                      </c:pt>
                      <c:pt idx="55">
                        <c:v>3.52</c:v>
                      </c:pt>
                      <c:pt idx="56">
                        <c:v>3.5999999999999992</c:v>
                      </c:pt>
                      <c:pt idx="57">
                        <c:v>3.68</c:v>
                      </c:pt>
                      <c:pt idx="58">
                        <c:v>3.76</c:v>
                      </c:pt>
                      <c:pt idx="59">
                        <c:v>3.8399999999999981</c:v>
                      </c:pt>
                      <c:pt idx="60">
                        <c:v>3.8399999999999981</c:v>
                      </c:pt>
                      <c:pt idx="61">
                        <c:v>3.94</c:v>
                      </c:pt>
                      <c:pt idx="62">
                        <c:v>4.0199999999999996</c:v>
                      </c:pt>
                      <c:pt idx="63">
                        <c:v>4.1000000000000014</c:v>
                      </c:pt>
                      <c:pt idx="64">
                        <c:v>4.1800000000000006</c:v>
                      </c:pt>
                      <c:pt idx="65">
                        <c:v>4.2600000000000007</c:v>
                      </c:pt>
                      <c:pt idx="66">
                        <c:v>4.34</c:v>
                      </c:pt>
                      <c:pt idx="67">
                        <c:v>4.42</c:v>
                      </c:pt>
                      <c:pt idx="68">
                        <c:v>4.5</c:v>
                      </c:pt>
                      <c:pt idx="69">
                        <c:v>4.5</c:v>
                      </c:pt>
                      <c:pt idx="70">
                        <c:v>4.58</c:v>
                      </c:pt>
                      <c:pt idx="71">
                        <c:v>4.6599999999999984</c:v>
                      </c:pt>
                      <c:pt idx="72">
                        <c:v>4.74</c:v>
                      </c:pt>
                      <c:pt idx="73">
                        <c:v>4.8199999999999976</c:v>
                      </c:pt>
                      <c:pt idx="74">
                        <c:v>4.9000000000000004</c:v>
                      </c:pt>
                      <c:pt idx="75">
                        <c:v>4.9800000000000004</c:v>
                      </c:pt>
                      <c:pt idx="76">
                        <c:v>5.0599999999999996</c:v>
                      </c:pt>
                      <c:pt idx="77">
                        <c:v>5.1400000000000006</c:v>
                      </c:pt>
                      <c:pt idx="78">
                        <c:v>5.2200000000000006</c:v>
                      </c:pt>
                      <c:pt idx="79">
                        <c:v>5.2200000000000006</c:v>
                      </c:pt>
                      <c:pt idx="80">
                        <c:v>5.3000000000000007</c:v>
                      </c:pt>
                      <c:pt idx="81">
                        <c:v>5.38</c:v>
                      </c:pt>
                      <c:pt idx="82">
                        <c:v>5.46</c:v>
                      </c:pt>
                      <c:pt idx="83">
                        <c:v>5.54</c:v>
                      </c:pt>
                      <c:pt idx="84">
                        <c:v>5.6199999999999983</c:v>
                      </c:pt>
                      <c:pt idx="85">
                        <c:v>5.7</c:v>
                      </c:pt>
                      <c:pt idx="86">
                        <c:v>5.8000000000000007</c:v>
                      </c:pt>
                      <c:pt idx="87">
                        <c:v>5.8000000000000007</c:v>
                      </c:pt>
                      <c:pt idx="88">
                        <c:v>5.88</c:v>
                      </c:pt>
                      <c:pt idx="89">
                        <c:v>5.96</c:v>
                      </c:pt>
                      <c:pt idx="90">
                        <c:v>6.04</c:v>
                      </c:pt>
                      <c:pt idx="91">
                        <c:v>6.1400000000000006</c:v>
                      </c:pt>
                      <c:pt idx="92">
                        <c:v>6.2200000000000006</c:v>
                      </c:pt>
                      <c:pt idx="93">
                        <c:v>6.3199999999999976</c:v>
                      </c:pt>
                      <c:pt idx="94">
                        <c:v>6.42</c:v>
                      </c:pt>
                      <c:pt idx="95">
                        <c:v>6.52</c:v>
                      </c:pt>
                      <c:pt idx="96">
                        <c:v>6.6</c:v>
                      </c:pt>
                      <c:pt idx="97">
                        <c:v>6.7</c:v>
                      </c:pt>
                      <c:pt idx="98">
                        <c:v>6.7</c:v>
                      </c:pt>
                      <c:pt idx="99">
                        <c:v>6.8000000000000007</c:v>
                      </c:pt>
                      <c:pt idx="100">
                        <c:v>6.92</c:v>
                      </c:pt>
                      <c:pt idx="101">
                        <c:v>7.02</c:v>
                      </c:pt>
                      <c:pt idx="102">
                        <c:v>7.1199999999999983</c:v>
                      </c:pt>
                      <c:pt idx="103">
                        <c:v>7.24</c:v>
                      </c:pt>
                      <c:pt idx="104">
                        <c:v>7.34</c:v>
                      </c:pt>
                      <c:pt idx="105">
                        <c:v>7.46</c:v>
                      </c:pt>
                      <c:pt idx="106">
                        <c:v>7.58</c:v>
                      </c:pt>
                      <c:pt idx="107">
                        <c:v>7.58</c:v>
                      </c:pt>
                      <c:pt idx="108">
                        <c:v>7.7</c:v>
                      </c:pt>
                      <c:pt idx="109">
                        <c:v>7.8199999999999976</c:v>
                      </c:pt>
                      <c:pt idx="110">
                        <c:v>7.94</c:v>
                      </c:pt>
                      <c:pt idx="111">
                        <c:v>8.06</c:v>
                      </c:pt>
                      <c:pt idx="112">
                        <c:v>8.2000000000000011</c:v>
                      </c:pt>
                      <c:pt idx="113">
                        <c:v>8.32</c:v>
                      </c:pt>
                      <c:pt idx="114">
                        <c:v>8.44</c:v>
                      </c:pt>
                      <c:pt idx="115">
                        <c:v>8.44</c:v>
                      </c:pt>
                      <c:pt idx="116">
                        <c:v>8.58</c:v>
                      </c:pt>
                      <c:pt idx="117">
                        <c:v>8.7200000000000006</c:v>
                      </c:pt>
                      <c:pt idx="118">
                        <c:v>8.84</c:v>
                      </c:pt>
                      <c:pt idx="119">
                        <c:v>8.98</c:v>
                      </c:pt>
                      <c:pt idx="120">
                        <c:v>9.120000000000001</c:v>
                      </c:pt>
                      <c:pt idx="121">
                        <c:v>9.26</c:v>
                      </c:pt>
                      <c:pt idx="122">
                        <c:v>9.4</c:v>
                      </c:pt>
                      <c:pt idx="123">
                        <c:v>9.5400000000000009</c:v>
                      </c:pt>
                      <c:pt idx="124">
                        <c:v>9.68</c:v>
                      </c:pt>
                      <c:pt idx="125">
                        <c:v>9.68</c:v>
                      </c:pt>
                      <c:pt idx="126">
                        <c:v>9.82</c:v>
                      </c:pt>
                      <c:pt idx="127">
                        <c:v>9.9600000000000026</c:v>
                      </c:pt>
                      <c:pt idx="128">
                        <c:v>10.119999999999999</c:v>
                      </c:pt>
                      <c:pt idx="129">
                        <c:v>10.26</c:v>
                      </c:pt>
                      <c:pt idx="130">
                        <c:v>10.4</c:v>
                      </c:pt>
                      <c:pt idx="131">
                        <c:v>10.56</c:v>
                      </c:pt>
                      <c:pt idx="132">
                        <c:v>10.7</c:v>
                      </c:pt>
                      <c:pt idx="133">
                        <c:v>10.86</c:v>
                      </c:pt>
                      <c:pt idx="134">
                        <c:v>11</c:v>
                      </c:pt>
                      <c:pt idx="135">
                        <c:v>11</c:v>
                      </c:pt>
                      <c:pt idx="136">
                        <c:v>11.16</c:v>
                      </c:pt>
                      <c:pt idx="137">
                        <c:v>11.3</c:v>
                      </c:pt>
                      <c:pt idx="138">
                        <c:v>11.46</c:v>
                      </c:pt>
                      <c:pt idx="139">
                        <c:v>11.6</c:v>
                      </c:pt>
                      <c:pt idx="140">
                        <c:v>11.76</c:v>
                      </c:pt>
                      <c:pt idx="141">
                        <c:v>11.9</c:v>
                      </c:pt>
                      <c:pt idx="142">
                        <c:v>11.9</c:v>
                      </c:pt>
                      <c:pt idx="143">
                        <c:v>12.18</c:v>
                      </c:pt>
                      <c:pt idx="144">
                        <c:v>12.18</c:v>
                      </c:pt>
                      <c:pt idx="145">
                        <c:v>12.32</c:v>
                      </c:pt>
                      <c:pt idx="146">
                        <c:v>12.46</c:v>
                      </c:pt>
                      <c:pt idx="147">
                        <c:v>12.58</c:v>
                      </c:pt>
                      <c:pt idx="148">
                        <c:v>12.72</c:v>
                      </c:pt>
                      <c:pt idx="149">
                        <c:v>12.86</c:v>
                      </c:pt>
                      <c:pt idx="150">
                        <c:v>12.98</c:v>
                      </c:pt>
                      <c:pt idx="151">
                        <c:v>13.12</c:v>
                      </c:pt>
                      <c:pt idx="152">
                        <c:v>13.24</c:v>
                      </c:pt>
                      <c:pt idx="153">
                        <c:v>13.38</c:v>
                      </c:pt>
                      <c:pt idx="154">
                        <c:v>13.38</c:v>
                      </c:pt>
                      <c:pt idx="155">
                        <c:v>13.5</c:v>
                      </c:pt>
                      <c:pt idx="156">
                        <c:v>13.64</c:v>
                      </c:pt>
                      <c:pt idx="157">
                        <c:v>13.76</c:v>
                      </c:pt>
                      <c:pt idx="158">
                        <c:v>13.9</c:v>
                      </c:pt>
                      <c:pt idx="159">
                        <c:v>14.02</c:v>
                      </c:pt>
                      <c:pt idx="160">
                        <c:v>14.16</c:v>
                      </c:pt>
                      <c:pt idx="161">
                        <c:v>14.28</c:v>
                      </c:pt>
                      <c:pt idx="162">
                        <c:v>14.42</c:v>
                      </c:pt>
                      <c:pt idx="163">
                        <c:v>14.42</c:v>
                      </c:pt>
                      <c:pt idx="164">
                        <c:v>14.56</c:v>
                      </c:pt>
                      <c:pt idx="165">
                        <c:v>14.68</c:v>
                      </c:pt>
                      <c:pt idx="166">
                        <c:v>14.82</c:v>
                      </c:pt>
                      <c:pt idx="167">
                        <c:v>14.96</c:v>
                      </c:pt>
                      <c:pt idx="168">
                        <c:v>15.1</c:v>
                      </c:pt>
                      <c:pt idx="169">
                        <c:v>15.24</c:v>
                      </c:pt>
                      <c:pt idx="170">
                        <c:v>15.38</c:v>
                      </c:pt>
                      <c:pt idx="171">
                        <c:v>15.38</c:v>
                      </c:pt>
                      <c:pt idx="172">
                        <c:v>15.52</c:v>
                      </c:pt>
                      <c:pt idx="173">
                        <c:v>15.66</c:v>
                      </c:pt>
                      <c:pt idx="174">
                        <c:v>15.8</c:v>
                      </c:pt>
                      <c:pt idx="175">
                        <c:v>15.94</c:v>
                      </c:pt>
                      <c:pt idx="176">
                        <c:v>16.079999999999998</c:v>
                      </c:pt>
                      <c:pt idx="177">
                        <c:v>16.239999999999998</c:v>
                      </c:pt>
                      <c:pt idx="178">
                        <c:v>16.38</c:v>
                      </c:pt>
                      <c:pt idx="179">
                        <c:v>16.52</c:v>
                      </c:pt>
                      <c:pt idx="180">
                        <c:v>16.68</c:v>
                      </c:pt>
                      <c:pt idx="181">
                        <c:v>16.82</c:v>
                      </c:pt>
                      <c:pt idx="182">
                        <c:v>16.82</c:v>
                      </c:pt>
                      <c:pt idx="183">
                        <c:v>16.98</c:v>
                      </c:pt>
                      <c:pt idx="184">
                        <c:v>17.12</c:v>
                      </c:pt>
                      <c:pt idx="185">
                        <c:v>17.28</c:v>
                      </c:pt>
                      <c:pt idx="186">
                        <c:v>17.420000000000002</c:v>
                      </c:pt>
                      <c:pt idx="187">
                        <c:v>17.579999999999998</c:v>
                      </c:pt>
                      <c:pt idx="188">
                        <c:v>17.72</c:v>
                      </c:pt>
                      <c:pt idx="189">
                        <c:v>17.88</c:v>
                      </c:pt>
                      <c:pt idx="190">
                        <c:v>18.02</c:v>
                      </c:pt>
                      <c:pt idx="191">
                        <c:v>18.02</c:v>
                      </c:pt>
                      <c:pt idx="192">
                        <c:v>18.18</c:v>
                      </c:pt>
                      <c:pt idx="193">
                        <c:v>18.32</c:v>
                      </c:pt>
                      <c:pt idx="194">
                        <c:v>18.46</c:v>
                      </c:pt>
                      <c:pt idx="195">
                        <c:v>18.62</c:v>
                      </c:pt>
                      <c:pt idx="196">
                        <c:v>18.760000000000002</c:v>
                      </c:pt>
                      <c:pt idx="197">
                        <c:v>18.920000000000002</c:v>
                      </c:pt>
                      <c:pt idx="198">
                        <c:v>19.059999999999999</c:v>
                      </c:pt>
                      <c:pt idx="199">
                        <c:v>19.059999999999999</c:v>
                      </c:pt>
                      <c:pt idx="200">
                        <c:v>19.22</c:v>
                      </c:pt>
                      <c:pt idx="201">
                        <c:v>19.36</c:v>
                      </c:pt>
                      <c:pt idx="202">
                        <c:v>19.52</c:v>
                      </c:pt>
                      <c:pt idx="203">
                        <c:v>19.68</c:v>
                      </c:pt>
                      <c:pt idx="204">
                        <c:v>19.82</c:v>
                      </c:pt>
                      <c:pt idx="205">
                        <c:v>19.98</c:v>
                      </c:pt>
                      <c:pt idx="206">
                        <c:v>20.14</c:v>
                      </c:pt>
                      <c:pt idx="207">
                        <c:v>20.3</c:v>
                      </c:pt>
                      <c:pt idx="208">
                        <c:v>20.46</c:v>
                      </c:pt>
                      <c:pt idx="209">
                        <c:v>20.62</c:v>
                      </c:pt>
                      <c:pt idx="210">
                        <c:v>20.62</c:v>
                      </c:pt>
                      <c:pt idx="211">
                        <c:v>20.78</c:v>
                      </c:pt>
                      <c:pt idx="212">
                        <c:v>20.94</c:v>
                      </c:pt>
                      <c:pt idx="213">
                        <c:v>21.1</c:v>
                      </c:pt>
                      <c:pt idx="214">
                        <c:v>21.28</c:v>
                      </c:pt>
                      <c:pt idx="215">
                        <c:v>21.44</c:v>
                      </c:pt>
                      <c:pt idx="216">
                        <c:v>21.62</c:v>
                      </c:pt>
                      <c:pt idx="217">
                        <c:v>21.78</c:v>
                      </c:pt>
                      <c:pt idx="218">
                        <c:v>21.94</c:v>
                      </c:pt>
                      <c:pt idx="219">
                        <c:v>21.94</c:v>
                      </c:pt>
                      <c:pt idx="220">
                        <c:v>22.1</c:v>
                      </c:pt>
                      <c:pt idx="221">
                        <c:v>22.26</c:v>
                      </c:pt>
                      <c:pt idx="222">
                        <c:v>22.42</c:v>
                      </c:pt>
                      <c:pt idx="223">
                        <c:v>22.56</c:v>
                      </c:pt>
                      <c:pt idx="224">
                        <c:v>22.7</c:v>
                      </c:pt>
                      <c:pt idx="225">
                        <c:v>22.86</c:v>
                      </c:pt>
                      <c:pt idx="226">
                        <c:v>23</c:v>
                      </c:pt>
                      <c:pt idx="227">
                        <c:v>23.14</c:v>
                      </c:pt>
                      <c:pt idx="228">
                        <c:v>23.14</c:v>
                      </c:pt>
                      <c:pt idx="229">
                        <c:v>23.28</c:v>
                      </c:pt>
                      <c:pt idx="230">
                        <c:v>23.42</c:v>
                      </c:pt>
                      <c:pt idx="231">
                        <c:v>23.56</c:v>
                      </c:pt>
                      <c:pt idx="232">
                        <c:v>23.7</c:v>
                      </c:pt>
                      <c:pt idx="233">
                        <c:v>23.84</c:v>
                      </c:pt>
                      <c:pt idx="234">
                        <c:v>23.98</c:v>
                      </c:pt>
                      <c:pt idx="235">
                        <c:v>24.14</c:v>
                      </c:pt>
                      <c:pt idx="236">
                        <c:v>24.28</c:v>
                      </c:pt>
                      <c:pt idx="237">
                        <c:v>24.42</c:v>
                      </c:pt>
                      <c:pt idx="238">
                        <c:v>24.42</c:v>
                      </c:pt>
                      <c:pt idx="239">
                        <c:v>24.58</c:v>
                      </c:pt>
                      <c:pt idx="240">
                        <c:v>24.72</c:v>
                      </c:pt>
                      <c:pt idx="241">
                        <c:v>24.86</c:v>
                      </c:pt>
                      <c:pt idx="242">
                        <c:v>25.02</c:v>
                      </c:pt>
                      <c:pt idx="243">
                        <c:v>25.16</c:v>
                      </c:pt>
                      <c:pt idx="244">
                        <c:v>25.3</c:v>
                      </c:pt>
                      <c:pt idx="245">
                        <c:v>25.44</c:v>
                      </c:pt>
                      <c:pt idx="246">
                        <c:v>25.58</c:v>
                      </c:pt>
                      <c:pt idx="247">
                        <c:v>25.58</c:v>
                      </c:pt>
                      <c:pt idx="248">
                        <c:v>25.72</c:v>
                      </c:pt>
                      <c:pt idx="249">
                        <c:v>25.86</c:v>
                      </c:pt>
                      <c:pt idx="250">
                        <c:v>26</c:v>
                      </c:pt>
                      <c:pt idx="251">
                        <c:v>26.12</c:v>
                      </c:pt>
                      <c:pt idx="252">
                        <c:v>26.24</c:v>
                      </c:pt>
                      <c:pt idx="253">
                        <c:v>26.36</c:v>
                      </c:pt>
                      <c:pt idx="254">
                        <c:v>26.48</c:v>
                      </c:pt>
                      <c:pt idx="255">
                        <c:v>26.6</c:v>
                      </c:pt>
                      <c:pt idx="256">
                        <c:v>26.6</c:v>
                      </c:pt>
                      <c:pt idx="257">
                        <c:v>26.72</c:v>
                      </c:pt>
                      <c:pt idx="258">
                        <c:v>26.84</c:v>
                      </c:pt>
                      <c:pt idx="259">
                        <c:v>26.94</c:v>
                      </c:pt>
                      <c:pt idx="260">
                        <c:v>27.04</c:v>
                      </c:pt>
                      <c:pt idx="261">
                        <c:v>27.14</c:v>
                      </c:pt>
                      <c:pt idx="262">
                        <c:v>27.26</c:v>
                      </c:pt>
                      <c:pt idx="263">
                        <c:v>27.34</c:v>
                      </c:pt>
                      <c:pt idx="264">
                        <c:v>27.44</c:v>
                      </c:pt>
                      <c:pt idx="265">
                        <c:v>27.54</c:v>
                      </c:pt>
                      <c:pt idx="266">
                        <c:v>27.54</c:v>
                      </c:pt>
                      <c:pt idx="267">
                        <c:v>27.62</c:v>
                      </c:pt>
                      <c:pt idx="268">
                        <c:v>27.72</c:v>
                      </c:pt>
                      <c:pt idx="269">
                        <c:v>27.8</c:v>
                      </c:pt>
                      <c:pt idx="270">
                        <c:v>27.88</c:v>
                      </c:pt>
                      <c:pt idx="271">
                        <c:v>27.96</c:v>
                      </c:pt>
                      <c:pt idx="272">
                        <c:v>28.04</c:v>
                      </c:pt>
                      <c:pt idx="273">
                        <c:v>28.04</c:v>
                      </c:pt>
                      <c:pt idx="274">
                        <c:v>28.12</c:v>
                      </c:pt>
                      <c:pt idx="275">
                        <c:v>28.2</c:v>
                      </c:pt>
                      <c:pt idx="276">
                        <c:v>28.28</c:v>
                      </c:pt>
                      <c:pt idx="277">
                        <c:v>28.36</c:v>
                      </c:pt>
                      <c:pt idx="278">
                        <c:v>28.42</c:v>
                      </c:pt>
                      <c:pt idx="279">
                        <c:v>28.48</c:v>
                      </c:pt>
                      <c:pt idx="280">
                        <c:v>28.56</c:v>
                      </c:pt>
                      <c:pt idx="281">
                        <c:v>28.62</c:v>
                      </c:pt>
                      <c:pt idx="282">
                        <c:v>28.68</c:v>
                      </c:pt>
                      <c:pt idx="283">
                        <c:v>28.74</c:v>
                      </c:pt>
                      <c:pt idx="284">
                        <c:v>28.74</c:v>
                      </c:pt>
                      <c:pt idx="285">
                        <c:v>28.82</c:v>
                      </c:pt>
                      <c:pt idx="286">
                        <c:v>28.88</c:v>
                      </c:pt>
                      <c:pt idx="287">
                        <c:v>28.94</c:v>
                      </c:pt>
                      <c:pt idx="288">
                        <c:v>28.98</c:v>
                      </c:pt>
                      <c:pt idx="289">
                        <c:v>29.04</c:v>
                      </c:pt>
                      <c:pt idx="290">
                        <c:v>29.1</c:v>
                      </c:pt>
                      <c:pt idx="291">
                        <c:v>29.14</c:v>
                      </c:pt>
                      <c:pt idx="292">
                        <c:v>29.2</c:v>
                      </c:pt>
                      <c:pt idx="293">
                        <c:v>29.26</c:v>
                      </c:pt>
                      <c:pt idx="294">
                        <c:v>29.26</c:v>
                      </c:pt>
                      <c:pt idx="295">
                        <c:v>29.3</c:v>
                      </c:pt>
                      <c:pt idx="296">
                        <c:v>29.36</c:v>
                      </c:pt>
                      <c:pt idx="297">
                        <c:v>29.4</c:v>
                      </c:pt>
                      <c:pt idx="298">
                        <c:v>29.46</c:v>
                      </c:pt>
                      <c:pt idx="299">
                        <c:v>29.52</c:v>
                      </c:pt>
                      <c:pt idx="300">
                        <c:v>29.58</c:v>
                      </c:pt>
                      <c:pt idx="301">
                        <c:v>29.62</c:v>
                      </c:pt>
                      <c:pt idx="302">
                        <c:v>29.62</c:v>
                      </c:pt>
                      <c:pt idx="303">
                        <c:v>29.68</c:v>
                      </c:pt>
                      <c:pt idx="304">
                        <c:v>29.74</c:v>
                      </c:pt>
                      <c:pt idx="305">
                        <c:v>29.8</c:v>
                      </c:pt>
                      <c:pt idx="306">
                        <c:v>29.86</c:v>
                      </c:pt>
                      <c:pt idx="307">
                        <c:v>29.92</c:v>
                      </c:pt>
                      <c:pt idx="308">
                        <c:v>30</c:v>
                      </c:pt>
                      <c:pt idx="309">
                        <c:v>30.06</c:v>
                      </c:pt>
                      <c:pt idx="310">
                        <c:v>30.12</c:v>
                      </c:pt>
                      <c:pt idx="311">
                        <c:v>30.18</c:v>
                      </c:pt>
                      <c:pt idx="312">
                        <c:v>30.18</c:v>
                      </c:pt>
                      <c:pt idx="313">
                        <c:v>30.24</c:v>
                      </c:pt>
                      <c:pt idx="314">
                        <c:v>30.32</c:v>
                      </c:pt>
                      <c:pt idx="315">
                        <c:v>30.38</c:v>
                      </c:pt>
                      <c:pt idx="316">
                        <c:v>30.44</c:v>
                      </c:pt>
                      <c:pt idx="317">
                        <c:v>30.5</c:v>
                      </c:pt>
                      <c:pt idx="318">
                        <c:v>30.56</c:v>
                      </c:pt>
                      <c:pt idx="319">
                        <c:v>30.62</c:v>
                      </c:pt>
                      <c:pt idx="320">
                        <c:v>30.66</c:v>
                      </c:pt>
                      <c:pt idx="321">
                        <c:v>30.72</c:v>
                      </c:pt>
                      <c:pt idx="322">
                        <c:v>30.72</c:v>
                      </c:pt>
                      <c:pt idx="323">
                        <c:v>30.78</c:v>
                      </c:pt>
                      <c:pt idx="324">
                        <c:v>30.82</c:v>
                      </c:pt>
                      <c:pt idx="325">
                        <c:v>30.86</c:v>
                      </c:pt>
                      <c:pt idx="326">
                        <c:v>30.9</c:v>
                      </c:pt>
                      <c:pt idx="327">
                        <c:v>30.96</c:v>
                      </c:pt>
                      <c:pt idx="328">
                        <c:v>31</c:v>
                      </c:pt>
                      <c:pt idx="329">
                        <c:v>31.04</c:v>
                      </c:pt>
                      <c:pt idx="330">
                        <c:v>31.04</c:v>
                      </c:pt>
                      <c:pt idx="331">
                        <c:v>31.08</c:v>
                      </c:pt>
                      <c:pt idx="332">
                        <c:v>31.12</c:v>
                      </c:pt>
                      <c:pt idx="333">
                        <c:v>31.16</c:v>
                      </c:pt>
                      <c:pt idx="334">
                        <c:v>31.2</c:v>
                      </c:pt>
                      <c:pt idx="335">
                        <c:v>31.24</c:v>
                      </c:pt>
                      <c:pt idx="336">
                        <c:v>31.28</c:v>
                      </c:pt>
                      <c:pt idx="337">
                        <c:v>31.32</c:v>
                      </c:pt>
                      <c:pt idx="338">
                        <c:v>31.36</c:v>
                      </c:pt>
                      <c:pt idx="339">
                        <c:v>31.4</c:v>
                      </c:pt>
                      <c:pt idx="340">
                        <c:v>31.4</c:v>
                      </c:pt>
                      <c:pt idx="341">
                        <c:v>31.44</c:v>
                      </c:pt>
                      <c:pt idx="342">
                        <c:v>31.5</c:v>
                      </c:pt>
                      <c:pt idx="343">
                        <c:v>31.54</c:v>
                      </c:pt>
                      <c:pt idx="344">
                        <c:v>31.58</c:v>
                      </c:pt>
                      <c:pt idx="345">
                        <c:v>31.64</c:v>
                      </c:pt>
                      <c:pt idx="346">
                        <c:v>31.68</c:v>
                      </c:pt>
                      <c:pt idx="347">
                        <c:v>31.72</c:v>
                      </c:pt>
                      <c:pt idx="348">
                        <c:v>31.76</c:v>
                      </c:pt>
                      <c:pt idx="349">
                        <c:v>31.8</c:v>
                      </c:pt>
                      <c:pt idx="350">
                        <c:v>31.8</c:v>
                      </c:pt>
                      <c:pt idx="351">
                        <c:v>31.84</c:v>
                      </c:pt>
                      <c:pt idx="352">
                        <c:v>31.88</c:v>
                      </c:pt>
                      <c:pt idx="353">
                        <c:v>31.92</c:v>
                      </c:pt>
                      <c:pt idx="354">
                        <c:v>31.96</c:v>
                      </c:pt>
                      <c:pt idx="355">
                        <c:v>31.97999999999999</c:v>
                      </c:pt>
                      <c:pt idx="356">
                        <c:v>32.020000000000003</c:v>
                      </c:pt>
                      <c:pt idx="357">
                        <c:v>32.06</c:v>
                      </c:pt>
                      <c:pt idx="358">
                        <c:v>32.08</c:v>
                      </c:pt>
                      <c:pt idx="359">
                        <c:v>32.08</c:v>
                      </c:pt>
                      <c:pt idx="360">
                        <c:v>32.1</c:v>
                      </c:pt>
                      <c:pt idx="361">
                        <c:v>32.14</c:v>
                      </c:pt>
                      <c:pt idx="362">
                        <c:v>32.160000000000011</c:v>
                      </c:pt>
                      <c:pt idx="363">
                        <c:v>32.18</c:v>
                      </c:pt>
                      <c:pt idx="364">
                        <c:v>32.22</c:v>
                      </c:pt>
                      <c:pt idx="365">
                        <c:v>32.24</c:v>
                      </c:pt>
                      <c:pt idx="366">
                        <c:v>32.26</c:v>
                      </c:pt>
                      <c:pt idx="367">
                        <c:v>32.28</c:v>
                      </c:pt>
                      <c:pt idx="368">
                        <c:v>32.299999999999997</c:v>
                      </c:pt>
                      <c:pt idx="369">
                        <c:v>32.299999999999997</c:v>
                      </c:pt>
                      <c:pt idx="370">
                        <c:v>32.32</c:v>
                      </c:pt>
                      <c:pt idx="371">
                        <c:v>32.340000000000003</c:v>
                      </c:pt>
                      <c:pt idx="372">
                        <c:v>32.36</c:v>
                      </c:pt>
                      <c:pt idx="373">
                        <c:v>32.380000000000003</c:v>
                      </c:pt>
                      <c:pt idx="374">
                        <c:v>32.4</c:v>
                      </c:pt>
                      <c:pt idx="375">
                        <c:v>32.4</c:v>
                      </c:pt>
                      <c:pt idx="376">
                        <c:v>32.42</c:v>
                      </c:pt>
                      <c:pt idx="377">
                        <c:v>32.44</c:v>
                      </c:pt>
                      <c:pt idx="378">
                        <c:v>32.44</c:v>
                      </c:pt>
                      <c:pt idx="379">
                        <c:v>32.46</c:v>
                      </c:pt>
                      <c:pt idx="380">
                        <c:v>32.46</c:v>
                      </c:pt>
                      <c:pt idx="381">
                        <c:v>32.479999999999997</c:v>
                      </c:pt>
                      <c:pt idx="382">
                        <c:v>32.5</c:v>
                      </c:pt>
                      <c:pt idx="383">
                        <c:v>32.5</c:v>
                      </c:pt>
                      <c:pt idx="384">
                        <c:v>32.520000000000003</c:v>
                      </c:pt>
                      <c:pt idx="385">
                        <c:v>32.520000000000003</c:v>
                      </c:pt>
                      <c:pt idx="386">
                        <c:v>32.54</c:v>
                      </c:pt>
                      <c:pt idx="387">
                        <c:v>32.54</c:v>
                      </c:pt>
                      <c:pt idx="388">
                        <c:v>32.56</c:v>
                      </c:pt>
                      <c:pt idx="389">
                        <c:v>32.56</c:v>
                      </c:pt>
                      <c:pt idx="390">
                        <c:v>32.58</c:v>
                      </c:pt>
                      <c:pt idx="391">
                        <c:v>32.58</c:v>
                      </c:pt>
                      <c:pt idx="392">
                        <c:v>32.6</c:v>
                      </c:pt>
                      <c:pt idx="393">
                        <c:v>32.6</c:v>
                      </c:pt>
                      <c:pt idx="394">
                        <c:v>32.6</c:v>
                      </c:pt>
                      <c:pt idx="395">
                        <c:v>32.6</c:v>
                      </c:pt>
                      <c:pt idx="396">
                        <c:v>32.619999999999997</c:v>
                      </c:pt>
                      <c:pt idx="397">
                        <c:v>32.619999999999997</c:v>
                      </c:pt>
                      <c:pt idx="398">
                        <c:v>32.64</c:v>
                      </c:pt>
                      <c:pt idx="399">
                        <c:v>32.64</c:v>
                      </c:pt>
                      <c:pt idx="400">
                        <c:v>32.64</c:v>
                      </c:pt>
                      <c:pt idx="401">
                        <c:v>32.660000000000011</c:v>
                      </c:pt>
                      <c:pt idx="402">
                        <c:v>32.660000000000011</c:v>
                      </c:pt>
                      <c:pt idx="403">
                        <c:v>32.660000000000011</c:v>
                      </c:pt>
                      <c:pt idx="404">
                        <c:v>32.68</c:v>
                      </c:pt>
                      <c:pt idx="405">
                        <c:v>32.68</c:v>
                      </c:pt>
                      <c:pt idx="406">
                        <c:v>32.68</c:v>
                      </c:pt>
                      <c:pt idx="407">
                        <c:v>32.68</c:v>
                      </c:pt>
                      <c:pt idx="408">
                        <c:v>32.68</c:v>
                      </c:pt>
                      <c:pt idx="409">
                        <c:v>32.700000000000003</c:v>
                      </c:pt>
                      <c:pt idx="410">
                        <c:v>32.700000000000003</c:v>
                      </c:pt>
                      <c:pt idx="411">
                        <c:v>32.700000000000003</c:v>
                      </c:pt>
                      <c:pt idx="412">
                        <c:v>32.700000000000003</c:v>
                      </c:pt>
                      <c:pt idx="413">
                        <c:v>32.72</c:v>
                      </c:pt>
                      <c:pt idx="414">
                        <c:v>32.72</c:v>
                      </c:pt>
                      <c:pt idx="415">
                        <c:v>32.72</c:v>
                      </c:pt>
                      <c:pt idx="416">
                        <c:v>32.72</c:v>
                      </c:pt>
                      <c:pt idx="417">
                        <c:v>32.72</c:v>
                      </c:pt>
                      <c:pt idx="418">
                        <c:v>32.72</c:v>
                      </c:pt>
                      <c:pt idx="419">
                        <c:v>32.74</c:v>
                      </c:pt>
                      <c:pt idx="420">
                        <c:v>32.74</c:v>
                      </c:pt>
                      <c:pt idx="421">
                        <c:v>32.74</c:v>
                      </c:pt>
                      <c:pt idx="422">
                        <c:v>32.74</c:v>
                      </c:pt>
                      <c:pt idx="423">
                        <c:v>32.74</c:v>
                      </c:pt>
                      <c:pt idx="424">
                        <c:v>32.74</c:v>
                      </c:pt>
                      <c:pt idx="425">
                        <c:v>32.74</c:v>
                      </c:pt>
                      <c:pt idx="426">
                        <c:v>32.74</c:v>
                      </c:pt>
                      <c:pt idx="427">
                        <c:v>32.76</c:v>
                      </c:pt>
                      <c:pt idx="428">
                        <c:v>32.76</c:v>
                      </c:pt>
                      <c:pt idx="429">
                        <c:v>32.76</c:v>
                      </c:pt>
                      <c:pt idx="430">
                        <c:v>32.76</c:v>
                      </c:pt>
                      <c:pt idx="431">
                        <c:v>32.76</c:v>
                      </c:pt>
                      <c:pt idx="432">
                        <c:v>32.76</c:v>
                      </c:pt>
                      <c:pt idx="433">
                        <c:v>32.76</c:v>
                      </c:pt>
                      <c:pt idx="434">
                        <c:v>32.76</c:v>
                      </c:pt>
                      <c:pt idx="435">
                        <c:v>32.76</c:v>
                      </c:pt>
                      <c:pt idx="436">
                        <c:v>32.78</c:v>
                      </c:pt>
                      <c:pt idx="437">
                        <c:v>32.78</c:v>
                      </c:pt>
                      <c:pt idx="438">
                        <c:v>32.78</c:v>
                      </c:pt>
                      <c:pt idx="439">
                        <c:v>32.78</c:v>
                      </c:pt>
                      <c:pt idx="440">
                        <c:v>32.78</c:v>
                      </c:pt>
                      <c:pt idx="441">
                        <c:v>32.78</c:v>
                      </c:pt>
                      <c:pt idx="442">
                        <c:v>32.78</c:v>
                      </c:pt>
                      <c:pt idx="443">
                        <c:v>32.78</c:v>
                      </c:pt>
                      <c:pt idx="444">
                        <c:v>32.78</c:v>
                      </c:pt>
                      <c:pt idx="445">
                        <c:v>32.78</c:v>
                      </c:pt>
                      <c:pt idx="446">
                        <c:v>32.78</c:v>
                      </c:pt>
                      <c:pt idx="447">
                        <c:v>32.78</c:v>
                      </c:pt>
                      <c:pt idx="448">
                        <c:v>32.78</c:v>
                      </c:pt>
                      <c:pt idx="449">
                        <c:v>32.78</c:v>
                      </c:pt>
                      <c:pt idx="450">
                        <c:v>32.78</c:v>
                      </c:pt>
                      <c:pt idx="451">
                        <c:v>32.799999999999997</c:v>
                      </c:pt>
                      <c:pt idx="452">
                        <c:v>32.799999999999997</c:v>
                      </c:pt>
                      <c:pt idx="453">
                        <c:v>32.799999999999997</c:v>
                      </c:pt>
                      <c:pt idx="454">
                        <c:v>32.799999999999997</c:v>
                      </c:pt>
                      <c:pt idx="455">
                        <c:v>32.799999999999997</c:v>
                      </c:pt>
                      <c:pt idx="456">
                        <c:v>32.799999999999997</c:v>
                      </c:pt>
                      <c:pt idx="457">
                        <c:v>32.799999999999997</c:v>
                      </c:pt>
                      <c:pt idx="458">
                        <c:v>32.799999999999997</c:v>
                      </c:pt>
                      <c:pt idx="459">
                        <c:v>32.799999999999997</c:v>
                      </c:pt>
                      <c:pt idx="460">
                        <c:v>32.799999999999997</c:v>
                      </c:pt>
                      <c:pt idx="461">
                        <c:v>32.799999999999997</c:v>
                      </c:pt>
                      <c:pt idx="462">
                        <c:v>32.799999999999997</c:v>
                      </c:pt>
                      <c:pt idx="463">
                        <c:v>32.799999999999997</c:v>
                      </c:pt>
                      <c:pt idx="464">
                        <c:v>32.799999999999997</c:v>
                      </c:pt>
                      <c:pt idx="465">
                        <c:v>32.799999999999997</c:v>
                      </c:pt>
                      <c:pt idx="466">
                        <c:v>32.799999999999997</c:v>
                      </c:pt>
                      <c:pt idx="467">
                        <c:v>32.799999999999997</c:v>
                      </c:pt>
                      <c:pt idx="468">
                        <c:v>32.799999999999997</c:v>
                      </c:pt>
                      <c:pt idx="469">
                        <c:v>32.799999999999997</c:v>
                      </c:pt>
                      <c:pt idx="470">
                        <c:v>32.799999999999997</c:v>
                      </c:pt>
                      <c:pt idx="471">
                        <c:v>32.799999999999997</c:v>
                      </c:pt>
                      <c:pt idx="472">
                        <c:v>32.799999999999997</c:v>
                      </c:pt>
                      <c:pt idx="473">
                        <c:v>32.799999999999997</c:v>
                      </c:pt>
                      <c:pt idx="474">
                        <c:v>32.799999999999997</c:v>
                      </c:pt>
                      <c:pt idx="475">
                        <c:v>32.799999999999997</c:v>
                      </c:pt>
                      <c:pt idx="476">
                        <c:v>32.799999999999997</c:v>
                      </c:pt>
                      <c:pt idx="477">
                        <c:v>32.799999999999997</c:v>
                      </c:pt>
                      <c:pt idx="478">
                        <c:v>32.799999999999997</c:v>
                      </c:pt>
                      <c:pt idx="479">
                        <c:v>32.799999999999997</c:v>
                      </c:pt>
                      <c:pt idx="480">
                        <c:v>32.799999999999997</c:v>
                      </c:pt>
                      <c:pt idx="481">
                        <c:v>32.799999999999997</c:v>
                      </c:pt>
                      <c:pt idx="482">
                        <c:v>32.82</c:v>
                      </c:pt>
                      <c:pt idx="483">
                        <c:v>32.82</c:v>
                      </c:pt>
                      <c:pt idx="484">
                        <c:v>32.82</c:v>
                      </c:pt>
                      <c:pt idx="485">
                        <c:v>32.82</c:v>
                      </c:pt>
                      <c:pt idx="486">
                        <c:v>32.82</c:v>
                      </c:pt>
                      <c:pt idx="487">
                        <c:v>32.82</c:v>
                      </c:pt>
                      <c:pt idx="488">
                        <c:v>32.82</c:v>
                      </c:pt>
                      <c:pt idx="489">
                        <c:v>32.82</c:v>
                      </c:pt>
                      <c:pt idx="490">
                        <c:v>32.82</c:v>
                      </c:pt>
                      <c:pt idx="491">
                        <c:v>32.82</c:v>
                      </c:pt>
                      <c:pt idx="492">
                        <c:v>32.82</c:v>
                      </c:pt>
                      <c:pt idx="493">
                        <c:v>32.82</c:v>
                      </c:pt>
                      <c:pt idx="494">
                        <c:v>32.82</c:v>
                      </c:pt>
                      <c:pt idx="495">
                        <c:v>32.82</c:v>
                      </c:pt>
                      <c:pt idx="496">
                        <c:v>32.82</c:v>
                      </c:pt>
                      <c:pt idx="497">
                        <c:v>32.82</c:v>
                      </c:pt>
                      <c:pt idx="498">
                        <c:v>32.82</c:v>
                      </c:pt>
                      <c:pt idx="499">
                        <c:v>32.82</c:v>
                      </c:pt>
                      <c:pt idx="500">
                        <c:v>32.82</c:v>
                      </c:pt>
                      <c:pt idx="501">
                        <c:v>32.82</c:v>
                      </c:pt>
                      <c:pt idx="502">
                        <c:v>32.82</c:v>
                      </c:pt>
                      <c:pt idx="503">
                        <c:v>32.82</c:v>
                      </c:pt>
                      <c:pt idx="504">
                        <c:v>32.82</c:v>
                      </c:pt>
                      <c:pt idx="505">
                        <c:v>32.82</c:v>
                      </c:pt>
                      <c:pt idx="506">
                        <c:v>32.82</c:v>
                      </c:pt>
                      <c:pt idx="507">
                        <c:v>32.82</c:v>
                      </c:pt>
                      <c:pt idx="508">
                        <c:v>32.82</c:v>
                      </c:pt>
                      <c:pt idx="509">
                        <c:v>32.82</c:v>
                      </c:pt>
                      <c:pt idx="510">
                        <c:v>32.82</c:v>
                      </c:pt>
                      <c:pt idx="511">
                        <c:v>32.82</c:v>
                      </c:pt>
                      <c:pt idx="512">
                        <c:v>32.82</c:v>
                      </c:pt>
                      <c:pt idx="513">
                        <c:v>32.82</c:v>
                      </c:pt>
                      <c:pt idx="514">
                        <c:v>32.82</c:v>
                      </c:pt>
                      <c:pt idx="515">
                        <c:v>32.82</c:v>
                      </c:pt>
                      <c:pt idx="516">
                        <c:v>32.82</c:v>
                      </c:pt>
                      <c:pt idx="517">
                        <c:v>32.82</c:v>
                      </c:pt>
                      <c:pt idx="518">
                        <c:v>32.82</c:v>
                      </c:pt>
                      <c:pt idx="519">
                        <c:v>32.82</c:v>
                      </c:pt>
                      <c:pt idx="520">
                        <c:v>32.82</c:v>
                      </c:pt>
                      <c:pt idx="521">
                        <c:v>32.82</c:v>
                      </c:pt>
                      <c:pt idx="522">
                        <c:v>32.82</c:v>
                      </c:pt>
                      <c:pt idx="523">
                        <c:v>32.82</c:v>
                      </c:pt>
                      <c:pt idx="524">
                        <c:v>32.82</c:v>
                      </c:pt>
                      <c:pt idx="525">
                        <c:v>32.82</c:v>
                      </c:pt>
                      <c:pt idx="526">
                        <c:v>32.82</c:v>
                      </c:pt>
                      <c:pt idx="527">
                        <c:v>32.82</c:v>
                      </c:pt>
                      <c:pt idx="528">
                        <c:v>32.82</c:v>
                      </c:pt>
                      <c:pt idx="529">
                        <c:v>32.82</c:v>
                      </c:pt>
                      <c:pt idx="530">
                        <c:v>32.82</c:v>
                      </c:pt>
                      <c:pt idx="531">
                        <c:v>32.82</c:v>
                      </c:pt>
                      <c:pt idx="532">
                        <c:v>32.82</c:v>
                      </c:pt>
                      <c:pt idx="533">
                        <c:v>32.82</c:v>
                      </c:pt>
                      <c:pt idx="534">
                        <c:v>32.82</c:v>
                      </c:pt>
                      <c:pt idx="535">
                        <c:v>32.82</c:v>
                      </c:pt>
                      <c:pt idx="536">
                        <c:v>32.82</c:v>
                      </c:pt>
                      <c:pt idx="537">
                        <c:v>32.82</c:v>
                      </c:pt>
                      <c:pt idx="538">
                        <c:v>32.82</c:v>
                      </c:pt>
                      <c:pt idx="539">
                        <c:v>32.82</c:v>
                      </c:pt>
                      <c:pt idx="540">
                        <c:v>32.82</c:v>
                      </c:pt>
                      <c:pt idx="541">
                        <c:v>32.82</c:v>
                      </c:pt>
                      <c:pt idx="542">
                        <c:v>32.82</c:v>
                      </c:pt>
                      <c:pt idx="543">
                        <c:v>32.82</c:v>
                      </c:pt>
                      <c:pt idx="544">
                        <c:v>32.82</c:v>
                      </c:pt>
                      <c:pt idx="545">
                        <c:v>32.82</c:v>
                      </c:pt>
                      <c:pt idx="546">
                        <c:v>32.82</c:v>
                      </c:pt>
                      <c:pt idx="547">
                        <c:v>32.82</c:v>
                      </c:pt>
                      <c:pt idx="548">
                        <c:v>32.82</c:v>
                      </c:pt>
                      <c:pt idx="549">
                        <c:v>32.82</c:v>
                      </c:pt>
                      <c:pt idx="550">
                        <c:v>32.82</c:v>
                      </c:pt>
                      <c:pt idx="551">
                        <c:v>32.82</c:v>
                      </c:pt>
                      <c:pt idx="552">
                        <c:v>32.82</c:v>
                      </c:pt>
                      <c:pt idx="553">
                        <c:v>32.82</c:v>
                      </c:pt>
                      <c:pt idx="554">
                        <c:v>32.82</c:v>
                      </c:pt>
                      <c:pt idx="555">
                        <c:v>32.82</c:v>
                      </c:pt>
                      <c:pt idx="556">
                        <c:v>32.82</c:v>
                      </c:pt>
                      <c:pt idx="557">
                        <c:v>32.82</c:v>
                      </c:pt>
                      <c:pt idx="558">
                        <c:v>32.82</c:v>
                      </c:pt>
                      <c:pt idx="559">
                        <c:v>32.82</c:v>
                      </c:pt>
                      <c:pt idx="560">
                        <c:v>32.82</c:v>
                      </c:pt>
                      <c:pt idx="561">
                        <c:v>32.82</c:v>
                      </c:pt>
                      <c:pt idx="562">
                        <c:v>32.82</c:v>
                      </c:pt>
                      <c:pt idx="563">
                        <c:v>32.82</c:v>
                      </c:pt>
                      <c:pt idx="564">
                        <c:v>32.82</c:v>
                      </c:pt>
                      <c:pt idx="565">
                        <c:v>32.82</c:v>
                      </c:pt>
                      <c:pt idx="566">
                        <c:v>32.82</c:v>
                      </c:pt>
                      <c:pt idx="567">
                        <c:v>32.82</c:v>
                      </c:pt>
                      <c:pt idx="568">
                        <c:v>32.82</c:v>
                      </c:pt>
                      <c:pt idx="569">
                        <c:v>32.82</c:v>
                      </c:pt>
                      <c:pt idx="570">
                        <c:v>32.82</c:v>
                      </c:pt>
                      <c:pt idx="571">
                        <c:v>32.82</c:v>
                      </c:pt>
                      <c:pt idx="572">
                        <c:v>32.82</c:v>
                      </c:pt>
                      <c:pt idx="573">
                        <c:v>32.82</c:v>
                      </c:pt>
                      <c:pt idx="574">
                        <c:v>32.82</c:v>
                      </c:pt>
                      <c:pt idx="575">
                        <c:v>32.82</c:v>
                      </c:pt>
                      <c:pt idx="576">
                        <c:v>32.82</c:v>
                      </c:pt>
                      <c:pt idx="577">
                        <c:v>32.82</c:v>
                      </c:pt>
                      <c:pt idx="578">
                        <c:v>32.82</c:v>
                      </c:pt>
                      <c:pt idx="579">
                        <c:v>32.82</c:v>
                      </c:pt>
                      <c:pt idx="580">
                        <c:v>32.82</c:v>
                      </c:pt>
                      <c:pt idx="581">
                        <c:v>32.82</c:v>
                      </c:pt>
                      <c:pt idx="582">
                        <c:v>32.82</c:v>
                      </c:pt>
                      <c:pt idx="583">
                        <c:v>32.82</c:v>
                      </c:pt>
                      <c:pt idx="584">
                        <c:v>32.82</c:v>
                      </c:pt>
                      <c:pt idx="585">
                        <c:v>32.82</c:v>
                      </c:pt>
                      <c:pt idx="586">
                        <c:v>32.82</c:v>
                      </c:pt>
                      <c:pt idx="587">
                        <c:v>32.82</c:v>
                      </c:pt>
                      <c:pt idx="588">
                        <c:v>32.82</c:v>
                      </c:pt>
                      <c:pt idx="589">
                        <c:v>32.82</c:v>
                      </c:pt>
                      <c:pt idx="590">
                        <c:v>32.82</c:v>
                      </c:pt>
                      <c:pt idx="591">
                        <c:v>32.82</c:v>
                      </c:pt>
                      <c:pt idx="592">
                        <c:v>32.82</c:v>
                      </c:pt>
                      <c:pt idx="593">
                        <c:v>32.82</c:v>
                      </c:pt>
                      <c:pt idx="594">
                        <c:v>32.82</c:v>
                      </c:pt>
                      <c:pt idx="595">
                        <c:v>32.82</c:v>
                      </c:pt>
                      <c:pt idx="596">
                        <c:v>32.82</c:v>
                      </c:pt>
                      <c:pt idx="597">
                        <c:v>32.82</c:v>
                      </c:pt>
                      <c:pt idx="598">
                        <c:v>32.82</c:v>
                      </c:pt>
                      <c:pt idx="599">
                        <c:v>32.82</c:v>
                      </c:pt>
                      <c:pt idx="600">
                        <c:v>32.82</c:v>
                      </c:pt>
                      <c:pt idx="601">
                        <c:v>32.82</c:v>
                      </c:pt>
                      <c:pt idx="602">
                        <c:v>32.82</c:v>
                      </c:pt>
                      <c:pt idx="603">
                        <c:v>32.82</c:v>
                      </c:pt>
                      <c:pt idx="604">
                        <c:v>32.82</c:v>
                      </c:pt>
                      <c:pt idx="605">
                        <c:v>32.82</c:v>
                      </c:pt>
                      <c:pt idx="606">
                        <c:v>32.82</c:v>
                      </c:pt>
                      <c:pt idx="607">
                        <c:v>32.82</c:v>
                      </c:pt>
                      <c:pt idx="608">
                        <c:v>32.82</c:v>
                      </c:pt>
                      <c:pt idx="609">
                        <c:v>32.82</c:v>
                      </c:pt>
                      <c:pt idx="610">
                        <c:v>32.82</c:v>
                      </c:pt>
                      <c:pt idx="611">
                        <c:v>32.82</c:v>
                      </c:pt>
                      <c:pt idx="612">
                        <c:v>32.82</c:v>
                      </c:pt>
                      <c:pt idx="613">
                        <c:v>32.82</c:v>
                      </c:pt>
                      <c:pt idx="614">
                        <c:v>32.82</c:v>
                      </c:pt>
                      <c:pt idx="615">
                        <c:v>32.82</c:v>
                      </c:pt>
                      <c:pt idx="616">
                        <c:v>32.82</c:v>
                      </c:pt>
                      <c:pt idx="617">
                        <c:v>32.82</c:v>
                      </c:pt>
                      <c:pt idx="618">
                        <c:v>32.82</c:v>
                      </c:pt>
                      <c:pt idx="619">
                        <c:v>32.82</c:v>
                      </c:pt>
                      <c:pt idx="620">
                        <c:v>32.82</c:v>
                      </c:pt>
                      <c:pt idx="621">
                        <c:v>32.82</c:v>
                      </c:pt>
                      <c:pt idx="622">
                        <c:v>32.82</c:v>
                      </c:pt>
                      <c:pt idx="623">
                        <c:v>32.82</c:v>
                      </c:pt>
                      <c:pt idx="624">
                        <c:v>32.82</c:v>
                      </c:pt>
                      <c:pt idx="625">
                        <c:v>32.82</c:v>
                      </c:pt>
                      <c:pt idx="626">
                        <c:v>32.82</c:v>
                      </c:pt>
                      <c:pt idx="627">
                        <c:v>32.82</c:v>
                      </c:pt>
                      <c:pt idx="628">
                        <c:v>32.82</c:v>
                      </c:pt>
                      <c:pt idx="629">
                        <c:v>32.82</c:v>
                      </c:pt>
                      <c:pt idx="630">
                        <c:v>32.82</c:v>
                      </c:pt>
                      <c:pt idx="631">
                        <c:v>32.82</c:v>
                      </c:pt>
                      <c:pt idx="632">
                        <c:v>32.82</c:v>
                      </c:pt>
                      <c:pt idx="633">
                        <c:v>32.82</c:v>
                      </c:pt>
                      <c:pt idx="634">
                        <c:v>32.82</c:v>
                      </c:pt>
                      <c:pt idx="635">
                        <c:v>32.82</c:v>
                      </c:pt>
                      <c:pt idx="636">
                        <c:v>32.82</c:v>
                      </c:pt>
                      <c:pt idx="637">
                        <c:v>32.82</c:v>
                      </c:pt>
                      <c:pt idx="638">
                        <c:v>32.82</c:v>
                      </c:pt>
                      <c:pt idx="639">
                        <c:v>32.82</c:v>
                      </c:pt>
                      <c:pt idx="640">
                        <c:v>32.82</c:v>
                      </c:pt>
                      <c:pt idx="641">
                        <c:v>32.82</c:v>
                      </c:pt>
                      <c:pt idx="642">
                        <c:v>32.82</c:v>
                      </c:pt>
                      <c:pt idx="643">
                        <c:v>32.82</c:v>
                      </c:pt>
                      <c:pt idx="644">
                        <c:v>32.82</c:v>
                      </c:pt>
                      <c:pt idx="645">
                        <c:v>32.82</c:v>
                      </c:pt>
                      <c:pt idx="646">
                        <c:v>32.82</c:v>
                      </c:pt>
                      <c:pt idx="647">
                        <c:v>32.82</c:v>
                      </c:pt>
                      <c:pt idx="648">
                        <c:v>32.82</c:v>
                      </c:pt>
                      <c:pt idx="649">
                        <c:v>32.82</c:v>
                      </c:pt>
                      <c:pt idx="650">
                        <c:v>32.82</c:v>
                      </c:pt>
                      <c:pt idx="651">
                        <c:v>32.82</c:v>
                      </c:pt>
                      <c:pt idx="652">
                        <c:v>32.82</c:v>
                      </c:pt>
                      <c:pt idx="653">
                        <c:v>32.82</c:v>
                      </c:pt>
                      <c:pt idx="654">
                        <c:v>32.82</c:v>
                      </c:pt>
                      <c:pt idx="655">
                        <c:v>32.82</c:v>
                      </c:pt>
                      <c:pt idx="656">
                        <c:v>32.82</c:v>
                      </c:pt>
                      <c:pt idx="657">
                        <c:v>32.82</c:v>
                      </c:pt>
                      <c:pt idx="658">
                        <c:v>32.82</c:v>
                      </c:pt>
                      <c:pt idx="659">
                        <c:v>32.82</c:v>
                      </c:pt>
                      <c:pt idx="660">
                        <c:v>32.82</c:v>
                      </c:pt>
                      <c:pt idx="661">
                        <c:v>32.82</c:v>
                      </c:pt>
                      <c:pt idx="662">
                        <c:v>32.82</c:v>
                      </c:pt>
                      <c:pt idx="663">
                        <c:v>32.82</c:v>
                      </c:pt>
                      <c:pt idx="664">
                        <c:v>32.82</c:v>
                      </c:pt>
                      <c:pt idx="665">
                        <c:v>32.82</c:v>
                      </c:pt>
                      <c:pt idx="666">
                        <c:v>32.82</c:v>
                      </c:pt>
                      <c:pt idx="667">
                        <c:v>32.82</c:v>
                      </c:pt>
                      <c:pt idx="668">
                        <c:v>32.82</c:v>
                      </c:pt>
                      <c:pt idx="669">
                        <c:v>32.82</c:v>
                      </c:pt>
                      <c:pt idx="670">
                        <c:v>32.82</c:v>
                      </c:pt>
                      <c:pt idx="671">
                        <c:v>32.82</c:v>
                      </c:pt>
                      <c:pt idx="672">
                        <c:v>32.82</c:v>
                      </c:pt>
                      <c:pt idx="673">
                        <c:v>32.82</c:v>
                      </c:pt>
                      <c:pt idx="674">
                        <c:v>32.82</c:v>
                      </c:pt>
                      <c:pt idx="675">
                        <c:v>32.82</c:v>
                      </c:pt>
                      <c:pt idx="676">
                        <c:v>32.82</c:v>
                      </c:pt>
                      <c:pt idx="677">
                        <c:v>32.82</c:v>
                      </c:pt>
                      <c:pt idx="678">
                        <c:v>32.82</c:v>
                      </c:pt>
                      <c:pt idx="679">
                        <c:v>32.82</c:v>
                      </c:pt>
                      <c:pt idx="680">
                        <c:v>32.82</c:v>
                      </c:pt>
                      <c:pt idx="681">
                        <c:v>32.82</c:v>
                      </c:pt>
                      <c:pt idx="682">
                        <c:v>32.82</c:v>
                      </c:pt>
                      <c:pt idx="683">
                        <c:v>32.82</c:v>
                      </c:pt>
                      <c:pt idx="684">
                        <c:v>32.82</c:v>
                      </c:pt>
                      <c:pt idx="685">
                        <c:v>32.82</c:v>
                      </c:pt>
                      <c:pt idx="686">
                        <c:v>32.82</c:v>
                      </c:pt>
                      <c:pt idx="687">
                        <c:v>32.82</c:v>
                      </c:pt>
                      <c:pt idx="688">
                        <c:v>32.82</c:v>
                      </c:pt>
                      <c:pt idx="689">
                        <c:v>32.82</c:v>
                      </c:pt>
                      <c:pt idx="690">
                        <c:v>32.82</c:v>
                      </c:pt>
                      <c:pt idx="691">
                        <c:v>32.82</c:v>
                      </c:pt>
                      <c:pt idx="692">
                        <c:v>32.82</c:v>
                      </c:pt>
                      <c:pt idx="693">
                        <c:v>32.82</c:v>
                      </c:pt>
                      <c:pt idx="694">
                        <c:v>32.82</c:v>
                      </c:pt>
                      <c:pt idx="695">
                        <c:v>32.82</c:v>
                      </c:pt>
                      <c:pt idx="696">
                        <c:v>32.82</c:v>
                      </c:pt>
                      <c:pt idx="697">
                        <c:v>32.82</c:v>
                      </c:pt>
                      <c:pt idx="698">
                        <c:v>32.82</c:v>
                      </c:pt>
                      <c:pt idx="699">
                        <c:v>32.82</c:v>
                      </c:pt>
                      <c:pt idx="700">
                        <c:v>32.82</c:v>
                      </c:pt>
                      <c:pt idx="701">
                        <c:v>32.82</c:v>
                      </c:pt>
                      <c:pt idx="702">
                        <c:v>32.82</c:v>
                      </c:pt>
                      <c:pt idx="703">
                        <c:v>32.82</c:v>
                      </c:pt>
                      <c:pt idx="704">
                        <c:v>32.82</c:v>
                      </c:pt>
                      <c:pt idx="705">
                        <c:v>32.82</c:v>
                      </c:pt>
                      <c:pt idx="706">
                        <c:v>32.82</c:v>
                      </c:pt>
                      <c:pt idx="707">
                        <c:v>32.82</c:v>
                      </c:pt>
                      <c:pt idx="708">
                        <c:v>32.82</c:v>
                      </c:pt>
                      <c:pt idx="709">
                        <c:v>32.82</c:v>
                      </c:pt>
                      <c:pt idx="710">
                        <c:v>32.82</c:v>
                      </c:pt>
                      <c:pt idx="711">
                        <c:v>32.82</c:v>
                      </c:pt>
                      <c:pt idx="712">
                        <c:v>32.82</c:v>
                      </c:pt>
                      <c:pt idx="713">
                        <c:v>32.82</c:v>
                      </c:pt>
                      <c:pt idx="714">
                        <c:v>32.82</c:v>
                      </c:pt>
                      <c:pt idx="715">
                        <c:v>32.82</c:v>
                      </c:pt>
                      <c:pt idx="716">
                        <c:v>32.82</c:v>
                      </c:pt>
                      <c:pt idx="717">
                        <c:v>32.82</c:v>
                      </c:pt>
                      <c:pt idx="718">
                        <c:v>32.82</c:v>
                      </c:pt>
                      <c:pt idx="719">
                        <c:v>32.82</c:v>
                      </c:pt>
                      <c:pt idx="720">
                        <c:v>32.82</c:v>
                      </c:pt>
                      <c:pt idx="721">
                        <c:v>32.82</c:v>
                      </c:pt>
                      <c:pt idx="722">
                        <c:v>32.82</c:v>
                      </c:pt>
                      <c:pt idx="723">
                        <c:v>32.82</c:v>
                      </c:pt>
                      <c:pt idx="724">
                        <c:v>32.82</c:v>
                      </c:pt>
                      <c:pt idx="725">
                        <c:v>32.82</c:v>
                      </c:pt>
                      <c:pt idx="726">
                        <c:v>32.82</c:v>
                      </c:pt>
                      <c:pt idx="727">
                        <c:v>32.82</c:v>
                      </c:pt>
                      <c:pt idx="728">
                        <c:v>32.82</c:v>
                      </c:pt>
                      <c:pt idx="729">
                        <c:v>32.82</c:v>
                      </c:pt>
                      <c:pt idx="730">
                        <c:v>32.82</c:v>
                      </c:pt>
                      <c:pt idx="731">
                        <c:v>32.82</c:v>
                      </c:pt>
                      <c:pt idx="732">
                        <c:v>32.82</c:v>
                      </c:pt>
                      <c:pt idx="733">
                        <c:v>32.82</c:v>
                      </c:pt>
                      <c:pt idx="734">
                        <c:v>32.82</c:v>
                      </c:pt>
                      <c:pt idx="735">
                        <c:v>32.82</c:v>
                      </c:pt>
                      <c:pt idx="736">
                        <c:v>32.82</c:v>
                      </c:pt>
                      <c:pt idx="737">
                        <c:v>32.82</c:v>
                      </c:pt>
                      <c:pt idx="738">
                        <c:v>32.82</c:v>
                      </c:pt>
                      <c:pt idx="739">
                        <c:v>32.82</c:v>
                      </c:pt>
                      <c:pt idx="740">
                        <c:v>32.82</c:v>
                      </c:pt>
                      <c:pt idx="741">
                        <c:v>32.82</c:v>
                      </c:pt>
                      <c:pt idx="742">
                        <c:v>32.82</c:v>
                      </c:pt>
                      <c:pt idx="743">
                        <c:v>32.82</c:v>
                      </c:pt>
                      <c:pt idx="744">
                        <c:v>32.82</c:v>
                      </c:pt>
                      <c:pt idx="745">
                        <c:v>32.82</c:v>
                      </c:pt>
                      <c:pt idx="746">
                        <c:v>32.82</c:v>
                      </c:pt>
                      <c:pt idx="747">
                        <c:v>32.82</c:v>
                      </c:pt>
                      <c:pt idx="748">
                        <c:v>32.82</c:v>
                      </c:pt>
                      <c:pt idx="749">
                        <c:v>32.82</c:v>
                      </c:pt>
                      <c:pt idx="750">
                        <c:v>32.82</c:v>
                      </c:pt>
                      <c:pt idx="751">
                        <c:v>32.82</c:v>
                      </c:pt>
                      <c:pt idx="752">
                        <c:v>32.82</c:v>
                      </c:pt>
                      <c:pt idx="753">
                        <c:v>32.82</c:v>
                      </c:pt>
                      <c:pt idx="754">
                        <c:v>32.82</c:v>
                      </c:pt>
                      <c:pt idx="755">
                        <c:v>32.82</c:v>
                      </c:pt>
                      <c:pt idx="756">
                        <c:v>32.82</c:v>
                      </c:pt>
                      <c:pt idx="757">
                        <c:v>32.82</c:v>
                      </c:pt>
                      <c:pt idx="758">
                        <c:v>32.82</c:v>
                      </c:pt>
                      <c:pt idx="759">
                        <c:v>32.82</c:v>
                      </c:pt>
                      <c:pt idx="760">
                        <c:v>32.82</c:v>
                      </c:pt>
                      <c:pt idx="761">
                        <c:v>32.82</c:v>
                      </c:pt>
                      <c:pt idx="762">
                        <c:v>32.82</c:v>
                      </c:pt>
                      <c:pt idx="763">
                        <c:v>32.82</c:v>
                      </c:pt>
                      <c:pt idx="764">
                        <c:v>32.82</c:v>
                      </c:pt>
                      <c:pt idx="765">
                        <c:v>32.82</c:v>
                      </c:pt>
                      <c:pt idx="766">
                        <c:v>32.82</c:v>
                      </c:pt>
                      <c:pt idx="767">
                        <c:v>32.82</c:v>
                      </c:pt>
                      <c:pt idx="768">
                        <c:v>32.82</c:v>
                      </c:pt>
                      <c:pt idx="769">
                        <c:v>32.82</c:v>
                      </c:pt>
                      <c:pt idx="770">
                        <c:v>32.82</c:v>
                      </c:pt>
                      <c:pt idx="771">
                        <c:v>32.799999999999997</c:v>
                      </c:pt>
                      <c:pt idx="772">
                        <c:v>32.799999999999997</c:v>
                      </c:pt>
                      <c:pt idx="773">
                        <c:v>32.799999999999997</c:v>
                      </c:pt>
                      <c:pt idx="774">
                        <c:v>32.799999999999997</c:v>
                      </c:pt>
                      <c:pt idx="775">
                        <c:v>32.799999999999997</c:v>
                      </c:pt>
                      <c:pt idx="776">
                        <c:v>32.799999999999997</c:v>
                      </c:pt>
                      <c:pt idx="777">
                        <c:v>32.799999999999997</c:v>
                      </c:pt>
                      <c:pt idx="778">
                        <c:v>32.799999999999997</c:v>
                      </c:pt>
                      <c:pt idx="779">
                        <c:v>32.799999999999997</c:v>
                      </c:pt>
                      <c:pt idx="780">
                        <c:v>32.799999999999997</c:v>
                      </c:pt>
                      <c:pt idx="781">
                        <c:v>32.799999999999997</c:v>
                      </c:pt>
                      <c:pt idx="782">
                        <c:v>32.799999999999997</c:v>
                      </c:pt>
                      <c:pt idx="783">
                        <c:v>32.799999999999997</c:v>
                      </c:pt>
                      <c:pt idx="784">
                        <c:v>32.799999999999997</c:v>
                      </c:pt>
                      <c:pt idx="785">
                        <c:v>32.799999999999997</c:v>
                      </c:pt>
                      <c:pt idx="786">
                        <c:v>32.82</c:v>
                      </c:pt>
                      <c:pt idx="787">
                        <c:v>32.82</c:v>
                      </c:pt>
                      <c:pt idx="788">
                        <c:v>32.82</c:v>
                      </c:pt>
                      <c:pt idx="789">
                        <c:v>32.82</c:v>
                      </c:pt>
                      <c:pt idx="790">
                        <c:v>32.82</c:v>
                      </c:pt>
                      <c:pt idx="791">
                        <c:v>32.82</c:v>
                      </c:pt>
                      <c:pt idx="792">
                        <c:v>32.82</c:v>
                      </c:pt>
                      <c:pt idx="793">
                        <c:v>32.799999999999997</c:v>
                      </c:pt>
                      <c:pt idx="794">
                        <c:v>32.799999999999997</c:v>
                      </c:pt>
                      <c:pt idx="795">
                        <c:v>32.799999999999997</c:v>
                      </c:pt>
                      <c:pt idx="796">
                        <c:v>32.799999999999997</c:v>
                      </c:pt>
                      <c:pt idx="797">
                        <c:v>32.82</c:v>
                      </c:pt>
                      <c:pt idx="798">
                        <c:v>32.82</c:v>
                      </c:pt>
                      <c:pt idx="799">
                        <c:v>32.82</c:v>
                      </c:pt>
                      <c:pt idx="800">
                        <c:v>32.82</c:v>
                      </c:pt>
                      <c:pt idx="801">
                        <c:v>32.82</c:v>
                      </c:pt>
                      <c:pt idx="802">
                        <c:v>32.82</c:v>
                      </c:pt>
                      <c:pt idx="803">
                        <c:v>32.82</c:v>
                      </c:pt>
                      <c:pt idx="804">
                        <c:v>32.82</c:v>
                      </c:pt>
                      <c:pt idx="805">
                        <c:v>32.82</c:v>
                      </c:pt>
                      <c:pt idx="806">
                        <c:v>32.82</c:v>
                      </c:pt>
                      <c:pt idx="807">
                        <c:v>32.82</c:v>
                      </c:pt>
                      <c:pt idx="808">
                        <c:v>32.82</c:v>
                      </c:pt>
                      <c:pt idx="809">
                        <c:v>32.82</c:v>
                      </c:pt>
                      <c:pt idx="810">
                        <c:v>32.82</c:v>
                      </c:pt>
                      <c:pt idx="811">
                        <c:v>32.82</c:v>
                      </c:pt>
                      <c:pt idx="812">
                        <c:v>32.82</c:v>
                      </c:pt>
                      <c:pt idx="813">
                        <c:v>32.82</c:v>
                      </c:pt>
                      <c:pt idx="814">
                        <c:v>32.82</c:v>
                      </c:pt>
                      <c:pt idx="815">
                        <c:v>32.82</c:v>
                      </c:pt>
                      <c:pt idx="816">
                        <c:v>32.82</c:v>
                      </c:pt>
                      <c:pt idx="817">
                        <c:v>32.82</c:v>
                      </c:pt>
                      <c:pt idx="818">
                        <c:v>32.82</c:v>
                      </c:pt>
                      <c:pt idx="819">
                        <c:v>32.82</c:v>
                      </c:pt>
                      <c:pt idx="820">
                        <c:v>32.82</c:v>
                      </c:pt>
                      <c:pt idx="821">
                        <c:v>32.82</c:v>
                      </c:pt>
                      <c:pt idx="822">
                        <c:v>32.82</c:v>
                      </c:pt>
                      <c:pt idx="823">
                        <c:v>32.82</c:v>
                      </c:pt>
                      <c:pt idx="824">
                        <c:v>32.82</c:v>
                      </c:pt>
                      <c:pt idx="825">
                        <c:v>32.799999999999997</c:v>
                      </c:pt>
                      <c:pt idx="826">
                        <c:v>32.799999999999997</c:v>
                      </c:pt>
                      <c:pt idx="827">
                        <c:v>32.799999999999997</c:v>
                      </c:pt>
                      <c:pt idx="828">
                        <c:v>32.799999999999997</c:v>
                      </c:pt>
                      <c:pt idx="829">
                        <c:v>32.78</c:v>
                      </c:pt>
                      <c:pt idx="830">
                        <c:v>32.78</c:v>
                      </c:pt>
                      <c:pt idx="831">
                        <c:v>32.78</c:v>
                      </c:pt>
                      <c:pt idx="832">
                        <c:v>32.76</c:v>
                      </c:pt>
                      <c:pt idx="833">
                        <c:v>32.76</c:v>
                      </c:pt>
                      <c:pt idx="834">
                        <c:v>32.76</c:v>
                      </c:pt>
                      <c:pt idx="835">
                        <c:v>32.74</c:v>
                      </c:pt>
                      <c:pt idx="836">
                        <c:v>32.74</c:v>
                      </c:pt>
                      <c:pt idx="837">
                        <c:v>32.74</c:v>
                      </c:pt>
                      <c:pt idx="838">
                        <c:v>32.74</c:v>
                      </c:pt>
                      <c:pt idx="839">
                        <c:v>32.72</c:v>
                      </c:pt>
                      <c:pt idx="840">
                        <c:v>32.72</c:v>
                      </c:pt>
                      <c:pt idx="841">
                        <c:v>32.72</c:v>
                      </c:pt>
                      <c:pt idx="842">
                        <c:v>32.72</c:v>
                      </c:pt>
                      <c:pt idx="843">
                        <c:v>32.72</c:v>
                      </c:pt>
                      <c:pt idx="844">
                        <c:v>32.700000000000003</c:v>
                      </c:pt>
                      <c:pt idx="845">
                        <c:v>32.700000000000003</c:v>
                      </c:pt>
                      <c:pt idx="846">
                        <c:v>32.700000000000003</c:v>
                      </c:pt>
                      <c:pt idx="847">
                        <c:v>32.700000000000003</c:v>
                      </c:pt>
                      <c:pt idx="848">
                        <c:v>32.700000000000003</c:v>
                      </c:pt>
                      <c:pt idx="849">
                        <c:v>32.700000000000003</c:v>
                      </c:pt>
                      <c:pt idx="850">
                        <c:v>32.700000000000003</c:v>
                      </c:pt>
                      <c:pt idx="851">
                        <c:v>32.700000000000003</c:v>
                      </c:pt>
                      <c:pt idx="852">
                        <c:v>32.700000000000003</c:v>
                      </c:pt>
                      <c:pt idx="853">
                        <c:v>32.700000000000003</c:v>
                      </c:pt>
                      <c:pt idx="854">
                        <c:v>32.700000000000003</c:v>
                      </c:pt>
                      <c:pt idx="855">
                        <c:v>32.700000000000003</c:v>
                      </c:pt>
                      <c:pt idx="856">
                        <c:v>32.700000000000003</c:v>
                      </c:pt>
                      <c:pt idx="857">
                        <c:v>32.700000000000003</c:v>
                      </c:pt>
                      <c:pt idx="858">
                        <c:v>32.700000000000003</c:v>
                      </c:pt>
                      <c:pt idx="859">
                        <c:v>32.700000000000003</c:v>
                      </c:pt>
                      <c:pt idx="860">
                        <c:v>32.700000000000003</c:v>
                      </c:pt>
                      <c:pt idx="861">
                        <c:v>32.700000000000003</c:v>
                      </c:pt>
                      <c:pt idx="862">
                        <c:v>32.68</c:v>
                      </c:pt>
                      <c:pt idx="863">
                        <c:v>32.68</c:v>
                      </c:pt>
                      <c:pt idx="864">
                        <c:v>32.68</c:v>
                      </c:pt>
                      <c:pt idx="865">
                        <c:v>32.68</c:v>
                      </c:pt>
                      <c:pt idx="866">
                        <c:v>32.660000000000011</c:v>
                      </c:pt>
                      <c:pt idx="867">
                        <c:v>32.660000000000011</c:v>
                      </c:pt>
                      <c:pt idx="868">
                        <c:v>32.64</c:v>
                      </c:pt>
                      <c:pt idx="869">
                        <c:v>32.64</c:v>
                      </c:pt>
                      <c:pt idx="870">
                        <c:v>32.64</c:v>
                      </c:pt>
                      <c:pt idx="871">
                        <c:v>32.619999999999997</c:v>
                      </c:pt>
                      <c:pt idx="872">
                        <c:v>32.619999999999997</c:v>
                      </c:pt>
                      <c:pt idx="873">
                        <c:v>32.619999999999997</c:v>
                      </c:pt>
                      <c:pt idx="874">
                        <c:v>32.6</c:v>
                      </c:pt>
                      <c:pt idx="875">
                        <c:v>32.6</c:v>
                      </c:pt>
                      <c:pt idx="876">
                        <c:v>32.6</c:v>
                      </c:pt>
                      <c:pt idx="877">
                        <c:v>32.58</c:v>
                      </c:pt>
                      <c:pt idx="878">
                        <c:v>32.58</c:v>
                      </c:pt>
                      <c:pt idx="879">
                        <c:v>32.56</c:v>
                      </c:pt>
                      <c:pt idx="880">
                        <c:v>32.54</c:v>
                      </c:pt>
                      <c:pt idx="881">
                        <c:v>32.54</c:v>
                      </c:pt>
                      <c:pt idx="882">
                        <c:v>32.520000000000003</c:v>
                      </c:pt>
                      <c:pt idx="883">
                        <c:v>32.520000000000003</c:v>
                      </c:pt>
                      <c:pt idx="884">
                        <c:v>32.479999999999997</c:v>
                      </c:pt>
                      <c:pt idx="885">
                        <c:v>32.46</c:v>
                      </c:pt>
                      <c:pt idx="886">
                        <c:v>32.44</c:v>
                      </c:pt>
                      <c:pt idx="887">
                        <c:v>32.42</c:v>
                      </c:pt>
                      <c:pt idx="888">
                        <c:v>32.4</c:v>
                      </c:pt>
                      <c:pt idx="889">
                        <c:v>32.380000000000003</c:v>
                      </c:pt>
                      <c:pt idx="890">
                        <c:v>32.340000000000003</c:v>
                      </c:pt>
                      <c:pt idx="891">
                        <c:v>32.340000000000003</c:v>
                      </c:pt>
                      <c:pt idx="892">
                        <c:v>32.32</c:v>
                      </c:pt>
                      <c:pt idx="893">
                        <c:v>32.28</c:v>
                      </c:pt>
                      <c:pt idx="894">
                        <c:v>32.26</c:v>
                      </c:pt>
                      <c:pt idx="895">
                        <c:v>32.22</c:v>
                      </c:pt>
                      <c:pt idx="896">
                        <c:v>32.18</c:v>
                      </c:pt>
                      <c:pt idx="897">
                        <c:v>32.160000000000011</c:v>
                      </c:pt>
                      <c:pt idx="898">
                        <c:v>32.119999999999997</c:v>
                      </c:pt>
                      <c:pt idx="899">
                        <c:v>32.1</c:v>
                      </c:pt>
                      <c:pt idx="900">
                        <c:v>32.06</c:v>
                      </c:pt>
                      <c:pt idx="901">
                        <c:v>32.06</c:v>
                      </c:pt>
                      <c:pt idx="902">
                        <c:v>32.020000000000003</c:v>
                      </c:pt>
                      <c:pt idx="903">
                        <c:v>32</c:v>
                      </c:pt>
                      <c:pt idx="904">
                        <c:v>31.96</c:v>
                      </c:pt>
                      <c:pt idx="905">
                        <c:v>31.939999999999991</c:v>
                      </c:pt>
                      <c:pt idx="906">
                        <c:v>31.92</c:v>
                      </c:pt>
                      <c:pt idx="907">
                        <c:v>31.9</c:v>
                      </c:pt>
                      <c:pt idx="908">
                        <c:v>31.86</c:v>
                      </c:pt>
                      <c:pt idx="909">
                        <c:v>31.86</c:v>
                      </c:pt>
                      <c:pt idx="910">
                        <c:v>31.84</c:v>
                      </c:pt>
                      <c:pt idx="911">
                        <c:v>31.82</c:v>
                      </c:pt>
                      <c:pt idx="912">
                        <c:v>31.78</c:v>
                      </c:pt>
                      <c:pt idx="913">
                        <c:v>31.76</c:v>
                      </c:pt>
                      <c:pt idx="914">
                        <c:v>31.74</c:v>
                      </c:pt>
                      <c:pt idx="915">
                        <c:v>31.7</c:v>
                      </c:pt>
                      <c:pt idx="916">
                        <c:v>31.68</c:v>
                      </c:pt>
                      <c:pt idx="917">
                        <c:v>31.64</c:v>
                      </c:pt>
                      <c:pt idx="918">
                        <c:v>31.62</c:v>
                      </c:pt>
                      <c:pt idx="919">
                        <c:v>31.62</c:v>
                      </c:pt>
                      <c:pt idx="920">
                        <c:v>31.6</c:v>
                      </c:pt>
                      <c:pt idx="921">
                        <c:v>31.56</c:v>
                      </c:pt>
                      <c:pt idx="922">
                        <c:v>31.52</c:v>
                      </c:pt>
                      <c:pt idx="923">
                        <c:v>31.5</c:v>
                      </c:pt>
                      <c:pt idx="924">
                        <c:v>31.46</c:v>
                      </c:pt>
                      <c:pt idx="925">
                        <c:v>31.42</c:v>
                      </c:pt>
                      <c:pt idx="926">
                        <c:v>31.4</c:v>
                      </c:pt>
                      <c:pt idx="927">
                        <c:v>31.38</c:v>
                      </c:pt>
                      <c:pt idx="928">
                        <c:v>31.34</c:v>
                      </c:pt>
                      <c:pt idx="929">
                        <c:v>31.34</c:v>
                      </c:pt>
                      <c:pt idx="930">
                        <c:v>31.32</c:v>
                      </c:pt>
                      <c:pt idx="931">
                        <c:v>31.3</c:v>
                      </c:pt>
                      <c:pt idx="932">
                        <c:v>31.28</c:v>
                      </c:pt>
                      <c:pt idx="933">
                        <c:v>31.26</c:v>
                      </c:pt>
                      <c:pt idx="934">
                        <c:v>31.26</c:v>
                      </c:pt>
                      <c:pt idx="935">
                        <c:v>31.24</c:v>
                      </c:pt>
                      <c:pt idx="936">
                        <c:v>31.24</c:v>
                      </c:pt>
                      <c:pt idx="937">
                        <c:v>31.24</c:v>
                      </c:pt>
                      <c:pt idx="938">
                        <c:v>31.22</c:v>
                      </c:pt>
                      <c:pt idx="939">
                        <c:v>31.22</c:v>
                      </c:pt>
                      <c:pt idx="940">
                        <c:v>31.22</c:v>
                      </c:pt>
                      <c:pt idx="941">
                        <c:v>31.22</c:v>
                      </c:pt>
                      <c:pt idx="942">
                        <c:v>31.2</c:v>
                      </c:pt>
                      <c:pt idx="943">
                        <c:v>31.2</c:v>
                      </c:pt>
                      <c:pt idx="944">
                        <c:v>31.2</c:v>
                      </c:pt>
                      <c:pt idx="945">
                        <c:v>31.2</c:v>
                      </c:pt>
                      <c:pt idx="946">
                        <c:v>31.2</c:v>
                      </c:pt>
                      <c:pt idx="947">
                        <c:v>31.2</c:v>
                      </c:pt>
                      <c:pt idx="948">
                        <c:v>31.18</c:v>
                      </c:pt>
                      <c:pt idx="949">
                        <c:v>31.18</c:v>
                      </c:pt>
                      <c:pt idx="950">
                        <c:v>31.18</c:v>
                      </c:pt>
                      <c:pt idx="951">
                        <c:v>31.18</c:v>
                      </c:pt>
                      <c:pt idx="952">
                        <c:v>31.16</c:v>
                      </c:pt>
                      <c:pt idx="953">
                        <c:v>31.16</c:v>
                      </c:pt>
                      <c:pt idx="954">
                        <c:v>31.14</c:v>
                      </c:pt>
                      <c:pt idx="955">
                        <c:v>31.14</c:v>
                      </c:pt>
                      <c:pt idx="956">
                        <c:v>31.12</c:v>
                      </c:pt>
                      <c:pt idx="957">
                        <c:v>31.12</c:v>
                      </c:pt>
                      <c:pt idx="958">
                        <c:v>31.12</c:v>
                      </c:pt>
                      <c:pt idx="959">
                        <c:v>31.1</c:v>
                      </c:pt>
                      <c:pt idx="960">
                        <c:v>31.1</c:v>
                      </c:pt>
                      <c:pt idx="961">
                        <c:v>31.08</c:v>
                      </c:pt>
                      <c:pt idx="962">
                        <c:v>31.06</c:v>
                      </c:pt>
                      <c:pt idx="963">
                        <c:v>31.04</c:v>
                      </c:pt>
                      <c:pt idx="964">
                        <c:v>31.04</c:v>
                      </c:pt>
                      <c:pt idx="965">
                        <c:v>31.04</c:v>
                      </c:pt>
                      <c:pt idx="966">
                        <c:v>31.02</c:v>
                      </c:pt>
                      <c:pt idx="967">
                        <c:v>31</c:v>
                      </c:pt>
                      <c:pt idx="968">
                        <c:v>31</c:v>
                      </c:pt>
                      <c:pt idx="969">
                        <c:v>30.98</c:v>
                      </c:pt>
                      <c:pt idx="970">
                        <c:v>30.98</c:v>
                      </c:pt>
                      <c:pt idx="971">
                        <c:v>30.98</c:v>
                      </c:pt>
                      <c:pt idx="972">
                        <c:v>30.96</c:v>
                      </c:pt>
                      <c:pt idx="973">
                        <c:v>30.96</c:v>
                      </c:pt>
                      <c:pt idx="974">
                        <c:v>30.96</c:v>
                      </c:pt>
                      <c:pt idx="975">
                        <c:v>30.96</c:v>
                      </c:pt>
                      <c:pt idx="976">
                        <c:v>30.96</c:v>
                      </c:pt>
                      <c:pt idx="977">
                        <c:v>30.94</c:v>
                      </c:pt>
                      <c:pt idx="978">
                        <c:v>30.94</c:v>
                      </c:pt>
                      <c:pt idx="979">
                        <c:v>30.94</c:v>
                      </c:pt>
                      <c:pt idx="980">
                        <c:v>30.92</c:v>
                      </c:pt>
                      <c:pt idx="981">
                        <c:v>30.92</c:v>
                      </c:pt>
                      <c:pt idx="982">
                        <c:v>30.92</c:v>
                      </c:pt>
                      <c:pt idx="983">
                        <c:v>30.9</c:v>
                      </c:pt>
                      <c:pt idx="984">
                        <c:v>30.9</c:v>
                      </c:pt>
                      <c:pt idx="985">
                        <c:v>30.9</c:v>
                      </c:pt>
                      <c:pt idx="986">
                        <c:v>30.9</c:v>
                      </c:pt>
                      <c:pt idx="987">
                        <c:v>30.88</c:v>
                      </c:pt>
                      <c:pt idx="988">
                        <c:v>30.86</c:v>
                      </c:pt>
                      <c:pt idx="989">
                        <c:v>30.86</c:v>
                      </c:pt>
                      <c:pt idx="990">
                        <c:v>30.84</c:v>
                      </c:pt>
                      <c:pt idx="991">
                        <c:v>30.82</c:v>
                      </c:pt>
                      <c:pt idx="992">
                        <c:v>30.82</c:v>
                      </c:pt>
                      <c:pt idx="993">
                        <c:v>30.8</c:v>
                      </c:pt>
                      <c:pt idx="994">
                        <c:v>30.8</c:v>
                      </c:pt>
                      <c:pt idx="995">
                        <c:v>30.78</c:v>
                      </c:pt>
                      <c:pt idx="996">
                        <c:v>30.78</c:v>
                      </c:pt>
                      <c:pt idx="997">
                        <c:v>30.76</c:v>
                      </c:pt>
                      <c:pt idx="998">
                        <c:v>30.74</c:v>
                      </c:pt>
                      <c:pt idx="999">
                        <c:v>30.74</c:v>
                      </c:pt>
                      <c:pt idx="1000">
                        <c:v>30.72</c:v>
                      </c:pt>
                      <c:pt idx="1001">
                        <c:v>30.7</c:v>
                      </c:pt>
                      <c:pt idx="1002">
                        <c:v>30.7</c:v>
                      </c:pt>
                      <c:pt idx="1003">
                        <c:v>30.7</c:v>
                      </c:pt>
                      <c:pt idx="1004">
                        <c:v>30.68</c:v>
                      </c:pt>
                      <c:pt idx="1005">
                        <c:v>30.68</c:v>
                      </c:pt>
                      <c:pt idx="1006">
                        <c:v>30.66</c:v>
                      </c:pt>
                      <c:pt idx="1007">
                        <c:v>30.64</c:v>
                      </c:pt>
                      <c:pt idx="1008">
                        <c:v>30.62</c:v>
                      </c:pt>
                      <c:pt idx="1009">
                        <c:v>30.6</c:v>
                      </c:pt>
                      <c:pt idx="1010">
                        <c:v>30.58</c:v>
                      </c:pt>
                      <c:pt idx="1011">
                        <c:v>30.58</c:v>
                      </c:pt>
                      <c:pt idx="1012">
                        <c:v>30.58</c:v>
                      </c:pt>
                      <c:pt idx="1013">
                        <c:v>30.56</c:v>
                      </c:pt>
                      <c:pt idx="1014">
                        <c:v>30.52</c:v>
                      </c:pt>
                      <c:pt idx="1015">
                        <c:v>30.5</c:v>
                      </c:pt>
                      <c:pt idx="1016">
                        <c:v>30.48</c:v>
                      </c:pt>
                      <c:pt idx="1017">
                        <c:v>30.46</c:v>
                      </c:pt>
                      <c:pt idx="1018">
                        <c:v>30.42</c:v>
                      </c:pt>
                      <c:pt idx="1019">
                        <c:v>30.4</c:v>
                      </c:pt>
                      <c:pt idx="1020">
                        <c:v>30.36</c:v>
                      </c:pt>
                      <c:pt idx="1021">
                        <c:v>30.32</c:v>
                      </c:pt>
                      <c:pt idx="1022">
                        <c:v>30.32</c:v>
                      </c:pt>
                      <c:pt idx="1023">
                        <c:v>30.3</c:v>
                      </c:pt>
                      <c:pt idx="1024">
                        <c:v>30.26</c:v>
                      </c:pt>
                      <c:pt idx="1025">
                        <c:v>30.22</c:v>
                      </c:pt>
                      <c:pt idx="1026">
                        <c:v>30.2</c:v>
                      </c:pt>
                      <c:pt idx="1027">
                        <c:v>30.16</c:v>
                      </c:pt>
                      <c:pt idx="1028">
                        <c:v>30.12</c:v>
                      </c:pt>
                      <c:pt idx="1029">
                        <c:v>30.08</c:v>
                      </c:pt>
                      <c:pt idx="1030">
                        <c:v>30.06</c:v>
                      </c:pt>
                      <c:pt idx="1031">
                        <c:v>30.06</c:v>
                      </c:pt>
                      <c:pt idx="1032">
                        <c:v>30.02</c:v>
                      </c:pt>
                      <c:pt idx="1033">
                        <c:v>29.98</c:v>
                      </c:pt>
                      <c:pt idx="1034">
                        <c:v>29.96</c:v>
                      </c:pt>
                      <c:pt idx="1035">
                        <c:v>29.92</c:v>
                      </c:pt>
                      <c:pt idx="1036">
                        <c:v>29.88</c:v>
                      </c:pt>
                      <c:pt idx="1037">
                        <c:v>29.86</c:v>
                      </c:pt>
                      <c:pt idx="1038">
                        <c:v>29.82</c:v>
                      </c:pt>
                      <c:pt idx="1039">
                        <c:v>29.78</c:v>
                      </c:pt>
                      <c:pt idx="1040">
                        <c:v>29.78</c:v>
                      </c:pt>
                      <c:pt idx="1041">
                        <c:v>29.74</c:v>
                      </c:pt>
                      <c:pt idx="1042">
                        <c:v>29.72</c:v>
                      </c:pt>
                      <c:pt idx="1043">
                        <c:v>29.68</c:v>
                      </c:pt>
                      <c:pt idx="1044">
                        <c:v>29.66</c:v>
                      </c:pt>
                      <c:pt idx="1045">
                        <c:v>29.62</c:v>
                      </c:pt>
                      <c:pt idx="1046">
                        <c:v>29.58</c:v>
                      </c:pt>
                      <c:pt idx="1047">
                        <c:v>29.56</c:v>
                      </c:pt>
                      <c:pt idx="1048">
                        <c:v>29.52</c:v>
                      </c:pt>
                      <c:pt idx="1049">
                        <c:v>29.48</c:v>
                      </c:pt>
                      <c:pt idx="1050">
                        <c:v>29.48</c:v>
                      </c:pt>
                      <c:pt idx="1051">
                        <c:v>29.44</c:v>
                      </c:pt>
                      <c:pt idx="1052">
                        <c:v>29.4</c:v>
                      </c:pt>
                      <c:pt idx="1053">
                        <c:v>29.36</c:v>
                      </c:pt>
                      <c:pt idx="1054">
                        <c:v>29.32</c:v>
                      </c:pt>
                      <c:pt idx="1055">
                        <c:v>29.28</c:v>
                      </c:pt>
                      <c:pt idx="1056">
                        <c:v>29.24</c:v>
                      </c:pt>
                      <c:pt idx="1057">
                        <c:v>29.2</c:v>
                      </c:pt>
                      <c:pt idx="1058">
                        <c:v>29.16</c:v>
                      </c:pt>
                      <c:pt idx="1059">
                        <c:v>29.16</c:v>
                      </c:pt>
                      <c:pt idx="1060">
                        <c:v>29.14</c:v>
                      </c:pt>
                      <c:pt idx="1061">
                        <c:v>29.1</c:v>
                      </c:pt>
                      <c:pt idx="1062">
                        <c:v>29.08</c:v>
                      </c:pt>
                      <c:pt idx="1063">
                        <c:v>29.04</c:v>
                      </c:pt>
                      <c:pt idx="1064">
                        <c:v>29.02</c:v>
                      </c:pt>
                      <c:pt idx="1065">
                        <c:v>29</c:v>
                      </c:pt>
                      <c:pt idx="1066">
                        <c:v>28.98</c:v>
                      </c:pt>
                      <c:pt idx="1067">
                        <c:v>28.96</c:v>
                      </c:pt>
                      <c:pt idx="1068">
                        <c:v>28.96</c:v>
                      </c:pt>
                      <c:pt idx="1069">
                        <c:v>28.94</c:v>
                      </c:pt>
                      <c:pt idx="1070">
                        <c:v>28.92</c:v>
                      </c:pt>
                      <c:pt idx="1071">
                        <c:v>28.9</c:v>
                      </c:pt>
                      <c:pt idx="1072">
                        <c:v>28.9</c:v>
                      </c:pt>
                      <c:pt idx="1073">
                        <c:v>28.88</c:v>
                      </c:pt>
                      <c:pt idx="1074">
                        <c:v>28.88</c:v>
                      </c:pt>
                      <c:pt idx="1075">
                        <c:v>28.88</c:v>
                      </c:pt>
                      <c:pt idx="1076">
                        <c:v>28.86</c:v>
                      </c:pt>
                      <c:pt idx="1077">
                        <c:v>28.86</c:v>
                      </c:pt>
                      <c:pt idx="1078">
                        <c:v>28.86</c:v>
                      </c:pt>
                      <c:pt idx="1079">
                        <c:v>28.86</c:v>
                      </c:pt>
                      <c:pt idx="1080">
                        <c:v>28.84</c:v>
                      </c:pt>
                      <c:pt idx="1081">
                        <c:v>28.84</c:v>
                      </c:pt>
                      <c:pt idx="1082">
                        <c:v>28.84</c:v>
                      </c:pt>
                      <c:pt idx="1083">
                        <c:v>28.82</c:v>
                      </c:pt>
                      <c:pt idx="1084">
                        <c:v>28.82</c:v>
                      </c:pt>
                      <c:pt idx="1085">
                        <c:v>28.82</c:v>
                      </c:pt>
                      <c:pt idx="1086">
                        <c:v>28.8</c:v>
                      </c:pt>
                      <c:pt idx="1087">
                        <c:v>28.8</c:v>
                      </c:pt>
                      <c:pt idx="1088">
                        <c:v>28.8</c:v>
                      </c:pt>
                      <c:pt idx="1089">
                        <c:v>28.8</c:v>
                      </c:pt>
                      <c:pt idx="1090">
                        <c:v>28.78</c:v>
                      </c:pt>
                      <c:pt idx="1091">
                        <c:v>28.78</c:v>
                      </c:pt>
                      <c:pt idx="1092">
                        <c:v>28.78</c:v>
                      </c:pt>
                      <c:pt idx="1093">
                        <c:v>28.76</c:v>
                      </c:pt>
                      <c:pt idx="1094">
                        <c:v>28.76</c:v>
                      </c:pt>
                      <c:pt idx="1095">
                        <c:v>28.76</c:v>
                      </c:pt>
                      <c:pt idx="1096">
                        <c:v>28.76</c:v>
                      </c:pt>
                      <c:pt idx="1097">
                        <c:v>28.74</c:v>
                      </c:pt>
                      <c:pt idx="1098">
                        <c:v>28.74</c:v>
                      </c:pt>
                      <c:pt idx="1099">
                        <c:v>28.74</c:v>
                      </c:pt>
                      <c:pt idx="1100">
                        <c:v>28.72</c:v>
                      </c:pt>
                      <c:pt idx="1101">
                        <c:v>28.72</c:v>
                      </c:pt>
                      <c:pt idx="1102">
                        <c:v>28.7</c:v>
                      </c:pt>
                      <c:pt idx="1103">
                        <c:v>28.7</c:v>
                      </c:pt>
                      <c:pt idx="1104">
                        <c:v>28.68</c:v>
                      </c:pt>
                      <c:pt idx="1105">
                        <c:v>28.66</c:v>
                      </c:pt>
                      <c:pt idx="1106">
                        <c:v>28.66</c:v>
                      </c:pt>
                      <c:pt idx="1107">
                        <c:v>28.64</c:v>
                      </c:pt>
                      <c:pt idx="1108">
                        <c:v>28.62</c:v>
                      </c:pt>
                      <c:pt idx="1109">
                        <c:v>28.6</c:v>
                      </c:pt>
                      <c:pt idx="1110">
                        <c:v>28.58</c:v>
                      </c:pt>
                      <c:pt idx="1111">
                        <c:v>28.54</c:v>
                      </c:pt>
                      <c:pt idx="1112">
                        <c:v>28.52</c:v>
                      </c:pt>
                      <c:pt idx="1113">
                        <c:v>28.48</c:v>
                      </c:pt>
                      <c:pt idx="1114">
                        <c:v>28.46</c:v>
                      </c:pt>
                      <c:pt idx="1115">
                        <c:v>28.42</c:v>
                      </c:pt>
                      <c:pt idx="1116">
                        <c:v>28.42</c:v>
                      </c:pt>
                      <c:pt idx="1117">
                        <c:v>28.38</c:v>
                      </c:pt>
                      <c:pt idx="1118">
                        <c:v>28.32</c:v>
                      </c:pt>
                      <c:pt idx="1119">
                        <c:v>28.28</c:v>
                      </c:pt>
                      <c:pt idx="1120">
                        <c:v>28.24</c:v>
                      </c:pt>
                      <c:pt idx="1121">
                        <c:v>28.2</c:v>
                      </c:pt>
                      <c:pt idx="1122">
                        <c:v>28.14</c:v>
                      </c:pt>
                      <c:pt idx="1123">
                        <c:v>28.14</c:v>
                      </c:pt>
                      <c:pt idx="1124">
                        <c:v>28.1</c:v>
                      </c:pt>
                      <c:pt idx="1125">
                        <c:v>28.04</c:v>
                      </c:pt>
                      <c:pt idx="1126">
                        <c:v>28</c:v>
                      </c:pt>
                      <c:pt idx="1127">
                        <c:v>27.94</c:v>
                      </c:pt>
                      <c:pt idx="1128">
                        <c:v>27.88</c:v>
                      </c:pt>
                      <c:pt idx="1129">
                        <c:v>27.84</c:v>
                      </c:pt>
                      <c:pt idx="1130">
                        <c:v>27.78</c:v>
                      </c:pt>
                      <c:pt idx="1131">
                        <c:v>27.74</c:v>
                      </c:pt>
                      <c:pt idx="1132">
                        <c:v>27.68</c:v>
                      </c:pt>
                      <c:pt idx="1133">
                        <c:v>27.62</c:v>
                      </c:pt>
                      <c:pt idx="1134">
                        <c:v>27.62</c:v>
                      </c:pt>
                      <c:pt idx="1135">
                        <c:v>27.56</c:v>
                      </c:pt>
                      <c:pt idx="1136">
                        <c:v>27.5</c:v>
                      </c:pt>
                      <c:pt idx="1137">
                        <c:v>27.44</c:v>
                      </c:pt>
                      <c:pt idx="1138">
                        <c:v>27.36</c:v>
                      </c:pt>
                      <c:pt idx="1139">
                        <c:v>27.28</c:v>
                      </c:pt>
                      <c:pt idx="1140">
                        <c:v>27.22</c:v>
                      </c:pt>
                      <c:pt idx="1141">
                        <c:v>27.14</c:v>
                      </c:pt>
                      <c:pt idx="1142">
                        <c:v>27.04</c:v>
                      </c:pt>
                      <c:pt idx="1143">
                        <c:v>26.96</c:v>
                      </c:pt>
                      <c:pt idx="1144">
                        <c:v>26.96</c:v>
                      </c:pt>
                      <c:pt idx="1145">
                        <c:v>26.86</c:v>
                      </c:pt>
                      <c:pt idx="1146">
                        <c:v>26.76</c:v>
                      </c:pt>
                      <c:pt idx="1147">
                        <c:v>26.64</c:v>
                      </c:pt>
                      <c:pt idx="1148">
                        <c:v>26.54</c:v>
                      </c:pt>
                      <c:pt idx="1149">
                        <c:v>26.42</c:v>
                      </c:pt>
                      <c:pt idx="1150">
                        <c:v>26.3</c:v>
                      </c:pt>
                      <c:pt idx="1151">
                        <c:v>26.16</c:v>
                      </c:pt>
                      <c:pt idx="1152">
                        <c:v>26.04</c:v>
                      </c:pt>
                      <c:pt idx="1153">
                        <c:v>26.04</c:v>
                      </c:pt>
                      <c:pt idx="1154">
                        <c:v>25.9</c:v>
                      </c:pt>
                      <c:pt idx="1155">
                        <c:v>25.78</c:v>
                      </c:pt>
                      <c:pt idx="1156">
                        <c:v>25.64</c:v>
                      </c:pt>
                      <c:pt idx="1157">
                        <c:v>25.5</c:v>
                      </c:pt>
                      <c:pt idx="1158">
                        <c:v>25.34</c:v>
                      </c:pt>
                      <c:pt idx="1159">
                        <c:v>25.2</c:v>
                      </c:pt>
                      <c:pt idx="1160">
                        <c:v>25.2</c:v>
                      </c:pt>
                      <c:pt idx="1161">
                        <c:v>25.06</c:v>
                      </c:pt>
                      <c:pt idx="1162">
                        <c:v>24.9</c:v>
                      </c:pt>
                      <c:pt idx="1163">
                        <c:v>24.74</c:v>
                      </c:pt>
                      <c:pt idx="1164">
                        <c:v>24.58</c:v>
                      </c:pt>
                      <c:pt idx="1165">
                        <c:v>24.42</c:v>
                      </c:pt>
                      <c:pt idx="1166">
                        <c:v>24.26</c:v>
                      </c:pt>
                      <c:pt idx="1167">
                        <c:v>24.1</c:v>
                      </c:pt>
                      <c:pt idx="1168">
                        <c:v>23.92</c:v>
                      </c:pt>
                      <c:pt idx="1169">
                        <c:v>23.76</c:v>
                      </c:pt>
                      <c:pt idx="1170">
                        <c:v>23.58</c:v>
                      </c:pt>
                      <c:pt idx="1171">
                        <c:v>23.42</c:v>
                      </c:pt>
                      <c:pt idx="1172">
                        <c:v>23.42</c:v>
                      </c:pt>
                      <c:pt idx="1173">
                        <c:v>23.24</c:v>
                      </c:pt>
                      <c:pt idx="1174">
                        <c:v>23.06</c:v>
                      </c:pt>
                      <c:pt idx="1175">
                        <c:v>22.88</c:v>
                      </c:pt>
                      <c:pt idx="1176">
                        <c:v>22.7</c:v>
                      </c:pt>
                      <c:pt idx="1177">
                        <c:v>22.52</c:v>
                      </c:pt>
                      <c:pt idx="1178">
                        <c:v>22.34</c:v>
                      </c:pt>
                      <c:pt idx="1179">
                        <c:v>22.16</c:v>
                      </c:pt>
                      <c:pt idx="1180">
                        <c:v>21.98</c:v>
                      </c:pt>
                      <c:pt idx="1181">
                        <c:v>21.98</c:v>
                      </c:pt>
                      <c:pt idx="1182">
                        <c:v>21.8</c:v>
                      </c:pt>
                      <c:pt idx="1183">
                        <c:v>21.62</c:v>
                      </c:pt>
                      <c:pt idx="1184">
                        <c:v>21.44</c:v>
                      </c:pt>
                      <c:pt idx="1185">
                        <c:v>21.26</c:v>
                      </c:pt>
                      <c:pt idx="1186">
                        <c:v>21.08</c:v>
                      </c:pt>
                      <c:pt idx="1187">
                        <c:v>20.92</c:v>
                      </c:pt>
                      <c:pt idx="1188">
                        <c:v>20.74</c:v>
                      </c:pt>
                      <c:pt idx="1189">
                        <c:v>20.74</c:v>
                      </c:pt>
                      <c:pt idx="1190">
                        <c:v>20.56</c:v>
                      </c:pt>
                      <c:pt idx="1191">
                        <c:v>20.399999999999999</c:v>
                      </c:pt>
                      <c:pt idx="1192">
                        <c:v>20.239999999999998</c:v>
                      </c:pt>
                      <c:pt idx="1193">
                        <c:v>20.059999999999999</c:v>
                      </c:pt>
                      <c:pt idx="1194">
                        <c:v>19.899999999999999</c:v>
                      </c:pt>
                      <c:pt idx="1195">
                        <c:v>19.739999999999998</c:v>
                      </c:pt>
                      <c:pt idx="1196">
                        <c:v>19.559999999999999</c:v>
                      </c:pt>
                      <c:pt idx="1197">
                        <c:v>19.399999999999999</c:v>
                      </c:pt>
                      <c:pt idx="1198">
                        <c:v>19.239999999999998</c:v>
                      </c:pt>
                      <c:pt idx="1199">
                        <c:v>19.079999999999998</c:v>
                      </c:pt>
                      <c:pt idx="1200">
                        <c:v>19.079999999999998</c:v>
                      </c:pt>
                      <c:pt idx="1201">
                        <c:v>18.920000000000002</c:v>
                      </c:pt>
                      <c:pt idx="1202">
                        <c:v>18.739999999999998</c:v>
                      </c:pt>
                      <c:pt idx="1203">
                        <c:v>18.579999999999998</c:v>
                      </c:pt>
                      <c:pt idx="1204">
                        <c:v>18.420000000000002</c:v>
                      </c:pt>
                      <c:pt idx="1205">
                        <c:v>18.260000000000002</c:v>
                      </c:pt>
                      <c:pt idx="1206">
                        <c:v>18.079999999999998</c:v>
                      </c:pt>
                      <c:pt idx="1207">
                        <c:v>17.920000000000002</c:v>
                      </c:pt>
                      <c:pt idx="1208">
                        <c:v>17.739999999999998</c:v>
                      </c:pt>
                      <c:pt idx="1209">
                        <c:v>17.739999999999998</c:v>
                      </c:pt>
                      <c:pt idx="1210">
                        <c:v>17.579999999999998</c:v>
                      </c:pt>
                      <c:pt idx="1211">
                        <c:v>17.399999999999999</c:v>
                      </c:pt>
                      <c:pt idx="1212">
                        <c:v>17.239999999999998</c:v>
                      </c:pt>
                      <c:pt idx="1213">
                        <c:v>17.059999999999999</c:v>
                      </c:pt>
                      <c:pt idx="1214">
                        <c:v>16.899999999999999</c:v>
                      </c:pt>
                      <c:pt idx="1215">
                        <c:v>16.739999999999998</c:v>
                      </c:pt>
                      <c:pt idx="1216">
                        <c:v>16.559999999999999</c:v>
                      </c:pt>
                      <c:pt idx="1217">
                        <c:v>16.399999999999999</c:v>
                      </c:pt>
                      <c:pt idx="1218">
                        <c:v>16.399999999999999</c:v>
                      </c:pt>
                      <c:pt idx="1219">
                        <c:v>16.22</c:v>
                      </c:pt>
                      <c:pt idx="1220">
                        <c:v>16.059999999999999</c:v>
                      </c:pt>
                      <c:pt idx="1221">
                        <c:v>15.9</c:v>
                      </c:pt>
                      <c:pt idx="1222">
                        <c:v>15.72</c:v>
                      </c:pt>
                      <c:pt idx="1223">
                        <c:v>15.56</c:v>
                      </c:pt>
                      <c:pt idx="1224">
                        <c:v>15.4</c:v>
                      </c:pt>
                      <c:pt idx="1225">
                        <c:v>15.24</c:v>
                      </c:pt>
                      <c:pt idx="1226">
                        <c:v>15.24</c:v>
                      </c:pt>
                      <c:pt idx="1227">
                        <c:v>15.08</c:v>
                      </c:pt>
                      <c:pt idx="1228">
                        <c:v>14.92</c:v>
                      </c:pt>
                      <c:pt idx="1229">
                        <c:v>14.76</c:v>
                      </c:pt>
                      <c:pt idx="1230">
                        <c:v>14.6</c:v>
                      </c:pt>
                      <c:pt idx="1231">
                        <c:v>14.46</c:v>
                      </c:pt>
                      <c:pt idx="1232">
                        <c:v>14.3</c:v>
                      </c:pt>
                      <c:pt idx="1233">
                        <c:v>14.14</c:v>
                      </c:pt>
                      <c:pt idx="1234">
                        <c:v>14</c:v>
                      </c:pt>
                      <c:pt idx="1235">
                        <c:v>13.84</c:v>
                      </c:pt>
                      <c:pt idx="1236">
                        <c:v>13.68</c:v>
                      </c:pt>
                      <c:pt idx="1237">
                        <c:v>13.68</c:v>
                      </c:pt>
                      <c:pt idx="1238">
                        <c:v>13.54</c:v>
                      </c:pt>
                      <c:pt idx="1239">
                        <c:v>13.38</c:v>
                      </c:pt>
                      <c:pt idx="1240">
                        <c:v>13.24</c:v>
                      </c:pt>
                      <c:pt idx="1241">
                        <c:v>13.08</c:v>
                      </c:pt>
                      <c:pt idx="1242">
                        <c:v>12.94</c:v>
                      </c:pt>
                      <c:pt idx="1243">
                        <c:v>12.78</c:v>
                      </c:pt>
                      <c:pt idx="1244">
                        <c:v>12.64</c:v>
                      </c:pt>
                      <c:pt idx="1245">
                        <c:v>12.5</c:v>
                      </c:pt>
                      <c:pt idx="1246">
                        <c:v>12.5</c:v>
                      </c:pt>
                      <c:pt idx="1247">
                        <c:v>12.36</c:v>
                      </c:pt>
                      <c:pt idx="1248">
                        <c:v>12.2</c:v>
                      </c:pt>
                      <c:pt idx="1249">
                        <c:v>12.06</c:v>
                      </c:pt>
                      <c:pt idx="1250">
                        <c:v>11.92</c:v>
                      </c:pt>
                      <c:pt idx="1251">
                        <c:v>11.78</c:v>
                      </c:pt>
                      <c:pt idx="1252">
                        <c:v>11.64</c:v>
                      </c:pt>
                      <c:pt idx="1253">
                        <c:v>11.52</c:v>
                      </c:pt>
                      <c:pt idx="1254">
                        <c:v>11.38</c:v>
                      </c:pt>
                      <c:pt idx="1255">
                        <c:v>11.38</c:v>
                      </c:pt>
                      <c:pt idx="1256">
                        <c:v>11.24</c:v>
                      </c:pt>
                      <c:pt idx="1257">
                        <c:v>11.12</c:v>
                      </c:pt>
                      <c:pt idx="1258">
                        <c:v>10.98</c:v>
                      </c:pt>
                      <c:pt idx="1259">
                        <c:v>10.84</c:v>
                      </c:pt>
                      <c:pt idx="1260">
                        <c:v>10.72</c:v>
                      </c:pt>
                      <c:pt idx="1261">
                        <c:v>10.6</c:v>
                      </c:pt>
                      <c:pt idx="1262">
                        <c:v>10.46</c:v>
                      </c:pt>
                      <c:pt idx="1263">
                        <c:v>10.34</c:v>
                      </c:pt>
                      <c:pt idx="1264">
                        <c:v>10.220000000000001</c:v>
                      </c:pt>
                      <c:pt idx="1265">
                        <c:v>10.220000000000001</c:v>
                      </c:pt>
                      <c:pt idx="1266">
                        <c:v>10.1</c:v>
                      </c:pt>
                      <c:pt idx="1267">
                        <c:v>9.98</c:v>
                      </c:pt>
                      <c:pt idx="1268">
                        <c:v>9.86</c:v>
                      </c:pt>
                      <c:pt idx="1269">
                        <c:v>9.74</c:v>
                      </c:pt>
                      <c:pt idx="1270">
                        <c:v>9.620000000000001</c:v>
                      </c:pt>
                      <c:pt idx="1271">
                        <c:v>9.5</c:v>
                      </c:pt>
                      <c:pt idx="1272">
                        <c:v>9.3800000000000008</c:v>
                      </c:pt>
                      <c:pt idx="1273">
                        <c:v>9.26</c:v>
                      </c:pt>
                      <c:pt idx="1274">
                        <c:v>9.26</c:v>
                      </c:pt>
                      <c:pt idx="1275">
                        <c:v>9.16</c:v>
                      </c:pt>
                      <c:pt idx="1276">
                        <c:v>9.0400000000000009</c:v>
                      </c:pt>
                      <c:pt idx="1277">
                        <c:v>8.94</c:v>
                      </c:pt>
                      <c:pt idx="1278">
                        <c:v>8.82</c:v>
                      </c:pt>
                      <c:pt idx="1279">
                        <c:v>8.7200000000000006</c:v>
                      </c:pt>
                      <c:pt idx="1280">
                        <c:v>8.620000000000001</c:v>
                      </c:pt>
                      <c:pt idx="1281">
                        <c:v>8.52</c:v>
                      </c:pt>
                      <c:pt idx="1282">
                        <c:v>8.4</c:v>
                      </c:pt>
                      <c:pt idx="1283">
                        <c:v>8.4</c:v>
                      </c:pt>
                      <c:pt idx="1284">
                        <c:v>8.3000000000000007</c:v>
                      </c:pt>
                      <c:pt idx="1285">
                        <c:v>8.2000000000000011</c:v>
                      </c:pt>
                      <c:pt idx="1286">
                        <c:v>8.120000000000001</c:v>
                      </c:pt>
                      <c:pt idx="1287">
                        <c:v>8.02</c:v>
                      </c:pt>
                      <c:pt idx="1288">
                        <c:v>7.92</c:v>
                      </c:pt>
                      <c:pt idx="1289">
                        <c:v>7.84</c:v>
                      </c:pt>
                      <c:pt idx="1290">
                        <c:v>7.74</c:v>
                      </c:pt>
                      <c:pt idx="1291">
                        <c:v>7.6599999999999984</c:v>
                      </c:pt>
                      <c:pt idx="1292">
                        <c:v>7.56</c:v>
                      </c:pt>
                      <c:pt idx="1293">
                        <c:v>7.56</c:v>
                      </c:pt>
                      <c:pt idx="1294">
                        <c:v>7.48</c:v>
                      </c:pt>
                      <c:pt idx="1295">
                        <c:v>7.4</c:v>
                      </c:pt>
                      <c:pt idx="1296">
                        <c:v>7.3199999999999976</c:v>
                      </c:pt>
                      <c:pt idx="1297">
                        <c:v>7.24</c:v>
                      </c:pt>
                      <c:pt idx="1298">
                        <c:v>7.1400000000000006</c:v>
                      </c:pt>
                      <c:pt idx="1299">
                        <c:v>7.06</c:v>
                      </c:pt>
                      <c:pt idx="1300">
                        <c:v>6.98</c:v>
                      </c:pt>
                      <c:pt idx="1301">
                        <c:v>6.92</c:v>
                      </c:pt>
                      <c:pt idx="1302">
                        <c:v>6.92</c:v>
                      </c:pt>
                      <c:pt idx="1303">
                        <c:v>6.84</c:v>
                      </c:pt>
                      <c:pt idx="1304">
                        <c:v>6.7600000000000007</c:v>
                      </c:pt>
                      <c:pt idx="1305">
                        <c:v>6.68</c:v>
                      </c:pt>
                      <c:pt idx="1306">
                        <c:v>6.6</c:v>
                      </c:pt>
                      <c:pt idx="1307">
                        <c:v>6.52</c:v>
                      </c:pt>
                      <c:pt idx="1308">
                        <c:v>6.46</c:v>
                      </c:pt>
                      <c:pt idx="1309">
                        <c:v>6.38</c:v>
                      </c:pt>
                      <c:pt idx="1310">
                        <c:v>6.319999999999997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A0BB-1740-8CC2-97211297759F}"/>
                  </c:ext>
                </c:extLst>
              </c15:ser>
            </c15:filteredScatterSeries>
            <c15:filteredScatterSeries>
              <c15:ser>
                <c:idx val="9"/>
                <c:order val="3"/>
                <c:tx>
                  <c:strRef>
                    <c:extLst xmlns:c15="http://schemas.microsoft.com/office/drawing/2012/chart" xmlns:c16r2="http://schemas.microsoft.com/office/drawing/2015/06/chart">
                      <c:ext xmlns:c15="http://schemas.microsoft.com/office/drawing/2012/chart" uri="{02D57815-91ED-43cb-92C2-25804820EDAC}">
                        <c15:formulaRef>
                          <c15:sqref>'CO2'!$K$1</c15:sqref>
                        </c15:formulaRef>
                      </c:ext>
                    </c:extLst>
                    <c:strCache>
                      <c:ptCount val="1"/>
                      <c:pt idx="0">
                        <c:v>CO2 Diff 15 PP</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K$2:$K$1881</c15:sqref>
                        </c15:formulaRef>
                      </c:ext>
                    </c:extLst>
                    <c:numCache>
                      <c:formatCode>General</c:formatCode>
                      <c:ptCount val="1880"/>
                      <c:pt idx="0">
                        <c:v>0</c:v>
                      </c:pt>
                      <c:pt idx="1">
                        <c:v>0</c:v>
                      </c:pt>
                      <c:pt idx="2">
                        <c:v>0</c:v>
                      </c:pt>
                      <c:pt idx="3">
                        <c:v>0</c:v>
                      </c:pt>
                      <c:pt idx="4">
                        <c:v>0</c:v>
                      </c:pt>
                      <c:pt idx="5">
                        <c:v>0</c:v>
                      </c:pt>
                      <c:pt idx="6">
                        <c:v>0</c:v>
                      </c:pt>
                      <c:pt idx="7">
                        <c:v>0</c:v>
                      </c:pt>
                      <c:pt idx="8">
                        <c:v>0</c:v>
                      </c:pt>
                      <c:pt idx="9">
                        <c:v>0</c:v>
                      </c:pt>
                      <c:pt idx="10">
                        <c:v>0.02</c:v>
                      </c:pt>
                      <c:pt idx="11">
                        <c:v>0.02</c:v>
                      </c:pt>
                      <c:pt idx="12">
                        <c:v>0.04</c:v>
                      </c:pt>
                      <c:pt idx="13">
                        <c:v>0.04</c:v>
                      </c:pt>
                      <c:pt idx="14">
                        <c:v>0.06</c:v>
                      </c:pt>
                      <c:pt idx="15">
                        <c:v>0.08</c:v>
                      </c:pt>
                      <c:pt idx="16">
                        <c:v>0.12</c:v>
                      </c:pt>
                      <c:pt idx="17">
                        <c:v>0.16</c:v>
                      </c:pt>
                      <c:pt idx="18">
                        <c:v>0.2</c:v>
                      </c:pt>
                      <c:pt idx="19">
                        <c:v>0.24</c:v>
                      </c:pt>
                      <c:pt idx="20">
                        <c:v>0.28000000000000003</c:v>
                      </c:pt>
                      <c:pt idx="21">
                        <c:v>0.34</c:v>
                      </c:pt>
                      <c:pt idx="22">
                        <c:v>0.34</c:v>
                      </c:pt>
                      <c:pt idx="23">
                        <c:v>0.4</c:v>
                      </c:pt>
                      <c:pt idx="24">
                        <c:v>0.48</c:v>
                      </c:pt>
                      <c:pt idx="25">
                        <c:v>0.54</c:v>
                      </c:pt>
                      <c:pt idx="26">
                        <c:v>0.62</c:v>
                      </c:pt>
                      <c:pt idx="27">
                        <c:v>0.7</c:v>
                      </c:pt>
                      <c:pt idx="28">
                        <c:v>0.78</c:v>
                      </c:pt>
                      <c:pt idx="29">
                        <c:v>0.86</c:v>
                      </c:pt>
                      <c:pt idx="30">
                        <c:v>0.86</c:v>
                      </c:pt>
                      <c:pt idx="31">
                        <c:v>0.94</c:v>
                      </c:pt>
                      <c:pt idx="32">
                        <c:v>1.04</c:v>
                      </c:pt>
                      <c:pt idx="33">
                        <c:v>1.1200000000000001</c:v>
                      </c:pt>
                      <c:pt idx="34">
                        <c:v>1.2</c:v>
                      </c:pt>
                      <c:pt idx="35">
                        <c:v>1.28</c:v>
                      </c:pt>
                      <c:pt idx="36">
                        <c:v>1.38</c:v>
                      </c:pt>
                      <c:pt idx="37">
                        <c:v>1.46</c:v>
                      </c:pt>
                      <c:pt idx="38">
                        <c:v>1.54</c:v>
                      </c:pt>
                      <c:pt idx="39">
                        <c:v>1.62</c:v>
                      </c:pt>
                      <c:pt idx="40">
                        <c:v>1.7</c:v>
                      </c:pt>
                      <c:pt idx="41">
                        <c:v>1.7</c:v>
                      </c:pt>
                      <c:pt idx="42">
                        <c:v>1.78</c:v>
                      </c:pt>
                      <c:pt idx="43">
                        <c:v>1.86</c:v>
                      </c:pt>
                      <c:pt idx="44">
                        <c:v>1.92</c:v>
                      </c:pt>
                      <c:pt idx="45">
                        <c:v>2</c:v>
                      </c:pt>
                      <c:pt idx="46">
                        <c:v>2.08</c:v>
                      </c:pt>
                      <c:pt idx="47">
                        <c:v>2.14</c:v>
                      </c:pt>
                      <c:pt idx="48">
                        <c:v>2.2200000000000002</c:v>
                      </c:pt>
                      <c:pt idx="49">
                        <c:v>2.2799999999999998</c:v>
                      </c:pt>
                      <c:pt idx="50">
                        <c:v>2.2799999999999998</c:v>
                      </c:pt>
                      <c:pt idx="51">
                        <c:v>2.36</c:v>
                      </c:pt>
                      <c:pt idx="52">
                        <c:v>2.42</c:v>
                      </c:pt>
                      <c:pt idx="53">
                        <c:v>2.48</c:v>
                      </c:pt>
                      <c:pt idx="54">
                        <c:v>2.54</c:v>
                      </c:pt>
                      <c:pt idx="55">
                        <c:v>2.6</c:v>
                      </c:pt>
                      <c:pt idx="56">
                        <c:v>2.66</c:v>
                      </c:pt>
                      <c:pt idx="57">
                        <c:v>2.72</c:v>
                      </c:pt>
                      <c:pt idx="58">
                        <c:v>2.72</c:v>
                      </c:pt>
                      <c:pt idx="59">
                        <c:v>2.76</c:v>
                      </c:pt>
                      <c:pt idx="60">
                        <c:v>2.82</c:v>
                      </c:pt>
                      <c:pt idx="61">
                        <c:v>2.88</c:v>
                      </c:pt>
                      <c:pt idx="62">
                        <c:v>2.92</c:v>
                      </c:pt>
                      <c:pt idx="63">
                        <c:v>2.98</c:v>
                      </c:pt>
                      <c:pt idx="64">
                        <c:v>3.02</c:v>
                      </c:pt>
                      <c:pt idx="65">
                        <c:v>3.08</c:v>
                      </c:pt>
                      <c:pt idx="66">
                        <c:v>3.12</c:v>
                      </c:pt>
                      <c:pt idx="67">
                        <c:v>3.18</c:v>
                      </c:pt>
                      <c:pt idx="68">
                        <c:v>3.22</c:v>
                      </c:pt>
                      <c:pt idx="69">
                        <c:v>3.22</c:v>
                      </c:pt>
                      <c:pt idx="70">
                        <c:v>3.28</c:v>
                      </c:pt>
                      <c:pt idx="71">
                        <c:v>3.32</c:v>
                      </c:pt>
                      <c:pt idx="72">
                        <c:v>3.38</c:v>
                      </c:pt>
                      <c:pt idx="73">
                        <c:v>3.42</c:v>
                      </c:pt>
                      <c:pt idx="74">
                        <c:v>3.48</c:v>
                      </c:pt>
                      <c:pt idx="75">
                        <c:v>3.54</c:v>
                      </c:pt>
                      <c:pt idx="76">
                        <c:v>3.6</c:v>
                      </c:pt>
                      <c:pt idx="77">
                        <c:v>3.64</c:v>
                      </c:pt>
                      <c:pt idx="78">
                        <c:v>3.7</c:v>
                      </c:pt>
                      <c:pt idx="79">
                        <c:v>3.7</c:v>
                      </c:pt>
                      <c:pt idx="80">
                        <c:v>3.76</c:v>
                      </c:pt>
                      <c:pt idx="81">
                        <c:v>3.82</c:v>
                      </c:pt>
                      <c:pt idx="82">
                        <c:v>3.88</c:v>
                      </c:pt>
                      <c:pt idx="83">
                        <c:v>3.92</c:v>
                      </c:pt>
                      <c:pt idx="84">
                        <c:v>3.9799999999999991</c:v>
                      </c:pt>
                      <c:pt idx="85">
                        <c:v>4.04</c:v>
                      </c:pt>
                      <c:pt idx="86">
                        <c:v>4.04</c:v>
                      </c:pt>
                      <c:pt idx="87">
                        <c:v>4.0999999999999996</c:v>
                      </c:pt>
                      <c:pt idx="88">
                        <c:v>4.1599999999999984</c:v>
                      </c:pt>
                      <c:pt idx="89">
                        <c:v>4.22</c:v>
                      </c:pt>
                      <c:pt idx="90">
                        <c:v>4.28</c:v>
                      </c:pt>
                      <c:pt idx="91">
                        <c:v>4.34</c:v>
                      </c:pt>
                      <c:pt idx="92">
                        <c:v>4.42</c:v>
                      </c:pt>
                      <c:pt idx="93">
                        <c:v>4.4800000000000004</c:v>
                      </c:pt>
                      <c:pt idx="94">
                        <c:v>4.54</c:v>
                      </c:pt>
                      <c:pt idx="95">
                        <c:v>4.6199999999999983</c:v>
                      </c:pt>
                      <c:pt idx="96">
                        <c:v>4.68</c:v>
                      </c:pt>
                      <c:pt idx="97">
                        <c:v>4.68</c:v>
                      </c:pt>
                      <c:pt idx="98">
                        <c:v>4.76</c:v>
                      </c:pt>
                      <c:pt idx="99">
                        <c:v>4.8199999999999976</c:v>
                      </c:pt>
                      <c:pt idx="100">
                        <c:v>4.9000000000000004</c:v>
                      </c:pt>
                      <c:pt idx="101">
                        <c:v>4.9800000000000004</c:v>
                      </c:pt>
                      <c:pt idx="102">
                        <c:v>5.04</c:v>
                      </c:pt>
                      <c:pt idx="103">
                        <c:v>5.1199999999999983</c:v>
                      </c:pt>
                      <c:pt idx="104">
                        <c:v>5.2</c:v>
                      </c:pt>
                      <c:pt idx="105">
                        <c:v>5.28</c:v>
                      </c:pt>
                      <c:pt idx="106">
                        <c:v>5.3599999999999977</c:v>
                      </c:pt>
                      <c:pt idx="107">
                        <c:v>5.3599999999999977</c:v>
                      </c:pt>
                      <c:pt idx="108">
                        <c:v>5.46</c:v>
                      </c:pt>
                      <c:pt idx="109">
                        <c:v>5.54</c:v>
                      </c:pt>
                      <c:pt idx="110">
                        <c:v>5.6199999999999983</c:v>
                      </c:pt>
                      <c:pt idx="111">
                        <c:v>5.7</c:v>
                      </c:pt>
                      <c:pt idx="112">
                        <c:v>5.8</c:v>
                      </c:pt>
                      <c:pt idx="113">
                        <c:v>5.88</c:v>
                      </c:pt>
                      <c:pt idx="114">
                        <c:v>5.96</c:v>
                      </c:pt>
                      <c:pt idx="115">
                        <c:v>5.96</c:v>
                      </c:pt>
                      <c:pt idx="116">
                        <c:v>6.06</c:v>
                      </c:pt>
                      <c:pt idx="117">
                        <c:v>6.14</c:v>
                      </c:pt>
                      <c:pt idx="118">
                        <c:v>6.24</c:v>
                      </c:pt>
                      <c:pt idx="119">
                        <c:v>6.3199999999999976</c:v>
                      </c:pt>
                      <c:pt idx="120">
                        <c:v>6.42</c:v>
                      </c:pt>
                      <c:pt idx="121">
                        <c:v>6.5</c:v>
                      </c:pt>
                      <c:pt idx="122">
                        <c:v>6.6</c:v>
                      </c:pt>
                      <c:pt idx="123">
                        <c:v>6.68</c:v>
                      </c:pt>
                      <c:pt idx="124">
                        <c:v>6.78</c:v>
                      </c:pt>
                      <c:pt idx="125">
                        <c:v>6.78</c:v>
                      </c:pt>
                      <c:pt idx="126">
                        <c:v>6.8599999999999977</c:v>
                      </c:pt>
                      <c:pt idx="127">
                        <c:v>6.96</c:v>
                      </c:pt>
                      <c:pt idx="128">
                        <c:v>7.04</c:v>
                      </c:pt>
                      <c:pt idx="129">
                        <c:v>7.14</c:v>
                      </c:pt>
                      <c:pt idx="130">
                        <c:v>7.22</c:v>
                      </c:pt>
                      <c:pt idx="131">
                        <c:v>7.3199999999999976</c:v>
                      </c:pt>
                      <c:pt idx="132">
                        <c:v>7.4</c:v>
                      </c:pt>
                      <c:pt idx="133">
                        <c:v>7.5</c:v>
                      </c:pt>
                      <c:pt idx="134">
                        <c:v>7.58</c:v>
                      </c:pt>
                      <c:pt idx="135">
                        <c:v>7.58</c:v>
                      </c:pt>
                      <c:pt idx="136">
                        <c:v>7.6599999999999984</c:v>
                      </c:pt>
                      <c:pt idx="137">
                        <c:v>7.74</c:v>
                      </c:pt>
                      <c:pt idx="138">
                        <c:v>7.8199999999999976</c:v>
                      </c:pt>
                      <c:pt idx="139">
                        <c:v>7.9</c:v>
                      </c:pt>
                      <c:pt idx="140">
                        <c:v>7.98</c:v>
                      </c:pt>
                      <c:pt idx="141">
                        <c:v>8.06</c:v>
                      </c:pt>
                      <c:pt idx="142">
                        <c:v>8.14</c:v>
                      </c:pt>
                      <c:pt idx="143">
                        <c:v>8.14</c:v>
                      </c:pt>
                      <c:pt idx="144">
                        <c:v>8.2200000000000006</c:v>
                      </c:pt>
                      <c:pt idx="145">
                        <c:v>8.2800000000000011</c:v>
                      </c:pt>
                      <c:pt idx="146">
                        <c:v>8.3600000000000012</c:v>
                      </c:pt>
                      <c:pt idx="147">
                        <c:v>8.4400000000000013</c:v>
                      </c:pt>
                      <c:pt idx="148">
                        <c:v>8.5200000000000014</c:v>
                      </c:pt>
                      <c:pt idx="149">
                        <c:v>8.58</c:v>
                      </c:pt>
                      <c:pt idx="150">
                        <c:v>8.66</c:v>
                      </c:pt>
                      <c:pt idx="151">
                        <c:v>8.74</c:v>
                      </c:pt>
                      <c:pt idx="152">
                        <c:v>8.82</c:v>
                      </c:pt>
                      <c:pt idx="153">
                        <c:v>8.82</c:v>
                      </c:pt>
                      <c:pt idx="154">
                        <c:v>8.8800000000000008</c:v>
                      </c:pt>
                      <c:pt idx="155">
                        <c:v>8.9600000000000026</c:v>
                      </c:pt>
                      <c:pt idx="156">
                        <c:v>9.0400000000000009</c:v>
                      </c:pt>
                      <c:pt idx="157">
                        <c:v>9.120000000000001</c:v>
                      </c:pt>
                      <c:pt idx="158">
                        <c:v>9.2000000000000011</c:v>
                      </c:pt>
                      <c:pt idx="159">
                        <c:v>9.2600000000000016</c:v>
                      </c:pt>
                      <c:pt idx="160">
                        <c:v>9.2600000000000016</c:v>
                      </c:pt>
                      <c:pt idx="161">
                        <c:v>9.4200000000000017</c:v>
                      </c:pt>
                      <c:pt idx="162">
                        <c:v>9.5</c:v>
                      </c:pt>
                      <c:pt idx="163">
                        <c:v>9.5</c:v>
                      </c:pt>
                      <c:pt idx="164">
                        <c:v>9.56</c:v>
                      </c:pt>
                      <c:pt idx="165">
                        <c:v>9.64</c:v>
                      </c:pt>
                      <c:pt idx="166">
                        <c:v>9.7000000000000011</c:v>
                      </c:pt>
                      <c:pt idx="167">
                        <c:v>9.7800000000000011</c:v>
                      </c:pt>
                      <c:pt idx="168">
                        <c:v>9.8400000000000016</c:v>
                      </c:pt>
                      <c:pt idx="169">
                        <c:v>9.9200000000000017</c:v>
                      </c:pt>
                      <c:pt idx="170">
                        <c:v>9.98</c:v>
                      </c:pt>
                      <c:pt idx="171">
                        <c:v>10.039999999999999</c:v>
                      </c:pt>
                      <c:pt idx="172">
                        <c:v>10.039999999999999</c:v>
                      </c:pt>
                      <c:pt idx="173">
                        <c:v>10.1</c:v>
                      </c:pt>
                      <c:pt idx="174">
                        <c:v>10.18</c:v>
                      </c:pt>
                      <c:pt idx="175">
                        <c:v>10.24</c:v>
                      </c:pt>
                      <c:pt idx="176">
                        <c:v>10.3</c:v>
                      </c:pt>
                      <c:pt idx="177">
                        <c:v>10.36</c:v>
                      </c:pt>
                      <c:pt idx="178">
                        <c:v>10.42</c:v>
                      </c:pt>
                      <c:pt idx="179">
                        <c:v>10.48</c:v>
                      </c:pt>
                      <c:pt idx="180">
                        <c:v>10.54</c:v>
                      </c:pt>
                      <c:pt idx="181">
                        <c:v>10.54</c:v>
                      </c:pt>
                      <c:pt idx="182">
                        <c:v>10.6</c:v>
                      </c:pt>
                      <c:pt idx="183">
                        <c:v>10.66</c:v>
                      </c:pt>
                      <c:pt idx="184">
                        <c:v>10.72</c:v>
                      </c:pt>
                      <c:pt idx="185">
                        <c:v>10.78</c:v>
                      </c:pt>
                      <c:pt idx="186">
                        <c:v>10.84</c:v>
                      </c:pt>
                      <c:pt idx="187">
                        <c:v>10.9</c:v>
                      </c:pt>
                      <c:pt idx="188">
                        <c:v>10.96</c:v>
                      </c:pt>
                      <c:pt idx="189">
                        <c:v>11.02</c:v>
                      </c:pt>
                      <c:pt idx="190">
                        <c:v>11.02</c:v>
                      </c:pt>
                      <c:pt idx="191">
                        <c:v>11.08</c:v>
                      </c:pt>
                      <c:pt idx="192">
                        <c:v>11.14</c:v>
                      </c:pt>
                      <c:pt idx="193">
                        <c:v>11.2</c:v>
                      </c:pt>
                      <c:pt idx="194">
                        <c:v>11.24</c:v>
                      </c:pt>
                      <c:pt idx="195">
                        <c:v>11.3</c:v>
                      </c:pt>
                      <c:pt idx="196">
                        <c:v>11.36</c:v>
                      </c:pt>
                      <c:pt idx="197">
                        <c:v>11.42</c:v>
                      </c:pt>
                      <c:pt idx="198">
                        <c:v>11.48</c:v>
                      </c:pt>
                      <c:pt idx="199">
                        <c:v>11.54</c:v>
                      </c:pt>
                      <c:pt idx="200">
                        <c:v>11.54</c:v>
                      </c:pt>
                      <c:pt idx="201">
                        <c:v>11.6</c:v>
                      </c:pt>
                      <c:pt idx="202">
                        <c:v>11.66</c:v>
                      </c:pt>
                      <c:pt idx="203">
                        <c:v>11.72</c:v>
                      </c:pt>
                      <c:pt idx="204">
                        <c:v>11.8</c:v>
                      </c:pt>
                      <c:pt idx="205">
                        <c:v>11.86</c:v>
                      </c:pt>
                      <c:pt idx="206">
                        <c:v>11.92</c:v>
                      </c:pt>
                      <c:pt idx="207">
                        <c:v>12</c:v>
                      </c:pt>
                      <c:pt idx="208">
                        <c:v>12.06</c:v>
                      </c:pt>
                      <c:pt idx="209">
                        <c:v>12.06</c:v>
                      </c:pt>
                      <c:pt idx="210">
                        <c:v>12.12</c:v>
                      </c:pt>
                      <c:pt idx="211">
                        <c:v>12.2</c:v>
                      </c:pt>
                      <c:pt idx="212">
                        <c:v>12.28</c:v>
                      </c:pt>
                      <c:pt idx="213">
                        <c:v>12.34</c:v>
                      </c:pt>
                      <c:pt idx="214">
                        <c:v>12.42</c:v>
                      </c:pt>
                      <c:pt idx="215">
                        <c:v>12.5</c:v>
                      </c:pt>
                      <c:pt idx="216">
                        <c:v>12.58</c:v>
                      </c:pt>
                      <c:pt idx="217">
                        <c:v>12.66</c:v>
                      </c:pt>
                      <c:pt idx="218">
                        <c:v>12.74</c:v>
                      </c:pt>
                      <c:pt idx="219">
                        <c:v>12.74</c:v>
                      </c:pt>
                      <c:pt idx="220">
                        <c:v>12.82</c:v>
                      </c:pt>
                      <c:pt idx="221">
                        <c:v>12.9</c:v>
                      </c:pt>
                      <c:pt idx="222">
                        <c:v>12.98</c:v>
                      </c:pt>
                      <c:pt idx="223">
                        <c:v>13.06</c:v>
                      </c:pt>
                      <c:pt idx="224">
                        <c:v>13.16</c:v>
                      </c:pt>
                      <c:pt idx="225">
                        <c:v>13.24</c:v>
                      </c:pt>
                      <c:pt idx="226">
                        <c:v>13.32</c:v>
                      </c:pt>
                      <c:pt idx="227">
                        <c:v>13.32</c:v>
                      </c:pt>
                      <c:pt idx="228">
                        <c:v>13.42</c:v>
                      </c:pt>
                      <c:pt idx="229">
                        <c:v>13.5</c:v>
                      </c:pt>
                      <c:pt idx="230">
                        <c:v>13.6</c:v>
                      </c:pt>
                      <c:pt idx="231">
                        <c:v>13.7</c:v>
                      </c:pt>
                      <c:pt idx="232">
                        <c:v>13.78</c:v>
                      </c:pt>
                      <c:pt idx="233">
                        <c:v>13.88</c:v>
                      </c:pt>
                      <c:pt idx="234">
                        <c:v>13.98</c:v>
                      </c:pt>
                      <c:pt idx="235">
                        <c:v>14.08</c:v>
                      </c:pt>
                      <c:pt idx="236">
                        <c:v>14.18</c:v>
                      </c:pt>
                      <c:pt idx="237">
                        <c:v>14.18</c:v>
                      </c:pt>
                      <c:pt idx="238">
                        <c:v>14.28</c:v>
                      </c:pt>
                      <c:pt idx="239">
                        <c:v>14.38</c:v>
                      </c:pt>
                      <c:pt idx="240">
                        <c:v>14.48</c:v>
                      </c:pt>
                      <c:pt idx="241">
                        <c:v>14.58</c:v>
                      </c:pt>
                      <c:pt idx="242">
                        <c:v>14.68</c:v>
                      </c:pt>
                      <c:pt idx="243">
                        <c:v>14.78</c:v>
                      </c:pt>
                      <c:pt idx="244">
                        <c:v>14.88</c:v>
                      </c:pt>
                      <c:pt idx="245">
                        <c:v>14.98</c:v>
                      </c:pt>
                      <c:pt idx="246">
                        <c:v>15.08</c:v>
                      </c:pt>
                      <c:pt idx="247">
                        <c:v>15.08</c:v>
                      </c:pt>
                      <c:pt idx="248">
                        <c:v>15.16</c:v>
                      </c:pt>
                      <c:pt idx="249">
                        <c:v>15.26</c:v>
                      </c:pt>
                      <c:pt idx="250">
                        <c:v>15.36</c:v>
                      </c:pt>
                      <c:pt idx="251">
                        <c:v>15.44</c:v>
                      </c:pt>
                      <c:pt idx="252">
                        <c:v>15.54</c:v>
                      </c:pt>
                      <c:pt idx="253">
                        <c:v>15.62</c:v>
                      </c:pt>
                      <c:pt idx="254">
                        <c:v>15.72</c:v>
                      </c:pt>
                      <c:pt idx="255">
                        <c:v>15.8</c:v>
                      </c:pt>
                      <c:pt idx="256">
                        <c:v>15.8</c:v>
                      </c:pt>
                      <c:pt idx="257">
                        <c:v>15.9</c:v>
                      </c:pt>
                      <c:pt idx="258">
                        <c:v>15.98</c:v>
                      </c:pt>
                      <c:pt idx="259">
                        <c:v>16.059999999999999</c:v>
                      </c:pt>
                      <c:pt idx="260">
                        <c:v>16.14</c:v>
                      </c:pt>
                      <c:pt idx="261">
                        <c:v>16.239999999999998</c:v>
                      </c:pt>
                      <c:pt idx="262">
                        <c:v>16.32</c:v>
                      </c:pt>
                      <c:pt idx="263">
                        <c:v>16.399999999999999</c:v>
                      </c:pt>
                      <c:pt idx="264">
                        <c:v>16.399999999999999</c:v>
                      </c:pt>
                      <c:pt idx="265">
                        <c:v>16.48</c:v>
                      </c:pt>
                      <c:pt idx="266">
                        <c:v>16.559999999999999</c:v>
                      </c:pt>
                      <c:pt idx="267">
                        <c:v>16.66</c:v>
                      </c:pt>
                      <c:pt idx="268">
                        <c:v>16.739999999999998</c:v>
                      </c:pt>
                      <c:pt idx="269">
                        <c:v>16.82</c:v>
                      </c:pt>
                      <c:pt idx="270">
                        <c:v>16.899999999999999</c:v>
                      </c:pt>
                      <c:pt idx="271">
                        <c:v>16.98</c:v>
                      </c:pt>
                      <c:pt idx="272">
                        <c:v>17.059999999999999</c:v>
                      </c:pt>
                      <c:pt idx="273">
                        <c:v>17.14</c:v>
                      </c:pt>
                      <c:pt idx="274">
                        <c:v>17.22</c:v>
                      </c:pt>
                      <c:pt idx="275">
                        <c:v>17.22</c:v>
                      </c:pt>
                      <c:pt idx="276">
                        <c:v>17.3</c:v>
                      </c:pt>
                      <c:pt idx="277">
                        <c:v>17.38</c:v>
                      </c:pt>
                      <c:pt idx="278">
                        <c:v>17.440000000000001</c:v>
                      </c:pt>
                      <c:pt idx="279">
                        <c:v>17.52</c:v>
                      </c:pt>
                      <c:pt idx="280">
                        <c:v>17.579999999999998</c:v>
                      </c:pt>
                      <c:pt idx="281">
                        <c:v>17.64</c:v>
                      </c:pt>
                      <c:pt idx="282">
                        <c:v>17.72</c:v>
                      </c:pt>
                      <c:pt idx="283">
                        <c:v>17.78</c:v>
                      </c:pt>
                      <c:pt idx="284">
                        <c:v>17.78</c:v>
                      </c:pt>
                      <c:pt idx="285">
                        <c:v>17.84</c:v>
                      </c:pt>
                      <c:pt idx="286">
                        <c:v>17.899999999999999</c:v>
                      </c:pt>
                      <c:pt idx="287">
                        <c:v>17.96</c:v>
                      </c:pt>
                      <c:pt idx="288">
                        <c:v>18.02</c:v>
                      </c:pt>
                      <c:pt idx="289">
                        <c:v>18.079999999999998</c:v>
                      </c:pt>
                      <c:pt idx="290">
                        <c:v>18.14</c:v>
                      </c:pt>
                      <c:pt idx="291">
                        <c:v>18.2</c:v>
                      </c:pt>
                      <c:pt idx="292">
                        <c:v>18.260000000000002</c:v>
                      </c:pt>
                      <c:pt idx="293">
                        <c:v>18.260000000000002</c:v>
                      </c:pt>
                      <c:pt idx="294">
                        <c:v>18.3</c:v>
                      </c:pt>
                      <c:pt idx="295">
                        <c:v>18.36</c:v>
                      </c:pt>
                      <c:pt idx="296">
                        <c:v>18.420000000000002</c:v>
                      </c:pt>
                      <c:pt idx="297">
                        <c:v>18.48</c:v>
                      </c:pt>
                      <c:pt idx="298">
                        <c:v>18.54</c:v>
                      </c:pt>
                      <c:pt idx="299">
                        <c:v>18.600000000000001</c:v>
                      </c:pt>
                      <c:pt idx="300">
                        <c:v>18.66</c:v>
                      </c:pt>
                      <c:pt idx="301">
                        <c:v>18.66</c:v>
                      </c:pt>
                      <c:pt idx="302">
                        <c:v>18.7</c:v>
                      </c:pt>
                      <c:pt idx="303">
                        <c:v>18.760000000000002</c:v>
                      </c:pt>
                      <c:pt idx="304">
                        <c:v>18.8</c:v>
                      </c:pt>
                      <c:pt idx="305">
                        <c:v>18.86</c:v>
                      </c:pt>
                      <c:pt idx="306">
                        <c:v>18.899999999999999</c:v>
                      </c:pt>
                      <c:pt idx="307">
                        <c:v>18.940000000000001</c:v>
                      </c:pt>
                      <c:pt idx="308">
                        <c:v>19</c:v>
                      </c:pt>
                      <c:pt idx="309">
                        <c:v>19.04</c:v>
                      </c:pt>
                      <c:pt idx="310">
                        <c:v>19.079999999999998</c:v>
                      </c:pt>
                      <c:pt idx="311">
                        <c:v>19.100000000000001</c:v>
                      </c:pt>
                      <c:pt idx="312">
                        <c:v>19.100000000000001</c:v>
                      </c:pt>
                      <c:pt idx="313">
                        <c:v>19.14</c:v>
                      </c:pt>
                      <c:pt idx="314">
                        <c:v>19.18</c:v>
                      </c:pt>
                      <c:pt idx="315">
                        <c:v>19.22</c:v>
                      </c:pt>
                      <c:pt idx="316">
                        <c:v>19.260000000000002</c:v>
                      </c:pt>
                      <c:pt idx="317">
                        <c:v>19.28</c:v>
                      </c:pt>
                      <c:pt idx="318">
                        <c:v>19.32</c:v>
                      </c:pt>
                      <c:pt idx="319">
                        <c:v>19.36</c:v>
                      </c:pt>
                      <c:pt idx="320">
                        <c:v>19.399999999999999</c:v>
                      </c:pt>
                      <c:pt idx="321">
                        <c:v>19.399999999999999</c:v>
                      </c:pt>
                      <c:pt idx="322">
                        <c:v>19.440000000000001</c:v>
                      </c:pt>
                      <c:pt idx="323">
                        <c:v>19.46</c:v>
                      </c:pt>
                      <c:pt idx="324">
                        <c:v>19.5</c:v>
                      </c:pt>
                      <c:pt idx="325">
                        <c:v>19.54</c:v>
                      </c:pt>
                      <c:pt idx="326">
                        <c:v>19.579999999999998</c:v>
                      </c:pt>
                      <c:pt idx="327">
                        <c:v>19.600000000000001</c:v>
                      </c:pt>
                      <c:pt idx="328">
                        <c:v>19.64</c:v>
                      </c:pt>
                      <c:pt idx="329">
                        <c:v>19.68</c:v>
                      </c:pt>
                      <c:pt idx="330">
                        <c:v>19.68</c:v>
                      </c:pt>
                      <c:pt idx="331">
                        <c:v>19.7</c:v>
                      </c:pt>
                      <c:pt idx="332">
                        <c:v>19.739999999999998</c:v>
                      </c:pt>
                      <c:pt idx="333">
                        <c:v>19.760000000000002</c:v>
                      </c:pt>
                      <c:pt idx="334">
                        <c:v>19.8</c:v>
                      </c:pt>
                      <c:pt idx="335">
                        <c:v>19.82</c:v>
                      </c:pt>
                      <c:pt idx="336">
                        <c:v>19.86</c:v>
                      </c:pt>
                      <c:pt idx="337">
                        <c:v>19.88</c:v>
                      </c:pt>
                      <c:pt idx="338">
                        <c:v>19.88</c:v>
                      </c:pt>
                      <c:pt idx="339">
                        <c:v>19.940000000000001</c:v>
                      </c:pt>
                      <c:pt idx="340">
                        <c:v>19.940000000000001</c:v>
                      </c:pt>
                      <c:pt idx="341">
                        <c:v>19.96</c:v>
                      </c:pt>
                      <c:pt idx="342">
                        <c:v>19.98</c:v>
                      </c:pt>
                      <c:pt idx="343">
                        <c:v>20.02</c:v>
                      </c:pt>
                      <c:pt idx="344">
                        <c:v>20.04</c:v>
                      </c:pt>
                      <c:pt idx="345">
                        <c:v>20.059999999999999</c:v>
                      </c:pt>
                      <c:pt idx="346">
                        <c:v>20.100000000000001</c:v>
                      </c:pt>
                      <c:pt idx="347">
                        <c:v>20.12</c:v>
                      </c:pt>
                      <c:pt idx="348">
                        <c:v>20.14</c:v>
                      </c:pt>
                      <c:pt idx="349">
                        <c:v>20.14</c:v>
                      </c:pt>
                      <c:pt idx="350">
                        <c:v>20.18</c:v>
                      </c:pt>
                      <c:pt idx="351">
                        <c:v>20.2</c:v>
                      </c:pt>
                      <c:pt idx="352">
                        <c:v>20.239999999999998</c:v>
                      </c:pt>
                      <c:pt idx="353">
                        <c:v>20.260000000000002</c:v>
                      </c:pt>
                      <c:pt idx="354">
                        <c:v>20.28</c:v>
                      </c:pt>
                      <c:pt idx="355">
                        <c:v>20.32</c:v>
                      </c:pt>
                      <c:pt idx="356">
                        <c:v>20.34</c:v>
                      </c:pt>
                      <c:pt idx="357">
                        <c:v>20.38</c:v>
                      </c:pt>
                      <c:pt idx="358">
                        <c:v>20.399999999999999</c:v>
                      </c:pt>
                      <c:pt idx="359">
                        <c:v>20.399999999999999</c:v>
                      </c:pt>
                      <c:pt idx="360">
                        <c:v>20.440000000000001</c:v>
                      </c:pt>
                      <c:pt idx="361">
                        <c:v>20.46</c:v>
                      </c:pt>
                      <c:pt idx="362">
                        <c:v>20.48</c:v>
                      </c:pt>
                      <c:pt idx="363">
                        <c:v>20.52</c:v>
                      </c:pt>
                      <c:pt idx="364">
                        <c:v>20.54</c:v>
                      </c:pt>
                      <c:pt idx="365">
                        <c:v>20.56</c:v>
                      </c:pt>
                      <c:pt idx="366">
                        <c:v>20.56</c:v>
                      </c:pt>
                      <c:pt idx="367">
                        <c:v>20.58</c:v>
                      </c:pt>
                      <c:pt idx="368">
                        <c:v>20.6</c:v>
                      </c:pt>
                      <c:pt idx="369">
                        <c:v>20.62</c:v>
                      </c:pt>
                      <c:pt idx="370">
                        <c:v>20.64</c:v>
                      </c:pt>
                      <c:pt idx="371">
                        <c:v>20.66</c:v>
                      </c:pt>
                      <c:pt idx="372">
                        <c:v>20.7</c:v>
                      </c:pt>
                      <c:pt idx="373">
                        <c:v>20.72</c:v>
                      </c:pt>
                      <c:pt idx="374">
                        <c:v>20.74</c:v>
                      </c:pt>
                      <c:pt idx="375">
                        <c:v>20.76</c:v>
                      </c:pt>
                      <c:pt idx="376">
                        <c:v>20.78</c:v>
                      </c:pt>
                      <c:pt idx="377">
                        <c:v>20.78</c:v>
                      </c:pt>
                      <c:pt idx="378">
                        <c:v>20.8</c:v>
                      </c:pt>
                      <c:pt idx="379">
                        <c:v>20.82</c:v>
                      </c:pt>
                      <c:pt idx="380">
                        <c:v>20.84</c:v>
                      </c:pt>
                      <c:pt idx="381">
                        <c:v>20.88</c:v>
                      </c:pt>
                      <c:pt idx="382">
                        <c:v>20.9</c:v>
                      </c:pt>
                      <c:pt idx="383">
                        <c:v>20.92</c:v>
                      </c:pt>
                      <c:pt idx="384">
                        <c:v>20.94</c:v>
                      </c:pt>
                      <c:pt idx="385">
                        <c:v>20.98</c:v>
                      </c:pt>
                      <c:pt idx="386">
                        <c:v>21</c:v>
                      </c:pt>
                      <c:pt idx="387">
                        <c:v>21</c:v>
                      </c:pt>
                      <c:pt idx="388">
                        <c:v>21.02</c:v>
                      </c:pt>
                      <c:pt idx="389">
                        <c:v>21.04</c:v>
                      </c:pt>
                      <c:pt idx="390">
                        <c:v>21.06</c:v>
                      </c:pt>
                      <c:pt idx="391">
                        <c:v>21.1</c:v>
                      </c:pt>
                      <c:pt idx="392">
                        <c:v>21.12</c:v>
                      </c:pt>
                      <c:pt idx="393">
                        <c:v>21.14</c:v>
                      </c:pt>
                      <c:pt idx="394">
                        <c:v>21.16</c:v>
                      </c:pt>
                      <c:pt idx="395">
                        <c:v>21.16</c:v>
                      </c:pt>
                      <c:pt idx="396">
                        <c:v>21.2</c:v>
                      </c:pt>
                      <c:pt idx="397">
                        <c:v>21.22</c:v>
                      </c:pt>
                      <c:pt idx="398">
                        <c:v>21.26</c:v>
                      </c:pt>
                      <c:pt idx="399">
                        <c:v>21.28</c:v>
                      </c:pt>
                      <c:pt idx="400">
                        <c:v>21.32</c:v>
                      </c:pt>
                      <c:pt idx="401">
                        <c:v>21.34</c:v>
                      </c:pt>
                      <c:pt idx="402">
                        <c:v>21.38</c:v>
                      </c:pt>
                      <c:pt idx="403">
                        <c:v>21.38</c:v>
                      </c:pt>
                      <c:pt idx="404">
                        <c:v>21.42</c:v>
                      </c:pt>
                      <c:pt idx="405">
                        <c:v>21.46</c:v>
                      </c:pt>
                      <c:pt idx="406">
                        <c:v>21.5</c:v>
                      </c:pt>
                      <c:pt idx="407">
                        <c:v>21.54</c:v>
                      </c:pt>
                      <c:pt idx="408">
                        <c:v>21.58</c:v>
                      </c:pt>
                      <c:pt idx="409">
                        <c:v>21.62</c:v>
                      </c:pt>
                      <c:pt idx="410">
                        <c:v>21.66</c:v>
                      </c:pt>
                      <c:pt idx="411">
                        <c:v>21.72</c:v>
                      </c:pt>
                      <c:pt idx="412">
                        <c:v>21.76</c:v>
                      </c:pt>
                      <c:pt idx="413">
                        <c:v>21.8</c:v>
                      </c:pt>
                      <c:pt idx="414">
                        <c:v>21.84</c:v>
                      </c:pt>
                      <c:pt idx="415">
                        <c:v>21.84</c:v>
                      </c:pt>
                      <c:pt idx="416">
                        <c:v>21.88</c:v>
                      </c:pt>
                      <c:pt idx="417">
                        <c:v>21.92</c:v>
                      </c:pt>
                      <c:pt idx="418">
                        <c:v>21.96</c:v>
                      </c:pt>
                      <c:pt idx="419">
                        <c:v>22</c:v>
                      </c:pt>
                      <c:pt idx="420">
                        <c:v>22.04</c:v>
                      </c:pt>
                      <c:pt idx="421">
                        <c:v>22.08</c:v>
                      </c:pt>
                      <c:pt idx="422">
                        <c:v>22.12</c:v>
                      </c:pt>
                      <c:pt idx="423">
                        <c:v>22.14</c:v>
                      </c:pt>
                      <c:pt idx="424">
                        <c:v>22.14</c:v>
                      </c:pt>
                      <c:pt idx="425">
                        <c:v>22.18</c:v>
                      </c:pt>
                      <c:pt idx="426">
                        <c:v>22.22</c:v>
                      </c:pt>
                      <c:pt idx="427">
                        <c:v>22.26</c:v>
                      </c:pt>
                      <c:pt idx="428">
                        <c:v>22.3</c:v>
                      </c:pt>
                      <c:pt idx="429">
                        <c:v>22.32</c:v>
                      </c:pt>
                      <c:pt idx="430">
                        <c:v>22.36</c:v>
                      </c:pt>
                      <c:pt idx="431">
                        <c:v>22.4</c:v>
                      </c:pt>
                      <c:pt idx="432">
                        <c:v>22.4</c:v>
                      </c:pt>
                      <c:pt idx="433">
                        <c:v>22.44</c:v>
                      </c:pt>
                      <c:pt idx="434">
                        <c:v>22.48</c:v>
                      </c:pt>
                      <c:pt idx="435">
                        <c:v>22.52</c:v>
                      </c:pt>
                      <c:pt idx="436">
                        <c:v>22.56</c:v>
                      </c:pt>
                      <c:pt idx="437">
                        <c:v>22.58</c:v>
                      </c:pt>
                      <c:pt idx="438">
                        <c:v>22.62</c:v>
                      </c:pt>
                      <c:pt idx="439">
                        <c:v>22.64</c:v>
                      </c:pt>
                      <c:pt idx="440">
                        <c:v>22.68</c:v>
                      </c:pt>
                      <c:pt idx="441">
                        <c:v>22.7</c:v>
                      </c:pt>
                      <c:pt idx="442">
                        <c:v>22.74</c:v>
                      </c:pt>
                      <c:pt idx="443">
                        <c:v>22.74</c:v>
                      </c:pt>
                      <c:pt idx="444">
                        <c:v>22.76</c:v>
                      </c:pt>
                      <c:pt idx="445">
                        <c:v>22.78</c:v>
                      </c:pt>
                      <c:pt idx="446">
                        <c:v>22.8</c:v>
                      </c:pt>
                      <c:pt idx="447">
                        <c:v>22.82</c:v>
                      </c:pt>
                      <c:pt idx="448">
                        <c:v>22.84</c:v>
                      </c:pt>
                      <c:pt idx="449">
                        <c:v>22.86</c:v>
                      </c:pt>
                      <c:pt idx="450">
                        <c:v>22.86</c:v>
                      </c:pt>
                      <c:pt idx="451">
                        <c:v>22.88</c:v>
                      </c:pt>
                      <c:pt idx="452">
                        <c:v>22.88</c:v>
                      </c:pt>
                      <c:pt idx="453">
                        <c:v>22.9</c:v>
                      </c:pt>
                      <c:pt idx="454">
                        <c:v>22.9</c:v>
                      </c:pt>
                      <c:pt idx="455">
                        <c:v>22.92</c:v>
                      </c:pt>
                      <c:pt idx="456">
                        <c:v>22.92</c:v>
                      </c:pt>
                      <c:pt idx="457">
                        <c:v>22.94</c:v>
                      </c:pt>
                      <c:pt idx="458">
                        <c:v>22.96</c:v>
                      </c:pt>
                      <c:pt idx="459">
                        <c:v>22.96</c:v>
                      </c:pt>
                      <c:pt idx="460">
                        <c:v>22.98</c:v>
                      </c:pt>
                      <c:pt idx="461">
                        <c:v>22.98</c:v>
                      </c:pt>
                      <c:pt idx="462">
                        <c:v>23</c:v>
                      </c:pt>
                      <c:pt idx="463">
                        <c:v>23</c:v>
                      </c:pt>
                      <c:pt idx="464">
                        <c:v>23.02</c:v>
                      </c:pt>
                      <c:pt idx="465">
                        <c:v>23.02</c:v>
                      </c:pt>
                      <c:pt idx="466">
                        <c:v>23.04</c:v>
                      </c:pt>
                      <c:pt idx="467">
                        <c:v>23.04</c:v>
                      </c:pt>
                      <c:pt idx="468">
                        <c:v>23.06</c:v>
                      </c:pt>
                      <c:pt idx="469">
                        <c:v>23.06</c:v>
                      </c:pt>
                      <c:pt idx="470">
                        <c:v>23.08</c:v>
                      </c:pt>
                      <c:pt idx="471">
                        <c:v>23.08</c:v>
                      </c:pt>
                      <c:pt idx="472">
                        <c:v>23.1</c:v>
                      </c:pt>
                      <c:pt idx="473">
                        <c:v>23.1</c:v>
                      </c:pt>
                      <c:pt idx="474">
                        <c:v>23.12</c:v>
                      </c:pt>
                      <c:pt idx="475">
                        <c:v>23.12</c:v>
                      </c:pt>
                      <c:pt idx="476">
                        <c:v>23.14</c:v>
                      </c:pt>
                      <c:pt idx="477">
                        <c:v>23.14</c:v>
                      </c:pt>
                      <c:pt idx="478">
                        <c:v>23.16</c:v>
                      </c:pt>
                      <c:pt idx="479">
                        <c:v>23.16</c:v>
                      </c:pt>
                      <c:pt idx="480">
                        <c:v>23.16</c:v>
                      </c:pt>
                      <c:pt idx="481">
                        <c:v>23.18</c:v>
                      </c:pt>
                      <c:pt idx="482">
                        <c:v>23.18</c:v>
                      </c:pt>
                      <c:pt idx="483">
                        <c:v>23.2</c:v>
                      </c:pt>
                      <c:pt idx="484">
                        <c:v>23.2</c:v>
                      </c:pt>
                      <c:pt idx="485">
                        <c:v>23.2</c:v>
                      </c:pt>
                      <c:pt idx="486">
                        <c:v>23.22</c:v>
                      </c:pt>
                      <c:pt idx="487">
                        <c:v>23.22</c:v>
                      </c:pt>
                      <c:pt idx="488">
                        <c:v>23.24</c:v>
                      </c:pt>
                      <c:pt idx="489">
                        <c:v>23.24</c:v>
                      </c:pt>
                      <c:pt idx="490">
                        <c:v>23.24</c:v>
                      </c:pt>
                      <c:pt idx="491">
                        <c:v>23.26</c:v>
                      </c:pt>
                      <c:pt idx="492">
                        <c:v>23.26</c:v>
                      </c:pt>
                      <c:pt idx="493">
                        <c:v>23.26</c:v>
                      </c:pt>
                      <c:pt idx="494">
                        <c:v>23.28</c:v>
                      </c:pt>
                      <c:pt idx="495">
                        <c:v>23.28</c:v>
                      </c:pt>
                      <c:pt idx="496">
                        <c:v>23.28</c:v>
                      </c:pt>
                      <c:pt idx="497">
                        <c:v>23.28</c:v>
                      </c:pt>
                      <c:pt idx="498">
                        <c:v>23.28</c:v>
                      </c:pt>
                      <c:pt idx="499">
                        <c:v>23.28</c:v>
                      </c:pt>
                      <c:pt idx="500">
                        <c:v>23.28</c:v>
                      </c:pt>
                      <c:pt idx="501">
                        <c:v>23.28</c:v>
                      </c:pt>
                      <c:pt idx="502">
                        <c:v>23.28</c:v>
                      </c:pt>
                      <c:pt idx="503">
                        <c:v>23.26</c:v>
                      </c:pt>
                      <c:pt idx="504">
                        <c:v>23.26</c:v>
                      </c:pt>
                      <c:pt idx="505">
                        <c:v>23.24</c:v>
                      </c:pt>
                      <c:pt idx="506">
                        <c:v>23.24</c:v>
                      </c:pt>
                      <c:pt idx="507">
                        <c:v>23.22</c:v>
                      </c:pt>
                      <c:pt idx="508">
                        <c:v>23.22</c:v>
                      </c:pt>
                      <c:pt idx="509">
                        <c:v>23.22</c:v>
                      </c:pt>
                      <c:pt idx="510">
                        <c:v>23.2</c:v>
                      </c:pt>
                      <c:pt idx="511">
                        <c:v>23.18</c:v>
                      </c:pt>
                      <c:pt idx="512">
                        <c:v>23.18</c:v>
                      </c:pt>
                      <c:pt idx="513">
                        <c:v>23.16</c:v>
                      </c:pt>
                      <c:pt idx="514">
                        <c:v>23.16</c:v>
                      </c:pt>
                      <c:pt idx="515">
                        <c:v>23.14</c:v>
                      </c:pt>
                      <c:pt idx="516">
                        <c:v>23.14</c:v>
                      </c:pt>
                      <c:pt idx="517">
                        <c:v>23.14</c:v>
                      </c:pt>
                      <c:pt idx="518">
                        <c:v>23.12</c:v>
                      </c:pt>
                      <c:pt idx="519">
                        <c:v>23.12</c:v>
                      </c:pt>
                      <c:pt idx="520">
                        <c:v>23.12</c:v>
                      </c:pt>
                      <c:pt idx="521">
                        <c:v>23.1</c:v>
                      </c:pt>
                      <c:pt idx="522">
                        <c:v>23.1</c:v>
                      </c:pt>
                      <c:pt idx="523">
                        <c:v>23.08</c:v>
                      </c:pt>
                      <c:pt idx="524">
                        <c:v>23.08</c:v>
                      </c:pt>
                      <c:pt idx="525">
                        <c:v>23.06</c:v>
                      </c:pt>
                      <c:pt idx="526">
                        <c:v>23.06</c:v>
                      </c:pt>
                      <c:pt idx="527">
                        <c:v>23.06</c:v>
                      </c:pt>
                      <c:pt idx="528">
                        <c:v>23.04</c:v>
                      </c:pt>
                      <c:pt idx="529">
                        <c:v>23.04</c:v>
                      </c:pt>
                      <c:pt idx="530">
                        <c:v>23.02</c:v>
                      </c:pt>
                      <c:pt idx="531">
                        <c:v>23</c:v>
                      </c:pt>
                      <c:pt idx="532">
                        <c:v>23</c:v>
                      </c:pt>
                      <c:pt idx="533">
                        <c:v>22.98</c:v>
                      </c:pt>
                      <c:pt idx="534">
                        <c:v>22.98</c:v>
                      </c:pt>
                      <c:pt idx="535">
                        <c:v>22.96</c:v>
                      </c:pt>
                      <c:pt idx="536">
                        <c:v>22.96</c:v>
                      </c:pt>
                      <c:pt idx="537">
                        <c:v>22.94</c:v>
                      </c:pt>
                      <c:pt idx="538">
                        <c:v>22.94</c:v>
                      </c:pt>
                      <c:pt idx="539">
                        <c:v>22.92</c:v>
                      </c:pt>
                      <c:pt idx="540">
                        <c:v>22.92</c:v>
                      </c:pt>
                      <c:pt idx="541">
                        <c:v>22.9</c:v>
                      </c:pt>
                      <c:pt idx="542">
                        <c:v>22.9</c:v>
                      </c:pt>
                      <c:pt idx="543">
                        <c:v>22.9</c:v>
                      </c:pt>
                      <c:pt idx="544">
                        <c:v>22.88</c:v>
                      </c:pt>
                      <c:pt idx="545">
                        <c:v>22.88</c:v>
                      </c:pt>
                      <c:pt idx="546">
                        <c:v>22.88</c:v>
                      </c:pt>
                      <c:pt idx="547">
                        <c:v>22.88</c:v>
                      </c:pt>
                      <c:pt idx="548">
                        <c:v>22.88</c:v>
                      </c:pt>
                      <c:pt idx="549">
                        <c:v>22.86</c:v>
                      </c:pt>
                      <c:pt idx="550">
                        <c:v>22.86</c:v>
                      </c:pt>
                      <c:pt idx="551">
                        <c:v>22.86</c:v>
                      </c:pt>
                      <c:pt idx="552">
                        <c:v>22.86</c:v>
                      </c:pt>
                      <c:pt idx="553">
                        <c:v>22.84</c:v>
                      </c:pt>
                      <c:pt idx="554">
                        <c:v>22.84</c:v>
                      </c:pt>
                      <c:pt idx="555">
                        <c:v>22.84</c:v>
                      </c:pt>
                      <c:pt idx="556">
                        <c:v>22.84</c:v>
                      </c:pt>
                      <c:pt idx="557">
                        <c:v>22.82</c:v>
                      </c:pt>
                      <c:pt idx="558">
                        <c:v>22.8</c:v>
                      </c:pt>
                      <c:pt idx="559">
                        <c:v>22.8</c:v>
                      </c:pt>
                      <c:pt idx="560">
                        <c:v>22.78</c:v>
                      </c:pt>
                      <c:pt idx="561">
                        <c:v>22.76</c:v>
                      </c:pt>
                      <c:pt idx="562">
                        <c:v>22.74</c:v>
                      </c:pt>
                      <c:pt idx="563">
                        <c:v>22.74</c:v>
                      </c:pt>
                      <c:pt idx="564">
                        <c:v>22.74</c:v>
                      </c:pt>
                      <c:pt idx="565">
                        <c:v>22.72</c:v>
                      </c:pt>
                      <c:pt idx="566">
                        <c:v>22.7</c:v>
                      </c:pt>
                      <c:pt idx="567">
                        <c:v>22.68</c:v>
                      </c:pt>
                      <c:pt idx="568">
                        <c:v>22.66</c:v>
                      </c:pt>
                      <c:pt idx="569">
                        <c:v>22.64</c:v>
                      </c:pt>
                      <c:pt idx="570">
                        <c:v>22.64</c:v>
                      </c:pt>
                      <c:pt idx="571">
                        <c:v>22.62</c:v>
                      </c:pt>
                      <c:pt idx="572">
                        <c:v>22.6</c:v>
                      </c:pt>
                      <c:pt idx="573">
                        <c:v>22.6</c:v>
                      </c:pt>
                      <c:pt idx="574">
                        <c:v>22.6</c:v>
                      </c:pt>
                      <c:pt idx="575">
                        <c:v>22.58</c:v>
                      </c:pt>
                      <c:pt idx="576">
                        <c:v>22.56</c:v>
                      </c:pt>
                      <c:pt idx="577">
                        <c:v>22.56</c:v>
                      </c:pt>
                      <c:pt idx="578">
                        <c:v>22.54</c:v>
                      </c:pt>
                      <c:pt idx="579">
                        <c:v>22.52</c:v>
                      </c:pt>
                      <c:pt idx="580">
                        <c:v>22.52</c:v>
                      </c:pt>
                      <c:pt idx="581">
                        <c:v>22.5</c:v>
                      </c:pt>
                      <c:pt idx="582">
                        <c:v>22.48</c:v>
                      </c:pt>
                      <c:pt idx="583">
                        <c:v>22.48</c:v>
                      </c:pt>
                      <c:pt idx="584">
                        <c:v>22.46</c:v>
                      </c:pt>
                      <c:pt idx="585">
                        <c:v>22.46</c:v>
                      </c:pt>
                      <c:pt idx="586">
                        <c:v>22.44</c:v>
                      </c:pt>
                      <c:pt idx="587">
                        <c:v>22.42</c:v>
                      </c:pt>
                      <c:pt idx="588">
                        <c:v>22.4</c:v>
                      </c:pt>
                      <c:pt idx="589">
                        <c:v>22.38</c:v>
                      </c:pt>
                      <c:pt idx="590">
                        <c:v>22.38</c:v>
                      </c:pt>
                      <c:pt idx="591">
                        <c:v>22.36</c:v>
                      </c:pt>
                      <c:pt idx="592">
                        <c:v>22.36</c:v>
                      </c:pt>
                      <c:pt idx="593">
                        <c:v>22.34</c:v>
                      </c:pt>
                      <c:pt idx="594">
                        <c:v>22.32</c:v>
                      </c:pt>
                      <c:pt idx="595">
                        <c:v>22.32</c:v>
                      </c:pt>
                      <c:pt idx="596">
                        <c:v>22.3</c:v>
                      </c:pt>
                      <c:pt idx="597">
                        <c:v>22.3</c:v>
                      </c:pt>
                      <c:pt idx="598">
                        <c:v>22.28</c:v>
                      </c:pt>
                      <c:pt idx="599">
                        <c:v>22.28</c:v>
                      </c:pt>
                      <c:pt idx="600">
                        <c:v>22.28</c:v>
                      </c:pt>
                      <c:pt idx="601">
                        <c:v>22.26</c:v>
                      </c:pt>
                      <c:pt idx="602">
                        <c:v>22.26</c:v>
                      </c:pt>
                      <c:pt idx="603">
                        <c:v>22.24</c:v>
                      </c:pt>
                      <c:pt idx="604">
                        <c:v>22.24</c:v>
                      </c:pt>
                      <c:pt idx="605">
                        <c:v>22.22</c:v>
                      </c:pt>
                      <c:pt idx="606">
                        <c:v>22.22</c:v>
                      </c:pt>
                      <c:pt idx="607">
                        <c:v>22.22</c:v>
                      </c:pt>
                      <c:pt idx="608">
                        <c:v>22.2</c:v>
                      </c:pt>
                      <c:pt idx="609">
                        <c:v>22.2</c:v>
                      </c:pt>
                      <c:pt idx="610">
                        <c:v>22.18</c:v>
                      </c:pt>
                      <c:pt idx="611">
                        <c:v>22.18</c:v>
                      </c:pt>
                      <c:pt idx="612">
                        <c:v>22.18</c:v>
                      </c:pt>
                      <c:pt idx="613">
                        <c:v>22.18</c:v>
                      </c:pt>
                      <c:pt idx="614">
                        <c:v>22.16</c:v>
                      </c:pt>
                      <c:pt idx="615">
                        <c:v>22.14</c:v>
                      </c:pt>
                      <c:pt idx="616">
                        <c:v>22.14</c:v>
                      </c:pt>
                      <c:pt idx="617">
                        <c:v>22.14</c:v>
                      </c:pt>
                      <c:pt idx="618">
                        <c:v>22.12</c:v>
                      </c:pt>
                      <c:pt idx="619">
                        <c:v>22.12</c:v>
                      </c:pt>
                      <c:pt idx="620">
                        <c:v>22.12</c:v>
                      </c:pt>
                      <c:pt idx="621">
                        <c:v>22.12</c:v>
                      </c:pt>
                      <c:pt idx="622">
                        <c:v>22.1</c:v>
                      </c:pt>
                      <c:pt idx="623">
                        <c:v>22.1</c:v>
                      </c:pt>
                      <c:pt idx="624">
                        <c:v>22.1</c:v>
                      </c:pt>
                      <c:pt idx="625">
                        <c:v>22.1</c:v>
                      </c:pt>
                      <c:pt idx="626">
                        <c:v>22.12</c:v>
                      </c:pt>
                      <c:pt idx="627">
                        <c:v>22.12</c:v>
                      </c:pt>
                      <c:pt idx="628">
                        <c:v>22.12</c:v>
                      </c:pt>
                      <c:pt idx="629">
                        <c:v>22.12</c:v>
                      </c:pt>
                      <c:pt idx="630">
                        <c:v>22.14</c:v>
                      </c:pt>
                      <c:pt idx="631">
                        <c:v>22.14</c:v>
                      </c:pt>
                      <c:pt idx="632">
                        <c:v>22.16</c:v>
                      </c:pt>
                      <c:pt idx="633">
                        <c:v>22.16</c:v>
                      </c:pt>
                      <c:pt idx="634">
                        <c:v>22.18</c:v>
                      </c:pt>
                      <c:pt idx="635">
                        <c:v>22.18</c:v>
                      </c:pt>
                      <c:pt idx="636">
                        <c:v>22.18</c:v>
                      </c:pt>
                      <c:pt idx="637">
                        <c:v>22.18</c:v>
                      </c:pt>
                      <c:pt idx="638">
                        <c:v>22.18</c:v>
                      </c:pt>
                      <c:pt idx="639">
                        <c:v>22.18</c:v>
                      </c:pt>
                      <c:pt idx="640">
                        <c:v>22.2</c:v>
                      </c:pt>
                      <c:pt idx="641">
                        <c:v>22.18</c:v>
                      </c:pt>
                      <c:pt idx="642">
                        <c:v>22.18</c:v>
                      </c:pt>
                      <c:pt idx="643">
                        <c:v>22.18</c:v>
                      </c:pt>
                      <c:pt idx="644">
                        <c:v>22.18</c:v>
                      </c:pt>
                      <c:pt idx="645">
                        <c:v>22.18</c:v>
                      </c:pt>
                      <c:pt idx="646">
                        <c:v>22.18</c:v>
                      </c:pt>
                      <c:pt idx="647">
                        <c:v>22.18</c:v>
                      </c:pt>
                      <c:pt idx="648">
                        <c:v>22.18</c:v>
                      </c:pt>
                      <c:pt idx="649">
                        <c:v>22.18</c:v>
                      </c:pt>
                      <c:pt idx="650">
                        <c:v>22.18</c:v>
                      </c:pt>
                      <c:pt idx="651">
                        <c:v>22.18</c:v>
                      </c:pt>
                      <c:pt idx="652">
                        <c:v>22.18</c:v>
                      </c:pt>
                      <c:pt idx="653">
                        <c:v>22.18</c:v>
                      </c:pt>
                      <c:pt idx="654">
                        <c:v>22.18</c:v>
                      </c:pt>
                      <c:pt idx="655">
                        <c:v>22.18</c:v>
                      </c:pt>
                      <c:pt idx="656">
                        <c:v>22.18</c:v>
                      </c:pt>
                      <c:pt idx="657">
                        <c:v>22.18</c:v>
                      </c:pt>
                      <c:pt idx="658">
                        <c:v>22.2</c:v>
                      </c:pt>
                      <c:pt idx="659">
                        <c:v>22.2</c:v>
                      </c:pt>
                      <c:pt idx="660">
                        <c:v>22.2</c:v>
                      </c:pt>
                      <c:pt idx="661">
                        <c:v>22.2</c:v>
                      </c:pt>
                      <c:pt idx="662">
                        <c:v>22.2</c:v>
                      </c:pt>
                      <c:pt idx="663">
                        <c:v>22.22</c:v>
                      </c:pt>
                      <c:pt idx="664">
                        <c:v>22.22</c:v>
                      </c:pt>
                      <c:pt idx="665">
                        <c:v>22.22</c:v>
                      </c:pt>
                      <c:pt idx="666">
                        <c:v>22.22</c:v>
                      </c:pt>
                      <c:pt idx="667">
                        <c:v>22.22</c:v>
                      </c:pt>
                      <c:pt idx="668">
                        <c:v>22.22</c:v>
                      </c:pt>
                      <c:pt idx="669">
                        <c:v>22.22</c:v>
                      </c:pt>
                      <c:pt idx="670">
                        <c:v>22.22</c:v>
                      </c:pt>
                      <c:pt idx="671">
                        <c:v>22.22</c:v>
                      </c:pt>
                      <c:pt idx="672">
                        <c:v>22.22</c:v>
                      </c:pt>
                      <c:pt idx="673">
                        <c:v>22.22</c:v>
                      </c:pt>
                      <c:pt idx="674">
                        <c:v>22.22</c:v>
                      </c:pt>
                      <c:pt idx="675">
                        <c:v>22.22</c:v>
                      </c:pt>
                      <c:pt idx="676">
                        <c:v>22.22</c:v>
                      </c:pt>
                      <c:pt idx="677">
                        <c:v>22.22</c:v>
                      </c:pt>
                      <c:pt idx="678">
                        <c:v>22.22</c:v>
                      </c:pt>
                      <c:pt idx="679">
                        <c:v>22.24</c:v>
                      </c:pt>
                      <c:pt idx="680">
                        <c:v>22.24</c:v>
                      </c:pt>
                      <c:pt idx="681">
                        <c:v>22.24</c:v>
                      </c:pt>
                      <c:pt idx="682">
                        <c:v>22.26</c:v>
                      </c:pt>
                      <c:pt idx="683">
                        <c:v>22.28</c:v>
                      </c:pt>
                      <c:pt idx="684">
                        <c:v>22.28</c:v>
                      </c:pt>
                      <c:pt idx="685">
                        <c:v>22.28</c:v>
                      </c:pt>
                      <c:pt idx="686">
                        <c:v>22.3</c:v>
                      </c:pt>
                      <c:pt idx="687">
                        <c:v>22.32</c:v>
                      </c:pt>
                      <c:pt idx="688">
                        <c:v>22.32</c:v>
                      </c:pt>
                      <c:pt idx="689">
                        <c:v>22.34</c:v>
                      </c:pt>
                      <c:pt idx="690">
                        <c:v>22.36</c:v>
                      </c:pt>
                      <c:pt idx="691">
                        <c:v>22.38</c:v>
                      </c:pt>
                      <c:pt idx="692">
                        <c:v>22.4</c:v>
                      </c:pt>
                      <c:pt idx="693">
                        <c:v>22.4</c:v>
                      </c:pt>
                      <c:pt idx="694">
                        <c:v>22.4</c:v>
                      </c:pt>
                      <c:pt idx="695">
                        <c:v>22.42</c:v>
                      </c:pt>
                      <c:pt idx="696">
                        <c:v>22.44</c:v>
                      </c:pt>
                      <c:pt idx="697">
                        <c:v>22.46</c:v>
                      </c:pt>
                      <c:pt idx="698">
                        <c:v>22.46</c:v>
                      </c:pt>
                      <c:pt idx="699">
                        <c:v>22.48</c:v>
                      </c:pt>
                      <c:pt idx="700">
                        <c:v>22.48</c:v>
                      </c:pt>
                      <c:pt idx="701">
                        <c:v>22.5</c:v>
                      </c:pt>
                      <c:pt idx="702">
                        <c:v>22.5</c:v>
                      </c:pt>
                      <c:pt idx="703">
                        <c:v>22.52</c:v>
                      </c:pt>
                      <c:pt idx="704">
                        <c:v>22.52</c:v>
                      </c:pt>
                      <c:pt idx="705">
                        <c:v>22.52</c:v>
                      </c:pt>
                      <c:pt idx="706">
                        <c:v>22.54</c:v>
                      </c:pt>
                      <c:pt idx="707">
                        <c:v>22.56</c:v>
                      </c:pt>
                      <c:pt idx="708">
                        <c:v>22.56</c:v>
                      </c:pt>
                      <c:pt idx="709">
                        <c:v>22.58</c:v>
                      </c:pt>
                      <c:pt idx="710">
                        <c:v>22.58</c:v>
                      </c:pt>
                      <c:pt idx="711">
                        <c:v>22.6</c:v>
                      </c:pt>
                      <c:pt idx="712">
                        <c:v>22.62</c:v>
                      </c:pt>
                      <c:pt idx="713">
                        <c:v>22.62</c:v>
                      </c:pt>
                      <c:pt idx="714">
                        <c:v>22.62</c:v>
                      </c:pt>
                      <c:pt idx="715">
                        <c:v>22.64</c:v>
                      </c:pt>
                      <c:pt idx="716">
                        <c:v>22.64</c:v>
                      </c:pt>
                      <c:pt idx="717">
                        <c:v>22.66</c:v>
                      </c:pt>
                      <c:pt idx="718">
                        <c:v>22.66</c:v>
                      </c:pt>
                      <c:pt idx="719">
                        <c:v>22.66</c:v>
                      </c:pt>
                      <c:pt idx="720">
                        <c:v>22.68</c:v>
                      </c:pt>
                      <c:pt idx="721">
                        <c:v>22.68</c:v>
                      </c:pt>
                      <c:pt idx="722">
                        <c:v>22.68</c:v>
                      </c:pt>
                      <c:pt idx="723">
                        <c:v>22.68</c:v>
                      </c:pt>
                      <c:pt idx="724">
                        <c:v>22.68</c:v>
                      </c:pt>
                      <c:pt idx="725">
                        <c:v>22.7</c:v>
                      </c:pt>
                      <c:pt idx="726">
                        <c:v>22.7</c:v>
                      </c:pt>
                      <c:pt idx="727">
                        <c:v>22.7</c:v>
                      </c:pt>
                      <c:pt idx="728">
                        <c:v>22.7</c:v>
                      </c:pt>
                      <c:pt idx="729">
                        <c:v>22.7</c:v>
                      </c:pt>
                      <c:pt idx="730">
                        <c:v>22.7</c:v>
                      </c:pt>
                      <c:pt idx="731">
                        <c:v>22.7</c:v>
                      </c:pt>
                      <c:pt idx="732">
                        <c:v>22.72</c:v>
                      </c:pt>
                      <c:pt idx="733">
                        <c:v>22.72</c:v>
                      </c:pt>
                      <c:pt idx="734">
                        <c:v>22.72</c:v>
                      </c:pt>
                      <c:pt idx="735">
                        <c:v>22.72</c:v>
                      </c:pt>
                      <c:pt idx="736">
                        <c:v>22.74</c:v>
                      </c:pt>
                      <c:pt idx="737">
                        <c:v>22.74</c:v>
                      </c:pt>
                      <c:pt idx="738">
                        <c:v>22.74</c:v>
                      </c:pt>
                      <c:pt idx="739">
                        <c:v>22.76</c:v>
                      </c:pt>
                      <c:pt idx="740">
                        <c:v>22.76</c:v>
                      </c:pt>
                      <c:pt idx="741">
                        <c:v>22.76</c:v>
                      </c:pt>
                      <c:pt idx="742">
                        <c:v>22.76</c:v>
                      </c:pt>
                      <c:pt idx="743">
                        <c:v>22.78</c:v>
                      </c:pt>
                      <c:pt idx="744">
                        <c:v>22.78</c:v>
                      </c:pt>
                      <c:pt idx="745">
                        <c:v>22.78</c:v>
                      </c:pt>
                      <c:pt idx="746">
                        <c:v>22.78</c:v>
                      </c:pt>
                      <c:pt idx="747">
                        <c:v>22.78</c:v>
                      </c:pt>
                      <c:pt idx="748">
                        <c:v>22.8</c:v>
                      </c:pt>
                      <c:pt idx="749">
                        <c:v>22.8</c:v>
                      </c:pt>
                      <c:pt idx="750">
                        <c:v>22.8</c:v>
                      </c:pt>
                      <c:pt idx="751">
                        <c:v>22.8</c:v>
                      </c:pt>
                      <c:pt idx="752">
                        <c:v>22.78</c:v>
                      </c:pt>
                      <c:pt idx="753">
                        <c:v>22.78</c:v>
                      </c:pt>
                      <c:pt idx="754">
                        <c:v>22.78</c:v>
                      </c:pt>
                      <c:pt idx="755">
                        <c:v>22.78</c:v>
                      </c:pt>
                      <c:pt idx="756">
                        <c:v>22.78</c:v>
                      </c:pt>
                      <c:pt idx="757">
                        <c:v>22.78</c:v>
                      </c:pt>
                      <c:pt idx="758">
                        <c:v>22.78</c:v>
                      </c:pt>
                      <c:pt idx="759">
                        <c:v>22.8</c:v>
                      </c:pt>
                      <c:pt idx="760">
                        <c:v>22.8</c:v>
                      </c:pt>
                      <c:pt idx="761">
                        <c:v>22.8</c:v>
                      </c:pt>
                      <c:pt idx="762">
                        <c:v>22.8</c:v>
                      </c:pt>
                      <c:pt idx="763">
                        <c:v>22.8</c:v>
                      </c:pt>
                      <c:pt idx="764">
                        <c:v>22.82</c:v>
                      </c:pt>
                      <c:pt idx="765">
                        <c:v>22.82</c:v>
                      </c:pt>
                      <c:pt idx="766">
                        <c:v>22.82</c:v>
                      </c:pt>
                      <c:pt idx="767">
                        <c:v>22.82</c:v>
                      </c:pt>
                      <c:pt idx="768">
                        <c:v>22.84</c:v>
                      </c:pt>
                      <c:pt idx="769">
                        <c:v>22.84</c:v>
                      </c:pt>
                      <c:pt idx="770">
                        <c:v>22.84</c:v>
                      </c:pt>
                      <c:pt idx="771">
                        <c:v>22.86</c:v>
                      </c:pt>
                      <c:pt idx="772">
                        <c:v>22.86</c:v>
                      </c:pt>
                      <c:pt idx="773">
                        <c:v>22.86</c:v>
                      </c:pt>
                      <c:pt idx="774">
                        <c:v>22.86</c:v>
                      </c:pt>
                      <c:pt idx="775">
                        <c:v>22.86</c:v>
                      </c:pt>
                      <c:pt idx="776">
                        <c:v>22.86</c:v>
                      </c:pt>
                      <c:pt idx="777">
                        <c:v>22.86</c:v>
                      </c:pt>
                      <c:pt idx="778">
                        <c:v>22.86</c:v>
                      </c:pt>
                      <c:pt idx="779">
                        <c:v>22.86</c:v>
                      </c:pt>
                      <c:pt idx="780">
                        <c:v>22.86</c:v>
                      </c:pt>
                      <c:pt idx="781">
                        <c:v>22.86</c:v>
                      </c:pt>
                      <c:pt idx="782">
                        <c:v>22.84</c:v>
                      </c:pt>
                      <c:pt idx="783">
                        <c:v>22.84</c:v>
                      </c:pt>
                      <c:pt idx="784">
                        <c:v>22.84</c:v>
                      </c:pt>
                      <c:pt idx="785">
                        <c:v>22.84</c:v>
                      </c:pt>
                      <c:pt idx="786">
                        <c:v>22.84</c:v>
                      </c:pt>
                      <c:pt idx="787">
                        <c:v>22.84</c:v>
                      </c:pt>
                      <c:pt idx="788">
                        <c:v>22.84</c:v>
                      </c:pt>
                      <c:pt idx="789">
                        <c:v>22.84</c:v>
                      </c:pt>
                      <c:pt idx="790">
                        <c:v>22.84</c:v>
                      </c:pt>
                      <c:pt idx="791">
                        <c:v>22.84</c:v>
                      </c:pt>
                      <c:pt idx="792">
                        <c:v>22.84</c:v>
                      </c:pt>
                      <c:pt idx="793">
                        <c:v>22.84</c:v>
                      </c:pt>
                      <c:pt idx="794">
                        <c:v>22.86</c:v>
                      </c:pt>
                      <c:pt idx="795">
                        <c:v>22.86</c:v>
                      </c:pt>
                      <c:pt idx="796">
                        <c:v>22.86</c:v>
                      </c:pt>
                      <c:pt idx="797">
                        <c:v>22.86</c:v>
                      </c:pt>
                      <c:pt idx="798">
                        <c:v>22.86</c:v>
                      </c:pt>
                      <c:pt idx="799">
                        <c:v>22.86</c:v>
                      </c:pt>
                      <c:pt idx="800">
                        <c:v>22.86</c:v>
                      </c:pt>
                      <c:pt idx="801">
                        <c:v>22.88</c:v>
                      </c:pt>
                      <c:pt idx="802">
                        <c:v>22.88</c:v>
                      </c:pt>
                      <c:pt idx="803">
                        <c:v>22.88</c:v>
                      </c:pt>
                      <c:pt idx="804">
                        <c:v>22.86</c:v>
                      </c:pt>
                      <c:pt idx="805">
                        <c:v>22.86</c:v>
                      </c:pt>
                      <c:pt idx="806">
                        <c:v>22.86</c:v>
                      </c:pt>
                      <c:pt idx="807">
                        <c:v>22.86</c:v>
                      </c:pt>
                      <c:pt idx="808">
                        <c:v>22.86</c:v>
                      </c:pt>
                      <c:pt idx="809">
                        <c:v>22.86</c:v>
                      </c:pt>
                      <c:pt idx="810">
                        <c:v>22.86</c:v>
                      </c:pt>
                      <c:pt idx="811">
                        <c:v>22.86</c:v>
                      </c:pt>
                      <c:pt idx="812">
                        <c:v>22.86</c:v>
                      </c:pt>
                      <c:pt idx="813">
                        <c:v>22.86</c:v>
                      </c:pt>
                      <c:pt idx="814">
                        <c:v>22.86</c:v>
                      </c:pt>
                      <c:pt idx="815">
                        <c:v>22.88</c:v>
                      </c:pt>
                      <c:pt idx="816">
                        <c:v>22.88</c:v>
                      </c:pt>
                      <c:pt idx="817">
                        <c:v>22.88</c:v>
                      </c:pt>
                      <c:pt idx="818">
                        <c:v>22.9</c:v>
                      </c:pt>
                      <c:pt idx="819">
                        <c:v>22.92</c:v>
                      </c:pt>
                      <c:pt idx="820">
                        <c:v>22.94</c:v>
                      </c:pt>
                      <c:pt idx="821">
                        <c:v>22.94</c:v>
                      </c:pt>
                      <c:pt idx="822">
                        <c:v>22.96</c:v>
                      </c:pt>
                      <c:pt idx="823">
                        <c:v>22.98</c:v>
                      </c:pt>
                      <c:pt idx="824">
                        <c:v>23</c:v>
                      </c:pt>
                      <c:pt idx="825">
                        <c:v>23</c:v>
                      </c:pt>
                      <c:pt idx="826">
                        <c:v>23.02</c:v>
                      </c:pt>
                      <c:pt idx="827">
                        <c:v>23.04</c:v>
                      </c:pt>
                      <c:pt idx="828">
                        <c:v>23.06</c:v>
                      </c:pt>
                      <c:pt idx="829">
                        <c:v>23.08</c:v>
                      </c:pt>
                      <c:pt idx="830">
                        <c:v>23.1</c:v>
                      </c:pt>
                      <c:pt idx="831">
                        <c:v>23.12</c:v>
                      </c:pt>
                      <c:pt idx="832">
                        <c:v>23.14</c:v>
                      </c:pt>
                      <c:pt idx="833">
                        <c:v>23.14</c:v>
                      </c:pt>
                      <c:pt idx="834">
                        <c:v>23.16</c:v>
                      </c:pt>
                      <c:pt idx="835">
                        <c:v>23.18</c:v>
                      </c:pt>
                      <c:pt idx="836">
                        <c:v>23.18</c:v>
                      </c:pt>
                      <c:pt idx="837">
                        <c:v>23.2</c:v>
                      </c:pt>
                      <c:pt idx="838">
                        <c:v>23.22</c:v>
                      </c:pt>
                      <c:pt idx="839">
                        <c:v>23.24</c:v>
                      </c:pt>
                      <c:pt idx="840">
                        <c:v>23.26</c:v>
                      </c:pt>
                      <c:pt idx="841">
                        <c:v>23.28</c:v>
                      </c:pt>
                      <c:pt idx="842">
                        <c:v>23.28</c:v>
                      </c:pt>
                      <c:pt idx="843">
                        <c:v>23.3</c:v>
                      </c:pt>
                      <c:pt idx="844">
                        <c:v>23.3</c:v>
                      </c:pt>
                      <c:pt idx="845">
                        <c:v>23.32</c:v>
                      </c:pt>
                      <c:pt idx="846">
                        <c:v>23.34</c:v>
                      </c:pt>
                      <c:pt idx="847">
                        <c:v>23.36</c:v>
                      </c:pt>
                      <c:pt idx="848">
                        <c:v>23.38</c:v>
                      </c:pt>
                      <c:pt idx="849">
                        <c:v>23.38</c:v>
                      </c:pt>
                      <c:pt idx="850">
                        <c:v>23.4</c:v>
                      </c:pt>
                      <c:pt idx="851">
                        <c:v>23.42</c:v>
                      </c:pt>
                      <c:pt idx="852">
                        <c:v>23.42</c:v>
                      </c:pt>
                      <c:pt idx="853">
                        <c:v>23.44</c:v>
                      </c:pt>
                      <c:pt idx="854">
                        <c:v>23.44</c:v>
                      </c:pt>
                      <c:pt idx="855">
                        <c:v>23.46</c:v>
                      </c:pt>
                      <c:pt idx="856">
                        <c:v>23.46</c:v>
                      </c:pt>
                      <c:pt idx="857">
                        <c:v>23.46</c:v>
                      </c:pt>
                      <c:pt idx="858">
                        <c:v>23.48</c:v>
                      </c:pt>
                      <c:pt idx="859">
                        <c:v>23.48</c:v>
                      </c:pt>
                      <c:pt idx="860">
                        <c:v>23.48</c:v>
                      </c:pt>
                      <c:pt idx="861">
                        <c:v>23.48</c:v>
                      </c:pt>
                      <c:pt idx="862">
                        <c:v>23.48</c:v>
                      </c:pt>
                      <c:pt idx="863">
                        <c:v>23.48</c:v>
                      </c:pt>
                      <c:pt idx="864">
                        <c:v>23.48</c:v>
                      </c:pt>
                      <c:pt idx="865">
                        <c:v>23.48</c:v>
                      </c:pt>
                      <c:pt idx="866">
                        <c:v>23.48</c:v>
                      </c:pt>
                      <c:pt idx="867">
                        <c:v>23.48</c:v>
                      </c:pt>
                      <c:pt idx="868">
                        <c:v>23.48</c:v>
                      </c:pt>
                      <c:pt idx="869">
                        <c:v>23.48</c:v>
                      </c:pt>
                      <c:pt idx="870">
                        <c:v>23.48</c:v>
                      </c:pt>
                      <c:pt idx="871">
                        <c:v>23.5</c:v>
                      </c:pt>
                      <c:pt idx="872">
                        <c:v>23.5</c:v>
                      </c:pt>
                      <c:pt idx="873">
                        <c:v>23.5</c:v>
                      </c:pt>
                      <c:pt idx="874">
                        <c:v>23.5</c:v>
                      </c:pt>
                      <c:pt idx="875">
                        <c:v>23.5</c:v>
                      </c:pt>
                      <c:pt idx="876">
                        <c:v>23.52</c:v>
                      </c:pt>
                      <c:pt idx="877">
                        <c:v>23.52</c:v>
                      </c:pt>
                      <c:pt idx="878">
                        <c:v>23.52</c:v>
                      </c:pt>
                      <c:pt idx="879">
                        <c:v>23.52</c:v>
                      </c:pt>
                      <c:pt idx="880">
                        <c:v>23.54</c:v>
                      </c:pt>
                      <c:pt idx="881">
                        <c:v>23.54</c:v>
                      </c:pt>
                      <c:pt idx="882">
                        <c:v>23.54</c:v>
                      </c:pt>
                      <c:pt idx="883">
                        <c:v>23.54</c:v>
                      </c:pt>
                      <c:pt idx="884">
                        <c:v>23.54</c:v>
                      </c:pt>
                      <c:pt idx="885">
                        <c:v>23.54</c:v>
                      </c:pt>
                      <c:pt idx="886">
                        <c:v>23.54</c:v>
                      </c:pt>
                      <c:pt idx="887">
                        <c:v>23.52</c:v>
                      </c:pt>
                      <c:pt idx="888">
                        <c:v>23.52</c:v>
                      </c:pt>
                      <c:pt idx="889">
                        <c:v>23.52</c:v>
                      </c:pt>
                      <c:pt idx="890">
                        <c:v>23.52</c:v>
                      </c:pt>
                      <c:pt idx="891">
                        <c:v>23.52</c:v>
                      </c:pt>
                      <c:pt idx="892">
                        <c:v>23.52</c:v>
                      </c:pt>
                      <c:pt idx="893">
                        <c:v>23.52</c:v>
                      </c:pt>
                      <c:pt idx="894">
                        <c:v>23.5</c:v>
                      </c:pt>
                      <c:pt idx="895">
                        <c:v>23.5</c:v>
                      </c:pt>
                      <c:pt idx="896">
                        <c:v>23.5</c:v>
                      </c:pt>
                      <c:pt idx="897">
                        <c:v>23.52</c:v>
                      </c:pt>
                      <c:pt idx="898">
                        <c:v>23.52</c:v>
                      </c:pt>
                      <c:pt idx="899">
                        <c:v>23.52</c:v>
                      </c:pt>
                      <c:pt idx="900">
                        <c:v>23.52</c:v>
                      </c:pt>
                      <c:pt idx="901">
                        <c:v>23.52</c:v>
                      </c:pt>
                      <c:pt idx="902">
                        <c:v>23.54</c:v>
                      </c:pt>
                      <c:pt idx="903">
                        <c:v>23.54</c:v>
                      </c:pt>
                      <c:pt idx="904">
                        <c:v>23.56</c:v>
                      </c:pt>
                      <c:pt idx="905">
                        <c:v>23.56</c:v>
                      </c:pt>
                      <c:pt idx="906">
                        <c:v>23.58</c:v>
                      </c:pt>
                      <c:pt idx="907">
                        <c:v>23.58</c:v>
                      </c:pt>
                      <c:pt idx="908">
                        <c:v>23.6</c:v>
                      </c:pt>
                      <c:pt idx="909">
                        <c:v>23.6</c:v>
                      </c:pt>
                      <c:pt idx="910">
                        <c:v>23.6</c:v>
                      </c:pt>
                      <c:pt idx="911">
                        <c:v>23.62</c:v>
                      </c:pt>
                      <c:pt idx="912">
                        <c:v>23.62</c:v>
                      </c:pt>
                      <c:pt idx="913">
                        <c:v>23.64</c:v>
                      </c:pt>
                      <c:pt idx="914">
                        <c:v>23.64</c:v>
                      </c:pt>
                      <c:pt idx="915">
                        <c:v>23.66</c:v>
                      </c:pt>
                      <c:pt idx="916">
                        <c:v>23.66</c:v>
                      </c:pt>
                      <c:pt idx="917">
                        <c:v>23.68</c:v>
                      </c:pt>
                      <c:pt idx="918">
                        <c:v>23.68</c:v>
                      </c:pt>
                      <c:pt idx="919">
                        <c:v>23.68</c:v>
                      </c:pt>
                      <c:pt idx="920">
                        <c:v>23.7</c:v>
                      </c:pt>
                      <c:pt idx="921">
                        <c:v>23.7</c:v>
                      </c:pt>
                      <c:pt idx="922">
                        <c:v>23.72</c:v>
                      </c:pt>
                      <c:pt idx="923">
                        <c:v>23.74</c:v>
                      </c:pt>
                      <c:pt idx="924">
                        <c:v>23.76</c:v>
                      </c:pt>
                      <c:pt idx="925">
                        <c:v>23.78</c:v>
                      </c:pt>
                      <c:pt idx="926">
                        <c:v>23.8</c:v>
                      </c:pt>
                      <c:pt idx="927">
                        <c:v>23.82</c:v>
                      </c:pt>
                      <c:pt idx="928">
                        <c:v>23.82</c:v>
                      </c:pt>
                      <c:pt idx="929">
                        <c:v>23.84</c:v>
                      </c:pt>
                      <c:pt idx="930">
                        <c:v>23.86</c:v>
                      </c:pt>
                      <c:pt idx="931">
                        <c:v>23.88</c:v>
                      </c:pt>
                      <c:pt idx="932">
                        <c:v>23.9</c:v>
                      </c:pt>
                      <c:pt idx="933">
                        <c:v>23.92</c:v>
                      </c:pt>
                      <c:pt idx="934">
                        <c:v>23.94</c:v>
                      </c:pt>
                      <c:pt idx="935">
                        <c:v>23.94</c:v>
                      </c:pt>
                      <c:pt idx="936">
                        <c:v>23.94</c:v>
                      </c:pt>
                      <c:pt idx="937">
                        <c:v>23.98</c:v>
                      </c:pt>
                      <c:pt idx="938">
                        <c:v>23.98</c:v>
                      </c:pt>
                      <c:pt idx="939">
                        <c:v>23.98</c:v>
                      </c:pt>
                      <c:pt idx="940">
                        <c:v>24</c:v>
                      </c:pt>
                      <c:pt idx="941">
                        <c:v>24</c:v>
                      </c:pt>
                      <c:pt idx="942">
                        <c:v>24</c:v>
                      </c:pt>
                      <c:pt idx="943">
                        <c:v>24.02</c:v>
                      </c:pt>
                      <c:pt idx="944">
                        <c:v>24.02</c:v>
                      </c:pt>
                      <c:pt idx="945">
                        <c:v>24.04</c:v>
                      </c:pt>
                      <c:pt idx="946">
                        <c:v>24.04</c:v>
                      </c:pt>
                      <c:pt idx="947">
                        <c:v>24.04</c:v>
                      </c:pt>
                      <c:pt idx="948">
                        <c:v>24.04</c:v>
                      </c:pt>
                      <c:pt idx="949">
                        <c:v>24.06</c:v>
                      </c:pt>
                      <c:pt idx="950">
                        <c:v>24.06</c:v>
                      </c:pt>
                      <c:pt idx="951">
                        <c:v>24.08</c:v>
                      </c:pt>
                      <c:pt idx="952">
                        <c:v>24.08</c:v>
                      </c:pt>
                      <c:pt idx="953">
                        <c:v>24.1</c:v>
                      </c:pt>
                      <c:pt idx="954">
                        <c:v>24.12</c:v>
                      </c:pt>
                      <c:pt idx="955">
                        <c:v>24.12</c:v>
                      </c:pt>
                      <c:pt idx="956">
                        <c:v>24.12</c:v>
                      </c:pt>
                      <c:pt idx="957">
                        <c:v>24.14</c:v>
                      </c:pt>
                      <c:pt idx="958">
                        <c:v>24.16</c:v>
                      </c:pt>
                      <c:pt idx="959">
                        <c:v>24.16</c:v>
                      </c:pt>
                      <c:pt idx="960">
                        <c:v>24.18</c:v>
                      </c:pt>
                      <c:pt idx="961">
                        <c:v>24.2</c:v>
                      </c:pt>
                      <c:pt idx="962">
                        <c:v>24.2</c:v>
                      </c:pt>
                      <c:pt idx="963">
                        <c:v>24.22</c:v>
                      </c:pt>
                      <c:pt idx="964">
                        <c:v>24.22</c:v>
                      </c:pt>
                      <c:pt idx="965">
                        <c:v>24.24</c:v>
                      </c:pt>
                      <c:pt idx="966">
                        <c:v>24.24</c:v>
                      </c:pt>
                      <c:pt idx="967">
                        <c:v>24.26</c:v>
                      </c:pt>
                      <c:pt idx="968">
                        <c:v>24.26</c:v>
                      </c:pt>
                      <c:pt idx="969">
                        <c:v>24.26</c:v>
                      </c:pt>
                      <c:pt idx="970">
                        <c:v>24.28</c:v>
                      </c:pt>
                      <c:pt idx="971">
                        <c:v>24.28</c:v>
                      </c:pt>
                      <c:pt idx="972">
                        <c:v>24.3</c:v>
                      </c:pt>
                      <c:pt idx="973">
                        <c:v>24.3</c:v>
                      </c:pt>
                      <c:pt idx="974">
                        <c:v>24.3</c:v>
                      </c:pt>
                      <c:pt idx="975">
                        <c:v>24.3</c:v>
                      </c:pt>
                      <c:pt idx="976">
                        <c:v>24.32</c:v>
                      </c:pt>
                      <c:pt idx="977">
                        <c:v>24.34</c:v>
                      </c:pt>
                      <c:pt idx="978">
                        <c:v>24.34</c:v>
                      </c:pt>
                      <c:pt idx="979">
                        <c:v>24.36</c:v>
                      </c:pt>
                      <c:pt idx="980">
                        <c:v>24.38</c:v>
                      </c:pt>
                      <c:pt idx="981">
                        <c:v>24.38</c:v>
                      </c:pt>
                      <c:pt idx="982">
                        <c:v>24.4</c:v>
                      </c:pt>
                      <c:pt idx="983">
                        <c:v>24.42</c:v>
                      </c:pt>
                      <c:pt idx="984">
                        <c:v>24.42</c:v>
                      </c:pt>
                      <c:pt idx="985">
                        <c:v>24.42</c:v>
                      </c:pt>
                      <c:pt idx="986">
                        <c:v>24.44</c:v>
                      </c:pt>
                      <c:pt idx="987">
                        <c:v>24.44</c:v>
                      </c:pt>
                      <c:pt idx="988">
                        <c:v>24.46</c:v>
                      </c:pt>
                      <c:pt idx="989">
                        <c:v>24.48</c:v>
                      </c:pt>
                      <c:pt idx="990">
                        <c:v>24.48</c:v>
                      </c:pt>
                      <c:pt idx="991">
                        <c:v>24.48</c:v>
                      </c:pt>
                      <c:pt idx="992">
                        <c:v>24.5</c:v>
                      </c:pt>
                      <c:pt idx="993">
                        <c:v>24.5</c:v>
                      </c:pt>
                      <c:pt idx="994">
                        <c:v>24.5</c:v>
                      </c:pt>
                      <c:pt idx="995">
                        <c:v>24.5</c:v>
                      </c:pt>
                      <c:pt idx="996">
                        <c:v>24.5</c:v>
                      </c:pt>
                      <c:pt idx="997">
                        <c:v>24.5</c:v>
                      </c:pt>
                      <c:pt idx="998">
                        <c:v>24.48</c:v>
                      </c:pt>
                      <c:pt idx="999">
                        <c:v>24.48</c:v>
                      </c:pt>
                      <c:pt idx="1000">
                        <c:v>24.48</c:v>
                      </c:pt>
                      <c:pt idx="1001">
                        <c:v>24.48</c:v>
                      </c:pt>
                      <c:pt idx="1002">
                        <c:v>24.46</c:v>
                      </c:pt>
                      <c:pt idx="1003">
                        <c:v>24.46</c:v>
                      </c:pt>
                      <c:pt idx="1004">
                        <c:v>24.46</c:v>
                      </c:pt>
                      <c:pt idx="1005">
                        <c:v>24.44</c:v>
                      </c:pt>
                      <c:pt idx="1006">
                        <c:v>24.44</c:v>
                      </c:pt>
                      <c:pt idx="1007">
                        <c:v>24.42</c:v>
                      </c:pt>
                      <c:pt idx="1008">
                        <c:v>24.42</c:v>
                      </c:pt>
                      <c:pt idx="1009">
                        <c:v>24.42</c:v>
                      </c:pt>
                      <c:pt idx="1010">
                        <c:v>24.4</c:v>
                      </c:pt>
                      <c:pt idx="1011">
                        <c:v>24.4</c:v>
                      </c:pt>
                      <c:pt idx="1012">
                        <c:v>24.4</c:v>
                      </c:pt>
                      <c:pt idx="1013">
                        <c:v>24.38</c:v>
                      </c:pt>
                      <c:pt idx="1014">
                        <c:v>24.38</c:v>
                      </c:pt>
                      <c:pt idx="1015">
                        <c:v>24.36</c:v>
                      </c:pt>
                      <c:pt idx="1016">
                        <c:v>24.34</c:v>
                      </c:pt>
                      <c:pt idx="1017">
                        <c:v>24.32</c:v>
                      </c:pt>
                      <c:pt idx="1018">
                        <c:v>24.3</c:v>
                      </c:pt>
                      <c:pt idx="1019">
                        <c:v>24.28</c:v>
                      </c:pt>
                      <c:pt idx="1020">
                        <c:v>24.26</c:v>
                      </c:pt>
                      <c:pt idx="1021">
                        <c:v>24.24</c:v>
                      </c:pt>
                      <c:pt idx="1022">
                        <c:v>24.24</c:v>
                      </c:pt>
                      <c:pt idx="1023">
                        <c:v>24.22</c:v>
                      </c:pt>
                      <c:pt idx="1024">
                        <c:v>24.2</c:v>
                      </c:pt>
                      <c:pt idx="1025">
                        <c:v>24.18</c:v>
                      </c:pt>
                      <c:pt idx="1026">
                        <c:v>24.16</c:v>
                      </c:pt>
                      <c:pt idx="1027">
                        <c:v>24.14</c:v>
                      </c:pt>
                      <c:pt idx="1028">
                        <c:v>24.12</c:v>
                      </c:pt>
                      <c:pt idx="1029">
                        <c:v>24.1</c:v>
                      </c:pt>
                      <c:pt idx="1030">
                        <c:v>24.1</c:v>
                      </c:pt>
                      <c:pt idx="1031">
                        <c:v>24.08</c:v>
                      </c:pt>
                      <c:pt idx="1032">
                        <c:v>24.06</c:v>
                      </c:pt>
                      <c:pt idx="1033">
                        <c:v>24.04</c:v>
                      </c:pt>
                      <c:pt idx="1034">
                        <c:v>24.04</c:v>
                      </c:pt>
                      <c:pt idx="1035">
                        <c:v>24.04</c:v>
                      </c:pt>
                      <c:pt idx="1036">
                        <c:v>24.02</c:v>
                      </c:pt>
                      <c:pt idx="1037">
                        <c:v>24.02</c:v>
                      </c:pt>
                      <c:pt idx="1038">
                        <c:v>24.02</c:v>
                      </c:pt>
                      <c:pt idx="1039">
                        <c:v>24.02</c:v>
                      </c:pt>
                      <c:pt idx="1040">
                        <c:v>24.02</c:v>
                      </c:pt>
                      <c:pt idx="1041">
                        <c:v>24.02</c:v>
                      </c:pt>
                      <c:pt idx="1042">
                        <c:v>24.04</c:v>
                      </c:pt>
                      <c:pt idx="1043">
                        <c:v>24.04</c:v>
                      </c:pt>
                      <c:pt idx="1044">
                        <c:v>24.04</c:v>
                      </c:pt>
                      <c:pt idx="1045">
                        <c:v>24.04</c:v>
                      </c:pt>
                      <c:pt idx="1046">
                        <c:v>24.04</c:v>
                      </c:pt>
                      <c:pt idx="1047">
                        <c:v>24.06</c:v>
                      </c:pt>
                      <c:pt idx="1048">
                        <c:v>24.06</c:v>
                      </c:pt>
                      <c:pt idx="1049">
                        <c:v>24.06</c:v>
                      </c:pt>
                      <c:pt idx="1050">
                        <c:v>24.06</c:v>
                      </c:pt>
                      <c:pt idx="1051">
                        <c:v>24.06</c:v>
                      </c:pt>
                      <c:pt idx="1052">
                        <c:v>24.06</c:v>
                      </c:pt>
                      <c:pt idx="1053">
                        <c:v>24.08</c:v>
                      </c:pt>
                      <c:pt idx="1054">
                        <c:v>24.08</c:v>
                      </c:pt>
                      <c:pt idx="1055">
                        <c:v>24.08</c:v>
                      </c:pt>
                      <c:pt idx="1056">
                        <c:v>24.08</c:v>
                      </c:pt>
                      <c:pt idx="1057">
                        <c:v>24.1</c:v>
                      </c:pt>
                      <c:pt idx="1058">
                        <c:v>24.1</c:v>
                      </c:pt>
                      <c:pt idx="1059">
                        <c:v>24.1</c:v>
                      </c:pt>
                      <c:pt idx="1060">
                        <c:v>24.12</c:v>
                      </c:pt>
                      <c:pt idx="1061">
                        <c:v>24.12</c:v>
                      </c:pt>
                      <c:pt idx="1062">
                        <c:v>24.14</c:v>
                      </c:pt>
                      <c:pt idx="1063">
                        <c:v>24.14</c:v>
                      </c:pt>
                      <c:pt idx="1064">
                        <c:v>24.16</c:v>
                      </c:pt>
                      <c:pt idx="1065">
                        <c:v>24.18</c:v>
                      </c:pt>
                      <c:pt idx="1066">
                        <c:v>24.18</c:v>
                      </c:pt>
                      <c:pt idx="1067">
                        <c:v>24.18</c:v>
                      </c:pt>
                      <c:pt idx="1068">
                        <c:v>24.2</c:v>
                      </c:pt>
                      <c:pt idx="1069">
                        <c:v>24.2</c:v>
                      </c:pt>
                      <c:pt idx="1070">
                        <c:v>24.22</c:v>
                      </c:pt>
                      <c:pt idx="1071">
                        <c:v>24.22</c:v>
                      </c:pt>
                      <c:pt idx="1072">
                        <c:v>24.24</c:v>
                      </c:pt>
                      <c:pt idx="1073">
                        <c:v>24.24</c:v>
                      </c:pt>
                      <c:pt idx="1074">
                        <c:v>24.24</c:v>
                      </c:pt>
                      <c:pt idx="1075">
                        <c:v>24.24</c:v>
                      </c:pt>
                      <c:pt idx="1076">
                        <c:v>24.24</c:v>
                      </c:pt>
                      <c:pt idx="1077">
                        <c:v>24.24</c:v>
                      </c:pt>
                      <c:pt idx="1078">
                        <c:v>24.24</c:v>
                      </c:pt>
                      <c:pt idx="1079">
                        <c:v>24.24</c:v>
                      </c:pt>
                      <c:pt idx="1080">
                        <c:v>24.24</c:v>
                      </c:pt>
                      <c:pt idx="1081">
                        <c:v>24.24</c:v>
                      </c:pt>
                      <c:pt idx="1082">
                        <c:v>24.24</c:v>
                      </c:pt>
                      <c:pt idx="1083">
                        <c:v>24.24</c:v>
                      </c:pt>
                      <c:pt idx="1084">
                        <c:v>24.24</c:v>
                      </c:pt>
                      <c:pt idx="1085">
                        <c:v>24.24</c:v>
                      </c:pt>
                      <c:pt idx="1086">
                        <c:v>24.24</c:v>
                      </c:pt>
                      <c:pt idx="1087">
                        <c:v>24.24</c:v>
                      </c:pt>
                      <c:pt idx="1088">
                        <c:v>24.24</c:v>
                      </c:pt>
                      <c:pt idx="1089">
                        <c:v>24.22</c:v>
                      </c:pt>
                      <c:pt idx="1090">
                        <c:v>24.22</c:v>
                      </c:pt>
                      <c:pt idx="1091">
                        <c:v>24.22</c:v>
                      </c:pt>
                      <c:pt idx="1092">
                        <c:v>24.22</c:v>
                      </c:pt>
                      <c:pt idx="1093">
                        <c:v>24.22</c:v>
                      </c:pt>
                      <c:pt idx="1094">
                        <c:v>24.2</c:v>
                      </c:pt>
                      <c:pt idx="1095">
                        <c:v>24.2</c:v>
                      </c:pt>
                      <c:pt idx="1096">
                        <c:v>24.2</c:v>
                      </c:pt>
                      <c:pt idx="1097">
                        <c:v>24.2</c:v>
                      </c:pt>
                      <c:pt idx="1098">
                        <c:v>24.18</c:v>
                      </c:pt>
                      <c:pt idx="1099">
                        <c:v>24.18</c:v>
                      </c:pt>
                      <c:pt idx="1100">
                        <c:v>24.18</c:v>
                      </c:pt>
                      <c:pt idx="1101">
                        <c:v>24.16</c:v>
                      </c:pt>
                      <c:pt idx="1102">
                        <c:v>24.14</c:v>
                      </c:pt>
                      <c:pt idx="1103">
                        <c:v>24.14</c:v>
                      </c:pt>
                      <c:pt idx="1104">
                        <c:v>24.12</c:v>
                      </c:pt>
                      <c:pt idx="1105">
                        <c:v>24.12</c:v>
                      </c:pt>
                      <c:pt idx="1106">
                        <c:v>24.12</c:v>
                      </c:pt>
                      <c:pt idx="1107">
                        <c:v>24.1</c:v>
                      </c:pt>
                      <c:pt idx="1108">
                        <c:v>24.1</c:v>
                      </c:pt>
                      <c:pt idx="1109">
                        <c:v>24.08</c:v>
                      </c:pt>
                      <c:pt idx="1110">
                        <c:v>24.06</c:v>
                      </c:pt>
                      <c:pt idx="1111">
                        <c:v>24.06</c:v>
                      </c:pt>
                      <c:pt idx="1112">
                        <c:v>24.06</c:v>
                      </c:pt>
                      <c:pt idx="1113">
                        <c:v>24.04</c:v>
                      </c:pt>
                      <c:pt idx="1114">
                        <c:v>24.04</c:v>
                      </c:pt>
                      <c:pt idx="1115">
                        <c:v>24.04</c:v>
                      </c:pt>
                      <c:pt idx="1116">
                        <c:v>24.04</c:v>
                      </c:pt>
                      <c:pt idx="1117">
                        <c:v>24.02</c:v>
                      </c:pt>
                      <c:pt idx="1118">
                        <c:v>24.02</c:v>
                      </c:pt>
                      <c:pt idx="1119">
                        <c:v>24</c:v>
                      </c:pt>
                      <c:pt idx="1120">
                        <c:v>24</c:v>
                      </c:pt>
                      <c:pt idx="1121">
                        <c:v>23.98</c:v>
                      </c:pt>
                      <c:pt idx="1122">
                        <c:v>23.98</c:v>
                      </c:pt>
                      <c:pt idx="1123">
                        <c:v>23.96</c:v>
                      </c:pt>
                      <c:pt idx="1124">
                        <c:v>23.96</c:v>
                      </c:pt>
                      <c:pt idx="1125">
                        <c:v>23.96</c:v>
                      </c:pt>
                      <c:pt idx="1126">
                        <c:v>23.94</c:v>
                      </c:pt>
                      <c:pt idx="1127">
                        <c:v>23.92</c:v>
                      </c:pt>
                      <c:pt idx="1128">
                        <c:v>23.92</c:v>
                      </c:pt>
                      <c:pt idx="1129">
                        <c:v>23.9</c:v>
                      </c:pt>
                      <c:pt idx="1130">
                        <c:v>23.88</c:v>
                      </c:pt>
                      <c:pt idx="1131">
                        <c:v>23.86</c:v>
                      </c:pt>
                      <c:pt idx="1132">
                        <c:v>23.86</c:v>
                      </c:pt>
                      <c:pt idx="1133">
                        <c:v>23.86</c:v>
                      </c:pt>
                      <c:pt idx="1134">
                        <c:v>23.84</c:v>
                      </c:pt>
                      <c:pt idx="1135">
                        <c:v>23.82</c:v>
                      </c:pt>
                      <c:pt idx="1136">
                        <c:v>23.82</c:v>
                      </c:pt>
                      <c:pt idx="1137">
                        <c:v>23.8</c:v>
                      </c:pt>
                      <c:pt idx="1138">
                        <c:v>23.8</c:v>
                      </c:pt>
                      <c:pt idx="1139">
                        <c:v>23.8</c:v>
                      </c:pt>
                      <c:pt idx="1140">
                        <c:v>23.8</c:v>
                      </c:pt>
                      <c:pt idx="1141">
                        <c:v>23.78</c:v>
                      </c:pt>
                      <c:pt idx="1142">
                        <c:v>23.78</c:v>
                      </c:pt>
                      <c:pt idx="1143">
                        <c:v>23.78</c:v>
                      </c:pt>
                      <c:pt idx="1144">
                        <c:v>23.78</c:v>
                      </c:pt>
                      <c:pt idx="1145">
                        <c:v>23.78</c:v>
                      </c:pt>
                      <c:pt idx="1146">
                        <c:v>23.78</c:v>
                      </c:pt>
                      <c:pt idx="1147">
                        <c:v>23.78</c:v>
                      </c:pt>
                      <c:pt idx="1148">
                        <c:v>23.78</c:v>
                      </c:pt>
                      <c:pt idx="1149">
                        <c:v>23.78</c:v>
                      </c:pt>
                      <c:pt idx="1150">
                        <c:v>23.8</c:v>
                      </c:pt>
                      <c:pt idx="1151">
                        <c:v>23.8</c:v>
                      </c:pt>
                      <c:pt idx="1152">
                        <c:v>23.8</c:v>
                      </c:pt>
                      <c:pt idx="1153">
                        <c:v>23.8</c:v>
                      </c:pt>
                      <c:pt idx="1154">
                        <c:v>23.8</c:v>
                      </c:pt>
                      <c:pt idx="1155">
                        <c:v>23.78</c:v>
                      </c:pt>
                      <c:pt idx="1156">
                        <c:v>23.78</c:v>
                      </c:pt>
                      <c:pt idx="1157">
                        <c:v>23.78</c:v>
                      </c:pt>
                      <c:pt idx="1158">
                        <c:v>23.78</c:v>
                      </c:pt>
                      <c:pt idx="1159">
                        <c:v>23.78</c:v>
                      </c:pt>
                      <c:pt idx="1160">
                        <c:v>23.78</c:v>
                      </c:pt>
                      <c:pt idx="1161">
                        <c:v>23.78</c:v>
                      </c:pt>
                      <c:pt idx="1162">
                        <c:v>23.8</c:v>
                      </c:pt>
                      <c:pt idx="1163">
                        <c:v>23.8</c:v>
                      </c:pt>
                      <c:pt idx="1164">
                        <c:v>23.8</c:v>
                      </c:pt>
                      <c:pt idx="1165">
                        <c:v>23.8</c:v>
                      </c:pt>
                      <c:pt idx="1166">
                        <c:v>23.82</c:v>
                      </c:pt>
                      <c:pt idx="1167">
                        <c:v>23.82</c:v>
                      </c:pt>
                      <c:pt idx="1168">
                        <c:v>23.82</c:v>
                      </c:pt>
                      <c:pt idx="1169">
                        <c:v>23.84</c:v>
                      </c:pt>
                      <c:pt idx="1170">
                        <c:v>23.84</c:v>
                      </c:pt>
                      <c:pt idx="1171">
                        <c:v>23.84</c:v>
                      </c:pt>
                      <c:pt idx="1172">
                        <c:v>23.86</c:v>
                      </c:pt>
                      <c:pt idx="1173">
                        <c:v>23.86</c:v>
                      </c:pt>
                      <c:pt idx="1174">
                        <c:v>23.88</c:v>
                      </c:pt>
                      <c:pt idx="1175">
                        <c:v>23.88</c:v>
                      </c:pt>
                      <c:pt idx="1176">
                        <c:v>23.9</c:v>
                      </c:pt>
                      <c:pt idx="1177">
                        <c:v>23.9</c:v>
                      </c:pt>
                      <c:pt idx="1178">
                        <c:v>23.9</c:v>
                      </c:pt>
                      <c:pt idx="1179">
                        <c:v>23.9</c:v>
                      </c:pt>
                      <c:pt idx="1180">
                        <c:v>23.9</c:v>
                      </c:pt>
                      <c:pt idx="1181">
                        <c:v>23.9</c:v>
                      </c:pt>
                      <c:pt idx="1182">
                        <c:v>23.9</c:v>
                      </c:pt>
                      <c:pt idx="1183">
                        <c:v>23.9</c:v>
                      </c:pt>
                      <c:pt idx="1184">
                        <c:v>23.9</c:v>
                      </c:pt>
                      <c:pt idx="1185">
                        <c:v>23.9</c:v>
                      </c:pt>
                      <c:pt idx="1186">
                        <c:v>23.9</c:v>
                      </c:pt>
                      <c:pt idx="1187">
                        <c:v>23.9</c:v>
                      </c:pt>
                      <c:pt idx="1188">
                        <c:v>23.9</c:v>
                      </c:pt>
                      <c:pt idx="1189">
                        <c:v>23.88</c:v>
                      </c:pt>
                      <c:pt idx="1190">
                        <c:v>23.88</c:v>
                      </c:pt>
                      <c:pt idx="1191">
                        <c:v>23.88</c:v>
                      </c:pt>
                      <c:pt idx="1192">
                        <c:v>23.88</c:v>
                      </c:pt>
                      <c:pt idx="1193">
                        <c:v>23.88</c:v>
                      </c:pt>
                      <c:pt idx="1194">
                        <c:v>23.88</c:v>
                      </c:pt>
                      <c:pt idx="1195">
                        <c:v>23.88</c:v>
                      </c:pt>
                      <c:pt idx="1196">
                        <c:v>23.88</c:v>
                      </c:pt>
                      <c:pt idx="1197">
                        <c:v>23.88</c:v>
                      </c:pt>
                      <c:pt idx="1198">
                        <c:v>23.88</c:v>
                      </c:pt>
                      <c:pt idx="1199">
                        <c:v>23.88</c:v>
                      </c:pt>
                      <c:pt idx="1200">
                        <c:v>23.88</c:v>
                      </c:pt>
                      <c:pt idx="1201">
                        <c:v>23.88</c:v>
                      </c:pt>
                      <c:pt idx="1202">
                        <c:v>23.86</c:v>
                      </c:pt>
                      <c:pt idx="1203">
                        <c:v>23.86</c:v>
                      </c:pt>
                      <c:pt idx="1204">
                        <c:v>23.86</c:v>
                      </c:pt>
                      <c:pt idx="1205">
                        <c:v>23.86</c:v>
                      </c:pt>
                      <c:pt idx="1206">
                        <c:v>23.84</c:v>
                      </c:pt>
                      <c:pt idx="1207">
                        <c:v>23.84</c:v>
                      </c:pt>
                      <c:pt idx="1208">
                        <c:v>23.84</c:v>
                      </c:pt>
                      <c:pt idx="1209">
                        <c:v>23.82</c:v>
                      </c:pt>
                      <c:pt idx="1210">
                        <c:v>23.8</c:v>
                      </c:pt>
                      <c:pt idx="1211">
                        <c:v>23.8</c:v>
                      </c:pt>
                      <c:pt idx="1212">
                        <c:v>23.78</c:v>
                      </c:pt>
                      <c:pt idx="1213">
                        <c:v>23.76</c:v>
                      </c:pt>
                      <c:pt idx="1214">
                        <c:v>23.76</c:v>
                      </c:pt>
                      <c:pt idx="1215">
                        <c:v>23.74</c:v>
                      </c:pt>
                      <c:pt idx="1216">
                        <c:v>23.72</c:v>
                      </c:pt>
                      <c:pt idx="1217">
                        <c:v>23.72</c:v>
                      </c:pt>
                      <c:pt idx="1218">
                        <c:v>23.72</c:v>
                      </c:pt>
                      <c:pt idx="1219">
                        <c:v>23.7</c:v>
                      </c:pt>
                      <c:pt idx="1220">
                        <c:v>23.7</c:v>
                      </c:pt>
                      <c:pt idx="1221">
                        <c:v>23.68</c:v>
                      </c:pt>
                      <c:pt idx="1222">
                        <c:v>23.68</c:v>
                      </c:pt>
                      <c:pt idx="1223">
                        <c:v>23.68</c:v>
                      </c:pt>
                      <c:pt idx="1224">
                        <c:v>23.66</c:v>
                      </c:pt>
                      <c:pt idx="1225">
                        <c:v>23.66</c:v>
                      </c:pt>
                      <c:pt idx="1226">
                        <c:v>23.66</c:v>
                      </c:pt>
                      <c:pt idx="1227">
                        <c:v>23.66</c:v>
                      </c:pt>
                      <c:pt idx="1228">
                        <c:v>23.66</c:v>
                      </c:pt>
                      <c:pt idx="1229">
                        <c:v>23.64</c:v>
                      </c:pt>
                      <c:pt idx="1230">
                        <c:v>23.64</c:v>
                      </c:pt>
                      <c:pt idx="1231">
                        <c:v>23.64</c:v>
                      </c:pt>
                      <c:pt idx="1232">
                        <c:v>23.64</c:v>
                      </c:pt>
                      <c:pt idx="1233">
                        <c:v>23.62</c:v>
                      </c:pt>
                      <c:pt idx="1234">
                        <c:v>23.62</c:v>
                      </c:pt>
                      <c:pt idx="1235">
                        <c:v>23.6</c:v>
                      </c:pt>
                      <c:pt idx="1236">
                        <c:v>23.6</c:v>
                      </c:pt>
                      <c:pt idx="1237">
                        <c:v>23.6</c:v>
                      </c:pt>
                      <c:pt idx="1238">
                        <c:v>23.58</c:v>
                      </c:pt>
                      <c:pt idx="1239">
                        <c:v>23.58</c:v>
                      </c:pt>
                      <c:pt idx="1240">
                        <c:v>23.56</c:v>
                      </c:pt>
                      <c:pt idx="1241">
                        <c:v>23.56</c:v>
                      </c:pt>
                      <c:pt idx="1242">
                        <c:v>23.54</c:v>
                      </c:pt>
                      <c:pt idx="1243">
                        <c:v>23.54</c:v>
                      </c:pt>
                      <c:pt idx="1244">
                        <c:v>23.54</c:v>
                      </c:pt>
                      <c:pt idx="1245">
                        <c:v>23.52</c:v>
                      </c:pt>
                      <c:pt idx="1246">
                        <c:v>23.52</c:v>
                      </c:pt>
                      <c:pt idx="1247">
                        <c:v>23.52</c:v>
                      </c:pt>
                      <c:pt idx="1248">
                        <c:v>23.52</c:v>
                      </c:pt>
                      <c:pt idx="1249">
                        <c:v>23.52</c:v>
                      </c:pt>
                      <c:pt idx="1250">
                        <c:v>23.52</c:v>
                      </c:pt>
                      <c:pt idx="1251">
                        <c:v>23.52</c:v>
                      </c:pt>
                      <c:pt idx="1252">
                        <c:v>23.52</c:v>
                      </c:pt>
                      <c:pt idx="1253">
                        <c:v>23.54</c:v>
                      </c:pt>
                      <c:pt idx="1254">
                        <c:v>23.54</c:v>
                      </c:pt>
                      <c:pt idx="1255">
                        <c:v>23.54</c:v>
                      </c:pt>
                      <c:pt idx="1256">
                        <c:v>23.54</c:v>
                      </c:pt>
                      <c:pt idx="1257">
                        <c:v>23.56</c:v>
                      </c:pt>
                      <c:pt idx="1258">
                        <c:v>23.56</c:v>
                      </c:pt>
                      <c:pt idx="1259">
                        <c:v>23.56</c:v>
                      </c:pt>
                      <c:pt idx="1260">
                        <c:v>23.58</c:v>
                      </c:pt>
                      <c:pt idx="1261">
                        <c:v>23.58</c:v>
                      </c:pt>
                      <c:pt idx="1262">
                        <c:v>23.58</c:v>
                      </c:pt>
                      <c:pt idx="1263">
                        <c:v>23.58</c:v>
                      </c:pt>
                      <c:pt idx="1264">
                        <c:v>23.6</c:v>
                      </c:pt>
                      <c:pt idx="1265">
                        <c:v>23.6</c:v>
                      </c:pt>
                      <c:pt idx="1266">
                        <c:v>23.6</c:v>
                      </c:pt>
                      <c:pt idx="1267">
                        <c:v>23.62</c:v>
                      </c:pt>
                      <c:pt idx="1268">
                        <c:v>23.62</c:v>
                      </c:pt>
                      <c:pt idx="1269">
                        <c:v>23.62</c:v>
                      </c:pt>
                      <c:pt idx="1270">
                        <c:v>23.62</c:v>
                      </c:pt>
                      <c:pt idx="1271">
                        <c:v>23.64</c:v>
                      </c:pt>
                      <c:pt idx="1272">
                        <c:v>23.64</c:v>
                      </c:pt>
                      <c:pt idx="1273">
                        <c:v>23.64</c:v>
                      </c:pt>
                      <c:pt idx="1274">
                        <c:v>23.64</c:v>
                      </c:pt>
                      <c:pt idx="1275">
                        <c:v>23.66</c:v>
                      </c:pt>
                      <c:pt idx="1276">
                        <c:v>23.66</c:v>
                      </c:pt>
                      <c:pt idx="1277">
                        <c:v>23.68</c:v>
                      </c:pt>
                      <c:pt idx="1278">
                        <c:v>23.68</c:v>
                      </c:pt>
                      <c:pt idx="1279">
                        <c:v>23.7</c:v>
                      </c:pt>
                      <c:pt idx="1280">
                        <c:v>23.7</c:v>
                      </c:pt>
                      <c:pt idx="1281">
                        <c:v>23.72</c:v>
                      </c:pt>
                      <c:pt idx="1282">
                        <c:v>23.72</c:v>
                      </c:pt>
                      <c:pt idx="1283">
                        <c:v>23.72</c:v>
                      </c:pt>
                      <c:pt idx="1284">
                        <c:v>23.74</c:v>
                      </c:pt>
                      <c:pt idx="1285">
                        <c:v>23.74</c:v>
                      </c:pt>
                      <c:pt idx="1286">
                        <c:v>23.74</c:v>
                      </c:pt>
                      <c:pt idx="1287">
                        <c:v>23.74</c:v>
                      </c:pt>
                      <c:pt idx="1288">
                        <c:v>23.74</c:v>
                      </c:pt>
                      <c:pt idx="1289">
                        <c:v>23.72</c:v>
                      </c:pt>
                      <c:pt idx="1290">
                        <c:v>23.72</c:v>
                      </c:pt>
                      <c:pt idx="1291">
                        <c:v>23.72</c:v>
                      </c:pt>
                      <c:pt idx="1292">
                        <c:v>23.72</c:v>
                      </c:pt>
                      <c:pt idx="1293">
                        <c:v>23.7</c:v>
                      </c:pt>
                      <c:pt idx="1294">
                        <c:v>23.7</c:v>
                      </c:pt>
                      <c:pt idx="1295">
                        <c:v>23.68</c:v>
                      </c:pt>
                      <c:pt idx="1296">
                        <c:v>23.68</c:v>
                      </c:pt>
                      <c:pt idx="1297">
                        <c:v>23.66</c:v>
                      </c:pt>
                      <c:pt idx="1298">
                        <c:v>23.66</c:v>
                      </c:pt>
                      <c:pt idx="1299">
                        <c:v>23.66</c:v>
                      </c:pt>
                      <c:pt idx="1300">
                        <c:v>23.64</c:v>
                      </c:pt>
                      <c:pt idx="1301">
                        <c:v>23.62</c:v>
                      </c:pt>
                      <c:pt idx="1302">
                        <c:v>23.62</c:v>
                      </c:pt>
                      <c:pt idx="1303">
                        <c:v>23.6</c:v>
                      </c:pt>
                      <c:pt idx="1304">
                        <c:v>23.6</c:v>
                      </c:pt>
                      <c:pt idx="1305">
                        <c:v>23.58</c:v>
                      </c:pt>
                      <c:pt idx="1306">
                        <c:v>23.58</c:v>
                      </c:pt>
                      <c:pt idx="1307">
                        <c:v>23.56</c:v>
                      </c:pt>
                      <c:pt idx="1308">
                        <c:v>23.54</c:v>
                      </c:pt>
                      <c:pt idx="1309">
                        <c:v>23.54</c:v>
                      </c:pt>
                      <c:pt idx="1310">
                        <c:v>23.52</c:v>
                      </c:pt>
                      <c:pt idx="1311">
                        <c:v>23.52</c:v>
                      </c:pt>
                      <c:pt idx="1312">
                        <c:v>23.5</c:v>
                      </c:pt>
                      <c:pt idx="1313">
                        <c:v>23.48</c:v>
                      </c:pt>
                      <c:pt idx="1314">
                        <c:v>23.46</c:v>
                      </c:pt>
                      <c:pt idx="1315">
                        <c:v>23.44</c:v>
                      </c:pt>
                      <c:pt idx="1316">
                        <c:v>23.42</c:v>
                      </c:pt>
                      <c:pt idx="1317">
                        <c:v>23.4</c:v>
                      </c:pt>
                      <c:pt idx="1318">
                        <c:v>23.38</c:v>
                      </c:pt>
                      <c:pt idx="1319">
                        <c:v>23.34</c:v>
                      </c:pt>
                      <c:pt idx="1320">
                        <c:v>23.34</c:v>
                      </c:pt>
                      <c:pt idx="1321">
                        <c:v>23.32</c:v>
                      </c:pt>
                      <c:pt idx="1322">
                        <c:v>23.3</c:v>
                      </c:pt>
                      <c:pt idx="1323">
                        <c:v>23.26</c:v>
                      </c:pt>
                      <c:pt idx="1324">
                        <c:v>23.24</c:v>
                      </c:pt>
                      <c:pt idx="1325">
                        <c:v>23.22</c:v>
                      </c:pt>
                      <c:pt idx="1326">
                        <c:v>23.18</c:v>
                      </c:pt>
                      <c:pt idx="1327">
                        <c:v>23.16</c:v>
                      </c:pt>
                      <c:pt idx="1328">
                        <c:v>23.16</c:v>
                      </c:pt>
                      <c:pt idx="1329">
                        <c:v>23.14</c:v>
                      </c:pt>
                      <c:pt idx="1330">
                        <c:v>23.1</c:v>
                      </c:pt>
                      <c:pt idx="1331">
                        <c:v>23.08</c:v>
                      </c:pt>
                      <c:pt idx="1332">
                        <c:v>23.06</c:v>
                      </c:pt>
                      <c:pt idx="1333">
                        <c:v>23.04</c:v>
                      </c:pt>
                      <c:pt idx="1334">
                        <c:v>23</c:v>
                      </c:pt>
                      <c:pt idx="1335">
                        <c:v>22.98</c:v>
                      </c:pt>
                      <c:pt idx="1336">
                        <c:v>22.96</c:v>
                      </c:pt>
                      <c:pt idx="1337">
                        <c:v>22.94</c:v>
                      </c:pt>
                      <c:pt idx="1338">
                        <c:v>22.9</c:v>
                      </c:pt>
                      <c:pt idx="1339">
                        <c:v>22.9</c:v>
                      </c:pt>
                      <c:pt idx="1340">
                        <c:v>22.88</c:v>
                      </c:pt>
                      <c:pt idx="1341">
                        <c:v>22.84</c:v>
                      </c:pt>
                      <c:pt idx="1342">
                        <c:v>22.82</c:v>
                      </c:pt>
                      <c:pt idx="1343">
                        <c:v>22.78</c:v>
                      </c:pt>
                      <c:pt idx="1344">
                        <c:v>22.76</c:v>
                      </c:pt>
                      <c:pt idx="1345">
                        <c:v>22.72</c:v>
                      </c:pt>
                      <c:pt idx="1346">
                        <c:v>22.7</c:v>
                      </c:pt>
                      <c:pt idx="1347">
                        <c:v>22.66</c:v>
                      </c:pt>
                      <c:pt idx="1348">
                        <c:v>22.66</c:v>
                      </c:pt>
                      <c:pt idx="1349">
                        <c:v>22.64</c:v>
                      </c:pt>
                      <c:pt idx="1350">
                        <c:v>22.6</c:v>
                      </c:pt>
                      <c:pt idx="1351">
                        <c:v>22.58</c:v>
                      </c:pt>
                      <c:pt idx="1352">
                        <c:v>22.54</c:v>
                      </c:pt>
                      <c:pt idx="1353">
                        <c:v>22.52</c:v>
                      </c:pt>
                      <c:pt idx="1354">
                        <c:v>22.5</c:v>
                      </c:pt>
                      <c:pt idx="1355">
                        <c:v>22.46</c:v>
                      </c:pt>
                      <c:pt idx="1356">
                        <c:v>22.44</c:v>
                      </c:pt>
                      <c:pt idx="1357">
                        <c:v>22.44</c:v>
                      </c:pt>
                      <c:pt idx="1358">
                        <c:v>22.42</c:v>
                      </c:pt>
                      <c:pt idx="1359">
                        <c:v>22.38</c:v>
                      </c:pt>
                      <c:pt idx="1360">
                        <c:v>22.36</c:v>
                      </c:pt>
                      <c:pt idx="1361">
                        <c:v>22.34</c:v>
                      </c:pt>
                      <c:pt idx="1362">
                        <c:v>22.32</c:v>
                      </c:pt>
                      <c:pt idx="1363">
                        <c:v>22.28</c:v>
                      </c:pt>
                      <c:pt idx="1364">
                        <c:v>22.26</c:v>
                      </c:pt>
                      <c:pt idx="1365">
                        <c:v>22.26</c:v>
                      </c:pt>
                      <c:pt idx="1366">
                        <c:v>22.22</c:v>
                      </c:pt>
                      <c:pt idx="1367">
                        <c:v>22.2</c:v>
                      </c:pt>
                      <c:pt idx="1368">
                        <c:v>22.16</c:v>
                      </c:pt>
                      <c:pt idx="1369">
                        <c:v>22.14</c:v>
                      </c:pt>
                      <c:pt idx="1370">
                        <c:v>22.1</c:v>
                      </c:pt>
                      <c:pt idx="1371">
                        <c:v>22.08</c:v>
                      </c:pt>
                      <c:pt idx="1372">
                        <c:v>22.04</c:v>
                      </c:pt>
                      <c:pt idx="1373">
                        <c:v>22</c:v>
                      </c:pt>
                      <c:pt idx="1374">
                        <c:v>21.98</c:v>
                      </c:pt>
                      <c:pt idx="1375">
                        <c:v>21.94</c:v>
                      </c:pt>
                      <c:pt idx="1376">
                        <c:v>21.94</c:v>
                      </c:pt>
                      <c:pt idx="1377">
                        <c:v>21.9</c:v>
                      </c:pt>
                      <c:pt idx="1378">
                        <c:v>21.88</c:v>
                      </c:pt>
                      <c:pt idx="1379">
                        <c:v>21.84</c:v>
                      </c:pt>
                      <c:pt idx="1380">
                        <c:v>21.82</c:v>
                      </c:pt>
                      <c:pt idx="1381">
                        <c:v>21.78</c:v>
                      </c:pt>
                      <c:pt idx="1382">
                        <c:v>21.76</c:v>
                      </c:pt>
                      <c:pt idx="1383">
                        <c:v>21.74</c:v>
                      </c:pt>
                      <c:pt idx="1384">
                        <c:v>21.7</c:v>
                      </c:pt>
                      <c:pt idx="1385">
                        <c:v>21.68</c:v>
                      </c:pt>
                      <c:pt idx="1386">
                        <c:v>21.68</c:v>
                      </c:pt>
                      <c:pt idx="1387">
                        <c:v>21.64</c:v>
                      </c:pt>
                      <c:pt idx="1388">
                        <c:v>21.6</c:v>
                      </c:pt>
                      <c:pt idx="1389">
                        <c:v>21.58</c:v>
                      </c:pt>
                      <c:pt idx="1390">
                        <c:v>21.54</c:v>
                      </c:pt>
                      <c:pt idx="1391">
                        <c:v>21.5</c:v>
                      </c:pt>
                      <c:pt idx="1392">
                        <c:v>21.46</c:v>
                      </c:pt>
                      <c:pt idx="1393">
                        <c:v>21.42</c:v>
                      </c:pt>
                      <c:pt idx="1394">
                        <c:v>21.42</c:v>
                      </c:pt>
                      <c:pt idx="1395">
                        <c:v>21.38</c:v>
                      </c:pt>
                      <c:pt idx="1396">
                        <c:v>21.34</c:v>
                      </c:pt>
                      <c:pt idx="1397">
                        <c:v>21.3</c:v>
                      </c:pt>
                      <c:pt idx="1398">
                        <c:v>21.24</c:v>
                      </c:pt>
                      <c:pt idx="1399">
                        <c:v>21.2</c:v>
                      </c:pt>
                      <c:pt idx="1400">
                        <c:v>21.14</c:v>
                      </c:pt>
                      <c:pt idx="1401">
                        <c:v>21.1</c:v>
                      </c:pt>
                      <c:pt idx="1402">
                        <c:v>21.04</c:v>
                      </c:pt>
                      <c:pt idx="1403">
                        <c:v>21</c:v>
                      </c:pt>
                      <c:pt idx="1404">
                        <c:v>21</c:v>
                      </c:pt>
                      <c:pt idx="1405">
                        <c:v>20.94</c:v>
                      </c:pt>
                      <c:pt idx="1406">
                        <c:v>20.88</c:v>
                      </c:pt>
                      <c:pt idx="1407">
                        <c:v>20.84</c:v>
                      </c:pt>
                      <c:pt idx="1408">
                        <c:v>20.78</c:v>
                      </c:pt>
                      <c:pt idx="1409">
                        <c:v>20.72</c:v>
                      </c:pt>
                      <c:pt idx="1410">
                        <c:v>20.68</c:v>
                      </c:pt>
                      <c:pt idx="1411">
                        <c:v>20.62</c:v>
                      </c:pt>
                      <c:pt idx="1412">
                        <c:v>20.56</c:v>
                      </c:pt>
                      <c:pt idx="1413">
                        <c:v>20.5</c:v>
                      </c:pt>
                      <c:pt idx="1414">
                        <c:v>20.5</c:v>
                      </c:pt>
                      <c:pt idx="1415">
                        <c:v>20.440000000000001</c:v>
                      </c:pt>
                      <c:pt idx="1416">
                        <c:v>20.38</c:v>
                      </c:pt>
                      <c:pt idx="1417">
                        <c:v>20.3</c:v>
                      </c:pt>
                      <c:pt idx="1418">
                        <c:v>20.239999999999998</c:v>
                      </c:pt>
                      <c:pt idx="1419">
                        <c:v>20.18</c:v>
                      </c:pt>
                      <c:pt idx="1420">
                        <c:v>20.100000000000001</c:v>
                      </c:pt>
                      <c:pt idx="1421">
                        <c:v>20.02</c:v>
                      </c:pt>
                      <c:pt idx="1422">
                        <c:v>19.96</c:v>
                      </c:pt>
                      <c:pt idx="1423">
                        <c:v>19.96</c:v>
                      </c:pt>
                      <c:pt idx="1424">
                        <c:v>19.86</c:v>
                      </c:pt>
                      <c:pt idx="1425">
                        <c:v>19.78</c:v>
                      </c:pt>
                      <c:pt idx="1426">
                        <c:v>19.7</c:v>
                      </c:pt>
                      <c:pt idx="1427">
                        <c:v>19.62</c:v>
                      </c:pt>
                      <c:pt idx="1428">
                        <c:v>19.52</c:v>
                      </c:pt>
                      <c:pt idx="1429">
                        <c:v>19.440000000000001</c:v>
                      </c:pt>
                      <c:pt idx="1430">
                        <c:v>19.440000000000001</c:v>
                      </c:pt>
                      <c:pt idx="1431">
                        <c:v>19.34</c:v>
                      </c:pt>
                      <c:pt idx="1432">
                        <c:v>19.239999999999998</c:v>
                      </c:pt>
                      <c:pt idx="1433">
                        <c:v>19.16</c:v>
                      </c:pt>
                      <c:pt idx="1434">
                        <c:v>19.059999999999999</c:v>
                      </c:pt>
                      <c:pt idx="1435">
                        <c:v>18.96</c:v>
                      </c:pt>
                      <c:pt idx="1436">
                        <c:v>18.88</c:v>
                      </c:pt>
                      <c:pt idx="1437">
                        <c:v>18.78</c:v>
                      </c:pt>
                      <c:pt idx="1438">
                        <c:v>18.68</c:v>
                      </c:pt>
                      <c:pt idx="1439">
                        <c:v>18.579999999999998</c:v>
                      </c:pt>
                      <c:pt idx="1440">
                        <c:v>18.48</c:v>
                      </c:pt>
                      <c:pt idx="1441">
                        <c:v>18.38</c:v>
                      </c:pt>
                      <c:pt idx="1442">
                        <c:v>18.38</c:v>
                      </c:pt>
                      <c:pt idx="1443">
                        <c:v>18.28</c:v>
                      </c:pt>
                      <c:pt idx="1444">
                        <c:v>18.16</c:v>
                      </c:pt>
                      <c:pt idx="1445">
                        <c:v>18.059999999999999</c:v>
                      </c:pt>
                      <c:pt idx="1446">
                        <c:v>17.940000000000001</c:v>
                      </c:pt>
                      <c:pt idx="1447">
                        <c:v>17.84</c:v>
                      </c:pt>
                      <c:pt idx="1448">
                        <c:v>17.72</c:v>
                      </c:pt>
                      <c:pt idx="1449">
                        <c:v>17.600000000000001</c:v>
                      </c:pt>
                      <c:pt idx="1450">
                        <c:v>17.48</c:v>
                      </c:pt>
                      <c:pt idx="1451">
                        <c:v>17.48</c:v>
                      </c:pt>
                      <c:pt idx="1452">
                        <c:v>17.36</c:v>
                      </c:pt>
                      <c:pt idx="1453">
                        <c:v>17.239999999999998</c:v>
                      </c:pt>
                      <c:pt idx="1454">
                        <c:v>17.12</c:v>
                      </c:pt>
                      <c:pt idx="1455">
                        <c:v>17</c:v>
                      </c:pt>
                      <c:pt idx="1456">
                        <c:v>16.86</c:v>
                      </c:pt>
                      <c:pt idx="1457">
                        <c:v>16.739999999999998</c:v>
                      </c:pt>
                      <c:pt idx="1458">
                        <c:v>16.600000000000001</c:v>
                      </c:pt>
                      <c:pt idx="1459">
                        <c:v>16.600000000000001</c:v>
                      </c:pt>
                      <c:pt idx="1460">
                        <c:v>16.48</c:v>
                      </c:pt>
                      <c:pt idx="1461">
                        <c:v>16.34</c:v>
                      </c:pt>
                      <c:pt idx="1462">
                        <c:v>16.22</c:v>
                      </c:pt>
                      <c:pt idx="1463">
                        <c:v>16.079999999999998</c:v>
                      </c:pt>
                      <c:pt idx="1464">
                        <c:v>15.96</c:v>
                      </c:pt>
                      <c:pt idx="1465">
                        <c:v>15.82</c:v>
                      </c:pt>
                      <c:pt idx="1466">
                        <c:v>15.7</c:v>
                      </c:pt>
                      <c:pt idx="1467">
                        <c:v>15.56</c:v>
                      </c:pt>
                      <c:pt idx="1468">
                        <c:v>15.44</c:v>
                      </c:pt>
                      <c:pt idx="1469">
                        <c:v>15.3</c:v>
                      </c:pt>
                      <c:pt idx="1470">
                        <c:v>15.3</c:v>
                      </c:pt>
                      <c:pt idx="1471">
                        <c:v>15.16</c:v>
                      </c:pt>
                      <c:pt idx="1472">
                        <c:v>15.04</c:v>
                      </c:pt>
                      <c:pt idx="1473">
                        <c:v>14.9</c:v>
                      </c:pt>
                      <c:pt idx="1474">
                        <c:v>14.76</c:v>
                      </c:pt>
                      <c:pt idx="1475">
                        <c:v>14.64</c:v>
                      </c:pt>
                      <c:pt idx="1476">
                        <c:v>14.5</c:v>
                      </c:pt>
                      <c:pt idx="1477">
                        <c:v>14.36</c:v>
                      </c:pt>
                      <c:pt idx="1478">
                        <c:v>14.22</c:v>
                      </c:pt>
                      <c:pt idx="1479">
                        <c:v>14.22</c:v>
                      </c:pt>
                      <c:pt idx="1480">
                        <c:v>14.08</c:v>
                      </c:pt>
                      <c:pt idx="1481">
                        <c:v>13.96</c:v>
                      </c:pt>
                      <c:pt idx="1482">
                        <c:v>13.82</c:v>
                      </c:pt>
                      <c:pt idx="1483">
                        <c:v>13.68</c:v>
                      </c:pt>
                      <c:pt idx="1484">
                        <c:v>13.54</c:v>
                      </c:pt>
                      <c:pt idx="1485">
                        <c:v>13.42</c:v>
                      </c:pt>
                      <c:pt idx="1486">
                        <c:v>13.28</c:v>
                      </c:pt>
                      <c:pt idx="1487">
                        <c:v>13.14</c:v>
                      </c:pt>
                      <c:pt idx="1488">
                        <c:v>13.14</c:v>
                      </c:pt>
                      <c:pt idx="1489">
                        <c:v>13.02</c:v>
                      </c:pt>
                      <c:pt idx="1490">
                        <c:v>12.88</c:v>
                      </c:pt>
                      <c:pt idx="1491">
                        <c:v>12.76</c:v>
                      </c:pt>
                      <c:pt idx="1492">
                        <c:v>12.62</c:v>
                      </c:pt>
                      <c:pt idx="1493">
                        <c:v>12.5</c:v>
                      </c:pt>
                      <c:pt idx="1494">
                        <c:v>12.38</c:v>
                      </c:pt>
                      <c:pt idx="1495">
                        <c:v>12.24</c:v>
                      </c:pt>
                      <c:pt idx="1496">
                        <c:v>12.24</c:v>
                      </c:pt>
                      <c:pt idx="1497">
                        <c:v>12.12</c:v>
                      </c:pt>
                      <c:pt idx="1498">
                        <c:v>11.98</c:v>
                      </c:pt>
                      <c:pt idx="1499">
                        <c:v>11.86</c:v>
                      </c:pt>
                      <c:pt idx="1500">
                        <c:v>11.74</c:v>
                      </c:pt>
                      <c:pt idx="1501">
                        <c:v>11.6</c:v>
                      </c:pt>
                      <c:pt idx="1502">
                        <c:v>11.48</c:v>
                      </c:pt>
                      <c:pt idx="1503">
                        <c:v>11.36</c:v>
                      </c:pt>
                      <c:pt idx="1504">
                        <c:v>11.22</c:v>
                      </c:pt>
                      <c:pt idx="1505">
                        <c:v>11.1</c:v>
                      </c:pt>
                      <c:pt idx="1506">
                        <c:v>10.98</c:v>
                      </c:pt>
                      <c:pt idx="1507">
                        <c:v>10.98</c:v>
                      </c:pt>
                      <c:pt idx="1508">
                        <c:v>10.86</c:v>
                      </c:pt>
                      <c:pt idx="1509">
                        <c:v>10.74</c:v>
                      </c:pt>
                      <c:pt idx="1510">
                        <c:v>10.62</c:v>
                      </c:pt>
                      <c:pt idx="1511">
                        <c:v>10.5</c:v>
                      </c:pt>
                      <c:pt idx="1512">
                        <c:v>10.38</c:v>
                      </c:pt>
                      <c:pt idx="1513">
                        <c:v>10.26</c:v>
                      </c:pt>
                      <c:pt idx="1514">
                        <c:v>10.14</c:v>
                      </c:pt>
                      <c:pt idx="1515">
                        <c:v>10.039999999999999</c:v>
                      </c:pt>
                      <c:pt idx="1516">
                        <c:v>10.039999999999999</c:v>
                      </c:pt>
                      <c:pt idx="1517">
                        <c:v>9.9200000000000017</c:v>
                      </c:pt>
                      <c:pt idx="1518">
                        <c:v>9.82</c:v>
                      </c:pt>
                      <c:pt idx="1519">
                        <c:v>9.7200000000000006</c:v>
                      </c:pt>
                      <c:pt idx="1520">
                        <c:v>9.620000000000001</c:v>
                      </c:pt>
                      <c:pt idx="1521">
                        <c:v>9.5</c:v>
                      </c:pt>
                      <c:pt idx="1522">
                        <c:v>9.4</c:v>
                      </c:pt>
                      <c:pt idx="1523">
                        <c:v>9.3000000000000007</c:v>
                      </c:pt>
                      <c:pt idx="1524">
                        <c:v>9.2000000000000011</c:v>
                      </c:pt>
                      <c:pt idx="1525">
                        <c:v>9.2000000000000011</c:v>
                      </c:pt>
                      <c:pt idx="1526">
                        <c:v>9.1000000000000014</c:v>
                      </c:pt>
                      <c:pt idx="1527">
                        <c:v>9</c:v>
                      </c:pt>
                      <c:pt idx="1528">
                        <c:v>8.9</c:v>
                      </c:pt>
                      <c:pt idx="1529">
                        <c:v>8.82</c:v>
                      </c:pt>
                      <c:pt idx="1530">
                        <c:v>8.7200000000000006</c:v>
                      </c:pt>
                      <c:pt idx="1531">
                        <c:v>8.620000000000001</c:v>
                      </c:pt>
                      <c:pt idx="1532">
                        <c:v>8.5200000000000014</c:v>
                      </c:pt>
                      <c:pt idx="1533">
                        <c:v>8.4200000000000017</c:v>
                      </c:pt>
                      <c:pt idx="1534">
                        <c:v>8.3400000000000016</c:v>
                      </c:pt>
                      <c:pt idx="1535">
                        <c:v>8.3400000000000016</c:v>
                      </c:pt>
                      <c:pt idx="1536">
                        <c:v>8.24</c:v>
                      </c:pt>
                      <c:pt idx="1537">
                        <c:v>8.16</c:v>
                      </c:pt>
                      <c:pt idx="1538">
                        <c:v>8.06</c:v>
                      </c:pt>
                      <c:pt idx="1539">
                        <c:v>7.98</c:v>
                      </c:pt>
                      <c:pt idx="1540">
                        <c:v>7.88</c:v>
                      </c:pt>
                      <c:pt idx="1541">
                        <c:v>7.8</c:v>
                      </c:pt>
                      <c:pt idx="1542">
                        <c:v>7.72</c:v>
                      </c:pt>
                      <c:pt idx="1543">
                        <c:v>7.64</c:v>
                      </c:pt>
                      <c:pt idx="1544">
                        <c:v>7.64</c:v>
                      </c:pt>
                      <c:pt idx="1545">
                        <c:v>7.56</c:v>
                      </c:pt>
                      <c:pt idx="1546">
                        <c:v>7.48</c:v>
                      </c:pt>
                      <c:pt idx="1547">
                        <c:v>7.4</c:v>
                      </c:pt>
                      <c:pt idx="1548">
                        <c:v>7.3199999999999976</c:v>
                      </c:pt>
                      <c:pt idx="1549">
                        <c:v>7.24</c:v>
                      </c:pt>
                      <c:pt idx="1550">
                        <c:v>7.1599999999999984</c:v>
                      </c:pt>
                      <c:pt idx="1551">
                        <c:v>7.08</c:v>
                      </c:pt>
                      <c:pt idx="1552">
                        <c:v>7.08</c:v>
                      </c:pt>
                      <c:pt idx="1553">
                        <c:v>7.02</c:v>
                      </c:pt>
                      <c:pt idx="1554">
                        <c:v>6.94</c:v>
                      </c:pt>
                      <c:pt idx="1555">
                        <c:v>6.8599999999999977</c:v>
                      </c:pt>
                      <c:pt idx="1556">
                        <c:v>6.8</c:v>
                      </c:pt>
                      <c:pt idx="1557">
                        <c:v>6.72</c:v>
                      </c:pt>
                      <c:pt idx="1558">
                        <c:v>6.6599999999999984</c:v>
                      </c:pt>
                      <c:pt idx="1559">
                        <c:v>6.58</c:v>
                      </c:pt>
                      <c:pt idx="1560">
                        <c:v>6.5</c:v>
                      </c:pt>
                      <c:pt idx="1561">
                        <c:v>6.44</c:v>
                      </c:pt>
                      <c:pt idx="1562">
                        <c:v>6.38</c:v>
                      </c:pt>
                      <c:pt idx="1563">
                        <c:v>6.38</c:v>
                      </c:pt>
                      <c:pt idx="1564">
                        <c:v>6.3</c:v>
                      </c:pt>
                      <c:pt idx="1565">
                        <c:v>6.24</c:v>
                      </c:pt>
                      <c:pt idx="1566">
                        <c:v>6.18</c:v>
                      </c:pt>
                      <c:pt idx="1567">
                        <c:v>6.1</c:v>
                      </c:pt>
                      <c:pt idx="1568">
                        <c:v>6.04</c:v>
                      </c:pt>
                      <c:pt idx="1569">
                        <c:v>5.98</c:v>
                      </c:pt>
                      <c:pt idx="1570">
                        <c:v>5.92</c:v>
                      </c:pt>
                      <c:pt idx="1571">
                        <c:v>5.8599999999999977</c:v>
                      </c:pt>
                      <c:pt idx="1572">
                        <c:v>5.8</c:v>
                      </c:pt>
                      <c:pt idx="1573">
                        <c:v>5.8</c:v>
                      </c:pt>
                      <c:pt idx="1574">
                        <c:v>5.74</c:v>
                      </c:pt>
                      <c:pt idx="1575">
                        <c:v>5.68</c:v>
                      </c:pt>
                      <c:pt idx="1576">
                        <c:v>5.64</c:v>
                      </c:pt>
                      <c:pt idx="1577">
                        <c:v>5.58</c:v>
                      </c:pt>
                      <c:pt idx="1578">
                        <c:v>5.52</c:v>
                      </c:pt>
                      <c:pt idx="1579">
                        <c:v>5.46</c:v>
                      </c:pt>
                      <c:pt idx="1580">
                        <c:v>5.46</c:v>
                      </c:pt>
                      <c:pt idx="1581">
                        <c:v>5.4</c:v>
                      </c:pt>
                      <c:pt idx="1582">
                        <c:v>5.3599999999999977</c:v>
                      </c:pt>
                      <c:pt idx="1583">
                        <c:v>5.3</c:v>
                      </c:pt>
                      <c:pt idx="1584">
                        <c:v>5.24</c:v>
                      </c:pt>
                      <c:pt idx="1585">
                        <c:v>5.2</c:v>
                      </c:pt>
                      <c:pt idx="1586">
                        <c:v>5.14</c:v>
                      </c:pt>
                      <c:pt idx="1587">
                        <c:v>5.08</c:v>
                      </c:pt>
                      <c:pt idx="1588">
                        <c:v>5.04</c:v>
                      </c:pt>
                      <c:pt idx="1589">
                        <c:v>4.9800000000000004</c:v>
                      </c:pt>
                      <c:pt idx="1590">
                        <c:v>4.9400000000000004</c:v>
                      </c:pt>
                      <c:pt idx="1591">
                        <c:v>4.9400000000000004</c:v>
                      </c:pt>
                      <c:pt idx="1592">
                        <c:v>4.88</c:v>
                      </c:pt>
                      <c:pt idx="1593">
                        <c:v>4.84</c:v>
                      </c:pt>
                      <c:pt idx="1594">
                        <c:v>4.78</c:v>
                      </c:pt>
                      <c:pt idx="1595">
                        <c:v>4.74</c:v>
                      </c:pt>
                      <c:pt idx="1596">
                        <c:v>4.7</c:v>
                      </c:pt>
                      <c:pt idx="1597">
                        <c:v>4.6599999999999984</c:v>
                      </c:pt>
                      <c:pt idx="1598">
                        <c:v>4.5999999999999996</c:v>
                      </c:pt>
                      <c:pt idx="1599">
                        <c:v>4.5599999999999996</c:v>
                      </c:pt>
                      <c:pt idx="1600">
                        <c:v>4.5599999999999996</c:v>
                      </c:pt>
                      <c:pt idx="1601">
                        <c:v>4.5199999999999996</c:v>
                      </c:pt>
                      <c:pt idx="1602">
                        <c:v>4.4800000000000004</c:v>
                      </c:pt>
                      <c:pt idx="1603">
                        <c:v>4.4400000000000004</c:v>
                      </c:pt>
                      <c:pt idx="1604">
                        <c:v>4.4000000000000004</c:v>
                      </c:pt>
                      <c:pt idx="1605">
                        <c:v>4.3599999999999977</c:v>
                      </c:pt>
                      <c:pt idx="1606">
                        <c:v>4.3199999999999976</c:v>
                      </c:pt>
                      <c:pt idx="1607">
                        <c:v>4.26</c:v>
                      </c:pt>
                      <c:pt idx="1608">
                        <c:v>4.26</c:v>
                      </c:pt>
                      <c:pt idx="1609">
                        <c:v>4.18</c:v>
                      </c:pt>
                      <c:pt idx="1610">
                        <c:v>4.18</c:v>
                      </c:pt>
                      <c:pt idx="1611">
                        <c:v>4.1399999999999997</c:v>
                      </c:pt>
                      <c:pt idx="1612">
                        <c:v>4.0999999999999996</c:v>
                      </c:pt>
                      <c:pt idx="1613">
                        <c:v>4.0599999999999996</c:v>
                      </c:pt>
                      <c:pt idx="1614">
                        <c:v>4.0199999999999996</c:v>
                      </c:pt>
                      <c:pt idx="1615">
                        <c:v>3.9799999999999991</c:v>
                      </c:pt>
                      <c:pt idx="1616">
                        <c:v>3.94</c:v>
                      </c:pt>
                      <c:pt idx="1617">
                        <c:v>3.9</c:v>
                      </c:pt>
                      <c:pt idx="1618">
                        <c:v>3.86</c:v>
                      </c:pt>
                      <c:pt idx="1619">
                        <c:v>3.86</c:v>
                      </c:pt>
                      <c:pt idx="1620">
                        <c:v>3.84</c:v>
                      </c:pt>
                      <c:pt idx="1621">
                        <c:v>3.8</c:v>
                      </c:pt>
                      <c:pt idx="1622">
                        <c:v>3.76</c:v>
                      </c:pt>
                      <c:pt idx="1623">
                        <c:v>3.72</c:v>
                      </c:pt>
                      <c:pt idx="1624">
                        <c:v>3.68</c:v>
                      </c:pt>
                      <c:pt idx="1625">
                        <c:v>3.66</c:v>
                      </c:pt>
                      <c:pt idx="1626">
                        <c:v>3.62</c:v>
                      </c:pt>
                      <c:pt idx="1627">
                        <c:v>3.58</c:v>
                      </c:pt>
                      <c:pt idx="1628">
                        <c:v>3.58</c:v>
                      </c:pt>
                      <c:pt idx="1629">
                        <c:v>3.56</c:v>
                      </c:pt>
                      <c:pt idx="1630">
                        <c:v>3.52</c:v>
                      </c:pt>
                      <c:pt idx="1631">
                        <c:v>3.48</c:v>
                      </c:pt>
                      <c:pt idx="1632">
                        <c:v>3.46</c:v>
                      </c:pt>
                      <c:pt idx="1633">
                        <c:v>3.42</c:v>
                      </c:pt>
                      <c:pt idx="1634">
                        <c:v>3.4</c:v>
                      </c:pt>
                      <c:pt idx="1635">
                        <c:v>3.4</c:v>
                      </c:pt>
                      <c:pt idx="1636">
                        <c:v>3.36</c:v>
                      </c:pt>
                      <c:pt idx="1637">
                        <c:v>3.3</c:v>
                      </c:pt>
                      <c:pt idx="1638">
                        <c:v>3.3</c:v>
                      </c:pt>
                      <c:pt idx="1639">
                        <c:v>3.28</c:v>
                      </c:pt>
                      <c:pt idx="1640">
                        <c:v>3.24</c:v>
                      </c:pt>
                      <c:pt idx="1641">
                        <c:v>3.22</c:v>
                      </c:pt>
                      <c:pt idx="1642">
                        <c:v>3.18</c:v>
                      </c:pt>
                      <c:pt idx="1643">
                        <c:v>3.16</c:v>
                      </c:pt>
                      <c:pt idx="1644">
                        <c:v>3.12</c:v>
                      </c:pt>
                      <c:pt idx="1645">
                        <c:v>3.1</c:v>
                      </c:pt>
                      <c:pt idx="1646">
                        <c:v>3.08</c:v>
                      </c:pt>
                      <c:pt idx="1647">
                        <c:v>3.08</c:v>
                      </c:pt>
                      <c:pt idx="1648">
                        <c:v>3.06</c:v>
                      </c:pt>
                      <c:pt idx="1649">
                        <c:v>3.02</c:v>
                      </c:pt>
                      <c:pt idx="1650">
                        <c:v>3</c:v>
                      </c:pt>
                      <c:pt idx="1651">
                        <c:v>2.98</c:v>
                      </c:pt>
                      <c:pt idx="1652">
                        <c:v>2.96</c:v>
                      </c:pt>
                      <c:pt idx="1653">
                        <c:v>2.94</c:v>
                      </c:pt>
                      <c:pt idx="1654">
                        <c:v>2.92</c:v>
                      </c:pt>
                      <c:pt idx="1655">
                        <c:v>2.9</c:v>
                      </c:pt>
                      <c:pt idx="1656">
                        <c:v>2.9</c:v>
                      </c:pt>
                      <c:pt idx="1657">
                        <c:v>2.88</c:v>
                      </c:pt>
                      <c:pt idx="1658">
                        <c:v>2.86</c:v>
                      </c:pt>
                      <c:pt idx="1659">
                        <c:v>2.84</c:v>
                      </c:pt>
                      <c:pt idx="1660">
                        <c:v>2.82</c:v>
                      </c:pt>
                      <c:pt idx="1661">
                        <c:v>2.8</c:v>
                      </c:pt>
                      <c:pt idx="1662">
                        <c:v>2.78</c:v>
                      </c:pt>
                      <c:pt idx="1663">
                        <c:v>2.76</c:v>
                      </c:pt>
                      <c:pt idx="1664">
                        <c:v>2.74</c:v>
                      </c:pt>
                      <c:pt idx="1665">
                        <c:v>2.72</c:v>
                      </c:pt>
                      <c:pt idx="1666">
                        <c:v>2.72</c:v>
                      </c:pt>
                      <c:pt idx="1667">
                        <c:v>2.7</c:v>
                      </c:pt>
                      <c:pt idx="1668">
                        <c:v>2.68</c:v>
                      </c:pt>
                      <c:pt idx="1669">
                        <c:v>2.66</c:v>
                      </c:pt>
                      <c:pt idx="1670">
                        <c:v>2.64</c:v>
                      </c:pt>
                      <c:pt idx="1671">
                        <c:v>2.62</c:v>
                      </c:pt>
                      <c:pt idx="1672">
                        <c:v>2.6</c:v>
                      </c:pt>
                      <c:pt idx="1673">
                        <c:v>2.6</c:v>
                      </c:pt>
                      <c:pt idx="1674">
                        <c:v>2.58</c:v>
                      </c:pt>
                      <c:pt idx="1675">
                        <c:v>2.58</c:v>
                      </c:pt>
                      <c:pt idx="1676">
                        <c:v>2.56</c:v>
                      </c:pt>
                      <c:pt idx="1677">
                        <c:v>2.54</c:v>
                      </c:pt>
                      <c:pt idx="1678">
                        <c:v>2.52</c:v>
                      </c:pt>
                      <c:pt idx="1679">
                        <c:v>2.52</c:v>
                      </c:pt>
                      <c:pt idx="1680">
                        <c:v>2.5</c:v>
                      </c:pt>
                      <c:pt idx="1681">
                        <c:v>2.48</c:v>
                      </c:pt>
                      <c:pt idx="1682">
                        <c:v>2.48</c:v>
                      </c:pt>
                      <c:pt idx="1683">
                        <c:v>2.48</c:v>
                      </c:pt>
                      <c:pt idx="1684">
                        <c:v>2.46</c:v>
                      </c:pt>
                      <c:pt idx="1685">
                        <c:v>2.44</c:v>
                      </c:pt>
                      <c:pt idx="1686">
                        <c:v>2.44</c:v>
                      </c:pt>
                      <c:pt idx="1687">
                        <c:v>2.42</c:v>
                      </c:pt>
                      <c:pt idx="1688">
                        <c:v>2.42</c:v>
                      </c:pt>
                      <c:pt idx="1689">
                        <c:v>2.4</c:v>
                      </c:pt>
                      <c:pt idx="1690">
                        <c:v>2.38</c:v>
                      </c:pt>
                      <c:pt idx="1691">
                        <c:v>2.38</c:v>
                      </c:pt>
                      <c:pt idx="1692">
                        <c:v>2.36</c:v>
                      </c:pt>
                      <c:pt idx="1693">
                        <c:v>2.34</c:v>
                      </c:pt>
                      <c:pt idx="1694">
                        <c:v>2.34</c:v>
                      </c:pt>
                      <c:pt idx="1695">
                        <c:v>2.34</c:v>
                      </c:pt>
                      <c:pt idx="1696">
                        <c:v>2.3199999999999981</c:v>
                      </c:pt>
                      <c:pt idx="1697">
                        <c:v>2.2999999999999998</c:v>
                      </c:pt>
                      <c:pt idx="1698">
                        <c:v>2.2999999999999998</c:v>
                      </c:pt>
                      <c:pt idx="1699">
                        <c:v>2.2799999999999998</c:v>
                      </c:pt>
                      <c:pt idx="1700">
                        <c:v>2.2799999999999998</c:v>
                      </c:pt>
                      <c:pt idx="1701">
                        <c:v>2.2599999999999998</c:v>
                      </c:pt>
                      <c:pt idx="1702">
                        <c:v>2.2400000000000002</c:v>
                      </c:pt>
                      <c:pt idx="1703">
                        <c:v>2.2400000000000002</c:v>
                      </c:pt>
                      <c:pt idx="1704">
                        <c:v>2.2400000000000002</c:v>
                      </c:pt>
                      <c:pt idx="1705">
                        <c:v>2.2200000000000002</c:v>
                      </c:pt>
                      <c:pt idx="1706">
                        <c:v>2.2200000000000002</c:v>
                      </c:pt>
                      <c:pt idx="1707">
                        <c:v>2.2000000000000002</c:v>
                      </c:pt>
                      <c:pt idx="1708">
                        <c:v>2.2000000000000002</c:v>
                      </c:pt>
                      <c:pt idx="1709">
                        <c:v>2.1800000000000002</c:v>
                      </c:pt>
                      <c:pt idx="1710">
                        <c:v>2.1800000000000002</c:v>
                      </c:pt>
                      <c:pt idx="1711">
                        <c:v>2.1800000000000002</c:v>
                      </c:pt>
                      <c:pt idx="1712">
                        <c:v>2.16</c:v>
                      </c:pt>
                      <c:pt idx="1713">
                        <c:v>2.16</c:v>
                      </c:pt>
                      <c:pt idx="1714">
                        <c:v>2.14</c:v>
                      </c:pt>
                      <c:pt idx="1715">
                        <c:v>2.14</c:v>
                      </c:pt>
                      <c:pt idx="1716">
                        <c:v>2.12</c:v>
                      </c:pt>
                      <c:pt idx="1717">
                        <c:v>2.12</c:v>
                      </c:pt>
                      <c:pt idx="1718">
                        <c:v>2.1</c:v>
                      </c:pt>
                      <c:pt idx="1719">
                        <c:v>2.1</c:v>
                      </c:pt>
                      <c:pt idx="1720">
                        <c:v>2.08</c:v>
                      </c:pt>
                      <c:pt idx="1721">
                        <c:v>2.08</c:v>
                      </c:pt>
                      <c:pt idx="1722">
                        <c:v>2.08</c:v>
                      </c:pt>
                      <c:pt idx="1723">
                        <c:v>2.06</c:v>
                      </c:pt>
                      <c:pt idx="1724">
                        <c:v>2.06</c:v>
                      </c:pt>
                      <c:pt idx="1725">
                        <c:v>2.04</c:v>
                      </c:pt>
                      <c:pt idx="1726">
                        <c:v>2.04</c:v>
                      </c:pt>
                      <c:pt idx="1727">
                        <c:v>2.02</c:v>
                      </c:pt>
                      <c:pt idx="1728">
                        <c:v>2.02</c:v>
                      </c:pt>
                      <c:pt idx="1729">
                        <c:v>2</c:v>
                      </c:pt>
                      <c:pt idx="1730">
                        <c:v>2</c:v>
                      </c:pt>
                      <c:pt idx="1731">
                        <c:v>2</c:v>
                      </c:pt>
                      <c:pt idx="1732">
                        <c:v>2</c:v>
                      </c:pt>
                      <c:pt idx="1733">
                        <c:v>1.98</c:v>
                      </c:pt>
                      <c:pt idx="1734">
                        <c:v>1.98</c:v>
                      </c:pt>
                      <c:pt idx="1735">
                        <c:v>1.96</c:v>
                      </c:pt>
                      <c:pt idx="1736">
                        <c:v>1.96</c:v>
                      </c:pt>
                      <c:pt idx="1737">
                        <c:v>1.96</c:v>
                      </c:pt>
                      <c:pt idx="1738">
                        <c:v>1.94</c:v>
                      </c:pt>
                      <c:pt idx="1739">
                        <c:v>1.94</c:v>
                      </c:pt>
                      <c:pt idx="1740">
                        <c:v>1.94</c:v>
                      </c:pt>
                      <c:pt idx="1741">
                        <c:v>1.92</c:v>
                      </c:pt>
                      <c:pt idx="1742">
                        <c:v>1.92</c:v>
                      </c:pt>
                      <c:pt idx="1743">
                        <c:v>1.92</c:v>
                      </c:pt>
                      <c:pt idx="1744">
                        <c:v>1.9</c:v>
                      </c:pt>
                      <c:pt idx="1745">
                        <c:v>1.9</c:v>
                      </c:pt>
                      <c:pt idx="1746">
                        <c:v>1.88</c:v>
                      </c:pt>
                      <c:pt idx="1747">
                        <c:v>1.88</c:v>
                      </c:pt>
                      <c:pt idx="1748">
                        <c:v>1.86</c:v>
                      </c:pt>
                      <c:pt idx="1749">
                        <c:v>1.86</c:v>
                      </c:pt>
                      <c:pt idx="1750">
                        <c:v>1.86</c:v>
                      </c:pt>
                      <c:pt idx="1751">
                        <c:v>1.84</c:v>
                      </c:pt>
                      <c:pt idx="1752">
                        <c:v>1.84</c:v>
                      </c:pt>
                      <c:pt idx="1753">
                        <c:v>1.84</c:v>
                      </c:pt>
                      <c:pt idx="1754">
                        <c:v>1.82</c:v>
                      </c:pt>
                      <c:pt idx="1755">
                        <c:v>1.82</c:v>
                      </c:pt>
                      <c:pt idx="1756">
                        <c:v>1.8</c:v>
                      </c:pt>
                      <c:pt idx="1757">
                        <c:v>1.8</c:v>
                      </c:pt>
                      <c:pt idx="1758">
                        <c:v>1.8</c:v>
                      </c:pt>
                      <c:pt idx="1759">
                        <c:v>1.8</c:v>
                      </c:pt>
                      <c:pt idx="1760">
                        <c:v>1.78</c:v>
                      </c:pt>
                      <c:pt idx="1761">
                        <c:v>1.78</c:v>
                      </c:pt>
                      <c:pt idx="1762">
                        <c:v>1.78</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A0BB-1740-8CC2-97211297759F}"/>
                  </c:ext>
                </c:extLst>
              </c15:ser>
            </c15:filteredScatterSeries>
            <c15:filteredScatterSeries>
              <c15:ser>
                <c:idx val="10"/>
                <c:order val="4"/>
                <c:tx>
                  <c:strRef>
                    <c:extLst xmlns:c15="http://schemas.microsoft.com/office/drawing/2012/chart" xmlns:c16r2="http://schemas.microsoft.com/office/drawing/2015/06/chart">
                      <c:ext xmlns:c15="http://schemas.microsoft.com/office/drawing/2012/chart" uri="{02D57815-91ED-43cb-92C2-25804820EDAC}">
                        <c15:formulaRef>
                          <c15:sqref>'CO2'!$L$1</c15:sqref>
                        </c15:formulaRef>
                      </c:ext>
                    </c:extLst>
                    <c:strCache>
                      <c:ptCount val="1"/>
                      <c:pt idx="0">
                        <c:v>CO2 Diff 15 PS</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L$2:$L$1881</c15:sqref>
                        </c15:formulaRef>
                      </c:ext>
                    </c:extLst>
                    <c:numCache>
                      <c:formatCode>General</c:formatCode>
                      <c:ptCount val="1880"/>
                      <c:pt idx="0">
                        <c:v>0</c:v>
                      </c:pt>
                      <c:pt idx="1">
                        <c:v>0.02</c:v>
                      </c:pt>
                      <c:pt idx="2">
                        <c:v>0.02</c:v>
                      </c:pt>
                      <c:pt idx="3">
                        <c:v>0.04</c:v>
                      </c:pt>
                      <c:pt idx="4">
                        <c:v>0.06</c:v>
                      </c:pt>
                      <c:pt idx="5">
                        <c:v>0.08</c:v>
                      </c:pt>
                      <c:pt idx="6">
                        <c:v>0.08</c:v>
                      </c:pt>
                      <c:pt idx="7">
                        <c:v>0.1</c:v>
                      </c:pt>
                      <c:pt idx="8">
                        <c:v>0.14000000000000001</c:v>
                      </c:pt>
                      <c:pt idx="9">
                        <c:v>0.18</c:v>
                      </c:pt>
                      <c:pt idx="10">
                        <c:v>0.22</c:v>
                      </c:pt>
                      <c:pt idx="11">
                        <c:v>0.28000000000000003</c:v>
                      </c:pt>
                      <c:pt idx="12">
                        <c:v>0.32</c:v>
                      </c:pt>
                      <c:pt idx="13">
                        <c:v>0.38</c:v>
                      </c:pt>
                      <c:pt idx="14">
                        <c:v>0.44</c:v>
                      </c:pt>
                      <c:pt idx="15">
                        <c:v>0.5</c:v>
                      </c:pt>
                      <c:pt idx="16">
                        <c:v>0.57999999999999996</c:v>
                      </c:pt>
                      <c:pt idx="17">
                        <c:v>0.57999999999999996</c:v>
                      </c:pt>
                      <c:pt idx="18">
                        <c:v>0.64</c:v>
                      </c:pt>
                      <c:pt idx="19">
                        <c:v>0.72</c:v>
                      </c:pt>
                      <c:pt idx="20">
                        <c:v>0.8</c:v>
                      </c:pt>
                      <c:pt idx="21">
                        <c:v>0.86</c:v>
                      </c:pt>
                      <c:pt idx="22">
                        <c:v>0.94</c:v>
                      </c:pt>
                      <c:pt idx="23">
                        <c:v>1.02</c:v>
                      </c:pt>
                      <c:pt idx="24">
                        <c:v>1.1000000000000001</c:v>
                      </c:pt>
                      <c:pt idx="25">
                        <c:v>1.1000000000000001</c:v>
                      </c:pt>
                      <c:pt idx="26">
                        <c:v>1.26</c:v>
                      </c:pt>
                      <c:pt idx="27">
                        <c:v>1.26</c:v>
                      </c:pt>
                      <c:pt idx="28">
                        <c:v>1.32</c:v>
                      </c:pt>
                      <c:pt idx="29">
                        <c:v>1.4</c:v>
                      </c:pt>
                      <c:pt idx="30">
                        <c:v>1.48</c:v>
                      </c:pt>
                      <c:pt idx="31">
                        <c:v>1.56</c:v>
                      </c:pt>
                      <c:pt idx="32">
                        <c:v>1.64</c:v>
                      </c:pt>
                      <c:pt idx="33">
                        <c:v>1.7</c:v>
                      </c:pt>
                      <c:pt idx="34">
                        <c:v>1.78</c:v>
                      </c:pt>
                      <c:pt idx="35">
                        <c:v>1.86</c:v>
                      </c:pt>
                      <c:pt idx="36">
                        <c:v>1.86</c:v>
                      </c:pt>
                      <c:pt idx="37">
                        <c:v>1.94</c:v>
                      </c:pt>
                      <c:pt idx="38">
                        <c:v>2</c:v>
                      </c:pt>
                      <c:pt idx="39">
                        <c:v>2.08</c:v>
                      </c:pt>
                      <c:pt idx="40">
                        <c:v>2.14</c:v>
                      </c:pt>
                      <c:pt idx="41">
                        <c:v>2.2200000000000002</c:v>
                      </c:pt>
                      <c:pt idx="42">
                        <c:v>2.2999999999999998</c:v>
                      </c:pt>
                      <c:pt idx="43">
                        <c:v>2.36</c:v>
                      </c:pt>
                      <c:pt idx="44">
                        <c:v>2.36</c:v>
                      </c:pt>
                      <c:pt idx="45">
                        <c:v>2.44</c:v>
                      </c:pt>
                      <c:pt idx="46">
                        <c:v>2.52</c:v>
                      </c:pt>
                      <c:pt idx="47">
                        <c:v>2.58</c:v>
                      </c:pt>
                      <c:pt idx="48">
                        <c:v>2.66</c:v>
                      </c:pt>
                      <c:pt idx="49">
                        <c:v>2.74</c:v>
                      </c:pt>
                      <c:pt idx="50">
                        <c:v>2.8</c:v>
                      </c:pt>
                      <c:pt idx="51">
                        <c:v>2.88</c:v>
                      </c:pt>
                      <c:pt idx="52">
                        <c:v>2.96</c:v>
                      </c:pt>
                      <c:pt idx="53">
                        <c:v>3.04</c:v>
                      </c:pt>
                      <c:pt idx="54">
                        <c:v>3.1</c:v>
                      </c:pt>
                      <c:pt idx="55">
                        <c:v>3.1</c:v>
                      </c:pt>
                      <c:pt idx="56">
                        <c:v>3.18</c:v>
                      </c:pt>
                      <c:pt idx="57">
                        <c:v>3.26</c:v>
                      </c:pt>
                      <c:pt idx="58">
                        <c:v>3.34</c:v>
                      </c:pt>
                      <c:pt idx="59">
                        <c:v>3.42</c:v>
                      </c:pt>
                      <c:pt idx="60">
                        <c:v>3.5</c:v>
                      </c:pt>
                      <c:pt idx="61">
                        <c:v>3.58</c:v>
                      </c:pt>
                      <c:pt idx="62">
                        <c:v>3.68</c:v>
                      </c:pt>
                      <c:pt idx="63">
                        <c:v>3.76</c:v>
                      </c:pt>
                      <c:pt idx="64">
                        <c:v>3.76</c:v>
                      </c:pt>
                      <c:pt idx="65">
                        <c:v>3.86</c:v>
                      </c:pt>
                      <c:pt idx="66">
                        <c:v>3.94</c:v>
                      </c:pt>
                      <c:pt idx="67">
                        <c:v>4.04</c:v>
                      </c:pt>
                      <c:pt idx="68">
                        <c:v>4.1399999999999997</c:v>
                      </c:pt>
                      <c:pt idx="69">
                        <c:v>4.24</c:v>
                      </c:pt>
                      <c:pt idx="70">
                        <c:v>4.34</c:v>
                      </c:pt>
                      <c:pt idx="71">
                        <c:v>4.4400000000000004</c:v>
                      </c:pt>
                      <c:pt idx="72">
                        <c:v>4.4400000000000004</c:v>
                      </c:pt>
                      <c:pt idx="73">
                        <c:v>4.54</c:v>
                      </c:pt>
                      <c:pt idx="74">
                        <c:v>4.6599999999999984</c:v>
                      </c:pt>
                      <c:pt idx="75">
                        <c:v>4.76</c:v>
                      </c:pt>
                      <c:pt idx="76">
                        <c:v>4.88</c:v>
                      </c:pt>
                      <c:pt idx="77">
                        <c:v>5</c:v>
                      </c:pt>
                      <c:pt idx="78">
                        <c:v>5.1199999999999983</c:v>
                      </c:pt>
                      <c:pt idx="79">
                        <c:v>5.24</c:v>
                      </c:pt>
                      <c:pt idx="80">
                        <c:v>5.38</c:v>
                      </c:pt>
                      <c:pt idx="81">
                        <c:v>5.5</c:v>
                      </c:pt>
                      <c:pt idx="82">
                        <c:v>5.64</c:v>
                      </c:pt>
                      <c:pt idx="83">
                        <c:v>5.64</c:v>
                      </c:pt>
                      <c:pt idx="84">
                        <c:v>5.76</c:v>
                      </c:pt>
                      <c:pt idx="85">
                        <c:v>5.9</c:v>
                      </c:pt>
                      <c:pt idx="86">
                        <c:v>6.04</c:v>
                      </c:pt>
                      <c:pt idx="87">
                        <c:v>6.1599999999999984</c:v>
                      </c:pt>
                      <c:pt idx="88">
                        <c:v>6.3</c:v>
                      </c:pt>
                      <c:pt idx="89">
                        <c:v>6.44</c:v>
                      </c:pt>
                      <c:pt idx="90">
                        <c:v>6.58</c:v>
                      </c:pt>
                      <c:pt idx="91">
                        <c:v>6.72</c:v>
                      </c:pt>
                      <c:pt idx="92">
                        <c:v>6.72</c:v>
                      </c:pt>
                      <c:pt idx="93">
                        <c:v>6.84</c:v>
                      </c:pt>
                      <c:pt idx="94">
                        <c:v>6.98</c:v>
                      </c:pt>
                      <c:pt idx="95">
                        <c:v>7.1199999999999983</c:v>
                      </c:pt>
                      <c:pt idx="96">
                        <c:v>7.26</c:v>
                      </c:pt>
                      <c:pt idx="97">
                        <c:v>7.4</c:v>
                      </c:pt>
                      <c:pt idx="98">
                        <c:v>7.52</c:v>
                      </c:pt>
                      <c:pt idx="99">
                        <c:v>7.52</c:v>
                      </c:pt>
                      <c:pt idx="100">
                        <c:v>7.6599999999999984</c:v>
                      </c:pt>
                      <c:pt idx="101">
                        <c:v>7.78</c:v>
                      </c:pt>
                      <c:pt idx="102">
                        <c:v>7.92</c:v>
                      </c:pt>
                      <c:pt idx="103">
                        <c:v>8.06</c:v>
                      </c:pt>
                      <c:pt idx="104">
                        <c:v>8.18</c:v>
                      </c:pt>
                      <c:pt idx="105">
                        <c:v>8.3000000000000007</c:v>
                      </c:pt>
                      <c:pt idx="106">
                        <c:v>8.44</c:v>
                      </c:pt>
                      <c:pt idx="107">
                        <c:v>8.56</c:v>
                      </c:pt>
                      <c:pt idx="108">
                        <c:v>8.68</c:v>
                      </c:pt>
                      <c:pt idx="109">
                        <c:v>8.82</c:v>
                      </c:pt>
                      <c:pt idx="110">
                        <c:v>8.94</c:v>
                      </c:pt>
                      <c:pt idx="111">
                        <c:v>8.94</c:v>
                      </c:pt>
                      <c:pt idx="112">
                        <c:v>9.06</c:v>
                      </c:pt>
                      <c:pt idx="113">
                        <c:v>9.18</c:v>
                      </c:pt>
                      <c:pt idx="114">
                        <c:v>9.3000000000000007</c:v>
                      </c:pt>
                      <c:pt idx="115">
                        <c:v>9.42</c:v>
                      </c:pt>
                      <c:pt idx="116">
                        <c:v>9.5400000000000009</c:v>
                      </c:pt>
                      <c:pt idx="117">
                        <c:v>9.66</c:v>
                      </c:pt>
                      <c:pt idx="118">
                        <c:v>9.66</c:v>
                      </c:pt>
                      <c:pt idx="119">
                        <c:v>9.9</c:v>
                      </c:pt>
                      <c:pt idx="120">
                        <c:v>9.9</c:v>
                      </c:pt>
                      <c:pt idx="121">
                        <c:v>10</c:v>
                      </c:pt>
                      <c:pt idx="122">
                        <c:v>10.119999999999999</c:v>
                      </c:pt>
                      <c:pt idx="123">
                        <c:v>10.24</c:v>
                      </c:pt>
                      <c:pt idx="124">
                        <c:v>10.34</c:v>
                      </c:pt>
                      <c:pt idx="125">
                        <c:v>10.46</c:v>
                      </c:pt>
                      <c:pt idx="126">
                        <c:v>10.56</c:v>
                      </c:pt>
                      <c:pt idx="127">
                        <c:v>10.68</c:v>
                      </c:pt>
                      <c:pt idx="128">
                        <c:v>10.78</c:v>
                      </c:pt>
                      <c:pt idx="129">
                        <c:v>10.78</c:v>
                      </c:pt>
                      <c:pt idx="130">
                        <c:v>10.9</c:v>
                      </c:pt>
                      <c:pt idx="131">
                        <c:v>11</c:v>
                      </c:pt>
                      <c:pt idx="132">
                        <c:v>11.1</c:v>
                      </c:pt>
                      <c:pt idx="133">
                        <c:v>11.22</c:v>
                      </c:pt>
                      <c:pt idx="134">
                        <c:v>11.32</c:v>
                      </c:pt>
                      <c:pt idx="135">
                        <c:v>11.42</c:v>
                      </c:pt>
                      <c:pt idx="136">
                        <c:v>11.52</c:v>
                      </c:pt>
                      <c:pt idx="137">
                        <c:v>11.64</c:v>
                      </c:pt>
                      <c:pt idx="138">
                        <c:v>11.64</c:v>
                      </c:pt>
                      <c:pt idx="139">
                        <c:v>11.74</c:v>
                      </c:pt>
                      <c:pt idx="140">
                        <c:v>11.84</c:v>
                      </c:pt>
                      <c:pt idx="141">
                        <c:v>11.94</c:v>
                      </c:pt>
                      <c:pt idx="142">
                        <c:v>12.04</c:v>
                      </c:pt>
                      <c:pt idx="143">
                        <c:v>12.16</c:v>
                      </c:pt>
                      <c:pt idx="144">
                        <c:v>12.26</c:v>
                      </c:pt>
                      <c:pt idx="145">
                        <c:v>12.36</c:v>
                      </c:pt>
                      <c:pt idx="146">
                        <c:v>12.46</c:v>
                      </c:pt>
                      <c:pt idx="147">
                        <c:v>12.58</c:v>
                      </c:pt>
                      <c:pt idx="148">
                        <c:v>12.58</c:v>
                      </c:pt>
                      <c:pt idx="149">
                        <c:v>12.68</c:v>
                      </c:pt>
                      <c:pt idx="150">
                        <c:v>12.78</c:v>
                      </c:pt>
                      <c:pt idx="151">
                        <c:v>12.88</c:v>
                      </c:pt>
                      <c:pt idx="152">
                        <c:v>13</c:v>
                      </c:pt>
                      <c:pt idx="153">
                        <c:v>13.1</c:v>
                      </c:pt>
                      <c:pt idx="154">
                        <c:v>13.2</c:v>
                      </c:pt>
                      <c:pt idx="155">
                        <c:v>13.3</c:v>
                      </c:pt>
                      <c:pt idx="156">
                        <c:v>13.4</c:v>
                      </c:pt>
                      <c:pt idx="157">
                        <c:v>13.4</c:v>
                      </c:pt>
                      <c:pt idx="158">
                        <c:v>13.5</c:v>
                      </c:pt>
                      <c:pt idx="159">
                        <c:v>13.6</c:v>
                      </c:pt>
                      <c:pt idx="160">
                        <c:v>13.7</c:v>
                      </c:pt>
                      <c:pt idx="161">
                        <c:v>13.8</c:v>
                      </c:pt>
                      <c:pt idx="162">
                        <c:v>13.9</c:v>
                      </c:pt>
                      <c:pt idx="163">
                        <c:v>14</c:v>
                      </c:pt>
                      <c:pt idx="164">
                        <c:v>14.08</c:v>
                      </c:pt>
                      <c:pt idx="165">
                        <c:v>14.18</c:v>
                      </c:pt>
                      <c:pt idx="166">
                        <c:v>14.18</c:v>
                      </c:pt>
                      <c:pt idx="167">
                        <c:v>14.28</c:v>
                      </c:pt>
                      <c:pt idx="168">
                        <c:v>14.36</c:v>
                      </c:pt>
                      <c:pt idx="169">
                        <c:v>14.46</c:v>
                      </c:pt>
                      <c:pt idx="170">
                        <c:v>14.56</c:v>
                      </c:pt>
                      <c:pt idx="171">
                        <c:v>14.64</c:v>
                      </c:pt>
                      <c:pt idx="172">
                        <c:v>14.74</c:v>
                      </c:pt>
                      <c:pt idx="173">
                        <c:v>14.84</c:v>
                      </c:pt>
                      <c:pt idx="174">
                        <c:v>14.92</c:v>
                      </c:pt>
                      <c:pt idx="175">
                        <c:v>15.02</c:v>
                      </c:pt>
                      <c:pt idx="176">
                        <c:v>15.02</c:v>
                      </c:pt>
                      <c:pt idx="177">
                        <c:v>15.1</c:v>
                      </c:pt>
                      <c:pt idx="178">
                        <c:v>15.2</c:v>
                      </c:pt>
                      <c:pt idx="179">
                        <c:v>15.28</c:v>
                      </c:pt>
                      <c:pt idx="180">
                        <c:v>15.38</c:v>
                      </c:pt>
                      <c:pt idx="181">
                        <c:v>15.46</c:v>
                      </c:pt>
                      <c:pt idx="182">
                        <c:v>15.56</c:v>
                      </c:pt>
                      <c:pt idx="183">
                        <c:v>15.64</c:v>
                      </c:pt>
                      <c:pt idx="184">
                        <c:v>15.72</c:v>
                      </c:pt>
                      <c:pt idx="185">
                        <c:v>15.72</c:v>
                      </c:pt>
                      <c:pt idx="186">
                        <c:v>15.82</c:v>
                      </c:pt>
                      <c:pt idx="187">
                        <c:v>15.9</c:v>
                      </c:pt>
                      <c:pt idx="188">
                        <c:v>15.98</c:v>
                      </c:pt>
                      <c:pt idx="189">
                        <c:v>16.059999999999999</c:v>
                      </c:pt>
                      <c:pt idx="190">
                        <c:v>16.14</c:v>
                      </c:pt>
                      <c:pt idx="191">
                        <c:v>16.22</c:v>
                      </c:pt>
                      <c:pt idx="192">
                        <c:v>16.3</c:v>
                      </c:pt>
                      <c:pt idx="193">
                        <c:v>16.3</c:v>
                      </c:pt>
                      <c:pt idx="194">
                        <c:v>16.38</c:v>
                      </c:pt>
                      <c:pt idx="195">
                        <c:v>16.440000000000001</c:v>
                      </c:pt>
                      <c:pt idx="196">
                        <c:v>16.52</c:v>
                      </c:pt>
                      <c:pt idx="197">
                        <c:v>16.579999999999991</c:v>
                      </c:pt>
                      <c:pt idx="198">
                        <c:v>16.66</c:v>
                      </c:pt>
                      <c:pt idx="199">
                        <c:v>16.72</c:v>
                      </c:pt>
                      <c:pt idx="200">
                        <c:v>16.78</c:v>
                      </c:pt>
                      <c:pt idx="201">
                        <c:v>16.86</c:v>
                      </c:pt>
                      <c:pt idx="202">
                        <c:v>16.920000000000002</c:v>
                      </c:pt>
                      <c:pt idx="203">
                        <c:v>17</c:v>
                      </c:pt>
                      <c:pt idx="204">
                        <c:v>17</c:v>
                      </c:pt>
                      <c:pt idx="205">
                        <c:v>17.079999999999991</c:v>
                      </c:pt>
                      <c:pt idx="206">
                        <c:v>17.14</c:v>
                      </c:pt>
                      <c:pt idx="207">
                        <c:v>17.22</c:v>
                      </c:pt>
                      <c:pt idx="208">
                        <c:v>17.3</c:v>
                      </c:pt>
                      <c:pt idx="209">
                        <c:v>17.38</c:v>
                      </c:pt>
                      <c:pt idx="210">
                        <c:v>17.46</c:v>
                      </c:pt>
                      <c:pt idx="211">
                        <c:v>17.54</c:v>
                      </c:pt>
                      <c:pt idx="212">
                        <c:v>17.62</c:v>
                      </c:pt>
                      <c:pt idx="213">
                        <c:v>17.62</c:v>
                      </c:pt>
                      <c:pt idx="214">
                        <c:v>17.7</c:v>
                      </c:pt>
                      <c:pt idx="215">
                        <c:v>17.78</c:v>
                      </c:pt>
                      <c:pt idx="216">
                        <c:v>17.86</c:v>
                      </c:pt>
                      <c:pt idx="217">
                        <c:v>17.920000000000002</c:v>
                      </c:pt>
                      <c:pt idx="218">
                        <c:v>18</c:v>
                      </c:pt>
                      <c:pt idx="219">
                        <c:v>18.079999999999991</c:v>
                      </c:pt>
                      <c:pt idx="220">
                        <c:v>18.16</c:v>
                      </c:pt>
                      <c:pt idx="221">
                        <c:v>18.16</c:v>
                      </c:pt>
                      <c:pt idx="222">
                        <c:v>18.22</c:v>
                      </c:pt>
                      <c:pt idx="223">
                        <c:v>18.3</c:v>
                      </c:pt>
                      <c:pt idx="224">
                        <c:v>18.38</c:v>
                      </c:pt>
                      <c:pt idx="225">
                        <c:v>18.440000000000001</c:v>
                      </c:pt>
                      <c:pt idx="226">
                        <c:v>18.52</c:v>
                      </c:pt>
                      <c:pt idx="227">
                        <c:v>18.579999999999991</c:v>
                      </c:pt>
                      <c:pt idx="228">
                        <c:v>18.66</c:v>
                      </c:pt>
                      <c:pt idx="229">
                        <c:v>18.72</c:v>
                      </c:pt>
                      <c:pt idx="230">
                        <c:v>18.8</c:v>
                      </c:pt>
                      <c:pt idx="231">
                        <c:v>18.86</c:v>
                      </c:pt>
                      <c:pt idx="232">
                        <c:v>18.86</c:v>
                      </c:pt>
                      <c:pt idx="233">
                        <c:v>18.940000000000001</c:v>
                      </c:pt>
                      <c:pt idx="234">
                        <c:v>19</c:v>
                      </c:pt>
                      <c:pt idx="235">
                        <c:v>19.079999999999991</c:v>
                      </c:pt>
                      <c:pt idx="236">
                        <c:v>19.14</c:v>
                      </c:pt>
                      <c:pt idx="237">
                        <c:v>19.22</c:v>
                      </c:pt>
                      <c:pt idx="238">
                        <c:v>19.28</c:v>
                      </c:pt>
                      <c:pt idx="239">
                        <c:v>19.36</c:v>
                      </c:pt>
                      <c:pt idx="240">
                        <c:v>19.420000000000002</c:v>
                      </c:pt>
                      <c:pt idx="241">
                        <c:v>19.420000000000002</c:v>
                      </c:pt>
                      <c:pt idx="242">
                        <c:v>19.5</c:v>
                      </c:pt>
                      <c:pt idx="243">
                        <c:v>19.579999999999991</c:v>
                      </c:pt>
                      <c:pt idx="244">
                        <c:v>19.64</c:v>
                      </c:pt>
                      <c:pt idx="245">
                        <c:v>19.72</c:v>
                      </c:pt>
                      <c:pt idx="246">
                        <c:v>19.78</c:v>
                      </c:pt>
                      <c:pt idx="247">
                        <c:v>19.86</c:v>
                      </c:pt>
                      <c:pt idx="248">
                        <c:v>19.920000000000002</c:v>
                      </c:pt>
                      <c:pt idx="249">
                        <c:v>19.920000000000002</c:v>
                      </c:pt>
                      <c:pt idx="250">
                        <c:v>19.98</c:v>
                      </c:pt>
                      <c:pt idx="251">
                        <c:v>20.059999999999999</c:v>
                      </c:pt>
                      <c:pt idx="252">
                        <c:v>20.12</c:v>
                      </c:pt>
                      <c:pt idx="253">
                        <c:v>20.18</c:v>
                      </c:pt>
                      <c:pt idx="254">
                        <c:v>20.239999999999991</c:v>
                      </c:pt>
                      <c:pt idx="255">
                        <c:v>20.3</c:v>
                      </c:pt>
                      <c:pt idx="256">
                        <c:v>20.36</c:v>
                      </c:pt>
                      <c:pt idx="257">
                        <c:v>20.420000000000002</c:v>
                      </c:pt>
                      <c:pt idx="258">
                        <c:v>20.46</c:v>
                      </c:pt>
                      <c:pt idx="259">
                        <c:v>20.52</c:v>
                      </c:pt>
                      <c:pt idx="260">
                        <c:v>20.52</c:v>
                      </c:pt>
                      <c:pt idx="261">
                        <c:v>20.56</c:v>
                      </c:pt>
                      <c:pt idx="262">
                        <c:v>20.62</c:v>
                      </c:pt>
                      <c:pt idx="263">
                        <c:v>20.66</c:v>
                      </c:pt>
                      <c:pt idx="264">
                        <c:v>20.72</c:v>
                      </c:pt>
                      <c:pt idx="265">
                        <c:v>20.76</c:v>
                      </c:pt>
                      <c:pt idx="266">
                        <c:v>20.8</c:v>
                      </c:pt>
                      <c:pt idx="267">
                        <c:v>20.84</c:v>
                      </c:pt>
                      <c:pt idx="268">
                        <c:v>20.9</c:v>
                      </c:pt>
                      <c:pt idx="269">
                        <c:v>20.9</c:v>
                      </c:pt>
                      <c:pt idx="270">
                        <c:v>20.94</c:v>
                      </c:pt>
                      <c:pt idx="271">
                        <c:v>20.98</c:v>
                      </c:pt>
                      <c:pt idx="272">
                        <c:v>21.02</c:v>
                      </c:pt>
                      <c:pt idx="273">
                        <c:v>21.06</c:v>
                      </c:pt>
                      <c:pt idx="274">
                        <c:v>21.12</c:v>
                      </c:pt>
                      <c:pt idx="275">
                        <c:v>21.16</c:v>
                      </c:pt>
                      <c:pt idx="276">
                        <c:v>21.16</c:v>
                      </c:pt>
                      <c:pt idx="277">
                        <c:v>21.2</c:v>
                      </c:pt>
                      <c:pt idx="278">
                        <c:v>21.3</c:v>
                      </c:pt>
                      <c:pt idx="279">
                        <c:v>21.3</c:v>
                      </c:pt>
                      <c:pt idx="280">
                        <c:v>21.34</c:v>
                      </c:pt>
                      <c:pt idx="281">
                        <c:v>21.38</c:v>
                      </c:pt>
                      <c:pt idx="282">
                        <c:v>21.42</c:v>
                      </c:pt>
                      <c:pt idx="283">
                        <c:v>21.46</c:v>
                      </c:pt>
                      <c:pt idx="284">
                        <c:v>21.52</c:v>
                      </c:pt>
                      <c:pt idx="285">
                        <c:v>21.56</c:v>
                      </c:pt>
                      <c:pt idx="286">
                        <c:v>21.6</c:v>
                      </c:pt>
                      <c:pt idx="287">
                        <c:v>21.64</c:v>
                      </c:pt>
                      <c:pt idx="288">
                        <c:v>21.64</c:v>
                      </c:pt>
                      <c:pt idx="289">
                        <c:v>21.68</c:v>
                      </c:pt>
                      <c:pt idx="290">
                        <c:v>21.72</c:v>
                      </c:pt>
                      <c:pt idx="291">
                        <c:v>21.76</c:v>
                      </c:pt>
                      <c:pt idx="292">
                        <c:v>21.8</c:v>
                      </c:pt>
                      <c:pt idx="293">
                        <c:v>21.82</c:v>
                      </c:pt>
                      <c:pt idx="294">
                        <c:v>21.86</c:v>
                      </c:pt>
                      <c:pt idx="295">
                        <c:v>21.9</c:v>
                      </c:pt>
                      <c:pt idx="296">
                        <c:v>21.92</c:v>
                      </c:pt>
                      <c:pt idx="297">
                        <c:v>21.92</c:v>
                      </c:pt>
                      <c:pt idx="298">
                        <c:v>21.96</c:v>
                      </c:pt>
                      <c:pt idx="299">
                        <c:v>22</c:v>
                      </c:pt>
                      <c:pt idx="300">
                        <c:v>22.02</c:v>
                      </c:pt>
                      <c:pt idx="301">
                        <c:v>22.06</c:v>
                      </c:pt>
                      <c:pt idx="302">
                        <c:v>22.1</c:v>
                      </c:pt>
                      <c:pt idx="303">
                        <c:v>22.12</c:v>
                      </c:pt>
                      <c:pt idx="304">
                        <c:v>22.16</c:v>
                      </c:pt>
                      <c:pt idx="305">
                        <c:v>22.18</c:v>
                      </c:pt>
                      <c:pt idx="306">
                        <c:v>22.22</c:v>
                      </c:pt>
                      <c:pt idx="307">
                        <c:v>22.22</c:v>
                      </c:pt>
                      <c:pt idx="308">
                        <c:v>22.24</c:v>
                      </c:pt>
                      <c:pt idx="309">
                        <c:v>22.28</c:v>
                      </c:pt>
                      <c:pt idx="310">
                        <c:v>22.3</c:v>
                      </c:pt>
                      <c:pt idx="311">
                        <c:v>22.34</c:v>
                      </c:pt>
                      <c:pt idx="312">
                        <c:v>22.38</c:v>
                      </c:pt>
                      <c:pt idx="313">
                        <c:v>22.4</c:v>
                      </c:pt>
                      <c:pt idx="314">
                        <c:v>22.42</c:v>
                      </c:pt>
                      <c:pt idx="315">
                        <c:v>22.46</c:v>
                      </c:pt>
                      <c:pt idx="316">
                        <c:v>22.46</c:v>
                      </c:pt>
                      <c:pt idx="317">
                        <c:v>22.48</c:v>
                      </c:pt>
                      <c:pt idx="318">
                        <c:v>22.52</c:v>
                      </c:pt>
                      <c:pt idx="319">
                        <c:v>22.54</c:v>
                      </c:pt>
                      <c:pt idx="320">
                        <c:v>22.56</c:v>
                      </c:pt>
                      <c:pt idx="321">
                        <c:v>22.58</c:v>
                      </c:pt>
                      <c:pt idx="322">
                        <c:v>22.6</c:v>
                      </c:pt>
                      <c:pt idx="323">
                        <c:v>22.62</c:v>
                      </c:pt>
                      <c:pt idx="324">
                        <c:v>22.64</c:v>
                      </c:pt>
                      <c:pt idx="325">
                        <c:v>22.64</c:v>
                      </c:pt>
                      <c:pt idx="326">
                        <c:v>22.66</c:v>
                      </c:pt>
                      <c:pt idx="327">
                        <c:v>22.68</c:v>
                      </c:pt>
                      <c:pt idx="328">
                        <c:v>22.7</c:v>
                      </c:pt>
                      <c:pt idx="329">
                        <c:v>22.72</c:v>
                      </c:pt>
                      <c:pt idx="330">
                        <c:v>22.74</c:v>
                      </c:pt>
                      <c:pt idx="331">
                        <c:v>22.76</c:v>
                      </c:pt>
                      <c:pt idx="332">
                        <c:v>22.76</c:v>
                      </c:pt>
                      <c:pt idx="333">
                        <c:v>22.78</c:v>
                      </c:pt>
                      <c:pt idx="334">
                        <c:v>22.8</c:v>
                      </c:pt>
                      <c:pt idx="335">
                        <c:v>22.8</c:v>
                      </c:pt>
                      <c:pt idx="336">
                        <c:v>22.8</c:v>
                      </c:pt>
                      <c:pt idx="337">
                        <c:v>22.82</c:v>
                      </c:pt>
                      <c:pt idx="338">
                        <c:v>22.84</c:v>
                      </c:pt>
                      <c:pt idx="339">
                        <c:v>22.84</c:v>
                      </c:pt>
                      <c:pt idx="340">
                        <c:v>22.86</c:v>
                      </c:pt>
                      <c:pt idx="341">
                        <c:v>22.86</c:v>
                      </c:pt>
                      <c:pt idx="342">
                        <c:v>22.88</c:v>
                      </c:pt>
                      <c:pt idx="343">
                        <c:v>22.88</c:v>
                      </c:pt>
                      <c:pt idx="344">
                        <c:v>22.88</c:v>
                      </c:pt>
                      <c:pt idx="345">
                        <c:v>22.9</c:v>
                      </c:pt>
                      <c:pt idx="346">
                        <c:v>22.9</c:v>
                      </c:pt>
                      <c:pt idx="347">
                        <c:v>22.92</c:v>
                      </c:pt>
                      <c:pt idx="348">
                        <c:v>22.92</c:v>
                      </c:pt>
                      <c:pt idx="349">
                        <c:v>22.92</c:v>
                      </c:pt>
                      <c:pt idx="350">
                        <c:v>22.92</c:v>
                      </c:pt>
                      <c:pt idx="351">
                        <c:v>22.92</c:v>
                      </c:pt>
                      <c:pt idx="352">
                        <c:v>22.92</c:v>
                      </c:pt>
                      <c:pt idx="353">
                        <c:v>22.92</c:v>
                      </c:pt>
                      <c:pt idx="354">
                        <c:v>22.92</c:v>
                      </c:pt>
                      <c:pt idx="355">
                        <c:v>22.92</c:v>
                      </c:pt>
                      <c:pt idx="356">
                        <c:v>22.92</c:v>
                      </c:pt>
                      <c:pt idx="357">
                        <c:v>22.92</c:v>
                      </c:pt>
                      <c:pt idx="358">
                        <c:v>22.92</c:v>
                      </c:pt>
                      <c:pt idx="359">
                        <c:v>22.9</c:v>
                      </c:pt>
                      <c:pt idx="360">
                        <c:v>22.9</c:v>
                      </c:pt>
                      <c:pt idx="361">
                        <c:v>22.9</c:v>
                      </c:pt>
                      <c:pt idx="362">
                        <c:v>22.88</c:v>
                      </c:pt>
                      <c:pt idx="363">
                        <c:v>22.88</c:v>
                      </c:pt>
                      <c:pt idx="364">
                        <c:v>22.88</c:v>
                      </c:pt>
                      <c:pt idx="365">
                        <c:v>22.88</c:v>
                      </c:pt>
                      <c:pt idx="366">
                        <c:v>22.88</c:v>
                      </c:pt>
                      <c:pt idx="367">
                        <c:v>22.86</c:v>
                      </c:pt>
                      <c:pt idx="368">
                        <c:v>22.86</c:v>
                      </c:pt>
                      <c:pt idx="369">
                        <c:v>22.86</c:v>
                      </c:pt>
                      <c:pt idx="370">
                        <c:v>22.86</c:v>
                      </c:pt>
                      <c:pt idx="371">
                        <c:v>22.86</c:v>
                      </c:pt>
                      <c:pt idx="372">
                        <c:v>22.86</c:v>
                      </c:pt>
                      <c:pt idx="373">
                        <c:v>22.86</c:v>
                      </c:pt>
                      <c:pt idx="374">
                        <c:v>22.86</c:v>
                      </c:pt>
                      <c:pt idx="375">
                        <c:v>22.86</c:v>
                      </c:pt>
                      <c:pt idx="376">
                        <c:v>22.86</c:v>
                      </c:pt>
                      <c:pt idx="377">
                        <c:v>22.86</c:v>
                      </c:pt>
                      <c:pt idx="378">
                        <c:v>22.86</c:v>
                      </c:pt>
                      <c:pt idx="379">
                        <c:v>22.86</c:v>
                      </c:pt>
                      <c:pt idx="380">
                        <c:v>22.86</c:v>
                      </c:pt>
                      <c:pt idx="381">
                        <c:v>22.86</c:v>
                      </c:pt>
                      <c:pt idx="382">
                        <c:v>22.86</c:v>
                      </c:pt>
                      <c:pt idx="383">
                        <c:v>22.88</c:v>
                      </c:pt>
                      <c:pt idx="384">
                        <c:v>22.88</c:v>
                      </c:pt>
                      <c:pt idx="385">
                        <c:v>22.88</c:v>
                      </c:pt>
                      <c:pt idx="386">
                        <c:v>22.88</c:v>
                      </c:pt>
                      <c:pt idx="387">
                        <c:v>22.88</c:v>
                      </c:pt>
                      <c:pt idx="388">
                        <c:v>22.88</c:v>
                      </c:pt>
                      <c:pt idx="389">
                        <c:v>22.86</c:v>
                      </c:pt>
                      <c:pt idx="390">
                        <c:v>22.86</c:v>
                      </c:pt>
                      <c:pt idx="391">
                        <c:v>22.86</c:v>
                      </c:pt>
                      <c:pt idx="392">
                        <c:v>22.86</c:v>
                      </c:pt>
                      <c:pt idx="393">
                        <c:v>22.86</c:v>
                      </c:pt>
                      <c:pt idx="394">
                        <c:v>22.84</c:v>
                      </c:pt>
                      <c:pt idx="395">
                        <c:v>22.84</c:v>
                      </c:pt>
                      <c:pt idx="396">
                        <c:v>22.84</c:v>
                      </c:pt>
                      <c:pt idx="397">
                        <c:v>22.82</c:v>
                      </c:pt>
                      <c:pt idx="398">
                        <c:v>22.82</c:v>
                      </c:pt>
                      <c:pt idx="399">
                        <c:v>22.82</c:v>
                      </c:pt>
                      <c:pt idx="400">
                        <c:v>22.82</c:v>
                      </c:pt>
                      <c:pt idx="401">
                        <c:v>22.8</c:v>
                      </c:pt>
                      <c:pt idx="402">
                        <c:v>22.8</c:v>
                      </c:pt>
                      <c:pt idx="403">
                        <c:v>22.8</c:v>
                      </c:pt>
                      <c:pt idx="404">
                        <c:v>22.8</c:v>
                      </c:pt>
                      <c:pt idx="405">
                        <c:v>22.8</c:v>
                      </c:pt>
                      <c:pt idx="406">
                        <c:v>22.78</c:v>
                      </c:pt>
                      <c:pt idx="407">
                        <c:v>22.78</c:v>
                      </c:pt>
                      <c:pt idx="408">
                        <c:v>22.78</c:v>
                      </c:pt>
                      <c:pt idx="409">
                        <c:v>22.78</c:v>
                      </c:pt>
                      <c:pt idx="410">
                        <c:v>22.78</c:v>
                      </c:pt>
                      <c:pt idx="411">
                        <c:v>22.78</c:v>
                      </c:pt>
                      <c:pt idx="412">
                        <c:v>22.78</c:v>
                      </c:pt>
                      <c:pt idx="413">
                        <c:v>22.78</c:v>
                      </c:pt>
                      <c:pt idx="414">
                        <c:v>22.78</c:v>
                      </c:pt>
                      <c:pt idx="415">
                        <c:v>22.78</c:v>
                      </c:pt>
                      <c:pt idx="416">
                        <c:v>22.78</c:v>
                      </c:pt>
                      <c:pt idx="417">
                        <c:v>22.78</c:v>
                      </c:pt>
                      <c:pt idx="418">
                        <c:v>22.78</c:v>
                      </c:pt>
                      <c:pt idx="419">
                        <c:v>22.78</c:v>
                      </c:pt>
                      <c:pt idx="420">
                        <c:v>22.78</c:v>
                      </c:pt>
                      <c:pt idx="421">
                        <c:v>22.76</c:v>
                      </c:pt>
                      <c:pt idx="422">
                        <c:v>22.76</c:v>
                      </c:pt>
                      <c:pt idx="423">
                        <c:v>22.76</c:v>
                      </c:pt>
                      <c:pt idx="424">
                        <c:v>22.76</c:v>
                      </c:pt>
                      <c:pt idx="425">
                        <c:v>22.76</c:v>
                      </c:pt>
                      <c:pt idx="426">
                        <c:v>22.74</c:v>
                      </c:pt>
                      <c:pt idx="427">
                        <c:v>22.74</c:v>
                      </c:pt>
                      <c:pt idx="428">
                        <c:v>22.74</c:v>
                      </c:pt>
                      <c:pt idx="429">
                        <c:v>22.74</c:v>
                      </c:pt>
                      <c:pt idx="430">
                        <c:v>22.74</c:v>
                      </c:pt>
                      <c:pt idx="431">
                        <c:v>22.72</c:v>
                      </c:pt>
                      <c:pt idx="432">
                        <c:v>22.72</c:v>
                      </c:pt>
                      <c:pt idx="433">
                        <c:v>22.72</c:v>
                      </c:pt>
                      <c:pt idx="434">
                        <c:v>22.72</c:v>
                      </c:pt>
                      <c:pt idx="435">
                        <c:v>22.72</c:v>
                      </c:pt>
                      <c:pt idx="436">
                        <c:v>22.7</c:v>
                      </c:pt>
                      <c:pt idx="437">
                        <c:v>22.7</c:v>
                      </c:pt>
                      <c:pt idx="438">
                        <c:v>22.7</c:v>
                      </c:pt>
                      <c:pt idx="439">
                        <c:v>22.7</c:v>
                      </c:pt>
                      <c:pt idx="440">
                        <c:v>22.68</c:v>
                      </c:pt>
                      <c:pt idx="441">
                        <c:v>22.68</c:v>
                      </c:pt>
                      <c:pt idx="442">
                        <c:v>22.68</c:v>
                      </c:pt>
                      <c:pt idx="443">
                        <c:v>22.66</c:v>
                      </c:pt>
                      <c:pt idx="444">
                        <c:v>22.66</c:v>
                      </c:pt>
                      <c:pt idx="445">
                        <c:v>22.66</c:v>
                      </c:pt>
                      <c:pt idx="446">
                        <c:v>22.64</c:v>
                      </c:pt>
                      <c:pt idx="447">
                        <c:v>22.64</c:v>
                      </c:pt>
                      <c:pt idx="448">
                        <c:v>22.64</c:v>
                      </c:pt>
                      <c:pt idx="449">
                        <c:v>22.62</c:v>
                      </c:pt>
                      <c:pt idx="450">
                        <c:v>22.62</c:v>
                      </c:pt>
                      <c:pt idx="451">
                        <c:v>22.6</c:v>
                      </c:pt>
                      <c:pt idx="452">
                        <c:v>22.6</c:v>
                      </c:pt>
                      <c:pt idx="453">
                        <c:v>22.58</c:v>
                      </c:pt>
                      <c:pt idx="454">
                        <c:v>22.56</c:v>
                      </c:pt>
                      <c:pt idx="455">
                        <c:v>22.54</c:v>
                      </c:pt>
                      <c:pt idx="456">
                        <c:v>22.54</c:v>
                      </c:pt>
                      <c:pt idx="457">
                        <c:v>22.54</c:v>
                      </c:pt>
                      <c:pt idx="458">
                        <c:v>22.52</c:v>
                      </c:pt>
                      <c:pt idx="459">
                        <c:v>22.5</c:v>
                      </c:pt>
                      <c:pt idx="460">
                        <c:v>22.5</c:v>
                      </c:pt>
                      <c:pt idx="461">
                        <c:v>22.48</c:v>
                      </c:pt>
                      <c:pt idx="462">
                        <c:v>22.46</c:v>
                      </c:pt>
                      <c:pt idx="463">
                        <c:v>22.46</c:v>
                      </c:pt>
                      <c:pt idx="464">
                        <c:v>22.44</c:v>
                      </c:pt>
                      <c:pt idx="465">
                        <c:v>22.44</c:v>
                      </c:pt>
                      <c:pt idx="466">
                        <c:v>22.42</c:v>
                      </c:pt>
                      <c:pt idx="467">
                        <c:v>22.4</c:v>
                      </c:pt>
                      <c:pt idx="468">
                        <c:v>22.4</c:v>
                      </c:pt>
                      <c:pt idx="469">
                        <c:v>22.38</c:v>
                      </c:pt>
                      <c:pt idx="470">
                        <c:v>22.36</c:v>
                      </c:pt>
                      <c:pt idx="471">
                        <c:v>22.36</c:v>
                      </c:pt>
                      <c:pt idx="472">
                        <c:v>22.34</c:v>
                      </c:pt>
                      <c:pt idx="473">
                        <c:v>22.32</c:v>
                      </c:pt>
                      <c:pt idx="474">
                        <c:v>22.32</c:v>
                      </c:pt>
                      <c:pt idx="475">
                        <c:v>22.32</c:v>
                      </c:pt>
                      <c:pt idx="476">
                        <c:v>22.3</c:v>
                      </c:pt>
                      <c:pt idx="477">
                        <c:v>22.3</c:v>
                      </c:pt>
                      <c:pt idx="478">
                        <c:v>22.28</c:v>
                      </c:pt>
                      <c:pt idx="479">
                        <c:v>22.26</c:v>
                      </c:pt>
                      <c:pt idx="480">
                        <c:v>22.24</c:v>
                      </c:pt>
                      <c:pt idx="481">
                        <c:v>22.24</c:v>
                      </c:pt>
                      <c:pt idx="482">
                        <c:v>22.22</c:v>
                      </c:pt>
                      <c:pt idx="483">
                        <c:v>22.2</c:v>
                      </c:pt>
                      <c:pt idx="484">
                        <c:v>22.2</c:v>
                      </c:pt>
                      <c:pt idx="485">
                        <c:v>22.18</c:v>
                      </c:pt>
                      <c:pt idx="486">
                        <c:v>22.16</c:v>
                      </c:pt>
                      <c:pt idx="487">
                        <c:v>22.14</c:v>
                      </c:pt>
                      <c:pt idx="488">
                        <c:v>22.12</c:v>
                      </c:pt>
                      <c:pt idx="489">
                        <c:v>22.12</c:v>
                      </c:pt>
                      <c:pt idx="490">
                        <c:v>22.1</c:v>
                      </c:pt>
                      <c:pt idx="491">
                        <c:v>22.08</c:v>
                      </c:pt>
                      <c:pt idx="492">
                        <c:v>22.06</c:v>
                      </c:pt>
                      <c:pt idx="493">
                        <c:v>22.06</c:v>
                      </c:pt>
                      <c:pt idx="494">
                        <c:v>22.04</c:v>
                      </c:pt>
                      <c:pt idx="495">
                        <c:v>22.04</c:v>
                      </c:pt>
                      <c:pt idx="496">
                        <c:v>22.02</c:v>
                      </c:pt>
                      <c:pt idx="497">
                        <c:v>22.02</c:v>
                      </c:pt>
                      <c:pt idx="498">
                        <c:v>22</c:v>
                      </c:pt>
                      <c:pt idx="499">
                        <c:v>22</c:v>
                      </c:pt>
                      <c:pt idx="500">
                        <c:v>21.98</c:v>
                      </c:pt>
                      <c:pt idx="501">
                        <c:v>21.98</c:v>
                      </c:pt>
                      <c:pt idx="502">
                        <c:v>21.98</c:v>
                      </c:pt>
                      <c:pt idx="503">
                        <c:v>21.98</c:v>
                      </c:pt>
                      <c:pt idx="504">
                        <c:v>21.98</c:v>
                      </c:pt>
                      <c:pt idx="505">
                        <c:v>21.98</c:v>
                      </c:pt>
                      <c:pt idx="506">
                        <c:v>21.98</c:v>
                      </c:pt>
                      <c:pt idx="507">
                        <c:v>21.96</c:v>
                      </c:pt>
                      <c:pt idx="508">
                        <c:v>21.96</c:v>
                      </c:pt>
                      <c:pt idx="509">
                        <c:v>21.96</c:v>
                      </c:pt>
                      <c:pt idx="510">
                        <c:v>21.96</c:v>
                      </c:pt>
                      <c:pt idx="511">
                        <c:v>21.96</c:v>
                      </c:pt>
                      <c:pt idx="512">
                        <c:v>21.96</c:v>
                      </c:pt>
                      <c:pt idx="513">
                        <c:v>21.94</c:v>
                      </c:pt>
                      <c:pt idx="514">
                        <c:v>21.94</c:v>
                      </c:pt>
                      <c:pt idx="515">
                        <c:v>21.94</c:v>
                      </c:pt>
                      <c:pt idx="516">
                        <c:v>21.92</c:v>
                      </c:pt>
                      <c:pt idx="517">
                        <c:v>21.92</c:v>
                      </c:pt>
                      <c:pt idx="518">
                        <c:v>21.9</c:v>
                      </c:pt>
                      <c:pt idx="519">
                        <c:v>21.9</c:v>
                      </c:pt>
                      <c:pt idx="520">
                        <c:v>21.88</c:v>
                      </c:pt>
                      <c:pt idx="521">
                        <c:v>21.88</c:v>
                      </c:pt>
                      <c:pt idx="522">
                        <c:v>21.86</c:v>
                      </c:pt>
                      <c:pt idx="523">
                        <c:v>21.86</c:v>
                      </c:pt>
                      <c:pt idx="524">
                        <c:v>21.84</c:v>
                      </c:pt>
                      <c:pt idx="525">
                        <c:v>21.84</c:v>
                      </c:pt>
                      <c:pt idx="526">
                        <c:v>21.82</c:v>
                      </c:pt>
                      <c:pt idx="527">
                        <c:v>21.82</c:v>
                      </c:pt>
                      <c:pt idx="528">
                        <c:v>21.8</c:v>
                      </c:pt>
                      <c:pt idx="529">
                        <c:v>21.78</c:v>
                      </c:pt>
                      <c:pt idx="530">
                        <c:v>21.78</c:v>
                      </c:pt>
                      <c:pt idx="531">
                        <c:v>21.78</c:v>
                      </c:pt>
                      <c:pt idx="532">
                        <c:v>21.78</c:v>
                      </c:pt>
                      <c:pt idx="533">
                        <c:v>21.76</c:v>
                      </c:pt>
                      <c:pt idx="534">
                        <c:v>21.76</c:v>
                      </c:pt>
                      <c:pt idx="535">
                        <c:v>21.74</c:v>
                      </c:pt>
                      <c:pt idx="536">
                        <c:v>21.74</c:v>
                      </c:pt>
                      <c:pt idx="537">
                        <c:v>21.74</c:v>
                      </c:pt>
                      <c:pt idx="538">
                        <c:v>21.72</c:v>
                      </c:pt>
                      <c:pt idx="539">
                        <c:v>21.72</c:v>
                      </c:pt>
                      <c:pt idx="540">
                        <c:v>21.72</c:v>
                      </c:pt>
                      <c:pt idx="541">
                        <c:v>21.72</c:v>
                      </c:pt>
                      <c:pt idx="542">
                        <c:v>21.7</c:v>
                      </c:pt>
                      <c:pt idx="543">
                        <c:v>21.7</c:v>
                      </c:pt>
                      <c:pt idx="544">
                        <c:v>21.7</c:v>
                      </c:pt>
                      <c:pt idx="545">
                        <c:v>21.68</c:v>
                      </c:pt>
                      <c:pt idx="546">
                        <c:v>21.68</c:v>
                      </c:pt>
                      <c:pt idx="547">
                        <c:v>21.68</c:v>
                      </c:pt>
                      <c:pt idx="548">
                        <c:v>21.66</c:v>
                      </c:pt>
                      <c:pt idx="549">
                        <c:v>21.66</c:v>
                      </c:pt>
                      <c:pt idx="550">
                        <c:v>21.66</c:v>
                      </c:pt>
                      <c:pt idx="551">
                        <c:v>21.64</c:v>
                      </c:pt>
                      <c:pt idx="552">
                        <c:v>21.64</c:v>
                      </c:pt>
                      <c:pt idx="553">
                        <c:v>21.62</c:v>
                      </c:pt>
                      <c:pt idx="554">
                        <c:v>21.62</c:v>
                      </c:pt>
                      <c:pt idx="555">
                        <c:v>21.62</c:v>
                      </c:pt>
                      <c:pt idx="556">
                        <c:v>21.6</c:v>
                      </c:pt>
                      <c:pt idx="557">
                        <c:v>21.6</c:v>
                      </c:pt>
                      <c:pt idx="558">
                        <c:v>21.58</c:v>
                      </c:pt>
                      <c:pt idx="559">
                        <c:v>21.58</c:v>
                      </c:pt>
                      <c:pt idx="560">
                        <c:v>21.58</c:v>
                      </c:pt>
                      <c:pt idx="561">
                        <c:v>21.58</c:v>
                      </c:pt>
                      <c:pt idx="562">
                        <c:v>21.58</c:v>
                      </c:pt>
                      <c:pt idx="563">
                        <c:v>21.56</c:v>
                      </c:pt>
                      <c:pt idx="564">
                        <c:v>21.56</c:v>
                      </c:pt>
                      <c:pt idx="565">
                        <c:v>21.56</c:v>
                      </c:pt>
                      <c:pt idx="566">
                        <c:v>21.56</c:v>
                      </c:pt>
                      <c:pt idx="567">
                        <c:v>21.56</c:v>
                      </c:pt>
                      <c:pt idx="568">
                        <c:v>21.56</c:v>
                      </c:pt>
                      <c:pt idx="569">
                        <c:v>21.54</c:v>
                      </c:pt>
                      <c:pt idx="570">
                        <c:v>21.54</c:v>
                      </c:pt>
                      <c:pt idx="571">
                        <c:v>21.54</c:v>
                      </c:pt>
                      <c:pt idx="572">
                        <c:v>21.54</c:v>
                      </c:pt>
                      <c:pt idx="573">
                        <c:v>21.54</c:v>
                      </c:pt>
                      <c:pt idx="574">
                        <c:v>21.54</c:v>
                      </c:pt>
                      <c:pt idx="575">
                        <c:v>21.54</c:v>
                      </c:pt>
                      <c:pt idx="576">
                        <c:v>21.54</c:v>
                      </c:pt>
                      <c:pt idx="577">
                        <c:v>21.54</c:v>
                      </c:pt>
                      <c:pt idx="578">
                        <c:v>21.52</c:v>
                      </c:pt>
                      <c:pt idx="579">
                        <c:v>21.52</c:v>
                      </c:pt>
                      <c:pt idx="580">
                        <c:v>21.52</c:v>
                      </c:pt>
                      <c:pt idx="581">
                        <c:v>21.52</c:v>
                      </c:pt>
                      <c:pt idx="582">
                        <c:v>21.5</c:v>
                      </c:pt>
                      <c:pt idx="583">
                        <c:v>21.5</c:v>
                      </c:pt>
                      <c:pt idx="584">
                        <c:v>21.5</c:v>
                      </c:pt>
                      <c:pt idx="585">
                        <c:v>21.5</c:v>
                      </c:pt>
                      <c:pt idx="586">
                        <c:v>21.5</c:v>
                      </c:pt>
                      <c:pt idx="587">
                        <c:v>21.5</c:v>
                      </c:pt>
                      <c:pt idx="588">
                        <c:v>21.48</c:v>
                      </c:pt>
                      <c:pt idx="589">
                        <c:v>21.48</c:v>
                      </c:pt>
                      <c:pt idx="590">
                        <c:v>21.48</c:v>
                      </c:pt>
                      <c:pt idx="591">
                        <c:v>21.48</c:v>
                      </c:pt>
                      <c:pt idx="592">
                        <c:v>21.48</c:v>
                      </c:pt>
                      <c:pt idx="593">
                        <c:v>21.46</c:v>
                      </c:pt>
                      <c:pt idx="594">
                        <c:v>21.46</c:v>
                      </c:pt>
                      <c:pt idx="595">
                        <c:v>21.46</c:v>
                      </c:pt>
                      <c:pt idx="596">
                        <c:v>21.46</c:v>
                      </c:pt>
                      <c:pt idx="597">
                        <c:v>21.46</c:v>
                      </c:pt>
                      <c:pt idx="598">
                        <c:v>21.46</c:v>
                      </c:pt>
                      <c:pt idx="599">
                        <c:v>21.46</c:v>
                      </c:pt>
                      <c:pt idx="600">
                        <c:v>21.46</c:v>
                      </c:pt>
                      <c:pt idx="601">
                        <c:v>21.46</c:v>
                      </c:pt>
                      <c:pt idx="602">
                        <c:v>21.44</c:v>
                      </c:pt>
                      <c:pt idx="603">
                        <c:v>21.44</c:v>
                      </c:pt>
                      <c:pt idx="604">
                        <c:v>21.44</c:v>
                      </c:pt>
                      <c:pt idx="605">
                        <c:v>21.44</c:v>
                      </c:pt>
                      <c:pt idx="606">
                        <c:v>21.44</c:v>
                      </c:pt>
                      <c:pt idx="607">
                        <c:v>21.42</c:v>
                      </c:pt>
                      <c:pt idx="608">
                        <c:v>21.42</c:v>
                      </c:pt>
                      <c:pt idx="609">
                        <c:v>21.42</c:v>
                      </c:pt>
                      <c:pt idx="610">
                        <c:v>21.4</c:v>
                      </c:pt>
                      <c:pt idx="611">
                        <c:v>21.38</c:v>
                      </c:pt>
                      <c:pt idx="612">
                        <c:v>21.38</c:v>
                      </c:pt>
                      <c:pt idx="613">
                        <c:v>21.36</c:v>
                      </c:pt>
                      <c:pt idx="614">
                        <c:v>21.36</c:v>
                      </c:pt>
                      <c:pt idx="615">
                        <c:v>21.36</c:v>
                      </c:pt>
                      <c:pt idx="616">
                        <c:v>21.34</c:v>
                      </c:pt>
                      <c:pt idx="617">
                        <c:v>21.32</c:v>
                      </c:pt>
                      <c:pt idx="618">
                        <c:v>21.32</c:v>
                      </c:pt>
                      <c:pt idx="619">
                        <c:v>21.3</c:v>
                      </c:pt>
                      <c:pt idx="620">
                        <c:v>21.3</c:v>
                      </c:pt>
                      <c:pt idx="621">
                        <c:v>21.28</c:v>
                      </c:pt>
                      <c:pt idx="622">
                        <c:v>21.28</c:v>
                      </c:pt>
                      <c:pt idx="623">
                        <c:v>21.26</c:v>
                      </c:pt>
                      <c:pt idx="624">
                        <c:v>21.26</c:v>
                      </c:pt>
                      <c:pt idx="625">
                        <c:v>21.26</c:v>
                      </c:pt>
                      <c:pt idx="626">
                        <c:v>21.24</c:v>
                      </c:pt>
                      <c:pt idx="627">
                        <c:v>21.24</c:v>
                      </c:pt>
                      <c:pt idx="628">
                        <c:v>21.24</c:v>
                      </c:pt>
                      <c:pt idx="629">
                        <c:v>21.24</c:v>
                      </c:pt>
                      <c:pt idx="630">
                        <c:v>21.24</c:v>
                      </c:pt>
                      <c:pt idx="631">
                        <c:v>21.24</c:v>
                      </c:pt>
                      <c:pt idx="632">
                        <c:v>21.24</c:v>
                      </c:pt>
                      <c:pt idx="633">
                        <c:v>21.24</c:v>
                      </c:pt>
                      <c:pt idx="634">
                        <c:v>21.22</c:v>
                      </c:pt>
                      <c:pt idx="635">
                        <c:v>21.22</c:v>
                      </c:pt>
                      <c:pt idx="636">
                        <c:v>21.22</c:v>
                      </c:pt>
                      <c:pt idx="637">
                        <c:v>21.22</c:v>
                      </c:pt>
                      <c:pt idx="638">
                        <c:v>21.22</c:v>
                      </c:pt>
                      <c:pt idx="639">
                        <c:v>21.22</c:v>
                      </c:pt>
                      <c:pt idx="640">
                        <c:v>21.22</c:v>
                      </c:pt>
                      <c:pt idx="641">
                        <c:v>21.22</c:v>
                      </c:pt>
                      <c:pt idx="642">
                        <c:v>21.22</c:v>
                      </c:pt>
                      <c:pt idx="643">
                        <c:v>21.22</c:v>
                      </c:pt>
                      <c:pt idx="644">
                        <c:v>21.22</c:v>
                      </c:pt>
                      <c:pt idx="645">
                        <c:v>21.2</c:v>
                      </c:pt>
                      <c:pt idx="646">
                        <c:v>21.2</c:v>
                      </c:pt>
                      <c:pt idx="647">
                        <c:v>21.2</c:v>
                      </c:pt>
                      <c:pt idx="648">
                        <c:v>21.2</c:v>
                      </c:pt>
                      <c:pt idx="649">
                        <c:v>21.2</c:v>
                      </c:pt>
                      <c:pt idx="650">
                        <c:v>21.2</c:v>
                      </c:pt>
                      <c:pt idx="651">
                        <c:v>21.2</c:v>
                      </c:pt>
                      <c:pt idx="652">
                        <c:v>21.2</c:v>
                      </c:pt>
                      <c:pt idx="653">
                        <c:v>21.18</c:v>
                      </c:pt>
                      <c:pt idx="654">
                        <c:v>21.18</c:v>
                      </c:pt>
                      <c:pt idx="655">
                        <c:v>21.18</c:v>
                      </c:pt>
                      <c:pt idx="656">
                        <c:v>21.18</c:v>
                      </c:pt>
                      <c:pt idx="657">
                        <c:v>21.18</c:v>
                      </c:pt>
                      <c:pt idx="658">
                        <c:v>21.18</c:v>
                      </c:pt>
                      <c:pt idx="659">
                        <c:v>21.18</c:v>
                      </c:pt>
                      <c:pt idx="660">
                        <c:v>21.18</c:v>
                      </c:pt>
                      <c:pt idx="661">
                        <c:v>21.18</c:v>
                      </c:pt>
                      <c:pt idx="662">
                        <c:v>21.18</c:v>
                      </c:pt>
                      <c:pt idx="663">
                        <c:v>21.18</c:v>
                      </c:pt>
                      <c:pt idx="664">
                        <c:v>21.18</c:v>
                      </c:pt>
                      <c:pt idx="665">
                        <c:v>21.18</c:v>
                      </c:pt>
                      <c:pt idx="666">
                        <c:v>21.18</c:v>
                      </c:pt>
                      <c:pt idx="667">
                        <c:v>21.2</c:v>
                      </c:pt>
                      <c:pt idx="668">
                        <c:v>21.2</c:v>
                      </c:pt>
                      <c:pt idx="669">
                        <c:v>21.2</c:v>
                      </c:pt>
                      <c:pt idx="670">
                        <c:v>21.2</c:v>
                      </c:pt>
                      <c:pt idx="671">
                        <c:v>21.18</c:v>
                      </c:pt>
                      <c:pt idx="672">
                        <c:v>21.18</c:v>
                      </c:pt>
                      <c:pt idx="673">
                        <c:v>21.18</c:v>
                      </c:pt>
                      <c:pt idx="674">
                        <c:v>21.18</c:v>
                      </c:pt>
                      <c:pt idx="675">
                        <c:v>21.18</c:v>
                      </c:pt>
                      <c:pt idx="676">
                        <c:v>21.16</c:v>
                      </c:pt>
                      <c:pt idx="677">
                        <c:v>21.16</c:v>
                      </c:pt>
                      <c:pt idx="678">
                        <c:v>21.16</c:v>
                      </c:pt>
                      <c:pt idx="679">
                        <c:v>21.14</c:v>
                      </c:pt>
                      <c:pt idx="680">
                        <c:v>21.14</c:v>
                      </c:pt>
                      <c:pt idx="681">
                        <c:v>21.14</c:v>
                      </c:pt>
                      <c:pt idx="682">
                        <c:v>21.12</c:v>
                      </c:pt>
                      <c:pt idx="683">
                        <c:v>21.12</c:v>
                      </c:pt>
                      <c:pt idx="684">
                        <c:v>21.1</c:v>
                      </c:pt>
                      <c:pt idx="685">
                        <c:v>21.1</c:v>
                      </c:pt>
                      <c:pt idx="686">
                        <c:v>21.1</c:v>
                      </c:pt>
                      <c:pt idx="687">
                        <c:v>21.08</c:v>
                      </c:pt>
                      <c:pt idx="688">
                        <c:v>21.08</c:v>
                      </c:pt>
                      <c:pt idx="689">
                        <c:v>21.08</c:v>
                      </c:pt>
                      <c:pt idx="690">
                        <c:v>21.08</c:v>
                      </c:pt>
                      <c:pt idx="691">
                        <c:v>21.06</c:v>
                      </c:pt>
                      <c:pt idx="692">
                        <c:v>21.06</c:v>
                      </c:pt>
                      <c:pt idx="693">
                        <c:v>21.06</c:v>
                      </c:pt>
                      <c:pt idx="694">
                        <c:v>21.04</c:v>
                      </c:pt>
                      <c:pt idx="695">
                        <c:v>21.04</c:v>
                      </c:pt>
                      <c:pt idx="696">
                        <c:v>21.04</c:v>
                      </c:pt>
                      <c:pt idx="697">
                        <c:v>21.02</c:v>
                      </c:pt>
                      <c:pt idx="698">
                        <c:v>21.02</c:v>
                      </c:pt>
                      <c:pt idx="699">
                        <c:v>21.02</c:v>
                      </c:pt>
                      <c:pt idx="700">
                        <c:v>21</c:v>
                      </c:pt>
                      <c:pt idx="701">
                        <c:v>21</c:v>
                      </c:pt>
                      <c:pt idx="702">
                        <c:v>20.98</c:v>
                      </c:pt>
                      <c:pt idx="703">
                        <c:v>20.98</c:v>
                      </c:pt>
                      <c:pt idx="704">
                        <c:v>20.96</c:v>
                      </c:pt>
                      <c:pt idx="705">
                        <c:v>20.94</c:v>
                      </c:pt>
                      <c:pt idx="706">
                        <c:v>20.94</c:v>
                      </c:pt>
                      <c:pt idx="707">
                        <c:v>20.94</c:v>
                      </c:pt>
                      <c:pt idx="708">
                        <c:v>20.92</c:v>
                      </c:pt>
                      <c:pt idx="709">
                        <c:v>20.9</c:v>
                      </c:pt>
                      <c:pt idx="710">
                        <c:v>20.9</c:v>
                      </c:pt>
                      <c:pt idx="711">
                        <c:v>20.88</c:v>
                      </c:pt>
                      <c:pt idx="712">
                        <c:v>20.86</c:v>
                      </c:pt>
                      <c:pt idx="713">
                        <c:v>20.86</c:v>
                      </c:pt>
                      <c:pt idx="714">
                        <c:v>20.84</c:v>
                      </c:pt>
                      <c:pt idx="715">
                        <c:v>20.84</c:v>
                      </c:pt>
                      <c:pt idx="716">
                        <c:v>20.82</c:v>
                      </c:pt>
                      <c:pt idx="717">
                        <c:v>20.82</c:v>
                      </c:pt>
                      <c:pt idx="718">
                        <c:v>20.82</c:v>
                      </c:pt>
                      <c:pt idx="719">
                        <c:v>20.82</c:v>
                      </c:pt>
                      <c:pt idx="720">
                        <c:v>20.8</c:v>
                      </c:pt>
                      <c:pt idx="721">
                        <c:v>20.8</c:v>
                      </c:pt>
                      <c:pt idx="722">
                        <c:v>20.8</c:v>
                      </c:pt>
                      <c:pt idx="723">
                        <c:v>20.8</c:v>
                      </c:pt>
                      <c:pt idx="724">
                        <c:v>20.8</c:v>
                      </c:pt>
                      <c:pt idx="725">
                        <c:v>20.78</c:v>
                      </c:pt>
                      <c:pt idx="726">
                        <c:v>20.78</c:v>
                      </c:pt>
                      <c:pt idx="727">
                        <c:v>20.78</c:v>
                      </c:pt>
                      <c:pt idx="728">
                        <c:v>20.78</c:v>
                      </c:pt>
                      <c:pt idx="729">
                        <c:v>20.78</c:v>
                      </c:pt>
                      <c:pt idx="730">
                        <c:v>20.78</c:v>
                      </c:pt>
                      <c:pt idx="731">
                        <c:v>20.78</c:v>
                      </c:pt>
                      <c:pt idx="732">
                        <c:v>20.78</c:v>
                      </c:pt>
                      <c:pt idx="733">
                        <c:v>20.76</c:v>
                      </c:pt>
                      <c:pt idx="734">
                        <c:v>20.76</c:v>
                      </c:pt>
                      <c:pt idx="735">
                        <c:v>20.76</c:v>
                      </c:pt>
                      <c:pt idx="736">
                        <c:v>20.76</c:v>
                      </c:pt>
                      <c:pt idx="737">
                        <c:v>20.74</c:v>
                      </c:pt>
                      <c:pt idx="738">
                        <c:v>20.74</c:v>
                      </c:pt>
                      <c:pt idx="739">
                        <c:v>20.74</c:v>
                      </c:pt>
                      <c:pt idx="740">
                        <c:v>20.74</c:v>
                      </c:pt>
                      <c:pt idx="741">
                        <c:v>20.72</c:v>
                      </c:pt>
                      <c:pt idx="742">
                        <c:v>20.72</c:v>
                      </c:pt>
                      <c:pt idx="743">
                        <c:v>20.72</c:v>
                      </c:pt>
                      <c:pt idx="744">
                        <c:v>20.72</c:v>
                      </c:pt>
                      <c:pt idx="745">
                        <c:v>20.72</c:v>
                      </c:pt>
                      <c:pt idx="746">
                        <c:v>20.72</c:v>
                      </c:pt>
                      <c:pt idx="747">
                        <c:v>20.72</c:v>
                      </c:pt>
                      <c:pt idx="748">
                        <c:v>20.72</c:v>
                      </c:pt>
                      <c:pt idx="749">
                        <c:v>20.72</c:v>
                      </c:pt>
                      <c:pt idx="750">
                        <c:v>20.72</c:v>
                      </c:pt>
                      <c:pt idx="751">
                        <c:v>20.72</c:v>
                      </c:pt>
                      <c:pt idx="752">
                        <c:v>20.72</c:v>
                      </c:pt>
                      <c:pt idx="753">
                        <c:v>20.74</c:v>
                      </c:pt>
                      <c:pt idx="754">
                        <c:v>20.74</c:v>
                      </c:pt>
                      <c:pt idx="755">
                        <c:v>20.74</c:v>
                      </c:pt>
                      <c:pt idx="756">
                        <c:v>20.74</c:v>
                      </c:pt>
                      <c:pt idx="757">
                        <c:v>20.74</c:v>
                      </c:pt>
                      <c:pt idx="758">
                        <c:v>20.76</c:v>
                      </c:pt>
                      <c:pt idx="759">
                        <c:v>20.76</c:v>
                      </c:pt>
                      <c:pt idx="760">
                        <c:v>20.76</c:v>
                      </c:pt>
                      <c:pt idx="761">
                        <c:v>20.78</c:v>
                      </c:pt>
                      <c:pt idx="762">
                        <c:v>20.78</c:v>
                      </c:pt>
                      <c:pt idx="763">
                        <c:v>20.8</c:v>
                      </c:pt>
                      <c:pt idx="764">
                        <c:v>20.8</c:v>
                      </c:pt>
                      <c:pt idx="765">
                        <c:v>20.8</c:v>
                      </c:pt>
                      <c:pt idx="766">
                        <c:v>20.8</c:v>
                      </c:pt>
                      <c:pt idx="767">
                        <c:v>20.82</c:v>
                      </c:pt>
                      <c:pt idx="768">
                        <c:v>20.82</c:v>
                      </c:pt>
                      <c:pt idx="769">
                        <c:v>20.82</c:v>
                      </c:pt>
                      <c:pt idx="770">
                        <c:v>20.82</c:v>
                      </c:pt>
                      <c:pt idx="771">
                        <c:v>20.84</c:v>
                      </c:pt>
                      <c:pt idx="772">
                        <c:v>20.84</c:v>
                      </c:pt>
                      <c:pt idx="773">
                        <c:v>20.84</c:v>
                      </c:pt>
                      <c:pt idx="774">
                        <c:v>20.84</c:v>
                      </c:pt>
                      <c:pt idx="775">
                        <c:v>20.84</c:v>
                      </c:pt>
                      <c:pt idx="776">
                        <c:v>20.86</c:v>
                      </c:pt>
                      <c:pt idx="777">
                        <c:v>20.86</c:v>
                      </c:pt>
                      <c:pt idx="778">
                        <c:v>20.86</c:v>
                      </c:pt>
                      <c:pt idx="779">
                        <c:v>20.86</c:v>
                      </c:pt>
                      <c:pt idx="780">
                        <c:v>20.88</c:v>
                      </c:pt>
                      <c:pt idx="781">
                        <c:v>20.88</c:v>
                      </c:pt>
                      <c:pt idx="782">
                        <c:v>20.88</c:v>
                      </c:pt>
                      <c:pt idx="783">
                        <c:v>20.88</c:v>
                      </c:pt>
                      <c:pt idx="784">
                        <c:v>20.88</c:v>
                      </c:pt>
                      <c:pt idx="785">
                        <c:v>20.9</c:v>
                      </c:pt>
                      <c:pt idx="786">
                        <c:v>20.9</c:v>
                      </c:pt>
                      <c:pt idx="787">
                        <c:v>20.9</c:v>
                      </c:pt>
                      <c:pt idx="788">
                        <c:v>20.92</c:v>
                      </c:pt>
                      <c:pt idx="789">
                        <c:v>20.92</c:v>
                      </c:pt>
                      <c:pt idx="790">
                        <c:v>20.92</c:v>
                      </c:pt>
                      <c:pt idx="791">
                        <c:v>20.92</c:v>
                      </c:pt>
                      <c:pt idx="792">
                        <c:v>20.92</c:v>
                      </c:pt>
                      <c:pt idx="793">
                        <c:v>20.92</c:v>
                      </c:pt>
                      <c:pt idx="794">
                        <c:v>20.92</c:v>
                      </c:pt>
                      <c:pt idx="795">
                        <c:v>20.92</c:v>
                      </c:pt>
                      <c:pt idx="796">
                        <c:v>20.92</c:v>
                      </c:pt>
                      <c:pt idx="797">
                        <c:v>20.92</c:v>
                      </c:pt>
                      <c:pt idx="798">
                        <c:v>20.92</c:v>
                      </c:pt>
                      <c:pt idx="799">
                        <c:v>20.92</c:v>
                      </c:pt>
                      <c:pt idx="800">
                        <c:v>20.92</c:v>
                      </c:pt>
                      <c:pt idx="801">
                        <c:v>20.92</c:v>
                      </c:pt>
                      <c:pt idx="802">
                        <c:v>20.92</c:v>
                      </c:pt>
                      <c:pt idx="803">
                        <c:v>20.92</c:v>
                      </c:pt>
                      <c:pt idx="804">
                        <c:v>20.92</c:v>
                      </c:pt>
                      <c:pt idx="805">
                        <c:v>20.92</c:v>
                      </c:pt>
                      <c:pt idx="806">
                        <c:v>20.9</c:v>
                      </c:pt>
                      <c:pt idx="807">
                        <c:v>20.9</c:v>
                      </c:pt>
                      <c:pt idx="808">
                        <c:v>20.9</c:v>
                      </c:pt>
                      <c:pt idx="809">
                        <c:v>20.9</c:v>
                      </c:pt>
                      <c:pt idx="810">
                        <c:v>20.9</c:v>
                      </c:pt>
                      <c:pt idx="811">
                        <c:v>20.9</c:v>
                      </c:pt>
                      <c:pt idx="812">
                        <c:v>20.9</c:v>
                      </c:pt>
                      <c:pt idx="813">
                        <c:v>20.9</c:v>
                      </c:pt>
                      <c:pt idx="814">
                        <c:v>20.9</c:v>
                      </c:pt>
                      <c:pt idx="815">
                        <c:v>20.9</c:v>
                      </c:pt>
                      <c:pt idx="816">
                        <c:v>20.9</c:v>
                      </c:pt>
                      <c:pt idx="817">
                        <c:v>20.9</c:v>
                      </c:pt>
                      <c:pt idx="818">
                        <c:v>20.9</c:v>
                      </c:pt>
                      <c:pt idx="819">
                        <c:v>20.9</c:v>
                      </c:pt>
                      <c:pt idx="820">
                        <c:v>20.9</c:v>
                      </c:pt>
                      <c:pt idx="821">
                        <c:v>20.9</c:v>
                      </c:pt>
                      <c:pt idx="822">
                        <c:v>20.9</c:v>
                      </c:pt>
                      <c:pt idx="823">
                        <c:v>20.9</c:v>
                      </c:pt>
                      <c:pt idx="824">
                        <c:v>20.9</c:v>
                      </c:pt>
                      <c:pt idx="825">
                        <c:v>20.9</c:v>
                      </c:pt>
                      <c:pt idx="826">
                        <c:v>20.9</c:v>
                      </c:pt>
                      <c:pt idx="827">
                        <c:v>20.88</c:v>
                      </c:pt>
                      <c:pt idx="828">
                        <c:v>20.88</c:v>
                      </c:pt>
                      <c:pt idx="829">
                        <c:v>20.88</c:v>
                      </c:pt>
                      <c:pt idx="830">
                        <c:v>20.88</c:v>
                      </c:pt>
                      <c:pt idx="831">
                        <c:v>20.88</c:v>
                      </c:pt>
                      <c:pt idx="832">
                        <c:v>20.86</c:v>
                      </c:pt>
                      <c:pt idx="833">
                        <c:v>20.86</c:v>
                      </c:pt>
                      <c:pt idx="834">
                        <c:v>20.86</c:v>
                      </c:pt>
                      <c:pt idx="835">
                        <c:v>20.86</c:v>
                      </c:pt>
                      <c:pt idx="836">
                        <c:v>20.86</c:v>
                      </c:pt>
                      <c:pt idx="837">
                        <c:v>20.86</c:v>
                      </c:pt>
                      <c:pt idx="838">
                        <c:v>20.86</c:v>
                      </c:pt>
                      <c:pt idx="839">
                        <c:v>20.86</c:v>
                      </c:pt>
                      <c:pt idx="840">
                        <c:v>20.86</c:v>
                      </c:pt>
                      <c:pt idx="841">
                        <c:v>20.86</c:v>
                      </c:pt>
                      <c:pt idx="842">
                        <c:v>20.86</c:v>
                      </c:pt>
                      <c:pt idx="843">
                        <c:v>20.86</c:v>
                      </c:pt>
                      <c:pt idx="844">
                        <c:v>20.88</c:v>
                      </c:pt>
                      <c:pt idx="845">
                        <c:v>20.88</c:v>
                      </c:pt>
                      <c:pt idx="846">
                        <c:v>20.88</c:v>
                      </c:pt>
                      <c:pt idx="847">
                        <c:v>20.9</c:v>
                      </c:pt>
                      <c:pt idx="848">
                        <c:v>20.9</c:v>
                      </c:pt>
                      <c:pt idx="849">
                        <c:v>20.9</c:v>
                      </c:pt>
                      <c:pt idx="850">
                        <c:v>20.9</c:v>
                      </c:pt>
                      <c:pt idx="851">
                        <c:v>20.92</c:v>
                      </c:pt>
                      <c:pt idx="852">
                        <c:v>20.92</c:v>
                      </c:pt>
                      <c:pt idx="853">
                        <c:v>20.94</c:v>
                      </c:pt>
                      <c:pt idx="854">
                        <c:v>20.94</c:v>
                      </c:pt>
                      <c:pt idx="855">
                        <c:v>20.96</c:v>
                      </c:pt>
                      <c:pt idx="856">
                        <c:v>20.96</c:v>
                      </c:pt>
                      <c:pt idx="857">
                        <c:v>20.96</c:v>
                      </c:pt>
                      <c:pt idx="858">
                        <c:v>20.96</c:v>
                      </c:pt>
                      <c:pt idx="859">
                        <c:v>20.98</c:v>
                      </c:pt>
                      <c:pt idx="860">
                        <c:v>20.98</c:v>
                      </c:pt>
                      <c:pt idx="861">
                        <c:v>20.98</c:v>
                      </c:pt>
                      <c:pt idx="862">
                        <c:v>20.98</c:v>
                      </c:pt>
                      <c:pt idx="863">
                        <c:v>21</c:v>
                      </c:pt>
                      <c:pt idx="864">
                        <c:v>21</c:v>
                      </c:pt>
                      <c:pt idx="865">
                        <c:v>21</c:v>
                      </c:pt>
                      <c:pt idx="866">
                        <c:v>21</c:v>
                      </c:pt>
                      <c:pt idx="867">
                        <c:v>21</c:v>
                      </c:pt>
                      <c:pt idx="868">
                        <c:v>21.02</c:v>
                      </c:pt>
                      <c:pt idx="869">
                        <c:v>21.02</c:v>
                      </c:pt>
                      <c:pt idx="870">
                        <c:v>21.02</c:v>
                      </c:pt>
                      <c:pt idx="871">
                        <c:v>21.02</c:v>
                      </c:pt>
                      <c:pt idx="872">
                        <c:v>21.04</c:v>
                      </c:pt>
                      <c:pt idx="873">
                        <c:v>21.04</c:v>
                      </c:pt>
                      <c:pt idx="874">
                        <c:v>21.04</c:v>
                      </c:pt>
                      <c:pt idx="875">
                        <c:v>21.04</c:v>
                      </c:pt>
                      <c:pt idx="876">
                        <c:v>21.06</c:v>
                      </c:pt>
                      <c:pt idx="877">
                        <c:v>21.06</c:v>
                      </c:pt>
                      <c:pt idx="878">
                        <c:v>21.08</c:v>
                      </c:pt>
                      <c:pt idx="879">
                        <c:v>21.08</c:v>
                      </c:pt>
                      <c:pt idx="880">
                        <c:v>21.08</c:v>
                      </c:pt>
                      <c:pt idx="881">
                        <c:v>21.1</c:v>
                      </c:pt>
                      <c:pt idx="882">
                        <c:v>21.1</c:v>
                      </c:pt>
                      <c:pt idx="883">
                        <c:v>21.1</c:v>
                      </c:pt>
                      <c:pt idx="884">
                        <c:v>21.1</c:v>
                      </c:pt>
                      <c:pt idx="885">
                        <c:v>21.12</c:v>
                      </c:pt>
                      <c:pt idx="886">
                        <c:v>21.12</c:v>
                      </c:pt>
                      <c:pt idx="887">
                        <c:v>21.12</c:v>
                      </c:pt>
                      <c:pt idx="888">
                        <c:v>21.12</c:v>
                      </c:pt>
                      <c:pt idx="889">
                        <c:v>21.12</c:v>
                      </c:pt>
                      <c:pt idx="890">
                        <c:v>21.12</c:v>
                      </c:pt>
                      <c:pt idx="891">
                        <c:v>21.12</c:v>
                      </c:pt>
                      <c:pt idx="892">
                        <c:v>21.12</c:v>
                      </c:pt>
                      <c:pt idx="893">
                        <c:v>21.12</c:v>
                      </c:pt>
                      <c:pt idx="894">
                        <c:v>21.12</c:v>
                      </c:pt>
                      <c:pt idx="895">
                        <c:v>21.12</c:v>
                      </c:pt>
                      <c:pt idx="896">
                        <c:v>21.12</c:v>
                      </c:pt>
                      <c:pt idx="897">
                        <c:v>21.12</c:v>
                      </c:pt>
                      <c:pt idx="898">
                        <c:v>21.12</c:v>
                      </c:pt>
                      <c:pt idx="899">
                        <c:v>21.12</c:v>
                      </c:pt>
                      <c:pt idx="900">
                        <c:v>21.12</c:v>
                      </c:pt>
                      <c:pt idx="901">
                        <c:v>21.12</c:v>
                      </c:pt>
                      <c:pt idx="902">
                        <c:v>21.12</c:v>
                      </c:pt>
                      <c:pt idx="903">
                        <c:v>21.12</c:v>
                      </c:pt>
                      <c:pt idx="904">
                        <c:v>21.12</c:v>
                      </c:pt>
                      <c:pt idx="905">
                        <c:v>21.12</c:v>
                      </c:pt>
                      <c:pt idx="906">
                        <c:v>21.12</c:v>
                      </c:pt>
                      <c:pt idx="907">
                        <c:v>21.12</c:v>
                      </c:pt>
                      <c:pt idx="908">
                        <c:v>21.12</c:v>
                      </c:pt>
                      <c:pt idx="909">
                        <c:v>21.12</c:v>
                      </c:pt>
                      <c:pt idx="910">
                        <c:v>21.12</c:v>
                      </c:pt>
                      <c:pt idx="911">
                        <c:v>21.12</c:v>
                      </c:pt>
                      <c:pt idx="912">
                        <c:v>21.12</c:v>
                      </c:pt>
                      <c:pt idx="913">
                        <c:v>21.12</c:v>
                      </c:pt>
                      <c:pt idx="914">
                        <c:v>21.12</c:v>
                      </c:pt>
                      <c:pt idx="915">
                        <c:v>21.12</c:v>
                      </c:pt>
                      <c:pt idx="916">
                        <c:v>21.12</c:v>
                      </c:pt>
                      <c:pt idx="917">
                        <c:v>21.12</c:v>
                      </c:pt>
                      <c:pt idx="918">
                        <c:v>21.12</c:v>
                      </c:pt>
                      <c:pt idx="919">
                        <c:v>21.12</c:v>
                      </c:pt>
                      <c:pt idx="920">
                        <c:v>21.12</c:v>
                      </c:pt>
                      <c:pt idx="921">
                        <c:v>21.12</c:v>
                      </c:pt>
                      <c:pt idx="922">
                        <c:v>21.12</c:v>
                      </c:pt>
                      <c:pt idx="923">
                        <c:v>21.12</c:v>
                      </c:pt>
                      <c:pt idx="924">
                        <c:v>21.12</c:v>
                      </c:pt>
                      <c:pt idx="925">
                        <c:v>21.12</c:v>
                      </c:pt>
                      <c:pt idx="926">
                        <c:v>21.12</c:v>
                      </c:pt>
                      <c:pt idx="927">
                        <c:v>21.1</c:v>
                      </c:pt>
                      <c:pt idx="928">
                        <c:v>21.1</c:v>
                      </c:pt>
                      <c:pt idx="929">
                        <c:v>21.1</c:v>
                      </c:pt>
                      <c:pt idx="930">
                        <c:v>21.1</c:v>
                      </c:pt>
                      <c:pt idx="931">
                        <c:v>21.1</c:v>
                      </c:pt>
                      <c:pt idx="932">
                        <c:v>21.1</c:v>
                      </c:pt>
                      <c:pt idx="933">
                        <c:v>21.1</c:v>
                      </c:pt>
                      <c:pt idx="934">
                        <c:v>21.1</c:v>
                      </c:pt>
                      <c:pt idx="935">
                        <c:v>21.1</c:v>
                      </c:pt>
                      <c:pt idx="936">
                        <c:v>21.12</c:v>
                      </c:pt>
                      <c:pt idx="937">
                        <c:v>21.12</c:v>
                      </c:pt>
                      <c:pt idx="938">
                        <c:v>21.12</c:v>
                      </c:pt>
                      <c:pt idx="939">
                        <c:v>21.12</c:v>
                      </c:pt>
                      <c:pt idx="940">
                        <c:v>21.12</c:v>
                      </c:pt>
                      <c:pt idx="941">
                        <c:v>21.14</c:v>
                      </c:pt>
                      <c:pt idx="942">
                        <c:v>21.14</c:v>
                      </c:pt>
                      <c:pt idx="943">
                        <c:v>21.14</c:v>
                      </c:pt>
                      <c:pt idx="944">
                        <c:v>21.14</c:v>
                      </c:pt>
                      <c:pt idx="945">
                        <c:v>21.16</c:v>
                      </c:pt>
                      <c:pt idx="946">
                        <c:v>21.16</c:v>
                      </c:pt>
                      <c:pt idx="947">
                        <c:v>21.16</c:v>
                      </c:pt>
                      <c:pt idx="948">
                        <c:v>21.16</c:v>
                      </c:pt>
                      <c:pt idx="949">
                        <c:v>21.16</c:v>
                      </c:pt>
                      <c:pt idx="950">
                        <c:v>21.16</c:v>
                      </c:pt>
                      <c:pt idx="951">
                        <c:v>21.16</c:v>
                      </c:pt>
                      <c:pt idx="952">
                        <c:v>21.18</c:v>
                      </c:pt>
                      <c:pt idx="953">
                        <c:v>21.18</c:v>
                      </c:pt>
                      <c:pt idx="954">
                        <c:v>21.18</c:v>
                      </c:pt>
                      <c:pt idx="955">
                        <c:v>21.18</c:v>
                      </c:pt>
                      <c:pt idx="956">
                        <c:v>21.18</c:v>
                      </c:pt>
                      <c:pt idx="957">
                        <c:v>21.18</c:v>
                      </c:pt>
                      <c:pt idx="958">
                        <c:v>21.2</c:v>
                      </c:pt>
                      <c:pt idx="959">
                        <c:v>21.2</c:v>
                      </c:pt>
                      <c:pt idx="960">
                        <c:v>21.2</c:v>
                      </c:pt>
                      <c:pt idx="961">
                        <c:v>21.2</c:v>
                      </c:pt>
                      <c:pt idx="962">
                        <c:v>21.2</c:v>
                      </c:pt>
                      <c:pt idx="963">
                        <c:v>21.22</c:v>
                      </c:pt>
                      <c:pt idx="964">
                        <c:v>21.22</c:v>
                      </c:pt>
                      <c:pt idx="965">
                        <c:v>21.24</c:v>
                      </c:pt>
                      <c:pt idx="966">
                        <c:v>21.24</c:v>
                      </c:pt>
                      <c:pt idx="967">
                        <c:v>21.26</c:v>
                      </c:pt>
                      <c:pt idx="968">
                        <c:v>21.28</c:v>
                      </c:pt>
                      <c:pt idx="969">
                        <c:v>21.28</c:v>
                      </c:pt>
                      <c:pt idx="970">
                        <c:v>21.3</c:v>
                      </c:pt>
                      <c:pt idx="971">
                        <c:v>21.3</c:v>
                      </c:pt>
                      <c:pt idx="972">
                        <c:v>21.32</c:v>
                      </c:pt>
                      <c:pt idx="973">
                        <c:v>21.34</c:v>
                      </c:pt>
                      <c:pt idx="974">
                        <c:v>21.36</c:v>
                      </c:pt>
                      <c:pt idx="975">
                        <c:v>21.38</c:v>
                      </c:pt>
                      <c:pt idx="976">
                        <c:v>21.38</c:v>
                      </c:pt>
                      <c:pt idx="977">
                        <c:v>21.38</c:v>
                      </c:pt>
                      <c:pt idx="978">
                        <c:v>21.42</c:v>
                      </c:pt>
                      <c:pt idx="979">
                        <c:v>21.42</c:v>
                      </c:pt>
                      <c:pt idx="980">
                        <c:v>21.42</c:v>
                      </c:pt>
                      <c:pt idx="981">
                        <c:v>21.44</c:v>
                      </c:pt>
                      <c:pt idx="982">
                        <c:v>21.46</c:v>
                      </c:pt>
                      <c:pt idx="983">
                        <c:v>21.46</c:v>
                      </c:pt>
                      <c:pt idx="984">
                        <c:v>21.48</c:v>
                      </c:pt>
                      <c:pt idx="985">
                        <c:v>21.48</c:v>
                      </c:pt>
                      <c:pt idx="986">
                        <c:v>21.5</c:v>
                      </c:pt>
                      <c:pt idx="987">
                        <c:v>21.5</c:v>
                      </c:pt>
                      <c:pt idx="988">
                        <c:v>21.5</c:v>
                      </c:pt>
                      <c:pt idx="989">
                        <c:v>21.52</c:v>
                      </c:pt>
                      <c:pt idx="990">
                        <c:v>21.52</c:v>
                      </c:pt>
                      <c:pt idx="991">
                        <c:v>21.54</c:v>
                      </c:pt>
                      <c:pt idx="992">
                        <c:v>21.54</c:v>
                      </c:pt>
                      <c:pt idx="993">
                        <c:v>21.54</c:v>
                      </c:pt>
                      <c:pt idx="994">
                        <c:v>21.56</c:v>
                      </c:pt>
                      <c:pt idx="995">
                        <c:v>21.56</c:v>
                      </c:pt>
                      <c:pt idx="996">
                        <c:v>21.58</c:v>
                      </c:pt>
                      <c:pt idx="997">
                        <c:v>21.58</c:v>
                      </c:pt>
                      <c:pt idx="998">
                        <c:v>21.58</c:v>
                      </c:pt>
                      <c:pt idx="999">
                        <c:v>21.6</c:v>
                      </c:pt>
                      <c:pt idx="1000">
                        <c:v>21.62</c:v>
                      </c:pt>
                      <c:pt idx="1001">
                        <c:v>21.62</c:v>
                      </c:pt>
                      <c:pt idx="1002">
                        <c:v>21.64</c:v>
                      </c:pt>
                      <c:pt idx="1003">
                        <c:v>21.66</c:v>
                      </c:pt>
                      <c:pt idx="1004">
                        <c:v>21.66</c:v>
                      </c:pt>
                      <c:pt idx="1005">
                        <c:v>21.66</c:v>
                      </c:pt>
                      <c:pt idx="1006">
                        <c:v>21.68</c:v>
                      </c:pt>
                      <c:pt idx="1007">
                        <c:v>21.68</c:v>
                      </c:pt>
                      <c:pt idx="1008">
                        <c:v>21.7</c:v>
                      </c:pt>
                      <c:pt idx="1009">
                        <c:v>21.7</c:v>
                      </c:pt>
                      <c:pt idx="1010">
                        <c:v>21.72</c:v>
                      </c:pt>
                      <c:pt idx="1011">
                        <c:v>21.72</c:v>
                      </c:pt>
                      <c:pt idx="1012">
                        <c:v>21.74</c:v>
                      </c:pt>
                      <c:pt idx="1013">
                        <c:v>21.74</c:v>
                      </c:pt>
                      <c:pt idx="1014">
                        <c:v>21.76</c:v>
                      </c:pt>
                      <c:pt idx="1015">
                        <c:v>21.76</c:v>
                      </c:pt>
                      <c:pt idx="1016">
                        <c:v>21.76</c:v>
                      </c:pt>
                      <c:pt idx="1017">
                        <c:v>21.76</c:v>
                      </c:pt>
                      <c:pt idx="1018">
                        <c:v>21.78</c:v>
                      </c:pt>
                      <c:pt idx="1019">
                        <c:v>21.78</c:v>
                      </c:pt>
                      <c:pt idx="1020">
                        <c:v>21.8</c:v>
                      </c:pt>
                      <c:pt idx="1021">
                        <c:v>21.8</c:v>
                      </c:pt>
                      <c:pt idx="1022">
                        <c:v>21.82</c:v>
                      </c:pt>
                      <c:pt idx="1023">
                        <c:v>21.82</c:v>
                      </c:pt>
                      <c:pt idx="1024">
                        <c:v>21.84</c:v>
                      </c:pt>
                      <c:pt idx="1025">
                        <c:v>21.84</c:v>
                      </c:pt>
                      <c:pt idx="1026">
                        <c:v>21.84</c:v>
                      </c:pt>
                      <c:pt idx="1027">
                        <c:v>21.86</c:v>
                      </c:pt>
                      <c:pt idx="1028">
                        <c:v>21.86</c:v>
                      </c:pt>
                      <c:pt idx="1029">
                        <c:v>21.88</c:v>
                      </c:pt>
                      <c:pt idx="1030">
                        <c:v>21.9</c:v>
                      </c:pt>
                      <c:pt idx="1031">
                        <c:v>21.9</c:v>
                      </c:pt>
                      <c:pt idx="1032">
                        <c:v>21.92</c:v>
                      </c:pt>
                      <c:pt idx="1033">
                        <c:v>21.92</c:v>
                      </c:pt>
                      <c:pt idx="1034">
                        <c:v>21.92</c:v>
                      </c:pt>
                      <c:pt idx="1035">
                        <c:v>21.92</c:v>
                      </c:pt>
                      <c:pt idx="1036">
                        <c:v>21.94</c:v>
                      </c:pt>
                      <c:pt idx="1037">
                        <c:v>21.94</c:v>
                      </c:pt>
                      <c:pt idx="1038">
                        <c:v>21.94</c:v>
                      </c:pt>
                      <c:pt idx="1039">
                        <c:v>21.94</c:v>
                      </c:pt>
                      <c:pt idx="1040">
                        <c:v>21.94</c:v>
                      </c:pt>
                      <c:pt idx="1041">
                        <c:v>21.94</c:v>
                      </c:pt>
                      <c:pt idx="1042">
                        <c:v>21.94</c:v>
                      </c:pt>
                      <c:pt idx="1043">
                        <c:v>21.94</c:v>
                      </c:pt>
                      <c:pt idx="1044">
                        <c:v>21.94</c:v>
                      </c:pt>
                      <c:pt idx="1045">
                        <c:v>21.94</c:v>
                      </c:pt>
                      <c:pt idx="1046">
                        <c:v>21.94</c:v>
                      </c:pt>
                      <c:pt idx="1047">
                        <c:v>21.94</c:v>
                      </c:pt>
                      <c:pt idx="1048">
                        <c:v>21.94</c:v>
                      </c:pt>
                      <c:pt idx="1049">
                        <c:v>21.94</c:v>
                      </c:pt>
                      <c:pt idx="1050">
                        <c:v>21.94</c:v>
                      </c:pt>
                      <c:pt idx="1051">
                        <c:v>21.92</c:v>
                      </c:pt>
                      <c:pt idx="1052">
                        <c:v>21.92</c:v>
                      </c:pt>
                      <c:pt idx="1053">
                        <c:v>21.92</c:v>
                      </c:pt>
                      <c:pt idx="1054">
                        <c:v>21.92</c:v>
                      </c:pt>
                      <c:pt idx="1055">
                        <c:v>21.92</c:v>
                      </c:pt>
                      <c:pt idx="1056">
                        <c:v>21.92</c:v>
                      </c:pt>
                      <c:pt idx="1057">
                        <c:v>21.92</c:v>
                      </c:pt>
                      <c:pt idx="1058">
                        <c:v>21.92</c:v>
                      </c:pt>
                      <c:pt idx="1059">
                        <c:v>21.92</c:v>
                      </c:pt>
                      <c:pt idx="1060">
                        <c:v>21.92</c:v>
                      </c:pt>
                      <c:pt idx="1061">
                        <c:v>21.92</c:v>
                      </c:pt>
                      <c:pt idx="1062">
                        <c:v>21.92</c:v>
                      </c:pt>
                      <c:pt idx="1063">
                        <c:v>21.92</c:v>
                      </c:pt>
                      <c:pt idx="1064">
                        <c:v>21.92</c:v>
                      </c:pt>
                      <c:pt idx="1065">
                        <c:v>21.92</c:v>
                      </c:pt>
                      <c:pt idx="1066">
                        <c:v>21.92</c:v>
                      </c:pt>
                      <c:pt idx="1067">
                        <c:v>21.92</c:v>
                      </c:pt>
                      <c:pt idx="1068">
                        <c:v>21.92</c:v>
                      </c:pt>
                      <c:pt idx="1069">
                        <c:v>21.92</c:v>
                      </c:pt>
                      <c:pt idx="1070">
                        <c:v>21.92</c:v>
                      </c:pt>
                      <c:pt idx="1071">
                        <c:v>21.92</c:v>
                      </c:pt>
                      <c:pt idx="1072">
                        <c:v>21.92</c:v>
                      </c:pt>
                      <c:pt idx="1073">
                        <c:v>21.92</c:v>
                      </c:pt>
                      <c:pt idx="1074">
                        <c:v>21.92</c:v>
                      </c:pt>
                      <c:pt idx="1075">
                        <c:v>21.92</c:v>
                      </c:pt>
                      <c:pt idx="1076">
                        <c:v>21.9</c:v>
                      </c:pt>
                      <c:pt idx="1077">
                        <c:v>21.9</c:v>
                      </c:pt>
                      <c:pt idx="1078">
                        <c:v>21.9</c:v>
                      </c:pt>
                      <c:pt idx="1079">
                        <c:v>21.9</c:v>
                      </c:pt>
                      <c:pt idx="1080">
                        <c:v>21.88</c:v>
                      </c:pt>
                      <c:pt idx="1081">
                        <c:v>21.88</c:v>
                      </c:pt>
                      <c:pt idx="1082">
                        <c:v>21.88</c:v>
                      </c:pt>
                      <c:pt idx="1083">
                        <c:v>21.88</c:v>
                      </c:pt>
                      <c:pt idx="1084">
                        <c:v>21.88</c:v>
                      </c:pt>
                      <c:pt idx="1085">
                        <c:v>21.88</c:v>
                      </c:pt>
                      <c:pt idx="1086">
                        <c:v>21.86</c:v>
                      </c:pt>
                      <c:pt idx="1087">
                        <c:v>21.86</c:v>
                      </c:pt>
                      <c:pt idx="1088">
                        <c:v>21.86</c:v>
                      </c:pt>
                      <c:pt idx="1089">
                        <c:v>21.86</c:v>
                      </c:pt>
                      <c:pt idx="1090">
                        <c:v>21.86</c:v>
                      </c:pt>
                      <c:pt idx="1091">
                        <c:v>21.86</c:v>
                      </c:pt>
                      <c:pt idx="1092">
                        <c:v>21.86</c:v>
                      </c:pt>
                      <c:pt idx="1093">
                        <c:v>21.86</c:v>
                      </c:pt>
                      <c:pt idx="1094">
                        <c:v>21.86</c:v>
                      </c:pt>
                      <c:pt idx="1095">
                        <c:v>21.86</c:v>
                      </c:pt>
                      <c:pt idx="1096">
                        <c:v>21.86</c:v>
                      </c:pt>
                      <c:pt idx="1097">
                        <c:v>21.84</c:v>
                      </c:pt>
                      <c:pt idx="1098">
                        <c:v>21.84</c:v>
                      </c:pt>
                      <c:pt idx="1099">
                        <c:v>21.84</c:v>
                      </c:pt>
                      <c:pt idx="1100">
                        <c:v>21.84</c:v>
                      </c:pt>
                      <c:pt idx="1101">
                        <c:v>21.84</c:v>
                      </c:pt>
                      <c:pt idx="1102">
                        <c:v>21.84</c:v>
                      </c:pt>
                      <c:pt idx="1103">
                        <c:v>21.82</c:v>
                      </c:pt>
                      <c:pt idx="1104">
                        <c:v>21.82</c:v>
                      </c:pt>
                      <c:pt idx="1105">
                        <c:v>21.8</c:v>
                      </c:pt>
                      <c:pt idx="1106">
                        <c:v>21.8</c:v>
                      </c:pt>
                      <c:pt idx="1107">
                        <c:v>21.8</c:v>
                      </c:pt>
                      <c:pt idx="1108">
                        <c:v>21.78</c:v>
                      </c:pt>
                      <c:pt idx="1109">
                        <c:v>21.78</c:v>
                      </c:pt>
                      <c:pt idx="1110">
                        <c:v>21.76</c:v>
                      </c:pt>
                      <c:pt idx="1111">
                        <c:v>21.76</c:v>
                      </c:pt>
                      <c:pt idx="1112">
                        <c:v>21.74</c:v>
                      </c:pt>
                      <c:pt idx="1113">
                        <c:v>21.72</c:v>
                      </c:pt>
                      <c:pt idx="1114">
                        <c:v>21.72</c:v>
                      </c:pt>
                      <c:pt idx="1115">
                        <c:v>21.7</c:v>
                      </c:pt>
                      <c:pt idx="1116">
                        <c:v>21.7</c:v>
                      </c:pt>
                      <c:pt idx="1117">
                        <c:v>21.68</c:v>
                      </c:pt>
                      <c:pt idx="1118">
                        <c:v>21.68</c:v>
                      </c:pt>
                      <c:pt idx="1119">
                        <c:v>21.68</c:v>
                      </c:pt>
                      <c:pt idx="1120">
                        <c:v>21.66</c:v>
                      </c:pt>
                      <c:pt idx="1121">
                        <c:v>21.66</c:v>
                      </c:pt>
                      <c:pt idx="1122">
                        <c:v>21.64</c:v>
                      </c:pt>
                      <c:pt idx="1123">
                        <c:v>21.62</c:v>
                      </c:pt>
                      <c:pt idx="1124">
                        <c:v>21.62</c:v>
                      </c:pt>
                      <c:pt idx="1125">
                        <c:v>21.6</c:v>
                      </c:pt>
                      <c:pt idx="1126">
                        <c:v>21.6</c:v>
                      </c:pt>
                      <c:pt idx="1127">
                        <c:v>21.58</c:v>
                      </c:pt>
                      <c:pt idx="1128">
                        <c:v>21.58</c:v>
                      </c:pt>
                      <c:pt idx="1129">
                        <c:v>21.56</c:v>
                      </c:pt>
                      <c:pt idx="1130">
                        <c:v>21.56</c:v>
                      </c:pt>
                      <c:pt idx="1131">
                        <c:v>21.54</c:v>
                      </c:pt>
                      <c:pt idx="1132">
                        <c:v>21.52</c:v>
                      </c:pt>
                      <c:pt idx="1133">
                        <c:v>21.5</c:v>
                      </c:pt>
                      <c:pt idx="1134">
                        <c:v>21.5</c:v>
                      </c:pt>
                      <c:pt idx="1135">
                        <c:v>21.48</c:v>
                      </c:pt>
                      <c:pt idx="1136">
                        <c:v>21.46</c:v>
                      </c:pt>
                      <c:pt idx="1137">
                        <c:v>21.46</c:v>
                      </c:pt>
                      <c:pt idx="1138">
                        <c:v>21.44</c:v>
                      </c:pt>
                      <c:pt idx="1139">
                        <c:v>21.44</c:v>
                      </c:pt>
                      <c:pt idx="1140">
                        <c:v>21.42</c:v>
                      </c:pt>
                      <c:pt idx="1141">
                        <c:v>21.4</c:v>
                      </c:pt>
                      <c:pt idx="1142">
                        <c:v>21.4</c:v>
                      </c:pt>
                      <c:pt idx="1143">
                        <c:v>21.38</c:v>
                      </c:pt>
                      <c:pt idx="1144">
                        <c:v>21.38</c:v>
                      </c:pt>
                      <c:pt idx="1145">
                        <c:v>21.36</c:v>
                      </c:pt>
                      <c:pt idx="1146">
                        <c:v>21.36</c:v>
                      </c:pt>
                      <c:pt idx="1147">
                        <c:v>21.36</c:v>
                      </c:pt>
                      <c:pt idx="1148">
                        <c:v>21.34</c:v>
                      </c:pt>
                      <c:pt idx="1149">
                        <c:v>21.34</c:v>
                      </c:pt>
                      <c:pt idx="1150">
                        <c:v>21.34</c:v>
                      </c:pt>
                      <c:pt idx="1151">
                        <c:v>21.32</c:v>
                      </c:pt>
                      <c:pt idx="1152">
                        <c:v>21.32</c:v>
                      </c:pt>
                      <c:pt idx="1153">
                        <c:v>21.3</c:v>
                      </c:pt>
                      <c:pt idx="1154">
                        <c:v>21.3</c:v>
                      </c:pt>
                      <c:pt idx="1155">
                        <c:v>21.3</c:v>
                      </c:pt>
                      <c:pt idx="1156">
                        <c:v>21.3</c:v>
                      </c:pt>
                      <c:pt idx="1157">
                        <c:v>21.28</c:v>
                      </c:pt>
                      <c:pt idx="1158">
                        <c:v>21.28</c:v>
                      </c:pt>
                      <c:pt idx="1159">
                        <c:v>21.26</c:v>
                      </c:pt>
                      <c:pt idx="1160">
                        <c:v>21.26</c:v>
                      </c:pt>
                      <c:pt idx="1161">
                        <c:v>21.24</c:v>
                      </c:pt>
                      <c:pt idx="1162">
                        <c:v>21.24</c:v>
                      </c:pt>
                      <c:pt idx="1163">
                        <c:v>21.22</c:v>
                      </c:pt>
                      <c:pt idx="1164">
                        <c:v>21.2</c:v>
                      </c:pt>
                      <c:pt idx="1165">
                        <c:v>21.2</c:v>
                      </c:pt>
                      <c:pt idx="1166">
                        <c:v>21.2</c:v>
                      </c:pt>
                      <c:pt idx="1167">
                        <c:v>21.18</c:v>
                      </c:pt>
                      <c:pt idx="1168">
                        <c:v>21.16</c:v>
                      </c:pt>
                      <c:pt idx="1169">
                        <c:v>21.14</c:v>
                      </c:pt>
                      <c:pt idx="1170">
                        <c:v>21.14</c:v>
                      </c:pt>
                      <c:pt idx="1171">
                        <c:v>21.12</c:v>
                      </c:pt>
                      <c:pt idx="1172">
                        <c:v>21.1</c:v>
                      </c:pt>
                      <c:pt idx="1173">
                        <c:v>21.1</c:v>
                      </c:pt>
                      <c:pt idx="1174">
                        <c:v>21.1</c:v>
                      </c:pt>
                      <c:pt idx="1175">
                        <c:v>21.08</c:v>
                      </c:pt>
                      <c:pt idx="1176">
                        <c:v>21.06</c:v>
                      </c:pt>
                      <c:pt idx="1177">
                        <c:v>21.06</c:v>
                      </c:pt>
                      <c:pt idx="1178">
                        <c:v>21.04</c:v>
                      </c:pt>
                      <c:pt idx="1179">
                        <c:v>21.04</c:v>
                      </c:pt>
                      <c:pt idx="1180">
                        <c:v>21.02</c:v>
                      </c:pt>
                      <c:pt idx="1181">
                        <c:v>21.02</c:v>
                      </c:pt>
                      <c:pt idx="1182">
                        <c:v>21</c:v>
                      </c:pt>
                      <c:pt idx="1183">
                        <c:v>21</c:v>
                      </c:pt>
                      <c:pt idx="1184">
                        <c:v>21</c:v>
                      </c:pt>
                      <c:pt idx="1185">
                        <c:v>21</c:v>
                      </c:pt>
                      <c:pt idx="1186">
                        <c:v>21</c:v>
                      </c:pt>
                      <c:pt idx="1187">
                        <c:v>20.98</c:v>
                      </c:pt>
                      <c:pt idx="1188">
                        <c:v>20.98</c:v>
                      </c:pt>
                      <c:pt idx="1189">
                        <c:v>20.98</c:v>
                      </c:pt>
                      <c:pt idx="1190">
                        <c:v>20.98</c:v>
                      </c:pt>
                      <c:pt idx="1191">
                        <c:v>20.96</c:v>
                      </c:pt>
                      <c:pt idx="1192">
                        <c:v>20.96</c:v>
                      </c:pt>
                      <c:pt idx="1193">
                        <c:v>20.96</c:v>
                      </c:pt>
                      <c:pt idx="1194">
                        <c:v>20.96</c:v>
                      </c:pt>
                      <c:pt idx="1195">
                        <c:v>20.94</c:v>
                      </c:pt>
                      <c:pt idx="1196">
                        <c:v>20.94</c:v>
                      </c:pt>
                      <c:pt idx="1197">
                        <c:v>20.94</c:v>
                      </c:pt>
                      <c:pt idx="1198">
                        <c:v>20.94</c:v>
                      </c:pt>
                      <c:pt idx="1199">
                        <c:v>20.92</c:v>
                      </c:pt>
                      <c:pt idx="1200">
                        <c:v>20.92</c:v>
                      </c:pt>
                      <c:pt idx="1201">
                        <c:v>20.92</c:v>
                      </c:pt>
                      <c:pt idx="1202">
                        <c:v>20.92</c:v>
                      </c:pt>
                      <c:pt idx="1203">
                        <c:v>20.92</c:v>
                      </c:pt>
                      <c:pt idx="1204">
                        <c:v>20.92</c:v>
                      </c:pt>
                      <c:pt idx="1205">
                        <c:v>20.92</c:v>
                      </c:pt>
                      <c:pt idx="1206">
                        <c:v>20.92</c:v>
                      </c:pt>
                      <c:pt idx="1207">
                        <c:v>20.92</c:v>
                      </c:pt>
                      <c:pt idx="1208">
                        <c:v>20.92</c:v>
                      </c:pt>
                      <c:pt idx="1209">
                        <c:v>20.94</c:v>
                      </c:pt>
                      <c:pt idx="1210">
                        <c:v>20.94</c:v>
                      </c:pt>
                      <c:pt idx="1211">
                        <c:v>20.94</c:v>
                      </c:pt>
                      <c:pt idx="1212">
                        <c:v>20.94</c:v>
                      </c:pt>
                      <c:pt idx="1213">
                        <c:v>20.96</c:v>
                      </c:pt>
                      <c:pt idx="1214">
                        <c:v>20.96</c:v>
                      </c:pt>
                      <c:pt idx="1215">
                        <c:v>20.96</c:v>
                      </c:pt>
                      <c:pt idx="1216">
                        <c:v>20.98</c:v>
                      </c:pt>
                      <c:pt idx="1217">
                        <c:v>20.98</c:v>
                      </c:pt>
                      <c:pt idx="1218">
                        <c:v>20.98</c:v>
                      </c:pt>
                      <c:pt idx="1219">
                        <c:v>21</c:v>
                      </c:pt>
                      <c:pt idx="1220">
                        <c:v>21</c:v>
                      </c:pt>
                      <c:pt idx="1221">
                        <c:v>21</c:v>
                      </c:pt>
                      <c:pt idx="1222">
                        <c:v>21</c:v>
                      </c:pt>
                      <c:pt idx="1223">
                        <c:v>21</c:v>
                      </c:pt>
                      <c:pt idx="1224">
                        <c:v>21.02</c:v>
                      </c:pt>
                      <c:pt idx="1225">
                        <c:v>21.02</c:v>
                      </c:pt>
                      <c:pt idx="1226">
                        <c:v>21.02</c:v>
                      </c:pt>
                      <c:pt idx="1227">
                        <c:v>21</c:v>
                      </c:pt>
                      <c:pt idx="1228">
                        <c:v>21</c:v>
                      </c:pt>
                      <c:pt idx="1229">
                        <c:v>21</c:v>
                      </c:pt>
                      <c:pt idx="1230">
                        <c:v>21</c:v>
                      </c:pt>
                      <c:pt idx="1231">
                        <c:v>21</c:v>
                      </c:pt>
                      <c:pt idx="1232">
                        <c:v>21</c:v>
                      </c:pt>
                      <c:pt idx="1233">
                        <c:v>21</c:v>
                      </c:pt>
                      <c:pt idx="1234">
                        <c:v>20.98</c:v>
                      </c:pt>
                      <c:pt idx="1235">
                        <c:v>20.98</c:v>
                      </c:pt>
                      <c:pt idx="1236">
                        <c:v>20.98</c:v>
                      </c:pt>
                      <c:pt idx="1237">
                        <c:v>20.98</c:v>
                      </c:pt>
                      <c:pt idx="1238">
                        <c:v>20.96</c:v>
                      </c:pt>
                      <c:pt idx="1239">
                        <c:v>20.96</c:v>
                      </c:pt>
                      <c:pt idx="1240">
                        <c:v>20.96</c:v>
                      </c:pt>
                      <c:pt idx="1241">
                        <c:v>20.96</c:v>
                      </c:pt>
                      <c:pt idx="1242">
                        <c:v>20.94</c:v>
                      </c:pt>
                      <c:pt idx="1243">
                        <c:v>20.94</c:v>
                      </c:pt>
                      <c:pt idx="1244">
                        <c:v>20.92</c:v>
                      </c:pt>
                      <c:pt idx="1245">
                        <c:v>20.92</c:v>
                      </c:pt>
                      <c:pt idx="1246">
                        <c:v>20.9</c:v>
                      </c:pt>
                      <c:pt idx="1247">
                        <c:v>20.9</c:v>
                      </c:pt>
                      <c:pt idx="1248">
                        <c:v>20.88</c:v>
                      </c:pt>
                      <c:pt idx="1249">
                        <c:v>20.86</c:v>
                      </c:pt>
                      <c:pt idx="1250">
                        <c:v>20.86</c:v>
                      </c:pt>
                      <c:pt idx="1251">
                        <c:v>20.84</c:v>
                      </c:pt>
                      <c:pt idx="1252">
                        <c:v>20.82</c:v>
                      </c:pt>
                      <c:pt idx="1253">
                        <c:v>20.8</c:v>
                      </c:pt>
                      <c:pt idx="1254">
                        <c:v>20.78</c:v>
                      </c:pt>
                      <c:pt idx="1255">
                        <c:v>20.74</c:v>
                      </c:pt>
                      <c:pt idx="1256">
                        <c:v>20.72</c:v>
                      </c:pt>
                      <c:pt idx="1257">
                        <c:v>20.68</c:v>
                      </c:pt>
                      <c:pt idx="1258">
                        <c:v>20.66</c:v>
                      </c:pt>
                      <c:pt idx="1259">
                        <c:v>20.66</c:v>
                      </c:pt>
                      <c:pt idx="1260">
                        <c:v>20.62</c:v>
                      </c:pt>
                      <c:pt idx="1261">
                        <c:v>20.6</c:v>
                      </c:pt>
                      <c:pt idx="1262">
                        <c:v>20.56</c:v>
                      </c:pt>
                      <c:pt idx="1263">
                        <c:v>20.52</c:v>
                      </c:pt>
                      <c:pt idx="1264">
                        <c:v>20.48</c:v>
                      </c:pt>
                      <c:pt idx="1265">
                        <c:v>20.440000000000001</c:v>
                      </c:pt>
                      <c:pt idx="1266">
                        <c:v>20.399999999999999</c:v>
                      </c:pt>
                      <c:pt idx="1267">
                        <c:v>20.36</c:v>
                      </c:pt>
                      <c:pt idx="1268">
                        <c:v>20.36</c:v>
                      </c:pt>
                      <c:pt idx="1269">
                        <c:v>20.32</c:v>
                      </c:pt>
                      <c:pt idx="1270">
                        <c:v>20.28</c:v>
                      </c:pt>
                      <c:pt idx="1271">
                        <c:v>20.239999999999991</c:v>
                      </c:pt>
                      <c:pt idx="1272">
                        <c:v>20.2</c:v>
                      </c:pt>
                      <c:pt idx="1273">
                        <c:v>20.14</c:v>
                      </c:pt>
                      <c:pt idx="1274">
                        <c:v>20.100000000000001</c:v>
                      </c:pt>
                      <c:pt idx="1275">
                        <c:v>20.100000000000001</c:v>
                      </c:pt>
                      <c:pt idx="1276">
                        <c:v>20.059999999999999</c:v>
                      </c:pt>
                      <c:pt idx="1277">
                        <c:v>19.940000000000001</c:v>
                      </c:pt>
                      <c:pt idx="1278">
                        <c:v>19.940000000000001</c:v>
                      </c:pt>
                      <c:pt idx="1279">
                        <c:v>19.899999999999999</c:v>
                      </c:pt>
                      <c:pt idx="1280">
                        <c:v>19.84</c:v>
                      </c:pt>
                      <c:pt idx="1281">
                        <c:v>19.78</c:v>
                      </c:pt>
                      <c:pt idx="1282">
                        <c:v>19.7</c:v>
                      </c:pt>
                      <c:pt idx="1283">
                        <c:v>19.64</c:v>
                      </c:pt>
                      <c:pt idx="1284">
                        <c:v>19.579999999999991</c:v>
                      </c:pt>
                      <c:pt idx="1285">
                        <c:v>19.5</c:v>
                      </c:pt>
                      <c:pt idx="1286">
                        <c:v>19.420000000000002</c:v>
                      </c:pt>
                      <c:pt idx="1287">
                        <c:v>19.420000000000002</c:v>
                      </c:pt>
                      <c:pt idx="1288">
                        <c:v>19.34</c:v>
                      </c:pt>
                      <c:pt idx="1289">
                        <c:v>19.260000000000002</c:v>
                      </c:pt>
                      <c:pt idx="1290">
                        <c:v>19.18</c:v>
                      </c:pt>
                      <c:pt idx="1291">
                        <c:v>19.100000000000001</c:v>
                      </c:pt>
                      <c:pt idx="1292">
                        <c:v>19.02</c:v>
                      </c:pt>
                      <c:pt idx="1293">
                        <c:v>18.940000000000001</c:v>
                      </c:pt>
                      <c:pt idx="1294">
                        <c:v>18.84</c:v>
                      </c:pt>
                      <c:pt idx="1295">
                        <c:v>18.760000000000002</c:v>
                      </c:pt>
                      <c:pt idx="1296">
                        <c:v>18.760000000000002</c:v>
                      </c:pt>
                      <c:pt idx="1297">
                        <c:v>18.68</c:v>
                      </c:pt>
                      <c:pt idx="1298">
                        <c:v>18.579999999999991</c:v>
                      </c:pt>
                      <c:pt idx="1299">
                        <c:v>18.48</c:v>
                      </c:pt>
                      <c:pt idx="1300">
                        <c:v>18.399999999999999</c:v>
                      </c:pt>
                      <c:pt idx="1301">
                        <c:v>18.3</c:v>
                      </c:pt>
                      <c:pt idx="1302">
                        <c:v>18.2</c:v>
                      </c:pt>
                      <c:pt idx="1303">
                        <c:v>18.100000000000001</c:v>
                      </c:pt>
                      <c:pt idx="1304">
                        <c:v>18.100000000000001</c:v>
                      </c:pt>
                      <c:pt idx="1305">
                        <c:v>18</c:v>
                      </c:pt>
                      <c:pt idx="1306">
                        <c:v>17.899999999999999</c:v>
                      </c:pt>
                      <c:pt idx="1307">
                        <c:v>17.8</c:v>
                      </c:pt>
                      <c:pt idx="1308">
                        <c:v>17.7</c:v>
                      </c:pt>
                      <c:pt idx="1309">
                        <c:v>17.579999999999991</c:v>
                      </c:pt>
                      <c:pt idx="1310">
                        <c:v>17.48</c:v>
                      </c:pt>
                      <c:pt idx="1311">
                        <c:v>17.36</c:v>
                      </c:pt>
                      <c:pt idx="1312">
                        <c:v>17.239999999999991</c:v>
                      </c:pt>
                      <c:pt idx="1313">
                        <c:v>17.12</c:v>
                      </c:pt>
                      <c:pt idx="1314">
                        <c:v>17.02</c:v>
                      </c:pt>
                      <c:pt idx="1315">
                        <c:v>17.02</c:v>
                      </c:pt>
                      <c:pt idx="1316">
                        <c:v>16.899999999999999</c:v>
                      </c:pt>
                      <c:pt idx="1317">
                        <c:v>16.78</c:v>
                      </c:pt>
                      <c:pt idx="1318">
                        <c:v>16.66</c:v>
                      </c:pt>
                      <c:pt idx="1319">
                        <c:v>16.54</c:v>
                      </c:pt>
                      <c:pt idx="1320">
                        <c:v>16.399999999999999</c:v>
                      </c:pt>
                      <c:pt idx="1321">
                        <c:v>16.28</c:v>
                      </c:pt>
                      <c:pt idx="1322">
                        <c:v>16.16</c:v>
                      </c:pt>
                      <c:pt idx="1323">
                        <c:v>16.04</c:v>
                      </c:pt>
                      <c:pt idx="1324">
                        <c:v>16.04</c:v>
                      </c:pt>
                      <c:pt idx="1325">
                        <c:v>15.92</c:v>
                      </c:pt>
                      <c:pt idx="1326">
                        <c:v>15.78</c:v>
                      </c:pt>
                      <c:pt idx="1327">
                        <c:v>15.66</c:v>
                      </c:pt>
                      <c:pt idx="1328">
                        <c:v>15.54</c:v>
                      </c:pt>
                      <c:pt idx="1329">
                        <c:v>15.42</c:v>
                      </c:pt>
                      <c:pt idx="1330">
                        <c:v>15.3</c:v>
                      </c:pt>
                      <c:pt idx="1331">
                        <c:v>15.18</c:v>
                      </c:pt>
                      <c:pt idx="1332">
                        <c:v>15.04</c:v>
                      </c:pt>
                      <c:pt idx="1333">
                        <c:v>15.04</c:v>
                      </c:pt>
                      <c:pt idx="1334">
                        <c:v>14.92</c:v>
                      </c:pt>
                      <c:pt idx="1335">
                        <c:v>14.8</c:v>
                      </c:pt>
                      <c:pt idx="1336">
                        <c:v>14.68</c:v>
                      </c:pt>
                      <c:pt idx="1337">
                        <c:v>14.56</c:v>
                      </c:pt>
                      <c:pt idx="1338">
                        <c:v>14.44</c:v>
                      </c:pt>
                      <c:pt idx="1339">
                        <c:v>14.3</c:v>
                      </c:pt>
                      <c:pt idx="1340">
                        <c:v>14.18</c:v>
                      </c:pt>
                      <c:pt idx="1341">
                        <c:v>14.18</c:v>
                      </c:pt>
                      <c:pt idx="1342">
                        <c:v>13.94</c:v>
                      </c:pt>
                      <c:pt idx="1343">
                        <c:v>13.94</c:v>
                      </c:pt>
                      <c:pt idx="1344">
                        <c:v>13.82</c:v>
                      </c:pt>
                      <c:pt idx="1345">
                        <c:v>13.68</c:v>
                      </c:pt>
                      <c:pt idx="1346">
                        <c:v>13.56</c:v>
                      </c:pt>
                      <c:pt idx="1347">
                        <c:v>13.44</c:v>
                      </c:pt>
                      <c:pt idx="1348">
                        <c:v>13.32</c:v>
                      </c:pt>
                      <c:pt idx="1349">
                        <c:v>13.18</c:v>
                      </c:pt>
                      <c:pt idx="1350">
                        <c:v>13.06</c:v>
                      </c:pt>
                      <c:pt idx="1351">
                        <c:v>12.94</c:v>
                      </c:pt>
                      <c:pt idx="1352">
                        <c:v>12.94</c:v>
                      </c:pt>
                      <c:pt idx="1353">
                        <c:v>12.82</c:v>
                      </c:pt>
                      <c:pt idx="1354">
                        <c:v>12.7</c:v>
                      </c:pt>
                      <c:pt idx="1355">
                        <c:v>12.58</c:v>
                      </c:pt>
                      <c:pt idx="1356">
                        <c:v>12.44</c:v>
                      </c:pt>
                      <c:pt idx="1357">
                        <c:v>12.32</c:v>
                      </c:pt>
                      <c:pt idx="1358">
                        <c:v>12.2</c:v>
                      </c:pt>
                      <c:pt idx="1359">
                        <c:v>12.1</c:v>
                      </c:pt>
                      <c:pt idx="1360">
                        <c:v>11.98</c:v>
                      </c:pt>
                      <c:pt idx="1361">
                        <c:v>11.86</c:v>
                      </c:pt>
                      <c:pt idx="1362">
                        <c:v>11.86</c:v>
                      </c:pt>
                      <c:pt idx="1363">
                        <c:v>11.74</c:v>
                      </c:pt>
                      <c:pt idx="1364">
                        <c:v>11.62</c:v>
                      </c:pt>
                      <c:pt idx="1365">
                        <c:v>11.52</c:v>
                      </c:pt>
                      <c:pt idx="1366">
                        <c:v>11.4</c:v>
                      </c:pt>
                      <c:pt idx="1367">
                        <c:v>11.28</c:v>
                      </c:pt>
                      <c:pt idx="1368">
                        <c:v>11.18</c:v>
                      </c:pt>
                      <c:pt idx="1369">
                        <c:v>11.06</c:v>
                      </c:pt>
                      <c:pt idx="1370">
                        <c:v>11.06</c:v>
                      </c:pt>
                      <c:pt idx="1371">
                        <c:v>10.94</c:v>
                      </c:pt>
                      <c:pt idx="1372">
                        <c:v>10.84</c:v>
                      </c:pt>
                      <c:pt idx="1373">
                        <c:v>10.72</c:v>
                      </c:pt>
                      <c:pt idx="1374">
                        <c:v>10.62</c:v>
                      </c:pt>
                      <c:pt idx="1375">
                        <c:v>10.5</c:v>
                      </c:pt>
                      <c:pt idx="1376">
                        <c:v>10.4</c:v>
                      </c:pt>
                      <c:pt idx="1377">
                        <c:v>10.3</c:v>
                      </c:pt>
                      <c:pt idx="1378">
                        <c:v>10.18</c:v>
                      </c:pt>
                      <c:pt idx="1379">
                        <c:v>10.08</c:v>
                      </c:pt>
                      <c:pt idx="1380">
                        <c:v>10.08</c:v>
                      </c:pt>
                      <c:pt idx="1381">
                        <c:v>9.98</c:v>
                      </c:pt>
                      <c:pt idx="1382">
                        <c:v>9.8800000000000008</c:v>
                      </c:pt>
                      <c:pt idx="1383">
                        <c:v>9.7800000000000011</c:v>
                      </c:pt>
                      <c:pt idx="1384">
                        <c:v>9.68</c:v>
                      </c:pt>
                      <c:pt idx="1385">
                        <c:v>9.58</c:v>
                      </c:pt>
                      <c:pt idx="1386">
                        <c:v>9.48</c:v>
                      </c:pt>
                      <c:pt idx="1387">
                        <c:v>9.3800000000000008</c:v>
                      </c:pt>
                      <c:pt idx="1388">
                        <c:v>9.2800000000000011</c:v>
                      </c:pt>
                      <c:pt idx="1389">
                        <c:v>9.18</c:v>
                      </c:pt>
                      <c:pt idx="1390">
                        <c:v>9.18</c:v>
                      </c:pt>
                      <c:pt idx="1391">
                        <c:v>9.1</c:v>
                      </c:pt>
                      <c:pt idx="1392">
                        <c:v>9</c:v>
                      </c:pt>
                      <c:pt idx="1393">
                        <c:v>8.9</c:v>
                      </c:pt>
                      <c:pt idx="1394">
                        <c:v>8.82</c:v>
                      </c:pt>
                      <c:pt idx="1395">
                        <c:v>8.7200000000000006</c:v>
                      </c:pt>
                      <c:pt idx="1396">
                        <c:v>8.64</c:v>
                      </c:pt>
                      <c:pt idx="1397">
                        <c:v>8.56</c:v>
                      </c:pt>
                      <c:pt idx="1398">
                        <c:v>8.56</c:v>
                      </c:pt>
                      <c:pt idx="1399">
                        <c:v>8.4600000000000026</c:v>
                      </c:pt>
                      <c:pt idx="1400">
                        <c:v>8.3800000000000008</c:v>
                      </c:pt>
                      <c:pt idx="1401">
                        <c:v>8.2800000000000011</c:v>
                      </c:pt>
                      <c:pt idx="1402">
                        <c:v>8.2000000000000011</c:v>
                      </c:pt>
                      <c:pt idx="1403">
                        <c:v>8.120000000000001</c:v>
                      </c:pt>
                      <c:pt idx="1404">
                        <c:v>8.02</c:v>
                      </c:pt>
                      <c:pt idx="1405">
                        <c:v>7.94</c:v>
                      </c:pt>
                      <c:pt idx="1406">
                        <c:v>7.8599999999999977</c:v>
                      </c:pt>
                      <c:pt idx="1407">
                        <c:v>7.78</c:v>
                      </c:pt>
                      <c:pt idx="1408">
                        <c:v>7.78</c:v>
                      </c:pt>
                      <c:pt idx="1409">
                        <c:v>7.7</c:v>
                      </c:pt>
                      <c:pt idx="1410">
                        <c:v>7.6199999999999983</c:v>
                      </c:pt>
                      <c:pt idx="1411">
                        <c:v>7.52</c:v>
                      </c:pt>
                      <c:pt idx="1412">
                        <c:v>7.44</c:v>
                      </c:pt>
                      <c:pt idx="1413">
                        <c:v>7.3599999999999977</c:v>
                      </c:pt>
                      <c:pt idx="1414">
                        <c:v>7.3</c:v>
                      </c:pt>
                      <c:pt idx="1415">
                        <c:v>7.22</c:v>
                      </c:pt>
                      <c:pt idx="1416">
                        <c:v>7.14</c:v>
                      </c:pt>
                      <c:pt idx="1417">
                        <c:v>7.06</c:v>
                      </c:pt>
                      <c:pt idx="1418">
                        <c:v>7.06</c:v>
                      </c:pt>
                      <c:pt idx="1419">
                        <c:v>6.98</c:v>
                      </c:pt>
                      <c:pt idx="1420">
                        <c:v>6.92</c:v>
                      </c:pt>
                      <c:pt idx="1421">
                        <c:v>6.84</c:v>
                      </c:pt>
                      <c:pt idx="1422">
                        <c:v>6.78</c:v>
                      </c:pt>
                      <c:pt idx="1423">
                        <c:v>6.7</c:v>
                      </c:pt>
                      <c:pt idx="1424">
                        <c:v>6.64</c:v>
                      </c:pt>
                      <c:pt idx="1425">
                        <c:v>6.56</c:v>
                      </c:pt>
                      <c:pt idx="1426">
                        <c:v>6.56</c:v>
                      </c:pt>
                      <c:pt idx="1427">
                        <c:v>6.5</c:v>
                      </c:pt>
                      <c:pt idx="1428">
                        <c:v>6.44</c:v>
                      </c:pt>
                      <c:pt idx="1429">
                        <c:v>6.3599999999999977</c:v>
                      </c:pt>
                      <c:pt idx="1430">
                        <c:v>6.3</c:v>
                      </c:pt>
                      <c:pt idx="1431">
                        <c:v>6.24</c:v>
                      </c:pt>
                      <c:pt idx="1432">
                        <c:v>6.18</c:v>
                      </c:pt>
                      <c:pt idx="1433">
                        <c:v>6.1</c:v>
                      </c:pt>
                      <c:pt idx="1434">
                        <c:v>6.04</c:v>
                      </c:pt>
                      <c:pt idx="1435">
                        <c:v>5.98</c:v>
                      </c:pt>
                      <c:pt idx="1436">
                        <c:v>5.98</c:v>
                      </c:pt>
                      <c:pt idx="1437">
                        <c:v>5.92</c:v>
                      </c:pt>
                      <c:pt idx="1438">
                        <c:v>5.8599999999999977</c:v>
                      </c:pt>
                      <c:pt idx="1439">
                        <c:v>5.8</c:v>
                      </c:pt>
                      <c:pt idx="1440">
                        <c:v>5.74</c:v>
                      </c:pt>
                      <c:pt idx="1441">
                        <c:v>5.68</c:v>
                      </c:pt>
                      <c:pt idx="1442">
                        <c:v>5.6199999999999983</c:v>
                      </c:pt>
                      <c:pt idx="1443">
                        <c:v>5.56</c:v>
                      </c:pt>
                      <c:pt idx="1444">
                        <c:v>5.5</c:v>
                      </c:pt>
                      <c:pt idx="1445">
                        <c:v>5.44</c:v>
                      </c:pt>
                      <c:pt idx="1446">
                        <c:v>5.44</c:v>
                      </c:pt>
                      <c:pt idx="1447">
                        <c:v>5.38</c:v>
                      </c:pt>
                      <c:pt idx="1448">
                        <c:v>5.3199999999999976</c:v>
                      </c:pt>
                      <c:pt idx="1449">
                        <c:v>5.26</c:v>
                      </c:pt>
                      <c:pt idx="1450">
                        <c:v>5.2</c:v>
                      </c:pt>
                      <c:pt idx="1451">
                        <c:v>5.14</c:v>
                      </c:pt>
                      <c:pt idx="1452">
                        <c:v>5.08</c:v>
                      </c:pt>
                      <c:pt idx="1453">
                        <c:v>5.04</c:v>
                      </c:pt>
                      <c:pt idx="1454">
                        <c:v>4.9800000000000004</c:v>
                      </c:pt>
                      <c:pt idx="1455">
                        <c:v>4.9800000000000004</c:v>
                      </c:pt>
                      <c:pt idx="1456">
                        <c:v>4.92</c:v>
                      </c:pt>
                      <c:pt idx="1457">
                        <c:v>4.88</c:v>
                      </c:pt>
                      <c:pt idx="1458">
                        <c:v>4.8199999999999976</c:v>
                      </c:pt>
                      <c:pt idx="1459">
                        <c:v>4.76</c:v>
                      </c:pt>
                      <c:pt idx="1460">
                        <c:v>4.72</c:v>
                      </c:pt>
                      <c:pt idx="1461">
                        <c:v>4.6599999999999984</c:v>
                      </c:pt>
                      <c:pt idx="1462">
                        <c:v>4.6199999999999983</c:v>
                      </c:pt>
                      <c:pt idx="1463">
                        <c:v>4.5599999999999996</c:v>
                      </c:pt>
                      <c:pt idx="1464">
                        <c:v>4.5599999999999996</c:v>
                      </c:pt>
                      <c:pt idx="1465">
                        <c:v>4.5199999999999996</c:v>
                      </c:pt>
                      <c:pt idx="1466">
                        <c:v>4.46</c:v>
                      </c:pt>
                      <c:pt idx="1467">
                        <c:v>4.42</c:v>
                      </c:pt>
                      <c:pt idx="1468">
                        <c:v>4.3599999999999977</c:v>
                      </c:pt>
                      <c:pt idx="1469">
                        <c:v>4.3199999999999976</c:v>
                      </c:pt>
                      <c:pt idx="1470">
                        <c:v>4.26</c:v>
                      </c:pt>
                      <c:pt idx="1471">
                        <c:v>4.22</c:v>
                      </c:pt>
                      <c:pt idx="1472">
                        <c:v>4.18</c:v>
                      </c:pt>
                      <c:pt idx="1473">
                        <c:v>4.1399999999999997</c:v>
                      </c:pt>
                      <c:pt idx="1474">
                        <c:v>4.1399999999999997</c:v>
                      </c:pt>
                      <c:pt idx="1475">
                        <c:v>4.08</c:v>
                      </c:pt>
                      <c:pt idx="1476">
                        <c:v>4.04</c:v>
                      </c:pt>
                      <c:pt idx="1477">
                        <c:v>4</c:v>
                      </c:pt>
                      <c:pt idx="1478">
                        <c:v>3.96</c:v>
                      </c:pt>
                      <c:pt idx="1479">
                        <c:v>3.92</c:v>
                      </c:pt>
                      <c:pt idx="1480">
                        <c:v>3.88</c:v>
                      </c:pt>
                      <c:pt idx="1481">
                        <c:v>3.84</c:v>
                      </c:pt>
                      <c:pt idx="1482">
                        <c:v>3.8</c:v>
                      </c:pt>
                      <c:pt idx="1483">
                        <c:v>3.8</c:v>
                      </c:pt>
                      <c:pt idx="1484">
                        <c:v>3.76</c:v>
                      </c:pt>
                      <c:pt idx="1485">
                        <c:v>3.72</c:v>
                      </c:pt>
                      <c:pt idx="1486">
                        <c:v>3.68</c:v>
                      </c:pt>
                      <c:pt idx="1487">
                        <c:v>3.64</c:v>
                      </c:pt>
                      <c:pt idx="1488">
                        <c:v>3.6</c:v>
                      </c:pt>
                      <c:pt idx="1489">
                        <c:v>3.58</c:v>
                      </c:pt>
                      <c:pt idx="1490">
                        <c:v>3.54</c:v>
                      </c:pt>
                      <c:pt idx="1491">
                        <c:v>3.5</c:v>
                      </c:pt>
                      <c:pt idx="1492">
                        <c:v>3.5</c:v>
                      </c:pt>
                      <c:pt idx="1493">
                        <c:v>3.46</c:v>
                      </c:pt>
                      <c:pt idx="1494">
                        <c:v>3.42</c:v>
                      </c:pt>
                      <c:pt idx="1495">
                        <c:v>3.4</c:v>
                      </c:pt>
                      <c:pt idx="1496">
                        <c:v>3.36</c:v>
                      </c:pt>
                      <c:pt idx="1497">
                        <c:v>3.32</c:v>
                      </c:pt>
                      <c:pt idx="1498">
                        <c:v>3.28</c:v>
                      </c:pt>
                      <c:pt idx="1499">
                        <c:v>3.26</c:v>
                      </c:pt>
                      <c:pt idx="1500">
                        <c:v>3.22</c:v>
                      </c:pt>
                      <c:pt idx="1501">
                        <c:v>3.22</c:v>
                      </c:pt>
                      <c:pt idx="1502">
                        <c:v>3.2</c:v>
                      </c:pt>
                      <c:pt idx="1503">
                        <c:v>3.16</c:v>
                      </c:pt>
                      <c:pt idx="1504">
                        <c:v>3.12</c:v>
                      </c:pt>
                      <c:pt idx="1505">
                        <c:v>3.1</c:v>
                      </c:pt>
                      <c:pt idx="1506">
                        <c:v>3.06</c:v>
                      </c:pt>
                      <c:pt idx="1507">
                        <c:v>3.04</c:v>
                      </c:pt>
                      <c:pt idx="1508">
                        <c:v>3</c:v>
                      </c:pt>
                      <c:pt idx="1509">
                        <c:v>2.98</c:v>
                      </c:pt>
                      <c:pt idx="1510">
                        <c:v>2.96</c:v>
                      </c:pt>
                      <c:pt idx="1511">
                        <c:v>2.96</c:v>
                      </c:pt>
                      <c:pt idx="1512">
                        <c:v>2.92</c:v>
                      </c:pt>
                      <c:pt idx="1513">
                        <c:v>2.9</c:v>
                      </c:pt>
                      <c:pt idx="1514">
                        <c:v>2.88</c:v>
                      </c:pt>
                      <c:pt idx="1515">
                        <c:v>2.86</c:v>
                      </c:pt>
                      <c:pt idx="1516">
                        <c:v>2.82</c:v>
                      </c:pt>
                      <c:pt idx="1517">
                        <c:v>2.8</c:v>
                      </c:pt>
                      <c:pt idx="1518">
                        <c:v>2.78</c:v>
                      </c:pt>
                      <c:pt idx="1519">
                        <c:v>2.76</c:v>
                      </c:pt>
                      <c:pt idx="1520">
                        <c:v>2.76</c:v>
                      </c:pt>
                      <c:pt idx="1521">
                        <c:v>2.74</c:v>
                      </c:pt>
                      <c:pt idx="1522">
                        <c:v>2.72</c:v>
                      </c:pt>
                      <c:pt idx="1523">
                        <c:v>2.68</c:v>
                      </c:pt>
                      <c:pt idx="1524">
                        <c:v>2.66</c:v>
                      </c:pt>
                      <c:pt idx="1525">
                        <c:v>2.64</c:v>
                      </c:pt>
                      <c:pt idx="1526">
                        <c:v>2.62</c:v>
                      </c:pt>
                      <c:pt idx="1527">
                        <c:v>2.6</c:v>
                      </c:pt>
                      <c:pt idx="1528">
                        <c:v>2.58</c:v>
                      </c:pt>
                      <c:pt idx="1529">
                        <c:v>2.56</c:v>
                      </c:pt>
                      <c:pt idx="1530">
                        <c:v>2.56</c:v>
                      </c:pt>
                      <c:pt idx="1531">
                        <c:v>2.54</c:v>
                      </c:pt>
                      <c:pt idx="1532">
                        <c:v>2.52</c:v>
                      </c:pt>
                      <c:pt idx="1533">
                        <c:v>2.5</c:v>
                      </c:pt>
                      <c:pt idx="1534">
                        <c:v>2.48</c:v>
                      </c:pt>
                      <c:pt idx="1535">
                        <c:v>2.46</c:v>
                      </c:pt>
                      <c:pt idx="1536">
                        <c:v>2.44</c:v>
                      </c:pt>
                      <c:pt idx="1537">
                        <c:v>2.44</c:v>
                      </c:pt>
                      <c:pt idx="1538">
                        <c:v>2.42</c:v>
                      </c:pt>
                      <c:pt idx="1539">
                        <c:v>2.42</c:v>
                      </c:pt>
                      <c:pt idx="1540">
                        <c:v>2.4</c:v>
                      </c:pt>
                      <c:pt idx="1541">
                        <c:v>2.38</c:v>
                      </c:pt>
                      <c:pt idx="1542">
                        <c:v>2.36</c:v>
                      </c:pt>
                      <c:pt idx="1543">
                        <c:v>2.34</c:v>
                      </c:pt>
                      <c:pt idx="1544">
                        <c:v>2.34</c:v>
                      </c:pt>
                      <c:pt idx="1545">
                        <c:v>2.3199999999999981</c:v>
                      </c:pt>
                      <c:pt idx="1546">
                        <c:v>2.3199999999999981</c:v>
                      </c:pt>
                      <c:pt idx="1547">
                        <c:v>2.2999999999999998</c:v>
                      </c:pt>
                      <c:pt idx="1548">
                        <c:v>2.2799999999999998</c:v>
                      </c:pt>
                      <c:pt idx="1549">
                        <c:v>2.2799999999999998</c:v>
                      </c:pt>
                      <c:pt idx="1550">
                        <c:v>2.2599999999999998</c:v>
                      </c:pt>
                      <c:pt idx="1551">
                        <c:v>2.2599999999999998</c:v>
                      </c:pt>
                      <c:pt idx="1552">
                        <c:v>2.2400000000000002</c:v>
                      </c:pt>
                      <c:pt idx="1553">
                        <c:v>2.2200000000000002</c:v>
                      </c:pt>
                      <c:pt idx="1554">
                        <c:v>2.2200000000000002</c:v>
                      </c:pt>
                      <c:pt idx="1555">
                        <c:v>2.2000000000000002</c:v>
                      </c:pt>
                      <c:pt idx="1556">
                        <c:v>2.1800000000000002</c:v>
                      </c:pt>
                      <c:pt idx="1557">
                        <c:v>2.1800000000000002</c:v>
                      </c:pt>
                      <c:pt idx="1558">
                        <c:v>2.1800000000000002</c:v>
                      </c:pt>
                      <c:pt idx="1559">
                        <c:v>2.16</c:v>
                      </c:pt>
                      <c:pt idx="1560">
                        <c:v>2.14</c:v>
                      </c:pt>
                      <c:pt idx="1561">
                        <c:v>2.14</c:v>
                      </c:pt>
                      <c:pt idx="1562">
                        <c:v>2.12</c:v>
                      </c:pt>
                      <c:pt idx="1563">
                        <c:v>2.1</c:v>
                      </c:pt>
                      <c:pt idx="1564">
                        <c:v>2.1</c:v>
                      </c:pt>
                      <c:pt idx="1565">
                        <c:v>2.08</c:v>
                      </c:pt>
                      <c:pt idx="1566">
                        <c:v>2.08</c:v>
                      </c:pt>
                      <c:pt idx="1567">
                        <c:v>2.06</c:v>
                      </c:pt>
                      <c:pt idx="1568">
                        <c:v>2.06</c:v>
                      </c:pt>
                      <c:pt idx="1569">
                        <c:v>2.04</c:v>
                      </c:pt>
                      <c:pt idx="1570">
                        <c:v>2.04</c:v>
                      </c:pt>
                      <c:pt idx="1571">
                        <c:v>2.02</c:v>
                      </c:pt>
                      <c:pt idx="1572">
                        <c:v>2.02</c:v>
                      </c:pt>
                      <c:pt idx="1573">
                        <c:v>2</c:v>
                      </c:pt>
                      <c:pt idx="1574">
                        <c:v>2</c:v>
                      </c:pt>
                      <c:pt idx="1575">
                        <c:v>1.98</c:v>
                      </c:pt>
                      <c:pt idx="1576">
                        <c:v>1.98</c:v>
                      </c:pt>
                      <c:pt idx="1577">
                        <c:v>1.98</c:v>
                      </c:pt>
                      <c:pt idx="1578">
                        <c:v>1.96</c:v>
                      </c:pt>
                      <c:pt idx="1579">
                        <c:v>1.96</c:v>
                      </c:pt>
                      <c:pt idx="1580">
                        <c:v>1.94</c:v>
                      </c:pt>
                      <c:pt idx="1581">
                        <c:v>1.94</c:v>
                      </c:pt>
                      <c:pt idx="1582">
                        <c:v>1.92</c:v>
                      </c:pt>
                      <c:pt idx="1583">
                        <c:v>1.92</c:v>
                      </c:pt>
                      <c:pt idx="1584">
                        <c:v>1.9</c:v>
                      </c:pt>
                      <c:pt idx="1585">
                        <c:v>1.9</c:v>
                      </c:pt>
                      <c:pt idx="1586">
                        <c:v>1.9</c:v>
                      </c:pt>
                      <c:pt idx="1587">
                        <c:v>1.88</c:v>
                      </c:pt>
                      <c:pt idx="1588">
                        <c:v>1.88</c:v>
                      </c:pt>
                      <c:pt idx="1589">
                        <c:v>1.86</c:v>
                      </c:pt>
                      <c:pt idx="1590">
                        <c:v>1.86</c:v>
                      </c:pt>
                      <c:pt idx="1591">
                        <c:v>1.84</c:v>
                      </c:pt>
                      <c:pt idx="1592">
                        <c:v>1.84</c:v>
                      </c:pt>
                      <c:pt idx="1593">
                        <c:v>1.82</c:v>
                      </c:pt>
                      <c:pt idx="1594">
                        <c:v>1.82</c:v>
                      </c:pt>
                      <c:pt idx="1595">
                        <c:v>1.82</c:v>
                      </c:pt>
                      <c:pt idx="1596">
                        <c:v>1.82</c:v>
                      </c:pt>
                      <c:pt idx="1597">
                        <c:v>1.8</c:v>
                      </c:pt>
                      <c:pt idx="1598">
                        <c:v>1.8</c:v>
                      </c:pt>
                      <c:pt idx="1599">
                        <c:v>1.78</c:v>
                      </c:pt>
                      <c:pt idx="1600">
                        <c:v>1.78</c:v>
                      </c:pt>
                      <c:pt idx="1601">
                        <c:v>1.78</c:v>
                      </c:pt>
                      <c:pt idx="1602">
                        <c:v>1.76</c:v>
                      </c:pt>
                      <c:pt idx="1603">
                        <c:v>1.76</c:v>
                      </c:pt>
                      <c:pt idx="1604">
                        <c:v>1.76</c:v>
                      </c:pt>
                      <c:pt idx="1605">
                        <c:v>1.76</c:v>
                      </c:pt>
                      <c:pt idx="1606">
                        <c:v>1.74</c:v>
                      </c:pt>
                      <c:pt idx="1607">
                        <c:v>1.74</c:v>
                      </c:pt>
                      <c:pt idx="1608">
                        <c:v>1.74</c:v>
                      </c:pt>
                      <c:pt idx="1609">
                        <c:v>1.72</c:v>
                      </c:pt>
                      <c:pt idx="1610">
                        <c:v>1.72</c:v>
                      </c:pt>
                      <c:pt idx="1611">
                        <c:v>1.72</c:v>
                      </c:pt>
                      <c:pt idx="1612">
                        <c:v>1.7</c:v>
                      </c:pt>
                      <c:pt idx="1613">
                        <c:v>1.7</c:v>
                      </c:pt>
                      <c:pt idx="1614">
                        <c:v>1.7</c:v>
                      </c:pt>
                      <c:pt idx="1615">
                        <c:v>1.7</c:v>
                      </c:pt>
                      <c:pt idx="1616">
                        <c:v>1.68</c:v>
                      </c:pt>
                      <c:pt idx="1617">
                        <c:v>1.68</c:v>
                      </c:pt>
                      <c:pt idx="1618">
                        <c:v>1.68</c:v>
                      </c:pt>
                      <c:pt idx="1619">
                        <c:v>1.66</c:v>
                      </c:pt>
                      <c:pt idx="1620">
                        <c:v>1.66</c:v>
                      </c:pt>
                      <c:pt idx="1621">
                        <c:v>1.66</c:v>
                      </c:pt>
                      <c:pt idx="1622">
                        <c:v>1.66</c:v>
                      </c:pt>
                      <c:pt idx="1623">
                        <c:v>1.64</c:v>
                      </c:pt>
                      <c:pt idx="1624">
                        <c:v>1.64</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A0BB-1740-8CC2-97211297759F}"/>
                  </c:ext>
                </c:extLst>
              </c15:ser>
            </c15:filteredScatterSeries>
            <c15:filteredScatterSeries>
              <c15:ser>
                <c:idx val="1"/>
                <c:order val="8"/>
                <c:tx>
                  <c:v>15OH</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H$2:$H$2022</c15:sqref>
                        </c15:formulaRef>
                      </c:ext>
                    </c:extLst>
                    <c:numCache>
                      <c:formatCode>General</c:formatCode>
                      <c:ptCount val="202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02</c:v>
                      </c:pt>
                      <c:pt idx="24">
                        <c:v>0.02</c:v>
                      </c:pt>
                      <c:pt idx="25">
                        <c:v>0.04</c:v>
                      </c:pt>
                      <c:pt idx="26">
                        <c:v>0.06</c:v>
                      </c:pt>
                      <c:pt idx="27">
                        <c:v>0.06</c:v>
                      </c:pt>
                      <c:pt idx="28">
                        <c:v>0.1</c:v>
                      </c:pt>
                      <c:pt idx="29">
                        <c:v>0.12</c:v>
                      </c:pt>
                      <c:pt idx="30">
                        <c:v>0.12</c:v>
                      </c:pt>
                      <c:pt idx="31">
                        <c:v>0.14000000000000001</c:v>
                      </c:pt>
                      <c:pt idx="32">
                        <c:v>0.18</c:v>
                      </c:pt>
                      <c:pt idx="33">
                        <c:v>0.22</c:v>
                      </c:pt>
                      <c:pt idx="34">
                        <c:v>0.26</c:v>
                      </c:pt>
                      <c:pt idx="35">
                        <c:v>0.3</c:v>
                      </c:pt>
                      <c:pt idx="36">
                        <c:v>0.34</c:v>
                      </c:pt>
                      <c:pt idx="37">
                        <c:v>0.38</c:v>
                      </c:pt>
                      <c:pt idx="38">
                        <c:v>0.42</c:v>
                      </c:pt>
                      <c:pt idx="39">
                        <c:v>0.48</c:v>
                      </c:pt>
                      <c:pt idx="40">
                        <c:v>0.52</c:v>
                      </c:pt>
                      <c:pt idx="41">
                        <c:v>0.52</c:v>
                      </c:pt>
                      <c:pt idx="42">
                        <c:v>0.57999999999999996</c:v>
                      </c:pt>
                      <c:pt idx="43">
                        <c:v>0.62</c:v>
                      </c:pt>
                      <c:pt idx="44">
                        <c:v>0.68</c:v>
                      </c:pt>
                      <c:pt idx="45">
                        <c:v>0.72</c:v>
                      </c:pt>
                      <c:pt idx="46">
                        <c:v>0.78</c:v>
                      </c:pt>
                      <c:pt idx="47">
                        <c:v>0.82</c:v>
                      </c:pt>
                      <c:pt idx="48">
                        <c:v>0.82</c:v>
                      </c:pt>
                      <c:pt idx="49">
                        <c:v>0.88</c:v>
                      </c:pt>
                      <c:pt idx="50">
                        <c:v>0.92</c:v>
                      </c:pt>
                      <c:pt idx="51">
                        <c:v>0.98</c:v>
                      </c:pt>
                      <c:pt idx="52">
                        <c:v>1.02</c:v>
                      </c:pt>
                      <c:pt idx="53">
                        <c:v>1.08</c:v>
                      </c:pt>
                      <c:pt idx="54">
                        <c:v>1.1200000000000001</c:v>
                      </c:pt>
                      <c:pt idx="55">
                        <c:v>1.1599999999999999</c:v>
                      </c:pt>
                      <c:pt idx="56">
                        <c:v>1.22</c:v>
                      </c:pt>
                      <c:pt idx="57">
                        <c:v>1.26</c:v>
                      </c:pt>
                      <c:pt idx="58">
                        <c:v>1.3</c:v>
                      </c:pt>
                      <c:pt idx="59">
                        <c:v>1.3</c:v>
                      </c:pt>
                      <c:pt idx="60">
                        <c:v>1.36</c:v>
                      </c:pt>
                      <c:pt idx="61">
                        <c:v>1.4</c:v>
                      </c:pt>
                      <c:pt idx="62">
                        <c:v>1.44</c:v>
                      </c:pt>
                      <c:pt idx="63">
                        <c:v>1.5</c:v>
                      </c:pt>
                      <c:pt idx="64">
                        <c:v>1.54</c:v>
                      </c:pt>
                      <c:pt idx="65">
                        <c:v>1.6</c:v>
                      </c:pt>
                      <c:pt idx="66">
                        <c:v>1.64</c:v>
                      </c:pt>
                      <c:pt idx="67">
                        <c:v>1.64</c:v>
                      </c:pt>
                      <c:pt idx="68">
                        <c:v>1.7</c:v>
                      </c:pt>
                      <c:pt idx="69">
                        <c:v>1.74</c:v>
                      </c:pt>
                      <c:pt idx="70">
                        <c:v>1.8</c:v>
                      </c:pt>
                      <c:pt idx="71">
                        <c:v>1.84</c:v>
                      </c:pt>
                      <c:pt idx="72">
                        <c:v>1.9</c:v>
                      </c:pt>
                      <c:pt idx="73">
                        <c:v>1.96</c:v>
                      </c:pt>
                      <c:pt idx="74">
                        <c:v>2.02</c:v>
                      </c:pt>
                      <c:pt idx="75">
                        <c:v>2.08</c:v>
                      </c:pt>
                      <c:pt idx="76">
                        <c:v>2.12</c:v>
                      </c:pt>
                      <c:pt idx="77">
                        <c:v>2.1800000000000002</c:v>
                      </c:pt>
                      <c:pt idx="78">
                        <c:v>2.1800000000000002</c:v>
                      </c:pt>
                      <c:pt idx="79">
                        <c:v>2.2400000000000002</c:v>
                      </c:pt>
                      <c:pt idx="80">
                        <c:v>2.3199999999999981</c:v>
                      </c:pt>
                      <c:pt idx="81">
                        <c:v>2.38</c:v>
                      </c:pt>
                      <c:pt idx="82">
                        <c:v>2.44</c:v>
                      </c:pt>
                      <c:pt idx="83">
                        <c:v>2.5</c:v>
                      </c:pt>
                      <c:pt idx="84">
                        <c:v>2.56</c:v>
                      </c:pt>
                      <c:pt idx="85">
                        <c:v>2.62</c:v>
                      </c:pt>
                      <c:pt idx="86">
                        <c:v>2.68</c:v>
                      </c:pt>
                      <c:pt idx="87">
                        <c:v>2.68</c:v>
                      </c:pt>
                      <c:pt idx="88">
                        <c:v>2.76</c:v>
                      </c:pt>
                      <c:pt idx="89">
                        <c:v>2.82</c:v>
                      </c:pt>
                      <c:pt idx="90">
                        <c:v>2.9</c:v>
                      </c:pt>
                      <c:pt idx="91">
                        <c:v>2.96</c:v>
                      </c:pt>
                      <c:pt idx="92">
                        <c:v>3.04</c:v>
                      </c:pt>
                      <c:pt idx="93">
                        <c:v>3.1</c:v>
                      </c:pt>
                      <c:pt idx="94">
                        <c:v>3.18</c:v>
                      </c:pt>
                      <c:pt idx="95">
                        <c:v>3.18</c:v>
                      </c:pt>
                      <c:pt idx="96">
                        <c:v>3.32</c:v>
                      </c:pt>
                      <c:pt idx="97">
                        <c:v>3.32</c:v>
                      </c:pt>
                      <c:pt idx="98">
                        <c:v>3.4</c:v>
                      </c:pt>
                      <c:pt idx="99">
                        <c:v>3.48</c:v>
                      </c:pt>
                      <c:pt idx="100">
                        <c:v>3.56</c:v>
                      </c:pt>
                      <c:pt idx="101">
                        <c:v>3.64</c:v>
                      </c:pt>
                      <c:pt idx="102">
                        <c:v>3.72</c:v>
                      </c:pt>
                      <c:pt idx="103">
                        <c:v>3.82</c:v>
                      </c:pt>
                      <c:pt idx="104">
                        <c:v>3.9</c:v>
                      </c:pt>
                      <c:pt idx="105">
                        <c:v>3.98</c:v>
                      </c:pt>
                      <c:pt idx="106">
                        <c:v>3.98</c:v>
                      </c:pt>
                      <c:pt idx="107">
                        <c:v>4.08</c:v>
                      </c:pt>
                      <c:pt idx="108">
                        <c:v>4.1599999999999984</c:v>
                      </c:pt>
                      <c:pt idx="109">
                        <c:v>4.2600000000000007</c:v>
                      </c:pt>
                      <c:pt idx="110">
                        <c:v>4.3599999999999977</c:v>
                      </c:pt>
                      <c:pt idx="111">
                        <c:v>4.46</c:v>
                      </c:pt>
                      <c:pt idx="112">
                        <c:v>4.5599999999999996</c:v>
                      </c:pt>
                      <c:pt idx="113">
                        <c:v>4.6599999999999984</c:v>
                      </c:pt>
                      <c:pt idx="114">
                        <c:v>4.7600000000000007</c:v>
                      </c:pt>
                      <c:pt idx="115">
                        <c:v>4.7600000000000007</c:v>
                      </c:pt>
                      <c:pt idx="116">
                        <c:v>4.8599999999999977</c:v>
                      </c:pt>
                      <c:pt idx="117">
                        <c:v>4.96</c:v>
                      </c:pt>
                      <c:pt idx="118">
                        <c:v>5.08</c:v>
                      </c:pt>
                      <c:pt idx="119">
                        <c:v>5.1800000000000006</c:v>
                      </c:pt>
                      <c:pt idx="120">
                        <c:v>5.28</c:v>
                      </c:pt>
                      <c:pt idx="121">
                        <c:v>5.3800000000000008</c:v>
                      </c:pt>
                      <c:pt idx="122">
                        <c:v>5.3800000000000008</c:v>
                      </c:pt>
                      <c:pt idx="123">
                        <c:v>5.5</c:v>
                      </c:pt>
                      <c:pt idx="124">
                        <c:v>5.7</c:v>
                      </c:pt>
                      <c:pt idx="125">
                        <c:v>5.7</c:v>
                      </c:pt>
                      <c:pt idx="126">
                        <c:v>5.8199999999999976</c:v>
                      </c:pt>
                      <c:pt idx="127">
                        <c:v>5.92</c:v>
                      </c:pt>
                      <c:pt idx="128">
                        <c:v>6.02</c:v>
                      </c:pt>
                      <c:pt idx="129">
                        <c:v>6.1199999999999983</c:v>
                      </c:pt>
                      <c:pt idx="130">
                        <c:v>6.2200000000000006</c:v>
                      </c:pt>
                      <c:pt idx="131">
                        <c:v>6.3400000000000007</c:v>
                      </c:pt>
                      <c:pt idx="132">
                        <c:v>6.44</c:v>
                      </c:pt>
                      <c:pt idx="133">
                        <c:v>6.54</c:v>
                      </c:pt>
                      <c:pt idx="134">
                        <c:v>6.54</c:v>
                      </c:pt>
                      <c:pt idx="135">
                        <c:v>6.64</c:v>
                      </c:pt>
                      <c:pt idx="136">
                        <c:v>6.74</c:v>
                      </c:pt>
                      <c:pt idx="137">
                        <c:v>6.8400000000000007</c:v>
                      </c:pt>
                      <c:pt idx="138">
                        <c:v>6.94</c:v>
                      </c:pt>
                      <c:pt idx="139">
                        <c:v>7.04</c:v>
                      </c:pt>
                      <c:pt idx="140">
                        <c:v>7.1400000000000006</c:v>
                      </c:pt>
                      <c:pt idx="141">
                        <c:v>7.24</c:v>
                      </c:pt>
                      <c:pt idx="142">
                        <c:v>7.3599999999999977</c:v>
                      </c:pt>
                      <c:pt idx="143">
                        <c:v>7.3599999999999977</c:v>
                      </c:pt>
                      <c:pt idx="144">
                        <c:v>7.46</c:v>
                      </c:pt>
                      <c:pt idx="145">
                        <c:v>7.56</c:v>
                      </c:pt>
                      <c:pt idx="146">
                        <c:v>7.6599999999999984</c:v>
                      </c:pt>
                      <c:pt idx="147">
                        <c:v>7.7600000000000007</c:v>
                      </c:pt>
                      <c:pt idx="148">
                        <c:v>7.8599999999999977</c:v>
                      </c:pt>
                      <c:pt idx="149">
                        <c:v>7.9600000000000009</c:v>
                      </c:pt>
                      <c:pt idx="150">
                        <c:v>8.08</c:v>
                      </c:pt>
                      <c:pt idx="151">
                        <c:v>8.18</c:v>
                      </c:pt>
                      <c:pt idx="152">
                        <c:v>8.2800000000000011</c:v>
                      </c:pt>
                      <c:pt idx="153">
                        <c:v>8.2800000000000011</c:v>
                      </c:pt>
                      <c:pt idx="154">
                        <c:v>8.3800000000000008</c:v>
                      </c:pt>
                      <c:pt idx="155">
                        <c:v>8.48</c:v>
                      </c:pt>
                      <c:pt idx="156">
                        <c:v>8.58</c:v>
                      </c:pt>
                      <c:pt idx="157">
                        <c:v>8.68</c:v>
                      </c:pt>
                      <c:pt idx="158">
                        <c:v>8.7800000000000011</c:v>
                      </c:pt>
                      <c:pt idx="159">
                        <c:v>8.8800000000000008</c:v>
                      </c:pt>
                      <c:pt idx="160">
                        <c:v>8.98</c:v>
                      </c:pt>
                      <c:pt idx="161">
                        <c:v>9.08</c:v>
                      </c:pt>
                      <c:pt idx="162">
                        <c:v>9.08</c:v>
                      </c:pt>
                      <c:pt idx="163">
                        <c:v>9.18</c:v>
                      </c:pt>
                      <c:pt idx="164">
                        <c:v>9.2800000000000011</c:v>
                      </c:pt>
                      <c:pt idx="165">
                        <c:v>9.3800000000000008</c:v>
                      </c:pt>
                      <c:pt idx="166">
                        <c:v>9.4600000000000026</c:v>
                      </c:pt>
                      <c:pt idx="167">
                        <c:v>9.56</c:v>
                      </c:pt>
                      <c:pt idx="168">
                        <c:v>9.66</c:v>
                      </c:pt>
                      <c:pt idx="169">
                        <c:v>9.76</c:v>
                      </c:pt>
                      <c:pt idx="170">
                        <c:v>9.8600000000000012</c:v>
                      </c:pt>
                      <c:pt idx="171">
                        <c:v>9.8600000000000012</c:v>
                      </c:pt>
                      <c:pt idx="172">
                        <c:v>9.94</c:v>
                      </c:pt>
                      <c:pt idx="173">
                        <c:v>10.039999999999999</c:v>
                      </c:pt>
                      <c:pt idx="174">
                        <c:v>10.14</c:v>
                      </c:pt>
                      <c:pt idx="175">
                        <c:v>10.220000000000001</c:v>
                      </c:pt>
                      <c:pt idx="176">
                        <c:v>10.32</c:v>
                      </c:pt>
                      <c:pt idx="177">
                        <c:v>10.42</c:v>
                      </c:pt>
                      <c:pt idx="178">
                        <c:v>10.42</c:v>
                      </c:pt>
                      <c:pt idx="179">
                        <c:v>10.5</c:v>
                      </c:pt>
                      <c:pt idx="180">
                        <c:v>10.7</c:v>
                      </c:pt>
                      <c:pt idx="181">
                        <c:v>10.7</c:v>
                      </c:pt>
                      <c:pt idx="182">
                        <c:v>10.78</c:v>
                      </c:pt>
                      <c:pt idx="183">
                        <c:v>10.88</c:v>
                      </c:pt>
                      <c:pt idx="184">
                        <c:v>10.98</c:v>
                      </c:pt>
                      <c:pt idx="185">
                        <c:v>11.06</c:v>
                      </c:pt>
                      <c:pt idx="186">
                        <c:v>11.16</c:v>
                      </c:pt>
                      <c:pt idx="187">
                        <c:v>11.26</c:v>
                      </c:pt>
                      <c:pt idx="188">
                        <c:v>11.34</c:v>
                      </c:pt>
                      <c:pt idx="189">
                        <c:v>11.44</c:v>
                      </c:pt>
                      <c:pt idx="190">
                        <c:v>11.44</c:v>
                      </c:pt>
                      <c:pt idx="191">
                        <c:v>11.54</c:v>
                      </c:pt>
                      <c:pt idx="192">
                        <c:v>11.64</c:v>
                      </c:pt>
                      <c:pt idx="193">
                        <c:v>11.72</c:v>
                      </c:pt>
                      <c:pt idx="194">
                        <c:v>11.82</c:v>
                      </c:pt>
                      <c:pt idx="195">
                        <c:v>11.92</c:v>
                      </c:pt>
                      <c:pt idx="196">
                        <c:v>12.02</c:v>
                      </c:pt>
                      <c:pt idx="197">
                        <c:v>12.12</c:v>
                      </c:pt>
                      <c:pt idx="198">
                        <c:v>12.22</c:v>
                      </c:pt>
                      <c:pt idx="199">
                        <c:v>12.22</c:v>
                      </c:pt>
                      <c:pt idx="200">
                        <c:v>12.32</c:v>
                      </c:pt>
                      <c:pt idx="201">
                        <c:v>12.42</c:v>
                      </c:pt>
                      <c:pt idx="202">
                        <c:v>12.52</c:v>
                      </c:pt>
                      <c:pt idx="203">
                        <c:v>12.62</c:v>
                      </c:pt>
                      <c:pt idx="204">
                        <c:v>12.72</c:v>
                      </c:pt>
                      <c:pt idx="205">
                        <c:v>12.82</c:v>
                      </c:pt>
                      <c:pt idx="206">
                        <c:v>12.92</c:v>
                      </c:pt>
                      <c:pt idx="207">
                        <c:v>12.92</c:v>
                      </c:pt>
                      <c:pt idx="208">
                        <c:v>13</c:v>
                      </c:pt>
                      <c:pt idx="209">
                        <c:v>13.1</c:v>
                      </c:pt>
                      <c:pt idx="210">
                        <c:v>13.2</c:v>
                      </c:pt>
                      <c:pt idx="211">
                        <c:v>13.3</c:v>
                      </c:pt>
                      <c:pt idx="212">
                        <c:v>13.38</c:v>
                      </c:pt>
                      <c:pt idx="213">
                        <c:v>13.48</c:v>
                      </c:pt>
                      <c:pt idx="214">
                        <c:v>13.58</c:v>
                      </c:pt>
                      <c:pt idx="215">
                        <c:v>13.66</c:v>
                      </c:pt>
                      <c:pt idx="216">
                        <c:v>13.76</c:v>
                      </c:pt>
                      <c:pt idx="217">
                        <c:v>13.84</c:v>
                      </c:pt>
                      <c:pt idx="218">
                        <c:v>13.84</c:v>
                      </c:pt>
                      <c:pt idx="219">
                        <c:v>13.94</c:v>
                      </c:pt>
                      <c:pt idx="220">
                        <c:v>14.02</c:v>
                      </c:pt>
                      <c:pt idx="221">
                        <c:v>14.12</c:v>
                      </c:pt>
                      <c:pt idx="222">
                        <c:v>14.2</c:v>
                      </c:pt>
                      <c:pt idx="223">
                        <c:v>14.28</c:v>
                      </c:pt>
                      <c:pt idx="224">
                        <c:v>14.36</c:v>
                      </c:pt>
                      <c:pt idx="225">
                        <c:v>14.44</c:v>
                      </c:pt>
                      <c:pt idx="226">
                        <c:v>14.52</c:v>
                      </c:pt>
                      <c:pt idx="227">
                        <c:v>14.52</c:v>
                      </c:pt>
                      <c:pt idx="228">
                        <c:v>14.62</c:v>
                      </c:pt>
                      <c:pt idx="229">
                        <c:v>14.7</c:v>
                      </c:pt>
                      <c:pt idx="230">
                        <c:v>14.78</c:v>
                      </c:pt>
                      <c:pt idx="231">
                        <c:v>14.86</c:v>
                      </c:pt>
                      <c:pt idx="232">
                        <c:v>14.94</c:v>
                      </c:pt>
                      <c:pt idx="233">
                        <c:v>15.02</c:v>
                      </c:pt>
                      <c:pt idx="234">
                        <c:v>15.02</c:v>
                      </c:pt>
                      <c:pt idx="235">
                        <c:v>15.08</c:v>
                      </c:pt>
                      <c:pt idx="236">
                        <c:v>15.24</c:v>
                      </c:pt>
                      <c:pt idx="237">
                        <c:v>15.24</c:v>
                      </c:pt>
                      <c:pt idx="238">
                        <c:v>15.3</c:v>
                      </c:pt>
                      <c:pt idx="239">
                        <c:v>15.38</c:v>
                      </c:pt>
                      <c:pt idx="240">
                        <c:v>15.44</c:v>
                      </c:pt>
                      <c:pt idx="241">
                        <c:v>15.52</c:v>
                      </c:pt>
                      <c:pt idx="242">
                        <c:v>15.58</c:v>
                      </c:pt>
                      <c:pt idx="243">
                        <c:v>15.64</c:v>
                      </c:pt>
                      <c:pt idx="244">
                        <c:v>15.7</c:v>
                      </c:pt>
                      <c:pt idx="245">
                        <c:v>15.76</c:v>
                      </c:pt>
                      <c:pt idx="246">
                        <c:v>15.76</c:v>
                      </c:pt>
                      <c:pt idx="247">
                        <c:v>15.82</c:v>
                      </c:pt>
                      <c:pt idx="248">
                        <c:v>15.88</c:v>
                      </c:pt>
                      <c:pt idx="249">
                        <c:v>15.92</c:v>
                      </c:pt>
                      <c:pt idx="250">
                        <c:v>15.98</c:v>
                      </c:pt>
                      <c:pt idx="251">
                        <c:v>16.04</c:v>
                      </c:pt>
                      <c:pt idx="252">
                        <c:v>16.079999999999991</c:v>
                      </c:pt>
                      <c:pt idx="253">
                        <c:v>16.14</c:v>
                      </c:pt>
                      <c:pt idx="254">
                        <c:v>16.18</c:v>
                      </c:pt>
                      <c:pt idx="255">
                        <c:v>16.18</c:v>
                      </c:pt>
                      <c:pt idx="256">
                        <c:v>16.22</c:v>
                      </c:pt>
                      <c:pt idx="257">
                        <c:v>16.27999999999999</c:v>
                      </c:pt>
                      <c:pt idx="258">
                        <c:v>16.32</c:v>
                      </c:pt>
                      <c:pt idx="259">
                        <c:v>16.36</c:v>
                      </c:pt>
                      <c:pt idx="260">
                        <c:v>16.419999999999991</c:v>
                      </c:pt>
                      <c:pt idx="261">
                        <c:v>16.45999999999999</c:v>
                      </c:pt>
                      <c:pt idx="262">
                        <c:v>16.5</c:v>
                      </c:pt>
                      <c:pt idx="263">
                        <c:v>16.559999999999999</c:v>
                      </c:pt>
                      <c:pt idx="264">
                        <c:v>16.599999999999991</c:v>
                      </c:pt>
                      <c:pt idx="265">
                        <c:v>16.599999999999991</c:v>
                      </c:pt>
                      <c:pt idx="266">
                        <c:v>16.64</c:v>
                      </c:pt>
                      <c:pt idx="267">
                        <c:v>16.7</c:v>
                      </c:pt>
                      <c:pt idx="268">
                        <c:v>16.739999999999991</c:v>
                      </c:pt>
                      <c:pt idx="269">
                        <c:v>16.77999999999999</c:v>
                      </c:pt>
                      <c:pt idx="270">
                        <c:v>16.84</c:v>
                      </c:pt>
                      <c:pt idx="271">
                        <c:v>16.88</c:v>
                      </c:pt>
                      <c:pt idx="272">
                        <c:v>16.919999999999991</c:v>
                      </c:pt>
                      <c:pt idx="273">
                        <c:v>16.95999999999999</c:v>
                      </c:pt>
                      <c:pt idx="274">
                        <c:v>16.95999999999999</c:v>
                      </c:pt>
                      <c:pt idx="275">
                        <c:v>17.02</c:v>
                      </c:pt>
                      <c:pt idx="276">
                        <c:v>17.059999999999999</c:v>
                      </c:pt>
                      <c:pt idx="277">
                        <c:v>17.099999999999991</c:v>
                      </c:pt>
                      <c:pt idx="278">
                        <c:v>17.14</c:v>
                      </c:pt>
                      <c:pt idx="279">
                        <c:v>17.18</c:v>
                      </c:pt>
                      <c:pt idx="280">
                        <c:v>17.22</c:v>
                      </c:pt>
                      <c:pt idx="281">
                        <c:v>17.259999999999991</c:v>
                      </c:pt>
                      <c:pt idx="282">
                        <c:v>17.29999999999999</c:v>
                      </c:pt>
                      <c:pt idx="283">
                        <c:v>17.29999999999999</c:v>
                      </c:pt>
                      <c:pt idx="284">
                        <c:v>17.34</c:v>
                      </c:pt>
                      <c:pt idx="285">
                        <c:v>17.38</c:v>
                      </c:pt>
                      <c:pt idx="286">
                        <c:v>17.419999999999991</c:v>
                      </c:pt>
                      <c:pt idx="287">
                        <c:v>17.45999999999999</c:v>
                      </c:pt>
                      <c:pt idx="288">
                        <c:v>17.5</c:v>
                      </c:pt>
                      <c:pt idx="289">
                        <c:v>17.54</c:v>
                      </c:pt>
                      <c:pt idx="290">
                        <c:v>17.579999999999991</c:v>
                      </c:pt>
                      <c:pt idx="291">
                        <c:v>17.62</c:v>
                      </c:pt>
                      <c:pt idx="292">
                        <c:v>17.66</c:v>
                      </c:pt>
                      <c:pt idx="293">
                        <c:v>17.66</c:v>
                      </c:pt>
                      <c:pt idx="294">
                        <c:v>17.7</c:v>
                      </c:pt>
                      <c:pt idx="295">
                        <c:v>17.739999999999991</c:v>
                      </c:pt>
                      <c:pt idx="296">
                        <c:v>17.77999999999999</c:v>
                      </c:pt>
                      <c:pt idx="297">
                        <c:v>17.82</c:v>
                      </c:pt>
                      <c:pt idx="298">
                        <c:v>17.88</c:v>
                      </c:pt>
                      <c:pt idx="299">
                        <c:v>17.919999999999991</c:v>
                      </c:pt>
                      <c:pt idx="300">
                        <c:v>17.95999999999999</c:v>
                      </c:pt>
                      <c:pt idx="301">
                        <c:v>18</c:v>
                      </c:pt>
                      <c:pt idx="302">
                        <c:v>18</c:v>
                      </c:pt>
                      <c:pt idx="303">
                        <c:v>18.04</c:v>
                      </c:pt>
                      <c:pt idx="304">
                        <c:v>18.079999999999991</c:v>
                      </c:pt>
                      <c:pt idx="305">
                        <c:v>18.14</c:v>
                      </c:pt>
                      <c:pt idx="306">
                        <c:v>18.18</c:v>
                      </c:pt>
                      <c:pt idx="307">
                        <c:v>18.22</c:v>
                      </c:pt>
                      <c:pt idx="308">
                        <c:v>18.259999999999991</c:v>
                      </c:pt>
                      <c:pt idx="309">
                        <c:v>18.29999999999999</c:v>
                      </c:pt>
                      <c:pt idx="310">
                        <c:v>18.29999999999999</c:v>
                      </c:pt>
                      <c:pt idx="311">
                        <c:v>18.34</c:v>
                      </c:pt>
                      <c:pt idx="312">
                        <c:v>18.38</c:v>
                      </c:pt>
                      <c:pt idx="313">
                        <c:v>18.419999999999991</c:v>
                      </c:pt>
                      <c:pt idx="314">
                        <c:v>18.45999999999999</c:v>
                      </c:pt>
                      <c:pt idx="315">
                        <c:v>18.5</c:v>
                      </c:pt>
                      <c:pt idx="316">
                        <c:v>18.54</c:v>
                      </c:pt>
                      <c:pt idx="317">
                        <c:v>18.579999999999991</c:v>
                      </c:pt>
                      <c:pt idx="318">
                        <c:v>18.599999999999991</c:v>
                      </c:pt>
                      <c:pt idx="319">
                        <c:v>18.64</c:v>
                      </c:pt>
                      <c:pt idx="320">
                        <c:v>18.66</c:v>
                      </c:pt>
                      <c:pt idx="321">
                        <c:v>18.66</c:v>
                      </c:pt>
                      <c:pt idx="322">
                        <c:v>18.68</c:v>
                      </c:pt>
                      <c:pt idx="323">
                        <c:v>18.72</c:v>
                      </c:pt>
                      <c:pt idx="324">
                        <c:v>18.739999999999991</c:v>
                      </c:pt>
                      <c:pt idx="325">
                        <c:v>18.759999999999991</c:v>
                      </c:pt>
                      <c:pt idx="326">
                        <c:v>18.77999999999999</c:v>
                      </c:pt>
                      <c:pt idx="327">
                        <c:v>18.79999999999999</c:v>
                      </c:pt>
                      <c:pt idx="328">
                        <c:v>18.82</c:v>
                      </c:pt>
                      <c:pt idx="329">
                        <c:v>18.84</c:v>
                      </c:pt>
                      <c:pt idx="330">
                        <c:v>18.84</c:v>
                      </c:pt>
                      <c:pt idx="331">
                        <c:v>18.86</c:v>
                      </c:pt>
                      <c:pt idx="332">
                        <c:v>18.86</c:v>
                      </c:pt>
                      <c:pt idx="333">
                        <c:v>18.88</c:v>
                      </c:pt>
                      <c:pt idx="334">
                        <c:v>18.899999999999999</c:v>
                      </c:pt>
                      <c:pt idx="335">
                        <c:v>18.919999999999991</c:v>
                      </c:pt>
                      <c:pt idx="336">
                        <c:v>18.939999999999991</c:v>
                      </c:pt>
                      <c:pt idx="337">
                        <c:v>18.939999999999991</c:v>
                      </c:pt>
                      <c:pt idx="338">
                        <c:v>18.939999999999991</c:v>
                      </c:pt>
                      <c:pt idx="339">
                        <c:v>18.95999999999999</c:v>
                      </c:pt>
                      <c:pt idx="340">
                        <c:v>18.97999999999999</c:v>
                      </c:pt>
                      <c:pt idx="341">
                        <c:v>18.97999999999999</c:v>
                      </c:pt>
                      <c:pt idx="342">
                        <c:v>19</c:v>
                      </c:pt>
                      <c:pt idx="343">
                        <c:v>19.02</c:v>
                      </c:pt>
                      <c:pt idx="344">
                        <c:v>19.02</c:v>
                      </c:pt>
                      <c:pt idx="345">
                        <c:v>19.04</c:v>
                      </c:pt>
                      <c:pt idx="346">
                        <c:v>19.04</c:v>
                      </c:pt>
                      <c:pt idx="347">
                        <c:v>19.04</c:v>
                      </c:pt>
                      <c:pt idx="348">
                        <c:v>19.04</c:v>
                      </c:pt>
                      <c:pt idx="349">
                        <c:v>19.04</c:v>
                      </c:pt>
                      <c:pt idx="350">
                        <c:v>19.059999999999999</c:v>
                      </c:pt>
                      <c:pt idx="351">
                        <c:v>19.059999999999999</c:v>
                      </c:pt>
                      <c:pt idx="352">
                        <c:v>19.059999999999999</c:v>
                      </c:pt>
                      <c:pt idx="353">
                        <c:v>19.059999999999999</c:v>
                      </c:pt>
                      <c:pt idx="354">
                        <c:v>19.059999999999999</c:v>
                      </c:pt>
                      <c:pt idx="355">
                        <c:v>19.059999999999999</c:v>
                      </c:pt>
                      <c:pt idx="356">
                        <c:v>19.059999999999999</c:v>
                      </c:pt>
                      <c:pt idx="357">
                        <c:v>19.059999999999999</c:v>
                      </c:pt>
                      <c:pt idx="358">
                        <c:v>19.059999999999999</c:v>
                      </c:pt>
                      <c:pt idx="359">
                        <c:v>19.059999999999999</c:v>
                      </c:pt>
                      <c:pt idx="360">
                        <c:v>19.059999999999999</c:v>
                      </c:pt>
                      <c:pt idx="361">
                        <c:v>19.059999999999999</c:v>
                      </c:pt>
                      <c:pt idx="362">
                        <c:v>19.059999999999999</c:v>
                      </c:pt>
                      <c:pt idx="363">
                        <c:v>19.059999999999999</c:v>
                      </c:pt>
                      <c:pt idx="364">
                        <c:v>19.059999999999999</c:v>
                      </c:pt>
                      <c:pt idx="365">
                        <c:v>19.059999999999999</c:v>
                      </c:pt>
                      <c:pt idx="366">
                        <c:v>19.059999999999999</c:v>
                      </c:pt>
                      <c:pt idx="367">
                        <c:v>19.059999999999999</c:v>
                      </c:pt>
                      <c:pt idx="368">
                        <c:v>19.059999999999999</c:v>
                      </c:pt>
                      <c:pt idx="369">
                        <c:v>19.059999999999999</c:v>
                      </c:pt>
                      <c:pt idx="370">
                        <c:v>19.059999999999999</c:v>
                      </c:pt>
                      <c:pt idx="371">
                        <c:v>19.059999999999999</c:v>
                      </c:pt>
                      <c:pt idx="372">
                        <c:v>19.059999999999999</c:v>
                      </c:pt>
                      <c:pt idx="373">
                        <c:v>19.059999999999999</c:v>
                      </c:pt>
                      <c:pt idx="374">
                        <c:v>19.059999999999999</c:v>
                      </c:pt>
                      <c:pt idx="375">
                        <c:v>19.079999999999991</c:v>
                      </c:pt>
                      <c:pt idx="376">
                        <c:v>19.079999999999991</c:v>
                      </c:pt>
                      <c:pt idx="377">
                        <c:v>19.079999999999991</c:v>
                      </c:pt>
                      <c:pt idx="378">
                        <c:v>19.079999999999991</c:v>
                      </c:pt>
                      <c:pt idx="379">
                        <c:v>19.099999999999991</c:v>
                      </c:pt>
                      <c:pt idx="380">
                        <c:v>19.099999999999991</c:v>
                      </c:pt>
                      <c:pt idx="381">
                        <c:v>19.099999999999991</c:v>
                      </c:pt>
                      <c:pt idx="382">
                        <c:v>19.12</c:v>
                      </c:pt>
                      <c:pt idx="383">
                        <c:v>19.12</c:v>
                      </c:pt>
                      <c:pt idx="384">
                        <c:v>19.14</c:v>
                      </c:pt>
                      <c:pt idx="385">
                        <c:v>19.16</c:v>
                      </c:pt>
                      <c:pt idx="386">
                        <c:v>19.16</c:v>
                      </c:pt>
                      <c:pt idx="387">
                        <c:v>19.16</c:v>
                      </c:pt>
                      <c:pt idx="388">
                        <c:v>19.18</c:v>
                      </c:pt>
                      <c:pt idx="389">
                        <c:v>19.2</c:v>
                      </c:pt>
                      <c:pt idx="390">
                        <c:v>19.2</c:v>
                      </c:pt>
                      <c:pt idx="391">
                        <c:v>19.22</c:v>
                      </c:pt>
                      <c:pt idx="392">
                        <c:v>19.239999999999991</c:v>
                      </c:pt>
                      <c:pt idx="393">
                        <c:v>19.239999999999991</c:v>
                      </c:pt>
                      <c:pt idx="394">
                        <c:v>19.239999999999991</c:v>
                      </c:pt>
                      <c:pt idx="395">
                        <c:v>19.259999999999991</c:v>
                      </c:pt>
                      <c:pt idx="396">
                        <c:v>19.259999999999991</c:v>
                      </c:pt>
                      <c:pt idx="397">
                        <c:v>19.27999999999999</c:v>
                      </c:pt>
                      <c:pt idx="398">
                        <c:v>19.27999999999999</c:v>
                      </c:pt>
                      <c:pt idx="399">
                        <c:v>19.29999999999999</c:v>
                      </c:pt>
                      <c:pt idx="400">
                        <c:v>19.32</c:v>
                      </c:pt>
                      <c:pt idx="401">
                        <c:v>19.32</c:v>
                      </c:pt>
                      <c:pt idx="402">
                        <c:v>19.32</c:v>
                      </c:pt>
                      <c:pt idx="403">
                        <c:v>19.34</c:v>
                      </c:pt>
                      <c:pt idx="404">
                        <c:v>19.34</c:v>
                      </c:pt>
                      <c:pt idx="405">
                        <c:v>19.34</c:v>
                      </c:pt>
                      <c:pt idx="406">
                        <c:v>19.36</c:v>
                      </c:pt>
                      <c:pt idx="407">
                        <c:v>19.36</c:v>
                      </c:pt>
                      <c:pt idx="408">
                        <c:v>19.38</c:v>
                      </c:pt>
                      <c:pt idx="409">
                        <c:v>19.38</c:v>
                      </c:pt>
                      <c:pt idx="410">
                        <c:v>19.399999999999999</c:v>
                      </c:pt>
                      <c:pt idx="411">
                        <c:v>19.399999999999999</c:v>
                      </c:pt>
                      <c:pt idx="412">
                        <c:v>19.399999999999999</c:v>
                      </c:pt>
                      <c:pt idx="413">
                        <c:v>19.419999999999991</c:v>
                      </c:pt>
                      <c:pt idx="414">
                        <c:v>19.419999999999991</c:v>
                      </c:pt>
                      <c:pt idx="415">
                        <c:v>19.419999999999991</c:v>
                      </c:pt>
                      <c:pt idx="416">
                        <c:v>19.419999999999991</c:v>
                      </c:pt>
                      <c:pt idx="417">
                        <c:v>19.439999999999991</c:v>
                      </c:pt>
                      <c:pt idx="418">
                        <c:v>19.439999999999991</c:v>
                      </c:pt>
                      <c:pt idx="419">
                        <c:v>19.439999999999991</c:v>
                      </c:pt>
                      <c:pt idx="420">
                        <c:v>19.45999999999999</c:v>
                      </c:pt>
                      <c:pt idx="421">
                        <c:v>19.45999999999999</c:v>
                      </c:pt>
                      <c:pt idx="422">
                        <c:v>19.45999999999999</c:v>
                      </c:pt>
                      <c:pt idx="423">
                        <c:v>19.45999999999999</c:v>
                      </c:pt>
                      <c:pt idx="424">
                        <c:v>19.45999999999999</c:v>
                      </c:pt>
                      <c:pt idx="425">
                        <c:v>19.47999999999999</c:v>
                      </c:pt>
                      <c:pt idx="426">
                        <c:v>19.47999999999999</c:v>
                      </c:pt>
                      <c:pt idx="427">
                        <c:v>19.47999999999999</c:v>
                      </c:pt>
                      <c:pt idx="428">
                        <c:v>19.47999999999999</c:v>
                      </c:pt>
                      <c:pt idx="429">
                        <c:v>19.47999999999999</c:v>
                      </c:pt>
                      <c:pt idx="430">
                        <c:v>19.47999999999999</c:v>
                      </c:pt>
                      <c:pt idx="431">
                        <c:v>19.47999999999999</c:v>
                      </c:pt>
                      <c:pt idx="432">
                        <c:v>19.5</c:v>
                      </c:pt>
                      <c:pt idx="433">
                        <c:v>19.5</c:v>
                      </c:pt>
                      <c:pt idx="434">
                        <c:v>19.5</c:v>
                      </c:pt>
                      <c:pt idx="435">
                        <c:v>19.5</c:v>
                      </c:pt>
                      <c:pt idx="436">
                        <c:v>19.5</c:v>
                      </c:pt>
                      <c:pt idx="437">
                        <c:v>19.5</c:v>
                      </c:pt>
                      <c:pt idx="438">
                        <c:v>19.5</c:v>
                      </c:pt>
                      <c:pt idx="439">
                        <c:v>19.5</c:v>
                      </c:pt>
                      <c:pt idx="440">
                        <c:v>19.5</c:v>
                      </c:pt>
                      <c:pt idx="441">
                        <c:v>19.5</c:v>
                      </c:pt>
                      <c:pt idx="442">
                        <c:v>19.52</c:v>
                      </c:pt>
                      <c:pt idx="443">
                        <c:v>19.52</c:v>
                      </c:pt>
                      <c:pt idx="444">
                        <c:v>19.52</c:v>
                      </c:pt>
                      <c:pt idx="445">
                        <c:v>19.52</c:v>
                      </c:pt>
                      <c:pt idx="446">
                        <c:v>19.54</c:v>
                      </c:pt>
                      <c:pt idx="447">
                        <c:v>19.54</c:v>
                      </c:pt>
                      <c:pt idx="448">
                        <c:v>19.559999999999999</c:v>
                      </c:pt>
                      <c:pt idx="449">
                        <c:v>19.559999999999999</c:v>
                      </c:pt>
                      <c:pt idx="450">
                        <c:v>19.579999999999991</c:v>
                      </c:pt>
                      <c:pt idx="451">
                        <c:v>19.579999999999991</c:v>
                      </c:pt>
                      <c:pt idx="452">
                        <c:v>19.579999999999991</c:v>
                      </c:pt>
                      <c:pt idx="453">
                        <c:v>19.579999999999991</c:v>
                      </c:pt>
                      <c:pt idx="454">
                        <c:v>19.599999999999991</c:v>
                      </c:pt>
                      <c:pt idx="455">
                        <c:v>19.599999999999991</c:v>
                      </c:pt>
                      <c:pt idx="456">
                        <c:v>19.62</c:v>
                      </c:pt>
                      <c:pt idx="457">
                        <c:v>19.62</c:v>
                      </c:pt>
                      <c:pt idx="458">
                        <c:v>19.64</c:v>
                      </c:pt>
                      <c:pt idx="459">
                        <c:v>19.64</c:v>
                      </c:pt>
                      <c:pt idx="460">
                        <c:v>19.64</c:v>
                      </c:pt>
                      <c:pt idx="461">
                        <c:v>19.64</c:v>
                      </c:pt>
                      <c:pt idx="462">
                        <c:v>19.66</c:v>
                      </c:pt>
                      <c:pt idx="463">
                        <c:v>19.66</c:v>
                      </c:pt>
                      <c:pt idx="464">
                        <c:v>19.68</c:v>
                      </c:pt>
                      <c:pt idx="465">
                        <c:v>19.68</c:v>
                      </c:pt>
                      <c:pt idx="466">
                        <c:v>19.68</c:v>
                      </c:pt>
                      <c:pt idx="467">
                        <c:v>19.7</c:v>
                      </c:pt>
                      <c:pt idx="468">
                        <c:v>19.7</c:v>
                      </c:pt>
                      <c:pt idx="469">
                        <c:v>19.7</c:v>
                      </c:pt>
                      <c:pt idx="470">
                        <c:v>19.7</c:v>
                      </c:pt>
                      <c:pt idx="471">
                        <c:v>19.7</c:v>
                      </c:pt>
                      <c:pt idx="472">
                        <c:v>19.72</c:v>
                      </c:pt>
                      <c:pt idx="473">
                        <c:v>19.72</c:v>
                      </c:pt>
                      <c:pt idx="474">
                        <c:v>19.72</c:v>
                      </c:pt>
                      <c:pt idx="475">
                        <c:v>19.739999999999991</c:v>
                      </c:pt>
                      <c:pt idx="476">
                        <c:v>19.739999999999991</c:v>
                      </c:pt>
                      <c:pt idx="477">
                        <c:v>19.739999999999991</c:v>
                      </c:pt>
                      <c:pt idx="478">
                        <c:v>19.739999999999991</c:v>
                      </c:pt>
                      <c:pt idx="479">
                        <c:v>19.739999999999991</c:v>
                      </c:pt>
                      <c:pt idx="480">
                        <c:v>19.759999999999991</c:v>
                      </c:pt>
                      <c:pt idx="481">
                        <c:v>19.759999999999991</c:v>
                      </c:pt>
                      <c:pt idx="482">
                        <c:v>19.759999999999991</c:v>
                      </c:pt>
                      <c:pt idx="483">
                        <c:v>19.77999999999999</c:v>
                      </c:pt>
                      <c:pt idx="484">
                        <c:v>19.77999999999999</c:v>
                      </c:pt>
                      <c:pt idx="485">
                        <c:v>19.77999999999999</c:v>
                      </c:pt>
                      <c:pt idx="486">
                        <c:v>19.79999999999999</c:v>
                      </c:pt>
                      <c:pt idx="487">
                        <c:v>19.79999999999999</c:v>
                      </c:pt>
                      <c:pt idx="488">
                        <c:v>19.79999999999999</c:v>
                      </c:pt>
                      <c:pt idx="489">
                        <c:v>19.79999999999999</c:v>
                      </c:pt>
                      <c:pt idx="490">
                        <c:v>19.79999999999999</c:v>
                      </c:pt>
                      <c:pt idx="491">
                        <c:v>19.82</c:v>
                      </c:pt>
                      <c:pt idx="492">
                        <c:v>19.82</c:v>
                      </c:pt>
                      <c:pt idx="493">
                        <c:v>19.82</c:v>
                      </c:pt>
                      <c:pt idx="494">
                        <c:v>19.82</c:v>
                      </c:pt>
                      <c:pt idx="495">
                        <c:v>19.82</c:v>
                      </c:pt>
                      <c:pt idx="496">
                        <c:v>19.82</c:v>
                      </c:pt>
                      <c:pt idx="497">
                        <c:v>19.82</c:v>
                      </c:pt>
                      <c:pt idx="498">
                        <c:v>19.82</c:v>
                      </c:pt>
                      <c:pt idx="499">
                        <c:v>19.82</c:v>
                      </c:pt>
                      <c:pt idx="500">
                        <c:v>19.82</c:v>
                      </c:pt>
                      <c:pt idx="501">
                        <c:v>19.82</c:v>
                      </c:pt>
                      <c:pt idx="502">
                        <c:v>19.82</c:v>
                      </c:pt>
                      <c:pt idx="503">
                        <c:v>19.82</c:v>
                      </c:pt>
                      <c:pt idx="504">
                        <c:v>19.79999999999999</c:v>
                      </c:pt>
                      <c:pt idx="505">
                        <c:v>19.79999999999999</c:v>
                      </c:pt>
                      <c:pt idx="506">
                        <c:v>19.79999999999999</c:v>
                      </c:pt>
                      <c:pt idx="507">
                        <c:v>19.79999999999999</c:v>
                      </c:pt>
                      <c:pt idx="508">
                        <c:v>19.79999999999999</c:v>
                      </c:pt>
                      <c:pt idx="509">
                        <c:v>19.79999999999999</c:v>
                      </c:pt>
                      <c:pt idx="510">
                        <c:v>19.77999999999999</c:v>
                      </c:pt>
                      <c:pt idx="511">
                        <c:v>19.77999999999999</c:v>
                      </c:pt>
                      <c:pt idx="512">
                        <c:v>19.77999999999999</c:v>
                      </c:pt>
                      <c:pt idx="513">
                        <c:v>19.77999999999999</c:v>
                      </c:pt>
                      <c:pt idx="514">
                        <c:v>19.77999999999999</c:v>
                      </c:pt>
                      <c:pt idx="515">
                        <c:v>19.77999999999999</c:v>
                      </c:pt>
                      <c:pt idx="516">
                        <c:v>19.77999999999999</c:v>
                      </c:pt>
                      <c:pt idx="517">
                        <c:v>19.77999999999999</c:v>
                      </c:pt>
                      <c:pt idx="518">
                        <c:v>19.77999999999999</c:v>
                      </c:pt>
                      <c:pt idx="519">
                        <c:v>19.77999999999999</c:v>
                      </c:pt>
                      <c:pt idx="520">
                        <c:v>19.77999999999999</c:v>
                      </c:pt>
                      <c:pt idx="521">
                        <c:v>19.79999999999999</c:v>
                      </c:pt>
                      <c:pt idx="522">
                        <c:v>19.79999999999999</c:v>
                      </c:pt>
                      <c:pt idx="523">
                        <c:v>19.79999999999999</c:v>
                      </c:pt>
                      <c:pt idx="524">
                        <c:v>19.82</c:v>
                      </c:pt>
                      <c:pt idx="525">
                        <c:v>19.82</c:v>
                      </c:pt>
                      <c:pt idx="526">
                        <c:v>19.82</c:v>
                      </c:pt>
                      <c:pt idx="527">
                        <c:v>19.84</c:v>
                      </c:pt>
                      <c:pt idx="528">
                        <c:v>19.84</c:v>
                      </c:pt>
                      <c:pt idx="529">
                        <c:v>19.86</c:v>
                      </c:pt>
                      <c:pt idx="530">
                        <c:v>19.86</c:v>
                      </c:pt>
                      <c:pt idx="531">
                        <c:v>19.88</c:v>
                      </c:pt>
                      <c:pt idx="532">
                        <c:v>19.88</c:v>
                      </c:pt>
                      <c:pt idx="533">
                        <c:v>19.899999999999999</c:v>
                      </c:pt>
                      <c:pt idx="534">
                        <c:v>19.899999999999999</c:v>
                      </c:pt>
                      <c:pt idx="535">
                        <c:v>19.899999999999999</c:v>
                      </c:pt>
                      <c:pt idx="536">
                        <c:v>19.899999999999999</c:v>
                      </c:pt>
                      <c:pt idx="537">
                        <c:v>19.919999999999991</c:v>
                      </c:pt>
                      <c:pt idx="538">
                        <c:v>19.919999999999991</c:v>
                      </c:pt>
                      <c:pt idx="539">
                        <c:v>19.919999999999991</c:v>
                      </c:pt>
                      <c:pt idx="540">
                        <c:v>19.919999999999991</c:v>
                      </c:pt>
                      <c:pt idx="541">
                        <c:v>19.919999999999991</c:v>
                      </c:pt>
                      <c:pt idx="542">
                        <c:v>19.919999999999991</c:v>
                      </c:pt>
                      <c:pt idx="543">
                        <c:v>19.919999999999991</c:v>
                      </c:pt>
                      <c:pt idx="544">
                        <c:v>19.919999999999991</c:v>
                      </c:pt>
                      <c:pt idx="545">
                        <c:v>19.919999999999991</c:v>
                      </c:pt>
                      <c:pt idx="546">
                        <c:v>19.919999999999991</c:v>
                      </c:pt>
                      <c:pt idx="547">
                        <c:v>19.919999999999991</c:v>
                      </c:pt>
                      <c:pt idx="548">
                        <c:v>19.919999999999991</c:v>
                      </c:pt>
                      <c:pt idx="549">
                        <c:v>19.919999999999991</c:v>
                      </c:pt>
                      <c:pt idx="550">
                        <c:v>19.919999999999991</c:v>
                      </c:pt>
                      <c:pt idx="551">
                        <c:v>19.919999999999991</c:v>
                      </c:pt>
                      <c:pt idx="552">
                        <c:v>19.919999999999991</c:v>
                      </c:pt>
                      <c:pt idx="553">
                        <c:v>19.919999999999991</c:v>
                      </c:pt>
                      <c:pt idx="554">
                        <c:v>19.919999999999991</c:v>
                      </c:pt>
                      <c:pt idx="555">
                        <c:v>19.919999999999991</c:v>
                      </c:pt>
                      <c:pt idx="556">
                        <c:v>19.919999999999991</c:v>
                      </c:pt>
                      <c:pt idx="557">
                        <c:v>19.919999999999991</c:v>
                      </c:pt>
                      <c:pt idx="558">
                        <c:v>19.919999999999991</c:v>
                      </c:pt>
                      <c:pt idx="559">
                        <c:v>19.919999999999991</c:v>
                      </c:pt>
                      <c:pt idx="560">
                        <c:v>19.919999999999991</c:v>
                      </c:pt>
                      <c:pt idx="561">
                        <c:v>19.919999999999991</c:v>
                      </c:pt>
                      <c:pt idx="562">
                        <c:v>19.919999999999991</c:v>
                      </c:pt>
                      <c:pt idx="563">
                        <c:v>19.919999999999991</c:v>
                      </c:pt>
                      <c:pt idx="564">
                        <c:v>19.919999999999991</c:v>
                      </c:pt>
                      <c:pt idx="565">
                        <c:v>19.919999999999991</c:v>
                      </c:pt>
                      <c:pt idx="566">
                        <c:v>19.919999999999991</c:v>
                      </c:pt>
                      <c:pt idx="567">
                        <c:v>19.919999999999991</c:v>
                      </c:pt>
                      <c:pt idx="568">
                        <c:v>19.919999999999991</c:v>
                      </c:pt>
                      <c:pt idx="569">
                        <c:v>19.919999999999991</c:v>
                      </c:pt>
                      <c:pt idx="570">
                        <c:v>19.919999999999991</c:v>
                      </c:pt>
                      <c:pt idx="571">
                        <c:v>19.919999999999991</c:v>
                      </c:pt>
                      <c:pt idx="572">
                        <c:v>19.919999999999991</c:v>
                      </c:pt>
                      <c:pt idx="573">
                        <c:v>19.919999999999991</c:v>
                      </c:pt>
                      <c:pt idx="574">
                        <c:v>19.899999999999999</c:v>
                      </c:pt>
                      <c:pt idx="575">
                        <c:v>19.899999999999999</c:v>
                      </c:pt>
                      <c:pt idx="576">
                        <c:v>19.899999999999999</c:v>
                      </c:pt>
                      <c:pt idx="577">
                        <c:v>19.899999999999999</c:v>
                      </c:pt>
                      <c:pt idx="578">
                        <c:v>19.899999999999999</c:v>
                      </c:pt>
                      <c:pt idx="579">
                        <c:v>19.899999999999999</c:v>
                      </c:pt>
                      <c:pt idx="580">
                        <c:v>19.88</c:v>
                      </c:pt>
                      <c:pt idx="581">
                        <c:v>19.88</c:v>
                      </c:pt>
                      <c:pt idx="582">
                        <c:v>19.88</c:v>
                      </c:pt>
                      <c:pt idx="583">
                        <c:v>19.88</c:v>
                      </c:pt>
                      <c:pt idx="584">
                        <c:v>19.88</c:v>
                      </c:pt>
                      <c:pt idx="585">
                        <c:v>19.86</c:v>
                      </c:pt>
                      <c:pt idx="586">
                        <c:v>19.86</c:v>
                      </c:pt>
                      <c:pt idx="587">
                        <c:v>19.86</c:v>
                      </c:pt>
                      <c:pt idx="588">
                        <c:v>19.86</c:v>
                      </c:pt>
                      <c:pt idx="589">
                        <c:v>19.86</c:v>
                      </c:pt>
                      <c:pt idx="590">
                        <c:v>19.84</c:v>
                      </c:pt>
                      <c:pt idx="591">
                        <c:v>19.84</c:v>
                      </c:pt>
                      <c:pt idx="592">
                        <c:v>19.84</c:v>
                      </c:pt>
                      <c:pt idx="593">
                        <c:v>19.84</c:v>
                      </c:pt>
                      <c:pt idx="594">
                        <c:v>19.84</c:v>
                      </c:pt>
                      <c:pt idx="595">
                        <c:v>19.84</c:v>
                      </c:pt>
                      <c:pt idx="596">
                        <c:v>19.84</c:v>
                      </c:pt>
                      <c:pt idx="597">
                        <c:v>19.84</c:v>
                      </c:pt>
                      <c:pt idx="598">
                        <c:v>19.84</c:v>
                      </c:pt>
                      <c:pt idx="599">
                        <c:v>19.84</c:v>
                      </c:pt>
                      <c:pt idx="600">
                        <c:v>19.84</c:v>
                      </c:pt>
                      <c:pt idx="601">
                        <c:v>19.84</c:v>
                      </c:pt>
                      <c:pt idx="602">
                        <c:v>19.82</c:v>
                      </c:pt>
                      <c:pt idx="603">
                        <c:v>19.82</c:v>
                      </c:pt>
                      <c:pt idx="604">
                        <c:v>19.82</c:v>
                      </c:pt>
                      <c:pt idx="605">
                        <c:v>19.82</c:v>
                      </c:pt>
                      <c:pt idx="606">
                        <c:v>19.82</c:v>
                      </c:pt>
                      <c:pt idx="607">
                        <c:v>19.82</c:v>
                      </c:pt>
                      <c:pt idx="608">
                        <c:v>19.79999999999999</c:v>
                      </c:pt>
                      <c:pt idx="609">
                        <c:v>19.79999999999999</c:v>
                      </c:pt>
                      <c:pt idx="610">
                        <c:v>19.79999999999999</c:v>
                      </c:pt>
                      <c:pt idx="611">
                        <c:v>19.79999999999999</c:v>
                      </c:pt>
                      <c:pt idx="612">
                        <c:v>19.77999999999999</c:v>
                      </c:pt>
                      <c:pt idx="613">
                        <c:v>19.77999999999999</c:v>
                      </c:pt>
                      <c:pt idx="614">
                        <c:v>19.77999999999999</c:v>
                      </c:pt>
                      <c:pt idx="615">
                        <c:v>19.759999999999991</c:v>
                      </c:pt>
                      <c:pt idx="616">
                        <c:v>19.759999999999991</c:v>
                      </c:pt>
                      <c:pt idx="617">
                        <c:v>19.759999999999991</c:v>
                      </c:pt>
                      <c:pt idx="618">
                        <c:v>19.759999999999991</c:v>
                      </c:pt>
                      <c:pt idx="619">
                        <c:v>19.739999999999991</c:v>
                      </c:pt>
                      <c:pt idx="620">
                        <c:v>19.739999999999991</c:v>
                      </c:pt>
                      <c:pt idx="621">
                        <c:v>19.739999999999991</c:v>
                      </c:pt>
                      <c:pt idx="622">
                        <c:v>19.739999999999991</c:v>
                      </c:pt>
                      <c:pt idx="623">
                        <c:v>19.739999999999991</c:v>
                      </c:pt>
                      <c:pt idx="624">
                        <c:v>19.739999999999991</c:v>
                      </c:pt>
                      <c:pt idx="625">
                        <c:v>19.739999999999991</c:v>
                      </c:pt>
                      <c:pt idx="626">
                        <c:v>19.739999999999991</c:v>
                      </c:pt>
                      <c:pt idx="627">
                        <c:v>19.739999999999991</c:v>
                      </c:pt>
                      <c:pt idx="628">
                        <c:v>19.739999999999991</c:v>
                      </c:pt>
                      <c:pt idx="629">
                        <c:v>19.739999999999991</c:v>
                      </c:pt>
                      <c:pt idx="630">
                        <c:v>19.739999999999991</c:v>
                      </c:pt>
                      <c:pt idx="631">
                        <c:v>19.739999999999991</c:v>
                      </c:pt>
                      <c:pt idx="632">
                        <c:v>19.759999999999991</c:v>
                      </c:pt>
                      <c:pt idx="633">
                        <c:v>19.759999999999991</c:v>
                      </c:pt>
                      <c:pt idx="634">
                        <c:v>19.759999999999991</c:v>
                      </c:pt>
                      <c:pt idx="635">
                        <c:v>19.759999999999991</c:v>
                      </c:pt>
                      <c:pt idx="636">
                        <c:v>19.77999999999999</c:v>
                      </c:pt>
                      <c:pt idx="637">
                        <c:v>19.77999999999999</c:v>
                      </c:pt>
                      <c:pt idx="638">
                        <c:v>19.77999999999999</c:v>
                      </c:pt>
                      <c:pt idx="639">
                        <c:v>19.77999999999999</c:v>
                      </c:pt>
                      <c:pt idx="640">
                        <c:v>19.77999999999999</c:v>
                      </c:pt>
                      <c:pt idx="641">
                        <c:v>19.79999999999999</c:v>
                      </c:pt>
                      <c:pt idx="642">
                        <c:v>19.79999999999999</c:v>
                      </c:pt>
                      <c:pt idx="643">
                        <c:v>19.79999999999999</c:v>
                      </c:pt>
                      <c:pt idx="644">
                        <c:v>19.79999999999999</c:v>
                      </c:pt>
                      <c:pt idx="645">
                        <c:v>19.79999999999999</c:v>
                      </c:pt>
                      <c:pt idx="646">
                        <c:v>19.79999999999999</c:v>
                      </c:pt>
                      <c:pt idx="647">
                        <c:v>19.79999999999999</c:v>
                      </c:pt>
                      <c:pt idx="648">
                        <c:v>19.79999999999999</c:v>
                      </c:pt>
                      <c:pt idx="649">
                        <c:v>19.79999999999999</c:v>
                      </c:pt>
                      <c:pt idx="650">
                        <c:v>19.79999999999999</c:v>
                      </c:pt>
                      <c:pt idx="651">
                        <c:v>19.79999999999999</c:v>
                      </c:pt>
                      <c:pt idx="652">
                        <c:v>19.79999999999999</c:v>
                      </c:pt>
                      <c:pt idx="653">
                        <c:v>19.79999999999999</c:v>
                      </c:pt>
                      <c:pt idx="654">
                        <c:v>19.79999999999999</c:v>
                      </c:pt>
                      <c:pt idx="655">
                        <c:v>19.79999999999999</c:v>
                      </c:pt>
                      <c:pt idx="656">
                        <c:v>19.79999999999999</c:v>
                      </c:pt>
                      <c:pt idx="657">
                        <c:v>19.79999999999999</c:v>
                      </c:pt>
                      <c:pt idx="658">
                        <c:v>19.79999999999999</c:v>
                      </c:pt>
                      <c:pt idx="659">
                        <c:v>19.79999999999999</c:v>
                      </c:pt>
                      <c:pt idx="660">
                        <c:v>19.79999999999999</c:v>
                      </c:pt>
                      <c:pt idx="661">
                        <c:v>19.79999999999999</c:v>
                      </c:pt>
                      <c:pt idx="662">
                        <c:v>19.82</c:v>
                      </c:pt>
                      <c:pt idx="663">
                        <c:v>19.82</c:v>
                      </c:pt>
                      <c:pt idx="664">
                        <c:v>19.82</c:v>
                      </c:pt>
                      <c:pt idx="665">
                        <c:v>19.84</c:v>
                      </c:pt>
                      <c:pt idx="666">
                        <c:v>19.84</c:v>
                      </c:pt>
                      <c:pt idx="667">
                        <c:v>19.84</c:v>
                      </c:pt>
                      <c:pt idx="668">
                        <c:v>19.86</c:v>
                      </c:pt>
                      <c:pt idx="669">
                        <c:v>19.86</c:v>
                      </c:pt>
                      <c:pt idx="670">
                        <c:v>19.88</c:v>
                      </c:pt>
                      <c:pt idx="671">
                        <c:v>19.88</c:v>
                      </c:pt>
                      <c:pt idx="672">
                        <c:v>19.899999999999999</c:v>
                      </c:pt>
                      <c:pt idx="673">
                        <c:v>19.899999999999999</c:v>
                      </c:pt>
                      <c:pt idx="674">
                        <c:v>19.899999999999999</c:v>
                      </c:pt>
                      <c:pt idx="675">
                        <c:v>19.919999999999991</c:v>
                      </c:pt>
                      <c:pt idx="676">
                        <c:v>19.919999999999991</c:v>
                      </c:pt>
                      <c:pt idx="677">
                        <c:v>19.939999999999991</c:v>
                      </c:pt>
                      <c:pt idx="678">
                        <c:v>19.939999999999991</c:v>
                      </c:pt>
                      <c:pt idx="679">
                        <c:v>19.95999999999999</c:v>
                      </c:pt>
                      <c:pt idx="680">
                        <c:v>19.97999999999999</c:v>
                      </c:pt>
                      <c:pt idx="681">
                        <c:v>19.97999999999999</c:v>
                      </c:pt>
                      <c:pt idx="682">
                        <c:v>19.97999999999999</c:v>
                      </c:pt>
                      <c:pt idx="683">
                        <c:v>20</c:v>
                      </c:pt>
                      <c:pt idx="684">
                        <c:v>20</c:v>
                      </c:pt>
                      <c:pt idx="685">
                        <c:v>20</c:v>
                      </c:pt>
                      <c:pt idx="686">
                        <c:v>20.02</c:v>
                      </c:pt>
                      <c:pt idx="687">
                        <c:v>20.02</c:v>
                      </c:pt>
                      <c:pt idx="688">
                        <c:v>20.04</c:v>
                      </c:pt>
                      <c:pt idx="689">
                        <c:v>20.04</c:v>
                      </c:pt>
                      <c:pt idx="690">
                        <c:v>20.059999999999999</c:v>
                      </c:pt>
                      <c:pt idx="691">
                        <c:v>20.059999999999999</c:v>
                      </c:pt>
                      <c:pt idx="692">
                        <c:v>20.079999999999991</c:v>
                      </c:pt>
                      <c:pt idx="693">
                        <c:v>20.079999999999991</c:v>
                      </c:pt>
                      <c:pt idx="694">
                        <c:v>20.079999999999991</c:v>
                      </c:pt>
                      <c:pt idx="695">
                        <c:v>20.099999999999991</c:v>
                      </c:pt>
                      <c:pt idx="696">
                        <c:v>20.099999999999991</c:v>
                      </c:pt>
                      <c:pt idx="697">
                        <c:v>20.12</c:v>
                      </c:pt>
                      <c:pt idx="698">
                        <c:v>20.12</c:v>
                      </c:pt>
                      <c:pt idx="699">
                        <c:v>20.14</c:v>
                      </c:pt>
                      <c:pt idx="700">
                        <c:v>20.16</c:v>
                      </c:pt>
                      <c:pt idx="701">
                        <c:v>20.18</c:v>
                      </c:pt>
                      <c:pt idx="702">
                        <c:v>20.18</c:v>
                      </c:pt>
                      <c:pt idx="703">
                        <c:v>20.18</c:v>
                      </c:pt>
                      <c:pt idx="704">
                        <c:v>20.2</c:v>
                      </c:pt>
                      <c:pt idx="705">
                        <c:v>20.22</c:v>
                      </c:pt>
                      <c:pt idx="706">
                        <c:v>20.239999999999991</c:v>
                      </c:pt>
                      <c:pt idx="707">
                        <c:v>20.239999999999991</c:v>
                      </c:pt>
                      <c:pt idx="708">
                        <c:v>20.259999999999991</c:v>
                      </c:pt>
                      <c:pt idx="709">
                        <c:v>20.27999999999999</c:v>
                      </c:pt>
                      <c:pt idx="710">
                        <c:v>20.27999999999999</c:v>
                      </c:pt>
                      <c:pt idx="711">
                        <c:v>20.27999999999999</c:v>
                      </c:pt>
                      <c:pt idx="712">
                        <c:v>20.32</c:v>
                      </c:pt>
                      <c:pt idx="713">
                        <c:v>20.32</c:v>
                      </c:pt>
                      <c:pt idx="714">
                        <c:v>20.32</c:v>
                      </c:pt>
                      <c:pt idx="715">
                        <c:v>20.34</c:v>
                      </c:pt>
                      <c:pt idx="716">
                        <c:v>20.34</c:v>
                      </c:pt>
                      <c:pt idx="717">
                        <c:v>20.36</c:v>
                      </c:pt>
                      <c:pt idx="718">
                        <c:v>20.36</c:v>
                      </c:pt>
                      <c:pt idx="719">
                        <c:v>20.38</c:v>
                      </c:pt>
                      <c:pt idx="720">
                        <c:v>20.38</c:v>
                      </c:pt>
                      <c:pt idx="721">
                        <c:v>20.38</c:v>
                      </c:pt>
                      <c:pt idx="722">
                        <c:v>20.38</c:v>
                      </c:pt>
                      <c:pt idx="723">
                        <c:v>20.399999999999999</c:v>
                      </c:pt>
                      <c:pt idx="724">
                        <c:v>20.399999999999999</c:v>
                      </c:pt>
                      <c:pt idx="725">
                        <c:v>20.399999999999999</c:v>
                      </c:pt>
                      <c:pt idx="726">
                        <c:v>20.419999999999991</c:v>
                      </c:pt>
                      <c:pt idx="727">
                        <c:v>20.419999999999991</c:v>
                      </c:pt>
                      <c:pt idx="728">
                        <c:v>20.419999999999991</c:v>
                      </c:pt>
                      <c:pt idx="729">
                        <c:v>20.439999999999991</c:v>
                      </c:pt>
                      <c:pt idx="730">
                        <c:v>20.439999999999991</c:v>
                      </c:pt>
                      <c:pt idx="731">
                        <c:v>20.439999999999991</c:v>
                      </c:pt>
                      <c:pt idx="732">
                        <c:v>20.439999999999991</c:v>
                      </c:pt>
                      <c:pt idx="733">
                        <c:v>20.439999999999991</c:v>
                      </c:pt>
                      <c:pt idx="734">
                        <c:v>20.45999999999999</c:v>
                      </c:pt>
                      <c:pt idx="735">
                        <c:v>20.45999999999999</c:v>
                      </c:pt>
                      <c:pt idx="736">
                        <c:v>20.47999999999999</c:v>
                      </c:pt>
                      <c:pt idx="737">
                        <c:v>20.47999999999999</c:v>
                      </c:pt>
                      <c:pt idx="738">
                        <c:v>20.47999999999999</c:v>
                      </c:pt>
                      <c:pt idx="739">
                        <c:v>20.47999999999999</c:v>
                      </c:pt>
                      <c:pt idx="740">
                        <c:v>20.5</c:v>
                      </c:pt>
                      <c:pt idx="741">
                        <c:v>20.5</c:v>
                      </c:pt>
                      <c:pt idx="742">
                        <c:v>20.5</c:v>
                      </c:pt>
                      <c:pt idx="743">
                        <c:v>20.5</c:v>
                      </c:pt>
                      <c:pt idx="744">
                        <c:v>20.5</c:v>
                      </c:pt>
                      <c:pt idx="745">
                        <c:v>20.5</c:v>
                      </c:pt>
                      <c:pt idx="746">
                        <c:v>20.5</c:v>
                      </c:pt>
                      <c:pt idx="747">
                        <c:v>20.5</c:v>
                      </c:pt>
                      <c:pt idx="748">
                        <c:v>20.5</c:v>
                      </c:pt>
                      <c:pt idx="749">
                        <c:v>20.5</c:v>
                      </c:pt>
                      <c:pt idx="750">
                        <c:v>20.5</c:v>
                      </c:pt>
                      <c:pt idx="751">
                        <c:v>20.5</c:v>
                      </c:pt>
                      <c:pt idx="752">
                        <c:v>20.5</c:v>
                      </c:pt>
                      <c:pt idx="753">
                        <c:v>20.5</c:v>
                      </c:pt>
                      <c:pt idx="754">
                        <c:v>20.5</c:v>
                      </c:pt>
                      <c:pt idx="755">
                        <c:v>20.5</c:v>
                      </c:pt>
                      <c:pt idx="756">
                        <c:v>20.5</c:v>
                      </c:pt>
                      <c:pt idx="757">
                        <c:v>20.5</c:v>
                      </c:pt>
                      <c:pt idx="758">
                        <c:v>20.5</c:v>
                      </c:pt>
                      <c:pt idx="759">
                        <c:v>20.5</c:v>
                      </c:pt>
                      <c:pt idx="760">
                        <c:v>20.5</c:v>
                      </c:pt>
                      <c:pt idx="761">
                        <c:v>20.47999999999999</c:v>
                      </c:pt>
                      <c:pt idx="762">
                        <c:v>20.5</c:v>
                      </c:pt>
                      <c:pt idx="763">
                        <c:v>20.5</c:v>
                      </c:pt>
                      <c:pt idx="764">
                        <c:v>20.5</c:v>
                      </c:pt>
                      <c:pt idx="765">
                        <c:v>20.5</c:v>
                      </c:pt>
                      <c:pt idx="766">
                        <c:v>20.5</c:v>
                      </c:pt>
                      <c:pt idx="767">
                        <c:v>20.5</c:v>
                      </c:pt>
                      <c:pt idx="768">
                        <c:v>20.52</c:v>
                      </c:pt>
                      <c:pt idx="769">
                        <c:v>20.52</c:v>
                      </c:pt>
                      <c:pt idx="770">
                        <c:v>20.52</c:v>
                      </c:pt>
                      <c:pt idx="771">
                        <c:v>20.54</c:v>
                      </c:pt>
                      <c:pt idx="772">
                        <c:v>20.54</c:v>
                      </c:pt>
                      <c:pt idx="773">
                        <c:v>20.54</c:v>
                      </c:pt>
                      <c:pt idx="774">
                        <c:v>20.56</c:v>
                      </c:pt>
                      <c:pt idx="775">
                        <c:v>20.56</c:v>
                      </c:pt>
                      <c:pt idx="776">
                        <c:v>20.58</c:v>
                      </c:pt>
                      <c:pt idx="777">
                        <c:v>20.58</c:v>
                      </c:pt>
                      <c:pt idx="778">
                        <c:v>20.58</c:v>
                      </c:pt>
                      <c:pt idx="779">
                        <c:v>20.58</c:v>
                      </c:pt>
                      <c:pt idx="780">
                        <c:v>20.599999999999991</c:v>
                      </c:pt>
                      <c:pt idx="781">
                        <c:v>20.599999999999991</c:v>
                      </c:pt>
                      <c:pt idx="782">
                        <c:v>20.62</c:v>
                      </c:pt>
                      <c:pt idx="783">
                        <c:v>20.62</c:v>
                      </c:pt>
                      <c:pt idx="784">
                        <c:v>20.62</c:v>
                      </c:pt>
                      <c:pt idx="785">
                        <c:v>20.62</c:v>
                      </c:pt>
                      <c:pt idx="786">
                        <c:v>20.62</c:v>
                      </c:pt>
                      <c:pt idx="787">
                        <c:v>20.62</c:v>
                      </c:pt>
                      <c:pt idx="788">
                        <c:v>20.62</c:v>
                      </c:pt>
                      <c:pt idx="789">
                        <c:v>20.62</c:v>
                      </c:pt>
                      <c:pt idx="790">
                        <c:v>20.62</c:v>
                      </c:pt>
                      <c:pt idx="791">
                        <c:v>20.62</c:v>
                      </c:pt>
                      <c:pt idx="792">
                        <c:v>20.62</c:v>
                      </c:pt>
                      <c:pt idx="793">
                        <c:v>20.62</c:v>
                      </c:pt>
                      <c:pt idx="794">
                        <c:v>20.599999999999991</c:v>
                      </c:pt>
                      <c:pt idx="795">
                        <c:v>20.599999999999991</c:v>
                      </c:pt>
                      <c:pt idx="796">
                        <c:v>20.599999999999991</c:v>
                      </c:pt>
                      <c:pt idx="797">
                        <c:v>20.599999999999991</c:v>
                      </c:pt>
                      <c:pt idx="798">
                        <c:v>20.599999999999991</c:v>
                      </c:pt>
                      <c:pt idx="799">
                        <c:v>20.599999999999991</c:v>
                      </c:pt>
                      <c:pt idx="800">
                        <c:v>20.599999999999991</c:v>
                      </c:pt>
                      <c:pt idx="801">
                        <c:v>20.599999999999991</c:v>
                      </c:pt>
                      <c:pt idx="802">
                        <c:v>20.599999999999991</c:v>
                      </c:pt>
                      <c:pt idx="803">
                        <c:v>20.599999999999991</c:v>
                      </c:pt>
                      <c:pt idx="804">
                        <c:v>20.62</c:v>
                      </c:pt>
                      <c:pt idx="805">
                        <c:v>20.62</c:v>
                      </c:pt>
                      <c:pt idx="806">
                        <c:v>20.62</c:v>
                      </c:pt>
                      <c:pt idx="807">
                        <c:v>20.62</c:v>
                      </c:pt>
                      <c:pt idx="808">
                        <c:v>20.62</c:v>
                      </c:pt>
                      <c:pt idx="809">
                        <c:v>20.64</c:v>
                      </c:pt>
                      <c:pt idx="810">
                        <c:v>20.64</c:v>
                      </c:pt>
                      <c:pt idx="811">
                        <c:v>20.64</c:v>
                      </c:pt>
                      <c:pt idx="812">
                        <c:v>20.64</c:v>
                      </c:pt>
                      <c:pt idx="813">
                        <c:v>20.64</c:v>
                      </c:pt>
                      <c:pt idx="814">
                        <c:v>20.66</c:v>
                      </c:pt>
                      <c:pt idx="815">
                        <c:v>20.66</c:v>
                      </c:pt>
                      <c:pt idx="816">
                        <c:v>20.66</c:v>
                      </c:pt>
                      <c:pt idx="817">
                        <c:v>20.66</c:v>
                      </c:pt>
                      <c:pt idx="818">
                        <c:v>20.66</c:v>
                      </c:pt>
                      <c:pt idx="819">
                        <c:v>20.66</c:v>
                      </c:pt>
                      <c:pt idx="820">
                        <c:v>20.66</c:v>
                      </c:pt>
                      <c:pt idx="821">
                        <c:v>20.66</c:v>
                      </c:pt>
                      <c:pt idx="822">
                        <c:v>20.66</c:v>
                      </c:pt>
                      <c:pt idx="823">
                        <c:v>20.66</c:v>
                      </c:pt>
                      <c:pt idx="824">
                        <c:v>20.66</c:v>
                      </c:pt>
                      <c:pt idx="825">
                        <c:v>20.66</c:v>
                      </c:pt>
                      <c:pt idx="826">
                        <c:v>20.66</c:v>
                      </c:pt>
                      <c:pt idx="827">
                        <c:v>20.66</c:v>
                      </c:pt>
                      <c:pt idx="828">
                        <c:v>20.66</c:v>
                      </c:pt>
                      <c:pt idx="829">
                        <c:v>20.66</c:v>
                      </c:pt>
                      <c:pt idx="830">
                        <c:v>20.66</c:v>
                      </c:pt>
                      <c:pt idx="831">
                        <c:v>20.68</c:v>
                      </c:pt>
                      <c:pt idx="832">
                        <c:v>20.68</c:v>
                      </c:pt>
                      <c:pt idx="833">
                        <c:v>20.68</c:v>
                      </c:pt>
                      <c:pt idx="834">
                        <c:v>20.68</c:v>
                      </c:pt>
                      <c:pt idx="835">
                        <c:v>20.68</c:v>
                      </c:pt>
                      <c:pt idx="836">
                        <c:v>20.68</c:v>
                      </c:pt>
                      <c:pt idx="837">
                        <c:v>20.68</c:v>
                      </c:pt>
                      <c:pt idx="838">
                        <c:v>20.68</c:v>
                      </c:pt>
                      <c:pt idx="839">
                        <c:v>20.7</c:v>
                      </c:pt>
                      <c:pt idx="840">
                        <c:v>20.7</c:v>
                      </c:pt>
                      <c:pt idx="841">
                        <c:v>20.72</c:v>
                      </c:pt>
                      <c:pt idx="842">
                        <c:v>20.72</c:v>
                      </c:pt>
                      <c:pt idx="843">
                        <c:v>20.74</c:v>
                      </c:pt>
                      <c:pt idx="844">
                        <c:v>20.74</c:v>
                      </c:pt>
                      <c:pt idx="845">
                        <c:v>20.74</c:v>
                      </c:pt>
                      <c:pt idx="846">
                        <c:v>20.759999999999991</c:v>
                      </c:pt>
                      <c:pt idx="847">
                        <c:v>20.759999999999991</c:v>
                      </c:pt>
                      <c:pt idx="848">
                        <c:v>20.77999999999999</c:v>
                      </c:pt>
                      <c:pt idx="849">
                        <c:v>20.77999999999999</c:v>
                      </c:pt>
                      <c:pt idx="850">
                        <c:v>20.79999999999999</c:v>
                      </c:pt>
                      <c:pt idx="851">
                        <c:v>20.79999999999999</c:v>
                      </c:pt>
                      <c:pt idx="852">
                        <c:v>20.82</c:v>
                      </c:pt>
                      <c:pt idx="853">
                        <c:v>20.82</c:v>
                      </c:pt>
                      <c:pt idx="854">
                        <c:v>20.82</c:v>
                      </c:pt>
                      <c:pt idx="855">
                        <c:v>20.84</c:v>
                      </c:pt>
                      <c:pt idx="856">
                        <c:v>20.86</c:v>
                      </c:pt>
                      <c:pt idx="857">
                        <c:v>20.86</c:v>
                      </c:pt>
                      <c:pt idx="858">
                        <c:v>20.88</c:v>
                      </c:pt>
                      <c:pt idx="859">
                        <c:v>20.88</c:v>
                      </c:pt>
                      <c:pt idx="860">
                        <c:v>20.88</c:v>
                      </c:pt>
                      <c:pt idx="861">
                        <c:v>20.88</c:v>
                      </c:pt>
                      <c:pt idx="862">
                        <c:v>20.9</c:v>
                      </c:pt>
                      <c:pt idx="863">
                        <c:v>20.919999999999991</c:v>
                      </c:pt>
                      <c:pt idx="864">
                        <c:v>20.919999999999991</c:v>
                      </c:pt>
                      <c:pt idx="865">
                        <c:v>20.939999999999991</c:v>
                      </c:pt>
                      <c:pt idx="866">
                        <c:v>20.95999999999999</c:v>
                      </c:pt>
                      <c:pt idx="867">
                        <c:v>20.95999999999999</c:v>
                      </c:pt>
                      <c:pt idx="868">
                        <c:v>20.97999999999999</c:v>
                      </c:pt>
                      <c:pt idx="869">
                        <c:v>21</c:v>
                      </c:pt>
                      <c:pt idx="870">
                        <c:v>21.02</c:v>
                      </c:pt>
                      <c:pt idx="871">
                        <c:v>21.02</c:v>
                      </c:pt>
                      <c:pt idx="872">
                        <c:v>21.02</c:v>
                      </c:pt>
                      <c:pt idx="873">
                        <c:v>21.04</c:v>
                      </c:pt>
                      <c:pt idx="874">
                        <c:v>21.06</c:v>
                      </c:pt>
                      <c:pt idx="875">
                        <c:v>21.08</c:v>
                      </c:pt>
                      <c:pt idx="876">
                        <c:v>21.099999999999991</c:v>
                      </c:pt>
                      <c:pt idx="877">
                        <c:v>21.12</c:v>
                      </c:pt>
                      <c:pt idx="878">
                        <c:v>21.14</c:v>
                      </c:pt>
                      <c:pt idx="879">
                        <c:v>21.14</c:v>
                      </c:pt>
                      <c:pt idx="880">
                        <c:v>21.16</c:v>
                      </c:pt>
                      <c:pt idx="881">
                        <c:v>21.16</c:v>
                      </c:pt>
                      <c:pt idx="882">
                        <c:v>21.18</c:v>
                      </c:pt>
                      <c:pt idx="883">
                        <c:v>21.2</c:v>
                      </c:pt>
                      <c:pt idx="884">
                        <c:v>21.22</c:v>
                      </c:pt>
                      <c:pt idx="885">
                        <c:v>21.24</c:v>
                      </c:pt>
                      <c:pt idx="886">
                        <c:v>21.259999999999991</c:v>
                      </c:pt>
                      <c:pt idx="887">
                        <c:v>21.259999999999991</c:v>
                      </c:pt>
                      <c:pt idx="888">
                        <c:v>21.27999999999999</c:v>
                      </c:pt>
                      <c:pt idx="889">
                        <c:v>21.27999999999999</c:v>
                      </c:pt>
                      <c:pt idx="890">
                        <c:v>21.29999999999999</c:v>
                      </c:pt>
                      <c:pt idx="891">
                        <c:v>21.32</c:v>
                      </c:pt>
                      <c:pt idx="892">
                        <c:v>21.32</c:v>
                      </c:pt>
                      <c:pt idx="893">
                        <c:v>21.34</c:v>
                      </c:pt>
                      <c:pt idx="894">
                        <c:v>21.34</c:v>
                      </c:pt>
                      <c:pt idx="895">
                        <c:v>21.36</c:v>
                      </c:pt>
                      <c:pt idx="896">
                        <c:v>21.36</c:v>
                      </c:pt>
                      <c:pt idx="897">
                        <c:v>21.36</c:v>
                      </c:pt>
                      <c:pt idx="898">
                        <c:v>21.38</c:v>
                      </c:pt>
                      <c:pt idx="899">
                        <c:v>21.38</c:v>
                      </c:pt>
                      <c:pt idx="900">
                        <c:v>21.38</c:v>
                      </c:pt>
                      <c:pt idx="901">
                        <c:v>21.38</c:v>
                      </c:pt>
                      <c:pt idx="902">
                        <c:v>21.38</c:v>
                      </c:pt>
                      <c:pt idx="903">
                        <c:v>21.38</c:v>
                      </c:pt>
                      <c:pt idx="904">
                        <c:v>21.4</c:v>
                      </c:pt>
                      <c:pt idx="905">
                        <c:v>21.4</c:v>
                      </c:pt>
                      <c:pt idx="906">
                        <c:v>21.4</c:v>
                      </c:pt>
                      <c:pt idx="907">
                        <c:v>21.4</c:v>
                      </c:pt>
                      <c:pt idx="908">
                        <c:v>21.4</c:v>
                      </c:pt>
                      <c:pt idx="909">
                        <c:v>21.4</c:v>
                      </c:pt>
                      <c:pt idx="910">
                        <c:v>21.4</c:v>
                      </c:pt>
                      <c:pt idx="911">
                        <c:v>21.4</c:v>
                      </c:pt>
                      <c:pt idx="912">
                        <c:v>21.4</c:v>
                      </c:pt>
                      <c:pt idx="913">
                        <c:v>21.4</c:v>
                      </c:pt>
                      <c:pt idx="914">
                        <c:v>21.4</c:v>
                      </c:pt>
                      <c:pt idx="915">
                        <c:v>21.4</c:v>
                      </c:pt>
                      <c:pt idx="916">
                        <c:v>21.4</c:v>
                      </c:pt>
                      <c:pt idx="917">
                        <c:v>21.4</c:v>
                      </c:pt>
                      <c:pt idx="918">
                        <c:v>21.38</c:v>
                      </c:pt>
                      <c:pt idx="919">
                        <c:v>21.38</c:v>
                      </c:pt>
                      <c:pt idx="920">
                        <c:v>21.38</c:v>
                      </c:pt>
                      <c:pt idx="921">
                        <c:v>21.38</c:v>
                      </c:pt>
                      <c:pt idx="922">
                        <c:v>21.38</c:v>
                      </c:pt>
                      <c:pt idx="923">
                        <c:v>21.38</c:v>
                      </c:pt>
                      <c:pt idx="924">
                        <c:v>21.36</c:v>
                      </c:pt>
                      <c:pt idx="925">
                        <c:v>21.36</c:v>
                      </c:pt>
                      <c:pt idx="926">
                        <c:v>21.36</c:v>
                      </c:pt>
                      <c:pt idx="927">
                        <c:v>21.36</c:v>
                      </c:pt>
                      <c:pt idx="928">
                        <c:v>21.36</c:v>
                      </c:pt>
                      <c:pt idx="929">
                        <c:v>21.34</c:v>
                      </c:pt>
                      <c:pt idx="930">
                        <c:v>21.34</c:v>
                      </c:pt>
                      <c:pt idx="931">
                        <c:v>21.34</c:v>
                      </c:pt>
                      <c:pt idx="932">
                        <c:v>21.34</c:v>
                      </c:pt>
                      <c:pt idx="933">
                        <c:v>21.32</c:v>
                      </c:pt>
                      <c:pt idx="934">
                        <c:v>21.32</c:v>
                      </c:pt>
                      <c:pt idx="935">
                        <c:v>21.32</c:v>
                      </c:pt>
                      <c:pt idx="936">
                        <c:v>21.32</c:v>
                      </c:pt>
                      <c:pt idx="937">
                        <c:v>21.32</c:v>
                      </c:pt>
                      <c:pt idx="938">
                        <c:v>21.32</c:v>
                      </c:pt>
                      <c:pt idx="939">
                        <c:v>21.29999999999999</c:v>
                      </c:pt>
                      <c:pt idx="940">
                        <c:v>21.29999999999999</c:v>
                      </c:pt>
                      <c:pt idx="941">
                        <c:v>21.29999999999999</c:v>
                      </c:pt>
                      <c:pt idx="942">
                        <c:v>21.29999999999999</c:v>
                      </c:pt>
                      <c:pt idx="943">
                        <c:v>21.29999999999999</c:v>
                      </c:pt>
                      <c:pt idx="944">
                        <c:v>21.29999999999999</c:v>
                      </c:pt>
                      <c:pt idx="945">
                        <c:v>21.29999999999999</c:v>
                      </c:pt>
                      <c:pt idx="946">
                        <c:v>21.29999999999999</c:v>
                      </c:pt>
                      <c:pt idx="947">
                        <c:v>21.29999999999999</c:v>
                      </c:pt>
                      <c:pt idx="948">
                        <c:v>21.29999999999999</c:v>
                      </c:pt>
                      <c:pt idx="949">
                        <c:v>21.29999999999999</c:v>
                      </c:pt>
                      <c:pt idx="950">
                        <c:v>21.27999999999999</c:v>
                      </c:pt>
                      <c:pt idx="951">
                        <c:v>21.27999999999999</c:v>
                      </c:pt>
                      <c:pt idx="952">
                        <c:v>21.27999999999999</c:v>
                      </c:pt>
                      <c:pt idx="953">
                        <c:v>21.27999999999999</c:v>
                      </c:pt>
                      <c:pt idx="954">
                        <c:v>21.27999999999999</c:v>
                      </c:pt>
                      <c:pt idx="955">
                        <c:v>21.27999999999999</c:v>
                      </c:pt>
                      <c:pt idx="956">
                        <c:v>21.27999999999999</c:v>
                      </c:pt>
                      <c:pt idx="957">
                        <c:v>21.259999999999991</c:v>
                      </c:pt>
                      <c:pt idx="958">
                        <c:v>21.259999999999991</c:v>
                      </c:pt>
                      <c:pt idx="959">
                        <c:v>21.24</c:v>
                      </c:pt>
                      <c:pt idx="960">
                        <c:v>21.24</c:v>
                      </c:pt>
                      <c:pt idx="961">
                        <c:v>21.22</c:v>
                      </c:pt>
                      <c:pt idx="962">
                        <c:v>21.22</c:v>
                      </c:pt>
                      <c:pt idx="963">
                        <c:v>21.2</c:v>
                      </c:pt>
                      <c:pt idx="964">
                        <c:v>21.18</c:v>
                      </c:pt>
                      <c:pt idx="965">
                        <c:v>21.18</c:v>
                      </c:pt>
                      <c:pt idx="966">
                        <c:v>21.18</c:v>
                      </c:pt>
                      <c:pt idx="967">
                        <c:v>21.16</c:v>
                      </c:pt>
                      <c:pt idx="968">
                        <c:v>21.14</c:v>
                      </c:pt>
                      <c:pt idx="969">
                        <c:v>21.12</c:v>
                      </c:pt>
                      <c:pt idx="970">
                        <c:v>21.099999999999991</c:v>
                      </c:pt>
                      <c:pt idx="971">
                        <c:v>21.08</c:v>
                      </c:pt>
                      <c:pt idx="972">
                        <c:v>21.06</c:v>
                      </c:pt>
                      <c:pt idx="973">
                        <c:v>21.04</c:v>
                      </c:pt>
                      <c:pt idx="974">
                        <c:v>21.04</c:v>
                      </c:pt>
                      <c:pt idx="975">
                        <c:v>21.02</c:v>
                      </c:pt>
                      <c:pt idx="976">
                        <c:v>21</c:v>
                      </c:pt>
                      <c:pt idx="977">
                        <c:v>20.97999999999999</c:v>
                      </c:pt>
                      <c:pt idx="978">
                        <c:v>20.939999999999991</c:v>
                      </c:pt>
                      <c:pt idx="979">
                        <c:v>20.919999999999991</c:v>
                      </c:pt>
                      <c:pt idx="980">
                        <c:v>20.9</c:v>
                      </c:pt>
                      <c:pt idx="981">
                        <c:v>20.86</c:v>
                      </c:pt>
                      <c:pt idx="982">
                        <c:v>20.86</c:v>
                      </c:pt>
                      <c:pt idx="983">
                        <c:v>20.84</c:v>
                      </c:pt>
                      <c:pt idx="984">
                        <c:v>20.79999999999999</c:v>
                      </c:pt>
                      <c:pt idx="985">
                        <c:v>20.759999999999991</c:v>
                      </c:pt>
                      <c:pt idx="986">
                        <c:v>20.74</c:v>
                      </c:pt>
                      <c:pt idx="987">
                        <c:v>20.7</c:v>
                      </c:pt>
                      <c:pt idx="988">
                        <c:v>20.66</c:v>
                      </c:pt>
                      <c:pt idx="989">
                        <c:v>20.62</c:v>
                      </c:pt>
                      <c:pt idx="990">
                        <c:v>20.56</c:v>
                      </c:pt>
                      <c:pt idx="991">
                        <c:v>20.52</c:v>
                      </c:pt>
                      <c:pt idx="992">
                        <c:v>20.45999999999999</c:v>
                      </c:pt>
                      <c:pt idx="993">
                        <c:v>20.45999999999999</c:v>
                      </c:pt>
                      <c:pt idx="994">
                        <c:v>20.399999999999999</c:v>
                      </c:pt>
                      <c:pt idx="995">
                        <c:v>20.34</c:v>
                      </c:pt>
                      <c:pt idx="996">
                        <c:v>20.27999999999999</c:v>
                      </c:pt>
                      <c:pt idx="997">
                        <c:v>20.22</c:v>
                      </c:pt>
                      <c:pt idx="998">
                        <c:v>20.16</c:v>
                      </c:pt>
                      <c:pt idx="999">
                        <c:v>20.099999999999991</c:v>
                      </c:pt>
                      <c:pt idx="1000">
                        <c:v>20.02</c:v>
                      </c:pt>
                      <c:pt idx="1001">
                        <c:v>19.939999999999991</c:v>
                      </c:pt>
                      <c:pt idx="1002">
                        <c:v>19.939999999999991</c:v>
                      </c:pt>
                      <c:pt idx="1003">
                        <c:v>19.86</c:v>
                      </c:pt>
                      <c:pt idx="1004">
                        <c:v>19.79999999999999</c:v>
                      </c:pt>
                      <c:pt idx="1005">
                        <c:v>19.72</c:v>
                      </c:pt>
                      <c:pt idx="1006">
                        <c:v>19.62</c:v>
                      </c:pt>
                      <c:pt idx="1007">
                        <c:v>19.54</c:v>
                      </c:pt>
                      <c:pt idx="1008">
                        <c:v>19.45999999999999</c:v>
                      </c:pt>
                      <c:pt idx="1009">
                        <c:v>19.38</c:v>
                      </c:pt>
                      <c:pt idx="1010">
                        <c:v>19.29999999999999</c:v>
                      </c:pt>
                      <c:pt idx="1011">
                        <c:v>19.29999999999999</c:v>
                      </c:pt>
                      <c:pt idx="1012">
                        <c:v>19.2</c:v>
                      </c:pt>
                      <c:pt idx="1013">
                        <c:v>19.12</c:v>
                      </c:pt>
                      <c:pt idx="1014">
                        <c:v>19.02</c:v>
                      </c:pt>
                      <c:pt idx="1015">
                        <c:v>18.939999999999991</c:v>
                      </c:pt>
                      <c:pt idx="1016">
                        <c:v>18.84</c:v>
                      </c:pt>
                      <c:pt idx="1017">
                        <c:v>18.759999999999991</c:v>
                      </c:pt>
                      <c:pt idx="1018">
                        <c:v>18.66</c:v>
                      </c:pt>
                      <c:pt idx="1019">
                        <c:v>18.66</c:v>
                      </c:pt>
                      <c:pt idx="1020">
                        <c:v>18.559999999999999</c:v>
                      </c:pt>
                      <c:pt idx="1021">
                        <c:v>18.47999999999999</c:v>
                      </c:pt>
                      <c:pt idx="1022">
                        <c:v>18.38</c:v>
                      </c:pt>
                      <c:pt idx="1023">
                        <c:v>18.27999999999999</c:v>
                      </c:pt>
                      <c:pt idx="1024">
                        <c:v>18.18</c:v>
                      </c:pt>
                      <c:pt idx="1025">
                        <c:v>18.079999999999991</c:v>
                      </c:pt>
                      <c:pt idx="1026">
                        <c:v>17.97999999999999</c:v>
                      </c:pt>
                      <c:pt idx="1027">
                        <c:v>17.88</c:v>
                      </c:pt>
                      <c:pt idx="1028">
                        <c:v>17.77999999999999</c:v>
                      </c:pt>
                      <c:pt idx="1029">
                        <c:v>17.68</c:v>
                      </c:pt>
                      <c:pt idx="1030">
                        <c:v>17.68</c:v>
                      </c:pt>
                      <c:pt idx="1031">
                        <c:v>17.579999999999991</c:v>
                      </c:pt>
                      <c:pt idx="1032">
                        <c:v>17.47999999999999</c:v>
                      </c:pt>
                      <c:pt idx="1033">
                        <c:v>17.38</c:v>
                      </c:pt>
                      <c:pt idx="1034">
                        <c:v>17.259999999999991</c:v>
                      </c:pt>
                      <c:pt idx="1035">
                        <c:v>17.16</c:v>
                      </c:pt>
                      <c:pt idx="1036">
                        <c:v>17.059999999999999</c:v>
                      </c:pt>
                      <c:pt idx="1037">
                        <c:v>16.939999999999991</c:v>
                      </c:pt>
                      <c:pt idx="1038">
                        <c:v>16.84</c:v>
                      </c:pt>
                      <c:pt idx="1039">
                        <c:v>16.72</c:v>
                      </c:pt>
                      <c:pt idx="1040">
                        <c:v>16.72</c:v>
                      </c:pt>
                      <c:pt idx="1041">
                        <c:v>16.62</c:v>
                      </c:pt>
                      <c:pt idx="1042">
                        <c:v>16.5</c:v>
                      </c:pt>
                      <c:pt idx="1043">
                        <c:v>16.399999999999999</c:v>
                      </c:pt>
                      <c:pt idx="1044">
                        <c:v>16.27999999999999</c:v>
                      </c:pt>
                      <c:pt idx="1045">
                        <c:v>16.18</c:v>
                      </c:pt>
                      <c:pt idx="1046">
                        <c:v>16.059999999999999</c:v>
                      </c:pt>
                      <c:pt idx="1047">
                        <c:v>15.96</c:v>
                      </c:pt>
                      <c:pt idx="1048">
                        <c:v>15.96</c:v>
                      </c:pt>
                      <c:pt idx="1049">
                        <c:v>15.84</c:v>
                      </c:pt>
                      <c:pt idx="1050">
                        <c:v>15.74</c:v>
                      </c:pt>
                      <c:pt idx="1051">
                        <c:v>15.62</c:v>
                      </c:pt>
                      <c:pt idx="1052">
                        <c:v>15.52</c:v>
                      </c:pt>
                      <c:pt idx="1053">
                        <c:v>15.4</c:v>
                      </c:pt>
                      <c:pt idx="1054">
                        <c:v>15.3</c:v>
                      </c:pt>
                      <c:pt idx="1055">
                        <c:v>15.18</c:v>
                      </c:pt>
                      <c:pt idx="1056">
                        <c:v>15.08</c:v>
                      </c:pt>
                      <c:pt idx="1057">
                        <c:v>14.96</c:v>
                      </c:pt>
                      <c:pt idx="1058">
                        <c:v>14.96</c:v>
                      </c:pt>
                      <c:pt idx="1059">
                        <c:v>14.86</c:v>
                      </c:pt>
                      <c:pt idx="1060">
                        <c:v>14.74</c:v>
                      </c:pt>
                      <c:pt idx="1061">
                        <c:v>14.64</c:v>
                      </c:pt>
                      <c:pt idx="1062">
                        <c:v>14.52</c:v>
                      </c:pt>
                      <c:pt idx="1063">
                        <c:v>14.4</c:v>
                      </c:pt>
                      <c:pt idx="1064">
                        <c:v>14.3</c:v>
                      </c:pt>
                      <c:pt idx="1065">
                        <c:v>14.18</c:v>
                      </c:pt>
                      <c:pt idx="1066">
                        <c:v>14.06</c:v>
                      </c:pt>
                      <c:pt idx="1067">
                        <c:v>13.96</c:v>
                      </c:pt>
                      <c:pt idx="1068">
                        <c:v>13.96</c:v>
                      </c:pt>
                      <c:pt idx="1069">
                        <c:v>13.84</c:v>
                      </c:pt>
                      <c:pt idx="1070">
                        <c:v>13.74</c:v>
                      </c:pt>
                      <c:pt idx="1071">
                        <c:v>13.62</c:v>
                      </c:pt>
                      <c:pt idx="1072">
                        <c:v>13.5</c:v>
                      </c:pt>
                      <c:pt idx="1073">
                        <c:v>13.4</c:v>
                      </c:pt>
                      <c:pt idx="1074">
                        <c:v>13.28</c:v>
                      </c:pt>
                      <c:pt idx="1075">
                        <c:v>13.18</c:v>
                      </c:pt>
                      <c:pt idx="1076">
                        <c:v>13.06</c:v>
                      </c:pt>
                      <c:pt idx="1077">
                        <c:v>13.06</c:v>
                      </c:pt>
                      <c:pt idx="1078">
                        <c:v>12.96</c:v>
                      </c:pt>
                      <c:pt idx="1079">
                        <c:v>12.86</c:v>
                      </c:pt>
                      <c:pt idx="1080">
                        <c:v>12.74</c:v>
                      </c:pt>
                      <c:pt idx="1081">
                        <c:v>12.64</c:v>
                      </c:pt>
                      <c:pt idx="1082">
                        <c:v>12.54</c:v>
                      </c:pt>
                      <c:pt idx="1083">
                        <c:v>12.44</c:v>
                      </c:pt>
                      <c:pt idx="1084">
                        <c:v>12.44</c:v>
                      </c:pt>
                      <c:pt idx="1085">
                        <c:v>12.34</c:v>
                      </c:pt>
                      <c:pt idx="1086">
                        <c:v>12.24</c:v>
                      </c:pt>
                      <c:pt idx="1087">
                        <c:v>12.14</c:v>
                      </c:pt>
                      <c:pt idx="1088">
                        <c:v>12.04</c:v>
                      </c:pt>
                      <c:pt idx="1089">
                        <c:v>11.94</c:v>
                      </c:pt>
                      <c:pt idx="1090">
                        <c:v>11.84</c:v>
                      </c:pt>
                      <c:pt idx="1091">
                        <c:v>11.74</c:v>
                      </c:pt>
                      <c:pt idx="1092">
                        <c:v>11.64</c:v>
                      </c:pt>
                      <c:pt idx="1093">
                        <c:v>11.54</c:v>
                      </c:pt>
                      <c:pt idx="1094">
                        <c:v>11.44</c:v>
                      </c:pt>
                      <c:pt idx="1095">
                        <c:v>11.34</c:v>
                      </c:pt>
                      <c:pt idx="1096">
                        <c:v>11.34</c:v>
                      </c:pt>
                      <c:pt idx="1097">
                        <c:v>11.24</c:v>
                      </c:pt>
                      <c:pt idx="1098">
                        <c:v>11.16</c:v>
                      </c:pt>
                      <c:pt idx="1099">
                        <c:v>11.06</c:v>
                      </c:pt>
                      <c:pt idx="1100">
                        <c:v>10.96</c:v>
                      </c:pt>
                      <c:pt idx="1101">
                        <c:v>10.86</c:v>
                      </c:pt>
                      <c:pt idx="1102">
                        <c:v>10.78</c:v>
                      </c:pt>
                      <c:pt idx="1103">
                        <c:v>10.68</c:v>
                      </c:pt>
                      <c:pt idx="1104">
                        <c:v>10.58</c:v>
                      </c:pt>
                      <c:pt idx="1105">
                        <c:v>10.58</c:v>
                      </c:pt>
                      <c:pt idx="1106">
                        <c:v>10.5</c:v>
                      </c:pt>
                      <c:pt idx="1107">
                        <c:v>10.4</c:v>
                      </c:pt>
                      <c:pt idx="1108">
                        <c:v>10.3</c:v>
                      </c:pt>
                      <c:pt idx="1109">
                        <c:v>10.220000000000001</c:v>
                      </c:pt>
                      <c:pt idx="1110">
                        <c:v>10.119999999999999</c:v>
                      </c:pt>
                      <c:pt idx="1111">
                        <c:v>10.039999999999999</c:v>
                      </c:pt>
                      <c:pt idx="1112">
                        <c:v>10.039999999999999</c:v>
                      </c:pt>
                      <c:pt idx="1113">
                        <c:v>9.94</c:v>
                      </c:pt>
                      <c:pt idx="1114">
                        <c:v>9.8600000000000012</c:v>
                      </c:pt>
                      <c:pt idx="1115">
                        <c:v>9.7800000000000011</c:v>
                      </c:pt>
                      <c:pt idx="1116">
                        <c:v>9.68</c:v>
                      </c:pt>
                      <c:pt idx="1117">
                        <c:v>9.6</c:v>
                      </c:pt>
                      <c:pt idx="1118">
                        <c:v>9.52</c:v>
                      </c:pt>
                      <c:pt idx="1119">
                        <c:v>9.44</c:v>
                      </c:pt>
                      <c:pt idx="1120">
                        <c:v>9.3600000000000012</c:v>
                      </c:pt>
                      <c:pt idx="1121">
                        <c:v>9.26</c:v>
                      </c:pt>
                      <c:pt idx="1122">
                        <c:v>9.18</c:v>
                      </c:pt>
                      <c:pt idx="1123">
                        <c:v>9.1</c:v>
                      </c:pt>
                      <c:pt idx="1124">
                        <c:v>9.1</c:v>
                      </c:pt>
                      <c:pt idx="1125">
                        <c:v>9.02</c:v>
                      </c:pt>
                      <c:pt idx="1126">
                        <c:v>8.94</c:v>
                      </c:pt>
                      <c:pt idx="1127">
                        <c:v>8.8600000000000012</c:v>
                      </c:pt>
                      <c:pt idx="1128">
                        <c:v>8.7800000000000011</c:v>
                      </c:pt>
                      <c:pt idx="1129">
                        <c:v>8.7000000000000011</c:v>
                      </c:pt>
                      <c:pt idx="1130">
                        <c:v>8.620000000000001</c:v>
                      </c:pt>
                      <c:pt idx="1131">
                        <c:v>8.620000000000001</c:v>
                      </c:pt>
                      <c:pt idx="1132">
                        <c:v>8.4600000000000026</c:v>
                      </c:pt>
                      <c:pt idx="1133">
                        <c:v>8.4600000000000026</c:v>
                      </c:pt>
                      <c:pt idx="1134">
                        <c:v>8.3800000000000008</c:v>
                      </c:pt>
                      <c:pt idx="1135">
                        <c:v>8.3000000000000007</c:v>
                      </c:pt>
                      <c:pt idx="1136">
                        <c:v>8.2200000000000006</c:v>
                      </c:pt>
                      <c:pt idx="1137">
                        <c:v>8.14</c:v>
                      </c:pt>
                      <c:pt idx="1138">
                        <c:v>8.06</c:v>
                      </c:pt>
                      <c:pt idx="1139">
                        <c:v>8</c:v>
                      </c:pt>
                      <c:pt idx="1140">
                        <c:v>7.92</c:v>
                      </c:pt>
                      <c:pt idx="1141">
                        <c:v>7.8400000000000007</c:v>
                      </c:pt>
                      <c:pt idx="1142">
                        <c:v>7.8400000000000007</c:v>
                      </c:pt>
                      <c:pt idx="1143">
                        <c:v>7.7600000000000007</c:v>
                      </c:pt>
                      <c:pt idx="1144">
                        <c:v>7.7</c:v>
                      </c:pt>
                      <c:pt idx="1145">
                        <c:v>7.6199999999999983</c:v>
                      </c:pt>
                      <c:pt idx="1146">
                        <c:v>7.56</c:v>
                      </c:pt>
                      <c:pt idx="1147">
                        <c:v>7.48</c:v>
                      </c:pt>
                      <c:pt idx="1148">
                        <c:v>7.4</c:v>
                      </c:pt>
                      <c:pt idx="1149">
                        <c:v>7.3400000000000007</c:v>
                      </c:pt>
                      <c:pt idx="1150">
                        <c:v>7.28</c:v>
                      </c:pt>
                      <c:pt idx="1151">
                        <c:v>7.2</c:v>
                      </c:pt>
                      <c:pt idx="1152">
                        <c:v>7.2</c:v>
                      </c:pt>
                      <c:pt idx="1153">
                        <c:v>7.1400000000000006</c:v>
                      </c:pt>
                      <c:pt idx="1154">
                        <c:v>7.06</c:v>
                      </c:pt>
                      <c:pt idx="1155">
                        <c:v>7</c:v>
                      </c:pt>
                      <c:pt idx="1156">
                        <c:v>6.92</c:v>
                      </c:pt>
                      <c:pt idx="1157">
                        <c:v>6.8599999999999977</c:v>
                      </c:pt>
                      <c:pt idx="1158">
                        <c:v>6.8000000000000007</c:v>
                      </c:pt>
                      <c:pt idx="1159">
                        <c:v>6.7200000000000006</c:v>
                      </c:pt>
                      <c:pt idx="1160">
                        <c:v>6.6599999999999984</c:v>
                      </c:pt>
                      <c:pt idx="1161">
                        <c:v>6.6599999999999984</c:v>
                      </c:pt>
                      <c:pt idx="1162">
                        <c:v>6.6</c:v>
                      </c:pt>
                      <c:pt idx="1163">
                        <c:v>6.54</c:v>
                      </c:pt>
                      <c:pt idx="1164">
                        <c:v>6.46</c:v>
                      </c:pt>
                      <c:pt idx="1165">
                        <c:v>6.4</c:v>
                      </c:pt>
                      <c:pt idx="1166">
                        <c:v>6.3400000000000007</c:v>
                      </c:pt>
                      <c:pt idx="1167">
                        <c:v>6.28</c:v>
                      </c:pt>
                      <c:pt idx="1168">
                        <c:v>6.2200000000000006</c:v>
                      </c:pt>
                      <c:pt idx="1169">
                        <c:v>6.1599999999999984</c:v>
                      </c:pt>
                      <c:pt idx="1170">
                        <c:v>6.1599999999999984</c:v>
                      </c:pt>
                      <c:pt idx="1171">
                        <c:v>6.08</c:v>
                      </c:pt>
                      <c:pt idx="1172">
                        <c:v>6.02</c:v>
                      </c:pt>
                      <c:pt idx="1173">
                        <c:v>5.96</c:v>
                      </c:pt>
                      <c:pt idx="1174">
                        <c:v>5.9</c:v>
                      </c:pt>
                      <c:pt idx="1175">
                        <c:v>5.8400000000000007</c:v>
                      </c:pt>
                      <c:pt idx="1176">
                        <c:v>5.8000000000000007</c:v>
                      </c:pt>
                      <c:pt idx="1177">
                        <c:v>5.74</c:v>
                      </c:pt>
                      <c:pt idx="1178">
                        <c:v>5.68</c:v>
                      </c:pt>
                      <c:pt idx="1179">
                        <c:v>5.68</c:v>
                      </c:pt>
                      <c:pt idx="1180">
                        <c:v>5.6199999999999983</c:v>
                      </c:pt>
                      <c:pt idx="1181">
                        <c:v>5.56</c:v>
                      </c:pt>
                      <c:pt idx="1182">
                        <c:v>5.52</c:v>
                      </c:pt>
                      <c:pt idx="1183">
                        <c:v>5.46</c:v>
                      </c:pt>
                      <c:pt idx="1184">
                        <c:v>5.4</c:v>
                      </c:pt>
                      <c:pt idx="1185">
                        <c:v>5.3599999999999977</c:v>
                      </c:pt>
                      <c:pt idx="1186">
                        <c:v>5.3000000000000007</c:v>
                      </c:pt>
                      <c:pt idx="1187">
                        <c:v>5.24</c:v>
                      </c:pt>
                      <c:pt idx="1188">
                        <c:v>5.2</c:v>
                      </c:pt>
                      <c:pt idx="1189">
                        <c:v>5.2</c:v>
                      </c:pt>
                      <c:pt idx="1190">
                        <c:v>5.1400000000000006</c:v>
                      </c:pt>
                      <c:pt idx="1191">
                        <c:v>5.1000000000000014</c:v>
                      </c:pt>
                      <c:pt idx="1192">
                        <c:v>5.04</c:v>
                      </c:pt>
                      <c:pt idx="1193">
                        <c:v>5</c:v>
                      </c:pt>
                      <c:pt idx="1194">
                        <c:v>4.9400000000000004</c:v>
                      </c:pt>
                      <c:pt idx="1195">
                        <c:v>4.9000000000000004</c:v>
                      </c:pt>
                      <c:pt idx="1196">
                        <c:v>4.8599999999999977</c:v>
                      </c:pt>
                      <c:pt idx="1197">
                        <c:v>4.8000000000000007</c:v>
                      </c:pt>
                      <c:pt idx="1198">
                        <c:v>4.8000000000000007</c:v>
                      </c:pt>
                      <c:pt idx="1199">
                        <c:v>4.7600000000000007</c:v>
                      </c:pt>
                      <c:pt idx="1200">
                        <c:v>4.7200000000000006</c:v>
                      </c:pt>
                      <c:pt idx="1201">
                        <c:v>4.6599999999999984</c:v>
                      </c:pt>
                      <c:pt idx="1202">
                        <c:v>4.6199999999999983</c:v>
                      </c:pt>
                      <c:pt idx="1203">
                        <c:v>4.58</c:v>
                      </c:pt>
                      <c:pt idx="1204">
                        <c:v>4.5199999999999996</c:v>
                      </c:pt>
                      <c:pt idx="1205">
                        <c:v>4.4800000000000004</c:v>
                      </c:pt>
                      <c:pt idx="1206">
                        <c:v>4.4400000000000004</c:v>
                      </c:pt>
                      <c:pt idx="1207">
                        <c:v>4.4000000000000004</c:v>
                      </c:pt>
                      <c:pt idx="1208">
                        <c:v>4.4000000000000004</c:v>
                      </c:pt>
                      <c:pt idx="1209">
                        <c:v>4.3599999999999977</c:v>
                      </c:pt>
                      <c:pt idx="1210">
                        <c:v>4.3199999999999976</c:v>
                      </c:pt>
                      <c:pt idx="1211">
                        <c:v>4.2600000000000007</c:v>
                      </c:pt>
                      <c:pt idx="1212">
                        <c:v>4.2200000000000006</c:v>
                      </c:pt>
                      <c:pt idx="1213">
                        <c:v>4.1800000000000006</c:v>
                      </c:pt>
                      <c:pt idx="1214">
                        <c:v>4.1400000000000006</c:v>
                      </c:pt>
                      <c:pt idx="1215">
                        <c:v>4.1000000000000014</c:v>
                      </c:pt>
                      <c:pt idx="1216">
                        <c:v>4.1000000000000014</c:v>
                      </c:pt>
                      <c:pt idx="1217">
                        <c:v>4.0599999999999996</c:v>
                      </c:pt>
                      <c:pt idx="1218">
                        <c:v>4.04</c:v>
                      </c:pt>
                      <c:pt idx="1219">
                        <c:v>3.9999999999999991</c:v>
                      </c:pt>
                      <c:pt idx="1220">
                        <c:v>3.9599999999999991</c:v>
                      </c:pt>
                      <c:pt idx="1221">
                        <c:v>3.919999999999999</c:v>
                      </c:pt>
                      <c:pt idx="1222">
                        <c:v>3.88</c:v>
                      </c:pt>
                      <c:pt idx="1223">
                        <c:v>3.84</c:v>
                      </c:pt>
                      <c:pt idx="1224">
                        <c:v>3.82</c:v>
                      </c:pt>
                      <c:pt idx="1225">
                        <c:v>3.78</c:v>
                      </c:pt>
                      <c:pt idx="1226">
                        <c:v>3.78</c:v>
                      </c:pt>
                      <c:pt idx="1227">
                        <c:v>3.74</c:v>
                      </c:pt>
                      <c:pt idx="1228">
                        <c:v>3.72</c:v>
                      </c:pt>
                      <c:pt idx="1229">
                        <c:v>3.68</c:v>
                      </c:pt>
                      <c:pt idx="1230">
                        <c:v>3.64</c:v>
                      </c:pt>
                      <c:pt idx="1231">
                        <c:v>3.62</c:v>
                      </c:pt>
                      <c:pt idx="1232">
                        <c:v>3.58</c:v>
                      </c:pt>
                      <c:pt idx="1233">
                        <c:v>3.54</c:v>
                      </c:pt>
                      <c:pt idx="1234">
                        <c:v>3.54</c:v>
                      </c:pt>
                      <c:pt idx="1235">
                        <c:v>3.52</c:v>
                      </c:pt>
                      <c:pt idx="1236">
                        <c:v>3.48</c:v>
                      </c:pt>
                      <c:pt idx="1237">
                        <c:v>3.44</c:v>
                      </c:pt>
                      <c:pt idx="1238">
                        <c:v>3.42</c:v>
                      </c:pt>
                      <c:pt idx="1239">
                        <c:v>3.38</c:v>
                      </c:pt>
                      <c:pt idx="1240">
                        <c:v>3.36</c:v>
                      </c:pt>
                      <c:pt idx="1241">
                        <c:v>3.32</c:v>
                      </c:pt>
                      <c:pt idx="1242">
                        <c:v>3.3</c:v>
                      </c:pt>
                      <c:pt idx="1243">
                        <c:v>3.26</c:v>
                      </c:pt>
                      <c:pt idx="1244">
                        <c:v>3.24</c:v>
                      </c:pt>
                      <c:pt idx="1245">
                        <c:v>3.24</c:v>
                      </c:pt>
                      <c:pt idx="1246">
                        <c:v>3.2</c:v>
                      </c:pt>
                      <c:pt idx="1247">
                        <c:v>3.18</c:v>
                      </c:pt>
                      <c:pt idx="1248">
                        <c:v>3.14</c:v>
                      </c:pt>
                      <c:pt idx="1249">
                        <c:v>3.12</c:v>
                      </c:pt>
                      <c:pt idx="1250">
                        <c:v>3.08</c:v>
                      </c:pt>
                      <c:pt idx="1251">
                        <c:v>3.06</c:v>
                      </c:pt>
                      <c:pt idx="1252">
                        <c:v>3.04</c:v>
                      </c:pt>
                      <c:pt idx="1253">
                        <c:v>3.04</c:v>
                      </c:pt>
                      <c:pt idx="1254">
                        <c:v>3</c:v>
                      </c:pt>
                      <c:pt idx="1255">
                        <c:v>2.98</c:v>
                      </c:pt>
                      <c:pt idx="1256">
                        <c:v>2.96</c:v>
                      </c:pt>
                      <c:pt idx="1257">
                        <c:v>2.94</c:v>
                      </c:pt>
                      <c:pt idx="1258">
                        <c:v>2.9</c:v>
                      </c:pt>
                      <c:pt idx="1259">
                        <c:v>2.88</c:v>
                      </c:pt>
                      <c:pt idx="1260">
                        <c:v>2.86</c:v>
                      </c:pt>
                      <c:pt idx="1261">
                        <c:v>2.84</c:v>
                      </c:pt>
                      <c:pt idx="1262">
                        <c:v>2.8</c:v>
                      </c:pt>
                      <c:pt idx="1263">
                        <c:v>2.78</c:v>
                      </c:pt>
                      <c:pt idx="1264">
                        <c:v>2.78</c:v>
                      </c:pt>
                      <c:pt idx="1265">
                        <c:v>2.76</c:v>
                      </c:pt>
                      <c:pt idx="1266">
                        <c:v>2.74</c:v>
                      </c:pt>
                      <c:pt idx="1267">
                        <c:v>2.72</c:v>
                      </c:pt>
                      <c:pt idx="1268">
                        <c:v>2.7</c:v>
                      </c:pt>
                      <c:pt idx="1269">
                        <c:v>2.66</c:v>
                      </c:pt>
                      <c:pt idx="1270">
                        <c:v>2.64</c:v>
                      </c:pt>
                      <c:pt idx="1271">
                        <c:v>2.62</c:v>
                      </c:pt>
                      <c:pt idx="1272">
                        <c:v>2.6</c:v>
                      </c:pt>
                      <c:pt idx="1273">
                        <c:v>2.6</c:v>
                      </c:pt>
                      <c:pt idx="1274">
                        <c:v>2.58</c:v>
                      </c:pt>
                      <c:pt idx="1275">
                        <c:v>2.56</c:v>
                      </c:pt>
                      <c:pt idx="1276">
                        <c:v>2.54</c:v>
                      </c:pt>
                      <c:pt idx="1277">
                        <c:v>2.5</c:v>
                      </c:pt>
                      <c:pt idx="1278">
                        <c:v>2.48</c:v>
                      </c:pt>
                      <c:pt idx="1279">
                        <c:v>2.46</c:v>
                      </c:pt>
                      <c:pt idx="1280">
                        <c:v>2.44</c:v>
                      </c:pt>
                      <c:pt idx="1281">
                        <c:v>2.44</c:v>
                      </c:pt>
                      <c:pt idx="1282">
                        <c:v>2.42</c:v>
                      </c:pt>
                      <c:pt idx="1283">
                        <c:v>2.4</c:v>
                      </c:pt>
                      <c:pt idx="1284">
                        <c:v>2.38</c:v>
                      </c:pt>
                      <c:pt idx="1285">
                        <c:v>2.36</c:v>
                      </c:pt>
                      <c:pt idx="1286">
                        <c:v>2.34</c:v>
                      </c:pt>
                      <c:pt idx="1287">
                        <c:v>2.3199999999999981</c:v>
                      </c:pt>
                      <c:pt idx="1288">
                        <c:v>2.3199999999999981</c:v>
                      </c:pt>
                      <c:pt idx="1289">
                        <c:v>2.2999999999999998</c:v>
                      </c:pt>
                      <c:pt idx="1290">
                        <c:v>2.2799999999999998</c:v>
                      </c:pt>
                      <c:pt idx="1291">
                        <c:v>2.2599999999999998</c:v>
                      </c:pt>
                      <c:pt idx="1292">
                        <c:v>2.2599999999999998</c:v>
                      </c:pt>
                      <c:pt idx="1293">
                        <c:v>2.2400000000000002</c:v>
                      </c:pt>
                      <c:pt idx="1294">
                        <c:v>2.2200000000000002</c:v>
                      </c:pt>
                      <c:pt idx="1295">
                        <c:v>2.2000000000000002</c:v>
                      </c:pt>
                      <c:pt idx="1296">
                        <c:v>2.1800000000000002</c:v>
                      </c:pt>
                      <c:pt idx="1297">
                        <c:v>2.1800000000000002</c:v>
                      </c:pt>
                      <c:pt idx="1298">
                        <c:v>2.16</c:v>
                      </c:pt>
                      <c:pt idx="1299">
                        <c:v>2.14</c:v>
                      </c:pt>
                      <c:pt idx="1300">
                        <c:v>2.12</c:v>
                      </c:pt>
                      <c:pt idx="1301">
                        <c:v>2.12</c:v>
                      </c:pt>
                      <c:pt idx="1302">
                        <c:v>2.1</c:v>
                      </c:pt>
                      <c:pt idx="1303">
                        <c:v>2.1</c:v>
                      </c:pt>
                      <c:pt idx="1304">
                        <c:v>2.08</c:v>
                      </c:pt>
                      <c:pt idx="1305">
                        <c:v>2.06</c:v>
                      </c:pt>
                      <c:pt idx="1306">
                        <c:v>2.04</c:v>
                      </c:pt>
                      <c:pt idx="1307">
                        <c:v>2.02</c:v>
                      </c:pt>
                      <c:pt idx="1308">
                        <c:v>2.02</c:v>
                      </c:pt>
                      <c:pt idx="1309">
                        <c:v>2.02</c:v>
                      </c:pt>
                      <c:pt idx="1310">
                        <c:v>2</c:v>
                      </c:pt>
                      <c:pt idx="1311">
                        <c:v>1.98</c:v>
                      </c:pt>
                      <c:pt idx="1312">
                        <c:v>1.98</c:v>
                      </c:pt>
                      <c:pt idx="1313">
                        <c:v>1.96</c:v>
                      </c:pt>
                      <c:pt idx="1314">
                        <c:v>1.94</c:v>
                      </c:pt>
                      <c:pt idx="1315">
                        <c:v>1.92</c:v>
                      </c:pt>
                      <c:pt idx="1316">
                        <c:v>1.92</c:v>
                      </c:pt>
                      <c:pt idx="1317">
                        <c:v>1.9</c:v>
                      </c:pt>
                      <c:pt idx="1318">
                        <c:v>1.9</c:v>
                      </c:pt>
                      <c:pt idx="1319">
                        <c:v>1.88</c:v>
                      </c:pt>
                      <c:pt idx="1320">
                        <c:v>1.88</c:v>
                      </c:pt>
                      <c:pt idx="1321">
                        <c:v>1.86</c:v>
                      </c:pt>
                      <c:pt idx="1322">
                        <c:v>1.86</c:v>
                      </c:pt>
                      <c:pt idx="1323">
                        <c:v>1.84</c:v>
                      </c:pt>
                      <c:pt idx="1324">
                        <c:v>1.84</c:v>
                      </c:pt>
                      <c:pt idx="1325">
                        <c:v>1.82</c:v>
                      </c:pt>
                      <c:pt idx="1326">
                        <c:v>1.82</c:v>
                      </c:pt>
                      <c:pt idx="1327">
                        <c:v>1.8</c:v>
                      </c:pt>
                      <c:pt idx="1328">
                        <c:v>1.8</c:v>
                      </c:pt>
                      <c:pt idx="1329">
                        <c:v>1.8</c:v>
                      </c:pt>
                      <c:pt idx="1330">
                        <c:v>1.78</c:v>
                      </c:pt>
                      <c:pt idx="1331">
                        <c:v>1.78</c:v>
                      </c:pt>
                      <c:pt idx="1332">
                        <c:v>1.76</c:v>
                      </c:pt>
                      <c:pt idx="1333">
                        <c:v>1.76</c:v>
                      </c:pt>
                      <c:pt idx="1334">
                        <c:v>1.74</c:v>
                      </c:pt>
                      <c:pt idx="1335">
                        <c:v>1.74</c:v>
                      </c:pt>
                      <c:pt idx="1336">
                        <c:v>1.74</c:v>
                      </c:pt>
                      <c:pt idx="1337">
                        <c:v>1.74</c:v>
                      </c:pt>
                      <c:pt idx="1338">
                        <c:v>1.72</c:v>
                      </c:pt>
                      <c:pt idx="1339">
                        <c:v>1.72</c:v>
                      </c:pt>
                      <c:pt idx="1340">
                        <c:v>1.7</c:v>
                      </c:pt>
                      <c:pt idx="1341">
                        <c:v>1.7</c:v>
                      </c:pt>
                      <c:pt idx="1342">
                        <c:v>1.68</c:v>
                      </c:pt>
                      <c:pt idx="1343">
                        <c:v>1.68</c:v>
                      </c:pt>
                      <c:pt idx="1344">
                        <c:v>1.66</c:v>
                      </c:pt>
                      <c:pt idx="1345">
                        <c:v>1.66</c:v>
                      </c:pt>
                      <c:pt idx="1346">
                        <c:v>1.64</c:v>
                      </c:pt>
                      <c:pt idx="1347">
                        <c:v>1.64</c:v>
                      </c:pt>
                      <c:pt idx="1348">
                        <c:v>1.64</c:v>
                      </c:pt>
                      <c:pt idx="1349">
                        <c:v>1.64</c:v>
                      </c:pt>
                      <c:pt idx="1350">
                        <c:v>1.62</c:v>
                      </c:pt>
                      <c:pt idx="1351">
                        <c:v>1.62</c:v>
                      </c:pt>
                      <c:pt idx="1352">
                        <c:v>1.6</c:v>
                      </c:pt>
                      <c:pt idx="1353">
                        <c:v>1.6</c:v>
                      </c:pt>
                      <c:pt idx="1354">
                        <c:v>1.6</c:v>
                      </c:pt>
                      <c:pt idx="1355">
                        <c:v>1.58</c:v>
                      </c:pt>
                      <c:pt idx="1356">
                        <c:v>1.58</c:v>
                      </c:pt>
                      <c:pt idx="1357">
                        <c:v>1.58</c:v>
                      </c:pt>
                      <c:pt idx="1358">
                        <c:v>1.58</c:v>
                      </c:pt>
                      <c:pt idx="1359">
                        <c:v>1.56</c:v>
                      </c:pt>
                      <c:pt idx="1360">
                        <c:v>1.56</c:v>
                      </c:pt>
                      <c:pt idx="1361">
                        <c:v>1.56</c:v>
                      </c:pt>
                      <c:pt idx="1362">
                        <c:v>1.56</c:v>
                      </c:pt>
                      <c:pt idx="1363">
                        <c:v>1.54</c:v>
                      </c:pt>
                      <c:pt idx="1364">
                        <c:v>1.54</c:v>
                      </c:pt>
                      <c:pt idx="1365">
                        <c:v>1.54</c:v>
                      </c:pt>
                      <c:pt idx="1366">
                        <c:v>1.52</c:v>
                      </c:pt>
                      <c:pt idx="1367">
                        <c:v>1.52</c:v>
                      </c:pt>
                      <c:pt idx="1368">
                        <c:v>1.52</c:v>
                      </c:pt>
                      <c:pt idx="1369">
                        <c:v>1.52</c:v>
                      </c:pt>
                      <c:pt idx="1370">
                        <c:v>1.5</c:v>
                      </c:pt>
                      <c:pt idx="1371">
                        <c:v>1.5</c:v>
                      </c:pt>
                      <c:pt idx="1372">
                        <c:v>1.5</c:v>
                      </c:pt>
                      <c:pt idx="1373">
                        <c:v>1.48</c:v>
                      </c:pt>
                      <c:pt idx="1374">
                        <c:v>1.48</c:v>
                      </c:pt>
                      <c:pt idx="1375">
                        <c:v>1.48</c:v>
                      </c:pt>
                      <c:pt idx="1376">
                        <c:v>1.48</c:v>
                      </c:pt>
                      <c:pt idx="1377">
                        <c:v>1.48</c:v>
                      </c:pt>
                      <c:pt idx="1378">
                        <c:v>1.46</c:v>
                      </c:pt>
                      <c:pt idx="1379">
                        <c:v>1.46</c:v>
                      </c:pt>
                      <c:pt idx="1380">
                        <c:v>1.46</c:v>
                      </c:pt>
                      <c:pt idx="1381">
                        <c:v>1.44</c:v>
                      </c:pt>
                      <c:pt idx="1382">
                        <c:v>1.44</c:v>
                      </c:pt>
                      <c:pt idx="1383">
                        <c:v>1.44</c:v>
                      </c:pt>
                      <c:pt idx="1384">
                        <c:v>1.42</c:v>
                      </c:pt>
                      <c:pt idx="1385">
                        <c:v>1.42</c:v>
                      </c:pt>
                      <c:pt idx="1386">
                        <c:v>1.42</c:v>
                      </c:pt>
                      <c:pt idx="1387">
                        <c:v>1.42</c:v>
                      </c:pt>
                      <c:pt idx="1388">
                        <c:v>1.4</c:v>
                      </c:pt>
                      <c:pt idx="1389">
                        <c:v>1.4</c:v>
                      </c:pt>
                      <c:pt idx="1390">
                        <c:v>1.4</c:v>
                      </c:pt>
                      <c:pt idx="1391">
                        <c:v>1.4</c:v>
                      </c:pt>
                      <c:pt idx="1392">
                        <c:v>1.4</c:v>
                      </c:pt>
                      <c:pt idx="1393">
                        <c:v>1.38</c:v>
                      </c:pt>
                      <c:pt idx="1394">
                        <c:v>1.38</c:v>
                      </c:pt>
                      <c:pt idx="1395">
                        <c:v>1.38</c:v>
                      </c:pt>
                      <c:pt idx="1396">
                        <c:v>1.36</c:v>
                      </c:pt>
                      <c:pt idx="1397">
                        <c:v>1.36</c:v>
                      </c:pt>
                      <c:pt idx="1398">
                        <c:v>1.36</c:v>
                      </c:pt>
                      <c:pt idx="1399">
                        <c:v>1.36</c:v>
                      </c:pt>
                      <c:pt idx="1400">
                        <c:v>1.34</c:v>
                      </c:pt>
                      <c:pt idx="1401">
                        <c:v>1.34</c:v>
                      </c:pt>
                      <c:pt idx="1402">
                        <c:v>1.34</c:v>
                      </c:pt>
                      <c:pt idx="1403">
                        <c:v>1.34</c:v>
                      </c:pt>
                      <c:pt idx="1404">
                        <c:v>1.34</c:v>
                      </c:pt>
                      <c:pt idx="1405">
                        <c:v>1.32</c:v>
                      </c:pt>
                      <c:pt idx="1406">
                        <c:v>1.32</c:v>
                      </c:pt>
                      <c:pt idx="1407">
                        <c:v>1.32</c:v>
                      </c:pt>
                      <c:pt idx="1408">
                        <c:v>1.3</c:v>
                      </c:pt>
                      <c:pt idx="1409">
                        <c:v>1.3</c:v>
                      </c:pt>
                      <c:pt idx="1410">
                        <c:v>1.3</c:v>
                      </c:pt>
                      <c:pt idx="1411">
                        <c:v>1.28</c:v>
                      </c:pt>
                      <c:pt idx="1412">
                        <c:v>1.28</c:v>
                      </c:pt>
                      <c:pt idx="1413">
                        <c:v>1.28</c:v>
                      </c:pt>
                      <c:pt idx="1414">
                        <c:v>1.28</c:v>
                      </c:pt>
                      <c:pt idx="1415">
                        <c:v>1.26</c:v>
                      </c:pt>
                      <c:pt idx="1416">
                        <c:v>1.26</c:v>
                      </c:pt>
                      <c:pt idx="1417">
                        <c:v>1.26</c:v>
                      </c:pt>
                      <c:pt idx="1418">
                        <c:v>1.26</c:v>
                      </c:pt>
                      <c:pt idx="1419">
                        <c:v>1.24</c:v>
                      </c:pt>
                      <c:pt idx="1420">
                        <c:v>1.24</c:v>
                      </c:pt>
                      <c:pt idx="1421">
                        <c:v>1.24</c:v>
                      </c:pt>
                      <c:pt idx="1422">
                        <c:v>1.24</c:v>
                      </c:pt>
                      <c:pt idx="1423">
                        <c:v>1.24</c:v>
                      </c:pt>
                      <c:pt idx="1424">
                        <c:v>1.22</c:v>
                      </c:pt>
                      <c:pt idx="1425">
                        <c:v>1.22</c:v>
                      </c:pt>
                      <c:pt idx="1426">
                        <c:v>1.22</c:v>
                      </c:pt>
                      <c:pt idx="1427">
                        <c:v>1.22</c:v>
                      </c:pt>
                      <c:pt idx="1428">
                        <c:v>1.22</c:v>
                      </c:pt>
                      <c:pt idx="1429">
                        <c:v>1.2</c:v>
                      </c:pt>
                      <c:pt idx="1430">
                        <c:v>1.2</c:v>
                      </c:pt>
                      <c:pt idx="1431">
                        <c:v>1.2</c:v>
                      </c:pt>
                      <c:pt idx="1432">
                        <c:v>1.2</c:v>
                      </c:pt>
                      <c:pt idx="1433">
                        <c:v>1.2</c:v>
                      </c:pt>
                      <c:pt idx="1434">
                        <c:v>1.2</c:v>
                      </c:pt>
                      <c:pt idx="1435">
                        <c:v>1.2</c:v>
                      </c:pt>
                      <c:pt idx="1436">
                        <c:v>1.18</c:v>
                      </c:pt>
                      <c:pt idx="1437">
                        <c:v>1.18</c:v>
                      </c:pt>
                      <c:pt idx="1438">
                        <c:v>1.18</c:v>
                      </c:pt>
                      <c:pt idx="1439">
                        <c:v>1.18</c:v>
                      </c:pt>
                      <c:pt idx="1440">
                        <c:v>1.18</c:v>
                      </c:pt>
                      <c:pt idx="1441">
                        <c:v>1.18</c:v>
                      </c:pt>
                      <c:pt idx="1442">
                        <c:v>1.18</c:v>
                      </c:pt>
                      <c:pt idx="1443">
                        <c:v>1.1599999999999999</c:v>
                      </c:pt>
                      <c:pt idx="1444">
                        <c:v>1.1599999999999999</c:v>
                      </c:pt>
                      <c:pt idx="1445">
                        <c:v>1.1599999999999999</c:v>
                      </c:pt>
                      <c:pt idx="1446">
                        <c:v>1.1599999999999999</c:v>
                      </c:pt>
                      <c:pt idx="1447">
                        <c:v>1.1599999999999999</c:v>
                      </c:pt>
                      <c:pt idx="1448">
                        <c:v>1.1399999999999999</c:v>
                      </c:pt>
                      <c:pt idx="1449">
                        <c:v>1.1399999999999999</c:v>
                      </c:pt>
                      <c:pt idx="1450">
                        <c:v>1.1399999999999999</c:v>
                      </c:pt>
                      <c:pt idx="1451">
                        <c:v>1.1399999999999999</c:v>
                      </c:pt>
                      <c:pt idx="1452">
                        <c:v>1.1399999999999999</c:v>
                      </c:pt>
                      <c:pt idx="1453">
                        <c:v>1.1399999999999999</c:v>
                      </c:pt>
                      <c:pt idx="1454">
                        <c:v>1.1200000000000001</c:v>
                      </c:pt>
                      <c:pt idx="1455">
                        <c:v>1.1200000000000001</c:v>
                      </c:pt>
                      <c:pt idx="1456">
                        <c:v>1.1200000000000001</c:v>
                      </c:pt>
                      <c:pt idx="1457">
                        <c:v>1.1200000000000001</c:v>
                      </c:pt>
                      <c:pt idx="1458">
                        <c:v>1.1200000000000001</c:v>
                      </c:pt>
                      <c:pt idx="1459">
                        <c:v>1.1200000000000001</c:v>
                      </c:pt>
                      <c:pt idx="1460">
                        <c:v>1.1200000000000001</c:v>
                      </c:pt>
                      <c:pt idx="1461">
                        <c:v>1.1200000000000001</c:v>
                      </c:pt>
                      <c:pt idx="1462">
                        <c:v>1.1000000000000001</c:v>
                      </c:pt>
                      <c:pt idx="1463">
                        <c:v>1.1000000000000001</c:v>
                      </c:pt>
                      <c:pt idx="1464">
                        <c:v>1.1000000000000001</c:v>
                      </c:pt>
                      <c:pt idx="1465">
                        <c:v>1.1000000000000001</c:v>
                      </c:pt>
                      <c:pt idx="1466">
                        <c:v>1.1000000000000001</c:v>
                      </c:pt>
                      <c:pt idx="1467">
                        <c:v>1.1000000000000001</c:v>
                      </c:pt>
                      <c:pt idx="1468">
                        <c:v>1.1000000000000001</c:v>
                      </c:pt>
                      <c:pt idx="1469">
                        <c:v>1.1000000000000001</c:v>
                      </c:pt>
                      <c:pt idx="1470">
                        <c:v>1.1000000000000001</c:v>
                      </c:pt>
                      <c:pt idx="1471">
                        <c:v>1.1000000000000001</c:v>
                      </c:pt>
                      <c:pt idx="1472">
                        <c:v>1.1000000000000001</c:v>
                      </c:pt>
                      <c:pt idx="1473">
                        <c:v>1.1000000000000001</c:v>
                      </c:pt>
                      <c:pt idx="1474">
                        <c:v>1.1000000000000001</c:v>
                      </c:pt>
                      <c:pt idx="1475">
                        <c:v>1.1000000000000001</c:v>
                      </c:pt>
                      <c:pt idx="1476">
                        <c:v>1.08</c:v>
                      </c:pt>
                      <c:pt idx="1477">
                        <c:v>1.08</c:v>
                      </c:pt>
                      <c:pt idx="1478">
                        <c:v>1.08</c:v>
                      </c:pt>
                      <c:pt idx="1479">
                        <c:v>1.08</c:v>
                      </c:pt>
                      <c:pt idx="1480">
                        <c:v>1.08</c:v>
                      </c:pt>
                      <c:pt idx="1481">
                        <c:v>1.08</c:v>
                      </c:pt>
                      <c:pt idx="1482">
                        <c:v>1.08</c:v>
                      </c:pt>
                      <c:pt idx="1483">
                        <c:v>1.08</c:v>
                      </c:pt>
                      <c:pt idx="1484">
                        <c:v>1.06</c:v>
                      </c:pt>
                      <c:pt idx="1485">
                        <c:v>1.06</c:v>
                      </c:pt>
                      <c:pt idx="1486">
                        <c:v>1.06</c:v>
                      </c:pt>
                      <c:pt idx="1487">
                        <c:v>1.06</c:v>
                      </c:pt>
                      <c:pt idx="1488">
                        <c:v>1.06</c:v>
                      </c:pt>
                      <c:pt idx="1489">
                        <c:v>1.06</c:v>
                      </c:pt>
                      <c:pt idx="1490">
                        <c:v>1.06</c:v>
                      </c:pt>
                      <c:pt idx="1491">
                        <c:v>1.04</c:v>
                      </c:pt>
                      <c:pt idx="1492">
                        <c:v>1.04</c:v>
                      </c:pt>
                      <c:pt idx="1493">
                        <c:v>1.04</c:v>
                      </c:pt>
                      <c:pt idx="1494">
                        <c:v>1.04</c:v>
                      </c:pt>
                      <c:pt idx="1495">
                        <c:v>1.04</c:v>
                      </c:pt>
                      <c:pt idx="1496">
                        <c:v>1.04</c:v>
                      </c:pt>
                      <c:pt idx="1497">
                        <c:v>1.04</c:v>
                      </c:pt>
                      <c:pt idx="1498">
                        <c:v>1.04</c:v>
                      </c:pt>
                      <c:pt idx="1499">
                        <c:v>1.04</c:v>
                      </c:pt>
                      <c:pt idx="1500">
                        <c:v>1.04</c:v>
                      </c:pt>
                      <c:pt idx="1501">
                        <c:v>1.04</c:v>
                      </c:pt>
                      <c:pt idx="1502">
                        <c:v>1.02</c:v>
                      </c:pt>
                      <c:pt idx="1503">
                        <c:v>1.02</c:v>
                      </c:pt>
                      <c:pt idx="1504">
                        <c:v>1.02</c:v>
                      </c:pt>
                      <c:pt idx="1505">
                        <c:v>1.02</c:v>
                      </c:pt>
                      <c:pt idx="1506">
                        <c:v>1.02</c:v>
                      </c:pt>
                      <c:pt idx="1507">
                        <c:v>1.02</c:v>
                      </c:pt>
                      <c:pt idx="1508">
                        <c:v>1.02</c:v>
                      </c:pt>
                      <c:pt idx="1509">
                        <c:v>1.02</c:v>
                      </c:pt>
                      <c:pt idx="1510">
                        <c:v>1.02</c:v>
                      </c:pt>
                      <c:pt idx="1511">
                        <c:v>1</c:v>
                      </c:pt>
                      <c:pt idx="1512">
                        <c:v>1</c:v>
                      </c:pt>
                      <c:pt idx="1513">
                        <c:v>1</c:v>
                      </c:pt>
                      <c:pt idx="1514">
                        <c:v>1</c:v>
                      </c:pt>
                      <c:pt idx="1515">
                        <c:v>1</c:v>
                      </c:pt>
                      <c:pt idx="1516">
                        <c:v>1</c:v>
                      </c:pt>
                      <c:pt idx="1517">
                        <c:v>1</c:v>
                      </c:pt>
                      <c:pt idx="1518">
                        <c:v>0.98</c:v>
                      </c:pt>
                      <c:pt idx="1519">
                        <c:v>0.98</c:v>
                      </c:pt>
                      <c:pt idx="1520">
                        <c:v>0.98</c:v>
                      </c:pt>
                      <c:pt idx="1521">
                        <c:v>0.98</c:v>
                      </c:pt>
                      <c:pt idx="1522">
                        <c:v>0.98</c:v>
                      </c:pt>
                      <c:pt idx="1523">
                        <c:v>0.98</c:v>
                      </c:pt>
                      <c:pt idx="1524">
                        <c:v>0.98</c:v>
                      </c:pt>
                      <c:pt idx="1525">
                        <c:v>0.98</c:v>
                      </c:pt>
                      <c:pt idx="1526">
                        <c:v>0.96</c:v>
                      </c:pt>
                      <c:pt idx="1527">
                        <c:v>0.96</c:v>
                      </c:pt>
                      <c:pt idx="1528">
                        <c:v>0.96</c:v>
                      </c:pt>
                      <c:pt idx="1529">
                        <c:v>0.96</c:v>
                      </c:pt>
                      <c:pt idx="1530">
                        <c:v>0.96</c:v>
                      </c:pt>
                      <c:pt idx="1531">
                        <c:v>0.96</c:v>
                      </c:pt>
                      <c:pt idx="1532">
                        <c:v>0.96</c:v>
                      </c:pt>
                      <c:pt idx="1533">
                        <c:v>0.96</c:v>
                      </c:pt>
                      <c:pt idx="1534">
                        <c:v>0.96</c:v>
                      </c:pt>
                      <c:pt idx="1535">
                        <c:v>0.96</c:v>
                      </c:pt>
                      <c:pt idx="1536">
                        <c:v>0.94</c:v>
                      </c:pt>
                      <c:pt idx="1537">
                        <c:v>0.94</c:v>
                      </c:pt>
                      <c:pt idx="1538">
                        <c:v>0.94</c:v>
                      </c:pt>
                      <c:pt idx="1539">
                        <c:v>0.94</c:v>
                      </c:pt>
                      <c:pt idx="1540">
                        <c:v>0.94</c:v>
                      </c:pt>
                      <c:pt idx="1541">
                        <c:v>0.94</c:v>
                      </c:pt>
                      <c:pt idx="1542">
                        <c:v>0.94</c:v>
                      </c:pt>
                      <c:pt idx="1543">
                        <c:v>0.94</c:v>
                      </c:pt>
                      <c:pt idx="1544">
                        <c:v>0.94</c:v>
                      </c:pt>
                      <c:pt idx="1545">
                        <c:v>0.94</c:v>
                      </c:pt>
                      <c:pt idx="1546">
                        <c:v>0.94</c:v>
                      </c:pt>
                      <c:pt idx="1547">
                        <c:v>0.92</c:v>
                      </c:pt>
                      <c:pt idx="1548">
                        <c:v>0.92</c:v>
                      </c:pt>
                      <c:pt idx="1549">
                        <c:v>0.92</c:v>
                      </c:pt>
                      <c:pt idx="1550">
                        <c:v>0.92</c:v>
                      </c:pt>
                      <c:pt idx="1551">
                        <c:v>0.92</c:v>
                      </c:pt>
                      <c:pt idx="1552">
                        <c:v>0.92</c:v>
                      </c:pt>
                      <c:pt idx="1553">
                        <c:v>0.92</c:v>
                      </c:pt>
                      <c:pt idx="1554">
                        <c:v>0.92</c:v>
                      </c:pt>
                      <c:pt idx="1555">
                        <c:v>0.92</c:v>
                      </c:pt>
                      <c:pt idx="1556">
                        <c:v>0.9</c:v>
                      </c:pt>
                      <c:pt idx="1557">
                        <c:v>0.9</c:v>
                      </c:pt>
                      <c:pt idx="1558">
                        <c:v>0.9</c:v>
                      </c:pt>
                      <c:pt idx="1559">
                        <c:v>0.9</c:v>
                      </c:pt>
                      <c:pt idx="1560">
                        <c:v>0.9</c:v>
                      </c:pt>
                      <c:pt idx="1561">
                        <c:v>0.9</c:v>
                      </c:pt>
                      <c:pt idx="1562">
                        <c:v>0.9</c:v>
                      </c:pt>
                      <c:pt idx="1563">
                        <c:v>0.9</c:v>
                      </c:pt>
                      <c:pt idx="1564">
                        <c:v>0.9</c:v>
                      </c:pt>
                      <c:pt idx="1565">
                        <c:v>0.9</c:v>
                      </c:pt>
                      <c:pt idx="1566">
                        <c:v>0.9</c:v>
                      </c:pt>
                      <c:pt idx="1567">
                        <c:v>0.9</c:v>
                      </c:pt>
                      <c:pt idx="1568">
                        <c:v>0.9</c:v>
                      </c:pt>
                      <c:pt idx="1569">
                        <c:v>0.9</c:v>
                      </c:pt>
                      <c:pt idx="1570">
                        <c:v>0.9</c:v>
                      </c:pt>
                      <c:pt idx="1571">
                        <c:v>0.9</c:v>
                      </c:pt>
                      <c:pt idx="1572">
                        <c:v>0.9</c:v>
                      </c:pt>
                      <c:pt idx="1573">
                        <c:v>0.9</c:v>
                      </c:pt>
                      <c:pt idx="1574">
                        <c:v>0.9</c:v>
                      </c:pt>
                      <c:pt idx="1575">
                        <c:v>0.9</c:v>
                      </c:pt>
                      <c:pt idx="1576">
                        <c:v>0.9</c:v>
                      </c:pt>
                      <c:pt idx="1577">
                        <c:v>0.88</c:v>
                      </c:pt>
                      <c:pt idx="1578">
                        <c:v>0.88</c:v>
                      </c:pt>
                      <c:pt idx="1579">
                        <c:v>0.88</c:v>
                      </c:pt>
                      <c:pt idx="1580">
                        <c:v>0.88</c:v>
                      </c:pt>
                      <c:pt idx="1581">
                        <c:v>0.88</c:v>
                      </c:pt>
                      <c:pt idx="1582">
                        <c:v>0.88</c:v>
                      </c:pt>
                      <c:pt idx="1583">
                        <c:v>0.88</c:v>
                      </c:pt>
                      <c:pt idx="1584">
                        <c:v>0.88</c:v>
                      </c:pt>
                      <c:pt idx="1585">
                        <c:v>0.88</c:v>
                      </c:pt>
                      <c:pt idx="1586">
                        <c:v>0.88</c:v>
                      </c:pt>
                      <c:pt idx="1587">
                        <c:v>0.88</c:v>
                      </c:pt>
                      <c:pt idx="1588">
                        <c:v>0.88</c:v>
                      </c:pt>
                      <c:pt idx="1589">
                        <c:v>0.88</c:v>
                      </c:pt>
                      <c:pt idx="1590">
                        <c:v>0.88</c:v>
                      </c:pt>
                      <c:pt idx="1591">
                        <c:v>0.88</c:v>
                      </c:pt>
                      <c:pt idx="1592">
                        <c:v>0.88</c:v>
                      </c:pt>
                      <c:pt idx="1593">
                        <c:v>0.88</c:v>
                      </c:pt>
                      <c:pt idx="1594">
                        <c:v>0.88</c:v>
                      </c:pt>
                      <c:pt idx="1595">
                        <c:v>0.88</c:v>
                      </c:pt>
                      <c:pt idx="1596">
                        <c:v>0.88</c:v>
                      </c:pt>
                      <c:pt idx="1597">
                        <c:v>0.88</c:v>
                      </c:pt>
                      <c:pt idx="1598">
                        <c:v>0.86</c:v>
                      </c:pt>
                      <c:pt idx="1599">
                        <c:v>0.86</c:v>
                      </c:pt>
                      <c:pt idx="1600">
                        <c:v>0.86</c:v>
                      </c:pt>
                      <c:pt idx="1601">
                        <c:v>0.86</c:v>
                      </c:pt>
                      <c:pt idx="1602">
                        <c:v>0.86</c:v>
                      </c:pt>
                      <c:pt idx="1603">
                        <c:v>0.86</c:v>
                      </c:pt>
                      <c:pt idx="1604">
                        <c:v>0.86</c:v>
                      </c:pt>
                      <c:pt idx="1605">
                        <c:v>0.86</c:v>
                      </c:pt>
                      <c:pt idx="1606">
                        <c:v>0.86</c:v>
                      </c:pt>
                      <c:pt idx="1607">
                        <c:v>0.86</c:v>
                      </c:pt>
                      <c:pt idx="1608">
                        <c:v>0.86</c:v>
                      </c:pt>
                      <c:pt idx="1609">
                        <c:v>0.86</c:v>
                      </c:pt>
                      <c:pt idx="1610">
                        <c:v>0.86</c:v>
                      </c:pt>
                      <c:pt idx="1611">
                        <c:v>0.86</c:v>
                      </c:pt>
                      <c:pt idx="1612">
                        <c:v>0.86</c:v>
                      </c:pt>
                      <c:pt idx="1613">
                        <c:v>0.86</c:v>
                      </c:pt>
                      <c:pt idx="1614">
                        <c:v>0.86</c:v>
                      </c:pt>
                      <c:pt idx="1615">
                        <c:v>0.86</c:v>
                      </c:pt>
                      <c:pt idx="1616">
                        <c:v>0.86</c:v>
                      </c:pt>
                      <c:pt idx="1617">
                        <c:v>0.86</c:v>
                      </c:pt>
                      <c:pt idx="1618">
                        <c:v>0.84</c:v>
                      </c:pt>
                      <c:pt idx="1619">
                        <c:v>0.84</c:v>
                      </c:pt>
                      <c:pt idx="1620">
                        <c:v>0.84</c:v>
                      </c:pt>
                      <c:pt idx="1621">
                        <c:v>0.84</c:v>
                      </c:pt>
                      <c:pt idx="1622">
                        <c:v>0.84</c:v>
                      </c:pt>
                      <c:pt idx="1623">
                        <c:v>0.84</c:v>
                      </c:pt>
                      <c:pt idx="1624">
                        <c:v>0.84</c:v>
                      </c:pt>
                      <c:pt idx="1625">
                        <c:v>0.84</c:v>
                      </c:pt>
                      <c:pt idx="1626">
                        <c:v>0.84</c:v>
                      </c:pt>
                      <c:pt idx="1627">
                        <c:v>0.84</c:v>
                      </c:pt>
                      <c:pt idx="1628">
                        <c:v>0.84</c:v>
                      </c:pt>
                      <c:pt idx="1629">
                        <c:v>0.82</c:v>
                      </c:pt>
                      <c:pt idx="1630">
                        <c:v>0.82</c:v>
                      </c:pt>
                      <c:pt idx="1631">
                        <c:v>0.82</c:v>
                      </c:pt>
                      <c:pt idx="1632">
                        <c:v>0.82</c:v>
                      </c:pt>
                      <c:pt idx="1633">
                        <c:v>0.82</c:v>
                      </c:pt>
                      <c:pt idx="1634">
                        <c:v>0.82</c:v>
                      </c:pt>
                      <c:pt idx="1635">
                        <c:v>0.82</c:v>
                      </c:pt>
                      <c:pt idx="1636">
                        <c:v>0.82</c:v>
                      </c:pt>
                      <c:pt idx="1637">
                        <c:v>0.82</c:v>
                      </c:pt>
                      <c:pt idx="1638">
                        <c:v>0.82</c:v>
                      </c:pt>
                      <c:pt idx="1639">
                        <c:v>0.82</c:v>
                      </c:pt>
                      <c:pt idx="1640">
                        <c:v>0.82</c:v>
                      </c:pt>
                      <c:pt idx="1641">
                        <c:v>0.82</c:v>
                      </c:pt>
                      <c:pt idx="1642">
                        <c:v>0.82</c:v>
                      </c:pt>
                      <c:pt idx="1643">
                        <c:v>0.8</c:v>
                      </c:pt>
                      <c:pt idx="1644">
                        <c:v>0.8</c:v>
                      </c:pt>
                      <c:pt idx="1645">
                        <c:v>0.8</c:v>
                      </c:pt>
                      <c:pt idx="1646">
                        <c:v>0.8</c:v>
                      </c:pt>
                      <c:pt idx="1647">
                        <c:v>0.8</c:v>
                      </c:pt>
                      <c:pt idx="1648">
                        <c:v>0.8</c:v>
                      </c:pt>
                      <c:pt idx="1649">
                        <c:v>0.8</c:v>
                      </c:pt>
                      <c:pt idx="1650">
                        <c:v>0.8</c:v>
                      </c:pt>
                      <c:pt idx="1651">
                        <c:v>0.8</c:v>
                      </c:pt>
                      <c:pt idx="1652">
                        <c:v>0.8</c:v>
                      </c:pt>
                      <c:pt idx="1653">
                        <c:v>0.8</c:v>
                      </c:pt>
                      <c:pt idx="1654">
                        <c:v>0.8</c:v>
                      </c:pt>
                      <c:pt idx="1655">
                        <c:v>0.8</c:v>
                      </c:pt>
                      <c:pt idx="1656">
                        <c:v>0.8</c:v>
                      </c:pt>
                      <c:pt idx="1657">
                        <c:v>0.8</c:v>
                      </c:pt>
                      <c:pt idx="1658">
                        <c:v>0.8</c:v>
                      </c:pt>
                      <c:pt idx="1659">
                        <c:v>0.78</c:v>
                      </c:pt>
                      <c:pt idx="1660">
                        <c:v>0.78</c:v>
                      </c:pt>
                      <c:pt idx="1661">
                        <c:v>0.78</c:v>
                      </c:pt>
                      <c:pt idx="1662">
                        <c:v>0.78</c:v>
                      </c:pt>
                      <c:pt idx="1663">
                        <c:v>0.78</c:v>
                      </c:pt>
                      <c:pt idx="1664">
                        <c:v>0.78</c:v>
                      </c:pt>
                      <c:pt idx="1665">
                        <c:v>0.78</c:v>
                      </c:pt>
                      <c:pt idx="1666">
                        <c:v>0.78</c:v>
                      </c:pt>
                      <c:pt idx="1667">
                        <c:v>0.78</c:v>
                      </c:pt>
                      <c:pt idx="1668">
                        <c:v>0.78</c:v>
                      </c:pt>
                      <c:pt idx="1669">
                        <c:v>0.78</c:v>
                      </c:pt>
                      <c:pt idx="1670">
                        <c:v>0.78</c:v>
                      </c:pt>
                      <c:pt idx="1671">
                        <c:v>0.78</c:v>
                      </c:pt>
                      <c:pt idx="1672">
                        <c:v>0.78</c:v>
                      </c:pt>
                      <c:pt idx="1673">
                        <c:v>0.78</c:v>
                      </c:pt>
                      <c:pt idx="1674">
                        <c:v>0.78</c:v>
                      </c:pt>
                      <c:pt idx="1675">
                        <c:v>0.78</c:v>
                      </c:pt>
                      <c:pt idx="1676">
                        <c:v>0.78</c:v>
                      </c:pt>
                      <c:pt idx="1677">
                        <c:v>0.78</c:v>
                      </c:pt>
                      <c:pt idx="1678">
                        <c:v>0.78</c:v>
                      </c:pt>
                      <c:pt idx="1679">
                        <c:v>0.78</c:v>
                      </c:pt>
                      <c:pt idx="1680">
                        <c:v>0.78</c:v>
                      </c:pt>
                      <c:pt idx="1681">
                        <c:v>0.78</c:v>
                      </c:pt>
                      <c:pt idx="1682">
                        <c:v>0.78</c:v>
                      </c:pt>
                      <c:pt idx="1683">
                        <c:v>0.78</c:v>
                      </c:pt>
                      <c:pt idx="1684">
                        <c:v>0.78</c:v>
                      </c:pt>
                      <c:pt idx="1685">
                        <c:v>0.78</c:v>
                      </c:pt>
                      <c:pt idx="1686">
                        <c:v>0.78</c:v>
                      </c:pt>
                      <c:pt idx="1687">
                        <c:v>0.78</c:v>
                      </c:pt>
                      <c:pt idx="1688">
                        <c:v>0.78</c:v>
                      </c:pt>
                      <c:pt idx="1689">
                        <c:v>0.78</c:v>
                      </c:pt>
                      <c:pt idx="1690">
                        <c:v>0.78</c:v>
                      </c:pt>
                      <c:pt idx="1691">
                        <c:v>0.78</c:v>
                      </c:pt>
                      <c:pt idx="1692">
                        <c:v>0.78</c:v>
                      </c:pt>
                      <c:pt idx="1693">
                        <c:v>0.78</c:v>
                      </c:pt>
                      <c:pt idx="1694">
                        <c:v>0.78</c:v>
                      </c:pt>
                      <c:pt idx="1695">
                        <c:v>0.78</c:v>
                      </c:pt>
                      <c:pt idx="1696">
                        <c:v>0.78</c:v>
                      </c:pt>
                      <c:pt idx="1697">
                        <c:v>0.78</c:v>
                      </c:pt>
                      <c:pt idx="1698">
                        <c:v>0.78</c:v>
                      </c:pt>
                      <c:pt idx="1699">
                        <c:v>0.78</c:v>
                      </c:pt>
                      <c:pt idx="1700">
                        <c:v>0.78</c:v>
                      </c:pt>
                      <c:pt idx="1701">
                        <c:v>0.78</c:v>
                      </c:pt>
                      <c:pt idx="1702">
                        <c:v>0.78</c:v>
                      </c:pt>
                      <c:pt idx="1703">
                        <c:v>0.78</c:v>
                      </c:pt>
                      <c:pt idx="1704">
                        <c:v>0.78</c:v>
                      </c:pt>
                      <c:pt idx="1705">
                        <c:v>0.78</c:v>
                      </c:pt>
                      <c:pt idx="1706">
                        <c:v>0.8</c:v>
                      </c:pt>
                      <c:pt idx="1707">
                        <c:v>0.8</c:v>
                      </c:pt>
                      <c:pt idx="1708">
                        <c:v>0.8</c:v>
                      </c:pt>
                      <c:pt idx="1709">
                        <c:v>0.8</c:v>
                      </c:pt>
                      <c:pt idx="1710">
                        <c:v>0.8</c:v>
                      </c:pt>
                      <c:pt idx="1711">
                        <c:v>0.8</c:v>
                      </c:pt>
                      <c:pt idx="1712">
                        <c:v>0.8</c:v>
                      </c:pt>
                      <c:pt idx="1713">
                        <c:v>0.8</c:v>
                      </c:pt>
                      <c:pt idx="1714">
                        <c:v>0.8</c:v>
                      </c:pt>
                      <c:pt idx="1715">
                        <c:v>0.8</c:v>
                      </c:pt>
                      <c:pt idx="1716">
                        <c:v>0.8</c:v>
                      </c:pt>
                      <c:pt idx="1717">
                        <c:v>0.8</c:v>
                      </c:pt>
                      <c:pt idx="1718">
                        <c:v>0.8</c:v>
                      </c:pt>
                      <c:pt idx="1719">
                        <c:v>0.8</c:v>
                      </c:pt>
                      <c:pt idx="1720">
                        <c:v>0.8</c:v>
                      </c:pt>
                      <c:pt idx="1721">
                        <c:v>0.8</c:v>
                      </c:pt>
                      <c:pt idx="1722">
                        <c:v>0.8</c:v>
                      </c:pt>
                      <c:pt idx="1723">
                        <c:v>0.8</c:v>
                      </c:pt>
                      <c:pt idx="1724">
                        <c:v>0.8</c:v>
                      </c:pt>
                      <c:pt idx="1725">
                        <c:v>0.8</c:v>
                      </c:pt>
                      <c:pt idx="1726">
                        <c:v>0.8</c:v>
                      </c:pt>
                      <c:pt idx="1727">
                        <c:v>0.8</c:v>
                      </c:pt>
                      <c:pt idx="1728">
                        <c:v>0.8</c:v>
                      </c:pt>
                      <c:pt idx="1729">
                        <c:v>0.8</c:v>
                      </c:pt>
                      <c:pt idx="1730">
                        <c:v>0.8</c:v>
                      </c:pt>
                      <c:pt idx="1731">
                        <c:v>0.8</c:v>
                      </c:pt>
                      <c:pt idx="1732">
                        <c:v>0.8</c:v>
                      </c:pt>
                      <c:pt idx="1733">
                        <c:v>0.8</c:v>
                      </c:pt>
                      <c:pt idx="1734">
                        <c:v>0.8</c:v>
                      </c:pt>
                      <c:pt idx="1735">
                        <c:v>0.8</c:v>
                      </c:pt>
                      <c:pt idx="1736">
                        <c:v>0.8</c:v>
                      </c:pt>
                      <c:pt idx="1737">
                        <c:v>0.8</c:v>
                      </c:pt>
                      <c:pt idx="1738">
                        <c:v>0.8</c:v>
                      </c:pt>
                      <c:pt idx="1739">
                        <c:v>0.8</c:v>
                      </c:pt>
                      <c:pt idx="1740">
                        <c:v>0.8</c:v>
                      </c:pt>
                      <c:pt idx="1741">
                        <c:v>0.8</c:v>
                      </c:pt>
                      <c:pt idx="1742">
                        <c:v>0.8</c:v>
                      </c:pt>
                      <c:pt idx="1743">
                        <c:v>0.8</c:v>
                      </c:pt>
                      <c:pt idx="1744">
                        <c:v>0.78</c:v>
                      </c:pt>
                      <c:pt idx="1745">
                        <c:v>0.78</c:v>
                      </c:pt>
                      <c:pt idx="1746">
                        <c:v>0.78</c:v>
                      </c:pt>
                      <c:pt idx="1747">
                        <c:v>0.78</c:v>
                      </c:pt>
                      <c:pt idx="1748">
                        <c:v>0.78</c:v>
                      </c:pt>
                      <c:pt idx="1749">
                        <c:v>0.78</c:v>
                      </c:pt>
                      <c:pt idx="1750">
                        <c:v>0.78</c:v>
                      </c:pt>
                      <c:pt idx="1751">
                        <c:v>0.78</c:v>
                      </c:pt>
                      <c:pt idx="1752">
                        <c:v>0.78</c:v>
                      </c:pt>
                      <c:pt idx="1753">
                        <c:v>0.78</c:v>
                      </c:pt>
                      <c:pt idx="1754">
                        <c:v>0.78</c:v>
                      </c:pt>
                      <c:pt idx="1755">
                        <c:v>0.78</c:v>
                      </c:pt>
                      <c:pt idx="1756">
                        <c:v>0.78</c:v>
                      </c:pt>
                      <c:pt idx="1757">
                        <c:v>0.78</c:v>
                      </c:pt>
                      <c:pt idx="1758">
                        <c:v>0.78</c:v>
                      </c:pt>
                      <c:pt idx="1759">
                        <c:v>0.78</c:v>
                      </c:pt>
                      <c:pt idx="1760">
                        <c:v>0.78</c:v>
                      </c:pt>
                      <c:pt idx="1761">
                        <c:v>0.78</c:v>
                      </c:pt>
                      <c:pt idx="1762">
                        <c:v>0.78</c:v>
                      </c:pt>
                      <c:pt idx="1763">
                        <c:v>0.78</c:v>
                      </c:pt>
                      <c:pt idx="1764">
                        <c:v>0.76</c:v>
                      </c:pt>
                      <c:pt idx="1765">
                        <c:v>0.76</c:v>
                      </c:pt>
                      <c:pt idx="1766">
                        <c:v>0.76</c:v>
                      </c:pt>
                      <c:pt idx="1767">
                        <c:v>0.76</c:v>
                      </c:pt>
                      <c:pt idx="1768">
                        <c:v>0.76</c:v>
                      </c:pt>
                      <c:pt idx="1769">
                        <c:v>0.76</c:v>
                      </c:pt>
                      <c:pt idx="1770">
                        <c:v>0.76</c:v>
                      </c:pt>
                      <c:pt idx="1771">
                        <c:v>0.76</c:v>
                      </c:pt>
                      <c:pt idx="1772">
                        <c:v>0.76</c:v>
                      </c:pt>
                      <c:pt idx="1773">
                        <c:v>0.76</c:v>
                      </c:pt>
                      <c:pt idx="1774">
                        <c:v>0.76</c:v>
                      </c:pt>
                      <c:pt idx="1775">
                        <c:v>0.76</c:v>
                      </c:pt>
                      <c:pt idx="1776">
                        <c:v>0.76</c:v>
                      </c:pt>
                      <c:pt idx="1777">
                        <c:v>0.76</c:v>
                      </c:pt>
                      <c:pt idx="1778">
                        <c:v>0.76</c:v>
                      </c:pt>
                      <c:pt idx="1779">
                        <c:v>0.74</c:v>
                      </c:pt>
                      <c:pt idx="1780">
                        <c:v>0.74</c:v>
                      </c:pt>
                      <c:pt idx="1781">
                        <c:v>0.74</c:v>
                      </c:pt>
                      <c:pt idx="1782">
                        <c:v>0.74</c:v>
                      </c:pt>
                      <c:pt idx="1783">
                        <c:v>0.74</c:v>
                      </c:pt>
                      <c:pt idx="1784">
                        <c:v>0.74</c:v>
                      </c:pt>
                      <c:pt idx="1785">
                        <c:v>0.74</c:v>
                      </c:pt>
                      <c:pt idx="1786">
                        <c:v>0.74</c:v>
                      </c:pt>
                      <c:pt idx="1787">
                        <c:v>0.74</c:v>
                      </c:pt>
                      <c:pt idx="1788">
                        <c:v>0.74</c:v>
                      </c:pt>
                      <c:pt idx="1789">
                        <c:v>0.74</c:v>
                      </c:pt>
                      <c:pt idx="1790">
                        <c:v>0.74</c:v>
                      </c:pt>
                      <c:pt idx="1791">
                        <c:v>0.74</c:v>
                      </c:pt>
                      <c:pt idx="1792">
                        <c:v>0.74</c:v>
                      </c:pt>
                      <c:pt idx="1793">
                        <c:v>0.74</c:v>
                      </c:pt>
                      <c:pt idx="1794">
                        <c:v>0.74</c:v>
                      </c:pt>
                      <c:pt idx="1795">
                        <c:v>0.74</c:v>
                      </c:pt>
                      <c:pt idx="1796">
                        <c:v>0.74</c:v>
                      </c:pt>
                      <c:pt idx="1797">
                        <c:v>0.74</c:v>
                      </c:pt>
                      <c:pt idx="1798">
                        <c:v>0.74</c:v>
                      </c:pt>
                      <c:pt idx="1799">
                        <c:v>0.74</c:v>
                      </c:pt>
                      <c:pt idx="1800">
                        <c:v>0.74</c:v>
                      </c:pt>
                      <c:pt idx="1801">
                        <c:v>0.74</c:v>
                      </c:pt>
                      <c:pt idx="1802">
                        <c:v>0.72</c:v>
                      </c:pt>
                      <c:pt idx="1803">
                        <c:v>0.72</c:v>
                      </c:pt>
                      <c:pt idx="1804">
                        <c:v>0.72</c:v>
                      </c:pt>
                      <c:pt idx="1805">
                        <c:v>0.72</c:v>
                      </c:pt>
                      <c:pt idx="1806">
                        <c:v>0.72</c:v>
                      </c:pt>
                      <c:pt idx="1807">
                        <c:v>0.72</c:v>
                      </c:pt>
                      <c:pt idx="1808">
                        <c:v>0.72</c:v>
                      </c:pt>
                      <c:pt idx="1809">
                        <c:v>0.72</c:v>
                      </c:pt>
                      <c:pt idx="1810">
                        <c:v>0.72</c:v>
                      </c:pt>
                      <c:pt idx="1811">
                        <c:v>0.72</c:v>
                      </c:pt>
                      <c:pt idx="1812">
                        <c:v>0.72</c:v>
                      </c:pt>
                      <c:pt idx="1813">
                        <c:v>0.72</c:v>
                      </c:pt>
                      <c:pt idx="1814">
                        <c:v>0.72</c:v>
                      </c:pt>
                      <c:pt idx="1815">
                        <c:v>0.72</c:v>
                      </c:pt>
                      <c:pt idx="1816">
                        <c:v>0.72</c:v>
                      </c:pt>
                      <c:pt idx="1817">
                        <c:v>0.72</c:v>
                      </c:pt>
                      <c:pt idx="1818">
                        <c:v>0.72</c:v>
                      </c:pt>
                      <c:pt idx="1819">
                        <c:v>0.72</c:v>
                      </c:pt>
                      <c:pt idx="1820">
                        <c:v>0.72</c:v>
                      </c:pt>
                      <c:pt idx="1821">
                        <c:v>0.72</c:v>
                      </c:pt>
                      <c:pt idx="1822">
                        <c:v>0.72</c:v>
                      </c:pt>
                      <c:pt idx="1823">
                        <c:v>0.72</c:v>
                      </c:pt>
                      <c:pt idx="1824">
                        <c:v>0.72</c:v>
                      </c:pt>
                      <c:pt idx="1825">
                        <c:v>0.72</c:v>
                      </c:pt>
                      <c:pt idx="1826">
                        <c:v>0.72</c:v>
                      </c:pt>
                      <c:pt idx="1827">
                        <c:v>0.72</c:v>
                      </c:pt>
                      <c:pt idx="1828">
                        <c:v>0.72</c:v>
                      </c:pt>
                      <c:pt idx="1829">
                        <c:v>0.72</c:v>
                      </c:pt>
                      <c:pt idx="1830">
                        <c:v>0.72</c:v>
                      </c:pt>
                      <c:pt idx="1831">
                        <c:v>0.72</c:v>
                      </c:pt>
                      <c:pt idx="1832">
                        <c:v>0.72</c:v>
                      </c:pt>
                      <c:pt idx="1833">
                        <c:v>0.72</c:v>
                      </c:pt>
                      <c:pt idx="1834">
                        <c:v>0.72</c:v>
                      </c:pt>
                      <c:pt idx="1835">
                        <c:v>0.72</c:v>
                      </c:pt>
                      <c:pt idx="1836">
                        <c:v>0.72</c:v>
                      </c:pt>
                      <c:pt idx="1837">
                        <c:v>0.72</c:v>
                      </c:pt>
                      <c:pt idx="1838">
                        <c:v>0.72</c:v>
                      </c:pt>
                      <c:pt idx="1839">
                        <c:v>0.72</c:v>
                      </c:pt>
                      <c:pt idx="1840">
                        <c:v>0.72</c:v>
                      </c:pt>
                      <c:pt idx="1841">
                        <c:v>0.72</c:v>
                      </c:pt>
                      <c:pt idx="1842">
                        <c:v>0.7</c:v>
                      </c:pt>
                      <c:pt idx="1843">
                        <c:v>0.7</c:v>
                      </c:pt>
                      <c:pt idx="1844">
                        <c:v>0.7</c:v>
                      </c:pt>
                      <c:pt idx="1845">
                        <c:v>0.7</c:v>
                      </c:pt>
                      <c:pt idx="1846">
                        <c:v>0.7</c:v>
                      </c:pt>
                      <c:pt idx="1847">
                        <c:v>0.7</c:v>
                      </c:pt>
                      <c:pt idx="1848">
                        <c:v>0.7</c:v>
                      </c:pt>
                      <c:pt idx="1849">
                        <c:v>0.7</c:v>
                      </c:pt>
                      <c:pt idx="1850">
                        <c:v>0.7</c:v>
                      </c:pt>
                      <c:pt idx="1851">
                        <c:v>0.7</c:v>
                      </c:pt>
                      <c:pt idx="1852">
                        <c:v>0.7</c:v>
                      </c:pt>
                      <c:pt idx="1853">
                        <c:v>0.7</c:v>
                      </c:pt>
                      <c:pt idx="1854">
                        <c:v>0.7</c:v>
                      </c:pt>
                      <c:pt idx="1855">
                        <c:v>0.7</c:v>
                      </c:pt>
                      <c:pt idx="1856">
                        <c:v>0.7</c:v>
                      </c:pt>
                      <c:pt idx="1857">
                        <c:v>0.7</c:v>
                      </c:pt>
                      <c:pt idx="1858">
                        <c:v>0.7</c:v>
                      </c:pt>
                      <c:pt idx="1859">
                        <c:v>0.7</c:v>
                      </c:pt>
                      <c:pt idx="1860">
                        <c:v>0.7</c:v>
                      </c:pt>
                      <c:pt idx="1861">
                        <c:v>0.7</c:v>
                      </c:pt>
                      <c:pt idx="1862">
                        <c:v>0.7</c:v>
                      </c:pt>
                      <c:pt idx="1863">
                        <c:v>0.7</c:v>
                      </c:pt>
                      <c:pt idx="1864">
                        <c:v>0.7</c:v>
                      </c:pt>
                      <c:pt idx="1865">
                        <c:v>0.7</c:v>
                      </c:pt>
                      <c:pt idx="1866">
                        <c:v>0.7</c:v>
                      </c:pt>
                      <c:pt idx="1867">
                        <c:v>0.7</c:v>
                      </c:pt>
                      <c:pt idx="1868">
                        <c:v>0.68</c:v>
                      </c:pt>
                      <c:pt idx="1869">
                        <c:v>0.68</c:v>
                      </c:pt>
                      <c:pt idx="1870">
                        <c:v>0.68</c:v>
                      </c:pt>
                      <c:pt idx="1871">
                        <c:v>0.68</c:v>
                      </c:pt>
                      <c:pt idx="1872">
                        <c:v>0.68</c:v>
                      </c:pt>
                      <c:pt idx="1873">
                        <c:v>0.68</c:v>
                      </c:pt>
                      <c:pt idx="1874">
                        <c:v>0.68</c:v>
                      </c:pt>
                      <c:pt idx="1875">
                        <c:v>0.68</c:v>
                      </c:pt>
                      <c:pt idx="1876">
                        <c:v>0.68</c:v>
                      </c:pt>
                      <c:pt idx="1877">
                        <c:v>0.68</c:v>
                      </c:pt>
                      <c:pt idx="1878">
                        <c:v>0.68</c:v>
                      </c:pt>
                      <c:pt idx="1879">
                        <c:v>0.68</c:v>
                      </c:pt>
                      <c:pt idx="1880">
                        <c:v>0.68</c:v>
                      </c:pt>
                      <c:pt idx="1881">
                        <c:v>0.68</c:v>
                      </c:pt>
                      <c:pt idx="1882">
                        <c:v>0.68</c:v>
                      </c:pt>
                      <c:pt idx="1883">
                        <c:v>0.66</c:v>
                      </c:pt>
                      <c:pt idx="1884">
                        <c:v>0.66</c:v>
                      </c:pt>
                      <c:pt idx="1885">
                        <c:v>0.66</c:v>
                      </c:pt>
                      <c:pt idx="1886">
                        <c:v>0.66</c:v>
                      </c:pt>
                      <c:pt idx="1887">
                        <c:v>0.66</c:v>
                      </c:pt>
                      <c:pt idx="1888">
                        <c:v>0.66</c:v>
                      </c:pt>
                      <c:pt idx="1889">
                        <c:v>0.66</c:v>
                      </c:pt>
                      <c:pt idx="1890">
                        <c:v>0.66</c:v>
                      </c:pt>
                      <c:pt idx="1891">
                        <c:v>0.66</c:v>
                      </c:pt>
                      <c:pt idx="1892">
                        <c:v>0.66</c:v>
                      </c:pt>
                      <c:pt idx="1893">
                        <c:v>0.66</c:v>
                      </c:pt>
                      <c:pt idx="1894">
                        <c:v>0.66</c:v>
                      </c:pt>
                      <c:pt idx="1895">
                        <c:v>0.66</c:v>
                      </c:pt>
                      <c:pt idx="1896">
                        <c:v>0.66</c:v>
                      </c:pt>
                      <c:pt idx="1897">
                        <c:v>0.66</c:v>
                      </c:pt>
                      <c:pt idx="1898">
                        <c:v>0.66</c:v>
                      </c:pt>
                      <c:pt idx="1899">
                        <c:v>0.66</c:v>
                      </c:pt>
                      <c:pt idx="1900">
                        <c:v>0.66</c:v>
                      </c:pt>
                      <c:pt idx="1901">
                        <c:v>0.66</c:v>
                      </c:pt>
                      <c:pt idx="1902">
                        <c:v>0.64</c:v>
                      </c:pt>
                      <c:pt idx="1903">
                        <c:v>0.64</c:v>
                      </c:pt>
                      <c:pt idx="1904">
                        <c:v>0.64</c:v>
                      </c:pt>
                      <c:pt idx="1905">
                        <c:v>0.64</c:v>
                      </c:pt>
                      <c:pt idx="1906">
                        <c:v>0.64</c:v>
                      </c:pt>
                      <c:pt idx="1907">
                        <c:v>0.64</c:v>
                      </c:pt>
                      <c:pt idx="1908">
                        <c:v>0.64</c:v>
                      </c:pt>
                      <c:pt idx="1909">
                        <c:v>0.64</c:v>
                      </c:pt>
                      <c:pt idx="1910">
                        <c:v>0.64</c:v>
                      </c:pt>
                      <c:pt idx="1911">
                        <c:v>0.64</c:v>
                      </c:pt>
                      <c:pt idx="1912">
                        <c:v>0.64</c:v>
                      </c:pt>
                      <c:pt idx="1913">
                        <c:v>0.62</c:v>
                      </c:pt>
                      <c:pt idx="1914">
                        <c:v>0.62</c:v>
                      </c:pt>
                      <c:pt idx="1915">
                        <c:v>0.62</c:v>
                      </c:pt>
                      <c:pt idx="1916">
                        <c:v>0.62</c:v>
                      </c:pt>
                      <c:pt idx="1917">
                        <c:v>0.62</c:v>
                      </c:pt>
                      <c:pt idx="1918">
                        <c:v>0.62</c:v>
                      </c:pt>
                      <c:pt idx="1919">
                        <c:v>0.62</c:v>
                      </c:pt>
                      <c:pt idx="1920">
                        <c:v>0.62</c:v>
                      </c:pt>
                      <c:pt idx="1921">
                        <c:v>0.62</c:v>
                      </c:pt>
                      <c:pt idx="1922">
                        <c:v>0.62</c:v>
                      </c:pt>
                      <c:pt idx="1923">
                        <c:v>0.62</c:v>
                      </c:pt>
                      <c:pt idx="1924">
                        <c:v>0.62</c:v>
                      </c:pt>
                      <c:pt idx="1925">
                        <c:v>0.62</c:v>
                      </c:pt>
                      <c:pt idx="1926">
                        <c:v>0.62</c:v>
                      </c:pt>
                      <c:pt idx="1927">
                        <c:v>0.62</c:v>
                      </c:pt>
                      <c:pt idx="1928">
                        <c:v>0.62</c:v>
                      </c:pt>
                      <c:pt idx="1929">
                        <c:v>0.62</c:v>
                      </c:pt>
                      <c:pt idx="1930">
                        <c:v>0.62</c:v>
                      </c:pt>
                      <c:pt idx="1931">
                        <c:v>0.62</c:v>
                      </c:pt>
                      <c:pt idx="1932">
                        <c:v>0.62</c:v>
                      </c:pt>
                      <c:pt idx="1933">
                        <c:v>0.62</c:v>
                      </c:pt>
                      <c:pt idx="1934">
                        <c:v>0.62</c:v>
                      </c:pt>
                      <c:pt idx="1935">
                        <c:v>0.62</c:v>
                      </c:pt>
                      <c:pt idx="1936">
                        <c:v>0.62</c:v>
                      </c:pt>
                      <c:pt idx="1937">
                        <c:v>0.62</c:v>
                      </c:pt>
                      <c:pt idx="1938">
                        <c:v>0.62</c:v>
                      </c:pt>
                      <c:pt idx="1939">
                        <c:v>0.62</c:v>
                      </c:pt>
                      <c:pt idx="1940">
                        <c:v>0.62</c:v>
                      </c:pt>
                      <c:pt idx="1941">
                        <c:v>0.62</c:v>
                      </c:pt>
                      <c:pt idx="1942">
                        <c:v>0.62</c:v>
                      </c:pt>
                      <c:pt idx="1943">
                        <c:v>0.62</c:v>
                      </c:pt>
                      <c:pt idx="1944">
                        <c:v>0.62</c:v>
                      </c:pt>
                      <c:pt idx="1945">
                        <c:v>0.62</c:v>
                      </c:pt>
                      <c:pt idx="1946">
                        <c:v>0.62</c:v>
                      </c:pt>
                      <c:pt idx="1947">
                        <c:v>0.62</c:v>
                      </c:pt>
                      <c:pt idx="1948">
                        <c:v>0.62</c:v>
                      </c:pt>
                      <c:pt idx="1949">
                        <c:v>0.62</c:v>
                      </c:pt>
                      <c:pt idx="1950">
                        <c:v>0.62</c:v>
                      </c:pt>
                      <c:pt idx="1951">
                        <c:v>0.6</c:v>
                      </c:pt>
                      <c:pt idx="1952">
                        <c:v>0.6</c:v>
                      </c:pt>
                      <c:pt idx="1953">
                        <c:v>0.6</c:v>
                      </c:pt>
                      <c:pt idx="1954">
                        <c:v>0.6</c:v>
                      </c:pt>
                      <c:pt idx="1955">
                        <c:v>0.6</c:v>
                      </c:pt>
                      <c:pt idx="1956">
                        <c:v>0.6</c:v>
                      </c:pt>
                      <c:pt idx="1957">
                        <c:v>0.6</c:v>
                      </c:pt>
                      <c:pt idx="1958">
                        <c:v>0.6</c:v>
                      </c:pt>
                      <c:pt idx="1959">
                        <c:v>0.6</c:v>
                      </c:pt>
                      <c:pt idx="1960">
                        <c:v>0.6</c:v>
                      </c:pt>
                      <c:pt idx="1961">
                        <c:v>0.6</c:v>
                      </c:pt>
                      <c:pt idx="1962">
                        <c:v>0.6</c:v>
                      </c:pt>
                      <c:pt idx="1963">
                        <c:v>0.6</c:v>
                      </c:pt>
                      <c:pt idx="1964">
                        <c:v>0.6</c:v>
                      </c:pt>
                      <c:pt idx="1965">
                        <c:v>0.6</c:v>
                      </c:pt>
                      <c:pt idx="1966">
                        <c:v>0.6</c:v>
                      </c:pt>
                      <c:pt idx="1967">
                        <c:v>0.6</c:v>
                      </c:pt>
                      <c:pt idx="1968">
                        <c:v>0.6</c:v>
                      </c:pt>
                      <c:pt idx="1969">
                        <c:v>0.6</c:v>
                      </c:pt>
                      <c:pt idx="1970">
                        <c:v>0.6</c:v>
                      </c:pt>
                      <c:pt idx="1971">
                        <c:v>0.6</c:v>
                      </c:pt>
                      <c:pt idx="1972">
                        <c:v>0.6</c:v>
                      </c:pt>
                      <c:pt idx="1973">
                        <c:v>0.6</c:v>
                      </c:pt>
                      <c:pt idx="1974">
                        <c:v>0.6</c:v>
                      </c:pt>
                      <c:pt idx="1975">
                        <c:v>0.6</c:v>
                      </c:pt>
                      <c:pt idx="1976">
                        <c:v>0.6</c:v>
                      </c:pt>
                      <c:pt idx="1977">
                        <c:v>0.6</c:v>
                      </c:pt>
                      <c:pt idx="1978">
                        <c:v>0.6</c:v>
                      </c:pt>
                      <c:pt idx="1979">
                        <c:v>0.6</c:v>
                      </c:pt>
                      <c:pt idx="1980">
                        <c:v>0.6</c:v>
                      </c:pt>
                      <c:pt idx="1981">
                        <c:v>0.6</c:v>
                      </c:pt>
                      <c:pt idx="1982">
                        <c:v>0.6</c:v>
                      </c:pt>
                      <c:pt idx="1983">
                        <c:v>0.6</c:v>
                      </c:pt>
                      <c:pt idx="1984">
                        <c:v>0.6</c:v>
                      </c:pt>
                      <c:pt idx="1985">
                        <c:v>0.6</c:v>
                      </c:pt>
                      <c:pt idx="1986">
                        <c:v>0.6</c:v>
                      </c:pt>
                      <c:pt idx="1987">
                        <c:v>0.6</c:v>
                      </c:pt>
                      <c:pt idx="1988">
                        <c:v>0.6</c:v>
                      </c:pt>
                      <c:pt idx="1989">
                        <c:v>0.6</c:v>
                      </c:pt>
                      <c:pt idx="1990">
                        <c:v>0.6</c:v>
                      </c:pt>
                      <c:pt idx="1991">
                        <c:v>0.6</c:v>
                      </c:pt>
                      <c:pt idx="1992">
                        <c:v>0.6</c:v>
                      </c:pt>
                      <c:pt idx="1993">
                        <c:v>0.6</c:v>
                      </c:pt>
                      <c:pt idx="1994">
                        <c:v>0.6</c:v>
                      </c:pt>
                      <c:pt idx="1995">
                        <c:v>0.6</c:v>
                      </c:pt>
                      <c:pt idx="1996">
                        <c:v>0.6</c:v>
                      </c:pt>
                      <c:pt idx="1997">
                        <c:v>0.6</c:v>
                      </c:pt>
                      <c:pt idx="1998">
                        <c:v>0.6</c:v>
                      </c:pt>
                      <c:pt idx="1999">
                        <c:v>0.6</c:v>
                      </c:pt>
                      <c:pt idx="2000">
                        <c:v>0.6</c:v>
                      </c:pt>
                      <c:pt idx="2001">
                        <c:v>0.6</c:v>
                      </c:pt>
                      <c:pt idx="2002">
                        <c:v>0.6</c:v>
                      </c:pt>
                      <c:pt idx="2003">
                        <c:v>0.6</c:v>
                      </c:pt>
                      <c:pt idx="2004">
                        <c:v>0.6</c:v>
                      </c:pt>
                      <c:pt idx="2005">
                        <c:v>0.6</c:v>
                      </c:pt>
                      <c:pt idx="2006">
                        <c:v>0.57999999999999996</c:v>
                      </c:pt>
                      <c:pt idx="2007">
                        <c:v>0.57999999999999996</c:v>
                      </c:pt>
                      <c:pt idx="2008">
                        <c:v>0.57999999999999996</c:v>
                      </c:pt>
                      <c:pt idx="2009">
                        <c:v>0.57999999999999996</c:v>
                      </c:pt>
                      <c:pt idx="2010">
                        <c:v>0.57999999999999996</c:v>
                      </c:pt>
                      <c:pt idx="2011">
                        <c:v>0.57999999999999996</c:v>
                      </c:pt>
                      <c:pt idx="2012">
                        <c:v>0.57999999999999996</c:v>
                      </c:pt>
                      <c:pt idx="2013">
                        <c:v>0.57999999999999996</c:v>
                      </c:pt>
                      <c:pt idx="2014">
                        <c:v>0.57999999999999996</c:v>
                      </c:pt>
                      <c:pt idx="2015">
                        <c:v>0.57999999999999996</c:v>
                      </c:pt>
                      <c:pt idx="2016">
                        <c:v>0.57999999999999996</c:v>
                      </c:pt>
                      <c:pt idx="2017">
                        <c:v>0.57999999999999996</c:v>
                      </c:pt>
                      <c:pt idx="2018">
                        <c:v>0.57999999999999996</c:v>
                      </c:pt>
                      <c:pt idx="2019">
                        <c:v>0.57999999999999996</c:v>
                      </c:pt>
                      <c:pt idx="2020">
                        <c:v>0.5799999999999999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A0BB-1740-8CC2-97211297759F}"/>
                  </c:ext>
                </c:extLst>
              </c15:ser>
            </c15:filteredScatterSeries>
            <c15:filteredScatterSeries>
              <c15:ser>
                <c:idx val="2"/>
                <c:order val="9"/>
                <c:tx>
                  <c:v>15RB</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I$2:$I$1783</c15:sqref>
                        </c15:formulaRef>
                      </c:ext>
                    </c:extLst>
                    <c:numCache>
                      <c:formatCode>General</c:formatCode>
                      <c:ptCount val="178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04</c:v>
                      </c:pt>
                      <c:pt idx="20">
                        <c:v>0.04</c:v>
                      </c:pt>
                      <c:pt idx="21">
                        <c:v>0.06</c:v>
                      </c:pt>
                      <c:pt idx="22">
                        <c:v>0.08</c:v>
                      </c:pt>
                      <c:pt idx="23">
                        <c:v>0.12</c:v>
                      </c:pt>
                      <c:pt idx="24">
                        <c:v>0.16</c:v>
                      </c:pt>
                      <c:pt idx="25">
                        <c:v>0.2</c:v>
                      </c:pt>
                      <c:pt idx="26">
                        <c:v>0.24</c:v>
                      </c:pt>
                      <c:pt idx="27">
                        <c:v>0.3</c:v>
                      </c:pt>
                      <c:pt idx="28">
                        <c:v>0.34</c:v>
                      </c:pt>
                      <c:pt idx="29">
                        <c:v>0.34</c:v>
                      </c:pt>
                      <c:pt idx="30">
                        <c:v>0.4</c:v>
                      </c:pt>
                      <c:pt idx="31">
                        <c:v>0.48</c:v>
                      </c:pt>
                      <c:pt idx="32">
                        <c:v>0.54</c:v>
                      </c:pt>
                      <c:pt idx="33">
                        <c:v>0.62</c:v>
                      </c:pt>
                      <c:pt idx="34">
                        <c:v>0.7</c:v>
                      </c:pt>
                      <c:pt idx="35">
                        <c:v>0.78</c:v>
                      </c:pt>
                      <c:pt idx="36">
                        <c:v>0.86</c:v>
                      </c:pt>
                      <c:pt idx="37">
                        <c:v>0.94</c:v>
                      </c:pt>
                      <c:pt idx="38">
                        <c:v>0.94</c:v>
                      </c:pt>
                      <c:pt idx="39">
                        <c:v>1.04</c:v>
                      </c:pt>
                      <c:pt idx="40">
                        <c:v>1.1200000000000001</c:v>
                      </c:pt>
                      <c:pt idx="41">
                        <c:v>1.2</c:v>
                      </c:pt>
                      <c:pt idx="42">
                        <c:v>1.3</c:v>
                      </c:pt>
                      <c:pt idx="43">
                        <c:v>1.4</c:v>
                      </c:pt>
                      <c:pt idx="44">
                        <c:v>1.48</c:v>
                      </c:pt>
                      <c:pt idx="45">
                        <c:v>1.58</c:v>
                      </c:pt>
                      <c:pt idx="46">
                        <c:v>1.66</c:v>
                      </c:pt>
                      <c:pt idx="47">
                        <c:v>1.76</c:v>
                      </c:pt>
                      <c:pt idx="48">
                        <c:v>1.76</c:v>
                      </c:pt>
                      <c:pt idx="49">
                        <c:v>1.86</c:v>
                      </c:pt>
                      <c:pt idx="50">
                        <c:v>1.96</c:v>
                      </c:pt>
                      <c:pt idx="51">
                        <c:v>2.04</c:v>
                      </c:pt>
                      <c:pt idx="52">
                        <c:v>2.14</c:v>
                      </c:pt>
                      <c:pt idx="53">
                        <c:v>2.2400000000000002</c:v>
                      </c:pt>
                      <c:pt idx="54">
                        <c:v>2.34</c:v>
                      </c:pt>
                      <c:pt idx="55">
                        <c:v>2.44</c:v>
                      </c:pt>
                      <c:pt idx="56">
                        <c:v>2.54</c:v>
                      </c:pt>
                      <c:pt idx="57">
                        <c:v>2.54</c:v>
                      </c:pt>
                      <c:pt idx="58">
                        <c:v>2.62</c:v>
                      </c:pt>
                      <c:pt idx="59">
                        <c:v>2.72</c:v>
                      </c:pt>
                      <c:pt idx="60">
                        <c:v>2.82</c:v>
                      </c:pt>
                      <c:pt idx="61">
                        <c:v>2.92</c:v>
                      </c:pt>
                      <c:pt idx="62">
                        <c:v>3.02</c:v>
                      </c:pt>
                      <c:pt idx="63">
                        <c:v>3.12</c:v>
                      </c:pt>
                      <c:pt idx="64">
                        <c:v>3.22</c:v>
                      </c:pt>
                      <c:pt idx="65">
                        <c:v>3.22</c:v>
                      </c:pt>
                      <c:pt idx="66">
                        <c:v>3.32</c:v>
                      </c:pt>
                      <c:pt idx="67">
                        <c:v>3.42</c:v>
                      </c:pt>
                      <c:pt idx="68">
                        <c:v>3.52</c:v>
                      </c:pt>
                      <c:pt idx="69">
                        <c:v>3.62</c:v>
                      </c:pt>
                      <c:pt idx="70">
                        <c:v>3.72</c:v>
                      </c:pt>
                      <c:pt idx="71">
                        <c:v>3.82</c:v>
                      </c:pt>
                      <c:pt idx="72">
                        <c:v>3.92</c:v>
                      </c:pt>
                      <c:pt idx="73">
                        <c:v>4.0199999999999996</c:v>
                      </c:pt>
                      <c:pt idx="74">
                        <c:v>4.0999999999999996</c:v>
                      </c:pt>
                      <c:pt idx="75">
                        <c:v>4.2</c:v>
                      </c:pt>
                      <c:pt idx="76">
                        <c:v>4.2</c:v>
                      </c:pt>
                      <c:pt idx="77">
                        <c:v>4.3</c:v>
                      </c:pt>
                      <c:pt idx="78">
                        <c:v>4.38</c:v>
                      </c:pt>
                      <c:pt idx="79">
                        <c:v>4.4800000000000004</c:v>
                      </c:pt>
                      <c:pt idx="80">
                        <c:v>4.5599999999999996</c:v>
                      </c:pt>
                      <c:pt idx="81">
                        <c:v>4.6399999999999997</c:v>
                      </c:pt>
                      <c:pt idx="82">
                        <c:v>4.74</c:v>
                      </c:pt>
                      <c:pt idx="83">
                        <c:v>4.8199999999999976</c:v>
                      </c:pt>
                      <c:pt idx="84">
                        <c:v>4.8199999999999976</c:v>
                      </c:pt>
                      <c:pt idx="85">
                        <c:v>4.9000000000000004</c:v>
                      </c:pt>
                      <c:pt idx="86">
                        <c:v>4.9800000000000004</c:v>
                      </c:pt>
                      <c:pt idx="87">
                        <c:v>5.0599999999999996</c:v>
                      </c:pt>
                      <c:pt idx="88">
                        <c:v>5.14</c:v>
                      </c:pt>
                      <c:pt idx="89">
                        <c:v>5.2</c:v>
                      </c:pt>
                      <c:pt idx="90">
                        <c:v>5.28</c:v>
                      </c:pt>
                      <c:pt idx="91">
                        <c:v>5.3599999999999977</c:v>
                      </c:pt>
                      <c:pt idx="92">
                        <c:v>5.44</c:v>
                      </c:pt>
                      <c:pt idx="93">
                        <c:v>5.5</c:v>
                      </c:pt>
                      <c:pt idx="94">
                        <c:v>5.5</c:v>
                      </c:pt>
                      <c:pt idx="95">
                        <c:v>5.58</c:v>
                      </c:pt>
                      <c:pt idx="96">
                        <c:v>5.64</c:v>
                      </c:pt>
                      <c:pt idx="97">
                        <c:v>5.72</c:v>
                      </c:pt>
                      <c:pt idx="98">
                        <c:v>5.78</c:v>
                      </c:pt>
                      <c:pt idx="99">
                        <c:v>5.8599999999999977</c:v>
                      </c:pt>
                      <c:pt idx="100">
                        <c:v>5.92</c:v>
                      </c:pt>
                      <c:pt idx="101">
                        <c:v>5.98</c:v>
                      </c:pt>
                      <c:pt idx="102">
                        <c:v>6.06</c:v>
                      </c:pt>
                      <c:pt idx="103">
                        <c:v>6.1199999999999983</c:v>
                      </c:pt>
                      <c:pt idx="104">
                        <c:v>6.1199999999999983</c:v>
                      </c:pt>
                      <c:pt idx="105">
                        <c:v>6.18</c:v>
                      </c:pt>
                      <c:pt idx="106">
                        <c:v>6.24</c:v>
                      </c:pt>
                      <c:pt idx="107">
                        <c:v>6.3</c:v>
                      </c:pt>
                      <c:pt idx="108">
                        <c:v>6.3599999999999977</c:v>
                      </c:pt>
                      <c:pt idx="109">
                        <c:v>6.42</c:v>
                      </c:pt>
                      <c:pt idx="110">
                        <c:v>6.48</c:v>
                      </c:pt>
                      <c:pt idx="111">
                        <c:v>6.54</c:v>
                      </c:pt>
                      <c:pt idx="112">
                        <c:v>6.54</c:v>
                      </c:pt>
                      <c:pt idx="113">
                        <c:v>6.6</c:v>
                      </c:pt>
                      <c:pt idx="114">
                        <c:v>6.6599999999999984</c:v>
                      </c:pt>
                      <c:pt idx="115">
                        <c:v>6.72</c:v>
                      </c:pt>
                      <c:pt idx="116">
                        <c:v>6.8</c:v>
                      </c:pt>
                      <c:pt idx="117">
                        <c:v>6.8599999999999977</c:v>
                      </c:pt>
                      <c:pt idx="118">
                        <c:v>6.92</c:v>
                      </c:pt>
                      <c:pt idx="119">
                        <c:v>6.98</c:v>
                      </c:pt>
                      <c:pt idx="120">
                        <c:v>7.04</c:v>
                      </c:pt>
                      <c:pt idx="121">
                        <c:v>7.1199999999999983</c:v>
                      </c:pt>
                      <c:pt idx="122">
                        <c:v>7.1199999999999983</c:v>
                      </c:pt>
                      <c:pt idx="123">
                        <c:v>7.18</c:v>
                      </c:pt>
                      <c:pt idx="124">
                        <c:v>7.24</c:v>
                      </c:pt>
                      <c:pt idx="125">
                        <c:v>7.3199999999999976</c:v>
                      </c:pt>
                      <c:pt idx="126">
                        <c:v>7.38</c:v>
                      </c:pt>
                      <c:pt idx="127">
                        <c:v>7.44</c:v>
                      </c:pt>
                      <c:pt idx="128">
                        <c:v>7.52</c:v>
                      </c:pt>
                      <c:pt idx="129">
                        <c:v>7.58</c:v>
                      </c:pt>
                      <c:pt idx="130">
                        <c:v>7.6599999999999984</c:v>
                      </c:pt>
                      <c:pt idx="131">
                        <c:v>7.72</c:v>
                      </c:pt>
                      <c:pt idx="132">
                        <c:v>7.72</c:v>
                      </c:pt>
                      <c:pt idx="133">
                        <c:v>7.8</c:v>
                      </c:pt>
                      <c:pt idx="134">
                        <c:v>7.8599999999999977</c:v>
                      </c:pt>
                      <c:pt idx="135">
                        <c:v>7.94</c:v>
                      </c:pt>
                      <c:pt idx="136">
                        <c:v>8</c:v>
                      </c:pt>
                      <c:pt idx="137">
                        <c:v>8.08</c:v>
                      </c:pt>
                      <c:pt idx="138">
                        <c:v>8.14</c:v>
                      </c:pt>
                      <c:pt idx="139">
                        <c:v>8.2200000000000006</c:v>
                      </c:pt>
                      <c:pt idx="140">
                        <c:v>8.2800000000000011</c:v>
                      </c:pt>
                      <c:pt idx="141">
                        <c:v>8.2800000000000011</c:v>
                      </c:pt>
                      <c:pt idx="142">
                        <c:v>8.36</c:v>
                      </c:pt>
                      <c:pt idx="143">
                        <c:v>8.44</c:v>
                      </c:pt>
                      <c:pt idx="144">
                        <c:v>8.5</c:v>
                      </c:pt>
                      <c:pt idx="145">
                        <c:v>8.58</c:v>
                      </c:pt>
                      <c:pt idx="146">
                        <c:v>8.66</c:v>
                      </c:pt>
                      <c:pt idx="147">
                        <c:v>8.7200000000000006</c:v>
                      </c:pt>
                      <c:pt idx="148">
                        <c:v>8.7200000000000006</c:v>
                      </c:pt>
                      <c:pt idx="149">
                        <c:v>8.8800000000000008</c:v>
                      </c:pt>
                      <c:pt idx="150">
                        <c:v>8.8800000000000008</c:v>
                      </c:pt>
                      <c:pt idx="151">
                        <c:v>8.9600000000000026</c:v>
                      </c:pt>
                      <c:pt idx="152">
                        <c:v>9.02</c:v>
                      </c:pt>
                      <c:pt idx="153">
                        <c:v>9.1</c:v>
                      </c:pt>
                      <c:pt idx="154">
                        <c:v>9.16</c:v>
                      </c:pt>
                      <c:pt idx="155">
                        <c:v>9.24</c:v>
                      </c:pt>
                      <c:pt idx="156">
                        <c:v>9.32</c:v>
                      </c:pt>
                      <c:pt idx="157">
                        <c:v>9.3800000000000008</c:v>
                      </c:pt>
                      <c:pt idx="158">
                        <c:v>9.4600000000000026</c:v>
                      </c:pt>
                      <c:pt idx="159">
                        <c:v>9.52</c:v>
                      </c:pt>
                      <c:pt idx="160">
                        <c:v>9.52</c:v>
                      </c:pt>
                      <c:pt idx="161">
                        <c:v>9.6</c:v>
                      </c:pt>
                      <c:pt idx="162">
                        <c:v>9.66</c:v>
                      </c:pt>
                      <c:pt idx="163">
                        <c:v>9.7200000000000006</c:v>
                      </c:pt>
                      <c:pt idx="164">
                        <c:v>9.8000000000000007</c:v>
                      </c:pt>
                      <c:pt idx="165">
                        <c:v>9.86</c:v>
                      </c:pt>
                      <c:pt idx="166">
                        <c:v>9.92</c:v>
                      </c:pt>
                      <c:pt idx="167">
                        <c:v>10</c:v>
                      </c:pt>
                      <c:pt idx="168">
                        <c:v>10.06</c:v>
                      </c:pt>
                      <c:pt idx="169">
                        <c:v>10.06</c:v>
                      </c:pt>
                      <c:pt idx="170">
                        <c:v>10.14</c:v>
                      </c:pt>
                      <c:pt idx="171">
                        <c:v>10.199999999999999</c:v>
                      </c:pt>
                      <c:pt idx="172">
                        <c:v>10.26</c:v>
                      </c:pt>
                      <c:pt idx="173">
                        <c:v>10.34</c:v>
                      </c:pt>
                      <c:pt idx="174">
                        <c:v>10.4</c:v>
                      </c:pt>
                      <c:pt idx="175">
                        <c:v>10.48</c:v>
                      </c:pt>
                      <c:pt idx="176">
                        <c:v>10.56</c:v>
                      </c:pt>
                      <c:pt idx="177">
                        <c:v>10.56</c:v>
                      </c:pt>
                      <c:pt idx="178">
                        <c:v>10.62</c:v>
                      </c:pt>
                      <c:pt idx="179">
                        <c:v>10.7</c:v>
                      </c:pt>
                      <c:pt idx="180">
                        <c:v>10.78</c:v>
                      </c:pt>
                      <c:pt idx="181">
                        <c:v>10.84</c:v>
                      </c:pt>
                      <c:pt idx="182">
                        <c:v>10.92</c:v>
                      </c:pt>
                      <c:pt idx="183">
                        <c:v>11</c:v>
                      </c:pt>
                      <c:pt idx="184">
                        <c:v>11.06</c:v>
                      </c:pt>
                      <c:pt idx="185">
                        <c:v>11.06</c:v>
                      </c:pt>
                      <c:pt idx="186">
                        <c:v>11.14</c:v>
                      </c:pt>
                      <c:pt idx="187">
                        <c:v>11.3</c:v>
                      </c:pt>
                      <c:pt idx="188">
                        <c:v>11.3</c:v>
                      </c:pt>
                      <c:pt idx="189">
                        <c:v>11.36</c:v>
                      </c:pt>
                      <c:pt idx="190">
                        <c:v>11.44</c:v>
                      </c:pt>
                      <c:pt idx="191">
                        <c:v>11.52</c:v>
                      </c:pt>
                      <c:pt idx="192">
                        <c:v>11.58</c:v>
                      </c:pt>
                      <c:pt idx="193">
                        <c:v>11.66</c:v>
                      </c:pt>
                      <c:pt idx="194">
                        <c:v>11.74</c:v>
                      </c:pt>
                      <c:pt idx="195">
                        <c:v>11.8</c:v>
                      </c:pt>
                      <c:pt idx="196">
                        <c:v>11.88</c:v>
                      </c:pt>
                      <c:pt idx="197">
                        <c:v>11.88</c:v>
                      </c:pt>
                      <c:pt idx="198">
                        <c:v>11.96</c:v>
                      </c:pt>
                      <c:pt idx="199">
                        <c:v>12.02</c:v>
                      </c:pt>
                      <c:pt idx="200">
                        <c:v>12.1</c:v>
                      </c:pt>
                      <c:pt idx="201">
                        <c:v>12.18</c:v>
                      </c:pt>
                      <c:pt idx="202">
                        <c:v>12.24</c:v>
                      </c:pt>
                      <c:pt idx="203">
                        <c:v>12.32</c:v>
                      </c:pt>
                      <c:pt idx="204">
                        <c:v>12.38</c:v>
                      </c:pt>
                      <c:pt idx="205">
                        <c:v>12.46</c:v>
                      </c:pt>
                      <c:pt idx="206">
                        <c:v>12.46</c:v>
                      </c:pt>
                      <c:pt idx="207">
                        <c:v>12.54</c:v>
                      </c:pt>
                      <c:pt idx="208">
                        <c:v>12.6</c:v>
                      </c:pt>
                      <c:pt idx="209">
                        <c:v>12.68</c:v>
                      </c:pt>
                      <c:pt idx="210">
                        <c:v>12.74</c:v>
                      </c:pt>
                      <c:pt idx="211">
                        <c:v>12.82</c:v>
                      </c:pt>
                      <c:pt idx="212">
                        <c:v>12.88</c:v>
                      </c:pt>
                      <c:pt idx="213">
                        <c:v>12.94</c:v>
                      </c:pt>
                      <c:pt idx="214">
                        <c:v>13</c:v>
                      </c:pt>
                      <c:pt idx="215">
                        <c:v>13</c:v>
                      </c:pt>
                      <c:pt idx="216">
                        <c:v>13.06</c:v>
                      </c:pt>
                      <c:pt idx="217">
                        <c:v>13.12</c:v>
                      </c:pt>
                      <c:pt idx="218">
                        <c:v>13.18</c:v>
                      </c:pt>
                      <c:pt idx="219">
                        <c:v>13.24</c:v>
                      </c:pt>
                      <c:pt idx="220">
                        <c:v>13.28</c:v>
                      </c:pt>
                      <c:pt idx="221">
                        <c:v>13.34</c:v>
                      </c:pt>
                      <c:pt idx="222">
                        <c:v>13.4</c:v>
                      </c:pt>
                      <c:pt idx="223">
                        <c:v>13.46</c:v>
                      </c:pt>
                      <c:pt idx="224">
                        <c:v>13.5</c:v>
                      </c:pt>
                      <c:pt idx="225">
                        <c:v>13.5</c:v>
                      </c:pt>
                      <c:pt idx="226">
                        <c:v>13.56</c:v>
                      </c:pt>
                      <c:pt idx="227">
                        <c:v>13.62</c:v>
                      </c:pt>
                      <c:pt idx="228">
                        <c:v>13.68</c:v>
                      </c:pt>
                      <c:pt idx="229">
                        <c:v>13.76</c:v>
                      </c:pt>
                      <c:pt idx="230">
                        <c:v>13.82</c:v>
                      </c:pt>
                      <c:pt idx="231">
                        <c:v>13.88</c:v>
                      </c:pt>
                      <c:pt idx="232">
                        <c:v>13.94</c:v>
                      </c:pt>
                      <c:pt idx="233">
                        <c:v>14.02</c:v>
                      </c:pt>
                      <c:pt idx="234">
                        <c:v>14.02</c:v>
                      </c:pt>
                      <c:pt idx="235">
                        <c:v>14.08</c:v>
                      </c:pt>
                      <c:pt idx="236">
                        <c:v>14.14</c:v>
                      </c:pt>
                      <c:pt idx="237">
                        <c:v>14.2</c:v>
                      </c:pt>
                      <c:pt idx="238">
                        <c:v>14.28</c:v>
                      </c:pt>
                      <c:pt idx="239">
                        <c:v>14.34</c:v>
                      </c:pt>
                      <c:pt idx="240">
                        <c:v>14.4</c:v>
                      </c:pt>
                      <c:pt idx="241">
                        <c:v>14.46</c:v>
                      </c:pt>
                      <c:pt idx="242">
                        <c:v>14.52</c:v>
                      </c:pt>
                      <c:pt idx="243">
                        <c:v>14.58</c:v>
                      </c:pt>
                      <c:pt idx="244">
                        <c:v>14.58</c:v>
                      </c:pt>
                      <c:pt idx="245">
                        <c:v>14.64</c:v>
                      </c:pt>
                      <c:pt idx="246">
                        <c:v>14.7</c:v>
                      </c:pt>
                      <c:pt idx="247">
                        <c:v>14.74</c:v>
                      </c:pt>
                      <c:pt idx="248">
                        <c:v>14.8</c:v>
                      </c:pt>
                      <c:pt idx="249">
                        <c:v>14.86</c:v>
                      </c:pt>
                      <c:pt idx="250">
                        <c:v>14.9</c:v>
                      </c:pt>
                      <c:pt idx="251">
                        <c:v>14.96</c:v>
                      </c:pt>
                      <c:pt idx="252">
                        <c:v>14.96</c:v>
                      </c:pt>
                      <c:pt idx="253">
                        <c:v>15.02</c:v>
                      </c:pt>
                      <c:pt idx="254">
                        <c:v>15.06</c:v>
                      </c:pt>
                      <c:pt idx="255">
                        <c:v>15.12</c:v>
                      </c:pt>
                      <c:pt idx="256">
                        <c:v>15.18</c:v>
                      </c:pt>
                      <c:pt idx="257">
                        <c:v>15.22</c:v>
                      </c:pt>
                      <c:pt idx="258">
                        <c:v>15.28</c:v>
                      </c:pt>
                      <c:pt idx="259">
                        <c:v>15.32</c:v>
                      </c:pt>
                      <c:pt idx="260">
                        <c:v>15.38</c:v>
                      </c:pt>
                      <c:pt idx="261">
                        <c:v>15.42</c:v>
                      </c:pt>
                      <c:pt idx="262">
                        <c:v>15.48</c:v>
                      </c:pt>
                      <c:pt idx="263">
                        <c:v>15.48</c:v>
                      </c:pt>
                      <c:pt idx="264">
                        <c:v>15.54</c:v>
                      </c:pt>
                      <c:pt idx="265">
                        <c:v>15.58</c:v>
                      </c:pt>
                      <c:pt idx="266">
                        <c:v>15.62</c:v>
                      </c:pt>
                      <c:pt idx="267">
                        <c:v>15.68</c:v>
                      </c:pt>
                      <c:pt idx="268">
                        <c:v>15.72</c:v>
                      </c:pt>
                      <c:pt idx="269">
                        <c:v>15.76</c:v>
                      </c:pt>
                      <c:pt idx="270">
                        <c:v>15.82</c:v>
                      </c:pt>
                      <c:pt idx="271">
                        <c:v>15.86</c:v>
                      </c:pt>
                      <c:pt idx="272">
                        <c:v>15.86</c:v>
                      </c:pt>
                      <c:pt idx="273">
                        <c:v>15.88</c:v>
                      </c:pt>
                      <c:pt idx="274">
                        <c:v>15.92</c:v>
                      </c:pt>
                      <c:pt idx="275">
                        <c:v>15.96</c:v>
                      </c:pt>
                      <c:pt idx="276">
                        <c:v>16</c:v>
                      </c:pt>
                      <c:pt idx="277">
                        <c:v>16.02</c:v>
                      </c:pt>
                      <c:pt idx="278">
                        <c:v>16.059999999999999</c:v>
                      </c:pt>
                      <c:pt idx="279">
                        <c:v>16.079999999999991</c:v>
                      </c:pt>
                      <c:pt idx="280">
                        <c:v>16.100000000000001</c:v>
                      </c:pt>
                      <c:pt idx="281">
                        <c:v>16.100000000000001</c:v>
                      </c:pt>
                      <c:pt idx="282">
                        <c:v>16.14</c:v>
                      </c:pt>
                      <c:pt idx="283">
                        <c:v>16.16</c:v>
                      </c:pt>
                      <c:pt idx="284">
                        <c:v>16.18</c:v>
                      </c:pt>
                      <c:pt idx="285">
                        <c:v>16.22</c:v>
                      </c:pt>
                      <c:pt idx="286">
                        <c:v>16.239999999999991</c:v>
                      </c:pt>
                      <c:pt idx="287">
                        <c:v>16.260000000000002</c:v>
                      </c:pt>
                      <c:pt idx="288">
                        <c:v>16.28</c:v>
                      </c:pt>
                      <c:pt idx="289">
                        <c:v>16.32</c:v>
                      </c:pt>
                      <c:pt idx="290">
                        <c:v>16.34</c:v>
                      </c:pt>
                      <c:pt idx="291">
                        <c:v>16.34</c:v>
                      </c:pt>
                      <c:pt idx="292">
                        <c:v>16.36</c:v>
                      </c:pt>
                      <c:pt idx="293">
                        <c:v>16.38</c:v>
                      </c:pt>
                      <c:pt idx="294">
                        <c:v>16.420000000000002</c:v>
                      </c:pt>
                      <c:pt idx="295">
                        <c:v>16.440000000000001</c:v>
                      </c:pt>
                      <c:pt idx="296">
                        <c:v>16.46</c:v>
                      </c:pt>
                      <c:pt idx="297">
                        <c:v>16.48</c:v>
                      </c:pt>
                      <c:pt idx="298">
                        <c:v>16.5</c:v>
                      </c:pt>
                      <c:pt idx="299">
                        <c:v>16.52</c:v>
                      </c:pt>
                      <c:pt idx="300">
                        <c:v>16.52</c:v>
                      </c:pt>
                      <c:pt idx="301">
                        <c:v>16.54</c:v>
                      </c:pt>
                      <c:pt idx="302">
                        <c:v>16.559999999999999</c:v>
                      </c:pt>
                      <c:pt idx="303">
                        <c:v>16.559999999999999</c:v>
                      </c:pt>
                      <c:pt idx="304">
                        <c:v>16.579999999999991</c:v>
                      </c:pt>
                      <c:pt idx="305">
                        <c:v>16.600000000000001</c:v>
                      </c:pt>
                      <c:pt idx="306">
                        <c:v>16.62</c:v>
                      </c:pt>
                      <c:pt idx="307">
                        <c:v>16.62</c:v>
                      </c:pt>
                      <c:pt idx="308">
                        <c:v>16.64</c:v>
                      </c:pt>
                      <c:pt idx="309">
                        <c:v>16.64</c:v>
                      </c:pt>
                      <c:pt idx="310">
                        <c:v>16.66</c:v>
                      </c:pt>
                      <c:pt idx="311">
                        <c:v>16.66</c:v>
                      </c:pt>
                      <c:pt idx="312">
                        <c:v>16.68</c:v>
                      </c:pt>
                      <c:pt idx="313">
                        <c:v>16.7</c:v>
                      </c:pt>
                      <c:pt idx="314">
                        <c:v>16.7</c:v>
                      </c:pt>
                      <c:pt idx="315">
                        <c:v>16.72</c:v>
                      </c:pt>
                      <c:pt idx="316">
                        <c:v>16.739999999999991</c:v>
                      </c:pt>
                      <c:pt idx="317">
                        <c:v>16.739999999999991</c:v>
                      </c:pt>
                      <c:pt idx="318">
                        <c:v>16.739999999999991</c:v>
                      </c:pt>
                      <c:pt idx="319">
                        <c:v>16.760000000000002</c:v>
                      </c:pt>
                      <c:pt idx="320">
                        <c:v>16.760000000000002</c:v>
                      </c:pt>
                      <c:pt idx="321">
                        <c:v>16.78</c:v>
                      </c:pt>
                      <c:pt idx="322">
                        <c:v>16.78</c:v>
                      </c:pt>
                      <c:pt idx="323">
                        <c:v>16.8</c:v>
                      </c:pt>
                      <c:pt idx="324">
                        <c:v>16.8</c:v>
                      </c:pt>
                      <c:pt idx="325">
                        <c:v>16.8</c:v>
                      </c:pt>
                      <c:pt idx="326">
                        <c:v>16.8</c:v>
                      </c:pt>
                      <c:pt idx="327">
                        <c:v>16.82</c:v>
                      </c:pt>
                      <c:pt idx="328">
                        <c:v>16.82</c:v>
                      </c:pt>
                      <c:pt idx="329">
                        <c:v>16.82</c:v>
                      </c:pt>
                      <c:pt idx="330">
                        <c:v>16.82</c:v>
                      </c:pt>
                      <c:pt idx="331">
                        <c:v>16.82</c:v>
                      </c:pt>
                      <c:pt idx="332">
                        <c:v>16.82</c:v>
                      </c:pt>
                      <c:pt idx="333">
                        <c:v>16.82</c:v>
                      </c:pt>
                      <c:pt idx="334">
                        <c:v>16.82</c:v>
                      </c:pt>
                      <c:pt idx="335">
                        <c:v>16.84</c:v>
                      </c:pt>
                      <c:pt idx="336">
                        <c:v>16.84</c:v>
                      </c:pt>
                      <c:pt idx="337">
                        <c:v>16.84</c:v>
                      </c:pt>
                      <c:pt idx="338">
                        <c:v>16.84</c:v>
                      </c:pt>
                      <c:pt idx="339">
                        <c:v>16.84</c:v>
                      </c:pt>
                      <c:pt idx="340">
                        <c:v>16.84</c:v>
                      </c:pt>
                      <c:pt idx="341">
                        <c:v>16.86</c:v>
                      </c:pt>
                      <c:pt idx="342">
                        <c:v>16.86</c:v>
                      </c:pt>
                      <c:pt idx="343">
                        <c:v>16.86</c:v>
                      </c:pt>
                      <c:pt idx="344">
                        <c:v>16.88</c:v>
                      </c:pt>
                      <c:pt idx="345">
                        <c:v>16.88</c:v>
                      </c:pt>
                      <c:pt idx="346">
                        <c:v>16.899999999999999</c:v>
                      </c:pt>
                      <c:pt idx="347">
                        <c:v>16.899999999999999</c:v>
                      </c:pt>
                      <c:pt idx="348">
                        <c:v>16.899999999999999</c:v>
                      </c:pt>
                      <c:pt idx="349">
                        <c:v>16.899999999999999</c:v>
                      </c:pt>
                      <c:pt idx="350">
                        <c:v>16.920000000000002</c:v>
                      </c:pt>
                      <c:pt idx="351">
                        <c:v>16.920000000000002</c:v>
                      </c:pt>
                      <c:pt idx="352">
                        <c:v>16.920000000000002</c:v>
                      </c:pt>
                      <c:pt idx="353">
                        <c:v>16.920000000000002</c:v>
                      </c:pt>
                      <c:pt idx="354">
                        <c:v>16.920000000000002</c:v>
                      </c:pt>
                      <c:pt idx="355">
                        <c:v>16.920000000000002</c:v>
                      </c:pt>
                      <c:pt idx="356">
                        <c:v>16.920000000000002</c:v>
                      </c:pt>
                      <c:pt idx="357">
                        <c:v>16.920000000000002</c:v>
                      </c:pt>
                      <c:pt idx="358">
                        <c:v>16.920000000000002</c:v>
                      </c:pt>
                      <c:pt idx="359">
                        <c:v>16.920000000000002</c:v>
                      </c:pt>
                      <c:pt idx="360">
                        <c:v>16.920000000000002</c:v>
                      </c:pt>
                      <c:pt idx="361">
                        <c:v>16.920000000000002</c:v>
                      </c:pt>
                      <c:pt idx="362">
                        <c:v>16.920000000000002</c:v>
                      </c:pt>
                      <c:pt idx="363">
                        <c:v>16.920000000000002</c:v>
                      </c:pt>
                      <c:pt idx="364">
                        <c:v>16.899999999999999</c:v>
                      </c:pt>
                      <c:pt idx="365">
                        <c:v>16.899999999999999</c:v>
                      </c:pt>
                      <c:pt idx="366">
                        <c:v>16.899999999999999</c:v>
                      </c:pt>
                      <c:pt idx="367">
                        <c:v>16.899999999999999</c:v>
                      </c:pt>
                      <c:pt idx="368">
                        <c:v>16.899999999999999</c:v>
                      </c:pt>
                      <c:pt idx="369">
                        <c:v>16.899999999999999</c:v>
                      </c:pt>
                      <c:pt idx="370">
                        <c:v>16.899999999999999</c:v>
                      </c:pt>
                      <c:pt idx="371">
                        <c:v>16.899999999999999</c:v>
                      </c:pt>
                      <c:pt idx="372">
                        <c:v>16.899999999999999</c:v>
                      </c:pt>
                      <c:pt idx="373">
                        <c:v>16.899999999999999</c:v>
                      </c:pt>
                      <c:pt idx="374">
                        <c:v>16.88</c:v>
                      </c:pt>
                      <c:pt idx="375">
                        <c:v>16.88</c:v>
                      </c:pt>
                      <c:pt idx="376">
                        <c:v>16.88</c:v>
                      </c:pt>
                      <c:pt idx="377">
                        <c:v>16.88</c:v>
                      </c:pt>
                      <c:pt idx="378">
                        <c:v>16.88</c:v>
                      </c:pt>
                      <c:pt idx="379">
                        <c:v>16.86</c:v>
                      </c:pt>
                      <c:pt idx="380">
                        <c:v>16.86</c:v>
                      </c:pt>
                      <c:pt idx="381">
                        <c:v>16.86</c:v>
                      </c:pt>
                      <c:pt idx="382">
                        <c:v>16.84</c:v>
                      </c:pt>
                      <c:pt idx="383">
                        <c:v>16.84</c:v>
                      </c:pt>
                      <c:pt idx="384">
                        <c:v>16.84</c:v>
                      </c:pt>
                      <c:pt idx="385">
                        <c:v>16.82</c:v>
                      </c:pt>
                      <c:pt idx="386">
                        <c:v>16.8</c:v>
                      </c:pt>
                      <c:pt idx="387">
                        <c:v>16.8</c:v>
                      </c:pt>
                      <c:pt idx="388">
                        <c:v>16.78</c:v>
                      </c:pt>
                      <c:pt idx="389">
                        <c:v>16.760000000000002</c:v>
                      </c:pt>
                      <c:pt idx="390">
                        <c:v>16.739999999999991</c:v>
                      </c:pt>
                      <c:pt idx="391">
                        <c:v>16.739999999999991</c:v>
                      </c:pt>
                      <c:pt idx="392">
                        <c:v>16.739999999999991</c:v>
                      </c:pt>
                      <c:pt idx="393">
                        <c:v>16.72</c:v>
                      </c:pt>
                      <c:pt idx="394">
                        <c:v>16.7</c:v>
                      </c:pt>
                      <c:pt idx="395">
                        <c:v>16.68</c:v>
                      </c:pt>
                      <c:pt idx="396">
                        <c:v>16.66</c:v>
                      </c:pt>
                      <c:pt idx="397">
                        <c:v>16.66</c:v>
                      </c:pt>
                      <c:pt idx="398">
                        <c:v>16.64</c:v>
                      </c:pt>
                      <c:pt idx="399">
                        <c:v>16.62</c:v>
                      </c:pt>
                      <c:pt idx="400">
                        <c:v>16.600000000000001</c:v>
                      </c:pt>
                      <c:pt idx="401">
                        <c:v>16.600000000000001</c:v>
                      </c:pt>
                      <c:pt idx="402">
                        <c:v>16.579999999999991</c:v>
                      </c:pt>
                      <c:pt idx="403">
                        <c:v>16.579999999999991</c:v>
                      </c:pt>
                      <c:pt idx="404">
                        <c:v>16.559999999999999</c:v>
                      </c:pt>
                      <c:pt idx="405">
                        <c:v>16.54</c:v>
                      </c:pt>
                      <c:pt idx="406">
                        <c:v>16.54</c:v>
                      </c:pt>
                      <c:pt idx="407">
                        <c:v>16.52</c:v>
                      </c:pt>
                      <c:pt idx="408">
                        <c:v>16.5</c:v>
                      </c:pt>
                      <c:pt idx="409">
                        <c:v>16.48</c:v>
                      </c:pt>
                      <c:pt idx="410">
                        <c:v>16.46</c:v>
                      </c:pt>
                      <c:pt idx="411">
                        <c:v>16.440000000000001</c:v>
                      </c:pt>
                      <c:pt idx="412">
                        <c:v>16.440000000000001</c:v>
                      </c:pt>
                      <c:pt idx="413">
                        <c:v>16.440000000000001</c:v>
                      </c:pt>
                      <c:pt idx="414">
                        <c:v>16.420000000000002</c:v>
                      </c:pt>
                      <c:pt idx="415">
                        <c:v>16.399999999999999</c:v>
                      </c:pt>
                      <c:pt idx="416">
                        <c:v>16.38</c:v>
                      </c:pt>
                      <c:pt idx="417">
                        <c:v>16.36</c:v>
                      </c:pt>
                      <c:pt idx="418">
                        <c:v>16.34</c:v>
                      </c:pt>
                      <c:pt idx="419">
                        <c:v>16.34</c:v>
                      </c:pt>
                      <c:pt idx="420">
                        <c:v>16.32</c:v>
                      </c:pt>
                      <c:pt idx="421">
                        <c:v>16.32</c:v>
                      </c:pt>
                      <c:pt idx="422">
                        <c:v>16.3</c:v>
                      </c:pt>
                      <c:pt idx="423">
                        <c:v>16.3</c:v>
                      </c:pt>
                      <c:pt idx="424">
                        <c:v>16.28</c:v>
                      </c:pt>
                      <c:pt idx="425">
                        <c:v>16.28</c:v>
                      </c:pt>
                      <c:pt idx="426">
                        <c:v>16.260000000000002</c:v>
                      </c:pt>
                      <c:pt idx="427">
                        <c:v>16.260000000000002</c:v>
                      </c:pt>
                      <c:pt idx="428">
                        <c:v>16.239999999999991</c:v>
                      </c:pt>
                      <c:pt idx="429">
                        <c:v>16.239999999999991</c:v>
                      </c:pt>
                      <c:pt idx="430">
                        <c:v>16.239999999999991</c:v>
                      </c:pt>
                      <c:pt idx="431">
                        <c:v>16.22</c:v>
                      </c:pt>
                      <c:pt idx="432">
                        <c:v>16.22</c:v>
                      </c:pt>
                      <c:pt idx="433">
                        <c:v>16.22</c:v>
                      </c:pt>
                      <c:pt idx="434">
                        <c:v>16.2</c:v>
                      </c:pt>
                      <c:pt idx="435">
                        <c:v>16.2</c:v>
                      </c:pt>
                      <c:pt idx="436">
                        <c:v>16.2</c:v>
                      </c:pt>
                      <c:pt idx="437">
                        <c:v>16.18</c:v>
                      </c:pt>
                      <c:pt idx="438">
                        <c:v>16.18</c:v>
                      </c:pt>
                      <c:pt idx="439">
                        <c:v>16.18</c:v>
                      </c:pt>
                      <c:pt idx="440">
                        <c:v>16.18</c:v>
                      </c:pt>
                      <c:pt idx="441">
                        <c:v>16.16</c:v>
                      </c:pt>
                      <c:pt idx="442">
                        <c:v>16.16</c:v>
                      </c:pt>
                      <c:pt idx="443">
                        <c:v>16.16</c:v>
                      </c:pt>
                      <c:pt idx="444">
                        <c:v>16.14</c:v>
                      </c:pt>
                      <c:pt idx="445">
                        <c:v>16.14</c:v>
                      </c:pt>
                      <c:pt idx="446">
                        <c:v>16.12</c:v>
                      </c:pt>
                      <c:pt idx="447">
                        <c:v>16.12</c:v>
                      </c:pt>
                      <c:pt idx="448">
                        <c:v>16.100000000000001</c:v>
                      </c:pt>
                      <c:pt idx="449">
                        <c:v>16.100000000000001</c:v>
                      </c:pt>
                      <c:pt idx="450">
                        <c:v>16.100000000000001</c:v>
                      </c:pt>
                      <c:pt idx="451">
                        <c:v>16.079999999999991</c:v>
                      </c:pt>
                      <c:pt idx="452">
                        <c:v>16.079999999999991</c:v>
                      </c:pt>
                      <c:pt idx="453">
                        <c:v>16.059999999999999</c:v>
                      </c:pt>
                      <c:pt idx="454">
                        <c:v>16.059999999999999</c:v>
                      </c:pt>
                      <c:pt idx="455">
                        <c:v>16.04</c:v>
                      </c:pt>
                      <c:pt idx="456">
                        <c:v>16.04</c:v>
                      </c:pt>
                      <c:pt idx="457">
                        <c:v>16.04</c:v>
                      </c:pt>
                      <c:pt idx="458">
                        <c:v>16.02</c:v>
                      </c:pt>
                      <c:pt idx="459">
                        <c:v>16.02</c:v>
                      </c:pt>
                      <c:pt idx="460">
                        <c:v>16.02</c:v>
                      </c:pt>
                      <c:pt idx="461">
                        <c:v>16</c:v>
                      </c:pt>
                      <c:pt idx="462">
                        <c:v>16</c:v>
                      </c:pt>
                      <c:pt idx="463">
                        <c:v>16</c:v>
                      </c:pt>
                      <c:pt idx="464">
                        <c:v>15.98</c:v>
                      </c:pt>
                      <c:pt idx="465">
                        <c:v>15.98</c:v>
                      </c:pt>
                      <c:pt idx="466">
                        <c:v>15.96</c:v>
                      </c:pt>
                      <c:pt idx="467">
                        <c:v>15.96</c:v>
                      </c:pt>
                      <c:pt idx="468">
                        <c:v>15.96</c:v>
                      </c:pt>
                      <c:pt idx="469">
                        <c:v>15.94</c:v>
                      </c:pt>
                      <c:pt idx="470">
                        <c:v>15.94</c:v>
                      </c:pt>
                      <c:pt idx="471">
                        <c:v>15.92</c:v>
                      </c:pt>
                      <c:pt idx="472">
                        <c:v>15.92</c:v>
                      </c:pt>
                      <c:pt idx="473">
                        <c:v>15.92</c:v>
                      </c:pt>
                      <c:pt idx="474">
                        <c:v>15.9</c:v>
                      </c:pt>
                      <c:pt idx="475">
                        <c:v>15.9</c:v>
                      </c:pt>
                      <c:pt idx="476">
                        <c:v>15.9</c:v>
                      </c:pt>
                      <c:pt idx="477">
                        <c:v>15.88</c:v>
                      </c:pt>
                      <c:pt idx="478">
                        <c:v>15.88</c:v>
                      </c:pt>
                      <c:pt idx="479">
                        <c:v>15.88</c:v>
                      </c:pt>
                      <c:pt idx="480">
                        <c:v>15.86</c:v>
                      </c:pt>
                      <c:pt idx="481">
                        <c:v>15.86</c:v>
                      </c:pt>
                      <c:pt idx="482">
                        <c:v>15.86</c:v>
                      </c:pt>
                      <c:pt idx="483">
                        <c:v>15.86</c:v>
                      </c:pt>
                      <c:pt idx="484">
                        <c:v>15.86</c:v>
                      </c:pt>
                      <c:pt idx="485">
                        <c:v>15.86</c:v>
                      </c:pt>
                      <c:pt idx="486">
                        <c:v>15.84</c:v>
                      </c:pt>
                      <c:pt idx="487">
                        <c:v>15.84</c:v>
                      </c:pt>
                      <c:pt idx="488">
                        <c:v>15.84</c:v>
                      </c:pt>
                      <c:pt idx="489">
                        <c:v>15.84</c:v>
                      </c:pt>
                      <c:pt idx="490">
                        <c:v>15.84</c:v>
                      </c:pt>
                      <c:pt idx="491">
                        <c:v>15.84</c:v>
                      </c:pt>
                      <c:pt idx="492">
                        <c:v>15.82</c:v>
                      </c:pt>
                      <c:pt idx="493">
                        <c:v>15.82</c:v>
                      </c:pt>
                      <c:pt idx="494">
                        <c:v>15.82</c:v>
                      </c:pt>
                      <c:pt idx="495">
                        <c:v>15.82</c:v>
                      </c:pt>
                      <c:pt idx="496">
                        <c:v>15.82</c:v>
                      </c:pt>
                      <c:pt idx="497">
                        <c:v>15.8</c:v>
                      </c:pt>
                      <c:pt idx="498">
                        <c:v>15.8</c:v>
                      </c:pt>
                      <c:pt idx="499">
                        <c:v>15.8</c:v>
                      </c:pt>
                      <c:pt idx="500">
                        <c:v>15.8</c:v>
                      </c:pt>
                      <c:pt idx="501">
                        <c:v>15.78</c:v>
                      </c:pt>
                      <c:pt idx="502">
                        <c:v>15.78</c:v>
                      </c:pt>
                      <c:pt idx="503">
                        <c:v>15.78</c:v>
                      </c:pt>
                      <c:pt idx="504">
                        <c:v>15.76</c:v>
                      </c:pt>
                      <c:pt idx="505">
                        <c:v>15.76</c:v>
                      </c:pt>
                      <c:pt idx="506">
                        <c:v>15.76</c:v>
                      </c:pt>
                      <c:pt idx="507">
                        <c:v>15.76</c:v>
                      </c:pt>
                      <c:pt idx="508">
                        <c:v>15.76</c:v>
                      </c:pt>
                      <c:pt idx="509">
                        <c:v>15.74</c:v>
                      </c:pt>
                      <c:pt idx="510">
                        <c:v>15.74</c:v>
                      </c:pt>
                      <c:pt idx="511">
                        <c:v>15.74</c:v>
                      </c:pt>
                      <c:pt idx="512">
                        <c:v>15.74</c:v>
                      </c:pt>
                      <c:pt idx="513">
                        <c:v>15.74</c:v>
                      </c:pt>
                      <c:pt idx="514">
                        <c:v>15.74</c:v>
                      </c:pt>
                      <c:pt idx="515">
                        <c:v>15.74</c:v>
                      </c:pt>
                      <c:pt idx="516">
                        <c:v>15.74</c:v>
                      </c:pt>
                      <c:pt idx="517">
                        <c:v>15.74</c:v>
                      </c:pt>
                      <c:pt idx="518">
                        <c:v>15.74</c:v>
                      </c:pt>
                      <c:pt idx="519">
                        <c:v>15.74</c:v>
                      </c:pt>
                      <c:pt idx="520">
                        <c:v>15.72</c:v>
                      </c:pt>
                      <c:pt idx="521">
                        <c:v>15.72</c:v>
                      </c:pt>
                      <c:pt idx="522">
                        <c:v>15.72</c:v>
                      </c:pt>
                      <c:pt idx="523">
                        <c:v>15.72</c:v>
                      </c:pt>
                      <c:pt idx="524">
                        <c:v>15.72</c:v>
                      </c:pt>
                      <c:pt idx="525">
                        <c:v>15.72</c:v>
                      </c:pt>
                      <c:pt idx="526">
                        <c:v>15.72</c:v>
                      </c:pt>
                      <c:pt idx="527">
                        <c:v>15.72</c:v>
                      </c:pt>
                      <c:pt idx="528">
                        <c:v>15.72</c:v>
                      </c:pt>
                      <c:pt idx="529">
                        <c:v>15.7</c:v>
                      </c:pt>
                      <c:pt idx="530">
                        <c:v>15.7</c:v>
                      </c:pt>
                      <c:pt idx="531">
                        <c:v>15.7</c:v>
                      </c:pt>
                      <c:pt idx="532">
                        <c:v>15.7</c:v>
                      </c:pt>
                      <c:pt idx="533">
                        <c:v>15.7</c:v>
                      </c:pt>
                      <c:pt idx="534">
                        <c:v>15.7</c:v>
                      </c:pt>
                      <c:pt idx="535">
                        <c:v>15.72</c:v>
                      </c:pt>
                      <c:pt idx="536">
                        <c:v>15.72</c:v>
                      </c:pt>
                      <c:pt idx="537">
                        <c:v>15.72</c:v>
                      </c:pt>
                      <c:pt idx="538">
                        <c:v>15.72</c:v>
                      </c:pt>
                      <c:pt idx="539">
                        <c:v>15.72</c:v>
                      </c:pt>
                      <c:pt idx="540">
                        <c:v>15.74</c:v>
                      </c:pt>
                      <c:pt idx="541">
                        <c:v>15.74</c:v>
                      </c:pt>
                      <c:pt idx="542">
                        <c:v>15.74</c:v>
                      </c:pt>
                      <c:pt idx="543">
                        <c:v>15.74</c:v>
                      </c:pt>
                      <c:pt idx="544">
                        <c:v>15.76</c:v>
                      </c:pt>
                      <c:pt idx="545">
                        <c:v>15.76</c:v>
                      </c:pt>
                      <c:pt idx="546">
                        <c:v>15.76</c:v>
                      </c:pt>
                      <c:pt idx="547">
                        <c:v>15.78</c:v>
                      </c:pt>
                      <c:pt idx="548">
                        <c:v>15.78</c:v>
                      </c:pt>
                      <c:pt idx="549">
                        <c:v>15.8</c:v>
                      </c:pt>
                      <c:pt idx="550">
                        <c:v>15.8</c:v>
                      </c:pt>
                      <c:pt idx="551">
                        <c:v>15.8</c:v>
                      </c:pt>
                      <c:pt idx="552">
                        <c:v>15.8</c:v>
                      </c:pt>
                      <c:pt idx="553">
                        <c:v>15.82</c:v>
                      </c:pt>
                      <c:pt idx="554">
                        <c:v>15.82</c:v>
                      </c:pt>
                      <c:pt idx="555">
                        <c:v>15.82</c:v>
                      </c:pt>
                      <c:pt idx="556">
                        <c:v>15.84</c:v>
                      </c:pt>
                      <c:pt idx="557">
                        <c:v>15.84</c:v>
                      </c:pt>
                      <c:pt idx="558">
                        <c:v>15.86</c:v>
                      </c:pt>
                      <c:pt idx="559">
                        <c:v>15.86</c:v>
                      </c:pt>
                      <c:pt idx="560">
                        <c:v>15.86</c:v>
                      </c:pt>
                      <c:pt idx="561">
                        <c:v>15.86</c:v>
                      </c:pt>
                      <c:pt idx="562">
                        <c:v>15.88</c:v>
                      </c:pt>
                      <c:pt idx="563">
                        <c:v>15.88</c:v>
                      </c:pt>
                      <c:pt idx="564">
                        <c:v>15.9</c:v>
                      </c:pt>
                      <c:pt idx="565">
                        <c:v>15.92</c:v>
                      </c:pt>
                      <c:pt idx="566">
                        <c:v>15.92</c:v>
                      </c:pt>
                      <c:pt idx="567">
                        <c:v>15.94</c:v>
                      </c:pt>
                      <c:pt idx="568">
                        <c:v>15.94</c:v>
                      </c:pt>
                      <c:pt idx="569">
                        <c:v>15.94</c:v>
                      </c:pt>
                      <c:pt idx="570">
                        <c:v>15.96</c:v>
                      </c:pt>
                      <c:pt idx="571">
                        <c:v>15.96</c:v>
                      </c:pt>
                      <c:pt idx="572">
                        <c:v>15.98</c:v>
                      </c:pt>
                      <c:pt idx="573">
                        <c:v>16</c:v>
                      </c:pt>
                      <c:pt idx="574">
                        <c:v>16</c:v>
                      </c:pt>
                      <c:pt idx="575">
                        <c:v>16.02</c:v>
                      </c:pt>
                      <c:pt idx="576">
                        <c:v>16.02</c:v>
                      </c:pt>
                      <c:pt idx="577">
                        <c:v>16.04</c:v>
                      </c:pt>
                      <c:pt idx="578">
                        <c:v>16.04</c:v>
                      </c:pt>
                      <c:pt idx="579">
                        <c:v>16.059999999999999</c:v>
                      </c:pt>
                      <c:pt idx="580">
                        <c:v>16.059999999999999</c:v>
                      </c:pt>
                      <c:pt idx="581">
                        <c:v>16.059999999999999</c:v>
                      </c:pt>
                      <c:pt idx="582">
                        <c:v>16.059999999999999</c:v>
                      </c:pt>
                      <c:pt idx="583">
                        <c:v>16.079999999999991</c:v>
                      </c:pt>
                      <c:pt idx="584">
                        <c:v>16.079999999999991</c:v>
                      </c:pt>
                      <c:pt idx="585">
                        <c:v>16.079999999999991</c:v>
                      </c:pt>
                      <c:pt idx="586">
                        <c:v>16.079999999999991</c:v>
                      </c:pt>
                      <c:pt idx="587">
                        <c:v>16.100000000000001</c:v>
                      </c:pt>
                      <c:pt idx="588">
                        <c:v>16.100000000000001</c:v>
                      </c:pt>
                      <c:pt idx="589">
                        <c:v>16.100000000000001</c:v>
                      </c:pt>
                      <c:pt idx="590">
                        <c:v>16.100000000000001</c:v>
                      </c:pt>
                      <c:pt idx="591">
                        <c:v>16.100000000000001</c:v>
                      </c:pt>
                      <c:pt idx="592">
                        <c:v>16.100000000000001</c:v>
                      </c:pt>
                      <c:pt idx="593">
                        <c:v>16.12</c:v>
                      </c:pt>
                      <c:pt idx="594">
                        <c:v>16.12</c:v>
                      </c:pt>
                      <c:pt idx="595">
                        <c:v>16.12</c:v>
                      </c:pt>
                      <c:pt idx="596">
                        <c:v>16.12</c:v>
                      </c:pt>
                      <c:pt idx="597">
                        <c:v>16.12</c:v>
                      </c:pt>
                      <c:pt idx="598">
                        <c:v>16.12</c:v>
                      </c:pt>
                      <c:pt idx="599">
                        <c:v>16.14</c:v>
                      </c:pt>
                      <c:pt idx="600">
                        <c:v>16.14</c:v>
                      </c:pt>
                      <c:pt idx="601">
                        <c:v>16.14</c:v>
                      </c:pt>
                      <c:pt idx="602">
                        <c:v>16.14</c:v>
                      </c:pt>
                      <c:pt idx="603">
                        <c:v>16.14</c:v>
                      </c:pt>
                      <c:pt idx="604">
                        <c:v>16.14</c:v>
                      </c:pt>
                      <c:pt idx="605">
                        <c:v>16.14</c:v>
                      </c:pt>
                      <c:pt idx="606">
                        <c:v>16.14</c:v>
                      </c:pt>
                      <c:pt idx="607">
                        <c:v>16.14</c:v>
                      </c:pt>
                      <c:pt idx="608">
                        <c:v>16.14</c:v>
                      </c:pt>
                      <c:pt idx="609">
                        <c:v>16.14</c:v>
                      </c:pt>
                      <c:pt idx="610">
                        <c:v>16.14</c:v>
                      </c:pt>
                      <c:pt idx="611">
                        <c:v>16.14</c:v>
                      </c:pt>
                      <c:pt idx="612">
                        <c:v>16.14</c:v>
                      </c:pt>
                      <c:pt idx="613">
                        <c:v>16.14</c:v>
                      </c:pt>
                      <c:pt idx="614">
                        <c:v>16.14</c:v>
                      </c:pt>
                      <c:pt idx="615">
                        <c:v>16.14</c:v>
                      </c:pt>
                      <c:pt idx="616">
                        <c:v>16.14</c:v>
                      </c:pt>
                      <c:pt idx="617">
                        <c:v>16.14</c:v>
                      </c:pt>
                      <c:pt idx="618">
                        <c:v>16.14</c:v>
                      </c:pt>
                      <c:pt idx="619">
                        <c:v>16.14</c:v>
                      </c:pt>
                      <c:pt idx="620">
                        <c:v>16.14</c:v>
                      </c:pt>
                      <c:pt idx="621">
                        <c:v>16.14</c:v>
                      </c:pt>
                      <c:pt idx="622">
                        <c:v>16.14</c:v>
                      </c:pt>
                      <c:pt idx="623">
                        <c:v>16.14</c:v>
                      </c:pt>
                      <c:pt idx="624">
                        <c:v>16.14</c:v>
                      </c:pt>
                      <c:pt idx="625">
                        <c:v>16.14</c:v>
                      </c:pt>
                      <c:pt idx="626">
                        <c:v>16.16</c:v>
                      </c:pt>
                      <c:pt idx="627">
                        <c:v>16.16</c:v>
                      </c:pt>
                      <c:pt idx="628">
                        <c:v>16.16</c:v>
                      </c:pt>
                      <c:pt idx="629">
                        <c:v>16.16</c:v>
                      </c:pt>
                      <c:pt idx="630">
                        <c:v>16.16</c:v>
                      </c:pt>
                      <c:pt idx="631">
                        <c:v>16.16</c:v>
                      </c:pt>
                      <c:pt idx="632">
                        <c:v>16.16</c:v>
                      </c:pt>
                      <c:pt idx="633">
                        <c:v>16.16</c:v>
                      </c:pt>
                      <c:pt idx="634">
                        <c:v>16.16</c:v>
                      </c:pt>
                      <c:pt idx="635">
                        <c:v>16.16</c:v>
                      </c:pt>
                      <c:pt idx="636">
                        <c:v>16.16</c:v>
                      </c:pt>
                      <c:pt idx="637">
                        <c:v>16.16</c:v>
                      </c:pt>
                      <c:pt idx="638">
                        <c:v>16.16</c:v>
                      </c:pt>
                      <c:pt idx="639">
                        <c:v>16.16</c:v>
                      </c:pt>
                      <c:pt idx="640">
                        <c:v>16.16</c:v>
                      </c:pt>
                      <c:pt idx="641">
                        <c:v>16.16</c:v>
                      </c:pt>
                      <c:pt idx="642">
                        <c:v>16.16</c:v>
                      </c:pt>
                      <c:pt idx="643">
                        <c:v>16.16</c:v>
                      </c:pt>
                      <c:pt idx="644">
                        <c:v>16.16</c:v>
                      </c:pt>
                      <c:pt idx="645">
                        <c:v>16.16</c:v>
                      </c:pt>
                      <c:pt idx="646">
                        <c:v>16.16</c:v>
                      </c:pt>
                      <c:pt idx="647">
                        <c:v>16.16</c:v>
                      </c:pt>
                      <c:pt idx="648">
                        <c:v>16.16</c:v>
                      </c:pt>
                      <c:pt idx="649">
                        <c:v>16.16</c:v>
                      </c:pt>
                      <c:pt idx="650">
                        <c:v>16.16</c:v>
                      </c:pt>
                      <c:pt idx="651">
                        <c:v>16.16</c:v>
                      </c:pt>
                      <c:pt idx="652">
                        <c:v>16.16</c:v>
                      </c:pt>
                      <c:pt idx="653">
                        <c:v>16.16</c:v>
                      </c:pt>
                      <c:pt idx="654">
                        <c:v>16.18</c:v>
                      </c:pt>
                      <c:pt idx="655">
                        <c:v>16.18</c:v>
                      </c:pt>
                      <c:pt idx="656">
                        <c:v>16.18</c:v>
                      </c:pt>
                      <c:pt idx="657">
                        <c:v>16.18</c:v>
                      </c:pt>
                      <c:pt idx="658">
                        <c:v>16.18</c:v>
                      </c:pt>
                      <c:pt idx="659">
                        <c:v>16.18</c:v>
                      </c:pt>
                      <c:pt idx="660">
                        <c:v>16.2</c:v>
                      </c:pt>
                      <c:pt idx="661">
                        <c:v>16.2</c:v>
                      </c:pt>
                      <c:pt idx="662">
                        <c:v>16.2</c:v>
                      </c:pt>
                      <c:pt idx="663">
                        <c:v>16.2</c:v>
                      </c:pt>
                      <c:pt idx="664">
                        <c:v>16.2</c:v>
                      </c:pt>
                      <c:pt idx="665">
                        <c:v>16.2</c:v>
                      </c:pt>
                      <c:pt idx="666">
                        <c:v>16.2</c:v>
                      </c:pt>
                      <c:pt idx="667">
                        <c:v>16.2</c:v>
                      </c:pt>
                      <c:pt idx="668">
                        <c:v>16.2</c:v>
                      </c:pt>
                      <c:pt idx="669">
                        <c:v>16.2</c:v>
                      </c:pt>
                      <c:pt idx="670">
                        <c:v>16.2</c:v>
                      </c:pt>
                      <c:pt idx="671">
                        <c:v>16.2</c:v>
                      </c:pt>
                      <c:pt idx="672">
                        <c:v>16.22</c:v>
                      </c:pt>
                      <c:pt idx="673">
                        <c:v>16.22</c:v>
                      </c:pt>
                      <c:pt idx="674">
                        <c:v>16.22</c:v>
                      </c:pt>
                      <c:pt idx="675">
                        <c:v>16.22</c:v>
                      </c:pt>
                      <c:pt idx="676">
                        <c:v>16.239999999999991</c:v>
                      </c:pt>
                      <c:pt idx="677">
                        <c:v>16.239999999999991</c:v>
                      </c:pt>
                      <c:pt idx="678">
                        <c:v>16.239999999999991</c:v>
                      </c:pt>
                      <c:pt idx="679">
                        <c:v>16.260000000000002</c:v>
                      </c:pt>
                      <c:pt idx="680">
                        <c:v>16.260000000000002</c:v>
                      </c:pt>
                      <c:pt idx="681">
                        <c:v>16.28</c:v>
                      </c:pt>
                      <c:pt idx="682">
                        <c:v>16.28</c:v>
                      </c:pt>
                      <c:pt idx="683">
                        <c:v>16.28</c:v>
                      </c:pt>
                      <c:pt idx="684">
                        <c:v>16.3</c:v>
                      </c:pt>
                      <c:pt idx="685">
                        <c:v>16.32</c:v>
                      </c:pt>
                      <c:pt idx="686">
                        <c:v>16.32</c:v>
                      </c:pt>
                      <c:pt idx="687">
                        <c:v>16.34</c:v>
                      </c:pt>
                      <c:pt idx="688">
                        <c:v>16.34</c:v>
                      </c:pt>
                      <c:pt idx="689">
                        <c:v>16.36</c:v>
                      </c:pt>
                      <c:pt idx="690">
                        <c:v>16.36</c:v>
                      </c:pt>
                      <c:pt idx="691">
                        <c:v>16.36</c:v>
                      </c:pt>
                      <c:pt idx="692">
                        <c:v>16.38</c:v>
                      </c:pt>
                      <c:pt idx="693">
                        <c:v>16.38</c:v>
                      </c:pt>
                      <c:pt idx="694">
                        <c:v>16.38</c:v>
                      </c:pt>
                      <c:pt idx="695">
                        <c:v>16.399999999999999</c:v>
                      </c:pt>
                      <c:pt idx="696">
                        <c:v>16.399999999999999</c:v>
                      </c:pt>
                      <c:pt idx="697">
                        <c:v>16.399999999999999</c:v>
                      </c:pt>
                      <c:pt idx="698">
                        <c:v>16.420000000000002</c:v>
                      </c:pt>
                      <c:pt idx="699">
                        <c:v>16.420000000000002</c:v>
                      </c:pt>
                      <c:pt idx="700">
                        <c:v>16.420000000000002</c:v>
                      </c:pt>
                      <c:pt idx="701">
                        <c:v>16.420000000000002</c:v>
                      </c:pt>
                      <c:pt idx="702">
                        <c:v>16.440000000000001</c:v>
                      </c:pt>
                      <c:pt idx="703">
                        <c:v>16.440000000000001</c:v>
                      </c:pt>
                      <c:pt idx="704">
                        <c:v>16.440000000000001</c:v>
                      </c:pt>
                      <c:pt idx="705">
                        <c:v>16.440000000000001</c:v>
                      </c:pt>
                      <c:pt idx="706">
                        <c:v>16.46</c:v>
                      </c:pt>
                      <c:pt idx="707">
                        <c:v>16.46</c:v>
                      </c:pt>
                      <c:pt idx="708">
                        <c:v>16.46</c:v>
                      </c:pt>
                      <c:pt idx="709">
                        <c:v>16.46</c:v>
                      </c:pt>
                      <c:pt idx="710">
                        <c:v>16.48</c:v>
                      </c:pt>
                      <c:pt idx="711">
                        <c:v>16.48</c:v>
                      </c:pt>
                      <c:pt idx="712">
                        <c:v>16.48</c:v>
                      </c:pt>
                      <c:pt idx="713">
                        <c:v>16.48</c:v>
                      </c:pt>
                      <c:pt idx="714">
                        <c:v>16.5</c:v>
                      </c:pt>
                      <c:pt idx="715">
                        <c:v>16.5</c:v>
                      </c:pt>
                      <c:pt idx="716">
                        <c:v>16.5</c:v>
                      </c:pt>
                      <c:pt idx="717">
                        <c:v>16.5</c:v>
                      </c:pt>
                      <c:pt idx="718">
                        <c:v>16.5</c:v>
                      </c:pt>
                      <c:pt idx="719">
                        <c:v>16.5</c:v>
                      </c:pt>
                      <c:pt idx="720">
                        <c:v>16.5</c:v>
                      </c:pt>
                      <c:pt idx="721">
                        <c:v>16.52</c:v>
                      </c:pt>
                      <c:pt idx="722">
                        <c:v>16.5</c:v>
                      </c:pt>
                      <c:pt idx="723">
                        <c:v>16.5</c:v>
                      </c:pt>
                      <c:pt idx="724">
                        <c:v>16.5</c:v>
                      </c:pt>
                      <c:pt idx="725">
                        <c:v>16.5</c:v>
                      </c:pt>
                      <c:pt idx="726">
                        <c:v>16.5</c:v>
                      </c:pt>
                      <c:pt idx="727">
                        <c:v>16.5</c:v>
                      </c:pt>
                      <c:pt idx="728">
                        <c:v>16.5</c:v>
                      </c:pt>
                      <c:pt idx="729">
                        <c:v>16.5</c:v>
                      </c:pt>
                      <c:pt idx="730">
                        <c:v>16.48</c:v>
                      </c:pt>
                      <c:pt idx="731">
                        <c:v>16.48</c:v>
                      </c:pt>
                      <c:pt idx="732">
                        <c:v>16.48</c:v>
                      </c:pt>
                      <c:pt idx="733">
                        <c:v>16.48</c:v>
                      </c:pt>
                      <c:pt idx="734">
                        <c:v>16.48</c:v>
                      </c:pt>
                      <c:pt idx="735">
                        <c:v>16.48</c:v>
                      </c:pt>
                      <c:pt idx="736">
                        <c:v>16.46</c:v>
                      </c:pt>
                      <c:pt idx="737">
                        <c:v>16.46</c:v>
                      </c:pt>
                      <c:pt idx="738">
                        <c:v>16.46</c:v>
                      </c:pt>
                      <c:pt idx="739">
                        <c:v>16.46</c:v>
                      </c:pt>
                      <c:pt idx="740">
                        <c:v>16.46</c:v>
                      </c:pt>
                      <c:pt idx="741">
                        <c:v>16.46</c:v>
                      </c:pt>
                      <c:pt idx="742">
                        <c:v>16.46</c:v>
                      </c:pt>
                      <c:pt idx="743">
                        <c:v>16.440000000000001</c:v>
                      </c:pt>
                      <c:pt idx="744">
                        <c:v>16.440000000000001</c:v>
                      </c:pt>
                      <c:pt idx="745">
                        <c:v>16.440000000000001</c:v>
                      </c:pt>
                      <c:pt idx="746">
                        <c:v>16.440000000000001</c:v>
                      </c:pt>
                      <c:pt idx="747">
                        <c:v>16.420000000000002</c:v>
                      </c:pt>
                      <c:pt idx="748">
                        <c:v>16.420000000000002</c:v>
                      </c:pt>
                      <c:pt idx="749">
                        <c:v>16.420000000000002</c:v>
                      </c:pt>
                      <c:pt idx="750">
                        <c:v>16.420000000000002</c:v>
                      </c:pt>
                      <c:pt idx="751">
                        <c:v>16.420000000000002</c:v>
                      </c:pt>
                      <c:pt idx="752">
                        <c:v>16.399999999999999</c:v>
                      </c:pt>
                      <c:pt idx="753">
                        <c:v>16.399999999999999</c:v>
                      </c:pt>
                      <c:pt idx="754">
                        <c:v>16.399999999999999</c:v>
                      </c:pt>
                      <c:pt idx="755">
                        <c:v>16.399999999999999</c:v>
                      </c:pt>
                      <c:pt idx="756">
                        <c:v>16.399999999999999</c:v>
                      </c:pt>
                      <c:pt idx="757">
                        <c:v>16.399999999999999</c:v>
                      </c:pt>
                      <c:pt idx="758">
                        <c:v>16.399999999999999</c:v>
                      </c:pt>
                      <c:pt idx="759">
                        <c:v>16.399999999999999</c:v>
                      </c:pt>
                      <c:pt idx="760">
                        <c:v>16.399999999999999</c:v>
                      </c:pt>
                      <c:pt idx="761">
                        <c:v>16.399999999999999</c:v>
                      </c:pt>
                      <c:pt idx="762">
                        <c:v>16.399999999999999</c:v>
                      </c:pt>
                      <c:pt idx="763">
                        <c:v>16.399999999999999</c:v>
                      </c:pt>
                      <c:pt idx="764">
                        <c:v>16.420000000000002</c:v>
                      </c:pt>
                      <c:pt idx="765">
                        <c:v>16.420000000000002</c:v>
                      </c:pt>
                      <c:pt idx="766">
                        <c:v>16.420000000000002</c:v>
                      </c:pt>
                      <c:pt idx="767">
                        <c:v>16.420000000000002</c:v>
                      </c:pt>
                      <c:pt idx="768">
                        <c:v>16.420000000000002</c:v>
                      </c:pt>
                      <c:pt idx="769">
                        <c:v>16.440000000000001</c:v>
                      </c:pt>
                      <c:pt idx="770">
                        <c:v>16.440000000000001</c:v>
                      </c:pt>
                      <c:pt idx="771">
                        <c:v>16.440000000000001</c:v>
                      </c:pt>
                      <c:pt idx="772">
                        <c:v>16.46</c:v>
                      </c:pt>
                      <c:pt idx="773">
                        <c:v>16.46</c:v>
                      </c:pt>
                      <c:pt idx="774">
                        <c:v>16.46</c:v>
                      </c:pt>
                      <c:pt idx="775">
                        <c:v>16.46</c:v>
                      </c:pt>
                      <c:pt idx="776">
                        <c:v>16.46</c:v>
                      </c:pt>
                      <c:pt idx="777">
                        <c:v>16.48</c:v>
                      </c:pt>
                      <c:pt idx="778">
                        <c:v>16.48</c:v>
                      </c:pt>
                      <c:pt idx="779">
                        <c:v>16.48</c:v>
                      </c:pt>
                      <c:pt idx="780">
                        <c:v>16.5</c:v>
                      </c:pt>
                      <c:pt idx="781">
                        <c:v>16.5</c:v>
                      </c:pt>
                      <c:pt idx="782">
                        <c:v>16.5</c:v>
                      </c:pt>
                      <c:pt idx="783">
                        <c:v>16.52</c:v>
                      </c:pt>
                      <c:pt idx="784">
                        <c:v>16.52</c:v>
                      </c:pt>
                      <c:pt idx="785">
                        <c:v>16.52</c:v>
                      </c:pt>
                      <c:pt idx="786">
                        <c:v>16.54</c:v>
                      </c:pt>
                      <c:pt idx="787">
                        <c:v>16.54</c:v>
                      </c:pt>
                      <c:pt idx="788">
                        <c:v>16.559999999999999</c:v>
                      </c:pt>
                      <c:pt idx="789">
                        <c:v>16.559999999999999</c:v>
                      </c:pt>
                      <c:pt idx="790">
                        <c:v>16.579999999999991</c:v>
                      </c:pt>
                      <c:pt idx="791">
                        <c:v>16.600000000000001</c:v>
                      </c:pt>
                      <c:pt idx="792">
                        <c:v>16.62</c:v>
                      </c:pt>
                      <c:pt idx="793">
                        <c:v>16.62</c:v>
                      </c:pt>
                      <c:pt idx="794">
                        <c:v>16.64</c:v>
                      </c:pt>
                      <c:pt idx="795">
                        <c:v>16.64</c:v>
                      </c:pt>
                      <c:pt idx="796">
                        <c:v>16.66</c:v>
                      </c:pt>
                      <c:pt idx="797">
                        <c:v>16.68</c:v>
                      </c:pt>
                      <c:pt idx="798">
                        <c:v>16.7</c:v>
                      </c:pt>
                      <c:pt idx="799">
                        <c:v>16.72</c:v>
                      </c:pt>
                      <c:pt idx="800">
                        <c:v>16.739999999999991</c:v>
                      </c:pt>
                      <c:pt idx="801">
                        <c:v>16.739999999999991</c:v>
                      </c:pt>
                      <c:pt idx="802">
                        <c:v>16.760000000000002</c:v>
                      </c:pt>
                      <c:pt idx="803">
                        <c:v>16.760000000000002</c:v>
                      </c:pt>
                      <c:pt idx="804">
                        <c:v>16.78</c:v>
                      </c:pt>
                      <c:pt idx="805">
                        <c:v>16.78</c:v>
                      </c:pt>
                      <c:pt idx="806">
                        <c:v>16.8</c:v>
                      </c:pt>
                      <c:pt idx="807">
                        <c:v>16.8</c:v>
                      </c:pt>
                      <c:pt idx="808">
                        <c:v>16.82</c:v>
                      </c:pt>
                      <c:pt idx="809">
                        <c:v>16.82</c:v>
                      </c:pt>
                      <c:pt idx="810">
                        <c:v>16.84</c:v>
                      </c:pt>
                      <c:pt idx="811">
                        <c:v>16.84</c:v>
                      </c:pt>
                      <c:pt idx="812">
                        <c:v>16.86</c:v>
                      </c:pt>
                      <c:pt idx="813">
                        <c:v>16.86</c:v>
                      </c:pt>
                      <c:pt idx="814">
                        <c:v>16.86</c:v>
                      </c:pt>
                      <c:pt idx="815">
                        <c:v>16.88</c:v>
                      </c:pt>
                      <c:pt idx="816">
                        <c:v>16.88</c:v>
                      </c:pt>
                      <c:pt idx="817">
                        <c:v>16.899999999999999</c:v>
                      </c:pt>
                      <c:pt idx="818">
                        <c:v>16.899999999999999</c:v>
                      </c:pt>
                      <c:pt idx="819">
                        <c:v>16.920000000000002</c:v>
                      </c:pt>
                      <c:pt idx="820">
                        <c:v>16.920000000000002</c:v>
                      </c:pt>
                      <c:pt idx="821">
                        <c:v>16.940000000000001</c:v>
                      </c:pt>
                      <c:pt idx="822">
                        <c:v>16.940000000000001</c:v>
                      </c:pt>
                      <c:pt idx="823">
                        <c:v>16.940000000000001</c:v>
                      </c:pt>
                      <c:pt idx="824">
                        <c:v>16.96</c:v>
                      </c:pt>
                      <c:pt idx="825">
                        <c:v>16.96</c:v>
                      </c:pt>
                      <c:pt idx="826">
                        <c:v>16.98</c:v>
                      </c:pt>
                      <c:pt idx="827">
                        <c:v>16.98</c:v>
                      </c:pt>
                      <c:pt idx="828">
                        <c:v>17</c:v>
                      </c:pt>
                      <c:pt idx="829">
                        <c:v>17</c:v>
                      </c:pt>
                      <c:pt idx="830">
                        <c:v>17</c:v>
                      </c:pt>
                      <c:pt idx="831">
                        <c:v>17.02</c:v>
                      </c:pt>
                      <c:pt idx="832">
                        <c:v>17.02</c:v>
                      </c:pt>
                      <c:pt idx="833">
                        <c:v>17.02</c:v>
                      </c:pt>
                      <c:pt idx="834">
                        <c:v>17.02</c:v>
                      </c:pt>
                      <c:pt idx="835">
                        <c:v>17.02</c:v>
                      </c:pt>
                      <c:pt idx="836">
                        <c:v>17.02</c:v>
                      </c:pt>
                      <c:pt idx="837">
                        <c:v>17.04</c:v>
                      </c:pt>
                      <c:pt idx="838">
                        <c:v>17.04</c:v>
                      </c:pt>
                      <c:pt idx="839">
                        <c:v>17.04</c:v>
                      </c:pt>
                      <c:pt idx="840">
                        <c:v>17.04</c:v>
                      </c:pt>
                      <c:pt idx="841">
                        <c:v>17.04</c:v>
                      </c:pt>
                      <c:pt idx="842">
                        <c:v>17.04</c:v>
                      </c:pt>
                      <c:pt idx="843">
                        <c:v>17.04</c:v>
                      </c:pt>
                      <c:pt idx="844">
                        <c:v>17.04</c:v>
                      </c:pt>
                      <c:pt idx="845">
                        <c:v>17.04</c:v>
                      </c:pt>
                      <c:pt idx="846">
                        <c:v>17.059999999999999</c:v>
                      </c:pt>
                      <c:pt idx="847">
                        <c:v>17.059999999999999</c:v>
                      </c:pt>
                      <c:pt idx="848">
                        <c:v>17.059999999999999</c:v>
                      </c:pt>
                      <c:pt idx="849">
                        <c:v>17.059999999999999</c:v>
                      </c:pt>
                      <c:pt idx="850">
                        <c:v>17.059999999999999</c:v>
                      </c:pt>
                      <c:pt idx="851">
                        <c:v>17.059999999999999</c:v>
                      </c:pt>
                      <c:pt idx="852">
                        <c:v>17.059999999999999</c:v>
                      </c:pt>
                      <c:pt idx="853">
                        <c:v>17.079999999999991</c:v>
                      </c:pt>
                      <c:pt idx="854">
                        <c:v>17.079999999999991</c:v>
                      </c:pt>
                      <c:pt idx="855">
                        <c:v>17.079999999999991</c:v>
                      </c:pt>
                      <c:pt idx="856">
                        <c:v>17.079999999999991</c:v>
                      </c:pt>
                      <c:pt idx="857">
                        <c:v>17.079999999999991</c:v>
                      </c:pt>
                      <c:pt idx="858">
                        <c:v>17.079999999999991</c:v>
                      </c:pt>
                      <c:pt idx="859">
                        <c:v>17.079999999999991</c:v>
                      </c:pt>
                      <c:pt idx="860">
                        <c:v>17.079999999999991</c:v>
                      </c:pt>
                      <c:pt idx="861">
                        <c:v>17.079999999999991</c:v>
                      </c:pt>
                      <c:pt idx="862">
                        <c:v>17.079999999999991</c:v>
                      </c:pt>
                      <c:pt idx="863">
                        <c:v>17.079999999999991</c:v>
                      </c:pt>
                      <c:pt idx="864">
                        <c:v>17.079999999999991</c:v>
                      </c:pt>
                      <c:pt idx="865">
                        <c:v>17.079999999999991</c:v>
                      </c:pt>
                      <c:pt idx="866">
                        <c:v>17.079999999999991</c:v>
                      </c:pt>
                      <c:pt idx="867">
                        <c:v>17.079999999999991</c:v>
                      </c:pt>
                      <c:pt idx="868">
                        <c:v>17.079999999999991</c:v>
                      </c:pt>
                      <c:pt idx="869">
                        <c:v>17.079999999999991</c:v>
                      </c:pt>
                      <c:pt idx="870">
                        <c:v>17.079999999999991</c:v>
                      </c:pt>
                      <c:pt idx="871">
                        <c:v>17.079999999999991</c:v>
                      </c:pt>
                      <c:pt idx="872">
                        <c:v>17.079999999999991</c:v>
                      </c:pt>
                      <c:pt idx="873">
                        <c:v>17.079999999999991</c:v>
                      </c:pt>
                      <c:pt idx="874">
                        <c:v>17.100000000000001</c:v>
                      </c:pt>
                      <c:pt idx="875">
                        <c:v>17.100000000000001</c:v>
                      </c:pt>
                      <c:pt idx="876">
                        <c:v>17.100000000000001</c:v>
                      </c:pt>
                      <c:pt idx="877">
                        <c:v>17.100000000000001</c:v>
                      </c:pt>
                      <c:pt idx="878">
                        <c:v>17.100000000000001</c:v>
                      </c:pt>
                      <c:pt idx="879">
                        <c:v>17.100000000000001</c:v>
                      </c:pt>
                      <c:pt idx="880">
                        <c:v>17.12</c:v>
                      </c:pt>
                      <c:pt idx="881">
                        <c:v>17.12</c:v>
                      </c:pt>
                      <c:pt idx="882">
                        <c:v>17.12</c:v>
                      </c:pt>
                      <c:pt idx="883">
                        <c:v>17.12</c:v>
                      </c:pt>
                      <c:pt idx="884">
                        <c:v>17.12</c:v>
                      </c:pt>
                      <c:pt idx="885">
                        <c:v>17.14</c:v>
                      </c:pt>
                      <c:pt idx="886">
                        <c:v>17.14</c:v>
                      </c:pt>
                      <c:pt idx="887">
                        <c:v>17.14</c:v>
                      </c:pt>
                      <c:pt idx="888">
                        <c:v>17.14</c:v>
                      </c:pt>
                      <c:pt idx="889">
                        <c:v>17.14</c:v>
                      </c:pt>
                      <c:pt idx="890">
                        <c:v>17.14</c:v>
                      </c:pt>
                      <c:pt idx="891">
                        <c:v>17.14</c:v>
                      </c:pt>
                      <c:pt idx="892">
                        <c:v>17.14</c:v>
                      </c:pt>
                      <c:pt idx="893">
                        <c:v>17.14</c:v>
                      </c:pt>
                      <c:pt idx="894">
                        <c:v>17.14</c:v>
                      </c:pt>
                      <c:pt idx="895">
                        <c:v>17.14</c:v>
                      </c:pt>
                      <c:pt idx="896">
                        <c:v>17.14</c:v>
                      </c:pt>
                      <c:pt idx="897">
                        <c:v>17.14</c:v>
                      </c:pt>
                      <c:pt idx="898">
                        <c:v>17.14</c:v>
                      </c:pt>
                      <c:pt idx="899">
                        <c:v>17.14</c:v>
                      </c:pt>
                      <c:pt idx="900">
                        <c:v>17.14</c:v>
                      </c:pt>
                      <c:pt idx="901">
                        <c:v>17.14</c:v>
                      </c:pt>
                      <c:pt idx="902">
                        <c:v>17.14</c:v>
                      </c:pt>
                      <c:pt idx="903">
                        <c:v>17.16</c:v>
                      </c:pt>
                      <c:pt idx="904">
                        <c:v>17.16</c:v>
                      </c:pt>
                      <c:pt idx="905">
                        <c:v>17.16</c:v>
                      </c:pt>
                      <c:pt idx="906">
                        <c:v>17.16</c:v>
                      </c:pt>
                      <c:pt idx="907">
                        <c:v>17.16</c:v>
                      </c:pt>
                      <c:pt idx="908">
                        <c:v>17.16</c:v>
                      </c:pt>
                      <c:pt idx="909">
                        <c:v>17.16</c:v>
                      </c:pt>
                      <c:pt idx="910">
                        <c:v>17.18</c:v>
                      </c:pt>
                      <c:pt idx="911">
                        <c:v>17.18</c:v>
                      </c:pt>
                      <c:pt idx="912">
                        <c:v>17.18</c:v>
                      </c:pt>
                      <c:pt idx="913">
                        <c:v>17.18</c:v>
                      </c:pt>
                      <c:pt idx="914">
                        <c:v>17.2</c:v>
                      </c:pt>
                      <c:pt idx="915">
                        <c:v>17.2</c:v>
                      </c:pt>
                      <c:pt idx="916">
                        <c:v>17.2</c:v>
                      </c:pt>
                      <c:pt idx="917">
                        <c:v>17.2</c:v>
                      </c:pt>
                      <c:pt idx="918">
                        <c:v>17.2</c:v>
                      </c:pt>
                      <c:pt idx="919">
                        <c:v>17.2</c:v>
                      </c:pt>
                      <c:pt idx="920">
                        <c:v>17.2</c:v>
                      </c:pt>
                      <c:pt idx="921">
                        <c:v>17.22</c:v>
                      </c:pt>
                      <c:pt idx="922">
                        <c:v>17.22</c:v>
                      </c:pt>
                      <c:pt idx="923">
                        <c:v>17.22</c:v>
                      </c:pt>
                      <c:pt idx="924">
                        <c:v>17.22</c:v>
                      </c:pt>
                      <c:pt idx="925">
                        <c:v>17.22</c:v>
                      </c:pt>
                      <c:pt idx="926">
                        <c:v>17.22</c:v>
                      </c:pt>
                      <c:pt idx="927">
                        <c:v>17.22</c:v>
                      </c:pt>
                      <c:pt idx="928">
                        <c:v>17.239999999999991</c:v>
                      </c:pt>
                      <c:pt idx="929">
                        <c:v>17.239999999999991</c:v>
                      </c:pt>
                      <c:pt idx="930">
                        <c:v>17.239999999999991</c:v>
                      </c:pt>
                      <c:pt idx="931">
                        <c:v>17.239999999999991</c:v>
                      </c:pt>
                      <c:pt idx="932">
                        <c:v>17.260000000000002</c:v>
                      </c:pt>
                      <c:pt idx="933">
                        <c:v>17.260000000000002</c:v>
                      </c:pt>
                      <c:pt idx="934">
                        <c:v>17.260000000000002</c:v>
                      </c:pt>
                      <c:pt idx="935">
                        <c:v>17.260000000000002</c:v>
                      </c:pt>
                      <c:pt idx="936">
                        <c:v>17.28</c:v>
                      </c:pt>
                      <c:pt idx="937">
                        <c:v>17.28</c:v>
                      </c:pt>
                      <c:pt idx="938">
                        <c:v>17.28</c:v>
                      </c:pt>
                      <c:pt idx="939">
                        <c:v>17.28</c:v>
                      </c:pt>
                      <c:pt idx="940">
                        <c:v>17.28</c:v>
                      </c:pt>
                      <c:pt idx="941">
                        <c:v>17.3</c:v>
                      </c:pt>
                      <c:pt idx="942">
                        <c:v>17.3</c:v>
                      </c:pt>
                      <c:pt idx="943">
                        <c:v>17.3</c:v>
                      </c:pt>
                      <c:pt idx="944">
                        <c:v>17.3</c:v>
                      </c:pt>
                      <c:pt idx="945">
                        <c:v>17.3</c:v>
                      </c:pt>
                      <c:pt idx="946">
                        <c:v>17.3</c:v>
                      </c:pt>
                      <c:pt idx="947">
                        <c:v>17.3</c:v>
                      </c:pt>
                      <c:pt idx="948">
                        <c:v>17.3</c:v>
                      </c:pt>
                      <c:pt idx="949">
                        <c:v>17.3</c:v>
                      </c:pt>
                      <c:pt idx="950">
                        <c:v>17.3</c:v>
                      </c:pt>
                      <c:pt idx="951">
                        <c:v>17.32</c:v>
                      </c:pt>
                      <c:pt idx="952">
                        <c:v>17.32</c:v>
                      </c:pt>
                      <c:pt idx="953">
                        <c:v>17.32</c:v>
                      </c:pt>
                      <c:pt idx="954">
                        <c:v>17.32</c:v>
                      </c:pt>
                      <c:pt idx="955">
                        <c:v>17.32</c:v>
                      </c:pt>
                      <c:pt idx="956">
                        <c:v>17.32</c:v>
                      </c:pt>
                      <c:pt idx="957">
                        <c:v>17.32</c:v>
                      </c:pt>
                      <c:pt idx="958">
                        <c:v>17.32</c:v>
                      </c:pt>
                      <c:pt idx="959">
                        <c:v>17.34</c:v>
                      </c:pt>
                      <c:pt idx="960">
                        <c:v>17.34</c:v>
                      </c:pt>
                      <c:pt idx="961">
                        <c:v>17.34</c:v>
                      </c:pt>
                      <c:pt idx="962">
                        <c:v>17.34</c:v>
                      </c:pt>
                      <c:pt idx="963">
                        <c:v>17.34</c:v>
                      </c:pt>
                      <c:pt idx="964">
                        <c:v>17.36</c:v>
                      </c:pt>
                      <c:pt idx="965">
                        <c:v>17.36</c:v>
                      </c:pt>
                      <c:pt idx="966">
                        <c:v>17.36</c:v>
                      </c:pt>
                      <c:pt idx="967">
                        <c:v>17.36</c:v>
                      </c:pt>
                      <c:pt idx="968">
                        <c:v>17.36</c:v>
                      </c:pt>
                      <c:pt idx="969">
                        <c:v>17.36</c:v>
                      </c:pt>
                      <c:pt idx="970">
                        <c:v>17.36</c:v>
                      </c:pt>
                      <c:pt idx="971">
                        <c:v>17.36</c:v>
                      </c:pt>
                      <c:pt idx="972">
                        <c:v>17.36</c:v>
                      </c:pt>
                      <c:pt idx="973">
                        <c:v>17.38</c:v>
                      </c:pt>
                      <c:pt idx="974">
                        <c:v>17.38</c:v>
                      </c:pt>
                      <c:pt idx="975">
                        <c:v>17.38</c:v>
                      </c:pt>
                      <c:pt idx="976">
                        <c:v>17.38</c:v>
                      </c:pt>
                      <c:pt idx="977">
                        <c:v>17.38</c:v>
                      </c:pt>
                      <c:pt idx="978">
                        <c:v>17.38</c:v>
                      </c:pt>
                      <c:pt idx="979">
                        <c:v>17.38</c:v>
                      </c:pt>
                      <c:pt idx="980">
                        <c:v>17.38</c:v>
                      </c:pt>
                      <c:pt idx="981">
                        <c:v>17.38</c:v>
                      </c:pt>
                      <c:pt idx="982">
                        <c:v>17.38</c:v>
                      </c:pt>
                      <c:pt idx="983">
                        <c:v>17.38</c:v>
                      </c:pt>
                      <c:pt idx="984">
                        <c:v>17.38</c:v>
                      </c:pt>
                      <c:pt idx="985">
                        <c:v>17.38</c:v>
                      </c:pt>
                      <c:pt idx="986">
                        <c:v>17.38</c:v>
                      </c:pt>
                      <c:pt idx="987">
                        <c:v>17.399999999999999</c:v>
                      </c:pt>
                      <c:pt idx="988">
                        <c:v>17.399999999999999</c:v>
                      </c:pt>
                      <c:pt idx="989">
                        <c:v>17.399999999999999</c:v>
                      </c:pt>
                      <c:pt idx="990">
                        <c:v>17.420000000000002</c:v>
                      </c:pt>
                      <c:pt idx="991">
                        <c:v>17.420000000000002</c:v>
                      </c:pt>
                      <c:pt idx="992">
                        <c:v>17.420000000000002</c:v>
                      </c:pt>
                      <c:pt idx="993">
                        <c:v>17.420000000000002</c:v>
                      </c:pt>
                      <c:pt idx="994">
                        <c:v>17.440000000000001</c:v>
                      </c:pt>
                      <c:pt idx="995">
                        <c:v>17.440000000000001</c:v>
                      </c:pt>
                      <c:pt idx="996">
                        <c:v>17.46</c:v>
                      </c:pt>
                      <c:pt idx="997">
                        <c:v>17.46</c:v>
                      </c:pt>
                      <c:pt idx="998">
                        <c:v>17.46</c:v>
                      </c:pt>
                      <c:pt idx="999">
                        <c:v>17.48</c:v>
                      </c:pt>
                      <c:pt idx="1000">
                        <c:v>17.48</c:v>
                      </c:pt>
                      <c:pt idx="1001">
                        <c:v>17.48</c:v>
                      </c:pt>
                      <c:pt idx="1002">
                        <c:v>17.48</c:v>
                      </c:pt>
                      <c:pt idx="1003">
                        <c:v>17.5</c:v>
                      </c:pt>
                      <c:pt idx="1004">
                        <c:v>17.5</c:v>
                      </c:pt>
                      <c:pt idx="1005">
                        <c:v>17.5</c:v>
                      </c:pt>
                      <c:pt idx="1006">
                        <c:v>17.5</c:v>
                      </c:pt>
                      <c:pt idx="1007">
                        <c:v>17.52</c:v>
                      </c:pt>
                      <c:pt idx="1008">
                        <c:v>17.52</c:v>
                      </c:pt>
                      <c:pt idx="1009">
                        <c:v>17.52</c:v>
                      </c:pt>
                      <c:pt idx="1010">
                        <c:v>17.52</c:v>
                      </c:pt>
                      <c:pt idx="1011">
                        <c:v>17.52</c:v>
                      </c:pt>
                      <c:pt idx="1012">
                        <c:v>17.54</c:v>
                      </c:pt>
                      <c:pt idx="1013">
                        <c:v>17.54</c:v>
                      </c:pt>
                      <c:pt idx="1014">
                        <c:v>17.559999999999999</c:v>
                      </c:pt>
                      <c:pt idx="1015">
                        <c:v>17.559999999999999</c:v>
                      </c:pt>
                      <c:pt idx="1016">
                        <c:v>17.579999999999991</c:v>
                      </c:pt>
                      <c:pt idx="1017">
                        <c:v>17.579999999999991</c:v>
                      </c:pt>
                      <c:pt idx="1018">
                        <c:v>17.600000000000001</c:v>
                      </c:pt>
                      <c:pt idx="1019">
                        <c:v>17.600000000000001</c:v>
                      </c:pt>
                      <c:pt idx="1020">
                        <c:v>17.600000000000001</c:v>
                      </c:pt>
                      <c:pt idx="1021">
                        <c:v>17.62</c:v>
                      </c:pt>
                      <c:pt idx="1022">
                        <c:v>17.62</c:v>
                      </c:pt>
                      <c:pt idx="1023">
                        <c:v>17.64</c:v>
                      </c:pt>
                      <c:pt idx="1024">
                        <c:v>17.66</c:v>
                      </c:pt>
                      <c:pt idx="1025">
                        <c:v>17.66</c:v>
                      </c:pt>
                      <c:pt idx="1026">
                        <c:v>17.68</c:v>
                      </c:pt>
                      <c:pt idx="1027">
                        <c:v>17.68</c:v>
                      </c:pt>
                      <c:pt idx="1028">
                        <c:v>17.68</c:v>
                      </c:pt>
                      <c:pt idx="1029">
                        <c:v>17.7</c:v>
                      </c:pt>
                      <c:pt idx="1030">
                        <c:v>17.7</c:v>
                      </c:pt>
                      <c:pt idx="1031">
                        <c:v>17.72</c:v>
                      </c:pt>
                      <c:pt idx="1032">
                        <c:v>17.72</c:v>
                      </c:pt>
                      <c:pt idx="1033">
                        <c:v>17.739999999999991</c:v>
                      </c:pt>
                      <c:pt idx="1034">
                        <c:v>17.739999999999991</c:v>
                      </c:pt>
                      <c:pt idx="1035">
                        <c:v>17.760000000000002</c:v>
                      </c:pt>
                      <c:pt idx="1036">
                        <c:v>17.760000000000002</c:v>
                      </c:pt>
                      <c:pt idx="1037">
                        <c:v>17.78</c:v>
                      </c:pt>
                      <c:pt idx="1038">
                        <c:v>17.78</c:v>
                      </c:pt>
                      <c:pt idx="1039">
                        <c:v>17.78</c:v>
                      </c:pt>
                      <c:pt idx="1040">
                        <c:v>17.78</c:v>
                      </c:pt>
                      <c:pt idx="1041">
                        <c:v>17.8</c:v>
                      </c:pt>
                      <c:pt idx="1042">
                        <c:v>17.8</c:v>
                      </c:pt>
                      <c:pt idx="1043">
                        <c:v>17.82</c:v>
                      </c:pt>
                      <c:pt idx="1044">
                        <c:v>17.82</c:v>
                      </c:pt>
                      <c:pt idx="1045">
                        <c:v>17.82</c:v>
                      </c:pt>
                      <c:pt idx="1046">
                        <c:v>17.84</c:v>
                      </c:pt>
                      <c:pt idx="1047">
                        <c:v>17.84</c:v>
                      </c:pt>
                      <c:pt idx="1048">
                        <c:v>17.86</c:v>
                      </c:pt>
                      <c:pt idx="1049">
                        <c:v>17.86</c:v>
                      </c:pt>
                      <c:pt idx="1050">
                        <c:v>17.86</c:v>
                      </c:pt>
                      <c:pt idx="1051">
                        <c:v>17.88</c:v>
                      </c:pt>
                      <c:pt idx="1052">
                        <c:v>17.88</c:v>
                      </c:pt>
                      <c:pt idx="1053">
                        <c:v>17.88</c:v>
                      </c:pt>
                      <c:pt idx="1054">
                        <c:v>17.899999999999999</c:v>
                      </c:pt>
                      <c:pt idx="1055">
                        <c:v>17.899999999999999</c:v>
                      </c:pt>
                      <c:pt idx="1056">
                        <c:v>17.899999999999999</c:v>
                      </c:pt>
                      <c:pt idx="1057">
                        <c:v>17.899999999999999</c:v>
                      </c:pt>
                      <c:pt idx="1058">
                        <c:v>17.899999999999999</c:v>
                      </c:pt>
                      <c:pt idx="1059">
                        <c:v>17.899999999999999</c:v>
                      </c:pt>
                      <c:pt idx="1060">
                        <c:v>17.88</c:v>
                      </c:pt>
                      <c:pt idx="1061">
                        <c:v>17.88</c:v>
                      </c:pt>
                      <c:pt idx="1062">
                        <c:v>17.88</c:v>
                      </c:pt>
                      <c:pt idx="1063">
                        <c:v>17.88</c:v>
                      </c:pt>
                      <c:pt idx="1064">
                        <c:v>17.88</c:v>
                      </c:pt>
                      <c:pt idx="1065">
                        <c:v>17.88</c:v>
                      </c:pt>
                      <c:pt idx="1066">
                        <c:v>17.88</c:v>
                      </c:pt>
                      <c:pt idx="1067">
                        <c:v>17.88</c:v>
                      </c:pt>
                      <c:pt idx="1068">
                        <c:v>17.88</c:v>
                      </c:pt>
                      <c:pt idx="1069">
                        <c:v>17.88</c:v>
                      </c:pt>
                      <c:pt idx="1070">
                        <c:v>17.86</c:v>
                      </c:pt>
                      <c:pt idx="1071">
                        <c:v>17.86</c:v>
                      </c:pt>
                      <c:pt idx="1072">
                        <c:v>17.88</c:v>
                      </c:pt>
                      <c:pt idx="1073">
                        <c:v>17.88</c:v>
                      </c:pt>
                      <c:pt idx="1074">
                        <c:v>17.88</c:v>
                      </c:pt>
                      <c:pt idx="1075">
                        <c:v>17.88</c:v>
                      </c:pt>
                      <c:pt idx="1076">
                        <c:v>17.88</c:v>
                      </c:pt>
                      <c:pt idx="1077">
                        <c:v>17.88</c:v>
                      </c:pt>
                      <c:pt idx="1078">
                        <c:v>17.88</c:v>
                      </c:pt>
                      <c:pt idx="1079">
                        <c:v>17.88</c:v>
                      </c:pt>
                      <c:pt idx="1080">
                        <c:v>17.88</c:v>
                      </c:pt>
                      <c:pt idx="1081">
                        <c:v>17.88</c:v>
                      </c:pt>
                      <c:pt idx="1082">
                        <c:v>17.88</c:v>
                      </c:pt>
                      <c:pt idx="1083">
                        <c:v>17.88</c:v>
                      </c:pt>
                      <c:pt idx="1084">
                        <c:v>17.88</c:v>
                      </c:pt>
                      <c:pt idx="1085">
                        <c:v>17.88</c:v>
                      </c:pt>
                      <c:pt idx="1086">
                        <c:v>17.88</c:v>
                      </c:pt>
                      <c:pt idx="1087">
                        <c:v>17.88</c:v>
                      </c:pt>
                      <c:pt idx="1088">
                        <c:v>17.88</c:v>
                      </c:pt>
                      <c:pt idx="1089">
                        <c:v>17.88</c:v>
                      </c:pt>
                      <c:pt idx="1090">
                        <c:v>17.88</c:v>
                      </c:pt>
                      <c:pt idx="1091">
                        <c:v>17.88</c:v>
                      </c:pt>
                      <c:pt idx="1092">
                        <c:v>17.88</c:v>
                      </c:pt>
                      <c:pt idx="1093">
                        <c:v>17.88</c:v>
                      </c:pt>
                      <c:pt idx="1094">
                        <c:v>17.88</c:v>
                      </c:pt>
                      <c:pt idx="1095">
                        <c:v>17.88</c:v>
                      </c:pt>
                      <c:pt idx="1096">
                        <c:v>17.88</c:v>
                      </c:pt>
                      <c:pt idx="1097">
                        <c:v>17.88</c:v>
                      </c:pt>
                      <c:pt idx="1098">
                        <c:v>17.88</c:v>
                      </c:pt>
                      <c:pt idx="1099">
                        <c:v>17.88</c:v>
                      </c:pt>
                      <c:pt idx="1100">
                        <c:v>17.88</c:v>
                      </c:pt>
                      <c:pt idx="1101">
                        <c:v>17.899999999999999</c:v>
                      </c:pt>
                      <c:pt idx="1102">
                        <c:v>17.899999999999999</c:v>
                      </c:pt>
                      <c:pt idx="1103">
                        <c:v>17.899999999999999</c:v>
                      </c:pt>
                      <c:pt idx="1104">
                        <c:v>17.899999999999999</c:v>
                      </c:pt>
                      <c:pt idx="1105">
                        <c:v>17.899999999999999</c:v>
                      </c:pt>
                      <c:pt idx="1106">
                        <c:v>17.899999999999999</c:v>
                      </c:pt>
                      <c:pt idx="1107">
                        <c:v>17.899999999999999</c:v>
                      </c:pt>
                      <c:pt idx="1108">
                        <c:v>17.899999999999999</c:v>
                      </c:pt>
                      <c:pt idx="1109">
                        <c:v>17.899999999999999</c:v>
                      </c:pt>
                      <c:pt idx="1110">
                        <c:v>17.899999999999999</c:v>
                      </c:pt>
                      <c:pt idx="1111">
                        <c:v>17.899999999999999</c:v>
                      </c:pt>
                      <c:pt idx="1112">
                        <c:v>17.899999999999999</c:v>
                      </c:pt>
                      <c:pt idx="1113">
                        <c:v>17.920000000000002</c:v>
                      </c:pt>
                      <c:pt idx="1114">
                        <c:v>17.920000000000002</c:v>
                      </c:pt>
                      <c:pt idx="1115">
                        <c:v>17.920000000000002</c:v>
                      </c:pt>
                      <c:pt idx="1116">
                        <c:v>17.920000000000002</c:v>
                      </c:pt>
                      <c:pt idx="1117">
                        <c:v>17.920000000000002</c:v>
                      </c:pt>
                      <c:pt idx="1118">
                        <c:v>17.920000000000002</c:v>
                      </c:pt>
                      <c:pt idx="1119">
                        <c:v>17.920000000000002</c:v>
                      </c:pt>
                      <c:pt idx="1120">
                        <c:v>17.920000000000002</c:v>
                      </c:pt>
                      <c:pt idx="1121">
                        <c:v>17.920000000000002</c:v>
                      </c:pt>
                      <c:pt idx="1122">
                        <c:v>17.920000000000002</c:v>
                      </c:pt>
                      <c:pt idx="1123">
                        <c:v>17.920000000000002</c:v>
                      </c:pt>
                      <c:pt idx="1124">
                        <c:v>17.920000000000002</c:v>
                      </c:pt>
                      <c:pt idx="1125">
                        <c:v>17.920000000000002</c:v>
                      </c:pt>
                      <c:pt idx="1126">
                        <c:v>17.920000000000002</c:v>
                      </c:pt>
                      <c:pt idx="1127">
                        <c:v>17.920000000000002</c:v>
                      </c:pt>
                      <c:pt idx="1128">
                        <c:v>17.920000000000002</c:v>
                      </c:pt>
                      <c:pt idx="1129">
                        <c:v>17.920000000000002</c:v>
                      </c:pt>
                      <c:pt idx="1130">
                        <c:v>17.940000000000001</c:v>
                      </c:pt>
                      <c:pt idx="1131">
                        <c:v>17.940000000000001</c:v>
                      </c:pt>
                      <c:pt idx="1132">
                        <c:v>17.940000000000001</c:v>
                      </c:pt>
                      <c:pt idx="1133">
                        <c:v>17.940000000000001</c:v>
                      </c:pt>
                      <c:pt idx="1134">
                        <c:v>17.940000000000001</c:v>
                      </c:pt>
                      <c:pt idx="1135">
                        <c:v>17.96</c:v>
                      </c:pt>
                      <c:pt idx="1136">
                        <c:v>17.96</c:v>
                      </c:pt>
                      <c:pt idx="1137">
                        <c:v>17.96</c:v>
                      </c:pt>
                      <c:pt idx="1138">
                        <c:v>17.96</c:v>
                      </c:pt>
                      <c:pt idx="1139">
                        <c:v>17.98</c:v>
                      </c:pt>
                      <c:pt idx="1140">
                        <c:v>17.98</c:v>
                      </c:pt>
                      <c:pt idx="1141">
                        <c:v>17.98</c:v>
                      </c:pt>
                      <c:pt idx="1142">
                        <c:v>17.98</c:v>
                      </c:pt>
                      <c:pt idx="1143">
                        <c:v>17.98</c:v>
                      </c:pt>
                      <c:pt idx="1144">
                        <c:v>17.98</c:v>
                      </c:pt>
                      <c:pt idx="1145">
                        <c:v>17.98</c:v>
                      </c:pt>
                      <c:pt idx="1146">
                        <c:v>18</c:v>
                      </c:pt>
                      <c:pt idx="1147">
                        <c:v>18</c:v>
                      </c:pt>
                      <c:pt idx="1148">
                        <c:v>18</c:v>
                      </c:pt>
                      <c:pt idx="1149">
                        <c:v>18</c:v>
                      </c:pt>
                      <c:pt idx="1150">
                        <c:v>18</c:v>
                      </c:pt>
                      <c:pt idx="1151">
                        <c:v>18</c:v>
                      </c:pt>
                      <c:pt idx="1152">
                        <c:v>18.02</c:v>
                      </c:pt>
                      <c:pt idx="1153">
                        <c:v>18.02</c:v>
                      </c:pt>
                      <c:pt idx="1154">
                        <c:v>18.02</c:v>
                      </c:pt>
                      <c:pt idx="1155">
                        <c:v>18.04</c:v>
                      </c:pt>
                      <c:pt idx="1156">
                        <c:v>18.04</c:v>
                      </c:pt>
                      <c:pt idx="1157">
                        <c:v>18.04</c:v>
                      </c:pt>
                      <c:pt idx="1158">
                        <c:v>18.059999999999999</c:v>
                      </c:pt>
                      <c:pt idx="1159">
                        <c:v>18.059999999999999</c:v>
                      </c:pt>
                      <c:pt idx="1160">
                        <c:v>18.059999999999999</c:v>
                      </c:pt>
                      <c:pt idx="1161">
                        <c:v>18.079999999999991</c:v>
                      </c:pt>
                      <c:pt idx="1162">
                        <c:v>18.079999999999991</c:v>
                      </c:pt>
                      <c:pt idx="1163">
                        <c:v>18.100000000000001</c:v>
                      </c:pt>
                      <c:pt idx="1164">
                        <c:v>18.100000000000001</c:v>
                      </c:pt>
                      <c:pt idx="1165">
                        <c:v>18.12</c:v>
                      </c:pt>
                      <c:pt idx="1166">
                        <c:v>18.12</c:v>
                      </c:pt>
                      <c:pt idx="1167">
                        <c:v>18.12</c:v>
                      </c:pt>
                      <c:pt idx="1168">
                        <c:v>18.12</c:v>
                      </c:pt>
                      <c:pt idx="1169">
                        <c:v>18.14</c:v>
                      </c:pt>
                      <c:pt idx="1170">
                        <c:v>18.14</c:v>
                      </c:pt>
                      <c:pt idx="1171">
                        <c:v>18.14</c:v>
                      </c:pt>
                      <c:pt idx="1172">
                        <c:v>18.16</c:v>
                      </c:pt>
                      <c:pt idx="1173">
                        <c:v>18.16</c:v>
                      </c:pt>
                      <c:pt idx="1174">
                        <c:v>18.16</c:v>
                      </c:pt>
                      <c:pt idx="1175">
                        <c:v>18.16</c:v>
                      </c:pt>
                      <c:pt idx="1176">
                        <c:v>18.16</c:v>
                      </c:pt>
                      <c:pt idx="1177">
                        <c:v>18.18</c:v>
                      </c:pt>
                      <c:pt idx="1178">
                        <c:v>18.18</c:v>
                      </c:pt>
                      <c:pt idx="1179">
                        <c:v>18.18</c:v>
                      </c:pt>
                      <c:pt idx="1180">
                        <c:v>18.18</c:v>
                      </c:pt>
                      <c:pt idx="1181">
                        <c:v>18.18</c:v>
                      </c:pt>
                      <c:pt idx="1182">
                        <c:v>18.2</c:v>
                      </c:pt>
                      <c:pt idx="1183">
                        <c:v>18.2</c:v>
                      </c:pt>
                      <c:pt idx="1184">
                        <c:v>18.2</c:v>
                      </c:pt>
                      <c:pt idx="1185">
                        <c:v>18.22</c:v>
                      </c:pt>
                      <c:pt idx="1186">
                        <c:v>18.22</c:v>
                      </c:pt>
                      <c:pt idx="1187">
                        <c:v>18.22</c:v>
                      </c:pt>
                      <c:pt idx="1188">
                        <c:v>18.239999999999991</c:v>
                      </c:pt>
                      <c:pt idx="1189">
                        <c:v>18.239999999999991</c:v>
                      </c:pt>
                      <c:pt idx="1190">
                        <c:v>18.260000000000002</c:v>
                      </c:pt>
                      <c:pt idx="1191">
                        <c:v>18.260000000000002</c:v>
                      </c:pt>
                      <c:pt idx="1192">
                        <c:v>18.28</c:v>
                      </c:pt>
                      <c:pt idx="1193">
                        <c:v>18.28</c:v>
                      </c:pt>
                      <c:pt idx="1194">
                        <c:v>18.3</c:v>
                      </c:pt>
                      <c:pt idx="1195">
                        <c:v>18.3</c:v>
                      </c:pt>
                      <c:pt idx="1196">
                        <c:v>18.3</c:v>
                      </c:pt>
                      <c:pt idx="1197">
                        <c:v>18.32</c:v>
                      </c:pt>
                      <c:pt idx="1198">
                        <c:v>18.32</c:v>
                      </c:pt>
                      <c:pt idx="1199">
                        <c:v>18.32</c:v>
                      </c:pt>
                      <c:pt idx="1200">
                        <c:v>18.34</c:v>
                      </c:pt>
                      <c:pt idx="1201">
                        <c:v>18.34</c:v>
                      </c:pt>
                      <c:pt idx="1202">
                        <c:v>18.34</c:v>
                      </c:pt>
                      <c:pt idx="1203">
                        <c:v>18.36</c:v>
                      </c:pt>
                      <c:pt idx="1204">
                        <c:v>18.36</c:v>
                      </c:pt>
                      <c:pt idx="1205">
                        <c:v>18.36</c:v>
                      </c:pt>
                      <c:pt idx="1206">
                        <c:v>18.36</c:v>
                      </c:pt>
                      <c:pt idx="1207">
                        <c:v>18.38</c:v>
                      </c:pt>
                      <c:pt idx="1208">
                        <c:v>18.38</c:v>
                      </c:pt>
                      <c:pt idx="1209">
                        <c:v>18.399999999999999</c:v>
                      </c:pt>
                      <c:pt idx="1210">
                        <c:v>18.399999999999999</c:v>
                      </c:pt>
                      <c:pt idx="1211">
                        <c:v>18.399999999999999</c:v>
                      </c:pt>
                      <c:pt idx="1212">
                        <c:v>18.399999999999999</c:v>
                      </c:pt>
                      <c:pt idx="1213">
                        <c:v>18.420000000000002</c:v>
                      </c:pt>
                      <c:pt idx="1214">
                        <c:v>18.440000000000001</c:v>
                      </c:pt>
                      <c:pt idx="1215">
                        <c:v>18.440000000000001</c:v>
                      </c:pt>
                      <c:pt idx="1216">
                        <c:v>18.440000000000001</c:v>
                      </c:pt>
                      <c:pt idx="1217">
                        <c:v>18.46</c:v>
                      </c:pt>
                      <c:pt idx="1218">
                        <c:v>18.46</c:v>
                      </c:pt>
                      <c:pt idx="1219">
                        <c:v>18.46</c:v>
                      </c:pt>
                      <c:pt idx="1220">
                        <c:v>18.48</c:v>
                      </c:pt>
                      <c:pt idx="1221">
                        <c:v>18.48</c:v>
                      </c:pt>
                      <c:pt idx="1222">
                        <c:v>18.48</c:v>
                      </c:pt>
                      <c:pt idx="1223">
                        <c:v>18.5</c:v>
                      </c:pt>
                      <c:pt idx="1224">
                        <c:v>18.5</c:v>
                      </c:pt>
                      <c:pt idx="1225">
                        <c:v>18.5</c:v>
                      </c:pt>
                      <c:pt idx="1226">
                        <c:v>18.5</c:v>
                      </c:pt>
                      <c:pt idx="1227">
                        <c:v>18.5</c:v>
                      </c:pt>
                      <c:pt idx="1228">
                        <c:v>18.5</c:v>
                      </c:pt>
                      <c:pt idx="1229">
                        <c:v>18.5</c:v>
                      </c:pt>
                      <c:pt idx="1230">
                        <c:v>18.5</c:v>
                      </c:pt>
                      <c:pt idx="1231">
                        <c:v>18.5</c:v>
                      </c:pt>
                      <c:pt idx="1232">
                        <c:v>18.5</c:v>
                      </c:pt>
                      <c:pt idx="1233">
                        <c:v>18.5</c:v>
                      </c:pt>
                      <c:pt idx="1234">
                        <c:v>18.5</c:v>
                      </c:pt>
                      <c:pt idx="1235">
                        <c:v>18.5</c:v>
                      </c:pt>
                      <c:pt idx="1236">
                        <c:v>18.5</c:v>
                      </c:pt>
                      <c:pt idx="1237">
                        <c:v>18.5</c:v>
                      </c:pt>
                      <c:pt idx="1238">
                        <c:v>18.48</c:v>
                      </c:pt>
                      <c:pt idx="1239">
                        <c:v>18.48</c:v>
                      </c:pt>
                      <c:pt idx="1240">
                        <c:v>18.48</c:v>
                      </c:pt>
                      <c:pt idx="1241">
                        <c:v>18.48</c:v>
                      </c:pt>
                      <c:pt idx="1242">
                        <c:v>18.46</c:v>
                      </c:pt>
                      <c:pt idx="1243">
                        <c:v>18.46</c:v>
                      </c:pt>
                      <c:pt idx="1244">
                        <c:v>18.46</c:v>
                      </c:pt>
                      <c:pt idx="1245">
                        <c:v>18.46</c:v>
                      </c:pt>
                      <c:pt idx="1246">
                        <c:v>18.46</c:v>
                      </c:pt>
                      <c:pt idx="1247">
                        <c:v>18.440000000000001</c:v>
                      </c:pt>
                      <c:pt idx="1248">
                        <c:v>18.440000000000001</c:v>
                      </c:pt>
                      <c:pt idx="1249">
                        <c:v>18.440000000000001</c:v>
                      </c:pt>
                      <c:pt idx="1250">
                        <c:v>18.420000000000002</c:v>
                      </c:pt>
                      <c:pt idx="1251">
                        <c:v>18.420000000000002</c:v>
                      </c:pt>
                      <c:pt idx="1252">
                        <c:v>18.420000000000002</c:v>
                      </c:pt>
                      <c:pt idx="1253">
                        <c:v>18.399999999999999</c:v>
                      </c:pt>
                      <c:pt idx="1254">
                        <c:v>18.399999999999999</c:v>
                      </c:pt>
                      <c:pt idx="1255">
                        <c:v>18.38</c:v>
                      </c:pt>
                      <c:pt idx="1256">
                        <c:v>18.38</c:v>
                      </c:pt>
                      <c:pt idx="1257">
                        <c:v>18.36</c:v>
                      </c:pt>
                      <c:pt idx="1258">
                        <c:v>18.36</c:v>
                      </c:pt>
                      <c:pt idx="1259">
                        <c:v>18.34</c:v>
                      </c:pt>
                      <c:pt idx="1260">
                        <c:v>18.34</c:v>
                      </c:pt>
                      <c:pt idx="1261">
                        <c:v>18.32</c:v>
                      </c:pt>
                      <c:pt idx="1262">
                        <c:v>18.32</c:v>
                      </c:pt>
                      <c:pt idx="1263">
                        <c:v>18.3</c:v>
                      </c:pt>
                      <c:pt idx="1264">
                        <c:v>18.3</c:v>
                      </c:pt>
                      <c:pt idx="1265">
                        <c:v>18.28</c:v>
                      </c:pt>
                      <c:pt idx="1266">
                        <c:v>18.28</c:v>
                      </c:pt>
                      <c:pt idx="1267">
                        <c:v>18.260000000000002</c:v>
                      </c:pt>
                      <c:pt idx="1268">
                        <c:v>18.239999999999991</c:v>
                      </c:pt>
                      <c:pt idx="1269">
                        <c:v>18.239999999999991</c:v>
                      </c:pt>
                      <c:pt idx="1270">
                        <c:v>18.22</c:v>
                      </c:pt>
                      <c:pt idx="1271">
                        <c:v>18.22</c:v>
                      </c:pt>
                      <c:pt idx="1272">
                        <c:v>18.22</c:v>
                      </c:pt>
                      <c:pt idx="1273">
                        <c:v>18.2</c:v>
                      </c:pt>
                      <c:pt idx="1274">
                        <c:v>18.18</c:v>
                      </c:pt>
                      <c:pt idx="1275">
                        <c:v>18.18</c:v>
                      </c:pt>
                      <c:pt idx="1276">
                        <c:v>18.16</c:v>
                      </c:pt>
                      <c:pt idx="1277">
                        <c:v>18.16</c:v>
                      </c:pt>
                      <c:pt idx="1278">
                        <c:v>18.14</c:v>
                      </c:pt>
                      <c:pt idx="1279">
                        <c:v>18.12</c:v>
                      </c:pt>
                      <c:pt idx="1280">
                        <c:v>18.12</c:v>
                      </c:pt>
                      <c:pt idx="1281">
                        <c:v>18.12</c:v>
                      </c:pt>
                      <c:pt idx="1282">
                        <c:v>18.100000000000001</c:v>
                      </c:pt>
                      <c:pt idx="1283">
                        <c:v>18.100000000000001</c:v>
                      </c:pt>
                      <c:pt idx="1284">
                        <c:v>18.079999999999991</c:v>
                      </c:pt>
                      <c:pt idx="1285">
                        <c:v>18.059999999999999</c:v>
                      </c:pt>
                      <c:pt idx="1286">
                        <c:v>18.059999999999999</c:v>
                      </c:pt>
                      <c:pt idx="1287">
                        <c:v>18.04</c:v>
                      </c:pt>
                      <c:pt idx="1288">
                        <c:v>18.04</c:v>
                      </c:pt>
                      <c:pt idx="1289">
                        <c:v>18.02</c:v>
                      </c:pt>
                      <c:pt idx="1290">
                        <c:v>18.02</c:v>
                      </c:pt>
                      <c:pt idx="1291">
                        <c:v>18</c:v>
                      </c:pt>
                      <c:pt idx="1292">
                        <c:v>18</c:v>
                      </c:pt>
                      <c:pt idx="1293">
                        <c:v>17.98</c:v>
                      </c:pt>
                      <c:pt idx="1294">
                        <c:v>17.98</c:v>
                      </c:pt>
                      <c:pt idx="1295">
                        <c:v>17.96</c:v>
                      </c:pt>
                      <c:pt idx="1296">
                        <c:v>17.96</c:v>
                      </c:pt>
                      <c:pt idx="1297">
                        <c:v>17.96</c:v>
                      </c:pt>
                      <c:pt idx="1298">
                        <c:v>17.96</c:v>
                      </c:pt>
                      <c:pt idx="1299">
                        <c:v>17.96</c:v>
                      </c:pt>
                      <c:pt idx="1300">
                        <c:v>17.96</c:v>
                      </c:pt>
                      <c:pt idx="1301">
                        <c:v>17.96</c:v>
                      </c:pt>
                      <c:pt idx="1302">
                        <c:v>17.940000000000001</c:v>
                      </c:pt>
                      <c:pt idx="1303">
                        <c:v>17.940000000000001</c:v>
                      </c:pt>
                      <c:pt idx="1304">
                        <c:v>17.940000000000001</c:v>
                      </c:pt>
                      <c:pt idx="1305">
                        <c:v>17.940000000000001</c:v>
                      </c:pt>
                      <c:pt idx="1306">
                        <c:v>17.940000000000001</c:v>
                      </c:pt>
                      <c:pt idx="1307">
                        <c:v>17.940000000000001</c:v>
                      </c:pt>
                      <c:pt idx="1308">
                        <c:v>17.940000000000001</c:v>
                      </c:pt>
                      <c:pt idx="1309">
                        <c:v>17.940000000000001</c:v>
                      </c:pt>
                      <c:pt idx="1310">
                        <c:v>17.940000000000001</c:v>
                      </c:pt>
                      <c:pt idx="1311">
                        <c:v>17.940000000000001</c:v>
                      </c:pt>
                      <c:pt idx="1312">
                        <c:v>17.920000000000002</c:v>
                      </c:pt>
                      <c:pt idx="1313">
                        <c:v>17.920000000000002</c:v>
                      </c:pt>
                      <c:pt idx="1314">
                        <c:v>17.920000000000002</c:v>
                      </c:pt>
                      <c:pt idx="1315">
                        <c:v>17.920000000000002</c:v>
                      </c:pt>
                      <c:pt idx="1316">
                        <c:v>17.920000000000002</c:v>
                      </c:pt>
                      <c:pt idx="1317">
                        <c:v>17.920000000000002</c:v>
                      </c:pt>
                      <c:pt idx="1318">
                        <c:v>17.920000000000002</c:v>
                      </c:pt>
                      <c:pt idx="1319">
                        <c:v>17.899999999999999</c:v>
                      </c:pt>
                      <c:pt idx="1320">
                        <c:v>17.899999999999999</c:v>
                      </c:pt>
                      <c:pt idx="1321">
                        <c:v>17.899999999999999</c:v>
                      </c:pt>
                      <c:pt idx="1322">
                        <c:v>17.899999999999999</c:v>
                      </c:pt>
                      <c:pt idx="1323">
                        <c:v>17.920000000000002</c:v>
                      </c:pt>
                      <c:pt idx="1324">
                        <c:v>17.920000000000002</c:v>
                      </c:pt>
                      <c:pt idx="1325">
                        <c:v>17.920000000000002</c:v>
                      </c:pt>
                      <c:pt idx="1326">
                        <c:v>17.920000000000002</c:v>
                      </c:pt>
                      <c:pt idx="1327">
                        <c:v>17.940000000000001</c:v>
                      </c:pt>
                      <c:pt idx="1328">
                        <c:v>17.940000000000001</c:v>
                      </c:pt>
                      <c:pt idx="1329">
                        <c:v>17.96</c:v>
                      </c:pt>
                      <c:pt idx="1330">
                        <c:v>17.96</c:v>
                      </c:pt>
                      <c:pt idx="1331">
                        <c:v>17.98</c:v>
                      </c:pt>
                      <c:pt idx="1332">
                        <c:v>17.98</c:v>
                      </c:pt>
                      <c:pt idx="1333">
                        <c:v>18</c:v>
                      </c:pt>
                      <c:pt idx="1334">
                        <c:v>18</c:v>
                      </c:pt>
                      <c:pt idx="1335">
                        <c:v>18.02</c:v>
                      </c:pt>
                      <c:pt idx="1336">
                        <c:v>18.02</c:v>
                      </c:pt>
                      <c:pt idx="1337">
                        <c:v>18.02</c:v>
                      </c:pt>
                      <c:pt idx="1338">
                        <c:v>18.02</c:v>
                      </c:pt>
                      <c:pt idx="1339">
                        <c:v>18.04</c:v>
                      </c:pt>
                      <c:pt idx="1340">
                        <c:v>18.04</c:v>
                      </c:pt>
                      <c:pt idx="1341">
                        <c:v>18.04</c:v>
                      </c:pt>
                      <c:pt idx="1342">
                        <c:v>18.059999999999999</c:v>
                      </c:pt>
                      <c:pt idx="1343">
                        <c:v>18.059999999999999</c:v>
                      </c:pt>
                      <c:pt idx="1344">
                        <c:v>18.059999999999999</c:v>
                      </c:pt>
                      <c:pt idx="1345">
                        <c:v>18.059999999999999</c:v>
                      </c:pt>
                      <c:pt idx="1346">
                        <c:v>18.059999999999999</c:v>
                      </c:pt>
                      <c:pt idx="1347">
                        <c:v>18.059999999999999</c:v>
                      </c:pt>
                      <c:pt idx="1348">
                        <c:v>18.079999999999991</c:v>
                      </c:pt>
                      <c:pt idx="1349">
                        <c:v>18.079999999999991</c:v>
                      </c:pt>
                      <c:pt idx="1350">
                        <c:v>18.079999999999991</c:v>
                      </c:pt>
                      <c:pt idx="1351">
                        <c:v>18.079999999999991</c:v>
                      </c:pt>
                      <c:pt idx="1352">
                        <c:v>18.079999999999991</c:v>
                      </c:pt>
                      <c:pt idx="1353">
                        <c:v>18.100000000000001</c:v>
                      </c:pt>
                      <c:pt idx="1354">
                        <c:v>18.100000000000001</c:v>
                      </c:pt>
                      <c:pt idx="1355">
                        <c:v>18.100000000000001</c:v>
                      </c:pt>
                      <c:pt idx="1356">
                        <c:v>18.100000000000001</c:v>
                      </c:pt>
                      <c:pt idx="1357">
                        <c:v>18.12</c:v>
                      </c:pt>
                      <c:pt idx="1358">
                        <c:v>18.12</c:v>
                      </c:pt>
                      <c:pt idx="1359">
                        <c:v>18.12</c:v>
                      </c:pt>
                      <c:pt idx="1360">
                        <c:v>18.12</c:v>
                      </c:pt>
                      <c:pt idx="1361">
                        <c:v>18.14</c:v>
                      </c:pt>
                      <c:pt idx="1362">
                        <c:v>18.14</c:v>
                      </c:pt>
                      <c:pt idx="1363">
                        <c:v>18.14</c:v>
                      </c:pt>
                      <c:pt idx="1364">
                        <c:v>18.14</c:v>
                      </c:pt>
                      <c:pt idx="1365">
                        <c:v>18.16</c:v>
                      </c:pt>
                      <c:pt idx="1366">
                        <c:v>18.16</c:v>
                      </c:pt>
                      <c:pt idx="1367">
                        <c:v>18.16</c:v>
                      </c:pt>
                      <c:pt idx="1368">
                        <c:v>18.16</c:v>
                      </c:pt>
                      <c:pt idx="1369">
                        <c:v>18.18</c:v>
                      </c:pt>
                      <c:pt idx="1370">
                        <c:v>18.18</c:v>
                      </c:pt>
                      <c:pt idx="1371">
                        <c:v>18.18</c:v>
                      </c:pt>
                      <c:pt idx="1372">
                        <c:v>18.18</c:v>
                      </c:pt>
                      <c:pt idx="1373">
                        <c:v>18.2</c:v>
                      </c:pt>
                      <c:pt idx="1374">
                        <c:v>18.2</c:v>
                      </c:pt>
                      <c:pt idx="1375">
                        <c:v>18.2</c:v>
                      </c:pt>
                      <c:pt idx="1376">
                        <c:v>18.2</c:v>
                      </c:pt>
                      <c:pt idx="1377">
                        <c:v>18.22</c:v>
                      </c:pt>
                      <c:pt idx="1378">
                        <c:v>18.22</c:v>
                      </c:pt>
                      <c:pt idx="1379">
                        <c:v>18.239999999999991</c:v>
                      </c:pt>
                      <c:pt idx="1380">
                        <c:v>18.239999999999991</c:v>
                      </c:pt>
                      <c:pt idx="1381">
                        <c:v>18.239999999999991</c:v>
                      </c:pt>
                      <c:pt idx="1382">
                        <c:v>18.260000000000002</c:v>
                      </c:pt>
                      <c:pt idx="1383">
                        <c:v>18.260000000000002</c:v>
                      </c:pt>
                      <c:pt idx="1384">
                        <c:v>18.260000000000002</c:v>
                      </c:pt>
                      <c:pt idx="1385">
                        <c:v>18.28</c:v>
                      </c:pt>
                      <c:pt idx="1386">
                        <c:v>18.28</c:v>
                      </c:pt>
                      <c:pt idx="1387">
                        <c:v>18.3</c:v>
                      </c:pt>
                      <c:pt idx="1388">
                        <c:v>18.3</c:v>
                      </c:pt>
                      <c:pt idx="1389">
                        <c:v>18.32</c:v>
                      </c:pt>
                      <c:pt idx="1390">
                        <c:v>18.32</c:v>
                      </c:pt>
                      <c:pt idx="1391">
                        <c:v>18.34</c:v>
                      </c:pt>
                      <c:pt idx="1392">
                        <c:v>18.34</c:v>
                      </c:pt>
                      <c:pt idx="1393">
                        <c:v>18.34</c:v>
                      </c:pt>
                      <c:pt idx="1394">
                        <c:v>18.34</c:v>
                      </c:pt>
                      <c:pt idx="1395">
                        <c:v>18.36</c:v>
                      </c:pt>
                      <c:pt idx="1396">
                        <c:v>18.36</c:v>
                      </c:pt>
                      <c:pt idx="1397">
                        <c:v>18.36</c:v>
                      </c:pt>
                      <c:pt idx="1398">
                        <c:v>18.38</c:v>
                      </c:pt>
                      <c:pt idx="1399">
                        <c:v>18.38</c:v>
                      </c:pt>
                      <c:pt idx="1400">
                        <c:v>18.38</c:v>
                      </c:pt>
                      <c:pt idx="1401">
                        <c:v>18.38</c:v>
                      </c:pt>
                      <c:pt idx="1402">
                        <c:v>18.38</c:v>
                      </c:pt>
                      <c:pt idx="1403">
                        <c:v>18.399999999999999</c:v>
                      </c:pt>
                      <c:pt idx="1404">
                        <c:v>18.399999999999999</c:v>
                      </c:pt>
                      <c:pt idx="1405">
                        <c:v>18.399999999999999</c:v>
                      </c:pt>
                      <c:pt idx="1406">
                        <c:v>18.420000000000002</c:v>
                      </c:pt>
                      <c:pt idx="1407">
                        <c:v>18.420000000000002</c:v>
                      </c:pt>
                      <c:pt idx="1408">
                        <c:v>18.420000000000002</c:v>
                      </c:pt>
                      <c:pt idx="1409">
                        <c:v>18.420000000000002</c:v>
                      </c:pt>
                      <c:pt idx="1410">
                        <c:v>18.440000000000001</c:v>
                      </c:pt>
                      <c:pt idx="1411">
                        <c:v>18.440000000000001</c:v>
                      </c:pt>
                      <c:pt idx="1412">
                        <c:v>18.46</c:v>
                      </c:pt>
                      <c:pt idx="1413">
                        <c:v>18.48</c:v>
                      </c:pt>
                      <c:pt idx="1414">
                        <c:v>18.48</c:v>
                      </c:pt>
                      <c:pt idx="1415">
                        <c:v>18.5</c:v>
                      </c:pt>
                      <c:pt idx="1416">
                        <c:v>18.5</c:v>
                      </c:pt>
                      <c:pt idx="1417">
                        <c:v>18.52</c:v>
                      </c:pt>
                      <c:pt idx="1418">
                        <c:v>18.52</c:v>
                      </c:pt>
                      <c:pt idx="1419">
                        <c:v>18.54</c:v>
                      </c:pt>
                      <c:pt idx="1420">
                        <c:v>18.54</c:v>
                      </c:pt>
                      <c:pt idx="1421">
                        <c:v>18.54</c:v>
                      </c:pt>
                      <c:pt idx="1422">
                        <c:v>18.559999999999999</c:v>
                      </c:pt>
                      <c:pt idx="1423">
                        <c:v>18.559999999999999</c:v>
                      </c:pt>
                      <c:pt idx="1424">
                        <c:v>18.579999999999991</c:v>
                      </c:pt>
                      <c:pt idx="1425">
                        <c:v>18.579999999999991</c:v>
                      </c:pt>
                      <c:pt idx="1426">
                        <c:v>18.579999999999991</c:v>
                      </c:pt>
                      <c:pt idx="1427">
                        <c:v>18.579999999999991</c:v>
                      </c:pt>
                      <c:pt idx="1428">
                        <c:v>18.579999999999991</c:v>
                      </c:pt>
                      <c:pt idx="1429">
                        <c:v>18.600000000000001</c:v>
                      </c:pt>
                      <c:pt idx="1430">
                        <c:v>18.600000000000001</c:v>
                      </c:pt>
                      <c:pt idx="1431">
                        <c:v>18.600000000000001</c:v>
                      </c:pt>
                      <c:pt idx="1432">
                        <c:v>18.600000000000001</c:v>
                      </c:pt>
                      <c:pt idx="1433">
                        <c:v>18.600000000000001</c:v>
                      </c:pt>
                      <c:pt idx="1434">
                        <c:v>18.62</c:v>
                      </c:pt>
                      <c:pt idx="1435">
                        <c:v>18.62</c:v>
                      </c:pt>
                      <c:pt idx="1436">
                        <c:v>18.62</c:v>
                      </c:pt>
                      <c:pt idx="1437">
                        <c:v>18.62</c:v>
                      </c:pt>
                      <c:pt idx="1438">
                        <c:v>18.64</c:v>
                      </c:pt>
                      <c:pt idx="1439">
                        <c:v>18.64</c:v>
                      </c:pt>
                      <c:pt idx="1440">
                        <c:v>18.64</c:v>
                      </c:pt>
                      <c:pt idx="1441">
                        <c:v>18.64</c:v>
                      </c:pt>
                      <c:pt idx="1442">
                        <c:v>18.66</c:v>
                      </c:pt>
                      <c:pt idx="1443">
                        <c:v>18.66</c:v>
                      </c:pt>
                      <c:pt idx="1444">
                        <c:v>18.66</c:v>
                      </c:pt>
                      <c:pt idx="1445">
                        <c:v>18.68</c:v>
                      </c:pt>
                      <c:pt idx="1446">
                        <c:v>18.68</c:v>
                      </c:pt>
                      <c:pt idx="1447">
                        <c:v>18.68</c:v>
                      </c:pt>
                      <c:pt idx="1448">
                        <c:v>18.68</c:v>
                      </c:pt>
                      <c:pt idx="1449">
                        <c:v>18.7</c:v>
                      </c:pt>
                      <c:pt idx="1450">
                        <c:v>18.7</c:v>
                      </c:pt>
                      <c:pt idx="1451">
                        <c:v>18.72</c:v>
                      </c:pt>
                      <c:pt idx="1452">
                        <c:v>18.72</c:v>
                      </c:pt>
                      <c:pt idx="1453">
                        <c:v>18.72</c:v>
                      </c:pt>
                      <c:pt idx="1454">
                        <c:v>18.72</c:v>
                      </c:pt>
                      <c:pt idx="1455">
                        <c:v>18.72</c:v>
                      </c:pt>
                      <c:pt idx="1456">
                        <c:v>18.739999999999991</c:v>
                      </c:pt>
                      <c:pt idx="1457">
                        <c:v>18.739999999999991</c:v>
                      </c:pt>
                      <c:pt idx="1458">
                        <c:v>18.739999999999991</c:v>
                      </c:pt>
                      <c:pt idx="1459">
                        <c:v>18.739999999999991</c:v>
                      </c:pt>
                      <c:pt idx="1460">
                        <c:v>18.739999999999991</c:v>
                      </c:pt>
                      <c:pt idx="1461">
                        <c:v>18.739999999999991</c:v>
                      </c:pt>
                      <c:pt idx="1462">
                        <c:v>18.739999999999991</c:v>
                      </c:pt>
                      <c:pt idx="1463">
                        <c:v>18.739999999999991</c:v>
                      </c:pt>
                      <c:pt idx="1464">
                        <c:v>18.739999999999991</c:v>
                      </c:pt>
                      <c:pt idx="1465">
                        <c:v>18.739999999999991</c:v>
                      </c:pt>
                      <c:pt idx="1466">
                        <c:v>18.739999999999991</c:v>
                      </c:pt>
                      <c:pt idx="1467">
                        <c:v>18.739999999999991</c:v>
                      </c:pt>
                      <c:pt idx="1468">
                        <c:v>18.739999999999991</c:v>
                      </c:pt>
                      <c:pt idx="1469">
                        <c:v>18.739999999999991</c:v>
                      </c:pt>
                      <c:pt idx="1470">
                        <c:v>18.739999999999991</c:v>
                      </c:pt>
                      <c:pt idx="1471">
                        <c:v>18.739999999999991</c:v>
                      </c:pt>
                      <c:pt idx="1472">
                        <c:v>18.739999999999991</c:v>
                      </c:pt>
                      <c:pt idx="1473">
                        <c:v>18.739999999999991</c:v>
                      </c:pt>
                      <c:pt idx="1474">
                        <c:v>18.760000000000002</c:v>
                      </c:pt>
                      <c:pt idx="1475">
                        <c:v>18.760000000000002</c:v>
                      </c:pt>
                      <c:pt idx="1476">
                        <c:v>18.760000000000002</c:v>
                      </c:pt>
                      <c:pt idx="1477">
                        <c:v>18.760000000000002</c:v>
                      </c:pt>
                      <c:pt idx="1478">
                        <c:v>18.760000000000002</c:v>
                      </c:pt>
                      <c:pt idx="1479">
                        <c:v>18.760000000000002</c:v>
                      </c:pt>
                      <c:pt idx="1480">
                        <c:v>18.760000000000002</c:v>
                      </c:pt>
                      <c:pt idx="1481">
                        <c:v>18.760000000000002</c:v>
                      </c:pt>
                      <c:pt idx="1482">
                        <c:v>18.760000000000002</c:v>
                      </c:pt>
                      <c:pt idx="1483">
                        <c:v>18.760000000000002</c:v>
                      </c:pt>
                      <c:pt idx="1484">
                        <c:v>18.760000000000002</c:v>
                      </c:pt>
                      <c:pt idx="1485">
                        <c:v>18.760000000000002</c:v>
                      </c:pt>
                      <c:pt idx="1486">
                        <c:v>18.760000000000002</c:v>
                      </c:pt>
                      <c:pt idx="1487">
                        <c:v>18.78</c:v>
                      </c:pt>
                      <c:pt idx="1488">
                        <c:v>18.760000000000002</c:v>
                      </c:pt>
                      <c:pt idx="1489">
                        <c:v>18.760000000000002</c:v>
                      </c:pt>
                      <c:pt idx="1490">
                        <c:v>18.760000000000002</c:v>
                      </c:pt>
                      <c:pt idx="1491">
                        <c:v>18.760000000000002</c:v>
                      </c:pt>
                      <c:pt idx="1492">
                        <c:v>18.760000000000002</c:v>
                      </c:pt>
                      <c:pt idx="1493">
                        <c:v>18.760000000000002</c:v>
                      </c:pt>
                      <c:pt idx="1494">
                        <c:v>18.760000000000002</c:v>
                      </c:pt>
                      <c:pt idx="1495">
                        <c:v>18.760000000000002</c:v>
                      </c:pt>
                      <c:pt idx="1496">
                        <c:v>18.760000000000002</c:v>
                      </c:pt>
                      <c:pt idx="1497">
                        <c:v>18.760000000000002</c:v>
                      </c:pt>
                      <c:pt idx="1498">
                        <c:v>18.760000000000002</c:v>
                      </c:pt>
                      <c:pt idx="1499">
                        <c:v>18.760000000000002</c:v>
                      </c:pt>
                      <c:pt idx="1500">
                        <c:v>18.760000000000002</c:v>
                      </c:pt>
                      <c:pt idx="1501">
                        <c:v>18.760000000000002</c:v>
                      </c:pt>
                      <c:pt idx="1502">
                        <c:v>18.760000000000002</c:v>
                      </c:pt>
                      <c:pt idx="1503">
                        <c:v>18.760000000000002</c:v>
                      </c:pt>
                      <c:pt idx="1504">
                        <c:v>18.760000000000002</c:v>
                      </c:pt>
                      <c:pt idx="1505">
                        <c:v>18.760000000000002</c:v>
                      </c:pt>
                      <c:pt idx="1506">
                        <c:v>18.760000000000002</c:v>
                      </c:pt>
                      <c:pt idx="1507">
                        <c:v>18.760000000000002</c:v>
                      </c:pt>
                      <c:pt idx="1508">
                        <c:v>18.760000000000002</c:v>
                      </c:pt>
                      <c:pt idx="1509">
                        <c:v>18.760000000000002</c:v>
                      </c:pt>
                      <c:pt idx="1510">
                        <c:v>18.760000000000002</c:v>
                      </c:pt>
                      <c:pt idx="1511">
                        <c:v>18.760000000000002</c:v>
                      </c:pt>
                      <c:pt idx="1512">
                        <c:v>18.760000000000002</c:v>
                      </c:pt>
                      <c:pt idx="1513">
                        <c:v>18.760000000000002</c:v>
                      </c:pt>
                      <c:pt idx="1514">
                        <c:v>18.760000000000002</c:v>
                      </c:pt>
                      <c:pt idx="1515">
                        <c:v>18.739999999999991</c:v>
                      </c:pt>
                      <c:pt idx="1516">
                        <c:v>18.739999999999991</c:v>
                      </c:pt>
                      <c:pt idx="1517">
                        <c:v>18.739999999999991</c:v>
                      </c:pt>
                      <c:pt idx="1518">
                        <c:v>18.739999999999991</c:v>
                      </c:pt>
                      <c:pt idx="1519">
                        <c:v>18.739999999999991</c:v>
                      </c:pt>
                      <c:pt idx="1520">
                        <c:v>18.739999999999991</c:v>
                      </c:pt>
                      <c:pt idx="1521">
                        <c:v>18.760000000000002</c:v>
                      </c:pt>
                      <c:pt idx="1522">
                        <c:v>18.760000000000002</c:v>
                      </c:pt>
                      <c:pt idx="1523">
                        <c:v>18.760000000000002</c:v>
                      </c:pt>
                      <c:pt idx="1524">
                        <c:v>18.760000000000002</c:v>
                      </c:pt>
                      <c:pt idx="1525">
                        <c:v>18.760000000000002</c:v>
                      </c:pt>
                      <c:pt idx="1526">
                        <c:v>18.760000000000002</c:v>
                      </c:pt>
                      <c:pt idx="1527">
                        <c:v>18.78</c:v>
                      </c:pt>
                      <c:pt idx="1528">
                        <c:v>18.78</c:v>
                      </c:pt>
                      <c:pt idx="1529">
                        <c:v>18.78</c:v>
                      </c:pt>
                      <c:pt idx="1530">
                        <c:v>18.8</c:v>
                      </c:pt>
                      <c:pt idx="1531">
                        <c:v>18.8</c:v>
                      </c:pt>
                      <c:pt idx="1532">
                        <c:v>18.8</c:v>
                      </c:pt>
                      <c:pt idx="1533">
                        <c:v>18.82</c:v>
                      </c:pt>
                      <c:pt idx="1534">
                        <c:v>18.82</c:v>
                      </c:pt>
                      <c:pt idx="1535">
                        <c:v>18.82</c:v>
                      </c:pt>
                      <c:pt idx="1536">
                        <c:v>18.84</c:v>
                      </c:pt>
                      <c:pt idx="1537">
                        <c:v>18.84</c:v>
                      </c:pt>
                      <c:pt idx="1538">
                        <c:v>18.84</c:v>
                      </c:pt>
                      <c:pt idx="1539">
                        <c:v>18.84</c:v>
                      </c:pt>
                      <c:pt idx="1540">
                        <c:v>18.84</c:v>
                      </c:pt>
                      <c:pt idx="1541">
                        <c:v>18.84</c:v>
                      </c:pt>
                      <c:pt idx="1542">
                        <c:v>18.84</c:v>
                      </c:pt>
                      <c:pt idx="1543">
                        <c:v>18.84</c:v>
                      </c:pt>
                      <c:pt idx="1544">
                        <c:v>18.86</c:v>
                      </c:pt>
                      <c:pt idx="1545">
                        <c:v>18.86</c:v>
                      </c:pt>
                      <c:pt idx="1546">
                        <c:v>18.86</c:v>
                      </c:pt>
                      <c:pt idx="1547">
                        <c:v>18.86</c:v>
                      </c:pt>
                      <c:pt idx="1548">
                        <c:v>18.86</c:v>
                      </c:pt>
                      <c:pt idx="1549">
                        <c:v>18.88</c:v>
                      </c:pt>
                      <c:pt idx="1550">
                        <c:v>18.88</c:v>
                      </c:pt>
                      <c:pt idx="1551">
                        <c:v>18.88</c:v>
                      </c:pt>
                      <c:pt idx="1552">
                        <c:v>18.88</c:v>
                      </c:pt>
                      <c:pt idx="1553">
                        <c:v>18.899999999999999</c:v>
                      </c:pt>
                      <c:pt idx="1554">
                        <c:v>18.899999999999999</c:v>
                      </c:pt>
                      <c:pt idx="1555">
                        <c:v>18.899999999999999</c:v>
                      </c:pt>
                      <c:pt idx="1556">
                        <c:v>18.920000000000002</c:v>
                      </c:pt>
                      <c:pt idx="1557">
                        <c:v>18.920000000000002</c:v>
                      </c:pt>
                      <c:pt idx="1558">
                        <c:v>18.920000000000002</c:v>
                      </c:pt>
                      <c:pt idx="1559">
                        <c:v>18.940000000000001</c:v>
                      </c:pt>
                      <c:pt idx="1560">
                        <c:v>18.940000000000001</c:v>
                      </c:pt>
                      <c:pt idx="1561">
                        <c:v>18.940000000000001</c:v>
                      </c:pt>
                      <c:pt idx="1562">
                        <c:v>18.940000000000001</c:v>
                      </c:pt>
                      <c:pt idx="1563">
                        <c:v>18.940000000000001</c:v>
                      </c:pt>
                      <c:pt idx="1564">
                        <c:v>18.96</c:v>
                      </c:pt>
                      <c:pt idx="1565">
                        <c:v>18.96</c:v>
                      </c:pt>
                      <c:pt idx="1566">
                        <c:v>18.96</c:v>
                      </c:pt>
                      <c:pt idx="1567">
                        <c:v>18.96</c:v>
                      </c:pt>
                      <c:pt idx="1568">
                        <c:v>18.96</c:v>
                      </c:pt>
                      <c:pt idx="1569">
                        <c:v>18.96</c:v>
                      </c:pt>
                      <c:pt idx="1570">
                        <c:v>18.96</c:v>
                      </c:pt>
                      <c:pt idx="1571">
                        <c:v>18.96</c:v>
                      </c:pt>
                      <c:pt idx="1572">
                        <c:v>18.96</c:v>
                      </c:pt>
                      <c:pt idx="1573">
                        <c:v>18.96</c:v>
                      </c:pt>
                      <c:pt idx="1574">
                        <c:v>18.96</c:v>
                      </c:pt>
                      <c:pt idx="1575">
                        <c:v>18.96</c:v>
                      </c:pt>
                      <c:pt idx="1576">
                        <c:v>18.96</c:v>
                      </c:pt>
                      <c:pt idx="1577">
                        <c:v>18.96</c:v>
                      </c:pt>
                      <c:pt idx="1578">
                        <c:v>18.96</c:v>
                      </c:pt>
                      <c:pt idx="1579">
                        <c:v>18.940000000000001</c:v>
                      </c:pt>
                      <c:pt idx="1580">
                        <c:v>18.940000000000001</c:v>
                      </c:pt>
                      <c:pt idx="1581">
                        <c:v>18.940000000000001</c:v>
                      </c:pt>
                      <c:pt idx="1582">
                        <c:v>18.940000000000001</c:v>
                      </c:pt>
                      <c:pt idx="1583">
                        <c:v>18.940000000000001</c:v>
                      </c:pt>
                      <c:pt idx="1584">
                        <c:v>18.920000000000002</c:v>
                      </c:pt>
                      <c:pt idx="1585">
                        <c:v>18.920000000000002</c:v>
                      </c:pt>
                      <c:pt idx="1586">
                        <c:v>18.920000000000002</c:v>
                      </c:pt>
                      <c:pt idx="1587">
                        <c:v>18.899999999999999</c:v>
                      </c:pt>
                      <c:pt idx="1588">
                        <c:v>18.899999999999999</c:v>
                      </c:pt>
                      <c:pt idx="1589">
                        <c:v>18.899999999999999</c:v>
                      </c:pt>
                      <c:pt idx="1590">
                        <c:v>18.88</c:v>
                      </c:pt>
                      <c:pt idx="1591">
                        <c:v>18.88</c:v>
                      </c:pt>
                      <c:pt idx="1592">
                        <c:v>18.86</c:v>
                      </c:pt>
                      <c:pt idx="1593">
                        <c:v>18.86</c:v>
                      </c:pt>
                      <c:pt idx="1594">
                        <c:v>18.84</c:v>
                      </c:pt>
                      <c:pt idx="1595">
                        <c:v>18.82</c:v>
                      </c:pt>
                      <c:pt idx="1596">
                        <c:v>18.82</c:v>
                      </c:pt>
                      <c:pt idx="1597">
                        <c:v>18.8</c:v>
                      </c:pt>
                      <c:pt idx="1598">
                        <c:v>18.8</c:v>
                      </c:pt>
                      <c:pt idx="1599">
                        <c:v>18.78</c:v>
                      </c:pt>
                      <c:pt idx="1600">
                        <c:v>18.78</c:v>
                      </c:pt>
                      <c:pt idx="1601">
                        <c:v>18.760000000000002</c:v>
                      </c:pt>
                      <c:pt idx="1602">
                        <c:v>18.739999999999991</c:v>
                      </c:pt>
                      <c:pt idx="1603">
                        <c:v>18.739999999999991</c:v>
                      </c:pt>
                      <c:pt idx="1604">
                        <c:v>18.72</c:v>
                      </c:pt>
                      <c:pt idx="1605">
                        <c:v>18.7</c:v>
                      </c:pt>
                      <c:pt idx="1606">
                        <c:v>18.7</c:v>
                      </c:pt>
                      <c:pt idx="1607">
                        <c:v>18.7</c:v>
                      </c:pt>
                      <c:pt idx="1608">
                        <c:v>18.68</c:v>
                      </c:pt>
                      <c:pt idx="1609">
                        <c:v>18.68</c:v>
                      </c:pt>
                      <c:pt idx="1610">
                        <c:v>18.66</c:v>
                      </c:pt>
                      <c:pt idx="1611">
                        <c:v>18.66</c:v>
                      </c:pt>
                      <c:pt idx="1612">
                        <c:v>18.64</c:v>
                      </c:pt>
                      <c:pt idx="1613">
                        <c:v>18.64</c:v>
                      </c:pt>
                      <c:pt idx="1614">
                        <c:v>18.62</c:v>
                      </c:pt>
                      <c:pt idx="1615">
                        <c:v>18.600000000000001</c:v>
                      </c:pt>
                      <c:pt idx="1616">
                        <c:v>18.600000000000001</c:v>
                      </c:pt>
                      <c:pt idx="1617">
                        <c:v>18.600000000000001</c:v>
                      </c:pt>
                      <c:pt idx="1618">
                        <c:v>18.579999999999991</c:v>
                      </c:pt>
                      <c:pt idx="1619">
                        <c:v>18.579999999999991</c:v>
                      </c:pt>
                      <c:pt idx="1620">
                        <c:v>18.559999999999999</c:v>
                      </c:pt>
                      <c:pt idx="1621">
                        <c:v>18.54</c:v>
                      </c:pt>
                      <c:pt idx="1622">
                        <c:v>18.54</c:v>
                      </c:pt>
                      <c:pt idx="1623">
                        <c:v>18.52</c:v>
                      </c:pt>
                      <c:pt idx="1624">
                        <c:v>18.52</c:v>
                      </c:pt>
                      <c:pt idx="1625">
                        <c:v>18.5</c:v>
                      </c:pt>
                      <c:pt idx="1626">
                        <c:v>18.48</c:v>
                      </c:pt>
                      <c:pt idx="1627">
                        <c:v>18.46</c:v>
                      </c:pt>
                      <c:pt idx="1628">
                        <c:v>18.440000000000001</c:v>
                      </c:pt>
                      <c:pt idx="1629">
                        <c:v>18.440000000000001</c:v>
                      </c:pt>
                      <c:pt idx="1630">
                        <c:v>18.420000000000002</c:v>
                      </c:pt>
                      <c:pt idx="1631">
                        <c:v>18.399999999999999</c:v>
                      </c:pt>
                      <c:pt idx="1632">
                        <c:v>18.38</c:v>
                      </c:pt>
                      <c:pt idx="1633">
                        <c:v>18.36</c:v>
                      </c:pt>
                      <c:pt idx="1634">
                        <c:v>18.34</c:v>
                      </c:pt>
                      <c:pt idx="1635">
                        <c:v>18.34</c:v>
                      </c:pt>
                      <c:pt idx="1636">
                        <c:v>18.32</c:v>
                      </c:pt>
                      <c:pt idx="1637">
                        <c:v>18.3</c:v>
                      </c:pt>
                      <c:pt idx="1638">
                        <c:v>18.28</c:v>
                      </c:pt>
                      <c:pt idx="1639">
                        <c:v>18.260000000000002</c:v>
                      </c:pt>
                      <c:pt idx="1640">
                        <c:v>18.239999999999991</c:v>
                      </c:pt>
                      <c:pt idx="1641">
                        <c:v>18.22</c:v>
                      </c:pt>
                      <c:pt idx="1642">
                        <c:v>18.2</c:v>
                      </c:pt>
                      <c:pt idx="1643">
                        <c:v>18.18</c:v>
                      </c:pt>
                      <c:pt idx="1644">
                        <c:v>18.18</c:v>
                      </c:pt>
                      <c:pt idx="1645">
                        <c:v>18.16</c:v>
                      </c:pt>
                      <c:pt idx="1646">
                        <c:v>18.14</c:v>
                      </c:pt>
                      <c:pt idx="1647">
                        <c:v>18.100000000000001</c:v>
                      </c:pt>
                      <c:pt idx="1648">
                        <c:v>18.079999999999991</c:v>
                      </c:pt>
                      <c:pt idx="1649">
                        <c:v>18.059999999999999</c:v>
                      </c:pt>
                      <c:pt idx="1650">
                        <c:v>18.04</c:v>
                      </c:pt>
                      <c:pt idx="1651">
                        <c:v>18</c:v>
                      </c:pt>
                      <c:pt idx="1652">
                        <c:v>17.98</c:v>
                      </c:pt>
                      <c:pt idx="1653">
                        <c:v>17.940000000000001</c:v>
                      </c:pt>
                      <c:pt idx="1654">
                        <c:v>17.940000000000001</c:v>
                      </c:pt>
                      <c:pt idx="1655">
                        <c:v>17.920000000000002</c:v>
                      </c:pt>
                      <c:pt idx="1656">
                        <c:v>17.88</c:v>
                      </c:pt>
                      <c:pt idx="1657">
                        <c:v>17.84</c:v>
                      </c:pt>
                      <c:pt idx="1658">
                        <c:v>17.8</c:v>
                      </c:pt>
                      <c:pt idx="1659">
                        <c:v>17.78</c:v>
                      </c:pt>
                      <c:pt idx="1660">
                        <c:v>17.739999999999991</c:v>
                      </c:pt>
                      <c:pt idx="1661">
                        <c:v>17.7</c:v>
                      </c:pt>
                      <c:pt idx="1662">
                        <c:v>17.66</c:v>
                      </c:pt>
                      <c:pt idx="1663">
                        <c:v>17.66</c:v>
                      </c:pt>
                      <c:pt idx="1664">
                        <c:v>17.62</c:v>
                      </c:pt>
                      <c:pt idx="1665">
                        <c:v>17.559999999999999</c:v>
                      </c:pt>
                      <c:pt idx="1666">
                        <c:v>17.52</c:v>
                      </c:pt>
                      <c:pt idx="1667">
                        <c:v>17.48</c:v>
                      </c:pt>
                      <c:pt idx="1668">
                        <c:v>17.420000000000002</c:v>
                      </c:pt>
                      <c:pt idx="1669">
                        <c:v>17.38</c:v>
                      </c:pt>
                      <c:pt idx="1670">
                        <c:v>17.32</c:v>
                      </c:pt>
                      <c:pt idx="1671">
                        <c:v>17.32</c:v>
                      </c:pt>
                      <c:pt idx="1672">
                        <c:v>17.260000000000002</c:v>
                      </c:pt>
                      <c:pt idx="1673">
                        <c:v>17.2</c:v>
                      </c:pt>
                      <c:pt idx="1674">
                        <c:v>17.14</c:v>
                      </c:pt>
                      <c:pt idx="1675">
                        <c:v>17.100000000000001</c:v>
                      </c:pt>
                      <c:pt idx="1676">
                        <c:v>17.02</c:v>
                      </c:pt>
                      <c:pt idx="1677">
                        <c:v>16.96</c:v>
                      </c:pt>
                      <c:pt idx="1678">
                        <c:v>16.899999999999999</c:v>
                      </c:pt>
                      <c:pt idx="1679">
                        <c:v>16.82</c:v>
                      </c:pt>
                      <c:pt idx="1680">
                        <c:v>16.760000000000002</c:v>
                      </c:pt>
                      <c:pt idx="1681">
                        <c:v>16.68</c:v>
                      </c:pt>
                      <c:pt idx="1682">
                        <c:v>16.68</c:v>
                      </c:pt>
                      <c:pt idx="1683">
                        <c:v>16.62</c:v>
                      </c:pt>
                      <c:pt idx="1684">
                        <c:v>16.54</c:v>
                      </c:pt>
                      <c:pt idx="1685">
                        <c:v>16.46</c:v>
                      </c:pt>
                      <c:pt idx="1686">
                        <c:v>16.38</c:v>
                      </c:pt>
                      <c:pt idx="1687">
                        <c:v>16.3</c:v>
                      </c:pt>
                      <c:pt idx="1688">
                        <c:v>16.22</c:v>
                      </c:pt>
                      <c:pt idx="1689">
                        <c:v>16.14</c:v>
                      </c:pt>
                      <c:pt idx="1690">
                        <c:v>16.059999999999999</c:v>
                      </c:pt>
                      <c:pt idx="1691">
                        <c:v>16.059999999999999</c:v>
                      </c:pt>
                      <c:pt idx="1692">
                        <c:v>15.96</c:v>
                      </c:pt>
                      <c:pt idx="1693">
                        <c:v>15.88</c:v>
                      </c:pt>
                      <c:pt idx="1694">
                        <c:v>15.8</c:v>
                      </c:pt>
                      <c:pt idx="1695">
                        <c:v>15.7</c:v>
                      </c:pt>
                      <c:pt idx="1696">
                        <c:v>15.62</c:v>
                      </c:pt>
                      <c:pt idx="1697">
                        <c:v>15.52</c:v>
                      </c:pt>
                      <c:pt idx="1698">
                        <c:v>15.44</c:v>
                      </c:pt>
                      <c:pt idx="1699">
                        <c:v>15.34</c:v>
                      </c:pt>
                      <c:pt idx="1700">
                        <c:v>15.26</c:v>
                      </c:pt>
                      <c:pt idx="1701">
                        <c:v>15.26</c:v>
                      </c:pt>
                      <c:pt idx="1702">
                        <c:v>15.16</c:v>
                      </c:pt>
                      <c:pt idx="1703">
                        <c:v>15.06</c:v>
                      </c:pt>
                      <c:pt idx="1704">
                        <c:v>14.96</c:v>
                      </c:pt>
                      <c:pt idx="1705">
                        <c:v>14.88</c:v>
                      </c:pt>
                      <c:pt idx="1706">
                        <c:v>14.78</c:v>
                      </c:pt>
                      <c:pt idx="1707">
                        <c:v>14.68</c:v>
                      </c:pt>
                      <c:pt idx="1708">
                        <c:v>14.58</c:v>
                      </c:pt>
                      <c:pt idx="1709">
                        <c:v>14.58</c:v>
                      </c:pt>
                      <c:pt idx="1710">
                        <c:v>14.48</c:v>
                      </c:pt>
                      <c:pt idx="1711">
                        <c:v>14.38</c:v>
                      </c:pt>
                      <c:pt idx="1712">
                        <c:v>14.28</c:v>
                      </c:pt>
                      <c:pt idx="1713">
                        <c:v>14.18</c:v>
                      </c:pt>
                      <c:pt idx="1714">
                        <c:v>14.08</c:v>
                      </c:pt>
                      <c:pt idx="1715">
                        <c:v>13.98</c:v>
                      </c:pt>
                      <c:pt idx="1716">
                        <c:v>13.88</c:v>
                      </c:pt>
                      <c:pt idx="1717">
                        <c:v>13.78</c:v>
                      </c:pt>
                      <c:pt idx="1718">
                        <c:v>13.68</c:v>
                      </c:pt>
                      <c:pt idx="1719">
                        <c:v>13.68</c:v>
                      </c:pt>
                      <c:pt idx="1720">
                        <c:v>13.58</c:v>
                      </c:pt>
                      <c:pt idx="1721">
                        <c:v>13.48</c:v>
                      </c:pt>
                      <c:pt idx="1722">
                        <c:v>13.38</c:v>
                      </c:pt>
                      <c:pt idx="1723">
                        <c:v>13.28</c:v>
                      </c:pt>
                      <c:pt idx="1724">
                        <c:v>13.18</c:v>
                      </c:pt>
                      <c:pt idx="1725">
                        <c:v>13.08</c:v>
                      </c:pt>
                      <c:pt idx="1726">
                        <c:v>12.96</c:v>
                      </c:pt>
                      <c:pt idx="1727">
                        <c:v>12.86</c:v>
                      </c:pt>
                      <c:pt idx="1728">
                        <c:v>12.76</c:v>
                      </c:pt>
                      <c:pt idx="1729">
                        <c:v>12.76</c:v>
                      </c:pt>
                      <c:pt idx="1730">
                        <c:v>12.66</c:v>
                      </c:pt>
                      <c:pt idx="1731">
                        <c:v>12.56</c:v>
                      </c:pt>
                      <c:pt idx="1732">
                        <c:v>12.46</c:v>
                      </c:pt>
                      <c:pt idx="1733">
                        <c:v>12.36</c:v>
                      </c:pt>
                      <c:pt idx="1734">
                        <c:v>12.26</c:v>
                      </c:pt>
                      <c:pt idx="1735">
                        <c:v>12.16</c:v>
                      </c:pt>
                      <c:pt idx="1736">
                        <c:v>12.06</c:v>
                      </c:pt>
                      <c:pt idx="1737">
                        <c:v>11.96</c:v>
                      </c:pt>
                      <c:pt idx="1738">
                        <c:v>11.96</c:v>
                      </c:pt>
                      <c:pt idx="1739">
                        <c:v>11.86</c:v>
                      </c:pt>
                      <c:pt idx="1740">
                        <c:v>11.76</c:v>
                      </c:pt>
                      <c:pt idx="1741">
                        <c:v>11.66</c:v>
                      </c:pt>
                      <c:pt idx="1742">
                        <c:v>11.56</c:v>
                      </c:pt>
                      <c:pt idx="1743">
                        <c:v>11.46</c:v>
                      </c:pt>
                      <c:pt idx="1744">
                        <c:v>11.38</c:v>
                      </c:pt>
                      <c:pt idx="1745">
                        <c:v>11.38</c:v>
                      </c:pt>
                      <c:pt idx="1746">
                        <c:v>11.28</c:v>
                      </c:pt>
                      <c:pt idx="1747">
                        <c:v>11.18</c:v>
                      </c:pt>
                      <c:pt idx="1748">
                        <c:v>11.08</c:v>
                      </c:pt>
                      <c:pt idx="1749">
                        <c:v>11</c:v>
                      </c:pt>
                      <c:pt idx="1750">
                        <c:v>10.9</c:v>
                      </c:pt>
                      <c:pt idx="1751">
                        <c:v>10.82</c:v>
                      </c:pt>
                      <c:pt idx="1752">
                        <c:v>10.72</c:v>
                      </c:pt>
                      <c:pt idx="1753">
                        <c:v>10.64</c:v>
                      </c:pt>
                      <c:pt idx="1754">
                        <c:v>10.56</c:v>
                      </c:pt>
                      <c:pt idx="1755">
                        <c:v>10.46</c:v>
                      </c:pt>
                      <c:pt idx="1756">
                        <c:v>10.38</c:v>
                      </c:pt>
                      <c:pt idx="1757">
                        <c:v>10.38</c:v>
                      </c:pt>
                      <c:pt idx="1758">
                        <c:v>10.3</c:v>
                      </c:pt>
                      <c:pt idx="1759">
                        <c:v>10.199999999999999</c:v>
                      </c:pt>
                      <c:pt idx="1760">
                        <c:v>10.119999999999999</c:v>
                      </c:pt>
                      <c:pt idx="1761">
                        <c:v>10.039999999999999</c:v>
                      </c:pt>
                      <c:pt idx="1762">
                        <c:v>9.94</c:v>
                      </c:pt>
                      <c:pt idx="1763">
                        <c:v>9.86</c:v>
                      </c:pt>
                      <c:pt idx="1764">
                        <c:v>9.7800000000000011</c:v>
                      </c:pt>
                      <c:pt idx="1765">
                        <c:v>9.7000000000000011</c:v>
                      </c:pt>
                      <c:pt idx="1766">
                        <c:v>9.7000000000000011</c:v>
                      </c:pt>
                      <c:pt idx="1767">
                        <c:v>9.6</c:v>
                      </c:pt>
                      <c:pt idx="1768">
                        <c:v>9.52</c:v>
                      </c:pt>
                      <c:pt idx="1769">
                        <c:v>9.44</c:v>
                      </c:pt>
                      <c:pt idx="1770">
                        <c:v>9.36</c:v>
                      </c:pt>
                      <c:pt idx="1771">
                        <c:v>9.2800000000000011</c:v>
                      </c:pt>
                      <c:pt idx="1772">
                        <c:v>9.2000000000000011</c:v>
                      </c:pt>
                      <c:pt idx="1773">
                        <c:v>9.1</c:v>
                      </c:pt>
                      <c:pt idx="1774">
                        <c:v>9.1</c:v>
                      </c:pt>
                      <c:pt idx="1775">
                        <c:v>9.02</c:v>
                      </c:pt>
                      <c:pt idx="1776">
                        <c:v>8.94</c:v>
                      </c:pt>
                      <c:pt idx="1777">
                        <c:v>8.86</c:v>
                      </c:pt>
                      <c:pt idx="1778">
                        <c:v>8.8000000000000007</c:v>
                      </c:pt>
                      <c:pt idx="1779">
                        <c:v>8.7200000000000006</c:v>
                      </c:pt>
                      <c:pt idx="1780">
                        <c:v>8.64</c:v>
                      </c:pt>
                      <c:pt idx="1781">
                        <c:v>8.5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A0BB-1740-8CC2-97211297759F}"/>
                  </c:ext>
                </c:extLst>
              </c15:ser>
            </c15:filteredScatterSeries>
            <c15:filteredScatterSeries>
              <c15:ser>
                <c:idx val="3"/>
                <c:order val="10"/>
                <c:tx>
                  <c:v>15BSG</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J$2:$J$1850</c15:sqref>
                        </c15:formulaRef>
                      </c:ext>
                    </c:extLst>
                    <c:numCache>
                      <c:formatCode>General</c:formatCode>
                      <c:ptCount val="184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05</c:v>
                      </c:pt>
                      <c:pt idx="82">
                        <c:v>0.05</c:v>
                      </c:pt>
                      <c:pt idx="83">
                        <c:v>0.1</c:v>
                      </c:pt>
                      <c:pt idx="84">
                        <c:v>0.1</c:v>
                      </c:pt>
                      <c:pt idx="85">
                        <c:v>0.15</c:v>
                      </c:pt>
                      <c:pt idx="86">
                        <c:v>0.2</c:v>
                      </c:pt>
                      <c:pt idx="87">
                        <c:v>0.2</c:v>
                      </c:pt>
                      <c:pt idx="88">
                        <c:v>0.25</c:v>
                      </c:pt>
                      <c:pt idx="89">
                        <c:v>0.35</c:v>
                      </c:pt>
                      <c:pt idx="90">
                        <c:v>0.4</c:v>
                      </c:pt>
                      <c:pt idx="91">
                        <c:v>0.5</c:v>
                      </c:pt>
                      <c:pt idx="92">
                        <c:v>0.55000000000000004</c:v>
                      </c:pt>
                      <c:pt idx="93">
                        <c:v>0.65</c:v>
                      </c:pt>
                      <c:pt idx="94">
                        <c:v>0.65</c:v>
                      </c:pt>
                      <c:pt idx="95">
                        <c:v>0.7</c:v>
                      </c:pt>
                      <c:pt idx="96">
                        <c:v>0.85</c:v>
                      </c:pt>
                      <c:pt idx="97">
                        <c:v>0.85</c:v>
                      </c:pt>
                      <c:pt idx="98">
                        <c:v>0.95</c:v>
                      </c:pt>
                      <c:pt idx="99">
                        <c:v>1.05</c:v>
                      </c:pt>
                      <c:pt idx="100">
                        <c:v>1.1000000000000001</c:v>
                      </c:pt>
                      <c:pt idx="101">
                        <c:v>1.2</c:v>
                      </c:pt>
                      <c:pt idx="102">
                        <c:v>1.3</c:v>
                      </c:pt>
                      <c:pt idx="103">
                        <c:v>1.35</c:v>
                      </c:pt>
                      <c:pt idx="104">
                        <c:v>1.45</c:v>
                      </c:pt>
                      <c:pt idx="105">
                        <c:v>1.5</c:v>
                      </c:pt>
                      <c:pt idx="106">
                        <c:v>1.5</c:v>
                      </c:pt>
                      <c:pt idx="107">
                        <c:v>1.6</c:v>
                      </c:pt>
                      <c:pt idx="108">
                        <c:v>1.65</c:v>
                      </c:pt>
                      <c:pt idx="109">
                        <c:v>1.75</c:v>
                      </c:pt>
                      <c:pt idx="110">
                        <c:v>1.8</c:v>
                      </c:pt>
                      <c:pt idx="111">
                        <c:v>1.9</c:v>
                      </c:pt>
                      <c:pt idx="112">
                        <c:v>1.95</c:v>
                      </c:pt>
                      <c:pt idx="113">
                        <c:v>2.0499999999999998</c:v>
                      </c:pt>
                      <c:pt idx="114">
                        <c:v>2.1</c:v>
                      </c:pt>
                      <c:pt idx="115">
                        <c:v>2.1</c:v>
                      </c:pt>
                      <c:pt idx="116">
                        <c:v>2.2000000000000002</c:v>
                      </c:pt>
                      <c:pt idx="117">
                        <c:v>2.25</c:v>
                      </c:pt>
                      <c:pt idx="118">
                        <c:v>2.35</c:v>
                      </c:pt>
                      <c:pt idx="119">
                        <c:v>2.4</c:v>
                      </c:pt>
                      <c:pt idx="120">
                        <c:v>2.5</c:v>
                      </c:pt>
                      <c:pt idx="121">
                        <c:v>2.5499999999999998</c:v>
                      </c:pt>
                      <c:pt idx="122">
                        <c:v>2.6</c:v>
                      </c:pt>
                      <c:pt idx="123">
                        <c:v>2.7</c:v>
                      </c:pt>
                      <c:pt idx="124">
                        <c:v>2.75</c:v>
                      </c:pt>
                      <c:pt idx="125">
                        <c:v>2.75</c:v>
                      </c:pt>
                      <c:pt idx="126">
                        <c:v>2.85</c:v>
                      </c:pt>
                      <c:pt idx="127">
                        <c:v>2.9</c:v>
                      </c:pt>
                      <c:pt idx="128">
                        <c:v>3</c:v>
                      </c:pt>
                      <c:pt idx="129">
                        <c:v>3.05</c:v>
                      </c:pt>
                      <c:pt idx="130">
                        <c:v>3.15</c:v>
                      </c:pt>
                      <c:pt idx="131">
                        <c:v>3.2</c:v>
                      </c:pt>
                      <c:pt idx="132">
                        <c:v>3.3</c:v>
                      </c:pt>
                      <c:pt idx="133">
                        <c:v>3.35</c:v>
                      </c:pt>
                      <c:pt idx="134">
                        <c:v>3.35</c:v>
                      </c:pt>
                      <c:pt idx="135">
                        <c:v>3.4</c:v>
                      </c:pt>
                      <c:pt idx="136">
                        <c:v>3.5</c:v>
                      </c:pt>
                      <c:pt idx="137">
                        <c:v>3.55</c:v>
                      </c:pt>
                      <c:pt idx="138">
                        <c:v>3.6</c:v>
                      </c:pt>
                      <c:pt idx="139">
                        <c:v>3.65</c:v>
                      </c:pt>
                      <c:pt idx="140">
                        <c:v>3.75</c:v>
                      </c:pt>
                      <c:pt idx="141">
                        <c:v>3.8</c:v>
                      </c:pt>
                      <c:pt idx="142">
                        <c:v>3.8</c:v>
                      </c:pt>
                      <c:pt idx="143">
                        <c:v>3.85</c:v>
                      </c:pt>
                      <c:pt idx="144">
                        <c:v>3.9</c:v>
                      </c:pt>
                      <c:pt idx="145">
                        <c:v>4</c:v>
                      </c:pt>
                      <c:pt idx="146">
                        <c:v>4.05</c:v>
                      </c:pt>
                      <c:pt idx="147">
                        <c:v>4.0999999999999996</c:v>
                      </c:pt>
                      <c:pt idx="148">
                        <c:v>4.1499999999999986</c:v>
                      </c:pt>
                      <c:pt idx="149">
                        <c:v>4.25</c:v>
                      </c:pt>
                      <c:pt idx="150">
                        <c:v>4.3</c:v>
                      </c:pt>
                      <c:pt idx="151">
                        <c:v>4.3499999999999996</c:v>
                      </c:pt>
                      <c:pt idx="152">
                        <c:v>4.45</c:v>
                      </c:pt>
                      <c:pt idx="153">
                        <c:v>4.45</c:v>
                      </c:pt>
                      <c:pt idx="154">
                        <c:v>4.5</c:v>
                      </c:pt>
                      <c:pt idx="155">
                        <c:v>4.55</c:v>
                      </c:pt>
                      <c:pt idx="156">
                        <c:v>4.5999999999999996</c:v>
                      </c:pt>
                      <c:pt idx="157">
                        <c:v>4.7</c:v>
                      </c:pt>
                      <c:pt idx="158">
                        <c:v>4.75</c:v>
                      </c:pt>
                      <c:pt idx="159">
                        <c:v>4.8</c:v>
                      </c:pt>
                      <c:pt idx="160">
                        <c:v>4.9000000000000004</c:v>
                      </c:pt>
                      <c:pt idx="161">
                        <c:v>4.95</c:v>
                      </c:pt>
                      <c:pt idx="162">
                        <c:v>4.95</c:v>
                      </c:pt>
                      <c:pt idx="163">
                        <c:v>5</c:v>
                      </c:pt>
                      <c:pt idx="164">
                        <c:v>5.0999999999999996</c:v>
                      </c:pt>
                      <c:pt idx="165">
                        <c:v>5.1499999999999986</c:v>
                      </c:pt>
                      <c:pt idx="166">
                        <c:v>5.2</c:v>
                      </c:pt>
                      <c:pt idx="167">
                        <c:v>5.3</c:v>
                      </c:pt>
                      <c:pt idx="168">
                        <c:v>5.35</c:v>
                      </c:pt>
                      <c:pt idx="169">
                        <c:v>5.4</c:v>
                      </c:pt>
                      <c:pt idx="170">
                        <c:v>5.5</c:v>
                      </c:pt>
                      <c:pt idx="171">
                        <c:v>5.5</c:v>
                      </c:pt>
                      <c:pt idx="172">
                        <c:v>5.55</c:v>
                      </c:pt>
                      <c:pt idx="173">
                        <c:v>5.6</c:v>
                      </c:pt>
                      <c:pt idx="174">
                        <c:v>5.6499999999999977</c:v>
                      </c:pt>
                      <c:pt idx="175">
                        <c:v>5.75</c:v>
                      </c:pt>
                      <c:pt idx="176">
                        <c:v>5.8</c:v>
                      </c:pt>
                      <c:pt idx="177">
                        <c:v>5.85</c:v>
                      </c:pt>
                      <c:pt idx="178">
                        <c:v>5.95</c:v>
                      </c:pt>
                      <c:pt idx="179">
                        <c:v>5.95</c:v>
                      </c:pt>
                      <c:pt idx="180">
                        <c:v>6.05</c:v>
                      </c:pt>
                      <c:pt idx="181">
                        <c:v>6.05</c:v>
                      </c:pt>
                      <c:pt idx="182">
                        <c:v>6.1</c:v>
                      </c:pt>
                      <c:pt idx="183">
                        <c:v>6.1499999999999986</c:v>
                      </c:pt>
                      <c:pt idx="184">
                        <c:v>6.2</c:v>
                      </c:pt>
                      <c:pt idx="185">
                        <c:v>6.25</c:v>
                      </c:pt>
                      <c:pt idx="186">
                        <c:v>6.3</c:v>
                      </c:pt>
                      <c:pt idx="187">
                        <c:v>6.4</c:v>
                      </c:pt>
                      <c:pt idx="188">
                        <c:v>6.45</c:v>
                      </c:pt>
                      <c:pt idx="189">
                        <c:v>6.5</c:v>
                      </c:pt>
                      <c:pt idx="190">
                        <c:v>6.5</c:v>
                      </c:pt>
                      <c:pt idx="191">
                        <c:v>6.55</c:v>
                      </c:pt>
                      <c:pt idx="192">
                        <c:v>6.6</c:v>
                      </c:pt>
                      <c:pt idx="193">
                        <c:v>6.6499999999999977</c:v>
                      </c:pt>
                      <c:pt idx="194">
                        <c:v>6.7</c:v>
                      </c:pt>
                      <c:pt idx="195">
                        <c:v>6.75</c:v>
                      </c:pt>
                      <c:pt idx="196">
                        <c:v>6.8</c:v>
                      </c:pt>
                      <c:pt idx="197">
                        <c:v>6.85</c:v>
                      </c:pt>
                      <c:pt idx="198">
                        <c:v>6.9</c:v>
                      </c:pt>
                      <c:pt idx="199">
                        <c:v>6.9</c:v>
                      </c:pt>
                      <c:pt idx="200">
                        <c:v>7</c:v>
                      </c:pt>
                      <c:pt idx="201">
                        <c:v>7.05</c:v>
                      </c:pt>
                      <c:pt idx="202">
                        <c:v>7.1</c:v>
                      </c:pt>
                      <c:pt idx="203">
                        <c:v>7.1499999999999986</c:v>
                      </c:pt>
                      <c:pt idx="204">
                        <c:v>7.2</c:v>
                      </c:pt>
                      <c:pt idx="205">
                        <c:v>7.25</c:v>
                      </c:pt>
                      <c:pt idx="206">
                        <c:v>7.3</c:v>
                      </c:pt>
                      <c:pt idx="207">
                        <c:v>7.3</c:v>
                      </c:pt>
                      <c:pt idx="208">
                        <c:v>7.4</c:v>
                      </c:pt>
                      <c:pt idx="209">
                        <c:v>7.4</c:v>
                      </c:pt>
                      <c:pt idx="210">
                        <c:v>7.45</c:v>
                      </c:pt>
                      <c:pt idx="211">
                        <c:v>7.5</c:v>
                      </c:pt>
                      <c:pt idx="212">
                        <c:v>7.55</c:v>
                      </c:pt>
                      <c:pt idx="213">
                        <c:v>7.6</c:v>
                      </c:pt>
                      <c:pt idx="214">
                        <c:v>7.6499999999999977</c:v>
                      </c:pt>
                      <c:pt idx="215">
                        <c:v>7.7</c:v>
                      </c:pt>
                      <c:pt idx="216">
                        <c:v>7.75</c:v>
                      </c:pt>
                      <c:pt idx="217">
                        <c:v>7.8</c:v>
                      </c:pt>
                      <c:pt idx="218">
                        <c:v>7.8</c:v>
                      </c:pt>
                      <c:pt idx="219">
                        <c:v>7.85</c:v>
                      </c:pt>
                      <c:pt idx="220">
                        <c:v>7.9</c:v>
                      </c:pt>
                      <c:pt idx="221">
                        <c:v>7.95</c:v>
                      </c:pt>
                      <c:pt idx="222">
                        <c:v>8</c:v>
                      </c:pt>
                      <c:pt idx="223">
                        <c:v>8.0500000000000007</c:v>
                      </c:pt>
                      <c:pt idx="224">
                        <c:v>8.1</c:v>
                      </c:pt>
                      <c:pt idx="225">
                        <c:v>8.15</c:v>
                      </c:pt>
                      <c:pt idx="226">
                        <c:v>8.15</c:v>
                      </c:pt>
                      <c:pt idx="227">
                        <c:v>8.2000000000000011</c:v>
                      </c:pt>
                      <c:pt idx="228">
                        <c:v>8.25</c:v>
                      </c:pt>
                      <c:pt idx="229">
                        <c:v>8.3000000000000007</c:v>
                      </c:pt>
                      <c:pt idx="230">
                        <c:v>8.35</c:v>
                      </c:pt>
                      <c:pt idx="231">
                        <c:v>8.35</c:v>
                      </c:pt>
                      <c:pt idx="232">
                        <c:v>8.4</c:v>
                      </c:pt>
                      <c:pt idx="233">
                        <c:v>8.4499999999999993</c:v>
                      </c:pt>
                      <c:pt idx="234">
                        <c:v>8.5</c:v>
                      </c:pt>
                      <c:pt idx="235">
                        <c:v>8.5500000000000007</c:v>
                      </c:pt>
                      <c:pt idx="236">
                        <c:v>8.6</c:v>
                      </c:pt>
                      <c:pt idx="237">
                        <c:v>8.6</c:v>
                      </c:pt>
                      <c:pt idx="238">
                        <c:v>8.6</c:v>
                      </c:pt>
                      <c:pt idx="239">
                        <c:v>8.65</c:v>
                      </c:pt>
                      <c:pt idx="240">
                        <c:v>8.7000000000000011</c:v>
                      </c:pt>
                      <c:pt idx="241">
                        <c:v>8.75</c:v>
                      </c:pt>
                      <c:pt idx="242">
                        <c:v>8.8000000000000007</c:v>
                      </c:pt>
                      <c:pt idx="243">
                        <c:v>8.8000000000000007</c:v>
                      </c:pt>
                      <c:pt idx="244">
                        <c:v>8.85</c:v>
                      </c:pt>
                      <c:pt idx="245">
                        <c:v>8.9</c:v>
                      </c:pt>
                      <c:pt idx="246">
                        <c:v>8.9</c:v>
                      </c:pt>
                      <c:pt idx="247">
                        <c:v>8.9</c:v>
                      </c:pt>
                      <c:pt idx="248">
                        <c:v>8.9499999999999993</c:v>
                      </c:pt>
                      <c:pt idx="249">
                        <c:v>9</c:v>
                      </c:pt>
                      <c:pt idx="250">
                        <c:v>9.0500000000000007</c:v>
                      </c:pt>
                      <c:pt idx="251">
                        <c:v>9.0500000000000007</c:v>
                      </c:pt>
                      <c:pt idx="252">
                        <c:v>9.1</c:v>
                      </c:pt>
                      <c:pt idx="253">
                        <c:v>9.1</c:v>
                      </c:pt>
                      <c:pt idx="254">
                        <c:v>9.1</c:v>
                      </c:pt>
                      <c:pt idx="255">
                        <c:v>9.15</c:v>
                      </c:pt>
                      <c:pt idx="256">
                        <c:v>9.2000000000000011</c:v>
                      </c:pt>
                      <c:pt idx="257">
                        <c:v>9.2000000000000011</c:v>
                      </c:pt>
                      <c:pt idx="258">
                        <c:v>9.25</c:v>
                      </c:pt>
                      <c:pt idx="259">
                        <c:v>9.3000000000000007</c:v>
                      </c:pt>
                      <c:pt idx="260">
                        <c:v>9.3000000000000007</c:v>
                      </c:pt>
                      <c:pt idx="261">
                        <c:v>9.35</c:v>
                      </c:pt>
                      <c:pt idx="262">
                        <c:v>9.4</c:v>
                      </c:pt>
                      <c:pt idx="263">
                        <c:v>9.4</c:v>
                      </c:pt>
                      <c:pt idx="264">
                        <c:v>9.4499999999999993</c:v>
                      </c:pt>
                      <c:pt idx="265">
                        <c:v>9.4499999999999993</c:v>
                      </c:pt>
                      <c:pt idx="266">
                        <c:v>9.5</c:v>
                      </c:pt>
                      <c:pt idx="267">
                        <c:v>9.5</c:v>
                      </c:pt>
                      <c:pt idx="268">
                        <c:v>9.5500000000000007</c:v>
                      </c:pt>
                      <c:pt idx="269">
                        <c:v>9.6</c:v>
                      </c:pt>
                      <c:pt idx="270">
                        <c:v>9.65</c:v>
                      </c:pt>
                      <c:pt idx="271">
                        <c:v>9.7000000000000011</c:v>
                      </c:pt>
                      <c:pt idx="272">
                        <c:v>9.75</c:v>
                      </c:pt>
                      <c:pt idx="273">
                        <c:v>9.8000000000000007</c:v>
                      </c:pt>
                      <c:pt idx="274">
                        <c:v>9.8000000000000007</c:v>
                      </c:pt>
                      <c:pt idx="275">
                        <c:v>9.8000000000000007</c:v>
                      </c:pt>
                      <c:pt idx="276">
                        <c:v>9.85</c:v>
                      </c:pt>
                      <c:pt idx="277">
                        <c:v>9.9</c:v>
                      </c:pt>
                      <c:pt idx="278">
                        <c:v>9.9499999999999993</c:v>
                      </c:pt>
                      <c:pt idx="279">
                        <c:v>10</c:v>
                      </c:pt>
                      <c:pt idx="280">
                        <c:v>10.050000000000001</c:v>
                      </c:pt>
                      <c:pt idx="281">
                        <c:v>10.1</c:v>
                      </c:pt>
                      <c:pt idx="282">
                        <c:v>10.02</c:v>
                      </c:pt>
                      <c:pt idx="283">
                        <c:v>10.14</c:v>
                      </c:pt>
                      <c:pt idx="284">
                        <c:v>10.26</c:v>
                      </c:pt>
                      <c:pt idx="285">
                        <c:v>10.38</c:v>
                      </c:pt>
                      <c:pt idx="286">
                        <c:v>10.5</c:v>
                      </c:pt>
                      <c:pt idx="287">
                        <c:v>10.5</c:v>
                      </c:pt>
                      <c:pt idx="288">
                        <c:v>10.62</c:v>
                      </c:pt>
                      <c:pt idx="289">
                        <c:v>10.74</c:v>
                      </c:pt>
                      <c:pt idx="290">
                        <c:v>10.84</c:v>
                      </c:pt>
                      <c:pt idx="291">
                        <c:v>10.96</c:v>
                      </c:pt>
                      <c:pt idx="292">
                        <c:v>11.08</c:v>
                      </c:pt>
                      <c:pt idx="293">
                        <c:v>11.18</c:v>
                      </c:pt>
                      <c:pt idx="294">
                        <c:v>11.3</c:v>
                      </c:pt>
                      <c:pt idx="295">
                        <c:v>11.42</c:v>
                      </c:pt>
                      <c:pt idx="296">
                        <c:v>11.52</c:v>
                      </c:pt>
                      <c:pt idx="297">
                        <c:v>11.62</c:v>
                      </c:pt>
                      <c:pt idx="298">
                        <c:v>11.62</c:v>
                      </c:pt>
                      <c:pt idx="299">
                        <c:v>11.74</c:v>
                      </c:pt>
                      <c:pt idx="300">
                        <c:v>11.84</c:v>
                      </c:pt>
                      <c:pt idx="301">
                        <c:v>11.94</c:v>
                      </c:pt>
                      <c:pt idx="302">
                        <c:v>12.04</c:v>
                      </c:pt>
                      <c:pt idx="303">
                        <c:v>12.16</c:v>
                      </c:pt>
                      <c:pt idx="304">
                        <c:v>12.26</c:v>
                      </c:pt>
                      <c:pt idx="305">
                        <c:v>12.36</c:v>
                      </c:pt>
                      <c:pt idx="306">
                        <c:v>12.46</c:v>
                      </c:pt>
                      <c:pt idx="307">
                        <c:v>12.46</c:v>
                      </c:pt>
                      <c:pt idx="308">
                        <c:v>12.56</c:v>
                      </c:pt>
                      <c:pt idx="309">
                        <c:v>12.64</c:v>
                      </c:pt>
                      <c:pt idx="310">
                        <c:v>12.74</c:v>
                      </c:pt>
                      <c:pt idx="311">
                        <c:v>12.84</c:v>
                      </c:pt>
                      <c:pt idx="312">
                        <c:v>12.92</c:v>
                      </c:pt>
                      <c:pt idx="313">
                        <c:v>13.02</c:v>
                      </c:pt>
                      <c:pt idx="314">
                        <c:v>13.1</c:v>
                      </c:pt>
                      <c:pt idx="315">
                        <c:v>13.1</c:v>
                      </c:pt>
                      <c:pt idx="316">
                        <c:v>13.2</c:v>
                      </c:pt>
                      <c:pt idx="317">
                        <c:v>13.28</c:v>
                      </c:pt>
                      <c:pt idx="318">
                        <c:v>13.36</c:v>
                      </c:pt>
                      <c:pt idx="319">
                        <c:v>13.46</c:v>
                      </c:pt>
                      <c:pt idx="320">
                        <c:v>13.54</c:v>
                      </c:pt>
                      <c:pt idx="321">
                        <c:v>13.62</c:v>
                      </c:pt>
                      <c:pt idx="322">
                        <c:v>13.7</c:v>
                      </c:pt>
                      <c:pt idx="323">
                        <c:v>13.78</c:v>
                      </c:pt>
                      <c:pt idx="324">
                        <c:v>13.86</c:v>
                      </c:pt>
                      <c:pt idx="325">
                        <c:v>13.92</c:v>
                      </c:pt>
                      <c:pt idx="326">
                        <c:v>13.92</c:v>
                      </c:pt>
                      <c:pt idx="327">
                        <c:v>14</c:v>
                      </c:pt>
                      <c:pt idx="328">
                        <c:v>14.08</c:v>
                      </c:pt>
                      <c:pt idx="329">
                        <c:v>14.16</c:v>
                      </c:pt>
                      <c:pt idx="330">
                        <c:v>14.24</c:v>
                      </c:pt>
                      <c:pt idx="331">
                        <c:v>14.32</c:v>
                      </c:pt>
                      <c:pt idx="332">
                        <c:v>14.4</c:v>
                      </c:pt>
                      <c:pt idx="333">
                        <c:v>14.48</c:v>
                      </c:pt>
                      <c:pt idx="334">
                        <c:v>14.56</c:v>
                      </c:pt>
                      <c:pt idx="335">
                        <c:v>14.56</c:v>
                      </c:pt>
                      <c:pt idx="336">
                        <c:v>14.64</c:v>
                      </c:pt>
                      <c:pt idx="337">
                        <c:v>14.72</c:v>
                      </c:pt>
                      <c:pt idx="338">
                        <c:v>14.8</c:v>
                      </c:pt>
                      <c:pt idx="339">
                        <c:v>14.88</c:v>
                      </c:pt>
                      <c:pt idx="340">
                        <c:v>14.96</c:v>
                      </c:pt>
                      <c:pt idx="341">
                        <c:v>15.02</c:v>
                      </c:pt>
                      <c:pt idx="342">
                        <c:v>15.1</c:v>
                      </c:pt>
                      <c:pt idx="343">
                        <c:v>15.1</c:v>
                      </c:pt>
                      <c:pt idx="344">
                        <c:v>15.24</c:v>
                      </c:pt>
                      <c:pt idx="345">
                        <c:v>15.24</c:v>
                      </c:pt>
                      <c:pt idx="346">
                        <c:v>15.32</c:v>
                      </c:pt>
                      <c:pt idx="347">
                        <c:v>15.38</c:v>
                      </c:pt>
                      <c:pt idx="348">
                        <c:v>15.46</c:v>
                      </c:pt>
                      <c:pt idx="349">
                        <c:v>15.52</c:v>
                      </c:pt>
                      <c:pt idx="350">
                        <c:v>15.6</c:v>
                      </c:pt>
                      <c:pt idx="351">
                        <c:v>15.66</c:v>
                      </c:pt>
                      <c:pt idx="352">
                        <c:v>15.72</c:v>
                      </c:pt>
                      <c:pt idx="353">
                        <c:v>15.78</c:v>
                      </c:pt>
                      <c:pt idx="354">
                        <c:v>15.78</c:v>
                      </c:pt>
                      <c:pt idx="355">
                        <c:v>15.86</c:v>
                      </c:pt>
                      <c:pt idx="356">
                        <c:v>15.92</c:v>
                      </c:pt>
                      <c:pt idx="357">
                        <c:v>15.98</c:v>
                      </c:pt>
                      <c:pt idx="358">
                        <c:v>16.04</c:v>
                      </c:pt>
                      <c:pt idx="359">
                        <c:v>16.100000000000001</c:v>
                      </c:pt>
                      <c:pt idx="360">
                        <c:v>16.18</c:v>
                      </c:pt>
                      <c:pt idx="361">
                        <c:v>16.239999999999991</c:v>
                      </c:pt>
                      <c:pt idx="362">
                        <c:v>16.3</c:v>
                      </c:pt>
                      <c:pt idx="363">
                        <c:v>16.3</c:v>
                      </c:pt>
                      <c:pt idx="364">
                        <c:v>16.36</c:v>
                      </c:pt>
                      <c:pt idx="365">
                        <c:v>16.420000000000002</c:v>
                      </c:pt>
                      <c:pt idx="366">
                        <c:v>16.48</c:v>
                      </c:pt>
                      <c:pt idx="367">
                        <c:v>16.54</c:v>
                      </c:pt>
                      <c:pt idx="368">
                        <c:v>16.600000000000001</c:v>
                      </c:pt>
                      <c:pt idx="369">
                        <c:v>16.66</c:v>
                      </c:pt>
                      <c:pt idx="370">
                        <c:v>16.72</c:v>
                      </c:pt>
                      <c:pt idx="371">
                        <c:v>16.78</c:v>
                      </c:pt>
                      <c:pt idx="372">
                        <c:v>16.84</c:v>
                      </c:pt>
                      <c:pt idx="373">
                        <c:v>16.84</c:v>
                      </c:pt>
                      <c:pt idx="374">
                        <c:v>16.899999999999999</c:v>
                      </c:pt>
                      <c:pt idx="375">
                        <c:v>16.940000000000001</c:v>
                      </c:pt>
                      <c:pt idx="376">
                        <c:v>17</c:v>
                      </c:pt>
                      <c:pt idx="377">
                        <c:v>17.059999999999999</c:v>
                      </c:pt>
                      <c:pt idx="378">
                        <c:v>17.100000000000001</c:v>
                      </c:pt>
                      <c:pt idx="379">
                        <c:v>17.16</c:v>
                      </c:pt>
                      <c:pt idx="380">
                        <c:v>17.2</c:v>
                      </c:pt>
                      <c:pt idx="381">
                        <c:v>17.239999999999991</c:v>
                      </c:pt>
                      <c:pt idx="382">
                        <c:v>17.239999999999991</c:v>
                      </c:pt>
                      <c:pt idx="383">
                        <c:v>17.3</c:v>
                      </c:pt>
                      <c:pt idx="384">
                        <c:v>17.34</c:v>
                      </c:pt>
                      <c:pt idx="385">
                        <c:v>17.38</c:v>
                      </c:pt>
                      <c:pt idx="386">
                        <c:v>17.440000000000001</c:v>
                      </c:pt>
                      <c:pt idx="387">
                        <c:v>17.48</c:v>
                      </c:pt>
                      <c:pt idx="388">
                        <c:v>17.52</c:v>
                      </c:pt>
                      <c:pt idx="389">
                        <c:v>17.559999999999999</c:v>
                      </c:pt>
                      <c:pt idx="390">
                        <c:v>17.5</c:v>
                      </c:pt>
                      <c:pt idx="391">
                        <c:v>17.47</c:v>
                      </c:pt>
                      <c:pt idx="392">
                        <c:v>17.45</c:v>
                      </c:pt>
                      <c:pt idx="393">
                        <c:v>17.45</c:v>
                      </c:pt>
                      <c:pt idx="394">
                        <c:v>17.45</c:v>
                      </c:pt>
                      <c:pt idx="395">
                        <c:v>17.41</c:v>
                      </c:pt>
                      <c:pt idx="396">
                        <c:v>17.41</c:v>
                      </c:pt>
                      <c:pt idx="397">
                        <c:v>17.41</c:v>
                      </c:pt>
                      <c:pt idx="398">
                        <c:v>17.43</c:v>
                      </c:pt>
                      <c:pt idx="399">
                        <c:v>17.39</c:v>
                      </c:pt>
                      <c:pt idx="400">
                        <c:v>17.39</c:v>
                      </c:pt>
                      <c:pt idx="401">
                        <c:v>17.37</c:v>
                      </c:pt>
                      <c:pt idx="402">
                        <c:v>17.350000000000001</c:v>
                      </c:pt>
                      <c:pt idx="403">
                        <c:v>17.350000000000001</c:v>
                      </c:pt>
                      <c:pt idx="404">
                        <c:v>17.350000000000001</c:v>
                      </c:pt>
                      <c:pt idx="405">
                        <c:v>17.350000000000001</c:v>
                      </c:pt>
                      <c:pt idx="406">
                        <c:v>17.350000000000001</c:v>
                      </c:pt>
                      <c:pt idx="407">
                        <c:v>17.350000000000001</c:v>
                      </c:pt>
                      <c:pt idx="408">
                        <c:v>17.350000000000001</c:v>
                      </c:pt>
                      <c:pt idx="409">
                        <c:v>17.350000000000001</c:v>
                      </c:pt>
                      <c:pt idx="410">
                        <c:v>17.350000000000001</c:v>
                      </c:pt>
                      <c:pt idx="411">
                        <c:v>17.32</c:v>
                      </c:pt>
                      <c:pt idx="412">
                        <c:v>17.3</c:v>
                      </c:pt>
                      <c:pt idx="413">
                        <c:v>17.25</c:v>
                      </c:pt>
                      <c:pt idx="414">
                        <c:v>17.25</c:v>
                      </c:pt>
                      <c:pt idx="415">
                        <c:v>17.25</c:v>
                      </c:pt>
                      <c:pt idx="416">
                        <c:v>17.25</c:v>
                      </c:pt>
                      <c:pt idx="417">
                        <c:v>17.25</c:v>
                      </c:pt>
                      <c:pt idx="418">
                        <c:v>17.25</c:v>
                      </c:pt>
                      <c:pt idx="419">
                        <c:v>17.25</c:v>
                      </c:pt>
                      <c:pt idx="420">
                        <c:v>17.25</c:v>
                      </c:pt>
                      <c:pt idx="421">
                        <c:v>17.25</c:v>
                      </c:pt>
                      <c:pt idx="422">
                        <c:v>17.25</c:v>
                      </c:pt>
                      <c:pt idx="423">
                        <c:v>17.3</c:v>
                      </c:pt>
                      <c:pt idx="424">
                        <c:v>17.3</c:v>
                      </c:pt>
                      <c:pt idx="425">
                        <c:v>17.3</c:v>
                      </c:pt>
                      <c:pt idx="426">
                        <c:v>17.3</c:v>
                      </c:pt>
                      <c:pt idx="427">
                        <c:v>17.3</c:v>
                      </c:pt>
                      <c:pt idx="428">
                        <c:v>17.3</c:v>
                      </c:pt>
                      <c:pt idx="429">
                        <c:v>17.3</c:v>
                      </c:pt>
                      <c:pt idx="430">
                        <c:v>17.3</c:v>
                      </c:pt>
                      <c:pt idx="431">
                        <c:v>17.3</c:v>
                      </c:pt>
                      <c:pt idx="432">
                        <c:v>17.3</c:v>
                      </c:pt>
                      <c:pt idx="433">
                        <c:v>17.3</c:v>
                      </c:pt>
                      <c:pt idx="434">
                        <c:v>17.3</c:v>
                      </c:pt>
                      <c:pt idx="435">
                        <c:v>17.3</c:v>
                      </c:pt>
                      <c:pt idx="436">
                        <c:v>17.3</c:v>
                      </c:pt>
                      <c:pt idx="437">
                        <c:v>17.3</c:v>
                      </c:pt>
                      <c:pt idx="438">
                        <c:v>17.3</c:v>
                      </c:pt>
                      <c:pt idx="439">
                        <c:v>17.3</c:v>
                      </c:pt>
                      <c:pt idx="440">
                        <c:v>17.3</c:v>
                      </c:pt>
                      <c:pt idx="441">
                        <c:v>17.3</c:v>
                      </c:pt>
                      <c:pt idx="442">
                        <c:v>17.3</c:v>
                      </c:pt>
                      <c:pt idx="443">
                        <c:v>17.3</c:v>
                      </c:pt>
                      <c:pt idx="444">
                        <c:v>17.3</c:v>
                      </c:pt>
                      <c:pt idx="445">
                        <c:v>17.3</c:v>
                      </c:pt>
                      <c:pt idx="446">
                        <c:v>17.3</c:v>
                      </c:pt>
                      <c:pt idx="447">
                        <c:v>17.3</c:v>
                      </c:pt>
                      <c:pt idx="448">
                        <c:v>17.3</c:v>
                      </c:pt>
                      <c:pt idx="449">
                        <c:v>17.3</c:v>
                      </c:pt>
                      <c:pt idx="450">
                        <c:v>17.3</c:v>
                      </c:pt>
                      <c:pt idx="451">
                        <c:v>17.3</c:v>
                      </c:pt>
                      <c:pt idx="452">
                        <c:v>17.3</c:v>
                      </c:pt>
                      <c:pt idx="453">
                        <c:v>17.3</c:v>
                      </c:pt>
                      <c:pt idx="454">
                        <c:v>17.3</c:v>
                      </c:pt>
                      <c:pt idx="455">
                        <c:v>17.3</c:v>
                      </c:pt>
                      <c:pt idx="456">
                        <c:v>17.3</c:v>
                      </c:pt>
                      <c:pt idx="457">
                        <c:v>17.3</c:v>
                      </c:pt>
                      <c:pt idx="458">
                        <c:v>17.3</c:v>
                      </c:pt>
                      <c:pt idx="459">
                        <c:v>17.3</c:v>
                      </c:pt>
                      <c:pt idx="460">
                        <c:v>17.3</c:v>
                      </c:pt>
                      <c:pt idx="461">
                        <c:v>17.3</c:v>
                      </c:pt>
                      <c:pt idx="462">
                        <c:v>17.3</c:v>
                      </c:pt>
                      <c:pt idx="463">
                        <c:v>17.3</c:v>
                      </c:pt>
                      <c:pt idx="464">
                        <c:v>17.25</c:v>
                      </c:pt>
                      <c:pt idx="465">
                        <c:v>17.25</c:v>
                      </c:pt>
                      <c:pt idx="466">
                        <c:v>17.25</c:v>
                      </c:pt>
                      <c:pt idx="467">
                        <c:v>17.25</c:v>
                      </c:pt>
                      <c:pt idx="468">
                        <c:v>17.25</c:v>
                      </c:pt>
                      <c:pt idx="469">
                        <c:v>17.25</c:v>
                      </c:pt>
                      <c:pt idx="470">
                        <c:v>17.25</c:v>
                      </c:pt>
                      <c:pt idx="471">
                        <c:v>17.25</c:v>
                      </c:pt>
                      <c:pt idx="472">
                        <c:v>17.25</c:v>
                      </c:pt>
                      <c:pt idx="473">
                        <c:v>17.25</c:v>
                      </c:pt>
                      <c:pt idx="474">
                        <c:v>17.2</c:v>
                      </c:pt>
                      <c:pt idx="475">
                        <c:v>17.2</c:v>
                      </c:pt>
                      <c:pt idx="476">
                        <c:v>17.2</c:v>
                      </c:pt>
                      <c:pt idx="477">
                        <c:v>17.2</c:v>
                      </c:pt>
                      <c:pt idx="478">
                        <c:v>17.2</c:v>
                      </c:pt>
                      <c:pt idx="479">
                        <c:v>17.2</c:v>
                      </c:pt>
                      <c:pt idx="480">
                        <c:v>17.2</c:v>
                      </c:pt>
                      <c:pt idx="481">
                        <c:v>17.2</c:v>
                      </c:pt>
                      <c:pt idx="482">
                        <c:v>17.2</c:v>
                      </c:pt>
                      <c:pt idx="483">
                        <c:v>17.149999999999999</c:v>
                      </c:pt>
                      <c:pt idx="484">
                        <c:v>17.149999999999999</c:v>
                      </c:pt>
                      <c:pt idx="485">
                        <c:v>17.149999999999999</c:v>
                      </c:pt>
                      <c:pt idx="486">
                        <c:v>17.149999999999999</c:v>
                      </c:pt>
                      <c:pt idx="487">
                        <c:v>17.149999999999999</c:v>
                      </c:pt>
                      <c:pt idx="488">
                        <c:v>17.149999999999999</c:v>
                      </c:pt>
                      <c:pt idx="489">
                        <c:v>17.149999999999999</c:v>
                      </c:pt>
                      <c:pt idx="490">
                        <c:v>17.149999999999999</c:v>
                      </c:pt>
                      <c:pt idx="491">
                        <c:v>17.149999999999999</c:v>
                      </c:pt>
                      <c:pt idx="492">
                        <c:v>17.100000000000001</c:v>
                      </c:pt>
                      <c:pt idx="493">
                        <c:v>17.100000000000001</c:v>
                      </c:pt>
                      <c:pt idx="494">
                        <c:v>17.100000000000001</c:v>
                      </c:pt>
                      <c:pt idx="495">
                        <c:v>17.100000000000001</c:v>
                      </c:pt>
                      <c:pt idx="496">
                        <c:v>17.100000000000001</c:v>
                      </c:pt>
                      <c:pt idx="497">
                        <c:v>17.100000000000001</c:v>
                      </c:pt>
                      <c:pt idx="498">
                        <c:v>17.100000000000001</c:v>
                      </c:pt>
                      <c:pt idx="499">
                        <c:v>17.100000000000001</c:v>
                      </c:pt>
                      <c:pt idx="500">
                        <c:v>17.100000000000001</c:v>
                      </c:pt>
                      <c:pt idx="501">
                        <c:v>17.05</c:v>
                      </c:pt>
                      <c:pt idx="502">
                        <c:v>17.05</c:v>
                      </c:pt>
                      <c:pt idx="503">
                        <c:v>17.05</c:v>
                      </c:pt>
                      <c:pt idx="504">
                        <c:v>17.05</c:v>
                      </c:pt>
                      <c:pt idx="505">
                        <c:v>17.05</c:v>
                      </c:pt>
                      <c:pt idx="506">
                        <c:v>17.05</c:v>
                      </c:pt>
                      <c:pt idx="507">
                        <c:v>17.05</c:v>
                      </c:pt>
                      <c:pt idx="508">
                        <c:v>17.05</c:v>
                      </c:pt>
                      <c:pt idx="509">
                        <c:v>17</c:v>
                      </c:pt>
                      <c:pt idx="510">
                        <c:v>17</c:v>
                      </c:pt>
                      <c:pt idx="511">
                        <c:v>17</c:v>
                      </c:pt>
                      <c:pt idx="512">
                        <c:v>17</c:v>
                      </c:pt>
                      <c:pt idx="513">
                        <c:v>17</c:v>
                      </c:pt>
                      <c:pt idx="514">
                        <c:v>17</c:v>
                      </c:pt>
                      <c:pt idx="515">
                        <c:v>17</c:v>
                      </c:pt>
                      <c:pt idx="516">
                        <c:v>17</c:v>
                      </c:pt>
                      <c:pt idx="517">
                        <c:v>16.95</c:v>
                      </c:pt>
                      <c:pt idx="518">
                        <c:v>16.95</c:v>
                      </c:pt>
                      <c:pt idx="519">
                        <c:v>16.95</c:v>
                      </c:pt>
                      <c:pt idx="520">
                        <c:v>16.95</c:v>
                      </c:pt>
                      <c:pt idx="521">
                        <c:v>16.95</c:v>
                      </c:pt>
                      <c:pt idx="522">
                        <c:v>16.95</c:v>
                      </c:pt>
                      <c:pt idx="523">
                        <c:v>16.95</c:v>
                      </c:pt>
                      <c:pt idx="524">
                        <c:v>16.899999999999999</c:v>
                      </c:pt>
                      <c:pt idx="525">
                        <c:v>16.899999999999999</c:v>
                      </c:pt>
                      <c:pt idx="526">
                        <c:v>16.899999999999999</c:v>
                      </c:pt>
                      <c:pt idx="527">
                        <c:v>16.899999999999999</c:v>
                      </c:pt>
                      <c:pt idx="528">
                        <c:v>16.899999999999999</c:v>
                      </c:pt>
                      <c:pt idx="529">
                        <c:v>16.899999999999999</c:v>
                      </c:pt>
                      <c:pt idx="530">
                        <c:v>16.899999999999999</c:v>
                      </c:pt>
                      <c:pt idx="531">
                        <c:v>16.899999999999999</c:v>
                      </c:pt>
                      <c:pt idx="532">
                        <c:v>16.899999999999999</c:v>
                      </c:pt>
                      <c:pt idx="533">
                        <c:v>16.850000000000001</c:v>
                      </c:pt>
                      <c:pt idx="534">
                        <c:v>16.850000000000001</c:v>
                      </c:pt>
                      <c:pt idx="535">
                        <c:v>16.850000000000001</c:v>
                      </c:pt>
                      <c:pt idx="536">
                        <c:v>16.850000000000001</c:v>
                      </c:pt>
                      <c:pt idx="537">
                        <c:v>16.850000000000001</c:v>
                      </c:pt>
                      <c:pt idx="538">
                        <c:v>16.850000000000001</c:v>
                      </c:pt>
                      <c:pt idx="539">
                        <c:v>16.850000000000001</c:v>
                      </c:pt>
                      <c:pt idx="540">
                        <c:v>16.850000000000001</c:v>
                      </c:pt>
                      <c:pt idx="541">
                        <c:v>16.850000000000001</c:v>
                      </c:pt>
                      <c:pt idx="542">
                        <c:v>16.8</c:v>
                      </c:pt>
                      <c:pt idx="543">
                        <c:v>16.8</c:v>
                      </c:pt>
                      <c:pt idx="544">
                        <c:v>16.8</c:v>
                      </c:pt>
                      <c:pt idx="545">
                        <c:v>16.8</c:v>
                      </c:pt>
                      <c:pt idx="546">
                        <c:v>16.8</c:v>
                      </c:pt>
                      <c:pt idx="547">
                        <c:v>16.8</c:v>
                      </c:pt>
                      <c:pt idx="548">
                        <c:v>16.8</c:v>
                      </c:pt>
                      <c:pt idx="549">
                        <c:v>16.8</c:v>
                      </c:pt>
                      <c:pt idx="550">
                        <c:v>16.8</c:v>
                      </c:pt>
                      <c:pt idx="551">
                        <c:v>16.8</c:v>
                      </c:pt>
                      <c:pt idx="552">
                        <c:v>16.8</c:v>
                      </c:pt>
                      <c:pt idx="553">
                        <c:v>16.8</c:v>
                      </c:pt>
                      <c:pt idx="554">
                        <c:v>16.8</c:v>
                      </c:pt>
                      <c:pt idx="555">
                        <c:v>16.8</c:v>
                      </c:pt>
                      <c:pt idx="556">
                        <c:v>16.8</c:v>
                      </c:pt>
                      <c:pt idx="557">
                        <c:v>16.75</c:v>
                      </c:pt>
                      <c:pt idx="558">
                        <c:v>16.75</c:v>
                      </c:pt>
                      <c:pt idx="559">
                        <c:v>16.75</c:v>
                      </c:pt>
                      <c:pt idx="560">
                        <c:v>16.75</c:v>
                      </c:pt>
                      <c:pt idx="561">
                        <c:v>16.75</c:v>
                      </c:pt>
                      <c:pt idx="562">
                        <c:v>16.75</c:v>
                      </c:pt>
                      <c:pt idx="563">
                        <c:v>16.75</c:v>
                      </c:pt>
                      <c:pt idx="564">
                        <c:v>16.75</c:v>
                      </c:pt>
                      <c:pt idx="565">
                        <c:v>16.75</c:v>
                      </c:pt>
                      <c:pt idx="566">
                        <c:v>16.75</c:v>
                      </c:pt>
                      <c:pt idx="567">
                        <c:v>16.75</c:v>
                      </c:pt>
                      <c:pt idx="568">
                        <c:v>16.75</c:v>
                      </c:pt>
                      <c:pt idx="569">
                        <c:v>16.75</c:v>
                      </c:pt>
                      <c:pt idx="570">
                        <c:v>16.75</c:v>
                      </c:pt>
                      <c:pt idx="571">
                        <c:v>16.75</c:v>
                      </c:pt>
                      <c:pt idx="572">
                        <c:v>16.75</c:v>
                      </c:pt>
                      <c:pt idx="573">
                        <c:v>16.75</c:v>
                      </c:pt>
                      <c:pt idx="574">
                        <c:v>16.75</c:v>
                      </c:pt>
                      <c:pt idx="575">
                        <c:v>16.75</c:v>
                      </c:pt>
                      <c:pt idx="576">
                        <c:v>16.75</c:v>
                      </c:pt>
                      <c:pt idx="577">
                        <c:v>16.75</c:v>
                      </c:pt>
                      <c:pt idx="578">
                        <c:v>16.75</c:v>
                      </c:pt>
                      <c:pt idx="579">
                        <c:v>16.7</c:v>
                      </c:pt>
                      <c:pt idx="580">
                        <c:v>16.7</c:v>
                      </c:pt>
                      <c:pt idx="581">
                        <c:v>16.7</c:v>
                      </c:pt>
                      <c:pt idx="582">
                        <c:v>16.7</c:v>
                      </c:pt>
                      <c:pt idx="583">
                        <c:v>16.7</c:v>
                      </c:pt>
                      <c:pt idx="584">
                        <c:v>16.7</c:v>
                      </c:pt>
                      <c:pt idx="585">
                        <c:v>16.7</c:v>
                      </c:pt>
                      <c:pt idx="586">
                        <c:v>16.7</c:v>
                      </c:pt>
                      <c:pt idx="587">
                        <c:v>16.7</c:v>
                      </c:pt>
                      <c:pt idx="588">
                        <c:v>16.7</c:v>
                      </c:pt>
                      <c:pt idx="589">
                        <c:v>16.7</c:v>
                      </c:pt>
                      <c:pt idx="590">
                        <c:v>16.7</c:v>
                      </c:pt>
                      <c:pt idx="591">
                        <c:v>16.7</c:v>
                      </c:pt>
                      <c:pt idx="592">
                        <c:v>16.7</c:v>
                      </c:pt>
                      <c:pt idx="593">
                        <c:v>16.7</c:v>
                      </c:pt>
                      <c:pt idx="594">
                        <c:v>16.649999999999999</c:v>
                      </c:pt>
                      <c:pt idx="595">
                        <c:v>16.649999999999999</c:v>
                      </c:pt>
                      <c:pt idx="596">
                        <c:v>16.649999999999999</c:v>
                      </c:pt>
                      <c:pt idx="597">
                        <c:v>16.649999999999999</c:v>
                      </c:pt>
                      <c:pt idx="598">
                        <c:v>16.649999999999999</c:v>
                      </c:pt>
                      <c:pt idx="599">
                        <c:v>16.649999999999999</c:v>
                      </c:pt>
                      <c:pt idx="600">
                        <c:v>16.649999999999999</c:v>
                      </c:pt>
                      <c:pt idx="601">
                        <c:v>16.649999999999999</c:v>
                      </c:pt>
                      <c:pt idx="602">
                        <c:v>16.649999999999999</c:v>
                      </c:pt>
                      <c:pt idx="603">
                        <c:v>16.649999999999999</c:v>
                      </c:pt>
                      <c:pt idx="604">
                        <c:v>16.649999999999999</c:v>
                      </c:pt>
                      <c:pt idx="605">
                        <c:v>16.649999999999999</c:v>
                      </c:pt>
                      <c:pt idx="606">
                        <c:v>16.649999999999999</c:v>
                      </c:pt>
                      <c:pt idx="607">
                        <c:v>16.649999999999999</c:v>
                      </c:pt>
                      <c:pt idx="608">
                        <c:v>16.649999999999999</c:v>
                      </c:pt>
                      <c:pt idx="609">
                        <c:v>16.649999999999999</c:v>
                      </c:pt>
                      <c:pt idx="610">
                        <c:v>16.649999999999999</c:v>
                      </c:pt>
                      <c:pt idx="611">
                        <c:v>16.649999999999999</c:v>
                      </c:pt>
                      <c:pt idx="612">
                        <c:v>16.649999999999999</c:v>
                      </c:pt>
                      <c:pt idx="613">
                        <c:v>16.649999999999999</c:v>
                      </c:pt>
                      <c:pt idx="614">
                        <c:v>16.649999999999999</c:v>
                      </c:pt>
                      <c:pt idx="615">
                        <c:v>16.649999999999999</c:v>
                      </c:pt>
                      <c:pt idx="616">
                        <c:v>16.649999999999999</c:v>
                      </c:pt>
                      <c:pt idx="617">
                        <c:v>16.649999999999999</c:v>
                      </c:pt>
                      <c:pt idx="618">
                        <c:v>16.649999999999999</c:v>
                      </c:pt>
                      <c:pt idx="619">
                        <c:v>16.649999999999999</c:v>
                      </c:pt>
                      <c:pt idx="620">
                        <c:v>16.649999999999999</c:v>
                      </c:pt>
                      <c:pt idx="621">
                        <c:v>16.649999999999999</c:v>
                      </c:pt>
                      <c:pt idx="622">
                        <c:v>16.649999999999999</c:v>
                      </c:pt>
                      <c:pt idx="623">
                        <c:v>16.7</c:v>
                      </c:pt>
                      <c:pt idx="624">
                        <c:v>16.7</c:v>
                      </c:pt>
                      <c:pt idx="625">
                        <c:v>16.7</c:v>
                      </c:pt>
                      <c:pt idx="626">
                        <c:v>16.7</c:v>
                      </c:pt>
                      <c:pt idx="627">
                        <c:v>16.7</c:v>
                      </c:pt>
                      <c:pt idx="628">
                        <c:v>16.7</c:v>
                      </c:pt>
                      <c:pt idx="629">
                        <c:v>16.7</c:v>
                      </c:pt>
                      <c:pt idx="630">
                        <c:v>16.7</c:v>
                      </c:pt>
                      <c:pt idx="631">
                        <c:v>16.7</c:v>
                      </c:pt>
                      <c:pt idx="632">
                        <c:v>16.7</c:v>
                      </c:pt>
                      <c:pt idx="633">
                        <c:v>16.7</c:v>
                      </c:pt>
                      <c:pt idx="634">
                        <c:v>16.7</c:v>
                      </c:pt>
                      <c:pt idx="635">
                        <c:v>16.7</c:v>
                      </c:pt>
                      <c:pt idx="636">
                        <c:v>16.7</c:v>
                      </c:pt>
                      <c:pt idx="637">
                        <c:v>16.7</c:v>
                      </c:pt>
                      <c:pt idx="638">
                        <c:v>16.7</c:v>
                      </c:pt>
                      <c:pt idx="639">
                        <c:v>16.7</c:v>
                      </c:pt>
                      <c:pt idx="640">
                        <c:v>16.7</c:v>
                      </c:pt>
                      <c:pt idx="641">
                        <c:v>16.7</c:v>
                      </c:pt>
                      <c:pt idx="642">
                        <c:v>16.7</c:v>
                      </c:pt>
                      <c:pt idx="643">
                        <c:v>16.7</c:v>
                      </c:pt>
                      <c:pt idx="644">
                        <c:v>16.7</c:v>
                      </c:pt>
                      <c:pt idx="645">
                        <c:v>16.7</c:v>
                      </c:pt>
                      <c:pt idx="646">
                        <c:v>16.7</c:v>
                      </c:pt>
                      <c:pt idx="647">
                        <c:v>16.7</c:v>
                      </c:pt>
                      <c:pt idx="648">
                        <c:v>16.7</c:v>
                      </c:pt>
                      <c:pt idx="649">
                        <c:v>16.7</c:v>
                      </c:pt>
                      <c:pt idx="650">
                        <c:v>16.7</c:v>
                      </c:pt>
                      <c:pt idx="651">
                        <c:v>16.7</c:v>
                      </c:pt>
                      <c:pt idx="652">
                        <c:v>16.7</c:v>
                      </c:pt>
                      <c:pt idx="653">
                        <c:v>16.7</c:v>
                      </c:pt>
                      <c:pt idx="654">
                        <c:v>16.7</c:v>
                      </c:pt>
                      <c:pt idx="655">
                        <c:v>16.7</c:v>
                      </c:pt>
                      <c:pt idx="656">
                        <c:v>16.7</c:v>
                      </c:pt>
                      <c:pt idx="657">
                        <c:v>16.7</c:v>
                      </c:pt>
                      <c:pt idx="658">
                        <c:v>16.7</c:v>
                      </c:pt>
                      <c:pt idx="659">
                        <c:v>16.7</c:v>
                      </c:pt>
                      <c:pt idx="660">
                        <c:v>16.7</c:v>
                      </c:pt>
                      <c:pt idx="661">
                        <c:v>16.7</c:v>
                      </c:pt>
                      <c:pt idx="662">
                        <c:v>16.7</c:v>
                      </c:pt>
                      <c:pt idx="663">
                        <c:v>16.7</c:v>
                      </c:pt>
                      <c:pt idx="664">
                        <c:v>16.7</c:v>
                      </c:pt>
                      <c:pt idx="665">
                        <c:v>16.7</c:v>
                      </c:pt>
                      <c:pt idx="666">
                        <c:v>16.7</c:v>
                      </c:pt>
                      <c:pt idx="667">
                        <c:v>16.7</c:v>
                      </c:pt>
                      <c:pt idx="668">
                        <c:v>16.7</c:v>
                      </c:pt>
                      <c:pt idx="669">
                        <c:v>16.7</c:v>
                      </c:pt>
                      <c:pt idx="670">
                        <c:v>16.649999999999999</c:v>
                      </c:pt>
                      <c:pt idx="671">
                        <c:v>16.649999999999999</c:v>
                      </c:pt>
                      <c:pt idx="672">
                        <c:v>16.649999999999999</c:v>
                      </c:pt>
                      <c:pt idx="673">
                        <c:v>16.649999999999999</c:v>
                      </c:pt>
                      <c:pt idx="674">
                        <c:v>16.649999999999999</c:v>
                      </c:pt>
                      <c:pt idx="675">
                        <c:v>16.649999999999999</c:v>
                      </c:pt>
                      <c:pt idx="676">
                        <c:v>16.649999999999999</c:v>
                      </c:pt>
                      <c:pt idx="677">
                        <c:v>16.649999999999999</c:v>
                      </c:pt>
                      <c:pt idx="678">
                        <c:v>16.649999999999999</c:v>
                      </c:pt>
                      <c:pt idx="679">
                        <c:v>16.649999999999999</c:v>
                      </c:pt>
                      <c:pt idx="680">
                        <c:v>16.649999999999999</c:v>
                      </c:pt>
                      <c:pt idx="681">
                        <c:v>16.649999999999999</c:v>
                      </c:pt>
                      <c:pt idx="682">
                        <c:v>16.649999999999999</c:v>
                      </c:pt>
                      <c:pt idx="683">
                        <c:v>16.649999999999999</c:v>
                      </c:pt>
                      <c:pt idx="684">
                        <c:v>16.649999999999999</c:v>
                      </c:pt>
                      <c:pt idx="685">
                        <c:v>16.649999999999999</c:v>
                      </c:pt>
                      <c:pt idx="686">
                        <c:v>16.649999999999999</c:v>
                      </c:pt>
                      <c:pt idx="687">
                        <c:v>16.649999999999999</c:v>
                      </c:pt>
                      <c:pt idx="688">
                        <c:v>16.649999999999999</c:v>
                      </c:pt>
                      <c:pt idx="689">
                        <c:v>16.649999999999999</c:v>
                      </c:pt>
                      <c:pt idx="690">
                        <c:v>16.649999999999999</c:v>
                      </c:pt>
                      <c:pt idx="691">
                        <c:v>16.649999999999999</c:v>
                      </c:pt>
                      <c:pt idx="692">
                        <c:v>16.649999999999999</c:v>
                      </c:pt>
                      <c:pt idx="693">
                        <c:v>16.649999999999999</c:v>
                      </c:pt>
                      <c:pt idx="694">
                        <c:v>16.649999999999999</c:v>
                      </c:pt>
                      <c:pt idx="695">
                        <c:v>16.649999999999999</c:v>
                      </c:pt>
                      <c:pt idx="696">
                        <c:v>16.649999999999999</c:v>
                      </c:pt>
                      <c:pt idx="697">
                        <c:v>16.649999999999999</c:v>
                      </c:pt>
                      <c:pt idx="698">
                        <c:v>16.649999999999999</c:v>
                      </c:pt>
                      <c:pt idx="699">
                        <c:v>16.649999999999999</c:v>
                      </c:pt>
                      <c:pt idx="700">
                        <c:v>16.649999999999999</c:v>
                      </c:pt>
                      <c:pt idx="701">
                        <c:v>16.649999999999999</c:v>
                      </c:pt>
                      <c:pt idx="702">
                        <c:v>16.649999999999999</c:v>
                      </c:pt>
                      <c:pt idx="703">
                        <c:v>16.649999999999999</c:v>
                      </c:pt>
                      <c:pt idx="704">
                        <c:v>16.649999999999999</c:v>
                      </c:pt>
                      <c:pt idx="705">
                        <c:v>16.649999999999999</c:v>
                      </c:pt>
                      <c:pt idx="706">
                        <c:v>16.649999999999999</c:v>
                      </c:pt>
                      <c:pt idx="707">
                        <c:v>16.649999999999999</c:v>
                      </c:pt>
                      <c:pt idx="708">
                        <c:v>16.649999999999999</c:v>
                      </c:pt>
                      <c:pt idx="709">
                        <c:v>16.649999999999999</c:v>
                      </c:pt>
                      <c:pt idx="710">
                        <c:v>16.649999999999999</c:v>
                      </c:pt>
                      <c:pt idx="711">
                        <c:v>16.649999999999999</c:v>
                      </c:pt>
                      <c:pt idx="712">
                        <c:v>16.649999999999999</c:v>
                      </c:pt>
                      <c:pt idx="713">
                        <c:v>16.649999999999999</c:v>
                      </c:pt>
                      <c:pt idx="714">
                        <c:v>16.649999999999999</c:v>
                      </c:pt>
                      <c:pt idx="715">
                        <c:v>16.649999999999999</c:v>
                      </c:pt>
                      <c:pt idx="716">
                        <c:v>16.649999999999999</c:v>
                      </c:pt>
                      <c:pt idx="717">
                        <c:v>16.649999999999999</c:v>
                      </c:pt>
                      <c:pt idx="718">
                        <c:v>16.649999999999999</c:v>
                      </c:pt>
                      <c:pt idx="719">
                        <c:v>16.649999999999999</c:v>
                      </c:pt>
                      <c:pt idx="720">
                        <c:v>16.649999999999999</c:v>
                      </c:pt>
                      <c:pt idx="721">
                        <c:v>16.649999999999999</c:v>
                      </c:pt>
                      <c:pt idx="722">
                        <c:v>16.649999999999999</c:v>
                      </c:pt>
                      <c:pt idx="723">
                        <c:v>16.7</c:v>
                      </c:pt>
                      <c:pt idx="724">
                        <c:v>16.7</c:v>
                      </c:pt>
                      <c:pt idx="725">
                        <c:v>16.7</c:v>
                      </c:pt>
                      <c:pt idx="726">
                        <c:v>16.7</c:v>
                      </c:pt>
                      <c:pt idx="727">
                        <c:v>16.7</c:v>
                      </c:pt>
                      <c:pt idx="728">
                        <c:v>16.7</c:v>
                      </c:pt>
                      <c:pt idx="729">
                        <c:v>16.7</c:v>
                      </c:pt>
                      <c:pt idx="730">
                        <c:v>16.7</c:v>
                      </c:pt>
                      <c:pt idx="731">
                        <c:v>16.7</c:v>
                      </c:pt>
                      <c:pt idx="732">
                        <c:v>16.7</c:v>
                      </c:pt>
                      <c:pt idx="733">
                        <c:v>16.7</c:v>
                      </c:pt>
                      <c:pt idx="734">
                        <c:v>16.7</c:v>
                      </c:pt>
                      <c:pt idx="735">
                        <c:v>16.7</c:v>
                      </c:pt>
                      <c:pt idx="736">
                        <c:v>16.7</c:v>
                      </c:pt>
                      <c:pt idx="737">
                        <c:v>16.75</c:v>
                      </c:pt>
                      <c:pt idx="738">
                        <c:v>16.75</c:v>
                      </c:pt>
                      <c:pt idx="739">
                        <c:v>16.75</c:v>
                      </c:pt>
                      <c:pt idx="740">
                        <c:v>16.75</c:v>
                      </c:pt>
                      <c:pt idx="741">
                        <c:v>16.75</c:v>
                      </c:pt>
                      <c:pt idx="742">
                        <c:v>16.75</c:v>
                      </c:pt>
                      <c:pt idx="743">
                        <c:v>16.75</c:v>
                      </c:pt>
                      <c:pt idx="744">
                        <c:v>16.75</c:v>
                      </c:pt>
                      <c:pt idx="745">
                        <c:v>16.75</c:v>
                      </c:pt>
                      <c:pt idx="746">
                        <c:v>16.75</c:v>
                      </c:pt>
                      <c:pt idx="747">
                        <c:v>16.8</c:v>
                      </c:pt>
                      <c:pt idx="748">
                        <c:v>16.8</c:v>
                      </c:pt>
                      <c:pt idx="749">
                        <c:v>16.8</c:v>
                      </c:pt>
                      <c:pt idx="750">
                        <c:v>16.8</c:v>
                      </c:pt>
                      <c:pt idx="751">
                        <c:v>16.8</c:v>
                      </c:pt>
                      <c:pt idx="752">
                        <c:v>16.8</c:v>
                      </c:pt>
                      <c:pt idx="753">
                        <c:v>16.850000000000001</c:v>
                      </c:pt>
                      <c:pt idx="754">
                        <c:v>16.850000000000001</c:v>
                      </c:pt>
                      <c:pt idx="755">
                        <c:v>16.850000000000001</c:v>
                      </c:pt>
                      <c:pt idx="756">
                        <c:v>16.850000000000001</c:v>
                      </c:pt>
                      <c:pt idx="757">
                        <c:v>16.850000000000001</c:v>
                      </c:pt>
                      <c:pt idx="758">
                        <c:v>16.899999999999999</c:v>
                      </c:pt>
                      <c:pt idx="759">
                        <c:v>16.899999999999999</c:v>
                      </c:pt>
                      <c:pt idx="760">
                        <c:v>16.899999999999999</c:v>
                      </c:pt>
                      <c:pt idx="761">
                        <c:v>16.899999999999999</c:v>
                      </c:pt>
                      <c:pt idx="762">
                        <c:v>16.899999999999999</c:v>
                      </c:pt>
                      <c:pt idx="763">
                        <c:v>16.899999999999999</c:v>
                      </c:pt>
                      <c:pt idx="764">
                        <c:v>16.95</c:v>
                      </c:pt>
                      <c:pt idx="765">
                        <c:v>16.95</c:v>
                      </c:pt>
                      <c:pt idx="766">
                        <c:v>16.95</c:v>
                      </c:pt>
                      <c:pt idx="767">
                        <c:v>16.95</c:v>
                      </c:pt>
                      <c:pt idx="768">
                        <c:v>16.95</c:v>
                      </c:pt>
                      <c:pt idx="769">
                        <c:v>16.95</c:v>
                      </c:pt>
                      <c:pt idx="770">
                        <c:v>17</c:v>
                      </c:pt>
                      <c:pt idx="771">
                        <c:v>17</c:v>
                      </c:pt>
                      <c:pt idx="772">
                        <c:v>17</c:v>
                      </c:pt>
                      <c:pt idx="773">
                        <c:v>17</c:v>
                      </c:pt>
                      <c:pt idx="774">
                        <c:v>17</c:v>
                      </c:pt>
                      <c:pt idx="775">
                        <c:v>17</c:v>
                      </c:pt>
                      <c:pt idx="776">
                        <c:v>17</c:v>
                      </c:pt>
                      <c:pt idx="777">
                        <c:v>17</c:v>
                      </c:pt>
                      <c:pt idx="778">
                        <c:v>17</c:v>
                      </c:pt>
                      <c:pt idx="779">
                        <c:v>17</c:v>
                      </c:pt>
                      <c:pt idx="780">
                        <c:v>17</c:v>
                      </c:pt>
                      <c:pt idx="781">
                        <c:v>17</c:v>
                      </c:pt>
                      <c:pt idx="782">
                        <c:v>17</c:v>
                      </c:pt>
                      <c:pt idx="783">
                        <c:v>17</c:v>
                      </c:pt>
                      <c:pt idx="784">
                        <c:v>17</c:v>
                      </c:pt>
                      <c:pt idx="785">
                        <c:v>17</c:v>
                      </c:pt>
                      <c:pt idx="786">
                        <c:v>17</c:v>
                      </c:pt>
                      <c:pt idx="787">
                        <c:v>17</c:v>
                      </c:pt>
                      <c:pt idx="788">
                        <c:v>17</c:v>
                      </c:pt>
                      <c:pt idx="789">
                        <c:v>17</c:v>
                      </c:pt>
                      <c:pt idx="790">
                        <c:v>17</c:v>
                      </c:pt>
                      <c:pt idx="791">
                        <c:v>17</c:v>
                      </c:pt>
                      <c:pt idx="792">
                        <c:v>17</c:v>
                      </c:pt>
                      <c:pt idx="793">
                        <c:v>17</c:v>
                      </c:pt>
                      <c:pt idx="794">
                        <c:v>17</c:v>
                      </c:pt>
                      <c:pt idx="795">
                        <c:v>17</c:v>
                      </c:pt>
                      <c:pt idx="796">
                        <c:v>17</c:v>
                      </c:pt>
                      <c:pt idx="797">
                        <c:v>17</c:v>
                      </c:pt>
                      <c:pt idx="798">
                        <c:v>17</c:v>
                      </c:pt>
                      <c:pt idx="799">
                        <c:v>17</c:v>
                      </c:pt>
                      <c:pt idx="800">
                        <c:v>17</c:v>
                      </c:pt>
                      <c:pt idx="801">
                        <c:v>17</c:v>
                      </c:pt>
                      <c:pt idx="802">
                        <c:v>17</c:v>
                      </c:pt>
                      <c:pt idx="803">
                        <c:v>17</c:v>
                      </c:pt>
                      <c:pt idx="804">
                        <c:v>17</c:v>
                      </c:pt>
                      <c:pt idx="805">
                        <c:v>17</c:v>
                      </c:pt>
                      <c:pt idx="806">
                        <c:v>17</c:v>
                      </c:pt>
                      <c:pt idx="807">
                        <c:v>17</c:v>
                      </c:pt>
                      <c:pt idx="808">
                        <c:v>17</c:v>
                      </c:pt>
                      <c:pt idx="809">
                        <c:v>17</c:v>
                      </c:pt>
                      <c:pt idx="810">
                        <c:v>17</c:v>
                      </c:pt>
                      <c:pt idx="811">
                        <c:v>17</c:v>
                      </c:pt>
                      <c:pt idx="812">
                        <c:v>17</c:v>
                      </c:pt>
                      <c:pt idx="813">
                        <c:v>17</c:v>
                      </c:pt>
                      <c:pt idx="814">
                        <c:v>17</c:v>
                      </c:pt>
                      <c:pt idx="815">
                        <c:v>17</c:v>
                      </c:pt>
                      <c:pt idx="816">
                        <c:v>17</c:v>
                      </c:pt>
                      <c:pt idx="817">
                        <c:v>17</c:v>
                      </c:pt>
                      <c:pt idx="818">
                        <c:v>17.05</c:v>
                      </c:pt>
                      <c:pt idx="819">
                        <c:v>17.05</c:v>
                      </c:pt>
                      <c:pt idx="820">
                        <c:v>17.05</c:v>
                      </c:pt>
                      <c:pt idx="821">
                        <c:v>17.05</c:v>
                      </c:pt>
                      <c:pt idx="822">
                        <c:v>17.05</c:v>
                      </c:pt>
                      <c:pt idx="823">
                        <c:v>17.05</c:v>
                      </c:pt>
                      <c:pt idx="824">
                        <c:v>17.05</c:v>
                      </c:pt>
                      <c:pt idx="825">
                        <c:v>17.05</c:v>
                      </c:pt>
                      <c:pt idx="826">
                        <c:v>17.05</c:v>
                      </c:pt>
                      <c:pt idx="827">
                        <c:v>17.100000000000001</c:v>
                      </c:pt>
                      <c:pt idx="828">
                        <c:v>17.100000000000001</c:v>
                      </c:pt>
                      <c:pt idx="829">
                        <c:v>17.100000000000001</c:v>
                      </c:pt>
                      <c:pt idx="830">
                        <c:v>17.100000000000001</c:v>
                      </c:pt>
                      <c:pt idx="831">
                        <c:v>17.100000000000001</c:v>
                      </c:pt>
                      <c:pt idx="832">
                        <c:v>17.100000000000001</c:v>
                      </c:pt>
                      <c:pt idx="833">
                        <c:v>17.149999999999999</c:v>
                      </c:pt>
                      <c:pt idx="834">
                        <c:v>17.149999999999999</c:v>
                      </c:pt>
                      <c:pt idx="835">
                        <c:v>17.149999999999999</c:v>
                      </c:pt>
                      <c:pt idx="836">
                        <c:v>17.149999999999999</c:v>
                      </c:pt>
                      <c:pt idx="837">
                        <c:v>17.149999999999999</c:v>
                      </c:pt>
                      <c:pt idx="838">
                        <c:v>17.149999999999999</c:v>
                      </c:pt>
                      <c:pt idx="839">
                        <c:v>17.149999999999999</c:v>
                      </c:pt>
                      <c:pt idx="840">
                        <c:v>17.2</c:v>
                      </c:pt>
                      <c:pt idx="841">
                        <c:v>17.2</c:v>
                      </c:pt>
                      <c:pt idx="842">
                        <c:v>17.2</c:v>
                      </c:pt>
                      <c:pt idx="843">
                        <c:v>17.2</c:v>
                      </c:pt>
                      <c:pt idx="844">
                        <c:v>17.2</c:v>
                      </c:pt>
                      <c:pt idx="845">
                        <c:v>17.2</c:v>
                      </c:pt>
                      <c:pt idx="846">
                        <c:v>17.25</c:v>
                      </c:pt>
                      <c:pt idx="847">
                        <c:v>17.25</c:v>
                      </c:pt>
                      <c:pt idx="848">
                        <c:v>17.25</c:v>
                      </c:pt>
                      <c:pt idx="849">
                        <c:v>17.25</c:v>
                      </c:pt>
                      <c:pt idx="850">
                        <c:v>17.25</c:v>
                      </c:pt>
                      <c:pt idx="851">
                        <c:v>17.25</c:v>
                      </c:pt>
                      <c:pt idx="852">
                        <c:v>17.25</c:v>
                      </c:pt>
                      <c:pt idx="853">
                        <c:v>17.25</c:v>
                      </c:pt>
                      <c:pt idx="854">
                        <c:v>17.3</c:v>
                      </c:pt>
                      <c:pt idx="855">
                        <c:v>17.3</c:v>
                      </c:pt>
                      <c:pt idx="856">
                        <c:v>17.3</c:v>
                      </c:pt>
                      <c:pt idx="857">
                        <c:v>17.3</c:v>
                      </c:pt>
                      <c:pt idx="858">
                        <c:v>17.3</c:v>
                      </c:pt>
                      <c:pt idx="859">
                        <c:v>17.3</c:v>
                      </c:pt>
                      <c:pt idx="860">
                        <c:v>17.3</c:v>
                      </c:pt>
                      <c:pt idx="861">
                        <c:v>17.3</c:v>
                      </c:pt>
                      <c:pt idx="862">
                        <c:v>17.3</c:v>
                      </c:pt>
                      <c:pt idx="863">
                        <c:v>17.3</c:v>
                      </c:pt>
                      <c:pt idx="864">
                        <c:v>17.350000000000001</c:v>
                      </c:pt>
                      <c:pt idx="865">
                        <c:v>17.350000000000001</c:v>
                      </c:pt>
                      <c:pt idx="866">
                        <c:v>17.350000000000001</c:v>
                      </c:pt>
                      <c:pt idx="867">
                        <c:v>17.350000000000001</c:v>
                      </c:pt>
                      <c:pt idx="868">
                        <c:v>17.350000000000001</c:v>
                      </c:pt>
                      <c:pt idx="869">
                        <c:v>17.350000000000001</c:v>
                      </c:pt>
                      <c:pt idx="870">
                        <c:v>17.350000000000001</c:v>
                      </c:pt>
                      <c:pt idx="871">
                        <c:v>17.350000000000001</c:v>
                      </c:pt>
                      <c:pt idx="872">
                        <c:v>17.350000000000001</c:v>
                      </c:pt>
                      <c:pt idx="873">
                        <c:v>17.350000000000001</c:v>
                      </c:pt>
                      <c:pt idx="874">
                        <c:v>17.399999999999999</c:v>
                      </c:pt>
                      <c:pt idx="875">
                        <c:v>17.399999999999999</c:v>
                      </c:pt>
                      <c:pt idx="876">
                        <c:v>17.399999999999999</c:v>
                      </c:pt>
                      <c:pt idx="877">
                        <c:v>17.399999999999999</c:v>
                      </c:pt>
                      <c:pt idx="878">
                        <c:v>17.399999999999999</c:v>
                      </c:pt>
                      <c:pt idx="879">
                        <c:v>17.399999999999999</c:v>
                      </c:pt>
                      <c:pt idx="880">
                        <c:v>17.399999999999999</c:v>
                      </c:pt>
                      <c:pt idx="881">
                        <c:v>17.399999999999999</c:v>
                      </c:pt>
                      <c:pt idx="882">
                        <c:v>17.399999999999999</c:v>
                      </c:pt>
                      <c:pt idx="883">
                        <c:v>17.399999999999999</c:v>
                      </c:pt>
                      <c:pt idx="884">
                        <c:v>17.399999999999999</c:v>
                      </c:pt>
                      <c:pt idx="885">
                        <c:v>17.45</c:v>
                      </c:pt>
                      <c:pt idx="886">
                        <c:v>17.45</c:v>
                      </c:pt>
                      <c:pt idx="887">
                        <c:v>17.45</c:v>
                      </c:pt>
                      <c:pt idx="888">
                        <c:v>17.45</c:v>
                      </c:pt>
                      <c:pt idx="889">
                        <c:v>17.45</c:v>
                      </c:pt>
                      <c:pt idx="890">
                        <c:v>17.45</c:v>
                      </c:pt>
                      <c:pt idx="891">
                        <c:v>17.45</c:v>
                      </c:pt>
                      <c:pt idx="892">
                        <c:v>17.45</c:v>
                      </c:pt>
                      <c:pt idx="893">
                        <c:v>17.45</c:v>
                      </c:pt>
                      <c:pt idx="894">
                        <c:v>17.45</c:v>
                      </c:pt>
                      <c:pt idx="895">
                        <c:v>17.45</c:v>
                      </c:pt>
                      <c:pt idx="896">
                        <c:v>17.5</c:v>
                      </c:pt>
                      <c:pt idx="897">
                        <c:v>17.5</c:v>
                      </c:pt>
                      <c:pt idx="898">
                        <c:v>17.5</c:v>
                      </c:pt>
                      <c:pt idx="899">
                        <c:v>17.5</c:v>
                      </c:pt>
                      <c:pt idx="900">
                        <c:v>17.5</c:v>
                      </c:pt>
                      <c:pt idx="901">
                        <c:v>17.5</c:v>
                      </c:pt>
                      <c:pt idx="902">
                        <c:v>17.5</c:v>
                      </c:pt>
                      <c:pt idx="903">
                        <c:v>17.5</c:v>
                      </c:pt>
                      <c:pt idx="904">
                        <c:v>17.5</c:v>
                      </c:pt>
                      <c:pt idx="905">
                        <c:v>17.55</c:v>
                      </c:pt>
                      <c:pt idx="906">
                        <c:v>17.55</c:v>
                      </c:pt>
                      <c:pt idx="907">
                        <c:v>17.55</c:v>
                      </c:pt>
                      <c:pt idx="908">
                        <c:v>17.55</c:v>
                      </c:pt>
                      <c:pt idx="909">
                        <c:v>17.55</c:v>
                      </c:pt>
                      <c:pt idx="910">
                        <c:v>17.55</c:v>
                      </c:pt>
                      <c:pt idx="911">
                        <c:v>17.55</c:v>
                      </c:pt>
                      <c:pt idx="912">
                        <c:v>17.600000000000001</c:v>
                      </c:pt>
                      <c:pt idx="913">
                        <c:v>17.600000000000001</c:v>
                      </c:pt>
                      <c:pt idx="914">
                        <c:v>17.600000000000001</c:v>
                      </c:pt>
                      <c:pt idx="915">
                        <c:v>17.600000000000001</c:v>
                      </c:pt>
                      <c:pt idx="916">
                        <c:v>17.600000000000001</c:v>
                      </c:pt>
                      <c:pt idx="917">
                        <c:v>17.600000000000001</c:v>
                      </c:pt>
                      <c:pt idx="918">
                        <c:v>17.600000000000001</c:v>
                      </c:pt>
                      <c:pt idx="919">
                        <c:v>17.600000000000001</c:v>
                      </c:pt>
                      <c:pt idx="920">
                        <c:v>17.600000000000001</c:v>
                      </c:pt>
                      <c:pt idx="921">
                        <c:v>17.649999999999999</c:v>
                      </c:pt>
                      <c:pt idx="922">
                        <c:v>17.649999999999999</c:v>
                      </c:pt>
                      <c:pt idx="923">
                        <c:v>17.649999999999999</c:v>
                      </c:pt>
                      <c:pt idx="924">
                        <c:v>17.649999999999999</c:v>
                      </c:pt>
                      <c:pt idx="925">
                        <c:v>17.649999999999999</c:v>
                      </c:pt>
                      <c:pt idx="926">
                        <c:v>17.649999999999999</c:v>
                      </c:pt>
                      <c:pt idx="927">
                        <c:v>17.649999999999999</c:v>
                      </c:pt>
                      <c:pt idx="928">
                        <c:v>17.649999999999999</c:v>
                      </c:pt>
                      <c:pt idx="929">
                        <c:v>17.649999999999999</c:v>
                      </c:pt>
                      <c:pt idx="930">
                        <c:v>17.649999999999999</c:v>
                      </c:pt>
                      <c:pt idx="931">
                        <c:v>17.649999999999999</c:v>
                      </c:pt>
                      <c:pt idx="932">
                        <c:v>17.7</c:v>
                      </c:pt>
                      <c:pt idx="933">
                        <c:v>17.7</c:v>
                      </c:pt>
                      <c:pt idx="934">
                        <c:v>17.7</c:v>
                      </c:pt>
                      <c:pt idx="935">
                        <c:v>17.7</c:v>
                      </c:pt>
                      <c:pt idx="936">
                        <c:v>17.7</c:v>
                      </c:pt>
                      <c:pt idx="937">
                        <c:v>17.7</c:v>
                      </c:pt>
                      <c:pt idx="938">
                        <c:v>17.7</c:v>
                      </c:pt>
                      <c:pt idx="939">
                        <c:v>17.7</c:v>
                      </c:pt>
                      <c:pt idx="940">
                        <c:v>17.7</c:v>
                      </c:pt>
                      <c:pt idx="941">
                        <c:v>17.7</c:v>
                      </c:pt>
                      <c:pt idx="942">
                        <c:v>17.7</c:v>
                      </c:pt>
                      <c:pt idx="943">
                        <c:v>17.7</c:v>
                      </c:pt>
                      <c:pt idx="944">
                        <c:v>17.75</c:v>
                      </c:pt>
                      <c:pt idx="945">
                        <c:v>17.75</c:v>
                      </c:pt>
                      <c:pt idx="946">
                        <c:v>17.75</c:v>
                      </c:pt>
                      <c:pt idx="947">
                        <c:v>17.75</c:v>
                      </c:pt>
                      <c:pt idx="948">
                        <c:v>17.75</c:v>
                      </c:pt>
                      <c:pt idx="949">
                        <c:v>17.75</c:v>
                      </c:pt>
                      <c:pt idx="950">
                        <c:v>17.75</c:v>
                      </c:pt>
                      <c:pt idx="951">
                        <c:v>17.75</c:v>
                      </c:pt>
                      <c:pt idx="952">
                        <c:v>17.75</c:v>
                      </c:pt>
                      <c:pt idx="953">
                        <c:v>17.75</c:v>
                      </c:pt>
                      <c:pt idx="954">
                        <c:v>17.75</c:v>
                      </c:pt>
                      <c:pt idx="955">
                        <c:v>17.75</c:v>
                      </c:pt>
                      <c:pt idx="956">
                        <c:v>17.75</c:v>
                      </c:pt>
                      <c:pt idx="957">
                        <c:v>17.8</c:v>
                      </c:pt>
                      <c:pt idx="958">
                        <c:v>17.8</c:v>
                      </c:pt>
                      <c:pt idx="959">
                        <c:v>17.8</c:v>
                      </c:pt>
                      <c:pt idx="960">
                        <c:v>17.8</c:v>
                      </c:pt>
                      <c:pt idx="961">
                        <c:v>17.8</c:v>
                      </c:pt>
                      <c:pt idx="962">
                        <c:v>17.8</c:v>
                      </c:pt>
                      <c:pt idx="963">
                        <c:v>17.8</c:v>
                      </c:pt>
                      <c:pt idx="964">
                        <c:v>17.850000000000001</c:v>
                      </c:pt>
                      <c:pt idx="965">
                        <c:v>17.850000000000001</c:v>
                      </c:pt>
                      <c:pt idx="966">
                        <c:v>17.850000000000001</c:v>
                      </c:pt>
                      <c:pt idx="967">
                        <c:v>17.850000000000001</c:v>
                      </c:pt>
                      <c:pt idx="968">
                        <c:v>17.850000000000001</c:v>
                      </c:pt>
                      <c:pt idx="969">
                        <c:v>17.850000000000001</c:v>
                      </c:pt>
                      <c:pt idx="970">
                        <c:v>17.850000000000001</c:v>
                      </c:pt>
                      <c:pt idx="971">
                        <c:v>17.850000000000001</c:v>
                      </c:pt>
                      <c:pt idx="972">
                        <c:v>17.850000000000001</c:v>
                      </c:pt>
                      <c:pt idx="973">
                        <c:v>17.850000000000001</c:v>
                      </c:pt>
                      <c:pt idx="974">
                        <c:v>17.850000000000001</c:v>
                      </c:pt>
                      <c:pt idx="975">
                        <c:v>17.899999999999999</c:v>
                      </c:pt>
                      <c:pt idx="976">
                        <c:v>17.899999999999999</c:v>
                      </c:pt>
                      <c:pt idx="977">
                        <c:v>17.899999999999999</c:v>
                      </c:pt>
                      <c:pt idx="978">
                        <c:v>17.899999999999999</c:v>
                      </c:pt>
                      <c:pt idx="979">
                        <c:v>17.899999999999999</c:v>
                      </c:pt>
                      <c:pt idx="980">
                        <c:v>17.899999999999999</c:v>
                      </c:pt>
                      <c:pt idx="981">
                        <c:v>17.899999999999999</c:v>
                      </c:pt>
                      <c:pt idx="982">
                        <c:v>17.899999999999999</c:v>
                      </c:pt>
                      <c:pt idx="983">
                        <c:v>17.899999999999999</c:v>
                      </c:pt>
                      <c:pt idx="984">
                        <c:v>17.899999999999999</c:v>
                      </c:pt>
                      <c:pt idx="985">
                        <c:v>17.899999999999999</c:v>
                      </c:pt>
                      <c:pt idx="986">
                        <c:v>17.899999999999999</c:v>
                      </c:pt>
                      <c:pt idx="987">
                        <c:v>17.899999999999999</c:v>
                      </c:pt>
                      <c:pt idx="988">
                        <c:v>17.899999999999999</c:v>
                      </c:pt>
                      <c:pt idx="989">
                        <c:v>17.899999999999999</c:v>
                      </c:pt>
                      <c:pt idx="990">
                        <c:v>17.899999999999999</c:v>
                      </c:pt>
                      <c:pt idx="991">
                        <c:v>17.899999999999999</c:v>
                      </c:pt>
                      <c:pt idx="992">
                        <c:v>17.899999999999999</c:v>
                      </c:pt>
                      <c:pt idx="993">
                        <c:v>17.899999999999999</c:v>
                      </c:pt>
                      <c:pt idx="994">
                        <c:v>17.899999999999999</c:v>
                      </c:pt>
                      <c:pt idx="995">
                        <c:v>17.899999999999999</c:v>
                      </c:pt>
                      <c:pt idx="996">
                        <c:v>17.899999999999999</c:v>
                      </c:pt>
                      <c:pt idx="997">
                        <c:v>17.899999999999999</c:v>
                      </c:pt>
                      <c:pt idx="998">
                        <c:v>17.899999999999999</c:v>
                      </c:pt>
                      <c:pt idx="999">
                        <c:v>17.899999999999999</c:v>
                      </c:pt>
                      <c:pt idx="1000">
                        <c:v>17.899999999999999</c:v>
                      </c:pt>
                      <c:pt idx="1001">
                        <c:v>17.899999999999999</c:v>
                      </c:pt>
                      <c:pt idx="1002">
                        <c:v>17.899999999999999</c:v>
                      </c:pt>
                      <c:pt idx="1003">
                        <c:v>17.899999999999999</c:v>
                      </c:pt>
                      <c:pt idx="1004">
                        <c:v>17.899999999999999</c:v>
                      </c:pt>
                      <c:pt idx="1005">
                        <c:v>17.899999999999999</c:v>
                      </c:pt>
                      <c:pt idx="1006">
                        <c:v>17.850000000000001</c:v>
                      </c:pt>
                      <c:pt idx="1007">
                        <c:v>17.850000000000001</c:v>
                      </c:pt>
                      <c:pt idx="1008">
                        <c:v>17.850000000000001</c:v>
                      </c:pt>
                      <c:pt idx="1009">
                        <c:v>17.850000000000001</c:v>
                      </c:pt>
                      <c:pt idx="1010">
                        <c:v>17.850000000000001</c:v>
                      </c:pt>
                      <c:pt idx="1011">
                        <c:v>17.850000000000001</c:v>
                      </c:pt>
                      <c:pt idx="1012">
                        <c:v>17.850000000000001</c:v>
                      </c:pt>
                      <c:pt idx="1013">
                        <c:v>17.850000000000001</c:v>
                      </c:pt>
                      <c:pt idx="1014">
                        <c:v>17.850000000000001</c:v>
                      </c:pt>
                      <c:pt idx="1015">
                        <c:v>17.850000000000001</c:v>
                      </c:pt>
                      <c:pt idx="1016">
                        <c:v>17.850000000000001</c:v>
                      </c:pt>
                      <c:pt idx="1017">
                        <c:v>17.850000000000001</c:v>
                      </c:pt>
                      <c:pt idx="1018">
                        <c:v>17.850000000000001</c:v>
                      </c:pt>
                      <c:pt idx="1019">
                        <c:v>17.850000000000001</c:v>
                      </c:pt>
                      <c:pt idx="1020">
                        <c:v>17.850000000000001</c:v>
                      </c:pt>
                      <c:pt idx="1021">
                        <c:v>17.850000000000001</c:v>
                      </c:pt>
                      <c:pt idx="1022">
                        <c:v>17.850000000000001</c:v>
                      </c:pt>
                      <c:pt idx="1023">
                        <c:v>17.850000000000001</c:v>
                      </c:pt>
                      <c:pt idx="1024">
                        <c:v>17.850000000000001</c:v>
                      </c:pt>
                      <c:pt idx="1025">
                        <c:v>17.850000000000001</c:v>
                      </c:pt>
                      <c:pt idx="1026">
                        <c:v>17.899999999999999</c:v>
                      </c:pt>
                      <c:pt idx="1027">
                        <c:v>17.899999999999999</c:v>
                      </c:pt>
                      <c:pt idx="1028">
                        <c:v>17.899999999999999</c:v>
                      </c:pt>
                      <c:pt idx="1029">
                        <c:v>17.899999999999999</c:v>
                      </c:pt>
                      <c:pt idx="1030">
                        <c:v>17.899999999999999</c:v>
                      </c:pt>
                      <c:pt idx="1031">
                        <c:v>17.899999999999999</c:v>
                      </c:pt>
                      <c:pt idx="1032">
                        <c:v>17.899999999999999</c:v>
                      </c:pt>
                      <c:pt idx="1033">
                        <c:v>17.899999999999999</c:v>
                      </c:pt>
                      <c:pt idx="1034">
                        <c:v>17.899999999999999</c:v>
                      </c:pt>
                      <c:pt idx="1035">
                        <c:v>17.899999999999999</c:v>
                      </c:pt>
                      <c:pt idx="1036">
                        <c:v>17.899999999999999</c:v>
                      </c:pt>
                      <c:pt idx="1037">
                        <c:v>17.899999999999999</c:v>
                      </c:pt>
                      <c:pt idx="1038">
                        <c:v>17.899999999999999</c:v>
                      </c:pt>
                      <c:pt idx="1039">
                        <c:v>17.899999999999999</c:v>
                      </c:pt>
                      <c:pt idx="1040">
                        <c:v>17.899999999999999</c:v>
                      </c:pt>
                      <c:pt idx="1041">
                        <c:v>17.899999999999999</c:v>
                      </c:pt>
                      <c:pt idx="1042">
                        <c:v>17.899999999999999</c:v>
                      </c:pt>
                      <c:pt idx="1043">
                        <c:v>17.899999999999999</c:v>
                      </c:pt>
                      <c:pt idx="1044">
                        <c:v>17.899999999999999</c:v>
                      </c:pt>
                      <c:pt idx="1045">
                        <c:v>17.899999999999999</c:v>
                      </c:pt>
                      <c:pt idx="1046">
                        <c:v>17.899999999999999</c:v>
                      </c:pt>
                      <c:pt idx="1047">
                        <c:v>17.899999999999999</c:v>
                      </c:pt>
                      <c:pt idx="1048">
                        <c:v>17.899999999999999</c:v>
                      </c:pt>
                      <c:pt idx="1049">
                        <c:v>17.899999999999999</c:v>
                      </c:pt>
                      <c:pt idx="1050">
                        <c:v>17.899999999999999</c:v>
                      </c:pt>
                      <c:pt idx="1051">
                        <c:v>17.899999999999999</c:v>
                      </c:pt>
                      <c:pt idx="1052">
                        <c:v>17.899999999999999</c:v>
                      </c:pt>
                      <c:pt idx="1053">
                        <c:v>17.899999999999999</c:v>
                      </c:pt>
                      <c:pt idx="1054">
                        <c:v>17.899999999999999</c:v>
                      </c:pt>
                      <c:pt idx="1055">
                        <c:v>17.899999999999999</c:v>
                      </c:pt>
                      <c:pt idx="1056">
                        <c:v>17.899999999999999</c:v>
                      </c:pt>
                      <c:pt idx="1057">
                        <c:v>17.899999999999999</c:v>
                      </c:pt>
                      <c:pt idx="1058">
                        <c:v>17.899999999999999</c:v>
                      </c:pt>
                      <c:pt idx="1059">
                        <c:v>17.899999999999999</c:v>
                      </c:pt>
                      <c:pt idx="1060">
                        <c:v>17.899999999999999</c:v>
                      </c:pt>
                      <c:pt idx="1061">
                        <c:v>17.899999999999999</c:v>
                      </c:pt>
                      <c:pt idx="1062">
                        <c:v>17.899999999999999</c:v>
                      </c:pt>
                      <c:pt idx="1063">
                        <c:v>17.899999999999999</c:v>
                      </c:pt>
                      <c:pt idx="1064">
                        <c:v>17.899999999999999</c:v>
                      </c:pt>
                      <c:pt idx="1065">
                        <c:v>17.899999999999999</c:v>
                      </c:pt>
                      <c:pt idx="1066">
                        <c:v>17.899999999999999</c:v>
                      </c:pt>
                      <c:pt idx="1067">
                        <c:v>17.899999999999999</c:v>
                      </c:pt>
                      <c:pt idx="1068">
                        <c:v>17.899999999999999</c:v>
                      </c:pt>
                      <c:pt idx="1069">
                        <c:v>17.899999999999999</c:v>
                      </c:pt>
                      <c:pt idx="1070">
                        <c:v>17.899999999999999</c:v>
                      </c:pt>
                      <c:pt idx="1071">
                        <c:v>17.899999999999999</c:v>
                      </c:pt>
                      <c:pt idx="1072">
                        <c:v>17.899999999999999</c:v>
                      </c:pt>
                      <c:pt idx="1073">
                        <c:v>17.899999999999999</c:v>
                      </c:pt>
                      <c:pt idx="1074">
                        <c:v>17.899999999999999</c:v>
                      </c:pt>
                      <c:pt idx="1075">
                        <c:v>17.899999999999999</c:v>
                      </c:pt>
                      <c:pt idx="1076">
                        <c:v>17.899999999999999</c:v>
                      </c:pt>
                      <c:pt idx="1077">
                        <c:v>17.899999999999999</c:v>
                      </c:pt>
                      <c:pt idx="1078">
                        <c:v>17.899999999999999</c:v>
                      </c:pt>
                      <c:pt idx="1079">
                        <c:v>17.899999999999999</c:v>
                      </c:pt>
                      <c:pt idx="1080">
                        <c:v>17.899999999999999</c:v>
                      </c:pt>
                      <c:pt idx="1081">
                        <c:v>17.899999999999999</c:v>
                      </c:pt>
                      <c:pt idx="1082">
                        <c:v>17.899999999999999</c:v>
                      </c:pt>
                      <c:pt idx="1083">
                        <c:v>17.95</c:v>
                      </c:pt>
                      <c:pt idx="1084">
                        <c:v>17.95</c:v>
                      </c:pt>
                      <c:pt idx="1085">
                        <c:v>17.95</c:v>
                      </c:pt>
                      <c:pt idx="1086">
                        <c:v>17.95</c:v>
                      </c:pt>
                      <c:pt idx="1087">
                        <c:v>17.95</c:v>
                      </c:pt>
                      <c:pt idx="1088">
                        <c:v>17.95</c:v>
                      </c:pt>
                      <c:pt idx="1089">
                        <c:v>17.95</c:v>
                      </c:pt>
                      <c:pt idx="1090">
                        <c:v>17.95</c:v>
                      </c:pt>
                      <c:pt idx="1091">
                        <c:v>18</c:v>
                      </c:pt>
                      <c:pt idx="1092">
                        <c:v>18</c:v>
                      </c:pt>
                      <c:pt idx="1093">
                        <c:v>18</c:v>
                      </c:pt>
                      <c:pt idx="1094">
                        <c:v>18</c:v>
                      </c:pt>
                      <c:pt idx="1095">
                        <c:v>18</c:v>
                      </c:pt>
                      <c:pt idx="1096">
                        <c:v>18</c:v>
                      </c:pt>
                      <c:pt idx="1097">
                        <c:v>18.05</c:v>
                      </c:pt>
                      <c:pt idx="1098">
                        <c:v>18.05</c:v>
                      </c:pt>
                      <c:pt idx="1099">
                        <c:v>18.05</c:v>
                      </c:pt>
                      <c:pt idx="1100">
                        <c:v>18.05</c:v>
                      </c:pt>
                      <c:pt idx="1101">
                        <c:v>18.05</c:v>
                      </c:pt>
                      <c:pt idx="1102">
                        <c:v>18.05</c:v>
                      </c:pt>
                      <c:pt idx="1103">
                        <c:v>18.100000000000001</c:v>
                      </c:pt>
                      <c:pt idx="1104">
                        <c:v>18.100000000000001</c:v>
                      </c:pt>
                      <c:pt idx="1105">
                        <c:v>18.100000000000001</c:v>
                      </c:pt>
                      <c:pt idx="1106">
                        <c:v>18.100000000000001</c:v>
                      </c:pt>
                      <c:pt idx="1107">
                        <c:v>18.100000000000001</c:v>
                      </c:pt>
                      <c:pt idx="1108">
                        <c:v>18.100000000000001</c:v>
                      </c:pt>
                      <c:pt idx="1109">
                        <c:v>18.149999999999999</c:v>
                      </c:pt>
                      <c:pt idx="1110">
                        <c:v>18.149999999999999</c:v>
                      </c:pt>
                      <c:pt idx="1111">
                        <c:v>18.149999999999999</c:v>
                      </c:pt>
                      <c:pt idx="1112">
                        <c:v>18.149999999999999</c:v>
                      </c:pt>
                      <c:pt idx="1113">
                        <c:v>18.149999999999999</c:v>
                      </c:pt>
                      <c:pt idx="1114">
                        <c:v>18.149999999999999</c:v>
                      </c:pt>
                      <c:pt idx="1115">
                        <c:v>18.149999999999999</c:v>
                      </c:pt>
                      <c:pt idx="1116">
                        <c:v>18.2</c:v>
                      </c:pt>
                      <c:pt idx="1117">
                        <c:v>18.2</c:v>
                      </c:pt>
                      <c:pt idx="1118">
                        <c:v>18.2</c:v>
                      </c:pt>
                      <c:pt idx="1119">
                        <c:v>18.2</c:v>
                      </c:pt>
                      <c:pt idx="1120">
                        <c:v>18.2</c:v>
                      </c:pt>
                      <c:pt idx="1121">
                        <c:v>18.2</c:v>
                      </c:pt>
                      <c:pt idx="1122">
                        <c:v>18.25</c:v>
                      </c:pt>
                      <c:pt idx="1123">
                        <c:v>18.25</c:v>
                      </c:pt>
                      <c:pt idx="1124">
                        <c:v>18.25</c:v>
                      </c:pt>
                      <c:pt idx="1125">
                        <c:v>18.25</c:v>
                      </c:pt>
                      <c:pt idx="1126">
                        <c:v>18.25</c:v>
                      </c:pt>
                      <c:pt idx="1127">
                        <c:v>18.25</c:v>
                      </c:pt>
                      <c:pt idx="1128">
                        <c:v>18.25</c:v>
                      </c:pt>
                      <c:pt idx="1129">
                        <c:v>18.3</c:v>
                      </c:pt>
                      <c:pt idx="1130">
                        <c:v>18.3</c:v>
                      </c:pt>
                      <c:pt idx="1131">
                        <c:v>18.3</c:v>
                      </c:pt>
                      <c:pt idx="1132">
                        <c:v>18.3</c:v>
                      </c:pt>
                      <c:pt idx="1133">
                        <c:v>18.3</c:v>
                      </c:pt>
                      <c:pt idx="1134">
                        <c:v>18.3</c:v>
                      </c:pt>
                      <c:pt idx="1135">
                        <c:v>18.3</c:v>
                      </c:pt>
                      <c:pt idx="1136">
                        <c:v>18.3</c:v>
                      </c:pt>
                      <c:pt idx="1137">
                        <c:v>18.3</c:v>
                      </c:pt>
                      <c:pt idx="1138">
                        <c:v>18.3</c:v>
                      </c:pt>
                      <c:pt idx="1139">
                        <c:v>18.350000000000001</c:v>
                      </c:pt>
                      <c:pt idx="1140">
                        <c:v>18.350000000000001</c:v>
                      </c:pt>
                      <c:pt idx="1141">
                        <c:v>18.350000000000001</c:v>
                      </c:pt>
                      <c:pt idx="1142">
                        <c:v>18.350000000000001</c:v>
                      </c:pt>
                      <c:pt idx="1143">
                        <c:v>18.350000000000001</c:v>
                      </c:pt>
                      <c:pt idx="1144">
                        <c:v>18.350000000000001</c:v>
                      </c:pt>
                      <c:pt idx="1145">
                        <c:v>18.350000000000001</c:v>
                      </c:pt>
                      <c:pt idx="1146">
                        <c:v>18.350000000000001</c:v>
                      </c:pt>
                      <c:pt idx="1147">
                        <c:v>18.350000000000001</c:v>
                      </c:pt>
                      <c:pt idx="1148">
                        <c:v>18.350000000000001</c:v>
                      </c:pt>
                      <c:pt idx="1149">
                        <c:v>18.350000000000001</c:v>
                      </c:pt>
                      <c:pt idx="1150">
                        <c:v>18.350000000000001</c:v>
                      </c:pt>
                      <c:pt idx="1151">
                        <c:v>18.350000000000001</c:v>
                      </c:pt>
                      <c:pt idx="1152">
                        <c:v>18.350000000000001</c:v>
                      </c:pt>
                      <c:pt idx="1153">
                        <c:v>18.350000000000001</c:v>
                      </c:pt>
                      <c:pt idx="1154">
                        <c:v>18.350000000000001</c:v>
                      </c:pt>
                      <c:pt idx="1155">
                        <c:v>18.350000000000001</c:v>
                      </c:pt>
                      <c:pt idx="1156">
                        <c:v>18.350000000000001</c:v>
                      </c:pt>
                      <c:pt idx="1157">
                        <c:v>18.350000000000001</c:v>
                      </c:pt>
                      <c:pt idx="1158">
                        <c:v>18.350000000000001</c:v>
                      </c:pt>
                      <c:pt idx="1159">
                        <c:v>18.350000000000001</c:v>
                      </c:pt>
                      <c:pt idx="1160">
                        <c:v>18.350000000000001</c:v>
                      </c:pt>
                      <c:pt idx="1161">
                        <c:v>18.350000000000001</c:v>
                      </c:pt>
                      <c:pt idx="1162">
                        <c:v>18.350000000000001</c:v>
                      </c:pt>
                      <c:pt idx="1163">
                        <c:v>18.350000000000001</c:v>
                      </c:pt>
                      <c:pt idx="1164">
                        <c:v>18.350000000000001</c:v>
                      </c:pt>
                      <c:pt idx="1165">
                        <c:v>18.350000000000001</c:v>
                      </c:pt>
                      <c:pt idx="1166">
                        <c:v>18.350000000000001</c:v>
                      </c:pt>
                      <c:pt idx="1167">
                        <c:v>18.350000000000001</c:v>
                      </c:pt>
                      <c:pt idx="1168">
                        <c:v>18.350000000000001</c:v>
                      </c:pt>
                      <c:pt idx="1169">
                        <c:v>18.350000000000001</c:v>
                      </c:pt>
                      <c:pt idx="1170">
                        <c:v>18.350000000000001</c:v>
                      </c:pt>
                      <c:pt idx="1171">
                        <c:v>18.350000000000001</c:v>
                      </c:pt>
                      <c:pt idx="1172">
                        <c:v>18.350000000000001</c:v>
                      </c:pt>
                      <c:pt idx="1173">
                        <c:v>18.350000000000001</c:v>
                      </c:pt>
                      <c:pt idx="1174">
                        <c:v>18.350000000000001</c:v>
                      </c:pt>
                      <c:pt idx="1175">
                        <c:v>18.350000000000001</c:v>
                      </c:pt>
                      <c:pt idx="1176">
                        <c:v>18.350000000000001</c:v>
                      </c:pt>
                      <c:pt idx="1177">
                        <c:v>18.350000000000001</c:v>
                      </c:pt>
                      <c:pt idx="1178">
                        <c:v>18.350000000000001</c:v>
                      </c:pt>
                      <c:pt idx="1179">
                        <c:v>18.350000000000001</c:v>
                      </c:pt>
                      <c:pt idx="1180">
                        <c:v>18.350000000000001</c:v>
                      </c:pt>
                      <c:pt idx="1181">
                        <c:v>18.350000000000001</c:v>
                      </c:pt>
                      <c:pt idx="1182">
                        <c:v>18.350000000000001</c:v>
                      </c:pt>
                      <c:pt idx="1183">
                        <c:v>18.350000000000001</c:v>
                      </c:pt>
                      <c:pt idx="1184">
                        <c:v>18.350000000000001</c:v>
                      </c:pt>
                      <c:pt idx="1185">
                        <c:v>18.350000000000001</c:v>
                      </c:pt>
                      <c:pt idx="1186">
                        <c:v>18.350000000000001</c:v>
                      </c:pt>
                      <c:pt idx="1187">
                        <c:v>18.350000000000001</c:v>
                      </c:pt>
                      <c:pt idx="1188">
                        <c:v>18.350000000000001</c:v>
                      </c:pt>
                      <c:pt idx="1189">
                        <c:v>18.350000000000001</c:v>
                      </c:pt>
                      <c:pt idx="1190">
                        <c:v>18.350000000000001</c:v>
                      </c:pt>
                      <c:pt idx="1191">
                        <c:v>18.350000000000001</c:v>
                      </c:pt>
                      <c:pt idx="1192">
                        <c:v>18.350000000000001</c:v>
                      </c:pt>
                      <c:pt idx="1193">
                        <c:v>18.350000000000001</c:v>
                      </c:pt>
                      <c:pt idx="1194">
                        <c:v>18.350000000000001</c:v>
                      </c:pt>
                      <c:pt idx="1195">
                        <c:v>18.350000000000001</c:v>
                      </c:pt>
                      <c:pt idx="1196">
                        <c:v>18.350000000000001</c:v>
                      </c:pt>
                      <c:pt idx="1197">
                        <c:v>18.350000000000001</c:v>
                      </c:pt>
                      <c:pt idx="1198">
                        <c:v>18.350000000000001</c:v>
                      </c:pt>
                      <c:pt idx="1199">
                        <c:v>18.350000000000001</c:v>
                      </c:pt>
                      <c:pt idx="1200">
                        <c:v>18.350000000000001</c:v>
                      </c:pt>
                      <c:pt idx="1201">
                        <c:v>18.350000000000001</c:v>
                      </c:pt>
                      <c:pt idx="1202">
                        <c:v>18.350000000000001</c:v>
                      </c:pt>
                      <c:pt idx="1203">
                        <c:v>18.350000000000001</c:v>
                      </c:pt>
                      <c:pt idx="1204">
                        <c:v>18.350000000000001</c:v>
                      </c:pt>
                      <c:pt idx="1205">
                        <c:v>18.350000000000001</c:v>
                      </c:pt>
                      <c:pt idx="1206">
                        <c:v>18.350000000000001</c:v>
                      </c:pt>
                      <c:pt idx="1207">
                        <c:v>18.350000000000001</c:v>
                      </c:pt>
                      <c:pt idx="1208">
                        <c:v>18.350000000000001</c:v>
                      </c:pt>
                      <c:pt idx="1209">
                        <c:v>18.350000000000001</c:v>
                      </c:pt>
                      <c:pt idx="1210">
                        <c:v>18.350000000000001</c:v>
                      </c:pt>
                      <c:pt idx="1211">
                        <c:v>18.399999999999999</c:v>
                      </c:pt>
                      <c:pt idx="1212">
                        <c:v>18.399999999999999</c:v>
                      </c:pt>
                      <c:pt idx="1213">
                        <c:v>18.399999999999999</c:v>
                      </c:pt>
                      <c:pt idx="1214">
                        <c:v>18.399999999999999</c:v>
                      </c:pt>
                      <c:pt idx="1215">
                        <c:v>18.399999999999999</c:v>
                      </c:pt>
                      <c:pt idx="1216">
                        <c:v>18.399999999999999</c:v>
                      </c:pt>
                      <c:pt idx="1217">
                        <c:v>18.399999999999999</c:v>
                      </c:pt>
                      <c:pt idx="1218">
                        <c:v>18.399999999999999</c:v>
                      </c:pt>
                      <c:pt idx="1219">
                        <c:v>18.399999999999999</c:v>
                      </c:pt>
                      <c:pt idx="1220">
                        <c:v>18.399999999999999</c:v>
                      </c:pt>
                      <c:pt idx="1221">
                        <c:v>18.45</c:v>
                      </c:pt>
                      <c:pt idx="1222">
                        <c:v>18.45</c:v>
                      </c:pt>
                      <c:pt idx="1223">
                        <c:v>18.45</c:v>
                      </c:pt>
                      <c:pt idx="1224">
                        <c:v>18.45</c:v>
                      </c:pt>
                      <c:pt idx="1225">
                        <c:v>18.45</c:v>
                      </c:pt>
                      <c:pt idx="1226">
                        <c:v>18.45</c:v>
                      </c:pt>
                      <c:pt idx="1227">
                        <c:v>18.5</c:v>
                      </c:pt>
                      <c:pt idx="1228">
                        <c:v>18.5</c:v>
                      </c:pt>
                      <c:pt idx="1229">
                        <c:v>18.5</c:v>
                      </c:pt>
                      <c:pt idx="1230">
                        <c:v>18.5</c:v>
                      </c:pt>
                      <c:pt idx="1231">
                        <c:v>18.55</c:v>
                      </c:pt>
                      <c:pt idx="1232">
                        <c:v>18.55</c:v>
                      </c:pt>
                      <c:pt idx="1233">
                        <c:v>18.55</c:v>
                      </c:pt>
                      <c:pt idx="1234">
                        <c:v>18.55</c:v>
                      </c:pt>
                      <c:pt idx="1235">
                        <c:v>18.55</c:v>
                      </c:pt>
                      <c:pt idx="1236">
                        <c:v>18.55</c:v>
                      </c:pt>
                      <c:pt idx="1237">
                        <c:v>18.600000000000001</c:v>
                      </c:pt>
                      <c:pt idx="1238">
                        <c:v>18.600000000000001</c:v>
                      </c:pt>
                      <c:pt idx="1239">
                        <c:v>18.600000000000001</c:v>
                      </c:pt>
                      <c:pt idx="1240">
                        <c:v>18.600000000000001</c:v>
                      </c:pt>
                      <c:pt idx="1241">
                        <c:v>18.649999999999999</c:v>
                      </c:pt>
                      <c:pt idx="1242">
                        <c:v>18.649999999999999</c:v>
                      </c:pt>
                      <c:pt idx="1243">
                        <c:v>18.649999999999999</c:v>
                      </c:pt>
                      <c:pt idx="1244">
                        <c:v>18.649999999999999</c:v>
                      </c:pt>
                      <c:pt idx="1245">
                        <c:v>18.649999999999999</c:v>
                      </c:pt>
                      <c:pt idx="1246">
                        <c:v>18.7</c:v>
                      </c:pt>
                      <c:pt idx="1247">
                        <c:v>18.7</c:v>
                      </c:pt>
                      <c:pt idx="1248">
                        <c:v>18.7</c:v>
                      </c:pt>
                      <c:pt idx="1249">
                        <c:v>18.7</c:v>
                      </c:pt>
                      <c:pt idx="1250">
                        <c:v>18.7</c:v>
                      </c:pt>
                      <c:pt idx="1251">
                        <c:v>18.75</c:v>
                      </c:pt>
                      <c:pt idx="1252">
                        <c:v>18.75</c:v>
                      </c:pt>
                      <c:pt idx="1253">
                        <c:v>18.75</c:v>
                      </c:pt>
                      <c:pt idx="1254">
                        <c:v>18.75</c:v>
                      </c:pt>
                      <c:pt idx="1255">
                        <c:v>18.75</c:v>
                      </c:pt>
                      <c:pt idx="1256">
                        <c:v>18.75</c:v>
                      </c:pt>
                      <c:pt idx="1257">
                        <c:v>18.8</c:v>
                      </c:pt>
                      <c:pt idx="1258">
                        <c:v>18.8</c:v>
                      </c:pt>
                      <c:pt idx="1259">
                        <c:v>18.8</c:v>
                      </c:pt>
                      <c:pt idx="1260">
                        <c:v>18.8</c:v>
                      </c:pt>
                      <c:pt idx="1261">
                        <c:v>18.8</c:v>
                      </c:pt>
                      <c:pt idx="1262">
                        <c:v>18.8</c:v>
                      </c:pt>
                      <c:pt idx="1263">
                        <c:v>18.850000000000001</c:v>
                      </c:pt>
                      <c:pt idx="1264">
                        <c:v>18.850000000000001</c:v>
                      </c:pt>
                      <c:pt idx="1265">
                        <c:v>18.850000000000001</c:v>
                      </c:pt>
                      <c:pt idx="1266">
                        <c:v>18.850000000000001</c:v>
                      </c:pt>
                      <c:pt idx="1267">
                        <c:v>18.850000000000001</c:v>
                      </c:pt>
                      <c:pt idx="1268">
                        <c:v>18.850000000000001</c:v>
                      </c:pt>
                      <c:pt idx="1269">
                        <c:v>18.899999999999999</c:v>
                      </c:pt>
                      <c:pt idx="1270">
                        <c:v>18.899999999999999</c:v>
                      </c:pt>
                      <c:pt idx="1271">
                        <c:v>18.899999999999999</c:v>
                      </c:pt>
                      <c:pt idx="1272">
                        <c:v>18.899999999999999</c:v>
                      </c:pt>
                      <c:pt idx="1273">
                        <c:v>18.899999999999999</c:v>
                      </c:pt>
                      <c:pt idx="1274">
                        <c:v>18.899999999999999</c:v>
                      </c:pt>
                      <c:pt idx="1275">
                        <c:v>18.899999999999999</c:v>
                      </c:pt>
                      <c:pt idx="1276">
                        <c:v>18.899999999999999</c:v>
                      </c:pt>
                      <c:pt idx="1277">
                        <c:v>18.95</c:v>
                      </c:pt>
                      <c:pt idx="1278">
                        <c:v>18.95</c:v>
                      </c:pt>
                      <c:pt idx="1279">
                        <c:v>18.95</c:v>
                      </c:pt>
                      <c:pt idx="1280">
                        <c:v>18.95</c:v>
                      </c:pt>
                      <c:pt idx="1281">
                        <c:v>18.95</c:v>
                      </c:pt>
                      <c:pt idx="1282">
                        <c:v>18.95</c:v>
                      </c:pt>
                      <c:pt idx="1283">
                        <c:v>18.95</c:v>
                      </c:pt>
                      <c:pt idx="1284">
                        <c:v>18.95</c:v>
                      </c:pt>
                      <c:pt idx="1285">
                        <c:v>18.95</c:v>
                      </c:pt>
                      <c:pt idx="1286">
                        <c:v>18.95</c:v>
                      </c:pt>
                      <c:pt idx="1287">
                        <c:v>19</c:v>
                      </c:pt>
                      <c:pt idx="1288">
                        <c:v>19</c:v>
                      </c:pt>
                      <c:pt idx="1289">
                        <c:v>19</c:v>
                      </c:pt>
                      <c:pt idx="1290">
                        <c:v>19</c:v>
                      </c:pt>
                      <c:pt idx="1291">
                        <c:v>19</c:v>
                      </c:pt>
                      <c:pt idx="1292">
                        <c:v>19</c:v>
                      </c:pt>
                      <c:pt idx="1293">
                        <c:v>19</c:v>
                      </c:pt>
                      <c:pt idx="1294">
                        <c:v>19</c:v>
                      </c:pt>
                      <c:pt idx="1295">
                        <c:v>19</c:v>
                      </c:pt>
                      <c:pt idx="1296">
                        <c:v>19</c:v>
                      </c:pt>
                      <c:pt idx="1297">
                        <c:v>19</c:v>
                      </c:pt>
                      <c:pt idx="1298">
                        <c:v>19</c:v>
                      </c:pt>
                      <c:pt idx="1299">
                        <c:v>19</c:v>
                      </c:pt>
                      <c:pt idx="1300">
                        <c:v>19</c:v>
                      </c:pt>
                      <c:pt idx="1301">
                        <c:v>19</c:v>
                      </c:pt>
                      <c:pt idx="1302">
                        <c:v>19</c:v>
                      </c:pt>
                      <c:pt idx="1303">
                        <c:v>19</c:v>
                      </c:pt>
                      <c:pt idx="1304">
                        <c:v>19</c:v>
                      </c:pt>
                      <c:pt idx="1305">
                        <c:v>19</c:v>
                      </c:pt>
                      <c:pt idx="1306">
                        <c:v>19</c:v>
                      </c:pt>
                      <c:pt idx="1307">
                        <c:v>19</c:v>
                      </c:pt>
                      <c:pt idx="1308">
                        <c:v>19</c:v>
                      </c:pt>
                      <c:pt idx="1309">
                        <c:v>19</c:v>
                      </c:pt>
                      <c:pt idx="1310">
                        <c:v>19</c:v>
                      </c:pt>
                      <c:pt idx="1311">
                        <c:v>19</c:v>
                      </c:pt>
                      <c:pt idx="1312">
                        <c:v>19</c:v>
                      </c:pt>
                      <c:pt idx="1313">
                        <c:v>19</c:v>
                      </c:pt>
                      <c:pt idx="1314">
                        <c:v>19</c:v>
                      </c:pt>
                      <c:pt idx="1315">
                        <c:v>18.95</c:v>
                      </c:pt>
                      <c:pt idx="1316">
                        <c:v>18.95</c:v>
                      </c:pt>
                      <c:pt idx="1317">
                        <c:v>18.95</c:v>
                      </c:pt>
                      <c:pt idx="1318">
                        <c:v>18.95</c:v>
                      </c:pt>
                      <c:pt idx="1319">
                        <c:v>18.95</c:v>
                      </c:pt>
                      <c:pt idx="1320">
                        <c:v>18.95</c:v>
                      </c:pt>
                      <c:pt idx="1321">
                        <c:v>18.95</c:v>
                      </c:pt>
                      <c:pt idx="1322">
                        <c:v>18.899999999999999</c:v>
                      </c:pt>
                      <c:pt idx="1323">
                        <c:v>18.899999999999999</c:v>
                      </c:pt>
                      <c:pt idx="1324">
                        <c:v>18.899999999999999</c:v>
                      </c:pt>
                      <c:pt idx="1325">
                        <c:v>18.899999999999999</c:v>
                      </c:pt>
                      <c:pt idx="1326">
                        <c:v>18.850000000000001</c:v>
                      </c:pt>
                      <c:pt idx="1327">
                        <c:v>18.850000000000001</c:v>
                      </c:pt>
                      <c:pt idx="1328">
                        <c:v>18.850000000000001</c:v>
                      </c:pt>
                      <c:pt idx="1329">
                        <c:v>18.850000000000001</c:v>
                      </c:pt>
                      <c:pt idx="1330">
                        <c:v>18.850000000000001</c:v>
                      </c:pt>
                      <c:pt idx="1331">
                        <c:v>18.850000000000001</c:v>
                      </c:pt>
                      <c:pt idx="1332">
                        <c:v>18.8</c:v>
                      </c:pt>
                      <c:pt idx="1333">
                        <c:v>18.8</c:v>
                      </c:pt>
                      <c:pt idx="1334">
                        <c:v>18.8</c:v>
                      </c:pt>
                      <c:pt idx="1335">
                        <c:v>18.8</c:v>
                      </c:pt>
                      <c:pt idx="1336">
                        <c:v>18.8</c:v>
                      </c:pt>
                      <c:pt idx="1337">
                        <c:v>18.8</c:v>
                      </c:pt>
                      <c:pt idx="1338">
                        <c:v>18.8</c:v>
                      </c:pt>
                      <c:pt idx="1339">
                        <c:v>18.8</c:v>
                      </c:pt>
                      <c:pt idx="1340">
                        <c:v>18.75</c:v>
                      </c:pt>
                      <c:pt idx="1341">
                        <c:v>18.75</c:v>
                      </c:pt>
                      <c:pt idx="1342">
                        <c:v>18.75</c:v>
                      </c:pt>
                      <c:pt idx="1343">
                        <c:v>18.75</c:v>
                      </c:pt>
                      <c:pt idx="1344">
                        <c:v>18.75</c:v>
                      </c:pt>
                      <c:pt idx="1345">
                        <c:v>18.75</c:v>
                      </c:pt>
                      <c:pt idx="1346">
                        <c:v>18.75</c:v>
                      </c:pt>
                      <c:pt idx="1347">
                        <c:v>18.75</c:v>
                      </c:pt>
                      <c:pt idx="1348">
                        <c:v>18.75</c:v>
                      </c:pt>
                      <c:pt idx="1349">
                        <c:v>18.75</c:v>
                      </c:pt>
                      <c:pt idx="1350">
                        <c:v>18.75</c:v>
                      </c:pt>
                      <c:pt idx="1351">
                        <c:v>18.75</c:v>
                      </c:pt>
                      <c:pt idx="1352">
                        <c:v>18.75</c:v>
                      </c:pt>
                      <c:pt idx="1353">
                        <c:v>18.75</c:v>
                      </c:pt>
                      <c:pt idx="1354">
                        <c:v>18.75</c:v>
                      </c:pt>
                      <c:pt idx="1355">
                        <c:v>18.75</c:v>
                      </c:pt>
                      <c:pt idx="1356">
                        <c:v>18.75</c:v>
                      </c:pt>
                      <c:pt idx="1357">
                        <c:v>18.75</c:v>
                      </c:pt>
                      <c:pt idx="1358">
                        <c:v>18.75</c:v>
                      </c:pt>
                      <c:pt idx="1359">
                        <c:v>18.75</c:v>
                      </c:pt>
                      <c:pt idx="1360">
                        <c:v>18.75</c:v>
                      </c:pt>
                      <c:pt idx="1361">
                        <c:v>18.75</c:v>
                      </c:pt>
                      <c:pt idx="1362">
                        <c:v>18.75</c:v>
                      </c:pt>
                      <c:pt idx="1363">
                        <c:v>18.75</c:v>
                      </c:pt>
                      <c:pt idx="1364">
                        <c:v>18.8</c:v>
                      </c:pt>
                      <c:pt idx="1365">
                        <c:v>18.8</c:v>
                      </c:pt>
                      <c:pt idx="1366">
                        <c:v>18.8</c:v>
                      </c:pt>
                      <c:pt idx="1367">
                        <c:v>18.8</c:v>
                      </c:pt>
                      <c:pt idx="1368">
                        <c:v>18.8</c:v>
                      </c:pt>
                      <c:pt idx="1369">
                        <c:v>18.8</c:v>
                      </c:pt>
                      <c:pt idx="1370">
                        <c:v>18.8</c:v>
                      </c:pt>
                      <c:pt idx="1371">
                        <c:v>18.8</c:v>
                      </c:pt>
                      <c:pt idx="1372">
                        <c:v>18.8</c:v>
                      </c:pt>
                      <c:pt idx="1373">
                        <c:v>18.8</c:v>
                      </c:pt>
                      <c:pt idx="1374">
                        <c:v>18.850000000000001</c:v>
                      </c:pt>
                      <c:pt idx="1375">
                        <c:v>18.850000000000001</c:v>
                      </c:pt>
                      <c:pt idx="1376">
                        <c:v>18.850000000000001</c:v>
                      </c:pt>
                      <c:pt idx="1377">
                        <c:v>18.850000000000001</c:v>
                      </c:pt>
                      <c:pt idx="1378">
                        <c:v>18.850000000000001</c:v>
                      </c:pt>
                      <c:pt idx="1379">
                        <c:v>18.850000000000001</c:v>
                      </c:pt>
                      <c:pt idx="1380">
                        <c:v>18.850000000000001</c:v>
                      </c:pt>
                      <c:pt idx="1381">
                        <c:v>18.850000000000001</c:v>
                      </c:pt>
                      <c:pt idx="1382">
                        <c:v>18.850000000000001</c:v>
                      </c:pt>
                      <c:pt idx="1383">
                        <c:v>18.850000000000001</c:v>
                      </c:pt>
                      <c:pt idx="1384">
                        <c:v>18.850000000000001</c:v>
                      </c:pt>
                      <c:pt idx="1385">
                        <c:v>18.899999999999999</c:v>
                      </c:pt>
                      <c:pt idx="1386">
                        <c:v>18.899999999999999</c:v>
                      </c:pt>
                      <c:pt idx="1387">
                        <c:v>18.899999999999999</c:v>
                      </c:pt>
                      <c:pt idx="1388">
                        <c:v>18.899999999999999</c:v>
                      </c:pt>
                      <c:pt idx="1389">
                        <c:v>18.899999999999999</c:v>
                      </c:pt>
                      <c:pt idx="1390">
                        <c:v>18.899999999999999</c:v>
                      </c:pt>
                      <c:pt idx="1391">
                        <c:v>18.95</c:v>
                      </c:pt>
                      <c:pt idx="1392">
                        <c:v>18.95</c:v>
                      </c:pt>
                      <c:pt idx="1393">
                        <c:v>18.95</c:v>
                      </c:pt>
                      <c:pt idx="1394">
                        <c:v>18.95</c:v>
                      </c:pt>
                      <c:pt idx="1395">
                        <c:v>18.95</c:v>
                      </c:pt>
                      <c:pt idx="1396">
                        <c:v>18.95</c:v>
                      </c:pt>
                      <c:pt idx="1397">
                        <c:v>18.95</c:v>
                      </c:pt>
                      <c:pt idx="1398">
                        <c:v>18.95</c:v>
                      </c:pt>
                      <c:pt idx="1399">
                        <c:v>19</c:v>
                      </c:pt>
                      <c:pt idx="1400">
                        <c:v>19</c:v>
                      </c:pt>
                      <c:pt idx="1401">
                        <c:v>19</c:v>
                      </c:pt>
                      <c:pt idx="1402">
                        <c:v>19</c:v>
                      </c:pt>
                      <c:pt idx="1403">
                        <c:v>19</c:v>
                      </c:pt>
                      <c:pt idx="1404">
                        <c:v>19</c:v>
                      </c:pt>
                      <c:pt idx="1405">
                        <c:v>19</c:v>
                      </c:pt>
                      <c:pt idx="1406">
                        <c:v>19</c:v>
                      </c:pt>
                      <c:pt idx="1407">
                        <c:v>19</c:v>
                      </c:pt>
                      <c:pt idx="1408">
                        <c:v>19</c:v>
                      </c:pt>
                      <c:pt idx="1409">
                        <c:v>19.05</c:v>
                      </c:pt>
                      <c:pt idx="1410">
                        <c:v>19.05</c:v>
                      </c:pt>
                      <c:pt idx="1411">
                        <c:v>19.05</c:v>
                      </c:pt>
                      <c:pt idx="1412">
                        <c:v>19.05</c:v>
                      </c:pt>
                      <c:pt idx="1413">
                        <c:v>19.05</c:v>
                      </c:pt>
                      <c:pt idx="1414">
                        <c:v>19.05</c:v>
                      </c:pt>
                      <c:pt idx="1415">
                        <c:v>19.05</c:v>
                      </c:pt>
                      <c:pt idx="1416">
                        <c:v>19.05</c:v>
                      </c:pt>
                      <c:pt idx="1417">
                        <c:v>19.05</c:v>
                      </c:pt>
                      <c:pt idx="1418">
                        <c:v>19.05</c:v>
                      </c:pt>
                      <c:pt idx="1419">
                        <c:v>19.05</c:v>
                      </c:pt>
                      <c:pt idx="1420">
                        <c:v>19.05</c:v>
                      </c:pt>
                      <c:pt idx="1421">
                        <c:v>19.05</c:v>
                      </c:pt>
                      <c:pt idx="1422">
                        <c:v>19.05</c:v>
                      </c:pt>
                      <c:pt idx="1423">
                        <c:v>19.05</c:v>
                      </c:pt>
                      <c:pt idx="1424">
                        <c:v>19.05</c:v>
                      </c:pt>
                      <c:pt idx="1425">
                        <c:v>19.100000000000001</c:v>
                      </c:pt>
                      <c:pt idx="1426">
                        <c:v>19.100000000000001</c:v>
                      </c:pt>
                      <c:pt idx="1427">
                        <c:v>19.100000000000001</c:v>
                      </c:pt>
                      <c:pt idx="1428">
                        <c:v>19.100000000000001</c:v>
                      </c:pt>
                      <c:pt idx="1429">
                        <c:v>19.100000000000001</c:v>
                      </c:pt>
                      <c:pt idx="1430">
                        <c:v>19.100000000000001</c:v>
                      </c:pt>
                      <c:pt idx="1431">
                        <c:v>19.100000000000001</c:v>
                      </c:pt>
                      <c:pt idx="1432">
                        <c:v>19.100000000000001</c:v>
                      </c:pt>
                      <c:pt idx="1433">
                        <c:v>19.100000000000001</c:v>
                      </c:pt>
                      <c:pt idx="1434">
                        <c:v>19.100000000000001</c:v>
                      </c:pt>
                      <c:pt idx="1435">
                        <c:v>19.100000000000001</c:v>
                      </c:pt>
                      <c:pt idx="1436">
                        <c:v>19.100000000000001</c:v>
                      </c:pt>
                      <c:pt idx="1437">
                        <c:v>19.100000000000001</c:v>
                      </c:pt>
                      <c:pt idx="1438">
                        <c:v>19.100000000000001</c:v>
                      </c:pt>
                      <c:pt idx="1439">
                        <c:v>19.100000000000001</c:v>
                      </c:pt>
                      <c:pt idx="1440">
                        <c:v>19.100000000000001</c:v>
                      </c:pt>
                      <c:pt idx="1441">
                        <c:v>19.100000000000001</c:v>
                      </c:pt>
                      <c:pt idx="1442">
                        <c:v>19.100000000000001</c:v>
                      </c:pt>
                      <c:pt idx="1443">
                        <c:v>19.05</c:v>
                      </c:pt>
                      <c:pt idx="1444">
                        <c:v>19.05</c:v>
                      </c:pt>
                      <c:pt idx="1445">
                        <c:v>19.05</c:v>
                      </c:pt>
                      <c:pt idx="1446">
                        <c:v>19.05</c:v>
                      </c:pt>
                      <c:pt idx="1447">
                        <c:v>19</c:v>
                      </c:pt>
                      <c:pt idx="1448">
                        <c:v>19</c:v>
                      </c:pt>
                      <c:pt idx="1449">
                        <c:v>19</c:v>
                      </c:pt>
                      <c:pt idx="1450">
                        <c:v>19</c:v>
                      </c:pt>
                      <c:pt idx="1451">
                        <c:v>18.95</c:v>
                      </c:pt>
                      <c:pt idx="1452">
                        <c:v>18.95</c:v>
                      </c:pt>
                      <c:pt idx="1453">
                        <c:v>18.899999999999999</c:v>
                      </c:pt>
                      <c:pt idx="1454">
                        <c:v>18.850000000000001</c:v>
                      </c:pt>
                      <c:pt idx="1455">
                        <c:v>18.850000000000001</c:v>
                      </c:pt>
                      <c:pt idx="1456">
                        <c:v>18.8</c:v>
                      </c:pt>
                      <c:pt idx="1457">
                        <c:v>18.75</c:v>
                      </c:pt>
                      <c:pt idx="1458">
                        <c:v>18.7</c:v>
                      </c:pt>
                      <c:pt idx="1459">
                        <c:v>18.649999999999999</c:v>
                      </c:pt>
                      <c:pt idx="1460">
                        <c:v>18.649999999999999</c:v>
                      </c:pt>
                      <c:pt idx="1461">
                        <c:v>18.649999999999999</c:v>
                      </c:pt>
                      <c:pt idx="1462">
                        <c:v>18.600000000000001</c:v>
                      </c:pt>
                      <c:pt idx="1463">
                        <c:v>18.55</c:v>
                      </c:pt>
                      <c:pt idx="1464">
                        <c:v>18.5</c:v>
                      </c:pt>
                      <c:pt idx="1465">
                        <c:v>18.45</c:v>
                      </c:pt>
                      <c:pt idx="1466">
                        <c:v>18.399999999999999</c:v>
                      </c:pt>
                      <c:pt idx="1467">
                        <c:v>18.399999999999999</c:v>
                      </c:pt>
                      <c:pt idx="1468">
                        <c:v>18.350000000000001</c:v>
                      </c:pt>
                      <c:pt idx="1469">
                        <c:v>18.350000000000001</c:v>
                      </c:pt>
                      <c:pt idx="1470">
                        <c:v>18.3</c:v>
                      </c:pt>
                      <c:pt idx="1471">
                        <c:v>18.25</c:v>
                      </c:pt>
                      <c:pt idx="1472">
                        <c:v>18.2</c:v>
                      </c:pt>
                      <c:pt idx="1473">
                        <c:v>18.149999999999999</c:v>
                      </c:pt>
                      <c:pt idx="1474">
                        <c:v>18.100000000000001</c:v>
                      </c:pt>
                      <c:pt idx="1475">
                        <c:v>18.05</c:v>
                      </c:pt>
                      <c:pt idx="1476">
                        <c:v>18</c:v>
                      </c:pt>
                      <c:pt idx="1477">
                        <c:v>17.95</c:v>
                      </c:pt>
                      <c:pt idx="1478">
                        <c:v>17.95</c:v>
                      </c:pt>
                      <c:pt idx="1479">
                        <c:v>17.899999999999999</c:v>
                      </c:pt>
                      <c:pt idx="1480">
                        <c:v>17.850000000000001</c:v>
                      </c:pt>
                      <c:pt idx="1481">
                        <c:v>17.8</c:v>
                      </c:pt>
                      <c:pt idx="1482">
                        <c:v>17.75</c:v>
                      </c:pt>
                      <c:pt idx="1483">
                        <c:v>17.649999999999999</c:v>
                      </c:pt>
                      <c:pt idx="1484">
                        <c:v>17.600000000000001</c:v>
                      </c:pt>
                      <c:pt idx="1485">
                        <c:v>17.55</c:v>
                      </c:pt>
                      <c:pt idx="1486">
                        <c:v>17.5</c:v>
                      </c:pt>
                      <c:pt idx="1487">
                        <c:v>17.399999999999999</c:v>
                      </c:pt>
                      <c:pt idx="1488">
                        <c:v>17.399999999999999</c:v>
                      </c:pt>
                      <c:pt idx="1489">
                        <c:v>17.350000000000001</c:v>
                      </c:pt>
                      <c:pt idx="1490">
                        <c:v>17.3</c:v>
                      </c:pt>
                      <c:pt idx="1491">
                        <c:v>17.2</c:v>
                      </c:pt>
                      <c:pt idx="1492">
                        <c:v>17.149999999999999</c:v>
                      </c:pt>
                      <c:pt idx="1493">
                        <c:v>17.05</c:v>
                      </c:pt>
                      <c:pt idx="1494">
                        <c:v>17</c:v>
                      </c:pt>
                      <c:pt idx="1495">
                        <c:v>16.899999999999999</c:v>
                      </c:pt>
                      <c:pt idx="1496">
                        <c:v>16.850000000000001</c:v>
                      </c:pt>
                      <c:pt idx="1497">
                        <c:v>16.850000000000001</c:v>
                      </c:pt>
                      <c:pt idx="1498">
                        <c:v>16.75</c:v>
                      </c:pt>
                      <c:pt idx="1499">
                        <c:v>16.7</c:v>
                      </c:pt>
                      <c:pt idx="1500">
                        <c:v>16.600000000000001</c:v>
                      </c:pt>
                      <c:pt idx="1501">
                        <c:v>16.5</c:v>
                      </c:pt>
                      <c:pt idx="1502">
                        <c:v>16.45</c:v>
                      </c:pt>
                      <c:pt idx="1503">
                        <c:v>16.350000000000001</c:v>
                      </c:pt>
                      <c:pt idx="1504">
                        <c:v>16.25</c:v>
                      </c:pt>
                      <c:pt idx="1505">
                        <c:v>16.2</c:v>
                      </c:pt>
                      <c:pt idx="1506">
                        <c:v>16.100000000000001</c:v>
                      </c:pt>
                      <c:pt idx="1507">
                        <c:v>16.100000000000001</c:v>
                      </c:pt>
                      <c:pt idx="1508">
                        <c:v>16</c:v>
                      </c:pt>
                      <c:pt idx="1509">
                        <c:v>15.95</c:v>
                      </c:pt>
                      <c:pt idx="1510">
                        <c:v>15.85</c:v>
                      </c:pt>
                      <c:pt idx="1511">
                        <c:v>15.75</c:v>
                      </c:pt>
                      <c:pt idx="1512">
                        <c:v>15.7</c:v>
                      </c:pt>
                      <c:pt idx="1513">
                        <c:v>15.6</c:v>
                      </c:pt>
                      <c:pt idx="1514">
                        <c:v>15.6</c:v>
                      </c:pt>
                      <c:pt idx="1515">
                        <c:v>15.5</c:v>
                      </c:pt>
                      <c:pt idx="1516">
                        <c:v>15.4</c:v>
                      </c:pt>
                      <c:pt idx="1517">
                        <c:v>15.35</c:v>
                      </c:pt>
                      <c:pt idx="1518">
                        <c:v>15.25</c:v>
                      </c:pt>
                      <c:pt idx="1519">
                        <c:v>15.15</c:v>
                      </c:pt>
                      <c:pt idx="1520">
                        <c:v>15.05</c:v>
                      </c:pt>
                      <c:pt idx="1521">
                        <c:v>14.95</c:v>
                      </c:pt>
                      <c:pt idx="1522">
                        <c:v>14.9</c:v>
                      </c:pt>
                      <c:pt idx="1523">
                        <c:v>14.8</c:v>
                      </c:pt>
                      <c:pt idx="1524">
                        <c:v>14.7</c:v>
                      </c:pt>
                      <c:pt idx="1525">
                        <c:v>14.7</c:v>
                      </c:pt>
                      <c:pt idx="1526">
                        <c:v>14.6</c:v>
                      </c:pt>
                      <c:pt idx="1527">
                        <c:v>14.55</c:v>
                      </c:pt>
                      <c:pt idx="1528">
                        <c:v>14.45</c:v>
                      </c:pt>
                      <c:pt idx="1529">
                        <c:v>14.35</c:v>
                      </c:pt>
                      <c:pt idx="1530">
                        <c:v>14.3</c:v>
                      </c:pt>
                      <c:pt idx="1531">
                        <c:v>14.2</c:v>
                      </c:pt>
                      <c:pt idx="1532">
                        <c:v>14.1</c:v>
                      </c:pt>
                      <c:pt idx="1533">
                        <c:v>14</c:v>
                      </c:pt>
                      <c:pt idx="1534">
                        <c:v>13.95</c:v>
                      </c:pt>
                      <c:pt idx="1535">
                        <c:v>13.95</c:v>
                      </c:pt>
                      <c:pt idx="1536">
                        <c:v>13.85</c:v>
                      </c:pt>
                      <c:pt idx="1537">
                        <c:v>13.75</c:v>
                      </c:pt>
                      <c:pt idx="1538">
                        <c:v>13.7</c:v>
                      </c:pt>
                      <c:pt idx="1539">
                        <c:v>13.6</c:v>
                      </c:pt>
                      <c:pt idx="1540">
                        <c:v>13.5</c:v>
                      </c:pt>
                      <c:pt idx="1541">
                        <c:v>13.45</c:v>
                      </c:pt>
                      <c:pt idx="1542">
                        <c:v>13.45</c:v>
                      </c:pt>
                      <c:pt idx="1543">
                        <c:v>13.35</c:v>
                      </c:pt>
                      <c:pt idx="1544">
                        <c:v>13.3</c:v>
                      </c:pt>
                      <c:pt idx="1545">
                        <c:v>13.2</c:v>
                      </c:pt>
                      <c:pt idx="1546">
                        <c:v>13.1</c:v>
                      </c:pt>
                      <c:pt idx="1547">
                        <c:v>13.05</c:v>
                      </c:pt>
                      <c:pt idx="1548">
                        <c:v>12.95</c:v>
                      </c:pt>
                      <c:pt idx="1549">
                        <c:v>12.9</c:v>
                      </c:pt>
                      <c:pt idx="1550">
                        <c:v>12.8</c:v>
                      </c:pt>
                      <c:pt idx="1551">
                        <c:v>12.75</c:v>
                      </c:pt>
                      <c:pt idx="1552">
                        <c:v>12.65</c:v>
                      </c:pt>
                      <c:pt idx="1553">
                        <c:v>12.65</c:v>
                      </c:pt>
                      <c:pt idx="1554">
                        <c:v>12.6</c:v>
                      </c:pt>
                      <c:pt idx="1555">
                        <c:v>12.5</c:v>
                      </c:pt>
                      <c:pt idx="1556">
                        <c:v>12.45</c:v>
                      </c:pt>
                      <c:pt idx="1557">
                        <c:v>12.35</c:v>
                      </c:pt>
                      <c:pt idx="1558">
                        <c:v>12.3</c:v>
                      </c:pt>
                      <c:pt idx="1559">
                        <c:v>12.25</c:v>
                      </c:pt>
                      <c:pt idx="1560">
                        <c:v>12.15</c:v>
                      </c:pt>
                      <c:pt idx="1561">
                        <c:v>12.1</c:v>
                      </c:pt>
                      <c:pt idx="1562">
                        <c:v>12.1</c:v>
                      </c:pt>
                      <c:pt idx="1563">
                        <c:v>12</c:v>
                      </c:pt>
                      <c:pt idx="1564">
                        <c:v>11.95</c:v>
                      </c:pt>
                      <c:pt idx="1565">
                        <c:v>11.9</c:v>
                      </c:pt>
                      <c:pt idx="1566">
                        <c:v>11.8</c:v>
                      </c:pt>
                      <c:pt idx="1567">
                        <c:v>11.75</c:v>
                      </c:pt>
                      <c:pt idx="1568">
                        <c:v>11.7</c:v>
                      </c:pt>
                      <c:pt idx="1569">
                        <c:v>11.6</c:v>
                      </c:pt>
                      <c:pt idx="1570">
                        <c:v>11.6</c:v>
                      </c:pt>
                      <c:pt idx="1571">
                        <c:v>11.5</c:v>
                      </c:pt>
                      <c:pt idx="1572">
                        <c:v>11.5</c:v>
                      </c:pt>
                      <c:pt idx="1573">
                        <c:v>11.4</c:v>
                      </c:pt>
                      <c:pt idx="1574">
                        <c:v>11.35</c:v>
                      </c:pt>
                      <c:pt idx="1575">
                        <c:v>11.3</c:v>
                      </c:pt>
                      <c:pt idx="1576">
                        <c:v>11.2</c:v>
                      </c:pt>
                      <c:pt idx="1577">
                        <c:v>11.15</c:v>
                      </c:pt>
                      <c:pt idx="1578">
                        <c:v>11.1</c:v>
                      </c:pt>
                      <c:pt idx="1579">
                        <c:v>11.05</c:v>
                      </c:pt>
                      <c:pt idx="1580">
                        <c:v>10.95</c:v>
                      </c:pt>
                      <c:pt idx="1581">
                        <c:v>10.95</c:v>
                      </c:pt>
                      <c:pt idx="1582">
                        <c:v>10.9</c:v>
                      </c:pt>
                      <c:pt idx="1583">
                        <c:v>10.85</c:v>
                      </c:pt>
                      <c:pt idx="1584">
                        <c:v>10.8</c:v>
                      </c:pt>
                      <c:pt idx="1585">
                        <c:v>10.7</c:v>
                      </c:pt>
                      <c:pt idx="1586">
                        <c:v>10.65</c:v>
                      </c:pt>
                      <c:pt idx="1587">
                        <c:v>10.6</c:v>
                      </c:pt>
                      <c:pt idx="1588">
                        <c:v>10.55</c:v>
                      </c:pt>
                      <c:pt idx="1589">
                        <c:v>10.5</c:v>
                      </c:pt>
                      <c:pt idx="1590">
                        <c:v>10.5</c:v>
                      </c:pt>
                      <c:pt idx="1591">
                        <c:v>10.45</c:v>
                      </c:pt>
                      <c:pt idx="1592">
                        <c:v>10.35</c:v>
                      </c:pt>
                      <c:pt idx="1593">
                        <c:v>10.3</c:v>
                      </c:pt>
                      <c:pt idx="1594">
                        <c:v>10.25</c:v>
                      </c:pt>
                      <c:pt idx="1595">
                        <c:v>10.199999999999999</c:v>
                      </c:pt>
                      <c:pt idx="1596">
                        <c:v>10.15</c:v>
                      </c:pt>
                      <c:pt idx="1597">
                        <c:v>10.1</c:v>
                      </c:pt>
                      <c:pt idx="1598">
                        <c:v>10.050000000000001</c:v>
                      </c:pt>
                      <c:pt idx="1599">
                        <c:v>10</c:v>
                      </c:pt>
                      <c:pt idx="1600">
                        <c:v>10</c:v>
                      </c:pt>
                      <c:pt idx="1601">
                        <c:v>9.9499999999999993</c:v>
                      </c:pt>
                      <c:pt idx="1602">
                        <c:v>9.9</c:v>
                      </c:pt>
                      <c:pt idx="1603">
                        <c:v>9.85</c:v>
                      </c:pt>
                      <c:pt idx="1604">
                        <c:v>9.8000000000000007</c:v>
                      </c:pt>
                      <c:pt idx="1605">
                        <c:v>9.75</c:v>
                      </c:pt>
                      <c:pt idx="1606">
                        <c:v>9.7000000000000011</c:v>
                      </c:pt>
                      <c:pt idx="1607">
                        <c:v>9.65</c:v>
                      </c:pt>
                      <c:pt idx="1608">
                        <c:v>9.6</c:v>
                      </c:pt>
                      <c:pt idx="1609">
                        <c:v>9.6</c:v>
                      </c:pt>
                      <c:pt idx="1610">
                        <c:v>9.5500000000000007</c:v>
                      </c:pt>
                      <c:pt idx="1611">
                        <c:v>9.5</c:v>
                      </c:pt>
                      <c:pt idx="1612">
                        <c:v>9.4499999999999993</c:v>
                      </c:pt>
                      <c:pt idx="1613">
                        <c:v>9.4</c:v>
                      </c:pt>
                      <c:pt idx="1614">
                        <c:v>9.35</c:v>
                      </c:pt>
                      <c:pt idx="1615">
                        <c:v>9.3000000000000007</c:v>
                      </c:pt>
                      <c:pt idx="1616">
                        <c:v>9.25</c:v>
                      </c:pt>
                      <c:pt idx="1617">
                        <c:v>9.25</c:v>
                      </c:pt>
                      <c:pt idx="1618">
                        <c:v>9.25</c:v>
                      </c:pt>
                      <c:pt idx="1619">
                        <c:v>9.2000000000000011</c:v>
                      </c:pt>
                      <c:pt idx="1620">
                        <c:v>9.15</c:v>
                      </c:pt>
                      <c:pt idx="1621">
                        <c:v>9.1</c:v>
                      </c:pt>
                      <c:pt idx="1622">
                        <c:v>9.0500000000000007</c:v>
                      </c:pt>
                      <c:pt idx="1623">
                        <c:v>9</c:v>
                      </c:pt>
                      <c:pt idx="1624">
                        <c:v>9</c:v>
                      </c:pt>
                      <c:pt idx="1625">
                        <c:v>8.9499999999999993</c:v>
                      </c:pt>
                      <c:pt idx="1626">
                        <c:v>8.9</c:v>
                      </c:pt>
                      <c:pt idx="1627">
                        <c:v>8.85</c:v>
                      </c:pt>
                      <c:pt idx="1628">
                        <c:v>8.85</c:v>
                      </c:pt>
                      <c:pt idx="1629">
                        <c:v>8.85</c:v>
                      </c:pt>
                      <c:pt idx="1630">
                        <c:v>8.8000000000000007</c:v>
                      </c:pt>
                      <c:pt idx="1631">
                        <c:v>8.75</c:v>
                      </c:pt>
                      <c:pt idx="1632">
                        <c:v>8.7000000000000011</c:v>
                      </c:pt>
                      <c:pt idx="1633">
                        <c:v>8.7000000000000011</c:v>
                      </c:pt>
                      <c:pt idx="1634">
                        <c:v>8.65</c:v>
                      </c:pt>
                      <c:pt idx="1635">
                        <c:v>8.6</c:v>
                      </c:pt>
                      <c:pt idx="1636">
                        <c:v>8.6</c:v>
                      </c:pt>
                      <c:pt idx="1637">
                        <c:v>8.6</c:v>
                      </c:pt>
                      <c:pt idx="1638">
                        <c:v>8.5500000000000007</c:v>
                      </c:pt>
                      <c:pt idx="1639">
                        <c:v>8.5</c:v>
                      </c:pt>
                      <c:pt idx="1640">
                        <c:v>8.5</c:v>
                      </c:pt>
                      <c:pt idx="1641">
                        <c:v>8.4499999999999993</c:v>
                      </c:pt>
                      <c:pt idx="1642">
                        <c:v>8.4</c:v>
                      </c:pt>
                      <c:pt idx="1643">
                        <c:v>8.4</c:v>
                      </c:pt>
                      <c:pt idx="1644">
                        <c:v>8.35</c:v>
                      </c:pt>
                      <c:pt idx="1645">
                        <c:v>8.35</c:v>
                      </c:pt>
                      <c:pt idx="1646">
                        <c:v>8.3000000000000007</c:v>
                      </c:pt>
                      <c:pt idx="1647">
                        <c:v>8.3000000000000007</c:v>
                      </c:pt>
                      <c:pt idx="1648">
                        <c:v>8.25</c:v>
                      </c:pt>
                      <c:pt idx="1649">
                        <c:v>8.25</c:v>
                      </c:pt>
                      <c:pt idx="1650">
                        <c:v>8.2000000000000011</c:v>
                      </c:pt>
                      <c:pt idx="1651">
                        <c:v>8.2000000000000011</c:v>
                      </c:pt>
                      <c:pt idx="1652">
                        <c:v>8.15</c:v>
                      </c:pt>
                      <c:pt idx="1653">
                        <c:v>8.1</c:v>
                      </c:pt>
                      <c:pt idx="1654">
                        <c:v>8.1</c:v>
                      </c:pt>
                      <c:pt idx="1655">
                        <c:v>8.0500000000000007</c:v>
                      </c:pt>
                      <c:pt idx="1656">
                        <c:v>8.0500000000000007</c:v>
                      </c:pt>
                      <c:pt idx="1657">
                        <c:v>8.0500000000000007</c:v>
                      </c:pt>
                      <c:pt idx="1658">
                        <c:v>8</c:v>
                      </c:pt>
                      <c:pt idx="1659">
                        <c:v>8</c:v>
                      </c:pt>
                      <c:pt idx="1660">
                        <c:v>7.95</c:v>
                      </c:pt>
                      <c:pt idx="1661">
                        <c:v>7.95</c:v>
                      </c:pt>
                      <c:pt idx="1662">
                        <c:v>7.9</c:v>
                      </c:pt>
                      <c:pt idx="1663">
                        <c:v>7.9</c:v>
                      </c:pt>
                      <c:pt idx="1664">
                        <c:v>7.85</c:v>
                      </c:pt>
                      <c:pt idx="1665">
                        <c:v>7.85</c:v>
                      </c:pt>
                      <c:pt idx="1666">
                        <c:v>7.85</c:v>
                      </c:pt>
                      <c:pt idx="1667">
                        <c:v>7.85</c:v>
                      </c:pt>
                      <c:pt idx="1668">
                        <c:v>7.8</c:v>
                      </c:pt>
                      <c:pt idx="1669">
                        <c:v>7.8</c:v>
                      </c:pt>
                      <c:pt idx="1670">
                        <c:v>7.75</c:v>
                      </c:pt>
                      <c:pt idx="1671">
                        <c:v>7.75</c:v>
                      </c:pt>
                      <c:pt idx="1672">
                        <c:v>7.7</c:v>
                      </c:pt>
                      <c:pt idx="1673">
                        <c:v>7.7</c:v>
                      </c:pt>
                      <c:pt idx="1674">
                        <c:v>7.7</c:v>
                      </c:pt>
                      <c:pt idx="1675">
                        <c:v>7.7</c:v>
                      </c:pt>
                      <c:pt idx="1676">
                        <c:v>7.6499999999999977</c:v>
                      </c:pt>
                      <c:pt idx="1677">
                        <c:v>7.6499999999999977</c:v>
                      </c:pt>
                      <c:pt idx="1678">
                        <c:v>7.6</c:v>
                      </c:pt>
                      <c:pt idx="1679">
                        <c:v>7.6</c:v>
                      </c:pt>
                      <c:pt idx="1680">
                        <c:v>7.6</c:v>
                      </c:pt>
                      <c:pt idx="1681">
                        <c:v>7.55</c:v>
                      </c:pt>
                      <c:pt idx="1682">
                        <c:v>7.55</c:v>
                      </c:pt>
                      <c:pt idx="1683">
                        <c:v>7.55</c:v>
                      </c:pt>
                      <c:pt idx="1684">
                        <c:v>7.55</c:v>
                      </c:pt>
                      <c:pt idx="1685">
                        <c:v>7.5</c:v>
                      </c:pt>
                      <c:pt idx="1686">
                        <c:v>7.5</c:v>
                      </c:pt>
                      <c:pt idx="1687">
                        <c:v>7.5</c:v>
                      </c:pt>
                      <c:pt idx="1688">
                        <c:v>7.45</c:v>
                      </c:pt>
                      <c:pt idx="1689">
                        <c:v>7.45</c:v>
                      </c:pt>
                      <c:pt idx="1690">
                        <c:v>7.45</c:v>
                      </c:pt>
                      <c:pt idx="1691">
                        <c:v>7.4</c:v>
                      </c:pt>
                      <c:pt idx="1692">
                        <c:v>7.4</c:v>
                      </c:pt>
                      <c:pt idx="1693">
                        <c:v>7.4</c:v>
                      </c:pt>
                      <c:pt idx="1694">
                        <c:v>7.4</c:v>
                      </c:pt>
                      <c:pt idx="1695">
                        <c:v>7.35</c:v>
                      </c:pt>
                      <c:pt idx="1696">
                        <c:v>7.35</c:v>
                      </c:pt>
                      <c:pt idx="1697">
                        <c:v>7.35</c:v>
                      </c:pt>
                      <c:pt idx="1698">
                        <c:v>7.35</c:v>
                      </c:pt>
                      <c:pt idx="1699">
                        <c:v>7.3</c:v>
                      </c:pt>
                      <c:pt idx="1700">
                        <c:v>7.3</c:v>
                      </c:pt>
                      <c:pt idx="1701">
                        <c:v>7.3</c:v>
                      </c:pt>
                      <c:pt idx="1702">
                        <c:v>7.25</c:v>
                      </c:pt>
                      <c:pt idx="1703">
                        <c:v>7.25</c:v>
                      </c:pt>
                      <c:pt idx="1704">
                        <c:v>7.25</c:v>
                      </c:pt>
                      <c:pt idx="1705">
                        <c:v>7.25</c:v>
                      </c:pt>
                      <c:pt idx="1706">
                        <c:v>7.25</c:v>
                      </c:pt>
                      <c:pt idx="1707">
                        <c:v>7.2</c:v>
                      </c:pt>
                      <c:pt idx="1708">
                        <c:v>7.2</c:v>
                      </c:pt>
                      <c:pt idx="1709">
                        <c:v>7.2</c:v>
                      </c:pt>
                      <c:pt idx="1710">
                        <c:v>7.1499999999999986</c:v>
                      </c:pt>
                      <c:pt idx="1711">
                        <c:v>7.1499999999999986</c:v>
                      </c:pt>
                      <c:pt idx="1712">
                        <c:v>7.1499999999999986</c:v>
                      </c:pt>
                      <c:pt idx="1713">
                        <c:v>7.1499999999999986</c:v>
                      </c:pt>
                      <c:pt idx="1714">
                        <c:v>7.1499999999999986</c:v>
                      </c:pt>
                      <c:pt idx="1715">
                        <c:v>7.1</c:v>
                      </c:pt>
                      <c:pt idx="1716">
                        <c:v>7.1</c:v>
                      </c:pt>
                      <c:pt idx="1717">
                        <c:v>7.1</c:v>
                      </c:pt>
                      <c:pt idx="1718">
                        <c:v>7.1</c:v>
                      </c:pt>
                      <c:pt idx="1719">
                        <c:v>7.05</c:v>
                      </c:pt>
                      <c:pt idx="1720">
                        <c:v>7.05</c:v>
                      </c:pt>
                      <c:pt idx="1721">
                        <c:v>7.05</c:v>
                      </c:pt>
                      <c:pt idx="1722">
                        <c:v>7.05</c:v>
                      </c:pt>
                      <c:pt idx="1723">
                        <c:v>7.05</c:v>
                      </c:pt>
                      <c:pt idx="1724">
                        <c:v>7</c:v>
                      </c:pt>
                      <c:pt idx="1725">
                        <c:v>7</c:v>
                      </c:pt>
                      <c:pt idx="1726">
                        <c:v>7</c:v>
                      </c:pt>
                      <c:pt idx="1727">
                        <c:v>7</c:v>
                      </c:pt>
                      <c:pt idx="1728">
                        <c:v>6.95</c:v>
                      </c:pt>
                      <c:pt idx="1729">
                        <c:v>6.95</c:v>
                      </c:pt>
                      <c:pt idx="1730">
                        <c:v>6.95</c:v>
                      </c:pt>
                      <c:pt idx="1731">
                        <c:v>6.95</c:v>
                      </c:pt>
                      <c:pt idx="1732">
                        <c:v>6.95</c:v>
                      </c:pt>
                      <c:pt idx="1733">
                        <c:v>6.95</c:v>
                      </c:pt>
                      <c:pt idx="1734">
                        <c:v>6.9</c:v>
                      </c:pt>
                      <c:pt idx="1735">
                        <c:v>6.9</c:v>
                      </c:pt>
                      <c:pt idx="1736">
                        <c:v>6.9</c:v>
                      </c:pt>
                      <c:pt idx="1737">
                        <c:v>6.9</c:v>
                      </c:pt>
                      <c:pt idx="1738">
                        <c:v>6.9</c:v>
                      </c:pt>
                      <c:pt idx="1739">
                        <c:v>6.85</c:v>
                      </c:pt>
                      <c:pt idx="1740">
                        <c:v>6.85</c:v>
                      </c:pt>
                      <c:pt idx="1741">
                        <c:v>6.85</c:v>
                      </c:pt>
                      <c:pt idx="1742">
                        <c:v>6.85</c:v>
                      </c:pt>
                      <c:pt idx="1743">
                        <c:v>6.85</c:v>
                      </c:pt>
                      <c:pt idx="1744">
                        <c:v>6.85</c:v>
                      </c:pt>
                      <c:pt idx="1745">
                        <c:v>6.85</c:v>
                      </c:pt>
                      <c:pt idx="1746">
                        <c:v>6.8</c:v>
                      </c:pt>
                      <c:pt idx="1747">
                        <c:v>6.8</c:v>
                      </c:pt>
                      <c:pt idx="1748">
                        <c:v>6.8</c:v>
                      </c:pt>
                      <c:pt idx="1749">
                        <c:v>6.8</c:v>
                      </c:pt>
                      <c:pt idx="1750">
                        <c:v>6.8</c:v>
                      </c:pt>
                      <c:pt idx="1751">
                        <c:v>6.8</c:v>
                      </c:pt>
                      <c:pt idx="1752">
                        <c:v>6.8</c:v>
                      </c:pt>
                      <c:pt idx="1753">
                        <c:v>6.8</c:v>
                      </c:pt>
                      <c:pt idx="1754">
                        <c:v>6.75</c:v>
                      </c:pt>
                      <c:pt idx="1755">
                        <c:v>6.75</c:v>
                      </c:pt>
                      <c:pt idx="1756">
                        <c:v>6.75</c:v>
                      </c:pt>
                      <c:pt idx="1757">
                        <c:v>6.75</c:v>
                      </c:pt>
                      <c:pt idx="1758">
                        <c:v>6.75</c:v>
                      </c:pt>
                      <c:pt idx="1759">
                        <c:v>6.75</c:v>
                      </c:pt>
                      <c:pt idx="1760">
                        <c:v>6.75</c:v>
                      </c:pt>
                      <c:pt idx="1761">
                        <c:v>6.75</c:v>
                      </c:pt>
                      <c:pt idx="1762">
                        <c:v>6.7</c:v>
                      </c:pt>
                      <c:pt idx="1763">
                        <c:v>6.7</c:v>
                      </c:pt>
                      <c:pt idx="1764">
                        <c:v>6.7</c:v>
                      </c:pt>
                      <c:pt idx="1765">
                        <c:v>6.7</c:v>
                      </c:pt>
                      <c:pt idx="1766">
                        <c:v>6.7</c:v>
                      </c:pt>
                      <c:pt idx="1767">
                        <c:v>6.7</c:v>
                      </c:pt>
                      <c:pt idx="1768">
                        <c:v>6.7</c:v>
                      </c:pt>
                      <c:pt idx="1769">
                        <c:v>6.7</c:v>
                      </c:pt>
                      <c:pt idx="1770">
                        <c:v>6.7</c:v>
                      </c:pt>
                      <c:pt idx="1771">
                        <c:v>6.6499999999999977</c:v>
                      </c:pt>
                      <c:pt idx="1772">
                        <c:v>6.6499999999999977</c:v>
                      </c:pt>
                      <c:pt idx="1773">
                        <c:v>6.6499999999999977</c:v>
                      </c:pt>
                      <c:pt idx="1774">
                        <c:v>6.6499999999999977</c:v>
                      </c:pt>
                      <c:pt idx="1775">
                        <c:v>6.6499999999999977</c:v>
                      </c:pt>
                      <c:pt idx="1776">
                        <c:v>6.6499999999999977</c:v>
                      </c:pt>
                      <c:pt idx="1777">
                        <c:v>6.6499999999999977</c:v>
                      </c:pt>
                      <c:pt idx="1778">
                        <c:v>6.6499999999999977</c:v>
                      </c:pt>
                      <c:pt idx="1779">
                        <c:v>6.6499999999999977</c:v>
                      </c:pt>
                      <c:pt idx="1780">
                        <c:v>6.6499999999999977</c:v>
                      </c:pt>
                      <c:pt idx="1781">
                        <c:v>6.6</c:v>
                      </c:pt>
                      <c:pt idx="1782">
                        <c:v>6.6</c:v>
                      </c:pt>
                      <c:pt idx="1783">
                        <c:v>6.6</c:v>
                      </c:pt>
                      <c:pt idx="1784">
                        <c:v>6.6</c:v>
                      </c:pt>
                      <c:pt idx="1785">
                        <c:v>6.6</c:v>
                      </c:pt>
                      <c:pt idx="1786">
                        <c:v>6.6</c:v>
                      </c:pt>
                      <c:pt idx="1787">
                        <c:v>6.6</c:v>
                      </c:pt>
                      <c:pt idx="1788">
                        <c:v>6.6</c:v>
                      </c:pt>
                      <c:pt idx="1789">
                        <c:v>6.6</c:v>
                      </c:pt>
                      <c:pt idx="1790">
                        <c:v>6.6</c:v>
                      </c:pt>
                      <c:pt idx="1791">
                        <c:v>6.6</c:v>
                      </c:pt>
                      <c:pt idx="1792">
                        <c:v>6.6</c:v>
                      </c:pt>
                      <c:pt idx="1793">
                        <c:v>6.55</c:v>
                      </c:pt>
                      <c:pt idx="1794">
                        <c:v>6.55</c:v>
                      </c:pt>
                      <c:pt idx="1795">
                        <c:v>6.55</c:v>
                      </c:pt>
                      <c:pt idx="1796">
                        <c:v>6.55</c:v>
                      </c:pt>
                      <c:pt idx="1797">
                        <c:v>6.55</c:v>
                      </c:pt>
                      <c:pt idx="1798">
                        <c:v>6.55</c:v>
                      </c:pt>
                      <c:pt idx="1799">
                        <c:v>6</c:v>
                      </c:pt>
                      <c:pt idx="1800">
                        <c:v>6</c:v>
                      </c:pt>
                      <c:pt idx="1801">
                        <c:v>6</c:v>
                      </c:pt>
                      <c:pt idx="1802">
                        <c:v>6</c:v>
                      </c:pt>
                      <c:pt idx="1803">
                        <c:v>6</c:v>
                      </c:pt>
                      <c:pt idx="1804">
                        <c:v>6</c:v>
                      </c:pt>
                      <c:pt idx="1805">
                        <c:v>6</c:v>
                      </c:pt>
                      <c:pt idx="1806">
                        <c:v>6</c:v>
                      </c:pt>
                      <c:pt idx="1807">
                        <c:v>6</c:v>
                      </c:pt>
                      <c:pt idx="1808">
                        <c:v>6</c:v>
                      </c:pt>
                      <c:pt idx="1809">
                        <c:v>6</c:v>
                      </c:pt>
                      <c:pt idx="1810">
                        <c:v>6</c:v>
                      </c:pt>
                      <c:pt idx="1811">
                        <c:v>6</c:v>
                      </c:pt>
                      <c:pt idx="1812">
                        <c:v>6</c:v>
                      </c:pt>
                      <c:pt idx="1813">
                        <c:v>6</c:v>
                      </c:pt>
                      <c:pt idx="1814">
                        <c:v>6</c:v>
                      </c:pt>
                      <c:pt idx="1815">
                        <c:v>6</c:v>
                      </c:pt>
                      <c:pt idx="1816">
                        <c:v>6</c:v>
                      </c:pt>
                      <c:pt idx="1817">
                        <c:v>6</c:v>
                      </c:pt>
                      <c:pt idx="1818">
                        <c:v>6</c:v>
                      </c:pt>
                      <c:pt idx="1819">
                        <c:v>6</c:v>
                      </c:pt>
                      <c:pt idx="1820">
                        <c:v>6</c:v>
                      </c:pt>
                      <c:pt idx="1821">
                        <c:v>6</c:v>
                      </c:pt>
                      <c:pt idx="1822">
                        <c:v>6</c:v>
                      </c:pt>
                      <c:pt idx="1823">
                        <c:v>6</c:v>
                      </c:pt>
                      <c:pt idx="1824">
                        <c:v>6</c:v>
                      </c:pt>
                      <c:pt idx="1825">
                        <c:v>6</c:v>
                      </c:pt>
                      <c:pt idx="1826">
                        <c:v>6</c:v>
                      </c:pt>
                      <c:pt idx="1827">
                        <c:v>6</c:v>
                      </c:pt>
                      <c:pt idx="1828">
                        <c:v>6</c:v>
                      </c:pt>
                      <c:pt idx="1829">
                        <c:v>6</c:v>
                      </c:pt>
                      <c:pt idx="1830">
                        <c:v>6</c:v>
                      </c:pt>
                      <c:pt idx="1831">
                        <c:v>6</c:v>
                      </c:pt>
                      <c:pt idx="1832">
                        <c:v>6</c:v>
                      </c:pt>
                      <c:pt idx="1833">
                        <c:v>6</c:v>
                      </c:pt>
                      <c:pt idx="1834">
                        <c:v>6</c:v>
                      </c:pt>
                      <c:pt idx="1835">
                        <c:v>6</c:v>
                      </c:pt>
                      <c:pt idx="1836">
                        <c:v>6</c:v>
                      </c:pt>
                      <c:pt idx="1837">
                        <c:v>6</c:v>
                      </c:pt>
                      <c:pt idx="1838">
                        <c:v>6</c:v>
                      </c:pt>
                      <c:pt idx="1839">
                        <c:v>6</c:v>
                      </c:pt>
                      <c:pt idx="1840">
                        <c:v>6</c:v>
                      </c:pt>
                      <c:pt idx="1841">
                        <c:v>6</c:v>
                      </c:pt>
                      <c:pt idx="1842">
                        <c:v>6</c:v>
                      </c:pt>
                      <c:pt idx="1843">
                        <c:v>6</c:v>
                      </c:pt>
                      <c:pt idx="1844">
                        <c:v>6</c:v>
                      </c:pt>
                      <c:pt idx="1845">
                        <c:v>6</c:v>
                      </c:pt>
                      <c:pt idx="1846">
                        <c:v>6</c:v>
                      </c:pt>
                      <c:pt idx="1847">
                        <c:v>6</c:v>
                      </c:pt>
                      <c:pt idx="1848">
                        <c:v>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A-A0BB-1740-8CC2-97211297759F}"/>
                  </c:ext>
                </c:extLst>
              </c15:ser>
            </c15:filteredScatterSeries>
          </c:ext>
        </c:extLst>
      </c:scatterChart>
      <c:valAx>
        <c:axId val="255087744"/>
        <c:scaling>
          <c:orientation val="minMax"/>
          <c:max val="1000"/>
        </c:scaling>
        <c:delete val="0"/>
        <c:axPos val="b"/>
        <c:title>
          <c:tx>
            <c:rich>
              <a:bodyPr/>
              <a:lstStyle/>
              <a:p>
                <a:pPr>
                  <a:defRPr/>
                </a:pPr>
                <a:r>
                  <a:rPr lang="en-GB"/>
                  <a:t>Time (sec)</a:t>
                </a:r>
              </a:p>
            </c:rich>
          </c:tx>
          <c:overlay val="0"/>
        </c:title>
        <c:numFmt formatCode="General" sourceLinked="1"/>
        <c:majorTickMark val="out"/>
        <c:minorTickMark val="none"/>
        <c:tickLblPos val="nextTo"/>
        <c:crossAx val="255089664"/>
        <c:crosses val="autoZero"/>
        <c:crossBetween val="midCat"/>
      </c:valAx>
      <c:valAx>
        <c:axId val="255089664"/>
        <c:scaling>
          <c:orientation val="minMax"/>
          <c:min val="0"/>
        </c:scaling>
        <c:delete val="0"/>
        <c:axPos val="l"/>
        <c:title>
          <c:tx>
            <c:rich>
              <a:bodyPr/>
              <a:lstStyle/>
              <a:p>
                <a:pPr>
                  <a:defRPr/>
                </a:pPr>
                <a:r>
                  <a:rPr lang="en-GB"/>
                  <a:t>Carbon Dioxide (%)</a:t>
                </a:r>
              </a:p>
            </c:rich>
          </c:tx>
          <c:overlay val="0"/>
        </c:title>
        <c:numFmt formatCode="General" sourceLinked="1"/>
        <c:majorTickMark val="out"/>
        <c:minorTickMark val="none"/>
        <c:tickLblPos val="nextTo"/>
        <c:crossAx val="255087744"/>
        <c:crosses val="autoZero"/>
        <c:crossBetween val="midCat"/>
      </c:valAx>
      <c:spPr>
        <a:noFill/>
        <a:ln w="25400">
          <a:noFill/>
        </a:ln>
      </c:spPr>
    </c:plotArea>
    <c:legend>
      <c:legendPos val="r"/>
      <c:overlay val="0"/>
    </c:legend>
    <c:plotVisOnly val="1"/>
    <c:dispBlanksAs val="gap"/>
    <c:showDLblsOverMax val="0"/>
  </c:chart>
  <c:spPr>
    <a:ln>
      <a:solidFill>
        <a:schemeClr val="bg1">
          <a:lumMod val="85000"/>
        </a:schemeClr>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15% Biomass</a:t>
            </a:r>
          </a:p>
        </c:rich>
      </c:tx>
      <c:overlay val="1"/>
    </c:title>
    <c:autoTitleDeleted val="0"/>
    <c:plotArea>
      <c:layout>
        <c:manualLayout>
          <c:layoutTarget val="inner"/>
          <c:xMode val="edge"/>
          <c:yMode val="edge"/>
          <c:x val="0.12571756567812201"/>
          <c:y val="5.0925925925925902E-2"/>
          <c:w val="0.83161576765521095"/>
          <c:h val="0.74350320793234204"/>
        </c:manualLayout>
      </c:layout>
      <c:scatterChart>
        <c:scatterStyle val="smoothMarker"/>
        <c:varyColors val="0"/>
        <c:ser>
          <c:idx val="0"/>
          <c:order val="0"/>
          <c:tx>
            <c:v>Coke</c:v>
          </c:tx>
          <c:spPr>
            <a:ln w="19050" cap="rnd">
              <a:solidFill>
                <a:schemeClr val="accent1"/>
              </a:solidFill>
              <a:round/>
            </a:ln>
            <a:effectLst/>
          </c:spPr>
          <c:marker>
            <c:symbol val="none"/>
          </c:marker>
          <c:xVal>
            <c:numRef>
              <c:f>Coke!$M$6:$M$923</c:f>
              <c:numCache>
                <c:formatCode>General</c:formatCode>
                <c:ptCount val="918"/>
                <c:pt idx="0">
                  <c:v>299.24400000000009</c:v>
                </c:pt>
                <c:pt idx="1">
                  <c:v>299.82600000000002</c:v>
                </c:pt>
                <c:pt idx="2">
                  <c:v>300.44799999999992</c:v>
                </c:pt>
                <c:pt idx="3">
                  <c:v>301.09899999999982</c:v>
                </c:pt>
                <c:pt idx="4">
                  <c:v>301.76</c:v>
                </c:pt>
                <c:pt idx="5">
                  <c:v>302.42700000000002</c:v>
                </c:pt>
                <c:pt idx="6">
                  <c:v>303.09599999999978</c:v>
                </c:pt>
                <c:pt idx="7">
                  <c:v>303.76299999999992</c:v>
                </c:pt>
                <c:pt idx="8">
                  <c:v>304.42399999999981</c:v>
                </c:pt>
                <c:pt idx="9">
                  <c:v>305.077</c:v>
                </c:pt>
                <c:pt idx="10">
                  <c:v>305.72800000000001</c:v>
                </c:pt>
                <c:pt idx="11">
                  <c:v>306.392</c:v>
                </c:pt>
                <c:pt idx="12">
                  <c:v>307.053</c:v>
                </c:pt>
                <c:pt idx="13">
                  <c:v>307.71100000000001</c:v>
                </c:pt>
                <c:pt idx="14">
                  <c:v>308.37200000000001</c:v>
                </c:pt>
                <c:pt idx="15">
                  <c:v>309.03599999999977</c:v>
                </c:pt>
                <c:pt idx="16">
                  <c:v>309.70299999999992</c:v>
                </c:pt>
                <c:pt idx="17">
                  <c:v>310.37299999999999</c:v>
                </c:pt>
                <c:pt idx="18">
                  <c:v>311.04300000000001</c:v>
                </c:pt>
                <c:pt idx="19">
                  <c:v>311.71600000000001</c:v>
                </c:pt>
                <c:pt idx="20">
                  <c:v>312.40300000000002</c:v>
                </c:pt>
                <c:pt idx="21">
                  <c:v>313.09199999999981</c:v>
                </c:pt>
                <c:pt idx="22">
                  <c:v>313.78099999999978</c:v>
                </c:pt>
                <c:pt idx="23">
                  <c:v>314.46800000000002</c:v>
                </c:pt>
                <c:pt idx="24">
                  <c:v>315.15199999999999</c:v>
                </c:pt>
                <c:pt idx="25">
                  <c:v>315.834</c:v>
                </c:pt>
                <c:pt idx="26">
                  <c:v>316.51799999999997</c:v>
                </c:pt>
                <c:pt idx="27">
                  <c:v>317.20400000000001</c:v>
                </c:pt>
                <c:pt idx="28">
                  <c:v>317.88400000000001</c:v>
                </c:pt>
                <c:pt idx="29">
                  <c:v>318.56900000000002</c:v>
                </c:pt>
                <c:pt idx="30">
                  <c:v>319.25099999999992</c:v>
                </c:pt>
                <c:pt idx="31">
                  <c:v>319.93599999999981</c:v>
                </c:pt>
                <c:pt idx="32">
                  <c:v>320.62200000000001</c:v>
                </c:pt>
                <c:pt idx="33">
                  <c:v>321.30799999999999</c:v>
                </c:pt>
                <c:pt idx="34">
                  <c:v>321.99799999999982</c:v>
                </c:pt>
                <c:pt idx="35">
                  <c:v>322.69200000000001</c:v>
                </c:pt>
                <c:pt idx="36">
                  <c:v>323.38600000000002</c:v>
                </c:pt>
                <c:pt idx="37">
                  <c:v>324.089</c:v>
                </c:pt>
                <c:pt idx="38">
                  <c:v>324.80200000000002</c:v>
                </c:pt>
                <c:pt idx="39">
                  <c:v>325.50799999999992</c:v>
                </c:pt>
                <c:pt idx="40">
                  <c:v>326.20699999999982</c:v>
                </c:pt>
                <c:pt idx="41">
                  <c:v>326.90699999999981</c:v>
                </c:pt>
                <c:pt idx="42">
                  <c:v>327.613</c:v>
                </c:pt>
                <c:pt idx="43">
                  <c:v>328.31599999999997</c:v>
                </c:pt>
                <c:pt idx="44">
                  <c:v>329.01400000000001</c:v>
                </c:pt>
                <c:pt idx="45">
                  <c:v>329.71600000000001</c:v>
                </c:pt>
                <c:pt idx="46">
                  <c:v>330.42399999999981</c:v>
                </c:pt>
                <c:pt idx="47">
                  <c:v>331.13099999999991</c:v>
                </c:pt>
                <c:pt idx="48">
                  <c:v>331.84500000000008</c:v>
                </c:pt>
                <c:pt idx="49">
                  <c:v>332.553</c:v>
                </c:pt>
                <c:pt idx="50">
                  <c:v>333.25</c:v>
                </c:pt>
                <c:pt idx="51">
                  <c:v>333.95</c:v>
                </c:pt>
                <c:pt idx="52">
                  <c:v>334.654</c:v>
                </c:pt>
                <c:pt idx="53">
                  <c:v>335.36099999999999</c:v>
                </c:pt>
                <c:pt idx="54">
                  <c:v>336.06799999999993</c:v>
                </c:pt>
                <c:pt idx="55">
                  <c:v>336.77800000000002</c:v>
                </c:pt>
                <c:pt idx="56">
                  <c:v>337.49299999999982</c:v>
                </c:pt>
                <c:pt idx="57">
                  <c:v>338.209</c:v>
                </c:pt>
                <c:pt idx="58">
                  <c:v>338.93099999999981</c:v>
                </c:pt>
                <c:pt idx="59">
                  <c:v>339.65</c:v>
                </c:pt>
                <c:pt idx="60">
                  <c:v>340.35899999999992</c:v>
                </c:pt>
                <c:pt idx="61">
                  <c:v>341.06299999999999</c:v>
                </c:pt>
                <c:pt idx="62">
                  <c:v>341.77199999999982</c:v>
                </c:pt>
                <c:pt idx="63">
                  <c:v>342.47899999999981</c:v>
                </c:pt>
                <c:pt idx="64">
                  <c:v>343.185</c:v>
                </c:pt>
                <c:pt idx="65">
                  <c:v>343.892</c:v>
                </c:pt>
                <c:pt idx="66">
                  <c:v>344.60300000000001</c:v>
                </c:pt>
                <c:pt idx="67">
                  <c:v>345.31599999999997</c:v>
                </c:pt>
                <c:pt idx="68">
                  <c:v>346.02800000000002</c:v>
                </c:pt>
                <c:pt idx="69">
                  <c:v>346.74299999999999</c:v>
                </c:pt>
                <c:pt idx="70">
                  <c:v>347.452</c:v>
                </c:pt>
                <c:pt idx="71">
                  <c:v>348.15899999999999</c:v>
                </c:pt>
                <c:pt idx="72">
                  <c:v>348.875</c:v>
                </c:pt>
                <c:pt idx="73">
                  <c:v>349.59599999999978</c:v>
                </c:pt>
                <c:pt idx="74">
                  <c:v>350.31700000000001</c:v>
                </c:pt>
                <c:pt idx="75">
                  <c:v>351.03800000000001</c:v>
                </c:pt>
                <c:pt idx="76">
                  <c:v>351.76400000000001</c:v>
                </c:pt>
                <c:pt idx="77">
                  <c:v>352.48399999999981</c:v>
                </c:pt>
                <c:pt idx="78">
                  <c:v>353.20400000000001</c:v>
                </c:pt>
                <c:pt idx="79">
                  <c:v>353.92799999999983</c:v>
                </c:pt>
                <c:pt idx="80">
                  <c:v>354.65699999999993</c:v>
                </c:pt>
                <c:pt idx="81">
                  <c:v>355.38099999999991</c:v>
                </c:pt>
                <c:pt idx="82">
                  <c:v>356.10300000000001</c:v>
                </c:pt>
                <c:pt idx="83">
                  <c:v>356.82400000000001</c:v>
                </c:pt>
                <c:pt idx="84">
                  <c:v>357.54200000000009</c:v>
                </c:pt>
                <c:pt idx="85">
                  <c:v>358.25900000000001</c:v>
                </c:pt>
                <c:pt idx="86">
                  <c:v>358.97899999999981</c:v>
                </c:pt>
                <c:pt idx="87">
                  <c:v>359.69400000000002</c:v>
                </c:pt>
                <c:pt idx="88">
                  <c:v>360.40499999999992</c:v>
                </c:pt>
                <c:pt idx="89">
                  <c:v>361.11400000000009</c:v>
                </c:pt>
                <c:pt idx="90">
                  <c:v>361.81799999999993</c:v>
                </c:pt>
                <c:pt idx="91">
                  <c:v>362.51400000000001</c:v>
                </c:pt>
                <c:pt idx="92">
                  <c:v>363.209</c:v>
                </c:pt>
                <c:pt idx="93">
                  <c:v>363.90999999999991</c:v>
                </c:pt>
                <c:pt idx="94">
                  <c:v>364.60699999999991</c:v>
                </c:pt>
                <c:pt idx="95">
                  <c:v>365.303</c:v>
                </c:pt>
                <c:pt idx="96">
                  <c:v>365.99799999999982</c:v>
                </c:pt>
                <c:pt idx="97">
                  <c:v>366.69299999999993</c:v>
                </c:pt>
                <c:pt idx="98">
                  <c:v>367.387</c:v>
                </c:pt>
                <c:pt idx="99">
                  <c:v>368.08</c:v>
                </c:pt>
                <c:pt idx="100">
                  <c:v>368.77300000000002</c:v>
                </c:pt>
                <c:pt idx="101">
                  <c:v>369.47</c:v>
                </c:pt>
                <c:pt idx="102">
                  <c:v>370.16399999999999</c:v>
                </c:pt>
                <c:pt idx="103">
                  <c:v>370.85599999999999</c:v>
                </c:pt>
                <c:pt idx="104">
                  <c:v>371.54399999999993</c:v>
                </c:pt>
                <c:pt idx="105">
                  <c:v>372.22599999999977</c:v>
                </c:pt>
                <c:pt idx="106">
                  <c:v>372.91300000000001</c:v>
                </c:pt>
                <c:pt idx="107">
                  <c:v>373.60899999999992</c:v>
                </c:pt>
                <c:pt idx="108">
                  <c:v>374.303</c:v>
                </c:pt>
                <c:pt idx="109">
                  <c:v>374.99099999999981</c:v>
                </c:pt>
                <c:pt idx="110">
                  <c:v>375.68399999999991</c:v>
                </c:pt>
                <c:pt idx="111">
                  <c:v>376.38400000000001</c:v>
                </c:pt>
                <c:pt idx="112">
                  <c:v>377.084</c:v>
                </c:pt>
                <c:pt idx="113">
                  <c:v>377.77800000000002</c:v>
                </c:pt>
                <c:pt idx="114">
                  <c:v>378.47300000000001</c:v>
                </c:pt>
                <c:pt idx="115">
                  <c:v>379.16500000000002</c:v>
                </c:pt>
                <c:pt idx="116">
                  <c:v>379.85599999999999</c:v>
                </c:pt>
                <c:pt idx="117">
                  <c:v>380.54200000000009</c:v>
                </c:pt>
                <c:pt idx="118">
                  <c:v>381.23</c:v>
                </c:pt>
                <c:pt idx="119">
                  <c:v>381.92</c:v>
                </c:pt>
                <c:pt idx="120">
                  <c:v>382.608</c:v>
                </c:pt>
                <c:pt idx="121">
                  <c:v>383.29799999999977</c:v>
                </c:pt>
                <c:pt idx="122">
                  <c:v>383.99400000000003</c:v>
                </c:pt>
                <c:pt idx="123">
                  <c:v>384.69200000000001</c:v>
                </c:pt>
                <c:pt idx="124">
                  <c:v>385.42599999999982</c:v>
                </c:pt>
                <c:pt idx="125">
                  <c:v>386.21299999999991</c:v>
                </c:pt>
                <c:pt idx="126">
                  <c:v>387.02499999999992</c:v>
                </c:pt>
                <c:pt idx="127">
                  <c:v>387.85899999999992</c:v>
                </c:pt>
                <c:pt idx="128">
                  <c:v>388.697</c:v>
                </c:pt>
                <c:pt idx="129">
                  <c:v>389.53699999999998</c:v>
                </c:pt>
                <c:pt idx="130">
                  <c:v>390.37900000000002</c:v>
                </c:pt>
                <c:pt idx="131">
                  <c:v>391.22500000000002</c:v>
                </c:pt>
                <c:pt idx="132">
                  <c:v>392.07299999999992</c:v>
                </c:pt>
                <c:pt idx="133">
                  <c:v>392.92099999999982</c:v>
                </c:pt>
                <c:pt idx="134">
                  <c:v>393.77</c:v>
                </c:pt>
                <c:pt idx="135">
                  <c:v>394.61700000000002</c:v>
                </c:pt>
                <c:pt idx="136">
                  <c:v>395.46299999999991</c:v>
                </c:pt>
                <c:pt idx="137">
                  <c:v>396.30500000000001</c:v>
                </c:pt>
                <c:pt idx="138">
                  <c:v>397.14300000000009</c:v>
                </c:pt>
                <c:pt idx="139">
                  <c:v>397.98099999999982</c:v>
                </c:pt>
                <c:pt idx="140">
                  <c:v>398.81900000000002</c:v>
                </c:pt>
                <c:pt idx="141">
                  <c:v>399.65899999999999</c:v>
                </c:pt>
                <c:pt idx="142">
                  <c:v>400.505</c:v>
                </c:pt>
                <c:pt idx="143">
                  <c:v>401.351</c:v>
                </c:pt>
                <c:pt idx="144">
                  <c:v>402.18799999999999</c:v>
                </c:pt>
                <c:pt idx="145">
                  <c:v>403.01900000000001</c:v>
                </c:pt>
                <c:pt idx="146">
                  <c:v>403.84899999999999</c:v>
                </c:pt>
                <c:pt idx="147">
                  <c:v>404.68</c:v>
                </c:pt>
                <c:pt idx="148">
                  <c:v>405.51400000000001</c:v>
                </c:pt>
                <c:pt idx="149">
                  <c:v>406.34500000000008</c:v>
                </c:pt>
                <c:pt idx="150">
                  <c:v>407.185</c:v>
                </c:pt>
                <c:pt idx="151">
                  <c:v>408.02300000000002</c:v>
                </c:pt>
                <c:pt idx="152">
                  <c:v>408.87</c:v>
                </c:pt>
                <c:pt idx="153">
                  <c:v>409.71899999999982</c:v>
                </c:pt>
                <c:pt idx="154">
                  <c:v>410.56299999999999</c:v>
                </c:pt>
                <c:pt idx="155">
                  <c:v>411.39800000000002</c:v>
                </c:pt>
                <c:pt idx="156">
                  <c:v>412.2269999999998</c:v>
                </c:pt>
                <c:pt idx="157">
                  <c:v>413.05899999999991</c:v>
                </c:pt>
                <c:pt idx="158">
                  <c:v>413.89299999999997</c:v>
                </c:pt>
                <c:pt idx="159">
                  <c:v>414.72300000000001</c:v>
                </c:pt>
                <c:pt idx="160">
                  <c:v>415.54500000000002</c:v>
                </c:pt>
                <c:pt idx="161">
                  <c:v>416.37</c:v>
                </c:pt>
                <c:pt idx="162">
                  <c:v>417.19200000000001</c:v>
                </c:pt>
                <c:pt idx="163">
                  <c:v>418.017</c:v>
                </c:pt>
                <c:pt idx="164">
                  <c:v>418.846</c:v>
                </c:pt>
                <c:pt idx="165">
                  <c:v>419.68099999999998</c:v>
                </c:pt>
                <c:pt idx="166">
                  <c:v>420.51900000000001</c:v>
                </c:pt>
                <c:pt idx="167">
                  <c:v>421.34699999999992</c:v>
                </c:pt>
                <c:pt idx="168">
                  <c:v>422.17700000000002</c:v>
                </c:pt>
                <c:pt idx="169">
                  <c:v>423.01</c:v>
                </c:pt>
                <c:pt idx="170">
                  <c:v>423.84199999999993</c:v>
                </c:pt>
                <c:pt idx="171">
                  <c:v>424.67399999999992</c:v>
                </c:pt>
                <c:pt idx="172">
                  <c:v>425.50700000000001</c:v>
                </c:pt>
                <c:pt idx="173">
                  <c:v>426.334</c:v>
                </c:pt>
                <c:pt idx="174">
                  <c:v>427.1570000000001</c:v>
                </c:pt>
                <c:pt idx="175">
                  <c:v>427.98</c:v>
                </c:pt>
                <c:pt idx="176">
                  <c:v>428.8</c:v>
                </c:pt>
                <c:pt idx="177">
                  <c:v>429.625</c:v>
                </c:pt>
                <c:pt idx="178">
                  <c:v>430.45100000000002</c:v>
                </c:pt>
                <c:pt idx="179">
                  <c:v>431.279</c:v>
                </c:pt>
                <c:pt idx="180">
                  <c:v>432.11099999999999</c:v>
                </c:pt>
                <c:pt idx="181">
                  <c:v>432.94900000000001</c:v>
                </c:pt>
                <c:pt idx="182">
                  <c:v>433.78800000000001</c:v>
                </c:pt>
                <c:pt idx="183">
                  <c:v>434.61900000000009</c:v>
                </c:pt>
                <c:pt idx="184">
                  <c:v>435.44900000000001</c:v>
                </c:pt>
                <c:pt idx="185">
                  <c:v>436.28499999999991</c:v>
                </c:pt>
                <c:pt idx="186">
                  <c:v>437.12</c:v>
                </c:pt>
                <c:pt idx="187">
                  <c:v>437.95400000000001</c:v>
                </c:pt>
                <c:pt idx="188">
                  <c:v>438.78399999999982</c:v>
                </c:pt>
                <c:pt idx="189">
                  <c:v>439.61699999999979</c:v>
                </c:pt>
                <c:pt idx="190">
                  <c:v>440.447</c:v>
                </c:pt>
                <c:pt idx="191">
                  <c:v>441.27800000000002</c:v>
                </c:pt>
                <c:pt idx="192">
                  <c:v>442.10900000000009</c:v>
                </c:pt>
                <c:pt idx="193">
                  <c:v>442.94299999999993</c:v>
                </c:pt>
                <c:pt idx="194">
                  <c:v>443.77600000000001</c:v>
                </c:pt>
                <c:pt idx="195">
                  <c:v>444.61099999999999</c:v>
                </c:pt>
                <c:pt idx="196">
                  <c:v>445.44399999999979</c:v>
                </c:pt>
                <c:pt idx="197">
                  <c:v>446.27300000000002</c:v>
                </c:pt>
                <c:pt idx="198">
                  <c:v>447.09899999999982</c:v>
                </c:pt>
                <c:pt idx="199">
                  <c:v>447.92200000000003</c:v>
                </c:pt>
                <c:pt idx="200">
                  <c:v>448.74700000000001</c:v>
                </c:pt>
                <c:pt idx="201">
                  <c:v>449.57299999999992</c:v>
                </c:pt>
                <c:pt idx="202">
                  <c:v>450.39599999999979</c:v>
                </c:pt>
                <c:pt idx="203">
                  <c:v>451.22500000000002</c:v>
                </c:pt>
                <c:pt idx="204">
                  <c:v>452.05599999999998</c:v>
                </c:pt>
                <c:pt idx="205">
                  <c:v>452.9</c:v>
                </c:pt>
                <c:pt idx="206">
                  <c:v>453.73899999999998</c:v>
                </c:pt>
                <c:pt idx="207">
                  <c:v>454.57</c:v>
                </c:pt>
                <c:pt idx="208">
                  <c:v>455.399</c:v>
                </c:pt>
                <c:pt idx="209">
                  <c:v>456.2269999999998</c:v>
                </c:pt>
                <c:pt idx="210">
                  <c:v>457.05500000000001</c:v>
                </c:pt>
                <c:pt idx="211">
                  <c:v>457.89099999999979</c:v>
                </c:pt>
                <c:pt idx="212">
                  <c:v>458.72500000000002</c:v>
                </c:pt>
                <c:pt idx="213">
                  <c:v>459.55599999999998</c:v>
                </c:pt>
                <c:pt idx="214">
                  <c:v>460.38299999999998</c:v>
                </c:pt>
                <c:pt idx="215">
                  <c:v>461.20799999999991</c:v>
                </c:pt>
                <c:pt idx="216">
                  <c:v>462.02800000000002</c:v>
                </c:pt>
                <c:pt idx="217">
                  <c:v>462.8540000000001</c:v>
                </c:pt>
                <c:pt idx="218">
                  <c:v>463.685</c:v>
                </c:pt>
                <c:pt idx="219">
                  <c:v>464.51400000000001</c:v>
                </c:pt>
                <c:pt idx="220">
                  <c:v>465.34500000000008</c:v>
                </c:pt>
                <c:pt idx="221">
                  <c:v>466.17700000000002</c:v>
                </c:pt>
                <c:pt idx="222">
                  <c:v>467.00700000000001</c:v>
                </c:pt>
                <c:pt idx="223">
                  <c:v>467.83299999999991</c:v>
                </c:pt>
                <c:pt idx="224">
                  <c:v>468.66200000000009</c:v>
                </c:pt>
                <c:pt idx="225">
                  <c:v>469.49700000000001</c:v>
                </c:pt>
                <c:pt idx="226">
                  <c:v>470.327</c:v>
                </c:pt>
                <c:pt idx="227">
                  <c:v>471.15100000000001</c:v>
                </c:pt>
                <c:pt idx="228">
                  <c:v>471.97899999999998</c:v>
                </c:pt>
                <c:pt idx="229">
                  <c:v>472.80200000000002</c:v>
                </c:pt>
                <c:pt idx="230">
                  <c:v>473.62799999999999</c:v>
                </c:pt>
                <c:pt idx="231">
                  <c:v>474.47</c:v>
                </c:pt>
                <c:pt idx="232">
                  <c:v>475.30500000000001</c:v>
                </c:pt>
                <c:pt idx="233">
                  <c:v>476.13400000000001</c:v>
                </c:pt>
                <c:pt idx="234">
                  <c:v>476.96499999999997</c:v>
                </c:pt>
                <c:pt idx="235">
                  <c:v>477.79399999999981</c:v>
                </c:pt>
                <c:pt idx="236">
                  <c:v>478.61699999999979</c:v>
                </c:pt>
                <c:pt idx="237">
                  <c:v>479.44099999999997</c:v>
                </c:pt>
                <c:pt idx="238">
                  <c:v>480.26400000000001</c:v>
                </c:pt>
                <c:pt idx="239">
                  <c:v>481.089</c:v>
                </c:pt>
                <c:pt idx="240">
                  <c:v>481.92200000000003</c:v>
                </c:pt>
                <c:pt idx="241">
                  <c:v>482.75799999999998</c:v>
                </c:pt>
                <c:pt idx="242">
                  <c:v>483.59199999999981</c:v>
                </c:pt>
                <c:pt idx="243">
                  <c:v>484.43099999999993</c:v>
                </c:pt>
                <c:pt idx="244">
                  <c:v>485.26799999999997</c:v>
                </c:pt>
                <c:pt idx="245">
                  <c:v>486.1</c:v>
                </c:pt>
                <c:pt idx="246">
                  <c:v>486.92700000000002</c:v>
                </c:pt>
                <c:pt idx="247">
                  <c:v>487.76</c:v>
                </c:pt>
                <c:pt idx="248">
                  <c:v>488.59199999999981</c:v>
                </c:pt>
                <c:pt idx="249">
                  <c:v>489.41999999999979</c:v>
                </c:pt>
                <c:pt idx="250">
                  <c:v>490.245</c:v>
                </c:pt>
                <c:pt idx="251">
                  <c:v>491.06799999999993</c:v>
                </c:pt>
                <c:pt idx="252">
                  <c:v>491.89400000000001</c:v>
                </c:pt>
                <c:pt idx="253">
                  <c:v>492.71499999999997</c:v>
                </c:pt>
                <c:pt idx="254">
                  <c:v>493.53899999999982</c:v>
                </c:pt>
                <c:pt idx="255">
                  <c:v>494.36699999999979</c:v>
                </c:pt>
                <c:pt idx="256">
                  <c:v>495.19799999999992</c:v>
                </c:pt>
                <c:pt idx="257">
                  <c:v>496.029</c:v>
                </c:pt>
                <c:pt idx="258">
                  <c:v>496.85699999999991</c:v>
                </c:pt>
                <c:pt idx="259">
                  <c:v>497.68799999999999</c:v>
                </c:pt>
                <c:pt idx="260">
                  <c:v>498.51900000000001</c:v>
                </c:pt>
                <c:pt idx="261">
                  <c:v>499.35</c:v>
                </c:pt>
                <c:pt idx="262">
                  <c:v>500.18200000000002</c:v>
                </c:pt>
                <c:pt idx="263">
                  <c:v>501.02099999999979</c:v>
                </c:pt>
                <c:pt idx="264">
                  <c:v>501.8540000000001</c:v>
                </c:pt>
                <c:pt idx="265">
                  <c:v>502.68</c:v>
                </c:pt>
                <c:pt idx="266">
                  <c:v>503.50400000000002</c:v>
                </c:pt>
                <c:pt idx="267">
                  <c:v>504.322</c:v>
                </c:pt>
                <c:pt idx="268">
                  <c:v>505.14300000000009</c:v>
                </c:pt>
                <c:pt idx="269">
                  <c:v>505.97099999999978</c:v>
                </c:pt>
                <c:pt idx="270">
                  <c:v>506.8</c:v>
                </c:pt>
                <c:pt idx="271">
                  <c:v>507.625</c:v>
                </c:pt>
                <c:pt idx="272">
                  <c:v>508.447</c:v>
                </c:pt>
                <c:pt idx="273">
                  <c:v>509.26900000000001</c:v>
                </c:pt>
                <c:pt idx="274">
                  <c:v>510.09399999999982</c:v>
                </c:pt>
                <c:pt idx="275">
                  <c:v>510.91999999999979</c:v>
                </c:pt>
                <c:pt idx="276">
                  <c:v>511.74299999999999</c:v>
                </c:pt>
                <c:pt idx="277">
                  <c:v>512.56399999999996</c:v>
                </c:pt>
                <c:pt idx="278">
                  <c:v>513.38699999999972</c:v>
                </c:pt>
                <c:pt idx="279">
                  <c:v>514.20500000000004</c:v>
                </c:pt>
                <c:pt idx="280">
                  <c:v>515.02800000000002</c:v>
                </c:pt>
                <c:pt idx="281">
                  <c:v>515.85399999999981</c:v>
                </c:pt>
                <c:pt idx="282">
                  <c:v>516.68399999999997</c:v>
                </c:pt>
                <c:pt idx="283">
                  <c:v>517.51499999999999</c:v>
                </c:pt>
                <c:pt idx="284">
                  <c:v>518.35199999999975</c:v>
                </c:pt>
                <c:pt idx="285">
                  <c:v>519.18499999999995</c:v>
                </c:pt>
                <c:pt idx="286">
                  <c:v>520.02</c:v>
                </c:pt>
                <c:pt idx="287">
                  <c:v>520.85499999999979</c:v>
                </c:pt>
                <c:pt idx="288">
                  <c:v>521.69000000000005</c:v>
                </c:pt>
                <c:pt idx="289">
                  <c:v>522.524</c:v>
                </c:pt>
                <c:pt idx="290">
                  <c:v>523.35399999999981</c:v>
                </c:pt>
                <c:pt idx="291">
                  <c:v>524.18000000000006</c:v>
                </c:pt>
                <c:pt idx="292">
                  <c:v>525.005</c:v>
                </c:pt>
                <c:pt idx="293">
                  <c:v>525.83599999999979</c:v>
                </c:pt>
                <c:pt idx="294">
                  <c:v>526.67499999999995</c:v>
                </c:pt>
                <c:pt idx="295">
                  <c:v>527.51099999999997</c:v>
                </c:pt>
                <c:pt idx="296">
                  <c:v>528.34599999999978</c:v>
                </c:pt>
                <c:pt idx="297">
                  <c:v>529.18200000000002</c:v>
                </c:pt>
                <c:pt idx="298">
                  <c:v>530.01400000000001</c:v>
                </c:pt>
                <c:pt idx="299">
                  <c:v>530.84699999999975</c:v>
                </c:pt>
                <c:pt idx="300">
                  <c:v>531.68000000000006</c:v>
                </c:pt>
                <c:pt idx="301">
                  <c:v>532.51499999999999</c:v>
                </c:pt>
                <c:pt idx="302">
                  <c:v>533.35300000000007</c:v>
                </c:pt>
                <c:pt idx="303">
                  <c:v>534.19000000000005</c:v>
                </c:pt>
                <c:pt idx="304">
                  <c:v>535.029</c:v>
                </c:pt>
                <c:pt idx="305">
                  <c:v>535.87</c:v>
                </c:pt>
                <c:pt idx="306">
                  <c:v>536.70699999999999</c:v>
                </c:pt>
                <c:pt idx="307">
                  <c:v>537.54899999999998</c:v>
                </c:pt>
                <c:pt idx="308">
                  <c:v>538.39699999999971</c:v>
                </c:pt>
                <c:pt idx="309">
                  <c:v>539.24</c:v>
                </c:pt>
                <c:pt idx="310">
                  <c:v>540.07299999999998</c:v>
                </c:pt>
                <c:pt idx="311">
                  <c:v>540.90300000000002</c:v>
                </c:pt>
                <c:pt idx="312">
                  <c:v>541.73099999999999</c:v>
                </c:pt>
                <c:pt idx="313">
                  <c:v>542.56400000000008</c:v>
                </c:pt>
                <c:pt idx="314">
                  <c:v>543.39699999999971</c:v>
                </c:pt>
                <c:pt idx="315">
                  <c:v>544.21800000000007</c:v>
                </c:pt>
                <c:pt idx="316">
                  <c:v>545.03899999999999</c:v>
                </c:pt>
                <c:pt idx="317">
                  <c:v>545.86599999999976</c:v>
                </c:pt>
                <c:pt idx="318">
                  <c:v>546.69900000000007</c:v>
                </c:pt>
                <c:pt idx="319">
                  <c:v>547.53600000000006</c:v>
                </c:pt>
                <c:pt idx="320">
                  <c:v>548.36699999999962</c:v>
                </c:pt>
                <c:pt idx="321">
                  <c:v>549.19200000000001</c:v>
                </c:pt>
                <c:pt idx="322">
                  <c:v>550.01299999999969</c:v>
                </c:pt>
                <c:pt idx="323">
                  <c:v>550.83499999999981</c:v>
                </c:pt>
                <c:pt idx="324">
                  <c:v>551.65599999999972</c:v>
                </c:pt>
                <c:pt idx="325">
                  <c:v>552.476</c:v>
                </c:pt>
                <c:pt idx="326">
                  <c:v>553.3009999999997</c:v>
                </c:pt>
                <c:pt idx="327">
                  <c:v>554.13400000000001</c:v>
                </c:pt>
                <c:pt idx="328">
                  <c:v>554.976</c:v>
                </c:pt>
                <c:pt idx="329">
                  <c:v>555.8159999999998</c:v>
                </c:pt>
                <c:pt idx="330">
                  <c:v>556.65899999999999</c:v>
                </c:pt>
                <c:pt idx="331">
                  <c:v>557.50400000000002</c:v>
                </c:pt>
                <c:pt idx="332">
                  <c:v>558.35099999999977</c:v>
                </c:pt>
                <c:pt idx="333">
                  <c:v>559.197</c:v>
                </c:pt>
                <c:pt idx="334">
                  <c:v>560.04999999999973</c:v>
                </c:pt>
                <c:pt idx="335">
                  <c:v>560.90199999999982</c:v>
                </c:pt>
                <c:pt idx="336">
                  <c:v>561.75400000000002</c:v>
                </c:pt>
                <c:pt idx="337">
                  <c:v>562.61099999999999</c:v>
                </c:pt>
                <c:pt idx="338">
                  <c:v>563.47500000000002</c:v>
                </c:pt>
                <c:pt idx="339">
                  <c:v>564.34199999999976</c:v>
                </c:pt>
                <c:pt idx="340">
                  <c:v>565.20800000000008</c:v>
                </c:pt>
                <c:pt idx="341">
                  <c:v>566.07299999999998</c:v>
                </c:pt>
                <c:pt idx="342">
                  <c:v>566.92899999999997</c:v>
                </c:pt>
                <c:pt idx="343">
                  <c:v>567.77800000000002</c:v>
                </c:pt>
                <c:pt idx="344">
                  <c:v>568.63200000000006</c:v>
                </c:pt>
                <c:pt idx="345">
                  <c:v>569.49</c:v>
                </c:pt>
                <c:pt idx="346">
                  <c:v>570.3499999999998</c:v>
                </c:pt>
                <c:pt idx="347">
                  <c:v>571.20100000000002</c:v>
                </c:pt>
                <c:pt idx="348">
                  <c:v>572.05799999999977</c:v>
                </c:pt>
                <c:pt idx="349">
                  <c:v>572.92000000000007</c:v>
                </c:pt>
                <c:pt idx="350">
                  <c:v>573.78700000000003</c:v>
                </c:pt>
                <c:pt idx="351">
                  <c:v>574.66100000000006</c:v>
                </c:pt>
                <c:pt idx="352">
                  <c:v>575.5319999999997</c:v>
                </c:pt>
                <c:pt idx="353">
                  <c:v>576.40599999999972</c:v>
                </c:pt>
                <c:pt idx="354">
                  <c:v>577.28200000000004</c:v>
                </c:pt>
                <c:pt idx="355">
                  <c:v>578.16100000000006</c:v>
                </c:pt>
                <c:pt idx="356">
                  <c:v>579.04</c:v>
                </c:pt>
                <c:pt idx="357">
                  <c:v>579.91699999999969</c:v>
                </c:pt>
                <c:pt idx="358">
                  <c:v>580.78899999999999</c:v>
                </c:pt>
                <c:pt idx="359">
                  <c:v>581.654</c:v>
                </c:pt>
                <c:pt idx="360">
                  <c:v>582.52199999999971</c:v>
                </c:pt>
                <c:pt idx="361">
                  <c:v>583.39100000000008</c:v>
                </c:pt>
                <c:pt idx="362">
                  <c:v>584.25800000000004</c:v>
                </c:pt>
                <c:pt idx="363">
                  <c:v>585.12699999999973</c:v>
                </c:pt>
                <c:pt idx="364">
                  <c:v>586.0029999999997</c:v>
                </c:pt>
                <c:pt idx="365">
                  <c:v>586.88499999999999</c:v>
                </c:pt>
                <c:pt idx="366">
                  <c:v>587.76199999999972</c:v>
                </c:pt>
                <c:pt idx="367">
                  <c:v>588.64</c:v>
                </c:pt>
                <c:pt idx="368">
                  <c:v>589.51499999999999</c:v>
                </c:pt>
                <c:pt idx="369">
                  <c:v>590.39100000000008</c:v>
                </c:pt>
                <c:pt idx="370">
                  <c:v>591.26499999999999</c:v>
                </c:pt>
                <c:pt idx="371">
                  <c:v>592.13699999999972</c:v>
                </c:pt>
                <c:pt idx="372">
                  <c:v>593.00400000000002</c:v>
                </c:pt>
                <c:pt idx="373">
                  <c:v>593.87</c:v>
                </c:pt>
                <c:pt idx="374">
                  <c:v>594.72900000000004</c:v>
                </c:pt>
                <c:pt idx="375">
                  <c:v>595.59300000000007</c:v>
                </c:pt>
                <c:pt idx="376">
                  <c:v>596.46299999999974</c:v>
                </c:pt>
                <c:pt idx="377">
                  <c:v>597.33899999999971</c:v>
                </c:pt>
                <c:pt idx="378">
                  <c:v>598.21</c:v>
                </c:pt>
                <c:pt idx="379">
                  <c:v>599.08100000000002</c:v>
                </c:pt>
                <c:pt idx="380">
                  <c:v>599.9549999999997</c:v>
                </c:pt>
                <c:pt idx="381">
                  <c:v>600.82599999999979</c:v>
                </c:pt>
                <c:pt idx="382">
                  <c:v>601.69600000000003</c:v>
                </c:pt>
                <c:pt idx="383">
                  <c:v>602.56899999999996</c:v>
                </c:pt>
                <c:pt idx="384">
                  <c:v>603.44399999999996</c:v>
                </c:pt>
                <c:pt idx="385">
                  <c:v>604.31899999999996</c:v>
                </c:pt>
                <c:pt idx="386">
                  <c:v>605.19399999999996</c:v>
                </c:pt>
                <c:pt idx="387">
                  <c:v>606.07400000000007</c:v>
                </c:pt>
                <c:pt idx="388">
                  <c:v>606.96099999999979</c:v>
                </c:pt>
                <c:pt idx="389">
                  <c:v>607.85399999999981</c:v>
                </c:pt>
                <c:pt idx="390">
                  <c:v>608.74700000000007</c:v>
                </c:pt>
                <c:pt idx="391">
                  <c:v>609.63900000000001</c:v>
                </c:pt>
                <c:pt idx="392">
                  <c:v>610.524</c:v>
                </c:pt>
                <c:pt idx="393">
                  <c:v>611.40800000000002</c:v>
                </c:pt>
                <c:pt idx="394">
                  <c:v>612.29300000000001</c:v>
                </c:pt>
                <c:pt idx="395">
                  <c:v>613.17600000000004</c:v>
                </c:pt>
                <c:pt idx="396">
                  <c:v>614.06299999999976</c:v>
                </c:pt>
                <c:pt idx="397">
                  <c:v>614.95099999999979</c:v>
                </c:pt>
                <c:pt idx="398">
                  <c:v>615.83499999999981</c:v>
                </c:pt>
                <c:pt idx="399">
                  <c:v>616.71400000000006</c:v>
                </c:pt>
                <c:pt idx="400">
                  <c:v>617.58900000000006</c:v>
                </c:pt>
                <c:pt idx="401">
                  <c:v>618.46299999999974</c:v>
                </c:pt>
                <c:pt idx="402">
                  <c:v>619.33799999999974</c:v>
                </c:pt>
                <c:pt idx="403">
                  <c:v>620.21699999999998</c:v>
                </c:pt>
                <c:pt idx="404">
                  <c:v>621.09500000000003</c:v>
                </c:pt>
                <c:pt idx="405">
                  <c:v>621.97299999999996</c:v>
                </c:pt>
                <c:pt idx="406">
                  <c:v>622.85399999999981</c:v>
                </c:pt>
                <c:pt idx="407">
                  <c:v>623.73500000000001</c:v>
                </c:pt>
                <c:pt idx="408">
                  <c:v>624.62</c:v>
                </c:pt>
                <c:pt idx="409">
                  <c:v>625.50400000000002</c:v>
                </c:pt>
                <c:pt idx="410">
                  <c:v>626.38200000000006</c:v>
                </c:pt>
                <c:pt idx="411">
                  <c:v>627.26299999999969</c:v>
                </c:pt>
                <c:pt idx="412">
                  <c:v>628.14499999999998</c:v>
                </c:pt>
                <c:pt idx="413">
                  <c:v>629.02800000000002</c:v>
                </c:pt>
                <c:pt idx="414">
                  <c:v>629.91000000000008</c:v>
                </c:pt>
                <c:pt idx="415">
                  <c:v>630.79100000000005</c:v>
                </c:pt>
                <c:pt idx="416">
                  <c:v>631.66899999999998</c:v>
                </c:pt>
                <c:pt idx="417">
                  <c:v>632.5509999999997</c:v>
                </c:pt>
                <c:pt idx="418">
                  <c:v>633.43599999999969</c:v>
                </c:pt>
                <c:pt idx="419">
                  <c:v>634.31899999999996</c:v>
                </c:pt>
                <c:pt idx="420">
                  <c:v>635.20299999999997</c:v>
                </c:pt>
                <c:pt idx="421">
                  <c:v>636.08900000000006</c:v>
                </c:pt>
                <c:pt idx="422">
                  <c:v>636.97400000000005</c:v>
                </c:pt>
                <c:pt idx="423">
                  <c:v>637.85499999999979</c:v>
                </c:pt>
                <c:pt idx="424">
                  <c:v>638.73500000000001</c:v>
                </c:pt>
                <c:pt idx="425">
                  <c:v>639.61200000000008</c:v>
                </c:pt>
                <c:pt idx="426">
                  <c:v>640.48800000000006</c:v>
                </c:pt>
                <c:pt idx="427">
                  <c:v>641.37099999999998</c:v>
                </c:pt>
                <c:pt idx="428">
                  <c:v>642.24700000000007</c:v>
                </c:pt>
                <c:pt idx="429">
                  <c:v>643.12300000000005</c:v>
                </c:pt>
                <c:pt idx="430">
                  <c:v>644.00199999999973</c:v>
                </c:pt>
                <c:pt idx="431">
                  <c:v>644.87699999999973</c:v>
                </c:pt>
                <c:pt idx="432">
                  <c:v>645.75400000000002</c:v>
                </c:pt>
                <c:pt idx="433">
                  <c:v>646.63</c:v>
                </c:pt>
                <c:pt idx="434">
                  <c:v>647.51</c:v>
                </c:pt>
                <c:pt idx="435">
                  <c:v>648.38799999999969</c:v>
                </c:pt>
                <c:pt idx="436">
                  <c:v>649.26299999999969</c:v>
                </c:pt>
                <c:pt idx="437">
                  <c:v>650.13799999999969</c:v>
                </c:pt>
                <c:pt idx="438">
                  <c:v>651.01299999999969</c:v>
                </c:pt>
                <c:pt idx="439">
                  <c:v>651.88900000000001</c:v>
                </c:pt>
                <c:pt idx="440">
                  <c:v>652.76800000000003</c:v>
                </c:pt>
                <c:pt idx="441">
                  <c:v>653.64499999999998</c:v>
                </c:pt>
                <c:pt idx="442">
                  <c:v>654.52800000000002</c:v>
                </c:pt>
                <c:pt idx="443">
                  <c:v>655.40800000000002</c:v>
                </c:pt>
                <c:pt idx="444">
                  <c:v>656.28700000000003</c:v>
                </c:pt>
                <c:pt idx="445">
                  <c:v>657.16899999999998</c:v>
                </c:pt>
                <c:pt idx="446">
                  <c:v>658.048</c:v>
                </c:pt>
                <c:pt idx="447">
                  <c:v>658.923</c:v>
                </c:pt>
                <c:pt idx="448">
                  <c:v>659.79500000000007</c:v>
                </c:pt>
                <c:pt idx="449">
                  <c:v>660.66899999999998</c:v>
                </c:pt>
                <c:pt idx="450">
                  <c:v>661.54500000000007</c:v>
                </c:pt>
                <c:pt idx="451">
                  <c:v>662.42499999999973</c:v>
                </c:pt>
                <c:pt idx="452">
                  <c:v>663.30799999999977</c:v>
                </c:pt>
                <c:pt idx="453">
                  <c:v>664.19</c:v>
                </c:pt>
                <c:pt idx="454">
                  <c:v>665.06999999999971</c:v>
                </c:pt>
                <c:pt idx="455">
                  <c:v>665.95299999999975</c:v>
                </c:pt>
                <c:pt idx="456">
                  <c:v>666.83899999999971</c:v>
                </c:pt>
                <c:pt idx="457">
                  <c:v>667.72400000000005</c:v>
                </c:pt>
                <c:pt idx="458">
                  <c:v>668.601</c:v>
                </c:pt>
                <c:pt idx="459">
                  <c:v>669.47299999999996</c:v>
                </c:pt>
                <c:pt idx="460">
                  <c:v>670.34399999999982</c:v>
                </c:pt>
                <c:pt idx="461">
                  <c:v>671.21199999999999</c:v>
                </c:pt>
                <c:pt idx="462">
                  <c:v>672.08199999999999</c:v>
                </c:pt>
                <c:pt idx="463">
                  <c:v>672.94999999999982</c:v>
                </c:pt>
                <c:pt idx="464">
                  <c:v>673.8159999999998</c:v>
                </c:pt>
                <c:pt idx="465">
                  <c:v>674.68600000000004</c:v>
                </c:pt>
                <c:pt idx="466">
                  <c:v>675.55699999999979</c:v>
                </c:pt>
                <c:pt idx="467">
                  <c:v>676.43000000000006</c:v>
                </c:pt>
                <c:pt idx="468">
                  <c:v>677.30599999999981</c:v>
                </c:pt>
                <c:pt idx="469">
                  <c:v>678.18499999999995</c:v>
                </c:pt>
                <c:pt idx="470">
                  <c:v>679.06199999999978</c:v>
                </c:pt>
                <c:pt idx="471">
                  <c:v>679.93299999999977</c:v>
                </c:pt>
                <c:pt idx="472">
                  <c:v>680.80599999999981</c:v>
                </c:pt>
                <c:pt idx="473">
                  <c:v>681.67899999999997</c:v>
                </c:pt>
                <c:pt idx="474">
                  <c:v>682.56099999999969</c:v>
                </c:pt>
                <c:pt idx="475">
                  <c:v>683.44900000000007</c:v>
                </c:pt>
                <c:pt idx="476">
                  <c:v>684.33199999999977</c:v>
                </c:pt>
                <c:pt idx="477">
                  <c:v>685.21199999999999</c:v>
                </c:pt>
                <c:pt idx="478">
                  <c:v>686.09</c:v>
                </c:pt>
                <c:pt idx="479">
                  <c:v>686.96800000000007</c:v>
                </c:pt>
                <c:pt idx="480">
                  <c:v>687.84699999999975</c:v>
                </c:pt>
                <c:pt idx="481">
                  <c:v>688.726</c:v>
                </c:pt>
                <c:pt idx="482">
                  <c:v>689.60500000000002</c:v>
                </c:pt>
                <c:pt idx="483">
                  <c:v>690.48099999999999</c:v>
                </c:pt>
                <c:pt idx="484">
                  <c:v>691.35499999999979</c:v>
                </c:pt>
                <c:pt idx="485">
                  <c:v>692.22699999999998</c:v>
                </c:pt>
                <c:pt idx="486">
                  <c:v>693.10199999999998</c:v>
                </c:pt>
                <c:pt idx="487">
                  <c:v>693.98299999999972</c:v>
                </c:pt>
                <c:pt idx="488">
                  <c:v>694.8689999999998</c:v>
                </c:pt>
                <c:pt idx="489">
                  <c:v>695.7529999999997</c:v>
                </c:pt>
                <c:pt idx="490">
                  <c:v>696.63599999999997</c:v>
                </c:pt>
                <c:pt idx="491">
                  <c:v>697.51400000000001</c:v>
                </c:pt>
                <c:pt idx="492">
                  <c:v>698.38900000000001</c:v>
                </c:pt>
                <c:pt idx="493">
                  <c:v>699.26299999999969</c:v>
                </c:pt>
                <c:pt idx="494">
                  <c:v>700.13699999999972</c:v>
                </c:pt>
                <c:pt idx="495">
                  <c:v>701.01099999999997</c:v>
                </c:pt>
                <c:pt idx="496">
                  <c:v>701.88900000000001</c:v>
                </c:pt>
                <c:pt idx="497">
                  <c:v>702.76199999999972</c:v>
                </c:pt>
                <c:pt idx="498">
                  <c:v>703.64100000000008</c:v>
                </c:pt>
                <c:pt idx="499">
                  <c:v>704.51600000000008</c:v>
                </c:pt>
                <c:pt idx="500">
                  <c:v>705.38799999999969</c:v>
                </c:pt>
                <c:pt idx="501">
                  <c:v>706.26</c:v>
                </c:pt>
                <c:pt idx="502">
                  <c:v>707.12900000000002</c:v>
                </c:pt>
                <c:pt idx="503">
                  <c:v>707.99700000000007</c:v>
                </c:pt>
                <c:pt idx="504">
                  <c:v>708.86300000000006</c:v>
                </c:pt>
                <c:pt idx="505">
                  <c:v>709.73400000000004</c:v>
                </c:pt>
                <c:pt idx="506">
                  <c:v>710.60699999999997</c:v>
                </c:pt>
                <c:pt idx="507">
                  <c:v>711.47900000000004</c:v>
                </c:pt>
                <c:pt idx="508">
                  <c:v>712.34899999999971</c:v>
                </c:pt>
                <c:pt idx="509">
                  <c:v>713.22400000000005</c:v>
                </c:pt>
                <c:pt idx="510">
                  <c:v>714.10300000000007</c:v>
                </c:pt>
                <c:pt idx="511">
                  <c:v>714.98299999999972</c:v>
                </c:pt>
                <c:pt idx="512">
                  <c:v>715.86099999999976</c:v>
                </c:pt>
                <c:pt idx="513">
                  <c:v>716.73700000000008</c:v>
                </c:pt>
                <c:pt idx="514">
                  <c:v>717.61900000000003</c:v>
                </c:pt>
                <c:pt idx="515">
                  <c:v>718.49700000000007</c:v>
                </c:pt>
                <c:pt idx="516">
                  <c:v>719.375</c:v>
                </c:pt>
                <c:pt idx="517">
                  <c:v>720.25099999999998</c:v>
                </c:pt>
                <c:pt idx="518">
                  <c:v>721.12200000000007</c:v>
                </c:pt>
                <c:pt idx="519">
                  <c:v>721.99400000000003</c:v>
                </c:pt>
                <c:pt idx="520">
                  <c:v>722.8689999999998</c:v>
                </c:pt>
                <c:pt idx="521">
                  <c:v>723.74800000000005</c:v>
                </c:pt>
                <c:pt idx="522">
                  <c:v>724.63200000000006</c:v>
                </c:pt>
                <c:pt idx="523">
                  <c:v>725.51299999999969</c:v>
                </c:pt>
                <c:pt idx="524">
                  <c:v>726.39599999999996</c:v>
                </c:pt>
                <c:pt idx="525">
                  <c:v>727.27700000000004</c:v>
                </c:pt>
                <c:pt idx="526">
                  <c:v>728.16199999999981</c:v>
                </c:pt>
                <c:pt idx="527">
                  <c:v>729.0469999999998</c:v>
                </c:pt>
                <c:pt idx="528">
                  <c:v>729.928</c:v>
                </c:pt>
                <c:pt idx="529">
                  <c:v>730.80500000000006</c:v>
                </c:pt>
                <c:pt idx="530">
                  <c:v>731.68499999999995</c:v>
                </c:pt>
                <c:pt idx="531">
                  <c:v>732.56699999999978</c:v>
                </c:pt>
                <c:pt idx="532">
                  <c:v>733.44199999999978</c:v>
                </c:pt>
                <c:pt idx="533">
                  <c:v>734.31999999999971</c:v>
                </c:pt>
                <c:pt idx="534">
                  <c:v>735.20299999999997</c:v>
                </c:pt>
                <c:pt idx="535">
                  <c:v>736.08100000000002</c:v>
                </c:pt>
                <c:pt idx="536">
                  <c:v>736.95399999999972</c:v>
                </c:pt>
                <c:pt idx="537">
                  <c:v>737.82799999999975</c:v>
                </c:pt>
                <c:pt idx="538">
                  <c:v>738.70100000000002</c:v>
                </c:pt>
                <c:pt idx="539">
                  <c:v>739.58199999999999</c:v>
                </c:pt>
                <c:pt idx="540">
                  <c:v>740.46199999999976</c:v>
                </c:pt>
                <c:pt idx="541">
                  <c:v>741.33499999999981</c:v>
                </c:pt>
                <c:pt idx="542">
                  <c:v>742.20900000000006</c:v>
                </c:pt>
                <c:pt idx="543">
                  <c:v>743.07799999999997</c:v>
                </c:pt>
                <c:pt idx="544">
                  <c:v>743.9459999999998</c:v>
                </c:pt>
                <c:pt idx="545">
                  <c:v>744.81499999999983</c:v>
                </c:pt>
                <c:pt idx="546">
                  <c:v>745.68100000000004</c:v>
                </c:pt>
                <c:pt idx="547">
                  <c:v>746.54199999999969</c:v>
                </c:pt>
                <c:pt idx="548">
                  <c:v>747.404</c:v>
                </c:pt>
                <c:pt idx="549">
                  <c:v>748.26499999999999</c:v>
                </c:pt>
                <c:pt idx="550">
                  <c:v>749.13099999999997</c:v>
                </c:pt>
                <c:pt idx="551">
                  <c:v>749.99900000000002</c:v>
                </c:pt>
                <c:pt idx="552">
                  <c:v>750.87</c:v>
                </c:pt>
                <c:pt idx="553">
                  <c:v>751.73900000000003</c:v>
                </c:pt>
                <c:pt idx="554">
                  <c:v>752.61200000000008</c:v>
                </c:pt>
                <c:pt idx="555">
                  <c:v>753.48800000000006</c:v>
                </c:pt>
                <c:pt idx="556">
                  <c:v>754.35799999999949</c:v>
                </c:pt>
                <c:pt idx="557">
                  <c:v>755.23099999999999</c:v>
                </c:pt>
                <c:pt idx="558">
                  <c:v>756.10599999999999</c:v>
                </c:pt>
                <c:pt idx="559">
                  <c:v>756.976</c:v>
                </c:pt>
                <c:pt idx="560">
                  <c:v>757.85199999999975</c:v>
                </c:pt>
                <c:pt idx="561">
                  <c:v>758.73</c:v>
                </c:pt>
                <c:pt idx="562">
                  <c:v>759.60699999999997</c:v>
                </c:pt>
                <c:pt idx="563">
                  <c:v>760.48500000000001</c:v>
                </c:pt>
                <c:pt idx="564">
                  <c:v>761.3589999999997</c:v>
                </c:pt>
                <c:pt idx="565">
                  <c:v>762.23500000000001</c:v>
                </c:pt>
                <c:pt idx="566">
                  <c:v>763.11</c:v>
                </c:pt>
                <c:pt idx="567">
                  <c:v>763.98900000000003</c:v>
                </c:pt>
                <c:pt idx="568">
                  <c:v>764.87099999999998</c:v>
                </c:pt>
                <c:pt idx="569">
                  <c:v>765.7529999999997</c:v>
                </c:pt>
                <c:pt idx="570">
                  <c:v>766.63599999999997</c:v>
                </c:pt>
                <c:pt idx="571">
                  <c:v>767.51699999999983</c:v>
                </c:pt>
                <c:pt idx="572">
                  <c:v>768.39599999999996</c:v>
                </c:pt>
                <c:pt idx="573">
                  <c:v>769.26900000000001</c:v>
                </c:pt>
                <c:pt idx="574">
                  <c:v>770.14499999999998</c:v>
                </c:pt>
                <c:pt idx="575">
                  <c:v>771.02099999999996</c:v>
                </c:pt>
                <c:pt idx="576">
                  <c:v>771.89400000000001</c:v>
                </c:pt>
                <c:pt idx="577">
                  <c:v>772.76499999999999</c:v>
                </c:pt>
                <c:pt idx="578">
                  <c:v>773.63799999999969</c:v>
                </c:pt>
                <c:pt idx="579">
                  <c:v>774.50900000000001</c:v>
                </c:pt>
                <c:pt idx="580">
                  <c:v>775.37300000000005</c:v>
                </c:pt>
                <c:pt idx="581">
                  <c:v>776.22900000000004</c:v>
                </c:pt>
                <c:pt idx="582">
                  <c:v>777.08699999999999</c:v>
                </c:pt>
                <c:pt idx="583">
                  <c:v>777.94900000000007</c:v>
                </c:pt>
                <c:pt idx="584">
                  <c:v>778.8159999999998</c:v>
                </c:pt>
                <c:pt idx="585">
                  <c:v>779.68600000000004</c:v>
                </c:pt>
                <c:pt idx="586">
                  <c:v>780.55199999999979</c:v>
                </c:pt>
                <c:pt idx="587">
                  <c:v>781.41699999999969</c:v>
                </c:pt>
                <c:pt idx="588">
                  <c:v>782.28</c:v>
                </c:pt>
                <c:pt idx="589">
                  <c:v>783.14199999999983</c:v>
                </c:pt>
                <c:pt idx="590">
                  <c:v>784.00199999999973</c:v>
                </c:pt>
                <c:pt idx="591">
                  <c:v>784.85799999999949</c:v>
                </c:pt>
                <c:pt idx="592">
                  <c:v>785.71400000000006</c:v>
                </c:pt>
                <c:pt idx="593">
                  <c:v>786.56099999999981</c:v>
                </c:pt>
                <c:pt idx="594">
                  <c:v>787.40699999999981</c:v>
                </c:pt>
                <c:pt idx="595">
                  <c:v>788.25099999999998</c:v>
                </c:pt>
                <c:pt idx="596">
                  <c:v>789.09699999999998</c:v>
                </c:pt>
                <c:pt idx="597">
                  <c:v>789.94399999999996</c:v>
                </c:pt>
                <c:pt idx="598">
                  <c:v>790.79300000000001</c:v>
                </c:pt>
                <c:pt idx="599">
                  <c:v>791.64199999999983</c:v>
                </c:pt>
                <c:pt idx="600">
                  <c:v>792.48900000000003</c:v>
                </c:pt>
                <c:pt idx="601">
                  <c:v>793.34099999999978</c:v>
                </c:pt>
                <c:pt idx="602">
                  <c:v>794.197</c:v>
                </c:pt>
                <c:pt idx="603">
                  <c:v>795.05499999999972</c:v>
                </c:pt>
                <c:pt idx="604">
                  <c:v>795.9169999999998</c:v>
                </c:pt>
                <c:pt idx="605">
                  <c:v>796.78300000000002</c:v>
                </c:pt>
                <c:pt idx="606">
                  <c:v>797.64699999999982</c:v>
                </c:pt>
                <c:pt idx="607">
                  <c:v>798.51199999999972</c:v>
                </c:pt>
                <c:pt idx="608">
                  <c:v>799.37599999999998</c:v>
                </c:pt>
                <c:pt idx="609">
                  <c:v>800.23800000000006</c:v>
                </c:pt>
                <c:pt idx="610">
                  <c:v>801.10199999999998</c:v>
                </c:pt>
                <c:pt idx="611">
                  <c:v>801.96199999999976</c:v>
                </c:pt>
                <c:pt idx="612">
                  <c:v>802.82399999999996</c:v>
                </c:pt>
                <c:pt idx="613">
                  <c:v>803.69100000000003</c:v>
                </c:pt>
                <c:pt idx="614">
                  <c:v>804.55899999999997</c:v>
                </c:pt>
                <c:pt idx="615">
                  <c:v>805.423</c:v>
                </c:pt>
                <c:pt idx="616">
                  <c:v>806.28700000000003</c:v>
                </c:pt>
                <c:pt idx="617">
                  <c:v>807.15199999999982</c:v>
                </c:pt>
                <c:pt idx="618">
                  <c:v>808.01900000000001</c:v>
                </c:pt>
                <c:pt idx="619">
                  <c:v>808.88099999999997</c:v>
                </c:pt>
                <c:pt idx="620">
                  <c:v>809.73800000000006</c:v>
                </c:pt>
                <c:pt idx="621">
                  <c:v>810.59199999999998</c:v>
                </c:pt>
                <c:pt idx="622">
                  <c:v>811.44899999999996</c:v>
                </c:pt>
                <c:pt idx="623">
                  <c:v>812.31099999999981</c:v>
                </c:pt>
                <c:pt idx="624">
                  <c:v>813.17499999999995</c:v>
                </c:pt>
                <c:pt idx="625">
                  <c:v>814.04</c:v>
                </c:pt>
                <c:pt idx="626">
                  <c:v>814.904</c:v>
                </c:pt>
                <c:pt idx="627">
                  <c:v>815.76800000000003</c:v>
                </c:pt>
                <c:pt idx="628">
                  <c:v>816.63599999999997</c:v>
                </c:pt>
                <c:pt idx="629">
                  <c:v>817.50400000000002</c:v>
                </c:pt>
                <c:pt idx="630">
                  <c:v>818.37199999999996</c:v>
                </c:pt>
                <c:pt idx="631">
                  <c:v>819.23599999999999</c:v>
                </c:pt>
                <c:pt idx="632">
                  <c:v>820.096</c:v>
                </c:pt>
                <c:pt idx="633">
                  <c:v>820.95699999999977</c:v>
                </c:pt>
                <c:pt idx="634">
                  <c:v>821.81899999999996</c:v>
                </c:pt>
                <c:pt idx="635">
                  <c:v>822.68600000000004</c:v>
                </c:pt>
                <c:pt idx="636">
                  <c:v>823.5469999999998</c:v>
                </c:pt>
                <c:pt idx="637">
                  <c:v>824.41099999999972</c:v>
                </c:pt>
                <c:pt idx="638">
                  <c:v>825.27300000000002</c:v>
                </c:pt>
                <c:pt idx="639">
                  <c:v>826.13300000000004</c:v>
                </c:pt>
                <c:pt idx="640">
                  <c:v>826.995</c:v>
                </c:pt>
                <c:pt idx="641">
                  <c:v>827.85699999999974</c:v>
                </c:pt>
                <c:pt idx="642">
                  <c:v>828.72400000000005</c:v>
                </c:pt>
                <c:pt idx="643">
                  <c:v>829.59</c:v>
                </c:pt>
                <c:pt idx="644">
                  <c:v>830.45199999999977</c:v>
                </c:pt>
                <c:pt idx="645">
                  <c:v>831.31999999999982</c:v>
                </c:pt>
                <c:pt idx="646">
                  <c:v>832.19200000000001</c:v>
                </c:pt>
                <c:pt idx="647">
                  <c:v>833.06199999999978</c:v>
                </c:pt>
                <c:pt idx="648">
                  <c:v>833.92899999999997</c:v>
                </c:pt>
                <c:pt idx="649">
                  <c:v>834.79499999999996</c:v>
                </c:pt>
                <c:pt idx="650">
                  <c:v>835.66199999999981</c:v>
                </c:pt>
                <c:pt idx="651">
                  <c:v>836.53399999999999</c:v>
                </c:pt>
                <c:pt idx="652">
                  <c:v>837.40699999999981</c:v>
                </c:pt>
                <c:pt idx="653">
                  <c:v>838.279</c:v>
                </c:pt>
                <c:pt idx="654">
                  <c:v>839.15199999999982</c:v>
                </c:pt>
                <c:pt idx="655">
                  <c:v>840.02099999999996</c:v>
                </c:pt>
                <c:pt idx="656">
                  <c:v>840.88800000000003</c:v>
                </c:pt>
                <c:pt idx="657">
                  <c:v>841.75300000000004</c:v>
                </c:pt>
                <c:pt idx="658">
                  <c:v>842.61500000000001</c:v>
                </c:pt>
                <c:pt idx="659">
                  <c:v>843.48</c:v>
                </c:pt>
                <c:pt idx="660">
                  <c:v>844.34599999999978</c:v>
                </c:pt>
                <c:pt idx="661">
                  <c:v>845.20899999999995</c:v>
                </c:pt>
                <c:pt idx="662">
                  <c:v>846.06799999999976</c:v>
                </c:pt>
                <c:pt idx="663">
                  <c:v>846.92999999999984</c:v>
                </c:pt>
                <c:pt idx="664">
                  <c:v>847.79700000000003</c:v>
                </c:pt>
                <c:pt idx="665">
                  <c:v>848.66599999999983</c:v>
                </c:pt>
                <c:pt idx="666">
                  <c:v>849.53199999999981</c:v>
                </c:pt>
                <c:pt idx="667">
                  <c:v>850.39400000000001</c:v>
                </c:pt>
                <c:pt idx="668">
                  <c:v>851.25800000000004</c:v>
                </c:pt>
                <c:pt idx="669">
                  <c:v>852.12400000000002</c:v>
                </c:pt>
                <c:pt idx="670">
                  <c:v>852.99099999999999</c:v>
                </c:pt>
                <c:pt idx="671">
                  <c:v>853.85899999999981</c:v>
                </c:pt>
                <c:pt idx="672">
                  <c:v>854.73</c:v>
                </c:pt>
                <c:pt idx="673">
                  <c:v>855.59900000000005</c:v>
                </c:pt>
                <c:pt idx="674">
                  <c:v>856.46299999999974</c:v>
                </c:pt>
                <c:pt idx="675">
                  <c:v>857.32999999999981</c:v>
                </c:pt>
                <c:pt idx="676">
                  <c:v>858.19899999999996</c:v>
                </c:pt>
                <c:pt idx="677">
                  <c:v>859.06499999999983</c:v>
                </c:pt>
                <c:pt idx="678">
                  <c:v>859.923</c:v>
                </c:pt>
                <c:pt idx="679">
                  <c:v>860.78</c:v>
                </c:pt>
                <c:pt idx="680">
                  <c:v>861.64099999999996</c:v>
                </c:pt>
                <c:pt idx="681">
                  <c:v>862.50199999999973</c:v>
                </c:pt>
                <c:pt idx="682">
                  <c:v>863.36199999999974</c:v>
                </c:pt>
                <c:pt idx="683">
                  <c:v>864.226</c:v>
                </c:pt>
                <c:pt idx="684">
                  <c:v>865.09199999999998</c:v>
                </c:pt>
                <c:pt idx="685">
                  <c:v>865.95799999999974</c:v>
                </c:pt>
                <c:pt idx="686">
                  <c:v>866.82299999999975</c:v>
                </c:pt>
                <c:pt idx="687">
                  <c:v>867.69100000000003</c:v>
                </c:pt>
                <c:pt idx="688">
                  <c:v>868.55699999999979</c:v>
                </c:pt>
                <c:pt idx="689">
                  <c:v>869.423</c:v>
                </c:pt>
                <c:pt idx="690">
                  <c:v>870.29</c:v>
                </c:pt>
                <c:pt idx="691">
                  <c:v>871.15499999999997</c:v>
                </c:pt>
                <c:pt idx="692">
                  <c:v>872.01599999999996</c:v>
                </c:pt>
                <c:pt idx="693">
                  <c:v>872.88699999999972</c:v>
                </c:pt>
                <c:pt idx="694">
                  <c:v>873.75199999999973</c:v>
                </c:pt>
                <c:pt idx="695">
                  <c:v>874.61400000000003</c:v>
                </c:pt>
                <c:pt idx="696">
                  <c:v>875.48400000000004</c:v>
                </c:pt>
                <c:pt idx="697">
                  <c:v>876.35399999999981</c:v>
                </c:pt>
                <c:pt idx="698">
                  <c:v>877.221</c:v>
                </c:pt>
                <c:pt idx="699">
                  <c:v>878.08500000000004</c:v>
                </c:pt>
                <c:pt idx="700">
                  <c:v>878.94499999999982</c:v>
                </c:pt>
                <c:pt idx="701">
                  <c:v>879.80899999999997</c:v>
                </c:pt>
                <c:pt idx="702">
                  <c:v>880.67</c:v>
                </c:pt>
                <c:pt idx="703">
                  <c:v>881.52800000000002</c:v>
                </c:pt>
                <c:pt idx="704">
                  <c:v>882.38199999999972</c:v>
                </c:pt>
                <c:pt idx="705">
                  <c:v>883.23</c:v>
                </c:pt>
                <c:pt idx="706">
                  <c:v>884.07600000000002</c:v>
                </c:pt>
                <c:pt idx="707">
                  <c:v>884.9219999999998</c:v>
                </c:pt>
                <c:pt idx="708">
                  <c:v>885.774</c:v>
                </c:pt>
                <c:pt idx="709">
                  <c:v>886.62900000000002</c:v>
                </c:pt>
                <c:pt idx="710">
                  <c:v>887.48500000000001</c:v>
                </c:pt>
                <c:pt idx="711">
                  <c:v>888.33699999999976</c:v>
                </c:pt>
                <c:pt idx="712">
                  <c:v>889.19200000000001</c:v>
                </c:pt>
                <c:pt idx="713">
                  <c:v>890.05</c:v>
                </c:pt>
                <c:pt idx="714">
                  <c:v>890.91</c:v>
                </c:pt>
                <c:pt idx="715">
                  <c:v>891.76699999999983</c:v>
                </c:pt>
                <c:pt idx="716">
                  <c:v>892.61699999999996</c:v>
                </c:pt>
                <c:pt idx="717">
                  <c:v>893.47</c:v>
                </c:pt>
                <c:pt idx="718">
                  <c:v>894.3209999999998</c:v>
                </c:pt>
                <c:pt idx="719">
                  <c:v>895.173</c:v>
                </c:pt>
                <c:pt idx="720">
                  <c:v>896.03399999999999</c:v>
                </c:pt>
                <c:pt idx="721">
                  <c:v>896.89199999999983</c:v>
                </c:pt>
                <c:pt idx="722">
                  <c:v>897.75300000000004</c:v>
                </c:pt>
                <c:pt idx="723">
                  <c:v>898.61099999999999</c:v>
                </c:pt>
                <c:pt idx="724">
                  <c:v>899.46699999999976</c:v>
                </c:pt>
                <c:pt idx="725">
                  <c:v>900.32299999999975</c:v>
                </c:pt>
                <c:pt idx="726">
                  <c:v>901.18</c:v>
                </c:pt>
                <c:pt idx="727">
                  <c:v>902.03599999999972</c:v>
                </c:pt>
                <c:pt idx="728">
                  <c:v>902.88900000000001</c:v>
                </c:pt>
                <c:pt idx="729">
                  <c:v>903.74300000000005</c:v>
                </c:pt>
                <c:pt idx="730">
                  <c:v>904.60299999999972</c:v>
                </c:pt>
                <c:pt idx="731">
                  <c:v>905.46199999999976</c:v>
                </c:pt>
                <c:pt idx="732">
                  <c:v>906.31899999999996</c:v>
                </c:pt>
                <c:pt idx="733">
                  <c:v>907.18399999999997</c:v>
                </c:pt>
                <c:pt idx="734">
                  <c:v>908.048</c:v>
                </c:pt>
                <c:pt idx="735">
                  <c:v>908.90800000000002</c:v>
                </c:pt>
                <c:pt idx="736">
                  <c:v>909.76599999999996</c:v>
                </c:pt>
                <c:pt idx="737">
                  <c:v>910.62199999999996</c:v>
                </c:pt>
                <c:pt idx="738">
                  <c:v>911.48699999999997</c:v>
                </c:pt>
                <c:pt idx="739">
                  <c:v>912.34799999999962</c:v>
                </c:pt>
                <c:pt idx="740">
                  <c:v>913.20399999999995</c:v>
                </c:pt>
                <c:pt idx="741">
                  <c:v>914.05799999999977</c:v>
                </c:pt>
                <c:pt idx="742">
                  <c:v>914.90800000000002</c:v>
                </c:pt>
                <c:pt idx="743">
                  <c:v>915.76099999999997</c:v>
                </c:pt>
                <c:pt idx="744">
                  <c:v>916.62199999999996</c:v>
                </c:pt>
                <c:pt idx="745">
                  <c:v>917.48500000000001</c:v>
                </c:pt>
                <c:pt idx="746">
                  <c:v>918.34399999999982</c:v>
                </c:pt>
                <c:pt idx="747">
                  <c:v>919.202</c:v>
                </c:pt>
                <c:pt idx="748">
                  <c:v>920.06099999999981</c:v>
                </c:pt>
                <c:pt idx="749">
                  <c:v>920.92099999999982</c:v>
                </c:pt>
                <c:pt idx="750">
                  <c:v>921.77599999999995</c:v>
                </c:pt>
                <c:pt idx="751">
                  <c:v>922.63099999999997</c:v>
                </c:pt>
                <c:pt idx="752">
                  <c:v>923.48099999999999</c:v>
                </c:pt>
                <c:pt idx="753">
                  <c:v>924.33099999999979</c:v>
                </c:pt>
                <c:pt idx="754">
                  <c:v>925.18100000000004</c:v>
                </c:pt>
                <c:pt idx="755">
                  <c:v>926.02800000000002</c:v>
                </c:pt>
                <c:pt idx="756">
                  <c:v>926.88099999999997</c:v>
                </c:pt>
                <c:pt idx="757">
                  <c:v>927.73500000000001</c:v>
                </c:pt>
                <c:pt idx="758">
                  <c:v>928.58900000000006</c:v>
                </c:pt>
                <c:pt idx="759">
                  <c:v>929.44899999999996</c:v>
                </c:pt>
                <c:pt idx="760">
                  <c:v>930.30799999999977</c:v>
                </c:pt>
                <c:pt idx="761">
                  <c:v>931.16800000000001</c:v>
                </c:pt>
                <c:pt idx="762">
                  <c:v>932.02599999999973</c:v>
                </c:pt>
                <c:pt idx="763">
                  <c:v>932.88099999999997</c:v>
                </c:pt>
                <c:pt idx="764">
                  <c:v>933.73400000000004</c:v>
                </c:pt>
                <c:pt idx="765">
                  <c:v>934.57600000000002</c:v>
                </c:pt>
                <c:pt idx="766">
                  <c:v>935.43499999999972</c:v>
                </c:pt>
                <c:pt idx="767">
                  <c:v>936.29899999999998</c:v>
                </c:pt>
                <c:pt idx="768">
                  <c:v>937.16099999999972</c:v>
                </c:pt>
                <c:pt idx="769">
                  <c:v>938.02199999999982</c:v>
                </c:pt>
                <c:pt idx="770">
                  <c:v>938.87</c:v>
                </c:pt>
                <c:pt idx="771">
                  <c:v>939.7</c:v>
                </c:pt>
                <c:pt idx="772">
                  <c:v>940.51800000000003</c:v>
                </c:pt>
                <c:pt idx="773">
                  <c:v>941.33499999999981</c:v>
                </c:pt>
                <c:pt idx="774">
                  <c:v>942.14499999999998</c:v>
                </c:pt>
                <c:pt idx="775">
                  <c:v>942.95599999999979</c:v>
                </c:pt>
                <c:pt idx="776">
                  <c:v>943.76499999999999</c:v>
                </c:pt>
                <c:pt idx="777">
                  <c:v>944.57500000000005</c:v>
                </c:pt>
                <c:pt idx="778">
                  <c:v>945.38300000000004</c:v>
                </c:pt>
                <c:pt idx="779">
                  <c:v>946.19200000000001</c:v>
                </c:pt>
                <c:pt idx="780">
                  <c:v>947.00199999999973</c:v>
                </c:pt>
                <c:pt idx="781">
                  <c:v>947.81399999999996</c:v>
                </c:pt>
                <c:pt idx="782">
                  <c:v>948.62699999999973</c:v>
                </c:pt>
                <c:pt idx="783">
                  <c:v>949.43799999999976</c:v>
                </c:pt>
                <c:pt idx="784">
                  <c:v>950.25599999999997</c:v>
                </c:pt>
                <c:pt idx="785">
                  <c:v>951.06499999999983</c:v>
                </c:pt>
                <c:pt idx="786">
                  <c:v>951.86799999999971</c:v>
                </c:pt>
                <c:pt idx="787">
                  <c:v>952.67200000000003</c:v>
                </c:pt>
                <c:pt idx="788">
                  <c:v>953.47900000000004</c:v>
                </c:pt>
                <c:pt idx="789">
                  <c:v>954.27599999999995</c:v>
                </c:pt>
                <c:pt idx="790">
                  <c:v>955.08299999999997</c:v>
                </c:pt>
                <c:pt idx="791">
                  <c:v>955.88900000000001</c:v>
                </c:pt>
                <c:pt idx="792">
                  <c:v>956.69600000000003</c:v>
                </c:pt>
                <c:pt idx="793">
                  <c:v>957.48900000000003</c:v>
                </c:pt>
                <c:pt idx="794">
                  <c:v>958.29200000000003</c:v>
                </c:pt>
                <c:pt idx="795">
                  <c:v>959.101</c:v>
                </c:pt>
                <c:pt idx="796">
                  <c:v>959.91300000000001</c:v>
                </c:pt>
                <c:pt idx="797">
                  <c:v>960.726</c:v>
                </c:pt>
                <c:pt idx="798">
                  <c:v>961.53599999999972</c:v>
                </c:pt>
                <c:pt idx="799">
                  <c:v>962.35099999999977</c:v>
                </c:pt>
                <c:pt idx="800">
                  <c:v>963.16</c:v>
                </c:pt>
                <c:pt idx="801">
                  <c:v>963.96899999999982</c:v>
                </c:pt>
                <c:pt idx="802">
                  <c:v>964.779</c:v>
                </c:pt>
                <c:pt idx="803">
                  <c:v>965.58900000000006</c:v>
                </c:pt>
                <c:pt idx="804">
                  <c:v>966.399</c:v>
                </c:pt>
                <c:pt idx="805">
                  <c:v>967.21100000000001</c:v>
                </c:pt>
                <c:pt idx="806">
                  <c:v>968.02099999999996</c:v>
                </c:pt>
                <c:pt idx="807">
                  <c:v>968.83299999999974</c:v>
                </c:pt>
                <c:pt idx="808">
                  <c:v>969.64699999999982</c:v>
                </c:pt>
                <c:pt idx="809">
                  <c:v>970.46199999999976</c:v>
                </c:pt>
                <c:pt idx="810">
                  <c:v>971.27700000000004</c:v>
                </c:pt>
                <c:pt idx="811">
                  <c:v>972.09299999999996</c:v>
                </c:pt>
                <c:pt idx="812">
                  <c:v>972.90300000000002</c:v>
                </c:pt>
                <c:pt idx="813">
                  <c:v>973.71400000000006</c:v>
                </c:pt>
                <c:pt idx="814">
                  <c:v>974.52699999999982</c:v>
                </c:pt>
                <c:pt idx="815">
                  <c:v>975.34199999999976</c:v>
                </c:pt>
                <c:pt idx="816">
                  <c:v>976.15899999999999</c:v>
                </c:pt>
                <c:pt idx="817">
                  <c:v>976.97400000000005</c:v>
                </c:pt>
                <c:pt idx="818">
                  <c:v>977.78800000000001</c:v>
                </c:pt>
                <c:pt idx="819">
                  <c:v>978.60299999999972</c:v>
                </c:pt>
                <c:pt idx="820">
                  <c:v>979.4169999999998</c:v>
                </c:pt>
                <c:pt idx="821">
                  <c:v>980.23299999999972</c:v>
                </c:pt>
                <c:pt idx="822">
                  <c:v>981.05099999999982</c:v>
                </c:pt>
                <c:pt idx="823">
                  <c:v>981.86599999999976</c:v>
                </c:pt>
                <c:pt idx="824">
                  <c:v>982.67100000000005</c:v>
                </c:pt>
                <c:pt idx="825">
                  <c:v>983.47</c:v>
                </c:pt>
                <c:pt idx="826">
                  <c:v>984.27200000000005</c:v>
                </c:pt>
                <c:pt idx="827">
                  <c:v>985.08199999999999</c:v>
                </c:pt>
                <c:pt idx="828">
                  <c:v>985.93299999999977</c:v>
                </c:pt>
                <c:pt idx="829">
                  <c:v>986.81899999999996</c:v>
                </c:pt>
                <c:pt idx="830">
                  <c:v>987.721</c:v>
                </c:pt>
                <c:pt idx="831">
                  <c:v>988.63599999999997</c:v>
                </c:pt>
                <c:pt idx="832">
                  <c:v>989.55899999999997</c:v>
                </c:pt>
                <c:pt idx="833">
                  <c:v>990.49099999999999</c:v>
                </c:pt>
                <c:pt idx="834">
                  <c:v>991.41099999999972</c:v>
                </c:pt>
                <c:pt idx="835">
                  <c:v>992.33199999999977</c:v>
                </c:pt>
                <c:pt idx="836">
                  <c:v>993.25400000000002</c:v>
                </c:pt>
                <c:pt idx="837">
                  <c:v>994.18</c:v>
                </c:pt>
                <c:pt idx="838">
                  <c:v>995.1</c:v>
                </c:pt>
                <c:pt idx="839">
                  <c:v>996.01599999999996</c:v>
                </c:pt>
                <c:pt idx="840">
                  <c:v>996.93899999999996</c:v>
                </c:pt>
                <c:pt idx="841">
                  <c:v>997.86099999999976</c:v>
                </c:pt>
                <c:pt idx="842">
                  <c:v>998.79100000000005</c:v>
                </c:pt>
                <c:pt idx="843">
                  <c:v>999.72199999999998</c:v>
                </c:pt>
                <c:pt idx="844">
                  <c:v>1000.648</c:v>
                </c:pt>
                <c:pt idx="845">
                  <c:v>1001.579</c:v>
                </c:pt>
                <c:pt idx="846">
                  <c:v>1002.511</c:v>
                </c:pt>
                <c:pt idx="847">
                  <c:v>1003.437</c:v>
                </c:pt>
                <c:pt idx="848">
                  <c:v>1004.359</c:v>
                </c:pt>
                <c:pt idx="849">
                  <c:v>1005.287</c:v>
                </c:pt>
                <c:pt idx="850">
                  <c:v>1006.2190000000001</c:v>
                </c:pt>
                <c:pt idx="851">
                  <c:v>1007.147</c:v>
                </c:pt>
                <c:pt idx="852">
                  <c:v>1008.074</c:v>
                </c:pt>
                <c:pt idx="853">
                  <c:v>1009</c:v>
                </c:pt>
                <c:pt idx="854">
                  <c:v>1009.929</c:v>
                </c:pt>
                <c:pt idx="855">
                  <c:v>1010.8579999999999</c:v>
                </c:pt>
                <c:pt idx="856">
                  <c:v>1011.789</c:v>
                </c:pt>
                <c:pt idx="857">
                  <c:v>1012.717</c:v>
                </c:pt>
                <c:pt idx="858">
                  <c:v>1013.647</c:v>
                </c:pt>
                <c:pt idx="859">
                  <c:v>1014.577</c:v>
                </c:pt>
                <c:pt idx="860">
                  <c:v>1015.502</c:v>
                </c:pt>
                <c:pt idx="861">
                  <c:v>1016.428</c:v>
                </c:pt>
                <c:pt idx="862">
                  <c:v>1017.357</c:v>
                </c:pt>
                <c:pt idx="863">
                  <c:v>1018.284</c:v>
                </c:pt>
                <c:pt idx="864">
                  <c:v>1019.215</c:v>
                </c:pt>
                <c:pt idx="865">
                  <c:v>1020.14</c:v>
                </c:pt>
                <c:pt idx="866">
                  <c:v>1021.064</c:v>
                </c:pt>
                <c:pt idx="867">
                  <c:v>1021.994</c:v>
                </c:pt>
                <c:pt idx="868">
                  <c:v>1022.922</c:v>
                </c:pt>
                <c:pt idx="869">
                  <c:v>1023.847</c:v>
                </c:pt>
                <c:pt idx="870">
                  <c:v>1024.7719999999999</c:v>
                </c:pt>
                <c:pt idx="871">
                  <c:v>1025.6959999999999</c:v>
                </c:pt>
                <c:pt idx="872">
                  <c:v>1026.627</c:v>
                </c:pt>
                <c:pt idx="873">
                  <c:v>1027.568</c:v>
                </c:pt>
                <c:pt idx="874">
                  <c:v>1028.5050000000001</c:v>
                </c:pt>
                <c:pt idx="875">
                  <c:v>1029.4349999999999</c:v>
                </c:pt>
                <c:pt idx="876">
                  <c:v>1030.3589999999999</c:v>
                </c:pt>
                <c:pt idx="877">
                  <c:v>1031.289</c:v>
                </c:pt>
                <c:pt idx="878">
                  <c:v>1032.2149999999999</c:v>
                </c:pt>
                <c:pt idx="879">
                  <c:v>1033.1410000000001</c:v>
                </c:pt>
                <c:pt idx="880">
                  <c:v>1034.079</c:v>
                </c:pt>
                <c:pt idx="881">
                  <c:v>1034.998</c:v>
                </c:pt>
                <c:pt idx="882">
                  <c:v>1035.93</c:v>
                </c:pt>
                <c:pt idx="883">
                  <c:v>1036.855</c:v>
                </c:pt>
                <c:pt idx="884">
                  <c:v>1037.78</c:v>
                </c:pt>
                <c:pt idx="885">
                  <c:v>1038.7070000000001</c:v>
                </c:pt>
                <c:pt idx="886">
                  <c:v>1039.623</c:v>
                </c:pt>
                <c:pt idx="887">
                  <c:v>1040.53</c:v>
                </c:pt>
                <c:pt idx="888">
                  <c:v>1041.4269999999999</c:v>
                </c:pt>
                <c:pt idx="889">
                  <c:v>1042.317</c:v>
                </c:pt>
                <c:pt idx="890">
                  <c:v>1043.2070000000001</c:v>
                </c:pt>
                <c:pt idx="891">
                  <c:v>1044.1010000000001</c:v>
                </c:pt>
                <c:pt idx="892">
                  <c:v>1044.9939999999999</c:v>
                </c:pt>
                <c:pt idx="893">
                  <c:v>1045.8879999999999</c:v>
                </c:pt>
                <c:pt idx="894">
                  <c:v>1046.7850000000001</c:v>
                </c:pt>
                <c:pt idx="895">
                  <c:v>1047.681</c:v>
                </c:pt>
                <c:pt idx="896">
                  <c:v>1048.57</c:v>
                </c:pt>
                <c:pt idx="897">
                  <c:v>1049.461</c:v>
                </c:pt>
                <c:pt idx="898">
                  <c:v>1050.3489999999999</c:v>
                </c:pt>
                <c:pt idx="899">
                  <c:v>1051.2339999999999</c:v>
                </c:pt>
                <c:pt idx="900">
                  <c:v>1052.1189999999999</c:v>
                </c:pt>
                <c:pt idx="901">
                  <c:v>1053.0029999999999</c:v>
                </c:pt>
                <c:pt idx="902">
                  <c:v>1053.885</c:v>
                </c:pt>
                <c:pt idx="903">
                  <c:v>1054.7660000000001</c:v>
                </c:pt>
                <c:pt idx="904">
                  <c:v>1055.643</c:v>
                </c:pt>
                <c:pt idx="905">
                  <c:v>1056.5139999999999</c:v>
                </c:pt>
                <c:pt idx="906">
                  <c:v>1057.383</c:v>
                </c:pt>
                <c:pt idx="907">
                  <c:v>1058.251</c:v>
                </c:pt>
                <c:pt idx="908">
                  <c:v>1059.123</c:v>
                </c:pt>
                <c:pt idx="909">
                  <c:v>1060</c:v>
                </c:pt>
                <c:pt idx="910">
                  <c:v>1060.8789999999999</c:v>
                </c:pt>
                <c:pt idx="911">
                  <c:v>1061.76</c:v>
                </c:pt>
                <c:pt idx="912">
                  <c:v>1062.6410000000001</c:v>
                </c:pt>
                <c:pt idx="913">
                  <c:v>1063.52</c:v>
                </c:pt>
                <c:pt idx="914">
                  <c:v>1064.3969999999999</c:v>
                </c:pt>
                <c:pt idx="915">
                  <c:v>1065.2729999999999</c:v>
                </c:pt>
                <c:pt idx="916">
                  <c:v>1066.152</c:v>
                </c:pt>
                <c:pt idx="917">
                  <c:v>1067.03</c:v>
                </c:pt>
              </c:numCache>
            </c:numRef>
          </c:xVal>
          <c:yVal>
            <c:numRef>
              <c:f>Coke!$O$6:$O$923</c:f>
              <c:numCache>
                <c:formatCode>General</c:formatCode>
                <c:ptCount val="918"/>
                <c:pt idx="0">
                  <c:v>1</c:v>
                </c:pt>
                <c:pt idx="1">
                  <c:v>0.99949846683215204</c:v>
                </c:pt>
                <c:pt idx="2">
                  <c:v>0.99899693366430298</c:v>
                </c:pt>
                <c:pt idx="3">
                  <c:v>0.99879378098871896</c:v>
                </c:pt>
                <c:pt idx="4">
                  <c:v>0.99828589929975697</c:v>
                </c:pt>
                <c:pt idx="5">
                  <c:v>0.99747963711853405</c:v>
                </c:pt>
                <c:pt idx="6">
                  <c:v>0.99677495127510096</c:v>
                </c:pt>
                <c:pt idx="7">
                  <c:v>0.99596868909387504</c:v>
                </c:pt>
                <c:pt idx="8">
                  <c:v>0.99526400325044095</c:v>
                </c:pt>
                <c:pt idx="9">
                  <c:v>0.99455296888589895</c:v>
                </c:pt>
                <c:pt idx="10">
                  <c:v>0.99384828304246597</c:v>
                </c:pt>
                <c:pt idx="11">
                  <c:v>0.99304202086124005</c:v>
                </c:pt>
                <c:pt idx="12">
                  <c:v>0.99243891135560003</c:v>
                </c:pt>
                <c:pt idx="13">
                  <c:v>0.99142314797767805</c:v>
                </c:pt>
                <c:pt idx="14">
                  <c:v>0.99021692896639801</c:v>
                </c:pt>
                <c:pt idx="15">
                  <c:v>0.98941066678517198</c:v>
                </c:pt>
                <c:pt idx="16">
                  <c:v>0.98829967559057197</c:v>
                </c:pt>
                <c:pt idx="17">
                  <c:v>0.98729660925487495</c:v>
                </c:pt>
                <c:pt idx="18">
                  <c:v>0.985976116863578</c:v>
                </c:pt>
                <c:pt idx="19">
                  <c:v>0.98466832151450401</c:v>
                </c:pt>
                <c:pt idx="20">
                  <c:v>0.98366525517880699</c:v>
                </c:pt>
                <c:pt idx="21">
                  <c:v>0.98204638229524499</c:v>
                </c:pt>
                <c:pt idx="22">
                  <c:v>0.98094173962175502</c:v>
                </c:pt>
                <c:pt idx="23">
                  <c:v>0.98013547744053098</c:v>
                </c:pt>
                <c:pt idx="24">
                  <c:v>0.97882133357034395</c:v>
                </c:pt>
                <c:pt idx="25">
                  <c:v>0.97690408019451802</c:v>
                </c:pt>
                <c:pt idx="26">
                  <c:v>0.97518997949427799</c:v>
                </c:pt>
                <c:pt idx="27">
                  <c:v>0.97357745513182603</c:v>
                </c:pt>
                <c:pt idx="28">
                  <c:v>0.97175542957268102</c:v>
                </c:pt>
                <c:pt idx="29">
                  <c:v>0.97004767739355102</c:v>
                </c:pt>
                <c:pt idx="30">
                  <c:v>0.96843515303110095</c:v>
                </c:pt>
                <c:pt idx="31">
                  <c:v>0.96661312747195605</c:v>
                </c:pt>
                <c:pt idx="32">
                  <c:v>0.964695874096129</c:v>
                </c:pt>
                <c:pt idx="33">
                  <c:v>0.96217551121466205</c:v>
                </c:pt>
                <c:pt idx="34">
                  <c:v>0.96076613952779599</c:v>
                </c:pt>
                <c:pt idx="35">
                  <c:v>0.95895046248976301</c:v>
                </c:pt>
                <c:pt idx="36">
                  <c:v>0.95683005643835195</c:v>
                </c:pt>
                <c:pt idx="37">
                  <c:v>0.95481122672473295</c:v>
                </c:pt>
                <c:pt idx="38">
                  <c:v>0.95249401651885302</c:v>
                </c:pt>
                <c:pt idx="39">
                  <c:v>0.95017045779185805</c:v>
                </c:pt>
                <c:pt idx="40">
                  <c:v>0.94815797659935197</c:v>
                </c:pt>
                <c:pt idx="41">
                  <c:v>0.945834417872357</c:v>
                </c:pt>
                <c:pt idx="42">
                  <c:v>0.94372036034205697</c:v>
                </c:pt>
                <c:pt idx="43">
                  <c:v>0.94079369210942299</c:v>
                </c:pt>
                <c:pt idx="44">
                  <c:v>0.93796860021458095</c:v>
                </c:pt>
                <c:pt idx="45">
                  <c:v>0.935448237333112</c:v>
                </c:pt>
                <c:pt idx="46">
                  <c:v>0.93313102712723095</c:v>
                </c:pt>
                <c:pt idx="47">
                  <c:v>0.93040751157017998</c:v>
                </c:pt>
                <c:pt idx="48">
                  <c:v>0.92768399601312801</c:v>
                </c:pt>
                <c:pt idx="49">
                  <c:v>0.92496048045607704</c:v>
                </c:pt>
                <c:pt idx="50">
                  <c:v>0.92233219271570599</c:v>
                </c:pt>
                <c:pt idx="51">
                  <c:v>0.91960867715865702</c:v>
                </c:pt>
                <c:pt idx="52">
                  <c:v>0.916586781109341</c:v>
                </c:pt>
                <c:pt idx="53">
                  <c:v>0.91355853653891295</c:v>
                </c:pt>
                <c:pt idx="54">
                  <c:v>0.91073979316518305</c:v>
                </c:pt>
                <c:pt idx="55">
                  <c:v>0.908111505424812</c:v>
                </c:pt>
                <c:pt idx="56">
                  <c:v>0.90519118571328905</c:v>
                </c:pt>
                <c:pt idx="57">
                  <c:v>0.90246767015623697</c:v>
                </c:pt>
                <c:pt idx="58">
                  <c:v>0.89903312023464099</c:v>
                </c:pt>
                <c:pt idx="59">
                  <c:v>0.89590964784753402</c:v>
                </c:pt>
                <c:pt idx="60">
                  <c:v>0.89288140327710697</c:v>
                </c:pt>
                <c:pt idx="61">
                  <c:v>0.890157887720055</c:v>
                </c:pt>
                <c:pt idx="62">
                  <c:v>0.88702806681183699</c:v>
                </c:pt>
                <c:pt idx="63">
                  <c:v>0.88349828907355898</c:v>
                </c:pt>
                <c:pt idx="64">
                  <c:v>0.88007643619418896</c:v>
                </c:pt>
                <c:pt idx="65">
                  <c:v>0.87643873359700897</c:v>
                </c:pt>
                <c:pt idx="66">
                  <c:v>0.87311210853431598</c:v>
                </c:pt>
                <c:pt idx="67">
                  <c:v>0.86977913495051296</c:v>
                </c:pt>
                <c:pt idx="68">
                  <c:v>0.86635728207114204</c:v>
                </c:pt>
                <c:pt idx="69">
                  <c:v>0.86302430848733802</c:v>
                </c:pt>
                <c:pt idx="70">
                  <c:v>0.85949453074906301</c:v>
                </c:pt>
                <c:pt idx="71">
                  <c:v>0.85596475301078501</c:v>
                </c:pt>
                <c:pt idx="72">
                  <c:v>0.85192709358355101</c:v>
                </c:pt>
                <c:pt idx="73">
                  <c:v>0.84809258683189703</c:v>
                </c:pt>
                <c:pt idx="74">
                  <c:v>0.84406127592577396</c:v>
                </c:pt>
                <c:pt idx="75">
                  <c:v>0.84022676917411998</c:v>
                </c:pt>
                <c:pt idx="76">
                  <c:v>0.83660176361916405</c:v>
                </c:pt>
                <c:pt idx="77">
                  <c:v>0.83297040954309598</c:v>
                </c:pt>
                <c:pt idx="78">
                  <c:v>0.82903432645365205</c:v>
                </c:pt>
                <c:pt idx="79">
                  <c:v>0.82510459188531904</c:v>
                </c:pt>
                <c:pt idx="80">
                  <c:v>0.82055905076912306</c:v>
                </c:pt>
                <c:pt idx="81">
                  <c:v>0.81641981500409599</c:v>
                </c:pt>
                <c:pt idx="82">
                  <c:v>0.81259165677355405</c:v>
                </c:pt>
                <c:pt idx="83">
                  <c:v>0.80895395417637395</c:v>
                </c:pt>
                <c:pt idx="84">
                  <c:v>0.80502421960804205</c:v>
                </c:pt>
                <c:pt idx="85">
                  <c:v>0.80119606137750199</c:v>
                </c:pt>
                <c:pt idx="86">
                  <c:v>0.79725997828805795</c:v>
                </c:pt>
                <c:pt idx="87">
                  <c:v>0.79342547153640597</c:v>
                </c:pt>
                <c:pt idx="88">
                  <c:v>0.78939416063028101</c:v>
                </c:pt>
                <c:pt idx="89">
                  <c:v>0.78525492486525095</c:v>
                </c:pt>
                <c:pt idx="90">
                  <c:v>0.78142041811359997</c:v>
                </c:pt>
                <c:pt idx="91">
                  <c:v>0.77718595453189199</c:v>
                </c:pt>
                <c:pt idx="92">
                  <c:v>0.77314829510465499</c:v>
                </c:pt>
                <c:pt idx="93">
                  <c:v>0.76891383152294601</c:v>
                </c:pt>
                <c:pt idx="94">
                  <c:v>0.76478094427903098</c:v>
                </c:pt>
                <c:pt idx="95">
                  <c:v>0.76084486118958705</c:v>
                </c:pt>
                <c:pt idx="96">
                  <c:v>0.75701035443793296</c:v>
                </c:pt>
                <c:pt idx="97">
                  <c:v>0.75317584768628099</c:v>
                </c:pt>
                <c:pt idx="98">
                  <c:v>0.748941384104573</c:v>
                </c:pt>
                <c:pt idx="99">
                  <c:v>0.74491007319844804</c:v>
                </c:pt>
                <c:pt idx="100">
                  <c:v>0.74047245694115604</c:v>
                </c:pt>
                <c:pt idx="101">
                  <c:v>0.73673317800618299</c:v>
                </c:pt>
                <c:pt idx="102">
                  <c:v>0.73270186710005802</c:v>
                </c:pt>
                <c:pt idx="103">
                  <c:v>0.72886736034840705</c:v>
                </c:pt>
                <c:pt idx="104">
                  <c:v>0.72514077845565805</c:v>
                </c:pt>
                <c:pt idx="105">
                  <c:v>0.72120469536621301</c:v>
                </c:pt>
                <c:pt idx="106">
                  <c:v>0.717674917627938</c:v>
                </c:pt>
                <c:pt idx="107">
                  <c:v>0.71404991207298196</c:v>
                </c:pt>
                <c:pt idx="108">
                  <c:v>0.71011382898353803</c:v>
                </c:pt>
                <c:pt idx="109">
                  <c:v>0.70587301688071802</c:v>
                </c:pt>
                <c:pt idx="110">
                  <c:v>0.702540043296914</c:v>
                </c:pt>
                <c:pt idx="111">
                  <c:v>0.69891503774195696</c:v>
                </c:pt>
                <c:pt idx="112">
                  <c:v>0.69568998901705803</c:v>
                </c:pt>
                <c:pt idx="113">
                  <c:v>0.69367115930344003</c:v>
                </c:pt>
                <c:pt idx="114">
                  <c:v>0.69054133839522203</c:v>
                </c:pt>
                <c:pt idx="115">
                  <c:v>0.68640210263019197</c:v>
                </c:pt>
                <c:pt idx="116">
                  <c:v>0.68297390122970902</c:v>
                </c:pt>
                <c:pt idx="117">
                  <c:v>0.679952005180393</c:v>
                </c:pt>
                <c:pt idx="118">
                  <c:v>0.67682853279328703</c:v>
                </c:pt>
                <c:pt idx="119">
                  <c:v>0.67389551603953801</c:v>
                </c:pt>
                <c:pt idx="120">
                  <c:v>0.67077204365243104</c:v>
                </c:pt>
                <c:pt idx="121">
                  <c:v>0.667235917393044</c:v>
                </c:pt>
                <c:pt idx="122">
                  <c:v>0.66381406451367098</c:v>
                </c:pt>
                <c:pt idx="123">
                  <c:v>0.66048109092986795</c:v>
                </c:pt>
                <c:pt idx="124">
                  <c:v>0.65715446586717596</c:v>
                </c:pt>
                <c:pt idx="125">
                  <c:v>0.65403099348006899</c:v>
                </c:pt>
                <c:pt idx="126">
                  <c:v>0.65090117257184898</c:v>
                </c:pt>
                <c:pt idx="127">
                  <c:v>0.64787292800142104</c:v>
                </c:pt>
                <c:pt idx="128">
                  <c:v>0.64474945561431496</c:v>
                </c:pt>
                <c:pt idx="129">
                  <c:v>0.64172121104388702</c:v>
                </c:pt>
                <c:pt idx="130">
                  <c:v>0.63849616231898698</c:v>
                </c:pt>
                <c:pt idx="131">
                  <c:v>0.63536634141076898</c:v>
                </c:pt>
                <c:pt idx="132">
                  <c:v>0.63223652050254897</c:v>
                </c:pt>
                <c:pt idx="133">
                  <c:v>0.62931620079102502</c:v>
                </c:pt>
                <c:pt idx="134">
                  <c:v>0.62619272840391904</c:v>
                </c:pt>
                <c:pt idx="135">
                  <c:v>0.62336763650907501</c:v>
                </c:pt>
                <c:pt idx="136">
                  <c:v>0.62044096827644002</c:v>
                </c:pt>
                <c:pt idx="137">
                  <c:v>0.61751430004380503</c:v>
                </c:pt>
                <c:pt idx="138">
                  <c:v>0.61458763181117004</c:v>
                </c:pt>
                <c:pt idx="139">
                  <c:v>0.61176253991632501</c:v>
                </c:pt>
                <c:pt idx="140">
                  <c:v>0.60894379654259501</c:v>
                </c:pt>
                <c:pt idx="141">
                  <c:v>0.60591555197216695</c:v>
                </c:pt>
                <c:pt idx="142">
                  <c:v>0.60278573106394895</c:v>
                </c:pt>
                <c:pt idx="143">
                  <c:v>0.59996063916910503</c:v>
                </c:pt>
                <c:pt idx="144">
                  <c:v>0.59683716678199805</c:v>
                </c:pt>
                <c:pt idx="145">
                  <c:v>0.59401207488715402</c:v>
                </c:pt>
                <c:pt idx="146">
                  <c:v>0.59128855933010505</c:v>
                </c:pt>
                <c:pt idx="147">
                  <c:v>0.58856504377305296</c:v>
                </c:pt>
                <c:pt idx="148">
                  <c:v>0.58563837554041798</c:v>
                </c:pt>
                <c:pt idx="149">
                  <c:v>0.58271805582889502</c:v>
                </c:pt>
                <c:pt idx="150">
                  <c:v>0.579785039075148</c:v>
                </c:pt>
                <c:pt idx="151">
                  <c:v>0.57716944837700102</c:v>
                </c:pt>
                <c:pt idx="152">
                  <c:v>0.57475066183332602</c:v>
                </c:pt>
                <c:pt idx="153">
                  <c:v>0.57222395043074803</c:v>
                </c:pt>
                <c:pt idx="154">
                  <c:v>0.56899890170584799</c:v>
                </c:pt>
                <c:pt idx="155">
                  <c:v>0.56708164833002095</c:v>
                </c:pt>
                <c:pt idx="156">
                  <c:v>0.56516439495419502</c:v>
                </c:pt>
                <c:pt idx="157">
                  <c:v>0.56172984503260104</c:v>
                </c:pt>
                <c:pt idx="158">
                  <c:v>0.55880952532107697</c:v>
                </c:pt>
                <c:pt idx="159">
                  <c:v>0.556086009764026</c:v>
                </c:pt>
                <c:pt idx="160">
                  <c:v>0.55356564688255905</c:v>
                </c:pt>
                <c:pt idx="161">
                  <c:v>0.55044217449545096</c:v>
                </c:pt>
                <c:pt idx="162">
                  <c:v>0.54741392992502302</c:v>
                </c:pt>
                <c:pt idx="163">
                  <c:v>0.54498879486023799</c:v>
                </c:pt>
                <c:pt idx="164">
                  <c:v>0.54276681247103398</c:v>
                </c:pt>
                <c:pt idx="165">
                  <c:v>0.53974491642172095</c:v>
                </c:pt>
                <c:pt idx="166">
                  <c:v>0.53661509551349995</c:v>
                </c:pt>
                <c:pt idx="167">
                  <c:v>0.53349162312639398</c:v>
                </c:pt>
                <c:pt idx="168">
                  <c:v>0.53056495489375599</c:v>
                </c:pt>
                <c:pt idx="169">
                  <c:v>0.52773986299891396</c:v>
                </c:pt>
                <c:pt idx="170">
                  <c:v>0.52411485744395803</c:v>
                </c:pt>
                <c:pt idx="171">
                  <c:v>0.51987404534113801</c:v>
                </c:pt>
                <c:pt idx="172">
                  <c:v>0.51573480957610995</c:v>
                </c:pt>
                <c:pt idx="173">
                  <c:v>0.51231295669673704</c:v>
                </c:pt>
                <c:pt idx="174">
                  <c:v>0.50827529726950005</c:v>
                </c:pt>
                <c:pt idx="175">
                  <c:v>0.50473917101011301</c:v>
                </c:pt>
                <c:pt idx="176">
                  <c:v>0.50050470742840503</c:v>
                </c:pt>
                <c:pt idx="177">
                  <c:v>0.49687335335233701</c:v>
                </c:pt>
                <c:pt idx="178">
                  <c:v>0.49374988096522998</c:v>
                </c:pt>
                <c:pt idx="179">
                  <c:v>0.49042325590253799</c:v>
                </c:pt>
                <c:pt idx="180">
                  <c:v>0.48719820717763901</c:v>
                </c:pt>
                <c:pt idx="181">
                  <c:v>0.48476672359174</c:v>
                </c:pt>
                <c:pt idx="182">
                  <c:v>0.48225270923138502</c:v>
                </c:pt>
                <c:pt idx="183">
                  <c:v>0.47983392268771002</c:v>
                </c:pt>
                <c:pt idx="184">
                  <c:v>0.477110407130658</c:v>
                </c:pt>
                <c:pt idx="185">
                  <c:v>0.47417739037691198</c:v>
                </c:pt>
                <c:pt idx="186">
                  <c:v>0.47125707066538802</c:v>
                </c:pt>
                <c:pt idx="187">
                  <c:v>0.46914301313509099</c:v>
                </c:pt>
                <c:pt idx="188">
                  <c:v>0.46692103074588698</c:v>
                </c:pt>
                <c:pt idx="189">
                  <c:v>0.46459747201889301</c:v>
                </c:pt>
                <c:pt idx="190">
                  <c:v>0.46258499082638599</c:v>
                </c:pt>
                <c:pt idx="191">
                  <c:v>0.46036300843718397</c:v>
                </c:pt>
                <c:pt idx="192">
                  <c:v>0.45803944971019001</c:v>
                </c:pt>
                <c:pt idx="193">
                  <c:v>0.455620663166516</c:v>
                </c:pt>
                <c:pt idx="194">
                  <c:v>0.45350660563621698</c:v>
                </c:pt>
                <c:pt idx="195">
                  <c:v>0.45128462324701502</c:v>
                </c:pt>
                <c:pt idx="196">
                  <c:v>0.44946894620897998</c:v>
                </c:pt>
                <c:pt idx="197">
                  <c:v>0.44734854015757097</c:v>
                </c:pt>
                <c:pt idx="198">
                  <c:v>0.44543128678174498</c:v>
                </c:pt>
                <c:pt idx="199">
                  <c:v>0.443215652913653</c:v>
                </c:pt>
                <c:pt idx="200">
                  <c:v>0.44109524686224399</c:v>
                </c:pt>
                <c:pt idx="201">
                  <c:v>0.43857488398077599</c:v>
                </c:pt>
                <c:pt idx="202">
                  <c:v>0.43656240278827102</c:v>
                </c:pt>
                <c:pt idx="203">
                  <c:v>0.43474037722912401</c:v>
                </c:pt>
                <c:pt idx="204">
                  <c:v>0.43272789603661799</c:v>
                </c:pt>
                <c:pt idx="205">
                  <c:v>0.43070906632299899</c:v>
                </c:pt>
                <c:pt idx="206">
                  <c:v>0.42889338928496601</c:v>
                </c:pt>
                <c:pt idx="207">
                  <c:v>0.42656983055797199</c:v>
                </c:pt>
                <c:pt idx="208">
                  <c:v>0.42486207837884099</c:v>
                </c:pt>
                <c:pt idx="209">
                  <c:v>0.42273532380632001</c:v>
                </c:pt>
                <c:pt idx="210">
                  <c:v>0.42072284261381399</c:v>
                </c:pt>
                <c:pt idx="211">
                  <c:v>0.41911031825136402</c:v>
                </c:pt>
                <c:pt idx="212">
                  <c:v>0.41759302170559298</c:v>
                </c:pt>
                <c:pt idx="213">
                  <c:v>0.41598049734314302</c:v>
                </c:pt>
                <c:pt idx="214">
                  <c:v>0.41406324396731797</c:v>
                </c:pt>
                <c:pt idx="215">
                  <c:v>0.412349143267075</c:v>
                </c:pt>
                <c:pt idx="216">
                  <c:v>0.410228737215666</c:v>
                </c:pt>
                <c:pt idx="217">
                  <c:v>0.407809950671991</c:v>
                </c:pt>
                <c:pt idx="218">
                  <c:v>0.40629265412622201</c:v>
                </c:pt>
                <c:pt idx="219">
                  <c:v>0.40458490194709201</c:v>
                </c:pt>
                <c:pt idx="220">
                  <c:v>0.40327075807690599</c:v>
                </c:pt>
                <c:pt idx="221">
                  <c:v>0.40186138639003999</c:v>
                </c:pt>
                <c:pt idx="222">
                  <c:v>0.39974098033863098</c:v>
                </c:pt>
                <c:pt idx="223">
                  <c:v>0.39782372696280299</c:v>
                </c:pt>
                <c:pt idx="224">
                  <c:v>0.39621120260035297</c:v>
                </c:pt>
                <c:pt idx="225">
                  <c:v>0.394897058730168</c:v>
                </c:pt>
                <c:pt idx="226">
                  <c:v>0.39318295802992798</c:v>
                </c:pt>
                <c:pt idx="227">
                  <c:v>0.39157043366747601</c:v>
                </c:pt>
                <c:pt idx="228">
                  <c:v>0.38965318029165003</c:v>
                </c:pt>
                <c:pt idx="229">
                  <c:v>0.38823746008367399</c:v>
                </c:pt>
                <c:pt idx="230">
                  <c:v>0.386529707904544</c:v>
                </c:pt>
                <c:pt idx="231">
                  <c:v>0.38551394452662302</c:v>
                </c:pt>
                <c:pt idx="232">
                  <c:v>0.38420614917754897</c:v>
                </c:pt>
                <c:pt idx="233">
                  <c:v>0.38228889580172398</c:v>
                </c:pt>
                <c:pt idx="234">
                  <c:v>0.38077794777706497</c:v>
                </c:pt>
                <c:pt idx="235">
                  <c:v>0.379673305103577</c:v>
                </c:pt>
                <c:pt idx="236">
                  <c:v>0.378054432220015</c:v>
                </c:pt>
                <c:pt idx="237">
                  <c:v>0.37614352736530099</c:v>
                </c:pt>
                <c:pt idx="238">
                  <c:v>0.37462623081953</c:v>
                </c:pt>
                <c:pt idx="239">
                  <c:v>0.37311528279487399</c:v>
                </c:pt>
                <c:pt idx="240">
                  <c:v>0.3718074874458</c:v>
                </c:pt>
                <c:pt idx="241">
                  <c:v>0.370486995054503</c:v>
                </c:pt>
                <c:pt idx="242">
                  <c:v>0.369077623367637</c:v>
                </c:pt>
                <c:pt idx="243">
                  <c:v>0.36776347949745097</c:v>
                </c:pt>
                <c:pt idx="244">
                  <c:v>0.36655726048616999</c:v>
                </c:pt>
                <c:pt idx="245">
                  <c:v>0.36524311661598502</c:v>
                </c:pt>
                <c:pt idx="246">
                  <c:v>0.36373216859132601</c:v>
                </c:pt>
                <c:pt idx="247">
                  <c:v>0.36272275373451701</c:v>
                </c:pt>
                <c:pt idx="248">
                  <c:v>0.36161811106102898</c:v>
                </c:pt>
                <c:pt idx="249">
                  <c:v>0.360602347683108</c:v>
                </c:pt>
                <c:pt idx="250">
                  <c:v>0.359091399658449</c:v>
                </c:pt>
                <c:pt idx="251">
                  <c:v>0.35757410311268001</c:v>
                </c:pt>
                <c:pt idx="252">
                  <c:v>0.356063155088021</c:v>
                </c:pt>
                <c:pt idx="253">
                  <c:v>0.35506008875232598</c:v>
                </c:pt>
                <c:pt idx="254">
                  <c:v>0.353644368544348</c:v>
                </c:pt>
                <c:pt idx="255">
                  <c:v>0.35243180101195498</c:v>
                </c:pt>
                <c:pt idx="256">
                  <c:v>0.351225582000672</c:v>
                </c:pt>
                <c:pt idx="257">
                  <c:v>0.35011459080607199</c:v>
                </c:pt>
                <c:pt idx="258">
                  <c:v>0.34900359961146998</c:v>
                </c:pt>
                <c:pt idx="259">
                  <c:v>0.34809576109245399</c:v>
                </c:pt>
                <c:pt idx="260">
                  <c:v>0.34628643257553099</c:v>
                </c:pt>
                <c:pt idx="261">
                  <c:v>0.34527066919761001</c:v>
                </c:pt>
                <c:pt idx="262">
                  <c:v>0.34557539821098598</c:v>
                </c:pt>
                <c:pt idx="263">
                  <c:v>0.34415967800301001</c:v>
                </c:pt>
                <c:pt idx="264">
                  <c:v>0.34295345899172702</c:v>
                </c:pt>
                <c:pt idx="265">
                  <c:v>0.34113143343258201</c:v>
                </c:pt>
                <c:pt idx="266">
                  <c:v>0.340229943434677</c:v>
                </c:pt>
                <c:pt idx="267">
                  <c:v>0.33942368125345201</c:v>
                </c:pt>
                <c:pt idx="268">
                  <c:v>0.33840791787552998</c:v>
                </c:pt>
                <c:pt idx="269">
                  <c:v>0.33730962372315398</c:v>
                </c:pt>
                <c:pt idx="270">
                  <c:v>0.33589390351517601</c:v>
                </c:pt>
                <c:pt idx="271">
                  <c:v>0.33487814013725498</c:v>
                </c:pt>
                <c:pt idx="272">
                  <c:v>0.334071877956029</c:v>
                </c:pt>
                <c:pt idx="273">
                  <c:v>0.33306881162033403</c:v>
                </c:pt>
                <c:pt idx="274">
                  <c:v>0.33185624408793901</c:v>
                </c:pt>
                <c:pt idx="275">
                  <c:v>0.33084682923113001</c:v>
                </c:pt>
                <c:pt idx="276">
                  <c:v>0.33014214338769698</c:v>
                </c:pt>
                <c:pt idx="277">
                  <c:v>0.32913272853088799</c:v>
                </c:pt>
                <c:pt idx="278">
                  <c:v>0.32823123853298303</c:v>
                </c:pt>
                <c:pt idx="279">
                  <c:v>0.327215475155062</c:v>
                </c:pt>
                <c:pt idx="280">
                  <c:v>0.32640921297383801</c:v>
                </c:pt>
                <c:pt idx="281">
                  <c:v>0.32560295079261198</c:v>
                </c:pt>
                <c:pt idx="282">
                  <c:v>0.32470146079470802</c:v>
                </c:pt>
                <c:pt idx="283">
                  <c:v>0.32368569741678699</c:v>
                </c:pt>
                <c:pt idx="284">
                  <c:v>0.32197794523765599</c:v>
                </c:pt>
                <c:pt idx="285">
                  <c:v>0.32157163988648901</c:v>
                </c:pt>
                <c:pt idx="286">
                  <c:v>0.32056222502968001</c:v>
                </c:pt>
                <c:pt idx="287">
                  <c:v>0.32015591967851098</c:v>
                </c:pt>
                <c:pt idx="288">
                  <c:v>0.31945123383507801</c:v>
                </c:pt>
                <c:pt idx="289">
                  <c:v>0.318740199470533</c:v>
                </c:pt>
                <c:pt idx="290">
                  <c:v>0.31804186214821201</c:v>
                </c:pt>
                <c:pt idx="291">
                  <c:v>0.31733717630477898</c:v>
                </c:pt>
                <c:pt idx="292">
                  <c:v>0.316530914123555</c:v>
                </c:pt>
                <c:pt idx="293">
                  <c:v>0.31561672708342697</c:v>
                </c:pt>
                <c:pt idx="294">
                  <c:v>0.31470888856440798</c:v>
                </c:pt>
                <c:pt idx="295">
                  <c:v>0.313902626383184</c:v>
                </c:pt>
                <c:pt idx="296">
                  <c:v>0.31319794053975097</c:v>
                </c:pt>
                <c:pt idx="297">
                  <c:v>0.31229010202073498</c:v>
                </c:pt>
                <c:pt idx="298">
                  <c:v>0.311483839839509</c:v>
                </c:pt>
                <c:pt idx="299">
                  <c:v>0.31067757765828502</c:v>
                </c:pt>
                <c:pt idx="300">
                  <c:v>0.309763390618155</c:v>
                </c:pt>
                <c:pt idx="301">
                  <c:v>0.30886190062024999</c:v>
                </c:pt>
                <c:pt idx="302">
                  <c:v>0.30804928991791403</c:v>
                </c:pt>
                <c:pt idx="303">
                  <c:v>0.307344604074481</c:v>
                </c:pt>
                <c:pt idx="304">
                  <c:v>0.30664626675216</c:v>
                </c:pt>
                <c:pt idx="305">
                  <c:v>0.305935232387615</c:v>
                </c:pt>
                <c:pt idx="306">
                  <c:v>0.30512897020639101</c:v>
                </c:pt>
                <c:pt idx="307">
                  <c:v>0.30442428436295799</c:v>
                </c:pt>
                <c:pt idx="308">
                  <c:v>0.30411955534958202</c:v>
                </c:pt>
                <c:pt idx="309">
                  <c:v>0.30340852098503701</c:v>
                </c:pt>
                <c:pt idx="310">
                  <c:v>0.30271018366271601</c:v>
                </c:pt>
                <c:pt idx="311">
                  <c:v>0.30210072563596402</c:v>
                </c:pt>
                <c:pt idx="312">
                  <c:v>0.301199235638059</c:v>
                </c:pt>
                <c:pt idx="313">
                  <c:v>0.30028504859792798</c:v>
                </c:pt>
                <c:pt idx="314">
                  <c:v>0.29968193909228802</c:v>
                </c:pt>
                <c:pt idx="315">
                  <c:v>0.29897725324885499</c:v>
                </c:pt>
                <c:pt idx="316">
                  <c:v>0.29826621888430999</c:v>
                </c:pt>
                <c:pt idx="317">
                  <c:v>0.297459956703086</c:v>
                </c:pt>
                <c:pt idx="318">
                  <c:v>0.29675527085965298</c:v>
                </c:pt>
                <c:pt idx="319">
                  <c:v>0.29625373769180502</c:v>
                </c:pt>
                <c:pt idx="320">
                  <c:v>0.295650628186163</c:v>
                </c:pt>
                <c:pt idx="321">
                  <c:v>0.29523797431388499</c:v>
                </c:pt>
                <c:pt idx="322">
                  <c:v>0.29433648431597798</c:v>
                </c:pt>
                <c:pt idx="323">
                  <c:v>0.293930178964811</c:v>
                </c:pt>
                <c:pt idx="324">
                  <c:v>0.29322549312137802</c:v>
                </c:pt>
                <c:pt idx="325">
                  <c:v>0.29231765460235898</c:v>
                </c:pt>
                <c:pt idx="326">
                  <c:v>0.291511392421135</c:v>
                </c:pt>
                <c:pt idx="327">
                  <c:v>0.290901934394383</c:v>
                </c:pt>
                <c:pt idx="328">
                  <c:v>0.29029882488874298</c:v>
                </c:pt>
                <c:pt idx="329">
                  <c:v>0.28979729172089302</c:v>
                </c:pt>
                <c:pt idx="330">
                  <c:v>0.28909260587746</c:v>
                </c:pt>
                <c:pt idx="331">
                  <c:v>0.28939733489083602</c:v>
                </c:pt>
                <c:pt idx="332">
                  <c:v>0.28807684249953902</c:v>
                </c:pt>
                <c:pt idx="333">
                  <c:v>0.28767688566948402</c:v>
                </c:pt>
                <c:pt idx="334">
                  <c:v>0.28696585130493901</c:v>
                </c:pt>
                <c:pt idx="335">
                  <c:v>0.28615958912371298</c:v>
                </c:pt>
                <c:pt idx="336">
                  <c:v>0.28575963229365597</c:v>
                </c:pt>
                <c:pt idx="337">
                  <c:v>0.28515652278801601</c:v>
                </c:pt>
                <c:pt idx="338">
                  <c:v>0.28424233574788799</c:v>
                </c:pt>
                <c:pt idx="339">
                  <c:v>0.28384237891782998</c:v>
                </c:pt>
                <c:pt idx="340">
                  <c:v>0.28354399842556599</c:v>
                </c:pt>
                <c:pt idx="341">
                  <c:v>0.283036116736607</c:v>
                </c:pt>
                <c:pt idx="342">
                  <c:v>0.28243300723096598</c:v>
                </c:pt>
                <c:pt idx="343">
                  <c:v>0.28172832138753301</c:v>
                </c:pt>
                <c:pt idx="344">
                  <c:v>0.281017287022988</c:v>
                </c:pt>
                <c:pt idx="345">
                  <c:v>0.28042052603846002</c:v>
                </c:pt>
                <c:pt idx="346">
                  <c:v>0.27970949167391501</c:v>
                </c:pt>
                <c:pt idx="347">
                  <c:v>0.27910003364716301</c:v>
                </c:pt>
                <c:pt idx="348">
                  <c:v>0.27829377146593698</c:v>
                </c:pt>
                <c:pt idx="349">
                  <c:v>0.27809696731146499</c:v>
                </c:pt>
                <c:pt idx="350">
                  <c:v>0.27799539097367199</c:v>
                </c:pt>
                <c:pt idx="351">
                  <c:v>0.27769066196029601</c:v>
                </c:pt>
                <c:pt idx="352">
                  <c:v>0.27708755245465599</c:v>
                </c:pt>
                <c:pt idx="353">
                  <c:v>0.27648444294901597</c:v>
                </c:pt>
                <c:pt idx="354">
                  <c:v>0.27587498492226298</c:v>
                </c:pt>
                <c:pt idx="355">
                  <c:v>0.27547502809220598</c:v>
                </c:pt>
                <c:pt idx="356">
                  <c:v>0.275068722741037</c:v>
                </c:pt>
                <c:pt idx="357">
                  <c:v>0.27466876591098</c:v>
                </c:pt>
                <c:pt idx="358">
                  <c:v>0.27416088422202101</c:v>
                </c:pt>
                <c:pt idx="359">
                  <c:v>0.27355777471638099</c:v>
                </c:pt>
                <c:pt idx="360">
                  <c:v>0.272649936197362</c:v>
                </c:pt>
                <c:pt idx="361">
                  <c:v>0.27214840302951399</c:v>
                </c:pt>
                <c:pt idx="362">
                  <c:v>0.271640521340553</c:v>
                </c:pt>
                <c:pt idx="363">
                  <c:v>0.27143736866496898</c:v>
                </c:pt>
                <c:pt idx="364">
                  <c:v>0.27093583549712202</c:v>
                </c:pt>
                <c:pt idx="365">
                  <c:v>0.27042795380815998</c:v>
                </c:pt>
                <c:pt idx="366">
                  <c:v>0.270021648456991</c:v>
                </c:pt>
                <c:pt idx="367">
                  <c:v>0.269621691626936</c:v>
                </c:pt>
                <c:pt idx="368">
                  <c:v>0.26931696261355798</c:v>
                </c:pt>
                <c:pt idx="369">
                  <c:v>0.26881542944571002</c:v>
                </c:pt>
                <c:pt idx="370">
                  <c:v>0.26851070043233399</c:v>
                </c:pt>
                <c:pt idx="371">
                  <c:v>0.26770443825110801</c:v>
                </c:pt>
                <c:pt idx="372">
                  <c:v>0.26670137191541299</c:v>
                </c:pt>
                <c:pt idx="373">
                  <c:v>0.26629506656424401</c:v>
                </c:pt>
                <c:pt idx="374">
                  <c:v>0.26589510973418701</c:v>
                </c:pt>
                <c:pt idx="375">
                  <c:v>0.26538087952411399</c:v>
                </c:pt>
                <c:pt idx="376">
                  <c:v>0.26487934635626598</c:v>
                </c:pt>
                <c:pt idx="377">
                  <c:v>0.26437781318841902</c:v>
                </c:pt>
                <c:pt idx="378">
                  <c:v>0.26407308417504</c:v>
                </c:pt>
                <c:pt idx="379">
                  <c:v>0.26357155100719298</c:v>
                </c:pt>
                <c:pt idx="380">
                  <c:v>0.26317159417713598</c:v>
                </c:pt>
                <c:pt idx="381">
                  <c:v>0.26286686516376001</c:v>
                </c:pt>
                <c:pt idx="382">
                  <c:v>0.26225740713700701</c:v>
                </c:pt>
                <c:pt idx="383">
                  <c:v>0.26165429763136699</c:v>
                </c:pt>
                <c:pt idx="384">
                  <c:v>0.261044839604615</c:v>
                </c:pt>
                <c:pt idx="385">
                  <c:v>0.26023857742338902</c:v>
                </c:pt>
                <c:pt idx="386">
                  <c:v>0.26014334960670799</c:v>
                </c:pt>
                <c:pt idx="387">
                  <c:v>0.25943231524216498</c:v>
                </c:pt>
                <c:pt idx="388">
                  <c:v>0.258626053060939</c:v>
                </c:pt>
                <c:pt idx="389">
                  <c:v>0.25853082524425802</c:v>
                </c:pt>
                <c:pt idx="390">
                  <c:v>0.25792136721750603</c:v>
                </c:pt>
                <c:pt idx="391">
                  <c:v>0.25741983404965901</c:v>
                </c:pt>
                <c:pt idx="392">
                  <c:v>0.257216681374073</c:v>
                </c:pt>
                <c:pt idx="393">
                  <c:v>0.25681672454401799</c:v>
                </c:pt>
                <c:pt idx="394">
                  <c:v>0.25630884285505701</c:v>
                </c:pt>
                <c:pt idx="395">
                  <c:v>0.25590253750388797</c:v>
                </c:pt>
                <c:pt idx="396">
                  <c:v>0.25529942799824701</c:v>
                </c:pt>
                <c:pt idx="397">
                  <c:v>0.25499469898487098</c:v>
                </c:pt>
                <c:pt idx="398">
                  <c:v>0.25469631849260699</c:v>
                </c:pt>
                <c:pt idx="399">
                  <c:v>0.25398528412806198</c:v>
                </c:pt>
                <c:pt idx="400">
                  <c:v>0.25368690363579799</c:v>
                </c:pt>
                <c:pt idx="401">
                  <c:v>0.25328694680574099</c:v>
                </c:pt>
                <c:pt idx="402">
                  <c:v>0.25257591244119598</c:v>
                </c:pt>
                <c:pt idx="403">
                  <c:v>0.25196645441444399</c:v>
                </c:pt>
                <c:pt idx="404">
                  <c:v>0.25146492124659597</c:v>
                </c:pt>
                <c:pt idx="405">
                  <c:v>0.25156649758438698</c:v>
                </c:pt>
                <c:pt idx="406">
                  <c:v>0.25116019223322</c:v>
                </c:pt>
                <c:pt idx="407">
                  <c:v>0.25035393005199402</c:v>
                </c:pt>
                <c:pt idx="408">
                  <c:v>0.24995397322193699</c:v>
                </c:pt>
                <c:pt idx="409">
                  <c:v>0.24985239688414601</c:v>
                </c:pt>
                <c:pt idx="410">
                  <c:v>0.24995397322193699</c:v>
                </c:pt>
                <c:pt idx="411">
                  <c:v>0.24945244005408901</c:v>
                </c:pt>
                <c:pt idx="412">
                  <c:v>0.24884298202733701</c:v>
                </c:pt>
                <c:pt idx="413">
                  <c:v>0.24853825301396101</c:v>
                </c:pt>
                <c:pt idx="414">
                  <c:v>0.24793514350832099</c:v>
                </c:pt>
                <c:pt idx="415">
                  <c:v>0.24743361034047101</c:v>
                </c:pt>
                <c:pt idx="416">
                  <c:v>0.246925728651511</c:v>
                </c:pt>
                <c:pt idx="417">
                  <c:v>0.24622739132919</c:v>
                </c:pt>
                <c:pt idx="418">
                  <c:v>0.24601789013249301</c:v>
                </c:pt>
                <c:pt idx="419">
                  <c:v>0.24571316111911701</c:v>
                </c:pt>
                <c:pt idx="420">
                  <c:v>0.24511640013458799</c:v>
                </c:pt>
                <c:pt idx="421">
                  <c:v>0.24481167112121199</c:v>
                </c:pt>
                <c:pt idx="422">
                  <c:v>0.24410063675666699</c:v>
                </c:pt>
                <c:pt idx="423">
                  <c:v>0.24339595091323399</c:v>
                </c:pt>
                <c:pt idx="424">
                  <c:v>0.24339595091323399</c:v>
                </c:pt>
                <c:pt idx="425">
                  <c:v>0.24309757042096999</c:v>
                </c:pt>
                <c:pt idx="426">
                  <c:v>0.242894417745386</c:v>
                </c:pt>
                <c:pt idx="427">
                  <c:v>0.242183383380841</c:v>
                </c:pt>
                <c:pt idx="428">
                  <c:v>0.24158027387520101</c:v>
                </c:pt>
                <c:pt idx="429">
                  <c:v>0.24137712119961499</c:v>
                </c:pt>
                <c:pt idx="430">
                  <c:v>0.24057085901839201</c:v>
                </c:pt>
                <c:pt idx="431">
                  <c:v>0.24057085901839201</c:v>
                </c:pt>
                <c:pt idx="432">
                  <c:v>0.24087558803176801</c:v>
                </c:pt>
                <c:pt idx="433">
                  <c:v>0.24067243535618399</c:v>
                </c:pt>
                <c:pt idx="434">
                  <c:v>0.240069325850544</c:v>
                </c:pt>
                <c:pt idx="435">
                  <c:v>0.239364640007111</c:v>
                </c:pt>
                <c:pt idx="436">
                  <c:v>0.23945986782379</c:v>
                </c:pt>
                <c:pt idx="437">
                  <c:v>0.23916148733152501</c:v>
                </c:pt>
                <c:pt idx="438">
                  <c:v>0.23916148733152501</c:v>
                </c:pt>
                <c:pt idx="439">
                  <c:v>0.23855837782588499</c:v>
                </c:pt>
                <c:pt idx="440">
                  <c:v>0.23744738663128301</c:v>
                </c:pt>
                <c:pt idx="441">
                  <c:v>0.236641124450059</c:v>
                </c:pt>
                <c:pt idx="442">
                  <c:v>0.236641124450059</c:v>
                </c:pt>
                <c:pt idx="443">
                  <c:v>0.23623481909888999</c:v>
                </c:pt>
                <c:pt idx="444">
                  <c:v>0.236336395436683</c:v>
                </c:pt>
                <c:pt idx="445">
                  <c:v>0.23582851374772201</c:v>
                </c:pt>
                <c:pt idx="446">
                  <c:v>0.23542855691766701</c:v>
                </c:pt>
                <c:pt idx="447">
                  <c:v>0.234927023749817</c:v>
                </c:pt>
                <c:pt idx="448">
                  <c:v>0.23412076156859299</c:v>
                </c:pt>
                <c:pt idx="449">
                  <c:v>0.23371445621742401</c:v>
                </c:pt>
                <c:pt idx="450">
                  <c:v>0.233612879879632</c:v>
                </c:pt>
                <c:pt idx="451">
                  <c:v>0.23340972720404801</c:v>
                </c:pt>
                <c:pt idx="452">
                  <c:v>0.23331449938736701</c:v>
                </c:pt>
                <c:pt idx="453">
                  <c:v>0.23331449938736701</c:v>
                </c:pt>
                <c:pt idx="454">
                  <c:v>0.23300977037399101</c:v>
                </c:pt>
                <c:pt idx="455">
                  <c:v>0.23240031234723901</c:v>
                </c:pt>
                <c:pt idx="456">
                  <c:v>0.23170197502491799</c:v>
                </c:pt>
                <c:pt idx="457">
                  <c:v>0.23129566967374901</c:v>
                </c:pt>
                <c:pt idx="458">
                  <c:v>0.23089571284369401</c:v>
                </c:pt>
                <c:pt idx="459">
                  <c:v>0.23089571284369401</c:v>
                </c:pt>
                <c:pt idx="460">
                  <c:v>0.23059098383031601</c:v>
                </c:pt>
                <c:pt idx="461">
                  <c:v>0.23007675362024399</c:v>
                </c:pt>
                <c:pt idx="462">
                  <c:v>0.22967679679018699</c:v>
                </c:pt>
                <c:pt idx="463">
                  <c:v>0.22917526362234</c:v>
                </c:pt>
                <c:pt idx="464">
                  <c:v>0.228768958271171</c:v>
                </c:pt>
                <c:pt idx="465">
                  <c:v>0.22867373045448999</c:v>
                </c:pt>
                <c:pt idx="466">
                  <c:v>0.22817219728664201</c:v>
                </c:pt>
                <c:pt idx="467">
                  <c:v>0.22817219728664201</c:v>
                </c:pt>
                <c:pt idx="468">
                  <c:v>0.22756273925989001</c:v>
                </c:pt>
                <c:pt idx="469">
                  <c:v>0.22715643390872101</c:v>
                </c:pt>
                <c:pt idx="470">
                  <c:v>0.22706120609204</c:v>
                </c:pt>
                <c:pt idx="471">
                  <c:v>0.22715643390872101</c:v>
                </c:pt>
                <c:pt idx="472">
                  <c:v>0.22685170489534501</c:v>
                </c:pt>
                <c:pt idx="473">
                  <c:v>0.22614701905191201</c:v>
                </c:pt>
                <c:pt idx="474">
                  <c:v>0.22554390954627199</c:v>
                </c:pt>
                <c:pt idx="475">
                  <c:v>0.22523918053289599</c:v>
                </c:pt>
                <c:pt idx="476">
                  <c:v>0.22483922370283899</c:v>
                </c:pt>
                <c:pt idx="477">
                  <c:v>0.22453449468946299</c:v>
                </c:pt>
                <c:pt idx="478">
                  <c:v>0.22412818933829401</c:v>
                </c:pt>
                <c:pt idx="479">
                  <c:v>0.22453449468946299</c:v>
                </c:pt>
                <c:pt idx="480">
                  <c:v>0.223226699340389</c:v>
                </c:pt>
                <c:pt idx="481">
                  <c:v>0.223321927157068</c:v>
                </c:pt>
                <c:pt idx="482">
                  <c:v>0.22312512300259599</c:v>
                </c:pt>
                <c:pt idx="483">
                  <c:v>0.22352507983265299</c:v>
                </c:pt>
                <c:pt idx="484">
                  <c:v>0.22312512300259599</c:v>
                </c:pt>
                <c:pt idx="485">
                  <c:v>0.222921970327013</c:v>
                </c:pt>
                <c:pt idx="486">
                  <c:v>0.22211570814578699</c:v>
                </c:pt>
                <c:pt idx="487">
                  <c:v>0.221912555470204</c:v>
                </c:pt>
                <c:pt idx="488">
                  <c:v>0.221912555470204</c:v>
                </c:pt>
                <c:pt idx="489">
                  <c:v>0.221512598640147</c:v>
                </c:pt>
                <c:pt idx="490">
                  <c:v>0.22110629328897799</c:v>
                </c:pt>
                <c:pt idx="491">
                  <c:v>0.22080156427560199</c:v>
                </c:pt>
                <c:pt idx="492">
                  <c:v>0.22070633645892099</c:v>
                </c:pt>
                <c:pt idx="493">
                  <c:v>0.219189039913152</c:v>
                </c:pt>
                <c:pt idx="494">
                  <c:v>0.21908746357535899</c:v>
                </c:pt>
                <c:pt idx="495">
                  <c:v>0.21948742040541599</c:v>
                </c:pt>
                <c:pt idx="496">
                  <c:v>0.21959534526432101</c:v>
                </c:pt>
                <c:pt idx="497">
                  <c:v>0.21898588723756901</c:v>
                </c:pt>
                <c:pt idx="498">
                  <c:v>0.21898588723756901</c:v>
                </c:pt>
                <c:pt idx="499">
                  <c:v>0.218179625056343</c:v>
                </c:pt>
                <c:pt idx="500">
                  <c:v>0.218179625056343</c:v>
                </c:pt>
                <c:pt idx="501">
                  <c:v>0.21747493921291</c:v>
                </c:pt>
                <c:pt idx="502">
                  <c:v>0.21666232851057399</c:v>
                </c:pt>
                <c:pt idx="503">
                  <c:v>0.2164655243561</c:v>
                </c:pt>
                <c:pt idx="504">
                  <c:v>0.21687182970726901</c:v>
                </c:pt>
                <c:pt idx="505">
                  <c:v>0.21656710069389301</c:v>
                </c:pt>
                <c:pt idx="506">
                  <c:v>0.21656710069389301</c:v>
                </c:pt>
                <c:pt idx="507">
                  <c:v>0.216160795342724</c:v>
                </c:pt>
                <c:pt idx="508">
                  <c:v>0.21585606632934801</c:v>
                </c:pt>
                <c:pt idx="509">
                  <c:v>0.215049804148125</c:v>
                </c:pt>
                <c:pt idx="510">
                  <c:v>0.21485299999365101</c:v>
                </c:pt>
                <c:pt idx="511">
                  <c:v>0.21464984731806699</c:v>
                </c:pt>
                <c:pt idx="512">
                  <c:v>0.214345118304691</c:v>
                </c:pt>
                <c:pt idx="513">
                  <c:v>0.21454827098027501</c:v>
                </c:pt>
                <c:pt idx="514">
                  <c:v>0.21414831415021801</c:v>
                </c:pt>
                <c:pt idx="515">
                  <c:v>0.213342051968994</c:v>
                </c:pt>
                <c:pt idx="516">
                  <c:v>0.212631017604449</c:v>
                </c:pt>
                <c:pt idx="517">
                  <c:v>0.212326288591073</c:v>
                </c:pt>
                <c:pt idx="518">
                  <c:v>0.21242786492886601</c:v>
                </c:pt>
                <c:pt idx="519">
                  <c:v>0.212326288591073</c:v>
                </c:pt>
                <c:pt idx="520">
                  <c:v>0.211926331761016</c:v>
                </c:pt>
                <c:pt idx="521">
                  <c:v>0.211323222255375</c:v>
                </c:pt>
                <c:pt idx="522">
                  <c:v>0.211323222255375</c:v>
                </c:pt>
                <c:pt idx="523">
                  <c:v>0.21121529739647099</c:v>
                </c:pt>
                <c:pt idx="524">
                  <c:v>0.21101849324199901</c:v>
                </c:pt>
                <c:pt idx="525">
                  <c:v>0.210923265425318</c:v>
                </c:pt>
                <c:pt idx="526">
                  <c:v>0.21081534056641399</c:v>
                </c:pt>
                <c:pt idx="527">
                  <c:v>0.21040903521524701</c:v>
                </c:pt>
                <c:pt idx="528">
                  <c:v>0.21011700324409499</c:v>
                </c:pt>
                <c:pt idx="529">
                  <c:v>0.20971069789292601</c:v>
                </c:pt>
                <c:pt idx="530">
                  <c:v>0.20930439254175701</c:v>
                </c:pt>
                <c:pt idx="531">
                  <c:v>0.20900601204949301</c:v>
                </c:pt>
                <c:pt idx="532">
                  <c:v>0.208898087190588</c:v>
                </c:pt>
                <c:pt idx="533">
                  <c:v>0.20859970669832401</c:v>
                </c:pt>
                <c:pt idx="534">
                  <c:v>0.20859970669832401</c:v>
                </c:pt>
                <c:pt idx="535">
                  <c:v>0.20839655402274099</c:v>
                </c:pt>
                <c:pt idx="536">
                  <c:v>0.20789502085489101</c:v>
                </c:pt>
                <c:pt idx="537">
                  <c:v>0.20759029184151501</c:v>
                </c:pt>
                <c:pt idx="538">
                  <c:v>0.20708875867366699</c:v>
                </c:pt>
                <c:pt idx="539">
                  <c:v>0.20668245332249799</c:v>
                </c:pt>
                <c:pt idx="540">
                  <c:v>0.206479300646915</c:v>
                </c:pt>
                <c:pt idx="541">
                  <c:v>0.20618092015465</c:v>
                </c:pt>
                <c:pt idx="542">
                  <c:v>0.20597776747906499</c:v>
                </c:pt>
                <c:pt idx="543">
                  <c:v>0.205774614803482</c:v>
                </c:pt>
                <c:pt idx="544">
                  <c:v>0.20536830945231299</c:v>
                </c:pt>
                <c:pt idx="545">
                  <c:v>0.20496200410114401</c:v>
                </c:pt>
                <c:pt idx="546">
                  <c:v>0.20456204727108901</c:v>
                </c:pt>
                <c:pt idx="547">
                  <c:v>0.204460470933296</c:v>
                </c:pt>
                <c:pt idx="548">
                  <c:v>0.204365243116615</c:v>
                </c:pt>
                <c:pt idx="549">
                  <c:v>0.20456204727108901</c:v>
                </c:pt>
                <c:pt idx="550">
                  <c:v>0.204460470933296</c:v>
                </c:pt>
                <c:pt idx="551">
                  <c:v>0.20426366677882499</c:v>
                </c:pt>
                <c:pt idx="552">
                  <c:v>0.20325425192201599</c:v>
                </c:pt>
                <c:pt idx="553">
                  <c:v>0.20305109924643</c:v>
                </c:pt>
                <c:pt idx="554">
                  <c:v>0.20244798974079001</c:v>
                </c:pt>
                <c:pt idx="555">
                  <c:v>0.202041684389621</c:v>
                </c:pt>
                <c:pt idx="556">
                  <c:v>0.20194010805182999</c:v>
                </c:pt>
                <c:pt idx="557">
                  <c:v>0.201432226362869</c:v>
                </c:pt>
                <c:pt idx="558">
                  <c:v>0.201336998546188</c:v>
                </c:pt>
                <c:pt idx="559">
                  <c:v>0.201032269532812</c:v>
                </c:pt>
                <c:pt idx="560">
                  <c:v>0.20123542220839699</c:v>
                </c:pt>
                <c:pt idx="561">
                  <c:v>0.20073388904054701</c:v>
                </c:pt>
                <c:pt idx="562">
                  <c:v>0.19971812566262601</c:v>
                </c:pt>
                <c:pt idx="563">
                  <c:v>0.199622897845948</c:v>
                </c:pt>
                <c:pt idx="564">
                  <c:v>0.19971812566262601</c:v>
                </c:pt>
                <c:pt idx="565">
                  <c:v>0.19901343981919301</c:v>
                </c:pt>
                <c:pt idx="566">
                  <c:v>0.19871505932692901</c:v>
                </c:pt>
                <c:pt idx="567">
                  <c:v>0.198607134468027</c:v>
                </c:pt>
                <c:pt idx="568">
                  <c:v>0.198911863481403</c:v>
                </c:pt>
                <c:pt idx="569">
                  <c:v>0.198607134468027</c:v>
                </c:pt>
                <c:pt idx="570">
                  <c:v>0.19841033031355301</c:v>
                </c:pt>
                <c:pt idx="571">
                  <c:v>0.19770564447012001</c:v>
                </c:pt>
                <c:pt idx="572">
                  <c:v>0.19699461010557501</c:v>
                </c:pt>
                <c:pt idx="573">
                  <c:v>0.19668988109219901</c:v>
                </c:pt>
                <c:pt idx="574">
                  <c:v>0.19668988109219901</c:v>
                </c:pt>
                <c:pt idx="575">
                  <c:v>0.196493076937727</c:v>
                </c:pt>
                <c:pt idx="576">
                  <c:v>0.196188347924351</c:v>
                </c:pt>
                <c:pt idx="577">
                  <c:v>0.195883618910975</c:v>
                </c:pt>
                <c:pt idx="578">
                  <c:v>0.195483662080918</c:v>
                </c:pt>
                <c:pt idx="579">
                  <c:v>0.19498212891307001</c:v>
                </c:pt>
                <c:pt idx="580">
                  <c:v>0.19437267088631599</c:v>
                </c:pt>
                <c:pt idx="581">
                  <c:v>0.194175866731844</c:v>
                </c:pt>
                <c:pt idx="582">
                  <c:v>0.193769561380675</c:v>
                </c:pt>
                <c:pt idx="583">
                  <c:v>0.193464832367299</c:v>
                </c:pt>
                <c:pt idx="584">
                  <c:v>0.19326802821282801</c:v>
                </c:pt>
                <c:pt idx="585">
                  <c:v>0.19296329919945199</c:v>
                </c:pt>
                <c:pt idx="586">
                  <c:v>0.19286807138277101</c:v>
                </c:pt>
                <c:pt idx="587">
                  <c:v>0.19265857018607599</c:v>
                </c:pt>
                <c:pt idx="588">
                  <c:v>0.19225861335601899</c:v>
                </c:pt>
                <c:pt idx="589">
                  <c:v>0.19215703701822601</c:v>
                </c:pt>
                <c:pt idx="590">
                  <c:v>0.19145235117479301</c:v>
                </c:pt>
                <c:pt idx="591">
                  <c:v>0.19114762216141701</c:v>
                </c:pt>
                <c:pt idx="592">
                  <c:v>0.19023978364239999</c:v>
                </c:pt>
                <c:pt idx="593">
                  <c:v>0.18993505462902399</c:v>
                </c:pt>
                <c:pt idx="594">
                  <c:v>0.18953509779896699</c:v>
                </c:pt>
                <c:pt idx="595">
                  <c:v>0.18953509779896699</c:v>
                </c:pt>
                <c:pt idx="596">
                  <c:v>0.189331945123384</c:v>
                </c:pt>
                <c:pt idx="597">
                  <c:v>0.18882406343442201</c:v>
                </c:pt>
                <c:pt idx="598">
                  <c:v>0.18872883561774301</c:v>
                </c:pt>
                <c:pt idx="599">
                  <c:v>0.18812572611210299</c:v>
                </c:pt>
                <c:pt idx="600">
                  <c:v>0.18771942076093401</c:v>
                </c:pt>
                <c:pt idx="601">
                  <c:v>0.18721153907197199</c:v>
                </c:pt>
                <c:pt idx="602">
                  <c:v>0.186608429566332</c:v>
                </c:pt>
                <c:pt idx="603">
                  <c:v>0.186208472736275</c:v>
                </c:pt>
                <c:pt idx="604">
                  <c:v>0.185903743722899</c:v>
                </c:pt>
                <c:pt idx="605">
                  <c:v>0.18540221055505099</c:v>
                </c:pt>
                <c:pt idx="606">
                  <c:v>0.18499590520388201</c:v>
                </c:pt>
                <c:pt idx="607">
                  <c:v>0.18469117619050601</c:v>
                </c:pt>
                <c:pt idx="608">
                  <c:v>0.18408806668486599</c:v>
                </c:pt>
                <c:pt idx="609">
                  <c:v>0.18368176133369701</c:v>
                </c:pt>
                <c:pt idx="610">
                  <c:v>0.18337703232032099</c:v>
                </c:pt>
                <c:pt idx="611">
                  <c:v>0.182875499152473</c:v>
                </c:pt>
                <c:pt idx="612">
                  <c:v>0.18237396598462299</c:v>
                </c:pt>
                <c:pt idx="613">
                  <c:v>0.18237396598462299</c:v>
                </c:pt>
                <c:pt idx="614">
                  <c:v>0.18217081330904</c:v>
                </c:pt>
                <c:pt idx="615">
                  <c:v>0.181764507957871</c:v>
                </c:pt>
                <c:pt idx="616">
                  <c:v>0.181466127465607</c:v>
                </c:pt>
                <c:pt idx="617">
                  <c:v>0.18136455112781399</c:v>
                </c:pt>
                <c:pt idx="618">
                  <c:v>0.180456712608798</c:v>
                </c:pt>
                <c:pt idx="619">
                  <c:v>0.17995517944094799</c:v>
                </c:pt>
                <c:pt idx="620">
                  <c:v>0.17954887408978101</c:v>
                </c:pt>
                <c:pt idx="621">
                  <c:v>0.17904099240082</c:v>
                </c:pt>
                <c:pt idx="622">
                  <c:v>0.17843788289517901</c:v>
                </c:pt>
                <c:pt idx="623">
                  <c:v>0.178037926065122</c:v>
                </c:pt>
                <c:pt idx="624">
                  <c:v>0.17742846803837001</c:v>
                </c:pt>
                <c:pt idx="625">
                  <c:v>0.17723166388389899</c:v>
                </c:pt>
                <c:pt idx="626">
                  <c:v>0.17642540170267301</c:v>
                </c:pt>
                <c:pt idx="627">
                  <c:v>0.17571436733812801</c:v>
                </c:pt>
                <c:pt idx="628">
                  <c:v>0.174908105156904</c:v>
                </c:pt>
                <c:pt idx="629">
                  <c:v>0.174603376143528</c:v>
                </c:pt>
                <c:pt idx="630">
                  <c:v>0.174298647130152</c:v>
                </c:pt>
                <c:pt idx="631">
                  <c:v>0.17400661515899901</c:v>
                </c:pt>
                <c:pt idx="632">
                  <c:v>0.173600309807831</c:v>
                </c:pt>
                <c:pt idx="633">
                  <c:v>0.17309242811886899</c:v>
                </c:pt>
                <c:pt idx="634">
                  <c:v>0.17268612276770001</c:v>
                </c:pt>
                <c:pt idx="635">
                  <c:v>0.171784632769795</c:v>
                </c:pt>
                <c:pt idx="636">
                  <c:v>0.17137832741862899</c:v>
                </c:pt>
                <c:pt idx="637">
                  <c:v>0.17087679425077901</c:v>
                </c:pt>
                <c:pt idx="638">
                  <c:v>0.17017210840734601</c:v>
                </c:pt>
                <c:pt idx="639">
                  <c:v>0.16996260721065101</c:v>
                </c:pt>
                <c:pt idx="640">
                  <c:v>0.16966422671838599</c:v>
                </c:pt>
                <c:pt idx="641">
                  <c:v>0.169156345029425</c:v>
                </c:pt>
                <c:pt idx="642">
                  <c:v>0.16885161601604901</c:v>
                </c:pt>
                <c:pt idx="643">
                  <c:v>0.168451659185992</c:v>
                </c:pt>
                <c:pt idx="644">
                  <c:v>0.16754382066697501</c:v>
                </c:pt>
                <c:pt idx="645">
                  <c:v>0.167042287499128</c:v>
                </c:pt>
                <c:pt idx="646">
                  <c:v>0.16654075433127799</c:v>
                </c:pt>
                <c:pt idx="647">
                  <c:v>0.166032872642318</c:v>
                </c:pt>
                <c:pt idx="648">
                  <c:v>0.16542976313667801</c:v>
                </c:pt>
                <c:pt idx="649">
                  <c:v>0.164921881447716</c:v>
                </c:pt>
                <c:pt idx="650">
                  <c:v>0.16381723877422799</c:v>
                </c:pt>
                <c:pt idx="651">
                  <c:v>0.163207780747474</c:v>
                </c:pt>
                <c:pt idx="652">
                  <c:v>0.16280147539630699</c:v>
                </c:pt>
                <c:pt idx="653">
                  <c:v>0.16209678955287399</c:v>
                </c:pt>
                <c:pt idx="654">
                  <c:v>0.16129052737164801</c:v>
                </c:pt>
                <c:pt idx="655">
                  <c:v>0.16068741786600799</c:v>
                </c:pt>
                <c:pt idx="656">
                  <c:v>0.16028746103595101</c:v>
                </c:pt>
                <c:pt idx="657">
                  <c:v>0.15957642667140601</c:v>
                </c:pt>
                <c:pt idx="658">
                  <c:v>0.159481198854727</c:v>
                </c:pt>
                <c:pt idx="659">
                  <c:v>0.159176469841351</c:v>
                </c:pt>
                <c:pt idx="660">
                  <c:v>0.158770164490182</c:v>
                </c:pt>
                <c:pt idx="661">
                  <c:v>0.158065478646749</c:v>
                </c:pt>
                <c:pt idx="662">
                  <c:v>0.157456020619997</c:v>
                </c:pt>
                <c:pt idx="663">
                  <c:v>0.15664975843877099</c:v>
                </c:pt>
                <c:pt idx="664">
                  <c:v>0.15624345308760201</c:v>
                </c:pt>
                <c:pt idx="665">
                  <c:v>0.155341963089697</c:v>
                </c:pt>
                <c:pt idx="666">
                  <c:v>0.15493565773853099</c:v>
                </c:pt>
                <c:pt idx="667">
                  <c:v>0.154326199711776</c:v>
                </c:pt>
                <c:pt idx="668">
                  <c:v>0.15372943872724801</c:v>
                </c:pt>
                <c:pt idx="669">
                  <c:v>0.153323133376079</c:v>
                </c:pt>
                <c:pt idx="670">
                  <c:v>0.152713675349327</c:v>
                </c:pt>
                <c:pt idx="671">
                  <c:v>0.15201533802700801</c:v>
                </c:pt>
                <c:pt idx="672">
                  <c:v>0.151304303662463</c:v>
                </c:pt>
                <c:pt idx="673">
                  <c:v>0.15059961781903</c:v>
                </c:pt>
                <c:pt idx="674">
                  <c:v>0.150199660988972</c:v>
                </c:pt>
                <c:pt idx="675">
                  <c:v>0.149894931975596</c:v>
                </c:pt>
                <c:pt idx="676">
                  <c:v>0.149488626624427</c:v>
                </c:pt>
                <c:pt idx="677">
                  <c:v>0.14929182246995601</c:v>
                </c:pt>
                <c:pt idx="678">
                  <c:v>0.14848556028873</c:v>
                </c:pt>
                <c:pt idx="679">
                  <c:v>0.147876102261978</c:v>
                </c:pt>
                <c:pt idx="680">
                  <c:v>0.14726664423522601</c:v>
                </c:pt>
                <c:pt idx="681">
                  <c:v>0.14666353472958499</c:v>
                </c:pt>
                <c:pt idx="682">
                  <c:v>0.146060425223945</c:v>
                </c:pt>
                <c:pt idx="683">
                  <c:v>0.145457315718302</c:v>
                </c:pt>
                <c:pt idx="684">
                  <c:v>0.14474628135376</c:v>
                </c:pt>
                <c:pt idx="685">
                  <c:v>0.14424474818590999</c:v>
                </c:pt>
                <c:pt idx="686">
                  <c:v>0.14343848600468601</c:v>
                </c:pt>
                <c:pt idx="687">
                  <c:v>0.14313375699130801</c:v>
                </c:pt>
                <c:pt idx="688">
                  <c:v>0.14282902797793201</c:v>
                </c:pt>
                <c:pt idx="689">
                  <c:v>0.142327494810084</c:v>
                </c:pt>
                <c:pt idx="690">
                  <c:v>0.14152123262885799</c:v>
                </c:pt>
                <c:pt idx="691">
                  <c:v>0.14081654678542699</c:v>
                </c:pt>
                <c:pt idx="692">
                  <c:v>0.140619742630953</c:v>
                </c:pt>
                <c:pt idx="693">
                  <c:v>0.14041024143425801</c:v>
                </c:pt>
                <c:pt idx="694">
                  <c:v>0.13980078340750399</c:v>
                </c:pt>
                <c:pt idx="695">
                  <c:v>0.13879771707180899</c:v>
                </c:pt>
                <c:pt idx="696">
                  <c:v>0.13799145489058301</c:v>
                </c:pt>
                <c:pt idx="697">
                  <c:v>0.13759149806052601</c:v>
                </c:pt>
                <c:pt idx="698">
                  <c:v>0.13708361637156599</c:v>
                </c:pt>
                <c:pt idx="699">
                  <c:v>0.13627100566922901</c:v>
                </c:pt>
                <c:pt idx="700">
                  <c:v>0.13576947250138099</c:v>
                </c:pt>
                <c:pt idx="701">
                  <c:v>0.13506478665794799</c:v>
                </c:pt>
                <c:pt idx="702">
                  <c:v>0.13465848130677899</c:v>
                </c:pt>
                <c:pt idx="703">
                  <c:v>0.13436010081451499</c:v>
                </c:pt>
                <c:pt idx="704">
                  <c:v>0.13385221912555501</c:v>
                </c:pt>
                <c:pt idx="705">
                  <c:v>0.13324910961991501</c:v>
                </c:pt>
                <c:pt idx="706">
                  <c:v>0.13264600011427199</c:v>
                </c:pt>
                <c:pt idx="707">
                  <c:v>0.13193496574972699</c:v>
                </c:pt>
                <c:pt idx="708">
                  <c:v>0.13153500891967301</c:v>
                </c:pt>
                <c:pt idx="709">
                  <c:v>0.13123662842740799</c:v>
                </c:pt>
                <c:pt idx="710">
                  <c:v>0.130728746738447</c:v>
                </c:pt>
                <c:pt idx="711">
                  <c:v>0.13002406089501301</c:v>
                </c:pt>
                <c:pt idx="712">
                  <c:v>0.12941460286826101</c:v>
                </c:pt>
                <c:pt idx="713">
                  <c:v>0.12881149336262099</c:v>
                </c:pt>
                <c:pt idx="714">
                  <c:v>0.12840518801145201</c:v>
                </c:pt>
                <c:pt idx="715">
                  <c:v>0.128208383856981</c:v>
                </c:pt>
                <c:pt idx="716">
                  <c:v>0.12770685068913301</c:v>
                </c:pt>
                <c:pt idx="717">
                  <c:v>0.12709739266237899</c:v>
                </c:pt>
                <c:pt idx="718">
                  <c:v>0.126494283156738</c:v>
                </c:pt>
                <c:pt idx="719">
                  <c:v>0.125884825129986</c:v>
                </c:pt>
                <c:pt idx="720">
                  <c:v>0.125484868299929</c:v>
                </c:pt>
                <c:pt idx="721">
                  <c:v>0.124875410273177</c:v>
                </c:pt>
                <c:pt idx="722">
                  <c:v>0.124678606118705</c:v>
                </c:pt>
                <c:pt idx="723">
                  <c:v>0.124373877105329</c:v>
                </c:pt>
                <c:pt idx="724">
                  <c:v>0.123770767599687</c:v>
                </c:pt>
                <c:pt idx="725">
                  <c:v>0.123066081756256</c:v>
                </c:pt>
                <c:pt idx="726">
                  <c:v>0.122456623729501</c:v>
                </c:pt>
                <c:pt idx="727">
                  <c:v>0.12205031837833499</c:v>
                </c:pt>
                <c:pt idx="728">
                  <c:v>0.12145355739380601</c:v>
                </c:pt>
                <c:pt idx="729">
                  <c:v>0.12064729521258</c:v>
                </c:pt>
                <c:pt idx="730">
                  <c:v>0.120037837185828</c:v>
                </c:pt>
                <c:pt idx="731">
                  <c:v>0.119733108172452</c:v>
                </c:pt>
                <c:pt idx="732">
                  <c:v>0.11963153183465899</c:v>
                </c:pt>
                <c:pt idx="733">
                  <c:v>0.11923157500460201</c:v>
                </c:pt>
                <c:pt idx="734">
                  <c:v>0.118825269653433</c:v>
                </c:pt>
                <c:pt idx="735">
                  <c:v>0.118120583810002</c:v>
                </c:pt>
                <c:pt idx="736">
                  <c:v>0.11751747430436001</c:v>
                </c:pt>
                <c:pt idx="737">
                  <c:v>0.116812788460929</c:v>
                </c:pt>
                <c:pt idx="738">
                  <c:v>0.116101754096384</c:v>
                </c:pt>
                <c:pt idx="739">
                  <c:v>0.115600220928534</c:v>
                </c:pt>
                <c:pt idx="740">
                  <c:v>0.11499076290178201</c:v>
                </c:pt>
                <c:pt idx="741">
                  <c:v>0.11448922973393399</c:v>
                </c:pt>
                <c:pt idx="742">
                  <c:v>0.114184500720558</c:v>
                </c:pt>
                <c:pt idx="743">
                  <c:v>0.113479814877125</c:v>
                </c:pt>
                <c:pt idx="744">
                  <c:v>0.113073509525956</c:v>
                </c:pt>
                <c:pt idx="745">
                  <c:v>0.112470400020316</c:v>
                </c:pt>
                <c:pt idx="746">
                  <c:v>0.111968866852466</c:v>
                </c:pt>
                <c:pt idx="747">
                  <c:v>0.11166413783909</c:v>
                </c:pt>
                <c:pt idx="748">
                  <c:v>0.111264181009035</c:v>
                </c:pt>
                <c:pt idx="749">
                  <c:v>0.11085787565786601</c:v>
                </c:pt>
                <c:pt idx="750">
                  <c:v>0.11034999396890401</c:v>
                </c:pt>
                <c:pt idx="751">
                  <c:v>0.10984846080105699</c:v>
                </c:pt>
                <c:pt idx="752">
                  <c:v>0.10914377495762401</c:v>
                </c:pt>
                <c:pt idx="753">
                  <c:v>0.108540665451983</c:v>
                </c:pt>
                <c:pt idx="754">
                  <c:v>0.107829631087438</c:v>
                </c:pt>
                <c:pt idx="755">
                  <c:v>0.107328097919589</c:v>
                </c:pt>
                <c:pt idx="756">
                  <c:v>0.106718639892836</c:v>
                </c:pt>
                <c:pt idx="757">
                  <c:v>0.106217106724989</c:v>
                </c:pt>
                <c:pt idx="758">
                  <c:v>0.10560764869823699</c:v>
                </c:pt>
                <c:pt idx="759">
                  <c:v>0.104801386517011</c:v>
                </c:pt>
                <c:pt idx="760">
                  <c:v>0.104096700673577</c:v>
                </c:pt>
                <c:pt idx="761">
                  <c:v>0.10369039532240901</c:v>
                </c:pt>
                <c:pt idx="762">
                  <c:v>0.103290438492354</c:v>
                </c:pt>
                <c:pt idx="763">
                  <c:v>0.102884133141185</c:v>
                </c:pt>
                <c:pt idx="764">
                  <c:v>0.10248417631112799</c:v>
                </c:pt>
                <c:pt idx="765">
                  <c:v>0.101785838988806</c:v>
                </c:pt>
                <c:pt idx="766">
                  <c:v>0.101576337792111</c:v>
                </c:pt>
                <c:pt idx="767">
                  <c:v>0.10137953363764</c:v>
                </c:pt>
                <c:pt idx="768">
                  <c:v>0.100770075610885</c:v>
                </c:pt>
                <c:pt idx="769">
                  <c:v>9.9868585612980801E-2</c:v>
                </c:pt>
                <c:pt idx="770">
                  <c:v>9.9157551248435796E-2</c:v>
                </c:pt>
                <c:pt idx="771">
                  <c:v>9.8452865405002796E-2</c:v>
                </c:pt>
                <c:pt idx="772">
                  <c:v>9.7849755899362303E-2</c:v>
                </c:pt>
                <c:pt idx="773">
                  <c:v>9.7443450548195698E-2</c:v>
                </c:pt>
                <c:pt idx="774">
                  <c:v>9.7240297872610099E-2</c:v>
                </c:pt>
                <c:pt idx="775">
                  <c:v>9.6935568859234003E-2</c:v>
                </c:pt>
                <c:pt idx="776">
                  <c:v>9.6332459353593705E-2</c:v>
                </c:pt>
                <c:pt idx="777">
                  <c:v>9.5627773510160594E-2</c:v>
                </c:pt>
                <c:pt idx="778">
                  <c:v>9.4923087666727399E-2</c:v>
                </c:pt>
                <c:pt idx="779">
                  <c:v>9.3812096472127599E-2</c:v>
                </c:pt>
                <c:pt idx="780">
                  <c:v>9.2904257953108901E-2</c:v>
                </c:pt>
                <c:pt idx="781">
                  <c:v>9.2701105277525606E-2</c:v>
                </c:pt>
                <c:pt idx="782">
                  <c:v>9.1894843096299694E-2</c:v>
                </c:pt>
                <c:pt idx="783">
                  <c:v>9.1088580915076003E-2</c:v>
                </c:pt>
                <c:pt idx="784">
                  <c:v>9.0580699226114295E-2</c:v>
                </c:pt>
                <c:pt idx="785">
                  <c:v>9.0485471409435594E-2</c:v>
                </c:pt>
                <c:pt idx="786">
                  <c:v>9.0485471409435594E-2</c:v>
                </c:pt>
                <c:pt idx="787">
                  <c:v>8.8968174863664803E-2</c:v>
                </c:pt>
                <c:pt idx="788">
                  <c:v>8.7552454655689005E-2</c:v>
                </c:pt>
                <c:pt idx="789">
                  <c:v>8.5635201279861003E-2</c:v>
                </c:pt>
                <c:pt idx="790">
                  <c:v>8.6244659306615401E-2</c:v>
                </c:pt>
                <c:pt idx="791">
                  <c:v>8.6746192474462996E-2</c:v>
                </c:pt>
                <c:pt idx="792">
                  <c:v>8.5939930293237099E-2</c:v>
                </c:pt>
                <c:pt idx="793">
                  <c:v>8.5844702476558302E-2</c:v>
                </c:pt>
                <c:pt idx="794">
                  <c:v>8.5343169308708403E-2</c:v>
                </c:pt>
                <c:pt idx="795">
                  <c:v>8.4022676917411401E-2</c:v>
                </c:pt>
                <c:pt idx="796">
                  <c:v>8.3622720087356495E-2</c:v>
                </c:pt>
                <c:pt idx="797">
                  <c:v>8.2911685722811601E-2</c:v>
                </c:pt>
                <c:pt idx="798">
                  <c:v>8.1908619387114107E-2</c:v>
                </c:pt>
                <c:pt idx="799">
                  <c:v>8.1299161360361999E-2</c:v>
                </c:pt>
                <c:pt idx="800">
                  <c:v>8.1000780868097699E-2</c:v>
                </c:pt>
                <c:pt idx="801">
                  <c:v>8.0492899179136004E-2</c:v>
                </c:pt>
                <c:pt idx="802">
                  <c:v>7.9991366011288395E-2</c:v>
                </c:pt>
                <c:pt idx="803">
                  <c:v>7.9686636997910107E-2</c:v>
                </c:pt>
                <c:pt idx="804">
                  <c:v>7.9185103830062498E-2</c:v>
                </c:pt>
                <c:pt idx="805">
                  <c:v>7.8074112635460505E-2</c:v>
                </c:pt>
                <c:pt idx="806">
                  <c:v>7.6963121440860705E-2</c:v>
                </c:pt>
                <c:pt idx="807">
                  <c:v>7.6664740948596405E-2</c:v>
                </c:pt>
                <c:pt idx="808">
                  <c:v>7.6360011935220407E-2</c:v>
                </c:pt>
                <c:pt idx="809">
                  <c:v>7.5655326091787101E-2</c:v>
                </c:pt>
                <c:pt idx="810">
                  <c:v>7.4747487572770693E-2</c:v>
                </c:pt>
                <c:pt idx="811">
                  <c:v>7.3941225391544796E-2</c:v>
                </c:pt>
                <c:pt idx="812">
                  <c:v>7.3738072715961597E-2</c:v>
                </c:pt>
                <c:pt idx="813">
                  <c:v>7.36364963781687E-2</c:v>
                </c:pt>
                <c:pt idx="814">
                  <c:v>7.2735006380264103E-2</c:v>
                </c:pt>
                <c:pt idx="815">
                  <c:v>7.1516090326757403E-2</c:v>
                </c:pt>
                <c:pt idx="816">
                  <c:v>7.1014557158909905E-2</c:v>
                </c:pt>
                <c:pt idx="817">
                  <c:v>7.0912980821117105E-2</c:v>
                </c:pt>
                <c:pt idx="818">
                  <c:v>7.0106718639893401E-2</c:v>
                </c:pt>
                <c:pt idx="819">
                  <c:v>6.9497260613139003E-2</c:v>
                </c:pt>
                <c:pt idx="820">
                  <c:v>6.8995727445291394E-2</c:v>
                </c:pt>
                <c:pt idx="821">
                  <c:v>6.8291041601858296E-2</c:v>
                </c:pt>
                <c:pt idx="822">
                  <c:v>6.7687932096217804E-2</c:v>
                </c:pt>
                <c:pt idx="823">
                  <c:v>6.6983246252784706E-2</c:v>
                </c:pt>
                <c:pt idx="824">
                  <c:v>6.5567526044806701E-2</c:v>
                </c:pt>
                <c:pt idx="825">
                  <c:v>6.4659687525790197E-2</c:v>
                </c:pt>
                <c:pt idx="826">
                  <c:v>6.4659687525790197E-2</c:v>
                </c:pt>
                <c:pt idx="827">
                  <c:v>6.4354958512414101E-2</c:v>
                </c:pt>
                <c:pt idx="828">
                  <c:v>6.3243967317812094E-2</c:v>
                </c:pt>
                <c:pt idx="829">
                  <c:v>6.2240900982116897E-2</c:v>
                </c:pt>
                <c:pt idx="830">
                  <c:v>6.2342477319907399E-2</c:v>
                </c:pt>
                <c:pt idx="831">
                  <c:v>6.1936171968740801E-2</c:v>
                </c:pt>
                <c:pt idx="832">
                  <c:v>6.0520451760762699E-2</c:v>
                </c:pt>
                <c:pt idx="833">
                  <c:v>5.9917342255122401E-2</c:v>
                </c:pt>
                <c:pt idx="834">
                  <c:v>5.9314232749481902E-2</c:v>
                </c:pt>
                <c:pt idx="835">
                  <c:v>5.8209590075991698E-2</c:v>
                </c:pt>
                <c:pt idx="836">
                  <c:v>5.7904861062615602E-2</c:v>
                </c:pt>
                <c:pt idx="837">
                  <c:v>5.7498555711446797E-2</c:v>
                </c:pt>
                <c:pt idx="838">
                  <c:v>5.6793869868013602E-2</c:v>
                </c:pt>
                <c:pt idx="839">
                  <c:v>5.5682878673413802E-2</c:v>
                </c:pt>
                <c:pt idx="840">
                  <c:v>5.50797691677712E-2</c:v>
                </c:pt>
                <c:pt idx="841">
                  <c:v>5.4571887478811802E-2</c:v>
                </c:pt>
                <c:pt idx="842">
                  <c:v>5.4273506986547503E-2</c:v>
                </c:pt>
                <c:pt idx="843">
                  <c:v>5.3765625297585898E-2</c:v>
                </c:pt>
                <c:pt idx="844">
                  <c:v>5.3162515791945503E-2</c:v>
                </c:pt>
                <c:pt idx="845">
                  <c:v>5.2153100935136303E-2</c:v>
                </c:pt>
                <c:pt idx="846">
                  <c:v>5.1245262416119798E-2</c:v>
                </c:pt>
                <c:pt idx="847">
                  <c:v>5.0331075375991602E-2</c:v>
                </c:pt>
                <c:pt idx="848">
                  <c:v>4.95248131947656E-2</c:v>
                </c:pt>
                <c:pt idx="849">
                  <c:v>4.8928052210237001E-2</c:v>
                </c:pt>
                <c:pt idx="850">
                  <c:v>4.8217017845692101E-2</c:v>
                </c:pt>
                <c:pt idx="851">
                  <c:v>4.7315527847787503E-2</c:v>
                </c:pt>
                <c:pt idx="852">
                  <c:v>4.6909222496618497E-2</c:v>
                </c:pt>
                <c:pt idx="853">
                  <c:v>4.6299764469866403E-2</c:v>
                </c:pt>
                <c:pt idx="854">
                  <c:v>4.5798231302018801E-2</c:v>
                </c:pt>
                <c:pt idx="855">
                  <c:v>4.5398274471961798E-2</c:v>
                </c:pt>
                <c:pt idx="856">
                  <c:v>4.4592012290735797E-2</c:v>
                </c:pt>
                <c:pt idx="857">
                  <c:v>4.4084130601776399E-2</c:v>
                </c:pt>
                <c:pt idx="858">
                  <c:v>4.3481021096136101E-2</c:v>
                </c:pt>
                <c:pt idx="859">
                  <c:v>4.2573182577119603E-2</c:v>
                </c:pt>
                <c:pt idx="860">
                  <c:v>4.1658995536989103E-2</c:v>
                </c:pt>
                <c:pt idx="861">
                  <c:v>4.0960658214667697E-2</c:v>
                </c:pt>
                <c:pt idx="862">
                  <c:v>4.0046471174539501E-2</c:v>
                </c:pt>
                <c:pt idx="863">
                  <c:v>3.9544938006691899E-2</c:v>
                </c:pt>
                <c:pt idx="864">
                  <c:v>3.8935479979937501E-2</c:v>
                </c:pt>
                <c:pt idx="865">
                  <c:v>3.8237142657618399E-2</c:v>
                </c:pt>
                <c:pt idx="866">
                  <c:v>3.7627684630866201E-2</c:v>
                </c:pt>
                <c:pt idx="867">
                  <c:v>3.7024575125223502E-2</c:v>
                </c:pt>
                <c:pt idx="868">
                  <c:v>3.6015160268414302E-2</c:v>
                </c:pt>
                <c:pt idx="869">
                  <c:v>3.5405702241662201E-2</c:v>
                </c:pt>
                <c:pt idx="870">
                  <c:v>3.4802592736021799E-2</c:v>
                </c:pt>
                <c:pt idx="871">
                  <c:v>3.3901102738117098E-2</c:v>
                </c:pt>
                <c:pt idx="872">
                  <c:v>3.3596373724741002E-2</c:v>
                </c:pt>
                <c:pt idx="873">
                  <c:v>3.2688535205724602E-2</c:v>
                </c:pt>
                <c:pt idx="874">
                  <c:v>3.19838493622914E-2</c:v>
                </c:pt>
                <c:pt idx="875">
                  <c:v>3.1177587181065499E-2</c:v>
                </c:pt>
                <c:pt idx="876">
                  <c:v>3.0263400140937199E-2</c:v>
                </c:pt>
                <c:pt idx="877">
                  <c:v>2.95650628186158E-2</c:v>
                </c:pt>
                <c:pt idx="878">
                  <c:v>2.8854028454070899E-2</c:v>
                </c:pt>
                <c:pt idx="879">
                  <c:v>2.79398414139427E-2</c:v>
                </c:pt>
                <c:pt idx="880">
                  <c:v>2.7241504091621301E-2</c:v>
                </c:pt>
                <c:pt idx="881">
                  <c:v>2.6536818248188099E-2</c:v>
                </c:pt>
                <c:pt idx="882">
                  <c:v>2.5825783883643198E-2</c:v>
                </c:pt>
                <c:pt idx="883">
                  <c:v>2.5324250715795599E-2</c:v>
                </c:pt>
                <c:pt idx="884">
                  <c:v>2.4714792689043402E-2</c:v>
                </c:pt>
                <c:pt idx="885">
                  <c:v>2.40101068456103E-2</c:v>
                </c:pt>
                <c:pt idx="886">
                  <c:v>2.3203844664384399E-2</c:v>
                </c:pt>
                <c:pt idx="887">
                  <c:v>2.2194429807575099E-2</c:v>
                </c:pt>
                <c:pt idx="888">
                  <c:v>2.1591320301934801E-2</c:v>
                </c:pt>
                <c:pt idx="889">
                  <c:v>2.1083438612975399E-2</c:v>
                </c:pt>
                <c:pt idx="890">
                  <c:v>2.03787527695421E-2</c:v>
                </c:pt>
                <c:pt idx="891">
                  <c:v>1.9572490588316199E-2</c:v>
                </c:pt>
                <c:pt idx="892">
                  <c:v>1.84614993937166E-2</c:v>
                </c:pt>
                <c:pt idx="893">
                  <c:v>1.7655237212490599E-2</c:v>
                </c:pt>
                <c:pt idx="894">
                  <c:v>1.7153704044643E-2</c:v>
                </c:pt>
                <c:pt idx="895">
                  <c:v>1.6544246017890799E-2</c:v>
                </c:pt>
                <c:pt idx="896">
                  <c:v>1.5941136512250501E-2</c:v>
                </c:pt>
                <c:pt idx="897">
                  <c:v>1.5331678485496001E-2</c:v>
                </c:pt>
                <c:pt idx="898">
                  <c:v>1.46333411631769E-2</c:v>
                </c:pt>
                <c:pt idx="899">
                  <c:v>1.38207304608392E-2</c:v>
                </c:pt>
                <c:pt idx="900">
                  <c:v>1.28176641251417E-2</c:v>
                </c:pt>
                <c:pt idx="901">
                  <c:v>1.23161309572941E-2</c:v>
                </c:pt>
                <c:pt idx="902">
                  <c:v>1.1509868776068201E-2</c:v>
                </c:pt>
                <c:pt idx="903">
                  <c:v>1.0900410749315999E-2</c:v>
                </c:pt>
                <c:pt idx="904">
                  <c:v>1.00941485680901E-2</c:v>
                </c:pt>
                <c:pt idx="905">
                  <c:v>9.3831142035452099E-3</c:v>
                </c:pt>
                <c:pt idx="906">
                  <c:v>8.48162420564047E-3</c:v>
                </c:pt>
                <c:pt idx="907">
                  <c:v>7.5737856866240402E-3</c:v>
                </c:pt>
                <c:pt idx="908">
                  <c:v>6.8627513220791397E-3</c:v>
                </c:pt>
                <c:pt idx="909">
                  <c:v>6.15806547864595E-3</c:v>
                </c:pt>
                <c:pt idx="910">
                  <c:v>5.2502269596295097E-3</c:v>
                </c:pt>
                <c:pt idx="911">
                  <c:v>4.2408121028202402E-3</c:v>
                </c:pt>
                <c:pt idx="912">
                  <c:v>3.5361262593870402E-3</c:v>
                </c:pt>
                <c:pt idx="913">
                  <c:v>3.0282445704277201E-3</c:v>
                </c:pt>
                <c:pt idx="914">
                  <c:v>2.5267114025778799E-3</c:v>
                </c:pt>
                <c:pt idx="915">
                  <c:v>1.72044922135417E-3</c:v>
                </c:pt>
                <c:pt idx="916">
                  <c:v>8.1261070233773502E-4</c:v>
                </c:pt>
                <c:pt idx="917">
                  <c:v>0</c:v>
                </c:pt>
              </c:numCache>
            </c:numRef>
          </c:yVal>
          <c:smooth val="1"/>
          <c:extLst xmlns:c16r2="http://schemas.microsoft.com/office/drawing/2015/06/chart">
            <c:ext xmlns:c16="http://schemas.microsoft.com/office/drawing/2014/chart" uri="{C3380CC4-5D6E-409C-BE32-E72D297353CC}">
              <c16:uniqueId val="{00000000-6BE1-1141-942C-B94588467EAE}"/>
            </c:ext>
          </c:extLst>
        </c:ser>
        <c:ser>
          <c:idx val="3"/>
          <c:order val="1"/>
          <c:tx>
            <c:v>15RB</c:v>
          </c:tx>
          <c:spPr>
            <a:ln w="19050" cap="rnd">
              <a:solidFill>
                <a:srgbClr val="00B050"/>
              </a:solidFill>
              <a:round/>
            </a:ln>
            <a:effectLst/>
          </c:spPr>
          <c:marker>
            <c:symbol val="none"/>
          </c:marker>
          <c:xVal>
            <c:numRef>
              <c:f>Coke!$AR$6:$AR$923</c:f>
              <c:numCache>
                <c:formatCode>General</c:formatCode>
                <c:ptCount val="918"/>
                <c:pt idx="0">
                  <c:v>304.29099999999983</c:v>
                </c:pt>
                <c:pt idx="1">
                  <c:v>304.92999999999978</c:v>
                </c:pt>
                <c:pt idx="2">
                  <c:v>305.61</c:v>
                </c:pt>
                <c:pt idx="3">
                  <c:v>306.30999999999989</c:v>
                </c:pt>
                <c:pt idx="4">
                  <c:v>307.02099999999979</c:v>
                </c:pt>
                <c:pt idx="5">
                  <c:v>307.73899999999981</c:v>
                </c:pt>
                <c:pt idx="6">
                  <c:v>308.45599999999979</c:v>
                </c:pt>
                <c:pt idx="7">
                  <c:v>309.17</c:v>
                </c:pt>
                <c:pt idx="8">
                  <c:v>309.88</c:v>
                </c:pt>
                <c:pt idx="9">
                  <c:v>310.58699999999982</c:v>
                </c:pt>
                <c:pt idx="10">
                  <c:v>311.28799999999978</c:v>
                </c:pt>
                <c:pt idx="11">
                  <c:v>311.9869999999998</c:v>
                </c:pt>
                <c:pt idx="12">
                  <c:v>312.68099999999993</c:v>
                </c:pt>
                <c:pt idx="13">
                  <c:v>313.37699999999978</c:v>
                </c:pt>
                <c:pt idx="14">
                  <c:v>314.07399999999978</c:v>
                </c:pt>
                <c:pt idx="15">
                  <c:v>314.77699999999982</c:v>
                </c:pt>
                <c:pt idx="16">
                  <c:v>315.48099999999982</c:v>
                </c:pt>
                <c:pt idx="17">
                  <c:v>316.18299999999999</c:v>
                </c:pt>
                <c:pt idx="18">
                  <c:v>316.88499999999999</c:v>
                </c:pt>
                <c:pt idx="19">
                  <c:v>317.58299999999991</c:v>
                </c:pt>
                <c:pt idx="20">
                  <c:v>318.28499999999991</c:v>
                </c:pt>
                <c:pt idx="21">
                  <c:v>318.99</c:v>
                </c:pt>
                <c:pt idx="22">
                  <c:v>319.697</c:v>
                </c:pt>
                <c:pt idx="23">
                  <c:v>320.40199999999982</c:v>
                </c:pt>
                <c:pt idx="24">
                  <c:v>321.10300000000001</c:v>
                </c:pt>
                <c:pt idx="25">
                  <c:v>321.80499999999989</c:v>
                </c:pt>
                <c:pt idx="26">
                  <c:v>322.51099999999991</c:v>
                </c:pt>
                <c:pt idx="27">
                  <c:v>323.21899999999982</c:v>
                </c:pt>
                <c:pt idx="28">
                  <c:v>323.93199999999968</c:v>
                </c:pt>
                <c:pt idx="29">
                  <c:v>324.64999999999998</c:v>
                </c:pt>
                <c:pt idx="30">
                  <c:v>325.37299999999999</c:v>
                </c:pt>
                <c:pt idx="31">
                  <c:v>326.10300000000001</c:v>
                </c:pt>
                <c:pt idx="32">
                  <c:v>326.83399999999978</c:v>
                </c:pt>
                <c:pt idx="33">
                  <c:v>327.55999999999989</c:v>
                </c:pt>
                <c:pt idx="34">
                  <c:v>328.28599999999977</c:v>
                </c:pt>
                <c:pt idx="35">
                  <c:v>329.01599999999979</c:v>
                </c:pt>
                <c:pt idx="36">
                  <c:v>329.74799999999999</c:v>
                </c:pt>
                <c:pt idx="37">
                  <c:v>330.47799999999978</c:v>
                </c:pt>
                <c:pt idx="38">
                  <c:v>331.20599999999979</c:v>
                </c:pt>
                <c:pt idx="39">
                  <c:v>331.93799999999982</c:v>
                </c:pt>
                <c:pt idx="40">
                  <c:v>332.67399999999992</c:v>
                </c:pt>
                <c:pt idx="41">
                  <c:v>333.41099999999977</c:v>
                </c:pt>
                <c:pt idx="42">
                  <c:v>334.15</c:v>
                </c:pt>
                <c:pt idx="43">
                  <c:v>334.887</c:v>
                </c:pt>
                <c:pt idx="44">
                  <c:v>335.62099999999992</c:v>
                </c:pt>
                <c:pt idx="45">
                  <c:v>336.35199999999992</c:v>
                </c:pt>
                <c:pt idx="46">
                  <c:v>337.08399999999978</c:v>
                </c:pt>
                <c:pt idx="47">
                  <c:v>337.81899999999979</c:v>
                </c:pt>
                <c:pt idx="48">
                  <c:v>338.56099999999992</c:v>
                </c:pt>
                <c:pt idx="49">
                  <c:v>339.31099999999992</c:v>
                </c:pt>
                <c:pt idx="50">
                  <c:v>340.06200000000001</c:v>
                </c:pt>
                <c:pt idx="51">
                  <c:v>340.80999999999989</c:v>
                </c:pt>
                <c:pt idx="52">
                  <c:v>341.56099999999992</c:v>
                </c:pt>
                <c:pt idx="53">
                  <c:v>342.30899999999991</c:v>
                </c:pt>
                <c:pt idx="54">
                  <c:v>343.05099999999999</c:v>
                </c:pt>
                <c:pt idx="55">
                  <c:v>343.7919999999998</c:v>
                </c:pt>
                <c:pt idx="56">
                  <c:v>344.53399999999982</c:v>
                </c:pt>
                <c:pt idx="57">
                  <c:v>345.28399999999982</c:v>
                </c:pt>
                <c:pt idx="58">
                  <c:v>346.03899999999982</c:v>
                </c:pt>
                <c:pt idx="59">
                  <c:v>346.79099999999983</c:v>
                </c:pt>
                <c:pt idx="60">
                  <c:v>347.54199999999992</c:v>
                </c:pt>
                <c:pt idx="61">
                  <c:v>348.28999999999979</c:v>
                </c:pt>
                <c:pt idx="62">
                  <c:v>349.03899999999982</c:v>
                </c:pt>
                <c:pt idx="63">
                  <c:v>349.78499999999991</c:v>
                </c:pt>
                <c:pt idx="64">
                  <c:v>350.53499999999991</c:v>
                </c:pt>
                <c:pt idx="65">
                  <c:v>351.28999999999979</c:v>
                </c:pt>
                <c:pt idx="66">
                  <c:v>352.04599999999999</c:v>
                </c:pt>
                <c:pt idx="67">
                  <c:v>352.79599999999982</c:v>
                </c:pt>
                <c:pt idx="68">
                  <c:v>353.54199999999992</c:v>
                </c:pt>
                <c:pt idx="69">
                  <c:v>354.29299999999978</c:v>
                </c:pt>
                <c:pt idx="70">
                  <c:v>355.03999999999979</c:v>
                </c:pt>
                <c:pt idx="71">
                  <c:v>355.78499999999991</c:v>
                </c:pt>
                <c:pt idx="72">
                  <c:v>356.53299999999979</c:v>
                </c:pt>
                <c:pt idx="73">
                  <c:v>357.28499999999991</c:v>
                </c:pt>
                <c:pt idx="74">
                  <c:v>358.041</c:v>
                </c:pt>
                <c:pt idx="75">
                  <c:v>358.79899999999981</c:v>
                </c:pt>
                <c:pt idx="76">
                  <c:v>359.55599999999993</c:v>
                </c:pt>
                <c:pt idx="77">
                  <c:v>360.30699999999979</c:v>
                </c:pt>
                <c:pt idx="78">
                  <c:v>361.05199999999991</c:v>
                </c:pt>
                <c:pt idx="79">
                  <c:v>361.7969999999998</c:v>
                </c:pt>
                <c:pt idx="80">
                  <c:v>362.53899999999982</c:v>
                </c:pt>
                <c:pt idx="81">
                  <c:v>363.274</c:v>
                </c:pt>
                <c:pt idx="82">
                  <c:v>364.00699999999978</c:v>
                </c:pt>
                <c:pt idx="83">
                  <c:v>364.73499999999979</c:v>
                </c:pt>
                <c:pt idx="84">
                  <c:v>365.46</c:v>
                </c:pt>
                <c:pt idx="85">
                  <c:v>366.18299999999999</c:v>
                </c:pt>
                <c:pt idx="86">
                  <c:v>366.90799999999979</c:v>
                </c:pt>
                <c:pt idx="87">
                  <c:v>367.63399999999979</c:v>
                </c:pt>
                <c:pt idx="88">
                  <c:v>368.35799999999989</c:v>
                </c:pt>
                <c:pt idx="89">
                  <c:v>369.08099999999979</c:v>
                </c:pt>
                <c:pt idx="90">
                  <c:v>369.80699999999979</c:v>
                </c:pt>
                <c:pt idx="91">
                  <c:v>370.52799999999979</c:v>
                </c:pt>
                <c:pt idx="92">
                  <c:v>371.24599999999992</c:v>
                </c:pt>
                <c:pt idx="93">
                  <c:v>371.96299999999991</c:v>
                </c:pt>
                <c:pt idx="94">
                  <c:v>372.67999999999989</c:v>
                </c:pt>
                <c:pt idx="95">
                  <c:v>373.39499999999992</c:v>
                </c:pt>
                <c:pt idx="96">
                  <c:v>374.10799999999989</c:v>
                </c:pt>
                <c:pt idx="97">
                  <c:v>374.81599999999992</c:v>
                </c:pt>
                <c:pt idx="98">
                  <c:v>375.53</c:v>
                </c:pt>
                <c:pt idx="99">
                  <c:v>376.25199999999978</c:v>
                </c:pt>
                <c:pt idx="100">
                  <c:v>376.97399999999982</c:v>
                </c:pt>
                <c:pt idx="101">
                  <c:v>377.69499999999999</c:v>
                </c:pt>
                <c:pt idx="102">
                  <c:v>378.41399999999982</c:v>
                </c:pt>
                <c:pt idx="103">
                  <c:v>379.13399999999979</c:v>
                </c:pt>
                <c:pt idx="104">
                  <c:v>379.85199999999992</c:v>
                </c:pt>
                <c:pt idx="105">
                  <c:v>380.565</c:v>
                </c:pt>
                <c:pt idx="106">
                  <c:v>381.27699999999982</c:v>
                </c:pt>
                <c:pt idx="107">
                  <c:v>382</c:v>
                </c:pt>
                <c:pt idx="108">
                  <c:v>382.71899999999982</c:v>
                </c:pt>
                <c:pt idx="109">
                  <c:v>383.43299999999982</c:v>
                </c:pt>
                <c:pt idx="110">
                  <c:v>384.15100000000001</c:v>
                </c:pt>
                <c:pt idx="111">
                  <c:v>384.88199999999978</c:v>
                </c:pt>
                <c:pt idx="112">
                  <c:v>385.678</c:v>
                </c:pt>
                <c:pt idx="113">
                  <c:v>386.52099999999979</c:v>
                </c:pt>
                <c:pt idx="114">
                  <c:v>387.38499999999999</c:v>
                </c:pt>
                <c:pt idx="115">
                  <c:v>388.26299999999992</c:v>
                </c:pt>
                <c:pt idx="116">
                  <c:v>389.149</c:v>
                </c:pt>
                <c:pt idx="117">
                  <c:v>390.03599999999977</c:v>
                </c:pt>
                <c:pt idx="118">
                  <c:v>390.92999999999978</c:v>
                </c:pt>
                <c:pt idx="119">
                  <c:v>391.82099999999991</c:v>
                </c:pt>
                <c:pt idx="120">
                  <c:v>392.71</c:v>
                </c:pt>
                <c:pt idx="121">
                  <c:v>393.601</c:v>
                </c:pt>
                <c:pt idx="122">
                  <c:v>394.4939999999998</c:v>
                </c:pt>
                <c:pt idx="123">
                  <c:v>395.38799999999992</c:v>
                </c:pt>
                <c:pt idx="124">
                  <c:v>396.27599999999978</c:v>
                </c:pt>
                <c:pt idx="125">
                  <c:v>397.16099999999989</c:v>
                </c:pt>
                <c:pt idx="126">
                  <c:v>398.04699999999991</c:v>
                </c:pt>
                <c:pt idx="127">
                  <c:v>398.93499999999977</c:v>
                </c:pt>
                <c:pt idx="128">
                  <c:v>399.81899999999979</c:v>
                </c:pt>
                <c:pt idx="129">
                  <c:v>400.70799999999991</c:v>
                </c:pt>
                <c:pt idx="130">
                  <c:v>401.59499999999991</c:v>
                </c:pt>
                <c:pt idx="131">
                  <c:v>402.47799999999978</c:v>
                </c:pt>
                <c:pt idx="132">
                  <c:v>403.36</c:v>
                </c:pt>
                <c:pt idx="133">
                  <c:v>404.24</c:v>
                </c:pt>
                <c:pt idx="134">
                  <c:v>405.12099999999992</c:v>
                </c:pt>
                <c:pt idx="135">
                  <c:v>406.005</c:v>
                </c:pt>
                <c:pt idx="136">
                  <c:v>406.89099999999979</c:v>
                </c:pt>
                <c:pt idx="137">
                  <c:v>407.77299999999991</c:v>
                </c:pt>
                <c:pt idx="138">
                  <c:v>408.65199999999999</c:v>
                </c:pt>
                <c:pt idx="139">
                  <c:v>409.529</c:v>
                </c:pt>
                <c:pt idx="140">
                  <c:v>410.41499999999979</c:v>
                </c:pt>
                <c:pt idx="141">
                  <c:v>411.29799999999977</c:v>
                </c:pt>
                <c:pt idx="142">
                  <c:v>412.18099999999993</c:v>
                </c:pt>
                <c:pt idx="143">
                  <c:v>413.05599999999993</c:v>
                </c:pt>
                <c:pt idx="144">
                  <c:v>413.92699999999979</c:v>
                </c:pt>
                <c:pt idx="145">
                  <c:v>414.80099999999999</c:v>
                </c:pt>
                <c:pt idx="146">
                  <c:v>415.673</c:v>
                </c:pt>
                <c:pt idx="147">
                  <c:v>416.548</c:v>
                </c:pt>
                <c:pt idx="148">
                  <c:v>417.4219999999998</c:v>
                </c:pt>
                <c:pt idx="149">
                  <c:v>418.29799999999977</c:v>
                </c:pt>
                <c:pt idx="150">
                  <c:v>419.173</c:v>
                </c:pt>
                <c:pt idx="151">
                  <c:v>420.05199999999991</c:v>
                </c:pt>
                <c:pt idx="152">
                  <c:v>420.93099999999981</c:v>
                </c:pt>
                <c:pt idx="153">
                  <c:v>421.80899999999991</c:v>
                </c:pt>
                <c:pt idx="154">
                  <c:v>422.68399999999991</c:v>
                </c:pt>
                <c:pt idx="155">
                  <c:v>423.55700000000002</c:v>
                </c:pt>
                <c:pt idx="156">
                  <c:v>424.42799999999983</c:v>
                </c:pt>
                <c:pt idx="157">
                  <c:v>425.29299999999978</c:v>
                </c:pt>
                <c:pt idx="158">
                  <c:v>426.16300000000001</c:v>
                </c:pt>
                <c:pt idx="159">
                  <c:v>427.03199999999981</c:v>
                </c:pt>
                <c:pt idx="160">
                  <c:v>427.9</c:v>
                </c:pt>
                <c:pt idx="161">
                  <c:v>428.77299999999991</c:v>
                </c:pt>
                <c:pt idx="162">
                  <c:v>429.64400000000001</c:v>
                </c:pt>
                <c:pt idx="163">
                  <c:v>430.51099999999991</c:v>
                </c:pt>
                <c:pt idx="164">
                  <c:v>431.38</c:v>
                </c:pt>
                <c:pt idx="165">
                  <c:v>432.24899999999991</c:v>
                </c:pt>
                <c:pt idx="166">
                  <c:v>433.11299999999989</c:v>
                </c:pt>
                <c:pt idx="167">
                  <c:v>433.9819999999998</c:v>
                </c:pt>
                <c:pt idx="168">
                  <c:v>434.85500000000002</c:v>
                </c:pt>
                <c:pt idx="169">
                  <c:v>435.73</c:v>
                </c:pt>
                <c:pt idx="170">
                  <c:v>436.59899999999982</c:v>
                </c:pt>
                <c:pt idx="171">
                  <c:v>437.46899999999982</c:v>
                </c:pt>
                <c:pt idx="172">
                  <c:v>438.34300000000002</c:v>
                </c:pt>
                <c:pt idx="173">
                  <c:v>439.21399999999983</c:v>
                </c:pt>
                <c:pt idx="174">
                  <c:v>440.08899999999983</c:v>
                </c:pt>
                <c:pt idx="175">
                  <c:v>440.96499999999992</c:v>
                </c:pt>
                <c:pt idx="176">
                  <c:v>441.84300000000002</c:v>
                </c:pt>
                <c:pt idx="177">
                  <c:v>442.71899999999982</c:v>
                </c:pt>
                <c:pt idx="178">
                  <c:v>443.59699999999981</c:v>
                </c:pt>
                <c:pt idx="179">
                  <c:v>444.47499999999991</c:v>
                </c:pt>
                <c:pt idx="180">
                  <c:v>445.35599999999999</c:v>
                </c:pt>
                <c:pt idx="181">
                  <c:v>446.24</c:v>
                </c:pt>
                <c:pt idx="182">
                  <c:v>447.11699999999979</c:v>
                </c:pt>
                <c:pt idx="183">
                  <c:v>447.99</c:v>
                </c:pt>
                <c:pt idx="184">
                  <c:v>448.86599999999999</c:v>
                </c:pt>
                <c:pt idx="185">
                  <c:v>449.74699999999979</c:v>
                </c:pt>
                <c:pt idx="186">
                  <c:v>450.62199999999979</c:v>
                </c:pt>
                <c:pt idx="187">
                  <c:v>451.49</c:v>
                </c:pt>
                <c:pt idx="188">
                  <c:v>452.36099999999999</c:v>
                </c:pt>
                <c:pt idx="189">
                  <c:v>453.2269999999998</c:v>
                </c:pt>
                <c:pt idx="190">
                  <c:v>454.08600000000001</c:v>
                </c:pt>
                <c:pt idx="191">
                  <c:v>454.94299999999993</c:v>
                </c:pt>
                <c:pt idx="192">
                  <c:v>455.79999999999978</c:v>
                </c:pt>
                <c:pt idx="193">
                  <c:v>456.66</c:v>
                </c:pt>
                <c:pt idx="194">
                  <c:v>457.51400000000001</c:v>
                </c:pt>
                <c:pt idx="195">
                  <c:v>458.36500000000001</c:v>
                </c:pt>
                <c:pt idx="196">
                  <c:v>459.21299999999991</c:v>
                </c:pt>
                <c:pt idx="197">
                  <c:v>460.05799999999999</c:v>
                </c:pt>
                <c:pt idx="198">
                  <c:v>460.899</c:v>
                </c:pt>
                <c:pt idx="199">
                  <c:v>461.73899999999981</c:v>
                </c:pt>
                <c:pt idx="200">
                  <c:v>462.57599999999991</c:v>
                </c:pt>
                <c:pt idx="201">
                  <c:v>463.41399999999982</c:v>
                </c:pt>
                <c:pt idx="202">
                  <c:v>464.25699999999978</c:v>
                </c:pt>
                <c:pt idx="203">
                  <c:v>465.10199999999992</c:v>
                </c:pt>
                <c:pt idx="204">
                  <c:v>465.94299999999993</c:v>
                </c:pt>
                <c:pt idx="205">
                  <c:v>466.78599999999977</c:v>
                </c:pt>
                <c:pt idx="206">
                  <c:v>467.63299999999992</c:v>
                </c:pt>
                <c:pt idx="207">
                  <c:v>468.47499999999991</c:v>
                </c:pt>
                <c:pt idx="208">
                  <c:v>469.32099999999991</c:v>
                </c:pt>
                <c:pt idx="209">
                  <c:v>470.16500000000002</c:v>
                </c:pt>
                <c:pt idx="210">
                  <c:v>471.01099999999991</c:v>
                </c:pt>
                <c:pt idx="211">
                  <c:v>471.85899999999992</c:v>
                </c:pt>
                <c:pt idx="212">
                  <c:v>472.71</c:v>
                </c:pt>
                <c:pt idx="213">
                  <c:v>473.56099999999992</c:v>
                </c:pt>
                <c:pt idx="214">
                  <c:v>474.40499999999992</c:v>
                </c:pt>
                <c:pt idx="215">
                  <c:v>475.245</c:v>
                </c:pt>
                <c:pt idx="216">
                  <c:v>476.08199999999982</c:v>
                </c:pt>
                <c:pt idx="217">
                  <c:v>476.92499999999978</c:v>
                </c:pt>
                <c:pt idx="218">
                  <c:v>477.77199999999982</c:v>
                </c:pt>
                <c:pt idx="219">
                  <c:v>478.61599999999999</c:v>
                </c:pt>
                <c:pt idx="220">
                  <c:v>479.45399999999978</c:v>
                </c:pt>
                <c:pt idx="221">
                  <c:v>480.29299999999978</c:v>
                </c:pt>
                <c:pt idx="222">
                  <c:v>481.13499999999999</c:v>
                </c:pt>
                <c:pt idx="223">
                  <c:v>481.97599999999977</c:v>
                </c:pt>
                <c:pt idx="224">
                  <c:v>482.81799999999993</c:v>
                </c:pt>
                <c:pt idx="225">
                  <c:v>483.66199999999992</c:v>
                </c:pt>
                <c:pt idx="226">
                  <c:v>484.50900000000001</c:v>
                </c:pt>
                <c:pt idx="227">
                  <c:v>485.35199999999992</c:v>
                </c:pt>
                <c:pt idx="228">
                  <c:v>486.19299999999993</c:v>
                </c:pt>
                <c:pt idx="229">
                  <c:v>487.03599999999977</c:v>
                </c:pt>
                <c:pt idx="230">
                  <c:v>487.87900000000002</c:v>
                </c:pt>
                <c:pt idx="231">
                  <c:v>488.71699999999981</c:v>
                </c:pt>
                <c:pt idx="232">
                  <c:v>489.55</c:v>
                </c:pt>
                <c:pt idx="233">
                  <c:v>490.38299999999992</c:v>
                </c:pt>
                <c:pt idx="234">
                  <c:v>491.21600000000001</c:v>
                </c:pt>
                <c:pt idx="235">
                  <c:v>492.053</c:v>
                </c:pt>
                <c:pt idx="236">
                  <c:v>492.88799999999992</c:v>
                </c:pt>
                <c:pt idx="237">
                  <c:v>493.72299999999979</c:v>
                </c:pt>
                <c:pt idx="238">
                  <c:v>494.55599999999993</c:v>
                </c:pt>
                <c:pt idx="239">
                  <c:v>495.39</c:v>
                </c:pt>
                <c:pt idx="240">
                  <c:v>496.22799999999978</c:v>
                </c:pt>
                <c:pt idx="241">
                  <c:v>497.06700000000001</c:v>
                </c:pt>
                <c:pt idx="242">
                  <c:v>497.90499999999992</c:v>
                </c:pt>
                <c:pt idx="243">
                  <c:v>498.74</c:v>
                </c:pt>
                <c:pt idx="244">
                  <c:v>499.57799999999992</c:v>
                </c:pt>
                <c:pt idx="245">
                  <c:v>500.41300000000001</c:v>
                </c:pt>
                <c:pt idx="246">
                  <c:v>501.24599999999992</c:v>
                </c:pt>
                <c:pt idx="247">
                  <c:v>502.08199999999982</c:v>
                </c:pt>
                <c:pt idx="248">
                  <c:v>502.91999999999979</c:v>
                </c:pt>
                <c:pt idx="249">
                  <c:v>503.755</c:v>
                </c:pt>
                <c:pt idx="250">
                  <c:v>504.58899999999983</c:v>
                </c:pt>
                <c:pt idx="251">
                  <c:v>505.41599999999983</c:v>
                </c:pt>
                <c:pt idx="252">
                  <c:v>506.24799999999999</c:v>
                </c:pt>
                <c:pt idx="253">
                  <c:v>507.08399999999978</c:v>
                </c:pt>
                <c:pt idx="254">
                  <c:v>507.92399999999981</c:v>
                </c:pt>
                <c:pt idx="255">
                  <c:v>508.76099999999991</c:v>
                </c:pt>
                <c:pt idx="256">
                  <c:v>509.59899999999982</c:v>
                </c:pt>
                <c:pt idx="257">
                  <c:v>510.43700000000001</c:v>
                </c:pt>
                <c:pt idx="258">
                  <c:v>511.27499999999992</c:v>
                </c:pt>
                <c:pt idx="259">
                  <c:v>512.11299999999972</c:v>
                </c:pt>
                <c:pt idx="260">
                  <c:v>512.95199999999977</c:v>
                </c:pt>
                <c:pt idx="261">
                  <c:v>513.78800000000001</c:v>
                </c:pt>
                <c:pt idx="262">
                  <c:v>514.62400000000002</c:v>
                </c:pt>
                <c:pt idx="263">
                  <c:v>515.46199999999976</c:v>
                </c:pt>
                <c:pt idx="264">
                  <c:v>516.3009999999997</c:v>
                </c:pt>
                <c:pt idx="265">
                  <c:v>517.13900000000001</c:v>
                </c:pt>
                <c:pt idx="266">
                  <c:v>517.976</c:v>
                </c:pt>
                <c:pt idx="267">
                  <c:v>518.81799999999976</c:v>
                </c:pt>
                <c:pt idx="268">
                  <c:v>519.66699999999969</c:v>
                </c:pt>
                <c:pt idx="269">
                  <c:v>520.50699999999972</c:v>
                </c:pt>
                <c:pt idx="270">
                  <c:v>521.33799999999974</c:v>
                </c:pt>
                <c:pt idx="271">
                  <c:v>522.16699999999969</c:v>
                </c:pt>
                <c:pt idx="272">
                  <c:v>523</c:v>
                </c:pt>
                <c:pt idx="273">
                  <c:v>523.83999999999969</c:v>
                </c:pt>
                <c:pt idx="274">
                  <c:v>524.68399999999997</c:v>
                </c:pt>
                <c:pt idx="275">
                  <c:v>525.52599999999973</c:v>
                </c:pt>
                <c:pt idx="276">
                  <c:v>526.37300000000005</c:v>
                </c:pt>
                <c:pt idx="277">
                  <c:v>527.226</c:v>
                </c:pt>
                <c:pt idx="278">
                  <c:v>528.07899999999995</c:v>
                </c:pt>
                <c:pt idx="279">
                  <c:v>528.92899999999997</c:v>
                </c:pt>
                <c:pt idx="280">
                  <c:v>529.78</c:v>
                </c:pt>
                <c:pt idx="281">
                  <c:v>530.63099999999997</c:v>
                </c:pt>
                <c:pt idx="282">
                  <c:v>531.47799999999972</c:v>
                </c:pt>
                <c:pt idx="283">
                  <c:v>532.32399999999996</c:v>
                </c:pt>
                <c:pt idx="284">
                  <c:v>533.16899999999998</c:v>
                </c:pt>
                <c:pt idx="285">
                  <c:v>534.01499999999999</c:v>
                </c:pt>
                <c:pt idx="286">
                  <c:v>534.86799999999948</c:v>
                </c:pt>
                <c:pt idx="287">
                  <c:v>535.72199999999998</c:v>
                </c:pt>
                <c:pt idx="288">
                  <c:v>536.57299999999998</c:v>
                </c:pt>
                <c:pt idx="289">
                  <c:v>537.4219999999998</c:v>
                </c:pt>
                <c:pt idx="290">
                  <c:v>538.27800000000002</c:v>
                </c:pt>
                <c:pt idx="291">
                  <c:v>539.13599999999997</c:v>
                </c:pt>
                <c:pt idx="292">
                  <c:v>539.99299999999971</c:v>
                </c:pt>
                <c:pt idx="293">
                  <c:v>540.84599999999978</c:v>
                </c:pt>
                <c:pt idx="294">
                  <c:v>541.69299999999998</c:v>
                </c:pt>
                <c:pt idx="295">
                  <c:v>542.53499999999997</c:v>
                </c:pt>
                <c:pt idx="296">
                  <c:v>543.37699999999973</c:v>
                </c:pt>
                <c:pt idx="297">
                  <c:v>544.21599999999989</c:v>
                </c:pt>
                <c:pt idx="298">
                  <c:v>545.048</c:v>
                </c:pt>
                <c:pt idx="299">
                  <c:v>545.88099999999997</c:v>
                </c:pt>
                <c:pt idx="300">
                  <c:v>546.71500000000003</c:v>
                </c:pt>
                <c:pt idx="301">
                  <c:v>547.54899999999998</c:v>
                </c:pt>
                <c:pt idx="302">
                  <c:v>548.38699999999972</c:v>
                </c:pt>
                <c:pt idx="303">
                  <c:v>549.22400000000005</c:v>
                </c:pt>
                <c:pt idx="304">
                  <c:v>550.05699999999979</c:v>
                </c:pt>
                <c:pt idx="305">
                  <c:v>550.8889999999999</c:v>
                </c:pt>
                <c:pt idx="306">
                  <c:v>551.72500000000002</c:v>
                </c:pt>
                <c:pt idx="307">
                  <c:v>552.56499999999983</c:v>
                </c:pt>
                <c:pt idx="308">
                  <c:v>553.40199999999982</c:v>
                </c:pt>
                <c:pt idx="309">
                  <c:v>554.23800000000006</c:v>
                </c:pt>
                <c:pt idx="310">
                  <c:v>555.07600000000002</c:v>
                </c:pt>
                <c:pt idx="311">
                  <c:v>555.91499999999996</c:v>
                </c:pt>
                <c:pt idx="312">
                  <c:v>556.75599999999997</c:v>
                </c:pt>
                <c:pt idx="313">
                  <c:v>557.59400000000005</c:v>
                </c:pt>
                <c:pt idx="314">
                  <c:v>558.42899999999997</c:v>
                </c:pt>
                <c:pt idx="315">
                  <c:v>559.26499999999999</c:v>
                </c:pt>
                <c:pt idx="316">
                  <c:v>560.09699999999998</c:v>
                </c:pt>
                <c:pt idx="317">
                  <c:v>560.93199999999979</c:v>
                </c:pt>
                <c:pt idx="318">
                  <c:v>561.77</c:v>
                </c:pt>
                <c:pt idx="319">
                  <c:v>562.60699999999997</c:v>
                </c:pt>
                <c:pt idx="320">
                  <c:v>563.44499999999971</c:v>
                </c:pt>
                <c:pt idx="321">
                  <c:v>564.28800000000001</c:v>
                </c:pt>
                <c:pt idx="322">
                  <c:v>565.13099999999997</c:v>
                </c:pt>
                <c:pt idx="323">
                  <c:v>565.97199999999998</c:v>
                </c:pt>
                <c:pt idx="324">
                  <c:v>566.81199999999967</c:v>
                </c:pt>
                <c:pt idx="325">
                  <c:v>567.65599999999972</c:v>
                </c:pt>
                <c:pt idx="326">
                  <c:v>568.50400000000002</c:v>
                </c:pt>
                <c:pt idx="327">
                  <c:v>569.35099999999977</c:v>
                </c:pt>
                <c:pt idx="328">
                  <c:v>570.20100000000002</c:v>
                </c:pt>
                <c:pt idx="329">
                  <c:v>571.05499999999972</c:v>
                </c:pt>
                <c:pt idx="330">
                  <c:v>571.90799999999967</c:v>
                </c:pt>
                <c:pt idx="331">
                  <c:v>572.75800000000004</c:v>
                </c:pt>
                <c:pt idx="332">
                  <c:v>573.6099999999999</c:v>
                </c:pt>
                <c:pt idx="333">
                  <c:v>574.46699999999976</c:v>
                </c:pt>
                <c:pt idx="334">
                  <c:v>575.33299999999974</c:v>
                </c:pt>
                <c:pt idx="335">
                  <c:v>576.19600000000003</c:v>
                </c:pt>
                <c:pt idx="336">
                  <c:v>577.0509999999997</c:v>
                </c:pt>
                <c:pt idx="337">
                  <c:v>577.899</c:v>
                </c:pt>
                <c:pt idx="338">
                  <c:v>578.74299999999971</c:v>
                </c:pt>
                <c:pt idx="339">
                  <c:v>579.58900000000006</c:v>
                </c:pt>
                <c:pt idx="340">
                  <c:v>580.43899999999996</c:v>
                </c:pt>
                <c:pt idx="341">
                  <c:v>581.28700000000003</c:v>
                </c:pt>
                <c:pt idx="342">
                  <c:v>582.14199999999983</c:v>
                </c:pt>
                <c:pt idx="343">
                  <c:v>582.99900000000002</c:v>
                </c:pt>
                <c:pt idx="344">
                  <c:v>583.85599999999977</c:v>
                </c:pt>
                <c:pt idx="345">
                  <c:v>584.71400000000006</c:v>
                </c:pt>
                <c:pt idx="346">
                  <c:v>585.56499999999983</c:v>
                </c:pt>
                <c:pt idx="347">
                  <c:v>586.41599999999971</c:v>
                </c:pt>
                <c:pt idx="348">
                  <c:v>587.27599999999995</c:v>
                </c:pt>
                <c:pt idx="349">
                  <c:v>588.13599999999997</c:v>
                </c:pt>
                <c:pt idx="350">
                  <c:v>588.99299999999971</c:v>
                </c:pt>
                <c:pt idx="351">
                  <c:v>589.85099999999977</c:v>
                </c:pt>
                <c:pt idx="352">
                  <c:v>590.70399999999995</c:v>
                </c:pt>
                <c:pt idx="353">
                  <c:v>591.55799999999977</c:v>
                </c:pt>
                <c:pt idx="354">
                  <c:v>592.41399999999999</c:v>
                </c:pt>
                <c:pt idx="355">
                  <c:v>593.26699999999983</c:v>
                </c:pt>
                <c:pt idx="356">
                  <c:v>594.11900000000003</c:v>
                </c:pt>
                <c:pt idx="357">
                  <c:v>594.97400000000005</c:v>
                </c:pt>
                <c:pt idx="358">
                  <c:v>595.82299999999975</c:v>
                </c:pt>
                <c:pt idx="359">
                  <c:v>596.66999999999996</c:v>
                </c:pt>
                <c:pt idx="360">
                  <c:v>597.52099999999996</c:v>
                </c:pt>
                <c:pt idx="361">
                  <c:v>598.375</c:v>
                </c:pt>
                <c:pt idx="362">
                  <c:v>599.22900000000004</c:v>
                </c:pt>
                <c:pt idx="363">
                  <c:v>600.08799999999997</c:v>
                </c:pt>
                <c:pt idx="364">
                  <c:v>600.94299999999976</c:v>
                </c:pt>
                <c:pt idx="365">
                  <c:v>601.79600000000005</c:v>
                </c:pt>
                <c:pt idx="366">
                  <c:v>602.65199999999982</c:v>
                </c:pt>
                <c:pt idx="367">
                  <c:v>603.50900000000001</c:v>
                </c:pt>
                <c:pt idx="368">
                  <c:v>604.36699999999962</c:v>
                </c:pt>
                <c:pt idx="369">
                  <c:v>605.22400000000005</c:v>
                </c:pt>
                <c:pt idx="370">
                  <c:v>606.08299999999997</c:v>
                </c:pt>
                <c:pt idx="371">
                  <c:v>606.9409999999998</c:v>
                </c:pt>
                <c:pt idx="372">
                  <c:v>607.80599999999981</c:v>
                </c:pt>
                <c:pt idx="373">
                  <c:v>608.66999999999996</c:v>
                </c:pt>
                <c:pt idx="374">
                  <c:v>609.53099999999972</c:v>
                </c:pt>
                <c:pt idx="375">
                  <c:v>610.39099999999996</c:v>
                </c:pt>
                <c:pt idx="376">
                  <c:v>611.24800000000005</c:v>
                </c:pt>
                <c:pt idx="377">
                  <c:v>612.10400000000004</c:v>
                </c:pt>
                <c:pt idx="378">
                  <c:v>612.96299999999974</c:v>
                </c:pt>
                <c:pt idx="379">
                  <c:v>613.82099999999969</c:v>
                </c:pt>
                <c:pt idx="380">
                  <c:v>614.67899999999997</c:v>
                </c:pt>
                <c:pt idx="381">
                  <c:v>615.53800000000001</c:v>
                </c:pt>
                <c:pt idx="382">
                  <c:v>616.39499999999998</c:v>
                </c:pt>
                <c:pt idx="383">
                  <c:v>617.25099999999998</c:v>
                </c:pt>
                <c:pt idx="384">
                  <c:v>618.10799999999972</c:v>
                </c:pt>
                <c:pt idx="385">
                  <c:v>618.96499999999969</c:v>
                </c:pt>
                <c:pt idx="386">
                  <c:v>619.82399999999996</c:v>
                </c:pt>
                <c:pt idx="387">
                  <c:v>620.68499999999995</c:v>
                </c:pt>
                <c:pt idx="388">
                  <c:v>621.54199999999969</c:v>
                </c:pt>
                <c:pt idx="389">
                  <c:v>622.399</c:v>
                </c:pt>
                <c:pt idx="390">
                  <c:v>623.25400000000002</c:v>
                </c:pt>
                <c:pt idx="391">
                  <c:v>624.11400000000003</c:v>
                </c:pt>
                <c:pt idx="392">
                  <c:v>624.97500000000002</c:v>
                </c:pt>
                <c:pt idx="393">
                  <c:v>625.84099999999967</c:v>
                </c:pt>
                <c:pt idx="394">
                  <c:v>626.70299999999997</c:v>
                </c:pt>
                <c:pt idx="395">
                  <c:v>627.56799999999976</c:v>
                </c:pt>
                <c:pt idx="396">
                  <c:v>628.43699999999967</c:v>
                </c:pt>
                <c:pt idx="397">
                  <c:v>629.30599999999981</c:v>
                </c:pt>
                <c:pt idx="398">
                  <c:v>630.17100000000005</c:v>
                </c:pt>
                <c:pt idx="399">
                  <c:v>631.03099999999972</c:v>
                </c:pt>
                <c:pt idx="400">
                  <c:v>631.89</c:v>
                </c:pt>
                <c:pt idx="401">
                  <c:v>632.74599999999998</c:v>
                </c:pt>
                <c:pt idx="402">
                  <c:v>633.60699999999997</c:v>
                </c:pt>
                <c:pt idx="403">
                  <c:v>634.46799999999962</c:v>
                </c:pt>
                <c:pt idx="404">
                  <c:v>635.32699999999977</c:v>
                </c:pt>
                <c:pt idx="405">
                  <c:v>636.17999999999995</c:v>
                </c:pt>
                <c:pt idx="406">
                  <c:v>637.0319999999997</c:v>
                </c:pt>
                <c:pt idx="407">
                  <c:v>637.88699999999972</c:v>
                </c:pt>
                <c:pt idx="408">
                  <c:v>638.74800000000005</c:v>
                </c:pt>
                <c:pt idx="409">
                  <c:v>639.60299999999972</c:v>
                </c:pt>
                <c:pt idx="410">
                  <c:v>640.45799999999974</c:v>
                </c:pt>
                <c:pt idx="411">
                  <c:v>641.31399999999996</c:v>
                </c:pt>
                <c:pt idx="412">
                  <c:v>642.16999999999996</c:v>
                </c:pt>
                <c:pt idx="413">
                  <c:v>643.02800000000002</c:v>
                </c:pt>
                <c:pt idx="414">
                  <c:v>643.88099999999997</c:v>
                </c:pt>
                <c:pt idx="415">
                  <c:v>644.73099999999999</c:v>
                </c:pt>
                <c:pt idx="416">
                  <c:v>645.58299999999997</c:v>
                </c:pt>
                <c:pt idx="417">
                  <c:v>646.43599999999969</c:v>
                </c:pt>
                <c:pt idx="418">
                  <c:v>647.28499999999997</c:v>
                </c:pt>
                <c:pt idx="419">
                  <c:v>648.13400000000001</c:v>
                </c:pt>
                <c:pt idx="420">
                  <c:v>648.9849999999999</c:v>
                </c:pt>
                <c:pt idx="421">
                  <c:v>649.83599999999979</c:v>
                </c:pt>
                <c:pt idx="422">
                  <c:v>650.68799999999999</c:v>
                </c:pt>
                <c:pt idx="423">
                  <c:v>651.53800000000001</c:v>
                </c:pt>
                <c:pt idx="424">
                  <c:v>652.38400000000001</c:v>
                </c:pt>
                <c:pt idx="425">
                  <c:v>653.23</c:v>
                </c:pt>
                <c:pt idx="426">
                  <c:v>654.07899999999995</c:v>
                </c:pt>
                <c:pt idx="427">
                  <c:v>654.93399999999997</c:v>
                </c:pt>
                <c:pt idx="428">
                  <c:v>655.79299999999989</c:v>
                </c:pt>
                <c:pt idx="429">
                  <c:v>656.654</c:v>
                </c:pt>
                <c:pt idx="430">
                  <c:v>657.51199999999972</c:v>
                </c:pt>
                <c:pt idx="431">
                  <c:v>658.37099999999998</c:v>
                </c:pt>
                <c:pt idx="432">
                  <c:v>659.23099999999999</c:v>
                </c:pt>
                <c:pt idx="433">
                  <c:v>660.09799999999996</c:v>
                </c:pt>
                <c:pt idx="434">
                  <c:v>660.96599999999967</c:v>
                </c:pt>
                <c:pt idx="435">
                  <c:v>661.83199999999977</c:v>
                </c:pt>
                <c:pt idx="436">
                  <c:v>662.69399999999996</c:v>
                </c:pt>
                <c:pt idx="437">
                  <c:v>663.55499999999972</c:v>
                </c:pt>
                <c:pt idx="438">
                  <c:v>664.41699999999969</c:v>
                </c:pt>
                <c:pt idx="439">
                  <c:v>665.27800000000002</c:v>
                </c:pt>
                <c:pt idx="440">
                  <c:v>666.14</c:v>
                </c:pt>
                <c:pt idx="441">
                  <c:v>667</c:v>
                </c:pt>
                <c:pt idx="442">
                  <c:v>667.86599999999976</c:v>
                </c:pt>
                <c:pt idx="443">
                  <c:v>668.73099999999999</c:v>
                </c:pt>
                <c:pt idx="444">
                  <c:v>669.59799999999996</c:v>
                </c:pt>
                <c:pt idx="445">
                  <c:v>670.46699999999976</c:v>
                </c:pt>
                <c:pt idx="446">
                  <c:v>671.33599999999979</c:v>
                </c:pt>
                <c:pt idx="447">
                  <c:v>672.20100000000002</c:v>
                </c:pt>
                <c:pt idx="448">
                  <c:v>673.06499999999983</c:v>
                </c:pt>
                <c:pt idx="449">
                  <c:v>673.92399999999998</c:v>
                </c:pt>
                <c:pt idx="450">
                  <c:v>674.779</c:v>
                </c:pt>
                <c:pt idx="451">
                  <c:v>675.63599999999997</c:v>
                </c:pt>
                <c:pt idx="452">
                  <c:v>676.49099999999999</c:v>
                </c:pt>
                <c:pt idx="453">
                  <c:v>677.34699999999975</c:v>
                </c:pt>
                <c:pt idx="454">
                  <c:v>678.20799999999997</c:v>
                </c:pt>
                <c:pt idx="455">
                  <c:v>679.06699999999978</c:v>
                </c:pt>
                <c:pt idx="456">
                  <c:v>679.92999999999984</c:v>
                </c:pt>
                <c:pt idx="457">
                  <c:v>680.79499999999996</c:v>
                </c:pt>
                <c:pt idx="458">
                  <c:v>681.66</c:v>
                </c:pt>
                <c:pt idx="459">
                  <c:v>682.52099999999996</c:v>
                </c:pt>
                <c:pt idx="460">
                  <c:v>683.37900000000002</c:v>
                </c:pt>
                <c:pt idx="461">
                  <c:v>684.2349999999999</c:v>
                </c:pt>
                <c:pt idx="462">
                  <c:v>685.09199999999998</c:v>
                </c:pt>
                <c:pt idx="463">
                  <c:v>685.94699999999978</c:v>
                </c:pt>
                <c:pt idx="464">
                  <c:v>686.79899999999998</c:v>
                </c:pt>
                <c:pt idx="465">
                  <c:v>687.654</c:v>
                </c:pt>
                <c:pt idx="466">
                  <c:v>688.51299999999969</c:v>
                </c:pt>
                <c:pt idx="467">
                  <c:v>689.37099999999998</c:v>
                </c:pt>
                <c:pt idx="468">
                  <c:v>690.23299999999972</c:v>
                </c:pt>
                <c:pt idx="469">
                  <c:v>691.09799999999996</c:v>
                </c:pt>
                <c:pt idx="470">
                  <c:v>691.95699999999977</c:v>
                </c:pt>
                <c:pt idx="471">
                  <c:v>692.81299999999976</c:v>
                </c:pt>
                <c:pt idx="472">
                  <c:v>693.673</c:v>
                </c:pt>
                <c:pt idx="473">
                  <c:v>694.52800000000002</c:v>
                </c:pt>
                <c:pt idx="474">
                  <c:v>695.38200000000006</c:v>
                </c:pt>
                <c:pt idx="475">
                  <c:v>696.24699999999996</c:v>
                </c:pt>
                <c:pt idx="476">
                  <c:v>697.11300000000006</c:v>
                </c:pt>
                <c:pt idx="477">
                  <c:v>697.98199999999997</c:v>
                </c:pt>
                <c:pt idx="478">
                  <c:v>698.8449999999998</c:v>
                </c:pt>
                <c:pt idx="479">
                  <c:v>699.70699999999999</c:v>
                </c:pt>
                <c:pt idx="480">
                  <c:v>700.56799999999976</c:v>
                </c:pt>
                <c:pt idx="481">
                  <c:v>701.42499999999973</c:v>
                </c:pt>
                <c:pt idx="482">
                  <c:v>702.28300000000002</c:v>
                </c:pt>
                <c:pt idx="483">
                  <c:v>703.14</c:v>
                </c:pt>
                <c:pt idx="484">
                  <c:v>703.99699999999996</c:v>
                </c:pt>
                <c:pt idx="485">
                  <c:v>704.85599999999977</c:v>
                </c:pt>
                <c:pt idx="486">
                  <c:v>705.71799999999996</c:v>
                </c:pt>
                <c:pt idx="487">
                  <c:v>706.57500000000005</c:v>
                </c:pt>
                <c:pt idx="488">
                  <c:v>707.43199999999979</c:v>
                </c:pt>
                <c:pt idx="489">
                  <c:v>708.28600000000006</c:v>
                </c:pt>
                <c:pt idx="490">
                  <c:v>709.1389999999999</c:v>
                </c:pt>
                <c:pt idx="491">
                  <c:v>709.99299999999971</c:v>
                </c:pt>
                <c:pt idx="492">
                  <c:v>710.8529999999995</c:v>
                </c:pt>
                <c:pt idx="493">
                  <c:v>711.71699999999998</c:v>
                </c:pt>
                <c:pt idx="494">
                  <c:v>712.58100000000002</c:v>
                </c:pt>
                <c:pt idx="495">
                  <c:v>713.44799999999975</c:v>
                </c:pt>
                <c:pt idx="496">
                  <c:v>714.31299999999976</c:v>
                </c:pt>
                <c:pt idx="497">
                  <c:v>715.18100000000004</c:v>
                </c:pt>
                <c:pt idx="498">
                  <c:v>716.0469999999998</c:v>
                </c:pt>
                <c:pt idx="499">
                  <c:v>716.90899999999999</c:v>
                </c:pt>
                <c:pt idx="500">
                  <c:v>717.77300000000002</c:v>
                </c:pt>
                <c:pt idx="501">
                  <c:v>718.63699999999972</c:v>
                </c:pt>
                <c:pt idx="502">
                  <c:v>719.49800000000005</c:v>
                </c:pt>
                <c:pt idx="503">
                  <c:v>720.3589999999997</c:v>
                </c:pt>
                <c:pt idx="504">
                  <c:v>721.22</c:v>
                </c:pt>
                <c:pt idx="505">
                  <c:v>722.08</c:v>
                </c:pt>
                <c:pt idx="506">
                  <c:v>722.93799999999976</c:v>
                </c:pt>
                <c:pt idx="507">
                  <c:v>723.798</c:v>
                </c:pt>
                <c:pt idx="508">
                  <c:v>724.66</c:v>
                </c:pt>
                <c:pt idx="509">
                  <c:v>725.52499999999998</c:v>
                </c:pt>
                <c:pt idx="510">
                  <c:v>726.39</c:v>
                </c:pt>
                <c:pt idx="511">
                  <c:v>727.25599999999997</c:v>
                </c:pt>
                <c:pt idx="512">
                  <c:v>728.12199999999996</c:v>
                </c:pt>
                <c:pt idx="513">
                  <c:v>728.99299999999971</c:v>
                </c:pt>
                <c:pt idx="514">
                  <c:v>729.86099999999976</c:v>
                </c:pt>
                <c:pt idx="515">
                  <c:v>730.72699999999998</c:v>
                </c:pt>
                <c:pt idx="516">
                  <c:v>731.58900000000006</c:v>
                </c:pt>
                <c:pt idx="517">
                  <c:v>732.45799999999974</c:v>
                </c:pt>
                <c:pt idx="518">
                  <c:v>733.32799999999975</c:v>
                </c:pt>
                <c:pt idx="519">
                  <c:v>734.19600000000003</c:v>
                </c:pt>
                <c:pt idx="520">
                  <c:v>735.06199999999967</c:v>
                </c:pt>
                <c:pt idx="521">
                  <c:v>735.93599999999969</c:v>
                </c:pt>
                <c:pt idx="522">
                  <c:v>736.81099999999969</c:v>
                </c:pt>
                <c:pt idx="523">
                  <c:v>737.68600000000004</c:v>
                </c:pt>
                <c:pt idx="524">
                  <c:v>738.55599999999981</c:v>
                </c:pt>
                <c:pt idx="525">
                  <c:v>739.43199999999979</c:v>
                </c:pt>
                <c:pt idx="526">
                  <c:v>740.31199999999967</c:v>
                </c:pt>
                <c:pt idx="527">
                  <c:v>741.18799999999999</c:v>
                </c:pt>
                <c:pt idx="528">
                  <c:v>742.06199999999967</c:v>
                </c:pt>
                <c:pt idx="529">
                  <c:v>742.93499999999972</c:v>
                </c:pt>
                <c:pt idx="530">
                  <c:v>743.803</c:v>
                </c:pt>
                <c:pt idx="531">
                  <c:v>744.66799999999967</c:v>
                </c:pt>
                <c:pt idx="532">
                  <c:v>745.53699999999981</c:v>
                </c:pt>
                <c:pt idx="533">
                  <c:v>746.4069999999997</c:v>
                </c:pt>
                <c:pt idx="534">
                  <c:v>747.27499999999998</c:v>
                </c:pt>
                <c:pt idx="535">
                  <c:v>748.14199999999983</c:v>
                </c:pt>
                <c:pt idx="536">
                  <c:v>749.01</c:v>
                </c:pt>
                <c:pt idx="537">
                  <c:v>749.8779999999997</c:v>
                </c:pt>
                <c:pt idx="538">
                  <c:v>750.73900000000003</c:v>
                </c:pt>
                <c:pt idx="539">
                  <c:v>751.60400000000004</c:v>
                </c:pt>
                <c:pt idx="540">
                  <c:v>752.471</c:v>
                </c:pt>
                <c:pt idx="541">
                  <c:v>753.33899999999971</c:v>
                </c:pt>
                <c:pt idx="542">
                  <c:v>754.20299999999997</c:v>
                </c:pt>
                <c:pt idx="543">
                  <c:v>755.06499999999983</c:v>
                </c:pt>
                <c:pt idx="544">
                  <c:v>755.92699999999968</c:v>
                </c:pt>
                <c:pt idx="545">
                  <c:v>756.78899999999999</c:v>
                </c:pt>
                <c:pt idx="546">
                  <c:v>757.65599999999972</c:v>
                </c:pt>
                <c:pt idx="547">
                  <c:v>758.52599999999973</c:v>
                </c:pt>
                <c:pt idx="548">
                  <c:v>759.39599999999996</c:v>
                </c:pt>
                <c:pt idx="549">
                  <c:v>760.26900000000001</c:v>
                </c:pt>
                <c:pt idx="550">
                  <c:v>761.14599999999996</c:v>
                </c:pt>
                <c:pt idx="551">
                  <c:v>762.02199999999971</c:v>
                </c:pt>
                <c:pt idx="552">
                  <c:v>762.89799999999968</c:v>
                </c:pt>
                <c:pt idx="553">
                  <c:v>763.77</c:v>
                </c:pt>
                <c:pt idx="554">
                  <c:v>764.64099999999996</c:v>
                </c:pt>
                <c:pt idx="555">
                  <c:v>765.5139999999999</c:v>
                </c:pt>
                <c:pt idx="556">
                  <c:v>766.38799999999969</c:v>
                </c:pt>
                <c:pt idx="557">
                  <c:v>767.26699999999983</c:v>
                </c:pt>
                <c:pt idx="558">
                  <c:v>768.15300000000002</c:v>
                </c:pt>
                <c:pt idx="559">
                  <c:v>769.04299999999967</c:v>
                </c:pt>
                <c:pt idx="560">
                  <c:v>769.93599999999969</c:v>
                </c:pt>
                <c:pt idx="561">
                  <c:v>770.82899999999972</c:v>
                </c:pt>
                <c:pt idx="562">
                  <c:v>771.71799999999996</c:v>
                </c:pt>
                <c:pt idx="563">
                  <c:v>772.60799999999972</c:v>
                </c:pt>
                <c:pt idx="564">
                  <c:v>773.50400000000002</c:v>
                </c:pt>
                <c:pt idx="565">
                  <c:v>774.404</c:v>
                </c:pt>
                <c:pt idx="566">
                  <c:v>775.303</c:v>
                </c:pt>
                <c:pt idx="567">
                  <c:v>776.20100000000002</c:v>
                </c:pt>
                <c:pt idx="568">
                  <c:v>777.09799999999996</c:v>
                </c:pt>
                <c:pt idx="569">
                  <c:v>777.99599999999998</c:v>
                </c:pt>
                <c:pt idx="570">
                  <c:v>778.89300000000003</c:v>
                </c:pt>
                <c:pt idx="571">
                  <c:v>779.79100000000005</c:v>
                </c:pt>
                <c:pt idx="572">
                  <c:v>780.69299999999998</c:v>
                </c:pt>
                <c:pt idx="573">
                  <c:v>781.58400000000006</c:v>
                </c:pt>
                <c:pt idx="574">
                  <c:v>782.44899999999996</c:v>
                </c:pt>
                <c:pt idx="575">
                  <c:v>783.30499999999972</c:v>
                </c:pt>
                <c:pt idx="576">
                  <c:v>784.17399999999998</c:v>
                </c:pt>
                <c:pt idx="577">
                  <c:v>785.06299999999976</c:v>
                </c:pt>
                <c:pt idx="578">
                  <c:v>785.97299999999996</c:v>
                </c:pt>
                <c:pt idx="579">
                  <c:v>786.89699999999971</c:v>
                </c:pt>
                <c:pt idx="580">
                  <c:v>787.82199999999978</c:v>
                </c:pt>
                <c:pt idx="581">
                  <c:v>788.74900000000002</c:v>
                </c:pt>
                <c:pt idx="582">
                  <c:v>789.67100000000005</c:v>
                </c:pt>
                <c:pt idx="583">
                  <c:v>790.58399999999995</c:v>
                </c:pt>
                <c:pt idx="584">
                  <c:v>791.49599999999998</c:v>
                </c:pt>
                <c:pt idx="585">
                  <c:v>792.41</c:v>
                </c:pt>
                <c:pt idx="586">
                  <c:v>793.32299999999975</c:v>
                </c:pt>
                <c:pt idx="587">
                  <c:v>794.24400000000003</c:v>
                </c:pt>
                <c:pt idx="588">
                  <c:v>795.16199999999969</c:v>
                </c:pt>
                <c:pt idx="589">
                  <c:v>796.07600000000002</c:v>
                </c:pt>
                <c:pt idx="590">
                  <c:v>796.98799999999972</c:v>
                </c:pt>
                <c:pt idx="591">
                  <c:v>797.90099999999973</c:v>
                </c:pt>
                <c:pt idx="592">
                  <c:v>798.81499999999971</c:v>
                </c:pt>
                <c:pt idx="593">
                  <c:v>799.73</c:v>
                </c:pt>
                <c:pt idx="594">
                  <c:v>800.64499999999998</c:v>
                </c:pt>
                <c:pt idx="595">
                  <c:v>801.55799999999977</c:v>
                </c:pt>
                <c:pt idx="596">
                  <c:v>802.46899999999971</c:v>
                </c:pt>
                <c:pt idx="597">
                  <c:v>803.3779999999997</c:v>
                </c:pt>
                <c:pt idx="598">
                  <c:v>804.28700000000003</c:v>
                </c:pt>
                <c:pt idx="599">
                  <c:v>805.19899999999996</c:v>
                </c:pt>
                <c:pt idx="600">
                  <c:v>806.11299999999972</c:v>
                </c:pt>
                <c:pt idx="601">
                  <c:v>807.0319999999997</c:v>
                </c:pt>
                <c:pt idx="602">
                  <c:v>807.9499999999997</c:v>
                </c:pt>
                <c:pt idx="603">
                  <c:v>808.86699999999962</c:v>
                </c:pt>
                <c:pt idx="604">
                  <c:v>809.78499999999997</c:v>
                </c:pt>
                <c:pt idx="605">
                  <c:v>810.71</c:v>
                </c:pt>
                <c:pt idx="606">
                  <c:v>811.63800000000003</c:v>
                </c:pt>
                <c:pt idx="607">
                  <c:v>812.56799999999976</c:v>
                </c:pt>
                <c:pt idx="608">
                  <c:v>813.49299999999971</c:v>
                </c:pt>
                <c:pt idx="609">
                  <c:v>814.42399999999998</c:v>
                </c:pt>
                <c:pt idx="610">
                  <c:v>815.35999999999979</c:v>
                </c:pt>
                <c:pt idx="611">
                  <c:v>816.28599999999994</c:v>
                </c:pt>
                <c:pt idx="612">
                  <c:v>817.20100000000002</c:v>
                </c:pt>
                <c:pt idx="613">
                  <c:v>818.11699999999996</c:v>
                </c:pt>
                <c:pt idx="614">
                  <c:v>819.0319999999997</c:v>
                </c:pt>
                <c:pt idx="615">
                  <c:v>819.95599999999979</c:v>
                </c:pt>
                <c:pt idx="616">
                  <c:v>820.88499999999999</c:v>
                </c:pt>
                <c:pt idx="617">
                  <c:v>821.81399999999996</c:v>
                </c:pt>
                <c:pt idx="618">
                  <c:v>822.74299999999971</c:v>
                </c:pt>
                <c:pt idx="619">
                  <c:v>823.68</c:v>
                </c:pt>
                <c:pt idx="620">
                  <c:v>824.61799999999971</c:v>
                </c:pt>
                <c:pt idx="621">
                  <c:v>825.5559999999997</c:v>
                </c:pt>
                <c:pt idx="622">
                  <c:v>826.49699999999996</c:v>
                </c:pt>
                <c:pt idx="623">
                  <c:v>827.4409999999998</c:v>
                </c:pt>
                <c:pt idx="624">
                  <c:v>828.38599999999997</c:v>
                </c:pt>
                <c:pt idx="625">
                  <c:v>829.3349999999997</c:v>
                </c:pt>
                <c:pt idx="626">
                  <c:v>830.28300000000002</c:v>
                </c:pt>
                <c:pt idx="627">
                  <c:v>831.23199999999997</c:v>
                </c:pt>
                <c:pt idx="628">
                  <c:v>832.18700000000001</c:v>
                </c:pt>
                <c:pt idx="629">
                  <c:v>833.14199999999971</c:v>
                </c:pt>
                <c:pt idx="630">
                  <c:v>834.09699999999998</c:v>
                </c:pt>
                <c:pt idx="631">
                  <c:v>835.053</c:v>
                </c:pt>
                <c:pt idx="632">
                  <c:v>836.0079999999997</c:v>
                </c:pt>
                <c:pt idx="633">
                  <c:v>836.96599999999978</c:v>
                </c:pt>
                <c:pt idx="634">
                  <c:v>837.928</c:v>
                </c:pt>
                <c:pt idx="635">
                  <c:v>838.88699999999972</c:v>
                </c:pt>
                <c:pt idx="636">
                  <c:v>839.8449999999998</c:v>
                </c:pt>
                <c:pt idx="637">
                  <c:v>840.80199999999979</c:v>
                </c:pt>
                <c:pt idx="638">
                  <c:v>841.75900000000001</c:v>
                </c:pt>
                <c:pt idx="639">
                  <c:v>842.71500000000003</c:v>
                </c:pt>
                <c:pt idx="640">
                  <c:v>843.66899999999998</c:v>
                </c:pt>
                <c:pt idx="641">
                  <c:v>844.62900000000002</c:v>
                </c:pt>
                <c:pt idx="642">
                  <c:v>845.58699999999999</c:v>
                </c:pt>
                <c:pt idx="643">
                  <c:v>846.5469999999998</c:v>
                </c:pt>
                <c:pt idx="644">
                  <c:v>847.51199999999972</c:v>
                </c:pt>
                <c:pt idx="645">
                  <c:v>848.48599999999999</c:v>
                </c:pt>
                <c:pt idx="646">
                  <c:v>849.46199999999976</c:v>
                </c:pt>
                <c:pt idx="647">
                  <c:v>850.43999999999971</c:v>
                </c:pt>
                <c:pt idx="648">
                  <c:v>851.41899999999998</c:v>
                </c:pt>
                <c:pt idx="649">
                  <c:v>852.4019999999997</c:v>
                </c:pt>
                <c:pt idx="650">
                  <c:v>853.38599999999997</c:v>
                </c:pt>
                <c:pt idx="651">
                  <c:v>854.37199999999996</c:v>
                </c:pt>
                <c:pt idx="652">
                  <c:v>855.3589999999997</c:v>
                </c:pt>
                <c:pt idx="653">
                  <c:v>856.3399999999998</c:v>
                </c:pt>
                <c:pt idx="654">
                  <c:v>857.3249999999997</c:v>
                </c:pt>
                <c:pt idx="655">
                  <c:v>858.30799999999977</c:v>
                </c:pt>
                <c:pt idx="656">
                  <c:v>859.29</c:v>
                </c:pt>
                <c:pt idx="657">
                  <c:v>860.274</c:v>
                </c:pt>
                <c:pt idx="658">
                  <c:v>861.25599999999997</c:v>
                </c:pt>
                <c:pt idx="659">
                  <c:v>862.23900000000003</c:v>
                </c:pt>
                <c:pt idx="660">
                  <c:v>863.22799999999972</c:v>
                </c:pt>
                <c:pt idx="661">
                  <c:v>864.221</c:v>
                </c:pt>
                <c:pt idx="662">
                  <c:v>865.21100000000001</c:v>
                </c:pt>
                <c:pt idx="663">
                  <c:v>866.20299999999997</c:v>
                </c:pt>
                <c:pt idx="664">
                  <c:v>867.19100000000003</c:v>
                </c:pt>
                <c:pt idx="665">
                  <c:v>868.17499999999995</c:v>
                </c:pt>
                <c:pt idx="666">
                  <c:v>869.16199999999969</c:v>
                </c:pt>
                <c:pt idx="667">
                  <c:v>870.14800000000002</c:v>
                </c:pt>
                <c:pt idx="668">
                  <c:v>871.13199999999972</c:v>
                </c:pt>
                <c:pt idx="669">
                  <c:v>872.12099999999998</c:v>
                </c:pt>
                <c:pt idx="670">
                  <c:v>873.11699999999996</c:v>
                </c:pt>
                <c:pt idx="671">
                  <c:v>874.11500000000001</c:v>
                </c:pt>
                <c:pt idx="672">
                  <c:v>875.10900000000004</c:v>
                </c:pt>
                <c:pt idx="673">
                  <c:v>876.1</c:v>
                </c:pt>
                <c:pt idx="674">
                  <c:v>877.08900000000006</c:v>
                </c:pt>
                <c:pt idx="675">
                  <c:v>878.08399999999995</c:v>
                </c:pt>
                <c:pt idx="676">
                  <c:v>879.08100000000002</c:v>
                </c:pt>
                <c:pt idx="677">
                  <c:v>880.08500000000004</c:v>
                </c:pt>
                <c:pt idx="678">
                  <c:v>881.09199999999998</c:v>
                </c:pt>
                <c:pt idx="679">
                  <c:v>882.10199999999998</c:v>
                </c:pt>
                <c:pt idx="680">
                  <c:v>883.11299999999972</c:v>
                </c:pt>
                <c:pt idx="681">
                  <c:v>884.12400000000002</c:v>
                </c:pt>
                <c:pt idx="682">
                  <c:v>885.14300000000003</c:v>
                </c:pt>
                <c:pt idx="683">
                  <c:v>886.16399999999999</c:v>
                </c:pt>
                <c:pt idx="684">
                  <c:v>887.18799999999999</c:v>
                </c:pt>
                <c:pt idx="685">
                  <c:v>888.226</c:v>
                </c:pt>
                <c:pt idx="686">
                  <c:v>889.26599999999996</c:v>
                </c:pt>
                <c:pt idx="687">
                  <c:v>890.303</c:v>
                </c:pt>
                <c:pt idx="688">
                  <c:v>891.34299999999962</c:v>
                </c:pt>
                <c:pt idx="689">
                  <c:v>892.3829999999997</c:v>
                </c:pt>
                <c:pt idx="690">
                  <c:v>893.42499999999973</c:v>
                </c:pt>
                <c:pt idx="691">
                  <c:v>894.46899999999971</c:v>
                </c:pt>
                <c:pt idx="692">
                  <c:v>895.51400000000001</c:v>
                </c:pt>
                <c:pt idx="693">
                  <c:v>896.56999999999971</c:v>
                </c:pt>
                <c:pt idx="694">
                  <c:v>897.6329999999997</c:v>
                </c:pt>
                <c:pt idx="695">
                  <c:v>898.69299999999998</c:v>
                </c:pt>
                <c:pt idx="696">
                  <c:v>899.73400000000004</c:v>
                </c:pt>
                <c:pt idx="697">
                  <c:v>900.76699999999971</c:v>
                </c:pt>
                <c:pt idx="698">
                  <c:v>901.80199999999979</c:v>
                </c:pt>
                <c:pt idx="699">
                  <c:v>902.8399999999998</c:v>
                </c:pt>
                <c:pt idx="700">
                  <c:v>903.87599999999998</c:v>
                </c:pt>
                <c:pt idx="701">
                  <c:v>904.91</c:v>
                </c:pt>
                <c:pt idx="702">
                  <c:v>905.9409999999998</c:v>
                </c:pt>
                <c:pt idx="703">
                  <c:v>906.97500000000002</c:v>
                </c:pt>
                <c:pt idx="704">
                  <c:v>908.00199999999973</c:v>
                </c:pt>
                <c:pt idx="705">
                  <c:v>909.03499999999997</c:v>
                </c:pt>
                <c:pt idx="706">
                  <c:v>910.07299999999998</c:v>
                </c:pt>
                <c:pt idx="707">
                  <c:v>911.11299999999972</c:v>
                </c:pt>
                <c:pt idx="708">
                  <c:v>912.15</c:v>
                </c:pt>
                <c:pt idx="709">
                  <c:v>913.18299999999999</c:v>
                </c:pt>
                <c:pt idx="710">
                  <c:v>914.21799999999996</c:v>
                </c:pt>
                <c:pt idx="711">
                  <c:v>915.255</c:v>
                </c:pt>
                <c:pt idx="712">
                  <c:v>916.29</c:v>
                </c:pt>
                <c:pt idx="713">
                  <c:v>917.33099999999979</c:v>
                </c:pt>
                <c:pt idx="714">
                  <c:v>918.37199999999996</c:v>
                </c:pt>
                <c:pt idx="715">
                  <c:v>919.41199999999969</c:v>
                </c:pt>
                <c:pt idx="716">
                  <c:v>920.45099999999979</c:v>
                </c:pt>
                <c:pt idx="717">
                  <c:v>921.48799999999972</c:v>
                </c:pt>
                <c:pt idx="718">
                  <c:v>922.52300000000002</c:v>
                </c:pt>
                <c:pt idx="719">
                  <c:v>923.55399999999997</c:v>
                </c:pt>
                <c:pt idx="720">
                  <c:v>924.58199999999999</c:v>
                </c:pt>
                <c:pt idx="721">
                  <c:v>925.60900000000004</c:v>
                </c:pt>
                <c:pt idx="722">
                  <c:v>926.63800000000003</c:v>
                </c:pt>
                <c:pt idx="723">
                  <c:v>927.67100000000005</c:v>
                </c:pt>
                <c:pt idx="724">
                  <c:v>928.70699999999999</c:v>
                </c:pt>
                <c:pt idx="725">
                  <c:v>929.74299999999971</c:v>
                </c:pt>
                <c:pt idx="726">
                  <c:v>930.78200000000004</c:v>
                </c:pt>
                <c:pt idx="727">
                  <c:v>931.82199999999978</c:v>
                </c:pt>
                <c:pt idx="728">
                  <c:v>932.86099999999976</c:v>
                </c:pt>
                <c:pt idx="729">
                  <c:v>933.89599999999996</c:v>
                </c:pt>
                <c:pt idx="730">
                  <c:v>934.9259999999997</c:v>
                </c:pt>
                <c:pt idx="731">
                  <c:v>935.95599999999979</c:v>
                </c:pt>
                <c:pt idx="732">
                  <c:v>936.98599999999999</c:v>
                </c:pt>
                <c:pt idx="733">
                  <c:v>938.02199999999971</c:v>
                </c:pt>
                <c:pt idx="734">
                  <c:v>939.05899999999997</c:v>
                </c:pt>
                <c:pt idx="735">
                  <c:v>940.09400000000005</c:v>
                </c:pt>
                <c:pt idx="736">
                  <c:v>941.13</c:v>
                </c:pt>
                <c:pt idx="737">
                  <c:v>942.1669999999998</c:v>
                </c:pt>
                <c:pt idx="738">
                  <c:v>943.19799999999998</c:v>
                </c:pt>
                <c:pt idx="739">
                  <c:v>944.21799999999996</c:v>
                </c:pt>
                <c:pt idx="740">
                  <c:v>945.21699999999998</c:v>
                </c:pt>
                <c:pt idx="741">
                  <c:v>946.202</c:v>
                </c:pt>
                <c:pt idx="742">
                  <c:v>947.18</c:v>
                </c:pt>
                <c:pt idx="743">
                  <c:v>948.15099999999973</c:v>
                </c:pt>
                <c:pt idx="744">
                  <c:v>949.11799999999971</c:v>
                </c:pt>
                <c:pt idx="745">
                  <c:v>950.09100000000001</c:v>
                </c:pt>
                <c:pt idx="746">
                  <c:v>951.06499999999971</c:v>
                </c:pt>
                <c:pt idx="747">
                  <c:v>952.04499999999996</c:v>
                </c:pt>
                <c:pt idx="748">
                  <c:v>953.02499999999998</c:v>
                </c:pt>
                <c:pt idx="749">
                  <c:v>954.00599999999997</c:v>
                </c:pt>
                <c:pt idx="750">
                  <c:v>954.98400000000004</c:v>
                </c:pt>
                <c:pt idx="751">
                  <c:v>955.95399999999972</c:v>
                </c:pt>
                <c:pt idx="752">
                  <c:v>956.92</c:v>
                </c:pt>
                <c:pt idx="753">
                  <c:v>957.88</c:v>
                </c:pt>
                <c:pt idx="754">
                  <c:v>958.84099999999978</c:v>
                </c:pt>
                <c:pt idx="755">
                  <c:v>959.80199999999979</c:v>
                </c:pt>
                <c:pt idx="756">
                  <c:v>960.76599999999996</c:v>
                </c:pt>
                <c:pt idx="757">
                  <c:v>961.73299999999972</c:v>
                </c:pt>
                <c:pt idx="758">
                  <c:v>962.70500000000004</c:v>
                </c:pt>
                <c:pt idx="759">
                  <c:v>963.67399999999998</c:v>
                </c:pt>
                <c:pt idx="760">
                  <c:v>964.64</c:v>
                </c:pt>
                <c:pt idx="761">
                  <c:v>965.61199999999997</c:v>
                </c:pt>
                <c:pt idx="762">
                  <c:v>966.58299999999997</c:v>
                </c:pt>
                <c:pt idx="763">
                  <c:v>967.55199999999979</c:v>
                </c:pt>
                <c:pt idx="764">
                  <c:v>968.52499999999998</c:v>
                </c:pt>
                <c:pt idx="765">
                  <c:v>969.49900000000002</c:v>
                </c:pt>
                <c:pt idx="766">
                  <c:v>970.46899999999971</c:v>
                </c:pt>
                <c:pt idx="767">
                  <c:v>971.43899999999996</c:v>
                </c:pt>
                <c:pt idx="768">
                  <c:v>972.4069999999997</c:v>
                </c:pt>
                <c:pt idx="769">
                  <c:v>973.3779999999997</c:v>
                </c:pt>
                <c:pt idx="770">
                  <c:v>974.35099999999977</c:v>
                </c:pt>
                <c:pt idx="771">
                  <c:v>975.3209999999998</c:v>
                </c:pt>
                <c:pt idx="772">
                  <c:v>976.29100000000005</c:v>
                </c:pt>
                <c:pt idx="773">
                  <c:v>977.2579999999997</c:v>
                </c:pt>
                <c:pt idx="774">
                  <c:v>978.22299999999996</c:v>
                </c:pt>
                <c:pt idx="775">
                  <c:v>979.18499999999995</c:v>
                </c:pt>
                <c:pt idx="776">
                  <c:v>980.149</c:v>
                </c:pt>
                <c:pt idx="777">
                  <c:v>981.11400000000003</c:v>
                </c:pt>
                <c:pt idx="778">
                  <c:v>982.07500000000005</c:v>
                </c:pt>
                <c:pt idx="779">
                  <c:v>983.03599999999972</c:v>
                </c:pt>
                <c:pt idx="780">
                  <c:v>983.995</c:v>
                </c:pt>
                <c:pt idx="781">
                  <c:v>984.95899999999972</c:v>
                </c:pt>
                <c:pt idx="782">
                  <c:v>985.92699999999979</c:v>
                </c:pt>
                <c:pt idx="783">
                  <c:v>986.89</c:v>
                </c:pt>
                <c:pt idx="784">
                  <c:v>987.84899999999971</c:v>
                </c:pt>
                <c:pt idx="785">
                  <c:v>988.80999999999983</c:v>
                </c:pt>
                <c:pt idx="786">
                  <c:v>989.77300000000002</c:v>
                </c:pt>
                <c:pt idx="787">
                  <c:v>990.74</c:v>
                </c:pt>
                <c:pt idx="788">
                  <c:v>991.71199999999999</c:v>
                </c:pt>
                <c:pt idx="789">
                  <c:v>992.73599999999999</c:v>
                </c:pt>
                <c:pt idx="790">
                  <c:v>993.78499999999997</c:v>
                </c:pt>
                <c:pt idx="791">
                  <c:v>994.85599999999977</c:v>
                </c:pt>
                <c:pt idx="792">
                  <c:v>995.93299999999977</c:v>
                </c:pt>
                <c:pt idx="793">
                  <c:v>997.01699999999971</c:v>
                </c:pt>
                <c:pt idx="794">
                  <c:v>998.09699999999998</c:v>
                </c:pt>
                <c:pt idx="795">
                  <c:v>999.17700000000002</c:v>
                </c:pt>
                <c:pt idx="796">
                  <c:v>1000.258</c:v>
                </c:pt>
                <c:pt idx="797">
                  <c:v>1001.332</c:v>
                </c:pt>
                <c:pt idx="798">
                  <c:v>1002.402</c:v>
                </c:pt>
                <c:pt idx="799">
                  <c:v>1003.472</c:v>
                </c:pt>
                <c:pt idx="800">
                  <c:v>1004.542</c:v>
                </c:pt>
                <c:pt idx="801">
                  <c:v>1005.619</c:v>
                </c:pt>
                <c:pt idx="802">
                  <c:v>1006.702</c:v>
                </c:pt>
                <c:pt idx="803">
                  <c:v>1007.7809999999999</c:v>
                </c:pt>
                <c:pt idx="804">
                  <c:v>1008.85</c:v>
                </c:pt>
                <c:pt idx="805">
                  <c:v>1009.915</c:v>
                </c:pt>
                <c:pt idx="806">
                  <c:v>1010.982</c:v>
                </c:pt>
                <c:pt idx="807">
                  <c:v>1012.04</c:v>
                </c:pt>
                <c:pt idx="808">
                  <c:v>1013.083</c:v>
                </c:pt>
                <c:pt idx="809">
                  <c:v>1014.12</c:v>
                </c:pt>
                <c:pt idx="810">
                  <c:v>1015.154</c:v>
                </c:pt>
                <c:pt idx="811">
                  <c:v>1016.199</c:v>
                </c:pt>
                <c:pt idx="812">
                  <c:v>1017.255</c:v>
                </c:pt>
                <c:pt idx="813">
                  <c:v>1018.316</c:v>
                </c:pt>
                <c:pt idx="814">
                  <c:v>1019.37</c:v>
                </c:pt>
                <c:pt idx="815">
                  <c:v>1020.424</c:v>
                </c:pt>
                <c:pt idx="816">
                  <c:v>1021.481</c:v>
                </c:pt>
                <c:pt idx="817">
                  <c:v>1022.5359999999999</c:v>
                </c:pt>
                <c:pt idx="818">
                  <c:v>1023.591</c:v>
                </c:pt>
                <c:pt idx="819">
                  <c:v>1024.643</c:v>
                </c:pt>
                <c:pt idx="820">
                  <c:v>1025.693</c:v>
                </c:pt>
                <c:pt idx="821">
                  <c:v>1026.739</c:v>
                </c:pt>
                <c:pt idx="822">
                  <c:v>1027.7819999999999</c:v>
                </c:pt>
                <c:pt idx="823">
                  <c:v>1028.8209999999999</c:v>
                </c:pt>
                <c:pt idx="824">
                  <c:v>1029.8610000000001</c:v>
                </c:pt>
                <c:pt idx="825">
                  <c:v>1030.902</c:v>
                </c:pt>
                <c:pt idx="826">
                  <c:v>1031.94</c:v>
                </c:pt>
                <c:pt idx="827">
                  <c:v>1032.9780000000001</c:v>
                </c:pt>
                <c:pt idx="828">
                  <c:v>1034.019</c:v>
                </c:pt>
                <c:pt idx="829">
                  <c:v>1035.0630000000001</c:v>
                </c:pt>
                <c:pt idx="830">
                  <c:v>1036.1120000000001</c:v>
                </c:pt>
                <c:pt idx="831">
                  <c:v>1037.155</c:v>
                </c:pt>
                <c:pt idx="832">
                  <c:v>1038.1959999999999</c:v>
                </c:pt>
                <c:pt idx="833">
                  <c:v>1039.23</c:v>
                </c:pt>
                <c:pt idx="834">
                  <c:v>1040.2639999999999</c:v>
                </c:pt>
                <c:pt idx="835">
                  <c:v>1041.296</c:v>
                </c:pt>
                <c:pt idx="836">
                  <c:v>1042.328</c:v>
                </c:pt>
                <c:pt idx="837">
                  <c:v>1043.3599999999999</c:v>
                </c:pt>
                <c:pt idx="838">
                  <c:v>1044.3920000000001</c:v>
                </c:pt>
                <c:pt idx="839">
                  <c:v>1045.42</c:v>
                </c:pt>
                <c:pt idx="840">
                  <c:v>1046.43</c:v>
                </c:pt>
                <c:pt idx="841">
                  <c:v>1047.4290000000001</c:v>
                </c:pt>
                <c:pt idx="842">
                  <c:v>1048.425</c:v>
                </c:pt>
                <c:pt idx="843">
                  <c:v>1049.414</c:v>
                </c:pt>
                <c:pt idx="844">
                  <c:v>1050.3969999999999</c:v>
                </c:pt>
                <c:pt idx="845">
                  <c:v>1051.3779999999999</c:v>
                </c:pt>
                <c:pt idx="846">
                  <c:v>1052.355</c:v>
                </c:pt>
                <c:pt idx="847">
                  <c:v>1053.3340000000001</c:v>
                </c:pt>
                <c:pt idx="848">
                  <c:v>1054.3130000000001</c:v>
                </c:pt>
                <c:pt idx="849">
                  <c:v>1055.2909999999999</c:v>
                </c:pt>
                <c:pt idx="850">
                  <c:v>1056.271</c:v>
                </c:pt>
                <c:pt idx="851">
                  <c:v>1057.248</c:v>
                </c:pt>
                <c:pt idx="852">
                  <c:v>1058.2239999999999</c:v>
                </c:pt>
                <c:pt idx="853">
                  <c:v>1059.2049999999999</c:v>
                </c:pt>
                <c:pt idx="854">
                  <c:v>1060.1859999999999</c:v>
                </c:pt>
                <c:pt idx="855">
                  <c:v>1061.1679999999999</c:v>
                </c:pt>
                <c:pt idx="856">
                  <c:v>1062.1489999999999</c:v>
                </c:pt>
                <c:pt idx="857">
                  <c:v>1063.1279999999999</c:v>
                </c:pt>
                <c:pt idx="858">
                  <c:v>1064.1079999999999</c:v>
                </c:pt>
                <c:pt idx="859">
                  <c:v>1065.0899999999999</c:v>
                </c:pt>
                <c:pt idx="860">
                  <c:v>1066.0730000000001</c:v>
                </c:pt>
                <c:pt idx="861">
                  <c:v>1067.0550000000001</c:v>
                </c:pt>
                <c:pt idx="862">
                  <c:v>1068.0429999999999</c:v>
                </c:pt>
                <c:pt idx="863">
                  <c:v>1069.0360000000001</c:v>
                </c:pt>
                <c:pt idx="864">
                  <c:v>1070.0260000000001</c:v>
                </c:pt>
                <c:pt idx="865">
                  <c:v>1071.011</c:v>
                </c:pt>
                <c:pt idx="866">
                  <c:v>1071.9880000000001</c:v>
                </c:pt>
                <c:pt idx="867">
                  <c:v>1072.96</c:v>
                </c:pt>
                <c:pt idx="868">
                  <c:v>1073.93</c:v>
                </c:pt>
                <c:pt idx="869">
                  <c:v>1074.9010000000001</c:v>
                </c:pt>
                <c:pt idx="870">
                  <c:v>1075.875</c:v>
                </c:pt>
                <c:pt idx="871">
                  <c:v>1076.846</c:v>
                </c:pt>
                <c:pt idx="872">
                  <c:v>1077.817</c:v>
                </c:pt>
                <c:pt idx="873">
                  <c:v>1078.789</c:v>
                </c:pt>
                <c:pt idx="874">
                  <c:v>1079.7550000000001</c:v>
                </c:pt>
                <c:pt idx="875">
                  <c:v>1080.7270000000001</c:v>
                </c:pt>
                <c:pt idx="876">
                  <c:v>1081.6969999999999</c:v>
                </c:pt>
                <c:pt idx="877">
                  <c:v>1082.6659999999999</c:v>
                </c:pt>
                <c:pt idx="878">
                  <c:v>1083.6410000000001</c:v>
                </c:pt>
                <c:pt idx="879">
                  <c:v>1084.6189999999999</c:v>
                </c:pt>
                <c:pt idx="880">
                  <c:v>1085.5940000000001</c:v>
                </c:pt>
                <c:pt idx="881">
                  <c:v>1086.569</c:v>
                </c:pt>
                <c:pt idx="882">
                  <c:v>1087.5440000000001</c:v>
                </c:pt>
                <c:pt idx="883">
                  <c:v>1088.5160000000001</c:v>
                </c:pt>
                <c:pt idx="884">
                  <c:v>1089.489</c:v>
                </c:pt>
                <c:pt idx="885">
                  <c:v>1090.4670000000001</c:v>
                </c:pt>
                <c:pt idx="886">
                  <c:v>1091.442</c:v>
                </c:pt>
                <c:pt idx="887">
                  <c:v>1092.415</c:v>
                </c:pt>
                <c:pt idx="888">
                  <c:v>1093.384</c:v>
                </c:pt>
                <c:pt idx="889">
                  <c:v>1094.354</c:v>
                </c:pt>
                <c:pt idx="890">
                  <c:v>1095.319</c:v>
                </c:pt>
                <c:pt idx="891">
                  <c:v>1096.2829999999999</c:v>
                </c:pt>
                <c:pt idx="892">
                  <c:v>1097.2470000000001</c:v>
                </c:pt>
                <c:pt idx="893">
                  <c:v>1098.213</c:v>
                </c:pt>
                <c:pt idx="894">
                  <c:v>1099.1859999999999</c:v>
                </c:pt>
                <c:pt idx="895">
                  <c:v>1100.1569999999999</c:v>
                </c:pt>
                <c:pt idx="896">
                  <c:v>1101.124</c:v>
                </c:pt>
                <c:pt idx="897">
                  <c:v>1102.0889999999999</c:v>
                </c:pt>
                <c:pt idx="898">
                  <c:v>1103.0519999999999</c:v>
                </c:pt>
                <c:pt idx="899">
                  <c:v>1104.009</c:v>
                </c:pt>
                <c:pt idx="900">
                  <c:v>1104.962</c:v>
                </c:pt>
                <c:pt idx="901">
                  <c:v>1105.9159999999999</c:v>
                </c:pt>
                <c:pt idx="902">
                  <c:v>1106.8720000000001</c:v>
                </c:pt>
                <c:pt idx="903">
                  <c:v>1107.825</c:v>
                </c:pt>
                <c:pt idx="904">
                  <c:v>1108.7750000000001</c:v>
                </c:pt>
                <c:pt idx="905">
                  <c:v>1109.722</c:v>
                </c:pt>
                <c:pt idx="906">
                  <c:v>1110.6679999999999</c:v>
                </c:pt>
                <c:pt idx="907">
                  <c:v>1111.6189999999999</c:v>
                </c:pt>
                <c:pt idx="908">
                  <c:v>1112.576</c:v>
                </c:pt>
                <c:pt idx="909">
                  <c:v>1113.528</c:v>
                </c:pt>
                <c:pt idx="910">
                  <c:v>1114.4780000000001</c:v>
                </c:pt>
                <c:pt idx="911">
                  <c:v>1115.4280000000001</c:v>
                </c:pt>
                <c:pt idx="912">
                  <c:v>1116.3779999999999</c:v>
                </c:pt>
                <c:pt idx="913">
                  <c:v>1117.3240000000001</c:v>
                </c:pt>
                <c:pt idx="914">
                  <c:v>1118.2670000000001</c:v>
                </c:pt>
                <c:pt idx="915">
                  <c:v>1119.2070000000001</c:v>
                </c:pt>
                <c:pt idx="916">
                  <c:v>1120.143</c:v>
                </c:pt>
                <c:pt idx="917">
                  <c:v>1121.075</c:v>
                </c:pt>
              </c:numCache>
            </c:numRef>
          </c:xVal>
          <c:yVal>
            <c:numRef>
              <c:f>Coke!$AS$6:$AS$923</c:f>
              <c:numCache>
                <c:formatCode>General</c:formatCode>
                <c:ptCount val="918"/>
                <c:pt idx="0">
                  <c:v>1</c:v>
                </c:pt>
                <c:pt idx="1">
                  <c:v>0.99987282533257305</c:v>
                </c:pt>
                <c:pt idx="2">
                  <c:v>0.999698347892506</c:v>
                </c:pt>
                <c:pt idx="3">
                  <c:v>0.99947075176513001</c:v>
                </c:pt>
                <c:pt idx="4">
                  <c:v>0.99926952111758605</c:v>
                </c:pt>
                <c:pt idx="5">
                  <c:v>0.99899229585170202</c:v>
                </c:pt>
                <c:pt idx="6">
                  <c:v>0.99874182379329401</c:v>
                </c:pt>
                <c:pt idx="7">
                  <c:v>0.99846498625505498</c:v>
                </c:pt>
                <c:pt idx="8">
                  <c:v>0.99816333414756098</c:v>
                </c:pt>
                <c:pt idx="9">
                  <c:v>0.99786168204006698</c:v>
                </c:pt>
                <c:pt idx="10">
                  <c:v>0.99753521536332002</c:v>
                </c:pt>
                <c:pt idx="11">
                  <c:v>0.99720719777599398</c:v>
                </c:pt>
                <c:pt idx="12">
                  <c:v>0.99688073109924702</c:v>
                </c:pt>
                <c:pt idx="13">
                  <c:v>0.99647826980415799</c:v>
                </c:pt>
                <c:pt idx="14">
                  <c:v>0.99615025221683196</c:v>
                </c:pt>
                <c:pt idx="15">
                  <c:v>0.99574817864939003</c:v>
                </c:pt>
                <c:pt idx="16">
                  <c:v>0.99532090278504703</c:v>
                </c:pt>
                <c:pt idx="17">
                  <c:v>0.99496807062846704</c:v>
                </c:pt>
                <c:pt idx="18">
                  <c:v>0.99454118249177004</c:v>
                </c:pt>
                <c:pt idx="19">
                  <c:v>0.99403829973673197</c:v>
                </c:pt>
                <c:pt idx="20">
                  <c:v>0.993661040738543</c:v>
                </c:pt>
                <c:pt idx="21">
                  <c:v>0.99318297255276</c:v>
                </c:pt>
                <c:pt idx="22">
                  <c:v>0.992704904366976</c:v>
                </c:pt>
                <c:pt idx="23">
                  <c:v>0.99227762850263401</c:v>
                </c:pt>
                <c:pt idx="24">
                  <c:v>0.99172395342615505</c:v>
                </c:pt>
                <c:pt idx="25">
                  <c:v>0.99119625610186401</c:v>
                </c:pt>
                <c:pt idx="26">
                  <c:v>0.99066700786699402</c:v>
                </c:pt>
                <c:pt idx="27">
                  <c:v>0.99008851822125998</c:v>
                </c:pt>
                <c:pt idx="28">
                  <c:v>0.98956082089696795</c:v>
                </c:pt>
                <c:pt idx="29">
                  <c:v>0.989006758092845</c:v>
                </c:pt>
                <c:pt idx="30">
                  <c:v>0.98835421246699395</c:v>
                </c:pt>
                <c:pt idx="31">
                  <c:v>0.98777533509361704</c:v>
                </c:pt>
                <c:pt idx="32">
                  <c:v>0.98717203087862904</c:v>
                </c:pt>
                <c:pt idx="33">
                  <c:v>0.98654236118381</c:v>
                </c:pt>
                <c:pt idx="34">
                  <c:v>0.985939056968823</c:v>
                </c:pt>
                <c:pt idx="35">
                  <c:v>0.98521012899698701</c:v>
                </c:pt>
                <c:pt idx="36">
                  <c:v>0.98450446468382702</c:v>
                </c:pt>
                <c:pt idx="37">
                  <c:v>0.98385191905797598</c:v>
                </c:pt>
                <c:pt idx="38">
                  <c:v>0.98312144017556302</c:v>
                </c:pt>
                <c:pt idx="39">
                  <c:v>0.98241732677298099</c:v>
                </c:pt>
                <c:pt idx="40">
                  <c:v>0.98166242104895796</c:v>
                </c:pt>
                <c:pt idx="41">
                  <c:v>0.980857886186427</c:v>
                </c:pt>
                <c:pt idx="42">
                  <c:v>0.980129345942236</c:v>
                </c:pt>
                <c:pt idx="43">
                  <c:v>0.97934923792131401</c:v>
                </c:pt>
                <c:pt idx="44">
                  <c:v>0.97851833757895101</c:v>
                </c:pt>
                <c:pt idx="45">
                  <c:v>0.97768937587480997</c:v>
                </c:pt>
                <c:pt idx="46">
                  <c:v>0.97680884639393895</c:v>
                </c:pt>
                <c:pt idx="47">
                  <c:v>0.97602912610066195</c:v>
                </c:pt>
                <c:pt idx="48">
                  <c:v>0.97509741657070403</c:v>
                </c:pt>
                <c:pt idx="49">
                  <c:v>0.974217274817477</c:v>
                </c:pt>
                <c:pt idx="50">
                  <c:v>0.97333674533660497</c:v>
                </c:pt>
                <c:pt idx="51">
                  <c:v>0.97245660358337904</c:v>
                </c:pt>
                <c:pt idx="52">
                  <c:v>0.97150201812239001</c:v>
                </c:pt>
                <c:pt idx="53">
                  <c:v>0.97057069632007698</c:v>
                </c:pt>
                <c:pt idx="54">
                  <c:v>0.96961417222086499</c:v>
                </c:pt>
                <c:pt idx="55">
                  <c:v>0.96860879443843395</c:v>
                </c:pt>
                <c:pt idx="56">
                  <c:v>0.96760302892836003</c:v>
                </c:pt>
                <c:pt idx="57">
                  <c:v>0.96662207798753796</c:v>
                </c:pt>
                <c:pt idx="58">
                  <c:v>0.96561476156688497</c:v>
                </c:pt>
                <c:pt idx="59">
                  <c:v>0.96455975464594601</c:v>
                </c:pt>
                <c:pt idx="60">
                  <c:v>0.96350319681442897</c:v>
                </c:pt>
                <c:pt idx="61">
                  <c:v>0.96244625125526795</c:v>
                </c:pt>
                <c:pt idx="62">
                  <c:v>0.96131369880541095</c:v>
                </c:pt>
                <c:pt idx="63">
                  <c:v>0.960207511835386</c:v>
                </c:pt>
                <c:pt idx="64">
                  <c:v>0.95907651029610796</c:v>
                </c:pt>
                <c:pt idx="65">
                  <c:v>0.95789432870774205</c:v>
                </c:pt>
                <c:pt idx="66">
                  <c:v>0.95671059620879895</c:v>
                </c:pt>
                <c:pt idx="67">
                  <c:v>0.95555516782790995</c:v>
                </c:pt>
                <c:pt idx="68">
                  <c:v>0.95434662075971299</c:v>
                </c:pt>
                <c:pt idx="69">
                  <c:v>0.95314001232973899</c:v>
                </c:pt>
                <c:pt idx="70">
                  <c:v>0.95193301617212001</c:v>
                </c:pt>
                <c:pt idx="71">
                  <c:v>0.95065041312380605</c:v>
                </c:pt>
                <c:pt idx="72">
                  <c:v>0.94941743921399802</c:v>
                </c:pt>
                <c:pt idx="73">
                  <c:v>0.94815926300729303</c:v>
                </c:pt>
                <c:pt idx="74">
                  <c:v>0.94690147452823203</c:v>
                </c:pt>
                <c:pt idx="75">
                  <c:v>0.94561887147991697</c:v>
                </c:pt>
                <c:pt idx="76">
                  <c:v>0.94428508838251701</c:v>
                </c:pt>
                <c:pt idx="77">
                  <c:v>0.94300248533420095</c:v>
                </c:pt>
                <c:pt idx="78">
                  <c:v>0.94169506771663303</c:v>
                </c:pt>
                <c:pt idx="79">
                  <c:v>0.94038803782670899</c:v>
                </c:pt>
                <c:pt idx="80">
                  <c:v>0.93910543477839403</c:v>
                </c:pt>
                <c:pt idx="81">
                  <c:v>0.93777165168099297</c:v>
                </c:pt>
                <c:pt idx="82">
                  <c:v>0.93643786858359201</c:v>
                </c:pt>
                <c:pt idx="83">
                  <c:v>0.93513045096602299</c:v>
                </c:pt>
                <c:pt idx="84">
                  <c:v>0.93379666786862203</c:v>
                </c:pt>
                <c:pt idx="85">
                  <c:v>0.932489250251054</c:v>
                </c:pt>
                <c:pt idx="86">
                  <c:v>0.93115585488129704</c:v>
                </c:pt>
                <c:pt idx="87">
                  <c:v>0.92982362269447405</c:v>
                </c:pt>
                <c:pt idx="88">
                  <c:v>0.92848983959707299</c:v>
                </c:pt>
                <c:pt idx="89">
                  <c:v>0.92715605649967203</c:v>
                </c:pt>
                <c:pt idx="90">
                  <c:v>0.925848638882103</c:v>
                </c:pt>
                <c:pt idx="91">
                  <c:v>0.92454160899217896</c:v>
                </c:pt>
                <c:pt idx="92">
                  <c:v>0.92323264046403197</c:v>
                </c:pt>
                <c:pt idx="93">
                  <c:v>0.92190040827720998</c:v>
                </c:pt>
                <c:pt idx="94">
                  <c:v>0.92059143974906299</c:v>
                </c:pt>
                <c:pt idx="95">
                  <c:v>0.91930883670074803</c:v>
                </c:pt>
                <c:pt idx="96">
                  <c:v>0.918001419083179</c:v>
                </c:pt>
                <c:pt idx="97">
                  <c:v>0.91671881603486505</c:v>
                </c:pt>
                <c:pt idx="98">
                  <c:v>0.91540984750671694</c:v>
                </c:pt>
                <c:pt idx="99">
                  <c:v>0.91407800304753895</c:v>
                </c:pt>
                <c:pt idx="100">
                  <c:v>0.91281982684083396</c:v>
                </c:pt>
                <c:pt idx="101">
                  <c:v>0.911537223792519</c:v>
                </c:pt>
                <c:pt idx="102">
                  <c:v>0.91027943531345801</c:v>
                </c:pt>
                <c:pt idx="103">
                  <c:v>0.90899683226514405</c:v>
                </c:pt>
                <c:pt idx="104">
                  <c:v>0.90773904378608306</c:v>
                </c:pt>
                <c:pt idx="105">
                  <c:v>0.90653204762846296</c:v>
                </c:pt>
                <c:pt idx="106">
                  <c:v>0.90529907371865703</c:v>
                </c:pt>
                <c:pt idx="107">
                  <c:v>0.90406765071942796</c:v>
                </c:pt>
                <c:pt idx="108">
                  <c:v>0.90283428908197705</c:v>
                </c:pt>
                <c:pt idx="109">
                  <c:v>0.90160092744452602</c:v>
                </c:pt>
                <c:pt idx="110">
                  <c:v>0.90039431901455103</c:v>
                </c:pt>
                <c:pt idx="111">
                  <c:v>0.89918771058457703</c:v>
                </c:pt>
                <c:pt idx="112">
                  <c:v>0.898005528996212</c:v>
                </c:pt>
                <c:pt idx="113">
                  <c:v>0.89682373513549096</c:v>
                </c:pt>
                <c:pt idx="114">
                  <c:v>0.89566636811638001</c:v>
                </c:pt>
                <c:pt idx="115">
                  <c:v>0.89448418652801498</c:v>
                </c:pt>
                <c:pt idx="116">
                  <c:v>0.89335163407815799</c:v>
                </c:pt>
                <c:pt idx="117">
                  <c:v>0.89219426705904703</c:v>
                </c:pt>
                <c:pt idx="118">
                  <c:v>0.891063265519768</c:v>
                </c:pt>
                <c:pt idx="119">
                  <c:v>0.88993071306991101</c:v>
                </c:pt>
                <c:pt idx="120">
                  <c:v>0.88882452609988705</c:v>
                </c:pt>
                <c:pt idx="121">
                  <c:v>0.88771833912986098</c:v>
                </c:pt>
                <c:pt idx="122">
                  <c:v>0.88661021352161395</c:v>
                </c:pt>
                <c:pt idx="123">
                  <c:v>0.88555365569009703</c:v>
                </c:pt>
                <c:pt idx="124">
                  <c:v>0.88447228328932603</c:v>
                </c:pt>
                <c:pt idx="125">
                  <c:v>0.88341727636838796</c:v>
                </c:pt>
                <c:pt idx="126">
                  <c:v>0.88236033080922605</c:v>
                </c:pt>
                <c:pt idx="127">
                  <c:v>0.88132819981931798</c:v>
                </c:pt>
                <c:pt idx="128">
                  <c:v>0.88029800746763398</c:v>
                </c:pt>
                <c:pt idx="129">
                  <c:v>0.87926587647772703</c:v>
                </c:pt>
                <c:pt idx="130">
                  <c:v>0.87828492553690596</c:v>
                </c:pt>
                <c:pt idx="131">
                  <c:v>0.87725473318522096</c:v>
                </c:pt>
                <c:pt idx="132">
                  <c:v>0.87624702903692298</c:v>
                </c:pt>
                <c:pt idx="133">
                  <c:v>0.87526646582374601</c:v>
                </c:pt>
                <c:pt idx="134">
                  <c:v>0.87428551488292605</c:v>
                </c:pt>
                <c:pt idx="135">
                  <c:v>0.87330456394210398</c:v>
                </c:pt>
                <c:pt idx="136">
                  <c:v>0.87237479305036902</c:v>
                </c:pt>
                <c:pt idx="137">
                  <c:v>0.871443083520412</c:v>
                </c:pt>
                <c:pt idx="138">
                  <c:v>0.87051331262867704</c:v>
                </c:pt>
                <c:pt idx="139">
                  <c:v>0.869581990826364</c:v>
                </c:pt>
                <c:pt idx="140">
                  <c:v>0.86865221993462904</c:v>
                </c:pt>
                <c:pt idx="141">
                  <c:v>0.86772051040467102</c:v>
                </c:pt>
                <c:pt idx="142">
                  <c:v>0.86681555408219102</c:v>
                </c:pt>
                <c:pt idx="143">
                  <c:v>0.86593541232896398</c:v>
                </c:pt>
                <c:pt idx="144">
                  <c:v>0.86505488284809195</c:v>
                </c:pt>
                <c:pt idx="145">
                  <c:v>0.86417435336722004</c:v>
                </c:pt>
                <c:pt idx="146">
                  <c:v>0.86334345302485704</c:v>
                </c:pt>
                <c:pt idx="147">
                  <c:v>0.86248967675146304</c:v>
                </c:pt>
                <c:pt idx="148">
                  <c:v>0.86158278179075798</c:v>
                </c:pt>
                <c:pt idx="149">
                  <c:v>0.86072900551736398</c:v>
                </c:pt>
                <c:pt idx="150">
                  <c:v>0.85987329060574702</c:v>
                </c:pt>
                <c:pt idx="151">
                  <c:v>0.85901757569412895</c:v>
                </c:pt>
                <c:pt idx="152">
                  <c:v>0.85818861398998902</c:v>
                </c:pt>
                <c:pt idx="153">
                  <c:v>0.85738407912745696</c:v>
                </c:pt>
                <c:pt idx="154">
                  <c:v>0.85657760562670404</c:v>
                </c:pt>
                <c:pt idx="155">
                  <c:v>0.85577307076417197</c:v>
                </c:pt>
                <c:pt idx="156">
                  <c:v>0.85501816504014905</c:v>
                </c:pt>
                <c:pt idx="157">
                  <c:v>0.85418881560836402</c:v>
                </c:pt>
                <c:pt idx="158">
                  <c:v>0.85338428074583195</c:v>
                </c:pt>
                <c:pt idx="159">
                  <c:v>0.85260456045255495</c:v>
                </c:pt>
                <c:pt idx="160">
                  <c:v>0.85180002559002399</c:v>
                </c:pt>
                <c:pt idx="161">
                  <c:v>0.85102030529674699</c:v>
                </c:pt>
                <c:pt idx="162">
                  <c:v>0.85026539957272396</c:v>
                </c:pt>
                <c:pt idx="163">
                  <c:v>0.849460864710193</c:v>
                </c:pt>
                <c:pt idx="164">
                  <c:v>0.84873038582777904</c:v>
                </c:pt>
                <c:pt idx="165">
                  <c:v>0.84797509237611102</c:v>
                </c:pt>
                <c:pt idx="166">
                  <c:v>0.84719537208283402</c:v>
                </c:pt>
                <c:pt idx="167">
                  <c:v>0.84639083722030295</c:v>
                </c:pt>
                <c:pt idx="168">
                  <c:v>0.84563748240685799</c:v>
                </c:pt>
                <c:pt idx="169">
                  <c:v>0.84485776211358099</c:v>
                </c:pt>
                <c:pt idx="170">
                  <c:v>0.84410285638955795</c:v>
                </c:pt>
                <c:pt idx="171">
                  <c:v>0.843372377507144</c:v>
                </c:pt>
                <c:pt idx="172">
                  <c:v>0.842643837262953</c:v>
                </c:pt>
                <c:pt idx="173">
                  <c:v>0.84193972386037097</c:v>
                </c:pt>
                <c:pt idx="174">
                  <c:v>0.84116000356709397</c:v>
                </c:pt>
                <c:pt idx="175">
                  <c:v>0.84042952468468002</c:v>
                </c:pt>
                <c:pt idx="176">
                  <c:v>0.83967616987123495</c:v>
                </c:pt>
                <c:pt idx="177">
                  <c:v>0.83894569098882199</c:v>
                </c:pt>
                <c:pt idx="178">
                  <c:v>0.83821715074463099</c:v>
                </c:pt>
                <c:pt idx="179">
                  <c:v>0.83743743045135399</c:v>
                </c:pt>
                <c:pt idx="180">
                  <c:v>0.83673370477641595</c:v>
                </c:pt>
                <c:pt idx="181">
                  <c:v>0.83597841132474904</c:v>
                </c:pt>
                <c:pt idx="182">
                  <c:v>0.835223505600726</c:v>
                </c:pt>
                <c:pt idx="183">
                  <c:v>0.83444339757980401</c:v>
                </c:pt>
                <c:pt idx="184">
                  <c:v>0.83371485733561301</c:v>
                </c:pt>
                <c:pt idx="185">
                  <c:v>0.83295995161158998</c:v>
                </c:pt>
                <c:pt idx="186">
                  <c:v>0.83220465815992195</c:v>
                </c:pt>
                <c:pt idx="187">
                  <c:v>0.83142493786664395</c:v>
                </c:pt>
                <c:pt idx="188">
                  <c:v>0.83069639762245395</c:v>
                </c:pt>
                <c:pt idx="189">
                  <c:v>0.82994110417078604</c:v>
                </c:pt>
                <c:pt idx="190">
                  <c:v>0.82921256392659504</c:v>
                </c:pt>
                <c:pt idx="191">
                  <c:v>0.82843284363331804</c:v>
                </c:pt>
                <c:pt idx="192">
                  <c:v>0.82770236475090397</c:v>
                </c:pt>
                <c:pt idx="193">
                  <c:v>0.82692264445762698</c:v>
                </c:pt>
                <c:pt idx="194">
                  <c:v>0.82614292416434898</c:v>
                </c:pt>
                <c:pt idx="195">
                  <c:v>0.82538956935090502</c:v>
                </c:pt>
                <c:pt idx="196">
                  <c:v>0.82460946132998403</c:v>
                </c:pt>
                <c:pt idx="197">
                  <c:v>0.823803375556874</c:v>
                </c:pt>
                <c:pt idx="198">
                  <c:v>0.82299884069434204</c:v>
                </c:pt>
                <c:pt idx="199">
                  <c:v>0.82219430583181097</c:v>
                </c:pt>
                <c:pt idx="200">
                  <c:v>0.82138977096928001</c:v>
                </c:pt>
                <c:pt idx="201">
                  <c:v>0.82058523610674905</c:v>
                </c:pt>
                <c:pt idx="202">
                  <c:v>0.81977915033363902</c:v>
                </c:pt>
                <c:pt idx="203">
                  <c:v>0.81894980090185399</c:v>
                </c:pt>
                <c:pt idx="204">
                  <c:v>0.81814565376696802</c:v>
                </c:pt>
                <c:pt idx="205">
                  <c:v>0.81728993885534995</c:v>
                </c:pt>
                <c:pt idx="206">
                  <c:v>0.81645903851298696</c:v>
                </c:pt>
                <c:pt idx="207">
                  <c:v>0.81557850903211504</c:v>
                </c:pt>
                <c:pt idx="208">
                  <c:v>0.81472473275872104</c:v>
                </c:pt>
                <c:pt idx="209">
                  <c:v>0.81384420327784901</c:v>
                </c:pt>
                <c:pt idx="210">
                  <c:v>0.81296406152462197</c:v>
                </c:pt>
                <c:pt idx="211">
                  <c:v>0.81203235199466395</c:v>
                </c:pt>
                <c:pt idx="212">
                  <c:v>0.81115221024143802</c:v>
                </c:pt>
                <c:pt idx="213">
                  <c:v>0.81022243934970295</c:v>
                </c:pt>
                <c:pt idx="214">
                  <c:v>0.80926591525049196</c:v>
                </c:pt>
                <c:pt idx="215">
                  <c:v>0.80833459344817804</c:v>
                </c:pt>
                <c:pt idx="216">
                  <c:v>0.80740482255644297</c:v>
                </c:pt>
                <c:pt idx="217">
                  <c:v>0.80642387161562201</c:v>
                </c:pt>
                <c:pt idx="218">
                  <c:v>0.80539174062571495</c:v>
                </c:pt>
                <c:pt idx="219">
                  <c:v>0.80438597511564003</c:v>
                </c:pt>
                <c:pt idx="220">
                  <c:v>0.80338059733320899</c:v>
                </c:pt>
                <c:pt idx="221">
                  <c:v>0.80237483182313396</c:v>
                </c:pt>
                <c:pt idx="222">
                  <c:v>0.80134270083322701</c:v>
                </c:pt>
                <c:pt idx="223">
                  <c:v>0.80026132843245601</c:v>
                </c:pt>
                <c:pt idx="224">
                  <c:v>0.79915514146243105</c:v>
                </c:pt>
                <c:pt idx="225">
                  <c:v>0.79804740358182802</c:v>
                </c:pt>
                <c:pt idx="226">
                  <c:v>0.79691640204254899</c:v>
                </c:pt>
                <c:pt idx="227">
                  <c:v>0.79575903502343803</c:v>
                </c:pt>
                <c:pt idx="228">
                  <c:v>0.79457685343507301</c:v>
                </c:pt>
                <c:pt idx="229">
                  <c:v>0.79336830636687605</c:v>
                </c:pt>
                <c:pt idx="230">
                  <c:v>0.79218651250615502</c:v>
                </c:pt>
                <c:pt idx="231">
                  <c:v>0.79093027493767198</c:v>
                </c:pt>
                <c:pt idx="232">
                  <c:v>0.78967248645861199</c:v>
                </c:pt>
                <c:pt idx="233">
                  <c:v>0.78838988341029703</c:v>
                </c:pt>
                <c:pt idx="234">
                  <c:v>0.78708091488215004</c:v>
                </c:pt>
                <c:pt idx="235">
                  <c:v>0.78582273867544505</c:v>
                </c:pt>
                <c:pt idx="236">
                  <c:v>0.78443971416717995</c:v>
                </c:pt>
                <c:pt idx="237">
                  <c:v>0.78308111650052503</c:v>
                </c:pt>
                <c:pt idx="238">
                  <c:v>0.78172445747209396</c:v>
                </c:pt>
                <c:pt idx="239">
                  <c:v>0.78029025291474297</c:v>
                </c:pt>
                <c:pt idx="240">
                  <c:v>0.77883123378813801</c:v>
                </c:pt>
                <c:pt idx="241">
                  <c:v>0.77737221466153295</c:v>
                </c:pt>
                <c:pt idx="242">
                  <c:v>0.77588838096567403</c:v>
                </c:pt>
                <c:pt idx="243">
                  <c:v>0.77435336722072901</c:v>
                </c:pt>
                <c:pt idx="244">
                  <c:v>0.77279392663417501</c:v>
                </c:pt>
                <c:pt idx="245">
                  <c:v>0.77123448604762102</c:v>
                </c:pt>
                <c:pt idx="246">
                  <c:v>0.76964984316416796</c:v>
                </c:pt>
                <c:pt idx="247">
                  <c:v>0.768014407959273</c:v>
                </c:pt>
                <c:pt idx="248">
                  <c:v>0.76635454591276897</c:v>
                </c:pt>
                <c:pt idx="249">
                  <c:v>0.76466948156936698</c:v>
                </c:pt>
                <c:pt idx="250">
                  <c:v>0.76290881033526803</c:v>
                </c:pt>
                <c:pt idx="251">
                  <c:v>0.761123324531915</c:v>
                </c:pt>
                <c:pt idx="252">
                  <c:v>0.759313411886954</c:v>
                </c:pt>
                <c:pt idx="253">
                  <c:v>0.75742556598542898</c:v>
                </c:pt>
                <c:pt idx="254">
                  <c:v>0.75558890013298996</c:v>
                </c:pt>
                <c:pt idx="255">
                  <c:v>0.75365375145882496</c:v>
                </c:pt>
                <c:pt idx="256">
                  <c:v>0.75164066952809705</c:v>
                </c:pt>
                <c:pt idx="257">
                  <c:v>0.74957834618650498</c:v>
                </c:pt>
                <c:pt idx="258">
                  <c:v>0.74751602284491303</c:v>
                </c:pt>
                <c:pt idx="259">
                  <c:v>0.74537770488498001</c:v>
                </c:pt>
                <c:pt idx="260">
                  <c:v>0.74316533094492998</c:v>
                </c:pt>
                <c:pt idx="261">
                  <c:v>0.740899838317572</c:v>
                </c:pt>
                <c:pt idx="262">
                  <c:v>0.73858704291757304</c:v>
                </c:pt>
                <c:pt idx="263">
                  <c:v>0.73619631426100995</c:v>
                </c:pt>
                <c:pt idx="264">
                  <c:v>0.73375673192122903</c:v>
                </c:pt>
                <c:pt idx="265">
                  <c:v>0.73121595266620898</c:v>
                </c:pt>
                <c:pt idx="266">
                  <c:v>0.72865074656957995</c:v>
                </c:pt>
                <c:pt idx="267">
                  <c:v>0.72600993358225396</c:v>
                </c:pt>
                <c:pt idx="268">
                  <c:v>0.72329273824894502</c:v>
                </c:pt>
                <c:pt idx="269">
                  <c:v>0.72052668923241503</c:v>
                </c:pt>
                <c:pt idx="270">
                  <c:v>0.71768425786990098</c:v>
                </c:pt>
                <c:pt idx="271">
                  <c:v>0.71476621961669295</c:v>
                </c:pt>
                <c:pt idx="272">
                  <c:v>0.71177412538336604</c:v>
                </c:pt>
                <c:pt idx="273">
                  <c:v>0.70873085110095202</c:v>
                </c:pt>
                <c:pt idx="274">
                  <c:v>0.70561158220019904</c:v>
                </c:pt>
                <c:pt idx="275">
                  <c:v>0.70244113325035995</c:v>
                </c:pt>
                <c:pt idx="276">
                  <c:v>0.69919701604804796</c:v>
                </c:pt>
                <c:pt idx="277">
                  <c:v>0.69587651649975002</c:v>
                </c:pt>
                <c:pt idx="278">
                  <c:v>0.69245559549150304</c:v>
                </c:pt>
                <c:pt idx="279">
                  <c:v>0.68906142769073297</c:v>
                </c:pt>
                <c:pt idx="280">
                  <c:v>0.6855893266334</c:v>
                </c:pt>
                <c:pt idx="281">
                  <c:v>0.68209434964503501</c:v>
                </c:pt>
                <c:pt idx="282">
                  <c:v>0.67857300717683799</c:v>
                </c:pt>
                <c:pt idx="283">
                  <c:v>0.67500048465955598</c:v>
                </c:pt>
                <c:pt idx="284">
                  <c:v>0.67137833300376504</c:v>
                </c:pt>
                <c:pt idx="285">
                  <c:v>0.66773175450636502</c:v>
                </c:pt>
                <c:pt idx="286">
                  <c:v>0.66413441741982804</c:v>
                </c:pt>
                <c:pt idx="287">
                  <c:v>0.66051226576403599</c:v>
                </c:pt>
                <c:pt idx="288">
                  <c:v>0.65686568726663697</c:v>
                </c:pt>
                <c:pt idx="289">
                  <c:v>0.65321717013101299</c:v>
                </c:pt>
                <c:pt idx="290">
                  <c:v>0.64959540620286704</c:v>
                </c:pt>
                <c:pt idx="291">
                  <c:v>0.64597325454707599</c:v>
                </c:pt>
                <c:pt idx="292">
                  <c:v>0.64237785609876197</c:v>
                </c:pt>
                <c:pt idx="293">
                  <c:v>0.63882976042308903</c:v>
                </c:pt>
                <c:pt idx="294">
                  <c:v>0.63531035659311497</c:v>
                </c:pt>
                <c:pt idx="295">
                  <c:v>0.63178862639727396</c:v>
                </c:pt>
                <c:pt idx="296">
                  <c:v>0.62836770538902598</c:v>
                </c:pt>
                <c:pt idx="297">
                  <c:v>0.62499641351928803</c:v>
                </c:pt>
                <c:pt idx="298">
                  <c:v>0.62167630169863497</c:v>
                </c:pt>
                <c:pt idx="299">
                  <c:v>0.61835580215033703</c:v>
                </c:pt>
                <c:pt idx="300">
                  <c:v>0.61506205580951701</c:v>
                </c:pt>
                <c:pt idx="301">
                  <c:v>0.61184236544881399</c:v>
                </c:pt>
                <c:pt idx="302">
                  <c:v>0.608723096548061</c:v>
                </c:pt>
                <c:pt idx="303">
                  <c:v>0.60570463683490205</c:v>
                </c:pt>
                <c:pt idx="304">
                  <c:v>0.602736969443184</c:v>
                </c:pt>
                <c:pt idx="305">
                  <c:v>0.59981893118997498</c:v>
                </c:pt>
                <c:pt idx="306">
                  <c:v>0.59697688755510603</c:v>
                </c:pt>
                <c:pt idx="307">
                  <c:v>0.59423526538018601</c:v>
                </c:pt>
                <c:pt idx="308">
                  <c:v>0.59154288461613003</c:v>
                </c:pt>
                <c:pt idx="309">
                  <c:v>0.58900249308875496</c:v>
                </c:pt>
                <c:pt idx="310">
                  <c:v>0.58648846704121105</c:v>
                </c:pt>
                <c:pt idx="311">
                  <c:v>0.58404849697378602</c:v>
                </c:pt>
                <c:pt idx="312">
                  <c:v>0.58170894836630904</c:v>
                </c:pt>
                <c:pt idx="313">
                  <c:v>0.57944539437717302</c:v>
                </c:pt>
                <c:pt idx="314">
                  <c:v>0.57723146952654603</c:v>
                </c:pt>
                <c:pt idx="315">
                  <c:v>0.57506833699735904</c:v>
                </c:pt>
                <c:pt idx="316">
                  <c:v>0.57300601365576798</c:v>
                </c:pt>
                <c:pt idx="317">
                  <c:v>0.57101929720487099</c:v>
                </c:pt>
                <c:pt idx="318">
                  <c:v>0.56908220989248304</c:v>
                </c:pt>
                <c:pt idx="319">
                  <c:v>0.56716993714934905</c:v>
                </c:pt>
                <c:pt idx="320">
                  <c:v>0.56533520993513298</c:v>
                </c:pt>
                <c:pt idx="321">
                  <c:v>0.56349854408269395</c:v>
                </c:pt>
                <c:pt idx="322">
                  <c:v>0.56171305827934204</c:v>
                </c:pt>
                <c:pt idx="323">
                  <c:v>0.55990120699615697</c:v>
                </c:pt>
                <c:pt idx="324">
                  <c:v>0.55811572119280495</c:v>
                </c:pt>
                <c:pt idx="325">
                  <c:v>0.55637986452796095</c:v>
                </c:pt>
                <c:pt idx="326">
                  <c:v>0.554619193293863</c:v>
                </c:pt>
                <c:pt idx="327">
                  <c:v>0.55288294890137302</c:v>
                </c:pt>
                <c:pt idx="328">
                  <c:v>0.55117345771636095</c:v>
                </c:pt>
                <c:pt idx="329">
                  <c:v>0.54941278648226299</c:v>
                </c:pt>
                <c:pt idx="330">
                  <c:v>0.547676929817419</c:v>
                </c:pt>
                <c:pt idx="331">
                  <c:v>0.54589144401406697</c:v>
                </c:pt>
                <c:pt idx="332">
                  <c:v>0.54413077277996802</c:v>
                </c:pt>
                <c:pt idx="333">
                  <c:v>0.54234528697661599</c:v>
                </c:pt>
                <c:pt idx="334">
                  <c:v>0.540558250262685</c:v>
                </c:pt>
                <c:pt idx="335">
                  <c:v>0.53877276445933298</c:v>
                </c:pt>
                <c:pt idx="336">
                  <c:v>0.53688685719603102</c:v>
                </c:pt>
                <c:pt idx="337">
                  <c:v>0.535050191343592</c:v>
                </c:pt>
                <c:pt idx="338">
                  <c:v>0.53316428408029104</c:v>
                </c:pt>
                <c:pt idx="339">
                  <c:v>0.53125162360951195</c:v>
                </c:pt>
                <c:pt idx="340">
                  <c:v>0.52936571634620999</c:v>
                </c:pt>
                <c:pt idx="341">
                  <c:v>0.527453443603076</c:v>
                </c:pt>
                <c:pt idx="342">
                  <c:v>0.52546672715217901</c:v>
                </c:pt>
                <c:pt idx="343">
                  <c:v>0.52350482527053699</c:v>
                </c:pt>
                <c:pt idx="344">
                  <c:v>0.52149368197803103</c:v>
                </c:pt>
                <c:pt idx="345">
                  <c:v>0.51948060004730301</c:v>
                </c:pt>
                <c:pt idx="346">
                  <c:v>0.51744309127496502</c:v>
                </c:pt>
                <c:pt idx="347">
                  <c:v>0.51535595336411899</c:v>
                </c:pt>
                <c:pt idx="348">
                  <c:v>0.51329363002252704</c:v>
                </c:pt>
                <c:pt idx="349">
                  <c:v>0.51115531206259501</c:v>
                </c:pt>
                <c:pt idx="350">
                  <c:v>0.50904180867191695</c:v>
                </c:pt>
                <c:pt idx="351">
                  <c:v>0.50687867614272997</c:v>
                </c:pt>
                <c:pt idx="352">
                  <c:v>0.50466630220268105</c:v>
                </c:pt>
                <c:pt idx="353">
                  <c:v>0.50245237735205195</c:v>
                </c:pt>
                <c:pt idx="354">
                  <c:v>0.500213637932171</c:v>
                </c:pt>
                <c:pt idx="355">
                  <c:v>0.49792526937378101</c:v>
                </c:pt>
                <c:pt idx="356">
                  <c:v>0.49561053533555899</c:v>
                </c:pt>
                <c:pt idx="357">
                  <c:v>0.49327098672808201</c:v>
                </c:pt>
                <c:pt idx="358">
                  <c:v>0.490907011278997</c:v>
                </c:pt>
                <c:pt idx="359">
                  <c:v>0.48851822126065803</c:v>
                </c:pt>
                <c:pt idx="360">
                  <c:v>0.48605188571339902</c:v>
                </c:pt>
                <c:pt idx="361">
                  <c:v>0.48358710107671998</c:v>
                </c:pt>
                <c:pt idx="362">
                  <c:v>0.48109788959842997</c:v>
                </c:pt>
                <c:pt idx="363">
                  <c:v>0.47855749807105502</c:v>
                </c:pt>
                <c:pt idx="364">
                  <c:v>0.47601671881603502</c:v>
                </c:pt>
                <c:pt idx="365">
                  <c:v>0.47340072039796399</c:v>
                </c:pt>
                <c:pt idx="366">
                  <c:v>0.47078433425224803</c:v>
                </c:pt>
                <c:pt idx="367">
                  <c:v>0.46809350439877001</c:v>
                </c:pt>
                <c:pt idx="368">
                  <c:v>0.465427876842191</c:v>
                </c:pt>
                <c:pt idx="369">
                  <c:v>0.46268625466727098</c:v>
                </c:pt>
                <c:pt idx="370">
                  <c:v>0.45989345244326502</c:v>
                </c:pt>
                <c:pt idx="371">
                  <c:v>0.45707583565000598</c:v>
                </c:pt>
                <c:pt idx="372">
                  <c:v>0.45428497206422302</c:v>
                </c:pt>
                <c:pt idx="373">
                  <c:v>0.45144292842935402</c:v>
                </c:pt>
                <c:pt idx="374">
                  <c:v>0.44860049706684102</c:v>
                </c:pt>
                <c:pt idx="375">
                  <c:v>0.44570727338288502</c:v>
                </c:pt>
                <c:pt idx="376">
                  <c:v>0.44276442056042198</c:v>
                </c:pt>
                <c:pt idx="377">
                  <c:v>0.43984638230721201</c:v>
                </c:pt>
                <c:pt idx="378">
                  <c:v>0.43685428807388499</c:v>
                </c:pt>
                <c:pt idx="379">
                  <c:v>0.43383582836072598</c:v>
                </c:pt>
                <c:pt idx="380">
                  <c:v>0.43081698091992199</c:v>
                </c:pt>
                <c:pt idx="381">
                  <c:v>0.42777370663751002</c:v>
                </c:pt>
                <c:pt idx="382">
                  <c:v>0.424730432355097</c:v>
                </c:pt>
                <c:pt idx="383">
                  <c:v>0.42168715807268298</c:v>
                </c:pt>
                <c:pt idx="384">
                  <c:v>0.41856788917193</c:v>
                </c:pt>
                <c:pt idx="385">
                  <c:v>0.41549980032026301</c:v>
                </c:pt>
                <c:pt idx="386">
                  <c:v>0.41238091914715402</c:v>
                </c:pt>
                <c:pt idx="387">
                  <c:v>0.40926165024640099</c:v>
                </c:pt>
                <c:pt idx="388">
                  <c:v>0.40614238134564801</c:v>
                </c:pt>
                <c:pt idx="389">
                  <c:v>0.40302311244489403</c:v>
                </c:pt>
                <c:pt idx="390">
                  <c:v>0.39982823665344502</c:v>
                </c:pt>
                <c:pt idx="391">
                  <c:v>0.396710906390915</c:v>
                </c:pt>
                <c:pt idx="392">
                  <c:v>0.39354045744107502</c:v>
                </c:pt>
                <c:pt idx="393">
                  <c:v>0.390371947129459</c:v>
                </c:pt>
                <c:pt idx="394">
                  <c:v>0.38720149817961902</c:v>
                </c:pt>
                <c:pt idx="395">
                  <c:v>0.38405780243725601</c:v>
                </c:pt>
                <c:pt idx="396">
                  <c:v>0.380888904397995</c:v>
                </c:pt>
                <c:pt idx="397">
                  <c:v>0.37772039408637798</c:v>
                </c:pt>
                <c:pt idx="398">
                  <c:v>0.37452551829492903</c:v>
                </c:pt>
                <c:pt idx="399">
                  <c:v>0.371357007983312</c:v>
                </c:pt>
                <c:pt idx="400">
                  <c:v>0.36823773908255902</c:v>
                </c:pt>
                <c:pt idx="401">
                  <c:v>0.36506729013271899</c:v>
                </c:pt>
                <c:pt idx="402">
                  <c:v>0.36194802123196601</c:v>
                </c:pt>
                <c:pt idx="403">
                  <c:v>0.35883069096943498</c:v>
                </c:pt>
                <c:pt idx="404">
                  <c:v>0.35568505658885002</c:v>
                </c:pt>
                <c:pt idx="405">
                  <c:v>0.35259254089557401</c:v>
                </c:pt>
                <c:pt idx="406">
                  <c:v>0.349498086564074</c:v>
                </c:pt>
                <c:pt idx="407">
                  <c:v>0.34642999771240701</c:v>
                </c:pt>
                <c:pt idx="408">
                  <c:v>0.34338672342999399</c:v>
                </c:pt>
                <c:pt idx="409">
                  <c:v>0.34036787598918999</c:v>
                </c:pt>
                <c:pt idx="410">
                  <c:v>0.33734941627603099</c:v>
                </c:pt>
                <c:pt idx="411">
                  <c:v>0.33435732204270402</c:v>
                </c:pt>
                <c:pt idx="412">
                  <c:v>0.33136328917115498</c:v>
                </c:pt>
                <c:pt idx="413">
                  <c:v>0.32836925629960501</c:v>
                </c:pt>
                <c:pt idx="414">
                  <c:v>0.32542679120478601</c:v>
                </c:pt>
                <c:pt idx="415">
                  <c:v>0.32248393838232198</c:v>
                </c:pt>
                <c:pt idx="416">
                  <c:v>0.31956590012911301</c:v>
                </c:pt>
                <c:pt idx="417">
                  <c:v>0.31667422735573603</c:v>
                </c:pt>
                <c:pt idx="418">
                  <c:v>0.313807369151613</c:v>
                </c:pt>
                <c:pt idx="419">
                  <c:v>0.310914145467658</c:v>
                </c:pt>
                <c:pt idx="420">
                  <c:v>0.30804689953588998</c:v>
                </c:pt>
                <c:pt idx="421">
                  <c:v>0.305178490421189</c:v>
                </c:pt>
                <c:pt idx="422">
                  <c:v>0.30231163221706497</c:v>
                </c:pt>
                <c:pt idx="423">
                  <c:v>0.29949401542380599</c:v>
                </c:pt>
                <c:pt idx="424">
                  <c:v>0.29665197178893599</c:v>
                </c:pt>
                <c:pt idx="425">
                  <c:v>0.29380954042642299</c:v>
                </c:pt>
                <c:pt idx="426">
                  <c:v>0.290992311360808</c:v>
                </c:pt>
                <c:pt idx="427">
                  <c:v>0.288149879998294</c:v>
                </c:pt>
                <c:pt idx="428">
                  <c:v>0.28528302179417098</c:v>
                </c:pt>
                <c:pt idx="429">
                  <c:v>0.28246579272855599</c:v>
                </c:pt>
                <c:pt idx="430">
                  <c:v>0.27967454141512799</c:v>
                </c:pt>
                <c:pt idx="431">
                  <c:v>0.27683249778025898</c:v>
                </c:pt>
                <c:pt idx="432">
                  <c:v>0.27399006641774498</c:v>
                </c:pt>
                <c:pt idx="433">
                  <c:v>0.27114802278287697</c:v>
                </c:pt>
                <c:pt idx="434">
                  <c:v>0.26835522055887001</c:v>
                </c:pt>
                <c:pt idx="435">
                  <c:v>0.26553760376561097</c:v>
                </c:pt>
                <c:pt idx="436">
                  <c:v>0.262721925610574</c:v>
                </c:pt>
                <c:pt idx="437">
                  <c:v>0.25990430881731402</c:v>
                </c:pt>
                <c:pt idx="438">
                  <c:v>0.25711189432095299</c:v>
                </c:pt>
                <c:pt idx="439">
                  <c:v>0.25434545757678001</c:v>
                </c:pt>
                <c:pt idx="440">
                  <c:v>0.25155265535277399</c:v>
                </c:pt>
                <c:pt idx="441">
                  <c:v>0.248811033177854</c:v>
                </c:pt>
                <c:pt idx="442">
                  <c:v>0.24609577648276801</c:v>
                </c:pt>
                <c:pt idx="443">
                  <c:v>0.24342821028796499</c:v>
                </c:pt>
                <c:pt idx="444">
                  <c:v>0.24078700957299601</c:v>
                </c:pt>
                <c:pt idx="445">
                  <c:v>0.238172562065503</c:v>
                </c:pt>
                <c:pt idx="446">
                  <c:v>0.23558099048904099</c:v>
                </c:pt>
                <c:pt idx="447">
                  <c:v>0.23304059896166501</c:v>
                </c:pt>
                <c:pt idx="448">
                  <c:v>0.23055099975573201</c:v>
                </c:pt>
                <c:pt idx="449">
                  <c:v>0.22808660284669599</c:v>
                </c:pt>
                <c:pt idx="450">
                  <c:v>0.22569587419013401</c:v>
                </c:pt>
                <c:pt idx="451">
                  <c:v>0.223331898741048</c:v>
                </c:pt>
                <c:pt idx="452">
                  <c:v>0.221068344751912</c:v>
                </c:pt>
                <c:pt idx="453">
                  <c:v>0.21877997619352299</c:v>
                </c:pt>
                <c:pt idx="454">
                  <c:v>0.216566051342895</c:v>
                </c:pt>
                <c:pt idx="455">
                  <c:v>0.21440291881370799</c:v>
                </c:pt>
                <c:pt idx="456">
                  <c:v>0.21228941542303001</c:v>
                </c:pt>
                <c:pt idx="457">
                  <c:v>0.210227092081439</c:v>
                </c:pt>
                <c:pt idx="458">
                  <c:v>0.20816476873984699</c:v>
                </c:pt>
                <c:pt idx="459">
                  <c:v>0.20620286685820399</c:v>
                </c:pt>
                <c:pt idx="460">
                  <c:v>0.20426577954581601</c:v>
                </c:pt>
                <c:pt idx="461">
                  <c:v>0.20237948455486901</c:v>
                </c:pt>
                <c:pt idx="462">
                  <c:v>0.200493577291567</c:v>
                </c:pt>
                <c:pt idx="463">
                  <c:v>0.19865729916677299</c:v>
                </c:pt>
                <c:pt idx="464">
                  <c:v>0.19687181336342099</c:v>
                </c:pt>
                <c:pt idx="465">
                  <c:v>0.19511114212932301</c:v>
                </c:pt>
                <c:pt idx="466">
                  <c:v>0.19342607778592</c:v>
                </c:pt>
                <c:pt idx="467">
                  <c:v>0.191714647962685</c:v>
                </c:pt>
                <c:pt idx="468">
                  <c:v>0.190054785916181</c:v>
                </c:pt>
                <c:pt idx="469">
                  <c:v>0.18844571619111899</c:v>
                </c:pt>
                <c:pt idx="470">
                  <c:v>0.186859522397087</c:v>
                </c:pt>
                <c:pt idx="471">
                  <c:v>0.185301632721112</c:v>
                </c:pt>
                <c:pt idx="472">
                  <c:v>0.18379182127306501</c:v>
                </c:pt>
                <c:pt idx="473">
                  <c:v>0.18228317300795199</c:v>
                </c:pt>
                <c:pt idx="474">
                  <c:v>0.18079933931209399</c:v>
                </c:pt>
                <c:pt idx="475">
                  <c:v>0.179365134754743</c:v>
                </c:pt>
                <c:pt idx="476">
                  <c:v>0.177955357039002</c:v>
                </c:pt>
                <c:pt idx="477">
                  <c:v>0.17657233253073701</c:v>
                </c:pt>
                <c:pt idx="478">
                  <c:v>0.17521373486408201</c:v>
                </c:pt>
                <c:pt idx="479">
                  <c:v>0.17388189040490401</c:v>
                </c:pt>
                <c:pt idx="480">
                  <c:v>0.172548107307503</c:v>
                </c:pt>
                <c:pt idx="481">
                  <c:v>0.171240689689934</c:v>
                </c:pt>
                <c:pt idx="482">
                  <c:v>0.16998290121087301</c:v>
                </c:pt>
                <c:pt idx="483">
                  <c:v>0.16872511273181301</c:v>
                </c:pt>
                <c:pt idx="484">
                  <c:v>0.167442509683498</c:v>
                </c:pt>
                <c:pt idx="485">
                  <c:v>0.166209148046046</c:v>
                </c:pt>
                <c:pt idx="486">
                  <c:v>0.16502735418532599</c:v>
                </c:pt>
                <c:pt idx="487">
                  <c:v>0.163871538076793</c:v>
                </c:pt>
                <c:pt idx="488">
                  <c:v>0.16273898562693601</c:v>
                </c:pt>
                <c:pt idx="489">
                  <c:v>0.16160643317707901</c:v>
                </c:pt>
                <c:pt idx="490">
                  <c:v>0.16047543163780001</c:v>
                </c:pt>
                <c:pt idx="491">
                  <c:v>0.15936924466777599</c:v>
                </c:pt>
                <c:pt idx="492">
                  <c:v>0.158287872267004</c:v>
                </c:pt>
                <c:pt idx="493">
                  <c:v>0.15720456122801099</c:v>
                </c:pt>
                <c:pt idx="494">
                  <c:v>0.15612318882723999</c:v>
                </c:pt>
                <c:pt idx="495">
                  <c:v>0.155092608747911</c:v>
                </c:pt>
                <c:pt idx="496">
                  <c:v>0.15406047775800399</c:v>
                </c:pt>
                <c:pt idx="497">
                  <c:v>0.15305509997557301</c:v>
                </c:pt>
                <c:pt idx="498">
                  <c:v>0.15204933446549801</c:v>
                </c:pt>
                <c:pt idx="499">
                  <c:v>0.15104201804484499</c:v>
                </c:pt>
                <c:pt idx="500">
                  <c:v>0.15003625253476999</c:v>
                </c:pt>
                <c:pt idx="501">
                  <c:v>0.14905568932159299</c:v>
                </c:pt>
                <c:pt idx="502">
                  <c:v>0.14809916522238101</c:v>
                </c:pt>
                <c:pt idx="503">
                  <c:v>0.14711821428155999</c:v>
                </c:pt>
                <c:pt idx="504">
                  <c:v>0.14613726334073901</c:v>
                </c:pt>
                <c:pt idx="505">
                  <c:v>0.145183065607395</c:v>
                </c:pt>
                <c:pt idx="506">
                  <c:v>0.144251356077437</c:v>
                </c:pt>
                <c:pt idx="507">
                  <c:v>0.14332158518570201</c:v>
                </c:pt>
                <c:pt idx="508">
                  <c:v>0.14236544881413499</c:v>
                </c:pt>
                <c:pt idx="509">
                  <c:v>0.14143412701182201</c:v>
                </c:pt>
                <c:pt idx="510">
                  <c:v>0.14050435612008699</c:v>
                </c:pt>
                <c:pt idx="511">
                  <c:v>0.139572646590129</c:v>
                </c:pt>
                <c:pt idx="512">
                  <c:v>0.13864287569839401</c:v>
                </c:pt>
                <c:pt idx="513">
                  <c:v>0.137711553896081</c:v>
                </c:pt>
                <c:pt idx="514">
                  <c:v>0.13678178300434701</c:v>
                </c:pt>
                <c:pt idx="515">
                  <c:v>0.135876438954221</c:v>
                </c:pt>
                <c:pt idx="516">
                  <c:v>0.13496993172116201</c:v>
                </c:pt>
                <c:pt idx="517">
                  <c:v>0.13411576772012199</c:v>
                </c:pt>
                <c:pt idx="518">
                  <c:v>0.13318444591781001</c:v>
                </c:pt>
                <c:pt idx="519">
                  <c:v>0.13230391643693801</c:v>
                </c:pt>
                <c:pt idx="520">
                  <c:v>0.13139896011445701</c:v>
                </c:pt>
                <c:pt idx="521">
                  <c:v>0.130543245202839</c:v>
                </c:pt>
                <c:pt idx="522">
                  <c:v>0.12966310344961299</c:v>
                </c:pt>
                <c:pt idx="523">
                  <c:v>0.128733332557878</c:v>
                </c:pt>
                <c:pt idx="524">
                  <c:v>0.127852803077006</c:v>
                </c:pt>
                <c:pt idx="525">
                  <c:v>0.12697266132377899</c:v>
                </c:pt>
                <c:pt idx="526">
                  <c:v>0.126016137224568</c:v>
                </c:pt>
                <c:pt idx="527">
                  <c:v>0.12516081004059501</c:v>
                </c:pt>
                <c:pt idx="528">
                  <c:v>0.124305095128978</c:v>
                </c:pt>
                <c:pt idx="529">
                  <c:v>0.123424565648106</c:v>
                </c:pt>
                <c:pt idx="530">
                  <c:v>0.122570789374712</c:v>
                </c:pt>
                <c:pt idx="531">
                  <c:v>0.121764315873958</c:v>
                </c:pt>
                <c:pt idx="532">
                  <c:v>0.120935354169817</c:v>
                </c:pt>
                <c:pt idx="533">
                  <c:v>0.120054824688946</c:v>
                </c:pt>
                <c:pt idx="534">
                  <c:v>0.11922392434658199</c:v>
                </c:pt>
                <c:pt idx="535">
                  <c:v>0.11837014807318701</c:v>
                </c:pt>
                <c:pt idx="536">
                  <c:v>0.117563674572434</c:v>
                </c:pt>
                <c:pt idx="537">
                  <c:v>0.116734712868293</c:v>
                </c:pt>
                <c:pt idx="538">
                  <c:v>0.115930178005762</c:v>
                </c:pt>
                <c:pt idx="539">
                  <c:v>0.115150457712485</c:v>
                </c:pt>
                <c:pt idx="540">
                  <c:v>0.114345922849953</c:v>
                </c:pt>
                <c:pt idx="541">
                  <c:v>0.113566202556676</c:v>
                </c:pt>
                <c:pt idx="542">
                  <c:v>0.112786094535754</c:v>
                </c:pt>
                <c:pt idx="543">
                  <c:v>0.11198000876264499</c:v>
                </c:pt>
                <c:pt idx="544">
                  <c:v>0.11122665394920001</c:v>
                </c:pt>
                <c:pt idx="545">
                  <c:v>0.110471748225177</c:v>
                </c:pt>
                <c:pt idx="546">
                  <c:v>0.109716454773509</c:v>
                </c:pt>
                <c:pt idx="547">
                  <c:v>0.10896309996006399</c:v>
                </c:pt>
                <c:pt idx="548">
                  <c:v>0.108257435646904</c:v>
                </c:pt>
                <c:pt idx="549">
                  <c:v>0.107528895402713</c:v>
                </c:pt>
                <c:pt idx="550">
                  <c:v>0.10679841652029901</c:v>
                </c:pt>
                <c:pt idx="551">
                  <c:v>0.106069876276109</c:v>
                </c:pt>
                <c:pt idx="552">
                  <c:v>0.105341336031918</c:v>
                </c:pt>
                <c:pt idx="553">
                  <c:v>0.1046864640402</c:v>
                </c:pt>
                <c:pt idx="554">
                  <c:v>0.10398273836526301</c:v>
                </c:pt>
                <c:pt idx="555">
                  <c:v>0.10330343953193501</c:v>
                </c:pt>
                <c:pt idx="556">
                  <c:v>0.10262414069860799</c:v>
                </c:pt>
                <c:pt idx="557">
                  <c:v>0.10194484186527999</c:v>
                </c:pt>
                <c:pt idx="558">
                  <c:v>0.101341537650293</c:v>
                </c:pt>
                <c:pt idx="559">
                  <c:v>0.100662238816965</c:v>
                </c:pt>
                <c:pt idx="560">
                  <c:v>9.9983327711282405E-2</c:v>
                </c:pt>
                <c:pt idx="561">
                  <c:v>9.9353270288818199E-2</c:v>
                </c:pt>
                <c:pt idx="562">
                  <c:v>9.87499660738312E-2</c:v>
                </c:pt>
                <c:pt idx="563">
                  <c:v>9.8121847289590197E-2</c:v>
                </c:pt>
                <c:pt idx="564">
                  <c:v>9.7492177594770094E-2</c:v>
                </c:pt>
                <c:pt idx="565">
                  <c:v>9.6864058810529105E-2</c:v>
                </c:pt>
                <c:pt idx="566">
                  <c:v>9.6260754595541995E-2</c:v>
                </c:pt>
                <c:pt idx="567">
                  <c:v>9.5681877222163897E-2</c:v>
                </c:pt>
                <c:pt idx="568">
                  <c:v>9.5078573007176995E-2</c:v>
                </c:pt>
                <c:pt idx="569">
                  <c:v>9.4500083361443707E-2</c:v>
                </c:pt>
                <c:pt idx="570">
                  <c:v>9.3970447398929E-2</c:v>
                </c:pt>
                <c:pt idx="571">
                  <c:v>9.3391957753195601E-2</c:v>
                </c:pt>
                <c:pt idx="572">
                  <c:v>9.2839833587294807E-2</c:v>
                </c:pt>
                <c:pt idx="573">
                  <c:v>9.2260956213917097E-2</c:v>
                </c:pt>
                <c:pt idx="574">
                  <c:v>9.1707281137437799E-2</c:v>
                </c:pt>
                <c:pt idx="575">
                  <c:v>9.1179583813146406E-2</c:v>
                </c:pt>
                <c:pt idx="576">
                  <c:v>9.0650335578276606E-2</c:v>
                </c:pt>
                <c:pt idx="577">
                  <c:v>9.0122638253985005E-2</c:v>
                </c:pt>
                <c:pt idx="578">
                  <c:v>8.95953286573377E-2</c:v>
                </c:pt>
                <c:pt idx="579">
                  <c:v>8.90660804224679E-2</c:v>
                </c:pt>
                <c:pt idx="580">
                  <c:v>8.8563197667430496E-2</c:v>
                </c:pt>
                <c:pt idx="581">
                  <c:v>8.8060314912393106E-2</c:v>
                </c:pt>
                <c:pt idx="582">
                  <c:v>8.7557432157355106E-2</c:v>
                </c:pt>
                <c:pt idx="583">
                  <c:v>8.7054937129962498E-2</c:v>
                </c:pt>
                <c:pt idx="584">
                  <c:v>8.6576868944178695E-2</c:v>
                </c:pt>
                <c:pt idx="585">
                  <c:v>8.6123227600004806E-2</c:v>
                </c:pt>
                <c:pt idx="586">
                  <c:v>8.5645159414221003E-2</c:v>
                </c:pt>
                <c:pt idx="587">
                  <c:v>8.51670912284372E-2</c:v>
                </c:pt>
                <c:pt idx="588">
                  <c:v>8.4715388522486501E-2</c:v>
                </c:pt>
                <c:pt idx="589">
                  <c:v>8.4286561747566199E-2</c:v>
                </c:pt>
                <c:pt idx="590">
                  <c:v>8.3859673610869004E-2</c:v>
                </c:pt>
                <c:pt idx="591">
                  <c:v>8.3381605425085201E-2</c:v>
                </c:pt>
                <c:pt idx="592">
                  <c:v>8.2954717288388005E-2</c:v>
                </c:pt>
                <c:pt idx="593">
                  <c:v>8.2525890513467703E-2</c:v>
                </c:pt>
                <c:pt idx="594">
                  <c:v>8.2099002376770494E-2</c:v>
                </c:pt>
                <c:pt idx="595">
                  <c:v>8.1696928809327496E-2</c:v>
                </c:pt>
                <c:pt idx="596">
                  <c:v>8.1294467514239105E-2</c:v>
                </c:pt>
                <c:pt idx="597">
                  <c:v>8.0892393946795996E-2</c:v>
                </c:pt>
                <c:pt idx="598">
                  <c:v>8.0489932651708201E-2</c:v>
                </c:pt>
                <c:pt idx="599">
                  <c:v>8.0112673653518707E-2</c:v>
                </c:pt>
                <c:pt idx="600">
                  <c:v>7.9710212358430899E-2</c:v>
                </c:pt>
                <c:pt idx="601">
                  <c:v>7.93081387909879E-2</c:v>
                </c:pt>
                <c:pt idx="602">
                  <c:v>7.8930492065153707E-2</c:v>
                </c:pt>
                <c:pt idx="603">
                  <c:v>7.8577659908573599E-2</c:v>
                </c:pt>
                <c:pt idx="604">
                  <c:v>7.8200013182740002E-2</c:v>
                </c:pt>
                <c:pt idx="605">
                  <c:v>7.7822366456906197E-2</c:v>
                </c:pt>
                <c:pt idx="606">
                  <c:v>7.7471472938549196E-2</c:v>
                </c:pt>
                <c:pt idx="607">
                  <c:v>7.71186407819692E-2</c:v>
                </c:pt>
                <c:pt idx="608">
                  <c:v>7.6767359535967403E-2</c:v>
                </c:pt>
                <c:pt idx="609">
                  <c:v>7.6414527379387795E-2</c:v>
                </c:pt>
                <c:pt idx="610">
                  <c:v>7.6088448430284394E-2</c:v>
                </c:pt>
                <c:pt idx="611">
                  <c:v>7.5735616273704801E-2</c:v>
                </c:pt>
                <c:pt idx="612">
                  <c:v>7.5433576438566602E-2</c:v>
                </c:pt>
                <c:pt idx="613">
                  <c:v>7.5107497489463798E-2</c:v>
                </c:pt>
                <c:pt idx="614">
                  <c:v>7.4779092174493106E-2</c:v>
                </c:pt>
                <c:pt idx="615">
                  <c:v>7.4477440066999606E-2</c:v>
                </c:pt>
                <c:pt idx="616">
                  <c:v>7.4126546548642605E-2</c:v>
                </c:pt>
                <c:pt idx="617">
                  <c:v>7.3822955802926096E-2</c:v>
                </c:pt>
                <c:pt idx="618">
                  <c:v>7.3547669175264396E-2</c:v>
                </c:pt>
                <c:pt idx="619">
                  <c:v>7.3246017067770994E-2</c:v>
                </c:pt>
                <c:pt idx="620">
                  <c:v>7.2944364960277397E-2</c:v>
                </c:pt>
                <c:pt idx="621">
                  <c:v>7.2667527422037706E-2</c:v>
                </c:pt>
                <c:pt idx="622">
                  <c:v>7.2365875314544095E-2</c:v>
                </c:pt>
                <c:pt idx="623">
                  <c:v>7.2088650048660094E-2</c:v>
                </c:pt>
                <c:pt idx="624">
                  <c:v>7.1811812510420098E-2</c:v>
                </c:pt>
                <c:pt idx="625">
                  <c:v>7.1585767293622093E-2</c:v>
                </c:pt>
                <c:pt idx="626">
                  <c:v>7.1257749706296197E-2</c:v>
                </c:pt>
                <c:pt idx="627">
                  <c:v>7.0956097598802698E-2</c:v>
                </c:pt>
                <c:pt idx="628">
                  <c:v>7.0730440109649406E-2</c:v>
                </c:pt>
                <c:pt idx="629">
                  <c:v>7.0453214843765294E-2</c:v>
                </c:pt>
                <c:pt idx="630">
                  <c:v>7.0201191874779606E-2</c:v>
                </c:pt>
                <c:pt idx="631">
                  <c:v>6.9925905247118503E-2</c:v>
                </c:pt>
                <c:pt idx="632">
                  <c:v>6.9673494550488005E-2</c:v>
                </c:pt>
                <c:pt idx="633">
                  <c:v>6.9423022492080502E-2</c:v>
                </c:pt>
                <c:pt idx="634">
                  <c:v>6.9170611795450601E-2</c:v>
                </c:pt>
                <c:pt idx="635">
                  <c:v>6.8918588826464802E-2</c:v>
                </c:pt>
                <c:pt idx="636">
                  <c:v>6.8667729040412601E-2</c:v>
                </c:pt>
                <c:pt idx="637">
                  <c:v>6.8415706071427398E-2</c:v>
                </c:pt>
                <c:pt idx="638">
                  <c:v>6.8165234013020007E-2</c:v>
                </c:pt>
                <c:pt idx="639">
                  <c:v>6.7937637885643706E-2</c:v>
                </c:pt>
                <c:pt idx="640">
                  <c:v>6.7686778099591394E-2</c:v>
                </c:pt>
                <c:pt idx="641">
                  <c:v>6.7459569699859903E-2</c:v>
                </c:pt>
                <c:pt idx="642">
                  <c:v>6.7284704532148396E-2</c:v>
                </c:pt>
                <c:pt idx="643">
                  <c:v>6.7057108404772095E-2</c:v>
                </c:pt>
                <c:pt idx="644">
                  <c:v>6.6831450915618706E-2</c:v>
                </c:pt>
                <c:pt idx="645">
                  <c:v>6.6579040218988805E-2</c:v>
                </c:pt>
                <c:pt idx="646">
                  <c:v>6.6377809571444901E-2</c:v>
                </c:pt>
                <c:pt idx="647">
                  <c:v>6.6176966651545197E-2</c:v>
                </c:pt>
                <c:pt idx="648">
                  <c:v>6.5950921434747095E-2</c:v>
                </c:pt>
                <c:pt idx="649">
                  <c:v>6.5725263945593901E-2</c:v>
                </c:pt>
                <c:pt idx="650">
                  <c:v>6.55240332980499E-2</c:v>
                </c:pt>
                <c:pt idx="651">
                  <c:v>6.5347617219760207E-2</c:v>
                </c:pt>
                <c:pt idx="652">
                  <c:v>6.5146386572216303E-2</c:v>
                </c:pt>
                <c:pt idx="653">
                  <c:v>6.4920729083062997E-2</c:v>
                </c:pt>
                <c:pt idx="654">
                  <c:v>6.4717559797296098E-2</c:v>
                </c:pt>
                <c:pt idx="655">
                  <c:v>6.4491902308142696E-2</c:v>
                </c:pt>
                <c:pt idx="656">
                  <c:v>6.4290671660598903E-2</c:v>
                </c:pt>
                <c:pt idx="657">
                  <c:v>6.4089828740699697E-2</c:v>
                </c:pt>
                <c:pt idx="658">
                  <c:v>6.3888598093155197E-2</c:v>
                </c:pt>
                <c:pt idx="659">
                  <c:v>6.3687367445611306E-2</c:v>
                </c:pt>
                <c:pt idx="660">
                  <c:v>6.3486136798067402E-2</c:v>
                </c:pt>
                <c:pt idx="661">
                  <c:v>6.3309720719777696E-2</c:v>
                </c:pt>
                <c:pt idx="662">
                  <c:v>6.3108877799878504E-2</c:v>
                </c:pt>
                <c:pt idx="663">
                  <c:v>6.29076471523346E-2</c:v>
                </c:pt>
                <c:pt idx="664">
                  <c:v>6.2706416504790696E-2</c:v>
                </c:pt>
                <c:pt idx="665">
                  <c:v>6.2530000426500407E-2</c:v>
                </c:pt>
                <c:pt idx="666">
                  <c:v>6.2329157506601202E-2</c:v>
                </c:pt>
                <c:pt idx="667">
                  <c:v>6.2152353700666699E-2</c:v>
                </c:pt>
                <c:pt idx="668">
                  <c:v>6.1951510780767001E-2</c:v>
                </c:pt>
                <c:pt idx="669">
                  <c:v>6.1750280133223E-2</c:v>
                </c:pt>
                <c:pt idx="670">
                  <c:v>6.1600229534765703E-2</c:v>
                </c:pt>
                <c:pt idx="671">
                  <c:v>6.1399386614865999E-2</c:v>
                </c:pt>
                <c:pt idx="672">
                  <c:v>6.1247397378185603E-2</c:v>
                </c:pt>
                <c:pt idx="673">
                  <c:v>6.1070981299896E-2</c:v>
                </c:pt>
                <c:pt idx="674">
                  <c:v>6.0869750652351999E-2</c:v>
                </c:pt>
                <c:pt idx="675">
                  <c:v>6.0693334574061703E-2</c:v>
                </c:pt>
                <c:pt idx="676">
                  <c:v>6.0492491654162497E-2</c:v>
                </c:pt>
                <c:pt idx="677">
                  <c:v>6.0367255624958802E-2</c:v>
                </c:pt>
                <c:pt idx="678">
                  <c:v>6.0141210408160797E-2</c:v>
                </c:pt>
                <c:pt idx="679">
                  <c:v>5.9989608899125198E-2</c:v>
                </c:pt>
                <c:pt idx="680">
                  <c:v>5.9839558300667298E-2</c:v>
                </c:pt>
                <c:pt idx="681">
                  <c:v>5.9638327653123401E-2</c:v>
                </c:pt>
                <c:pt idx="682">
                  <c:v>5.9486726144087197E-2</c:v>
                </c:pt>
                <c:pt idx="683">
                  <c:v>5.9335124635051598E-2</c:v>
                </c:pt>
                <c:pt idx="684">
                  <c:v>5.9160259467339597E-2</c:v>
                </c:pt>
                <c:pt idx="685">
                  <c:v>5.89838433890498E-2</c:v>
                </c:pt>
                <c:pt idx="686">
                  <c:v>5.8807427310760101E-2</c:v>
                </c:pt>
                <c:pt idx="687">
                  <c:v>5.8657764439946997E-2</c:v>
                </c:pt>
                <c:pt idx="688">
                  <c:v>5.8454595154179903E-2</c:v>
                </c:pt>
                <c:pt idx="689">
                  <c:v>5.8280117714112699E-2</c:v>
                </c:pt>
                <c:pt idx="690">
                  <c:v>5.8103701635822902E-2</c:v>
                </c:pt>
                <c:pt idx="691">
                  <c:v>5.7978465606619199E-2</c:v>
                </c:pt>
                <c:pt idx="692">
                  <c:v>5.7802049528329499E-2</c:v>
                </c:pt>
                <c:pt idx="693">
                  <c:v>5.7625633450039099E-2</c:v>
                </c:pt>
                <c:pt idx="694">
                  <c:v>5.7449217371749399E-2</c:v>
                </c:pt>
                <c:pt idx="695">
                  <c:v>5.7299166773291499E-2</c:v>
                </c:pt>
                <c:pt idx="696">
                  <c:v>5.7122750695001702E-2</c:v>
                </c:pt>
                <c:pt idx="697">
                  <c:v>5.6946334616712099E-2</c:v>
                </c:pt>
                <c:pt idx="698">
                  <c:v>5.6796284018254102E-2</c:v>
                </c:pt>
                <c:pt idx="699">
                  <c:v>5.6619867939964402E-2</c:v>
                </c:pt>
                <c:pt idx="700">
                  <c:v>5.6468266430928199E-2</c:v>
                </c:pt>
                <c:pt idx="701">
                  <c:v>5.6318215832470903E-2</c:v>
                </c:pt>
                <c:pt idx="702">
                  <c:v>5.6166614323434699E-2</c:v>
                </c:pt>
                <c:pt idx="703">
                  <c:v>5.5990198245144999E-2</c:v>
                </c:pt>
                <c:pt idx="704">
                  <c:v>5.5813782166854599E-2</c:v>
                </c:pt>
                <c:pt idx="705">
                  <c:v>5.5663731568397302E-2</c:v>
                </c:pt>
                <c:pt idx="706">
                  <c:v>5.5512130059361203E-2</c:v>
                </c:pt>
                <c:pt idx="707">
                  <c:v>5.5362079460903303E-2</c:v>
                </c:pt>
                <c:pt idx="708">
                  <c:v>5.5210090224222998E-2</c:v>
                </c:pt>
                <c:pt idx="709">
                  <c:v>5.5060427353409797E-2</c:v>
                </c:pt>
                <c:pt idx="710">
                  <c:v>5.4908438116729401E-2</c:v>
                </c:pt>
                <c:pt idx="711">
                  <c:v>5.4758775245916297E-2</c:v>
                </c:pt>
                <c:pt idx="712">
                  <c:v>5.4631600578489599E-2</c:v>
                </c:pt>
                <c:pt idx="713">
                  <c:v>5.4481549980032302E-2</c:v>
                </c:pt>
                <c:pt idx="714">
                  <c:v>5.4305133901741999E-2</c:v>
                </c:pt>
                <c:pt idx="715">
                  <c:v>5.4155083303284703E-2</c:v>
                </c:pt>
                <c:pt idx="716">
                  <c:v>5.4003481794248402E-2</c:v>
                </c:pt>
                <c:pt idx="717">
                  <c:v>5.3827065715958598E-2</c:v>
                </c:pt>
                <c:pt idx="718">
                  <c:v>5.3677015117500802E-2</c:v>
                </c:pt>
                <c:pt idx="719">
                  <c:v>5.3550228177718803E-2</c:v>
                </c:pt>
                <c:pt idx="720">
                  <c:v>5.3424992148515003E-2</c:v>
                </c:pt>
                <c:pt idx="721">
                  <c:v>5.32749415500577E-2</c:v>
                </c:pt>
                <c:pt idx="722">
                  <c:v>5.3098525471767397E-2</c:v>
                </c:pt>
                <c:pt idx="723">
                  <c:v>5.29221093934776E-2</c:v>
                </c:pt>
                <c:pt idx="724">
                  <c:v>5.2770120156797398E-2</c:v>
                </c:pt>
                <c:pt idx="725">
                  <c:v>5.2620457285984197E-2</c:v>
                </c:pt>
                <c:pt idx="726">
                  <c:v>5.2495221256780397E-2</c:v>
                </c:pt>
                <c:pt idx="727">
                  <c:v>5.2343232020099599E-2</c:v>
                </c:pt>
                <c:pt idx="728">
                  <c:v>5.2191630511063902E-2</c:v>
                </c:pt>
                <c:pt idx="729">
                  <c:v>5.2041579912606099E-2</c:v>
                </c:pt>
                <c:pt idx="730">
                  <c:v>5.1889978403570403E-2</c:v>
                </c:pt>
                <c:pt idx="731">
                  <c:v>5.17647423743667E-2</c:v>
                </c:pt>
                <c:pt idx="732">
                  <c:v>5.15883262960765E-2</c:v>
                </c:pt>
                <c:pt idx="733">
                  <c:v>5.1438275697619003E-2</c:v>
                </c:pt>
                <c:pt idx="734">
                  <c:v>5.1286674188582897E-2</c:v>
                </c:pt>
                <c:pt idx="735">
                  <c:v>5.1161438159379201E-2</c:v>
                </c:pt>
                <c:pt idx="736">
                  <c:v>5.1009448922698902E-2</c:v>
                </c:pt>
                <c:pt idx="737">
                  <c:v>5.0884212893495102E-2</c:v>
                </c:pt>
                <c:pt idx="738">
                  <c:v>5.0734550022681998E-2</c:v>
                </c:pt>
                <c:pt idx="739">
                  <c:v>5.05825607860017E-2</c:v>
                </c:pt>
                <c:pt idx="740">
                  <c:v>5.0430959276965497E-2</c:v>
                </c:pt>
                <c:pt idx="741">
                  <c:v>5.0256094109254003E-2</c:v>
                </c:pt>
                <c:pt idx="742">
                  <c:v>5.0104492600217897E-2</c:v>
                </c:pt>
                <c:pt idx="743">
                  <c:v>4.9979256571014097E-2</c:v>
                </c:pt>
                <c:pt idx="744">
                  <c:v>4.9778025923470297E-2</c:v>
                </c:pt>
                <c:pt idx="745">
                  <c:v>4.9652789894266497E-2</c:v>
                </c:pt>
                <c:pt idx="746">
                  <c:v>4.9501188385230897E-2</c:v>
                </c:pt>
                <c:pt idx="747">
                  <c:v>4.9349586876194701E-2</c:v>
                </c:pt>
                <c:pt idx="748">
                  <c:v>4.9224350846990901E-2</c:v>
                </c:pt>
                <c:pt idx="749">
                  <c:v>4.9074300248533702E-2</c:v>
                </c:pt>
                <c:pt idx="750">
                  <c:v>4.8897884170243301E-2</c:v>
                </c:pt>
                <c:pt idx="751">
                  <c:v>4.8772648141039703E-2</c:v>
                </c:pt>
                <c:pt idx="752">
                  <c:v>4.8596232062749899E-2</c:v>
                </c:pt>
                <c:pt idx="753">
                  <c:v>4.8444242826069503E-2</c:v>
                </c:pt>
                <c:pt idx="754">
                  <c:v>4.8319006796865703E-2</c:v>
                </c:pt>
                <c:pt idx="755">
                  <c:v>4.8142590718575497E-2</c:v>
                </c:pt>
                <c:pt idx="756">
                  <c:v>4.7992927847762899E-2</c:v>
                </c:pt>
                <c:pt idx="757">
                  <c:v>4.7840938611081997E-2</c:v>
                </c:pt>
                <c:pt idx="758">
                  <c:v>4.7689337102045801E-2</c:v>
                </c:pt>
                <c:pt idx="759">
                  <c:v>4.7514471934334397E-2</c:v>
                </c:pt>
                <c:pt idx="760">
                  <c:v>4.7362870425298798E-2</c:v>
                </c:pt>
                <c:pt idx="761">
                  <c:v>4.7212819826840897E-2</c:v>
                </c:pt>
                <c:pt idx="762">
                  <c:v>4.7036403748551101E-2</c:v>
                </c:pt>
                <c:pt idx="763">
                  <c:v>4.6884802239515001E-2</c:v>
                </c:pt>
                <c:pt idx="764">
                  <c:v>4.6734751641057101E-2</c:v>
                </c:pt>
                <c:pt idx="765">
                  <c:v>4.6583150132021398E-2</c:v>
                </c:pt>
                <c:pt idx="766">
                  <c:v>4.6406734053731198E-2</c:v>
                </c:pt>
                <c:pt idx="767">
                  <c:v>4.6231868886019697E-2</c:v>
                </c:pt>
                <c:pt idx="768">
                  <c:v>4.6080267376983598E-2</c:v>
                </c:pt>
                <c:pt idx="769">
                  <c:v>4.5928665867947902E-2</c:v>
                </c:pt>
                <c:pt idx="770">
                  <c:v>4.5753800700235901E-2</c:v>
                </c:pt>
                <c:pt idx="771">
                  <c:v>4.5602199191200198E-2</c:v>
                </c:pt>
                <c:pt idx="772">
                  <c:v>4.5400968543656398E-2</c:v>
                </c:pt>
                <c:pt idx="773">
                  <c:v>4.5251305672843203E-2</c:v>
                </c:pt>
                <c:pt idx="774">
                  <c:v>4.5099316436162801E-2</c:v>
                </c:pt>
                <c:pt idx="775">
                  <c:v>4.4922900357872601E-2</c:v>
                </c:pt>
                <c:pt idx="776">
                  <c:v>4.4746484279582797E-2</c:v>
                </c:pt>
                <c:pt idx="777">
                  <c:v>4.45452536320389E-2</c:v>
                </c:pt>
                <c:pt idx="778">
                  <c:v>4.4370776191971599E-2</c:v>
                </c:pt>
                <c:pt idx="779">
                  <c:v>4.4167994633849503E-2</c:v>
                </c:pt>
                <c:pt idx="780">
                  <c:v>4.3993129466138002E-2</c:v>
                </c:pt>
                <c:pt idx="781">
                  <c:v>4.3816713387847699E-2</c:v>
                </c:pt>
                <c:pt idx="782">
                  <c:v>4.3615482740303801E-2</c:v>
                </c:pt>
                <c:pt idx="783">
                  <c:v>4.3414639820404603E-2</c:v>
                </c:pt>
                <c:pt idx="784">
                  <c:v>4.3213409172860602E-2</c:v>
                </c:pt>
                <c:pt idx="785">
                  <c:v>4.3012178525316802E-2</c:v>
                </c:pt>
                <c:pt idx="786">
                  <c:v>4.2784582397940502E-2</c:v>
                </c:pt>
                <c:pt idx="787">
                  <c:v>4.2583739478041303E-2</c:v>
                </c:pt>
                <c:pt idx="788">
                  <c:v>4.2382508830497302E-2</c:v>
                </c:pt>
                <c:pt idx="789">
                  <c:v>4.2156463613699298E-2</c:v>
                </c:pt>
                <c:pt idx="790">
                  <c:v>4.1930806124546E-2</c:v>
                </c:pt>
                <c:pt idx="791">
                  <c:v>4.1703209997169699E-2</c:v>
                </c:pt>
                <c:pt idx="792">
                  <c:v>4.14527379387623E-2</c:v>
                </c:pt>
                <c:pt idx="793">
                  <c:v>4.1200327242132302E-2</c:v>
                </c:pt>
                <c:pt idx="794">
                  <c:v>4.09746697529789E-2</c:v>
                </c:pt>
                <c:pt idx="795">
                  <c:v>4.0722259056348499E-2</c:v>
                </c:pt>
                <c:pt idx="796">
                  <c:v>4.0496601567195201E-2</c:v>
                </c:pt>
                <c:pt idx="797">
                  <c:v>4.0219376301311102E-2</c:v>
                </c:pt>
                <c:pt idx="798">
                  <c:v>3.9968904242903697E-2</c:v>
                </c:pt>
                <c:pt idx="799">
                  <c:v>3.9665701224831797E-2</c:v>
                </c:pt>
                <c:pt idx="800">
                  <c:v>3.9414841438779699E-2</c:v>
                </c:pt>
                <c:pt idx="801">
                  <c:v>3.91380039005403E-2</c:v>
                </c:pt>
                <c:pt idx="802">
                  <c:v>3.8861166362300401E-2</c:v>
                </c:pt>
                <c:pt idx="803">
                  <c:v>3.8583941096416399E-2</c:v>
                </c:pt>
                <c:pt idx="804">
                  <c:v>3.8308654468754699E-2</c:v>
                </c:pt>
                <c:pt idx="805">
                  <c:v>3.8031816930515397E-2</c:v>
                </c:pt>
                <c:pt idx="806">
                  <c:v>3.7730164823021897E-2</c:v>
                </c:pt>
                <c:pt idx="807">
                  <c:v>3.7428512715527801E-2</c:v>
                </c:pt>
                <c:pt idx="808">
                  <c:v>3.7151675177288603E-2</c:v>
                </c:pt>
                <c:pt idx="809">
                  <c:v>3.6849635342150397E-2</c:v>
                </c:pt>
                <c:pt idx="810">
                  <c:v>3.65479832346568E-2</c:v>
                </c:pt>
                <c:pt idx="811">
                  <c:v>3.6246331127162801E-2</c:v>
                </c:pt>
                <c:pt idx="812">
                  <c:v>3.5943128109090901E-2</c:v>
                </c:pt>
                <c:pt idx="813">
                  <c:v>3.5616661432343301E-2</c:v>
                </c:pt>
                <c:pt idx="814">
                  <c:v>3.5315009324849898E-2</c:v>
                </c:pt>
                <c:pt idx="815">
                  <c:v>3.5013357217356399E-2</c:v>
                </c:pt>
                <c:pt idx="816">
                  <c:v>3.4686890540608799E-2</c:v>
                </c:pt>
                <c:pt idx="817">
                  <c:v>3.4385238433115299E-2</c:v>
                </c:pt>
                <c:pt idx="818">
                  <c:v>3.4032406276535199E-2</c:v>
                </c:pt>
                <c:pt idx="819">
                  <c:v>3.3730754169041699E-2</c:v>
                </c:pt>
                <c:pt idx="820">
                  <c:v>3.3402348854071097E-2</c:v>
                </c:pt>
                <c:pt idx="821">
                  <c:v>3.3076269904968099E-2</c:v>
                </c:pt>
                <c:pt idx="822">
                  <c:v>3.2724988658966399E-2</c:v>
                </c:pt>
                <c:pt idx="823">
                  <c:v>3.2421397913249897E-2</c:v>
                </c:pt>
                <c:pt idx="824">
                  <c:v>3.2095318964147003E-2</c:v>
                </c:pt>
                <c:pt idx="825">
                  <c:v>3.1744037718145303E-2</c:v>
                </c:pt>
                <c:pt idx="826">
                  <c:v>3.1416020130819199E-2</c:v>
                </c:pt>
                <c:pt idx="827">
                  <c:v>3.1089553454071599E-2</c:v>
                </c:pt>
                <c:pt idx="828">
                  <c:v>3.0736721297491599E-2</c:v>
                </c:pt>
                <c:pt idx="829">
                  <c:v>3.0385440051490398E-2</c:v>
                </c:pt>
                <c:pt idx="830">
                  <c:v>3.0057422464164402E-2</c:v>
                </c:pt>
                <c:pt idx="831">
                  <c:v>2.9706528945807401E-2</c:v>
                </c:pt>
                <c:pt idx="832">
                  <c:v>2.93536967892273E-2</c:v>
                </c:pt>
                <c:pt idx="833">
                  <c:v>2.8976050063393599E-2</c:v>
                </c:pt>
                <c:pt idx="834">
                  <c:v>2.8649583386645999E-2</c:v>
                </c:pt>
                <c:pt idx="835">
                  <c:v>2.8296751230065899E-2</c:v>
                </c:pt>
                <c:pt idx="836">
                  <c:v>2.7919104504232298E-2</c:v>
                </c:pt>
                <c:pt idx="837">
                  <c:v>2.7568210985875301E-2</c:v>
                </c:pt>
                <c:pt idx="838">
                  <c:v>2.71905642600411E-2</c:v>
                </c:pt>
                <c:pt idx="839">
                  <c:v>2.68129175342075E-2</c:v>
                </c:pt>
                <c:pt idx="840">
                  <c:v>2.6435658536017901E-2</c:v>
                </c:pt>
                <c:pt idx="841">
                  <c:v>2.60843772900167E-2</c:v>
                </c:pt>
                <c:pt idx="842">
                  <c:v>2.5682303722573099E-2</c:v>
                </c:pt>
                <c:pt idx="843">
                  <c:v>2.5329471565993002E-2</c:v>
                </c:pt>
                <c:pt idx="844">
                  <c:v>2.4976639409413401E-2</c:v>
                </c:pt>
                <c:pt idx="845">
                  <c:v>2.46005435941575E-2</c:v>
                </c:pt>
                <c:pt idx="846">
                  <c:v>2.4223284595968699E-2</c:v>
                </c:pt>
                <c:pt idx="847">
                  <c:v>2.3845637870134401E-2</c:v>
                </c:pt>
                <c:pt idx="848">
                  <c:v>2.3467991144300801E-2</c:v>
                </c:pt>
                <c:pt idx="849">
                  <c:v>2.30903444184666E-2</c:v>
                </c:pt>
                <c:pt idx="850">
                  <c:v>2.2713085420277598E-2</c:v>
                </c:pt>
                <c:pt idx="851">
                  <c:v>2.23106241251892E-2</c:v>
                </c:pt>
                <c:pt idx="852">
                  <c:v>2.19597306068328E-2</c:v>
                </c:pt>
                <c:pt idx="853">
                  <c:v>2.1582083880998599E-2</c:v>
                </c:pt>
                <c:pt idx="854">
                  <c:v>2.1204437155164998E-2</c:v>
                </c:pt>
                <c:pt idx="855">
                  <c:v>2.0826790429330701E-2</c:v>
                </c:pt>
                <c:pt idx="856">
                  <c:v>2.0449531431141699E-2</c:v>
                </c:pt>
                <c:pt idx="857">
                  <c:v>2.0047070136053401E-2</c:v>
                </c:pt>
                <c:pt idx="858">
                  <c:v>1.96698111378645E-2</c:v>
                </c:pt>
                <c:pt idx="859">
                  <c:v>1.9267349842776699E-2</c:v>
                </c:pt>
                <c:pt idx="860">
                  <c:v>1.8889703116942502E-2</c:v>
                </c:pt>
                <c:pt idx="861">
                  <c:v>1.8487629549499299E-2</c:v>
                </c:pt>
                <c:pt idx="862">
                  <c:v>1.8109982823665199E-2</c:v>
                </c:pt>
                <c:pt idx="863">
                  <c:v>1.7732336097831501E-2</c:v>
                </c:pt>
                <c:pt idx="864">
                  <c:v>1.7356628010220299E-2</c:v>
                </c:pt>
                <c:pt idx="865">
                  <c:v>1.6978981284386699E-2</c:v>
                </c:pt>
                <c:pt idx="866">
                  <c:v>1.65769077169436E-2</c:v>
                </c:pt>
                <c:pt idx="867">
                  <c:v>1.6199260991109399E-2</c:v>
                </c:pt>
                <c:pt idx="868">
                  <c:v>1.5822001992919901E-2</c:v>
                </c:pt>
                <c:pt idx="869">
                  <c:v>1.54443552670862E-2</c:v>
                </c:pt>
                <c:pt idx="870">
                  <c:v>1.50915231105062E-2</c:v>
                </c:pt>
                <c:pt idx="871">
                  <c:v>1.47158150228955E-2</c:v>
                </c:pt>
                <c:pt idx="872">
                  <c:v>1.43381682970614E-2</c:v>
                </c:pt>
                <c:pt idx="873">
                  <c:v>1.39605215712276E-2</c:v>
                </c:pt>
                <c:pt idx="874">
                  <c:v>1.3558448003784E-2</c:v>
                </c:pt>
                <c:pt idx="875">
                  <c:v>1.32056158472045E-2</c:v>
                </c:pt>
                <c:pt idx="876">
                  <c:v>1.28543346012028E-2</c:v>
                </c:pt>
                <c:pt idx="877">
                  <c:v>1.2501502444622699E-2</c:v>
                </c:pt>
                <c:pt idx="878">
                  <c:v>1.2123855718789E-2</c:v>
                </c:pt>
                <c:pt idx="879">
                  <c:v>1.1771023562208899E-2</c:v>
                </c:pt>
                <c:pt idx="880">
                  <c:v>1.14201300438519E-2</c:v>
                </c:pt>
                <c:pt idx="881">
                  <c:v>1.10672978872718E-2</c:v>
                </c:pt>
                <c:pt idx="882">
                  <c:v>1.0716016641270599E-2</c:v>
                </c:pt>
                <c:pt idx="883">
                  <c:v>1.0363184484690501E-2</c:v>
                </c:pt>
                <c:pt idx="884">
                  <c:v>9.9855377588569105E-3</c:v>
                </c:pt>
                <c:pt idx="885">
                  <c:v>9.6594588097539402E-3</c:v>
                </c:pt>
                <c:pt idx="886">
                  <c:v>9.3329921330063109E-3</c:v>
                </c:pt>
                <c:pt idx="887">
                  <c:v>8.9801599764263197E-3</c:v>
                </c:pt>
                <c:pt idx="888">
                  <c:v>8.6273278198462106E-3</c:v>
                </c:pt>
                <c:pt idx="889">
                  <c:v>8.3008611430985795E-3</c:v>
                </c:pt>
                <c:pt idx="890">
                  <c:v>7.9743944663509501E-3</c:v>
                </c:pt>
                <c:pt idx="891">
                  <c:v>7.6215623097708497E-3</c:v>
                </c:pt>
                <c:pt idx="892">
                  <c:v>7.3199102022774003E-3</c:v>
                </c:pt>
                <c:pt idx="893">
                  <c:v>6.9670780456978498E-3</c:v>
                </c:pt>
                <c:pt idx="894">
                  <c:v>6.6406113689502196E-3</c:v>
                </c:pt>
                <c:pt idx="895">
                  <c:v>6.3389592614562203E-3</c:v>
                </c:pt>
                <c:pt idx="896">
                  <c:v>6.0373071539627796E-3</c:v>
                </c:pt>
                <c:pt idx="897">
                  <c:v>5.7356550464692201E-3</c:v>
                </c:pt>
                <c:pt idx="898">
                  <c:v>5.4340029389757802E-3</c:v>
                </c:pt>
                <c:pt idx="899">
                  <c:v>5.1059853516498502E-3</c:v>
                </c:pt>
                <c:pt idx="900">
                  <c:v>4.8043332441557399E-3</c:v>
                </c:pt>
                <c:pt idx="901">
                  <c:v>4.52710797827171E-3</c:v>
                </c:pt>
                <c:pt idx="902">
                  <c:v>4.2518213506106397E-3</c:v>
                </c:pt>
                <c:pt idx="903">
                  <c:v>3.8989891940306399E-3</c:v>
                </c:pt>
                <c:pt idx="904">
                  <c:v>3.5973370865370899E-3</c:v>
                </c:pt>
                <c:pt idx="905">
                  <c:v>3.32049954829716E-3</c:v>
                </c:pt>
                <c:pt idx="906">
                  <c:v>3.0188474408037202E-3</c:v>
                </c:pt>
                <c:pt idx="907">
                  <c:v>2.7664367441732102E-3</c:v>
                </c:pt>
                <c:pt idx="908">
                  <c:v>2.4647846366797599E-3</c:v>
                </c:pt>
                <c:pt idx="909">
                  <c:v>2.1894980090186901E-3</c:v>
                </c:pt>
                <c:pt idx="910">
                  <c:v>1.88590726330218E-3</c:v>
                </c:pt>
                <c:pt idx="911">
                  <c:v>1.6110083632853199E-3</c:v>
                </c:pt>
                <c:pt idx="912">
                  <c:v>1.33378309740129E-3</c:v>
                </c:pt>
                <c:pt idx="913">
                  <c:v>1.0569455591613599E-3</c:v>
                </c:pt>
                <c:pt idx="914">
                  <c:v>8.0453486253140305E-4</c:v>
                </c:pt>
                <c:pt idx="915">
                  <c:v>5.2924823486988402E-4</c:v>
                </c:pt>
                <c:pt idx="916">
                  <c:v>2.7722526588402902E-4</c:v>
                </c:pt>
                <c:pt idx="917">
                  <c:v>0</c:v>
                </c:pt>
              </c:numCache>
            </c:numRef>
          </c:yVal>
          <c:smooth val="1"/>
          <c:extLst xmlns:c16r2="http://schemas.microsoft.com/office/drawing/2015/06/chart">
            <c:ext xmlns:c16="http://schemas.microsoft.com/office/drawing/2014/chart" uri="{C3380CC4-5D6E-409C-BE32-E72D297353CC}">
              <c16:uniqueId val="{00000001-6BE1-1141-942C-B94588467EAE}"/>
            </c:ext>
          </c:extLst>
        </c:ser>
        <c:ser>
          <c:idx val="6"/>
          <c:order val="2"/>
          <c:tx>
            <c:v>15BSG</c:v>
          </c:tx>
          <c:spPr>
            <a:ln w="19050" cap="rnd">
              <a:solidFill>
                <a:srgbClr val="FF0000"/>
              </a:solidFill>
              <a:round/>
            </a:ln>
            <a:effectLst/>
          </c:spPr>
          <c:marker>
            <c:symbol val="none"/>
          </c:marker>
          <c:xVal>
            <c:numRef>
              <c:f>Coke!$AO$6:$AO$923</c:f>
              <c:numCache>
                <c:formatCode>General</c:formatCode>
                <c:ptCount val="918"/>
                <c:pt idx="0">
                  <c:v>297.03999999999979</c:v>
                </c:pt>
                <c:pt idx="1">
                  <c:v>297.69599999999991</c:v>
                </c:pt>
                <c:pt idx="2">
                  <c:v>298.39999999999992</c:v>
                </c:pt>
                <c:pt idx="3">
                  <c:v>299.13399999999979</c:v>
                </c:pt>
                <c:pt idx="4">
                  <c:v>299.887</c:v>
                </c:pt>
                <c:pt idx="5">
                  <c:v>300.64100000000002</c:v>
                </c:pt>
                <c:pt idx="6">
                  <c:v>301.39699999999982</c:v>
                </c:pt>
                <c:pt idx="7">
                  <c:v>302.15800000000002</c:v>
                </c:pt>
                <c:pt idx="8">
                  <c:v>302.92699999999979</c:v>
                </c:pt>
                <c:pt idx="9">
                  <c:v>303.69799999999992</c:v>
                </c:pt>
                <c:pt idx="10">
                  <c:v>304.46699999999981</c:v>
                </c:pt>
                <c:pt idx="11">
                  <c:v>305.2319999999998</c:v>
                </c:pt>
                <c:pt idx="12">
                  <c:v>305.99499999999978</c:v>
                </c:pt>
                <c:pt idx="13">
                  <c:v>306.75899999999979</c:v>
                </c:pt>
                <c:pt idx="14">
                  <c:v>307.52</c:v>
                </c:pt>
                <c:pt idx="15">
                  <c:v>308.27699999999982</c:v>
                </c:pt>
                <c:pt idx="16">
                  <c:v>309.03599999999977</c:v>
                </c:pt>
                <c:pt idx="17">
                  <c:v>309.79799999999977</c:v>
                </c:pt>
                <c:pt idx="18">
                  <c:v>310.55399999999992</c:v>
                </c:pt>
                <c:pt idx="19">
                  <c:v>311.31299999999999</c:v>
                </c:pt>
                <c:pt idx="20">
                  <c:v>312.08</c:v>
                </c:pt>
                <c:pt idx="21">
                  <c:v>312.84300000000002</c:v>
                </c:pt>
                <c:pt idx="22">
                  <c:v>313.60799999999989</c:v>
                </c:pt>
                <c:pt idx="23">
                  <c:v>314.37199999999979</c:v>
                </c:pt>
                <c:pt idx="24">
                  <c:v>315.13</c:v>
                </c:pt>
                <c:pt idx="25">
                  <c:v>315.89099999999979</c:v>
                </c:pt>
                <c:pt idx="26">
                  <c:v>316.66000000000003</c:v>
                </c:pt>
                <c:pt idx="27">
                  <c:v>317.43699999999973</c:v>
                </c:pt>
                <c:pt idx="28">
                  <c:v>318.21600000000001</c:v>
                </c:pt>
                <c:pt idx="29">
                  <c:v>318.99799999999982</c:v>
                </c:pt>
                <c:pt idx="30">
                  <c:v>319.78099999999978</c:v>
                </c:pt>
                <c:pt idx="31">
                  <c:v>320.56399999999991</c:v>
                </c:pt>
                <c:pt idx="32">
                  <c:v>321.34800000000001</c:v>
                </c:pt>
                <c:pt idx="33">
                  <c:v>322.13399999999979</c:v>
                </c:pt>
                <c:pt idx="34">
                  <c:v>322.92399999999981</c:v>
                </c:pt>
                <c:pt idx="35">
                  <c:v>323.70599999999979</c:v>
                </c:pt>
                <c:pt idx="36">
                  <c:v>324.4939999999998</c:v>
                </c:pt>
                <c:pt idx="37">
                  <c:v>325.28699999999981</c:v>
                </c:pt>
                <c:pt idx="38">
                  <c:v>326.08099999999979</c:v>
                </c:pt>
                <c:pt idx="39">
                  <c:v>326.875</c:v>
                </c:pt>
                <c:pt idx="40">
                  <c:v>327.66399999999999</c:v>
                </c:pt>
                <c:pt idx="41">
                  <c:v>328.45899999999978</c:v>
                </c:pt>
                <c:pt idx="42">
                  <c:v>329.262</c:v>
                </c:pt>
                <c:pt idx="43">
                  <c:v>330.072</c:v>
                </c:pt>
                <c:pt idx="44">
                  <c:v>330.88</c:v>
                </c:pt>
                <c:pt idx="45">
                  <c:v>331.68499999999989</c:v>
                </c:pt>
                <c:pt idx="46">
                  <c:v>332.4989999999998</c:v>
                </c:pt>
                <c:pt idx="47">
                  <c:v>333.315</c:v>
                </c:pt>
                <c:pt idx="48">
                  <c:v>334.12799999999999</c:v>
                </c:pt>
                <c:pt idx="49">
                  <c:v>334.94399999999979</c:v>
                </c:pt>
                <c:pt idx="50">
                  <c:v>335.76399999999978</c:v>
                </c:pt>
                <c:pt idx="51">
                  <c:v>336.58499999999992</c:v>
                </c:pt>
                <c:pt idx="52">
                  <c:v>337.40899999999982</c:v>
                </c:pt>
                <c:pt idx="53">
                  <c:v>338.22999999999979</c:v>
                </c:pt>
                <c:pt idx="54">
                  <c:v>339.04899999999992</c:v>
                </c:pt>
                <c:pt idx="55">
                  <c:v>339.86399999999992</c:v>
                </c:pt>
                <c:pt idx="56">
                  <c:v>340.67999999999989</c:v>
                </c:pt>
                <c:pt idx="57">
                  <c:v>341.50099999999992</c:v>
                </c:pt>
                <c:pt idx="58">
                  <c:v>342.32599999999991</c:v>
                </c:pt>
                <c:pt idx="59">
                  <c:v>343.14100000000002</c:v>
                </c:pt>
                <c:pt idx="60">
                  <c:v>343.95299999999992</c:v>
                </c:pt>
                <c:pt idx="61">
                  <c:v>344.76400000000001</c:v>
                </c:pt>
                <c:pt idx="62">
                  <c:v>345.577</c:v>
                </c:pt>
                <c:pt idx="63">
                  <c:v>346.38599999999991</c:v>
                </c:pt>
                <c:pt idx="64">
                  <c:v>347.19899999999978</c:v>
                </c:pt>
                <c:pt idx="65">
                  <c:v>348.02699999999982</c:v>
                </c:pt>
                <c:pt idx="66">
                  <c:v>348.84899999999999</c:v>
                </c:pt>
                <c:pt idx="67">
                  <c:v>349.67</c:v>
                </c:pt>
                <c:pt idx="68">
                  <c:v>350.49099999999981</c:v>
                </c:pt>
                <c:pt idx="69">
                  <c:v>351.31299999999999</c:v>
                </c:pt>
                <c:pt idx="70">
                  <c:v>352.13699999999977</c:v>
                </c:pt>
                <c:pt idx="71">
                  <c:v>352.95799999999991</c:v>
                </c:pt>
                <c:pt idx="72">
                  <c:v>353.78699999999981</c:v>
                </c:pt>
                <c:pt idx="73">
                  <c:v>354.61500000000001</c:v>
                </c:pt>
                <c:pt idx="74">
                  <c:v>355.43899999999979</c:v>
                </c:pt>
                <c:pt idx="75">
                  <c:v>356.26599999999979</c:v>
                </c:pt>
                <c:pt idx="76">
                  <c:v>357.09199999999981</c:v>
                </c:pt>
                <c:pt idx="77">
                  <c:v>357.91499999999979</c:v>
                </c:pt>
                <c:pt idx="78">
                  <c:v>358.73899999999981</c:v>
                </c:pt>
                <c:pt idx="79">
                  <c:v>359.565</c:v>
                </c:pt>
                <c:pt idx="80">
                  <c:v>360.39799999999991</c:v>
                </c:pt>
                <c:pt idx="81">
                  <c:v>361.22299999999979</c:v>
                </c:pt>
                <c:pt idx="82">
                  <c:v>362.04300000000001</c:v>
                </c:pt>
                <c:pt idx="83">
                  <c:v>362.851</c:v>
                </c:pt>
                <c:pt idx="84">
                  <c:v>363.65899999999999</c:v>
                </c:pt>
                <c:pt idx="85">
                  <c:v>364.46799999999979</c:v>
                </c:pt>
                <c:pt idx="86">
                  <c:v>365.27799999999979</c:v>
                </c:pt>
                <c:pt idx="87">
                  <c:v>366.08</c:v>
                </c:pt>
                <c:pt idx="88">
                  <c:v>366.88199999999978</c:v>
                </c:pt>
                <c:pt idx="89">
                  <c:v>367.67899999999992</c:v>
                </c:pt>
                <c:pt idx="90">
                  <c:v>368.47199999999981</c:v>
                </c:pt>
                <c:pt idx="91">
                  <c:v>369.26900000000001</c:v>
                </c:pt>
                <c:pt idx="92">
                  <c:v>370.06899999999979</c:v>
                </c:pt>
                <c:pt idx="93">
                  <c:v>370.87399999999991</c:v>
                </c:pt>
                <c:pt idx="94">
                  <c:v>371.67399999999992</c:v>
                </c:pt>
                <c:pt idx="95">
                  <c:v>372.47199999999981</c:v>
                </c:pt>
                <c:pt idx="96">
                  <c:v>373.267</c:v>
                </c:pt>
                <c:pt idx="97">
                  <c:v>374.06299999999999</c:v>
                </c:pt>
                <c:pt idx="98">
                  <c:v>374.86199999999991</c:v>
                </c:pt>
                <c:pt idx="99">
                  <c:v>375.66399999999999</c:v>
                </c:pt>
                <c:pt idx="100">
                  <c:v>376.46699999999981</c:v>
                </c:pt>
                <c:pt idx="101">
                  <c:v>377.26499999999999</c:v>
                </c:pt>
                <c:pt idx="102">
                  <c:v>378.05499999999989</c:v>
                </c:pt>
                <c:pt idx="103">
                  <c:v>378.846</c:v>
                </c:pt>
                <c:pt idx="104">
                  <c:v>379.63699999999977</c:v>
                </c:pt>
                <c:pt idx="105">
                  <c:v>380.43599999999981</c:v>
                </c:pt>
                <c:pt idx="106">
                  <c:v>381.2369999999998</c:v>
                </c:pt>
                <c:pt idx="107">
                  <c:v>382.03299999999979</c:v>
                </c:pt>
                <c:pt idx="108">
                  <c:v>382.82899999999978</c:v>
                </c:pt>
                <c:pt idx="109">
                  <c:v>383.62599999999992</c:v>
                </c:pt>
                <c:pt idx="110">
                  <c:v>384.41899999999981</c:v>
                </c:pt>
                <c:pt idx="111">
                  <c:v>385.21</c:v>
                </c:pt>
                <c:pt idx="112">
                  <c:v>385.9939999999998</c:v>
                </c:pt>
                <c:pt idx="113">
                  <c:v>386.77499999999992</c:v>
                </c:pt>
                <c:pt idx="114">
                  <c:v>387.565</c:v>
                </c:pt>
                <c:pt idx="115">
                  <c:v>388.36399999999992</c:v>
                </c:pt>
                <c:pt idx="116">
                  <c:v>389.16</c:v>
                </c:pt>
                <c:pt idx="117">
                  <c:v>389.96</c:v>
                </c:pt>
                <c:pt idx="118">
                  <c:v>390.76099999999991</c:v>
                </c:pt>
                <c:pt idx="119">
                  <c:v>391.55599999999993</c:v>
                </c:pt>
                <c:pt idx="120">
                  <c:v>392.34800000000001</c:v>
                </c:pt>
                <c:pt idx="121">
                  <c:v>393.14100000000002</c:v>
                </c:pt>
                <c:pt idx="122">
                  <c:v>393.94099999999992</c:v>
                </c:pt>
                <c:pt idx="123">
                  <c:v>394.74199999999979</c:v>
                </c:pt>
                <c:pt idx="124">
                  <c:v>395.57799999999992</c:v>
                </c:pt>
                <c:pt idx="125">
                  <c:v>396.43799999999982</c:v>
                </c:pt>
                <c:pt idx="126">
                  <c:v>397.30199999999991</c:v>
                </c:pt>
                <c:pt idx="127">
                  <c:v>398.17199999999991</c:v>
                </c:pt>
                <c:pt idx="128">
                  <c:v>399.04599999999999</c:v>
                </c:pt>
                <c:pt idx="129">
                  <c:v>399.91599999999983</c:v>
                </c:pt>
                <c:pt idx="130">
                  <c:v>400.78599999999977</c:v>
                </c:pt>
                <c:pt idx="131">
                  <c:v>401.65499999999997</c:v>
                </c:pt>
                <c:pt idx="132">
                  <c:v>402.524</c:v>
                </c:pt>
                <c:pt idx="133">
                  <c:v>403.39099999999979</c:v>
                </c:pt>
                <c:pt idx="134">
                  <c:v>404.25799999999992</c:v>
                </c:pt>
                <c:pt idx="135">
                  <c:v>405.12199999999979</c:v>
                </c:pt>
                <c:pt idx="136">
                  <c:v>405.99099999999981</c:v>
                </c:pt>
                <c:pt idx="137">
                  <c:v>406.85500000000002</c:v>
                </c:pt>
                <c:pt idx="138">
                  <c:v>407.72299999999979</c:v>
                </c:pt>
                <c:pt idx="139">
                  <c:v>408.601</c:v>
                </c:pt>
                <c:pt idx="140">
                  <c:v>409.47599999999977</c:v>
                </c:pt>
                <c:pt idx="141">
                  <c:v>410.35</c:v>
                </c:pt>
                <c:pt idx="142">
                  <c:v>411.22299999999979</c:v>
                </c:pt>
                <c:pt idx="143">
                  <c:v>412.09799999999979</c:v>
                </c:pt>
                <c:pt idx="144">
                  <c:v>412.96899999999982</c:v>
                </c:pt>
                <c:pt idx="145">
                  <c:v>413.84300000000002</c:v>
                </c:pt>
                <c:pt idx="146">
                  <c:v>414.71499999999992</c:v>
                </c:pt>
                <c:pt idx="147">
                  <c:v>415.577</c:v>
                </c:pt>
                <c:pt idx="148">
                  <c:v>416.43999999999983</c:v>
                </c:pt>
                <c:pt idx="149">
                  <c:v>417.30499999999989</c:v>
                </c:pt>
                <c:pt idx="150">
                  <c:v>418.16899999999993</c:v>
                </c:pt>
                <c:pt idx="151">
                  <c:v>419.02799999999979</c:v>
                </c:pt>
                <c:pt idx="152">
                  <c:v>419.88299999999992</c:v>
                </c:pt>
                <c:pt idx="153">
                  <c:v>420.74599999999992</c:v>
                </c:pt>
                <c:pt idx="154">
                  <c:v>421.61500000000001</c:v>
                </c:pt>
                <c:pt idx="155">
                  <c:v>422.48299999999978</c:v>
                </c:pt>
                <c:pt idx="156">
                  <c:v>423.351</c:v>
                </c:pt>
                <c:pt idx="157">
                  <c:v>424.21199999999982</c:v>
                </c:pt>
                <c:pt idx="158">
                  <c:v>425.077</c:v>
                </c:pt>
                <c:pt idx="159">
                  <c:v>425.94799999999992</c:v>
                </c:pt>
                <c:pt idx="160">
                  <c:v>426.82399999999978</c:v>
                </c:pt>
                <c:pt idx="161">
                  <c:v>427.70099999999991</c:v>
                </c:pt>
                <c:pt idx="162">
                  <c:v>428.56799999999993</c:v>
                </c:pt>
                <c:pt idx="163">
                  <c:v>429.43099999999981</c:v>
                </c:pt>
                <c:pt idx="164">
                  <c:v>430.2969999999998</c:v>
                </c:pt>
                <c:pt idx="165">
                  <c:v>431.15199999999999</c:v>
                </c:pt>
                <c:pt idx="166">
                  <c:v>432.00400000000002</c:v>
                </c:pt>
                <c:pt idx="167">
                  <c:v>432.86099999999999</c:v>
                </c:pt>
                <c:pt idx="168">
                  <c:v>433.71100000000001</c:v>
                </c:pt>
                <c:pt idx="169">
                  <c:v>434.56099999999992</c:v>
                </c:pt>
                <c:pt idx="170">
                  <c:v>435.41199999999981</c:v>
                </c:pt>
                <c:pt idx="171">
                  <c:v>436.26299999999992</c:v>
                </c:pt>
                <c:pt idx="172">
                  <c:v>437.12199999999979</c:v>
                </c:pt>
                <c:pt idx="173">
                  <c:v>437.98099999999982</c:v>
                </c:pt>
                <c:pt idx="174">
                  <c:v>438.83600000000001</c:v>
                </c:pt>
                <c:pt idx="175">
                  <c:v>439.68999999999988</c:v>
                </c:pt>
                <c:pt idx="176">
                  <c:v>440.548</c:v>
                </c:pt>
                <c:pt idx="177">
                  <c:v>441.40499999999992</c:v>
                </c:pt>
                <c:pt idx="178">
                  <c:v>442.26499999999999</c:v>
                </c:pt>
                <c:pt idx="179">
                  <c:v>443.13299999999992</c:v>
                </c:pt>
                <c:pt idx="180">
                  <c:v>444.00199999999978</c:v>
                </c:pt>
                <c:pt idx="181">
                  <c:v>444.86500000000001</c:v>
                </c:pt>
                <c:pt idx="182">
                  <c:v>445.72499999999991</c:v>
                </c:pt>
                <c:pt idx="183">
                  <c:v>446.59</c:v>
                </c:pt>
                <c:pt idx="184">
                  <c:v>447.45499999999993</c:v>
                </c:pt>
                <c:pt idx="185">
                  <c:v>448.32299999999992</c:v>
                </c:pt>
                <c:pt idx="186">
                  <c:v>449.19499999999988</c:v>
                </c:pt>
                <c:pt idx="187">
                  <c:v>450.072</c:v>
                </c:pt>
                <c:pt idx="188">
                  <c:v>450.94799999999992</c:v>
                </c:pt>
                <c:pt idx="189">
                  <c:v>451.82099999999991</c:v>
                </c:pt>
                <c:pt idx="190">
                  <c:v>452.68499999999989</c:v>
                </c:pt>
                <c:pt idx="191">
                  <c:v>453.553</c:v>
                </c:pt>
                <c:pt idx="192">
                  <c:v>454.42299999999977</c:v>
                </c:pt>
                <c:pt idx="193">
                  <c:v>455.2969999999998</c:v>
                </c:pt>
                <c:pt idx="194">
                  <c:v>456.16399999999999</c:v>
                </c:pt>
                <c:pt idx="195">
                  <c:v>457.02699999999982</c:v>
                </c:pt>
                <c:pt idx="196">
                  <c:v>457.88199999999978</c:v>
                </c:pt>
                <c:pt idx="197">
                  <c:v>458.72899999999981</c:v>
                </c:pt>
                <c:pt idx="198">
                  <c:v>459.577</c:v>
                </c:pt>
                <c:pt idx="199">
                  <c:v>460.42999999999978</c:v>
                </c:pt>
                <c:pt idx="200">
                  <c:v>461.27799999999979</c:v>
                </c:pt>
                <c:pt idx="201">
                  <c:v>462.12199999999979</c:v>
                </c:pt>
                <c:pt idx="202">
                  <c:v>462.97199999999981</c:v>
                </c:pt>
                <c:pt idx="203">
                  <c:v>463.81799999999993</c:v>
                </c:pt>
                <c:pt idx="204">
                  <c:v>464.65800000000002</c:v>
                </c:pt>
                <c:pt idx="205">
                  <c:v>465.50299999999999</c:v>
                </c:pt>
                <c:pt idx="206">
                  <c:v>466.34699999999992</c:v>
                </c:pt>
                <c:pt idx="207">
                  <c:v>467.197</c:v>
                </c:pt>
                <c:pt idx="208">
                  <c:v>468.048</c:v>
                </c:pt>
                <c:pt idx="209">
                  <c:v>468.90099999999978</c:v>
                </c:pt>
                <c:pt idx="210">
                  <c:v>469.75099999999992</c:v>
                </c:pt>
                <c:pt idx="211">
                  <c:v>470.60199999999992</c:v>
                </c:pt>
                <c:pt idx="212">
                  <c:v>471.44499999999988</c:v>
                </c:pt>
                <c:pt idx="213">
                  <c:v>472.29799999999977</c:v>
                </c:pt>
                <c:pt idx="214">
                  <c:v>473.16199999999992</c:v>
                </c:pt>
                <c:pt idx="215">
                  <c:v>474.01900000000001</c:v>
                </c:pt>
                <c:pt idx="216">
                  <c:v>474.875</c:v>
                </c:pt>
                <c:pt idx="217">
                  <c:v>475.72299999999979</c:v>
                </c:pt>
                <c:pt idx="218">
                  <c:v>476.56999999999988</c:v>
                </c:pt>
                <c:pt idx="219">
                  <c:v>477.41599999999983</c:v>
                </c:pt>
                <c:pt idx="220">
                  <c:v>478.26099999999991</c:v>
                </c:pt>
                <c:pt idx="221">
                  <c:v>479.10500000000002</c:v>
                </c:pt>
                <c:pt idx="222">
                  <c:v>479.95</c:v>
                </c:pt>
                <c:pt idx="223">
                  <c:v>480.79099999999983</c:v>
                </c:pt>
                <c:pt idx="224">
                  <c:v>481.63099999999991</c:v>
                </c:pt>
                <c:pt idx="225">
                  <c:v>482.47399999999982</c:v>
                </c:pt>
                <c:pt idx="226">
                  <c:v>483.31599999999992</c:v>
                </c:pt>
                <c:pt idx="227">
                  <c:v>484.16500000000002</c:v>
                </c:pt>
                <c:pt idx="228">
                  <c:v>485.01400000000001</c:v>
                </c:pt>
                <c:pt idx="229">
                  <c:v>485.85500000000002</c:v>
                </c:pt>
                <c:pt idx="230">
                  <c:v>486.697</c:v>
                </c:pt>
                <c:pt idx="231">
                  <c:v>487.54099999999988</c:v>
                </c:pt>
                <c:pt idx="232">
                  <c:v>488.38299999999992</c:v>
                </c:pt>
                <c:pt idx="233">
                  <c:v>489.23</c:v>
                </c:pt>
                <c:pt idx="234">
                  <c:v>490.08</c:v>
                </c:pt>
                <c:pt idx="235">
                  <c:v>490.92799999999983</c:v>
                </c:pt>
                <c:pt idx="236">
                  <c:v>491.77799999999979</c:v>
                </c:pt>
                <c:pt idx="237">
                  <c:v>492.63099999999991</c:v>
                </c:pt>
                <c:pt idx="238">
                  <c:v>493.49099999999981</c:v>
                </c:pt>
                <c:pt idx="239">
                  <c:v>494.35399999999993</c:v>
                </c:pt>
                <c:pt idx="240">
                  <c:v>495.21699999999981</c:v>
                </c:pt>
                <c:pt idx="241">
                  <c:v>496.077</c:v>
                </c:pt>
                <c:pt idx="242">
                  <c:v>496.92699999999979</c:v>
                </c:pt>
                <c:pt idx="243">
                  <c:v>497.76900000000001</c:v>
                </c:pt>
                <c:pt idx="244">
                  <c:v>498.60500000000002</c:v>
                </c:pt>
                <c:pt idx="245">
                  <c:v>499.44399999999979</c:v>
                </c:pt>
                <c:pt idx="246">
                  <c:v>500.28199999999981</c:v>
                </c:pt>
                <c:pt idx="247">
                  <c:v>501.11500000000001</c:v>
                </c:pt>
                <c:pt idx="248">
                  <c:v>501.94799999999992</c:v>
                </c:pt>
                <c:pt idx="249">
                  <c:v>502.78599999999977</c:v>
                </c:pt>
                <c:pt idx="250">
                  <c:v>503.62299999999999</c:v>
                </c:pt>
                <c:pt idx="251">
                  <c:v>504.46100000000001</c:v>
                </c:pt>
                <c:pt idx="252">
                  <c:v>505.29599999999982</c:v>
                </c:pt>
                <c:pt idx="253">
                  <c:v>506.12399999999991</c:v>
                </c:pt>
                <c:pt idx="254">
                  <c:v>506.95</c:v>
                </c:pt>
                <c:pt idx="255">
                  <c:v>507.78</c:v>
                </c:pt>
                <c:pt idx="256">
                  <c:v>508.60799999999989</c:v>
                </c:pt>
                <c:pt idx="257">
                  <c:v>509.43899999999979</c:v>
                </c:pt>
                <c:pt idx="258">
                  <c:v>510.27199999999982</c:v>
                </c:pt>
                <c:pt idx="259">
                  <c:v>511.10799999999989</c:v>
                </c:pt>
                <c:pt idx="260">
                  <c:v>511.947</c:v>
                </c:pt>
                <c:pt idx="261">
                  <c:v>512.78599999999994</c:v>
                </c:pt>
                <c:pt idx="262">
                  <c:v>513.62900000000002</c:v>
                </c:pt>
                <c:pt idx="263">
                  <c:v>514.476</c:v>
                </c:pt>
                <c:pt idx="264">
                  <c:v>515.32499999999982</c:v>
                </c:pt>
                <c:pt idx="265">
                  <c:v>516.16599999999971</c:v>
                </c:pt>
                <c:pt idx="266">
                  <c:v>517.01</c:v>
                </c:pt>
                <c:pt idx="267">
                  <c:v>517.85599999999977</c:v>
                </c:pt>
                <c:pt idx="268">
                  <c:v>518.70000000000005</c:v>
                </c:pt>
                <c:pt idx="269">
                  <c:v>519.54599999999971</c:v>
                </c:pt>
                <c:pt idx="270">
                  <c:v>520.38699999999972</c:v>
                </c:pt>
                <c:pt idx="271">
                  <c:v>521.22900000000004</c:v>
                </c:pt>
                <c:pt idx="272">
                  <c:v>522.07799999999997</c:v>
                </c:pt>
                <c:pt idx="273">
                  <c:v>522.93099999999981</c:v>
                </c:pt>
                <c:pt idx="274">
                  <c:v>523.77700000000004</c:v>
                </c:pt>
                <c:pt idx="275">
                  <c:v>524.62400000000002</c:v>
                </c:pt>
                <c:pt idx="276">
                  <c:v>525.47500000000002</c:v>
                </c:pt>
                <c:pt idx="277">
                  <c:v>526.32099999999969</c:v>
                </c:pt>
                <c:pt idx="278">
                  <c:v>527.16300000000001</c:v>
                </c:pt>
                <c:pt idx="279">
                  <c:v>528.00400000000002</c:v>
                </c:pt>
                <c:pt idx="280">
                  <c:v>528.85399999999981</c:v>
                </c:pt>
                <c:pt idx="281">
                  <c:v>529.69899999999996</c:v>
                </c:pt>
                <c:pt idx="282">
                  <c:v>530.54199999999969</c:v>
                </c:pt>
                <c:pt idx="283">
                  <c:v>531.39</c:v>
                </c:pt>
                <c:pt idx="284">
                  <c:v>532.24199999999996</c:v>
                </c:pt>
                <c:pt idx="285">
                  <c:v>533.09199999999998</c:v>
                </c:pt>
                <c:pt idx="286">
                  <c:v>533.94499999999971</c:v>
                </c:pt>
                <c:pt idx="287">
                  <c:v>534.803</c:v>
                </c:pt>
                <c:pt idx="288">
                  <c:v>535.66100000000006</c:v>
                </c:pt>
                <c:pt idx="289">
                  <c:v>536.5139999999999</c:v>
                </c:pt>
                <c:pt idx="290">
                  <c:v>537.36899999999969</c:v>
                </c:pt>
                <c:pt idx="291">
                  <c:v>538.221</c:v>
                </c:pt>
                <c:pt idx="292">
                  <c:v>539.077</c:v>
                </c:pt>
                <c:pt idx="293">
                  <c:v>539.93699999999967</c:v>
                </c:pt>
                <c:pt idx="294">
                  <c:v>540.79700000000003</c:v>
                </c:pt>
                <c:pt idx="295">
                  <c:v>541.65199999999982</c:v>
                </c:pt>
                <c:pt idx="296">
                  <c:v>542.50800000000004</c:v>
                </c:pt>
                <c:pt idx="297">
                  <c:v>543.36199999999974</c:v>
                </c:pt>
                <c:pt idx="298">
                  <c:v>544.21799999999996</c:v>
                </c:pt>
                <c:pt idx="299">
                  <c:v>545.07100000000003</c:v>
                </c:pt>
                <c:pt idx="300">
                  <c:v>545.92699999999968</c:v>
                </c:pt>
                <c:pt idx="301">
                  <c:v>546.78600000000006</c:v>
                </c:pt>
                <c:pt idx="302">
                  <c:v>547.63499999999999</c:v>
                </c:pt>
                <c:pt idx="303">
                  <c:v>548.4849999999999</c:v>
                </c:pt>
                <c:pt idx="304">
                  <c:v>549.33899999999971</c:v>
                </c:pt>
                <c:pt idx="305">
                  <c:v>550.18899999999996</c:v>
                </c:pt>
                <c:pt idx="306">
                  <c:v>551.03600000000006</c:v>
                </c:pt>
                <c:pt idx="307">
                  <c:v>551.88300000000004</c:v>
                </c:pt>
                <c:pt idx="308">
                  <c:v>552.72699999999998</c:v>
                </c:pt>
                <c:pt idx="309">
                  <c:v>553.57399999999996</c:v>
                </c:pt>
                <c:pt idx="310">
                  <c:v>554.41699999999969</c:v>
                </c:pt>
                <c:pt idx="311">
                  <c:v>555.26499999999999</c:v>
                </c:pt>
                <c:pt idx="312">
                  <c:v>556.12</c:v>
                </c:pt>
                <c:pt idx="313">
                  <c:v>556.97199999999998</c:v>
                </c:pt>
                <c:pt idx="314">
                  <c:v>557.81999999999971</c:v>
                </c:pt>
                <c:pt idx="315">
                  <c:v>558.66300000000001</c:v>
                </c:pt>
                <c:pt idx="316">
                  <c:v>559.50099999999998</c:v>
                </c:pt>
                <c:pt idx="317">
                  <c:v>560.33400000000006</c:v>
                </c:pt>
                <c:pt idx="318">
                  <c:v>561.16999999999996</c:v>
                </c:pt>
                <c:pt idx="319">
                  <c:v>562.01099999999997</c:v>
                </c:pt>
                <c:pt idx="320">
                  <c:v>562.85199999999975</c:v>
                </c:pt>
                <c:pt idx="321">
                  <c:v>563.68799999999999</c:v>
                </c:pt>
                <c:pt idx="322">
                  <c:v>564.51599999999996</c:v>
                </c:pt>
                <c:pt idx="323">
                  <c:v>565.34199999999976</c:v>
                </c:pt>
                <c:pt idx="324">
                  <c:v>566.16999999999996</c:v>
                </c:pt>
                <c:pt idx="325">
                  <c:v>566.99699999999996</c:v>
                </c:pt>
                <c:pt idx="326">
                  <c:v>567.83400000000006</c:v>
                </c:pt>
                <c:pt idx="327">
                  <c:v>568.673</c:v>
                </c:pt>
                <c:pt idx="328">
                  <c:v>569.51</c:v>
                </c:pt>
                <c:pt idx="329">
                  <c:v>570.34799999999962</c:v>
                </c:pt>
                <c:pt idx="330">
                  <c:v>571.18899999999996</c:v>
                </c:pt>
                <c:pt idx="331">
                  <c:v>572.02699999999982</c:v>
                </c:pt>
                <c:pt idx="332">
                  <c:v>572.86899999999969</c:v>
                </c:pt>
                <c:pt idx="333">
                  <c:v>573.71400000000006</c:v>
                </c:pt>
                <c:pt idx="334">
                  <c:v>574.55799999999977</c:v>
                </c:pt>
                <c:pt idx="335">
                  <c:v>575.40099999999973</c:v>
                </c:pt>
                <c:pt idx="336">
                  <c:v>576.24199999999996</c:v>
                </c:pt>
                <c:pt idx="337">
                  <c:v>577.08900000000006</c:v>
                </c:pt>
                <c:pt idx="338">
                  <c:v>577.92999999999972</c:v>
                </c:pt>
                <c:pt idx="339">
                  <c:v>578.77</c:v>
                </c:pt>
                <c:pt idx="340">
                  <c:v>579.60900000000004</c:v>
                </c:pt>
                <c:pt idx="341">
                  <c:v>580.45599999999968</c:v>
                </c:pt>
                <c:pt idx="342">
                  <c:v>581.30599999999981</c:v>
                </c:pt>
                <c:pt idx="343">
                  <c:v>582.15899999999999</c:v>
                </c:pt>
                <c:pt idx="344">
                  <c:v>583.0139999999999</c:v>
                </c:pt>
                <c:pt idx="345">
                  <c:v>583.86699999999962</c:v>
                </c:pt>
                <c:pt idx="346">
                  <c:v>584.71799999999996</c:v>
                </c:pt>
                <c:pt idx="347">
                  <c:v>585.56699999999978</c:v>
                </c:pt>
                <c:pt idx="348">
                  <c:v>586.41599999999971</c:v>
                </c:pt>
                <c:pt idx="349">
                  <c:v>587.26699999999983</c:v>
                </c:pt>
                <c:pt idx="350">
                  <c:v>588.11699999999996</c:v>
                </c:pt>
                <c:pt idx="351">
                  <c:v>588.97</c:v>
                </c:pt>
                <c:pt idx="352">
                  <c:v>589.82199999999978</c:v>
                </c:pt>
                <c:pt idx="353">
                  <c:v>590.67399999999998</c:v>
                </c:pt>
                <c:pt idx="354">
                  <c:v>591.529</c:v>
                </c:pt>
                <c:pt idx="355">
                  <c:v>592.3889999999999</c:v>
                </c:pt>
                <c:pt idx="356">
                  <c:v>593.24900000000002</c:v>
                </c:pt>
                <c:pt idx="357">
                  <c:v>594.11199999999997</c:v>
                </c:pt>
                <c:pt idx="358">
                  <c:v>594.97500000000002</c:v>
                </c:pt>
                <c:pt idx="359">
                  <c:v>595.83799999999974</c:v>
                </c:pt>
                <c:pt idx="360">
                  <c:v>596.69899999999996</c:v>
                </c:pt>
                <c:pt idx="361">
                  <c:v>597.55899999999997</c:v>
                </c:pt>
                <c:pt idx="362">
                  <c:v>598.41199999999981</c:v>
                </c:pt>
                <c:pt idx="363">
                  <c:v>599.26499999999999</c:v>
                </c:pt>
                <c:pt idx="364">
                  <c:v>600.11799999999971</c:v>
                </c:pt>
                <c:pt idx="365">
                  <c:v>600.96599999999967</c:v>
                </c:pt>
                <c:pt idx="366">
                  <c:v>601.81099999999969</c:v>
                </c:pt>
                <c:pt idx="367">
                  <c:v>602.65899999999999</c:v>
                </c:pt>
                <c:pt idx="368">
                  <c:v>603.5139999999999</c:v>
                </c:pt>
                <c:pt idx="369">
                  <c:v>604.36799999999948</c:v>
                </c:pt>
                <c:pt idx="370">
                  <c:v>605.221</c:v>
                </c:pt>
                <c:pt idx="371">
                  <c:v>606.072</c:v>
                </c:pt>
                <c:pt idx="372">
                  <c:v>606.92499999999973</c:v>
                </c:pt>
                <c:pt idx="373">
                  <c:v>607.77599999999995</c:v>
                </c:pt>
                <c:pt idx="374">
                  <c:v>608.63099999999997</c:v>
                </c:pt>
                <c:pt idx="375">
                  <c:v>609.48400000000004</c:v>
                </c:pt>
                <c:pt idx="376">
                  <c:v>610.33699999999976</c:v>
                </c:pt>
                <c:pt idx="377">
                  <c:v>611.18399999999997</c:v>
                </c:pt>
                <c:pt idx="378">
                  <c:v>612.02800000000002</c:v>
                </c:pt>
                <c:pt idx="379">
                  <c:v>612.87699999999973</c:v>
                </c:pt>
                <c:pt idx="380">
                  <c:v>613.72400000000005</c:v>
                </c:pt>
                <c:pt idx="381">
                  <c:v>614.56999999999971</c:v>
                </c:pt>
                <c:pt idx="382">
                  <c:v>615.41899999999998</c:v>
                </c:pt>
                <c:pt idx="383">
                  <c:v>616.27099999999996</c:v>
                </c:pt>
                <c:pt idx="384">
                  <c:v>617.12900000000002</c:v>
                </c:pt>
                <c:pt idx="385">
                  <c:v>617.995</c:v>
                </c:pt>
                <c:pt idx="386">
                  <c:v>618.85699999999974</c:v>
                </c:pt>
                <c:pt idx="387">
                  <c:v>619.71199999999999</c:v>
                </c:pt>
                <c:pt idx="388">
                  <c:v>620.56199999999967</c:v>
                </c:pt>
                <c:pt idx="389">
                  <c:v>621.41100000000006</c:v>
                </c:pt>
                <c:pt idx="390">
                  <c:v>622.25800000000004</c:v>
                </c:pt>
                <c:pt idx="391">
                  <c:v>623.10199999999998</c:v>
                </c:pt>
                <c:pt idx="392">
                  <c:v>623.95399999999972</c:v>
                </c:pt>
                <c:pt idx="393">
                  <c:v>624.81099999999969</c:v>
                </c:pt>
                <c:pt idx="394">
                  <c:v>625.67399999999998</c:v>
                </c:pt>
                <c:pt idx="395">
                  <c:v>626.53399999999999</c:v>
                </c:pt>
                <c:pt idx="396">
                  <c:v>627.39300000000003</c:v>
                </c:pt>
                <c:pt idx="397">
                  <c:v>628.24699999999996</c:v>
                </c:pt>
                <c:pt idx="398">
                  <c:v>629.1</c:v>
                </c:pt>
                <c:pt idx="399">
                  <c:v>629.95599999999968</c:v>
                </c:pt>
                <c:pt idx="400">
                  <c:v>630.81999999999971</c:v>
                </c:pt>
                <c:pt idx="401">
                  <c:v>631.68499999999995</c:v>
                </c:pt>
                <c:pt idx="402">
                  <c:v>632.548</c:v>
                </c:pt>
                <c:pt idx="403">
                  <c:v>633.41499999999996</c:v>
                </c:pt>
                <c:pt idx="404">
                  <c:v>634.27700000000004</c:v>
                </c:pt>
                <c:pt idx="405">
                  <c:v>635.1389999999999</c:v>
                </c:pt>
                <c:pt idx="406">
                  <c:v>636.00599999999997</c:v>
                </c:pt>
                <c:pt idx="407">
                  <c:v>636.87099999999998</c:v>
                </c:pt>
                <c:pt idx="408">
                  <c:v>637.7349999999999</c:v>
                </c:pt>
                <c:pt idx="409">
                  <c:v>638.59400000000005</c:v>
                </c:pt>
                <c:pt idx="410">
                  <c:v>639.45699999999977</c:v>
                </c:pt>
                <c:pt idx="411">
                  <c:v>640.31899999999996</c:v>
                </c:pt>
                <c:pt idx="412">
                  <c:v>641.17999999999995</c:v>
                </c:pt>
                <c:pt idx="413">
                  <c:v>642.03800000000001</c:v>
                </c:pt>
                <c:pt idx="414">
                  <c:v>642.89799999999968</c:v>
                </c:pt>
                <c:pt idx="415">
                  <c:v>643.75800000000004</c:v>
                </c:pt>
                <c:pt idx="416">
                  <c:v>644.61300000000006</c:v>
                </c:pt>
                <c:pt idx="417">
                  <c:v>645.46299999999974</c:v>
                </c:pt>
                <c:pt idx="418">
                  <c:v>646.31399999999996</c:v>
                </c:pt>
                <c:pt idx="419">
                  <c:v>647.16899999999998</c:v>
                </c:pt>
                <c:pt idx="420">
                  <c:v>648.02800000000002</c:v>
                </c:pt>
                <c:pt idx="421">
                  <c:v>648.88499999999999</c:v>
                </c:pt>
                <c:pt idx="422">
                  <c:v>649.74</c:v>
                </c:pt>
                <c:pt idx="423">
                  <c:v>650.59299999999996</c:v>
                </c:pt>
                <c:pt idx="424">
                  <c:v>651.44199999999978</c:v>
                </c:pt>
                <c:pt idx="425">
                  <c:v>652.29100000000005</c:v>
                </c:pt>
                <c:pt idx="426">
                  <c:v>653.1389999999999</c:v>
                </c:pt>
                <c:pt idx="427">
                  <c:v>653.98699999999997</c:v>
                </c:pt>
                <c:pt idx="428">
                  <c:v>654.83400000000006</c:v>
                </c:pt>
                <c:pt idx="429">
                  <c:v>655.6869999999999</c:v>
                </c:pt>
                <c:pt idx="430">
                  <c:v>656.54599999999982</c:v>
                </c:pt>
                <c:pt idx="431">
                  <c:v>657.40099999999973</c:v>
                </c:pt>
                <c:pt idx="432">
                  <c:v>658.255</c:v>
                </c:pt>
                <c:pt idx="433">
                  <c:v>659.1099999999999</c:v>
                </c:pt>
                <c:pt idx="434">
                  <c:v>659.96199999999976</c:v>
                </c:pt>
                <c:pt idx="435">
                  <c:v>660.81099999999969</c:v>
                </c:pt>
                <c:pt idx="436">
                  <c:v>661.66100000000006</c:v>
                </c:pt>
                <c:pt idx="437">
                  <c:v>662.5139999999999</c:v>
                </c:pt>
                <c:pt idx="438">
                  <c:v>663.37</c:v>
                </c:pt>
                <c:pt idx="439">
                  <c:v>664.22699999999998</c:v>
                </c:pt>
                <c:pt idx="440">
                  <c:v>665.09</c:v>
                </c:pt>
                <c:pt idx="441">
                  <c:v>665.95599999999968</c:v>
                </c:pt>
                <c:pt idx="442">
                  <c:v>666.8159999999998</c:v>
                </c:pt>
                <c:pt idx="443">
                  <c:v>667.66799999999967</c:v>
                </c:pt>
                <c:pt idx="444">
                  <c:v>668.51599999999996</c:v>
                </c:pt>
                <c:pt idx="445">
                  <c:v>669.36099999999976</c:v>
                </c:pt>
                <c:pt idx="446">
                  <c:v>670.21299999999997</c:v>
                </c:pt>
                <c:pt idx="447">
                  <c:v>671.072</c:v>
                </c:pt>
                <c:pt idx="448">
                  <c:v>671.93599999999969</c:v>
                </c:pt>
                <c:pt idx="449">
                  <c:v>672.8009999999997</c:v>
                </c:pt>
                <c:pt idx="450">
                  <c:v>673.66599999999971</c:v>
                </c:pt>
                <c:pt idx="451">
                  <c:v>674.52800000000002</c:v>
                </c:pt>
                <c:pt idx="452">
                  <c:v>675.3889999999999</c:v>
                </c:pt>
                <c:pt idx="453">
                  <c:v>676.25199999999973</c:v>
                </c:pt>
                <c:pt idx="454">
                  <c:v>677.12400000000002</c:v>
                </c:pt>
                <c:pt idx="455">
                  <c:v>677.99299999999971</c:v>
                </c:pt>
                <c:pt idx="456">
                  <c:v>678.85099999999977</c:v>
                </c:pt>
                <c:pt idx="457">
                  <c:v>679.70299999999997</c:v>
                </c:pt>
                <c:pt idx="458">
                  <c:v>680.553</c:v>
                </c:pt>
                <c:pt idx="459">
                  <c:v>681.40199999999982</c:v>
                </c:pt>
                <c:pt idx="460">
                  <c:v>682.25199999999973</c:v>
                </c:pt>
                <c:pt idx="461">
                  <c:v>683.1099999999999</c:v>
                </c:pt>
                <c:pt idx="462">
                  <c:v>683.97299999999996</c:v>
                </c:pt>
                <c:pt idx="463">
                  <c:v>684.83299999999974</c:v>
                </c:pt>
                <c:pt idx="464">
                  <c:v>685.69</c:v>
                </c:pt>
                <c:pt idx="465">
                  <c:v>686.54599999999982</c:v>
                </c:pt>
                <c:pt idx="466">
                  <c:v>687.40099999999973</c:v>
                </c:pt>
                <c:pt idx="467">
                  <c:v>688.25199999999973</c:v>
                </c:pt>
                <c:pt idx="468">
                  <c:v>689.10699999999997</c:v>
                </c:pt>
                <c:pt idx="469">
                  <c:v>689.96699999999976</c:v>
                </c:pt>
                <c:pt idx="470">
                  <c:v>690.82899999999972</c:v>
                </c:pt>
                <c:pt idx="471">
                  <c:v>691.68399999999997</c:v>
                </c:pt>
                <c:pt idx="472">
                  <c:v>692.53399999999999</c:v>
                </c:pt>
                <c:pt idx="473">
                  <c:v>693.38799999999969</c:v>
                </c:pt>
                <c:pt idx="474">
                  <c:v>694.25199999999973</c:v>
                </c:pt>
                <c:pt idx="475">
                  <c:v>695.125</c:v>
                </c:pt>
                <c:pt idx="476">
                  <c:v>695.99299999999971</c:v>
                </c:pt>
                <c:pt idx="477">
                  <c:v>696.8529999999995</c:v>
                </c:pt>
                <c:pt idx="478">
                  <c:v>697.71400000000006</c:v>
                </c:pt>
                <c:pt idx="479">
                  <c:v>698.57299999999998</c:v>
                </c:pt>
                <c:pt idx="480">
                  <c:v>699.42699999999968</c:v>
                </c:pt>
                <c:pt idx="481">
                  <c:v>700.27800000000002</c:v>
                </c:pt>
                <c:pt idx="482">
                  <c:v>701.12599999999998</c:v>
                </c:pt>
                <c:pt idx="483">
                  <c:v>701.97299999999996</c:v>
                </c:pt>
                <c:pt idx="484">
                  <c:v>702.82399999999996</c:v>
                </c:pt>
                <c:pt idx="485">
                  <c:v>703.678</c:v>
                </c:pt>
                <c:pt idx="486">
                  <c:v>704.53600000000006</c:v>
                </c:pt>
                <c:pt idx="487">
                  <c:v>705.39300000000003</c:v>
                </c:pt>
                <c:pt idx="488">
                  <c:v>706.245</c:v>
                </c:pt>
                <c:pt idx="489">
                  <c:v>707.101</c:v>
                </c:pt>
                <c:pt idx="490">
                  <c:v>707.95299999999975</c:v>
                </c:pt>
                <c:pt idx="491">
                  <c:v>708.80599999999981</c:v>
                </c:pt>
                <c:pt idx="492">
                  <c:v>709.6569999999997</c:v>
                </c:pt>
                <c:pt idx="493">
                  <c:v>710.50700000000006</c:v>
                </c:pt>
                <c:pt idx="494">
                  <c:v>711.36099999999976</c:v>
                </c:pt>
                <c:pt idx="495">
                  <c:v>712.21500000000003</c:v>
                </c:pt>
                <c:pt idx="496">
                  <c:v>713.07500000000005</c:v>
                </c:pt>
                <c:pt idx="497">
                  <c:v>713.92899999999997</c:v>
                </c:pt>
                <c:pt idx="498">
                  <c:v>714.78899999999999</c:v>
                </c:pt>
                <c:pt idx="499">
                  <c:v>715.64799999999968</c:v>
                </c:pt>
                <c:pt idx="500">
                  <c:v>716.50199999999973</c:v>
                </c:pt>
                <c:pt idx="501">
                  <c:v>717.36300000000006</c:v>
                </c:pt>
                <c:pt idx="502">
                  <c:v>718.22400000000005</c:v>
                </c:pt>
                <c:pt idx="503">
                  <c:v>719.08500000000004</c:v>
                </c:pt>
                <c:pt idx="504">
                  <c:v>719.94399999999996</c:v>
                </c:pt>
                <c:pt idx="505">
                  <c:v>720.80499999999972</c:v>
                </c:pt>
                <c:pt idx="506">
                  <c:v>721.66399999999999</c:v>
                </c:pt>
                <c:pt idx="507">
                  <c:v>722.52199999999971</c:v>
                </c:pt>
                <c:pt idx="508">
                  <c:v>723.38099999999997</c:v>
                </c:pt>
                <c:pt idx="509">
                  <c:v>724.24199999999996</c:v>
                </c:pt>
                <c:pt idx="510">
                  <c:v>725.101</c:v>
                </c:pt>
                <c:pt idx="511">
                  <c:v>725.95599999999968</c:v>
                </c:pt>
                <c:pt idx="512">
                  <c:v>726.81199999999967</c:v>
                </c:pt>
                <c:pt idx="513">
                  <c:v>727.66899999999998</c:v>
                </c:pt>
                <c:pt idx="514">
                  <c:v>728.53</c:v>
                </c:pt>
                <c:pt idx="515">
                  <c:v>729.39099999999996</c:v>
                </c:pt>
                <c:pt idx="516">
                  <c:v>730.24800000000005</c:v>
                </c:pt>
                <c:pt idx="517">
                  <c:v>731.10599999999999</c:v>
                </c:pt>
                <c:pt idx="518">
                  <c:v>731.96799999999962</c:v>
                </c:pt>
                <c:pt idx="519">
                  <c:v>732.8299999999997</c:v>
                </c:pt>
                <c:pt idx="520">
                  <c:v>733.69100000000003</c:v>
                </c:pt>
                <c:pt idx="521">
                  <c:v>734.5509999999997</c:v>
                </c:pt>
                <c:pt idx="522">
                  <c:v>735.41699999999969</c:v>
                </c:pt>
                <c:pt idx="523">
                  <c:v>736.28099999999995</c:v>
                </c:pt>
                <c:pt idx="524">
                  <c:v>737.14300000000003</c:v>
                </c:pt>
                <c:pt idx="525">
                  <c:v>738.00599999999997</c:v>
                </c:pt>
                <c:pt idx="526">
                  <c:v>738.86799999999948</c:v>
                </c:pt>
                <c:pt idx="527">
                  <c:v>739.73400000000004</c:v>
                </c:pt>
                <c:pt idx="528">
                  <c:v>740.601</c:v>
                </c:pt>
                <c:pt idx="529">
                  <c:v>741.46799999999962</c:v>
                </c:pt>
                <c:pt idx="530">
                  <c:v>742.33799999999974</c:v>
                </c:pt>
                <c:pt idx="531">
                  <c:v>743.20699999999999</c:v>
                </c:pt>
                <c:pt idx="532">
                  <c:v>744.07399999999996</c:v>
                </c:pt>
                <c:pt idx="533">
                  <c:v>744.93699999999967</c:v>
                </c:pt>
                <c:pt idx="534">
                  <c:v>745.8009999999997</c:v>
                </c:pt>
                <c:pt idx="535">
                  <c:v>746.66199999999981</c:v>
                </c:pt>
                <c:pt idx="536">
                  <c:v>747.52499999999998</c:v>
                </c:pt>
                <c:pt idx="537">
                  <c:v>748.39099999999996</c:v>
                </c:pt>
                <c:pt idx="538">
                  <c:v>749.26099999999997</c:v>
                </c:pt>
                <c:pt idx="539">
                  <c:v>750.13499999999999</c:v>
                </c:pt>
                <c:pt idx="540">
                  <c:v>751.005</c:v>
                </c:pt>
                <c:pt idx="541">
                  <c:v>751.87199999999996</c:v>
                </c:pt>
                <c:pt idx="542">
                  <c:v>752.73900000000003</c:v>
                </c:pt>
                <c:pt idx="543">
                  <c:v>753.60599999999999</c:v>
                </c:pt>
                <c:pt idx="544">
                  <c:v>754.46499999999969</c:v>
                </c:pt>
                <c:pt idx="545">
                  <c:v>755.32499999999982</c:v>
                </c:pt>
                <c:pt idx="546">
                  <c:v>756.18</c:v>
                </c:pt>
                <c:pt idx="547">
                  <c:v>757.03299999999967</c:v>
                </c:pt>
                <c:pt idx="548">
                  <c:v>757.88799999999969</c:v>
                </c:pt>
                <c:pt idx="549">
                  <c:v>758.75400000000002</c:v>
                </c:pt>
                <c:pt idx="550">
                  <c:v>759.625</c:v>
                </c:pt>
                <c:pt idx="551">
                  <c:v>760.49400000000003</c:v>
                </c:pt>
                <c:pt idx="552">
                  <c:v>761.35999999999967</c:v>
                </c:pt>
                <c:pt idx="553">
                  <c:v>762.22299999999996</c:v>
                </c:pt>
                <c:pt idx="554">
                  <c:v>763.08699999999999</c:v>
                </c:pt>
                <c:pt idx="555">
                  <c:v>763.94599999999969</c:v>
                </c:pt>
                <c:pt idx="556">
                  <c:v>764.8</c:v>
                </c:pt>
                <c:pt idx="557">
                  <c:v>765.65599999999972</c:v>
                </c:pt>
                <c:pt idx="558">
                  <c:v>766.52</c:v>
                </c:pt>
                <c:pt idx="559">
                  <c:v>767.39300000000003</c:v>
                </c:pt>
                <c:pt idx="560">
                  <c:v>768.26599999999996</c:v>
                </c:pt>
                <c:pt idx="561">
                  <c:v>769.13799999999969</c:v>
                </c:pt>
                <c:pt idx="562">
                  <c:v>770.00700000000006</c:v>
                </c:pt>
                <c:pt idx="563">
                  <c:v>770.87699999999973</c:v>
                </c:pt>
                <c:pt idx="564">
                  <c:v>771.745</c:v>
                </c:pt>
                <c:pt idx="565">
                  <c:v>772.61199999999997</c:v>
                </c:pt>
                <c:pt idx="566">
                  <c:v>773.47900000000004</c:v>
                </c:pt>
                <c:pt idx="567">
                  <c:v>774.34599999999978</c:v>
                </c:pt>
                <c:pt idx="568">
                  <c:v>775.21599999999989</c:v>
                </c:pt>
                <c:pt idx="569">
                  <c:v>776.08799999999997</c:v>
                </c:pt>
                <c:pt idx="570">
                  <c:v>776.96199999999976</c:v>
                </c:pt>
                <c:pt idx="571">
                  <c:v>777.83899999999971</c:v>
                </c:pt>
                <c:pt idx="572">
                  <c:v>778.71900000000005</c:v>
                </c:pt>
                <c:pt idx="573">
                  <c:v>779.601</c:v>
                </c:pt>
                <c:pt idx="574">
                  <c:v>780.48599999999999</c:v>
                </c:pt>
                <c:pt idx="575">
                  <c:v>781.38300000000004</c:v>
                </c:pt>
                <c:pt idx="576">
                  <c:v>782.28200000000004</c:v>
                </c:pt>
                <c:pt idx="577">
                  <c:v>783.18</c:v>
                </c:pt>
                <c:pt idx="578">
                  <c:v>784.07500000000005</c:v>
                </c:pt>
                <c:pt idx="579">
                  <c:v>784.96399999999971</c:v>
                </c:pt>
                <c:pt idx="580">
                  <c:v>785.85199999999975</c:v>
                </c:pt>
                <c:pt idx="581">
                  <c:v>786.73500000000001</c:v>
                </c:pt>
                <c:pt idx="582">
                  <c:v>787.61900000000003</c:v>
                </c:pt>
                <c:pt idx="583">
                  <c:v>788.49799999999971</c:v>
                </c:pt>
                <c:pt idx="584">
                  <c:v>789.37400000000002</c:v>
                </c:pt>
                <c:pt idx="585">
                  <c:v>790.24900000000002</c:v>
                </c:pt>
                <c:pt idx="586">
                  <c:v>791.12</c:v>
                </c:pt>
                <c:pt idx="587">
                  <c:v>791.99299999999971</c:v>
                </c:pt>
                <c:pt idx="588">
                  <c:v>792.86799999999948</c:v>
                </c:pt>
                <c:pt idx="589">
                  <c:v>793.74799999999971</c:v>
                </c:pt>
                <c:pt idx="590">
                  <c:v>794.6279999999997</c:v>
                </c:pt>
                <c:pt idx="591">
                  <c:v>795.50900000000001</c:v>
                </c:pt>
                <c:pt idx="592">
                  <c:v>796.38699999999972</c:v>
                </c:pt>
                <c:pt idx="593">
                  <c:v>797.2579999999997</c:v>
                </c:pt>
                <c:pt idx="594">
                  <c:v>798.12599999999998</c:v>
                </c:pt>
                <c:pt idx="595">
                  <c:v>798.99199999999996</c:v>
                </c:pt>
                <c:pt idx="596">
                  <c:v>799.86099999999976</c:v>
                </c:pt>
                <c:pt idx="597">
                  <c:v>800.72699999999998</c:v>
                </c:pt>
                <c:pt idx="598">
                  <c:v>801.59799999999996</c:v>
                </c:pt>
                <c:pt idx="599">
                  <c:v>802.46899999999971</c:v>
                </c:pt>
                <c:pt idx="600">
                  <c:v>803.34099999999978</c:v>
                </c:pt>
                <c:pt idx="601">
                  <c:v>804.20899999999995</c:v>
                </c:pt>
                <c:pt idx="602">
                  <c:v>805.077</c:v>
                </c:pt>
                <c:pt idx="603">
                  <c:v>805.9459999999998</c:v>
                </c:pt>
                <c:pt idx="604">
                  <c:v>806.81999999999971</c:v>
                </c:pt>
                <c:pt idx="605">
                  <c:v>807.69600000000003</c:v>
                </c:pt>
                <c:pt idx="606">
                  <c:v>808.56799999999976</c:v>
                </c:pt>
                <c:pt idx="607">
                  <c:v>809.4409999999998</c:v>
                </c:pt>
                <c:pt idx="608">
                  <c:v>810.31999999999971</c:v>
                </c:pt>
                <c:pt idx="609">
                  <c:v>811.202</c:v>
                </c:pt>
                <c:pt idx="610">
                  <c:v>812.08299999999997</c:v>
                </c:pt>
                <c:pt idx="611">
                  <c:v>812.97</c:v>
                </c:pt>
                <c:pt idx="612">
                  <c:v>813.8529999999995</c:v>
                </c:pt>
                <c:pt idx="613">
                  <c:v>814.73099999999999</c:v>
                </c:pt>
                <c:pt idx="614">
                  <c:v>815.61299999999972</c:v>
                </c:pt>
                <c:pt idx="615">
                  <c:v>816.48799999999972</c:v>
                </c:pt>
                <c:pt idx="616">
                  <c:v>817.36099999999976</c:v>
                </c:pt>
                <c:pt idx="617">
                  <c:v>818.23799999999972</c:v>
                </c:pt>
                <c:pt idx="618">
                  <c:v>819.11799999999971</c:v>
                </c:pt>
                <c:pt idx="619">
                  <c:v>820.0029999999997</c:v>
                </c:pt>
                <c:pt idx="620">
                  <c:v>820.88900000000001</c:v>
                </c:pt>
                <c:pt idx="621">
                  <c:v>821.77200000000005</c:v>
                </c:pt>
                <c:pt idx="622">
                  <c:v>822.6519999999997</c:v>
                </c:pt>
                <c:pt idx="623">
                  <c:v>823.53300000000002</c:v>
                </c:pt>
                <c:pt idx="624">
                  <c:v>824.41499999999996</c:v>
                </c:pt>
                <c:pt idx="625">
                  <c:v>825.29399999999998</c:v>
                </c:pt>
                <c:pt idx="626">
                  <c:v>826.17600000000004</c:v>
                </c:pt>
                <c:pt idx="627">
                  <c:v>827.05699999999979</c:v>
                </c:pt>
                <c:pt idx="628">
                  <c:v>827.93899999999996</c:v>
                </c:pt>
                <c:pt idx="629">
                  <c:v>828.81999999999971</c:v>
                </c:pt>
                <c:pt idx="630">
                  <c:v>829.70100000000002</c:v>
                </c:pt>
                <c:pt idx="631">
                  <c:v>830.58199999999999</c:v>
                </c:pt>
                <c:pt idx="632">
                  <c:v>831.4599999999997</c:v>
                </c:pt>
                <c:pt idx="633">
                  <c:v>832.34199999999976</c:v>
                </c:pt>
                <c:pt idx="634">
                  <c:v>833.226</c:v>
                </c:pt>
                <c:pt idx="635">
                  <c:v>834.10500000000002</c:v>
                </c:pt>
                <c:pt idx="636">
                  <c:v>834.98199999999997</c:v>
                </c:pt>
                <c:pt idx="637">
                  <c:v>835.8589999999997</c:v>
                </c:pt>
                <c:pt idx="638">
                  <c:v>836.73500000000001</c:v>
                </c:pt>
                <c:pt idx="639">
                  <c:v>837.61599999999999</c:v>
                </c:pt>
                <c:pt idx="640">
                  <c:v>838.5</c:v>
                </c:pt>
                <c:pt idx="641">
                  <c:v>839.38800000000003</c:v>
                </c:pt>
                <c:pt idx="642">
                  <c:v>840.27300000000002</c:v>
                </c:pt>
                <c:pt idx="643">
                  <c:v>841.15899999999999</c:v>
                </c:pt>
                <c:pt idx="644">
                  <c:v>842.04</c:v>
                </c:pt>
                <c:pt idx="645">
                  <c:v>842.923</c:v>
                </c:pt>
                <c:pt idx="646">
                  <c:v>843.8059999999997</c:v>
                </c:pt>
                <c:pt idx="647">
                  <c:v>844.69100000000003</c:v>
                </c:pt>
                <c:pt idx="648">
                  <c:v>845.57600000000002</c:v>
                </c:pt>
                <c:pt idx="649">
                  <c:v>846.45899999999972</c:v>
                </c:pt>
                <c:pt idx="650">
                  <c:v>847.33899999999971</c:v>
                </c:pt>
                <c:pt idx="651">
                  <c:v>848.21900000000005</c:v>
                </c:pt>
                <c:pt idx="652">
                  <c:v>849.09799999999996</c:v>
                </c:pt>
                <c:pt idx="653">
                  <c:v>849.98299999999972</c:v>
                </c:pt>
                <c:pt idx="654">
                  <c:v>850.86599999999976</c:v>
                </c:pt>
                <c:pt idx="655">
                  <c:v>851.74900000000002</c:v>
                </c:pt>
                <c:pt idx="656">
                  <c:v>852.64</c:v>
                </c:pt>
                <c:pt idx="657">
                  <c:v>853.53599999999972</c:v>
                </c:pt>
                <c:pt idx="658">
                  <c:v>854.42999999999984</c:v>
                </c:pt>
                <c:pt idx="659">
                  <c:v>855.31999999999971</c:v>
                </c:pt>
                <c:pt idx="660">
                  <c:v>856.21</c:v>
                </c:pt>
                <c:pt idx="661">
                  <c:v>857.09699999999998</c:v>
                </c:pt>
                <c:pt idx="662">
                  <c:v>857.98400000000004</c:v>
                </c:pt>
                <c:pt idx="663">
                  <c:v>858.8779999999997</c:v>
                </c:pt>
                <c:pt idx="664">
                  <c:v>859.78</c:v>
                </c:pt>
                <c:pt idx="665">
                  <c:v>860.68100000000004</c:v>
                </c:pt>
                <c:pt idx="666">
                  <c:v>861.57500000000005</c:v>
                </c:pt>
                <c:pt idx="667">
                  <c:v>862.46299999999974</c:v>
                </c:pt>
                <c:pt idx="668">
                  <c:v>863.3499999999998</c:v>
                </c:pt>
                <c:pt idx="669">
                  <c:v>864.23299999999972</c:v>
                </c:pt>
                <c:pt idx="670">
                  <c:v>865.11599999999999</c:v>
                </c:pt>
                <c:pt idx="671">
                  <c:v>866.00099999999998</c:v>
                </c:pt>
                <c:pt idx="672">
                  <c:v>866.88400000000001</c:v>
                </c:pt>
                <c:pt idx="673">
                  <c:v>867.76800000000003</c:v>
                </c:pt>
                <c:pt idx="674">
                  <c:v>868.65</c:v>
                </c:pt>
                <c:pt idx="675">
                  <c:v>869.529</c:v>
                </c:pt>
                <c:pt idx="676">
                  <c:v>870.41099999999972</c:v>
                </c:pt>
                <c:pt idx="677">
                  <c:v>871.29600000000005</c:v>
                </c:pt>
                <c:pt idx="678">
                  <c:v>872.18399999999997</c:v>
                </c:pt>
                <c:pt idx="679">
                  <c:v>873.07600000000002</c:v>
                </c:pt>
                <c:pt idx="680">
                  <c:v>873.96299999999974</c:v>
                </c:pt>
                <c:pt idx="681">
                  <c:v>874.85199999999975</c:v>
                </c:pt>
                <c:pt idx="682">
                  <c:v>875.745</c:v>
                </c:pt>
                <c:pt idx="683">
                  <c:v>876.64099999999996</c:v>
                </c:pt>
                <c:pt idx="684">
                  <c:v>877.53300000000002</c:v>
                </c:pt>
                <c:pt idx="685">
                  <c:v>878.42499999999973</c:v>
                </c:pt>
                <c:pt idx="686">
                  <c:v>879.32399999999996</c:v>
                </c:pt>
                <c:pt idx="687">
                  <c:v>880.22</c:v>
                </c:pt>
                <c:pt idx="688">
                  <c:v>881.11400000000003</c:v>
                </c:pt>
                <c:pt idx="689">
                  <c:v>882.00900000000001</c:v>
                </c:pt>
                <c:pt idx="690">
                  <c:v>882.90599999999972</c:v>
                </c:pt>
                <c:pt idx="691">
                  <c:v>883.803</c:v>
                </c:pt>
                <c:pt idx="692">
                  <c:v>884.70600000000002</c:v>
                </c:pt>
                <c:pt idx="693">
                  <c:v>885.61</c:v>
                </c:pt>
                <c:pt idx="694">
                  <c:v>886.52</c:v>
                </c:pt>
                <c:pt idx="695">
                  <c:v>887.43299999999977</c:v>
                </c:pt>
                <c:pt idx="696">
                  <c:v>888.35199999999975</c:v>
                </c:pt>
                <c:pt idx="697">
                  <c:v>889.27499999999998</c:v>
                </c:pt>
                <c:pt idx="698">
                  <c:v>890.2</c:v>
                </c:pt>
                <c:pt idx="699">
                  <c:v>891.12599999999998</c:v>
                </c:pt>
                <c:pt idx="700">
                  <c:v>892.05699999999979</c:v>
                </c:pt>
                <c:pt idx="701">
                  <c:v>892.99099999999999</c:v>
                </c:pt>
                <c:pt idx="702">
                  <c:v>893.92699999999979</c:v>
                </c:pt>
                <c:pt idx="703">
                  <c:v>894.86299999999949</c:v>
                </c:pt>
                <c:pt idx="704">
                  <c:v>895.79399999999998</c:v>
                </c:pt>
                <c:pt idx="705">
                  <c:v>896.72299999999996</c:v>
                </c:pt>
                <c:pt idx="706">
                  <c:v>897.64699999999971</c:v>
                </c:pt>
                <c:pt idx="707">
                  <c:v>898.57399999999996</c:v>
                </c:pt>
                <c:pt idx="708">
                  <c:v>899.50099999999998</c:v>
                </c:pt>
                <c:pt idx="709">
                  <c:v>900.42499999999973</c:v>
                </c:pt>
                <c:pt idx="710">
                  <c:v>901.34899999999971</c:v>
                </c:pt>
                <c:pt idx="711">
                  <c:v>902.27</c:v>
                </c:pt>
                <c:pt idx="712">
                  <c:v>903.19200000000001</c:v>
                </c:pt>
                <c:pt idx="713">
                  <c:v>904.11599999999999</c:v>
                </c:pt>
                <c:pt idx="714">
                  <c:v>905.04300000000001</c:v>
                </c:pt>
                <c:pt idx="715">
                  <c:v>905.97699999999998</c:v>
                </c:pt>
                <c:pt idx="716">
                  <c:v>906.91399999999999</c:v>
                </c:pt>
                <c:pt idx="717">
                  <c:v>907.8449999999998</c:v>
                </c:pt>
                <c:pt idx="718">
                  <c:v>908.77700000000004</c:v>
                </c:pt>
                <c:pt idx="719">
                  <c:v>909.70899999999995</c:v>
                </c:pt>
                <c:pt idx="720">
                  <c:v>910.63800000000003</c:v>
                </c:pt>
                <c:pt idx="721">
                  <c:v>911.56299999999976</c:v>
                </c:pt>
                <c:pt idx="722">
                  <c:v>912.48199999999997</c:v>
                </c:pt>
                <c:pt idx="723">
                  <c:v>913.40599999999972</c:v>
                </c:pt>
                <c:pt idx="724">
                  <c:v>914.33599999999979</c:v>
                </c:pt>
                <c:pt idx="725">
                  <c:v>915.26699999999971</c:v>
                </c:pt>
                <c:pt idx="726">
                  <c:v>916.197</c:v>
                </c:pt>
                <c:pt idx="727">
                  <c:v>917.1279999999997</c:v>
                </c:pt>
                <c:pt idx="728">
                  <c:v>918.05699999999979</c:v>
                </c:pt>
                <c:pt idx="729">
                  <c:v>918.98400000000004</c:v>
                </c:pt>
                <c:pt idx="730">
                  <c:v>919.91399999999999</c:v>
                </c:pt>
                <c:pt idx="731">
                  <c:v>920.84199999999976</c:v>
                </c:pt>
                <c:pt idx="732">
                  <c:v>921.77200000000005</c:v>
                </c:pt>
                <c:pt idx="733">
                  <c:v>922.70299999999997</c:v>
                </c:pt>
                <c:pt idx="734">
                  <c:v>923.62900000000002</c:v>
                </c:pt>
                <c:pt idx="735">
                  <c:v>924.5559999999997</c:v>
                </c:pt>
                <c:pt idx="736">
                  <c:v>925.48500000000001</c:v>
                </c:pt>
                <c:pt idx="737">
                  <c:v>926.41300000000001</c:v>
                </c:pt>
                <c:pt idx="738">
                  <c:v>927.3449999999998</c:v>
                </c:pt>
                <c:pt idx="739">
                  <c:v>928.28</c:v>
                </c:pt>
                <c:pt idx="740">
                  <c:v>929.21199999999999</c:v>
                </c:pt>
                <c:pt idx="741">
                  <c:v>930.14300000000003</c:v>
                </c:pt>
                <c:pt idx="742">
                  <c:v>931.07299999999998</c:v>
                </c:pt>
                <c:pt idx="743">
                  <c:v>932.00199999999973</c:v>
                </c:pt>
                <c:pt idx="744">
                  <c:v>932.928</c:v>
                </c:pt>
                <c:pt idx="745">
                  <c:v>933.8589999999997</c:v>
                </c:pt>
                <c:pt idx="746">
                  <c:v>934.78899999999999</c:v>
                </c:pt>
                <c:pt idx="747">
                  <c:v>935.71600000000001</c:v>
                </c:pt>
                <c:pt idx="748">
                  <c:v>936.64599999999996</c:v>
                </c:pt>
                <c:pt idx="749">
                  <c:v>937.57600000000002</c:v>
                </c:pt>
                <c:pt idx="750">
                  <c:v>938.51199999999972</c:v>
                </c:pt>
                <c:pt idx="751">
                  <c:v>939.44399999999996</c:v>
                </c:pt>
                <c:pt idx="752">
                  <c:v>940.37400000000002</c:v>
                </c:pt>
                <c:pt idx="753">
                  <c:v>941.3</c:v>
                </c:pt>
                <c:pt idx="754">
                  <c:v>942.22900000000004</c:v>
                </c:pt>
                <c:pt idx="755">
                  <c:v>943.16499999999996</c:v>
                </c:pt>
                <c:pt idx="756">
                  <c:v>944.101</c:v>
                </c:pt>
                <c:pt idx="757">
                  <c:v>945.03699999999969</c:v>
                </c:pt>
                <c:pt idx="758">
                  <c:v>945.97400000000005</c:v>
                </c:pt>
                <c:pt idx="759">
                  <c:v>946.91099999999972</c:v>
                </c:pt>
                <c:pt idx="760">
                  <c:v>947.8299999999997</c:v>
                </c:pt>
                <c:pt idx="761">
                  <c:v>948.73</c:v>
                </c:pt>
                <c:pt idx="762">
                  <c:v>949.62599999999998</c:v>
                </c:pt>
                <c:pt idx="763">
                  <c:v>950.51599999999996</c:v>
                </c:pt>
                <c:pt idx="764">
                  <c:v>951.41300000000001</c:v>
                </c:pt>
                <c:pt idx="765">
                  <c:v>952.30999999999983</c:v>
                </c:pt>
                <c:pt idx="766">
                  <c:v>953.20799999999997</c:v>
                </c:pt>
                <c:pt idx="767">
                  <c:v>954.10599999999999</c:v>
                </c:pt>
                <c:pt idx="768">
                  <c:v>955.005</c:v>
                </c:pt>
                <c:pt idx="769">
                  <c:v>955.9</c:v>
                </c:pt>
                <c:pt idx="770">
                  <c:v>956.79700000000003</c:v>
                </c:pt>
                <c:pt idx="771">
                  <c:v>957.69500000000005</c:v>
                </c:pt>
                <c:pt idx="772">
                  <c:v>958.59400000000005</c:v>
                </c:pt>
                <c:pt idx="773">
                  <c:v>959.49099999999999</c:v>
                </c:pt>
                <c:pt idx="774">
                  <c:v>960.39</c:v>
                </c:pt>
                <c:pt idx="775">
                  <c:v>961.28899999999999</c:v>
                </c:pt>
                <c:pt idx="776">
                  <c:v>962.19299999999998</c:v>
                </c:pt>
                <c:pt idx="777">
                  <c:v>963.09900000000005</c:v>
                </c:pt>
                <c:pt idx="778">
                  <c:v>964.00699999999972</c:v>
                </c:pt>
                <c:pt idx="779">
                  <c:v>964.92</c:v>
                </c:pt>
                <c:pt idx="780">
                  <c:v>965.8299999999997</c:v>
                </c:pt>
                <c:pt idx="781">
                  <c:v>966.73299999999972</c:v>
                </c:pt>
                <c:pt idx="782">
                  <c:v>967.6329999999997</c:v>
                </c:pt>
                <c:pt idx="783">
                  <c:v>968.5319999999997</c:v>
                </c:pt>
                <c:pt idx="784">
                  <c:v>969.43599999999969</c:v>
                </c:pt>
                <c:pt idx="785">
                  <c:v>970.33899999999971</c:v>
                </c:pt>
                <c:pt idx="786">
                  <c:v>971.245</c:v>
                </c:pt>
                <c:pt idx="787">
                  <c:v>972.15599999999972</c:v>
                </c:pt>
                <c:pt idx="788">
                  <c:v>973.06699999999978</c:v>
                </c:pt>
                <c:pt idx="789">
                  <c:v>973.976</c:v>
                </c:pt>
                <c:pt idx="790">
                  <c:v>974.8829999999997</c:v>
                </c:pt>
                <c:pt idx="791">
                  <c:v>975.78700000000003</c:v>
                </c:pt>
                <c:pt idx="792">
                  <c:v>976.68600000000004</c:v>
                </c:pt>
                <c:pt idx="793">
                  <c:v>977.58799999999997</c:v>
                </c:pt>
                <c:pt idx="794">
                  <c:v>978.49</c:v>
                </c:pt>
                <c:pt idx="795">
                  <c:v>979.38900000000001</c:v>
                </c:pt>
                <c:pt idx="796">
                  <c:v>980.28800000000001</c:v>
                </c:pt>
                <c:pt idx="797">
                  <c:v>981.18700000000001</c:v>
                </c:pt>
                <c:pt idx="798">
                  <c:v>982.08299999999997</c:v>
                </c:pt>
                <c:pt idx="799">
                  <c:v>982.97500000000002</c:v>
                </c:pt>
                <c:pt idx="800">
                  <c:v>983.87</c:v>
                </c:pt>
                <c:pt idx="801">
                  <c:v>984.76400000000001</c:v>
                </c:pt>
                <c:pt idx="802">
                  <c:v>985.66199999999969</c:v>
                </c:pt>
                <c:pt idx="803">
                  <c:v>986.56399999999996</c:v>
                </c:pt>
                <c:pt idx="804">
                  <c:v>987.45799999999974</c:v>
                </c:pt>
                <c:pt idx="805">
                  <c:v>988.3539999999997</c:v>
                </c:pt>
                <c:pt idx="806">
                  <c:v>989.255</c:v>
                </c:pt>
                <c:pt idx="807">
                  <c:v>990.1569999999997</c:v>
                </c:pt>
                <c:pt idx="808">
                  <c:v>991.06099999999969</c:v>
                </c:pt>
                <c:pt idx="809">
                  <c:v>991.96199999999976</c:v>
                </c:pt>
                <c:pt idx="810">
                  <c:v>992.85999999999979</c:v>
                </c:pt>
                <c:pt idx="811">
                  <c:v>993.76199999999972</c:v>
                </c:pt>
                <c:pt idx="812">
                  <c:v>994.70399999999995</c:v>
                </c:pt>
                <c:pt idx="813">
                  <c:v>995.66899999999998</c:v>
                </c:pt>
                <c:pt idx="814">
                  <c:v>996.64800000000002</c:v>
                </c:pt>
                <c:pt idx="815">
                  <c:v>997.63199999999972</c:v>
                </c:pt>
                <c:pt idx="816">
                  <c:v>998.61799999999971</c:v>
                </c:pt>
                <c:pt idx="817">
                  <c:v>999.60799999999972</c:v>
                </c:pt>
                <c:pt idx="818">
                  <c:v>1000.6</c:v>
                </c:pt>
                <c:pt idx="819">
                  <c:v>1001.59</c:v>
                </c:pt>
                <c:pt idx="820">
                  <c:v>1002.582</c:v>
                </c:pt>
                <c:pt idx="821">
                  <c:v>1003.569</c:v>
                </c:pt>
                <c:pt idx="822">
                  <c:v>1004.553</c:v>
                </c:pt>
                <c:pt idx="823">
                  <c:v>1005.54</c:v>
                </c:pt>
                <c:pt idx="824">
                  <c:v>1006.525</c:v>
                </c:pt>
                <c:pt idx="825">
                  <c:v>1007.508</c:v>
                </c:pt>
                <c:pt idx="826">
                  <c:v>1008.492</c:v>
                </c:pt>
                <c:pt idx="827">
                  <c:v>1009.476</c:v>
                </c:pt>
                <c:pt idx="828">
                  <c:v>1010.456</c:v>
                </c:pt>
                <c:pt idx="829">
                  <c:v>1011.433</c:v>
                </c:pt>
                <c:pt idx="830">
                  <c:v>1012.413</c:v>
                </c:pt>
                <c:pt idx="831">
                  <c:v>1013.39</c:v>
                </c:pt>
                <c:pt idx="832">
                  <c:v>1014.3680000000001</c:v>
                </c:pt>
                <c:pt idx="833">
                  <c:v>1015.347</c:v>
                </c:pt>
                <c:pt idx="834">
                  <c:v>1016.319</c:v>
                </c:pt>
                <c:pt idx="835">
                  <c:v>1017.29</c:v>
                </c:pt>
                <c:pt idx="836">
                  <c:v>1018.2619999999999</c:v>
                </c:pt>
                <c:pt idx="837">
                  <c:v>1019.24</c:v>
                </c:pt>
                <c:pt idx="838">
                  <c:v>1020.213</c:v>
                </c:pt>
                <c:pt idx="839">
                  <c:v>1021.188</c:v>
                </c:pt>
                <c:pt idx="840">
                  <c:v>1022.1609999999999</c:v>
                </c:pt>
                <c:pt idx="841">
                  <c:v>1023.13</c:v>
                </c:pt>
                <c:pt idx="842">
                  <c:v>1024.0930000000001</c:v>
                </c:pt>
                <c:pt idx="843">
                  <c:v>1025.0550000000001</c:v>
                </c:pt>
                <c:pt idx="844">
                  <c:v>1026.0150000000001</c:v>
                </c:pt>
                <c:pt idx="845">
                  <c:v>1026.979</c:v>
                </c:pt>
                <c:pt idx="846">
                  <c:v>1027.941</c:v>
                </c:pt>
                <c:pt idx="847">
                  <c:v>1028.9010000000001</c:v>
                </c:pt>
                <c:pt idx="848">
                  <c:v>1029.865</c:v>
                </c:pt>
                <c:pt idx="849">
                  <c:v>1030.828</c:v>
                </c:pt>
                <c:pt idx="850">
                  <c:v>1031.7919999999999</c:v>
                </c:pt>
                <c:pt idx="851">
                  <c:v>1032.7560000000001</c:v>
                </c:pt>
                <c:pt idx="852">
                  <c:v>1033.7190000000001</c:v>
                </c:pt>
                <c:pt idx="853">
                  <c:v>1034.68</c:v>
                </c:pt>
                <c:pt idx="854">
                  <c:v>1035.644</c:v>
                </c:pt>
                <c:pt idx="855">
                  <c:v>1036.6120000000001</c:v>
                </c:pt>
                <c:pt idx="856">
                  <c:v>1037.578</c:v>
                </c:pt>
                <c:pt idx="857">
                  <c:v>1038.5409999999999</c:v>
                </c:pt>
                <c:pt idx="858">
                  <c:v>1039.5050000000001</c:v>
                </c:pt>
                <c:pt idx="859">
                  <c:v>1040.4659999999999</c:v>
                </c:pt>
                <c:pt idx="860">
                  <c:v>1041.4280000000001</c:v>
                </c:pt>
                <c:pt idx="861">
                  <c:v>1042.394</c:v>
                </c:pt>
                <c:pt idx="862">
                  <c:v>1043.357</c:v>
                </c:pt>
                <c:pt idx="863">
                  <c:v>1044.3209999999999</c:v>
                </c:pt>
                <c:pt idx="864">
                  <c:v>1045.2840000000001</c:v>
                </c:pt>
                <c:pt idx="865">
                  <c:v>1046.2460000000001</c:v>
                </c:pt>
                <c:pt idx="866">
                  <c:v>1047.201</c:v>
                </c:pt>
                <c:pt idx="867">
                  <c:v>1048.134</c:v>
                </c:pt>
                <c:pt idx="868">
                  <c:v>1049.047</c:v>
                </c:pt>
                <c:pt idx="869">
                  <c:v>1049.954</c:v>
                </c:pt>
                <c:pt idx="870">
                  <c:v>1050.864</c:v>
                </c:pt>
                <c:pt idx="871">
                  <c:v>1051.7729999999999</c:v>
                </c:pt>
                <c:pt idx="872">
                  <c:v>1052.68</c:v>
                </c:pt>
                <c:pt idx="873">
                  <c:v>1053.586</c:v>
                </c:pt>
                <c:pt idx="874">
                  <c:v>1054.4939999999999</c:v>
                </c:pt>
                <c:pt idx="875">
                  <c:v>1055.4079999999999</c:v>
                </c:pt>
                <c:pt idx="876">
                  <c:v>1056.3240000000001</c:v>
                </c:pt>
                <c:pt idx="877">
                  <c:v>1057.241</c:v>
                </c:pt>
                <c:pt idx="878">
                  <c:v>1058.1569999999999</c:v>
                </c:pt>
                <c:pt idx="879">
                  <c:v>1059.0719999999999</c:v>
                </c:pt>
                <c:pt idx="880">
                  <c:v>1059.9839999999999</c:v>
                </c:pt>
                <c:pt idx="881">
                  <c:v>1060.893</c:v>
                </c:pt>
                <c:pt idx="882">
                  <c:v>1061.8009999999999</c:v>
                </c:pt>
                <c:pt idx="883">
                  <c:v>1062.7090000000001</c:v>
                </c:pt>
                <c:pt idx="884">
                  <c:v>1063.614</c:v>
                </c:pt>
                <c:pt idx="885">
                  <c:v>1064.5229999999999</c:v>
                </c:pt>
                <c:pt idx="886">
                  <c:v>1065.43</c:v>
                </c:pt>
                <c:pt idx="887">
                  <c:v>1066.335</c:v>
                </c:pt>
                <c:pt idx="888">
                  <c:v>1067.2349999999999</c:v>
                </c:pt>
                <c:pt idx="889">
                  <c:v>1068.135</c:v>
                </c:pt>
                <c:pt idx="890">
                  <c:v>1069.038</c:v>
                </c:pt>
                <c:pt idx="891">
                  <c:v>1069.941</c:v>
                </c:pt>
                <c:pt idx="892">
                  <c:v>1070.8430000000001</c:v>
                </c:pt>
                <c:pt idx="893">
                  <c:v>1071.7439999999999</c:v>
                </c:pt>
                <c:pt idx="894">
                  <c:v>1072.6420000000001</c:v>
                </c:pt>
                <c:pt idx="895">
                  <c:v>1073.5440000000001</c:v>
                </c:pt>
                <c:pt idx="896">
                  <c:v>1074.4480000000001</c:v>
                </c:pt>
                <c:pt idx="897">
                  <c:v>1075.357</c:v>
                </c:pt>
                <c:pt idx="898">
                  <c:v>1076.2760000000001</c:v>
                </c:pt>
                <c:pt idx="899">
                  <c:v>1077.194</c:v>
                </c:pt>
                <c:pt idx="900">
                  <c:v>1078.1120000000001</c:v>
                </c:pt>
                <c:pt idx="901">
                  <c:v>1079.03</c:v>
                </c:pt>
                <c:pt idx="902">
                  <c:v>1079.951</c:v>
                </c:pt>
                <c:pt idx="903">
                  <c:v>1080.877</c:v>
                </c:pt>
                <c:pt idx="904">
                  <c:v>1081.8030000000001</c:v>
                </c:pt>
                <c:pt idx="905">
                  <c:v>1082.7270000000001</c:v>
                </c:pt>
                <c:pt idx="906">
                  <c:v>1083.644</c:v>
                </c:pt>
                <c:pt idx="907">
                  <c:v>1084.5609999999999</c:v>
                </c:pt>
                <c:pt idx="908">
                  <c:v>1085.4770000000001</c:v>
                </c:pt>
                <c:pt idx="909">
                  <c:v>1086.393</c:v>
                </c:pt>
                <c:pt idx="910">
                  <c:v>1087.316</c:v>
                </c:pt>
                <c:pt idx="911">
                  <c:v>1088.24</c:v>
                </c:pt>
                <c:pt idx="912">
                  <c:v>1089.1669999999999</c:v>
                </c:pt>
                <c:pt idx="913">
                  <c:v>1090.0909999999999</c:v>
                </c:pt>
                <c:pt idx="914">
                  <c:v>1091.0160000000001</c:v>
                </c:pt>
                <c:pt idx="915">
                  <c:v>1091.9449999999999</c:v>
                </c:pt>
                <c:pt idx="916">
                  <c:v>1092.875</c:v>
                </c:pt>
                <c:pt idx="917">
                  <c:v>1093.8009999999999</c:v>
                </c:pt>
              </c:numCache>
            </c:numRef>
          </c:xVal>
          <c:yVal>
            <c:numRef>
              <c:f>Coke!$AP$6:$AP$923</c:f>
              <c:numCache>
                <c:formatCode>General</c:formatCode>
                <c:ptCount val="918"/>
                <c:pt idx="0">
                  <c:v>1</c:v>
                </c:pt>
                <c:pt idx="1">
                  <c:v>0.99995627761738404</c:v>
                </c:pt>
                <c:pt idx="2">
                  <c:v>0.99993371122635599</c:v>
                </c:pt>
                <c:pt idx="3">
                  <c:v>0.99977715688860203</c:v>
                </c:pt>
                <c:pt idx="4">
                  <c:v>0.99968689132449196</c:v>
                </c:pt>
                <c:pt idx="5">
                  <c:v>0.99957546976879297</c:v>
                </c:pt>
                <c:pt idx="6">
                  <c:v>0.99935121625795598</c:v>
                </c:pt>
                <c:pt idx="7">
                  <c:v>0.99926095069384602</c:v>
                </c:pt>
                <c:pt idx="8">
                  <c:v>0.99905926357403696</c:v>
                </c:pt>
                <c:pt idx="9">
                  <c:v>0.99888014284525495</c:v>
                </c:pt>
                <c:pt idx="10">
                  <c:v>0.99870102211647405</c:v>
                </c:pt>
                <c:pt idx="11">
                  <c:v>0.99847676860563706</c:v>
                </c:pt>
                <c:pt idx="12">
                  <c:v>0.99831880386844296</c:v>
                </c:pt>
                <c:pt idx="13">
                  <c:v>0.99807198396657903</c:v>
                </c:pt>
                <c:pt idx="14">
                  <c:v>0.99784914085518095</c:v>
                </c:pt>
                <c:pt idx="15">
                  <c:v>0.99764604333593299</c:v>
                </c:pt>
                <c:pt idx="16">
                  <c:v>0.99740063383350797</c:v>
                </c:pt>
                <c:pt idx="17">
                  <c:v>0.99715381393164304</c:v>
                </c:pt>
                <c:pt idx="18">
                  <c:v>0.996906994029779</c:v>
                </c:pt>
                <c:pt idx="19">
                  <c:v>0.996616451745299</c:v>
                </c:pt>
                <c:pt idx="20">
                  <c:v>0.99634706545240703</c:v>
                </c:pt>
                <c:pt idx="21">
                  <c:v>0.99607626876007505</c:v>
                </c:pt>
                <c:pt idx="22">
                  <c:v>0.99576457048400702</c:v>
                </c:pt>
                <c:pt idx="23">
                  <c:v>0.99547120740064798</c:v>
                </c:pt>
                <c:pt idx="24">
                  <c:v>0.99515809872514005</c:v>
                </c:pt>
                <c:pt idx="25">
                  <c:v>0.994778701275988</c:v>
                </c:pt>
                <c:pt idx="26">
                  <c:v>0.994441615810014</c:v>
                </c:pt>
                <c:pt idx="27">
                  <c:v>0.99408337435244998</c:v>
                </c:pt>
                <c:pt idx="28">
                  <c:v>0.99367858971339196</c:v>
                </c:pt>
                <c:pt idx="29">
                  <c:v>0.99332034825582904</c:v>
                </c:pt>
                <c:pt idx="30">
                  <c:v>0.99289440762518399</c:v>
                </c:pt>
                <c:pt idx="31">
                  <c:v>0.99246846699453695</c:v>
                </c:pt>
                <c:pt idx="32">
                  <c:v>0.99201995997286396</c:v>
                </c:pt>
                <c:pt idx="33">
                  <c:v>0.99157145295118998</c:v>
                </c:pt>
                <c:pt idx="34">
                  <c:v>0.99110037953848895</c:v>
                </c:pt>
                <c:pt idx="35">
                  <c:v>0.99065187251681597</c:v>
                </c:pt>
                <c:pt idx="36">
                  <c:v>0.99011451033047104</c:v>
                </c:pt>
                <c:pt idx="37">
                  <c:v>0.98962087052674197</c:v>
                </c:pt>
                <c:pt idx="38">
                  <c:v>0.98910607473142498</c:v>
                </c:pt>
                <c:pt idx="39">
                  <c:v>0.98852357976302396</c:v>
                </c:pt>
                <c:pt idx="40">
                  <c:v>0.98798480717724102</c:v>
                </c:pt>
                <c:pt idx="41">
                  <c:v>0.987402312208841</c:v>
                </c:pt>
                <c:pt idx="42">
                  <c:v>0.98681840684100097</c:v>
                </c:pt>
                <c:pt idx="43">
                  <c:v>0.98621334548157402</c:v>
                </c:pt>
                <c:pt idx="44">
                  <c:v>0.98556315134009098</c:v>
                </c:pt>
                <c:pt idx="45">
                  <c:v>0.98491295719860805</c:v>
                </c:pt>
                <c:pt idx="46">
                  <c:v>0.98421763027507003</c:v>
                </c:pt>
                <c:pt idx="47">
                  <c:v>0.98354628014199896</c:v>
                </c:pt>
                <c:pt idx="48">
                  <c:v>0.98285095321846105</c:v>
                </c:pt>
                <c:pt idx="49">
                  <c:v>0.98211049351286706</c:v>
                </c:pt>
                <c:pt idx="50">
                  <c:v>0.98132631142465798</c:v>
                </c:pt>
                <c:pt idx="51">
                  <c:v>0.98054212933644902</c:v>
                </c:pt>
                <c:pt idx="52">
                  <c:v>0.97975653684880104</c:v>
                </c:pt>
                <c:pt idx="53">
                  <c:v>0.97894978836956403</c:v>
                </c:pt>
                <c:pt idx="54">
                  <c:v>0.97814445028976704</c:v>
                </c:pt>
                <c:pt idx="55">
                  <c:v>0.97724743624641897</c:v>
                </c:pt>
                <c:pt idx="56">
                  <c:v>0.97637298859410004</c:v>
                </c:pt>
                <c:pt idx="57">
                  <c:v>0.97549854094178001</c:v>
                </c:pt>
                <c:pt idx="58">
                  <c:v>0.974578960507405</c:v>
                </c:pt>
                <c:pt idx="59">
                  <c:v>0.97365938007303099</c:v>
                </c:pt>
                <c:pt idx="60">
                  <c:v>0.97271864364706695</c:v>
                </c:pt>
                <c:pt idx="61">
                  <c:v>0.97175534083007598</c:v>
                </c:pt>
                <c:pt idx="62">
                  <c:v>0.97076806122261805</c:v>
                </c:pt>
                <c:pt idx="63">
                  <c:v>0.96975962562357299</c:v>
                </c:pt>
                <c:pt idx="64">
                  <c:v>0.96870605724247105</c:v>
                </c:pt>
                <c:pt idx="65">
                  <c:v>0.96765248886137001</c:v>
                </c:pt>
                <c:pt idx="66">
                  <c:v>0.96659751008082995</c:v>
                </c:pt>
                <c:pt idx="67">
                  <c:v>0.96550021931711305</c:v>
                </c:pt>
                <c:pt idx="68">
                  <c:v>0.96440151815395603</c:v>
                </c:pt>
                <c:pt idx="69">
                  <c:v>0.96325768420874502</c:v>
                </c:pt>
                <c:pt idx="70">
                  <c:v>0.96213641665456096</c:v>
                </c:pt>
                <c:pt idx="71">
                  <c:v>0.96097142671776103</c:v>
                </c:pt>
                <c:pt idx="72">
                  <c:v>0.95976130399890602</c:v>
                </c:pt>
                <c:pt idx="73">
                  <c:v>0.95861747005369402</c:v>
                </c:pt>
                <c:pt idx="74">
                  <c:v>0.95740734733483901</c:v>
                </c:pt>
                <c:pt idx="75">
                  <c:v>0.95619581421654398</c:v>
                </c:pt>
                <c:pt idx="76">
                  <c:v>0.95500966828815603</c:v>
                </c:pt>
                <c:pt idx="77">
                  <c:v>0.95377556877883396</c:v>
                </c:pt>
                <c:pt idx="78">
                  <c:v>0.95252031327792297</c:v>
                </c:pt>
                <c:pt idx="79">
                  <c:v>0.95128762416804002</c:v>
                </c:pt>
                <c:pt idx="80">
                  <c:v>0.95000839187666297</c:v>
                </c:pt>
                <c:pt idx="81">
                  <c:v>0.94873198038416395</c:v>
                </c:pt>
                <c:pt idx="82">
                  <c:v>0.94745415849222703</c:v>
                </c:pt>
                <c:pt idx="83">
                  <c:v>0.94615377020926095</c:v>
                </c:pt>
                <c:pt idx="84">
                  <c:v>0.94487453791788401</c:v>
                </c:pt>
                <c:pt idx="85">
                  <c:v>0.94357697043379696</c:v>
                </c:pt>
                <c:pt idx="86">
                  <c:v>0.94227658215083099</c:v>
                </c:pt>
                <c:pt idx="87">
                  <c:v>0.94097619386786502</c:v>
                </c:pt>
                <c:pt idx="88">
                  <c:v>0.939653239193872</c:v>
                </c:pt>
                <c:pt idx="89">
                  <c:v>0.93835285091090603</c:v>
                </c:pt>
                <c:pt idx="90">
                  <c:v>0.93700732984588597</c:v>
                </c:pt>
                <c:pt idx="91">
                  <c:v>0.93570694156292</c:v>
                </c:pt>
                <c:pt idx="92">
                  <c:v>0.93438398688892599</c:v>
                </c:pt>
                <c:pt idx="93">
                  <c:v>0.93306244261437299</c:v>
                </c:pt>
                <c:pt idx="94">
                  <c:v>0.93173948794037997</c:v>
                </c:pt>
                <c:pt idx="95">
                  <c:v>0.93041653326638596</c:v>
                </c:pt>
                <c:pt idx="96">
                  <c:v>0.92909498899183196</c:v>
                </c:pt>
                <c:pt idx="97">
                  <c:v>0.92779460070886699</c:v>
                </c:pt>
                <c:pt idx="98">
                  <c:v>0.92647023563543396</c:v>
                </c:pt>
                <c:pt idx="99">
                  <c:v>0.92514869136088096</c:v>
                </c:pt>
                <c:pt idx="100">
                  <c:v>0.92384830307791399</c:v>
                </c:pt>
                <c:pt idx="101">
                  <c:v>0.922593047577004</c:v>
                </c:pt>
                <c:pt idx="102">
                  <c:v>0.92124893691142296</c:v>
                </c:pt>
                <c:pt idx="103">
                  <c:v>0.91999227101107295</c:v>
                </c:pt>
                <c:pt idx="104">
                  <c:v>0.91871585951857504</c:v>
                </c:pt>
                <c:pt idx="105">
                  <c:v>0.91741547123560796</c:v>
                </c:pt>
                <c:pt idx="106">
                  <c:v>0.91613623894423102</c:v>
                </c:pt>
                <c:pt idx="107">
                  <c:v>0.91488239384276004</c:v>
                </c:pt>
                <c:pt idx="108">
                  <c:v>0.91362572794241104</c:v>
                </c:pt>
                <c:pt idx="109">
                  <c:v>0.91237047244150005</c:v>
                </c:pt>
                <c:pt idx="110">
                  <c:v>0.91113778333161699</c:v>
                </c:pt>
                <c:pt idx="111">
                  <c:v>0.90992766061276198</c:v>
                </c:pt>
                <c:pt idx="112">
                  <c:v>0.90864842832138504</c:v>
                </c:pt>
                <c:pt idx="113">
                  <c:v>0.90743830560252903</c:v>
                </c:pt>
                <c:pt idx="114">
                  <c:v>0.90622818288367402</c:v>
                </c:pt>
                <c:pt idx="115">
                  <c:v>0.90501664976537999</c:v>
                </c:pt>
                <c:pt idx="116">
                  <c:v>0.90382909343755302</c:v>
                </c:pt>
                <c:pt idx="117">
                  <c:v>0.90264153710972495</c:v>
                </c:pt>
                <c:pt idx="118">
                  <c:v>0.90147513677348601</c:v>
                </c:pt>
                <c:pt idx="119">
                  <c:v>0.90031014683668498</c:v>
                </c:pt>
                <c:pt idx="120">
                  <c:v>0.89914374650044704</c:v>
                </c:pt>
                <c:pt idx="121">
                  <c:v>0.89800132295467405</c:v>
                </c:pt>
                <c:pt idx="122">
                  <c:v>0.89683633301787402</c:v>
                </c:pt>
                <c:pt idx="123">
                  <c:v>0.89569249907266202</c:v>
                </c:pt>
                <c:pt idx="124">
                  <c:v>0.89459379790950599</c:v>
                </c:pt>
                <c:pt idx="125">
                  <c:v>0.89347253035532204</c:v>
                </c:pt>
                <c:pt idx="126">
                  <c:v>0.89237523959160503</c:v>
                </c:pt>
                <c:pt idx="127">
                  <c:v>0.89127512802900899</c:v>
                </c:pt>
                <c:pt idx="128">
                  <c:v>0.89017642686585197</c:v>
                </c:pt>
                <c:pt idx="129">
                  <c:v>0.889101702493163</c:v>
                </c:pt>
                <c:pt idx="130">
                  <c:v>0.88802556772103403</c:v>
                </c:pt>
                <c:pt idx="131">
                  <c:v>0.88697199933993298</c:v>
                </c:pt>
                <c:pt idx="132">
                  <c:v>0.88591843095883205</c:v>
                </c:pt>
                <c:pt idx="133">
                  <c:v>0.88486345217829199</c:v>
                </c:pt>
                <c:pt idx="134">
                  <c:v>0.88380988379719005</c:v>
                </c:pt>
                <c:pt idx="135">
                  <c:v>0.88280285859758301</c:v>
                </c:pt>
                <c:pt idx="136">
                  <c:v>0.88177044620807099</c:v>
                </c:pt>
                <c:pt idx="137">
                  <c:v>0.88076060020958602</c:v>
                </c:pt>
                <c:pt idx="138">
                  <c:v>0.87975357500997897</c:v>
                </c:pt>
                <c:pt idx="139">
                  <c:v>0.87876770580195995</c:v>
                </c:pt>
                <c:pt idx="140">
                  <c:v>0.87778042619450303</c:v>
                </c:pt>
                <c:pt idx="141">
                  <c:v>0.87681571297807304</c:v>
                </c:pt>
                <c:pt idx="142">
                  <c:v>0.87585241016108195</c:v>
                </c:pt>
                <c:pt idx="143">
                  <c:v>0.87488769694465196</c:v>
                </c:pt>
                <c:pt idx="144">
                  <c:v>0.87392439412765999</c:v>
                </c:pt>
                <c:pt idx="145">
                  <c:v>0.87300622409272499</c:v>
                </c:pt>
                <c:pt idx="146">
                  <c:v>0.87206407726732305</c:v>
                </c:pt>
                <c:pt idx="147">
                  <c:v>0.87116706322397597</c:v>
                </c:pt>
                <c:pt idx="148">
                  <c:v>0.87024889318903997</c:v>
                </c:pt>
                <c:pt idx="149">
                  <c:v>0.86932790235522595</c:v>
                </c:pt>
                <c:pt idx="150">
                  <c:v>0.868432298711317</c:v>
                </c:pt>
                <c:pt idx="151">
                  <c:v>0.86755785105899796</c:v>
                </c:pt>
                <c:pt idx="152">
                  <c:v>0.86668340340667904</c:v>
                </c:pt>
                <c:pt idx="153">
                  <c:v>0.86580895575435901</c:v>
                </c:pt>
                <c:pt idx="154">
                  <c:v>0.86493450810203898</c:v>
                </c:pt>
                <c:pt idx="155">
                  <c:v>0.86406147084915896</c:v>
                </c:pt>
                <c:pt idx="156">
                  <c:v>0.86323074557945501</c:v>
                </c:pt>
                <c:pt idx="157">
                  <c:v>0.86238027471760303</c:v>
                </c:pt>
                <c:pt idx="158">
                  <c:v>0.86154954944789897</c:v>
                </c:pt>
                <c:pt idx="159">
                  <c:v>0.86072164497707404</c:v>
                </c:pt>
                <c:pt idx="160">
                  <c:v>0.85989091970736997</c:v>
                </c:pt>
                <c:pt idx="161">
                  <c:v>0.85906160483710603</c:v>
                </c:pt>
                <c:pt idx="162">
                  <c:v>0.85827742274889696</c:v>
                </c:pt>
                <c:pt idx="163">
                  <c:v>0.85746926387022004</c:v>
                </c:pt>
                <c:pt idx="164">
                  <c:v>0.85666251539098404</c:v>
                </c:pt>
                <c:pt idx="165">
                  <c:v>0.85587833330277496</c:v>
                </c:pt>
                <c:pt idx="166">
                  <c:v>0.85511530720615403</c:v>
                </c:pt>
                <c:pt idx="167">
                  <c:v>0.85433112511794396</c:v>
                </c:pt>
                <c:pt idx="168">
                  <c:v>0.85354694302973499</c:v>
                </c:pt>
                <c:pt idx="169">
                  <c:v>0.85278532733255397</c:v>
                </c:pt>
                <c:pt idx="170">
                  <c:v>0.85202230123593303</c:v>
                </c:pt>
                <c:pt idx="171">
                  <c:v>0.85126068553875101</c:v>
                </c:pt>
                <c:pt idx="172">
                  <c:v>0.85049765944212996</c:v>
                </c:pt>
                <c:pt idx="173">
                  <c:v>0.84975861013597698</c:v>
                </c:pt>
                <c:pt idx="174">
                  <c:v>0.84897442804776702</c:v>
                </c:pt>
                <c:pt idx="175">
                  <c:v>0.84825653473320095</c:v>
                </c:pt>
                <c:pt idx="176">
                  <c:v>0.84754005181807501</c:v>
                </c:pt>
                <c:pt idx="177">
                  <c:v>0.84679959211248201</c:v>
                </c:pt>
                <c:pt idx="178">
                  <c:v>0.84608169879791595</c:v>
                </c:pt>
                <c:pt idx="179">
                  <c:v>0.84534123909232295</c:v>
                </c:pt>
                <c:pt idx="180">
                  <c:v>0.84464732256822395</c:v>
                </c:pt>
                <c:pt idx="181">
                  <c:v>0.84392942925365899</c:v>
                </c:pt>
                <c:pt idx="182">
                  <c:v>0.84323410233012097</c:v>
                </c:pt>
                <c:pt idx="183">
                  <c:v>0.84254018580602197</c:v>
                </c:pt>
                <c:pt idx="184">
                  <c:v>0.84184485888248395</c:v>
                </c:pt>
                <c:pt idx="185">
                  <c:v>0.84114953195894604</c:v>
                </c:pt>
                <c:pt idx="186">
                  <c:v>0.84045420503540802</c:v>
                </c:pt>
                <c:pt idx="187">
                  <c:v>0.83978285490233695</c:v>
                </c:pt>
                <c:pt idx="188">
                  <c:v>0.83908893837823795</c:v>
                </c:pt>
                <c:pt idx="189">
                  <c:v>0.83841476744628796</c:v>
                </c:pt>
                <c:pt idx="190">
                  <c:v>0.83774200691377798</c:v>
                </c:pt>
                <c:pt idx="191">
                  <c:v>0.83707065678070702</c:v>
                </c:pt>
                <c:pt idx="192">
                  <c:v>0.83642046263922398</c:v>
                </c:pt>
                <c:pt idx="193">
                  <c:v>0.83572513571568596</c:v>
                </c:pt>
                <c:pt idx="194">
                  <c:v>0.83507494157420303</c:v>
                </c:pt>
                <c:pt idx="195">
                  <c:v>0.83440218104169195</c:v>
                </c:pt>
                <c:pt idx="196">
                  <c:v>0.83375198690021002</c:v>
                </c:pt>
                <c:pt idx="197">
                  <c:v>0.83308063676713895</c:v>
                </c:pt>
                <c:pt idx="198">
                  <c:v>0.832429032226217</c:v>
                </c:pt>
                <c:pt idx="199">
                  <c:v>0.83178024848417298</c:v>
                </c:pt>
                <c:pt idx="200">
                  <c:v>0.83112864394325103</c:v>
                </c:pt>
                <c:pt idx="201">
                  <c:v>0.83050101619279604</c:v>
                </c:pt>
                <c:pt idx="202">
                  <c:v>0.82985223245075301</c:v>
                </c:pt>
                <c:pt idx="203">
                  <c:v>0.82920062790982996</c:v>
                </c:pt>
                <c:pt idx="204">
                  <c:v>0.82855184416778704</c:v>
                </c:pt>
                <c:pt idx="205">
                  <c:v>0.82790023962686499</c:v>
                </c:pt>
                <c:pt idx="206">
                  <c:v>0.82725145588482096</c:v>
                </c:pt>
                <c:pt idx="207">
                  <c:v>0.82662382813436597</c:v>
                </c:pt>
                <c:pt idx="208">
                  <c:v>0.82601876677493802</c:v>
                </c:pt>
                <c:pt idx="209">
                  <c:v>0.82536716223401596</c:v>
                </c:pt>
                <c:pt idx="210">
                  <c:v>0.82474094488299998</c:v>
                </c:pt>
                <c:pt idx="211">
                  <c:v>0.82409075074151705</c:v>
                </c:pt>
                <c:pt idx="212">
                  <c:v>0.82346312299106195</c:v>
                </c:pt>
                <c:pt idx="213">
                  <c:v>0.822858061631635</c:v>
                </c:pt>
                <c:pt idx="214">
                  <c:v>0.82222902348173998</c:v>
                </c:pt>
                <c:pt idx="215">
                  <c:v>0.82160139573128499</c:v>
                </c:pt>
                <c:pt idx="216">
                  <c:v>0.82099633437185804</c:v>
                </c:pt>
                <c:pt idx="217">
                  <c:v>0.82036870662140204</c:v>
                </c:pt>
                <c:pt idx="218">
                  <c:v>0.81971992287935902</c:v>
                </c:pt>
                <c:pt idx="219">
                  <c:v>0.81911486151993096</c:v>
                </c:pt>
                <c:pt idx="220">
                  <c:v>0.81848582337003695</c:v>
                </c:pt>
                <c:pt idx="221">
                  <c:v>0.81788217241004801</c:v>
                </c:pt>
                <c:pt idx="222">
                  <c:v>0.817253134260154</c:v>
                </c:pt>
                <c:pt idx="223">
                  <c:v>0.81662550650969901</c:v>
                </c:pt>
                <c:pt idx="224">
                  <c:v>0.81602044515027095</c:v>
                </c:pt>
                <c:pt idx="225">
                  <c:v>0.81541397339140398</c:v>
                </c:pt>
                <c:pt idx="226">
                  <c:v>0.81478634564094898</c:v>
                </c:pt>
                <c:pt idx="227">
                  <c:v>0.814160128289933</c:v>
                </c:pt>
                <c:pt idx="228">
                  <c:v>0.81355365653106604</c:v>
                </c:pt>
                <c:pt idx="229">
                  <c:v>0.81294859517163798</c:v>
                </c:pt>
                <c:pt idx="230">
                  <c:v>0.81234353381221103</c:v>
                </c:pt>
                <c:pt idx="231">
                  <c:v>0.81173847245278297</c:v>
                </c:pt>
                <c:pt idx="232">
                  <c:v>0.81113341109335602</c:v>
                </c:pt>
                <c:pt idx="233">
                  <c:v>0.81050578334290002</c:v>
                </c:pt>
                <c:pt idx="234">
                  <c:v>0.80990072198347296</c:v>
                </c:pt>
                <c:pt idx="235">
                  <c:v>0.80927309423301796</c:v>
                </c:pt>
                <c:pt idx="236">
                  <c:v>0.808666622474151</c:v>
                </c:pt>
                <c:pt idx="237">
                  <c:v>0.80806156111472305</c:v>
                </c:pt>
                <c:pt idx="238">
                  <c:v>0.80743393336426805</c:v>
                </c:pt>
                <c:pt idx="239">
                  <c:v>0.80682887200484099</c:v>
                </c:pt>
                <c:pt idx="240">
                  <c:v>0.80622381064541304</c:v>
                </c:pt>
                <c:pt idx="241">
                  <c:v>0.80561874928598498</c:v>
                </c:pt>
                <c:pt idx="242">
                  <c:v>0.80501368792655803</c:v>
                </c:pt>
                <c:pt idx="243">
                  <c:v>0.80440721616769095</c:v>
                </c:pt>
                <c:pt idx="244">
                  <c:v>0.803802154808263</c:v>
                </c:pt>
                <c:pt idx="245">
                  <c:v>0.80317452705780801</c:v>
                </c:pt>
                <c:pt idx="246">
                  <c:v>0.80259203208940799</c:v>
                </c:pt>
                <c:pt idx="247">
                  <c:v>0.801964404338953</c:v>
                </c:pt>
                <c:pt idx="248">
                  <c:v>0.80135934297952505</c:v>
                </c:pt>
                <c:pt idx="249">
                  <c:v>0.80073171522907005</c:v>
                </c:pt>
                <c:pt idx="250">
                  <c:v>0.80012665386964199</c:v>
                </c:pt>
                <c:pt idx="251">
                  <c:v>0.79952018211077602</c:v>
                </c:pt>
                <c:pt idx="252">
                  <c:v>0.79889396475976004</c:v>
                </c:pt>
                <c:pt idx="253">
                  <c:v>0.79828749300089297</c:v>
                </c:pt>
                <c:pt idx="254">
                  <c:v>0.79770499803249295</c:v>
                </c:pt>
                <c:pt idx="255">
                  <c:v>0.79707737028203696</c:v>
                </c:pt>
                <c:pt idx="256">
                  <c:v>0.79647230892261001</c:v>
                </c:pt>
                <c:pt idx="257">
                  <c:v>0.79584468117215501</c:v>
                </c:pt>
                <c:pt idx="258">
                  <c:v>0.79523961981272695</c:v>
                </c:pt>
                <c:pt idx="259">
                  <c:v>0.79463314805385998</c:v>
                </c:pt>
                <c:pt idx="260">
                  <c:v>0.79398436431181696</c:v>
                </c:pt>
                <c:pt idx="261">
                  <c:v>0.79335532616192195</c:v>
                </c:pt>
                <c:pt idx="262">
                  <c:v>0.792750264802494</c:v>
                </c:pt>
                <c:pt idx="263">
                  <c:v>0.792122637052039</c:v>
                </c:pt>
                <c:pt idx="264">
                  <c:v>0.79149500930158401</c:v>
                </c:pt>
                <c:pt idx="265">
                  <c:v>0.79088994794215595</c:v>
                </c:pt>
                <c:pt idx="266">
                  <c:v>0.79026232019170095</c:v>
                </c:pt>
                <c:pt idx="267">
                  <c:v>0.78963469244124596</c:v>
                </c:pt>
                <c:pt idx="268">
                  <c:v>0.78898449829976303</c:v>
                </c:pt>
                <c:pt idx="269">
                  <c:v>0.78833430415827999</c:v>
                </c:pt>
                <c:pt idx="270">
                  <c:v>0.78770808680726401</c:v>
                </c:pt>
                <c:pt idx="271">
                  <c:v>0.78705648226634195</c:v>
                </c:pt>
                <c:pt idx="272">
                  <c:v>0.78640769852429904</c:v>
                </c:pt>
                <c:pt idx="273">
                  <c:v>0.78575609398337698</c:v>
                </c:pt>
                <c:pt idx="274">
                  <c:v>0.78508474385030502</c:v>
                </c:pt>
                <c:pt idx="275">
                  <c:v>0.78443313930938297</c:v>
                </c:pt>
                <c:pt idx="276">
                  <c:v>0.78376037877687299</c:v>
                </c:pt>
                <c:pt idx="277">
                  <c:v>0.78308902864380303</c:v>
                </c:pt>
                <c:pt idx="278">
                  <c:v>0.78241626811129195</c:v>
                </c:pt>
                <c:pt idx="279">
                  <c:v>0.78172094118775404</c:v>
                </c:pt>
                <c:pt idx="280">
                  <c:v>0.78102702466365503</c:v>
                </c:pt>
                <c:pt idx="281">
                  <c:v>0.78033169774011701</c:v>
                </c:pt>
                <c:pt idx="282">
                  <c:v>0.77963637081657899</c:v>
                </c:pt>
                <c:pt idx="283">
                  <c:v>0.77891988790145295</c:v>
                </c:pt>
                <c:pt idx="284">
                  <c:v>0.77820199458688699</c:v>
                </c:pt>
                <c:pt idx="285">
                  <c:v>0.77748410127232104</c:v>
                </c:pt>
                <c:pt idx="286">
                  <c:v>0.77676620795775497</c:v>
                </c:pt>
                <c:pt idx="287">
                  <c:v>0.77602715865160199</c:v>
                </c:pt>
                <c:pt idx="288">
                  <c:v>0.77528669894600799</c:v>
                </c:pt>
                <c:pt idx="289">
                  <c:v>0.77452649364826598</c:v>
                </c:pt>
                <c:pt idx="290">
                  <c:v>0.77380718993426101</c:v>
                </c:pt>
                <c:pt idx="291">
                  <c:v>0.773046984636519</c:v>
                </c:pt>
                <c:pt idx="292">
                  <c:v>0.77226139214887002</c:v>
                </c:pt>
                <c:pt idx="293">
                  <c:v>0.77147721006066095</c:v>
                </c:pt>
                <c:pt idx="294">
                  <c:v>0.77069302797245198</c:v>
                </c:pt>
                <c:pt idx="295">
                  <c:v>0.76988486909377596</c:v>
                </c:pt>
                <c:pt idx="296">
                  <c:v>0.76909927660612798</c:v>
                </c:pt>
                <c:pt idx="297">
                  <c:v>0.76829252812689097</c:v>
                </c:pt>
                <c:pt idx="298">
                  <c:v>0.76748719004709298</c:v>
                </c:pt>
                <c:pt idx="299">
                  <c:v>0.76663389838636198</c:v>
                </c:pt>
                <c:pt idx="300">
                  <c:v>0.76580599391553705</c:v>
                </c:pt>
                <c:pt idx="301">
                  <c:v>0.76495411265424496</c:v>
                </c:pt>
                <c:pt idx="302">
                  <c:v>0.76414736417500795</c:v>
                </c:pt>
                <c:pt idx="303">
                  <c:v>0.76324893973222196</c:v>
                </c:pt>
                <c:pt idx="304">
                  <c:v>0.76237449207990204</c:v>
                </c:pt>
                <c:pt idx="305">
                  <c:v>0.76150004442758201</c:v>
                </c:pt>
                <c:pt idx="306">
                  <c:v>0.76062559677526198</c:v>
                </c:pt>
                <c:pt idx="307">
                  <c:v>0.75970742674032699</c:v>
                </c:pt>
                <c:pt idx="308">
                  <c:v>0.75881041269698002</c:v>
                </c:pt>
                <c:pt idx="309">
                  <c:v>0.75789224266204402</c:v>
                </c:pt>
                <c:pt idx="310">
                  <c:v>0.75695009583664197</c:v>
                </c:pt>
                <c:pt idx="311">
                  <c:v>0.75598679301965099</c:v>
                </c:pt>
                <c:pt idx="312">
                  <c:v>0.75504464619424905</c:v>
                </c:pt>
                <c:pt idx="313">
                  <c:v>0.75407993297781895</c:v>
                </c:pt>
                <c:pt idx="314">
                  <c:v>0.75307290777821201</c:v>
                </c:pt>
                <c:pt idx="315">
                  <c:v>0.75206306177972604</c:v>
                </c:pt>
                <c:pt idx="316">
                  <c:v>0.75105321578124096</c:v>
                </c:pt>
                <c:pt idx="317">
                  <c:v>0.74997849140855199</c:v>
                </c:pt>
                <c:pt idx="318">
                  <c:v>0.74892492302744995</c:v>
                </c:pt>
                <c:pt idx="319">
                  <c:v>0.74784878825532197</c:v>
                </c:pt>
                <c:pt idx="320">
                  <c:v>0.74672752070113702</c:v>
                </c:pt>
                <c:pt idx="321">
                  <c:v>0.74562881953798099</c:v>
                </c:pt>
                <c:pt idx="322">
                  <c:v>0.74446382960118096</c:v>
                </c:pt>
                <c:pt idx="323">
                  <c:v>0.74327486287391398</c:v>
                </c:pt>
                <c:pt idx="324">
                  <c:v>0.74208730654608701</c:v>
                </c:pt>
                <c:pt idx="325">
                  <c:v>0.74083205104517702</c:v>
                </c:pt>
                <c:pt idx="326">
                  <c:v>0.73959936193529396</c:v>
                </c:pt>
                <c:pt idx="327">
                  <c:v>0.73832012964391602</c:v>
                </c:pt>
                <c:pt idx="328">
                  <c:v>0.73695345258730705</c:v>
                </c:pt>
                <c:pt idx="329">
                  <c:v>0.73558536513125805</c:v>
                </c:pt>
                <c:pt idx="330">
                  <c:v>0.73417355529259398</c:v>
                </c:pt>
                <c:pt idx="331">
                  <c:v>0.732694046280847</c:v>
                </c:pt>
                <c:pt idx="332">
                  <c:v>0.73119338127751199</c:v>
                </c:pt>
                <c:pt idx="333">
                  <c:v>0.72966732908426901</c:v>
                </c:pt>
                <c:pt idx="334">
                  <c:v>0.72807639851682404</c:v>
                </c:pt>
                <c:pt idx="335">
                  <c:v>0.72641776877629505</c:v>
                </c:pt>
                <c:pt idx="336">
                  <c:v>0.72469143986268303</c:v>
                </c:pt>
                <c:pt idx="337">
                  <c:v>0.72291997816701703</c:v>
                </c:pt>
                <c:pt idx="338">
                  <c:v>0.72110479408873396</c:v>
                </c:pt>
                <c:pt idx="339">
                  <c:v>0.71917677805531299</c:v>
                </c:pt>
                <c:pt idx="340">
                  <c:v>0.717181062848809</c:v>
                </c:pt>
                <c:pt idx="341">
                  <c:v>0.71514162525969005</c:v>
                </c:pt>
                <c:pt idx="342">
                  <c:v>0.71298935571543198</c:v>
                </c:pt>
                <c:pt idx="343">
                  <c:v>0.71079195338911905</c:v>
                </c:pt>
                <c:pt idx="344">
                  <c:v>0.70848312950710701</c:v>
                </c:pt>
                <c:pt idx="345">
                  <c:v>0.70608545046042503</c:v>
                </c:pt>
                <c:pt idx="346">
                  <c:v>0.70357352905916504</c:v>
                </c:pt>
                <c:pt idx="347">
                  <c:v>0.70099672928370005</c:v>
                </c:pt>
                <c:pt idx="348">
                  <c:v>0.69828312076263099</c:v>
                </c:pt>
                <c:pt idx="349">
                  <c:v>0.69550463386735695</c:v>
                </c:pt>
                <c:pt idx="350">
                  <c:v>0.69256677183545101</c:v>
                </c:pt>
                <c:pt idx="351">
                  <c:v>0.68951889864728599</c:v>
                </c:pt>
                <c:pt idx="352">
                  <c:v>0.686379349495571</c:v>
                </c:pt>
                <c:pt idx="353">
                  <c:v>0.68308465640554095</c:v>
                </c:pt>
                <c:pt idx="354">
                  <c:v>0.67974483053345602</c:v>
                </c:pt>
                <c:pt idx="355">
                  <c:v>0.67624703992417701</c:v>
                </c:pt>
                <c:pt idx="356">
                  <c:v>0.67261526136817196</c:v>
                </c:pt>
                <c:pt idx="357">
                  <c:v>0.66887065085702901</c:v>
                </c:pt>
                <c:pt idx="358">
                  <c:v>0.66499346279859906</c:v>
                </c:pt>
                <c:pt idx="359">
                  <c:v>0.66100344278503098</c:v>
                </c:pt>
                <c:pt idx="360">
                  <c:v>0.65683289164324199</c:v>
                </c:pt>
                <c:pt idx="361">
                  <c:v>0.65257348533678206</c:v>
                </c:pt>
                <c:pt idx="362">
                  <c:v>0.64820265747462302</c:v>
                </c:pt>
                <c:pt idx="363">
                  <c:v>0.64367386487527101</c:v>
                </c:pt>
                <c:pt idx="364">
                  <c:v>0.63901108432919296</c:v>
                </c:pt>
                <c:pt idx="365">
                  <c:v>0.63421431583638799</c:v>
                </c:pt>
                <c:pt idx="366">
                  <c:v>0.62932728177947295</c:v>
                </c:pt>
                <c:pt idx="367">
                  <c:v>0.62430484937639197</c:v>
                </c:pt>
                <c:pt idx="368">
                  <c:v>0.61912727303499604</c:v>
                </c:pt>
                <c:pt idx="369">
                  <c:v>0.61385943112949104</c:v>
                </c:pt>
                <c:pt idx="370">
                  <c:v>0.60847875726884604</c:v>
                </c:pt>
                <c:pt idx="371">
                  <c:v>0.60298666185250305</c:v>
                </c:pt>
                <c:pt idx="372">
                  <c:v>0.59738314488046096</c:v>
                </c:pt>
                <c:pt idx="373">
                  <c:v>0.59168795194487001</c:v>
                </c:pt>
                <c:pt idx="374">
                  <c:v>0.58592647023563504</c:v>
                </c:pt>
                <c:pt idx="375">
                  <c:v>0.58003100057967405</c:v>
                </c:pt>
                <c:pt idx="376">
                  <c:v>0.57411296453268501</c:v>
                </c:pt>
                <c:pt idx="377">
                  <c:v>0.56810466292158601</c:v>
                </c:pt>
                <c:pt idx="378">
                  <c:v>0.56202866213740399</c:v>
                </c:pt>
                <c:pt idx="379">
                  <c:v>0.555908938970606</c:v>
                </c:pt>
                <c:pt idx="380">
                  <c:v>0.54974549342119206</c:v>
                </c:pt>
                <c:pt idx="381">
                  <c:v>0.54355807108131104</c:v>
                </c:pt>
                <c:pt idx="382">
                  <c:v>0.53737064874143003</c:v>
                </c:pt>
                <c:pt idx="383">
                  <c:v>0.531162070409961</c:v>
                </c:pt>
                <c:pt idx="384">
                  <c:v>0.52495067127961303</c:v>
                </c:pt>
                <c:pt idx="385">
                  <c:v>0.51876324893973202</c:v>
                </c:pt>
                <c:pt idx="386">
                  <c:v>0.51259980339031797</c:v>
                </c:pt>
                <c:pt idx="387">
                  <c:v>0.50645610343305303</c:v>
                </c:pt>
                <c:pt idx="388">
                  <c:v>0.50038292344774904</c:v>
                </c:pt>
                <c:pt idx="389">
                  <c:v>0.494352055445623</c:v>
                </c:pt>
                <c:pt idx="390">
                  <c:v>0.48838747621713902</c:v>
                </c:pt>
                <c:pt idx="391">
                  <c:v>0.48249341696061798</c:v>
                </c:pt>
                <c:pt idx="392">
                  <c:v>0.4766642360783</c:v>
                </c:pt>
                <c:pt idx="393">
                  <c:v>0.47099301993317499</c:v>
                </c:pt>
                <c:pt idx="394">
                  <c:v>0.46541065895272199</c:v>
                </c:pt>
                <c:pt idx="395">
                  <c:v>0.45994112992740699</c:v>
                </c:pt>
                <c:pt idx="396">
                  <c:v>0.45458302245778998</c:v>
                </c:pt>
                <c:pt idx="397">
                  <c:v>0.44931377015284502</c:v>
                </c:pt>
                <c:pt idx="398">
                  <c:v>0.44422645937555899</c:v>
                </c:pt>
                <c:pt idx="399">
                  <c:v>0.43920402697247901</c:v>
                </c:pt>
                <c:pt idx="400">
                  <c:v>0.43431699291556403</c:v>
                </c:pt>
                <c:pt idx="401">
                  <c:v>0.42958651319640201</c:v>
                </c:pt>
                <c:pt idx="402">
                  <c:v>0.42496886543237899</c:v>
                </c:pt>
                <c:pt idx="403">
                  <c:v>0.42046263922405502</c:v>
                </c:pt>
                <c:pt idx="404">
                  <c:v>0.416069244970868</c:v>
                </c:pt>
                <c:pt idx="405">
                  <c:v>0.41180983866440801</c:v>
                </c:pt>
                <c:pt idx="406">
                  <c:v>0.40763928752261902</c:v>
                </c:pt>
                <c:pt idx="407">
                  <c:v>0.40356041234438</c:v>
                </c:pt>
                <c:pt idx="408">
                  <c:v>0.399614114713428</c:v>
                </c:pt>
                <c:pt idx="409">
                  <c:v>0.39575949304602598</c:v>
                </c:pt>
                <c:pt idx="410">
                  <c:v>0.39197116015226602</c:v>
                </c:pt>
                <c:pt idx="411">
                  <c:v>0.38824911603215101</c:v>
                </c:pt>
                <c:pt idx="412">
                  <c:v>0.38466247025820199</c:v>
                </c:pt>
                <c:pt idx="413">
                  <c:v>0.381119546866868</c:v>
                </c:pt>
                <c:pt idx="414">
                  <c:v>0.37766829943908398</c:v>
                </c:pt>
                <c:pt idx="415">
                  <c:v>0.37426077439391597</c:v>
                </c:pt>
                <c:pt idx="416">
                  <c:v>0.37091953812239198</c:v>
                </c:pt>
                <c:pt idx="417">
                  <c:v>0.36764741142338903</c:v>
                </c:pt>
                <c:pt idx="418">
                  <c:v>0.36441900710700298</c:v>
                </c:pt>
                <c:pt idx="419">
                  <c:v>0.36125971236313797</c:v>
                </c:pt>
                <c:pt idx="420">
                  <c:v>0.35812016321142298</c:v>
                </c:pt>
                <c:pt idx="421">
                  <c:v>0.355004590850174</c:v>
                </c:pt>
                <c:pt idx="422">
                  <c:v>0.35195530726257002</c:v>
                </c:pt>
                <c:pt idx="423">
                  <c:v>0.34892859006599197</c:v>
                </c:pt>
                <c:pt idx="424">
                  <c:v>0.34594700565147002</c:v>
                </c:pt>
                <c:pt idx="425">
                  <c:v>0.34296542123694901</c:v>
                </c:pt>
                <c:pt idx="426">
                  <c:v>0.34000640321345399</c:v>
                </c:pt>
                <c:pt idx="427">
                  <c:v>0.33706995158098702</c:v>
                </c:pt>
                <c:pt idx="428">
                  <c:v>0.334110933557493</c:v>
                </c:pt>
                <c:pt idx="429">
                  <c:v>0.33119704831605401</c:v>
                </c:pt>
                <c:pt idx="430">
                  <c:v>0.32828316307461503</c:v>
                </c:pt>
                <c:pt idx="431">
                  <c:v>0.32536786743373602</c:v>
                </c:pt>
                <c:pt idx="432">
                  <c:v>0.32245398219229598</c:v>
                </c:pt>
                <c:pt idx="433">
                  <c:v>0.31956266334188499</c:v>
                </c:pt>
                <c:pt idx="434">
                  <c:v>0.31658107892736298</c:v>
                </c:pt>
                <c:pt idx="435">
                  <c:v>0.31362206090386902</c:v>
                </c:pt>
                <c:pt idx="436">
                  <c:v>0.31068560927140199</c:v>
                </c:pt>
                <c:pt idx="437">
                  <c:v>0.30770402485687998</c:v>
                </c:pt>
                <c:pt idx="438">
                  <c:v>0.30474500683338501</c:v>
                </c:pt>
                <c:pt idx="439">
                  <c:v>0.30178457841045098</c:v>
                </c:pt>
                <c:pt idx="440">
                  <c:v>0.29878042760490198</c:v>
                </c:pt>
                <c:pt idx="441">
                  <c:v>0.29577768719879199</c:v>
                </c:pt>
                <c:pt idx="442">
                  <c:v>0.292773536393242</c:v>
                </c:pt>
                <c:pt idx="443">
                  <c:v>0.28974681919666501</c:v>
                </c:pt>
                <c:pt idx="444">
                  <c:v>0.28665240282700399</c:v>
                </c:pt>
                <c:pt idx="445">
                  <c:v>0.28353824086519502</c:v>
                </c:pt>
                <c:pt idx="446">
                  <c:v>0.28048895727759099</c:v>
                </c:pt>
                <c:pt idx="447">
                  <c:v>0.27737197451690299</c:v>
                </c:pt>
                <c:pt idx="448">
                  <c:v>0.27430153493770998</c:v>
                </c:pt>
                <c:pt idx="449">
                  <c:v>0.27120711856804902</c:v>
                </c:pt>
                <c:pt idx="450">
                  <c:v>0.26811411259782902</c:v>
                </c:pt>
                <c:pt idx="451">
                  <c:v>0.26499712983714102</c:v>
                </c:pt>
                <c:pt idx="452">
                  <c:v>0.26192669025794801</c:v>
                </c:pt>
                <c:pt idx="453">
                  <c:v>0.25885625067875401</c:v>
                </c:pt>
                <c:pt idx="454">
                  <c:v>0.25580696709114997</c:v>
                </c:pt>
                <c:pt idx="455">
                  <c:v>0.25271255072149001</c:v>
                </c:pt>
                <c:pt idx="456">
                  <c:v>0.24968724392435099</c:v>
                </c:pt>
                <c:pt idx="457">
                  <c:v>0.24668309311880199</c:v>
                </c:pt>
                <c:pt idx="458">
                  <c:v>0.24361124314016899</c:v>
                </c:pt>
                <c:pt idx="459">
                  <c:v>0.240652225116675</c:v>
                </c:pt>
                <c:pt idx="460">
                  <c:v>0.23769320709318101</c:v>
                </c:pt>
                <c:pt idx="461">
                  <c:v>0.234779321851741</c:v>
                </c:pt>
                <c:pt idx="462">
                  <c:v>0.23191056939235699</c:v>
                </c:pt>
                <c:pt idx="463">
                  <c:v>0.229040406533534</c:v>
                </c:pt>
                <c:pt idx="464">
                  <c:v>0.226216786856205</c:v>
                </c:pt>
                <c:pt idx="465">
                  <c:v>0.22341291277102601</c:v>
                </c:pt>
                <c:pt idx="466">
                  <c:v>0.220700714649396</c:v>
                </c:pt>
                <c:pt idx="467">
                  <c:v>0.21798851652776599</c:v>
                </c:pt>
                <c:pt idx="468">
                  <c:v>0.215344017579219</c:v>
                </c:pt>
                <c:pt idx="469">
                  <c:v>0.21272067462225899</c:v>
                </c:pt>
                <c:pt idx="470">
                  <c:v>0.21014246444735599</c:v>
                </c:pt>
                <c:pt idx="471">
                  <c:v>0.207654519836563</c:v>
                </c:pt>
                <c:pt idx="472">
                  <c:v>0.20516516482633099</c:v>
                </c:pt>
                <c:pt idx="473">
                  <c:v>0.202743508989181</c:v>
                </c:pt>
                <c:pt idx="474">
                  <c:v>0.20036839633352499</c:v>
                </c:pt>
                <c:pt idx="475">
                  <c:v>0.19799187327843101</c:v>
                </c:pt>
                <c:pt idx="476">
                  <c:v>0.19566048300539199</c:v>
                </c:pt>
                <c:pt idx="477">
                  <c:v>0.193441924687491</c:v>
                </c:pt>
                <c:pt idx="478">
                  <c:v>0.191244522361178</c:v>
                </c:pt>
                <c:pt idx="479">
                  <c:v>0.18909225281691999</c:v>
                </c:pt>
                <c:pt idx="480">
                  <c:v>0.18693998327266301</c:v>
                </c:pt>
                <c:pt idx="481">
                  <c:v>0.18487797929251501</c:v>
                </c:pt>
                <c:pt idx="482">
                  <c:v>0.182859697694984</c:v>
                </c:pt>
                <c:pt idx="483">
                  <c:v>0.18086539288792</c:v>
                </c:pt>
                <c:pt idx="484">
                  <c:v>0.17893737685449901</c:v>
                </c:pt>
                <c:pt idx="485">
                  <c:v>0.177054493603133</c:v>
                </c:pt>
                <c:pt idx="486">
                  <c:v>0.17517019995232799</c:v>
                </c:pt>
                <c:pt idx="487">
                  <c:v>0.17333244948301799</c:v>
                </c:pt>
                <c:pt idx="488">
                  <c:v>0.17156239818679</c:v>
                </c:pt>
                <c:pt idx="489">
                  <c:v>0.169813502882151</c:v>
                </c:pt>
                <c:pt idx="490">
                  <c:v>0.16810832996012801</c:v>
                </c:pt>
                <c:pt idx="491">
                  <c:v>0.16640597783698299</c:v>
                </c:pt>
                <c:pt idx="492">
                  <c:v>0.164768504088042</c:v>
                </c:pt>
                <c:pt idx="493">
                  <c:v>0.163156417529008</c:v>
                </c:pt>
                <c:pt idx="494">
                  <c:v>0.161562666162684</c:v>
                </c:pt>
                <c:pt idx="495">
                  <c:v>0.16001686837729301</c:v>
                </c:pt>
                <c:pt idx="496">
                  <c:v>0.15851479297451801</c:v>
                </c:pt>
                <c:pt idx="497">
                  <c:v>0.15699015118071599</c:v>
                </c:pt>
                <c:pt idx="498">
                  <c:v>0.15551064216896801</c:v>
                </c:pt>
                <c:pt idx="499">
                  <c:v>0.15407626593927701</c:v>
                </c:pt>
                <c:pt idx="500">
                  <c:v>0.15266304570117301</c:v>
                </c:pt>
                <c:pt idx="501">
                  <c:v>0.15125123586250799</c:v>
                </c:pt>
                <c:pt idx="502">
                  <c:v>0.14988314840646</c:v>
                </c:pt>
                <c:pt idx="503">
                  <c:v>0.14853903774087801</c:v>
                </c:pt>
                <c:pt idx="504">
                  <c:v>0.14719492707529699</c:v>
                </c:pt>
                <c:pt idx="505">
                  <c:v>0.14587056200186499</c:v>
                </c:pt>
                <c:pt idx="506">
                  <c:v>0.14457158411833801</c:v>
                </c:pt>
                <c:pt idx="507">
                  <c:v>0.14327119583537201</c:v>
                </c:pt>
                <c:pt idx="508">
                  <c:v>0.141993373943434</c:v>
                </c:pt>
                <c:pt idx="509">
                  <c:v>0.14073811844252401</c:v>
                </c:pt>
                <c:pt idx="510">
                  <c:v>0.13948145254217401</c:v>
                </c:pt>
                <c:pt idx="511">
                  <c:v>0.138227607440703</c:v>
                </c:pt>
                <c:pt idx="512">
                  <c:v>0.137016074322409</c:v>
                </c:pt>
                <c:pt idx="513">
                  <c:v>0.135783385212526</c:v>
                </c:pt>
                <c:pt idx="514">
                  <c:v>0.13457326249367099</c:v>
                </c:pt>
                <c:pt idx="515">
                  <c:v>0.13338429576640401</c:v>
                </c:pt>
                <c:pt idx="516">
                  <c:v>0.13219673943857599</c:v>
                </c:pt>
                <c:pt idx="517">
                  <c:v>0.13100777271131001</c:v>
                </c:pt>
                <c:pt idx="518">
                  <c:v>0.12982021638348201</c:v>
                </c:pt>
                <c:pt idx="519">
                  <c:v>0.12863266005565399</c:v>
                </c:pt>
                <c:pt idx="520">
                  <c:v>0.127466259719415</c:v>
                </c:pt>
                <c:pt idx="521">
                  <c:v>0.12630126978261499</c:v>
                </c:pt>
                <c:pt idx="522">
                  <c:v>0.12515743583740299</c:v>
                </c:pt>
                <c:pt idx="523">
                  <c:v>0.12396846911013699</c:v>
                </c:pt>
                <c:pt idx="524">
                  <c:v>0.12282604556436399</c:v>
                </c:pt>
                <c:pt idx="525">
                  <c:v>0.12170477801018</c:v>
                </c:pt>
                <c:pt idx="526">
                  <c:v>0.12056094406496801</c:v>
                </c:pt>
                <c:pt idx="527">
                  <c:v>0.11941852051919601</c:v>
                </c:pt>
                <c:pt idx="528">
                  <c:v>0.118321229755479</c:v>
                </c:pt>
                <c:pt idx="529">
                  <c:v>0.117199962201295</c:v>
                </c:pt>
                <c:pt idx="530">
                  <c:v>0.116101261038139</c:v>
                </c:pt>
                <c:pt idx="531">
                  <c:v>0.114979993483955</c:v>
                </c:pt>
                <c:pt idx="532">
                  <c:v>0.113903858711826</c:v>
                </c:pt>
                <c:pt idx="533">
                  <c:v>0.11282913433913599</c:v>
                </c:pt>
                <c:pt idx="534">
                  <c:v>0.111751589167568</c:v>
                </c:pt>
                <c:pt idx="535">
                  <c:v>0.110698020786467</c:v>
                </c:pt>
                <c:pt idx="536">
                  <c:v>0.109621886014338</c:v>
                </c:pt>
                <c:pt idx="537">
                  <c:v>0.10859088402426401</c:v>
                </c:pt>
                <c:pt idx="538">
                  <c:v>0.107537315643163</c:v>
                </c:pt>
                <c:pt idx="539">
                  <c:v>0.10650631365309</c:v>
                </c:pt>
                <c:pt idx="540">
                  <c:v>0.105497878054043</c:v>
                </c:pt>
                <c:pt idx="541">
                  <c:v>0.10446687606397</c:v>
                </c:pt>
                <c:pt idx="542">
                  <c:v>0.103479596456512</c:v>
                </c:pt>
                <c:pt idx="543">
                  <c:v>0.10247116085746601</c:v>
                </c:pt>
                <c:pt idx="544">
                  <c:v>0.101485291649448</c:v>
                </c:pt>
                <c:pt idx="545">
                  <c:v>0.100475445650963</c:v>
                </c:pt>
                <c:pt idx="546">
                  <c:v>9.9533298825560404E-2</c:v>
                </c:pt>
                <c:pt idx="547">
                  <c:v>9.8569996008569402E-2</c:v>
                </c:pt>
                <c:pt idx="548">
                  <c:v>9.7606693191578595E-2</c:v>
                </c:pt>
                <c:pt idx="549">
                  <c:v>9.6641979975148506E-2</c:v>
                </c:pt>
                <c:pt idx="550">
                  <c:v>9.5723809940212998E-2</c:v>
                </c:pt>
                <c:pt idx="551">
                  <c:v>9.4826795896865698E-2</c:v>
                </c:pt>
                <c:pt idx="552">
                  <c:v>9.3929781853518399E-2</c:v>
                </c:pt>
                <c:pt idx="553">
                  <c:v>9.3055334201198797E-2</c:v>
                </c:pt>
                <c:pt idx="554">
                  <c:v>9.2159730557291195E-2</c:v>
                </c:pt>
                <c:pt idx="555">
                  <c:v>9.1285282904971607E-2</c:v>
                </c:pt>
                <c:pt idx="556">
                  <c:v>9.0410835252652005E-2</c:v>
                </c:pt>
                <c:pt idx="557">
                  <c:v>8.9558953991359699E-2</c:v>
                </c:pt>
                <c:pt idx="558">
                  <c:v>8.8707072730067907E-2</c:v>
                </c:pt>
                <c:pt idx="559">
                  <c:v>8.7877757859803202E-2</c:v>
                </c:pt>
                <c:pt idx="560">
                  <c:v>8.7069598981127205E-2</c:v>
                </c:pt>
                <c:pt idx="561">
                  <c:v>8.6241694510302405E-2</c:v>
                </c:pt>
                <c:pt idx="562">
                  <c:v>8.5434946031065495E-2</c:v>
                </c:pt>
                <c:pt idx="563">
                  <c:v>8.4649353543416794E-2</c:v>
                </c:pt>
                <c:pt idx="564">
                  <c:v>8.3865171455207693E-2</c:v>
                </c:pt>
                <c:pt idx="565">
                  <c:v>8.3080989366998606E-2</c:v>
                </c:pt>
                <c:pt idx="566">
                  <c:v>8.2295396879349794E-2</c:v>
                </c:pt>
                <c:pt idx="567">
                  <c:v>8.15549371737566E-2</c:v>
                </c:pt>
                <c:pt idx="568">
                  <c:v>8.0815887867603103E-2</c:v>
                </c:pt>
                <c:pt idx="569">
                  <c:v>8.0075428162009799E-2</c:v>
                </c:pt>
                <c:pt idx="570">
                  <c:v>7.93589452468835E-2</c:v>
                </c:pt>
                <c:pt idx="571">
                  <c:v>7.8618485541290306E-2</c:v>
                </c:pt>
                <c:pt idx="572">
                  <c:v>7.7923158617751995E-2</c:v>
                </c:pt>
                <c:pt idx="573">
                  <c:v>7.7206675702625599E-2</c:v>
                </c:pt>
                <c:pt idx="574">
                  <c:v>7.6535325569554294E-2</c:v>
                </c:pt>
                <c:pt idx="575">
                  <c:v>7.5883721028632403E-2</c:v>
                </c:pt>
                <c:pt idx="576">
                  <c:v>7.5188394105094203E-2</c:v>
                </c:pt>
                <c:pt idx="577">
                  <c:v>7.45156335725842E-2</c:v>
                </c:pt>
                <c:pt idx="578">
                  <c:v>7.3844283439512895E-2</c:v>
                </c:pt>
                <c:pt idx="579">
                  <c:v>7.3192678898590893E-2</c:v>
                </c:pt>
                <c:pt idx="580">
                  <c:v>7.2543895156547397E-2</c:v>
                </c:pt>
                <c:pt idx="581">
                  <c:v>7.1916267406091805E-2</c:v>
                </c:pt>
                <c:pt idx="582">
                  <c:v>7.1311206046664605E-2</c:v>
                </c:pt>
                <c:pt idx="583">
                  <c:v>7.0682167896769899E-2</c:v>
                </c:pt>
                <c:pt idx="584">
                  <c:v>7.0078516936781396E-2</c:v>
                </c:pt>
                <c:pt idx="585">
                  <c:v>6.9473455577354098E-2</c:v>
                </c:pt>
                <c:pt idx="586">
                  <c:v>6.8889550209514899E-2</c:v>
                </c:pt>
                <c:pt idx="587">
                  <c:v>6.8284488850087199E-2</c:v>
                </c:pt>
                <c:pt idx="588">
                  <c:v>6.7724560272714895E-2</c:v>
                </c:pt>
                <c:pt idx="589">
                  <c:v>6.7140654904875294E-2</c:v>
                </c:pt>
                <c:pt idx="590">
                  <c:v>6.6579315928063904E-2</c:v>
                </c:pt>
                <c:pt idx="591">
                  <c:v>6.6041953741718798E-2</c:v>
                </c:pt>
                <c:pt idx="592">
                  <c:v>6.5525747546962401E-2</c:v>
                </c:pt>
                <c:pt idx="593">
                  <c:v>6.4967229369029295E-2</c:v>
                </c:pt>
                <c:pt idx="594">
                  <c:v>6.44284567832452E-2</c:v>
                </c:pt>
                <c:pt idx="595">
                  <c:v>6.3934816979516501E-2</c:v>
                </c:pt>
                <c:pt idx="596">
                  <c:v>6.3397454793172006E-2</c:v>
                </c:pt>
                <c:pt idx="597">
                  <c:v>6.2903814989442905E-2</c:v>
                </c:pt>
                <c:pt idx="598">
                  <c:v>6.2387608794686397E-2</c:v>
                </c:pt>
                <c:pt idx="599">
                  <c:v>6.1917945781424698E-2</c:v>
                </c:pt>
                <c:pt idx="600">
                  <c:v>6.1424305977696103E-2</c:v>
                </c:pt>
                <c:pt idx="601">
                  <c:v>6.0932076573406102E-2</c:v>
                </c:pt>
                <c:pt idx="602">
                  <c:v>6.0459592761266001E-2</c:v>
                </c:pt>
                <c:pt idx="603">
                  <c:v>6.0033652130619501E-2</c:v>
                </c:pt>
                <c:pt idx="604">
                  <c:v>5.9563989117357802E-2</c:v>
                </c:pt>
                <c:pt idx="605">
                  <c:v>5.9094326104095603E-2</c:v>
                </c:pt>
                <c:pt idx="606">
                  <c:v>5.86444086829827E-2</c:v>
                </c:pt>
                <c:pt idx="607">
                  <c:v>5.8195901661309599E-2</c:v>
                </c:pt>
                <c:pt idx="608">
                  <c:v>5.77473946396359E-2</c:v>
                </c:pt>
                <c:pt idx="609">
                  <c:v>5.73454307994564E-2</c:v>
                </c:pt>
                <c:pt idx="610">
                  <c:v>5.6919490168810503E-2</c:v>
                </c:pt>
                <c:pt idx="611">
                  <c:v>5.6493549538164503E-2</c:v>
                </c:pt>
                <c:pt idx="612">
                  <c:v>5.6088764899106802E-2</c:v>
                </c:pt>
                <c:pt idx="613">
                  <c:v>5.5686801058927801E-2</c:v>
                </c:pt>
                <c:pt idx="614">
                  <c:v>5.5282016419870003E-2</c:v>
                </c:pt>
                <c:pt idx="615">
                  <c:v>5.4878642180251701E-2</c:v>
                </c:pt>
                <c:pt idx="616">
                  <c:v>5.4497834331660798E-2</c:v>
                </c:pt>
                <c:pt idx="617">
                  <c:v>5.4117026483069902E-2</c:v>
                </c:pt>
                <c:pt idx="618">
                  <c:v>5.3691085852423999E-2</c:v>
                </c:pt>
                <c:pt idx="619">
                  <c:v>5.3308867604393899E-2</c:v>
                </c:pt>
                <c:pt idx="620">
                  <c:v>5.2950626146830798E-2</c:v>
                </c:pt>
                <c:pt idx="621">
                  <c:v>5.2613540680856198E-2</c:v>
                </c:pt>
                <c:pt idx="622">
                  <c:v>5.2255299223293E-2</c:v>
                </c:pt>
                <c:pt idx="623">
                  <c:v>5.1874491374702097E-2</c:v>
                </c:pt>
                <c:pt idx="624">
                  <c:v>5.1538816308166702E-2</c:v>
                </c:pt>
                <c:pt idx="625">
                  <c:v>5.1180574850603601E-2</c:v>
                </c:pt>
                <c:pt idx="626">
                  <c:v>5.0820922993600602E-2</c:v>
                </c:pt>
                <c:pt idx="627">
                  <c:v>5.0485247927065199E-2</c:v>
                </c:pt>
                <c:pt idx="628">
                  <c:v>5.0148162461090599E-2</c:v>
                </c:pt>
                <c:pt idx="629">
                  <c:v>4.9833643386143399E-2</c:v>
                </c:pt>
                <c:pt idx="630">
                  <c:v>4.9475401928580097E-2</c:v>
                </c:pt>
                <c:pt idx="631">
                  <c:v>4.9138316462605101E-2</c:v>
                </c:pt>
                <c:pt idx="632">
                  <c:v>4.8826618186536698E-2</c:v>
                </c:pt>
                <c:pt idx="633">
                  <c:v>4.8534665502617001E-2</c:v>
                </c:pt>
                <c:pt idx="634">
                  <c:v>4.8220146427669697E-2</c:v>
                </c:pt>
                <c:pt idx="635">
                  <c:v>4.7929604143189301E-2</c:v>
                </c:pt>
                <c:pt idx="636">
                  <c:v>4.7615085068241997E-2</c:v>
                </c:pt>
                <c:pt idx="637">
                  <c:v>4.7279410001706497E-2</c:v>
                </c:pt>
                <c:pt idx="638">
                  <c:v>4.6987457317787001E-2</c:v>
                </c:pt>
                <c:pt idx="639">
                  <c:v>4.6695504633867402E-2</c:v>
                </c:pt>
                <c:pt idx="640">
                  <c:v>4.6404962349386999E-2</c:v>
                </c:pt>
                <c:pt idx="641">
                  <c:v>4.61144200649065E-2</c:v>
                </c:pt>
                <c:pt idx="642">
                  <c:v>4.58210569815478E-2</c:v>
                </c:pt>
                <c:pt idx="643">
                  <c:v>4.5530514697067398E-2</c:v>
                </c:pt>
                <c:pt idx="644">
                  <c:v>4.5239972412586898E-2</c:v>
                </c:pt>
                <c:pt idx="645">
                  <c:v>4.4970586119694601E-2</c:v>
                </c:pt>
                <c:pt idx="646">
                  <c:v>4.4701199826802797E-2</c:v>
                </c:pt>
                <c:pt idx="647">
                  <c:v>4.4433223933350197E-2</c:v>
                </c:pt>
                <c:pt idx="648">
                  <c:v>4.4162427241018598E-2</c:v>
                </c:pt>
                <c:pt idx="649">
                  <c:v>4.38718849565383E-2</c:v>
                </c:pt>
                <c:pt idx="650">
                  <c:v>4.3602498663646398E-2</c:v>
                </c:pt>
                <c:pt idx="651">
                  <c:v>4.3378245152809497E-2</c:v>
                </c:pt>
                <c:pt idx="652">
                  <c:v>4.3086292468889897E-2</c:v>
                </c:pt>
                <c:pt idx="653">
                  <c:v>4.2839472567025402E-2</c:v>
                </c:pt>
                <c:pt idx="654">
                  <c:v>4.2548930282544903E-2</c:v>
                </c:pt>
                <c:pt idx="655">
                  <c:v>4.2324676771708203E-2</c:v>
                </c:pt>
                <c:pt idx="656">
                  <c:v>4.2055290478816301E-2</c:v>
                </c:pt>
                <c:pt idx="657">
                  <c:v>4.1808470576951702E-2</c:v>
                </c:pt>
                <c:pt idx="658">
                  <c:v>4.15630610745268E-2</c:v>
                </c:pt>
                <c:pt idx="659">
                  <c:v>4.1316241172662201E-2</c:v>
                </c:pt>
                <c:pt idx="660">
                  <c:v>4.1069421270798198E-2</c:v>
                </c:pt>
                <c:pt idx="661">
                  <c:v>4.0822601368933599E-2</c:v>
                </c:pt>
                <c:pt idx="662">
                  <c:v>4.0599758257535902E-2</c:v>
                </c:pt>
                <c:pt idx="663">
                  <c:v>4.0352938355671802E-2</c:v>
                </c:pt>
                <c:pt idx="664">
                  <c:v>4.0106118453807203E-2</c:v>
                </c:pt>
                <c:pt idx="665">
                  <c:v>3.9859298551942701E-2</c:v>
                </c:pt>
                <c:pt idx="666">
                  <c:v>3.96350450411058E-2</c:v>
                </c:pt>
                <c:pt idx="667">
                  <c:v>3.9410791530268899E-2</c:v>
                </c:pt>
                <c:pt idx="668">
                  <c:v>3.9163971628404903E-2</c:v>
                </c:pt>
                <c:pt idx="669">
                  <c:v>3.8941128517007297E-2</c:v>
                </c:pt>
                <c:pt idx="670">
                  <c:v>3.8715464606731198E-2</c:v>
                </c:pt>
                <c:pt idx="671">
                  <c:v>3.8491211095894401E-2</c:v>
                </c:pt>
                <c:pt idx="672">
                  <c:v>3.8245801593468999E-2</c:v>
                </c:pt>
                <c:pt idx="673">
                  <c:v>3.8042704074220703E-2</c:v>
                </c:pt>
                <c:pt idx="674">
                  <c:v>3.7819860962823103E-2</c:v>
                </c:pt>
                <c:pt idx="675">
                  <c:v>3.7616763443574799E-2</c:v>
                </c:pt>
                <c:pt idx="676">
                  <c:v>3.7393920332177102E-2</c:v>
                </c:pt>
                <c:pt idx="677">
                  <c:v>3.7168256421901101E-2</c:v>
                </c:pt>
                <c:pt idx="678">
                  <c:v>3.6966569302092099E-2</c:v>
                </c:pt>
                <c:pt idx="679">
                  <c:v>3.6742315791255198E-2</c:v>
                </c:pt>
                <c:pt idx="680">
                  <c:v>3.6519472679857598E-2</c:v>
                </c:pt>
                <c:pt idx="681">
                  <c:v>3.6316375160609399E-2</c:v>
                </c:pt>
                <c:pt idx="682">
                  <c:v>3.61146880407998E-2</c:v>
                </c:pt>
                <c:pt idx="683">
                  <c:v>3.5891844929402103E-2</c:v>
                </c:pt>
                <c:pt idx="684">
                  <c:v>3.56887474101538E-2</c:v>
                </c:pt>
                <c:pt idx="685">
                  <c:v>3.5487060290344798E-2</c:v>
                </c:pt>
                <c:pt idx="686">
                  <c:v>3.5262806779507903E-2</c:v>
                </c:pt>
                <c:pt idx="687">
                  <c:v>3.50836860507261E-2</c:v>
                </c:pt>
                <c:pt idx="688">
                  <c:v>3.4881998930917001E-2</c:v>
                </c:pt>
                <c:pt idx="689">
                  <c:v>3.4680311811107999E-2</c:v>
                </c:pt>
                <c:pt idx="690">
                  <c:v>3.4478624691298802E-2</c:v>
                </c:pt>
                <c:pt idx="691">
                  <c:v>3.4276937571489301E-2</c:v>
                </c:pt>
                <c:pt idx="692">
                  <c:v>3.4075250451680097E-2</c:v>
                </c:pt>
                <c:pt idx="693">
                  <c:v>3.38961297228988E-2</c:v>
                </c:pt>
                <c:pt idx="694">
                  <c:v>3.3717008994116997E-2</c:v>
                </c:pt>
                <c:pt idx="695">
                  <c:v>3.35139114748687E-2</c:v>
                </c:pt>
                <c:pt idx="696">
                  <c:v>3.3334790746086897E-2</c:v>
                </c:pt>
                <c:pt idx="697">
                  <c:v>3.3133103626277902E-2</c:v>
                </c:pt>
                <c:pt idx="698">
                  <c:v>3.2932826905907903E-2</c:v>
                </c:pt>
                <c:pt idx="699">
                  <c:v>3.2753706177126099E-2</c:v>
                </c:pt>
                <c:pt idx="700">
                  <c:v>3.2550608657877803E-2</c:v>
                </c:pt>
                <c:pt idx="701">
                  <c:v>3.2348921538068801E-2</c:v>
                </c:pt>
                <c:pt idx="702">
                  <c:v>3.21698008092869E-2</c:v>
                </c:pt>
                <c:pt idx="703">
                  <c:v>3.1968113689477801E-2</c:v>
                </c:pt>
                <c:pt idx="704">
                  <c:v>3.1811559351723799E-2</c:v>
                </c:pt>
                <c:pt idx="705">
                  <c:v>3.1632438622942398E-2</c:v>
                </c:pt>
                <c:pt idx="706">
                  <c:v>3.1429341103693699E-2</c:v>
                </c:pt>
                <c:pt idx="707">
                  <c:v>3.12276539838846E-2</c:v>
                </c:pt>
                <c:pt idx="708">
                  <c:v>3.1048533255103299E-2</c:v>
                </c:pt>
                <c:pt idx="709">
                  <c:v>3.08468461352936E-2</c:v>
                </c:pt>
                <c:pt idx="710">
                  <c:v>3.0690291797539598E-2</c:v>
                </c:pt>
                <c:pt idx="711">
                  <c:v>3.0532327060346798E-2</c:v>
                </c:pt>
                <c:pt idx="712">
                  <c:v>3.03320503399764E-2</c:v>
                </c:pt>
                <c:pt idx="713">
                  <c:v>3.01529296111951E-2</c:v>
                </c:pt>
                <c:pt idx="714">
                  <c:v>2.99738088824133E-2</c:v>
                </c:pt>
                <c:pt idx="715">
                  <c:v>2.9793277754192798E-2</c:v>
                </c:pt>
                <c:pt idx="716">
                  <c:v>2.9614157025410901E-2</c:v>
                </c:pt>
                <c:pt idx="717">
                  <c:v>2.94576026876569E-2</c:v>
                </c:pt>
                <c:pt idx="718">
                  <c:v>2.9278481958875498E-2</c:v>
                </c:pt>
                <c:pt idx="719">
                  <c:v>2.9099361230093702E-2</c:v>
                </c:pt>
                <c:pt idx="720">
                  <c:v>2.8920240501312401E-2</c:v>
                </c:pt>
                <c:pt idx="721">
                  <c:v>2.8762275764119199E-2</c:v>
                </c:pt>
                <c:pt idx="722">
                  <c:v>2.8583155035337302E-2</c:v>
                </c:pt>
                <c:pt idx="723">
                  <c:v>2.84040343065559E-2</c:v>
                </c:pt>
                <c:pt idx="724">
                  <c:v>2.82249135777741E-2</c:v>
                </c:pt>
                <c:pt idx="725">
                  <c:v>2.80457928489928E-2</c:v>
                </c:pt>
                <c:pt idx="726">
                  <c:v>2.7887828111799601E-2</c:v>
                </c:pt>
                <c:pt idx="727">
                  <c:v>2.7731273774045499E-2</c:v>
                </c:pt>
                <c:pt idx="728">
                  <c:v>2.7573309036852199E-2</c:v>
                </c:pt>
                <c:pt idx="729">
                  <c:v>2.7394188308070399E-2</c:v>
                </c:pt>
                <c:pt idx="730">
                  <c:v>2.72376339703168E-2</c:v>
                </c:pt>
                <c:pt idx="731">
                  <c:v>2.7058513241535E-2</c:v>
                </c:pt>
                <c:pt idx="732">
                  <c:v>2.6901958903780901E-2</c:v>
                </c:pt>
                <c:pt idx="733">
                  <c:v>2.67214277755604E-2</c:v>
                </c:pt>
                <c:pt idx="734">
                  <c:v>2.6566283837245502E-2</c:v>
                </c:pt>
                <c:pt idx="735">
                  <c:v>2.6387163108463701E-2</c:v>
                </c:pt>
                <c:pt idx="736">
                  <c:v>2.6229198371270399E-2</c:v>
                </c:pt>
                <c:pt idx="737">
                  <c:v>2.6093800025104901E-2</c:v>
                </c:pt>
                <c:pt idx="738">
                  <c:v>2.59146792963235E-2</c:v>
                </c:pt>
                <c:pt idx="739">
                  <c:v>2.57806913495973E-2</c:v>
                </c:pt>
                <c:pt idx="740">
                  <c:v>2.56015706208154E-2</c:v>
                </c:pt>
                <c:pt idx="741">
                  <c:v>2.54224498920336E-2</c:v>
                </c:pt>
                <c:pt idx="742">
                  <c:v>2.5287051545868099E-2</c:v>
                </c:pt>
                <c:pt idx="743">
                  <c:v>2.5130497208114E-2</c:v>
                </c:pt>
                <c:pt idx="744">
                  <c:v>2.49725324709207E-2</c:v>
                </c:pt>
                <c:pt idx="745">
                  <c:v>2.4817388532606299E-2</c:v>
                </c:pt>
                <c:pt idx="746">
                  <c:v>2.4638267803824498E-2</c:v>
                </c:pt>
                <c:pt idx="747">
                  <c:v>2.4502869457659001E-2</c:v>
                </c:pt>
                <c:pt idx="748">
                  <c:v>2.4346315119904899E-2</c:v>
                </c:pt>
                <c:pt idx="749">
                  <c:v>2.4188350382711599E-2</c:v>
                </c:pt>
                <c:pt idx="750">
                  <c:v>2.4033206444397201E-2</c:v>
                </c:pt>
                <c:pt idx="751">
                  <c:v>2.3854085715615401E-2</c:v>
                </c:pt>
                <c:pt idx="752">
                  <c:v>2.37186873694499E-2</c:v>
                </c:pt>
                <c:pt idx="753">
                  <c:v>2.35607226322566E-2</c:v>
                </c:pt>
                <c:pt idx="754">
                  <c:v>2.3404168294502498E-2</c:v>
                </c:pt>
                <c:pt idx="755">
                  <c:v>2.32476139567485E-2</c:v>
                </c:pt>
                <c:pt idx="756">
                  <c:v>2.3091059618994401E-2</c:v>
                </c:pt>
                <c:pt idx="757">
                  <c:v>2.2933094881801199E-2</c:v>
                </c:pt>
                <c:pt idx="758">
                  <c:v>2.2800517334513899E-2</c:v>
                </c:pt>
                <c:pt idx="759">
                  <c:v>2.26425525973207E-2</c:v>
                </c:pt>
                <c:pt idx="760">
                  <c:v>2.2485998259567101E-2</c:v>
                </c:pt>
                <c:pt idx="761">
                  <c:v>2.2350599913401201E-2</c:v>
                </c:pt>
                <c:pt idx="762">
                  <c:v>2.2194045575647501E-2</c:v>
                </c:pt>
                <c:pt idx="763">
                  <c:v>2.2037491237893399E-2</c:v>
                </c:pt>
                <c:pt idx="764">
                  <c:v>2.18795265007002E-2</c:v>
                </c:pt>
                <c:pt idx="765">
                  <c:v>2.17455385539739E-2</c:v>
                </c:pt>
                <c:pt idx="766">
                  <c:v>2.16115506072476E-2</c:v>
                </c:pt>
                <c:pt idx="767">
                  <c:v>2.1476152261081599E-2</c:v>
                </c:pt>
                <c:pt idx="768">
                  <c:v>2.1297031532300201E-2</c:v>
                </c:pt>
                <c:pt idx="769">
                  <c:v>2.11856099766011E-2</c:v>
                </c:pt>
                <c:pt idx="770">
                  <c:v>2.1027645239407901E-2</c:v>
                </c:pt>
                <c:pt idx="771">
                  <c:v>2.0893657292681601E-2</c:v>
                </c:pt>
                <c:pt idx="772">
                  <c:v>2.0737102954927498E-2</c:v>
                </c:pt>
                <c:pt idx="773">
                  <c:v>2.0579138217734699E-2</c:v>
                </c:pt>
                <c:pt idx="774">
                  <c:v>2.04225838799806E-2</c:v>
                </c:pt>
                <c:pt idx="775">
                  <c:v>2.02885959332543E-2</c:v>
                </c:pt>
                <c:pt idx="776">
                  <c:v>2.0132041595500201E-2</c:v>
                </c:pt>
                <c:pt idx="777">
                  <c:v>2.00206200398012E-2</c:v>
                </c:pt>
                <c:pt idx="778">
                  <c:v>1.9840088911580601E-2</c:v>
                </c:pt>
                <c:pt idx="779">
                  <c:v>1.9683534573826499E-2</c:v>
                </c:pt>
                <c:pt idx="780">
                  <c:v>1.95255698366333E-2</c:v>
                </c:pt>
                <c:pt idx="781">
                  <c:v>1.9391581889907E-2</c:v>
                </c:pt>
                <c:pt idx="782">
                  <c:v>1.9235027552152902E-2</c:v>
                </c:pt>
                <c:pt idx="783">
                  <c:v>1.9055906823371101E-2</c:v>
                </c:pt>
                <c:pt idx="784">
                  <c:v>1.8943074868233298E-2</c:v>
                </c:pt>
                <c:pt idx="785">
                  <c:v>1.8809086921506998E-2</c:v>
                </c:pt>
                <c:pt idx="786">
                  <c:v>1.8673688575341501E-2</c:v>
                </c:pt>
                <c:pt idx="787">
                  <c:v>1.8517134237587399E-2</c:v>
                </c:pt>
                <c:pt idx="788">
                  <c:v>1.8383146290861099E-2</c:v>
                </c:pt>
                <c:pt idx="789">
                  <c:v>1.8226591953107101E-2</c:v>
                </c:pt>
                <c:pt idx="790">
                  <c:v>1.80926040063807E-2</c:v>
                </c:pt>
                <c:pt idx="791">
                  <c:v>1.79346392691874E-2</c:v>
                </c:pt>
                <c:pt idx="792">
                  <c:v>1.7799240923021899E-2</c:v>
                </c:pt>
                <c:pt idx="793">
                  <c:v>1.7666663375734699E-2</c:v>
                </c:pt>
                <c:pt idx="794">
                  <c:v>1.7531265029568699E-2</c:v>
                </c:pt>
                <c:pt idx="795">
                  <c:v>1.73733002923755E-2</c:v>
                </c:pt>
                <c:pt idx="796">
                  <c:v>1.7218156354061102E-2</c:v>
                </c:pt>
                <c:pt idx="797">
                  <c:v>1.71053243989229E-2</c:v>
                </c:pt>
                <c:pt idx="798">
                  <c:v>1.6971336452196499E-2</c:v>
                </c:pt>
                <c:pt idx="799">
                  <c:v>1.6835938106031002E-2</c:v>
                </c:pt>
                <c:pt idx="800">
                  <c:v>1.6677973368837799E-2</c:v>
                </c:pt>
                <c:pt idx="801">
                  <c:v>1.6545395821550599E-2</c:v>
                </c:pt>
                <c:pt idx="802">
                  <c:v>1.6409997475385098E-2</c:v>
                </c:pt>
                <c:pt idx="803">
                  <c:v>1.62520327381919E-2</c:v>
                </c:pt>
                <c:pt idx="804">
                  <c:v>1.6119455190904599E-2</c:v>
                </c:pt>
                <c:pt idx="805">
                  <c:v>1.5984056844738699E-2</c:v>
                </c:pt>
                <c:pt idx="806">
                  <c:v>1.5850068898012298E-2</c:v>
                </c:pt>
                <c:pt idx="807">
                  <c:v>1.5692104160819099E-2</c:v>
                </c:pt>
                <c:pt idx="808">
                  <c:v>1.5535549823065001E-2</c:v>
                </c:pt>
                <c:pt idx="809">
                  <c:v>1.54241282673664E-2</c:v>
                </c:pt>
                <c:pt idx="810">
                  <c:v>1.52661635301732E-2</c:v>
                </c:pt>
                <c:pt idx="811">
                  <c:v>1.51335859828861E-2</c:v>
                </c:pt>
                <c:pt idx="812">
                  <c:v>1.49756212456927E-2</c:v>
                </c:pt>
                <c:pt idx="813">
                  <c:v>1.4840222899527199E-2</c:v>
                </c:pt>
                <c:pt idx="814">
                  <c:v>1.4706234952800899E-2</c:v>
                </c:pt>
                <c:pt idx="815">
                  <c:v>1.4549680615046801E-2</c:v>
                </c:pt>
                <c:pt idx="816">
                  <c:v>1.43931262772927E-2</c:v>
                </c:pt>
                <c:pt idx="817">
                  <c:v>1.42802943221551E-2</c:v>
                </c:pt>
                <c:pt idx="818">
                  <c:v>1.4144895975989001E-2</c:v>
                </c:pt>
                <c:pt idx="819">
                  <c:v>1.3989752037674601E-2</c:v>
                </c:pt>
                <c:pt idx="820">
                  <c:v>1.38543536915086E-2</c:v>
                </c:pt>
                <c:pt idx="821">
                  <c:v>1.3718955345343099E-2</c:v>
                </c:pt>
                <c:pt idx="822">
                  <c:v>1.3607533789644501E-2</c:v>
                </c:pt>
                <c:pt idx="823">
                  <c:v>1.34509794518904E-2</c:v>
                </c:pt>
                <c:pt idx="824">
                  <c:v>1.33395578961919E-2</c:v>
                </c:pt>
                <c:pt idx="825">
                  <c:v>1.3181593158998599E-2</c:v>
                </c:pt>
                <c:pt idx="826">
                  <c:v>1.30250388212445E-2</c:v>
                </c:pt>
                <c:pt idx="827">
                  <c:v>1.28684844834904E-2</c:v>
                </c:pt>
                <c:pt idx="828">
                  <c:v>1.27556525283522E-2</c:v>
                </c:pt>
                <c:pt idx="829">
                  <c:v>1.2621664581625801E-2</c:v>
                </c:pt>
                <c:pt idx="830">
                  <c:v>1.24862662354603E-2</c:v>
                </c:pt>
                <c:pt idx="831">
                  <c:v>1.23748446797618E-2</c:v>
                </c:pt>
                <c:pt idx="832">
                  <c:v>1.2195723950979899E-2</c:v>
                </c:pt>
                <c:pt idx="833">
                  <c:v>1.20603256048144E-2</c:v>
                </c:pt>
                <c:pt idx="834">
                  <c:v>1.1926337658088201E-2</c:v>
                </c:pt>
                <c:pt idx="835">
                  <c:v>1.17697833203341E-2</c:v>
                </c:pt>
                <c:pt idx="836">
                  <c:v>1.1635795373607699E-2</c:v>
                </c:pt>
                <c:pt idx="837">
                  <c:v>1.15003970274422E-2</c:v>
                </c:pt>
                <c:pt idx="838">
                  <c:v>1.13649986812762E-2</c:v>
                </c:pt>
                <c:pt idx="839">
                  <c:v>1.12098547429618E-2</c:v>
                </c:pt>
                <c:pt idx="840">
                  <c:v>1.1074456396795799E-2</c:v>
                </c:pt>
                <c:pt idx="841">
                  <c:v>1.09179020590422E-2</c:v>
                </c:pt>
                <c:pt idx="842">
                  <c:v>1.07839141123154E-2</c:v>
                </c:pt>
                <c:pt idx="843">
                  <c:v>1.0648515766149899E-2</c:v>
                </c:pt>
                <c:pt idx="844">
                  <c:v>1.0491961428395801E-2</c:v>
                </c:pt>
                <c:pt idx="845">
                  <c:v>1.03579734816694E-2</c:v>
                </c:pt>
                <c:pt idx="846">
                  <c:v>1.0222575135504E-2</c:v>
                </c:pt>
                <c:pt idx="847">
                  <c:v>1.0067431197188999E-2</c:v>
                </c:pt>
                <c:pt idx="848">
                  <c:v>9.9320328510235107E-3</c:v>
                </c:pt>
                <c:pt idx="849">
                  <c:v>9.7966345048580202E-3</c:v>
                </c:pt>
                <c:pt idx="850">
                  <c:v>9.6400801671039406E-3</c:v>
                </c:pt>
                <c:pt idx="851">
                  <c:v>9.5060922203775693E-3</c:v>
                </c:pt>
                <c:pt idx="852">
                  <c:v>9.3721042736513195E-3</c:v>
                </c:pt>
                <c:pt idx="853">
                  <c:v>9.2141395364579992E-3</c:v>
                </c:pt>
                <c:pt idx="854">
                  <c:v>9.0787411902925001E-3</c:v>
                </c:pt>
                <c:pt idx="855">
                  <c:v>8.9221868525384308E-3</c:v>
                </c:pt>
                <c:pt idx="856">
                  <c:v>8.7881989058121706E-3</c:v>
                </c:pt>
                <c:pt idx="857">
                  <c:v>8.6528005596461302E-3</c:v>
                </c:pt>
                <c:pt idx="858">
                  <c:v>8.4976566213317301E-3</c:v>
                </c:pt>
                <c:pt idx="859">
                  <c:v>8.3622582751662396E-3</c:v>
                </c:pt>
                <c:pt idx="860">
                  <c:v>8.2268599290001906E-3</c:v>
                </c:pt>
                <c:pt idx="861">
                  <c:v>8.0717159906857905E-3</c:v>
                </c:pt>
                <c:pt idx="862">
                  <c:v>7.9363176445198507E-3</c:v>
                </c:pt>
                <c:pt idx="863">
                  <c:v>7.8023296977934899E-3</c:v>
                </c:pt>
                <c:pt idx="864">
                  <c:v>7.6669313516279898E-3</c:v>
                </c:pt>
                <c:pt idx="865">
                  <c:v>7.5103770138739197E-3</c:v>
                </c:pt>
                <c:pt idx="866">
                  <c:v>7.3763890671475502E-3</c:v>
                </c:pt>
                <c:pt idx="867">
                  <c:v>7.2409907209820597E-3</c:v>
                </c:pt>
                <c:pt idx="868">
                  <c:v>7.0844363832279801E-3</c:v>
                </c:pt>
                <c:pt idx="869">
                  <c:v>6.9278820454738996E-3</c:v>
                </c:pt>
                <c:pt idx="870">
                  <c:v>6.7924836993083996E-3</c:v>
                </c:pt>
                <c:pt idx="871">
                  <c:v>6.6584957525820396E-3</c:v>
                </c:pt>
                <c:pt idx="872">
                  <c:v>6.5245078058556701E-3</c:v>
                </c:pt>
                <c:pt idx="873">
                  <c:v>6.3665430686624704E-3</c:v>
                </c:pt>
                <c:pt idx="874">
                  <c:v>6.2339655213753398E-3</c:v>
                </c:pt>
                <c:pt idx="875">
                  <c:v>6.0985671752092898E-3</c:v>
                </c:pt>
                <c:pt idx="876">
                  <c:v>5.9645792284829299E-3</c:v>
                </c:pt>
                <c:pt idx="877">
                  <c:v>5.8291808823174298E-3</c:v>
                </c:pt>
                <c:pt idx="878">
                  <c:v>5.6937825361519402E-3</c:v>
                </c:pt>
                <c:pt idx="879">
                  <c:v>5.5386385978371004E-3</c:v>
                </c:pt>
                <c:pt idx="880">
                  <c:v>5.3806738606437801E-3</c:v>
                </c:pt>
                <c:pt idx="881">
                  <c:v>5.2452755144782896E-3</c:v>
                </c:pt>
                <c:pt idx="882">
                  <c:v>5.1126979671911599E-3</c:v>
                </c:pt>
                <c:pt idx="883">
                  <c:v>4.9547332299978396E-3</c:v>
                </c:pt>
                <c:pt idx="884">
                  <c:v>4.8433116742992999E-3</c:v>
                </c:pt>
                <c:pt idx="885">
                  <c:v>4.7079133281333601E-3</c:v>
                </c:pt>
                <c:pt idx="886">
                  <c:v>4.5513589903797298E-3</c:v>
                </c:pt>
                <c:pt idx="887">
                  <c:v>4.3948046526256501E-3</c:v>
                </c:pt>
                <c:pt idx="888">
                  <c:v>4.2382503148715696E-3</c:v>
                </c:pt>
                <c:pt idx="889">
                  <c:v>4.10285196870608E-3</c:v>
                </c:pt>
                <c:pt idx="890">
                  <c:v>3.9688640219797096E-3</c:v>
                </c:pt>
                <c:pt idx="891">
                  <c:v>3.81230968422563E-3</c:v>
                </c:pt>
                <c:pt idx="892">
                  <c:v>3.6769113380601399E-3</c:v>
                </c:pt>
                <c:pt idx="893">
                  <c:v>3.4977906092783502E-3</c:v>
                </c:pt>
                <c:pt idx="894">
                  <c:v>3.3638026625519798E-3</c:v>
                </c:pt>
                <c:pt idx="895">
                  <c:v>3.2284043163864902E-3</c:v>
                </c:pt>
                <c:pt idx="896">
                  <c:v>3.1169827606873902E-3</c:v>
                </c:pt>
                <c:pt idx="897">
                  <c:v>2.9815844145219001E-3</c:v>
                </c:pt>
                <c:pt idx="898">
                  <c:v>2.8024636857401099E-3</c:v>
                </c:pt>
                <c:pt idx="899">
                  <c:v>2.66847573901374E-3</c:v>
                </c:pt>
                <c:pt idx="900">
                  <c:v>2.5330773928482499E-3</c:v>
                </c:pt>
                <c:pt idx="901">
                  <c:v>2.3765230550941699E-3</c:v>
                </c:pt>
                <c:pt idx="902">
                  <c:v>2.2425351083677999E-3</c:v>
                </c:pt>
                <c:pt idx="903">
                  <c:v>2.0859807706137298E-3</c:v>
                </c:pt>
                <c:pt idx="904">
                  <c:v>1.9280160334205201E-3</c:v>
                </c:pt>
                <c:pt idx="905">
                  <c:v>1.7940280866941499E-3</c:v>
                </c:pt>
                <c:pt idx="906">
                  <c:v>1.6374737489400801E-3</c:v>
                </c:pt>
                <c:pt idx="907">
                  <c:v>1.4795090117473201E-3</c:v>
                </c:pt>
                <c:pt idx="908">
                  <c:v>1.34693146445963E-3</c:v>
                </c:pt>
                <c:pt idx="909">
                  <c:v>1.21153311829414E-3</c:v>
                </c:pt>
                <c:pt idx="910">
                  <c:v>1.0761347721286499E-3</c:v>
                </c:pt>
                <c:pt idx="911">
                  <c:v>9.1958043437456705E-4</c:v>
                </c:pt>
                <c:pt idx="912">
                  <c:v>7.85592487648201E-4</c:v>
                </c:pt>
                <c:pt idx="913">
                  <c:v>6.2762775045499596E-4</c:v>
                </c:pt>
                <c:pt idx="914">
                  <c:v>4.7248381214004499E-4</c:v>
                </c:pt>
                <c:pt idx="915">
                  <c:v>3.1451907494684E-4</c:v>
                </c:pt>
                <c:pt idx="916">
                  <c:v>1.57964737193206E-4</c:v>
                </c:pt>
                <c:pt idx="917">
                  <c:v>0</c:v>
                </c:pt>
              </c:numCache>
            </c:numRef>
          </c:yVal>
          <c:smooth val="1"/>
          <c:extLst xmlns:c16r2="http://schemas.microsoft.com/office/drawing/2015/06/chart">
            <c:ext xmlns:c16="http://schemas.microsoft.com/office/drawing/2014/chart" uri="{C3380CC4-5D6E-409C-BE32-E72D297353CC}">
              <c16:uniqueId val="{00000002-6BE1-1141-942C-B94588467EAE}"/>
            </c:ext>
          </c:extLst>
        </c:ser>
        <c:ser>
          <c:idx val="9"/>
          <c:order val="3"/>
          <c:tx>
            <c:v>15OH</c:v>
          </c:tx>
          <c:spPr>
            <a:ln w="19050" cap="rnd">
              <a:solidFill>
                <a:schemeClr val="accent4">
                  <a:lumMod val="60000"/>
                </a:schemeClr>
              </a:solidFill>
              <a:round/>
            </a:ln>
            <a:effectLst/>
          </c:spPr>
          <c:marker>
            <c:symbol val="none"/>
          </c:marker>
          <c:xVal>
            <c:numRef>
              <c:f>Coke!$AL$6:$AL$923</c:f>
              <c:numCache>
                <c:formatCode>General</c:formatCode>
                <c:ptCount val="918"/>
                <c:pt idx="0">
                  <c:v>303.86500000000001</c:v>
                </c:pt>
                <c:pt idx="1">
                  <c:v>304.49499999999978</c:v>
                </c:pt>
                <c:pt idx="2">
                  <c:v>305.166</c:v>
                </c:pt>
                <c:pt idx="3">
                  <c:v>305.85699999999991</c:v>
                </c:pt>
                <c:pt idx="4">
                  <c:v>306.55399999999992</c:v>
                </c:pt>
                <c:pt idx="5">
                  <c:v>307.26299999999992</c:v>
                </c:pt>
                <c:pt idx="6">
                  <c:v>307.96899999999982</c:v>
                </c:pt>
                <c:pt idx="7">
                  <c:v>308.67099999999999</c:v>
                </c:pt>
                <c:pt idx="8">
                  <c:v>309.37899999999979</c:v>
                </c:pt>
                <c:pt idx="9">
                  <c:v>310.08199999999982</c:v>
                </c:pt>
                <c:pt idx="10">
                  <c:v>310.79099999999983</c:v>
                </c:pt>
                <c:pt idx="11">
                  <c:v>311.49</c:v>
                </c:pt>
                <c:pt idx="12">
                  <c:v>312.18199999999979</c:v>
                </c:pt>
                <c:pt idx="13">
                  <c:v>312.875</c:v>
                </c:pt>
                <c:pt idx="14">
                  <c:v>313.57</c:v>
                </c:pt>
                <c:pt idx="15">
                  <c:v>314.26299999999992</c:v>
                </c:pt>
                <c:pt idx="16">
                  <c:v>314.95499999999993</c:v>
                </c:pt>
                <c:pt idx="17">
                  <c:v>315.64999999999998</c:v>
                </c:pt>
                <c:pt idx="18">
                  <c:v>316.34199999999993</c:v>
                </c:pt>
                <c:pt idx="19">
                  <c:v>317.03299999999979</c:v>
                </c:pt>
                <c:pt idx="20">
                  <c:v>317.72299999999979</c:v>
                </c:pt>
                <c:pt idx="21">
                  <c:v>318.4289999999998</c:v>
                </c:pt>
                <c:pt idx="22">
                  <c:v>319.14</c:v>
                </c:pt>
                <c:pt idx="23">
                  <c:v>319.85300000000001</c:v>
                </c:pt>
                <c:pt idx="24">
                  <c:v>320.57399999999978</c:v>
                </c:pt>
                <c:pt idx="25">
                  <c:v>321.30399999999992</c:v>
                </c:pt>
                <c:pt idx="26">
                  <c:v>322.03499999999991</c:v>
                </c:pt>
                <c:pt idx="27">
                  <c:v>322.76399999999978</c:v>
                </c:pt>
                <c:pt idx="28">
                  <c:v>323.49099999999981</c:v>
                </c:pt>
                <c:pt idx="29">
                  <c:v>324.20999999999992</c:v>
                </c:pt>
                <c:pt idx="30">
                  <c:v>324.92499999999978</c:v>
                </c:pt>
                <c:pt idx="31">
                  <c:v>325.64299999999997</c:v>
                </c:pt>
                <c:pt idx="32">
                  <c:v>326.36899999999991</c:v>
                </c:pt>
                <c:pt idx="33">
                  <c:v>327.101</c:v>
                </c:pt>
                <c:pt idx="34">
                  <c:v>327.83499999999992</c:v>
                </c:pt>
                <c:pt idx="35">
                  <c:v>328.572</c:v>
                </c:pt>
                <c:pt idx="36">
                  <c:v>329.30699999999979</c:v>
                </c:pt>
                <c:pt idx="37">
                  <c:v>330.048</c:v>
                </c:pt>
                <c:pt idx="38">
                  <c:v>330.78799999999978</c:v>
                </c:pt>
                <c:pt idx="39">
                  <c:v>331.529</c:v>
                </c:pt>
                <c:pt idx="40">
                  <c:v>332.26299999999992</c:v>
                </c:pt>
                <c:pt idx="41">
                  <c:v>332.9869999999998</c:v>
                </c:pt>
                <c:pt idx="42">
                  <c:v>333.70899999999978</c:v>
                </c:pt>
                <c:pt idx="43">
                  <c:v>334.44299999999993</c:v>
                </c:pt>
                <c:pt idx="44">
                  <c:v>335.173</c:v>
                </c:pt>
                <c:pt idx="45">
                  <c:v>335.90599999999978</c:v>
                </c:pt>
                <c:pt idx="46">
                  <c:v>336.63899999999978</c:v>
                </c:pt>
                <c:pt idx="47">
                  <c:v>337.37399999999991</c:v>
                </c:pt>
                <c:pt idx="48">
                  <c:v>338.11099999999999</c:v>
                </c:pt>
                <c:pt idx="49">
                  <c:v>338.846</c:v>
                </c:pt>
                <c:pt idx="50">
                  <c:v>339.58</c:v>
                </c:pt>
                <c:pt idx="51">
                  <c:v>340.31200000000001</c:v>
                </c:pt>
                <c:pt idx="52">
                  <c:v>341.05399999999992</c:v>
                </c:pt>
                <c:pt idx="53">
                  <c:v>341.80199999999991</c:v>
                </c:pt>
                <c:pt idx="54">
                  <c:v>342.54599999999999</c:v>
                </c:pt>
                <c:pt idx="55">
                  <c:v>343.28800000000001</c:v>
                </c:pt>
                <c:pt idx="56">
                  <c:v>344.02699999999982</c:v>
                </c:pt>
                <c:pt idx="57">
                  <c:v>344.77099999999979</c:v>
                </c:pt>
                <c:pt idx="58">
                  <c:v>345.51799999999992</c:v>
                </c:pt>
                <c:pt idx="59">
                  <c:v>346.26199999999977</c:v>
                </c:pt>
                <c:pt idx="60">
                  <c:v>347.00399999999979</c:v>
                </c:pt>
                <c:pt idx="61">
                  <c:v>347.74199999999979</c:v>
                </c:pt>
                <c:pt idx="62">
                  <c:v>348.48399999999981</c:v>
                </c:pt>
                <c:pt idx="63">
                  <c:v>349.22599999999977</c:v>
                </c:pt>
                <c:pt idx="64">
                  <c:v>349.96799999999979</c:v>
                </c:pt>
                <c:pt idx="65">
                  <c:v>350.70799999999991</c:v>
                </c:pt>
                <c:pt idx="66">
                  <c:v>351.45</c:v>
                </c:pt>
                <c:pt idx="67">
                  <c:v>352.19099999999992</c:v>
                </c:pt>
                <c:pt idx="68">
                  <c:v>352.93899999999979</c:v>
                </c:pt>
                <c:pt idx="69">
                  <c:v>353.69499999999999</c:v>
                </c:pt>
                <c:pt idx="70">
                  <c:v>354.44399999999979</c:v>
                </c:pt>
                <c:pt idx="71">
                  <c:v>355.18599999999992</c:v>
                </c:pt>
                <c:pt idx="72">
                  <c:v>355.92999999999978</c:v>
                </c:pt>
                <c:pt idx="73">
                  <c:v>356.67099999999999</c:v>
                </c:pt>
                <c:pt idx="74">
                  <c:v>357.41199999999981</c:v>
                </c:pt>
                <c:pt idx="75">
                  <c:v>358.15699999999993</c:v>
                </c:pt>
                <c:pt idx="76">
                  <c:v>358.90199999999982</c:v>
                </c:pt>
                <c:pt idx="77">
                  <c:v>359.64299999999997</c:v>
                </c:pt>
                <c:pt idx="78">
                  <c:v>360.38399999999979</c:v>
                </c:pt>
                <c:pt idx="79">
                  <c:v>361.12799999999999</c:v>
                </c:pt>
                <c:pt idx="80">
                  <c:v>361.87</c:v>
                </c:pt>
                <c:pt idx="81">
                  <c:v>362.60799999999989</c:v>
                </c:pt>
                <c:pt idx="82">
                  <c:v>363.33799999999991</c:v>
                </c:pt>
                <c:pt idx="83">
                  <c:v>364.06200000000001</c:v>
                </c:pt>
                <c:pt idx="84">
                  <c:v>364.78099999999978</c:v>
                </c:pt>
                <c:pt idx="85">
                  <c:v>365.505</c:v>
                </c:pt>
                <c:pt idx="86">
                  <c:v>366.22799999999978</c:v>
                </c:pt>
                <c:pt idx="87">
                  <c:v>366.94799999999992</c:v>
                </c:pt>
                <c:pt idx="88">
                  <c:v>367.66800000000001</c:v>
                </c:pt>
                <c:pt idx="89">
                  <c:v>368.392</c:v>
                </c:pt>
                <c:pt idx="90">
                  <c:v>369.12899999999979</c:v>
                </c:pt>
                <c:pt idx="91">
                  <c:v>369.86299999999989</c:v>
                </c:pt>
                <c:pt idx="92">
                  <c:v>370.58499999999992</c:v>
                </c:pt>
                <c:pt idx="93">
                  <c:v>371.30399999999992</c:v>
                </c:pt>
                <c:pt idx="94">
                  <c:v>372.02699999999982</c:v>
                </c:pt>
                <c:pt idx="95">
                  <c:v>372.74799999999999</c:v>
                </c:pt>
                <c:pt idx="96">
                  <c:v>373.46999999999991</c:v>
                </c:pt>
                <c:pt idx="97">
                  <c:v>374.2</c:v>
                </c:pt>
                <c:pt idx="98">
                  <c:v>374.9289999999998</c:v>
                </c:pt>
                <c:pt idx="99">
                  <c:v>375.65499999999997</c:v>
                </c:pt>
                <c:pt idx="100">
                  <c:v>376.38</c:v>
                </c:pt>
                <c:pt idx="101">
                  <c:v>377.09899999999982</c:v>
                </c:pt>
                <c:pt idx="102">
                  <c:v>377.81899999999979</c:v>
                </c:pt>
                <c:pt idx="103">
                  <c:v>378.53399999999982</c:v>
                </c:pt>
                <c:pt idx="104">
                  <c:v>379.24199999999979</c:v>
                </c:pt>
                <c:pt idx="105">
                  <c:v>379.95299999999992</c:v>
                </c:pt>
                <c:pt idx="106">
                  <c:v>380.67599999999999</c:v>
                </c:pt>
                <c:pt idx="107">
                  <c:v>381.38900000000001</c:v>
                </c:pt>
                <c:pt idx="108">
                  <c:v>382.09899999999982</c:v>
                </c:pt>
                <c:pt idx="109">
                  <c:v>382.80799999999999</c:v>
                </c:pt>
                <c:pt idx="110">
                  <c:v>383.51</c:v>
                </c:pt>
                <c:pt idx="111">
                  <c:v>384.21399999999983</c:v>
                </c:pt>
                <c:pt idx="112">
                  <c:v>384.93799999999982</c:v>
                </c:pt>
                <c:pt idx="113">
                  <c:v>385.72899999999981</c:v>
                </c:pt>
                <c:pt idx="114">
                  <c:v>386.57</c:v>
                </c:pt>
                <c:pt idx="115">
                  <c:v>387.42799999999983</c:v>
                </c:pt>
                <c:pt idx="116">
                  <c:v>388.29999999999978</c:v>
                </c:pt>
                <c:pt idx="117">
                  <c:v>389.18099999999993</c:v>
                </c:pt>
                <c:pt idx="118">
                  <c:v>390.07</c:v>
                </c:pt>
                <c:pt idx="119">
                  <c:v>390.96699999999981</c:v>
                </c:pt>
                <c:pt idx="120">
                  <c:v>391.86500000000001</c:v>
                </c:pt>
                <c:pt idx="121">
                  <c:v>392.76</c:v>
                </c:pt>
                <c:pt idx="122">
                  <c:v>393.65</c:v>
                </c:pt>
                <c:pt idx="123">
                  <c:v>394.54199999999992</c:v>
                </c:pt>
                <c:pt idx="124">
                  <c:v>395.43299999999982</c:v>
                </c:pt>
                <c:pt idx="125">
                  <c:v>396.32499999999999</c:v>
                </c:pt>
                <c:pt idx="126">
                  <c:v>397.21899999999982</c:v>
                </c:pt>
                <c:pt idx="127">
                  <c:v>398.10599999999999</c:v>
                </c:pt>
                <c:pt idx="128">
                  <c:v>398.98899999999981</c:v>
                </c:pt>
                <c:pt idx="129">
                  <c:v>399.86399999999992</c:v>
                </c:pt>
                <c:pt idx="130">
                  <c:v>400.7369999999998</c:v>
                </c:pt>
                <c:pt idx="131">
                  <c:v>401.61500000000001</c:v>
                </c:pt>
                <c:pt idx="132">
                  <c:v>402.48899999999981</c:v>
                </c:pt>
                <c:pt idx="133">
                  <c:v>403.35500000000002</c:v>
                </c:pt>
                <c:pt idx="134">
                  <c:v>404.22199999999981</c:v>
                </c:pt>
                <c:pt idx="135">
                  <c:v>405.09499999999991</c:v>
                </c:pt>
                <c:pt idx="136">
                  <c:v>405.98099999999982</c:v>
                </c:pt>
                <c:pt idx="137">
                  <c:v>406.86699999999979</c:v>
                </c:pt>
                <c:pt idx="138">
                  <c:v>407.75299999999999</c:v>
                </c:pt>
                <c:pt idx="139">
                  <c:v>408.63299999999992</c:v>
                </c:pt>
                <c:pt idx="140">
                  <c:v>409.505</c:v>
                </c:pt>
                <c:pt idx="141">
                  <c:v>410.37399999999991</c:v>
                </c:pt>
                <c:pt idx="142">
                  <c:v>411.23799999999977</c:v>
                </c:pt>
                <c:pt idx="143">
                  <c:v>412.10500000000002</c:v>
                </c:pt>
                <c:pt idx="144">
                  <c:v>412.97799999999978</c:v>
                </c:pt>
                <c:pt idx="145">
                  <c:v>413.85</c:v>
                </c:pt>
                <c:pt idx="146">
                  <c:v>414.72799999999978</c:v>
                </c:pt>
                <c:pt idx="147">
                  <c:v>415.60799999999989</c:v>
                </c:pt>
                <c:pt idx="148">
                  <c:v>416.4869999999998</c:v>
                </c:pt>
                <c:pt idx="149">
                  <c:v>417.36099999999999</c:v>
                </c:pt>
                <c:pt idx="150">
                  <c:v>418.23</c:v>
                </c:pt>
                <c:pt idx="151">
                  <c:v>419.101</c:v>
                </c:pt>
                <c:pt idx="152">
                  <c:v>419.97799999999978</c:v>
                </c:pt>
                <c:pt idx="153">
                  <c:v>420.85399999999993</c:v>
                </c:pt>
                <c:pt idx="154">
                  <c:v>421.72599999999977</c:v>
                </c:pt>
                <c:pt idx="155">
                  <c:v>422.59499999999991</c:v>
                </c:pt>
                <c:pt idx="156">
                  <c:v>423.46</c:v>
                </c:pt>
                <c:pt idx="157">
                  <c:v>424.32399999999978</c:v>
                </c:pt>
                <c:pt idx="158">
                  <c:v>425.18700000000001</c:v>
                </c:pt>
                <c:pt idx="159">
                  <c:v>426.04699999999991</c:v>
                </c:pt>
                <c:pt idx="160">
                  <c:v>426.90599999999978</c:v>
                </c:pt>
                <c:pt idx="161">
                  <c:v>427.76799999999992</c:v>
                </c:pt>
                <c:pt idx="162">
                  <c:v>428.63900000000001</c:v>
                </c:pt>
                <c:pt idx="163">
                  <c:v>429.50699999999978</c:v>
                </c:pt>
                <c:pt idx="164">
                  <c:v>430.38</c:v>
                </c:pt>
                <c:pt idx="165">
                  <c:v>431.24899999999991</c:v>
                </c:pt>
                <c:pt idx="166">
                  <c:v>432.11099999999999</c:v>
                </c:pt>
                <c:pt idx="167">
                  <c:v>432.97199999999981</c:v>
                </c:pt>
                <c:pt idx="168">
                  <c:v>433.83199999999982</c:v>
                </c:pt>
                <c:pt idx="169">
                  <c:v>434.69399999999979</c:v>
                </c:pt>
                <c:pt idx="170">
                  <c:v>435.55399999999992</c:v>
                </c:pt>
                <c:pt idx="171">
                  <c:v>436.41300000000001</c:v>
                </c:pt>
                <c:pt idx="172">
                  <c:v>437.27</c:v>
                </c:pt>
                <c:pt idx="173">
                  <c:v>438.13400000000001</c:v>
                </c:pt>
                <c:pt idx="174">
                  <c:v>439.00900000000001</c:v>
                </c:pt>
                <c:pt idx="175">
                  <c:v>439.88900000000001</c:v>
                </c:pt>
                <c:pt idx="176">
                  <c:v>440.76900000000001</c:v>
                </c:pt>
                <c:pt idx="177">
                  <c:v>441.65199999999999</c:v>
                </c:pt>
                <c:pt idx="178">
                  <c:v>442.53399999999982</c:v>
                </c:pt>
                <c:pt idx="179">
                  <c:v>443.41899999999981</c:v>
                </c:pt>
                <c:pt idx="180">
                  <c:v>444.29899999999981</c:v>
                </c:pt>
                <c:pt idx="181">
                  <c:v>445.17500000000001</c:v>
                </c:pt>
                <c:pt idx="182">
                  <c:v>446.04500000000002</c:v>
                </c:pt>
                <c:pt idx="183">
                  <c:v>446.91300000000001</c:v>
                </c:pt>
                <c:pt idx="184">
                  <c:v>447.78499999999991</c:v>
                </c:pt>
                <c:pt idx="185">
                  <c:v>448.65300000000002</c:v>
                </c:pt>
                <c:pt idx="186">
                  <c:v>449.52099999999979</c:v>
                </c:pt>
                <c:pt idx="187">
                  <c:v>450.39</c:v>
                </c:pt>
                <c:pt idx="188">
                  <c:v>451.26199999999977</c:v>
                </c:pt>
                <c:pt idx="189">
                  <c:v>452.12799999999999</c:v>
                </c:pt>
                <c:pt idx="190">
                  <c:v>452.9869999999998</c:v>
                </c:pt>
                <c:pt idx="191">
                  <c:v>453.83799999999991</c:v>
                </c:pt>
                <c:pt idx="192">
                  <c:v>454.69099999999992</c:v>
                </c:pt>
                <c:pt idx="193">
                  <c:v>455.53999999999979</c:v>
                </c:pt>
                <c:pt idx="194">
                  <c:v>456.39299999999992</c:v>
                </c:pt>
                <c:pt idx="195">
                  <c:v>457.24199999999979</c:v>
                </c:pt>
                <c:pt idx="196">
                  <c:v>458.09699999999981</c:v>
                </c:pt>
                <c:pt idx="197">
                  <c:v>458.95299999999992</c:v>
                </c:pt>
                <c:pt idx="198">
                  <c:v>459.803</c:v>
                </c:pt>
                <c:pt idx="199">
                  <c:v>460.64800000000002</c:v>
                </c:pt>
                <c:pt idx="200">
                  <c:v>461.49099999999981</c:v>
                </c:pt>
                <c:pt idx="201">
                  <c:v>462.32899999999978</c:v>
                </c:pt>
                <c:pt idx="202">
                  <c:v>463.16500000000002</c:v>
                </c:pt>
                <c:pt idx="203">
                  <c:v>464.00400000000002</c:v>
                </c:pt>
                <c:pt idx="204">
                  <c:v>464.851</c:v>
                </c:pt>
                <c:pt idx="205">
                  <c:v>465.71</c:v>
                </c:pt>
                <c:pt idx="206">
                  <c:v>466.56999999999988</c:v>
                </c:pt>
                <c:pt idx="207">
                  <c:v>467.43099999999981</c:v>
                </c:pt>
                <c:pt idx="208">
                  <c:v>468.28899999999982</c:v>
                </c:pt>
                <c:pt idx="209">
                  <c:v>469.14699999999999</c:v>
                </c:pt>
                <c:pt idx="210">
                  <c:v>469.9939999999998</c:v>
                </c:pt>
                <c:pt idx="211">
                  <c:v>470.83</c:v>
                </c:pt>
                <c:pt idx="212">
                  <c:v>471.66500000000002</c:v>
                </c:pt>
                <c:pt idx="213">
                  <c:v>472.49799999999982</c:v>
                </c:pt>
                <c:pt idx="214">
                  <c:v>473.33100000000002</c:v>
                </c:pt>
                <c:pt idx="215">
                  <c:v>474.16500000000002</c:v>
                </c:pt>
                <c:pt idx="216">
                  <c:v>475.00099999999992</c:v>
                </c:pt>
                <c:pt idx="217">
                  <c:v>475.83899999999983</c:v>
                </c:pt>
                <c:pt idx="218">
                  <c:v>476.673</c:v>
                </c:pt>
                <c:pt idx="219">
                  <c:v>477.51</c:v>
                </c:pt>
                <c:pt idx="220">
                  <c:v>478.34500000000003</c:v>
                </c:pt>
                <c:pt idx="221">
                  <c:v>479.18399999999991</c:v>
                </c:pt>
                <c:pt idx="222">
                  <c:v>480.02299999999991</c:v>
                </c:pt>
                <c:pt idx="223">
                  <c:v>480.86500000000001</c:v>
                </c:pt>
                <c:pt idx="224">
                  <c:v>481.71299999999991</c:v>
                </c:pt>
                <c:pt idx="225">
                  <c:v>482.56799999999993</c:v>
                </c:pt>
                <c:pt idx="226">
                  <c:v>483.42599999999982</c:v>
                </c:pt>
                <c:pt idx="227">
                  <c:v>484.28699999999981</c:v>
                </c:pt>
                <c:pt idx="228">
                  <c:v>485.14800000000002</c:v>
                </c:pt>
                <c:pt idx="229">
                  <c:v>485.99799999999982</c:v>
                </c:pt>
                <c:pt idx="230">
                  <c:v>486.86099999999999</c:v>
                </c:pt>
                <c:pt idx="231">
                  <c:v>487.71299999999991</c:v>
                </c:pt>
                <c:pt idx="232">
                  <c:v>488.56099999999992</c:v>
                </c:pt>
                <c:pt idx="233">
                  <c:v>489.40199999999982</c:v>
                </c:pt>
                <c:pt idx="234">
                  <c:v>490.23299999999978</c:v>
                </c:pt>
                <c:pt idx="235">
                  <c:v>491.05700000000002</c:v>
                </c:pt>
                <c:pt idx="236">
                  <c:v>491.88</c:v>
                </c:pt>
                <c:pt idx="237">
                  <c:v>492.70299999999992</c:v>
                </c:pt>
                <c:pt idx="238">
                  <c:v>493.52699999999982</c:v>
                </c:pt>
                <c:pt idx="239">
                  <c:v>494.34800000000001</c:v>
                </c:pt>
                <c:pt idx="240">
                  <c:v>495.17399999999992</c:v>
                </c:pt>
                <c:pt idx="241">
                  <c:v>496</c:v>
                </c:pt>
                <c:pt idx="242">
                  <c:v>496.81999999999988</c:v>
                </c:pt>
                <c:pt idx="243">
                  <c:v>497.64600000000002</c:v>
                </c:pt>
                <c:pt idx="244">
                  <c:v>498.48</c:v>
                </c:pt>
                <c:pt idx="245">
                  <c:v>499.31700000000001</c:v>
                </c:pt>
                <c:pt idx="246">
                  <c:v>500.15100000000001</c:v>
                </c:pt>
                <c:pt idx="247">
                  <c:v>500.9869999999998</c:v>
                </c:pt>
                <c:pt idx="248">
                  <c:v>501.82599999999991</c:v>
                </c:pt>
                <c:pt idx="249">
                  <c:v>502.66399999999999</c:v>
                </c:pt>
                <c:pt idx="250">
                  <c:v>503.49799999999982</c:v>
                </c:pt>
                <c:pt idx="251">
                  <c:v>504.33299999999991</c:v>
                </c:pt>
                <c:pt idx="252">
                  <c:v>505.16399999999999</c:v>
                </c:pt>
                <c:pt idx="253">
                  <c:v>505.99699999999967</c:v>
                </c:pt>
                <c:pt idx="254">
                  <c:v>506.83199999999982</c:v>
                </c:pt>
                <c:pt idx="255">
                  <c:v>507.66199999999992</c:v>
                </c:pt>
                <c:pt idx="256">
                  <c:v>508.49599999999981</c:v>
                </c:pt>
                <c:pt idx="257">
                  <c:v>509.32799999999992</c:v>
                </c:pt>
                <c:pt idx="258">
                  <c:v>510.16399999999999</c:v>
                </c:pt>
                <c:pt idx="259">
                  <c:v>511.00400000000002</c:v>
                </c:pt>
                <c:pt idx="260">
                  <c:v>511.84399999999988</c:v>
                </c:pt>
                <c:pt idx="261">
                  <c:v>512.68200000000002</c:v>
                </c:pt>
                <c:pt idx="262">
                  <c:v>513.51599999999996</c:v>
                </c:pt>
                <c:pt idx="263">
                  <c:v>514.35499999999979</c:v>
                </c:pt>
                <c:pt idx="264">
                  <c:v>515.19600000000003</c:v>
                </c:pt>
                <c:pt idx="265">
                  <c:v>516.03699999999981</c:v>
                </c:pt>
                <c:pt idx="266">
                  <c:v>516.87599999999998</c:v>
                </c:pt>
                <c:pt idx="267">
                  <c:v>517.72</c:v>
                </c:pt>
                <c:pt idx="268">
                  <c:v>518.55999999999972</c:v>
                </c:pt>
                <c:pt idx="269">
                  <c:v>519.40199999999982</c:v>
                </c:pt>
                <c:pt idx="270">
                  <c:v>520.24800000000005</c:v>
                </c:pt>
                <c:pt idx="271">
                  <c:v>521.08900000000006</c:v>
                </c:pt>
                <c:pt idx="272">
                  <c:v>521.92699999999968</c:v>
                </c:pt>
                <c:pt idx="273">
                  <c:v>522.77200000000005</c:v>
                </c:pt>
                <c:pt idx="274">
                  <c:v>523.61299999999972</c:v>
                </c:pt>
                <c:pt idx="275">
                  <c:v>524.45199999999977</c:v>
                </c:pt>
                <c:pt idx="276">
                  <c:v>525.298</c:v>
                </c:pt>
                <c:pt idx="277">
                  <c:v>526.13799999999969</c:v>
                </c:pt>
                <c:pt idx="278">
                  <c:v>526.97699999999998</c:v>
                </c:pt>
                <c:pt idx="279">
                  <c:v>527.82499999999982</c:v>
                </c:pt>
                <c:pt idx="280">
                  <c:v>528.678</c:v>
                </c:pt>
                <c:pt idx="281">
                  <c:v>529.53399999999999</c:v>
                </c:pt>
                <c:pt idx="282">
                  <c:v>530.3889999999999</c:v>
                </c:pt>
                <c:pt idx="283">
                  <c:v>531.23699999999997</c:v>
                </c:pt>
                <c:pt idx="284">
                  <c:v>532.08199999999999</c:v>
                </c:pt>
                <c:pt idx="285">
                  <c:v>532.92999999999972</c:v>
                </c:pt>
                <c:pt idx="286">
                  <c:v>533.77499999999998</c:v>
                </c:pt>
                <c:pt idx="287">
                  <c:v>534.625</c:v>
                </c:pt>
                <c:pt idx="288">
                  <c:v>535.4849999999999</c:v>
                </c:pt>
                <c:pt idx="289">
                  <c:v>536.34099999999967</c:v>
                </c:pt>
                <c:pt idx="290">
                  <c:v>537.19299999999998</c:v>
                </c:pt>
                <c:pt idx="291">
                  <c:v>538.04399999999998</c:v>
                </c:pt>
                <c:pt idx="292">
                  <c:v>538.89699999999971</c:v>
                </c:pt>
                <c:pt idx="293">
                  <c:v>539.75199999999973</c:v>
                </c:pt>
                <c:pt idx="294">
                  <c:v>540.60400000000004</c:v>
                </c:pt>
                <c:pt idx="295">
                  <c:v>541.44799999999975</c:v>
                </c:pt>
                <c:pt idx="296">
                  <c:v>542.28700000000003</c:v>
                </c:pt>
                <c:pt idx="297">
                  <c:v>543.12199999999996</c:v>
                </c:pt>
                <c:pt idx="298">
                  <c:v>543.95699999999977</c:v>
                </c:pt>
                <c:pt idx="299">
                  <c:v>544.79600000000005</c:v>
                </c:pt>
                <c:pt idx="300">
                  <c:v>545.63400000000001</c:v>
                </c:pt>
                <c:pt idx="301">
                  <c:v>546.47</c:v>
                </c:pt>
                <c:pt idx="302">
                  <c:v>547.31099999999969</c:v>
                </c:pt>
                <c:pt idx="303">
                  <c:v>548.154</c:v>
                </c:pt>
                <c:pt idx="304">
                  <c:v>548.99299999999971</c:v>
                </c:pt>
                <c:pt idx="305">
                  <c:v>549.83199999999977</c:v>
                </c:pt>
                <c:pt idx="306">
                  <c:v>550.66899999999998</c:v>
                </c:pt>
                <c:pt idx="307">
                  <c:v>551.50599999999997</c:v>
                </c:pt>
                <c:pt idx="308">
                  <c:v>552.3449999999998</c:v>
                </c:pt>
                <c:pt idx="309">
                  <c:v>553.18200000000002</c:v>
                </c:pt>
                <c:pt idx="310">
                  <c:v>554.01499999999999</c:v>
                </c:pt>
                <c:pt idx="311">
                  <c:v>554.84799999999962</c:v>
                </c:pt>
                <c:pt idx="312">
                  <c:v>555.67899999999997</c:v>
                </c:pt>
                <c:pt idx="313">
                  <c:v>556.50900000000001</c:v>
                </c:pt>
                <c:pt idx="314">
                  <c:v>557.33899999999971</c:v>
                </c:pt>
                <c:pt idx="315">
                  <c:v>558.16599999999971</c:v>
                </c:pt>
                <c:pt idx="316">
                  <c:v>558.99</c:v>
                </c:pt>
                <c:pt idx="317">
                  <c:v>559.81899999999996</c:v>
                </c:pt>
                <c:pt idx="318">
                  <c:v>560.66</c:v>
                </c:pt>
                <c:pt idx="319">
                  <c:v>561.50400000000002</c:v>
                </c:pt>
                <c:pt idx="320">
                  <c:v>562.34999999999968</c:v>
                </c:pt>
                <c:pt idx="321">
                  <c:v>563.20000000000005</c:v>
                </c:pt>
                <c:pt idx="322">
                  <c:v>564.04899999999998</c:v>
                </c:pt>
                <c:pt idx="323">
                  <c:v>564.89099999999996</c:v>
                </c:pt>
                <c:pt idx="324">
                  <c:v>565.72900000000004</c:v>
                </c:pt>
                <c:pt idx="325">
                  <c:v>566.57100000000003</c:v>
                </c:pt>
                <c:pt idx="326">
                  <c:v>567.41499999999996</c:v>
                </c:pt>
                <c:pt idx="327">
                  <c:v>568.26299999999969</c:v>
                </c:pt>
                <c:pt idx="328">
                  <c:v>569.10799999999972</c:v>
                </c:pt>
                <c:pt idx="329">
                  <c:v>569.95799999999974</c:v>
                </c:pt>
                <c:pt idx="330">
                  <c:v>570.81299999999976</c:v>
                </c:pt>
                <c:pt idx="331">
                  <c:v>571.67200000000003</c:v>
                </c:pt>
                <c:pt idx="332">
                  <c:v>572.53</c:v>
                </c:pt>
                <c:pt idx="333">
                  <c:v>573.38</c:v>
                </c:pt>
                <c:pt idx="334">
                  <c:v>574.22699999999998</c:v>
                </c:pt>
                <c:pt idx="335">
                  <c:v>575.077</c:v>
                </c:pt>
                <c:pt idx="336">
                  <c:v>575.93899999999996</c:v>
                </c:pt>
                <c:pt idx="337">
                  <c:v>576.80599999999981</c:v>
                </c:pt>
                <c:pt idx="338">
                  <c:v>577.66300000000001</c:v>
                </c:pt>
                <c:pt idx="339">
                  <c:v>578.51199999999972</c:v>
                </c:pt>
                <c:pt idx="340">
                  <c:v>579.3589999999997</c:v>
                </c:pt>
                <c:pt idx="341">
                  <c:v>580.20399999999995</c:v>
                </c:pt>
                <c:pt idx="342">
                  <c:v>581.05499999999972</c:v>
                </c:pt>
                <c:pt idx="343">
                  <c:v>581.90899999999999</c:v>
                </c:pt>
                <c:pt idx="344">
                  <c:v>582.76199999999972</c:v>
                </c:pt>
                <c:pt idx="345">
                  <c:v>583.61699999999996</c:v>
                </c:pt>
                <c:pt idx="346">
                  <c:v>584.47799999999972</c:v>
                </c:pt>
                <c:pt idx="347">
                  <c:v>585.33899999999971</c:v>
                </c:pt>
                <c:pt idx="348">
                  <c:v>586.20600000000002</c:v>
                </c:pt>
                <c:pt idx="349">
                  <c:v>587.06699999999978</c:v>
                </c:pt>
                <c:pt idx="350">
                  <c:v>587.92099999999982</c:v>
                </c:pt>
                <c:pt idx="351">
                  <c:v>588.76800000000003</c:v>
                </c:pt>
                <c:pt idx="352">
                  <c:v>589.61400000000003</c:v>
                </c:pt>
                <c:pt idx="353">
                  <c:v>590.46299999999974</c:v>
                </c:pt>
                <c:pt idx="354">
                  <c:v>591.31399999999996</c:v>
                </c:pt>
                <c:pt idx="355">
                  <c:v>592.17100000000005</c:v>
                </c:pt>
                <c:pt idx="356">
                  <c:v>593.03</c:v>
                </c:pt>
                <c:pt idx="357">
                  <c:v>593.88699999999972</c:v>
                </c:pt>
                <c:pt idx="358">
                  <c:v>594.74199999999996</c:v>
                </c:pt>
                <c:pt idx="359">
                  <c:v>595.59500000000003</c:v>
                </c:pt>
                <c:pt idx="360">
                  <c:v>596.45399999999972</c:v>
                </c:pt>
                <c:pt idx="361">
                  <c:v>597.30699999999979</c:v>
                </c:pt>
                <c:pt idx="362">
                  <c:v>598.15799999999967</c:v>
                </c:pt>
                <c:pt idx="363">
                  <c:v>599.01199999999972</c:v>
                </c:pt>
                <c:pt idx="364">
                  <c:v>599.86300000000006</c:v>
                </c:pt>
                <c:pt idx="365">
                  <c:v>600.71799999999996</c:v>
                </c:pt>
                <c:pt idx="366">
                  <c:v>601.56799999999976</c:v>
                </c:pt>
                <c:pt idx="367">
                  <c:v>602.41199999999981</c:v>
                </c:pt>
                <c:pt idx="368">
                  <c:v>603.2529999999997</c:v>
                </c:pt>
                <c:pt idx="369">
                  <c:v>604.08900000000006</c:v>
                </c:pt>
                <c:pt idx="370">
                  <c:v>604.928</c:v>
                </c:pt>
                <c:pt idx="371">
                  <c:v>605.78300000000002</c:v>
                </c:pt>
                <c:pt idx="372">
                  <c:v>606.63699999999972</c:v>
                </c:pt>
                <c:pt idx="373">
                  <c:v>607.49099999999999</c:v>
                </c:pt>
                <c:pt idx="374">
                  <c:v>608.3449999999998</c:v>
                </c:pt>
                <c:pt idx="375">
                  <c:v>609.20699999999999</c:v>
                </c:pt>
                <c:pt idx="376">
                  <c:v>610.07100000000003</c:v>
                </c:pt>
                <c:pt idx="377">
                  <c:v>610.93599999999969</c:v>
                </c:pt>
                <c:pt idx="378">
                  <c:v>611.79899999999998</c:v>
                </c:pt>
                <c:pt idx="379">
                  <c:v>612.6569999999997</c:v>
                </c:pt>
                <c:pt idx="380">
                  <c:v>613.51599999999996</c:v>
                </c:pt>
                <c:pt idx="381">
                  <c:v>614.37400000000002</c:v>
                </c:pt>
                <c:pt idx="382">
                  <c:v>615.23599999999999</c:v>
                </c:pt>
                <c:pt idx="383">
                  <c:v>616.09400000000005</c:v>
                </c:pt>
                <c:pt idx="384">
                  <c:v>616.94799999999975</c:v>
                </c:pt>
                <c:pt idx="385">
                  <c:v>617.798</c:v>
                </c:pt>
                <c:pt idx="386">
                  <c:v>618.65</c:v>
                </c:pt>
                <c:pt idx="387">
                  <c:v>619.505</c:v>
                </c:pt>
                <c:pt idx="388">
                  <c:v>620.36099999999976</c:v>
                </c:pt>
                <c:pt idx="389">
                  <c:v>621.21799999999996</c:v>
                </c:pt>
                <c:pt idx="390">
                  <c:v>622.077</c:v>
                </c:pt>
                <c:pt idx="391">
                  <c:v>622.92999999999972</c:v>
                </c:pt>
                <c:pt idx="392">
                  <c:v>623.79299999999989</c:v>
                </c:pt>
                <c:pt idx="393">
                  <c:v>624.6569999999997</c:v>
                </c:pt>
                <c:pt idx="394">
                  <c:v>625.529</c:v>
                </c:pt>
                <c:pt idx="395">
                  <c:v>626.39599999999996</c:v>
                </c:pt>
                <c:pt idx="396">
                  <c:v>627.25599999999997</c:v>
                </c:pt>
                <c:pt idx="397">
                  <c:v>628.11699999999996</c:v>
                </c:pt>
                <c:pt idx="398">
                  <c:v>628.98099999999999</c:v>
                </c:pt>
                <c:pt idx="399">
                  <c:v>629.84699999999975</c:v>
                </c:pt>
                <c:pt idx="400">
                  <c:v>630.71500000000003</c:v>
                </c:pt>
                <c:pt idx="401">
                  <c:v>631.572</c:v>
                </c:pt>
                <c:pt idx="402">
                  <c:v>632.42499999999973</c:v>
                </c:pt>
                <c:pt idx="403">
                  <c:v>633.274</c:v>
                </c:pt>
                <c:pt idx="404">
                  <c:v>634.1279999999997</c:v>
                </c:pt>
                <c:pt idx="405">
                  <c:v>634.98800000000006</c:v>
                </c:pt>
                <c:pt idx="406">
                  <c:v>635.85199999999975</c:v>
                </c:pt>
                <c:pt idx="407">
                  <c:v>636.71799999999996</c:v>
                </c:pt>
                <c:pt idx="408">
                  <c:v>637.58600000000001</c:v>
                </c:pt>
                <c:pt idx="409">
                  <c:v>638.44999999999982</c:v>
                </c:pt>
                <c:pt idx="410">
                  <c:v>639.30999999999972</c:v>
                </c:pt>
                <c:pt idx="411">
                  <c:v>640.17399999999998</c:v>
                </c:pt>
                <c:pt idx="412">
                  <c:v>641.03600000000006</c:v>
                </c:pt>
                <c:pt idx="413">
                  <c:v>641.89300000000003</c:v>
                </c:pt>
                <c:pt idx="414">
                  <c:v>642.74800000000005</c:v>
                </c:pt>
                <c:pt idx="415">
                  <c:v>643.60199999999998</c:v>
                </c:pt>
                <c:pt idx="416">
                  <c:v>644.45299999999975</c:v>
                </c:pt>
                <c:pt idx="417">
                  <c:v>645.3009999999997</c:v>
                </c:pt>
                <c:pt idx="418">
                  <c:v>646.14499999999998</c:v>
                </c:pt>
                <c:pt idx="419">
                  <c:v>646.98900000000003</c:v>
                </c:pt>
                <c:pt idx="420">
                  <c:v>647.83599999999979</c:v>
                </c:pt>
                <c:pt idx="421">
                  <c:v>648.6869999999999</c:v>
                </c:pt>
                <c:pt idx="422">
                  <c:v>649.54399999999998</c:v>
                </c:pt>
                <c:pt idx="423">
                  <c:v>650.399</c:v>
                </c:pt>
                <c:pt idx="424">
                  <c:v>651.24800000000005</c:v>
                </c:pt>
                <c:pt idx="425">
                  <c:v>652.1</c:v>
                </c:pt>
                <c:pt idx="426">
                  <c:v>652.96099999999979</c:v>
                </c:pt>
                <c:pt idx="427">
                  <c:v>653.81999999999971</c:v>
                </c:pt>
                <c:pt idx="428">
                  <c:v>654.67700000000002</c:v>
                </c:pt>
                <c:pt idx="429">
                  <c:v>655.53099999999972</c:v>
                </c:pt>
                <c:pt idx="430">
                  <c:v>656.38599999999997</c:v>
                </c:pt>
                <c:pt idx="431">
                  <c:v>657.245</c:v>
                </c:pt>
                <c:pt idx="432">
                  <c:v>658.10400000000004</c:v>
                </c:pt>
                <c:pt idx="433">
                  <c:v>658.96799999999962</c:v>
                </c:pt>
                <c:pt idx="434">
                  <c:v>659.83099999999968</c:v>
                </c:pt>
                <c:pt idx="435">
                  <c:v>660.68600000000004</c:v>
                </c:pt>
                <c:pt idx="436">
                  <c:v>661.54299999999967</c:v>
                </c:pt>
                <c:pt idx="437">
                  <c:v>662.40099999999973</c:v>
                </c:pt>
                <c:pt idx="438">
                  <c:v>663.25700000000006</c:v>
                </c:pt>
                <c:pt idx="439">
                  <c:v>664.12</c:v>
                </c:pt>
                <c:pt idx="440">
                  <c:v>664.98400000000004</c:v>
                </c:pt>
                <c:pt idx="441">
                  <c:v>665.84599999999978</c:v>
                </c:pt>
                <c:pt idx="442">
                  <c:v>666.71299999999997</c:v>
                </c:pt>
                <c:pt idx="443">
                  <c:v>667.58400000000006</c:v>
                </c:pt>
                <c:pt idx="444">
                  <c:v>668.45099999999979</c:v>
                </c:pt>
                <c:pt idx="445">
                  <c:v>669.31799999999976</c:v>
                </c:pt>
                <c:pt idx="446">
                  <c:v>670.178</c:v>
                </c:pt>
                <c:pt idx="447">
                  <c:v>671.03800000000001</c:v>
                </c:pt>
                <c:pt idx="448">
                  <c:v>671.89499999999998</c:v>
                </c:pt>
                <c:pt idx="449">
                  <c:v>672.75099999999998</c:v>
                </c:pt>
                <c:pt idx="450">
                  <c:v>673.60500000000002</c:v>
                </c:pt>
                <c:pt idx="451">
                  <c:v>674.46799999999962</c:v>
                </c:pt>
                <c:pt idx="452">
                  <c:v>675.33400000000006</c:v>
                </c:pt>
                <c:pt idx="453">
                  <c:v>676.19299999999998</c:v>
                </c:pt>
                <c:pt idx="454">
                  <c:v>677.05</c:v>
                </c:pt>
                <c:pt idx="455">
                  <c:v>677.90599999999972</c:v>
                </c:pt>
                <c:pt idx="456">
                  <c:v>678.76199999999972</c:v>
                </c:pt>
                <c:pt idx="457">
                  <c:v>679.61799999999971</c:v>
                </c:pt>
                <c:pt idx="458">
                  <c:v>680.47400000000005</c:v>
                </c:pt>
                <c:pt idx="459">
                  <c:v>681.33099999999968</c:v>
                </c:pt>
                <c:pt idx="460">
                  <c:v>682.18100000000004</c:v>
                </c:pt>
                <c:pt idx="461">
                  <c:v>683.0319999999997</c:v>
                </c:pt>
                <c:pt idx="462">
                  <c:v>683.88400000000001</c:v>
                </c:pt>
                <c:pt idx="463">
                  <c:v>684.73099999999999</c:v>
                </c:pt>
                <c:pt idx="464">
                  <c:v>685.57600000000002</c:v>
                </c:pt>
                <c:pt idx="465">
                  <c:v>686.428</c:v>
                </c:pt>
                <c:pt idx="466">
                  <c:v>687.28800000000001</c:v>
                </c:pt>
                <c:pt idx="467">
                  <c:v>688.14599999999996</c:v>
                </c:pt>
                <c:pt idx="468">
                  <c:v>689.005</c:v>
                </c:pt>
                <c:pt idx="469">
                  <c:v>689.86199999999974</c:v>
                </c:pt>
                <c:pt idx="470">
                  <c:v>690.72299999999996</c:v>
                </c:pt>
                <c:pt idx="471">
                  <c:v>691.58400000000006</c:v>
                </c:pt>
                <c:pt idx="472">
                  <c:v>692.43999999999983</c:v>
                </c:pt>
                <c:pt idx="473">
                  <c:v>693.303</c:v>
                </c:pt>
                <c:pt idx="474">
                  <c:v>694.16699999999969</c:v>
                </c:pt>
                <c:pt idx="475">
                  <c:v>695.02299999999968</c:v>
                </c:pt>
                <c:pt idx="476">
                  <c:v>695.87400000000002</c:v>
                </c:pt>
                <c:pt idx="477">
                  <c:v>696.72</c:v>
                </c:pt>
                <c:pt idx="478">
                  <c:v>697.56399999999996</c:v>
                </c:pt>
                <c:pt idx="479">
                  <c:v>698.41199999999981</c:v>
                </c:pt>
                <c:pt idx="480">
                  <c:v>699.26699999999983</c:v>
                </c:pt>
                <c:pt idx="481">
                  <c:v>700.12699999999973</c:v>
                </c:pt>
                <c:pt idx="482">
                  <c:v>700.99099999999999</c:v>
                </c:pt>
                <c:pt idx="483">
                  <c:v>701.85499999999979</c:v>
                </c:pt>
                <c:pt idx="484">
                  <c:v>702.72299999999996</c:v>
                </c:pt>
                <c:pt idx="485">
                  <c:v>703.58799999999997</c:v>
                </c:pt>
                <c:pt idx="486">
                  <c:v>704.44499999999971</c:v>
                </c:pt>
                <c:pt idx="487">
                  <c:v>705.30199999999968</c:v>
                </c:pt>
                <c:pt idx="488">
                  <c:v>706.1569999999997</c:v>
                </c:pt>
                <c:pt idx="489">
                  <c:v>706.99599999999998</c:v>
                </c:pt>
                <c:pt idx="490">
                  <c:v>707.83899999999971</c:v>
                </c:pt>
                <c:pt idx="491">
                  <c:v>708.68600000000004</c:v>
                </c:pt>
                <c:pt idx="492">
                  <c:v>709.53499999999997</c:v>
                </c:pt>
                <c:pt idx="493">
                  <c:v>710.38300000000004</c:v>
                </c:pt>
                <c:pt idx="494">
                  <c:v>711.23199999999997</c:v>
                </c:pt>
                <c:pt idx="495">
                  <c:v>712.08199999999999</c:v>
                </c:pt>
                <c:pt idx="496">
                  <c:v>712.92999999999984</c:v>
                </c:pt>
                <c:pt idx="497">
                  <c:v>713.78</c:v>
                </c:pt>
                <c:pt idx="498">
                  <c:v>714.63</c:v>
                </c:pt>
                <c:pt idx="499">
                  <c:v>715.47900000000004</c:v>
                </c:pt>
                <c:pt idx="500">
                  <c:v>716.33599999999979</c:v>
                </c:pt>
                <c:pt idx="501">
                  <c:v>717.19899999999996</c:v>
                </c:pt>
                <c:pt idx="502">
                  <c:v>718.06099999999969</c:v>
                </c:pt>
                <c:pt idx="503">
                  <c:v>718.91699999999969</c:v>
                </c:pt>
                <c:pt idx="504">
                  <c:v>719.77499999999998</c:v>
                </c:pt>
                <c:pt idx="505">
                  <c:v>720.6389999999999</c:v>
                </c:pt>
                <c:pt idx="506">
                  <c:v>721.50800000000004</c:v>
                </c:pt>
                <c:pt idx="507">
                  <c:v>722.37400000000002</c:v>
                </c:pt>
                <c:pt idx="508">
                  <c:v>723.23199999999997</c:v>
                </c:pt>
                <c:pt idx="509">
                  <c:v>724.09</c:v>
                </c:pt>
                <c:pt idx="510">
                  <c:v>724.94999999999982</c:v>
                </c:pt>
                <c:pt idx="511">
                  <c:v>725.80999999999983</c:v>
                </c:pt>
                <c:pt idx="512">
                  <c:v>726.67100000000005</c:v>
                </c:pt>
                <c:pt idx="513">
                  <c:v>727.53099999999972</c:v>
                </c:pt>
                <c:pt idx="514">
                  <c:v>728.38699999999972</c:v>
                </c:pt>
                <c:pt idx="515">
                  <c:v>729.2349999999999</c:v>
                </c:pt>
                <c:pt idx="516">
                  <c:v>730.08199999999999</c:v>
                </c:pt>
                <c:pt idx="517">
                  <c:v>730.93999999999983</c:v>
                </c:pt>
                <c:pt idx="518">
                  <c:v>731.80899999999997</c:v>
                </c:pt>
                <c:pt idx="519">
                  <c:v>732.67600000000004</c:v>
                </c:pt>
                <c:pt idx="520">
                  <c:v>733.53499999999997</c:v>
                </c:pt>
                <c:pt idx="521">
                  <c:v>734.39300000000003</c:v>
                </c:pt>
                <c:pt idx="522">
                  <c:v>735.25400000000002</c:v>
                </c:pt>
                <c:pt idx="523">
                  <c:v>736.11699999999996</c:v>
                </c:pt>
                <c:pt idx="524">
                  <c:v>736.97900000000004</c:v>
                </c:pt>
                <c:pt idx="525">
                  <c:v>737.83899999999971</c:v>
                </c:pt>
                <c:pt idx="526">
                  <c:v>738.69600000000003</c:v>
                </c:pt>
                <c:pt idx="527">
                  <c:v>739.548</c:v>
                </c:pt>
                <c:pt idx="528">
                  <c:v>740.40199999999982</c:v>
                </c:pt>
                <c:pt idx="529">
                  <c:v>741.26299999999969</c:v>
                </c:pt>
                <c:pt idx="530">
                  <c:v>742.1279999999997</c:v>
                </c:pt>
                <c:pt idx="531">
                  <c:v>742.99299999999971</c:v>
                </c:pt>
                <c:pt idx="532">
                  <c:v>743.86099999999976</c:v>
                </c:pt>
                <c:pt idx="533">
                  <c:v>744.72699999999998</c:v>
                </c:pt>
                <c:pt idx="534">
                  <c:v>745.59299999999996</c:v>
                </c:pt>
                <c:pt idx="535">
                  <c:v>746.46699999999976</c:v>
                </c:pt>
                <c:pt idx="536">
                  <c:v>747.33999999999969</c:v>
                </c:pt>
                <c:pt idx="537">
                  <c:v>748.21100000000001</c:v>
                </c:pt>
                <c:pt idx="538">
                  <c:v>749.072</c:v>
                </c:pt>
                <c:pt idx="539">
                  <c:v>749.9259999999997</c:v>
                </c:pt>
                <c:pt idx="540">
                  <c:v>750.78200000000004</c:v>
                </c:pt>
                <c:pt idx="541">
                  <c:v>751.63499999999999</c:v>
                </c:pt>
                <c:pt idx="542">
                  <c:v>752.48800000000006</c:v>
                </c:pt>
                <c:pt idx="543">
                  <c:v>753.34099999999967</c:v>
                </c:pt>
                <c:pt idx="544">
                  <c:v>754.19600000000003</c:v>
                </c:pt>
                <c:pt idx="545">
                  <c:v>755.05999999999983</c:v>
                </c:pt>
                <c:pt idx="546">
                  <c:v>755.92499999999973</c:v>
                </c:pt>
                <c:pt idx="547">
                  <c:v>756.79</c:v>
                </c:pt>
                <c:pt idx="548">
                  <c:v>757.65599999999972</c:v>
                </c:pt>
                <c:pt idx="549">
                  <c:v>758.52299999999968</c:v>
                </c:pt>
                <c:pt idx="550">
                  <c:v>759.39</c:v>
                </c:pt>
                <c:pt idx="551">
                  <c:v>760.25099999999998</c:v>
                </c:pt>
                <c:pt idx="552">
                  <c:v>761.10699999999997</c:v>
                </c:pt>
                <c:pt idx="553">
                  <c:v>761.96499999999969</c:v>
                </c:pt>
                <c:pt idx="554">
                  <c:v>762.82199999999978</c:v>
                </c:pt>
                <c:pt idx="555">
                  <c:v>763.67899999999997</c:v>
                </c:pt>
                <c:pt idx="556">
                  <c:v>764.53600000000006</c:v>
                </c:pt>
                <c:pt idx="557">
                  <c:v>765.39300000000003</c:v>
                </c:pt>
                <c:pt idx="558">
                  <c:v>766.2529999999997</c:v>
                </c:pt>
                <c:pt idx="559">
                  <c:v>767.11799999999971</c:v>
                </c:pt>
                <c:pt idx="560">
                  <c:v>767.98900000000003</c:v>
                </c:pt>
                <c:pt idx="561">
                  <c:v>768.85999999999967</c:v>
                </c:pt>
                <c:pt idx="562">
                  <c:v>769.73400000000004</c:v>
                </c:pt>
                <c:pt idx="563">
                  <c:v>770.61099999999999</c:v>
                </c:pt>
                <c:pt idx="564">
                  <c:v>771.49699999999996</c:v>
                </c:pt>
                <c:pt idx="565">
                  <c:v>772.38200000000006</c:v>
                </c:pt>
                <c:pt idx="566">
                  <c:v>773.26699999999983</c:v>
                </c:pt>
                <c:pt idx="567">
                  <c:v>774.15</c:v>
                </c:pt>
                <c:pt idx="568">
                  <c:v>775.029</c:v>
                </c:pt>
                <c:pt idx="569">
                  <c:v>775.9069999999997</c:v>
                </c:pt>
                <c:pt idx="570">
                  <c:v>776.78399999999999</c:v>
                </c:pt>
                <c:pt idx="571">
                  <c:v>777.66199999999981</c:v>
                </c:pt>
                <c:pt idx="572">
                  <c:v>778.54299999999967</c:v>
                </c:pt>
                <c:pt idx="573">
                  <c:v>779.42499999999973</c:v>
                </c:pt>
                <c:pt idx="574">
                  <c:v>780.30599999999981</c:v>
                </c:pt>
                <c:pt idx="575">
                  <c:v>781.18</c:v>
                </c:pt>
                <c:pt idx="576">
                  <c:v>782.05499999999972</c:v>
                </c:pt>
                <c:pt idx="577">
                  <c:v>782.94299999999976</c:v>
                </c:pt>
                <c:pt idx="578">
                  <c:v>783.83199999999977</c:v>
                </c:pt>
                <c:pt idx="579">
                  <c:v>784.71699999999998</c:v>
                </c:pt>
                <c:pt idx="580">
                  <c:v>785.59900000000005</c:v>
                </c:pt>
                <c:pt idx="581">
                  <c:v>786.48</c:v>
                </c:pt>
                <c:pt idx="582">
                  <c:v>787.35699999999974</c:v>
                </c:pt>
                <c:pt idx="583">
                  <c:v>788.23299999999972</c:v>
                </c:pt>
                <c:pt idx="584">
                  <c:v>789.11599999999999</c:v>
                </c:pt>
                <c:pt idx="585">
                  <c:v>789.99699999999996</c:v>
                </c:pt>
                <c:pt idx="586">
                  <c:v>790.87699999999973</c:v>
                </c:pt>
                <c:pt idx="587">
                  <c:v>791.75900000000001</c:v>
                </c:pt>
                <c:pt idx="588">
                  <c:v>792.64499999999998</c:v>
                </c:pt>
                <c:pt idx="589">
                  <c:v>793.53499999999997</c:v>
                </c:pt>
                <c:pt idx="590">
                  <c:v>794.42499999999973</c:v>
                </c:pt>
                <c:pt idx="591">
                  <c:v>795.30799999999977</c:v>
                </c:pt>
                <c:pt idx="592">
                  <c:v>796.18700000000001</c:v>
                </c:pt>
                <c:pt idx="593">
                  <c:v>797.06799999999976</c:v>
                </c:pt>
                <c:pt idx="594">
                  <c:v>797.95899999999972</c:v>
                </c:pt>
                <c:pt idx="595">
                  <c:v>798.84899999999971</c:v>
                </c:pt>
                <c:pt idx="596">
                  <c:v>799.73699999999997</c:v>
                </c:pt>
                <c:pt idx="597">
                  <c:v>800.62599999999998</c:v>
                </c:pt>
                <c:pt idx="598">
                  <c:v>801.51199999999972</c:v>
                </c:pt>
                <c:pt idx="599">
                  <c:v>802.39699999999971</c:v>
                </c:pt>
                <c:pt idx="600">
                  <c:v>803.28499999999997</c:v>
                </c:pt>
                <c:pt idx="601">
                  <c:v>804.17200000000003</c:v>
                </c:pt>
                <c:pt idx="602">
                  <c:v>805.06399999999996</c:v>
                </c:pt>
                <c:pt idx="603">
                  <c:v>805.95699999999977</c:v>
                </c:pt>
                <c:pt idx="604">
                  <c:v>806.85099999999977</c:v>
                </c:pt>
                <c:pt idx="605">
                  <c:v>807.745</c:v>
                </c:pt>
                <c:pt idx="606">
                  <c:v>808.63599999999997</c:v>
                </c:pt>
                <c:pt idx="607">
                  <c:v>809.52599999999973</c:v>
                </c:pt>
                <c:pt idx="608">
                  <c:v>810.41599999999971</c:v>
                </c:pt>
                <c:pt idx="609">
                  <c:v>811.298</c:v>
                </c:pt>
                <c:pt idx="610">
                  <c:v>812.18200000000002</c:v>
                </c:pt>
                <c:pt idx="611">
                  <c:v>813.06899999999996</c:v>
                </c:pt>
                <c:pt idx="612">
                  <c:v>813.96299999999974</c:v>
                </c:pt>
                <c:pt idx="613">
                  <c:v>814.85499999999979</c:v>
                </c:pt>
                <c:pt idx="614">
                  <c:v>815.73900000000003</c:v>
                </c:pt>
                <c:pt idx="615">
                  <c:v>816.62599999999998</c:v>
                </c:pt>
                <c:pt idx="616">
                  <c:v>817.51400000000001</c:v>
                </c:pt>
                <c:pt idx="617">
                  <c:v>818.40300000000002</c:v>
                </c:pt>
                <c:pt idx="618">
                  <c:v>819.29399999999998</c:v>
                </c:pt>
                <c:pt idx="619">
                  <c:v>820.18700000000001</c:v>
                </c:pt>
                <c:pt idx="620">
                  <c:v>821.07899999999995</c:v>
                </c:pt>
                <c:pt idx="621">
                  <c:v>821.97</c:v>
                </c:pt>
                <c:pt idx="622">
                  <c:v>822.8589999999997</c:v>
                </c:pt>
                <c:pt idx="623">
                  <c:v>823.75199999999973</c:v>
                </c:pt>
                <c:pt idx="624">
                  <c:v>824.64800000000002</c:v>
                </c:pt>
                <c:pt idx="625">
                  <c:v>825.5469999999998</c:v>
                </c:pt>
                <c:pt idx="626">
                  <c:v>826.4499999999997</c:v>
                </c:pt>
                <c:pt idx="627">
                  <c:v>827.35099999999977</c:v>
                </c:pt>
                <c:pt idx="628">
                  <c:v>828.24599999999998</c:v>
                </c:pt>
                <c:pt idx="629">
                  <c:v>829.14300000000003</c:v>
                </c:pt>
                <c:pt idx="630">
                  <c:v>830.04499999999996</c:v>
                </c:pt>
                <c:pt idx="631">
                  <c:v>830.94199999999978</c:v>
                </c:pt>
                <c:pt idx="632">
                  <c:v>831.8349999999997</c:v>
                </c:pt>
                <c:pt idx="633">
                  <c:v>832.72900000000004</c:v>
                </c:pt>
                <c:pt idx="634">
                  <c:v>833.63099999999997</c:v>
                </c:pt>
                <c:pt idx="635">
                  <c:v>834.54099999999971</c:v>
                </c:pt>
                <c:pt idx="636">
                  <c:v>835.46099999999979</c:v>
                </c:pt>
                <c:pt idx="637">
                  <c:v>836.37199999999996</c:v>
                </c:pt>
                <c:pt idx="638">
                  <c:v>837.27599999999995</c:v>
                </c:pt>
                <c:pt idx="639">
                  <c:v>838.19200000000001</c:v>
                </c:pt>
                <c:pt idx="640">
                  <c:v>839.101</c:v>
                </c:pt>
                <c:pt idx="641">
                  <c:v>840.01499999999999</c:v>
                </c:pt>
                <c:pt idx="642">
                  <c:v>840.94199999999978</c:v>
                </c:pt>
                <c:pt idx="643">
                  <c:v>841.86699999999962</c:v>
                </c:pt>
                <c:pt idx="644">
                  <c:v>842.78599999999994</c:v>
                </c:pt>
                <c:pt idx="645">
                  <c:v>843.69799999999998</c:v>
                </c:pt>
                <c:pt idx="646">
                  <c:v>844.61199999999997</c:v>
                </c:pt>
                <c:pt idx="647">
                  <c:v>845.53399999999999</c:v>
                </c:pt>
                <c:pt idx="648">
                  <c:v>846.46399999999971</c:v>
                </c:pt>
                <c:pt idx="649">
                  <c:v>847.39699999999971</c:v>
                </c:pt>
                <c:pt idx="650">
                  <c:v>848.33699999999976</c:v>
                </c:pt>
                <c:pt idx="651">
                  <c:v>849.27499999999998</c:v>
                </c:pt>
                <c:pt idx="652">
                  <c:v>850.21699999999998</c:v>
                </c:pt>
                <c:pt idx="653">
                  <c:v>851.15</c:v>
                </c:pt>
                <c:pt idx="654">
                  <c:v>852.07500000000005</c:v>
                </c:pt>
                <c:pt idx="655">
                  <c:v>852.99400000000003</c:v>
                </c:pt>
                <c:pt idx="656">
                  <c:v>853.91899999999998</c:v>
                </c:pt>
                <c:pt idx="657">
                  <c:v>854.8499999999998</c:v>
                </c:pt>
                <c:pt idx="658">
                  <c:v>855.78</c:v>
                </c:pt>
                <c:pt idx="659">
                  <c:v>856.70600000000002</c:v>
                </c:pt>
                <c:pt idx="660">
                  <c:v>857.63099999999997</c:v>
                </c:pt>
                <c:pt idx="661">
                  <c:v>858.56099999999969</c:v>
                </c:pt>
                <c:pt idx="662">
                  <c:v>859.48900000000003</c:v>
                </c:pt>
                <c:pt idx="663">
                  <c:v>860.42</c:v>
                </c:pt>
                <c:pt idx="664">
                  <c:v>861.3529999999995</c:v>
                </c:pt>
                <c:pt idx="665">
                  <c:v>862.28700000000003</c:v>
                </c:pt>
                <c:pt idx="666">
                  <c:v>863.21799999999996</c:v>
                </c:pt>
                <c:pt idx="667">
                  <c:v>864.14599999999996</c:v>
                </c:pt>
                <c:pt idx="668">
                  <c:v>865.08100000000002</c:v>
                </c:pt>
                <c:pt idx="669">
                  <c:v>866.03300000000002</c:v>
                </c:pt>
                <c:pt idx="670">
                  <c:v>866.98400000000004</c:v>
                </c:pt>
                <c:pt idx="671">
                  <c:v>867.9219999999998</c:v>
                </c:pt>
                <c:pt idx="672">
                  <c:v>868.85499999999979</c:v>
                </c:pt>
                <c:pt idx="673">
                  <c:v>869.79</c:v>
                </c:pt>
                <c:pt idx="674">
                  <c:v>870.72799999999972</c:v>
                </c:pt>
                <c:pt idx="675">
                  <c:v>871.673</c:v>
                </c:pt>
                <c:pt idx="676">
                  <c:v>872.61400000000003</c:v>
                </c:pt>
                <c:pt idx="677">
                  <c:v>873.5559999999997</c:v>
                </c:pt>
                <c:pt idx="678">
                  <c:v>874.5079999999997</c:v>
                </c:pt>
                <c:pt idx="679">
                  <c:v>875.46699999999976</c:v>
                </c:pt>
                <c:pt idx="680">
                  <c:v>876.43599999999969</c:v>
                </c:pt>
                <c:pt idx="681">
                  <c:v>877.40099999999973</c:v>
                </c:pt>
                <c:pt idx="682">
                  <c:v>878.36199999999974</c:v>
                </c:pt>
                <c:pt idx="683">
                  <c:v>879.32599999999979</c:v>
                </c:pt>
                <c:pt idx="684">
                  <c:v>880.29499999999996</c:v>
                </c:pt>
                <c:pt idx="685">
                  <c:v>881.26199999999972</c:v>
                </c:pt>
                <c:pt idx="686">
                  <c:v>882.22500000000002</c:v>
                </c:pt>
                <c:pt idx="687">
                  <c:v>883.19399999999996</c:v>
                </c:pt>
                <c:pt idx="688">
                  <c:v>884.16899999999998</c:v>
                </c:pt>
                <c:pt idx="689">
                  <c:v>885.149</c:v>
                </c:pt>
                <c:pt idx="690">
                  <c:v>886.13199999999972</c:v>
                </c:pt>
                <c:pt idx="691">
                  <c:v>887.11799999999971</c:v>
                </c:pt>
                <c:pt idx="692">
                  <c:v>888.10400000000004</c:v>
                </c:pt>
                <c:pt idx="693">
                  <c:v>889.08799999999997</c:v>
                </c:pt>
                <c:pt idx="694">
                  <c:v>890.0659999999998</c:v>
                </c:pt>
                <c:pt idx="695">
                  <c:v>891.04599999999971</c:v>
                </c:pt>
                <c:pt idx="696">
                  <c:v>892.02199999999971</c:v>
                </c:pt>
                <c:pt idx="697">
                  <c:v>892.99799999999971</c:v>
                </c:pt>
                <c:pt idx="698">
                  <c:v>893.97900000000004</c:v>
                </c:pt>
                <c:pt idx="699">
                  <c:v>894.96399999999971</c:v>
                </c:pt>
                <c:pt idx="700">
                  <c:v>895.95299999999975</c:v>
                </c:pt>
                <c:pt idx="701">
                  <c:v>896.9499999999997</c:v>
                </c:pt>
                <c:pt idx="702">
                  <c:v>897.94199999999978</c:v>
                </c:pt>
                <c:pt idx="703">
                  <c:v>898.93199999999979</c:v>
                </c:pt>
                <c:pt idx="704">
                  <c:v>899.92099999999971</c:v>
                </c:pt>
                <c:pt idx="705">
                  <c:v>900.90899999999999</c:v>
                </c:pt>
                <c:pt idx="706">
                  <c:v>901.89800000000002</c:v>
                </c:pt>
                <c:pt idx="707">
                  <c:v>902.88599999999997</c:v>
                </c:pt>
                <c:pt idx="708">
                  <c:v>903.87</c:v>
                </c:pt>
                <c:pt idx="709">
                  <c:v>904.8529999999995</c:v>
                </c:pt>
                <c:pt idx="710">
                  <c:v>905.83299999999974</c:v>
                </c:pt>
                <c:pt idx="711">
                  <c:v>906.80799999999977</c:v>
                </c:pt>
                <c:pt idx="712">
                  <c:v>907.78200000000004</c:v>
                </c:pt>
                <c:pt idx="713">
                  <c:v>908.76099999999997</c:v>
                </c:pt>
                <c:pt idx="714">
                  <c:v>909.74199999999996</c:v>
                </c:pt>
                <c:pt idx="715">
                  <c:v>910.72400000000005</c:v>
                </c:pt>
                <c:pt idx="716">
                  <c:v>911.70799999999997</c:v>
                </c:pt>
                <c:pt idx="717">
                  <c:v>912.69</c:v>
                </c:pt>
                <c:pt idx="718">
                  <c:v>913.67200000000003</c:v>
                </c:pt>
                <c:pt idx="719">
                  <c:v>914.65800000000002</c:v>
                </c:pt>
                <c:pt idx="720">
                  <c:v>915.65099999999973</c:v>
                </c:pt>
                <c:pt idx="721">
                  <c:v>916.64400000000001</c:v>
                </c:pt>
                <c:pt idx="722">
                  <c:v>917.64300000000003</c:v>
                </c:pt>
                <c:pt idx="723">
                  <c:v>918.63699999999972</c:v>
                </c:pt>
                <c:pt idx="724">
                  <c:v>919.6279999999997</c:v>
                </c:pt>
                <c:pt idx="725">
                  <c:v>920.61699999999996</c:v>
                </c:pt>
                <c:pt idx="726">
                  <c:v>921.60599999999999</c:v>
                </c:pt>
                <c:pt idx="727">
                  <c:v>922.59900000000005</c:v>
                </c:pt>
                <c:pt idx="728">
                  <c:v>923.59199999999998</c:v>
                </c:pt>
                <c:pt idx="729">
                  <c:v>924.58699999999999</c:v>
                </c:pt>
                <c:pt idx="730">
                  <c:v>925.57500000000005</c:v>
                </c:pt>
                <c:pt idx="731">
                  <c:v>926.56499999999971</c:v>
                </c:pt>
                <c:pt idx="732">
                  <c:v>927.55399999999997</c:v>
                </c:pt>
                <c:pt idx="733">
                  <c:v>928.54300000000001</c:v>
                </c:pt>
                <c:pt idx="734">
                  <c:v>929.5319999999997</c:v>
                </c:pt>
                <c:pt idx="735">
                  <c:v>930.524</c:v>
                </c:pt>
                <c:pt idx="736">
                  <c:v>931.51699999999971</c:v>
                </c:pt>
                <c:pt idx="737">
                  <c:v>932.51699999999971</c:v>
                </c:pt>
                <c:pt idx="738">
                  <c:v>933.51699999999971</c:v>
                </c:pt>
                <c:pt idx="739">
                  <c:v>934.51400000000001</c:v>
                </c:pt>
                <c:pt idx="740">
                  <c:v>935.50599999999997</c:v>
                </c:pt>
                <c:pt idx="741">
                  <c:v>936.49599999999998</c:v>
                </c:pt>
                <c:pt idx="742">
                  <c:v>937.49199999999996</c:v>
                </c:pt>
                <c:pt idx="743">
                  <c:v>938.49099999999999</c:v>
                </c:pt>
                <c:pt idx="744">
                  <c:v>939.5</c:v>
                </c:pt>
                <c:pt idx="745">
                  <c:v>940.51499999999999</c:v>
                </c:pt>
                <c:pt idx="746">
                  <c:v>941.53</c:v>
                </c:pt>
                <c:pt idx="747">
                  <c:v>942.55</c:v>
                </c:pt>
                <c:pt idx="748">
                  <c:v>943.57299999999998</c:v>
                </c:pt>
                <c:pt idx="749">
                  <c:v>944.57799999999997</c:v>
                </c:pt>
                <c:pt idx="750">
                  <c:v>945.53800000000001</c:v>
                </c:pt>
                <c:pt idx="751">
                  <c:v>946.47</c:v>
                </c:pt>
                <c:pt idx="752">
                  <c:v>947.39400000000001</c:v>
                </c:pt>
                <c:pt idx="753">
                  <c:v>948.3159999999998</c:v>
                </c:pt>
                <c:pt idx="754">
                  <c:v>949.23500000000001</c:v>
                </c:pt>
                <c:pt idx="755">
                  <c:v>950.15800000000002</c:v>
                </c:pt>
                <c:pt idx="756">
                  <c:v>951.08799999999997</c:v>
                </c:pt>
                <c:pt idx="757">
                  <c:v>952.02</c:v>
                </c:pt>
                <c:pt idx="758">
                  <c:v>952.95399999999972</c:v>
                </c:pt>
                <c:pt idx="759">
                  <c:v>953.88599999999997</c:v>
                </c:pt>
                <c:pt idx="760">
                  <c:v>954.82699999999977</c:v>
                </c:pt>
                <c:pt idx="761">
                  <c:v>955.77800000000002</c:v>
                </c:pt>
                <c:pt idx="762">
                  <c:v>956.72400000000005</c:v>
                </c:pt>
                <c:pt idx="763">
                  <c:v>957.67100000000005</c:v>
                </c:pt>
                <c:pt idx="764">
                  <c:v>958.62400000000002</c:v>
                </c:pt>
                <c:pt idx="765">
                  <c:v>959.58900000000006</c:v>
                </c:pt>
                <c:pt idx="766">
                  <c:v>960.54899999999998</c:v>
                </c:pt>
                <c:pt idx="767">
                  <c:v>961.48900000000003</c:v>
                </c:pt>
                <c:pt idx="768">
                  <c:v>962.41300000000001</c:v>
                </c:pt>
                <c:pt idx="769">
                  <c:v>963.33399999999972</c:v>
                </c:pt>
                <c:pt idx="770">
                  <c:v>964.25900000000001</c:v>
                </c:pt>
                <c:pt idx="771">
                  <c:v>965.18100000000004</c:v>
                </c:pt>
                <c:pt idx="772">
                  <c:v>966.10699999999997</c:v>
                </c:pt>
                <c:pt idx="773">
                  <c:v>967.03300000000002</c:v>
                </c:pt>
                <c:pt idx="774">
                  <c:v>967.95199999999977</c:v>
                </c:pt>
                <c:pt idx="775">
                  <c:v>968.87400000000002</c:v>
                </c:pt>
                <c:pt idx="776">
                  <c:v>969.80699999999979</c:v>
                </c:pt>
                <c:pt idx="777">
                  <c:v>970.74</c:v>
                </c:pt>
                <c:pt idx="778">
                  <c:v>971.6669999999998</c:v>
                </c:pt>
                <c:pt idx="779">
                  <c:v>972.59100000000001</c:v>
                </c:pt>
                <c:pt idx="780">
                  <c:v>973.51400000000001</c:v>
                </c:pt>
                <c:pt idx="781">
                  <c:v>974.43199999999979</c:v>
                </c:pt>
                <c:pt idx="782">
                  <c:v>975.35099999999977</c:v>
                </c:pt>
                <c:pt idx="783">
                  <c:v>976.26900000000001</c:v>
                </c:pt>
                <c:pt idx="784">
                  <c:v>977.19299999999998</c:v>
                </c:pt>
                <c:pt idx="785">
                  <c:v>978.12299999999971</c:v>
                </c:pt>
                <c:pt idx="786">
                  <c:v>979.05199999999979</c:v>
                </c:pt>
                <c:pt idx="787">
                  <c:v>979.97500000000002</c:v>
                </c:pt>
                <c:pt idx="788">
                  <c:v>980.90300000000002</c:v>
                </c:pt>
                <c:pt idx="789">
                  <c:v>981.83199999999977</c:v>
                </c:pt>
                <c:pt idx="790">
                  <c:v>982.7529999999997</c:v>
                </c:pt>
                <c:pt idx="791">
                  <c:v>983.67499999999995</c:v>
                </c:pt>
                <c:pt idx="792">
                  <c:v>984.601</c:v>
                </c:pt>
                <c:pt idx="793">
                  <c:v>985.52599999999973</c:v>
                </c:pt>
                <c:pt idx="794">
                  <c:v>986.45399999999972</c:v>
                </c:pt>
                <c:pt idx="795">
                  <c:v>987.37699999999973</c:v>
                </c:pt>
                <c:pt idx="796">
                  <c:v>988.30199999999979</c:v>
                </c:pt>
                <c:pt idx="797">
                  <c:v>989.22500000000002</c:v>
                </c:pt>
                <c:pt idx="798">
                  <c:v>990.13800000000003</c:v>
                </c:pt>
                <c:pt idx="799">
                  <c:v>991.04499999999996</c:v>
                </c:pt>
                <c:pt idx="800">
                  <c:v>991.98</c:v>
                </c:pt>
                <c:pt idx="801">
                  <c:v>992.95299999999975</c:v>
                </c:pt>
                <c:pt idx="802">
                  <c:v>993.9459999999998</c:v>
                </c:pt>
                <c:pt idx="803">
                  <c:v>994.95899999999972</c:v>
                </c:pt>
                <c:pt idx="804">
                  <c:v>995.971</c:v>
                </c:pt>
                <c:pt idx="805">
                  <c:v>996.98799999999972</c:v>
                </c:pt>
                <c:pt idx="806">
                  <c:v>998.00099999999998</c:v>
                </c:pt>
                <c:pt idx="807">
                  <c:v>999.01199999999972</c:v>
                </c:pt>
                <c:pt idx="808">
                  <c:v>1000.027</c:v>
                </c:pt>
                <c:pt idx="809">
                  <c:v>1001.04</c:v>
                </c:pt>
                <c:pt idx="810">
                  <c:v>1002.052</c:v>
                </c:pt>
                <c:pt idx="811">
                  <c:v>1003.09</c:v>
                </c:pt>
                <c:pt idx="812">
                  <c:v>1004.126</c:v>
                </c:pt>
                <c:pt idx="813">
                  <c:v>1005.158</c:v>
                </c:pt>
                <c:pt idx="814">
                  <c:v>1006.178</c:v>
                </c:pt>
                <c:pt idx="815">
                  <c:v>1007.196</c:v>
                </c:pt>
                <c:pt idx="816">
                  <c:v>1008.21</c:v>
                </c:pt>
                <c:pt idx="817">
                  <c:v>1009.212</c:v>
                </c:pt>
                <c:pt idx="818">
                  <c:v>1010.207</c:v>
                </c:pt>
                <c:pt idx="819">
                  <c:v>1011.201</c:v>
                </c:pt>
                <c:pt idx="820">
                  <c:v>1012.198</c:v>
                </c:pt>
                <c:pt idx="821">
                  <c:v>1013.21</c:v>
                </c:pt>
                <c:pt idx="822">
                  <c:v>1014.225</c:v>
                </c:pt>
                <c:pt idx="823">
                  <c:v>1015.234</c:v>
                </c:pt>
                <c:pt idx="824">
                  <c:v>1016.237</c:v>
                </c:pt>
                <c:pt idx="825">
                  <c:v>1017.24</c:v>
                </c:pt>
                <c:pt idx="826">
                  <c:v>1018.252</c:v>
                </c:pt>
                <c:pt idx="827">
                  <c:v>1019.259</c:v>
                </c:pt>
                <c:pt idx="828">
                  <c:v>1020.264</c:v>
                </c:pt>
                <c:pt idx="829">
                  <c:v>1021.2619999999999</c:v>
                </c:pt>
                <c:pt idx="830">
                  <c:v>1022.258</c:v>
                </c:pt>
                <c:pt idx="831">
                  <c:v>1023.264</c:v>
                </c:pt>
                <c:pt idx="832">
                  <c:v>1024.2729999999999</c:v>
                </c:pt>
                <c:pt idx="833">
                  <c:v>1025.2719999999999</c:v>
                </c:pt>
                <c:pt idx="834">
                  <c:v>1026.2619999999999</c:v>
                </c:pt>
                <c:pt idx="835">
                  <c:v>1027.2629999999999</c:v>
                </c:pt>
                <c:pt idx="836">
                  <c:v>1028.258</c:v>
                </c:pt>
                <c:pt idx="837">
                  <c:v>1029.2560000000001</c:v>
                </c:pt>
                <c:pt idx="838">
                  <c:v>1030.2429999999999</c:v>
                </c:pt>
                <c:pt idx="839">
                  <c:v>1031.2270000000001</c:v>
                </c:pt>
                <c:pt idx="840">
                  <c:v>1032.2090000000001</c:v>
                </c:pt>
                <c:pt idx="841">
                  <c:v>1033.1959999999999</c:v>
                </c:pt>
                <c:pt idx="842">
                  <c:v>1034.1949999999999</c:v>
                </c:pt>
                <c:pt idx="843">
                  <c:v>1035.1990000000001</c:v>
                </c:pt>
                <c:pt idx="844">
                  <c:v>1036.2139999999999</c:v>
                </c:pt>
                <c:pt idx="845">
                  <c:v>1037.222</c:v>
                </c:pt>
                <c:pt idx="846">
                  <c:v>1038.2249999999999</c:v>
                </c:pt>
                <c:pt idx="847">
                  <c:v>1039.2170000000001</c:v>
                </c:pt>
                <c:pt idx="848">
                  <c:v>1040.204</c:v>
                </c:pt>
                <c:pt idx="849">
                  <c:v>1041.1880000000001</c:v>
                </c:pt>
                <c:pt idx="850">
                  <c:v>1042.1679999999999</c:v>
                </c:pt>
                <c:pt idx="851">
                  <c:v>1043.1469999999999</c:v>
                </c:pt>
                <c:pt idx="852">
                  <c:v>1044.124</c:v>
                </c:pt>
                <c:pt idx="853">
                  <c:v>1045.104</c:v>
                </c:pt>
                <c:pt idx="854">
                  <c:v>1046.0730000000001</c:v>
                </c:pt>
                <c:pt idx="855">
                  <c:v>1047.021</c:v>
                </c:pt>
                <c:pt idx="856">
                  <c:v>1047.96</c:v>
                </c:pt>
                <c:pt idx="857">
                  <c:v>1048.895</c:v>
                </c:pt>
                <c:pt idx="858">
                  <c:v>1049.835</c:v>
                </c:pt>
                <c:pt idx="859">
                  <c:v>1050.7809999999999</c:v>
                </c:pt>
                <c:pt idx="860">
                  <c:v>1051.7339999999999</c:v>
                </c:pt>
                <c:pt idx="861">
                  <c:v>1052.682</c:v>
                </c:pt>
                <c:pt idx="862">
                  <c:v>1053.6220000000001</c:v>
                </c:pt>
                <c:pt idx="863">
                  <c:v>1054.557</c:v>
                </c:pt>
                <c:pt idx="864">
                  <c:v>1055.4839999999999</c:v>
                </c:pt>
                <c:pt idx="865">
                  <c:v>1056.4069999999999</c:v>
                </c:pt>
                <c:pt idx="866">
                  <c:v>1057.3240000000001</c:v>
                </c:pt>
                <c:pt idx="867">
                  <c:v>1058.239</c:v>
                </c:pt>
                <c:pt idx="868">
                  <c:v>1059.1659999999999</c:v>
                </c:pt>
                <c:pt idx="869">
                  <c:v>1060.087</c:v>
                </c:pt>
                <c:pt idx="870">
                  <c:v>1061.0160000000001</c:v>
                </c:pt>
                <c:pt idx="871">
                  <c:v>1061.9469999999999</c:v>
                </c:pt>
                <c:pt idx="872">
                  <c:v>1062.877</c:v>
                </c:pt>
                <c:pt idx="873">
                  <c:v>1063.8040000000001</c:v>
                </c:pt>
                <c:pt idx="874">
                  <c:v>1064.7270000000001</c:v>
                </c:pt>
                <c:pt idx="875">
                  <c:v>1065.6500000000001</c:v>
                </c:pt>
                <c:pt idx="876">
                  <c:v>1066.566</c:v>
                </c:pt>
                <c:pt idx="877">
                  <c:v>1067.4860000000001</c:v>
                </c:pt>
                <c:pt idx="878">
                  <c:v>1068.404</c:v>
                </c:pt>
                <c:pt idx="879">
                  <c:v>1069.3219999999999</c:v>
                </c:pt>
                <c:pt idx="880">
                  <c:v>1070.2349999999999</c:v>
                </c:pt>
                <c:pt idx="881">
                  <c:v>1071.1659999999999</c:v>
                </c:pt>
                <c:pt idx="882">
                  <c:v>1072.107</c:v>
                </c:pt>
                <c:pt idx="883">
                  <c:v>1073.0530000000001</c:v>
                </c:pt>
                <c:pt idx="884">
                  <c:v>1073.9939999999999</c:v>
                </c:pt>
                <c:pt idx="885">
                  <c:v>1074.9169999999999</c:v>
                </c:pt>
                <c:pt idx="886">
                  <c:v>1075.8309999999999</c:v>
                </c:pt>
                <c:pt idx="887">
                  <c:v>1076.7470000000001</c:v>
                </c:pt>
                <c:pt idx="888">
                  <c:v>1077.6579999999999</c:v>
                </c:pt>
                <c:pt idx="889">
                  <c:v>1078.5719999999999</c:v>
                </c:pt>
                <c:pt idx="890">
                  <c:v>1079.49</c:v>
                </c:pt>
                <c:pt idx="891">
                  <c:v>1080.396</c:v>
                </c:pt>
                <c:pt idx="892">
                  <c:v>1081.2950000000001</c:v>
                </c:pt>
                <c:pt idx="893">
                  <c:v>1082.191</c:v>
                </c:pt>
                <c:pt idx="894">
                  <c:v>1083.1010000000001</c:v>
                </c:pt>
                <c:pt idx="895">
                  <c:v>1084.0139999999999</c:v>
                </c:pt>
                <c:pt idx="896">
                  <c:v>1084.931</c:v>
                </c:pt>
                <c:pt idx="897">
                  <c:v>1085.8520000000001</c:v>
                </c:pt>
                <c:pt idx="898">
                  <c:v>1086.7719999999999</c:v>
                </c:pt>
                <c:pt idx="899">
                  <c:v>1087.69</c:v>
                </c:pt>
                <c:pt idx="900">
                  <c:v>1088.605</c:v>
                </c:pt>
                <c:pt idx="901">
                  <c:v>1089.5150000000001</c:v>
                </c:pt>
                <c:pt idx="902">
                  <c:v>1090.4179999999999</c:v>
                </c:pt>
                <c:pt idx="903">
                  <c:v>1091.3140000000001</c:v>
                </c:pt>
                <c:pt idx="904">
                  <c:v>1092.21</c:v>
                </c:pt>
                <c:pt idx="905">
                  <c:v>1093.1020000000001</c:v>
                </c:pt>
                <c:pt idx="906">
                  <c:v>1093.9960000000001</c:v>
                </c:pt>
                <c:pt idx="907">
                  <c:v>1094.894</c:v>
                </c:pt>
                <c:pt idx="908">
                  <c:v>1095.787</c:v>
                </c:pt>
                <c:pt idx="909">
                  <c:v>1096.674</c:v>
                </c:pt>
                <c:pt idx="910">
                  <c:v>1097.567</c:v>
                </c:pt>
                <c:pt idx="911">
                  <c:v>1098.463</c:v>
                </c:pt>
                <c:pt idx="912">
                  <c:v>1099.354</c:v>
                </c:pt>
                <c:pt idx="913">
                  <c:v>1100.2449999999999</c:v>
                </c:pt>
                <c:pt idx="914">
                  <c:v>1101.1389999999999</c:v>
                </c:pt>
                <c:pt idx="915">
                  <c:v>1102.039</c:v>
                </c:pt>
                <c:pt idx="916">
                  <c:v>1102.93</c:v>
                </c:pt>
                <c:pt idx="917">
                  <c:v>1103.807</c:v>
                </c:pt>
              </c:numCache>
            </c:numRef>
          </c:xVal>
          <c:yVal>
            <c:numRef>
              <c:f>Coke!$AM$6:$AM$923</c:f>
              <c:numCache>
                <c:formatCode>General</c:formatCode>
                <c:ptCount val="918"/>
                <c:pt idx="0">
                  <c:v>1</c:v>
                </c:pt>
                <c:pt idx="1">
                  <c:v>0.99967451081944503</c:v>
                </c:pt>
                <c:pt idx="2">
                  <c:v>0.99964022186488899</c:v>
                </c:pt>
                <c:pt idx="3">
                  <c:v>0.99921647179963802</c:v>
                </c:pt>
                <c:pt idx="4">
                  <c:v>0.99885669366452701</c:v>
                </c:pt>
                <c:pt idx="5">
                  <c:v>0.99869394907424902</c:v>
                </c:pt>
                <c:pt idx="6">
                  <c:v>0.99820417997709299</c:v>
                </c:pt>
                <c:pt idx="7">
                  <c:v>0.99797490457946902</c:v>
                </c:pt>
                <c:pt idx="8">
                  <c:v>0.99764992717435497</c:v>
                </c:pt>
                <c:pt idx="9">
                  <c:v>0.99712740444896597</c:v>
                </c:pt>
                <c:pt idx="10">
                  <c:v>0.99689864082678403</c:v>
                </c:pt>
                <c:pt idx="11">
                  <c:v>0.99637611810139504</c:v>
                </c:pt>
                <c:pt idx="12">
                  <c:v>0.99585410715144795</c:v>
                </c:pt>
                <c:pt idx="13">
                  <c:v>0.99552657086912799</c:v>
                </c:pt>
                <c:pt idx="14">
                  <c:v>0.99487354540625295</c:v>
                </c:pt>
                <c:pt idx="15">
                  <c:v>0.99444979534100097</c:v>
                </c:pt>
                <c:pt idx="16">
                  <c:v>0.99402399817398601</c:v>
                </c:pt>
                <c:pt idx="17">
                  <c:v>0.99333873085832003</c:v>
                </c:pt>
                <c:pt idx="18">
                  <c:v>0.99297946449864904</c:v>
                </c:pt>
                <c:pt idx="19">
                  <c:v>0.99235868088856505</c:v>
                </c:pt>
                <c:pt idx="20">
                  <c:v>0.99167341357289995</c:v>
                </c:pt>
                <c:pt idx="21">
                  <c:v>0.99115140262295098</c:v>
                </c:pt>
                <c:pt idx="22">
                  <c:v>0.99046408820552101</c:v>
                </c:pt>
                <c:pt idx="23">
                  <c:v>0.989747090812505</c:v>
                </c:pt>
                <c:pt idx="24">
                  <c:v>0.98919079090800299</c:v>
                </c:pt>
                <c:pt idx="25">
                  <c:v>0.98837553263029099</c:v>
                </c:pt>
                <c:pt idx="26">
                  <c:v>0.98772250716741505</c:v>
                </c:pt>
                <c:pt idx="27">
                  <c:v>0.98703519274998497</c:v>
                </c:pt>
                <c:pt idx="28">
                  <c:v>0.98618769261948203</c:v>
                </c:pt>
                <c:pt idx="29">
                  <c:v>0.98550088997749197</c:v>
                </c:pt>
                <c:pt idx="30">
                  <c:v>0.98468511992433905</c:v>
                </c:pt>
                <c:pt idx="31">
                  <c:v>0.98373680003193498</c:v>
                </c:pt>
                <c:pt idx="32">
                  <c:v>0.98301980263891897</c:v>
                </c:pt>
                <c:pt idx="33">
                  <c:v>0.98210372459930495</c:v>
                </c:pt>
                <c:pt idx="34">
                  <c:v>0.98118969366145703</c:v>
                </c:pt>
                <c:pt idx="35">
                  <c:v>0.98030790457639905</c:v>
                </c:pt>
                <c:pt idx="36">
                  <c:v>0.97932990170840895</c:v>
                </c:pt>
                <c:pt idx="37">
                  <c:v>0.97841382366879603</c:v>
                </c:pt>
                <c:pt idx="38">
                  <c:v>0.97746755087815596</c:v>
                </c:pt>
                <c:pt idx="39">
                  <c:v>0.97642301720281999</c:v>
                </c:pt>
                <c:pt idx="40">
                  <c:v>0.97544296723306601</c:v>
                </c:pt>
                <c:pt idx="41">
                  <c:v>0.97436619170493899</c:v>
                </c:pt>
                <c:pt idx="42">
                  <c:v>0.97318910819035198</c:v>
                </c:pt>
                <c:pt idx="43">
                  <c:v>0.97214457451501701</c:v>
                </c:pt>
                <c:pt idx="44">
                  <c:v>0.970969538102194</c:v>
                </c:pt>
                <c:pt idx="45">
                  <c:v>0.96979450168937098</c:v>
                </c:pt>
                <c:pt idx="46">
                  <c:v>0.96865119535389799</c:v>
                </c:pt>
                <c:pt idx="47">
                  <c:v>0.96734360910182404</c:v>
                </c:pt>
                <c:pt idx="48">
                  <c:v>0.96613633083620998</c:v>
                </c:pt>
                <c:pt idx="49">
                  <c:v>0.96489476361604198</c:v>
                </c:pt>
                <c:pt idx="50">
                  <c:v>0.96352269365838705</c:v>
                </c:pt>
                <c:pt idx="51">
                  <c:v>0.96228163821365797</c:v>
                </c:pt>
                <c:pt idx="52">
                  <c:v>0.960877326403212</c:v>
                </c:pt>
                <c:pt idx="53">
                  <c:v>0.95944128451541599</c:v>
                </c:pt>
                <c:pt idx="54">
                  <c:v>0.95810350351231499</c:v>
                </c:pt>
                <c:pt idx="55">
                  <c:v>0.95666490274731297</c:v>
                </c:pt>
                <c:pt idx="56">
                  <c:v>0.95522886085951697</c:v>
                </c:pt>
                <c:pt idx="57">
                  <c:v>0.95379281897172097</c:v>
                </c:pt>
                <c:pt idx="58">
                  <c:v>0.95222371546923201</c:v>
                </c:pt>
                <c:pt idx="59">
                  <c:v>0.95072114277409003</c:v>
                </c:pt>
                <c:pt idx="60">
                  <c:v>0.94925285903350298</c:v>
                </c:pt>
                <c:pt idx="61">
                  <c:v>0.94771804448556796</c:v>
                </c:pt>
                <c:pt idx="62">
                  <c:v>0.94621547179042598</c:v>
                </c:pt>
                <c:pt idx="63">
                  <c:v>0.944614638210588</c:v>
                </c:pt>
                <c:pt idx="64">
                  <c:v>0.94304758180986403</c:v>
                </c:pt>
                <c:pt idx="65">
                  <c:v>0.94148103718458098</c:v>
                </c:pt>
                <c:pt idx="66">
                  <c:v>0.93981571989916002</c:v>
                </c:pt>
                <c:pt idx="67">
                  <c:v>0.93821488631932204</c:v>
                </c:pt>
                <c:pt idx="68">
                  <c:v>0.93654956903390096</c:v>
                </c:pt>
                <c:pt idx="69">
                  <c:v>0.934884251748481</c:v>
                </c:pt>
                <c:pt idx="70">
                  <c:v>0.93321893446306103</c:v>
                </c:pt>
                <c:pt idx="71">
                  <c:v>0.93155361717763996</c:v>
                </c:pt>
                <c:pt idx="72">
                  <c:v>0.92982228086031504</c:v>
                </c:pt>
                <c:pt idx="73">
                  <c:v>0.92818920542768601</c:v>
                </c:pt>
                <c:pt idx="74">
                  <c:v>0.92645991621212498</c:v>
                </c:pt>
                <c:pt idx="75">
                  <c:v>0.92476030997214897</c:v>
                </c:pt>
                <c:pt idx="76">
                  <c:v>0.92312672276407903</c:v>
                </c:pt>
                <c:pt idx="77">
                  <c:v>0.921299172663823</c:v>
                </c:pt>
                <c:pt idx="78">
                  <c:v>0.91963385537840203</c:v>
                </c:pt>
                <c:pt idx="79">
                  <c:v>0.91796853809298096</c:v>
                </c:pt>
                <c:pt idx="80">
                  <c:v>0.91626893185300595</c:v>
                </c:pt>
                <c:pt idx="81">
                  <c:v>0.91460361456758599</c:v>
                </c:pt>
                <c:pt idx="82">
                  <c:v>0.91284003639747002</c:v>
                </c:pt>
                <c:pt idx="83">
                  <c:v>0.91117471911204895</c:v>
                </c:pt>
                <c:pt idx="84">
                  <c:v>0.90947767174927896</c:v>
                </c:pt>
                <c:pt idx="85">
                  <c:v>0.90778011261106795</c:v>
                </c:pt>
                <c:pt idx="86">
                  <c:v>0.90611274822388399</c:v>
                </c:pt>
                <c:pt idx="87">
                  <c:v>0.904415700861113</c:v>
                </c:pt>
                <c:pt idx="88">
                  <c:v>0.90268385276834695</c:v>
                </c:pt>
                <c:pt idx="89">
                  <c:v>0.90098680540557696</c:v>
                </c:pt>
                <c:pt idx="90">
                  <c:v>0.899321488120157</c:v>
                </c:pt>
                <c:pt idx="91">
                  <c:v>0.89765617083473703</c:v>
                </c:pt>
                <c:pt idx="92">
                  <c:v>0.89605482547945703</c:v>
                </c:pt>
                <c:pt idx="93">
                  <c:v>0.89435777811668704</c:v>
                </c:pt>
                <c:pt idx="94">
                  <c:v>0.89269246083126697</c:v>
                </c:pt>
                <c:pt idx="95">
                  <c:v>0.89109162725142899</c:v>
                </c:pt>
                <c:pt idx="96">
                  <c:v>0.88942630996600802</c:v>
                </c:pt>
                <c:pt idx="97">
                  <c:v>0.88785925356528395</c:v>
                </c:pt>
                <c:pt idx="98">
                  <c:v>0.88629066183823602</c:v>
                </c:pt>
                <c:pt idx="99">
                  <c:v>0.88465963350737198</c:v>
                </c:pt>
                <c:pt idx="100">
                  <c:v>0.88305828815209197</c:v>
                </c:pt>
                <c:pt idx="101">
                  <c:v>0.88142521271946195</c:v>
                </c:pt>
                <c:pt idx="102">
                  <c:v>0.87982642624138796</c:v>
                </c:pt>
                <c:pt idx="103">
                  <c:v>0.87832385354624598</c:v>
                </c:pt>
                <c:pt idx="104">
                  <c:v>0.87678955077375398</c:v>
                </c:pt>
                <c:pt idx="105">
                  <c:v>0.87531870815596102</c:v>
                </c:pt>
                <c:pt idx="106">
                  <c:v>0.87384837731360898</c:v>
                </c:pt>
                <c:pt idx="107">
                  <c:v>0.87231356276567495</c:v>
                </c:pt>
                <c:pt idx="108">
                  <c:v>0.87087752087787995</c:v>
                </c:pt>
                <c:pt idx="109">
                  <c:v>0.86937494818273697</c:v>
                </c:pt>
                <c:pt idx="110">
                  <c:v>0.86790666444214903</c:v>
                </c:pt>
                <c:pt idx="111">
                  <c:v>0.86643633359979799</c:v>
                </c:pt>
                <c:pt idx="112">
                  <c:v>0.86493324912921399</c:v>
                </c:pt>
                <c:pt idx="113">
                  <c:v>0.86346547716406896</c:v>
                </c:pt>
                <c:pt idx="114">
                  <c:v>0.86209340720641303</c:v>
                </c:pt>
                <c:pt idx="115">
                  <c:v>0.86068909539596605</c:v>
                </c:pt>
                <c:pt idx="116">
                  <c:v>0.85934926729110095</c:v>
                </c:pt>
                <c:pt idx="117">
                  <c:v>0.85797924443521001</c:v>
                </c:pt>
                <c:pt idx="118">
                  <c:v>0.85663941633034502</c:v>
                </c:pt>
                <c:pt idx="119">
                  <c:v>0.85526734637268897</c:v>
                </c:pt>
                <c:pt idx="120">
                  <c:v>0.85389527641503404</c:v>
                </c:pt>
                <c:pt idx="121">
                  <c:v>0.85255749541193304</c:v>
                </c:pt>
                <c:pt idx="122">
                  <c:v>0.85128419811441502</c:v>
                </c:pt>
                <c:pt idx="123">
                  <c:v>0.84994437000955003</c:v>
                </c:pt>
                <c:pt idx="124">
                  <c:v>0.84867056093658999</c:v>
                </c:pt>
                <c:pt idx="125">
                  <c:v>0.84736502178628104</c:v>
                </c:pt>
                <c:pt idx="126">
                  <c:v>0.84609172448876202</c:v>
                </c:pt>
                <c:pt idx="127">
                  <c:v>0.84481791541580198</c:v>
                </c:pt>
                <c:pt idx="128">
                  <c:v>0.84347808731093699</c:v>
                </c:pt>
                <c:pt idx="129">
                  <c:v>0.84227080904532403</c:v>
                </c:pt>
                <c:pt idx="130">
                  <c:v>0.84102924182515504</c:v>
                </c:pt>
                <c:pt idx="131">
                  <c:v>0.839822475334983</c:v>
                </c:pt>
                <c:pt idx="132">
                  <c:v>0.83864488004495397</c:v>
                </c:pt>
                <c:pt idx="133">
                  <c:v>0.83740587170199099</c:v>
                </c:pt>
                <c:pt idx="134">
                  <c:v>0.83622827641196296</c:v>
                </c:pt>
                <c:pt idx="135">
                  <c:v>0.83508548185193099</c:v>
                </c:pt>
                <c:pt idx="136">
                  <c:v>0.83394268729190002</c:v>
                </c:pt>
                <c:pt idx="137">
                  <c:v>0.83270316717349602</c:v>
                </c:pt>
                <c:pt idx="138">
                  <c:v>0.83152608365890801</c:v>
                </c:pt>
                <c:pt idx="139">
                  <c:v>0.83038277732343502</c:v>
                </c:pt>
                <c:pt idx="140">
                  <c:v>0.82927427171795798</c:v>
                </c:pt>
                <c:pt idx="141">
                  <c:v>0.82816320723527703</c:v>
                </c:pt>
                <c:pt idx="142">
                  <c:v>0.82698817082245402</c:v>
                </c:pt>
                <c:pt idx="143">
                  <c:v>0.82581108730786701</c:v>
                </c:pt>
                <c:pt idx="144">
                  <c:v>0.82479879548532198</c:v>
                </c:pt>
                <c:pt idx="145">
                  <c:v>0.82375426180998601</c:v>
                </c:pt>
                <c:pt idx="146">
                  <c:v>0.82267748628185899</c:v>
                </c:pt>
                <c:pt idx="147">
                  <c:v>0.82163295260652403</c:v>
                </c:pt>
                <c:pt idx="148">
                  <c:v>0.82045586909193702</c:v>
                </c:pt>
                <c:pt idx="149">
                  <c:v>0.81934736348645998</c:v>
                </c:pt>
                <c:pt idx="150">
                  <c:v>0.81830027093391899</c:v>
                </c:pt>
                <c:pt idx="151">
                  <c:v>0.817224007181233</c:v>
                </c:pt>
                <c:pt idx="152">
                  <c:v>0.81621120358324695</c:v>
                </c:pt>
                <c:pt idx="153">
                  <c:v>0.81519891176070203</c:v>
                </c:pt>
                <c:pt idx="154">
                  <c:v>0.81425059186829796</c:v>
                </c:pt>
                <c:pt idx="155">
                  <c:v>0.81320605819296199</c:v>
                </c:pt>
                <c:pt idx="156">
                  <c:v>0.812129794440277</c:v>
                </c:pt>
                <c:pt idx="157">
                  <c:v>0.81118147454787304</c:v>
                </c:pt>
                <c:pt idx="158">
                  <c:v>0.81049671900764697</c:v>
                </c:pt>
                <c:pt idx="159">
                  <c:v>0.80951615726245096</c:v>
                </c:pt>
                <c:pt idx="160">
                  <c:v>0.80827459004228297</c:v>
                </c:pt>
                <c:pt idx="161">
                  <c:v>0.80752586257191705</c:v>
                </c:pt>
                <c:pt idx="162">
                  <c:v>0.80638255623644395</c:v>
                </c:pt>
                <c:pt idx="163">
                  <c:v>0.80533597545934399</c:v>
                </c:pt>
                <c:pt idx="164">
                  <c:v>0.80425919993121697</c:v>
                </c:pt>
                <c:pt idx="165">
                  <c:v>0.80318037730132597</c:v>
                </c:pt>
                <c:pt idx="166">
                  <c:v>0.80242909095375603</c:v>
                </c:pt>
                <c:pt idx="167">
                  <c:v>0.80161383267604303</c:v>
                </c:pt>
                <c:pt idx="168">
                  <c:v>0.80043879626322001</c:v>
                </c:pt>
                <c:pt idx="169">
                  <c:v>0.79942650444067598</c:v>
                </c:pt>
                <c:pt idx="170">
                  <c:v>0.79860868728575796</c:v>
                </c:pt>
                <c:pt idx="171">
                  <c:v>0.79795566182288302</c:v>
                </c:pt>
                <c:pt idx="172">
                  <c:v>0.79684510911564199</c:v>
                </c:pt>
                <c:pt idx="173">
                  <c:v>0.79583486439486195</c:v>
                </c:pt>
                <c:pt idx="174">
                  <c:v>0.79488654450245699</c:v>
                </c:pt>
                <c:pt idx="175">
                  <c:v>0.79387425267991196</c:v>
                </c:pt>
                <c:pt idx="176">
                  <c:v>0.79299195181941295</c:v>
                </c:pt>
                <c:pt idx="177">
                  <c:v>0.79224066547184202</c:v>
                </c:pt>
                <c:pt idx="178">
                  <c:v>0.79139316534133897</c:v>
                </c:pt>
                <c:pt idx="179">
                  <c:v>0.79051137625628098</c:v>
                </c:pt>
                <c:pt idx="180">
                  <c:v>0.78956305636387702</c:v>
                </c:pt>
                <c:pt idx="181">
                  <c:v>0.78878003993895596</c:v>
                </c:pt>
                <c:pt idx="182">
                  <c:v>0.78802875359138402</c:v>
                </c:pt>
                <c:pt idx="183">
                  <c:v>0.78717869458367595</c:v>
                </c:pt>
                <c:pt idx="184">
                  <c:v>0.78616640276113103</c:v>
                </c:pt>
                <c:pt idx="185">
                  <c:v>0.78528666077783704</c:v>
                </c:pt>
                <c:pt idx="186">
                  <c:v>0.78456761628305705</c:v>
                </c:pt>
                <c:pt idx="187">
                  <c:v>0.78358705453786204</c:v>
                </c:pt>
                <c:pt idx="188">
                  <c:v>0.78267353537545403</c:v>
                </c:pt>
                <c:pt idx="189">
                  <c:v>0.78202050991257899</c:v>
                </c:pt>
                <c:pt idx="190">
                  <c:v>0.78123698171221601</c:v>
                </c:pt>
                <c:pt idx="191">
                  <c:v>0.78032090367260298</c:v>
                </c:pt>
                <c:pt idx="192">
                  <c:v>0.77953737547224</c:v>
                </c:pt>
                <c:pt idx="193">
                  <c:v>0.77901536452229303</c:v>
                </c:pt>
                <c:pt idx="194">
                  <c:v>0.77777379730212504</c:v>
                </c:pt>
                <c:pt idx="195">
                  <c:v>0.77708904176189997</c:v>
                </c:pt>
                <c:pt idx="196">
                  <c:v>0.77607674993935505</c:v>
                </c:pt>
                <c:pt idx="197">
                  <c:v>0.77499997441122803</c:v>
                </c:pt>
                <c:pt idx="198">
                  <c:v>0.77431265999379795</c:v>
                </c:pt>
                <c:pt idx="199">
                  <c:v>0.77372667711370902</c:v>
                </c:pt>
                <c:pt idx="200">
                  <c:v>0.77297539076613797</c:v>
                </c:pt>
                <c:pt idx="201">
                  <c:v>0.77225583449591695</c:v>
                </c:pt>
                <c:pt idx="202">
                  <c:v>0.77150454814834502</c:v>
                </c:pt>
                <c:pt idx="203">
                  <c:v>0.770852034460911</c:v>
                </c:pt>
                <c:pt idx="204">
                  <c:v>0.76996973360041199</c:v>
                </c:pt>
                <c:pt idx="205">
                  <c:v>0.76912018636814505</c:v>
                </c:pt>
                <c:pt idx="206">
                  <c:v>0.76840318897512905</c:v>
                </c:pt>
                <c:pt idx="207">
                  <c:v>0.76778240536504505</c:v>
                </c:pt>
                <c:pt idx="208">
                  <c:v>0.76699938894012398</c:v>
                </c:pt>
                <c:pt idx="209">
                  <c:v>0.76605106904771902</c:v>
                </c:pt>
                <c:pt idx="210">
                  <c:v>0.765331512777497</c:v>
                </c:pt>
                <c:pt idx="211">
                  <c:v>0.76477725997475898</c:v>
                </c:pt>
                <c:pt idx="212">
                  <c:v>0.76422300717202096</c:v>
                </c:pt>
                <c:pt idx="213">
                  <c:v>0.76334121808696298</c:v>
                </c:pt>
                <c:pt idx="214">
                  <c:v>0.76249115907925502</c:v>
                </c:pt>
                <c:pt idx="215">
                  <c:v>0.76177211458447502</c:v>
                </c:pt>
                <c:pt idx="216">
                  <c:v>0.76105511719145902</c:v>
                </c:pt>
                <c:pt idx="217">
                  <c:v>0.76043433358137402</c:v>
                </c:pt>
                <c:pt idx="218">
                  <c:v>0.75971528908659403</c:v>
                </c:pt>
                <c:pt idx="219">
                  <c:v>0.75916103628385601</c:v>
                </c:pt>
                <c:pt idx="220">
                  <c:v>0.75831097727614705</c:v>
                </c:pt>
                <c:pt idx="221">
                  <c:v>0.75746347714564399</c:v>
                </c:pt>
                <c:pt idx="222">
                  <c:v>0.75703767997862803</c:v>
                </c:pt>
                <c:pt idx="223">
                  <c:v>0.75645118532309896</c:v>
                </c:pt>
                <c:pt idx="224">
                  <c:v>0.75543889350055504</c:v>
                </c:pt>
                <c:pt idx="225">
                  <c:v>0.75471933723033302</c:v>
                </c:pt>
                <c:pt idx="226">
                  <c:v>0.754066823542899</c:v>
                </c:pt>
                <c:pt idx="227">
                  <c:v>0.753446039932814</c:v>
                </c:pt>
                <c:pt idx="228">
                  <c:v>0.75279301446993896</c:v>
                </c:pt>
                <c:pt idx="229">
                  <c:v>0.75214050078250505</c:v>
                </c:pt>
                <c:pt idx="230">
                  <c:v>0.75145318636507497</c:v>
                </c:pt>
                <c:pt idx="231">
                  <c:v>0.75083240275498997</c:v>
                </c:pt>
                <c:pt idx="232">
                  <c:v>0.75021161914490497</c:v>
                </c:pt>
                <c:pt idx="233">
                  <c:v>0.74946289167454005</c:v>
                </c:pt>
                <c:pt idx="234">
                  <c:v>0.74880781910990002</c:v>
                </c:pt>
                <c:pt idx="235">
                  <c:v>0.748351827191858</c:v>
                </c:pt>
                <c:pt idx="236">
                  <c:v>0.74760054084428595</c:v>
                </c:pt>
                <c:pt idx="237">
                  <c:v>0.74707852989433898</c:v>
                </c:pt>
                <c:pt idx="238">
                  <c:v>0.74645774628425499</c:v>
                </c:pt>
                <c:pt idx="239">
                  <c:v>0.74573819001403296</c:v>
                </c:pt>
                <c:pt idx="240">
                  <c:v>0.74515220713394603</c:v>
                </c:pt>
                <c:pt idx="241">
                  <c:v>0.74453142352386104</c:v>
                </c:pt>
                <c:pt idx="242">
                  <c:v>0.743974611843917</c:v>
                </c:pt>
                <c:pt idx="243">
                  <c:v>0.74332158638104195</c:v>
                </c:pt>
                <c:pt idx="244">
                  <c:v>0.742636830840816</c:v>
                </c:pt>
                <c:pt idx="245">
                  <c:v>0.74211481989086903</c:v>
                </c:pt>
                <c:pt idx="246">
                  <c:v>0.74155800821092499</c:v>
                </c:pt>
                <c:pt idx="247">
                  <c:v>0.74097151355539703</c:v>
                </c:pt>
                <c:pt idx="248">
                  <c:v>0.74048174445824</c:v>
                </c:pt>
                <c:pt idx="249">
                  <c:v>0.73982871899536495</c:v>
                </c:pt>
                <c:pt idx="250">
                  <c:v>0.73907743264779302</c:v>
                </c:pt>
                <c:pt idx="251">
                  <c:v>0.73845664903770902</c:v>
                </c:pt>
                <c:pt idx="252">
                  <c:v>0.73793463808776205</c:v>
                </c:pt>
                <c:pt idx="253">
                  <c:v>0.73737782640781802</c:v>
                </c:pt>
                <c:pt idx="254">
                  <c:v>0.73666082901480201</c:v>
                </c:pt>
                <c:pt idx="255">
                  <c:v>0.73604004540471701</c:v>
                </c:pt>
                <c:pt idx="256">
                  <c:v>0.73545150364742395</c:v>
                </c:pt>
                <c:pt idx="257">
                  <c:v>0.73496122277482601</c:v>
                </c:pt>
                <c:pt idx="258">
                  <c:v>0.73443921182487903</c:v>
                </c:pt>
                <c:pt idx="259">
                  <c:v>0.73375445628465397</c:v>
                </c:pt>
                <c:pt idx="260">
                  <c:v>0.73323193355926497</c:v>
                </c:pt>
                <c:pt idx="261">
                  <c:v>0.73257941987183095</c:v>
                </c:pt>
                <c:pt idx="262">
                  <c:v>0.73205689714644295</c:v>
                </c:pt>
                <c:pt idx="263">
                  <c:v>0.73153232731928997</c:v>
                </c:pt>
                <c:pt idx="264">
                  <c:v>0.73104460532389803</c:v>
                </c:pt>
                <c:pt idx="265">
                  <c:v>0.73032504905367601</c:v>
                </c:pt>
                <c:pt idx="266">
                  <c:v>0.72973650729638295</c:v>
                </c:pt>
                <c:pt idx="267">
                  <c:v>0.72918225449364504</c:v>
                </c:pt>
                <c:pt idx="268">
                  <c:v>0.72869197362104698</c:v>
                </c:pt>
                <c:pt idx="269">
                  <c:v>0.72807119001096199</c:v>
                </c:pt>
                <c:pt idx="270">
                  <c:v>0.72748520713087494</c:v>
                </c:pt>
                <c:pt idx="271">
                  <c:v>0.726994926258277</c:v>
                </c:pt>
                <c:pt idx="272">
                  <c:v>0.72653688723846999</c:v>
                </c:pt>
                <c:pt idx="273">
                  <c:v>0.72604660636587304</c:v>
                </c:pt>
                <c:pt idx="274">
                  <c:v>0.72536185082564697</c:v>
                </c:pt>
                <c:pt idx="275">
                  <c:v>0.724772797292913</c:v>
                </c:pt>
                <c:pt idx="276">
                  <c:v>0.72428302819575596</c:v>
                </c:pt>
                <c:pt idx="277">
                  <c:v>0.72359776088008998</c:v>
                </c:pt>
                <c:pt idx="278">
                  <c:v>0.72287871638530998</c:v>
                </c:pt>
                <c:pt idx="279">
                  <c:v>0.72235670543536201</c:v>
                </c:pt>
                <c:pt idx="280">
                  <c:v>0.72196468544746095</c:v>
                </c:pt>
                <c:pt idx="281">
                  <c:v>0.721474404574864</c:v>
                </c:pt>
                <c:pt idx="282">
                  <c:v>0.72085413274022003</c:v>
                </c:pt>
                <c:pt idx="283">
                  <c:v>0.720659146297151</c:v>
                </c:pt>
                <c:pt idx="284">
                  <c:v>0.71980959906488395</c:v>
                </c:pt>
                <c:pt idx="285">
                  <c:v>0.71912433174921797</c:v>
                </c:pt>
                <c:pt idx="286">
                  <c:v>0.71843752910722802</c:v>
                </c:pt>
                <c:pt idx="287">
                  <c:v>0.71791500638184003</c:v>
                </c:pt>
                <c:pt idx="288">
                  <c:v>0.71732902350175198</c:v>
                </c:pt>
                <c:pt idx="289">
                  <c:v>0.71670823989166799</c:v>
                </c:pt>
                <c:pt idx="290">
                  <c:v>0.716281930949211</c:v>
                </c:pt>
                <c:pt idx="291">
                  <c:v>0.71582593903116898</c:v>
                </c:pt>
                <c:pt idx="292">
                  <c:v>0.71504292260624802</c:v>
                </c:pt>
                <c:pt idx="293">
                  <c:v>0.71465090261834596</c:v>
                </c:pt>
                <c:pt idx="294">
                  <c:v>0.71422510545133</c:v>
                </c:pt>
                <c:pt idx="295">
                  <c:v>0.71354034991110404</c:v>
                </c:pt>
                <c:pt idx="296">
                  <c:v>0.71298609710836702</c:v>
                </c:pt>
                <c:pt idx="297">
                  <c:v>0.71236531349828203</c:v>
                </c:pt>
                <c:pt idx="298">
                  <c:v>0.71180850181833799</c:v>
                </c:pt>
                <c:pt idx="299">
                  <c:v>0.71112374627811303</c:v>
                </c:pt>
                <c:pt idx="300">
                  <c:v>0.71047072081523799</c:v>
                </c:pt>
                <c:pt idx="301">
                  <c:v>0.71004492364822203</c:v>
                </c:pt>
                <c:pt idx="302">
                  <c:v>0.70929363730065098</c:v>
                </c:pt>
                <c:pt idx="303">
                  <c:v>0.70880591530525905</c:v>
                </c:pt>
                <c:pt idx="304">
                  <c:v>0.70824910362531501</c:v>
                </c:pt>
                <c:pt idx="305">
                  <c:v>0.70753210623229901</c:v>
                </c:pt>
                <c:pt idx="306">
                  <c:v>0.70687703366765897</c:v>
                </c:pt>
                <c:pt idx="307">
                  <c:v>0.70616003627464297</c:v>
                </c:pt>
                <c:pt idx="308">
                  <c:v>0.70553925266455897</c:v>
                </c:pt>
                <c:pt idx="309">
                  <c:v>0.70495071090726502</c:v>
                </c:pt>
                <c:pt idx="310">
                  <c:v>0.70423371351425001</c:v>
                </c:pt>
                <c:pt idx="311">
                  <c:v>0.70361292990416502</c:v>
                </c:pt>
                <c:pt idx="312">
                  <c:v>0.70299214629408102</c:v>
                </c:pt>
                <c:pt idx="313">
                  <c:v>0.702339632606647</c:v>
                </c:pt>
                <c:pt idx="314">
                  <c:v>0.70165231818921603</c:v>
                </c:pt>
                <c:pt idx="315">
                  <c:v>0.70096756264899096</c:v>
                </c:pt>
                <c:pt idx="316">
                  <c:v>0.700282807108765</c:v>
                </c:pt>
                <c:pt idx="317">
                  <c:v>0.69966202349868101</c:v>
                </c:pt>
                <c:pt idx="318">
                  <c:v>0.69900899803580596</c:v>
                </c:pt>
                <c:pt idx="319">
                  <c:v>0.69828995354102597</c:v>
                </c:pt>
                <c:pt idx="320">
                  <c:v>0.69757039727080405</c:v>
                </c:pt>
                <c:pt idx="321">
                  <c:v>0.69681911092323301</c:v>
                </c:pt>
                <c:pt idx="322">
                  <c:v>0.69606782457566196</c:v>
                </c:pt>
                <c:pt idx="323">
                  <c:v>0.69531653822809003</c:v>
                </c:pt>
                <c:pt idx="324">
                  <c:v>0.69453352180316896</c:v>
                </c:pt>
                <c:pt idx="325">
                  <c:v>0.69378223545559903</c:v>
                </c:pt>
                <c:pt idx="326">
                  <c:v>0.69299870725523605</c:v>
                </c:pt>
                <c:pt idx="327">
                  <c:v>0.69221517905487395</c:v>
                </c:pt>
                <c:pt idx="328">
                  <c:v>0.69126941803967501</c:v>
                </c:pt>
                <c:pt idx="329">
                  <c:v>0.69035282822461996</c:v>
                </c:pt>
                <c:pt idx="330">
                  <c:v>0.68953756994690796</c:v>
                </c:pt>
                <c:pt idx="331">
                  <c:v>0.68872231166919695</c:v>
                </c:pt>
                <c:pt idx="332">
                  <c:v>0.68790449451428004</c:v>
                </c:pt>
                <c:pt idx="333">
                  <c:v>0.68695873349908099</c:v>
                </c:pt>
                <c:pt idx="334">
                  <c:v>0.68604214368402605</c:v>
                </c:pt>
                <c:pt idx="335">
                  <c:v>0.68493363807854901</c:v>
                </c:pt>
                <c:pt idx="336">
                  <c:v>0.68401960714069998</c:v>
                </c:pt>
                <c:pt idx="337">
                  <c:v>0.68284252362611297</c:v>
                </c:pt>
                <c:pt idx="338">
                  <c:v>0.68179798995077801</c:v>
                </c:pt>
                <c:pt idx="339">
                  <c:v>0.680817428205583</c:v>
                </c:pt>
                <c:pt idx="340">
                  <c:v>0.67983942533759301</c:v>
                </c:pt>
                <c:pt idx="341">
                  <c:v>0.67879284456049305</c:v>
                </c:pt>
                <c:pt idx="342">
                  <c:v>0.67751903548753201</c:v>
                </c:pt>
                <c:pt idx="343">
                  <c:v>0.67614952440708298</c:v>
                </c:pt>
                <c:pt idx="344">
                  <c:v>0.67487571533412305</c:v>
                </c:pt>
                <c:pt idx="345">
                  <c:v>0.67363465988939597</c:v>
                </c:pt>
                <c:pt idx="346">
                  <c:v>0.67236085081643604</c:v>
                </c:pt>
                <c:pt idx="347">
                  <c:v>0.67108755351891702</c:v>
                </c:pt>
                <c:pt idx="348">
                  <c:v>0.66974721363861101</c:v>
                </c:pt>
                <c:pt idx="349">
                  <c:v>0.66827892989802395</c:v>
                </c:pt>
                <c:pt idx="350">
                  <c:v>0.66693910179315896</c:v>
                </c:pt>
                <c:pt idx="351">
                  <c:v>0.66504502088555595</c:v>
                </c:pt>
                <c:pt idx="352">
                  <c:v>0.66331573166999502</c:v>
                </c:pt>
                <c:pt idx="353">
                  <c:v>0.66174662816750596</c:v>
                </c:pt>
                <c:pt idx="354">
                  <c:v>0.65995080814460005</c:v>
                </c:pt>
                <c:pt idx="355">
                  <c:v>0.65799224353141506</c:v>
                </c:pt>
                <c:pt idx="356">
                  <c:v>0.65603163181646496</c:v>
                </c:pt>
                <c:pt idx="357">
                  <c:v>0.65417183986341798</c:v>
                </c:pt>
                <c:pt idx="358">
                  <c:v>0.65211245548833097</c:v>
                </c:pt>
                <c:pt idx="359">
                  <c:v>0.64999165806031001</c:v>
                </c:pt>
                <c:pt idx="360">
                  <c:v>0.64773779901759598</c:v>
                </c:pt>
                <c:pt idx="361">
                  <c:v>0.64541945626930097</c:v>
                </c:pt>
                <c:pt idx="362">
                  <c:v>0.64297112255896005</c:v>
                </c:pt>
                <c:pt idx="363">
                  <c:v>0.64045574626583002</c:v>
                </c:pt>
                <c:pt idx="364">
                  <c:v>0.63767987627317002</c:v>
                </c:pt>
                <c:pt idx="365">
                  <c:v>0.63516501175548201</c:v>
                </c:pt>
                <c:pt idx="366">
                  <c:v>0.63193263806933697</c:v>
                </c:pt>
                <c:pt idx="367">
                  <c:v>0.62895973453184395</c:v>
                </c:pt>
                <c:pt idx="368">
                  <c:v>0.62579184455128001</c:v>
                </c:pt>
                <c:pt idx="369">
                  <c:v>0.62233070724295303</c:v>
                </c:pt>
                <c:pt idx="370">
                  <c:v>0.61870733711978898</c:v>
                </c:pt>
                <c:pt idx="371">
                  <c:v>0.61508140811942003</c:v>
                </c:pt>
                <c:pt idx="372">
                  <c:v>0.61139150718891</c:v>
                </c:pt>
                <c:pt idx="373">
                  <c:v>0.60757059174547201</c:v>
                </c:pt>
                <c:pt idx="374">
                  <c:v>0.60332643801222297</c:v>
                </c:pt>
                <c:pt idx="375">
                  <c:v>0.59907972540177001</c:v>
                </c:pt>
                <c:pt idx="376">
                  <c:v>0.59473679900838405</c:v>
                </c:pt>
                <c:pt idx="377">
                  <c:v>0.59022908092295601</c:v>
                </c:pt>
                <c:pt idx="378">
                  <c:v>0.58559290720180701</c:v>
                </c:pt>
                <c:pt idx="379">
                  <c:v>0.58085847259596102</c:v>
                </c:pt>
                <c:pt idx="380">
                  <c:v>0.57563375711751696</c:v>
                </c:pt>
                <c:pt idx="381">
                  <c:v>0.57040648276186801</c:v>
                </c:pt>
                <c:pt idx="382">
                  <c:v>0.56521605623797999</c:v>
                </c:pt>
                <c:pt idx="383">
                  <c:v>0.55992532172763099</c:v>
                </c:pt>
                <c:pt idx="384">
                  <c:v>0.55421032537658999</c:v>
                </c:pt>
                <c:pt idx="385">
                  <c:v>0.54865807361582697</c:v>
                </c:pt>
                <c:pt idx="386">
                  <c:v>0.54300960807213206</c:v>
                </c:pt>
                <c:pt idx="387">
                  <c:v>0.53732685357388199</c:v>
                </c:pt>
                <c:pt idx="388">
                  <c:v>0.53157961537004905</c:v>
                </c:pt>
                <c:pt idx="389">
                  <c:v>0.52557137169124402</c:v>
                </c:pt>
                <c:pt idx="390">
                  <c:v>0.51965985357081101</c:v>
                </c:pt>
                <c:pt idx="391">
                  <c:v>0.51368385174479603</c:v>
                </c:pt>
                <c:pt idx="392">
                  <c:v>0.50754510532850405</c:v>
                </c:pt>
                <c:pt idx="393">
                  <c:v>0.501699606239976</c:v>
                </c:pt>
                <c:pt idx="394">
                  <c:v>0.49565707360661498</c:v>
                </c:pt>
                <c:pt idx="395">
                  <c:v>0.48981157451808699</c:v>
                </c:pt>
                <c:pt idx="396">
                  <c:v>0.48406484808969602</c:v>
                </c:pt>
                <c:pt idx="397">
                  <c:v>0.47815281819382199</c:v>
                </c:pt>
                <c:pt idx="398">
                  <c:v>0.47253659450291702</c:v>
                </c:pt>
                <c:pt idx="399">
                  <c:v>0.46678935629908602</c:v>
                </c:pt>
                <c:pt idx="400">
                  <c:v>0.46123710453832201</c:v>
                </c:pt>
                <c:pt idx="401">
                  <c:v>0.45571914173211397</c:v>
                </c:pt>
                <c:pt idx="402">
                  <c:v>0.45016688997135101</c:v>
                </c:pt>
                <c:pt idx="403">
                  <c:v>0.44464892716514298</c:v>
                </c:pt>
                <c:pt idx="404">
                  <c:v>0.43942421168669998</c:v>
                </c:pt>
                <c:pt idx="405">
                  <c:v>0.434066946369005</c:v>
                </c:pt>
                <c:pt idx="406">
                  <c:v>0.428940491775257</c:v>
                </c:pt>
                <c:pt idx="407">
                  <c:v>0.42378230710415998</c:v>
                </c:pt>
                <c:pt idx="408">
                  <c:v>0.41865380540864799</c:v>
                </c:pt>
                <c:pt idx="409">
                  <c:v>0.41362612347503702</c:v>
                </c:pt>
                <c:pt idx="410">
                  <c:v>0.408694655324359</c:v>
                </c:pt>
                <c:pt idx="411">
                  <c:v>0.40379491725102901</c:v>
                </c:pt>
                <c:pt idx="412">
                  <c:v>0.39899395183783698</c:v>
                </c:pt>
                <c:pt idx="413">
                  <c:v>0.39416125634729499</c:v>
                </c:pt>
                <c:pt idx="414">
                  <c:v>0.38932804908131202</c:v>
                </c:pt>
                <c:pt idx="415">
                  <c:v>0.384494841815329</c:v>
                </c:pt>
                <c:pt idx="416">
                  <c:v>0.37972816535669202</c:v>
                </c:pt>
                <c:pt idx="417">
                  <c:v>0.37508994453377797</c:v>
                </c:pt>
                <c:pt idx="418">
                  <c:v>0.37022500719044499</c:v>
                </c:pt>
                <c:pt idx="419">
                  <c:v>0.36549006080915802</c:v>
                </c:pt>
                <c:pt idx="420">
                  <c:v>0.360689095395966</c:v>
                </c:pt>
                <c:pt idx="421">
                  <c:v>0.35598690264291</c:v>
                </c:pt>
                <c:pt idx="422">
                  <c:v>0.35112196529957801</c:v>
                </c:pt>
                <c:pt idx="423">
                  <c:v>0.34635272996373601</c:v>
                </c:pt>
                <c:pt idx="424">
                  <c:v>0.34158605350509902</c:v>
                </c:pt>
                <c:pt idx="425">
                  <c:v>0.33684957179748898</c:v>
                </c:pt>
                <c:pt idx="426">
                  <c:v>0.332050653486061</c:v>
                </c:pt>
                <c:pt idx="427">
                  <c:v>0.32724968807286903</c:v>
                </c:pt>
                <c:pt idx="428">
                  <c:v>0.32231821992219001</c:v>
                </c:pt>
                <c:pt idx="429">
                  <c:v>0.31741899362430198</c:v>
                </c:pt>
                <c:pt idx="430">
                  <c:v>0.31248957257538701</c:v>
                </c:pt>
                <c:pt idx="431">
                  <c:v>0.30765636530940399</c:v>
                </c:pt>
                <c:pt idx="432">
                  <c:v>0.30275713901151602</c:v>
                </c:pt>
                <c:pt idx="433">
                  <c:v>0.29785995981539198</c:v>
                </c:pt>
                <c:pt idx="434">
                  <c:v>0.29299246359485398</c:v>
                </c:pt>
                <c:pt idx="435">
                  <c:v>0.28809528439873</c:v>
                </c:pt>
                <c:pt idx="436">
                  <c:v>0.283195546325401</c:v>
                </c:pt>
                <c:pt idx="437">
                  <c:v>0.27829836712927802</c:v>
                </c:pt>
                <c:pt idx="438">
                  <c:v>0.27336689897859801</c:v>
                </c:pt>
                <c:pt idx="439">
                  <c:v>0.26853420348805601</c:v>
                </c:pt>
                <c:pt idx="440">
                  <c:v>0.26370099622207399</c:v>
                </c:pt>
                <c:pt idx="441">
                  <c:v>0.25899829169357702</c:v>
                </c:pt>
                <c:pt idx="442">
                  <c:v>0.25426180998596698</c:v>
                </c:pt>
                <c:pt idx="443">
                  <c:v>0.249396360867193</c:v>
                </c:pt>
                <c:pt idx="444">
                  <c:v>0.244595395454001</c:v>
                </c:pt>
                <c:pt idx="445">
                  <c:v>0.239991463585642</c:v>
                </c:pt>
                <c:pt idx="446">
                  <c:v>0.23545150364742401</c:v>
                </c:pt>
                <c:pt idx="447">
                  <c:v>0.230978074516551</c:v>
                </c:pt>
                <c:pt idx="448">
                  <c:v>0.22666738997595701</c:v>
                </c:pt>
                <c:pt idx="449">
                  <c:v>0.22242323624270799</c:v>
                </c:pt>
                <c:pt idx="450">
                  <c:v>0.217982048964627</c:v>
                </c:pt>
                <c:pt idx="451">
                  <c:v>0.21376962530872901</c:v>
                </c:pt>
                <c:pt idx="452">
                  <c:v>0.209687704390316</c:v>
                </c:pt>
                <c:pt idx="453">
                  <c:v>0.20570199725483601</c:v>
                </c:pt>
                <c:pt idx="454">
                  <c:v>0.201817621656699</c:v>
                </c:pt>
                <c:pt idx="455">
                  <c:v>0.19802894806605201</c:v>
                </c:pt>
                <c:pt idx="456">
                  <c:v>0.19433904713554201</c:v>
                </c:pt>
                <c:pt idx="457">
                  <c:v>0.190811379019868</c:v>
                </c:pt>
                <c:pt idx="458">
                  <c:v>0.187219738974054</c:v>
                </c:pt>
                <c:pt idx="459">
                  <c:v>0.18375860166572699</c:v>
                </c:pt>
                <c:pt idx="460">
                  <c:v>0.180361948062981</c:v>
                </c:pt>
                <c:pt idx="461">
                  <c:v>0.17725854178799999</c:v>
                </c:pt>
                <c:pt idx="462">
                  <c:v>0.174124940761993</c:v>
                </c:pt>
                <c:pt idx="463">
                  <c:v>0.17102102271156999</c:v>
                </c:pt>
                <c:pt idx="464">
                  <c:v>0.16808240812863201</c:v>
                </c:pt>
                <c:pt idx="465">
                  <c:v>0.165372557167875</c:v>
                </c:pt>
                <c:pt idx="466">
                  <c:v>0.16262841725256399</c:v>
                </c:pt>
                <c:pt idx="467">
                  <c:v>0.16008131088208599</c:v>
                </c:pt>
                <c:pt idx="468">
                  <c:v>0.15756644636439801</c:v>
                </c:pt>
                <c:pt idx="469">
                  <c:v>0.155248615391544</c:v>
                </c:pt>
                <c:pt idx="470">
                  <c:v>0.15293027264324899</c:v>
                </c:pt>
                <c:pt idx="471">
                  <c:v>0.15070865545332501</c:v>
                </c:pt>
                <c:pt idx="472">
                  <c:v>0.14861958810265399</c:v>
                </c:pt>
                <c:pt idx="473">
                  <c:v>0.14669326534225999</c:v>
                </c:pt>
                <c:pt idx="474">
                  <c:v>0.144897445319353</c:v>
                </c:pt>
                <c:pt idx="475">
                  <c:v>0.142971122558959</c:v>
                </c:pt>
                <c:pt idx="476">
                  <c:v>0.141141013581497</c:v>
                </c:pt>
                <c:pt idx="477">
                  <c:v>0.139574468956214</c:v>
                </c:pt>
                <c:pt idx="478">
                  <c:v>0.137941393523584</c:v>
                </c:pt>
                <c:pt idx="479">
                  <c:v>0.136340048168304</c:v>
                </c:pt>
                <c:pt idx="480">
                  <c:v>0.13493573635785799</c:v>
                </c:pt>
                <c:pt idx="481">
                  <c:v>0.13349969447006199</c:v>
                </c:pt>
                <c:pt idx="482">
                  <c:v>0.13212762451240601</c:v>
                </c:pt>
                <c:pt idx="483">
                  <c:v>0.13088605729223701</c:v>
                </c:pt>
                <c:pt idx="484">
                  <c:v>0.129679290802064</c:v>
                </c:pt>
                <c:pt idx="485">
                  <c:v>0.12850425438924201</c:v>
                </c:pt>
                <c:pt idx="486">
                  <c:v>0.12745972071390599</c:v>
                </c:pt>
                <c:pt idx="487">
                  <c:v>0.12644742889136101</c:v>
                </c:pt>
                <c:pt idx="488">
                  <c:v>0.12546686714616601</c:v>
                </c:pt>
                <c:pt idx="489">
                  <c:v>0.124518547253762</c:v>
                </c:pt>
                <c:pt idx="490">
                  <c:v>0.12363675816870399</c:v>
                </c:pt>
                <c:pt idx="491">
                  <c:v>0.12272272723085501</c:v>
                </c:pt>
                <c:pt idx="492">
                  <c:v>0.121744724362865</c:v>
                </c:pt>
                <c:pt idx="493">
                  <c:v>0.120959149060738</c:v>
                </c:pt>
                <c:pt idx="494">
                  <c:v>0.12014389078302699</c:v>
                </c:pt>
                <c:pt idx="495">
                  <c:v>0.119360362582664</c:v>
                </c:pt>
                <c:pt idx="496">
                  <c:v>0.11860907623509299</c:v>
                </c:pt>
                <c:pt idx="497">
                  <c:v>0.117889519964872</c:v>
                </c:pt>
                <c:pt idx="498">
                  <c:v>0.1171382336173</c:v>
                </c:pt>
                <c:pt idx="499">
                  <c:v>0.116453478077076</c:v>
                </c:pt>
                <c:pt idx="500">
                  <c:v>0.11580096438964201</c:v>
                </c:pt>
                <c:pt idx="501">
                  <c:v>0.11511364997221001</c:v>
                </c:pt>
                <c:pt idx="502">
                  <c:v>0.114460624509336</c:v>
                </c:pt>
                <c:pt idx="503">
                  <c:v>0.113874641629247</c:v>
                </c:pt>
                <c:pt idx="504">
                  <c:v>0.11321956906460701</c:v>
                </c:pt>
                <c:pt idx="505">
                  <c:v>0.112600832556287</c:v>
                </c:pt>
                <c:pt idx="506">
                  <c:v>0.111980048946203</c:v>
                </c:pt>
                <c:pt idx="507">
                  <c:v>0.11126100445142301</c:v>
                </c:pt>
                <c:pt idx="508">
                  <c:v>0.110770723578825</c:v>
                </c:pt>
                <c:pt idx="509">
                  <c:v>0.110216470776087</c:v>
                </c:pt>
                <c:pt idx="510">
                  <c:v>0.10962792901879399</c:v>
                </c:pt>
                <c:pt idx="511">
                  <c:v>0.10904143436326499</c:v>
                </c:pt>
                <c:pt idx="512">
                  <c:v>0.108452892605971</c:v>
                </c:pt>
                <c:pt idx="513">
                  <c:v>0.107863839073236</c:v>
                </c:pt>
                <c:pt idx="514">
                  <c:v>0.107243567238593</c:v>
                </c:pt>
                <c:pt idx="515">
                  <c:v>0.10672104451320399</c:v>
                </c:pt>
                <c:pt idx="516">
                  <c:v>0.106166791710466</c:v>
                </c:pt>
                <c:pt idx="517">
                  <c:v>0.105612538907728</c:v>
                </c:pt>
                <c:pt idx="518">
                  <c:v>0.10518622996527099</c:v>
                </c:pt>
                <c:pt idx="519">
                  <c:v>0.10466421901532399</c:v>
                </c:pt>
                <c:pt idx="520">
                  <c:v>0.104109966212585</c:v>
                </c:pt>
                <c:pt idx="521">
                  <c:v>0.103422651795155</c:v>
                </c:pt>
                <c:pt idx="522">
                  <c:v>0.102900640845207</c:v>
                </c:pt>
                <c:pt idx="523">
                  <c:v>0.102575151664652</c:v>
                </c:pt>
                <c:pt idx="524">
                  <c:v>0.102053140714705</c:v>
                </c:pt>
                <c:pt idx="525">
                  <c:v>0.10143235710462099</c:v>
                </c:pt>
                <c:pt idx="526">
                  <c:v>0.100909834379232</c:v>
                </c:pt>
                <c:pt idx="527">
                  <c:v>0.100254761814592</c:v>
                </c:pt>
                <c:pt idx="528">
                  <c:v>9.9799281671990606E-2</c:v>
                </c:pt>
                <c:pt idx="529">
                  <c:v>9.9407261684088796E-2</c:v>
                </c:pt>
                <c:pt idx="530">
                  <c:v>9.8850961779586299E-2</c:v>
                </c:pt>
                <c:pt idx="531">
                  <c:v>9.8328439054197705E-2</c:v>
                </c:pt>
                <c:pt idx="532">
                  <c:v>9.7872958911596794E-2</c:v>
                </c:pt>
                <c:pt idx="533">
                  <c:v>9.7414408116348897E-2</c:v>
                </c:pt>
                <c:pt idx="534">
                  <c:v>9.6825866359055504E-2</c:v>
                </c:pt>
                <c:pt idx="535">
                  <c:v>9.6303855409108199E-2</c:v>
                </c:pt>
                <c:pt idx="536">
                  <c:v>9.5813574536510598E-2</c:v>
                </c:pt>
                <c:pt idx="537">
                  <c:v>9.5357582618468398E-2</c:v>
                </c:pt>
                <c:pt idx="538">
                  <c:v>9.4899543598661706E-2</c:v>
                </c:pt>
                <c:pt idx="539">
                  <c:v>9.4409262726064105E-2</c:v>
                </c:pt>
                <c:pt idx="540">
                  <c:v>9.3887251776116898E-2</c:v>
                </c:pt>
                <c:pt idx="541">
                  <c:v>9.3396970903519297E-2</c:v>
                </c:pt>
                <c:pt idx="542">
                  <c:v>9.2940978985476999E-2</c:v>
                </c:pt>
                <c:pt idx="543">
                  <c:v>9.2517228920225694E-2</c:v>
                </c:pt>
                <c:pt idx="544">
                  <c:v>9.2027459823068702E-2</c:v>
                </c:pt>
                <c:pt idx="545">
                  <c:v>9.1569420803261997E-2</c:v>
                </c:pt>
                <c:pt idx="546">
                  <c:v>9.1046898077873598E-2</c:v>
                </c:pt>
                <c:pt idx="547">
                  <c:v>9.0524887127926404E-2</c:v>
                </c:pt>
                <c:pt idx="548">
                  <c:v>9.0098578185469305E-2</c:v>
                </c:pt>
                <c:pt idx="549">
                  <c:v>8.9674828120218E-2</c:v>
                </c:pt>
                <c:pt idx="550">
                  <c:v>8.9152817170270807E-2</c:v>
                </c:pt>
                <c:pt idx="551">
                  <c:v>8.8760797182369094E-2</c:v>
                </c:pt>
                <c:pt idx="552">
                  <c:v>8.8369288969908699E-2</c:v>
                </c:pt>
                <c:pt idx="553">
                  <c:v>8.7911249950101994E-2</c:v>
                </c:pt>
                <c:pt idx="554">
                  <c:v>8.7487499884850703E-2</c:v>
                </c:pt>
                <c:pt idx="555">
                  <c:v>8.6964977159462206E-2</c:v>
                </c:pt>
                <c:pt idx="556">
                  <c:v>8.6442966209514999E-2</c:v>
                </c:pt>
                <c:pt idx="557">
                  <c:v>8.6016657267057997E-2</c:v>
                </c:pt>
                <c:pt idx="558">
                  <c:v>8.5561177124456197E-2</c:v>
                </c:pt>
                <c:pt idx="559">
                  <c:v>8.5169157136555207E-2</c:v>
                </c:pt>
                <c:pt idx="560">
                  <c:v>8.4711118116747905E-2</c:v>
                </c:pt>
                <c:pt idx="561">
                  <c:v>8.4287368051496697E-2</c:v>
                </c:pt>
                <c:pt idx="562">
                  <c:v>8.3895859839036205E-2</c:v>
                </c:pt>
                <c:pt idx="563">
                  <c:v>8.34378208192295E-2</c:v>
                </c:pt>
                <c:pt idx="564">
                  <c:v>8.3014070753978195E-2</c:v>
                </c:pt>
                <c:pt idx="565">
                  <c:v>8.2654292618867406E-2</c:v>
                </c:pt>
                <c:pt idx="566">
                  <c:v>8.2230542553616101E-2</c:v>
                </c:pt>
                <c:pt idx="567">
                  <c:v>8.1871276193946504E-2</c:v>
                </c:pt>
                <c:pt idx="568">
                  <c:v>8.1511498058835702E-2</c:v>
                </c:pt>
                <c:pt idx="569">
                  <c:v>8.1119478070934101E-2</c:v>
                </c:pt>
                <c:pt idx="570">
                  <c:v>8.0693680903918402E-2</c:v>
                </c:pt>
                <c:pt idx="571">
                  <c:v>8.0302172691457896E-2</c:v>
                </c:pt>
                <c:pt idx="572">
                  <c:v>7.9846180773415695E-2</c:v>
                </c:pt>
                <c:pt idx="573">
                  <c:v>7.9486402638304907E-2</c:v>
                </c:pt>
                <c:pt idx="574">
                  <c:v>7.8964391688357699E-2</c:v>
                </c:pt>
                <c:pt idx="575">
                  <c:v>7.8540641623105603E-2</c:v>
                </c:pt>
                <c:pt idx="576">
                  <c:v>7.8180863487994898E-2</c:v>
                </c:pt>
                <c:pt idx="577">
                  <c:v>7.7789355275534405E-2</c:v>
                </c:pt>
                <c:pt idx="578">
                  <c:v>7.7461818993214596E-2</c:v>
                </c:pt>
                <c:pt idx="579">
                  <c:v>7.7069799005312897E-2</c:v>
                </c:pt>
                <c:pt idx="580">
                  <c:v>7.6646048940061495E-2</c:v>
                </c:pt>
                <c:pt idx="581">
                  <c:v>7.6318512657741699E-2</c:v>
                </c:pt>
                <c:pt idx="582">
                  <c:v>7.5860473637934994E-2</c:v>
                </c:pt>
                <c:pt idx="583">
                  <c:v>7.5535496232820895E-2</c:v>
                </c:pt>
                <c:pt idx="584">
                  <c:v>7.5242248905056403E-2</c:v>
                </c:pt>
                <c:pt idx="585">
                  <c:v>7.48824707699456E-2</c:v>
                </c:pt>
                <c:pt idx="586">
                  <c:v>7.4456673602929901E-2</c:v>
                </c:pt>
                <c:pt idx="587">
                  <c:v>7.4099454345024796E-2</c:v>
                </c:pt>
                <c:pt idx="588">
                  <c:v>7.3739676209914007E-2</c:v>
                </c:pt>
                <c:pt idx="589">
                  <c:v>7.3443870004943804E-2</c:v>
                </c:pt>
                <c:pt idx="590">
                  <c:v>7.3118892599829594E-2</c:v>
                </c:pt>
                <c:pt idx="591">
                  <c:v>7.2695142534578303E-2</c:v>
                </c:pt>
                <c:pt idx="592">
                  <c:v>7.2399848105049305E-2</c:v>
                </c:pt>
                <c:pt idx="593">
                  <c:v>7.1976098039798E-2</c:v>
                </c:pt>
                <c:pt idx="594">
                  <c:v>7.1584078051896302E-2</c:v>
                </c:pt>
                <c:pt idx="595">
                  <c:v>7.1256541769576395E-2</c:v>
                </c:pt>
                <c:pt idx="596">
                  <c:v>7.0931564364461602E-2</c:v>
                </c:pt>
                <c:pt idx="597">
                  <c:v>7.0539544376559807E-2</c:v>
                </c:pt>
                <c:pt idx="598">
                  <c:v>7.0244249947030907E-2</c:v>
                </c:pt>
                <c:pt idx="599">
                  <c:v>6.9918760766475505E-2</c:v>
                </c:pt>
                <c:pt idx="600">
                  <c:v>6.9559494406806005E-2</c:v>
                </c:pt>
                <c:pt idx="601">
                  <c:v>6.9231958124486098E-2</c:v>
                </c:pt>
                <c:pt idx="602">
                  <c:v>6.8906468943930696E-2</c:v>
                </c:pt>
                <c:pt idx="603">
                  <c:v>6.8578932661610803E-2</c:v>
                </c:pt>
                <c:pt idx="604">
                  <c:v>6.8253955256496704E-2</c:v>
                </c:pt>
                <c:pt idx="605">
                  <c:v>6.7992438006081804E-2</c:v>
                </c:pt>
                <c:pt idx="606">
                  <c:v>6.7664901723761897E-2</c:v>
                </c:pt>
                <c:pt idx="607">
                  <c:v>6.7436138101579196E-2</c:v>
                </c:pt>
                <c:pt idx="608">
                  <c:v>6.7012388036327905E-2</c:v>
                </c:pt>
                <c:pt idx="609">
                  <c:v>6.6620368048426207E-2</c:v>
                </c:pt>
                <c:pt idx="610">
                  <c:v>6.6228859835965798E-2</c:v>
                </c:pt>
                <c:pt idx="611">
                  <c:v>6.6000096213783097E-2</c:v>
                </c:pt>
                <c:pt idx="612">
                  <c:v>6.5706848886018507E-2</c:v>
                </c:pt>
                <c:pt idx="613">
                  <c:v>6.5379312603698697E-2</c:v>
                </c:pt>
                <c:pt idx="614">
                  <c:v>6.51822790588657E-2</c:v>
                </c:pt>
                <c:pt idx="615">
                  <c:v>6.4726287140823402E-2</c:v>
                </c:pt>
                <c:pt idx="616">
                  <c:v>6.4366509005712599E-2</c:v>
                </c:pt>
                <c:pt idx="617">
                  <c:v>6.4038972723392804E-2</c:v>
                </c:pt>
                <c:pt idx="618">
                  <c:v>6.3745725395628297E-2</c:v>
                </c:pt>
                <c:pt idx="619">
                  <c:v>6.3516961773444805E-2</c:v>
                </c:pt>
                <c:pt idx="620">
                  <c:v>6.3255956298471305E-2</c:v>
                </c:pt>
                <c:pt idx="621">
                  <c:v>6.2863936310569496E-2</c:v>
                </c:pt>
                <c:pt idx="622">
                  <c:v>6.2602930835595899E-2</c:v>
                </c:pt>
                <c:pt idx="623">
                  <c:v>6.2374167213413302E-2</c:v>
                </c:pt>
                <c:pt idx="624">
                  <c:v>6.2112649962998402E-2</c:v>
                </c:pt>
                <c:pt idx="625">
                  <c:v>6.1787672557884199E-2</c:v>
                </c:pt>
                <c:pt idx="626">
                  <c:v>6.1395652569982501E-2</c:v>
                </c:pt>
                <c:pt idx="627">
                  <c:v>6.1199130800590702E-2</c:v>
                </c:pt>
                <c:pt idx="628">
                  <c:v>6.0905883472826203E-2</c:v>
                </c:pt>
                <c:pt idx="629">
                  <c:v>6.0479574530369097E-2</c:v>
                </c:pt>
                <c:pt idx="630">
                  <c:v>6.0154597125254901E-2</c:v>
                </c:pt>
                <c:pt idx="631">
                  <c:v>5.9957563580421903E-2</c:v>
                </c:pt>
                <c:pt idx="632">
                  <c:v>5.9696046330006997E-2</c:v>
                </c:pt>
                <c:pt idx="633">
                  <c:v>5.94350408550334E-2</c:v>
                </c:pt>
                <c:pt idx="634">
                  <c:v>5.91417935272689E-2</c:v>
                </c:pt>
                <c:pt idx="635">
                  <c:v>5.8814257244949097E-2</c:v>
                </c:pt>
                <c:pt idx="636">
                  <c:v>5.8553251769975397E-2</c:v>
                </c:pt>
                <c:pt idx="637">
                  <c:v>5.8193473634864601E-2</c:v>
                </c:pt>
                <c:pt idx="638">
                  <c:v>5.7900738082541398E-2</c:v>
                </c:pt>
                <c:pt idx="639">
                  <c:v>5.7705751639472801E-2</c:v>
                </c:pt>
                <c:pt idx="640">
                  <c:v>5.7410457209943901E-2</c:v>
                </c:pt>
                <c:pt idx="641">
                  <c:v>5.7181181812319903E-2</c:v>
                </c:pt>
                <c:pt idx="642">
                  <c:v>5.68879344845553E-2</c:v>
                </c:pt>
                <c:pt idx="643">
                  <c:v>5.66269290095818E-2</c:v>
                </c:pt>
                <c:pt idx="644">
                  <c:v>5.6365923534607301E-2</c:v>
                </c:pt>
                <c:pt idx="645">
                  <c:v>5.6038387252287498E-2</c:v>
                </c:pt>
                <c:pt idx="646">
                  <c:v>5.5777381777313999E-2</c:v>
                </c:pt>
                <c:pt idx="647">
                  <c:v>5.5582395334245298E-2</c:v>
                </c:pt>
                <c:pt idx="648">
                  <c:v>5.5419650743967597E-2</c:v>
                </c:pt>
                <c:pt idx="649">
                  <c:v>5.51243563144386E-2</c:v>
                </c:pt>
                <c:pt idx="650">
                  <c:v>5.4634075441841103E-2</c:v>
                </c:pt>
                <c:pt idx="651">
                  <c:v>5.4373069966867402E-2</c:v>
                </c:pt>
                <c:pt idx="652">
                  <c:v>5.4112064491893902E-2</c:v>
                </c:pt>
                <c:pt idx="653">
                  <c:v>5.3917078048825201E-2</c:v>
                </c:pt>
                <c:pt idx="654">
                  <c:v>5.3589541766505301E-2</c:v>
                </c:pt>
                <c:pt idx="655">
                  <c:v>5.3328536291531697E-2</c:v>
                </c:pt>
                <c:pt idx="656">
                  <c:v>5.3165791701254003E-2</c:v>
                </c:pt>
                <c:pt idx="657">
                  <c:v>5.2937028079071302E-2</c:v>
                </c:pt>
                <c:pt idx="658">
                  <c:v>5.2676022604097601E-2</c:v>
                </c:pt>
                <c:pt idx="659">
                  <c:v>5.2316244468987E-2</c:v>
                </c:pt>
                <c:pt idx="660">
                  <c:v>5.2022997141222403E-2</c:v>
                </c:pt>
                <c:pt idx="661">
                  <c:v>5.1892494403735598E-2</c:v>
                </c:pt>
                <c:pt idx="662">
                  <c:v>5.1663219006111601E-2</c:v>
                </c:pt>
                <c:pt idx="663">
                  <c:v>5.1335682723791701E-2</c:v>
                </c:pt>
                <c:pt idx="664">
                  <c:v>5.0978463465886602E-2</c:v>
                </c:pt>
                <c:pt idx="665">
                  <c:v>5.0683169036357702E-2</c:v>
                </c:pt>
                <c:pt idx="666">
                  <c:v>5.0453893638733802E-2</c:v>
                </c:pt>
                <c:pt idx="667">
                  <c:v>5.0160646310969302E-2</c:v>
                </c:pt>
                <c:pt idx="668">
                  <c:v>4.9931882688786601E-2</c:v>
                </c:pt>
                <c:pt idx="669">
                  <c:v>4.9670365438371701E-2</c:v>
                </c:pt>
                <c:pt idx="670">
                  <c:v>4.9443648917953401E-2</c:v>
                </c:pt>
                <c:pt idx="671">
                  <c:v>4.9214885295769999E-2</c:v>
                </c:pt>
                <c:pt idx="672">
                  <c:v>4.90500936037278E-2</c:v>
                </c:pt>
                <c:pt idx="673">
                  <c:v>4.8788576353313698E-2</c:v>
                </c:pt>
                <c:pt idx="674">
                  <c:v>4.85275708783394E-2</c:v>
                </c:pt>
                <c:pt idx="675">
                  <c:v>4.83008543579211E-2</c:v>
                </c:pt>
                <c:pt idx="676">
                  <c:v>4.8037290005741799E-2</c:v>
                </c:pt>
                <c:pt idx="677">
                  <c:v>4.7810573485323499E-2</c:v>
                </c:pt>
                <c:pt idx="678">
                  <c:v>4.7581809863140798E-2</c:v>
                </c:pt>
                <c:pt idx="679">
                  <c:v>4.73525344655168E-2</c:v>
                </c:pt>
                <c:pt idx="680">
                  <c:v>4.7059287137752301E-2</c:v>
                </c:pt>
                <c:pt idx="681">
                  <c:v>4.6862253592919199E-2</c:v>
                </c:pt>
                <c:pt idx="682">
                  <c:v>4.6601248117945603E-2</c:v>
                </c:pt>
                <c:pt idx="683">
                  <c:v>4.6438503527667901E-2</c:v>
                </c:pt>
                <c:pt idx="684">
                  <c:v>4.6177498052694298E-2</c:v>
                </c:pt>
                <c:pt idx="685">
                  <c:v>4.5884250724929701E-2</c:v>
                </c:pt>
                <c:pt idx="686">
                  <c:v>4.5556714442609898E-2</c:v>
                </c:pt>
                <c:pt idx="687">
                  <c:v>4.5295708967636399E-2</c:v>
                </c:pt>
                <c:pt idx="688">
                  <c:v>4.5034703492662698E-2</c:v>
                </c:pt>
                <c:pt idx="689">
                  <c:v>4.48376699478297E-2</c:v>
                </c:pt>
                <c:pt idx="690">
                  <c:v>4.4642683504760999E-2</c:v>
                </c:pt>
                <c:pt idx="691">
                  <c:v>4.4477891812718898E-2</c:v>
                </c:pt>
                <c:pt idx="692">
                  <c:v>4.4216886337745197E-2</c:v>
                </c:pt>
                <c:pt idx="693">
                  <c:v>4.3923639009980801E-2</c:v>
                </c:pt>
                <c:pt idx="694">
                  <c:v>4.3694363612356797E-2</c:v>
                </c:pt>
                <c:pt idx="695">
                  <c:v>4.3532130797520302E-2</c:v>
                </c:pt>
                <c:pt idx="696">
                  <c:v>4.3270613547105402E-2</c:v>
                </c:pt>
                <c:pt idx="697">
                  <c:v>4.3074091777713701E-2</c:v>
                </c:pt>
                <c:pt idx="698">
                  <c:v>4.2911347187435903E-2</c:v>
                </c:pt>
                <c:pt idx="699">
                  <c:v>4.26180998596715E-2</c:v>
                </c:pt>
                <c:pt idx="700">
                  <c:v>4.2324852531906897E-2</c:v>
                </c:pt>
                <c:pt idx="701">
                  <c:v>4.2095577134282899E-2</c:v>
                </c:pt>
                <c:pt idx="702">
                  <c:v>4.18990553648904E-2</c:v>
                </c:pt>
                <c:pt idx="703">
                  <c:v>4.1704068921821803E-2</c:v>
                </c:pt>
                <c:pt idx="704">
                  <c:v>4.1507035376988702E-2</c:v>
                </c:pt>
                <c:pt idx="705">
                  <c:v>4.1278271754806001E-2</c:v>
                </c:pt>
                <c:pt idx="706">
                  <c:v>4.11155271645283E-2</c:v>
                </c:pt>
                <c:pt idx="707">
                  <c:v>4.0886251766904302E-2</c:v>
                </c:pt>
                <c:pt idx="708">
                  <c:v>4.0755749029417497E-2</c:v>
                </c:pt>
                <c:pt idx="709">
                  <c:v>4.0561274361790099E-2</c:v>
                </c:pt>
                <c:pt idx="710">
                  <c:v>4.026546815682E-2</c:v>
                </c:pt>
                <c:pt idx="711">
                  <c:v>3.9972220829055403E-2</c:v>
                </c:pt>
                <c:pt idx="712">
                  <c:v>3.9972220829055403E-2</c:v>
                </c:pt>
                <c:pt idx="713">
                  <c:v>3.9612954469386001E-2</c:v>
                </c:pt>
                <c:pt idx="714">
                  <c:v>3.9220934481484199E-2</c:v>
                </c:pt>
                <c:pt idx="715">
                  <c:v>3.9026459813856898E-2</c:v>
                </c:pt>
                <c:pt idx="716">
                  <c:v>3.8731165384327998E-2</c:v>
                </c:pt>
                <c:pt idx="717">
                  <c:v>3.8536178941259297E-2</c:v>
                </c:pt>
                <c:pt idx="718">
                  <c:v>3.8307415319076603E-2</c:v>
                </c:pt>
                <c:pt idx="719">
                  <c:v>3.8307415319076603E-2</c:v>
                </c:pt>
                <c:pt idx="720">
                  <c:v>3.8176912581589798E-2</c:v>
                </c:pt>
                <c:pt idx="721">
                  <c:v>3.7979879036756703E-2</c:v>
                </c:pt>
                <c:pt idx="722">
                  <c:v>3.7817134446479099E-2</c:v>
                </c:pt>
                <c:pt idx="723">
                  <c:v>3.7718361786341803E-2</c:v>
                </c:pt>
                <c:pt idx="724">
                  <c:v>3.7228592689185602E-2</c:v>
                </c:pt>
                <c:pt idx="725">
                  <c:v>3.68708616558392E-2</c:v>
                </c:pt>
                <c:pt idx="726">
                  <c:v>3.6609856180865499E-2</c:v>
                </c:pt>
                <c:pt idx="727">
                  <c:v>3.6479353443378798E-2</c:v>
                </c:pt>
                <c:pt idx="728">
                  <c:v>3.6250078045754898E-2</c:v>
                </c:pt>
                <c:pt idx="729">
                  <c:v>3.5989072570781197E-2</c:v>
                </c:pt>
                <c:pt idx="730">
                  <c:v>3.5989072570781197E-2</c:v>
                </c:pt>
                <c:pt idx="731">
                  <c:v>3.57280670958076E-2</c:v>
                </c:pt>
                <c:pt idx="732">
                  <c:v>3.5498791698183603E-2</c:v>
                </c:pt>
                <c:pt idx="733">
                  <c:v>3.5336558883347198E-2</c:v>
                </c:pt>
                <c:pt idx="734">
                  <c:v>3.5040752678376898E-2</c:v>
                </c:pt>
                <c:pt idx="735">
                  <c:v>3.4878519863539799E-2</c:v>
                </c:pt>
                <c:pt idx="736">
                  <c:v>3.4747505350612398E-2</c:v>
                </c:pt>
                <c:pt idx="737">
                  <c:v>3.4550983581219899E-2</c:v>
                </c:pt>
                <c:pt idx="738">
                  <c:v>3.43237552853611E-2</c:v>
                </c:pt>
                <c:pt idx="739">
                  <c:v>3.4158963593318298E-2</c:v>
                </c:pt>
                <c:pt idx="740">
                  <c:v>3.4028460855831402E-2</c:v>
                </c:pt>
                <c:pt idx="741">
                  <c:v>3.3865716265553701E-2</c:v>
                </c:pt>
                <c:pt idx="742">
                  <c:v>3.3703483450717303E-2</c:v>
                </c:pt>
                <c:pt idx="743">
                  <c:v>3.3311463462815501E-2</c:v>
                </c:pt>
                <c:pt idx="744">
                  <c:v>3.3114429917982503E-2</c:v>
                </c:pt>
                <c:pt idx="745">
                  <c:v>3.2885666295799802E-2</c:v>
                </c:pt>
                <c:pt idx="746">
                  <c:v>3.2722921705522198E-2</c:v>
                </c:pt>
                <c:pt idx="747">
                  <c:v>3.2624149045384902E-2</c:v>
                </c:pt>
                <c:pt idx="748">
                  <c:v>3.2363143570411403E-2</c:v>
                </c:pt>
                <c:pt idx="749">
                  <c:v>3.22326408329245E-2</c:v>
                </c:pt>
                <c:pt idx="750">
                  <c:v>3.2134379948228702E-2</c:v>
                </c:pt>
                <c:pt idx="751">
                  <c:v>3.2003877210741799E-2</c:v>
                </c:pt>
                <c:pt idx="752">
                  <c:v>3.1513596338144198E-2</c:v>
                </c:pt>
                <c:pt idx="753">
                  <c:v>3.1350851747866601E-2</c:v>
                </c:pt>
                <c:pt idx="754">
                  <c:v>3.1252590863170698E-2</c:v>
                </c:pt>
                <c:pt idx="755">
                  <c:v>3.1025362567311199E-2</c:v>
                </c:pt>
                <c:pt idx="756">
                  <c:v>3.0860570875268899E-2</c:v>
                </c:pt>
                <c:pt idx="757">
                  <c:v>3.05355934701548E-2</c:v>
                </c:pt>
                <c:pt idx="758">
                  <c:v>3.03063180725308E-2</c:v>
                </c:pt>
                <c:pt idx="759">
                  <c:v>3.0175815335044001E-2</c:v>
                </c:pt>
                <c:pt idx="760">
                  <c:v>3.0175815335044001E-2</c:v>
                </c:pt>
                <c:pt idx="761">
                  <c:v>2.9914809860070401E-2</c:v>
                </c:pt>
                <c:pt idx="762">
                  <c:v>2.9784307122583599E-2</c:v>
                </c:pt>
                <c:pt idx="763">
                  <c:v>2.9653804385096801E-2</c:v>
                </c:pt>
                <c:pt idx="764">
                  <c:v>2.9357998180126601E-2</c:v>
                </c:pt>
                <c:pt idx="765">
                  <c:v>2.9096992705153001E-2</c:v>
                </c:pt>
                <c:pt idx="766">
                  <c:v>2.88702761847347E-2</c:v>
                </c:pt>
                <c:pt idx="767">
                  <c:v>2.8705484492692598E-2</c:v>
                </c:pt>
                <c:pt idx="768">
                  <c:v>2.8510498049623901E-2</c:v>
                </c:pt>
                <c:pt idx="769">
                  <c:v>2.8215203620095001E-2</c:v>
                </c:pt>
                <c:pt idx="770">
                  <c:v>2.8084700882608199E-2</c:v>
                </c:pt>
                <c:pt idx="771">
                  <c:v>2.7889714439539599E-2</c:v>
                </c:pt>
                <c:pt idx="772">
                  <c:v>2.7727481624702399E-2</c:v>
                </c:pt>
                <c:pt idx="773">
                  <c:v>2.7530448079869301E-2</c:v>
                </c:pt>
                <c:pt idx="774">
                  <c:v>2.73677034895916E-2</c:v>
                </c:pt>
                <c:pt idx="775">
                  <c:v>2.7170669944758599E-2</c:v>
                </c:pt>
                <c:pt idx="776">
                  <c:v>2.69756835016907E-2</c:v>
                </c:pt>
                <c:pt idx="777">
                  <c:v>2.68108918096478E-2</c:v>
                </c:pt>
                <c:pt idx="778">
                  <c:v>2.6616417142020499E-2</c:v>
                </c:pt>
                <c:pt idx="779">
                  <c:v>2.6387141744396402E-2</c:v>
                </c:pt>
                <c:pt idx="780">
                  <c:v>2.62566390069097E-2</c:v>
                </c:pt>
                <c:pt idx="781">
                  <c:v>2.6062164339282299E-2</c:v>
                </c:pt>
                <c:pt idx="782">
                  <c:v>2.5896860871798901E-2</c:v>
                </c:pt>
                <c:pt idx="783">
                  <c:v>2.5766358134311999E-2</c:v>
                </c:pt>
                <c:pt idx="784">
                  <c:v>2.5537594512129301E-2</c:v>
                </c:pt>
                <c:pt idx="785">
                  <c:v>2.5276589037155801E-2</c:v>
                </c:pt>
                <c:pt idx="786">
                  <c:v>2.5145574524227599E-2</c:v>
                </c:pt>
                <c:pt idx="787">
                  <c:v>2.4983341709391201E-2</c:v>
                </c:pt>
                <c:pt idx="788">
                  <c:v>2.4655805427071398E-2</c:v>
                </c:pt>
                <c:pt idx="789">
                  <c:v>2.4429088906653101E-2</c:v>
                </c:pt>
                <c:pt idx="790">
                  <c:v>2.42637854391696E-2</c:v>
                </c:pt>
                <c:pt idx="791">
                  <c:v>2.4167571656238201E-2</c:v>
                </c:pt>
                <c:pt idx="792">
                  <c:v>2.39705381114051E-2</c:v>
                </c:pt>
                <c:pt idx="793">
                  <c:v>2.37095326364315E-2</c:v>
                </c:pt>
                <c:pt idx="794">
                  <c:v>2.3448527161457899E-2</c:v>
                </c:pt>
                <c:pt idx="795">
                  <c:v>2.3285782571180198E-2</c:v>
                </c:pt>
                <c:pt idx="796">
                  <c:v>2.3088749026347201E-2</c:v>
                </c:pt>
                <c:pt idx="797">
                  <c:v>2.2958246288860298E-2</c:v>
                </c:pt>
                <c:pt idx="798">
                  <c:v>2.2763771621233001E-2</c:v>
                </c:pt>
                <c:pt idx="799">
                  <c:v>2.2633268883746199E-2</c:v>
                </c:pt>
                <c:pt idx="800">
                  <c:v>2.2337462678776E-2</c:v>
                </c:pt>
                <c:pt idx="801">
                  <c:v>2.2206959941289201E-2</c:v>
                </c:pt>
                <c:pt idx="802">
                  <c:v>2.19781963191065E-2</c:v>
                </c:pt>
                <c:pt idx="803">
                  <c:v>2.17832098760379E-2</c:v>
                </c:pt>
                <c:pt idx="804">
                  <c:v>2.1522204401064199E-2</c:v>
                </c:pt>
                <c:pt idx="805">
                  <c:v>2.13917016635774E-2</c:v>
                </c:pt>
                <c:pt idx="806">
                  <c:v>2.1226909971535299E-2</c:v>
                </c:pt>
                <c:pt idx="807">
                  <c:v>2.1031923528466601E-2</c:v>
                </c:pt>
                <c:pt idx="808">
                  <c:v>2.08348899836336E-2</c:v>
                </c:pt>
                <c:pt idx="809">
                  <c:v>2.06081734632153E-2</c:v>
                </c:pt>
                <c:pt idx="810">
                  <c:v>2.0379409841031901E-2</c:v>
                </c:pt>
                <c:pt idx="811">
                  <c:v>2.0280637180895501E-2</c:v>
                </c:pt>
                <c:pt idx="812">
                  <c:v>2.0083603636062399E-2</c:v>
                </c:pt>
                <c:pt idx="813">
                  <c:v>1.9953100898575601E-2</c:v>
                </c:pt>
                <c:pt idx="814">
                  <c:v>1.9920859045784702E-2</c:v>
                </c:pt>
                <c:pt idx="815">
                  <c:v>1.96598535708103E-2</c:v>
                </c:pt>
                <c:pt idx="816">
                  <c:v>1.9268345358350002E-2</c:v>
                </c:pt>
                <c:pt idx="817">
                  <c:v>1.90390699607259E-2</c:v>
                </c:pt>
                <c:pt idx="818">
                  <c:v>1.8778064485752401E-2</c:v>
                </c:pt>
                <c:pt idx="819">
                  <c:v>1.8583589818124999E-2</c:v>
                </c:pt>
                <c:pt idx="820">
                  <c:v>1.8452575305196998E-2</c:v>
                </c:pt>
                <c:pt idx="821">
                  <c:v>1.8191569830223301E-2</c:v>
                </c:pt>
                <c:pt idx="822">
                  <c:v>1.79945362853903E-2</c:v>
                </c:pt>
                <c:pt idx="823">
                  <c:v>1.7832303470553802E-2</c:v>
                </c:pt>
                <c:pt idx="824">
                  <c:v>1.76670000030704E-2</c:v>
                </c:pt>
                <c:pt idx="825">
                  <c:v>1.7504767188233902E-2</c:v>
                </c:pt>
                <c:pt idx="826">
                  <c:v>1.7275491790609901E-2</c:v>
                </c:pt>
                <c:pt idx="827">
                  <c:v>1.70810171229826E-2</c:v>
                </c:pt>
                <c:pt idx="828">
                  <c:v>1.6918272532704899E-2</c:v>
                </c:pt>
                <c:pt idx="829">
                  <c:v>1.6721238987871801E-2</c:v>
                </c:pt>
                <c:pt idx="830">
                  <c:v>1.65242054430388E-2</c:v>
                </c:pt>
                <c:pt idx="831">
                  <c:v>1.6329730775411399E-2</c:v>
                </c:pt>
                <c:pt idx="832">
                  <c:v>1.6166986185133701E-2</c:v>
                </c:pt>
                <c:pt idx="833">
                  <c:v>1.59699526403007E-2</c:v>
                </c:pt>
                <c:pt idx="834">
                  <c:v>1.57749661972321E-2</c:v>
                </c:pt>
                <c:pt idx="835">
                  <c:v>1.5644463459745201E-2</c:v>
                </c:pt>
                <c:pt idx="836">
                  <c:v>1.54156998375625E-2</c:v>
                </c:pt>
                <c:pt idx="837">
                  <c:v>1.5250908145520299E-2</c:v>
                </c:pt>
                <c:pt idx="838">
                  <c:v>1.5055921702451701E-2</c:v>
                </c:pt>
                <c:pt idx="839">
                  <c:v>1.48588881576187E-2</c:v>
                </c:pt>
                <c:pt idx="840">
                  <c:v>1.4664413489991399E-2</c:v>
                </c:pt>
                <c:pt idx="841">
                  <c:v>1.4467379945158201E-2</c:v>
                </c:pt>
                <c:pt idx="842">
                  <c:v>1.42723935020896E-2</c:v>
                </c:pt>
                <c:pt idx="843">
                  <c:v>1.4075359957256599E-2</c:v>
                </c:pt>
                <c:pt idx="844">
                  <c:v>1.3944857219769799E-2</c:v>
                </c:pt>
                <c:pt idx="845">
                  <c:v>1.37160935975871E-2</c:v>
                </c:pt>
                <c:pt idx="846">
                  <c:v>1.35533490073093E-2</c:v>
                </c:pt>
                <c:pt idx="847">
                  <c:v>1.3390604417031699E-2</c:v>
                </c:pt>
                <c:pt idx="848">
                  <c:v>1.3129598942058E-2</c:v>
                </c:pt>
                <c:pt idx="849">
                  <c:v>1.2964807250015101E-2</c:v>
                </c:pt>
                <c:pt idx="850">
                  <c:v>1.2769820806947199E-2</c:v>
                </c:pt>
                <c:pt idx="851">
                  <c:v>1.25727872621142E-2</c:v>
                </c:pt>
                <c:pt idx="852">
                  <c:v>1.2410554447276999E-2</c:v>
                </c:pt>
                <c:pt idx="853">
                  <c:v>1.2181279049653101E-2</c:v>
                </c:pt>
                <c:pt idx="854">
                  <c:v>1.2018534459375301E-2</c:v>
                </c:pt>
                <c:pt idx="855">
                  <c:v>1.1757528984401701E-2</c:v>
                </c:pt>
                <c:pt idx="856">
                  <c:v>1.1594784394123999E-2</c:v>
                </c:pt>
                <c:pt idx="857">
                  <c:v>1.1429992702081899E-2</c:v>
                </c:pt>
                <c:pt idx="858">
                  <c:v>1.12672481118041E-2</c:v>
                </c:pt>
                <c:pt idx="859">
                  <c:v>1.11050152969677E-2</c:v>
                </c:pt>
                <c:pt idx="860">
                  <c:v>1.094227070669E-2</c:v>
                </c:pt>
                <c:pt idx="861">
                  <c:v>1.0712995309066E-2</c:v>
                </c:pt>
                <c:pt idx="862">
                  <c:v>1.05482036170239E-2</c:v>
                </c:pt>
                <c:pt idx="863">
                  <c:v>1.04177008795371E-2</c:v>
                </c:pt>
                <c:pt idx="864">
                  <c:v>1.02227144364684E-2</c:v>
                </c:pt>
                <c:pt idx="865">
                  <c:v>9.9939508142857791E-3</c:v>
                </c:pt>
                <c:pt idx="866">
                  <c:v>9.7646754166618097E-3</c:v>
                </c:pt>
                <c:pt idx="867">
                  <c:v>9.5702007490343598E-3</c:v>
                </c:pt>
                <c:pt idx="868">
                  <c:v>9.3731672042013398E-3</c:v>
                </c:pt>
                <c:pt idx="869">
                  <c:v>9.3091952740608202E-3</c:v>
                </c:pt>
                <c:pt idx="870">
                  <c:v>9.2104226139236908E-3</c:v>
                </c:pt>
                <c:pt idx="871">
                  <c:v>8.7866725486722697E-3</c:v>
                </c:pt>
                <c:pt idx="872">
                  <c:v>8.5896390038392497E-3</c:v>
                </c:pt>
                <c:pt idx="873">
                  <c:v>8.3926054590062193E-3</c:v>
                </c:pt>
                <c:pt idx="874">
                  <c:v>8.1981307913788805E-3</c:v>
                </c:pt>
                <c:pt idx="875">
                  <c:v>8.0676280538920508E-3</c:v>
                </c:pt>
                <c:pt idx="876">
                  <c:v>8.0010972465457408E-3</c:v>
                </c:pt>
                <c:pt idx="877">
                  <c:v>7.7400917715722004E-3</c:v>
                </c:pt>
                <c:pt idx="878">
                  <c:v>7.4468444438076098E-3</c:v>
                </c:pt>
                <c:pt idx="879">
                  <c:v>7.2175690461836499E-3</c:v>
                </c:pt>
                <c:pt idx="880">
                  <c:v>7.0230943785562997E-3</c:v>
                </c:pt>
                <c:pt idx="881">
                  <c:v>6.8260608337232798E-3</c:v>
                </c:pt>
                <c:pt idx="882">
                  <c:v>6.5967854360993198E-3</c:v>
                </c:pt>
                <c:pt idx="883">
                  <c:v>6.4345526212628004E-3</c:v>
                </c:pt>
                <c:pt idx="884">
                  <c:v>6.3040498837760896E-3</c:v>
                </c:pt>
                <c:pt idx="885">
                  <c:v>6.1070163389429499E-3</c:v>
                </c:pt>
                <c:pt idx="886">
                  <c:v>5.9442717486653E-3</c:v>
                </c:pt>
                <c:pt idx="887">
                  <c:v>5.7492853055965999E-3</c:v>
                </c:pt>
                <c:pt idx="888">
                  <c:v>5.5844936135545104E-3</c:v>
                </c:pt>
                <c:pt idx="889">
                  <c:v>5.3234881385801902E-3</c:v>
                </c:pt>
                <c:pt idx="890">
                  <c:v>5.1607435483024301E-3</c:v>
                </c:pt>
                <c:pt idx="891">
                  <c:v>4.9637100034693998E-3</c:v>
                </c:pt>
                <c:pt idx="892">
                  <c:v>4.76923533584206E-3</c:v>
                </c:pt>
                <c:pt idx="893">
                  <c:v>4.5722017910089204E-3</c:v>
                </c:pt>
                <c:pt idx="894">
                  <c:v>4.3772153479403296E-3</c:v>
                </c:pt>
                <c:pt idx="895">
                  <c:v>4.1484517257576198E-3</c:v>
                </c:pt>
                <c:pt idx="896">
                  <c:v>3.9534652826890299E-3</c:v>
                </c:pt>
                <c:pt idx="897">
                  <c:v>3.7247016605063102E-3</c:v>
                </c:pt>
                <c:pt idx="898">
                  <c:v>3.6259290003691799E-3</c:v>
                </c:pt>
                <c:pt idx="899">
                  <c:v>3.3971653781864602E-3</c:v>
                </c:pt>
                <c:pt idx="900">
                  <c:v>3.2344207879087001E-3</c:v>
                </c:pt>
                <c:pt idx="901">
                  <c:v>3.0056571657260901E-3</c:v>
                </c:pt>
                <c:pt idx="902">
                  <c:v>2.77638176810202E-3</c:v>
                </c:pt>
                <c:pt idx="903">
                  <c:v>2.5819071004746798E-3</c:v>
                </c:pt>
                <c:pt idx="904">
                  <c:v>2.3526317028507199E-3</c:v>
                </c:pt>
                <c:pt idx="905">
                  <c:v>2.15559815801769E-3</c:v>
                </c:pt>
                <c:pt idx="906">
                  <c:v>1.9928535677399299E-3</c:v>
                </c:pt>
                <c:pt idx="907">
                  <c:v>1.7983789001125899E-3</c:v>
                </c:pt>
                <c:pt idx="908">
                  <c:v>1.60134535527956E-3</c:v>
                </c:pt>
                <c:pt idx="909">
                  <c:v>1.4043118104465301E-3</c:v>
                </c:pt>
                <c:pt idx="910">
                  <c:v>1.2098371428191899E-3</c:v>
                </c:pt>
                <c:pt idx="911">
                  <c:v>9.8056174519511896E-4</c:v>
                </c:pt>
                <c:pt idx="912">
                  <c:v>7.8608707756777597E-4</c:v>
                </c:pt>
                <c:pt idx="913">
                  <c:v>6.2078361008444105E-4</c:v>
                </c:pt>
                <c:pt idx="914">
                  <c:v>4.2630894245698802E-4</c:v>
                </c:pt>
                <c:pt idx="915">
                  <c:v>2.9580620497027298E-4</c:v>
                </c:pt>
                <c:pt idx="916">
                  <c:v>1.9703354483302499E-4</c:v>
                </c:pt>
                <c:pt idx="917">
                  <c:v>0</c:v>
                </c:pt>
              </c:numCache>
            </c:numRef>
          </c:yVal>
          <c:smooth val="1"/>
          <c:extLst xmlns:c16r2="http://schemas.microsoft.com/office/drawing/2015/06/chart">
            <c:ext xmlns:c16="http://schemas.microsoft.com/office/drawing/2014/chart" uri="{C3380CC4-5D6E-409C-BE32-E72D297353CC}">
              <c16:uniqueId val="{00000003-6BE1-1141-942C-B94588467EAE}"/>
            </c:ext>
          </c:extLst>
        </c:ser>
        <c:dLbls>
          <c:showLegendKey val="0"/>
          <c:showVal val="0"/>
          <c:showCatName val="0"/>
          <c:showSerName val="0"/>
          <c:showPercent val="0"/>
          <c:showBubbleSize val="0"/>
        </c:dLbls>
        <c:axId val="237287296"/>
        <c:axId val="237297664"/>
        <c:extLst xmlns:c16r2="http://schemas.microsoft.com/office/drawing/2015/06/chart">
          <c:ext xmlns:c15="http://schemas.microsoft.com/office/drawing/2012/chart" uri="{02D57815-91ED-43cb-92C2-25804820EDAC}">
            <c15:filteredScatterSeries>
              <c15:ser>
                <c:idx val="1"/>
                <c:order val="1"/>
                <c:tx>
                  <c:v>BSG</c:v>
                </c:tx>
                <c:spPr>
                  <a:ln w="19050" cap="rnd">
                    <a:solidFill>
                      <a:schemeClr val="accent2"/>
                    </a:solidFill>
                    <a:round/>
                  </a:ln>
                  <a:effectLst/>
                </c:spPr>
                <c:marker>
                  <c:symbol val="none"/>
                </c:marker>
                <c:xVal>
                  <c:numRef>
                    <c:extLst xmlns:c16r2="http://schemas.microsoft.com/office/drawing/2015/06/chart">
                      <c:ext uri="{02D57815-91ED-43cb-92C2-25804820EDAC}">
                        <c15:formulaRef>
                          <c15:sqref>BSG!$N$6:$N$923</c15:sqref>
                        </c15:formulaRef>
                      </c:ext>
                    </c:extLst>
                    <c:numCache>
                      <c:formatCode>General</c:formatCode>
                      <c:ptCount val="918"/>
                      <c:pt idx="0">
                        <c:v>299.15199999999999</c:v>
                      </c:pt>
                      <c:pt idx="1">
                        <c:v>299.74400000000009</c:v>
                      </c:pt>
                      <c:pt idx="2">
                        <c:v>300.36900000000009</c:v>
                      </c:pt>
                      <c:pt idx="3">
                        <c:v>301.017</c:v>
                      </c:pt>
                      <c:pt idx="4">
                        <c:v>301.678</c:v>
                      </c:pt>
                      <c:pt idx="5">
                        <c:v>302.34300000000002</c:v>
                      </c:pt>
                      <c:pt idx="6">
                        <c:v>303.01100000000002</c:v>
                      </c:pt>
                      <c:pt idx="7">
                        <c:v>303.68099999999993</c:v>
                      </c:pt>
                      <c:pt idx="8">
                        <c:v>304.34199999999993</c:v>
                      </c:pt>
                      <c:pt idx="9">
                        <c:v>305.00700000000001</c:v>
                      </c:pt>
                      <c:pt idx="10">
                        <c:v>305.67200000000008</c:v>
                      </c:pt>
                      <c:pt idx="11">
                        <c:v>306.34100000000001</c:v>
                      </c:pt>
                      <c:pt idx="12">
                        <c:v>307.01</c:v>
                      </c:pt>
                      <c:pt idx="13">
                        <c:v>307.67599999999999</c:v>
                      </c:pt>
                      <c:pt idx="14">
                        <c:v>308.34300000000002</c:v>
                      </c:pt>
                      <c:pt idx="15">
                        <c:v>309.00400000000002</c:v>
                      </c:pt>
                      <c:pt idx="16">
                        <c:v>309.66399999999999</c:v>
                      </c:pt>
                      <c:pt idx="17">
                        <c:v>310.32900000000001</c:v>
                      </c:pt>
                      <c:pt idx="18">
                        <c:v>311.00200000000001</c:v>
                      </c:pt>
                      <c:pt idx="19">
                        <c:v>311.67200000000008</c:v>
                      </c:pt>
                      <c:pt idx="20">
                        <c:v>312.34300000000002</c:v>
                      </c:pt>
                      <c:pt idx="21">
                        <c:v>313.01400000000001</c:v>
                      </c:pt>
                      <c:pt idx="22">
                        <c:v>313.68799999999999</c:v>
                      </c:pt>
                      <c:pt idx="23">
                        <c:v>314.36500000000001</c:v>
                      </c:pt>
                      <c:pt idx="24">
                        <c:v>315.041</c:v>
                      </c:pt>
                      <c:pt idx="25">
                        <c:v>315.71699999999981</c:v>
                      </c:pt>
                      <c:pt idx="26">
                        <c:v>316.399</c:v>
                      </c:pt>
                      <c:pt idx="27">
                        <c:v>317.08600000000001</c:v>
                      </c:pt>
                      <c:pt idx="28">
                        <c:v>317.77699999999982</c:v>
                      </c:pt>
                      <c:pt idx="29">
                        <c:v>318.47300000000001</c:v>
                      </c:pt>
                      <c:pt idx="30">
                        <c:v>319.17200000000008</c:v>
                      </c:pt>
                      <c:pt idx="31">
                        <c:v>319.863</c:v>
                      </c:pt>
                      <c:pt idx="32">
                        <c:v>320.553</c:v>
                      </c:pt>
                      <c:pt idx="33">
                        <c:v>321.24099999999999</c:v>
                      </c:pt>
                      <c:pt idx="34">
                        <c:v>321.93099999999981</c:v>
                      </c:pt>
                      <c:pt idx="35">
                        <c:v>322.62200000000001</c:v>
                      </c:pt>
                      <c:pt idx="36">
                        <c:v>323.32100000000003</c:v>
                      </c:pt>
                      <c:pt idx="37">
                        <c:v>324.02</c:v>
                      </c:pt>
                      <c:pt idx="38">
                        <c:v>324.72099999999978</c:v>
                      </c:pt>
                      <c:pt idx="39">
                        <c:v>325.42700000000002</c:v>
                      </c:pt>
                      <c:pt idx="40">
                        <c:v>326.137</c:v>
                      </c:pt>
                      <c:pt idx="41">
                        <c:v>326.846</c:v>
                      </c:pt>
                      <c:pt idx="42">
                        <c:v>327.55799999999999</c:v>
                      </c:pt>
                      <c:pt idx="43">
                        <c:v>328.26499999999999</c:v>
                      </c:pt>
                      <c:pt idx="44">
                        <c:v>328.97099999999978</c:v>
                      </c:pt>
                      <c:pt idx="45">
                        <c:v>329.678</c:v>
                      </c:pt>
                      <c:pt idx="46">
                        <c:v>330.38799999999992</c:v>
                      </c:pt>
                      <c:pt idx="47">
                        <c:v>331.09800000000001</c:v>
                      </c:pt>
                      <c:pt idx="48">
                        <c:v>331.80899999999991</c:v>
                      </c:pt>
                      <c:pt idx="49">
                        <c:v>332.51400000000001</c:v>
                      </c:pt>
                      <c:pt idx="50">
                        <c:v>333.21499999999997</c:v>
                      </c:pt>
                      <c:pt idx="51">
                        <c:v>333.91799999999978</c:v>
                      </c:pt>
                      <c:pt idx="52">
                        <c:v>334.62900000000002</c:v>
                      </c:pt>
                      <c:pt idx="53">
                        <c:v>335.34199999999993</c:v>
                      </c:pt>
                      <c:pt idx="54">
                        <c:v>336.053</c:v>
                      </c:pt>
                      <c:pt idx="55">
                        <c:v>336.76900000000001</c:v>
                      </c:pt>
                      <c:pt idx="56">
                        <c:v>337.48599999999982</c:v>
                      </c:pt>
                      <c:pt idx="57">
                        <c:v>338.2</c:v>
                      </c:pt>
                      <c:pt idx="58">
                        <c:v>338.91300000000001</c:v>
                      </c:pt>
                      <c:pt idx="59">
                        <c:v>339.62700000000001</c:v>
                      </c:pt>
                      <c:pt idx="60">
                        <c:v>340.34199999999993</c:v>
                      </c:pt>
                      <c:pt idx="61">
                        <c:v>341.05500000000001</c:v>
                      </c:pt>
                      <c:pt idx="62">
                        <c:v>341.76600000000002</c:v>
                      </c:pt>
                      <c:pt idx="63">
                        <c:v>342.47800000000001</c:v>
                      </c:pt>
                      <c:pt idx="64">
                        <c:v>343.18899999999991</c:v>
                      </c:pt>
                      <c:pt idx="65">
                        <c:v>343.90199999999982</c:v>
                      </c:pt>
                      <c:pt idx="66">
                        <c:v>344.61700000000002</c:v>
                      </c:pt>
                      <c:pt idx="67">
                        <c:v>345.33</c:v>
                      </c:pt>
                      <c:pt idx="68">
                        <c:v>346.04700000000008</c:v>
                      </c:pt>
                      <c:pt idx="69">
                        <c:v>346.76499999999999</c:v>
                      </c:pt>
                      <c:pt idx="70">
                        <c:v>347.48099999999982</c:v>
                      </c:pt>
                      <c:pt idx="71">
                        <c:v>348.202</c:v>
                      </c:pt>
                      <c:pt idx="72">
                        <c:v>348.92799999999983</c:v>
                      </c:pt>
                      <c:pt idx="73">
                        <c:v>349.65199999999999</c:v>
                      </c:pt>
                      <c:pt idx="74">
                        <c:v>350.37400000000002</c:v>
                      </c:pt>
                      <c:pt idx="75">
                        <c:v>351.09199999999981</c:v>
                      </c:pt>
                      <c:pt idx="76">
                        <c:v>351.81200000000001</c:v>
                      </c:pt>
                      <c:pt idx="77">
                        <c:v>352.53499999999991</c:v>
                      </c:pt>
                      <c:pt idx="78">
                        <c:v>353.25299999999999</c:v>
                      </c:pt>
                      <c:pt idx="79">
                        <c:v>353.97</c:v>
                      </c:pt>
                      <c:pt idx="80">
                        <c:v>354.68599999999998</c:v>
                      </c:pt>
                      <c:pt idx="81">
                        <c:v>355.40199999999982</c:v>
                      </c:pt>
                      <c:pt idx="82">
                        <c:v>356.12200000000001</c:v>
                      </c:pt>
                      <c:pt idx="83">
                        <c:v>356.839</c:v>
                      </c:pt>
                      <c:pt idx="84">
                        <c:v>357.55099999999999</c:v>
                      </c:pt>
                      <c:pt idx="85">
                        <c:v>358.26799999999997</c:v>
                      </c:pt>
                      <c:pt idx="86">
                        <c:v>358.9819999999998</c:v>
                      </c:pt>
                      <c:pt idx="87">
                        <c:v>359.69200000000001</c:v>
                      </c:pt>
                      <c:pt idx="88">
                        <c:v>360.39699999999982</c:v>
                      </c:pt>
                      <c:pt idx="89">
                        <c:v>361.1</c:v>
                      </c:pt>
                      <c:pt idx="90">
                        <c:v>361.80599999999993</c:v>
                      </c:pt>
                      <c:pt idx="91">
                        <c:v>362.51099999999991</c:v>
                      </c:pt>
                      <c:pt idx="92">
                        <c:v>363.20799999999991</c:v>
                      </c:pt>
                      <c:pt idx="93">
                        <c:v>363.90499999999992</c:v>
                      </c:pt>
                      <c:pt idx="94">
                        <c:v>364.59800000000001</c:v>
                      </c:pt>
                      <c:pt idx="95">
                        <c:v>365.29199999999997</c:v>
                      </c:pt>
                      <c:pt idx="96">
                        <c:v>365.99099999999981</c:v>
                      </c:pt>
                      <c:pt idx="97">
                        <c:v>366.68599999999998</c:v>
                      </c:pt>
                      <c:pt idx="98">
                        <c:v>367.38400000000001</c:v>
                      </c:pt>
                      <c:pt idx="99">
                        <c:v>368.08100000000002</c:v>
                      </c:pt>
                      <c:pt idx="100">
                        <c:v>368.77800000000002</c:v>
                      </c:pt>
                      <c:pt idx="101">
                        <c:v>369.47099999999978</c:v>
                      </c:pt>
                      <c:pt idx="102">
                        <c:v>370.166</c:v>
                      </c:pt>
                      <c:pt idx="103">
                        <c:v>370.86099999999999</c:v>
                      </c:pt>
                      <c:pt idx="104">
                        <c:v>371.55399999999992</c:v>
                      </c:pt>
                      <c:pt idx="105">
                        <c:v>372.245</c:v>
                      </c:pt>
                      <c:pt idx="106">
                        <c:v>372.93499999999977</c:v>
                      </c:pt>
                      <c:pt idx="107">
                        <c:v>373.63400000000001</c:v>
                      </c:pt>
                      <c:pt idx="108">
                        <c:v>374.334</c:v>
                      </c:pt>
                      <c:pt idx="109">
                        <c:v>375.03499999999991</c:v>
                      </c:pt>
                      <c:pt idx="110">
                        <c:v>375.72899999999981</c:v>
                      </c:pt>
                      <c:pt idx="111">
                        <c:v>376.42099999999982</c:v>
                      </c:pt>
                      <c:pt idx="112">
                        <c:v>377.11400000000009</c:v>
                      </c:pt>
                      <c:pt idx="113">
                        <c:v>377.80500000000001</c:v>
                      </c:pt>
                      <c:pt idx="114">
                        <c:v>378.49900000000002</c:v>
                      </c:pt>
                      <c:pt idx="115">
                        <c:v>379.19499999999999</c:v>
                      </c:pt>
                      <c:pt idx="116">
                        <c:v>379.88900000000001</c:v>
                      </c:pt>
                      <c:pt idx="117">
                        <c:v>380.58100000000002</c:v>
                      </c:pt>
                      <c:pt idx="118">
                        <c:v>381.26900000000001</c:v>
                      </c:pt>
                      <c:pt idx="119">
                        <c:v>381.96299999999991</c:v>
                      </c:pt>
                      <c:pt idx="120">
                        <c:v>382.65300000000002</c:v>
                      </c:pt>
                      <c:pt idx="121">
                        <c:v>383.33600000000001</c:v>
                      </c:pt>
                      <c:pt idx="122">
                        <c:v>384.02</c:v>
                      </c:pt>
                      <c:pt idx="123">
                        <c:v>384.71600000000001</c:v>
                      </c:pt>
                      <c:pt idx="124">
                        <c:v>385.45699999999982</c:v>
                      </c:pt>
                      <c:pt idx="125">
                        <c:v>386.24900000000002</c:v>
                      </c:pt>
                      <c:pt idx="126">
                        <c:v>387.06700000000001</c:v>
                      </c:pt>
                      <c:pt idx="127">
                        <c:v>387.899</c:v>
                      </c:pt>
                      <c:pt idx="128">
                        <c:v>388.74</c:v>
                      </c:pt>
                      <c:pt idx="129">
                        <c:v>389.58600000000001</c:v>
                      </c:pt>
                      <c:pt idx="130">
                        <c:v>390.43200000000002</c:v>
                      </c:pt>
                      <c:pt idx="131">
                        <c:v>391.279</c:v>
                      </c:pt>
                      <c:pt idx="132">
                        <c:v>392.12900000000002</c:v>
                      </c:pt>
                      <c:pt idx="133">
                        <c:v>392.97500000000002</c:v>
                      </c:pt>
                      <c:pt idx="134">
                        <c:v>393.82100000000003</c:v>
                      </c:pt>
                      <c:pt idx="135">
                        <c:v>394.66700000000009</c:v>
                      </c:pt>
                      <c:pt idx="136">
                        <c:v>395.51400000000001</c:v>
                      </c:pt>
                      <c:pt idx="137">
                        <c:v>396.363</c:v>
                      </c:pt>
                      <c:pt idx="138">
                        <c:v>397.20499999999993</c:v>
                      </c:pt>
                      <c:pt idx="139">
                        <c:v>398.04300000000001</c:v>
                      </c:pt>
                      <c:pt idx="140">
                        <c:v>398.88499999999999</c:v>
                      </c:pt>
                      <c:pt idx="141">
                        <c:v>399.7269999999998</c:v>
                      </c:pt>
                      <c:pt idx="142">
                        <c:v>400.565</c:v>
                      </c:pt>
                      <c:pt idx="143">
                        <c:v>401.40300000000002</c:v>
                      </c:pt>
                      <c:pt idx="144">
                        <c:v>402.24799999999999</c:v>
                      </c:pt>
                      <c:pt idx="145">
                        <c:v>403.09699999999981</c:v>
                      </c:pt>
                      <c:pt idx="146">
                        <c:v>403.947</c:v>
                      </c:pt>
                      <c:pt idx="147">
                        <c:v>404.79899999999981</c:v>
                      </c:pt>
                      <c:pt idx="148">
                        <c:v>405.64800000000002</c:v>
                      </c:pt>
                      <c:pt idx="149">
                        <c:v>406.49</c:v>
                      </c:pt>
                      <c:pt idx="150">
                        <c:v>407.33100000000002</c:v>
                      </c:pt>
                      <c:pt idx="151">
                        <c:v>408.16800000000001</c:v>
                      </c:pt>
                      <c:pt idx="152">
                        <c:v>409.00799999999998</c:v>
                      </c:pt>
                      <c:pt idx="153">
                        <c:v>409.85599999999999</c:v>
                      </c:pt>
                      <c:pt idx="154">
                        <c:v>410.702</c:v>
                      </c:pt>
                      <c:pt idx="155">
                        <c:v>411.53999999999979</c:v>
                      </c:pt>
                      <c:pt idx="156">
                        <c:v>412.37099999999992</c:v>
                      </c:pt>
                      <c:pt idx="157">
                        <c:v>413.20600000000002</c:v>
                      </c:pt>
                      <c:pt idx="158">
                        <c:v>414.04300000000001</c:v>
                      </c:pt>
                      <c:pt idx="159">
                        <c:v>414.88299999999998</c:v>
                      </c:pt>
                      <c:pt idx="160">
                        <c:v>415.72300000000001</c:v>
                      </c:pt>
                      <c:pt idx="161">
                        <c:v>416.56099999999998</c:v>
                      </c:pt>
                      <c:pt idx="162">
                        <c:v>417.39099999999979</c:v>
                      </c:pt>
                      <c:pt idx="163">
                        <c:v>418.22199999999981</c:v>
                      </c:pt>
                      <c:pt idx="164">
                        <c:v>419.053</c:v>
                      </c:pt>
                      <c:pt idx="165">
                        <c:v>419.88</c:v>
                      </c:pt>
                      <c:pt idx="166">
                        <c:v>420.70799999999991</c:v>
                      </c:pt>
                      <c:pt idx="167">
                        <c:v>421.53800000000001</c:v>
                      </c:pt>
                      <c:pt idx="168">
                        <c:v>422.37</c:v>
                      </c:pt>
                      <c:pt idx="169">
                        <c:v>423.19900000000001</c:v>
                      </c:pt>
                      <c:pt idx="170">
                        <c:v>424.02099999999979</c:v>
                      </c:pt>
                      <c:pt idx="171">
                        <c:v>424.84100000000001</c:v>
                      </c:pt>
                      <c:pt idx="172">
                        <c:v>425.67</c:v>
                      </c:pt>
                      <c:pt idx="173">
                        <c:v>426.50400000000002</c:v>
                      </c:pt>
                      <c:pt idx="174">
                        <c:v>427.34000000000009</c:v>
                      </c:pt>
                      <c:pt idx="175">
                        <c:v>428.17599999999999</c:v>
                      </c:pt>
                      <c:pt idx="176">
                        <c:v>429.00900000000001</c:v>
                      </c:pt>
                      <c:pt idx="177">
                        <c:v>429.84199999999993</c:v>
                      </c:pt>
                      <c:pt idx="178">
                        <c:v>430.673</c:v>
                      </c:pt>
                      <c:pt idx="179">
                        <c:v>431.50700000000001</c:v>
                      </c:pt>
                      <c:pt idx="180">
                        <c:v>432.34800000000001</c:v>
                      </c:pt>
                      <c:pt idx="181">
                        <c:v>433.18200000000002</c:v>
                      </c:pt>
                      <c:pt idx="182">
                        <c:v>434.01099999999991</c:v>
                      </c:pt>
                      <c:pt idx="183">
                        <c:v>434.839</c:v>
                      </c:pt>
                      <c:pt idx="184">
                        <c:v>435.666</c:v>
                      </c:pt>
                      <c:pt idx="185">
                        <c:v>436.5</c:v>
                      </c:pt>
                      <c:pt idx="186">
                        <c:v>437.34100000000001</c:v>
                      </c:pt>
                      <c:pt idx="187">
                        <c:v>438.178</c:v>
                      </c:pt>
                      <c:pt idx="188">
                        <c:v>439.01400000000001</c:v>
                      </c:pt>
                      <c:pt idx="189">
                        <c:v>439.84899999999999</c:v>
                      </c:pt>
                      <c:pt idx="190">
                        <c:v>440.68700000000001</c:v>
                      </c:pt>
                      <c:pt idx="191">
                        <c:v>441.52499999999992</c:v>
                      </c:pt>
                      <c:pt idx="192">
                        <c:v>442.363</c:v>
                      </c:pt>
                      <c:pt idx="193">
                        <c:v>443.2</c:v>
                      </c:pt>
                      <c:pt idx="194">
                        <c:v>444.03899999999982</c:v>
                      </c:pt>
                      <c:pt idx="195">
                        <c:v>444.87799999999999</c:v>
                      </c:pt>
                      <c:pt idx="196">
                        <c:v>445.714</c:v>
                      </c:pt>
                      <c:pt idx="197">
                        <c:v>446.54700000000008</c:v>
                      </c:pt>
                      <c:pt idx="198">
                        <c:v>447.38</c:v>
                      </c:pt>
                      <c:pt idx="199">
                        <c:v>448.21600000000001</c:v>
                      </c:pt>
                      <c:pt idx="200">
                        <c:v>449.05099999999999</c:v>
                      </c:pt>
                      <c:pt idx="201">
                        <c:v>449.87799999999999</c:v>
                      </c:pt>
                      <c:pt idx="202">
                        <c:v>450.70299999999992</c:v>
                      </c:pt>
                      <c:pt idx="203">
                        <c:v>451.529</c:v>
                      </c:pt>
                      <c:pt idx="204">
                        <c:v>452.35699999999991</c:v>
                      </c:pt>
                      <c:pt idx="205">
                        <c:v>453.18599999999998</c:v>
                      </c:pt>
                      <c:pt idx="206">
                        <c:v>454.01799999999997</c:v>
                      </c:pt>
                      <c:pt idx="207">
                        <c:v>454.851</c:v>
                      </c:pt>
                      <c:pt idx="208">
                        <c:v>455.67899999999992</c:v>
                      </c:pt>
                      <c:pt idx="209">
                        <c:v>456.50400000000002</c:v>
                      </c:pt>
                      <c:pt idx="210">
                        <c:v>457.33600000000001</c:v>
                      </c:pt>
                      <c:pt idx="211">
                        <c:v>458.166</c:v>
                      </c:pt>
                      <c:pt idx="212">
                        <c:v>458.99</c:v>
                      </c:pt>
                      <c:pt idx="213">
                        <c:v>459.81799999999993</c:v>
                      </c:pt>
                      <c:pt idx="214">
                        <c:v>460.64600000000002</c:v>
                      </c:pt>
                      <c:pt idx="215">
                        <c:v>461.47599999999977</c:v>
                      </c:pt>
                      <c:pt idx="216">
                        <c:v>462.31099999999998</c:v>
                      </c:pt>
                      <c:pt idx="217">
                        <c:v>463.149</c:v>
                      </c:pt>
                      <c:pt idx="218">
                        <c:v>463.9869999999998</c:v>
                      </c:pt>
                      <c:pt idx="219">
                        <c:v>464.81899999999979</c:v>
                      </c:pt>
                      <c:pt idx="220">
                        <c:v>465.64300000000009</c:v>
                      </c:pt>
                      <c:pt idx="221">
                        <c:v>466.46699999999981</c:v>
                      </c:pt>
                      <c:pt idx="222">
                        <c:v>467.29299999999978</c:v>
                      </c:pt>
                      <c:pt idx="223">
                        <c:v>468.12</c:v>
                      </c:pt>
                      <c:pt idx="224">
                        <c:v>468.94799999999992</c:v>
                      </c:pt>
                      <c:pt idx="225">
                        <c:v>469.78</c:v>
                      </c:pt>
                      <c:pt idx="226">
                        <c:v>470.61699999999979</c:v>
                      </c:pt>
                      <c:pt idx="227">
                        <c:v>471.44600000000003</c:v>
                      </c:pt>
                      <c:pt idx="228">
                        <c:v>472.27</c:v>
                      </c:pt>
                      <c:pt idx="229">
                        <c:v>473.09500000000003</c:v>
                      </c:pt>
                      <c:pt idx="230">
                        <c:v>473.91999999999979</c:v>
                      </c:pt>
                      <c:pt idx="231">
                        <c:v>474.74599999999992</c:v>
                      </c:pt>
                      <c:pt idx="232">
                        <c:v>475.56899999999979</c:v>
                      </c:pt>
                      <c:pt idx="233">
                        <c:v>476.39400000000001</c:v>
                      </c:pt>
                      <c:pt idx="234">
                        <c:v>477.21699999999981</c:v>
                      </c:pt>
                      <c:pt idx="235">
                        <c:v>478.03699999999998</c:v>
                      </c:pt>
                      <c:pt idx="236">
                        <c:v>478.85500000000002</c:v>
                      </c:pt>
                      <c:pt idx="237">
                        <c:v>479.67399999999992</c:v>
                      </c:pt>
                      <c:pt idx="238">
                        <c:v>480.49700000000001</c:v>
                      </c:pt>
                      <c:pt idx="239">
                        <c:v>481.32400000000001</c:v>
                      </c:pt>
                      <c:pt idx="240">
                        <c:v>482.15899999999999</c:v>
                      </c:pt>
                      <c:pt idx="241">
                        <c:v>482.99099999999981</c:v>
                      </c:pt>
                      <c:pt idx="242">
                        <c:v>483.82100000000003</c:v>
                      </c:pt>
                      <c:pt idx="243">
                        <c:v>484.65899999999999</c:v>
                      </c:pt>
                      <c:pt idx="244">
                        <c:v>485.50299999999999</c:v>
                      </c:pt>
                      <c:pt idx="245">
                        <c:v>486.34199999999993</c:v>
                      </c:pt>
                      <c:pt idx="246">
                        <c:v>487.17599999999999</c:v>
                      </c:pt>
                      <c:pt idx="247">
                        <c:v>488.01099999999991</c:v>
                      </c:pt>
                      <c:pt idx="248">
                        <c:v>488.84399999999999</c:v>
                      </c:pt>
                      <c:pt idx="249">
                        <c:v>489.67</c:v>
                      </c:pt>
                      <c:pt idx="250">
                        <c:v>490.48899999999998</c:v>
                      </c:pt>
                      <c:pt idx="251">
                        <c:v>491.30700000000002</c:v>
                      </c:pt>
                      <c:pt idx="252">
                        <c:v>492.13</c:v>
                      </c:pt>
                      <c:pt idx="253">
                        <c:v>492.96199999999982</c:v>
                      </c:pt>
                      <c:pt idx="254">
                        <c:v>493.79099999999983</c:v>
                      </c:pt>
                      <c:pt idx="255">
                        <c:v>494.61699999999979</c:v>
                      </c:pt>
                      <c:pt idx="256">
                        <c:v>495.44200000000001</c:v>
                      </c:pt>
                      <c:pt idx="257">
                        <c:v>496.26400000000001</c:v>
                      </c:pt>
                      <c:pt idx="258">
                        <c:v>497.09100000000001</c:v>
                      </c:pt>
                      <c:pt idx="259">
                        <c:v>497.91799999999978</c:v>
                      </c:pt>
                      <c:pt idx="260">
                        <c:v>498.745</c:v>
                      </c:pt>
                      <c:pt idx="261">
                        <c:v>499.572</c:v>
                      </c:pt>
                      <c:pt idx="262">
                        <c:v>500.4</c:v>
                      </c:pt>
                      <c:pt idx="263">
                        <c:v>501.22899999999998</c:v>
                      </c:pt>
                      <c:pt idx="264">
                        <c:v>502.05799999999999</c:v>
                      </c:pt>
                      <c:pt idx="265">
                        <c:v>502.89299999999997</c:v>
                      </c:pt>
                      <c:pt idx="266">
                        <c:v>503.72099999999978</c:v>
                      </c:pt>
                      <c:pt idx="267">
                        <c:v>504.54899999999992</c:v>
                      </c:pt>
                      <c:pt idx="268">
                        <c:v>505.375</c:v>
                      </c:pt>
                      <c:pt idx="269">
                        <c:v>506.20299999999992</c:v>
                      </c:pt>
                      <c:pt idx="270">
                        <c:v>507.03599999999977</c:v>
                      </c:pt>
                      <c:pt idx="271">
                        <c:v>507.875</c:v>
                      </c:pt>
                      <c:pt idx="272">
                        <c:v>508.70499999999998</c:v>
                      </c:pt>
                      <c:pt idx="273">
                        <c:v>509.529</c:v>
                      </c:pt>
                      <c:pt idx="274">
                        <c:v>510.3540000000001</c:v>
                      </c:pt>
                      <c:pt idx="275">
                        <c:v>511.18</c:v>
                      </c:pt>
                      <c:pt idx="276">
                        <c:v>512.01400000000001</c:v>
                      </c:pt>
                      <c:pt idx="277">
                        <c:v>512.84699999999975</c:v>
                      </c:pt>
                      <c:pt idx="278">
                        <c:v>513.67700000000002</c:v>
                      </c:pt>
                      <c:pt idx="279">
                        <c:v>514.51</c:v>
                      </c:pt>
                      <c:pt idx="280">
                        <c:v>515.3399999999998</c:v>
                      </c:pt>
                      <c:pt idx="281">
                        <c:v>516.16800000000001</c:v>
                      </c:pt>
                      <c:pt idx="282">
                        <c:v>516.99800000000005</c:v>
                      </c:pt>
                      <c:pt idx="283">
                        <c:v>517.82499999999982</c:v>
                      </c:pt>
                      <c:pt idx="284">
                        <c:v>518.654</c:v>
                      </c:pt>
                      <c:pt idx="285">
                        <c:v>519.48</c:v>
                      </c:pt>
                      <c:pt idx="286">
                        <c:v>520.3009999999997</c:v>
                      </c:pt>
                      <c:pt idx="287">
                        <c:v>521.12300000000005</c:v>
                      </c:pt>
                      <c:pt idx="288">
                        <c:v>521.94799999999975</c:v>
                      </c:pt>
                      <c:pt idx="289">
                        <c:v>522.779</c:v>
                      </c:pt>
                      <c:pt idx="290">
                        <c:v>523.61400000000003</c:v>
                      </c:pt>
                      <c:pt idx="291">
                        <c:v>524.44799999999975</c:v>
                      </c:pt>
                      <c:pt idx="292">
                        <c:v>525.28600000000006</c:v>
                      </c:pt>
                      <c:pt idx="293">
                        <c:v>526.12699999999973</c:v>
                      </c:pt>
                      <c:pt idx="294">
                        <c:v>526.95999999999981</c:v>
                      </c:pt>
                      <c:pt idx="295">
                        <c:v>527.79200000000003</c:v>
                      </c:pt>
                      <c:pt idx="296">
                        <c:v>528.62300000000005</c:v>
                      </c:pt>
                      <c:pt idx="297">
                        <c:v>529.45099999999979</c:v>
                      </c:pt>
                      <c:pt idx="298">
                        <c:v>530.28</c:v>
                      </c:pt>
                      <c:pt idx="299">
                        <c:v>531.11300000000006</c:v>
                      </c:pt>
                      <c:pt idx="300">
                        <c:v>531.94699999999978</c:v>
                      </c:pt>
                      <c:pt idx="301">
                        <c:v>532.78600000000006</c:v>
                      </c:pt>
                      <c:pt idx="302">
                        <c:v>533.62200000000007</c:v>
                      </c:pt>
                      <c:pt idx="303">
                        <c:v>534.45699999999977</c:v>
                      </c:pt>
                      <c:pt idx="304">
                        <c:v>535.29200000000003</c:v>
                      </c:pt>
                      <c:pt idx="305">
                        <c:v>536.12599999999998</c:v>
                      </c:pt>
                      <c:pt idx="306">
                        <c:v>536.96299999999974</c:v>
                      </c:pt>
                      <c:pt idx="307">
                        <c:v>537.80500000000006</c:v>
                      </c:pt>
                      <c:pt idx="308">
                        <c:v>538.64300000000003</c:v>
                      </c:pt>
                      <c:pt idx="309">
                        <c:v>539.48400000000004</c:v>
                      </c:pt>
                      <c:pt idx="310">
                        <c:v>540.3209999999998</c:v>
                      </c:pt>
                      <c:pt idx="311">
                        <c:v>541.149</c:v>
                      </c:pt>
                      <c:pt idx="312">
                        <c:v>541.97500000000002</c:v>
                      </c:pt>
                      <c:pt idx="313">
                        <c:v>542.8009999999997</c:v>
                      </c:pt>
                      <c:pt idx="314">
                        <c:v>543.63</c:v>
                      </c:pt>
                      <c:pt idx="315">
                        <c:v>544.45399999999972</c:v>
                      </c:pt>
                      <c:pt idx="316">
                        <c:v>545.28300000000002</c:v>
                      </c:pt>
                      <c:pt idx="317">
                        <c:v>546.11599999999999</c:v>
                      </c:pt>
                      <c:pt idx="318">
                        <c:v>546.94699999999978</c:v>
                      </c:pt>
                      <c:pt idx="319">
                        <c:v>547.77600000000007</c:v>
                      </c:pt>
                      <c:pt idx="320">
                        <c:v>548.60599999999999</c:v>
                      </c:pt>
                      <c:pt idx="321">
                        <c:v>549.43399999999997</c:v>
                      </c:pt>
                      <c:pt idx="322">
                        <c:v>550.26199999999972</c:v>
                      </c:pt>
                      <c:pt idx="323">
                        <c:v>551.09400000000005</c:v>
                      </c:pt>
                      <c:pt idx="324">
                        <c:v>551.93199999999979</c:v>
                      </c:pt>
                      <c:pt idx="325">
                        <c:v>552.76400000000001</c:v>
                      </c:pt>
                      <c:pt idx="326">
                        <c:v>553.59900000000005</c:v>
                      </c:pt>
                      <c:pt idx="327">
                        <c:v>554.42899999999997</c:v>
                      </c:pt>
                      <c:pt idx="328">
                        <c:v>555.25900000000001</c:v>
                      </c:pt>
                      <c:pt idx="329">
                        <c:v>556.08500000000004</c:v>
                      </c:pt>
                      <c:pt idx="330">
                        <c:v>556.91699999999969</c:v>
                      </c:pt>
                      <c:pt idx="331">
                        <c:v>557.75599999999997</c:v>
                      </c:pt>
                      <c:pt idx="332">
                        <c:v>558.60799999999972</c:v>
                      </c:pt>
                      <c:pt idx="333">
                        <c:v>559.46599999999978</c:v>
                      </c:pt>
                      <c:pt idx="334">
                        <c:v>560.31999999999971</c:v>
                      </c:pt>
                      <c:pt idx="335">
                        <c:v>561.18000000000006</c:v>
                      </c:pt>
                      <c:pt idx="336">
                        <c:v>562.04500000000007</c:v>
                      </c:pt>
                      <c:pt idx="337">
                        <c:v>562.91000000000008</c:v>
                      </c:pt>
                      <c:pt idx="338">
                        <c:v>563.77300000000002</c:v>
                      </c:pt>
                      <c:pt idx="339">
                        <c:v>564.62900000000002</c:v>
                      </c:pt>
                      <c:pt idx="340">
                        <c:v>565.48900000000003</c:v>
                      </c:pt>
                      <c:pt idx="341">
                        <c:v>566.35199999999975</c:v>
                      </c:pt>
                      <c:pt idx="342">
                        <c:v>567.22</c:v>
                      </c:pt>
                      <c:pt idx="343">
                        <c:v>568.08600000000001</c:v>
                      </c:pt>
                      <c:pt idx="344">
                        <c:v>568.95299999999975</c:v>
                      </c:pt>
                      <c:pt idx="345">
                        <c:v>569.81799999999976</c:v>
                      </c:pt>
                      <c:pt idx="346">
                        <c:v>570.68299999999999</c:v>
                      </c:pt>
                      <c:pt idx="347">
                        <c:v>571.54500000000007</c:v>
                      </c:pt>
                      <c:pt idx="348">
                        <c:v>572.40599999999972</c:v>
                      </c:pt>
                      <c:pt idx="349">
                        <c:v>573.27</c:v>
                      </c:pt>
                      <c:pt idx="350">
                        <c:v>574.13400000000001</c:v>
                      </c:pt>
                      <c:pt idx="351">
                        <c:v>575.00400000000002</c:v>
                      </c:pt>
                      <c:pt idx="352">
                        <c:v>575.87900000000002</c:v>
                      </c:pt>
                      <c:pt idx="353">
                        <c:v>576.74900000000002</c:v>
                      </c:pt>
                      <c:pt idx="354">
                        <c:v>577.61500000000001</c:v>
                      </c:pt>
                      <c:pt idx="355">
                        <c:v>578.48199999999997</c:v>
                      </c:pt>
                      <c:pt idx="356">
                        <c:v>579.34799999999962</c:v>
                      </c:pt>
                      <c:pt idx="357">
                        <c:v>580.21699999999998</c:v>
                      </c:pt>
                      <c:pt idx="358">
                        <c:v>581.09</c:v>
                      </c:pt>
                      <c:pt idx="359">
                        <c:v>581.96699999999976</c:v>
                      </c:pt>
                      <c:pt idx="360">
                        <c:v>582.8449999999998</c:v>
                      </c:pt>
                      <c:pt idx="361">
                        <c:v>583.72199999999998</c:v>
                      </c:pt>
                      <c:pt idx="362">
                        <c:v>584.60300000000007</c:v>
                      </c:pt>
                      <c:pt idx="363">
                        <c:v>585.48500000000001</c:v>
                      </c:pt>
                      <c:pt idx="364">
                        <c:v>586.36399999999981</c:v>
                      </c:pt>
                      <c:pt idx="365">
                        <c:v>587.24099999999999</c:v>
                      </c:pt>
                      <c:pt idx="366">
                        <c:v>588.11799999999971</c:v>
                      </c:pt>
                      <c:pt idx="367">
                        <c:v>589.0029999999997</c:v>
                      </c:pt>
                      <c:pt idx="368">
                        <c:v>589.89</c:v>
                      </c:pt>
                      <c:pt idx="369">
                        <c:v>590.774</c:v>
                      </c:pt>
                      <c:pt idx="370">
                        <c:v>591.65199999999982</c:v>
                      </c:pt>
                      <c:pt idx="371">
                        <c:v>592.52499999999998</c:v>
                      </c:pt>
                      <c:pt idx="372">
                        <c:v>593.399</c:v>
                      </c:pt>
                      <c:pt idx="373">
                        <c:v>594.27800000000002</c:v>
                      </c:pt>
                      <c:pt idx="374">
                        <c:v>595.16000000000008</c:v>
                      </c:pt>
                      <c:pt idx="375">
                        <c:v>596.03800000000001</c:v>
                      </c:pt>
                      <c:pt idx="376">
                        <c:v>596.91300000000001</c:v>
                      </c:pt>
                      <c:pt idx="377">
                        <c:v>597.78899999999999</c:v>
                      </c:pt>
                      <c:pt idx="378">
                        <c:v>598.66599999999971</c:v>
                      </c:pt>
                      <c:pt idx="379">
                        <c:v>599.54199999999969</c:v>
                      </c:pt>
                      <c:pt idx="380">
                        <c:v>600.41800000000001</c:v>
                      </c:pt>
                      <c:pt idx="381">
                        <c:v>601.29500000000007</c:v>
                      </c:pt>
                      <c:pt idx="382">
                        <c:v>602.173</c:v>
                      </c:pt>
                      <c:pt idx="383">
                        <c:v>603.05699999999979</c:v>
                      </c:pt>
                      <c:pt idx="384">
                        <c:v>603.94199999999978</c:v>
                      </c:pt>
                      <c:pt idx="385">
                        <c:v>604.82400000000007</c:v>
                      </c:pt>
                      <c:pt idx="386">
                        <c:v>605.70699999999999</c:v>
                      </c:pt>
                      <c:pt idx="387">
                        <c:v>606.59</c:v>
                      </c:pt>
                      <c:pt idx="388">
                        <c:v>607.47299999999996</c:v>
                      </c:pt>
                      <c:pt idx="389">
                        <c:v>608.36499999999978</c:v>
                      </c:pt>
                      <c:pt idx="390">
                        <c:v>609.25800000000004</c:v>
                      </c:pt>
                      <c:pt idx="391">
                        <c:v>610.14800000000002</c:v>
                      </c:pt>
                      <c:pt idx="392">
                        <c:v>611.03600000000006</c:v>
                      </c:pt>
                      <c:pt idx="393">
                        <c:v>611.923</c:v>
                      </c:pt>
                      <c:pt idx="394">
                        <c:v>612.80899999999997</c:v>
                      </c:pt>
                      <c:pt idx="395">
                        <c:v>613.69399999999996</c:v>
                      </c:pt>
                      <c:pt idx="396">
                        <c:v>614.58000000000004</c:v>
                      </c:pt>
                      <c:pt idx="397">
                        <c:v>615.46299999999974</c:v>
                      </c:pt>
                      <c:pt idx="398">
                        <c:v>616.34699999999975</c:v>
                      </c:pt>
                      <c:pt idx="399">
                        <c:v>617.23199999999997</c:v>
                      </c:pt>
                      <c:pt idx="400">
                        <c:v>618.11400000000003</c:v>
                      </c:pt>
                      <c:pt idx="401">
                        <c:v>618.99400000000003</c:v>
                      </c:pt>
                      <c:pt idx="402">
                        <c:v>619.87200000000007</c:v>
                      </c:pt>
                      <c:pt idx="403">
                        <c:v>620.755</c:v>
                      </c:pt>
                      <c:pt idx="404">
                        <c:v>621.64199999999983</c:v>
                      </c:pt>
                      <c:pt idx="405">
                        <c:v>622.52699999999982</c:v>
                      </c:pt>
                      <c:pt idx="406">
                        <c:v>623.41000000000008</c:v>
                      </c:pt>
                      <c:pt idx="407">
                        <c:v>624.29200000000003</c:v>
                      </c:pt>
                      <c:pt idx="408">
                        <c:v>625.17200000000003</c:v>
                      </c:pt>
                      <c:pt idx="409">
                        <c:v>626.053</c:v>
                      </c:pt>
                      <c:pt idx="410">
                        <c:v>626.93399999999997</c:v>
                      </c:pt>
                      <c:pt idx="411">
                        <c:v>627.81899999999996</c:v>
                      </c:pt>
                      <c:pt idx="412">
                        <c:v>628.70100000000002</c:v>
                      </c:pt>
                      <c:pt idx="413">
                        <c:v>629.58199999999999</c:v>
                      </c:pt>
                      <c:pt idx="414">
                        <c:v>630.46399999999971</c:v>
                      </c:pt>
                      <c:pt idx="415">
                        <c:v>631.34899999999971</c:v>
                      </c:pt>
                      <c:pt idx="416">
                        <c:v>632.23299999999972</c:v>
                      </c:pt>
                      <c:pt idx="417">
                        <c:v>633.11699999999996</c:v>
                      </c:pt>
                      <c:pt idx="418">
                        <c:v>633.99400000000003</c:v>
                      </c:pt>
                      <c:pt idx="419">
                        <c:v>634.87099999999998</c:v>
                      </c:pt>
                      <c:pt idx="420">
                        <c:v>635.74900000000002</c:v>
                      </c:pt>
                      <c:pt idx="421">
                        <c:v>636.625</c:v>
                      </c:pt>
                      <c:pt idx="422">
                        <c:v>637.5029999999997</c:v>
                      </c:pt>
                      <c:pt idx="423">
                        <c:v>638.38200000000006</c:v>
                      </c:pt>
                      <c:pt idx="424">
                        <c:v>639.26099999999997</c:v>
                      </c:pt>
                      <c:pt idx="425">
                        <c:v>640.14100000000008</c:v>
                      </c:pt>
                      <c:pt idx="426">
                        <c:v>641.02499999999998</c:v>
                      </c:pt>
                      <c:pt idx="427">
                        <c:v>641.90599999999972</c:v>
                      </c:pt>
                      <c:pt idx="428">
                        <c:v>642.78300000000002</c:v>
                      </c:pt>
                      <c:pt idx="429">
                        <c:v>643.6569999999997</c:v>
                      </c:pt>
                      <c:pt idx="430">
                        <c:v>644.529</c:v>
                      </c:pt>
                      <c:pt idx="431">
                        <c:v>645.404</c:v>
                      </c:pt>
                      <c:pt idx="432">
                        <c:v>646.27800000000002</c:v>
                      </c:pt>
                      <c:pt idx="433">
                        <c:v>647.154</c:v>
                      </c:pt>
                      <c:pt idx="434">
                        <c:v>648.03600000000006</c:v>
                      </c:pt>
                      <c:pt idx="435">
                        <c:v>648.9219999999998</c:v>
                      </c:pt>
                      <c:pt idx="436">
                        <c:v>649.80399999999997</c:v>
                      </c:pt>
                      <c:pt idx="437">
                        <c:v>650.68399999999997</c:v>
                      </c:pt>
                      <c:pt idx="438">
                        <c:v>651.56999999999971</c:v>
                      </c:pt>
                      <c:pt idx="439">
                        <c:v>652.45299999999975</c:v>
                      </c:pt>
                      <c:pt idx="440">
                        <c:v>653.33300000000008</c:v>
                      </c:pt>
                      <c:pt idx="441">
                        <c:v>654.21</c:v>
                      </c:pt>
                      <c:pt idx="442">
                        <c:v>655.08900000000006</c:v>
                      </c:pt>
                      <c:pt idx="443">
                        <c:v>655.97</c:v>
                      </c:pt>
                      <c:pt idx="444">
                        <c:v>656.85199999999975</c:v>
                      </c:pt>
                      <c:pt idx="445">
                        <c:v>657.73299999999972</c:v>
                      </c:pt>
                      <c:pt idx="446">
                        <c:v>658.61200000000008</c:v>
                      </c:pt>
                      <c:pt idx="447">
                        <c:v>659.49099999999999</c:v>
                      </c:pt>
                      <c:pt idx="448">
                        <c:v>660.37099999999998</c:v>
                      </c:pt>
                      <c:pt idx="449">
                        <c:v>661.25</c:v>
                      </c:pt>
                      <c:pt idx="450">
                        <c:v>662.12300000000005</c:v>
                      </c:pt>
                      <c:pt idx="451">
                        <c:v>663</c:v>
                      </c:pt>
                      <c:pt idx="452">
                        <c:v>663.88099999999997</c:v>
                      </c:pt>
                      <c:pt idx="453">
                        <c:v>664.76099999999997</c:v>
                      </c:pt>
                      <c:pt idx="454">
                        <c:v>665.63900000000001</c:v>
                      </c:pt>
                      <c:pt idx="455">
                        <c:v>666.51400000000001</c:v>
                      </c:pt>
                      <c:pt idx="456">
                        <c:v>667.38699999999972</c:v>
                      </c:pt>
                      <c:pt idx="457">
                        <c:v>668.26199999999972</c:v>
                      </c:pt>
                      <c:pt idx="458">
                        <c:v>669.13400000000001</c:v>
                      </c:pt>
                      <c:pt idx="459">
                        <c:v>670.00099999999998</c:v>
                      </c:pt>
                      <c:pt idx="460">
                        <c:v>670.86799999999948</c:v>
                      </c:pt>
                      <c:pt idx="461">
                        <c:v>671.73900000000003</c:v>
                      </c:pt>
                      <c:pt idx="462">
                        <c:v>672.62099999999998</c:v>
                      </c:pt>
                      <c:pt idx="463">
                        <c:v>673.49900000000002</c:v>
                      </c:pt>
                      <c:pt idx="464">
                        <c:v>674.37699999999973</c:v>
                      </c:pt>
                      <c:pt idx="465">
                        <c:v>675.25599999999997</c:v>
                      </c:pt>
                      <c:pt idx="466">
                        <c:v>676.13200000000006</c:v>
                      </c:pt>
                      <c:pt idx="467">
                        <c:v>677.00900000000001</c:v>
                      </c:pt>
                      <c:pt idx="468">
                        <c:v>677.88400000000001</c:v>
                      </c:pt>
                      <c:pt idx="469">
                        <c:v>678.75900000000001</c:v>
                      </c:pt>
                      <c:pt idx="470">
                        <c:v>679.63300000000004</c:v>
                      </c:pt>
                      <c:pt idx="471">
                        <c:v>680.50800000000004</c:v>
                      </c:pt>
                      <c:pt idx="472">
                        <c:v>681.38200000000006</c:v>
                      </c:pt>
                      <c:pt idx="473">
                        <c:v>682.24900000000002</c:v>
                      </c:pt>
                      <c:pt idx="474">
                        <c:v>683.11500000000001</c:v>
                      </c:pt>
                      <c:pt idx="475">
                        <c:v>683.98299999999972</c:v>
                      </c:pt>
                      <c:pt idx="476">
                        <c:v>684.84599999999978</c:v>
                      </c:pt>
                      <c:pt idx="477">
                        <c:v>685.71299999999997</c:v>
                      </c:pt>
                      <c:pt idx="478">
                        <c:v>686.58300000000008</c:v>
                      </c:pt>
                      <c:pt idx="479">
                        <c:v>687.45599999999979</c:v>
                      </c:pt>
                      <c:pt idx="480">
                        <c:v>688.33699999999976</c:v>
                      </c:pt>
                      <c:pt idx="481">
                        <c:v>689.221</c:v>
                      </c:pt>
                      <c:pt idx="482">
                        <c:v>690.10199999999998</c:v>
                      </c:pt>
                      <c:pt idx="483">
                        <c:v>690.98</c:v>
                      </c:pt>
                      <c:pt idx="484">
                        <c:v>691.85199999999975</c:v>
                      </c:pt>
                      <c:pt idx="485">
                        <c:v>692.72400000000005</c:v>
                      </c:pt>
                      <c:pt idx="486">
                        <c:v>693.59300000000007</c:v>
                      </c:pt>
                      <c:pt idx="487">
                        <c:v>694.46199999999976</c:v>
                      </c:pt>
                      <c:pt idx="488">
                        <c:v>695.33699999999976</c:v>
                      </c:pt>
                      <c:pt idx="489">
                        <c:v>696.21100000000001</c:v>
                      </c:pt>
                      <c:pt idx="490">
                        <c:v>697.08699999999999</c:v>
                      </c:pt>
                      <c:pt idx="491">
                        <c:v>697.96099999999979</c:v>
                      </c:pt>
                      <c:pt idx="492">
                        <c:v>698.83499999999981</c:v>
                      </c:pt>
                      <c:pt idx="493">
                        <c:v>699.70900000000006</c:v>
                      </c:pt>
                      <c:pt idx="494">
                        <c:v>700.58799999999997</c:v>
                      </c:pt>
                      <c:pt idx="495">
                        <c:v>701.46099999999979</c:v>
                      </c:pt>
                      <c:pt idx="496">
                        <c:v>702.33899999999971</c:v>
                      </c:pt>
                      <c:pt idx="497">
                        <c:v>703.21400000000006</c:v>
                      </c:pt>
                      <c:pt idx="498">
                        <c:v>704.09</c:v>
                      </c:pt>
                      <c:pt idx="499">
                        <c:v>704.96299999999974</c:v>
                      </c:pt>
                      <c:pt idx="500">
                        <c:v>705.83899999999971</c:v>
                      </c:pt>
                      <c:pt idx="501">
                        <c:v>706.71699999999998</c:v>
                      </c:pt>
                      <c:pt idx="502">
                        <c:v>707.6</c:v>
                      </c:pt>
                      <c:pt idx="503">
                        <c:v>708.48099999999999</c:v>
                      </c:pt>
                      <c:pt idx="504">
                        <c:v>709.36099999999976</c:v>
                      </c:pt>
                      <c:pt idx="505">
                        <c:v>710.24</c:v>
                      </c:pt>
                      <c:pt idx="506">
                        <c:v>711.11599999999999</c:v>
                      </c:pt>
                      <c:pt idx="507">
                        <c:v>711.99400000000003</c:v>
                      </c:pt>
                      <c:pt idx="508">
                        <c:v>712.86799999999948</c:v>
                      </c:pt>
                      <c:pt idx="509">
                        <c:v>713.74400000000003</c:v>
                      </c:pt>
                      <c:pt idx="510">
                        <c:v>714.62099999999998</c:v>
                      </c:pt>
                      <c:pt idx="511">
                        <c:v>715.5</c:v>
                      </c:pt>
                      <c:pt idx="512">
                        <c:v>716.38099999999997</c:v>
                      </c:pt>
                      <c:pt idx="513">
                        <c:v>717.26299999999969</c:v>
                      </c:pt>
                      <c:pt idx="514">
                        <c:v>718.15</c:v>
                      </c:pt>
                      <c:pt idx="515">
                        <c:v>719.03500000000008</c:v>
                      </c:pt>
                      <c:pt idx="516">
                        <c:v>719.91699999999969</c:v>
                      </c:pt>
                      <c:pt idx="517">
                        <c:v>720.8</c:v>
                      </c:pt>
                      <c:pt idx="518">
                        <c:v>721.678</c:v>
                      </c:pt>
                      <c:pt idx="519">
                        <c:v>722.55599999999981</c:v>
                      </c:pt>
                      <c:pt idx="520">
                        <c:v>723.43399999999997</c:v>
                      </c:pt>
                      <c:pt idx="521">
                        <c:v>724.31199999999978</c:v>
                      </c:pt>
                      <c:pt idx="522">
                        <c:v>725.18900000000008</c:v>
                      </c:pt>
                      <c:pt idx="523">
                        <c:v>726.06899999999996</c:v>
                      </c:pt>
                      <c:pt idx="524">
                        <c:v>726.94999999999982</c:v>
                      </c:pt>
                      <c:pt idx="525">
                        <c:v>727.83599999999979</c:v>
                      </c:pt>
                      <c:pt idx="526">
                        <c:v>728.72299999999996</c:v>
                      </c:pt>
                      <c:pt idx="527">
                        <c:v>729.60699999999997</c:v>
                      </c:pt>
                      <c:pt idx="528">
                        <c:v>730.49</c:v>
                      </c:pt>
                      <c:pt idx="529">
                        <c:v>731.37099999999998</c:v>
                      </c:pt>
                      <c:pt idx="530">
                        <c:v>732.2529999999997</c:v>
                      </c:pt>
                      <c:pt idx="531">
                        <c:v>733.14100000000008</c:v>
                      </c:pt>
                      <c:pt idx="532">
                        <c:v>734.02800000000002</c:v>
                      </c:pt>
                      <c:pt idx="533">
                        <c:v>734.91300000000001</c:v>
                      </c:pt>
                      <c:pt idx="534">
                        <c:v>735.79600000000005</c:v>
                      </c:pt>
                      <c:pt idx="535">
                        <c:v>736.67899999999997</c:v>
                      </c:pt>
                      <c:pt idx="536">
                        <c:v>737.56099999999969</c:v>
                      </c:pt>
                      <c:pt idx="537">
                        <c:v>738.43999999999983</c:v>
                      </c:pt>
                      <c:pt idx="538">
                        <c:v>739.31099999999969</c:v>
                      </c:pt>
                      <c:pt idx="539">
                        <c:v>740.18000000000006</c:v>
                      </c:pt>
                      <c:pt idx="540">
                        <c:v>741.05</c:v>
                      </c:pt>
                      <c:pt idx="541">
                        <c:v>741.923</c:v>
                      </c:pt>
                      <c:pt idx="542">
                        <c:v>742.79600000000005</c:v>
                      </c:pt>
                      <c:pt idx="543">
                        <c:v>743.66800000000001</c:v>
                      </c:pt>
                      <c:pt idx="544">
                        <c:v>744.53699999999981</c:v>
                      </c:pt>
                      <c:pt idx="545">
                        <c:v>745.40899999999999</c:v>
                      </c:pt>
                      <c:pt idx="546">
                        <c:v>746.29100000000005</c:v>
                      </c:pt>
                      <c:pt idx="547">
                        <c:v>747.17200000000003</c:v>
                      </c:pt>
                      <c:pt idx="548">
                        <c:v>748.053</c:v>
                      </c:pt>
                      <c:pt idx="549">
                        <c:v>748.93599999999969</c:v>
                      </c:pt>
                      <c:pt idx="550">
                        <c:v>749.81499999999983</c:v>
                      </c:pt>
                      <c:pt idx="551">
                        <c:v>750.68799999999999</c:v>
                      </c:pt>
                      <c:pt idx="552">
                        <c:v>751.56299999999976</c:v>
                      </c:pt>
                      <c:pt idx="553">
                        <c:v>752.43999999999983</c:v>
                      </c:pt>
                      <c:pt idx="554">
                        <c:v>753.3159999999998</c:v>
                      </c:pt>
                      <c:pt idx="555">
                        <c:v>754.19399999999996</c:v>
                      </c:pt>
                      <c:pt idx="556">
                        <c:v>755.07799999999997</c:v>
                      </c:pt>
                      <c:pt idx="557">
                        <c:v>755.96299999999974</c:v>
                      </c:pt>
                      <c:pt idx="558">
                        <c:v>756.8449999999998</c:v>
                      </c:pt>
                      <c:pt idx="559">
                        <c:v>757.72299999999996</c:v>
                      </c:pt>
                      <c:pt idx="560">
                        <c:v>758.60199999999998</c:v>
                      </c:pt>
                      <c:pt idx="561">
                        <c:v>759.48199999999997</c:v>
                      </c:pt>
                      <c:pt idx="562">
                        <c:v>760.36300000000006</c:v>
                      </c:pt>
                      <c:pt idx="563">
                        <c:v>761.2529999999997</c:v>
                      </c:pt>
                      <c:pt idx="564">
                        <c:v>762.14800000000002</c:v>
                      </c:pt>
                      <c:pt idx="565">
                        <c:v>763.04399999999998</c:v>
                      </c:pt>
                      <c:pt idx="566">
                        <c:v>763.93900000000008</c:v>
                      </c:pt>
                      <c:pt idx="567">
                        <c:v>764.82699999999977</c:v>
                      </c:pt>
                      <c:pt idx="568">
                        <c:v>765.71199999999999</c:v>
                      </c:pt>
                      <c:pt idx="569">
                        <c:v>766.596</c:v>
                      </c:pt>
                      <c:pt idx="570">
                        <c:v>767.48400000000004</c:v>
                      </c:pt>
                      <c:pt idx="571">
                        <c:v>768.37400000000002</c:v>
                      </c:pt>
                      <c:pt idx="572">
                        <c:v>769.26299999999969</c:v>
                      </c:pt>
                      <c:pt idx="573">
                        <c:v>770.149</c:v>
                      </c:pt>
                      <c:pt idx="574">
                        <c:v>771.03800000000001</c:v>
                      </c:pt>
                      <c:pt idx="575">
                        <c:v>771.928</c:v>
                      </c:pt>
                      <c:pt idx="576">
                        <c:v>772.81999999999971</c:v>
                      </c:pt>
                      <c:pt idx="577">
                        <c:v>773.70699999999999</c:v>
                      </c:pt>
                      <c:pt idx="578">
                        <c:v>774.59300000000007</c:v>
                      </c:pt>
                      <c:pt idx="579">
                        <c:v>775.47699999999998</c:v>
                      </c:pt>
                      <c:pt idx="580">
                        <c:v>776.35499999999979</c:v>
                      </c:pt>
                      <c:pt idx="581">
                        <c:v>777.22900000000004</c:v>
                      </c:pt>
                      <c:pt idx="582">
                        <c:v>778.10500000000002</c:v>
                      </c:pt>
                      <c:pt idx="583">
                        <c:v>778.97900000000004</c:v>
                      </c:pt>
                      <c:pt idx="584">
                        <c:v>779.85399999999981</c:v>
                      </c:pt>
                      <c:pt idx="585">
                        <c:v>780.74</c:v>
                      </c:pt>
                      <c:pt idx="586">
                        <c:v>781.62099999999998</c:v>
                      </c:pt>
                      <c:pt idx="587">
                        <c:v>782.49900000000002</c:v>
                      </c:pt>
                      <c:pt idx="588">
                        <c:v>783.37699999999973</c:v>
                      </c:pt>
                      <c:pt idx="589">
                        <c:v>784.25400000000002</c:v>
                      </c:pt>
                      <c:pt idx="590">
                        <c:v>785.13199999999972</c:v>
                      </c:pt>
                      <c:pt idx="591">
                        <c:v>786.01199999999972</c:v>
                      </c:pt>
                      <c:pt idx="592">
                        <c:v>786.89300000000003</c:v>
                      </c:pt>
                      <c:pt idx="593">
                        <c:v>787.77800000000002</c:v>
                      </c:pt>
                      <c:pt idx="594">
                        <c:v>788.66499999999996</c:v>
                      </c:pt>
                      <c:pt idx="595">
                        <c:v>789.55699999999979</c:v>
                      </c:pt>
                      <c:pt idx="596">
                        <c:v>790.44899999999996</c:v>
                      </c:pt>
                      <c:pt idx="597">
                        <c:v>791.3399999999998</c:v>
                      </c:pt>
                      <c:pt idx="598">
                        <c:v>792.23400000000004</c:v>
                      </c:pt>
                      <c:pt idx="599">
                        <c:v>793.13</c:v>
                      </c:pt>
                      <c:pt idx="600">
                        <c:v>794.02</c:v>
                      </c:pt>
                      <c:pt idx="601">
                        <c:v>794.89699999999982</c:v>
                      </c:pt>
                      <c:pt idx="602">
                        <c:v>795.76800000000003</c:v>
                      </c:pt>
                      <c:pt idx="603">
                        <c:v>796.63199999999972</c:v>
                      </c:pt>
                      <c:pt idx="604">
                        <c:v>797.5</c:v>
                      </c:pt>
                      <c:pt idx="605">
                        <c:v>798.37099999999998</c:v>
                      </c:pt>
                      <c:pt idx="606">
                        <c:v>799.255</c:v>
                      </c:pt>
                      <c:pt idx="607">
                        <c:v>800.15</c:v>
                      </c:pt>
                      <c:pt idx="608">
                        <c:v>801.05799999999977</c:v>
                      </c:pt>
                      <c:pt idx="609">
                        <c:v>801.95999999999981</c:v>
                      </c:pt>
                      <c:pt idx="610">
                        <c:v>802.85199999999975</c:v>
                      </c:pt>
                      <c:pt idx="611">
                        <c:v>803.74</c:v>
                      </c:pt>
                      <c:pt idx="612">
                        <c:v>804.62699999999973</c:v>
                      </c:pt>
                      <c:pt idx="613">
                        <c:v>805.51599999999996</c:v>
                      </c:pt>
                      <c:pt idx="614">
                        <c:v>806.41099999999972</c:v>
                      </c:pt>
                      <c:pt idx="615">
                        <c:v>807.30399999999997</c:v>
                      </c:pt>
                      <c:pt idx="616">
                        <c:v>808.20299999999997</c:v>
                      </c:pt>
                      <c:pt idx="617">
                        <c:v>809.101</c:v>
                      </c:pt>
                      <c:pt idx="618">
                        <c:v>809.99800000000005</c:v>
                      </c:pt>
                      <c:pt idx="619">
                        <c:v>810.89599999999996</c:v>
                      </c:pt>
                      <c:pt idx="620">
                        <c:v>811.79300000000001</c:v>
                      </c:pt>
                      <c:pt idx="621">
                        <c:v>812.69100000000003</c:v>
                      </c:pt>
                      <c:pt idx="622">
                        <c:v>813.59299999999996</c:v>
                      </c:pt>
                      <c:pt idx="623">
                        <c:v>814.49800000000005</c:v>
                      </c:pt>
                      <c:pt idx="624">
                        <c:v>815.4</c:v>
                      </c:pt>
                      <c:pt idx="625">
                        <c:v>816.30199999999979</c:v>
                      </c:pt>
                      <c:pt idx="626">
                        <c:v>817.21400000000006</c:v>
                      </c:pt>
                      <c:pt idx="627">
                        <c:v>818.13</c:v>
                      </c:pt>
                      <c:pt idx="628">
                        <c:v>819.04099999999983</c:v>
                      </c:pt>
                      <c:pt idx="629">
                        <c:v>819.95299999999975</c:v>
                      </c:pt>
                      <c:pt idx="630">
                        <c:v>820.86099999999976</c:v>
                      </c:pt>
                      <c:pt idx="631">
                        <c:v>821.76599999999996</c:v>
                      </c:pt>
                      <c:pt idx="632">
                        <c:v>822.67100000000005</c:v>
                      </c:pt>
                      <c:pt idx="633">
                        <c:v>823.57799999999997</c:v>
                      </c:pt>
                      <c:pt idx="634">
                        <c:v>824.48599999999999</c:v>
                      </c:pt>
                      <c:pt idx="635">
                        <c:v>825.39300000000003</c:v>
                      </c:pt>
                      <c:pt idx="636">
                        <c:v>826.298</c:v>
                      </c:pt>
                      <c:pt idx="637">
                        <c:v>827.20699999999999</c:v>
                      </c:pt>
                      <c:pt idx="638">
                        <c:v>828.12099999999998</c:v>
                      </c:pt>
                      <c:pt idx="639">
                        <c:v>829.03800000000001</c:v>
                      </c:pt>
                      <c:pt idx="640">
                        <c:v>829.95499999999981</c:v>
                      </c:pt>
                      <c:pt idx="641">
                        <c:v>830.87800000000004</c:v>
                      </c:pt>
                      <c:pt idx="642">
                        <c:v>831.80399999999997</c:v>
                      </c:pt>
                      <c:pt idx="643">
                        <c:v>832.721</c:v>
                      </c:pt>
                      <c:pt idx="644">
                        <c:v>833.63499999999999</c:v>
                      </c:pt>
                      <c:pt idx="645">
                        <c:v>834.54599999999982</c:v>
                      </c:pt>
                      <c:pt idx="646">
                        <c:v>835.45899999999972</c:v>
                      </c:pt>
                      <c:pt idx="647">
                        <c:v>836.37800000000004</c:v>
                      </c:pt>
                      <c:pt idx="648">
                        <c:v>837.30099999999982</c:v>
                      </c:pt>
                      <c:pt idx="649">
                        <c:v>838.22299999999996</c:v>
                      </c:pt>
                      <c:pt idx="650">
                        <c:v>839.15300000000002</c:v>
                      </c:pt>
                      <c:pt idx="651">
                        <c:v>840.08299999999997</c:v>
                      </c:pt>
                      <c:pt idx="652">
                        <c:v>841.01</c:v>
                      </c:pt>
                      <c:pt idx="653">
                        <c:v>841.93899999999996</c:v>
                      </c:pt>
                      <c:pt idx="654">
                        <c:v>842.87199999999996</c:v>
                      </c:pt>
                      <c:pt idx="655">
                        <c:v>843.80699999999979</c:v>
                      </c:pt>
                      <c:pt idx="656">
                        <c:v>844.745</c:v>
                      </c:pt>
                      <c:pt idx="657">
                        <c:v>845.68299999999999</c:v>
                      </c:pt>
                      <c:pt idx="658">
                        <c:v>846.62</c:v>
                      </c:pt>
                      <c:pt idx="659">
                        <c:v>847.55499999999972</c:v>
                      </c:pt>
                      <c:pt idx="660">
                        <c:v>848.48699999999997</c:v>
                      </c:pt>
                      <c:pt idx="661">
                        <c:v>849.42399999999998</c:v>
                      </c:pt>
                      <c:pt idx="662">
                        <c:v>850.36199999999974</c:v>
                      </c:pt>
                      <c:pt idx="663">
                        <c:v>851.29499999999996</c:v>
                      </c:pt>
                      <c:pt idx="664">
                        <c:v>852.226</c:v>
                      </c:pt>
                      <c:pt idx="665">
                        <c:v>853.15699999999981</c:v>
                      </c:pt>
                      <c:pt idx="666">
                        <c:v>854.09100000000001</c:v>
                      </c:pt>
                      <c:pt idx="667">
                        <c:v>855.029</c:v>
                      </c:pt>
                      <c:pt idx="668">
                        <c:v>855.96299999999974</c:v>
                      </c:pt>
                      <c:pt idx="669">
                        <c:v>856.89800000000002</c:v>
                      </c:pt>
                      <c:pt idx="670">
                        <c:v>857.83399999999972</c:v>
                      </c:pt>
                      <c:pt idx="671">
                        <c:v>858.77599999999995</c:v>
                      </c:pt>
                      <c:pt idx="672">
                        <c:v>859.72</c:v>
                      </c:pt>
                      <c:pt idx="673">
                        <c:v>860.66199999999981</c:v>
                      </c:pt>
                      <c:pt idx="674">
                        <c:v>861.60299999999972</c:v>
                      </c:pt>
                      <c:pt idx="675">
                        <c:v>862.54300000000001</c:v>
                      </c:pt>
                      <c:pt idx="676">
                        <c:v>863.48199999999997</c:v>
                      </c:pt>
                      <c:pt idx="677">
                        <c:v>864.42399999999998</c:v>
                      </c:pt>
                      <c:pt idx="678">
                        <c:v>865.36499999999978</c:v>
                      </c:pt>
                      <c:pt idx="679">
                        <c:v>866.30799999999977</c:v>
                      </c:pt>
                      <c:pt idx="680">
                        <c:v>867.25599999999997</c:v>
                      </c:pt>
                      <c:pt idx="681">
                        <c:v>868.20500000000004</c:v>
                      </c:pt>
                      <c:pt idx="682">
                        <c:v>869.15499999999997</c:v>
                      </c:pt>
                      <c:pt idx="683">
                        <c:v>870.11099999999999</c:v>
                      </c:pt>
                      <c:pt idx="684">
                        <c:v>871.0659999999998</c:v>
                      </c:pt>
                      <c:pt idx="685">
                        <c:v>872.02499999999998</c:v>
                      </c:pt>
                      <c:pt idx="686">
                        <c:v>872.98199999999997</c:v>
                      </c:pt>
                      <c:pt idx="687">
                        <c:v>873.9409999999998</c:v>
                      </c:pt>
                      <c:pt idx="688">
                        <c:v>874.90199999999982</c:v>
                      </c:pt>
                      <c:pt idx="689">
                        <c:v>875.86599999999976</c:v>
                      </c:pt>
                      <c:pt idx="690">
                        <c:v>876.83199999999977</c:v>
                      </c:pt>
                      <c:pt idx="691">
                        <c:v>877.8</c:v>
                      </c:pt>
                      <c:pt idx="692">
                        <c:v>878.76900000000001</c:v>
                      </c:pt>
                      <c:pt idx="693">
                        <c:v>879.73599999999999</c:v>
                      </c:pt>
                      <c:pt idx="694">
                        <c:v>880.70299999999997</c:v>
                      </c:pt>
                      <c:pt idx="695">
                        <c:v>881.66800000000001</c:v>
                      </c:pt>
                      <c:pt idx="696">
                        <c:v>882.63699999999972</c:v>
                      </c:pt>
                      <c:pt idx="697">
                        <c:v>883.61199999999997</c:v>
                      </c:pt>
                      <c:pt idx="698">
                        <c:v>884.58</c:v>
                      </c:pt>
                      <c:pt idx="699">
                        <c:v>885.54099999999983</c:v>
                      </c:pt>
                      <c:pt idx="700">
                        <c:v>886.5</c:v>
                      </c:pt>
                      <c:pt idx="701">
                        <c:v>887.46299999999974</c:v>
                      </c:pt>
                      <c:pt idx="702">
                        <c:v>888.42499999999973</c:v>
                      </c:pt>
                      <c:pt idx="703">
                        <c:v>889.39099999999996</c:v>
                      </c:pt>
                      <c:pt idx="704">
                        <c:v>890.35699999999974</c:v>
                      </c:pt>
                      <c:pt idx="705">
                        <c:v>891.32399999999996</c:v>
                      </c:pt>
                      <c:pt idx="706">
                        <c:v>892.29200000000003</c:v>
                      </c:pt>
                      <c:pt idx="707">
                        <c:v>893.255</c:v>
                      </c:pt>
                      <c:pt idx="708">
                        <c:v>894.21699999999998</c:v>
                      </c:pt>
                      <c:pt idx="709">
                        <c:v>895.18200000000002</c:v>
                      </c:pt>
                      <c:pt idx="710">
                        <c:v>896.15300000000002</c:v>
                      </c:pt>
                      <c:pt idx="711">
                        <c:v>897.12900000000002</c:v>
                      </c:pt>
                      <c:pt idx="712">
                        <c:v>898.10400000000004</c:v>
                      </c:pt>
                      <c:pt idx="713">
                        <c:v>899.072</c:v>
                      </c:pt>
                      <c:pt idx="714">
                        <c:v>900.04399999999998</c:v>
                      </c:pt>
                      <c:pt idx="715">
                        <c:v>901.01699999999983</c:v>
                      </c:pt>
                      <c:pt idx="716">
                        <c:v>901.98699999999997</c:v>
                      </c:pt>
                      <c:pt idx="717">
                        <c:v>902.95599999999979</c:v>
                      </c:pt>
                      <c:pt idx="718">
                        <c:v>903.92599999999982</c:v>
                      </c:pt>
                      <c:pt idx="719">
                        <c:v>904.899</c:v>
                      </c:pt>
                      <c:pt idx="720">
                        <c:v>905.8689999999998</c:v>
                      </c:pt>
                      <c:pt idx="721">
                        <c:v>906.83799999999974</c:v>
                      </c:pt>
                      <c:pt idx="722">
                        <c:v>907.80999999999983</c:v>
                      </c:pt>
                      <c:pt idx="723">
                        <c:v>908.78499999999997</c:v>
                      </c:pt>
                      <c:pt idx="724">
                        <c:v>909.76300000000003</c:v>
                      </c:pt>
                      <c:pt idx="725">
                        <c:v>910.73800000000006</c:v>
                      </c:pt>
                      <c:pt idx="726">
                        <c:v>911.71100000000001</c:v>
                      </c:pt>
                      <c:pt idx="727">
                        <c:v>912.68299999999999</c:v>
                      </c:pt>
                      <c:pt idx="728">
                        <c:v>913.65499999999997</c:v>
                      </c:pt>
                      <c:pt idx="729">
                        <c:v>914.62800000000004</c:v>
                      </c:pt>
                      <c:pt idx="730">
                        <c:v>915.59699999999998</c:v>
                      </c:pt>
                      <c:pt idx="731">
                        <c:v>916.56399999999996</c:v>
                      </c:pt>
                      <c:pt idx="732">
                        <c:v>917.53</c:v>
                      </c:pt>
                      <c:pt idx="733">
                        <c:v>918.49599999999998</c:v>
                      </c:pt>
                      <c:pt idx="734">
                        <c:v>919.46199999999976</c:v>
                      </c:pt>
                      <c:pt idx="735">
                        <c:v>920.42899999999997</c:v>
                      </c:pt>
                      <c:pt idx="736">
                        <c:v>921.39499999999998</c:v>
                      </c:pt>
                      <c:pt idx="737">
                        <c:v>922.35399999999981</c:v>
                      </c:pt>
                      <c:pt idx="738">
                        <c:v>923.31499999999983</c:v>
                      </c:pt>
                      <c:pt idx="739">
                        <c:v>924.27800000000002</c:v>
                      </c:pt>
                      <c:pt idx="740">
                        <c:v>925.24599999999998</c:v>
                      </c:pt>
                      <c:pt idx="741">
                        <c:v>926.21299999999997</c:v>
                      </c:pt>
                      <c:pt idx="742">
                        <c:v>927.18100000000004</c:v>
                      </c:pt>
                      <c:pt idx="743">
                        <c:v>928.14599999999996</c:v>
                      </c:pt>
                      <c:pt idx="744">
                        <c:v>929.10900000000004</c:v>
                      </c:pt>
                      <c:pt idx="745">
                        <c:v>930.07299999999998</c:v>
                      </c:pt>
                      <c:pt idx="746">
                        <c:v>931.04399999999998</c:v>
                      </c:pt>
                      <c:pt idx="747">
                        <c:v>932.02</c:v>
                      </c:pt>
                      <c:pt idx="748">
                        <c:v>932.99199999999996</c:v>
                      </c:pt>
                      <c:pt idx="749">
                        <c:v>933.96699999999976</c:v>
                      </c:pt>
                      <c:pt idx="750">
                        <c:v>934.9409999999998</c:v>
                      </c:pt>
                      <c:pt idx="751">
                        <c:v>935.91399999999999</c:v>
                      </c:pt>
                      <c:pt idx="752">
                        <c:v>936.89</c:v>
                      </c:pt>
                      <c:pt idx="753">
                        <c:v>937.86699999999962</c:v>
                      </c:pt>
                      <c:pt idx="754">
                        <c:v>938.83199999999977</c:v>
                      </c:pt>
                      <c:pt idx="755">
                        <c:v>939.78</c:v>
                      </c:pt>
                      <c:pt idx="756">
                        <c:v>940.72299999999996</c:v>
                      </c:pt>
                      <c:pt idx="757">
                        <c:v>941.6669999999998</c:v>
                      </c:pt>
                      <c:pt idx="758">
                        <c:v>942.61300000000006</c:v>
                      </c:pt>
                      <c:pt idx="759">
                        <c:v>943.56199999999978</c:v>
                      </c:pt>
                      <c:pt idx="760">
                        <c:v>944.51</c:v>
                      </c:pt>
                      <c:pt idx="761">
                        <c:v>945.45599999999979</c:v>
                      </c:pt>
                      <c:pt idx="762">
                        <c:v>946.40599999999972</c:v>
                      </c:pt>
                      <c:pt idx="763">
                        <c:v>947.35699999999974</c:v>
                      </c:pt>
                      <c:pt idx="764">
                        <c:v>948.31299999999976</c:v>
                      </c:pt>
                      <c:pt idx="765">
                        <c:v>949.27099999999996</c:v>
                      </c:pt>
                      <c:pt idx="766">
                        <c:v>950.23400000000004</c:v>
                      </c:pt>
                      <c:pt idx="767">
                        <c:v>951.20500000000004</c:v>
                      </c:pt>
                      <c:pt idx="768">
                        <c:v>952.17399999999998</c:v>
                      </c:pt>
                      <c:pt idx="769">
                        <c:v>953.14199999999983</c:v>
                      </c:pt>
                      <c:pt idx="770">
                        <c:v>954.10599999999999</c:v>
                      </c:pt>
                      <c:pt idx="771">
                        <c:v>955.06099999999981</c:v>
                      </c:pt>
                      <c:pt idx="772">
                        <c:v>956.01599999999996</c:v>
                      </c:pt>
                      <c:pt idx="773">
                        <c:v>956.97400000000005</c:v>
                      </c:pt>
                      <c:pt idx="774">
                        <c:v>957.93499999999972</c:v>
                      </c:pt>
                      <c:pt idx="775">
                        <c:v>958.89699999999982</c:v>
                      </c:pt>
                      <c:pt idx="776">
                        <c:v>959.85899999999981</c:v>
                      </c:pt>
                      <c:pt idx="777">
                        <c:v>960.81899999999996</c:v>
                      </c:pt>
                      <c:pt idx="778">
                        <c:v>961.779</c:v>
                      </c:pt>
                      <c:pt idx="779">
                        <c:v>962.73599999999999</c:v>
                      </c:pt>
                      <c:pt idx="780">
                        <c:v>963.68799999999999</c:v>
                      </c:pt>
                      <c:pt idx="781">
                        <c:v>964.63599999999997</c:v>
                      </c:pt>
                      <c:pt idx="782">
                        <c:v>965.58100000000002</c:v>
                      </c:pt>
                      <c:pt idx="783">
                        <c:v>966.52499999999998</c:v>
                      </c:pt>
                      <c:pt idx="784">
                        <c:v>967.46699999999976</c:v>
                      </c:pt>
                      <c:pt idx="785">
                        <c:v>968.40699999999981</c:v>
                      </c:pt>
                      <c:pt idx="786">
                        <c:v>969.34899999999982</c:v>
                      </c:pt>
                      <c:pt idx="787">
                        <c:v>970.28899999999999</c:v>
                      </c:pt>
                      <c:pt idx="788">
                        <c:v>971.22799999999972</c:v>
                      </c:pt>
                      <c:pt idx="789">
                        <c:v>972.17</c:v>
                      </c:pt>
                      <c:pt idx="790">
                        <c:v>973.10900000000004</c:v>
                      </c:pt>
                      <c:pt idx="791">
                        <c:v>974.04300000000001</c:v>
                      </c:pt>
                      <c:pt idx="792">
                        <c:v>974.97199999999998</c:v>
                      </c:pt>
                      <c:pt idx="793">
                        <c:v>975.90099999999973</c:v>
                      </c:pt>
                      <c:pt idx="794">
                        <c:v>976.82799999999975</c:v>
                      </c:pt>
                      <c:pt idx="795">
                        <c:v>977.75300000000004</c:v>
                      </c:pt>
                      <c:pt idx="796">
                        <c:v>978.678</c:v>
                      </c:pt>
                      <c:pt idx="797">
                        <c:v>979.601</c:v>
                      </c:pt>
                      <c:pt idx="798">
                        <c:v>980.529</c:v>
                      </c:pt>
                      <c:pt idx="799">
                        <c:v>981.45799999999974</c:v>
                      </c:pt>
                      <c:pt idx="800">
                        <c:v>982.38499999999999</c:v>
                      </c:pt>
                      <c:pt idx="801">
                        <c:v>983.30699999999979</c:v>
                      </c:pt>
                      <c:pt idx="802">
                        <c:v>984.23299999999972</c:v>
                      </c:pt>
                      <c:pt idx="803">
                        <c:v>985.17</c:v>
                      </c:pt>
                      <c:pt idx="804">
                        <c:v>986.15699999999981</c:v>
                      </c:pt>
                      <c:pt idx="805">
                        <c:v>987.17700000000002</c:v>
                      </c:pt>
                      <c:pt idx="806">
                        <c:v>988.21400000000006</c:v>
                      </c:pt>
                      <c:pt idx="807">
                        <c:v>989.26300000000003</c:v>
                      </c:pt>
                      <c:pt idx="808">
                        <c:v>990.31299999999976</c:v>
                      </c:pt>
                      <c:pt idx="809">
                        <c:v>991.37</c:v>
                      </c:pt>
                      <c:pt idx="810">
                        <c:v>992.42599999999982</c:v>
                      </c:pt>
                      <c:pt idx="811">
                        <c:v>993.48500000000001</c:v>
                      </c:pt>
                      <c:pt idx="812">
                        <c:v>994.548</c:v>
                      </c:pt>
                      <c:pt idx="813">
                        <c:v>995.61699999999996</c:v>
                      </c:pt>
                      <c:pt idx="814">
                        <c:v>996.68299999999999</c:v>
                      </c:pt>
                      <c:pt idx="815">
                        <c:v>997.74800000000005</c:v>
                      </c:pt>
                      <c:pt idx="816">
                        <c:v>998.80899999999997</c:v>
                      </c:pt>
                      <c:pt idx="817">
                        <c:v>999.86499999999978</c:v>
                      </c:pt>
                      <c:pt idx="818">
                        <c:v>1000.919</c:v>
                      </c:pt>
                      <c:pt idx="819">
                        <c:v>1001.9690000000001</c:v>
                      </c:pt>
                      <c:pt idx="820">
                        <c:v>1003.02</c:v>
                      </c:pt>
                      <c:pt idx="821">
                        <c:v>1004.068</c:v>
                      </c:pt>
                      <c:pt idx="822">
                        <c:v>1005.1180000000001</c:v>
                      </c:pt>
                      <c:pt idx="823">
                        <c:v>1006.17</c:v>
                      </c:pt>
                      <c:pt idx="824">
                        <c:v>1007.218</c:v>
                      </c:pt>
                      <c:pt idx="825">
                        <c:v>1008.274</c:v>
                      </c:pt>
                      <c:pt idx="826">
                        <c:v>1009.332</c:v>
                      </c:pt>
                      <c:pt idx="827">
                        <c:v>1010.384</c:v>
                      </c:pt>
                      <c:pt idx="828">
                        <c:v>1011.4349999999999</c:v>
                      </c:pt>
                      <c:pt idx="829">
                        <c:v>1012.481</c:v>
                      </c:pt>
                      <c:pt idx="830">
                        <c:v>1013.522</c:v>
                      </c:pt>
                      <c:pt idx="831">
                        <c:v>1014.563</c:v>
                      </c:pt>
                      <c:pt idx="832">
                        <c:v>1015.605</c:v>
                      </c:pt>
                      <c:pt idx="833">
                        <c:v>1016.6420000000001</c:v>
                      </c:pt>
                      <c:pt idx="834">
                        <c:v>1017.683</c:v>
                      </c:pt>
                      <c:pt idx="835">
                        <c:v>1018.724</c:v>
                      </c:pt>
                      <c:pt idx="836">
                        <c:v>1019.759</c:v>
                      </c:pt>
                      <c:pt idx="837">
                        <c:v>1020.799</c:v>
                      </c:pt>
                      <c:pt idx="838">
                        <c:v>1021.831</c:v>
                      </c:pt>
                      <c:pt idx="839">
                        <c:v>1022.861</c:v>
                      </c:pt>
                      <c:pt idx="840">
                        <c:v>1023.888</c:v>
                      </c:pt>
                      <c:pt idx="841">
                        <c:v>1024.9110000000001</c:v>
                      </c:pt>
                      <c:pt idx="842">
                        <c:v>1025.942</c:v>
                      </c:pt>
                      <c:pt idx="843">
                        <c:v>1026.9739999999999</c:v>
                      </c:pt>
                      <c:pt idx="844">
                        <c:v>1028.0039999999999</c:v>
                      </c:pt>
                      <c:pt idx="845">
                        <c:v>1029.03</c:v>
                      </c:pt>
                      <c:pt idx="846">
                        <c:v>1030.0640000000001</c:v>
                      </c:pt>
                      <c:pt idx="847">
                        <c:v>1031.1030000000001</c:v>
                      </c:pt>
                      <c:pt idx="848">
                        <c:v>1032.1320000000001</c:v>
                      </c:pt>
                      <c:pt idx="849">
                        <c:v>1033.152</c:v>
                      </c:pt>
                      <c:pt idx="850">
                        <c:v>1034.173</c:v>
                      </c:pt>
                      <c:pt idx="851">
                        <c:v>1035.1949999999999</c:v>
                      </c:pt>
                      <c:pt idx="852">
                        <c:v>1036.2159999999999</c:v>
                      </c:pt>
                      <c:pt idx="853">
                        <c:v>1037.2349999999999</c:v>
                      </c:pt>
                      <c:pt idx="854">
                        <c:v>1038.2449999999999</c:v>
                      </c:pt>
                      <c:pt idx="855">
                        <c:v>1039.231</c:v>
                      </c:pt>
                      <c:pt idx="856">
                        <c:v>1040.201</c:v>
                      </c:pt>
                      <c:pt idx="857">
                        <c:v>1041.1569999999999</c:v>
                      </c:pt>
                      <c:pt idx="858">
                        <c:v>1042.105</c:v>
                      </c:pt>
                      <c:pt idx="859">
                        <c:v>1043.0530000000001</c:v>
                      </c:pt>
                      <c:pt idx="860">
                        <c:v>1044.0039999999999</c:v>
                      </c:pt>
                      <c:pt idx="861">
                        <c:v>1044.9659999999999</c:v>
                      </c:pt>
                      <c:pt idx="862">
                        <c:v>1045.941</c:v>
                      </c:pt>
                      <c:pt idx="863">
                        <c:v>1046.9359999999999</c:v>
                      </c:pt>
                      <c:pt idx="864">
                        <c:v>1047.9380000000001</c:v>
                      </c:pt>
                      <c:pt idx="865">
                        <c:v>1048.9449999999999</c:v>
                      </c:pt>
                      <c:pt idx="866">
                        <c:v>1049.954</c:v>
                      </c:pt>
                      <c:pt idx="867">
                        <c:v>1050.9670000000001</c:v>
                      </c:pt>
                      <c:pt idx="868">
                        <c:v>1051.972</c:v>
                      </c:pt>
                      <c:pt idx="869">
                        <c:v>1052.972</c:v>
                      </c:pt>
                      <c:pt idx="870">
                        <c:v>1053.9670000000001</c:v>
                      </c:pt>
                      <c:pt idx="871">
                        <c:v>1054.9580000000001</c:v>
                      </c:pt>
                      <c:pt idx="872">
                        <c:v>1055.943</c:v>
                      </c:pt>
                      <c:pt idx="873">
                        <c:v>1056.9290000000001</c:v>
                      </c:pt>
                      <c:pt idx="874">
                        <c:v>1057.913</c:v>
                      </c:pt>
                      <c:pt idx="875">
                        <c:v>1058.8920000000001</c:v>
                      </c:pt>
                      <c:pt idx="876">
                        <c:v>1059.8679999999999</c:v>
                      </c:pt>
                      <c:pt idx="877">
                        <c:v>1060.845</c:v>
                      </c:pt>
                      <c:pt idx="878">
                        <c:v>1061.8219999999999</c:v>
                      </c:pt>
                      <c:pt idx="879">
                        <c:v>1062.8</c:v>
                      </c:pt>
                      <c:pt idx="880">
                        <c:v>1063.7750000000001</c:v>
                      </c:pt>
                      <c:pt idx="881">
                        <c:v>1064.752</c:v>
                      </c:pt>
                      <c:pt idx="882">
                        <c:v>1065.7280000000001</c:v>
                      </c:pt>
                      <c:pt idx="883">
                        <c:v>1066.7049999999999</c:v>
                      </c:pt>
                      <c:pt idx="884">
                        <c:v>1067.6880000000001</c:v>
                      </c:pt>
                      <c:pt idx="885">
                        <c:v>1068.674</c:v>
                      </c:pt>
                      <c:pt idx="886">
                        <c:v>1069.6610000000001</c:v>
                      </c:pt>
                      <c:pt idx="887">
                        <c:v>1070.643</c:v>
                      </c:pt>
                      <c:pt idx="888">
                        <c:v>1071.627</c:v>
                      </c:pt>
                      <c:pt idx="889">
                        <c:v>1072.604</c:v>
                      </c:pt>
                      <c:pt idx="890">
                        <c:v>1073.58</c:v>
                      </c:pt>
                      <c:pt idx="891">
                        <c:v>1074.558</c:v>
                      </c:pt>
                      <c:pt idx="892">
                        <c:v>1075.5350000000001</c:v>
                      </c:pt>
                      <c:pt idx="893">
                        <c:v>1076.509</c:v>
                      </c:pt>
                      <c:pt idx="894">
                        <c:v>1077.4760000000001</c:v>
                      </c:pt>
                      <c:pt idx="895">
                        <c:v>1078.4469999999999</c:v>
                      </c:pt>
                      <c:pt idx="896">
                        <c:v>1079.4190000000001</c:v>
                      </c:pt>
                      <c:pt idx="897">
                        <c:v>1080.395</c:v>
                      </c:pt>
                      <c:pt idx="898">
                        <c:v>1081.373</c:v>
                      </c:pt>
                      <c:pt idx="899">
                        <c:v>1082.3489999999999</c:v>
                      </c:pt>
                      <c:pt idx="900">
                        <c:v>1083.325</c:v>
                      </c:pt>
                      <c:pt idx="901">
                        <c:v>1084.297</c:v>
                      </c:pt>
                      <c:pt idx="902">
                        <c:v>1085.2670000000001</c:v>
                      </c:pt>
                      <c:pt idx="903">
                        <c:v>1086.232</c:v>
                      </c:pt>
                      <c:pt idx="904">
                        <c:v>1087.194</c:v>
                      </c:pt>
                      <c:pt idx="905">
                        <c:v>1088.1590000000001</c:v>
                      </c:pt>
                      <c:pt idx="906">
                        <c:v>1089.126</c:v>
                      </c:pt>
                      <c:pt idx="907">
                        <c:v>1090.096</c:v>
                      </c:pt>
                      <c:pt idx="908">
                        <c:v>1091.0640000000001</c:v>
                      </c:pt>
                      <c:pt idx="909">
                        <c:v>1092.0329999999999</c:v>
                      </c:pt>
                      <c:pt idx="910">
                        <c:v>1093</c:v>
                      </c:pt>
                      <c:pt idx="911">
                        <c:v>1093.9649999999999</c:v>
                      </c:pt>
                      <c:pt idx="912">
                        <c:v>1094.93</c:v>
                      </c:pt>
                      <c:pt idx="913">
                        <c:v>1095.895</c:v>
                      </c:pt>
                      <c:pt idx="914">
                        <c:v>1096.8630000000001</c:v>
                      </c:pt>
                      <c:pt idx="915">
                        <c:v>1097.83</c:v>
                      </c:pt>
                      <c:pt idx="916">
                        <c:v>1098.799</c:v>
                      </c:pt>
                      <c:pt idx="917">
                        <c:v>1099.77</c:v>
                      </c:pt>
                    </c:numCache>
                  </c:numRef>
                </c:xVal>
                <c:yVal>
                  <c:numRef>
                    <c:extLst xmlns:c16r2="http://schemas.microsoft.com/office/drawing/2015/06/chart">
                      <c:ext uri="{02D57815-91ED-43cb-92C2-25804820EDAC}">
                        <c15:formulaRef>
                          <c15:sqref>BSG!$P$6:$P$923</c15:sqref>
                        </c15:formulaRef>
                      </c:ext>
                    </c:extLst>
                    <c:numCache>
                      <c:formatCode>General</c:formatCode>
                      <c:ptCount val="918"/>
                      <c:pt idx="0">
                        <c:v>1</c:v>
                      </c:pt>
                      <c:pt idx="1">
                        <c:v>0.99992458109511995</c:v>
                      </c:pt>
                      <c:pt idx="2">
                        <c:v>0.99990690478928901</c:v>
                      </c:pt>
                      <c:pt idx="3">
                        <c:v>0.99990690478928901</c:v>
                      </c:pt>
                      <c:pt idx="4">
                        <c:v>0.99971953594747798</c:v>
                      </c:pt>
                      <c:pt idx="5">
                        <c:v>0.99956869813771798</c:v>
                      </c:pt>
                      <c:pt idx="6">
                        <c:v>0.99947560292700799</c:v>
                      </c:pt>
                      <c:pt idx="7">
                        <c:v>0.99936365299007701</c:v>
                      </c:pt>
                      <c:pt idx="8">
                        <c:v>0.99926937935897697</c:v>
                      </c:pt>
                      <c:pt idx="9">
                        <c:v>0.99913857469582601</c:v>
                      </c:pt>
                      <c:pt idx="10">
                        <c:v>0.99898891530645495</c:v>
                      </c:pt>
                      <c:pt idx="11">
                        <c:v>0.99887696536952397</c:v>
                      </c:pt>
                      <c:pt idx="12">
                        <c:v>0.99874616070637401</c:v>
                      </c:pt>
                      <c:pt idx="13">
                        <c:v>0.99857764659078296</c:v>
                      </c:pt>
                      <c:pt idx="14">
                        <c:v>0.99842798720141201</c:v>
                      </c:pt>
                      <c:pt idx="15">
                        <c:v>0.99825829466543203</c:v>
                      </c:pt>
                      <c:pt idx="16">
                        <c:v>0.99814752314888999</c:v>
                      </c:pt>
                      <c:pt idx="17">
                        <c:v>0.99794129958085998</c:v>
                      </c:pt>
                      <c:pt idx="18">
                        <c:v>0.99775275231866001</c:v>
                      </c:pt>
                      <c:pt idx="19">
                        <c:v>0.99754652875062899</c:v>
                      </c:pt>
                      <c:pt idx="20">
                        <c:v>0.99732262887676704</c:v>
                      </c:pt>
                      <c:pt idx="21">
                        <c:v>0.99713526003495701</c:v>
                      </c:pt>
                      <c:pt idx="22">
                        <c:v>0.99687365070865497</c:v>
                      </c:pt>
                      <c:pt idx="23">
                        <c:v>0.99661204138235304</c:v>
                      </c:pt>
                      <c:pt idx="24">
                        <c:v>0.99638696308810204</c:v>
                      </c:pt>
                      <c:pt idx="25">
                        <c:v>0.99612417534141195</c:v>
                      </c:pt>
                      <c:pt idx="26">
                        <c:v>0.99578714711022998</c:v>
                      </c:pt>
                      <c:pt idx="27">
                        <c:v>0.99552553778392805</c:v>
                      </c:pt>
                      <c:pt idx="28">
                        <c:v>0.99522621900518704</c:v>
                      </c:pt>
                      <c:pt idx="29">
                        <c:v>0.99492572180605598</c:v>
                      </c:pt>
                      <c:pt idx="30">
                        <c:v>0.99462640302731498</c:v>
                      </c:pt>
                      <c:pt idx="31">
                        <c:v>0.99432708424857297</c:v>
                      </c:pt>
                      <c:pt idx="32">
                        <c:v>0.99402776546983096</c:v>
                      </c:pt>
                      <c:pt idx="33">
                        <c:v>0.99363417305999002</c:v>
                      </c:pt>
                      <c:pt idx="34">
                        <c:v>0.99327829010258895</c:v>
                      </c:pt>
                      <c:pt idx="35">
                        <c:v>0.99290473083935604</c:v>
                      </c:pt>
                      <c:pt idx="36">
                        <c:v>0.99247342897707502</c:v>
                      </c:pt>
                      <c:pt idx="37">
                        <c:v>0.99206098184101299</c:v>
                      </c:pt>
                      <c:pt idx="38">
                        <c:v>0.99166856785155999</c:v>
                      </c:pt>
                      <c:pt idx="39">
                        <c:v>0.99127497544171905</c:v>
                      </c:pt>
                      <c:pt idx="40">
                        <c:v>0.99090023775809799</c:v>
                      </c:pt>
                      <c:pt idx="41">
                        <c:v>0.99047011431620502</c:v>
                      </c:pt>
                      <c:pt idx="42">
                        <c:v>0.99002113614809295</c:v>
                      </c:pt>
                      <c:pt idx="43">
                        <c:v>0.98955330325376001</c:v>
                      </c:pt>
                      <c:pt idx="44">
                        <c:v>0.98900887303415896</c:v>
                      </c:pt>
                      <c:pt idx="45">
                        <c:v>0.98850333068738705</c:v>
                      </c:pt>
                      <c:pt idx="46">
                        <c:v>0.98798011203478298</c:v>
                      </c:pt>
                      <c:pt idx="47">
                        <c:v>0.98745571496179096</c:v>
                      </c:pt>
                      <c:pt idx="48">
                        <c:v>0.98696902734123904</c:v>
                      </c:pt>
                      <c:pt idx="49">
                        <c:v>0.98642577554202604</c:v>
                      </c:pt>
                      <c:pt idx="50">
                        <c:v>0.98586366901659395</c:v>
                      </c:pt>
                      <c:pt idx="51">
                        <c:v>0.98530156249116196</c:v>
                      </c:pt>
                      <c:pt idx="52">
                        <c:v>0.98468524862784701</c:v>
                      </c:pt>
                      <c:pt idx="53">
                        <c:v>0.98404772319753497</c:v>
                      </c:pt>
                      <c:pt idx="54">
                        <c:v>0.98343023091383197</c:v>
                      </c:pt>
                      <c:pt idx="55">
                        <c:v>0.98281156020974003</c:v>
                      </c:pt>
                      <c:pt idx="56">
                        <c:v>0.98217521319981704</c:v>
                      </c:pt>
                      <c:pt idx="57">
                        <c:v>0.98150115673745297</c:v>
                      </c:pt>
                      <c:pt idx="58">
                        <c:v>0.98082827869547895</c:v>
                      </c:pt>
                      <c:pt idx="59">
                        <c:v>0.98015422223311599</c:v>
                      </c:pt>
                      <c:pt idx="60">
                        <c:v>0.979460132624144</c:v>
                      </c:pt>
                      <c:pt idx="61">
                        <c:v>0.97874836670934096</c:v>
                      </c:pt>
                      <c:pt idx="62">
                        <c:v>0.97803895763531601</c:v>
                      </c:pt>
                      <c:pt idx="63">
                        <c:v>0.97727062754185301</c:v>
                      </c:pt>
                      <c:pt idx="64">
                        <c:v>0.97652115217461</c:v>
                      </c:pt>
                      <c:pt idx="65">
                        <c:v>0.97577285522775603</c:v>
                      </c:pt>
                      <c:pt idx="66">
                        <c:v>0.97502337986051302</c:v>
                      </c:pt>
                      <c:pt idx="67">
                        <c:v>0.97425622818743796</c:v>
                      </c:pt>
                      <c:pt idx="68">
                        <c:v>0.97345136706192403</c:v>
                      </c:pt>
                      <c:pt idx="69">
                        <c:v>0.97266418224224205</c:v>
                      </c:pt>
                      <c:pt idx="70">
                        <c:v>0.97185932111672801</c:v>
                      </c:pt>
                      <c:pt idx="71">
                        <c:v>0.97107331471743297</c:v>
                      </c:pt>
                      <c:pt idx="72">
                        <c:v>0.97024959886569995</c:v>
                      </c:pt>
                      <c:pt idx="73">
                        <c:v>0.96944473774018602</c:v>
                      </c:pt>
                      <c:pt idx="74">
                        <c:v>0.96860098874184297</c:v>
                      </c:pt>
                      <c:pt idx="75">
                        <c:v>0.96775959658427801</c:v>
                      </c:pt>
                      <c:pt idx="76">
                        <c:v>0.96691702600632401</c:v>
                      </c:pt>
                      <c:pt idx="77">
                        <c:v>0.96605442228176097</c:v>
                      </c:pt>
                      <c:pt idx="78">
                        <c:v>0.96521303012419601</c:v>
                      </c:pt>
                      <c:pt idx="79">
                        <c:v>0.96437045954624201</c:v>
                      </c:pt>
                      <c:pt idx="80">
                        <c:v>0.963527888968288</c:v>
                      </c:pt>
                      <c:pt idx="81">
                        <c:v>0.96264760893789503</c:v>
                      </c:pt>
                      <c:pt idx="82">
                        <c:v>0.96176732890750105</c:v>
                      </c:pt>
                      <c:pt idx="83">
                        <c:v>0.960907082023716</c:v>
                      </c:pt>
                      <c:pt idx="84">
                        <c:v>0.96002562357293297</c:v>
                      </c:pt>
                      <c:pt idx="85">
                        <c:v>0.959145343542539</c:v>
                      </c:pt>
                      <c:pt idx="86">
                        <c:v>0.95828627507914299</c:v>
                      </c:pt>
                      <c:pt idx="87">
                        <c:v>0.95736828559630904</c:v>
                      </c:pt>
                      <c:pt idx="88">
                        <c:v>0.95641258666103501</c:v>
                      </c:pt>
                      <c:pt idx="89">
                        <c:v>0.95549459717820195</c:v>
                      </c:pt>
                      <c:pt idx="90">
                        <c:v>0.95461549556819703</c:v>
                      </c:pt>
                      <c:pt idx="91">
                        <c:v>0.95377292499024302</c:v>
                      </c:pt>
                      <c:pt idx="92">
                        <c:v>0.95291149968606903</c:v>
                      </c:pt>
                      <c:pt idx="93">
                        <c:v>0.95205007438189504</c:v>
                      </c:pt>
                      <c:pt idx="94">
                        <c:v>0.95115211804567001</c:v>
                      </c:pt>
                      <c:pt idx="95">
                        <c:v>0.95027183801527604</c:v>
                      </c:pt>
                      <c:pt idx="96">
                        <c:v>0.94942926743732203</c:v>
                      </c:pt>
                      <c:pt idx="97">
                        <c:v>0.94845589219621695</c:v>
                      </c:pt>
                      <c:pt idx="98">
                        <c:v>0.94761332161826295</c:v>
                      </c:pt>
                      <c:pt idx="99">
                        <c:v>0.94675189631408996</c:v>
                      </c:pt>
                      <c:pt idx="100">
                        <c:v>0.94594585676818699</c:v>
                      </c:pt>
                      <c:pt idx="101">
                        <c:v>0.94514099564267295</c:v>
                      </c:pt>
                      <c:pt idx="102">
                        <c:v>0.94427957033849896</c:v>
                      </c:pt>
                      <c:pt idx="103">
                        <c:v>0.94343817818093401</c:v>
                      </c:pt>
                      <c:pt idx="104">
                        <c:v>0.94259442918259095</c:v>
                      </c:pt>
                      <c:pt idx="105">
                        <c:v>0.94171532757258603</c:v>
                      </c:pt>
                      <c:pt idx="106">
                        <c:v>0.94087275699463202</c:v>
                      </c:pt>
                      <c:pt idx="107">
                        <c:v>0.94006671744872905</c:v>
                      </c:pt>
                      <c:pt idx="108">
                        <c:v>0.93928188946982405</c:v>
                      </c:pt>
                      <c:pt idx="109">
                        <c:v>0.93855126882880102</c:v>
                      </c:pt>
                      <c:pt idx="110">
                        <c:v>0.93776526242950697</c:v>
                      </c:pt>
                      <c:pt idx="111">
                        <c:v>0.93692151343116403</c:v>
                      </c:pt>
                      <c:pt idx="112">
                        <c:v>0.93615471528420702</c:v>
                      </c:pt>
                      <c:pt idx="113">
                        <c:v>0.935368119674718</c:v>
                      </c:pt>
                      <c:pt idx="114">
                        <c:v>0.934619587043787</c:v>
                      </c:pt>
                      <c:pt idx="115">
                        <c:v>0.93386964030838804</c:v>
                      </c:pt>
                      <c:pt idx="116">
                        <c:v>0.93310272431939101</c:v>
                      </c:pt>
                      <c:pt idx="117">
                        <c:v>0.93239095840458897</c:v>
                      </c:pt>
                      <c:pt idx="118">
                        <c:v>0.93164242577365697</c:v>
                      </c:pt>
                      <c:pt idx="119">
                        <c:v>0.93093065985885404</c:v>
                      </c:pt>
                      <c:pt idx="120">
                        <c:v>0.93020039274394695</c:v>
                      </c:pt>
                      <c:pt idx="121">
                        <c:v>0.929508306449636</c:v>
                      </c:pt>
                      <c:pt idx="122">
                        <c:v>0.92883330725096203</c:v>
                      </c:pt>
                      <c:pt idx="123">
                        <c:v>0.92814122095665097</c:v>
                      </c:pt>
                      <c:pt idx="124">
                        <c:v>0.92744783839991296</c:v>
                      </c:pt>
                      <c:pt idx="125">
                        <c:v>0.92679251882172997</c:v>
                      </c:pt>
                      <c:pt idx="126">
                        <c:v>0.92615687886403997</c:v>
                      </c:pt>
                      <c:pt idx="127">
                        <c:v>0.92551994264392301</c:v>
                      </c:pt>
                      <c:pt idx="128">
                        <c:v>0.92490138978186998</c:v>
                      </c:pt>
                      <c:pt idx="129">
                        <c:v>0.92426586766621899</c:v>
                      </c:pt>
                      <c:pt idx="130">
                        <c:v>0.92359086846754501</c:v>
                      </c:pt>
                      <c:pt idx="131">
                        <c:v>0.92295522850985501</c:v>
                      </c:pt>
                      <c:pt idx="132">
                        <c:v>0.92241150534248695</c:v>
                      </c:pt>
                      <c:pt idx="133">
                        <c:v>0.92188746179561099</c:v>
                      </c:pt>
                      <c:pt idx="134">
                        <c:v>0.92134385647028205</c:v>
                      </c:pt>
                      <c:pt idx="135">
                        <c:v>0.92076466284921299</c:v>
                      </c:pt>
                      <c:pt idx="136">
                        <c:v>0.92018417296571697</c:v>
                      </c:pt>
                      <c:pt idx="137">
                        <c:v>0.91962218428232301</c:v>
                      </c:pt>
                      <c:pt idx="138">
                        <c:v>0.91906007775689103</c:v>
                      </c:pt>
                      <c:pt idx="139">
                        <c:v>0.91857291876818303</c:v>
                      </c:pt>
                      <c:pt idx="140">
                        <c:v>0.91808693819986398</c:v>
                      </c:pt>
                      <c:pt idx="141">
                        <c:v>0.91756301249502703</c:v>
                      </c:pt>
                      <c:pt idx="142">
                        <c:v>0.91711250238040898</c:v>
                      </c:pt>
                      <c:pt idx="143">
                        <c:v>0.91662663965412905</c:v>
                      </c:pt>
                      <c:pt idx="144">
                        <c:v>0.91617742580193895</c:v>
                      </c:pt>
                      <c:pt idx="145">
                        <c:v>0.91565220383467405</c:v>
                      </c:pt>
                      <c:pt idx="146">
                        <c:v>0.91516622326635499</c:v>
                      </c:pt>
                      <c:pt idx="147">
                        <c:v>0.914679064277647</c:v>
                      </c:pt>
                      <c:pt idx="148">
                        <c:v>0.91424835162555995</c:v>
                      </c:pt>
                      <c:pt idx="149">
                        <c:v>0.91379913777336996</c:v>
                      </c:pt>
                      <c:pt idx="150">
                        <c:v>0.913330362142727</c:v>
                      </c:pt>
                      <c:pt idx="151">
                        <c:v>0.91286276493247198</c:v>
                      </c:pt>
                      <c:pt idx="152">
                        <c:v>0.91245043563844896</c:v>
                      </c:pt>
                      <c:pt idx="153">
                        <c:v>0.91205778596491904</c:v>
                      </c:pt>
                      <c:pt idx="154">
                        <c:v>0.91162707331283199</c:v>
                      </c:pt>
                      <c:pt idx="155">
                        <c:v>0.91119624281870604</c:v>
                      </c:pt>
                      <c:pt idx="156">
                        <c:v>0.91082197650324004</c:v>
                      </c:pt>
                      <c:pt idx="157">
                        <c:v>0.910484476903903</c:v>
                      </c:pt>
                      <c:pt idx="158">
                        <c:v>0.91012989020892898</c:v>
                      </c:pt>
                      <c:pt idx="159">
                        <c:v>0.90979239060959205</c:v>
                      </c:pt>
                      <c:pt idx="160">
                        <c:v>0.90945489101025501</c:v>
                      </c:pt>
                      <c:pt idx="161">
                        <c:v>0.90913707103140995</c:v>
                      </c:pt>
                      <c:pt idx="162">
                        <c:v>0.90879957143207302</c:v>
                      </c:pt>
                      <c:pt idx="163">
                        <c:v>0.90846336809516304</c:v>
                      </c:pt>
                      <c:pt idx="164">
                        <c:v>0.90816404931642203</c:v>
                      </c:pt>
                      <c:pt idx="165">
                        <c:v>0.90782643187504597</c:v>
                      </c:pt>
                      <c:pt idx="166">
                        <c:v>0.90752711309630396</c:v>
                      </c:pt>
                      <c:pt idx="167">
                        <c:v>0.90720799685503195</c:v>
                      </c:pt>
                      <c:pt idx="168">
                        <c:v>0.90694662321280795</c:v>
                      </c:pt>
                      <c:pt idx="169">
                        <c:v>0.90664718659202703</c:v>
                      </c:pt>
                      <c:pt idx="170">
                        <c:v>0.90636613332931104</c:v>
                      </c:pt>
                      <c:pt idx="171">
                        <c:v>0.90612314304515096</c:v>
                      </c:pt>
                      <c:pt idx="172">
                        <c:v>0.90586059098253902</c:v>
                      </c:pt>
                      <c:pt idx="173">
                        <c:v>0.90559792107788695</c:v>
                      </c:pt>
                      <c:pt idx="174">
                        <c:v>0.90531686781517096</c:v>
                      </c:pt>
                      <c:pt idx="175">
                        <c:v>0.90507387753101198</c:v>
                      </c:pt>
                      <c:pt idx="176">
                        <c:v>0.90486777180501898</c:v>
                      </c:pt>
                      <c:pt idx="177">
                        <c:v>0.90454995182617504</c:v>
                      </c:pt>
                      <c:pt idx="178">
                        <c:v>0.90430696154201495</c:v>
                      </c:pt>
                      <c:pt idx="179">
                        <c:v>0.90408235461592001</c:v>
                      </c:pt>
                      <c:pt idx="180">
                        <c:v>0.90383806806933298</c:v>
                      </c:pt>
                      <c:pt idx="181">
                        <c:v>0.90361357898527594</c:v>
                      </c:pt>
                      <c:pt idx="182">
                        <c:v>0.90342703503773802</c:v>
                      </c:pt>
                      <c:pt idx="183">
                        <c:v>0.90323931266981095</c:v>
                      </c:pt>
                      <c:pt idx="184">
                        <c:v>0.90303308910178004</c:v>
                      </c:pt>
                      <c:pt idx="185">
                        <c:v>0.90282686553374902</c:v>
                      </c:pt>
                      <c:pt idx="186">
                        <c:v>0.90264043942824901</c:v>
                      </c:pt>
                      <c:pt idx="187">
                        <c:v>0.90243421586021899</c:v>
                      </c:pt>
                      <c:pt idx="188">
                        <c:v>0.90226617311278301</c:v>
                      </c:pt>
                      <c:pt idx="189">
                        <c:v>0.90207833290281703</c:v>
                      </c:pt>
                      <c:pt idx="190">
                        <c:v>0.90189061053488995</c:v>
                      </c:pt>
                      <c:pt idx="191">
                        <c:v>0.90168568322928699</c:v>
                      </c:pt>
                      <c:pt idx="192">
                        <c:v>0.90151634421942395</c:v>
                      </c:pt>
                      <c:pt idx="193">
                        <c:v>0.90134818362994995</c:v>
                      </c:pt>
                      <c:pt idx="194">
                        <c:v>0.90118014088251397</c:v>
                      </c:pt>
                      <c:pt idx="195">
                        <c:v>0.90101068403061302</c:v>
                      </c:pt>
                      <c:pt idx="196">
                        <c:v>0.90080587456704897</c:v>
                      </c:pt>
                      <c:pt idx="197">
                        <c:v>0.90063641771514702</c:v>
                      </c:pt>
                      <c:pt idx="198">
                        <c:v>0.90046825712567302</c:v>
                      </c:pt>
                      <c:pt idx="199">
                        <c:v>0.90031859773630096</c:v>
                      </c:pt>
                      <c:pt idx="200">
                        <c:v>0.90016893834693101</c:v>
                      </c:pt>
                      <c:pt idx="201">
                        <c:v>0.90000077775745702</c:v>
                      </c:pt>
                      <c:pt idx="202">
                        <c:v>0.89983143874759397</c:v>
                      </c:pt>
                      <c:pt idx="203">
                        <c:v>0.89966327815811997</c:v>
                      </c:pt>
                      <c:pt idx="204">
                        <c:v>0.89949523541068399</c:v>
                      </c:pt>
                      <c:pt idx="205">
                        <c:v>0.89934545817927503</c:v>
                      </c:pt>
                      <c:pt idx="206">
                        <c:v>0.89917611916941198</c:v>
                      </c:pt>
                      <c:pt idx="207">
                        <c:v>0.89902634193800202</c:v>
                      </c:pt>
                      <c:pt idx="208">
                        <c:v>0.89889506590669599</c:v>
                      </c:pt>
                      <c:pt idx="209">
                        <c:v>0.89872690531722099</c:v>
                      </c:pt>
                      <c:pt idx="210">
                        <c:v>0.89859562928591497</c:v>
                      </c:pt>
                      <c:pt idx="211">
                        <c:v>0.898445852054505</c:v>
                      </c:pt>
                      <c:pt idx="212">
                        <c:v>0.89829619266513505</c:v>
                      </c:pt>
                      <c:pt idx="213">
                        <c:v>0.89812803207566005</c:v>
                      </c:pt>
                      <c:pt idx="214">
                        <c:v>0.89797837268628999</c:v>
                      </c:pt>
                      <c:pt idx="215">
                        <c:v>0.89782871329691905</c:v>
                      </c:pt>
                      <c:pt idx="216">
                        <c:v>0.89767893606550897</c:v>
                      </c:pt>
                      <c:pt idx="217">
                        <c:v>0.89752927667613802</c:v>
                      </c:pt>
                      <c:pt idx="218">
                        <c:v>0.89737949944472895</c:v>
                      </c:pt>
                      <c:pt idx="219">
                        <c:v>0.89719177707680098</c:v>
                      </c:pt>
                      <c:pt idx="220">
                        <c:v>0.89702361648732698</c:v>
                      </c:pt>
                      <c:pt idx="221">
                        <c:v>0.89683589411940001</c:v>
                      </c:pt>
                      <c:pt idx="222">
                        <c:v>0.89668611688799005</c:v>
                      </c:pt>
                      <c:pt idx="223">
                        <c:v>0.89651807414055495</c:v>
                      </c:pt>
                      <c:pt idx="224">
                        <c:v>0.89638668026720902</c:v>
                      </c:pt>
                      <c:pt idx="225">
                        <c:v>0.89623702087783796</c:v>
                      </c:pt>
                      <c:pt idx="226">
                        <c:v>0.89604918066787198</c:v>
                      </c:pt>
                      <c:pt idx="227">
                        <c:v>0.89589952127850203</c:v>
                      </c:pt>
                      <c:pt idx="228">
                        <c:v>0.89573136068902703</c:v>
                      </c:pt>
                      <c:pt idx="229">
                        <c:v>0.89554363832109996</c:v>
                      </c:pt>
                      <c:pt idx="230">
                        <c:v>0.89537547773162596</c:v>
                      </c:pt>
                      <c:pt idx="231">
                        <c:v>0.89520743498418998</c:v>
                      </c:pt>
                      <c:pt idx="232">
                        <c:v>0.89501959477422399</c:v>
                      </c:pt>
                      <c:pt idx="233">
                        <c:v>0.89485155202678901</c:v>
                      </c:pt>
                      <c:pt idx="234">
                        <c:v>0.89466371181682303</c:v>
                      </c:pt>
                      <c:pt idx="235">
                        <c:v>0.89447728571132301</c:v>
                      </c:pt>
                      <c:pt idx="236">
                        <c:v>0.89419623244860702</c:v>
                      </c:pt>
                      <c:pt idx="237">
                        <c:v>0.893990008880576</c:v>
                      </c:pt>
                      <c:pt idx="238">
                        <c:v>0.89380216867061002</c:v>
                      </c:pt>
                      <c:pt idx="239">
                        <c:v>0.89361574256511001</c:v>
                      </c:pt>
                      <c:pt idx="240">
                        <c:v>0.89344769981767502</c:v>
                      </c:pt>
                      <c:pt idx="241">
                        <c:v>0.89325985960770904</c:v>
                      </c:pt>
                      <c:pt idx="242">
                        <c:v>0.89305363603967802</c:v>
                      </c:pt>
                      <c:pt idx="243">
                        <c:v>0.89282914695562199</c:v>
                      </c:pt>
                      <c:pt idx="244">
                        <c:v>0.89256647705097003</c:v>
                      </c:pt>
                      <c:pt idx="245">
                        <c:v>0.89232348676680995</c:v>
                      </c:pt>
                      <c:pt idx="246">
                        <c:v>0.89213706066131104</c:v>
                      </c:pt>
                      <c:pt idx="247">
                        <c:v>0.89191115747278804</c:v>
                      </c:pt>
                      <c:pt idx="248">
                        <c:v>0.89172461352524901</c:v>
                      </c:pt>
                      <c:pt idx="249">
                        <c:v>0.89148174108312905</c:v>
                      </c:pt>
                      <c:pt idx="250">
                        <c:v>0.89125583789460605</c:v>
                      </c:pt>
                      <c:pt idx="251">
                        <c:v>0.89101284761044597</c:v>
                      </c:pt>
                      <c:pt idx="252">
                        <c:v>0.890769857326287</c:v>
                      </c:pt>
                      <c:pt idx="253">
                        <c:v>0.89052568862173798</c:v>
                      </c:pt>
                      <c:pt idx="254">
                        <c:v>0.890282698337579</c:v>
                      </c:pt>
                      <c:pt idx="255">
                        <c:v>0.890021324695355</c:v>
                      </c:pt>
                      <c:pt idx="256">
                        <c:v>0.88975865479070304</c:v>
                      </c:pt>
                      <c:pt idx="257">
                        <c:v>0.88949610272808999</c:v>
                      </c:pt>
                      <c:pt idx="258">
                        <c:v>0.889215049465374</c:v>
                      </c:pt>
                      <c:pt idx="259">
                        <c:v>0.88893529246508596</c:v>
                      </c:pt>
                      <c:pt idx="260">
                        <c:v>0.88865423920236997</c:v>
                      </c:pt>
                      <c:pt idx="261">
                        <c:v>0.88831673960303303</c:v>
                      </c:pt>
                      <c:pt idx="262">
                        <c:v>0.88801730298225201</c:v>
                      </c:pt>
                      <c:pt idx="263">
                        <c:v>0.88771786636147199</c:v>
                      </c:pt>
                      <c:pt idx="264">
                        <c:v>0.88741842974069096</c:v>
                      </c:pt>
                      <c:pt idx="265">
                        <c:v>0.88713749432001399</c:v>
                      </c:pt>
                      <c:pt idx="266">
                        <c:v>0.88679999472067705</c:v>
                      </c:pt>
                      <c:pt idx="267">
                        <c:v>0.886482174741831</c:v>
                      </c:pt>
                      <c:pt idx="268">
                        <c:v>0.88620112147911601</c:v>
                      </c:pt>
                      <c:pt idx="269">
                        <c:v>0.88588330150027095</c:v>
                      </c:pt>
                      <c:pt idx="270">
                        <c:v>0.88552741854286898</c:v>
                      </c:pt>
                      <c:pt idx="271">
                        <c:v>0.88518991894353205</c:v>
                      </c:pt>
                      <c:pt idx="272">
                        <c:v>0.88485371560662296</c:v>
                      </c:pt>
                      <c:pt idx="273">
                        <c:v>0.88447815302872901</c:v>
                      </c:pt>
                      <c:pt idx="274">
                        <c:v>0.88410376887122399</c:v>
                      </c:pt>
                      <c:pt idx="275">
                        <c:v>0.88376768337635403</c:v>
                      </c:pt>
                      <c:pt idx="276">
                        <c:v>0.88341168257691305</c:v>
                      </c:pt>
                      <c:pt idx="277">
                        <c:v>0.88299935328289103</c:v>
                      </c:pt>
                      <c:pt idx="278">
                        <c:v>0.88262508696742503</c:v>
                      </c:pt>
                      <c:pt idx="279">
                        <c:v>0.88221275767340201</c:v>
                      </c:pt>
                      <c:pt idx="280">
                        <c:v>0.88180172464180795</c:v>
                      </c:pt>
                      <c:pt idx="281">
                        <c:v>0.88140766086381095</c:v>
                      </c:pt>
                      <c:pt idx="282">
                        <c:v>0.88097694821172401</c:v>
                      </c:pt>
                      <c:pt idx="283">
                        <c:v>0.88056591518012906</c:v>
                      </c:pt>
                      <c:pt idx="284">
                        <c:v>0.88011681916997697</c:v>
                      </c:pt>
                      <c:pt idx="285">
                        <c:v>0.87968598867585102</c:v>
                      </c:pt>
                      <c:pt idx="286">
                        <c:v>0.87921721304520795</c:v>
                      </c:pt>
                      <c:pt idx="287">
                        <c:v>0.87873135031892802</c:v>
                      </c:pt>
                      <c:pt idx="288">
                        <c:v>0.87824407348818101</c:v>
                      </c:pt>
                      <c:pt idx="289">
                        <c:v>0.87777529785753805</c:v>
                      </c:pt>
                      <c:pt idx="290">
                        <c:v>0.87730770064728303</c:v>
                      </c:pt>
                      <c:pt idx="291">
                        <c:v>0.87676539158438205</c:v>
                      </c:pt>
                      <c:pt idx="292">
                        <c:v>0.87624005177507802</c:v>
                      </c:pt>
                      <c:pt idx="293">
                        <c:v>0.87571600822820295</c:v>
                      </c:pt>
                      <c:pt idx="294">
                        <c:v>0.87517369916530097</c:v>
                      </c:pt>
                      <c:pt idx="295">
                        <c:v>0.87462997599793402</c:v>
                      </c:pt>
                      <c:pt idx="296">
                        <c:v>0.87410605029309696</c:v>
                      </c:pt>
                      <c:pt idx="297">
                        <c:v>0.87354394376766398</c:v>
                      </c:pt>
                      <c:pt idx="298">
                        <c:v>0.87298313350465995</c:v>
                      </c:pt>
                      <c:pt idx="299">
                        <c:v>0.87238296400067095</c:v>
                      </c:pt>
                      <c:pt idx="300">
                        <c:v>0.87174744188501996</c:v>
                      </c:pt>
                      <c:pt idx="301">
                        <c:v>0.871110505664902</c:v>
                      </c:pt>
                      <c:pt idx="302">
                        <c:v>0.87049195280284897</c:v>
                      </c:pt>
                      <c:pt idx="303">
                        <c:v>0.869874696203224</c:v>
                      </c:pt>
                      <c:pt idx="304">
                        <c:v>0.86920099326697697</c:v>
                      </c:pt>
                      <c:pt idx="305">
                        <c:v>0.86850761071023896</c:v>
                      </c:pt>
                      <c:pt idx="306">
                        <c:v>0.86779584479543603</c:v>
                      </c:pt>
                      <c:pt idx="307">
                        <c:v>0.86712214185918901</c:v>
                      </c:pt>
                      <c:pt idx="308">
                        <c:v>0.86643005556487795</c:v>
                      </c:pt>
                      <c:pt idx="309">
                        <c:v>0.86571828965007502</c:v>
                      </c:pt>
                      <c:pt idx="310">
                        <c:v>0.86498802253516904</c:v>
                      </c:pt>
                      <c:pt idx="311">
                        <c:v>0.86423948990423705</c:v>
                      </c:pt>
                      <c:pt idx="312">
                        <c:v>0.86348966101087699</c:v>
                      </c:pt>
                      <c:pt idx="313">
                        <c:v>0.86272274502188095</c:v>
                      </c:pt>
                      <c:pt idx="314">
                        <c:v>0.86197409454891005</c:v>
                      </c:pt>
                      <c:pt idx="315">
                        <c:v>0.86120588229748596</c:v>
                      </c:pt>
                      <c:pt idx="316">
                        <c:v>0.86041928668799805</c:v>
                      </c:pt>
                      <c:pt idx="317">
                        <c:v>0.85959580652034195</c:v>
                      </c:pt>
                      <c:pt idx="318">
                        <c:v>0.858752764574232</c:v>
                      </c:pt>
                      <c:pt idx="319">
                        <c:v>0.85791090104851098</c:v>
                      </c:pt>
                      <c:pt idx="320">
                        <c:v>0.85704947574433799</c:v>
                      </c:pt>
                      <c:pt idx="321">
                        <c:v>0.85620631595618901</c:v>
                      </c:pt>
                      <c:pt idx="322">
                        <c:v>0.85534618691444297</c:v>
                      </c:pt>
                      <c:pt idx="323">
                        <c:v>0.85442819743160903</c:v>
                      </c:pt>
                      <c:pt idx="324">
                        <c:v>0.85351020794877597</c:v>
                      </c:pt>
                      <c:pt idx="325">
                        <c:v>0.85257513137030505</c:v>
                      </c:pt>
                      <c:pt idx="326">
                        <c:v>0.85161907890891497</c:v>
                      </c:pt>
                      <c:pt idx="327">
                        <c:v>0.85066444055199097</c:v>
                      </c:pt>
                      <c:pt idx="328">
                        <c:v>0.84969130099496404</c:v>
                      </c:pt>
                      <c:pt idx="329">
                        <c:v>0.84869848181744501</c:v>
                      </c:pt>
                      <c:pt idx="330">
                        <c:v>0.84770695890235304</c:v>
                      </c:pt>
                      <c:pt idx="331">
                        <c:v>0.84665769338821295</c:v>
                      </c:pt>
                      <c:pt idx="332">
                        <c:v>0.84560960629446202</c:v>
                      </c:pt>
                      <c:pt idx="333">
                        <c:v>0.84452357406419298</c:v>
                      </c:pt>
                      <c:pt idx="334">
                        <c:v>0.84343754183392405</c:v>
                      </c:pt>
                      <c:pt idx="335">
                        <c:v>0.84229494542499495</c:v>
                      </c:pt>
                      <c:pt idx="336">
                        <c:v>0.84113537976246799</c:v>
                      </c:pt>
                      <c:pt idx="337">
                        <c:v>0.83995472037498298</c:v>
                      </c:pt>
                      <c:pt idx="338">
                        <c:v>0.83873870837583497</c:v>
                      </c:pt>
                      <c:pt idx="339">
                        <c:v>0.83746483593559995</c:v>
                      </c:pt>
                      <c:pt idx="340">
                        <c:v>0.8361725801373</c:v>
                      </c:pt>
                      <c:pt idx="341">
                        <c:v>0.83484355762287199</c:v>
                      </c:pt>
                      <c:pt idx="342">
                        <c:v>0.83349615175037794</c:v>
                      </c:pt>
                      <c:pt idx="343">
                        <c:v>0.83211068289932899</c:v>
                      </c:pt>
                      <c:pt idx="344">
                        <c:v>0.83066876771165798</c:v>
                      </c:pt>
                      <c:pt idx="345">
                        <c:v>0.82917028834532802</c:v>
                      </c:pt>
                      <c:pt idx="346">
                        <c:v>0.82763516010490801</c:v>
                      </c:pt>
                      <c:pt idx="347">
                        <c:v>0.826025084327763</c:v>
                      </c:pt>
                      <c:pt idx="348">
                        <c:v>0.82437694557206198</c:v>
                      </c:pt>
                      <c:pt idx="349">
                        <c:v>0.82267365674216697</c:v>
                      </c:pt>
                      <c:pt idx="350">
                        <c:v>0.82089553821758698</c:v>
                      </c:pt>
                      <c:pt idx="351">
                        <c:v>0.81904117589385605</c:v>
                      </c:pt>
                      <c:pt idx="352">
                        <c:v>0.81713166349593003</c:v>
                      </c:pt>
                      <c:pt idx="353">
                        <c:v>0.81512893804525499</c:v>
                      </c:pt>
                      <c:pt idx="354">
                        <c:v>0.81305008663746703</c:v>
                      </c:pt>
                      <c:pt idx="355">
                        <c:v>0.81089640553499298</c:v>
                      </c:pt>
                      <c:pt idx="356">
                        <c:v>0.80863101017966699</c:v>
                      </c:pt>
                      <c:pt idx="357">
                        <c:v>0.80625401841352595</c:v>
                      </c:pt>
                      <c:pt idx="358">
                        <c:v>0.80380078284823298</c:v>
                      </c:pt>
                      <c:pt idx="359">
                        <c:v>0.80123606871416397</c:v>
                      </c:pt>
                      <c:pt idx="360">
                        <c:v>0.798576727422879</c:v>
                      </c:pt>
                      <c:pt idx="361">
                        <c:v>0.79580567187874096</c:v>
                      </c:pt>
                      <c:pt idx="362">
                        <c:v>0.79292313776582801</c:v>
                      </c:pt>
                      <c:pt idx="363">
                        <c:v>0.78988953015907803</c:v>
                      </c:pt>
                      <c:pt idx="364">
                        <c:v>0.78678097501560196</c:v>
                      </c:pt>
                      <c:pt idx="365">
                        <c:v>0.78350449496673102</c:v>
                      </c:pt>
                      <c:pt idx="366">
                        <c:v>0.78002296977021701</c:v>
                      </c:pt>
                      <c:pt idx="367">
                        <c:v>0.77642737348007396</c:v>
                      </c:pt>
                      <c:pt idx="368">
                        <c:v>0.77270156173697302</c:v>
                      </c:pt>
                      <c:pt idx="369">
                        <c:v>0.76878814546798402</c:v>
                      </c:pt>
                      <c:pt idx="370">
                        <c:v>0.76474463158807704</c:v>
                      </c:pt>
                      <c:pt idx="371">
                        <c:v>0.760531660856268</c:v>
                      </c:pt>
                      <c:pt idx="372">
                        <c:v>0.75615064737702498</c:v>
                      </c:pt>
                      <c:pt idx="373">
                        <c:v>0.75160147330830696</c:v>
                      </c:pt>
                      <c:pt idx="374">
                        <c:v>0.74690134358779103</c:v>
                      </c:pt>
                      <c:pt idx="375">
                        <c:v>0.74201478776177399</c:v>
                      </c:pt>
                      <c:pt idx="376">
                        <c:v>0.73699683806241301</c:v>
                      </c:pt>
                      <c:pt idx="377">
                        <c:v>0.73182911113164195</c:v>
                      </c:pt>
                      <c:pt idx="378">
                        <c:v>0.72643689511681397</c:v>
                      </c:pt>
                      <c:pt idx="379">
                        <c:v>0.72087663635455201</c:v>
                      </c:pt>
                      <c:pt idx="380">
                        <c:v>0.71518498371894401</c:v>
                      </c:pt>
                      <c:pt idx="381">
                        <c:v>0.70928710751530499</c:v>
                      </c:pt>
                      <c:pt idx="382">
                        <c:v>0.70321989230180404</c:v>
                      </c:pt>
                      <c:pt idx="383">
                        <c:v>0.69704225909787698</c:v>
                      </c:pt>
                      <c:pt idx="384">
                        <c:v>0.69069528688408699</c:v>
                      </c:pt>
                      <c:pt idx="385">
                        <c:v>0.68417897566043395</c:v>
                      </c:pt>
                      <c:pt idx="386">
                        <c:v>0.67753256682586305</c:v>
                      </c:pt>
                      <c:pt idx="387">
                        <c:v>0.67079164867611596</c:v>
                      </c:pt>
                      <c:pt idx="388">
                        <c:v>0.66401384596820001</c:v>
                      </c:pt>
                      <c:pt idx="389">
                        <c:v>0.65704973499682295</c:v>
                      </c:pt>
                      <c:pt idx="390">
                        <c:v>0.65004744320485097</c:v>
                      </c:pt>
                      <c:pt idx="391">
                        <c:v>0.64289407791904196</c:v>
                      </c:pt>
                      <c:pt idx="392">
                        <c:v>0.63566729704301295</c:v>
                      </c:pt>
                      <c:pt idx="393">
                        <c:v>0.62840233534639001</c:v>
                      </c:pt>
                      <c:pt idx="394">
                        <c:v>0.62113866991219302</c:v>
                      </c:pt>
                      <c:pt idx="395">
                        <c:v>0.61378049516281996</c:v>
                      </c:pt>
                      <c:pt idx="396">
                        <c:v>0.60640264079295403</c:v>
                      </c:pt>
                      <c:pt idx="397">
                        <c:v>0.59912070984273302</c:v>
                      </c:pt>
                      <c:pt idx="398">
                        <c:v>0.59174273763082796</c:v>
                      </c:pt>
                      <c:pt idx="399">
                        <c:v>0.58447919003867099</c:v>
                      </c:pt>
                      <c:pt idx="400">
                        <c:v>0.57717616536349103</c:v>
                      </c:pt>
                      <c:pt idx="401">
                        <c:v>0.56998732962398002</c:v>
                      </c:pt>
                      <c:pt idx="402">
                        <c:v>0.56279731546408096</c:v>
                      </c:pt>
                      <c:pt idx="403">
                        <c:v>0.55568213099886699</c:v>
                      </c:pt>
                      <c:pt idx="404">
                        <c:v>0.54875466890157998</c:v>
                      </c:pt>
                      <c:pt idx="405">
                        <c:v>0.54182720680429397</c:v>
                      </c:pt>
                      <c:pt idx="406">
                        <c:v>0.53506790529648096</c:v>
                      </c:pt>
                      <c:pt idx="407">
                        <c:v>0.52842149646191106</c:v>
                      </c:pt>
                      <c:pt idx="408">
                        <c:v>0.52192486485875</c:v>
                      </c:pt>
                      <c:pt idx="409">
                        <c:v>0.51555950928689498</c:v>
                      </c:pt>
                      <c:pt idx="410">
                        <c:v>0.509398963178605</c:v>
                      </c:pt>
                      <c:pt idx="411">
                        <c:v>0.503333044227531</c:v>
                      </c:pt>
                      <c:pt idx="412">
                        <c:v>0.497435285865932</c:v>
                      </c:pt>
                      <c:pt idx="413">
                        <c:v>0.49166868569359901</c:v>
                      </c:pt>
                      <c:pt idx="414">
                        <c:v>0.48607036395278003</c:v>
                      </c:pt>
                      <c:pt idx="415">
                        <c:v>0.480603200401229</c:v>
                      </c:pt>
                      <c:pt idx="416">
                        <c:v>0.47526613446059501</c:v>
                      </c:pt>
                      <c:pt idx="417">
                        <c:v>0.47004337529766899</c:v>
                      </c:pt>
                      <c:pt idx="418">
                        <c:v>0.46493209470351898</c:v>
                      </c:pt>
                      <c:pt idx="419">
                        <c:v>0.45996929507835099</c:v>
                      </c:pt>
                      <c:pt idx="420">
                        <c:v>0.45517724856751202</c:v>
                      </c:pt>
                      <c:pt idx="421">
                        <c:v>0.45047711884699598</c:v>
                      </c:pt>
                      <c:pt idx="422">
                        <c:v>0.445889881799721</c:v>
                      </c:pt>
                      <c:pt idx="423">
                        <c:v>0.44139727190966299</c:v>
                      </c:pt>
                      <c:pt idx="424">
                        <c:v>0.437034641788484</c:v>
                      </c:pt>
                      <c:pt idx="425">
                        <c:v>0.43276522472005402</c:v>
                      </c:pt>
                      <c:pt idx="426">
                        <c:v>0.42855237183028499</c:v>
                      </c:pt>
                      <c:pt idx="427">
                        <c:v>0.42439584743509701</c:v>
                      </c:pt>
                      <c:pt idx="428">
                        <c:v>0.42031427057663401</c:v>
                      </c:pt>
                      <c:pt idx="429">
                        <c:v>0.41636396974947698</c:v>
                      </c:pt>
                      <c:pt idx="430">
                        <c:v>0.41245043563844902</c:v>
                      </c:pt>
                      <c:pt idx="431">
                        <c:v>0.40863152868463798</c:v>
                      </c:pt>
                      <c:pt idx="432">
                        <c:v>0.40486777180501998</c:v>
                      </c:pt>
                      <c:pt idx="433">
                        <c:v>0.40112369454589297</c:v>
                      </c:pt>
                      <c:pt idx="434">
                        <c:v>0.39743476736096101</c:v>
                      </c:pt>
                      <c:pt idx="435">
                        <c:v>0.39382196613314102</c:v>
                      </c:pt>
                      <c:pt idx="436">
                        <c:v>0.390189485284829</c:v>
                      </c:pt>
                      <c:pt idx="437">
                        <c:v>0.38655700443651703</c:v>
                      </c:pt>
                      <c:pt idx="438">
                        <c:v>0.38296129030433401</c:v>
                      </c:pt>
                      <c:pt idx="439">
                        <c:v>0.37940505325517399</c:v>
                      </c:pt>
                      <c:pt idx="440">
                        <c:v>0.37584740210154799</c:v>
                      </c:pt>
                      <c:pt idx="441">
                        <c:v>0.37238308184271002</c:v>
                      </c:pt>
                      <c:pt idx="442">
                        <c:v>0.36886349366763999</c:v>
                      </c:pt>
                      <c:pt idx="443">
                        <c:v>0.365362406692674</c:v>
                      </c:pt>
                      <c:pt idx="444">
                        <c:v>0.36184281851760403</c:v>
                      </c:pt>
                      <c:pt idx="445">
                        <c:v>0.35828528520601599</c:v>
                      </c:pt>
                      <c:pt idx="446">
                        <c:v>0.35470925069432502</c:v>
                      </c:pt>
                      <c:pt idx="447">
                        <c:v>0.35118836625682798</c:v>
                      </c:pt>
                      <c:pt idx="448">
                        <c:v>0.34763083294524</c:v>
                      </c:pt>
                      <c:pt idx="449">
                        <c:v>0.34411124477017002</c:v>
                      </c:pt>
                      <c:pt idx="450">
                        <c:v>0.34057339107907503</c:v>
                      </c:pt>
                      <c:pt idx="451">
                        <c:v>0.33705250664157699</c:v>
                      </c:pt>
                      <c:pt idx="452">
                        <c:v>0.333551419666611</c:v>
                      </c:pt>
                      <c:pt idx="453">
                        <c:v>0.32999376851298401</c:v>
                      </c:pt>
                      <c:pt idx="454">
                        <c:v>0.32636258392709999</c:v>
                      </c:pt>
                      <c:pt idx="455">
                        <c:v>0.32273010307878802</c:v>
                      </c:pt>
                      <c:pt idx="456">
                        <c:v>0.31917256976720099</c:v>
                      </c:pt>
                      <c:pt idx="457">
                        <c:v>0.31559653525551001</c:v>
                      </c:pt>
                      <c:pt idx="458">
                        <c:v>0.31190760807057699</c:v>
                      </c:pt>
                      <c:pt idx="459">
                        <c:v>0.30829480684275701</c:v>
                      </c:pt>
                      <c:pt idx="460">
                        <c:v>0.30462426301588902</c:v>
                      </c:pt>
                      <c:pt idx="461">
                        <c:v>0.30102984514613301</c:v>
                      </c:pt>
                      <c:pt idx="462">
                        <c:v>0.29739736429782199</c:v>
                      </c:pt>
                      <c:pt idx="463">
                        <c:v>0.293803064270105</c:v>
                      </c:pt>
                      <c:pt idx="464">
                        <c:v>0.290245413116479</c:v>
                      </c:pt>
                      <c:pt idx="465">
                        <c:v>0.28663131562623101</c:v>
                      </c:pt>
                      <c:pt idx="466">
                        <c:v>0.28303701559851502</c:v>
                      </c:pt>
                      <c:pt idx="467">
                        <c:v>0.27946098108682399</c:v>
                      </c:pt>
                      <c:pt idx="468">
                        <c:v>0.27581011688044799</c:v>
                      </c:pt>
                      <c:pt idx="469">
                        <c:v>0.27236417997967499</c:v>
                      </c:pt>
                      <c:pt idx="470">
                        <c:v>0.26890103814122601</c:v>
                      </c:pt>
                      <c:pt idx="471">
                        <c:v>0.265474780860945</c:v>
                      </c:pt>
                      <c:pt idx="472">
                        <c:v>0.262141736633413</c:v>
                      </c:pt>
                      <c:pt idx="473">
                        <c:v>0.25871547935313199</c:v>
                      </c:pt>
                      <c:pt idx="474">
                        <c:v>0.25538243512560099</c:v>
                      </c:pt>
                      <c:pt idx="475">
                        <c:v>0.25208745387662601</c:v>
                      </c:pt>
                      <c:pt idx="476">
                        <c:v>0.24882923934378001</c:v>
                      </c:pt>
                      <c:pt idx="477">
                        <c:v>0.24559082227346499</c:v>
                      </c:pt>
                      <c:pt idx="478">
                        <c:v>0.24246388377192599</c:v>
                      </c:pt>
                      <c:pt idx="479">
                        <c:v>0.23943027616517501</c:v>
                      </c:pt>
                      <c:pt idx="480">
                        <c:v>0.23641634817891599</c:v>
                      </c:pt>
                      <c:pt idx="481">
                        <c:v>0.233345973856037</c:v>
                      </c:pt>
                      <c:pt idx="482">
                        <c:v>0.23035042922784199</c:v>
                      </c:pt>
                      <c:pt idx="483">
                        <c:v>0.22744809765239801</c:v>
                      </c:pt>
                      <c:pt idx="484">
                        <c:v>0.22460233025561299</c:v>
                      </c:pt>
                      <c:pt idx="485">
                        <c:v>0.221831392553514</c:v>
                      </c:pt>
                      <c:pt idx="486">
                        <c:v>0.21917205126222999</c:v>
                      </c:pt>
                      <c:pt idx="487">
                        <c:v>0.21645744205471301</c:v>
                      </c:pt>
                      <c:pt idx="488">
                        <c:v>0.21385466494208799</c:v>
                      </c:pt>
                      <c:pt idx="489">
                        <c:v>0.21128983296598</c:v>
                      </c:pt>
                      <c:pt idx="490">
                        <c:v>0.20872500098987301</c:v>
                      </c:pt>
                      <c:pt idx="491">
                        <c:v>0.206346712961304</c:v>
                      </c:pt>
                      <c:pt idx="492">
                        <c:v>0.203931658216607</c:v>
                      </c:pt>
                      <c:pt idx="493">
                        <c:v>0.20162819988272401</c:v>
                      </c:pt>
                      <c:pt idx="494">
                        <c:v>0.19932603781126801</c:v>
                      </c:pt>
                      <c:pt idx="495">
                        <c:v>0.19709752701410899</c:v>
                      </c:pt>
                      <c:pt idx="496">
                        <c:v>0.19483213165878199</c:v>
                      </c:pt>
                      <c:pt idx="497">
                        <c:v>0.19258511966152</c:v>
                      </c:pt>
                      <c:pt idx="498">
                        <c:v>0.19050756451615899</c:v>
                      </c:pt>
                      <c:pt idx="499">
                        <c:v>0.188410329750307</c:v>
                      </c:pt>
                      <c:pt idx="500">
                        <c:v>0.18638792467914</c:v>
                      </c:pt>
                      <c:pt idx="501">
                        <c:v>0.18436540176593399</c:v>
                      </c:pt>
                      <c:pt idx="502">
                        <c:v>0.18243762385198301</c:v>
                      </c:pt>
                      <c:pt idx="503">
                        <c:v>0.180509728095993</c:v>
                      </c:pt>
                      <c:pt idx="504">
                        <c:v>0.17865536577226099</c:v>
                      </c:pt>
                      <c:pt idx="505">
                        <c:v>0.17678273793250401</c:v>
                      </c:pt>
                      <c:pt idx="506">
                        <c:v>0.17494805522926399</c:v>
                      </c:pt>
                      <c:pt idx="507">
                        <c:v>0.17307542738950699</c:v>
                      </c:pt>
                      <c:pt idx="508">
                        <c:v>0.171353755201547</c:v>
                      </c:pt>
                      <c:pt idx="509">
                        <c:v>0.169593902192993</c:v>
                      </c:pt>
                      <c:pt idx="510">
                        <c:v>0.16796414679535601</c:v>
                      </c:pt>
                      <c:pt idx="511">
                        <c:v>0.16629762468159101</c:v>
                      </c:pt>
                      <c:pt idx="512">
                        <c:v>0.164594335851696</c:v>
                      </c:pt>
                      <c:pt idx="513">
                        <c:v>0.16290943037986599</c:v>
                      </c:pt>
                      <c:pt idx="514">
                        <c:v>0.161261291624165</c:v>
                      </c:pt>
                      <c:pt idx="515">
                        <c:v>0.15961456697293</c:v>
                      </c:pt>
                      <c:pt idx="516">
                        <c:v>0.15798481157529301</c:v>
                      </c:pt>
                      <c:pt idx="517">
                        <c:v>0.15639311915621301</c:v>
                      </c:pt>
                      <c:pt idx="518">
                        <c:v>0.154821106357625</c:v>
                      </c:pt>
                      <c:pt idx="519">
                        <c:v>0.153322744833334</c:v>
                      </c:pt>
                      <c:pt idx="520">
                        <c:v>0.15176911539280999</c:v>
                      </c:pt>
                      <c:pt idx="521">
                        <c:v>0.15017742297372999</c:v>
                      </c:pt>
                      <c:pt idx="522">
                        <c:v>0.148623911375245</c:v>
                      </c:pt>
                      <c:pt idx="523">
                        <c:v>0.14710704865085</c:v>
                      </c:pt>
                      <c:pt idx="524">
                        <c:v>0.14562836674705101</c:v>
                      </c:pt>
                      <c:pt idx="525">
                        <c:v>0.144148270738785</c:v>
                      </c:pt>
                      <c:pt idx="526">
                        <c:v>0.14265120547692101</c:v>
                      </c:pt>
                      <c:pt idx="527">
                        <c:v>0.141172405731082</c:v>
                      </c:pt>
                      <c:pt idx="528">
                        <c:v>0.139692427564856</c:v>
                      </c:pt>
                      <c:pt idx="529">
                        <c:v>0.13823212901912099</c:v>
                      </c:pt>
                      <c:pt idx="530">
                        <c:v>0.13673494591521801</c:v>
                      </c:pt>
                      <c:pt idx="531">
                        <c:v>0.135274647369483</c:v>
                      </c:pt>
                      <c:pt idx="532">
                        <c:v>0.13385099769783801</c:v>
                      </c:pt>
                      <c:pt idx="533">
                        <c:v>0.13242876213065899</c:v>
                      </c:pt>
                      <c:pt idx="534">
                        <c:v>0.13098684694298901</c:v>
                      </c:pt>
                      <c:pt idx="535">
                        <c:v>0.12948836757665899</c:v>
                      </c:pt>
                      <c:pt idx="536">
                        <c:v>0.12802806903092401</c:v>
                      </c:pt>
                      <c:pt idx="537">
                        <c:v>0.12662421682180999</c:v>
                      </c:pt>
                      <c:pt idx="538">
                        <c:v>0.12527551468688899</c:v>
                      </c:pt>
                      <c:pt idx="539">
                        <c:v>0.12389004583584</c:v>
                      </c:pt>
                      <c:pt idx="540">
                        <c:v>0.122486193626725</c:v>
                      </c:pt>
                      <c:pt idx="541">
                        <c:v>0.12108222357557299</c:v>
                      </c:pt>
                      <c:pt idx="542">
                        <c:v>0.11971513808258701</c:v>
                      </c:pt>
                      <c:pt idx="543">
                        <c:v>0.118329669231538</c:v>
                      </c:pt>
                      <c:pt idx="544">
                        <c:v>0.11696258373855301</c:v>
                      </c:pt>
                      <c:pt idx="545">
                        <c:v>0.11561517786606</c:v>
                      </c:pt>
                      <c:pt idx="546">
                        <c:v>0.11430453870969599</c:v>
                      </c:pt>
                      <c:pt idx="547">
                        <c:v>0.112975516195267</c:v>
                      </c:pt>
                      <c:pt idx="548">
                        <c:v>0.111645197418411</c:v>
                      </c:pt>
                      <c:pt idx="549">
                        <c:v>0.11033455826204699</c:v>
                      </c:pt>
                      <c:pt idx="550">
                        <c:v>0.109043598726175</c:v>
                      </c:pt>
                      <c:pt idx="551">
                        <c:v>0.10771327994931799</c:v>
                      </c:pt>
                      <c:pt idx="552">
                        <c:v>0.106459204971614</c:v>
                      </c:pt>
                      <c:pt idx="553">
                        <c:v>0.105241778868</c:v>
                      </c:pt>
                      <c:pt idx="554">
                        <c:v>0.103987586048257</c:v>
                      </c:pt>
                      <c:pt idx="555">
                        <c:v>0.102789957407173</c:v>
                      </c:pt>
                      <c:pt idx="556">
                        <c:v>0.101534468325003</c:v>
                      </c:pt>
                      <c:pt idx="557">
                        <c:v>0.10035510519994501</c:v>
                      </c:pt>
                      <c:pt idx="558">
                        <c:v>9.9213922895482601E-2</c:v>
                      </c:pt>
                      <c:pt idx="559">
                        <c:v>9.7996496791868198E-2</c:v>
                      </c:pt>
                      <c:pt idx="560">
                        <c:v>9.6722624351632994E-2</c:v>
                      </c:pt>
                      <c:pt idx="561">
                        <c:v>9.5543379068614195E-2</c:v>
                      </c:pt>
                      <c:pt idx="562">
                        <c:v>9.4382399301620803E-2</c:v>
                      </c:pt>
                      <c:pt idx="563">
                        <c:v>9.3334430049908407E-2</c:v>
                      </c:pt>
                      <c:pt idx="564">
                        <c:v>9.2266781177703802E-2</c:v>
                      </c:pt>
                      <c:pt idx="565">
                        <c:v>9.11807489474349E-2</c:v>
                      </c:pt>
                      <c:pt idx="566">
                        <c:v>9.0094716717165901E-2</c:v>
                      </c:pt>
                      <c:pt idx="567">
                        <c:v>8.8953416570664606E-2</c:v>
                      </c:pt>
                      <c:pt idx="568">
                        <c:v>8.7923830677016604E-2</c:v>
                      </c:pt>
                      <c:pt idx="569">
                        <c:v>8.6894244783368504E-2</c:v>
                      </c:pt>
                      <c:pt idx="570">
                        <c:v>8.5901425605849499E-2</c:v>
                      </c:pt>
                      <c:pt idx="571">
                        <c:v>8.4871839712201497E-2</c:v>
                      </c:pt>
                      <c:pt idx="572">
                        <c:v>8.38225741980613E-2</c:v>
                      </c:pt>
                      <c:pt idx="573">
                        <c:v>8.2792988304413298E-2</c:v>
                      </c:pt>
                      <c:pt idx="574">
                        <c:v>8.1801465389321801E-2</c:v>
                      </c:pt>
                      <c:pt idx="575">
                        <c:v>8.0865092548423695E-2</c:v>
                      </c:pt>
                      <c:pt idx="576">
                        <c:v>7.9910336349460903E-2</c:v>
                      </c:pt>
                      <c:pt idx="577">
                        <c:v>7.8973963508562797E-2</c:v>
                      </c:pt>
                      <c:pt idx="578">
                        <c:v>7.8019325151639105E-2</c:v>
                      </c:pt>
                      <c:pt idx="579">
                        <c:v>7.7119719026869801E-2</c:v>
                      </c:pt>
                      <c:pt idx="580">
                        <c:v>7.6184642448399301E-2</c:v>
                      </c:pt>
                      <c:pt idx="581">
                        <c:v>7.5285036323629997E-2</c:v>
                      </c:pt>
                      <c:pt idx="582">
                        <c:v>7.4423611019456201E-2</c:v>
                      </c:pt>
                      <c:pt idx="583">
                        <c:v>7.3563364135670994E-2</c:v>
                      </c:pt>
                      <c:pt idx="584">
                        <c:v>7.2701938831497101E-2</c:v>
                      </c:pt>
                      <c:pt idx="585">
                        <c:v>7.18403956852844E-2</c:v>
                      </c:pt>
                      <c:pt idx="586">
                        <c:v>7.1017033359667095E-2</c:v>
                      </c:pt>
                      <c:pt idx="587">
                        <c:v>7.0248703266204193E-2</c:v>
                      </c:pt>
                      <c:pt idx="588">
                        <c:v>6.9481787277207802E-2</c:v>
                      </c:pt>
                      <c:pt idx="589">
                        <c:v>6.8713575025783694E-2</c:v>
                      </c:pt>
                      <c:pt idx="590">
                        <c:v>6.7945244932320806E-2</c:v>
                      </c:pt>
                      <c:pt idx="591">
                        <c:v>6.7178328943324497E-2</c:v>
                      </c:pt>
                      <c:pt idx="592">
                        <c:v>6.6410116691900598E-2</c:v>
                      </c:pt>
                      <c:pt idx="593">
                        <c:v>6.5661584060968697E-2</c:v>
                      </c:pt>
                      <c:pt idx="594">
                        <c:v>6.5006264482786597E-2</c:v>
                      </c:pt>
                      <c:pt idx="595">
                        <c:v>6.4314178188475499E-2</c:v>
                      </c:pt>
                      <c:pt idx="596">
                        <c:v>6.3545848095012597E-2</c:v>
                      </c:pt>
                      <c:pt idx="597">
                        <c:v>6.2834082180209694E-2</c:v>
                      </c:pt>
                      <c:pt idx="598">
                        <c:v>6.2123612527834299E-2</c:v>
                      </c:pt>
                      <c:pt idx="599">
                        <c:v>6.1448613329160101E-2</c:v>
                      </c:pt>
                      <c:pt idx="600">
                        <c:v>6.0793293750978097E-2</c:v>
                      </c:pt>
                      <c:pt idx="601">
                        <c:v>6.0119590814731498E-2</c:v>
                      </c:pt>
                      <c:pt idx="602">
                        <c:v>5.9389441541864103E-2</c:v>
                      </c:pt>
                      <c:pt idx="603">
                        <c:v>5.86960589851254E-2</c:v>
                      </c:pt>
                      <c:pt idx="604">
                        <c:v>5.8172015438249798E-2</c:v>
                      </c:pt>
                      <c:pt idx="605">
                        <c:v>5.7704536070033903E-2</c:v>
                      </c:pt>
                      <c:pt idx="606">
                        <c:v>5.7085983207980799E-2</c:v>
                      </c:pt>
                      <c:pt idx="607">
                        <c:v>5.6468726608355203E-2</c:v>
                      </c:pt>
                      <c:pt idx="608">
                        <c:v>5.5888236724858702E-2</c:v>
                      </c:pt>
                      <c:pt idx="609">
                        <c:v>5.5326248041465097E-2</c:v>
                      </c:pt>
                      <c:pt idx="610">
                        <c:v>5.4727374799904298E-2</c:v>
                      </c:pt>
                      <c:pt idx="611">
                        <c:v>5.4146884916407498E-2</c:v>
                      </c:pt>
                      <c:pt idx="612">
                        <c:v>5.3641342569635202E-2</c:v>
                      </c:pt>
                      <c:pt idx="613">
                        <c:v>5.30989156646949E-2</c:v>
                      </c:pt>
                      <c:pt idx="614">
                        <c:v>5.2518425781198398E-2</c:v>
                      </c:pt>
                      <c:pt idx="615">
                        <c:v>5.2012883434426102E-2</c:v>
                      </c:pt>
                      <c:pt idx="616">
                        <c:v>5.1507223245614797E-2</c:v>
                      </c:pt>
                      <c:pt idx="617">
                        <c:v>5.0963617920285899E-2</c:v>
                      </c:pt>
                      <c:pt idx="618">
                        <c:v>5.0477637351966899E-2</c:v>
                      </c:pt>
                      <c:pt idx="619">
                        <c:v>5.0027245079387703E-2</c:v>
                      </c:pt>
                      <c:pt idx="620">
                        <c:v>4.95228811530041E-2</c:v>
                      </c:pt>
                      <c:pt idx="621">
                        <c:v>4.9054105522360697E-2</c:v>
                      </c:pt>
                      <c:pt idx="622">
                        <c:v>4.8586626154144899E-2</c:v>
                      </c:pt>
                      <c:pt idx="623">
                        <c:v>4.8061286344841601E-2</c:v>
                      </c:pt>
                      <c:pt idx="624">
                        <c:v>4.7612190334690198E-2</c:v>
                      </c:pt>
                      <c:pt idx="625">
                        <c:v>4.7181359840564499E-2</c:v>
                      </c:pt>
                      <c:pt idx="626">
                        <c:v>4.6751943450904901E-2</c:v>
                      </c:pt>
                      <c:pt idx="627">
                        <c:v>4.6321230798818197E-2</c:v>
                      </c:pt>
                      <c:pt idx="628">
                        <c:v>4.5870720684200297E-2</c:v>
                      </c:pt>
                      <c:pt idx="629">
                        <c:v>4.54780710106698E-2</c:v>
                      </c:pt>
                      <c:pt idx="630">
                        <c:v>4.5047358358582902E-2</c:v>
                      </c:pt>
                      <c:pt idx="631">
                        <c:v>4.4635029064560398E-2</c:v>
                      </c:pt>
                      <c:pt idx="632">
                        <c:v>4.42239960329655E-2</c:v>
                      </c:pt>
                      <c:pt idx="633">
                        <c:v>4.3829932254968701E-2</c:v>
                      </c:pt>
                      <c:pt idx="634">
                        <c:v>4.3437282581438301E-2</c:v>
                      </c:pt>
                      <c:pt idx="635">
                        <c:v>4.3024953287415797E-2</c:v>
                      </c:pt>
                      <c:pt idx="636">
                        <c:v>4.2632303613885397E-2</c:v>
                      </c:pt>
                      <c:pt idx="637">
                        <c:v>4.2258037298419399E-2</c:v>
                      </c:pt>
                      <c:pt idx="638">
                        <c:v>4.1883770982953497E-2</c:v>
                      </c:pt>
                      <c:pt idx="639">
                        <c:v>4.1527888025551803E-2</c:v>
                      </c:pt>
                      <c:pt idx="640">
                        <c:v>4.1190270584175903E-2</c:v>
                      </c:pt>
                      <c:pt idx="641">
                        <c:v>4.0854185089305398E-2</c:v>
                      </c:pt>
                      <c:pt idx="642">
                        <c:v>4.0498184289865E-2</c:v>
                      </c:pt>
                      <c:pt idx="643">
                        <c:v>4.0123917974399098E-2</c:v>
                      </c:pt>
                      <c:pt idx="644">
                        <c:v>3.9768035016997397E-2</c:v>
                      </c:pt>
                      <c:pt idx="645">
                        <c:v>3.9448918775724998E-2</c:v>
                      </c:pt>
                      <c:pt idx="646">
                        <c:v>3.90930358183234E-2</c:v>
                      </c:pt>
                      <c:pt idx="647">
                        <c:v>3.8756832481413803E-2</c:v>
                      </c:pt>
                      <c:pt idx="648">
                        <c:v>3.8419332882076898E-2</c:v>
                      </c:pt>
                      <c:pt idx="649">
                        <c:v>3.8119896261296297E-2</c:v>
                      </c:pt>
                      <c:pt idx="650">
                        <c:v>3.7782396661959199E-2</c:v>
                      </c:pt>
                      <c:pt idx="651">
                        <c:v>3.7464576683114197E-2</c:v>
                      </c:pt>
                      <c:pt idx="652">
                        <c:v>3.7146756704269299E-2</c:v>
                      </c:pt>
                      <c:pt idx="653">
                        <c:v>3.6847437925527401E-2</c:v>
                      </c:pt>
                      <c:pt idx="654">
                        <c:v>3.6528321684255002E-2</c:v>
                      </c:pt>
                      <c:pt idx="655">
                        <c:v>3.6228885063474298E-2</c:v>
                      </c:pt>
                      <c:pt idx="656">
                        <c:v>3.5947831800758202E-2</c:v>
                      </c:pt>
                      <c:pt idx="657">
                        <c:v>3.56667785380421E-2</c:v>
                      </c:pt>
                      <c:pt idx="658">
                        <c:v>3.5387021537753603E-2</c:v>
                      </c:pt>
                      <c:pt idx="659">
                        <c:v>3.5086288654545598E-2</c:v>
                      </c:pt>
                      <c:pt idx="660">
                        <c:v>3.4786852033765102E-2</c:v>
                      </c:pt>
                      <c:pt idx="661">
                        <c:v>3.4487415412984397E-2</c:v>
                      </c:pt>
                      <c:pt idx="662">
                        <c:v>3.4169713276178203E-2</c:v>
                      </c:pt>
                      <c:pt idx="663">
                        <c:v>3.3925426729591202E-2</c:v>
                      </c:pt>
                      <c:pt idx="664">
                        <c:v>3.3700819803495999E-2</c:v>
                      </c:pt>
                      <c:pt idx="665">
                        <c:v>3.3439446161271903E-2</c:v>
                      </c:pt>
                      <c:pt idx="666">
                        <c:v>3.3176894098659301E-2</c:v>
                      </c:pt>
                      <c:pt idx="667">
                        <c:v>3.2895840835943102E-2</c:v>
                      </c:pt>
                      <c:pt idx="668">
                        <c:v>3.2634467193719E-2</c:v>
                      </c:pt>
                      <c:pt idx="669">
                        <c:v>3.2390180647131797E-2</c:v>
                      </c:pt>
                      <c:pt idx="670">
                        <c:v>3.2128807004907702E-2</c:v>
                      </c:pt>
                      <c:pt idx="671">
                        <c:v>3.1847871584230601E-2</c:v>
                      </c:pt>
                      <c:pt idx="672">
                        <c:v>3.1623264658135503E-2</c:v>
                      </c:pt>
                      <c:pt idx="673">
                        <c:v>3.13422113954194E-2</c:v>
                      </c:pt>
                      <c:pt idx="674">
                        <c:v>3.1061158132703201E-2</c:v>
                      </c:pt>
                      <c:pt idx="675">
                        <c:v>3.0855052406711599E-2</c:v>
                      </c:pt>
                      <c:pt idx="676">
                        <c:v>3.0648828838680701E-2</c:v>
                      </c:pt>
                      <c:pt idx="677">
                        <c:v>3.0369071838392301E-2</c:v>
                      </c:pt>
                      <c:pt idx="678">
                        <c:v>3.0144582754336E-2</c:v>
                      </c:pt>
                      <c:pt idx="679">
                        <c:v>2.9900296207748801E-2</c:v>
                      </c:pt>
                      <c:pt idx="680">
                        <c:v>2.9675689281653799E-2</c:v>
                      </c:pt>
                      <c:pt idx="681">
                        <c:v>2.9414315639429499E-2</c:v>
                      </c:pt>
                      <c:pt idx="682">
                        <c:v>2.91885302929458E-2</c:v>
                      </c:pt>
                      <c:pt idx="683">
                        <c:v>2.8963923366850601E-2</c:v>
                      </c:pt>
                      <c:pt idx="684">
                        <c:v>2.87393164407556E-2</c:v>
                      </c:pt>
                      <c:pt idx="685">
                        <c:v>2.84964439986348E-2</c:v>
                      </c:pt>
                      <c:pt idx="686">
                        <c:v>2.8290220430604199E-2</c:v>
                      </c:pt>
                      <c:pt idx="687">
                        <c:v>2.8065613504509101E-2</c:v>
                      </c:pt>
                      <c:pt idx="688">
                        <c:v>2.7859507778517301E-2</c:v>
                      </c:pt>
                      <c:pt idx="689">
                        <c:v>2.7672963830978701E-2</c:v>
                      </c:pt>
                      <c:pt idx="690">
                        <c:v>2.7448356904883599E-2</c:v>
                      </c:pt>
                      <c:pt idx="691">
                        <c:v>2.7242251178891699E-2</c:v>
                      </c:pt>
                      <c:pt idx="692">
                        <c:v>2.70176442527966E-2</c:v>
                      </c:pt>
                      <c:pt idx="693">
                        <c:v>2.6773357706209502E-2</c:v>
                      </c:pt>
                      <c:pt idx="694">
                        <c:v>2.6567251980217602E-2</c:v>
                      </c:pt>
                      <c:pt idx="695">
                        <c:v>2.6380708032679001E-2</c:v>
                      </c:pt>
                      <c:pt idx="696">
                        <c:v>2.61929856647517E-2</c:v>
                      </c:pt>
                      <c:pt idx="697">
                        <c:v>2.6043208433341899E-2</c:v>
                      </c:pt>
                      <c:pt idx="698">
                        <c:v>2.5818719349285701E-2</c:v>
                      </c:pt>
                      <c:pt idx="699">
                        <c:v>2.5594112423190402E-2</c:v>
                      </c:pt>
                      <c:pt idx="700">
                        <c:v>2.5331442518538801E-2</c:v>
                      </c:pt>
                      <c:pt idx="701">
                        <c:v>2.51266330549746E-2</c:v>
                      </c:pt>
                      <c:pt idx="702">
                        <c:v>2.4920409486944101E-2</c:v>
                      </c:pt>
                      <c:pt idx="703">
                        <c:v>2.4732569276977801E-2</c:v>
                      </c:pt>
                      <c:pt idx="704">
                        <c:v>2.4564526529542299E-2</c:v>
                      </c:pt>
                      <c:pt idx="705">
                        <c:v>2.4358302961511799E-2</c:v>
                      </c:pt>
                      <c:pt idx="706">
                        <c:v>2.41336960354166E-2</c:v>
                      </c:pt>
                      <c:pt idx="707">
                        <c:v>2.3945973667489299E-2</c:v>
                      </c:pt>
                      <c:pt idx="708">
                        <c:v>2.3759429719950698E-2</c:v>
                      </c:pt>
                      <c:pt idx="709">
                        <c:v>2.3553323993958802E-2</c:v>
                      </c:pt>
                      <c:pt idx="710">
                        <c:v>2.3366780046420201E-2</c:v>
                      </c:pt>
                      <c:pt idx="711">
                        <c:v>2.3160674320428301E-2</c:v>
                      </c:pt>
                      <c:pt idx="712">
                        <c:v>2.2972834110462199E-2</c:v>
                      </c:pt>
                      <c:pt idx="713">
                        <c:v>2.27864080049625E-2</c:v>
                      </c:pt>
                      <c:pt idx="714">
                        <c:v>2.2616951153060599E-2</c:v>
                      </c:pt>
                      <c:pt idx="715">
                        <c:v>2.2430407205522002E-2</c:v>
                      </c:pt>
                      <c:pt idx="716">
                        <c:v>2.2242684837594701E-2</c:v>
                      </c:pt>
                      <c:pt idx="717">
                        <c:v>2.2074524248120599E-2</c:v>
                      </c:pt>
                      <c:pt idx="718">
                        <c:v>2.1943248216814301E-2</c:v>
                      </c:pt>
                      <c:pt idx="719">
                        <c:v>2.1793588827443401E-2</c:v>
                      </c:pt>
                      <c:pt idx="720">
                        <c:v>2.1662194954098199E-2</c:v>
                      </c:pt>
                      <c:pt idx="721">
                        <c:v>2.1455971386067502E-2</c:v>
                      </c:pt>
                      <c:pt idx="722">
                        <c:v>2.1213098943946601E-2</c:v>
                      </c:pt>
                      <c:pt idx="723">
                        <c:v>2.1044938354472499E-2</c:v>
                      </c:pt>
                      <c:pt idx="724">
                        <c:v>2.0913662323166299E-2</c:v>
                      </c:pt>
                      <c:pt idx="725">
                        <c:v>2.0745501733691898E-2</c:v>
                      </c:pt>
                      <c:pt idx="726">
                        <c:v>2.05393960077003E-2</c:v>
                      </c:pt>
                      <c:pt idx="727">
                        <c:v>2.0426385492419499E-2</c:v>
                      </c:pt>
                      <c:pt idx="728">
                        <c:v>2.0258342744984201E-2</c:v>
                      </c:pt>
                      <c:pt idx="729">
                        <c:v>2.0090182155510099E-2</c:v>
                      </c:pt>
                      <c:pt idx="730">
                        <c:v>1.99024597875825E-2</c:v>
                      </c:pt>
                      <c:pt idx="731">
                        <c:v>1.9714619577616301E-2</c:v>
                      </c:pt>
                      <c:pt idx="732">
                        <c:v>1.9528193472116501E-2</c:v>
                      </c:pt>
                      <c:pt idx="733">
                        <c:v>1.9360032882642399E-2</c:v>
                      </c:pt>
                      <c:pt idx="734">
                        <c:v>1.91906938727796E-2</c:v>
                      </c:pt>
                      <c:pt idx="735">
                        <c:v>1.9004149925241E-2</c:v>
                      </c:pt>
                      <c:pt idx="736">
                        <c:v>1.8872873893934401E-2</c:v>
                      </c:pt>
                      <c:pt idx="737">
                        <c:v>1.87230966625248E-2</c:v>
                      </c:pt>
                      <c:pt idx="738">
                        <c:v>1.8573437273154102E-2</c:v>
                      </c:pt>
                      <c:pt idx="739">
                        <c:v>1.8385597063187702E-2</c:v>
                      </c:pt>
                      <c:pt idx="740">
                        <c:v>1.8235937673816899E-2</c:v>
                      </c:pt>
                      <c:pt idx="741">
                        <c:v>1.8049393726278201E-2</c:v>
                      </c:pt>
                      <c:pt idx="742">
                        <c:v>1.7918117694972001E-2</c:v>
                      </c:pt>
                      <c:pt idx="743">
                        <c:v>1.7768458305601101E-2</c:v>
                      </c:pt>
                      <c:pt idx="744">
                        <c:v>1.75990014536993E-2</c:v>
                      </c:pt>
                      <c:pt idx="745">
                        <c:v>1.73940741480961E-2</c:v>
                      </c:pt>
                      <c:pt idx="746">
                        <c:v>1.7206351780168799E-2</c:v>
                      </c:pt>
                      <c:pt idx="747">
                        <c:v>1.7074957906823798E-2</c:v>
                      </c:pt>
                      <c:pt idx="748">
                        <c:v>1.6888531801323901E-2</c:v>
                      </c:pt>
                      <c:pt idx="749">
                        <c:v>1.6719074949422201E-2</c:v>
                      </c:pt>
                      <c:pt idx="750">
                        <c:v>1.6625861896672301E-2</c:v>
                      </c:pt>
                      <c:pt idx="751">
                        <c:v>1.6494585865366E-2</c:v>
                      </c:pt>
                      <c:pt idx="752">
                        <c:v>1.63631919920206E-2</c:v>
                      </c:pt>
                      <c:pt idx="753">
                        <c:v>1.6195149244585299E-2</c:v>
                      </c:pt>
                      <c:pt idx="754">
                        <c:v>1.6045372013175699E-2</c:v>
                      </c:pt>
                      <c:pt idx="755">
                        <c:v>1.5895712623804702E-2</c:v>
                      </c:pt>
                      <c:pt idx="756">
                        <c:v>1.5745935392395102E-2</c:v>
                      </c:pt>
                      <c:pt idx="757">
                        <c:v>1.55778926449598E-2</c:v>
                      </c:pt>
                      <c:pt idx="758">
                        <c:v>1.54466166136534E-2</c:v>
                      </c:pt>
                      <c:pt idx="759">
                        <c:v>1.53152227403082E-2</c:v>
                      </c:pt>
                      <c:pt idx="760">
                        <c:v>1.51839467090018E-2</c:v>
                      </c:pt>
                      <c:pt idx="761">
                        <c:v>1.50341694775919E-2</c:v>
                      </c:pt>
                      <c:pt idx="762">
                        <c:v>1.4922573066777699E-2</c:v>
                      </c:pt>
                      <c:pt idx="763">
                        <c:v>1.47531162148761E-2</c:v>
                      </c:pt>
                      <c:pt idx="764">
                        <c:v>1.46218401835695E-2</c:v>
                      </c:pt>
                      <c:pt idx="765">
                        <c:v>1.44721807941988E-2</c:v>
                      </c:pt>
                      <c:pt idx="766">
                        <c:v>1.43040202047245E-2</c:v>
                      </c:pt>
                      <c:pt idx="767">
                        <c:v>1.4192423793910299E-2</c:v>
                      </c:pt>
                      <c:pt idx="768">
                        <c:v>1.4042646562500399E-2</c:v>
                      </c:pt>
                      <c:pt idx="769">
                        <c:v>1.3891690910702199E-2</c:v>
                      </c:pt>
                      <c:pt idx="770">
                        <c:v>1.3741913679292299E-2</c:v>
                      </c:pt>
                      <c:pt idx="771">
                        <c:v>1.35922542899215E-2</c:v>
                      </c:pt>
                      <c:pt idx="772">
                        <c:v>1.34424770585119E-2</c:v>
                      </c:pt>
                      <c:pt idx="773">
                        <c:v>1.33308806476976E-2</c:v>
                      </c:pt>
                      <c:pt idx="774">
                        <c:v>1.3181221258326501E-2</c:v>
                      </c:pt>
                      <c:pt idx="775">
                        <c:v>1.3049827384981399E-2</c:v>
                      </c:pt>
                      <c:pt idx="776">
                        <c:v>1.29566143322316E-2</c:v>
                      </c:pt>
                      <c:pt idx="777">
                        <c:v>1.28437216589896E-2</c:v>
                      </c:pt>
                      <c:pt idx="778">
                        <c:v>1.27123277856443E-2</c:v>
                      </c:pt>
                      <c:pt idx="779">
                        <c:v>1.2581051754337999E-2</c:v>
                      </c:pt>
                      <c:pt idx="780">
                        <c:v>1.2431274522928099E-2</c:v>
                      </c:pt>
                      <c:pt idx="781">
                        <c:v>1.2301294754049501E-2</c:v>
                      </c:pt>
                      <c:pt idx="782">
                        <c:v>1.2188402080807501E-2</c:v>
                      </c:pt>
                      <c:pt idx="783">
                        <c:v>1.20768056699933E-2</c:v>
                      </c:pt>
                      <c:pt idx="784">
                        <c:v>1.19454117966479E-2</c:v>
                      </c:pt>
                      <c:pt idx="785">
                        <c:v>1.1832519123406099E-2</c:v>
                      </c:pt>
                      <c:pt idx="786">
                        <c:v>1.1701125250060699E-2</c:v>
                      </c:pt>
                      <c:pt idx="787">
                        <c:v>1.15895288392465E-2</c:v>
                      </c:pt>
                      <c:pt idx="788">
                        <c:v>1.14766361660045E-2</c:v>
                      </c:pt>
                      <c:pt idx="789">
                        <c:v>1.13268589345948E-2</c:v>
                      </c:pt>
                      <c:pt idx="790">
                        <c:v>1.12152625237805E-2</c:v>
                      </c:pt>
                      <c:pt idx="791">
                        <c:v>1.11023698505385E-2</c:v>
                      </c:pt>
                      <c:pt idx="792">
                        <c:v>1.09709759771932E-2</c:v>
                      </c:pt>
                      <c:pt idx="793">
                        <c:v>1.0821316587822399E-2</c:v>
                      </c:pt>
                      <c:pt idx="794">
                        <c:v>1.06912189769047E-2</c:v>
                      </c:pt>
                      <c:pt idx="795">
                        <c:v>1.05967096617272E-2</c:v>
                      </c:pt>
                      <c:pt idx="796">
                        <c:v>1.0465433630421E-2</c:v>
                      </c:pt>
                      <c:pt idx="797">
                        <c:v>1.0372102735632001E-2</c:v>
                      </c:pt>
                      <c:pt idx="798">
                        <c:v>1.02605063248178E-2</c:v>
                      </c:pt>
                      <c:pt idx="799">
                        <c:v>1.01292302935114E-2</c:v>
                      </c:pt>
                      <c:pt idx="800">
                        <c:v>1.0035899398722599E-2</c:v>
                      </c:pt>
                      <c:pt idx="801">
                        <c:v>9.9046233674163695E-3</c:v>
                      </c:pt>
                      <c:pt idx="802">
                        <c:v>9.8101140522388608E-3</c:v>
                      </c:pt>
                      <c:pt idx="803">
                        <c:v>9.7167831574501706E-3</c:v>
                      </c:pt>
                      <c:pt idx="804">
                        <c:v>9.6235701047001597E-3</c:v>
                      </c:pt>
                      <c:pt idx="805">
                        <c:v>9.5106774314583902E-3</c:v>
                      </c:pt>
                      <c:pt idx="806">
                        <c:v>9.3989631786051096E-3</c:v>
                      </c:pt>
                      <c:pt idx="807">
                        <c:v>9.2860705053630106E-3</c:v>
                      </c:pt>
                      <c:pt idx="808">
                        <c:v>9.1547944740567599E-3</c:v>
                      </c:pt>
                      <c:pt idx="809">
                        <c:v>9.0430802212035904E-3</c:v>
                      </c:pt>
                      <c:pt idx="810">
                        <c:v>8.9498671684537998E-3</c:v>
                      </c:pt>
                      <c:pt idx="811">
                        <c:v>8.83697449521181E-3</c:v>
                      </c:pt>
                      <c:pt idx="812">
                        <c:v>8.7437614424620298E-3</c:v>
                      </c:pt>
                      <c:pt idx="813">
                        <c:v>8.6123675691166506E-3</c:v>
                      </c:pt>
                      <c:pt idx="814">
                        <c:v>8.5191545163666501E-3</c:v>
                      </c:pt>
                      <c:pt idx="815">
                        <c:v>8.40614400108608E-3</c:v>
                      </c:pt>
                      <c:pt idx="816">
                        <c:v>8.3129309483360708E-3</c:v>
                      </c:pt>
                      <c:pt idx="817">
                        <c:v>8.2197178955861795E-3</c:v>
                      </c:pt>
                      <c:pt idx="818">
                        <c:v>8.1252085804086605E-3</c:v>
                      </c:pt>
                      <c:pt idx="819">
                        <c:v>8.0318776856200796E-3</c:v>
                      </c:pt>
                      <c:pt idx="820">
                        <c:v>7.9189850123780898E-3</c:v>
                      </c:pt>
                      <c:pt idx="821">
                        <c:v>7.8073886015638302E-3</c:v>
                      </c:pt>
                      <c:pt idx="822">
                        <c:v>7.7140577067749102E-3</c:v>
                      </c:pt>
                      <c:pt idx="823">
                        <c:v>7.6195483915973998E-3</c:v>
                      </c:pt>
                      <c:pt idx="824">
                        <c:v>7.52633533884761E-3</c:v>
                      </c:pt>
                      <c:pt idx="825">
                        <c:v>7.4331222860978298E-3</c:v>
                      </c:pt>
                      <c:pt idx="826">
                        <c:v>7.3017284127525599E-3</c:v>
                      </c:pt>
                      <c:pt idx="827">
                        <c:v>7.2636654341959898E-3</c:v>
                      </c:pt>
                      <c:pt idx="828">
                        <c:v>7.1704523814462E-3</c:v>
                      </c:pt>
                      <c:pt idx="829">
                        <c:v>7.0390585081009397E-3</c:v>
                      </c:pt>
                      <c:pt idx="830">
                        <c:v>6.9458454553510398E-3</c:v>
                      </c:pt>
                      <c:pt idx="831">
                        <c:v>6.8342490445367802E-3</c:v>
                      </c:pt>
                      <c:pt idx="832">
                        <c:v>6.7396218873202497E-3</c:v>
                      </c:pt>
                      <c:pt idx="833">
                        <c:v>6.64640883457046E-3</c:v>
                      </c:pt>
                      <c:pt idx="834">
                        <c:v>6.5715791398849302E-3</c:v>
                      </c:pt>
                      <c:pt idx="835">
                        <c:v>6.4783660871351499E-3</c:v>
                      </c:pt>
                      <c:pt idx="836">
                        <c:v>6.3837389299188398E-3</c:v>
                      </c:pt>
                      <c:pt idx="837">
                        <c:v>6.30890923523331E-3</c:v>
                      </c:pt>
                      <c:pt idx="838">
                        <c:v>6.2340795405479996E-3</c:v>
                      </c:pt>
                      <c:pt idx="839">
                        <c:v>6.1408664877982098E-3</c:v>
                      </c:pt>
                      <c:pt idx="840">
                        <c:v>6.0475355930094104E-3</c:v>
                      </c:pt>
                      <c:pt idx="841">
                        <c:v>5.9727058983241096E-3</c:v>
                      </c:pt>
                      <c:pt idx="842">
                        <c:v>5.8781965831465896E-3</c:v>
                      </c:pt>
                      <c:pt idx="843">
                        <c:v>5.82304650895305E-3</c:v>
                      </c:pt>
                      <c:pt idx="844">
                        <c:v>5.7284193517367398E-3</c:v>
                      </c:pt>
                      <c:pt idx="845">
                        <c:v>5.63520629898695E-3</c:v>
                      </c:pt>
                      <c:pt idx="846">
                        <c:v>5.5603766043014202E-3</c:v>
                      </c:pt>
                      <c:pt idx="847">
                        <c:v>5.4291005729950603E-3</c:v>
                      </c:pt>
                      <c:pt idx="848">
                        <c:v>5.3173863201420001E-3</c:v>
                      </c:pt>
                      <c:pt idx="849">
                        <c:v>5.2425566254564702E-3</c:v>
                      </c:pt>
                      <c:pt idx="850">
                        <c:v>5.1861102888354198E-3</c:v>
                      </c:pt>
                      <c:pt idx="851">
                        <c:v>5.0928972360856396E-3</c:v>
                      </c:pt>
                      <c:pt idx="852">
                        <c:v>4.9431200046760101E-3</c:v>
                      </c:pt>
                      <c:pt idx="853">
                        <c:v>4.8682903099904699E-3</c:v>
                      </c:pt>
                      <c:pt idx="854">
                        <c:v>4.7553976367484801E-3</c:v>
                      </c:pt>
                      <c:pt idx="855">
                        <c:v>4.6988334580886403E-3</c:v>
                      </c:pt>
                      <c:pt idx="856">
                        <c:v>4.5872370472743703E-3</c:v>
                      </c:pt>
                      <c:pt idx="857">
                        <c:v>4.5124073525888396E-3</c:v>
                      </c:pt>
                      <c:pt idx="858">
                        <c:v>4.3993968373082799E-3</c:v>
                      </c:pt>
                      <c:pt idx="859">
                        <c:v>4.3061837845582698E-3</c:v>
                      </c:pt>
                      <c:pt idx="860">
                        <c:v>4.2497374479372203E-3</c:v>
                      </c:pt>
                      <c:pt idx="861">
                        <c:v>4.2129707318083699E-3</c:v>
                      </c:pt>
                      <c:pt idx="862">
                        <c:v>4.1749077532519099E-3</c:v>
                      </c:pt>
                      <c:pt idx="863">
                        <c:v>4.1000780585666004E-3</c:v>
                      </c:pt>
                      <c:pt idx="864">
                        <c:v>4.0067471637778001E-3</c:v>
                      </c:pt>
                      <c:pt idx="865">
                        <c:v>3.9883638057133198E-3</c:v>
                      </c:pt>
                      <c:pt idx="866">
                        <c:v>3.8006414377860201E-3</c:v>
                      </c:pt>
                      <c:pt idx="867">
                        <c:v>3.76257845922945E-3</c:v>
                      </c:pt>
                      <c:pt idx="868">
                        <c:v>3.7256939010617001E-3</c:v>
                      </c:pt>
                      <c:pt idx="869">
                        <c:v>3.6508642063761698E-3</c:v>
                      </c:pt>
                      <c:pt idx="870">
                        <c:v>3.6324808483118001E-3</c:v>
                      </c:pt>
                      <c:pt idx="871">
                        <c:v>3.4828214589408498E-3</c:v>
                      </c:pt>
                      <c:pt idx="872">
                        <c:v>3.38819430172455E-3</c:v>
                      </c:pt>
                      <c:pt idx="873">
                        <c:v>3.2765978909101699E-3</c:v>
                      </c:pt>
                      <c:pt idx="874">
                        <c:v>3.1453218596039201E-3</c:v>
                      </c:pt>
                      <c:pt idx="875">
                        <c:v>3.0704921649186102E-3</c:v>
                      </c:pt>
                      <c:pt idx="876">
                        <c:v>2.9955446281942901E-3</c:v>
                      </c:pt>
                      <c:pt idx="877">
                        <c:v>2.9207149335087599E-3</c:v>
                      </c:pt>
                      <c:pt idx="878">
                        <c:v>2.8642685968877099E-3</c:v>
                      </c:pt>
                      <c:pt idx="879">
                        <c:v>2.8275018807589801E-3</c:v>
                      </c:pt>
                      <c:pt idx="880">
                        <c:v>2.7328747235424401E-3</c:v>
                      </c:pt>
                      <c:pt idx="881">
                        <c:v>2.6580450288571401E-3</c:v>
                      </c:pt>
                      <c:pt idx="882">
                        <c:v>2.5832153341716099E-3</c:v>
                      </c:pt>
                      <c:pt idx="883">
                        <c:v>2.5267689975507798E-3</c:v>
                      </c:pt>
                      <c:pt idx="884">
                        <c:v>2.4335559448007702E-3</c:v>
                      </c:pt>
                      <c:pt idx="885">
                        <c:v>2.3586084080764501E-3</c:v>
                      </c:pt>
                      <c:pt idx="886">
                        <c:v>2.2653953553266599E-3</c:v>
                      </c:pt>
                      <c:pt idx="887">
                        <c:v>2.2089490187057201E-3</c:v>
                      </c:pt>
                      <c:pt idx="888">
                        <c:v>2.1157359659558202E-3</c:v>
                      </c:pt>
                      <c:pt idx="889">
                        <c:v>2.0407884292315001E-3</c:v>
                      </c:pt>
                      <c:pt idx="890">
                        <c:v>1.9843420926105599E-3</c:v>
                      </c:pt>
                      <c:pt idx="891">
                        <c:v>1.9659587345462999E-3</c:v>
                      </c:pt>
                      <c:pt idx="892">
                        <c:v>1.83468270323972E-3</c:v>
                      </c:pt>
                      <c:pt idx="893">
                        <c:v>1.7216721879589299E-3</c:v>
                      </c:pt>
                      <c:pt idx="894">
                        <c:v>1.6284591352091499E-3</c:v>
                      </c:pt>
                      <c:pt idx="895">
                        <c:v>1.5352460824590299E-3</c:v>
                      </c:pt>
                      <c:pt idx="896">
                        <c:v>1.46041638777372E-3</c:v>
                      </c:pt>
                      <c:pt idx="897">
                        <c:v>1.40397005115278E-3</c:v>
                      </c:pt>
                      <c:pt idx="898">
                        <c:v>1.3290225144284599E-3</c:v>
                      </c:pt>
                      <c:pt idx="899">
                        <c:v>1.2725761778074099E-3</c:v>
                      </c:pt>
                      <c:pt idx="900">
                        <c:v>1.21612984118669E-3</c:v>
                      </c:pt>
                      <c:pt idx="901">
                        <c:v>1.14130014650116E-3</c:v>
                      </c:pt>
                      <c:pt idx="902">
                        <c:v>1.10453343037231E-3</c:v>
                      </c:pt>
                      <c:pt idx="903">
                        <c:v>1.04796925171258E-3</c:v>
                      </c:pt>
                      <c:pt idx="904">
                        <c:v>9.5475619896257002E-4</c:v>
                      </c:pt>
                      <c:pt idx="905">
                        <c:v>8.6154314621267303E-4</c:v>
                      </c:pt>
                      <c:pt idx="906">
                        <c:v>7.8671345152714301E-4</c:v>
                      </c:pt>
                      <c:pt idx="907">
                        <c:v>7.1188375684183504E-4</c:v>
                      </c:pt>
                      <c:pt idx="908">
                        <c:v>6.5531957818210096E-4</c:v>
                      </c:pt>
                      <c:pt idx="909">
                        <c:v>5.6081026300458504E-4</c:v>
                      </c:pt>
                      <c:pt idx="910">
                        <c:v>4.675972102548E-4</c:v>
                      </c:pt>
                      <c:pt idx="911">
                        <c:v>4.1115087363374802E-4</c:v>
                      </c:pt>
                      <c:pt idx="912">
                        <c:v>3.36203336909424E-4</c:v>
                      </c:pt>
                      <c:pt idx="913">
                        <c:v>2.8105326271610199E-4</c:v>
                      </c:pt>
                      <c:pt idx="914">
                        <c:v>1.8654394753858699E-4</c:v>
                      </c:pt>
                      <c:pt idx="915">
                        <c:v>1.11714252853057E-4</c:v>
                      </c:pt>
                      <c:pt idx="916">
                        <c:v>3.6766716128844301E-5</c:v>
                      </c:pt>
                      <c:pt idx="917">
                        <c:v>0</c:v>
                      </c:pt>
                    </c:numCache>
                  </c:numRef>
                </c:yVal>
                <c:smooth val="1"/>
                <c:extLst xmlns:c16r2="http://schemas.microsoft.com/office/drawing/2015/06/chart">
                  <c:ext xmlns:c16="http://schemas.microsoft.com/office/drawing/2014/chart" uri="{C3380CC4-5D6E-409C-BE32-E72D297353CC}">
                    <c16:uniqueId val="{00000004-6BE1-1141-942C-B94588467EAE}"/>
                  </c:ext>
                </c:extLst>
              </c15:ser>
            </c15:filteredScatterSeries>
            <c15:filteredScatterSeries>
              <c15:ser>
                <c:idx val="2"/>
                <c:order val="2"/>
                <c:tx>
                  <c:v>OH</c:v>
                </c:tx>
                <c:spPr>
                  <a:ln w="19050" cap="rnd">
                    <a:solidFill>
                      <a:schemeClr val="accent3"/>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OAT Husk'!$N$6:$N$923</c15:sqref>
                        </c15:formulaRef>
                      </c:ext>
                    </c:extLst>
                    <c:numCache>
                      <c:formatCode>General</c:formatCode>
                      <c:ptCount val="918"/>
                      <c:pt idx="0">
                        <c:v>299.82499999999999</c:v>
                      </c:pt>
                      <c:pt idx="1">
                        <c:v>300.40199999999982</c:v>
                      </c:pt>
                      <c:pt idx="2">
                        <c:v>301.02</c:v>
                      </c:pt>
                      <c:pt idx="3">
                        <c:v>301.66500000000002</c:v>
                      </c:pt>
                      <c:pt idx="4">
                        <c:v>302.33100000000002</c:v>
                      </c:pt>
                      <c:pt idx="5">
                        <c:v>303.00299999999999</c:v>
                      </c:pt>
                      <c:pt idx="6">
                        <c:v>303.68</c:v>
                      </c:pt>
                      <c:pt idx="7">
                        <c:v>304.35399999999993</c:v>
                      </c:pt>
                      <c:pt idx="8">
                        <c:v>305.02</c:v>
                      </c:pt>
                      <c:pt idx="9">
                        <c:v>305.68</c:v>
                      </c:pt>
                      <c:pt idx="10">
                        <c:v>306.34000000000009</c:v>
                      </c:pt>
                      <c:pt idx="11">
                        <c:v>307.00299999999999</c:v>
                      </c:pt>
                      <c:pt idx="12">
                        <c:v>307.65899999999999</c:v>
                      </c:pt>
                      <c:pt idx="13">
                        <c:v>308.31400000000002</c:v>
                      </c:pt>
                      <c:pt idx="14">
                        <c:v>308.97099999999978</c:v>
                      </c:pt>
                      <c:pt idx="15">
                        <c:v>309.637</c:v>
                      </c:pt>
                      <c:pt idx="16">
                        <c:v>310.30799999999999</c:v>
                      </c:pt>
                      <c:pt idx="17">
                        <c:v>310.97599999999977</c:v>
                      </c:pt>
                      <c:pt idx="18">
                        <c:v>311.64100000000002</c:v>
                      </c:pt>
                      <c:pt idx="19">
                        <c:v>312.30799999999999</c:v>
                      </c:pt>
                      <c:pt idx="20">
                        <c:v>312.97000000000003</c:v>
                      </c:pt>
                      <c:pt idx="21">
                        <c:v>313.63600000000002</c:v>
                      </c:pt>
                      <c:pt idx="22">
                        <c:v>314.31</c:v>
                      </c:pt>
                      <c:pt idx="23">
                        <c:v>314.98599999999982</c:v>
                      </c:pt>
                      <c:pt idx="24">
                        <c:v>315.66000000000003</c:v>
                      </c:pt>
                      <c:pt idx="25">
                        <c:v>316.33699999999982</c:v>
                      </c:pt>
                      <c:pt idx="26">
                        <c:v>317.02199999999982</c:v>
                      </c:pt>
                      <c:pt idx="27">
                        <c:v>317.70999999999992</c:v>
                      </c:pt>
                      <c:pt idx="28">
                        <c:v>318.39999999999992</c:v>
                      </c:pt>
                      <c:pt idx="29">
                        <c:v>319.09300000000002</c:v>
                      </c:pt>
                      <c:pt idx="30">
                        <c:v>319.77800000000002</c:v>
                      </c:pt>
                      <c:pt idx="31">
                        <c:v>320.46600000000001</c:v>
                      </c:pt>
                      <c:pt idx="32">
                        <c:v>321.15600000000001</c:v>
                      </c:pt>
                      <c:pt idx="33">
                        <c:v>321.84399999999999</c:v>
                      </c:pt>
                      <c:pt idx="34">
                        <c:v>322.53399999999982</c:v>
                      </c:pt>
                      <c:pt idx="35">
                        <c:v>323.22899999999981</c:v>
                      </c:pt>
                      <c:pt idx="36">
                        <c:v>323.92700000000002</c:v>
                      </c:pt>
                      <c:pt idx="37">
                        <c:v>324.62400000000002</c:v>
                      </c:pt>
                      <c:pt idx="38">
                        <c:v>325.32799999999992</c:v>
                      </c:pt>
                      <c:pt idx="39">
                        <c:v>326.03099999999978</c:v>
                      </c:pt>
                      <c:pt idx="40">
                        <c:v>326.74</c:v>
                      </c:pt>
                      <c:pt idx="41">
                        <c:v>327.44600000000003</c:v>
                      </c:pt>
                      <c:pt idx="42">
                        <c:v>328.14800000000002</c:v>
                      </c:pt>
                      <c:pt idx="43">
                        <c:v>328.85199999999992</c:v>
                      </c:pt>
                      <c:pt idx="44">
                        <c:v>329.55599999999993</c:v>
                      </c:pt>
                      <c:pt idx="45">
                        <c:v>330.25900000000001</c:v>
                      </c:pt>
                      <c:pt idx="46">
                        <c:v>330.96300000000002</c:v>
                      </c:pt>
                      <c:pt idx="47">
                        <c:v>331.66300000000001</c:v>
                      </c:pt>
                      <c:pt idx="48">
                        <c:v>332.36200000000002</c:v>
                      </c:pt>
                      <c:pt idx="49">
                        <c:v>333.06099999999992</c:v>
                      </c:pt>
                      <c:pt idx="50">
                        <c:v>333.76400000000001</c:v>
                      </c:pt>
                      <c:pt idx="51">
                        <c:v>334.46699999999981</c:v>
                      </c:pt>
                      <c:pt idx="52">
                        <c:v>335.17399999999992</c:v>
                      </c:pt>
                      <c:pt idx="53">
                        <c:v>335.88600000000002</c:v>
                      </c:pt>
                      <c:pt idx="54">
                        <c:v>336.60300000000001</c:v>
                      </c:pt>
                      <c:pt idx="55">
                        <c:v>337.322</c:v>
                      </c:pt>
                      <c:pt idx="56">
                        <c:v>338.03399999999982</c:v>
                      </c:pt>
                      <c:pt idx="57">
                        <c:v>338.74400000000009</c:v>
                      </c:pt>
                      <c:pt idx="58">
                        <c:v>339.45799999999991</c:v>
                      </c:pt>
                      <c:pt idx="59">
                        <c:v>340.17399999999992</c:v>
                      </c:pt>
                      <c:pt idx="60">
                        <c:v>340.89</c:v>
                      </c:pt>
                      <c:pt idx="61">
                        <c:v>341.60199999999992</c:v>
                      </c:pt>
                      <c:pt idx="62">
                        <c:v>342.31299999999999</c:v>
                      </c:pt>
                      <c:pt idx="63">
                        <c:v>343.02100000000002</c:v>
                      </c:pt>
                      <c:pt idx="64">
                        <c:v>343.7269999999998</c:v>
                      </c:pt>
                      <c:pt idx="65">
                        <c:v>344.43499999999977</c:v>
                      </c:pt>
                      <c:pt idx="66">
                        <c:v>345.14499999999998</c:v>
                      </c:pt>
                      <c:pt idx="67">
                        <c:v>345.85899999999992</c:v>
                      </c:pt>
                      <c:pt idx="68">
                        <c:v>346.572</c:v>
                      </c:pt>
                      <c:pt idx="69">
                        <c:v>347.29</c:v>
                      </c:pt>
                      <c:pt idx="70">
                        <c:v>348.012</c:v>
                      </c:pt>
                      <c:pt idx="71">
                        <c:v>348.73399999999981</c:v>
                      </c:pt>
                      <c:pt idx="72">
                        <c:v>349.45799999999991</c:v>
                      </c:pt>
                      <c:pt idx="73">
                        <c:v>350.17700000000002</c:v>
                      </c:pt>
                      <c:pt idx="74">
                        <c:v>350.89400000000001</c:v>
                      </c:pt>
                      <c:pt idx="75">
                        <c:v>351.61099999999999</c:v>
                      </c:pt>
                      <c:pt idx="76">
                        <c:v>352.32600000000002</c:v>
                      </c:pt>
                      <c:pt idx="77">
                        <c:v>353.04500000000002</c:v>
                      </c:pt>
                      <c:pt idx="78">
                        <c:v>353.76799999999997</c:v>
                      </c:pt>
                      <c:pt idx="79">
                        <c:v>354.49200000000002</c:v>
                      </c:pt>
                      <c:pt idx="80">
                        <c:v>355.21499999999997</c:v>
                      </c:pt>
                      <c:pt idx="81">
                        <c:v>355.93799999999982</c:v>
                      </c:pt>
                      <c:pt idx="82">
                        <c:v>356.66500000000002</c:v>
                      </c:pt>
                      <c:pt idx="83">
                        <c:v>357.39100000000002</c:v>
                      </c:pt>
                      <c:pt idx="84">
                        <c:v>358.11599999999999</c:v>
                      </c:pt>
                      <c:pt idx="85">
                        <c:v>358.83699999999982</c:v>
                      </c:pt>
                      <c:pt idx="86">
                        <c:v>359.553</c:v>
                      </c:pt>
                      <c:pt idx="87">
                        <c:v>360.26499999999999</c:v>
                      </c:pt>
                      <c:pt idx="88">
                        <c:v>360.97399999999982</c:v>
                      </c:pt>
                      <c:pt idx="89">
                        <c:v>361.68</c:v>
                      </c:pt>
                      <c:pt idx="90">
                        <c:v>362.38099999999991</c:v>
                      </c:pt>
                      <c:pt idx="91">
                        <c:v>363.07900000000001</c:v>
                      </c:pt>
                      <c:pt idx="92">
                        <c:v>363.78199999999981</c:v>
                      </c:pt>
                      <c:pt idx="93">
                        <c:v>364.48399999999981</c:v>
                      </c:pt>
                      <c:pt idx="94">
                        <c:v>365.18599999999998</c:v>
                      </c:pt>
                      <c:pt idx="95">
                        <c:v>365.88900000000001</c:v>
                      </c:pt>
                      <c:pt idx="96">
                        <c:v>366.59</c:v>
                      </c:pt>
                      <c:pt idx="97">
                        <c:v>367.28699999999998</c:v>
                      </c:pt>
                      <c:pt idx="98">
                        <c:v>367.9869999999998</c:v>
                      </c:pt>
                      <c:pt idx="99">
                        <c:v>368.69200000000001</c:v>
                      </c:pt>
                      <c:pt idx="100">
                        <c:v>369.39400000000001</c:v>
                      </c:pt>
                      <c:pt idx="101">
                        <c:v>370.09199999999981</c:v>
                      </c:pt>
                      <c:pt idx="102">
                        <c:v>370.78699999999998</c:v>
                      </c:pt>
                      <c:pt idx="103">
                        <c:v>371.47899999999981</c:v>
                      </c:pt>
                      <c:pt idx="104">
                        <c:v>372.173</c:v>
                      </c:pt>
                      <c:pt idx="105">
                        <c:v>372.86900000000009</c:v>
                      </c:pt>
                      <c:pt idx="106">
                        <c:v>373.56599999999997</c:v>
                      </c:pt>
                      <c:pt idx="107">
                        <c:v>374.25799999999992</c:v>
                      </c:pt>
                      <c:pt idx="108">
                        <c:v>374.95100000000002</c:v>
                      </c:pt>
                      <c:pt idx="109">
                        <c:v>375.64600000000002</c:v>
                      </c:pt>
                      <c:pt idx="110">
                        <c:v>376.34100000000001</c:v>
                      </c:pt>
                      <c:pt idx="111">
                        <c:v>377.03300000000002</c:v>
                      </c:pt>
                      <c:pt idx="112">
                        <c:v>377.72199999999981</c:v>
                      </c:pt>
                      <c:pt idx="113">
                        <c:v>378.41099999999977</c:v>
                      </c:pt>
                      <c:pt idx="114">
                        <c:v>379.09899999999982</c:v>
                      </c:pt>
                      <c:pt idx="115">
                        <c:v>379.78499999999991</c:v>
                      </c:pt>
                      <c:pt idx="116">
                        <c:v>380.47399999999982</c:v>
                      </c:pt>
                      <c:pt idx="117">
                        <c:v>381.16200000000009</c:v>
                      </c:pt>
                      <c:pt idx="118">
                        <c:v>381.85300000000001</c:v>
                      </c:pt>
                      <c:pt idx="119">
                        <c:v>382.548</c:v>
                      </c:pt>
                      <c:pt idx="120">
                        <c:v>383.24</c:v>
                      </c:pt>
                      <c:pt idx="121">
                        <c:v>383.93299999999982</c:v>
                      </c:pt>
                      <c:pt idx="122">
                        <c:v>384.63400000000001</c:v>
                      </c:pt>
                      <c:pt idx="123">
                        <c:v>385.37</c:v>
                      </c:pt>
                      <c:pt idx="124">
                        <c:v>386.16399999999999</c:v>
                      </c:pt>
                      <c:pt idx="125">
                        <c:v>386.97899999999981</c:v>
                      </c:pt>
                      <c:pt idx="126">
                        <c:v>387.81399999999991</c:v>
                      </c:pt>
                      <c:pt idx="127">
                        <c:v>388.65800000000002</c:v>
                      </c:pt>
                      <c:pt idx="128">
                        <c:v>389.5</c:v>
                      </c:pt>
                      <c:pt idx="129">
                        <c:v>390.34699999999992</c:v>
                      </c:pt>
                      <c:pt idx="130">
                        <c:v>391.18700000000001</c:v>
                      </c:pt>
                      <c:pt idx="131">
                        <c:v>392.02699999999982</c:v>
                      </c:pt>
                      <c:pt idx="132">
                        <c:v>392.86199999999991</c:v>
                      </c:pt>
                      <c:pt idx="133">
                        <c:v>393.697</c:v>
                      </c:pt>
                      <c:pt idx="134">
                        <c:v>394.53800000000001</c:v>
                      </c:pt>
                      <c:pt idx="135">
                        <c:v>395.38099999999991</c:v>
                      </c:pt>
                      <c:pt idx="136">
                        <c:v>396.22899999999981</c:v>
                      </c:pt>
                      <c:pt idx="137">
                        <c:v>397.072</c:v>
                      </c:pt>
                      <c:pt idx="138">
                        <c:v>397.91699999999997</c:v>
                      </c:pt>
                      <c:pt idx="139">
                        <c:v>398.767</c:v>
                      </c:pt>
                      <c:pt idx="140">
                        <c:v>399.61400000000009</c:v>
                      </c:pt>
                      <c:pt idx="141">
                        <c:v>400.46</c:v>
                      </c:pt>
                      <c:pt idx="142">
                        <c:v>401.30500000000001</c:v>
                      </c:pt>
                      <c:pt idx="143">
                        <c:v>402.14699999999999</c:v>
                      </c:pt>
                      <c:pt idx="144">
                        <c:v>402.9869999999998</c:v>
                      </c:pt>
                      <c:pt idx="145">
                        <c:v>403.82799999999992</c:v>
                      </c:pt>
                      <c:pt idx="146">
                        <c:v>404.67099999999999</c:v>
                      </c:pt>
                      <c:pt idx="147">
                        <c:v>405.51499999999999</c:v>
                      </c:pt>
                      <c:pt idx="148">
                        <c:v>406.36099999999999</c:v>
                      </c:pt>
                      <c:pt idx="149">
                        <c:v>407.20400000000001</c:v>
                      </c:pt>
                      <c:pt idx="150">
                        <c:v>408.05</c:v>
                      </c:pt>
                      <c:pt idx="151">
                        <c:v>408.89</c:v>
                      </c:pt>
                      <c:pt idx="152">
                        <c:v>409.72500000000002</c:v>
                      </c:pt>
                      <c:pt idx="153">
                        <c:v>410.56</c:v>
                      </c:pt>
                      <c:pt idx="154">
                        <c:v>411.39599999999979</c:v>
                      </c:pt>
                      <c:pt idx="155">
                        <c:v>412.23099999999982</c:v>
                      </c:pt>
                      <c:pt idx="156">
                        <c:v>413.06599999999997</c:v>
                      </c:pt>
                      <c:pt idx="157">
                        <c:v>413.90100000000001</c:v>
                      </c:pt>
                      <c:pt idx="158">
                        <c:v>414.73599999999982</c:v>
                      </c:pt>
                      <c:pt idx="159">
                        <c:v>415.57100000000003</c:v>
                      </c:pt>
                      <c:pt idx="160">
                        <c:v>416.41099999999977</c:v>
                      </c:pt>
                      <c:pt idx="161">
                        <c:v>417.255</c:v>
                      </c:pt>
                      <c:pt idx="162">
                        <c:v>418.09399999999982</c:v>
                      </c:pt>
                      <c:pt idx="163">
                        <c:v>418.92700000000002</c:v>
                      </c:pt>
                      <c:pt idx="164">
                        <c:v>419.75799999999998</c:v>
                      </c:pt>
                      <c:pt idx="165">
                        <c:v>420.59</c:v>
                      </c:pt>
                      <c:pt idx="166">
                        <c:v>421.42200000000003</c:v>
                      </c:pt>
                      <c:pt idx="167">
                        <c:v>422.25</c:v>
                      </c:pt>
                      <c:pt idx="168">
                        <c:v>423.07600000000002</c:v>
                      </c:pt>
                      <c:pt idx="169">
                        <c:v>423.90699999999998</c:v>
                      </c:pt>
                      <c:pt idx="170">
                        <c:v>424.73799999999977</c:v>
                      </c:pt>
                      <c:pt idx="171">
                        <c:v>425.56899999999979</c:v>
                      </c:pt>
                      <c:pt idx="172">
                        <c:v>426.39400000000001</c:v>
                      </c:pt>
                      <c:pt idx="173">
                        <c:v>427.23</c:v>
                      </c:pt>
                      <c:pt idx="174">
                        <c:v>428.06799999999993</c:v>
                      </c:pt>
                      <c:pt idx="175">
                        <c:v>428.899</c:v>
                      </c:pt>
                      <c:pt idx="176">
                        <c:v>429.73</c:v>
                      </c:pt>
                      <c:pt idx="177">
                        <c:v>430.55899999999991</c:v>
                      </c:pt>
                      <c:pt idx="178">
                        <c:v>431.38599999999991</c:v>
                      </c:pt>
                      <c:pt idx="179">
                        <c:v>432.21799999999979</c:v>
                      </c:pt>
                      <c:pt idx="180">
                        <c:v>433.05</c:v>
                      </c:pt>
                      <c:pt idx="181">
                        <c:v>433.87700000000001</c:v>
                      </c:pt>
                      <c:pt idx="182">
                        <c:v>434.70400000000001</c:v>
                      </c:pt>
                      <c:pt idx="183">
                        <c:v>435.53699999999998</c:v>
                      </c:pt>
                      <c:pt idx="184">
                        <c:v>436.37700000000001</c:v>
                      </c:pt>
                      <c:pt idx="185">
                        <c:v>437.21499999999997</c:v>
                      </c:pt>
                      <c:pt idx="186">
                        <c:v>438.04899999999992</c:v>
                      </c:pt>
                      <c:pt idx="187">
                        <c:v>438.88900000000001</c:v>
                      </c:pt>
                      <c:pt idx="188">
                        <c:v>439.72800000000001</c:v>
                      </c:pt>
                      <c:pt idx="189">
                        <c:v>440.56299999999999</c:v>
                      </c:pt>
                      <c:pt idx="190">
                        <c:v>441.40100000000001</c:v>
                      </c:pt>
                      <c:pt idx="191">
                        <c:v>442.2369999999998</c:v>
                      </c:pt>
                      <c:pt idx="192">
                        <c:v>443.07299999999992</c:v>
                      </c:pt>
                      <c:pt idx="193">
                        <c:v>443.91199999999998</c:v>
                      </c:pt>
                      <c:pt idx="194">
                        <c:v>444.74799999999999</c:v>
                      </c:pt>
                      <c:pt idx="195">
                        <c:v>445.584</c:v>
                      </c:pt>
                      <c:pt idx="196">
                        <c:v>446.41599999999983</c:v>
                      </c:pt>
                      <c:pt idx="197">
                        <c:v>447.24299999999999</c:v>
                      </c:pt>
                      <c:pt idx="198">
                        <c:v>448.07299999999992</c:v>
                      </c:pt>
                      <c:pt idx="199">
                        <c:v>448.90599999999978</c:v>
                      </c:pt>
                      <c:pt idx="200">
                        <c:v>449.7369999999998</c:v>
                      </c:pt>
                      <c:pt idx="201">
                        <c:v>450.57</c:v>
                      </c:pt>
                      <c:pt idx="202">
                        <c:v>451.4</c:v>
                      </c:pt>
                      <c:pt idx="203">
                        <c:v>452.22800000000001</c:v>
                      </c:pt>
                      <c:pt idx="204">
                        <c:v>453.06399999999991</c:v>
                      </c:pt>
                      <c:pt idx="205">
                        <c:v>453.89800000000002</c:v>
                      </c:pt>
                      <c:pt idx="206">
                        <c:v>454.72399999999982</c:v>
                      </c:pt>
                      <c:pt idx="207">
                        <c:v>455.55399999999992</c:v>
                      </c:pt>
                      <c:pt idx="208">
                        <c:v>456.38499999999999</c:v>
                      </c:pt>
                      <c:pt idx="209">
                        <c:v>457.21600000000001</c:v>
                      </c:pt>
                      <c:pt idx="210">
                        <c:v>458.05</c:v>
                      </c:pt>
                      <c:pt idx="211">
                        <c:v>458.88099999999991</c:v>
                      </c:pt>
                      <c:pt idx="212">
                        <c:v>459.71199999999982</c:v>
                      </c:pt>
                      <c:pt idx="213">
                        <c:v>460.548</c:v>
                      </c:pt>
                      <c:pt idx="214">
                        <c:v>461.38900000000001</c:v>
                      </c:pt>
                      <c:pt idx="215">
                        <c:v>462.22899999999998</c:v>
                      </c:pt>
                      <c:pt idx="216">
                        <c:v>463.07299999999992</c:v>
                      </c:pt>
                      <c:pt idx="217">
                        <c:v>463.91399999999982</c:v>
                      </c:pt>
                      <c:pt idx="218">
                        <c:v>464.74900000000002</c:v>
                      </c:pt>
                      <c:pt idx="219">
                        <c:v>465.584</c:v>
                      </c:pt>
                      <c:pt idx="220">
                        <c:v>466.41300000000001</c:v>
                      </c:pt>
                      <c:pt idx="221">
                        <c:v>467.23500000000001</c:v>
                      </c:pt>
                      <c:pt idx="222">
                        <c:v>468.06299999999999</c:v>
                      </c:pt>
                      <c:pt idx="223">
                        <c:v>468.88900000000001</c:v>
                      </c:pt>
                      <c:pt idx="224">
                        <c:v>469.71699999999981</c:v>
                      </c:pt>
                      <c:pt idx="225">
                        <c:v>470.54700000000008</c:v>
                      </c:pt>
                      <c:pt idx="226">
                        <c:v>471.37599999999992</c:v>
                      </c:pt>
                      <c:pt idx="227">
                        <c:v>472.2</c:v>
                      </c:pt>
                      <c:pt idx="228">
                        <c:v>473.02099999999979</c:v>
                      </c:pt>
                      <c:pt idx="229">
                        <c:v>473.84300000000002</c:v>
                      </c:pt>
                      <c:pt idx="230">
                        <c:v>474.67200000000008</c:v>
                      </c:pt>
                      <c:pt idx="231">
                        <c:v>475.505</c:v>
                      </c:pt>
                      <c:pt idx="232">
                        <c:v>476.33699999999982</c:v>
                      </c:pt>
                      <c:pt idx="233">
                        <c:v>477.166</c:v>
                      </c:pt>
                      <c:pt idx="234">
                        <c:v>477.99</c:v>
                      </c:pt>
                      <c:pt idx="235">
                        <c:v>478.81799999999993</c:v>
                      </c:pt>
                      <c:pt idx="236">
                        <c:v>479.64699999999999</c:v>
                      </c:pt>
                      <c:pt idx="237">
                        <c:v>480.47300000000001</c:v>
                      </c:pt>
                      <c:pt idx="238">
                        <c:v>481.29899999999981</c:v>
                      </c:pt>
                      <c:pt idx="239">
                        <c:v>482.12299999999999</c:v>
                      </c:pt>
                      <c:pt idx="240">
                        <c:v>482.94399999999979</c:v>
                      </c:pt>
                      <c:pt idx="241">
                        <c:v>483.767</c:v>
                      </c:pt>
                      <c:pt idx="242">
                        <c:v>484.59500000000003</c:v>
                      </c:pt>
                      <c:pt idx="243">
                        <c:v>485.43200000000002</c:v>
                      </c:pt>
                      <c:pt idx="244">
                        <c:v>486.26799999999997</c:v>
                      </c:pt>
                      <c:pt idx="245">
                        <c:v>487.10699999999991</c:v>
                      </c:pt>
                      <c:pt idx="246">
                        <c:v>487.94399999999979</c:v>
                      </c:pt>
                      <c:pt idx="247">
                        <c:v>488.774</c:v>
                      </c:pt>
                      <c:pt idx="248">
                        <c:v>489.60699999999991</c:v>
                      </c:pt>
                      <c:pt idx="249">
                        <c:v>490.43700000000001</c:v>
                      </c:pt>
                      <c:pt idx="250">
                        <c:v>491.26099999999991</c:v>
                      </c:pt>
                      <c:pt idx="251">
                        <c:v>492.08100000000002</c:v>
                      </c:pt>
                      <c:pt idx="252">
                        <c:v>492.90100000000001</c:v>
                      </c:pt>
                      <c:pt idx="253">
                        <c:v>493.72099999999978</c:v>
                      </c:pt>
                      <c:pt idx="254">
                        <c:v>494.541</c:v>
                      </c:pt>
                      <c:pt idx="255">
                        <c:v>495.36599999999999</c:v>
                      </c:pt>
                      <c:pt idx="256">
                        <c:v>496.19399999999979</c:v>
                      </c:pt>
                      <c:pt idx="257">
                        <c:v>497.02099999999979</c:v>
                      </c:pt>
                      <c:pt idx="258">
                        <c:v>497.84500000000008</c:v>
                      </c:pt>
                      <c:pt idx="259">
                        <c:v>498.67099999999999</c:v>
                      </c:pt>
                      <c:pt idx="260">
                        <c:v>499.49700000000001</c:v>
                      </c:pt>
                      <c:pt idx="261">
                        <c:v>500.32600000000002</c:v>
                      </c:pt>
                      <c:pt idx="262">
                        <c:v>501.15199999999999</c:v>
                      </c:pt>
                      <c:pt idx="263">
                        <c:v>501.97300000000001</c:v>
                      </c:pt>
                      <c:pt idx="264">
                        <c:v>502.79700000000003</c:v>
                      </c:pt>
                      <c:pt idx="265">
                        <c:v>503.62400000000002</c:v>
                      </c:pt>
                      <c:pt idx="266">
                        <c:v>504.45499999999998</c:v>
                      </c:pt>
                      <c:pt idx="267">
                        <c:v>505.28899999999982</c:v>
                      </c:pt>
                      <c:pt idx="268">
                        <c:v>506.12</c:v>
                      </c:pt>
                      <c:pt idx="269">
                        <c:v>506.95100000000002</c:v>
                      </c:pt>
                      <c:pt idx="270">
                        <c:v>507.78099999999978</c:v>
                      </c:pt>
                      <c:pt idx="271">
                        <c:v>508.61400000000009</c:v>
                      </c:pt>
                      <c:pt idx="272">
                        <c:v>509.44200000000001</c:v>
                      </c:pt>
                      <c:pt idx="273">
                        <c:v>510.27199999999982</c:v>
                      </c:pt>
                      <c:pt idx="274">
                        <c:v>511.101</c:v>
                      </c:pt>
                      <c:pt idx="275">
                        <c:v>511.92799999999983</c:v>
                      </c:pt>
                      <c:pt idx="276">
                        <c:v>512.75700000000006</c:v>
                      </c:pt>
                      <c:pt idx="277">
                        <c:v>513.57899999999995</c:v>
                      </c:pt>
                      <c:pt idx="278">
                        <c:v>514.40300000000002</c:v>
                      </c:pt>
                      <c:pt idx="279">
                        <c:v>515.23299999999972</c:v>
                      </c:pt>
                      <c:pt idx="280">
                        <c:v>516.06799999999976</c:v>
                      </c:pt>
                      <c:pt idx="281">
                        <c:v>516.90300000000002</c:v>
                      </c:pt>
                      <c:pt idx="282">
                        <c:v>517.73500000000001</c:v>
                      </c:pt>
                      <c:pt idx="283">
                        <c:v>518.5659999999998</c:v>
                      </c:pt>
                      <c:pt idx="284">
                        <c:v>519.39699999999971</c:v>
                      </c:pt>
                      <c:pt idx="285">
                        <c:v>520.22699999999998</c:v>
                      </c:pt>
                      <c:pt idx="286">
                        <c:v>521.05999999999972</c:v>
                      </c:pt>
                      <c:pt idx="287">
                        <c:v>521.89199999999983</c:v>
                      </c:pt>
                      <c:pt idx="288">
                        <c:v>522.721</c:v>
                      </c:pt>
                      <c:pt idx="289">
                        <c:v>523.55699999999979</c:v>
                      </c:pt>
                      <c:pt idx="290">
                        <c:v>524.39300000000003</c:v>
                      </c:pt>
                      <c:pt idx="291">
                        <c:v>525.22900000000004</c:v>
                      </c:pt>
                      <c:pt idx="292">
                        <c:v>526.06699999999978</c:v>
                      </c:pt>
                      <c:pt idx="293">
                        <c:v>526.91</c:v>
                      </c:pt>
                      <c:pt idx="294">
                        <c:v>527.75</c:v>
                      </c:pt>
                      <c:pt idx="295">
                        <c:v>528.58900000000006</c:v>
                      </c:pt>
                      <c:pt idx="296">
                        <c:v>529.42399999999998</c:v>
                      </c:pt>
                      <c:pt idx="297">
                        <c:v>530.25700000000006</c:v>
                      </c:pt>
                      <c:pt idx="298">
                        <c:v>531.08900000000006</c:v>
                      </c:pt>
                      <c:pt idx="299">
                        <c:v>531.9259999999997</c:v>
                      </c:pt>
                      <c:pt idx="300">
                        <c:v>532.76800000000003</c:v>
                      </c:pt>
                      <c:pt idx="301">
                        <c:v>533.601</c:v>
                      </c:pt>
                      <c:pt idx="302">
                        <c:v>534.42699999999979</c:v>
                      </c:pt>
                      <c:pt idx="303">
                        <c:v>535.25599999999997</c:v>
                      </c:pt>
                      <c:pt idx="304">
                        <c:v>536.09100000000001</c:v>
                      </c:pt>
                      <c:pt idx="305">
                        <c:v>536.93399999999997</c:v>
                      </c:pt>
                      <c:pt idx="306">
                        <c:v>537.77700000000004</c:v>
                      </c:pt>
                      <c:pt idx="307">
                        <c:v>538.61900000000003</c:v>
                      </c:pt>
                      <c:pt idx="308">
                        <c:v>539.46299999999974</c:v>
                      </c:pt>
                      <c:pt idx="309">
                        <c:v>540.29700000000003</c:v>
                      </c:pt>
                      <c:pt idx="310">
                        <c:v>541.12599999999998</c:v>
                      </c:pt>
                      <c:pt idx="311">
                        <c:v>541.95299999999975</c:v>
                      </c:pt>
                      <c:pt idx="312">
                        <c:v>542.78600000000006</c:v>
                      </c:pt>
                      <c:pt idx="313">
                        <c:v>543.61300000000006</c:v>
                      </c:pt>
                      <c:pt idx="314">
                        <c:v>544.43900000000008</c:v>
                      </c:pt>
                      <c:pt idx="315">
                        <c:v>545.26600000000008</c:v>
                      </c:pt>
                      <c:pt idx="316">
                        <c:v>546.09500000000003</c:v>
                      </c:pt>
                      <c:pt idx="317">
                        <c:v>546.92499999999973</c:v>
                      </c:pt>
                      <c:pt idx="318">
                        <c:v>547.75599999999997</c:v>
                      </c:pt>
                      <c:pt idx="319">
                        <c:v>548.58900000000006</c:v>
                      </c:pt>
                      <c:pt idx="320">
                        <c:v>549.42000000000007</c:v>
                      </c:pt>
                      <c:pt idx="321">
                        <c:v>550.24900000000002</c:v>
                      </c:pt>
                      <c:pt idx="322">
                        <c:v>551.07899999999995</c:v>
                      </c:pt>
                      <c:pt idx="323">
                        <c:v>551.91100000000006</c:v>
                      </c:pt>
                      <c:pt idx="324">
                        <c:v>552.74599999999998</c:v>
                      </c:pt>
                      <c:pt idx="325">
                        <c:v>553.58400000000006</c:v>
                      </c:pt>
                      <c:pt idx="326">
                        <c:v>554.42099999999982</c:v>
                      </c:pt>
                      <c:pt idx="327">
                        <c:v>555.25800000000004</c:v>
                      </c:pt>
                      <c:pt idx="328">
                        <c:v>556.09699999999998</c:v>
                      </c:pt>
                      <c:pt idx="329">
                        <c:v>556.93299999999977</c:v>
                      </c:pt>
                      <c:pt idx="330">
                        <c:v>557.76900000000001</c:v>
                      </c:pt>
                      <c:pt idx="331">
                        <c:v>558.61</c:v>
                      </c:pt>
                      <c:pt idx="332">
                        <c:v>559.45199999999977</c:v>
                      </c:pt>
                      <c:pt idx="333">
                        <c:v>560.29899999999998</c:v>
                      </c:pt>
                      <c:pt idx="334">
                        <c:v>561.14699999999971</c:v>
                      </c:pt>
                      <c:pt idx="335">
                        <c:v>561.99800000000005</c:v>
                      </c:pt>
                      <c:pt idx="336">
                        <c:v>562.85599999999977</c:v>
                      </c:pt>
                      <c:pt idx="337">
                        <c:v>563.71400000000006</c:v>
                      </c:pt>
                      <c:pt idx="338">
                        <c:v>564.56899999999996</c:v>
                      </c:pt>
                      <c:pt idx="339">
                        <c:v>565.4259999999997</c:v>
                      </c:pt>
                      <c:pt idx="340">
                        <c:v>566.28600000000006</c:v>
                      </c:pt>
                      <c:pt idx="341">
                        <c:v>567.14300000000003</c:v>
                      </c:pt>
                      <c:pt idx="342">
                        <c:v>568.00199999999973</c:v>
                      </c:pt>
                      <c:pt idx="343">
                        <c:v>568.86199999999985</c:v>
                      </c:pt>
                      <c:pt idx="344">
                        <c:v>569.72500000000002</c:v>
                      </c:pt>
                      <c:pt idx="345">
                        <c:v>570.59199999999998</c:v>
                      </c:pt>
                      <c:pt idx="346">
                        <c:v>571.46299999999974</c:v>
                      </c:pt>
                      <c:pt idx="347">
                        <c:v>572.33599999999979</c:v>
                      </c:pt>
                      <c:pt idx="348">
                        <c:v>573.21500000000003</c:v>
                      </c:pt>
                      <c:pt idx="349">
                        <c:v>574.09</c:v>
                      </c:pt>
                      <c:pt idx="350">
                        <c:v>574.96899999999982</c:v>
                      </c:pt>
                      <c:pt idx="351">
                        <c:v>575.84699999999975</c:v>
                      </c:pt>
                      <c:pt idx="352">
                        <c:v>576.72299999999996</c:v>
                      </c:pt>
                      <c:pt idx="353">
                        <c:v>577.59100000000001</c:v>
                      </c:pt>
                      <c:pt idx="354">
                        <c:v>578.45800000000008</c:v>
                      </c:pt>
                      <c:pt idx="355">
                        <c:v>579.33099999999979</c:v>
                      </c:pt>
                      <c:pt idx="356">
                        <c:v>580.20800000000008</c:v>
                      </c:pt>
                      <c:pt idx="357">
                        <c:v>581.08400000000006</c:v>
                      </c:pt>
                      <c:pt idx="358">
                        <c:v>581.96099999999979</c:v>
                      </c:pt>
                      <c:pt idx="359">
                        <c:v>582.83699999999976</c:v>
                      </c:pt>
                      <c:pt idx="360">
                        <c:v>583.71600000000001</c:v>
                      </c:pt>
                      <c:pt idx="361">
                        <c:v>584.60300000000007</c:v>
                      </c:pt>
                      <c:pt idx="362">
                        <c:v>585.48700000000008</c:v>
                      </c:pt>
                      <c:pt idx="363">
                        <c:v>586.36499999999978</c:v>
                      </c:pt>
                      <c:pt idx="364">
                        <c:v>587.24299999999971</c:v>
                      </c:pt>
                      <c:pt idx="365">
                        <c:v>588.12</c:v>
                      </c:pt>
                      <c:pt idx="366">
                        <c:v>588.99900000000002</c:v>
                      </c:pt>
                      <c:pt idx="367">
                        <c:v>589.87699999999973</c:v>
                      </c:pt>
                      <c:pt idx="368">
                        <c:v>590.75400000000002</c:v>
                      </c:pt>
                      <c:pt idx="369">
                        <c:v>591.62699999999973</c:v>
                      </c:pt>
                      <c:pt idx="370">
                        <c:v>592.50099999999998</c:v>
                      </c:pt>
                      <c:pt idx="371">
                        <c:v>593.37200000000007</c:v>
                      </c:pt>
                      <c:pt idx="372">
                        <c:v>594.25</c:v>
                      </c:pt>
                      <c:pt idx="373">
                        <c:v>595.1279999999997</c:v>
                      </c:pt>
                      <c:pt idx="374">
                        <c:v>596.00400000000002</c:v>
                      </c:pt>
                      <c:pt idx="375">
                        <c:v>596.88</c:v>
                      </c:pt>
                      <c:pt idx="376">
                        <c:v>597.7529999999997</c:v>
                      </c:pt>
                      <c:pt idx="377">
                        <c:v>598.6279999999997</c:v>
                      </c:pt>
                      <c:pt idx="378">
                        <c:v>599.505</c:v>
                      </c:pt>
                      <c:pt idx="379">
                        <c:v>600.38200000000006</c:v>
                      </c:pt>
                      <c:pt idx="380">
                        <c:v>601.26499999999999</c:v>
                      </c:pt>
                      <c:pt idx="381">
                        <c:v>602.14699999999971</c:v>
                      </c:pt>
                      <c:pt idx="382">
                        <c:v>603.029</c:v>
                      </c:pt>
                      <c:pt idx="383">
                        <c:v>603.91300000000001</c:v>
                      </c:pt>
                      <c:pt idx="384">
                        <c:v>604.80199999999979</c:v>
                      </c:pt>
                      <c:pt idx="385">
                        <c:v>605.68900000000008</c:v>
                      </c:pt>
                      <c:pt idx="386">
                        <c:v>606.58000000000004</c:v>
                      </c:pt>
                      <c:pt idx="387">
                        <c:v>607.471</c:v>
                      </c:pt>
                      <c:pt idx="388">
                        <c:v>608.36199999999985</c:v>
                      </c:pt>
                      <c:pt idx="389">
                        <c:v>609.25199999999973</c:v>
                      </c:pt>
                      <c:pt idx="390">
                        <c:v>610.14100000000008</c:v>
                      </c:pt>
                      <c:pt idx="391">
                        <c:v>611.02800000000002</c:v>
                      </c:pt>
                      <c:pt idx="392">
                        <c:v>611.91599999999971</c:v>
                      </c:pt>
                      <c:pt idx="393">
                        <c:v>612.803</c:v>
                      </c:pt>
                      <c:pt idx="394">
                        <c:v>613.69000000000005</c:v>
                      </c:pt>
                      <c:pt idx="395">
                        <c:v>614.58199999999999</c:v>
                      </c:pt>
                      <c:pt idx="396">
                        <c:v>615.476</c:v>
                      </c:pt>
                      <c:pt idx="397">
                        <c:v>616.37699999999973</c:v>
                      </c:pt>
                      <c:pt idx="398">
                        <c:v>617.279</c:v>
                      </c:pt>
                      <c:pt idx="399">
                        <c:v>618.17600000000004</c:v>
                      </c:pt>
                      <c:pt idx="400">
                        <c:v>619.06699999999978</c:v>
                      </c:pt>
                      <c:pt idx="401">
                        <c:v>619.95999999999981</c:v>
                      </c:pt>
                      <c:pt idx="402">
                        <c:v>620.85199999999975</c:v>
                      </c:pt>
                      <c:pt idx="403">
                        <c:v>621.74700000000007</c:v>
                      </c:pt>
                      <c:pt idx="404">
                        <c:v>622.64599999999996</c:v>
                      </c:pt>
                      <c:pt idx="405">
                        <c:v>623.54300000000001</c:v>
                      </c:pt>
                      <c:pt idx="406">
                        <c:v>624.44799999999975</c:v>
                      </c:pt>
                      <c:pt idx="407">
                        <c:v>625.35399999999981</c:v>
                      </c:pt>
                      <c:pt idx="408">
                        <c:v>626.25599999999997</c:v>
                      </c:pt>
                      <c:pt idx="409">
                        <c:v>627.154</c:v>
                      </c:pt>
                      <c:pt idx="410">
                        <c:v>628.05199999999979</c:v>
                      </c:pt>
                      <c:pt idx="411">
                        <c:v>628.9459999999998</c:v>
                      </c:pt>
                      <c:pt idx="412">
                        <c:v>629.84399999999982</c:v>
                      </c:pt>
                      <c:pt idx="413">
                        <c:v>630.73900000000003</c:v>
                      </c:pt>
                      <c:pt idx="414">
                        <c:v>631.63300000000004</c:v>
                      </c:pt>
                      <c:pt idx="415">
                        <c:v>632.51800000000003</c:v>
                      </c:pt>
                      <c:pt idx="416">
                        <c:v>633.40599999999972</c:v>
                      </c:pt>
                      <c:pt idx="417">
                        <c:v>634.29100000000005</c:v>
                      </c:pt>
                      <c:pt idx="418">
                        <c:v>635.17700000000002</c:v>
                      </c:pt>
                      <c:pt idx="419">
                        <c:v>636.06199999999978</c:v>
                      </c:pt>
                      <c:pt idx="420">
                        <c:v>636.94699999999978</c:v>
                      </c:pt>
                      <c:pt idx="421">
                        <c:v>637.83400000000006</c:v>
                      </c:pt>
                      <c:pt idx="422">
                        <c:v>638.721</c:v>
                      </c:pt>
                      <c:pt idx="423">
                        <c:v>639.6</c:v>
                      </c:pt>
                      <c:pt idx="424">
                        <c:v>640.48</c:v>
                      </c:pt>
                      <c:pt idx="425">
                        <c:v>641.35999999999979</c:v>
                      </c:pt>
                      <c:pt idx="426">
                        <c:v>642.24099999999999</c:v>
                      </c:pt>
                      <c:pt idx="427">
                        <c:v>643.12400000000002</c:v>
                      </c:pt>
                      <c:pt idx="428">
                        <c:v>644.00700000000006</c:v>
                      </c:pt>
                      <c:pt idx="429">
                        <c:v>644.88799999999969</c:v>
                      </c:pt>
                      <c:pt idx="430">
                        <c:v>645.77300000000002</c:v>
                      </c:pt>
                      <c:pt idx="431">
                        <c:v>646.65</c:v>
                      </c:pt>
                      <c:pt idx="432">
                        <c:v>647.52600000000007</c:v>
                      </c:pt>
                      <c:pt idx="433">
                        <c:v>648.404</c:v>
                      </c:pt>
                      <c:pt idx="434">
                        <c:v>649.28500000000008</c:v>
                      </c:pt>
                      <c:pt idx="435">
                        <c:v>650.16499999999996</c:v>
                      </c:pt>
                      <c:pt idx="436">
                        <c:v>651.04599999999982</c:v>
                      </c:pt>
                      <c:pt idx="437">
                        <c:v>651.93000000000006</c:v>
                      </c:pt>
                      <c:pt idx="438">
                        <c:v>652.81299999999976</c:v>
                      </c:pt>
                      <c:pt idx="439">
                        <c:v>653.69200000000001</c:v>
                      </c:pt>
                      <c:pt idx="440">
                        <c:v>654.56899999999996</c:v>
                      </c:pt>
                      <c:pt idx="441">
                        <c:v>655.44699999999978</c:v>
                      </c:pt>
                      <c:pt idx="442">
                        <c:v>656.32799999999975</c:v>
                      </c:pt>
                      <c:pt idx="443">
                        <c:v>657.20699999999999</c:v>
                      </c:pt>
                      <c:pt idx="444">
                        <c:v>658.08900000000006</c:v>
                      </c:pt>
                      <c:pt idx="445">
                        <c:v>658.97299999999996</c:v>
                      </c:pt>
                      <c:pt idx="446">
                        <c:v>659.85399999999981</c:v>
                      </c:pt>
                      <c:pt idx="447">
                        <c:v>660.73099999999999</c:v>
                      </c:pt>
                      <c:pt idx="448">
                        <c:v>661.61300000000006</c:v>
                      </c:pt>
                      <c:pt idx="449">
                        <c:v>662.49700000000007</c:v>
                      </c:pt>
                      <c:pt idx="450">
                        <c:v>663.38</c:v>
                      </c:pt>
                      <c:pt idx="451">
                        <c:v>664.26199999999972</c:v>
                      </c:pt>
                      <c:pt idx="452">
                        <c:v>665.14599999999996</c:v>
                      </c:pt>
                      <c:pt idx="453">
                        <c:v>666.02800000000002</c:v>
                      </c:pt>
                      <c:pt idx="454">
                        <c:v>666.9069999999997</c:v>
                      </c:pt>
                      <c:pt idx="455">
                        <c:v>667.78800000000001</c:v>
                      </c:pt>
                      <c:pt idx="456">
                        <c:v>668.67000000000007</c:v>
                      </c:pt>
                      <c:pt idx="457">
                        <c:v>669.55199999999979</c:v>
                      </c:pt>
                      <c:pt idx="458">
                        <c:v>670.43199999999979</c:v>
                      </c:pt>
                      <c:pt idx="459">
                        <c:v>671.31400000000008</c:v>
                      </c:pt>
                      <c:pt idx="460">
                        <c:v>672.19799999999998</c:v>
                      </c:pt>
                      <c:pt idx="461">
                        <c:v>673.07600000000002</c:v>
                      </c:pt>
                      <c:pt idx="462">
                        <c:v>673.95299999999975</c:v>
                      </c:pt>
                      <c:pt idx="463">
                        <c:v>674.82699999999977</c:v>
                      </c:pt>
                      <c:pt idx="464">
                        <c:v>675.69900000000007</c:v>
                      </c:pt>
                      <c:pt idx="465">
                        <c:v>676.56699999999978</c:v>
                      </c:pt>
                      <c:pt idx="466">
                        <c:v>677.43599999999969</c:v>
                      </c:pt>
                      <c:pt idx="467">
                        <c:v>678.30899999999997</c:v>
                      </c:pt>
                      <c:pt idx="468">
                        <c:v>679.18200000000002</c:v>
                      </c:pt>
                      <c:pt idx="469">
                        <c:v>680.05799999999977</c:v>
                      </c:pt>
                      <c:pt idx="470">
                        <c:v>680.93499999999972</c:v>
                      </c:pt>
                      <c:pt idx="471">
                        <c:v>681.81099999999969</c:v>
                      </c:pt>
                      <c:pt idx="472">
                        <c:v>682.68499999999995</c:v>
                      </c:pt>
                      <c:pt idx="473">
                        <c:v>683.55999999999983</c:v>
                      </c:pt>
                      <c:pt idx="474">
                        <c:v>684.43499999999972</c:v>
                      </c:pt>
                      <c:pt idx="475">
                        <c:v>685.30899999999997</c:v>
                      </c:pt>
                      <c:pt idx="476">
                        <c:v>686.18200000000002</c:v>
                      </c:pt>
                      <c:pt idx="477">
                        <c:v>687.05399999999997</c:v>
                      </c:pt>
                      <c:pt idx="478">
                        <c:v>687.928</c:v>
                      </c:pt>
                      <c:pt idx="479">
                        <c:v>688.8</c:v>
                      </c:pt>
                      <c:pt idx="480">
                        <c:v>689.67899999999997</c:v>
                      </c:pt>
                      <c:pt idx="481">
                        <c:v>690.55699999999979</c:v>
                      </c:pt>
                      <c:pt idx="482">
                        <c:v>691.43199999999979</c:v>
                      </c:pt>
                      <c:pt idx="483">
                        <c:v>692.30599999999981</c:v>
                      </c:pt>
                      <c:pt idx="484">
                        <c:v>693.17700000000002</c:v>
                      </c:pt>
                      <c:pt idx="485">
                        <c:v>694.053</c:v>
                      </c:pt>
                      <c:pt idx="486">
                        <c:v>694.92699999999979</c:v>
                      </c:pt>
                      <c:pt idx="487">
                        <c:v>695.80199999999979</c:v>
                      </c:pt>
                      <c:pt idx="488">
                        <c:v>696.67899999999997</c:v>
                      </c:pt>
                      <c:pt idx="489">
                        <c:v>697.55799999999977</c:v>
                      </c:pt>
                      <c:pt idx="490">
                        <c:v>698.43399999999997</c:v>
                      </c:pt>
                      <c:pt idx="491">
                        <c:v>699.30799999999977</c:v>
                      </c:pt>
                      <c:pt idx="492">
                        <c:v>700.17899999999997</c:v>
                      </c:pt>
                      <c:pt idx="493">
                        <c:v>701.04899999999998</c:v>
                      </c:pt>
                      <c:pt idx="494">
                        <c:v>701.91899999999998</c:v>
                      </c:pt>
                      <c:pt idx="495">
                        <c:v>702.79300000000001</c:v>
                      </c:pt>
                      <c:pt idx="496">
                        <c:v>703.66100000000006</c:v>
                      </c:pt>
                      <c:pt idx="497">
                        <c:v>704.53500000000008</c:v>
                      </c:pt>
                      <c:pt idx="498">
                        <c:v>705.41000000000008</c:v>
                      </c:pt>
                      <c:pt idx="499">
                        <c:v>706.29</c:v>
                      </c:pt>
                      <c:pt idx="500">
                        <c:v>707.16599999999971</c:v>
                      </c:pt>
                      <c:pt idx="501">
                        <c:v>708.04099999999971</c:v>
                      </c:pt>
                      <c:pt idx="502">
                        <c:v>708.92099999999982</c:v>
                      </c:pt>
                      <c:pt idx="503">
                        <c:v>709.79700000000003</c:v>
                      </c:pt>
                      <c:pt idx="504">
                        <c:v>710.67200000000003</c:v>
                      </c:pt>
                      <c:pt idx="505">
                        <c:v>711.54599999999982</c:v>
                      </c:pt>
                      <c:pt idx="506">
                        <c:v>712.4259999999997</c:v>
                      </c:pt>
                      <c:pt idx="507">
                        <c:v>713.30799999999977</c:v>
                      </c:pt>
                      <c:pt idx="508">
                        <c:v>714.19299999999998</c:v>
                      </c:pt>
                      <c:pt idx="509">
                        <c:v>715.07100000000003</c:v>
                      </c:pt>
                      <c:pt idx="510">
                        <c:v>715.94499999999971</c:v>
                      </c:pt>
                      <c:pt idx="511">
                        <c:v>716.8209999999998</c:v>
                      </c:pt>
                      <c:pt idx="512">
                        <c:v>717.70299999999997</c:v>
                      </c:pt>
                      <c:pt idx="513">
                        <c:v>718.58699999999999</c:v>
                      </c:pt>
                      <c:pt idx="514">
                        <c:v>719.46800000000007</c:v>
                      </c:pt>
                      <c:pt idx="515">
                        <c:v>720.34899999999971</c:v>
                      </c:pt>
                      <c:pt idx="516">
                        <c:v>721.23</c:v>
                      </c:pt>
                      <c:pt idx="517">
                        <c:v>722.11400000000003</c:v>
                      </c:pt>
                      <c:pt idx="518">
                        <c:v>722.99599999999998</c:v>
                      </c:pt>
                      <c:pt idx="519">
                        <c:v>723.87900000000002</c:v>
                      </c:pt>
                      <c:pt idx="520">
                        <c:v>724.76800000000003</c:v>
                      </c:pt>
                      <c:pt idx="521">
                        <c:v>725.65499999999997</c:v>
                      </c:pt>
                      <c:pt idx="522">
                        <c:v>726.53899999999999</c:v>
                      </c:pt>
                      <c:pt idx="523">
                        <c:v>727.42000000000007</c:v>
                      </c:pt>
                      <c:pt idx="524">
                        <c:v>728.30199999999979</c:v>
                      </c:pt>
                      <c:pt idx="525">
                        <c:v>729.18700000000001</c:v>
                      </c:pt>
                      <c:pt idx="526">
                        <c:v>730.07799999999997</c:v>
                      </c:pt>
                      <c:pt idx="527">
                        <c:v>730.971</c:v>
                      </c:pt>
                      <c:pt idx="528">
                        <c:v>731.8689999999998</c:v>
                      </c:pt>
                      <c:pt idx="529">
                        <c:v>732.76600000000008</c:v>
                      </c:pt>
                      <c:pt idx="530">
                        <c:v>733.66300000000001</c:v>
                      </c:pt>
                      <c:pt idx="531">
                        <c:v>734.55899999999997</c:v>
                      </c:pt>
                      <c:pt idx="532">
                        <c:v>735.44900000000007</c:v>
                      </c:pt>
                      <c:pt idx="533">
                        <c:v>736.33799999999974</c:v>
                      </c:pt>
                      <c:pt idx="534">
                        <c:v>737.23500000000001</c:v>
                      </c:pt>
                      <c:pt idx="535">
                        <c:v>738.13300000000004</c:v>
                      </c:pt>
                      <c:pt idx="536">
                        <c:v>739.02699999999982</c:v>
                      </c:pt>
                      <c:pt idx="537">
                        <c:v>739.91499999999996</c:v>
                      </c:pt>
                      <c:pt idx="538">
                        <c:v>740.79899999999998</c:v>
                      </c:pt>
                      <c:pt idx="539">
                        <c:v>741.68000000000006</c:v>
                      </c:pt>
                      <c:pt idx="540">
                        <c:v>742.55899999999997</c:v>
                      </c:pt>
                      <c:pt idx="541">
                        <c:v>743.4409999999998</c:v>
                      </c:pt>
                      <c:pt idx="542">
                        <c:v>744.32199999999978</c:v>
                      </c:pt>
                      <c:pt idx="543">
                        <c:v>745.20699999999999</c:v>
                      </c:pt>
                      <c:pt idx="544">
                        <c:v>746.09799999999996</c:v>
                      </c:pt>
                      <c:pt idx="545">
                        <c:v>746.99</c:v>
                      </c:pt>
                      <c:pt idx="546">
                        <c:v>747.88799999999969</c:v>
                      </c:pt>
                      <c:pt idx="547">
                        <c:v>748.78200000000004</c:v>
                      </c:pt>
                      <c:pt idx="548">
                        <c:v>749.67499999999995</c:v>
                      </c:pt>
                      <c:pt idx="549">
                        <c:v>750.56400000000008</c:v>
                      </c:pt>
                      <c:pt idx="550">
                        <c:v>751.45599999999979</c:v>
                      </c:pt>
                      <c:pt idx="551">
                        <c:v>752.35099999999977</c:v>
                      </c:pt>
                      <c:pt idx="552">
                        <c:v>753.245</c:v>
                      </c:pt>
                      <c:pt idx="553">
                        <c:v>754.14</c:v>
                      </c:pt>
                      <c:pt idx="554">
                        <c:v>755.04099999999971</c:v>
                      </c:pt>
                      <c:pt idx="555">
                        <c:v>755.9459999999998</c:v>
                      </c:pt>
                      <c:pt idx="556">
                        <c:v>756.84699999999975</c:v>
                      </c:pt>
                      <c:pt idx="557">
                        <c:v>757.74800000000005</c:v>
                      </c:pt>
                      <c:pt idx="558">
                        <c:v>758.65499999999997</c:v>
                      </c:pt>
                      <c:pt idx="559">
                        <c:v>759.56199999999978</c:v>
                      </c:pt>
                      <c:pt idx="560">
                        <c:v>760.46699999999976</c:v>
                      </c:pt>
                      <c:pt idx="561">
                        <c:v>761.375</c:v>
                      </c:pt>
                      <c:pt idx="562">
                        <c:v>762.28399999999999</c:v>
                      </c:pt>
                      <c:pt idx="563">
                        <c:v>763.19</c:v>
                      </c:pt>
                      <c:pt idx="564">
                        <c:v>764.09400000000005</c:v>
                      </c:pt>
                      <c:pt idx="565">
                        <c:v>764.99700000000007</c:v>
                      </c:pt>
                      <c:pt idx="566">
                        <c:v>765.899</c:v>
                      </c:pt>
                      <c:pt idx="567">
                        <c:v>766.798</c:v>
                      </c:pt>
                      <c:pt idx="568">
                        <c:v>767.702</c:v>
                      </c:pt>
                      <c:pt idx="569">
                        <c:v>768.60699999999997</c:v>
                      </c:pt>
                      <c:pt idx="570">
                        <c:v>769.51499999999999</c:v>
                      </c:pt>
                      <c:pt idx="571">
                        <c:v>770.43000000000006</c:v>
                      </c:pt>
                      <c:pt idx="572">
                        <c:v>771.35499999999979</c:v>
                      </c:pt>
                      <c:pt idx="573">
                        <c:v>772.27499999999998</c:v>
                      </c:pt>
                      <c:pt idx="574">
                        <c:v>773.19200000000001</c:v>
                      </c:pt>
                      <c:pt idx="575">
                        <c:v>774.10400000000004</c:v>
                      </c:pt>
                      <c:pt idx="576">
                        <c:v>775.01800000000003</c:v>
                      </c:pt>
                      <c:pt idx="577">
                        <c:v>775.92099999999982</c:v>
                      </c:pt>
                      <c:pt idx="578">
                        <c:v>776.82199999999978</c:v>
                      </c:pt>
                      <c:pt idx="579">
                        <c:v>777.72699999999998</c:v>
                      </c:pt>
                      <c:pt idx="580">
                        <c:v>778.63400000000001</c:v>
                      </c:pt>
                      <c:pt idx="581">
                        <c:v>779.54</c:v>
                      </c:pt>
                      <c:pt idx="582">
                        <c:v>780.44499999999971</c:v>
                      </c:pt>
                      <c:pt idx="583">
                        <c:v>781.35300000000007</c:v>
                      </c:pt>
                      <c:pt idx="584">
                        <c:v>782.27</c:v>
                      </c:pt>
                      <c:pt idx="585">
                        <c:v>783.19</c:v>
                      </c:pt>
                      <c:pt idx="586">
                        <c:v>784.10300000000007</c:v>
                      </c:pt>
                      <c:pt idx="587">
                        <c:v>785.00699999999972</c:v>
                      </c:pt>
                      <c:pt idx="588">
                        <c:v>785.90699999999981</c:v>
                      </c:pt>
                      <c:pt idx="589">
                        <c:v>786.80499999999972</c:v>
                      </c:pt>
                      <c:pt idx="590">
                        <c:v>787.70799999999997</c:v>
                      </c:pt>
                      <c:pt idx="591">
                        <c:v>788.62</c:v>
                      </c:pt>
                      <c:pt idx="592">
                        <c:v>789.53099999999972</c:v>
                      </c:pt>
                      <c:pt idx="593">
                        <c:v>790.43999999999983</c:v>
                      </c:pt>
                      <c:pt idx="594">
                        <c:v>791.3499999999998</c:v>
                      </c:pt>
                      <c:pt idx="595">
                        <c:v>792.25800000000004</c:v>
                      </c:pt>
                      <c:pt idx="596">
                        <c:v>793.16599999999983</c:v>
                      </c:pt>
                      <c:pt idx="597">
                        <c:v>794.07600000000002</c:v>
                      </c:pt>
                      <c:pt idx="598">
                        <c:v>794.98599999999999</c:v>
                      </c:pt>
                      <c:pt idx="599">
                        <c:v>795.89800000000002</c:v>
                      </c:pt>
                      <c:pt idx="600">
                        <c:v>796.81399999999996</c:v>
                      </c:pt>
                      <c:pt idx="601">
                        <c:v>797.72500000000002</c:v>
                      </c:pt>
                      <c:pt idx="602">
                        <c:v>798.64199999999983</c:v>
                      </c:pt>
                      <c:pt idx="603">
                        <c:v>799.553</c:v>
                      </c:pt>
                      <c:pt idx="604">
                        <c:v>800.45899999999972</c:v>
                      </c:pt>
                      <c:pt idx="605">
                        <c:v>801.36199999999974</c:v>
                      </c:pt>
                      <c:pt idx="606">
                        <c:v>802.27</c:v>
                      </c:pt>
                      <c:pt idx="607">
                        <c:v>803.18200000000002</c:v>
                      </c:pt>
                      <c:pt idx="608">
                        <c:v>804.10400000000004</c:v>
                      </c:pt>
                      <c:pt idx="609">
                        <c:v>805.04399999999998</c:v>
                      </c:pt>
                      <c:pt idx="610">
                        <c:v>805.98299999999972</c:v>
                      </c:pt>
                      <c:pt idx="611">
                        <c:v>806.91899999999998</c:v>
                      </c:pt>
                      <c:pt idx="612">
                        <c:v>807.85699999999974</c:v>
                      </c:pt>
                      <c:pt idx="613">
                        <c:v>808.78899999999999</c:v>
                      </c:pt>
                      <c:pt idx="614">
                        <c:v>809.71199999999999</c:v>
                      </c:pt>
                      <c:pt idx="615">
                        <c:v>810.63199999999972</c:v>
                      </c:pt>
                      <c:pt idx="616">
                        <c:v>811.55099999999982</c:v>
                      </c:pt>
                      <c:pt idx="617">
                        <c:v>812.46899999999982</c:v>
                      </c:pt>
                      <c:pt idx="618">
                        <c:v>813.38599999999997</c:v>
                      </c:pt>
                      <c:pt idx="619">
                        <c:v>814.30399999999997</c:v>
                      </c:pt>
                      <c:pt idx="620">
                        <c:v>815.23099999999999</c:v>
                      </c:pt>
                      <c:pt idx="621">
                        <c:v>816.16199999999981</c:v>
                      </c:pt>
                      <c:pt idx="622">
                        <c:v>817.09799999999996</c:v>
                      </c:pt>
                      <c:pt idx="623">
                        <c:v>818.03300000000002</c:v>
                      </c:pt>
                      <c:pt idx="624">
                        <c:v>818.96899999999982</c:v>
                      </c:pt>
                      <c:pt idx="625">
                        <c:v>819.90499999999997</c:v>
                      </c:pt>
                      <c:pt idx="626">
                        <c:v>820.84199999999976</c:v>
                      </c:pt>
                      <c:pt idx="627">
                        <c:v>821.78200000000004</c:v>
                      </c:pt>
                      <c:pt idx="628">
                        <c:v>822.72400000000005</c:v>
                      </c:pt>
                      <c:pt idx="629">
                        <c:v>823.66599999999983</c:v>
                      </c:pt>
                      <c:pt idx="630">
                        <c:v>824.60599999999999</c:v>
                      </c:pt>
                      <c:pt idx="631">
                        <c:v>825.54599999999982</c:v>
                      </c:pt>
                      <c:pt idx="632">
                        <c:v>826.49</c:v>
                      </c:pt>
                      <c:pt idx="633">
                        <c:v>827.43599999999981</c:v>
                      </c:pt>
                      <c:pt idx="634">
                        <c:v>828.38400000000001</c:v>
                      </c:pt>
                      <c:pt idx="635">
                        <c:v>829.33599999999979</c:v>
                      </c:pt>
                      <c:pt idx="636">
                        <c:v>830.28800000000001</c:v>
                      </c:pt>
                      <c:pt idx="637">
                        <c:v>831.23599999999999</c:v>
                      </c:pt>
                      <c:pt idx="638">
                        <c:v>832.18600000000004</c:v>
                      </c:pt>
                      <c:pt idx="639">
                        <c:v>833.13800000000003</c:v>
                      </c:pt>
                      <c:pt idx="640">
                        <c:v>834.09299999999996</c:v>
                      </c:pt>
                      <c:pt idx="641">
                        <c:v>835.04599999999982</c:v>
                      </c:pt>
                      <c:pt idx="642">
                        <c:v>835.99699999999996</c:v>
                      </c:pt>
                      <c:pt idx="643">
                        <c:v>836.95099999999979</c:v>
                      </c:pt>
                      <c:pt idx="644">
                        <c:v>837.90699999999981</c:v>
                      </c:pt>
                      <c:pt idx="645">
                        <c:v>838.86199999999974</c:v>
                      </c:pt>
                      <c:pt idx="646">
                        <c:v>839.81699999999978</c:v>
                      </c:pt>
                      <c:pt idx="647">
                        <c:v>840.774</c:v>
                      </c:pt>
                      <c:pt idx="648">
                        <c:v>841.73</c:v>
                      </c:pt>
                      <c:pt idx="649">
                        <c:v>842.68899999999996</c:v>
                      </c:pt>
                      <c:pt idx="650">
                        <c:v>843.64800000000002</c:v>
                      </c:pt>
                      <c:pt idx="651">
                        <c:v>844.60900000000004</c:v>
                      </c:pt>
                      <c:pt idx="652">
                        <c:v>845.57299999999998</c:v>
                      </c:pt>
                      <c:pt idx="653">
                        <c:v>846.54</c:v>
                      </c:pt>
                      <c:pt idx="654">
                        <c:v>847.51199999999972</c:v>
                      </c:pt>
                      <c:pt idx="655">
                        <c:v>848.48199999999997</c:v>
                      </c:pt>
                      <c:pt idx="656">
                        <c:v>849.44999999999982</c:v>
                      </c:pt>
                      <c:pt idx="657">
                        <c:v>850.42</c:v>
                      </c:pt>
                      <c:pt idx="658">
                        <c:v>851.39099999999996</c:v>
                      </c:pt>
                      <c:pt idx="659">
                        <c:v>852.36300000000006</c:v>
                      </c:pt>
                      <c:pt idx="660">
                        <c:v>853.33199999999977</c:v>
                      </c:pt>
                      <c:pt idx="661">
                        <c:v>854.303</c:v>
                      </c:pt>
                      <c:pt idx="662">
                        <c:v>855.26499999999999</c:v>
                      </c:pt>
                      <c:pt idx="663">
                        <c:v>856.21900000000005</c:v>
                      </c:pt>
                      <c:pt idx="664">
                        <c:v>857.178</c:v>
                      </c:pt>
                      <c:pt idx="665">
                        <c:v>858.14300000000003</c:v>
                      </c:pt>
                      <c:pt idx="666">
                        <c:v>859.11099999999999</c:v>
                      </c:pt>
                      <c:pt idx="667">
                        <c:v>860.07799999999997</c:v>
                      </c:pt>
                      <c:pt idx="668">
                        <c:v>861.0469999999998</c:v>
                      </c:pt>
                      <c:pt idx="669">
                        <c:v>862.02</c:v>
                      </c:pt>
                      <c:pt idx="670">
                        <c:v>862.99099999999999</c:v>
                      </c:pt>
                      <c:pt idx="671">
                        <c:v>863.95999999999981</c:v>
                      </c:pt>
                      <c:pt idx="672">
                        <c:v>864.928</c:v>
                      </c:pt>
                      <c:pt idx="673">
                        <c:v>865.89699999999982</c:v>
                      </c:pt>
                      <c:pt idx="674">
                        <c:v>866.8689999999998</c:v>
                      </c:pt>
                      <c:pt idx="675">
                        <c:v>867.8449999999998</c:v>
                      </c:pt>
                      <c:pt idx="676">
                        <c:v>868.81299999999976</c:v>
                      </c:pt>
                      <c:pt idx="677">
                        <c:v>869.78300000000002</c:v>
                      </c:pt>
                      <c:pt idx="678">
                        <c:v>870.755</c:v>
                      </c:pt>
                      <c:pt idx="679">
                        <c:v>871.72799999999972</c:v>
                      </c:pt>
                      <c:pt idx="680">
                        <c:v>872.7</c:v>
                      </c:pt>
                      <c:pt idx="681">
                        <c:v>873.67499999999995</c:v>
                      </c:pt>
                      <c:pt idx="682">
                        <c:v>874.65099999999973</c:v>
                      </c:pt>
                      <c:pt idx="683">
                        <c:v>875.63099999999997</c:v>
                      </c:pt>
                      <c:pt idx="684">
                        <c:v>876.61300000000006</c:v>
                      </c:pt>
                      <c:pt idx="685">
                        <c:v>877.59699999999998</c:v>
                      </c:pt>
                      <c:pt idx="686">
                        <c:v>878.58299999999997</c:v>
                      </c:pt>
                      <c:pt idx="687">
                        <c:v>879.56099999999981</c:v>
                      </c:pt>
                      <c:pt idx="688">
                        <c:v>880.53599999999972</c:v>
                      </c:pt>
                      <c:pt idx="689">
                        <c:v>881.51099999999997</c:v>
                      </c:pt>
                      <c:pt idx="690">
                        <c:v>882.49099999999999</c:v>
                      </c:pt>
                      <c:pt idx="691">
                        <c:v>883.47299999999996</c:v>
                      </c:pt>
                      <c:pt idx="692">
                        <c:v>884.45599999999979</c:v>
                      </c:pt>
                      <c:pt idx="693">
                        <c:v>885.43999999999983</c:v>
                      </c:pt>
                      <c:pt idx="694">
                        <c:v>886.423</c:v>
                      </c:pt>
                      <c:pt idx="695">
                        <c:v>887.41199999999981</c:v>
                      </c:pt>
                      <c:pt idx="696">
                        <c:v>888.399</c:v>
                      </c:pt>
                      <c:pt idx="697">
                        <c:v>889.38499999999999</c:v>
                      </c:pt>
                      <c:pt idx="698">
                        <c:v>890.36599999999976</c:v>
                      </c:pt>
                      <c:pt idx="699">
                        <c:v>891.3499999999998</c:v>
                      </c:pt>
                      <c:pt idx="700">
                        <c:v>892.32899999999972</c:v>
                      </c:pt>
                      <c:pt idx="701">
                        <c:v>893.303</c:v>
                      </c:pt>
                      <c:pt idx="702">
                        <c:v>894.27200000000005</c:v>
                      </c:pt>
                      <c:pt idx="703">
                        <c:v>895.23699999999997</c:v>
                      </c:pt>
                      <c:pt idx="704">
                        <c:v>896.20699999999999</c:v>
                      </c:pt>
                      <c:pt idx="705">
                        <c:v>897.18</c:v>
                      </c:pt>
                      <c:pt idx="706">
                        <c:v>898.15099999999973</c:v>
                      </c:pt>
                      <c:pt idx="707">
                        <c:v>899.12199999999996</c:v>
                      </c:pt>
                      <c:pt idx="708">
                        <c:v>900.09400000000005</c:v>
                      </c:pt>
                      <c:pt idx="709">
                        <c:v>901.06799999999976</c:v>
                      </c:pt>
                      <c:pt idx="710">
                        <c:v>902.04399999999998</c:v>
                      </c:pt>
                      <c:pt idx="711">
                        <c:v>903.01699999999983</c:v>
                      </c:pt>
                      <c:pt idx="712">
                        <c:v>903.98800000000006</c:v>
                      </c:pt>
                      <c:pt idx="713">
                        <c:v>904.95399999999972</c:v>
                      </c:pt>
                      <c:pt idx="714">
                        <c:v>905.92099999999982</c:v>
                      </c:pt>
                      <c:pt idx="715">
                        <c:v>906.88499999999999</c:v>
                      </c:pt>
                      <c:pt idx="716">
                        <c:v>907.8529999999995</c:v>
                      </c:pt>
                      <c:pt idx="717">
                        <c:v>908.82199999999978</c:v>
                      </c:pt>
                      <c:pt idx="718">
                        <c:v>909.79399999999998</c:v>
                      </c:pt>
                      <c:pt idx="719">
                        <c:v>910.76499999999999</c:v>
                      </c:pt>
                      <c:pt idx="720">
                        <c:v>911.73699999999997</c:v>
                      </c:pt>
                      <c:pt idx="721">
                        <c:v>912.70299999999997</c:v>
                      </c:pt>
                      <c:pt idx="722">
                        <c:v>913.66899999999998</c:v>
                      </c:pt>
                      <c:pt idx="723">
                        <c:v>914.63699999999972</c:v>
                      </c:pt>
                      <c:pt idx="724">
                        <c:v>915.60799999999972</c:v>
                      </c:pt>
                      <c:pt idx="725">
                        <c:v>916.58</c:v>
                      </c:pt>
                      <c:pt idx="726">
                        <c:v>917.55</c:v>
                      </c:pt>
                      <c:pt idx="727">
                        <c:v>918.51900000000001</c:v>
                      </c:pt>
                      <c:pt idx="728">
                        <c:v>919.48299999999972</c:v>
                      </c:pt>
                      <c:pt idx="729">
                        <c:v>920.44299999999976</c:v>
                      </c:pt>
                      <c:pt idx="730">
                        <c:v>921.40300000000002</c:v>
                      </c:pt>
                      <c:pt idx="731">
                        <c:v>922.36099999999976</c:v>
                      </c:pt>
                      <c:pt idx="732">
                        <c:v>923.31999999999982</c:v>
                      </c:pt>
                      <c:pt idx="733">
                        <c:v>924.279</c:v>
                      </c:pt>
                      <c:pt idx="734">
                        <c:v>925.23500000000001</c:v>
                      </c:pt>
                      <c:pt idx="735">
                        <c:v>926.19600000000003</c:v>
                      </c:pt>
                      <c:pt idx="736">
                        <c:v>927.16</c:v>
                      </c:pt>
                      <c:pt idx="737">
                        <c:v>928.12</c:v>
                      </c:pt>
                      <c:pt idx="738">
                        <c:v>929.07899999999995</c:v>
                      </c:pt>
                      <c:pt idx="739">
                        <c:v>930.04</c:v>
                      </c:pt>
                      <c:pt idx="740">
                        <c:v>931.00699999999972</c:v>
                      </c:pt>
                      <c:pt idx="741">
                        <c:v>931.97299999999996</c:v>
                      </c:pt>
                      <c:pt idx="742">
                        <c:v>932.94199999999978</c:v>
                      </c:pt>
                      <c:pt idx="743">
                        <c:v>933.91</c:v>
                      </c:pt>
                      <c:pt idx="744">
                        <c:v>934.87400000000002</c:v>
                      </c:pt>
                      <c:pt idx="745">
                        <c:v>935.83399999999972</c:v>
                      </c:pt>
                      <c:pt idx="746">
                        <c:v>936.79700000000003</c:v>
                      </c:pt>
                      <c:pt idx="747">
                        <c:v>937.76099999999997</c:v>
                      </c:pt>
                      <c:pt idx="748">
                        <c:v>938.71699999999998</c:v>
                      </c:pt>
                      <c:pt idx="749">
                        <c:v>939.65099999999973</c:v>
                      </c:pt>
                      <c:pt idx="750">
                        <c:v>940.56799999999976</c:v>
                      </c:pt>
                      <c:pt idx="751">
                        <c:v>941.47699999999998</c:v>
                      </c:pt>
                      <c:pt idx="752">
                        <c:v>942.38699999999972</c:v>
                      </c:pt>
                      <c:pt idx="753">
                        <c:v>943.3</c:v>
                      </c:pt>
                      <c:pt idx="754">
                        <c:v>944.21199999999999</c:v>
                      </c:pt>
                      <c:pt idx="755">
                        <c:v>945.12400000000002</c:v>
                      </c:pt>
                      <c:pt idx="756">
                        <c:v>946.03099999999972</c:v>
                      </c:pt>
                      <c:pt idx="757">
                        <c:v>946.93299999999977</c:v>
                      </c:pt>
                      <c:pt idx="758">
                        <c:v>947.83699999999976</c:v>
                      </c:pt>
                      <c:pt idx="759">
                        <c:v>948.74099999999999</c:v>
                      </c:pt>
                      <c:pt idx="760">
                        <c:v>949.64599999999996</c:v>
                      </c:pt>
                      <c:pt idx="761">
                        <c:v>950.553</c:v>
                      </c:pt>
                      <c:pt idx="762">
                        <c:v>951.46099999999979</c:v>
                      </c:pt>
                      <c:pt idx="763">
                        <c:v>952.37199999999996</c:v>
                      </c:pt>
                      <c:pt idx="764">
                        <c:v>953.27700000000004</c:v>
                      </c:pt>
                      <c:pt idx="765">
                        <c:v>954.17700000000002</c:v>
                      </c:pt>
                      <c:pt idx="766">
                        <c:v>955.077</c:v>
                      </c:pt>
                      <c:pt idx="767">
                        <c:v>955.97900000000004</c:v>
                      </c:pt>
                      <c:pt idx="768">
                        <c:v>956.87800000000004</c:v>
                      </c:pt>
                      <c:pt idx="769">
                        <c:v>957.78</c:v>
                      </c:pt>
                      <c:pt idx="770">
                        <c:v>958.68700000000001</c:v>
                      </c:pt>
                      <c:pt idx="771">
                        <c:v>959.6</c:v>
                      </c:pt>
                      <c:pt idx="772">
                        <c:v>960.51</c:v>
                      </c:pt>
                      <c:pt idx="773">
                        <c:v>961.4169999999998</c:v>
                      </c:pt>
                      <c:pt idx="774">
                        <c:v>962.32499999999982</c:v>
                      </c:pt>
                      <c:pt idx="775">
                        <c:v>963.226</c:v>
                      </c:pt>
                      <c:pt idx="776">
                        <c:v>964.12699999999973</c:v>
                      </c:pt>
                      <c:pt idx="777">
                        <c:v>965.03300000000002</c:v>
                      </c:pt>
                      <c:pt idx="778">
                        <c:v>965.93599999999981</c:v>
                      </c:pt>
                      <c:pt idx="779">
                        <c:v>966.8449999999998</c:v>
                      </c:pt>
                      <c:pt idx="780">
                        <c:v>967.75300000000004</c:v>
                      </c:pt>
                      <c:pt idx="781">
                        <c:v>968.66099999999972</c:v>
                      </c:pt>
                      <c:pt idx="782">
                        <c:v>969.56499999999983</c:v>
                      </c:pt>
                      <c:pt idx="783">
                        <c:v>970.46400000000006</c:v>
                      </c:pt>
                      <c:pt idx="784">
                        <c:v>971.36099999999976</c:v>
                      </c:pt>
                      <c:pt idx="785">
                        <c:v>972.26400000000001</c:v>
                      </c:pt>
                      <c:pt idx="786">
                        <c:v>973.16300000000001</c:v>
                      </c:pt>
                      <c:pt idx="787">
                        <c:v>974.06099999999981</c:v>
                      </c:pt>
                      <c:pt idx="788">
                        <c:v>974.96199999999976</c:v>
                      </c:pt>
                      <c:pt idx="789">
                        <c:v>975.8689999999998</c:v>
                      </c:pt>
                      <c:pt idx="790">
                        <c:v>976.78200000000004</c:v>
                      </c:pt>
                      <c:pt idx="791">
                        <c:v>977.69600000000003</c:v>
                      </c:pt>
                      <c:pt idx="792">
                        <c:v>978.61</c:v>
                      </c:pt>
                      <c:pt idx="793">
                        <c:v>979.524</c:v>
                      </c:pt>
                      <c:pt idx="794">
                        <c:v>980.43299999999977</c:v>
                      </c:pt>
                      <c:pt idx="795">
                        <c:v>981.33699999999976</c:v>
                      </c:pt>
                      <c:pt idx="796">
                        <c:v>982.23699999999997</c:v>
                      </c:pt>
                      <c:pt idx="797">
                        <c:v>983.13400000000001</c:v>
                      </c:pt>
                      <c:pt idx="798">
                        <c:v>984.03399999999999</c:v>
                      </c:pt>
                      <c:pt idx="799">
                        <c:v>984.93799999999976</c:v>
                      </c:pt>
                      <c:pt idx="800">
                        <c:v>985.88300000000004</c:v>
                      </c:pt>
                      <c:pt idx="801">
                        <c:v>986.87300000000005</c:v>
                      </c:pt>
                      <c:pt idx="802">
                        <c:v>987.88300000000004</c:v>
                      </c:pt>
                      <c:pt idx="803">
                        <c:v>988.90199999999982</c:v>
                      </c:pt>
                      <c:pt idx="804">
                        <c:v>989.928</c:v>
                      </c:pt>
                      <c:pt idx="805">
                        <c:v>990.95399999999972</c:v>
                      </c:pt>
                      <c:pt idx="806">
                        <c:v>991.98599999999999</c:v>
                      </c:pt>
                      <c:pt idx="807">
                        <c:v>993.02199999999982</c:v>
                      </c:pt>
                      <c:pt idx="808">
                        <c:v>994.05899999999997</c:v>
                      </c:pt>
                      <c:pt idx="809">
                        <c:v>995.09400000000005</c:v>
                      </c:pt>
                      <c:pt idx="810">
                        <c:v>996.12400000000002</c:v>
                      </c:pt>
                      <c:pt idx="811">
                        <c:v>997.15499999999997</c:v>
                      </c:pt>
                      <c:pt idx="812">
                        <c:v>998.18600000000004</c:v>
                      </c:pt>
                      <c:pt idx="813">
                        <c:v>999.21100000000001</c:v>
                      </c:pt>
                      <c:pt idx="814">
                        <c:v>1000.235</c:v>
                      </c:pt>
                      <c:pt idx="815">
                        <c:v>1001.255</c:v>
                      </c:pt>
                      <c:pt idx="816">
                        <c:v>1002.277</c:v>
                      </c:pt>
                      <c:pt idx="817">
                        <c:v>1003.303</c:v>
                      </c:pt>
                      <c:pt idx="818">
                        <c:v>1004.329</c:v>
                      </c:pt>
                      <c:pt idx="819">
                        <c:v>1005.353</c:v>
                      </c:pt>
                      <c:pt idx="820">
                        <c:v>1006.374</c:v>
                      </c:pt>
                      <c:pt idx="821">
                        <c:v>1007.389</c:v>
                      </c:pt>
                      <c:pt idx="822">
                        <c:v>1008.4059999999999</c:v>
                      </c:pt>
                      <c:pt idx="823">
                        <c:v>1009.415</c:v>
                      </c:pt>
                      <c:pt idx="824">
                        <c:v>1010.426</c:v>
                      </c:pt>
                      <c:pt idx="825">
                        <c:v>1011.437</c:v>
                      </c:pt>
                      <c:pt idx="826">
                        <c:v>1012.443</c:v>
                      </c:pt>
                      <c:pt idx="827">
                        <c:v>1013.453</c:v>
                      </c:pt>
                      <c:pt idx="828">
                        <c:v>1014.463</c:v>
                      </c:pt>
                      <c:pt idx="829">
                        <c:v>1015.476</c:v>
                      </c:pt>
                      <c:pt idx="830">
                        <c:v>1016.487</c:v>
                      </c:pt>
                      <c:pt idx="831">
                        <c:v>1017.499</c:v>
                      </c:pt>
                      <c:pt idx="832">
                        <c:v>1018.5069999999999</c:v>
                      </c:pt>
                      <c:pt idx="833">
                        <c:v>1019.509</c:v>
                      </c:pt>
                      <c:pt idx="834">
                        <c:v>1020.513</c:v>
                      </c:pt>
                      <c:pt idx="835">
                        <c:v>1021.5170000000001</c:v>
                      </c:pt>
                      <c:pt idx="836">
                        <c:v>1022.523</c:v>
                      </c:pt>
                      <c:pt idx="837">
                        <c:v>1023.527</c:v>
                      </c:pt>
                      <c:pt idx="838">
                        <c:v>1024.539</c:v>
                      </c:pt>
                      <c:pt idx="839">
                        <c:v>1025.55</c:v>
                      </c:pt>
                      <c:pt idx="840">
                        <c:v>1026.5640000000001</c:v>
                      </c:pt>
                      <c:pt idx="841">
                        <c:v>1027.576</c:v>
                      </c:pt>
                      <c:pt idx="842">
                        <c:v>1028.585</c:v>
                      </c:pt>
                      <c:pt idx="843">
                        <c:v>1029.588</c:v>
                      </c:pt>
                      <c:pt idx="844">
                        <c:v>1030.5940000000001</c:v>
                      </c:pt>
                      <c:pt idx="845">
                        <c:v>1031.597</c:v>
                      </c:pt>
                      <c:pt idx="846">
                        <c:v>1032.595</c:v>
                      </c:pt>
                      <c:pt idx="847">
                        <c:v>1033.5909999999999</c:v>
                      </c:pt>
                      <c:pt idx="848">
                        <c:v>1034.5909999999999</c:v>
                      </c:pt>
                      <c:pt idx="849">
                        <c:v>1035.5840000000001</c:v>
                      </c:pt>
                      <c:pt idx="850">
                        <c:v>1036.575</c:v>
                      </c:pt>
                      <c:pt idx="851">
                        <c:v>1037.57</c:v>
                      </c:pt>
                      <c:pt idx="852">
                        <c:v>1038.567</c:v>
                      </c:pt>
                      <c:pt idx="853">
                        <c:v>1039.5450000000001</c:v>
                      </c:pt>
                      <c:pt idx="854">
                        <c:v>1040.5070000000001</c:v>
                      </c:pt>
                      <c:pt idx="855">
                        <c:v>1041.463</c:v>
                      </c:pt>
                      <c:pt idx="856">
                        <c:v>1042.4179999999999</c:v>
                      </c:pt>
                      <c:pt idx="857">
                        <c:v>1043.366</c:v>
                      </c:pt>
                      <c:pt idx="858">
                        <c:v>1044.31</c:v>
                      </c:pt>
                      <c:pt idx="859">
                        <c:v>1045.2529999999999</c:v>
                      </c:pt>
                      <c:pt idx="860">
                        <c:v>1046.1949999999999</c:v>
                      </c:pt>
                      <c:pt idx="861">
                        <c:v>1047.134</c:v>
                      </c:pt>
                      <c:pt idx="862">
                        <c:v>1048.0809999999999</c:v>
                      </c:pt>
                      <c:pt idx="863">
                        <c:v>1049.027</c:v>
                      </c:pt>
                      <c:pt idx="864">
                        <c:v>1049.973</c:v>
                      </c:pt>
                      <c:pt idx="865">
                        <c:v>1050.9190000000001</c:v>
                      </c:pt>
                      <c:pt idx="866">
                        <c:v>1051.8679999999999</c:v>
                      </c:pt>
                      <c:pt idx="867">
                        <c:v>1052.8140000000001</c:v>
                      </c:pt>
                      <c:pt idx="868">
                        <c:v>1053.7619999999999</c:v>
                      </c:pt>
                      <c:pt idx="869">
                        <c:v>1054.713</c:v>
                      </c:pt>
                      <c:pt idx="870">
                        <c:v>1055.6610000000001</c:v>
                      </c:pt>
                      <c:pt idx="871">
                        <c:v>1056.6079999999999</c:v>
                      </c:pt>
                      <c:pt idx="872">
                        <c:v>1057.548</c:v>
                      </c:pt>
                      <c:pt idx="873">
                        <c:v>1058.48</c:v>
                      </c:pt>
                      <c:pt idx="874">
                        <c:v>1059.415</c:v>
                      </c:pt>
                      <c:pt idx="875">
                        <c:v>1060.345</c:v>
                      </c:pt>
                      <c:pt idx="876">
                        <c:v>1061.2719999999999</c:v>
                      </c:pt>
                      <c:pt idx="877">
                        <c:v>1062.1969999999999</c:v>
                      </c:pt>
                      <c:pt idx="878">
                        <c:v>1063.1289999999999</c:v>
                      </c:pt>
                      <c:pt idx="879">
                        <c:v>1064.0650000000001</c:v>
                      </c:pt>
                      <c:pt idx="880">
                        <c:v>1064.998</c:v>
                      </c:pt>
                      <c:pt idx="881">
                        <c:v>1065.925</c:v>
                      </c:pt>
                      <c:pt idx="882">
                        <c:v>1066.8489999999999</c:v>
                      </c:pt>
                      <c:pt idx="883">
                        <c:v>1067.7760000000001</c:v>
                      </c:pt>
                      <c:pt idx="884">
                        <c:v>1068.704</c:v>
                      </c:pt>
                      <c:pt idx="885">
                        <c:v>1069.625</c:v>
                      </c:pt>
                      <c:pt idx="886">
                        <c:v>1070.546</c:v>
                      </c:pt>
                      <c:pt idx="887">
                        <c:v>1071.4659999999999</c:v>
                      </c:pt>
                      <c:pt idx="888">
                        <c:v>1072.386</c:v>
                      </c:pt>
                      <c:pt idx="889">
                        <c:v>1073.3030000000001</c:v>
                      </c:pt>
                      <c:pt idx="890">
                        <c:v>1074.223</c:v>
                      </c:pt>
                      <c:pt idx="891">
                        <c:v>1075.143</c:v>
                      </c:pt>
                      <c:pt idx="892">
                        <c:v>1076.066</c:v>
                      </c:pt>
                      <c:pt idx="893">
                        <c:v>1076.9880000000001</c:v>
                      </c:pt>
                      <c:pt idx="894">
                        <c:v>1077.9090000000001</c:v>
                      </c:pt>
                      <c:pt idx="895">
                        <c:v>1078.8320000000001</c:v>
                      </c:pt>
                      <c:pt idx="896">
                        <c:v>1079.7550000000001</c:v>
                      </c:pt>
                      <c:pt idx="897">
                        <c:v>1080.681</c:v>
                      </c:pt>
                      <c:pt idx="898">
                        <c:v>1081.605</c:v>
                      </c:pt>
                      <c:pt idx="899">
                        <c:v>1082.5229999999999</c:v>
                      </c:pt>
                      <c:pt idx="900">
                        <c:v>1083.442</c:v>
                      </c:pt>
                      <c:pt idx="901">
                        <c:v>1084.3589999999999</c:v>
                      </c:pt>
                      <c:pt idx="902">
                        <c:v>1085.277</c:v>
                      </c:pt>
                      <c:pt idx="903">
                        <c:v>1086.193</c:v>
                      </c:pt>
                      <c:pt idx="904">
                        <c:v>1087.1030000000001</c:v>
                      </c:pt>
                      <c:pt idx="905">
                        <c:v>1088.011</c:v>
                      </c:pt>
                      <c:pt idx="906">
                        <c:v>1088.9159999999999</c:v>
                      </c:pt>
                      <c:pt idx="907">
                        <c:v>1089.8219999999999</c:v>
                      </c:pt>
                      <c:pt idx="908">
                        <c:v>1090.732</c:v>
                      </c:pt>
                      <c:pt idx="909">
                        <c:v>1091.644</c:v>
                      </c:pt>
                      <c:pt idx="910">
                        <c:v>1092.5540000000001</c:v>
                      </c:pt>
                      <c:pt idx="911">
                        <c:v>1093.4659999999999</c:v>
                      </c:pt>
                      <c:pt idx="912">
                        <c:v>1094.384</c:v>
                      </c:pt>
                      <c:pt idx="913">
                        <c:v>1095.298</c:v>
                      </c:pt>
                      <c:pt idx="914">
                        <c:v>1096.2080000000001</c:v>
                      </c:pt>
                      <c:pt idx="915">
                        <c:v>1097.1220000000001</c:v>
                      </c:pt>
                      <c:pt idx="916">
                        <c:v>1098.0329999999999</c:v>
                      </c:pt>
                      <c:pt idx="917">
                        <c:v>1098.939000000000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OAT Husk'!$P$6:$P$923</c15:sqref>
                        </c15:formulaRef>
                      </c:ext>
                    </c:extLst>
                    <c:numCache>
                      <c:formatCode>General</c:formatCode>
                      <c:ptCount val="918"/>
                      <c:pt idx="0">
                        <c:v>1</c:v>
                      </c:pt>
                      <c:pt idx="1">
                        <c:v>0.99995918078384405</c:v>
                      </c:pt>
                      <c:pt idx="2">
                        <c:v>0.99993877117576602</c:v>
                      </c:pt>
                      <c:pt idx="3">
                        <c:v>0.99985840834395801</c:v>
                      </c:pt>
                      <c:pt idx="4">
                        <c:v>0.99981758912780205</c:v>
                      </c:pt>
                      <c:pt idx="5">
                        <c:v>0.99973595069548904</c:v>
                      </c:pt>
                      <c:pt idx="6">
                        <c:v>0.99955353982329098</c:v>
                      </c:pt>
                      <c:pt idx="7">
                        <c:v>0.99945276738340505</c:v>
                      </c:pt>
                      <c:pt idx="8">
                        <c:v>0.99939153855917096</c:v>
                      </c:pt>
                      <c:pt idx="9">
                        <c:v>0.99921040328747801</c:v>
                      </c:pt>
                      <c:pt idx="10">
                        <c:v>0.99908794563900905</c:v>
                      </c:pt>
                      <c:pt idx="11">
                        <c:v>0.99888640075923696</c:v>
                      </c:pt>
                      <c:pt idx="12">
                        <c:v>0.99872439949511704</c:v>
                      </c:pt>
                      <c:pt idx="13">
                        <c:v>0.998621075854222</c:v>
                      </c:pt>
                      <c:pt idx="14">
                        <c:v>0.99837871175829396</c:v>
                      </c:pt>
                      <c:pt idx="15">
                        <c:v>0.99819630088609601</c:v>
                      </c:pt>
                      <c:pt idx="16">
                        <c:v>0.99801516561440196</c:v>
                      </c:pt>
                      <c:pt idx="17">
                        <c:v>0.99783147914170001</c:v>
                      </c:pt>
                      <c:pt idx="18">
                        <c:v>0.99764906826950095</c:v>
                      </c:pt>
                      <c:pt idx="19">
                        <c:v>0.99740670417357402</c:v>
                      </c:pt>
                      <c:pt idx="20">
                        <c:v>0.99712224526098503</c:v>
                      </c:pt>
                      <c:pt idx="21">
                        <c:v>0.99691942478070805</c:v>
                      </c:pt>
                      <c:pt idx="22">
                        <c:v>0.99665537547619798</c:v>
                      </c:pt>
                      <c:pt idx="23">
                        <c:v>0.99643342098834797</c:v>
                      </c:pt>
                      <c:pt idx="24">
                        <c:v>0.99616937168383701</c:v>
                      </c:pt>
                      <c:pt idx="25">
                        <c:v>0.99586577876367499</c:v>
                      </c:pt>
                      <c:pt idx="26">
                        <c:v>0.99556091024300797</c:v>
                      </c:pt>
                      <c:pt idx="27">
                        <c:v>0.99525859292335095</c:v>
                      </c:pt>
                      <c:pt idx="28">
                        <c:v>0.99497413401076196</c:v>
                      </c:pt>
                      <c:pt idx="29">
                        <c:v>0.99465013148252202</c:v>
                      </c:pt>
                      <c:pt idx="30">
                        <c:v>0.99428403413762101</c:v>
                      </c:pt>
                      <c:pt idx="31">
                        <c:v>0.99394089760180804</c:v>
                      </c:pt>
                      <c:pt idx="32">
                        <c:v>0.993555666249333</c:v>
                      </c:pt>
                      <c:pt idx="33">
                        <c:v>0.99321125411301503</c:v>
                      </c:pt>
                      <c:pt idx="34">
                        <c:v>0.99284643236861803</c:v>
                      </c:pt>
                      <c:pt idx="35">
                        <c:v>0.99246120101614299</c:v>
                      </c:pt>
                      <c:pt idx="36">
                        <c:v>0.99203553312766402</c:v>
                      </c:pt>
                      <c:pt idx="37">
                        <c:v>0.99158920051100496</c:v>
                      </c:pt>
                      <c:pt idx="38">
                        <c:v>0.99118406979065399</c:v>
                      </c:pt>
                      <c:pt idx="39">
                        <c:v>0.99075903970242796</c:v>
                      </c:pt>
                      <c:pt idx="40">
                        <c:v>0.99027137762941098</c:v>
                      </c:pt>
                      <c:pt idx="41">
                        <c:v>0.98976534690912399</c:v>
                      </c:pt>
                      <c:pt idx="42">
                        <c:v>0.98925918862878703</c:v>
                      </c:pt>
                      <c:pt idx="43">
                        <c:v>0.98877165411582102</c:v>
                      </c:pt>
                      <c:pt idx="44">
                        <c:v>0.98824572402765698</c:v>
                      </c:pt>
                      <c:pt idx="45">
                        <c:v>0.98769836385101195</c:v>
                      </c:pt>
                      <c:pt idx="46">
                        <c:v>0.98713123186654095</c:v>
                      </c:pt>
                      <c:pt idx="47">
                        <c:v>0.98656256916146401</c:v>
                      </c:pt>
                      <c:pt idx="48">
                        <c:v>0.98599530961694404</c:v>
                      </c:pt>
                      <c:pt idx="49">
                        <c:v>0.98540827826459698</c:v>
                      </c:pt>
                      <c:pt idx="50">
                        <c:v>0.984779917455891</c:v>
                      </c:pt>
                      <c:pt idx="51">
                        <c:v>0.98409045538300199</c:v>
                      </c:pt>
                      <c:pt idx="52">
                        <c:v>0.98342229583854501</c:v>
                      </c:pt>
                      <c:pt idx="53">
                        <c:v>0.98277263250140801</c:v>
                      </c:pt>
                      <c:pt idx="54">
                        <c:v>0.98210460051700099</c:v>
                      </c:pt>
                      <c:pt idx="55">
                        <c:v>0.98141513844411199</c:v>
                      </c:pt>
                      <c:pt idx="56">
                        <c:v>0.98066597826759405</c:v>
                      </c:pt>
                      <c:pt idx="57">
                        <c:v>0.97991541493052103</c:v>
                      </c:pt>
                      <c:pt idx="58">
                        <c:v>0.97916625475400298</c:v>
                      </c:pt>
                      <c:pt idx="59">
                        <c:v>0.97839566448900395</c:v>
                      </c:pt>
                      <c:pt idx="60">
                        <c:v>0.97760530241617905</c:v>
                      </c:pt>
                      <c:pt idx="61">
                        <c:v>0.97675383907917002</c:v>
                      </c:pt>
                      <c:pt idx="62">
                        <c:v>0.97592214754998596</c:v>
                      </c:pt>
                      <c:pt idx="63">
                        <c:v>0.97509198674140796</c:v>
                      </c:pt>
                      <c:pt idx="64">
                        <c:v>0.97424052340439904</c:v>
                      </c:pt>
                      <c:pt idx="65">
                        <c:v>0.97341036259582103</c:v>
                      </c:pt>
                      <c:pt idx="66">
                        <c:v>0.97253887233088598</c:v>
                      </c:pt>
                      <c:pt idx="67">
                        <c:v>0.97166610646544505</c:v>
                      </c:pt>
                      <c:pt idx="68">
                        <c:v>0.97073491809688095</c:v>
                      </c:pt>
                      <c:pt idx="69">
                        <c:v>0.96982235349568802</c:v>
                      </c:pt>
                      <c:pt idx="70">
                        <c:v>0.96888976196656795</c:v>
                      </c:pt>
                      <c:pt idx="71">
                        <c:v>0.967957170437448</c:v>
                      </c:pt>
                      <c:pt idx="72">
                        <c:v>0.96704600899681004</c:v>
                      </c:pt>
                      <c:pt idx="73">
                        <c:v>0.96607361873193798</c:v>
                      </c:pt>
                      <c:pt idx="74">
                        <c:v>0.96514115476286899</c:v>
                      </c:pt>
                      <c:pt idx="75">
                        <c:v>0.96418866386587299</c:v>
                      </c:pt>
                      <c:pt idx="76">
                        <c:v>0.96315517233681702</c:v>
                      </c:pt>
                      <c:pt idx="77">
                        <c:v>0.96218150647143996</c:v>
                      </c:pt>
                      <c:pt idx="78">
                        <c:v>0.96120911620656801</c:v>
                      </c:pt>
                      <c:pt idx="79">
                        <c:v>0.96021542341326505</c:v>
                      </c:pt>
                      <c:pt idx="80">
                        <c:v>0.95924303314839299</c:v>
                      </c:pt>
                      <c:pt idx="81">
                        <c:v>0.95812854098727596</c:v>
                      </c:pt>
                      <c:pt idx="82">
                        <c:v>0.95719607701820697</c:v>
                      </c:pt>
                      <c:pt idx="83">
                        <c:v>0.95624358612121096</c:v>
                      </c:pt>
                      <c:pt idx="84">
                        <c:v>0.95529122278426604</c:v>
                      </c:pt>
                      <c:pt idx="85">
                        <c:v>0.95441973251932999</c:v>
                      </c:pt>
                      <c:pt idx="86">
                        <c:v>0.95346736918238495</c:v>
                      </c:pt>
                      <c:pt idx="87">
                        <c:v>0.95241257512489697</c:v>
                      </c:pt>
                      <c:pt idx="88">
                        <c:v>0.951379083595841</c:v>
                      </c:pt>
                      <c:pt idx="89">
                        <c:v>0.95040669333096905</c:v>
                      </c:pt>
                      <c:pt idx="90">
                        <c:v>0.949434303066097</c:v>
                      </c:pt>
                      <c:pt idx="91">
                        <c:v>0.94844073783284399</c:v>
                      </c:pt>
                      <c:pt idx="92">
                        <c:v>0.94746834756797205</c:v>
                      </c:pt>
                      <c:pt idx="93">
                        <c:v>0.94649455414254502</c:v>
                      </c:pt>
                      <c:pt idx="94">
                        <c:v>0.94554219080559898</c:v>
                      </c:pt>
                      <c:pt idx="95">
                        <c:v>0.94456980054072703</c:v>
                      </c:pt>
                      <c:pt idx="96">
                        <c:v>0.94361730964373103</c:v>
                      </c:pt>
                      <c:pt idx="97">
                        <c:v>0.94266494630678599</c:v>
                      </c:pt>
                      <c:pt idx="98">
                        <c:v>0.94173235477766604</c:v>
                      </c:pt>
                      <c:pt idx="99">
                        <c:v>0.94086099207278096</c:v>
                      </c:pt>
                      <c:pt idx="100">
                        <c:v>0.939928400543661</c:v>
                      </c:pt>
                      <c:pt idx="101">
                        <c:v>0.93899593657459202</c:v>
                      </c:pt>
                      <c:pt idx="102">
                        <c:v>0.93808464757390397</c:v>
                      </c:pt>
                      <c:pt idx="103">
                        <c:v>0.937253083604771</c:v>
                      </c:pt>
                      <c:pt idx="104">
                        <c:v>0.93638159333983495</c:v>
                      </c:pt>
                      <c:pt idx="105">
                        <c:v>0.935571331899133</c:v>
                      </c:pt>
                      <c:pt idx="106">
                        <c:v>0.93478096982630798</c:v>
                      </c:pt>
                      <c:pt idx="107">
                        <c:v>0.93394940585717501</c:v>
                      </c:pt>
                      <c:pt idx="108">
                        <c:v>0.93307791559223896</c:v>
                      </c:pt>
                      <c:pt idx="109">
                        <c:v>0.93226765415153701</c:v>
                      </c:pt>
                      <c:pt idx="110">
                        <c:v>0.93145739271083605</c:v>
                      </c:pt>
                      <c:pt idx="111">
                        <c:v>0.93070682937376303</c:v>
                      </c:pt>
                      <c:pt idx="112">
                        <c:v>0.929936239108764</c:v>
                      </c:pt>
                      <c:pt idx="113">
                        <c:v>0.92910607830018599</c:v>
                      </c:pt>
                      <c:pt idx="114">
                        <c:v>0.92819351369899294</c:v>
                      </c:pt>
                      <c:pt idx="115">
                        <c:v>0.92752535415453496</c:v>
                      </c:pt>
                      <c:pt idx="116">
                        <c:v>0.92709892090575297</c:v>
                      </c:pt>
                      <c:pt idx="117">
                        <c:v>0.92636966009711097</c:v>
                      </c:pt>
                      <c:pt idx="118">
                        <c:v>0.92564039928846997</c:v>
                      </c:pt>
                      <c:pt idx="119">
                        <c:v>0.92495093721558097</c:v>
                      </c:pt>
                      <c:pt idx="120">
                        <c:v>0.92426147514269197</c:v>
                      </c:pt>
                      <c:pt idx="121">
                        <c:v>0.92359331559823399</c:v>
                      </c:pt>
                      <c:pt idx="122">
                        <c:v>0.92292375289322204</c:v>
                      </c:pt>
                      <c:pt idx="123">
                        <c:v>0.92231682217299804</c:v>
                      </c:pt>
                      <c:pt idx="124">
                        <c:v>0.92172826010004505</c:v>
                      </c:pt>
                      <c:pt idx="125">
                        <c:v>0.92118089992340002</c:v>
                      </c:pt>
                      <c:pt idx="126">
                        <c:v>0.92063366730680596</c:v>
                      </c:pt>
                      <c:pt idx="127">
                        <c:v>0.92004650839440805</c:v>
                      </c:pt>
                      <c:pt idx="128">
                        <c:v>0.91947937640993704</c:v>
                      </c:pt>
                      <c:pt idx="129">
                        <c:v>0.91895191560116796</c:v>
                      </c:pt>
                      <c:pt idx="130">
                        <c:v>0.91844588488088097</c:v>
                      </c:pt>
                      <c:pt idx="131">
                        <c:v>0.91793832343998805</c:v>
                      </c:pt>
                      <c:pt idx="132">
                        <c:v>0.91743229271970095</c:v>
                      </c:pt>
                      <c:pt idx="133">
                        <c:v>0.91696606073516695</c:v>
                      </c:pt>
                      <c:pt idx="134">
                        <c:v>0.91643859992639798</c:v>
                      </c:pt>
                      <c:pt idx="135">
                        <c:v>0.91611446983810696</c:v>
                      </c:pt>
                      <c:pt idx="136">
                        <c:v>0.91564823785357297</c:v>
                      </c:pt>
                      <c:pt idx="137">
                        <c:v>0.91520190523691403</c:v>
                      </c:pt>
                      <c:pt idx="138">
                        <c:v>0.914776875148687</c:v>
                      </c:pt>
                      <c:pt idx="139">
                        <c:v>0.91439164379621196</c:v>
                      </c:pt>
                      <c:pt idx="140">
                        <c:v>0.91396648614793496</c:v>
                      </c:pt>
                      <c:pt idx="141">
                        <c:v>0.91356135542758499</c:v>
                      </c:pt>
                      <c:pt idx="142">
                        <c:v>0.91317612407510995</c:v>
                      </c:pt>
                      <c:pt idx="143">
                        <c:v>0.91283069145838802</c:v>
                      </c:pt>
                      <c:pt idx="144">
                        <c:v>0.91252799145857899</c:v>
                      </c:pt>
                      <c:pt idx="145">
                        <c:v>0.91218243128180598</c:v>
                      </c:pt>
                      <c:pt idx="146">
                        <c:v>0.91187832812144198</c:v>
                      </c:pt>
                      <c:pt idx="147">
                        <c:v>0.91157409740102802</c:v>
                      </c:pt>
                      <c:pt idx="148">
                        <c:v>0.91127126984116902</c:v>
                      </c:pt>
                      <c:pt idx="149">
                        <c:v>0.91102814038493796</c:v>
                      </c:pt>
                      <c:pt idx="150">
                        <c:v>0.91074393659245001</c:v>
                      </c:pt>
                      <c:pt idx="151">
                        <c:v>0.91045960523991198</c:v>
                      </c:pt>
                      <c:pt idx="152">
                        <c:v>0.91017667704792904</c:v>
                      </c:pt>
                      <c:pt idx="153">
                        <c:v>0.90993354759169798</c:v>
                      </c:pt>
                      <c:pt idx="154">
                        <c:v>0.90973034443126999</c:v>
                      </c:pt>
                      <c:pt idx="155">
                        <c:v>0.90946731560716298</c:v>
                      </c:pt>
                      <c:pt idx="156">
                        <c:v>0.90926398488668503</c:v>
                      </c:pt>
                      <c:pt idx="157">
                        <c:v>0.90908208425468895</c:v>
                      </c:pt>
                      <c:pt idx="158">
                        <c:v>0.90890018362269298</c:v>
                      </c:pt>
                      <c:pt idx="159">
                        <c:v>0.90869685290221403</c:v>
                      </c:pt>
                      <c:pt idx="160">
                        <c:v>0.90851482471016698</c:v>
                      </c:pt>
                      <c:pt idx="161">
                        <c:v>0.90835282344604695</c:v>
                      </c:pt>
                      <c:pt idx="162">
                        <c:v>0.90823062091768003</c:v>
                      </c:pt>
                      <c:pt idx="163">
                        <c:v>0.90808839146138498</c:v>
                      </c:pt>
                      <c:pt idx="164">
                        <c:v>0.90792639019726495</c:v>
                      </c:pt>
                      <c:pt idx="165">
                        <c:v>0.90778416074097101</c:v>
                      </c:pt>
                      <c:pt idx="166">
                        <c:v>0.90764346200528201</c:v>
                      </c:pt>
                      <c:pt idx="167">
                        <c:v>0.90750136010903804</c:v>
                      </c:pt>
                      <c:pt idx="168">
                        <c:v>0.90737903002062004</c:v>
                      </c:pt>
                      <c:pt idx="169">
                        <c:v>0.90727813002068403</c:v>
                      </c:pt>
                      <c:pt idx="170">
                        <c:v>0.90715592749231599</c:v>
                      </c:pt>
                      <c:pt idx="171">
                        <c:v>0.90705489993232902</c:v>
                      </c:pt>
                      <c:pt idx="172">
                        <c:v>0.90695399993239301</c:v>
                      </c:pt>
                      <c:pt idx="173">
                        <c:v>0.906853099932457</c:v>
                      </c:pt>
                      <c:pt idx="174">
                        <c:v>0.90675066921191505</c:v>
                      </c:pt>
                      <c:pt idx="175">
                        <c:v>0.90666966857985498</c:v>
                      </c:pt>
                      <c:pt idx="176">
                        <c:v>0.90658866794779502</c:v>
                      </c:pt>
                      <c:pt idx="177">
                        <c:v>0.90650766731573496</c:v>
                      </c:pt>
                      <c:pt idx="178">
                        <c:v>0.90636543785944002</c:v>
                      </c:pt>
                      <c:pt idx="179">
                        <c:v>0.90630573975581197</c:v>
                      </c:pt>
                      <c:pt idx="180">
                        <c:v>0.90622473912375201</c:v>
                      </c:pt>
                      <c:pt idx="181">
                        <c:v>0.90616363785956799</c:v>
                      </c:pt>
                      <c:pt idx="182">
                        <c:v>0.90612243596326003</c:v>
                      </c:pt>
                      <c:pt idx="183">
                        <c:v>0.90606273785963098</c:v>
                      </c:pt>
                      <c:pt idx="184">
                        <c:v>0.90598160966752095</c:v>
                      </c:pt>
                      <c:pt idx="185">
                        <c:v>0.90589920587490602</c:v>
                      </c:pt>
                      <c:pt idx="186">
                        <c:v>0.90585940713915403</c:v>
                      </c:pt>
                      <c:pt idx="187">
                        <c:v>0.90581820524284595</c:v>
                      </c:pt>
                      <c:pt idx="188">
                        <c:v>0.90575850713921702</c:v>
                      </c:pt>
                      <c:pt idx="189">
                        <c:v>0.905697405875033</c:v>
                      </c:pt>
                      <c:pt idx="190">
                        <c:v>0.90561627768292297</c:v>
                      </c:pt>
                      <c:pt idx="191">
                        <c:v>0.90559637831504702</c:v>
                      </c:pt>
                      <c:pt idx="192">
                        <c:v>0.90551537768298596</c:v>
                      </c:pt>
                      <c:pt idx="193">
                        <c:v>0.90551537768298596</c:v>
                      </c:pt>
                      <c:pt idx="194">
                        <c:v>0.90545427641880305</c:v>
                      </c:pt>
                      <c:pt idx="195">
                        <c:v>0.90539317515461903</c:v>
                      </c:pt>
                      <c:pt idx="196">
                        <c:v>0.90537327578674198</c:v>
                      </c:pt>
                      <c:pt idx="197">
                        <c:v>0.90533207389043502</c:v>
                      </c:pt>
                      <c:pt idx="198">
                        <c:v>0.90529227515468202</c:v>
                      </c:pt>
                      <c:pt idx="199">
                        <c:v>0.90529227515468202</c:v>
                      </c:pt>
                      <c:pt idx="200">
                        <c:v>0.90525094569832398</c:v>
                      </c:pt>
                      <c:pt idx="201">
                        <c:v>0.90521114696257199</c:v>
                      </c:pt>
                      <c:pt idx="202">
                        <c:v>0.90515004569838797</c:v>
                      </c:pt>
                      <c:pt idx="203">
                        <c:v>0.90513014633051203</c:v>
                      </c:pt>
                      <c:pt idx="204">
                        <c:v>0.90508894443420396</c:v>
                      </c:pt>
                      <c:pt idx="205">
                        <c:v>0.90504914569845196</c:v>
                      </c:pt>
                      <c:pt idx="206">
                        <c:v>0.905007943802144</c:v>
                      </c:pt>
                      <c:pt idx="207">
                        <c:v>0.90490691624215802</c:v>
                      </c:pt>
                      <c:pt idx="208">
                        <c:v>0.90488701687428097</c:v>
                      </c:pt>
                      <c:pt idx="209">
                        <c:v>0.90486571434584995</c:v>
                      </c:pt>
                      <c:pt idx="210">
                        <c:v>0.90482591561009795</c:v>
                      </c:pt>
                      <c:pt idx="211">
                        <c:v>0.90478471371378999</c:v>
                      </c:pt>
                      <c:pt idx="212">
                        <c:v>0.904744914978038</c:v>
                      </c:pt>
                      <c:pt idx="213">
                        <c:v>0.90468381371385398</c:v>
                      </c:pt>
                      <c:pt idx="214">
                        <c:v>0.90460281308179402</c:v>
                      </c:pt>
                      <c:pt idx="215">
                        <c:v>0.90456301434604103</c:v>
                      </c:pt>
                      <c:pt idx="216">
                        <c:v>0.90454158425755904</c:v>
                      </c:pt>
                      <c:pt idx="217">
                        <c:v>0.90450178552180704</c:v>
                      </c:pt>
                      <c:pt idx="218">
                        <c:v>0.90446058362549897</c:v>
                      </c:pt>
                      <c:pt idx="219">
                        <c:v>0.90439948236131495</c:v>
                      </c:pt>
                      <c:pt idx="220">
                        <c:v>0.90435968362556296</c:v>
                      </c:pt>
                      <c:pt idx="221">
                        <c:v>0.90429858236137906</c:v>
                      </c:pt>
                      <c:pt idx="222">
                        <c:v>0.90425878362562595</c:v>
                      </c:pt>
                      <c:pt idx="223">
                        <c:v>0.90421745416926802</c:v>
                      </c:pt>
                      <c:pt idx="224">
                        <c:v>0.90417765543351603</c:v>
                      </c:pt>
                      <c:pt idx="225">
                        <c:v>0.90413645353720795</c:v>
                      </c:pt>
                      <c:pt idx="226">
                        <c:v>0.90407535227302505</c:v>
                      </c:pt>
                      <c:pt idx="227">
                        <c:v>0.90403555353727205</c:v>
                      </c:pt>
                      <c:pt idx="228">
                        <c:v>0.90397445227308904</c:v>
                      </c:pt>
                      <c:pt idx="229">
                        <c:v>0.90391335100890402</c:v>
                      </c:pt>
                      <c:pt idx="230">
                        <c:v>0.90387355227315203</c:v>
                      </c:pt>
                      <c:pt idx="231">
                        <c:v>0.90381232344891704</c:v>
                      </c:pt>
                      <c:pt idx="232">
                        <c:v>0.90375122218473403</c:v>
                      </c:pt>
                      <c:pt idx="233">
                        <c:v>0.903589220920614</c:v>
                      </c:pt>
                      <c:pt idx="234">
                        <c:v>0.90354942218486101</c:v>
                      </c:pt>
                      <c:pt idx="235">
                        <c:v>0.90350822028855404</c:v>
                      </c:pt>
                      <c:pt idx="236">
                        <c:v>0.90352811965642998</c:v>
                      </c:pt>
                      <c:pt idx="237">
                        <c:v>0.90342709209644301</c:v>
                      </c:pt>
                      <c:pt idx="238">
                        <c:v>0.90336599083225899</c:v>
                      </c:pt>
                      <c:pt idx="239">
                        <c:v>0.90330629272862994</c:v>
                      </c:pt>
                      <c:pt idx="240">
                        <c:v>0.90322529209657099</c:v>
                      </c:pt>
                      <c:pt idx="241">
                        <c:v>0.90310296200815199</c:v>
                      </c:pt>
                      <c:pt idx="242">
                        <c:v>0.90304186074396897</c:v>
                      </c:pt>
                      <c:pt idx="243">
                        <c:v>0.90279885884778799</c:v>
                      </c:pt>
                      <c:pt idx="244">
                        <c:v>0.90275906011203599</c:v>
                      </c:pt>
                      <c:pt idx="245">
                        <c:v>0.90271773065567795</c:v>
                      </c:pt>
                      <c:pt idx="246">
                        <c:v>0.90269783128780201</c:v>
                      </c:pt>
                      <c:pt idx="247">
                        <c:v>0.90273763002355401</c:v>
                      </c:pt>
                      <c:pt idx="248">
                        <c:v>0.90255572939155804</c:v>
                      </c:pt>
                      <c:pt idx="249">
                        <c:v>0.90245482939162103</c:v>
                      </c:pt>
                      <c:pt idx="250">
                        <c:v>0.90235380183163405</c:v>
                      </c:pt>
                      <c:pt idx="251">
                        <c:v>0.90225149867114296</c:v>
                      </c:pt>
                      <c:pt idx="252">
                        <c:v>0.90215059867120695</c:v>
                      </c:pt>
                      <c:pt idx="253">
                        <c:v>0.90202826858278895</c:v>
                      </c:pt>
                      <c:pt idx="254">
                        <c:v>0.90194726795072899</c:v>
                      </c:pt>
                      <c:pt idx="255">
                        <c:v>0.90184636795079198</c:v>
                      </c:pt>
                      <c:pt idx="256">
                        <c:v>0.90174546795085597</c:v>
                      </c:pt>
                      <c:pt idx="257">
                        <c:v>0.90164444039086999</c:v>
                      </c:pt>
                      <c:pt idx="258">
                        <c:v>0.90152223786250196</c:v>
                      </c:pt>
                      <c:pt idx="259">
                        <c:v>0.90140003533413404</c:v>
                      </c:pt>
                      <c:pt idx="260">
                        <c:v>0.90129900777414695</c:v>
                      </c:pt>
                      <c:pt idx="261">
                        <c:v>0.901178208406335</c:v>
                      </c:pt>
                      <c:pt idx="262">
                        <c:v>0.90103610651009103</c:v>
                      </c:pt>
                      <c:pt idx="263">
                        <c:v>0.90091377642167303</c:v>
                      </c:pt>
                      <c:pt idx="264">
                        <c:v>0.90077167452542894</c:v>
                      </c:pt>
                      <c:pt idx="265">
                        <c:v>0.90065087515761699</c:v>
                      </c:pt>
                      <c:pt idx="266">
                        <c:v>0.90046884696556895</c:v>
                      </c:pt>
                      <c:pt idx="267">
                        <c:v>0.90030684570144903</c:v>
                      </c:pt>
                      <c:pt idx="268">
                        <c:v>0.90016461624515498</c:v>
                      </c:pt>
                      <c:pt idx="269">
                        <c:v>0.90004241371678695</c:v>
                      </c:pt>
                      <c:pt idx="270">
                        <c:v>0.89988041245266703</c:v>
                      </c:pt>
                      <c:pt idx="271">
                        <c:v>0.89969838426062099</c:v>
                      </c:pt>
                      <c:pt idx="272">
                        <c:v>0.89953638299649996</c:v>
                      </c:pt>
                      <c:pt idx="273">
                        <c:v>0.89937425417232997</c:v>
                      </c:pt>
                      <c:pt idx="274">
                        <c:v>0.89919095037977803</c:v>
                      </c:pt>
                      <c:pt idx="275">
                        <c:v>0.89900892218773099</c:v>
                      </c:pt>
                      <c:pt idx="276">
                        <c:v>0.89884692092361096</c:v>
                      </c:pt>
                      <c:pt idx="277">
                        <c:v>0.89866489273156502</c:v>
                      </c:pt>
                      <c:pt idx="278">
                        <c:v>0.89846168957113703</c:v>
                      </c:pt>
                      <c:pt idx="279">
                        <c:v>0.89825976201121405</c:v>
                      </c:pt>
                      <c:pt idx="280">
                        <c:v>0.89805643129073598</c:v>
                      </c:pt>
                      <c:pt idx="281">
                        <c:v>0.89783332876243105</c:v>
                      </c:pt>
                      <c:pt idx="282">
                        <c:v>0.89761009867407704</c:v>
                      </c:pt>
                      <c:pt idx="283">
                        <c:v>0.89740829867420502</c:v>
                      </c:pt>
                      <c:pt idx="284">
                        <c:v>0.89718506858585001</c:v>
                      </c:pt>
                      <c:pt idx="285">
                        <c:v>0.89694193912961995</c:v>
                      </c:pt>
                      <c:pt idx="286">
                        <c:v>0.896657735337132</c:v>
                      </c:pt>
                      <c:pt idx="287">
                        <c:v>0.89643450524877699</c:v>
                      </c:pt>
                      <c:pt idx="288">
                        <c:v>0.89619137579254704</c:v>
                      </c:pt>
                      <c:pt idx="289">
                        <c:v>0.89594837389636595</c:v>
                      </c:pt>
                      <c:pt idx="290">
                        <c:v>0.89570524444013599</c:v>
                      </c:pt>
                      <c:pt idx="291">
                        <c:v>0.89544221561602899</c:v>
                      </c:pt>
                      <c:pt idx="292">
                        <c:v>0.89515788426349097</c:v>
                      </c:pt>
                      <c:pt idx="293">
                        <c:v>0.89487508363155799</c:v>
                      </c:pt>
                      <c:pt idx="294">
                        <c:v>0.89457085291114402</c:v>
                      </c:pt>
                      <c:pt idx="295">
                        <c:v>0.89426662219072905</c:v>
                      </c:pt>
                      <c:pt idx="296">
                        <c:v>0.89394249210243903</c:v>
                      </c:pt>
                      <c:pt idx="297">
                        <c:v>0.89361836201414802</c:v>
                      </c:pt>
                      <c:pt idx="298">
                        <c:v>0.89331413129373305</c:v>
                      </c:pt>
                      <c:pt idx="299">
                        <c:v>0.89297022939761705</c:v>
                      </c:pt>
                      <c:pt idx="300">
                        <c:v>0.89266599867720198</c:v>
                      </c:pt>
                      <c:pt idx="301">
                        <c:v>0.89219963913261702</c:v>
                      </c:pt>
                      <c:pt idx="302">
                        <c:v>0.89199643597218903</c:v>
                      </c:pt>
                      <c:pt idx="303">
                        <c:v>0.89163250714814601</c:v>
                      </c:pt>
                      <c:pt idx="304">
                        <c:v>0.89126717516354803</c:v>
                      </c:pt>
                      <c:pt idx="305">
                        <c:v>0.89096294444313395</c:v>
                      </c:pt>
                      <c:pt idx="306">
                        <c:v>0.89053791435490703</c:v>
                      </c:pt>
                      <c:pt idx="307">
                        <c:v>0.89013278363455595</c:v>
                      </c:pt>
                      <c:pt idx="308">
                        <c:v>0.88974755228208202</c:v>
                      </c:pt>
                      <c:pt idx="309">
                        <c:v>0.889301092105372</c:v>
                      </c:pt>
                      <c:pt idx="310">
                        <c:v>0.88889596138502203</c:v>
                      </c:pt>
                      <c:pt idx="311">
                        <c:v>0.88846952813623903</c:v>
                      </c:pt>
                      <c:pt idx="312">
                        <c:v>0.88806439741588905</c:v>
                      </c:pt>
                      <c:pt idx="313">
                        <c:v>0.88763936732766202</c:v>
                      </c:pt>
                      <c:pt idx="314">
                        <c:v>0.88717300778307695</c:v>
                      </c:pt>
                      <c:pt idx="315">
                        <c:v>0.88670677579854196</c:v>
                      </c:pt>
                      <c:pt idx="316">
                        <c:v>0.88624054381400696</c:v>
                      </c:pt>
                      <c:pt idx="317">
                        <c:v>0.88577431182947297</c:v>
                      </c:pt>
                      <c:pt idx="318">
                        <c:v>0.88528805291701096</c:v>
                      </c:pt>
                      <c:pt idx="319">
                        <c:v>0.88480192156460102</c:v>
                      </c:pt>
                      <c:pt idx="320">
                        <c:v>0.88429589084431404</c:v>
                      </c:pt>
                      <c:pt idx="321">
                        <c:v>0.88374853066766901</c:v>
                      </c:pt>
                      <c:pt idx="322">
                        <c:v>0.88322119741895</c:v>
                      </c:pt>
                      <c:pt idx="323">
                        <c:v>0.88267383724230497</c:v>
                      </c:pt>
                      <c:pt idx="324">
                        <c:v>0.882106577697784</c:v>
                      </c:pt>
                      <c:pt idx="325">
                        <c:v>0.88157924444906499</c:v>
                      </c:pt>
                      <c:pt idx="326">
                        <c:v>0.88097078300823595</c:v>
                      </c:pt>
                      <c:pt idx="327">
                        <c:v>0.88034254975958104</c:v>
                      </c:pt>
                      <c:pt idx="328">
                        <c:v>0.87953216075882901</c:v>
                      </c:pt>
                      <c:pt idx="329">
                        <c:v>0.87894512940648195</c:v>
                      </c:pt>
                      <c:pt idx="330">
                        <c:v>0.87837646670140601</c:v>
                      </c:pt>
                      <c:pt idx="331">
                        <c:v>0.87774950905325599</c:v>
                      </c:pt>
                      <c:pt idx="332">
                        <c:v>0.87718097390823002</c:v>
                      </c:pt>
                      <c:pt idx="333">
                        <c:v>0.87653271373164798</c:v>
                      </c:pt>
                      <c:pt idx="334">
                        <c:v>0.87572245229094703</c:v>
                      </c:pt>
                      <c:pt idx="335">
                        <c:v>0.87497188895387401</c:v>
                      </c:pt>
                      <c:pt idx="336">
                        <c:v>0.87420282940948002</c:v>
                      </c:pt>
                      <c:pt idx="337">
                        <c:v>0.87339103724817302</c:v>
                      </c:pt>
                      <c:pt idx="338">
                        <c:v>0.87258077580747095</c:v>
                      </c:pt>
                      <c:pt idx="339">
                        <c:v>0.87172931247046204</c:v>
                      </c:pt>
                      <c:pt idx="340">
                        <c:v>0.87085782220552599</c:v>
                      </c:pt>
                      <c:pt idx="341">
                        <c:v>0.87002766139694798</c:v>
                      </c:pt>
                      <c:pt idx="342">
                        <c:v>0.86913499616363099</c:v>
                      </c:pt>
                      <c:pt idx="343">
                        <c:v>0.86822370716294295</c:v>
                      </c:pt>
                      <c:pt idx="344">
                        <c:v>0.86727134382599802</c:v>
                      </c:pt>
                      <c:pt idx="345">
                        <c:v>0.86629755040057099</c:v>
                      </c:pt>
                      <c:pt idx="346">
                        <c:v>0.86530526076782199</c:v>
                      </c:pt>
                      <c:pt idx="347">
                        <c:v>0.86423056734245796</c:v>
                      </c:pt>
                      <c:pt idx="348">
                        <c:v>0.86313597454921898</c:v>
                      </c:pt>
                      <c:pt idx="349">
                        <c:v>0.862001583020227</c:v>
                      </c:pt>
                      <c:pt idx="350">
                        <c:v>0.86082598959492695</c:v>
                      </c:pt>
                      <c:pt idx="351">
                        <c:v>0.85965026860957705</c:v>
                      </c:pt>
                      <c:pt idx="352">
                        <c:v>0.85843487644852401</c:v>
                      </c:pt>
                      <c:pt idx="353">
                        <c:v>0.85715685230268202</c:v>
                      </c:pt>
                      <c:pt idx="354">
                        <c:v>0.85581925761326205</c:v>
                      </c:pt>
                      <c:pt idx="355">
                        <c:v>0.85446163599591496</c:v>
                      </c:pt>
                      <c:pt idx="356">
                        <c:v>0.85302301374650902</c:v>
                      </c:pt>
                      <c:pt idx="357">
                        <c:v>0.851543189600794</c:v>
                      </c:pt>
                      <c:pt idx="358">
                        <c:v>0.84998236482302003</c:v>
                      </c:pt>
                      <c:pt idx="359">
                        <c:v>0.84836171438156704</c:v>
                      </c:pt>
                      <c:pt idx="360">
                        <c:v>0.846719888971732</c:v>
                      </c:pt>
                      <c:pt idx="361">
                        <c:v>0.84497703600191099</c:v>
                      </c:pt>
                      <c:pt idx="362">
                        <c:v>0.84317308176790495</c:v>
                      </c:pt>
                      <c:pt idx="363">
                        <c:v>0.84130802626971701</c:v>
                      </c:pt>
                      <c:pt idx="364">
                        <c:v>0.83934334637209695</c:v>
                      </c:pt>
                      <c:pt idx="365">
                        <c:v>0.83729639024191105</c:v>
                      </c:pt>
                      <c:pt idx="366">
                        <c:v>0.83516830591961499</c:v>
                      </c:pt>
                      <c:pt idx="367">
                        <c:v>0.83289811970107597</c:v>
                      </c:pt>
                      <c:pt idx="368">
                        <c:v>0.83054680529042602</c:v>
                      </c:pt>
                      <c:pt idx="369">
                        <c:v>0.82809459087983905</c:v>
                      </c:pt>
                      <c:pt idx="370">
                        <c:v>0.82552017394088495</c:v>
                      </c:pt>
                      <c:pt idx="371">
                        <c:v>0.82276372880988402</c:v>
                      </c:pt>
                      <c:pt idx="372">
                        <c:v>0.82002871376736497</c:v>
                      </c:pt>
                      <c:pt idx="373">
                        <c:v>0.81711026737224401</c:v>
                      </c:pt>
                      <c:pt idx="374">
                        <c:v>0.81400838962452104</c:v>
                      </c:pt>
                      <c:pt idx="375">
                        <c:v>0.81074591377323302</c:v>
                      </c:pt>
                      <c:pt idx="376">
                        <c:v>0.80736123539357696</c:v>
                      </c:pt>
                      <c:pt idx="377">
                        <c:v>0.80377322629344305</c:v>
                      </c:pt>
                      <c:pt idx="378">
                        <c:v>0.79994361845768402</c:v>
                      </c:pt>
                      <c:pt idx="379">
                        <c:v>0.79603147926925899</c:v>
                      </c:pt>
                      <c:pt idx="380">
                        <c:v>0.79191741252091197</c:v>
                      </c:pt>
                      <c:pt idx="381">
                        <c:v>0.78745944387644795</c:v>
                      </c:pt>
                      <c:pt idx="382">
                        <c:v>0.78287914514356605</c:v>
                      </c:pt>
                      <c:pt idx="383">
                        <c:v>0.77811554261813198</c:v>
                      </c:pt>
                      <c:pt idx="384">
                        <c:v>0.77311021379702305</c:v>
                      </c:pt>
                      <c:pt idx="385">
                        <c:v>0.767840580551302</c:v>
                      </c:pt>
                      <c:pt idx="386">
                        <c:v>0.76232781784935</c:v>
                      </c:pt>
                      <c:pt idx="387">
                        <c:v>0.75657192569116805</c:v>
                      </c:pt>
                      <c:pt idx="388">
                        <c:v>0.75061270281250803</c:v>
                      </c:pt>
                      <c:pt idx="389">
                        <c:v>0.74435077993403798</c:v>
                      </c:pt>
                      <c:pt idx="390">
                        <c:v>0.737743424438847</c:v>
                      </c:pt>
                      <c:pt idx="391">
                        <c:v>0.73093414138373303</c:v>
                      </c:pt>
                      <c:pt idx="392">
                        <c:v>0.72386042634395698</c:v>
                      </c:pt>
                      <c:pt idx="393">
                        <c:v>0.71658491130430801</c:v>
                      </c:pt>
                      <c:pt idx="394">
                        <c:v>0.70902506491212103</c:v>
                      </c:pt>
                      <c:pt idx="395">
                        <c:v>0.70132311662368996</c:v>
                      </c:pt>
                      <c:pt idx="396">
                        <c:v>0.69339934140745896</c:v>
                      </c:pt>
                      <c:pt idx="397">
                        <c:v>0.68529226239867802</c:v>
                      </c:pt>
                      <c:pt idx="398">
                        <c:v>0.67704295393360103</c:v>
                      </c:pt>
                      <c:pt idx="399">
                        <c:v>0.66867284610071298</c:v>
                      </c:pt>
                      <c:pt idx="400">
                        <c:v>0.66018193890001098</c:v>
                      </c:pt>
                      <c:pt idx="401">
                        <c:v>0.65160850034664497</c:v>
                      </c:pt>
                      <c:pt idx="402">
                        <c:v>0.64299526305752497</c:v>
                      </c:pt>
                      <c:pt idx="403">
                        <c:v>0.634380622607851</c:v>
                      </c:pt>
                      <c:pt idx="404">
                        <c:v>0.625767385318731</c:v>
                      </c:pt>
                      <c:pt idx="405">
                        <c:v>0.61717417495753801</c:v>
                      </c:pt>
                      <c:pt idx="406">
                        <c:v>0.60864193830047897</c:v>
                      </c:pt>
                      <c:pt idx="407">
                        <c:v>0.60019082983553096</c:v>
                      </c:pt>
                      <c:pt idx="408">
                        <c:v>0.59186052073839401</c:v>
                      </c:pt>
                      <c:pt idx="409">
                        <c:v>0.58359131290544197</c:v>
                      </c:pt>
                      <c:pt idx="410">
                        <c:v>0.575485637057215</c:v>
                      </c:pt>
                      <c:pt idx="411">
                        <c:v>0.56749922985619505</c:v>
                      </c:pt>
                      <c:pt idx="412">
                        <c:v>0.55965658283207598</c:v>
                      </c:pt>
                      <c:pt idx="413">
                        <c:v>0.55195463454364402</c:v>
                      </c:pt>
                      <c:pt idx="414">
                        <c:v>0.54435498941570504</c:v>
                      </c:pt>
                      <c:pt idx="415">
                        <c:v>0.53695714428763797</c:v>
                      </c:pt>
                      <c:pt idx="416">
                        <c:v>0.52966172988011295</c:v>
                      </c:pt>
                      <c:pt idx="417">
                        <c:v>0.522526913576152</c:v>
                      </c:pt>
                      <c:pt idx="418">
                        <c:v>0.51549452799273399</c:v>
                      </c:pt>
                      <c:pt idx="419">
                        <c:v>0.50858294177712804</c:v>
                      </c:pt>
                      <c:pt idx="420">
                        <c:v>0.50179355808989001</c:v>
                      </c:pt>
                      <c:pt idx="421">
                        <c:v>0.49508530259476302</c:v>
                      </c:pt>
                      <c:pt idx="422">
                        <c:v>0.48847781953952102</c:v>
                      </c:pt>
                      <c:pt idx="423">
                        <c:v>0.48195286783694502</c:v>
                      </c:pt>
                      <c:pt idx="424">
                        <c:v>0.47546631170956599</c:v>
                      </c:pt>
                      <c:pt idx="425">
                        <c:v>0.46906228693485302</c:v>
                      </c:pt>
                      <c:pt idx="426">
                        <c:v>0.46269793333584203</c:v>
                      </c:pt>
                      <c:pt idx="427">
                        <c:v>0.45635500982531302</c:v>
                      </c:pt>
                      <c:pt idx="428">
                        <c:v>0.45005175749048598</c:v>
                      </c:pt>
                      <c:pt idx="429">
                        <c:v>0.44374863271570902</c:v>
                      </c:pt>
                      <c:pt idx="430">
                        <c:v>0.43744538038088199</c:v>
                      </c:pt>
                      <c:pt idx="431">
                        <c:v>0.43114225560610497</c:v>
                      </c:pt>
                      <c:pt idx="432">
                        <c:v>0.42483900327127799</c:v>
                      </c:pt>
                      <c:pt idx="433">
                        <c:v>0.41851597912862498</c:v>
                      </c:pt>
                      <c:pt idx="434">
                        <c:v>0.41219295498597203</c:v>
                      </c:pt>
                      <c:pt idx="435">
                        <c:v>0.40582860138695998</c:v>
                      </c:pt>
                      <c:pt idx="436">
                        <c:v>0.39944434842007298</c:v>
                      </c:pt>
                      <c:pt idx="437">
                        <c:v>0.39300052490960802</c:v>
                      </c:pt>
                      <c:pt idx="438">
                        <c:v>0.386594969414289</c:v>
                      </c:pt>
                      <c:pt idx="439">
                        <c:v>0.37998901707965299</c:v>
                      </c:pt>
                      <c:pt idx="440">
                        <c:v>0.37348256158439802</c:v>
                      </c:pt>
                      <c:pt idx="441">
                        <c:v>0.366956206721267</c:v>
                      </c:pt>
                      <c:pt idx="442">
                        <c:v>0.36040995249025898</c:v>
                      </c:pt>
                      <c:pt idx="443">
                        <c:v>0.353803872595573</c:v>
                      </c:pt>
                      <c:pt idx="444">
                        <c:v>0.34719651710038102</c:v>
                      </c:pt>
                      <c:pt idx="445">
                        <c:v>0.34054795970888202</c:v>
                      </c:pt>
                      <c:pt idx="446">
                        <c:v>0.33388077855001203</c:v>
                      </c:pt>
                      <c:pt idx="447">
                        <c:v>0.32723362431906799</c:v>
                      </c:pt>
                      <c:pt idx="448">
                        <c:v>0.32066606755963001</c:v>
                      </c:pt>
                      <c:pt idx="449">
                        <c:v>0.314060115224994</c:v>
                      </c:pt>
                      <c:pt idx="450">
                        <c:v>0.30741143027344398</c:v>
                      </c:pt>
                      <c:pt idx="451">
                        <c:v>0.3007642760425</c:v>
                      </c:pt>
                      <c:pt idx="452">
                        <c:v>0.29419812244361698</c:v>
                      </c:pt>
                      <c:pt idx="453">
                        <c:v>0.28771156631623801</c:v>
                      </c:pt>
                      <c:pt idx="454">
                        <c:v>0.281246312717291</c:v>
                      </c:pt>
                      <c:pt idx="455">
                        <c:v>0.27486346291095898</c:v>
                      </c:pt>
                      <c:pt idx="456">
                        <c:v>0.26858023750405802</c:v>
                      </c:pt>
                      <c:pt idx="457">
                        <c:v>0.26219598453717102</c:v>
                      </c:pt>
                      <c:pt idx="458">
                        <c:v>0.25609619048287202</c:v>
                      </c:pt>
                      <c:pt idx="459">
                        <c:v>0.250117068236336</c:v>
                      </c:pt>
                      <c:pt idx="460">
                        <c:v>0.24431997418184601</c:v>
                      </c:pt>
                      <c:pt idx="461">
                        <c:v>0.23842198012742</c:v>
                      </c:pt>
                      <c:pt idx="462">
                        <c:v>0.23268739049766901</c:v>
                      </c:pt>
                      <c:pt idx="463">
                        <c:v>0.227073600235731</c:v>
                      </c:pt>
                      <c:pt idx="464">
                        <c:v>0.22166173753371601</c:v>
                      </c:pt>
                      <c:pt idx="465">
                        <c:v>0.216352305552243</c:v>
                      </c:pt>
                      <c:pt idx="466">
                        <c:v>0.211143646010655</c:v>
                      </c:pt>
                      <c:pt idx="467">
                        <c:v>0.20617824348534899</c:v>
                      </c:pt>
                      <c:pt idx="468">
                        <c:v>0.20135341213568</c:v>
                      </c:pt>
                      <c:pt idx="469">
                        <c:v>0.19671354285921999</c:v>
                      </c:pt>
                      <c:pt idx="470">
                        <c:v>0.19207214286215399</c:v>
                      </c:pt>
                      <c:pt idx="471">
                        <c:v>0.18761264349708401</c:v>
                      </c:pt>
                      <c:pt idx="472">
                        <c:v>0.18335660241254301</c:v>
                      </c:pt>
                      <c:pt idx="473">
                        <c:v>0.17926243503207201</c:v>
                      </c:pt>
                      <c:pt idx="474">
                        <c:v>0.17529059774001901</c:v>
                      </c:pt>
                      <c:pt idx="475">
                        <c:v>0.17148088927213601</c:v>
                      </c:pt>
                      <c:pt idx="476">
                        <c:v>0.167811879539942</c:v>
                      </c:pt>
                      <c:pt idx="477">
                        <c:v>0.164306274232423</c:v>
                      </c:pt>
                      <c:pt idx="478">
                        <c:v>0.160921595852768</c:v>
                      </c:pt>
                      <c:pt idx="479">
                        <c:v>0.15769891873723199</c:v>
                      </c:pt>
                      <c:pt idx="480">
                        <c:v>0.15459844415006399</c:v>
                      </c:pt>
                      <c:pt idx="481">
                        <c:v>0.15163879585863499</c:v>
                      </c:pt>
                      <c:pt idx="482">
                        <c:v>0.14880135009557399</c:v>
                      </c:pt>
                      <c:pt idx="483">
                        <c:v>0.14608623442093199</c:v>
                      </c:pt>
                      <c:pt idx="484">
                        <c:v>0.143511817481977</c:v>
                      </c:pt>
                      <c:pt idx="485">
                        <c:v>0.14103970370351501</c:v>
                      </c:pt>
                      <c:pt idx="486">
                        <c:v>0.13866848992498801</c:v>
                      </c:pt>
                      <c:pt idx="487">
                        <c:v>0.13639830370644901</c:v>
                      </c:pt>
                      <c:pt idx="488">
                        <c:v>0.13427021938415301</c:v>
                      </c:pt>
                      <c:pt idx="489">
                        <c:v>0.132243035061793</c:v>
                      </c:pt>
                      <c:pt idx="490">
                        <c:v>0.13029697893154399</c:v>
                      </c:pt>
                      <c:pt idx="491">
                        <c:v>0.12843332659391099</c:v>
                      </c:pt>
                      <c:pt idx="492">
                        <c:v>0.12664927172778201</c:v>
                      </c:pt>
                      <c:pt idx="493">
                        <c:v>0.12496752002214399</c:v>
                      </c:pt>
                      <c:pt idx="494">
                        <c:v>0.123365493348062</c:v>
                      </c:pt>
                      <c:pt idx="495">
                        <c:v>0.121825971098719</c:v>
                      </c:pt>
                      <c:pt idx="496">
                        <c:v>0.120346019392954</c:v>
                      </c:pt>
                      <c:pt idx="497">
                        <c:v>0.11894732343935099</c:v>
                      </c:pt>
                      <c:pt idx="498">
                        <c:v>0.117589701822004</c:v>
                      </c:pt>
                      <c:pt idx="499">
                        <c:v>0.116293181468841</c:v>
                      </c:pt>
                      <c:pt idx="500">
                        <c:v>0.11507638614723401</c:v>
                      </c:pt>
                      <c:pt idx="501">
                        <c:v>0.113900792721934</c:v>
                      </c:pt>
                      <c:pt idx="502">
                        <c:v>0.112746501825065</c:v>
                      </c:pt>
                      <c:pt idx="503">
                        <c:v>0.11167180839970201</c:v>
                      </c:pt>
                      <c:pt idx="504">
                        <c:v>0.11061841750277</c:v>
                      </c:pt>
                      <c:pt idx="505">
                        <c:v>0.109584925973714</c:v>
                      </c:pt>
                      <c:pt idx="506">
                        <c:v>0.108611132548286</c:v>
                      </c:pt>
                      <c:pt idx="507">
                        <c:v>0.10765864165128999</c:v>
                      </c:pt>
                      <c:pt idx="508">
                        <c:v>0.106706278314345</c:v>
                      </c:pt>
                      <c:pt idx="509">
                        <c:v>0.10581488868153301</c:v>
                      </c:pt>
                      <c:pt idx="510">
                        <c:v>0.10494352597664799</c:v>
                      </c:pt>
                      <c:pt idx="511">
                        <c:v>0.104133264535946</c:v>
                      </c:pt>
                      <c:pt idx="512">
                        <c:v>0.103321472374639</c:v>
                      </c:pt>
                      <c:pt idx="513">
                        <c:v>0.102511210933937</c:v>
                      </c:pt>
                      <c:pt idx="514">
                        <c:v>0.101720848861112</c:v>
                      </c:pt>
                      <c:pt idx="515">
                        <c:v>0.100970285524039</c:v>
                      </c:pt>
                      <c:pt idx="516">
                        <c:v>0.100241024715398</c:v>
                      </c:pt>
                      <c:pt idx="517">
                        <c:v>9.9491864538880107E-2</c:v>
                      </c:pt>
                      <c:pt idx="518">
                        <c:v>9.8741301201807005E-2</c:v>
                      </c:pt>
                      <c:pt idx="519">
                        <c:v>9.79921410252894E-2</c:v>
                      </c:pt>
                      <c:pt idx="520">
                        <c:v>9.7282779584524096E-2</c:v>
                      </c:pt>
                      <c:pt idx="521">
                        <c:v>9.6573418143758805E-2</c:v>
                      </c:pt>
                      <c:pt idx="522">
                        <c:v>9.5883956070869705E-2</c:v>
                      </c:pt>
                      <c:pt idx="523">
                        <c:v>9.5194493997980703E-2</c:v>
                      </c:pt>
                      <c:pt idx="524">
                        <c:v>9.4505031925091604E-2</c:v>
                      </c:pt>
                      <c:pt idx="525">
                        <c:v>9.3816973012757904E-2</c:v>
                      </c:pt>
                      <c:pt idx="526">
                        <c:v>9.3107611571992696E-2</c:v>
                      </c:pt>
                      <c:pt idx="527">
                        <c:v>9.2438048866979705E-2</c:v>
                      </c:pt>
                      <c:pt idx="528">
                        <c:v>9.1770016882572705E-2</c:v>
                      </c:pt>
                      <c:pt idx="529">
                        <c:v>9.1080554809683495E-2</c:v>
                      </c:pt>
                      <c:pt idx="530">
                        <c:v>9.04521940009783E-2</c:v>
                      </c:pt>
                      <c:pt idx="531">
                        <c:v>8.9803933824396998E-2</c:v>
                      </c:pt>
                      <c:pt idx="532">
                        <c:v>8.9175573015691803E-2</c:v>
                      </c:pt>
                      <c:pt idx="533">
                        <c:v>8.8506137870729404E-2</c:v>
                      </c:pt>
                      <c:pt idx="534">
                        <c:v>8.7837978326271798E-2</c:v>
                      </c:pt>
                      <c:pt idx="535">
                        <c:v>8.7189718149690301E-2</c:v>
                      </c:pt>
                      <c:pt idx="536">
                        <c:v>8.6561357340985107E-2</c:v>
                      </c:pt>
                      <c:pt idx="537">
                        <c:v>8.5933124092330407E-2</c:v>
                      </c:pt>
                      <c:pt idx="538">
                        <c:v>8.5324662651501404E-2</c:v>
                      </c:pt>
                      <c:pt idx="539">
                        <c:v>8.4696301842796196E-2</c:v>
                      </c:pt>
                      <c:pt idx="540">
                        <c:v>8.4048041666214796E-2</c:v>
                      </c:pt>
                      <c:pt idx="541">
                        <c:v>8.3419808417560096E-2</c:v>
                      </c:pt>
                      <c:pt idx="542">
                        <c:v>8.2791447608854998E-2</c:v>
                      </c:pt>
                      <c:pt idx="543">
                        <c:v>8.2202885535902007E-2</c:v>
                      </c:pt>
                      <c:pt idx="544">
                        <c:v>8.1576055447802706E-2</c:v>
                      </c:pt>
                      <c:pt idx="545">
                        <c:v>8.0967594006973703E-2</c:v>
                      </c:pt>
                      <c:pt idx="546">
                        <c:v>8.0400334462452303E-2</c:v>
                      </c:pt>
                      <c:pt idx="547">
                        <c:v>7.9792000581673794E-2</c:v>
                      </c:pt>
                      <c:pt idx="548">
                        <c:v>7.92034385087209E-2</c:v>
                      </c:pt>
                      <c:pt idx="549">
                        <c:v>7.8616279596323502E-2</c:v>
                      </c:pt>
                      <c:pt idx="550">
                        <c:v>7.8007945715544896E-2</c:v>
                      </c:pt>
                      <c:pt idx="551">
                        <c:v>7.7440686171023496E-2</c:v>
                      </c:pt>
                      <c:pt idx="552">
                        <c:v>7.6873426626502206E-2</c:v>
                      </c:pt>
                      <c:pt idx="553">
                        <c:v>7.6284992113599903E-2</c:v>
                      </c:pt>
                      <c:pt idx="554">
                        <c:v>7.5697833201202394E-2</c:v>
                      </c:pt>
                      <c:pt idx="555">
                        <c:v>7.5150600584607694E-2</c:v>
                      </c:pt>
                      <c:pt idx="556">
                        <c:v>7.4583341040086404E-2</c:v>
                      </c:pt>
                      <c:pt idx="557">
                        <c:v>7.4016209055615595E-2</c:v>
                      </c:pt>
                      <c:pt idx="558">
                        <c:v>7.3447546350538698E-2</c:v>
                      </c:pt>
                      <c:pt idx="559">
                        <c:v>7.2880286806017602E-2</c:v>
                      </c:pt>
                      <c:pt idx="560">
                        <c:v>7.2333054189422805E-2</c:v>
                      </c:pt>
                      <c:pt idx="561">
                        <c:v>7.1785694012777596E-2</c:v>
                      </c:pt>
                      <c:pt idx="562">
                        <c:v>7.1238461396182895E-2</c:v>
                      </c:pt>
                      <c:pt idx="563">
                        <c:v>7.0712403747969402E-2</c:v>
                      </c:pt>
                      <c:pt idx="564">
                        <c:v>7.0165171131374701E-2</c:v>
                      </c:pt>
                      <c:pt idx="565">
                        <c:v>6.9637710322605698E-2</c:v>
                      </c:pt>
                      <c:pt idx="566">
                        <c:v>6.9110377073887105E-2</c:v>
                      </c:pt>
                      <c:pt idx="567">
                        <c:v>6.8584446985724107E-2</c:v>
                      </c:pt>
                      <c:pt idx="568">
                        <c:v>6.8076885544831406E-2</c:v>
                      </c:pt>
                      <c:pt idx="569">
                        <c:v>6.7570854824544294E-2</c:v>
                      </c:pt>
                      <c:pt idx="570">
                        <c:v>6.7043394015775304E-2</c:v>
                      </c:pt>
                      <c:pt idx="571">
                        <c:v>6.65373632954884E-2</c:v>
                      </c:pt>
                      <c:pt idx="572">
                        <c:v>6.6009902486719396E-2</c:v>
                      </c:pt>
                      <c:pt idx="573">
                        <c:v>6.5503871766432506E-2</c:v>
                      </c:pt>
                      <c:pt idx="574">
                        <c:v>6.4996437885590105E-2</c:v>
                      </c:pt>
                      <c:pt idx="575">
                        <c:v>6.4510178973128801E-2</c:v>
                      </c:pt>
                      <c:pt idx="576">
                        <c:v>6.40041482528418E-2</c:v>
                      </c:pt>
                      <c:pt idx="577">
                        <c:v>6.3518016900431004E-2</c:v>
                      </c:pt>
                      <c:pt idx="578">
                        <c:v>6.3030354827414495E-2</c:v>
                      </c:pt>
                      <c:pt idx="579">
                        <c:v>6.2564122842879794E-2</c:v>
                      </c:pt>
                      <c:pt idx="580">
                        <c:v>6.2099294018900499E-2</c:v>
                      </c:pt>
                      <c:pt idx="581">
                        <c:v>6.1611631945883899E-2</c:v>
                      </c:pt>
                      <c:pt idx="582">
                        <c:v>6.1166702489780803E-2</c:v>
                      </c:pt>
                      <c:pt idx="583">
                        <c:v>6.068057113737E-2</c:v>
                      </c:pt>
                      <c:pt idx="584">
                        <c:v>6.0254137888587703E-2</c:v>
                      </c:pt>
                      <c:pt idx="585">
                        <c:v>5.98289802403104E-2</c:v>
                      </c:pt>
                      <c:pt idx="586">
                        <c:v>5.9382647623651898E-2</c:v>
                      </c:pt>
                      <c:pt idx="587">
                        <c:v>5.8957617535424903E-2</c:v>
                      </c:pt>
                      <c:pt idx="588">
                        <c:v>5.8471486183014197E-2</c:v>
                      </c:pt>
                      <c:pt idx="589">
                        <c:v>5.80648247420575E-2</c:v>
                      </c:pt>
                      <c:pt idx="590">
                        <c:v>5.7599995918078302E-2</c:v>
                      </c:pt>
                      <c:pt idx="591">
                        <c:v>5.7092562037235998E-2</c:v>
                      </c:pt>
                      <c:pt idx="592">
                        <c:v>5.66462294205776E-2</c:v>
                      </c:pt>
                      <c:pt idx="593">
                        <c:v>5.6262401228658297E-2</c:v>
                      </c:pt>
                      <c:pt idx="594">
                        <c:v>5.5835840419825498E-2</c:v>
                      </c:pt>
                      <c:pt idx="595">
                        <c:v>5.5450609067350998E-2</c:v>
                      </c:pt>
                      <c:pt idx="596">
                        <c:v>5.5065377714876497E-2</c:v>
                      </c:pt>
                      <c:pt idx="597">
                        <c:v>5.4640347626649599E-2</c:v>
                      </c:pt>
                      <c:pt idx="598">
                        <c:v>5.4235216906298803E-2</c:v>
                      </c:pt>
                      <c:pt idx="599">
                        <c:v>5.3808783657516498E-2</c:v>
                      </c:pt>
                      <c:pt idx="600">
                        <c:v>5.3383753569289601E-2</c:v>
                      </c:pt>
                      <c:pt idx="601">
                        <c:v>5.2958595921012097E-2</c:v>
                      </c:pt>
                      <c:pt idx="602">
                        <c:v>5.2593263936413802E-2</c:v>
                      </c:pt>
                      <c:pt idx="603">
                        <c:v>5.2208032583939197E-2</c:v>
                      </c:pt>
                      <c:pt idx="604">
                        <c:v>5.1802901863588498E-2</c:v>
                      </c:pt>
                      <c:pt idx="605">
                        <c:v>5.1397771143237701E-2</c:v>
                      </c:pt>
                      <c:pt idx="606">
                        <c:v>5.1012539790763298E-2</c:v>
                      </c:pt>
                      <c:pt idx="607">
                        <c:v>5.0627308438288499E-2</c:v>
                      </c:pt>
                      <c:pt idx="608">
                        <c:v>5.0242077085814102E-2</c:v>
                      </c:pt>
                      <c:pt idx="609">
                        <c:v>4.9856845733339497E-2</c:v>
                      </c:pt>
                      <c:pt idx="610">
                        <c:v>4.9451715012988701E-2</c:v>
                      </c:pt>
                      <c:pt idx="611">
                        <c:v>4.9087786188945701E-2</c:v>
                      </c:pt>
                      <c:pt idx="612">
                        <c:v>4.8722454204347398E-2</c:v>
                      </c:pt>
                      <c:pt idx="613">
                        <c:v>4.8357122219748902E-2</c:v>
                      </c:pt>
                      <c:pt idx="614">
                        <c:v>4.7993193395705902E-2</c:v>
                      </c:pt>
                      <c:pt idx="615">
                        <c:v>4.7607962043231401E-2</c:v>
                      </c:pt>
                      <c:pt idx="616">
                        <c:v>4.7262529426509103E-2</c:v>
                      </c:pt>
                      <c:pt idx="617">
                        <c:v>4.6898600602466103E-2</c:v>
                      </c:pt>
                      <c:pt idx="618">
                        <c:v>4.6452140425757203E-2</c:v>
                      </c:pt>
                      <c:pt idx="619">
                        <c:v>4.6088211601714203E-2</c:v>
                      </c:pt>
                      <c:pt idx="620">
                        <c:v>4.5762678352868E-2</c:v>
                      </c:pt>
                      <c:pt idx="621">
                        <c:v>4.5438675824627801E-2</c:v>
                      </c:pt>
                      <c:pt idx="622">
                        <c:v>4.51344451042133E-2</c:v>
                      </c:pt>
                      <c:pt idx="623">
                        <c:v>4.4790415648046498E-2</c:v>
                      </c:pt>
                      <c:pt idx="624">
                        <c:v>4.4527386823939703E-2</c:v>
                      </c:pt>
                      <c:pt idx="625">
                        <c:v>4.4223156103525202E-2</c:v>
                      </c:pt>
                      <c:pt idx="626">
                        <c:v>4.3818025383174398E-2</c:v>
                      </c:pt>
                      <c:pt idx="627">
                        <c:v>4.3371692766516E-2</c:v>
                      </c:pt>
                      <c:pt idx="628">
                        <c:v>4.3148462678161498E-2</c:v>
                      </c:pt>
                      <c:pt idx="629">
                        <c:v>4.2824332589870701E-2</c:v>
                      </c:pt>
                      <c:pt idx="630">
                        <c:v>4.2480303133704003E-2</c:v>
                      </c:pt>
                      <c:pt idx="631">
                        <c:v>4.2156300605463798E-2</c:v>
                      </c:pt>
                      <c:pt idx="632">
                        <c:v>4.1832170517173001E-2</c:v>
                      </c:pt>
                      <c:pt idx="633">
                        <c:v>4.1547839164634698E-2</c:v>
                      </c:pt>
                      <c:pt idx="634">
                        <c:v>4.1203809708467799E-2</c:v>
                      </c:pt>
                      <c:pt idx="635">
                        <c:v>4.0878276459621797E-2</c:v>
                      </c:pt>
                      <c:pt idx="636">
                        <c:v>4.0575448899762598E-2</c:v>
                      </c:pt>
                      <c:pt idx="637">
                        <c:v>4.0251318811471898E-2</c:v>
                      </c:pt>
                      <c:pt idx="638">
                        <c:v>3.9925785562625903E-2</c:v>
                      </c:pt>
                      <c:pt idx="639">
                        <c:v>3.9623085562817198E-2</c:v>
                      </c:pt>
                      <c:pt idx="640">
                        <c:v>3.9338754210278902E-2</c:v>
                      </c:pt>
                      <c:pt idx="641">
                        <c:v>3.9034523489864401E-2</c:v>
                      </c:pt>
                      <c:pt idx="642">
                        <c:v>3.8710393401573701E-2</c:v>
                      </c:pt>
                      <c:pt idx="643">
                        <c:v>3.8406162681159303E-2</c:v>
                      </c:pt>
                      <c:pt idx="644">
                        <c:v>3.8101931960744601E-2</c:v>
                      </c:pt>
                      <c:pt idx="645">
                        <c:v>3.78390306966883E-2</c:v>
                      </c:pt>
                      <c:pt idx="646">
                        <c:v>3.7534799976273903E-2</c:v>
                      </c:pt>
                      <c:pt idx="647">
                        <c:v>3.7250468623735399E-2</c:v>
                      </c:pt>
                      <c:pt idx="648">
                        <c:v>3.6967540431752398E-2</c:v>
                      </c:pt>
                      <c:pt idx="649">
                        <c:v>3.6683209079214102E-2</c:v>
                      </c:pt>
                      <c:pt idx="650">
                        <c:v>3.6420307815157801E-2</c:v>
                      </c:pt>
                      <c:pt idx="651">
                        <c:v>3.6135976462619498E-2</c:v>
                      </c:pt>
                      <c:pt idx="652">
                        <c:v>3.58317457422049E-2</c:v>
                      </c:pt>
                      <c:pt idx="653">
                        <c:v>3.5548817550221899E-2</c:v>
                      </c:pt>
                      <c:pt idx="654">
                        <c:v>3.5264486197683499E-2</c:v>
                      </c:pt>
                      <c:pt idx="655">
                        <c:v>3.5021484301503397E-2</c:v>
                      </c:pt>
                      <c:pt idx="656">
                        <c:v>3.4738556109520501E-2</c:v>
                      </c:pt>
                      <c:pt idx="657">
                        <c:v>3.4474124124858403E-2</c:v>
                      </c:pt>
                      <c:pt idx="658">
                        <c:v>3.4191323492925897E-2</c:v>
                      </c:pt>
                      <c:pt idx="659">
                        <c:v>3.39069921403874E-2</c:v>
                      </c:pt>
                      <c:pt idx="660">
                        <c:v>3.3643963316280702E-2</c:v>
                      </c:pt>
                      <c:pt idx="661">
                        <c:v>3.3400833860050001E-2</c:v>
                      </c:pt>
                      <c:pt idx="662">
                        <c:v>3.3157831963869802E-2</c:v>
                      </c:pt>
                      <c:pt idx="663">
                        <c:v>3.2873500611331402E-2</c:v>
                      </c:pt>
                      <c:pt idx="664">
                        <c:v>3.2610471787224801E-2</c:v>
                      </c:pt>
                      <c:pt idx="665">
                        <c:v>3.2326140434686297E-2</c:v>
                      </c:pt>
                      <c:pt idx="666">
                        <c:v>3.2063239170629997E-2</c:v>
                      </c:pt>
                      <c:pt idx="667">
                        <c:v>3.1840009082275599E-2</c:v>
                      </c:pt>
                      <c:pt idx="668">
                        <c:v>3.1596879626045002E-2</c:v>
                      </c:pt>
                      <c:pt idx="669">
                        <c:v>3.1353877729864803E-2</c:v>
                      </c:pt>
                      <c:pt idx="670">
                        <c:v>3.1089445745202698E-2</c:v>
                      </c:pt>
                      <c:pt idx="671">
                        <c:v>3.0826416921095799E-2</c:v>
                      </c:pt>
                      <c:pt idx="672">
                        <c:v>3.0522186200681201E-2</c:v>
                      </c:pt>
                      <c:pt idx="673">
                        <c:v>3.0279184304501199E-2</c:v>
                      </c:pt>
                      <c:pt idx="674">
                        <c:v>3.0075853584022899E-2</c:v>
                      </c:pt>
                      <c:pt idx="675">
                        <c:v>2.9874053584150399E-2</c:v>
                      </c:pt>
                      <c:pt idx="676">
                        <c:v>2.9630924127919799E-2</c:v>
                      </c:pt>
                      <c:pt idx="677">
                        <c:v>2.94076940395652E-2</c:v>
                      </c:pt>
                      <c:pt idx="678">
                        <c:v>2.9144792775509E-2</c:v>
                      </c:pt>
                      <c:pt idx="679">
                        <c:v>2.8901663319278299E-2</c:v>
                      </c:pt>
                      <c:pt idx="680">
                        <c:v>2.8658533863047699E-2</c:v>
                      </c:pt>
                      <c:pt idx="681">
                        <c:v>2.8435431334743699E-2</c:v>
                      </c:pt>
                      <c:pt idx="682">
                        <c:v>2.82122012463892E-2</c:v>
                      </c:pt>
                      <c:pt idx="683">
                        <c:v>2.8111301246452901E-2</c:v>
                      </c:pt>
                      <c:pt idx="684">
                        <c:v>2.7846869261790801E-2</c:v>
                      </c:pt>
                      <c:pt idx="685">
                        <c:v>2.7563941069807901E-2</c:v>
                      </c:pt>
                      <c:pt idx="686">
                        <c:v>2.7320939173627799E-2</c:v>
                      </c:pt>
                      <c:pt idx="687">
                        <c:v>2.7076406556841601E-2</c:v>
                      </c:pt>
                      <c:pt idx="688">
                        <c:v>2.6854579629042599E-2</c:v>
                      </c:pt>
                      <c:pt idx="689">
                        <c:v>2.6631477100738699E-2</c:v>
                      </c:pt>
                      <c:pt idx="690">
                        <c:v>2.6469348276568001E-2</c:v>
                      </c:pt>
                      <c:pt idx="691">
                        <c:v>2.6266145116140199E-2</c:v>
                      </c:pt>
                      <c:pt idx="692">
                        <c:v>2.60031162920333E-2</c:v>
                      </c:pt>
                      <c:pt idx="693">
                        <c:v>2.57599868358027E-2</c:v>
                      </c:pt>
                      <c:pt idx="694">
                        <c:v>2.5597985571682601E-2</c:v>
                      </c:pt>
                      <c:pt idx="695">
                        <c:v>2.5414554219080399E-2</c:v>
                      </c:pt>
                      <c:pt idx="696">
                        <c:v>2.52127542192081E-2</c:v>
                      </c:pt>
                      <c:pt idx="697">
                        <c:v>2.4948322234545899E-2</c:v>
                      </c:pt>
                      <c:pt idx="698">
                        <c:v>2.4746394674622901E-2</c:v>
                      </c:pt>
                      <c:pt idx="699">
                        <c:v>2.4523292146319101E-2</c:v>
                      </c:pt>
                      <c:pt idx="700">
                        <c:v>2.43213645863961E-2</c:v>
                      </c:pt>
                      <c:pt idx="701">
                        <c:v>2.40982620580922E-2</c:v>
                      </c:pt>
                      <c:pt idx="702">
                        <c:v>2.3894931337613799E-2</c:v>
                      </c:pt>
                      <c:pt idx="703">
                        <c:v>2.3671701249259301E-2</c:v>
                      </c:pt>
                      <c:pt idx="704">
                        <c:v>2.3469901249386901E-2</c:v>
                      </c:pt>
                      <c:pt idx="705">
                        <c:v>2.3286469896784699E-2</c:v>
                      </c:pt>
                      <c:pt idx="706">
                        <c:v>2.3104569264788499E-2</c:v>
                      </c:pt>
                      <c:pt idx="707">
                        <c:v>2.2922541072741699E-2</c:v>
                      </c:pt>
                      <c:pt idx="708">
                        <c:v>2.2719337912314001E-2</c:v>
                      </c:pt>
                      <c:pt idx="709">
                        <c:v>2.2517410352391E-2</c:v>
                      </c:pt>
                      <c:pt idx="710">
                        <c:v>2.2314207191963101E-2</c:v>
                      </c:pt>
                      <c:pt idx="711">
                        <c:v>2.2152078367792601E-2</c:v>
                      </c:pt>
                      <c:pt idx="712">
                        <c:v>2.1948875207364899E-2</c:v>
                      </c:pt>
                      <c:pt idx="713">
                        <c:v>2.17668470153181E-2</c:v>
                      </c:pt>
                      <c:pt idx="714">
                        <c:v>2.15650470154456E-2</c:v>
                      </c:pt>
                      <c:pt idx="715">
                        <c:v>2.1381615662843401E-2</c:v>
                      </c:pt>
                      <c:pt idx="716">
                        <c:v>2.11997150308471E-2</c:v>
                      </c:pt>
                      <c:pt idx="717">
                        <c:v>2.1017686838800301E-2</c:v>
                      </c:pt>
                      <c:pt idx="718">
                        <c:v>2.0834383046248801E-2</c:v>
                      </c:pt>
                      <c:pt idx="719">
                        <c:v>2.06722542220781E-2</c:v>
                      </c:pt>
                      <c:pt idx="720">
                        <c:v>2.0510252957958001E-2</c:v>
                      </c:pt>
                      <c:pt idx="721">
                        <c:v>2.03083253980351E-2</c:v>
                      </c:pt>
                      <c:pt idx="722">
                        <c:v>2.0125021605483601E-2</c:v>
                      </c:pt>
                      <c:pt idx="723">
                        <c:v>1.9962892781312799E-2</c:v>
                      </c:pt>
                      <c:pt idx="724">
                        <c:v>1.9780992149316601E-2</c:v>
                      </c:pt>
                      <c:pt idx="725">
                        <c:v>1.9618863325146101E-2</c:v>
                      </c:pt>
                      <c:pt idx="726">
                        <c:v>1.94369626931498E-2</c:v>
                      </c:pt>
                      <c:pt idx="727">
                        <c:v>1.9274833868979199E-2</c:v>
                      </c:pt>
                      <c:pt idx="728">
                        <c:v>1.90716307085513E-2</c:v>
                      </c:pt>
                      <c:pt idx="729">
                        <c:v>1.8889602516504601E-2</c:v>
                      </c:pt>
                      <c:pt idx="730">
                        <c:v>1.8727601252384499E-2</c:v>
                      </c:pt>
                      <c:pt idx="731">
                        <c:v>1.8565472428213901E-2</c:v>
                      </c:pt>
                      <c:pt idx="732">
                        <c:v>1.8382168635662301E-2</c:v>
                      </c:pt>
                      <c:pt idx="733">
                        <c:v>1.8200140443615499E-2</c:v>
                      </c:pt>
                      <c:pt idx="734">
                        <c:v>1.80779379152478E-2</c:v>
                      </c:pt>
                      <c:pt idx="735">
                        <c:v>1.7915936651127701E-2</c:v>
                      </c:pt>
                      <c:pt idx="736">
                        <c:v>1.77538078269571E-2</c:v>
                      </c:pt>
                      <c:pt idx="737">
                        <c:v>1.7591806562837001E-2</c:v>
                      </c:pt>
                      <c:pt idx="738">
                        <c:v>1.7449577106542501E-2</c:v>
                      </c:pt>
                      <c:pt idx="739">
                        <c:v>1.7267676474546301E-2</c:v>
                      </c:pt>
                      <c:pt idx="740">
                        <c:v>1.7125447018251898E-2</c:v>
                      </c:pt>
                      <c:pt idx="741">
                        <c:v>1.6983345122007901E-2</c:v>
                      </c:pt>
                      <c:pt idx="742">
                        <c:v>1.6821343857887801E-2</c:v>
                      </c:pt>
                      <c:pt idx="743">
                        <c:v>1.6680517562148799E-2</c:v>
                      </c:pt>
                      <c:pt idx="744">
                        <c:v>1.6538415665904999E-2</c:v>
                      </c:pt>
                      <c:pt idx="745">
                        <c:v>1.6396186209610499E-2</c:v>
                      </c:pt>
                      <c:pt idx="746">
                        <c:v>1.6214285577614201E-2</c:v>
                      </c:pt>
                      <c:pt idx="747">
                        <c:v>1.6092083049246399E-2</c:v>
                      </c:pt>
                      <c:pt idx="748">
                        <c:v>1.5910054857199599E-2</c:v>
                      </c:pt>
                      <c:pt idx="749">
                        <c:v>1.5767952960955699E-2</c:v>
                      </c:pt>
                      <c:pt idx="750">
                        <c:v>1.56257235046613E-2</c:v>
                      </c:pt>
                      <c:pt idx="751">
                        <c:v>1.5483621608417399E-2</c:v>
                      </c:pt>
                      <c:pt idx="752">
                        <c:v>1.53214927842468E-2</c:v>
                      </c:pt>
                      <c:pt idx="753">
                        <c:v>1.5180794048558301E-2</c:v>
                      </c:pt>
                      <c:pt idx="754">
                        <c:v>1.5058591520190401E-2</c:v>
                      </c:pt>
                      <c:pt idx="755">
                        <c:v>1.4916362063896E-2</c:v>
                      </c:pt>
                      <c:pt idx="756">
                        <c:v>1.47742601676522E-2</c:v>
                      </c:pt>
                      <c:pt idx="757">
                        <c:v>1.4633561431963499E-2</c:v>
                      </c:pt>
                      <c:pt idx="758">
                        <c:v>1.44501300793615E-2</c:v>
                      </c:pt>
                      <c:pt idx="759">
                        <c:v>1.4349230079425099E-2</c:v>
                      </c:pt>
                      <c:pt idx="760">
                        <c:v>1.42284307116128E-2</c:v>
                      </c:pt>
                      <c:pt idx="761">
                        <c:v>1.4106100623194499E-2</c:v>
                      </c:pt>
                      <c:pt idx="762">
                        <c:v>1.3983898094826801E-2</c:v>
                      </c:pt>
                      <c:pt idx="763">
                        <c:v>1.38430717990878E-2</c:v>
                      </c:pt>
                      <c:pt idx="764">
                        <c:v>1.36810705349677E-2</c:v>
                      </c:pt>
                      <c:pt idx="765">
                        <c:v>1.35588680066E-2</c:v>
                      </c:pt>
                      <c:pt idx="766">
                        <c:v>1.34365379181818E-2</c:v>
                      </c:pt>
                      <c:pt idx="767">
                        <c:v>1.32745366540616E-2</c:v>
                      </c:pt>
                      <c:pt idx="768">
                        <c:v>1.31536097261986E-2</c:v>
                      </c:pt>
                      <c:pt idx="769">
                        <c:v>1.3031407197831E-2</c:v>
                      </c:pt>
                      <c:pt idx="770">
                        <c:v>1.29106078300186E-2</c:v>
                      </c:pt>
                      <c:pt idx="771">
                        <c:v>1.2768378373724101E-2</c:v>
                      </c:pt>
                      <c:pt idx="772">
                        <c:v>1.2667478373788E-2</c:v>
                      </c:pt>
                      <c:pt idx="773">
                        <c:v>1.25253764775439E-2</c:v>
                      </c:pt>
                      <c:pt idx="774">
                        <c:v>1.23632476533734E-2</c:v>
                      </c:pt>
                      <c:pt idx="775">
                        <c:v>1.22410451250056E-2</c:v>
                      </c:pt>
                      <c:pt idx="776">
                        <c:v>1.2140145125069401E-2</c:v>
                      </c:pt>
                      <c:pt idx="777">
                        <c:v>1.20391175650827E-2</c:v>
                      </c:pt>
                      <c:pt idx="778">
                        <c:v>1.1936814404591E-2</c:v>
                      </c:pt>
                      <c:pt idx="779">
                        <c:v>1.1796115668902599E-2</c:v>
                      </c:pt>
                      <c:pt idx="780">
                        <c:v>1.16538862126081E-2</c:v>
                      </c:pt>
                      <c:pt idx="781">
                        <c:v>1.1552986212671999E-2</c:v>
                      </c:pt>
                      <c:pt idx="782">
                        <c:v>1.14307836843042E-2</c:v>
                      </c:pt>
                      <c:pt idx="783">
                        <c:v>1.13297561243174E-2</c:v>
                      </c:pt>
                      <c:pt idx="784">
                        <c:v>1.13098567564412E-2</c:v>
                      </c:pt>
                      <c:pt idx="785">
                        <c:v>1.11066535960135E-2</c:v>
                      </c:pt>
                      <c:pt idx="786">
                        <c:v>1.09843235075953E-2</c:v>
                      </c:pt>
                      <c:pt idx="787">
                        <c:v>1.08436247719067E-2</c:v>
                      </c:pt>
                      <c:pt idx="788">
                        <c:v>1.0741321611415101E-2</c:v>
                      </c:pt>
                      <c:pt idx="789">
                        <c:v>1.06404216114788E-2</c:v>
                      </c:pt>
                      <c:pt idx="790">
                        <c:v>1.05180915230606E-2</c:v>
                      </c:pt>
                      <c:pt idx="791">
                        <c:v>1.0356090258940499E-2</c:v>
                      </c:pt>
                      <c:pt idx="792">
                        <c:v>1.0174062066893599E-2</c:v>
                      </c:pt>
                      <c:pt idx="793">
                        <c:v>1.00731620669575E-2</c:v>
                      </c:pt>
                      <c:pt idx="794">
                        <c:v>1.0012060802773601E-2</c:v>
                      </c:pt>
                      <c:pt idx="795">
                        <c:v>9.9722620670213997E-3</c:v>
                      </c:pt>
                      <c:pt idx="796">
                        <c:v>9.9722620670213997E-3</c:v>
                      </c:pt>
                      <c:pt idx="797">
                        <c:v>9.8300326107269003E-3</c:v>
                      </c:pt>
                      <c:pt idx="798">
                        <c:v>9.6879307144830396E-3</c:v>
                      </c:pt>
                      <c:pt idx="799">
                        <c:v>9.5657281861151206E-3</c:v>
                      </c:pt>
                      <c:pt idx="800">
                        <c:v>9.4647006261283691E-3</c:v>
                      </c:pt>
                      <c:pt idx="801">
                        <c:v>9.3439012583159693E-3</c:v>
                      </c:pt>
                      <c:pt idx="802">
                        <c:v>9.2216987299483799E-3</c:v>
                      </c:pt>
                      <c:pt idx="803">
                        <c:v>9.1405705378377906E-3</c:v>
                      </c:pt>
                      <c:pt idx="804">
                        <c:v>9.0595699057777201E-3</c:v>
                      </c:pt>
                      <c:pt idx="805">
                        <c:v>8.9586699058414893E-3</c:v>
                      </c:pt>
                      <c:pt idx="806">
                        <c:v>8.8165680095976303E-3</c:v>
                      </c:pt>
                      <c:pt idx="807">
                        <c:v>8.7155404496108702E-3</c:v>
                      </c:pt>
                      <c:pt idx="808">
                        <c:v>8.6345398175507997E-3</c:v>
                      </c:pt>
                      <c:pt idx="809">
                        <c:v>8.5734385533670094E-3</c:v>
                      </c:pt>
                      <c:pt idx="810">
                        <c:v>8.4725385534306693E-3</c:v>
                      </c:pt>
                      <c:pt idx="811">
                        <c:v>8.3701078328886104E-3</c:v>
                      </c:pt>
                      <c:pt idx="812">
                        <c:v>8.28910720082854E-3</c:v>
                      </c:pt>
                      <c:pt idx="813">
                        <c:v>8.1882072008923005E-3</c:v>
                      </c:pt>
                      <c:pt idx="814">
                        <c:v>8.0873072009561807E-3</c:v>
                      </c:pt>
                      <c:pt idx="815">
                        <c:v>8.0061790088455896E-3</c:v>
                      </c:pt>
                      <c:pt idx="816">
                        <c:v>7.9038758483539508E-3</c:v>
                      </c:pt>
                      <c:pt idx="817">
                        <c:v>7.8029758484178197E-3</c:v>
                      </c:pt>
                      <c:pt idx="818">
                        <c:v>7.70194828843107E-3</c:v>
                      </c:pt>
                      <c:pt idx="819">
                        <c:v>7.6209476563711097E-3</c:v>
                      </c:pt>
                      <c:pt idx="820">
                        <c:v>7.51864449587947E-3</c:v>
                      </c:pt>
                      <c:pt idx="821">
                        <c:v>7.41774449594324E-3</c:v>
                      </c:pt>
                      <c:pt idx="822">
                        <c:v>7.3366163038326403E-3</c:v>
                      </c:pt>
                      <c:pt idx="823">
                        <c:v>7.2357163038964103E-3</c:v>
                      </c:pt>
                      <c:pt idx="824">
                        <c:v>7.15471567183645E-3</c:v>
                      </c:pt>
                      <c:pt idx="825">
                        <c:v>7.0737150397762703E-3</c:v>
                      </c:pt>
                      <c:pt idx="826">
                        <c:v>6.9726874797896299E-3</c:v>
                      </c:pt>
                      <c:pt idx="827">
                        <c:v>6.8504849514219304E-3</c:v>
                      </c:pt>
                      <c:pt idx="828">
                        <c:v>6.7495849514856996E-3</c:v>
                      </c:pt>
                      <c:pt idx="829">
                        <c:v>6.6884836873017904E-3</c:v>
                      </c:pt>
                      <c:pt idx="830">
                        <c:v>6.5874561273150398E-3</c:v>
                      </c:pt>
                      <c:pt idx="831">
                        <c:v>6.5064554952550804E-3</c:v>
                      </c:pt>
                      <c:pt idx="832">
                        <c:v>6.42545486319501E-3</c:v>
                      </c:pt>
                      <c:pt idx="833">
                        <c:v>6.3444542311349404E-3</c:v>
                      </c:pt>
                      <c:pt idx="834">
                        <c:v>6.2634535990748804E-3</c:v>
                      </c:pt>
                      <c:pt idx="835">
                        <c:v>6.1610228785328198E-3</c:v>
                      </c:pt>
                      <c:pt idx="836">
                        <c:v>6.0800222464727502E-3</c:v>
                      </c:pt>
                      <c:pt idx="837">
                        <c:v>5.99902161441279E-3</c:v>
                      </c:pt>
                      <c:pt idx="838">
                        <c:v>5.9178934223021997E-3</c:v>
                      </c:pt>
                      <c:pt idx="839">
                        <c:v>5.8169934223659698E-3</c:v>
                      </c:pt>
                      <c:pt idx="840">
                        <c:v>5.7160934224297398E-3</c:v>
                      </c:pt>
                      <c:pt idx="841">
                        <c:v>5.6350927903697796E-3</c:v>
                      </c:pt>
                      <c:pt idx="842">
                        <c:v>5.5540921583095999E-3</c:v>
                      </c:pt>
                      <c:pt idx="843">
                        <c:v>5.4516614377675401E-3</c:v>
                      </c:pt>
                      <c:pt idx="844">
                        <c:v>5.3706608057074697E-3</c:v>
                      </c:pt>
                      <c:pt idx="845">
                        <c:v>5.3308620699551498E-3</c:v>
                      </c:pt>
                      <c:pt idx="846">
                        <c:v>5.2285589094636098E-3</c:v>
                      </c:pt>
                      <c:pt idx="847">
                        <c:v>5.1474307173530196E-3</c:v>
                      </c:pt>
                      <c:pt idx="848">
                        <c:v>5.0465307174168998E-3</c:v>
                      </c:pt>
                      <c:pt idx="849">
                        <c:v>4.9854294532329898E-3</c:v>
                      </c:pt>
                      <c:pt idx="850">
                        <c:v>4.9044288211729202E-3</c:v>
                      </c:pt>
                      <c:pt idx="851">
                        <c:v>4.82330062906233E-3</c:v>
                      </c:pt>
                      <c:pt idx="852">
                        <c:v>4.7224006291261E-3</c:v>
                      </c:pt>
                      <c:pt idx="853">
                        <c:v>4.6612993649423097E-3</c:v>
                      </c:pt>
                      <c:pt idx="854">
                        <c:v>4.5802987328822401E-3</c:v>
                      </c:pt>
                      <c:pt idx="855">
                        <c:v>4.5191974686983301E-3</c:v>
                      </c:pt>
                      <c:pt idx="856">
                        <c:v>4.4380692765877399E-3</c:v>
                      </c:pt>
                      <c:pt idx="857">
                        <c:v>4.3570686445276703E-3</c:v>
                      </c:pt>
                      <c:pt idx="858">
                        <c:v>4.2760680124677196E-3</c:v>
                      </c:pt>
                      <c:pt idx="859">
                        <c:v>4.1950673804076501E-3</c:v>
                      </c:pt>
                      <c:pt idx="860">
                        <c:v>4.1353692767790396E-3</c:v>
                      </c:pt>
                      <c:pt idx="861">
                        <c:v>4.0542410846685596E-3</c:v>
                      </c:pt>
                      <c:pt idx="862">
                        <c:v>3.9718372920530803E-3</c:v>
                      </c:pt>
                      <c:pt idx="863">
                        <c:v>3.87093729211696E-3</c:v>
                      </c:pt>
                      <c:pt idx="864">
                        <c:v>3.78993666005689E-3</c:v>
                      </c:pt>
                      <c:pt idx="865">
                        <c:v>3.7287078358224598E-3</c:v>
                      </c:pt>
                      <c:pt idx="866">
                        <c:v>3.6477072037625099E-3</c:v>
                      </c:pt>
                      <c:pt idx="867">
                        <c:v>3.5667065717024399E-3</c:v>
                      </c:pt>
                      <c:pt idx="868">
                        <c:v>3.52690783595011E-3</c:v>
                      </c:pt>
                      <c:pt idx="869">
                        <c:v>3.4260078360138801E-3</c:v>
                      </c:pt>
                      <c:pt idx="870">
                        <c:v>3.3647790117794498E-3</c:v>
                      </c:pt>
                      <c:pt idx="871">
                        <c:v>3.28377837971949E-3</c:v>
                      </c:pt>
                      <c:pt idx="872">
                        <c:v>3.22267711553559E-3</c:v>
                      </c:pt>
                      <c:pt idx="873">
                        <c:v>3.1416764834754098E-3</c:v>
                      </c:pt>
                      <c:pt idx="874">
                        <c:v>3.04077648353929E-3</c:v>
                      </c:pt>
                      <c:pt idx="875">
                        <c:v>2.9596482914286998E-3</c:v>
                      </c:pt>
                      <c:pt idx="876">
                        <c:v>2.8985470272447902E-3</c:v>
                      </c:pt>
                      <c:pt idx="877">
                        <c:v>2.8175463951848299E-3</c:v>
                      </c:pt>
                      <c:pt idx="878">
                        <c:v>2.7763444988772E-3</c:v>
                      </c:pt>
                      <c:pt idx="879">
                        <c:v>2.6953438668170199E-3</c:v>
                      </c:pt>
                      <c:pt idx="880">
                        <c:v>2.6142156747064301E-3</c:v>
                      </c:pt>
                      <c:pt idx="881">
                        <c:v>2.5531144105226402E-3</c:v>
                      </c:pt>
                      <c:pt idx="882">
                        <c:v>2.4934163068940402E-3</c:v>
                      </c:pt>
                      <c:pt idx="883">
                        <c:v>2.3911131464025002E-3</c:v>
                      </c:pt>
                      <c:pt idx="884">
                        <c:v>2.30998495429191E-3</c:v>
                      </c:pt>
                      <c:pt idx="885">
                        <c:v>2.2502868506634201E-3</c:v>
                      </c:pt>
                      <c:pt idx="886">
                        <c:v>2.2090849543557902E-3</c:v>
                      </c:pt>
                      <c:pt idx="887">
                        <c:v>2.1479836901718802E-3</c:v>
                      </c:pt>
                      <c:pt idx="888">
                        <c:v>2.0271843223594898E-3</c:v>
                      </c:pt>
                      <c:pt idx="889">
                        <c:v>1.9660830581755798E-3</c:v>
                      </c:pt>
                      <c:pt idx="890">
                        <c:v>1.8849548660650999E-3</c:v>
                      </c:pt>
                      <c:pt idx="891">
                        <c:v>1.82385360188131E-3</c:v>
                      </c:pt>
                      <c:pt idx="892">
                        <c:v>1.7627523376974E-3</c:v>
                      </c:pt>
                      <c:pt idx="893">
                        <c:v>1.7030542340689099E-3</c:v>
                      </c:pt>
                      <c:pt idx="894">
                        <c:v>1.62205360200873E-3</c:v>
                      </c:pt>
                      <c:pt idx="895">
                        <c:v>1.5608247777744201E-3</c:v>
                      </c:pt>
                      <c:pt idx="896">
                        <c:v>1.4798241457143499E-3</c:v>
                      </c:pt>
                      <c:pt idx="897">
                        <c:v>1.3789241457781199E-3</c:v>
                      </c:pt>
                      <c:pt idx="898">
                        <c:v>1.3178228815943201E-3</c:v>
                      </c:pt>
                      <c:pt idx="899">
                        <c:v>1.2567216174103101E-3</c:v>
                      </c:pt>
                      <c:pt idx="900">
                        <c:v>1.19549279317588E-3</c:v>
                      </c:pt>
                      <c:pt idx="901">
                        <c:v>1.1144921611160299E-3</c:v>
                      </c:pt>
                      <c:pt idx="902">
                        <c:v>1.01359216117969E-3</c:v>
                      </c:pt>
                      <c:pt idx="903">
                        <c:v>9.5249089699589505E-4</c:v>
                      </c:pt>
                      <c:pt idx="904">
                        <c:v>8.9138963281199001E-4</c:v>
                      </c:pt>
                      <c:pt idx="905">
                        <c:v>8.31563969132865E-4</c:v>
                      </c:pt>
                      <c:pt idx="906">
                        <c:v>7.7046270494907098E-4</c:v>
                      </c:pt>
                      <c:pt idx="907">
                        <c:v>7.0936144076527697E-4</c:v>
                      </c:pt>
                      <c:pt idx="908">
                        <c:v>6.2836080870509801E-4</c:v>
                      </c:pt>
                      <c:pt idx="909">
                        <c:v>5.4736017664514002E-4</c:v>
                      </c:pt>
                      <c:pt idx="910">
                        <c:v>4.8613135241071302E-4</c:v>
                      </c:pt>
                      <c:pt idx="911">
                        <c:v>4.0513072035075498E-4</c:v>
                      </c:pt>
                      <c:pt idx="912">
                        <c:v>3.2413008829068602E-4</c:v>
                      </c:pt>
                      <c:pt idx="913">
                        <c:v>2.8433135253835802E-4</c:v>
                      </c:pt>
                      <c:pt idx="914">
                        <c:v>2.0333072047829E-4</c:v>
                      </c:pt>
                      <c:pt idx="915">
                        <c:v>1.4222945629438499E-4</c:v>
                      </c:pt>
                      <c:pt idx="916">
                        <c:v>6.1101264183904797E-5</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6BE1-1141-942C-B94588467EAE}"/>
                  </c:ext>
                </c:extLst>
              </c15:ser>
            </c15:filteredScatterSeries>
            <c15:filteredScatterSeries>
              <c15:ser>
                <c:idx val="4"/>
                <c:order val="4"/>
                <c:tx>
                  <c:v>5BSG Marcela</c:v>
                </c:tx>
                <c:spPr>
                  <a:ln w="19050" cap="rnd">
                    <a:solidFill>
                      <a:schemeClr val="accent5"/>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C$6:$AC$923</c15:sqref>
                        </c15:formulaRef>
                      </c:ext>
                    </c:extLst>
                    <c:numCache>
                      <c:formatCode>General</c:formatCode>
                      <c:ptCount val="918"/>
                      <c:pt idx="0">
                        <c:v>303.67399999999992</c:v>
                      </c:pt>
                      <c:pt idx="1">
                        <c:v>304.28799999999978</c:v>
                      </c:pt>
                      <c:pt idx="2">
                        <c:v>304.94899999999978</c:v>
                      </c:pt>
                      <c:pt idx="3">
                        <c:v>305.637</c:v>
                      </c:pt>
                      <c:pt idx="4">
                        <c:v>306.33599999999979</c:v>
                      </c:pt>
                      <c:pt idx="5">
                        <c:v>307.041</c:v>
                      </c:pt>
                      <c:pt idx="6">
                        <c:v>307.74799999999999</c:v>
                      </c:pt>
                      <c:pt idx="7">
                        <c:v>308.45499999999993</c:v>
                      </c:pt>
                      <c:pt idx="8">
                        <c:v>309.16699999999992</c:v>
                      </c:pt>
                      <c:pt idx="9">
                        <c:v>309.87899999999979</c:v>
                      </c:pt>
                      <c:pt idx="10">
                        <c:v>310.58499999999992</c:v>
                      </c:pt>
                      <c:pt idx="11">
                        <c:v>311.28899999999982</c:v>
                      </c:pt>
                      <c:pt idx="12">
                        <c:v>311.99199999999968</c:v>
                      </c:pt>
                      <c:pt idx="13">
                        <c:v>312.69399999999979</c:v>
                      </c:pt>
                      <c:pt idx="14">
                        <c:v>313.392</c:v>
                      </c:pt>
                      <c:pt idx="15">
                        <c:v>314.08799999999991</c:v>
                      </c:pt>
                      <c:pt idx="16">
                        <c:v>314.78599999999977</c:v>
                      </c:pt>
                      <c:pt idx="17">
                        <c:v>315.48399999999981</c:v>
                      </c:pt>
                      <c:pt idx="18">
                        <c:v>316.18599999999992</c:v>
                      </c:pt>
                      <c:pt idx="19">
                        <c:v>316.89</c:v>
                      </c:pt>
                      <c:pt idx="20">
                        <c:v>317.59399999999982</c:v>
                      </c:pt>
                      <c:pt idx="21">
                        <c:v>318.29599999999982</c:v>
                      </c:pt>
                      <c:pt idx="22">
                        <c:v>319.005</c:v>
                      </c:pt>
                      <c:pt idx="23">
                        <c:v>319.71699999999981</c:v>
                      </c:pt>
                      <c:pt idx="24">
                        <c:v>320.4289999999998</c:v>
                      </c:pt>
                      <c:pt idx="25">
                        <c:v>321.14400000000001</c:v>
                      </c:pt>
                      <c:pt idx="26">
                        <c:v>321.86</c:v>
                      </c:pt>
                      <c:pt idx="27">
                        <c:v>322.57799999999992</c:v>
                      </c:pt>
                      <c:pt idx="28">
                        <c:v>323.29599999999982</c:v>
                      </c:pt>
                      <c:pt idx="29">
                        <c:v>324.01099999999991</c:v>
                      </c:pt>
                      <c:pt idx="30">
                        <c:v>324.7319999999998</c:v>
                      </c:pt>
                      <c:pt idx="31">
                        <c:v>325.45599999999979</c:v>
                      </c:pt>
                      <c:pt idx="32">
                        <c:v>326.18499999999989</c:v>
                      </c:pt>
                      <c:pt idx="33">
                        <c:v>326.9219999999998</c:v>
                      </c:pt>
                      <c:pt idx="34">
                        <c:v>327.65699999999993</c:v>
                      </c:pt>
                      <c:pt idx="35">
                        <c:v>328.392</c:v>
                      </c:pt>
                      <c:pt idx="36">
                        <c:v>329.125</c:v>
                      </c:pt>
                      <c:pt idx="37">
                        <c:v>329.86</c:v>
                      </c:pt>
                      <c:pt idx="38">
                        <c:v>330.59599999999978</c:v>
                      </c:pt>
                      <c:pt idx="39">
                        <c:v>331.33399999999978</c:v>
                      </c:pt>
                      <c:pt idx="40">
                        <c:v>332.07099999999991</c:v>
                      </c:pt>
                      <c:pt idx="41">
                        <c:v>332.80899999999991</c:v>
                      </c:pt>
                      <c:pt idx="42">
                        <c:v>333.548</c:v>
                      </c:pt>
                      <c:pt idx="43">
                        <c:v>334.28199999999981</c:v>
                      </c:pt>
                      <c:pt idx="44">
                        <c:v>335.017</c:v>
                      </c:pt>
                      <c:pt idx="45">
                        <c:v>335.75599999999991</c:v>
                      </c:pt>
                      <c:pt idx="46">
                        <c:v>336.4939999999998</c:v>
                      </c:pt>
                      <c:pt idx="47">
                        <c:v>337.24099999999999</c:v>
                      </c:pt>
                      <c:pt idx="48">
                        <c:v>337.98399999999981</c:v>
                      </c:pt>
                      <c:pt idx="49">
                        <c:v>338.72899999999981</c:v>
                      </c:pt>
                      <c:pt idx="50">
                        <c:v>339.47499999999991</c:v>
                      </c:pt>
                      <c:pt idx="51">
                        <c:v>340.21899999999982</c:v>
                      </c:pt>
                      <c:pt idx="52">
                        <c:v>340.96100000000001</c:v>
                      </c:pt>
                      <c:pt idx="53">
                        <c:v>341.70699999999982</c:v>
                      </c:pt>
                      <c:pt idx="54">
                        <c:v>342.44899999999978</c:v>
                      </c:pt>
                      <c:pt idx="55">
                        <c:v>343.19</c:v>
                      </c:pt>
                      <c:pt idx="56">
                        <c:v>343.93199999999968</c:v>
                      </c:pt>
                      <c:pt idx="57">
                        <c:v>344.68099999999993</c:v>
                      </c:pt>
                      <c:pt idx="58">
                        <c:v>345.44</c:v>
                      </c:pt>
                      <c:pt idx="59">
                        <c:v>346.19599999999991</c:v>
                      </c:pt>
                      <c:pt idx="60">
                        <c:v>346.94499999999999</c:v>
                      </c:pt>
                      <c:pt idx="61">
                        <c:v>347.69099999999992</c:v>
                      </c:pt>
                      <c:pt idx="62">
                        <c:v>348.43700000000001</c:v>
                      </c:pt>
                      <c:pt idx="63">
                        <c:v>349.178</c:v>
                      </c:pt>
                      <c:pt idx="64">
                        <c:v>349.91799999999978</c:v>
                      </c:pt>
                      <c:pt idx="65">
                        <c:v>350.66300000000001</c:v>
                      </c:pt>
                      <c:pt idx="66">
                        <c:v>351.40999999999991</c:v>
                      </c:pt>
                      <c:pt idx="67">
                        <c:v>352.15</c:v>
                      </c:pt>
                      <c:pt idx="68">
                        <c:v>352.89</c:v>
                      </c:pt>
                      <c:pt idx="69">
                        <c:v>353.64</c:v>
                      </c:pt>
                      <c:pt idx="70">
                        <c:v>354.38699999999977</c:v>
                      </c:pt>
                      <c:pt idx="71">
                        <c:v>355.13199999999978</c:v>
                      </c:pt>
                      <c:pt idx="72">
                        <c:v>355.87699999999978</c:v>
                      </c:pt>
                      <c:pt idx="73">
                        <c:v>356.62</c:v>
                      </c:pt>
                      <c:pt idx="74">
                        <c:v>357.36199999999991</c:v>
                      </c:pt>
                      <c:pt idx="75">
                        <c:v>358.101</c:v>
                      </c:pt>
                      <c:pt idx="76">
                        <c:v>358.84899999999999</c:v>
                      </c:pt>
                      <c:pt idx="77">
                        <c:v>359.601</c:v>
                      </c:pt>
                      <c:pt idx="78">
                        <c:v>360.34500000000003</c:v>
                      </c:pt>
                      <c:pt idx="79">
                        <c:v>361.08699999999982</c:v>
                      </c:pt>
                      <c:pt idx="80">
                        <c:v>361.82299999999992</c:v>
                      </c:pt>
                      <c:pt idx="81">
                        <c:v>362.55399999999992</c:v>
                      </c:pt>
                      <c:pt idx="82">
                        <c:v>363.28299999999979</c:v>
                      </c:pt>
                      <c:pt idx="83">
                        <c:v>364.00799999999992</c:v>
                      </c:pt>
                      <c:pt idx="84">
                        <c:v>364.7369999999998</c:v>
                      </c:pt>
                      <c:pt idx="85">
                        <c:v>365.47299999999979</c:v>
                      </c:pt>
                      <c:pt idx="86">
                        <c:v>366.20699999999982</c:v>
                      </c:pt>
                      <c:pt idx="87">
                        <c:v>366.93299999999982</c:v>
                      </c:pt>
                      <c:pt idx="88">
                        <c:v>367.65599999999989</c:v>
                      </c:pt>
                      <c:pt idx="89">
                        <c:v>368.38099999999991</c:v>
                      </c:pt>
                      <c:pt idx="90">
                        <c:v>369.09999999999991</c:v>
                      </c:pt>
                      <c:pt idx="91">
                        <c:v>369.81599999999992</c:v>
                      </c:pt>
                      <c:pt idx="92">
                        <c:v>370.53499999999991</c:v>
                      </c:pt>
                      <c:pt idx="93">
                        <c:v>371.25599999999991</c:v>
                      </c:pt>
                      <c:pt idx="94">
                        <c:v>371.98099999999982</c:v>
                      </c:pt>
                      <c:pt idx="95">
                        <c:v>372.70299999999992</c:v>
                      </c:pt>
                      <c:pt idx="96">
                        <c:v>373.41399999999982</c:v>
                      </c:pt>
                      <c:pt idx="97">
                        <c:v>374.125</c:v>
                      </c:pt>
                      <c:pt idx="98">
                        <c:v>374.84100000000001</c:v>
                      </c:pt>
                      <c:pt idx="99">
                        <c:v>375.56200000000001</c:v>
                      </c:pt>
                      <c:pt idx="100">
                        <c:v>376.28</c:v>
                      </c:pt>
                      <c:pt idx="101">
                        <c:v>376.99599999999981</c:v>
                      </c:pt>
                      <c:pt idx="102">
                        <c:v>377.70699999999982</c:v>
                      </c:pt>
                      <c:pt idx="103">
                        <c:v>378.4219999999998</c:v>
                      </c:pt>
                      <c:pt idx="104">
                        <c:v>379.13599999999991</c:v>
                      </c:pt>
                      <c:pt idx="105">
                        <c:v>379.84699999999992</c:v>
                      </c:pt>
                      <c:pt idx="106">
                        <c:v>380.55699999999979</c:v>
                      </c:pt>
                      <c:pt idx="107">
                        <c:v>381.26299999999992</c:v>
                      </c:pt>
                      <c:pt idx="108">
                        <c:v>381.96899999999982</c:v>
                      </c:pt>
                      <c:pt idx="109">
                        <c:v>382.673</c:v>
                      </c:pt>
                      <c:pt idx="110">
                        <c:v>383.37199999999979</c:v>
                      </c:pt>
                      <c:pt idx="111">
                        <c:v>384.07599999999991</c:v>
                      </c:pt>
                      <c:pt idx="112">
                        <c:v>384.78899999999982</c:v>
                      </c:pt>
                      <c:pt idx="113">
                        <c:v>385.57</c:v>
                      </c:pt>
                      <c:pt idx="114">
                        <c:v>386.39599999999979</c:v>
                      </c:pt>
                      <c:pt idx="115">
                        <c:v>387.24699999999979</c:v>
                      </c:pt>
                      <c:pt idx="116">
                        <c:v>388.11399999999992</c:v>
                      </c:pt>
                      <c:pt idx="117">
                        <c:v>388.98399999999981</c:v>
                      </c:pt>
                      <c:pt idx="118">
                        <c:v>389.86199999999991</c:v>
                      </c:pt>
                      <c:pt idx="119">
                        <c:v>390.7369999999998</c:v>
                      </c:pt>
                      <c:pt idx="120">
                        <c:v>391.61099999999999</c:v>
                      </c:pt>
                      <c:pt idx="121">
                        <c:v>392.48599999999982</c:v>
                      </c:pt>
                      <c:pt idx="122">
                        <c:v>393.36299999999989</c:v>
                      </c:pt>
                      <c:pt idx="123">
                        <c:v>394.24199999999979</c:v>
                      </c:pt>
                      <c:pt idx="124">
                        <c:v>395.125</c:v>
                      </c:pt>
                      <c:pt idx="125">
                        <c:v>395.99799999999982</c:v>
                      </c:pt>
                      <c:pt idx="126">
                        <c:v>396.86599999999999</c:v>
                      </c:pt>
                      <c:pt idx="127">
                        <c:v>397.73399999999981</c:v>
                      </c:pt>
                      <c:pt idx="128">
                        <c:v>398.60199999999992</c:v>
                      </c:pt>
                      <c:pt idx="129">
                        <c:v>399.47599999999977</c:v>
                      </c:pt>
                      <c:pt idx="130">
                        <c:v>400.346</c:v>
                      </c:pt>
                      <c:pt idx="131">
                        <c:v>401.21799999999979</c:v>
                      </c:pt>
                      <c:pt idx="132">
                        <c:v>402.09699999999981</c:v>
                      </c:pt>
                      <c:pt idx="133">
                        <c:v>402.97099999999978</c:v>
                      </c:pt>
                      <c:pt idx="134">
                        <c:v>403.84100000000001</c:v>
                      </c:pt>
                      <c:pt idx="135">
                        <c:v>404.70799999999991</c:v>
                      </c:pt>
                      <c:pt idx="136">
                        <c:v>405.57799999999992</c:v>
                      </c:pt>
                      <c:pt idx="137">
                        <c:v>406.44499999999988</c:v>
                      </c:pt>
                      <c:pt idx="138">
                        <c:v>407.30799999999999</c:v>
                      </c:pt>
                      <c:pt idx="139">
                        <c:v>408.16699999999992</c:v>
                      </c:pt>
                      <c:pt idx="140">
                        <c:v>409.024</c:v>
                      </c:pt>
                      <c:pt idx="141">
                        <c:v>409.88099999999991</c:v>
                      </c:pt>
                      <c:pt idx="142">
                        <c:v>410.74399999999991</c:v>
                      </c:pt>
                      <c:pt idx="143">
                        <c:v>411.60399999999993</c:v>
                      </c:pt>
                      <c:pt idx="144">
                        <c:v>412.47199999999981</c:v>
                      </c:pt>
                      <c:pt idx="145">
                        <c:v>413.346</c:v>
                      </c:pt>
                      <c:pt idx="146">
                        <c:v>414.21799999999979</c:v>
                      </c:pt>
                      <c:pt idx="147">
                        <c:v>415.09199999999981</c:v>
                      </c:pt>
                      <c:pt idx="148">
                        <c:v>415.96</c:v>
                      </c:pt>
                      <c:pt idx="149">
                        <c:v>416.82399999999978</c:v>
                      </c:pt>
                      <c:pt idx="150">
                        <c:v>417.68799999999999</c:v>
                      </c:pt>
                      <c:pt idx="151">
                        <c:v>418.55199999999991</c:v>
                      </c:pt>
                      <c:pt idx="152">
                        <c:v>419.41399999999982</c:v>
                      </c:pt>
                      <c:pt idx="153">
                        <c:v>420.27799999999979</c:v>
                      </c:pt>
                      <c:pt idx="154">
                        <c:v>421.14800000000002</c:v>
                      </c:pt>
                      <c:pt idx="155">
                        <c:v>422.02</c:v>
                      </c:pt>
                      <c:pt idx="156">
                        <c:v>422.89199999999983</c:v>
                      </c:pt>
                      <c:pt idx="157">
                        <c:v>423.76299999999992</c:v>
                      </c:pt>
                      <c:pt idx="158">
                        <c:v>424.62799999999999</c:v>
                      </c:pt>
                      <c:pt idx="159">
                        <c:v>425.49</c:v>
                      </c:pt>
                      <c:pt idx="160">
                        <c:v>426.34899999999999</c:v>
                      </c:pt>
                      <c:pt idx="161">
                        <c:v>427.20600000000002</c:v>
                      </c:pt>
                      <c:pt idx="162">
                        <c:v>428.06299999999999</c:v>
                      </c:pt>
                      <c:pt idx="163">
                        <c:v>428.92099999999982</c:v>
                      </c:pt>
                      <c:pt idx="164">
                        <c:v>429.78199999999981</c:v>
                      </c:pt>
                      <c:pt idx="165">
                        <c:v>430.64699999999999</c:v>
                      </c:pt>
                      <c:pt idx="166">
                        <c:v>431.51400000000001</c:v>
                      </c:pt>
                      <c:pt idx="167">
                        <c:v>432.38</c:v>
                      </c:pt>
                      <c:pt idx="168">
                        <c:v>433.25</c:v>
                      </c:pt>
                      <c:pt idx="169">
                        <c:v>434.12199999999979</c:v>
                      </c:pt>
                      <c:pt idx="170">
                        <c:v>434.99499999999978</c:v>
                      </c:pt>
                      <c:pt idx="171">
                        <c:v>435.86399999999992</c:v>
                      </c:pt>
                      <c:pt idx="172">
                        <c:v>436.7319999999998</c:v>
                      </c:pt>
                      <c:pt idx="173">
                        <c:v>437.60199999999992</c:v>
                      </c:pt>
                      <c:pt idx="174">
                        <c:v>438.47199999999981</c:v>
                      </c:pt>
                      <c:pt idx="175">
                        <c:v>439.34399999999988</c:v>
                      </c:pt>
                      <c:pt idx="176">
                        <c:v>440.21600000000001</c:v>
                      </c:pt>
                      <c:pt idx="177">
                        <c:v>441.08899999999983</c:v>
                      </c:pt>
                      <c:pt idx="178">
                        <c:v>441.96100000000001</c:v>
                      </c:pt>
                      <c:pt idx="179">
                        <c:v>442.83399999999978</c:v>
                      </c:pt>
                      <c:pt idx="180">
                        <c:v>443.70600000000002</c:v>
                      </c:pt>
                      <c:pt idx="181">
                        <c:v>444.57299999999992</c:v>
                      </c:pt>
                      <c:pt idx="182">
                        <c:v>445.44499999999988</c:v>
                      </c:pt>
                      <c:pt idx="183">
                        <c:v>446.31799999999993</c:v>
                      </c:pt>
                      <c:pt idx="184">
                        <c:v>447.19200000000001</c:v>
                      </c:pt>
                      <c:pt idx="185">
                        <c:v>448.05799999999999</c:v>
                      </c:pt>
                      <c:pt idx="186">
                        <c:v>448.92599999999982</c:v>
                      </c:pt>
                      <c:pt idx="187">
                        <c:v>449.7969999999998</c:v>
                      </c:pt>
                      <c:pt idx="188">
                        <c:v>450.66500000000002</c:v>
                      </c:pt>
                      <c:pt idx="189">
                        <c:v>451.53399999999982</c:v>
                      </c:pt>
                      <c:pt idx="190">
                        <c:v>452.399</c:v>
                      </c:pt>
                      <c:pt idx="191">
                        <c:v>453.25599999999991</c:v>
                      </c:pt>
                      <c:pt idx="192">
                        <c:v>454.11299999999989</c:v>
                      </c:pt>
                      <c:pt idx="193">
                        <c:v>454.97199999999981</c:v>
                      </c:pt>
                      <c:pt idx="194">
                        <c:v>455.83299999999991</c:v>
                      </c:pt>
                      <c:pt idx="195">
                        <c:v>456.69200000000001</c:v>
                      </c:pt>
                      <c:pt idx="196">
                        <c:v>457.548</c:v>
                      </c:pt>
                      <c:pt idx="197">
                        <c:v>458.40299999999979</c:v>
                      </c:pt>
                      <c:pt idx="198">
                        <c:v>459.26</c:v>
                      </c:pt>
                      <c:pt idx="199">
                        <c:v>460.11599999999999</c:v>
                      </c:pt>
                      <c:pt idx="200">
                        <c:v>460.96399999999983</c:v>
                      </c:pt>
                      <c:pt idx="201">
                        <c:v>461.81299999999999</c:v>
                      </c:pt>
                      <c:pt idx="202">
                        <c:v>462.66399999999999</c:v>
                      </c:pt>
                      <c:pt idx="203">
                        <c:v>463.50599999999991</c:v>
                      </c:pt>
                      <c:pt idx="204">
                        <c:v>464.35</c:v>
                      </c:pt>
                      <c:pt idx="205">
                        <c:v>465.19599999999991</c:v>
                      </c:pt>
                      <c:pt idx="206">
                        <c:v>466.03300000000002</c:v>
                      </c:pt>
                      <c:pt idx="207">
                        <c:v>466.86799999999988</c:v>
                      </c:pt>
                      <c:pt idx="208">
                        <c:v>467.70600000000002</c:v>
                      </c:pt>
                      <c:pt idx="209">
                        <c:v>468.54399999999993</c:v>
                      </c:pt>
                      <c:pt idx="210">
                        <c:v>469.38499999999999</c:v>
                      </c:pt>
                      <c:pt idx="211">
                        <c:v>470.2319999999998</c:v>
                      </c:pt>
                      <c:pt idx="212">
                        <c:v>471.07599999999991</c:v>
                      </c:pt>
                      <c:pt idx="213">
                        <c:v>471.91899999999981</c:v>
                      </c:pt>
                      <c:pt idx="214">
                        <c:v>472.76599999999979</c:v>
                      </c:pt>
                      <c:pt idx="215">
                        <c:v>473.60899999999992</c:v>
                      </c:pt>
                      <c:pt idx="216">
                        <c:v>474.44799999999992</c:v>
                      </c:pt>
                      <c:pt idx="217">
                        <c:v>475.28399999999982</c:v>
                      </c:pt>
                      <c:pt idx="218">
                        <c:v>476.12199999999979</c:v>
                      </c:pt>
                      <c:pt idx="219">
                        <c:v>476.96799999999979</c:v>
                      </c:pt>
                      <c:pt idx="220">
                        <c:v>477.82099999999991</c:v>
                      </c:pt>
                      <c:pt idx="221">
                        <c:v>478.673</c:v>
                      </c:pt>
                      <c:pt idx="222">
                        <c:v>479.52499999999992</c:v>
                      </c:pt>
                      <c:pt idx="223">
                        <c:v>480.36899999999991</c:v>
                      </c:pt>
                      <c:pt idx="224">
                        <c:v>481.21</c:v>
                      </c:pt>
                      <c:pt idx="225">
                        <c:v>482.053</c:v>
                      </c:pt>
                      <c:pt idx="226">
                        <c:v>482.89299999999992</c:v>
                      </c:pt>
                      <c:pt idx="227">
                        <c:v>483.73099999999982</c:v>
                      </c:pt>
                      <c:pt idx="228">
                        <c:v>484.55799999999999</c:v>
                      </c:pt>
                      <c:pt idx="229">
                        <c:v>485.38900000000001</c:v>
                      </c:pt>
                      <c:pt idx="230">
                        <c:v>486.21899999999982</c:v>
                      </c:pt>
                      <c:pt idx="231">
                        <c:v>487.05199999999991</c:v>
                      </c:pt>
                      <c:pt idx="232">
                        <c:v>487.89199999999983</c:v>
                      </c:pt>
                      <c:pt idx="233">
                        <c:v>488.7369999999998</c:v>
                      </c:pt>
                      <c:pt idx="234">
                        <c:v>489.57799999999992</c:v>
                      </c:pt>
                      <c:pt idx="235">
                        <c:v>490.41199999999981</c:v>
                      </c:pt>
                      <c:pt idx="236">
                        <c:v>491.245</c:v>
                      </c:pt>
                      <c:pt idx="237">
                        <c:v>492.08</c:v>
                      </c:pt>
                      <c:pt idx="238">
                        <c:v>492.91300000000001</c:v>
                      </c:pt>
                      <c:pt idx="239">
                        <c:v>493.74899999999991</c:v>
                      </c:pt>
                      <c:pt idx="240">
                        <c:v>494.58399999999978</c:v>
                      </c:pt>
                      <c:pt idx="241">
                        <c:v>495.4169999999998</c:v>
                      </c:pt>
                      <c:pt idx="242">
                        <c:v>496.24799999999999</c:v>
                      </c:pt>
                      <c:pt idx="243">
                        <c:v>497.08399999999978</c:v>
                      </c:pt>
                      <c:pt idx="244">
                        <c:v>497.92299999999977</c:v>
                      </c:pt>
                      <c:pt idx="245">
                        <c:v>498.75799999999992</c:v>
                      </c:pt>
                      <c:pt idx="246">
                        <c:v>499.59199999999981</c:v>
                      </c:pt>
                      <c:pt idx="247">
                        <c:v>500.41799999999978</c:v>
                      </c:pt>
                      <c:pt idx="248">
                        <c:v>501.245</c:v>
                      </c:pt>
                      <c:pt idx="249">
                        <c:v>502.07899999999978</c:v>
                      </c:pt>
                      <c:pt idx="250">
                        <c:v>502.9169999999998</c:v>
                      </c:pt>
                      <c:pt idx="251">
                        <c:v>503.75199999999978</c:v>
                      </c:pt>
                      <c:pt idx="252">
                        <c:v>504.58899999999983</c:v>
                      </c:pt>
                      <c:pt idx="253">
                        <c:v>505.42499999999978</c:v>
                      </c:pt>
                      <c:pt idx="254">
                        <c:v>506.25900000000001</c:v>
                      </c:pt>
                      <c:pt idx="255">
                        <c:v>507.09199999999981</c:v>
                      </c:pt>
                      <c:pt idx="256">
                        <c:v>507.91999999999979</c:v>
                      </c:pt>
                      <c:pt idx="257">
                        <c:v>508.74399999999991</c:v>
                      </c:pt>
                      <c:pt idx="258">
                        <c:v>509.572</c:v>
                      </c:pt>
                      <c:pt idx="259">
                        <c:v>510.40199999999982</c:v>
                      </c:pt>
                      <c:pt idx="260">
                        <c:v>511.2369999999998</c:v>
                      </c:pt>
                      <c:pt idx="261">
                        <c:v>512.07399999999996</c:v>
                      </c:pt>
                      <c:pt idx="262">
                        <c:v>512.91399999999999</c:v>
                      </c:pt>
                      <c:pt idx="263">
                        <c:v>513.75699999999972</c:v>
                      </c:pt>
                      <c:pt idx="264">
                        <c:v>514.59199999999998</c:v>
                      </c:pt>
                      <c:pt idx="265">
                        <c:v>515.42399999999998</c:v>
                      </c:pt>
                      <c:pt idx="266">
                        <c:v>516.25400000000002</c:v>
                      </c:pt>
                      <c:pt idx="267">
                        <c:v>517.08699999999999</c:v>
                      </c:pt>
                      <c:pt idx="268">
                        <c:v>517.92099999999971</c:v>
                      </c:pt>
                      <c:pt idx="269">
                        <c:v>518.75900000000001</c:v>
                      </c:pt>
                      <c:pt idx="270">
                        <c:v>519.59900000000005</c:v>
                      </c:pt>
                      <c:pt idx="271">
                        <c:v>520.43799999999976</c:v>
                      </c:pt>
                      <c:pt idx="272">
                        <c:v>521.27700000000004</c:v>
                      </c:pt>
                      <c:pt idx="273">
                        <c:v>522.11500000000001</c:v>
                      </c:pt>
                      <c:pt idx="274">
                        <c:v>522.94999999999982</c:v>
                      </c:pt>
                      <c:pt idx="275">
                        <c:v>523.78800000000001</c:v>
                      </c:pt>
                      <c:pt idx="276">
                        <c:v>524.62400000000002</c:v>
                      </c:pt>
                      <c:pt idx="277">
                        <c:v>525.45799999999974</c:v>
                      </c:pt>
                      <c:pt idx="278">
                        <c:v>526.29200000000003</c:v>
                      </c:pt>
                      <c:pt idx="279">
                        <c:v>527.12900000000002</c:v>
                      </c:pt>
                      <c:pt idx="280">
                        <c:v>527.96799999999962</c:v>
                      </c:pt>
                      <c:pt idx="281">
                        <c:v>528.80799999999977</c:v>
                      </c:pt>
                      <c:pt idx="282">
                        <c:v>529.65</c:v>
                      </c:pt>
                      <c:pt idx="283">
                        <c:v>530.49400000000003</c:v>
                      </c:pt>
                      <c:pt idx="284">
                        <c:v>531.34699999999975</c:v>
                      </c:pt>
                      <c:pt idx="285">
                        <c:v>532.20600000000002</c:v>
                      </c:pt>
                      <c:pt idx="286">
                        <c:v>533.06199999999967</c:v>
                      </c:pt>
                      <c:pt idx="287">
                        <c:v>533.91399999999999</c:v>
                      </c:pt>
                      <c:pt idx="288">
                        <c:v>534.76099999999997</c:v>
                      </c:pt>
                      <c:pt idx="289">
                        <c:v>535.60900000000004</c:v>
                      </c:pt>
                      <c:pt idx="290">
                        <c:v>536.46199999999976</c:v>
                      </c:pt>
                      <c:pt idx="291">
                        <c:v>537.31399999999996</c:v>
                      </c:pt>
                      <c:pt idx="292">
                        <c:v>538.16599999999971</c:v>
                      </c:pt>
                      <c:pt idx="293">
                        <c:v>539.02299999999968</c:v>
                      </c:pt>
                      <c:pt idx="294">
                        <c:v>539.87900000000002</c:v>
                      </c:pt>
                      <c:pt idx="295">
                        <c:v>540.73699999999997</c:v>
                      </c:pt>
                      <c:pt idx="296">
                        <c:v>541.59099999999989</c:v>
                      </c:pt>
                      <c:pt idx="297">
                        <c:v>542.43599999999969</c:v>
                      </c:pt>
                      <c:pt idx="298">
                        <c:v>543.27499999999998</c:v>
                      </c:pt>
                      <c:pt idx="299">
                        <c:v>544.11400000000003</c:v>
                      </c:pt>
                      <c:pt idx="300">
                        <c:v>544.95399999999972</c:v>
                      </c:pt>
                      <c:pt idx="301">
                        <c:v>545.79200000000003</c:v>
                      </c:pt>
                      <c:pt idx="302">
                        <c:v>546.63</c:v>
                      </c:pt>
                      <c:pt idx="303">
                        <c:v>547.46399999999971</c:v>
                      </c:pt>
                      <c:pt idx="304">
                        <c:v>548.298</c:v>
                      </c:pt>
                      <c:pt idx="305">
                        <c:v>549.13</c:v>
                      </c:pt>
                      <c:pt idx="306">
                        <c:v>549.96499999999969</c:v>
                      </c:pt>
                      <c:pt idx="307">
                        <c:v>550.79999999999995</c:v>
                      </c:pt>
                      <c:pt idx="308">
                        <c:v>551.63300000000004</c:v>
                      </c:pt>
                      <c:pt idx="309">
                        <c:v>552.46899999999982</c:v>
                      </c:pt>
                      <c:pt idx="310">
                        <c:v>553.30699999999979</c:v>
                      </c:pt>
                      <c:pt idx="311">
                        <c:v>554.14099999999996</c:v>
                      </c:pt>
                      <c:pt idx="312">
                        <c:v>554.97500000000002</c:v>
                      </c:pt>
                      <c:pt idx="313">
                        <c:v>555.80699999999979</c:v>
                      </c:pt>
                      <c:pt idx="314">
                        <c:v>556.64199999999983</c:v>
                      </c:pt>
                      <c:pt idx="315">
                        <c:v>557.48</c:v>
                      </c:pt>
                      <c:pt idx="316">
                        <c:v>558.31699999999978</c:v>
                      </c:pt>
                      <c:pt idx="317">
                        <c:v>559.15</c:v>
                      </c:pt>
                      <c:pt idx="318">
                        <c:v>559.98199999999997</c:v>
                      </c:pt>
                      <c:pt idx="319">
                        <c:v>560.81399999999996</c:v>
                      </c:pt>
                      <c:pt idx="320">
                        <c:v>561.649</c:v>
                      </c:pt>
                      <c:pt idx="321">
                        <c:v>562.49</c:v>
                      </c:pt>
                      <c:pt idx="322">
                        <c:v>563.32699999999977</c:v>
                      </c:pt>
                      <c:pt idx="323">
                        <c:v>564.16300000000001</c:v>
                      </c:pt>
                      <c:pt idx="324">
                        <c:v>565.00700000000006</c:v>
                      </c:pt>
                      <c:pt idx="325">
                        <c:v>565.85799999999949</c:v>
                      </c:pt>
                      <c:pt idx="326">
                        <c:v>566.71100000000001</c:v>
                      </c:pt>
                      <c:pt idx="327">
                        <c:v>567.56099999999969</c:v>
                      </c:pt>
                      <c:pt idx="328">
                        <c:v>568.41899999999998</c:v>
                      </c:pt>
                      <c:pt idx="329">
                        <c:v>569.274</c:v>
                      </c:pt>
                      <c:pt idx="330">
                        <c:v>570.11699999999996</c:v>
                      </c:pt>
                      <c:pt idx="331">
                        <c:v>570.95799999999974</c:v>
                      </c:pt>
                      <c:pt idx="332">
                        <c:v>571.79700000000003</c:v>
                      </c:pt>
                      <c:pt idx="333">
                        <c:v>572.63499999999999</c:v>
                      </c:pt>
                      <c:pt idx="334">
                        <c:v>573.47400000000005</c:v>
                      </c:pt>
                      <c:pt idx="335">
                        <c:v>574.31099999999969</c:v>
                      </c:pt>
                      <c:pt idx="336">
                        <c:v>575.14799999999968</c:v>
                      </c:pt>
                      <c:pt idx="337">
                        <c:v>575.98599999999999</c:v>
                      </c:pt>
                      <c:pt idx="338">
                        <c:v>576.83199999999977</c:v>
                      </c:pt>
                      <c:pt idx="339">
                        <c:v>577.6869999999999</c:v>
                      </c:pt>
                      <c:pt idx="340">
                        <c:v>578.53800000000001</c:v>
                      </c:pt>
                      <c:pt idx="341">
                        <c:v>579.39499999999998</c:v>
                      </c:pt>
                      <c:pt idx="342">
                        <c:v>580.24400000000003</c:v>
                      </c:pt>
                      <c:pt idx="343">
                        <c:v>581.09</c:v>
                      </c:pt>
                      <c:pt idx="344">
                        <c:v>581.93699999999967</c:v>
                      </c:pt>
                      <c:pt idx="345">
                        <c:v>582.79200000000003</c:v>
                      </c:pt>
                      <c:pt idx="346">
                        <c:v>583.649</c:v>
                      </c:pt>
                      <c:pt idx="347">
                        <c:v>584.5029999999997</c:v>
                      </c:pt>
                      <c:pt idx="348">
                        <c:v>585.3589999999997</c:v>
                      </c:pt>
                      <c:pt idx="349">
                        <c:v>586.22</c:v>
                      </c:pt>
                      <c:pt idx="350">
                        <c:v>587.08500000000004</c:v>
                      </c:pt>
                      <c:pt idx="351">
                        <c:v>587.94199999999978</c:v>
                      </c:pt>
                      <c:pt idx="352">
                        <c:v>588.80599999999981</c:v>
                      </c:pt>
                      <c:pt idx="353">
                        <c:v>589.66999999999996</c:v>
                      </c:pt>
                      <c:pt idx="354">
                        <c:v>590.5319999999997</c:v>
                      </c:pt>
                      <c:pt idx="355">
                        <c:v>591.38599999999997</c:v>
                      </c:pt>
                      <c:pt idx="356">
                        <c:v>592.2349999999999</c:v>
                      </c:pt>
                      <c:pt idx="357">
                        <c:v>593.08100000000002</c:v>
                      </c:pt>
                      <c:pt idx="358">
                        <c:v>593.923</c:v>
                      </c:pt>
                      <c:pt idx="359">
                        <c:v>594.76299999999969</c:v>
                      </c:pt>
                      <c:pt idx="360">
                        <c:v>595.60500000000002</c:v>
                      </c:pt>
                      <c:pt idx="361">
                        <c:v>596.45099999999979</c:v>
                      </c:pt>
                      <c:pt idx="362">
                        <c:v>597.29899999999998</c:v>
                      </c:pt>
                      <c:pt idx="363">
                        <c:v>598.14499999999998</c:v>
                      </c:pt>
                      <c:pt idx="364">
                        <c:v>598.99</c:v>
                      </c:pt>
                      <c:pt idx="365">
                        <c:v>599.83899999999971</c:v>
                      </c:pt>
                      <c:pt idx="366">
                        <c:v>600.69000000000005</c:v>
                      </c:pt>
                      <c:pt idx="367">
                        <c:v>601.54599999999982</c:v>
                      </c:pt>
                      <c:pt idx="368">
                        <c:v>602.40300000000002</c:v>
                      </c:pt>
                      <c:pt idx="369">
                        <c:v>603.25599999999997</c:v>
                      </c:pt>
                      <c:pt idx="370">
                        <c:v>604.10500000000002</c:v>
                      </c:pt>
                      <c:pt idx="371">
                        <c:v>604.95799999999974</c:v>
                      </c:pt>
                      <c:pt idx="372">
                        <c:v>605.80799999999977</c:v>
                      </c:pt>
                      <c:pt idx="373">
                        <c:v>606.66</c:v>
                      </c:pt>
                      <c:pt idx="374">
                        <c:v>607.51199999999972</c:v>
                      </c:pt>
                      <c:pt idx="375">
                        <c:v>608.36399999999981</c:v>
                      </c:pt>
                      <c:pt idx="376">
                        <c:v>609.221</c:v>
                      </c:pt>
                      <c:pt idx="377">
                        <c:v>610.07299999999998</c:v>
                      </c:pt>
                      <c:pt idx="378">
                        <c:v>610.9259999999997</c:v>
                      </c:pt>
                      <c:pt idx="379">
                        <c:v>611.779</c:v>
                      </c:pt>
                      <c:pt idx="380">
                        <c:v>612.63300000000004</c:v>
                      </c:pt>
                      <c:pt idx="381">
                        <c:v>613.48800000000006</c:v>
                      </c:pt>
                      <c:pt idx="382">
                        <c:v>614.34299999999962</c:v>
                      </c:pt>
                      <c:pt idx="383">
                        <c:v>615.20299999999997</c:v>
                      </c:pt>
                      <c:pt idx="384">
                        <c:v>616.06999999999971</c:v>
                      </c:pt>
                      <c:pt idx="385">
                        <c:v>616.94299999999976</c:v>
                      </c:pt>
                      <c:pt idx="386">
                        <c:v>617.80599999999981</c:v>
                      </c:pt>
                      <c:pt idx="387">
                        <c:v>618.66199999999981</c:v>
                      </c:pt>
                      <c:pt idx="388">
                        <c:v>619.51800000000003</c:v>
                      </c:pt>
                      <c:pt idx="389">
                        <c:v>620.37</c:v>
                      </c:pt>
                      <c:pt idx="390">
                        <c:v>621.22299999999996</c:v>
                      </c:pt>
                      <c:pt idx="391">
                        <c:v>622.07899999999995</c:v>
                      </c:pt>
                      <c:pt idx="392">
                        <c:v>622.9409999999998</c:v>
                      </c:pt>
                      <c:pt idx="393">
                        <c:v>623.803</c:v>
                      </c:pt>
                      <c:pt idx="394">
                        <c:v>624.65899999999999</c:v>
                      </c:pt>
                      <c:pt idx="395">
                        <c:v>625.50900000000001</c:v>
                      </c:pt>
                      <c:pt idx="396">
                        <c:v>626.35799999999949</c:v>
                      </c:pt>
                      <c:pt idx="397">
                        <c:v>627.21</c:v>
                      </c:pt>
                      <c:pt idx="398">
                        <c:v>628.06799999999976</c:v>
                      </c:pt>
                      <c:pt idx="399">
                        <c:v>628.928</c:v>
                      </c:pt>
                      <c:pt idx="400">
                        <c:v>629.78499999999997</c:v>
                      </c:pt>
                      <c:pt idx="401">
                        <c:v>630.64</c:v>
                      </c:pt>
                      <c:pt idx="402">
                        <c:v>631.49699999999996</c:v>
                      </c:pt>
                      <c:pt idx="403">
                        <c:v>632.35699999999974</c:v>
                      </c:pt>
                      <c:pt idx="404">
                        <c:v>633.21699999999998</c:v>
                      </c:pt>
                      <c:pt idx="405">
                        <c:v>634.077</c:v>
                      </c:pt>
                      <c:pt idx="406">
                        <c:v>634.93899999999996</c:v>
                      </c:pt>
                      <c:pt idx="407">
                        <c:v>635.79700000000003</c:v>
                      </c:pt>
                      <c:pt idx="408">
                        <c:v>636.65199999999982</c:v>
                      </c:pt>
                      <c:pt idx="409">
                        <c:v>637.50599999999997</c:v>
                      </c:pt>
                      <c:pt idx="410">
                        <c:v>638.36399999999981</c:v>
                      </c:pt>
                      <c:pt idx="411">
                        <c:v>639.22900000000004</c:v>
                      </c:pt>
                      <c:pt idx="412">
                        <c:v>640.09199999999998</c:v>
                      </c:pt>
                      <c:pt idx="413">
                        <c:v>640.95399999999972</c:v>
                      </c:pt>
                      <c:pt idx="414">
                        <c:v>641.81999999999971</c:v>
                      </c:pt>
                      <c:pt idx="415">
                        <c:v>642.67899999999997</c:v>
                      </c:pt>
                      <c:pt idx="416">
                        <c:v>643.53699999999981</c:v>
                      </c:pt>
                      <c:pt idx="417">
                        <c:v>644.39099999999996</c:v>
                      </c:pt>
                      <c:pt idx="418">
                        <c:v>645.245</c:v>
                      </c:pt>
                      <c:pt idx="419">
                        <c:v>646.1</c:v>
                      </c:pt>
                      <c:pt idx="420">
                        <c:v>646.95999999999981</c:v>
                      </c:pt>
                      <c:pt idx="421">
                        <c:v>647.82099999999969</c:v>
                      </c:pt>
                      <c:pt idx="422">
                        <c:v>648.67700000000002</c:v>
                      </c:pt>
                      <c:pt idx="423">
                        <c:v>649.53</c:v>
                      </c:pt>
                      <c:pt idx="424">
                        <c:v>650.38499999999999</c:v>
                      </c:pt>
                      <c:pt idx="425">
                        <c:v>651.245</c:v>
                      </c:pt>
                      <c:pt idx="426">
                        <c:v>652.101</c:v>
                      </c:pt>
                      <c:pt idx="427">
                        <c:v>652.95699999999977</c:v>
                      </c:pt>
                      <c:pt idx="428">
                        <c:v>653.81299999999976</c:v>
                      </c:pt>
                      <c:pt idx="429">
                        <c:v>654.66899999999998</c:v>
                      </c:pt>
                      <c:pt idx="430">
                        <c:v>655.52800000000002</c:v>
                      </c:pt>
                      <c:pt idx="431">
                        <c:v>656.38499999999999</c:v>
                      </c:pt>
                      <c:pt idx="432">
                        <c:v>657.24299999999971</c:v>
                      </c:pt>
                      <c:pt idx="433">
                        <c:v>658.101</c:v>
                      </c:pt>
                      <c:pt idx="434">
                        <c:v>658.96199999999976</c:v>
                      </c:pt>
                      <c:pt idx="435">
                        <c:v>659.82899999999972</c:v>
                      </c:pt>
                      <c:pt idx="436">
                        <c:v>660.69200000000001</c:v>
                      </c:pt>
                      <c:pt idx="437">
                        <c:v>661.5509999999997</c:v>
                      </c:pt>
                      <c:pt idx="438">
                        <c:v>662.41599999999971</c:v>
                      </c:pt>
                      <c:pt idx="439">
                        <c:v>663.28099999999995</c:v>
                      </c:pt>
                      <c:pt idx="440">
                        <c:v>664.14499999999998</c:v>
                      </c:pt>
                      <c:pt idx="441">
                        <c:v>665.00800000000004</c:v>
                      </c:pt>
                      <c:pt idx="442">
                        <c:v>665.875</c:v>
                      </c:pt>
                      <c:pt idx="443">
                        <c:v>666.74099999999999</c:v>
                      </c:pt>
                      <c:pt idx="444">
                        <c:v>667.60799999999972</c:v>
                      </c:pt>
                      <c:pt idx="445">
                        <c:v>668.47400000000005</c:v>
                      </c:pt>
                      <c:pt idx="446">
                        <c:v>669.33999999999969</c:v>
                      </c:pt>
                      <c:pt idx="447">
                        <c:v>670.202</c:v>
                      </c:pt>
                      <c:pt idx="448">
                        <c:v>671.05899999999997</c:v>
                      </c:pt>
                      <c:pt idx="449">
                        <c:v>671.91100000000006</c:v>
                      </c:pt>
                      <c:pt idx="450">
                        <c:v>672.76800000000003</c:v>
                      </c:pt>
                      <c:pt idx="451">
                        <c:v>673.62900000000002</c:v>
                      </c:pt>
                      <c:pt idx="452">
                        <c:v>674.49099999999999</c:v>
                      </c:pt>
                      <c:pt idx="453">
                        <c:v>675.34799999999962</c:v>
                      </c:pt>
                      <c:pt idx="454">
                        <c:v>676.202</c:v>
                      </c:pt>
                      <c:pt idx="455">
                        <c:v>677.05599999999981</c:v>
                      </c:pt>
                      <c:pt idx="456">
                        <c:v>677.91199999999981</c:v>
                      </c:pt>
                      <c:pt idx="457">
                        <c:v>678.7639999999999</c:v>
                      </c:pt>
                      <c:pt idx="458">
                        <c:v>679.61400000000003</c:v>
                      </c:pt>
                      <c:pt idx="459">
                        <c:v>680.46799999999962</c:v>
                      </c:pt>
                      <c:pt idx="460">
                        <c:v>681.32499999999982</c:v>
                      </c:pt>
                      <c:pt idx="461">
                        <c:v>682.18799999999999</c:v>
                      </c:pt>
                      <c:pt idx="462">
                        <c:v>683.0469999999998</c:v>
                      </c:pt>
                      <c:pt idx="463">
                        <c:v>683.90599999999972</c:v>
                      </c:pt>
                      <c:pt idx="464">
                        <c:v>684.76499999999999</c:v>
                      </c:pt>
                      <c:pt idx="465">
                        <c:v>685.625</c:v>
                      </c:pt>
                      <c:pt idx="466">
                        <c:v>686.48400000000004</c:v>
                      </c:pt>
                      <c:pt idx="467">
                        <c:v>687.34199999999976</c:v>
                      </c:pt>
                      <c:pt idx="468">
                        <c:v>688.20299999999997</c:v>
                      </c:pt>
                      <c:pt idx="469">
                        <c:v>689.06899999999996</c:v>
                      </c:pt>
                      <c:pt idx="470">
                        <c:v>689.93199999999979</c:v>
                      </c:pt>
                      <c:pt idx="471">
                        <c:v>690.79100000000005</c:v>
                      </c:pt>
                      <c:pt idx="472">
                        <c:v>691.65099999999973</c:v>
                      </c:pt>
                      <c:pt idx="473">
                        <c:v>692.5139999999999</c:v>
                      </c:pt>
                      <c:pt idx="474">
                        <c:v>693.37599999999998</c:v>
                      </c:pt>
                      <c:pt idx="475">
                        <c:v>694.23800000000006</c:v>
                      </c:pt>
                      <c:pt idx="476">
                        <c:v>695.096</c:v>
                      </c:pt>
                      <c:pt idx="477">
                        <c:v>695.95299999999975</c:v>
                      </c:pt>
                      <c:pt idx="478">
                        <c:v>696.8159999999998</c:v>
                      </c:pt>
                      <c:pt idx="479">
                        <c:v>697.68100000000004</c:v>
                      </c:pt>
                      <c:pt idx="480">
                        <c:v>698.54599999999982</c:v>
                      </c:pt>
                      <c:pt idx="481">
                        <c:v>699.41699999999969</c:v>
                      </c:pt>
                      <c:pt idx="482">
                        <c:v>700.28600000000006</c:v>
                      </c:pt>
                      <c:pt idx="483">
                        <c:v>701.15099999999973</c:v>
                      </c:pt>
                      <c:pt idx="484">
                        <c:v>702.00900000000001</c:v>
                      </c:pt>
                      <c:pt idx="485">
                        <c:v>702.86599999999976</c:v>
                      </c:pt>
                      <c:pt idx="486">
                        <c:v>703.71699999999998</c:v>
                      </c:pt>
                      <c:pt idx="487">
                        <c:v>704.56899999999996</c:v>
                      </c:pt>
                      <c:pt idx="488">
                        <c:v>705.4219999999998</c:v>
                      </c:pt>
                      <c:pt idx="489">
                        <c:v>706.274</c:v>
                      </c:pt>
                      <c:pt idx="490">
                        <c:v>707.13099999999997</c:v>
                      </c:pt>
                      <c:pt idx="491">
                        <c:v>707.98699999999997</c:v>
                      </c:pt>
                      <c:pt idx="492">
                        <c:v>708.84099999999967</c:v>
                      </c:pt>
                      <c:pt idx="493">
                        <c:v>709.69299999999998</c:v>
                      </c:pt>
                      <c:pt idx="494">
                        <c:v>710.54199999999969</c:v>
                      </c:pt>
                      <c:pt idx="495">
                        <c:v>711.38799999999969</c:v>
                      </c:pt>
                      <c:pt idx="496">
                        <c:v>712.24</c:v>
                      </c:pt>
                      <c:pt idx="497">
                        <c:v>713.096</c:v>
                      </c:pt>
                      <c:pt idx="498">
                        <c:v>713.94999999999982</c:v>
                      </c:pt>
                      <c:pt idx="499">
                        <c:v>714.80499999999972</c:v>
                      </c:pt>
                      <c:pt idx="500">
                        <c:v>715.66199999999981</c:v>
                      </c:pt>
                      <c:pt idx="501">
                        <c:v>716.52</c:v>
                      </c:pt>
                      <c:pt idx="502">
                        <c:v>717.37699999999973</c:v>
                      </c:pt>
                      <c:pt idx="503">
                        <c:v>718.23199999999997</c:v>
                      </c:pt>
                      <c:pt idx="504">
                        <c:v>719.08900000000006</c:v>
                      </c:pt>
                      <c:pt idx="505">
                        <c:v>719.95199999999977</c:v>
                      </c:pt>
                      <c:pt idx="506">
                        <c:v>720.81799999999976</c:v>
                      </c:pt>
                      <c:pt idx="507">
                        <c:v>721.68499999999995</c:v>
                      </c:pt>
                      <c:pt idx="508">
                        <c:v>722.55199999999968</c:v>
                      </c:pt>
                      <c:pt idx="509">
                        <c:v>723.41899999999998</c:v>
                      </c:pt>
                      <c:pt idx="510">
                        <c:v>724.28600000000006</c:v>
                      </c:pt>
                      <c:pt idx="511">
                        <c:v>725.16</c:v>
                      </c:pt>
                      <c:pt idx="512">
                        <c:v>726.03499999999997</c:v>
                      </c:pt>
                      <c:pt idx="513">
                        <c:v>726.90599999999972</c:v>
                      </c:pt>
                      <c:pt idx="514">
                        <c:v>727.77599999999995</c:v>
                      </c:pt>
                      <c:pt idx="515">
                        <c:v>728.64599999999996</c:v>
                      </c:pt>
                      <c:pt idx="516">
                        <c:v>729.51800000000003</c:v>
                      </c:pt>
                      <c:pt idx="517">
                        <c:v>730.38799999999969</c:v>
                      </c:pt>
                      <c:pt idx="518">
                        <c:v>731.25400000000002</c:v>
                      </c:pt>
                      <c:pt idx="519">
                        <c:v>732.12199999999996</c:v>
                      </c:pt>
                      <c:pt idx="520">
                        <c:v>732.99299999999971</c:v>
                      </c:pt>
                      <c:pt idx="521">
                        <c:v>733.86099999999976</c:v>
                      </c:pt>
                      <c:pt idx="522">
                        <c:v>734.73400000000004</c:v>
                      </c:pt>
                      <c:pt idx="523">
                        <c:v>735.60699999999997</c:v>
                      </c:pt>
                      <c:pt idx="524">
                        <c:v>736.48</c:v>
                      </c:pt>
                      <c:pt idx="525">
                        <c:v>737.35199999999975</c:v>
                      </c:pt>
                      <c:pt idx="526">
                        <c:v>738.22199999999998</c:v>
                      </c:pt>
                      <c:pt idx="527">
                        <c:v>739.08900000000006</c:v>
                      </c:pt>
                      <c:pt idx="528">
                        <c:v>739.95599999999968</c:v>
                      </c:pt>
                      <c:pt idx="529">
                        <c:v>740.82499999999982</c:v>
                      </c:pt>
                      <c:pt idx="530">
                        <c:v>741.69399999999996</c:v>
                      </c:pt>
                      <c:pt idx="531">
                        <c:v>742.56199999999967</c:v>
                      </c:pt>
                      <c:pt idx="532">
                        <c:v>743.42999999999984</c:v>
                      </c:pt>
                      <c:pt idx="533">
                        <c:v>744.29899999999998</c:v>
                      </c:pt>
                      <c:pt idx="534">
                        <c:v>745.16599999999971</c:v>
                      </c:pt>
                      <c:pt idx="535">
                        <c:v>746.02800000000002</c:v>
                      </c:pt>
                      <c:pt idx="536">
                        <c:v>746.88799999999969</c:v>
                      </c:pt>
                      <c:pt idx="537">
                        <c:v>747.75</c:v>
                      </c:pt>
                      <c:pt idx="538">
                        <c:v>748.60799999999972</c:v>
                      </c:pt>
                      <c:pt idx="539">
                        <c:v>749.47299999999996</c:v>
                      </c:pt>
                      <c:pt idx="540">
                        <c:v>750.33999999999969</c:v>
                      </c:pt>
                      <c:pt idx="541">
                        <c:v>751.20299999999997</c:v>
                      </c:pt>
                      <c:pt idx="542">
                        <c:v>752.0659999999998</c:v>
                      </c:pt>
                      <c:pt idx="543">
                        <c:v>752.93099999999981</c:v>
                      </c:pt>
                      <c:pt idx="544">
                        <c:v>753.79499999999996</c:v>
                      </c:pt>
                      <c:pt idx="545">
                        <c:v>754.66300000000001</c:v>
                      </c:pt>
                      <c:pt idx="546">
                        <c:v>755.529</c:v>
                      </c:pt>
                      <c:pt idx="547">
                        <c:v>756.3889999999999</c:v>
                      </c:pt>
                      <c:pt idx="548">
                        <c:v>757.2529999999997</c:v>
                      </c:pt>
                      <c:pt idx="549">
                        <c:v>758.11900000000003</c:v>
                      </c:pt>
                      <c:pt idx="550">
                        <c:v>758.9849999999999</c:v>
                      </c:pt>
                      <c:pt idx="551">
                        <c:v>759.85199999999975</c:v>
                      </c:pt>
                      <c:pt idx="552">
                        <c:v>760.71900000000005</c:v>
                      </c:pt>
                      <c:pt idx="553">
                        <c:v>761.58500000000004</c:v>
                      </c:pt>
                      <c:pt idx="554">
                        <c:v>762.4549999999997</c:v>
                      </c:pt>
                      <c:pt idx="555">
                        <c:v>763.32299999999975</c:v>
                      </c:pt>
                      <c:pt idx="556">
                        <c:v>764.19100000000003</c:v>
                      </c:pt>
                      <c:pt idx="557">
                        <c:v>765.0659999999998</c:v>
                      </c:pt>
                      <c:pt idx="558">
                        <c:v>765.94799999999975</c:v>
                      </c:pt>
                      <c:pt idx="559">
                        <c:v>766.83599999999979</c:v>
                      </c:pt>
                      <c:pt idx="560">
                        <c:v>767.726</c:v>
                      </c:pt>
                      <c:pt idx="561">
                        <c:v>768.61300000000006</c:v>
                      </c:pt>
                      <c:pt idx="562">
                        <c:v>769.50099999999998</c:v>
                      </c:pt>
                      <c:pt idx="563">
                        <c:v>770.39300000000003</c:v>
                      </c:pt>
                      <c:pt idx="564">
                        <c:v>771.28700000000003</c:v>
                      </c:pt>
                      <c:pt idx="565">
                        <c:v>772.17600000000004</c:v>
                      </c:pt>
                      <c:pt idx="566">
                        <c:v>773.06499999999983</c:v>
                      </c:pt>
                      <c:pt idx="567">
                        <c:v>773.94899999999996</c:v>
                      </c:pt>
                      <c:pt idx="568">
                        <c:v>774.83400000000006</c:v>
                      </c:pt>
                      <c:pt idx="569">
                        <c:v>775.72199999999998</c:v>
                      </c:pt>
                      <c:pt idx="570">
                        <c:v>776.61400000000003</c:v>
                      </c:pt>
                      <c:pt idx="571">
                        <c:v>777.50099999999998</c:v>
                      </c:pt>
                      <c:pt idx="572">
                        <c:v>778.38200000000006</c:v>
                      </c:pt>
                      <c:pt idx="573">
                        <c:v>779.26199999999972</c:v>
                      </c:pt>
                      <c:pt idx="574">
                        <c:v>780.14</c:v>
                      </c:pt>
                      <c:pt idx="575">
                        <c:v>781.0139999999999</c:v>
                      </c:pt>
                      <c:pt idx="576">
                        <c:v>781.88499999999999</c:v>
                      </c:pt>
                      <c:pt idx="577">
                        <c:v>782.75599999999997</c:v>
                      </c:pt>
                      <c:pt idx="578">
                        <c:v>783.63200000000006</c:v>
                      </c:pt>
                      <c:pt idx="579">
                        <c:v>784.51299999999969</c:v>
                      </c:pt>
                      <c:pt idx="580">
                        <c:v>785.39699999999971</c:v>
                      </c:pt>
                      <c:pt idx="581">
                        <c:v>786.279</c:v>
                      </c:pt>
                      <c:pt idx="582">
                        <c:v>787.15800000000002</c:v>
                      </c:pt>
                      <c:pt idx="583">
                        <c:v>788.03599999999972</c:v>
                      </c:pt>
                      <c:pt idx="584">
                        <c:v>788.91599999999971</c:v>
                      </c:pt>
                      <c:pt idx="585">
                        <c:v>789.79899999999998</c:v>
                      </c:pt>
                      <c:pt idx="586">
                        <c:v>790.68499999999995</c:v>
                      </c:pt>
                      <c:pt idx="587">
                        <c:v>791.572</c:v>
                      </c:pt>
                      <c:pt idx="588">
                        <c:v>792.45299999999975</c:v>
                      </c:pt>
                      <c:pt idx="589">
                        <c:v>793.33399999999972</c:v>
                      </c:pt>
                      <c:pt idx="590">
                        <c:v>794.22</c:v>
                      </c:pt>
                      <c:pt idx="591">
                        <c:v>795.10400000000004</c:v>
                      </c:pt>
                      <c:pt idx="592">
                        <c:v>795.99199999999996</c:v>
                      </c:pt>
                      <c:pt idx="593">
                        <c:v>796.88</c:v>
                      </c:pt>
                      <c:pt idx="594">
                        <c:v>797.76599999999996</c:v>
                      </c:pt>
                      <c:pt idx="595">
                        <c:v>798.6519999999997</c:v>
                      </c:pt>
                      <c:pt idx="596">
                        <c:v>799.53599999999972</c:v>
                      </c:pt>
                      <c:pt idx="597">
                        <c:v>800.42</c:v>
                      </c:pt>
                      <c:pt idx="598">
                        <c:v>801.30699999999979</c:v>
                      </c:pt>
                      <c:pt idx="599">
                        <c:v>802.19600000000003</c:v>
                      </c:pt>
                      <c:pt idx="600">
                        <c:v>803.08799999999997</c:v>
                      </c:pt>
                      <c:pt idx="601">
                        <c:v>803.97900000000004</c:v>
                      </c:pt>
                      <c:pt idx="602">
                        <c:v>804.86699999999962</c:v>
                      </c:pt>
                      <c:pt idx="603">
                        <c:v>805.7529999999997</c:v>
                      </c:pt>
                      <c:pt idx="604">
                        <c:v>806.64199999999971</c:v>
                      </c:pt>
                      <c:pt idx="605">
                        <c:v>807.53499999999997</c:v>
                      </c:pt>
                      <c:pt idx="606">
                        <c:v>808.43199999999979</c:v>
                      </c:pt>
                      <c:pt idx="607">
                        <c:v>809.33099999999979</c:v>
                      </c:pt>
                      <c:pt idx="608">
                        <c:v>810.23</c:v>
                      </c:pt>
                      <c:pt idx="609">
                        <c:v>811.13</c:v>
                      </c:pt>
                      <c:pt idx="610">
                        <c:v>812.03499999999997</c:v>
                      </c:pt>
                      <c:pt idx="611">
                        <c:v>812.94199999999978</c:v>
                      </c:pt>
                      <c:pt idx="612">
                        <c:v>813.84099999999978</c:v>
                      </c:pt>
                      <c:pt idx="613">
                        <c:v>814.73299999999972</c:v>
                      </c:pt>
                      <c:pt idx="614">
                        <c:v>815.62400000000002</c:v>
                      </c:pt>
                      <c:pt idx="615">
                        <c:v>816.51499999999999</c:v>
                      </c:pt>
                      <c:pt idx="616">
                        <c:v>817.4069999999997</c:v>
                      </c:pt>
                      <c:pt idx="617">
                        <c:v>818.303</c:v>
                      </c:pt>
                      <c:pt idx="618">
                        <c:v>819.197</c:v>
                      </c:pt>
                      <c:pt idx="619">
                        <c:v>820.09699999999998</c:v>
                      </c:pt>
                      <c:pt idx="620">
                        <c:v>820.99799999999971</c:v>
                      </c:pt>
                      <c:pt idx="621">
                        <c:v>821.89099999999996</c:v>
                      </c:pt>
                      <c:pt idx="622">
                        <c:v>822.78200000000004</c:v>
                      </c:pt>
                      <c:pt idx="623">
                        <c:v>823.67399999999998</c:v>
                      </c:pt>
                      <c:pt idx="624">
                        <c:v>824.56699999999978</c:v>
                      </c:pt>
                      <c:pt idx="625">
                        <c:v>825.4599999999997</c:v>
                      </c:pt>
                      <c:pt idx="626">
                        <c:v>826.3539999999997</c:v>
                      </c:pt>
                      <c:pt idx="627">
                        <c:v>827.255</c:v>
                      </c:pt>
                      <c:pt idx="628">
                        <c:v>828.16399999999999</c:v>
                      </c:pt>
                      <c:pt idx="629">
                        <c:v>829.077</c:v>
                      </c:pt>
                      <c:pt idx="630">
                        <c:v>829.99</c:v>
                      </c:pt>
                      <c:pt idx="631">
                        <c:v>830.904</c:v>
                      </c:pt>
                      <c:pt idx="632">
                        <c:v>831.81499999999971</c:v>
                      </c:pt>
                      <c:pt idx="633">
                        <c:v>832.726</c:v>
                      </c:pt>
                      <c:pt idx="634">
                        <c:v>833.63800000000003</c:v>
                      </c:pt>
                      <c:pt idx="635">
                        <c:v>834.5469999999998</c:v>
                      </c:pt>
                      <c:pt idx="636">
                        <c:v>835.4549999999997</c:v>
                      </c:pt>
                      <c:pt idx="637">
                        <c:v>836.35999999999979</c:v>
                      </c:pt>
                      <c:pt idx="638">
                        <c:v>837.26400000000001</c:v>
                      </c:pt>
                      <c:pt idx="639">
                        <c:v>838.1669999999998</c:v>
                      </c:pt>
                      <c:pt idx="640">
                        <c:v>839.07500000000005</c:v>
                      </c:pt>
                      <c:pt idx="641">
                        <c:v>839.98699999999997</c:v>
                      </c:pt>
                      <c:pt idx="642">
                        <c:v>840.90300000000002</c:v>
                      </c:pt>
                      <c:pt idx="643">
                        <c:v>841.81699999999978</c:v>
                      </c:pt>
                      <c:pt idx="644">
                        <c:v>842.72799999999972</c:v>
                      </c:pt>
                      <c:pt idx="645">
                        <c:v>843.63900000000001</c:v>
                      </c:pt>
                      <c:pt idx="646">
                        <c:v>844.55</c:v>
                      </c:pt>
                      <c:pt idx="647">
                        <c:v>845.46199999999976</c:v>
                      </c:pt>
                      <c:pt idx="648">
                        <c:v>846.375</c:v>
                      </c:pt>
                      <c:pt idx="649">
                        <c:v>847.29700000000003</c:v>
                      </c:pt>
                      <c:pt idx="650">
                        <c:v>848.21600000000001</c:v>
                      </c:pt>
                      <c:pt idx="651">
                        <c:v>849.13499999999999</c:v>
                      </c:pt>
                      <c:pt idx="652">
                        <c:v>850.0469999999998</c:v>
                      </c:pt>
                      <c:pt idx="653">
                        <c:v>850.9599999999997</c:v>
                      </c:pt>
                      <c:pt idx="654">
                        <c:v>851.87599999999998</c:v>
                      </c:pt>
                      <c:pt idx="655">
                        <c:v>852.79499999999996</c:v>
                      </c:pt>
                      <c:pt idx="656">
                        <c:v>853.71500000000003</c:v>
                      </c:pt>
                      <c:pt idx="657">
                        <c:v>854.63199999999972</c:v>
                      </c:pt>
                      <c:pt idx="658">
                        <c:v>855.54499999999996</c:v>
                      </c:pt>
                      <c:pt idx="659">
                        <c:v>856.46299999999974</c:v>
                      </c:pt>
                      <c:pt idx="660">
                        <c:v>857.3829999999997</c:v>
                      </c:pt>
                      <c:pt idx="661">
                        <c:v>858.30999999999983</c:v>
                      </c:pt>
                      <c:pt idx="662">
                        <c:v>859.23299999999972</c:v>
                      </c:pt>
                      <c:pt idx="663">
                        <c:v>860.154</c:v>
                      </c:pt>
                      <c:pt idx="664">
                        <c:v>861.07500000000005</c:v>
                      </c:pt>
                      <c:pt idx="665">
                        <c:v>861.99900000000002</c:v>
                      </c:pt>
                      <c:pt idx="666">
                        <c:v>862.92899999999997</c:v>
                      </c:pt>
                      <c:pt idx="667">
                        <c:v>863.86499999999978</c:v>
                      </c:pt>
                      <c:pt idx="668">
                        <c:v>864.798</c:v>
                      </c:pt>
                      <c:pt idx="669">
                        <c:v>865.72900000000004</c:v>
                      </c:pt>
                      <c:pt idx="670">
                        <c:v>866.65800000000002</c:v>
                      </c:pt>
                      <c:pt idx="671">
                        <c:v>867.59</c:v>
                      </c:pt>
                      <c:pt idx="672">
                        <c:v>868.52099999999996</c:v>
                      </c:pt>
                      <c:pt idx="673">
                        <c:v>869.4549999999997</c:v>
                      </c:pt>
                      <c:pt idx="674">
                        <c:v>870.3829999999997</c:v>
                      </c:pt>
                      <c:pt idx="675">
                        <c:v>871.31199999999978</c:v>
                      </c:pt>
                      <c:pt idx="676">
                        <c:v>872.25199999999973</c:v>
                      </c:pt>
                      <c:pt idx="677">
                        <c:v>873.19500000000005</c:v>
                      </c:pt>
                      <c:pt idx="678">
                        <c:v>874.13900000000001</c:v>
                      </c:pt>
                      <c:pt idx="679">
                        <c:v>875.09</c:v>
                      </c:pt>
                      <c:pt idx="680">
                        <c:v>876.04099999999971</c:v>
                      </c:pt>
                      <c:pt idx="681">
                        <c:v>876.98799999999972</c:v>
                      </c:pt>
                      <c:pt idx="682">
                        <c:v>877.93799999999976</c:v>
                      </c:pt>
                      <c:pt idx="683">
                        <c:v>878.89699999999971</c:v>
                      </c:pt>
                      <c:pt idx="684">
                        <c:v>879.8529999999995</c:v>
                      </c:pt>
                      <c:pt idx="685">
                        <c:v>880.81699999999978</c:v>
                      </c:pt>
                      <c:pt idx="686">
                        <c:v>881.78399999999999</c:v>
                      </c:pt>
                      <c:pt idx="687">
                        <c:v>882.75099999999998</c:v>
                      </c:pt>
                      <c:pt idx="688">
                        <c:v>883.71</c:v>
                      </c:pt>
                      <c:pt idx="689">
                        <c:v>884.66499999999996</c:v>
                      </c:pt>
                      <c:pt idx="690">
                        <c:v>885.61099999999999</c:v>
                      </c:pt>
                      <c:pt idx="691">
                        <c:v>886.55699999999979</c:v>
                      </c:pt>
                      <c:pt idx="692">
                        <c:v>887.51</c:v>
                      </c:pt>
                      <c:pt idx="693">
                        <c:v>888.46799999999962</c:v>
                      </c:pt>
                      <c:pt idx="694">
                        <c:v>889.4259999999997</c:v>
                      </c:pt>
                      <c:pt idx="695">
                        <c:v>890.38400000000001</c:v>
                      </c:pt>
                      <c:pt idx="696">
                        <c:v>891.34399999999971</c:v>
                      </c:pt>
                      <c:pt idx="697">
                        <c:v>892.30899999999997</c:v>
                      </c:pt>
                      <c:pt idx="698">
                        <c:v>893.27</c:v>
                      </c:pt>
                      <c:pt idx="699">
                        <c:v>894.221</c:v>
                      </c:pt>
                      <c:pt idx="700">
                        <c:v>895.17200000000003</c:v>
                      </c:pt>
                      <c:pt idx="701">
                        <c:v>896.12299999999971</c:v>
                      </c:pt>
                      <c:pt idx="702">
                        <c:v>897.07299999999998</c:v>
                      </c:pt>
                      <c:pt idx="703">
                        <c:v>898.024</c:v>
                      </c:pt>
                      <c:pt idx="704">
                        <c:v>898.98299999999972</c:v>
                      </c:pt>
                      <c:pt idx="705">
                        <c:v>899.93899999999996</c:v>
                      </c:pt>
                      <c:pt idx="706">
                        <c:v>900.89599999999996</c:v>
                      </c:pt>
                      <c:pt idx="707">
                        <c:v>901.8529999999995</c:v>
                      </c:pt>
                      <c:pt idx="708">
                        <c:v>902.81099999999969</c:v>
                      </c:pt>
                      <c:pt idx="709">
                        <c:v>903.76499999999999</c:v>
                      </c:pt>
                      <c:pt idx="710">
                        <c:v>904.71600000000001</c:v>
                      </c:pt>
                      <c:pt idx="711">
                        <c:v>905.65899999999999</c:v>
                      </c:pt>
                      <c:pt idx="712">
                        <c:v>906.60199999999998</c:v>
                      </c:pt>
                      <c:pt idx="713">
                        <c:v>907.54899999999998</c:v>
                      </c:pt>
                      <c:pt idx="714">
                        <c:v>908.49900000000002</c:v>
                      </c:pt>
                      <c:pt idx="715">
                        <c:v>909.45399999999972</c:v>
                      </c:pt>
                      <c:pt idx="716">
                        <c:v>910.41199999999969</c:v>
                      </c:pt>
                      <c:pt idx="717">
                        <c:v>911.38</c:v>
                      </c:pt>
                      <c:pt idx="718">
                        <c:v>912.3539999999997</c:v>
                      </c:pt>
                      <c:pt idx="719">
                        <c:v>913.32699999999977</c:v>
                      </c:pt>
                      <c:pt idx="720">
                        <c:v>914.29499999999996</c:v>
                      </c:pt>
                      <c:pt idx="721">
                        <c:v>915.26199999999972</c:v>
                      </c:pt>
                      <c:pt idx="722">
                        <c:v>916.23400000000004</c:v>
                      </c:pt>
                      <c:pt idx="723">
                        <c:v>917.20799999999997</c:v>
                      </c:pt>
                      <c:pt idx="724">
                        <c:v>918.18299999999999</c:v>
                      </c:pt>
                      <c:pt idx="725">
                        <c:v>919.15899999999999</c:v>
                      </c:pt>
                      <c:pt idx="726">
                        <c:v>920.13599999999997</c:v>
                      </c:pt>
                      <c:pt idx="727">
                        <c:v>921.10400000000004</c:v>
                      </c:pt>
                      <c:pt idx="728">
                        <c:v>922.0659999999998</c:v>
                      </c:pt>
                      <c:pt idx="729">
                        <c:v>923.0319999999997</c:v>
                      </c:pt>
                      <c:pt idx="730">
                        <c:v>924</c:v>
                      </c:pt>
                      <c:pt idx="731">
                        <c:v>924.97199999999998</c:v>
                      </c:pt>
                      <c:pt idx="732">
                        <c:v>925.94399999999996</c:v>
                      </c:pt>
                      <c:pt idx="733">
                        <c:v>926.91300000000001</c:v>
                      </c:pt>
                      <c:pt idx="734">
                        <c:v>927.8779999999997</c:v>
                      </c:pt>
                      <c:pt idx="735">
                        <c:v>928.84399999999971</c:v>
                      </c:pt>
                      <c:pt idx="736">
                        <c:v>929.80799999999977</c:v>
                      </c:pt>
                      <c:pt idx="737">
                        <c:v>930.77300000000002</c:v>
                      </c:pt>
                      <c:pt idx="738">
                        <c:v>931.73299999999972</c:v>
                      </c:pt>
                      <c:pt idx="739">
                        <c:v>932.697</c:v>
                      </c:pt>
                      <c:pt idx="740">
                        <c:v>933.6569999999997</c:v>
                      </c:pt>
                      <c:pt idx="741">
                        <c:v>934.61900000000003</c:v>
                      </c:pt>
                      <c:pt idx="742">
                        <c:v>935.58</c:v>
                      </c:pt>
                      <c:pt idx="743">
                        <c:v>936.5419999999998</c:v>
                      </c:pt>
                      <c:pt idx="744">
                        <c:v>937.5029999999997</c:v>
                      </c:pt>
                      <c:pt idx="745">
                        <c:v>938.4649999999998</c:v>
                      </c:pt>
                      <c:pt idx="746">
                        <c:v>939.43199999999979</c:v>
                      </c:pt>
                      <c:pt idx="747">
                        <c:v>940.39800000000002</c:v>
                      </c:pt>
                      <c:pt idx="748">
                        <c:v>941.3689999999998</c:v>
                      </c:pt>
                      <c:pt idx="749">
                        <c:v>942.3449999999998</c:v>
                      </c:pt>
                      <c:pt idx="750">
                        <c:v>943.31999999999971</c:v>
                      </c:pt>
                      <c:pt idx="751">
                        <c:v>944.28200000000004</c:v>
                      </c:pt>
                      <c:pt idx="752">
                        <c:v>945.22799999999972</c:v>
                      </c:pt>
                      <c:pt idx="753">
                        <c:v>946.16899999999998</c:v>
                      </c:pt>
                      <c:pt idx="754">
                        <c:v>947.10400000000004</c:v>
                      </c:pt>
                      <c:pt idx="755">
                        <c:v>948.03300000000002</c:v>
                      </c:pt>
                      <c:pt idx="756">
                        <c:v>948.95899999999972</c:v>
                      </c:pt>
                      <c:pt idx="757">
                        <c:v>949.87900000000002</c:v>
                      </c:pt>
                      <c:pt idx="758">
                        <c:v>950.79700000000003</c:v>
                      </c:pt>
                      <c:pt idx="759">
                        <c:v>951.71600000000001</c:v>
                      </c:pt>
                      <c:pt idx="760">
                        <c:v>952.63900000000001</c:v>
                      </c:pt>
                      <c:pt idx="761">
                        <c:v>953.56699999999978</c:v>
                      </c:pt>
                      <c:pt idx="762">
                        <c:v>954.49199999999996</c:v>
                      </c:pt>
                      <c:pt idx="763">
                        <c:v>955.41199999999969</c:v>
                      </c:pt>
                      <c:pt idx="764">
                        <c:v>956.32899999999972</c:v>
                      </c:pt>
                      <c:pt idx="765">
                        <c:v>957.24199999999996</c:v>
                      </c:pt>
                      <c:pt idx="766">
                        <c:v>958.15800000000002</c:v>
                      </c:pt>
                      <c:pt idx="767">
                        <c:v>959.08</c:v>
                      </c:pt>
                      <c:pt idx="768">
                        <c:v>960.00400000000002</c:v>
                      </c:pt>
                      <c:pt idx="769">
                        <c:v>960.9259999999997</c:v>
                      </c:pt>
                      <c:pt idx="770">
                        <c:v>961.84199999999976</c:v>
                      </c:pt>
                      <c:pt idx="771">
                        <c:v>962.755</c:v>
                      </c:pt>
                      <c:pt idx="772">
                        <c:v>963.6669999999998</c:v>
                      </c:pt>
                      <c:pt idx="773">
                        <c:v>964.58299999999997</c:v>
                      </c:pt>
                      <c:pt idx="774">
                        <c:v>965.5</c:v>
                      </c:pt>
                      <c:pt idx="775">
                        <c:v>966.41899999999998</c:v>
                      </c:pt>
                      <c:pt idx="776">
                        <c:v>967.3349999999997</c:v>
                      </c:pt>
                      <c:pt idx="777">
                        <c:v>968.25099999999998</c:v>
                      </c:pt>
                      <c:pt idx="778">
                        <c:v>969.16499999999996</c:v>
                      </c:pt>
                      <c:pt idx="779">
                        <c:v>970.08</c:v>
                      </c:pt>
                      <c:pt idx="780">
                        <c:v>971</c:v>
                      </c:pt>
                      <c:pt idx="781">
                        <c:v>971.9169999999998</c:v>
                      </c:pt>
                      <c:pt idx="782">
                        <c:v>972.83399999999972</c:v>
                      </c:pt>
                      <c:pt idx="783">
                        <c:v>973.75199999999973</c:v>
                      </c:pt>
                      <c:pt idx="784">
                        <c:v>974.67100000000005</c:v>
                      </c:pt>
                      <c:pt idx="785">
                        <c:v>975.59100000000001</c:v>
                      </c:pt>
                      <c:pt idx="786">
                        <c:v>976.50699999999972</c:v>
                      </c:pt>
                      <c:pt idx="787">
                        <c:v>977.423</c:v>
                      </c:pt>
                      <c:pt idx="788">
                        <c:v>978.33799999999974</c:v>
                      </c:pt>
                      <c:pt idx="789">
                        <c:v>979.255</c:v>
                      </c:pt>
                      <c:pt idx="790">
                        <c:v>980.17399999999998</c:v>
                      </c:pt>
                      <c:pt idx="791">
                        <c:v>981.09400000000005</c:v>
                      </c:pt>
                      <c:pt idx="792">
                        <c:v>982.01300000000003</c:v>
                      </c:pt>
                      <c:pt idx="793">
                        <c:v>982.928</c:v>
                      </c:pt>
                      <c:pt idx="794">
                        <c:v>983.84199999999976</c:v>
                      </c:pt>
                      <c:pt idx="795">
                        <c:v>984.75</c:v>
                      </c:pt>
                      <c:pt idx="796">
                        <c:v>985.6519999999997</c:v>
                      </c:pt>
                      <c:pt idx="797">
                        <c:v>986.5509999999997</c:v>
                      </c:pt>
                      <c:pt idx="798">
                        <c:v>987.45299999999975</c:v>
                      </c:pt>
                      <c:pt idx="799">
                        <c:v>988.35699999999974</c:v>
                      </c:pt>
                      <c:pt idx="800">
                        <c:v>989.25699999999972</c:v>
                      </c:pt>
                      <c:pt idx="801">
                        <c:v>990.15300000000002</c:v>
                      </c:pt>
                      <c:pt idx="802">
                        <c:v>991.04599999999971</c:v>
                      </c:pt>
                      <c:pt idx="803">
                        <c:v>991.96199999999976</c:v>
                      </c:pt>
                      <c:pt idx="804">
                        <c:v>992.93199999999979</c:v>
                      </c:pt>
                      <c:pt idx="805">
                        <c:v>993.92699999999979</c:v>
                      </c:pt>
                      <c:pt idx="806">
                        <c:v>994.93199999999979</c:v>
                      </c:pt>
                      <c:pt idx="807">
                        <c:v>995.94199999999978</c:v>
                      </c:pt>
                      <c:pt idx="808">
                        <c:v>996.95399999999972</c:v>
                      </c:pt>
                      <c:pt idx="809">
                        <c:v>997.97</c:v>
                      </c:pt>
                      <c:pt idx="810">
                        <c:v>998.98900000000003</c:v>
                      </c:pt>
                      <c:pt idx="811">
                        <c:v>1000.01</c:v>
                      </c:pt>
                      <c:pt idx="812">
                        <c:v>1001.025</c:v>
                      </c:pt>
                      <c:pt idx="813">
                        <c:v>1002.04</c:v>
                      </c:pt>
                      <c:pt idx="814">
                        <c:v>1003.052</c:v>
                      </c:pt>
                      <c:pt idx="815">
                        <c:v>1004.059</c:v>
                      </c:pt>
                      <c:pt idx="816">
                        <c:v>1005.064</c:v>
                      </c:pt>
                      <c:pt idx="817">
                        <c:v>1006.069</c:v>
                      </c:pt>
                      <c:pt idx="818">
                        <c:v>1007.073</c:v>
                      </c:pt>
                      <c:pt idx="819">
                        <c:v>1008.091</c:v>
                      </c:pt>
                      <c:pt idx="820">
                        <c:v>1009.111</c:v>
                      </c:pt>
                      <c:pt idx="821">
                        <c:v>1010.128</c:v>
                      </c:pt>
                      <c:pt idx="822">
                        <c:v>1011.14</c:v>
                      </c:pt>
                      <c:pt idx="823">
                        <c:v>1012.155</c:v>
                      </c:pt>
                      <c:pt idx="824">
                        <c:v>1013.172</c:v>
                      </c:pt>
                      <c:pt idx="825">
                        <c:v>1014.19</c:v>
                      </c:pt>
                      <c:pt idx="826">
                        <c:v>1015.196</c:v>
                      </c:pt>
                      <c:pt idx="827">
                        <c:v>1016.199</c:v>
                      </c:pt>
                      <c:pt idx="828">
                        <c:v>1017.203</c:v>
                      </c:pt>
                      <c:pt idx="829">
                        <c:v>1018.2140000000001</c:v>
                      </c:pt>
                      <c:pt idx="830">
                        <c:v>1019.221</c:v>
                      </c:pt>
                      <c:pt idx="831">
                        <c:v>1020.226</c:v>
                      </c:pt>
                      <c:pt idx="832">
                        <c:v>1021.236</c:v>
                      </c:pt>
                      <c:pt idx="833">
                        <c:v>1022.248</c:v>
                      </c:pt>
                      <c:pt idx="834">
                        <c:v>1023.259</c:v>
                      </c:pt>
                      <c:pt idx="835">
                        <c:v>1024.271</c:v>
                      </c:pt>
                      <c:pt idx="836">
                        <c:v>1025.2860000000001</c:v>
                      </c:pt>
                      <c:pt idx="837">
                        <c:v>1026.2950000000001</c:v>
                      </c:pt>
                      <c:pt idx="838">
                        <c:v>1027.296</c:v>
                      </c:pt>
                      <c:pt idx="839">
                        <c:v>1028.3150000000001</c:v>
                      </c:pt>
                      <c:pt idx="840">
                        <c:v>1029.328</c:v>
                      </c:pt>
                      <c:pt idx="841">
                        <c:v>1030.337</c:v>
                      </c:pt>
                      <c:pt idx="842">
                        <c:v>1031.3399999999999</c:v>
                      </c:pt>
                      <c:pt idx="843">
                        <c:v>1032.3409999999999</c:v>
                      </c:pt>
                      <c:pt idx="844">
                        <c:v>1033.348</c:v>
                      </c:pt>
                      <c:pt idx="845">
                        <c:v>1034.3530000000001</c:v>
                      </c:pt>
                      <c:pt idx="846">
                        <c:v>1035.3620000000001</c:v>
                      </c:pt>
                      <c:pt idx="847">
                        <c:v>1036.3699999999999</c:v>
                      </c:pt>
                      <c:pt idx="848">
                        <c:v>1037.3800000000001</c:v>
                      </c:pt>
                      <c:pt idx="849">
                        <c:v>1038.386</c:v>
                      </c:pt>
                      <c:pt idx="850">
                        <c:v>1039.386</c:v>
                      </c:pt>
                      <c:pt idx="851">
                        <c:v>1040.385</c:v>
                      </c:pt>
                      <c:pt idx="852">
                        <c:v>1041.4010000000001</c:v>
                      </c:pt>
                      <c:pt idx="853">
                        <c:v>1042.4159999999999</c:v>
                      </c:pt>
                      <c:pt idx="854">
                        <c:v>1043.43</c:v>
                      </c:pt>
                      <c:pt idx="855">
                        <c:v>1044.4349999999999</c:v>
                      </c:pt>
                      <c:pt idx="856">
                        <c:v>1045.4349999999999</c:v>
                      </c:pt>
                      <c:pt idx="857">
                        <c:v>1046.415</c:v>
                      </c:pt>
                      <c:pt idx="858">
                        <c:v>1047.3800000000001</c:v>
                      </c:pt>
                      <c:pt idx="859">
                        <c:v>1048.336</c:v>
                      </c:pt>
                      <c:pt idx="860">
                        <c:v>1049.289</c:v>
                      </c:pt>
                      <c:pt idx="861">
                        <c:v>1050.2360000000001</c:v>
                      </c:pt>
                      <c:pt idx="862">
                        <c:v>1051.1880000000001</c:v>
                      </c:pt>
                      <c:pt idx="863">
                        <c:v>1052.136</c:v>
                      </c:pt>
                      <c:pt idx="864">
                        <c:v>1053.079</c:v>
                      </c:pt>
                      <c:pt idx="865">
                        <c:v>1054.0229999999999</c:v>
                      </c:pt>
                      <c:pt idx="866">
                        <c:v>1054.96</c:v>
                      </c:pt>
                      <c:pt idx="867">
                        <c:v>1055.9059999999999</c:v>
                      </c:pt>
                      <c:pt idx="868">
                        <c:v>1056.857</c:v>
                      </c:pt>
                      <c:pt idx="869">
                        <c:v>1057.81</c:v>
                      </c:pt>
                      <c:pt idx="870">
                        <c:v>1058.758</c:v>
                      </c:pt>
                      <c:pt idx="871">
                        <c:v>1059.7059999999999</c:v>
                      </c:pt>
                      <c:pt idx="872">
                        <c:v>1060.6569999999999</c:v>
                      </c:pt>
                      <c:pt idx="873">
                        <c:v>1061.6110000000001</c:v>
                      </c:pt>
                      <c:pt idx="874">
                        <c:v>1062.5640000000001</c:v>
                      </c:pt>
                      <c:pt idx="875">
                        <c:v>1063.518</c:v>
                      </c:pt>
                      <c:pt idx="876">
                        <c:v>1064.4680000000001</c:v>
                      </c:pt>
                      <c:pt idx="877">
                        <c:v>1065.4179999999999</c:v>
                      </c:pt>
                      <c:pt idx="878">
                        <c:v>1066.366</c:v>
                      </c:pt>
                      <c:pt idx="879">
                        <c:v>1067.316</c:v>
                      </c:pt>
                      <c:pt idx="880">
                        <c:v>1068.2650000000001</c:v>
                      </c:pt>
                      <c:pt idx="881">
                        <c:v>1069.2149999999999</c:v>
                      </c:pt>
                      <c:pt idx="882">
                        <c:v>1070.162</c:v>
                      </c:pt>
                      <c:pt idx="883">
                        <c:v>1071.1079999999999</c:v>
                      </c:pt>
                      <c:pt idx="884">
                        <c:v>1072.0550000000001</c:v>
                      </c:pt>
                      <c:pt idx="885">
                        <c:v>1072.999</c:v>
                      </c:pt>
                      <c:pt idx="886">
                        <c:v>1073.9480000000001</c:v>
                      </c:pt>
                      <c:pt idx="887">
                        <c:v>1074.9000000000001</c:v>
                      </c:pt>
                      <c:pt idx="888">
                        <c:v>1075.854</c:v>
                      </c:pt>
                      <c:pt idx="889">
                        <c:v>1076.8</c:v>
                      </c:pt>
                      <c:pt idx="890">
                        <c:v>1077.741</c:v>
                      </c:pt>
                      <c:pt idx="891">
                        <c:v>1078.682</c:v>
                      </c:pt>
                      <c:pt idx="892">
                        <c:v>1079.624</c:v>
                      </c:pt>
                      <c:pt idx="893">
                        <c:v>1080.5640000000001</c:v>
                      </c:pt>
                      <c:pt idx="894">
                        <c:v>1081.502</c:v>
                      </c:pt>
                      <c:pt idx="895">
                        <c:v>1082.44</c:v>
                      </c:pt>
                      <c:pt idx="896">
                        <c:v>1083.3789999999999</c:v>
                      </c:pt>
                      <c:pt idx="897">
                        <c:v>1084.3209999999999</c:v>
                      </c:pt>
                      <c:pt idx="898">
                        <c:v>1085.2629999999999</c:v>
                      </c:pt>
                      <c:pt idx="899">
                        <c:v>1086.2070000000001</c:v>
                      </c:pt>
                      <c:pt idx="900">
                        <c:v>1087.1500000000001</c:v>
                      </c:pt>
                      <c:pt idx="901">
                        <c:v>1088.085</c:v>
                      </c:pt>
                      <c:pt idx="902">
                        <c:v>1089.0119999999999</c:v>
                      </c:pt>
                      <c:pt idx="903">
                        <c:v>1089.9390000000001</c:v>
                      </c:pt>
                      <c:pt idx="904">
                        <c:v>1090.865</c:v>
                      </c:pt>
                      <c:pt idx="905">
                        <c:v>1091.7929999999999</c:v>
                      </c:pt>
                      <c:pt idx="906">
                        <c:v>1092.7170000000001</c:v>
                      </c:pt>
                      <c:pt idx="907">
                        <c:v>1093.6379999999999</c:v>
                      </c:pt>
                      <c:pt idx="908">
                        <c:v>1094.5540000000001</c:v>
                      </c:pt>
                      <c:pt idx="909">
                        <c:v>1095.4680000000001</c:v>
                      </c:pt>
                      <c:pt idx="910">
                        <c:v>1096.3800000000001</c:v>
                      </c:pt>
                      <c:pt idx="911">
                        <c:v>1097.2909999999999</c:v>
                      </c:pt>
                      <c:pt idx="912">
                        <c:v>1098.2059999999999</c:v>
                      </c:pt>
                      <c:pt idx="913">
                        <c:v>1099.127</c:v>
                      </c:pt>
                      <c:pt idx="914">
                        <c:v>1100.048</c:v>
                      </c:pt>
                      <c:pt idx="915">
                        <c:v>1100.9739999999999</c:v>
                      </c:pt>
                      <c:pt idx="916">
                        <c:v>1101.905</c:v>
                      </c:pt>
                      <c:pt idx="917">
                        <c:v>1102.836</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D$6:$AD$923</c15:sqref>
                        </c15:formulaRef>
                      </c:ext>
                    </c:extLst>
                    <c:numCache>
                      <c:formatCode>General</c:formatCode>
                      <c:ptCount val="918"/>
                      <c:pt idx="0">
                        <c:v>1</c:v>
                      </c:pt>
                      <c:pt idx="1">
                        <c:v>0.99962532783814095</c:v>
                      </c:pt>
                      <c:pt idx="2">
                        <c:v>0.99919664887817805</c:v>
                      </c:pt>
                      <c:pt idx="3">
                        <c:v>0.99892999031253005</c:v>
                      </c:pt>
                      <c:pt idx="4">
                        <c:v>0.99844730455446096</c:v>
                      </c:pt>
                      <c:pt idx="5">
                        <c:v>0.99791061199828501</c:v>
                      </c:pt>
                      <c:pt idx="6">
                        <c:v>0.99737391944210896</c:v>
                      </c:pt>
                      <c:pt idx="7">
                        <c:v>0.99667520649161701</c:v>
                      </c:pt>
                      <c:pt idx="8">
                        <c:v>0.99608450713733598</c:v>
                      </c:pt>
                      <c:pt idx="9">
                        <c:v>0.99544317640983004</c:v>
                      </c:pt>
                      <c:pt idx="10">
                        <c:v>0.99479847025744395</c:v>
                      </c:pt>
                      <c:pt idx="11">
                        <c:v>0.99405250135860801</c:v>
                      </c:pt>
                      <c:pt idx="12">
                        <c:v>0.99335041298323401</c:v>
                      </c:pt>
                      <c:pt idx="13">
                        <c:v>0.99265507545762299</c:v>
                      </c:pt>
                      <c:pt idx="14">
                        <c:v>0.99185172433580104</c:v>
                      </c:pt>
                      <c:pt idx="15">
                        <c:v>0.99110238001208395</c:v>
                      </c:pt>
                      <c:pt idx="16">
                        <c:v>0.99024164666727399</c:v>
                      </c:pt>
                      <c:pt idx="17">
                        <c:v>0.98944167097033398</c:v>
                      </c:pt>
                      <c:pt idx="18">
                        <c:v>0.98863494442362898</c:v>
                      </c:pt>
                      <c:pt idx="19">
                        <c:v>0.98766957290749002</c:v>
                      </c:pt>
                      <c:pt idx="20">
                        <c:v>0.98670420139134996</c:v>
                      </c:pt>
                      <c:pt idx="21">
                        <c:v>0.98579283667331696</c:v>
                      </c:pt>
                      <c:pt idx="22">
                        <c:v>0.98488147195528297</c:v>
                      </c:pt>
                      <c:pt idx="23">
                        <c:v>0.98386209364103705</c:v>
                      </c:pt>
                      <c:pt idx="24">
                        <c:v>0.98289672212489698</c:v>
                      </c:pt>
                      <c:pt idx="25">
                        <c:v>0.98182333701254598</c:v>
                      </c:pt>
                      <c:pt idx="26">
                        <c:v>0.98064531372886599</c:v>
                      </c:pt>
                      <c:pt idx="27">
                        <c:v>0.97951792181840902</c:v>
                      </c:pt>
                      <c:pt idx="28">
                        <c:v>0.97833989853472803</c:v>
                      </c:pt>
                      <c:pt idx="29">
                        <c:v>0.97716187525104703</c:v>
                      </c:pt>
                      <c:pt idx="30">
                        <c:v>0.97603448334059095</c:v>
                      </c:pt>
                      <c:pt idx="31">
                        <c:v>0.97485646005690896</c:v>
                      </c:pt>
                      <c:pt idx="32">
                        <c:v>0.97351304095403002</c:v>
                      </c:pt>
                      <c:pt idx="33">
                        <c:v>0.97233501767035002</c:v>
                      </c:pt>
                      <c:pt idx="34">
                        <c:v>0.97110298758856295</c:v>
                      </c:pt>
                      <c:pt idx="35">
                        <c:v>0.96975956848568401</c:v>
                      </c:pt>
                      <c:pt idx="36">
                        <c:v>0.96831151121147396</c:v>
                      </c:pt>
                      <c:pt idx="37">
                        <c:v>0.96697484295835801</c:v>
                      </c:pt>
                      <c:pt idx="38">
                        <c:v>0.96552678568414796</c:v>
                      </c:pt>
                      <c:pt idx="39">
                        <c:v>0.96402472161183295</c:v>
                      </c:pt>
                      <c:pt idx="40">
                        <c:v>0.96257666433762401</c:v>
                      </c:pt>
                      <c:pt idx="41">
                        <c:v>0.96107797569019005</c:v>
                      </c:pt>
                      <c:pt idx="42">
                        <c:v>0.95951852939488802</c:v>
                      </c:pt>
                      <c:pt idx="43">
                        <c:v>0.95801984074745405</c:v>
                      </c:pt>
                      <c:pt idx="44">
                        <c:v>0.95651777667514004</c:v>
                      </c:pt>
                      <c:pt idx="45">
                        <c:v>0.95485706763338896</c:v>
                      </c:pt>
                      <c:pt idx="46">
                        <c:v>0.953084969570545</c:v>
                      </c:pt>
                      <c:pt idx="47">
                        <c:v>0.95142426052879503</c:v>
                      </c:pt>
                      <c:pt idx="48">
                        <c:v>0.94976017606216201</c:v>
                      </c:pt>
                      <c:pt idx="49">
                        <c:v>0.94804546022230596</c:v>
                      </c:pt>
                      <c:pt idx="50">
                        <c:v>0.94633074438244902</c:v>
                      </c:pt>
                      <c:pt idx="51">
                        <c:v>0.94461602854259297</c:v>
                      </c:pt>
                      <c:pt idx="52">
                        <c:v>0.94279329910652498</c:v>
                      </c:pt>
                      <c:pt idx="53">
                        <c:v>0.94102457646856297</c:v>
                      </c:pt>
                      <c:pt idx="54">
                        <c:v>0.93920184703249598</c:v>
                      </c:pt>
                      <c:pt idx="55">
                        <c:v>0.93748713119263904</c:v>
                      </c:pt>
                      <c:pt idx="56">
                        <c:v>0.93561039495846499</c:v>
                      </c:pt>
                      <c:pt idx="57">
                        <c:v>0.93378429009751596</c:v>
                      </c:pt>
                      <c:pt idx="58">
                        <c:v>0.93185692249011898</c:v>
                      </c:pt>
                      <c:pt idx="59">
                        <c:v>0.93003081762916895</c:v>
                      </c:pt>
                      <c:pt idx="60">
                        <c:v>0.92804606779878496</c:v>
                      </c:pt>
                      <c:pt idx="61">
                        <c:v>0.92616933156461001</c:v>
                      </c:pt>
                      <c:pt idx="62">
                        <c:v>0.92418795715910795</c:v>
                      </c:pt>
                      <c:pt idx="63">
                        <c:v>0.922149200530618</c:v>
                      </c:pt>
                      <c:pt idx="64">
                        <c:v>0.92022183292322002</c:v>
                      </c:pt>
                      <c:pt idx="65">
                        <c:v>0.91823370766795298</c:v>
                      </c:pt>
                      <c:pt idx="66">
                        <c:v>0.916306340060555</c:v>
                      </c:pt>
                      <c:pt idx="67">
                        <c:v>0.91426758343206505</c:v>
                      </c:pt>
                      <c:pt idx="68">
                        <c:v>0.91228620902656099</c:v>
                      </c:pt>
                      <c:pt idx="69">
                        <c:v>0.91024745239807103</c:v>
                      </c:pt>
                      <c:pt idx="70">
                        <c:v>0.90826270256768604</c:v>
                      </c:pt>
                      <c:pt idx="71">
                        <c:v>0.90616993914109001</c:v>
                      </c:pt>
                      <c:pt idx="72">
                        <c:v>0.90418856473558695</c:v>
                      </c:pt>
                      <c:pt idx="73">
                        <c:v>0.902149808107096</c:v>
                      </c:pt>
                      <c:pt idx="74">
                        <c:v>0.90011105147860504</c:v>
                      </c:pt>
                      <c:pt idx="75">
                        <c:v>0.89812967707310198</c:v>
                      </c:pt>
                      <c:pt idx="76">
                        <c:v>0.89609092044461203</c:v>
                      </c:pt>
                      <c:pt idx="77">
                        <c:v>0.89410954603910797</c:v>
                      </c:pt>
                      <c:pt idx="78">
                        <c:v>0.89202015803739299</c:v>
                      </c:pt>
                      <c:pt idx="79">
                        <c:v>0.88998140140890303</c:v>
                      </c:pt>
                      <c:pt idx="80">
                        <c:v>0.88788863798230599</c:v>
                      </c:pt>
                      <c:pt idx="81">
                        <c:v>0.88584988135381604</c:v>
                      </c:pt>
                      <c:pt idx="82">
                        <c:v>0.88376049335210205</c:v>
                      </c:pt>
                      <c:pt idx="83">
                        <c:v>0.88182975031982203</c:v>
                      </c:pt>
                      <c:pt idx="84">
                        <c:v>0.87984500048943703</c:v>
                      </c:pt>
                      <c:pt idx="85">
                        <c:v>0.87780961928582801</c:v>
                      </c:pt>
                      <c:pt idx="86">
                        <c:v>0.87571685585923198</c:v>
                      </c:pt>
                      <c:pt idx="87">
                        <c:v>0.87368147465562196</c:v>
                      </c:pt>
                      <c:pt idx="88">
                        <c:v>0.87169672482523797</c:v>
                      </c:pt>
                      <c:pt idx="89">
                        <c:v>0.86965796819674701</c:v>
                      </c:pt>
                      <c:pt idx="90">
                        <c:v>0.86767659379124396</c:v>
                      </c:pt>
                      <c:pt idx="91">
                        <c:v>0.86558383036464803</c:v>
                      </c:pt>
                      <c:pt idx="92">
                        <c:v>0.86359908053426204</c:v>
                      </c:pt>
                      <c:pt idx="93">
                        <c:v>0.86161770612875999</c:v>
                      </c:pt>
                      <c:pt idx="94">
                        <c:v>0.859632956298374</c:v>
                      </c:pt>
                      <c:pt idx="95">
                        <c:v>0.857648206467989</c:v>
                      </c:pt>
                      <c:pt idx="96">
                        <c:v>0.85566345663760501</c:v>
                      </c:pt>
                      <c:pt idx="97">
                        <c:v>0.85362807543399499</c:v>
                      </c:pt>
                      <c:pt idx="98">
                        <c:v>0.851643325603611</c:v>
                      </c:pt>
                      <c:pt idx="99">
                        <c:v>0.84971595799621302</c:v>
                      </c:pt>
                      <c:pt idx="100">
                        <c:v>0.84772783274094599</c:v>
                      </c:pt>
                      <c:pt idx="101">
                        <c:v>0.84580046513354901</c:v>
                      </c:pt>
                      <c:pt idx="102">
                        <c:v>0.84386972210126898</c:v>
                      </c:pt>
                      <c:pt idx="103">
                        <c:v>0.84188497227088499</c:v>
                      </c:pt>
                      <c:pt idx="104">
                        <c:v>0.83995422923860596</c:v>
                      </c:pt>
                      <c:pt idx="105">
                        <c:v>0.83797285483310202</c:v>
                      </c:pt>
                      <c:pt idx="106">
                        <c:v>0.836042111800823</c:v>
                      </c:pt>
                      <c:pt idx="107">
                        <c:v>0.83411136876854297</c:v>
                      </c:pt>
                      <c:pt idx="108">
                        <c:v>0.83223463253437102</c:v>
                      </c:pt>
                      <c:pt idx="109">
                        <c:v>0.83030726492697304</c:v>
                      </c:pt>
                      <c:pt idx="110">
                        <c:v>0.82837652189469302</c:v>
                      </c:pt>
                      <c:pt idx="111">
                        <c:v>0.82649978566051996</c:v>
                      </c:pt>
                      <c:pt idx="112">
                        <c:v>0.82456566720336</c:v>
                      </c:pt>
                      <c:pt idx="113">
                        <c:v>0.82268893096918705</c:v>
                      </c:pt>
                      <c:pt idx="114">
                        <c:v>0.82076156336178896</c:v>
                      </c:pt>
                      <c:pt idx="115">
                        <c:v>0.81888482712761601</c:v>
                      </c:pt>
                      <c:pt idx="116">
                        <c:v>0.81700809089344095</c:v>
                      </c:pt>
                      <c:pt idx="117">
                        <c:v>0.815131354659268</c:v>
                      </c:pt>
                      <c:pt idx="118">
                        <c:v>0.81320061162698898</c:v>
                      </c:pt>
                      <c:pt idx="119">
                        <c:v>0.811377882190922</c:v>
                      </c:pt>
                      <c:pt idx="120">
                        <c:v>0.80955515275485301</c:v>
                      </c:pt>
                      <c:pt idx="121">
                        <c:v>0.80767841652067995</c:v>
                      </c:pt>
                      <c:pt idx="122">
                        <c:v>0.80580168028650601</c:v>
                      </c:pt>
                      <c:pt idx="123">
                        <c:v>0.80403295764854499</c:v>
                      </c:pt>
                      <c:pt idx="124">
                        <c:v>0.802048207818159</c:v>
                      </c:pt>
                      <c:pt idx="125">
                        <c:v>0.80027948518019698</c:v>
                      </c:pt>
                      <c:pt idx="126">
                        <c:v>0.79845675574413</c:v>
                      </c:pt>
                      <c:pt idx="127">
                        <c:v>0.79658001950995505</c:v>
                      </c:pt>
                      <c:pt idx="128">
                        <c:v>0.79475391464900702</c:v>
                      </c:pt>
                      <c:pt idx="129">
                        <c:v>0.79288055383971501</c:v>
                      </c:pt>
                      <c:pt idx="130">
                        <c:v>0.79105782440364703</c:v>
                      </c:pt>
                      <c:pt idx="131">
                        <c:v>0.78928910176568401</c:v>
                      </c:pt>
                      <c:pt idx="132">
                        <c:v>0.78746299690473598</c:v>
                      </c:pt>
                      <c:pt idx="133">
                        <c:v>0.78564364289354904</c:v>
                      </c:pt>
                      <c:pt idx="134">
                        <c:v>0.78387154483070498</c:v>
                      </c:pt>
                      <c:pt idx="135">
                        <c:v>0.78205219081952004</c:v>
                      </c:pt>
                      <c:pt idx="136">
                        <c:v>0.78028009275667598</c:v>
                      </c:pt>
                      <c:pt idx="137">
                        <c:v>0.778457363320608</c:v>
                      </c:pt>
                      <c:pt idx="138">
                        <c:v>0.77663800930942195</c:v>
                      </c:pt>
                      <c:pt idx="139">
                        <c:v>0.774865911246578</c:v>
                      </c:pt>
                      <c:pt idx="140">
                        <c:v>0.77309718860861598</c:v>
                      </c:pt>
                      <c:pt idx="141">
                        <c:v>0.77122045237444303</c:v>
                      </c:pt>
                      <c:pt idx="142">
                        <c:v>0.76950236110970505</c:v>
                      </c:pt>
                      <c:pt idx="143">
                        <c:v>0.767683007098519</c:v>
                      </c:pt>
                      <c:pt idx="144">
                        <c:v>0.76596491583378101</c:v>
                      </c:pt>
                      <c:pt idx="145">
                        <c:v>0.764196193195819</c:v>
                      </c:pt>
                      <c:pt idx="146">
                        <c:v>0.76253210872918598</c:v>
                      </c:pt>
                      <c:pt idx="147">
                        <c:v>0.76081739288933004</c:v>
                      </c:pt>
                      <c:pt idx="148">
                        <c:v>0.75899466345326305</c:v>
                      </c:pt>
                      <c:pt idx="149">
                        <c:v>0.75722594081530004</c:v>
                      </c:pt>
                      <c:pt idx="150">
                        <c:v>0.75550784955056305</c:v>
                      </c:pt>
                      <c:pt idx="151">
                        <c:v>0.753793133710706</c:v>
                      </c:pt>
                      <c:pt idx="152">
                        <c:v>0.75202778649762603</c:v>
                      </c:pt>
                      <c:pt idx="153">
                        <c:v>0.75030631980800599</c:v>
                      </c:pt>
                      <c:pt idx="154">
                        <c:v>0.74854097259492602</c:v>
                      </c:pt>
                      <c:pt idx="155">
                        <c:v>0.74682625675506997</c:v>
                      </c:pt>
                      <c:pt idx="156">
                        <c:v>0.74505415869222602</c:v>
                      </c:pt>
                      <c:pt idx="157">
                        <c:v>0.743390074225593</c:v>
                      </c:pt>
                      <c:pt idx="158">
                        <c:v>0.74162472701251203</c:v>
                      </c:pt>
                      <c:pt idx="159">
                        <c:v>0.73991001117265598</c:v>
                      </c:pt>
                      <c:pt idx="160">
                        <c:v>0.73819191990791799</c:v>
                      </c:pt>
                      <c:pt idx="161">
                        <c:v>0.73647720406806205</c:v>
                      </c:pt>
                      <c:pt idx="162">
                        <c:v>0.73470848143010004</c:v>
                      </c:pt>
                      <c:pt idx="163">
                        <c:v>0.73304439696346801</c:v>
                      </c:pt>
                      <c:pt idx="164">
                        <c:v>0.73132630569873003</c:v>
                      </c:pt>
                      <c:pt idx="165">
                        <c:v>0.72961158985887298</c:v>
                      </c:pt>
                      <c:pt idx="166">
                        <c:v>0.72789687401901704</c:v>
                      </c:pt>
                      <c:pt idx="167">
                        <c:v>0.72618215817916099</c:v>
                      </c:pt>
                      <c:pt idx="168">
                        <c:v>0.72452144913741101</c:v>
                      </c:pt>
                      <c:pt idx="169">
                        <c:v>0.72274935107456695</c:v>
                      </c:pt>
                      <c:pt idx="170">
                        <c:v>0.72114264883092205</c:v>
                      </c:pt>
                      <c:pt idx="171">
                        <c:v>0.71942455756618395</c:v>
                      </c:pt>
                      <c:pt idx="172">
                        <c:v>0.71770984172632701</c:v>
                      </c:pt>
                      <c:pt idx="173">
                        <c:v>0.71604913268457704</c:v>
                      </c:pt>
                      <c:pt idx="174">
                        <c:v>0.71438504821794502</c:v>
                      </c:pt>
                      <c:pt idx="175">
                        <c:v>0.71272433917619404</c:v>
                      </c:pt>
                      <c:pt idx="176">
                        <c:v>0.71111763693254904</c:v>
                      </c:pt>
                      <c:pt idx="177">
                        <c:v>0.70945355246591701</c:v>
                      </c:pt>
                      <c:pt idx="178">
                        <c:v>0.70784685022227201</c:v>
                      </c:pt>
                      <c:pt idx="179">
                        <c:v>0.70623677255374495</c:v>
                      </c:pt>
                      <c:pt idx="180">
                        <c:v>0.70462669488521801</c:v>
                      </c:pt>
                      <c:pt idx="181">
                        <c:v>0.70291197904536196</c:v>
                      </c:pt>
                      <c:pt idx="182">
                        <c:v>0.70130190137683501</c:v>
                      </c:pt>
                      <c:pt idx="183">
                        <c:v>0.699695199133191</c:v>
                      </c:pt>
                      <c:pt idx="184">
                        <c:v>0.69808512146466495</c:v>
                      </c:pt>
                      <c:pt idx="185">
                        <c:v>0.69653242601912502</c:v>
                      </c:pt>
                      <c:pt idx="186">
                        <c:v>0.69492234835059896</c:v>
                      </c:pt>
                      <c:pt idx="187">
                        <c:v>0.69331227068207202</c:v>
                      </c:pt>
                      <c:pt idx="188">
                        <c:v>0.69170556843842801</c:v>
                      </c:pt>
                      <c:pt idx="189">
                        <c:v>0.69014949756800603</c:v>
                      </c:pt>
                      <c:pt idx="190">
                        <c:v>0.68859680212246699</c:v>
                      </c:pt>
                      <c:pt idx="191">
                        <c:v>0.68698672445394104</c:v>
                      </c:pt>
                      <c:pt idx="192">
                        <c:v>0.68532601541218996</c:v>
                      </c:pt>
                      <c:pt idx="193">
                        <c:v>0.68382395133987595</c:v>
                      </c:pt>
                      <c:pt idx="194">
                        <c:v>0.68226788046945497</c:v>
                      </c:pt>
                      <c:pt idx="195">
                        <c:v>0.68066455365069101</c:v>
                      </c:pt>
                      <c:pt idx="196">
                        <c:v>0.67910510735538898</c:v>
                      </c:pt>
                      <c:pt idx="197">
                        <c:v>0.67760641870795402</c:v>
                      </c:pt>
                      <c:pt idx="198">
                        <c:v>0.67610435463564</c:v>
                      </c:pt>
                      <c:pt idx="199">
                        <c:v>0.67459891513844406</c:v>
                      </c:pt>
                      <c:pt idx="200">
                        <c:v>0.67299558831967998</c:v>
                      </c:pt>
                      <c:pt idx="201">
                        <c:v>0.67149352424736397</c:v>
                      </c:pt>
                      <c:pt idx="202">
                        <c:v>0.66999146017504996</c:v>
                      </c:pt>
                      <c:pt idx="203">
                        <c:v>0.66843538930462898</c:v>
                      </c:pt>
                      <c:pt idx="204">
                        <c:v>0.66693670065719601</c:v>
                      </c:pt>
                      <c:pt idx="205">
                        <c:v>0.66548864338298597</c:v>
                      </c:pt>
                      <c:pt idx="206">
                        <c:v>0.66404058610877703</c:v>
                      </c:pt>
                      <c:pt idx="207">
                        <c:v>0.66259252883456599</c:v>
                      </c:pt>
                      <c:pt idx="208">
                        <c:v>0.66109046476225197</c:v>
                      </c:pt>
                      <c:pt idx="209">
                        <c:v>0.65964578291292397</c:v>
                      </c:pt>
                      <c:pt idx="210">
                        <c:v>0.65814371884060896</c:v>
                      </c:pt>
                      <c:pt idx="211">
                        <c:v>0.65669566156640002</c:v>
                      </c:pt>
                      <c:pt idx="212">
                        <c:v>0.65524760429219098</c:v>
                      </c:pt>
                      <c:pt idx="213">
                        <c:v>0.65374891564475701</c:v>
                      </c:pt>
                      <c:pt idx="214">
                        <c:v>0.652351489743771</c:v>
                      </c:pt>
                      <c:pt idx="215">
                        <c:v>0.65085280109633803</c:v>
                      </c:pt>
                      <c:pt idx="216">
                        <c:v>0.64934736159914097</c:v>
                      </c:pt>
                      <c:pt idx="217">
                        <c:v>0.64795668654791905</c:v>
                      </c:pt>
                      <c:pt idx="218">
                        <c:v>0.64655926064693403</c:v>
                      </c:pt>
                      <c:pt idx="219">
                        <c:v>0.64522259239381796</c:v>
                      </c:pt>
                      <c:pt idx="220">
                        <c:v>0.64393318008904299</c:v>
                      </c:pt>
                      <c:pt idx="221">
                        <c:v>0.64253912961293902</c:v>
                      </c:pt>
                      <c:pt idx="222">
                        <c:v>0.64109107233873097</c:v>
                      </c:pt>
                      <c:pt idx="223">
                        <c:v>0.63964639048940297</c:v>
                      </c:pt>
                      <c:pt idx="224">
                        <c:v>0.63824896458841796</c:v>
                      </c:pt>
                      <c:pt idx="225">
                        <c:v>0.63696292770852503</c:v>
                      </c:pt>
                      <c:pt idx="226">
                        <c:v>0.63562288403052702</c:v>
                      </c:pt>
                      <c:pt idx="227">
                        <c:v>0.63428284035253002</c:v>
                      </c:pt>
                      <c:pt idx="228">
                        <c:v>0.63299680347263698</c:v>
                      </c:pt>
                      <c:pt idx="229">
                        <c:v>0.63181540476407505</c:v>
                      </c:pt>
                      <c:pt idx="230">
                        <c:v>0.63052936788418201</c:v>
                      </c:pt>
                      <c:pt idx="231">
                        <c:v>0.62913869283295998</c:v>
                      </c:pt>
                      <c:pt idx="232">
                        <c:v>0.62769063555875204</c:v>
                      </c:pt>
                      <c:pt idx="233">
                        <c:v>0.62634721645587099</c:v>
                      </c:pt>
                      <c:pt idx="234">
                        <c:v>0.62511181094920298</c:v>
                      </c:pt>
                      <c:pt idx="235">
                        <c:v>0.62387978086741602</c:v>
                      </c:pt>
                      <c:pt idx="236">
                        <c:v>0.62259374398752498</c:v>
                      </c:pt>
                      <c:pt idx="237">
                        <c:v>0.62125370030952598</c:v>
                      </c:pt>
                      <c:pt idx="238">
                        <c:v>0.61996766342963505</c:v>
                      </c:pt>
                      <c:pt idx="239">
                        <c:v>0.61862761975163705</c:v>
                      </c:pt>
                      <c:pt idx="240">
                        <c:v>0.61734158287174401</c:v>
                      </c:pt>
                      <c:pt idx="241">
                        <c:v>0.61616018416318197</c:v>
                      </c:pt>
                      <c:pt idx="242">
                        <c:v>0.61498216087949997</c:v>
                      </c:pt>
                      <c:pt idx="243">
                        <c:v>0.61390877576714997</c:v>
                      </c:pt>
                      <c:pt idx="244">
                        <c:v>0.612619363462376</c:v>
                      </c:pt>
                      <c:pt idx="245">
                        <c:v>0.61133332658248296</c:v>
                      </c:pt>
                      <c:pt idx="246">
                        <c:v>0.61026331689501401</c:v>
                      </c:pt>
                      <c:pt idx="247">
                        <c:v>0.60908191818645196</c:v>
                      </c:pt>
                      <c:pt idx="248">
                        <c:v>0.60790389490277097</c:v>
                      </c:pt>
                      <c:pt idx="249">
                        <c:v>0.60667186482098401</c:v>
                      </c:pt>
                      <c:pt idx="250">
                        <c:v>0.60549046611242197</c:v>
                      </c:pt>
                      <c:pt idx="251">
                        <c:v>0.60431244282874097</c:v>
                      </c:pt>
                      <c:pt idx="252">
                        <c:v>0.60323568229150903</c:v>
                      </c:pt>
                      <c:pt idx="253">
                        <c:v>0.60211166580593301</c:v>
                      </c:pt>
                      <c:pt idx="254">
                        <c:v>0.60104165611846405</c:v>
                      </c:pt>
                      <c:pt idx="255">
                        <c:v>0.59975561923857201</c:v>
                      </c:pt>
                      <c:pt idx="256">
                        <c:v>0.59868223412622101</c:v>
                      </c:pt>
                      <c:pt idx="257">
                        <c:v>0.59766285581197598</c:v>
                      </c:pt>
                      <c:pt idx="258">
                        <c:v>0.59648145710341305</c:v>
                      </c:pt>
                      <c:pt idx="259">
                        <c:v>0.59524942702162598</c:v>
                      </c:pt>
                      <c:pt idx="260">
                        <c:v>0.59417604190927598</c:v>
                      </c:pt>
                      <c:pt idx="261">
                        <c:v>0.59321067039313602</c:v>
                      </c:pt>
                      <c:pt idx="262">
                        <c:v>0.59214066070566596</c:v>
                      </c:pt>
                      <c:pt idx="263">
                        <c:v>0.59112128239142103</c:v>
                      </c:pt>
                      <c:pt idx="264">
                        <c:v>0.59004789727907003</c:v>
                      </c:pt>
                      <c:pt idx="265">
                        <c:v>0.588923880793495</c:v>
                      </c:pt>
                      <c:pt idx="266">
                        <c:v>0.587850495681144</c:v>
                      </c:pt>
                      <c:pt idx="267">
                        <c:v>0.58672310377068704</c:v>
                      </c:pt>
                      <c:pt idx="268">
                        <c:v>0.585703725456442</c:v>
                      </c:pt>
                      <c:pt idx="269">
                        <c:v>0.58463371576897205</c:v>
                      </c:pt>
                      <c:pt idx="270">
                        <c:v>0.58372235105093895</c:v>
                      </c:pt>
                      <c:pt idx="271">
                        <c:v>0.582652341363469</c:v>
                      </c:pt>
                      <c:pt idx="272">
                        <c:v>0.58163296304922396</c:v>
                      </c:pt>
                      <c:pt idx="273">
                        <c:v>0.58066421610820296</c:v>
                      </c:pt>
                      <c:pt idx="274">
                        <c:v>0.57964483779395803</c:v>
                      </c:pt>
                      <c:pt idx="275">
                        <c:v>0.578625459479713</c:v>
                      </c:pt>
                      <c:pt idx="276">
                        <c:v>0.57766346338845398</c:v>
                      </c:pt>
                      <c:pt idx="277">
                        <c:v>0.57669809187231502</c:v>
                      </c:pt>
                      <c:pt idx="278">
                        <c:v>0.57567871355806999</c:v>
                      </c:pt>
                      <c:pt idx="279">
                        <c:v>0.57460532844571899</c:v>
                      </c:pt>
                      <c:pt idx="280">
                        <c:v>0.57364333235445997</c:v>
                      </c:pt>
                      <c:pt idx="281">
                        <c:v>0.57262395404021504</c:v>
                      </c:pt>
                      <c:pt idx="282">
                        <c:v>0.57160457572597001</c:v>
                      </c:pt>
                      <c:pt idx="283">
                        <c:v>0.57063920420983105</c:v>
                      </c:pt>
                      <c:pt idx="284">
                        <c:v>0.56961982589558402</c:v>
                      </c:pt>
                      <c:pt idx="285">
                        <c:v>0.568657829804327</c:v>
                      </c:pt>
                      <c:pt idx="286">
                        <c:v>0.56774308966141096</c:v>
                      </c:pt>
                      <c:pt idx="287">
                        <c:v>0.56672371134716604</c:v>
                      </c:pt>
                      <c:pt idx="288">
                        <c:v>0.56570770845780205</c:v>
                      </c:pt>
                      <c:pt idx="289">
                        <c:v>0.56468833014355702</c:v>
                      </c:pt>
                      <c:pt idx="290">
                        <c:v>0.56372295862741695</c:v>
                      </c:pt>
                      <c:pt idx="291">
                        <c:v>0.56275758711127799</c:v>
                      </c:pt>
                      <c:pt idx="292">
                        <c:v>0.56179559102001897</c:v>
                      </c:pt>
                      <c:pt idx="293">
                        <c:v>0.56082684407899897</c:v>
                      </c:pt>
                      <c:pt idx="294">
                        <c:v>0.55986484798774006</c:v>
                      </c:pt>
                      <c:pt idx="295">
                        <c:v>0.55889947647160099</c:v>
                      </c:pt>
                      <c:pt idx="296">
                        <c:v>0.55793072953057898</c:v>
                      </c:pt>
                      <c:pt idx="297">
                        <c:v>0.55696873343932196</c:v>
                      </c:pt>
                      <c:pt idx="298">
                        <c:v>0.556003361923183</c:v>
                      </c:pt>
                      <c:pt idx="299">
                        <c:v>0.55509199720514901</c:v>
                      </c:pt>
                      <c:pt idx="300">
                        <c:v>0.55401861209279801</c:v>
                      </c:pt>
                      <c:pt idx="301">
                        <c:v>0.55310724737476302</c:v>
                      </c:pt>
                      <c:pt idx="302">
                        <c:v>0.552145251283506</c:v>
                      </c:pt>
                      <c:pt idx="303">
                        <c:v>0.551176504342484</c:v>
                      </c:pt>
                      <c:pt idx="304">
                        <c:v>0.55021113282634504</c:v>
                      </c:pt>
                      <c:pt idx="305">
                        <c:v>0.54919175451209901</c:v>
                      </c:pt>
                      <c:pt idx="306">
                        <c:v>0.54817237619785397</c:v>
                      </c:pt>
                      <c:pt idx="307">
                        <c:v>0.54721038010659595</c:v>
                      </c:pt>
                      <c:pt idx="308">
                        <c:v>0.54624500859045599</c:v>
                      </c:pt>
                      <c:pt idx="309">
                        <c:v>0.54527963707431704</c:v>
                      </c:pt>
                      <c:pt idx="310">
                        <c:v>0.54431426555817697</c:v>
                      </c:pt>
                      <c:pt idx="311">
                        <c:v>0.54329488724393205</c:v>
                      </c:pt>
                      <c:pt idx="312">
                        <c:v>0.54222487755646298</c:v>
                      </c:pt>
                      <c:pt idx="313">
                        <c:v>0.54109748564600602</c:v>
                      </c:pt>
                      <c:pt idx="314">
                        <c:v>0.54023675230119605</c:v>
                      </c:pt>
                      <c:pt idx="315">
                        <c:v>0.53916674261372699</c:v>
                      </c:pt>
                      <c:pt idx="316">
                        <c:v>0.53814736429948196</c:v>
                      </c:pt>
                      <c:pt idx="317">
                        <c:v>0.53713136141011797</c:v>
                      </c:pt>
                      <c:pt idx="318">
                        <c:v>0.53632801028829502</c:v>
                      </c:pt>
                      <c:pt idx="319">
                        <c:v>0.53535926334727402</c:v>
                      </c:pt>
                      <c:pt idx="320">
                        <c:v>0.53396521287117105</c:v>
                      </c:pt>
                      <c:pt idx="321">
                        <c:v>0.53294583455692501</c:v>
                      </c:pt>
                      <c:pt idx="322">
                        <c:v>0.53192983166756203</c:v>
                      </c:pt>
                      <c:pt idx="323">
                        <c:v>0.53074843295899898</c:v>
                      </c:pt>
                      <c:pt idx="324">
                        <c:v>0.52967842327152903</c:v>
                      </c:pt>
                      <c:pt idx="325">
                        <c:v>0.528659044957284</c:v>
                      </c:pt>
                      <c:pt idx="326">
                        <c:v>0.527585659844932</c:v>
                      </c:pt>
                      <c:pt idx="327">
                        <c:v>0.52640426113636996</c:v>
                      </c:pt>
                      <c:pt idx="328">
                        <c:v>0.52522623785268996</c:v>
                      </c:pt>
                      <c:pt idx="329">
                        <c:v>0.523994207770903</c:v>
                      </c:pt>
                      <c:pt idx="330">
                        <c:v>0.52276217768911704</c:v>
                      </c:pt>
                      <c:pt idx="331">
                        <c:v>0.52158077898055399</c:v>
                      </c:pt>
                      <c:pt idx="332">
                        <c:v>0.52029474210066196</c:v>
                      </c:pt>
                      <c:pt idx="333">
                        <c:v>0.51906271201887499</c:v>
                      </c:pt>
                      <c:pt idx="334">
                        <c:v>0.51777329971410202</c:v>
                      </c:pt>
                      <c:pt idx="335">
                        <c:v>0.51643325603610302</c:v>
                      </c:pt>
                      <c:pt idx="336">
                        <c:v>0.51509321235810601</c:v>
                      </c:pt>
                      <c:pt idx="337">
                        <c:v>0.51374979325522696</c:v>
                      </c:pt>
                      <c:pt idx="338">
                        <c:v>0.51230848683078001</c:v>
                      </c:pt>
                      <c:pt idx="339">
                        <c:v>0.51080304733358395</c:v>
                      </c:pt>
                      <c:pt idx="340">
                        <c:v>0.50930098326126805</c:v>
                      </c:pt>
                      <c:pt idx="341">
                        <c:v>0.50780229461383497</c:v>
                      </c:pt>
                      <c:pt idx="342">
                        <c:v>0.50624959916829604</c:v>
                      </c:pt>
                      <c:pt idx="343">
                        <c:v>0.50458551470166202</c:v>
                      </c:pt>
                      <c:pt idx="344">
                        <c:v>0.50292480565991304</c:v>
                      </c:pt>
                      <c:pt idx="345">
                        <c:v>0.50120671439517495</c:v>
                      </c:pt>
                      <c:pt idx="346">
                        <c:v>0.49938398495910702</c:v>
                      </c:pt>
                      <c:pt idx="347">
                        <c:v>0.49750724872493302</c:v>
                      </c:pt>
                      <c:pt idx="348">
                        <c:v>0.49568451928886498</c:v>
                      </c:pt>
                      <c:pt idx="349">
                        <c:v>0.49375377625658601</c:v>
                      </c:pt>
                      <c:pt idx="350">
                        <c:v>0.49166438825487102</c:v>
                      </c:pt>
                      <c:pt idx="351">
                        <c:v>0.48957162482827499</c:v>
                      </c:pt>
                      <c:pt idx="352">
                        <c:v>0.48748223682656</c:v>
                      </c:pt>
                      <c:pt idx="353">
                        <c:v>0.48528145980375298</c:v>
                      </c:pt>
                      <c:pt idx="354">
                        <c:v>0.48297604460961502</c:v>
                      </c:pt>
                      <c:pt idx="355">
                        <c:v>0.48061999804225403</c:v>
                      </c:pt>
                      <c:pt idx="356">
                        <c:v>0.478257200625128</c:v>
                      </c:pt>
                      <c:pt idx="357">
                        <c:v>0.47568512686534398</c:v>
                      </c:pt>
                      <c:pt idx="358">
                        <c:v>0.47311305310556001</c:v>
                      </c:pt>
                      <c:pt idx="359">
                        <c:v>0.47037895895145798</c:v>
                      </c:pt>
                      <c:pt idx="360">
                        <c:v>0.46764148937247502</c:v>
                      </c:pt>
                      <c:pt idx="361">
                        <c:v>0.46485338842026702</c:v>
                      </c:pt>
                      <c:pt idx="362">
                        <c:v>0.46185263570051899</c:v>
                      </c:pt>
                      <c:pt idx="363">
                        <c:v>0.45884850755588802</c:v>
                      </c:pt>
                      <c:pt idx="364">
                        <c:v>0.455739741239928</c:v>
                      </c:pt>
                      <c:pt idx="365">
                        <c:v>0.45263097492396798</c:v>
                      </c:pt>
                      <c:pt idx="366">
                        <c:v>0.44930618141558598</c:v>
                      </c:pt>
                      <c:pt idx="367">
                        <c:v>0.44598138790720299</c:v>
                      </c:pt>
                      <c:pt idx="368">
                        <c:v>0.44249794942938397</c:v>
                      </c:pt>
                      <c:pt idx="369">
                        <c:v>0.43895712872857801</c:v>
                      </c:pt>
                      <c:pt idx="370">
                        <c:v>0.43536567665454901</c:v>
                      </c:pt>
                      <c:pt idx="371">
                        <c:v>0.43171684235753199</c:v>
                      </c:pt>
                      <c:pt idx="372">
                        <c:v>0.428020752112172</c:v>
                      </c:pt>
                      <c:pt idx="373">
                        <c:v>0.42426727964382599</c:v>
                      </c:pt>
                      <c:pt idx="374">
                        <c:v>0.420405793579267</c:v>
                      </c:pt>
                      <c:pt idx="375">
                        <c:v>0.41649030071660298</c:v>
                      </c:pt>
                      <c:pt idx="376">
                        <c:v>0.412581558703702</c:v>
                      </c:pt>
                      <c:pt idx="377">
                        <c:v>0.40861205904293102</c:v>
                      </c:pt>
                      <c:pt idx="378">
                        <c:v>0.40458855258405602</c:v>
                      </c:pt>
                      <c:pt idx="379">
                        <c:v>0.40051441475195698</c:v>
                      </c:pt>
                      <c:pt idx="380">
                        <c:v>0.396440276919857</c:v>
                      </c:pt>
                      <c:pt idx="381">
                        <c:v>0.39230875686477101</c:v>
                      </c:pt>
                      <c:pt idx="382">
                        <c:v>0.388288625830777</c:v>
                      </c:pt>
                      <c:pt idx="383">
                        <c:v>0.38421786342355801</c:v>
                      </c:pt>
                      <c:pt idx="384">
                        <c:v>0.37997832977226098</c:v>
                      </c:pt>
                      <c:pt idx="385">
                        <c:v>0.375904191940161</c:v>
                      </c:pt>
                      <c:pt idx="386">
                        <c:v>0.371880685481285</c:v>
                      </c:pt>
                      <c:pt idx="387">
                        <c:v>0.36786055444729099</c:v>
                      </c:pt>
                      <c:pt idx="388">
                        <c:v>0.363894430211403</c:v>
                      </c:pt>
                      <c:pt idx="389">
                        <c:v>0.35992493055063202</c:v>
                      </c:pt>
                      <c:pt idx="390">
                        <c:v>0.35595880631474502</c:v>
                      </c:pt>
                      <c:pt idx="391">
                        <c:v>0.352151327048292</c:v>
                      </c:pt>
                      <c:pt idx="392">
                        <c:v>0.34834722320672101</c:v>
                      </c:pt>
                      <c:pt idx="393">
                        <c:v>0.344698388909704</c:v>
                      </c:pt>
                      <c:pt idx="394">
                        <c:v>0.34099892323946301</c:v>
                      </c:pt>
                      <c:pt idx="395">
                        <c:v>0.33740747116543401</c:v>
                      </c:pt>
                      <c:pt idx="396">
                        <c:v>0.333924032687615</c:v>
                      </c:pt>
                      <c:pt idx="397">
                        <c:v>0.33049122558302002</c:v>
                      </c:pt>
                      <c:pt idx="398">
                        <c:v>0.32716643207463703</c:v>
                      </c:pt>
                      <c:pt idx="399">
                        <c:v>0.32389564536436</c:v>
                      </c:pt>
                      <c:pt idx="400">
                        <c:v>0.32073287225029401</c:v>
                      </c:pt>
                      <c:pt idx="401">
                        <c:v>0.317620730509453</c:v>
                      </c:pt>
                      <c:pt idx="402">
                        <c:v>0.31456934641648099</c:v>
                      </c:pt>
                      <c:pt idx="403">
                        <c:v>0.31167323186806101</c:v>
                      </c:pt>
                      <c:pt idx="404">
                        <c:v>0.30877711731964302</c:v>
                      </c:pt>
                      <c:pt idx="405">
                        <c:v>0.30598901636743597</c:v>
                      </c:pt>
                      <c:pt idx="406">
                        <c:v>0.30320091541522798</c:v>
                      </c:pt>
                      <c:pt idx="407">
                        <c:v>0.30051745263434998</c:v>
                      </c:pt>
                      <c:pt idx="408">
                        <c:v>0.29794537887456601</c:v>
                      </c:pt>
                      <c:pt idx="409">
                        <c:v>0.29542731191288701</c:v>
                      </c:pt>
                      <c:pt idx="410">
                        <c:v>0.29290586952632702</c:v>
                      </c:pt>
                      <c:pt idx="411">
                        <c:v>0.290438433937872</c:v>
                      </c:pt>
                      <c:pt idx="412">
                        <c:v>0.28802838057240499</c:v>
                      </c:pt>
                      <c:pt idx="413">
                        <c:v>0.28571958995338598</c:v>
                      </c:pt>
                      <c:pt idx="414">
                        <c:v>0.28341417475924802</c:v>
                      </c:pt>
                      <c:pt idx="415">
                        <c:v>0.28110875956511</c:v>
                      </c:pt>
                      <c:pt idx="416">
                        <c:v>0.27886072659396</c:v>
                      </c:pt>
                      <c:pt idx="417">
                        <c:v>0.27660594277304601</c:v>
                      </c:pt>
                      <c:pt idx="418">
                        <c:v>0.274462547973226</c:v>
                      </c:pt>
                      <c:pt idx="419">
                        <c:v>0.272315777748524</c:v>
                      </c:pt>
                      <c:pt idx="420">
                        <c:v>0.27017238294870399</c:v>
                      </c:pt>
                      <c:pt idx="421">
                        <c:v>0.26808299494698901</c:v>
                      </c:pt>
                      <c:pt idx="422">
                        <c:v>0.26599023152039297</c:v>
                      </c:pt>
                      <c:pt idx="423">
                        <c:v>0.26400548169000698</c:v>
                      </c:pt>
                      <c:pt idx="424">
                        <c:v>0.26197010048639802</c:v>
                      </c:pt>
                      <c:pt idx="425">
                        <c:v>0.259931343857908</c:v>
                      </c:pt>
                      <c:pt idx="426">
                        <c:v>0.25794659402752301</c:v>
                      </c:pt>
                      <c:pt idx="427">
                        <c:v>0.25601922642012498</c:v>
                      </c:pt>
                      <c:pt idx="428">
                        <c:v>0.25403447658974099</c:v>
                      </c:pt>
                      <c:pt idx="429">
                        <c:v>0.252049726759356</c:v>
                      </c:pt>
                      <c:pt idx="430">
                        <c:v>0.25012235915195802</c:v>
                      </c:pt>
                      <c:pt idx="431">
                        <c:v>0.24819161611967899</c:v>
                      </c:pt>
                      <c:pt idx="432">
                        <c:v>0.246257497662518</c:v>
                      </c:pt>
                      <c:pt idx="433">
                        <c:v>0.24433013005512</c:v>
                      </c:pt>
                      <c:pt idx="434">
                        <c:v>0.242399387022841</c:v>
                      </c:pt>
                      <c:pt idx="435">
                        <c:v>0.240522650788668</c:v>
                      </c:pt>
                      <c:pt idx="436">
                        <c:v>0.23864591455449499</c:v>
                      </c:pt>
                      <c:pt idx="437">
                        <c:v>0.23671854694709701</c:v>
                      </c:pt>
                      <c:pt idx="438">
                        <c:v>0.234784428489936</c:v>
                      </c:pt>
                      <c:pt idx="439">
                        <c:v>0.23290769225576299</c:v>
                      </c:pt>
                      <c:pt idx="440">
                        <c:v>0.23098032464836499</c:v>
                      </c:pt>
                      <c:pt idx="441">
                        <c:v>0.22904958161608599</c:v>
                      </c:pt>
                      <c:pt idx="442">
                        <c:v>0.22717284538191301</c:v>
                      </c:pt>
                      <c:pt idx="443">
                        <c:v>0.22529610914773901</c:v>
                      </c:pt>
                      <c:pt idx="444">
                        <c:v>0.223368741540341</c:v>
                      </c:pt>
                      <c:pt idx="445">
                        <c:v>0.221492005306168</c:v>
                      </c:pt>
                      <c:pt idx="446">
                        <c:v>0.21955788684900701</c:v>
                      </c:pt>
                      <c:pt idx="447">
                        <c:v>0.21762714381672801</c:v>
                      </c:pt>
                      <c:pt idx="448">
                        <c:v>0.21569977620933001</c:v>
                      </c:pt>
                      <c:pt idx="449">
                        <c:v>0.21376903317705101</c:v>
                      </c:pt>
                      <c:pt idx="450">
                        <c:v>0.21183829014477101</c:v>
                      </c:pt>
                      <c:pt idx="451">
                        <c:v>0.20990754711249199</c:v>
                      </c:pt>
                      <c:pt idx="452">
                        <c:v>0.20797680408021399</c:v>
                      </c:pt>
                      <c:pt idx="453">
                        <c:v>0.20604943647281601</c:v>
                      </c:pt>
                      <c:pt idx="454">
                        <c:v>0.204226707036748</c:v>
                      </c:pt>
                      <c:pt idx="455">
                        <c:v>0.202349970802575</c:v>
                      </c:pt>
                      <c:pt idx="456">
                        <c:v>0.20036184554730799</c:v>
                      </c:pt>
                      <c:pt idx="457">
                        <c:v>0.198542491536122</c:v>
                      </c:pt>
                      <c:pt idx="458">
                        <c:v>0.19666575530194799</c:v>
                      </c:pt>
                      <c:pt idx="459">
                        <c:v>0.194731636844787</c:v>
                      </c:pt>
                      <c:pt idx="460">
                        <c:v>0.192966289631708</c:v>
                      </c:pt>
                      <c:pt idx="461">
                        <c:v>0.191140184770758</c:v>
                      </c:pt>
                      <c:pt idx="462">
                        <c:v>0.18931745533468999</c:v>
                      </c:pt>
                      <c:pt idx="463">
                        <c:v>0.187548732696729</c:v>
                      </c:pt>
                      <c:pt idx="464">
                        <c:v>0.18578001005876599</c:v>
                      </c:pt>
                      <c:pt idx="465">
                        <c:v>0.18411592559213399</c:v>
                      </c:pt>
                      <c:pt idx="466">
                        <c:v>0.182401209752277</c:v>
                      </c:pt>
                      <c:pt idx="467">
                        <c:v>0.18063248711431501</c:v>
                      </c:pt>
                      <c:pt idx="468">
                        <c:v>0.17897177807256501</c:v>
                      </c:pt>
                      <c:pt idx="469">
                        <c:v>0.17725706223270901</c:v>
                      </c:pt>
                      <c:pt idx="470">
                        <c:v>0.17570099136228801</c:v>
                      </c:pt>
                      <c:pt idx="471">
                        <c:v>0.17414829591674899</c:v>
                      </c:pt>
                      <c:pt idx="472">
                        <c:v>0.17253821824822199</c:v>
                      </c:pt>
                      <c:pt idx="473">
                        <c:v>0.17103615417590601</c:v>
                      </c:pt>
                      <c:pt idx="474">
                        <c:v>0.16953746552847301</c:v>
                      </c:pt>
                      <c:pt idx="475">
                        <c:v>0.168140039627488</c:v>
                      </c:pt>
                      <c:pt idx="476">
                        <c:v>0.16669198235327801</c:v>
                      </c:pt>
                      <c:pt idx="477">
                        <c:v>0.16529793187717501</c:v>
                      </c:pt>
                      <c:pt idx="478">
                        <c:v>0.163957888199177</c:v>
                      </c:pt>
                      <c:pt idx="479">
                        <c:v>0.16256383772307301</c:v>
                      </c:pt>
                      <c:pt idx="480">
                        <c:v>0.161277800843181</c:v>
                      </c:pt>
                      <c:pt idx="481">
                        <c:v>0.16004577076139401</c:v>
                      </c:pt>
                      <c:pt idx="482">
                        <c:v>0.15875635845662101</c:v>
                      </c:pt>
                      <c:pt idx="483">
                        <c:v>0.15762896654616401</c:v>
                      </c:pt>
                      <c:pt idx="484">
                        <c:v>0.15640031188925901</c:v>
                      </c:pt>
                      <c:pt idx="485">
                        <c:v>0.155323551352026</c:v>
                      </c:pt>
                      <c:pt idx="486">
                        <c:v>0.15414890349322699</c:v>
                      </c:pt>
                      <c:pt idx="487">
                        <c:v>0.15301813615788901</c:v>
                      </c:pt>
                      <c:pt idx="488">
                        <c:v>0.15200213326852499</c:v>
                      </c:pt>
                      <c:pt idx="489">
                        <c:v>0.15092874815617499</c:v>
                      </c:pt>
                      <c:pt idx="490">
                        <c:v>0.14990936984192799</c:v>
                      </c:pt>
                      <c:pt idx="491">
                        <c:v>0.14894737375067099</c:v>
                      </c:pt>
                      <c:pt idx="492">
                        <c:v>0.14803263360775501</c:v>
                      </c:pt>
                      <c:pt idx="493">
                        <c:v>0.14712126888972099</c:v>
                      </c:pt>
                      <c:pt idx="494">
                        <c:v>0.14610189057547601</c:v>
                      </c:pt>
                      <c:pt idx="495">
                        <c:v>0.14524453265554799</c:v>
                      </c:pt>
                      <c:pt idx="496">
                        <c:v>0.14438717473561999</c:v>
                      </c:pt>
                      <c:pt idx="497">
                        <c:v>0.14347918544246699</c:v>
                      </c:pt>
                      <c:pt idx="498">
                        <c:v>0.14262182752253899</c:v>
                      </c:pt>
                      <c:pt idx="499">
                        <c:v>0.141815100975835</c:v>
                      </c:pt>
                      <c:pt idx="500">
                        <c:v>0.140957743055907</c:v>
                      </c:pt>
                      <c:pt idx="501">
                        <c:v>0.14015439193408399</c:v>
                      </c:pt>
                      <c:pt idx="502">
                        <c:v>0.139347665387381</c:v>
                      </c:pt>
                      <c:pt idx="503">
                        <c:v>0.13854431426555899</c:v>
                      </c:pt>
                      <c:pt idx="504">
                        <c:v>0.13779159451695999</c:v>
                      </c:pt>
                      <c:pt idx="505">
                        <c:v>0.13704225019324301</c:v>
                      </c:pt>
                      <c:pt idx="506">
                        <c:v>0.13634353724275</c:v>
                      </c:pt>
                      <c:pt idx="507">
                        <c:v>0.13564819971713901</c:v>
                      </c:pt>
                      <c:pt idx="508">
                        <c:v>0.134898855393423</c:v>
                      </c:pt>
                      <c:pt idx="509">
                        <c:v>0.13420014244292899</c:v>
                      </c:pt>
                      <c:pt idx="510">
                        <c:v>0.13345079811921301</c:v>
                      </c:pt>
                      <c:pt idx="511">
                        <c:v>0.132752085168721</c:v>
                      </c:pt>
                      <c:pt idx="512">
                        <c:v>0.13205674764311001</c:v>
                      </c:pt>
                      <c:pt idx="513">
                        <c:v>0.13130402789451101</c:v>
                      </c:pt>
                      <c:pt idx="514">
                        <c:v>0.13060869036889999</c:v>
                      </c:pt>
                      <c:pt idx="515">
                        <c:v>0.129913352843289</c:v>
                      </c:pt>
                      <c:pt idx="516">
                        <c:v>0.12926864669090199</c:v>
                      </c:pt>
                      <c:pt idx="517">
                        <c:v>0.128623940538515</c:v>
                      </c:pt>
                      <c:pt idx="518">
                        <c:v>0.12792860301290401</c:v>
                      </c:pt>
                      <c:pt idx="519">
                        <c:v>0.12723326548729399</c:v>
                      </c:pt>
                      <c:pt idx="520">
                        <c:v>0.126531177111918</c:v>
                      </c:pt>
                      <c:pt idx="521">
                        <c:v>0.12583583958630701</c:v>
                      </c:pt>
                      <c:pt idx="522">
                        <c:v>0.12524514023202701</c:v>
                      </c:pt>
                      <c:pt idx="523">
                        <c:v>0.124603809504522</c:v>
                      </c:pt>
                      <c:pt idx="524">
                        <c:v>0.123908471978911</c:v>
                      </c:pt>
                      <c:pt idx="525">
                        <c:v>0.1232131344533</c:v>
                      </c:pt>
                      <c:pt idx="526">
                        <c:v>0.122511046077924</c:v>
                      </c:pt>
                      <c:pt idx="527">
                        <c:v>0.121869715350419</c:v>
                      </c:pt>
                      <c:pt idx="528">
                        <c:v>0.121174377824808</c:v>
                      </c:pt>
                      <c:pt idx="529">
                        <c:v>0.120529671672422</c:v>
                      </c:pt>
                      <c:pt idx="530">
                        <c:v>0.119888340944917</c:v>
                      </c:pt>
                      <c:pt idx="531">
                        <c:v>0.119186252569542</c:v>
                      </c:pt>
                      <c:pt idx="532">
                        <c:v>0.11854492184203599</c:v>
                      </c:pt>
                      <c:pt idx="533">
                        <c:v>0.11790021568965001</c:v>
                      </c:pt>
                      <c:pt idx="534">
                        <c:v>0.117258884962145</c:v>
                      </c:pt>
                      <c:pt idx="535">
                        <c:v>0.116668185607863</c:v>
                      </c:pt>
                      <c:pt idx="536">
                        <c:v>0.116023479455477</c:v>
                      </c:pt>
                      <c:pt idx="537">
                        <c:v>0.11538214872797101</c:v>
                      </c:pt>
                      <c:pt idx="538">
                        <c:v>0.11479144937369</c:v>
                      </c:pt>
                      <c:pt idx="539">
                        <c:v>0.11420075001940801</c:v>
                      </c:pt>
                      <c:pt idx="540">
                        <c:v>0.113559419291903</c:v>
                      </c:pt>
                      <c:pt idx="541">
                        <c:v>0.112968719937622</c:v>
                      </c:pt>
                      <c:pt idx="542">
                        <c:v>0.112324013785235</c:v>
                      </c:pt>
                      <c:pt idx="543">
                        <c:v>0.111736689855835</c:v>
                      </c:pt>
                      <c:pt idx="544">
                        <c:v>0.11114599050155501</c:v>
                      </c:pt>
                      <c:pt idx="545">
                        <c:v>0.110555291147273</c:v>
                      </c:pt>
                      <c:pt idx="546">
                        <c:v>0.109913960419768</c:v>
                      </c:pt>
                      <c:pt idx="547">
                        <c:v>0.109323261065486</c:v>
                      </c:pt>
                      <c:pt idx="548">
                        <c:v>0.108732561711205</c:v>
                      </c:pt>
                      <c:pt idx="549">
                        <c:v>0.10819924457991199</c:v>
                      </c:pt>
                      <c:pt idx="550">
                        <c:v>0.10760854522563</c:v>
                      </c:pt>
                      <c:pt idx="551">
                        <c:v>0.106963839073244</c:v>
                      </c:pt>
                      <c:pt idx="552">
                        <c:v>0.106427146517068</c:v>
                      </c:pt>
                      <c:pt idx="553">
                        <c:v>0.10583644716278599</c:v>
                      </c:pt>
                      <c:pt idx="554">
                        <c:v>0.105303130031492</c:v>
                      </c:pt>
                      <c:pt idx="555">
                        <c:v>0.104766437475317</c:v>
                      </c:pt>
                      <c:pt idx="556">
                        <c:v>0.10428375171724701</c:v>
                      </c:pt>
                      <c:pt idx="557">
                        <c:v>0.103693052362966</c:v>
                      </c:pt>
                      <c:pt idx="558">
                        <c:v>0.10315635980679</c:v>
                      </c:pt>
                      <c:pt idx="559">
                        <c:v>0.102623042675497</c:v>
                      </c:pt>
                      <c:pt idx="560">
                        <c:v>0.102032343321215</c:v>
                      </c:pt>
                      <c:pt idx="561">
                        <c:v>0.101549657563146</c:v>
                      </c:pt>
                      <c:pt idx="562">
                        <c:v>0.10106359638019401</c:v>
                      </c:pt>
                      <c:pt idx="563">
                        <c:v>0.100530279248901</c:v>
                      </c:pt>
                      <c:pt idx="564">
                        <c:v>0.100044218065949</c:v>
                      </c:pt>
                      <c:pt idx="565">
                        <c:v>9.9615539105985196E-2</c:v>
                      </c:pt>
                      <c:pt idx="566">
                        <c:v>9.9031590601466601E-2</c:v>
                      </c:pt>
                      <c:pt idx="567">
                        <c:v>9.8545529418515604E-2</c:v>
                      </c:pt>
                      <c:pt idx="568">
                        <c:v>9.8116850458550897E-2</c:v>
                      </c:pt>
                      <c:pt idx="569">
                        <c:v>9.7634164700481404E-2</c:v>
                      </c:pt>
                      <c:pt idx="570">
                        <c:v>9.7097472144305905E-2</c:v>
                      </c:pt>
                      <c:pt idx="571">
                        <c:v>9.6614786386236301E-2</c:v>
                      </c:pt>
                      <c:pt idx="572">
                        <c:v>9.6135476053048299E-2</c:v>
                      </c:pt>
                      <c:pt idx="573">
                        <c:v>9.5649414870096205E-2</c:v>
                      </c:pt>
                      <c:pt idx="574">
                        <c:v>9.5220735910132706E-2</c:v>
                      </c:pt>
                      <c:pt idx="575">
                        <c:v>9.4792056950167999E-2</c:v>
                      </c:pt>
                      <c:pt idx="576">
                        <c:v>9.4309371192098507E-2</c:v>
                      </c:pt>
                      <c:pt idx="577">
                        <c:v>9.3880692232134993E-2</c:v>
                      </c:pt>
                      <c:pt idx="578">
                        <c:v>9.3343999675959494E-2</c:v>
                      </c:pt>
                      <c:pt idx="579">
                        <c:v>9.2861313917888696E-2</c:v>
                      </c:pt>
                      <c:pt idx="580">
                        <c:v>9.2432634957925294E-2</c:v>
                      </c:pt>
                      <c:pt idx="581">
                        <c:v>9.2111969594172796E-2</c:v>
                      </c:pt>
                      <c:pt idx="582">
                        <c:v>9.1575277037997296E-2</c:v>
                      </c:pt>
                      <c:pt idx="583">
                        <c:v>9.1200604876138694E-2</c:v>
                      </c:pt>
                      <c:pt idx="584">
                        <c:v>9.0771925916174001E-2</c:v>
                      </c:pt>
                      <c:pt idx="585">
                        <c:v>9.0343246956210502E-2</c:v>
                      </c:pt>
                      <c:pt idx="586">
                        <c:v>8.9968574794351899E-2</c:v>
                      </c:pt>
                      <c:pt idx="587">
                        <c:v>8.9536520409505896E-2</c:v>
                      </c:pt>
                      <c:pt idx="588">
                        <c:v>8.9057210076317797E-2</c:v>
                      </c:pt>
                      <c:pt idx="589">
                        <c:v>8.85711488933668E-2</c:v>
                      </c:pt>
                      <c:pt idx="590">
                        <c:v>8.8199852156389702E-2</c:v>
                      </c:pt>
                      <c:pt idx="591">
                        <c:v>8.7821804569649706E-2</c:v>
                      </c:pt>
                      <c:pt idx="592">
                        <c:v>8.7393125609686206E-2</c:v>
                      </c:pt>
                      <c:pt idx="593">
                        <c:v>8.7018453447827701E-2</c:v>
                      </c:pt>
                      <c:pt idx="594">
                        <c:v>8.6643781285969002E-2</c:v>
                      </c:pt>
                      <c:pt idx="595">
                        <c:v>8.6265733699228894E-2</c:v>
                      </c:pt>
                      <c:pt idx="596">
                        <c:v>8.5894436962251894E-2</c:v>
                      </c:pt>
                      <c:pt idx="597">
                        <c:v>8.5465758002288506E-2</c:v>
                      </c:pt>
                      <c:pt idx="598">
                        <c:v>8.5141717213654503E-2</c:v>
                      </c:pt>
                      <c:pt idx="599">
                        <c:v>8.4817676425019195E-2</c:v>
                      </c:pt>
                      <c:pt idx="600">
                        <c:v>8.4388997465055807E-2</c:v>
                      </c:pt>
                      <c:pt idx="601">
                        <c:v>8.4017700728078695E-2</c:v>
                      </c:pt>
                      <c:pt idx="602">
                        <c:v>8.3643028566220204E-2</c:v>
                      </c:pt>
                      <c:pt idx="603">
                        <c:v>8.32109741813752E-2</c:v>
                      </c:pt>
                      <c:pt idx="604">
                        <c:v>8.2940940190846094E-2</c:v>
                      </c:pt>
                      <c:pt idx="605">
                        <c:v>8.2512261230882594E-2</c:v>
                      </c:pt>
                      <c:pt idx="606">
                        <c:v>8.2140964493905497E-2</c:v>
                      </c:pt>
                      <c:pt idx="607">
                        <c:v>8.1870930503376502E-2</c:v>
                      </c:pt>
                      <c:pt idx="608">
                        <c:v>8.1496258341519107E-2</c:v>
                      </c:pt>
                      <c:pt idx="609">
                        <c:v>8.1175592977766595E-2</c:v>
                      </c:pt>
                      <c:pt idx="610">
                        <c:v>8.0851552189131301E-2</c:v>
                      </c:pt>
                      <c:pt idx="611">
                        <c:v>8.0530886825378803E-2</c:v>
                      </c:pt>
                      <c:pt idx="612">
                        <c:v>8.0156214663520201E-2</c:v>
                      </c:pt>
                      <c:pt idx="613">
                        <c:v>7.9835549299767702E-2</c:v>
                      </c:pt>
                      <c:pt idx="614">
                        <c:v>7.9511508511133797E-2</c:v>
                      </c:pt>
                      <c:pt idx="615">
                        <c:v>7.9190843147381201E-2</c:v>
                      </c:pt>
                      <c:pt idx="616">
                        <c:v>7.8870177783628703E-2</c:v>
                      </c:pt>
                      <c:pt idx="617">
                        <c:v>7.8546136994993507E-2</c:v>
                      </c:pt>
                      <c:pt idx="618">
                        <c:v>7.8225471631240898E-2</c:v>
                      </c:pt>
                      <c:pt idx="619">
                        <c:v>7.7901430842607006E-2</c:v>
                      </c:pt>
                      <c:pt idx="620">
                        <c:v>7.7584140903735999E-2</c:v>
                      </c:pt>
                      <c:pt idx="621">
                        <c:v>7.7317482338089605E-2</c:v>
                      </c:pt>
                      <c:pt idx="622">
                        <c:v>7.6993441549454297E-2</c:v>
                      </c:pt>
                      <c:pt idx="623">
                        <c:v>7.6726782983807904E-2</c:v>
                      </c:pt>
                      <c:pt idx="624">
                        <c:v>7.6402742195173901E-2</c:v>
                      </c:pt>
                      <c:pt idx="625">
                        <c:v>7.6082076831421305E-2</c:v>
                      </c:pt>
                      <c:pt idx="626">
                        <c:v>7.5758036042786206E-2</c:v>
                      </c:pt>
                      <c:pt idx="627">
                        <c:v>7.5491377477139701E-2</c:v>
                      </c:pt>
                      <c:pt idx="628">
                        <c:v>7.5278725709598093E-2</c:v>
                      </c:pt>
                      <c:pt idx="629">
                        <c:v>7.4954684920964104E-2</c:v>
                      </c:pt>
                      <c:pt idx="630">
                        <c:v>7.4688026355317697E-2</c:v>
                      </c:pt>
                      <c:pt idx="631">
                        <c:v>7.4309978768577603E-2</c:v>
                      </c:pt>
                      <c:pt idx="632">
                        <c:v>7.4043320202930002E-2</c:v>
                      </c:pt>
                      <c:pt idx="633">
                        <c:v>7.3776661637283594E-2</c:v>
                      </c:pt>
                      <c:pt idx="634">
                        <c:v>7.3506627646754405E-2</c:v>
                      </c:pt>
                      <c:pt idx="635">
                        <c:v>7.3185962283001907E-2</c:v>
                      </c:pt>
                      <c:pt idx="636">
                        <c:v>7.2861921494367904E-2</c:v>
                      </c:pt>
                      <c:pt idx="637">
                        <c:v>7.2544631555496897E-2</c:v>
                      </c:pt>
                      <c:pt idx="638">
                        <c:v>7.22712221400863E-2</c:v>
                      </c:pt>
                      <c:pt idx="639">
                        <c:v>7.2004563574439906E-2</c:v>
                      </c:pt>
                      <c:pt idx="640">
                        <c:v>7.1791911806898298E-2</c:v>
                      </c:pt>
                      <c:pt idx="641">
                        <c:v>7.1525253241251793E-2</c:v>
                      </c:pt>
                      <c:pt idx="642">
                        <c:v>7.1255219250722701E-2</c:v>
                      </c:pt>
                      <c:pt idx="643">
                        <c:v>7.0985185260194705E-2</c:v>
                      </c:pt>
                      <c:pt idx="644">
                        <c:v>7.0718526694546993E-2</c:v>
                      </c:pt>
                      <c:pt idx="645">
                        <c:v>7.0451868128900599E-2</c:v>
                      </c:pt>
                      <c:pt idx="646">
                        <c:v>7.0239216361359005E-2</c:v>
                      </c:pt>
                      <c:pt idx="647">
                        <c:v>6.9965806945949699E-2</c:v>
                      </c:pt>
                      <c:pt idx="648">
                        <c:v>6.9699148380302001E-2</c:v>
                      </c:pt>
                      <c:pt idx="649">
                        <c:v>6.9432489814655607E-2</c:v>
                      </c:pt>
                      <c:pt idx="650">
                        <c:v>6.9108449026021507E-2</c:v>
                      </c:pt>
                      <c:pt idx="651">
                        <c:v>6.8841790460373906E-2</c:v>
                      </c:pt>
                      <c:pt idx="652">
                        <c:v>6.8521125096621296E-2</c:v>
                      </c:pt>
                      <c:pt idx="653">
                        <c:v>6.8251091106092301E-2</c:v>
                      </c:pt>
                      <c:pt idx="654">
                        <c:v>6.8092446136656798E-2</c:v>
                      </c:pt>
                      <c:pt idx="655">
                        <c:v>6.7822412146128802E-2</c:v>
                      </c:pt>
                      <c:pt idx="656">
                        <c:v>6.7501746782376304E-2</c:v>
                      </c:pt>
                      <c:pt idx="657">
                        <c:v>6.7231712791847101E-2</c:v>
                      </c:pt>
                      <c:pt idx="658">
                        <c:v>6.6965054226200693E-2</c:v>
                      </c:pt>
                      <c:pt idx="659">
                        <c:v>6.6803033831883699E-2</c:v>
                      </c:pt>
                      <c:pt idx="660">
                        <c:v>6.6485743893012705E-2</c:v>
                      </c:pt>
                      <c:pt idx="661">
                        <c:v>6.6215709902483502E-2</c:v>
                      </c:pt>
                      <c:pt idx="662">
                        <c:v>6.5945675911955701E-2</c:v>
                      </c:pt>
                      <c:pt idx="663">
                        <c:v>6.5625010548203105E-2</c:v>
                      </c:pt>
                      <c:pt idx="664">
                        <c:v>6.5408983355780104E-2</c:v>
                      </c:pt>
                      <c:pt idx="665">
                        <c:v>6.5142324790132405E-2</c:v>
                      </c:pt>
                      <c:pt idx="666">
                        <c:v>6.4821659426379893E-2</c:v>
                      </c:pt>
                      <c:pt idx="667">
                        <c:v>6.4551625435851898E-2</c:v>
                      </c:pt>
                      <c:pt idx="668">
                        <c:v>6.4284966870204199E-2</c:v>
                      </c:pt>
                      <c:pt idx="669">
                        <c:v>6.4068939677781295E-2</c:v>
                      </c:pt>
                      <c:pt idx="670">
                        <c:v>6.3856287910240894E-2</c:v>
                      </c:pt>
                      <c:pt idx="671">
                        <c:v>6.3640260717817795E-2</c:v>
                      </c:pt>
                      <c:pt idx="672">
                        <c:v>6.3427608950276201E-2</c:v>
                      </c:pt>
                      <c:pt idx="673">
                        <c:v>6.3160950384629794E-2</c:v>
                      </c:pt>
                      <c:pt idx="674">
                        <c:v>6.2836909595995805E-2</c:v>
                      </c:pt>
                      <c:pt idx="675">
                        <c:v>6.2570251030348106E-2</c:v>
                      </c:pt>
                      <c:pt idx="676">
                        <c:v>6.2303592464701602E-2</c:v>
                      </c:pt>
                      <c:pt idx="677">
                        <c:v>6.1979551676067599E-2</c:v>
                      </c:pt>
                      <c:pt idx="678">
                        <c:v>6.1766899908526102E-2</c:v>
                      </c:pt>
                      <c:pt idx="679">
                        <c:v>6.1550872716103003E-2</c:v>
                      </c:pt>
                      <c:pt idx="680">
                        <c:v>6.1338220948561499E-2</c:v>
                      </c:pt>
                      <c:pt idx="681">
                        <c:v>6.1068186958033503E-2</c:v>
                      </c:pt>
                      <c:pt idx="682">
                        <c:v>6.0798152967504397E-2</c:v>
                      </c:pt>
                      <c:pt idx="683">
                        <c:v>6.0585501199962803E-2</c:v>
                      </c:pt>
                      <c:pt idx="684">
                        <c:v>6.0369474007540898E-2</c:v>
                      </c:pt>
                      <c:pt idx="685">
                        <c:v>6.0102815441893297E-2</c:v>
                      </c:pt>
                      <c:pt idx="686">
                        <c:v>5.9890163674352799E-2</c:v>
                      </c:pt>
                      <c:pt idx="687">
                        <c:v>5.95121160876129E-2</c:v>
                      </c:pt>
                      <c:pt idx="688">
                        <c:v>5.9245457521965202E-2</c:v>
                      </c:pt>
                      <c:pt idx="689">
                        <c:v>5.8978798956318801E-2</c:v>
                      </c:pt>
                      <c:pt idx="690">
                        <c:v>5.8816778562001702E-2</c:v>
                      </c:pt>
                      <c:pt idx="691">
                        <c:v>5.8604126794460101E-2</c:v>
                      </c:pt>
                      <c:pt idx="692">
                        <c:v>5.83880996020371E-2</c:v>
                      </c:pt>
                      <c:pt idx="693">
                        <c:v>5.8121441036390602E-2</c:v>
                      </c:pt>
                      <c:pt idx="694">
                        <c:v>5.7902038419086102E-2</c:v>
                      </c:pt>
                      <c:pt idx="695">
                        <c:v>5.7635379853438501E-2</c:v>
                      </c:pt>
                      <c:pt idx="696">
                        <c:v>5.7368721287792003E-2</c:v>
                      </c:pt>
                      <c:pt idx="697">
                        <c:v>5.7102062722145602E-2</c:v>
                      </c:pt>
                      <c:pt idx="698">
                        <c:v>5.6886035529722503E-2</c:v>
                      </c:pt>
                      <c:pt idx="699">
                        <c:v>5.66160015391933E-2</c:v>
                      </c:pt>
                      <c:pt idx="700">
                        <c:v>5.63493429735469E-2</c:v>
                      </c:pt>
                      <c:pt idx="701">
                        <c:v>5.6136691206005403E-2</c:v>
                      </c:pt>
                      <c:pt idx="702">
                        <c:v>5.5920664013582297E-2</c:v>
                      </c:pt>
                      <c:pt idx="703">
                        <c:v>5.5654005447935903E-2</c:v>
                      </c:pt>
                      <c:pt idx="704">
                        <c:v>5.53839714574067E-2</c:v>
                      </c:pt>
                      <c:pt idx="705">
                        <c:v>5.5167944264983601E-2</c:v>
                      </c:pt>
                      <c:pt idx="706">
                        <c:v>5.5012674720430803E-2</c:v>
                      </c:pt>
                      <c:pt idx="707">
                        <c:v>5.4850654326112601E-2</c:v>
                      </c:pt>
                      <c:pt idx="708">
                        <c:v>5.4526613537478598E-2</c:v>
                      </c:pt>
                      <c:pt idx="709">
                        <c:v>5.42599549718321E-2</c:v>
                      </c:pt>
                      <c:pt idx="710">
                        <c:v>5.4043927779409098E-2</c:v>
                      </c:pt>
                      <c:pt idx="711">
                        <c:v>5.3831276011867497E-2</c:v>
                      </c:pt>
                      <c:pt idx="712">
                        <c:v>5.3615248819444503E-2</c:v>
                      </c:pt>
                      <c:pt idx="713">
                        <c:v>5.3348590253797998E-2</c:v>
                      </c:pt>
                      <c:pt idx="714">
                        <c:v>5.3135938486256397E-2</c:v>
                      </c:pt>
                      <c:pt idx="715">
                        <c:v>5.2919911293833298E-2</c:v>
                      </c:pt>
                      <c:pt idx="716">
                        <c:v>5.2649877303305399E-2</c:v>
                      </c:pt>
                      <c:pt idx="717">
                        <c:v>5.2329211939552901E-2</c:v>
                      </c:pt>
                      <c:pt idx="718">
                        <c:v>5.2167191545235997E-2</c:v>
                      </c:pt>
                      <c:pt idx="719">
                        <c:v>5.2005171150919002E-2</c:v>
                      </c:pt>
                      <c:pt idx="720">
                        <c:v>5.1900532979588299E-2</c:v>
                      </c:pt>
                      <c:pt idx="721">
                        <c:v>5.1687881212047898E-2</c:v>
                      </c:pt>
                      <c:pt idx="722">
                        <c:v>5.1525860817729703E-2</c:v>
                      </c:pt>
                      <c:pt idx="723">
                        <c:v>5.12018200290957E-2</c:v>
                      </c:pt>
                      <c:pt idx="724">
                        <c:v>5.0935161463449202E-2</c:v>
                      </c:pt>
                      <c:pt idx="725">
                        <c:v>5.0773141069132201E-2</c:v>
                      </c:pt>
                      <c:pt idx="726">
                        <c:v>5.0506482503484502E-2</c:v>
                      </c:pt>
                      <c:pt idx="727">
                        <c:v>5.0290455311061598E-2</c:v>
                      </c:pt>
                      <c:pt idx="728">
                        <c:v>5.00237967454151E-2</c:v>
                      </c:pt>
                      <c:pt idx="729">
                        <c:v>4.9811144977873499E-2</c:v>
                      </c:pt>
                      <c:pt idx="730">
                        <c:v>4.9537735562464102E-2</c:v>
                      </c:pt>
                      <c:pt idx="731">
                        <c:v>4.9382466017910097E-2</c:v>
                      </c:pt>
                      <c:pt idx="732">
                        <c:v>4.9166438825486998E-2</c:v>
                      </c:pt>
                      <c:pt idx="733">
                        <c:v>4.8896404834957802E-2</c:v>
                      </c:pt>
                      <c:pt idx="734">
                        <c:v>4.8737759865522298E-2</c:v>
                      </c:pt>
                      <c:pt idx="735">
                        <c:v>4.8363087703664903E-2</c:v>
                      </c:pt>
                      <c:pt idx="736">
                        <c:v>4.8201067309347902E-2</c:v>
                      </c:pt>
                      <c:pt idx="737">
                        <c:v>4.79850401169249E-2</c:v>
                      </c:pt>
                      <c:pt idx="738">
                        <c:v>4.7877026520712802E-2</c:v>
                      </c:pt>
                      <c:pt idx="739">
                        <c:v>4.7505729783736898E-2</c:v>
                      </c:pt>
                      <c:pt idx="740">
                        <c:v>4.7289702591313799E-2</c:v>
                      </c:pt>
                      <c:pt idx="741">
                        <c:v>4.7181688995101702E-2</c:v>
                      </c:pt>
                      <c:pt idx="742">
                        <c:v>4.6915030429455197E-2</c:v>
                      </c:pt>
                      <c:pt idx="743">
                        <c:v>4.6648371863808803E-2</c:v>
                      </c:pt>
                      <c:pt idx="744">
                        <c:v>4.6486351469490497E-2</c:v>
                      </c:pt>
                      <c:pt idx="745">
                        <c:v>4.63243310751736E-2</c:v>
                      </c:pt>
                      <c:pt idx="746">
                        <c:v>4.6108303882750501E-2</c:v>
                      </c:pt>
                      <c:pt idx="747">
                        <c:v>4.5895652115210198E-2</c:v>
                      </c:pt>
                      <c:pt idx="748">
                        <c:v>4.5679624922787099E-2</c:v>
                      </c:pt>
                      <c:pt idx="749">
                        <c:v>4.5466973155245498E-2</c:v>
                      </c:pt>
                      <c:pt idx="750">
                        <c:v>4.5142932366611502E-2</c:v>
                      </c:pt>
                      <c:pt idx="751">
                        <c:v>4.4984287397175998E-2</c:v>
                      </c:pt>
                      <c:pt idx="752">
                        <c:v>4.4771635629634397E-2</c:v>
                      </c:pt>
                      <c:pt idx="753">
                        <c:v>4.4609615235317403E-2</c:v>
                      </c:pt>
                      <c:pt idx="754">
                        <c:v>4.43395812447894E-2</c:v>
                      </c:pt>
                      <c:pt idx="755">
                        <c:v>4.4123554052366502E-2</c:v>
                      </c:pt>
                      <c:pt idx="756">
                        <c:v>4.3910902284824901E-2</c:v>
                      </c:pt>
                      <c:pt idx="757">
                        <c:v>4.3640868294296899E-2</c:v>
                      </c:pt>
                      <c:pt idx="758">
                        <c:v>4.3374209728649298E-2</c:v>
                      </c:pt>
                      <c:pt idx="759">
                        <c:v>4.3161557961107697E-2</c:v>
                      </c:pt>
                      <c:pt idx="760">
                        <c:v>4.2945530768685798E-2</c:v>
                      </c:pt>
                      <c:pt idx="761">
                        <c:v>4.2732879001144197E-2</c:v>
                      </c:pt>
                      <c:pt idx="762">
                        <c:v>4.2462845010615202E-2</c:v>
                      </c:pt>
                      <c:pt idx="763">
                        <c:v>4.2304200041179602E-2</c:v>
                      </c:pt>
                      <c:pt idx="764">
                        <c:v>4.2034166050651703E-2</c:v>
                      </c:pt>
                      <c:pt idx="765">
                        <c:v>4.1818138858228597E-2</c:v>
                      </c:pt>
                      <c:pt idx="766">
                        <c:v>4.1605487090687003E-2</c:v>
                      </c:pt>
                      <c:pt idx="767">
                        <c:v>4.1335453100159097E-2</c:v>
                      </c:pt>
                      <c:pt idx="768">
                        <c:v>4.1122801332617497E-2</c:v>
                      </c:pt>
                      <c:pt idx="769">
                        <c:v>4.0906774140194398E-2</c:v>
                      </c:pt>
                      <c:pt idx="770">
                        <c:v>4.0694122372653997E-2</c:v>
                      </c:pt>
                      <c:pt idx="771">
                        <c:v>4.0478095180230898E-2</c:v>
                      </c:pt>
                      <c:pt idx="772">
                        <c:v>4.0211436614583401E-2</c:v>
                      </c:pt>
                      <c:pt idx="773">
                        <c:v>4.01034230183724E-2</c:v>
                      </c:pt>
                      <c:pt idx="774">
                        <c:v>3.9890771250830799E-2</c:v>
                      </c:pt>
                      <c:pt idx="775">
                        <c:v>3.9570105887078301E-2</c:v>
                      </c:pt>
                      <c:pt idx="776">
                        <c:v>3.9300071896550402E-2</c:v>
                      </c:pt>
                      <c:pt idx="777">
                        <c:v>3.9084044704127303E-2</c:v>
                      </c:pt>
                      <c:pt idx="778">
                        <c:v>3.8871392936585702E-2</c:v>
                      </c:pt>
                      <c:pt idx="779">
                        <c:v>3.8655365744162701E-2</c:v>
                      </c:pt>
                      <c:pt idx="780">
                        <c:v>3.8334700380410203E-2</c:v>
                      </c:pt>
                      <c:pt idx="781">
                        <c:v>3.8064666389882297E-2</c:v>
                      </c:pt>
                      <c:pt idx="782">
                        <c:v>3.7798007824234599E-2</c:v>
                      </c:pt>
                      <c:pt idx="783">
                        <c:v>3.7585356056692998E-2</c:v>
                      </c:pt>
                      <c:pt idx="784">
                        <c:v>3.7423335662376003E-2</c:v>
                      </c:pt>
                      <c:pt idx="785">
                        <c:v>3.7156677096729498E-2</c:v>
                      </c:pt>
                      <c:pt idx="786">
                        <c:v>3.6832636308095502E-2</c:v>
                      </c:pt>
                      <c:pt idx="787">
                        <c:v>3.6616609115672501E-2</c:v>
                      </c:pt>
                      <c:pt idx="788">
                        <c:v>3.63499505500249E-2</c:v>
                      </c:pt>
                      <c:pt idx="789">
                        <c:v>3.6137298782484499E-2</c:v>
                      </c:pt>
                      <c:pt idx="790">
                        <c:v>3.59212715900614E-2</c:v>
                      </c:pt>
                      <c:pt idx="791">
                        <c:v>3.5546599428202798E-2</c:v>
                      </c:pt>
                      <c:pt idx="792">
                        <c:v>3.5330572235779699E-2</c:v>
                      </c:pt>
                      <c:pt idx="793">
                        <c:v>3.5063913670133298E-2</c:v>
                      </c:pt>
                      <c:pt idx="794">
                        <c:v>3.4851261902591697E-2</c:v>
                      </c:pt>
                      <c:pt idx="795">
                        <c:v>3.4635234710168702E-2</c:v>
                      </c:pt>
                      <c:pt idx="796">
                        <c:v>3.4527221113957798E-2</c:v>
                      </c:pt>
                      <c:pt idx="797">
                        <c:v>3.4152548952099203E-2</c:v>
                      </c:pt>
                      <c:pt idx="798">
                        <c:v>3.3831883588346698E-2</c:v>
                      </c:pt>
                      <c:pt idx="799">
                        <c:v>3.3615856395923599E-2</c:v>
                      </c:pt>
                      <c:pt idx="800">
                        <c:v>3.3349197830277101E-2</c:v>
                      </c:pt>
                      <c:pt idx="801">
                        <c:v>3.3025157041641898E-2</c:v>
                      </c:pt>
                      <c:pt idx="802">
                        <c:v>3.27584984759954E-2</c:v>
                      </c:pt>
                      <c:pt idx="803">
                        <c:v>3.2545846708454E-2</c:v>
                      </c:pt>
                      <c:pt idx="804">
                        <c:v>3.2275812717925997E-2</c:v>
                      </c:pt>
                      <c:pt idx="805">
                        <c:v>3.2063160950384403E-2</c:v>
                      </c:pt>
                      <c:pt idx="806">
                        <c:v>3.1793126959856498E-2</c:v>
                      </c:pt>
                      <c:pt idx="807">
                        <c:v>3.1526468394208799E-2</c:v>
                      </c:pt>
                      <c:pt idx="808">
                        <c:v>3.1259809828562399E-2</c:v>
                      </c:pt>
                      <c:pt idx="809">
                        <c:v>3.0935769039927102E-2</c:v>
                      </c:pt>
                      <c:pt idx="810">
                        <c:v>3.07197418475052E-2</c:v>
                      </c:pt>
                      <c:pt idx="811">
                        <c:v>3.04024519086342E-2</c:v>
                      </c:pt>
                      <c:pt idx="812">
                        <c:v>3.01290424932237E-2</c:v>
                      </c:pt>
                      <c:pt idx="813">
                        <c:v>2.9862383927577198E-2</c:v>
                      </c:pt>
                      <c:pt idx="814">
                        <c:v>2.9649732160035601E-2</c:v>
                      </c:pt>
                      <c:pt idx="815">
                        <c:v>2.9383073594388E-2</c:v>
                      </c:pt>
                      <c:pt idx="816">
                        <c:v>2.9059032805754E-2</c:v>
                      </c:pt>
                      <c:pt idx="817">
                        <c:v>2.8843005613330999E-2</c:v>
                      </c:pt>
                      <c:pt idx="818">
                        <c:v>2.8525715674459901E-2</c:v>
                      </c:pt>
                      <c:pt idx="819">
                        <c:v>2.83096884820381E-2</c:v>
                      </c:pt>
                      <c:pt idx="820">
                        <c:v>2.80396544915089E-2</c:v>
                      </c:pt>
                      <c:pt idx="821">
                        <c:v>2.7718989127756399E-2</c:v>
                      </c:pt>
                      <c:pt idx="822">
                        <c:v>2.74523305621087E-2</c:v>
                      </c:pt>
                      <c:pt idx="823">
                        <c:v>2.7182296571580802E-2</c:v>
                      </c:pt>
                      <c:pt idx="824">
                        <c:v>2.69156380059343E-2</c:v>
                      </c:pt>
                      <c:pt idx="825">
                        <c:v>2.6648979440286699E-2</c:v>
                      </c:pt>
                      <c:pt idx="826">
                        <c:v>2.6432952247863701E-2</c:v>
                      </c:pt>
                      <c:pt idx="827">
                        <c:v>2.6108911459229701E-2</c:v>
                      </c:pt>
                      <c:pt idx="828">
                        <c:v>2.5791621520358601E-2</c:v>
                      </c:pt>
                      <c:pt idx="829">
                        <c:v>2.5575594327935498E-2</c:v>
                      </c:pt>
                      <c:pt idx="830">
                        <c:v>2.5356191710630999E-2</c:v>
                      </c:pt>
                      <c:pt idx="831">
                        <c:v>2.5089533144984501E-2</c:v>
                      </c:pt>
                      <c:pt idx="832">
                        <c:v>2.4772243206113501E-2</c:v>
                      </c:pt>
                      <c:pt idx="833">
                        <c:v>2.4610222811796499E-2</c:v>
                      </c:pt>
                      <c:pt idx="834">
                        <c:v>2.4394195619373501E-2</c:v>
                      </c:pt>
                      <c:pt idx="835">
                        <c:v>2.4019523457514898E-2</c:v>
                      </c:pt>
                      <c:pt idx="836">
                        <c:v>2.3752864891868401E-2</c:v>
                      </c:pt>
                      <c:pt idx="837">
                        <c:v>2.3482830901339301E-2</c:v>
                      </c:pt>
                      <c:pt idx="838">
                        <c:v>2.3266803708916199E-2</c:v>
                      </c:pt>
                      <c:pt idx="839">
                        <c:v>2.2946138345163701E-2</c:v>
                      </c:pt>
                      <c:pt idx="840">
                        <c:v>2.26794797795172E-2</c:v>
                      </c:pt>
                      <c:pt idx="841">
                        <c:v>2.2355438990883301E-2</c:v>
                      </c:pt>
                      <c:pt idx="842">
                        <c:v>2.20887804252357E-2</c:v>
                      </c:pt>
                      <c:pt idx="843">
                        <c:v>2.1822121859589198E-2</c:v>
                      </c:pt>
                      <c:pt idx="844">
                        <c:v>2.1552087869059999E-2</c:v>
                      </c:pt>
                      <c:pt idx="845">
                        <c:v>2.1336060676637E-2</c:v>
                      </c:pt>
                      <c:pt idx="846">
                        <c:v>2.1069402110990499E-2</c:v>
                      </c:pt>
                      <c:pt idx="847">
                        <c:v>2.0748736747238001E-2</c:v>
                      </c:pt>
                      <c:pt idx="848">
                        <c:v>2.0478702756708898E-2</c:v>
                      </c:pt>
                      <c:pt idx="849">
                        <c:v>2.0212044191062501E-2</c:v>
                      </c:pt>
                      <c:pt idx="850">
                        <c:v>1.9945385625416E-2</c:v>
                      </c:pt>
                      <c:pt idx="851">
                        <c:v>1.96213448367808E-2</c:v>
                      </c:pt>
                      <c:pt idx="852">
                        <c:v>1.9354686271134298E-2</c:v>
                      </c:pt>
                      <c:pt idx="853">
                        <c:v>1.90846522806053E-2</c:v>
                      </c:pt>
                      <c:pt idx="854">
                        <c:v>1.8817993714958799E-2</c:v>
                      </c:pt>
                      <c:pt idx="855">
                        <c:v>1.8497328351206301E-2</c:v>
                      </c:pt>
                      <c:pt idx="856">
                        <c:v>1.8227294360677201E-2</c:v>
                      </c:pt>
                      <c:pt idx="857">
                        <c:v>1.79606357950307E-2</c:v>
                      </c:pt>
                      <c:pt idx="858">
                        <c:v>1.7693977229382998E-2</c:v>
                      </c:pt>
                      <c:pt idx="859">
                        <c:v>1.74239432388551E-2</c:v>
                      </c:pt>
                      <c:pt idx="860">
                        <c:v>1.7157284673207401E-2</c:v>
                      </c:pt>
                      <c:pt idx="861">
                        <c:v>1.68872506826796E-2</c:v>
                      </c:pt>
                      <c:pt idx="862">
                        <c:v>1.6566585318927102E-2</c:v>
                      </c:pt>
                      <c:pt idx="863">
                        <c:v>1.6296551328397899E-2</c:v>
                      </c:pt>
                      <c:pt idx="864">
                        <c:v>1.5979261389526898E-2</c:v>
                      </c:pt>
                      <c:pt idx="865">
                        <c:v>1.5709227398998899E-2</c:v>
                      </c:pt>
                      <c:pt idx="866">
                        <c:v>1.5388562035246399E-2</c:v>
                      </c:pt>
                      <c:pt idx="867">
                        <c:v>1.51185280447173E-2</c:v>
                      </c:pt>
                      <c:pt idx="868">
                        <c:v>1.47978626809648E-2</c:v>
                      </c:pt>
                      <c:pt idx="869">
                        <c:v>1.45312041153184E-2</c:v>
                      </c:pt>
                      <c:pt idx="870">
                        <c:v>1.42611701247892E-2</c:v>
                      </c:pt>
                      <c:pt idx="871">
                        <c:v>1.39405047610367E-2</c:v>
                      </c:pt>
                      <c:pt idx="872">
                        <c:v>1.3616463972402701E-2</c:v>
                      </c:pt>
                      <c:pt idx="873">
                        <c:v>1.34038122048611E-2</c:v>
                      </c:pt>
                      <c:pt idx="874">
                        <c:v>1.30831468411086E-2</c:v>
                      </c:pt>
                      <c:pt idx="875">
                        <c:v>1.2813112850579501E-2</c:v>
                      </c:pt>
                      <c:pt idx="876">
                        <c:v>1.25464542849331E-2</c:v>
                      </c:pt>
                      <c:pt idx="877">
                        <c:v>1.22764202944039E-2</c:v>
                      </c:pt>
                      <c:pt idx="878">
                        <c:v>1.2006386303876E-2</c:v>
                      </c:pt>
                      <c:pt idx="879">
                        <c:v>1.1689096365004901E-2</c:v>
                      </c:pt>
                      <c:pt idx="880">
                        <c:v>1.14190623744758E-2</c:v>
                      </c:pt>
                      <c:pt idx="881">
                        <c:v>1.10983970107232E-2</c:v>
                      </c:pt>
                      <c:pt idx="882">
                        <c:v>1.07777316469708E-2</c:v>
                      </c:pt>
                      <c:pt idx="883">
                        <c:v>1.05076976564429E-2</c:v>
                      </c:pt>
                      <c:pt idx="884">
                        <c:v>1.02410390907952E-2</c:v>
                      </c:pt>
                      <c:pt idx="885">
                        <c:v>9.91699830216119E-3</c:v>
                      </c:pt>
                      <c:pt idx="886">
                        <c:v>9.5963329384086693E-3</c:v>
                      </c:pt>
                      <c:pt idx="887">
                        <c:v>9.3296743727610005E-3</c:v>
                      </c:pt>
                      <c:pt idx="888">
                        <c:v>9.0056335841270999E-3</c:v>
                      </c:pt>
                      <c:pt idx="889">
                        <c:v>8.7389750184806402E-3</c:v>
                      </c:pt>
                      <c:pt idx="890">
                        <c:v>8.3643028566220395E-3</c:v>
                      </c:pt>
                      <c:pt idx="891">
                        <c:v>8.1482756641989493E-3</c:v>
                      </c:pt>
                      <c:pt idx="892">
                        <c:v>7.8816170985525104E-3</c:v>
                      </c:pt>
                      <c:pt idx="893">
                        <c:v>7.6115831080233497E-3</c:v>
                      </c:pt>
                      <c:pt idx="894">
                        <c:v>7.2402863710462296E-3</c:v>
                      </c:pt>
                      <c:pt idx="895">
                        <c:v>6.9668769556369102E-3</c:v>
                      </c:pt>
                      <c:pt idx="896">
                        <c:v>6.7002183899892397E-3</c:v>
                      </c:pt>
                      <c:pt idx="897">
                        <c:v>6.1635258338136297E-3</c:v>
                      </c:pt>
                      <c:pt idx="898">
                        <c:v>5.7348468738501798E-3</c:v>
                      </c:pt>
                      <c:pt idx="899">
                        <c:v>5.4681883082024997E-3</c:v>
                      </c:pt>
                      <c:pt idx="900">
                        <c:v>5.2015297425560599E-3</c:v>
                      </c:pt>
                      <c:pt idx="901">
                        <c:v>5.0901407214636301E-3</c:v>
                      </c:pt>
                      <c:pt idx="902">
                        <c:v>4.7728507825925996E-3</c:v>
                      </c:pt>
                      <c:pt idx="903">
                        <c:v>4.5568235901696204E-3</c:v>
                      </c:pt>
                      <c:pt idx="904">
                        <c:v>4.2867895996404597E-3</c:v>
                      </c:pt>
                      <c:pt idx="905">
                        <c:v>3.9154928626633501E-3</c:v>
                      </c:pt>
                      <c:pt idx="906">
                        <c:v>3.64208344725392E-3</c:v>
                      </c:pt>
                      <c:pt idx="907">
                        <c:v>3.2707867102768099E-3</c:v>
                      </c:pt>
                      <c:pt idx="908">
                        <c:v>2.8961145484183199E-3</c:v>
                      </c:pt>
                      <c:pt idx="909">
                        <c:v>2.5180669616782199E-3</c:v>
                      </c:pt>
                      <c:pt idx="910">
                        <c:v>2.3054151941378498E-3</c:v>
                      </c:pt>
                      <c:pt idx="911">
                        <c:v>1.8767362341731699E-3</c:v>
                      </c:pt>
                      <c:pt idx="912">
                        <c:v>1.49868864743308E-3</c:v>
                      </c:pt>
                      <c:pt idx="913">
                        <c:v>1.2860368798914799E-3</c:v>
                      </c:pt>
                      <c:pt idx="914">
                        <c:v>1.01937831424503E-3</c:v>
                      </c:pt>
                      <c:pt idx="915">
                        <c:v>6.9533752561112805E-4</c:v>
                      </c:pt>
                      <c:pt idx="916">
                        <c:v>2.6665856564644903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6BE1-1141-942C-B94588467EAE}"/>
                  </c:ext>
                </c:extLst>
              </c15:ser>
            </c15:filteredScatterSeries>
            <c15:filteredScatterSeries>
              <c15:ser>
                <c:idx val="5"/>
                <c:order val="5"/>
                <c:tx>
                  <c:v>5OH Marcela</c:v>
                </c:tx>
                <c:spPr>
                  <a:ln w="19050" cap="rnd">
                    <a:solidFill>
                      <a:schemeClr val="accent6"/>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F$6:$AF$923</c15:sqref>
                        </c15:formulaRef>
                      </c:ext>
                    </c:extLst>
                    <c:numCache>
                      <c:formatCode>General</c:formatCode>
                      <c:ptCount val="918"/>
                      <c:pt idx="0">
                        <c:v>304.54500000000002</c:v>
                      </c:pt>
                      <c:pt idx="1">
                        <c:v>305.17599999999999</c:v>
                      </c:pt>
                      <c:pt idx="2">
                        <c:v>305.85300000000001</c:v>
                      </c:pt>
                      <c:pt idx="3">
                        <c:v>306.55499999999989</c:v>
                      </c:pt>
                      <c:pt idx="4">
                        <c:v>307.267</c:v>
                      </c:pt>
                      <c:pt idx="5">
                        <c:v>307.98299999999978</c:v>
                      </c:pt>
                      <c:pt idx="6">
                        <c:v>308.70099999999991</c:v>
                      </c:pt>
                      <c:pt idx="7">
                        <c:v>309.41999999999979</c:v>
                      </c:pt>
                      <c:pt idx="8">
                        <c:v>310.137</c:v>
                      </c:pt>
                      <c:pt idx="9">
                        <c:v>310.84699999999992</c:v>
                      </c:pt>
                      <c:pt idx="10">
                        <c:v>311.55</c:v>
                      </c:pt>
                      <c:pt idx="11">
                        <c:v>312.255</c:v>
                      </c:pt>
                      <c:pt idx="12">
                        <c:v>312.96299999999991</c:v>
                      </c:pt>
                      <c:pt idx="13">
                        <c:v>313.673</c:v>
                      </c:pt>
                      <c:pt idx="14">
                        <c:v>314.38599999999991</c:v>
                      </c:pt>
                      <c:pt idx="15">
                        <c:v>315.09399999999982</c:v>
                      </c:pt>
                      <c:pt idx="16">
                        <c:v>315.79399999999981</c:v>
                      </c:pt>
                      <c:pt idx="17">
                        <c:v>316.4939999999998</c:v>
                      </c:pt>
                      <c:pt idx="18">
                        <c:v>317.19299999999993</c:v>
                      </c:pt>
                      <c:pt idx="19">
                        <c:v>317.89599999999979</c:v>
                      </c:pt>
                      <c:pt idx="20">
                        <c:v>318.60500000000002</c:v>
                      </c:pt>
                      <c:pt idx="21">
                        <c:v>319.31099999999992</c:v>
                      </c:pt>
                      <c:pt idx="22">
                        <c:v>320.01499999999999</c:v>
                      </c:pt>
                      <c:pt idx="23">
                        <c:v>320.72599999999977</c:v>
                      </c:pt>
                      <c:pt idx="24">
                        <c:v>321.43799999999982</c:v>
                      </c:pt>
                      <c:pt idx="25">
                        <c:v>322.15100000000001</c:v>
                      </c:pt>
                      <c:pt idx="26">
                        <c:v>322.86399999999992</c:v>
                      </c:pt>
                      <c:pt idx="27">
                        <c:v>323.57899999999978</c:v>
                      </c:pt>
                      <c:pt idx="28">
                        <c:v>324.29899999999981</c:v>
                      </c:pt>
                      <c:pt idx="29">
                        <c:v>325.024</c:v>
                      </c:pt>
                      <c:pt idx="30">
                        <c:v>325.75099999999992</c:v>
                      </c:pt>
                      <c:pt idx="31">
                        <c:v>326.47799999999978</c:v>
                      </c:pt>
                      <c:pt idx="32">
                        <c:v>327.20399999999978</c:v>
                      </c:pt>
                      <c:pt idx="33">
                        <c:v>327.93499999999977</c:v>
                      </c:pt>
                      <c:pt idx="34">
                        <c:v>328.66899999999993</c:v>
                      </c:pt>
                      <c:pt idx="35">
                        <c:v>329.40299999999979</c:v>
                      </c:pt>
                      <c:pt idx="36">
                        <c:v>330.14</c:v>
                      </c:pt>
                      <c:pt idx="37">
                        <c:v>330.87599999999992</c:v>
                      </c:pt>
                      <c:pt idx="38">
                        <c:v>331.61099999999999</c:v>
                      </c:pt>
                      <c:pt idx="39">
                        <c:v>332.34800000000001</c:v>
                      </c:pt>
                      <c:pt idx="40">
                        <c:v>333.08599999999979</c:v>
                      </c:pt>
                      <c:pt idx="41">
                        <c:v>333.82399999999978</c:v>
                      </c:pt>
                      <c:pt idx="42">
                        <c:v>334.55899999999991</c:v>
                      </c:pt>
                      <c:pt idx="43">
                        <c:v>335.29599999999982</c:v>
                      </c:pt>
                      <c:pt idx="44">
                        <c:v>336.03999999999979</c:v>
                      </c:pt>
                      <c:pt idx="45">
                        <c:v>336.78</c:v>
                      </c:pt>
                      <c:pt idx="46">
                        <c:v>337.51799999999992</c:v>
                      </c:pt>
                      <c:pt idx="47">
                        <c:v>338.25699999999978</c:v>
                      </c:pt>
                      <c:pt idx="48">
                        <c:v>338.99599999999981</c:v>
                      </c:pt>
                      <c:pt idx="49">
                        <c:v>339.73399999999981</c:v>
                      </c:pt>
                      <c:pt idx="50">
                        <c:v>340.47499999999991</c:v>
                      </c:pt>
                      <c:pt idx="51">
                        <c:v>341.21899999999982</c:v>
                      </c:pt>
                      <c:pt idx="52">
                        <c:v>341.96499999999992</c:v>
                      </c:pt>
                      <c:pt idx="53">
                        <c:v>342.71199999999982</c:v>
                      </c:pt>
                      <c:pt idx="54">
                        <c:v>343.45299999999992</c:v>
                      </c:pt>
                      <c:pt idx="55">
                        <c:v>344.19099999999992</c:v>
                      </c:pt>
                      <c:pt idx="56">
                        <c:v>344.93299999999982</c:v>
                      </c:pt>
                      <c:pt idx="57">
                        <c:v>345.67399999999992</c:v>
                      </c:pt>
                      <c:pt idx="58">
                        <c:v>346.41999999999979</c:v>
                      </c:pt>
                      <c:pt idx="59">
                        <c:v>347.166</c:v>
                      </c:pt>
                      <c:pt idx="60">
                        <c:v>347.90999999999991</c:v>
                      </c:pt>
                      <c:pt idx="61">
                        <c:v>348.65599999999989</c:v>
                      </c:pt>
                      <c:pt idx="62">
                        <c:v>349.40199999999982</c:v>
                      </c:pt>
                      <c:pt idx="63">
                        <c:v>350.15</c:v>
                      </c:pt>
                      <c:pt idx="64">
                        <c:v>350.89699999999982</c:v>
                      </c:pt>
                      <c:pt idx="65">
                        <c:v>351.64499999999998</c:v>
                      </c:pt>
                      <c:pt idx="66">
                        <c:v>352.39099999999979</c:v>
                      </c:pt>
                      <c:pt idx="67">
                        <c:v>353.14400000000001</c:v>
                      </c:pt>
                      <c:pt idx="68">
                        <c:v>353.892</c:v>
                      </c:pt>
                      <c:pt idx="69">
                        <c:v>354.63799999999992</c:v>
                      </c:pt>
                      <c:pt idx="70">
                        <c:v>355.38699999999977</c:v>
                      </c:pt>
                      <c:pt idx="71">
                        <c:v>356.13499999999999</c:v>
                      </c:pt>
                      <c:pt idx="72">
                        <c:v>356.88900000000001</c:v>
                      </c:pt>
                      <c:pt idx="73">
                        <c:v>357.64499999999998</c:v>
                      </c:pt>
                      <c:pt idx="74">
                        <c:v>358.39799999999991</c:v>
                      </c:pt>
                      <c:pt idx="75">
                        <c:v>359.15199999999999</c:v>
                      </c:pt>
                      <c:pt idx="76">
                        <c:v>359.90299999999979</c:v>
                      </c:pt>
                      <c:pt idx="77">
                        <c:v>360.654</c:v>
                      </c:pt>
                      <c:pt idx="78">
                        <c:v>361.399</c:v>
                      </c:pt>
                      <c:pt idx="79">
                        <c:v>362.14</c:v>
                      </c:pt>
                      <c:pt idx="80">
                        <c:v>362.87599999999992</c:v>
                      </c:pt>
                      <c:pt idx="81">
                        <c:v>363.60599999999999</c:v>
                      </c:pt>
                      <c:pt idx="82">
                        <c:v>364.33199999999982</c:v>
                      </c:pt>
                      <c:pt idx="83">
                        <c:v>365.05899999999991</c:v>
                      </c:pt>
                      <c:pt idx="84">
                        <c:v>365.78899999999982</c:v>
                      </c:pt>
                      <c:pt idx="85">
                        <c:v>366.51499999999999</c:v>
                      </c:pt>
                      <c:pt idx="86">
                        <c:v>367.23599999999982</c:v>
                      </c:pt>
                      <c:pt idx="87">
                        <c:v>367.95699999999982</c:v>
                      </c:pt>
                      <c:pt idx="88">
                        <c:v>368.67599999999999</c:v>
                      </c:pt>
                      <c:pt idx="89">
                        <c:v>369.39699999999982</c:v>
                      </c:pt>
                      <c:pt idx="90">
                        <c:v>370.11899999999991</c:v>
                      </c:pt>
                      <c:pt idx="91">
                        <c:v>370.84199999999993</c:v>
                      </c:pt>
                      <c:pt idx="92">
                        <c:v>371.56399999999991</c:v>
                      </c:pt>
                      <c:pt idx="93">
                        <c:v>372.28499999999991</c:v>
                      </c:pt>
                      <c:pt idx="94">
                        <c:v>373.01</c:v>
                      </c:pt>
                      <c:pt idx="95">
                        <c:v>373.72899999999981</c:v>
                      </c:pt>
                      <c:pt idx="96">
                        <c:v>374.44499999999999</c:v>
                      </c:pt>
                      <c:pt idx="97">
                        <c:v>375.166</c:v>
                      </c:pt>
                      <c:pt idx="98">
                        <c:v>375.88599999999991</c:v>
                      </c:pt>
                      <c:pt idx="99">
                        <c:v>376.60500000000002</c:v>
                      </c:pt>
                      <c:pt idx="100">
                        <c:v>377.32099999999991</c:v>
                      </c:pt>
                      <c:pt idx="101">
                        <c:v>378.03499999999991</c:v>
                      </c:pt>
                      <c:pt idx="102">
                        <c:v>378.74599999999992</c:v>
                      </c:pt>
                      <c:pt idx="103">
                        <c:v>379.45799999999991</c:v>
                      </c:pt>
                      <c:pt idx="104">
                        <c:v>380.16899999999993</c:v>
                      </c:pt>
                      <c:pt idx="105">
                        <c:v>380.88</c:v>
                      </c:pt>
                      <c:pt idx="106">
                        <c:v>381.59</c:v>
                      </c:pt>
                      <c:pt idx="107">
                        <c:v>382.29899999999981</c:v>
                      </c:pt>
                      <c:pt idx="108">
                        <c:v>383.00599999999991</c:v>
                      </c:pt>
                      <c:pt idx="109">
                        <c:v>383.71499999999992</c:v>
                      </c:pt>
                      <c:pt idx="110">
                        <c:v>384.43299999999982</c:v>
                      </c:pt>
                      <c:pt idx="111">
                        <c:v>385.18199999999979</c:v>
                      </c:pt>
                      <c:pt idx="112">
                        <c:v>385.9989999999998</c:v>
                      </c:pt>
                      <c:pt idx="113">
                        <c:v>386.846</c:v>
                      </c:pt>
                      <c:pt idx="114">
                        <c:v>387.71199999999982</c:v>
                      </c:pt>
                      <c:pt idx="115">
                        <c:v>388.58899999999983</c:v>
                      </c:pt>
                      <c:pt idx="116">
                        <c:v>389.46299999999991</c:v>
                      </c:pt>
                      <c:pt idx="117">
                        <c:v>390.34399999999999</c:v>
                      </c:pt>
                      <c:pt idx="118">
                        <c:v>391.22799999999978</c:v>
                      </c:pt>
                      <c:pt idx="119">
                        <c:v>392.11099999999999</c:v>
                      </c:pt>
                      <c:pt idx="120">
                        <c:v>392.99599999999981</c:v>
                      </c:pt>
                      <c:pt idx="121">
                        <c:v>393.88</c:v>
                      </c:pt>
                      <c:pt idx="122">
                        <c:v>394.76099999999991</c:v>
                      </c:pt>
                      <c:pt idx="123">
                        <c:v>395.64</c:v>
                      </c:pt>
                      <c:pt idx="124">
                        <c:v>396.51400000000001</c:v>
                      </c:pt>
                      <c:pt idx="125">
                        <c:v>397.38900000000001</c:v>
                      </c:pt>
                      <c:pt idx="126">
                        <c:v>398.267</c:v>
                      </c:pt>
                      <c:pt idx="127">
                        <c:v>399.15300000000002</c:v>
                      </c:pt>
                      <c:pt idx="128">
                        <c:v>400.03999999999979</c:v>
                      </c:pt>
                      <c:pt idx="129">
                        <c:v>400.92499999999978</c:v>
                      </c:pt>
                      <c:pt idx="130">
                        <c:v>401.81200000000001</c:v>
                      </c:pt>
                      <c:pt idx="131">
                        <c:v>402.69399999999979</c:v>
                      </c:pt>
                      <c:pt idx="132">
                        <c:v>403.56899999999979</c:v>
                      </c:pt>
                      <c:pt idx="133">
                        <c:v>404.43899999999979</c:v>
                      </c:pt>
                      <c:pt idx="134">
                        <c:v>405.30700000000002</c:v>
                      </c:pt>
                      <c:pt idx="135">
                        <c:v>406.178</c:v>
                      </c:pt>
                      <c:pt idx="136">
                        <c:v>407.05</c:v>
                      </c:pt>
                      <c:pt idx="137">
                        <c:v>407.9219999999998</c:v>
                      </c:pt>
                      <c:pt idx="138">
                        <c:v>408.79299999999978</c:v>
                      </c:pt>
                      <c:pt idx="139">
                        <c:v>409.67</c:v>
                      </c:pt>
                      <c:pt idx="140">
                        <c:v>410.548</c:v>
                      </c:pt>
                      <c:pt idx="141">
                        <c:v>411.42699999999979</c:v>
                      </c:pt>
                      <c:pt idx="142">
                        <c:v>412.2969999999998</c:v>
                      </c:pt>
                      <c:pt idx="143">
                        <c:v>413.16099999999989</c:v>
                      </c:pt>
                      <c:pt idx="144">
                        <c:v>414.03099999999978</c:v>
                      </c:pt>
                      <c:pt idx="145">
                        <c:v>414.90099999999978</c:v>
                      </c:pt>
                      <c:pt idx="146">
                        <c:v>415.77</c:v>
                      </c:pt>
                      <c:pt idx="147">
                        <c:v>416.64</c:v>
                      </c:pt>
                      <c:pt idx="148">
                        <c:v>417.50900000000001</c:v>
                      </c:pt>
                      <c:pt idx="149">
                        <c:v>418.375</c:v>
                      </c:pt>
                      <c:pt idx="150">
                        <c:v>419.24099999999999</c:v>
                      </c:pt>
                      <c:pt idx="151">
                        <c:v>420.09999999999991</c:v>
                      </c:pt>
                      <c:pt idx="152">
                        <c:v>420.96</c:v>
                      </c:pt>
                      <c:pt idx="153">
                        <c:v>421.822</c:v>
                      </c:pt>
                      <c:pt idx="154">
                        <c:v>422.69200000000001</c:v>
                      </c:pt>
                      <c:pt idx="155">
                        <c:v>423.56499999999988</c:v>
                      </c:pt>
                      <c:pt idx="156">
                        <c:v>424.43700000000001</c:v>
                      </c:pt>
                      <c:pt idx="157">
                        <c:v>425.30899999999991</c:v>
                      </c:pt>
                      <c:pt idx="158">
                        <c:v>426.17699999999991</c:v>
                      </c:pt>
                      <c:pt idx="159">
                        <c:v>427.04199999999992</c:v>
                      </c:pt>
                      <c:pt idx="160">
                        <c:v>427.90800000000002</c:v>
                      </c:pt>
                      <c:pt idx="161">
                        <c:v>428.77599999999978</c:v>
                      </c:pt>
                      <c:pt idx="162">
                        <c:v>429.64600000000002</c:v>
                      </c:pt>
                      <c:pt idx="163">
                        <c:v>430.51299999999992</c:v>
                      </c:pt>
                      <c:pt idx="164">
                        <c:v>431.38699999999977</c:v>
                      </c:pt>
                      <c:pt idx="165">
                        <c:v>432.25699999999978</c:v>
                      </c:pt>
                      <c:pt idx="166">
                        <c:v>433.12099999999992</c:v>
                      </c:pt>
                      <c:pt idx="167">
                        <c:v>433.99299999999982</c:v>
                      </c:pt>
                      <c:pt idx="168">
                        <c:v>434.86500000000001</c:v>
                      </c:pt>
                      <c:pt idx="169">
                        <c:v>435.7369999999998</c:v>
                      </c:pt>
                      <c:pt idx="170">
                        <c:v>436.61</c:v>
                      </c:pt>
                      <c:pt idx="171">
                        <c:v>437.4869999999998</c:v>
                      </c:pt>
                      <c:pt idx="172">
                        <c:v>438.36099999999999</c:v>
                      </c:pt>
                      <c:pt idx="173">
                        <c:v>439.23099999999982</c:v>
                      </c:pt>
                      <c:pt idx="174">
                        <c:v>440.10199999999992</c:v>
                      </c:pt>
                      <c:pt idx="175">
                        <c:v>440.97599999999977</c:v>
                      </c:pt>
                      <c:pt idx="176">
                        <c:v>441.85199999999992</c:v>
                      </c:pt>
                      <c:pt idx="177">
                        <c:v>442.73</c:v>
                      </c:pt>
                      <c:pt idx="178">
                        <c:v>443.61</c:v>
                      </c:pt>
                      <c:pt idx="179">
                        <c:v>444.49099999999981</c:v>
                      </c:pt>
                      <c:pt idx="180">
                        <c:v>445.37799999999999</c:v>
                      </c:pt>
                      <c:pt idx="181">
                        <c:v>446.26099999999991</c:v>
                      </c:pt>
                      <c:pt idx="182">
                        <c:v>447.14100000000002</c:v>
                      </c:pt>
                      <c:pt idx="183">
                        <c:v>448.01499999999999</c:v>
                      </c:pt>
                      <c:pt idx="184">
                        <c:v>448.88799999999992</c:v>
                      </c:pt>
                      <c:pt idx="185">
                        <c:v>449.76499999999999</c:v>
                      </c:pt>
                      <c:pt idx="186">
                        <c:v>450.64800000000002</c:v>
                      </c:pt>
                      <c:pt idx="187">
                        <c:v>451.52599999999978</c:v>
                      </c:pt>
                      <c:pt idx="188">
                        <c:v>452.39699999999982</c:v>
                      </c:pt>
                      <c:pt idx="189">
                        <c:v>453.26199999999977</c:v>
                      </c:pt>
                      <c:pt idx="190">
                        <c:v>454.12099999999992</c:v>
                      </c:pt>
                      <c:pt idx="191">
                        <c:v>454.98</c:v>
                      </c:pt>
                      <c:pt idx="192">
                        <c:v>455.83600000000001</c:v>
                      </c:pt>
                      <c:pt idx="193">
                        <c:v>456.68899999999991</c:v>
                      </c:pt>
                      <c:pt idx="194">
                        <c:v>457.53599999999977</c:v>
                      </c:pt>
                      <c:pt idx="195">
                        <c:v>458.38400000000001</c:v>
                      </c:pt>
                      <c:pt idx="196">
                        <c:v>459.23899999999981</c:v>
                      </c:pt>
                      <c:pt idx="197">
                        <c:v>460.09699999999981</c:v>
                      </c:pt>
                      <c:pt idx="198">
                        <c:v>460.94599999999991</c:v>
                      </c:pt>
                      <c:pt idx="199">
                        <c:v>461.78599999999977</c:v>
                      </c:pt>
                      <c:pt idx="200">
                        <c:v>462.62599999999992</c:v>
                      </c:pt>
                      <c:pt idx="201">
                        <c:v>463.46999999999991</c:v>
                      </c:pt>
                      <c:pt idx="202">
                        <c:v>464.31799999999993</c:v>
                      </c:pt>
                      <c:pt idx="203">
                        <c:v>465.17</c:v>
                      </c:pt>
                      <c:pt idx="204">
                        <c:v>466.02299999999991</c:v>
                      </c:pt>
                      <c:pt idx="205">
                        <c:v>466.87099999999992</c:v>
                      </c:pt>
                      <c:pt idx="206">
                        <c:v>467.71</c:v>
                      </c:pt>
                      <c:pt idx="207">
                        <c:v>468.54899999999992</c:v>
                      </c:pt>
                      <c:pt idx="208">
                        <c:v>469.39</c:v>
                      </c:pt>
                      <c:pt idx="209">
                        <c:v>470.23399999999981</c:v>
                      </c:pt>
                      <c:pt idx="210">
                        <c:v>471.07799999999992</c:v>
                      </c:pt>
                      <c:pt idx="211">
                        <c:v>471.91799999999978</c:v>
                      </c:pt>
                      <c:pt idx="212">
                        <c:v>472.76299999999992</c:v>
                      </c:pt>
                      <c:pt idx="213">
                        <c:v>473.61</c:v>
                      </c:pt>
                      <c:pt idx="214">
                        <c:v>474.46100000000001</c:v>
                      </c:pt>
                      <c:pt idx="215">
                        <c:v>475.31299999999999</c:v>
                      </c:pt>
                      <c:pt idx="216">
                        <c:v>476.16399999999999</c:v>
                      </c:pt>
                      <c:pt idx="217">
                        <c:v>477.01099999999991</c:v>
                      </c:pt>
                      <c:pt idx="218">
                        <c:v>477.85</c:v>
                      </c:pt>
                      <c:pt idx="219">
                        <c:v>478.68799999999999</c:v>
                      </c:pt>
                      <c:pt idx="220">
                        <c:v>479.52699999999982</c:v>
                      </c:pt>
                      <c:pt idx="221">
                        <c:v>480.36299999999989</c:v>
                      </c:pt>
                      <c:pt idx="222">
                        <c:v>481.2</c:v>
                      </c:pt>
                      <c:pt idx="223">
                        <c:v>482.04199999999992</c:v>
                      </c:pt>
                      <c:pt idx="224">
                        <c:v>482.88599999999991</c:v>
                      </c:pt>
                      <c:pt idx="225">
                        <c:v>483.74</c:v>
                      </c:pt>
                      <c:pt idx="226">
                        <c:v>484.59499999999991</c:v>
                      </c:pt>
                      <c:pt idx="227">
                        <c:v>485.44599999999991</c:v>
                      </c:pt>
                      <c:pt idx="228">
                        <c:v>486.28899999999982</c:v>
                      </c:pt>
                      <c:pt idx="229">
                        <c:v>487.13099999999991</c:v>
                      </c:pt>
                      <c:pt idx="230">
                        <c:v>487.97599999999977</c:v>
                      </c:pt>
                      <c:pt idx="231">
                        <c:v>488.81899999999979</c:v>
                      </c:pt>
                      <c:pt idx="232">
                        <c:v>489.65899999999999</c:v>
                      </c:pt>
                      <c:pt idx="233">
                        <c:v>490.4939999999998</c:v>
                      </c:pt>
                      <c:pt idx="234">
                        <c:v>491.32599999999991</c:v>
                      </c:pt>
                      <c:pt idx="235">
                        <c:v>492.15499999999997</c:v>
                      </c:pt>
                      <c:pt idx="236">
                        <c:v>492.98500000000001</c:v>
                      </c:pt>
                      <c:pt idx="237">
                        <c:v>493.81399999999991</c:v>
                      </c:pt>
                      <c:pt idx="238">
                        <c:v>494.64499999999998</c:v>
                      </c:pt>
                      <c:pt idx="239">
                        <c:v>495.47899999999981</c:v>
                      </c:pt>
                      <c:pt idx="240">
                        <c:v>496.30999999999989</c:v>
                      </c:pt>
                      <c:pt idx="241">
                        <c:v>497.13699999999977</c:v>
                      </c:pt>
                      <c:pt idx="242">
                        <c:v>497.96899999999982</c:v>
                      </c:pt>
                      <c:pt idx="243">
                        <c:v>498.80700000000002</c:v>
                      </c:pt>
                      <c:pt idx="244">
                        <c:v>499.65</c:v>
                      </c:pt>
                      <c:pt idx="245">
                        <c:v>500.4939999999998</c:v>
                      </c:pt>
                      <c:pt idx="246">
                        <c:v>501.33699999999982</c:v>
                      </c:pt>
                      <c:pt idx="247">
                        <c:v>502.18099999999993</c:v>
                      </c:pt>
                      <c:pt idx="248">
                        <c:v>503.02299999999991</c:v>
                      </c:pt>
                      <c:pt idx="249">
                        <c:v>503.86099999999999</c:v>
                      </c:pt>
                      <c:pt idx="250">
                        <c:v>504.69599999999991</c:v>
                      </c:pt>
                      <c:pt idx="251">
                        <c:v>505.53499999999991</c:v>
                      </c:pt>
                      <c:pt idx="252">
                        <c:v>506.37599999999992</c:v>
                      </c:pt>
                      <c:pt idx="253">
                        <c:v>507.21699999999981</c:v>
                      </c:pt>
                      <c:pt idx="254">
                        <c:v>508.05399999999992</c:v>
                      </c:pt>
                      <c:pt idx="255">
                        <c:v>508.88599999999991</c:v>
                      </c:pt>
                      <c:pt idx="256">
                        <c:v>509.72099999999978</c:v>
                      </c:pt>
                      <c:pt idx="257">
                        <c:v>510.55599999999993</c:v>
                      </c:pt>
                      <c:pt idx="258">
                        <c:v>511.38699999999977</c:v>
                      </c:pt>
                      <c:pt idx="259">
                        <c:v>512.21600000000001</c:v>
                      </c:pt>
                      <c:pt idx="260">
                        <c:v>513.04399999999998</c:v>
                      </c:pt>
                      <c:pt idx="261">
                        <c:v>513.875</c:v>
                      </c:pt>
                      <c:pt idx="262">
                        <c:v>514.70600000000002</c:v>
                      </c:pt>
                      <c:pt idx="263">
                        <c:v>515.53599999999972</c:v>
                      </c:pt>
                      <c:pt idx="264">
                        <c:v>516.36099999999976</c:v>
                      </c:pt>
                      <c:pt idx="265">
                        <c:v>517.18499999999995</c:v>
                      </c:pt>
                      <c:pt idx="266">
                        <c:v>518.01800000000003</c:v>
                      </c:pt>
                      <c:pt idx="267">
                        <c:v>518.85099999999977</c:v>
                      </c:pt>
                      <c:pt idx="268">
                        <c:v>519.68899999999996</c:v>
                      </c:pt>
                      <c:pt idx="269">
                        <c:v>520.53</c:v>
                      </c:pt>
                      <c:pt idx="270">
                        <c:v>521.37300000000005</c:v>
                      </c:pt>
                      <c:pt idx="271">
                        <c:v>522.21400000000006</c:v>
                      </c:pt>
                      <c:pt idx="272">
                        <c:v>523.05199999999968</c:v>
                      </c:pt>
                      <c:pt idx="273">
                        <c:v>523.88699999999972</c:v>
                      </c:pt>
                      <c:pt idx="274">
                        <c:v>524.72299999999996</c:v>
                      </c:pt>
                      <c:pt idx="275">
                        <c:v>525.55799999999977</c:v>
                      </c:pt>
                      <c:pt idx="276">
                        <c:v>526.39699999999971</c:v>
                      </c:pt>
                      <c:pt idx="277">
                        <c:v>527.23799999999972</c:v>
                      </c:pt>
                      <c:pt idx="278">
                        <c:v>528.08199999999999</c:v>
                      </c:pt>
                      <c:pt idx="279">
                        <c:v>528.928</c:v>
                      </c:pt>
                      <c:pt idx="280">
                        <c:v>529.774</c:v>
                      </c:pt>
                      <c:pt idx="281">
                        <c:v>530.61799999999971</c:v>
                      </c:pt>
                      <c:pt idx="282">
                        <c:v>531.45999999999981</c:v>
                      </c:pt>
                      <c:pt idx="283">
                        <c:v>532.30499999999972</c:v>
                      </c:pt>
                      <c:pt idx="284">
                        <c:v>533.15499999999997</c:v>
                      </c:pt>
                      <c:pt idx="285">
                        <c:v>534.00900000000001</c:v>
                      </c:pt>
                      <c:pt idx="286">
                        <c:v>534.86099999999976</c:v>
                      </c:pt>
                      <c:pt idx="287">
                        <c:v>535.70900000000006</c:v>
                      </c:pt>
                      <c:pt idx="288">
                        <c:v>536.55699999999979</c:v>
                      </c:pt>
                      <c:pt idx="289">
                        <c:v>537.40199999999982</c:v>
                      </c:pt>
                      <c:pt idx="290">
                        <c:v>538.24800000000005</c:v>
                      </c:pt>
                      <c:pt idx="291">
                        <c:v>539.09699999999998</c:v>
                      </c:pt>
                      <c:pt idx="292">
                        <c:v>539.94399999999996</c:v>
                      </c:pt>
                      <c:pt idx="293">
                        <c:v>540.78899999999999</c:v>
                      </c:pt>
                      <c:pt idx="294">
                        <c:v>541.63200000000006</c:v>
                      </c:pt>
                      <c:pt idx="295">
                        <c:v>542.47699999999998</c:v>
                      </c:pt>
                      <c:pt idx="296">
                        <c:v>543.32199999999978</c:v>
                      </c:pt>
                      <c:pt idx="297">
                        <c:v>544.16199999999981</c:v>
                      </c:pt>
                      <c:pt idx="298">
                        <c:v>545.00599999999997</c:v>
                      </c:pt>
                      <c:pt idx="299">
                        <c:v>545.84899999999971</c:v>
                      </c:pt>
                      <c:pt idx="300">
                        <c:v>546.6869999999999</c:v>
                      </c:pt>
                      <c:pt idx="301">
                        <c:v>547.52699999999982</c:v>
                      </c:pt>
                      <c:pt idx="302">
                        <c:v>548.36499999999978</c:v>
                      </c:pt>
                      <c:pt idx="303">
                        <c:v>549.20500000000004</c:v>
                      </c:pt>
                      <c:pt idx="304">
                        <c:v>550.04499999999996</c:v>
                      </c:pt>
                      <c:pt idx="305">
                        <c:v>550.88699999999972</c:v>
                      </c:pt>
                      <c:pt idx="306">
                        <c:v>551.72699999999998</c:v>
                      </c:pt>
                      <c:pt idx="307">
                        <c:v>552.56499999999983</c:v>
                      </c:pt>
                      <c:pt idx="308">
                        <c:v>553.40199999999982</c:v>
                      </c:pt>
                      <c:pt idx="309">
                        <c:v>554.24</c:v>
                      </c:pt>
                      <c:pt idx="310">
                        <c:v>555.07399999999996</c:v>
                      </c:pt>
                      <c:pt idx="311">
                        <c:v>555.9069999999997</c:v>
                      </c:pt>
                      <c:pt idx="312">
                        <c:v>556.74400000000003</c:v>
                      </c:pt>
                      <c:pt idx="313">
                        <c:v>557.57500000000005</c:v>
                      </c:pt>
                      <c:pt idx="314">
                        <c:v>558.404</c:v>
                      </c:pt>
                      <c:pt idx="315">
                        <c:v>559.22900000000004</c:v>
                      </c:pt>
                      <c:pt idx="316">
                        <c:v>560.05599999999981</c:v>
                      </c:pt>
                      <c:pt idx="317">
                        <c:v>560.88499999999999</c:v>
                      </c:pt>
                      <c:pt idx="318">
                        <c:v>561.72199999999998</c:v>
                      </c:pt>
                      <c:pt idx="319">
                        <c:v>562.56399999999996</c:v>
                      </c:pt>
                      <c:pt idx="320">
                        <c:v>563.40799999999967</c:v>
                      </c:pt>
                      <c:pt idx="321">
                        <c:v>564.25099999999998</c:v>
                      </c:pt>
                      <c:pt idx="322">
                        <c:v>565.08900000000006</c:v>
                      </c:pt>
                      <c:pt idx="323">
                        <c:v>565.92499999999973</c:v>
                      </c:pt>
                      <c:pt idx="324">
                        <c:v>566.76499999999999</c:v>
                      </c:pt>
                      <c:pt idx="325">
                        <c:v>567.61199999999997</c:v>
                      </c:pt>
                      <c:pt idx="326">
                        <c:v>568.45900000000006</c:v>
                      </c:pt>
                      <c:pt idx="327">
                        <c:v>569.30599999999981</c:v>
                      </c:pt>
                      <c:pt idx="328">
                        <c:v>570.149</c:v>
                      </c:pt>
                      <c:pt idx="329">
                        <c:v>570.99400000000003</c:v>
                      </c:pt>
                      <c:pt idx="330">
                        <c:v>571.84099999999967</c:v>
                      </c:pt>
                      <c:pt idx="331">
                        <c:v>572.68799999999999</c:v>
                      </c:pt>
                      <c:pt idx="332">
                        <c:v>573.53099999999972</c:v>
                      </c:pt>
                      <c:pt idx="333">
                        <c:v>574.38300000000004</c:v>
                      </c:pt>
                      <c:pt idx="334">
                        <c:v>575.23699999999997</c:v>
                      </c:pt>
                      <c:pt idx="335">
                        <c:v>576.09</c:v>
                      </c:pt>
                      <c:pt idx="336">
                        <c:v>576.93999999999983</c:v>
                      </c:pt>
                      <c:pt idx="337">
                        <c:v>577.79100000000005</c:v>
                      </c:pt>
                      <c:pt idx="338">
                        <c:v>578.6389999999999</c:v>
                      </c:pt>
                      <c:pt idx="339">
                        <c:v>579.48900000000003</c:v>
                      </c:pt>
                      <c:pt idx="340">
                        <c:v>580.34199999999976</c:v>
                      </c:pt>
                      <c:pt idx="341">
                        <c:v>581.19299999999998</c:v>
                      </c:pt>
                      <c:pt idx="342">
                        <c:v>582.04299999999967</c:v>
                      </c:pt>
                      <c:pt idx="343">
                        <c:v>582.89</c:v>
                      </c:pt>
                      <c:pt idx="344">
                        <c:v>583.73599999999999</c:v>
                      </c:pt>
                      <c:pt idx="345">
                        <c:v>584.58299999999997</c:v>
                      </c:pt>
                      <c:pt idx="346">
                        <c:v>585.43199999999979</c:v>
                      </c:pt>
                      <c:pt idx="347">
                        <c:v>586.28300000000002</c:v>
                      </c:pt>
                      <c:pt idx="348">
                        <c:v>587.13699999999972</c:v>
                      </c:pt>
                      <c:pt idx="349">
                        <c:v>587.99199999999996</c:v>
                      </c:pt>
                      <c:pt idx="350">
                        <c:v>588.84799999999962</c:v>
                      </c:pt>
                      <c:pt idx="351">
                        <c:v>589.70000000000005</c:v>
                      </c:pt>
                      <c:pt idx="352">
                        <c:v>590.55599999999981</c:v>
                      </c:pt>
                      <c:pt idx="353">
                        <c:v>591.41100000000006</c:v>
                      </c:pt>
                      <c:pt idx="354">
                        <c:v>592.27</c:v>
                      </c:pt>
                      <c:pt idx="355">
                        <c:v>593.13400000000001</c:v>
                      </c:pt>
                      <c:pt idx="356">
                        <c:v>593.99299999999971</c:v>
                      </c:pt>
                      <c:pt idx="357">
                        <c:v>594.84299999999962</c:v>
                      </c:pt>
                      <c:pt idx="358">
                        <c:v>595.69399999999996</c:v>
                      </c:pt>
                      <c:pt idx="359">
                        <c:v>596.54099999999971</c:v>
                      </c:pt>
                      <c:pt idx="360">
                        <c:v>597.38599999999997</c:v>
                      </c:pt>
                      <c:pt idx="361">
                        <c:v>598.23400000000004</c:v>
                      </c:pt>
                      <c:pt idx="362">
                        <c:v>599.08600000000001</c:v>
                      </c:pt>
                      <c:pt idx="363">
                        <c:v>599.93799999999976</c:v>
                      </c:pt>
                      <c:pt idx="364">
                        <c:v>600.79200000000003</c:v>
                      </c:pt>
                      <c:pt idx="365">
                        <c:v>601.64599999999996</c:v>
                      </c:pt>
                      <c:pt idx="366">
                        <c:v>602.5029999999997</c:v>
                      </c:pt>
                      <c:pt idx="367">
                        <c:v>603.3589999999997</c:v>
                      </c:pt>
                      <c:pt idx="368">
                        <c:v>604.21299999999997</c:v>
                      </c:pt>
                      <c:pt idx="369">
                        <c:v>605.06399999999996</c:v>
                      </c:pt>
                      <c:pt idx="370">
                        <c:v>605.91599999999971</c:v>
                      </c:pt>
                      <c:pt idx="371">
                        <c:v>606.76699999999983</c:v>
                      </c:pt>
                      <c:pt idx="372">
                        <c:v>607.61400000000003</c:v>
                      </c:pt>
                      <c:pt idx="373">
                        <c:v>608.45699999999977</c:v>
                      </c:pt>
                      <c:pt idx="374">
                        <c:v>609.30499999999972</c:v>
                      </c:pt>
                      <c:pt idx="375">
                        <c:v>610.15499999999997</c:v>
                      </c:pt>
                      <c:pt idx="376">
                        <c:v>611.01</c:v>
                      </c:pt>
                      <c:pt idx="377">
                        <c:v>611.86899999999969</c:v>
                      </c:pt>
                      <c:pt idx="378">
                        <c:v>612.72400000000005</c:v>
                      </c:pt>
                      <c:pt idx="379">
                        <c:v>613.58400000000006</c:v>
                      </c:pt>
                      <c:pt idx="380">
                        <c:v>614.43899999999996</c:v>
                      </c:pt>
                      <c:pt idx="381">
                        <c:v>615.29200000000003</c:v>
                      </c:pt>
                      <c:pt idx="382">
                        <c:v>616.14599999999996</c:v>
                      </c:pt>
                      <c:pt idx="383">
                        <c:v>617.00099999999998</c:v>
                      </c:pt>
                      <c:pt idx="384">
                        <c:v>617.85699999999974</c:v>
                      </c:pt>
                      <c:pt idx="385">
                        <c:v>618.71299999999997</c:v>
                      </c:pt>
                      <c:pt idx="386">
                        <c:v>619.56699999999978</c:v>
                      </c:pt>
                      <c:pt idx="387">
                        <c:v>620.41599999999971</c:v>
                      </c:pt>
                      <c:pt idx="388">
                        <c:v>621.27</c:v>
                      </c:pt>
                      <c:pt idx="389">
                        <c:v>622.13099999999997</c:v>
                      </c:pt>
                      <c:pt idx="390">
                        <c:v>622.99299999999971</c:v>
                      </c:pt>
                      <c:pt idx="391">
                        <c:v>623.85699999999974</c:v>
                      </c:pt>
                      <c:pt idx="392">
                        <c:v>624.71799999999996</c:v>
                      </c:pt>
                      <c:pt idx="393">
                        <c:v>625.577</c:v>
                      </c:pt>
                      <c:pt idx="394">
                        <c:v>626.43599999999969</c:v>
                      </c:pt>
                      <c:pt idx="395">
                        <c:v>627.29399999999998</c:v>
                      </c:pt>
                      <c:pt idx="396">
                        <c:v>628.15099999999973</c:v>
                      </c:pt>
                      <c:pt idx="397">
                        <c:v>629.00400000000002</c:v>
                      </c:pt>
                      <c:pt idx="398">
                        <c:v>629.86399999999981</c:v>
                      </c:pt>
                      <c:pt idx="399">
                        <c:v>630.72400000000005</c:v>
                      </c:pt>
                      <c:pt idx="400">
                        <c:v>631.58000000000004</c:v>
                      </c:pt>
                      <c:pt idx="401">
                        <c:v>632.43699999999967</c:v>
                      </c:pt>
                      <c:pt idx="402">
                        <c:v>633.29200000000003</c:v>
                      </c:pt>
                      <c:pt idx="403">
                        <c:v>634.1569999999997</c:v>
                      </c:pt>
                      <c:pt idx="404">
                        <c:v>635.01900000000001</c:v>
                      </c:pt>
                      <c:pt idx="405">
                        <c:v>635.875</c:v>
                      </c:pt>
                      <c:pt idx="406">
                        <c:v>636.73099999999999</c:v>
                      </c:pt>
                      <c:pt idx="407">
                        <c:v>637.58799999999997</c:v>
                      </c:pt>
                      <c:pt idx="408">
                        <c:v>638.44299999999976</c:v>
                      </c:pt>
                      <c:pt idx="409">
                        <c:v>639.29999999999995</c:v>
                      </c:pt>
                      <c:pt idx="410">
                        <c:v>640.16</c:v>
                      </c:pt>
                      <c:pt idx="411">
                        <c:v>641.024</c:v>
                      </c:pt>
                      <c:pt idx="412">
                        <c:v>641.88499999999999</c:v>
                      </c:pt>
                      <c:pt idx="413">
                        <c:v>642.74599999999998</c:v>
                      </c:pt>
                      <c:pt idx="414">
                        <c:v>643.60299999999972</c:v>
                      </c:pt>
                      <c:pt idx="415">
                        <c:v>644.45799999999974</c:v>
                      </c:pt>
                      <c:pt idx="416">
                        <c:v>645.31199999999967</c:v>
                      </c:pt>
                      <c:pt idx="417">
                        <c:v>646.16300000000001</c:v>
                      </c:pt>
                      <c:pt idx="418">
                        <c:v>647.01</c:v>
                      </c:pt>
                      <c:pt idx="419">
                        <c:v>647.85699999999974</c:v>
                      </c:pt>
                      <c:pt idx="420">
                        <c:v>648.70799999999997</c:v>
                      </c:pt>
                      <c:pt idx="421">
                        <c:v>649.56099999999969</c:v>
                      </c:pt>
                      <c:pt idx="422">
                        <c:v>650.41399999999999</c:v>
                      </c:pt>
                      <c:pt idx="423">
                        <c:v>651.26199999999972</c:v>
                      </c:pt>
                      <c:pt idx="424">
                        <c:v>652.1099999999999</c:v>
                      </c:pt>
                      <c:pt idx="425">
                        <c:v>652.95900000000006</c:v>
                      </c:pt>
                      <c:pt idx="426">
                        <c:v>653.80699999999979</c:v>
                      </c:pt>
                      <c:pt idx="427">
                        <c:v>654.654</c:v>
                      </c:pt>
                      <c:pt idx="428">
                        <c:v>655.50400000000002</c:v>
                      </c:pt>
                      <c:pt idx="429">
                        <c:v>656.36099999999976</c:v>
                      </c:pt>
                      <c:pt idx="430">
                        <c:v>657.21799999999996</c:v>
                      </c:pt>
                      <c:pt idx="431">
                        <c:v>658.07100000000003</c:v>
                      </c:pt>
                      <c:pt idx="432">
                        <c:v>658.92499999999973</c:v>
                      </c:pt>
                      <c:pt idx="433">
                        <c:v>659.779</c:v>
                      </c:pt>
                      <c:pt idx="434">
                        <c:v>660.63400000000001</c:v>
                      </c:pt>
                      <c:pt idx="435">
                        <c:v>661.49</c:v>
                      </c:pt>
                      <c:pt idx="436">
                        <c:v>662.34599999999978</c:v>
                      </c:pt>
                      <c:pt idx="437">
                        <c:v>663.202</c:v>
                      </c:pt>
                      <c:pt idx="438">
                        <c:v>664.05599999999981</c:v>
                      </c:pt>
                      <c:pt idx="439">
                        <c:v>664.90599999999972</c:v>
                      </c:pt>
                      <c:pt idx="440">
                        <c:v>665.755</c:v>
                      </c:pt>
                      <c:pt idx="441">
                        <c:v>666.6099999999999</c:v>
                      </c:pt>
                      <c:pt idx="442">
                        <c:v>667.46899999999982</c:v>
                      </c:pt>
                      <c:pt idx="443">
                        <c:v>668.32799999999975</c:v>
                      </c:pt>
                      <c:pt idx="444">
                        <c:v>669.18899999999996</c:v>
                      </c:pt>
                      <c:pt idx="445">
                        <c:v>670.05599999999981</c:v>
                      </c:pt>
                      <c:pt idx="446">
                        <c:v>670.928</c:v>
                      </c:pt>
                      <c:pt idx="447">
                        <c:v>671.798</c:v>
                      </c:pt>
                      <c:pt idx="448">
                        <c:v>672.66199999999981</c:v>
                      </c:pt>
                      <c:pt idx="449">
                        <c:v>673.52099999999996</c:v>
                      </c:pt>
                      <c:pt idx="450">
                        <c:v>674.375</c:v>
                      </c:pt>
                      <c:pt idx="451">
                        <c:v>675.22799999999972</c:v>
                      </c:pt>
                      <c:pt idx="452">
                        <c:v>676.08199999999999</c:v>
                      </c:pt>
                      <c:pt idx="453">
                        <c:v>676.93799999999976</c:v>
                      </c:pt>
                      <c:pt idx="454">
                        <c:v>677.79499999999996</c:v>
                      </c:pt>
                      <c:pt idx="455">
                        <c:v>678.6569999999997</c:v>
                      </c:pt>
                      <c:pt idx="456">
                        <c:v>679.51900000000001</c:v>
                      </c:pt>
                      <c:pt idx="457">
                        <c:v>680.3779999999997</c:v>
                      </c:pt>
                      <c:pt idx="458">
                        <c:v>681.23400000000004</c:v>
                      </c:pt>
                      <c:pt idx="459">
                        <c:v>682.09199999999998</c:v>
                      </c:pt>
                      <c:pt idx="460">
                        <c:v>682.94999999999982</c:v>
                      </c:pt>
                      <c:pt idx="461">
                        <c:v>683.81399999999996</c:v>
                      </c:pt>
                      <c:pt idx="462">
                        <c:v>684.67499999999995</c:v>
                      </c:pt>
                      <c:pt idx="463">
                        <c:v>685.53399999999999</c:v>
                      </c:pt>
                      <c:pt idx="464">
                        <c:v>686.39499999999998</c:v>
                      </c:pt>
                      <c:pt idx="465">
                        <c:v>687.25599999999997</c:v>
                      </c:pt>
                      <c:pt idx="466">
                        <c:v>688.11699999999996</c:v>
                      </c:pt>
                      <c:pt idx="467">
                        <c:v>688.971</c:v>
                      </c:pt>
                      <c:pt idx="468">
                        <c:v>689.82099999999969</c:v>
                      </c:pt>
                      <c:pt idx="469">
                        <c:v>690.66799999999967</c:v>
                      </c:pt>
                      <c:pt idx="470">
                        <c:v>691.51499999999999</c:v>
                      </c:pt>
                      <c:pt idx="471">
                        <c:v>692.36599999999976</c:v>
                      </c:pt>
                      <c:pt idx="472">
                        <c:v>693.22400000000005</c:v>
                      </c:pt>
                      <c:pt idx="473">
                        <c:v>694.08500000000004</c:v>
                      </c:pt>
                      <c:pt idx="474">
                        <c:v>694.93999999999983</c:v>
                      </c:pt>
                      <c:pt idx="475">
                        <c:v>695.79299999999989</c:v>
                      </c:pt>
                      <c:pt idx="476">
                        <c:v>696.64300000000003</c:v>
                      </c:pt>
                      <c:pt idx="477">
                        <c:v>697.49099999999999</c:v>
                      </c:pt>
                      <c:pt idx="478">
                        <c:v>698.34299999999962</c:v>
                      </c:pt>
                      <c:pt idx="479">
                        <c:v>699.19600000000003</c:v>
                      </c:pt>
                      <c:pt idx="480">
                        <c:v>700.05199999999968</c:v>
                      </c:pt>
                      <c:pt idx="481">
                        <c:v>700.91199999999981</c:v>
                      </c:pt>
                      <c:pt idx="482">
                        <c:v>701.76599999999996</c:v>
                      </c:pt>
                      <c:pt idx="483">
                        <c:v>702.61599999999999</c:v>
                      </c:pt>
                      <c:pt idx="484">
                        <c:v>703.46599999999967</c:v>
                      </c:pt>
                      <c:pt idx="485">
                        <c:v>704.31499999999983</c:v>
                      </c:pt>
                      <c:pt idx="486">
                        <c:v>705.16699999999969</c:v>
                      </c:pt>
                      <c:pt idx="487">
                        <c:v>706.024</c:v>
                      </c:pt>
                      <c:pt idx="488">
                        <c:v>706.8779999999997</c:v>
                      </c:pt>
                      <c:pt idx="489">
                        <c:v>707.73299999999972</c:v>
                      </c:pt>
                      <c:pt idx="490">
                        <c:v>708.58500000000004</c:v>
                      </c:pt>
                      <c:pt idx="491">
                        <c:v>709.43699999999967</c:v>
                      </c:pt>
                      <c:pt idx="492">
                        <c:v>710.29</c:v>
                      </c:pt>
                      <c:pt idx="493">
                        <c:v>711.14300000000003</c:v>
                      </c:pt>
                      <c:pt idx="494">
                        <c:v>711.995</c:v>
                      </c:pt>
                      <c:pt idx="495">
                        <c:v>712.84699999999975</c:v>
                      </c:pt>
                      <c:pt idx="496">
                        <c:v>713.702</c:v>
                      </c:pt>
                      <c:pt idx="497">
                        <c:v>714.55599999999981</c:v>
                      </c:pt>
                      <c:pt idx="498">
                        <c:v>715.41199999999981</c:v>
                      </c:pt>
                      <c:pt idx="499">
                        <c:v>716.27300000000002</c:v>
                      </c:pt>
                      <c:pt idx="500">
                        <c:v>717.12900000000002</c:v>
                      </c:pt>
                      <c:pt idx="501">
                        <c:v>717.98599999999999</c:v>
                      </c:pt>
                      <c:pt idx="502">
                        <c:v>718.84399999999982</c:v>
                      </c:pt>
                      <c:pt idx="503">
                        <c:v>719.70399999999995</c:v>
                      </c:pt>
                      <c:pt idx="504">
                        <c:v>720.55999999999983</c:v>
                      </c:pt>
                      <c:pt idx="505">
                        <c:v>721.41699999999969</c:v>
                      </c:pt>
                      <c:pt idx="506">
                        <c:v>722.27300000000002</c:v>
                      </c:pt>
                      <c:pt idx="507">
                        <c:v>723.12900000000002</c:v>
                      </c:pt>
                      <c:pt idx="508">
                        <c:v>723.98800000000006</c:v>
                      </c:pt>
                      <c:pt idx="509">
                        <c:v>724.84899999999971</c:v>
                      </c:pt>
                      <c:pt idx="510">
                        <c:v>725.71400000000006</c:v>
                      </c:pt>
                      <c:pt idx="511">
                        <c:v>726.577</c:v>
                      </c:pt>
                      <c:pt idx="512">
                        <c:v>727.44199999999978</c:v>
                      </c:pt>
                      <c:pt idx="513">
                        <c:v>728.30999999999983</c:v>
                      </c:pt>
                      <c:pt idx="514">
                        <c:v>729.17399999999998</c:v>
                      </c:pt>
                      <c:pt idx="515">
                        <c:v>730.03399999999999</c:v>
                      </c:pt>
                      <c:pt idx="516">
                        <c:v>730.89199999999983</c:v>
                      </c:pt>
                      <c:pt idx="517">
                        <c:v>731.75400000000002</c:v>
                      </c:pt>
                      <c:pt idx="518">
                        <c:v>732.61900000000003</c:v>
                      </c:pt>
                      <c:pt idx="519">
                        <c:v>733.48699999999997</c:v>
                      </c:pt>
                      <c:pt idx="520">
                        <c:v>734.36300000000006</c:v>
                      </c:pt>
                      <c:pt idx="521">
                        <c:v>735.24699999999996</c:v>
                      </c:pt>
                      <c:pt idx="522">
                        <c:v>736.12300000000005</c:v>
                      </c:pt>
                      <c:pt idx="523">
                        <c:v>736.99599999999998</c:v>
                      </c:pt>
                      <c:pt idx="524">
                        <c:v>737.86699999999962</c:v>
                      </c:pt>
                      <c:pt idx="525">
                        <c:v>738.73299999999972</c:v>
                      </c:pt>
                      <c:pt idx="526">
                        <c:v>739.6</c:v>
                      </c:pt>
                      <c:pt idx="527">
                        <c:v>740.46199999999976</c:v>
                      </c:pt>
                      <c:pt idx="528">
                        <c:v>741.32599999999979</c:v>
                      </c:pt>
                      <c:pt idx="529">
                        <c:v>742.19</c:v>
                      </c:pt>
                      <c:pt idx="530">
                        <c:v>743.0469999999998</c:v>
                      </c:pt>
                      <c:pt idx="531">
                        <c:v>743.90300000000002</c:v>
                      </c:pt>
                      <c:pt idx="532">
                        <c:v>744.75599999999997</c:v>
                      </c:pt>
                      <c:pt idx="533">
                        <c:v>745.61500000000001</c:v>
                      </c:pt>
                      <c:pt idx="534">
                        <c:v>746.471</c:v>
                      </c:pt>
                      <c:pt idx="535">
                        <c:v>747.32699999999977</c:v>
                      </c:pt>
                      <c:pt idx="536">
                        <c:v>748.18600000000004</c:v>
                      </c:pt>
                      <c:pt idx="537">
                        <c:v>749.04499999999996</c:v>
                      </c:pt>
                      <c:pt idx="538">
                        <c:v>749.9</c:v>
                      </c:pt>
                      <c:pt idx="539">
                        <c:v>750.7529999999997</c:v>
                      </c:pt>
                      <c:pt idx="540">
                        <c:v>751.60500000000002</c:v>
                      </c:pt>
                      <c:pt idx="541">
                        <c:v>752.45399999999972</c:v>
                      </c:pt>
                      <c:pt idx="542">
                        <c:v>753.30699999999979</c:v>
                      </c:pt>
                      <c:pt idx="543">
                        <c:v>754.16199999999981</c:v>
                      </c:pt>
                      <c:pt idx="544">
                        <c:v>755.01900000000001</c:v>
                      </c:pt>
                      <c:pt idx="545">
                        <c:v>755.87099999999998</c:v>
                      </c:pt>
                      <c:pt idx="546">
                        <c:v>756.72299999999996</c:v>
                      </c:pt>
                      <c:pt idx="547">
                        <c:v>757.57899999999995</c:v>
                      </c:pt>
                      <c:pt idx="548">
                        <c:v>758.43699999999967</c:v>
                      </c:pt>
                      <c:pt idx="549">
                        <c:v>759.29299999999989</c:v>
                      </c:pt>
                      <c:pt idx="550">
                        <c:v>760.14499999999998</c:v>
                      </c:pt>
                      <c:pt idx="551">
                        <c:v>760.99699999999996</c:v>
                      </c:pt>
                      <c:pt idx="552">
                        <c:v>761.8529999999995</c:v>
                      </c:pt>
                      <c:pt idx="553">
                        <c:v>762.71199999999999</c:v>
                      </c:pt>
                      <c:pt idx="554">
                        <c:v>763.57899999999995</c:v>
                      </c:pt>
                      <c:pt idx="555">
                        <c:v>764.45099999999979</c:v>
                      </c:pt>
                      <c:pt idx="556">
                        <c:v>765.31999999999971</c:v>
                      </c:pt>
                      <c:pt idx="557">
                        <c:v>766.19100000000003</c:v>
                      </c:pt>
                      <c:pt idx="558">
                        <c:v>767.06199999999967</c:v>
                      </c:pt>
                      <c:pt idx="559">
                        <c:v>767.94299999999976</c:v>
                      </c:pt>
                      <c:pt idx="560">
                        <c:v>768.82599999999979</c:v>
                      </c:pt>
                      <c:pt idx="561">
                        <c:v>769.71299999999997</c:v>
                      </c:pt>
                      <c:pt idx="562">
                        <c:v>770.6</c:v>
                      </c:pt>
                      <c:pt idx="563">
                        <c:v>771.48800000000006</c:v>
                      </c:pt>
                      <c:pt idx="564">
                        <c:v>772.37300000000005</c:v>
                      </c:pt>
                      <c:pt idx="565">
                        <c:v>773.25900000000001</c:v>
                      </c:pt>
                      <c:pt idx="566">
                        <c:v>774.14599999999996</c:v>
                      </c:pt>
                      <c:pt idx="567">
                        <c:v>775.03399999999999</c:v>
                      </c:pt>
                      <c:pt idx="568">
                        <c:v>775.92</c:v>
                      </c:pt>
                      <c:pt idx="569">
                        <c:v>776.8009999999997</c:v>
                      </c:pt>
                      <c:pt idx="570">
                        <c:v>777.67899999999997</c:v>
                      </c:pt>
                      <c:pt idx="571">
                        <c:v>778.55399999999997</c:v>
                      </c:pt>
                      <c:pt idx="572">
                        <c:v>779.42699999999968</c:v>
                      </c:pt>
                      <c:pt idx="573">
                        <c:v>780.29299999999989</c:v>
                      </c:pt>
                      <c:pt idx="574">
                        <c:v>781.16</c:v>
                      </c:pt>
                      <c:pt idx="575">
                        <c:v>782.024</c:v>
                      </c:pt>
                      <c:pt idx="576">
                        <c:v>782.88799999999969</c:v>
                      </c:pt>
                      <c:pt idx="577">
                        <c:v>783.755</c:v>
                      </c:pt>
                      <c:pt idx="578">
                        <c:v>784.62599999999998</c:v>
                      </c:pt>
                      <c:pt idx="579">
                        <c:v>785.49400000000003</c:v>
                      </c:pt>
                      <c:pt idx="580">
                        <c:v>786.36199999999974</c:v>
                      </c:pt>
                      <c:pt idx="581">
                        <c:v>787.23400000000004</c:v>
                      </c:pt>
                      <c:pt idx="582">
                        <c:v>788.11500000000001</c:v>
                      </c:pt>
                      <c:pt idx="583">
                        <c:v>788.99799999999971</c:v>
                      </c:pt>
                      <c:pt idx="584">
                        <c:v>789.87599999999998</c:v>
                      </c:pt>
                      <c:pt idx="585">
                        <c:v>790.75099999999998</c:v>
                      </c:pt>
                      <c:pt idx="586">
                        <c:v>791.62400000000002</c:v>
                      </c:pt>
                      <c:pt idx="587">
                        <c:v>792.50099999999998</c:v>
                      </c:pt>
                      <c:pt idx="588">
                        <c:v>793.38099999999997</c:v>
                      </c:pt>
                      <c:pt idx="589">
                        <c:v>794.26</c:v>
                      </c:pt>
                      <c:pt idx="590">
                        <c:v>795.13900000000001</c:v>
                      </c:pt>
                      <c:pt idx="591">
                        <c:v>796.02</c:v>
                      </c:pt>
                      <c:pt idx="592">
                        <c:v>796.90599999999972</c:v>
                      </c:pt>
                      <c:pt idx="593">
                        <c:v>797.79</c:v>
                      </c:pt>
                      <c:pt idx="594">
                        <c:v>798.66899999999998</c:v>
                      </c:pt>
                      <c:pt idx="595">
                        <c:v>799.5469999999998</c:v>
                      </c:pt>
                      <c:pt idx="596">
                        <c:v>800.42499999999973</c:v>
                      </c:pt>
                      <c:pt idx="597">
                        <c:v>801.303</c:v>
                      </c:pt>
                      <c:pt idx="598">
                        <c:v>802.18399999999997</c:v>
                      </c:pt>
                      <c:pt idx="599">
                        <c:v>803.06499999999971</c:v>
                      </c:pt>
                      <c:pt idx="600">
                        <c:v>803.9459999999998</c:v>
                      </c:pt>
                      <c:pt idx="601">
                        <c:v>804.82899999999972</c:v>
                      </c:pt>
                      <c:pt idx="602">
                        <c:v>805.71699999999998</c:v>
                      </c:pt>
                      <c:pt idx="603">
                        <c:v>806.60500000000002</c:v>
                      </c:pt>
                      <c:pt idx="604">
                        <c:v>807.49099999999999</c:v>
                      </c:pt>
                      <c:pt idx="605">
                        <c:v>808.38099999999997</c:v>
                      </c:pt>
                      <c:pt idx="606">
                        <c:v>809.26900000000001</c:v>
                      </c:pt>
                      <c:pt idx="607">
                        <c:v>810.154</c:v>
                      </c:pt>
                      <c:pt idx="608">
                        <c:v>811.04300000000001</c:v>
                      </c:pt>
                      <c:pt idx="609">
                        <c:v>811.93499999999972</c:v>
                      </c:pt>
                      <c:pt idx="610">
                        <c:v>812.82399999999996</c:v>
                      </c:pt>
                      <c:pt idx="611">
                        <c:v>813.71</c:v>
                      </c:pt>
                      <c:pt idx="612">
                        <c:v>814.59500000000003</c:v>
                      </c:pt>
                      <c:pt idx="613">
                        <c:v>815.48299999999972</c:v>
                      </c:pt>
                      <c:pt idx="614">
                        <c:v>816.3689999999998</c:v>
                      </c:pt>
                      <c:pt idx="615">
                        <c:v>817.25</c:v>
                      </c:pt>
                      <c:pt idx="616">
                        <c:v>818.13599999999997</c:v>
                      </c:pt>
                      <c:pt idx="617">
                        <c:v>819.02800000000002</c:v>
                      </c:pt>
                      <c:pt idx="618">
                        <c:v>819.9219999999998</c:v>
                      </c:pt>
                      <c:pt idx="619">
                        <c:v>820.81399999999996</c:v>
                      </c:pt>
                      <c:pt idx="620">
                        <c:v>821.71</c:v>
                      </c:pt>
                      <c:pt idx="621">
                        <c:v>822.60699999999997</c:v>
                      </c:pt>
                      <c:pt idx="622">
                        <c:v>823.50599999999997</c:v>
                      </c:pt>
                      <c:pt idx="623">
                        <c:v>824.40300000000002</c:v>
                      </c:pt>
                      <c:pt idx="624">
                        <c:v>825.3009999999997</c:v>
                      </c:pt>
                      <c:pt idx="625">
                        <c:v>826.19899999999996</c:v>
                      </c:pt>
                      <c:pt idx="626">
                        <c:v>827.10500000000002</c:v>
                      </c:pt>
                      <c:pt idx="627">
                        <c:v>828.01300000000003</c:v>
                      </c:pt>
                      <c:pt idx="628">
                        <c:v>828.91399999999999</c:v>
                      </c:pt>
                      <c:pt idx="629">
                        <c:v>829.81299999999976</c:v>
                      </c:pt>
                      <c:pt idx="630">
                        <c:v>830.71199999999999</c:v>
                      </c:pt>
                      <c:pt idx="631">
                        <c:v>831.60900000000004</c:v>
                      </c:pt>
                      <c:pt idx="632">
                        <c:v>832.5079999999997</c:v>
                      </c:pt>
                      <c:pt idx="633">
                        <c:v>833.40800000000002</c:v>
                      </c:pt>
                      <c:pt idx="634">
                        <c:v>834.31099999999969</c:v>
                      </c:pt>
                      <c:pt idx="635">
                        <c:v>835.22199999999998</c:v>
                      </c:pt>
                      <c:pt idx="636">
                        <c:v>836.13499999999999</c:v>
                      </c:pt>
                      <c:pt idx="637">
                        <c:v>837.05</c:v>
                      </c:pt>
                      <c:pt idx="638">
                        <c:v>837.97</c:v>
                      </c:pt>
                      <c:pt idx="639">
                        <c:v>838.89</c:v>
                      </c:pt>
                      <c:pt idx="640">
                        <c:v>839.80699999999979</c:v>
                      </c:pt>
                      <c:pt idx="641">
                        <c:v>840.72199999999998</c:v>
                      </c:pt>
                      <c:pt idx="642">
                        <c:v>841.63400000000001</c:v>
                      </c:pt>
                      <c:pt idx="643">
                        <c:v>842.54599999999971</c:v>
                      </c:pt>
                      <c:pt idx="644">
                        <c:v>843.46399999999971</c:v>
                      </c:pt>
                      <c:pt idx="645">
                        <c:v>844.38499999999999</c:v>
                      </c:pt>
                      <c:pt idx="646">
                        <c:v>845.30199999999979</c:v>
                      </c:pt>
                      <c:pt idx="647">
                        <c:v>846.22</c:v>
                      </c:pt>
                      <c:pt idx="648">
                        <c:v>847.14300000000003</c:v>
                      </c:pt>
                      <c:pt idx="649">
                        <c:v>848.06799999999976</c:v>
                      </c:pt>
                      <c:pt idx="650">
                        <c:v>848.99199999999996</c:v>
                      </c:pt>
                      <c:pt idx="651">
                        <c:v>849.91800000000001</c:v>
                      </c:pt>
                      <c:pt idx="652">
                        <c:v>850.84299999999962</c:v>
                      </c:pt>
                      <c:pt idx="653">
                        <c:v>851.76699999999971</c:v>
                      </c:pt>
                      <c:pt idx="654">
                        <c:v>852.69100000000003</c:v>
                      </c:pt>
                      <c:pt idx="655">
                        <c:v>853.61199999999997</c:v>
                      </c:pt>
                      <c:pt idx="656">
                        <c:v>854.52599999999973</c:v>
                      </c:pt>
                      <c:pt idx="657">
                        <c:v>855.42899999999997</c:v>
                      </c:pt>
                      <c:pt idx="658">
                        <c:v>856.33099999999979</c:v>
                      </c:pt>
                      <c:pt idx="659">
                        <c:v>857.24299999999971</c:v>
                      </c:pt>
                      <c:pt idx="660">
                        <c:v>858.16199999999969</c:v>
                      </c:pt>
                      <c:pt idx="661">
                        <c:v>859.08900000000006</c:v>
                      </c:pt>
                      <c:pt idx="662">
                        <c:v>860.01699999999971</c:v>
                      </c:pt>
                      <c:pt idx="663">
                        <c:v>860.93999999999971</c:v>
                      </c:pt>
                      <c:pt idx="664">
                        <c:v>861.8539999999997</c:v>
                      </c:pt>
                      <c:pt idx="665">
                        <c:v>862.76900000000001</c:v>
                      </c:pt>
                      <c:pt idx="666">
                        <c:v>863.68600000000004</c:v>
                      </c:pt>
                      <c:pt idx="667">
                        <c:v>864.59400000000005</c:v>
                      </c:pt>
                      <c:pt idx="668">
                        <c:v>865.5</c:v>
                      </c:pt>
                      <c:pt idx="669">
                        <c:v>866.40599999999972</c:v>
                      </c:pt>
                      <c:pt idx="670">
                        <c:v>867.3159999999998</c:v>
                      </c:pt>
                      <c:pt idx="671">
                        <c:v>868.23299999999972</c:v>
                      </c:pt>
                      <c:pt idx="672">
                        <c:v>869.15</c:v>
                      </c:pt>
                      <c:pt idx="673">
                        <c:v>870.06399999999996</c:v>
                      </c:pt>
                      <c:pt idx="674">
                        <c:v>870.97299999999996</c:v>
                      </c:pt>
                      <c:pt idx="675">
                        <c:v>871.88900000000001</c:v>
                      </c:pt>
                      <c:pt idx="676">
                        <c:v>872.81399999999996</c:v>
                      </c:pt>
                      <c:pt idx="677">
                        <c:v>873.74599999999998</c:v>
                      </c:pt>
                      <c:pt idx="678">
                        <c:v>874.68299999999999</c:v>
                      </c:pt>
                      <c:pt idx="679">
                        <c:v>875.625</c:v>
                      </c:pt>
                      <c:pt idx="680">
                        <c:v>876.56799999999976</c:v>
                      </c:pt>
                      <c:pt idx="681">
                        <c:v>877.51699999999971</c:v>
                      </c:pt>
                      <c:pt idx="682">
                        <c:v>878.46799999999962</c:v>
                      </c:pt>
                      <c:pt idx="683">
                        <c:v>879.4219999999998</c:v>
                      </c:pt>
                      <c:pt idx="684">
                        <c:v>880.37599999999998</c:v>
                      </c:pt>
                      <c:pt idx="685">
                        <c:v>881.32699999999977</c:v>
                      </c:pt>
                      <c:pt idx="686">
                        <c:v>882.27700000000004</c:v>
                      </c:pt>
                      <c:pt idx="687">
                        <c:v>883.23</c:v>
                      </c:pt>
                      <c:pt idx="688">
                        <c:v>884.19</c:v>
                      </c:pt>
                      <c:pt idx="689">
                        <c:v>885.1519999999997</c:v>
                      </c:pt>
                      <c:pt idx="690">
                        <c:v>886.11599999999999</c:v>
                      </c:pt>
                      <c:pt idx="691">
                        <c:v>887.07799999999997</c:v>
                      </c:pt>
                      <c:pt idx="692">
                        <c:v>888.0419999999998</c:v>
                      </c:pt>
                      <c:pt idx="693">
                        <c:v>889.00699999999972</c:v>
                      </c:pt>
                      <c:pt idx="694">
                        <c:v>889.97199999999998</c:v>
                      </c:pt>
                      <c:pt idx="695">
                        <c:v>890.93499999999972</c:v>
                      </c:pt>
                      <c:pt idx="696">
                        <c:v>891.89499999999998</c:v>
                      </c:pt>
                      <c:pt idx="697">
                        <c:v>892.8539999999997</c:v>
                      </c:pt>
                      <c:pt idx="698">
                        <c:v>893.81399999999996</c:v>
                      </c:pt>
                      <c:pt idx="699">
                        <c:v>894.77499999999998</c:v>
                      </c:pt>
                      <c:pt idx="700">
                        <c:v>895.74199999999996</c:v>
                      </c:pt>
                      <c:pt idx="701">
                        <c:v>896.71799999999996</c:v>
                      </c:pt>
                      <c:pt idx="702">
                        <c:v>897.697</c:v>
                      </c:pt>
                      <c:pt idx="703">
                        <c:v>898.66899999999998</c:v>
                      </c:pt>
                      <c:pt idx="704">
                        <c:v>899.63900000000001</c:v>
                      </c:pt>
                      <c:pt idx="705">
                        <c:v>900.60400000000004</c:v>
                      </c:pt>
                      <c:pt idx="706">
                        <c:v>901.56799999999976</c:v>
                      </c:pt>
                      <c:pt idx="707">
                        <c:v>902.529</c:v>
                      </c:pt>
                      <c:pt idx="708">
                        <c:v>903.48799999999972</c:v>
                      </c:pt>
                      <c:pt idx="709">
                        <c:v>904.44799999999975</c:v>
                      </c:pt>
                      <c:pt idx="710">
                        <c:v>905.41</c:v>
                      </c:pt>
                      <c:pt idx="711">
                        <c:v>906.37299999999971</c:v>
                      </c:pt>
                      <c:pt idx="712">
                        <c:v>907.33599999999979</c:v>
                      </c:pt>
                      <c:pt idx="713">
                        <c:v>908.29600000000005</c:v>
                      </c:pt>
                      <c:pt idx="714">
                        <c:v>909.2529999999997</c:v>
                      </c:pt>
                      <c:pt idx="715">
                        <c:v>910.21600000000001</c:v>
                      </c:pt>
                      <c:pt idx="716">
                        <c:v>911.18200000000002</c:v>
                      </c:pt>
                      <c:pt idx="717">
                        <c:v>912.15</c:v>
                      </c:pt>
                      <c:pt idx="718">
                        <c:v>913.11799999999971</c:v>
                      </c:pt>
                      <c:pt idx="719">
                        <c:v>914.08</c:v>
                      </c:pt>
                      <c:pt idx="720">
                        <c:v>915.0419999999998</c:v>
                      </c:pt>
                      <c:pt idx="721">
                        <c:v>916.00699999999972</c:v>
                      </c:pt>
                      <c:pt idx="722">
                        <c:v>916.971</c:v>
                      </c:pt>
                      <c:pt idx="723">
                        <c:v>917.928</c:v>
                      </c:pt>
                      <c:pt idx="724">
                        <c:v>918.88599999999997</c:v>
                      </c:pt>
                      <c:pt idx="725">
                        <c:v>919.84799999999962</c:v>
                      </c:pt>
                      <c:pt idx="726">
                        <c:v>920.81199999999978</c:v>
                      </c:pt>
                      <c:pt idx="727">
                        <c:v>921.77800000000002</c:v>
                      </c:pt>
                      <c:pt idx="728">
                        <c:v>922.74799999999971</c:v>
                      </c:pt>
                      <c:pt idx="729">
                        <c:v>923.72299999999996</c:v>
                      </c:pt>
                      <c:pt idx="730">
                        <c:v>924.69299999999998</c:v>
                      </c:pt>
                      <c:pt idx="731">
                        <c:v>925.66</c:v>
                      </c:pt>
                      <c:pt idx="732">
                        <c:v>926.63400000000001</c:v>
                      </c:pt>
                      <c:pt idx="733">
                        <c:v>927.60599999999999</c:v>
                      </c:pt>
                      <c:pt idx="734">
                        <c:v>928.57100000000003</c:v>
                      </c:pt>
                      <c:pt idx="735">
                        <c:v>929.53499999999997</c:v>
                      </c:pt>
                      <c:pt idx="736">
                        <c:v>930.49699999999996</c:v>
                      </c:pt>
                      <c:pt idx="737">
                        <c:v>931.46099999999979</c:v>
                      </c:pt>
                      <c:pt idx="738">
                        <c:v>932.42699999999979</c:v>
                      </c:pt>
                      <c:pt idx="739">
                        <c:v>933.38900000000001</c:v>
                      </c:pt>
                      <c:pt idx="740">
                        <c:v>934.34799999999962</c:v>
                      </c:pt>
                      <c:pt idx="741">
                        <c:v>935.30899999999997</c:v>
                      </c:pt>
                      <c:pt idx="742">
                        <c:v>936.27099999999996</c:v>
                      </c:pt>
                      <c:pt idx="743">
                        <c:v>937.23699999999997</c:v>
                      </c:pt>
                      <c:pt idx="744">
                        <c:v>938.202</c:v>
                      </c:pt>
                      <c:pt idx="745">
                        <c:v>939.17499999999995</c:v>
                      </c:pt>
                      <c:pt idx="746">
                        <c:v>940.14699999999971</c:v>
                      </c:pt>
                      <c:pt idx="747">
                        <c:v>941.12199999999996</c:v>
                      </c:pt>
                      <c:pt idx="748">
                        <c:v>942.09699999999998</c:v>
                      </c:pt>
                      <c:pt idx="749">
                        <c:v>943.06699999999978</c:v>
                      </c:pt>
                      <c:pt idx="750">
                        <c:v>944.03300000000002</c:v>
                      </c:pt>
                      <c:pt idx="751">
                        <c:v>944.97799999999972</c:v>
                      </c:pt>
                      <c:pt idx="752">
                        <c:v>945.91300000000001</c:v>
                      </c:pt>
                      <c:pt idx="753">
                        <c:v>946.8349999999997</c:v>
                      </c:pt>
                      <c:pt idx="754">
                        <c:v>947.75199999999973</c:v>
                      </c:pt>
                      <c:pt idx="755">
                        <c:v>948.66399999999999</c:v>
                      </c:pt>
                      <c:pt idx="756">
                        <c:v>949.57299999999998</c:v>
                      </c:pt>
                      <c:pt idx="757">
                        <c:v>950.48199999999997</c:v>
                      </c:pt>
                      <c:pt idx="758">
                        <c:v>951.39</c:v>
                      </c:pt>
                      <c:pt idx="759">
                        <c:v>952.30399999999997</c:v>
                      </c:pt>
                      <c:pt idx="760">
                        <c:v>953.21600000000001</c:v>
                      </c:pt>
                      <c:pt idx="761">
                        <c:v>954.1329999999997</c:v>
                      </c:pt>
                      <c:pt idx="762">
                        <c:v>955.0509999999997</c:v>
                      </c:pt>
                      <c:pt idx="763">
                        <c:v>955.96899999999971</c:v>
                      </c:pt>
                      <c:pt idx="764">
                        <c:v>956.88699999999972</c:v>
                      </c:pt>
                      <c:pt idx="765">
                        <c:v>957.8009999999997</c:v>
                      </c:pt>
                      <c:pt idx="766">
                        <c:v>958.71900000000005</c:v>
                      </c:pt>
                      <c:pt idx="767">
                        <c:v>959.63900000000001</c:v>
                      </c:pt>
                      <c:pt idx="768">
                        <c:v>960.55799999999977</c:v>
                      </c:pt>
                      <c:pt idx="769">
                        <c:v>961.47400000000005</c:v>
                      </c:pt>
                      <c:pt idx="770">
                        <c:v>962.38800000000003</c:v>
                      </c:pt>
                      <c:pt idx="771">
                        <c:v>963.3009999999997</c:v>
                      </c:pt>
                      <c:pt idx="772">
                        <c:v>964.21299999999997</c:v>
                      </c:pt>
                      <c:pt idx="773">
                        <c:v>965.12599999999998</c:v>
                      </c:pt>
                      <c:pt idx="774">
                        <c:v>966.0419999999998</c:v>
                      </c:pt>
                      <c:pt idx="775">
                        <c:v>966.95399999999972</c:v>
                      </c:pt>
                      <c:pt idx="776">
                        <c:v>967.87</c:v>
                      </c:pt>
                      <c:pt idx="777">
                        <c:v>968.78599999999994</c:v>
                      </c:pt>
                      <c:pt idx="778">
                        <c:v>969.70500000000004</c:v>
                      </c:pt>
                      <c:pt idx="779">
                        <c:v>970.6279999999997</c:v>
                      </c:pt>
                      <c:pt idx="780">
                        <c:v>971.54899999999998</c:v>
                      </c:pt>
                      <c:pt idx="781">
                        <c:v>972.47</c:v>
                      </c:pt>
                      <c:pt idx="782">
                        <c:v>973.38599999999997</c:v>
                      </c:pt>
                      <c:pt idx="783">
                        <c:v>974.29899999999998</c:v>
                      </c:pt>
                      <c:pt idx="784">
                        <c:v>975.21400000000006</c:v>
                      </c:pt>
                      <c:pt idx="785">
                        <c:v>976.12199999999996</c:v>
                      </c:pt>
                      <c:pt idx="786">
                        <c:v>977.024</c:v>
                      </c:pt>
                      <c:pt idx="787">
                        <c:v>977.9309999999997</c:v>
                      </c:pt>
                      <c:pt idx="788">
                        <c:v>978.84399999999971</c:v>
                      </c:pt>
                      <c:pt idx="789">
                        <c:v>979.75</c:v>
                      </c:pt>
                      <c:pt idx="790">
                        <c:v>980.649</c:v>
                      </c:pt>
                      <c:pt idx="791">
                        <c:v>981.5509999999997</c:v>
                      </c:pt>
                      <c:pt idx="792">
                        <c:v>982.45899999999972</c:v>
                      </c:pt>
                      <c:pt idx="793">
                        <c:v>983.37</c:v>
                      </c:pt>
                      <c:pt idx="794">
                        <c:v>984.27700000000004</c:v>
                      </c:pt>
                      <c:pt idx="795">
                        <c:v>985.18</c:v>
                      </c:pt>
                      <c:pt idx="796">
                        <c:v>986.08100000000002</c:v>
                      </c:pt>
                      <c:pt idx="797">
                        <c:v>986.97500000000002</c:v>
                      </c:pt>
                      <c:pt idx="798">
                        <c:v>987.86599999999976</c:v>
                      </c:pt>
                      <c:pt idx="799">
                        <c:v>988.7529999999997</c:v>
                      </c:pt>
                      <c:pt idx="800">
                        <c:v>989.62699999999973</c:v>
                      </c:pt>
                      <c:pt idx="801">
                        <c:v>990.50900000000001</c:v>
                      </c:pt>
                      <c:pt idx="802">
                        <c:v>991.39599999999996</c:v>
                      </c:pt>
                      <c:pt idx="803">
                        <c:v>992.32699999999977</c:v>
                      </c:pt>
                      <c:pt idx="804">
                        <c:v>993.30699999999979</c:v>
                      </c:pt>
                      <c:pt idx="805">
                        <c:v>994.30199999999979</c:v>
                      </c:pt>
                      <c:pt idx="806">
                        <c:v>995.3059999999997</c:v>
                      </c:pt>
                      <c:pt idx="807">
                        <c:v>996.32199999999978</c:v>
                      </c:pt>
                      <c:pt idx="808">
                        <c:v>997.33899999999971</c:v>
                      </c:pt>
                      <c:pt idx="809">
                        <c:v>998.3589999999997</c:v>
                      </c:pt>
                      <c:pt idx="810">
                        <c:v>999.375</c:v>
                      </c:pt>
                      <c:pt idx="811">
                        <c:v>1000.3920000000001</c:v>
                      </c:pt>
                      <c:pt idx="812">
                        <c:v>1001.41</c:v>
                      </c:pt>
                      <c:pt idx="813">
                        <c:v>1002.425</c:v>
                      </c:pt>
                      <c:pt idx="814">
                        <c:v>1003.421</c:v>
                      </c:pt>
                      <c:pt idx="815">
                        <c:v>1004.4160000000001</c:v>
                      </c:pt>
                      <c:pt idx="816">
                        <c:v>1005.42</c:v>
                      </c:pt>
                      <c:pt idx="817">
                        <c:v>1006.418</c:v>
                      </c:pt>
                      <c:pt idx="818">
                        <c:v>1007.419</c:v>
                      </c:pt>
                      <c:pt idx="819">
                        <c:v>1008.412</c:v>
                      </c:pt>
                      <c:pt idx="820">
                        <c:v>1009.412</c:v>
                      </c:pt>
                      <c:pt idx="821">
                        <c:v>1010.404</c:v>
                      </c:pt>
                      <c:pt idx="822">
                        <c:v>1011.412</c:v>
                      </c:pt>
                      <c:pt idx="823">
                        <c:v>1012.42</c:v>
                      </c:pt>
                      <c:pt idx="824">
                        <c:v>1013.408</c:v>
                      </c:pt>
                      <c:pt idx="825">
                        <c:v>1014.386</c:v>
                      </c:pt>
                      <c:pt idx="826">
                        <c:v>1015.37</c:v>
                      </c:pt>
                      <c:pt idx="827">
                        <c:v>1016.3630000000001</c:v>
                      </c:pt>
                      <c:pt idx="828">
                        <c:v>1017.3579999999999</c:v>
                      </c:pt>
                      <c:pt idx="829">
                        <c:v>1018.357</c:v>
                      </c:pt>
                      <c:pt idx="830">
                        <c:v>1019.356</c:v>
                      </c:pt>
                      <c:pt idx="831">
                        <c:v>1020.362</c:v>
                      </c:pt>
                      <c:pt idx="832">
                        <c:v>1021.364</c:v>
                      </c:pt>
                      <c:pt idx="833">
                        <c:v>1022.351</c:v>
                      </c:pt>
                      <c:pt idx="834">
                        <c:v>1023.333</c:v>
                      </c:pt>
                      <c:pt idx="835">
                        <c:v>1024.3119999999999</c:v>
                      </c:pt>
                      <c:pt idx="836">
                        <c:v>1025.297</c:v>
                      </c:pt>
                      <c:pt idx="837">
                        <c:v>1026.2840000000001</c:v>
                      </c:pt>
                      <c:pt idx="838">
                        <c:v>1027.2719999999999</c:v>
                      </c:pt>
                      <c:pt idx="839">
                        <c:v>1028.2539999999999</c:v>
                      </c:pt>
                      <c:pt idx="840">
                        <c:v>1029.2370000000001</c:v>
                      </c:pt>
                      <c:pt idx="841">
                        <c:v>1030.2180000000001</c:v>
                      </c:pt>
                      <c:pt idx="842">
                        <c:v>1031.193</c:v>
                      </c:pt>
                      <c:pt idx="843">
                        <c:v>1032.171</c:v>
                      </c:pt>
                      <c:pt idx="844">
                        <c:v>1033.1600000000001</c:v>
                      </c:pt>
                      <c:pt idx="845">
                        <c:v>1034.146</c:v>
                      </c:pt>
                      <c:pt idx="846">
                        <c:v>1035.126</c:v>
                      </c:pt>
                      <c:pt idx="847">
                        <c:v>1036.1020000000001</c:v>
                      </c:pt>
                      <c:pt idx="848">
                        <c:v>1037.086</c:v>
                      </c:pt>
                      <c:pt idx="849">
                        <c:v>1038.07</c:v>
                      </c:pt>
                      <c:pt idx="850">
                        <c:v>1039.0509999999999</c:v>
                      </c:pt>
                      <c:pt idx="851">
                        <c:v>1040.029</c:v>
                      </c:pt>
                      <c:pt idx="852">
                        <c:v>1041.002</c:v>
                      </c:pt>
                      <c:pt idx="853">
                        <c:v>1041.9739999999999</c:v>
                      </c:pt>
                      <c:pt idx="854">
                        <c:v>1042.94</c:v>
                      </c:pt>
                      <c:pt idx="855">
                        <c:v>1043.913</c:v>
                      </c:pt>
                      <c:pt idx="856">
                        <c:v>1044.8820000000001</c:v>
                      </c:pt>
                      <c:pt idx="857">
                        <c:v>1045.846</c:v>
                      </c:pt>
                      <c:pt idx="858">
                        <c:v>1046.7909999999999</c:v>
                      </c:pt>
                      <c:pt idx="859">
                        <c:v>1047.7260000000001</c:v>
                      </c:pt>
                      <c:pt idx="860">
                        <c:v>1048.6569999999999</c:v>
                      </c:pt>
                      <c:pt idx="861">
                        <c:v>1049.578</c:v>
                      </c:pt>
                      <c:pt idx="862">
                        <c:v>1050.492</c:v>
                      </c:pt>
                      <c:pt idx="863">
                        <c:v>1051.412</c:v>
                      </c:pt>
                      <c:pt idx="864">
                        <c:v>1052.335</c:v>
                      </c:pt>
                      <c:pt idx="865">
                        <c:v>1053.258</c:v>
                      </c:pt>
                      <c:pt idx="866">
                        <c:v>1054.184</c:v>
                      </c:pt>
                      <c:pt idx="867">
                        <c:v>1055.1110000000001</c:v>
                      </c:pt>
                      <c:pt idx="868">
                        <c:v>1056.038</c:v>
                      </c:pt>
                      <c:pt idx="869">
                        <c:v>1056.962</c:v>
                      </c:pt>
                      <c:pt idx="870">
                        <c:v>1057.885</c:v>
                      </c:pt>
                      <c:pt idx="871">
                        <c:v>1058.8019999999999</c:v>
                      </c:pt>
                      <c:pt idx="872">
                        <c:v>1059.7170000000001</c:v>
                      </c:pt>
                      <c:pt idx="873">
                        <c:v>1060.6300000000001</c:v>
                      </c:pt>
                      <c:pt idx="874">
                        <c:v>1061.54</c:v>
                      </c:pt>
                      <c:pt idx="875">
                        <c:v>1062.451</c:v>
                      </c:pt>
                      <c:pt idx="876">
                        <c:v>1063.3610000000001</c:v>
                      </c:pt>
                      <c:pt idx="877">
                        <c:v>1064.271</c:v>
                      </c:pt>
                      <c:pt idx="878">
                        <c:v>1065.1869999999999</c:v>
                      </c:pt>
                      <c:pt idx="879">
                        <c:v>1066.104</c:v>
                      </c:pt>
                      <c:pt idx="880">
                        <c:v>1067.019</c:v>
                      </c:pt>
                      <c:pt idx="881">
                        <c:v>1067.925</c:v>
                      </c:pt>
                      <c:pt idx="882">
                        <c:v>1068.829</c:v>
                      </c:pt>
                      <c:pt idx="883">
                        <c:v>1069.729</c:v>
                      </c:pt>
                      <c:pt idx="884">
                        <c:v>1070.6289999999999</c:v>
                      </c:pt>
                      <c:pt idx="885">
                        <c:v>1071.529</c:v>
                      </c:pt>
                      <c:pt idx="886">
                        <c:v>1072.432</c:v>
                      </c:pt>
                      <c:pt idx="887">
                        <c:v>1073.33</c:v>
                      </c:pt>
                      <c:pt idx="888">
                        <c:v>1074.229</c:v>
                      </c:pt>
                      <c:pt idx="889">
                        <c:v>1075.135</c:v>
                      </c:pt>
                      <c:pt idx="890">
                        <c:v>1076.0350000000001</c:v>
                      </c:pt>
                      <c:pt idx="891">
                        <c:v>1076.93</c:v>
                      </c:pt>
                      <c:pt idx="892">
                        <c:v>1077.818</c:v>
                      </c:pt>
                      <c:pt idx="893">
                        <c:v>1078.7070000000001</c:v>
                      </c:pt>
                      <c:pt idx="894">
                        <c:v>1079.5940000000001</c:v>
                      </c:pt>
                      <c:pt idx="895">
                        <c:v>1080.48</c:v>
                      </c:pt>
                      <c:pt idx="896">
                        <c:v>1081.373</c:v>
                      </c:pt>
                      <c:pt idx="897">
                        <c:v>1082.2619999999999</c:v>
                      </c:pt>
                      <c:pt idx="898">
                        <c:v>1083.145</c:v>
                      </c:pt>
                      <c:pt idx="899">
                        <c:v>1084.0239999999999</c:v>
                      </c:pt>
                      <c:pt idx="900">
                        <c:v>1084.9090000000001</c:v>
                      </c:pt>
                      <c:pt idx="901">
                        <c:v>1085.7940000000001</c:v>
                      </c:pt>
                      <c:pt idx="902">
                        <c:v>1086.6790000000001</c:v>
                      </c:pt>
                      <c:pt idx="903">
                        <c:v>1087.557</c:v>
                      </c:pt>
                      <c:pt idx="904">
                        <c:v>1088.43</c:v>
                      </c:pt>
                      <c:pt idx="905">
                        <c:v>1089.3050000000001</c:v>
                      </c:pt>
                      <c:pt idx="906">
                        <c:v>1090.1780000000001</c:v>
                      </c:pt>
                      <c:pt idx="907">
                        <c:v>1091.0429999999999</c:v>
                      </c:pt>
                      <c:pt idx="908">
                        <c:v>1091.913</c:v>
                      </c:pt>
                      <c:pt idx="909">
                        <c:v>1092.7829999999999</c:v>
                      </c:pt>
                      <c:pt idx="910">
                        <c:v>1093.655</c:v>
                      </c:pt>
                      <c:pt idx="911">
                        <c:v>1094.5250000000001</c:v>
                      </c:pt>
                      <c:pt idx="912">
                        <c:v>1095.394</c:v>
                      </c:pt>
                      <c:pt idx="913">
                        <c:v>1096.261</c:v>
                      </c:pt>
                      <c:pt idx="914">
                        <c:v>1097.1199999999999</c:v>
                      </c:pt>
                      <c:pt idx="915">
                        <c:v>1097.9739999999999</c:v>
                      </c:pt>
                      <c:pt idx="916">
                        <c:v>1098.828</c:v>
                      </c:pt>
                      <c:pt idx="917">
                        <c:v>1099.679000000000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G$6:$AG$923</c15:sqref>
                        </c15:formulaRef>
                      </c:ext>
                    </c:extLst>
                    <c:numCache>
                      <c:formatCode>General</c:formatCode>
                      <c:ptCount val="918"/>
                      <c:pt idx="0">
                        <c:v>1</c:v>
                      </c:pt>
                      <c:pt idx="1">
                        <c:v>0.99983842217535301</c:v>
                      </c:pt>
                      <c:pt idx="2">
                        <c:v>0.99967598489419196</c:v>
                      </c:pt>
                      <c:pt idx="3">
                        <c:v>0.99903311142166096</c:v>
                      </c:pt>
                      <c:pt idx="4">
                        <c:v>0.99876582044578299</c:v>
                      </c:pt>
                      <c:pt idx="5">
                        <c:v>0.99844180533997495</c:v>
                      </c:pt>
                      <c:pt idx="6">
                        <c:v>0.99785565599737303</c:v>
                      </c:pt>
                      <c:pt idx="7">
                        <c:v>0.99731677676304498</c:v>
                      </c:pt>
                      <c:pt idx="8">
                        <c:v>0.99683548111516296</c:v>
                      </c:pt>
                      <c:pt idx="9">
                        <c:v>0.99634988818470804</c:v>
                      </c:pt>
                      <c:pt idx="10">
                        <c:v>0.99581616568946396</c:v>
                      </c:pt>
                      <c:pt idx="11">
                        <c:v>0.99501085493577301</c:v>
                      </c:pt>
                      <c:pt idx="12">
                        <c:v>0.99436712200672805</c:v>
                      </c:pt>
                      <c:pt idx="13">
                        <c:v>0.99388238853278699</c:v>
                      </c:pt>
                      <c:pt idx="14">
                        <c:v>0.99329537973367199</c:v>
                      </c:pt>
                      <c:pt idx="15">
                        <c:v>0.99243764213261998</c:v>
                      </c:pt>
                      <c:pt idx="16">
                        <c:v>0.99168475822628799</c:v>
                      </c:pt>
                      <c:pt idx="17">
                        <c:v>0.99125588942576304</c:v>
                      </c:pt>
                      <c:pt idx="18">
                        <c:v>0.99055972964936001</c:v>
                      </c:pt>
                      <c:pt idx="19">
                        <c:v>0.98964526791837903</c:v>
                      </c:pt>
                      <c:pt idx="20">
                        <c:v>0.98894910814197501</c:v>
                      </c:pt>
                      <c:pt idx="21">
                        <c:v>0.988091370540925</c:v>
                      </c:pt>
                      <c:pt idx="22">
                        <c:v>0.98701876881135497</c:v>
                      </c:pt>
                      <c:pt idx="23">
                        <c:v>0.98637589533882397</c:v>
                      </c:pt>
                      <c:pt idx="24">
                        <c:v>0.98557058458513203</c:v>
                      </c:pt>
                      <c:pt idx="25">
                        <c:v>0.98476527383143897</c:v>
                      </c:pt>
                      <c:pt idx="26">
                        <c:v>0.98395996307774902</c:v>
                      </c:pt>
                      <c:pt idx="27">
                        <c:v>0.98299307449940998</c:v>
                      </c:pt>
                      <c:pt idx="28">
                        <c:v>0.98197375907371198</c:v>
                      </c:pt>
                      <c:pt idx="29">
                        <c:v>0.98095788147407104</c:v>
                      </c:pt>
                      <c:pt idx="30">
                        <c:v>0.97999099289573199</c:v>
                      </c:pt>
                      <c:pt idx="31">
                        <c:v>0.97891839116616197</c:v>
                      </c:pt>
                      <c:pt idx="32">
                        <c:v>0.97773663845930403</c:v>
                      </c:pt>
                      <c:pt idx="33">
                        <c:v>0.97676974988096499</c:v>
                      </c:pt>
                      <c:pt idx="34">
                        <c:v>0.97564472130403701</c:v>
                      </c:pt>
                      <c:pt idx="35">
                        <c:v>0.97430568805510198</c:v>
                      </c:pt>
                      <c:pt idx="36">
                        <c:v>0.97307150850088397</c:v>
                      </c:pt>
                      <c:pt idx="37">
                        <c:v>0.97188975579402703</c:v>
                      </c:pt>
                      <c:pt idx="38">
                        <c:v>0.97108530449684904</c:v>
                      </c:pt>
                      <c:pt idx="39">
                        <c:v>0.96974541179139995</c:v>
                      </c:pt>
                      <c:pt idx="40">
                        <c:v>0.96840208125989502</c:v>
                      </c:pt>
                      <c:pt idx="41">
                        <c:v>0.96711547485831795</c:v>
                      </c:pt>
                      <c:pt idx="42">
                        <c:v>0.96582886845674298</c:v>
                      </c:pt>
                      <c:pt idx="43">
                        <c:v>0.96443311107787799</c:v>
                      </c:pt>
                      <c:pt idx="44">
                        <c:v>0.963093218372431</c:v>
                      </c:pt>
                      <c:pt idx="45">
                        <c:v>0.96169746099356601</c:v>
                      </c:pt>
                      <c:pt idx="46">
                        <c:v>0.96014356361611197</c:v>
                      </c:pt>
                      <c:pt idx="47">
                        <c:v>0.95874780623724798</c:v>
                      </c:pt>
                      <c:pt idx="48">
                        <c:v>0.95735204885838399</c:v>
                      </c:pt>
                      <c:pt idx="49">
                        <c:v>0.95585057832828901</c:v>
                      </c:pt>
                      <c:pt idx="50">
                        <c:v>0.95429668095083398</c:v>
                      </c:pt>
                      <c:pt idx="51">
                        <c:v>0.95268605944344997</c:v>
                      </c:pt>
                      <c:pt idx="52">
                        <c:v>0.95102301108870901</c:v>
                      </c:pt>
                      <c:pt idx="53">
                        <c:v>0.94946911371125298</c:v>
                      </c:pt>
                      <c:pt idx="54">
                        <c:v>0.94780606535651202</c:v>
                      </c:pt>
                      <c:pt idx="55">
                        <c:v>0.94619544384912802</c:v>
                      </c:pt>
                      <c:pt idx="56">
                        <c:v>0.94464154647167398</c:v>
                      </c:pt>
                      <c:pt idx="57">
                        <c:v>0.94297849811693102</c:v>
                      </c:pt>
                      <c:pt idx="58">
                        <c:v>0.94120629878490103</c:v>
                      </c:pt>
                      <c:pt idx="59">
                        <c:v>0.93959653673403098</c:v>
                      </c:pt>
                      <c:pt idx="60">
                        <c:v>0.93793348837928803</c:v>
                      </c:pt>
                      <c:pt idx="61">
                        <c:v>0.93611230002595602</c:v>
                      </c:pt>
                      <c:pt idx="62">
                        <c:v>0.93434010069392504</c:v>
                      </c:pt>
                      <c:pt idx="63">
                        <c:v>0.93251547451453598</c:v>
                      </c:pt>
                      <c:pt idx="64">
                        <c:v>0.93085586398585096</c:v>
                      </c:pt>
                      <c:pt idx="65">
                        <c:v>0.92897881095910295</c:v>
                      </c:pt>
                      <c:pt idx="66">
                        <c:v>0.92710089847584098</c:v>
                      </c:pt>
                      <c:pt idx="67">
                        <c:v>0.92522384544909198</c:v>
                      </c:pt>
                      <c:pt idx="68">
                        <c:v>0.92356079709435002</c:v>
                      </c:pt>
                      <c:pt idx="69">
                        <c:v>0.92195017558696601</c:v>
                      </c:pt>
                      <c:pt idx="70">
                        <c:v>0.92007226310370405</c:v>
                      </c:pt>
                      <c:pt idx="71">
                        <c:v>0.91814278322959797</c:v>
                      </c:pt>
                      <c:pt idx="72">
                        <c:v>0.916264870746335</c:v>
                      </c:pt>
                      <c:pt idx="73">
                        <c:v>0.91406380261377995</c:v>
                      </c:pt>
                      <c:pt idx="74">
                        <c:v>0.91229590056431897</c:v>
                      </c:pt>
                      <c:pt idx="75">
                        <c:v>0.91047041492841696</c:v>
                      </c:pt>
                      <c:pt idx="76">
                        <c:v>0.90859336190166695</c:v>
                      </c:pt>
                      <c:pt idx="77">
                        <c:v>0.90666302257104703</c:v>
                      </c:pt>
                      <c:pt idx="78">
                        <c:v>0.90483839639165797</c:v>
                      </c:pt>
                      <c:pt idx="79">
                        <c:v>0.90290805706103705</c:v>
                      </c:pt>
                      <c:pt idx="80">
                        <c:v>0.90103014457777497</c:v>
                      </c:pt>
                      <c:pt idx="81">
                        <c:v>0.899096367421098</c:v>
                      </c:pt>
                      <c:pt idx="82">
                        <c:v>0.89711360124311801</c:v>
                      </c:pt>
                      <c:pt idx="83">
                        <c:v>0.89512739723908197</c:v>
                      </c:pt>
                      <c:pt idx="84">
                        <c:v>0.89335863573310903</c:v>
                      </c:pt>
                      <c:pt idx="85">
                        <c:v>0.89121429173048194</c:v>
                      </c:pt>
                      <c:pt idx="86">
                        <c:v>0.88922722826993095</c:v>
                      </c:pt>
                      <c:pt idx="87">
                        <c:v>0.88729688893931102</c:v>
                      </c:pt>
                      <c:pt idx="88">
                        <c:v>0.88541983591256301</c:v>
                      </c:pt>
                      <c:pt idx="89">
                        <c:v>0.88364763658053203</c:v>
                      </c:pt>
                      <c:pt idx="90">
                        <c:v>0.88166487040255304</c:v>
                      </c:pt>
                      <c:pt idx="91">
                        <c:v>0.87984024422316398</c:v>
                      </c:pt>
                      <c:pt idx="92">
                        <c:v>0.87774832706789596</c:v>
                      </c:pt>
                      <c:pt idx="93">
                        <c:v>0.87581798773727404</c:v>
                      </c:pt>
                      <c:pt idx="94">
                        <c:v>0.87394007525401196</c:v>
                      </c:pt>
                      <c:pt idx="95">
                        <c:v>0.87200973592339204</c:v>
                      </c:pt>
                      <c:pt idx="96">
                        <c:v>0.87007595876671395</c:v>
                      </c:pt>
                      <c:pt idx="97">
                        <c:v>0.86819890573996605</c:v>
                      </c:pt>
                      <c:pt idx="98">
                        <c:v>0.86626856640934602</c:v>
                      </c:pt>
                      <c:pt idx="99">
                        <c:v>0.864553091207244</c:v>
                      </c:pt>
                      <c:pt idx="100">
                        <c:v>0.86240788774810295</c:v>
                      </c:pt>
                      <c:pt idx="101">
                        <c:v>0.86053083472135505</c:v>
                      </c:pt>
                      <c:pt idx="102">
                        <c:v>0.85875863538932595</c:v>
                      </c:pt>
                      <c:pt idx="103">
                        <c:v>0.85693400920993601</c:v>
                      </c:pt>
                      <c:pt idx="104">
                        <c:v>0.85505609672667404</c:v>
                      </c:pt>
                      <c:pt idx="105">
                        <c:v>0.85317904369992703</c:v>
                      </c:pt>
                      <c:pt idx="106">
                        <c:v>0.85130113121666395</c:v>
                      </c:pt>
                      <c:pt idx="107">
                        <c:v>0.84937079188604303</c:v>
                      </c:pt>
                      <c:pt idx="108">
                        <c:v>0.84749373885929502</c:v>
                      </c:pt>
                      <c:pt idx="109">
                        <c:v>0.84572497735332097</c:v>
                      </c:pt>
                      <c:pt idx="110">
                        <c:v>0.84390035117393203</c:v>
                      </c:pt>
                      <c:pt idx="111">
                        <c:v>0.84212815184190204</c:v>
                      </c:pt>
                      <c:pt idx="112">
                        <c:v>0.84030696348856904</c:v>
                      </c:pt>
                      <c:pt idx="113">
                        <c:v>0.83848233730917898</c:v>
                      </c:pt>
                      <c:pt idx="114">
                        <c:v>0.83665771112979004</c:v>
                      </c:pt>
                      <c:pt idx="115">
                        <c:v>0.83483308495040098</c:v>
                      </c:pt>
                      <c:pt idx="116">
                        <c:v>0.83295517246713902</c:v>
                      </c:pt>
                      <c:pt idx="117">
                        <c:v>0.83113398411380601</c:v>
                      </c:pt>
                      <c:pt idx="118">
                        <c:v>0.82936178478177502</c:v>
                      </c:pt>
                      <c:pt idx="119">
                        <c:v>0.82748473175502701</c:v>
                      </c:pt>
                      <c:pt idx="120">
                        <c:v>0.82571597024905397</c:v>
                      </c:pt>
                      <c:pt idx="121">
                        <c:v>0.82394377091702298</c:v>
                      </c:pt>
                      <c:pt idx="122">
                        <c:v>0.822175868867563</c:v>
                      </c:pt>
                      <c:pt idx="123">
                        <c:v>0.82045953420894802</c:v>
                      </c:pt>
                      <c:pt idx="124">
                        <c:v>0.81858248118220001</c:v>
                      </c:pt>
                      <c:pt idx="125">
                        <c:v>0.81686270869752797</c:v>
                      </c:pt>
                      <c:pt idx="126">
                        <c:v>0.81504152034419497</c:v>
                      </c:pt>
                      <c:pt idx="127">
                        <c:v>0.81337847198945301</c:v>
                      </c:pt>
                      <c:pt idx="128">
                        <c:v>0.81165955896129505</c:v>
                      </c:pt>
                      <c:pt idx="129">
                        <c:v>0.80994322430267995</c:v>
                      </c:pt>
                      <c:pt idx="130">
                        <c:v>0.80822774910057904</c:v>
                      </c:pt>
                      <c:pt idx="131">
                        <c:v>0.80656470074583597</c:v>
                      </c:pt>
                      <c:pt idx="132">
                        <c:v>0.80479679869637699</c:v>
                      </c:pt>
                      <c:pt idx="133">
                        <c:v>0.803024599364346</c:v>
                      </c:pt>
                      <c:pt idx="134">
                        <c:v>0.80130826470573102</c:v>
                      </c:pt>
                      <c:pt idx="135">
                        <c:v>0.79964521635098795</c:v>
                      </c:pt>
                      <c:pt idx="136">
                        <c:v>0.79792974114888704</c:v>
                      </c:pt>
                      <c:pt idx="137">
                        <c:v>0.79615754181685705</c:v>
                      </c:pt>
                      <c:pt idx="138">
                        <c:v>0.79444206661475603</c:v>
                      </c:pt>
                      <c:pt idx="139">
                        <c:v>0.79283144510737202</c:v>
                      </c:pt>
                      <c:pt idx="140">
                        <c:v>0.79116839675262896</c:v>
                      </c:pt>
                      <c:pt idx="141">
                        <c:v>0.789505348397888</c:v>
                      </c:pt>
                      <c:pt idx="142">
                        <c:v>0.78784230004314504</c:v>
                      </c:pt>
                      <c:pt idx="143">
                        <c:v>0.78612682484104401</c:v>
                      </c:pt>
                      <c:pt idx="144">
                        <c:v>0.78451620333366001</c:v>
                      </c:pt>
                      <c:pt idx="145">
                        <c:v>0.78290987910884702</c:v>
                      </c:pt>
                      <c:pt idx="146">
                        <c:v>0.78119010662417598</c:v>
                      </c:pt>
                      <c:pt idx="147">
                        <c:v>0.77958378239936199</c:v>
                      </c:pt>
                      <c:pt idx="148">
                        <c:v>0.77792073404462003</c:v>
                      </c:pt>
                      <c:pt idx="149">
                        <c:v>0.77625768568987696</c:v>
                      </c:pt>
                      <c:pt idx="150">
                        <c:v>0.77470035048636599</c:v>
                      </c:pt>
                      <c:pt idx="151">
                        <c:v>0.77303730213162403</c:v>
                      </c:pt>
                      <c:pt idx="152">
                        <c:v>0.77137425377688196</c:v>
                      </c:pt>
                      <c:pt idx="153">
                        <c:v>0.76976707009555401</c:v>
                      </c:pt>
                      <c:pt idx="154">
                        <c:v>0.76815730804468596</c:v>
                      </c:pt>
                      <c:pt idx="155">
                        <c:v>0.76660341066723003</c:v>
                      </c:pt>
                      <c:pt idx="156">
                        <c:v>0.76504521600720599</c:v>
                      </c:pt>
                      <c:pt idx="157">
                        <c:v>0.76349131862975095</c:v>
                      </c:pt>
                      <c:pt idx="158">
                        <c:v>0.76182827027500899</c:v>
                      </c:pt>
                      <c:pt idx="159">
                        <c:v>0.76021764876762499</c:v>
                      </c:pt>
                      <c:pt idx="160">
                        <c:v>0.75871703769404397</c:v>
                      </c:pt>
                      <c:pt idx="161">
                        <c:v>0.75705398933930101</c:v>
                      </c:pt>
                      <c:pt idx="162">
                        <c:v>0.75544336783191801</c:v>
                      </c:pt>
                      <c:pt idx="163">
                        <c:v>0.75399518360569495</c:v>
                      </c:pt>
                      <c:pt idx="164">
                        <c:v>0.75238456209831195</c:v>
                      </c:pt>
                      <c:pt idx="165">
                        <c:v>0.75083066472085802</c:v>
                      </c:pt>
                      <c:pt idx="166">
                        <c:v>0.74932919419076205</c:v>
                      </c:pt>
                      <c:pt idx="167">
                        <c:v>0.74777185898725196</c:v>
                      </c:pt>
                      <c:pt idx="168">
                        <c:v>0.74627038845715599</c:v>
                      </c:pt>
                      <c:pt idx="169">
                        <c:v>0.74471649107970195</c:v>
                      </c:pt>
                      <c:pt idx="170">
                        <c:v>0.74321502054960598</c:v>
                      </c:pt>
                      <c:pt idx="171">
                        <c:v>0.741657685346094</c:v>
                      </c:pt>
                      <c:pt idx="172">
                        <c:v>0.73999463699135304</c:v>
                      </c:pt>
                      <c:pt idx="173">
                        <c:v>0.73859887961248805</c:v>
                      </c:pt>
                      <c:pt idx="174">
                        <c:v>0.73704498223503401</c:v>
                      </c:pt>
                      <c:pt idx="175">
                        <c:v>0.73554351170493804</c:v>
                      </c:pt>
                      <c:pt idx="176">
                        <c:v>0.73409446802220202</c:v>
                      </c:pt>
                      <c:pt idx="177">
                        <c:v>0.73269871064333802</c:v>
                      </c:pt>
                      <c:pt idx="178">
                        <c:v>0.73119809956975701</c:v>
                      </c:pt>
                      <c:pt idx="179">
                        <c:v>0.72974905588701899</c:v>
                      </c:pt>
                      <c:pt idx="180">
                        <c:v>0.72830087166079704</c:v>
                      </c:pt>
                      <c:pt idx="181">
                        <c:v>0.72685182797806003</c:v>
                      </c:pt>
                      <c:pt idx="182">
                        <c:v>0.72529793060060599</c:v>
                      </c:pt>
                      <c:pt idx="183">
                        <c:v>0.723902173221742</c:v>
                      </c:pt>
                      <c:pt idx="184">
                        <c:v>0.722506415842878</c:v>
                      </c:pt>
                      <c:pt idx="185">
                        <c:v>0.72105737216014099</c:v>
                      </c:pt>
                      <c:pt idx="186">
                        <c:v>0.71950347478268595</c:v>
                      </c:pt>
                      <c:pt idx="187">
                        <c:v>0.718055290556463</c:v>
                      </c:pt>
                      <c:pt idx="188">
                        <c:v>0.71671539785101601</c:v>
                      </c:pt>
                      <c:pt idx="189">
                        <c:v>0.71526721362479295</c:v>
                      </c:pt>
                      <c:pt idx="190">
                        <c:v>0.71387145624592896</c:v>
                      </c:pt>
                      <c:pt idx="191">
                        <c:v>0.71253156354047997</c:v>
                      </c:pt>
                      <c:pt idx="192">
                        <c:v>0.71108337931425702</c:v>
                      </c:pt>
                      <c:pt idx="193">
                        <c:v>0.70968762193539303</c:v>
                      </c:pt>
                      <c:pt idx="194">
                        <c:v>0.70823857825265701</c:v>
                      </c:pt>
                      <c:pt idx="195">
                        <c:v>0.70695197185108105</c:v>
                      </c:pt>
                      <c:pt idx="196">
                        <c:v>0.70560864131957501</c:v>
                      </c:pt>
                      <c:pt idx="197">
                        <c:v>0.70421632176676696</c:v>
                      </c:pt>
                      <c:pt idx="198">
                        <c:v>0.70276813754054501</c:v>
                      </c:pt>
                      <c:pt idx="199">
                        <c:v>0.70142480700903898</c:v>
                      </c:pt>
                      <c:pt idx="200">
                        <c:v>0.70013820060746401</c:v>
                      </c:pt>
                      <c:pt idx="201">
                        <c:v>0.69874244322860102</c:v>
                      </c:pt>
                      <c:pt idx="202">
                        <c:v>0.69745583682702506</c:v>
                      </c:pt>
                      <c:pt idx="203">
                        <c:v>0.69611594412157596</c:v>
                      </c:pt>
                      <c:pt idx="204">
                        <c:v>0.694829337719999</c:v>
                      </c:pt>
                      <c:pt idx="205">
                        <c:v>0.69354273131842403</c:v>
                      </c:pt>
                      <c:pt idx="206">
                        <c:v>0.69219940078691899</c:v>
                      </c:pt>
                      <c:pt idx="207">
                        <c:v>0.69091279438534203</c:v>
                      </c:pt>
                      <c:pt idx="208">
                        <c:v>0.68967861483112602</c:v>
                      </c:pt>
                      <c:pt idx="209">
                        <c:v>0.68844443527690902</c:v>
                      </c:pt>
                      <c:pt idx="210">
                        <c:v>0.68710454257146003</c:v>
                      </c:pt>
                      <c:pt idx="211">
                        <c:v>0.68581793616988396</c:v>
                      </c:pt>
                      <c:pt idx="212">
                        <c:v>0.68447460563838003</c:v>
                      </c:pt>
                      <c:pt idx="213">
                        <c:v>0.68329371238803405</c:v>
                      </c:pt>
                      <c:pt idx="214">
                        <c:v>0.68206297065987398</c:v>
                      </c:pt>
                      <c:pt idx="215">
                        <c:v>0.68077206697572801</c:v>
                      </c:pt>
                      <c:pt idx="216">
                        <c:v>0.67964703839879803</c:v>
                      </c:pt>
                      <c:pt idx="217">
                        <c:v>0.67841371830109598</c:v>
                      </c:pt>
                      <c:pt idx="218">
                        <c:v>0.67717953874687797</c:v>
                      </c:pt>
                      <c:pt idx="219">
                        <c:v>0.67594535919266097</c:v>
                      </c:pt>
                      <c:pt idx="220">
                        <c:v>0.67476704431185897</c:v>
                      </c:pt>
                      <c:pt idx="221">
                        <c:v>0.67358615106151398</c:v>
                      </c:pt>
                      <c:pt idx="222">
                        <c:v>0.67240439835465604</c:v>
                      </c:pt>
                      <c:pt idx="223">
                        <c:v>0.67127936977772795</c:v>
                      </c:pt>
                      <c:pt idx="224">
                        <c:v>0.67004519022351094</c:v>
                      </c:pt>
                      <c:pt idx="225">
                        <c:v>0.66892016164658197</c:v>
                      </c:pt>
                      <c:pt idx="226">
                        <c:v>0.66779169524359605</c:v>
                      </c:pt>
                      <c:pt idx="227">
                        <c:v>0.66661423981930801</c:v>
                      </c:pt>
                      <c:pt idx="228">
                        <c:v>0.66553820026368204</c:v>
                      </c:pt>
                      <c:pt idx="229">
                        <c:v>0.66435988538288004</c:v>
                      </c:pt>
                      <c:pt idx="230">
                        <c:v>0.66328814310982398</c:v>
                      </c:pt>
                      <c:pt idx="231">
                        <c:v>0.66221210355419702</c:v>
                      </c:pt>
                      <c:pt idx="232">
                        <c:v>0.66108707497726804</c:v>
                      </c:pt>
                      <c:pt idx="233">
                        <c:v>0.65996204640033895</c:v>
                      </c:pt>
                      <c:pt idx="234">
                        <c:v>0.65888944467076904</c:v>
                      </c:pt>
                      <c:pt idx="235">
                        <c:v>0.65776097826778301</c:v>
                      </c:pt>
                      <c:pt idx="236">
                        <c:v>0.65668837653821299</c:v>
                      </c:pt>
                      <c:pt idx="237">
                        <c:v>0.65572148795987395</c:v>
                      </c:pt>
                      <c:pt idx="238">
                        <c:v>0.65464888623030404</c:v>
                      </c:pt>
                      <c:pt idx="239">
                        <c:v>0.65357714395724698</c:v>
                      </c:pt>
                      <c:pt idx="240">
                        <c:v>0.65250454222767695</c:v>
                      </c:pt>
                      <c:pt idx="241">
                        <c:v>0.65148522680197996</c:v>
                      </c:pt>
                      <c:pt idx="242">
                        <c:v>0.650465051919768</c:v>
                      </c:pt>
                      <c:pt idx="243">
                        <c:v>0.649445736494071</c:v>
                      </c:pt>
                      <c:pt idx="244">
                        <c:v>0.64848228574178801</c:v>
                      </c:pt>
                      <c:pt idx="245">
                        <c:v>0.64751539716344997</c:v>
                      </c:pt>
                      <c:pt idx="246">
                        <c:v>0.64649608173775297</c:v>
                      </c:pt>
                      <c:pt idx="247">
                        <c:v>0.64547590685554201</c:v>
                      </c:pt>
                      <c:pt idx="248">
                        <c:v>0.64445659142984402</c:v>
                      </c:pt>
                      <c:pt idx="249">
                        <c:v>0.64344071383020296</c:v>
                      </c:pt>
                      <c:pt idx="250">
                        <c:v>0.64252625209922298</c:v>
                      </c:pt>
                      <c:pt idx="251">
                        <c:v>0.64150693667352499</c:v>
                      </c:pt>
                      <c:pt idx="252">
                        <c:v>0.64059591276860195</c:v>
                      </c:pt>
                      <c:pt idx="253">
                        <c:v>0.63962902419026302</c:v>
                      </c:pt>
                      <c:pt idx="254">
                        <c:v>0.63860970876456602</c:v>
                      </c:pt>
                      <c:pt idx="255">
                        <c:v>0.63775197116351501</c:v>
                      </c:pt>
                      <c:pt idx="256">
                        <c:v>0.63678852041123202</c:v>
                      </c:pt>
                      <c:pt idx="257">
                        <c:v>0.63576920498553502</c:v>
                      </c:pt>
                      <c:pt idx="258">
                        <c:v>0.63491060792797005</c:v>
                      </c:pt>
                      <c:pt idx="259">
                        <c:v>0.63399700565350603</c:v>
                      </c:pt>
                      <c:pt idx="260">
                        <c:v>0.63308598174858199</c:v>
                      </c:pt>
                      <c:pt idx="261">
                        <c:v>0.63211909317024295</c:v>
                      </c:pt>
                      <c:pt idx="262">
                        <c:v>0.63142293339384004</c:v>
                      </c:pt>
                      <c:pt idx="263">
                        <c:v>0.63067090894402</c:v>
                      </c:pt>
                      <c:pt idx="264">
                        <c:v>0.62986559819032895</c:v>
                      </c:pt>
                      <c:pt idx="265">
                        <c:v>0.62900786058927904</c:v>
                      </c:pt>
                      <c:pt idx="266">
                        <c:v>0.62809683668435401</c:v>
                      </c:pt>
                      <c:pt idx="267">
                        <c:v>0.62712994810601697</c:v>
                      </c:pt>
                      <c:pt idx="268">
                        <c:v>0.62605820583295901</c:v>
                      </c:pt>
                      <c:pt idx="269">
                        <c:v>0.62509475508067702</c:v>
                      </c:pt>
                      <c:pt idx="270">
                        <c:v>0.624232720197056</c:v>
                      </c:pt>
                      <c:pt idx="271">
                        <c:v>0.62337498259600499</c:v>
                      </c:pt>
                      <c:pt idx="272">
                        <c:v>0.62246481814759702</c:v>
                      </c:pt>
                      <c:pt idx="273">
                        <c:v>0.62160708054654601</c:v>
                      </c:pt>
                      <c:pt idx="274">
                        <c:v>0.62074848348898104</c:v>
                      </c:pt>
                      <c:pt idx="275">
                        <c:v>0.61989074588793003</c:v>
                      </c:pt>
                      <c:pt idx="276">
                        <c:v>0.61908543513423897</c:v>
                      </c:pt>
                      <c:pt idx="277">
                        <c:v>0.61822769753318796</c:v>
                      </c:pt>
                      <c:pt idx="278">
                        <c:v>0.61742238677949601</c:v>
                      </c:pt>
                      <c:pt idx="279">
                        <c:v>0.61661793548231802</c:v>
                      </c:pt>
                      <c:pt idx="280">
                        <c:v>0.61576019788126701</c:v>
                      </c:pt>
                      <c:pt idx="281">
                        <c:v>0.61500731397493502</c:v>
                      </c:pt>
                      <c:pt idx="282">
                        <c:v>0.61414957637388501</c:v>
                      </c:pt>
                      <c:pt idx="283">
                        <c:v>0.61340098975012103</c:v>
                      </c:pt>
                      <c:pt idx="284">
                        <c:v>0.61264810584378904</c:v>
                      </c:pt>
                      <c:pt idx="285">
                        <c:v>0.61184279509009698</c:v>
                      </c:pt>
                      <c:pt idx="286">
                        <c:v>0.61103748433640603</c:v>
                      </c:pt>
                      <c:pt idx="287">
                        <c:v>0.61023303303922805</c:v>
                      </c:pt>
                      <c:pt idx="288">
                        <c:v>0.60932200913430501</c:v>
                      </c:pt>
                      <c:pt idx="289">
                        <c:v>0.60851669838061195</c:v>
                      </c:pt>
                      <c:pt idx="290">
                        <c:v>0.60782053860420904</c:v>
                      </c:pt>
                      <c:pt idx="291">
                        <c:v>0.60706851415438901</c:v>
                      </c:pt>
                      <c:pt idx="292">
                        <c:v>0.60626320340069795</c:v>
                      </c:pt>
                      <c:pt idx="293">
                        <c:v>0.60551461677693497</c:v>
                      </c:pt>
                      <c:pt idx="294">
                        <c:v>0.60476173287060297</c:v>
                      </c:pt>
                      <c:pt idx="295">
                        <c:v>0.60395642211691003</c:v>
                      </c:pt>
                      <c:pt idx="296">
                        <c:v>0.60315197081973304</c:v>
                      </c:pt>
                      <c:pt idx="297">
                        <c:v>0.60245581104332901</c:v>
                      </c:pt>
                      <c:pt idx="298">
                        <c:v>0.60165050028963696</c:v>
                      </c:pt>
                      <c:pt idx="299">
                        <c:v>0.60090191366587498</c:v>
                      </c:pt>
                      <c:pt idx="300">
                        <c:v>0.60020145660690105</c:v>
                      </c:pt>
                      <c:pt idx="301">
                        <c:v>0.599400443135779</c:v>
                      </c:pt>
                      <c:pt idx="302">
                        <c:v>0.59870084553331904</c:v>
                      </c:pt>
                      <c:pt idx="303">
                        <c:v>0.59800468575691501</c:v>
                      </c:pt>
                      <c:pt idx="304">
                        <c:v>0.59725180185058202</c:v>
                      </c:pt>
                      <c:pt idx="305">
                        <c:v>0.59644649109689096</c:v>
                      </c:pt>
                      <c:pt idx="306">
                        <c:v>0.59569790447312798</c:v>
                      </c:pt>
                      <c:pt idx="307">
                        <c:v>0.59484016687207697</c:v>
                      </c:pt>
                      <c:pt idx="308">
                        <c:v>0.59408728296574398</c:v>
                      </c:pt>
                      <c:pt idx="309">
                        <c:v>0.59328283166856699</c:v>
                      </c:pt>
                      <c:pt idx="310">
                        <c:v>0.59247752091487405</c:v>
                      </c:pt>
                      <c:pt idx="311">
                        <c:v>0.59178136113847102</c:v>
                      </c:pt>
                      <c:pt idx="312">
                        <c:v>0.59092362353742001</c:v>
                      </c:pt>
                      <c:pt idx="313">
                        <c:v>0.59017073963108801</c:v>
                      </c:pt>
                      <c:pt idx="314">
                        <c:v>0.58942215300732403</c:v>
                      </c:pt>
                      <c:pt idx="315">
                        <c:v>0.58861684225363298</c:v>
                      </c:pt>
                      <c:pt idx="316">
                        <c:v>0.58786481780381405</c:v>
                      </c:pt>
                      <c:pt idx="317">
                        <c:v>0.587115371723538</c:v>
                      </c:pt>
                      <c:pt idx="318">
                        <c:v>0.58631092042636002</c:v>
                      </c:pt>
                      <c:pt idx="319">
                        <c:v>0.58555803652002603</c:v>
                      </c:pt>
                      <c:pt idx="320">
                        <c:v>0.58475272576633497</c:v>
                      </c:pt>
                      <c:pt idx="321">
                        <c:v>0.58394741501264302</c:v>
                      </c:pt>
                      <c:pt idx="322">
                        <c:v>0.58314640154152098</c:v>
                      </c:pt>
                      <c:pt idx="323">
                        <c:v>0.58228866394047096</c:v>
                      </c:pt>
                      <c:pt idx="324">
                        <c:v>0.58142662905685005</c:v>
                      </c:pt>
                      <c:pt idx="325">
                        <c:v>0.58056889145579904</c:v>
                      </c:pt>
                      <c:pt idx="326">
                        <c:v>0.57982030483203695</c:v>
                      </c:pt>
                      <c:pt idx="327">
                        <c:v>0.57896256723098605</c:v>
                      </c:pt>
                      <c:pt idx="328">
                        <c:v>0.57810053234736603</c:v>
                      </c:pt>
                      <c:pt idx="329">
                        <c:v>0.57719036789895495</c:v>
                      </c:pt>
                      <c:pt idx="330">
                        <c:v>0.57633263029790505</c:v>
                      </c:pt>
                      <c:pt idx="331">
                        <c:v>0.57547403324033997</c:v>
                      </c:pt>
                      <c:pt idx="332">
                        <c:v>0.574563868791931</c:v>
                      </c:pt>
                      <c:pt idx="333">
                        <c:v>0.57364940706095102</c:v>
                      </c:pt>
                      <c:pt idx="334">
                        <c:v>0.57268681576518399</c:v>
                      </c:pt>
                      <c:pt idx="335">
                        <c:v>0.57177235403420301</c:v>
                      </c:pt>
                      <c:pt idx="336">
                        <c:v>0.57075217915199095</c:v>
                      </c:pt>
                      <c:pt idx="337">
                        <c:v>0.56978958785622302</c:v>
                      </c:pt>
                      <c:pt idx="338">
                        <c:v>0.56876941297401296</c:v>
                      </c:pt>
                      <c:pt idx="339">
                        <c:v>0.56785495124303198</c:v>
                      </c:pt>
                      <c:pt idx="340">
                        <c:v>0.56678320896997603</c:v>
                      </c:pt>
                      <c:pt idx="341">
                        <c:v>0.565710607240406</c:v>
                      </c:pt>
                      <c:pt idx="342">
                        <c:v>0.56458557866347703</c:v>
                      </c:pt>
                      <c:pt idx="343">
                        <c:v>0.563457112260491</c:v>
                      </c:pt>
                      <c:pt idx="344">
                        <c:v>0.56222293270627399</c:v>
                      </c:pt>
                      <c:pt idx="345">
                        <c:v>0.56104547728198695</c:v>
                      </c:pt>
                      <c:pt idx="346">
                        <c:v>0.55986372457512801</c:v>
                      </c:pt>
                      <c:pt idx="347">
                        <c:v>0.55857711817355205</c:v>
                      </c:pt>
                      <c:pt idx="348">
                        <c:v>0.55734293861933504</c:v>
                      </c:pt>
                      <c:pt idx="349">
                        <c:v>0.55605633221775996</c:v>
                      </c:pt>
                      <c:pt idx="350">
                        <c:v>0.55466057483889497</c:v>
                      </c:pt>
                      <c:pt idx="351">
                        <c:v>0.55326395800351702</c:v>
                      </c:pt>
                      <c:pt idx="352">
                        <c:v>0.55187249790722404</c:v>
                      </c:pt>
                      <c:pt idx="353">
                        <c:v>0.55037102737712795</c:v>
                      </c:pt>
                      <c:pt idx="354">
                        <c:v>0.54876040586974495</c:v>
                      </c:pt>
                      <c:pt idx="355">
                        <c:v>0.54709735751500199</c:v>
                      </c:pt>
                      <c:pt idx="356">
                        <c:v>0.54538188231290097</c:v>
                      </c:pt>
                      <c:pt idx="357">
                        <c:v>0.54371883395815901</c:v>
                      </c:pt>
                      <c:pt idx="358">
                        <c:v>0.54189420777876895</c:v>
                      </c:pt>
                      <c:pt idx="359">
                        <c:v>0.54006872214286505</c:v>
                      </c:pt>
                      <c:pt idx="360">
                        <c:v>0.53813924226875898</c:v>
                      </c:pt>
                      <c:pt idx="361">
                        <c:v>0.53615647609077899</c:v>
                      </c:pt>
                      <c:pt idx="362">
                        <c:v>0.53406026165294096</c:v>
                      </c:pt>
                      <c:pt idx="363">
                        <c:v>0.531810204499084</c:v>
                      </c:pt>
                      <c:pt idx="364">
                        <c:v>0.529556709519168</c:v>
                      </c:pt>
                      <c:pt idx="365">
                        <c:v>0.52719750138802302</c:v>
                      </c:pt>
                      <c:pt idx="366">
                        <c:v>0.524729142279589</c:v>
                      </c:pt>
                      <c:pt idx="367">
                        <c:v>0.52226078317115299</c:v>
                      </c:pt>
                      <c:pt idx="368">
                        <c:v>0.51963084623807299</c:v>
                      </c:pt>
                      <c:pt idx="369">
                        <c:v>0.51689605561027496</c:v>
                      </c:pt>
                      <c:pt idx="370">
                        <c:v>0.513998827701315</c:v>
                      </c:pt>
                      <c:pt idx="371">
                        <c:v>0.51099588664112405</c:v>
                      </c:pt>
                      <c:pt idx="372">
                        <c:v>0.50788465406015904</c:v>
                      </c:pt>
                      <c:pt idx="373">
                        <c:v>0.50472013517532099</c:v>
                      </c:pt>
                      <c:pt idx="374">
                        <c:v>0.50144646531319503</c:v>
                      </c:pt>
                      <c:pt idx="375">
                        <c:v>0.49801551490899199</c:v>
                      </c:pt>
                      <c:pt idx="376">
                        <c:v>0.494474554070988</c:v>
                      </c:pt>
                      <c:pt idx="377">
                        <c:v>0.49088202584213803</c:v>
                      </c:pt>
                      <c:pt idx="378">
                        <c:v>0.48712706033212799</c:v>
                      </c:pt>
                      <c:pt idx="379">
                        <c:v>0.48331537069218999</c:v>
                      </c:pt>
                      <c:pt idx="380">
                        <c:v>0.47945469203094698</c:v>
                      </c:pt>
                      <c:pt idx="381">
                        <c:v>0.47537657087164398</c:v>
                      </c:pt>
                      <c:pt idx="382">
                        <c:v>0.47130188753839602</c:v>
                      </c:pt>
                      <c:pt idx="383">
                        <c:v>0.46717048007522</c:v>
                      </c:pt>
                      <c:pt idx="384">
                        <c:v>0.46293335946081199</c:v>
                      </c:pt>
                      <c:pt idx="385">
                        <c:v>0.45874952515027601</c:v>
                      </c:pt>
                      <c:pt idx="386">
                        <c:v>0.45445653986245299</c:v>
                      </c:pt>
                      <c:pt idx="387">
                        <c:v>0.45016699240068597</c:v>
                      </c:pt>
                      <c:pt idx="388">
                        <c:v>0.44576485613557498</c:v>
                      </c:pt>
                      <c:pt idx="389">
                        <c:v>0.441367017153034</c:v>
                      </c:pt>
                      <c:pt idx="390">
                        <c:v>0.43702504284390797</c:v>
                      </c:pt>
                      <c:pt idx="391">
                        <c:v>0.43257047973143797</c:v>
                      </c:pt>
                      <c:pt idx="392">
                        <c:v>0.42811935444502303</c:v>
                      </c:pt>
                      <c:pt idx="393">
                        <c:v>0.42372065600596898</c:v>
                      </c:pt>
                      <c:pt idx="394">
                        <c:v>0.41932195756691398</c:v>
                      </c:pt>
                      <c:pt idx="395">
                        <c:v>0.41497654543173101</c:v>
                      </c:pt>
                      <c:pt idx="396">
                        <c:v>0.41057784699267602</c:v>
                      </c:pt>
                      <c:pt idx="397">
                        <c:v>0.406232434857494</c:v>
                      </c:pt>
                      <c:pt idx="398">
                        <c:v>0.40188702272231203</c:v>
                      </c:pt>
                      <c:pt idx="399">
                        <c:v>0.39770318841177599</c:v>
                      </c:pt>
                      <c:pt idx="400">
                        <c:v>0.39335691682008</c:v>
                      </c:pt>
                      <c:pt idx="401">
                        <c:v>0.38912065566218601</c:v>
                      </c:pt>
                      <c:pt idx="402">
                        <c:v>0.38493682135165003</c:v>
                      </c:pt>
                      <c:pt idx="403">
                        <c:v>0.380805413888474</c:v>
                      </c:pt>
                      <c:pt idx="404">
                        <c:v>0.37656829327406599</c:v>
                      </c:pt>
                      <c:pt idx="405">
                        <c:v>0.37254689624469101</c:v>
                      </c:pt>
                      <c:pt idx="406">
                        <c:v>0.368520342476232</c:v>
                      </c:pt>
                      <c:pt idx="407">
                        <c:v>0.36455137229421702</c:v>
                      </c:pt>
                      <c:pt idx="408">
                        <c:v>0.360638266785616</c:v>
                      </c:pt>
                      <c:pt idx="409">
                        <c:v>0.35677415029831799</c:v>
                      </c:pt>
                      <c:pt idx="410">
                        <c:v>0.35285760696366097</c:v>
                      </c:pt>
                      <c:pt idx="411">
                        <c:v>0.34904935514977797</c:v>
                      </c:pt>
                      <c:pt idx="412">
                        <c:v>0.34524196279240899</c:v>
                      </c:pt>
                      <c:pt idx="413">
                        <c:v>0.341434570435041</c:v>
                      </c:pt>
                      <c:pt idx="414">
                        <c:v>0.33767960492502902</c:v>
                      </c:pt>
                      <c:pt idx="415">
                        <c:v>0.33392463941501999</c:v>
                      </c:pt>
                      <c:pt idx="416">
                        <c:v>0.33027452759972797</c:v>
                      </c:pt>
                      <c:pt idx="417">
                        <c:v>0.32657198893707601</c:v>
                      </c:pt>
                      <c:pt idx="418">
                        <c:v>0.32281702342706597</c:v>
                      </c:pt>
                      <c:pt idx="419">
                        <c:v>0.31911878204698502</c:v>
                      </c:pt>
                      <c:pt idx="420">
                        <c:v>0.315468670231693</c:v>
                      </c:pt>
                      <c:pt idx="421">
                        <c:v>0.31160885102696501</c:v>
                      </c:pt>
                      <c:pt idx="422">
                        <c:v>0.307744734539667</c:v>
                      </c:pt>
                      <c:pt idx="423">
                        <c:v>0.30404219587701498</c:v>
                      </c:pt>
                      <c:pt idx="424">
                        <c:v>0.30039638134429397</c:v>
                      </c:pt>
                      <c:pt idx="425">
                        <c:v>0.29664141583428399</c:v>
                      </c:pt>
                      <c:pt idx="426">
                        <c:v>0.29288645032427302</c:v>
                      </c:pt>
                      <c:pt idx="427">
                        <c:v>0.28907905796690397</c:v>
                      </c:pt>
                      <c:pt idx="428">
                        <c:v>0.285324092456895</c:v>
                      </c:pt>
                      <c:pt idx="429">
                        <c:v>0.281730704771531</c:v>
                      </c:pt>
                      <c:pt idx="430">
                        <c:v>0.27781416143687498</c:v>
                      </c:pt>
                      <c:pt idx="431">
                        <c:v>0.27400590962299098</c:v>
                      </c:pt>
                      <c:pt idx="432">
                        <c:v>0.27014179313569198</c:v>
                      </c:pt>
                      <c:pt idx="433">
                        <c:v>0.266386827625683</c:v>
                      </c:pt>
                      <c:pt idx="434">
                        <c:v>0.26263186211567302</c:v>
                      </c:pt>
                      <c:pt idx="435">
                        <c:v>0.25882446975830398</c:v>
                      </c:pt>
                      <c:pt idx="436">
                        <c:v>0.25501621794442098</c:v>
                      </c:pt>
                      <c:pt idx="437">
                        <c:v>0.25131453873828302</c:v>
                      </c:pt>
                      <c:pt idx="438">
                        <c:v>0.24750628692440099</c:v>
                      </c:pt>
                      <c:pt idx="439">
                        <c:v>0.24369545674097501</c:v>
                      </c:pt>
                      <c:pt idx="440">
                        <c:v>0.23999635590438101</c:v>
                      </c:pt>
                      <c:pt idx="441">
                        <c:v>0.23634710354560201</c:v>
                      </c:pt>
                      <c:pt idx="442">
                        <c:v>0.23264456488294999</c:v>
                      </c:pt>
                      <c:pt idx="443">
                        <c:v>0.228946323502871</c:v>
                      </c:pt>
                      <c:pt idx="444">
                        <c:v>0.22534949799144999</c:v>
                      </c:pt>
                      <c:pt idx="445">
                        <c:v>0.22180853715344701</c:v>
                      </c:pt>
                      <c:pt idx="446">
                        <c:v>0.21827187359801201</c:v>
                      </c:pt>
                      <c:pt idx="447">
                        <c:v>0.21488905275859799</c:v>
                      </c:pt>
                      <c:pt idx="448">
                        <c:v>0.21145810235439499</c:v>
                      </c:pt>
                      <c:pt idx="449">
                        <c:v>0.20813200564491099</c:v>
                      </c:pt>
                      <c:pt idx="450">
                        <c:v>0.204805908935426</c:v>
                      </c:pt>
                      <c:pt idx="451">
                        <c:v>0.201588963203229</c:v>
                      </c:pt>
                      <c:pt idx="452">
                        <c:v>0.19842100649233499</c:v>
                      </c:pt>
                      <c:pt idx="453">
                        <c:v>0.195313211737426</c:v>
                      </c:pt>
                      <c:pt idx="454">
                        <c:v>0.192306832851179</c:v>
                      </c:pt>
                      <c:pt idx="455">
                        <c:v>0.189303891790987</c:v>
                      </c:pt>
                      <c:pt idx="456">
                        <c:v>0.18635423703467</c:v>
                      </c:pt>
                      <c:pt idx="457">
                        <c:v>0.18367187325423001</c:v>
                      </c:pt>
                      <c:pt idx="458">
                        <c:v>0.180936223169917</c:v>
                      </c:pt>
                      <c:pt idx="459">
                        <c:v>0.178200573085604</c:v>
                      </c:pt>
                      <c:pt idx="460">
                        <c:v>0.17562392245639499</c:v>
                      </c:pt>
                      <c:pt idx="461">
                        <c:v>0.17321142802137601</c:v>
                      </c:pt>
                      <c:pt idx="462">
                        <c:v>0.170848782064174</c:v>
                      </c:pt>
                      <c:pt idx="463">
                        <c:v>0.16854286023690199</c:v>
                      </c:pt>
                      <c:pt idx="464">
                        <c:v>0.16639765677776</c:v>
                      </c:pt>
                      <c:pt idx="465">
                        <c:v>0.16430573962249301</c:v>
                      </c:pt>
                      <c:pt idx="466">
                        <c:v>0.162266249314584</c:v>
                      </c:pt>
                      <c:pt idx="467">
                        <c:v>0.16033676944047701</c:v>
                      </c:pt>
                      <c:pt idx="468">
                        <c:v>0.158297279132568</c:v>
                      </c:pt>
                      <c:pt idx="469">
                        <c:v>0.156472652953178</c:v>
                      </c:pt>
                      <c:pt idx="470">
                        <c:v>0.15470389144720501</c:v>
                      </c:pt>
                      <c:pt idx="471">
                        <c:v>0.15304084309246199</c:v>
                      </c:pt>
                      <c:pt idx="472">
                        <c:v>0.15153937256236599</c:v>
                      </c:pt>
                      <c:pt idx="473">
                        <c:v>0.14998203735885601</c:v>
                      </c:pt>
                      <c:pt idx="474">
                        <c:v>0.14853385313263401</c:v>
                      </c:pt>
                      <c:pt idx="475">
                        <c:v>0.14719396042718499</c:v>
                      </c:pt>
                      <c:pt idx="476">
                        <c:v>0.145907354025609</c:v>
                      </c:pt>
                      <c:pt idx="477">
                        <c:v>0.14462074762403301</c:v>
                      </c:pt>
                      <c:pt idx="478">
                        <c:v>0.14338656806981501</c:v>
                      </c:pt>
                      <c:pt idx="479">
                        <c:v>0.14220481536295701</c:v>
                      </c:pt>
                      <c:pt idx="480">
                        <c:v>0.14097063580874</c:v>
                      </c:pt>
                      <c:pt idx="481">
                        <c:v>0.139845607231812</c:v>
                      </c:pt>
                      <c:pt idx="482">
                        <c:v>0.13887871865347301</c:v>
                      </c:pt>
                      <c:pt idx="483">
                        <c:v>0.13807340789978101</c:v>
                      </c:pt>
                      <c:pt idx="484">
                        <c:v>0.13716324345137201</c:v>
                      </c:pt>
                      <c:pt idx="485">
                        <c:v>0.136305505850321</c:v>
                      </c:pt>
                      <c:pt idx="486">
                        <c:v>0.135500195096629</c:v>
                      </c:pt>
                      <c:pt idx="487">
                        <c:v>0.13458917119170599</c:v>
                      </c:pt>
                      <c:pt idx="488">
                        <c:v>0.13372799576459801</c:v>
                      </c:pt>
                      <c:pt idx="489">
                        <c:v>0.132870258163548</c:v>
                      </c:pt>
                      <c:pt idx="490">
                        <c:v>0.132174098387144</c:v>
                      </c:pt>
                      <c:pt idx="491">
                        <c:v>0.13131636078609399</c:v>
                      </c:pt>
                      <c:pt idx="492">
                        <c:v>0.130672627857048</c:v>
                      </c:pt>
                      <c:pt idx="493">
                        <c:v>0.13008218123187701</c:v>
                      </c:pt>
                      <c:pt idx="494">
                        <c:v>0.12949173460670399</c:v>
                      </c:pt>
                      <c:pt idx="495">
                        <c:v>0.12890042852501801</c:v>
                      </c:pt>
                      <c:pt idx="496">
                        <c:v>0.12820426874861501</c:v>
                      </c:pt>
                      <c:pt idx="497">
                        <c:v>0.12761382212344199</c:v>
                      </c:pt>
                      <c:pt idx="498">
                        <c:v>0.12697008919439801</c:v>
                      </c:pt>
                      <c:pt idx="499">
                        <c:v>0.12648879354651399</c:v>
                      </c:pt>
                      <c:pt idx="500">
                        <c:v>0.125898346921341</c:v>
                      </c:pt>
                      <c:pt idx="501">
                        <c:v>0.12530704083965499</c:v>
                      </c:pt>
                      <c:pt idx="502">
                        <c:v>0.124825745191771</c:v>
                      </c:pt>
                      <c:pt idx="503">
                        <c:v>0.124235298566598</c:v>
                      </c:pt>
                      <c:pt idx="504">
                        <c:v>0.12380642976607401</c:v>
                      </c:pt>
                      <c:pt idx="505">
                        <c:v>0.123268409988261</c:v>
                      </c:pt>
                      <c:pt idx="506">
                        <c:v>0.122624677059215</c:v>
                      </c:pt>
                      <c:pt idx="507">
                        <c:v>0.122090095107458</c:v>
                      </c:pt>
                      <c:pt idx="508">
                        <c:v>0.121499648482286</c:v>
                      </c:pt>
                      <c:pt idx="509">
                        <c:v>0.120961628704473</c:v>
                      </c:pt>
                      <c:pt idx="510">
                        <c:v>0.120532759903948</c:v>
                      </c:pt>
                      <c:pt idx="511">
                        <c:v>0.119998177952191</c:v>
                      </c:pt>
                      <c:pt idx="512">
                        <c:v>0.119569309151665</c:v>
                      </c:pt>
                      <c:pt idx="513">
                        <c:v>0.11914044035113899</c:v>
                      </c:pt>
                      <c:pt idx="514">
                        <c:v>0.118711571550615</c:v>
                      </c:pt>
                      <c:pt idx="515">
                        <c:v>0.118173551772802</c:v>
                      </c:pt>
                      <c:pt idx="516">
                        <c:v>0.117583105147629</c:v>
                      </c:pt>
                      <c:pt idx="517">
                        <c:v>0.11715423634710399</c:v>
                      </c:pt>
                      <c:pt idx="518">
                        <c:v>0.116562930265417</c:v>
                      </c:pt>
                      <c:pt idx="519">
                        <c:v>0.11618734776876501</c:v>
                      </c:pt>
                      <c:pt idx="520">
                        <c:v>0.11581434364165499</c:v>
                      </c:pt>
                      <c:pt idx="521">
                        <c:v>0.115437901688489</c:v>
                      </c:pt>
                      <c:pt idx="522">
                        <c:v>0.11500903288796301</c:v>
                      </c:pt>
                      <c:pt idx="523">
                        <c:v>0.114580164087438</c:v>
                      </c:pt>
                      <c:pt idx="524">
                        <c:v>0.114095430613498</c:v>
                      </c:pt>
                      <c:pt idx="525">
                        <c:v>0.1136132755091</c:v>
                      </c:pt>
                      <c:pt idx="526">
                        <c:v>0.113236833555933</c:v>
                      </c:pt>
                      <c:pt idx="527">
                        <c:v>0.112807964755407</c:v>
                      </c:pt>
                      <c:pt idx="528">
                        <c:v>0.112379095954883</c:v>
                      </c:pt>
                      <c:pt idx="529">
                        <c:v>0.11200351345822999</c:v>
                      </c:pt>
                      <c:pt idx="530">
                        <c:v>0.111468931506473</c:v>
                      </c:pt>
                      <c:pt idx="531">
                        <c:v>0.11093091172866</c:v>
                      </c:pt>
                      <c:pt idx="532">
                        <c:v>0.110449616080775</c:v>
                      </c:pt>
                      <c:pt idx="533">
                        <c:v>0.109967460976377</c:v>
                      </c:pt>
                      <c:pt idx="534">
                        <c:v>0.109538592175852</c:v>
                      </c:pt>
                      <c:pt idx="535">
                        <c:v>0.109109723375326</c:v>
                      </c:pt>
                      <c:pt idx="536">
                        <c:v>0.108838994573392</c:v>
                      </c:pt>
                      <c:pt idx="537">
                        <c:v>0.108410125772866</c:v>
                      </c:pt>
                      <c:pt idx="538">
                        <c:v>0.107981256972342</c:v>
                      </c:pt>
                      <c:pt idx="539">
                        <c:v>0.10749910186794299</c:v>
                      </c:pt>
                      <c:pt idx="540">
                        <c:v>0.107070233067417</c:v>
                      </c:pt>
                      <c:pt idx="541">
                        <c:v>0.106641364266893</c:v>
                      </c:pt>
                      <c:pt idx="542">
                        <c:v>0.10637063546495799</c:v>
                      </c:pt>
                      <c:pt idx="543">
                        <c:v>0.10599849079436199</c:v>
                      </c:pt>
                      <c:pt idx="544">
                        <c:v>0.105512897863907</c:v>
                      </c:pt>
                      <c:pt idx="545">
                        <c:v>0.105084029063382</c:v>
                      </c:pt>
                      <c:pt idx="546">
                        <c:v>0.104816738087503</c:v>
                      </c:pt>
                      <c:pt idx="547">
                        <c:v>0.104440296134337</c:v>
                      </c:pt>
                      <c:pt idx="548">
                        <c:v>0.103906573639094</c:v>
                      </c:pt>
                      <c:pt idx="549">
                        <c:v>0.10342098070864</c:v>
                      </c:pt>
                      <c:pt idx="550">
                        <c:v>0.103101262885402</c:v>
                      </c:pt>
                      <c:pt idx="551">
                        <c:v>0.10272482093223601</c:v>
                      </c:pt>
                      <c:pt idx="552">
                        <c:v>0.10229595213171</c:v>
                      </c:pt>
                      <c:pt idx="553">
                        <c:v>0.101813797027312</c:v>
                      </c:pt>
                      <c:pt idx="554">
                        <c:v>0.101490641378018</c:v>
                      </c:pt>
                      <c:pt idx="555">
                        <c:v>0.10106177257749301</c:v>
                      </c:pt>
                      <c:pt idx="556">
                        <c:v>0.10073775747168499</c:v>
                      </c:pt>
                      <c:pt idx="557">
                        <c:v>0.10036561280109001</c:v>
                      </c:pt>
                      <c:pt idx="558">
                        <c:v>9.9880019870634995E-2</c:v>
                      </c:pt>
                      <c:pt idx="559">
                        <c:v>9.95078752000393E-2</c:v>
                      </c:pt>
                      <c:pt idx="560">
                        <c:v>9.9131433246872902E-2</c:v>
                      </c:pt>
                      <c:pt idx="561">
                        <c:v>9.8754991293705505E-2</c:v>
                      </c:pt>
                      <c:pt idx="562">
                        <c:v>9.8379408797053605E-2</c:v>
                      </c:pt>
                      <c:pt idx="563">
                        <c:v>9.8058831517301798E-2</c:v>
                      </c:pt>
                      <c:pt idx="564">
                        <c:v>9.7629962716777194E-2</c:v>
                      </c:pt>
                      <c:pt idx="565">
                        <c:v>9.73068070674835E-2</c:v>
                      </c:pt>
                      <c:pt idx="566">
                        <c:v>9.6877938266957703E-2</c:v>
                      </c:pt>
                      <c:pt idx="567">
                        <c:v>9.6610647291079793E-2</c:v>
                      </c:pt>
                      <c:pt idx="568">
                        <c:v>9.6287491641786196E-2</c:v>
                      </c:pt>
                      <c:pt idx="569">
                        <c:v>9.5911049688618702E-2</c:v>
                      </c:pt>
                      <c:pt idx="570">
                        <c:v>9.5591331865382503E-2</c:v>
                      </c:pt>
                      <c:pt idx="571">
                        <c:v>9.5267316759574505E-2</c:v>
                      </c:pt>
                      <c:pt idx="572">
                        <c:v>9.4890874806408301E-2</c:v>
                      </c:pt>
                      <c:pt idx="573">
                        <c:v>9.4518730135811302E-2</c:v>
                      </c:pt>
                      <c:pt idx="574">
                        <c:v>9.4142288182645001E-2</c:v>
                      </c:pt>
                      <c:pt idx="575">
                        <c:v>9.37658462294787E-2</c:v>
                      </c:pt>
                      <c:pt idx="576">
                        <c:v>9.34426905801852E-2</c:v>
                      </c:pt>
                      <c:pt idx="577">
                        <c:v>9.3122972756947697E-2</c:v>
                      </c:pt>
                      <c:pt idx="578">
                        <c:v>9.2746530803781493E-2</c:v>
                      </c:pt>
                      <c:pt idx="579">
                        <c:v>9.2426812980544004E-2</c:v>
                      </c:pt>
                      <c:pt idx="580">
                        <c:v>9.2102797874736006E-2</c:v>
                      </c:pt>
                      <c:pt idx="581">
                        <c:v>9.1727215378084204E-2</c:v>
                      </c:pt>
                      <c:pt idx="582">
                        <c:v>9.1350773424917805E-2</c:v>
                      </c:pt>
                      <c:pt idx="583">
                        <c:v>9.1031055601680497E-2</c:v>
                      </c:pt>
                      <c:pt idx="584">
                        <c:v>9.0654613648514099E-2</c:v>
                      </c:pt>
                      <c:pt idx="585">
                        <c:v>9.0278171695346701E-2</c:v>
                      </c:pt>
                      <c:pt idx="586">
                        <c:v>8.9958453872109198E-2</c:v>
                      </c:pt>
                      <c:pt idx="587">
                        <c:v>8.9582011918942994E-2</c:v>
                      </c:pt>
                      <c:pt idx="588">
                        <c:v>8.9258856269649398E-2</c:v>
                      </c:pt>
                      <c:pt idx="589">
                        <c:v>8.8991565293771502E-2</c:v>
                      </c:pt>
                      <c:pt idx="590">
                        <c:v>8.8671847470534096E-2</c:v>
                      </c:pt>
                      <c:pt idx="591">
                        <c:v>8.8347832364726195E-2</c:v>
                      </c:pt>
                      <c:pt idx="592">
                        <c:v>8.8081400845361396E-2</c:v>
                      </c:pt>
                      <c:pt idx="593">
                        <c:v>8.7704958892195206E-2</c:v>
                      </c:pt>
                      <c:pt idx="594">
                        <c:v>8.7328516939028905E-2</c:v>
                      </c:pt>
                      <c:pt idx="595">
                        <c:v>8.6952074985862604E-2</c:v>
                      </c:pt>
                      <c:pt idx="596">
                        <c:v>8.6684784009983598E-2</c:v>
                      </c:pt>
                      <c:pt idx="597">
                        <c:v>8.6309201513331504E-2</c:v>
                      </c:pt>
                      <c:pt idx="598">
                        <c:v>8.5988624233579905E-2</c:v>
                      </c:pt>
                      <c:pt idx="599">
                        <c:v>8.5717895431645805E-2</c:v>
                      </c:pt>
                      <c:pt idx="600">
                        <c:v>8.5450604455766799E-2</c:v>
                      </c:pt>
                      <c:pt idx="601">
                        <c:v>8.5130886632529296E-2</c:v>
                      </c:pt>
                      <c:pt idx="602">
                        <c:v>8.4755304135877396E-2</c:v>
                      </c:pt>
                      <c:pt idx="603">
                        <c:v>8.4540440007357998E-2</c:v>
                      </c:pt>
                      <c:pt idx="604">
                        <c:v>8.4273149031478894E-2</c:v>
                      </c:pt>
                      <c:pt idx="605">
                        <c:v>8.3896707078312496E-2</c:v>
                      </c:pt>
                      <c:pt idx="606">
                        <c:v>8.3573551429018997E-2</c:v>
                      </c:pt>
                      <c:pt idx="607">
                        <c:v>8.3358687300499501E-2</c:v>
                      </c:pt>
                      <c:pt idx="608">
                        <c:v>8.2983104803846297E-2</c:v>
                      </c:pt>
                      <c:pt idx="609">
                        <c:v>8.2610100676736201E-2</c:v>
                      </c:pt>
                      <c:pt idx="610">
                        <c:v>8.2286945027442604E-2</c:v>
                      </c:pt>
                      <c:pt idx="611">
                        <c:v>8.2019654051564694E-2</c:v>
                      </c:pt>
                      <c:pt idx="612">
                        <c:v>8.1748925249629498E-2</c:v>
                      </c:pt>
                      <c:pt idx="613">
                        <c:v>8.1429207426392106E-2</c:v>
                      </c:pt>
                      <c:pt idx="614">
                        <c:v>8.1105192320584205E-2</c:v>
                      </c:pt>
                      <c:pt idx="615">
                        <c:v>8.0785474497346701E-2</c:v>
                      </c:pt>
                      <c:pt idx="616">
                        <c:v>8.0462318848053202E-2</c:v>
                      </c:pt>
                      <c:pt idx="617">
                        <c:v>8.0195027872175306E-2</c:v>
                      </c:pt>
                      <c:pt idx="618">
                        <c:v>7.99277368962963E-2</c:v>
                      </c:pt>
                      <c:pt idx="619">
                        <c:v>7.9657008094362297E-2</c:v>
                      </c:pt>
                      <c:pt idx="620">
                        <c:v>7.9284003967252104E-2</c:v>
                      </c:pt>
                      <c:pt idx="621">
                        <c:v>7.9013275165316907E-2</c:v>
                      </c:pt>
                      <c:pt idx="622">
                        <c:v>7.8745984189437804E-2</c:v>
                      </c:pt>
                      <c:pt idx="623">
                        <c:v>7.8478693213560102E-2</c:v>
                      </c:pt>
                      <c:pt idx="624">
                        <c:v>7.8207964411624795E-2</c:v>
                      </c:pt>
                      <c:pt idx="625">
                        <c:v>7.7779095611100094E-2</c:v>
                      </c:pt>
                      <c:pt idx="626">
                        <c:v>7.7565090939093806E-2</c:v>
                      </c:pt>
                      <c:pt idx="627">
                        <c:v>7.7297799963215993E-2</c:v>
                      </c:pt>
                      <c:pt idx="628">
                        <c:v>7.6978082139978504E-2</c:v>
                      </c:pt>
                      <c:pt idx="629">
                        <c:v>7.6706493881529003E-2</c:v>
                      </c:pt>
                      <c:pt idx="630">
                        <c:v>7.6386776058292694E-2</c:v>
                      </c:pt>
                      <c:pt idx="631">
                        <c:v>7.6116047256357497E-2</c:v>
                      </c:pt>
                      <c:pt idx="632">
                        <c:v>7.5796329433120105E-2</c:v>
                      </c:pt>
                      <c:pt idx="633">
                        <c:v>7.55823247611149E-2</c:v>
                      </c:pt>
                      <c:pt idx="634">
                        <c:v>7.5205882807947405E-2</c:v>
                      </c:pt>
                      <c:pt idx="635">
                        <c:v>7.4938591832069607E-2</c:v>
                      </c:pt>
                      <c:pt idx="636">
                        <c:v>7.4614576726261594E-2</c:v>
                      </c:pt>
                      <c:pt idx="637">
                        <c:v>7.44005720542565E-2</c:v>
                      </c:pt>
                      <c:pt idx="638">
                        <c:v>7.4024130101090199E-2</c:v>
                      </c:pt>
                      <c:pt idx="639">
                        <c:v>7.3756839125211096E-2</c:v>
                      </c:pt>
                      <c:pt idx="640">
                        <c:v>7.3437121301973801E-2</c:v>
                      </c:pt>
                      <c:pt idx="641">
                        <c:v>7.3113965652680094E-2</c:v>
                      </c:pt>
                      <c:pt idx="642">
                        <c:v>7.2846674676802295E-2</c:v>
                      </c:pt>
                      <c:pt idx="643">
                        <c:v>7.2579383700923206E-2</c:v>
                      </c:pt>
                      <c:pt idx="644">
                        <c:v>7.2361081746347602E-2</c:v>
                      </c:pt>
                      <c:pt idx="645">
                        <c:v>7.2041363923110099E-2</c:v>
                      </c:pt>
                      <c:pt idx="646">
                        <c:v>7.1774072947231204E-2</c:v>
                      </c:pt>
                      <c:pt idx="647">
                        <c:v>7.1503344145296993E-2</c:v>
                      </c:pt>
                      <c:pt idx="648">
                        <c:v>7.1183626322059698E-2</c:v>
                      </c:pt>
                      <c:pt idx="649">
                        <c:v>7.08596112162517E-2</c:v>
                      </c:pt>
                      <c:pt idx="650">
                        <c:v>7.0593179696886998E-2</c:v>
                      </c:pt>
                      <c:pt idx="651">
                        <c:v>7.0378315568367503E-2</c:v>
                      </c:pt>
                      <c:pt idx="652">
                        <c:v>7.0111024592489593E-2</c:v>
                      </c:pt>
                      <c:pt idx="653">
                        <c:v>6.9840295790554396E-2</c:v>
                      </c:pt>
                      <c:pt idx="654">
                        <c:v>6.9520577967317004E-2</c:v>
                      </c:pt>
                      <c:pt idx="655">
                        <c:v>6.9196562861509103E-2</c:v>
                      </c:pt>
                      <c:pt idx="656">
                        <c:v>6.8930131342144305E-2</c:v>
                      </c:pt>
                      <c:pt idx="657">
                        <c:v>6.8662840366266603E-2</c:v>
                      </c:pt>
                      <c:pt idx="658">
                        <c:v>6.8338825260458494E-2</c:v>
                      </c:pt>
                      <c:pt idx="659">
                        <c:v>6.8071534284580806E-2</c:v>
                      </c:pt>
                      <c:pt idx="660">
                        <c:v>6.7805102765215994E-2</c:v>
                      </c:pt>
                      <c:pt idx="661">
                        <c:v>6.7481087659408107E-2</c:v>
                      </c:pt>
                      <c:pt idx="662">
                        <c:v>6.7267082987402901E-2</c:v>
                      </c:pt>
                      <c:pt idx="663">
                        <c:v>6.7052218858882295E-2</c:v>
                      </c:pt>
                      <c:pt idx="664">
                        <c:v>6.6729063209588602E-2</c:v>
                      </c:pt>
                      <c:pt idx="665">
                        <c:v>6.6461772233710706E-2</c:v>
                      </c:pt>
                      <c:pt idx="666">
                        <c:v>6.6142054410473397E-2</c:v>
                      </c:pt>
                      <c:pt idx="667">
                        <c:v>6.5927190281953901E-2</c:v>
                      </c:pt>
                      <c:pt idx="668">
                        <c:v>6.5604034632660305E-2</c:v>
                      </c:pt>
                      <c:pt idx="669">
                        <c:v>6.5283457352908497E-2</c:v>
                      </c:pt>
                      <c:pt idx="670">
                        <c:v>6.5069452680903403E-2</c:v>
                      </c:pt>
                      <c:pt idx="671">
                        <c:v>6.4798723878968095E-2</c:v>
                      </c:pt>
                      <c:pt idx="672">
                        <c:v>6.4531432903090297E-2</c:v>
                      </c:pt>
                      <c:pt idx="673">
                        <c:v>6.4316568774569594E-2</c:v>
                      </c:pt>
                      <c:pt idx="674">
                        <c:v>6.4102564102564402E-2</c:v>
                      </c:pt>
                      <c:pt idx="675">
                        <c:v>6.3778548996756501E-2</c:v>
                      </c:pt>
                      <c:pt idx="676">
                        <c:v>6.35121174773918E-2</c:v>
                      </c:pt>
                      <c:pt idx="677">
                        <c:v>6.3191540197641297E-2</c:v>
                      </c:pt>
                      <c:pt idx="678">
                        <c:v>6.2977535525634898E-2</c:v>
                      </c:pt>
                      <c:pt idx="679">
                        <c:v>6.2706806723700895E-2</c:v>
                      </c:pt>
                      <c:pt idx="680">
                        <c:v>6.2439515747821799E-2</c:v>
                      </c:pt>
                      <c:pt idx="681">
                        <c:v>6.2063073794655498E-2</c:v>
                      </c:pt>
                      <c:pt idx="682">
                        <c:v>6.1686631841489301E-2</c:v>
                      </c:pt>
                      <c:pt idx="683">
                        <c:v>6.1472627169482902E-2</c:v>
                      </c:pt>
                      <c:pt idx="684">
                        <c:v>6.1257763040963399E-2</c:v>
                      </c:pt>
                      <c:pt idx="685">
                        <c:v>6.1043758368958201E-2</c:v>
                      </c:pt>
                      <c:pt idx="686">
                        <c:v>6.0828894240438802E-2</c:v>
                      </c:pt>
                      <c:pt idx="687">
                        <c:v>6.0561603264559699E-2</c:v>
                      </c:pt>
                      <c:pt idx="688">
                        <c:v>6.0238447615266102E-2</c:v>
                      </c:pt>
                      <c:pt idx="689">
                        <c:v>6.00235834867466E-2</c:v>
                      </c:pt>
                      <c:pt idx="690">
                        <c:v>5.9757151967381898E-2</c:v>
                      </c:pt>
                      <c:pt idx="691">
                        <c:v>5.9542287838862402E-2</c:v>
                      </c:pt>
                      <c:pt idx="692">
                        <c:v>5.9222570015625003E-2</c:v>
                      </c:pt>
                      <c:pt idx="693">
                        <c:v>5.8951841213691E-2</c:v>
                      </c:pt>
                      <c:pt idx="694">
                        <c:v>5.87369770851702E-2</c:v>
                      </c:pt>
                      <c:pt idx="695">
                        <c:v>5.8575399260523499E-2</c:v>
                      </c:pt>
                      <c:pt idx="696">
                        <c:v>5.8360535132004003E-2</c:v>
                      </c:pt>
                      <c:pt idx="697">
                        <c:v>5.8094103612640398E-2</c:v>
                      </c:pt>
                      <c:pt idx="698">
                        <c:v>5.7773526332888701E-2</c:v>
                      </c:pt>
                      <c:pt idx="699">
                        <c:v>5.7502797530953498E-2</c:v>
                      </c:pt>
                      <c:pt idx="700">
                        <c:v>5.7235506555075602E-2</c:v>
                      </c:pt>
                      <c:pt idx="701">
                        <c:v>5.69690750357109E-2</c:v>
                      </c:pt>
                      <c:pt idx="702">
                        <c:v>5.6754210907191502E-2</c:v>
                      </c:pt>
                      <c:pt idx="703">
                        <c:v>5.6483482105256201E-2</c:v>
                      </c:pt>
                      <c:pt idx="704">
                        <c:v>5.6268617976736698E-2</c:v>
                      </c:pt>
                      <c:pt idx="705">
                        <c:v>5.6001327000857602E-2</c:v>
                      </c:pt>
                      <c:pt idx="706">
                        <c:v>5.5681609177620203E-2</c:v>
                      </c:pt>
                      <c:pt idx="707">
                        <c:v>5.54108803756862E-2</c:v>
                      </c:pt>
                      <c:pt idx="708">
                        <c:v>5.5143589399807097E-2</c:v>
                      </c:pt>
                      <c:pt idx="709">
                        <c:v>5.48204337505135E-2</c:v>
                      </c:pt>
                      <c:pt idx="710">
                        <c:v>5.46622937519229E-2</c:v>
                      </c:pt>
                      <c:pt idx="711">
                        <c:v>5.4391564949988903E-2</c:v>
                      </c:pt>
                      <c:pt idx="712">
                        <c:v>5.4233424951398303E-2</c:v>
                      </c:pt>
                      <c:pt idx="713">
                        <c:v>5.3962696149463002E-2</c:v>
                      </c:pt>
                      <c:pt idx="714">
                        <c:v>5.3747832020943603E-2</c:v>
                      </c:pt>
                      <c:pt idx="715">
                        <c:v>5.3533827348938398E-2</c:v>
                      </c:pt>
                      <c:pt idx="716">
                        <c:v>5.2942521267251401E-2</c:v>
                      </c:pt>
                      <c:pt idx="717">
                        <c:v>5.2837667572534698E-2</c:v>
                      </c:pt>
                      <c:pt idx="718">
                        <c:v>5.2622803444014002E-2</c:v>
                      </c:pt>
                      <c:pt idx="719">
                        <c:v>5.2408798772008901E-2</c:v>
                      </c:pt>
                      <c:pt idx="720">
                        <c:v>5.2141507796130998E-2</c:v>
                      </c:pt>
                      <c:pt idx="721">
                        <c:v>5.2084783666200903E-2</c:v>
                      </c:pt>
                      <c:pt idx="722">
                        <c:v>5.1979929971484297E-2</c:v>
                      </c:pt>
                      <c:pt idx="723">
                        <c:v>5.1765065842963497E-2</c:v>
                      </c:pt>
                      <c:pt idx="724">
                        <c:v>5.13886238897973E-2</c:v>
                      </c:pt>
                      <c:pt idx="725">
                        <c:v>5.1174619217792101E-2</c:v>
                      </c:pt>
                      <c:pt idx="726">
                        <c:v>5.1013041393145199E-2</c:v>
                      </c:pt>
                      <c:pt idx="727">
                        <c:v>5.0745750417266297E-2</c:v>
                      </c:pt>
                      <c:pt idx="728">
                        <c:v>5.0530886288746697E-2</c:v>
                      </c:pt>
                      <c:pt idx="729">
                        <c:v>5.01544443355805E-2</c:v>
                      </c:pt>
                      <c:pt idx="730">
                        <c:v>4.97788618389284E-2</c:v>
                      </c:pt>
                      <c:pt idx="731">
                        <c:v>4.9673148687696199E-2</c:v>
                      </c:pt>
                      <c:pt idx="732">
                        <c:v>4.9459144015691098E-2</c:v>
                      </c:pt>
                      <c:pt idx="733">
                        <c:v>4.9187555757241402E-2</c:v>
                      </c:pt>
                      <c:pt idx="734">
                        <c:v>4.8920264781363701E-2</c:v>
                      </c:pt>
                      <c:pt idx="735">
                        <c:v>4.8600546958126198E-2</c:v>
                      </c:pt>
                      <c:pt idx="736">
                        <c:v>4.8277391308832698E-2</c:v>
                      </c:pt>
                      <c:pt idx="737">
                        <c:v>4.8062527180313099E-2</c:v>
                      </c:pt>
                      <c:pt idx="738">
                        <c:v>4.7957673485595202E-2</c:v>
                      </c:pt>
                      <c:pt idx="739">
                        <c:v>4.7633658379787301E-2</c:v>
                      </c:pt>
                      <c:pt idx="740">
                        <c:v>4.7419653707782103E-2</c:v>
                      </c:pt>
                      <c:pt idx="741">
                        <c:v>4.7310502730493802E-2</c:v>
                      </c:pt>
                      <c:pt idx="742">
                        <c:v>4.6828347626095099E-2</c:v>
                      </c:pt>
                      <c:pt idx="743">
                        <c:v>4.6452765129443199E-2</c:v>
                      </c:pt>
                      <c:pt idx="744">
                        <c:v>4.6347051978210999E-2</c:v>
                      </c:pt>
                      <c:pt idx="745">
                        <c:v>4.6185474153564103E-2</c:v>
                      </c:pt>
                      <c:pt idx="746">
                        <c:v>4.5970610025044698E-2</c:v>
                      </c:pt>
                      <c:pt idx="747">
                        <c:v>4.5647454375750997E-2</c:v>
                      </c:pt>
                      <c:pt idx="748">
                        <c:v>4.5380163399873198E-2</c:v>
                      </c:pt>
                      <c:pt idx="749">
                        <c:v>4.5112872423994199E-2</c:v>
                      </c:pt>
                      <c:pt idx="750">
                        <c:v>4.4898867751989001E-2</c:v>
                      </c:pt>
                      <c:pt idx="751">
                        <c:v>4.4684003623469498E-2</c:v>
                      </c:pt>
                      <c:pt idx="752">
                        <c:v>4.45224257988227E-2</c:v>
                      </c:pt>
                      <c:pt idx="753">
                        <c:v>4.4360847974175902E-2</c:v>
                      </c:pt>
                      <c:pt idx="754">
                        <c:v>4.4093556998296903E-2</c:v>
                      </c:pt>
                      <c:pt idx="755">
                        <c:v>4.3826266022419E-2</c:v>
                      </c:pt>
                      <c:pt idx="756">
                        <c:v>4.3555537220483803E-2</c:v>
                      </c:pt>
                      <c:pt idx="757">
                        <c:v>4.32882462446047E-2</c:v>
                      </c:pt>
                      <c:pt idx="758">
                        <c:v>4.3020955268726797E-2</c:v>
                      </c:pt>
                      <c:pt idx="759">
                        <c:v>4.2753664292847798E-2</c:v>
                      </c:pt>
                      <c:pt idx="760">
                        <c:v>4.2539659620842697E-2</c:v>
                      </c:pt>
                      <c:pt idx="761">
                        <c:v>4.2215644515034699E-2</c:v>
                      </c:pt>
                      <c:pt idx="762">
                        <c:v>4.18959266917973E-2</c:v>
                      </c:pt>
                      <c:pt idx="763">
                        <c:v>4.1677624737221697E-2</c:v>
                      </c:pt>
                      <c:pt idx="764">
                        <c:v>4.1519484738630999E-2</c:v>
                      </c:pt>
                      <c:pt idx="765">
                        <c:v>4.1305480066625898E-2</c:v>
                      </c:pt>
                      <c:pt idx="766">
                        <c:v>4.1034751264690701E-2</c:v>
                      </c:pt>
                      <c:pt idx="767">
                        <c:v>4.0819887136171101E-2</c:v>
                      </c:pt>
                      <c:pt idx="768">
                        <c:v>4.0552596160291998E-2</c:v>
                      </c:pt>
                      <c:pt idx="769">
                        <c:v>4.0232878337054703E-2</c:v>
                      </c:pt>
                      <c:pt idx="770">
                        <c:v>3.99621495351207E-2</c:v>
                      </c:pt>
                      <c:pt idx="771">
                        <c:v>3.9747285406601197E-2</c:v>
                      </c:pt>
                      <c:pt idx="772">
                        <c:v>3.9480853887236399E-2</c:v>
                      </c:pt>
                      <c:pt idx="773">
                        <c:v>3.9318416606075303E-2</c:v>
                      </c:pt>
                      <c:pt idx="774">
                        <c:v>3.9104411934070202E-2</c:v>
                      </c:pt>
                      <c:pt idx="775">
                        <c:v>3.8942834109423299E-2</c:v>
                      </c:pt>
                      <c:pt idx="776">
                        <c:v>3.85698299823133E-2</c:v>
                      </c:pt>
                      <c:pt idx="777">
                        <c:v>3.8246674333019599E-2</c:v>
                      </c:pt>
                      <c:pt idx="778">
                        <c:v>3.79793833571406E-2</c:v>
                      </c:pt>
                      <c:pt idx="779">
                        <c:v>3.7602941403974403E-2</c:v>
                      </c:pt>
                      <c:pt idx="780">
                        <c:v>3.7388936731967998E-2</c:v>
                      </c:pt>
                      <c:pt idx="781">
                        <c:v>3.7226499450807998E-2</c:v>
                      </c:pt>
                      <c:pt idx="782">
                        <c:v>3.7064921626161297E-2</c:v>
                      </c:pt>
                      <c:pt idx="783">
                        <c:v>3.6797630650282201E-2</c:v>
                      </c:pt>
                      <c:pt idx="784">
                        <c:v>3.6583625978277003E-2</c:v>
                      </c:pt>
                      <c:pt idx="785">
                        <c:v>3.63163350023979E-2</c:v>
                      </c:pt>
                      <c:pt idx="786">
                        <c:v>3.5830742071943297E-2</c:v>
                      </c:pt>
                      <c:pt idx="787">
                        <c:v>3.5672602073353897E-2</c:v>
                      </c:pt>
                      <c:pt idx="788">
                        <c:v>3.5401873271418603E-2</c:v>
                      </c:pt>
                      <c:pt idx="789">
                        <c:v>3.5134582295539597E-2</c:v>
                      </c:pt>
                      <c:pt idx="790">
                        <c:v>3.4814864472302101E-2</c:v>
                      </c:pt>
                      <c:pt idx="791">
                        <c:v>3.4600859800297E-2</c:v>
                      </c:pt>
                      <c:pt idx="792">
                        <c:v>3.4705713495015E-2</c:v>
                      </c:pt>
                      <c:pt idx="793">
                        <c:v>3.4329271541848602E-2</c:v>
                      </c:pt>
                      <c:pt idx="794">
                        <c:v>3.3953689045195502E-2</c:v>
                      </c:pt>
                      <c:pt idx="795">
                        <c:v>3.3580684918085302E-2</c:v>
                      </c:pt>
                      <c:pt idx="796">
                        <c:v>3.3366680246080201E-2</c:v>
                      </c:pt>
                      <c:pt idx="797">
                        <c:v>3.3151816117560698E-2</c:v>
                      </c:pt>
                      <c:pt idx="798">
                        <c:v>3.2775374164393301E-2</c:v>
                      </c:pt>
                      <c:pt idx="799">
                        <c:v>3.2508942645029702E-2</c:v>
                      </c:pt>
                      <c:pt idx="800">
                        <c:v>3.2184927539221801E-2</c:v>
                      </c:pt>
                      <c:pt idx="801">
                        <c:v>3.1808485586055403E-2</c:v>
                      </c:pt>
                      <c:pt idx="802">
                        <c:v>3.1594480914049101E-2</c:v>
                      </c:pt>
                      <c:pt idx="803">
                        <c:v>3.1379616785529599E-2</c:v>
                      </c:pt>
                      <c:pt idx="804">
                        <c:v>3.11123258096517E-2</c:v>
                      </c:pt>
                      <c:pt idx="805">
                        <c:v>3.0950747985004998E-2</c:v>
                      </c:pt>
                      <c:pt idx="806">
                        <c:v>3.0683457009125899E-2</c:v>
                      </c:pt>
                      <c:pt idx="807">
                        <c:v>3.0416166033248E-2</c:v>
                      </c:pt>
                      <c:pt idx="808">
                        <c:v>3.01987235351855E-2</c:v>
                      </c:pt>
                      <c:pt idx="809">
                        <c:v>2.9983859406666001E-2</c:v>
                      </c:pt>
                      <c:pt idx="810">
                        <c:v>2.98257194080754E-2</c:v>
                      </c:pt>
                      <c:pt idx="811">
                        <c:v>2.95549906061402E-2</c:v>
                      </c:pt>
                      <c:pt idx="812">
                        <c:v>2.9182845935544401E-2</c:v>
                      </c:pt>
                      <c:pt idx="813">
                        <c:v>2.88588308297365E-2</c:v>
                      </c:pt>
                      <c:pt idx="814">
                        <c:v>2.84299620292119E-2</c:v>
                      </c:pt>
                      <c:pt idx="815">
                        <c:v>2.82150979006923E-2</c:v>
                      </c:pt>
                      <c:pt idx="816">
                        <c:v>2.7948666381327598E-2</c:v>
                      </c:pt>
                      <c:pt idx="817">
                        <c:v>2.77338022528082E-2</c:v>
                      </c:pt>
                      <c:pt idx="818">
                        <c:v>2.7519797580801801E-2</c:v>
                      </c:pt>
                      <c:pt idx="819">
                        <c:v>2.71957824749951E-2</c:v>
                      </c:pt>
                      <c:pt idx="820">
                        <c:v>2.67144868271109E-2</c:v>
                      </c:pt>
                      <c:pt idx="821">
                        <c:v>2.64996226985902E-2</c:v>
                      </c:pt>
                      <c:pt idx="822">
                        <c:v>2.6390471721302902E-2</c:v>
                      </c:pt>
                      <c:pt idx="823">
                        <c:v>2.6176467049296499E-2</c:v>
                      </c:pt>
                      <c:pt idx="824">
                        <c:v>2.60140297681366E-2</c:v>
                      </c:pt>
                      <c:pt idx="825">
                        <c:v>2.5800025096130198E-2</c:v>
                      </c:pt>
                      <c:pt idx="826">
                        <c:v>2.55327341202524E-2</c:v>
                      </c:pt>
                      <c:pt idx="827">
                        <c:v>2.5213016297015001E-2</c:v>
                      </c:pt>
                      <c:pt idx="828">
                        <c:v>2.48365743438487E-2</c:v>
                      </c:pt>
                      <c:pt idx="829">
                        <c:v>2.4565845541913399E-2</c:v>
                      </c:pt>
                      <c:pt idx="830">
                        <c:v>2.4407705543322802E-2</c:v>
                      </c:pt>
                      <c:pt idx="831">
                        <c:v>2.4136976741387602E-2</c:v>
                      </c:pt>
                      <c:pt idx="832">
                        <c:v>2.3869685765509699E-2</c:v>
                      </c:pt>
                      <c:pt idx="833">
                        <c:v>2.36023947896307E-2</c:v>
                      </c:pt>
                      <c:pt idx="834">
                        <c:v>2.32792391403371E-2</c:v>
                      </c:pt>
                      <c:pt idx="835">
                        <c:v>2.3121099141746499E-2</c:v>
                      </c:pt>
                      <c:pt idx="836">
                        <c:v>2.2797084035939798E-2</c:v>
                      </c:pt>
                      <c:pt idx="837">
                        <c:v>2.25830793639334E-2</c:v>
                      </c:pt>
                      <c:pt idx="838">
                        <c:v>2.2259064258126699E-2</c:v>
                      </c:pt>
                      <c:pt idx="839">
                        <c:v>2.19393464348893E-2</c:v>
                      </c:pt>
                      <c:pt idx="840">
                        <c:v>2.16720554590102E-2</c:v>
                      </c:pt>
                      <c:pt idx="841">
                        <c:v>2.1510477634363399E-2</c:v>
                      </c:pt>
                      <c:pt idx="842">
                        <c:v>2.1187321985069899E-2</c:v>
                      </c:pt>
                      <c:pt idx="843">
                        <c:v>2.0972457856550299E-2</c:v>
                      </c:pt>
                      <c:pt idx="844">
                        <c:v>2.07051668806713E-2</c:v>
                      </c:pt>
                      <c:pt idx="845">
                        <c:v>2.0491162208666199E-2</c:v>
                      </c:pt>
                      <c:pt idx="846">
                        <c:v>2.0167147102858201E-2</c:v>
                      </c:pt>
                      <c:pt idx="847">
                        <c:v>1.9795002432262399E-2</c:v>
                      </c:pt>
                      <c:pt idx="848">
                        <c:v>1.9580138303742899E-2</c:v>
                      </c:pt>
                      <c:pt idx="849">
                        <c:v>1.9418560479096202E-2</c:v>
                      </c:pt>
                      <c:pt idx="850">
                        <c:v>1.9095404829802501E-2</c:v>
                      </c:pt>
                      <c:pt idx="851">
                        <c:v>1.8775687006565199E-2</c:v>
                      </c:pt>
                      <c:pt idx="852">
                        <c:v>1.85608228780457E-2</c:v>
                      </c:pt>
                      <c:pt idx="853">
                        <c:v>1.8346818206039301E-2</c:v>
                      </c:pt>
                      <c:pt idx="854">
                        <c:v>1.8131954077519798E-2</c:v>
                      </c:pt>
                      <c:pt idx="855">
                        <c:v>1.7861225275584501E-2</c:v>
                      </c:pt>
                      <c:pt idx="856">
                        <c:v>1.73266433238277E-2</c:v>
                      </c:pt>
                      <c:pt idx="857">
                        <c:v>1.6950201370661399E-2</c:v>
                      </c:pt>
                      <c:pt idx="858">
                        <c:v>1.6683769851296701E-2</c:v>
                      </c:pt>
                      <c:pt idx="859">
                        <c:v>1.6468905722777202E-2</c:v>
                      </c:pt>
                      <c:pt idx="860">
                        <c:v>1.64121815928483E-2</c:v>
                      </c:pt>
                      <c:pt idx="861">
                        <c:v>1.6145750073483602E-2</c:v>
                      </c:pt>
                      <c:pt idx="862">
                        <c:v>1.6040036922252501E-2</c:v>
                      </c:pt>
                      <c:pt idx="863">
                        <c:v>1.55544439917978E-2</c:v>
                      </c:pt>
                      <c:pt idx="864">
                        <c:v>1.5234726168560401E-2</c:v>
                      </c:pt>
                      <c:pt idx="865">
                        <c:v>1.50731483439136E-2</c:v>
                      </c:pt>
                      <c:pt idx="866">
                        <c:v>1.4805857368034501E-2</c:v>
                      </c:pt>
                      <c:pt idx="867">
                        <c:v>1.4535128566100499E-2</c:v>
                      </c:pt>
                      <c:pt idx="868">
                        <c:v>1.43769885675099E-2</c:v>
                      </c:pt>
                      <c:pt idx="869">
                        <c:v>1.4052973461701999E-2</c:v>
                      </c:pt>
                      <c:pt idx="870">
                        <c:v>1.3677390965049999E-2</c:v>
                      </c:pt>
                      <c:pt idx="871">
                        <c:v>1.35716778138177E-2</c:v>
                      </c:pt>
                      <c:pt idx="872">
                        <c:v>1.3304386837939899E-2</c:v>
                      </c:pt>
                      <c:pt idx="873">
                        <c:v>1.29812311886464E-2</c:v>
                      </c:pt>
                      <c:pt idx="874">
                        <c:v>1.27139402127673E-2</c:v>
                      </c:pt>
                      <c:pt idx="875">
                        <c:v>1.2443211410833301E-2</c:v>
                      </c:pt>
                      <c:pt idx="876">
                        <c:v>1.2123493587595799E-2</c:v>
                      </c:pt>
                      <c:pt idx="877">
                        <c:v>1.18562026117167E-2</c:v>
                      </c:pt>
                      <c:pt idx="878">
                        <c:v>1.15321875059088E-2</c:v>
                      </c:pt>
                      <c:pt idx="879">
                        <c:v>1.1209031856615301E-2</c:v>
                      </c:pt>
                      <c:pt idx="880">
                        <c:v>1.0889314033377799E-2</c:v>
                      </c:pt>
                      <c:pt idx="881">
                        <c:v>1.06220230574999E-2</c:v>
                      </c:pt>
                      <c:pt idx="882">
                        <c:v>1.03512942555647E-2</c:v>
                      </c:pt>
                      <c:pt idx="883">
                        <c:v>1.0031576432327299E-2</c:v>
                      </c:pt>
                      <c:pt idx="884">
                        <c:v>9.7642854564494695E-3</c:v>
                      </c:pt>
                      <c:pt idx="885">
                        <c:v>9.5494213279300206E-3</c:v>
                      </c:pt>
                      <c:pt idx="886">
                        <c:v>9.2786925259947806E-3</c:v>
                      </c:pt>
                      <c:pt idx="887">
                        <c:v>8.9589747027573E-3</c:v>
                      </c:pt>
                      <c:pt idx="888">
                        <c:v>8.6349595969493799E-3</c:v>
                      </c:pt>
                      <c:pt idx="889">
                        <c:v>8.3685280775846992E-3</c:v>
                      </c:pt>
                      <c:pt idx="890">
                        <c:v>8.1536639490651392E-3</c:v>
                      </c:pt>
                      <c:pt idx="891">
                        <c:v>7.9396592770600901E-3</c:v>
                      </c:pt>
                      <c:pt idx="892">
                        <c:v>7.6156441712521604E-3</c:v>
                      </c:pt>
                      <c:pt idx="893">
                        <c:v>7.4016394992469899E-3</c:v>
                      </c:pt>
                      <c:pt idx="894">
                        <c:v>7.1343485233679197E-3</c:v>
                      </c:pt>
                      <c:pt idx="895">
                        <c:v>6.9719112422067502E-3</c:v>
                      </c:pt>
                      <c:pt idx="896">
                        <c:v>6.4906155943237299E-3</c:v>
                      </c:pt>
                      <c:pt idx="897">
                        <c:v>6.3290377696757502E-3</c:v>
                      </c:pt>
                      <c:pt idx="898">
                        <c:v>5.9525958165094197E-3</c:v>
                      </c:pt>
                      <c:pt idx="899">
                        <c:v>5.5804511459136598E-3</c:v>
                      </c:pt>
                      <c:pt idx="900">
                        <c:v>5.3621491913380401E-3</c:v>
                      </c:pt>
                      <c:pt idx="901">
                        <c:v>4.9332803908122003E-3</c:v>
                      </c:pt>
                      <c:pt idx="902">
                        <c:v>4.6135625675747197E-3</c:v>
                      </c:pt>
                      <c:pt idx="903">
                        <c:v>4.34627159169687E-3</c:v>
                      </c:pt>
                      <c:pt idx="904">
                        <c:v>4.0755427897616299E-3</c:v>
                      </c:pt>
                      <c:pt idx="905">
                        <c:v>3.8082518138838899E-3</c:v>
                      </c:pt>
                      <c:pt idx="906">
                        <c:v>3.4842367080758501E-3</c:v>
                      </c:pt>
                      <c:pt idx="907">
                        <c:v>3.2169457321968801E-3</c:v>
                      </c:pt>
                      <c:pt idx="908">
                        <c:v>2.95051421283332E-3</c:v>
                      </c:pt>
                      <c:pt idx="909">
                        <c:v>2.3592081311463202E-3</c:v>
                      </c:pt>
                      <c:pt idx="910">
                        <c:v>1.8779124832621901E-3</c:v>
                      </c:pt>
                      <c:pt idx="911">
                        <c:v>1.6630483547426199E-3</c:v>
                      </c:pt>
                      <c:pt idx="912">
                        <c:v>1.55389737745415E-3</c:v>
                      </c:pt>
                      <c:pt idx="913">
                        <c:v>1.23417955421801E-3</c:v>
                      </c:pt>
                      <c:pt idx="914">
                        <c:v>9.6345075228276801E-4</c:v>
                      </c:pt>
                      <c:pt idx="915">
                        <c:v>8.5859705756485805E-4</c:v>
                      </c:pt>
                      <c:pt idx="916">
                        <c:v>4.8215510439852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6BE1-1141-942C-B94588467EAE}"/>
                  </c:ext>
                </c:extLst>
              </c15:ser>
            </c15:filteredScatterSeries>
            <c15:filteredScatterSeries>
              <c15:ser>
                <c:idx val="7"/>
                <c:order val="7"/>
                <c:tx>
                  <c:v>20BSG Marcela</c:v>
                </c:tx>
                <c:spPr>
                  <a:ln w="19050" cap="rnd">
                    <a:solidFill>
                      <a:schemeClr val="accent2">
                        <a:lumMod val="60000"/>
                      </a:schemeClr>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O$6:$AO$923</c15:sqref>
                        </c15:formulaRef>
                      </c:ext>
                    </c:extLst>
                    <c:numCache>
                      <c:formatCode>General</c:formatCode>
                      <c:ptCount val="918"/>
                      <c:pt idx="0">
                        <c:v>297.03999999999979</c:v>
                      </c:pt>
                      <c:pt idx="1">
                        <c:v>297.69599999999991</c:v>
                      </c:pt>
                      <c:pt idx="2">
                        <c:v>298.39999999999992</c:v>
                      </c:pt>
                      <c:pt idx="3">
                        <c:v>299.13399999999979</c:v>
                      </c:pt>
                      <c:pt idx="4">
                        <c:v>299.887</c:v>
                      </c:pt>
                      <c:pt idx="5">
                        <c:v>300.64100000000002</c:v>
                      </c:pt>
                      <c:pt idx="6">
                        <c:v>301.39699999999982</c:v>
                      </c:pt>
                      <c:pt idx="7">
                        <c:v>302.15800000000002</c:v>
                      </c:pt>
                      <c:pt idx="8">
                        <c:v>302.92699999999979</c:v>
                      </c:pt>
                      <c:pt idx="9">
                        <c:v>303.69799999999992</c:v>
                      </c:pt>
                      <c:pt idx="10">
                        <c:v>304.46699999999981</c:v>
                      </c:pt>
                      <c:pt idx="11">
                        <c:v>305.2319999999998</c:v>
                      </c:pt>
                      <c:pt idx="12">
                        <c:v>305.99499999999978</c:v>
                      </c:pt>
                      <c:pt idx="13">
                        <c:v>306.75899999999979</c:v>
                      </c:pt>
                      <c:pt idx="14">
                        <c:v>307.52</c:v>
                      </c:pt>
                      <c:pt idx="15">
                        <c:v>308.27699999999982</c:v>
                      </c:pt>
                      <c:pt idx="16">
                        <c:v>309.03599999999977</c:v>
                      </c:pt>
                      <c:pt idx="17">
                        <c:v>309.79799999999977</c:v>
                      </c:pt>
                      <c:pt idx="18">
                        <c:v>310.55399999999992</c:v>
                      </c:pt>
                      <c:pt idx="19">
                        <c:v>311.31299999999999</c:v>
                      </c:pt>
                      <c:pt idx="20">
                        <c:v>312.08</c:v>
                      </c:pt>
                      <c:pt idx="21">
                        <c:v>312.84300000000002</c:v>
                      </c:pt>
                      <c:pt idx="22">
                        <c:v>313.60799999999989</c:v>
                      </c:pt>
                      <c:pt idx="23">
                        <c:v>314.37199999999979</c:v>
                      </c:pt>
                      <c:pt idx="24">
                        <c:v>315.13</c:v>
                      </c:pt>
                      <c:pt idx="25">
                        <c:v>315.89099999999979</c:v>
                      </c:pt>
                      <c:pt idx="26">
                        <c:v>316.66000000000003</c:v>
                      </c:pt>
                      <c:pt idx="27">
                        <c:v>317.43699999999973</c:v>
                      </c:pt>
                      <c:pt idx="28">
                        <c:v>318.21600000000001</c:v>
                      </c:pt>
                      <c:pt idx="29">
                        <c:v>318.99799999999982</c:v>
                      </c:pt>
                      <c:pt idx="30">
                        <c:v>319.78099999999978</c:v>
                      </c:pt>
                      <c:pt idx="31">
                        <c:v>320.56399999999991</c:v>
                      </c:pt>
                      <c:pt idx="32">
                        <c:v>321.34800000000001</c:v>
                      </c:pt>
                      <c:pt idx="33">
                        <c:v>322.13399999999979</c:v>
                      </c:pt>
                      <c:pt idx="34">
                        <c:v>322.92399999999981</c:v>
                      </c:pt>
                      <c:pt idx="35">
                        <c:v>323.70599999999979</c:v>
                      </c:pt>
                      <c:pt idx="36">
                        <c:v>324.4939999999998</c:v>
                      </c:pt>
                      <c:pt idx="37">
                        <c:v>325.28699999999981</c:v>
                      </c:pt>
                      <c:pt idx="38">
                        <c:v>326.08099999999979</c:v>
                      </c:pt>
                      <c:pt idx="39">
                        <c:v>326.875</c:v>
                      </c:pt>
                      <c:pt idx="40">
                        <c:v>327.66399999999999</c:v>
                      </c:pt>
                      <c:pt idx="41">
                        <c:v>328.45899999999978</c:v>
                      </c:pt>
                      <c:pt idx="42">
                        <c:v>329.262</c:v>
                      </c:pt>
                      <c:pt idx="43">
                        <c:v>330.072</c:v>
                      </c:pt>
                      <c:pt idx="44">
                        <c:v>330.88</c:v>
                      </c:pt>
                      <c:pt idx="45">
                        <c:v>331.68499999999989</c:v>
                      </c:pt>
                      <c:pt idx="46">
                        <c:v>332.4989999999998</c:v>
                      </c:pt>
                      <c:pt idx="47">
                        <c:v>333.315</c:v>
                      </c:pt>
                      <c:pt idx="48">
                        <c:v>334.12799999999999</c:v>
                      </c:pt>
                      <c:pt idx="49">
                        <c:v>334.94399999999979</c:v>
                      </c:pt>
                      <c:pt idx="50">
                        <c:v>335.76399999999978</c:v>
                      </c:pt>
                      <c:pt idx="51">
                        <c:v>336.58499999999992</c:v>
                      </c:pt>
                      <c:pt idx="52">
                        <c:v>337.40899999999982</c:v>
                      </c:pt>
                      <c:pt idx="53">
                        <c:v>338.22999999999979</c:v>
                      </c:pt>
                      <c:pt idx="54">
                        <c:v>339.04899999999992</c:v>
                      </c:pt>
                      <c:pt idx="55">
                        <c:v>339.86399999999992</c:v>
                      </c:pt>
                      <c:pt idx="56">
                        <c:v>340.67999999999989</c:v>
                      </c:pt>
                      <c:pt idx="57">
                        <c:v>341.50099999999992</c:v>
                      </c:pt>
                      <c:pt idx="58">
                        <c:v>342.32599999999991</c:v>
                      </c:pt>
                      <c:pt idx="59">
                        <c:v>343.14100000000002</c:v>
                      </c:pt>
                      <c:pt idx="60">
                        <c:v>343.95299999999992</c:v>
                      </c:pt>
                      <c:pt idx="61">
                        <c:v>344.76400000000001</c:v>
                      </c:pt>
                      <c:pt idx="62">
                        <c:v>345.577</c:v>
                      </c:pt>
                      <c:pt idx="63">
                        <c:v>346.38599999999991</c:v>
                      </c:pt>
                      <c:pt idx="64">
                        <c:v>347.19899999999978</c:v>
                      </c:pt>
                      <c:pt idx="65">
                        <c:v>348.02699999999982</c:v>
                      </c:pt>
                      <c:pt idx="66">
                        <c:v>348.84899999999999</c:v>
                      </c:pt>
                      <c:pt idx="67">
                        <c:v>349.67</c:v>
                      </c:pt>
                      <c:pt idx="68">
                        <c:v>350.49099999999981</c:v>
                      </c:pt>
                      <c:pt idx="69">
                        <c:v>351.31299999999999</c:v>
                      </c:pt>
                      <c:pt idx="70">
                        <c:v>352.13699999999977</c:v>
                      </c:pt>
                      <c:pt idx="71">
                        <c:v>352.95799999999991</c:v>
                      </c:pt>
                      <c:pt idx="72">
                        <c:v>353.78699999999981</c:v>
                      </c:pt>
                      <c:pt idx="73">
                        <c:v>354.61500000000001</c:v>
                      </c:pt>
                      <c:pt idx="74">
                        <c:v>355.43899999999979</c:v>
                      </c:pt>
                      <c:pt idx="75">
                        <c:v>356.26599999999979</c:v>
                      </c:pt>
                      <c:pt idx="76">
                        <c:v>357.09199999999981</c:v>
                      </c:pt>
                      <c:pt idx="77">
                        <c:v>357.91499999999979</c:v>
                      </c:pt>
                      <c:pt idx="78">
                        <c:v>358.73899999999981</c:v>
                      </c:pt>
                      <c:pt idx="79">
                        <c:v>359.565</c:v>
                      </c:pt>
                      <c:pt idx="80">
                        <c:v>360.39799999999991</c:v>
                      </c:pt>
                      <c:pt idx="81">
                        <c:v>361.22299999999979</c:v>
                      </c:pt>
                      <c:pt idx="82">
                        <c:v>362.04300000000001</c:v>
                      </c:pt>
                      <c:pt idx="83">
                        <c:v>362.851</c:v>
                      </c:pt>
                      <c:pt idx="84">
                        <c:v>363.65899999999999</c:v>
                      </c:pt>
                      <c:pt idx="85">
                        <c:v>364.46799999999979</c:v>
                      </c:pt>
                      <c:pt idx="86">
                        <c:v>365.27799999999979</c:v>
                      </c:pt>
                      <c:pt idx="87">
                        <c:v>366.08</c:v>
                      </c:pt>
                      <c:pt idx="88">
                        <c:v>366.88199999999978</c:v>
                      </c:pt>
                      <c:pt idx="89">
                        <c:v>367.67899999999992</c:v>
                      </c:pt>
                      <c:pt idx="90">
                        <c:v>368.47199999999981</c:v>
                      </c:pt>
                      <c:pt idx="91">
                        <c:v>369.26900000000001</c:v>
                      </c:pt>
                      <c:pt idx="92">
                        <c:v>370.06899999999979</c:v>
                      </c:pt>
                      <c:pt idx="93">
                        <c:v>370.87399999999991</c:v>
                      </c:pt>
                      <c:pt idx="94">
                        <c:v>371.67399999999992</c:v>
                      </c:pt>
                      <c:pt idx="95">
                        <c:v>372.47199999999981</c:v>
                      </c:pt>
                      <c:pt idx="96">
                        <c:v>373.267</c:v>
                      </c:pt>
                      <c:pt idx="97">
                        <c:v>374.06299999999999</c:v>
                      </c:pt>
                      <c:pt idx="98">
                        <c:v>374.86199999999991</c:v>
                      </c:pt>
                      <c:pt idx="99">
                        <c:v>375.66399999999999</c:v>
                      </c:pt>
                      <c:pt idx="100">
                        <c:v>376.46699999999981</c:v>
                      </c:pt>
                      <c:pt idx="101">
                        <c:v>377.26499999999999</c:v>
                      </c:pt>
                      <c:pt idx="102">
                        <c:v>378.05499999999989</c:v>
                      </c:pt>
                      <c:pt idx="103">
                        <c:v>378.846</c:v>
                      </c:pt>
                      <c:pt idx="104">
                        <c:v>379.63699999999977</c:v>
                      </c:pt>
                      <c:pt idx="105">
                        <c:v>380.43599999999981</c:v>
                      </c:pt>
                      <c:pt idx="106">
                        <c:v>381.2369999999998</c:v>
                      </c:pt>
                      <c:pt idx="107">
                        <c:v>382.03299999999979</c:v>
                      </c:pt>
                      <c:pt idx="108">
                        <c:v>382.82899999999978</c:v>
                      </c:pt>
                      <c:pt idx="109">
                        <c:v>383.62599999999992</c:v>
                      </c:pt>
                      <c:pt idx="110">
                        <c:v>384.41899999999981</c:v>
                      </c:pt>
                      <c:pt idx="111">
                        <c:v>385.21</c:v>
                      </c:pt>
                      <c:pt idx="112">
                        <c:v>385.9939999999998</c:v>
                      </c:pt>
                      <c:pt idx="113">
                        <c:v>386.77499999999992</c:v>
                      </c:pt>
                      <c:pt idx="114">
                        <c:v>387.565</c:v>
                      </c:pt>
                      <c:pt idx="115">
                        <c:v>388.36399999999992</c:v>
                      </c:pt>
                      <c:pt idx="116">
                        <c:v>389.16</c:v>
                      </c:pt>
                      <c:pt idx="117">
                        <c:v>389.96</c:v>
                      </c:pt>
                      <c:pt idx="118">
                        <c:v>390.76099999999991</c:v>
                      </c:pt>
                      <c:pt idx="119">
                        <c:v>391.55599999999993</c:v>
                      </c:pt>
                      <c:pt idx="120">
                        <c:v>392.34800000000001</c:v>
                      </c:pt>
                      <c:pt idx="121">
                        <c:v>393.14100000000002</c:v>
                      </c:pt>
                      <c:pt idx="122">
                        <c:v>393.94099999999992</c:v>
                      </c:pt>
                      <c:pt idx="123">
                        <c:v>394.74199999999979</c:v>
                      </c:pt>
                      <c:pt idx="124">
                        <c:v>395.57799999999992</c:v>
                      </c:pt>
                      <c:pt idx="125">
                        <c:v>396.43799999999982</c:v>
                      </c:pt>
                      <c:pt idx="126">
                        <c:v>397.30199999999991</c:v>
                      </c:pt>
                      <c:pt idx="127">
                        <c:v>398.17199999999991</c:v>
                      </c:pt>
                      <c:pt idx="128">
                        <c:v>399.04599999999999</c:v>
                      </c:pt>
                      <c:pt idx="129">
                        <c:v>399.91599999999983</c:v>
                      </c:pt>
                      <c:pt idx="130">
                        <c:v>400.78599999999977</c:v>
                      </c:pt>
                      <c:pt idx="131">
                        <c:v>401.65499999999997</c:v>
                      </c:pt>
                      <c:pt idx="132">
                        <c:v>402.524</c:v>
                      </c:pt>
                      <c:pt idx="133">
                        <c:v>403.39099999999979</c:v>
                      </c:pt>
                      <c:pt idx="134">
                        <c:v>404.25799999999992</c:v>
                      </c:pt>
                      <c:pt idx="135">
                        <c:v>405.12199999999979</c:v>
                      </c:pt>
                      <c:pt idx="136">
                        <c:v>405.99099999999981</c:v>
                      </c:pt>
                      <c:pt idx="137">
                        <c:v>406.85500000000002</c:v>
                      </c:pt>
                      <c:pt idx="138">
                        <c:v>407.72299999999979</c:v>
                      </c:pt>
                      <c:pt idx="139">
                        <c:v>408.601</c:v>
                      </c:pt>
                      <c:pt idx="140">
                        <c:v>409.47599999999977</c:v>
                      </c:pt>
                      <c:pt idx="141">
                        <c:v>410.35</c:v>
                      </c:pt>
                      <c:pt idx="142">
                        <c:v>411.22299999999979</c:v>
                      </c:pt>
                      <c:pt idx="143">
                        <c:v>412.09799999999979</c:v>
                      </c:pt>
                      <c:pt idx="144">
                        <c:v>412.96899999999982</c:v>
                      </c:pt>
                      <c:pt idx="145">
                        <c:v>413.84300000000002</c:v>
                      </c:pt>
                      <c:pt idx="146">
                        <c:v>414.71499999999992</c:v>
                      </c:pt>
                      <c:pt idx="147">
                        <c:v>415.577</c:v>
                      </c:pt>
                      <c:pt idx="148">
                        <c:v>416.43999999999983</c:v>
                      </c:pt>
                      <c:pt idx="149">
                        <c:v>417.30499999999989</c:v>
                      </c:pt>
                      <c:pt idx="150">
                        <c:v>418.16899999999993</c:v>
                      </c:pt>
                      <c:pt idx="151">
                        <c:v>419.02799999999979</c:v>
                      </c:pt>
                      <c:pt idx="152">
                        <c:v>419.88299999999992</c:v>
                      </c:pt>
                      <c:pt idx="153">
                        <c:v>420.74599999999992</c:v>
                      </c:pt>
                      <c:pt idx="154">
                        <c:v>421.61500000000001</c:v>
                      </c:pt>
                      <c:pt idx="155">
                        <c:v>422.48299999999978</c:v>
                      </c:pt>
                      <c:pt idx="156">
                        <c:v>423.351</c:v>
                      </c:pt>
                      <c:pt idx="157">
                        <c:v>424.21199999999982</c:v>
                      </c:pt>
                      <c:pt idx="158">
                        <c:v>425.077</c:v>
                      </c:pt>
                      <c:pt idx="159">
                        <c:v>425.94799999999992</c:v>
                      </c:pt>
                      <c:pt idx="160">
                        <c:v>426.82399999999978</c:v>
                      </c:pt>
                      <c:pt idx="161">
                        <c:v>427.70099999999991</c:v>
                      </c:pt>
                      <c:pt idx="162">
                        <c:v>428.56799999999993</c:v>
                      </c:pt>
                      <c:pt idx="163">
                        <c:v>429.43099999999981</c:v>
                      </c:pt>
                      <c:pt idx="164">
                        <c:v>430.2969999999998</c:v>
                      </c:pt>
                      <c:pt idx="165">
                        <c:v>431.15199999999999</c:v>
                      </c:pt>
                      <c:pt idx="166">
                        <c:v>432.00400000000002</c:v>
                      </c:pt>
                      <c:pt idx="167">
                        <c:v>432.86099999999999</c:v>
                      </c:pt>
                      <c:pt idx="168">
                        <c:v>433.71100000000001</c:v>
                      </c:pt>
                      <c:pt idx="169">
                        <c:v>434.56099999999992</c:v>
                      </c:pt>
                      <c:pt idx="170">
                        <c:v>435.41199999999981</c:v>
                      </c:pt>
                      <c:pt idx="171">
                        <c:v>436.26299999999992</c:v>
                      </c:pt>
                      <c:pt idx="172">
                        <c:v>437.12199999999979</c:v>
                      </c:pt>
                      <c:pt idx="173">
                        <c:v>437.98099999999982</c:v>
                      </c:pt>
                      <c:pt idx="174">
                        <c:v>438.83600000000001</c:v>
                      </c:pt>
                      <c:pt idx="175">
                        <c:v>439.68999999999988</c:v>
                      </c:pt>
                      <c:pt idx="176">
                        <c:v>440.548</c:v>
                      </c:pt>
                      <c:pt idx="177">
                        <c:v>441.40499999999992</c:v>
                      </c:pt>
                      <c:pt idx="178">
                        <c:v>442.26499999999999</c:v>
                      </c:pt>
                      <c:pt idx="179">
                        <c:v>443.13299999999992</c:v>
                      </c:pt>
                      <c:pt idx="180">
                        <c:v>444.00199999999978</c:v>
                      </c:pt>
                      <c:pt idx="181">
                        <c:v>444.86500000000001</c:v>
                      </c:pt>
                      <c:pt idx="182">
                        <c:v>445.72499999999991</c:v>
                      </c:pt>
                      <c:pt idx="183">
                        <c:v>446.59</c:v>
                      </c:pt>
                      <c:pt idx="184">
                        <c:v>447.45499999999993</c:v>
                      </c:pt>
                      <c:pt idx="185">
                        <c:v>448.32299999999992</c:v>
                      </c:pt>
                      <c:pt idx="186">
                        <c:v>449.19499999999988</c:v>
                      </c:pt>
                      <c:pt idx="187">
                        <c:v>450.072</c:v>
                      </c:pt>
                      <c:pt idx="188">
                        <c:v>450.94799999999992</c:v>
                      </c:pt>
                      <c:pt idx="189">
                        <c:v>451.82099999999991</c:v>
                      </c:pt>
                      <c:pt idx="190">
                        <c:v>452.68499999999989</c:v>
                      </c:pt>
                      <c:pt idx="191">
                        <c:v>453.553</c:v>
                      </c:pt>
                      <c:pt idx="192">
                        <c:v>454.42299999999977</c:v>
                      </c:pt>
                      <c:pt idx="193">
                        <c:v>455.2969999999998</c:v>
                      </c:pt>
                      <c:pt idx="194">
                        <c:v>456.16399999999999</c:v>
                      </c:pt>
                      <c:pt idx="195">
                        <c:v>457.02699999999982</c:v>
                      </c:pt>
                      <c:pt idx="196">
                        <c:v>457.88199999999978</c:v>
                      </c:pt>
                      <c:pt idx="197">
                        <c:v>458.72899999999981</c:v>
                      </c:pt>
                      <c:pt idx="198">
                        <c:v>459.577</c:v>
                      </c:pt>
                      <c:pt idx="199">
                        <c:v>460.42999999999978</c:v>
                      </c:pt>
                      <c:pt idx="200">
                        <c:v>461.27799999999979</c:v>
                      </c:pt>
                      <c:pt idx="201">
                        <c:v>462.12199999999979</c:v>
                      </c:pt>
                      <c:pt idx="202">
                        <c:v>462.97199999999981</c:v>
                      </c:pt>
                      <c:pt idx="203">
                        <c:v>463.81799999999993</c:v>
                      </c:pt>
                      <c:pt idx="204">
                        <c:v>464.65800000000002</c:v>
                      </c:pt>
                      <c:pt idx="205">
                        <c:v>465.50299999999999</c:v>
                      </c:pt>
                      <c:pt idx="206">
                        <c:v>466.34699999999992</c:v>
                      </c:pt>
                      <c:pt idx="207">
                        <c:v>467.197</c:v>
                      </c:pt>
                      <c:pt idx="208">
                        <c:v>468.048</c:v>
                      </c:pt>
                      <c:pt idx="209">
                        <c:v>468.90099999999978</c:v>
                      </c:pt>
                      <c:pt idx="210">
                        <c:v>469.75099999999992</c:v>
                      </c:pt>
                      <c:pt idx="211">
                        <c:v>470.60199999999992</c:v>
                      </c:pt>
                      <c:pt idx="212">
                        <c:v>471.44499999999988</c:v>
                      </c:pt>
                      <c:pt idx="213">
                        <c:v>472.29799999999977</c:v>
                      </c:pt>
                      <c:pt idx="214">
                        <c:v>473.16199999999992</c:v>
                      </c:pt>
                      <c:pt idx="215">
                        <c:v>474.01900000000001</c:v>
                      </c:pt>
                      <c:pt idx="216">
                        <c:v>474.875</c:v>
                      </c:pt>
                      <c:pt idx="217">
                        <c:v>475.72299999999979</c:v>
                      </c:pt>
                      <c:pt idx="218">
                        <c:v>476.56999999999988</c:v>
                      </c:pt>
                      <c:pt idx="219">
                        <c:v>477.41599999999983</c:v>
                      </c:pt>
                      <c:pt idx="220">
                        <c:v>478.26099999999991</c:v>
                      </c:pt>
                      <c:pt idx="221">
                        <c:v>479.10500000000002</c:v>
                      </c:pt>
                      <c:pt idx="222">
                        <c:v>479.95</c:v>
                      </c:pt>
                      <c:pt idx="223">
                        <c:v>480.79099999999983</c:v>
                      </c:pt>
                      <c:pt idx="224">
                        <c:v>481.63099999999991</c:v>
                      </c:pt>
                      <c:pt idx="225">
                        <c:v>482.47399999999982</c:v>
                      </c:pt>
                      <c:pt idx="226">
                        <c:v>483.31599999999992</c:v>
                      </c:pt>
                      <c:pt idx="227">
                        <c:v>484.16500000000002</c:v>
                      </c:pt>
                      <c:pt idx="228">
                        <c:v>485.01400000000001</c:v>
                      </c:pt>
                      <c:pt idx="229">
                        <c:v>485.85500000000002</c:v>
                      </c:pt>
                      <c:pt idx="230">
                        <c:v>486.697</c:v>
                      </c:pt>
                      <c:pt idx="231">
                        <c:v>487.54099999999988</c:v>
                      </c:pt>
                      <c:pt idx="232">
                        <c:v>488.38299999999992</c:v>
                      </c:pt>
                      <c:pt idx="233">
                        <c:v>489.23</c:v>
                      </c:pt>
                      <c:pt idx="234">
                        <c:v>490.08</c:v>
                      </c:pt>
                      <c:pt idx="235">
                        <c:v>490.92799999999983</c:v>
                      </c:pt>
                      <c:pt idx="236">
                        <c:v>491.77799999999979</c:v>
                      </c:pt>
                      <c:pt idx="237">
                        <c:v>492.63099999999991</c:v>
                      </c:pt>
                      <c:pt idx="238">
                        <c:v>493.49099999999981</c:v>
                      </c:pt>
                      <c:pt idx="239">
                        <c:v>494.35399999999993</c:v>
                      </c:pt>
                      <c:pt idx="240">
                        <c:v>495.21699999999981</c:v>
                      </c:pt>
                      <c:pt idx="241">
                        <c:v>496.077</c:v>
                      </c:pt>
                      <c:pt idx="242">
                        <c:v>496.92699999999979</c:v>
                      </c:pt>
                      <c:pt idx="243">
                        <c:v>497.76900000000001</c:v>
                      </c:pt>
                      <c:pt idx="244">
                        <c:v>498.60500000000002</c:v>
                      </c:pt>
                      <c:pt idx="245">
                        <c:v>499.44399999999979</c:v>
                      </c:pt>
                      <c:pt idx="246">
                        <c:v>500.28199999999981</c:v>
                      </c:pt>
                      <c:pt idx="247">
                        <c:v>501.11500000000001</c:v>
                      </c:pt>
                      <c:pt idx="248">
                        <c:v>501.94799999999992</c:v>
                      </c:pt>
                      <c:pt idx="249">
                        <c:v>502.78599999999977</c:v>
                      </c:pt>
                      <c:pt idx="250">
                        <c:v>503.62299999999999</c:v>
                      </c:pt>
                      <c:pt idx="251">
                        <c:v>504.46100000000001</c:v>
                      </c:pt>
                      <c:pt idx="252">
                        <c:v>505.29599999999982</c:v>
                      </c:pt>
                      <c:pt idx="253">
                        <c:v>506.12399999999991</c:v>
                      </c:pt>
                      <c:pt idx="254">
                        <c:v>506.95</c:v>
                      </c:pt>
                      <c:pt idx="255">
                        <c:v>507.78</c:v>
                      </c:pt>
                      <c:pt idx="256">
                        <c:v>508.60799999999989</c:v>
                      </c:pt>
                      <c:pt idx="257">
                        <c:v>509.43899999999979</c:v>
                      </c:pt>
                      <c:pt idx="258">
                        <c:v>510.27199999999982</c:v>
                      </c:pt>
                      <c:pt idx="259">
                        <c:v>511.10799999999989</c:v>
                      </c:pt>
                      <c:pt idx="260">
                        <c:v>511.947</c:v>
                      </c:pt>
                      <c:pt idx="261">
                        <c:v>512.78599999999994</c:v>
                      </c:pt>
                      <c:pt idx="262">
                        <c:v>513.62900000000002</c:v>
                      </c:pt>
                      <c:pt idx="263">
                        <c:v>514.476</c:v>
                      </c:pt>
                      <c:pt idx="264">
                        <c:v>515.32499999999982</c:v>
                      </c:pt>
                      <c:pt idx="265">
                        <c:v>516.16599999999971</c:v>
                      </c:pt>
                      <c:pt idx="266">
                        <c:v>517.01</c:v>
                      </c:pt>
                      <c:pt idx="267">
                        <c:v>517.85599999999977</c:v>
                      </c:pt>
                      <c:pt idx="268">
                        <c:v>518.70000000000005</c:v>
                      </c:pt>
                      <c:pt idx="269">
                        <c:v>519.54599999999971</c:v>
                      </c:pt>
                      <c:pt idx="270">
                        <c:v>520.38699999999972</c:v>
                      </c:pt>
                      <c:pt idx="271">
                        <c:v>521.22900000000004</c:v>
                      </c:pt>
                      <c:pt idx="272">
                        <c:v>522.07799999999997</c:v>
                      </c:pt>
                      <c:pt idx="273">
                        <c:v>522.93099999999981</c:v>
                      </c:pt>
                      <c:pt idx="274">
                        <c:v>523.77700000000004</c:v>
                      </c:pt>
                      <c:pt idx="275">
                        <c:v>524.62400000000002</c:v>
                      </c:pt>
                      <c:pt idx="276">
                        <c:v>525.47500000000002</c:v>
                      </c:pt>
                      <c:pt idx="277">
                        <c:v>526.32099999999969</c:v>
                      </c:pt>
                      <c:pt idx="278">
                        <c:v>527.16300000000001</c:v>
                      </c:pt>
                      <c:pt idx="279">
                        <c:v>528.00400000000002</c:v>
                      </c:pt>
                      <c:pt idx="280">
                        <c:v>528.85399999999981</c:v>
                      </c:pt>
                      <c:pt idx="281">
                        <c:v>529.69899999999996</c:v>
                      </c:pt>
                      <c:pt idx="282">
                        <c:v>530.54199999999969</c:v>
                      </c:pt>
                      <c:pt idx="283">
                        <c:v>531.39</c:v>
                      </c:pt>
                      <c:pt idx="284">
                        <c:v>532.24199999999996</c:v>
                      </c:pt>
                      <c:pt idx="285">
                        <c:v>533.09199999999998</c:v>
                      </c:pt>
                      <c:pt idx="286">
                        <c:v>533.94499999999971</c:v>
                      </c:pt>
                      <c:pt idx="287">
                        <c:v>534.803</c:v>
                      </c:pt>
                      <c:pt idx="288">
                        <c:v>535.66100000000006</c:v>
                      </c:pt>
                      <c:pt idx="289">
                        <c:v>536.5139999999999</c:v>
                      </c:pt>
                      <c:pt idx="290">
                        <c:v>537.36899999999969</c:v>
                      </c:pt>
                      <c:pt idx="291">
                        <c:v>538.221</c:v>
                      </c:pt>
                      <c:pt idx="292">
                        <c:v>539.077</c:v>
                      </c:pt>
                      <c:pt idx="293">
                        <c:v>539.93699999999967</c:v>
                      </c:pt>
                      <c:pt idx="294">
                        <c:v>540.79700000000003</c:v>
                      </c:pt>
                      <c:pt idx="295">
                        <c:v>541.65199999999982</c:v>
                      </c:pt>
                      <c:pt idx="296">
                        <c:v>542.50800000000004</c:v>
                      </c:pt>
                      <c:pt idx="297">
                        <c:v>543.36199999999974</c:v>
                      </c:pt>
                      <c:pt idx="298">
                        <c:v>544.21799999999996</c:v>
                      </c:pt>
                      <c:pt idx="299">
                        <c:v>545.07100000000003</c:v>
                      </c:pt>
                      <c:pt idx="300">
                        <c:v>545.92699999999968</c:v>
                      </c:pt>
                      <c:pt idx="301">
                        <c:v>546.78600000000006</c:v>
                      </c:pt>
                      <c:pt idx="302">
                        <c:v>547.63499999999999</c:v>
                      </c:pt>
                      <c:pt idx="303">
                        <c:v>548.4849999999999</c:v>
                      </c:pt>
                      <c:pt idx="304">
                        <c:v>549.33899999999971</c:v>
                      </c:pt>
                      <c:pt idx="305">
                        <c:v>550.18899999999996</c:v>
                      </c:pt>
                      <c:pt idx="306">
                        <c:v>551.03600000000006</c:v>
                      </c:pt>
                      <c:pt idx="307">
                        <c:v>551.88300000000004</c:v>
                      </c:pt>
                      <c:pt idx="308">
                        <c:v>552.72699999999998</c:v>
                      </c:pt>
                      <c:pt idx="309">
                        <c:v>553.57399999999996</c:v>
                      </c:pt>
                      <c:pt idx="310">
                        <c:v>554.41699999999969</c:v>
                      </c:pt>
                      <c:pt idx="311">
                        <c:v>555.26499999999999</c:v>
                      </c:pt>
                      <c:pt idx="312">
                        <c:v>556.12</c:v>
                      </c:pt>
                      <c:pt idx="313">
                        <c:v>556.97199999999998</c:v>
                      </c:pt>
                      <c:pt idx="314">
                        <c:v>557.81999999999971</c:v>
                      </c:pt>
                      <c:pt idx="315">
                        <c:v>558.66300000000001</c:v>
                      </c:pt>
                      <c:pt idx="316">
                        <c:v>559.50099999999998</c:v>
                      </c:pt>
                      <c:pt idx="317">
                        <c:v>560.33400000000006</c:v>
                      </c:pt>
                      <c:pt idx="318">
                        <c:v>561.16999999999996</c:v>
                      </c:pt>
                      <c:pt idx="319">
                        <c:v>562.01099999999997</c:v>
                      </c:pt>
                      <c:pt idx="320">
                        <c:v>562.85199999999975</c:v>
                      </c:pt>
                      <c:pt idx="321">
                        <c:v>563.68799999999999</c:v>
                      </c:pt>
                      <c:pt idx="322">
                        <c:v>564.51599999999996</c:v>
                      </c:pt>
                      <c:pt idx="323">
                        <c:v>565.34199999999976</c:v>
                      </c:pt>
                      <c:pt idx="324">
                        <c:v>566.16999999999996</c:v>
                      </c:pt>
                      <c:pt idx="325">
                        <c:v>566.99699999999996</c:v>
                      </c:pt>
                      <c:pt idx="326">
                        <c:v>567.83400000000006</c:v>
                      </c:pt>
                      <c:pt idx="327">
                        <c:v>568.673</c:v>
                      </c:pt>
                      <c:pt idx="328">
                        <c:v>569.51</c:v>
                      </c:pt>
                      <c:pt idx="329">
                        <c:v>570.34799999999962</c:v>
                      </c:pt>
                      <c:pt idx="330">
                        <c:v>571.18899999999996</c:v>
                      </c:pt>
                      <c:pt idx="331">
                        <c:v>572.02699999999982</c:v>
                      </c:pt>
                      <c:pt idx="332">
                        <c:v>572.86899999999969</c:v>
                      </c:pt>
                      <c:pt idx="333">
                        <c:v>573.71400000000006</c:v>
                      </c:pt>
                      <c:pt idx="334">
                        <c:v>574.55799999999977</c:v>
                      </c:pt>
                      <c:pt idx="335">
                        <c:v>575.40099999999973</c:v>
                      </c:pt>
                      <c:pt idx="336">
                        <c:v>576.24199999999996</c:v>
                      </c:pt>
                      <c:pt idx="337">
                        <c:v>577.08900000000006</c:v>
                      </c:pt>
                      <c:pt idx="338">
                        <c:v>577.92999999999972</c:v>
                      </c:pt>
                      <c:pt idx="339">
                        <c:v>578.77</c:v>
                      </c:pt>
                      <c:pt idx="340">
                        <c:v>579.60900000000004</c:v>
                      </c:pt>
                      <c:pt idx="341">
                        <c:v>580.45599999999968</c:v>
                      </c:pt>
                      <c:pt idx="342">
                        <c:v>581.30599999999981</c:v>
                      </c:pt>
                      <c:pt idx="343">
                        <c:v>582.15899999999999</c:v>
                      </c:pt>
                      <c:pt idx="344">
                        <c:v>583.0139999999999</c:v>
                      </c:pt>
                      <c:pt idx="345">
                        <c:v>583.86699999999962</c:v>
                      </c:pt>
                      <c:pt idx="346">
                        <c:v>584.71799999999996</c:v>
                      </c:pt>
                      <c:pt idx="347">
                        <c:v>585.56699999999978</c:v>
                      </c:pt>
                      <c:pt idx="348">
                        <c:v>586.41599999999971</c:v>
                      </c:pt>
                      <c:pt idx="349">
                        <c:v>587.26699999999983</c:v>
                      </c:pt>
                      <c:pt idx="350">
                        <c:v>588.11699999999996</c:v>
                      </c:pt>
                      <c:pt idx="351">
                        <c:v>588.97</c:v>
                      </c:pt>
                      <c:pt idx="352">
                        <c:v>589.82199999999978</c:v>
                      </c:pt>
                      <c:pt idx="353">
                        <c:v>590.67399999999998</c:v>
                      </c:pt>
                      <c:pt idx="354">
                        <c:v>591.529</c:v>
                      </c:pt>
                      <c:pt idx="355">
                        <c:v>592.3889999999999</c:v>
                      </c:pt>
                      <c:pt idx="356">
                        <c:v>593.24900000000002</c:v>
                      </c:pt>
                      <c:pt idx="357">
                        <c:v>594.11199999999997</c:v>
                      </c:pt>
                      <c:pt idx="358">
                        <c:v>594.97500000000002</c:v>
                      </c:pt>
                      <c:pt idx="359">
                        <c:v>595.83799999999974</c:v>
                      </c:pt>
                      <c:pt idx="360">
                        <c:v>596.69899999999996</c:v>
                      </c:pt>
                      <c:pt idx="361">
                        <c:v>597.55899999999997</c:v>
                      </c:pt>
                      <c:pt idx="362">
                        <c:v>598.41199999999981</c:v>
                      </c:pt>
                      <c:pt idx="363">
                        <c:v>599.26499999999999</c:v>
                      </c:pt>
                      <c:pt idx="364">
                        <c:v>600.11799999999971</c:v>
                      </c:pt>
                      <c:pt idx="365">
                        <c:v>600.96599999999967</c:v>
                      </c:pt>
                      <c:pt idx="366">
                        <c:v>601.81099999999969</c:v>
                      </c:pt>
                      <c:pt idx="367">
                        <c:v>602.65899999999999</c:v>
                      </c:pt>
                      <c:pt idx="368">
                        <c:v>603.5139999999999</c:v>
                      </c:pt>
                      <c:pt idx="369">
                        <c:v>604.36799999999948</c:v>
                      </c:pt>
                      <c:pt idx="370">
                        <c:v>605.221</c:v>
                      </c:pt>
                      <c:pt idx="371">
                        <c:v>606.072</c:v>
                      </c:pt>
                      <c:pt idx="372">
                        <c:v>606.92499999999973</c:v>
                      </c:pt>
                      <c:pt idx="373">
                        <c:v>607.77599999999995</c:v>
                      </c:pt>
                      <c:pt idx="374">
                        <c:v>608.63099999999997</c:v>
                      </c:pt>
                      <c:pt idx="375">
                        <c:v>609.48400000000004</c:v>
                      </c:pt>
                      <c:pt idx="376">
                        <c:v>610.33699999999976</c:v>
                      </c:pt>
                      <c:pt idx="377">
                        <c:v>611.18399999999997</c:v>
                      </c:pt>
                      <c:pt idx="378">
                        <c:v>612.02800000000002</c:v>
                      </c:pt>
                      <c:pt idx="379">
                        <c:v>612.87699999999973</c:v>
                      </c:pt>
                      <c:pt idx="380">
                        <c:v>613.72400000000005</c:v>
                      </c:pt>
                      <c:pt idx="381">
                        <c:v>614.56999999999971</c:v>
                      </c:pt>
                      <c:pt idx="382">
                        <c:v>615.41899999999998</c:v>
                      </c:pt>
                      <c:pt idx="383">
                        <c:v>616.27099999999996</c:v>
                      </c:pt>
                      <c:pt idx="384">
                        <c:v>617.12900000000002</c:v>
                      </c:pt>
                      <c:pt idx="385">
                        <c:v>617.995</c:v>
                      </c:pt>
                      <c:pt idx="386">
                        <c:v>618.85699999999974</c:v>
                      </c:pt>
                      <c:pt idx="387">
                        <c:v>619.71199999999999</c:v>
                      </c:pt>
                      <c:pt idx="388">
                        <c:v>620.56199999999967</c:v>
                      </c:pt>
                      <c:pt idx="389">
                        <c:v>621.41100000000006</c:v>
                      </c:pt>
                      <c:pt idx="390">
                        <c:v>622.25800000000004</c:v>
                      </c:pt>
                      <c:pt idx="391">
                        <c:v>623.10199999999998</c:v>
                      </c:pt>
                      <c:pt idx="392">
                        <c:v>623.95399999999972</c:v>
                      </c:pt>
                      <c:pt idx="393">
                        <c:v>624.81099999999969</c:v>
                      </c:pt>
                      <c:pt idx="394">
                        <c:v>625.67399999999998</c:v>
                      </c:pt>
                      <c:pt idx="395">
                        <c:v>626.53399999999999</c:v>
                      </c:pt>
                      <c:pt idx="396">
                        <c:v>627.39300000000003</c:v>
                      </c:pt>
                      <c:pt idx="397">
                        <c:v>628.24699999999996</c:v>
                      </c:pt>
                      <c:pt idx="398">
                        <c:v>629.1</c:v>
                      </c:pt>
                      <c:pt idx="399">
                        <c:v>629.95599999999968</c:v>
                      </c:pt>
                      <c:pt idx="400">
                        <c:v>630.81999999999971</c:v>
                      </c:pt>
                      <c:pt idx="401">
                        <c:v>631.68499999999995</c:v>
                      </c:pt>
                      <c:pt idx="402">
                        <c:v>632.548</c:v>
                      </c:pt>
                      <c:pt idx="403">
                        <c:v>633.41499999999996</c:v>
                      </c:pt>
                      <c:pt idx="404">
                        <c:v>634.27700000000004</c:v>
                      </c:pt>
                      <c:pt idx="405">
                        <c:v>635.1389999999999</c:v>
                      </c:pt>
                      <c:pt idx="406">
                        <c:v>636.00599999999997</c:v>
                      </c:pt>
                      <c:pt idx="407">
                        <c:v>636.87099999999998</c:v>
                      </c:pt>
                      <c:pt idx="408">
                        <c:v>637.7349999999999</c:v>
                      </c:pt>
                      <c:pt idx="409">
                        <c:v>638.59400000000005</c:v>
                      </c:pt>
                      <c:pt idx="410">
                        <c:v>639.45699999999977</c:v>
                      </c:pt>
                      <c:pt idx="411">
                        <c:v>640.31899999999996</c:v>
                      </c:pt>
                      <c:pt idx="412">
                        <c:v>641.17999999999995</c:v>
                      </c:pt>
                      <c:pt idx="413">
                        <c:v>642.03800000000001</c:v>
                      </c:pt>
                      <c:pt idx="414">
                        <c:v>642.89799999999968</c:v>
                      </c:pt>
                      <c:pt idx="415">
                        <c:v>643.75800000000004</c:v>
                      </c:pt>
                      <c:pt idx="416">
                        <c:v>644.61300000000006</c:v>
                      </c:pt>
                      <c:pt idx="417">
                        <c:v>645.46299999999974</c:v>
                      </c:pt>
                      <c:pt idx="418">
                        <c:v>646.31399999999996</c:v>
                      </c:pt>
                      <c:pt idx="419">
                        <c:v>647.16899999999998</c:v>
                      </c:pt>
                      <c:pt idx="420">
                        <c:v>648.02800000000002</c:v>
                      </c:pt>
                      <c:pt idx="421">
                        <c:v>648.88499999999999</c:v>
                      </c:pt>
                      <c:pt idx="422">
                        <c:v>649.74</c:v>
                      </c:pt>
                      <c:pt idx="423">
                        <c:v>650.59299999999996</c:v>
                      </c:pt>
                      <c:pt idx="424">
                        <c:v>651.44199999999978</c:v>
                      </c:pt>
                      <c:pt idx="425">
                        <c:v>652.29100000000005</c:v>
                      </c:pt>
                      <c:pt idx="426">
                        <c:v>653.1389999999999</c:v>
                      </c:pt>
                      <c:pt idx="427">
                        <c:v>653.98699999999997</c:v>
                      </c:pt>
                      <c:pt idx="428">
                        <c:v>654.83400000000006</c:v>
                      </c:pt>
                      <c:pt idx="429">
                        <c:v>655.6869999999999</c:v>
                      </c:pt>
                      <c:pt idx="430">
                        <c:v>656.54599999999982</c:v>
                      </c:pt>
                      <c:pt idx="431">
                        <c:v>657.40099999999973</c:v>
                      </c:pt>
                      <c:pt idx="432">
                        <c:v>658.255</c:v>
                      </c:pt>
                      <c:pt idx="433">
                        <c:v>659.1099999999999</c:v>
                      </c:pt>
                      <c:pt idx="434">
                        <c:v>659.96199999999976</c:v>
                      </c:pt>
                      <c:pt idx="435">
                        <c:v>660.81099999999969</c:v>
                      </c:pt>
                      <c:pt idx="436">
                        <c:v>661.66100000000006</c:v>
                      </c:pt>
                      <c:pt idx="437">
                        <c:v>662.5139999999999</c:v>
                      </c:pt>
                      <c:pt idx="438">
                        <c:v>663.37</c:v>
                      </c:pt>
                      <c:pt idx="439">
                        <c:v>664.22699999999998</c:v>
                      </c:pt>
                      <c:pt idx="440">
                        <c:v>665.09</c:v>
                      </c:pt>
                      <c:pt idx="441">
                        <c:v>665.95599999999968</c:v>
                      </c:pt>
                      <c:pt idx="442">
                        <c:v>666.8159999999998</c:v>
                      </c:pt>
                      <c:pt idx="443">
                        <c:v>667.66799999999967</c:v>
                      </c:pt>
                      <c:pt idx="444">
                        <c:v>668.51599999999996</c:v>
                      </c:pt>
                      <c:pt idx="445">
                        <c:v>669.36099999999976</c:v>
                      </c:pt>
                      <c:pt idx="446">
                        <c:v>670.21299999999997</c:v>
                      </c:pt>
                      <c:pt idx="447">
                        <c:v>671.072</c:v>
                      </c:pt>
                      <c:pt idx="448">
                        <c:v>671.93599999999969</c:v>
                      </c:pt>
                      <c:pt idx="449">
                        <c:v>672.8009999999997</c:v>
                      </c:pt>
                      <c:pt idx="450">
                        <c:v>673.66599999999971</c:v>
                      </c:pt>
                      <c:pt idx="451">
                        <c:v>674.52800000000002</c:v>
                      </c:pt>
                      <c:pt idx="452">
                        <c:v>675.3889999999999</c:v>
                      </c:pt>
                      <c:pt idx="453">
                        <c:v>676.25199999999973</c:v>
                      </c:pt>
                      <c:pt idx="454">
                        <c:v>677.12400000000002</c:v>
                      </c:pt>
                      <c:pt idx="455">
                        <c:v>677.99299999999971</c:v>
                      </c:pt>
                      <c:pt idx="456">
                        <c:v>678.85099999999977</c:v>
                      </c:pt>
                      <c:pt idx="457">
                        <c:v>679.70299999999997</c:v>
                      </c:pt>
                      <c:pt idx="458">
                        <c:v>680.553</c:v>
                      </c:pt>
                      <c:pt idx="459">
                        <c:v>681.40199999999982</c:v>
                      </c:pt>
                      <c:pt idx="460">
                        <c:v>682.25199999999973</c:v>
                      </c:pt>
                      <c:pt idx="461">
                        <c:v>683.1099999999999</c:v>
                      </c:pt>
                      <c:pt idx="462">
                        <c:v>683.97299999999996</c:v>
                      </c:pt>
                      <c:pt idx="463">
                        <c:v>684.83299999999974</c:v>
                      </c:pt>
                      <c:pt idx="464">
                        <c:v>685.69</c:v>
                      </c:pt>
                      <c:pt idx="465">
                        <c:v>686.54599999999982</c:v>
                      </c:pt>
                      <c:pt idx="466">
                        <c:v>687.40099999999973</c:v>
                      </c:pt>
                      <c:pt idx="467">
                        <c:v>688.25199999999973</c:v>
                      </c:pt>
                      <c:pt idx="468">
                        <c:v>689.10699999999997</c:v>
                      </c:pt>
                      <c:pt idx="469">
                        <c:v>689.96699999999976</c:v>
                      </c:pt>
                      <c:pt idx="470">
                        <c:v>690.82899999999972</c:v>
                      </c:pt>
                      <c:pt idx="471">
                        <c:v>691.68399999999997</c:v>
                      </c:pt>
                      <c:pt idx="472">
                        <c:v>692.53399999999999</c:v>
                      </c:pt>
                      <c:pt idx="473">
                        <c:v>693.38799999999969</c:v>
                      </c:pt>
                      <c:pt idx="474">
                        <c:v>694.25199999999973</c:v>
                      </c:pt>
                      <c:pt idx="475">
                        <c:v>695.125</c:v>
                      </c:pt>
                      <c:pt idx="476">
                        <c:v>695.99299999999971</c:v>
                      </c:pt>
                      <c:pt idx="477">
                        <c:v>696.8529999999995</c:v>
                      </c:pt>
                      <c:pt idx="478">
                        <c:v>697.71400000000006</c:v>
                      </c:pt>
                      <c:pt idx="479">
                        <c:v>698.57299999999998</c:v>
                      </c:pt>
                      <c:pt idx="480">
                        <c:v>699.42699999999968</c:v>
                      </c:pt>
                      <c:pt idx="481">
                        <c:v>700.27800000000002</c:v>
                      </c:pt>
                      <c:pt idx="482">
                        <c:v>701.12599999999998</c:v>
                      </c:pt>
                      <c:pt idx="483">
                        <c:v>701.97299999999996</c:v>
                      </c:pt>
                      <c:pt idx="484">
                        <c:v>702.82399999999996</c:v>
                      </c:pt>
                      <c:pt idx="485">
                        <c:v>703.678</c:v>
                      </c:pt>
                      <c:pt idx="486">
                        <c:v>704.53600000000006</c:v>
                      </c:pt>
                      <c:pt idx="487">
                        <c:v>705.39300000000003</c:v>
                      </c:pt>
                      <c:pt idx="488">
                        <c:v>706.245</c:v>
                      </c:pt>
                      <c:pt idx="489">
                        <c:v>707.101</c:v>
                      </c:pt>
                      <c:pt idx="490">
                        <c:v>707.95299999999975</c:v>
                      </c:pt>
                      <c:pt idx="491">
                        <c:v>708.80599999999981</c:v>
                      </c:pt>
                      <c:pt idx="492">
                        <c:v>709.6569999999997</c:v>
                      </c:pt>
                      <c:pt idx="493">
                        <c:v>710.50700000000006</c:v>
                      </c:pt>
                      <c:pt idx="494">
                        <c:v>711.36099999999976</c:v>
                      </c:pt>
                      <c:pt idx="495">
                        <c:v>712.21500000000003</c:v>
                      </c:pt>
                      <c:pt idx="496">
                        <c:v>713.07500000000005</c:v>
                      </c:pt>
                      <c:pt idx="497">
                        <c:v>713.92899999999997</c:v>
                      </c:pt>
                      <c:pt idx="498">
                        <c:v>714.78899999999999</c:v>
                      </c:pt>
                      <c:pt idx="499">
                        <c:v>715.64799999999968</c:v>
                      </c:pt>
                      <c:pt idx="500">
                        <c:v>716.50199999999973</c:v>
                      </c:pt>
                      <c:pt idx="501">
                        <c:v>717.36300000000006</c:v>
                      </c:pt>
                      <c:pt idx="502">
                        <c:v>718.22400000000005</c:v>
                      </c:pt>
                      <c:pt idx="503">
                        <c:v>719.08500000000004</c:v>
                      </c:pt>
                      <c:pt idx="504">
                        <c:v>719.94399999999996</c:v>
                      </c:pt>
                      <c:pt idx="505">
                        <c:v>720.80499999999972</c:v>
                      </c:pt>
                      <c:pt idx="506">
                        <c:v>721.66399999999999</c:v>
                      </c:pt>
                      <c:pt idx="507">
                        <c:v>722.52199999999971</c:v>
                      </c:pt>
                      <c:pt idx="508">
                        <c:v>723.38099999999997</c:v>
                      </c:pt>
                      <c:pt idx="509">
                        <c:v>724.24199999999996</c:v>
                      </c:pt>
                      <c:pt idx="510">
                        <c:v>725.101</c:v>
                      </c:pt>
                      <c:pt idx="511">
                        <c:v>725.95599999999968</c:v>
                      </c:pt>
                      <c:pt idx="512">
                        <c:v>726.81199999999967</c:v>
                      </c:pt>
                      <c:pt idx="513">
                        <c:v>727.66899999999998</c:v>
                      </c:pt>
                      <c:pt idx="514">
                        <c:v>728.53</c:v>
                      </c:pt>
                      <c:pt idx="515">
                        <c:v>729.39099999999996</c:v>
                      </c:pt>
                      <c:pt idx="516">
                        <c:v>730.24800000000005</c:v>
                      </c:pt>
                      <c:pt idx="517">
                        <c:v>731.10599999999999</c:v>
                      </c:pt>
                      <c:pt idx="518">
                        <c:v>731.96799999999962</c:v>
                      </c:pt>
                      <c:pt idx="519">
                        <c:v>732.8299999999997</c:v>
                      </c:pt>
                      <c:pt idx="520">
                        <c:v>733.69100000000003</c:v>
                      </c:pt>
                      <c:pt idx="521">
                        <c:v>734.5509999999997</c:v>
                      </c:pt>
                      <c:pt idx="522">
                        <c:v>735.41699999999969</c:v>
                      </c:pt>
                      <c:pt idx="523">
                        <c:v>736.28099999999995</c:v>
                      </c:pt>
                      <c:pt idx="524">
                        <c:v>737.14300000000003</c:v>
                      </c:pt>
                      <c:pt idx="525">
                        <c:v>738.00599999999997</c:v>
                      </c:pt>
                      <c:pt idx="526">
                        <c:v>738.86799999999948</c:v>
                      </c:pt>
                      <c:pt idx="527">
                        <c:v>739.73400000000004</c:v>
                      </c:pt>
                      <c:pt idx="528">
                        <c:v>740.601</c:v>
                      </c:pt>
                      <c:pt idx="529">
                        <c:v>741.46799999999962</c:v>
                      </c:pt>
                      <c:pt idx="530">
                        <c:v>742.33799999999974</c:v>
                      </c:pt>
                      <c:pt idx="531">
                        <c:v>743.20699999999999</c:v>
                      </c:pt>
                      <c:pt idx="532">
                        <c:v>744.07399999999996</c:v>
                      </c:pt>
                      <c:pt idx="533">
                        <c:v>744.93699999999967</c:v>
                      </c:pt>
                      <c:pt idx="534">
                        <c:v>745.8009999999997</c:v>
                      </c:pt>
                      <c:pt idx="535">
                        <c:v>746.66199999999981</c:v>
                      </c:pt>
                      <c:pt idx="536">
                        <c:v>747.52499999999998</c:v>
                      </c:pt>
                      <c:pt idx="537">
                        <c:v>748.39099999999996</c:v>
                      </c:pt>
                      <c:pt idx="538">
                        <c:v>749.26099999999997</c:v>
                      </c:pt>
                      <c:pt idx="539">
                        <c:v>750.13499999999999</c:v>
                      </c:pt>
                      <c:pt idx="540">
                        <c:v>751.005</c:v>
                      </c:pt>
                      <c:pt idx="541">
                        <c:v>751.87199999999996</c:v>
                      </c:pt>
                      <c:pt idx="542">
                        <c:v>752.73900000000003</c:v>
                      </c:pt>
                      <c:pt idx="543">
                        <c:v>753.60599999999999</c:v>
                      </c:pt>
                      <c:pt idx="544">
                        <c:v>754.46499999999969</c:v>
                      </c:pt>
                      <c:pt idx="545">
                        <c:v>755.32499999999982</c:v>
                      </c:pt>
                      <c:pt idx="546">
                        <c:v>756.18</c:v>
                      </c:pt>
                      <c:pt idx="547">
                        <c:v>757.03299999999967</c:v>
                      </c:pt>
                      <c:pt idx="548">
                        <c:v>757.88799999999969</c:v>
                      </c:pt>
                      <c:pt idx="549">
                        <c:v>758.75400000000002</c:v>
                      </c:pt>
                      <c:pt idx="550">
                        <c:v>759.625</c:v>
                      </c:pt>
                      <c:pt idx="551">
                        <c:v>760.49400000000003</c:v>
                      </c:pt>
                      <c:pt idx="552">
                        <c:v>761.35999999999967</c:v>
                      </c:pt>
                      <c:pt idx="553">
                        <c:v>762.22299999999996</c:v>
                      </c:pt>
                      <c:pt idx="554">
                        <c:v>763.08699999999999</c:v>
                      </c:pt>
                      <c:pt idx="555">
                        <c:v>763.94599999999969</c:v>
                      </c:pt>
                      <c:pt idx="556">
                        <c:v>764.8</c:v>
                      </c:pt>
                      <c:pt idx="557">
                        <c:v>765.65599999999972</c:v>
                      </c:pt>
                      <c:pt idx="558">
                        <c:v>766.52</c:v>
                      </c:pt>
                      <c:pt idx="559">
                        <c:v>767.39300000000003</c:v>
                      </c:pt>
                      <c:pt idx="560">
                        <c:v>768.26599999999996</c:v>
                      </c:pt>
                      <c:pt idx="561">
                        <c:v>769.13799999999969</c:v>
                      </c:pt>
                      <c:pt idx="562">
                        <c:v>770.00700000000006</c:v>
                      </c:pt>
                      <c:pt idx="563">
                        <c:v>770.87699999999973</c:v>
                      </c:pt>
                      <c:pt idx="564">
                        <c:v>771.745</c:v>
                      </c:pt>
                      <c:pt idx="565">
                        <c:v>772.61199999999997</c:v>
                      </c:pt>
                      <c:pt idx="566">
                        <c:v>773.47900000000004</c:v>
                      </c:pt>
                      <c:pt idx="567">
                        <c:v>774.34599999999978</c:v>
                      </c:pt>
                      <c:pt idx="568">
                        <c:v>775.21599999999989</c:v>
                      </c:pt>
                      <c:pt idx="569">
                        <c:v>776.08799999999997</c:v>
                      </c:pt>
                      <c:pt idx="570">
                        <c:v>776.96199999999976</c:v>
                      </c:pt>
                      <c:pt idx="571">
                        <c:v>777.83899999999971</c:v>
                      </c:pt>
                      <c:pt idx="572">
                        <c:v>778.71900000000005</c:v>
                      </c:pt>
                      <c:pt idx="573">
                        <c:v>779.601</c:v>
                      </c:pt>
                      <c:pt idx="574">
                        <c:v>780.48599999999999</c:v>
                      </c:pt>
                      <c:pt idx="575">
                        <c:v>781.38300000000004</c:v>
                      </c:pt>
                      <c:pt idx="576">
                        <c:v>782.28200000000004</c:v>
                      </c:pt>
                      <c:pt idx="577">
                        <c:v>783.18</c:v>
                      </c:pt>
                      <c:pt idx="578">
                        <c:v>784.07500000000005</c:v>
                      </c:pt>
                      <c:pt idx="579">
                        <c:v>784.96399999999971</c:v>
                      </c:pt>
                      <c:pt idx="580">
                        <c:v>785.85199999999975</c:v>
                      </c:pt>
                      <c:pt idx="581">
                        <c:v>786.73500000000001</c:v>
                      </c:pt>
                      <c:pt idx="582">
                        <c:v>787.61900000000003</c:v>
                      </c:pt>
                      <c:pt idx="583">
                        <c:v>788.49799999999971</c:v>
                      </c:pt>
                      <c:pt idx="584">
                        <c:v>789.37400000000002</c:v>
                      </c:pt>
                      <c:pt idx="585">
                        <c:v>790.24900000000002</c:v>
                      </c:pt>
                      <c:pt idx="586">
                        <c:v>791.12</c:v>
                      </c:pt>
                      <c:pt idx="587">
                        <c:v>791.99299999999971</c:v>
                      </c:pt>
                      <c:pt idx="588">
                        <c:v>792.86799999999948</c:v>
                      </c:pt>
                      <c:pt idx="589">
                        <c:v>793.74799999999971</c:v>
                      </c:pt>
                      <c:pt idx="590">
                        <c:v>794.6279999999997</c:v>
                      </c:pt>
                      <c:pt idx="591">
                        <c:v>795.50900000000001</c:v>
                      </c:pt>
                      <c:pt idx="592">
                        <c:v>796.38699999999972</c:v>
                      </c:pt>
                      <c:pt idx="593">
                        <c:v>797.2579999999997</c:v>
                      </c:pt>
                      <c:pt idx="594">
                        <c:v>798.12599999999998</c:v>
                      </c:pt>
                      <c:pt idx="595">
                        <c:v>798.99199999999996</c:v>
                      </c:pt>
                      <c:pt idx="596">
                        <c:v>799.86099999999976</c:v>
                      </c:pt>
                      <c:pt idx="597">
                        <c:v>800.72699999999998</c:v>
                      </c:pt>
                      <c:pt idx="598">
                        <c:v>801.59799999999996</c:v>
                      </c:pt>
                      <c:pt idx="599">
                        <c:v>802.46899999999971</c:v>
                      </c:pt>
                      <c:pt idx="600">
                        <c:v>803.34099999999978</c:v>
                      </c:pt>
                      <c:pt idx="601">
                        <c:v>804.20899999999995</c:v>
                      </c:pt>
                      <c:pt idx="602">
                        <c:v>805.077</c:v>
                      </c:pt>
                      <c:pt idx="603">
                        <c:v>805.9459999999998</c:v>
                      </c:pt>
                      <c:pt idx="604">
                        <c:v>806.81999999999971</c:v>
                      </c:pt>
                      <c:pt idx="605">
                        <c:v>807.69600000000003</c:v>
                      </c:pt>
                      <c:pt idx="606">
                        <c:v>808.56799999999976</c:v>
                      </c:pt>
                      <c:pt idx="607">
                        <c:v>809.4409999999998</c:v>
                      </c:pt>
                      <c:pt idx="608">
                        <c:v>810.31999999999971</c:v>
                      </c:pt>
                      <c:pt idx="609">
                        <c:v>811.202</c:v>
                      </c:pt>
                      <c:pt idx="610">
                        <c:v>812.08299999999997</c:v>
                      </c:pt>
                      <c:pt idx="611">
                        <c:v>812.97</c:v>
                      </c:pt>
                      <c:pt idx="612">
                        <c:v>813.8529999999995</c:v>
                      </c:pt>
                      <c:pt idx="613">
                        <c:v>814.73099999999999</c:v>
                      </c:pt>
                      <c:pt idx="614">
                        <c:v>815.61299999999972</c:v>
                      </c:pt>
                      <c:pt idx="615">
                        <c:v>816.48799999999972</c:v>
                      </c:pt>
                      <c:pt idx="616">
                        <c:v>817.36099999999976</c:v>
                      </c:pt>
                      <c:pt idx="617">
                        <c:v>818.23799999999972</c:v>
                      </c:pt>
                      <c:pt idx="618">
                        <c:v>819.11799999999971</c:v>
                      </c:pt>
                      <c:pt idx="619">
                        <c:v>820.0029999999997</c:v>
                      </c:pt>
                      <c:pt idx="620">
                        <c:v>820.88900000000001</c:v>
                      </c:pt>
                      <c:pt idx="621">
                        <c:v>821.77200000000005</c:v>
                      </c:pt>
                      <c:pt idx="622">
                        <c:v>822.6519999999997</c:v>
                      </c:pt>
                      <c:pt idx="623">
                        <c:v>823.53300000000002</c:v>
                      </c:pt>
                      <c:pt idx="624">
                        <c:v>824.41499999999996</c:v>
                      </c:pt>
                      <c:pt idx="625">
                        <c:v>825.29399999999998</c:v>
                      </c:pt>
                      <c:pt idx="626">
                        <c:v>826.17600000000004</c:v>
                      </c:pt>
                      <c:pt idx="627">
                        <c:v>827.05699999999979</c:v>
                      </c:pt>
                      <c:pt idx="628">
                        <c:v>827.93899999999996</c:v>
                      </c:pt>
                      <c:pt idx="629">
                        <c:v>828.81999999999971</c:v>
                      </c:pt>
                      <c:pt idx="630">
                        <c:v>829.70100000000002</c:v>
                      </c:pt>
                      <c:pt idx="631">
                        <c:v>830.58199999999999</c:v>
                      </c:pt>
                      <c:pt idx="632">
                        <c:v>831.4599999999997</c:v>
                      </c:pt>
                      <c:pt idx="633">
                        <c:v>832.34199999999976</c:v>
                      </c:pt>
                      <c:pt idx="634">
                        <c:v>833.226</c:v>
                      </c:pt>
                      <c:pt idx="635">
                        <c:v>834.10500000000002</c:v>
                      </c:pt>
                      <c:pt idx="636">
                        <c:v>834.98199999999997</c:v>
                      </c:pt>
                      <c:pt idx="637">
                        <c:v>835.8589999999997</c:v>
                      </c:pt>
                      <c:pt idx="638">
                        <c:v>836.73500000000001</c:v>
                      </c:pt>
                      <c:pt idx="639">
                        <c:v>837.61599999999999</c:v>
                      </c:pt>
                      <c:pt idx="640">
                        <c:v>838.5</c:v>
                      </c:pt>
                      <c:pt idx="641">
                        <c:v>839.38800000000003</c:v>
                      </c:pt>
                      <c:pt idx="642">
                        <c:v>840.27300000000002</c:v>
                      </c:pt>
                      <c:pt idx="643">
                        <c:v>841.15899999999999</c:v>
                      </c:pt>
                      <c:pt idx="644">
                        <c:v>842.04</c:v>
                      </c:pt>
                      <c:pt idx="645">
                        <c:v>842.923</c:v>
                      </c:pt>
                      <c:pt idx="646">
                        <c:v>843.8059999999997</c:v>
                      </c:pt>
                      <c:pt idx="647">
                        <c:v>844.69100000000003</c:v>
                      </c:pt>
                      <c:pt idx="648">
                        <c:v>845.57600000000002</c:v>
                      </c:pt>
                      <c:pt idx="649">
                        <c:v>846.45899999999972</c:v>
                      </c:pt>
                      <c:pt idx="650">
                        <c:v>847.33899999999971</c:v>
                      </c:pt>
                      <c:pt idx="651">
                        <c:v>848.21900000000005</c:v>
                      </c:pt>
                      <c:pt idx="652">
                        <c:v>849.09799999999996</c:v>
                      </c:pt>
                      <c:pt idx="653">
                        <c:v>849.98299999999972</c:v>
                      </c:pt>
                      <c:pt idx="654">
                        <c:v>850.86599999999976</c:v>
                      </c:pt>
                      <c:pt idx="655">
                        <c:v>851.74900000000002</c:v>
                      </c:pt>
                      <c:pt idx="656">
                        <c:v>852.64</c:v>
                      </c:pt>
                      <c:pt idx="657">
                        <c:v>853.53599999999972</c:v>
                      </c:pt>
                      <c:pt idx="658">
                        <c:v>854.42999999999984</c:v>
                      </c:pt>
                      <c:pt idx="659">
                        <c:v>855.31999999999971</c:v>
                      </c:pt>
                      <c:pt idx="660">
                        <c:v>856.21</c:v>
                      </c:pt>
                      <c:pt idx="661">
                        <c:v>857.09699999999998</c:v>
                      </c:pt>
                      <c:pt idx="662">
                        <c:v>857.98400000000004</c:v>
                      </c:pt>
                      <c:pt idx="663">
                        <c:v>858.8779999999997</c:v>
                      </c:pt>
                      <c:pt idx="664">
                        <c:v>859.78</c:v>
                      </c:pt>
                      <c:pt idx="665">
                        <c:v>860.68100000000004</c:v>
                      </c:pt>
                      <c:pt idx="666">
                        <c:v>861.57500000000005</c:v>
                      </c:pt>
                      <c:pt idx="667">
                        <c:v>862.46299999999974</c:v>
                      </c:pt>
                      <c:pt idx="668">
                        <c:v>863.3499999999998</c:v>
                      </c:pt>
                      <c:pt idx="669">
                        <c:v>864.23299999999972</c:v>
                      </c:pt>
                      <c:pt idx="670">
                        <c:v>865.11599999999999</c:v>
                      </c:pt>
                      <c:pt idx="671">
                        <c:v>866.00099999999998</c:v>
                      </c:pt>
                      <c:pt idx="672">
                        <c:v>866.88400000000001</c:v>
                      </c:pt>
                      <c:pt idx="673">
                        <c:v>867.76800000000003</c:v>
                      </c:pt>
                      <c:pt idx="674">
                        <c:v>868.65</c:v>
                      </c:pt>
                      <c:pt idx="675">
                        <c:v>869.529</c:v>
                      </c:pt>
                      <c:pt idx="676">
                        <c:v>870.41099999999972</c:v>
                      </c:pt>
                      <c:pt idx="677">
                        <c:v>871.29600000000005</c:v>
                      </c:pt>
                      <c:pt idx="678">
                        <c:v>872.18399999999997</c:v>
                      </c:pt>
                      <c:pt idx="679">
                        <c:v>873.07600000000002</c:v>
                      </c:pt>
                      <c:pt idx="680">
                        <c:v>873.96299999999974</c:v>
                      </c:pt>
                      <c:pt idx="681">
                        <c:v>874.85199999999975</c:v>
                      </c:pt>
                      <c:pt idx="682">
                        <c:v>875.745</c:v>
                      </c:pt>
                      <c:pt idx="683">
                        <c:v>876.64099999999996</c:v>
                      </c:pt>
                      <c:pt idx="684">
                        <c:v>877.53300000000002</c:v>
                      </c:pt>
                      <c:pt idx="685">
                        <c:v>878.42499999999973</c:v>
                      </c:pt>
                      <c:pt idx="686">
                        <c:v>879.32399999999996</c:v>
                      </c:pt>
                      <c:pt idx="687">
                        <c:v>880.22</c:v>
                      </c:pt>
                      <c:pt idx="688">
                        <c:v>881.11400000000003</c:v>
                      </c:pt>
                      <c:pt idx="689">
                        <c:v>882.00900000000001</c:v>
                      </c:pt>
                      <c:pt idx="690">
                        <c:v>882.90599999999972</c:v>
                      </c:pt>
                      <c:pt idx="691">
                        <c:v>883.803</c:v>
                      </c:pt>
                      <c:pt idx="692">
                        <c:v>884.70600000000002</c:v>
                      </c:pt>
                      <c:pt idx="693">
                        <c:v>885.61</c:v>
                      </c:pt>
                      <c:pt idx="694">
                        <c:v>886.52</c:v>
                      </c:pt>
                      <c:pt idx="695">
                        <c:v>887.43299999999977</c:v>
                      </c:pt>
                      <c:pt idx="696">
                        <c:v>888.35199999999975</c:v>
                      </c:pt>
                      <c:pt idx="697">
                        <c:v>889.27499999999998</c:v>
                      </c:pt>
                      <c:pt idx="698">
                        <c:v>890.2</c:v>
                      </c:pt>
                      <c:pt idx="699">
                        <c:v>891.12599999999998</c:v>
                      </c:pt>
                      <c:pt idx="700">
                        <c:v>892.05699999999979</c:v>
                      </c:pt>
                      <c:pt idx="701">
                        <c:v>892.99099999999999</c:v>
                      </c:pt>
                      <c:pt idx="702">
                        <c:v>893.92699999999979</c:v>
                      </c:pt>
                      <c:pt idx="703">
                        <c:v>894.86299999999949</c:v>
                      </c:pt>
                      <c:pt idx="704">
                        <c:v>895.79399999999998</c:v>
                      </c:pt>
                      <c:pt idx="705">
                        <c:v>896.72299999999996</c:v>
                      </c:pt>
                      <c:pt idx="706">
                        <c:v>897.64699999999971</c:v>
                      </c:pt>
                      <c:pt idx="707">
                        <c:v>898.57399999999996</c:v>
                      </c:pt>
                      <c:pt idx="708">
                        <c:v>899.50099999999998</c:v>
                      </c:pt>
                      <c:pt idx="709">
                        <c:v>900.42499999999973</c:v>
                      </c:pt>
                      <c:pt idx="710">
                        <c:v>901.34899999999971</c:v>
                      </c:pt>
                      <c:pt idx="711">
                        <c:v>902.27</c:v>
                      </c:pt>
                      <c:pt idx="712">
                        <c:v>903.19200000000001</c:v>
                      </c:pt>
                      <c:pt idx="713">
                        <c:v>904.11599999999999</c:v>
                      </c:pt>
                      <c:pt idx="714">
                        <c:v>905.04300000000001</c:v>
                      </c:pt>
                      <c:pt idx="715">
                        <c:v>905.97699999999998</c:v>
                      </c:pt>
                      <c:pt idx="716">
                        <c:v>906.91399999999999</c:v>
                      </c:pt>
                      <c:pt idx="717">
                        <c:v>907.8449999999998</c:v>
                      </c:pt>
                      <c:pt idx="718">
                        <c:v>908.77700000000004</c:v>
                      </c:pt>
                      <c:pt idx="719">
                        <c:v>909.70899999999995</c:v>
                      </c:pt>
                      <c:pt idx="720">
                        <c:v>910.63800000000003</c:v>
                      </c:pt>
                      <c:pt idx="721">
                        <c:v>911.56299999999976</c:v>
                      </c:pt>
                      <c:pt idx="722">
                        <c:v>912.48199999999997</c:v>
                      </c:pt>
                      <c:pt idx="723">
                        <c:v>913.40599999999972</c:v>
                      </c:pt>
                      <c:pt idx="724">
                        <c:v>914.33599999999979</c:v>
                      </c:pt>
                      <c:pt idx="725">
                        <c:v>915.26699999999971</c:v>
                      </c:pt>
                      <c:pt idx="726">
                        <c:v>916.197</c:v>
                      </c:pt>
                      <c:pt idx="727">
                        <c:v>917.1279999999997</c:v>
                      </c:pt>
                      <c:pt idx="728">
                        <c:v>918.05699999999979</c:v>
                      </c:pt>
                      <c:pt idx="729">
                        <c:v>918.98400000000004</c:v>
                      </c:pt>
                      <c:pt idx="730">
                        <c:v>919.91399999999999</c:v>
                      </c:pt>
                      <c:pt idx="731">
                        <c:v>920.84199999999976</c:v>
                      </c:pt>
                      <c:pt idx="732">
                        <c:v>921.77200000000005</c:v>
                      </c:pt>
                      <c:pt idx="733">
                        <c:v>922.70299999999997</c:v>
                      </c:pt>
                      <c:pt idx="734">
                        <c:v>923.62900000000002</c:v>
                      </c:pt>
                      <c:pt idx="735">
                        <c:v>924.5559999999997</c:v>
                      </c:pt>
                      <c:pt idx="736">
                        <c:v>925.48500000000001</c:v>
                      </c:pt>
                      <c:pt idx="737">
                        <c:v>926.41300000000001</c:v>
                      </c:pt>
                      <c:pt idx="738">
                        <c:v>927.3449999999998</c:v>
                      </c:pt>
                      <c:pt idx="739">
                        <c:v>928.28</c:v>
                      </c:pt>
                      <c:pt idx="740">
                        <c:v>929.21199999999999</c:v>
                      </c:pt>
                      <c:pt idx="741">
                        <c:v>930.14300000000003</c:v>
                      </c:pt>
                      <c:pt idx="742">
                        <c:v>931.07299999999998</c:v>
                      </c:pt>
                      <c:pt idx="743">
                        <c:v>932.00199999999973</c:v>
                      </c:pt>
                      <c:pt idx="744">
                        <c:v>932.928</c:v>
                      </c:pt>
                      <c:pt idx="745">
                        <c:v>933.8589999999997</c:v>
                      </c:pt>
                      <c:pt idx="746">
                        <c:v>934.78899999999999</c:v>
                      </c:pt>
                      <c:pt idx="747">
                        <c:v>935.71600000000001</c:v>
                      </c:pt>
                      <c:pt idx="748">
                        <c:v>936.64599999999996</c:v>
                      </c:pt>
                      <c:pt idx="749">
                        <c:v>937.57600000000002</c:v>
                      </c:pt>
                      <c:pt idx="750">
                        <c:v>938.51199999999972</c:v>
                      </c:pt>
                      <c:pt idx="751">
                        <c:v>939.44399999999996</c:v>
                      </c:pt>
                      <c:pt idx="752">
                        <c:v>940.37400000000002</c:v>
                      </c:pt>
                      <c:pt idx="753">
                        <c:v>941.3</c:v>
                      </c:pt>
                      <c:pt idx="754">
                        <c:v>942.22900000000004</c:v>
                      </c:pt>
                      <c:pt idx="755">
                        <c:v>943.16499999999996</c:v>
                      </c:pt>
                      <c:pt idx="756">
                        <c:v>944.101</c:v>
                      </c:pt>
                      <c:pt idx="757">
                        <c:v>945.03699999999969</c:v>
                      </c:pt>
                      <c:pt idx="758">
                        <c:v>945.97400000000005</c:v>
                      </c:pt>
                      <c:pt idx="759">
                        <c:v>946.91099999999972</c:v>
                      </c:pt>
                      <c:pt idx="760">
                        <c:v>947.8299999999997</c:v>
                      </c:pt>
                      <c:pt idx="761">
                        <c:v>948.73</c:v>
                      </c:pt>
                      <c:pt idx="762">
                        <c:v>949.62599999999998</c:v>
                      </c:pt>
                      <c:pt idx="763">
                        <c:v>950.51599999999996</c:v>
                      </c:pt>
                      <c:pt idx="764">
                        <c:v>951.41300000000001</c:v>
                      </c:pt>
                      <c:pt idx="765">
                        <c:v>952.30999999999983</c:v>
                      </c:pt>
                      <c:pt idx="766">
                        <c:v>953.20799999999997</c:v>
                      </c:pt>
                      <c:pt idx="767">
                        <c:v>954.10599999999999</c:v>
                      </c:pt>
                      <c:pt idx="768">
                        <c:v>955.005</c:v>
                      </c:pt>
                      <c:pt idx="769">
                        <c:v>955.9</c:v>
                      </c:pt>
                      <c:pt idx="770">
                        <c:v>956.79700000000003</c:v>
                      </c:pt>
                      <c:pt idx="771">
                        <c:v>957.69500000000005</c:v>
                      </c:pt>
                      <c:pt idx="772">
                        <c:v>958.59400000000005</c:v>
                      </c:pt>
                      <c:pt idx="773">
                        <c:v>959.49099999999999</c:v>
                      </c:pt>
                      <c:pt idx="774">
                        <c:v>960.39</c:v>
                      </c:pt>
                      <c:pt idx="775">
                        <c:v>961.28899999999999</c:v>
                      </c:pt>
                      <c:pt idx="776">
                        <c:v>962.19299999999998</c:v>
                      </c:pt>
                      <c:pt idx="777">
                        <c:v>963.09900000000005</c:v>
                      </c:pt>
                      <c:pt idx="778">
                        <c:v>964.00699999999972</c:v>
                      </c:pt>
                      <c:pt idx="779">
                        <c:v>964.92</c:v>
                      </c:pt>
                      <c:pt idx="780">
                        <c:v>965.8299999999997</c:v>
                      </c:pt>
                      <c:pt idx="781">
                        <c:v>966.73299999999972</c:v>
                      </c:pt>
                      <c:pt idx="782">
                        <c:v>967.6329999999997</c:v>
                      </c:pt>
                      <c:pt idx="783">
                        <c:v>968.5319999999997</c:v>
                      </c:pt>
                      <c:pt idx="784">
                        <c:v>969.43599999999969</c:v>
                      </c:pt>
                      <c:pt idx="785">
                        <c:v>970.33899999999971</c:v>
                      </c:pt>
                      <c:pt idx="786">
                        <c:v>971.245</c:v>
                      </c:pt>
                      <c:pt idx="787">
                        <c:v>972.15599999999972</c:v>
                      </c:pt>
                      <c:pt idx="788">
                        <c:v>973.06699999999978</c:v>
                      </c:pt>
                      <c:pt idx="789">
                        <c:v>973.976</c:v>
                      </c:pt>
                      <c:pt idx="790">
                        <c:v>974.8829999999997</c:v>
                      </c:pt>
                      <c:pt idx="791">
                        <c:v>975.78700000000003</c:v>
                      </c:pt>
                      <c:pt idx="792">
                        <c:v>976.68600000000004</c:v>
                      </c:pt>
                      <c:pt idx="793">
                        <c:v>977.58799999999997</c:v>
                      </c:pt>
                      <c:pt idx="794">
                        <c:v>978.49</c:v>
                      </c:pt>
                      <c:pt idx="795">
                        <c:v>979.38900000000001</c:v>
                      </c:pt>
                      <c:pt idx="796">
                        <c:v>980.28800000000001</c:v>
                      </c:pt>
                      <c:pt idx="797">
                        <c:v>981.18700000000001</c:v>
                      </c:pt>
                      <c:pt idx="798">
                        <c:v>982.08299999999997</c:v>
                      </c:pt>
                      <c:pt idx="799">
                        <c:v>982.97500000000002</c:v>
                      </c:pt>
                      <c:pt idx="800">
                        <c:v>983.87</c:v>
                      </c:pt>
                      <c:pt idx="801">
                        <c:v>984.76400000000001</c:v>
                      </c:pt>
                      <c:pt idx="802">
                        <c:v>985.66199999999969</c:v>
                      </c:pt>
                      <c:pt idx="803">
                        <c:v>986.56399999999996</c:v>
                      </c:pt>
                      <c:pt idx="804">
                        <c:v>987.45799999999974</c:v>
                      </c:pt>
                      <c:pt idx="805">
                        <c:v>988.3539999999997</c:v>
                      </c:pt>
                      <c:pt idx="806">
                        <c:v>989.255</c:v>
                      </c:pt>
                      <c:pt idx="807">
                        <c:v>990.1569999999997</c:v>
                      </c:pt>
                      <c:pt idx="808">
                        <c:v>991.06099999999969</c:v>
                      </c:pt>
                      <c:pt idx="809">
                        <c:v>991.96199999999976</c:v>
                      </c:pt>
                      <c:pt idx="810">
                        <c:v>992.85999999999979</c:v>
                      </c:pt>
                      <c:pt idx="811">
                        <c:v>993.76199999999972</c:v>
                      </c:pt>
                      <c:pt idx="812">
                        <c:v>994.70399999999995</c:v>
                      </c:pt>
                      <c:pt idx="813">
                        <c:v>995.66899999999998</c:v>
                      </c:pt>
                      <c:pt idx="814">
                        <c:v>996.64800000000002</c:v>
                      </c:pt>
                      <c:pt idx="815">
                        <c:v>997.63199999999972</c:v>
                      </c:pt>
                      <c:pt idx="816">
                        <c:v>998.61799999999971</c:v>
                      </c:pt>
                      <c:pt idx="817">
                        <c:v>999.60799999999972</c:v>
                      </c:pt>
                      <c:pt idx="818">
                        <c:v>1000.6</c:v>
                      </c:pt>
                      <c:pt idx="819">
                        <c:v>1001.59</c:v>
                      </c:pt>
                      <c:pt idx="820">
                        <c:v>1002.582</c:v>
                      </c:pt>
                      <c:pt idx="821">
                        <c:v>1003.569</c:v>
                      </c:pt>
                      <c:pt idx="822">
                        <c:v>1004.553</c:v>
                      </c:pt>
                      <c:pt idx="823">
                        <c:v>1005.54</c:v>
                      </c:pt>
                      <c:pt idx="824">
                        <c:v>1006.525</c:v>
                      </c:pt>
                      <c:pt idx="825">
                        <c:v>1007.508</c:v>
                      </c:pt>
                      <c:pt idx="826">
                        <c:v>1008.492</c:v>
                      </c:pt>
                      <c:pt idx="827">
                        <c:v>1009.476</c:v>
                      </c:pt>
                      <c:pt idx="828">
                        <c:v>1010.456</c:v>
                      </c:pt>
                      <c:pt idx="829">
                        <c:v>1011.433</c:v>
                      </c:pt>
                      <c:pt idx="830">
                        <c:v>1012.413</c:v>
                      </c:pt>
                      <c:pt idx="831">
                        <c:v>1013.39</c:v>
                      </c:pt>
                      <c:pt idx="832">
                        <c:v>1014.3680000000001</c:v>
                      </c:pt>
                      <c:pt idx="833">
                        <c:v>1015.347</c:v>
                      </c:pt>
                      <c:pt idx="834">
                        <c:v>1016.319</c:v>
                      </c:pt>
                      <c:pt idx="835">
                        <c:v>1017.29</c:v>
                      </c:pt>
                      <c:pt idx="836">
                        <c:v>1018.2619999999999</c:v>
                      </c:pt>
                      <c:pt idx="837">
                        <c:v>1019.24</c:v>
                      </c:pt>
                      <c:pt idx="838">
                        <c:v>1020.213</c:v>
                      </c:pt>
                      <c:pt idx="839">
                        <c:v>1021.188</c:v>
                      </c:pt>
                      <c:pt idx="840">
                        <c:v>1022.1609999999999</c:v>
                      </c:pt>
                      <c:pt idx="841">
                        <c:v>1023.13</c:v>
                      </c:pt>
                      <c:pt idx="842">
                        <c:v>1024.0930000000001</c:v>
                      </c:pt>
                      <c:pt idx="843">
                        <c:v>1025.0550000000001</c:v>
                      </c:pt>
                      <c:pt idx="844">
                        <c:v>1026.0150000000001</c:v>
                      </c:pt>
                      <c:pt idx="845">
                        <c:v>1026.979</c:v>
                      </c:pt>
                      <c:pt idx="846">
                        <c:v>1027.941</c:v>
                      </c:pt>
                      <c:pt idx="847">
                        <c:v>1028.9010000000001</c:v>
                      </c:pt>
                      <c:pt idx="848">
                        <c:v>1029.865</c:v>
                      </c:pt>
                      <c:pt idx="849">
                        <c:v>1030.828</c:v>
                      </c:pt>
                      <c:pt idx="850">
                        <c:v>1031.7919999999999</c:v>
                      </c:pt>
                      <c:pt idx="851">
                        <c:v>1032.7560000000001</c:v>
                      </c:pt>
                      <c:pt idx="852">
                        <c:v>1033.7190000000001</c:v>
                      </c:pt>
                      <c:pt idx="853">
                        <c:v>1034.68</c:v>
                      </c:pt>
                      <c:pt idx="854">
                        <c:v>1035.644</c:v>
                      </c:pt>
                      <c:pt idx="855">
                        <c:v>1036.6120000000001</c:v>
                      </c:pt>
                      <c:pt idx="856">
                        <c:v>1037.578</c:v>
                      </c:pt>
                      <c:pt idx="857">
                        <c:v>1038.5409999999999</c:v>
                      </c:pt>
                      <c:pt idx="858">
                        <c:v>1039.5050000000001</c:v>
                      </c:pt>
                      <c:pt idx="859">
                        <c:v>1040.4659999999999</c:v>
                      </c:pt>
                      <c:pt idx="860">
                        <c:v>1041.4280000000001</c:v>
                      </c:pt>
                      <c:pt idx="861">
                        <c:v>1042.394</c:v>
                      </c:pt>
                      <c:pt idx="862">
                        <c:v>1043.357</c:v>
                      </c:pt>
                      <c:pt idx="863">
                        <c:v>1044.3209999999999</c:v>
                      </c:pt>
                      <c:pt idx="864">
                        <c:v>1045.2840000000001</c:v>
                      </c:pt>
                      <c:pt idx="865">
                        <c:v>1046.2460000000001</c:v>
                      </c:pt>
                      <c:pt idx="866">
                        <c:v>1047.201</c:v>
                      </c:pt>
                      <c:pt idx="867">
                        <c:v>1048.134</c:v>
                      </c:pt>
                      <c:pt idx="868">
                        <c:v>1049.047</c:v>
                      </c:pt>
                      <c:pt idx="869">
                        <c:v>1049.954</c:v>
                      </c:pt>
                      <c:pt idx="870">
                        <c:v>1050.864</c:v>
                      </c:pt>
                      <c:pt idx="871">
                        <c:v>1051.7729999999999</c:v>
                      </c:pt>
                      <c:pt idx="872">
                        <c:v>1052.68</c:v>
                      </c:pt>
                      <c:pt idx="873">
                        <c:v>1053.586</c:v>
                      </c:pt>
                      <c:pt idx="874">
                        <c:v>1054.4939999999999</c:v>
                      </c:pt>
                      <c:pt idx="875">
                        <c:v>1055.4079999999999</c:v>
                      </c:pt>
                      <c:pt idx="876">
                        <c:v>1056.3240000000001</c:v>
                      </c:pt>
                      <c:pt idx="877">
                        <c:v>1057.241</c:v>
                      </c:pt>
                      <c:pt idx="878">
                        <c:v>1058.1569999999999</c:v>
                      </c:pt>
                      <c:pt idx="879">
                        <c:v>1059.0719999999999</c:v>
                      </c:pt>
                      <c:pt idx="880">
                        <c:v>1059.9839999999999</c:v>
                      </c:pt>
                      <c:pt idx="881">
                        <c:v>1060.893</c:v>
                      </c:pt>
                      <c:pt idx="882">
                        <c:v>1061.8009999999999</c:v>
                      </c:pt>
                      <c:pt idx="883">
                        <c:v>1062.7090000000001</c:v>
                      </c:pt>
                      <c:pt idx="884">
                        <c:v>1063.614</c:v>
                      </c:pt>
                      <c:pt idx="885">
                        <c:v>1064.5229999999999</c:v>
                      </c:pt>
                      <c:pt idx="886">
                        <c:v>1065.43</c:v>
                      </c:pt>
                      <c:pt idx="887">
                        <c:v>1066.335</c:v>
                      </c:pt>
                      <c:pt idx="888">
                        <c:v>1067.2349999999999</c:v>
                      </c:pt>
                      <c:pt idx="889">
                        <c:v>1068.135</c:v>
                      </c:pt>
                      <c:pt idx="890">
                        <c:v>1069.038</c:v>
                      </c:pt>
                      <c:pt idx="891">
                        <c:v>1069.941</c:v>
                      </c:pt>
                      <c:pt idx="892">
                        <c:v>1070.8430000000001</c:v>
                      </c:pt>
                      <c:pt idx="893">
                        <c:v>1071.7439999999999</c:v>
                      </c:pt>
                      <c:pt idx="894">
                        <c:v>1072.6420000000001</c:v>
                      </c:pt>
                      <c:pt idx="895">
                        <c:v>1073.5440000000001</c:v>
                      </c:pt>
                      <c:pt idx="896">
                        <c:v>1074.4480000000001</c:v>
                      </c:pt>
                      <c:pt idx="897">
                        <c:v>1075.357</c:v>
                      </c:pt>
                      <c:pt idx="898">
                        <c:v>1076.2760000000001</c:v>
                      </c:pt>
                      <c:pt idx="899">
                        <c:v>1077.194</c:v>
                      </c:pt>
                      <c:pt idx="900">
                        <c:v>1078.1120000000001</c:v>
                      </c:pt>
                      <c:pt idx="901">
                        <c:v>1079.03</c:v>
                      </c:pt>
                      <c:pt idx="902">
                        <c:v>1079.951</c:v>
                      </c:pt>
                      <c:pt idx="903">
                        <c:v>1080.877</c:v>
                      </c:pt>
                      <c:pt idx="904">
                        <c:v>1081.8030000000001</c:v>
                      </c:pt>
                      <c:pt idx="905">
                        <c:v>1082.7270000000001</c:v>
                      </c:pt>
                      <c:pt idx="906">
                        <c:v>1083.644</c:v>
                      </c:pt>
                      <c:pt idx="907">
                        <c:v>1084.5609999999999</c:v>
                      </c:pt>
                      <c:pt idx="908">
                        <c:v>1085.4770000000001</c:v>
                      </c:pt>
                      <c:pt idx="909">
                        <c:v>1086.393</c:v>
                      </c:pt>
                      <c:pt idx="910">
                        <c:v>1087.316</c:v>
                      </c:pt>
                      <c:pt idx="911">
                        <c:v>1088.24</c:v>
                      </c:pt>
                      <c:pt idx="912">
                        <c:v>1089.1669999999999</c:v>
                      </c:pt>
                      <c:pt idx="913">
                        <c:v>1090.0909999999999</c:v>
                      </c:pt>
                      <c:pt idx="914">
                        <c:v>1091.0160000000001</c:v>
                      </c:pt>
                      <c:pt idx="915">
                        <c:v>1091.9449999999999</c:v>
                      </c:pt>
                      <c:pt idx="916">
                        <c:v>1092.875</c:v>
                      </c:pt>
                      <c:pt idx="917">
                        <c:v>1093.800999999999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P$6:$AP$923</c15:sqref>
                        </c15:formulaRef>
                      </c:ext>
                    </c:extLst>
                    <c:numCache>
                      <c:formatCode>General</c:formatCode>
                      <c:ptCount val="918"/>
                      <c:pt idx="0">
                        <c:v>1</c:v>
                      </c:pt>
                      <c:pt idx="1">
                        <c:v>0.99995627761738404</c:v>
                      </c:pt>
                      <c:pt idx="2">
                        <c:v>0.99993371122635599</c:v>
                      </c:pt>
                      <c:pt idx="3">
                        <c:v>0.99977715688860203</c:v>
                      </c:pt>
                      <c:pt idx="4">
                        <c:v>0.99968689132449196</c:v>
                      </c:pt>
                      <c:pt idx="5">
                        <c:v>0.99957546976879297</c:v>
                      </c:pt>
                      <c:pt idx="6">
                        <c:v>0.99935121625795598</c:v>
                      </c:pt>
                      <c:pt idx="7">
                        <c:v>0.99926095069384602</c:v>
                      </c:pt>
                      <c:pt idx="8">
                        <c:v>0.99905926357403696</c:v>
                      </c:pt>
                      <c:pt idx="9">
                        <c:v>0.99888014284525495</c:v>
                      </c:pt>
                      <c:pt idx="10">
                        <c:v>0.99870102211647405</c:v>
                      </c:pt>
                      <c:pt idx="11">
                        <c:v>0.99847676860563706</c:v>
                      </c:pt>
                      <c:pt idx="12">
                        <c:v>0.99831880386844296</c:v>
                      </c:pt>
                      <c:pt idx="13">
                        <c:v>0.99807198396657903</c:v>
                      </c:pt>
                      <c:pt idx="14">
                        <c:v>0.99784914085518095</c:v>
                      </c:pt>
                      <c:pt idx="15">
                        <c:v>0.99764604333593299</c:v>
                      </c:pt>
                      <c:pt idx="16">
                        <c:v>0.99740063383350797</c:v>
                      </c:pt>
                      <c:pt idx="17">
                        <c:v>0.99715381393164304</c:v>
                      </c:pt>
                      <c:pt idx="18">
                        <c:v>0.996906994029779</c:v>
                      </c:pt>
                      <c:pt idx="19">
                        <c:v>0.996616451745299</c:v>
                      </c:pt>
                      <c:pt idx="20">
                        <c:v>0.99634706545240703</c:v>
                      </c:pt>
                      <c:pt idx="21">
                        <c:v>0.99607626876007505</c:v>
                      </c:pt>
                      <c:pt idx="22">
                        <c:v>0.99576457048400702</c:v>
                      </c:pt>
                      <c:pt idx="23">
                        <c:v>0.99547120740064798</c:v>
                      </c:pt>
                      <c:pt idx="24">
                        <c:v>0.99515809872514005</c:v>
                      </c:pt>
                      <c:pt idx="25">
                        <c:v>0.994778701275988</c:v>
                      </c:pt>
                      <c:pt idx="26">
                        <c:v>0.994441615810014</c:v>
                      </c:pt>
                      <c:pt idx="27">
                        <c:v>0.99408337435244998</c:v>
                      </c:pt>
                      <c:pt idx="28">
                        <c:v>0.99367858971339196</c:v>
                      </c:pt>
                      <c:pt idx="29">
                        <c:v>0.99332034825582904</c:v>
                      </c:pt>
                      <c:pt idx="30">
                        <c:v>0.99289440762518399</c:v>
                      </c:pt>
                      <c:pt idx="31">
                        <c:v>0.99246846699453695</c:v>
                      </c:pt>
                      <c:pt idx="32">
                        <c:v>0.99201995997286396</c:v>
                      </c:pt>
                      <c:pt idx="33">
                        <c:v>0.99157145295118998</c:v>
                      </c:pt>
                      <c:pt idx="34">
                        <c:v>0.99110037953848895</c:v>
                      </c:pt>
                      <c:pt idx="35">
                        <c:v>0.99065187251681597</c:v>
                      </c:pt>
                      <c:pt idx="36">
                        <c:v>0.99011451033047104</c:v>
                      </c:pt>
                      <c:pt idx="37">
                        <c:v>0.98962087052674197</c:v>
                      </c:pt>
                      <c:pt idx="38">
                        <c:v>0.98910607473142498</c:v>
                      </c:pt>
                      <c:pt idx="39">
                        <c:v>0.98852357976302396</c:v>
                      </c:pt>
                      <c:pt idx="40">
                        <c:v>0.98798480717724102</c:v>
                      </c:pt>
                      <c:pt idx="41">
                        <c:v>0.987402312208841</c:v>
                      </c:pt>
                      <c:pt idx="42">
                        <c:v>0.98681840684100097</c:v>
                      </c:pt>
                      <c:pt idx="43">
                        <c:v>0.98621334548157402</c:v>
                      </c:pt>
                      <c:pt idx="44">
                        <c:v>0.98556315134009098</c:v>
                      </c:pt>
                      <c:pt idx="45">
                        <c:v>0.98491295719860805</c:v>
                      </c:pt>
                      <c:pt idx="46">
                        <c:v>0.98421763027507003</c:v>
                      </c:pt>
                      <c:pt idx="47">
                        <c:v>0.98354628014199896</c:v>
                      </c:pt>
                      <c:pt idx="48">
                        <c:v>0.98285095321846105</c:v>
                      </c:pt>
                      <c:pt idx="49">
                        <c:v>0.98211049351286706</c:v>
                      </c:pt>
                      <c:pt idx="50">
                        <c:v>0.98132631142465798</c:v>
                      </c:pt>
                      <c:pt idx="51">
                        <c:v>0.98054212933644902</c:v>
                      </c:pt>
                      <c:pt idx="52">
                        <c:v>0.97975653684880104</c:v>
                      </c:pt>
                      <c:pt idx="53">
                        <c:v>0.97894978836956403</c:v>
                      </c:pt>
                      <c:pt idx="54">
                        <c:v>0.97814445028976704</c:v>
                      </c:pt>
                      <c:pt idx="55">
                        <c:v>0.97724743624641897</c:v>
                      </c:pt>
                      <c:pt idx="56">
                        <c:v>0.97637298859410004</c:v>
                      </c:pt>
                      <c:pt idx="57">
                        <c:v>0.97549854094178001</c:v>
                      </c:pt>
                      <c:pt idx="58">
                        <c:v>0.974578960507405</c:v>
                      </c:pt>
                      <c:pt idx="59">
                        <c:v>0.97365938007303099</c:v>
                      </c:pt>
                      <c:pt idx="60">
                        <c:v>0.97271864364706695</c:v>
                      </c:pt>
                      <c:pt idx="61">
                        <c:v>0.97175534083007598</c:v>
                      </c:pt>
                      <c:pt idx="62">
                        <c:v>0.97076806122261805</c:v>
                      </c:pt>
                      <c:pt idx="63">
                        <c:v>0.96975962562357299</c:v>
                      </c:pt>
                      <c:pt idx="64">
                        <c:v>0.96870605724247105</c:v>
                      </c:pt>
                      <c:pt idx="65">
                        <c:v>0.96765248886137001</c:v>
                      </c:pt>
                      <c:pt idx="66">
                        <c:v>0.96659751008082995</c:v>
                      </c:pt>
                      <c:pt idx="67">
                        <c:v>0.96550021931711305</c:v>
                      </c:pt>
                      <c:pt idx="68">
                        <c:v>0.96440151815395603</c:v>
                      </c:pt>
                      <c:pt idx="69">
                        <c:v>0.96325768420874502</c:v>
                      </c:pt>
                      <c:pt idx="70">
                        <c:v>0.96213641665456096</c:v>
                      </c:pt>
                      <c:pt idx="71">
                        <c:v>0.96097142671776103</c:v>
                      </c:pt>
                      <c:pt idx="72">
                        <c:v>0.95976130399890602</c:v>
                      </c:pt>
                      <c:pt idx="73">
                        <c:v>0.95861747005369402</c:v>
                      </c:pt>
                      <c:pt idx="74">
                        <c:v>0.95740734733483901</c:v>
                      </c:pt>
                      <c:pt idx="75">
                        <c:v>0.95619581421654398</c:v>
                      </c:pt>
                      <c:pt idx="76">
                        <c:v>0.95500966828815603</c:v>
                      </c:pt>
                      <c:pt idx="77">
                        <c:v>0.95377556877883396</c:v>
                      </c:pt>
                      <c:pt idx="78">
                        <c:v>0.95252031327792297</c:v>
                      </c:pt>
                      <c:pt idx="79">
                        <c:v>0.95128762416804002</c:v>
                      </c:pt>
                      <c:pt idx="80">
                        <c:v>0.95000839187666297</c:v>
                      </c:pt>
                      <c:pt idx="81">
                        <c:v>0.94873198038416395</c:v>
                      </c:pt>
                      <c:pt idx="82">
                        <c:v>0.94745415849222703</c:v>
                      </c:pt>
                      <c:pt idx="83">
                        <c:v>0.94615377020926095</c:v>
                      </c:pt>
                      <c:pt idx="84">
                        <c:v>0.94487453791788401</c:v>
                      </c:pt>
                      <c:pt idx="85">
                        <c:v>0.94357697043379696</c:v>
                      </c:pt>
                      <c:pt idx="86">
                        <c:v>0.94227658215083099</c:v>
                      </c:pt>
                      <c:pt idx="87">
                        <c:v>0.94097619386786502</c:v>
                      </c:pt>
                      <c:pt idx="88">
                        <c:v>0.939653239193872</c:v>
                      </c:pt>
                      <c:pt idx="89">
                        <c:v>0.93835285091090603</c:v>
                      </c:pt>
                      <c:pt idx="90">
                        <c:v>0.93700732984588597</c:v>
                      </c:pt>
                      <c:pt idx="91">
                        <c:v>0.93570694156292</c:v>
                      </c:pt>
                      <c:pt idx="92">
                        <c:v>0.93438398688892599</c:v>
                      </c:pt>
                      <c:pt idx="93">
                        <c:v>0.93306244261437299</c:v>
                      </c:pt>
                      <c:pt idx="94">
                        <c:v>0.93173948794037997</c:v>
                      </c:pt>
                      <c:pt idx="95">
                        <c:v>0.93041653326638596</c:v>
                      </c:pt>
                      <c:pt idx="96">
                        <c:v>0.92909498899183196</c:v>
                      </c:pt>
                      <c:pt idx="97">
                        <c:v>0.92779460070886699</c:v>
                      </c:pt>
                      <c:pt idx="98">
                        <c:v>0.92647023563543396</c:v>
                      </c:pt>
                      <c:pt idx="99">
                        <c:v>0.92514869136088096</c:v>
                      </c:pt>
                      <c:pt idx="100">
                        <c:v>0.92384830307791399</c:v>
                      </c:pt>
                      <c:pt idx="101">
                        <c:v>0.922593047577004</c:v>
                      </c:pt>
                      <c:pt idx="102">
                        <c:v>0.92124893691142296</c:v>
                      </c:pt>
                      <c:pt idx="103">
                        <c:v>0.91999227101107295</c:v>
                      </c:pt>
                      <c:pt idx="104">
                        <c:v>0.91871585951857504</c:v>
                      </c:pt>
                      <c:pt idx="105">
                        <c:v>0.91741547123560796</c:v>
                      </c:pt>
                      <c:pt idx="106">
                        <c:v>0.91613623894423102</c:v>
                      </c:pt>
                      <c:pt idx="107">
                        <c:v>0.91488239384276004</c:v>
                      </c:pt>
                      <c:pt idx="108">
                        <c:v>0.91362572794241104</c:v>
                      </c:pt>
                      <c:pt idx="109">
                        <c:v>0.91237047244150005</c:v>
                      </c:pt>
                      <c:pt idx="110">
                        <c:v>0.91113778333161699</c:v>
                      </c:pt>
                      <c:pt idx="111">
                        <c:v>0.90992766061276198</c:v>
                      </c:pt>
                      <c:pt idx="112">
                        <c:v>0.90864842832138504</c:v>
                      </c:pt>
                      <c:pt idx="113">
                        <c:v>0.90743830560252903</c:v>
                      </c:pt>
                      <c:pt idx="114">
                        <c:v>0.90622818288367402</c:v>
                      </c:pt>
                      <c:pt idx="115">
                        <c:v>0.90501664976537999</c:v>
                      </c:pt>
                      <c:pt idx="116">
                        <c:v>0.90382909343755302</c:v>
                      </c:pt>
                      <c:pt idx="117">
                        <c:v>0.90264153710972495</c:v>
                      </c:pt>
                      <c:pt idx="118">
                        <c:v>0.90147513677348601</c:v>
                      </c:pt>
                      <c:pt idx="119">
                        <c:v>0.90031014683668498</c:v>
                      </c:pt>
                      <c:pt idx="120">
                        <c:v>0.89914374650044704</c:v>
                      </c:pt>
                      <c:pt idx="121">
                        <c:v>0.89800132295467405</c:v>
                      </c:pt>
                      <c:pt idx="122">
                        <c:v>0.89683633301787402</c:v>
                      </c:pt>
                      <c:pt idx="123">
                        <c:v>0.89569249907266202</c:v>
                      </c:pt>
                      <c:pt idx="124">
                        <c:v>0.89459379790950599</c:v>
                      </c:pt>
                      <c:pt idx="125">
                        <c:v>0.89347253035532204</c:v>
                      </c:pt>
                      <c:pt idx="126">
                        <c:v>0.89237523959160503</c:v>
                      </c:pt>
                      <c:pt idx="127">
                        <c:v>0.89127512802900899</c:v>
                      </c:pt>
                      <c:pt idx="128">
                        <c:v>0.89017642686585197</c:v>
                      </c:pt>
                      <c:pt idx="129">
                        <c:v>0.889101702493163</c:v>
                      </c:pt>
                      <c:pt idx="130">
                        <c:v>0.88802556772103403</c:v>
                      </c:pt>
                      <c:pt idx="131">
                        <c:v>0.88697199933993298</c:v>
                      </c:pt>
                      <c:pt idx="132">
                        <c:v>0.88591843095883205</c:v>
                      </c:pt>
                      <c:pt idx="133">
                        <c:v>0.88486345217829199</c:v>
                      </c:pt>
                      <c:pt idx="134">
                        <c:v>0.88380988379719005</c:v>
                      </c:pt>
                      <c:pt idx="135">
                        <c:v>0.88280285859758301</c:v>
                      </c:pt>
                      <c:pt idx="136">
                        <c:v>0.88177044620807099</c:v>
                      </c:pt>
                      <c:pt idx="137">
                        <c:v>0.88076060020958602</c:v>
                      </c:pt>
                      <c:pt idx="138">
                        <c:v>0.87975357500997897</c:v>
                      </c:pt>
                      <c:pt idx="139">
                        <c:v>0.87876770580195995</c:v>
                      </c:pt>
                      <c:pt idx="140">
                        <c:v>0.87778042619450303</c:v>
                      </c:pt>
                      <c:pt idx="141">
                        <c:v>0.87681571297807304</c:v>
                      </c:pt>
                      <c:pt idx="142">
                        <c:v>0.87585241016108195</c:v>
                      </c:pt>
                      <c:pt idx="143">
                        <c:v>0.87488769694465196</c:v>
                      </c:pt>
                      <c:pt idx="144">
                        <c:v>0.87392439412765999</c:v>
                      </c:pt>
                      <c:pt idx="145">
                        <c:v>0.87300622409272499</c:v>
                      </c:pt>
                      <c:pt idx="146">
                        <c:v>0.87206407726732305</c:v>
                      </c:pt>
                      <c:pt idx="147">
                        <c:v>0.87116706322397597</c:v>
                      </c:pt>
                      <c:pt idx="148">
                        <c:v>0.87024889318903997</c:v>
                      </c:pt>
                      <c:pt idx="149">
                        <c:v>0.86932790235522595</c:v>
                      </c:pt>
                      <c:pt idx="150">
                        <c:v>0.868432298711317</c:v>
                      </c:pt>
                      <c:pt idx="151">
                        <c:v>0.86755785105899796</c:v>
                      </c:pt>
                      <c:pt idx="152">
                        <c:v>0.86668340340667904</c:v>
                      </c:pt>
                      <c:pt idx="153">
                        <c:v>0.86580895575435901</c:v>
                      </c:pt>
                      <c:pt idx="154">
                        <c:v>0.86493450810203898</c:v>
                      </c:pt>
                      <c:pt idx="155">
                        <c:v>0.86406147084915896</c:v>
                      </c:pt>
                      <c:pt idx="156">
                        <c:v>0.86323074557945501</c:v>
                      </c:pt>
                      <c:pt idx="157">
                        <c:v>0.86238027471760303</c:v>
                      </c:pt>
                      <c:pt idx="158">
                        <c:v>0.86154954944789897</c:v>
                      </c:pt>
                      <c:pt idx="159">
                        <c:v>0.86072164497707404</c:v>
                      </c:pt>
                      <c:pt idx="160">
                        <c:v>0.85989091970736997</c:v>
                      </c:pt>
                      <c:pt idx="161">
                        <c:v>0.85906160483710603</c:v>
                      </c:pt>
                      <c:pt idx="162">
                        <c:v>0.85827742274889696</c:v>
                      </c:pt>
                      <c:pt idx="163">
                        <c:v>0.85746926387022004</c:v>
                      </c:pt>
                      <c:pt idx="164">
                        <c:v>0.85666251539098404</c:v>
                      </c:pt>
                      <c:pt idx="165">
                        <c:v>0.85587833330277496</c:v>
                      </c:pt>
                      <c:pt idx="166">
                        <c:v>0.85511530720615403</c:v>
                      </c:pt>
                      <c:pt idx="167">
                        <c:v>0.85433112511794396</c:v>
                      </c:pt>
                      <c:pt idx="168">
                        <c:v>0.85354694302973499</c:v>
                      </c:pt>
                      <c:pt idx="169">
                        <c:v>0.85278532733255397</c:v>
                      </c:pt>
                      <c:pt idx="170">
                        <c:v>0.85202230123593303</c:v>
                      </c:pt>
                      <c:pt idx="171">
                        <c:v>0.85126068553875101</c:v>
                      </c:pt>
                      <c:pt idx="172">
                        <c:v>0.85049765944212996</c:v>
                      </c:pt>
                      <c:pt idx="173">
                        <c:v>0.84975861013597698</c:v>
                      </c:pt>
                      <c:pt idx="174">
                        <c:v>0.84897442804776702</c:v>
                      </c:pt>
                      <c:pt idx="175">
                        <c:v>0.84825653473320095</c:v>
                      </c:pt>
                      <c:pt idx="176">
                        <c:v>0.84754005181807501</c:v>
                      </c:pt>
                      <c:pt idx="177">
                        <c:v>0.84679959211248201</c:v>
                      </c:pt>
                      <c:pt idx="178">
                        <c:v>0.84608169879791595</c:v>
                      </c:pt>
                      <c:pt idx="179">
                        <c:v>0.84534123909232295</c:v>
                      </c:pt>
                      <c:pt idx="180">
                        <c:v>0.84464732256822395</c:v>
                      </c:pt>
                      <c:pt idx="181">
                        <c:v>0.84392942925365899</c:v>
                      </c:pt>
                      <c:pt idx="182">
                        <c:v>0.84323410233012097</c:v>
                      </c:pt>
                      <c:pt idx="183">
                        <c:v>0.84254018580602197</c:v>
                      </c:pt>
                      <c:pt idx="184">
                        <c:v>0.84184485888248395</c:v>
                      </c:pt>
                      <c:pt idx="185">
                        <c:v>0.84114953195894604</c:v>
                      </c:pt>
                      <c:pt idx="186">
                        <c:v>0.84045420503540802</c:v>
                      </c:pt>
                      <c:pt idx="187">
                        <c:v>0.83978285490233695</c:v>
                      </c:pt>
                      <c:pt idx="188">
                        <c:v>0.83908893837823795</c:v>
                      </c:pt>
                      <c:pt idx="189">
                        <c:v>0.83841476744628796</c:v>
                      </c:pt>
                      <c:pt idx="190">
                        <c:v>0.83774200691377798</c:v>
                      </c:pt>
                      <c:pt idx="191">
                        <c:v>0.83707065678070702</c:v>
                      </c:pt>
                      <c:pt idx="192">
                        <c:v>0.83642046263922398</c:v>
                      </c:pt>
                      <c:pt idx="193">
                        <c:v>0.83572513571568596</c:v>
                      </c:pt>
                      <c:pt idx="194">
                        <c:v>0.83507494157420303</c:v>
                      </c:pt>
                      <c:pt idx="195">
                        <c:v>0.83440218104169195</c:v>
                      </c:pt>
                      <c:pt idx="196">
                        <c:v>0.83375198690021002</c:v>
                      </c:pt>
                      <c:pt idx="197">
                        <c:v>0.83308063676713895</c:v>
                      </c:pt>
                      <c:pt idx="198">
                        <c:v>0.832429032226217</c:v>
                      </c:pt>
                      <c:pt idx="199">
                        <c:v>0.83178024848417298</c:v>
                      </c:pt>
                      <c:pt idx="200">
                        <c:v>0.83112864394325103</c:v>
                      </c:pt>
                      <c:pt idx="201">
                        <c:v>0.83050101619279604</c:v>
                      </c:pt>
                      <c:pt idx="202">
                        <c:v>0.82985223245075301</c:v>
                      </c:pt>
                      <c:pt idx="203">
                        <c:v>0.82920062790982996</c:v>
                      </c:pt>
                      <c:pt idx="204">
                        <c:v>0.82855184416778704</c:v>
                      </c:pt>
                      <c:pt idx="205">
                        <c:v>0.82790023962686499</c:v>
                      </c:pt>
                      <c:pt idx="206">
                        <c:v>0.82725145588482096</c:v>
                      </c:pt>
                      <c:pt idx="207">
                        <c:v>0.82662382813436597</c:v>
                      </c:pt>
                      <c:pt idx="208">
                        <c:v>0.82601876677493802</c:v>
                      </c:pt>
                      <c:pt idx="209">
                        <c:v>0.82536716223401596</c:v>
                      </c:pt>
                      <c:pt idx="210">
                        <c:v>0.82474094488299998</c:v>
                      </c:pt>
                      <c:pt idx="211">
                        <c:v>0.82409075074151705</c:v>
                      </c:pt>
                      <c:pt idx="212">
                        <c:v>0.82346312299106195</c:v>
                      </c:pt>
                      <c:pt idx="213">
                        <c:v>0.822858061631635</c:v>
                      </c:pt>
                      <c:pt idx="214">
                        <c:v>0.82222902348173998</c:v>
                      </c:pt>
                      <c:pt idx="215">
                        <c:v>0.82160139573128499</c:v>
                      </c:pt>
                      <c:pt idx="216">
                        <c:v>0.82099633437185804</c:v>
                      </c:pt>
                      <c:pt idx="217">
                        <c:v>0.82036870662140204</c:v>
                      </c:pt>
                      <c:pt idx="218">
                        <c:v>0.81971992287935902</c:v>
                      </c:pt>
                      <c:pt idx="219">
                        <c:v>0.81911486151993096</c:v>
                      </c:pt>
                      <c:pt idx="220">
                        <c:v>0.81848582337003695</c:v>
                      </c:pt>
                      <c:pt idx="221">
                        <c:v>0.81788217241004801</c:v>
                      </c:pt>
                      <c:pt idx="222">
                        <c:v>0.817253134260154</c:v>
                      </c:pt>
                      <c:pt idx="223">
                        <c:v>0.81662550650969901</c:v>
                      </c:pt>
                      <c:pt idx="224">
                        <c:v>0.81602044515027095</c:v>
                      </c:pt>
                      <c:pt idx="225">
                        <c:v>0.81541397339140398</c:v>
                      </c:pt>
                      <c:pt idx="226">
                        <c:v>0.81478634564094898</c:v>
                      </c:pt>
                      <c:pt idx="227">
                        <c:v>0.814160128289933</c:v>
                      </c:pt>
                      <c:pt idx="228">
                        <c:v>0.81355365653106604</c:v>
                      </c:pt>
                      <c:pt idx="229">
                        <c:v>0.81294859517163798</c:v>
                      </c:pt>
                      <c:pt idx="230">
                        <c:v>0.81234353381221103</c:v>
                      </c:pt>
                      <c:pt idx="231">
                        <c:v>0.81173847245278297</c:v>
                      </c:pt>
                      <c:pt idx="232">
                        <c:v>0.81113341109335602</c:v>
                      </c:pt>
                      <c:pt idx="233">
                        <c:v>0.81050578334290002</c:v>
                      </c:pt>
                      <c:pt idx="234">
                        <c:v>0.80990072198347296</c:v>
                      </c:pt>
                      <c:pt idx="235">
                        <c:v>0.80927309423301796</c:v>
                      </c:pt>
                      <c:pt idx="236">
                        <c:v>0.808666622474151</c:v>
                      </c:pt>
                      <c:pt idx="237">
                        <c:v>0.80806156111472305</c:v>
                      </c:pt>
                      <c:pt idx="238">
                        <c:v>0.80743393336426805</c:v>
                      </c:pt>
                      <c:pt idx="239">
                        <c:v>0.80682887200484099</c:v>
                      </c:pt>
                      <c:pt idx="240">
                        <c:v>0.80622381064541304</c:v>
                      </c:pt>
                      <c:pt idx="241">
                        <c:v>0.80561874928598498</c:v>
                      </c:pt>
                      <c:pt idx="242">
                        <c:v>0.80501368792655803</c:v>
                      </c:pt>
                      <c:pt idx="243">
                        <c:v>0.80440721616769095</c:v>
                      </c:pt>
                      <c:pt idx="244">
                        <c:v>0.803802154808263</c:v>
                      </c:pt>
                      <c:pt idx="245">
                        <c:v>0.80317452705780801</c:v>
                      </c:pt>
                      <c:pt idx="246">
                        <c:v>0.80259203208940799</c:v>
                      </c:pt>
                      <c:pt idx="247">
                        <c:v>0.801964404338953</c:v>
                      </c:pt>
                      <c:pt idx="248">
                        <c:v>0.80135934297952505</c:v>
                      </c:pt>
                      <c:pt idx="249">
                        <c:v>0.80073171522907005</c:v>
                      </c:pt>
                      <c:pt idx="250">
                        <c:v>0.80012665386964199</c:v>
                      </c:pt>
                      <c:pt idx="251">
                        <c:v>0.79952018211077602</c:v>
                      </c:pt>
                      <c:pt idx="252">
                        <c:v>0.79889396475976004</c:v>
                      </c:pt>
                      <c:pt idx="253">
                        <c:v>0.79828749300089297</c:v>
                      </c:pt>
                      <c:pt idx="254">
                        <c:v>0.79770499803249295</c:v>
                      </c:pt>
                      <c:pt idx="255">
                        <c:v>0.79707737028203696</c:v>
                      </c:pt>
                      <c:pt idx="256">
                        <c:v>0.79647230892261001</c:v>
                      </c:pt>
                      <c:pt idx="257">
                        <c:v>0.79584468117215501</c:v>
                      </c:pt>
                      <c:pt idx="258">
                        <c:v>0.79523961981272695</c:v>
                      </c:pt>
                      <c:pt idx="259">
                        <c:v>0.79463314805385998</c:v>
                      </c:pt>
                      <c:pt idx="260">
                        <c:v>0.79398436431181696</c:v>
                      </c:pt>
                      <c:pt idx="261">
                        <c:v>0.79335532616192195</c:v>
                      </c:pt>
                      <c:pt idx="262">
                        <c:v>0.792750264802494</c:v>
                      </c:pt>
                      <c:pt idx="263">
                        <c:v>0.792122637052039</c:v>
                      </c:pt>
                      <c:pt idx="264">
                        <c:v>0.79149500930158401</c:v>
                      </c:pt>
                      <c:pt idx="265">
                        <c:v>0.79088994794215595</c:v>
                      </c:pt>
                      <c:pt idx="266">
                        <c:v>0.79026232019170095</c:v>
                      </c:pt>
                      <c:pt idx="267">
                        <c:v>0.78963469244124596</c:v>
                      </c:pt>
                      <c:pt idx="268">
                        <c:v>0.78898449829976303</c:v>
                      </c:pt>
                      <c:pt idx="269">
                        <c:v>0.78833430415827999</c:v>
                      </c:pt>
                      <c:pt idx="270">
                        <c:v>0.78770808680726401</c:v>
                      </c:pt>
                      <c:pt idx="271">
                        <c:v>0.78705648226634195</c:v>
                      </c:pt>
                      <c:pt idx="272">
                        <c:v>0.78640769852429904</c:v>
                      </c:pt>
                      <c:pt idx="273">
                        <c:v>0.78575609398337698</c:v>
                      </c:pt>
                      <c:pt idx="274">
                        <c:v>0.78508474385030502</c:v>
                      </c:pt>
                      <c:pt idx="275">
                        <c:v>0.78443313930938297</c:v>
                      </c:pt>
                      <c:pt idx="276">
                        <c:v>0.78376037877687299</c:v>
                      </c:pt>
                      <c:pt idx="277">
                        <c:v>0.78308902864380303</c:v>
                      </c:pt>
                      <c:pt idx="278">
                        <c:v>0.78241626811129195</c:v>
                      </c:pt>
                      <c:pt idx="279">
                        <c:v>0.78172094118775404</c:v>
                      </c:pt>
                      <c:pt idx="280">
                        <c:v>0.78102702466365503</c:v>
                      </c:pt>
                      <c:pt idx="281">
                        <c:v>0.78033169774011701</c:v>
                      </c:pt>
                      <c:pt idx="282">
                        <c:v>0.77963637081657899</c:v>
                      </c:pt>
                      <c:pt idx="283">
                        <c:v>0.77891988790145295</c:v>
                      </c:pt>
                      <c:pt idx="284">
                        <c:v>0.77820199458688699</c:v>
                      </c:pt>
                      <c:pt idx="285">
                        <c:v>0.77748410127232104</c:v>
                      </c:pt>
                      <c:pt idx="286">
                        <c:v>0.77676620795775497</c:v>
                      </c:pt>
                      <c:pt idx="287">
                        <c:v>0.77602715865160199</c:v>
                      </c:pt>
                      <c:pt idx="288">
                        <c:v>0.77528669894600799</c:v>
                      </c:pt>
                      <c:pt idx="289">
                        <c:v>0.77452649364826598</c:v>
                      </c:pt>
                      <c:pt idx="290">
                        <c:v>0.77380718993426101</c:v>
                      </c:pt>
                      <c:pt idx="291">
                        <c:v>0.773046984636519</c:v>
                      </c:pt>
                      <c:pt idx="292">
                        <c:v>0.77226139214887002</c:v>
                      </c:pt>
                      <c:pt idx="293">
                        <c:v>0.77147721006066095</c:v>
                      </c:pt>
                      <c:pt idx="294">
                        <c:v>0.77069302797245198</c:v>
                      </c:pt>
                      <c:pt idx="295">
                        <c:v>0.76988486909377596</c:v>
                      </c:pt>
                      <c:pt idx="296">
                        <c:v>0.76909927660612798</c:v>
                      </c:pt>
                      <c:pt idx="297">
                        <c:v>0.76829252812689097</c:v>
                      </c:pt>
                      <c:pt idx="298">
                        <c:v>0.76748719004709298</c:v>
                      </c:pt>
                      <c:pt idx="299">
                        <c:v>0.76663389838636198</c:v>
                      </c:pt>
                      <c:pt idx="300">
                        <c:v>0.76580599391553705</c:v>
                      </c:pt>
                      <c:pt idx="301">
                        <c:v>0.76495411265424496</c:v>
                      </c:pt>
                      <c:pt idx="302">
                        <c:v>0.76414736417500795</c:v>
                      </c:pt>
                      <c:pt idx="303">
                        <c:v>0.76324893973222196</c:v>
                      </c:pt>
                      <c:pt idx="304">
                        <c:v>0.76237449207990204</c:v>
                      </c:pt>
                      <c:pt idx="305">
                        <c:v>0.76150004442758201</c:v>
                      </c:pt>
                      <c:pt idx="306">
                        <c:v>0.76062559677526198</c:v>
                      </c:pt>
                      <c:pt idx="307">
                        <c:v>0.75970742674032699</c:v>
                      </c:pt>
                      <c:pt idx="308">
                        <c:v>0.75881041269698002</c:v>
                      </c:pt>
                      <c:pt idx="309">
                        <c:v>0.75789224266204402</c:v>
                      </c:pt>
                      <c:pt idx="310">
                        <c:v>0.75695009583664197</c:v>
                      </c:pt>
                      <c:pt idx="311">
                        <c:v>0.75598679301965099</c:v>
                      </c:pt>
                      <c:pt idx="312">
                        <c:v>0.75504464619424905</c:v>
                      </c:pt>
                      <c:pt idx="313">
                        <c:v>0.75407993297781895</c:v>
                      </c:pt>
                      <c:pt idx="314">
                        <c:v>0.75307290777821201</c:v>
                      </c:pt>
                      <c:pt idx="315">
                        <c:v>0.75206306177972604</c:v>
                      </c:pt>
                      <c:pt idx="316">
                        <c:v>0.75105321578124096</c:v>
                      </c:pt>
                      <c:pt idx="317">
                        <c:v>0.74997849140855199</c:v>
                      </c:pt>
                      <c:pt idx="318">
                        <c:v>0.74892492302744995</c:v>
                      </c:pt>
                      <c:pt idx="319">
                        <c:v>0.74784878825532197</c:v>
                      </c:pt>
                      <c:pt idx="320">
                        <c:v>0.74672752070113702</c:v>
                      </c:pt>
                      <c:pt idx="321">
                        <c:v>0.74562881953798099</c:v>
                      </c:pt>
                      <c:pt idx="322">
                        <c:v>0.74446382960118096</c:v>
                      </c:pt>
                      <c:pt idx="323">
                        <c:v>0.74327486287391398</c:v>
                      </c:pt>
                      <c:pt idx="324">
                        <c:v>0.74208730654608701</c:v>
                      </c:pt>
                      <c:pt idx="325">
                        <c:v>0.74083205104517702</c:v>
                      </c:pt>
                      <c:pt idx="326">
                        <c:v>0.73959936193529396</c:v>
                      </c:pt>
                      <c:pt idx="327">
                        <c:v>0.73832012964391602</c:v>
                      </c:pt>
                      <c:pt idx="328">
                        <c:v>0.73695345258730705</c:v>
                      </c:pt>
                      <c:pt idx="329">
                        <c:v>0.73558536513125805</c:v>
                      </c:pt>
                      <c:pt idx="330">
                        <c:v>0.73417355529259398</c:v>
                      </c:pt>
                      <c:pt idx="331">
                        <c:v>0.732694046280847</c:v>
                      </c:pt>
                      <c:pt idx="332">
                        <c:v>0.73119338127751199</c:v>
                      </c:pt>
                      <c:pt idx="333">
                        <c:v>0.72966732908426901</c:v>
                      </c:pt>
                      <c:pt idx="334">
                        <c:v>0.72807639851682404</c:v>
                      </c:pt>
                      <c:pt idx="335">
                        <c:v>0.72641776877629505</c:v>
                      </c:pt>
                      <c:pt idx="336">
                        <c:v>0.72469143986268303</c:v>
                      </c:pt>
                      <c:pt idx="337">
                        <c:v>0.72291997816701703</c:v>
                      </c:pt>
                      <c:pt idx="338">
                        <c:v>0.72110479408873396</c:v>
                      </c:pt>
                      <c:pt idx="339">
                        <c:v>0.71917677805531299</c:v>
                      </c:pt>
                      <c:pt idx="340">
                        <c:v>0.717181062848809</c:v>
                      </c:pt>
                      <c:pt idx="341">
                        <c:v>0.71514162525969005</c:v>
                      </c:pt>
                      <c:pt idx="342">
                        <c:v>0.71298935571543198</c:v>
                      </c:pt>
                      <c:pt idx="343">
                        <c:v>0.71079195338911905</c:v>
                      </c:pt>
                      <c:pt idx="344">
                        <c:v>0.70848312950710701</c:v>
                      </c:pt>
                      <c:pt idx="345">
                        <c:v>0.70608545046042503</c:v>
                      </c:pt>
                      <c:pt idx="346">
                        <c:v>0.70357352905916504</c:v>
                      </c:pt>
                      <c:pt idx="347">
                        <c:v>0.70099672928370005</c:v>
                      </c:pt>
                      <c:pt idx="348">
                        <c:v>0.69828312076263099</c:v>
                      </c:pt>
                      <c:pt idx="349">
                        <c:v>0.69550463386735695</c:v>
                      </c:pt>
                      <c:pt idx="350">
                        <c:v>0.69256677183545101</c:v>
                      </c:pt>
                      <c:pt idx="351">
                        <c:v>0.68951889864728599</c:v>
                      </c:pt>
                      <c:pt idx="352">
                        <c:v>0.686379349495571</c:v>
                      </c:pt>
                      <c:pt idx="353">
                        <c:v>0.68308465640554095</c:v>
                      </c:pt>
                      <c:pt idx="354">
                        <c:v>0.67974483053345602</c:v>
                      </c:pt>
                      <c:pt idx="355">
                        <c:v>0.67624703992417701</c:v>
                      </c:pt>
                      <c:pt idx="356">
                        <c:v>0.67261526136817196</c:v>
                      </c:pt>
                      <c:pt idx="357">
                        <c:v>0.66887065085702901</c:v>
                      </c:pt>
                      <c:pt idx="358">
                        <c:v>0.66499346279859906</c:v>
                      </c:pt>
                      <c:pt idx="359">
                        <c:v>0.66100344278503098</c:v>
                      </c:pt>
                      <c:pt idx="360">
                        <c:v>0.65683289164324199</c:v>
                      </c:pt>
                      <c:pt idx="361">
                        <c:v>0.65257348533678206</c:v>
                      </c:pt>
                      <c:pt idx="362">
                        <c:v>0.64820265747462302</c:v>
                      </c:pt>
                      <c:pt idx="363">
                        <c:v>0.64367386487527101</c:v>
                      </c:pt>
                      <c:pt idx="364">
                        <c:v>0.63901108432919296</c:v>
                      </c:pt>
                      <c:pt idx="365">
                        <c:v>0.63421431583638799</c:v>
                      </c:pt>
                      <c:pt idx="366">
                        <c:v>0.62932728177947295</c:v>
                      </c:pt>
                      <c:pt idx="367">
                        <c:v>0.62430484937639197</c:v>
                      </c:pt>
                      <c:pt idx="368">
                        <c:v>0.61912727303499604</c:v>
                      </c:pt>
                      <c:pt idx="369">
                        <c:v>0.61385943112949104</c:v>
                      </c:pt>
                      <c:pt idx="370">
                        <c:v>0.60847875726884604</c:v>
                      </c:pt>
                      <c:pt idx="371">
                        <c:v>0.60298666185250305</c:v>
                      </c:pt>
                      <c:pt idx="372">
                        <c:v>0.59738314488046096</c:v>
                      </c:pt>
                      <c:pt idx="373">
                        <c:v>0.59168795194487001</c:v>
                      </c:pt>
                      <c:pt idx="374">
                        <c:v>0.58592647023563504</c:v>
                      </c:pt>
                      <c:pt idx="375">
                        <c:v>0.58003100057967405</c:v>
                      </c:pt>
                      <c:pt idx="376">
                        <c:v>0.57411296453268501</c:v>
                      </c:pt>
                      <c:pt idx="377">
                        <c:v>0.56810466292158601</c:v>
                      </c:pt>
                      <c:pt idx="378">
                        <c:v>0.56202866213740399</c:v>
                      </c:pt>
                      <c:pt idx="379">
                        <c:v>0.555908938970606</c:v>
                      </c:pt>
                      <c:pt idx="380">
                        <c:v>0.54974549342119206</c:v>
                      </c:pt>
                      <c:pt idx="381">
                        <c:v>0.54355807108131104</c:v>
                      </c:pt>
                      <c:pt idx="382">
                        <c:v>0.53737064874143003</c:v>
                      </c:pt>
                      <c:pt idx="383">
                        <c:v>0.531162070409961</c:v>
                      </c:pt>
                      <c:pt idx="384">
                        <c:v>0.52495067127961303</c:v>
                      </c:pt>
                      <c:pt idx="385">
                        <c:v>0.51876324893973202</c:v>
                      </c:pt>
                      <c:pt idx="386">
                        <c:v>0.51259980339031797</c:v>
                      </c:pt>
                      <c:pt idx="387">
                        <c:v>0.50645610343305303</c:v>
                      </c:pt>
                      <c:pt idx="388">
                        <c:v>0.50038292344774904</c:v>
                      </c:pt>
                      <c:pt idx="389">
                        <c:v>0.494352055445623</c:v>
                      </c:pt>
                      <c:pt idx="390">
                        <c:v>0.48838747621713902</c:v>
                      </c:pt>
                      <c:pt idx="391">
                        <c:v>0.48249341696061798</c:v>
                      </c:pt>
                      <c:pt idx="392">
                        <c:v>0.4766642360783</c:v>
                      </c:pt>
                      <c:pt idx="393">
                        <c:v>0.47099301993317499</c:v>
                      </c:pt>
                      <c:pt idx="394">
                        <c:v>0.46541065895272199</c:v>
                      </c:pt>
                      <c:pt idx="395">
                        <c:v>0.45994112992740699</c:v>
                      </c:pt>
                      <c:pt idx="396">
                        <c:v>0.45458302245778998</c:v>
                      </c:pt>
                      <c:pt idx="397">
                        <c:v>0.44931377015284502</c:v>
                      </c:pt>
                      <c:pt idx="398">
                        <c:v>0.44422645937555899</c:v>
                      </c:pt>
                      <c:pt idx="399">
                        <c:v>0.43920402697247901</c:v>
                      </c:pt>
                      <c:pt idx="400">
                        <c:v>0.43431699291556403</c:v>
                      </c:pt>
                      <c:pt idx="401">
                        <c:v>0.42958651319640201</c:v>
                      </c:pt>
                      <c:pt idx="402">
                        <c:v>0.42496886543237899</c:v>
                      </c:pt>
                      <c:pt idx="403">
                        <c:v>0.42046263922405502</c:v>
                      </c:pt>
                      <c:pt idx="404">
                        <c:v>0.416069244970868</c:v>
                      </c:pt>
                      <c:pt idx="405">
                        <c:v>0.41180983866440801</c:v>
                      </c:pt>
                      <c:pt idx="406">
                        <c:v>0.40763928752261902</c:v>
                      </c:pt>
                      <c:pt idx="407">
                        <c:v>0.40356041234438</c:v>
                      </c:pt>
                      <c:pt idx="408">
                        <c:v>0.399614114713428</c:v>
                      </c:pt>
                      <c:pt idx="409">
                        <c:v>0.39575949304602598</c:v>
                      </c:pt>
                      <c:pt idx="410">
                        <c:v>0.39197116015226602</c:v>
                      </c:pt>
                      <c:pt idx="411">
                        <c:v>0.38824911603215101</c:v>
                      </c:pt>
                      <c:pt idx="412">
                        <c:v>0.38466247025820199</c:v>
                      </c:pt>
                      <c:pt idx="413">
                        <c:v>0.381119546866868</c:v>
                      </c:pt>
                      <c:pt idx="414">
                        <c:v>0.37766829943908398</c:v>
                      </c:pt>
                      <c:pt idx="415">
                        <c:v>0.37426077439391597</c:v>
                      </c:pt>
                      <c:pt idx="416">
                        <c:v>0.37091953812239198</c:v>
                      </c:pt>
                      <c:pt idx="417">
                        <c:v>0.36764741142338903</c:v>
                      </c:pt>
                      <c:pt idx="418">
                        <c:v>0.36441900710700298</c:v>
                      </c:pt>
                      <c:pt idx="419">
                        <c:v>0.36125971236313797</c:v>
                      </c:pt>
                      <c:pt idx="420">
                        <c:v>0.35812016321142298</c:v>
                      </c:pt>
                      <c:pt idx="421">
                        <c:v>0.355004590850174</c:v>
                      </c:pt>
                      <c:pt idx="422">
                        <c:v>0.35195530726257002</c:v>
                      </c:pt>
                      <c:pt idx="423">
                        <c:v>0.34892859006599197</c:v>
                      </c:pt>
                      <c:pt idx="424">
                        <c:v>0.34594700565147002</c:v>
                      </c:pt>
                      <c:pt idx="425">
                        <c:v>0.34296542123694901</c:v>
                      </c:pt>
                      <c:pt idx="426">
                        <c:v>0.34000640321345399</c:v>
                      </c:pt>
                      <c:pt idx="427">
                        <c:v>0.33706995158098702</c:v>
                      </c:pt>
                      <c:pt idx="428">
                        <c:v>0.334110933557493</c:v>
                      </c:pt>
                      <c:pt idx="429">
                        <c:v>0.33119704831605401</c:v>
                      </c:pt>
                      <c:pt idx="430">
                        <c:v>0.32828316307461503</c:v>
                      </c:pt>
                      <c:pt idx="431">
                        <c:v>0.32536786743373602</c:v>
                      </c:pt>
                      <c:pt idx="432">
                        <c:v>0.32245398219229598</c:v>
                      </c:pt>
                      <c:pt idx="433">
                        <c:v>0.31956266334188499</c:v>
                      </c:pt>
                      <c:pt idx="434">
                        <c:v>0.31658107892736298</c:v>
                      </c:pt>
                      <c:pt idx="435">
                        <c:v>0.31362206090386902</c:v>
                      </c:pt>
                      <c:pt idx="436">
                        <c:v>0.31068560927140199</c:v>
                      </c:pt>
                      <c:pt idx="437">
                        <c:v>0.30770402485687998</c:v>
                      </c:pt>
                      <c:pt idx="438">
                        <c:v>0.30474500683338501</c:v>
                      </c:pt>
                      <c:pt idx="439">
                        <c:v>0.30178457841045098</c:v>
                      </c:pt>
                      <c:pt idx="440">
                        <c:v>0.29878042760490198</c:v>
                      </c:pt>
                      <c:pt idx="441">
                        <c:v>0.29577768719879199</c:v>
                      </c:pt>
                      <c:pt idx="442">
                        <c:v>0.292773536393242</c:v>
                      </c:pt>
                      <c:pt idx="443">
                        <c:v>0.28974681919666501</c:v>
                      </c:pt>
                      <c:pt idx="444">
                        <c:v>0.28665240282700399</c:v>
                      </c:pt>
                      <c:pt idx="445">
                        <c:v>0.28353824086519502</c:v>
                      </c:pt>
                      <c:pt idx="446">
                        <c:v>0.28048895727759099</c:v>
                      </c:pt>
                      <c:pt idx="447">
                        <c:v>0.27737197451690299</c:v>
                      </c:pt>
                      <c:pt idx="448">
                        <c:v>0.27430153493770998</c:v>
                      </c:pt>
                      <c:pt idx="449">
                        <c:v>0.27120711856804902</c:v>
                      </c:pt>
                      <c:pt idx="450">
                        <c:v>0.26811411259782902</c:v>
                      </c:pt>
                      <c:pt idx="451">
                        <c:v>0.26499712983714102</c:v>
                      </c:pt>
                      <c:pt idx="452">
                        <c:v>0.26192669025794801</c:v>
                      </c:pt>
                      <c:pt idx="453">
                        <c:v>0.25885625067875401</c:v>
                      </c:pt>
                      <c:pt idx="454">
                        <c:v>0.25580696709114997</c:v>
                      </c:pt>
                      <c:pt idx="455">
                        <c:v>0.25271255072149001</c:v>
                      </c:pt>
                      <c:pt idx="456">
                        <c:v>0.24968724392435099</c:v>
                      </c:pt>
                      <c:pt idx="457">
                        <c:v>0.24668309311880199</c:v>
                      </c:pt>
                      <c:pt idx="458">
                        <c:v>0.24361124314016899</c:v>
                      </c:pt>
                      <c:pt idx="459">
                        <c:v>0.240652225116675</c:v>
                      </c:pt>
                      <c:pt idx="460">
                        <c:v>0.23769320709318101</c:v>
                      </c:pt>
                      <c:pt idx="461">
                        <c:v>0.234779321851741</c:v>
                      </c:pt>
                      <c:pt idx="462">
                        <c:v>0.23191056939235699</c:v>
                      </c:pt>
                      <c:pt idx="463">
                        <c:v>0.229040406533534</c:v>
                      </c:pt>
                      <c:pt idx="464">
                        <c:v>0.226216786856205</c:v>
                      </c:pt>
                      <c:pt idx="465">
                        <c:v>0.22341291277102601</c:v>
                      </c:pt>
                      <c:pt idx="466">
                        <c:v>0.220700714649396</c:v>
                      </c:pt>
                      <c:pt idx="467">
                        <c:v>0.21798851652776599</c:v>
                      </c:pt>
                      <c:pt idx="468">
                        <c:v>0.215344017579219</c:v>
                      </c:pt>
                      <c:pt idx="469">
                        <c:v>0.21272067462225899</c:v>
                      </c:pt>
                      <c:pt idx="470">
                        <c:v>0.21014246444735599</c:v>
                      </c:pt>
                      <c:pt idx="471">
                        <c:v>0.207654519836563</c:v>
                      </c:pt>
                      <c:pt idx="472">
                        <c:v>0.20516516482633099</c:v>
                      </c:pt>
                      <c:pt idx="473">
                        <c:v>0.202743508989181</c:v>
                      </c:pt>
                      <c:pt idx="474">
                        <c:v>0.20036839633352499</c:v>
                      </c:pt>
                      <c:pt idx="475">
                        <c:v>0.19799187327843101</c:v>
                      </c:pt>
                      <c:pt idx="476">
                        <c:v>0.19566048300539199</c:v>
                      </c:pt>
                      <c:pt idx="477">
                        <c:v>0.193441924687491</c:v>
                      </c:pt>
                      <c:pt idx="478">
                        <c:v>0.191244522361178</c:v>
                      </c:pt>
                      <c:pt idx="479">
                        <c:v>0.18909225281691999</c:v>
                      </c:pt>
                      <c:pt idx="480">
                        <c:v>0.18693998327266301</c:v>
                      </c:pt>
                      <c:pt idx="481">
                        <c:v>0.18487797929251501</c:v>
                      </c:pt>
                      <c:pt idx="482">
                        <c:v>0.182859697694984</c:v>
                      </c:pt>
                      <c:pt idx="483">
                        <c:v>0.18086539288792</c:v>
                      </c:pt>
                      <c:pt idx="484">
                        <c:v>0.17893737685449901</c:v>
                      </c:pt>
                      <c:pt idx="485">
                        <c:v>0.177054493603133</c:v>
                      </c:pt>
                      <c:pt idx="486">
                        <c:v>0.17517019995232799</c:v>
                      </c:pt>
                      <c:pt idx="487">
                        <c:v>0.17333244948301799</c:v>
                      </c:pt>
                      <c:pt idx="488">
                        <c:v>0.17156239818679</c:v>
                      </c:pt>
                      <c:pt idx="489">
                        <c:v>0.169813502882151</c:v>
                      </c:pt>
                      <c:pt idx="490">
                        <c:v>0.16810832996012801</c:v>
                      </c:pt>
                      <c:pt idx="491">
                        <c:v>0.16640597783698299</c:v>
                      </c:pt>
                      <c:pt idx="492">
                        <c:v>0.164768504088042</c:v>
                      </c:pt>
                      <c:pt idx="493">
                        <c:v>0.163156417529008</c:v>
                      </c:pt>
                      <c:pt idx="494">
                        <c:v>0.161562666162684</c:v>
                      </c:pt>
                      <c:pt idx="495">
                        <c:v>0.16001686837729301</c:v>
                      </c:pt>
                      <c:pt idx="496">
                        <c:v>0.15851479297451801</c:v>
                      </c:pt>
                      <c:pt idx="497">
                        <c:v>0.15699015118071599</c:v>
                      </c:pt>
                      <c:pt idx="498">
                        <c:v>0.15551064216896801</c:v>
                      </c:pt>
                      <c:pt idx="499">
                        <c:v>0.15407626593927701</c:v>
                      </c:pt>
                      <c:pt idx="500">
                        <c:v>0.15266304570117301</c:v>
                      </c:pt>
                      <c:pt idx="501">
                        <c:v>0.15125123586250799</c:v>
                      </c:pt>
                      <c:pt idx="502">
                        <c:v>0.14988314840646</c:v>
                      </c:pt>
                      <c:pt idx="503">
                        <c:v>0.14853903774087801</c:v>
                      </c:pt>
                      <c:pt idx="504">
                        <c:v>0.14719492707529699</c:v>
                      </c:pt>
                      <c:pt idx="505">
                        <c:v>0.14587056200186499</c:v>
                      </c:pt>
                      <c:pt idx="506">
                        <c:v>0.14457158411833801</c:v>
                      </c:pt>
                      <c:pt idx="507">
                        <c:v>0.14327119583537201</c:v>
                      </c:pt>
                      <c:pt idx="508">
                        <c:v>0.141993373943434</c:v>
                      </c:pt>
                      <c:pt idx="509">
                        <c:v>0.14073811844252401</c:v>
                      </c:pt>
                      <c:pt idx="510">
                        <c:v>0.13948145254217401</c:v>
                      </c:pt>
                      <c:pt idx="511">
                        <c:v>0.138227607440703</c:v>
                      </c:pt>
                      <c:pt idx="512">
                        <c:v>0.137016074322409</c:v>
                      </c:pt>
                      <c:pt idx="513">
                        <c:v>0.135783385212526</c:v>
                      </c:pt>
                      <c:pt idx="514">
                        <c:v>0.13457326249367099</c:v>
                      </c:pt>
                      <c:pt idx="515">
                        <c:v>0.13338429576640401</c:v>
                      </c:pt>
                      <c:pt idx="516">
                        <c:v>0.13219673943857599</c:v>
                      </c:pt>
                      <c:pt idx="517">
                        <c:v>0.13100777271131001</c:v>
                      </c:pt>
                      <c:pt idx="518">
                        <c:v>0.12982021638348201</c:v>
                      </c:pt>
                      <c:pt idx="519">
                        <c:v>0.12863266005565399</c:v>
                      </c:pt>
                      <c:pt idx="520">
                        <c:v>0.127466259719415</c:v>
                      </c:pt>
                      <c:pt idx="521">
                        <c:v>0.12630126978261499</c:v>
                      </c:pt>
                      <c:pt idx="522">
                        <c:v>0.12515743583740299</c:v>
                      </c:pt>
                      <c:pt idx="523">
                        <c:v>0.12396846911013699</c:v>
                      </c:pt>
                      <c:pt idx="524">
                        <c:v>0.12282604556436399</c:v>
                      </c:pt>
                      <c:pt idx="525">
                        <c:v>0.12170477801018</c:v>
                      </c:pt>
                      <c:pt idx="526">
                        <c:v>0.12056094406496801</c:v>
                      </c:pt>
                      <c:pt idx="527">
                        <c:v>0.11941852051919601</c:v>
                      </c:pt>
                      <c:pt idx="528">
                        <c:v>0.118321229755479</c:v>
                      </c:pt>
                      <c:pt idx="529">
                        <c:v>0.117199962201295</c:v>
                      </c:pt>
                      <c:pt idx="530">
                        <c:v>0.116101261038139</c:v>
                      </c:pt>
                      <c:pt idx="531">
                        <c:v>0.114979993483955</c:v>
                      </c:pt>
                      <c:pt idx="532">
                        <c:v>0.113903858711826</c:v>
                      </c:pt>
                      <c:pt idx="533">
                        <c:v>0.11282913433913599</c:v>
                      </c:pt>
                      <c:pt idx="534">
                        <c:v>0.111751589167568</c:v>
                      </c:pt>
                      <c:pt idx="535">
                        <c:v>0.110698020786467</c:v>
                      </c:pt>
                      <c:pt idx="536">
                        <c:v>0.109621886014338</c:v>
                      </c:pt>
                      <c:pt idx="537">
                        <c:v>0.10859088402426401</c:v>
                      </c:pt>
                      <c:pt idx="538">
                        <c:v>0.107537315643163</c:v>
                      </c:pt>
                      <c:pt idx="539">
                        <c:v>0.10650631365309</c:v>
                      </c:pt>
                      <c:pt idx="540">
                        <c:v>0.105497878054043</c:v>
                      </c:pt>
                      <c:pt idx="541">
                        <c:v>0.10446687606397</c:v>
                      </c:pt>
                      <c:pt idx="542">
                        <c:v>0.103479596456512</c:v>
                      </c:pt>
                      <c:pt idx="543">
                        <c:v>0.10247116085746601</c:v>
                      </c:pt>
                      <c:pt idx="544">
                        <c:v>0.101485291649448</c:v>
                      </c:pt>
                      <c:pt idx="545">
                        <c:v>0.100475445650963</c:v>
                      </c:pt>
                      <c:pt idx="546">
                        <c:v>9.9533298825560404E-2</c:v>
                      </c:pt>
                      <c:pt idx="547">
                        <c:v>9.8569996008569402E-2</c:v>
                      </c:pt>
                      <c:pt idx="548">
                        <c:v>9.7606693191578595E-2</c:v>
                      </c:pt>
                      <c:pt idx="549">
                        <c:v>9.6641979975148506E-2</c:v>
                      </c:pt>
                      <c:pt idx="550">
                        <c:v>9.5723809940212998E-2</c:v>
                      </c:pt>
                      <c:pt idx="551">
                        <c:v>9.4826795896865698E-2</c:v>
                      </c:pt>
                      <c:pt idx="552">
                        <c:v>9.3929781853518399E-2</c:v>
                      </c:pt>
                      <c:pt idx="553">
                        <c:v>9.3055334201198797E-2</c:v>
                      </c:pt>
                      <c:pt idx="554">
                        <c:v>9.2159730557291195E-2</c:v>
                      </c:pt>
                      <c:pt idx="555">
                        <c:v>9.1285282904971607E-2</c:v>
                      </c:pt>
                      <c:pt idx="556">
                        <c:v>9.0410835252652005E-2</c:v>
                      </c:pt>
                      <c:pt idx="557">
                        <c:v>8.9558953991359699E-2</c:v>
                      </c:pt>
                      <c:pt idx="558">
                        <c:v>8.8707072730067907E-2</c:v>
                      </c:pt>
                      <c:pt idx="559">
                        <c:v>8.7877757859803202E-2</c:v>
                      </c:pt>
                      <c:pt idx="560">
                        <c:v>8.7069598981127205E-2</c:v>
                      </c:pt>
                      <c:pt idx="561">
                        <c:v>8.6241694510302405E-2</c:v>
                      </c:pt>
                      <c:pt idx="562">
                        <c:v>8.5434946031065495E-2</c:v>
                      </c:pt>
                      <c:pt idx="563">
                        <c:v>8.4649353543416794E-2</c:v>
                      </c:pt>
                      <c:pt idx="564">
                        <c:v>8.3865171455207693E-2</c:v>
                      </c:pt>
                      <c:pt idx="565">
                        <c:v>8.3080989366998606E-2</c:v>
                      </c:pt>
                      <c:pt idx="566">
                        <c:v>8.2295396879349794E-2</c:v>
                      </c:pt>
                      <c:pt idx="567">
                        <c:v>8.15549371737566E-2</c:v>
                      </c:pt>
                      <c:pt idx="568">
                        <c:v>8.0815887867603103E-2</c:v>
                      </c:pt>
                      <c:pt idx="569">
                        <c:v>8.0075428162009799E-2</c:v>
                      </c:pt>
                      <c:pt idx="570">
                        <c:v>7.93589452468835E-2</c:v>
                      </c:pt>
                      <c:pt idx="571">
                        <c:v>7.8618485541290306E-2</c:v>
                      </c:pt>
                      <c:pt idx="572">
                        <c:v>7.7923158617751995E-2</c:v>
                      </c:pt>
                      <c:pt idx="573">
                        <c:v>7.7206675702625599E-2</c:v>
                      </c:pt>
                      <c:pt idx="574">
                        <c:v>7.6535325569554294E-2</c:v>
                      </c:pt>
                      <c:pt idx="575">
                        <c:v>7.5883721028632403E-2</c:v>
                      </c:pt>
                      <c:pt idx="576">
                        <c:v>7.5188394105094203E-2</c:v>
                      </c:pt>
                      <c:pt idx="577">
                        <c:v>7.45156335725842E-2</c:v>
                      </c:pt>
                      <c:pt idx="578">
                        <c:v>7.3844283439512895E-2</c:v>
                      </c:pt>
                      <c:pt idx="579">
                        <c:v>7.3192678898590893E-2</c:v>
                      </c:pt>
                      <c:pt idx="580">
                        <c:v>7.2543895156547397E-2</c:v>
                      </c:pt>
                      <c:pt idx="581">
                        <c:v>7.1916267406091805E-2</c:v>
                      </c:pt>
                      <c:pt idx="582">
                        <c:v>7.1311206046664605E-2</c:v>
                      </c:pt>
                      <c:pt idx="583">
                        <c:v>7.0682167896769899E-2</c:v>
                      </c:pt>
                      <c:pt idx="584">
                        <c:v>7.0078516936781396E-2</c:v>
                      </c:pt>
                      <c:pt idx="585">
                        <c:v>6.9473455577354098E-2</c:v>
                      </c:pt>
                      <c:pt idx="586">
                        <c:v>6.8889550209514899E-2</c:v>
                      </c:pt>
                      <c:pt idx="587">
                        <c:v>6.8284488850087199E-2</c:v>
                      </c:pt>
                      <c:pt idx="588">
                        <c:v>6.7724560272714895E-2</c:v>
                      </c:pt>
                      <c:pt idx="589">
                        <c:v>6.7140654904875294E-2</c:v>
                      </c:pt>
                      <c:pt idx="590">
                        <c:v>6.6579315928063904E-2</c:v>
                      </c:pt>
                      <c:pt idx="591">
                        <c:v>6.6041953741718798E-2</c:v>
                      </c:pt>
                      <c:pt idx="592">
                        <c:v>6.5525747546962401E-2</c:v>
                      </c:pt>
                      <c:pt idx="593">
                        <c:v>6.4967229369029295E-2</c:v>
                      </c:pt>
                      <c:pt idx="594">
                        <c:v>6.44284567832452E-2</c:v>
                      </c:pt>
                      <c:pt idx="595">
                        <c:v>6.3934816979516501E-2</c:v>
                      </c:pt>
                      <c:pt idx="596">
                        <c:v>6.3397454793172006E-2</c:v>
                      </c:pt>
                      <c:pt idx="597">
                        <c:v>6.2903814989442905E-2</c:v>
                      </c:pt>
                      <c:pt idx="598">
                        <c:v>6.2387608794686397E-2</c:v>
                      </c:pt>
                      <c:pt idx="599">
                        <c:v>6.1917945781424698E-2</c:v>
                      </c:pt>
                      <c:pt idx="600">
                        <c:v>6.1424305977696103E-2</c:v>
                      </c:pt>
                      <c:pt idx="601">
                        <c:v>6.0932076573406102E-2</c:v>
                      </c:pt>
                      <c:pt idx="602">
                        <c:v>6.0459592761266001E-2</c:v>
                      </c:pt>
                      <c:pt idx="603">
                        <c:v>6.0033652130619501E-2</c:v>
                      </c:pt>
                      <c:pt idx="604">
                        <c:v>5.9563989117357802E-2</c:v>
                      </c:pt>
                      <c:pt idx="605">
                        <c:v>5.9094326104095603E-2</c:v>
                      </c:pt>
                      <c:pt idx="606">
                        <c:v>5.86444086829827E-2</c:v>
                      </c:pt>
                      <c:pt idx="607">
                        <c:v>5.8195901661309599E-2</c:v>
                      </c:pt>
                      <c:pt idx="608">
                        <c:v>5.77473946396359E-2</c:v>
                      </c:pt>
                      <c:pt idx="609">
                        <c:v>5.73454307994564E-2</c:v>
                      </c:pt>
                      <c:pt idx="610">
                        <c:v>5.6919490168810503E-2</c:v>
                      </c:pt>
                      <c:pt idx="611">
                        <c:v>5.6493549538164503E-2</c:v>
                      </c:pt>
                      <c:pt idx="612">
                        <c:v>5.6088764899106802E-2</c:v>
                      </c:pt>
                      <c:pt idx="613">
                        <c:v>5.5686801058927801E-2</c:v>
                      </c:pt>
                      <c:pt idx="614">
                        <c:v>5.5282016419870003E-2</c:v>
                      </c:pt>
                      <c:pt idx="615">
                        <c:v>5.4878642180251701E-2</c:v>
                      </c:pt>
                      <c:pt idx="616">
                        <c:v>5.4497834331660798E-2</c:v>
                      </c:pt>
                      <c:pt idx="617">
                        <c:v>5.4117026483069902E-2</c:v>
                      </c:pt>
                      <c:pt idx="618">
                        <c:v>5.3691085852423999E-2</c:v>
                      </c:pt>
                      <c:pt idx="619">
                        <c:v>5.3308867604393899E-2</c:v>
                      </c:pt>
                      <c:pt idx="620">
                        <c:v>5.2950626146830798E-2</c:v>
                      </c:pt>
                      <c:pt idx="621">
                        <c:v>5.2613540680856198E-2</c:v>
                      </c:pt>
                      <c:pt idx="622">
                        <c:v>5.2255299223293E-2</c:v>
                      </c:pt>
                      <c:pt idx="623">
                        <c:v>5.1874491374702097E-2</c:v>
                      </c:pt>
                      <c:pt idx="624">
                        <c:v>5.1538816308166702E-2</c:v>
                      </c:pt>
                      <c:pt idx="625">
                        <c:v>5.1180574850603601E-2</c:v>
                      </c:pt>
                      <c:pt idx="626">
                        <c:v>5.0820922993600602E-2</c:v>
                      </c:pt>
                      <c:pt idx="627">
                        <c:v>5.0485247927065199E-2</c:v>
                      </c:pt>
                      <c:pt idx="628">
                        <c:v>5.0148162461090599E-2</c:v>
                      </c:pt>
                      <c:pt idx="629">
                        <c:v>4.9833643386143399E-2</c:v>
                      </c:pt>
                      <c:pt idx="630">
                        <c:v>4.9475401928580097E-2</c:v>
                      </c:pt>
                      <c:pt idx="631">
                        <c:v>4.9138316462605101E-2</c:v>
                      </c:pt>
                      <c:pt idx="632">
                        <c:v>4.8826618186536698E-2</c:v>
                      </c:pt>
                      <c:pt idx="633">
                        <c:v>4.8534665502617001E-2</c:v>
                      </c:pt>
                      <c:pt idx="634">
                        <c:v>4.8220146427669697E-2</c:v>
                      </c:pt>
                      <c:pt idx="635">
                        <c:v>4.7929604143189301E-2</c:v>
                      </c:pt>
                      <c:pt idx="636">
                        <c:v>4.7615085068241997E-2</c:v>
                      </c:pt>
                      <c:pt idx="637">
                        <c:v>4.7279410001706497E-2</c:v>
                      </c:pt>
                      <c:pt idx="638">
                        <c:v>4.6987457317787001E-2</c:v>
                      </c:pt>
                      <c:pt idx="639">
                        <c:v>4.6695504633867402E-2</c:v>
                      </c:pt>
                      <c:pt idx="640">
                        <c:v>4.6404962349386999E-2</c:v>
                      </c:pt>
                      <c:pt idx="641">
                        <c:v>4.61144200649065E-2</c:v>
                      </c:pt>
                      <c:pt idx="642">
                        <c:v>4.58210569815478E-2</c:v>
                      </c:pt>
                      <c:pt idx="643">
                        <c:v>4.5530514697067398E-2</c:v>
                      </c:pt>
                      <c:pt idx="644">
                        <c:v>4.5239972412586898E-2</c:v>
                      </c:pt>
                      <c:pt idx="645">
                        <c:v>4.4970586119694601E-2</c:v>
                      </c:pt>
                      <c:pt idx="646">
                        <c:v>4.4701199826802797E-2</c:v>
                      </c:pt>
                      <c:pt idx="647">
                        <c:v>4.4433223933350197E-2</c:v>
                      </c:pt>
                      <c:pt idx="648">
                        <c:v>4.4162427241018598E-2</c:v>
                      </c:pt>
                      <c:pt idx="649">
                        <c:v>4.38718849565383E-2</c:v>
                      </c:pt>
                      <c:pt idx="650">
                        <c:v>4.3602498663646398E-2</c:v>
                      </c:pt>
                      <c:pt idx="651">
                        <c:v>4.3378245152809497E-2</c:v>
                      </c:pt>
                      <c:pt idx="652">
                        <c:v>4.3086292468889897E-2</c:v>
                      </c:pt>
                      <c:pt idx="653">
                        <c:v>4.2839472567025402E-2</c:v>
                      </c:pt>
                      <c:pt idx="654">
                        <c:v>4.2548930282544903E-2</c:v>
                      </c:pt>
                      <c:pt idx="655">
                        <c:v>4.2324676771708203E-2</c:v>
                      </c:pt>
                      <c:pt idx="656">
                        <c:v>4.2055290478816301E-2</c:v>
                      </c:pt>
                      <c:pt idx="657">
                        <c:v>4.1808470576951702E-2</c:v>
                      </c:pt>
                      <c:pt idx="658">
                        <c:v>4.15630610745268E-2</c:v>
                      </c:pt>
                      <c:pt idx="659">
                        <c:v>4.1316241172662201E-2</c:v>
                      </c:pt>
                      <c:pt idx="660">
                        <c:v>4.1069421270798198E-2</c:v>
                      </c:pt>
                      <c:pt idx="661">
                        <c:v>4.0822601368933599E-2</c:v>
                      </c:pt>
                      <c:pt idx="662">
                        <c:v>4.0599758257535902E-2</c:v>
                      </c:pt>
                      <c:pt idx="663">
                        <c:v>4.0352938355671802E-2</c:v>
                      </c:pt>
                      <c:pt idx="664">
                        <c:v>4.0106118453807203E-2</c:v>
                      </c:pt>
                      <c:pt idx="665">
                        <c:v>3.9859298551942701E-2</c:v>
                      </c:pt>
                      <c:pt idx="666">
                        <c:v>3.96350450411058E-2</c:v>
                      </c:pt>
                      <c:pt idx="667">
                        <c:v>3.9410791530268899E-2</c:v>
                      </c:pt>
                      <c:pt idx="668">
                        <c:v>3.9163971628404903E-2</c:v>
                      </c:pt>
                      <c:pt idx="669">
                        <c:v>3.8941128517007297E-2</c:v>
                      </c:pt>
                      <c:pt idx="670">
                        <c:v>3.8715464606731198E-2</c:v>
                      </c:pt>
                      <c:pt idx="671">
                        <c:v>3.8491211095894401E-2</c:v>
                      </c:pt>
                      <c:pt idx="672">
                        <c:v>3.8245801593468999E-2</c:v>
                      </c:pt>
                      <c:pt idx="673">
                        <c:v>3.8042704074220703E-2</c:v>
                      </c:pt>
                      <c:pt idx="674">
                        <c:v>3.7819860962823103E-2</c:v>
                      </c:pt>
                      <c:pt idx="675">
                        <c:v>3.7616763443574799E-2</c:v>
                      </c:pt>
                      <c:pt idx="676">
                        <c:v>3.7393920332177102E-2</c:v>
                      </c:pt>
                      <c:pt idx="677">
                        <c:v>3.7168256421901101E-2</c:v>
                      </c:pt>
                      <c:pt idx="678">
                        <c:v>3.6966569302092099E-2</c:v>
                      </c:pt>
                      <c:pt idx="679">
                        <c:v>3.6742315791255198E-2</c:v>
                      </c:pt>
                      <c:pt idx="680">
                        <c:v>3.6519472679857598E-2</c:v>
                      </c:pt>
                      <c:pt idx="681">
                        <c:v>3.6316375160609399E-2</c:v>
                      </c:pt>
                      <c:pt idx="682">
                        <c:v>3.61146880407998E-2</c:v>
                      </c:pt>
                      <c:pt idx="683">
                        <c:v>3.5891844929402103E-2</c:v>
                      </c:pt>
                      <c:pt idx="684">
                        <c:v>3.56887474101538E-2</c:v>
                      </c:pt>
                      <c:pt idx="685">
                        <c:v>3.5487060290344798E-2</c:v>
                      </c:pt>
                      <c:pt idx="686">
                        <c:v>3.5262806779507903E-2</c:v>
                      </c:pt>
                      <c:pt idx="687">
                        <c:v>3.50836860507261E-2</c:v>
                      </c:pt>
                      <c:pt idx="688">
                        <c:v>3.4881998930917001E-2</c:v>
                      </c:pt>
                      <c:pt idx="689">
                        <c:v>3.4680311811107999E-2</c:v>
                      </c:pt>
                      <c:pt idx="690">
                        <c:v>3.4478624691298802E-2</c:v>
                      </c:pt>
                      <c:pt idx="691">
                        <c:v>3.4276937571489301E-2</c:v>
                      </c:pt>
                      <c:pt idx="692">
                        <c:v>3.4075250451680097E-2</c:v>
                      </c:pt>
                      <c:pt idx="693">
                        <c:v>3.38961297228988E-2</c:v>
                      </c:pt>
                      <c:pt idx="694">
                        <c:v>3.3717008994116997E-2</c:v>
                      </c:pt>
                      <c:pt idx="695">
                        <c:v>3.35139114748687E-2</c:v>
                      </c:pt>
                      <c:pt idx="696">
                        <c:v>3.3334790746086897E-2</c:v>
                      </c:pt>
                      <c:pt idx="697">
                        <c:v>3.3133103626277902E-2</c:v>
                      </c:pt>
                      <c:pt idx="698">
                        <c:v>3.2932826905907903E-2</c:v>
                      </c:pt>
                      <c:pt idx="699">
                        <c:v>3.2753706177126099E-2</c:v>
                      </c:pt>
                      <c:pt idx="700">
                        <c:v>3.2550608657877803E-2</c:v>
                      </c:pt>
                      <c:pt idx="701">
                        <c:v>3.2348921538068801E-2</c:v>
                      </c:pt>
                      <c:pt idx="702">
                        <c:v>3.21698008092869E-2</c:v>
                      </c:pt>
                      <c:pt idx="703">
                        <c:v>3.1968113689477801E-2</c:v>
                      </c:pt>
                      <c:pt idx="704">
                        <c:v>3.1811559351723799E-2</c:v>
                      </c:pt>
                      <c:pt idx="705">
                        <c:v>3.1632438622942398E-2</c:v>
                      </c:pt>
                      <c:pt idx="706">
                        <c:v>3.1429341103693699E-2</c:v>
                      </c:pt>
                      <c:pt idx="707">
                        <c:v>3.12276539838846E-2</c:v>
                      </c:pt>
                      <c:pt idx="708">
                        <c:v>3.1048533255103299E-2</c:v>
                      </c:pt>
                      <c:pt idx="709">
                        <c:v>3.08468461352936E-2</c:v>
                      </c:pt>
                      <c:pt idx="710">
                        <c:v>3.0690291797539598E-2</c:v>
                      </c:pt>
                      <c:pt idx="711">
                        <c:v>3.0532327060346798E-2</c:v>
                      </c:pt>
                      <c:pt idx="712">
                        <c:v>3.03320503399764E-2</c:v>
                      </c:pt>
                      <c:pt idx="713">
                        <c:v>3.01529296111951E-2</c:v>
                      </c:pt>
                      <c:pt idx="714">
                        <c:v>2.99738088824133E-2</c:v>
                      </c:pt>
                      <c:pt idx="715">
                        <c:v>2.9793277754192798E-2</c:v>
                      </c:pt>
                      <c:pt idx="716">
                        <c:v>2.9614157025410901E-2</c:v>
                      </c:pt>
                      <c:pt idx="717">
                        <c:v>2.94576026876569E-2</c:v>
                      </c:pt>
                      <c:pt idx="718">
                        <c:v>2.9278481958875498E-2</c:v>
                      </c:pt>
                      <c:pt idx="719">
                        <c:v>2.9099361230093702E-2</c:v>
                      </c:pt>
                      <c:pt idx="720">
                        <c:v>2.8920240501312401E-2</c:v>
                      </c:pt>
                      <c:pt idx="721">
                        <c:v>2.8762275764119199E-2</c:v>
                      </c:pt>
                      <c:pt idx="722">
                        <c:v>2.8583155035337302E-2</c:v>
                      </c:pt>
                      <c:pt idx="723">
                        <c:v>2.84040343065559E-2</c:v>
                      </c:pt>
                      <c:pt idx="724">
                        <c:v>2.82249135777741E-2</c:v>
                      </c:pt>
                      <c:pt idx="725">
                        <c:v>2.80457928489928E-2</c:v>
                      </c:pt>
                      <c:pt idx="726">
                        <c:v>2.7887828111799601E-2</c:v>
                      </c:pt>
                      <c:pt idx="727">
                        <c:v>2.7731273774045499E-2</c:v>
                      </c:pt>
                      <c:pt idx="728">
                        <c:v>2.7573309036852199E-2</c:v>
                      </c:pt>
                      <c:pt idx="729">
                        <c:v>2.7394188308070399E-2</c:v>
                      </c:pt>
                      <c:pt idx="730">
                        <c:v>2.72376339703168E-2</c:v>
                      </c:pt>
                      <c:pt idx="731">
                        <c:v>2.7058513241535E-2</c:v>
                      </c:pt>
                      <c:pt idx="732">
                        <c:v>2.6901958903780901E-2</c:v>
                      </c:pt>
                      <c:pt idx="733">
                        <c:v>2.67214277755604E-2</c:v>
                      </c:pt>
                      <c:pt idx="734">
                        <c:v>2.6566283837245502E-2</c:v>
                      </c:pt>
                      <c:pt idx="735">
                        <c:v>2.6387163108463701E-2</c:v>
                      </c:pt>
                      <c:pt idx="736">
                        <c:v>2.6229198371270399E-2</c:v>
                      </c:pt>
                      <c:pt idx="737">
                        <c:v>2.6093800025104901E-2</c:v>
                      </c:pt>
                      <c:pt idx="738">
                        <c:v>2.59146792963235E-2</c:v>
                      </c:pt>
                      <c:pt idx="739">
                        <c:v>2.57806913495973E-2</c:v>
                      </c:pt>
                      <c:pt idx="740">
                        <c:v>2.56015706208154E-2</c:v>
                      </c:pt>
                      <c:pt idx="741">
                        <c:v>2.54224498920336E-2</c:v>
                      </c:pt>
                      <c:pt idx="742">
                        <c:v>2.5287051545868099E-2</c:v>
                      </c:pt>
                      <c:pt idx="743">
                        <c:v>2.5130497208114E-2</c:v>
                      </c:pt>
                      <c:pt idx="744">
                        <c:v>2.49725324709207E-2</c:v>
                      </c:pt>
                      <c:pt idx="745">
                        <c:v>2.4817388532606299E-2</c:v>
                      </c:pt>
                      <c:pt idx="746">
                        <c:v>2.4638267803824498E-2</c:v>
                      </c:pt>
                      <c:pt idx="747">
                        <c:v>2.4502869457659001E-2</c:v>
                      </c:pt>
                      <c:pt idx="748">
                        <c:v>2.4346315119904899E-2</c:v>
                      </c:pt>
                      <c:pt idx="749">
                        <c:v>2.4188350382711599E-2</c:v>
                      </c:pt>
                      <c:pt idx="750">
                        <c:v>2.4033206444397201E-2</c:v>
                      </c:pt>
                      <c:pt idx="751">
                        <c:v>2.3854085715615401E-2</c:v>
                      </c:pt>
                      <c:pt idx="752">
                        <c:v>2.37186873694499E-2</c:v>
                      </c:pt>
                      <c:pt idx="753">
                        <c:v>2.35607226322566E-2</c:v>
                      </c:pt>
                      <c:pt idx="754">
                        <c:v>2.3404168294502498E-2</c:v>
                      </c:pt>
                      <c:pt idx="755">
                        <c:v>2.32476139567485E-2</c:v>
                      </c:pt>
                      <c:pt idx="756">
                        <c:v>2.3091059618994401E-2</c:v>
                      </c:pt>
                      <c:pt idx="757">
                        <c:v>2.2933094881801199E-2</c:v>
                      </c:pt>
                      <c:pt idx="758">
                        <c:v>2.2800517334513899E-2</c:v>
                      </c:pt>
                      <c:pt idx="759">
                        <c:v>2.26425525973207E-2</c:v>
                      </c:pt>
                      <c:pt idx="760">
                        <c:v>2.2485998259567101E-2</c:v>
                      </c:pt>
                      <c:pt idx="761">
                        <c:v>2.2350599913401201E-2</c:v>
                      </c:pt>
                      <c:pt idx="762">
                        <c:v>2.2194045575647501E-2</c:v>
                      </c:pt>
                      <c:pt idx="763">
                        <c:v>2.2037491237893399E-2</c:v>
                      </c:pt>
                      <c:pt idx="764">
                        <c:v>2.18795265007002E-2</c:v>
                      </c:pt>
                      <c:pt idx="765">
                        <c:v>2.17455385539739E-2</c:v>
                      </c:pt>
                      <c:pt idx="766">
                        <c:v>2.16115506072476E-2</c:v>
                      </c:pt>
                      <c:pt idx="767">
                        <c:v>2.1476152261081599E-2</c:v>
                      </c:pt>
                      <c:pt idx="768">
                        <c:v>2.1297031532300201E-2</c:v>
                      </c:pt>
                      <c:pt idx="769">
                        <c:v>2.11856099766011E-2</c:v>
                      </c:pt>
                      <c:pt idx="770">
                        <c:v>2.1027645239407901E-2</c:v>
                      </c:pt>
                      <c:pt idx="771">
                        <c:v>2.0893657292681601E-2</c:v>
                      </c:pt>
                      <c:pt idx="772">
                        <c:v>2.0737102954927498E-2</c:v>
                      </c:pt>
                      <c:pt idx="773">
                        <c:v>2.0579138217734699E-2</c:v>
                      </c:pt>
                      <c:pt idx="774">
                        <c:v>2.04225838799806E-2</c:v>
                      </c:pt>
                      <c:pt idx="775">
                        <c:v>2.02885959332543E-2</c:v>
                      </c:pt>
                      <c:pt idx="776">
                        <c:v>2.0132041595500201E-2</c:v>
                      </c:pt>
                      <c:pt idx="777">
                        <c:v>2.00206200398012E-2</c:v>
                      </c:pt>
                      <c:pt idx="778">
                        <c:v>1.9840088911580601E-2</c:v>
                      </c:pt>
                      <c:pt idx="779">
                        <c:v>1.9683534573826499E-2</c:v>
                      </c:pt>
                      <c:pt idx="780">
                        <c:v>1.95255698366333E-2</c:v>
                      </c:pt>
                      <c:pt idx="781">
                        <c:v>1.9391581889907E-2</c:v>
                      </c:pt>
                      <c:pt idx="782">
                        <c:v>1.9235027552152902E-2</c:v>
                      </c:pt>
                      <c:pt idx="783">
                        <c:v>1.9055906823371101E-2</c:v>
                      </c:pt>
                      <c:pt idx="784">
                        <c:v>1.8943074868233298E-2</c:v>
                      </c:pt>
                      <c:pt idx="785">
                        <c:v>1.8809086921506998E-2</c:v>
                      </c:pt>
                      <c:pt idx="786">
                        <c:v>1.8673688575341501E-2</c:v>
                      </c:pt>
                      <c:pt idx="787">
                        <c:v>1.8517134237587399E-2</c:v>
                      </c:pt>
                      <c:pt idx="788">
                        <c:v>1.8383146290861099E-2</c:v>
                      </c:pt>
                      <c:pt idx="789">
                        <c:v>1.8226591953107101E-2</c:v>
                      </c:pt>
                      <c:pt idx="790">
                        <c:v>1.80926040063807E-2</c:v>
                      </c:pt>
                      <c:pt idx="791">
                        <c:v>1.79346392691874E-2</c:v>
                      </c:pt>
                      <c:pt idx="792">
                        <c:v>1.7799240923021899E-2</c:v>
                      </c:pt>
                      <c:pt idx="793">
                        <c:v>1.7666663375734699E-2</c:v>
                      </c:pt>
                      <c:pt idx="794">
                        <c:v>1.7531265029568699E-2</c:v>
                      </c:pt>
                      <c:pt idx="795">
                        <c:v>1.73733002923755E-2</c:v>
                      </c:pt>
                      <c:pt idx="796">
                        <c:v>1.7218156354061102E-2</c:v>
                      </c:pt>
                      <c:pt idx="797">
                        <c:v>1.71053243989229E-2</c:v>
                      </c:pt>
                      <c:pt idx="798">
                        <c:v>1.6971336452196499E-2</c:v>
                      </c:pt>
                      <c:pt idx="799">
                        <c:v>1.6835938106031002E-2</c:v>
                      </c:pt>
                      <c:pt idx="800">
                        <c:v>1.6677973368837799E-2</c:v>
                      </c:pt>
                      <c:pt idx="801">
                        <c:v>1.6545395821550599E-2</c:v>
                      </c:pt>
                      <c:pt idx="802">
                        <c:v>1.6409997475385098E-2</c:v>
                      </c:pt>
                      <c:pt idx="803">
                        <c:v>1.62520327381919E-2</c:v>
                      </c:pt>
                      <c:pt idx="804">
                        <c:v>1.6119455190904599E-2</c:v>
                      </c:pt>
                      <c:pt idx="805">
                        <c:v>1.5984056844738699E-2</c:v>
                      </c:pt>
                      <c:pt idx="806">
                        <c:v>1.5850068898012298E-2</c:v>
                      </c:pt>
                      <c:pt idx="807">
                        <c:v>1.5692104160819099E-2</c:v>
                      </c:pt>
                      <c:pt idx="808">
                        <c:v>1.5535549823065001E-2</c:v>
                      </c:pt>
                      <c:pt idx="809">
                        <c:v>1.54241282673664E-2</c:v>
                      </c:pt>
                      <c:pt idx="810">
                        <c:v>1.52661635301732E-2</c:v>
                      </c:pt>
                      <c:pt idx="811">
                        <c:v>1.51335859828861E-2</c:v>
                      </c:pt>
                      <c:pt idx="812">
                        <c:v>1.49756212456927E-2</c:v>
                      </c:pt>
                      <c:pt idx="813">
                        <c:v>1.4840222899527199E-2</c:v>
                      </c:pt>
                      <c:pt idx="814">
                        <c:v>1.4706234952800899E-2</c:v>
                      </c:pt>
                      <c:pt idx="815">
                        <c:v>1.4549680615046801E-2</c:v>
                      </c:pt>
                      <c:pt idx="816">
                        <c:v>1.43931262772927E-2</c:v>
                      </c:pt>
                      <c:pt idx="817">
                        <c:v>1.42802943221551E-2</c:v>
                      </c:pt>
                      <c:pt idx="818">
                        <c:v>1.4144895975989001E-2</c:v>
                      </c:pt>
                      <c:pt idx="819">
                        <c:v>1.3989752037674601E-2</c:v>
                      </c:pt>
                      <c:pt idx="820">
                        <c:v>1.38543536915086E-2</c:v>
                      </c:pt>
                      <c:pt idx="821">
                        <c:v>1.3718955345343099E-2</c:v>
                      </c:pt>
                      <c:pt idx="822">
                        <c:v>1.3607533789644501E-2</c:v>
                      </c:pt>
                      <c:pt idx="823">
                        <c:v>1.34509794518904E-2</c:v>
                      </c:pt>
                      <c:pt idx="824">
                        <c:v>1.33395578961919E-2</c:v>
                      </c:pt>
                      <c:pt idx="825">
                        <c:v>1.3181593158998599E-2</c:v>
                      </c:pt>
                      <c:pt idx="826">
                        <c:v>1.30250388212445E-2</c:v>
                      </c:pt>
                      <c:pt idx="827">
                        <c:v>1.28684844834904E-2</c:v>
                      </c:pt>
                      <c:pt idx="828">
                        <c:v>1.27556525283522E-2</c:v>
                      </c:pt>
                      <c:pt idx="829">
                        <c:v>1.2621664581625801E-2</c:v>
                      </c:pt>
                      <c:pt idx="830">
                        <c:v>1.24862662354603E-2</c:v>
                      </c:pt>
                      <c:pt idx="831">
                        <c:v>1.23748446797618E-2</c:v>
                      </c:pt>
                      <c:pt idx="832">
                        <c:v>1.2195723950979899E-2</c:v>
                      </c:pt>
                      <c:pt idx="833">
                        <c:v>1.20603256048144E-2</c:v>
                      </c:pt>
                      <c:pt idx="834">
                        <c:v>1.1926337658088201E-2</c:v>
                      </c:pt>
                      <c:pt idx="835">
                        <c:v>1.17697833203341E-2</c:v>
                      </c:pt>
                      <c:pt idx="836">
                        <c:v>1.1635795373607699E-2</c:v>
                      </c:pt>
                      <c:pt idx="837">
                        <c:v>1.15003970274422E-2</c:v>
                      </c:pt>
                      <c:pt idx="838">
                        <c:v>1.13649986812762E-2</c:v>
                      </c:pt>
                      <c:pt idx="839">
                        <c:v>1.12098547429618E-2</c:v>
                      </c:pt>
                      <c:pt idx="840">
                        <c:v>1.1074456396795799E-2</c:v>
                      </c:pt>
                      <c:pt idx="841">
                        <c:v>1.09179020590422E-2</c:v>
                      </c:pt>
                      <c:pt idx="842">
                        <c:v>1.07839141123154E-2</c:v>
                      </c:pt>
                      <c:pt idx="843">
                        <c:v>1.0648515766149899E-2</c:v>
                      </c:pt>
                      <c:pt idx="844">
                        <c:v>1.0491961428395801E-2</c:v>
                      </c:pt>
                      <c:pt idx="845">
                        <c:v>1.03579734816694E-2</c:v>
                      </c:pt>
                      <c:pt idx="846">
                        <c:v>1.0222575135504E-2</c:v>
                      </c:pt>
                      <c:pt idx="847">
                        <c:v>1.0067431197188999E-2</c:v>
                      </c:pt>
                      <c:pt idx="848">
                        <c:v>9.9320328510235107E-3</c:v>
                      </c:pt>
                      <c:pt idx="849">
                        <c:v>9.7966345048580202E-3</c:v>
                      </c:pt>
                      <c:pt idx="850">
                        <c:v>9.6400801671039406E-3</c:v>
                      </c:pt>
                      <c:pt idx="851">
                        <c:v>9.5060922203775693E-3</c:v>
                      </c:pt>
                      <c:pt idx="852">
                        <c:v>9.3721042736513195E-3</c:v>
                      </c:pt>
                      <c:pt idx="853">
                        <c:v>9.2141395364579992E-3</c:v>
                      </c:pt>
                      <c:pt idx="854">
                        <c:v>9.0787411902925001E-3</c:v>
                      </c:pt>
                      <c:pt idx="855">
                        <c:v>8.9221868525384308E-3</c:v>
                      </c:pt>
                      <c:pt idx="856">
                        <c:v>8.7881989058121706E-3</c:v>
                      </c:pt>
                      <c:pt idx="857">
                        <c:v>8.6528005596461302E-3</c:v>
                      </c:pt>
                      <c:pt idx="858">
                        <c:v>8.4976566213317301E-3</c:v>
                      </c:pt>
                      <c:pt idx="859">
                        <c:v>8.3622582751662396E-3</c:v>
                      </c:pt>
                      <c:pt idx="860">
                        <c:v>8.2268599290001906E-3</c:v>
                      </c:pt>
                      <c:pt idx="861">
                        <c:v>8.0717159906857905E-3</c:v>
                      </c:pt>
                      <c:pt idx="862">
                        <c:v>7.9363176445198507E-3</c:v>
                      </c:pt>
                      <c:pt idx="863">
                        <c:v>7.8023296977934899E-3</c:v>
                      </c:pt>
                      <c:pt idx="864">
                        <c:v>7.6669313516279898E-3</c:v>
                      </c:pt>
                      <c:pt idx="865">
                        <c:v>7.5103770138739197E-3</c:v>
                      </c:pt>
                      <c:pt idx="866">
                        <c:v>7.3763890671475502E-3</c:v>
                      </c:pt>
                      <c:pt idx="867">
                        <c:v>7.2409907209820597E-3</c:v>
                      </c:pt>
                      <c:pt idx="868">
                        <c:v>7.0844363832279801E-3</c:v>
                      </c:pt>
                      <c:pt idx="869">
                        <c:v>6.9278820454738996E-3</c:v>
                      </c:pt>
                      <c:pt idx="870">
                        <c:v>6.7924836993083996E-3</c:v>
                      </c:pt>
                      <c:pt idx="871">
                        <c:v>6.6584957525820396E-3</c:v>
                      </c:pt>
                      <c:pt idx="872">
                        <c:v>6.5245078058556701E-3</c:v>
                      </c:pt>
                      <c:pt idx="873">
                        <c:v>6.3665430686624704E-3</c:v>
                      </c:pt>
                      <c:pt idx="874">
                        <c:v>6.2339655213753398E-3</c:v>
                      </c:pt>
                      <c:pt idx="875">
                        <c:v>6.0985671752092898E-3</c:v>
                      </c:pt>
                      <c:pt idx="876">
                        <c:v>5.9645792284829299E-3</c:v>
                      </c:pt>
                      <c:pt idx="877">
                        <c:v>5.8291808823174298E-3</c:v>
                      </c:pt>
                      <c:pt idx="878">
                        <c:v>5.6937825361519402E-3</c:v>
                      </c:pt>
                      <c:pt idx="879">
                        <c:v>5.5386385978371004E-3</c:v>
                      </c:pt>
                      <c:pt idx="880">
                        <c:v>5.3806738606437801E-3</c:v>
                      </c:pt>
                      <c:pt idx="881">
                        <c:v>5.2452755144782896E-3</c:v>
                      </c:pt>
                      <c:pt idx="882">
                        <c:v>5.1126979671911599E-3</c:v>
                      </c:pt>
                      <c:pt idx="883">
                        <c:v>4.9547332299978396E-3</c:v>
                      </c:pt>
                      <c:pt idx="884">
                        <c:v>4.8433116742992999E-3</c:v>
                      </c:pt>
                      <c:pt idx="885">
                        <c:v>4.7079133281333601E-3</c:v>
                      </c:pt>
                      <c:pt idx="886">
                        <c:v>4.5513589903797298E-3</c:v>
                      </c:pt>
                      <c:pt idx="887">
                        <c:v>4.3948046526256501E-3</c:v>
                      </c:pt>
                      <c:pt idx="888">
                        <c:v>4.2382503148715696E-3</c:v>
                      </c:pt>
                      <c:pt idx="889">
                        <c:v>4.10285196870608E-3</c:v>
                      </c:pt>
                      <c:pt idx="890">
                        <c:v>3.9688640219797096E-3</c:v>
                      </c:pt>
                      <c:pt idx="891">
                        <c:v>3.81230968422563E-3</c:v>
                      </c:pt>
                      <c:pt idx="892">
                        <c:v>3.6769113380601399E-3</c:v>
                      </c:pt>
                      <c:pt idx="893">
                        <c:v>3.4977906092783502E-3</c:v>
                      </c:pt>
                      <c:pt idx="894">
                        <c:v>3.3638026625519798E-3</c:v>
                      </c:pt>
                      <c:pt idx="895">
                        <c:v>3.2284043163864902E-3</c:v>
                      </c:pt>
                      <c:pt idx="896">
                        <c:v>3.1169827606873902E-3</c:v>
                      </c:pt>
                      <c:pt idx="897">
                        <c:v>2.9815844145219001E-3</c:v>
                      </c:pt>
                      <c:pt idx="898">
                        <c:v>2.8024636857401099E-3</c:v>
                      </c:pt>
                      <c:pt idx="899">
                        <c:v>2.66847573901374E-3</c:v>
                      </c:pt>
                      <c:pt idx="900">
                        <c:v>2.5330773928482499E-3</c:v>
                      </c:pt>
                      <c:pt idx="901">
                        <c:v>2.3765230550941699E-3</c:v>
                      </c:pt>
                      <c:pt idx="902">
                        <c:v>2.2425351083677999E-3</c:v>
                      </c:pt>
                      <c:pt idx="903">
                        <c:v>2.0859807706137298E-3</c:v>
                      </c:pt>
                      <c:pt idx="904">
                        <c:v>1.9280160334205201E-3</c:v>
                      </c:pt>
                      <c:pt idx="905">
                        <c:v>1.7940280866941499E-3</c:v>
                      </c:pt>
                      <c:pt idx="906">
                        <c:v>1.6374737489400801E-3</c:v>
                      </c:pt>
                      <c:pt idx="907">
                        <c:v>1.4795090117473201E-3</c:v>
                      </c:pt>
                      <c:pt idx="908">
                        <c:v>1.34693146445963E-3</c:v>
                      </c:pt>
                      <c:pt idx="909">
                        <c:v>1.21153311829414E-3</c:v>
                      </c:pt>
                      <c:pt idx="910">
                        <c:v>1.0761347721286499E-3</c:v>
                      </c:pt>
                      <c:pt idx="911">
                        <c:v>9.1958043437456705E-4</c:v>
                      </c:pt>
                      <c:pt idx="912">
                        <c:v>7.85592487648201E-4</c:v>
                      </c:pt>
                      <c:pt idx="913">
                        <c:v>6.2762775045499596E-4</c:v>
                      </c:pt>
                      <c:pt idx="914">
                        <c:v>4.7248381214004499E-4</c:v>
                      </c:pt>
                      <c:pt idx="915">
                        <c:v>3.1451907494684E-4</c:v>
                      </c:pt>
                      <c:pt idx="916">
                        <c:v>1.57964737193206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6BE1-1141-942C-B94588467EAE}"/>
                  </c:ext>
                </c:extLst>
              </c15:ser>
            </c15:filteredScatterSeries>
            <c15:filteredScatterSeries>
              <c15:ser>
                <c:idx val="8"/>
                <c:order val="8"/>
                <c:tx>
                  <c:v>20OH Marcela</c:v>
                </c:tx>
                <c:spPr>
                  <a:ln w="19050" cap="rnd">
                    <a:solidFill>
                      <a:schemeClr val="accent3">
                        <a:lumMod val="60000"/>
                      </a:schemeClr>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L$6:$AL$923</c15:sqref>
                        </c15:formulaRef>
                      </c:ext>
                    </c:extLst>
                    <c:numCache>
                      <c:formatCode>General</c:formatCode>
                      <c:ptCount val="918"/>
                      <c:pt idx="0">
                        <c:v>303.86500000000001</c:v>
                      </c:pt>
                      <c:pt idx="1">
                        <c:v>304.49499999999978</c:v>
                      </c:pt>
                      <c:pt idx="2">
                        <c:v>305.166</c:v>
                      </c:pt>
                      <c:pt idx="3">
                        <c:v>305.85699999999991</c:v>
                      </c:pt>
                      <c:pt idx="4">
                        <c:v>306.55399999999992</c:v>
                      </c:pt>
                      <c:pt idx="5">
                        <c:v>307.26299999999992</c:v>
                      </c:pt>
                      <c:pt idx="6">
                        <c:v>307.96899999999982</c:v>
                      </c:pt>
                      <c:pt idx="7">
                        <c:v>308.67099999999999</c:v>
                      </c:pt>
                      <c:pt idx="8">
                        <c:v>309.37899999999979</c:v>
                      </c:pt>
                      <c:pt idx="9">
                        <c:v>310.08199999999982</c:v>
                      </c:pt>
                      <c:pt idx="10">
                        <c:v>310.79099999999983</c:v>
                      </c:pt>
                      <c:pt idx="11">
                        <c:v>311.49</c:v>
                      </c:pt>
                      <c:pt idx="12">
                        <c:v>312.18199999999979</c:v>
                      </c:pt>
                      <c:pt idx="13">
                        <c:v>312.875</c:v>
                      </c:pt>
                      <c:pt idx="14">
                        <c:v>313.57</c:v>
                      </c:pt>
                      <c:pt idx="15">
                        <c:v>314.26299999999992</c:v>
                      </c:pt>
                      <c:pt idx="16">
                        <c:v>314.95499999999993</c:v>
                      </c:pt>
                      <c:pt idx="17">
                        <c:v>315.64999999999998</c:v>
                      </c:pt>
                      <c:pt idx="18">
                        <c:v>316.34199999999993</c:v>
                      </c:pt>
                      <c:pt idx="19">
                        <c:v>317.03299999999979</c:v>
                      </c:pt>
                      <c:pt idx="20">
                        <c:v>317.72299999999979</c:v>
                      </c:pt>
                      <c:pt idx="21">
                        <c:v>318.4289999999998</c:v>
                      </c:pt>
                      <c:pt idx="22">
                        <c:v>319.14</c:v>
                      </c:pt>
                      <c:pt idx="23">
                        <c:v>319.85300000000001</c:v>
                      </c:pt>
                      <c:pt idx="24">
                        <c:v>320.57399999999978</c:v>
                      </c:pt>
                      <c:pt idx="25">
                        <c:v>321.30399999999992</c:v>
                      </c:pt>
                      <c:pt idx="26">
                        <c:v>322.03499999999991</c:v>
                      </c:pt>
                      <c:pt idx="27">
                        <c:v>322.76399999999978</c:v>
                      </c:pt>
                      <c:pt idx="28">
                        <c:v>323.49099999999981</c:v>
                      </c:pt>
                      <c:pt idx="29">
                        <c:v>324.20999999999992</c:v>
                      </c:pt>
                      <c:pt idx="30">
                        <c:v>324.92499999999978</c:v>
                      </c:pt>
                      <c:pt idx="31">
                        <c:v>325.64299999999997</c:v>
                      </c:pt>
                      <c:pt idx="32">
                        <c:v>326.36899999999991</c:v>
                      </c:pt>
                      <c:pt idx="33">
                        <c:v>327.101</c:v>
                      </c:pt>
                      <c:pt idx="34">
                        <c:v>327.83499999999992</c:v>
                      </c:pt>
                      <c:pt idx="35">
                        <c:v>328.572</c:v>
                      </c:pt>
                      <c:pt idx="36">
                        <c:v>329.30699999999979</c:v>
                      </c:pt>
                      <c:pt idx="37">
                        <c:v>330.048</c:v>
                      </c:pt>
                      <c:pt idx="38">
                        <c:v>330.78799999999978</c:v>
                      </c:pt>
                      <c:pt idx="39">
                        <c:v>331.529</c:v>
                      </c:pt>
                      <c:pt idx="40">
                        <c:v>332.26299999999992</c:v>
                      </c:pt>
                      <c:pt idx="41">
                        <c:v>332.9869999999998</c:v>
                      </c:pt>
                      <c:pt idx="42">
                        <c:v>333.70899999999978</c:v>
                      </c:pt>
                      <c:pt idx="43">
                        <c:v>334.44299999999993</c:v>
                      </c:pt>
                      <c:pt idx="44">
                        <c:v>335.173</c:v>
                      </c:pt>
                      <c:pt idx="45">
                        <c:v>335.90599999999978</c:v>
                      </c:pt>
                      <c:pt idx="46">
                        <c:v>336.63899999999978</c:v>
                      </c:pt>
                      <c:pt idx="47">
                        <c:v>337.37399999999991</c:v>
                      </c:pt>
                      <c:pt idx="48">
                        <c:v>338.11099999999999</c:v>
                      </c:pt>
                      <c:pt idx="49">
                        <c:v>338.846</c:v>
                      </c:pt>
                      <c:pt idx="50">
                        <c:v>339.58</c:v>
                      </c:pt>
                      <c:pt idx="51">
                        <c:v>340.31200000000001</c:v>
                      </c:pt>
                      <c:pt idx="52">
                        <c:v>341.05399999999992</c:v>
                      </c:pt>
                      <c:pt idx="53">
                        <c:v>341.80199999999991</c:v>
                      </c:pt>
                      <c:pt idx="54">
                        <c:v>342.54599999999999</c:v>
                      </c:pt>
                      <c:pt idx="55">
                        <c:v>343.28800000000001</c:v>
                      </c:pt>
                      <c:pt idx="56">
                        <c:v>344.02699999999982</c:v>
                      </c:pt>
                      <c:pt idx="57">
                        <c:v>344.77099999999979</c:v>
                      </c:pt>
                      <c:pt idx="58">
                        <c:v>345.51799999999992</c:v>
                      </c:pt>
                      <c:pt idx="59">
                        <c:v>346.26199999999977</c:v>
                      </c:pt>
                      <c:pt idx="60">
                        <c:v>347.00399999999979</c:v>
                      </c:pt>
                      <c:pt idx="61">
                        <c:v>347.74199999999979</c:v>
                      </c:pt>
                      <c:pt idx="62">
                        <c:v>348.48399999999981</c:v>
                      </c:pt>
                      <c:pt idx="63">
                        <c:v>349.22599999999977</c:v>
                      </c:pt>
                      <c:pt idx="64">
                        <c:v>349.96799999999979</c:v>
                      </c:pt>
                      <c:pt idx="65">
                        <c:v>350.70799999999991</c:v>
                      </c:pt>
                      <c:pt idx="66">
                        <c:v>351.45</c:v>
                      </c:pt>
                      <c:pt idx="67">
                        <c:v>352.19099999999992</c:v>
                      </c:pt>
                      <c:pt idx="68">
                        <c:v>352.93899999999979</c:v>
                      </c:pt>
                      <c:pt idx="69">
                        <c:v>353.69499999999999</c:v>
                      </c:pt>
                      <c:pt idx="70">
                        <c:v>354.44399999999979</c:v>
                      </c:pt>
                      <c:pt idx="71">
                        <c:v>355.18599999999992</c:v>
                      </c:pt>
                      <c:pt idx="72">
                        <c:v>355.92999999999978</c:v>
                      </c:pt>
                      <c:pt idx="73">
                        <c:v>356.67099999999999</c:v>
                      </c:pt>
                      <c:pt idx="74">
                        <c:v>357.41199999999981</c:v>
                      </c:pt>
                      <c:pt idx="75">
                        <c:v>358.15699999999993</c:v>
                      </c:pt>
                      <c:pt idx="76">
                        <c:v>358.90199999999982</c:v>
                      </c:pt>
                      <c:pt idx="77">
                        <c:v>359.64299999999997</c:v>
                      </c:pt>
                      <c:pt idx="78">
                        <c:v>360.38399999999979</c:v>
                      </c:pt>
                      <c:pt idx="79">
                        <c:v>361.12799999999999</c:v>
                      </c:pt>
                      <c:pt idx="80">
                        <c:v>361.87</c:v>
                      </c:pt>
                      <c:pt idx="81">
                        <c:v>362.60799999999989</c:v>
                      </c:pt>
                      <c:pt idx="82">
                        <c:v>363.33799999999991</c:v>
                      </c:pt>
                      <c:pt idx="83">
                        <c:v>364.06200000000001</c:v>
                      </c:pt>
                      <c:pt idx="84">
                        <c:v>364.78099999999978</c:v>
                      </c:pt>
                      <c:pt idx="85">
                        <c:v>365.505</c:v>
                      </c:pt>
                      <c:pt idx="86">
                        <c:v>366.22799999999978</c:v>
                      </c:pt>
                      <c:pt idx="87">
                        <c:v>366.94799999999992</c:v>
                      </c:pt>
                      <c:pt idx="88">
                        <c:v>367.66800000000001</c:v>
                      </c:pt>
                      <c:pt idx="89">
                        <c:v>368.392</c:v>
                      </c:pt>
                      <c:pt idx="90">
                        <c:v>369.12899999999979</c:v>
                      </c:pt>
                      <c:pt idx="91">
                        <c:v>369.86299999999989</c:v>
                      </c:pt>
                      <c:pt idx="92">
                        <c:v>370.58499999999992</c:v>
                      </c:pt>
                      <c:pt idx="93">
                        <c:v>371.30399999999992</c:v>
                      </c:pt>
                      <c:pt idx="94">
                        <c:v>372.02699999999982</c:v>
                      </c:pt>
                      <c:pt idx="95">
                        <c:v>372.74799999999999</c:v>
                      </c:pt>
                      <c:pt idx="96">
                        <c:v>373.46999999999991</c:v>
                      </c:pt>
                      <c:pt idx="97">
                        <c:v>374.2</c:v>
                      </c:pt>
                      <c:pt idx="98">
                        <c:v>374.9289999999998</c:v>
                      </c:pt>
                      <c:pt idx="99">
                        <c:v>375.65499999999997</c:v>
                      </c:pt>
                      <c:pt idx="100">
                        <c:v>376.38</c:v>
                      </c:pt>
                      <c:pt idx="101">
                        <c:v>377.09899999999982</c:v>
                      </c:pt>
                      <c:pt idx="102">
                        <c:v>377.81899999999979</c:v>
                      </c:pt>
                      <c:pt idx="103">
                        <c:v>378.53399999999982</c:v>
                      </c:pt>
                      <c:pt idx="104">
                        <c:v>379.24199999999979</c:v>
                      </c:pt>
                      <c:pt idx="105">
                        <c:v>379.95299999999992</c:v>
                      </c:pt>
                      <c:pt idx="106">
                        <c:v>380.67599999999999</c:v>
                      </c:pt>
                      <c:pt idx="107">
                        <c:v>381.38900000000001</c:v>
                      </c:pt>
                      <c:pt idx="108">
                        <c:v>382.09899999999982</c:v>
                      </c:pt>
                      <c:pt idx="109">
                        <c:v>382.80799999999999</c:v>
                      </c:pt>
                      <c:pt idx="110">
                        <c:v>383.51</c:v>
                      </c:pt>
                      <c:pt idx="111">
                        <c:v>384.21399999999983</c:v>
                      </c:pt>
                      <c:pt idx="112">
                        <c:v>384.93799999999982</c:v>
                      </c:pt>
                      <c:pt idx="113">
                        <c:v>385.72899999999981</c:v>
                      </c:pt>
                      <c:pt idx="114">
                        <c:v>386.57</c:v>
                      </c:pt>
                      <c:pt idx="115">
                        <c:v>387.42799999999983</c:v>
                      </c:pt>
                      <c:pt idx="116">
                        <c:v>388.29999999999978</c:v>
                      </c:pt>
                      <c:pt idx="117">
                        <c:v>389.18099999999993</c:v>
                      </c:pt>
                      <c:pt idx="118">
                        <c:v>390.07</c:v>
                      </c:pt>
                      <c:pt idx="119">
                        <c:v>390.96699999999981</c:v>
                      </c:pt>
                      <c:pt idx="120">
                        <c:v>391.86500000000001</c:v>
                      </c:pt>
                      <c:pt idx="121">
                        <c:v>392.76</c:v>
                      </c:pt>
                      <c:pt idx="122">
                        <c:v>393.65</c:v>
                      </c:pt>
                      <c:pt idx="123">
                        <c:v>394.54199999999992</c:v>
                      </c:pt>
                      <c:pt idx="124">
                        <c:v>395.43299999999982</c:v>
                      </c:pt>
                      <c:pt idx="125">
                        <c:v>396.32499999999999</c:v>
                      </c:pt>
                      <c:pt idx="126">
                        <c:v>397.21899999999982</c:v>
                      </c:pt>
                      <c:pt idx="127">
                        <c:v>398.10599999999999</c:v>
                      </c:pt>
                      <c:pt idx="128">
                        <c:v>398.98899999999981</c:v>
                      </c:pt>
                      <c:pt idx="129">
                        <c:v>399.86399999999992</c:v>
                      </c:pt>
                      <c:pt idx="130">
                        <c:v>400.7369999999998</c:v>
                      </c:pt>
                      <c:pt idx="131">
                        <c:v>401.61500000000001</c:v>
                      </c:pt>
                      <c:pt idx="132">
                        <c:v>402.48899999999981</c:v>
                      </c:pt>
                      <c:pt idx="133">
                        <c:v>403.35500000000002</c:v>
                      </c:pt>
                      <c:pt idx="134">
                        <c:v>404.22199999999981</c:v>
                      </c:pt>
                      <c:pt idx="135">
                        <c:v>405.09499999999991</c:v>
                      </c:pt>
                      <c:pt idx="136">
                        <c:v>405.98099999999982</c:v>
                      </c:pt>
                      <c:pt idx="137">
                        <c:v>406.86699999999979</c:v>
                      </c:pt>
                      <c:pt idx="138">
                        <c:v>407.75299999999999</c:v>
                      </c:pt>
                      <c:pt idx="139">
                        <c:v>408.63299999999992</c:v>
                      </c:pt>
                      <c:pt idx="140">
                        <c:v>409.505</c:v>
                      </c:pt>
                      <c:pt idx="141">
                        <c:v>410.37399999999991</c:v>
                      </c:pt>
                      <c:pt idx="142">
                        <c:v>411.23799999999977</c:v>
                      </c:pt>
                      <c:pt idx="143">
                        <c:v>412.10500000000002</c:v>
                      </c:pt>
                      <c:pt idx="144">
                        <c:v>412.97799999999978</c:v>
                      </c:pt>
                      <c:pt idx="145">
                        <c:v>413.85</c:v>
                      </c:pt>
                      <c:pt idx="146">
                        <c:v>414.72799999999978</c:v>
                      </c:pt>
                      <c:pt idx="147">
                        <c:v>415.60799999999989</c:v>
                      </c:pt>
                      <c:pt idx="148">
                        <c:v>416.4869999999998</c:v>
                      </c:pt>
                      <c:pt idx="149">
                        <c:v>417.36099999999999</c:v>
                      </c:pt>
                      <c:pt idx="150">
                        <c:v>418.23</c:v>
                      </c:pt>
                      <c:pt idx="151">
                        <c:v>419.101</c:v>
                      </c:pt>
                      <c:pt idx="152">
                        <c:v>419.97799999999978</c:v>
                      </c:pt>
                      <c:pt idx="153">
                        <c:v>420.85399999999993</c:v>
                      </c:pt>
                      <c:pt idx="154">
                        <c:v>421.72599999999977</c:v>
                      </c:pt>
                      <c:pt idx="155">
                        <c:v>422.59499999999991</c:v>
                      </c:pt>
                      <c:pt idx="156">
                        <c:v>423.46</c:v>
                      </c:pt>
                      <c:pt idx="157">
                        <c:v>424.32399999999978</c:v>
                      </c:pt>
                      <c:pt idx="158">
                        <c:v>425.18700000000001</c:v>
                      </c:pt>
                      <c:pt idx="159">
                        <c:v>426.04699999999991</c:v>
                      </c:pt>
                      <c:pt idx="160">
                        <c:v>426.90599999999978</c:v>
                      </c:pt>
                      <c:pt idx="161">
                        <c:v>427.76799999999992</c:v>
                      </c:pt>
                      <c:pt idx="162">
                        <c:v>428.63900000000001</c:v>
                      </c:pt>
                      <c:pt idx="163">
                        <c:v>429.50699999999978</c:v>
                      </c:pt>
                      <c:pt idx="164">
                        <c:v>430.38</c:v>
                      </c:pt>
                      <c:pt idx="165">
                        <c:v>431.24899999999991</c:v>
                      </c:pt>
                      <c:pt idx="166">
                        <c:v>432.11099999999999</c:v>
                      </c:pt>
                      <c:pt idx="167">
                        <c:v>432.97199999999981</c:v>
                      </c:pt>
                      <c:pt idx="168">
                        <c:v>433.83199999999982</c:v>
                      </c:pt>
                      <c:pt idx="169">
                        <c:v>434.69399999999979</c:v>
                      </c:pt>
                      <c:pt idx="170">
                        <c:v>435.55399999999992</c:v>
                      </c:pt>
                      <c:pt idx="171">
                        <c:v>436.41300000000001</c:v>
                      </c:pt>
                      <c:pt idx="172">
                        <c:v>437.27</c:v>
                      </c:pt>
                      <c:pt idx="173">
                        <c:v>438.13400000000001</c:v>
                      </c:pt>
                      <c:pt idx="174">
                        <c:v>439.00900000000001</c:v>
                      </c:pt>
                      <c:pt idx="175">
                        <c:v>439.88900000000001</c:v>
                      </c:pt>
                      <c:pt idx="176">
                        <c:v>440.76900000000001</c:v>
                      </c:pt>
                      <c:pt idx="177">
                        <c:v>441.65199999999999</c:v>
                      </c:pt>
                      <c:pt idx="178">
                        <c:v>442.53399999999982</c:v>
                      </c:pt>
                      <c:pt idx="179">
                        <c:v>443.41899999999981</c:v>
                      </c:pt>
                      <c:pt idx="180">
                        <c:v>444.29899999999981</c:v>
                      </c:pt>
                      <c:pt idx="181">
                        <c:v>445.17500000000001</c:v>
                      </c:pt>
                      <c:pt idx="182">
                        <c:v>446.04500000000002</c:v>
                      </c:pt>
                      <c:pt idx="183">
                        <c:v>446.91300000000001</c:v>
                      </c:pt>
                      <c:pt idx="184">
                        <c:v>447.78499999999991</c:v>
                      </c:pt>
                      <c:pt idx="185">
                        <c:v>448.65300000000002</c:v>
                      </c:pt>
                      <c:pt idx="186">
                        <c:v>449.52099999999979</c:v>
                      </c:pt>
                      <c:pt idx="187">
                        <c:v>450.39</c:v>
                      </c:pt>
                      <c:pt idx="188">
                        <c:v>451.26199999999977</c:v>
                      </c:pt>
                      <c:pt idx="189">
                        <c:v>452.12799999999999</c:v>
                      </c:pt>
                      <c:pt idx="190">
                        <c:v>452.9869999999998</c:v>
                      </c:pt>
                      <c:pt idx="191">
                        <c:v>453.83799999999991</c:v>
                      </c:pt>
                      <c:pt idx="192">
                        <c:v>454.69099999999992</c:v>
                      </c:pt>
                      <c:pt idx="193">
                        <c:v>455.53999999999979</c:v>
                      </c:pt>
                      <c:pt idx="194">
                        <c:v>456.39299999999992</c:v>
                      </c:pt>
                      <c:pt idx="195">
                        <c:v>457.24199999999979</c:v>
                      </c:pt>
                      <c:pt idx="196">
                        <c:v>458.09699999999981</c:v>
                      </c:pt>
                      <c:pt idx="197">
                        <c:v>458.95299999999992</c:v>
                      </c:pt>
                      <c:pt idx="198">
                        <c:v>459.803</c:v>
                      </c:pt>
                      <c:pt idx="199">
                        <c:v>460.64800000000002</c:v>
                      </c:pt>
                      <c:pt idx="200">
                        <c:v>461.49099999999981</c:v>
                      </c:pt>
                      <c:pt idx="201">
                        <c:v>462.32899999999978</c:v>
                      </c:pt>
                      <c:pt idx="202">
                        <c:v>463.16500000000002</c:v>
                      </c:pt>
                      <c:pt idx="203">
                        <c:v>464.00400000000002</c:v>
                      </c:pt>
                      <c:pt idx="204">
                        <c:v>464.851</c:v>
                      </c:pt>
                      <c:pt idx="205">
                        <c:v>465.71</c:v>
                      </c:pt>
                      <c:pt idx="206">
                        <c:v>466.56999999999988</c:v>
                      </c:pt>
                      <c:pt idx="207">
                        <c:v>467.43099999999981</c:v>
                      </c:pt>
                      <c:pt idx="208">
                        <c:v>468.28899999999982</c:v>
                      </c:pt>
                      <c:pt idx="209">
                        <c:v>469.14699999999999</c:v>
                      </c:pt>
                      <c:pt idx="210">
                        <c:v>469.9939999999998</c:v>
                      </c:pt>
                      <c:pt idx="211">
                        <c:v>470.83</c:v>
                      </c:pt>
                      <c:pt idx="212">
                        <c:v>471.66500000000002</c:v>
                      </c:pt>
                      <c:pt idx="213">
                        <c:v>472.49799999999982</c:v>
                      </c:pt>
                      <c:pt idx="214">
                        <c:v>473.33100000000002</c:v>
                      </c:pt>
                      <c:pt idx="215">
                        <c:v>474.16500000000002</c:v>
                      </c:pt>
                      <c:pt idx="216">
                        <c:v>475.00099999999992</c:v>
                      </c:pt>
                      <c:pt idx="217">
                        <c:v>475.83899999999983</c:v>
                      </c:pt>
                      <c:pt idx="218">
                        <c:v>476.673</c:v>
                      </c:pt>
                      <c:pt idx="219">
                        <c:v>477.51</c:v>
                      </c:pt>
                      <c:pt idx="220">
                        <c:v>478.34500000000003</c:v>
                      </c:pt>
                      <c:pt idx="221">
                        <c:v>479.18399999999991</c:v>
                      </c:pt>
                      <c:pt idx="222">
                        <c:v>480.02299999999991</c:v>
                      </c:pt>
                      <c:pt idx="223">
                        <c:v>480.86500000000001</c:v>
                      </c:pt>
                      <c:pt idx="224">
                        <c:v>481.71299999999991</c:v>
                      </c:pt>
                      <c:pt idx="225">
                        <c:v>482.56799999999993</c:v>
                      </c:pt>
                      <c:pt idx="226">
                        <c:v>483.42599999999982</c:v>
                      </c:pt>
                      <c:pt idx="227">
                        <c:v>484.28699999999981</c:v>
                      </c:pt>
                      <c:pt idx="228">
                        <c:v>485.14800000000002</c:v>
                      </c:pt>
                      <c:pt idx="229">
                        <c:v>485.99799999999982</c:v>
                      </c:pt>
                      <c:pt idx="230">
                        <c:v>486.86099999999999</c:v>
                      </c:pt>
                      <c:pt idx="231">
                        <c:v>487.71299999999991</c:v>
                      </c:pt>
                      <c:pt idx="232">
                        <c:v>488.56099999999992</c:v>
                      </c:pt>
                      <c:pt idx="233">
                        <c:v>489.40199999999982</c:v>
                      </c:pt>
                      <c:pt idx="234">
                        <c:v>490.23299999999978</c:v>
                      </c:pt>
                      <c:pt idx="235">
                        <c:v>491.05700000000002</c:v>
                      </c:pt>
                      <c:pt idx="236">
                        <c:v>491.88</c:v>
                      </c:pt>
                      <c:pt idx="237">
                        <c:v>492.70299999999992</c:v>
                      </c:pt>
                      <c:pt idx="238">
                        <c:v>493.52699999999982</c:v>
                      </c:pt>
                      <c:pt idx="239">
                        <c:v>494.34800000000001</c:v>
                      </c:pt>
                      <c:pt idx="240">
                        <c:v>495.17399999999992</c:v>
                      </c:pt>
                      <c:pt idx="241">
                        <c:v>496</c:v>
                      </c:pt>
                      <c:pt idx="242">
                        <c:v>496.81999999999988</c:v>
                      </c:pt>
                      <c:pt idx="243">
                        <c:v>497.64600000000002</c:v>
                      </c:pt>
                      <c:pt idx="244">
                        <c:v>498.48</c:v>
                      </c:pt>
                      <c:pt idx="245">
                        <c:v>499.31700000000001</c:v>
                      </c:pt>
                      <c:pt idx="246">
                        <c:v>500.15100000000001</c:v>
                      </c:pt>
                      <c:pt idx="247">
                        <c:v>500.9869999999998</c:v>
                      </c:pt>
                      <c:pt idx="248">
                        <c:v>501.82599999999991</c:v>
                      </c:pt>
                      <c:pt idx="249">
                        <c:v>502.66399999999999</c:v>
                      </c:pt>
                      <c:pt idx="250">
                        <c:v>503.49799999999982</c:v>
                      </c:pt>
                      <c:pt idx="251">
                        <c:v>504.33299999999991</c:v>
                      </c:pt>
                      <c:pt idx="252">
                        <c:v>505.16399999999999</c:v>
                      </c:pt>
                      <c:pt idx="253">
                        <c:v>505.99699999999967</c:v>
                      </c:pt>
                      <c:pt idx="254">
                        <c:v>506.83199999999982</c:v>
                      </c:pt>
                      <c:pt idx="255">
                        <c:v>507.66199999999992</c:v>
                      </c:pt>
                      <c:pt idx="256">
                        <c:v>508.49599999999981</c:v>
                      </c:pt>
                      <c:pt idx="257">
                        <c:v>509.32799999999992</c:v>
                      </c:pt>
                      <c:pt idx="258">
                        <c:v>510.16399999999999</c:v>
                      </c:pt>
                      <c:pt idx="259">
                        <c:v>511.00400000000002</c:v>
                      </c:pt>
                      <c:pt idx="260">
                        <c:v>511.84399999999988</c:v>
                      </c:pt>
                      <c:pt idx="261">
                        <c:v>512.68200000000002</c:v>
                      </c:pt>
                      <c:pt idx="262">
                        <c:v>513.51599999999996</c:v>
                      </c:pt>
                      <c:pt idx="263">
                        <c:v>514.35499999999979</c:v>
                      </c:pt>
                      <c:pt idx="264">
                        <c:v>515.19600000000003</c:v>
                      </c:pt>
                      <c:pt idx="265">
                        <c:v>516.03699999999981</c:v>
                      </c:pt>
                      <c:pt idx="266">
                        <c:v>516.87599999999998</c:v>
                      </c:pt>
                      <c:pt idx="267">
                        <c:v>517.72</c:v>
                      </c:pt>
                      <c:pt idx="268">
                        <c:v>518.55999999999972</c:v>
                      </c:pt>
                      <c:pt idx="269">
                        <c:v>519.40199999999982</c:v>
                      </c:pt>
                      <c:pt idx="270">
                        <c:v>520.24800000000005</c:v>
                      </c:pt>
                      <c:pt idx="271">
                        <c:v>521.08900000000006</c:v>
                      </c:pt>
                      <c:pt idx="272">
                        <c:v>521.92699999999968</c:v>
                      </c:pt>
                      <c:pt idx="273">
                        <c:v>522.77200000000005</c:v>
                      </c:pt>
                      <c:pt idx="274">
                        <c:v>523.61299999999972</c:v>
                      </c:pt>
                      <c:pt idx="275">
                        <c:v>524.45199999999977</c:v>
                      </c:pt>
                      <c:pt idx="276">
                        <c:v>525.298</c:v>
                      </c:pt>
                      <c:pt idx="277">
                        <c:v>526.13799999999969</c:v>
                      </c:pt>
                      <c:pt idx="278">
                        <c:v>526.97699999999998</c:v>
                      </c:pt>
                      <c:pt idx="279">
                        <c:v>527.82499999999982</c:v>
                      </c:pt>
                      <c:pt idx="280">
                        <c:v>528.678</c:v>
                      </c:pt>
                      <c:pt idx="281">
                        <c:v>529.53399999999999</c:v>
                      </c:pt>
                      <c:pt idx="282">
                        <c:v>530.3889999999999</c:v>
                      </c:pt>
                      <c:pt idx="283">
                        <c:v>531.23699999999997</c:v>
                      </c:pt>
                      <c:pt idx="284">
                        <c:v>532.08199999999999</c:v>
                      </c:pt>
                      <c:pt idx="285">
                        <c:v>532.92999999999972</c:v>
                      </c:pt>
                      <c:pt idx="286">
                        <c:v>533.77499999999998</c:v>
                      </c:pt>
                      <c:pt idx="287">
                        <c:v>534.625</c:v>
                      </c:pt>
                      <c:pt idx="288">
                        <c:v>535.4849999999999</c:v>
                      </c:pt>
                      <c:pt idx="289">
                        <c:v>536.34099999999967</c:v>
                      </c:pt>
                      <c:pt idx="290">
                        <c:v>537.19299999999998</c:v>
                      </c:pt>
                      <c:pt idx="291">
                        <c:v>538.04399999999998</c:v>
                      </c:pt>
                      <c:pt idx="292">
                        <c:v>538.89699999999971</c:v>
                      </c:pt>
                      <c:pt idx="293">
                        <c:v>539.75199999999973</c:v>
                      </c:pt>
                      <c:pt idx="294">
                        <c:v>540.60400000000004</c:v>
                      </c:pt>
                      <c:pt idx="295">
                        <c:v>541.44799999999975</c:v>
                      </c:pt>
                      <c:pt idx="296">
                        <c:v>542.28700000000003</c:v>
                      </c:pt>
                      <c:pt idx="297">
                        <c:v>543.12199999999996</c:v>
                      </c:pt>
                      <c:pt idx="298">
                        <c:v>543.95699999999977</c:v>
                      </c:pt>
                      <c:pt idx="299">
                        <c:v>544.79600000000005</c:v>
                      </c:pt>
                      <c:pt idx="300">
                        <c:v>545.63400000000001</c:v>
                      </c:pt>
                      <c:pt idx="301">
                        <c:v>546.47</c:v>
                      </c:pt>
                      <c:pt idx="302">
                        <c:v>547.31099999999969</c:v>
                      </c:pt>
                      <c:pt idx="303">
                        <c:v>548.154</c:v>
                      </c:pt>
                      <c:pt idx="304">
                        <c:v>548.99299999999971</c:v>
                      </c:pt>
                      <c:pt idx="305">
                        <c:v>549.83199999999977</c:v>
                      </c:pt>
                      <c:pt idx="306">
                        <c:v>550.66899999999998</c:v>
                      </c:pt>
                      <c:pt idx="307">
                        <c:v>551.50599999999997</c:v>
                      </c:pt>
                      <c:pt idx="308">
                        <c:v>552.3449999999998</c:v>
                      </c:pt>
                      <c:pt idx="309">
                        <c:v>553.18200000000002</c:v>
                      </c:pt>
                      <c:pt idx="310">
                        <c:v>554.01499999999999</c:v>
                      </c:pt>
                      <c:pt idx="311">
                        <c:v>554.84799999999962</c:v>
                      </c:pt>
                      <c:pt idx="312">
                        <c:v>555.67899999999997</c:v>
                      </c:pt>
                      <c:pt idx="313">
                        <c:v>556.50900000000001</c:v>
                      </c:pt>
                      <c:pt idx="314">
                        <c:v>557.33899999999971</c:v>
                      </c:pt>
                      <c:pt idx="315">
                        <c:v>558.16599999999971</c:v>
                      </c:pt>
                      <c:pt idx="316">
                        <c:v>558.99</c:v>
                      </c:pt>
                      <c:pt idx="317">
                        <c:v>559.81899999999996</c:v>
                      </c:pt>
                      <c:pt idx="318">
                        <c:v>560.66</c:v>
                      </c:pt>
                      <c:pt idx="319">
                        <c:v>561.50400000000002</c:v>
                      </c:pt>
                      <c:pt idx="320">
                        <c:v>562.34999999999968</c:v>
                      </c:pt>
                      <c:pt idx="321">
                        <c:v>563.20000000000005</c:v>
                      </c:pt>
                      <c:pt idx="322">
                        <c:v>564.04899999999998</c:v>
                      </c:pt>
                      <c:pt idx="323">
                        <c:v>564.89099999999996</c:v>
                      </c:pt>
                      <c:pt idx="324">
                        <c:v>565.72900000000004</c:v>
                      </c:pt>
                      <c:pt idx="325">
                        <c:v>566.57100000000003</c:v>
                      </c:pt>
                      <c:pt idx="326">
                        <c:v>567.41499999999996</c:v>
                      </c:pt>
                      <c:pt idx="327">
                        <c:v>568.26299999999969</c:v>
                      </c:pt>
                      <c:pt idx="328">
                        <c:v>569.10799999999972</c:v>
                      </c:pt>
                      <c:pt idx="329">
                        <c:v>569.95799999999974</c:v>
                      </c:pt>
                      <c:pt idx="330">
                        <c:v>570.81299999999976</c:v>
                      </c:pt>
                      <c:pt idx="331">
                        <c:v>571.67200000000003</c:v>
                      </c:pt>
                      <c:pt idx="332">
                        <c:v>572.53</c:v>
                      </c:pt>
                      <c:pt idx="333">
                        <c:v>573.38</c:v>
                      </c:pt>
                      <c:pt idx="334">
                        <c:v>574.22699999999998</c:v>
                      </c:pt>
                      <c:pt idx="335">
                        <c:v>575.077</c:v>
                      </c:pt>
                      <c:pt idx="336">
                        <c:v>575.93899999999996</c:v>
                      </c:pt>
                      <c:pt idx="337">
                        <c:v>576.80599999999981</c:v>
                      </c:pt>
                      <c:pt idx="338">
                        <c:v>577.66300000000001</c:v>
                      </c:pt>
                      <c:pt idx="339">
                        <c:v>578.51199999999972</c:v>
                      </c:pt>
                      <c:pt idx="340">
                        <c:v>579.3589999999997</c:v>
                      </c:pt>
                      <c:pt idx="341">
                        <c:v>580.20399999999995</c:v>
                      </c:pt>
                      <c:pt idx="342">
                        <c:v>581.05499999999972</c:v>
                      </c:pt>
                      <c:pt idx="343">
                        <c:v>581.90899999999999</c:v>
                      </c:pt>
                      <c:pt idx="344">
                        <c:v>582.76199999999972</c:v>
                      </c:pt>
                      <c:pt idx="345">
                        <c:v>583.61699999999996</c:v>
                      </c:pt>
                      <c:pt idx="346">
                        <c:v>584.47799999999972</c:v>
                      </c:pt>
                      <c:pt idx="347">
                        <c:v>585.33899999999971</c:v>
                      </c:pt>
                      <c:pt idx="348">
                        <c:v>586.20600000000002</c:v>
                      </c:pt>
                      <c:pt idx="349">
                        <c:v>587.06699999999978</c:v>
                      </c:pt>
                      <c:pt idx="350">
                        <c:v>587.92099999999982</c:v>
                      </c:pt>
                      <c:pt idx="351">
                        <c:v>588.76800000000003</c:v>
                      </c:pt>
                      <c:pt idx="352">
                        <c:v>589.61400000000003</c:v>
                      </c:pt>
                      <c:pt idx="353">
                        <c:v>590.46299999999974</c:v>
                      </c:pt>
                      <c:pt idx="354">
                        <c:v>591.31399999999996</c:v>
                      </c:pt>
                      <c:pt idx="355">
                        <c:v>592.17100000000005</c:v>
                      </c:pt>
                      <c:pt idx="356">
                        <c:v>593.03</c:v>
                      </c:pt>
                      <c:pt idx="357">
                        <c:v>593.88699999999972</c:v>
                      </c:pt>
                      <c:pt idx="358">
                        <c:v>594.74199999999996</c:v>
                      </c:pt>
                      <c:pt idx="359">
                        <c:v>595.59500000000003</c:v>
                      </c:pt>
                      <c:pt idx="360">
                        <c:v>596.45399999999972</c:v>
                      </c:pt>
                      <c:pt idx="361">
                        <c:v>597.30699999999979</c:v>
                      </c:pt>
                      <c:pt idx="362">
                        <c:v>598.15799999999967</c:v>
                      </c:pt>
                      <c:pt idx="363">
                        <c:v>599.01199999999972</c:v>
                      </c:pt>
                      <c:pt idx="364">
                        <c:v>599.86300000000006</c:v>
                      </c:pt>
                      <c:pt idx="365">
                        <c:v>600.71799999999996</c:v>
                      </c:pt>
                      <c:pt idx="366">
                        <c:v>601.56799999999976</c:v>
                      </c:pt>
                      <c:pt idx="367">
                        <c:v>602.41199999999981</c:v>
                      </c:pt>
                      <c:pt idx="368">
                        <c:v>603.2529999999997</c:v>
                      </c:pt>
                      <c:pt idx="369">
                        <c:v>604.08900000000006</c:v>
                      </c:pt>
                      <c:pt idx="370">
                        <c:v>604.928</c:v>
                      </c:pt>
                      <c:pt idx="371">
                        <c:v>605.78300000000002</c:v>
                      </c:pt>
                      <c:pt idx="372">
                        <c:v>606.63699999999972</c:v>
                      </c:pt>
                      <c:pt idx="373">
                        <c:v>607.49099999999999</c:v>
                      </c:pt>
                      <c:pt idx="374">
                        <c:v>608.3449999999998</c:v>
                      </c:pt>
                      <c:pt idx="375">
                        <c:v>609.20699999999999</c:v>
                      </c:pt>
                      <c:pt idx="376">
                        <c:v>610.07100000000003</c:v>
                      </c:pt>
                      <c:pt idx="377">
                        <c:v>610.93599999999969</c:v>
                      </c:pt>
                      <c:pt idx="378">
                        <c:v>611.79899999999998</c:v>
                      </c:pt>
                      <c:pt idx="379">
                        <c:v>612.6569999999997</c:v>
                      </c:pt>
                      <c:pt idx="380">
                        <c:v>613.51599999999996</c:v>
                      </c:pt>
                      <c:pt idx="381">
                        <c:v>614.37400000000002</c:v>
                      </c:pt>
                      <c:pt idx="382">
                        <c:v>615.23599999999999</c:v>
                      </c:pt>
                      <c:pt idx="383">
                        <c:v>616.09400000000005</c:v>
                      </c:pt>
                      <c:pt idx="384">
                        <c:v>616.94799999999975</c:v>
                      </c:pt>
                      <c:pt idx="385">
                        <c:v>617.798</c:v>
                      </c:pt>
                      <c:pt idx="386">
                        <c:v>618.65</c:v>
                      </c:pt>
                      <c:pt idx="387">
                        <c:v>619.505</c:v>
                      </c:pt>
                      <c:pt idx="388">
                        <c:v>620.36099999999976</c:v>
                      </c:pt>
                      <c:pt idx="389">
                        <c:v>621.21799999999996</c:v>
                      </c:pt>
                      <c:pt idx="390">
                        <c:v>622.077</c:v>
                      </c:pt>
                      <c:pt idx="391">
                        <c:v>622.92999999999972</c:v>
                      </c:pt>
                      <c:pt idx="392">
                        <c:v>623.79299999999989</c:v>
                      </c:pt>
                      <c:pt idx="393">
                        <c:v>624.6569999999997</c:v>
                      </c:pt>
                      <c:pt idx="394">
                        <c:v>625.529</c:v>
                      </c:pt>
                      <c:pt idx="395">
                        <c:v>626.39599999999996</c:v>
                      </c:pt>
                      <c:pt idx="396">
                        <c:v>627.25599999999997</c:v>
                      </c:pt>
                      <c:pt idx="397">
                        <c:v>628.11699999999996</c:v>
                      </c:pt>
                      <c:pt idx="398">
                        <c:v>628.98099999999999</c:v>
                      </c:pt>
                      <c:pt idx="399">
                        <c:v>629.84699999999975</c:v>
                      </c:pt>
                      <c:pt idx="400">
                        <c:v>630.71500000000003</c:v>
                      </c:pt>
                      <c:pt idx="401">
                        <c:v>631.572</c:v>
                      </c:pt>
                      <c:pt idx="402">
                        <c:v>632.42499999999973</c:v>
                      </c:pt>
                      <c:pt idx="403">
                        <c:v>633.274</c:v>
                      </c:pt>
                      <c:pt idx="404">
                        <c:v>634.1279999999997</c:v>
                      </c:pt>
                      <c:pt idx="405">
                        <c:v>634.98800000000006</c:v>
                      </c:pt>
                      <c:pt idx="406">
                        <c:v>635.85199999999975</c:v>
                      </c:pt>
                      <c:pt idx="407">
                        <c:v>636.71799999999996</c:v>
                      </c:pt>
                      <c:pt idx="408">
                        <c:v>637.58600000000001</c:v>
                      </c:pt>
                      <c:pt idx="409">
                        <c:v>638.44999999999982</c:v>
                      </c:pt>
                      <c:pt idx="410">
                        <c:v>639.30999999999972</c:v>
                      </c:pt>
                      <c:pt idx="411">
                        <c:v>640.17399999999998</c:v>
                      </c:pt>
                      <c:pt idx="412">
                        <c:v>641.03600000000006</c:v>
                      </c:pt>
                      <c:pt idx="413">
                        <c:v>641.89300000000003</c:v>
                      </c:pt>
                      <c:pt idx="414">
                        <c:v>642.74800000000005</c:v>
                      </c:pt>
                      <c:pt idx="415">
                        <c:v>643.60199999999998</c:v>
                      </c:pt>
                      <c:pt idx="416">
                        <c:v>644.45299999999975</c:v>
                      </c:pt>
                      <c:pt idx="417">
                        <c:v>645.3009999999997</c:v>
                      </c:pt>
                      <c:pt idx="418">
                        <c:v>646.14499999999998</c:v>
                      </c:pt>
                      <c:pt idx="419">
                        <c:v>646.98900000000003</c:v>
                      </c:pt>
                      <c:pt idx="420">
                        <c:v>647.83599999999979</c:v>
                      </c:pt>
                      <c:pt idx="421">
                        <c:v>648.6869999999999</c:v>
                      </c:pt>
                      <c:pt idx="422">
                        <c:v>649.54399999999998</c:v>
                      </c:pt>
                      <c:pt idx="423">
                        <c:v>650.399</c:v>
                      </c:pt>
                      <c:pt idx="424">
                        <c:v>651.24800000000005</c:v>
                      </c:pt>
                      <c:pt idx="425">
                        <c:v>652.1</c:v>
                      </c:pt>
                      <c:pt idx="426">
                        <c:v>652.96099999999979</c:v>
                      </c:pt>
                      <c:pt idx="427">
                        <c:v>653.81999999999971</c:v>
                      </c:pt>
                      <c:pt idx="428">
                        <c:v>654.67700000000002</c:v>
                      </c:pt>
                      <c:pt idx="429">
                        <c:v>655.53099999999972</c:v>
                      </c:pt>
                      <c:pt idx="430">
                        <c:v>656.38599999999997</c:v>
                      </c:pt>
                      <c:pt idx="431">
                        <c:v>657.245</c:v>
                      </c:pt>
                      <c:pt idx="432">
                        <c:v>658.10400000000004</c:v>
                      </c:pt>
                      <c:pt idx="433">
                        <c:v>658.96799999999962</c:v>
                      </c:pt>
                      <c:pt idx="434">
                        <c:v>659.83099999999968</c:v>
                      </c:pt>
                      <c:pt idx="435">
                        <c:v>660.68600000000004</c:v>
                      </c:pt>
                      <c:pt idx="436">
                        <c:v>661.54299999999967</c:v>
                      </c:pt>
                      <c:pt idx="437">
                        <c:v>662.40099999999973</c:v>
                      </c:pt>
                      <c:pt idx="438">
                        <c:v>663.25700000000006</c:v>
                      </c:pt>
                      <c:pt idx="439">
                        <c:v>664.12</c:v>
                      </c:pt>
                      <c:pt idx="440">
                        <c:v>664.98400000000004</c:v>
                      </c:pt>
                      <c:pt idx="441">
                        <c:v>665.84599999999978</c:v>
                      </c:pt>
                      <c:pt idx="442">
                        <c:v>666.71299999999997</c:v>
                      </c:pt>
                      <c:pt idx="443">
                        <c:v>667.58400000000006</c:v>
                      </c:pt>
                      <c:pt idx="444">
                        <c:v>668.45099999999979</c:v>
                      </c:pt>
                      <c:pt idx="445">
                        <c:v>669.31799999999976</c:v>
                      </c:pt>
                      <c:pt idx="446">
                        <c:v>670.178</c:v>
                      </c:pt>
                      <c:pt idx="447">
                        <c:v>671.03800000000001</c:v>
                      </c:pt>
                      <c:pt idx="448">
                        <c:v>671.89499999999998</c:v>
                      </c:pt>
                      <c:pt idx="449">
                        <c:v>672.75099999999998</c:v>
                      </c:pt>
                      <c:pt idx="450">
                        <c:v>673.60500000000002</c:v>
                      </c:pt>
                      <c:pt idx="451">
                        <c:v>674.46799999999962</c:v>
                      </c:pt>
                      <c:pt idx="452">
                        <c:v>675.33400000000006</c:v>
                      </c:pt>
                      <c:pt idx="453">
                        <c:v>676.19299999999998</c:v>
                      </c:pt>
                      <c:pt idx="454">
                        <c:v>677.05</c:v>
                      </c:pt>
                      <c:pt idx="455">
                        <c:v>677.90599999999972</c:v>
                      </c:pt>
                      <c:pt idx="456">
                        <c:v>678.76199999999972</c:v>
                      </c:pt>
                      <c:pt idx="457">
                        <c:v>679.61799999999971</c:v>
                      </c:pt>
                      <c:pt idx="458">
                        <c:v>680.47400000000005</c:v>
                      </c:pt>
                      <c:pt idx="459">
                        <c:v>681.33099999999968</c:v>
                      </c:pt>
                      <c:pt idx="460">
                        <c:v>682.18100000000004</c:v>
                      </c:pt>
                      <c:pt idx="461">
                        <c:v>683.0319999999997</c:v>
                      </c:pt>
                      <c:pt idx="462">
                        <c:v>683.88400000000001</c:v>
                      </c:pt>
                      <c:pt idx="463">
                        <c:v>684.73099999999999</c:v>
                      </c:pt>
                      <c:pt idx="464">
                        <c:v>685.57600000000002</c:v>
                      </c:pt>
                      <c:pt idx="465">
                        <c:v>686.428</c:v>
                      </c:pt>
                      <c:pt idx="466">
                        <c:v>687.28800000000001</c:v>
                      </c:pt>
                      <c:pt idx="467">
                        <c:v>688.14599999999996</c:v>
                      </c:pt>
                      <c:pt idx="468">
                        <c:v>689.005</c:v>
                      </c:pt>
                      <c:pt idx="469">
                        <c:v>689.86199999999974</c:v>
                      </c:pt>
                      <c:pt idx="470">
                        <c:v>690.72299999999996</c:v>
                      </c:pt>
                      <c:pt idx="471">
                        <c:v>691.58400000000006</c:v>
                      </c:pt>
                      <c:pt idx="472">
                        <c:v>692.43999999999983</c:v>
                      </c:pt>
                      <c:pt idx="473">
                        <c:v>693.303</c:v>
                      </c:pt>
                      <c:pt idx="474">
                        <c:v>694.16699999999969</c:v>
                      </c:pt>
                      <c:pt idx="475">
                        <c:v>695.02299999999968</c:v>
                      </c:pt>
                      <c:pt idx="476">
                        <c:v>695.87400000000002</c:v>
                      </c:pt>
                      <c:pt idx="477">
                        <c:v>696.72</c:v>
                      </c:pt>
                      <c:pt idx="478">
                        <c:v>697.56399999999996</c:v>
                      </c:pt>
                      <c:pt idx="479">
                        <c:v>698.41199999999981</c:v>
                      </c:pt>
                      <c:pt idx="480">
                        <c:v>699.26699999999983</c:v>
                      </c:pt>
                      <c:pt idx="481">
                        <c:v>700.12699999999973</c:v>
                      </c:pt>
                      <c:pt idx="482">
                        <c:v>700.99099999999999</c:v>
                      </c:pt>
                      <c:pt idx="483">
                        <c:v>701.85499999999979</c:v>
                      </c:pt>
                      <c:pt idx="484">
                        <c:v>702.72299999999996</c:v>
                      </c:pt>
                      <c:pt idx="485">
                        <c:v>703.58799999999997</c:v>
                      </c:pt>
                      <c:pt idx="486">
                        <c:v>704.44499999999971</c:v>
                      </c:pt>
                      <c:pt idx="487">
                        <c:v>705.30199999999968</c:v>
                      </c:pt>
                      <c:pt idx="488">
                        <c:v>706.1569999999997</c:v>
                      </c:pt>
                      <c:pt idx="489">
                        <c:v>706.99599999999998</c:v>
                      </c:pt>
                      <c:pt idx="490">
                        <c:v>707.83899999999971</c:v>
                      </c:pt>
                      <c:pt idx="491">
                        <c:v>708.68600000000004</c:v>
                      </c:pt>
                      <c:pt idx="492">
                        <c:v>709.53499999999997</c:v>
                      </c:pt>
                      <c:pt idx="493">
                        <c:v>710.38300000000004</c:v>
                      </c:pt>
                      <c:pt idx="494">
                        <c:v>711.23199999999997</c:v>
                      </c:pt>
                      <c:pt idx="495">
                        <c:v>712.08199999999999</c:v>
                      </c:pt>
                      <c:pt idx="496">
                        <c:v>712.92999999999984</c:v>
                      </c:pt>
                      <c:pt idx="497">
                        <c:v>713.78</c:v>
                      </c:pt>
                      <c:pt idx="498">
                        <c:v>714.63</c:v>
                      </c:pt>
                      <c:pt idx="499">
                        <c:v>715.47900000000004</c:v>
                      </c:pt>
                      <c:pt idx="500">
                        <c:v>716.33599999999979</c:v>
                      </c:pt>
                      <c:pt idx="501">
                        <c:v>717.19899999999996</c:v>
                      </c:pt>
                      <c:pt idx="502">
                        <c:v>718.06099999999969</c:v>
                      </c:pt>
                      <c:pt idx="503">
                        <c:v>718.91699999999969</c:v>
                      </c:pt>
                      <c:pt idx="504">
                        <c:v>719.77499999999998</c:v>
                      </c:pt>
                      <c:pt idx="505">
                        <c:v>720.6389999999999</c:v>
                      </c:pt>
                      <c:pt idx="506">
                        <c:v>721.50800000000004</c:v>
                      </c:pt>
                      <c:pt idx="507">
                        <c:v>722.37400000000002</c:v>
                      </c:pt>
                      <c:pt idx="508">
                        <c:v>723.23199999999997</c:v>
                      </c:pt>
                      <c:pt idx="509">
                        <c:v>724.09</c:v>
                      </c:pt>
                      <c:pt idx="510">
                        <c:v>724.94999999999982</c:v>
                      </c:pt>
                      <c:pt idx="511">
                        <c:v>725.80999999999983</c:v>
                      </c:pt>
                      <c:pt idx="512">
                        <c:v>726.67100000000005</c:v>
                      </c:pt>
                      <c:pt idx="513">
                        <c:v>727.53099999999972</c:v>
                      </c:pt>
                      <c:pt idx="514">
                        <c:v>728.38699999999972</c:v>
                      </c:pt>
                      <c:pt idx="515">
                        <c:v>729.2349999999999</c:v>
                      </c:pt>
                      <c:pt idx="516">
                        <c:v>730.08199999999999</c:v>
                      </c:pt>
                      <c:pt idx="517">
                        <c:v>730.93999999999983</c:v>
                      </c:pt>
                      <c:pt idx="518">
                        <c:v>731.80899999999997</c:v>
                      </c:pt>
                      <c:pt idx="519">
                        <c:v>732.67600000000004</c:v>
                      </c:pt>
                      <c:pt idx="520">
                        <c:v>733.53499999999997</c:v>
                      </c:pt>
                      <c:pt idx="521">
                        <c:v>734.39300000000003</c:v>
                      </c:pt>
                      <c:pt idx="522">
                        <c:v>735.25400000000002</c:v>
                      </c:pt>
                      <c:pt idx="523">
                        <c:v>736.11699999999996</c:v>
                      </c:pt>
                      <c:pt idx="524">
                        <c:v>736.97900000000004</c:v>
                      </c:pt>
                      <c:pt idx="525">
                        <c:v>737.83899999999971</c:v>
                      </c:pt>
                      <c:pt idx="526">
                        <c:v>738.69600000000003</c:v>
                      </c:pt>
                      <c:pt idx="527">
                        <c:v>739.548</c:v>
                      </c:pt>
                      <c:pt idx="528">
                        <c:v>740.40199999999982</c:v>
                      </c:pt>
                      <c:pt idx="529">
                        <c:v>741.26299999999969</c:v>
                      </c:pt>
                      <c:pt idx="530">
                        <c:v>742.1279999999997</c:v>
                      </c:pt>
                      <c:pt idx="531">
                        <c:v>742.99299999999971</c:v>
                      </c:pt>
                      <c:pt idx="532">
                        <c:v>743.86099999999976</c:v>
                      </c:pt>
                      <c:pt idx="533">
                        <c:v>744.72699999999998</c:v>
                      </c:pt>
                      <c:pt idx="534">
                        <c:v>745.59299999999996</c:v>
                      </c:pt>
                      <c:pt idx="535">
                        <c:v>746.46699999999976</c:v>
                      </c:pt>
                      <c:pt idx="536">
                        <c:v>747.33999999999969</c:v>
                      </c:pt>
                      <c:pt idx="537">
                        <c:v>748.21100000000001</c:v>
                      </c:pt>
                      <c:pt idx="538">
                        <c:v>749.072</c:v>
                      </c:pt>
                      <c:pt idx="539">
                        <c:v>749.9259999999997</c:v>
                      </c:pt>
                      <c:pt idx="540">
                        <c:v>750.78200000000004</c:v>
                      </c:pt>
                      <c:pt idx="541">
                        <c:v>751.63499999999999</c:v>
                      </c:pt>
                      <c:pt idx="542">
                        <c:v>752.48800000000006</c:v>
                      </c:pt>
                      <c:pt idx="543">
                        <c:v>753.34099999999967</c:v>
                      </c:pt>
                      <c:pt idx="544">
                        <c:v>754.19600000000003</c:v>
                      </c:pt>
                      <c:pt idx="545">
                        <c:v>755.05999999999983</c:v>
                      </c:pt>
                      <c:pt idx="546">
                        <c:v>755.92499999999973</c:v>
                      </c:pt>
                      <c:pt idx="547">
                        <c:v>756.79</c:v>
                      </c:pt>
                      <c:pt idx="548">
                        <c:v>757.65599999999972</c:v>
                      </c:pt>
                      <c:pt idx="549">
                        <c:v>758.52299999999968</c:v>
                      </c:pt>
                      <c:pt idx="550">
                        <c:v>759.39</c:v>
                      </c:pt>
                      <c:pt idx="551">
                        <c:v>760.25099999999998</c:v>
                      </c:pt>
                      <c:pt idx="552">
                        <c:v>761.10699999999997</c:v>
                      </c:pt>
                      <c:pt idx="553">
                        <c:v>761.96499999999969</c:v>
                      </c:pt>
                      <c:pt idx="554">
                        <c:v>762.82199999999978</c:v>
                      </c:pt>
                      <c:pt idx="555">
                        <c:v>763.67899999999997</c:v>
                      </c:pt>
                      <c:pt idx="556">
                        <c:v>764.53600000000006</c:v>
                      </c:pt>
                      <c:pt idx="557">
                        <c:v>765.39300000000003</c:v>
                      </c:pt>
                      <c:pt idx="558">
                        <c:v>766.2529999999997</c:v>
                      </c:pt>
                      <c:pt idx="559">
                        <c:v>767.11799999999971</c:v>
                      </c:pt>
                      <c:pt idx="560">
                        <c:v>767.98900000000003</c:v>
                      </c:pt>
                      <c:pt idx="561">
                        <c:v>768.85999999999967</c:v>
                      </c:pt>
                      <c:pt idx="562">
                        <c:v>769.73400000000004</c:v>
                      </c:pt>
                      <c:pt idx="563">
                        <c:v>770.61099999999999</c:v>
                      </c:pt>
                      <c:pt idx="564">
                        <c:v>771.49699999999996</c:v>
                      </c:pt>
                      <c:pt idx="565">
                        <c:v>772.38200000000006</c:v>
                      </c:pt>
                      <c:pt idx="566">
                        <c:v>773.26699999999983</c:v>
                      </c:pt>
                      <c:pt idx="567">
                        <c:v>774.15</c:v>
                      </c:pt>
                      <c:pt idx="568">
                        <c:v>775.029</c:v>
                      </c:pt>
                      <c:pt idx="569">
                        <c:v>775.9069999999997</c:v>
                      </c:pt>
                      <c:pt idx="570">
                        <c:v>776.78399999999999</c:v>
                      </c:pt>
                      <c:pt idx="571">
                        <c:v>777.66199999999981</c:v>
                      </c:pt>
                      <c:pt idx="572">
                        <c:v>778.54299999999967</c:v>
                      </c:pt>
                      <c:pt idx="573">
                        <c:v>779.42499999999973</c:v>
                      </c:pt>
                      <c:pt idx="574">
                        <c:v>780.30599999999981</c:v>
                      </c:pt>
                      <c:pt idx="575">
                        <c:v>781.18</c:v>
                      </c:pt>
                      <c:pt idx="576">
                        <c:v>782.05499999999972</c:v>
                      </c:pt>
                      <c:pt idx="577">
                        <c:v>782.94299999999976</c:v>
                      </c:pt>
                      <c:pt idx="578">
                        <c:v>783.83199999999977</c:v>
                      </c:pt>
                      <c:pt idx="579">
                        <c:v>784.71699999999998</c:v>
                      </c:pt>
                      <c:pt idx="580">
                        <c:v>785.59900000000005</c:v>
                      </c:pt>
                      <c:pt idx="581">
                        <c:v>786.48</c:v>
                      </c:pt>
                      <c:pt idx="582">
                        <c:v>787.35699999999974</c:v>
                      </c:pt>
                      <c:pt idx="583">
                        <c:v>788.23299999999972</c:v>
                      </c:pt>
                      <c:pt idx="584">
                        <c:v>789.11599999999999</c:v>
                      </c:pt>
                      <c:pt idx="585">
                        <c:v>789.99699999999996</c:v>
                      </c:pt>
                      <c:pt idx="586">
                        <c:v>790.87699999999973</c:v>
                      </c:pt>
                      <c:pt idx="587">
                        <c:v>791.75900000000001</c:v>
                      </c:pt>
                      <c:pt idx="588">
                        <c:v>792.64499999999998</c:v>
                      </c:pt>
                      <c:pt idx="589">
                        <c:v>793.53499999999997</c:v>
                      </c:pt>
                      <c:pt idx="590">
                        <c:v>794.42499999999973</c:v>
                      </c:pt>
                      <c:pt idx="591">
                        <c:v>795.30799999999977</c:v>
                      </c:pt>
                      <c:pt idx="592">
                        <c:v>796.18700000000001</c:v>
                      </c:pt>
                      <c:pt idx="593">
                        <c:v>797.06799999999976</c:v>
                      </c:pt>
                      <c:pt idx="594">
                        <c:v>797.95899999999972</c:v>
                      </c:pt>
                      <c:pt idx="595">
                        <c:v>798.84899999999971</c:v>
                      </c:pt>
                      <c:pt idx="596">
                        <c:v>799.73699999999997</c:v>
                      </c:pt>
                      <c:pt idx="597">
                        <c:v>800.62599999999998</c:v>
                      </c:pt>
                      <c:pt idx="598">
                        <c:v>801.51199999999972</c:v>
                      </c:pt>
                      <c:pt idx="599">
                        <c:v>802.39699999999971</c:v>
                      </c:pt>
                      <c:pt idx="600">
                        <c:v>803.28499999999997</c:v>
                      </c:pt>
                      <c:pt idx="601">
                        <c:v>804.17200000000003</c:v>
                      </c:pt>
                      <c:pt idx="602">
                        <c:v>805.06399999999996</c:v>
                      </c:pt>
                      <c:pt idx="603">
                        <c:v>805.95699999999977</c:v>
                      </c:pt>
                      <c:pt idx="604">
                        <c:v>806.85099999999977</c:v>
                      </c:pt>
                      <c:pt idx="605">
                        <c:v>807.745</c:v>
                      </c:pt>
                      <c:pt idx="606">
                        <c:v>808.63599999999997</c:v>
                      </c:pt>
                      <c:pt idx="607">
                        <c:v>809.52599999999973</c:v>
                      </c:pt>
                      <c:pt idx="608">
                        <c:v>810.41599999999971</c:v>
                      </c:pt>
                      <c:pt idx="609">
                        <c:v>811.298</c:v>
                      </c:pt>
                      <c:pt idx="610">
                        <c:v>812.18200000000002</c:v>
                      </c:pt>
                      <c:pt idx="611">
                        <c:v>813.06899999999996</c:v>
                      </c:pt>
                      <c:pt idx="612">
                        <c:v>813.96299999999974</c:v>
                      </c:pt>
                      <c:pt idx="613">
                        <c:v>814.85499999999979</c:v>
                      </c:pt>
                      <c:pt idx="614">
                        <c:v>815.73900000000003</c:v>
                      </c:pt>
                      <c:pt idx="615">
                        <c:v>816.62599999999998</c:v>
                      </c:pt>
                      <c:pt idx="616">
                        <c:v>817.51400000000001</c:v>
                      </c:pt>
                      <c:pt idx="617">
                        <c:v>818.40300000000002</c:v>
                      </c:pt>
                      <c:pt idx="618">
                        <c:v>819.29399999999998</c:v>
                      </c:pt>
                      <c:pt idx="619">
                        <c:v>820.18700000000001</c:v>
                      </c:pt>
                      <c:pt idx="620">
                        <c:v>821.07899999999995</c:v>
                      </c:pt>
                      <c:pt idx="621">
                        <c:v>821.97</c:v>
                      </c:pt>
                      <c:pt idx="622">
                        <c:v>822.8589999999997</c:v>
                      </c:pt>
                      <c:pt idx="623">
                        <c:v>823.75199999999973</c:v>
                      </c:pt>
                      <c:pt idx="624">
                        <c:v>824.64800000000002</c:v>
                      </c:pt>
                      <c:pt idx="625">
                        <c:v>825.5469999999998</c:v>
                      </c:pt>
                      <c:pt idx="626">
                        <c:v>826.4499999999997</c:v>
                      </c:pt>
                      <c:pt idx="627">
                        <c:v>827.35099999999977</c:v>
                      </c:pt>
                      <c:pt idx="628">
                        <c:v>828.24599999999998</c:v>
                      </c:pt>
                      <c:pt idx="629">
                        <c:v>829.14300000000003</c:v>
                      </c:pt>
                      <c:pt idx="630">
                        <c:v>830.04499999999996</c:v>
                      </c:pt>
                      <c:pt idx="631">
                        <c:v>830.94199999999978</c:v>
                      </c:pt>
                      <c:pt idx="632">
                        <c:v>831.8349999999997</c:v>
                      </c:pt>
                      <c:pt idx="633">
                        <c:v>832.72900000000004</c:v>
                      </c:pt>
                      <c:pt idx="634">
                        <c:v>833.63099999999997</c:v>
                      </c:pt>
                      <c:pt idx="635">
                        <c:v>834.54099999999971</c:v>
                      </c:pt>
                      <c:pt idx="636">
                        <c:v>835.46099999999979</c:v>
                      </c:pt>
                      <c:pt idx="637">
                        <c:v>836.37199999999996</c:v>
                      </c:pt>
                      <c:pt idx="638">
                        <c:v>837.27599999999995</c:v>
                      </c:pt>
                      <c:pt idx="639">
                        <c:v>838.19200000000001</c:v>
                      </c:pt>
                      <c:pt idx="640">
                        <c:v>839.101</c:v>
                      </c:pt>
                      <c:pt idx="641">
                        <c:v>840.01499999999999</c:v>
                      </c:pt>
                      <c:pt idx="642">
                        <c:v>840.94199999999978</c:v>
                      </c:pt>
                      <c:pt idx="643">
                        <c:v>841.86699999999962</c:v>
                      </c:pt>
                      <c:pt idx="644">
                        <c:v>842.78599999999994</c:v>
                      </c:pt>
                      <c:pt idx="645">
                        <c:v>843.69799999999998</c:v>
                      </c:pt>
                      <c:pt idx="646">
                        <c:v>844.61199999999997</c:v>
                      </c:pt>
                      <c:pt idx="647">
                        <c:v>845.53399999999999</c:v>
                      </c:pt>
                      <c:pt idx="648">
                        <c:v>846.46399999999971</c:v>
                      </c:pt>
                      <c:pt idx="649">
                        <c:v>847.39699999999971</c:v>
                      </c:pt>
                      <c:pt idx="650">
                        <c:v>848.33699999999976</c:v>
                      </c:pt>
                      <c:pt idx="651">
                        <c:v>849.27499999999998</c:v>
                      </c:pt>
                      <c:pt idx="652">
                        <c:v>850.21699999999998</c:v>
                      </c:pt>
                      <c:pt idx="653">
                        <c:v>851.15</c:v>
                      </c:pt>
                      <c:pt idx="654">
                        <c:v>852.07500000000005</c:v>
                      </c:pt>
                      <c:pt idx="655">
                        <c:v>852.99400000000003</c:v>
                      </c:pt>
                      <c:pt idx="656">
                        <c:v>853.91899999999998</c:v>
                      </c:pt>
                      <c:pt idx="657">
                        <c:v>854.8499999999998</c:v>
                      </c:pt>
                      <c:pt idx="658">
                        <c:v>855.78</c:v>
                      </c:pt>
                      <c:pt idx="659">
                        <c:v>856.70600000000002</c:v>
                      </c:pt>
                      <c:pt idx="660">
                        <c:v>857.63099999999997</c:v>
                      </c:pt>
                      <c:pt idx="661">
                        <c:v>858.56099999999969</c:v>
                      </c:pt>
                      <c:pt idx="662">
                        <c:v>859.48900000000003</c:v>
                      </c:pt>
                      <c:pt idx="663">
                        <c:v>860.42</c:v>
                      </c:pt>
                      <c:pt idx="664">
                        <c:v>861.3529999999995</c:v>
                      </c:pt>
                      <c:pt idx="665">
                        <c:v>862.28700000000003</c:v>
                      </c:pt>
                      <c:pt idx="666">
                        <c:v>863.21799999999996</c:v>
                      </c:pt>
                      <c:pt idx="667">
                        <c:v>864.14599999999996</c:v>
                      </c:pt>
                      <c:pt idx="668">
                        <c:v>865.08100000000002</c:v>
                      </c:pt>
                      <c:pt idx="669">
                        <c:v>866.03300000000002</c:v>
                      </c:pt>
                      <c:pt idx="670">
                        <c:v>866.98400000000004</c:v>
                      </c:pt>
                      <c:pt idx="671">
                        <c:v>867.9219999999998</c:v>
                      </c:pt>
                      <c:pt idx="672">
                        <c:v>868.85499999999979</c:v>
                      </c:pt>
                      <c:pt idx="673">
                        <c:v>869.79</c:v>
                      </c:pt>
                      <c:pt idx="674">
                        <c:v>870.72799999999972</c:v>
                      </c:pt>
                      <c:pt idx="675">
                        <c:v>871.673</c:v>
                      </c:pt>
                      <c:pt idx="676">
                        <c:v>872.61400000000003</c:v>
                      </c:pt>
                      <c:pt idx="677">
                        <c:v>873.5559999999997</c:v>
                      </c:pt>
                      <c:pt idx="678">
                        <c:v>874.5079999999997</c:v>
                      </c:pt>
                      <c:pt idx="679">
                        <c:v>875.46699999999976</c:v>
                      </c:pt>
                      <c:pt idx="680">
                        <c:v>876.43599999999969</c:v>
                      </c:pt>
                      <c:pt idx="681">
                        <c:v>877.40099999999973</c:v>
                      </c:pt>
                      <c:pt idx="682">
                        <c:v>878.36199999999974</c:v>
                      </c:pt>
                      <c:pt idx="683">
                        <c:v>879.32599999999979</c:v>
                      </c:pt>
                      <c:pt idx="684">
                        <c:v>880.29499999999996</c:v>
                      </c:pt>
                      <c:pt idx="685">
                        <c:v>881.26199999999972</c:v>
                      </c:pt>
                      <c:pt idx="686">
                        <c:v>882.22500000000002</c:v>
                      </c:pt>
                      <c:pt idx="687">
                        <c:v>883.19399999999996</c:v>
                      </c:pt>
                      <c:pt idx="688">
                        <c:v>884.16899999999998</c:v>
                      </c:pt>
                      <c:pt idx="689">
                        <c:v>885.149</c:v>
                      </c:pt>
                      <c:pt idx="690">
                        <c:v>886.13199999999972</c:v>
                      </c:pt>
                      <c:pt idx="691">
                        <c:v>887.11799999999971</c:v>
                      </c:pt>
                      <c:pt idx="692">
                        <c:v>888.10400000000004</c:v>
                      </c:pt>
                      <c:pt idx="693">
                        <c:v>889.08799999999997</c:v>
                      </c:pt>
                      <c:pt idx="694">
                        <c:v>890.0659999999998</c:v>
                      </c:pt>
                      <c:pt idx="695">
                        <c:v>891.04599999999971</c:v>
                      </c:pt>
                      <c:pt idx="696">
                        <c:v>892.02199999999971</c:v>
                      </c:pt>
                      <c:pt idx="697">
                        <c:v>892.99799999999971</c:v>
                      </c:pt>
                      <c:pt idx="698">
                        <c:v>893.97900000000004</c:v>
                      </c:pt>
                      <c:pt idx="699">
                        <c:v>894.96399999999971</c:v>
                      </c:pt>
                      <c:pt idx="700">
                        <c:v>895.95299999999975</c:v>
                      </c:pt>
                      <c:pt idx="701">
                        <c:v>896.9499999999997</c:v>
                      </c:pt>
                      <c:pt idx="702">
                        <c:v>897.94199999999978</c:v>
                      </c:pt>
                      <c:pt idx="703">
                        <c:v>898.93199999999979</c:v>
                      </c:pt>
                      <c:pt idx="704">
                        <c:v>899.92099999999971</c:v>
                      </c:pt>
                      <c:pt idx="705">
                        <c:v>900.90899999999999</c:v>
                      </c:pt>
                      <c:pt idx="706">
                        <c:v>901.89800000000002</c:v>
                      </c:pt>
                      <c:pt idx="707">
                        <c:v>902.88599999999997</c:v>
                      </c:pt>
                      <c:pt idx="708">
                        <c:v>903.87</c:v>
                      </c:pt>
                      <c:pt idx="709">
                        <c:v>904.8529999999995</c:v>
                      </c:pt>
                      <c:pt idx="710">
                        <c:v>905.83299999999974</c:v>
                      </c:pt>
                      <c:pt idx="711">
                        <c:v>906.80799999999977</c:v>
                      </c:pt>
                      <c:pt idx="712">
                        <c:v>907.78200000000004</c:v>
                      </c:pt>
                      <c:pt idx="713">
                        <c:v>908.76099999999997</c:v>
                      </c:pt>
                      <c:pt idx="714">
                        <c:v>909.74199999999996</c:v>
                      </c:pt>
                      <c:pt idx="715">
                        <c:v>910.72400000000005</c:v>
                      </c:pt>
                      <c:pt idx="716">
                        <c:v>911.70799999999997</c:v>
                      </c:pt>
                      <c:pt idx="717">
                        <c:v>912.69</c:v>
                      </c:pt>
                      <c:pt idx="718">
                        <c:v>913.67200000000003</c:v>
                      </c:pt>
                      <c:pt idx="719">
                        <c:v>914.65800000000002</c:v>
                      </c:pt>
                      <c:pt idx="720">
                        <c:v>915.65099999999973</c:v>
                      </c:pt>
                      <c:pt idx="721">
                        <c:v>916.64400000000001</c:v>
                      </c:pt>
                      <c:pt idx="722">
                        <c:v>917.64300000000003</c:v>
                      </c:pt>
                      <c:pt idx="723">
                        <c:v>918.63699999999972</c:v>
                      </c:pt>
                      <c:pt idx="724">
                        <c:v>919.6279999999997</c:v>
                      </c:pt>
                      <c:pt idx="725">
                        <c:v>920.61699999999996</c:v>
                      </c:pt>
                      <c:pt idx="726">
                        <c:v>921.60599999999999</c:v>
                      </c:pt>
                      <c:pt idx="727">
                        <c:v>922.59900000000005</c:v>
                      </c:pt>
                      <c:pt idx="728">
                        <c:v>923.59199999999998</c:v>
                      </c:pt>
                      <c:pt idx="729">
                        <c:v>924.58699999999999</c:v>
                      </c:pt>
                      <c:pt idx="730">
                        <c:v>925.57500000000005</c:v>
                      </c:pt>
                      <c:pt idx="731">
                        <c:v>926.56499999999971</c:v>
                      </c:pt>
                      <c:pt idx="732">
                        <c:v>927.55399999999997</c:v>
                      </c:pt>
                      <c:pt idx="733">
                        <c:v>928.54300000000001</c:v>
                      </c:pt>
                      <c:pt idx="734">
                        <c:v>929.5319999999997</c:v>
                      </c:pt>
                      <c:pt idx="735">
                        <c:v>930.524</c:v>
                      </c:pt>
                      <c:pt idx="736">
                        <c:v>931.51699999999971</c:v>
                      </c:pt>
                      <c:pt idx="737">
                        <c:v>932.51699999999971</c:v>
                      </c:pt>
                      <c:pt idx="738">
                        <c:v>933.51699999999971</c:v>
                      </c:pt>
                      <c:pt idx="739">
                        <c:v>934.51400000000001</c:v>
                      </c:pt>
                      <c:pt idx="740">
                        <c:v>935.50599999999997</c:v>
                      </c:pt>
                      <c:pt idx="741">
                        <c:v>936.49599999999998</c:v>
                      </c:pt>
                      <c:pt idx="742">
                        <c:v>937.49199999999996</c:v>
                      </c:pt>
                      <c:pt idx="743">
                        <c:v>938.49099999999999</c:v>
                      </c:pt>
                      <c:pt idx="744">
                        <c:v>939.5</c:v>
                      </c:pt>
                      <c:pt idx="745">
                        <c:v>940.51499999999999</c:v>
                      </c:pt>
                      <c:pt idx="746">
                        <c:v>941.53</c:v>
                      </c:pt>
                      <c:pt idx="747">
                        <c:v>942.55</c:v>
                      </c:pt>
                      <c:pt idx="748">
                        <c:v>943.57299999999998</c:v>
                      </c:pt>
                      <c:pt idx="749">
                        <c:v>944.57799999999997</c:v>
                      </c:pt>
                      <c:pt idx="750">
                        <c:v>945.53800000000001</c:v>
                      </c:pt>
                      <c:pt idx="751">
                        <c:v>946.47</c:v>
                      </c:pt>
                      <c:pt idx="752">
                        <c:v>947.39400000000001</c:v>
                      </c:pt>
                      <c:pt idx="753">
                        <c:v>948.3159999999998</c:v>
                      </c:pt>
                      <c:pt idx="754">
                        <c:v>949.23500000000001</c:v>
                      </c:pt>
                      <c:pt idx="755">
                        <c:v>950.15800000000002</c:v>
                      </c:pt>
                      <c:pt idx="756">
                        <c:v>951.08799999999997</c:v>
                      </c:pt>
                      <c:pt idx="757">
                        <c:v>952.02</c:v>
                      </c:pt>
                      <c:pt idx="758">
                        <c:v>952.95399999999972</c:v>
                      </c:pt>
                      <c:pt idx="759">
                        <c:v>953.88599999999997</c:v>
                      </c:pt>
                      <c:pt idx="760">
                        <c:v>954.82699999999977</c:v>
                      </c:pt>
                      <c:pt idx="761">
                        <c:v>955.77800000000002</c:v>
                      </c:pt>
                      <c:pt idx="762">
                        <c:v>956.72400000000005</c:v>
                      </c:pt>
                      <c:pt idx="763">
                        <c:v>957.67100000000005</c:v>
                      </c:pt>
                      <c:pt idx="764">
                        <c:v>958.62400000000002</c:v>
                      </c:pt>
                      <c:pt idx="765">
                        <c:v>959.58900000000006</c:v>
                      </c:pt>
                      <c:pt idx="766">
                        <c:v>960.54899999999998</c:v>
                      </c:pt>
                      <c:pt idx="767">
                        <c:v>961.48900000000003</c:v>
                      </c:pt>
                      <c:pt idx="768">
                        <c:v>962.41300000000001</c:v>
                      </c:pt>
                      <c:pt idx="769">
                        <c:v>963.33399999999972</c:v>
                      </c:pt>
                      <c:pt idx="770">
                        <c:v>964.25900000000001</c:v>
                      </c:pt>
                      <c:pt idx="771">
                        <c:v>965.18100000000004</c:v>
                      </c:pt>
                      <c:pt idx="772">
                        <c:v>966.10699999999997</c:v>
                      </c:pt>
                      <c:pt idx="773">
                        <c:v>967.03300000000002</c:v>
                      </c:pt>
                      <c:pt idx="774">
                        <c:v>967.95199999999977</c:v>
                      </c:pt>
                      <c:pt idx="775">
                        <c:v>968.87400000000002</c:v>
                      </c:pt>
                      <c:pt idx="776">
                        <c:v>969.80699999999979</c:v>
                      </c:pt>
                      <c:pt idx="777">
                        <c:v>970.74</c:v>
                      </c:pt>
                      <c:pt idx="778">
                        <c:v>971.6669999999998</c:v>
                      </c:pt>
                      <c:pt idx="779">
                        <c:v>972.59100000000001</c:v>
                      </c:pt>
                      <c:pt idx="780">
                        <c:v>973.51400000000001</c:v>
                      </c:pt>
                      <c:pt idx="781">
                        <c:v>974.43199999999979</c:v>
                      </c:pt>
                      <c:pt idx="782">
                        <c:v>975.35099999999977</c:v>
                      </c:pt>
                      <c:pt idx="783">
                        <c:v>976.26900000000001</c:v>
                      </c:pt>
                      <c:pt idx="784">
                        <c:v>977.19299999999998</c:v>
                      </c:pt>
                      <c:pt idx="785">
                        <c:v>978.12299999999971</c:v>
                      </c:pt>
                      <c:pt idx="786">
                        <c:v>979.05199999999979</c:v>
                      </c:pt>
                      <c:pt idx="787">
                        <c:v>979.97500000000002</c:v>
                      </c:pt>
                      <c:pt idx="788">
                        <c:v>980.90300000000002</c:v>
                      </c:pt>
                      <c:pt idx="789">
                        <c:v>981.83199999999977</c:v>
                      </c:pt>
                      <c:pt idx="790">
                        <c:v>982.7529999999997</c:v>
                      </c:pt>
                      <c:pt idx="791">
                        <c:v>983.67499999999995</c:v>
                      </c:pt>
                      <c:pt idx="792">
                        <c:v>984.601</c:v>
                      </c:pt>
                      <c:pt idx="793">
                        <c:v>985.52599999999973</c:v>
                      </c:pt>
                      <c:pt idx="794">
                        <c:v>986.45399999999972</c:v>
                      </c:pt>
                      <c:pt idx="795">
                        <c:v>987.37699999999973</c:v>
                      </c:pt>
                      <c:pt idx="796">
                        <c:v>988.30199999999979</c:v>
                      </c:pt>
                      <c:pt idx="797">
                        <c:v>989.22500000000002</c:v>
                      </c:pt>
                      <c:pt idx="798">
                        <c:v>990.13800000000003</c:v>
                      </c:pt>
                      <c:pt idx="799">
                        <c:v>991.04499999999996</c:v>
                      </c:pt>
                      <c:pt idx="800">
                        <c:v>991.98</c:v>
                      </c:pt>
                      <c:pt idx="801">
                        <c:v>992.95299999999975</c:v>
                      </c:pt>
                      <c:pt idx="802">
                        <c:v>993.9459999999998</c:v>
                      </c:pt>
                      <c:pt idx="803">
                        <c:v>994.95899999999972</c:v>
                      </c:pt>
                      <c:pt idx="804">
                        <c:v>995.971</c:v>
                      </c:pt>
                      <c:pt idx="805">
                        <c:v>996.98799999999972</c:v>
                      </c:pt>
                      <c:pt idx="806">
                        <c:v>998.00099999999998</c:v>
                      </c:pt>
                      <c:pt idx="807">
                        <c:v>999.01199999999972</c:v>
                      </c:pt>
                      <c:pt idx="808">
                        <c:v>1000.027</c:v>
                      </c:pt>
                      <c:pt idx="809">
                        <c:v>1001.04</c:v>
                      </c:pt>
                      <c:pt idx="810">
                        <c:v>1002.052</c:v>
                      </c:pt>
                      <c:pt idx="811">
                        <c:v>1003.09</c:v>
                      </c:pt>
                      <c:pt idx="812">
                        <c:v>1004.126</c:v>
                      </c:pt>
                      <c:pt idx="813">
                        <c:v>1005.158</c:v>
                      </c:pt>
                      <c:pt idx="814">
                        <c:v>1006.178</c:v>
                      </c:pt>
                      <c:pt idx="815">
                        <c:v>1007.196</c:v>
                      </c:pt>
                      <c:pt idx="816">
                        <c:v>1008.21</c:v>
                      </c:pt>
                      <c:pt idx="817">
                        <c:v>1009.212</c:v>
                      </c:pt>
                      <c:pt idx="818">
                        <c:v>1010.207</c:v>
                      </c:pt>
                      <c:pt idx="819">
                        <c:v>1011.201</c:v>
                      </c:pt>
                      <c:pt idx="820">
                        <c:v>1012.198</c:v>
                      </c:pt>
                      <c:pt idx="821">
                        <c:v>1013.21</c:v>
                      </c:pt>
                      <c:pt idx="822">
                        <c:v>1014.225</c:v>
                      </c:pt>
                      <c:pt idx="823">
                        <c:v>1015.234</c:v>
                      </c:pt>
                      <c:pt idx="824">
                        <c:v>1016.237</c:v>
                      </c:pt>
                      <c:pt idx="825">
                        <c:v>1017.24</c:v>
                      </c:pt>
                      <c:pt idx="826">
                        <c:v>1018.252</c:v>
                      </c:pt>
                      <c:pt idx="827">
                        <c:v>1019.259</c:v>
                      </c:pt>
                      <c:pt idx="828">
                        <c:v>1020.264</c:v>
                      </c:pt>
                      <c:pt idx="829">
                        <c:v>1021.2619999999999</c:v>
                      </c:pt>
                      <c:pt idx="830">
                        <c:v>1022.258</c:v>
                      </c:pt>
                      <c:pt idx="831">
                        <c:v>1023.264</c:v>
                      </c:pt>
                      <c:pt idx="832">
                        <c:v>1024.2729999999999</c:v>
                      </c:pt>
                      <c:pt idx="833">
                        <c:v>1025.2719999999999</c:v>
                      </c:pt>
                      <c:pt idx="834">
                        <c:v>1026.2619999999999</c:v>
                      </c:pt>
                      <c:pt idx="835">
                        <c:v>1027.2629999999999</c:v>
                      </c:pt>
                      <c:pt idx="836">
                        <c:v>1028.258</c:v>
                      </c:pt>
                      <c:pt idx="837">
                        <c:v>1029.2560000000001</c:v>
                      </c:pt>
                      <c:pt idx="838">
                        <c:v>1030.2429999999999</c:v>
                      </c:pt>
                      <c:pt idx="839">
                        <c:v>1031.2270000000001</c:v>
                      </c:pt>
                      <c:pt idx="840">
                        <c:v>1032.2090000000001</c:v>
                      </c:pt>
                      <c:pt idx="841">
                        <c:v>1033.1959999999999</c:v>
                      </c:pt>
                      <c:pt idx="842">
                        <c:v>1034.1949999999999</c:v>
                      </c:pt>
                      <c:pt idx="843">
                        <c:v>1035.1990000000001</c:v>
                      </c:pt>
                      <c:pt idx="844">
                        <c:v>1036.2139999999999</c:v>
                      </c:pt>
                      <c:pt idx="845">
                        <c:v>1037.222</c:v>
                      </c:pt>
                      <c:pt idx="846">
                        <c:v>1038.2249999999999</c:v>
                      </c:pt>
                      <c:pt idx="847">
                        <c:v>1039.2170000000001</c:v>
                      </c:pt>
                      <c:pt idx="848">
                        <c:v>1040.204</c:v>
                      </c:pt>
                      <c:pt idx="849">
                        <c:v>1041.1880000000001</c:v>
                      </c:pt>
                      <c:pt idx="850">
                        <c:v>1042.1679999999999</c:v>
                      </c:pt>
                      <c:pt idx="851">
                        <c:v>1043.1469999999999</c:v>
                      </c:pt>
                      <c:pt idx="852">
                        <c:v>1044.124</c:v>
                      </c:pt>
                      <c:pt idx="853">
                        <c:v>1045.104</c:v>
                      </c:pt>
                      <c:pt idx="854">
                        <c:v>1046.0730000000001</c:v>
                      </c:pt>
                      <c:pt idx="855">
                        <c:v>1047.021</c:v>
                      </c:pt>
                      <c:pt idx="856">
                        <c:v>1047.96</c:v>
                      </c:pt>
                      <c:pt idx="857">
                        <c:v>1048.895</c:v>
                      </c:pt>
                      <c:pt idx="858">
                        <c:v>1049.835</c:v>
                      </c:pt>
                      <c:pt idx="859">
                        <c:v>1050.7809999999999</c:v>
                      </c:pt>
                      <c:pt idx="860">
                        <c:v>1051.7339999999999</c:v>
                      </c:pt>
                      <c:pt idx="861">
                        <c:v>1052.682</c:v>
                      </c:pt>
                      <c:pt idx="862">
                        <c:v>1053.6220000000001</c:v>
                      </c:pt>
                      <c:pt idx="863">
                        <c:v>1054.557</c:v>
                      </c:pt>
                      <c:pt idx="864">
                        <c:v>1055.4839999999999</c:v>
                      </c:pt>
                      <c:pt idx="865">
                        <c:v>1056.4069999999999</c:v>
                      </c:pt>
                      <c:pt idx="866">
                        <c:v>1057.3240000000001</c:v>
                      </c:pt>
                      <c:pt idx="867">
                        <c:v>1058.239</c:v>
                      </c:pt>
                      <c:pt idx="868">
                        <c:v>1059.1659999999999</c:v>
                      </c:pt>
                      <c:pt idx="869">
                        <c:v>1060.087</c:v>
                      </c:pt>
                      <c:pt idx="870">
                        <c:v>1061.0160000000001</c:v>
                      </c:pt>
                      <c:pt idx="871">
                        <c:v>1061.9469999999999</c:v>
                      </c:pt>
                      <c:pt idx="872">
                        <c:v>1062.877</c:v>
                      </c:pt>
                      <c:pt idx="873">
                        <c:v>1063.8040000000001</c:v>
                      </c:pt>
                      <c:pt idx="874">
                        <c:v>1064.7270000000001</c:v>
                      </c:pt>
                      <c:pt idx="875">
                        <c:v>1065.6500000000001</c:v>
                      </c:pt>
                      <c:pt idx="876">
                        <c:v>1066.566</c:v>
                      </c:pt>
                      <c:pt idx="877">
                        <c:v>1067.4860000000001</c:v>
                      </c:pt>
                      <c:pt idx="878">
                        <c:v>1068.404</c:v>
                      </c:pt>
                      <c:pt idx="879">
                        <c:v>1069.3219999999999</c:v>
                      </c:pt>
                      <c:pt idx="880">
                        <c:v>1070.2349999999999</c:v>
                      </c:pt>
                      <c:pt idx="881">
                        <c:v>1071.1659999999999</c:v>
                      </c:pt>
                      <c:pt idx="882">
                        <c:v>1072.107</c:v>
                      </c:pt>
                      <c:pt idx="883">
                        <c:v>1073.0530000000001</c:v>
                      </c:pt>
                      <c:pt idx="884">
                        <c:v>1073.9939999999999</c:v>
                      </c:pt>
                      <c:pt idx="885">
                        <c:v>1074.9169999999999</c:v>
                      </c:pt>
                      <c:pt idx="886">
                        <c:v>1075.8309999999999</c:v>
                      </c:pt>
                      <c:pt idx="887">
                        <c:v>1076.7470000000001</c:v>
                      </c:pt>
                      <c:pt idx="888">
                        <c:v>1077.6579999999999</c:v>
                      </c:pt>
                      <c:pt idx="889">
                        <c:v>1078.5719999999999</c:v>
                      </c:pt>
                      <c:pt idx="890">
                        <c:v>1079.49</c:v>
                      </c:pt>
                      <c:pt idx="891">
                        <c:v>1080.396</c:v>
                      </c:pt>
                      <c:pt idx="892">
                        <c:v>1081.2950000000001</c:v>
                      </c:pt>
                      <c:pt idx="893">
                        <c:v>1082.191</c:v>
                      </c:pt>
                      <c:pt idx="894">
                        <c:v>1083.1010000000001</c:v>
                      </c:pt>
                      <c:pt idx="895">
                        <c:v>1084.0139999999999</c:v>
                      </c:pt>
                      <c:pt idx="896">
                        <c:v>1084.931</c:v>
                      </c:pt>
                      <c:pt idx="897">
                        <c:v>1085.8520000000001</c:v>
                      </c:pt>
                      <c:pt idx="898">
                        <c:v>1086.7719999999999</c:v>
                      </c:pt>
                      <c:pt idx="899">
                        <c:v>1087.69</c:v>
                      </c:pt>
                      <c:pt idx="900">
                        <c:v>1088.605</c:v>
                      </c:pt>
                      <c:pt idx="901">
                        <c:v>1089.5150000000001</c:v>
                      </c:pt>
                      <c:pt idx="902">
                        <c:v>1090.4179999999999</c:v>
                      </c:pt>
                      <c:pt idx="903">
                        <c:v>1091.3140000000001</c:v>
                      </c:pt>
                      <c:pt idx="904">
                        <c:v>1092.21</c:v>
                      </c:pt>
                      <c:pt idx="905">
                        <c:v>1093.1020000000001</c:v>
                      </c:pt>
                      <c:pt idx="906">
                        <c:v>1093.9960000000001</c:v>
                      </c:pt>
                      <c:pt idx="907">
                        <c:v>1094.894</c:v>
                      </c:pt>
                      <c:pt idx="908">
                        <c:v>1095.787</c:v>
                      </c:pt>
                      <c:pt idx="909">
                        <c:v>1096.674</c:v>
                      </c:pt>
                      <c:pt idx="910">
                        <c:v>1097.567</c:v>
                      </c:pt>
                      <c:pt idx="911">
                        <c:v>1098.463</c:v>
                      </c:pt>
                      <c:pt idx="912">
                        <c:v>1099.354</c:v>
                      </c:pt>
                      <c:pt idx="913">
                        <c:v>1100.2449999999999</c:v>
                      </c:pt>
                      <c:pt idx="914">
                        <c:v>1101.1389999999999</c:v>
                      </c:pt>
                      <c:pt idx="915">
                        <c:v>1102.039</c:v>
                      </c:pt>
                      <c:pt idx="916">
                        <c:v>1102.93</c:v>
                      </c:pt>
                      <c:pt idx="917">
                        <c:v>1103.807</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M$6:$AM$923</c15:sqref>
                        </c15:formulaRef>
                      </c:ext>
                    </c:extLst>
                    <c:numCache>
                      <c:formatCode>General</c:formatCode>
                      <c:ptCount val="918"/>
                      <c:pt idx="0">
                        <c:v>1</c:v>
                      </c:pt>
                      <c:pt idx="1">
                        <c:v>0.99967451081944503</c:v>
                      </c:pt>
                      <c:pt idx="2">
                        <c:v>0.99964022186488899</c:v>
                      </c:pt>
                      <c:pt idx="3">
                        <c:v>0.99921647179963802</c:v>
                      </c:pt>
                      <c:pt idx="4">
                        <c:v>0.99885669366452701</c:v>
                      </c:pt>
                      <c:pt idx="5">
                        <c:v>0.99869394907424902</c:v>
                      </c:pt>
                      <c:pt idx="6">
                        <c:v>0.99820417997709299</c:v>
                      </c:pt>
                      <c:pt idx="7">
                        <c:v>0.99797490457946902</c:v>
                      </c:pt>
                      <c:pt idx="8">
                        <c:v>0.99764992717435497</c:v>
                      </c:pt>
                      <c:pt idx="9">
                        <c:v>0.99712740444896597</c:v>
                      </c:pt>
                      <c:pt idx="10">
                        <c:v>0.99689864082678403</c:v>
                      </c:pt>
                      <c:pt idx="11">
                        <c:v>0.99637611810139504</c:v>
                      </c:pt>
                      <c:pt idx="12">
                        <c:v>0.99585410715144795</c:v>
                      </c:pt>
                      <c:pt idx="13">
                        <c:v>0.99552657086912799</c:v>
                      </c:pt>
                      <c:pt idx="14">
                        <c:v>0.99487354540625295</c:v>
                      </c:pt>
                      <c:pt idx="15">
                        <c:v>0.99444979534100097</c:v>
                      </c:pt>
                      <c:pt idx="16">
                        <c:v>0.99402399817398601</c:v>
                      </c:pt>
                      <c:pt idx="17">
                        <c:v>0.99333873085832003</c:v>
                      </c:pt>
                      <c:pt idx="18">
                        <c:v>0.99297946449864904</c:v>
                      </c:pt>
                      <c:pt idx="19">
                        <c:v>0.99235868088856505</c:v>
                      </c:pt>
                      <c:pt idx="20">
                        <c:v>0.99167341357289995</c:v>
                      </c:pt>
                      <c:pt idx="21">
                        <c:v>0.99115140262295098</c:v>
                      </c:pt>
                      <c:pt idx="22">
                        <c:v>0.99046408820552101</c:v>
                      </c:pt>
                      <c:pt idx="23">
                        <c:v>0.989747090812505</c:v>
                      </c:pt>
                      <c:pt idx="24">
                        <c:v>0.98919079090800299</c:v>
                      </c:pt>
                      <c:pt idx="25">
                        <c:v>0.98837553263029099</c:v>
                      </c:pt>
                      <c:pt idx="26">
                        <c:v>0.98772250716741505</c:v>
                      </c:pt>
                      <c:pt idx="27">
                        <c:v>0.98703519274998497</c:v>
                      </c:pt>
                      <c:pt idx="28">
                        <c:v>0.98618769261948203</c:v>
                      </c:pt>
                      <c:pt idx="29">
                        <c:v>0.98550088997749197</c:v>
                      </c:pt>
                      <c:pt idx="30">
                        <c:v>0.98468511992433905</c:v>
                      </c:pt>
                      <c:pt idx="31">
                        <c:v>0.98373680003193498</c:v>
                      </c:pt>
                      <c:pt idx="32">
                        <c:v>0.98301980263891897</c:v>
                      </c:pt>
                      <c:pt idx="33">
                        <c:v>0.98210372459930495</c:v>
                      </c:pt>
                      <c:pt idx="34">
                        <c:v>0.98118969366145703</c:v>
                      </c:pt>
                      <c:pt idx="35">
                        <c:v>0.98030790457639905</c:v>
                      </c:pt>
                      <c:pt idx="36">
                        <c:v>0.97932990170840895</c:v>
                      </c:pt>
                      <c:pt idx="37">
                        <c:v>0.97841382366879603</c:v>
                      </c:pt>
                      <c:pt idx="38">
                        <c:v>0.97746755087815596</c:v>
                      </c:pt>
                      <c:pt idx="39">
                        <c:v>0.97642301720281999</c:v>
                      </c:pt>
                      <c:pt idx="40">
                        <c:v>0.97544296723306601</c:v>
                      </c:pt>
                      <c:pt idx="41">
                        <c:v>0.97436619170493899</c:v>
                      </c:pt>
                      <c:pt idx="42">
                        <c:v>0.97318910819035198</c:v>
                      </c:pt>
                      <c:pt idx="43">
                        <c:v>0.97214457451501701</c:v>
                      </c:pt>
                      <c:pt idx="44">
                        <c:v>0.970969538102194</c:v>
                      </c:pt>
                      <c:pt idx="45">
                        <c:v>0.96979450168937098</c:v>
                      </c:pt>
                      <c:pt idx="46">
                        <c:v>0.96865119535389799</c:v>
                      </c:pt>
                      <c:pt idx="47">
                        <c:v>0.96734360910182404</c:v>
                      </c:pt>
                      <c:pt idx="48">
                        <c:v>0.96613633083620998</c:v>
                      </c:pt>
                      <c:pt idx="49">
                        <c:v>0.96489476361604198</c:v>
                      </c:pt>
                      <c:pt idx="50">
                        <c:v>0.96352269365838705</c:v>
                      </c:pt>
                      <c:pt idx="51">
                        <c:v>0.96228163821365797</c:v>
                      </c:pt>
                      <c:pt idx="52">
                        <c:v>0.960877326403212</c:v>
                      </c:pt>
                      <c:pt idx="53">
                        <c:v>0.95944128451541599</c:v>
                      </c:pt>
                      <c:pt idx="54">
                        <c:v>0.95810350351231499</c:v>
                      </c:pt>
                      <c:pt idx="55">
                        <c:v>0.95666490274731297</c:v>
                      </c:pt>
                      <c:pt idx="56">
                        <c:v>0.95522886085951697</c:v>
                      </c:pt>
                      <c:pt idx="57">
                        <c:v>0.95379281897172097</c:v>
                      </c:pt>
                      <c:pt idx="58">
                        <c:v>0.95222371546923201</c:v>
                      </c:pt>
                      <c:pt idx="59">
                        <c:v>0.95072114277409003</c:v>
                      </c:pt>
                      <c:pt idx="60">
                        <c:v>0.94925285903350298</c:v>
                      </c:pt>
                      <c:pt idx="61">
                        <c:v>0.94771804448556796</c:v>
                      </c:pt>
                      <c:pt idx="62">
                        <c:v>0.94621547179042598</c:v>
                      </c:pt>
                      <c:pt idx="63">
                        <c:v>0.944614638210588</c:v>
                      </c:pt>
                      <c:pt idx="64">
                        <c:v>0.94304758180986403</c:v>
                      </c:pt>
                      <c:pt idx="65">
                        <c:v>0.94148103718458098</c:v>
                      </c:pt>
                      <c:pt idx="66">
                        <c:v>0.93981571989916002</c:v>
                      </c:pt>
                      <c:pt idx="67">
                        <c:v>0.93821488631932204</c:v>
                      </c:pt>
                      <c:pt idx="68">
                        <c:v>0.93654956903390096</c:v>
                      </c:pt>
                      <c:pt idx="69">
                        <c:v>0.934884251748481</c:v>
                      </c:pt>
                      <c:pt idx="70">
                        <c:v>0.93321893446306103</c:v>
                      </c:pt>
                      <c:pt idx="71">
                        <c:v>0.93155361717763996</c:v>
                      </c:pt>
                      <c:pt idx="72">
                        <c:v>0.92982228086031504</c:v>
                      </c:pt>
                      <c:pt idx="73">
                        <c:v>0.92818920542768601</c:v>
                      </c:pt>
                      <c:pt idx="74">
                        <c:v>0.92645991621212498</c:v>
                      </c:pt>
                      <c:pt idx="75">
                        <c:v>0.92476030997214897</c:v>
                      </c:pt>
                      <c:pt idx="76">
                        <c:v>0.92312672276407903</c:v>
                      </c:pt>
                      <c:pt idx="77">
                        <c:v>0.921299172663823</c:v>
                      </c:pt>
                      <c:pt idx="78">
                        <c:v>0.91963385537840203</c:v>
                      </c:pt>
                      <c:pt idx="79">
                        <c:v>0.91796853809298096</c:v>
                      </c:pt>
                      <c:pt idx="80">
                        <c:v>0.91626893185300595</c:v>
                      </c:pt>
                      <c:pt idx="81">
                        <c:v>0.91460361456758599</c:v>
                      </c:pt>
                      <c:pt idx="82">
                        <c:v>0.91284003639747002</c:v>
                      </c:pt>
                      <c:pt idx="83">
                        <c:v>0.91117471911204895</c:v>
                      </c:pt>
                      <c:pt idx="84">
                        <c:v>0.90947767174927896</c:v>
                      </c:pt>
                      <c:pt idx="85">
                        <c:v>0.90778011261106795</c:v>
                      </c:pt>
                      <c:pt idx="86">
                        <c:v>0.90611274822388399</c:v>
                      </c:pt>
                      <c:pt idx="87">
                        <c:v>0.904415700861113</c:v>
                      </c:pt>
                      <c:pt idx="88">
                        <c:v>0.90268385276834695</c:v>
                      </c:pt>
                      <c:pt idx="89">
                        <c:v>0.90098680540557696</c:v>
                      </c:pt>
                      <c:pt idx="90">
                        <c:v>0.899321488120157</c:v>
                      </c:pt>
                      <c:pt idx="91">
                        <c:v>0.89765617083473703</c:v>
                      </c:pt>
                      <c:pt idx="92">
                        <c:v>0.89605482547945703</c:v>
                      </c:pt>
                      <c:pt idx="93">
                        <c:v>0.89435777811668704</c:v>
                      </c:pt>
                      <c:pt idx="94">
                        <c:v>0.89269246083126697</c:v>
                      </c:pt>
                      <c:pt idx="95">
                        <c:v>0.89109162725142899</c:v>
                      </c:pt>
                      <c:pt idx="96">
                        <c:v>0.88942630996600802</c:v>
                      </c:pt>
                      <c:pt idx="97">
                        <c:v>0.88785925356528395</c:v>
                      </c:pt>
                      <c:pt idx="98">
                        <c:v>0.88629066183823602</c:v>
                      </c:pt>
                      <c:pt idx="99">
                        <c:v>0.88465963350737198</c:v>
                      </c:pt>
                      <c:pt idx="100">
                        <c:v>0.88305828815209197</c:v>
                      </c:pt>
                      <c:pt idx="101">
                        <c:v>0.88142521271946195</c:v>
                      </c:pt>
                      <c:pt idx="102">
                        <c:v>0.87982642624138796</c:v>
                      </c:pt>
                      <c:pt idx="103">
                        <c:v>0.87832385354624598</c:v>
                      </c:pt>
                      <c:pt idx="104">
                        <c:v>0.87678955077375398</c:v>
                      </c:pt>
                      <c:pt idx="105">
                        <c:v>0.87531870815596102</c:v>
                      </c:pt>
                      <c:pt idx="106">
                        <c:v>0.87384837731360898</c:v>
                      </c:pt>
                      <c:pt idx="107">
                        <c:v>0.87231356276567495</c:v>
                      </c:pt>
                      <c:pt idx="108">
                        <c:v>0.87087752087787995</c:v>
                      </c:pt>
                      <c:pt idx="109">
                        <c:v>0.86937494818273697</c:v>
                      </c:pt>
                      <c:pt idx="110">
                        <c:v>0.86790666444214903</c:v>
                      </c:pt>
                      <c:pt idx="111">
                        <c:v>0.86643633359979799</c:v>
                      </c:pt>
                      <c:pt idx="112">
                        <c:v>0.86493324912921399</c:v>
                      </c:pt>
                      <c:pt idx="113">
                        <c:v>0.86346547716406896</c:v>
                      </c:pt>
                      <c:pt idx="114">
                        <c:v>0.86209340720641303</c:v>
                      </c:pt>
                      <c:pt idx="115">
                        <c:v>0.86068909539596605</c:v>
                      </c:pt>
                      <c:pt idx="116">
                        <c:v>0.85934926729110095</c:v>
                      </c:pt>
                      <c:pt idx="117">
                        <c:v>0.85797924443521001</c:v>
                      </c:pt>
                      <c:pt idx="118">
                        <c:v>0.85663941633034502</c:v>
                      </c:pt>
                      <c:pt idx="119">
                        <c:v>0.85526734637268897</c:v>
                      </c:pt>
                      <c:pt idx="120">
                        <c:v>0.85389527641503404</c:v>
                      </c:pt>
                      <c:pt idx="121">
                        <c:v>0.85255749541193304</c:v>
                      </c:pt>
                      <c:pt idx="122">
                        <c:v>0.85128419811441502</c:v>
                      </c:pt>
                      <c:pt idx="123">
                        <c:v>0.84994437000955003</c:v>
                      </c:pt>
                      <c:pt idx="124">
                        <c:v>0.84867056093658999</c:v>
                      </c:pt>
                      <c:pt idx="125">
                        <c:v>0.84736502178628104</c:v>
                      </c:pt>
                      <c:pt idx="126">
                        <c:v>0.84609172448876202</c:v>
                      </c:pt>
                      <c:pt idx="127">
                        <c:v>0.84481791541580198</c:v>
                      </c:pt>
                      <c:pt idx="128">
                        <c:v>0.84347808731093699</c:v>
                      </c:pt>
                      <c:pt idx="129">
                        <c:v>0.84227080904532403</c:v>
                      </c:pt>
                      <c:pt idx="130">
                        <c:v>0.84102924182515504</c:v>
                      </c:pt>
                      <c:pt idx="131">
                        <c:v>0.839822475334983</c:v>
                      </c:pt>
                      <c:pt idx="132">
                        <c:v>0.83864488004495397</c:v>
                      </c:pt>
                      <c:pt idx="133">
                        <c:v>0.83740587170199099</c:v>
                      </c:pt>
                      <c:pt idx="134">
                        <c:v>0.83622827641196296</c:v>
                      </c:pt>
                      <c:pt idx="135">
                        <c:v>0.83508548185193099</c:v>
                      </c:pt>
                      <c:pt idx="136">
                        <c:v>0.83394268729190002</c:v>
                      </c:pt>
                      <c:pt idx="137">
                        <c:v>0.83270316717349602</c:v>
                      </c:pt>
                      <c:pt idx="138">
                        <c:v>0.83152608365890801</c:v>
                      </c:pt>
                      <c:pt idx="139">
                        <c:v>0.83038277732343502</c:v>
                      </c:pt>
                      <c:pt idx="140">
                        <c:v>0.82927427171795798</c:v>
                      </c:pt>
                      <c:pt idx="141">
                        <c:v>0.82816320723527703</c:v>
                      </c:pt>
                      <c:pt idx="142">
                        <c:v>0.82698817082245402</c:v>
                      </c:pt>
                      <c:pt idx="143">
                        <c:v>0.82581108730786701</c:v>
                      </c:pt>
                      <c:pt idx="144">
                        <c:v>0.82479879548532198</c:v>
                      </c:pt>
                      <c:pt idx="145">
                        <c:v>0.82375426180998601</c:v>
                      </c:pt>
                      <c:pt idx="146">
                        <c:v>0.82267748628185899</c:v>
                      </c:pt>
                      <c:pt idx="147">
                        <c:v>0.82163295260652403</c:v>
                      </c:pt>
                      <c:pt idx="148">
                        <c:v>0.82045586909193702</c:v>
                      </c:pt>
                      <c:pt idx="149">
                        <c:v>0.81934736348645998</c:v>
                      </c:pt>
                      <c:pt idx="150">
                        <c:v>0.81830027093391899</c:v>
                      </c:pt>
                      <c:pt idx="151">
                        <c:v>0.817224007181233</c:v>
                      </c:pt>
                      <c:pt idx="152">
                        <c:v>0.81621120358324695</c:v>
                      </c:pt>
                      <c:pt idx="153">
                        <c:v>0.81519891176070203</c:v>
                      </c:pt>
                      <c:pt idx="154">
                        <c:v>0.81425059186829796</c:v>
                      </c:pt>
                      <c:pt idx="155">
                        <c:v>0.81320605819296199</c:v>
                      </c:pt>
                      <c:pt idx="156">
                        <c:v>0.812129794440277</c:v>
                      </c:pt>
                      <c:pt idx="157">
                        <c:v>0.81118147454787304</c:v>
                      </c:pt>
                      <c:pt idx="158">
                        <c:v>0.81049671900764697</c:v>
                      </c:pt>
                      <c:pt idx="159">
                        <c:v>0.80951615726245096</c:v>
                      </c:pt>
                      <c:pt idx="160">
                        <c:v>0.80827459004228297</c:v>
                      </c:pt>
                      <c:pt idx="161">
                        <c:v>0.80752586257191705</c:v>
                      </c:pt>
                      <c:pt idx="162">
                        <c:v>0.80638255623644395</c:v>
                      </c:pt>
                      <c:pt idx="163">
                        <c:v>0.80533597545934399</c:v>
                      </c:pt>
                      <c:pt idx="164">
                        <c:v>0.80425919993121697</c:v>
                      </c:pt>
                      <c:pt idx="165">
                        <c:v>0.80318037730132597</c:v>
                      </c:pt>
                      <c:pt idx="166">
                        <c:v>0.80242909095375603</c:v>
                      </c:pt>
                      <c:pt idx="167">
                        <c:v>0.80161383267604303</c:v>
                      </c:pt>
                      <c:pt idx="168">
                        <c:v>0.80043879626322001</c:v>
                      </c:pt>
                      <c:pt idx="169">
                        <c:v>0.79942650444067598</c:v>
                      </c:pt>
                      <c:pt idx="170">
                        <c:v>0.79860868728575796</c:v>
                      </c:pt>
                      <c:pt idx="171">
                        <c:v>0.79795566182288302</c:v>
                      </c:pt>
                      <c:pt idx="172">
                        <c:v>0.79684510911564199</c:v>
                      </c:pt>
                      <c:pt idx="173">
                        <c:v>0.79583486439486195</c:v>
                      </c:pt>
                      <c:pt idx="174">
                        <c:v>0.79488654450245699</c:v>
                      </c:pt>
                      <c:pt idx="175">
                        <c:v>0.79387425267991196</c:v>
                      </c:pt>
                      <c:pt idx="176">
                        <c:v>0.79299195181941295</c:v>
                      </c:pt>
                      <c:pt idx="177">
                        <c:v>0.79224066547184202</c:v>
                      </c:pt>
                      <c:pt idx="178">
                        <c:v>0.79139316534133897</c:v>
                      </c:pt>
                      <c:pt idx="179">
                        <c:v>0.79051137625628098</c:v>
                      </c:pt>
                      <c:pt idx="180">
                        <c:v>0.78956305636387702</c:v>
                      </c:pt>
                      <c:pt idx="181">
                        <c:v>0.78878003993895596</c:v>
                      </c:pt>
                      <c:pt idx="182">
                        <c:v>0.78802875359138402</c:v>
                      </c:pt>
                      <c:pt idx="183">
                        <c:v>0.78717869458367595</c:v>
                      </c:pt>
                      <c:pt idx="184">
                        <c:v>0.78616640276113103</c:v>
                      </c:pt>
                      <c:pt idx="185">
                        <c:v>0.78528666077783704</c:v>
                      </c:pt>
                      <c:pt idx="186">
                        <c:v>0.78456761628305705</c:v>
                      </c:pt>
                      <c:pt idx="187">
                        <c:v>0.78358705453786204</c:v>
                      </c:pt>
                      <c:pt idx="188">
                        <c:v>0.78267353537545403</c:v>
                      </c:pt>
                      <c:pt idx="189">
                        <c:v>0.78202050991257899</c:v>
                      </c:pt>
                      <c:pt idx="190">
                        <c:v>0.78123698171221601</c:v>
                      </c:pt>
                      <c:pt idx="191">
                        <c:v>0.78032090367260298</c:v>
                      </c:pt>
                      <c:pt idx="192">
                        <c:v>0.77953737547224</c:v>
                      </c:pt>
                      <c:pt idx="193">
                        <c:v>0.77901536452229303</c:v>
                      </c:pt>
                      <c:pt idx="194">
                        <c:v>0.77777379730212504</c:v>
                      </c:pt>
                      <c:pt idx="195">
                        <c:v>0.77708904176189997</c:v>
                      </c:pt>
                      <c:pt idx="196">
                        <c:v>0.77607674993935505</c:v>
                      </c:pt>
                      <c:pt idx="197">
                        <c:v>0.77499997441122803</c:v>
                      </c:pt>
                      <c:pt idx="198">
                        <c:v>0.77431265999379795</c:v>
                      </c:pt>
                      <c:pt idx="199">
                        <c:v>0.77372667711370902</c:v>
                      </c:pt>
                      <c:pt idx="200">
                        <c:v>0.77297539076613797</c:v>
                      </c:pt>
                      <c:pt idx="201">
                        <c:v>0.77225583449591695</c:v>
                      </c:pt>
                      <c:pt idx="202">
                        <c:v>0.77150454814834502</c:v>
                      </c:pt>
                      <c:pt idx="203">
                        <c:v>0.770852034460911</c:v>
                      </c:pt>
                      <c:pt idx="204">
                        <c:v>0.76996973360041199</c:v>
                      </c:pt>
                      <c:pt idx="205">
                        <c:v>0.76912018636814505</c:v>
                      </c:pt>
                      <c:pt idx="206">
                        <c:v>0.76840318897512905</c:v>
                      </c:pt>
                      <c:pt idx="207">
                        <c:v>0.76778240536504505</c:v>
                      </c:pt>
                      <c:pt idx="208">
                        <c:v>0.76699938894012398</c:v>
                      </c:pt>
                      <c:pt idx="209">
                        <c:v>0.76605106904771902</c:v>
                      </c:pt>
                      <c:pt idx="210">
                        <c:v>0.765331512777497</c:v>
                      </c:pt>
                      <c:pt idx="211">
                        <c:v>0.76477725997475898</c:v>
                      </c:pt>
                      <c:pt idx="212">
                        <c:v>0.76422300717202096</c:v>
                      </c:pt>
                      <c:pt idx="213">
                        <c:v>0.76334121808696298</c:v>
                      </c:pt>
                      <c:pt idx="214">
                        <c:v>0.76249115907925502</c:v>
                      </c:pt>
                      <c:pt idx="215">
                        <c:v>0.76177211458447502</c:v>
                      </c:pt>
                      <c:pt idx="216">
                        <c:v>0.76105511719145902</c:v>
                      </c:pt>
                      <c:pt idx="217">
                        <c:v>0.76043433358137402</c:v>
                      </c:pt>
                      <c:pt idx="218">
                        <c:v>0.75971528908659403</c:v>
                      </c:pt>
                      <c:pt idx="219">
                        <c:v>0.75916103628385601</c:v>
                      </c:pt>
                      <c:pt idx="220">
                        <c:v>0.75831097727614705</c:v>
                      </c:pt>
                      <c:pt idx="221">
                        <c:v>0.75746347714564399</c:v>
                      </c:pt>
                      <c:pt idx="222">
                        <c:v>0.75703767997862803</c:v>
                      </c:pt>
                      <c:pt idx="223">
                        <c:v>0.75645118532309896</c:v>
                      </c:pt>
                      <c:pt idx="224">
                        <c:v>0.75543889350055504</c:v>
                      </c:pt>
                      <c:pt idx="225">
                        <c:v>0.75471933723033302</c:v>
                      </c:pt>
                      <c:pt idx="226">
                        <c:v>0.754066823542899</c:v>
                      </c:pt>
                      <c:pt idx="227">
                        <c:v>0.753446039932814</c:v>
                      </c:pt>
                      <c:pt idx="228">
                        <c:v>0.75279301446993896</c:v>
                      </c:pt>
                      <c:pt idx="229">
                        <c:v>0.75214050078250505</c:v>
                      </c:pt>
                      <c:pt idx="230">
                        <c:v>0.75145318636507497</c:v>
                      </c:pt>
                      <c:pt idx="231">
                        <c:v>0.75083240275498997</c:v>
                      </c:pt>
                      <c:pt idx="232">
                        <c:v>0.75021161914490497</c:v>
                      </c:pt>
                      <c:pt idx="233">
                        <c:v>0.74946289167454005</c:v>
                      </c:pt>
                      <c:pt idx="234">
                        <c:v>0.74880781910990002</c:v>
                      </c:pt>
                      <c:pt idx="235">
                        <c:v>0.748351827191858</c:v>
                      </c:pt>
                      <c:pt idx="236">
                        <c:v>0.74760054084428595</c:v>
                      </c:pt>
                      <c:pt idx="237">
                        <c:v>0.74707852989433898</c:v>
                      </c:pt>
                      <c:pt idx="238">
                        <c:v>0.74645774628425499</c:v>
                      </c:pt>
                      <c:pt idx="239">
                        <c:v>0.74573819001403296</c:v>
                      </c:pt>
                      <c:pt idx="240">
                        <c:v>0.74515220713394603</c:v>
                      </c:pt>
                      <c:pt idx="241">
                        <c:v>0.74453142352386104</c:v>
                      </c:pt>
                      <c:pt idx="242">
                        <c:v>0.743974611843917</c:v>
                      </c:pt>
                      <c:pt idx="243">
                        <c:v>0.74332158638104195</c:v>
                      </c:pt>
                      <c:pt idx="244">
                        <c:v>0.742636830840816</c:v>
                      </c:pt>
                      <c:pt idx="245">
                        <c:v>0.74211481989086903</c:v>
                      </c:pt>
                      <c:pt idx="246">
                        <c:v>0.74155800821092499</c:v>
                      </c:pt>
                      <c:pt idx="247">
                        <c:v>0.74097151355539703</c:v>
                      </c:pt>
                      <c:pt idx="248">
                        <c:v>0.74048174445824</c:v>
                      </c:pt>
                      <c:pt idx="249">
                        <c:v>0.73982871899536495</c:v>
                      </c:pt>
                      <c:pt idx="250">
                        <c:v>0.73907743264779302</c:v>
                      </c:pt>
                      <c:pt idx="251">
                        <c:v>0.73845664903770902</c:v>
                      </c:pt>
                      <c:pt idx="252">
                        <c:v>0.73793463808776205</c:v>
                      </c:pt>
                      <c:pt idx="253">
                        <c:v>0.73737782640781802</c:v>
                      </c:pt>
                      <c:pt idx="254">
                        <c:v>0.73666082901480201</c:v>
                      </c:pt>
                      <c:pt idx="255">
                        <c:v>0.73604004540471701</c:v>
                      </c:pt>
                      <c:pt idx="256">
                        <c:v>0.73545150364742395</c:v>
                      </c:pt>
                      <c:pt idx="257">
                        <c:v>0.73496122277482601</c:v>
                      </c:pt>
                      <c:pt idx="258">
                        <c:v>0.73443921182487903</c:v>
                      </c:pt>
                      <c:pt idx="259">
                        <c:v>0.73375445628465397</c:v>
                      </c:pt>
                      <c:pt idx="260">
                        <c:v>0.73323193355926497</c:v>
                      </c:pt>
                      <c:pt idx="261">
                        <c:v>0.73257941987183095</c:v>
                      </c:pt>
                      <c:pt idx="262">
                        <c:v>0.73205689714644295</c:v>
                      </c:pt>
                      <c:pt idx="263">
                        <c:v>0.73153232731928997</c:v>
                      </c:pt>
                      <c:pt idx="264">
                        <c:v>0.73104460532389803</c:v>
                      </c:pt>
                      <c:pt idx="265">
                        <c:v>0.73032504905367601</c:v>
                      </c:pt>
                      <c:pt idx="266">
                        <c:v>0.72973650729638295</c:v>
                      </c:pt>
                      <c:pt idx="267">
                        <c:v>0.72918225449364504</c:v>
                      </c:pt>
                      <c:pt idx="268">
                        <c:v>0.72869197362104698</c:v>
                      </c:pt>
                      <c:pt idx="269">
                        <c:v>0.72807119001096199</c:v>
                      </c:pt>
                      <c:pt idx="270">
                        <c:v>0.72748520713087494</c:v>
                      </c:pt>
                      <c:pt idx="271">
                        <c:v>0.726994926258277</c:v>
                      </c:pt>
                      <c:pt idx="272">
                        <c:v>0.72653688723846999</c:v>
                      </c:pt>
                      <c:pt idx="273">
                        <c:v>0.72604660636587304</c:v>
                      </c:pt>
                      <c:pt idx="274">
                        <c:v>0.72536185082564697</c:v>
                      </c:pt>
                      <c:pt idx="275">
                        <c:v>0.724772797292913</c:v>
                      </c:pt>
                      <c:pt idx="276">
                        <c:v>0.72428302819575596</c:v>
                      </c:pt>
                      <c:pt idx="277">
                        <c:v>0.72359776088008998</c:v>
                      </c:pt>
                      <c:pt idx="278">
                        <c:v>0.72287871638530998</c:v>
                      </c:pt>
                      <c:pt idx="279">
                        <c:v>0.72235670543536201</c:v>
                      </c:pt>
                      <c:pt idx="280">
                        <c:v>0.72196468544746095</c:v>
                      </c:pt>
                      <c:pt idx="281">
                        <c:v>0.721474404574864</c:v>
                      </c:pt>
                      <c:pt idx="282">
                        <c:v>0.72085413274022003</c:v>
                      </c:pt>
                      <c:pt idx="283">
                        <c:v>0.720659146297151</c:v>
                      </c:pt>
                      <c:pt idx="284">
                        <c:v>0.71980959906488395</c:v>
                      </c:pt>
                      <c:pt idx="285">
                        <c:v>0.71912433174921797</c:v>
                      </c:pt>
                      <c:pt idx="286">
                        <c:v>0.71843752910722802</c:v>
                      </c:pt>
                      <c:pt idx="287">
                        <c:v>0.71791500638184003</c:v>
                      </c:pt>
                      <c:pt idx="288">
                        <c:v>0.71732902350175198</c:v>
                      </c:pt>
                      <c:pt idx="289">
                        <c:v>0.71670823989166799</c:v>
                      </c:pt>
                      <c:pt idx="290">
                        <c:v>0.716281930949211</c:v>
                      </c:pt>
                      <c:pt idx="291">
                        <c:v>0.71582593903116898</c:v>
                      </c:pt>
                      <c:pt idx="292">
                        <c:v>0.71504292260624802</c:v>
                      </c:pt>
                      <c:pt idx="293">
                        <c:v>0.71465090261834596</c:v>
                      </c:pt>
                      <c:pt idx="294">
                        <c:v>0.71422510545133</c:v>
                      </c:pt>
                      <c:pt idx="295">
                        <c:v>0.71354034991110404</c:v>
                      </c:pt>
                      <c:pt idx="296">
                        <c:v>0.71298609710836702</c:v>
                      </c:pt>
                      <c:pt idx="297">
                        <c:v>0.71236531349828203</c:v>
                      </c:pt>
                      <c:pt idx="298">
                        <c:v>0.71180850181833799</c:v>
                      </c:pt>
                      <c:pt idx="299">
                        <c:v>0.71112374627811303</c:v>
                      </c:pt>
                      <c:pt idx="300">
                        <c:v>0.71047072081523799</c:v>
                      </c:pt>
                      <c:pt idx="301">
                        <c:v>0.71004492364822203</c:v>
                      </c:pt>
                      <c:pt idx="302">
                        <c:v>0.70929363730065098</c:v>
                      </c:pt>
                      <c:pt idx="303">
                        <c:v>0.70880591530525905</c:v>
                      </c:pt>
                      <c:pt idx="304">
                        <c:v>0.70824910362531501</c:v>
                      </c:pt>
                      <c:pt idx="305">
                        <c:v>0.70753210623229901</c:v>
                      </c:pt>
                      <c:pt idx="306">
                        <c:v>0.70687703366765897</c:v>
                      </c:pt>
                      <c:pt idx="307">
                        <c:v>0.70616003627464297</c:v>
                      </c:pt>
                      <c:pt idx="308">
                        <c:v>0.70553925266455897</c:v>
                      </c:pt>
                      <c:pt idx="309">
                        <c:v>0.70495071090726502</c:v>
                      </c:pt>
                      <c:pt idx="310">
                        <c:v>0.70423371351425001</c:v>
                      </c:pt>
                      <c:pt idx="311">
                        <c:v>0.70361292990416502</c:v>
                      </c:pt>
                      <c:pt idx="312">
                        <c:v>0.70299214629408102</c:v>
                      </c:pt>
                      <c:pt idx="313">
                        <c:v>0.702339632606647</c:v>
                      </c:pt>
                      <c:pt idx="314">
                        <c:v>0.70165231818921603</c:v>
                      </c:pt>
                      <c:pt idx="315">
                        <c:v>0.70096756264899096</c:v>
                      </c:pt>
                      <c:pt idx="316">
                        <c:v>0.700282807108765</c:v>
                      </c:pt>
                      <c:pt idx="317">
                        <c:v>0.69966202349868101</c:v>
                      </c:pt>
                      <c:pt idx="318">
                        <c:v>0.69900899803580596</c:v>
                      </c:pt>
                      <c:pt idx="319">
                        <c:v>0.69828995354102597</c:v>
                      </c:pt>
                      <c:pt idx="320">
                        <c:v>0.69757039727080405</c:v>
                      </c:pt>
                      <c:pt idx="321">
                        <c:v>0.69681911092323301</c:v>
                      </c:pt>
                      <c:pt idx="322">
                        <c:v>0.69606782457566196</c:v>
                      </c:pt>
                      <c:pt idx="323">
                        <c:v>0.69531653822809003</c:v>
                      </c:pt>
                      <c:pt idx="324">
                        <c:v>0.69453352180316896</c:v>
                      </c:pt>
                      <c:pt idx="325">
                        <c:v>0.69378223545559903</c:v>
                      </c:pt>
                      <c:pt idx="326">
                        <c:v>0.69299870725523605</c:v>
                      </c:pt>
                      <c:pt idx="327">
                        <c:v>0.69221517905487395</c:v>
                      </c:pt>
                      <c:pt idx="328">
                        <c:v>0.69126941803967501</c:v>
                      </c:pt>
                      <c:pt idx="329">
                        <c:v>0.69035282822461996</c:v>
                      </c:pt>
                      <c:pt idx="330">
                        <c:v>0.68953756994690796</c:v>
                      </c:pt>
                      <c:pt idx="331">
                        <c:v>0.68872231166919695</c:v>
                      </c:pt>
                      <c:pt idx="332">
                        <c:v>0.68790449451428004</c:v>
                      </c:pt>
                      <c:pt idx="333">
                        <c:v>0.68695873349908099</c:v>
                      </c:pt>
                      <c:pt idx="334">
                        <c:v>0.68604214368402605</c:v>
                      </c:pt>
                      <c:pt idx="335">
                        <c:v>0.68493363807854901</c:v>
                      </c:pt>
                      <c:pt idx="336">
                        <c:v>0.68401960714069998</c:v>
                      </c:pt>
                      <c:pt idx="337">
                        <c:v>0.68284252362611297</c:v>
                      </c:pt>
                      <c:pt idx="338">
                        <c:v>0.68179798995077801</c:v>
                      </c:pt>
                      <c:pt idx="339">
                        <c:v>0.680817428205583</c:v>
                      </c:pt>
                      <c:pt idx="340">
                        <c:v>0.67983942533759301</c:v>
                      </c:pt>
                      <c:pt idx="341">
                        <c:v>0.67879284456049305</c:v>
                      </c:pt>
                      <c:pt idx="342">
                        <c:v>0.67751903548753201</c:v>
                      </c:pt>
                      <c:pt idx="343">
                        <c:v>0.67614952440708298</c:v>
                      </c:pt>
                      <c:pt idx="344">
                        <c:v>0.67487571533412305</c:v>
                      </c:pt>
                      <c:pt idx="345">
                        <c:v>0.67363465988939597</c:v>
                      </c:pt>
                      <c:pt idx="346">
                        <c:v>0.67236085081643604</c:v>
                      </c:pt>
                      <c:pt idx="347">
                        <c:v>0.67108755351891702</c:v>
                      </c:pt>
                      <c:pt idx="348">
                        <c:v>0.66974721363861101</c:v>
                      </c:pt>
                      <c:pt idx="349">
                        <c:v>0.66827892989802395</c:v>
                      </c:pt>
                      <c:pt idx="350">
                        <c:v>0.66693910179315896</c:v>
                      </c:pt>
                      <c:pt idx="351">
                        <c:v>0.66504502088555595</c:v>
                      </c:pt>
                      <c:pt idx="352">
                        <c:v>0.66331573166999502</c:v>
                      </c:pt>
                      <c:pt idx="353">
                        <c:v>0.66174662816750596</c:v>
                      </c:pt>
                      <c:pt idx="354">
                        <c:v>0.65995080814460005</c:v>
                      </c:pt>
                      <c:pt idx="355">
                        <c:v>0.65799224353141506</c:v>
                      </c:pt>
                      <c:pt idx="356">
                        <c:v>0.65603163181646496</c:v>
                      </c:pt>
                      <c:pt idx="357">
                        <c:v>0.65417183986341798</c:v>
                      </c:pt>
                      <c:pt idx="358">
                        <c:v>0.65211245548833097</c:v>
                      </c:pt>
                      <c:pt idx="359">
                        <c:v>0.64999165806031001</c:v>
                      </c:pt>
                      <c:pt idx="360">
                        <c:v>0.64773779901759598</c:v>
                      </c:pt>
                      <c:pt idx="361">
                        <c:v>0.64541945626930097</c:v>
                      </c:pt>
                      <c:pt idx="362">
                        <c:v>0.64297112255896005</c:v>
                      </c:pt>
                      <c:pt idx="363">
                        <c:v>0.64045574626583002</c:v>
                      </c:pt>
                      <c:pt idx="364">
                        <c:v>0.63767987627317002</c:v>
                      </c:pt>
                      <c:pt idx="365">
                        <c:v>0.63516501175548201</c:v>
                      </c:pt>
                      <c:pt idx="366">
                        <c:v>0.63193263806933697</c:v>
                      </c:pt>
                      <c:pt idx="367">
                        <c:v>0.62895973453184395</c:v>
                      </c:pt>
                      <c:pt idx="368">
                        <c:v>0.62579184455128001</c:v>
                      </c:pt>
                      <c:pt idx="369">
                        <c:v>0.62233070724295303</c:v>
                      </c:pt>
                      <c:pt idx="370">
                        <c:v>0.61870733711978898</c:v>
                      </c:pt>
                      <c:pt idx="371">
                        <c:v>0.61508140811942003</c:v>
                      </c:pt>
                      <c:pt idx="372">
                        <c:v>0.61139150718891</c:v>
                      </c:pt>
                      <c:pt idx="373">
                        <c:v>0.60757059174547201</c:v>
                      </c:pt>
                      <c:pt idx="374">
                        <c:v>0.60332643801222297</c:v>
                      </c:pt>
                      <c:pt idx="375">
                        <c:v>0.59907972540177001</c:v>
                      </c:pt>
                      <c:pt idx="376">
                        <c:v>0.59473679900838405</c:v>
                      </c:pt>
                      <c:pt idx="377">
                        <c:v>0.59022908092295601</c:v>
                      </c:pt>
                      <c:pt idx="378">
                        <c:v>0.58559290720180701</c:v>
                      </c:pt>
                      <c:pt idx="379">
                        <c:v>0.58085847259596102</c:v>
                      </c:pt>
                      <c:pt idx="380">
                        <c:v>0.57563375711751696</c:v>
                      </c:pt>
                      <c:pt idx="381">
                        <c:v>0.57040648276186801</c:v>
                      </c:pt>
                      <c:pt idx="382">
                        <c:v>0.56521605623797999</c:v>
                      </c:pt>
                      <c:pt idx="383">
                        <c:v>0.55992532172763099</c:v>
                      </c:pt>
                      <c:pt idx="384">
                        <c:v>0.55421032537658999</c:v>
                      </c:pt>
                      <c:pt idx="385">
                        <c:v>0.54865807361582697</c:v>
                      </c:pt>
                      <c:pt idx="386">
                        <c:v>0.54300960807213206</c:v>
                      </c:pt>
                      <c:pt idx="387">
                        <c:v>0.53732685357388199</c:v>
                      </c:pt>
                      <c:pt idx="388">
                        <c:v>0.53157961537004905</c:v>
                      </c:pt>
                      <c:pt idx="389">
                        <c:v>0.52557137169124402</c:v>
                      </c:pt>
                      <c:pt idx="390">
                        <c:v>0.51965985357081101</c:v>
                      </c:pt>
                      <c:pt idx="391">
                        <c:v>0.51368385174479603</c:v>
                      </c:pt>
                      <c:pt idx="392">
                        <c:v>0.50754510532850405</c:v>
                      </c:pt>
                      <c:pt idx="393">
                        <c:v>0.501699606239976</c:v>
                      </c:pt>
                      <c:pt idx="394">
                        <c:v>0.49565707360661498</c:v>
                      </c:pt>
                      <c:pt idx="395">
                        <c:v>0.48981157451808699</c:v>
                      </c:pt>
                      <c:pt idx="396">
                        <c:v>0.48406484808969602</c:v>
                      </c:pt>
                      <c:pt idx="397">
                        <c:v>0.47815281819382199</c:v>
                      </c:pt>
                      <c:pt idx="398">
                        <c:v>0.47253659450291702</c:v>
                      </c:pt>
                      <c:pt idx="399">
                        <c:v>0.46678935629908602</c:v>
                      </c:pt>
                      <c:pt idx="400">
                        <c:v>0.46123710453832201</c:v>
                      </c:pt>
                      <c:pt idx="401">
                        <c:v>0.45571914173211397</c:v>
                      </c:pt>
                      <c:pt idx="402">
                        <c:v>0.45016688997135101</c:v>
                      </c:pt>
                      <c:pt idx="403">
                        <c:v>0.44464892716514298</c:v>
                      </c:pt>
                      <c:pt idx="404">
                        <c:v>0.43942421168669998</c:v>
                      </c:pt>
                      <c:pt idx="405">
                        <c:v>0.434066946369005</c:v>
                      </c:pt>
                      <c:pt idx="406">
                        <c:v>0.428940491775257</c:v>
                      </c:pt>
                      <c:pt idx="407">
                        <c:v>0.42378230710415998</c:v>
                      </c:pt>
                      <c:pt idx="408">
                        <c:v>0.41865380540864799</c:v>
                      </c:pt>
                      <c:pt idx="409">
                        <c:v>0.41362612347503702</c:v>
                      </c:pt>
                      <c:pt idx="410">
                        <c:v>0.408694655324359</c:v>
                      </c:pt>
                      <c:pt idx="411">
                        <c:v>0.40379491725102901</c:v>
                      </c:pt>
                      <c:pt idx="412">
                        <c:v>0.39899395183783698</c:v>
                      </c:pt>
                      <c:pt idx="413">
                        <c:v>0.39416125634729499</c:v>
                      </c:pt>
                      <c:pt idx="414">
                        <c:v>0.38932804908131202</c:v>
                      </c:pt>
                      <c:pt idx="415">
                        <c:v>0.384494841815329</c:v>
                      </c:pt>
                      <c:pt idx="416">
                        <c:v>0.37972816535669202</c:v>
                      </c:pt>
                      <c:pt idx="417">
                        <c:v>0.37508994453377797</c:v>
                      </c:pt>
                      <c:pt idx="418">
                        <c:v>0.37022500719044499</c:v>
                      </c:pt>
                      <c:pt idx="419">
                        <c:v>0.36549006080915802</c:v>
                      </c:pt>
                      <c:pt idx="420">
                        <c:v>0.360689095395966</c:v>
                      </c:pt>
                      <c:pt idx="421">
                        <c:v>0.35598690264291</c:v>
                      </c:pt>
                      <c:pt idx="422">
                        <c:v>0.35112196529957801</c:v>
                      </c:pt>
                      <c:pt idx="423">
                        <c:v>0.34635272996373601</c:v>
                      </c:pt>
                      <c:pt idx="424">
                        <c:v>0.34158605350509902</c:v>
                      </c:pt>
                      <c:pt idx="425">
                        <c:v>0.33684957179748898</c:v>
                      </c:pt>
                      <c:pt idx="426">
                        <c:v>0.332050653486061</c:v>
                      </c:pt>
                      <c:pt idx="427">
                        <c:v>0.32724968807286903</c:v>
                      </c:pt>
                      <c:pt idx="428">
                        <c:v>0.32231821992219001</c:v>
                      </c:pt>
                      <c:pt idx="429">
                        <c:v>0.31741899362430198</c:v>
                      </c:pt>
                      <c:pt idx="430">
                        <c:v>0.31248957257538701</c:v>
                      </c:pt>
                      <c:pt idx="431">
                        <c:v>0.30765636530940399</c:v>
                      </c:pt>
                      <c:pt idx="432">
                        <c:v>0.30275713901151602</c:v>
                      </c:pt>
                      <c:pt idx="433">
                        <c:v>0.29785995981539198</c:v>
                      </c:pt>
                      <c:pt idx="434">
                        <c:v>0.29299246359485398</c:v>
                      </c:pt>
                      <c:pt idx="435">
                        <c:v>0.28809528439873</c:v>
                      </c:pt>
                      <c:pt idx="436">
                        <c:v>0.283195546325401</c:v>
                      </c:pt>
                      <c:pt idx="437">
                        <c:v>0.27829836712927802</c:v>
                      </c:pt>
                      <c:pt idx="438">
                        <c:v>0.27336689897859801</c:v>
                      </c:pt>
                      <c:pt idx="439">
                        <c:v>0.26853420348805601</c:v>
                      </c:pt>
                      <c:pt idx="440">
                        <c:v>0.26370099622207399</c:v>
                      </c:pt>
                      <c:pt idx="441">
                        <c:v>0.25899829169357702</c:v>
                      </c:pt>
                      <c:pt idx="442">
                        <c:v>0.25426180998596698</c:v>
                      </c:pt>
                      <c:pt idx="443">
                        <c:v>0.249396360867193</c:v>
                      </c:pt>
                      <c:pt idx="444">
                        <c:v>0.244595395454001</c:v>
                      </c:pt>
                      <c:pt idx="445">
                        <c:v>0.239991463585642</c:v>
                      </c:pt>
                      <c:pt idx="446">
                        <c:v>0.23545150364742401</c:v>
                      </c:pt>
                      <c:pt idx="447">
                        <c:v>0.230978074516551</c:v>
                      </c:pt>
                      <c:pt idx="448">
                        <c:v>0.22666738997595701</c:v>
                      </c:pt>
                      <c:pt idx="449">
                        <c:v>0.22242323624270799</c:v>
                      </c:pt>
                      <c:pt idx="450">
                        <c:v>0.217982048964627</c:v>
                      </c:pt>
                      <c:pt idx="451">
                        <c:v>0.21376962530872901</c:v>
                      </c:pt>
                      <c:pt idx="452">
                        <c:v>0.209687704390316</c:v>
                      </c:pt>
                      <c:pt idx="453">
                        <c:v>0.20570199725483601</c:v>
                      </c:pt>
                      <c:pt idx="454">
                        <c:v>0.201817621656699</c:v>
                      </c:pt>
                      <c:pt idx="455">
                        <c:v>0.19802894806605201</c:v>
                      </c:pt>
                      <c:pt idx="456">
                        <c:v>0.19433904713554201</c:v>
                      </c:pt>
                      <c:pt idx="457">
                        <c:v>0.190811379019868</c:v>
                      </c:pt>
                      <c:pt idx="458">
                        <c:v>0.187219738974054</c:v>
                      </c:pt>
                      <c:pt idx="459">
                        <c:v>0.18375860166572699</c:v>
                      </c:pt>
                      <c:pt idx="460">
                        <c:v>0.180361948062981</c:v>
                      </c:pt>
                      <c:pt idx="461">
                        <c:v>0.17725854178799999</c:v>
                      </c:pt>
                      <c:pt idx="462">
                        <c:v>0.174124940761993</c:v>
                      </c:pt>
                      <c:pt idx="463">
                        <c:v>0.17102102271156999</c:v>
                      </c:pt>
                      <c:pt idx="464">
                        <c:v>0.16808240812863201</c:v>
                      </c:pt>
                      <c:pt idx="465">
                        <c:v>0.165372557167875</c:v>
                      </c:pt>
                      <c:pt idx="466">
                        <c:v>0.16262841725256399</c:v>
                      </c:pt>
                      <c:pt idx="467">
                        <c:v>0.16008131088208599</c:v>
                      </c:pt>
                      <c:pt idx="468">
                        <c:v>0.15756644636439801</c:v>
                      </c:pt>
                      <c:pt idx="469">
                        <c:v>0.155248615391544</c:v>
                      </c:pt>
                      <c:pt idx="470">
                        <c:v>0.15293027264324899</c:v>
                      </c:pt>
                      <c:pt idx="471">
                        <c:v>0.15070865545332501</c:v>
                      </c:pt>
                      <c:pt idx="472">
                        <c:v>0.14861958810265399</c:v>
                      </c:pt>
                      <c:pt idx="473">
                        <c:v>0.14669326534225999</c:v>
                      </c:pt>
                      <c:pt idx="474">
                        <c:v>0.144897445319353</c:v>
                      </c:pt>
                      <c:pt idx="475">
                        <c:v>0.142971122558959</c:v>
                      </c:pt>
                      <c:pt idx="476">
                        <c:v>0.141141013581497</c:v>
                      </c:pt>
                      <c:pt idx="477">
                        <c:v>0.139574468956214</c:v>
                      </c:pt>
                      <c:pt idx="478">
                        <c:v>0.137941393523584</c:v>
                      </c:pt>
                      <c:pt idx="479">
                        <c:v>0.136340048168304</c:v>
                      </c:pt>
                      <c:pt idx="480">
                        <c:v>0.13493573635785799</c:v>
                      </c:pt>
                      <c:pt idx="481">
                        <c:v>0.13349969447006199</c:v>
                      </c:pt>
                      <c:pt idx="482">
                        <c:v>0.13212762451240601</c:v>
                      </c:pt>
                      <c:pt idx="483">
                        <c:v>0.13088605729223701</c:v>
                      </c:pt>
                      <c:pt idx="484">
                        <c:v>0.129679290802064</c:v>
                      </c:pt>
                      <c:pt idx="485">
                        <c:v>0.12850425438924201</c:v>
                      </c:pt>
                      <c:pt idx="486">
                        <c:v>0.12745972071390599</c:v>
                      </c:pt>
                      <c:pt idx="487">
                        <c:v>0.12644742889136101</c:v>
                      </c:pt>
                      <c:pt idx="488">
                        <c:v>0.12546686714616601</c:v>
                      </c:pt>
                      <c:pt idx="489">
                        <c:v>0.124518547253762</c:v>
                      </c:pt>
                      <c:pt idx="490">
                        <c:v>0.12363675816870399</c:v>
                      </c:pt>
                      <c:pt idx="491">
                        <c:v>0.12272272723085501</c:v>
                      </c:pt>
                      <c:pt idx="492">
                        <c:v>0.121744724362865</c:v>
                      </c:pt>
                      <c:pt idx="493">
                        <c:v>0.120959149060738</c:v>
                      </c:pt>
                      <c:pt idx="494">
                        <c:v>0.12014389078302699</c:v>
                      </c:pt>
                      <c:pt idx="495">
                        <c:v>0.119360362582664</c:v>
                      </c:pt>
                      <c:pt idx="496">
                        <c:v>0.11860907623509299</c:v>
                      </c:pt>
                      <c:pt idx="497">
                        <c:v>0.117889519964872</c:v>
                      </c:pt>
                      <c:pt idx="498">
                        <c:v>0.1171382336173</c:v>
                      </c:pt>
                      <c:pt idx="499">
                        <c:v>0.116453478077076</c:v>
                      </c:pt>
                      <c:pt idx="500">
                        <c:v>0.11580096438964201</c:v>
                      </c:pt>
                      <c:pt idx="501">
                        <c:v>0.11511364997221001</c:v>
                      </c:pt>
                      <c:pt idx="502">
                        <c:v>0.114460624509336</c:v>
                      </c:pt>
                      <c:pt idx="503">
                        <c:v>0.113874641629247</c:v>
                      </c:pt>
                      <c:pt idx="504">
                        <c:v>0.11321956906460701</c:v>
                      </c:pt>
                      <c:pt idx="505">
                        <c:v>0.112600832556287</c:v>
                      </c:pt>
                      <c:pt idx="506">
                        <c:v>0.111980048946203</c:v>
                      </c:pt>
                      <c:pt idx="507">
                        <c:v>0.11126100445142301</c:v>
                      </c:pt>
                      <c:pt idx="508">
                        <c:v>0.110770723578825</c:v>
                      </c:pt>
                      <c:pt idx="509">
                        <c:v>0.110216470776087</c:v>
                      </c:pt>
                      <c:pt idx="510">
                        <c:v>0.10962792901879399</c:v>
                      </c:pt>
                      <c:pt idx="511">
                        <c:v>0.10904143436326499</c:v>
                      </c:pt>
                      <c:pt idx="512">
                        <c:v>0.108452892605971</c:v>
                      </c:pt>
                      <c:pt idx="513">
                        <c:v>0.107863839073236</c:v>
                      </c:pt>
                      <c:pt idx="514">
                        <c:v>0.107243567238593</c:v>
                      </c:pt>
                      <c:pt idx="515">
                        <c:v>0.10672104451320399</c:v>
                      </c:pt>
                      <c:pt idx="516">
                        <c:v>0.106166791710466</c:v>
                      </c:pt>
                      <c:pt idx="517">
                        <c:v>0.105612538907728</c:v>
                      </c:pt>
                      <c:pt idx="518">
                        <c:v>0.10518622996527099</c:v>
                      </c:pt>
                      <c:pt idx="519">
                        <c:v>0.10466421901532399</c:v>
                      </c:pt>
                      <c:pt idx="520">
                        <c:v>0.104109966212585</c:v>
                      </c:pt>
                      <c:pt idx="521">
                        <c:v>0.103422651795155</c:v>
                      </c:pt>
                      <c:pt idx="522">
                        <c:v>0.102900640845207</c:v>
                      </c:pt>
                      <c:pt idx="523">
                        <c:v>0.102575151664652</c:v>
                      </c:pt>
                      <c:pt idx="524">
                        <c:v>0.102053140714705</c:v>
                      </c:pt>
                      <c:pt idx="525">
                        <c:v>0.10143235710462099</c:v>
                      </c:pt>
                      <c:pt idx="526">
                        <c:v>0.100909834379232</c:v>
                      </c:pt>
                      <c:pt idx="527">
                        <c:v>0.100254761814592</c:v>
                      </c:pt>
                      <c:pt idx="528">
                        <c:v>9.9799281671990606E-2</c:v>
                      </c:pt>
                      <c:pt idx="529">
                        <c:v>9.9407261684088796E-2</c:v>
                      </c:pt>
                      <c:pt idx="530">
                        <c:v>9.8850961779586299E-2</c:v>
                      </c:pt>
                      <c:pt idx="531">
                        <c:v>9.8328439054197705E-2</c:v>
                      </c:pt>
                      <c:pt idx="532">
                        <c:v>9.7872958911596794E-2</c:v>
                      </c:pt>
                      <c:pt idx="533">
                        <c:v>9.7414408116348897E-2</c:v>
                      </c:pt>
                      <c:pt idx="534">
                        <c:v>9.6825866359055504E-2</c:v>
                      </c:pt>
                      <c:pt idx="535">
                        <c:v>9.6303855409108199E-2</c:v>
                      </c:pt>
                      <c:pt idx="536">
                        <c:v>9.5813574536510598E-2</c:v>
                      </c:pt>
                      <c:pt idx="537">
                        <c:v>9.5357582618468398E-2</c:v>
                      </c:pt>
                      <c:pt idx="538">
                        <c:v>9.4899543598661706E-2</c:v>
                      </c:pt>
                      <c:pt idx="539">
                        <c:v>9.4409262726064105E-2</c:v>
                      </c:pt>
                      <c:pt idx="540">
                        <c:v>9.3887251776116898E-2</c:v>
                      </c:pt>
                      <c:pt idx="541">
                        <c:v>9.3396970903519297E-2</c:v>
                      </c:pt>
                      <c:pt idx="542">
                        <c:v>9.2940978985476999E-2</c:v>
                      </c:pt>
                      <c:pt idx="543">
                        <c:v>9.2517228920225694E-2</c:v>
                      </c:pt>
                      <c:pt idx="544">
                        <c:v>9.2027459823068702E-2</c:v>
                      </c:pt>
                      <c:pt idx="545">
                        <c:v>9.1569420803261997E-2</c:v>
                      </c:pt>
                      <c:pt idx="546">
                        <c:v>9.1046898077873598E-2</c:v>
                      </c:pt>
                      <c:pt idx="547">
                        <c:v>9.0524887127926404E-2</c:v>
                      </c:pt>
                      <c:pt idx="548">
                        <c:v>9.0098578185469305E-2</c:v>
                      </c:pt>
                      <c:pt idx="549">
                        <c:v>8.9674828120218E-2</c:v>
                      </c:pt>
                      <c:pt idx="550">
                        <c:v>8.9152817170270807E-2</c:v>
                      </c:pt>
                      <c:pt idx="551">
                        <c:v>8.8760797182369094E-2</c:v>
                      </c:pt>
                      <c:pt idx="552">
                        <c:v>8.8369288969908699E-2</c:v>
                      </c:pt>
                      <c:pt idx="553">
                        <c:v>8.7911249950101994E-2</c:v>
                      </c:pt>
                      <c:pt idx="554">
                        <c:v>8.7487499884850703E-2</c:v>
                      </c:pt>
                      <c:pt idx="555">
                        <c:v>8.6964977159462206E-2</c:v>
                      </c:pt>
                      <c:pt idx="556">
                        <c:v>8.6442966209514999E-2</c:v>
                      </c:pt>
                      <c:pt idx="557">
                        <c:v>8.6016657267057997E-2</c:v>
                      </c:pt>
                      <c:pt idx="558">
                        <c:v>8.5561177124456197E-2</c:v>
                      </c:pt>
                      <c:pt idx="559">
                        <c:v>8.5169157136555207E-2</c:v>
                      </c:pt>
                      <c:pt idx="560">
                        <c:v>8.4711118116747905E-2</c:v>
                      </c:pt>
                      <c:pt idx="561">
                        <c:v>8.4287368051496697E-2</c:v>
                      </c:pt>
                      <c:pt idx="562">
                        <c:v>8.3895859839036205E-2</c:v>
                      </c:pt>
                      <c:pt idx="563">
                        <c:v>8.34378208192295E-2</c:v>
                      </c:pt>
                      <c:pt idx="564">
                        <c:v>8.3014070753978195E-2</c:v>
                      </c:pt>
                      <c:pt idx="565">
                        <c:v>8.2654292618867406E-2</c:v>
                      </c:pt>
                      <c:pt idx="566">
                        <c:v>8.2230542553616101E-2</c:v>
                      </c:pt>
                      <c:pt idx="567">
                        <c:v>8.1871276193946504E-2</c:v>
                      </c:pt>
                      <c:pt idx="568">
                        <c:v>8.1511498058835702E-2</c:v>
                      </c:pt>
                      <c:pt idx="569">
                        <c:v>8.1119478070934101E-2</c:v>
                      </c:pt>
                      <c:pt idx="570">
                        <c:v>8.0693680903918402E-2</c:v>
                      </c:pt>
                      <c:pt idx="571">
                        <c:v>8.0302172691457896E-2</c:v>
                      </c:pt>
                      <c:pt idx="572">
                        <c:v>7.9846180773415695E-2</c:v>
                      </c:pt>
                      <c:pt idx="573">
                        <c:v>7.9486402638304907E-2</c:v>
                      </c:pt>
                      <c:pt idx="574">
                        <c:v>7.8964391688357699E-2</c:v>
                      </c:pt>
                      <c:pt idx="575">
                        <c:v>7.8540641623105603E-2</c:v>
                      </c:pt>
                      <c:pt idx="576">
                        <c:v>7.8180863487994898E-2</c:v>
                      </c:pt>
                      <c:pt idx="577">
                        <c:v>7.7789355275534405E-2</c:v>
                      </c:pt>
                      <c:pt idx="578">
                        <c:v>7.7461818993214596E-2</c:v>
                      </c:pt>
                      <c:pt idx="579">
                        <c:v>7.7069799005312897E-2</c:v>
                      </c:pt>
                      <c:pt idx="580">
                        <c:v>7.6646048940061495E-2</c:v>
                      </c:pt>
                      <c:pt idx="581">
                        <c:v>7.6318512657741699E-2</c:v>
                      </c:pt>
                      <c:pt idx="582">
                        <c:v>7.5860473637934994E-2</c:v>
                      </c:pt>
                      <c:pt idx="583">
                        <c:v>7.5535496232820895E-2</c:v>
                      </c:pt>
                      <c:pt idx="584">
                        <c:v>7.5242248905056403E-2</c:v>
                      </c:pt>
                      <c:pt idx="585">
                        <c:v>7.48824707699456E-2</c:v>
                      </c:pt>
                      <c:pt idx="586">
                        <c:v>7.4456673602929901E-2</c:v>
                      </c:pt>
                      <c:pt idx="587">
                        <c:v>7.4099454345024796E-2</c:v>
                      </c:pt>
                      <c:pt idx="588">
                        <c:v>7.3739676209914007E-2</c:v>
                      </c:pt>
                      <c:pt idx="589">
                        <c:v>7.3443870004943804E-2</c:v>
                      </c:pt>
                      <c:pt idx="590">
                        <c:v>7.3118892599829594E-2</c:v>
                      </c:pt>
                      <c:pt idx="591">
                        <c:v>7.2695142534578303E-2</c:v>
                      </c:pt>
                      <c:pt idx="592">
                        <c:v>7.2399848105049305E-2</c:v>
                      </c:pt>
                      <c:pt idx="593">
                        <c:v>7.1976098039798E-2</c:v>
                      </c:pt>
                      <c:pt idx="594">
                        <c:v>7.1584078051896302E-2</c:v>
                      </c:pt>
                      <c:pt idx="595">
                        <c:v>7.1256541769576395E-2</c:v>
                      </c:pt>
                      <c:pt idx="596">
                        <c:v>7.0931564364461602E-2</c:v>
                      </c:pt>
                      <c:pt idx="597">
                        <c:v>7.0539544376559807E-2</c:v>
                      </c:pt>
                      <c:pt idx="598">
                        <c:v>7.0244249947030907E-2</c:v>
                      </c:pt>
                      <c:pt idx="599">
                        <c:v>6.9918760766475505E-2</c:v>
                      </c:pt>
                      <c:pt idx="600">
                        <c:v>6.9559494406806005E-2</c:v>
                      </c:pt>
                      <c:pt idx="601">
                        <c:v>6.9231958124486098E-2</c:v>
                      </c:pt>
                      <c:pt idx="602">
                        <c:v>6.8906468943930696E-2</c:v>
                      </c:pt>
                      <c:pt idx="603">
                        <c:v>6.8578932661610803E-2</c:v>
                      </c:pt>
                      <c:pt idx="604">
                        <c:v>6.8253955256496704E-2</c:v>
                      </c:pt>
                      <c:pt idx="605">
                        <c:v>6.7992438006081804E-2</c:v>
                      </c:pt>
                      <c:pt idx="606">
                        <c:v>6.7664901723761897E-2</c:v>
                      </c:pt>
                      <c:pt idx="607">
                        <c:v>6.7436138101579196E-2</c:v>
                      </c:pt>
                      <c:pt idx="608">
                        <c:v>6.7012388036327905E-2</c:v>
                      </c:pt>
                      <c:pt idx="609">
                        <c:v>6.6620368048426207E-2</c:v>
                      </c:pt>
                      <c:pt idx="610">
                        <c:v>6.6228859835965798E-2</c:v>
                      </c:pt>
                      <c:pt idx="611">
                        <c:v>6.6000096213783097E-2</c:v>
                      </c:pt>
                      <c:pt idx="612">
                        <c:v>6.5706848886018507E-2</c:v>
                      </c:pt>
                      <c:pt idx="613">
                        <c:v>6.5379312603698697E-2</c:v>
                      </c:pt>
                      <c:pt idx="614">
                        <c:v>6.51822790588657E-2</c:v>
                      </c:pt>
                      <c:pt idx="615">
                        <c:v>6.4726287140823402E-2</c:v>
                      </c:pt>
                      <c:pt idx="616">
                        <c:v>6.4366509005712599E-2</c:v>
                      </c:pt>
                      <c:pt idx="617">
                        <c:v>6.4038972723392804E-2</c:v>
                      </c:pt>
                      <c:pt idx="618">
                        <c:v>6.3745725395628297E-2</c:v>
                      </c:pt>
                      <c:pt idx="619">
                        <c:v>6.3516961773444805E-2</c:v>
                      </c:pt>
                      <c:pt idx="620">
                        <c:v>6.3255956298471305E-2</c:v>
                      </c:pt>
                      <c:pt idx="621">
                        <c:v>6.2863936310569496E-2</c:v>
                      </c:pt>
                      <c:pt idx="622">
                        <c:v>6.2602930835595899E-2</c:v>
                      </c:pt>
                      <c:pt idx="623">
                        <c:v>6.2374167213413302E-2</c:v>
                      </c:pt>
                      <c:pt idx="624">
                        <c:v>6.2112649962998402E-2</c:v>
                      </c:pt>
                      <c:pt idx="625">
                        <c:v>6.1787672557884199E-2</c:v>
                      </c:pt>
                      <c:pt idx="626">
                        <c:v>6.1395652569982501E-2</c:v>
                      </c:pt>
                      <c:pt idx="627">
                        <c:v>6.1199130800590702E-2</c:v>
                      </c:pt>
                      <c:pt idx="628">
                        <c:v>6.0905883472826203E-2</c:v>
                      </c:pt>
                      <c:pt idx="629">
                        <c:v>6.0479574530369097E-2</c:v>
                      </c:pt>
                      <c:pt idx="630">
                        <c:v>6.0154597125254901E-2</c:v>
                      </c:pt>
                      <c:pt idx="631">
                        <c:v>5.9957563580421903E-2</c:v>
                      </c:pt>
                      <c:pt idx="632">
                        <c:v>5.9696046330006997E-2</c:v>
                      </c:pt>
                      <c:pt idx="633">
                        <c:v>5.94350408550334E-2</c:v>
                      </c:pt>
                      <c:pt idx="634">
                        <c:v>5.91417935272689E-2</c:v>
                      </c:pt>
                      <c:pt idx="635">
                        <c:v>5.8814257244949097E-2</c:v>
                      </c:pt>
                      <c:pt idx="636">
                        <c:v>5.8553251769975397E-2</c:v>
                      </c:pt>
                      <c:pt idx="637">
                        <c:v>5.8193473634864601E-2</c:v>
                      </c:pt>
                      <c:pt idx="638">
                        <c:v>5.7900738082541398E-2</c:v>
                      </c:pt>
                      <c:pt idx="639">
                        <c:v>5.7705751639472801E-2</c:v>
                      </c:pt>
                      <c:pt idx="640">
                        <c:v>5.7410457209943901E-2</c:v>
                      </c:pt>
                      <c:pt idx="641">
                        <c:v>5.7181181812319903E-2</c:v>
                      </c:pt>
                      <c:pt idx="642">
                        <c:v>5.68879344845553E-2</c:v>
                      </c:pt>
                      <c:pt idx="643">
                        <c:v>5.66269290095818E-2</c:v>
                      </c:pt>
                      <c:pt idx="644">
                        <c:v>5.6365923534607301E-2</c:v>
                      </c:pt>
                      <c:pt idx="645">
                        <c:v>5.6038387252287498E-2</c:v>
                      </c:pt>
                      <c:pt idx="646">
                        <c:v>5.5777381777313999E-2</c:v>
                      </c:pt>
                      <c:pt idx="647">
                        <c:v>5.5582395334245298E-2</c:v>
                      </c:pt>
                      <c:pt idx="648">
                        <c:v>5.5419650743967597E-2</c:v>
                      </c:pt>
                      <c:pt idx="649">
                        <c:v>5.51243563144386E-2</c:v>
                      </c:pt>
                      <c:pt idx="650">
                        <c:v>5.4634075441841103E-2</c:v>
                      </c:pt>
                      <c:pt idx="651">
                        <c:v>5.4373069966867402E-2</c:v>
                      </c:pt>
                      <c:pt idx="652">
                        <c:v>5.4112064491893902E-2</c:v>
                      </c:pt>
                      <c:pt idx="653">
                        <c:v>5.3917078048825201E-2</c:v>
                      </c:pt>
                      <c:pt idx="654">
                        <c:v>5.3589541766505301E-2</c:v>
                      </c:pt>
                      <c:pt idx="655">
                        <c:v>5.3328536291531697E-2</c:v>
                      </c:pt>
                      <c:pt idx="656">
                        <c:v>5.3165791701254003E-2</c:v>
                      </c:pt>
                      <c:pt idx="657">
                        <c:v>5.2937028079071302E-2</c:v>
                      </c:pt>
                      <c:pt idx="658">
                        <c:v>5.2676022604097601E-2</c:v>
                      </c:pt>
                      <c:pt idx="659">
                        <c:v>5.2316244468987E-2</c:v>
                      </c:pt>
                      <c:pt idx="660">
                        <c:v>5.2022997141222403E-2</c:v>
                      </c:pt>
                      <c:pt idx="661">
                        <c:v>5.1892494403735598E-2</c:v>
                      </c:pt>
                      <c:pt idx="662">
                        <c:v>5.1663219006111601E-2</c:v>
                      </c:pt>
                      <c:pt idx="663">
                        <c:v>5.1335682723791701E-2</c:v>
                      </c:pt>
                      <c:pt idx="664">
                        <c:v>5.0978463465886602E-2</c:v>
                      </c:pt>
                      <c:pt idx="665">
                        <c:v>5.0683169036357702E-2</c:v>
                      </c:pt>
                      <c:pt idx="666">
                        <c:v>5.0453893638733802E-2</c:v>
                      </c:pt>
                      <c:pt idx="667">
                        <c:v>5.0160646310969302E-2</c:v>
                      </c:pt>
                      <c:pt idx="668">
                        <c:v>4.9931882688786601E-2</c:v>
                      </c:pt>
                      <c:pt idx="669">
                        <c:v>4.9670365438371701E-2</c:v>
                      </c:pt>
                      <c:pt idx="670">
                        <c:v>4.9443648917953401E-2</c:v>
                      </c:pt>
                      <c:pt idx="671">
                        <c:v>4.9214885295769999E-2</c:v>
                      </c:pt>
                      <c:pt idx="672">
                        <c:v>4.90500936037278E-2</c:v>
                      </c:pt>
                      <c:pt idx="673">
                        <c:v>4.8788576353313698E-2</c:v>
                      </c:pt>
                      <c:pt idx="674">
                        <c:v>4.85275708783394E-2</c:v>
                      </c:pt>
                      <c:pt idx="675">
                        <c:v>4.83008543579211E-2</c:v>
                      </c:pt>
                      <c:pt idx="676">
                        <c:v>4.8037290005741799E-2</c:v>
                      </c:pt>
                      <c:pt idx="677">
                        <c:v>4.7810573485323499E-2</c:v>
                      </c:pt>
                      <c:pt idx="678">
                        <c:v>4.7581809863140798E-2</c:v>
                      </c:pt>
                      <c:pt idx="679">
                        <c:v>4.73525344655168E-2</c:v>
                      </c:pt>
                      <c:pt idx="680">
                        <c:v>4.7059287137752301E-2</c:v>
                      </c:pt>
                      <c:pt idx="681">
                        <c:v>4.6862253592919199E-2</c:v>
                      </c:pt>
                      <c:pt idx="682">
                        <c:v>4.6601248117945603E-2</c:v>
                      </c:pt>
                      <c:pt idx="683">
                        <c:v>4.6438503527667901E-2</c:v>
                      </c:pt>
                      <c:pt idx="684">
                        <c:v>4.6177498052694298E-2</c:v>
                      </c:pt>
                      <c:pt idx="685">
                        <c:v>4.5884250724929701E-2</c:v>
                      </c:pt>
                      <c:pt idx="686">
                        <c:v>4.5556714442609898E-2</c:v>
                      </c:pt>
                      <c:pt idx="687">
                        <c:v>4.5295708967636399E-2</c:v>
                      </c:pt>
                      <c:pt idx="688">
                        <c:v>4.5034703492662698E-2</c:v>
                      </c:pt>
                      <c:pt idx="689">
                        <c:v>4.48376699478297E-2</c:v>
                      </c:pt>
                      <c:pt idx="690">
                        <c:v>4.4642683504760999E-2</c:v>
                      </c:pt>
                      <c:pt idx="691">
                        <c:v>4.4477891812718898E-2</c:v>
                      </c:pt>
                      <c:pt idx="692">
                        <c:v>4.4216886337745197E-2</c:v>
                      </c:pt>
                      <c:pt idx="693">
                        <c:v>4.3923639009980801E-2</c:v>
                      </c:pt>
                      <c:pt idx="694">
                        <c:v>4.3694363612356797E-2</c:v>
                      </c:pt>
                      <c:pt idx="695">
                        <c:v>4.3532130797520302E-2</c:v>
                      </c:pt>
                      <c:pt idx="696">
                        <c:v>4.3270613547105402E-2</c:v>
                      </c:pt>
                      <c:pt idx="697">
                        <c:v>4.3074091777713701E-2</c:v>
                      </c:pt>
                      <c:pt idx="698">
                        <c:v>4.2911347187435903E-2</c:v>
                      </c:pt>
                      <c:pt idx="699">
                        <c:v>4.26180998596715E-2</c:v>
                      </c:pt>
                      <c:pt idx="700">
                        <c:v>4.2324852531906897E-2</c:v>
                      </c:pt>
                      <c:pt idx="701">
                        <c:v>4.2095577134282899E-2</c:v>
                      </c:pt>
                      <c:pt idx="702">
                        <c:v>4.18990553648904E-2</c:v>
                      </c:pt>
                      <c:pt idx="703">
                        <c:v>4.1704068921821803E-2</c:v>
                      </c:pt>
                      <c:pt idx="704">
                        <c:v>4.1507035376988702E-2</c:v>
                      </c:pt>
                      <c:pt idx="705">
                        <c:v>4.1278271754806001E-2</c:v>
                      </c:pt>
                      <c:pt idx="706">
                        <c:v>4.11155271645283E-2</c:v>
                      </c:pt>
                      <c:pt idx="707">
                        <c:v>4.0886251766904302E-2</c:v>
                      </c:pt>
                      <c:pt idx="708">
                        <c:v>4.0755749029417497E-2</c:v>
                      </c:pt>
                      <c:pt idx="709">
                        <c:v>4.0561274361790099E-2</c:v>
                      </c:pt>
                      <c:pt idx="710">
                        <c:v>4.026546815682E-2</c:v>
                      </c:pt>
                      <c:pt idx="711">
                        <c:v>3.9972220829055403E-2</c:v>
                      </c:pt>
                      <c:pt idx="712">
                        <c:v>3.9972220829055403E-2</c:v>
                      </c:pt>
                      <c:pt idx="713">
                        <c:v>3.9612954469386001E-2</c:v>
                      </c:pt>
                      <c:pt idx="714">
                        <c:v>3.9220934481484199E-2</c:v>
                      </c:pt>
                      <c:pt idx="715">
                        <c:v>3.9026459813856898E-2</c:v>
                      </c:pt>
                      <c:pt idx="716">
                        <c:v>3.8731165384327998E-2</c:v>
                      </c:pt>
                      <c:pt idx="717">
                        <c:v>3.8536178941259297E-2</c:v>
                      </c:pt>
                      <c:pt idx="718">
                        <c:v>3.8307415319076603E-2</c:v>
                      </c:pt>
                      <c:pt idx="719">
                        <c:v>3.8307415319076603E-2</c:v>
                      </c:pt>
                      <c:pt idx="720">
                        <c:v>3.8176912581589798E-2</c:v>
                      </c:pt>
                      <c:pt idx="721">
                        <c:v>3.7979879036756703E-2</c:v>
                      </c:pt>
                      <c:pt idx="722">
                        <c:v>3.7817134446479099E-2</c:v>
                      </c:pt>
                      <c:pt idx="723">
                        <c:v>3.7718361786341803E-2</c:v>
                      </c:pt>
                      <c:pt idx="724">
                        <c:v>3.7228592689185602E-2</c:v>
                      </c:pt>
                      <c:pt idx="725">
                        <c:v>3.68708616558392E-2</c:v>
                      </c:pt>
                      <c:pt idx="726">
                        <c:v>3.6609856180865499E-2</c:v>
                      </c:pt>
                      <c:pt idx="727">
                        <c:v>3.6479353443378798E-2</c:v>
                      </c:pt>
                      <c:pt idx="728">
                        <c:v>3.6250078045754898E-2</c:v>
                      </c:pt>
                      <c:pt idx="729">
                        <c:v>3.5989072570781197E-2</c:v>
                      </c:pt>
                      <c:pt idx="730">
                        <c:v>3.5989072570781197E-2</c:v>
                      </c:pt>
                      <c:pt idx="731">
                        <c:v>3.57280670958076E-2</c:v>
                      </c:pt>
                      <c:pt idx="732">
                        <c:v>3.5498791698183603E-2</c:v>
                      </c:pt>
                      <c:pt idx="733">
                        <c:v>3.5336558883347198E-2</c:v>
                      </c:pt>
                      <c:pt idx="734">
                        <c:v>3.5040752678376898E-2</c:v>
                      </c:pt>
                      <c:pt idx="735">
                        <c:v>3.4878519863539799E-2</c:v>
                      </c:pt>
                      <c:pt idx="736">
                        <c:v>3.4747505350612398E-2</c:v>
                      </c:pt>
                      <c:pt idx="737">
                        <c:v>3.4550983581219899E-2</c:v>
                      </c:pt>
                      <c:pt idx="738">
                        <c:v>3.43237552853611E-2</c:v>
                      </c:pt>
                      <c:pt idx="739">
                        <c:v>3.4158963593318298E-2</c:v>
                      </c:pt>
                      <c:pt idx="740">
                        <c:v>3.4028460855831402E-2</c:v>
                      </c:pt>
                      <c:pt idx="741">
                        <c:v>3.3865716265553701E-2</c:v>
                      </c:pt>
                      <c:pt idx="742">
                        <c:v>3.3703483450717303E-2</c:v>
                      </c:pt>
                      <c:pt idx="743">
                        <c:v>3.3311463462815501E-2</c:v>
                      </c:pt>
                      <c:pt idx="744">
                        <c:v>3.3114429917982503E-2</c:v>
                      </c:pt>
                      <c:pt idx="745">
                        <c:v>3.2885666295799802E-2</c:v>
                      </c:pt>
                      <c:pt idx="746">
                        <c:v>3.2722921705522198E-2</c:v>
                      </c:pt>
                      <c:pt idx="747">
                        <c:v>3.2624149045384902E-2</c:v>
                      </c:pt>
                      <c:pt idx="748">
                        <c:v>3.2363143570411403E-2</c:v>
                      </c:pt>
                      <c:pt idx="749">
                        <c:v>3.22326408329245E-2</c:v>
                      </c:pt>
                      <c:pt idx="750">
                        <c:v>3.2134379948228702E-2</c:v>
                      </c:pt>
                      <c:pt idx="751">
                        <c:v>3.2003877210741799E-2</c:v>
                      </c:pt>
                      <c:pt idx="752">
                        <c:v>3.1513596338144198E-2</c:v>
                      </c:pt>
                      <c:pt idx="753">
                        <c:v>3.1350851747866601E-2</c:v>
                      </c:pt>
                      <c:pt idx="754">
                        <c:v>3.1252590863170698E-2</c:v>
                      </c:pt>
                      <c:pt idx="755">
                        <c:v>3.1025362567311199E-2</c:v>
                      </c:pt>
                      <c:pt idx="756">
                        <c:v>3.0860570875268899E-2</c:v>
                      </c:pt>
                      <c:pt idx="757">
                        <c:v>3.05355934701548E-2</c:v>
                      </c:pt>
                      <c:pt idx="758">
                        <c:v>3.03063180725308E-2</c:v>
                      </c:pt>
                      <c:pt idx="759">
                        <c:v>3.0175815335044001E-2</c:v>
                      </c:pt>
                      <c:pt idx="760">
                        <c:v>3.0175815335044001E-2</c:v>
                      </c:pt>
                      <c:pt idx="761">
                        <c:v>2.9914809860070401E-2</c:v>
                      </c:pt>
                      <c:pt idx="762">
                        <c:v>2.9784307122583599E-2</c:v>
                      </c:pt>
                      <c:pt idx="763">
                        <c:v>2.9653804385096801E-2</c:v>
                      </c:pt>
                      <c:pt idx="764">
                        <c:v>2.9357998180126601E-2</c:v>
                      </c:pt>
                      <c:pt idx="765">
                        <c:v>2.9096992705153001E-2</c:v>
                      </c:pt>
                      <c:pt idx="766">
                        <c:v>2.88702761847347E-2</c:v>
                      </c:pt>
                      <c:pt idx="767">
                        <c:v>2.8705484492692598E-2</c:v>
                      </c:pt>
                      <c:pt idx="768">
                        <c:v>2.8510498049623901E-2</c:v>
                      </c:pt>
                      <c:pt idx="769">
                        <c:v>2.8215203620095001E-2</c:v>
                      </c:pt>
                      <c:pt idx="770">
                        <c:v>2.8084700882608199E-2</c:v>
                      </c:pt>
                      <c:pt idx="771">
                        <c:v>2.7889714439539599E-2</c:v>
                      </c:pt>
                      <c:pt idx="772">
                        <c:v>2.7727481624702399E-2</c:v>
                      </c:pt>
                      <c:pt idx="773">
                        <c:v>2.7530448079869301E-2</c:v>
                      </c:pt>
                      <c:pt idx="774">
                        <c:v>2.73677034895916E-2</c:v>
                      </c:pt>
                      <c:pt idx="775">
                        <c:v>2.7170669944758599E-2</c:v>
                      </c:pt>
                      <c:pt idx="776">
                        <c:v>2.69756835016907E-2</c:v>
                      </c:pt>
                      <c:pt idx="777">
                        <c:v>2.68108918096478E-2</c:v>
                      </c:pt>
                      <c:pt idx="778">
                        <c:v>2.6616417142020499E-2</c:v>
                      </c:pt>
                      <c:pt idx="779">
                        <c:v>2.6387141744396402E-2</c:v>
                      </c:pt>
                      <c:pt idx="780">
                        <c:v>2.62566390069097E-2</c:v>
                      </c:pt>
                      <c:pt idx="781">
                        <c:v>2.6062164339282299E-2</c:v>
                      </c:pt>
                      <c:pt idx="782">
                        <c:v>2.5896860871798901E-2</c:v>
                      </c:pt>
                      <c:pt idx="783">
                        <c:v>2.5766358134311999E-2</c:v>
                      </c:pt>
                      <c:pt idx="784">
                        <c:v>2.5537594512129301E-2</c:v>
                      </c:pt>
                      <c:pt idx="785">
                        <c:v>2.5276589037155801E-2</c:v>
                      </c:pt>
                      <c:pt idx="786">
                        <c:v>2.5145574524227599E-2</c:v>
                      </c:pt>
                      <c:pt idx="787">
                        <c:v>2.4983341709391201E-2</c:v>
                      </c:pt>
                      <c:pt idx="788">
                        <c:v>2.4655805427071398E-2</c:v>
                      </c:pt>
                      <c:pt idx="789">
                        <c:v>2.4429088906653101E-2</c:v>
                      </c:pt>
                      <c:pt idx="790">
                        <c:v>2.42637854391696E-2</c:v>
                      </c:pt>
                      <c:pt idx="791">
                        <c:v>2.4167571656238201E-2</c:v>
                      </c:pt>
                      <c:pt idx="792">
                        <c:v>2.39705381114051E-2</c:v>
                      </c:pt>
                      <c:pt idx="793">
                        <c:v>2.37095326364315E-2</c:v>
                      </c:pt>
                      <c:pt idx="794">
                        <c:v>2.3448527161457899E-2</c:v>
                      </c:pt>
                      <c:pt idx="795">
                        <c:v>2.3285782571180198E-2</c:v>
                      </c:pt>
                      <c:pt idx="796">
                        <c:v>2.3088749026347201E-2</c:v>
                      </c:pt>
                      <c:pt idx="797">
                        <c:v>2.2958246288860298E-2</c:v>
                      </c:pt>
                      <c:pt idx="798">
                        <c:v>2.2763771621233001E-2</c:v>
                      </c:pt>
                      <c:pt idx="799">
                        <c:v>2.2633268883746199E-2</c:v>
                      </c:pt>
                      <c:pt idx="800">
                        <c:v>2.2337462678776E-2</c:v>
                      </c:pt>
                      <c:pt idx="801">
                        <c:v>2.2206959941289201E-2</c:v>
                      </c:pt>
                      <c:pt idx="802">
                        <c:v>2.19781963191065E-2</c:v>
                      </c:pt>
                      <c:pt idx="803">
                        <c:v>2.17832098760379E-2</c:v>
                      </c:pt>
                      <c:pt idx="804">
                        <c:v>2.1522204401064199E-2</c:v>
                      </c:pt>
                      <c:pt idx="805">
                        <c:v>2.13917016635774E-2</c:v>
                      </c:pt>
                      <c:pt idx="806">
                        <c:v>2.1226909971535299E-2</c:v>
                      </c:pt>
                      <c:pt idx="807">
                        <c:v>2.1031923528466601E-2</c:v>
                      </c:pt>
                      <c:pt idx="808">
                        <c:v>2.08348899836336E-2</c:v>
                      </c:pt>
                      <c:pt idx="809">
                        <c:v>2.06081734632153E-2</c:v>
                      </c:pt>
                      <c:pt idx="810">
                        <c:v>2.0379409841031901E-2</c:v>
                      </c:pt>
                      <c:pt idx="811">
                        <c:v>2.0280637180895501E-2</c:v>
                      </c:pt>
                      <c:pt idx="812">
                        <c:v>2.0083603636062399E-2</c:v>
                      </c:pt>
                      <c:pt idx="813">
                        <c:v>1.9953100898575601E-2</c:v>
                      </c:pt>
                      <c:pt idx="814">
                        <c:v>1.9920859045784702E-2</c:v>
                      </c:pt>
                      <c:pt idx="815">
                        <c:v>1.96598535708103E-2</c:v>
                      </c:pt>
                      <c:pt idx="816">
                        <c:v>1.9268345358350002E-2</c:v>
                      </c:pt>
                      <c:pt idx="817">
                        <c:v>1.90390699607259E-2</c:v>
                      </c:pt>
                      <c:pt idx="818">
                        <c:v>1.8778064485752401E-2</c:v>
                      </c:pt>
                      <c:pt idx="819">
                        <c:v>1.8583589818124999E-2</c:v>
                      </c:pt>
                      <c:pt idx="820">
                        <c:v>1.8452575305196998E-2</c:v>
                      </c:pt>
                      <c:pt idx="821">
                        <c:v>1.8191569830223301E-2</c:v>
                      </c:pt>
                      <c:pt idx="822">
                        <c:v>1.79945362853903E-2</c:v>
                      </c:pt>
                      <c:pt idx="823">
                        <c:v>1.7832303470553802E-2</c:v>
                      </c:pt>
                      <c:pt idx="824">
                        <c:v>1.76670000030704E-2</c:v>
                      </c:pt>
                      <c:pt idx="825">
                        <c:v>1.7504767188233902E-2</c:v>
                      </c:pt>
                      <c:pt idx="826">
                        <c:v>1.7275491790609901E-2</c:v>
                      </c:pt>
                      <c:pt idx="827">
                        <c:v>1.70810171229826E-2</c:v>
                      </c:pt>
                      <c:pt idx="828">
                        <c:v>1.6918272532704899E-2</c:v>
                      </c:pt>
                      <c:pt idx="829">
                        <c:v>1.6721238987871801E-2</c:v>
                      </c:pt>
                      <c:pt idx="830">
                        <c:v>1.65242054430388E-2</c:v>
                      </c:pt>
                      <c:pt idx="831">
                        <c:v>1.6329730775411399E-2</c:v>
                      </c:pt>
                      <c:pt idx="832">
                        <c:v>1.6166986185133701E-2</c:v>
                      </c:pt>
                      <c:pt idx="833">
                        <c:v>1.59699526403007E-2</c:v>
                      </c:pt>
                      <c:pt idx="834">
                        <c:v>1.57749661972321E-2</c:v>
                      </c:pt>
                      <c:pt idx="835">
                        <c:v>1.5644463459745201E-2</c:v>
                      </c:pt>
                      <c:pt idx="836">
                        <c:v>1.54156998375625E-2</c:v>
                      </c:pt>
                      <c:pt idx="837">
                        <c:v>1.5250908145520299E-2</c:v>
                      </c:pt>
                      <c:pt idx="838">
                        <c:v>1.5055921702451701E-2</c:v>
                      </c:pt>
                      <c:pt idx="839">
                        <c:v>1.48588881576187E-2</c:v>
                      </c:pt>
                      <c:pt idx="840">
                        <c:v>1.4664413489991399E-2</c:v>
                      </c:pt>
                      <c:pt idx="841">
                        <c:v>1.4467379945158201E-2</c:v>
                      </c:pt>
                      <c:pt idx="842">
                        <c:v>1.42723935020896E-2</c:v>
                      </c:pt>
                      <c:pt idx="843">
                        <c:v>1.4075359957256599E-2</c:v>
                      </c:pt>
                      <c:pt idx="844">
                        <c:v>1.3944857219769799E-2</c:v>
                      </c:pt>
                      <c:pt idx="845">
                        <c:v>1.37160935975871E-2</c:v>
                      </c:pt>
                      <c:pt idx="846">
                        <c:v>1.35533490073093E-2</c:v>
                      </c:pt>
                      <c:pt idx="847">
                        <c:v>1.3390604417031699E-2</c:v>
                      </c:pt>
                      <c:pt idx="848">
                        <c:v>1.3129598942058E-2</c:v>
                      </c:pt>
                      <c:pt idx="849">
                        <c:v>1.2964807250015101E-2</c:v>
                      </c:pt>
                      <c:pt idx="850">
                        <c:v>1.2769820806947199E-2</c:v>
                      </c:pt>
                      <c:pt idx="851">
                        <c:v>1.25727872621142E-2</c:v>
                      </c:pt>
                      <c:pt idx="852">
                        <c:v>1.2410554447276999E-2</c:v>
                      </c:pt>
                      <c:pt idx="853">
                        <c:v>1.2181279049653101E-2</c:v>
                      </c:pt>
                      <c:pt idx="854">
                        <c:v>1.2018534459375301E-2</c:v>
                      </c:pt>
                      <c:pt idx="855">
                        <c:v>1.1757528984401701E-2</c:v>
                      </c:pt>
                      <c:pt idx="856">
                        <c:v>1.1594784394123999E-2</c:v>
                      </c:pt>
                      <c:pt idx="857">
                        <c:v>1.1429992702081899E-2</c:v>
                      </c:pt>
                      <c:pt idx="858">
                        <c:v>1.12672481118041E-2</c:v>
                      </c:pt>
                      <c:pt idx="859">
                        <c:v>1.11050152969677E-2</c:v>
                      </c:pt>
                      <c:pt idx="860">
                        <c:v>1.094227070669E-2</c:v>
                      </c:pt>
                      <c:pt idx="861">
                        <c:v>1.0712995309066E-2</c:v>
                      </c:pt>
                      <c:pt idx="862">
                        <c:v>1.05482036170239E-2</c:v>
                      </c:pt>
                      <c:pt idx="863">
                        <c:v>1.04177008795371E-2</c:v>
                      </c:pt>
                      <c:pt idx="864">
                        <c:v>1.02227144364684E-2</c:v>
                      </c:pt>
                      <c:pt idx="865">
                        <c:v>9.9939508142857791E-3</c:v>
                      </c:pt>
                      <c:pt idx="866">
                        <c:v>9.7646754166618097E-3</c:v>
                      </c:pt>
                      <c:pt idx="867">
                        <c:v>9.5702007490343598E-3</c:v>
                      </c:pt>
                      <c:pt idx="868">
                        <c:v>9.3731672042013398E-3</c:v>
                      </c:pt>
                      <c:pt idx="869">
                        <c:v>9.3091952740608202E-3</c:v>
                      </c:pt>
                      <c:pt idx="870">
                        <c:v>9.2104226139236908E-3</c:v>
                      </c:pt>
                      <c:pt idx="871">
                        <c:v>8.7866725486722697E-3</c:v>
                      </c:pt>
                      <c:pt idx="872">
                        <c:v>8.5896390038392497E-3</c:v>
                      </c:pt>
                      <c:pt idx="873">
                        <c:v>8.3926054590062193E-3</c:v>
                      </c:pt>
                      <c:pt idx="874">
                        <c:v>8.1981307913788805E-3</c:v>
                      </c:pt>
                      <c:pt idx="875">
                        <c:v>8.0676280538920508E-3</c:v>
                      </c:pt>
                      <c:pt idx="876">
                        <c:v>8.0010972465457408E-3</c:v>
                      </c:pt>
                      <c:pt idx="877">
                        <c:v>7.7400917715722004E-3</c:v>
                      </c:pt>
                      <c:pt idx="878">
                        <c:v>7.4468444438076098E-3</c:v>
                      </c:pt>
                      <c:pt idx="879">
                        <c:v>7.2175690461836499E-3</c:v>
                      </c:pt>
                      <c:pt idx="880">
                        <c:v>7.0230943785562997E-3</c:v>
                      </c:pt>
                      <c:pt idx="881">
                        <c:v>6.8260608337232798E-3</c:v>
                      </c:pt>
                      <c:pt idx="882">
                        <c:v>6.5967854360993198E-3</c:v>
                      </c:pt>
                      <c:pt idx="883">
                        <c:v>6.4345526212628004E-3</c:v>
                      </c:pt>
                      <c:pt idx="884">
                        <c:v>6.3040498837760896E-3</c:v>
                      </c:pt>
                      <c:pt idx="885">
                        <c:v>6.1070163389429499E-3</c:v>
                      </c:pt>
                      <c:pt idx="886">
                        <c:v>5.9442717486653E-3</c:v>
                      </c:pt>
                      <c:pt idx="887">
                        <c:v>5.7492853055965999E-3</c:v>
                      </c:pt>
                      <c:pt idx="888">
                        <c:v>5.5844936135545104E-3</c:v>
                      </c:pt>
                      <c:pt idx="889">
                        <c:v>5.3234881385801902E-3</c:v>
                      </c:pt>
                      <c:pt idx="890">
                        <c:v>5.1607435483024301E-3</c:v>
                      </c:pt>
                      <c:pt idx="891">
                        <c:v>4.9637100034693998E-3</c:v>
                      </c:pt>
                      <c:pt idx="892">
                        <c:v>4.76923533584206E-3</c:v>
                      </c:pt>
                      <c:pt idx="893">
                        <c:v>4.5722017910089204E-3</c:v>
                      </c:pt>
                      <c:pt idx="894">
                        <c:v>4.3772153479403296E-3</c:v>
                      </c:pt>
                      <c:pt idx="895">
                        <c:v>4.1484517257576198E-3</c:v>
                      </c:pt>
                      <c:pt idx="896">
                        <c:v>3.9534652826890299E-3</c:v>
                      </c:pt>
                      <c:pt idx="897">
                        <c:v>3.7247016605063102E-3</c:v>
                      </c:pt>
                      <c:pt idx="898">
                        <c:v>3.6259290003691799E-3</c:v>
                      </c:pt>
                      <c:pt idx="899">
                        <c:v>3.3971653781864602E-3</c:v>
                      </c:pt>
                      <c:pt idx="900">
                        <c:v>3.2344207879087001E-3</c:v>
                      </c:pt>
                      <c:pt idx="901">
                        <c:v>3.0056571657260901E-3</c:v>
                      </c:pt>
                      <c:pt idx="902">
                        <c:v>2.77638176810202E-3</c:v>
                      </c:pt>
                      <c:pt idx="903">
                        <c:v>2.5819071004746798E-3</c:v>
                      </c:pt>
                      <c:pt idx="904">
                        <c:v>2.3526317028507199E-3</c:v>
                      </c:pt>
                      <c:pt idx="905">
                        <c:v>2.15559815801769E-3</c:v>
                      </c:pt>
                      <c:pt idx="906">
                        <c:v>1.9928535677399299E-3</c:v>
                      </c:pt>
                      <c:pt idx="907">
                        <c:v>1.7983789001125899E-3</c:v>
                      </c:pt>
                      <c:pt idx="908">
                        <c:v>1.60134535527956E-3</c:v>
                      </c:pt>
                      <c:pt idx="909">
                        <c:v>1.4043118104465301E-3</c:v>
                      </c:pt>
                      <c:pt idx="910">
                        <c:v>1.2098371428191899E-3</c:v>
                      </c:pt>
                      <c:pt idx="911">
                        <c:v>9.8056174519511896E-4</c:v>
                      </c:pt>
                      <c:pt idx="912">
                        <c:v>7.8608707756777597E-4</c:v>
                      </c:pt>
                      <c:pt idx="913">
                        <c:v>6.2078361008444105E-4</c:v>
                      </c:pt>
                      <c:pt idx="914">
                        <c:v>4.2630894245698802E-4</c:v>
                      </c:pt>
                      <c:pt idx="915">
                        <c:v>2.9580620497027298E-4</c:v>
                      </c:pt>
                      <c:pt idx="916">
                        <c:v>1.970335448330249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6BE1-1141-942C-B94588467EAE}"/>
                  </c:ext>
                </c:extLst>
              </c15:ser>
            </c15:filteredScatterSeries>
          </c:ext>
        </c:extLst>
      </c:scatterChart>
      <c:valAx>
        <c:axId val="237287296"/>
        <c:scaling>
          <c:orientation val="minMax"/>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Kelvi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7297664"/>
        <c:crosses val="autoZero"/>
        <c:crossBetween val="midCat"/>
      </c:valAx>
      <c:valAx>
        <c:axId val="237297664"/>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version</a:t>
                </a:r>
                <a:r>
                  <a:rPr lang="en-US" baseline="0"/>
                  <a:t> Rat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7287296"/>
        <c:crosses val="autoZero"/>
        <c:crossBetween val="midCat"/>
      </c:valAx>
      <c:spPr>
        <a:noFill/>
        <a:ln>
          <a:noFill/>
        </a:ln>
        <a:effectLst/>
      </c:spPr>
    </c:plotArea>
    <c:legend>
      <c:legendPos val="r"/>
      <c:layout>
        <c:manualLayout>
          <c:xMode val="edge"/>
          <c:yMode val="edge"/>
          <c:x val="0.76148991647202702"/>
          <c:y val="0.11751303033685701"/>
          <c:w val="0.20619806833417301"/>
          <c:h val="0.35638035703552301"/>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15% Biomass</a:t>
            </a:r>
            <a:r>
              <a:rPr lang="en-GB" baseline="0"/>
              <a:t> - </a:t>
            </a:r>
            <a:r>
              <a:rPr lang="en-GB" sz="1800" b="1" i="0" u="none" strike="noStrike" baseline="0">
                <a:effectLst/>
              </a:rPr>
              <a:t>CO</a:t>
            </a:r>
            <a:r>
              <a:rPr lang="en-GB" sz="1800" b="1" i="0" u="none" strike="noStrike" baseline="-25000">
                <a:effectLst/>
              </a:rPr>
              <a:t>2</a:t>
            </a:r>
            <a:endParaRPr lang="en-GB"/>
          </a:p>
        </c:rich>
      </c:tx>
      <c:overlay val="0"/>
    </c:title>
    <c:autoTitleDeleted val="0"/>
    <c:plotArea>
      <c:layout/>
      <c:scatterChart>
        <c:scatterStyle val="smoothMarker"/>
        <c:varyColors val="0"/>
        <c:ser>
          <c:idx val="0"/>
          <c:order val="0"/>
          <c:tx>
            <c:v>Coke</c:v>
          </c:tx>
          <c:marker>
            <c:symbol val="none"/>
          </c:marker>
          <c:xVal>
            <c:numRef>
              <c:f>'CO2'!$A$2:$A$1881</c:f>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f>'CO2'!$B$2:$B$1881</c:f>
              <c:numCache>
                <c:formatCode>General</c:formatCode>
                <c:ptCount val="188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02</c:v>
                </c:pt>
                <c:pt idx="34">
                  <c:v>0.02</c:v>
                </c:pt>
                <c:pt idx="35">
                  <c:v>0.02</c:v>
                </c:pt>
                <c:pt idx="36">
                  <c:v>0.02</c:v>
                </c:pt>
                <c:pt idx="37">
                  <c:v>0.04</c:v>
                </c:pt>
                <c:pt idx="38">
                  <c:v>0.04</c:v>
                </c:pt>
                <c:pt idx="39">
                  <c:v>0.06</c:v>
                </c:pt>
                <c:pt idx="40">
                  <c:v>0.06</c:v>
                </c:pt>
                <c:pt idx="41">
                  <c:v>0.06</c:v>
                </c:pt>
                <c:pt idx="42">
                  <c:v>0.08</c:v>
                </c:pt>
                <c:pt idx="43">
                  <c:v>0.1</c:v>
                </c:pt>
                <c:pt idx="44">
                  <c:v>0.1</c:v>
                </c:pt>
                <c:pt idx="45">
                  <c:v>0.12</c:v>
                </c:pt>
                <c:pt idx="46">
                  <c:v>0.14000000000000001</c:v>
                </c:pt>
                <c:pt idx="47">
                  <c:v>0.14000000000000001</c:v>
                </c:pt>
                <c:pt idx="48">
                  <c:v>0.16</c:v>
                </c:pt>
                <c:pt idx="49">
                  <c:v>0.18</c:v>
                </c:pt>
                <c:pt idx="50">
                  <c:v>0.18</c:v>
                </c:pt>
                <c:pt idx="51">
                  <c:v>0.2</c:v>
                </c:pt>
                <c:pt idx="52">
                  <c:v>0.22</c:v>
                </c:pt>
                <c:pt idx="53">
                  <c:v>0.22</c:v>
                </c:pt>
                <c:pt idx="54">
                  <c:v>0.22</c:v>
                </c:pt>
                <c:pt idx="55">
                  <c:v>0.24</c:v>
                </c:pt>
                <c:pt idx="56">
                  <c:v>0.26</c:v>
                </c:pt>
                <c:pt idx="57">
                  <c:v>0.28000000000000003</c:v>
                </c:pt>
                <c:pt idx="58">
                  <c:v>0.28000000000000003</c:v>
                </c:pt>
                <c:pt idx="59">
                  <c:v>0.3</c:v>
                </c:pt>
                <c:pt idx="60">
                  <c:v>0.32</c:v>
                </c:pt>
                <c:pt idx="61">
                  <c:v>0.34</c:v>
                </c:pt>
                <c:pt idx="62">
                  <c:v>0.34</c:v>
                </c:pt>
                <c:pt idx="63">
                  <c:v>0.36</c:v>
                </c:pt>
                <c:pt idx="64">
                  <c:v>0.38</c:v>
                </c:pt>
                <c:pt idx="65">
                  <c:v>0.4</c:v>
                </c:pt>
                <c:pt idx="66">
                  <c:v>0.42</c:v>
                </c:pt>
                <c:pt idx="67">
                  <c:v>0.44</c:v>
                </c:pt>
                <c:pt idx="68">
                  <c:v>0.46</c:v>
                </c:pt>
                <c:pt idx="69">
                  <c:v>0.48</c:v>
                </c:pt>
                <c:pt idx="70">
                  <c:v>0.5</c:v>
                </c:pt>
                <c:pt idx="71">
                  <c:v>0.5</c:v>
                </c:pt>
                <c:pt idx="72">
                  <c:v>0.52</c:v>
                </c:pt>
                <c:pt idx="73">
                  <c:v>0.56000000000000005</c:v>
                </c:pt>
                <c:pt idx="74">
                  <c:v>0.57999999999999996</c:v>
                </c:pt>
                <c:pt idx="75">
                  <c:v>0.6</c:v>
                </c:pt>
                <c:pt idx="76">
                  <c:v>0.64</c:v>
                </c:pt>
                <c:pt idx="77">
                  <c:v>0.66</c:v>
                </c:pt>
                <c:pt idx="78">
                  <c:v>0.68</c:v>
                </c:pt>
                <c:pt idx="79">
                  <c:v>0.72</c:v>
                </c:pt>
                <c:pt idx="80">
                  <c:v>0.76</c:v>
                </c:pt>
                <c:pt idx="81">
                  <c:v>0.76</c:v>
                </c:pt>
                <c:pt idx="82">
                  <c:v>0.78</c:v>
                </c:pt>
                <c:pt idx="83">
                  <c:v>0.82</c:v>
                </c:pt>
                <c:pt idx="84">
                  <c:v>0.86</c:v>
                </c:pt>
                <c:pt idx="85">
                  <c:v>0.9</c:v>
                </c:pt>
                <c:pt idx="86">
                  <c:v>0.94</c:v>
                </c:pt>
                <c:pt idx="87">
                  <c:v>0.98</c:v>
                </c:pt>
                <c:pt idx="88">
                  <c:v>1.02</c:v>
                </c:pt>
                <c:pt idx="89">
                  <c:v>1.02</c:v>
                </c:pt>
                <c:pt idx="90">
                  <c:v>1.08</c:v>
                </c:pt>
                <c:pt idx="91">
                  <c:v>1.1200000000000001</c:v>
                </c:pt>
                <c:pt idx="92">
                  <c:v>1.18</c:v>
                </c:pt>
                <c:pt idx="93">
                  <c:v>1.24</c:v>
                </c:pt>
                <c:pt idx="94">
                  <c:v>1.28</c:v>
                </c:pt>
                <c:pt idx="95">
                  <c:v>1.34</c:v>
                </c:pt>
                <c:pt idx="96">
                  <c:v>1.4</c:v>
                </c:pt>
                <c:pt idx="97">
                  <c:v>1.48</c:v>
                </c:pt>
                <c:pt idx="98">
                  <c:v>1.54</c:v>
                </c:pt>
                <c:pt idx="99">
                  <c:v>1.54</c:v>
                </c:pt>
                <c:pt idx="100">
                  <c:v>1.62</c:v>
                </c:pt>
                <c:pt idx="101">
                  <c:v>1.68</c:v>
                </c:pt>
                <c:pt idx="102">
                  <c:v>1.76</c:v>
                </c:pt>
                <c:pt idx="103">
                  <c:v>1.84</c:v>
                </c:pt>
                <c:pt idx="104">
                  <c:v>1.92</c:v>
                </c:pt>
                <c:pt idx="105">
                  <c:v>2</c:v>
                </c:pt>
                <c:pt idx="106">
                  <c:v>2.1</c:v>
                </c:pt>
                <c:pt idx="107">
                  <c:v>2.2000000000000002</c:v>
                </c:pt>
                <c:pt idx="108">
                  <c:v>2.2799999999999998</c:v>
                </c:pt>
                <c:pt idx="109">
                  <c:v>2.2799999999999998</c:v>
                </c:pt>
                <c:pt idx="110">
                  <c:v>2.4</c:v>
                </c:pt>
                <c:pt idx="111">
                  <c:v>2.5</c:v>
                </c:pt>
                <c:pt idx="112">
                  <c:v>2.6</c:v>
                </c:pt>
                <c:pt idx="113">
                  <c:v>2.72</c:v>
                </c:pt>
                <c:pt idx="114">
                  <c:v>2.84</c:v>
                </c:pt>
                <c:pt idx="115">
                  <c:v>2.96</c:v>
                </c:pt>
                <c:pt idx="116">
                  <c:v>3.08</c:v>
                </c:pt>
                <c:pt idx="117">
                  <c:v>3.22</c:v>
                </c:pt>
                <c:pt idx="118">
                  <c:v>3.22</c:v>
                </c:pt>
                <c:pt idx="119">
                  <c:v>3.34</c:v>
                </c:pt>
                <c:pt idx="120">
                  <c:v>3.48</c:v>
                </c:pt>
                <c:pt idx="121">
                  <c:v>3.62</c:v>
                </c:pt>
                <c:pt idx="122">
                  <c:v>3.76</c:v>
                </c:pt>
                <c:pt idx="123">
                  <c:v>3.92</c:v>
                </c:pt>
                <c:pt idx="124">
                  <c:v>4.0599999999999996</c:v>
                </c:pt>
                <c:pt idx="125">
                  <c:v>4.22</c:v>
                </c:pt>
                <c:pt idx="126">
                  <c:v>4.22</c:v>
                </c:pt>
                <c:pt idx="127">
                  <c:v>4.38</c:v>
                </c:pt>
                <c:pt idx="128">
                  <c:v>4.54</c:v>
                </c:pt>
                <c:pt idx="129">
                  <c:v>4.7</c:v>
                </c:pt>
                <c:pt idx="130">
                  <c:v>4.8599999999999977</c:v>
                </c:pt>
                <c:pt idx="131">
                  <c:v>5.0199999999999996</c:v>
                </c:pt>
                <c:pt idx="132">
                  <c:v>5.2</c:v>
                </c:pt>
                <c:pt idx="133">
                  <c:v>5.3599999999999977</c:v>
                </c:pt>
                <c:pt idx="134">
                  <c:v>5.54</c:v>
                </c:pt>
                <c:pt idx="135">
                  <c:v>5.7</c:v>
                </c:pt>
                <c:pt idx="136">
                  <c:v>5.8800000000000008</c:v>
                </c:pt>
                <c:pt idx="137">
                  <c:v>5.8800000000000008</c:v>
                </c:pt>
                <c:pt idx="138">
                  <c:v>6.06</c:v>
                </c:pt>
                <c:pt idx="139">
                  <c:v>6.24</c:v>
                </c:pt>
                <c:pt idx="140">
                  <c:v>6.4200000000000008</c:v>
                </c:pt>
                <c:pt idx="141">
                  <c:v>6.6</c:v>
                </c:pt>
                <c:pt idx="142">
                  <c:v>6.78</c:v>
                </c:pt>
                <c:pt idx="143">
                  <c:v>6.98</c:v>
                </c:pt>
                <c:pt idx="144">
                  <c:v>7.1599999999999984</c:v>
                </c:pt>
                <c:pt idx="145">
                  <c:v>7.3400000000000007</c:v>
                </c:pt>
                <c:pt idx="146">
                  <c:v>7.3400000000000007</c:v>
                </c:pt>
                <c:pt idx="147">
                  <c:v>7.54</c:v>
                </c:pt>
                <c:pt idx="148">
                  <c:v>7.7200000000000006</c:v>
                </c:pt>
                <c:pt idx="149">
                  <c:v>7.9</c:v>
                </c:pt>
                <c:pt idx="150">
                  <c:v>8.1</c:v>
                </c:pt>
                <c:pt idx="151">
                  <c:v>8.2800000000000011</c:v>
                </c:pt>
                <c:pt idx="152">
                  <c:v>8.4600000000000026</c:v>
                </c:pt>
                <c:pt idx="153">
                  <c:v>8.6399999999999988</c:v>
                </c:pt>
                <c:pt idx="154">
                  <c:v>8.82</c:v>
                </c:pt>
                <c:pt idx="155">
                  <c:v>8.82</c:v>
                </c:pt>
                <c:pt idx="156">
                  <c:v>9</c:v>
                </c:pt>
                <c:pt idx="157">
                  <c:v>9.18</c:v>
                </c:pt>
                <c:pt idx="158">
                  <c:v>9.36</c:v>
                </c:pt>
                <c:pt idx="159">
                  <c:v>9.5400000000000009</c:v>
                </c:pt>
                <c:pt idx="160">
                  <c:v>9.7200000000000006</c:v>
                </c:pt>
                <c:pt idx="161">
                  <c:v>9.8800000000000026</c:v>
                </c:pt>
                <c:pt idx="162">
                  <c:v>10.06</c:v>
                </c:pt>
                <c:pt idx="163">
                  <c:v>10.06</c:v>
                </c:pt>
                <c:pt idx="164">
                  <c:v>10.220000000000001</c:v>
                </c:pt>
                <c:pt idx="165">
                  <c:v>10.4</c:v>
                </c:pt>
                <c:pt idx="166">
                  <c:v>10.56</c:v>
                </c:pt>
                <c:pt idx="167">
                  <c:v>10.74</c:v>
                </c:pt>
                <c:pt idx="168">
                  <c:v>10.9</c:v>
                </c:pt>
                <c:pt idx="169">
                  <c:v>11.08</c:v>
                </c:pt>
                <c:pt idx="170">
                  <c:v>11.24</c:v>
                </c:pt>
                <c:pt idx="171">
                  <c:v>11.4</c:v>
                </c:pt>
                <c:pt idx="172">
                  <c:v>11.56</c:v>
                </c:pt>
                <c:pt idx="173">
                  <c:v>11.74</c:v>
                </c:pt>
                <c:pt idx="174">
                  <c:v>11.74</c:v>
                </c:pt>
                <c:pt idx="175">
                  <c:v>11.9</c:v>
                </c:pt>
                <c:pt idx="176">
                  <c:v>12.06</c:v>
                </c:pt>
                <c:pt idx="177">
                  <c:v>12.22</c:v>
                </c:pt>
                <c:pt idx="178">
                  <c:v>12.38</c:v>
                </c:pt>
                <c:pt idx="179">
                  <c:v>12.54</c:v>
                </c:pt>
                <c:pt idx="180">
                  <c:v>12.7</c:v>
                </c:pt>
                <c:pt idx="181">
                  <c:v>12.86</c:v>
                </c:pt>
                <c:pt idx="182">
                  <c:v>13</c:v>
                </c:pt>
                <c:pt idx="183">
                  <c:v>13</c:v>
                </c:pt>
                <c:pt idx="184">
                  <c:v>13.16</c:v>
                </c:pt>
                <c:pt idx="185">
                  <c:v>13.32</c:v>
                </c:pt>
                <c:pt idx="186">
                  <c:v>13.46</c:v>
                </c:pt>
                <c:pt idx="187">
                  <c:v>13.6</c:v>
                </c:pt>
                <c:pt idx="188">
                  <c:v>13.76</c:v>
                </c:pt>
                <c:pt idx="189">
                  <c:v>13.9</c:v>
                </c:pt>
                <c:pt idx="190">
                  <c:v>14.04</c:v>
                </c:pt>
                <c:pt idx="191">
                  <c:v>14.18</c:v>
                </c:pt>
                <c:pt idx="192">
                  <c:v>14.18</c:v>
                </c:pt>
                <c:pt idx="193">
                  <c:v>14.32</c:v>
                </c:pt>
                <c:pt idx="194">
                  <c:v>14.46</c:v>
                </c:pt>
                <c:pt idx="195">
                  <c:v>14.6</c:v>
                </c:pt>
                <c:pt idx="196">
                  <c:v>14.72</c:v>
                </c:pt>
                <c:pt idx="197">
                  <c:v>14.86</c:v>
                </c:pt>
                <c:pt idx="198">
                  <c:v>15</c:v>
                </c:pt>
                <c:pt idx="199">
                  <c:v>15.14</c:v>
                </c:pt>
                <c:pt idx="200">
                  <c:v>15.26</c:v>
                </c:pt>
                <c:pt idx="201">
                  <c:v>15.4</c:v>
                </c:pt>
                <c:pt idx="202">
                  <c:v>15.4</c:v>
                </c:pt>
                <c:pt idx="203">
                  <c:v>15.54</c:v>
                </c:pt>
                <c:pt idx="204">
                  <c:v>15.66</c:v>
                </c:pt>
                <c:pt idx="205">
                  <c:v>15.8</c:v>
                </c:pt>
                <c:pt idx="206">
                  <c:v>15.94</c:v>
                </c:pt>
                <c:pt idx="207">
                  <c:v>16.059999999999999</c:v>
                </c:pt>
                <c:pt idx="208">
                  <c:v>16.2</c:v>
                </c:pt>
                <c:pt idx="209">
                  <c:v>16.32</c:v>
                </c:pt>
                <c:pt idx="210">
                  <c:v>16.440000000000001</c:v>
                </c:pt>
                <c:pt idx="211">
                  <c:v>16.440000000000001</c:v>
                </c:pt>
                <c:pt idx="212">
                  <c:v>16.579999999999998</c:v>
                </c:pt>
                <c:pt idx="213">
                  <c:v>16.7</c:v>
                </c:pt>
                <c:pt idx="214">
                  <c:v>16.84</c:v>
                </c:pt>
                <c:pt idx="215">
                  <c:v>16.96</c:v>
                </c:pt>
                <c:pt idx="216">
                  <c:v>17.079999999999998</c:v>
                </c:pt>
                <c:pt idx="217">
                  <c:v>17.2</c:v>
                </c:pt>
                <c:pt idx="218">
                  <c:v>17.32</c:v>
                </c:pt>
                <c:pt idx="219">
                  <c:v>17.440000000000001</c:v>
                </c:pt>
                <c:pt idx="220">
                  <c:v>17.440000000000001</c:v>
                </c:pt>
                <c:pt idx="221">
                  <c:v>17.559999999999999</c:v>
                </c:pt>
                <c:pt idx="222">
                  <c:v>17.68</c:v>
                </c:pt>
                <c:pt idx="223">
                  <c:v>17.8</c:v>
                </c:pt>
                <c:pt idx="224">
                  <c:v>17.920000000000002</c:v>
                </c:pt>
                <c:pt idx="225">
                  <c:v>18.04</c:v>
                </c:pt>
                <c:pt idx="226">
                  <c:v>18.16</c:v>
                </c:pt>
                <c:pt idx="227">
                  <c:v>18.260000000000002</c:v>
                </c:pt>
                <c:pt idx="228">
                  <c:v>18.38</c:v>
                </c:pt>
                <c:pt idx="229">
                  <c:v>18.5</c:v>
                </c:pt>
                <c:pt idx="230">
                  <c:v>18.5</c:v>
                </c:pt>
                <c:pt idx="231">
                  <c:v>18.62</c:v>
                </c:pt>
                <c:pt idx="232">
                  <c:v>18.739999999999998</c:v>
                </c:pt>
                <c:pt idx="233">
                  <c:v>18.84</c:v>
                </c:pt>
                <c:pt idx="234">
                  <c:v>18.96</c:v>
                </c:pt>
                <c:pt idx="235">
                  <c:v>19.079999999999998</c:v>
                </c:pt>
                <c:pt idx="236">
                  <c:v>19.18</c:v>
                </c:pt>
                <c:pt idx="237">
                  <c:v>19.3</c:v>
                </c:pt>
                <c:pt idx="238">
                  <c:v>19.399999999999999</c:v>
                </c:pt>
                <c:pt idx="239">
                  <c:v>19.52</c:v>
                </c:pt>
                <c:pt idx="240">
                  <c:v>19.52</c:v>
                </c:pt>
                <c:pt idx="241">
                  <c:v>19.62</c:v>
                </c:pt>
                <c:pt idx="242">
                  <c:v>19.72</c:v>
                </c:pt>
                <c:pt idx="243">
                  <c:v>19.82</c:v>
                </c:pt>
                <c:pt idx="244">
                  <c:v>19.920000000000002</c:v>
                </c:pt>
                <c:pt idx="245">
                  <c:v>20.02</c:v>
                </c:pt>
                <c:pt idx="246">
                  <c:v>20.12</c:v>
                </c:pt>
                <c:pt idx="247">
                  <c:v>20.22</c:v>
                </c:pt>
                <c:pt idx="248">
                  <c:v>20.22</c:v>
                </c:pt>
                <c:pt idx="249">
                  <c:v>20.32</c:v>
                </c:pt>
                <c:pt idx="250">
                  <c:v>20.399999999999999</c:v>
                </c:pt>
                <c:pt idx="251">
                  <c:v>20.5</c:v>
                </c:pt>
                <c:pt idx="252">
                  <c:v>20.6</c:v>
                </c:pt>
                <c:pt idx="253">
                  <c:v>20.68</c:v>
                </c:pt>
                <c:pt idx="254">
                  <c:v>20.78</c:v>
                </c:pt>
                <c:pt idx="255">
                  <c:v>20.86</c:v>
                </c:pt>
                <c:pt idx="256">
                  <c:v>20.96</c:v>
                </c:pt>
                <c:pt idx="257">
                  <c:v>21.04</c:v>
                </c:pt>
                <c:pt idx="258">
                  <c:v>21.04</c:v>
                </c:pt>
                <c:pt idx="259">
                  <c:v>21.12</c:v>
                </c:pt>
                <c:pt idx="260">
                  <c:v>21.22</c:v>
                </c:pt>
                <c:pt idx="261">
                  <c:v>21.3</c:v>
                </c:pt>
                <c:pt idx="262">
                  <c:v>21.38</c:v>
                </c:pt>
                <c:pt idx="263">
                  <c:v>21.48</c:v>
                </c:pt>
                <c:pt idx="264">
                  <c:v>21.56</c:v>
                </c:pt>
                <c:pt idx="265">
                  <c:v>21.64</c:v>
                </c:pt>
                <c:pt idx="266">
                  <c:v>21.72</c:v>
                </c:pt>
                <c:pt idx="267">
                  <c:v>21.78</c:v>
                </c:pt>
                <c:pt idx="268">
                  <c:v>21.78</c:v>
                </c:pt>
                <c:pt idx="269">
                  <c:v>21.86</c:v>
                </c:pt>
                <c:pt idx="270">
                  <c:v>21.94</c:v>
                </c:pt>
                <c:pt idx="271">
                  <c:v>22</c:v>
                </c:pt>
                <c:pt idx="272">
                  <c:v>22.08</c:v>
                </c:pt>
                <c:pt idx="273">
                  <c:v>22.14</c:v>
                </c:pt>
                <c:pt idx="274">
                  <c:v>22.22</c:v>
                </c:pt>
                <c:pt idx="275">
                  <c:v>22.28</c:v>
                </c:pt>
                <c:pt idx="276">
                  <c:v>22.28</c:v>
                </c:pt>
                <c:pt idx="277">
                  <c:v>22.34</c:v>
                </c:pt>
                <c:pt idx="278">
                  <c:v>22.4</c:v>
                </c:pt>
                <c:pt idx="279">
                  <c:v>22.46</c:v>
                </c:pt>
                <c:pt idx="280">
                  <c:v>22.52</c:v>
                </c:pt>
                <c:pt idx="281">
                  <c:v>22.58</c:v>
                </c:pt>
                <c:pt idx="282">
                  <c:v>22.64</c:v>
                </c:pt>
                <c:pt idx="283">
                  <c:v>22.7</c:v>
                </c:pt>
                <c:pt idx="284">
                  <c:v>22.78</c:v>
                </c:pt>
                <c:pt idx="285">
                  <c:v>22.84</c:v>
                </c:pt>
                <c:pt idx="286">
                  <c:v>22.84</c:v>
                </c:pt>
                <c:pt idx="287">
                  <c:v>22.9</c:v>
                </c:pt>
                <c:pt idx="288">
                  <c:v>22.96</c:v>
                </c:pt>
                <c:pt idx="289">
                  <c:v>23.02</c:v>
                </c:pt>
                <c:pt idx="290">
                  <c:v>23.08</c:v>
                </c:pt>
                <c:pt idx="291">
                  <c:v>23.14</c:v>
                </c:pt>
                <c:pt idx="292">
                  <c:v>23.2</c:v>
                </c:pt>
                <c:pt idx="293">
                  <c:v>23.26</c:v>
                </c:pt>
                <c:pt idx="294">
                  <c:v>23.26</c:v>
                </c:pt>
                <c:pt idx="295">
                  <c:v>23.36</c:v>
                </c:pt>
                <c:pt idx="296">
                  <c:v>23.36</c:v>
                </c:pt>
                <c:pt idx="297">
                  <c:v>23.42</c:v>
                </c:pt>
                <c:pt idx="298">
                  <c:v>23.48</c:v>
                </c:pt>
                <c:pt idx="299">
                  <c:v>23.52</c:v>
                </c:pt>
                <c:pt idx="300">
                  <c:v>23.58</c:v>
                </c:pt>
                <c:pt idx="301">
                  <c:v>23.62</c:v>
                </c:pt>
                <c:pt idx="302">
                  <c:v>23.66</c:v>
                </c:pt>
                <c:pt idx="303">
                  <c:v>23.72</c:v>
                </c:pt>
                <c:pt idx="304">
                  <c:v>23.76</c:v>
                </c:pt>
                <c:pt idx="305">
                  <c:v>23.76</c:v>
                </c:pt>
                <c:pt idx="306">
                  <c:v>23.8</c:v>
                </c:pt>
                <c:pt idx="307">
                  <c:v>23.84</c:v>
                </c:pt>
                <c:pt idx="308">
                  <c:v>23.88</c:v>
                </c:pt>
                <c:pt idx="309">
                  <c:v>23.94</c:v>
                </c:pt>
                <c:pt idx="310">
                  <c:v>23.98</c:v>
                </c:pt>
                <c:pt idx="311">
                  <c:v>24.02</c:v>
                </c:pt>
                <c:pt idx="312">
                  <c:v>24.06</c:v>
                </c:pt>
                <c:pt idx="313">
                  <c:v>24.1</c:v>
                </c:pt>
                <c:pt idx="314">
                  <c:v>24.1</c:v>
                </c:pt>
                <c:pt idx="315">
                  <c:v>24.14</c:v>
                </c:pt>
                <c:pt idx="316">
                  <c:v>24.18</c:v>
                </c:pt>
                <c:pt idx="317">
                  <c:v>24.24</c:v>
                </c:pt>
                <c:pt idx="318">
                  <c:v>24.28</c:v>
                </c:pt>
                <c:pt idx="319">
                  <c:v>24.32</c:v>
                </c:pt>
                <c:pt idx="320">
                  <c:v>24.36</c:v>
                </c:pt>
                <c:pt idx="321">
                  <c:v>24.42</c:v>
                </c:pt>
                <c:pt idx="322">
                  <c:v>24.42</c:v>
                </c:pt>
                <c:pt idx="323">
                  <c:v>24.46</c:v>
                </c:pt>
                <c:pt idx="324">
                  <c:v>24.5</c:v>
                </c:pt>
                <c:pt idx="325">
                  <c:v>24.54</c:v>
                </c:pt>
                <c:pt idx="326">
                  <c:v>24.58</c:v>
                </c:pt>
                <c:pt idx="327">
                  <c:v>24.62</c:v>
                </c:pt>
                <c:pt idx="328">
                  <c:v>24.66</c:v>
                </c:pt>
                <c:pt idx="329">
                  <c:v>24.7</c:v>
                </c:pt>
                <c:pt idx="330">
                  <c:v>24.72</c:v>
                </c:pt>
                <c:pt idx="331">
                  <c:v>24.76</c:v>
                </c:pt>
                <c:pt idx="332">
                  <c:v>24.8</c:v>
                </c:pt>
                <c:pt idx="333">
                  <c:v>24.8</c:v>
                </c:pt>
                <c:pt idx="334">
                  <c:v>24.82</c:v>
                </c:pt>
                <c:pt idx="335">
                  <c:v>24.86</c:v>
                </c:pt>
                <c:pt idx="336">
                  <c:v>24.88</c:v>
                </c:pt>
                <c:pt idx="337">
                  <c:v>24.92</c:v>
                </c:pt>
                <c:pt idx="338">
                  <c:v>24.94</c:v>
                </c:pt>
                <c:pt idx="339">
                  <c:v>24.96</c:v>
                </c:pt>
                <c:pt idx="340">
                  <c:v>25</c:v>
                </c:pt>
                <c:pt idx="341">
                  <c:v>25.02</c:v>
                </c:pt>
                <c:pt idx="342">
                  <c:v>25.02</c:v>
                </c:pt>
                <c:pt idx="343">
                  <c:v>25.04</c:v>
                </c:pt>
                <c:pt idx="344">
                  <c:v>25.06</c:v>
                </c:pt>
                <c:pt idx="345">
                  <c:v>25.1</c:v>
                </c:pt>
                <c:pt idx="346">
                  <c:v>25.12</c:v>
                </c:pt>
                <c:pt idx="347">
                  <c:v>25.14</c:v>
                </c:pt>
                <c:pt idx="348">
                  <c:v>25.16</c:v>
                </c:pt>
                <c:pt idx="349">
                  <c:v>25.2</c:v>
                </c:pt>
                <c:pt idx="350">
                  <c:v>25.22</c:v>
                </c:pt>
                <c:pt idx="351">
                  <c:v>25.24</c:v>
                </c:pt>
                <c:pt idx="352">
                  <c:v>25.24</c:v>
                </c:pt>
                <c:pt idx="353">
                  <c:v>25.26</c:v>
                </c:pt>
                <c:pt idx="354">
                  <c:v>25.28</c:v>
                </c:pt>
                <c:pt idx="355">
                  <c:v>25.3</c:v>
                </c:pt>
                <c:pt idx="356">
                  <c:v>25.32</c:v>
                </c:pt>
                <c:pt idx="357">
                  <c:v>25.34</c:v>
                </c:pt>
                <c:pt idx="358">
                  <c:v>25.36</c:v>
                </c:pt>
                <c:pt idx="359">
                  <c:v>25.38</c:v>
                </c:pt>
                <c:pt idx="360">
                  <c:v>25.38</c:v>
                </c:pt>
                <c:pt idx="361">
                  <c:v>25.4</c:v>
                </c:pt>
                <c:pt idx="362">
                  <c:v>25.4</c:v>
                </c:pt>
                <c:pt idx="363">
                  <c:v>25.42</c:v>
                </c:pt>
                <c:pt idx="364">
                  <c:v>25.44</c:v>
                </c:pt>
                <c:pt idx="365">
                  <c:v>25.46</c:v>
                </c:pt>
                <c:pt idx="366">
                  <c:v>25.48</c:v>
                </c:pt>
                <c:pt idx="367">
                  <c:v>25.5</c:v>
                </c:pt>
                <c:pt idx="368">
                  <c:v>25.5</c:v>
                </c:pt>
                <c:pt idx="369">
                  <c:v>25.52</c:v>
                </c:pt>
                <c:pt idx="370">
                  <c:v>25.52</c:v>
                </c:pt>
                <c:pt idx="371">
                  <c:v>25.54</c:v>
                </c:pt>
                <c:pt idx="372">
                  <c:v>25.56</c:v>
                </c:pt>
                <c:pt idx="373">
                  <c:v>25.58</c:v>
                </c:pt>
                <c:pt idx="374">
                  <c:v>25.6</c:v>
                </c:pt>
                <c:pt idx="375">
                  <c:v>25.6</c:v>
                </c:pt>
                <c:pt idx="376">
                  <c:v>25.62</c:v>
                </c:pt>
                <c:pt idx="377">
                  <c:v>25.64</c:v>
                </c:pt>
                <c:pt idx="378">
                  <c:v>25.66</c:v>
                </c:pt>
                <c:pt idx="379">
                  <c:v>25.68</c:v>
                </c:pt>
                <c:pt idx="380">
                  <c:v>25.68</c:v>
                </c:pt>
                <c:pt idx="381">
                  <c:v>25.68</c:v>
                </c:pt>
                <c:pt idx="382">
                  <c:v>25.7</c:v>
                </c:pt>
                <c:pt idx="383">
                  <c:v>25.72</c:v>
                </c:pt>
                <c:pt idx="384">
                  <c:v>25.72</c:v>
                </c:pt>
                <c:pt idx="385">
                  <c:v>25.74</c:v>
                </c:pt>
                <c:pt idx="386">
                  <c:v>25.74</c:v>
                </c:pt>
                <c:pt idx="387">
                  <c:v>25.74</c:v>
                </c:pt>
                <c:pt idx="388">
                  <c:v>25.74</c:v>
                </c:pt>
                <c:pt idx="389">
                  <c:v>25.76</c:v>
                </c:pt>
                <c:pt idx="390">
                  <c:v>25.76</c:v>
                </c:pt>
                <c:pt idx="391">
                  <c:v>25.76</c:v>
                </c:pt>
                <c:pt idx="392">
                  <c:v>25.76</c:v>
                </c:pt>
                <c:pt idx="393">
                  <c:v>25.78</c:v>
                </c:pt>
                <c:pt idx="394">
                  <c:v>25.78</c:v>
                </c:pt>
                <c:pt idx="395">
                  <c:v>25.78</c:v>
                </c:pt>
                <c:pt idx="396">
                  <c:v>25.8</c:v>
                </c:pt>
                <c:pt idx="397">
                  <c:v>25.8</c:v>
                </c:pt>
                <c:pt idx="398">
                  <c:v>25.8</c:v>
                </c:pt>
                <c:pt idx="399">
                  <c:v>25.8</c:v>
                </c:pt>
                <c:pt idx="400">
                  <c:v>25.82</c:v>
                </c:pt>
                <c:pt idx="401">
                  <c:v>25.82</c:v>
                </c:pt>
                <c:pt idx="402">
                  <c:v>25.84</c:v>
                </c:pt>
                <c:pt idx="403">
                  <c:v>25.84</c:v>
                </c:pt>
                <c:pt idx="404">
                  <c:v>25.86</c:v>
                </c:pt>
                <c:pt idx="405">
                  <c:v>25.86</c:v>
                </c:pt>
                <c:pt idx="406">
                  <c:v>25.86</c:v>
                </c:pt>
                <c:pt idx="407">
                  <c:v>25.86</c:v>
                </c:pt>
                <c:pt idx="408">
                  <c:v>25.86</c:v>
                </c:pt>
                <c:pt idx="409">
                  <c:v>25.88</c:v>
                </c:pt>
                <c:pt idx="410">
                  <c:v>25.88</c:v>
                </c:pt>
                <c:pt idx="411">
                  <c:v>25.88</c:v>
                </c:pt>
                <c:pt idx="412">
                  <c:v>25.88</c:v>
                </c:pt>
                <c:pt idx="413">
                  <c:v>25.88</c:v>
                </c:pt>
                <c:pt idx="414">
                  <c:v>25.88</c:v>
                </c:pt>
                <c:pt idx="415">
                  <c:v>25.86</c:v>
                </c:pt>
                <c:pt idx="416">
                  <c:v>25.86</c:v>
                </c:pt>
                <c:pt idx="417">
                  <c:v>25.86</c:v>
                </c:pt>
                <c:pt idx="418">
                  <c:v>25.86</c:v>
                </c:pt>
                <c:pt idx="419">
                  <c:v>25.86</c:v>
                </c:pt>
                <c:pt idx="420">
                  <c:v>25.86</c:v>
                </c:pt>
                <c:pt idx="421">
                  <c:v>25.86</c:v>
                </c:pt>
                <c:pt idx="422">
                  <c:v>25.84</c:v>
                </c:pt>
                <c:pt idx="423">
                  <c:v>25.84</c:v>
                </c:pt>
                <c:pt idx="424">
                  <c:v>25.84</c:v>
                </c:pt>
                <c:pt idx="425">
                  <c:v>25.84</c:v>
                </c:pt>
                <c:pt idx="426">
                  <c:v>25.84</c:v>
                </c:pt>
                <c:pt idx="427">
                  <c:v>25.86</c:v>
                </c:pt>
                <c:pt idx="428">
                  <c:v>25.86</c:v>
                </c:pt>
                <c:pt idx="429">
                  <c:v>25.86</c:v>
                </c:pt>
                <c:pt idx="430">
                  <c:v>25.86</c:v>
                </c:pt>
                <c:pt idx="431">
                  <c:v>25.88</c:v>
                </c:pt>
                <c:pt idx="432">
                  <c:v>25.88</c:v>
                </c:pt>
                <c:pt idx="433">
                  <c:v>25.9</c:v>
                </c:pt>
                <c:pt idx="434">
                  <c:v>25.9</c:v>
                </c:pt>
                <c:pt idx="435">
                  <c:v>25.9</c:v>
                </c:pt>
                <c:pt idx="436">
                  <c:v>25.9</c:v>
                </c:pt>
                <c:pt idx="437">
                  <c:v>25.92</c:v>
                </c:pt>
                <c:pt idx="438">
                  <c:v>25.92</c:v>
                </c:pt>
                <c:pt idx="439">
                  <c:v>25.94</c:v>
                </c:pt>
                <c:pt idx="440">
                  <c:v>25.94</c:v>
                </c:pt>
                <c:pt idx="441">
                  <c:v>25.94</c:v>
                </c:pt>
                <c:pt idx="442">
                  <c:v>25.94</c:v>
                </c:pt>
                <c:pt idx="443">
                  <c:v>25.94</c:v>
                </c:pt>
                <c:pt idx="444">
                  <c:v>25.94</c:v>
                </c:pt>
                <c:pt idx="445">
                  <c:v>25.94</c:v>
                </c:pt>
                <c:pt idx="446">
                  <c:v>25.96</c:v>
                </c:pt>
                <c:pt idx="447">
                  <c:v>25.96</c:v>
                </c:pt>
                <c:pt idx="448">
                  <c:v>25.96</c:v>
                </c:pt>
                <c:pt idx="449">
                  <c:v>25.96</c:v>
                </c:pt>
                <c:pt idx="450">
                  <c:v>25.96</c:v>
                </c:pt>
                <c:pt idx="451">
                  <c:v>25.96</c:v>
                </c:pt>
                <c:pt idx="452">
                  <c:v>25.96</c:v>
                </c:pt>
                <c:pt idx="453">
                  <c:v>25.98</c:v>
                </c:pt>
                <c:pt idx="454">
                  <c:v>25.98</c:v>
                </c:pt>
                <c:pt idx="455">
                  <c:v>25.98</c:v>
                </c:pt>
                <c:pt idx="456">
                  <c:v>25.98</c:v>
                </c:pt>
                <c:pt idx="457">
                  <c:v>26</c:v>
                </c:pt>
                <c:pt idx="458">
                  <c:v>26</c:v>
                </c:pt>
                <c:pt idx="459">
                  <c:v>26.02</c:v>
                </c:pt>
                <c:pt idx="460">
                  <c:v>26.02</c:v>
                </c:pt>
                <c:pt idx="461">
                  <c:v>26.04</c:v>
                </c:pt>
                <c:pt idx="462">
                  <c:v>26.04</c:v>
                </c:pt>
                <c:pt idx="463">
                  <c:v>26.06</c:v>
                </c:pt>
                <c:pt idx="464">
                  <c:v>26.06</c:v>
                </c:pt>
                <c:pt idx="465">
                  <c:v>26.06</c:v>
                </c:pt>
                <c:pt idx="466">
                  <c:v>26.08</c:v>
                </c:pt>
                <c:pt idx="467">
                  <c:v>26.08</c:v>
                </c:pt>
                <c:pt idx="468">
                  <c:v>26.08</c:v>
                </c:pt>
                <c:pt idx="469">
                  <c:v>26.08</c:v>
                </c:pt>
                <c:pt idx="470">
                  <c:v>26.08</c:v>
                </c:pt>
                <c:pt idx="471">
                  <c:v>26.08</c:v>
                </c:pt>
                <c:pt idx="472">
                  <c:v>26.08</c:v>
                </c:pt>
                <c:pt idx="473">
                  <c:v>26.08</c:v>
                </c:pt>
                <c:pt idx="474">
                  <c:v>26.08</c:v>
                </c:pt>
                <c:pt idx="475">
                  <c:v>26.1</c:v>
                </c:pt>
                <c:pt idx="476">
                  <c:v>26.1</c:v>
                </c:pt>
                <c:pt idx="477">
                  <c:v>26.1</c:v>
                </c:pt>
                <c:pt idx="478">
                  <c:v>26.1</c:v>
                </c:pt>
                <c:pt idx="479">
                  <c:v>26.1</c:v>
                </c:pt>
                <c:pt idx="480">
                  <c:v>26.1</c:v>
                </c:pt>
                <c:pt idx="481">
                  <c:v>26.1</c:v>
                </c:pt>
                <c:pt idx="482">
                  <c:v>26.1</c:v>
                </c:pt>
                <c:pt idx="483">
                  <c:v>26.12</c:v>
                </c:pt>
                <c:pt idx="484">
                  <c:v>26.12</c:v>
                </c:pt>
                <c:pt idx="485">
                  <c:v>26.14</c:v>
                </c:pt>
                <c:pt idx="486">
                  <c:v>26.14</c:v>
                </c:pt>
                <c:pt idx="487">
                  <c:v>26.14</c:v>
                </c:pt>
                <c:pt idx="488">
                  <c:v>26.16</c:v>
                </c:pt>
                <c:pt idx="489">
                  <c:v>26.16</c:v>
                </c:pt>
                <c:pt idx="490">
                  <c:v>26.16</c:v>
                </c:pt>
                <c:pt idx="491">
                  <c:v>26.18</c:v>
                </c:pt>
                <c:pt idx="492">
                  <c:v>26.18</c:v>
                </c:pt>
                <c:pt idx="493">
                  <c:v>26.18</c:v>
                </c:pt>
                <c:pt idx="494">
                  <c:v>26.18</c:v>
                </c:pt>
                <c:pt idx="495">
                  <c:v>26.18</c:v>
                </c:pt>
                <c:pt idx="496">
                  <c:v>26.18</c:v>
                </c:pt>
                <c:pt idx="497">
                  <c:v>26.18</c:v>
                </c:pt>
                <c:pt idx="498">
                  <c:v>26.18</c:v>
                </c:pt>
                <c:pt idx="499">
                  <c:v>26.18</c:v>
                </c:pt>
                <c:pt idx="500">
                  <c:v>26.18</c:v>
                </c:pt>
                <c:pt idx="501">
                  <c:v>26.18</c:v>
                </c:pt>
                <c:pt idx="502">
                  <c:v>26.18</c:v>
                </c:pt>
                <c:pt idx="503">
                  <c:v>26.18</c:v>
                </c:pt>
                <c:pt idx="504">
                  <c:v>26.18</c:v>
                </c:pt>
                <c:pt idx="505">
                  <c:v>26.18</c:v>
                </c:pt>
                <c:pt idx="506">
                  <c:v>26.18</c:v>
                </c:pt>
                <c:pt idx="507">
                  <c:v>26.16</c:v>
                </c:pt>
                <c:pt idx="508">
                  <c:v>26.16</c:v>
                </c:pt>
                <c:pt idx="509">
                  <c:v>26.16</c:v>
                </c:pt>
                <c:pt idx="510">
                  <c:v>26.16</c:v>
                </c:pt>
                <c:pt idx="511">
                  <c:v>26.16</c:v>
                </c:pt>
                <c:pt idx="512">
                  <c:v>26.16</c:v>
                </c:pt>
                <c:pt idx="513">
                  <c:v>26.16</c:v>
                </c:pt>
                <c:pt idx="514">
                  <c:v>26.16</c:v>
                </c:pt>
                <c:pt idx="515">
                  <c:v>26.16</c:v>
                </c:pt>
                <c:pt idx="516">
                  <c:v>26.16</c:v>
                </c:pt>
                <c:pt idx="517">
                  <c:v>26.14</c:v>
                </c:pt>
                <c:pt idx="518">
                  <c:v>26.14</c:v>
                </c:pt>
                <c:pt idx="519">
                  <c:v>26.14</c:v>
                </c:pt>
                <c:pt idx="520">
                  <c:v>26.12</c:v>
                </c:pt>
                <c:pt idx="521">
                  <c:v>26.12</c:v>
                </c:pt>
                <c:pt idx="522">
                  <c:v>26.1</c:v>
                </c:pt>
                <c:pt idx="523">
                  <c:v>26.1</c:v>
                </c:pt>
                <c:pt idx="524">
                  <c:v>26.08</c:v>
                </c:pt>
                <c:pt idx="525">
                  <c:v>26.06</c:v>
                </c:pt>
                <c:pt idx="526">
                  <c:v>26.04</c:v>
                </c:pt>
                <c:pt idx="527">
                  <c:v>26.02</c:v>
                </c:pt>
                <c:pt idx="528">
                  <c:v>26</c:v>
                </c:pt>
                <c:pt idx="529">
                  <c:v>26</c:v>
                </c:pt>
                <c:pt idx="530">
                  <c:v>26</c:v>
                </c:pt>
                <c:pt idx="531">
                  <c:v>25.98</c:v>
                </c:pt>
                <c:pt idx="532">
                  <c:v>25.96</c:v>
                </c:pt>
                <c:pt idx="533">
                  <c:v>25.94</c:v>
                </c:pt>
                <c:pt idx="534">
                  <c:v>25.92</c:v>
                </c:pt>
                <c:pt idx="535">
                  <c:v>25.92</c:v>
                </c:pt>
                <c:pt idx="536">
                  <c:v>25.9</c:v>
                </c:pt>
                <c:pt idx="537">
                  <c:v>25.9</c:v>
                </c:pt>
                <c:pt idx="538">
                  <c:v>25.9</c:v>
                </c:pt>
                <c:pt idx="539">
                  <c:v>25.88</c:v>
                </c:pt>
                <c:pt idx="540">
                  <c:v>25.88</c:v>
                </c:pt>
                <c:pt idx="541">
                  <c:v>25.86</c:v>
                </c:pt>
                <c:pt idx="542">
                  <c:v>25.86</c:v>
                </c:pt>
                <c:pt idx="543">
                  <c:v>25.84</c:v>
                </c:pt>
                <c:pt idx="544">
                  <c:v>25.82</c:v>
                </c:pt>
                <c:pt idx="545">
                  <c:v>25.82</c:v>
                </c:pt>
                <c:pt idx="546">
                  <c:v>25.8</c:v>
                </c:pt>
                <c:pt idx="547">
                  <c:v>25.8</c:v>
                </c:pt>
                <c:pt idx="548">
                  <c:v>25.78</c:v>
                </c:pt>
                <c:pt idx="549">
                  <c:v>25.78</c:v>
                </c:pt>
                <c:pt idx="550">
                  <c:v>25.76</c:v>
                </c:pt>
                <c:pt idx="551">
                  <c:v>25.74</c:v>
                </c:pt>
                <c:pt idx="552">
                  <c:v>25.72</c:v>
                </c:pt>
                <c:pt idx="553">
                  <c:v>25.7</c:v>
                </c:pt>
                <c:pt idx="554">
                  <c:v>25.68</c:v>
                </c:pt>
                <c:pt idx="555">
                  <c:v>25.66</c:v>
                </c:pt>
                <c:pt idx="556">
                  <c:v>25.64</c:v>
                </c:pt>
                <c:pt idx="557">
                  <c:v>25.64</c:v>
                </c:pt>
                <c:pt idx="558">
                  <c:v>25.62</c:v>
                </c:pt>
                <c:pt idx="559">
                  <c:v>25.6</c:v>
                </c:pt>
                <c:pt idx="560">
                  <c:v>25.58</c:v>
                </c:pt>
                <c:pt idx="561">
                  <c:v>25.56</c:v>
                </c:pt>
                <c:pt idx="562">
                  <c:v>25.56</c:v>
                </c:pt>
                <c:pt idx="563">
                  <c:v>25.54</c:v>
                </c:pt>
                <c:pt idx="564">
                  <c:v>25.52</c:v>
                </c:pt>
                <c:pt idx="565">
                  <c:v>25.52</c:v>
                </c:pt>
                <c:pt idx="566">
                  <c:v>25.52</c:v>
                </c:pt>
                <c:pt idx="567">
                  <c:v>25.52</c:v>
                </c:pt>
                <c:pt idx="568">
                  <c:v>25.5</c:v>
                </c:pt>
                <c:pt idx="569">
                  <c:v>25.5</c:v>
                </c:pt>
                <c:pt idx="570">
                  <c:v>25.5</c:v>
                </c:pt>
                <c:pt idx="571">
                  <c:v>25.48</c:v>
                </c:pt>
                <c:pt idx="572">
                  <c:v>25.48</c:v>
                </c:pt>
                <c:pt idx="573">
                  <c:v>25.48</c:v>
                </c:pt>
                <c:pt idx="574">
                  <c:v>25.48</c:v>
                </c:pt>
                <c:pt idx="575">
                  <c:v>25.48</c:v>
                </c:pt>
                <c:pt idx="576">
                  <c:v>25.46</c:v>
                </c:pt>
                <c:pt idx="577">
                  <c:v>25.46</c:v>
                </c:pt>
                <c:pt idx="578">
                  <c:v>25.44</c:v>
                </c:pt>
                <c:pt idx="579">
                  <c:v>25.44</c:v>
                </c:pt>
                <c:pt idx="580">
                  <c:v>25.42</c:v>
                </c:pt>
                <c:pt idx="581">
                  <c:v>25.42</c:v>
                </c:pt>
                <c:pt idx="582">
                  <c:v>25.4</c:v>
                </c:pt>
                <c:pt idx="583">
                  <c:v>25.4</c:v>
                </c:pt>
                <c:pt idx="584">
                  <c:v>25.38</c:v>
                </c:pt>
                <c:pt idx="585">
                  <c:v>25.38</c:v>
                </c:pt>
                <c:pt idx="586">
                  <c:v>25.36</c:v>
                </c:pt>
                <c:pt idx="587">
                  <c:v>25.36</c:v>
                </c:pt>
                <c:pt idx="588">
                  <c:v>25.34</c:v>
                </c:pt>
                <c:pt idx="589">
                  <c:v>25.34</c:v>
                </c:pt>
                <c:pt idx="590">
                  <c:v>25.32</c:v>
                </c:pt>
                <c:pt idx="591">
                  <c:v>25.32</c:v>
                </c:pt>
                <c:pt idx="592">
                  <c:v>25.3</c:v>
                </c:pt>
                <c:pt idx="593">
                  <c:v>25.3</c:v>
                </c:pt>
                <c:pt idx="594">
                  <c:v>25.3</c:v>
                </c:pt>
                <c:pt idx="595">
                  <c:v>25.3</c:v>
                </c:pt>
                <c:pt idx="596">
                  <c:v>25.28</c:v>
                </c:pt>
                <c:pt idx="597">
                  <c:v>25.28</c:v>
                </c:pt>
                <c:pt idx="598">
                  <c:v>25.28</c:v>
                </c:pt>
                <c:pt idx="599">
                  <c:v>25.26</c:v>
                </c:pt>
                <c:pt idx="600">
                  <c:v>25.26</c:v>
                </c:pt>
                <c:pt idx="601">
                  <c:v>25.26</c:v>
                </c:pt>
                <c:pt idx="602">
                  <c:v>25.26</c:v>
                </c:pt>
                <c:pt idx="603">
                  <c:v>25.24</c:v>
                </c:pt>
                <c:pt idx="604">
                  <c:v>25.24</c:v>
                </c:pt>
                <c:pt idx="605">
                  <c:v>25.22</c:v>
                </c:pt>
                <c:pt idx="606">
                  <c:v>25.22</c:v>
                </c:pt>
                <c:pt idx="607">
                  <c:v>25.2</c:v>
                </c:pt>
                <c:pt idx="608">
                  <c:v>25.2</c:v>
                </c:pt>
                <c:pt idx="609">
                  <c:v>25.18</c:v>
                </c:pt>
                <c:pt idx="610">
                  <c:v>25.18</c:v>
                </c:pt>
                <c:pt idx="611">
                  <c:v>25.16</c:v>
                </c:pt>
                <c:pt idx="612">
                  <c:v>25.16</c:v>
                </c:pt>
                <c:pt idx="613">
                  <c:v>25.16</c:v>
                </c:pt>
                <c:pt idx="614">
                  <c:v>25.14</c:v>
                </c:pt>
                <c:pt idx="615">
                  <c:v>25.14</c:v>
                </c:pt>
                <c:pt idx="616">
                  <c:v>25.12</c:v>
                </c:pt>
                <c:pt idx="617">
                  <c:v>25.12</c:v>
                </c:pt>
                <c:pt idx="618">
                  <c:v>25.1</c:v>
                </c:pt>
                <c:pt idx="619">
                  <c:v>25.1</c:v>
                </c:pt>
                <c:pt idx="620">
                  <c:v>25.1</c:v>
                </c:pt>
                <c:pt idx="621">
                  <c:v>25.1</c:v>
                </c:pt>
                <c:pt idx="622">
                  <c:v>25.1</c:v>
                </c:pt>
                <c:pt idx="623">
                  <c:v>25.08</c:v>
                </c:pt>
                <c:pt idx="624">
                  <c:v>25.08</c:v>
                </c:pt>
                <c:pt idx="625">
                  <c:v>25.08</c:v>
                </c:pt>
                <c:pt idx="626">
                  <c:v>25.06</c:v>
                </c:pt>
                <c:pt idx="627">
                  <c:v>25.06</c:v>
                </c:pt>
                <c:pt idx="628">
                  <c:v>25.06</c:v>
                </c:pt>
                <c:pt idx="629">
                  <c:v>25.04</c:v>
                </c:pt>
                <c:pt idx="630">
                  <c:v>25.04</c:v>
                </c:pt>
                <c:pt idx="631">
                  <c:v>25.02</c:v>
                </c:pt>
                <c:pt idx="632">
                  <c:v>25.02</c:v>
                </c:pt>
                <c:pt idx="633">
                  <c:v>25</c:v>
                </c:pt>
                <c:pt idx="634">
                  <c:v>24.98</c:v>
                </c:pt>
                <c:pt idx="635">
                  <c:v>24.96</c:v>
                </c:pt>
                <c:pt idx="636">
                  <c:v>24.94</c:v>
                </c:pt>
                <c:pt idx="637">
                  <c:v>24.94</c:v>
                </c:pt>
                <c:pt idx="638">
                  <c:v>24.92</c:v>
                </c:pt>
                <c:pt idx="639">
                  <c:v>24.9</c:v>
                </c:pt>
                <c:pt idx="640">
                  <c:v>24.88</c:v>
                </c:pt>
                <c:pt idx="641">
                  <c:v>24.88</c:v>
                </c:pt>
                <c:pt idx="642">
                  <c:v>24.88</c:v>
                </c:pt>
                <c:pt idx="643">
                  <c:v>24.86</c:v>
                </c:pt>
                <c:pt idx="644">
                  <c:v>24.86</c:v>
                </c:pt>
                <c:pt idx="645">
                  <c:v>24.84</c:v>
                </c:pt>
                <c:pt idx="646">
                  <c:v>24.84</c:v>
                </c:pt>
                <c:pt idx="647">
                  <c:v>24.84</c:v>
                </c:pt>
                <c:pt idx="648">
                  <c:v>24.82</c:v>
                </c:pt>
                <c:pt idx="649">
                  <c:v>24.82</c:v>
                </c:pt>
                <c:pt idx="650">
                  <c:v>24.82</c:v>
                </c:pt>
                <c:pt idx="651">
                  <c:v>24.82</c:v>
                </c:pt>
                <c:pt idx="652">
                  <c:v>24.82</c:v>
                </c:pt>
                <c:pt idx="653">
                  <c:v>24.8</c:v>
                </c:pt>
                <c:pt idx="654">
                  <c:v>24.8</c:v>
                </c:pt>
                <c:pt idx="655">
                  <c:v>24.78</c:v>
                </c:pt>
                <c:pt idx="656">
                  <c:v>24.78</c:v>
                </c:pt>
                <c:pt idx="657">
                  <c:v>24.78</c:v>
                </c:pt>
                <c:pt idx="658">
                  <c:v>24.78</c:v>
                </c:pt>
                <c:pt idx="659">
                  <c:v>24.76</c:v>
                </c:pt>
                <c:pt idx="660">
                  <c:v>24.76</c:v>
                </c:pt>
                <c:pt idx="661">
                  <c:v>24.74</c:v>
                </c:pt>
                <c:pt idx="662">
                  <c:v>24.72</c:v>
                </c:pt>
                <c:pt idx="663">
                  <c:v>24.72</c:v>
                </c:pt>
                <c:pt idx="664">
                  <c:v>24.7</c:v>
                </c:pt>
                <c:pt idx="665">
                  <c:v>24.7</c:v>
                </c:pt>
                <c:pt idx="666">
                  <c:v>24.68</c:v>
                </c:pt>
                <c:pt idx="667">
                  <c:v>24.68</c:v>
                </c:pt>
                <c:pt idx="668">
                  <c:v>24.66</c:v>
                </c:pt>
                <c:pt idx="669">
                  <c:v>24.66</c:v>
                </c:pt>
                <c:pt idx="670">
                  <c:v>24.66</c:v>
                </c:pt>
                <c:pt idx="671">
                  <c:v>24.66</c:v>
                </c:pt>
                <c:pt idx="672">
                  <c:v>24.64</c:v>
                </c:pt>
                <c:pt idx="673">
                  <c:v>24.64</c:v>
                </c:pt>
                <c:pt idx="674">
                  <c:v>24.64</c:v>
                </c:pt>
                <c:pt idx="675">
                  <c:v>24.64</c:v>
                </c:pt>
                <c:pt idx="676">
                  <c:v>24.64</c:v>
                </c:pt>
                <c:pt idx="677">
                  <c:v>24.64</c:v>
                </c:pt>
                <c:pt idx="678">
                  <c:v>24.64</c:v>
                </c:pt>
                <c:pt idx="679">
                  <c:v>24.64</c:v>
                </c:pt>
                <c:pt idx="680">
                  <c:v>24.64</c:v>
                </c:pt>
                <c:pt idx="681">
                  <c:v>24.64</c:v>
                </c:pt>
                <c:pt idx="682">
                  <c:v>24.64</c:v>
                </c:pt>
                <c:pt idx="683">
                  <c:v>24.64</c:v>
                </c:pt>
                <c:pt idx="684">
                  <c:v>24.64</c:v>
                </c:pt>
                <c:pt idx="685">
                  <c:v>24.64</c:v>
                </c:pt>
                <c:pt idx="686">
                  <c:v>24.64</c:v>
                </c:pt>
                <c:pt idx="687">
                  <c:v>24.62</c:v>
                </c:pt>
                <c:pt idx="688">
                  <c:v>24.62</c:v>
                </c:pt>
                <c:pt idx="689">
                  <c:v>24.62</c:v>
                </c:pt>
                <c:pt idx="690">
                  <c:v>24.62</c:v>
                </c:pt>
                <c:pt idx="691">
                  <c:v>24.6</c:v>
                </c:pt>
                <c:pt idx="692">
                  <c:v>24.6</c:v>
                </c:pt>
                <c:pt idx="693">
                  <c:v>24.6</c:v>
                </c:pt>
                <c:pt idx="694">
                  <c:v>24.58</c:v>
                </c:pt>
                <c:pt idx="695">
                  <c:v>24.58</c:v>
                </c:pt>
                <c:pt idx="696">
                  <c:v>24.58</c:v>
                </c:pt>
                <c:pt idx="697">
                  <c:v>24.58</c:v>
                </c:pt>
                <c:pt idx="698">
                  <c:v>24.58</c:v>
                </c:pt>
                <c:pt idx="699">
                  <c:v>24.58</c:v>
                </c:pt>
                <c:pt idx="700">
                  <c:v>24.58</c:v>
                </c:pt>
                <c:pt idx="701">
                  <c:v>24.58</c:v>
                </c:pt>
                <c:pt idx="702">
                  <c:v>24.58</c:v>
                </c:pt>
                <c:pt idx="703">
                  <c:v>24.58</c:v>
                </c:pt>
                <c:pt idx="704">
                  <c:v>24.56</c:v>
                </c:pt>
                <c:pt idx="705">
                  <c:v>24.56</c:v>
                </c:pt>
                <c:pt idx="706">
                  <c:v>24.56</c:v>
                </c:pt>
                <c:pt idx="707">
                  <c:v>24.56</c:v>
                </c:pt>
                <c:pt idx="708">
                  <c:v>24.56</c:v>
                </c:pt>
                <c:pt idx="709">
                  <c:v>24.56</c:v>
                </c:pt>
                <c:pt idx="710">
                  <c:v>24.56</c:v>
                </c:pt>
                <c:pt idx="711">
                  <c:v>24.54</c:v>
                </c:pt>
                <c:pt idx="712">
                  <c:v>24.54</c:v>
                </c:pt>
                <c:pt idx="713">
                  <c:v>24.52</c:v>
                </c:pt>
                <c:pt idx="714">
                  <c:v>24.52</c:v>
                </c:pt>
                <c:pt idx="715">
                  <c:v>24.5</c:v>
                </c:pt>
                <c:pt idx="716">
                  <c:v>24.5</c:v>
                </c:pt>
                <c:pt idx="717">
                  <c:v>24.5</c:v>
                </c:pt>
                <c:pt idx="718">
                  <c:v>24.48</c:v>
                </c:pt>
                <c:pt idx="719">
                  <c:v>24.46</c:v>
                </c:pt>
                <c:pt idx="720">
                  <c:v>24.46</c:v>
                </c:pt>
                <c:pt idx="721">
                  <c:v>24.44</c:v>
                </c:pt>
                <c:pt idx="722">
                  <c:v>24.42</c:v>
                </c:pt>
                <c:pt idx="723">
                  <c:v>24.42</c:v>
                </c:pt>
                <c:pt idx="724">
                  <c:v>24.4</c:v>
                </c:pt>
                <c:pt idx="725">
                  <c:v>24.4</c:v>
                </c:pt>
                <c:pt idx="726">
                  <c:v>24.38</c:v>
                </c:pt>
                <c:pt idx="727">
                  <c:v>24.38</c:v>
                </c:pt>
                <c:pt idx="728">
                  <c:v>24.36</c:v>
                </c:pt>
                <c:pt idx="729">
                  <c:v>24.36</c:v>
                </c:pt>
                <c:pt idx="730">
                  <c:v>24.34</c:v>
                </c:pt>
                <c:pt idx="731">
                  <c:v>24.34</c:v>
                </c:pt>
                <c:pt idx="732">
                  <c:v>24.32</c:v>
                </c:pt>
                <c:pt idx="733">
                  <c:v>24.32</c:v>
                </c:pt>
                <c:pt idx="734">
                  <c:v>24.32</c:v>
                </c:pt>
                <c:pt idx="735">
                  <c:v>24.3</c:v>
                </c:pt>
                <c:pt idx="736">
                  <c:v>24.28</c:v>
                </c:pt>
                <c:pt idx="737">
                  <c:v>24.26</c:v>
                </c:pt>
                <c:pt idx="738">
                  <c:v>24.26</c:v>
                </c:pt>
                <c:pt idx="739">
                  <c:v>24.24</c:v>
                </c:pt>
                <c:pt idx="740">
                  <c:v>24.22</c:v>
                </c:pt>
                <c:pt idx="741">
                  <c:v>24.2</c:v>
                </c:pt>
                <c:pt idx="742">
                  <c:v>24.2</c:v>
                </c:pt>
                <c:pt idx="743">
                  <c:v>24.18</c:v>
                </c:pt>
                <c:pt idx="744">
                  <c:v>24.16</c:v>
                </c:pt>
                <c:pt idx="745">
                  <c:v>24.14</c:v>
                </c:pt>
                <c:pt idx="746">
                  <c:v>24.12</c:v>
                </c:pt>
                <c:pt idx="747">
                  <c:v>24.1</c:v>
                </c:pt>
                <c:pt idx="748">
                  <c:v>24.08</c:v>
                </c:pt>
                <c:pt idx="749">
                  <c:v>24.06</c:v>
                </c:pt>
                <c:pt idx="750">
                  <c:v>24.04</c:v>
                </c:pt>
                <c:pt idx="751">
                  <c:v>24.02</c:v>
                </c:pt>
                <c:pt idx="752">
                  <c:v>24.02</c:v>
                </c:pt>
                <c:pt idx="753">
                  <c:v>24.02</c:v>
                </c:pt>
                <c:pt idx="754">
                  <c:v>24</c:v>
                </c:pt>
                <c:pt idx="755">
                  <c:v>23.98</c:v>
                </c:pt>
                <c:pt idx="756">
                  <c:v>23.98</c:v>
                </c:pt>
                <c:pt idx="757">
                  <c:v>23.96</c:v>
                </c:pt>
                <c:pt idx="758">
                  <c:v>23.96</c:v>
                </c:pt>
                <c:pt idx="759">
                  <c:v>23.94</c:v>
                </c:pt>
                <c:pt idx="760">
                  <c:v>23.92</c:v>
                </c:pt>
                <c:pt idx="761">
                  <c:v>23.92</c:v>
                </c:pt>
                <c:pt idx="762">
                  <c:v>23.92</c:v>
                </c:pt>
                <c:pt idx="763">
                  <c:v>23.9</c:v>
                </c:pt>
                <c:pt idx="764">
                  <c:v>23.9</c:v>
                </c:pt>
                <c:pt idx="765">
                  <c:v>23.88</c:v>
                </c:pt>
                <c:pt idx="766">
                  <c:v>23.86</c:v>
                </c:pt>
                <c:pt idx="767">
                  <c:v>23.86</c:v>
                </c:pt>
                <c:pt idx="768">
                  <c:v>23.84</c:v>
                </c:pt>
                <c:pt idx="769">
                  <c:v>23.82</c:v>
                </c:pt>
                <c:pt idx="770">
                  <c:v>23.82</c:v>
                </c:pt>
                <c:pt idx="771">
                  <c:v>23.82</c:v>
                </c:pt>
                <c:pt idx="772">
                  <c:v>23.8</c:v>
                </c:pt>
                <c:pt idx="773">
                  <c:v>23.8</c:v>
                </c:pt>
                <c:pt idx="774">
                  <c:v>23.78</c:v>
                </c:pt>
                <c:pt idx="775">
                  <c:v>23.78</c:v>
                </c:pt>
                <c:pt idx="776">
                  <c:v>23.78</c:v>
                </c:pt>
                <c:pt idx="777">
                  <c:v>23.76</c:v>
                </c:pt>
                <c:pt idx="778">
                  <c:v>23.76</c:v>
                </c:pt>
                <c:pt idx="779">
                  <c:v>23.76</c:v>
                </c:pt>
                <c:pt idx="780">
                  <c:v>23.76</c:v>
                </c:pt>
                <c:pt idx="781">
                  <c:v>23.76</c:v>
                </c:pt>
                <c:pt idx="782">
                  <c:v>23.76</c:v>
                </c:pt>
                <c:pt idx="783">
                  <c:v>23.78</c:v>
                </c:pt>
                <c:pt idx="784">
                  <c:v>23.78</c:v>
                </c:pt>
                <c:pt idx="785">
                  <c:v>23.78</c:v>
                </c:pt>
                <c:pt idx="786">
                  <c:v>23.78</c:v>
                </c:pt>
                <c:pt idx="787">
                  <c:v>23.78</c:v>
                </c:pt>
                <c:pt idx="788">
                  <c:v>23.78</c:v>
                </c:pt>
                <c:pt idx="789">
                  <c:v>23.78</c:v>
                </c:pt>
                <c:pt idx="790">
                  <c:v>23.78</c:v>
                </c:pt>
                <c:pt idx="791">
                  <c:v>23.76</c:v>
                </c:pt>
                <c:pt idx="792">
                  <c:v>23.76</c:v>
                </c:pt>
                <c:pt idx="793">
                  <c:v>23.76</c:v>
                </c:pt>
                <c:pt idx="794">
                  <c:v>23.76</c:v>
                </c:pt>
                <c:pt idx="795">
                  <c:v>23.74</c:v>
                </c:pt>
                <c:pt idx="796">
                  <c:v>23.74</c:v>
                </c:pt>
                <c:pt idx="797">
                  <c:v>23.74</c:v>
                </c:pt>
                <c:pt idx="798">
                  <c:v>23.74</c:v>
                </c:pt>
                <c:pt idx="799">
                  <c:v>23.74</c:v>
                </c:pt>
                <c:pt idx="800">
                  <c:v>23.74</c:v>
                </c:pt>
                <c:pt idx="801">
                  <c:v>23.72</c:v>
                </c:pt>
                <c:pt idx="802">
                  <c:v>23.72</c:v>
                </c:pt>
                <c:pt idx="803">
                  <c:v>23.72</c:v>
                </c:pt>
                <c:pt idx="804">
                  <c:v>23.72</c:v>
                </c:pt>
                <c:pt idx="805">
                  <c:v>23.72</c:v>
                </c:pt>
                <c:pt idx="806">
                  <c:v>23.72</c:v>
                </c:pt>
                <c:pt idx="807">
                  <c:v>23.72</c:v>
                </c:pt>
                <c:pt idx="808">
                  <c:v>23.72</c:v>
                </c:pt>
                <c:pt idx="809">
                  <c:v>23.72</c:v>
                </c:pt>
                <c:pt idx="810">
                  <c:v>23.72</c:v>
                </c:pt>
                <c:pt idx="811">
                  <c:v>23.72</c:v>
                </c:pt>
                <c:pt idx="812">
                  <c:v>23.72</c:v>
                </c:pt>
                <c:pt idx="813">
                  <c:v>23.72</c:v>
                </c:pt>
                <c:pt idx="814">
                  <c:v>23.72</c:v>
                </c:pt>
                <c:pt idx="815">
                  <c:v>23.72</c:v>
                </c:pt>
                <c:pt idx="816">
                  <c:v>23.72</c:v>
                </c:pt>
                <c:pt idx="817">
                  <c:v>23.72</c:v>
                </c:pt>
                <c:pt idx="818">
                  <c:v>23.72</c:v>
                </c:pt>
                <c:pt idx="819">
                  <c:v>23.7</c:v>
                </c:pt>
                <c:pt idx="820">
                  <c:v>23.7</c:v>
                </c:pt>
                <c:pt idx="821">
                  <c:v>23.7</c:v>
                </c:pt>
                <c:pt idx="822">
                  <c:v>23.68</c:v>
                </c:pt>
                <c:pt idx="823">
                  <c:v>23.68</c:v>
                </c:pt>
                <c:pt idx="824">
                  <c:v>23.68</c:v>
                </c:pt>
                <c:pt idx="825">
                  <c:v>23.66</c:v>
                </c:pt>
                <c:pt idx="826">
                  <c:v>23.66</c:v>
                </c:pt>
                <c:pt idx="827">
                  <c:v>23.66</c:v>
                </c:pt>
                <c:pt idx="828">
                  <c:v>23.66</c:v>
                </c:pt>
                <c:pt idx="829">
                  <c:v>23.64</c:v>
                </c:pt>
                <c:pt idx="830">
                  <c:v>23.64</c:v>
                </c:pt>
                <c:pt idx="831">
                  <c:v>23.64</c:v>
                </c:pt>
                <c:pt idx="832">
                  <c:v>23.64</c:v>
                </c:pt>
                <c:pt idx="833">
                  <c:v>23.64</c:v>
                </c:pt>
                <c:pt idx="834">
                  <c:v>23.64</c:v>
                </c:pt>
                <c:pt idx="835">
                  <c:v>23.64</c:v>
                </c:pt>
                <c:pt idx="836">
                  <c:v>23.64</c:v>
                </c:pt>
                <c:pt idx="837">
                  <c:v>23.64</c:v>
                </c:pt>
                <c:pt idx="838">
                  <c:v>23.64</c:v>
                </c:pt>
                <c:pt idx="839">
                  <c:v>23.64</c:v>
                </c:pt>
                <c:pt idx="840">
                  <c:v>23.64</c:v>
                </c:pt>
                <c:pt idx="841">
                  <c:v>23.64</c:v>
                </c:pt>
                <c:pt idx="842">
                  <c:v>23.64</c:v>
                </c:pt>
                <c:pt idx="843">
                  <c:v>23.64</c:v>
                </c:pt>
                <c:pt idx="844">
                  <c:v>23.64</c:v>
                </c:pt>
                <c:pt idx="845">
                  <c:v>23.64</c:v>
                </c:pt>
                <c:pt idx="846">
                  <c:v>23.64</c:v>
                </c:pt>
                <c:pt idx="847">
                  <c:v>23.64</c:v>
                </c:pt>
                <c:pt idx="848">
                  <c:v>23.62</c:v>
                </c:pt>
                <c:pt idx="849">
                  <c:v>23.62</c:v>
                </c:pt>
                <c:pt idx="850">
                  <c:v>23.62</c:v>
                </c:pt>
                <c:pt idx="851">
                  <c:v>23.62</c:v>
                </c:pt>
                <c:pt idx="852">
                  <c:v>23.62</c:v>
                </c:pt>
                <c:pt idx="853">
                  <c:v>23.62</c:v>
                </c:pt>
                <c:pt idx="854">
                  <c:v>23.62</c:v>
                </c:pt>
                <c:pt idx="855">
                  <c:v>23.62</c:v>
                </c:pt>
                <c:pt idx="856">
                  <c:v>23.62</c:v>
                </c:pt>
                <c:pt idx="857">
                  <c:v>23.62</c:v>
                </c:pt>
                <c:pt idx="858">
                  <c:v>23.62</c:v>
                </c:pt>
                <c:pt idx="859">
                  <c:v>23.62</c:v>
                </c:pt>
                <c:pt idx="860">
                  <c:v>23.62</c:v>
                </c:pt>
                <c:pt idx="861">
                  <c:v>23.62</c:v>
                </c:pt>
                <c:pt idx="862">
                  <c:v>23.62</c:v>
                </c:pt>
                <c:pt idx="863">
                  <c:v>23.62</c:v>
                </c:pt>
                <c:pt idx="864">
                  <c:v>23.62</c:v>
                </c:pt>
                <c:pt idx="865">
                  <c:v>23.62</c:v>
                </c:pt>
                <c:pt idx="866">
                  <c:v>23.62</c:v>
                </c:pt>
                <c:pt idx="867">
                  <c:v>23.62</c:v>
                </c:pt>
                <c:pt idx="868">
                  <c:v>23.62</c:v>
                </c:pt>
                <c:pt idx="869">
                  <c:v>23.6</c:v>
                </c:pt>
                <c:pt idx="870">
                  <c:v>23.6</c:v>
                </c:pt>
                <c:pt idx="871">
                  <c:v>23.6</c:v>
                </c:pt>
                <c:pt idx="872">
                  <c:v>23.58</c:v>
                </c:pt>
                <c:pt idx="873">
                  <c:v>23.58</c:v>
                </c:pt>
                <c:pt idx="874">
                  <c:v>23.58</c:v>
                </c:pt>
                <c:pt idx="875">
                  <c:v>23.58</c:v>
                </c:pt>
                <c:pt idx="876">
                  <c:v>23.56</c:v>
                </c:pt>
                <c:pt idx="877">
                  <c:v>23.56</c:v>
                </c:pt>
                <c:pt idx="878">
                  <c:v>23.56</c:v>
                </c:pt>
                <c:pt idx="879">
                  <c:v>23.54</c:v>
                </c:pt>
                <c:pt idx="880">
                  <c:v>23.54</c:v>
                </c:pt>
                <c:pt idx="881">
                  <c:v>23.54</c:v>
                </c:pt>
                <c:pt idx="882">
                  <c:v>23.54</c:v>
                </c:pt>
                <c:pt idx="883">
                  <c:v>23.54</c:v>
                </c:pt>
                <c:pt idx="884">
                  <c:v>23.54</c:v>
                </c:pt>
                <c:pt idx="885">
                  <c:v>23.54</c:v>
                </c:pt>
                <c:pt idx="886">
                  <c:v>23.54</c:v>
                </c:pt>
                <c:pt idx="887">
                  <c:v>23.54</c:v>
                </c:pt>
                <c:pt idx="888">
                  <c:v>23.56</c:v>
                </c:pt>
                <c:pt idx="889">
                  <c:v>23.56</c:v>
                </c:pt>
                <c:pt idx="890">
                  <c:v>23.56</c:v>
                </c:pt>
                <c:pt idx="891">
                  <c:v>23.56</c:v>
                </c:pt>
                <c:pt idx="892">
                  <c:v>23.56</c:v>
                </c:pt>
                <c:pt idx="893">
                  <c:v>23.56</c:v>
                </c:pt>
                <c:pt idx="894">
                  <c:v>23.56</c:v>
                </c:pt>
                <c:pt idx="895">
                  <c:v>23.56</c:v>
                </c:pt>
                <c:pt idx="896">
                  <c:v>23.56</c:v>
                </c:pt>
                <c:pt idx="897">
                  <c:v>23.56</c:v>
                </c:pt>
                <c:pt idx="898">
                  <c:v>23.54</c:v>
                </c:pt>
                <c:pt idx="899">
                  <c:v>23.54</c:v>
                </c:pt>
                <c:pt idx="900">
                  <c:v>23.54</c:v>
                </c:pt>
                <c:pt idx="901">
                  <c:v>23.54</c:v>
                </c:pt>
                <c:pt idx="902">
                  <c:v>23.54</c:v>
                </c:pt>
                <c:pt idx="903">
                  <c:v>23.54</c:v>
                </c:pt>
                <c:pt idx="904">
                  <c:v>23.52</c:v>
                </c:pt>
                <c:pt idx="905">
                  <c:v>23.52</c:v>
                </c:pt>
                <c:pt idx="906">
                  <c:v>23.52</c:v>
                </c:pt>
                <c:pt idx="907">
                  <c:v>23.52</c:v>
                </c:pt>
                <c:pt idx="908">
                  <c:v>23.52</c:v>
                </c:pt>
                <c:pt idx="909">
                  <c:v>23.52</c:v>
                </c:pt>
                <c:pt idx="910">
                  <c:v>23.52</c:v>
                </c:pt>
                <c:pt idx="911">
                  <c:v>23.52</c:v>
                </c:pt>
                <c:pt idx="912">
                  <c:v>23.52</c:v>
                </c:pt>
                <c:pt idx="913">
                  <c:v>23.54</c:v>
                </c:pt>
                <c:pt idx="914">
                  <c:v>23.54</c:v>
                </c:pt>
                <c:pt idx="915">
                  <c:v>23.54</c:v>
                </c:pt>
                <c:pt idx="916">
                  <c:v>23.54</c:v>
                </c:pt>
                <c:pt idx="917">
                  <c:v>23.54</c:v>
                </c:pt>
                <c:pt idx="918">
                  <c:v>23.56</c:v>
                </c:pt>
                <c:pt idx="919">
                  <c:v>23.56</c:v>
                </c:pt>
                <c:pt idx="920">
                  <c:v>23.56</c:v>
                </c:pt>
                <c:pt idx="921">
                  <c:v>23.56</c:v>
                </c:pt>
                <c:pt idx="922">
                  <c:v>23.56</c:v>
                </c:pt>
                <c:pt idx="923">
                  <c:v>23.56</c:v>
                </c:pt>
                <c:pt idx="924">
                  <c:v>23.56</c:v>
                </c:pt>
                <c:pt idx="925">
                  <c:v>23.56</c:v>
                </c:pt>
                <c:pt idx="926">
                  <c:v>23.56</c:v>
                </c:pt>
                <c:pt idx="927">
                  <c:v>23.56</c:v>
                </c:pt>
                <c:pt idx="928">
                  <c:v>23.54</c:v>
                </c:pt>
                <c:pt idx="929">
                  <c:v>23.54</c:v>
                </c:pt>
                <c:pt idx="930">
                  <c:v>23.54</c:v>
                </c:pt>
                <c:pt idx="931">
                  <c:v>23.54</c:v>
                </c:pt>
                <c:pt idx="932">
                  <c:v>23.54</c:v>
                </c:pt>
                <c:pt idx="933">
                  <c:v>23.54</c:v>
                </c:pt>
                <c:pt idx="934">
                  <c:v>23.54</c:v>
                </c:pt>
                <c:pt idx="935">
                  <c:v>23.54</c:v>
                </c:pt>
                <c:pt idx="936">
                  <c:v>23.54</c:v>
                </c:pt>
                <c:pt idx="937">
                  <c:v>23.54</c:v>
                </c:pt>
                <c:pt idx="938">
                  <c:v>23.54</c:v>
                </c:pt>
                <c:pt idx="939">
                  <c:v>23.54</c:v>
                </c:pt>
                <c:pt idx="940">
                  <c:v>23.56</c:v>
                </c:pt>
                <c:pt idx="941">
                  <c:v>23.56</c:v>
                </c:pt>
                <c:pt idx="942">
                  <c:v>23.56</c:v>
                </c:pt>
                <c:pt idx="943">
                  <c:v>23.56</c:v>
                </c:pt>
                <c:pt idx="944">
                  <c:v>23.58</c:v>
                </c:pt>
                <c:pt idx="945">
                  <c:v>23.58</c:v>
                </c:pt>
                <c:pt idx="946">
                  <c:v>23.58</c:v>
                </c:pt>
                <c:pt idx="947">
                  <c:v>23.58</c:v>
                </c:pt>
                <c:pt idx="948">
                  <c:v>23.58</c:v>
                </c:pt>
                <c:pt idx="949">
                  <c:v>23.58</c:v>
                </c:pt>
                <c:pt idx="950">
                  <c:v>23.58</c:v>
                </c:pt>
                <c:pt idx="951">
                  <c:v>23.58</c:v>
                </c:pt>
                <c:pt idx="952">
                  <c:v>23.58</c:v>
                </c:pt>
                <c:pt idx="953">
                  <c:v>23.58</c:v>
                </c:pt>
                <c:pt idx="954">
                  <c:v>23.58</c:v>
                </c:pt>
                <c:pt idx="955">
                  <c:v>23.58</c:v>
                </c:pt>
                <c:pt idx="956">
                  <c:v>23.56</c:v>
                </c:pt>
                <c:pt idx="957">
                  <c:v>23.56</c:v>
                </c:pt>
                <c:pt idx="958">
                  <c:v>23.56</c:v>
                </c:pt>
                <c:pt idx="959">
                  <c:v>23.56</c:v>
                </c:pt>
                <c:pt idx="960">
                  <c:v>23.56</c:v>
                </c:pt>
                <c:pt idx="961">
                  <c:v>23.56</c:v>
                </c:pt>
                <c:pt idx="962">
                  <c:v>23.56</c:v>
                </c:pt>
                <c:pt idx="963">
                  <c:v>23.54</c:v>
                </c:pt>
                <c:pt idx="964">
                  <c:v>23.54</c:v>
                </c:pt>
                <c:pt idx="965">
                  <c:v>23.54</c:v>
                </c:pt>
                <c:pt idx="966">
                  <c:v>23.54</c:v>
                </c:pt>
                <c:pt idx="967">
                  <c:v>23.54</c:v>
                </c:pt>
                <c:pt idx="968">
                  <c:v>23.54</c:v>
                </c:pt>
                <c:pt idx="969">
                  <c:v>23.52</c:v>
                </c:pt>
                <c:pt idx="970">
                  <c:v>23.52</c:v>
                </c:pt>
                <c:pt idx="971">
                  <c:v>23.52</c:v>
                </c:pt>
                <c:pt idx="972">
                  <c:v>23.52</c:v>
                </c:pt>
                <c:pt idx="973">
                  <c:v>23.52</c:v>
                </c:pt>
                <c:pt idx="974">
                  <c:v>23.5</c:v>
                </c:pt>
                <c:pt idx="975">
                  <c:v>23.5</c:v>
                </c:pt>
                <c:pt idx="976">
                  <c:v>23.5</c:v>
                </c:pt>
                <c:pt idx="977">
                  <c:v>23.48</c:v>
                </c:pt>
                <c:pt idx="978">
                  <c:v>23.48</c:v>
                </c:pt>
                <c:pt idx="979">
                  <c:v>23.46</c:v>
                </c:pt>
                <c:pt idx="980">
                  <c:v>23.46</c:v>
                </c:pt>
                <c:pt idx="981">
                  <c:v>23.44</c:v>
                </c:pt>
                <c:pt idx="982">
                  <c:v>23.42</c:v>
                </c:pt>
                <c:pt idx="983">
                  <c:v>23.42</c:v>
                </c:pt>
                <c:pt idx="984">
                  <c:v>23.4</c:v>
                </c:pt>
                <c:pt idx="985">
                  <c:v>23.4</c:v>
                </c:pt>
                <c:pt idx="986">
                  <c:v>23.4</c:v>
                </c:pt>
                <c:pt idx="987">
                  <c:v>23.4</c:v>
                </c:pt>
                <c:pt idx="988">
                  <c:v>23.38</c:v>
                </c:pt>
                <c:pt idx="989">
                  <c:v>23.38</c:v>
                </c:pt>
                <c:pt idx="990">
                  <c:v>23.38</c:v>
                </c:pt>
                <c:pt idx="991">
                  <c:v>23.38</c:v>
                </c:pt>
                <c:pt idx="992">
                  <c:v>23.38</c:v>
                </c:pt>
                <c:pt idx="993">
                  <c:v>23.38</c:v>
                </c:pt>
                <c:pt idx="994">
                  <c:v>23.36</c:v>
                </c:pt>
                <c:pt idx="995">
                  <c:v>23.36</c:v>
                </c:pt>
                <c:pt idx="996">
                  <c:v>23.36</c:v>
                </c:pt>
                <c:pt idx="997">
                  <c:v>23.36</c:v>
                </c:pt>
                <c:pt idx="998">
                  <c:v>23.36</c:v>
                </c:pt>
                <c:pt idx="999">
                  <c:v>23.34</c:v>
                </c:pt>
                <c:pt idx="1000">
                  <c:v>23.34</c:v>
                </c:pt>
                <c:pt idx="1001">
                  <c:v>23.34</c:v>
                </c:pt>
                <c:pt idx="1002">
                  <c:v>23.32</c:v>
                </c:pt>
                <c:pt idx="1003">
                  <c:v>23.32</c:v>
                </c:pt>
                <c:pt idx="1004">
                  <c:v>23.32</c:v>
                </c:pt>
                <c:pt idx="1005">
                  <c:v>23.3</c:v>
                </c:pt>
                <c:pt idx="1006">
                  <c:v>23.3</c:v>
                </c:pt>
                <c:pt idx="1007">
                  <c:v>23.28</c:v>
                </c:pt>
                <c:pt idx="1008">
                  <c:v>23.28</c:v>
                </c:pt>
                <c:pt idx="1009">
                  <c:v>23.26</c:v>
                </c:pt>
                <c:pt idx="1010">
                  <c:v>23.26</c:v>
                </c:pt>
                <c:pt idx="1011">
                  <c:v>23.26</c:v>
                </c:pt>
                <c:pt idx="1012">
                  <c:v>23.26</c:v>
                </c:pt>
                <c:pt idx="1013">
                  <c:v>23.24</c:v>
                </c:pt>
                <c:pt idx="1014">
                  <c:v>23.24</c:v>
                </c:pt>
                <c:pt idx="1015">
                  <c:v>23.24</c:v>
                </c:pt>
                <c:pt idx="1016">
                  <c:v>23.24</c:v>
                </c:pt>
                <c:pt idx="1017">
                  <c:v>23.26</c:v>
                </c:pt>
                <c:pt idx="1018">
                  <c:v>23.26</c:v>
                </c:pt>
                <c:pt idx="1019">
                  <c:v>23.26</c:v>
                </c:pt>
                <c:pt idx="1020">
                  <c:v>23.26</c:v>
                </c:pt>
                <c:pt idx="1021">
                  <c:v>23.26</c:v>
                </c:pt>
                <c:pt idx="1022">
                  <c:v>23.28</c:v>
                </c:pt>
                <c:pt idx="1023">
                  <c:v>23.28</c:v>
                </c:pt>
                <c:pt idx="1024">
                  <c:v>23.28</c:v>
                </c:pt>
                <c:pt idx="1025">
                  <c:v>23.28</c:v>
                </c:pt>
                <c:pt idx="1026">
                  <c:v>23.28</c:v>
                </c:pt>
                <c:pt idx="1027">
                  <c:v>23.28</c:v>
                </c:pt>
                <c:pt idx="1028">
                  <c:v>23.28</c:v>
                </c:pt>
                <c:pt idx="1029">
                  <c:v>23.3</c:v>
                </c:pt>
                <c:pt idx="1030">
                  <c:v>23.3</c:v>
                </c:pt>
                <c:pt idx="1031">
                  <c:v>23.3</c:v>
                </c:pt>
                <c:pt idx="1032">
                  <c:v>23.3</c:v>
                </c:pt>
                <c:pt idx="1033">
                  <c:v>23.3</c:v>
                </c:pt>
                <c:pt idx="1034">
                  <c:v>23.3</c:v>
                </c:pt>
                <c:pt idx="1035">
                  <c:v>23.3</c:v>
                </c:pt>
                <c:pt idx="1036">
                  <c:v>23.3</c:v>
                </c:pt>
                <c:pt idx="1037">
                  <c:v>23.3</c:v>
                </c:pt>
                <c:pt idx="1038">
                  <c:v>23.32</c:v>
                </c:pt>
                <c:pt idx="1039">
                  <c:v>23.32</c:v>
                </c:pt>
                <c:pt idx="1040">
                  <c:v>23.32</c:v>
                </c:pt>
                <c:pt idx="1041">
                  <c:v>23.32</c:v>
                </c:pt>
                <c:pt idx="1042">
                  <c:v>23.34</c:v>
                </c:pt>
                <c:pt idx="1043">
                  <c:v>23.34</c:v>
                </c:pt>
                <c:pt idx="1044">
                  <c:v>23.36</c:v>
                </c:pt>
                <c:pt idx="1045">
                  <c:v>23.38</c:v>
                </c:pt>
                <c:pt idx="1046">
                  <c:v>23.38</c:v>
                </c:pt>
                <c:pt idx="1047">
                  <c:v>23.4</c:v>
                </c:pt>
                <c:pt idx="1048">
                  <c:v>23.42</c:v>
                </c:pt>
                <c:pt idx="1049">
                  <c:v>23.42</c:v>
                </c:pt>
                <c:pt idx="1050">
                  <c:v>23.44</c:v>
                </c:pt>
                <c:pt idx="1051">
                  <c:v>23.46</c:v>
                </c:pt>
                <c:pt idx="1052">
                  <c:v>23.46</c:v>
                </c:pt>
                <c:pt idx="1053">
                  <c:v>23.46</c:v>
                </c:pt>
                <c:pt idx="1054">
                  <c:v>23.48</c:v>
                </c:pt>
                <c:pt idx="1055">
                  <c:v>23.48</c:v>
                </c:pt>
                <c:pt idx="1056">
                  <c:v>23.5</c:v>
                </c:pt>
                <c:pt idx="1057">
                  <c:v>23.5</c:v>
                </c:pt>
                <c:pt idx="1058">
                  <c:v>23.52</c:v>
                </c:pt>
                <c:pt idx="1059">
                  <c:v>23.52</c:v>
                </c:pt>
                <c:pt idx="1060">
                  <c:v>23.54</c:v>
                </c:pt>
                <c:pt idx="1061">
                  <c:v>23.54</c:v>
                </c:pt>
                <c:pt idx="1062">
                  <c:v>23.54</c:v>
                </c:pt>
                <c:pt idx="1063">
                  <c:v>23.56</c:v>
                </c:pt>
                <c:pt idx="1064">
                  <c:v>23.56</c:v>
                </c:pt>
                <c:pt idx="1065">
                  <c:v>23.58</c:v>
                </c:pt>
                <c:pt idx="1066">
                  <c:v>23.58</c:v>
                </c:pt>
                <c:pt idx="1067">
                  <c:v>23.6</c:v>
                </c:pt>
                <c:pt idx="1068">
                  <c:v>23.6</c:v>
                </c:pt>
                <c:pt idx="1069">
                  <c:v>23.62</c:v>
                </c:pt>
                <c:pt idx="1070">
                  <c:v>23.62</c:v>
                </c:pt>
                <c:pt idx="1071">
                  <c:v>23.62</c:v>
                </c:pt>
                <c:pt idx="1072">
                  <c:v>23.64</c:v>
                </c:pt>
                <c:pt idx="1073">
                  <c:v>23.64</c:v>
                </c:pt>
                <c:pt idx="1074">
                  <c:v>23.66</c:v>
                </c:pt>
                <c:pt idx="1075">
                  <c:v>23.66</c:v>
                </c:pt>
                <c:pt idx="1076">
                  <c:v>23.68</c:v>
                </c:pt>
                <c:pt idx="1077">
                  <c:v>23.68</c:v>
                </c:pt>
                <c:pt idx="1078">
                  <c:v>23.68</c:v>
                </c:pt>
                <c:pt idx="1079">
                  <c:v>23.68</c:v>
                </c:pt>
                <c:pt idx="1080">
                  <c:v>23.68</c:v>
                </c:pt>
                <c:pt idx="1081">
                  <c:v>23.68</c:v>
                </c:pt>
                <c:pt idx="1082">
                  <c:v>23.68</c:v>
                </c:pt>
                <c:pt idx="1083">
                  <c:v>23.68</c:v>
                </c:pt>
                <c:pt idx="1084">
                  <c:v>23.68</c:v>
                </c:pt>
                <c:pt idx="1085">
                  <c:v>23.68</c:v>
                </c:pt>
                <c:pt idx="1086">
                  <c:v>23.68</c:v>
                </c:pt>
                <c:pt idx="1087">
                  <c:v>23.68</c:v>
                </c:pt>
                <c:pt idx="1088">
                  <c:v>23.66</c:v>
                </c:pt>
                <c:pt idx="1089">
                  <c:v>23.66</c:v>
                </c:pt>
                <c:pt idx="1090">
                  <c:v>23.66</c:v>
                </c:pt>
                <c:pt idx="1091">
                  <c:v>23.66</c:v>
                </c:pt>
                <c:pt idx="1092">
                  <c:v>23.66</c:v>
                </c:pt>
                <c:pt idx="1093">
                  <c:v>23.66</c:v>
                </c:pt>
                <c:pt idx="1094">
                  <c:v>23.66</c:v>
                </c:pt>
                <c:pt idx="1095">
                  <c:v>23.66</c:v>
                </c:pt>
                <c:pt idx="1096">
                  <c:v>23.66</c:v>
                </c:pt>
                <c:pt idx="1097">
                  <c:v>23.66</c:v>
                </c:pt>
                <c:pt idx="1098">
                  <c:v>23.66</c:v>
                </c:pt>
                <c:pt idx="1099">
                  <c:v>23.66</c:v>
                </c:pt>
                <c:pt idx="1100">
                  <c:v>23.66</c:v>
                </c:pt>
                <c:pt idx="1101">
                  <c:v>23.66</c:v>
                </c:pt>
                <c:pt idx="1102">
                  <c:v>23.64</c:v>
                </c:pt>
                <c:pt idx="1103">
                  <c:v>23.64</c:v>
                </c:pt>
                <c:pt idx="1104">
                  <c:v>23.64</c:v>
                </c:pt>
                <c:pt idx="1105">
                  <c:v>23.62</c:v>
                </c:pt>
                <c:pt idx="1106">
                  <c:v>23.62</c:v>
                </c:pt>
                <c:pt idx="1107">
                  <c:v>23.62</c:v>
                </c:pt>
                <c:pt idx="1108">
                  <c:v>23.6</c:v>
                </c:pt>
                <c:pt idx="1109">
                  <c:v>23.58</c:v>
                </c:pt>
                <c:pt idx="1110">
                  <c:v>23.56</c:v>
                </c:pt>
                <c:pt idx="1111">
                  <c:v>23.56</c:v>
                </c:pt>
                <c:pt idx="1112">
                  <c:v>23.54</c:v>
                </c:pt>
                <c:pt idx="1113">
                  <c:v>23.52</c:v>
                </c:pt>
                <c:pt idx="1114">
                  <c:v>23.52</c:v>
                </c:pt>
                <c:pt idx="1115">
                  <c:v>23.5</c:v>
                </c:pt>
                <c:pt idx="1116">
                  <c:v>23.5</c:v>
                </c:pt>
                <c:pt idx="1117">
                  <c:v>23.5</c:v>
                </c:pt>
                <c:pt idx="1118">
                  <c:v>23.48</c:v>
                </c:pt>
                <c:pt idx="1119">
                  <c:v>23.48</c:v>
                </c:pt>
                <c:pt idx="1120">
                  <c:v>23.48</c:v>
                </c:pt>
                <c:pt idx="1121">
                  <c:v>23.48</c:v>
                </c:pt>
                <c:pt idx="1122">
                  <c:v>23.46</c:v>
                </c:pt>
                <c:pt idx="1123">
                  <c:v>23.46</c:v>
                </c:pt>
                <c:pt idx="1124">
                  <c:v>23.46</c:v>
                </c:pt>
                <c:pt idx="1125">
                  <c:v>23.46</c:v>
                </c:pt>
                <c:pt idx="1126">
                  <c:v>23.46</c:v>
                </c:pt>
                <c:pt idx="1127">
                  <c:v>23.46</c:v>
                </c:pt>
                <c:pt idx="1128">
                  <c:v>23.46</c:v>
                </c:pt>
                <c:pt idx="1129">
                  <c:v>23.44</c:v>
                </c:pt>
                <c:pt idx="1130">
                  <c:v>23.44</c:v>
                </c:pt>
                <c:pt idx="1131">
                  <c:v>23.44</c:v>
                </c:pt>
                <c:pt idx="1132">
                  <c:v>23.42</c:v>
                </c:pt>
                <c:pt idx="1133">
                  <c:v>23.4</c:v>
                </c:pt>
                <c:pt idx="1134">
                  <c:v>23.4</c:v>
                </c:pt>
                <c:pt idx="1135">
                  <c:v>23.4</c:v>
                </c:pt>
                <c:pt idx="1136">
                  <c:v>23.38</c:v>
                </c:pt>
                <c:pt idx="1137">
                  <c:v>23.36</c:v>
                </c:pt>
                <c:pt idx="1138">
                  <c:v>23.36</c:v>
                </c:pt>
                <c:pt idx="1139">
                  <c:v>23.34</c:v>
                </c:pt>
                <c:pt idx="1140">
                  <c:v>23.34</c:v>
                </c:pt>
                <c:pt idx="1141">
                  <c:v>23.32</c:v>
                </c:pt>
                <c:pt idx="1142">
                  <c:v>23.32</c:v>
                </c:pt>
                <c:pt idx="1143">
                  <c:v>23.32</c:v>
                </c:pt>
                <c:pt idx="1144">
                  <c:v>23.3</c:v>
                </c:pt>
                <c:pt idx="1145">
                  <c:v>23.3</c:v>
                </c:pt>
                <c:pt idx="1146">
                  <c:v>23.3</c:v>
                </c:pt>
                <c:pt idx="1147">
                  <c:v>23.3</c:v>
                </c:pt>
                <c:pt idx="1148">
                  <c:v>23.28</c:v>
                </c:pt>
                <c:pt idx="1149">
                  <c:v>23.28</c:v>
                </c:pt>
                <c:pt idx="1150">
                  <c:v>23.28</c:v>
                </c:pt>
                <c:pt idx="1151">
                  <c:v>23.28</c:v>
                </c:pt>
                <c:pt idx="1152">
                  <c:v>23.28</c:v>
                </c:pt>
                <c:pt idx="1153">
                  <c:v>23.28</c:v>
                </c:pt>
                <c:pt idx="1154">
                  <c:v>23.28</c:v>
                </c:pt>
                <c:pt idx="1155">
                  <c:v>23.28</c:v>
                </c:pt>
                <c:pt idx="1156">
                  <c:v>23.28</c:v>
                </c:pt>
                <c:pt idx="1157">
                  <c:v>23.28</c:v>
                </c:pt>
                <c:pt idx="1158">
                  <c:v>23.28</c:v>
                </c:pt>
                <c:pt idx="1159">
                  <c:v>23.28</c:v>
                </c:pt>
                <c:pt idx="1160">
                  <c:v>23.28</c:v>
                </c:pt>
                <c:pt idx="1161">
                  <c:v>23.28</c:v>
                </c:pt>
                <c:pt idx="1162">
                  <c:v>23.28</c:v>
                </c:pt>
                <c:pt idx="1163">
                  <c:v>23.28</c:v>
                </c:pt>
                <c:pt idx="1164">
                  <c:v>23.28</c:v>
                </c:pt>
                <c:pt idx="1165">
                  <c:v>23.26</c:v>
                </c:pt>
                <c:pt idx="1166">
                  <c:v>23.26</c:v>
                </c:pt>
                <c:pt idx="1167">
                  <c:v>23.26</c:v>
                </c:pt>
                <c:pt idx="1168">
                  <c:v>23.26</c:v>
                </c:pt>
                <c:pt idx="1169">
                  <c:v>23.26</c:v>
                </c:pt>
                <c:pt idx="1170">
                  <c:v>23.26</c:v>
                </c:pt>
                <c:pt idx="1171">
                  <c:v>23.26</c:v>
                </c:pt>
                <c:pt idx="1172">
                  <c:v>23.26</c:v>
                </c:pt>
                <c:pt idx="1173">
                  <c:v>23.26</c:v>
                </c:pt>
                <c:pt idx="1174">
                  <c:v>23.26</c:v>
                </c:pt>
                <c:pt idx="1175">
                  <c:v>23.26</c:v>
                </c:pt>
                <c:pt idx="1176">
                  <c:v>23.26</c:v>
                </c:pt>
                <c:pt idx="1177">
                  <c:v>23.26</c:v>
                </c:pt>
                <c:pt idx="1178">
                  <c:v>23.26</c:v>
                </c:pt>
                <c:pt idx="1179">
                  <c:v>23.24</c:v>
                </c:pt>
                <c:pt idx="1180">
                  <c:v>23.24</c:v>
                </c:pt>
                <c:pt idx="1181">
                  <c:v>23.24</c:v>
                </c:pt>
                <c:pt idx="1182">
                  <c:v>23.24</c:v>
                </c:pt>
                <c:pt idx="1183">
                  <c:v>23.24</c:v>
                </c:pt>
                <c:pt idx="1184">
                  <c:v>23.22</c:v>
                </c:pt>
                <c:pt idx="1185">
                  <c:v>23.22</c:v>
                </c:pt>
                <c:pt idx="1186">
                  <c:v>23.22</c:v>
                </c:pt>
                <c:pt idx="1187">
                  <c:v>23.2</c:v>
                </c:pt>
                <c:pt idx="1188">
                  <c:v>23.2</c:v>
                </c:pt>
                <c:pt idx="1189">
                  <c:v>23.18</c:v>
                </c:pt>
                <c:pt idx="1190">
                  <c:v>23.18</c:v>
                </c:pt>
                <c:pt idx="1191">
                  <c:v>23.16</c:v>
                </c:pt>
                <c:pt idx="1192">
                  <c:v>23.16</c:v>
                </c:pt>
                <c:pt idx="1193">
                  <c:v>23.16</c:v>
                </c:pt>
                <c:pt idx="1194">
                  <c:v>23.14</c:v>
                </c:pt>
                <c:pt idx="1195">
                  <c:v>23.14</c:v>
                </c:pt>
                <c:pt idx="1196">
                  <c:v>23.12</c:v>
                </c:pt>
                <c:pt idx="1197">
                  <c:v>23.12</c:v>
                </c:pt>
                <c:pt idx="1198">
                  <c:v>23.12</c:v>
                </c:pt>
                <c:pt idx="1199">
                  <c:v>23.1</c:v>
                </c:pt>
                <c:pt idx="1200">
                  <c:v>23.1</c:v>
                </c:pt>
                <c:pt idx="1201">
                  <c:v>23.1</c:v>
                </c:pt>
                <c:pt idx="1202">
                  <c:v>23.1</c:v>
                </c:pt>
                <c:pt idx="1203">
                  <c:v>23.08</c:v>
                </c:pt>
                <c:pt idx="1204">
                  <c:v>23.08</c:v>
                </c:pt>
                <c:pt idx="1205">
                  <c:v>23.08</c:v>
                </c:pt>
                <c:pt idx="1206">
                  <c:v>23.06</c:v>
                </c:pt>
                <c:pt idx="1207">
                  <c:v>23.06</c:v>
                </c:pt>
                <c:pt idx="1208">
                  <c:v>23.06</c:v>
                </c:pt>
                <c:pt idx="1209">
                  <c:v>23.04</c:v>
                </c:pt>
                <c:pt idx="1210">
                  <c:v>23.02</c:v>
                </c:pt>
                <c:pt idx="1211">
                  <c:v>23.02</c:v>
                </c:pt>
                <c:pt idx="1212">
                  <c:v>23</c:v>
                </c:pt>
                <c:pt idx="1213">
                  <c:v>22.98</c:v>
                </c:pt>
                <c:pt idx="1214">
                  <c:v>22.96</c:v>
                </c:pt>
                <c:pt idx="1215">
                  <c:v>22.94</c:v>
                </c:pt>
                <c:pt idx="1216">
                  <c:v>22.94</c:v>
                </c:pt>
                <c:pt idx="1217">
                  <c:v>22.92</c:v>
                </c:pt>
                <c:pt idx="1218">
                  <c:v>22.9</c:v>
                </c:pt>
                <c:pt idx="1219">
                  <c:v>22.88</c:v>
                </c:pt>
                <c:pt idx="1220">
                  <c:v>22.88</c:v>
                </c:pt>
                <c:pt idx="1221">
                  <c:v>22.88</c:v>
                </c:pt>
                <c:pt idx="1222">
                  <c:v>22.86</c:v>
                </c:pt>
                <c:pt idx="1223">
                  <c:v>22.84</c:v>
                </c:pt>
                <c:pt idx="1224">
                  <c:v>22.84</c:v>
                </c:pt>
                <c:pt idx="1225">
                  <c:v>22.82</c:v>
                </c:pt>
                <c:pt idx="1226">
                  <c:v>22.82</c:v>
                </c:pt>
                <c:pt idx="1227">
                  <c:v>22.82</c:v>
                </c:pt>
                <c:pt idx="1228">
                  <c:v>22.8</c:v>
                </c:pt>
                <c:pt idx="1229">
                  <c:v>22.8</c:v>
                </c:pt>
                <c:pt idx="1230">
                  <c:v>22.8</c:v>
                </c:pt>
                <c:pt idx="1231">
                  <c:v>22.78</c:v>
                </c:pt>
                <c:pt idx="1232">
                  <c:v>22.78</c:v>
                </c:pt>
                <c:pt idx="1233">
                  <c:v>22.76</c:v>
                </c:pt>
                <c:pt idx="1234">
                  <c:v>22.74</c:v>
                </c:pt>
                <c:pt idx="1235">
                  <c:v>22.74</c:v>
                </c:pt>
                <c:pt idx="1236">
                  <c:v>22.72</c:v>
                </c:pt>
                <c:pt idx="1237">
                  <c:v>22.7</c:v>
                </c:pt>
                <c:pt idx="1238">
                  <c:v>22.7</c:v>
                </c:pt>
                <c:pt idx="1239">
                  <c:v>22.7</c:v>
                </c:pt>
                <c:pt idx="1240">
                  <c:v>22.68</c:v>
                </c:pt>
                <c:pt idx="1241">
                  <c:v>22.66</c:v>
                </c:pt>
                <c:pt idx="1242">
                  <c:v>22.66</c:v>
                </c:pt>
                <c:pt idx="1243">
                  <c:v>22.64</c:v>
                </c:pt>
                <c:pt idx="1244">
                  <c:v>22.62</c:v>
                </c:pt>
                <c:pt idx="1245">
                  <c:v>22.62</c:v>
                </c:pt>
                <c:pt idx="1246">
                  <c:v>22.6</c:v>
                </c:pt>
                <c:pt idx="1247">
                  <c:v>22.6</c:v>
                </c:pt>
                <c:pt idx="1248">
                  <c:v>22.6</c:v>
                </c:pt>
                <c:pt idx="1249">
                  <c:v>22.58</c:v>
                </c:pt>
                <c:pt idx="1250">
                  <c:v>22.58</c:v>
                </c:pt>
                <c:pt idx="1251">
                  <c:v>22.58</c:v>
                </c:pt>
                <c:pt idx="1252">
                  <c:v>22.58</c:v>
                </c:pt>
                <c:pt idx="1253">
                  <c:v>22.58</c:v>
                </c:pt>
                <c:pt idx="1254">
                  <c:v>22.56</c:v>
                </c:pt>
                <c:pt idx="1255">
                  <c:v>22.56</c:v>
                </c:pt>
                <c:pt idx="1256">
                  <c:v>22.56</c:v>
                </c:pt>
                <c:pt idx="1257">
                  <c:v>22.56</c:v>
                </c:pt>
                <c:pt idx="1258">
                  <c:v>22.56</c:v>
                </c:pt>
                <c:pt idx="1259">
                  <c:v>22.56</c:v>
                </c:pt>
                <c:pt idx="1260">
                  <c:v>22.54</c:v>
                </c:pt>
                <c:pt idx="1261">
                  <c:v>22.54</c:v>
                </c:pt>
                <c:pt idx="1262">
                  <c:v>22.54</c:v>
                </c:pt>
                <c:pt idx="1263">
                  <c:v>22.52</c:v>
                </c:pt>
                <c:pt idx="1264">
                  <c:v>22.52</c:v>
                </c:pt>
                <c:pt idx="1265">
                  <c:v>22.5</c:v>
                </c:pt>
                <c:pt idx="1266">
                  <c:v>22.5</c:v>
                </c:pt>
                <c:pt idx="1267">
                  <c:v>22.5</c:v>
                </c:pt>
                <c:pt idx="1268">
                  <c:v>22.48</c:v>
                </c:pt>
                <c:pt idx="1269">
                  <c:v>22.48</c:v>
                </c:pt>
                <c:pt idx="1270">
                  <c:v>22.48</c:v>
                </c:pt>
                <c:pt idx="1271">
                  <c:v>22.46</c:v>
                </c:pt>
                <c:pt idx="1272">
                  <c:v>22.46</c:v>
                </c:pt>
                <c:pt idx="1273">
                  <c:v>22.46</c:v>
                </c:pt>
                <c:pt idx="1274">
                  <c:v>22.46</c:v>
                </c:pt>
                <c:pt idx="1275">
                  <c:v>22.46</c:v>
                </c:pt>
                <c:pt idx="1276">
                  <c:v>22.44</c:v>
                </c:pt>
                <c:pt idx="1277">
                  <c:v>22.44</c:v>
                </c:pt>
                <c:pt idx="1278">
                  <c:v>22.44</c:v>
                </c:pt>
                <c:pt idx="1279">
                  <c:v>22.44</c:v>
                </c:pt>
                <c:pt idx="1280">
                  <c:v>22.44</c:v>
                </c:pt>
                <c:pt idx="1281">
                  <c:v>22.42</c:v>
                </c:pt>
                <c:pt idx="1282">
                  <c:v>22.42</c:v>
                </c:pt>
                <c:pt idx="1283">
                  <c:v>22.42</c:v>
                </c:pt>
                <c:pt idx="1284">
                  <c:v>22.4</c:v>
                </c:pt>
                <c:pt idx="1285">
                  <c:v>22.4</c:v>
                </c:pt>
                <c:pt idx="1286">
                  <c:v>22.4</c:v>
                </c:pt>
                <c:pt idx="1287">
                  <c:v>22.38</c:v>
                </c:pt>
                <c:pt idx="1288">
                  <c:v>22.38</c:v>
                </c:pt>
                <c:pt idx="1289">
                  <c:v>22.36</c:v>
                </c:pt>
                <c:pt idx="1290">
                  <c:v>22.34</c:v>
                </c:pt>
                <c:pt idx="1291">
                  <c:v>22.32</c:v>
                </c:pt>
                <c:pt idx="1292">
                  <c:v>22.3</c:v>
                </c:pt>
                <c:pt idx="1293">
                  <c:v>22.28</c:v>
                </c:pt>
                <c:pt idx="1294">
                  <c:v>22.26</c:v>
                </c:pt>
                <c:pt idx="1295">
                  <c:v>22.26</c:v>
                </c:pt>
                <c:pt idx="1296">
                  <c:v>22.24</c:v>
                </c:pt>
                <c:pt idx="1297">
                  <c:v>22.22</c:v>
                </c:pt>
                <c:pt idx="1298">
                  <c:v>22.2</c:v>
                </c:pt>
                <c:pt idx="1299">
                  <c:v>22.18</c:v>
                </c:pt>
                <c:pt idx="1300">
                  <c:v>22.16</c:v>
                </c:pt>
                <c:pt idx="1301">
                  <c:v>22.12</c:v>
                </c:pt>
                <c:pt idx="1302">
                  <c:v>22.1</c:v>
                </c:pt>
                <c:pt idx="1303">
                  <c:v>22.1</c:v>
                </c:pt>
                <c:pt idx="1304">
                  <c:v>22.08</c:v>
                </c:pt>
                <c:pt idx="1305">
                  <c:v>22.06</c:v>
                </c:pt>
                <c:pt idx="1306">
                  <c:v>22.04</c:v>
                </c:pt>
                <c:pt idx="1307">
                  <c:v>22</c:v>
                </c:pt>
                <c:pt idx="1308">
                  <c:v>21.98</c:v>
                </c:pt>
                <c:pt idx="1309">
                  <c:v>21.94</c:v>
                </c:pt>
                <c:pt idx="1310">
                  <c:v>21.92</c:v>
                </c:pt>
                <c:pt idx="1311">
                  <c:v>21.88</c:v>
                </c:pt>
                <c:pt idx="1312">
                  <c:v>21.84</c:v>
                </c:pt>
                <c:pt idx="1313">
                  <c:v>21.84</c:v>
                </c:pt>
                <c:pt idx="1314">
                  <c:v>21.8</c:v>
                </c:pt>
                <c:pt idx="1315">
                  <c:v>21.76</c:v>
                </c:pt>
                <c:pt idx="1316">
                  <c:v>21.72</c:v>
                </c:pt>
                <c:pt idx="1317">
                  <c:v>21.68</c:v>
                </c:pt>
                <c:pt idx="1318">
                  <c:v>21.64</c:v>
                </c:pt>
                <c:pt idx="1319">
                  <c:v>21.6</c:v>
                </c:pt>
                <c:pt idx="1320">
                  <c:v>21.54</c:v>
                </c:pt>
                <c:pt idx="1321">
                  <c:v>21.5</c:v>
                </c:pt>
                <c:pt idx="1322">
                  <c:v>21.44</c:v>
                </c:pt>
                <c:pt idx="1323">
                  <c:v>21.44</c:v>
                </c:pt>
                <c:pt idx="1324">
                  <c:v>21.38</c:v>
                </c:pt>
                <c:pt idx="1325">
                  <c:v>21.34</c:v>
                </c:pt>
                <c:pt idx="1326">
                  <c:v>21.28</c:v>
                </c:pt>
                <c:pt idx="1327">
                  <c:v>21.22</c:v>
                </c:pt>
                <c:pt idx="1328">
                  <c:v>21.16</c:v>
                </c:pt>
                <c:pt idx="1329">
                  <c:v>21.1</c:v>
                </c:pt>
                <c:pt idx="1330">
                  <c:v>21.04</c:v>
                </c:pt>
                <c:pt idx="1331">
                  <c:v>20.98</c:v>
                </c:pt>
                <c:pt idx="1332">
                  <c:v>20.98</c:v>
                </c:pt>
                <c:pt idx="1333">
                  <c:v>20.92</c:v>
                </c:pt>
                <c:pt idx="1334">
                  <c:v>20.86</c:v>
                </c:pt>
                <c:pt idx="1335">
                  <c:v>20.8</c:v>
                </c:pt>
                <c:pt idx="1336">
                  <c:v>20.74</c:v>
                </c:pt>
                <c:pt idx="1337">
                  <c:v>20.66</c:v>
                </c:pt>
                <c:pt idx="1338">
                  <c:v>20.6</c:v>
                </c:pt>
                <c:pt idx="1339">
                  <c:v>20.52</c:v>
                </c:pt>
                <c:pt idx="1340">
                  <c:v>20.52</c:v>
                </c:pt>
                <c:pt idx="1341">
                  <c:v>20.46</c:v>
                </c:pt>
                <c:pt idx="1342">
                  <c:v>20.38</c:v>
                </c:pt>
                <c:pt idx="1343">
                  <c:v>20.3</c:v>
                </c:pt>
                <c:pt idx="1344">
                  <c:v>20.239999999999998</c:v>
                </c:pt>
                <c:pt idx="1345">
                  <c:v>20.16</c:v>
                </c:pt>
                <c:pt idx="1346">
                  <c:v>20.079999999999998</c:v>
                </c:pt>
                <c:pt idx="1347">
                  <c:v>20</c:v>
                </c:pt>
                <c:pt idx="1348">
                  <c:v>19.940000000000001</c:v>
                </c:pt>
                <c:pt idx="1349">
                  <c:v>19.86</c:v>
                </c:pt>
                <c:pt idx="1350">
                  <c:v>19.78</c:v>
                </c:pt>
                <c:pt idx="1351">
                  <c:v>19.78</c:v>
                </c:pt>
                <c:pt idx="1352">
                  <c:v>19.7</c:v>
                </c:pt>
                <c:pt idx="1353">
                  <c:v>19.62</c:v>
                </c:pt>
                <c:pt idx="1354">
                  <c:v>19.559999999999999</c:v>
                </c:pt>
                <c:pt idx="1355">
                  <c:v>19.48</c:v>
                </c:pt>
                <c:pt idx="1356">
                  <c:v>19.399999999999999</c:v>
                </c:pt>
                <c:pt idx="1357">
                  <c:v>19.32</c:v>
                </c:pt>
                <c:pt idx="1358">
                  <c:v>19.239999999999998</c:v>
                </c:pt>
                <c:pt idx="1359">
                  <c:v>19.16</c:v>
                </c:pt>
                <c:pt idx="1360">
                  <c:v>19.16</c:v>
                </c:pt>
                <c:pt idx="1361">
                  <c:v>19.079999999999998</c:v>
                </c:pt>
                <c:pt idx="1362">
                  <c:v>19</c:v>
                </c:pt>
                <c:pt idx="1363">
                  <c:v>18.920000000000002</c:v>
                </c:pt>
                <c:pt idx="1364">
                  <c:v>18.84</c:v>
                </c:pt>
                <c:pt idx="1365">
                  <c:v>18.760000000000002</c:v>
                </c:pt>
                <c:pt idx="1366">
                  <c:v>18.66</c:v>
                </c:pt>
                <c:pt idx="1367">
                  <c:v>18.579999999999998</c:v>
                </c:pt>
                <c:pt idx="1368">
                  <c:v>18.5</c:v>
                </c:pt>
                <c:pt idx="1369">
                  <c:v>18.5</c:v>
                </c:pt>
                <c:pt idx="1370">
                  <c:v>18.399999999999999</c:v>
                </c:pt>
                <c:pt idx="1371">
                  <c:v>18.32</c:v>
                </c:pt>
                <c:pt idx="1372">
                  <c:v>18.22</c:v>
                </c:pt>
                <c:pt idx="1373">
                  <c:v>18.14</c:v>
                </c:pt>
                <c:pt idx="1374">
                  <c:v>18.04</c:v>
                </c:pt>
                <c:pt idx="1375">
                  <c:v>17.940000000000001</c:v>
                </c:pt>
                <c:pt idx="1376">
                  <c:v>17.940000000000001</c:v>
                </c:pt>
                <c:pt idx="1377">
                  <c:v>17.86</c:v>
                </c:pt>
                <c:pt idx="1378">
                  <c:v>17.68</c:v>
                </c:pt>
                <c:pt idx="1379">
                  <c:v>17.68</c:v>
                </c:pt>
                <c:pt idx="1380">
                  <c:v>17.579999999999998</c:v>
                </c:pt>
                <c:pt idx="1381">
                  <c:v>17.5</c:v>
                </c:pt>
                <c:pt idx="1382">
                  <c:v>17.420000000000002</c:v>
                </c:pt>
                <c:pt idx="1383">
                  <c:v>17.32</c:v>
                </c:pt>
                <c:pt idx="1384">
                  <c:v>17.239999999999998</c:v>
                </c:pt>
                <c:pt idx="1385">
                  <c:v>17.14</c:v>
                </c:pt>
                <c:pt idx="1386">
                  <c:v>17.059999999999999</c:v>
                </c:pt>
                <c:pt idx="1387">
                  <c:v>16.98</c:v>
                </c:pt>
                <c:pt idx="1388">
                  <c:v>16.98</c:v>
                </c:pt>
                <c:pt idx="1389">
                  <c:v>16.88</c:v>
                </c:pt>
                <c:pt idx="1390">
                  <c:v>16.8</c:v>
                </c:pt>
                <c:pt idx="1391">
                  <c:v>16.7</c:v>
                </c:pt>
                <c:pt idx="1392">
                  <c:v>16.62</c:v>
                </c:pt>
                <c:pt idx="1393">
                  <c:v>16.52</c:v>
                </c:pt>
                <c:pt idx="1394">
                  <c:v>16.420000000000002</c:v>
                </c:pt>
                <c:pt idx="1395">
                  <c:v>16.34</c:v>
                </c:pt>
                <c:pt idx="1396">
                  <c:v>16.239999999999998</c:v>
                </c:pt>
                <c:pt idx="1397">
                  <c:v>16.239999999999998</c:v>
                </c:pt>
                <c:pt idx="1398">
                  <c:v>16.16</c:v>
                </c:pt>
                <c:pt idx="1399">
                  <c:v>16.059999999999999</c:v>
                </c:pt>
                <c:pt idx="1400">
                  <c:v>15.96</c:v>
                </c:pt>
                <c:pt idx="1401">
                  <c:v>15.88</c:v>
                </c:pt>
                <c:pt idx="1402">
                  <c:v>15.78</c:v>
                </c:pt>
                <c:pt idx="1403">
                  <c:v>15.7</c:v>
                </c:pt>
                <c:pt idx="1404">
                  <c:v>15.6</c:v>
                </c:pt>
                <c:pt idx="1405">
                  <c:v>15.6</c:v>
                </c:pt>
              </c:numCache>
            </c:numRef>
          </c:yVal>
          <c:smooth val="1"/>
          <c:extLst xmlns:c16r2="http://schemas.microsoft.com/office/drawing/2015/06/chart">
            <c:ext xmlns:c16="http://schemas.microsoft.com/office/drawing/2014/chart" uri="{C3380CC4-5D6E-409C-BE32-E72D297353CC}">
              <c16:uniqueId val="{00000000-C1A3-1E45-B50A-EF4829A87C49}"/>
            </c:ext>
          </c:extLst>
        </c:ser>
        <c:ser>
          <c:idx val="1"/>
          <c:order val="1"/>
          <c:tx>
            <c:v>15OH</c:v>
          </c:tx>
          <c:marker>
            <c:symbol val="none"/>
          </c:marker>
          <c:xVal>
            <c:numRef>
              <c:f>'CO2'!$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2'!$H$2:$H$2022</c:f>
              <c:numCache>
                <c:formatCode>General</c:formatCode>
                <c:ptCount val="202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02</c:v>
                </c:pt>
                <c:pt idx="24">
                  <c:v>0.02</c:v>
                </c:pt>
                <c:pt idx="25">
                  <c:v>0.04</c:v>
                </c:pt>
                <c:pt idx="26">
                  <c:v>0.06</c:v>
                </c:pt>
                <c:pt idx="27">
                  <c:v>0.06</c:v>
                </c:pt>
                <c:pt idx="28">
                  <c:v>0.1</c:v>
                </c:pt>
                <c:pt idx="29">
                  <c:v>0.12</c:v>
                </c:pt>
                <c:pt idx="30">
                  <c:v>0.12</c:v>
                </c:pt>
                <c:pt idx="31">
                  <c:v>0.14000000000000001</c:v>
                </c:pt>
                <c:pt idx="32">
                  <c:v>0.18</c:v>
                </c:pt>
                <c:pt idx="33">
                  <c:v>0.22</c:v>
                </c:pt>
                <c:pt idx="34">
                  <c:v>0.26</c:v>
                </c:pt>
                <c:pt idx="35">
                  <c:v>0.3</c:v>
                </c:pt>
                <c:pt idx="36">
                  <c:v>0.34</c:v>
                </c:pt>
                <c:pt idx="37">
                  <c:v>0.38</c:v>
                </c:pt>
                <c:pt idx="38">
                  <c:v>0.42</c:v>
                </c:pt>
                <c:pt idx="39">
                  <c:v>0.48</c:v>
                </c:pt>
                <c:pt idx="40">
                  <c:v>0.52</c:v>
                </c:pt>
                <c:pt idx="41">
                  <c:v>0.52</c:v>
                </c:pt>
                <c:pt idx="42">
                  <c:v>0.57999999999999996</c:v>
                </c:pt>
                <c:pt idx="43">
                  <c:v>0.62</c:v>
                </c:pt>
                <c:pt idx="44">
                  <c:v>0.68</c:v>
                </c:pt>
                <c:pt idx="45">
                  <c:v>0.72</c:v>
                </c:pt>
                <c:pt idx="46">
                  <c:v>0.78</c:v>
                </c:pt>
                <c:pt idx="47">
                  <c:v>0.82</c:v>
                </c:pt>
                <c:pt idx="48">
                  <c:v>0.82</c:v>
                </c:pt>
                <c:pt idx="49">
                  <c:v>0.88</c:v>
                </c:pt>
                <c:pt idx="50">
                  <c:v>0.92</c:v>
                </c:pt>
                <c:pt idx="51">
                  <c:v>0.98</c:v>
                </c:pt>
                <c:pt idx="52">
                  <c:v>1.02</c:v>
                </c:pt>
                <c:pt idx="53">
                  <c:v>1.08</c:v>
                </c:pt>
                <c:pt idx="54">
                  <c:v>1.1200000000000001</c:v>
                </c:pt>
                <c:pt idx="55">
                  <c:v>1.1599999999999999</c:v>
                </c:pt>
                <c:pt idx="56">
                  <c:v>1.22</c:v>
                </c:pt>
                <c:pt idx="57">
                  <c:v>1.26</c:v>
                </c:pt>
                <c:pt idx="58">
                  <c:v>1.3</c:v>
                </c:pt>
                <c:pt idx="59">
                  <c:v>1.3</c:v>
                </c:pt>
                <c:pt idx="60">
                  <c:v>1.36</c:v>
                </c:pt>
                <c:pt idx="61">
                  <c:v>1.4</c:v>
                </c:pt>
                <c:pt idx="62">
                  <c:v>1.44</c:v>
                </c:pt>
                <c:pt idx="63">
                  <c:v>1.5</c:v>
                </c:pt>
                <c:pt idx="64">
                  <c:v>1.54</c:v>
                </c:pt>
                <c:pt idx="65">
                  <c:v>1.6</c:v>
                </c:pt>
                <c:pt idx="66">
                  <c:v>1.64</c:v>
                </c:pt>
                <c:pt idx="67">
                  <c:v>1.64</c:v>
                </c:pt>
                <c:pt idx="68">
                  <c:v>1.7</c:v>
                </c:pt>
                <c:pt idx="69">
                  <c:v>1.74</c:v>
                </c:pt>
                <c:pt idx="70">
                  <c:v>1.8</c:v>
                </c:pt>
                <c:pt idx="71">
                  <c:v>1.84</c:v>
                </c:pt>
                <c:pt idx="72">
                  <c:v>1.9</c:v>
                </c:pt>
                <c:pt idx="73">
                  <c:v>1.96</c:v>
                </c:pt>
                <c:pt idx="74">
                  <c:v>2.02</c:v>
                </c:pt>
                <c:pt idx="75">
                  <c:v>2.08</c:v>
                </c:pt>
                <c:pt idx="76">
                  <c:v>2.12</c:v>
                </c:pt>
                <c:pt idx="77">
                  <c:v>2.1800000000000002</c:v>
                </c:pt>
                <c:pt idx="78">
                  <c:v>2.1800000000000002</c:v>
                </c:pt>
                <c:pt idx="79">
                  <c:v>2.2400000000000002</c:v>
                </c:pt>
                <c:pt idx="80">
                  <c:v>2.3199999999999981</c:v>
                </c:pt>
                <c:pt idx="81">
                  <c:v>2.38</c:v>
                </c:pt>
                <c:pt idx="82">
                  <c:v>2.44</c:v>
                </c:pt>
                <c:pt idx="83">
                  <c:v>2.5</c:v>
                </c:pt>
                <c:pt idx="84">
                  <c:v>2.56</c:v>
                </c:pt>
                <c:pt idx="85">
                  <c:v>2.62</c:v>
                </c:pt>
                <c:pt idx="86">
                  <c:v>2.68</c:v>
                </c:pt>
                <c:pt idx="87">
                  <c:v>2.68</c:v>
                </c:pt>
                <c:pt idx="88">
                  <c:v>2.76</c:v>
                </c:pt>
                <c:pt idx="89">
                  <c:v>2.82</c:v>
                </c:pt>
                <c:pt idx="90">
                  <c:v>2.9</c:v>
                </c:pt>
                <c:pt idx="91">
                  <c:v>2.96</c:v>
                </c:pt>
                <c:pt idx="92">
                  <c:v>3.04</c:v>
                </c:pt>
                <c:pt idx="93">
                  <c:v>3.1</c:v>
                </c:pt>
                <c:pt idx="94">
                  <c:v>3.18</c:v>
                </c:pt>
                <c:pt idx="95">
                  <c:v>3.18</c:v>
                </c:pt>
                <c:pt idx="96">
                  <c:v>3.32</c:v>
                </c:pt>
                <c:pt idx="97">
                  <c:v>3.32</c:v>
                </c:pt>
                <c:pt idx="98">
                  <c:v>3.4</c:v>
                </c:pt>
                <c:pt idx="99">
                  <c:v>3.48</c:v>
                </c:pt>
                <c:pt idx="100">
                  <c:v>3.56</c:v>
                </c:pt>
                <c:pt idx="101">
                  <c:v>3.64</c:v>
                </c:pt>
                <c:pt idx="102">
                  <c:v>3.72</c:v>
                </c:pt>
                <c:pt idx="103">
                  <c:v>3.82</c:v>
                </c:pt>
                <c:pt idx="104">
                  <c:v>3.9</c:v>
                </c:pt>
                <c:pt idx="105">
                  <c:v>3.98</c:v>
                </c:pt>
                <c:pt idx="106">
                  <c:v>3.98</c:v>
                </c:pt>
                <c:pt idx="107">
                  <c:v>4.08</c:v>
                </c:pt>
                <c:pt idx="108">
                  <c:v>4.1599999999999984</c:v>
                </c:pt>
                <c:pt idx="109">
                  <c:v>4.2600000000000007</c:v>
                </c:pt>
                <c:pt idx="110">
                  <c:v>4.3599999999999977</c:v>
                </c:pt>
                <c:pt idx="111">
                  <c:v>4.46</c:v>
                </c:pt>
                <c:pt idx="112">
                  <c:v>4.5599999999999996</c:v>
                </c:pt>
                <c:pt idx="113">
                  <c:v>4.6599999999999984</c:v>
                </c:pt>
                <c:pt idx="114">
                  <c:v>4.7600000000000007</c:v>
                </c:pt>
                <c:pt idx="115">
                  <c:v>4.7600000000000007</c:v>
                </c:pt>
                <c:pt idx="116">
                  <c:v>4.8599999999999977</c:v>
                </c:pt>
                <c:pt idx="117">
                  <c:v>4.96</c:v>
                </c:pt>
                <c:pt idx="118">
                  <c:v>5.08</c:v>
                </c:pt>
                <c:pt idx="119">
                  <c:v>5.1800000000000006</c:v>
                </c:pt>
                <c:pt idx="120">
                  <c:v>5.28</c:v>
                </c:pt>
                <c:pt idx="121">
                  <c:v>5.3800000000000008</c:v>
                </c:pt>
                <c:pt idx="122">
                  <c:v>5.3800000000000008</c:v>
                </c:pt>
                <c:pt idx="123">
                  <c:v>5.5</c:v>
                </c:pt>
                <c:pt idx="124">
                  <c:v>5.7</c:v>
                </c:pt>
                <c:pt idx="125">
                  <c:v>5.7</c:v>
                </c:pt>
                <c:pt idx="126">
                  <c:v>5.8199999999999976</c:v>
                </c:pt>
                <c:pt idx="127">
                  <c:v>5.92</c:v>
                </c:pt>
                <c:pt idx="128">
                  <c:v>6.02</c:v>
                </c:pt>
                <c:pt idx="129">
                  <c:v>6.1199999999999983</c:v>
                </c:pt>
                <c:pt idx="130">
                  <c:v>6.2200000000000006</c:v>
                </c:pt>
                <c:pt idx="131">
                  <c:v>6.3400000000000007</c:v>
                </c:pt>
                <c:pt idx="132">
                  <c:v>6.44</c:v>
                </c:pt>
                <c:pt idx="133">
                  <c:v>6.54</c:v>
                </c:pt>
                <c:pt idx="134">
                  <c:v>6.54</c:v>
                </c:pt>
                <c:pt idx="135">
                  <c:v>6.64</c:v>
                </c:pt>
                <c:pt idx="136">
                  <c:v>6.74</c:v>
                </c:pt>
                <c:pt idx="137">
                  <c:v>6.8400000000000007</c:v>
                </c:pt>
                <c:pt idx="138">
                  <c:v>6.94</c:v>
                </c:pt>
                <c:pt idx="139">
                  <c:v>7.04</c:v>
                </c:pt>
                <c:pt idx="140">
                  <c:v>7.1400000000000006</c:v>
                </c:pt>
                <c:pt idx="141">
                  <c:v>7.24</c:v>
                </c:pt>
                <c:pt idx="142">
                  <c:v>7.3599999999999977</c:v>
                </c:pt>
                <c:pt idx="143">
                  <c:v>7.3599999999999977</c:v>
                </c:pt>
                <c:pt idx="144">
                  <c:v>7.46</c:v>
                </c:pt>
                <c:pt idx="145">
                  <c:v>7.56</c:v>
                </c:pt>
                <c:pt idx="146">
                  <c:v>7.6599999999999984</c:v>
                </c:pt>
                <c:pt idx="147">
                  <c:v>7.7600000000000007</c:v>
                </c:pt>
                <c:pt idx="148">
                  <c:v>7.8599999999999977</c:v>
                </c:pt>
                <c:pt idx="149">
                  <c:v>7.9600000000000009</c:v>
                </c:pt>
                <c:pt idx="150">
                  <c:v>8.08</c:v>
                </c:pt>
                <c:pt idx="151">
                  <c:v>8.18</c:v>
                </c:pt>
                <c:pt idx="152">
                  <c:v>8.2800000000000011</c:v>
                </c:pt>
                <c:pt idx="153">
                  <c:v>8.2800000000000011</c:v>
                </c:pt>
                <c:pt idx="154">
                  <c:v>8.3800000000000008</c:v>
                </c:pt>
                <c:pt idx="155">
                  <c:v>8.48</c:v>
                </c:pt>
                <c:pt idx="156">
                  <c:v>8.58</c:v>
                </c:pt>
                <c:pt idx="157">
                  <c:v>8.68</c:v>
                </c:pt>
                <c:pt idx="158">
                  <c:v>8.7800000000000011</c:v>
                </c:pt>
                <c:pt idx="159">
                  <c:v>8.8800000000000008</c:v>
                </c:pt>
                <c:pt idx="160">
                  <c:v>8.98</c:v>
                </c:pt>
                <c:pt idx="161">
                  <c:v>9.08</c:v>
                </c:pt>
                <c:pt idx="162">
                  <c:v>9.08</c:v>
                </c:pt>
                <c:pt idx="163">
                  <c:v>9.18</c:v>
                </c:pt>
                <c:pt idx="164">
                  <c:v>9.2800000000000011</c:v>
                </c:pt>
                <c:pt idx="165">
                  <c:v>9.3800000000000008</c:v>
                </c:pt>
                <c:pt idx="166">
                  <c:v>9.4600000000000026</c:v>
                </c:pt>
                <c:pt idx="167">
                  <c:v>9.56</c:v>
                </c:pt>
                <c:pt idx="168">
                  <c:v>9.66</c:v>
                </c:pt>
                <c:pt idx="169">
                  <c:v>9.76</c:v>
                </c:pt>
                <c:pt idx="170">
                  <c:v>9.8600000000000012</c:v>
                </c:pt>
                <c:pt idx="171">
                  <c:v>9.8600000000000012</c:v>
                </c:pt>
                <c:pt idx="172">
                  <c:v>9.94</c:v>
                </c:pt>
                <c:pt idx="173">
                  <c:v>10.039999999999999</c:v>
                </c:pt>
                <c:pt idx="174">
                  <c:v>10.14</c:v>
                </c:pt>
                <c:pt idx="175">
                  <c:v>10.220000000000001</c:v>
                </c:pt>
                <c:pt idx="176">
                  <c:v>10.32</c:v>
                </c:pt>
                <c:pt idx="177">
                  <c:v>10.42</c:v>
                </c:pt>
                <c:pt idx="178">
                  <c:v>10.42</c:v>
                </c:pt>
                <c:pt idx="179">
                  <c:v>10.5</c:v>
                </c:pt>
                <c:pt idx="180">
                  <c:v>10.7</c:v>
                </c:pt>
                <c:pt idx="181">
                  <c:v>10.7</c:v>
                </c:pt>
                <c:pt idx="182">
                  <c:v>10.78</c:v>
                </c:pt>
                <c:pt idx="183">
                  <c:v>10.88</c:v>
                </c:pt>
                <c:pt idx="184">
                  <c:v>10.98</c:v>
                </c:pt>
                <c:pt idx="185">
                  <c:v>11.06</c:v>
                </c:pt>
                <c:pt idx="186">
                  <c:v>11.16</c:v>
                </c:pt>
                <c:pt idx="187">
                  <c:v>11.26</c:v>
                </c:pt>
                <c:pt idx="188">
                  <c:v>11.34</c:v>
                </c:pt>
                <c:pt idx="189">
                  <c:v>11.44</c:v>
                </c:pt>
                <c:pt idx="190">
                  <c:v>11.44</c:v>
                </c:pt>
                <c:pt idx="191">
                  <c:v>11.54</c:v>
                </c:pt>
                <c:pt idx="192">
                  <c:v>11.64</c:v>
                </c:pt>
                <c:pt idx="193">
                  <c:v>11.72</c:v>
                </c:pt>
                <c:pt idx="194">
                  <c:v>11.82</c:v>
                </c:pt>
                <c:pt idx="195">
                  <c:v>11.92</c:v>
                </c:pt>
                <c:pt idx="196">
                  <c:v>12.02</c:v>
                </c:pt>
                <c:pt idx="197">
                  <c:v>12.12</c:v>
                </c:pt>
                <c:pt idx="198">
                  <c:v>12.22</c:v>
                </c:pt>
                <c:pt idx="199">
                  <c:v>12.22</c:v>
                </c:pt>
                <c:pt idx="200">
                  <c:v>12.32</c:v>
                </c:pt>
                <c:pt idx="201">
                  <c:v>12.42</c:v>
                </c:pt>
                <c:pt idx="202">
                  <c:v>12.52</c:v>
                </c:pt>
                <c:pt idx="203">
                  <c:v>12.62</c:v>
                </c:pt>
                <c:pt idx="204">
                  <c:v>12.72</c:v>
                </c:pt>
                <c:pt idx="205">
                  <c:v>12.82</c:v>
                </c:pt>
                <c:pt idx="206">
                  <c:v>12.92</c:v>
                </c:pt>
                <c:pt idx="207">
                  <c:v>12.92</c:v>
                </c:pt>
                <c:pt idx="208">
                  <c:v>13</c:v>
                </c:pt>
                <c:pt idx="209">
                  <c:v>13.1</c:v>
                </c:pt>
                <c:pt idx="210">
                  <c:v>13.2</c:v>
                </c:pt>
                <c:pt idx="211">
                  <c:v>13.3</c:v>
                </c:pt>
                <c:pt idx="212">
                  <c:v>13.38</c:v>
                </c:pt>
                <c:pt idx="213">
                  <c:v>13.48</c:v>
                </c:pt>
                <c:pt idx="214">
                  <c:v>13.58</c:v>
                </c:pt>
                <c:pt idx="215">
                  <c:v>13.66</c:v>
                </c:pt>
                <c:pt idx="216">
                  <c:v>13.76</c:v>
                </c:pt>
                <c:pt idx="217">
                  <c:v>13.84</c:v>
                </c:pt>
                <c:pt idx="218">
                  <c:v>13.84</c:v>
                </c:pt>
                <c:pt idx="219">
                  <c:v>13.94</c:v>
                </c:pt>
                <c:pt idx="220">
                  <c:v>14.02</c:v>
                </c:pt>
                <c:pt idx="221">
                  <c:v>14.12</c:v>
                </c:pt>
                <c:pt idx="222">
                  <c:v>14.2</c:v>
                </c:pt>
                <c:pt idx="223">
                  <c:v>14.28</c:v>
                </c:pt>
                <c:pt idx="224">
                  <c:v>14.36</c:v>
                </c:pt>
                <c:pt idx="225">
                  <c:v>14.44</c:v>
                </c:pt>
                <c:pt idx="226">
                  <c:v>14.52</c:v>
                </c:pt>
                <c:pt idx="227">
                  <c:v>14.52</c:v>
                </c:pt>
                <c:pt idx="228">
                  <c:v>14.62</c:v>
                </c:pt>
                <c:pt idx="229">
                  <c:v>14.7</c:v>
                </c:pt>
                <c:pt idx="230">
                  <c:v>14.78</c:v>
                </c:pt>
                <c:pt idx="231">
                  <c:v>14.86</c:v>
                </c:pt>
                <c:pt idx="232">
                  <c:v>14.94</c:v>
                </c:pt>
                <c:pt idx="233">
                  <c:v>15.02</c:v>
                </c:pt>
                <c:pt idx="234">
                  <c:v>15.02</c:v>
                </c:pt>
                <c:pt idx="235">
                  <c:v>15.08</c:v>
                </c:pt>
                <c:pt idx="236">
                  <c:v>15.24</c:v>
                </c:pt>
                <c:pt idx="237">
                  <c:v>15.24</c:v>
                </c:pt>
                <c:pt idx="238">
                  <c:v>15.3</c:v>
                </c:pt>
                <c:pt idx="239">
                  <c:v>15.38</c:v>
                </c:pt>
                <c:pt idx="240">
                  <c:v>15.44</c:v>
                </c:pt>
                <c:pt idx="241">
                  <c:v>15.52</c:v>
                </c:pt>
                <c:pt idx="242">
                  <c:v>15.58</c:v>
                </c:pt>
                <c:pt idx="243">
                  <c:v>15.64</c:v>
                </c:pt>
                <c:pt idx="244">
                  <c:v>15.7</c:v>
                </c:pt>
                <c:pt idx="245">
                  <c:v>15.76</c:v>
                </c:pt>
                <c:pt idx="246">
                  <c:v>15.76</c:v>
                </c:pt>
                <c:pt idx="247">
                  <c:v>15.82</c:v>
                </c:pt>
                <c:pt idx="248">
                  <c:v>15.88</c:v>
                </c:pt>
                <c:pt idx="249">
                  <c:v>15.92</c:v>
                </c:pt>
                <c:pt idx="250">
                  <c:v>15.98</c:v>
                </c:pt>
                <c:pt idx="251">
                  <c:v>16.04</c:v>
                </c:pt>
                <c:pt idx="252">
                  <c:v>16.079999999999991</c:v>
                </c:pt>
                <c:pt idx="253">
                  <c:v>16.14</c:v>
                </c:pt>
                <c:pt idx="254">
                  <c:v>16.18</c:v>
                </c:pt>
                <c:pt idx="255">
                  <c:v>16.18</c:v>
                </c:pt>
                <c:pt idx="256">
                  <c:v>16.22</c:v>
                </c:pt>
                <c:pt idx="257">
                  <c:v>16.27999999999999</c:v>
                </c:pt>
                <c:pt idx="258">
                  <c:v>16.32</c:v>
                </c:pt>
                <c:pt idx="259">
                  <c:v>16.36</c:v>
                </c:pt>
                <c:pt idx="260">
                  <c:v>16.419999999999991</c:v>
                </c:pt>
                <c:pt idx="261">
                  <c:v>16.45999999999999</c:v>
                </c:pt>
                <c:pt idx="262">
                  <c:v>16.5</c:v>
                </c:pt>
                <c:pt idx="263">
                  <c:v>16.559999999999999</c:v>
                </c:pt>
                <c:pt idx="264">
                  <c:v>16.599999999999991</c:v>
                </c:pt>
                <c:pt idx="265">
                  <c:v>16.599999999999991</c:v>
                </c:pt>
                <c:pt idx="266">
                  <c:v>16.64</c:v>
                </c:pt>
                <c:pt idx="267">
                  <c:v>16.7</c:v>
                </c:pt>
                <c:pt idx="268">
                  <c:v>16.739999999999991</c:v>
                </c:pt>
                <c:pt idx="269">
                  <c:v>16.77999999999999</c:v>
                </c:pt>
                <c:pt idx="270">
                  <c:v>16.84</c:v>
                </c:pt>
                <c:pt idx="271">
                  <c:v>16.88</c:v>
                </c:pt>
                <c:pt idx="272">
                  <c:v>16.919999999999991</c:v>
                </c:pt>
                <c:pt idx="273">
                  <c:v>16.95999999999999</c:v>
                </c:pt>
                <c:pt idx="274">
                  <c:v>16.95999999999999</c:v>
                </c:pt>
                <c:pt idx="275">
                  <c:v>17.02</c:v>
                </c:pt>
                <c:pt idx="276">
                  <c:v>17.059999999999999</c:v>
                </c:pt>
                <c:pt idx="277">
                  <c:v>17.099999999999991</c:v>
                </c:pt>
                <c:pt idx="278">
                  <c:v>17.14</c:v>
                </c:pt>
                <c:pt idx="279">
                  <c:v>17.18</c:v>
                </c:pt>
                <c:pt idx="280">
                  <c:v>17.22</c:v>
                </c:pt>
                <c:pt idx="281">
                  <c:v>17.259999999999991</c:v>
                </c:pt>
                <c:pt idx="282">
                  <c:v>17.29999999999999</c:v>
                </c:pt>
                <c:pt idx="283">
                  <c:v>17.29999999999999</c:v>
                </c:pt>
                <c:pt idx="284">
                  <c:v>17.34</c:v>
                </c:pt>
                <c:pt idx="285">
                  <c:v>17.38</c:v>
                </c:pt>
                <c:pt idx="286">
                  <c:v>17.419999999999991</c:v>
                </c:pt>
                <c:pt idx="287">
                  <c:v>17.45999999999999</c:v>
                </c:pt>
                <c:pt idx="288">
                  <c:v>17.5</c:v>
                </c:pt>
                <c:pt idx="289">
                  <c:v>17.54</c:v>
                </c:pt>
                <c:pt idx="290">
                  <c:v>17.579999999999991</c:v>
                </c:pt>
                <c:pt idx="291">
                  <c:v>17.62</c:v>
                </c:pt>
                <c:pt idx="292">
                  <c:v>17.66</c:v>
                </c:pt>
                <c:pt idx="293">
                  <c:v>17.66</c:v>
                </c:pt>
                <c:pt idx="294">
                  <c:v>17.7</c:v>
                </c:pt>
                <c:pt idx="295">
                  <c:v>17.739999999999991</c:v>
                </c:pt>
                <c:pt idx="296">
                  <c:v>17.77999999999999</c:v>
                </c:pt>
                <c:pt idx="297">
                  <c:v>17.82</c:v>
                </c:pt>
                <c:pt idx="298">
                  <c:v>17.88</c:v>
                </c:pt>
                <c:pt idx="299">
                  <c:v>17.919999999999991</c:v>
                </c:pt>
                <c:pt idx="300">
                  <c:v>17.95999999999999</c:v>
                </c:pt>
                <c:pt idx="301">
                  <c:v>18</c:v>
                </c:pt>
                <c:pt idx="302">
                  <c:v>18</c:v>
                </c:pt>
                <c:pt idx="303">
                  <c:v>18.04</c:v>
                </c:pt>
                <c:pt idx="304">
                  <c:v>18.079999999999991</c:v>
                </c:pt>
                <c:pt idx="305">
                  <c:v>18.14</c:v>
                </c:pt>
                <c:pt idx="306">
                  <c:v>18.18</c:v>
                </c:pt>
                <c:pt idx="307">
                  <c:v>18.22</c:v>
                </c:pt>
                <c:pt idx="308">
                  <c:v>18.259999999999991</c:v>
                </c:pt>
                <c:pt idx="309">
                  <c:v>18.29999999999999</c:v>
                </c:pt>
                <c:pt idx="310">
                  <c:v>18.29999999999999</c:v>
                </c:pt>
                <c:pt idx="311">
                  <c:v>18.34</c:v>
                </c:pt>
                <c:pt idx="312">
                  <c:v>18.38</c:v>
                </c:pt>
                <c:pt idx="313">
                  <c:v>18.419999999999991</c:v>
                </c:pt>
                <c:pt idx="314">
                  <c:v>18.45999999999999</c:v>
                </c:pt>
                <c:pt idx="315">
                  <c:v>18.5</c:v>
                </c:pt>
                <c:pt idx="316">
                  <c:v>18.54</c:v>
                </c:pt>
                <c:pt idx="317">
                  <c:v>18.579999999999991</c:v>
                </c:pt>
                <c:pt idx="318">
                  <c:v>18.599999999999991</c:v>
                </c:pt>
                <c:pt idx="319">
                  <c:v>18.64</c:v>
                </c:pt>
                <c:pt idx="320">
                  <c:v>18.66</c:v>
                </c:pt>
                <c:pt idx="321">
                  <c:v>18.66</c:v>
                </c:pt>
                <c:pt idx="322">
                  <c:v>18.68</c:v>
                </c:pt>
                <c:pt idx="323">
                  <c:v>18.72</c:v>
                </c:pt>
                <c:pt idx="324">
                  <c:v>18.739999999999991</c:v>
                </c:pt>
                <c:pt idx="325">
                  <c:v>18.759999999999991</c:v>
                </c:pt>
                <c:pt idx="326">
                  <c:v>18.77999999999999</c:v>
                </c:pt>
                <c:pt idx="327">
                  <c:v>18.79999999999999</c:v>
                </c:pt>
                <c:pt idx="328">
                  <c:v>18.82</c:v>
                </c:pt>
                <c:pt idx="329">
                  <c:v>18.84</c:v>
                </c:pt>
                <c:pt idx="330">
                  <c:v>18.84</c:v>
                </c:pt>
                <c:pt idx="331">
                  <c:v>18.86</c:v>
                </c:pt>
                <c:pt idx="332">
                  <c:v>18.86</c:v>
                </c:pt>
                <c:pt idx="333">
                  <c:v>18.88</c:v>
                </c:pt>
                <c:pt idx="334">
                  <c:v>18.899999999999999</c:v>
                </c:pt>
                <c:pt idx="335">
                  <c:v>18.919999999999991</c:v>
                </c:pt>
                <c:pt idx="336">
                  <c:v>18.939999999999991</c:v>
                </c:pt>
                <c:pt idx="337">
                  <c:v>18.939999999999991</c:v>
                </c:pt>
                <c:pt idx="338">
                  <c:v>18.939999999999991</c:v>
                </c:pt>
                <c:pt idx="339">
                  <c:v>18.95999999999999</c:v>
                </c:pt>
                <c:pt idx="340">
                  <c:v>18.97999999999999</c:v>
                </c:pt>
                <c:pt idx="341">
                  <c:v>18.97999999999999</c:v>
                </c:pt>
                <c:pt idx="342">
                  <c:v>19</c:v>
                </c:pt>
                <c:pt idx="343">
                  <c:v>19.02</c:v>
                </c:pt>
                <c:pt idx="344">
                  <c:v>19.02</c:v>
                </c:pt>
                <c:pt idx="345">
                  <c:v>19.04</c:v>
                </c:pt>
                <c:pt idx="346">
                  <c:v>19.04</c:v>
                </c:pt>
                <c:pt idx="347">
                  <c:v>19.04</c:v>
                </c:pt>
                <c:pt idx="348">
                  <c:v>19.04</c:v>
                </c:pt>
                <c:pt idx="349">
                  <c:v>19.04</c:v>
                </c:pt>
                <c:pt idx="350">
                  <c:v>19.059999999999999</c:v>
                </c:pt>
                <c:pt idx="351">
                  <c:v>19.059999999999999</c:v>
                </c:pt>
                <c:pt idx="352">
                  <c:v>19.059999999999999</c:v>
                </c:pt>
                <c:pt idx="353">
                  <c:v>19.059999999999999</c:v>
                </c:pt>
                <c:pt idx="354">
                  <c:v>19.059999999999999</c:v>
                </c:pt>
                <c:pt idx="355">
                  <c:v>19.059999999999999</c:v>
                </c:pt>
                <c:pt idx="356">
                  <c:v>19.059999999999999</c:v>
                </c:pt>
                <c:pt idx="357">
                  <c:v>19.059999999999999</c:v>
                </c:pt>
                <c:pt idx="358">
                  <c:v>19.059999999999999</c:v>
                </c:pt>
                <c:pt idx="359">
                  <c:v>19.059999999999999</c:v>
                </c:pt>
                <c:pt idx="360">
                  <c:v>19.059999999999999</c:v>
                </c:pt>
                <c:pt idx="361">
                  <c:v>19.059999999999999</c:v>
                </c:pt>
                <c:pt idx="362">
                  <c:v>19.059999999999999</c:v>
                </c:pt>
                <c:pt idx="363">
                  <c:v>19.059999999999999</c:v>
                </c:pt>
                <c:pt idx="364">
                  <c:v>19.059999999999999</c:v>
                </c:pt>
                <c:pt idx="365">
                  <c:v>19.059999999999999</c:v>
                </c:pt>
                <c:pt idx="366">
                  <c:v>19.059999999999999</c:v>
                </c:pt>
                <c:pt idx="367">
                  <c:v>19.059999999999999</c:v>
                </c:pt>
                <c:pt idx="368">
                  <c:v>19.059999999999999</c:v>
                </c:pt>
                <c:pt idx="369">
                  <c:v>19.059999999999999</c:v>
                </c:pt>
                <c:pt idx="370">
                  <c:v>19.059999999999999</c:v>
                </c:pt>
                <c:pt idx="371">
                  <c:v>19.059999999999999</c:v>
                </c:pt>
                <c:pt idx="372">
                  <c:v>19.059999999999999</c:v>
                </c:pt>
                <c:pt idx="373">
                  <c:v>19.059999999999999</c:v>
                </c:pt>
                <c:pt idx="374">
                  <c:v>19.059999999999999</c:v>
                </c:pt>
                <c:pt idx="375">
                  <c:v>19.079999999999991</c:v>
                </c:pt>
                <c:pt idx="376">
                  <c:v>19.079999999999991</c:v>
                </c:pt>
                <c:pt idx="377">
                  <c:v>19.079999999999991</c:v>
                </c:pt>
                <c:pt idx="378">
                  <c:v>19.079999999999991</c:v>
                </c:pt>
                <c:pt idx="379">
                  <c:v>19.099999999999991</c:v>
                </c:pt>
                <c:pt idx="380">
                  <c:v>19.099999999999991</c:v>
                </c:pt>
                <c:pt idx="381">
                  <c:v>19.099999999999991</c:v>
                </c:pt>
                <c:pt idx="382">
                  <c:v>19.12</c:v>
                </c:pt>
                <c:pt idx="383">
                  <c:v>19.12</c:v>
                </c:pt>
                <c:pt idx="384">
                  <c:v>19.14</c:v>
                </c:pt>
                <c:pt idx="385">
                  <c:v>19.16</c:v>
                </c:pt>
                <c:pt idx="386">
                  <c:v>19.16</c:v>
                </c:pt>
                <c:pt idx="387">
                  <c:v>19.16</c:v>
                </c:pt>
                <c:pt idx="388">
                  <c:v>19.18</c:v>
                </c:pt>
                <c:pt idx="389">
                  <c:v>19.2</c:v>
                </c:pt>
                <c:pt idx="390">
                  <c:v>19.2</c:v>
                </c:pt>
                <c:pt idx="391">
                  <c:v>19.22</c:v>
                </c:pt>
                <c:pt idx="392">
                  <c:v>19.239999999999991</c:v>
                </c:pt>
                <c:pt idx="393">
                  <c:v>19.239999999999991</c:v>
                </c:pt>
                <c:pt idx="394">
                  <c:v>19.239999999999991</c:v>
                </c:pt>
                <c:pt idx="395">
                  <c:v>19.259999999999991</c:v>
                </c:pt>
                <c:pt idx="396">
                  <c:v>19.259999999999991</c:v>
                </c:pt>
                <c:pt idx="397">
                  <c:v>19.27999999999999</c:v>
                </c:pt>
                <c:pt idx="398">
                  <c:v>19.27999999999999</c:v>
                </c:pt>
                <c:pt idx="399">
                  <c:v>19.29999999999999</c:v>
                </c:pt>
                <c:pt idx="400">
                  <c:v>19.32</c:v>
                </c:pt>
                <c:pt idx="401">
                  <c:v>19.32</c:v>
                </c:pt>
                <c:pt idx="402">
                  <c:v>19.32</c:v>
                </c:pt>
                <c:pt idx="403">
                  <c:v>19.34</c:v>
                </c:pt>
                <c:pt idx="404">
                  <c:v>19.34</c:v>
                </c:pt>
                <c:pt idx="405">
                  <c:v>19.34</c:v>
                </c:pt>
                <c:pt idx="406">
                  <c:v>19.36</c:v>
                </c:pt>
                <c:pt idx="407">
                  <c:v>19.36</c:v>
                </c:pt>
                <c:pt idx="408">
                  <c:v>19.38</c:v>
                </c:pt>
                <c:pt idx="409">
                  <c:v>19.38</c:v>
                </c:pt>
                <c:pt idx="410">
                  <c:v>19.399999999999999</c:v>
                </c:pt>
                <c:pt idx="411">
                  <c:v>19.399999999999999</c:v>
                </c:pt>
                <c:pt idx="412">
                  <c:v>19.399999999999999</c:v>
                </c:pt>
                <c:pt idx="413">
                  <c:v>19.419999999999991</c:v>
                </c:pt>
                <c:pt idx="414">
                  <c:v>19.419999999999991</c:v>
                </c:pt>
                <c:pt idx="415">
                  <c:v>19.419999999999991</c:v>
                </c:pt>
                <c:pt idx="416">
                  <c:v>19.419999999999991</c:v>
                </c:pt>
                <c:pt idx="417">
                  <c:v>19.439999999999991</c:v>
                </c:pt>
                <c:pt idx="418">
                  <c:v>19.439999999999991</c:v>
                </c:pt>
                <c:pt idx="419">
                  <c:v>19.439999999999991</c:v>
                </c:pt>
                <c:pt idx="420">
                  <c:v>19.45999999999999</c:v>
                </c:pt>
                <c:pt idx="421">
                  <c:v>19.45999999999999</c:v>
                </c:pt>
                <c:pt idx="422">
                  <c:v>19.45999999999999</c:v>
                </c:pt>
                <c:pt idx="423">
                  <c:v>19.45999999999999</c:v>
                </c:pt>
                <c:pt idx="424">
                  <c:v>19.45999999999999</c:v>
                </c:pt>
                <c:pt idx="425">
                  <c:v>19.47999999999999</c:v>
                </c:pt>
                <c:pt idx="426">
                  <c:v>19.47999999999999</c:v>
                </c:pt>
                <c:pt idx="427">
                  <c:v>19.47999999999999</c:v>
                </c:pt>
                <c:pt idx="428">
                  <c:v>19.47999999999999</c:v>
                </c:pt>
                <c:pt idx="429">
                  <c:v>19.47999999999999</c:v>
                </c:pt>
                <c:pt idx="430">
                  <c:v>19.47999999999999</c:v>
                </c:pt>
                <c:pt idx="431">
                  <c:v>19.47999999999999</c:v>
                </c:pt>
                <c:pt idx="432">
                  <c:v>19.5</c:v>
                </c:pt>
                <c:pt idx="433">
                  <c:v>19.5</c:v>
                </c:pt>
                <c:pt idx="434">
                  <c:v>19.5</c:v>
                </c:pt>
                <c:pt idx="435">
                  <c:v>19.5</c:v>
                </c:pt>
                <c:pt idx="436">
                  <c:v>19.5</c:v>
                </c:pt>
                <c:pt idx="437">
                  <c:v>19.5</c:v>
                </c:pt>
                <c:pt idx="438">
                  <c:v>19.5</c:v>
                </c:pt>
                <c:pt idx="439">
                  <c:v>19.5</c:v>
                </c:pt>
                <c:pt idx="440">
                  <c:v>19.5</c:v>
                </c:pt>
                <c:pt idx="441">
                  <c:v>19.5</c:v>
                </c:pt>
                <c:pt idx="442">
                  <c:v>19.52</c:v>
                </c:pt>
                <c:pt idx="443">
                  <c:v>19.52</c:v>
                </c:pt>
                <c:pt idx="444">
                  <c:v>19.52</c:v>
                </c:pt>
                <c:pt idx="445">
                  <c:v>19.52</c:v>
                </c:pt>
                <c:pt idx="446">
                  <c:v>19.54</c:v>
                </c:pt>
                <c:pt idx="447">
                  <c:v>19.54</c:v>
                </c:pt>
                <c:pt idx="448">
                  <c:v>19.559999999999999</c:v>
                </c:pt>
                <c:pt idx="449">
                  <c:v>19.559999999999999</c:v>
                </c:pt>
                <c:pt idx="450">
                  <c:v>19.579999999999991</c:v>
                </c:pt>
                <c:pt idx="451">
                  <c:v>19.579999999999991</c:v>
                </c:pt>
                <c:pt idx="452">
                  <c:v>19.579999999999991</c:v>
                </c:pt>
                <c:pt idx="453">
                  <c:v>19.579999999999991</c:v>
                </c:pt>
                <c:pt idx="454">
                  <c:v>19.599999999999991</c:v>
                </c:pt>
                <c:pt idx="455">
                  <c:v>19.599999999999991</c:v>
                </c:pt>
                <c:pt idx="456">
                  <c:v>19.62</c:v>
                </c:pt>
                <c:pt idx="457">
                  <c:v>19.62</c:v>
                </c:pt>
                <c:pt idx="458">
                  <c:v>19.64</c:v>
                </c:pt>
                <c:pt idx="459">
                  <c:v>19.64</c:v>
                </c:pt>
                <c:pt idx="460">
                  <c:v>19.64</c:v>
                </c:pt>
                <c:pt idx="461">
                  <c:v>19.64</c:v>
                </c:pt>
                <c:pt idx="462">
                  <c:v>19.66</c:v>
                </c:pt>
                <c:pt idx="463">
                  <c:v>19.66</c:v>
                </c:pt>
                <c:pt idx="464">
                  <c:v>19.68</c:v>
                </c:pt>
                <c:pt idx="465">
                  <c:v>19.68</c:v>
                </c:pt>
                <c:pt idx="466">
                  <c:v>19.68</c:v>
                </c:pt>
                <c:pt idx="467">
                  <c:v>19.7</c:v>
                </c:pt>
                <c:pt idx="468">
                  <c:v>19.7</c:v>
                </c:pt>
                <c:pt idx="469">
                  <c:v>19.7</c:v>
                </c:pt>
                <c:pt idx="470">
                  <c:v>19.7</c:v>
                </c:pt>
                <c:pt idx="471">
                  <c:v>19.7</c:v>
                </c:pt>
                <c:pt idx="472">
                  <c:v>19.72</c:v>
                </c:pt>
                <c:pt idx="473">
                  <c:v>19.72</c:v>
                </c:pt>
                <c:pt idx="474">
                  <c:v>19.72</c:v>
                </c:pt>
                <c:pt idx="475">
                  <c:v>19.739999999999991</c:v>
                </c:pt>
                <c:pt idx="476">
                  <c:v>19.739999999999991</c:v>
                </c:pt>
                <c:pt idx="477">
                  <c:v>19.739999999999991</c:v>
                </c:pt>
                <c:pt idx="478">
                  <c:v>19.739999999999991</c:v>
                </c:pt>
                <c:pt idx="479">
                  <c:v>19.739999999999991</c:v>
                </c:pt>
                <c:pt idx="480">
                  <c:v>19.759999999999991</c:v>
                </c:pt>
                <c:pt idx="481">
                  <c:v>19.759999999999991</c:v>
                </c:pt>
                <c:pt idx="482">
                  <c:v>19.759999999999991</c:v>
                </c:pt>
                <c:pt idx="483">
                  <c:v>19.77999999999999</c:v>
                </c:pt>
                <c:pt idx="484">
                  <c:v>19.77999999999999</c:v>
                </c:pt>
                <c:pt idx="485">
                  <c:v>19.77999999999999</c:v>
                </c:pt>
                <c:pt idx="486">
                  <c:v>19.79999999999999</c:v>
                </c:pt>
                <c:pt idx="487">
                  <c:v>19.79999999999999</c:v>
                </c:pt>
                <c:pt idx="488">
                  <c:v>19.79999999999999</c:v>
                </c:pt>
                <c:pt idx="489">
                  <c:v>19.79999999999999</c:v>
                </c:pt>
                <c:pt idx="490">
                  <c:v>19.79999999999999</c:v>
                </c:pt>
                <c:pt idx="491">
                  <c:v>19.82</c:v>
                </c:pt>
                <c:pt idx="492">
                  <c:v>19.82</c:v>
                </c:pt>
                <c:pt idx="493">
                  <c:v>19.82</c:v>
                </c:pt>
                <c:pt idx="494">
                  <c:v>19.82</c:v>
                </c:pt>
                <c:pt idx="495">
                  <c:v>19.82</c:v>
                </c:pt>
                <c:pt idx="496">
                  <c:v>19.82</c:v>
                </c:pt>
                <c:pt idx="497">
                  <c:v>19.82</c:v>
                </c:pt>
                <c:pt idx="498">
                  <c:v>19.82</c:v>
                </c:pt>
                <c:pt idx="499">
                  <c:v>19.82</c:v>
                </c:pt>
                <c:pt idx="500">
                  <c:v>19.82</c:v>
                </c:pt>
                <c:pt idx="501">
                  <c:v>19.82</c:v>
                </c:pt>
                <c:pt idx="502">
                  <c:v>19.82</c:v>
                </c:pt>
                <c:pt idx="503">
                  <c:v>19.82</c:v>
                </c:pt>
                <c:pt idx="504">
                  <c:v>19.79999999999999</c:v>
                </c:pt>
                <c:pt idx="505">
                  <c:v>19.79999999999999</c:v>
                </c:pt>
                <c:pt idx="506">
                  <c:v>19.79999999999999</c:v>
                </c:pt>
                <c:pt idx="507">
                  <c:v>19.79999999999999</c:v>
                </c:pt>
                <c:pt idx="508">
                  <c:v>19.79999999999999</c:v>
                </c:pt>
                <c:pt idx="509">
                  <c:v>19.79999999999999</c:v>
                </c:pt>
                <c:pt idx="510">
                  <c:v>19.77999999999999</c:v>
                </c:pt>
                <c:pt idx="511">
                  <c:v>19.77999999999999</c:v>
                </c:pt>
                <c:pt idx="512">
                  <c:v>19.77999999999999</c:v>
                </c:pt>
                <c:pt idx="513">
                  <c:v>19.77999999999999</c:v>
                </c:pt>
                <c:pt idx="514">
                  <c:v>19.77999999999999</c:v>
                </c:pt>
                <c:pt idx="515">
                  <c:v>19.77999999999999</c:v>
                </c:pt>
                <c:pt idx="516">
                  <c:v>19.77999999999999</c:v>
                </c:pt>
                <c:pt idx="517">
                  <c:v>19.77999999999999</c:v>
                </c:pt>
                <c:pt idx="518">
                  <c:v>19.77999999999999</c:v>
                </c:pt>
                <c:pt idx="519">
                  <c:v>19.77999999999999</c:v>
                </c:pt>
                <c:pt idx="520">
                  <c:v>19.77999999999999</c:v>
                </c:pt>
                <c:pt idx="521">
                  <c:v>19.79999999999999</c:v>
                </c:pt>
                <c:pt idx="522">
                  <c:v>19.79999999999999</c:v>
                </c:pt>
                <c:pt idx="523">
                  <c:v>19.79999999999999</c:v>
                </c:pt>
                <c:pt idx="524">
                  <c:v>19.82</c:v>
                </c:pt>
                <c:pt idx="525">
                  <c:v>19.82</c:v>
                </c:pt>
                <c:pt idx="526">
                  <c:v>19.82</c:v>
                </c:pt>
                <c:pt idx="527">
                  <c:v>19.84</c:v>
                </c:pt>
                <c:pt idx="528">
                  <c:v>19.84</c:v>
                </c:pt>
                <c:pt idx="529">
                  <c:v>19.86</c:v>
                </c:pt>
                <c:pt idx="530">
                  <c:v>19.86</c:v>
                </c:pt>
                <c:pt idx="531">
                  <c:v>19.88</c:v>
                </c:pt>
                <c:pt idx="532">
                  <c:v>19.88</c:v>
                </c:pt>
                <c:pt idx="533">
                  <c:v>19.899999999999999</c:v>
                </c:pt>
                <c:pt idx="534">
                  <c:v>19.899999999999999</c:v>
                </c:pt>
                <c:pt idx="535">
                  <c:v>19.899999999999999</c:v>
                </c:pt>
                <c:pt idx="536">
                  <c:v>19.899999999999999</c:v>
                </c:pt>
                <c:pt idx="537">
                  <c:v>19.919999999999991</c:v>
                </c:pt>
                <c:pt idx="538">
                  <c:v>19.919999999999991</c:v>
                </c:pt>
                <c:pt idx="539">
                  <c:v>19.919999999999991</c:v>
                </c:pt>
                <c:pt idx="540">
                  <c:v>19.919999999999991</c:v>
                </c:pt>
                <c:pt idx="541">
                  <c:v>19.919999999999991</c:v>
                </c:pt>
                <c:pt idx="542">
                  <c:v>19.919999999999991</c:v>
                </c:pt>
                <c:pt idx="543">
                  <c:v>19.919999999999991</c:v>
                </c:pt>
                <c:pt idx="544">
                  <c:v>19.919999999999991</c:v>
                </c:pt>
                <c:pt idx="545">
                  <c:v>19.919999999999991</c:v>
                </c:pt>
                <c:pt idx="546">
                  <c:v>19.919999999999991</c:v>
                </c:pt>
                <c:pt idx="547">
                  <c:v>19.919999999999991</c:v>
                </c:pt>
                <c:pt idx="548">
                  <c:v>19.919999999999991</c:v>
                </c:pt>
                <c:pt idx="549">
                  <c:v>19.919999999999991</c:v>
                </c:pt>
                <c:pt idx="550">
                  <c:v>19.919999999999991</c:v>
                </c:pt>
                <c:pt idx="551">
                  <c:v>19.919999999999991</c:v>
                </c:pt>
                <c:pt idx="552">
                  <c:v>19.919999999999991</c:v>
                </c:pt>
                <c:pt idx="553">
                  <c:v>19.919999999999991</c:v>
                </c:pt>
                <c:pt idx="554">
                  <c:v>19.919999999999991</c:v>
                </c:pt>
                <c:pt idx="555">
                  <c:v>19.919999999999991</c:v>
                </c:pt>
                <c:pt idx="556">
                  <c:v>19.919999999999991</c:v>
                </c:pt>
                <c:pt idx="557">
                  <c:v>19.919999999999991</c:v>
                </c:pt>
                <c:pt idx="558">
                  <c:v>19.919999999999991</c:v>
                </c:pt>
                <c:pt idx="559">
                  <c:v>19.919999999999991</c:v>
                </c:pt>
                <c:pt idx="560">
                  <c:v>19.919999999999991</c:v>
                </c:pt>
                <c:pt idx="561">
                  <c:v>19.919999999999991</c:v>
                </c:pt>
                <c:pt idx="562">
                  <c:v>19.919999999999991</c:v>
                </c:pt>
                <c:pt idx="563">
                  <c:v>19.919999999999991</c:v>
                </c:pt>
                <c:pt idx="564">
                  <c:v>19.919999999999991</c:v>
                </c:pt>
                <c:pt idx="565">
                  <c:v>19.919999999999991</c:v>
                </c:pt>
                <c:pt idx="566">
                  <c:v>19.919999999999991</c:v>
                </c:pt>
                <c:pt idx="567">
                  <c:v>19.919999999999991</c:v>
                </c:pt>
                <c:pt idx="568">
                  <c:v>19.919999999999991</c:v>
                </c:pt>
                <c:pt idx="569">
                  <c:v>19.919999999999991</c:v>
                </c:pt>
                <c:pt idx="570">
                  <c:v>19.919999999999991</c:v>
                </c:pt>
                <c:pt idx="571">
                  <c:v>19.919999999999991</c:v>
                </c:pt>
                <c:pt idx="572">
                  <c:v>19.919999999999991</c:v>
                </c:pt>
                <c:pt idx="573">
                  <c:v>19.919999999999991</c:v>
                </c:pt>
                <c:pt idx="574">
                  <c:v>19.899999999999999</c:v>
                </c:pt>
                <c:pt idx="575">
                  <c:v>19.899999999999999</c:v>
                </c:pt>
                <c:pt idx="576">
                  <c:v>19.899999999999999</c:v>
                </c:pt>
                <c:pt idx="577">
                  <c:v>19.899999999999999</c:v>
                </c:pt>
                <c:pt idx="578">
                  <c:v>19.899999999999999</c:v>
                </c:pt>
                <c:pt idx="579">
                  <c:v>19.899999999999999</c:v>
                </c:pt>
                <c:pt idx="580">
                  <c:v>19.88</c:v>
                </c:pt>
                <c:pt idx="581">
                  <c:v>19.88</c:v>
                </c:pt>
                <c:pt idx="582">
                  <c:v>19.88</c:v>
                </c:pt>
                <c:pt idx="583">
                  <c:v>19.88</c:v>
                </c:pt>
                <c:pt idx="584">
                  <c:v>19.88</c:v>
                </c:pt>
                <c:pt idx="585">
                  <c:v>19.86</c:v>
                </c:pt>
                <c:pt idx="586">
                  <c:v>19.86</c:v>
                </c:pt>
                <c:pt idx="587">
                  <c:v>19.86</c:v>
                </c:pt>
                <c:pt idx="588">
                  <c:v>19.86</c:v>
                </c:pt>
                <c:pt idx="589">
                  <c:v>19.86</c:v>
                </c:pt>
                <c:pt idx="590">
                  <c:v>19.84</c:v>
                </c:pt>
                <c:pt idx="591">
                  <c:v>19.84</c:v>
                </c:pt>
                <c:pt idx="592">
                  <c:v>19.84</c:v>
                </c:pt>
                <c:pt idx="593">
                  <c:v>19.84</c:v>
                </c:pt>
                <c:pt idx="594">
                  <c:v>19.84</c:v>
                </c:pt>
                <c:pt idx="595">
                  <c:v>19.84</c:v>
                </c:pt>
                <c:pt idx="596">
                  <c:v>19.84</c:v>
                </c:pt>
                <c:pt idx="597">
                  <c:v>19.84</c:v>
                </c:pt>
                <c:pt idx="598">
                  <c:v>19.84</c:v>
                </c:pt>
                <c:pt idx="599">
                  <c:v>19.84</c:v>
                </c:pt>
                <c:pt idx="600">
                  <c:v>19.84</c:v>
                </c:pt>
                <c:pt idx="601">
                  <c:v>19.84</c:v>
                </c:pt>
                <c:pt idx="602">
                  <c:v>19.82</c:v>
                </c:pt>
                <c:pt idx="603">
                  <c:v>19.82</c:v>
                </c:pt>
                <c:pt idx="604">
                  <c:v>19.82</c:v>
                </c:pt>
                <c:pt idx="605">
                  <c:v>19.82</c:v>
                </c:pt>
                <c:pt idx="606">
                  <c:v>19.82</c:v>
                </c:pt>
                <c:pt idx="607">
                  <c:v>19.82</c:v>
                </c:pt>
                <c:pt idx="608">
                  <c:v>19.79999999999999</c:v>
                </c:pt>
                <c:pt idx="609">
                  <c:v>19.79999999999999</c:v>
                </c:pt>
                <c:pt idx="610">
                  <c:v>19.79999999999999</c:v>
                </c:pt>
                <c:pt idx="611">
                  <c:v>19.79999999999999</c:v>
                </c:pt>
                <c:pt idx="612">
                  <c:v>19.77999999999999</c:v>
                </c:pt>
                <c:pt idx="613">
                  <c:v>19.77999999999999</c:v>
                </c:pt>
                <c:pt idx="614">
                  <c:v>19.77999999999999</c:v>
                </c:pt>
                <c:pt idx="615">
                  <c:v>19.759999999999991</c:v>
                </c:pt>
                <c:pt idx="616">
                  <c:v>19.759999999999991</c:v>
                </c:pt>
                <c:pt idx="617">
                  <c:v>19.759999999999991</c:v>
                </c:pt>
                <c:pt idx="618">
                  <c:v>19.759999999999991</c:v>
                </c:pt>
                <c:pt idx="619">
                  <c:v>19.739999999999991</c:v>
                </c:pt>
                <c:pt idx="620">
                  <c:v>19.739999999999991</c:v>
                </c:pt>
                <c:pt idx="621">
                  <c:v>19.739999999999991</c:v>
                </c:pt>
                <c:pt idx="622">
                  <c:v>19.739999999999991</c:v>
                </c:pt>
                <c:pt idx="623">
                  <c:v>19.739999999999991</c:v>
                </c:pt>
                <c:pt idx="624">
                  <c:v>19.739999999999991</c:v>
                </c:pt>
                <c:pt idx="625">
                  <c:v>19.739999999999991</c:v>
                </c:pt>
                <c:pt idx="626">
                  <c:v>19.739999999999991</c:v>
                </c:pt>
                <c:pt idx="627">
                  <c:v>19.739999999999991</c:v>
                </c:pt>
                <c:pt idx="628">
                  <c:v>19.739999999999991</c:v>
                </c:pt>
                <c:pt idx="629">
                  <c:v>19.739999999999991</c:v>
                </c:pt>
                <c:pt idx="630">
                  <c:v>19.739999999999991</c:v>
                </c:pt>
                <c:pt idx="631">
                  <c:v>19.739999999999991</c:v>
                </c:pt>
                <c:pt idx="632">
                  <c:v>19.759999999999991</c:v>
                </c:pt>
                <c:pt idx="633">
                  <c:v>19.759999999999991</c:v>
                </c:pt>
                <c:pt idx="634">
                  <c:v>19.759999999999991</c:v>
                </c:pt>
                <c:pt idx="635">
                  <c:v>19.759999999999991</c:v>
                </c:pt>
                <c:pt idx="636">
                  <c:v>19.77999999999999</c:v>
                </c:pt>
                <c:pt idx="637">
                  <c:v>19.77999999999999</c:v>
                </c:pt>
                <c:pt idx="638">
                  <c:v>19.77999999999999</c:v>
                </c:pt>
                <c:pt idx="639">
                  <c:v>19.77999999999999</c:v>
                </c:pt>
                <c:pt idx="640">
                  <c:v>19.77999999999999</c:v>
                </c:pt>
                <c:pt idx="641">
                  <c:v>19.79999999999999</c:v>
                </c:pt>
                <c:pt idx="642">
                  <c:v>19.79999999999999</c:v>
                </c:pt>
                <c:pt idx="643">
                  <c:v>19.79999999999999</c:v>
                </c:pt>
                <c:pt idx="644">
                  <c:v>19.79999999999999</c:v>
                </c:pt>
                <c:pt idx="645">
                  <c:v>19.79999999999999</c:v>
                </c:pt>
                <c:pt idx="646">
                  <c:v>19.79999999999999</c:v>
                </c:pt>
                <c:pt idx="647">
                  <c:v>19.79999999999999</c:v>
                </c:pt>
                <c:pt idx="648">
                  <c:v>19.79999999999999</c:v>
                </c:pt>
                <c:pt idx="649">
                  <c:v>19.79999999999999</c:v>
                </c:pt>
                <c:pt idx="650">
                  <c:v>19.79999999999999</c:v>
                </c:pt>
                <c:pt idx="651">
                  <c:v>19.79999999999999</c:v>
                </c:pt>
                <c:pt idx="652">
                  <c:v>19.79999999999999</c:v>
                </c:pt>
                <c:pt idx="653">
                  <c:v>19.79999999999999</c:v>
                </c:pt>
                <c:pt idx="654">
                  <c:v>19.79999999999999</c:v>
                </c:pt>
                <c:pt idx="655">
                  <c:v>19.79999999999999</c:v>
                </c:pt>
                <c:pt idx="656">
                  <c:v>19.79999999999999</c:v>
                </c:pt>
                <c:pt idx="657">
                  <c:v>19.79999999999999</c:v>
                </c:pt>
                <c:pt idx="658">
                  <c:v>19.79999999999999</c:v>
                </c:pt>
                <c:pt idx="659">
                  <c:v>19.79999999999999</c:v>
                </c:pt>
                <c:pt idx="660">
                  <c:v>19.79999999999999</c:v>
                </c:pt>
                <c:pt idx="661">
                  <c:v>19.79999999999999</c:v>
                </c:pt>
                <c:pt idx="662">
                  <c:v>19.82</c:v>
                </c:pt>
                <c:pt idx="663">
                  <c:v>19.82</c:v>
                </c:pt>
                <c:pt idx="664">
                  <c:v>19.82</c:v>
                </c:pt>
                <c:pt idx="665">
                  <c:v>19.84</c:v>
                </c:pt>
                <c:pt idx="666">
                  <c:v>19.84</c:v>
                </c:pt>
                <c:pt idx="667">
                  <c:v>19.84</c:v>
                </c:pt>
                <c:pt idx="668">
                  <c:v>19.86</c:v>
                </c:pt>
                <c:pt idx="669">
                  <c:v>19.86</c:v>
                </c:pt>
                <c:pt idx="670">
                  <c:v>19.88</c:v>
                </c:pt>
                <c:pt idx="671">
                  <c:v>19.88</c:v>
                </c:pt>
                <c:pt idx="672">
                  <c:v>19.899999999999999</c:v>
                </c:pt>
                <c:pt idx="673">
                  <c:v>19.899999999999999</c:v>
                </c:pt>
                <c:pt idx="674">
                  <c:v>19.899999999999999</c:v>
                </c:pt>
                <c:pt idx="675">
                  <c:v>19.919999999999991</c:v>
                </c:pt>
                <c:pt idx="676">
                  <c:v>19.919999999999991</c:v>
                </c:pt>
                <c:pt idx="677">
                  <c:v>19.939999999999991</c:v>
                </c:pt>
                <c:pt idx="678">
                  <c:v>19.939999999999991</c:v>
                </c:pt>
                <c:pt idx="679">
                  <c:v>19.95999999999999</c:v>
                </c:pt>
                <c:pt idx="680">
                  <c:v>19.97999999999999</c:v>
                </c:pt>
                <c:pt idx="681">
                  <c:v>19.97999999999999</c:v>
                </c:pt>
                <c:pt idx="682">
                  <c:v>19.97999999999999</c:v>
                </c:pt>
                <c:pt idx="683">
                  <c:v>20</c:v>
                </c:pt>
                <c:pt idx="684">
                  <c:v>20</c:v>
                </c:pt>
                <c:pt idx="685">
                  <c:v>20</c:v>
                </c:pt>
                <c:pt idx="686">
                  <c:v>20.02</c:v>
                </c:pt>
                <c:pt idx="687">
                  <c:v>20.02</c:v>
                </c:pt>
                <c:pt idx="688">
                  <c:v>20.04</c:v>
                </c:pt>
                <c:pt idx="689">
                  <c:v>20.04</c:v>
                </c:pt>
                <c:pt idx="690">
                  <c:v>20.059999999999999</c:v>
                </c:pt>
                <c:pt idx="691">
                  <c:v>20.059999999999999</c:v>
                </c:pt>
                <c:pt idx="692">
                  <c:v>20.079999999999991</c:v>
                </c:pt>
                <c:pt idx="693">
                  <c:v>20.079999999999991</c:v>
                </c:pt>
                <c:pt idx="694">
                  <c:v>20.079999999999991</c:v>
                </c:pt>
                <c:pt idx="695">
                  <c:v>20.099999999999991</c:v>
                </c:pt>
                <c:pt idx="696">
                  <c:v>20.099999999999991</c:v>
                </c:pt>
                <c:pt idx="697">
                  <c:v>20.12</c:v>
                </c:pt>
                <c:pt idx="698">
                  <c:v>20.12</c:v>
                </c:pt>
                <c:pt idx="699">
                  <c:v>20.14</c:v>
                </c:pt>
                <c:pt idx="700">
                  <c:v>20.16</c:v>
                </c:pt>
                <c:pt idx="701">
                  <c:v>20.18</c:v>
                </c:pt>
                <c:pt idx="702">
                  <c:v>20.18</c:v>
                </c:pt>
                <c:pt idx="703">
                  <c:v>20.18</c:v>
                </c:pt>
                <c:pt idx="704">
                  <c:v>20.2</c:v>
                </c:pt>
                <c:pt idx="705">
                  <c:v>20.22</c:v>
                </c:pt>
                <c:pt idx="706">
                  <c:v>20.239999999999991</c:v>
                </c:pt>
                <c:pt idx="707">
                  <c:v>20.239999999999991</c:v>
                </c:pt>
                <c:pt idx="708">
                  <c:v>20.259999999999991</c:v>
                </c:pt>
                <c:pt idx="709">
                  <c:v>20.27999999999999</c:v>
                </c:pt>
                <c:pt idx="710">
                  <c:v>20.27999999999999</c:v>
                </c:pt>
                <c:pt idx="711">
                  <c:v>20.27999999999999</c:v>
                </c:pt>
                <c:pt idx="712">
                  <c:v>20.32</c:v>
                </c:pt>
                <c:pt idx="713">
                  <c:v>20.32</c:v>
                </c:pt>
                <c:pt idx="714">
                  <c:v>20.32</c:v>
                </c:pt>
                <c:pt idx="715">
                  <c:v>20.34</c:v>
                </c:pt>
                <c:pt idx="716">
                  <c:v>20.34</c:v>
                </c:pt>
                <c:pt idx="717">
                  <c:v>20.36</c:v>
                </c:pt>
                <c:pt idx="718">
                  <c:v>20.36</c:v>
                </c:pt>
                <c:pt idx="719">
                  <c:v>20.38</c:v>
                </c:pt>
                <c:pt idx="720">
                  <c:v>20.38</c:v>
                </c:pt>
                <c:pt idx="721">
                  <c:v>20.38</c:v>
                </c:pt>
                <c:pt idx="722">
                  <c:v>20.38</c:v>
                </c:pt>
                <c:pt idx="723">
                  <c:v>20.399999999999999</c:v>
                </c:pt>
                <c:pt idx="724">
                  <c:v>20.399999999999999</c:v>
                </c:pt>
                <c:pt idx="725">
                  <c:v>20.399999999999999</c:v>
                </c:pt>
                <c:pt idx="726">
                  <c:v>20.419999999999991</c:v>
                </c:pt>
                <c:pt idx="727">
                  <c:v>20.419999999999991</c:v>
                </c:pt>
                <c:pt idx="728">
                  <c:v>20.419999999999991</c:v>
                </c:pt>
                <c:pt idx="729">
                  <c:v>20.439999999999991</c:v>
                </c:pt>
                <c:pt idx="730">
                  <c:v>20.439999999999991</c:v>
                </c:pt>
                <c:pt idx="731">
                  <c:v>20.439999999999991</c:v>
                </c:pt>
                <c:pt idx="732">
                  <c:v>20.439999999999991</c:v>
                </c:pt>
                <c:pt idx="733">
                  <c:v>20.439999999999991</c:v>
                </c:pt>
                <c:pt idx="734">
                  <c:v>20.45999999999999</c:v>
                </c:pt>
                <c:pt idx="735">
                  <c:v>20.45999999999999</c:v>
                </c:pt>
                <c:pt idx="736">
                  <c:v>20.47999999999999</c:v>
                </c:pt>
                <c:pt idx="737">
                  <c:v>20.47999999999999</c:v>
                </c:pt>
                <c:pt idx="738">
                  <c:v>20.47999999999999</c:v>
                </c:pt>
                <c:pt idx="739">
                  <c:v>20.47999999999999</c:v>
                </c:pt>
                <c:pt idx="740">
                  <c:v>20.5</c:v>
                </c:pt>
                <c:pt idx="741">
                  <c:v>20.5</c:v>
                </c:pt>
                <c:pt idx="742">
                  <c:v>20.5</c:v>
                </c:pt>
                <c:pt idx="743">
                  <c:v>20.5</c:v>
                </c:pt>
                <c:pt idx="744">
                  <c:v>20.5</c:v>
                </c:pt>
                <c:pt idx="745">
                  <c:v>20.5</c:v>
                </c:pt>
                <c:pt idx="746">
                  <c:v>20.5</c:v>
                </c:pt>
                <c:pt idx="747">
                  <c:v>20.5</c:v>
                </c:pt>
                <c:pt idx="748">
                  <c:v>20.5</c:v>
                </c:pt>
                <c:pt idx="749">
                  <c:v>20.5</c:v>
                </c:pt>
                <c:pt idx="750">
                  <c:v>20.5</c:v>
                </c:pt>
                <c:pt idx="751">
                  <c:v>20.5</c:v>
                </c:pt>
                <c:pt idx="752">
                  <c:v>20.5</c:v>
                </c:pt>
                <c:pt idx="753">
                  <c:v>20.5</c:v>
                </c:pt>
                <c:pt idx="754">
                  <c:v>20.5</c:v>
                </c:pt>
                <c:pt idx="755">
                  <c:v>20.5</c:v>
                </c:pt>
                <c:pt idx="756">
                  <c:v>20.5</c:v>
                </c:pt>
                <c:pt idx="757">
                  <c:v>20.5</c:v>
                </c:pt>
                <c:pt idx="758">
                  <c:v>20.5</c:v>
                </c:pt>
                <c:pt idx="759">
                  <c:v>20.5</c:v>
                </c:pt>
                <c:pt idx="760">
                  <c:v>20.5</c:v>
                </c:pt>
                <c:pt idx="761">
                  <c:v>20.47999999999999</c:v>
                </c:pt>
                <c:pt idx="762">
                  <c:v>20.5</c:v>
                </c:pt>
                <c:pt idx="763">
                  <c:v>20.5</c:v>
                </c:pt>
                <c:pt idx="764">
                  <c:v>20.5</c:v>
                </c:pt>
                <c:pt idx="765">
                  <c:v>20.5</c:v>
                </c:pt>
                <c:pt idx="766">
                  <c:v>20.5</c:v>
                </c:pt>
                <c:pt idx="767">
                  <c:v>20.5</c:v>
                </c:pt>
                <c:pt idx="768">
                  <c:v>20.52</c:v>
                </c:pt>
                <c:pt idx="769">
                  <c:v>20.52</c:v>
                </c:pt>
                <c:pt idx="770">
                  <c:v>20.52</c:v>
                </c:pt>
                <c:pt idx="771">
                  <c:v>20.54</c:v>
                </c:pt>
                <c:pt idx="772">
                  <c:v>20.54</c:v>
                </c:pt>
                <c:pt idx="773">
                  <c:v>20.54</c:v>
                </c:pt>
                <c:pt idx="774">
                  <c:v>20.56</c:v>
                </c:pt>
                <c:pt idx="775">
                  <c:v>20.56</c:v>
                </c:pt>
                <c:pt idx="776">
                  <c:v>20.58</c:v>
                </c:pt>
                <c:pt idx="777">
                  <c:v>20.58</c:v>
                </c:pt>
                <c:pt idx="778">
                  <c:v>20.58</c:v>
                </c:pt>
                <c:pt idx="779">
                  <c:v>20.58</c:v>
                </c:pt>
                <c:pt idx="780">
                  <c:v>20.599999999999991</c:v>
                </c:pt>
                <c:pt idx="781">
                  <c:v>20.599999999999991</c:v>
                </c:pt>
                <c:pt idx="782">
                  <c:v>20.62</c:v>
                </c:pt>
                <c:pt idx="783">
                  <c:v>20.62</c:v>
                </c:pt>
                <c:pt idx="784">
                  <c:v>20.62</c:v>
                </c:pt>
                <c:pt idx="785">
                  <c:v>20.62</c:v>
                </c:pt>
                <c:pt idx="786">
                  <c:v>20.62</c:v>
                </c:pt>
                <c:pt idx="787">
                  <c:v>20.62</c:v>
                </c:pt>
                <c:pt idx="788">
                  <c:v>20.62</c:v>
                </c:pt>
                <c:pt idx="789">
                  <c:v>20.62</c:v>
                </c:pt>
                <c:pt idx="790">
                  <c:v>20.62</c:v>
                </c:pt>
                <c:pt idx="791">
                  <c:v>20.62</c:v>
                </c:pt>
                <c:pt idx="792">
                  <c:v>20.62</c:v>
                </c:pt>
                <c:pt idx="793">
                  <c:v>20.62</c:v>
                </c:pt>
                <c:pt idx="794">
                  <c:v>20.599999999999991</c:v>
                </c:pt>
                <c:pt idx="795">
                  <c:v>20.599999999999991</c:v>
                </c:pt>
                <c:pt idx="796">
                  <c:v>20.599999999999991</c:v>
                </c:pt>
                <c:pt idx="797">
                  <c:v>20.599999999999991</c:v>
                </c:pt>
                <c:pt idx="798">
                  <c:v>20.599999999999991</c:v>
                </c:pt>
                <c:pt idx="799">
                  <c:v>20.599999999999991</c:v>
                </c:pt>
                <c:pt idx="800">
                  <c:v>20.599999999999991</c:v>
                </c:pt>
                <c:pt idx="801">
                  <c:v>20.599999999999991</c:v>
                </c:pt>
                <c:pt idx="802">
                  <c:v>20.599999999999991</c:v>
                </c:pt>
                <c:pt idx="803">
                  <c:v>20.599999999999991</c:v>
                </c:pt>
                <c:pt idx="804">
                  <c:v>20.62</c:v>
                </c:pt>
                <c:pt idx="805">
                  <c:v>20.62</c:v>
                </c:pt>
                <c:pt idx="806">
                  <c:v>20.62</c:v>
                </c:pt>
                <c:pt idx="807">
                  <c:v>20.62</c:v>
                </c:pt>
                <c:pt idx="808">
                  <c:v>20.62</c:v>
                </c:pt>
                <c:pt idx="809">
                  <c:v>20.64</c:v>
                </c:pt>
                <c:pt idx="810">
                  <c:v>20.64</c:v>
                </c:pt>
                <c:pt idx="811">
                  <c:v>20.64</c:v>
                </c:pt>
                <c:pt idx="812">
                  <c:v>20.64</c:v>
                </c:pt>
                <c:pt idx="813">
                  <c:v>20.64</c:v>
                </c:pt>
                <c:pt idx="814">
                  <c:v>20.66</c:v>
                </c:pt>
                <c:pt idx="815">
                  <c:v>20.66</c:v>
                </c:pt>
                <c:pt idx="816">
                  <c:v>20.66</c:v>
                </c:pt>
                <c:pt idx="817">
                  <c:v>20.66</c:v>
                </c:pt>
                <c:pt idx="818">
                  <c:v>20.66</c:v>
                </c:pt>
                <c:pt idx="819">
                  <c:v>20.66</c:v>
                </c:pt>
                <c:pt idx="820">
                  <c:v>20.66</c:v>
                </c:pt>
                <c:pt idx="821">
                  <c:v>20.66</c:v>
                </c:pt>
                <c:pt idx="822">
                  <c:v>20.66</c:v>
                </c:pt>
                <c:pt idx="823">
                  <c:v>20.66</c:v>
                </c:pt>
                <c:pt idx="824">
                  <c:v>20.66</c:v>
                </c:pt>
                <c:pt idx="825">
                  <c:v>20.66</c:v>
                </c:pt>
                <c:pt idx="826">
                  <c:v>20.66</c:v>
                </c:pt>
                <c:pt idx="827">
                  <c:v>20.66</c:v>
                </c:pt>
                <c:pt idx="828">
                  <c:v>20.66</c:v>
                </c:pt>
                <c:pt idx="829">
                  <c:v>20.66</c:v>
                </c:pt>
                <c:pt idx="830">
                  <c:v>20.66</c:v>
                </c:pt>
                <c:pt idx="831">
                  <c:v>20.68</c:v>
                </c:pt>
                <c:pt idx="832">
                  <c:v>20.68</c:v>
                </c:pt>
                <c:pt idx="833">
                  <c:v>20.68</c:v>
                </c:pt>
                <c:pt idx="834">
                  <c:v>20.68</c:v>
                </c:pt>
                <c:pt idx="835">
                  <c:v>20.68</c:v>
                </c:pt>
                <c:pt idx="836">
                  <c:v>20.68</c:v>
                </c:pt>
                <c:pt idx="837">
                  <c:v>20.68</c:v>
                </c:pt>
                <c:pt idx="838">
                  <c:v>20.68</c:v>
                </c:pt>
                <c:pt idx="839">
                  <c:v>20.7</c:v>
                </c:pt>
                <c:pt idx="840">
                  <c:v>20.7</c:v>
                </c:pt>
                <c:pt idx="841">
                  <c:v>20.72</c:v>
                </c:pt>
                <c:pt idx="842">
                  <c:v>20.72</c:v>
                </c:pt>
                <c:pt idx="843">
                  <c:v>20.74</c:v>
                </c:pt>
                <c:pt idx="844">
                  <c:v>20.74</c:v>
                </c:pt>
                <c:pt idx="845">
                  <c:v>20.74</c:v>
                </c:pt>
                <c:pt idx="846">
                  <c:v>20.759999999999991</c:v>
                </c:pt>
                <c:pt idx="847">
                  <c:v>20.759999999999991</c:v>
                </c:pt>
                <c:pt idx="848">
                  <c:v>20.77999999999999</c:v>
                </c:pt>
                <c:pt idx="849">
                  <c:v>20.77999999999999</c:v>
                </c:pt>
                <c:pt idx="850">
                  <c:v>20.79999999999999</c:v>
                </c:pt>
                <c:pt idx="851">
                  <c:v>20.79999999999999</c:v>
                </c:pt>
                <c:pt idx="852">
                  <c:v>20.82</c:v>
                </c:pt>
                <c:pt idx="853">
                  <c:v>20.82</c:v>
                </c:pt>
                <c:pt idx="854">
                  <c:v>20.82</c:v>
                </c:pt>
                <c:pt idx="855">
                  <c:v>20.84</c:v>
                </c:pt>
                <c:pt idx="856">
                  <c:v>20.86</c:v>
                </c:pt>
                <c:pt idx="857">
                  <c:v>20.86</c:v>
                </c:pt>
                <c:pt idx="858">
                  <c:v>20.88</c:v>
                </c:pt>
                <c:pt idx="859">
                  <c:v>20.88</c:v>
                </c:pt>
                <c:pt idx="860">
                  <c:v>20.88</c:v>
                </c:pt>
                <c:pt idx="861">
                  <c:v>20.88</c:v>
                </c:pt>
                <c:pt idx="862">
                  <c:v>20.9</c:v>
                </c:pt>
                <c:pt idx="863">
                  <c:v>20.919999999999991</c:v>
                </c:pt>
                <c:pt idx="864">
                  <c:v>20.919999999999991</c:v>
                </c:pt>
                <c:pt idx="865">
                  <c:v>20.939999999999991</c:v>
                </c:pt>
                <c:pt idx="866">
                  <c:v>20.95999999999999</c:v>
                </c:pt>
                <c:pt idx="867">
                  <c:v>20.95999999999999</c:v>
                </c:pt>
                <c:pt idx="868">
                  <c:v>20.97999999999999</c:v>
                </c:pt>
                <c:pt idx="869">
                  <c:v>21</c:v>
                </c:pt>
                <c:pt idx="870">
                  <c:v>21.02</c:v>
                </c:pt>
                <c:pt idx="871">
                  <c:v>21.02</c:v>
                </c:pt>
                <c:pt idx="872">
                  <c:v>21.02</c:v>
                </c:pt>
                <c:pt idx="873">
                  <c:v>21.04</c:v>
                </c:pt>
                <c:pt idx="874">
                  <c:v>21.06</c:v>
                </c:pt>
                <c:pt idx="875">
                  <c:v>21.08</c:v>
                </c:pt>
                <c:pt idx="876">
                  <c:v>21.099999999999991</c:v>
                </c:pt>
                <c:pt idx="877">
                  <c:v>21.12</c:v>
                </c:pt>
                <c:pt idx="878">
                  <c:v>21.14</c:v>
                </c:pt>
                <c:pt idx="879">
                  <c:v>21.14</c:v>
                </c:pt>
                <c:pt idx="880">
                  <c:v>21.16</c:v>
                </c:pt>
                <c:pt idx="881">
                  <c:v>21.16</c:v>
                </c:pt>
                <c:pt idx="882">
                  <c:v>21.18</c:v>
                </c:pt>
                <c:pt idx="883">
                  <c:v>21.2</c:v>
                </c:pt>
                <c:pt idx="884">
                  <c:v>21.22</c:v>
                </c:pt>
                <c:pt idx="885">
                  <c:v>21.24</c:v>
                </c:pt>
                <c:pt idx="886">
                  <c:v>21.259999999999991</c:v>
                </c:pt>
                <c:pt idx="887">
                  <c:v>21.259999999999991</c:v>
                </c:pt>
                <c:pt idx="888">
                  <c:v>21.27999999999999</c:v>
                </c:pt>
                <c:pt idx="889">
                  <c:v>21.27999999999999</c:v>
                </c:pt>
                <c:pt idx="890">
                  <c:v>21.29999999999999</c:v>
                </c:pt>
                <c:pt idx="891">
                  <c:v>21.32</c:v>
                </c:pt>
                <c:pt idx="892">
                  <c:v>21.32</c:v>
                </c:pt>
                <c:pt idx="893">
                  <c:v>21.34</c:v>
                </c:pt>
                <c:pt idx="894">
                  <c:v>21.34</c:v>
                </c:pt>
                <c:pt idx="895">
                  <c:v>21.36</c:v>
                </c:pt>
                <c:pt idx="896">
                  <c:v>21.36</c:v>
                </c:pt>
                <c:pt idx="897">
                  <c:v>21.36</c:v>
                </c:pt>
                <c:pt idx="898">
                  <c:v>21.38</c:v>
                </c:pt>
                <c:pt idx="899">
                  <c:v>21.38</c:v>
                </c:pt>
                <c:pt idx="900">
                  <c:v>21.38</c:v>
                </c:pt>
                <c:pt idx="901">
                  <c:v>21.38</c:v>
                </c:pt>
                <c:pt idx="902">
                  <c:v>21.38</c:v>
                </c:pt>
                <c:pt idx="903">
                  <c:v>21.38</c:v>
                </c:pt>
                <c:pt idx="904">
                  <c:v>21.4</c:v>
                </c:pt>
                <c:pt idx="905">
                  <c:v>21.4</c:v>
                </c:pt>
                <c:pt idx="906">
                  <c:v>21.4</c:v>
                </c:pt>
                <c:pt idx="907">
                  <c:v>21.4</c:v>
                </c:pt>
                <c:pt idx="908">
                  <c:v>21.4</c:v>
                </c:pt>
                <c:pt idx="909">
                  <c:v>21.4</c:v>
                </c:pt>
                <c:pt idx="910">
                  <c:v>21.4</c:v>
                </c:pt>
                <c:pt idx="911">
                  <c:v>21.4</c:v>
                </c:pt>
                <c:pt idx="912">
                  <c:v>21.4</c:v>
                </c:pt>
                <c:pt idx="913">
                  <c:v>21.4</c:v>
                </c:pt>
                <c:pt idx="914">
                  <c:v>21.4</c:v>
                </c:pt>
                <c:pt idx="915">
                  <c:v>21.4</c:v>
                </c:pt>
                <c:pt idx="916">
                  <c:v>21.4</c:v>
                </c:pt>
                <c:pt idx="917">
                  <c:v>21.4</c:v>
                </c:pt>
                <c:pt idx="918">
                  <c:v>21.38</c:v>
                </c:pt>
                <c:pt idx="919">
                  <c:v>21.38</c:v>
                </c:pt>
                <c:pt idx="920">
                  <c:v>21.38</c:v>
                </c:pt>
                <c:pt idx="921">
                  <c:v>21.38</c:v>
                </c:pt>
                <c:pt idx="922">
                  <c:v>21.38</c:v>
                </c:pt>
                <c:pt idx="923">
                  <c:v>21.38</c:v>
                </c:pt>
                <c:pt idx="924">
                  <c:v>21.36</c:v>
                </c:pt>
                <c:pt idx="925">
                  <c:v>21.36</c:v>
                </c:pt>
                <c:pt idx="926">
                  <c:v>21.36</c:v>
                </c:pt>
                <c:pt idx="927">
                  <c:v>21.36</c:v>
                </c:pt>
                <c:pt idx="928">
                  <c:v>21.36</c:v>
                </c:pt>
                <c:pt idx="929">
                  <c:v>21.34</c:v>
                </c:pt>
                <c:pt idx="930">
                  <c:v>21.34</c:v>
                </c:pt>
                <c:pt idx="931">
                  <c:v>21.34</c:v>
                </c:pt>
                <c:pt idx="932">
                  <c:v>21.34</c:v>
                </c:pt>
                <c:pt idx="933">
                  <c:v>21.32</c:v>
                </c:pt>
                <c:pt idx="934">
                  <c:v>21.32</c:v>
                </c:pt>
                <c:pt idx="935">
                  <c:v>21.32</c:v>
                </c:pt>
                <c:pt idx="936">
                  <c:v>21.32</c:v>
                </c:pt>
                <c:pt idx="937">
                  <c:v>21.32</c:v>
                </c:pt>
                <c:pt idx="938">
                  <c:v>21.32</c:v>
                </c:pt>
                <c:pt idx="939">
                  <c:v>21.29999999999999</c:v>
                </c:pt>
                <c:pt idx="940">
                  <c:v>21.29999999999999</c:v>
                </c:pt>
                <c:pt idx="941">
                  <c:v>21.29999999999999</c:v>
                </c:pt>
                <c:pt idx="942">
                  <c:v>21.29999999999999</c:v>
                </c:pt>
                <c:pt idx="943">
                  <c:v>21.29999999999999</c:v>
                </c:pt>
                <c:pt idx="944">
                  <c:v>21.29999999999999</c:v>
                </c:pt>
                <c:pt idx="945">
                  <c:v>21.29999999999999</c:v>
                </c:pt>
                <c:pt idx="946">
                  <c:v>21.29999999999999</c:v>
                </c:pt>
                <c:pt idx="947">
                  <c:v>21.29999999999999</c:v>
                </c:pt>
                <c:pt idx="948">
                  <c:v>21.29999999999999</c:v>
                </c:pt>
                <c:pt idx="949">
                  <c:v>21.29999999999999</c:v>
                </c:pt>
                <c:pt idx="950">
                  <c:v>21.27999999999999</c:v>
                </c:pt>
                <c:pt idx="951">
                  <c:v>21.27999999999999</c:v>
                </c:pt>
                <c:pt idx="952">
                  <c:v>21.27999999999999</c:v>
                </c:pt>
                <c:pt idx="953">
                  <c:v>21.27999999999999</c:v>
                </c:pt>
                <c:pt idx="954">
                  <c:v>21.27999999999999</c:v>
                </c:pt>
                <c:pt idx="955">
                  <c:v>21.27999999999999</c:v>
                </c:pt>
                <c:pt idx="956">
                  <c:v>21.27999999999999</c:v>
                </c:pt>
                <c:pt idx="957">
                  <c:v>21.259999999999991</c:v>
                </c:pt>
                <c:pt idx="958">
                  <c:v>21.259999999999991</c:v>
                </c:pt>
                <c:pt idx="959">
                  <c:v>21.24</c:v>
                </c:pt>
                <c:pt idx="960">
                  <c:v>21.24</c:v>
                </c:pt>
                <c:pt idx="961">
                  <c:v>21.22</c:v>
                </c:pt>
                <c:pt idx="962">
                  <c:v>21.22</c:v>
                </c:pt>
                <c:pt idx="963">
                  <c:v>21.2</c:v>
                </c:pt>
                <c:pt idx="964">
                  <c:v>21.18</c:v>
                </c:pt>
                <c:pt idx="965">
                  <c:v>21.18</c:v>
                </c:pt>
                <c:pt idx="966">
                  <c:v>21.18</c:v>
                </c:pt>
                <c:pt idx="967">
                  <c:v>21.16</c:v>
                </c:pt>
                <c:pt idx="968">
                  <c:v>21.14</c:v>
                </c:pt>
                <c:pt idx="969">
                  <c:v>21.12</c:v>
                </c:pt>
                <c:pt idx="970">
                  <c:v>21.099999999999991</c:v>
                </c:pt>
                <c:pt idx="971">
                  <c:v>21.08</c:v>
                </c:pt>
                <c:pt idx="972">
                  <c:v>21.06</c:v>
                </c:pt>
                <c:pt idx="973">
                  <c:v>21.04</c:v>
                </c:pt>
                <c:pt idx="974">
                  <c:v>21.04</c:v>
                </c:pt>
                <c:pt idx="975">
                  <c:v>21.02</c:v>
                </c:pt>
                <c:pt idx="976">
                  <c:v>21</c:v>
                </c:pt>
                <c:pt idx="977">
                  <c:v>20.97999999999999</c:v>
                </c:pt>
                <c:pt idx="978">
                  <c:v>20.939999999999991</c:v>
                </c:pt>
                <c:pt idx="979">
                  <c:v>20.919999999999991</c:v>
                </c:pt>
                <c:pt idx="980">
                  <c:v>20.9</c:v>
                </c:pt>
                <c:pt idx="981">
                  <c:v>20.86</c:v>
                </c:pt>
                <c:pt idx="982">
                  <c:v>20.86</c:v>
                </c:pt>
                <c:pt idx="983">
                  <c:v>20.84</c:v>
                </c:pt>
                <c:pt idx="984">
                  <c:v>20.79999999999999</c:v>
                </c:pt>
                <c:pt idx="985">
                  <c:v>20.759999999999991</c:v>
                </c:pt>
                <c:pt idx="986">
                  <c:v>20.74</c:v>
                </c:pt>
                <c:pt idx="987">
                  <c:v>20.7</c:v>
                </c:pt>
                <c:pt idx="988">
                  <c:v>20.66</c:v>
                </c:pt>
                <c:pt idx="989">
                  <c:v>20.62</c:v>
                </c:pt>
                <c:pt idx="990">
                  <c:v>20.56</c:v>
                </c:pt>
                <c:pt idx="991">
                  <c:v>20.52</c:v>
                </c:pt>
                <c:pt idx="992">
                  <c:v>20.45999999999999</c:v>
                </c:pt>
                <c:pt idx="993">
                  <c:v>20.45999999999999</c:v>
                </c:pt>
                <c:pt idx="994">
                  <c:v>20.399999999999999</c:v>
                </c:pt>
                <c:pt idx="995">
                  <c:v>20.34</c:v>
                </c:pt>
                <c:pt idx="996">
                  <c:v>20.27999999999999</c:v>
                </c:pt>
                <c:pt idx="997">
                  <c:v>20.22</c:v>
                </c:pt>
                <c:pt idx="998">
                  <c:v>20.16</c:v>
                </c:pt>
                <c:pt idx="999">
                  <c:v>20.099999999999991</c:v>
                </c:pt>
                <c:pt idx="1000">
                  <c:v>20.02</c:v>
                </c:pt>
                <c:pt idx="1001">
                  <c:v>19.939999999999991</c:v>
                </c:pt>
                <c:pt idx="1002">
                  <c:v>19.939999999999991</c:v>
                </c:pt>
                <c:pt idx="1003">
                  <c:v>19.86</c:v>
                </c:pt>
                <c:pt idx="1004">
                  <c:v>19.79999999999999</c:v>
                </c:pt>
                <c:pt idx="1005">
                  <c:v>19.72</c:v>
                </c:pt>
                <c:pt idx="1006">
                  <c:v>19.62</c:v>
                </c:pt>
                <c:pt idx="1007">
                  <c:v>19.54</c:v>
                </c:pt>
                <c:pt idx="1008">
                  <c:v>19.45999999999999</c:v>
                </c:pt>
                <c:pt idx="1009">
                  <c:v>19.38</c:v>
                </c:pt>
                <c:pt idx="1010">
                  <c:v>19.29999999999999</c:v>
                </c:pt>
                <c:pt idx="1011">
                  <c:v>19.29999999999999</c:v>
                </c:pt>
                <c:pt idx="1012">
                  <c:v>19.2</c:v>
                </c:pt>
                <c:pt idx="1013">
                  <c:v>19.12</c:v>
                </c:pt>
                <c:pt idx="1014">
                  <c:v>19.02</c:v>
                </c:pt>
                <c:pt idx="1015">
                  <c:v>18.939999999999991</c:v>
                </c:pt>
                <c:pt idx="1016">
                  <c:v>18.84</c:v>
                </c:pt>
                <c:pt idx="1017">
                  <c:v>18.759999999999991</c:v>
                </c:pt>
                <c:pt idx="1018">
                  <c:v>18.66</c:v>
                </c:pt>
                <c:pt idx="1019">
                  <c:v>18.66</c:v>
                </c:pt>
                <c:pt idx="1020">
                  <c:v>18.559999999999999</c:v>
                </c:pt>
                <c:pt idx="1021">
                  <c:v>18.47999999999999</c:v>
                </c:pt>
                <c:pt idx="1022">
                  <c:v>18.38</c:v>
                </c:pt>
                <c:pt idx="1023">
                  <c:v>18.27999999999999</c:v>
                </c:pt>
                <c:pt idx="1024">
                  <c:v>18.18</c:v>
                </c:pt>
                <c:pt idx="1025">
                  <c:v>18.079999999999991</c:v>
                </c:pt>
                <c:pt idx="1026">
                  <c:v>17.97999999999999</c:v>
                </c:pt>
                <c:pt idx="1027">
                  <c:v>17.88</c:v>
                </c:pt>
                <c:pt idx="1028">
                  <c:v>17.77999999999999</c:v>
                </c:pt>
                <c:pt idx="1029">
                  <c:v>17.68</c:v>
                </c:pt>
                <c:pt idx="1030">
                  <c:v>17.68</c:v>
                </c:pt>
                <c:pt idx="1031">
                  <c:v>17.579999999999991</c:v>
                </c:pt>
                <c:pt idx="1032">
                  <c:v>17.47999999999999</c:v>
                </c:pt>
                <c:pt idx="1033">
                  <c:v>17.38</c:v>
                </c:pt>
                <c:pt idx="1034">
                  <c:v>17.259999999999991</c:v>
                </c:pt>
                <c:pt idx="1035">
                  <c:v>17.16</c:v>
                </c:pt>
                <c:pt idx="1036">
                  <c:v>17.059999999999999</c:v>
                </c:pt>
                <c:pt idx="1037">
                  <c:v>16.939999999999991</c:v>
                </c:pt>
                <c:pt idx="1038">
                  <c:v>16.84</c:v>
                </c:pt>
                <c:pt idx="1039">
                  <c:v>16.72</c:v>
                </c:pt>
                <c:pt idx="1040">
                  <c:v>16.72</c:v>
                </c:pt>
                <c:pt idx="1041">
                  <c:v>16.62</c:v>
                </c:pt>
                <c:pt idx="1042">
                  <c:v>16.5</c:v>
                </c:pt>
                <c:pt idx="1043">
                  <c:v>16.399999999999999</c:v>
                </c:pt>
                <c:pt idx="1044">
                  <c:v>16.27999999999999</c:v>
                </c:pt>
                <c:pt idx="1045">
                  <c:v>16.18</c:v>
                </c:pt>
                <c:pt idx="1046">
                  <c:v>16.059999999999999</c:v>
                </c:pt>
                <c:pt idx="1047">
                  <c:v>15.96</c:v>
                </c:pt>
                <c:pt idx="1048">
                  <c:v>15.96</c:v>
                </c:pt>
                <c:pt idx="1049">
                  <c:v>15.84</c:v>
                </c:pt>
                <c:pt idx="1050">
                  <c:v>15.74</c:v>
                </c:pt>
                <c:pt idx="1051">
                  <c:v>15.62</c:v>
                </c:pt>
                <c:pt idx="1052">
                  <c:v>15.52</c:v>
                </c:pt>
                <c:pt idx="1053">
                  <c:v>15.4</c:v>
                </c:pt>
                <c:pt idx="1054">
                  <c:v>15.3</c:v>
                </c:pt>
                <c:pt idx="1055">
                  <c:v>15.18</c:v>
                </c:pt>
                <c:pt idx="1056">
                  <c:v>15.08</c:v>
                </c:pt>
                <c:pt idx="1057">
                  <c:v>14.96</c:v>
                </c:pt>
                <c:pt idx="1058">
                  <c:v>14.96</c:v>
                </c:pt>
                <c:pt idx="1059">
                  <c:v>14.86</c:v>
                </c:pt>
                <c:pt idx="1060">
                  <c:v>14.74</c:v>
                </c:pt>
                <c:pt idx="1061">
                  <c:v>14.64</c:v>
                </c:pt>
                <c:pt idx="1062">
                  <c:v>14.52</c:v>
                </c:pt>
                <c:pt idx="1063">
                  <c:v>14.4</c:v>
                </c:pt>
                <c:pt idx="1064">
                  <c:v>14.3</c:v>
                </c:pt>
                <c:pt idx="1065">
                  <c:v>14.18</c:v>
                </c:pt>
                <c:pt idx="1066">
                  <c:v>14.06</c:v>
                </c:pt>
                <c:pt idx="1067">
                  <c:v>13.96</c:v>
                </c:pt>
                <c:pt idx="1068">
                  <c:v>13.96</c:v>
                </c:pt>
                <c:pt idx="1069">
                  <c:v>13.84</c:v>
                </c:pt>
                <c:pt idx="1070">
                  <c:v>13.74</c:v>
                </c:pt>
                <c:pt idx="1071">
                  <c:v>13.62</c:v>
                </c:pt>
                <c:pt idx="1072">
                  <c:v>13.5</c:v>
                </c:pt>
                <c:pt idx="1073">
                  <c:v>13.4</c:v>
                </c:pt>
                <c:pt idx="1074">
                  <c:v>13.28</c:v>
                </c:pt>
                <c:pt idx="1075">
                  <c:v>13.18</c:v>
                </c:pt>
                <c:pt idx="1076">
                  <c:v>13.06</c:v>
                </c:pt>
                <c:pt idx="1077">
                  <c:v>13.06</c:v>
                </c:pt>
                <c:pt idx="1078">
                  <c:v>12.96</c:v>
                </c:pt>
                <c:pt idx="1079">
                  <c:v>12.86</c:v>
                </c:pt>
                <c:pt idx="1080">
                  <c:v>12.74</c:v>
                </c:pt>
                <c:pt idx="1081">
                  <c:v>12.64</c:v>
                </c:pt>
                <c:pt idx="1082">
                  <c:v>12.54</c:v>
                </c:pt>
                <c:pt idx="1083">
                  <c:v>12.44</c:v>
                </c:pt>
                <c:pt idx="1084">
                  <c:v>12.44</c:v>
                </c:pt>
                <c:pt idx="1085">
                  <c:v>12.34</c:v>
                </c:pt>
                <c:pt idx="1086">
                  <c:v>12.24</c:v>
                </c:pt>
                <c:pt idx="1087">
                  <c:v>12.14</c:v>
                </c:pt>
                <c:pt idx="1088">
                  <c:v>12.04</c:v>
                </c:pt>
                <c:pt idx="1089">
                  <c:v>11.94</c:v>
                </c:pt>
                <c:pt idx="1090">
                  <c:v>11.84</c:v>
                </c:pt>
                <c:pt idx="1091">
                  <c:v>11.74</c:v>
                </c:pt>
                <c:pt idx="1092">
                  <c:v>11.64</c:v>
                </c:pt>
                <c:pt idx="1093">
                  <c:v>11.54</c:v>
                </c:pt>
                <c:pt idx="1094">
                  <c:v>11.44</c:v>
                </c:pt>
                <c:pt idx="1095">
                  <c:v>11.34</c:v>
                </c:pt>
                <c:pt idx="1096">
                  <c:v>11.34</c:v>
                </c:pt>
                <c:pt idx="1097">
                  <c:v>11.24</c:v>
                </c:pt>
                <c:pt idx="1098">
                  <c:v>11.16</c:v>
                </c:pt>
                <c:pt idx="1099">
                  <c:v>11.06</c:v>
                </c:pt>
                <c:pt idx="1100">
                  <c:v>10.96</c:v>
                </c:pt>
                <c:pt idx="1101">
                  <c:v>10.86</c:v>
                </c:pt>
                <c:pt idx="1102">
                  <c:v>10.78</c:v>
                </c:pt>
                <c:pt idx="1103">
                  <c:v>10.68</c:v>
                </c:pt>
                <c:pt idx="1104">
                  <c:v>10.58</c:v>
                </c:pt>
                <c:pt idx="1105">
                  <c:v>10.58</c:v>
                </c:pt>
                <c:pt idx="1106">
                  <c:v>10.5</c:v>
                </c:pt>
                <c:pt idx="1107">
                  <c:v>10.4</c:v>
                </c:pt>
                <c:pt idx="1108">
                  <c:v>10.3</c:v>
                </c:pt>
                <c:pt idx="1109">
                  <c:v>10.220000000000001</c:v>
                </c:pt>
                <c:pt idx="1110">
                  <c:v>10.119999999999999</c:v>
                </c:pt>
                <c:pt idx="1111">
                  <c:v>10.039999999999999</c:v>
                </c:pt>
                <c:pt idx="1112">
                  <c:v>10.039999999999999</c:v>
                </c:pt>
                <c:pt idx="1113">
                  <c:v>9.94</c:v>
                </c:pt>
                <c:pt idx="1114">
                  <c:v>9.8600000000000012</c:v>
                </c:pt>
                <c:pt idx="1115">
                  <c:v>9.7800000000000011</c:v>
                </c:pt>
                <c:pt idx="1116">
                  <c:v>9.68</c:v>
                </c:pt>
                <c:pt idx="1117">
                  <c:v>9.6</c:v>
                </c:pt>
                <c:pt idx="1118">
                  <c:v>9.52</c:v>
                </c:pt>
                <c:pt idx="1119">
                  <c:v>9.44</c:v>
                </c:pt>
                <c:pt idx="1120">
                  <c:v>9.3600000000000012</c:v>
                </c:pt>
                <c:pt idx="1121">
                  <c:v>9.26</c:v>
                </c:pt>
                <c:pt idx="1122">
                  <c:v>9.18</c:v>
                </c:pt>
                <c:pt idx="1123">
                  <c:v>9.1</c:v>
                </c:pt>
                <c:pt idx="1124">
                  <c:v>9.1</c:v>
                </c:pt>
                <c:pt idx="1125">
                  <c:v>9.02</c:v>
                </c:pt>
                <c:pt idx="1126">
                  <c:v>8.94</c:v>
                </c:pt>
                <c:pt idx="1127">
                  <c:v>8.8600000000000012</c:v>
                </c:pt>
                <c:pt idx="1128">
                  <c:v>8.7800000000000011</c:v>
                </c:pt>
                <c:pt idx="1129">
                  <c:v>8.7000000000000011</c:v>
                </c:pt>
                <c:pt idx="1130">
                  <c:v>8.620000000000001</c:v>
                </c:pt>
                <c:pt idx="1131">
                  <c:v>8.620000000000001</c:v>
                </c:pt>
                <c:pt idx="1132">
                  <c:v>8.4600000000000026</c:v>
                </c:pt>
                <c:pt idx="1133">
                  <c:v>8.4600000000000026</c:v>
                </c:pt>
                <c:pt idx="1134">
                  <c:v>8.3800000000000008</c:v>
                </c:pt>
                <c:pt idx="1135">
                  <c:v>8.3000000000000007</c:v>
                </c:pt>
                <c:pt idx="1136">
                  <c:v>8.2200000000000006</c:v>
                </c:pt>
                <c:pt idx="1137">
                  <c:v>8.14</c:v>
                </c:pt>
                <c:pt idx="1138">
                  <c:v>8.06</c:v>
                </c:pt>
                <c:pt idx="1139">
                  <c:v>8</c:v>
                </c:pt>
                <c:pt idx="1140">
                  <c:v>7.92</c:v>
                </c:pt>
                <c:pt idx="1141">
                  <c:v>7.8400000000000007</c:v>
                </c:pt>
                <c:pt idx="1142">
                  <c:v>7.8400000000000007</c:v>
                </c:pt>
                <c:pt idx="1143">
                  <c:v>7.7600000000000007</c:v>
                </c:pt>
                <c:pt idx="1144">
                  <c:v>7.7</c:v>
                </c:pt>
                <c:pt idx="1145">
                  <c:v>7.6199999999999983</c:v>
                </c:pt>
                <c:pt idx="1146">
                  <c:v>7.56</c:v>
                </c:pt>
                <c:pt idx="1147">
                  <c:v>7.48</c:v>
                </c:pt>
                <c:pt idx="1148">
                  <c:v>7.4</c:v>
                </c:pt>
                <c:pt idx="1149">
                  <c:v>7.3400000000000007</c:v>
                </c:pt>
                <c:pt idx="1150">
                  <c:v>7.28</c:v>
                </c:pt>
                <c:pt idx="1151">
                  <c:v>7.2</c:v>
                </c:pt>
                <c:pt idx="1152">
                  <c:v>7.2</c:v>
                </c:pt>
                <c:pt idx="1153">
                  <c:v>7.1400000000000006</c:v>
                </c:pt>
                <c:pt idx="1154">
                  <c:v>7.06</c:v>
                </c:pt>
                <c:pt idx="1155">
                  <c:v>7</c:v>
                </c:pt>
                <c:pt idx="1156">
                  <c:v>6.92</c:v>
                </c:pt>
                <c:pt idx="1157">
                  <c:v>6.8599999999999977</c:v>
                </c:pt>
                <c:pt idx="1158">
                  <c:v>6.8000000000000007</c:v>
                </c:pt>
                <c:pt idx="1159">
                  <c:v>6.7200000000000006</c:v>
                </c:pt>
                <c:pt idx="1160">
                  <c:v>6.6599999999999984</c:v>
                </c:pt>
                <c:pt idx="1161">
                  <c:v>6.6599999999999984</c:v>
                </c:pt>
                <c:pt idx="1162">
                  <c:v>6.6</c:v>
                </c:pt>
                <c:pt idx="1163">
                  <c:v>6.54</c:v>
                </c:pt>
                <c:pt idx="1164">
                  <c:v>6.46</c:v>
                </c:pt>
                <c:pt idx="1165">
                  <c:v>6.4</c:v>
                </c:pt>
                <c:pt idx="1166">
                  <c:v>6.3400000000000007</c:v>
                </c:pt>
                <c:pt idx="1167">
                  <c:v>6.28</c:v>
                </c:pt>
                <c:pt idx="1168">
                  <c:v>6.2200000000000006</c:v>
                </c:pt>
                <c:pt idx="1169">
                  <c:v>6.1599999999999984</c:v>
                </c:pt>
                <c:pt idx="1170">
                  <c:v>6.1599999999999984</c:v>
                </c:pt>
                <c:pt idx="1171">
                  <c:v>6.08</c:v>
                </c:pt>
                <c:pt idx="1172">
                  <c:v>6.02</c:v>
                </c:pt>
                <c:pt idx="1173">
                  <c:v>5.96</c:v>
                </c:pt>
                <c:pt idx="1174">
                  <c:v>5.9</c:v>
                </c:pt>
                <c:pt idx="1175">
                  <c:v>5.8400000000000007</c:v>
                </c:pt>
                <c:pt idx="1176">
                  <c:v>5.8000000000000007</c:v>
                </c:pt>
                <c:pt idx="1177">
                  <c:v>5.74</c:v>
                </c:pt>
                <c:pt idx="1178">
                  <c:v>5.68</c:v>
                </c:pt>
                <c:pt idx="1179">
                  <c:v>5.68</c:v>
                </c:pt>
                <c:pt idx="1180">
                  <c:v>5.6199999999999983</c:v>
                </c:pt>
                <c:pt idx="1181">
                  <c:v>5.56</c:v>
                </c:pt>
                <c:pt idx="1182">
                  <c:v>5.52</c:v>
                </c:pt>
                <c:pt idx="1183">
                  <c:v>5.46</c:v>
                </c:pt>
                <c:pt idx="1184">
                  <c:v>5.4</c:v>
                </c:pt>
                <c:pt idx="1185">
                  <c:v>5.3599999999999977</c:v>
                </c:pt>
                <c:pt idx="1186">
                  <c:v>5.3000000000000007</c:v>
                </c:pt>
                <c:pt idx="1187">
                  <c:v>5.24</c:v>
                </c:pt>
                <c:pt idx="1188">
                  <c:v>5.2</c:v>
                </c:pt>
                <c:pt idx="1189">
                  <c:v>5.2</c:v>
                </c:pt>
                <c:pt idx="1190">
                  <c:v>5.1400000000000006</c:v>
                </c:pt>
                <c:pt idx="1191">
                  <c:v>5.1000000000000014</c:v>
                </c:pt>
                <c:pt idx="1192">
                  <c:v>5.04</c:v>
                </c:pt>
                <c:pt idx="1193">
                  <c:v>5</c:v>
                </c:pt>
                <c:pt idx="1194">
                  <c:v>4.9400000000000004</c:v>
                </c:pt>
                <c:pt idx="1195">
                  <c:v>4.9000000000000004</c:v>
                </c:pt>
                <c:pt idx="1196">
                  <c:v>4.8599999999999977</c:v>
                </c:pt>
                <c:pt idx="1197">
                  <c:v>4.8000000000000007</c:v>
                </c:pt>
                <c:pt idx="1198">
                  <c:v>4.8000000000000007</c:v>
                </c:pt>
                <c:pt idx="1199">
                  <c:v>4.7600000000000007</c:v>
                </c:pt>
                <c:pt idx="1200">
                  <c:v>4.7200000000000006</c:v>
                </c:pt>
                <c:pt idx="1201">
                  <c:v>4.6599999999999984</c:v>
                </c:pt>
                <c:pt idx="1202">
                  <c:v>4.6199999999999983</c:v>
                </c:pt>
                <c:pt idx="1203">
                  <c:v>4.58</c:v>
                </c:pt>
                <c:pt idx="1204">
                  <c:v>4.5199999999999996</c:v>
                </c:pt>
                <c:pt idx="1205">
                  <c:v>4.4800000000000004</c:v>
                </c:pt>
                <c:pt idx="1206">
                  <c:v>4.4400000000000004</c:v>
                </c:pt>
                <c:pt idx="1207">
                  <c:v>4.4000000000000004</c:v>
                </c:pt>
                <c:pt idx="1208">
                  <c:v>4.4000000000000004</c:v>
                </c:pt>
                <c:pt idx="1209">
                  <c:v>4.3599999999999977</c:v>
                </c:pt>
                <c:pt idx="1210">
                  <c:v>4.3199999999999976</c:v>
                </c:pt>
                <c:pt idx="1211">
                  <c:v>4.2600000000000007</c:v>
                </c:pt>
                <c:pt idx="1212">
                  <c:v>4.2200000000000006</c:v>
                </c:pt>
                <c:pt idx="1213">
                  <c:v>4.1800000000000006</c:v>
                </c:pt>
                <c:pt idx="1214">
                  <c:v>4.1400000000000006</c:v>
                </c:pt>
                <c:pt idx="1215">
                  <c:v>4.1000000000000014</c:v>
                </c:pt>
                <c:pt idx="1216">
                  <c:v>4.1000000000000014</c:v>
                </c:pt>
                <c:pt idx="1217">
                  <c:v>4.0599999999999996</c:v>
                </c:pt>
                <c:pt idx="1218">
                  <c:v>4.04</c:v>
                </c:pt>
                <c:pt idx="1219">
                  <c:v>3.9999999999999991</c:v>
                </c:pt>
                <c:pt idx="1220">
                  <c:v>3.9599999999999991</c:v>
                </c:pt>
                <c:pt idx="1221">
                  <c:v>3.919999999999999</c:v>
                </c:pt>
                <c:pt idx="1222">
                  <c:v>3.88</c:v>
                </c:pt>
                <c:pt idx="1223">
                  <c:v>3.84</c:v>
                </c:pt>
                <c:pt idx="1224">
                  <c:v>3.82</c:v>
                </c:pt>
                <c:pt idx="1225">
                  <c:v>3.78</c:v>
                </c:pt>
                <c:pt idx="1226">
                  <c:v>3.78</c:v>
                </c:pt>
                <c:pt idx="1227">
                  <c:v>3.74</c:v>
                </c:pt>
                <c:pt idx="1228">
                  <c:v>3.72</c:v>
                </c:pt>
                <c:pt idx="1229">
                  <c:v>3.68</c:v>
                </c:pt>
                <c:pt idx="1230">
                  <c:v>3.64</c:v>
                </c:pt>
                <c:pt idx="1231">
                  <c:v>3.62</c:v>
                </c:pt>
                <c:pt idx="1232">
                  <c:v>3.58</c:v>
                </c:pt>
                <c:pt idx="1233">
                  <c:v>3.54</c:v>
                </c:pt>
                <c:pt idx="1234">
                  <c:v>3.54</c:v>
                </c:pt>
                <c:pt idx="1235">
                  <c:v>3.52</c:v>
                </c:pt>
                <c:pt idx="1236">
                  <c:v>3.48</c:v>
                </c:pt>
                <c:pt idx="1237">
                  <c:v>3.44</c:v>
                </c:pt>
                <c:pt idx="1238">
                  <c:v>3.42</c:v>
                </c:pt>
                <c:pt idx="1239">
                  <c:v>3.38</c:v>
                </c:pt>
                <c:pt idx="1240">
                  <c:v>3.36</c:v>
                </c:pt>
                <c:pt idx="1241">
                  <c:v>3.32</c:v>
                </c:pt>
                <c:pt idx="1242">
                  <c:v>3.3</c:v>
                </c:pt>
                <c:pt idx="1243">
                  <c:v>3.26</c:v>
                </c:pt>
                <c:pt idx="1244">
                  <c:v>3.24</c:v>
                </c:pt>
                <c:pt idx="1245">
                  <c:v>3.24</c:v>
                </c:pt>
                <c:pt idx="1246">
                  <c:v>3.2</c:v>
                </c:pt>
                <c:pt idx="1247">
                  <c:v>3.18</c:v>
                </c:pt>
                <c:pt idx="1248">
                  <c:v>3.14</c:v>
                </c:pt>
                <c:pt idx="1249">
                  <c:v>3.12</c:v>
                </c:pt>
                <c:pt idx="1250">
                  <c:v>3.08</c:v>
                </c:pt>
                <c:pt idx="1251">
                  <c:v>3.06</c:v>
                </c:pt>
                <c:pt idx="1252">
                  <c:v>3.04</c:v>
                </c:pt>
                <c:pt idx="1253">
                  <c:v>3.04</c:v>
                </c:pt>
                <c:pt idx="1254">
                  <c:v>3</c:v>
                </c:pt>
                <c:pt idx="1255">
                  <c:v>2.98</c:v>
                </c:pt>
                <c:pt idx="1256">
                  <c:v>2.96</c:v>
                </c:pt>
                <c:pt idx="1257">
                  <c:v>2.94</c:v>
                </c:pt>
                <c:pt idx="1258">
                  <c:v>2.9</c:v>
                </c:pt>
                <c:pt idx="1259">
                  <c:v>2.88</c:v>
                </c:pt>
                <c:pt idx="1260">
                  <c:v>2.86</c:v>
                </c:pt>
                <c:pt idx="1261">
                  <c:v>2.84</c:v>
                </c:pt>
                <c:pt idx="1262">
                  <c:v>2.8</c:v>
                </c:pt>
                <c:pt idx="1263">
                  <c:v>2.78</c:v>
                </c:pt>
                <c:pt idx="1264">
                  <c:v>2.78</c:v>
                </c:pt>
                <c:pt idx="1265">
                  <c:v>2.76</c:v>
                </c:pt>
                <c:pt idx="1266">
                  <c:v>2.74</c:v>
                </c:pt>
                <c:pt idx="1267">
                  <c:v>2.72</c:v>
                </c:pt>
                <c:pt idx="1268">
                  <c:v>2.7</c:v>
                </c:pt>
                <c:pt idx="1269">
                  <c:v>2.66</c:v>
                </c:pt>
                <c:pt idx="1270">
                  <c:v>2.64</c:v>
                </c:pt>
                <c:pt idx="1271">
                  <c:v>2.62</c:v>
                </c:pt>
                <c:pt idx="1272">
                  <c:v>2.6</c:v>
                </c:pt>
                <c:pt idx="1273">
                  <c:v>2.6</c:v>
                </c:pt>
                <c:pt idx="1274">
                  <c:v>2.58</c:v>
                </c:pt>
                <c:pt idx="1275">
                  <c:v>2.56</c:v>
                </c:pt>
                <c:pt idx="1276">
                  <c:v>2.54</c:v>
                </c:pt>
                <c:pt idx="1277">
                  <c:v>2.5</c:v>
                </c:pt>
                <c:pt idx="1278">
                  <c:v>2.48</c:v>
                </c:pt>
                <c:pt idx="1279">
                  <c:v>2.46</c:v>
                </c:pt>
                <c:pt idx="1280">
                  <c:v>2.44</c:v>
                </c:pt>
                <c:pt idx="1281">
                  <c:v>2.44</c:v>
                </c:pt>
                <c:pt idx="1282">
                  <c:v>2.42</c:v>
                </c:pt>
                <c:pt idx="1283">
                  <c:v>2.4</c:v>
                </c:pt>
                <c:pt idx="1284">
                  <c:v>2.38</c:v>
                </c:pt>
                <c:pt idx="1285">
                  <c:v>2.36</c:v>
                </c:pt>
                <c:pt idx="1286">
                  <c:v>2.34</c:v>
                </c:pt>
                <c:pt idx="1287">
                  <c:v>2.3199999999999981</c:v>
                </c:pt>
                <c:pt idx="1288">
                  <c:v>2.3199999999999981</c:v>
                </c:pt>
                <c:pt idx="1289">
                  <c:v>2.2999999999999998</c:v>
                </c:pt>
                <c:pt idx="1290">
                  <c:v>2.2799999999999998</c:v>
                </c:pt>
                <c:pt idx="1291">
                  <c:v>2.2599999999999998</c:v>
                </c:pt>
                <c:pt idx="1292">
                  <c:v>2.2599999999999998</c:v>
                </c:pt>
                <c:pt idx="1293">
                  <c:v>2.2400000000000002</c:v>
                </c:pt>
                <c:pt idx="1294">
                  <c:v>2.2200000000000002</c:v>
                </c:pt>
                <c:pt idx="1295">
                  <c:v>2.2000000000000002</c:v>
                </c:pt>
                <c:pt idx="1296">
                  <c:v>2.1800000000000002</c:v>
                </c:pt>
                <c:pt idx="1297">
                  <c:v>2.1800000000000002</c:v>
                </c:pt>
                <c:pt idx="1298">
                  <c:v>2.16</c:v>
                </c:pt>
                <c:pt idx="1299">
                  <c:v>2.14</c:v>
                </c:pt>
                <c:pt idx="1300">
                  <c:v>2.12</c:v>
                </c:pt>
                <c:pt idx="1301">
                  <c:v>2.12</c:v>
                </c:pt>
                <c:pt idx="1302">
                  <c:v>2.1</c:v>
                </c:pt>
                <c:pt idx="1303">
                  <c:v>2.1</c:v>
                </c:pt>
                <c:pt idx="1304">
                  <c:v>2.08</c:v>
                </c:pt>
                <c:pt idx="1305">
                  <c:v>2.06</c:v>
                </c:pt>
                <c:pt idx="1306">
                  <c:v>2.04</c:v>
                </c:pt>
                <c:pt idx="1307">
                  <c:v>2.02</c:v>
                </c:pt>
                <c:pt idx="1308">
                  <c:v>2.02</c:v>
                </c:pt>
                <c:pt idx="1309">
                  <c:v>2.02</c:v>
                </c:pt>
                <c:pt idx="1310">
                  <c:v>2</c:v>
                </c:pt>
                <c:pt idx="1311">
                  <c:v>1.98</c:v>
                </c:pt>
                <c:pt idx="1312">
                  <c:v>1.98</c:v>
                </c:pt>
                <c:pt idx="1313">
                  <c:v>1.96</c:v>
                </c:pt>
                <c:pt idx="1314">
                  <c:v>1.94</c:v>
                </c:pt>
                <c:pt idx="1315">
                  <c:v>1.92</c:v>
                </c:pt>
                <c:pt idx="1316">
                  <c:v>1.92</c:v>
                </c:pt>
                <c:pt idx="1317">
                  <c:v>1.9</c:v>
                </c:pt>
                <c:pt idx="1318">
                  <c:v>1.9</c:v>
                </c:pt>
                <c:pt idx="1319">
                  <c:v>1.88</c:v>
                </c:pt>
                <c:pt idx="1320">
                  <c:v>1.88</c:v>
                </c:pt>
                <c:pt idx="1321">
                  <c:v>1.86</c:v>
                </c:pt>
                <c:pt idx="1322">
                  <c:v>1.86</c:v>
                </c:pt>
                <c:pt idx="1323">
                  <c:v>1.84</c:v>
                </c:pt>
                <c:pt idx="1324">
                  <c:v>1.84</c:v>
                </c:pt>
                <c:pt idx="1325">
                  <c:v>1.82</c:v>
                </c:pt>
                <c:pt idx="1326">
                  <c:v>1.82</c:v>
                </c:pt>
                <c:pt idx="1327">
                  <c:v>1.8</c:v>
                </c:pt>
                <c:pt idx="1328">
                  <c:v>1.8</c:v>
                </c:pt>
                <c:pt idx="1329">
                  <c:v>1.8</c:v>
                </c:pt>
                <c:pt idx="1330">
                  <c:v>1.78</c:v>
                </c:pt>
                <c:pt idx="1331">
                  <c:v>1.78</c:v>
                </c:pt>
                <c:pt idx="1332">
                  <c:v>1.76</c:v>
                </c:pt>
                <c:pt idx="1333">
                  <c:v>1.76</c:v>
                </c:pt>
                <c:pt idx="1334">
                  <c:v>1.74</c:v>
                </c:pt>
                <c:pt idx="1335">
                  <c:v>1.74</c:v>
                </c:pt>
                <c:pt idx="1336">
                  <c:v>1.74</c:v>
                </c:pt>
                <c:pt idx="1337">
                  <c:v>1.74</c:v>
                </c:pt>
                <c:pt idx="1338">
                  <c:v>1.72</c:v>
                </c:pt>
                <c:pt idx="1339">
                  <c:v>1.72</c:v>
                </c:pt>
                <c:pt idx="1340">
                  <c:v>1.7</c:v>
                </c:pt>
                <c:pt idx="1341">
                  <c:v>1.7</c:v>
                </c:pt>
                <c:pt idx="1342">
                  <c:v>1.68</c:v>
                </c:pt>
                <c:pt idx="1343">
                  <c:v>1.68</c:v>
                </c:pt>
                <c:pt idx="1344">
                  <c:v>1.66</c:v>
                </c:pt>
                <c:pt idx="1345">
                  <c:v>1.66</c:v>
                </c:pt>
                <c:pt idx="1346">
                  <c:v>1.64</c:v>
                </c:pt>
                <c:pt idx="1347">
                  <c:v>1.64</c:v>
                </c:pt>
                <c:pt idx="1348">
                  <c:v>1.64</c:v>
                </c:pt>
                <c:pt idx="1349">
                  <c:v>1.64</c:v>
                </c:pt>
                <c:pt idx="1350">
                  <c:v>1.62</c:v>
                </c:pt>
                <c:pt idx="1351">
                  <c:v>1.62</c:v>
                </c:pt>
                <c:pt idx="1352">
                  <c:v>1.6</c:v>
                </c:pt>
                <c:pt idx="1353">
                  <c:v>1.6</c:v>
                </c:pt>
                <c:pt idx="1354">
                  <c:v>1.6</c:v>
                </c:pt>
                <c:pt idx="1355">
                  <c:v>1.58</c:v>
                </c:pt>
                <c:pt idx="1356">
                  <c:v>1.58</c:v>
                </c:pt>
                <c:pt idx="1357">
                  <c:v>1.58</c:v>
                </c:pt>
                <c:pt idx="1358">
                  <c:v>1.58</c:v>
                </c:pt>
                <c:pt idx="1359">
                  <c:v>1.56</c:v>
                </c:pt>
                <c:pt idx="1360">
                  <c:v>1.56</c:v>
                </c:pt>
                <c:pt idx="1361">
                  <c:v>1.56</c:v>
                </c:pt>
                <c:pt idx="1362">
                  <c:v>1.56</c:v>
                </c:pt>
                <c:pt idx="1363">
                  <c:v>1.54</c:v>
                </c:pt>
                <c:pt idx="1364">
                  <c:v>1.54</c:v>
                </c:pt>
                <c:pt idx="1365">
                  <c:v>1.54</c:v>
                </c:pt>
                <c:pt idx="1366">
                  <c:v>1.52</c:v>
                </c:pt>
                <c:pt idx="1367">
                  <c:v>1.52</c:v>
                </c:pt>
                <c:pt idx="1368">
                  <c:v>1.52</c:v>
                </c:pt>
                <c:pt idx="1369">
                  <c:v>1.52</c:v>
                </c:pt>
                <c:pt idx="1370">
                  <c:v>1.5</c:v>
                </c:pt>
                <c:pt idx="1371">
                  <c:v>1.5</c:v>
                </c:pt>
                <c:pt idx="1372">
                  <c:v>1.5</c:v>
                </c:pt>
                <c:pt idx="1373">
                  <c:v>1.48</c:v>
                </c:pt>
                <c:pt idx="1374">
                  <c:v>1.48</c:v>
                </c:pt>
                <c:pt idx="1375">
                  <c:v>1.48</c:v>
                </c:pt>
                <c:pt idx="1376">
                  <c:v>1.48</c:v>
                </c:pt>
                <c:pt idx="1377">
                  <c:v>1.48</c:v>
                </c:pt>
                <c:pt idx="1378">
                  <c:v>1.46</c:v>
                </c:pt>
                <c:pt idx="1379">
                  <c:v>1.46</c:v>
                </c:pt>
                <c:pt idx="1380">
                  <c:v>1.46</c:v>
                </c:pt>
                <c:pt idx="1381">
                  <c:v>1.44</c:v>
                </c:pt>
                <c:pt idx="1382">
                  <c:v>1.44</c:v>
                </c:pt>
                <c:pt idx="1383">
                  <c:v>1.44</c:v>
                </c:pt>
                <c:pt idx="1384">
                  <c:v>1.42</c:v>
                </c:pt>
                <c:pt idx="1385">
                  <c:v>1.42</c:v>
                </c:pt>
                <c:pt idx="1386">
                  <c:v>1.42</c:v>
                </c:pt>
                <c:pt idx="1387">
                  <c:v>1.42</c:v>
                </c:pt>
                <c:pt idx="1388">
                  <c:v>1.4</c:v>
                </c:pt>
                <c:pt idx="1389">
                  <c:v>1.4</c:v>
                </c:pt>
                <c:pt idx="1390">
                  <c:v>1.4</c:v>
                </c:pt>
                <c:pt idx="1391">
                  <c:v>1.4</c:v>
                </c:pt>
                <c:pt idx="1392">
                  <c:v>1.4</c:v>
                </c:pt>
                <c:pt idx="1393">
                  <c:v>1.38</c:v>
                </c:pt>
                <c:pt idx="1394">
                  <c:v>1.38</c:v>
                </c:pt>
                <c:pt idx="1395">
                  <c:v>1.38</c:v>
                </c:pt>
                <c:pt idx="1396">
                  <c:v>1.36</c:v>
                </c:pt>
                <c:pt idx="1397">
                  <c:v>1.36</c:v>
                </c:pt>
                <c:pt idx="1398">
                  <c:v>1.36</c:v>
                </c:pt>
                <c:pt idx="1399">
                  <c:v>1.36</c:v>
                </c:pt>
                <c:pt idx="1400">
                  <c:v>1.34</c:v>
                </c:pt>
                <c:pt idx="1401">
                  <c:v>1.34</c:v>
                </c:pt>
                <c:pt idx="1402">
                  <c:v>1.34</c:v>
                </c:pt>
                <c:pt idx="1403">
                  <c:v>1.34</c:v>
                </c:pt>
                <c:pt idx="1404">
                  <c:v>1.34</c:v>
                </c:pt>
                <c:pt idx="1405">
                  <c:v>1.32</c:v>
                </c:pt>
                <c:pt idx="1406">
                  <c:v>1.32</c:v>
                </c:pt>
                <c:pt idx="1407">
                  <c:v>1.32</c:v>
                </c:pt>
                <c:pt idx="1408">
                  <c:v>1.3</c:v>
                </c:pt>
                <c:pt idx="1409">
                  <c:v>1.3</c:v>
                </c:pt>
                <c:pt idx="1410">
                  <c:v>1.3</c:v>
                </c:pt>
                <c:pt idx="1411">
                  <c:v>1.28</c:v>
                </c:pt>
                <c:pt idx="1412">
                  <c:v>1.28</c:v>
                </c:pt>
                <c:pt idx="1413">
                  <c:v>1.28</c:v>
                </c:pt>
                <c:pt idx="1414">
                  <c:v>1.28</c:v>
                </c:pt>
                <c:pt idx="1415">
                  <c:v>1.26</c:v>
                </c:pt>
                <c:pt idx="1416">
                  <c:v>1.26</c:v>
                </c:pt>
                <c:pt idx="1417">
                  <c:v>1.26</c:v>
                </c:pt>
                <c:pt idx="1418">
                  <c:v>1.26</c:v>
                </c:pt>
                <c:pt idx="1419">
                  <c:v>1.24</c:v>
                </c:pt>
                <c:pt idx="1420">
                  <c:v>1.24</c:v>
                </c:pt>
                <c:pt idx="1421">
                  <c:v>1.24</c:v>
                </c:pt>
                <c:pt idx="1422">
                  <c:v>1.24</c:v>
                </c:pt>
                <c:pt idx="1423">
                  <c:v>1.24</c:v>
                </c:pt>
                <c:pt idx="1424">
                  <c:v>1.22</c:v>
                </c:pt>
                <c:pt idx="1425">
                  <c:v>1.22</c:v>
                </c:pt>
                <c:pt idx="1426">
                  <c:v>1.22</c:v>
                </c:pt>
                <c:pt idx="1427">
                  <c:v>1.22</c:v>
                </c:pt>
                <c:pt idx="1428">
                  <c:v>1.22</c:v>
                </c:pt>
                <c:pt idx="1429">
                  <c:v>1.2</c:v>
                </c:pt>
                <c:pt idx="1430">
                  <c:v>1.2</c:v>
                </c:pt>
                <c:pt idx="1431">
                  <c:v>1.2</c:v>
                </c:pt>
                <c:pt idx="1432">
                  <c:v>1.2</c:v>
                </c:pt>
                <c:pt idx="1433">
                  <c:v>1.2</c:v>
                </c:pt>
                <c:pt idx="1434">
                  <c:v>1.2</c:v>
                </c:pt>
                <c:pt idx="1435">
                  <c:v>1.2</c:v>
                </c:pt>
                <c:pt idx="1436">
                  <c:v>1.18</c:v>
                </c:pt>
                <c:pt idx="1437">
                  <c:v>1.18</c:v>
                </c:pt>
                <c:pt idx="1438">
                  <c:v>1.18</c:v>
                </c:pt>
                <c:pt idx="1439">
                  <c:v>1.18</c:v>
                </c:pt>
                <c:pt idx="1440">
                  <c:v>1.18</c:v>
                </c:pt>
                <c:pt idx="1441">
                  <c:v>1.18</c:v>
                </c:pt>
                <c:pt idx="1442">
                  <c:v>1.18</c:v>
                </c:pt>
                <c:pt idx="1443">
                  <c:v>1.1599999999999999</c:v>
                </c:pt>
                <c:pt idx="1444">
                  <c:v>1.1599999999999999</c:v>
                </c:pt>
                <c:pt idx="1445">
                  <c:v>1.1599999999999999</c:v>
                </c:pt>
                <c:pt idx="1446">
                  <c:v>1.1599999999999999</c:v>
                </c:pt>
                <c:pt idx="1447">
                  <c:v>1.1599999999999999</c:v>
                </c:pt>
                <c:pt idx="1448">
                  <c:v>1.1399999999999999</c:v>
                </c:pt>
                <c:pt idx="1449">
                  <c:v>1.1399999999999999</c:v>
                </c:pt>
                <c:pt idx="1450">
                  <c:v>1.1399999999999999</c:v>
                </c:pt>
                <c:pt idx="1451">
                  <c:v>1.1399999999999999</c:v>
                </c:pt>
                <c:pt idx="1452">
                  <c:v>1.1399999999999999</c:v>
                </c:pt>
                <c:pt idx="1453">
                  <c:v>1.1399999999999999</c:v>
                </c:pt>
                <c:pt idx="1454">
                  <c:v>1.1200000000000001</c:v>
                </c:pt>
                <c:pt idx="1455">
                  <c:v>1.1200000000000001</c:v>
                </c:pt>
                <c:pt idx="1456">
                  <c:v>1.1200000000000001</c:v>
                </c:pt>
                <c:pt idx="1457">
                  <c:v>1.1200000000000001</c:v>
                </c:pt>
                <c:pt idx="1458">
                  <c:v>1.1200000000000001</c:v>
                </c:pt>
                <c:pt idx="1459">
                  <c:v>1.1200000000000001</c:v>
                </c:pt>
                <c:pt idx="1460">
                  <c:v>1.1200000000000001</c:v>
                </c:pt>
                <c:pt idx="1461">
                  <c:v>1.1200000000000001</c:v>
                </c:pt>
                <c:pt idx="1462">
                  <c:v>1.1000000000000001</c:v>
                </c:pt>
                <c:pt idx="1463">
                  <c:v>1.1000000000000001</c:v>
                </c:pt>
                <c:pt idx="1464">
                  <c:v>1.1000000000000001</c:v>
                </c:pt>
                <c:pt idx="1465">
                  <c:v>1.1000000000000001</c:v>
                </c:pt>
                <c:pt idx="1466">
                  <c:v>1.1000000000000001</c:v>
                </c:pt>
                <c:pt idx="1467">
                  <c:v>1.1000000000000001</c:v>
                </c:pt>
                <c:pt idx="1468">
                  <c:v>1.1000000000000001</c:v>
                </c:pt>
                <c:pt idx="1469">
                  <c:v>1.1000000000000001</c:v>
                </c:pt>
                <c:pt idx="1470">
                  <c:v>1.1000000000000001</c:v>
                </c:pt>
                <c:pt idx="1471">
                  <c:v>1.1000000000000001</c:v>
                </c:pt>
                <c:pt idx="1472">
                  <c:v>1.1000000000000001</c:v>
                </c:pt>
                <c:pt idx="1473">
                  <c:v>1.1000000000000001</c:v>
                </c:pt>
                <c:pt idx="1474">
                  <c:v>1.1000000000000001</c:v>
                </c:pt>
                <c:pt idx="1475">
                  <c:v>1.1000000000000001</c:v>
                </c:pt>
                <c:pt idx="1476">
                  <c:v>1.08</c:v>
                </c:pt>
                <c:pt idx="1477">
                  <c:v>1.08</c:v>
                </c:pt>
                <c:pt idx="1478">
                  <c:v>1.08</c:v>
                </c:pt>
                <c:pt idx="1479">
                  <c:v>1.08</c:v>
                </c:pt>
                <c:pt idx="1480">
                  <c:v>1.08</c:v>
                </c:pt>
                <c:pt idx="1481">
                  <c:v>1.08</c:v>
                </c:pt>
                <c:pt idx="1482">
                  <c:v>1.08</c:v>
                </c:pt>
                <c:pt idx="1483">
                  <c:v>1.08</c:v>
                </c:pt>
                <c:pt idx="1484">
                  <c:v>1.06</c:v>
                </c:pt>
                <c:pt idx="1485">
                  <c:v>1.06</c:v>
                </c:pt>
                <c:pt idx="1486">
                  <c:v>1.06</c:v>
                </c:pt>
                <c:pt idx="1487">
                  <c:v>1.06</c:v>
                </c:pt>
                <c:pt idx="1488">
                  <c:v>1.06</c:v>
                </c:pt>
                <c:pt idx="1489">
                  <c:v>1.06</c:v>
                </c:pt>
                <c:pt idx="1490">
                  <c:v>1.06</c:v>
                </c:pt>
                <c:pt idx="1491">
                  <c:v>1.04</c:v>
                </c:pt>
                <c:pt idx="1492">
                  <c:v>1.04</c:v>
                </c:pt>
                <c:pt idx="1493">
                  <c:v>1.04</c:v>
                </c:pt>
                <c:pt idx="1494">
                  <c:v>1.04</c:v>
                </c:pt>
                <c:pt idx="1495">
                  <c:v>1.04</c:v>
                </c:pt>
                <c:pt idx="1496">
                  <c:v>1.04</c:v>
                </c:pt>
                <c:pt idx="1497">
                  <c:v>1.04</c:v>
                </c:pt>
                <c:pt idx="1498">
                  <c:v>1.04</c:v>
                </c:pt>
                <c:pt idx="1499">
                  <c:v>1.04</c:v>
                </c:pt>
                <c:pt idx="1500">
                  <c:v>1.04</c:v>
                </c:pt>
                <c:pt idx="1501">
                  <c:v>1.04</c:v>
                </c:pt>
                <c:pt idx="1502">
                  <c:v>1.02</c:v>
                </c:pt>
                <c:pt idx="1503">
                  <c:v>1.02</c:v>
                </c:pt>
                <c:pt idx="1504">
                  <c:v>1.02</c:v>
                </c:pt>
                <c:pt idx="1505">
                  <c:v>1.02</c:v>
                </c:pt>
                <c:pt idx="1506">
                  <c:v>1.02</c:v>
                </c:pt>
                <c:pt idx="1507">
                  <c:v>1.02</c:v>
                </c:pt>
                <c:pt idx="1508">
                  <c:v>1.02</c:v>
                </c:pt>
                <c:pt idx="1509">
                  <c:v>1.02</c:v>
                </c:pt>
                <c:pt idx="1510">
                  <c:v>1.02</c:v>
                </c:pt>
                <c:pt idx="1511">
                  <c:v>1</c:v>
                </c:pt>
                <c:pt idx="1512">
                  <c:v>1</c:v>
                </c:pt>
                <c:pt idx="1513">
                  <c:v>1</c:v>
                </c:pt>
                <c:pt idx="1514">
                  <c:v>1</c:v>
                </c:pt>
                <c:pt idx="1515">
                  <c:v>1</c:v>
                </c:pt>
                <c:pt idx="1516">
                  <c:v>1</c:v>
                </c:pt>
                <c:pt idx="1517">
                  <c:v>1</c:v>
                </c:pt>
                <c:pt idx="1518">
                  <c:v>0.98</c:v>
                </c:pt>
                <c:pt idx="1519">
                  <c:v>0.98</c:v>
                </c:pt>
                <c:pt idx="1520">
                  <c:v>0.98</c:v>
                </c:pt>
                <c:pt idx="1521">
                  <c:v>0.98</c:v>
                </c:pt>
                <c:pt idx="1522">
                  <c:v>0.98</c:v>
                </c:pt>
                <c:pt idx="1523">
                  <c:v>0.98</c:v>
                </c:pt>
                <c:pt idx="1524">
                  <c:v>0.98</c:v>
                </c:pt>
                <c:pt idx="1525">
                  <c:v>0.98</c:v>
                </c:pt>
                <c:pt idx="1526">
                  <c:v>0.96</c:v>
                </c:pt>
                <c:pt idx="1527">
                  <c:v>0.96</c:v>
                </c:pt>
                <c:pt idx="1528">
                  <c:v>0.96</c:v>
                </c:pt>
                <c:pt idx="1529">
                  <c:v>0.96</c:v>
                </c:pt>
                <c:pt idx="1530">
                  <c:v>0.96</c:v>
                </c:pt>
                <c:pt idx="1531">
                  <c:v>0.96</c:v>
                </c:pt>
                <c:pt idx="1532">
                  <c:v>0.96</c:v>
                </c:pt>
                <c:pt idx="1533">
                  <c:v>0.96</c:v>
                </c:pt>
                <c:pt idx="1534">
                  <c:v>0.96</c:v>
                </c:pt>
                <c:pt idx="1535">
                  <c:v>0.96</c:v>
                </c:pt>
                <c:pt idx="1536">
                  <c:v>0.94</c:v>
                </c:pt>
                <c:pt idx="1537">
                  <c:v>0.94</c:v>
                </c:pt>
                <c:pt idx="1538">
                  <c:v>0.94</c:v>
                </c:pt>
                <c:pt idx="1539">
                  <c:v>0.94</c:v>
                </c:pt>
                <c:pt idx="1540">
                  <c:v>0.94</c:v>
                </c:pt>
                <c:pt idx="1541">
                  <c:v>0.94</c:v>
                </c:pt>
                <c:pt idx="1542">
                  <c:v>0.94</c:v>
                </c:pt>
                <c:pt idx="1543">
                  <c:v>0.94</c:v>
                </c:pt>
                <c:pt idx="1544">
                  <c:v>0.94</c:v>
                </c:pt>
                <c:pt idx="1545">
                  <c:v>0.94</c:v>
                </c:pt>
                <c:pt idx="1546">
                  <c:v>0.94</c:v>
                </c:pt>
                <c:pt idx="1547">
                  <c:v>0.92</c:v>
                </c:pt>
                <c:pt idx="1548">
                  <c:v>0.92</c:v>
                </c:pt>
                <c:pt idx="1549">
                  <c:v>0.92</c:v>
                </c:pt>
                <c:pt idx="1550">
                  <c:v>0.92</c:v>
                </c:pt>
                <c:pt idx="1551">
                  <c:v>0.92</c:v>
                </c:pt>
                <c:pt idx="1552">
                  <c:v>0.92</c:v>
                </c:pt>
                <c:pt idx="1553">
                  <c:v>0.92</c:v>
                </c:pt>
                <c:pt idx="1554">
                  <c:v>0.92</c:v>
                </c:pt>
                <c:pt idx="1555">
                  <c:v>0.92</c:v>
                </c:pt>
                <c:pt idx="1556">
                  <c:v>0.9</c:v>
                </c:pt>
                <c:pt idx="1557">
                  <c:v>0.9</c:v>
                </c:pt>
                <c:pt idx="1558">
                  <c:v>0.9</c:v>
                </c:pt>
                <c:pt idx="1559">
                  <c:v>0.9</c:v>
                </c:pt>
                <c:pt idx="1560">
                  <c:v>0.9</c:v>
                </c:pt>
                <c:pt idx="1561">
                  <c:v>0.9</c:v>
                </c:pt>
                <c:pt idx="1562">
                  <c:v>0.9</c:v>
                </c:pt>
                <c:pt idx="1563">
                  <c:v>0.9</c:v>
                </c:pt>
                <c:pt idx="1564">
                  <c:v>0.9</c:v>
                </c:pt>
                <c:pt idx="1565">
                  <c:v>0.9</c:v>
                </c:pt>
                <c:pt idx="1566">
                  <c:v>0.9</c:v>
                </c:pt>
                <c:pt idx="1567">
                  <c:v>0.9</c:v>
                </c:pt>
                <c:pt idx="1568">
                  <c:v>0.9</c:v>
                </c:pt>
                <c:pt idx="1569">
                  <c:v>0.9</c:v>
                </c:pt>
                <c:pt idx="1570">
                  <c:v>0.9</c:v>
                </c:pt>
                <c:pt idx="1571">
                  <c:v>0.9</c:v>
                </c:pt>
                <c:pt idx="1572">
                  <c:v>0.9</c:v>
                </c:pt>
                <c:pt idx="1573">
                  <c:v>0.9</c:v>
                </c:pt>
                <c:pt idx="1574">
                  <c:v>0.9</c:v>
                </c:pt>
                <c:pt idx="1575">
                  <c:v>0.9</c:v>
                </c:pt>
                <c:pt idx="1576">
                  <c:v>0.9</c:v>
                </c:pt>
                <c:pt idx="1577">
                  <c:v>0.88</c:v>
                </c:pt>
                <c:pt idx="1578">
                  <c:v>0.88</c:v>
                </c:pt>
                <c:pt idx="1579">
                  <c:v>0.88</c:v>
                </c:pt>
                <c:pt idx="1580">
                  <c:v>0.88</c:v>
                </c:pt>
                <c:pt idx="1581">
                  <c:v>0.88</c:v>
                </c:pt>
                <c:pt idx="1582">
                  <c:v>0.88</c:v>
                </c:pt>
                <c:pt idx="1583">
                  <c:v>0.88</c:v>
                </c:pt>
                <c:pt idx="1584">
                  <c:v>0.88</c:v>
                </c:pt>
                <c:pt idx="1585">
                  <c:v>0.88</c:v>
                </c:pt>
                <c:pt idx="1586">
                  <c:v>0.88</c:v>
                </c:pt>
                <c:pt idx="1587">
                  <c:v>0.88</c:v>
                </c:pt>
                <c:pt idx="1588">
                  <c:v>0.88</c:v>
                </c:pt>
                <c:pt idx="1589">
                  <c:v>0.88</c:v>
                </c:pt>
                <c:pt idx="1590">
                  <c:v>0.88</c:v>
                </c:pt>
                <c:pt idx="1591">
                  <c:v>0.88</c:v>
                </c:pt>
                <c:pt idx="1592">
                  <c:v>0.88</c:v>
                </c:pt>
                <c:pt idx="1593">
                  <c:v>0.88</c:v>
                </c:pt>
                <c:pt idx="1594">
                  <c:v>0.88</c:v>
                </c:pt>
                <c:pt idx="1595">
                  <c:v>0.88</c:v>
                </c:pt>
                <c:pt idx="1596">
                  <c:v>0.88</c:v>
                </c:pt>
                <c:pt idx="1597">
                  <c:v>0.88</c:v>
                </c:pt>
                <c:pt idx="1598">
                  <c:v>0.86</c:v>
                </c:pt>
                <c:pt idx="1599">
                  <c:v>0.86</c:v>
                </c:pt>
                <c:pt idx="1600">
                  <c:v>0.86</c:v>
                </c:pt>
                <c:pt idx="1601">
                  <c:v>0.86</c:v>
                </c:pt>
                <c:pt idx="1602">
                  <c:v>0.86</c:v>
                </c:pt>
                <c:pt idx="1603">
                  <c:v>0.86</c:v>
                </c:pt>
                <c:pt idx="1604">
                  <c:v>0.86</c:v>
                </c:pt>
                <c:pt idx="1605">
                  <c:v>0.86</c:v>
                </c:pt>
                <c:pt idx="1606">
                  <c:v>0.86</c:v>
                </c:pt>
                <c:pt idx="1607">
                  <c:v>0.86</c:v>
                </c:pt>
                <c:pt idx="1608">
                  <c:v>0.86</c:v>
                </c:pt>
                <c:pt idx="1609">
                  <c:v>0.86</c:v>
                </c:pt>
                <c:pt idx="1610">
                  <c:v>0.86</c:v>
                </c:pt>
                <c:pt idx="1611">
                  <c:v>0.86</c:v>
                </c:pt>
                <c:pt idx="1612">
                  <c:v>0.86</c:v>
                </c:pt>
                <c:pt idx="1613">
                  <c:v>0.86</c:v>
                </c:pt>
                <c:pt idx="1614">
                  <c:v>0.86</c:v>
                </c:pt>
                <c:pt idx="1615">
                  <c:v>0.86</c:v>
                </c:pt>
                <c:pt idx="1616">
                  <c:v>0.86</c:v>
                </c:pt>
                <c:pt idx="1617">
                  <c:v>0.86</c:v>
                </c:pt>
                <c:pt idx="1618">
                  <c:v>0.84</c:v>
                </c:pt>
                <c:pt idx="1619">
                  <c:v>0.84</c:v>
                </c:pt>
                <c:pt idx="1620">
                  <c:v>0.84</c:v>
                </c:pt>
                <c:pt idx="1621">
                  <c:v>0.84</c:v>
                </c:pt>
                <c:pt idx="1622">
                  <c:v>0.84</c:v>
                </c:pt>
                <c:pt idx="1623">
                  <c:v>0.84</c:v>
                </c:pt>
                <c:pt idx="1624">
                  <c:v>0.84</c:v>
                </c:pt>
                <c:pt idx="1625">
                  <c:v>0.84</c:v>
                </c:pt>
                <c:pt idx="1626">
                  <c:v>0.84</c:v>
                </c:pt>
                <c:pt idx="1627">
                  <c:v>0.84</c:v>
                </c:pt>
                <c:pt idx="1628">
                  <c:v>0.84</c:v>
                </c:pt>
                <c:pt idx="1629">
                  <c:v>0.82</c:v>
                </c:pt>
                <c:pt idx="1630">
                  <c:v>0.82</c:v>
                </c:pt>
                <c:pt idx="1631">
                  <c:v>0.82</c:v>
                </c:pt>
                <c:pt idx="1632">
                  <c:v>0.82</c:v>
                </c:pt>
                <c:pt idx="1633">
                  <c:v>0.82</c:v>
                </c:pt>
                <c:pt idx="1634">
                  <c:v>0.82</c:v>
                </c:pt>
                <c:pt idx="1635">
                  <c:v>0.82</c:v>
                </c:pt>
                <c:pt idx="1636">
                  <c:v>0.82</c:v>
                </c:pt>
                <c:pt idx="1637">
                  <c:v>0.82</c:v>
                </c:pt>
                <c:pt idx="1638">
                  <c:v>0.82</c:v>
                </c:pt>
                <c:pt idx="1639">
                  <c:v>0.82</c:v>
                </c:pt>
                <c:pt idx="1640">
                  <c:v>0.82</c:v>
                </c:pt>
                <c:pt idx="1641">
                  <c:v>0.82</c:v>
                </c:pt>
                <c:pt idx="1642">
                  <c:v>0.82</c:v>
                </c:pt>
                <c:pt idx="1643">
                  <c:v>0.8</c:v>
                </c:pt>
                <c:pt idx="1644">
                  <c:v>0.8</c:v>
                </c:pt>
                <c:pt idx="1645">
                  <c:v>0.8</c:v>
                </c:pt>
                <c:pt idx="1646">
                  <c:v>0.8</c:v>
                </c:pt>
                <c:pt idx="1647">
                  <c:v>0.8</c:v>
                </c:pt>
                <c:pt idx="1648">
                  <c:v>0.8</c:v>
                </c:pt>
                <c:pt idx="1649">
                  <c:v>0.8</c:v>
                </c:pt>
                <c:pt idx="1650">
                  <c:v>0.8</c:v>
                </c:pt>
                <c:pt idx="1651">
                  <c:v>0.8</c:v>
                </c:pt>
                <c:pt idx="1652">
                  <c:v>0.8</c:v>
                </c:pt>
                <c:pt idx="1653">
                  <c:v>0.8</c:v>
                </c:pt>
                <c:pt idx="1654">
                  <c:v>0.8</c:v>
                </c:pt>
                <c:pt idx="1655">
                  <c:v>0.8</c:v>
                </c:pt>
                <c:pt idx="1656">
                  <c:v>0.8</c:v>
                </c:pt>
                <c:pt idx="1657">
                  <c:v>0.8</c:v>
                </c:pt>
                <c:pt idx="1658">
                  <c:v>0.8</c:v>
                </c:pt>
                <c:pt idx="1659">
                  <c:v>0.78</c:v>
                </c:pt>
                <c:pt idx="1660">
                  <c:v>0.78</c:v>
                </c:pt>
                <c:pt idx="1661">
                  <c:v>0.78</c:v>
                </c:pt>
                <c:pt idx="1662">
                  <c:v>0.78</c:v>
                </c:pt>
                <c:pt idx="1663">
                  <c:v>0.78</c:v>
                </c:pt>
                <c:pt idx="1664">
                  <c:v>0.78</c:v>
                </c:pt>
                <c:pt idx="1665">
                  <c:v>0.78</c:v>
                </c:pt>
                <c:pt idx="1666">
                  <c:v>0.78</c:v>
                </c:pt>
                <c:pt idx="1667">
                  <c:v>0.78</c:v>
                </c:pt>
                <c:pt idx="1668">
                  <c:v>0.78</c:v>
                </c:pt>
                <c:pt idx="1669">
                  <c:v>0.78</c:v>
                </c:pt>
                <c:pt idx="1670">
                  <c:v>0.78</c:v>
                </c:pt>
                <c:pt idx="1671">
                  <c:v>0.78</c:v>
                </c:pt>
                <c:pt idx="1672">
                  <c:v>0.78</c:v>
                </c:pt>
                <c:pt idx="1673">
                  <c:v>0.78</c:v>
                </c:pt>
                <c:pt idx="1674">
                  <c:v>0.78</c:v>
                </c:pt>
                <c:pt idx="1675">
                  <c:v>0.78</c:v>
                </c:pt>
                <c:pt idx="1676">
                  <c:v>0.78</c:v>
                </c:pt>
                <c:pt idx="1677">
                  <c:v>0.78</c:v>
                </c:pt>
                <c:pt idx="1678">
                  <c:v>0.78</c:v>
                </c:pt>
                <c:pt idx="1679">
                  <c:v>0.78</c:v>
                </c:pt>
                <c:pt idx="1680">
                  <c:v>0.78</c:v>
                </c:pt>
                <c:pt idx="1681">
                  <c:v>0.78</c:v>
                </c:pt>
                <c:pt idx="1682">
                  <c:v>0.78</c:v>
                </c:pt>
                <c:pt idx="1683">
                  <c:v>0.78</c:v>
                </c:pt>
                <c:pt idx="1684">
                  <c:v>0.78</c:v>
                </c:pt>
                <c:pt idx="1685">
                  <c:v>0.78</c:v>
                </c:pt>
                <c:pt idx="1686">
                  <c:v>0.78</c:v>
                </c:pt>
                <c:pt idx="1687">
                  <c:v>0.78</c:v>
                </c:pt>
                <c:pt idx="1688">
                  <c:v>0.78</c:v>
                </c:pt>
                <c:pt idx="1689">
                  <c:v>0.78</c:v>
                </c:pt>
                <c:pt idx="1690">
                  <c:v>0.78</c:v>
                </c:pt>
                <c:pt idx="1691">
                  <c:v>0.78</c:v>
                </c:pt>
                <c:pt idx="1692">
                  <c:v>0.78</c:v>
                </c:pt>
                <c:pt idx="1693">
                  <c:v>0.78</c:v>
                </c:pt>
                <c:pt idx="1694">
                  <c:v>0.78</c:v>
                </c:pt>
                <c:pt idx="1695">
                  <c:v>0.78</c:v>
                </c:pt>
                <c:pt idx="1696">
                  <c:v>0.78</c:v>
                </c:pt>
                <c:pt idx="1697">
                  <c:v>0.78</c:v>
                </c:pt>
                <c:pt idx="1698">
                  <c:v>0.78</c:v>
                </c:pt>
                <c:pt idx="1699">
                  <c:v>0.78</c:v>
                </c:pt>
                <c:pt idx="1700">
                  <c:v>0.78</c:v>
                </c:pt>
                <c:pt idx="1701">
                  <c:v>0.78</c:v>
                </c:pt>
                <c:pt idx="1702">
                  <c:v>0.78</c:v>
                </c:pt>
                <c:pt idx="1703">
                  <c:v>0.78</c:v>
                </c:pt>
                <c:pt idx="1704">
                  <c:v>0.78</c:v>
                </c:pt>
                <c:pt idx="1705">
                  <c:v>0.78</c:v>
                </c:pt>
                <c:pt idx="1706">
                  <c:v>0.8</c:v>
                </c:pt>
                <c:pt idx="1707">
                  <c:v>0.8</c:v>
                </c:pt>
                <c:pt idx="1708">
                  <c:v>0.8</c:v>
                </c:pt>
                <c:pt idx="1709">
                  <c:v>0.8</c:v>
                </c:pt>
                <c:pt idx="1710">
                  <c:v>0.8</c:v>
                </c:pt>
                <c:pt idx="1711">
                  <c:v>0.8</c:v>
                </c:pt>
                <c:pt idx="1712">
                  <c:v>0.8</c:v>
                </c:pt>
                <c:pt idx="1713">
                  <c:v>0.8</c:v>
                </c:pt>
                <c:pt idx="1714">
                  <c:v>0.8</c:v>
                </c:pt>
                <c:pt idx="1715">
                  <c:v>0.8</c:v>
                </c:pt>
                <c:pt idx="1716">
                  <c:v>0.8</c:v>
                </c:pt>
                <c:pt idx="1717">
                  <c:v>0.8</c:v>
                </c:pt>
                <c:pt idx="1718">
                  <c:v>0.8</c:v>
                </c:pt>
                <c:pt idx="1719">
                  <c:v>0.8</c:v>
                </c:pt>
                <c:pt idx="1720">
                  <c:v>0.8</c:v>
                </c:pt>
                <c:pt idx="1721">
                  <c:v>0.8</c:v>
                </c:pt>
                <c:pt idx="1722">
                  <c:v>0.8</c:v>
                </c:pt>
                <c:pt idx="1723">
                  <c:v>0.8</c:v>
                </c:pt>
                <c:pt idx="1724">
                  <c:v>0.8</c:v>
                </c:pt>
                <c:pt idx="1725">
                  <c:v>0.8</c:v>
                </c:pt>
                <c:pt idx="1726">
                  <c:v>0.8</c:v>
                </c:pt>
                <c:pt idx="1727">
                  <c:v>0.8</c:v>
                </c:pt>
                <c:pt idx="1728">
                  <c:v>0.8</c:v>
                </c:pt>
                <c:pt idx="1729">
                  <c:v>0.8</c:v>
                </c:pt>
                <c:pt idx="1730">
                  <c:v>0.8</c:v>
                </c:pt>
                <c:pt idx="1731">
                  <c:v>0.8</c:v>
                </c:pt>
                <c:pt idx="1732">
                  <c:v>0.8</c:v>
                </c:pt>
                <c:pt idx="1733">
                  <c:v>0.8</c:v>
                </c:pt>
                <c:pt idx="1734">
                  <c:v>0.8</c:v>
                </c:pt>
                <c:pt idx="1735">
                  <c:v>0.8</c:v>
                </c:pt>
                <c:pt idx="1736">
                  <c:v>0.8</c:v>
                </c:pt>
                <c:pt idx="1737">
                  <c:v>0.8</c:v>
                </c:pt>
                <c:pt idx="1738">
                  <c:v>0.8</c:v>
                </c:pt>
                <c:pt idx="1739">
                  <c:v>0.8</c:v>
                </c:pt>
                <c:pt idx="1740">
                  <c:v>0.8</c:v>
                </c:pt>
                <c:pt idx="1741">
                  <c:v>0.8</c:v>
                </c:pt>
                <c:pt idx="1742">
                  <c:v>0.8</c:v>
                </c:pt>
                <c:pt idx="1743">
                  <c:v>0.8</c:v>
                </c:pt>
                <c:pt idx="1744">
                  <c:v>0.78</c:v>
                </c:pt>
                <c:pt idx="1745">
                  <c:v>0.78</c:v>
                </c:pt>
                <c:pt idx="1746">
                  <c:v>0.78</c:v>
                </c:pt>
                <c:pt idx="1747">
                  <c:v>0.78</c:v>
                </c:pt>
                <c:pt idx="1748">
                  <c:v>0.78</c:v>
                </c:pt>
                <c:pt idx="1749">
                  <c:v>0.78</c:v>
                </c:pt>
                <c:pt idx="1750">
                  <c:v>0.78</c:v>
                </c:pt>
                <c:pt idx="1751">
                  <c:v>0.78</c:v>
                </c:pt>
                <c:pt idx="1752">
                  <c:v>0.78</c:v>
                </c:pt>
                <c:pt idx="1753">
                  <c:v>0.78</c:v>
                </c:pt>
                <c:pt idx="1754">
                  <c:v>0.78</c:v>
                </c:pt>
                <c:pt idx="1755">
                  <c:v>0.78</c:v>
                </c:pt>
                <c:pt idx="1756">
                  <c:v>0.78</c:v>
                </c:pt>
                <c:pt idx="1757">
                  <c:v>0.78</c:v>
                </c:pt>
                <c:pt idx="1758">
                  <c:v>0.78</c:v>
                </c:pt>
                <c:pt idx="1759">
                  <c:v>0.78</c:v>
                </c:pt>
                <c:pt idx="1760">
                  <c:v>0.78</c:v>
                </c:pt>
                <c:pt idx="1761">
                  <c:v>0.78</c:v>
                </c:pt>
                <c:pt idx="1762">
                  <c:v>0.78</c:v>
                </c:pt>
                <c:pt idx="1763">
                  <c:v>0.78</c:v>
                </c:pt>
                <c:pt idx="1764">
                  <c:v>0.76</c:v>
                </c:pt>
                <c:pt idx="1765">
                  <c:v>0.76</c:v>
                </c:pt>
                <c:pt idx="1766">
                  <c:v>0.76</c:v>
                </c:pt>
                <c:pt idx="1767">
                  <c:v>0.76</c:v>
                </c:pt>
                <c:pt idx="1768">
                  <c:v>0.76</c:v>
                </c:pt>
                <c:pt idx="1769">
                  <c:v>0.76</c:v>
                </c:pt>
                <c:pt idx="1770">
                  <c:v>0.76</c:v>
                </c:pt>
                <c:pt idx="1771">
                  <c:v>0.76</c:v>
                </c:pt>
                <c:pt idx="1772">
                  <c:v>0.76</c:v>
                </c:pt>
                <c:pt idx="1773">
                  <c:v>0.76</c:v>
                </c:pt>
                <c:pt idx="1774">
                  <c:v>0.76</c:v>
                </c:pt>
                <c:pt idx="1775">
                  <c:v>0.76</c:v>
                </c:pt>
                <c:pt idx="1776">
                  <c:v>0.76</c:v>
                </c:pt>
                <c:pt idx="1777">
                  <c:v>0.76</c:v>
                </c:pt>
                <c:pt idx="1778">
                  <c:v>0.76</c:v>
                </c:pt>
                <c:pt idx="1779">
                  <c:v>0.74</c:v>
                </c:pt>
                <c:pt idx="1780">
                  <c:v>0.74</c:v>
                </c:pt>
                <c:pt idx="1781">
                  <c:v>0.74</c:v>
                </c:pt>
                <c:pt idx="1782">
                  <c:v>0.74</c:v>
                </c:pt>
                <c:pt idx="1783">
                  <c:v>0.74</c:v>
                </c:pt>
                <c:pt idx="1784">
                  <c:v>0.74</c:v>
                </c:pt>
                <c:pt idx="1785">
                  <c:v>0.74</c:v>
                </c:pt>
                <c:pt idx="1786">
                  <c:v>0.74</c:v>
                </c:pt>
                <c:pt idx="1787">
                  <c:v>0.74</c:v>
                </c:pt>
                <c:pt idx="1788">
                  <c:v>0.74</c:v>
                </c:pt>
                <c:pt idx="1789">
                  <c:v>0.74</c:v>
                </c:pt>
                <c:pt idx="1790">
                  <c:v>0.74</c:v>
                </c:pt>
                <c:pt idx="1791">
                  <c:v>0.74</c:v>
                </c:pt>
                <c:pt idx="1792">
                  <c:v>0.74</c:v>
                </c:pt>
                <c:pt idx="1793">
                  <c:v>0.74</c:v>
                </c:pt>
                <c:pt idx="1794">
                  <c:v>0.74</c:v>
                </c:pt>
                <c:pt idx="1795">
                  <c:v>0.74</c:v>
                </c:pt>
                <c:pt idx="1796">
                  <c:v>0.74</c:v>
                </c:pt>
                <c:pt idx="1797">
                  <c:v>0.74</c:v>
                </c:pt>
                <c:pt idx="1798">
                  <c:v>0.74</c:v>
                </c:pt>
                <c:pt idx="1799">
                  <c:v>0.74</c:v>
                </c:pt>
                <c:pt idx="1800">
                  <c:v>0.74</c:v>
                </c:pt>
                <c:pt idx="1801">
                  <c:v>0.74</c:v>
                </c:pt>
                <c:pt idx="1802">
                  <c:v>0.72</c:v>
                </c:pt>
                <c:pt idx="1803">
                  <c:v>0.72</c:v>
                </c:pt>
                <c:pt idx="1804">
                  <c:v>0.72</c:v>
                </c:pt>
                <c:pt idx="1805">
                  <c:v>0.72</c:v>
                </c:pt>
                <c:pt idx="1806">
                  <c:v>0.72</c:v>
                </c:pt>
                <c:pt idx="1807">
                  <c:v>0.72</c:v>
                </c:pt>
                <c:pt idx="1808">
                  <c:v>0.72</c:v>
                </c:pt>
                <c:pt idx="1809">
                  <c:v>0.72</c:v>
                </c:pt>
                <c:pt idx="1810">
                  <c:v>0.72</c:v>
                </c:pt>
                <c:pt idx="1811">
                  <c:v>0.72</c:v>
                </c:pt>
                <c:pt idx="1812">
                  <c:v>0.72</c:v>
                </c:pt>
                <c:pt idx="1813">
                  <c:v>0.72</c:v>
                </c:pt>
                <c:pt idx="1814">
                  <c:v>0.72</c:v>
                </c:pt>
                <c:pt idx="1815">
                  <c:v>0.72</c:v>
                </c:pt>
                <c:pt idx="1816">
                  <c:v>0.72</c:v>
                </c:pt>
                <c:pt idx="1817">
                  <c:v>0.72</c:v>
                </c:pt>
                <c:pt idx="1818">
                  <c:v>0.72</c:v>
                </c:pt>
                <c:pt idx="1819">
                  <c:v>0.72</c:v>
                </c:pt>
                <c:pt idx="1820">
                  <c:v>0.72</c:v>
                </c:pt>
                <c:pt idx="1821">
                  <c:v>0.72</c:v>
                </c:pt>
                <c:pt idx="1822">
                  <c:v>0.72</c:v>
                </c:pt>
                <c:pt idx="1823">
                  <c:v>0.72</c:v>
                </c:pt>
                <c:pt idx="1824">
                  <c:v>0.72</c:v>
                </c:pt>
                <c:pt idx="1825">
                  <c:v>0.72</c:v>
                </c:pt>
                <c:pt idx="1826">
                  <c:v>0.72</c:v>
                </c:pt>
                <c:pt idx="1827">
                  <c:v>0.72</c:v>
                </c:pt>
                <c:pt idx="1828">
                  <c:v>0.72</c:v>
                </c:pt>
                <c:pt idx="1829">
                  <c:v>0.72</c:v>
                </c:pt>
                <c:pt idx="1830">
                  <c:v>0.72</c:v>
                </c:pt>
                <c:pt idx="1831">
                  <c:v>0.72</c:v>
                </c:pt>
                <c:pt idx="1832">
                  <c:v>0.72</c:v>
                </c:pt>
                <c:pt idx="1833">
                  <c:v>0.72</c:v>
                </c:pt>
                <c:pt idx="1834">
                  <c:v>0.72</c:v>
                </c:pt>
                <c:pt idx="1835">
                  <c:v>0.72</c:v>
                </c:pt>
                <c:pt idx="1836">
                  <c:v>0.72</c:v>
                </c:pt>
                <c:pt idx="1837">
                  <c:v>0.72</c:v>
                </c:pt>
                <c:pt idx="1838">
                  <c:v>0.72</c:v>
                </c:pt>
                <c:pt idx="1839">
                  <c:v>0.72</c:v>
                </c:pt>
                <c:pt idx="1840">
                  <c:v>0.72</c:v>
                </c:pt>
                <c:pt idx="1841">
                  <c:v>0.72</c:v>
                </c:pt>
                <c:pt idx="1842">
                  <c:v>0.7</c:v>
                </c:pt>
                <c:pt idx="1843">
                  <c:v>0.7</c:v>
                </c:pt>
                <c:pt idx="1844">
                  <c:v>0.7</c:v>
                </c:pt>
                <c:pt idx="1845">
                  <c:v>0.7</c:v>
                </c:pt>
                <c:pt idx="1846">
                  <c:v>0.7</c:v>
                </c:pt>
                <c:pt idx="1847">
                  <c:v>0.7</c:v>
                </c:pt>
                <c:pt idx="1848">
                  <c:v>0.7</c:v>
                </c:pt>
                <c:pt idx="1849">
                  <c:v>0.7</c:v>
                </c:pt>
                <c:pt idx="1850">
                  <c:v>0.7</c:v>
                </c:pt>
                <c:pt idx="1851">
                  <c:v>0.7</c:v>
                </c:pt>
                <c:pt idx="1852">
                  <c:v>0.7</c:v>
                </c:pt>
                <c:pt idx="1853">
                  <c:v>0.7</c:v>
                </c:pt>
                <c:pt idx="1854">
                  <c:v>0.7</c:v>
                </c:pt>
                <c:pt idx="1855">
                  <c:v>0.7</c:v>
                </c:pt>
                <c:pt idx="1856">
                  <c:v>0.7</c:v>
                </c:pt>
                <c:pt idx="1857">
                  <c:v>0.7</c:v>
                </c:pt>
                <c:pt idx="1858">
                  <c:v>0.7</c:v>
                </c:pt>
                <c:pt idx="1859">
                  <c:v>0.7</c:v>
                </c:pt>
                <c:pt idx="1860">
                  <c:v>0.7</c:v>
                </c:pt>
                <c:pt idx="1861">
                  <c:v>0.7</c:v>
                </c:pt>
                <c:pt idx="1862">
                  <c:v>0.7</c:v>
                </c:pt>
                <c:pt idx="1863">
                  <c:v>0.7</c:v>
                </c:pt>
                <c:pt idx="1864">
                  <c:v>0.7</c:v>
                </c:pt>
                <c:pt idx="1865">
                  <c:v>0.7</c:v>
                </c:pt>
                <c:pt idx="1866">
                  <c:v>0.7</c:v>
                </c:pt>
                <c:pt idx="1867">
                  <c:v>0.7</c:v>
                </c:pt>
                <c:pt idx="1868">
                  <c:v>0.68</c:v>
                </c:pt>
                <c:pt idx="1869">
                  <c:v>0.68</c:v>
                </c:pt>
                <c:pt idx="1870">
                  <c:v>0.68</c:v>
                </c:pt>
                <c:pt idx="1871">
                  <c:v>0.68</c:v>
                </c:pt>
                <c:pt idx="1872">
                  <c:v>0.68</c:v>
                </c:pt>
                <c:pt idx="1873">
                  <c:v>0.68</c:v>
                </c:pt>
                <c:pt idx="1874">
                  <c:v>0.68</c:v>
                </c:pt>
                <c:pt idx="1875">
                  <c:v>0.68</c:v>
                </c:pt>
                <c:pt idx="1876">
                  <c:v>0.68</c:v>
                </c:pt>
                <c:pt idx="1877">
                  <c:v>0.68</c:v>
                </c:pt>
                <c:pt idx="1878">
                  <c:v>0.68</c:v>
                </c:pt>
                <c:pt idx="1879">
                  <c:v>0.68</c:v>
                </c:pt>
                <c:pt idx="1880">
                  <c:v>0.68</c:v>
                </c:pt>
                <c:pt idx="1881">
                  <c:v>0.68</c:v>
                </c:pt>
                <c:pt idx="1882">
                  <c:v>0.68</c:v>
                </c:pt>
                <c:pt idx="1883">
                  <c:v>0.66</c:v>
                </c:pt>
                <c:pt idx="1884">
                  <c:v>0.66</c:v>
                </c:pt>
                <c:pt idx="1885">
                  <c:v>0.66</c:v>
                </c:pt>
                <c:pt idx="1886">
                  <c:v>0.66</c:v>
                </c:pt>
                <c:pt idx="1887">
                  <c:v>0.66</c:v>
                </c:pt>
                <c:pt idx="1888">
                  <c:v>0.66</c:v>
                </c:pt>
                <c:pt idx="1889">
                  <c:v>0.66</c:v>
                </c:pt>
                <c:pt idx="1890">
                  <c:v>0.66</c:v>
                </c:pt>
                <c:pt idx="1891">
                  <c:v>0.66</c:v>
                </c:pt>
                <c:pt idx="1892">
                  <c:v>0.66</c:v>
                </c:pt>
                <c:pt idx="1893">
                  <c:v>0.66</c:v>
                </c:pt>
                <c:pt idx="1894">
                  <c:v>0.66</c:v>
                </c:pt>
                <c:pt idx="1895">
                  <c:v>0.66</c:v>
                </c:pt>
                <c:pt idx="1896">
                  <c:v>0.66</c:v>
                </c:pt>
                <c:pt idx="1897">
                  <c:v>0.66</c:v>
                </c:pt>
                <c:pt idx="1898">
                  <c:v>0.66</c:v>
                </c:pt>
                <c:pt idx="1899">
                  <c:v>0.66</c:v>
                </c:pt>
                <c:pt idx="1900">
                  <c:v>0.66</c:v>
                </c:pt>
                <c:pt idx="1901">
                  <c:v>0.66</c:v>
                </c:pt>
                <c:pt idx="1902">
                  <c:v>0.64</c:v>
                </c:pt>
                <c:pt idx="1903">
                  <c:v>0.64</c:v>
                </c:pt>
                <c:pt idx="1904">
                  <c:v>0.64</c:v>
                </c:pt>
                <c:pt idx="1905">
                  <c:v>0.64</c:v>
                </c:pt>
                <c:pt idx="1906">
                  <c:v>0.64</c:v>
                </c:pt>
                <c:pt idx="1907">
                  <c:v>0.64</c:v>
                </c:pt>
                <c:pt idx="1908">
                  <c:v>0.64</c:v>
                </c:pt>
                <c:pt idx="1909">
                  <c:v>0.64</c:v>
                </c:pt>
                <c:pt idx="1910">
                  <c:v>0.64</c:v>
                </c:pt>
                <c:pt idx="1911">
                  <c:v>0.64</c:v>
                </c:pt>
                <c:pt idx="1912">
                  <c:v>0.64</c:v>
                </c:pt>
                <c:pt idx="1913">
                  <c:v>0.62</c:v>
                </c:pt>
                <c:pt idx="1914">
                  <c:v>0.62</c:v>
                </c:pt>
                <c:pt idx="1915">
                  <c:v>0.62</c:v>
                </c:pt>
                <c:pt idx="1916">
                  <c:v>0.62</c:v>
                </c:pt>
                <c:pt idx="1917">
                  <c:v>0.62</c:v>
                </c:pt>
                <c:pt idx="1918">
                  <c:v>0.62</c:v>
                </c:pt>
                <c:pt idx="1919">
                  <c:v>0.62</c:v>
                </c:pt>
                <c:pt idx="1920">
                  <c:v>0.62</c:v>
                </c:pt>
                <c:pt idx="1921">
                  <c:v>0.62</c:v>
                </c:pt>
                <c:pt idx="1922">
                  <c:v>0.62</c:v>
                </c:pt>
                <c:pt idx="1923">
                  <c:v>0.62</c:v>
                </c:pt>
                <c:pt idx="1924">
                  <c:v>0.62</c:v>
                </c:pt>
                <c:pt idx="1925">
                  <c:v>0.62</c:v>
                </c:pt>
                <c:pt idx="1926">
                  <c:v>0.62</c:v>
                </c:pt>
                <c:pt idx="1927">
                  <c:v>0.62</c:v>
                </c:pt>
                <c:pt idx="1928">
                  <c:v>0.62</c:v>
                </c:pt>
                <c:pt idx="1929">
                  <c:v>0.62</c:v>
                </c:pt>
                <c:pt idx="1930">
                  <c:v>0.62</c:v>
                </c:pt>
                <c:pt idx="1931">
                  <c:v>0.62</c:v>
                </c:pt>
                <c:pt idx="1932">
                  <c:v>0.62</c:v>
                </c:pt>
                <c:pt idx="1933">
                  <c:v>0.62</c:v>
                </c:pt>
                <c:pt idx="1934">
                  <c:v>0.62</c:v>
                </c:pt>
                <c:pt idx="1935">
                  <c:v>0.62</c:v>
                </c:pt>
                <c:pt idx="1936">
                  <c:v>0.62</c:v>
                </c:pt>
                <c:pt idx="1937">
                  <c:v>0.62</c:v>
                </c:pt>
                <c:pt idx="1938">
                  <c:v>0.62</c:v>
                </c:pt>
                <c:pt idx="1939">
                  <c:v>0.62</c:v>
                </c:pt>
                <c:pt idx="1940">
                  <c:v>0.62</c:v>
                </c:pt>
                <c:pt idx="1941">
                  <c:v>0.62</c:v>
                </c:pt>
                <c:pt idx="1942">
                  <c:v>0.62</c:v>
                </c:pt>
                <c:pt idx="1943">
                  <c:v>0.62</c:v>
                </c:pt>
                <c:pt idx="1944">
                  <c:v>0.62</c:v>
                </c:pt>
                <c:pt idx="1945">
                  <c:v>0.62</c:v>
                </c:pt>
                <c:pt idx="1946">
                  <c:v>0.62</c:v>
                </c:pt>
                <c:pt idx="1947">
                  <c:v>0.62</c:v>
                </c:pt>
                <c:pt idx="1948">
                  <c:v>0.62</c:v>
                </c:pt>
                <c:pt idx="1949">
                  <c:v>0.62</c:v>
                </c:pt>
                <c:pt idx="1950">
                  <c:v>0.62</c:v>
                </c:pt>
                <c:pt idx="1951">
                  <c:v>0.6</c:v>
                </c:pt>
                <c:pt idx="1952">
                  <c:v>0.6</c:v>
                </c:pt>
                <c:pt idx="1953">
                  <c:v>0.6</c:v>
                </c:pt>
                <c:pt idx="1954">
                  <c:v>0.6</c:v>
                </c:pt>
                <c:pt idx="1955">
                  <c:v>0.6</c:v>
                </c:pt>
                <c:pt idx="1956">
                  <c:v>0.6</c:v>
                </c:pt>
                <c:pt idx="1957">
                  <c:v>0.6</c:v>
                </c:pt>
                <c:pt idx="1958">
                  <c:v>0.6</c:v>
                </c:pt>
                <c:pt idx="1959">
                  <c:v>0.6</c:v>
                </c:pt>
                <c:pt idx="1960">
                  <c:v>0.6</c:v>
                </c:pt>
                <c:pt idx="1961">
                  <c:v>0.6</c:v>
                </c:pt>
                <c:pt idx="1962">
                  <c:v>0.6</c:v>
                </c:pt>
                <c:pt idx="1963">
                  <c:v>0.6</c:v>
                </c:pt>
                <c:pt idx="1964">
                  <c:v>0.6</c:v>
                </c:pt>
                <c:pt idx="1965">
                  <c:v>0.6</c:v>
                </c:pt>
                <c:pt idx="1966">
                  <c:v>0.6</c:v>
                </c:pt>
                <c:pt idx="1967">
                  <c:v>0.6</c:v>
                </c:pt>
                <c:pt idx="1968">
                  <c:v>0.6</c:v>
                </c:pt>
                <c:pt idx="1969">
                  <c:v>0.6</c:v>
                </c:pt>
                <c:pt idx="1970">
                  <c:v>0.6</c:v>
                </c:pt>
                <c:pt idx="1971">
                  <c:v>0.6</c:v>
                </c:pt>
                <c:pt idx="1972">
                  <c:v>0.6</c:v>
                </c:pt>
                <c:pt idx="1973">
                  <c:v>0.6</c:v>
                </c:pt>
                <c:pt idx="1974">
                  <c:v>0.6</c:v>
                </c:pt>
                <c:pt idx="1975">
                  <c:v>0.6</c:v>
                </c:pt>
                <c:pt idx="1976">
                  <c:v>0.6</c:v>
                </c:pt>
                <c:pt idx="1977">
                  <c:v>0.6</c:v>
                </c:pt>
                <c:pt idx="1978">
                  <c:v>0.6</c:v>
                </c:pt>
                <c:pt idx="1979">
                  <c:v>0.6</c:v>
                </c:pt>
                <c:pt idx="1980">
                  <c:v>0.6</c:v>
                </c:pt>
                <c:pt idx="1981">
                  <c:v>0.6</c:v>
                </c:pt>
                <c:pt idx="1982">
                  <c:v>0.6</c:v>
                </c:pt>
                <c:pt idx="1983">
                  <c:v>0.6</c:v>
                </c:pt>
                <c:pt idx="1984">
                  <c:v>0.6</c:v>
                </c:pt>
                <c:pt idx="1985">
                  <c:v>0.6</c:v>
                </c:pt>
                <c:pt idx="1986">
                  <c:v>0.6</c:v>
                </c:pt>
                <c:pt idx="1987">
                  <c:v>0.6</c:v>
                </c:pt>
                <c:pt idx="1988">
                  <c:v>0.6</c:v>
                </c:pt>
                <c:pt idx="1989">
                  <c:v>0.6</c:v>
                </c:pt>
                <c:pt idx="1990">
                  <c:v>0.6</c:v>
                </c:pt>
                <c:pt idx="1991">
                  <c:v>0.6</c:v>
                </c:pt>
                <c:pt idx="1992">
                  <c:v>0.6</c:v>
                </c:pt>
                <c:pt idx="1993">
                  <c:v>0.6</c:v>
                </c:pt>
                <c:pt idx="1994">
                  <c:v>0.6</c:v>
                </c:pt>
                <c:pt idx="1995">
                  <c:v>0.6</c:v>
                </c:pt>
                <c:pt idx="1996">
                  <c:v>0.6</c:v>
                </c:pt>
                <c:pt idx="1997">
                  <c:v>0.6</c:v>
                </c:pt>
                <c:pt idx="1998">
                  <c:v>0.6</c:v>
                </c:pt>
                <c:pt idx="1999">
                  <c:v>0.6</c:v>
                </c:pt>
                <c:pt idx="2000">
                  <c:v>0.6</c:v>
                </c:pt>
                <c:pt idx="2001">
                  <c:v>0.6</c:v>
                </c:pt>
                <c:pt idx="2002">
                  <c:v>0.6</c:v>
                </c:pt>
                <c:pt idx="2003">
                  <c:v>0.6</c:v>
                </c:pt>
                <c:pt idx="2004">
                  <c:v>0.6</c:v>
                </c:pt>
                <c:pt idx="2005">
                  <c:v>0.6</c:v>
                </c:pt>
                <c:pt idx="2006">
                  <c:v>0.57999999999999996</c:v>
                </c:pt>
                <c:pt idx="2007">
                  <c:v>0.57999999999999996</c:v>
                </c:pt>
                <c:pt idx="2008">
                  <c:v>0.57999999999999996</c:v>
                </c:pt>
                <c:pt idx="2009">
                  <c:v>0.57999999999999996</c:v>
                </c:pt>
                <c:pt idx="2010">
                  <c:v>0.57999999999999996</c:v>
                </c:pt>
                <c:pt idx="2011">
                  <c:v>0.57999999999999996</c:v>
                </c:pt>
                <c:pt idx="2012">
                  <c:v>0.57999999999999996</c:v>
                </c:pt>
                <c:pt idx="2013">
                  <c:v>0.57999999999999996</c:v>
                </c:pt>
                <c:pt idx="2014">
                  <c:v>0.57999999999999996</c:v>
                </c:pt>
                <c:pt idx="2015">
                  <c:v>0.57999999999999996</c:v>
                </c:pt>
                <c:pt idx="2016">
                  <c:v>0.57999999999999996</c:v>
                </c:pt>
                <c:pt idx="2017">
                  <c:v>0.57999999999999996</c:v>
                </c:pt>
                <c:pt idx="2018">
                  <c:v>0.57999999999999996</c:v>
                </c:pt>
                <c:pt idx="2019">
                  <c:v>0.57999999999999996</c:v>
                </c:pt>
                <c:pt idx="2020">
                  <c:v>0.57999999999999996</c:v>
                </c:pt>
              </c:numCache>
            </c:numRef>
          </c:yVal>
          <c:smooth val="1"/>
          <c:extLst xmlns:c16r2="http://schemas.microsoft.com/office/drawing/2015/06/chart">
            <c:ext xmlns:c16="http://schemas.microsoft.com/office/drawing/2014/chart" uri="{C3380CC4-5D6E-409C-BE32-E72D297353CC}">
              <c16:uniqueId val="{00000001-C1A3-1E45-B50A-EF4829A87C49}"/>
            </c:ext>
          </c:extLst>
        </c:ser>
        <c:ser>
          <c:idx val="2"/>
          <c:order val="2"/>
          <c:tx>
            <c:v>15RB</c:v>
          </c:tx>
          <c:marker>
            <c:symbol val="none"/>
          </c:marker>
          <c:xVal>
            <c:numRef>
              <c:f>'CO2'!$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2'!$I$2:$I$1783</c:f>
              <c:numCache>
                <c:formatCode>General</c:formatCode>
                <c:ptCount val="178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04</c:v>
                </c:pt>
                <c:pt idx="20">
                  <c:v>0.04</c:v>
                </c:pt>
                <c:pt idx="21">
                  <c:v>0.06</c:v>
                </c:pt>
                <c:pt idx="22">
                  <c:v>0.08</c:v>
                </c:pt>
                <c:pt idx="23">
                  <c:v>0.12</c:v>
                </c:pt>
                <c:pt idx="24">
                  <c:v>0.16</c:v>
                </c:pt>
                <c:pt idx="25">
                  <c:v>0.2</c:v>
                </c:pt>
                <c:pt idx="26">
                  <c:v>0.24</c:v>
                </c:pt>
                <c:pt idx="27">
                  <c:v>0.3</c:v>
                </c:pt>
                <c:pt idx="28">
                  <c:v>0.34</c:v>
                </c:pt>
                <c:pt idx="29">
                  <c:v>0.34</c:v>
                </c:pt>
                <c:pt idx="30">
                  <c:v>0.4</c:v>
                </c:pt>
                <c:pt idx="31">
                  <c:v>0.48</c:v>
                </c:pt>
                <c:pt idx="32">
                  <c:v>0.54</c:v>
                </c:pt>
                <c:pt idx="33">
                  <c:v>0.62</c:v>
                </c:pt>
                <c:pt idx="34">
                  <c:v>0.7</c:v>
                </c:pt>
                <c:pt idx="35">
                  <c:v>0.78</c:v>
                </c:pt>
                <c:pt idx="36">
                  <c:v>0.86</c:v>
                </c:pt>
                <c:pt idx="37">
                  <c:v>0.94</c:v>
                </c:pt>
                <c:pt idx="38">
                  <c:v>0.94</c:v>
                </c:pt>
                <c:pt idx="39">
                  <c:v>1.04</c:v>
                </c:pt>
                <c:pt idx="40">
                  <c:v>1.1200000000000001</c:v>
                </c:pt>
                <c:pt idx="41">
                  <c:v>1.2</c:v>
                </c:pt>
                <c:pt idx="42">
                  <c:v>1.3</c:v>
                </c:pt>
                <c:pt idx="43">
                  <c:v>1.4</c:v>
                </c:pt>
                <c:pt idx="44">
                  <c:v>1.48</c:v>
                </c:pt>
                <c:pt idx="45">
                  <c:v>1.58</c:v>
                </c:pt>
                <c:pt idx="46">
                  <c:v>1.66</c:v>
                </c:pt>
                <c:pt idx="47">
                  <c:v>1.76</c:v>
                </c:pt>
                <c:pt idx="48">
                  <c:v>1.76</c:v>
                </c:pt>
                <c:pt idx="49">
                  <c:v>1.86</c:v>
                </c:pt>
                <c:pt idx="50">
                  <c:v>1.96</c:v>
                </c:pt>
                <c:pt idx="51">
                  <c:v>2.04</c:v>
                </c:pt>
                <c:pt idx="52">
                  <c:v>2.14</c:v>
                </c:pt>
                <c:pt idx="53">
                  <c:v>2.2400000000000002</c:v>
                </c:pt>
                <c:pt idx="54">
                  <c:v>2.34</c:v>
                </c:pt>
                <c:pt idx="55">
                  <c:v>2.44</c:v>
                </c:pt>
                <c:pt idx="56">
                  <c:v>2.54</c:v>
                </c:pt>
                <c:pt idx="57">
                  <c:v>2.54</c:v>
                </c:pt>
                <c:pt idx="58">
                  <c:v>2.62</c:v>
                </c:pt>
                <c:pt idx="59">
                  <c:v>2.72</c:v>
                </c:pt>
                <c:pt idx="60">
                  <c:v>2.82</c:v>
                </c:pt>
                <c:pt idx="61">
                  <c:v>2.92</c:v>
                </c:pt>
                <c:pt idx="62">
                  <c:v>3.02</c:v>
                </c:pt>
                <c:pt idx="63">
                  <c:v>3.12</c:v>
                </c:pt>
                <c:pt idx="64">
                  <c:v>3.22</c:v>
                </c:pt>
                <c:pt idx="65">
                  <c:v>3.22</c:v>
                </c:pt>
                <c:pt idx="66">
                  <c:v>3.32</c:v>
                </c:pt>
                <c:pt idx="67">
                  <c:v>3.42</c:v>
                </c:pt>
                <c:pt idx="68">
                  <c:v>3.52</c:v>
                </c:pt>
                <c:pt idx="69">
                  <c:v>3.62</c:v>
                </c:pt>
                <c:pt idx="70">
                  <c:v>3.72</c:v>
                </c:pt>
                <c:pt idx="71">
                  <c:v>3.82</c:v>
                </c:pt>
                <c:pt idx="72">
                  <c:v>3.92</c:v>
                </c:pt>
                <c:pt idx="73">
                  <c:v>4.0199999999999996</c:v>
                </c:pt>
                <c:pt idx="74">
                  <c:v>4.0999999999999996</c:v>
                </c:pt>
                <c:pt idx="75">
                  <c:v>4.2</c:v>
                </c:pt>
                <c:pt idx="76">
                  <c:v>4.2</c:v>
                </c:pt>
                <c:pt idx="77">
                  <c:v>4.3</c:v>
                </c:pt>
                <c:pt idx="78">
                  <c:v>4.38</c:v>
                </c:pt>
                <c:pt idx="79">
                  <c:v>4.4800000000000004</c:v>
                </c:pt>
                <c:pt idx="80">
                  <c:v>4.5599999999999996</c:v>
                </c:pt>
                <c:pt idx="81">
                  <c:v>4.6399999999999997</c:v>
                </c:pt>
                <c:pt idx="82">
                  <c:v>4.74</c:v>
                </c:pt>
                <c:pt idx="83">
                  <c:v>4.8199999999999976</c:v>
                </c:pt>
                <c:pt idx="84">
                  <c:v>4.8199999999999976</c:v>
                </c:pt>
                <c:pt idx="85">
                  <c:v>4.9000000000000004</c:v>
                </c:pt>
                <c:pt idx="86">
                  <c:v>4.9800000000000004</c:v>
                </c:pt>
                <c:pt idx="87">
                  <c:v>5.0599999999999996</c:v>
                </c:pt>
                <c:pt idx="88">
                  <c:v>5.14</c:v>
                </c:pt>
                <c:pt idx="89">
                  <c:v>5.2</c:v>
                </c:pt>
                <c:pt idx="90">
                  <c:v>5.28</c:v>
                </c:pt>
                <c:pt idx="91">
                  <c:v>5.3599999999999977</c:v>
                </c:pt>
                <c:pt idx="92">
                  <c:v>5.44</c:v>
                </c:pt>
                <c:pt idx="93">
                  <c:v>5.5</c:v>
                </c:pt>
                <c:pt idx="94">
                  <c:v>5.5</c:v>
                </c:pt>
                <c:pt idx="95">
                  <c:v>5.58</c:v>
                </c:pt>
                <c:pt idx="96">
                  <c:v>5.64</c:v>
                </c:pt>
                <c:pt idx="97">
                  <c:v>5.72</c:v>
                </c:pt>
                <c:pt idx="98">
                  <c:v>5.78</c:v>
                </c:pt>
                <c:pt idx="99">
                  <c:v>5.8599999999999977</c:v>
                </c:pt>
                <c:pt idx="100">
                  <c:v>5.92</c:v>
                </c:pt>
                <c:pt idx="101">
                  <c:v>5.98</c:v>
                </c:pt>
                <c:pt idx="102">
                  <c:v>6.06</c:v>
                </c:pt>
                <c:pt idx="103">
                  <c:v>6.1199999999999983</c:v>
                </c:pt>
                <c:pt idx="104">
                  <c:v>6.1199999999999983</c:v>
                </c:pt>
                <c:pt idx="105">
                  <c:v>6.18</c:v>
                </c:pt>
                <c:pt idx="106">
                  <c:v>6.24</c:v>
                </c:pt>
                <c:pt idx="107">
                  <c:v>6.3</c:v>
                </c:pt>
                <c:pt idx="108">
                  <c:v>6.3599999999999977</c:v>
                </c:pt>
                <c:pt idx="109">
                  <c:v>6.42</c:v>
                </c:pt>
                <c:pt idx="110">
                  <c:v>6.48</c:v>
                </c:pt>
                <c:pt idx="111">
                  <c:v>6.54</c:v>
                </c:pt>
                <c:pt idx="112">
                  <c:v>6.54</c:v>
                </c:pt>
                <c:pt idx="113">
                  <c:v>6.6</c:v>
                </c:pt>
                <c:pt idx="114">
                  <c:v>6.6599999999999984</c:v>
                </c:pt>
                <c:pt idx="115">
                  <c:v>6.72</c:v>
                </c:pt>
                <c:pt idx="116">
                  <c:v>6.8</c:v>
                </c:pt>
                <c:pt idx="117">
                  <c:v>6.8599999999999977</c:v>
                </c:pt>
                <c:pt idx="118">
                  <c:v>6.92</c:v>
                </c:pt>
                <c:pt idx="119">
                  <c:v>6.98</c:v>
                </c:pt>
                <c:pt idx="120">
                  <c:v>7.04</c:v>
                </c:pt>
                <c:pt idx="121">
                  <c:v>7.1199999999999983</c:v>
                </c:pt>
                <c:pt idx="122">
                  <c:v>7.1199999999999983</c:v>
                </c:pt>
                <c:pt idx="123">
                  <c:v>7.18</c:v>
                </c:pt>
                <c:pt idx="124">
                  <c:v>7.24</c:v>
                </c:pt>
                <c:pt idx="125">
                  <c:v>7.3199999999999976</c:v>
                </c:pt>
                <c:pt idx="126">
                  <c:v>7.38</c:v>
                </c:pt>
                <c:pt idx="127">
                  <c:v>7.44</c:v>
                </c:pt>
                <c:pt idx="128">
                  <c:v>7.52</c:v>
                </c:pt>
                <c:pt idx="129">
                  <c:v>7.58</c:v>
                </c:pt>
                <c:pt idx="130">
                  <c:v>7.6599999999999984</c:v>
                </c:pt>
                <c:pt idx="131">
                  <c:v>7.72</c:v>
                </c:pt>
                <c:pt idx="132">
                  <c:v>7.72</c:v>
                </c:pt>
                <c:pt idx="133">
                  <c:v>7.8</c:v>
                </c:pt>
                <c:pt idx="134">
                  <c:v>7.8599999999999977</c:v>
                </c:pt>
                <c:pt idx="135">
                  <c:v>7.94</c:v>
                </c:pt>
                <c:pt idx="136">
                  <c:v>8</c:v>
                </c:pt>
                <c:pt idx="137">
                  <c:v>8.08</c:v>
                </c:pt>
                <c:pt idx="138">
                  <c:v>8.14</c:v>
                </c:pt>
                <c:pt idx="139">
                  <c:v>8.2200000000000006</c:v>
                </c:pt>
                <c:pt idx="140">
                  <c:v>8.2800000000000011</c:v>
                </c:pt>
                <c:pt idx="141">
                  <c:v>8.2800000000000011</c:v>
                </c:pt>
                <c:pt idx="142">
                  <c:v>8.36</c:v>
                </c:pt>
                <c:pt idx="143">
                  <c:v>8.44</c:v>
                </c:pt>
                <c:pt idx="144">
                  <c:v>8.5</c:v>
                </c:pt>
                <c:pt idx="145">
                  <c:v>8.58</c:v>
                </c:pt>
                <c:pt idx="146">
                  <c:v>8.66</c:v>
                </c:pt>
                <c:pt idx="147">
                  <c:v>8.7200000000000006</c:v>
                </c:pt>
                <c:pt idx="148">
                  <c:v>8.7200000000000006</c:v>
                </c:pt>
                <c:pt idx="149">
                  <c:v>8.8800000000000008</c:v>
                </c:pt>
                <c:pt idx="150">
                  <c:v>8.8800000000000008</c:v>
                </c:pt>
                <c:pt idx="151">
                  <c:v>8.9600000000000026</c:v>
                </c:pt>
                <c:pt idx="152">
                  <c:v>9.02</c:v>
                </c:pt>
                <c:pt idx="153">
                  <c:v>9.1</c:v>
                </c:pt>
                <c:pt idx="154">
                  <c:v>9.16</c:v>
                </c:pt>
                <c:pt idx="155">
                  <c:v>9.24</c:v>
                </c:pt>
                <c:pt idx="156">
                  <c:v>9.32</c:v>
                </c:pt>
                <c:pt idx="157">
                  <c:v>9.3800000000000008</c:v>
                </c:pt>
                <c:pt idx="158">
                  <c:v>9.4600000000000026</c:v>
                </c:pt>
                <c:pt idx="159">
                  <c:v>9.52</c:v>
                </c:pt>
                <c:pt idx="160">
                  <c:v>9.52</c:v>
                </c:pt>
                <c:pt idx="161">
                  <c:v>9.6</c:v>
                </c:pt>
                <c:pt idx="162">
                  <c:v>9.66</c:v>
                </c:pt>
                <c:pt idx="163">
                  <c:v>9.7200000000000006</c:v>
                </c:pt>
                <c:pt idx="164">
                  <c:v>9.8000000000000007</c:v>
                </c:pt>
                <c:pt idx="165">
                  <c:v>9.86</c:v>
                </c:pt>
                <c:pt idx="166">
                  <c:v>9.92</c:v>
                </c:pt>
                <c:pt idx="167">
                  <c:v>10</c:v>
                </c:pt>
                <c:pt idx="168">
                  <c:v>10.06</c:v>
                </c:pt>
                <c:pt idx="169">
                  <c:v>10.06</c:v>
                </c:pt>
                <c:pt idx="170">
                  <c:v>10.14</c:v>
                </c:pt>
                <c:pt idx="171">
                  <c:v>10.199999999999999</c:v>
                </c:pt>
                <c:pt idx="172">
                  <c:v>10.26</c:v>
                </c:pt>
                <c:pt idx="173">
                  <c:v>10.34</c:v>
                </c:pt>
                <c:pt idx="174">
                  <c:v>10.4</c:v>
                </c:pt>
                <c:pt idx="175">
                  <c:v>10.48</c:v>
                </c:pt>
                <c:pt idx="176">
                  <c:v>10.56</c:v>
                </c:pt>
                <c:pt idx="177">
                  <c:v>10.56</c:v>
                </c:pt>
                <c:pt idx="178">
                  <c:v>10.62</c:v>
                </c:pt>
                <c:pt idx="179">
                  <c:v>10.7</c:v>
                </c:pt>
                <c:pt idx="180">
                  <c:v>10.78</c:v>
                </c:pt>
                <c:pt idx="181">
                  <c:v>10.84</c:v>
                </c:pt>
                <c:pt idx="182">
                  <c:v>10.92</c:v>
                </c:pt>
                <c:pt idx="183">
                  <c:v>11</c:v>
                </c:pt>
                <c:pt idx="184">
                  <c:v>11.06</c:v>
                </c:pt>
                <c:pt idx="185">
                  <c:v>11.06</c:v>
                </c:pt>
                <c:pt idx="186">
                  <c:v>11.14</c:v>
                </c:pt>
                <c:pt idx="187">
                  <c:v>11.3</c:v>
                </c:pt>
                <c:pt idx="188">
                  <c:v>11.3</c:v>
                </c:pt>
                <c:pt idx="189">
                  <c:v>11.36</c:v>
                </c:pt>
                <c:pt idx="190">
                  <c:v>11.44</c:v>
                </c:pt>
                <c:pt idx="191">
                  <c:v>11.52</c:v>
                </c:pt>
                <c:pt idx="192">
                  <c:v>11.58</c:v>
                </c:pt>
                <c:pt idx="193">
                  <c:v>11.66</c:v>
                </c:pt>
                <c:pt idx="194">
                  <c:v>11.74</c:v>
                </c:pt>
                <c:pt idx="195">
                  <c:v>11.8</c:v>
                </c:pt>
                <c:pt idx="196">
                  <c:v>11.88</c:v>
                </c:pt>
                <c:pt idx="197">
                  <c:v>11.88</c:v>
                </c:pt>
                <c:pt idx="198">
                  <c:v>11.96</c:v>
                </c:pt>
                <c:pt idx="199">
                  <c:v>12.02</c:v>
                </c:pt>
                <c:pt idx="200">
                  <c:v>12.1</c:v>
                </c:pt>
                <c:pt idx="201">
                  <c:v>12.18</c:v>
                </c:pt>
                <c:pt idx="202">
                  <c:v>12.24</c:v>
                </c:pt>
                <c:pt idx="203">
                  <c:v>12.32</c:v>
                </c:pt>
                <c:pt idx="204">
                  <c:v>12.38</c:v>
                </c:pt>
                <c:pt idx="205">
                  <c:v>12.46</c:v>
                </c:pt>
                <c:pt idx="206">
                  <c:v>12.46</c:v>
                </c:pt>
                <c:pt idx="207">
                  <c:v>12.54</c:v>
                </c:pt>
                <c:pt idx="208">
                  <c:v>12.6</c:v>
                </c:pt>
                <c:pt idx="209">
                  <c:v>12.68</c:v>
                </c:pt>
                <c:pt idx="210">
                  <c:v>12.74</c:v>
                </c:pt>
                <c:pt idx="211">
                  <c:v>12.82</c:v>
                </c:pt>
                <c:pt idx="212">
                  <c:v>12.88</c:v>
                </c:pt>
                <c:pt idx="213">
                  <c:v>12.94</c:v>
                </c:pt>
                <c:pt idx="214">
                  <c:v>13</c:v>
                </c:pt>
                <c:pt idx="215">
                  <c:v>13</c:v>
                </c:pt>
                <c:pt idx="216">
                  <c:v>13.06</c:v>
                </c:pt>
                <c:pt idx="217">
                  <c:v>13.12</c:v>
                </c:pt>
                <c:pt idx="218">
                  <c:v>13.18</c:v>
                </c:pt>
                <c:pt idx="219">
                  <c:v>13.24</c:v>
                </c:pt>
                <c:pt idx="220">
                  <c:v>13.28</c:v>
                </c:pt>
                <c:pt idx="221">
                  <c:v>13.34</c:v>
                </c:pt>
                <c:pt idx="222">
                  <c:v>13.4</c:v>
                </c:pt>
                <c:pt idx="223">
                  <c:v>13.46</c:v>
                </c:pt>
                <c:pt idx="224">
                  <c:v>13.5</c:v>
                </c:pt>
                <c:pt idx="225">
                  <c:v>13.5</c:v>
                </c:pt>
                <c:pt idx="226">
                  <c:v>13.56</c:v>
                </c:pt>
                <c:pt idx="227">
                  <c:v>13.62</c:v>
                </c:pt>
                <c:pt idx="228">
                  <c:v>13.68</c:v>
                </c:pt>
                <c:pt idx="229">
                  <c:v>13.76</c:v>
                </c:pt>
                <c:pt idx="230">
                  <c:v>13.82</c:v>
                </c:pt>
                <c:pt idx="231">
                  <c:v>13.88</c:v>
                </c:pt>
                <c:pt idx="232">
                  <c:v>13.94</c:v>
                </c:pt>
                <c:pt idx="233">
                  <c:v>14.02</c:v>
                </c:pt>
                <c:pt idx="234">
                  <c:v>14.02</c:v>
                </c:pt>
                <c:pt idx="235">
                  <c:v>14.08</c:v>
                </c:pt>
                <c:pt idx="236">
                  <c:v>14.14</c:v>
                </c:pt>
                <c:pt idx="237">
                  <c:v>14.2</c:v>
                </c:pt>
                <c:pt idx="238">
                  <c:v>14.28</c:v>
                </c:pt>
                <c:pt idx="239">
                  <c:v>14.34</c:v>
                </c:pt>
                <c:pt idx="240">
                  <c:v>14.4</c:v>
                </c:pt>
                <c:pt idx="241">
                  <c:v>14.46</c:v>
                </c:pt>
                <c:pt idx="242">
                  <c:v>14.52</c:v>
                </c:pt>
                <c:pt idx="243">
                  <c:v>14.58</c:v>
                </c:pt>
                <c:pt idx="244">
                  <c:v>14.58</c:v>
                </c:pt>
                <c:pt idx="245">
                  <c:v>14.64</c:v>
                </c:pt>
                <c:pt idx="246">
                  <c:v>14.7</c:v>
                </c:pt>
                <c:pt idx="247">
                  <c:v>14.74</c:v>
                </c:pt>
                <c:pt idx="248">
                  <c:v>14.8</c:v>
                </c:pt>
                <c:pt idx="249">
                  <c:v>14.86</c:v>
                </c:pt>
                <c:pt idx="250">
                  <c:v>14.9</c:v>
                </c:pt>
                <c:pt idx="251">
                  <c:v>14.96</c:v>
                </c:pt>
                <c:pt idx="252">
                  <c:v>14.96</c:v>
                </c:pt>
                <c:pt idx="253">
                  <c:v>15.02</c:v>
                </c:pt>
                <c:pt idx="254">
                  <c:v>15.06</c:v>
                </c:pt>
                <c:pt idx="255">
                  <c:v>15.12</c:v>
                </c:pt>
                <c:pt idx="256">
                  <c:v>15.18</c:v>
                </c:pt>
                <c:pt idx="257">
                  <c:v>15.22</c:v>
                </c:pt>
                <c:pt idx="258">
                  <c:v>15.28</c:v>
                </c:pt>
                <c:pt idx="259">
                  <c:v>15.32</c:v>
                </c:pt>
                <c:pt idx="260">
                  <c:v>15.38</c:v>
                </c:pt>
                <c:pt idx="261">
                  <c:v>15.42</c:v>
                </c:pt>
                <c:pt idx="262">
                  <c:v>15.48</c:v>
                </c:pt>
                <c:pt idx="263">
                  <c:v>15.48</c:v>
                </c:pt>
                <c:pt idx="264">
                  <c:v>15.54</c:v>
                </c:pt>
                <c:pt idx="265">
                  <c:v>15.58</c:v>
                </c:pt>
                <c:pt idx="266">
                  <c:v>15.62</c:v>
                </c:pt>
                <c:pt idx="267">
                  <c:v>15.68</c:v>
                </c:pt>
                <c:pt idx="268">
                  <c:v>15.72</c:v>
                </c:pt>
                <c:pt idx="269">
                  <c:v>15.76</c:v>
                </c:pt>
                <c:pt idx="270">
                  <c:v>15.82</c:v>
                </c:pt>
                <c:pt idx="271">
                  <c:v>15.86</c:v>
                </c:pt>
                <c:pt idx="272">
                  <c:v>15.86</c:v>
                </c:pt>
                <c:pt idx="273">
                  <c:v>15.88</c:v>
                </c:pt>
                <c:pt idx="274">
                  <c:v>15.92</c:v>
                </c:pt>
                <c:pt idx="275">
                  <c:v>15.96</c:v>
                </c:pt>
                <c:pt idx="276">
                  <c:v>16</c:v>
                </c:pt>
                <c:pt idx="277">
                  <c:v>16.02</c:v>
                </c:pt>
                <c:pt idx="278">
                  <c:v>16.059999999999999</c:v>
                </c:pt>
                <c:pt idx="279">
                  <c:v>16.079999999999991</c:v>
                </c:pt>
                <c:pt idx="280">
                  <c:v>16.100000000000001</c:v>
                </c:pt>
                <c:pt idx="281">
                  <c:v>16.100000000000001</c:v>
                </c:pt>
                <c:pt idx="282">
                  <c:v>16.14</c:v>
                </c:pt>
                <c:pt idx="283">
                  <c:v>16.16</c:v>
                </c:pt>
                <c:pt idx="284">
                  <c:v>16.18</c:v>
                </c:pt>
                <c:pt idx="285">
                  <c:v>16.22</c:v>
                </c:pt>
                <c:pt idx="286">
                  <c:v>16.239999999999991</c:v>
                </c:pt>
                <c:pt idx="287">
                  <c:v>16.260000000000002</c:v>
                </c:pt>
                <c:pt idx="288">
                  <c:v>16.28</c:v>
                </c:pt>
                <c:pt idx="289">
                  <c:v>16.32</c:v>
                </c:pt>
                <c:pt idx="290">
                  <c:v>16.34</c:v>
                </c:pt>
                <c:pt idx="291">
                  <c:v>16.34</c:v>
                </c:pt>
                <c:pt idx="292">
                  <c:v>16.36</c:v>
                </c:pt>
                <c:pt idx="293">
                  <c:v>16.38</c:v>
                </c:pt>
                <c:pt idx="294">
                  <c:v>16.420000000000002</c:v>
                </c:pt>
                <c:pt idx="295">
                  <c:v>16.440000000000001</c:v>
                </c:pt>
                <c:pt idx="296">
                  <c:v>16.46</c:v>
                </c:pt>
                <c:pt idx="297">
                  <c:v>16.48</c:v>
                </c:pt>
                <c:pt idx="298">
                  <c:v>16.5</c:v>
                </c:pt>
                <c:pt idx="299">
                  <c:v>16.52</c:v>
                </c:pt>
                <c:pt idx="300">
                  <c:v>16.52</c:v>
                </c:pt>
                <c:pt idx="301">
                  <c:v>16.54</c:v>
                </c:pt>
                <c:pt idx="302">
                  <c:v>16.559999999999999</c:v>
                </c:pt>
                <c:pt idx="303">
                  <c:v>16.559999999999999</c:v>
                </c:pt>
                <c:pt idx="304">
                  <c:v>16.579999999999991</c:v>
                </c:pt>
                <c:pt idx="305">
                  <c:v>16.600000000000001</c:v>
                </c:pt>
                <c:pt idx="306">
                  <c:v>16.62</c:v>
                </c:pt>
                <c:pt idx="307">
                  <c:v>16.62</c:v>
                </c:pt>
                <c:pt idx="308">
                  <c:v>16.64</c:v>
                </c:pt>
                <c:pt idx="309">
                  <c:v>16.64</c:v>
                </c:pt>
                <c:pt idx="310">
                  <c:v>16.66</c:v>
                </c:pt>
                <c:pt idx="311">
                  <c:v>16.66</c:v>
                </c:pt>
                <c:pt idx="312">
                  <c:v>16.68</c:v>
                </c:pt>
                <c:pt idx="313">
                  <c:v>16.7</c:v>
                </c:pt>
                <c:pt idx="314">
                  <c:v>16.7</c:v>
                </c:pt>
                <c:pt idx="315">
                  <c:v>16.72</c:v>
                </c:pt>
                <c:pt idx="316">
                  <c:v>16.739999999999991</c:v>
                </c:pt>
                <c:pt idx="317">
                  <c:v>16.739999999999991</c:v>
                </c:pt>
                <c:pt idx="318">
                  <c:v>16.739999999999991</c:v>
                </c:pt>
                <c:pt idx="319">
                  <c:v>16.760000000000002</c:v>
                </c:pt>
                <c:pt idx="320">
                  <c:v>16.760000000000002</c:v>
                </c:pt>
                <c:pt idx="321">
                  <c:v>16.78</c:v>
                </c:pt>
                <c:pt idx="322">
                  <c:v>16.78</c:v>
                </c:pt>
                <c:pt idx="323">
                  <c:v>16.8</c:v>
                </c:pt>
                <c:pt idx="324">
                  <c:v>16.8</c:v>
                </c:pt>
                <c:pt idx="325">
                  <c:v>16.8</c:v>
                </c:pt>
                <c:pt idx="326">
                  <c:v>16.8</c:v>
                </c:pt>
                <c:pt idx="327">
                  <c:v>16.82</c:v>
                </c:pt>
                <c:pt idx="328">
                  <c:v>16.82</c:v>
                </c:pt>
                <c:pt idx="329">
                  <c:v>16.82</c:v>
                </c:pt>
                <c:pt idx="330">
                  <c:v>16.82</c:v>
                </c:pt>
                <c:pt idx="331">
                  <c:v>16.82</c:v>
                </c:pt>
                <c:pt idx="332">
                  <c:v>16.82</c:v>
                </c:pt>
                <c:pt idx="333">
                  <c:v>16.82</c:v>
                </c:pt>
                <c:pt idx="334">
                  <c:v>16.82</c:v>
                </c:pt>
                <c:pt idx="335">
                  <c:v>16.84</c:v>
                </c:pt>
                <c:pt idx="336">
                  <c:v>16.84</c:v>
                </c:pt>
                <c:pt idx="337">
                  <c:v>16.84</c:v>
                </c:pt>
                <c:pt idx="338">
                  <c:v>16.84</c:v>
                </c:pt>
                <c:pt idx="339">
                  <c:v>16.84</c:v>
                </c:pt>
                <c:pt idx="340">
                  <c:v>16.84</c:v>
                </c:pt>
                <c:pt idx="341">
                  <c:v>16.86</c:v>
                </c:pt>
                <c:pt idx="342">
                  <c:v>16.86</c:v>
                </c:pt>
                <c:pt idx="343">
                  <c:v>16.86</c:v>
                </c:pt>
                <c:pt idx="344">
                  <c:v>16.88</c:v>
                </c:pt>
                <c:pt idx="345">
                  <c:v>16.88</c:v>
                </c:pt>
                <c:pt idx="346">
                  <c:v>16.899999999999999</c:v>
                </c:pt>
                <c:pt idx="347">
                  <c:v>16.899999999999999</c:v>
                </c:pt>
                <c:pt idx="348">
                  <c:v>16.899999999999999</c:v>
                </c:pt>
                <c:pt idx="349">
                  <c:v>16.899999999999999</c:v>
                </c:pt>
                <c:pt idx="350">
                  <c:v>16.920000000000002</c:v>
                </c:pt>
                <c:pt idx="351">
                  <c:v>16.920000000000002</c:v>
                </c:pt>
                <c:pt idx="352">
                  <c:v>16.920000000000002</c:v>
                </c:pt>
                <c:pt idx="353">
                  <c:v>16.920000000000002</c:v>
                </c:pt>
                <c:pt idx="354">
                  <c:v>16.920000000000002</c:v>
                </c:pt>
                <c:pt idx="355">
                  <c:v>16.920000000000002</c:v>
                </c:pt>
                <c:pt idx="356">
                  <c:v>16.920000000000002</c:v>
                </c:pt>
                <c:pt idx="357">
                  <c:v>16.920000000000002</c:v>
                </c:pt>
                <c:pt idx="358">
                  <c:v>16.920000000000002</c:v>
                </c:pt>
                <c:pt idx="359">
                  <c:v>16.920000000000002</c:v>
                </c:pt>
                <c:pt idx="360">
                  <c:v>16.920000000000002</c:v>
                </c:pt>
                <c:pt idx="361">
                  <c:v>16.920000000000002</c:v>
                </c:pt>
                <c:pt idx="362">
                  <c:v>16.920000000000002</c:v>
                </c:pt>
                <c:pt idx="363">
                  <c:v>16.920000000000002</c:v>
                </c:pt>
                <c:pt idx="364">
                  <c:v>16.899999999999999</c:v>
                </c:pt>
                <c:pt idx="365">
                  <c:v>16.899999999999999</c:v>
                </c:pt>
                <c:pt idx="366">
                  <c:v>16.899999999999999</c:v>
                </c:pt>
                <c:pt idx="367">
                  <c:v>16.899999999999999</c:v>
                </c:pt>
                <c:pt idx="368">
                  <c:v>16.899999999999999</c:v>
                </c:pt>
                <c:pt idx="369">
                  <c:v>16.899999999999999</c:v>
                </c:pt>
                <c:pt idx="370">
                  <c:v>16.899999999999999</c:v>
                </c:pt>
                <c:pt idx="371">
                  <c:v>16.899999999999999</c:v>
                </c:pt>
                <c:pt idx="372">
                  <c:v>16.899999999999999</c:v>
                </c:pt>
                <c:pt idx="373">
                  <c:v>16.899999999999999</c:v>
                </c:pt>
                <c:pt idx="374">
                  <c:v>16.88</c:v>
                </c:pt>
                <c:pt idx="375">
                  <c:v>16.88</c:v>
                </c:pt>
                <c:pt idx="376">
                  <c:v>16.88</c:v>
                </c:pt>
                <c:pt idx="377">
                  <c:v>16.88</c:v>
                </c:pt>
                <c:pt idx="378">
                  <c:v>16.88</c:v>
                </c:pt>
                <c:pt idx="379">
                  <c:v>16.86</c:v>
                </c:pt>
                <c:pt idx="380">
                  <c:v>16.86</c:v>
                </c:pt>
                <c:pt idx="381">
                  <c:v>16.86</c:v>
                </c:pt>
                <c:pt idx="382">
                  <c:v>16.84</c:v>
                </c:pt>
                <c:pt idx="383">
                  <c:v>16.84</c:v>
                </c:pt>
                <c:pt idx="384">
                  <c:v>16.84</c:v>
                </c:pt>
                <c:pt idx="385">
                  <c:v>16.82</c:v>
                </c:pt>
                <c:pt idx="386">
                  <c:v>16.8</c:v>
                </c:pt>
                <c:pt idx="387">
                  <c:v>16.8</c:v>
                </c:pt>
                <c:pt idx="388">
                  <c:v>16.78</c:v>
                </c:pt>
                <c:pt idx="389">
                  <c:v>16.760000000000002</c:v>
                </c:pt>
                <c:pt idx="390">
                  <c:v>16.739999999999991</c:v>
                </c:pt>
                <c:pt idx="391">
                  <c:v>16.739999999999991</c:v>
                </c:pt>
                <c:pt idx="392">
                  <c:v>16.739999999999991</c:v>
                </c:pt>
                <c:pt idx="393">
                  <c:v>16.72</c:v>
                </c:pt>
                <c:pt idx="394">
                  <c:v>16.7</c:v>
                </c:pt>
                <c:pt idx="395">
                  <c:v>16.68</c:v>
                </c:pt>
                <c:pt idx="396">
                  <c:v>16.66</c:v>
                </c:pt>
                <c:pt idx="397">
                  <c:v>16.66</c:v>
                </c:pt>
                <c:pt idx="398">
                  <c:v>16.64</c:v>
                </c:pt>
                <c:pt idx="399">
                  <c:v>16.62</c:v>
                </c:pt>
                <c:pt idx="400">
                  <c:v>16.600000000000001</c:v>
                </c:pt>
                <c:pt idx="401">
                  <c:v>16.600000000000001</c:v>
                </c:pt>
                <c:pt idx="402">
                  <c:v>16.579999999999991</c:v>
                </c:pt>
                <c:pt idx="403">
                  <c:v>16.579999999999991</c:v>
                </c:pt>
                <c:pt idx="404">
                  <c:v>16.559999999999999</c:v>
                </c:pt>
                <c:pt idx="405">
                  <c:v>16.54</c:v>
                </c:pt>
                <c:pt idx="406">
                  <c:v>16.54</c:v>
                </c:pt>
                <c:pt idx="407">
                  <c:v>16.52</c:v>
                </c:pt>
                <c:pt idx="408">
                  <c:v>16.5</c:v>
                </c:pt>
                <c:pt idx="409">
                  <c:v>16.48</c:v>
                </c:pt>
                <c:pt idx="410">
                  <c:v>16.46</c:v>
                </c:pt>
                <c:pt idx="411">
                  <c:v>16.440000000000001</c:v>
                </c:pt>
                <c:pt idx="412">
                  <c:v>16.440000000000001</c:v>
                </c:pt>
                <c:pt idx="413">
                  <c:v>16.440000000000001</c:v>
                </c:pt>
                <c:pt idx="414">
                  <c:v>16.420000000000002</c:v>
                </c:pt>
                <c:pt idx="415">
                  <c:v>16.399999999999999</c:v>
                </c:pt>
                <c:pt idx="416">
                  <c:v>16.38</c:v>
                </c:pt>
                <c:pt idx="417">
                  <c:v>16.36</c:v>
                </c:pt>
                <c:pt idx="418">
                  <c:v>16.34</c:v>
                </c:pt>
                <c:pt idx="419">
                  <c:v>16.34</c:v>
                </c:pt>
                <c:pt idx="420">
                  <c:v>16.32</c:v>
                </c:pt>
                <c:pt idx="421">
                  <c:v>16.32</c:v>
                </c:pt>
                <c:pt idx="422">
                  <c:v>16.3</c:v>
                </c:pt>
                <c:pt idx="423">
                  <c:v>16.3</c:v>
                </c:pt>
                <c:pt idx="424">
                  <c:v>16.28</c:v>
                </c:pt>
                <c:pt idx="425">
                  <c:v>16.28</c:v>
                </c:pt>
                <c:pt idx="426">
                  <c:v>16.260000000000002</c:v>
                </c:pt>
                <c:pt idx="427">
                  <c:v>16.260000000000002</c:v>
                </c:pt>
                <c:pt idx="428">
                  <c:v>16.239999999999991</c:v>
                </c:pt>
                <c:pt idx="429">
                  <c:v>16.239999999999991</c:v>
                </c:pt>
                <c:pt idx="430">
                  <c:v>16.239999999999991</c:v>
                </c:pt>
                <c:pt idx="431">
                  <c:v>16.22</c:v>
                </c:pt>
                <c:pt idx="432">
                  <c:v>16.22</c:v>
                </c:pt>
                <c:pt idx="433">
                  <c:v>16.22</c:v>
                </c:pt>
                <c:pt idx="434">
                  <c:v>16.2</c:v>
                </c:pt>
                <c:pt idx="435">
                  <c:v>16.2</c:v>
                </c:pt>
                <c:pt idx="436">
                  <c:v>16.2</c:v>
                </c:pt>
                <c:pt idx="437">
                  <c:v>16.18</c:v>
                </c:pt>
                <c:pt idx="438">
                  <c:v>16.18</c:v>
                </c:pt>
                <c:pt idx="439">
                  <c:v>16.18</c:v>
                </c:pt>
                <c:pt idx="440">
                  <c:v>16.18</c:v>
                </c:pt>
                <c:pt idx="441">
                  <c:v>16.16</c:v>
                </c:pt>
                <c:pt idx="442">
                  <c:v>16.16</c:v>
                </c:pt>
                <c:pt idx="443">
                  <c:v>16.16</c:v>
                </c:pt>
                <c:pt idx="444">
                  <c:v>16.14</c:v>
                </c:pt>
                <c:pt idx="445">
                  <c:v>16.14</c:v>
                </c:pt>
                <c:pt idx="446">
                  <c:v>16.12</c:v>
                </c:pt>
                <c:pt idx="447">
                  <c:v>16.12</c:v>
                </c:pt>
                <c:pt idx="448">
                  <c:v>16.100000000000001</c:v>
                </c:pt>
                <c:pt idx="449">
                  <c:v>16.100000000000001</c:v>
                </c:pt>
                <c:pt idx="450">
                  <c:v>16.100000000000001</c:v>
                </c:pt>
                <c:pt idx="451">
                  <c:v>16.079999999999991</c:v>
                </c:pt>
                <c:pt idx="452">
                  <c:v>16.079999999999991</c:v>
                </c:pt>
                <c:pt idx="453">
                  <c:v>16.059999999999999</c:v>
                </c:pt>
                <c:pt idx="454">
                  <c:v>16.059999999999999</c:v>
                </c:pt>
                <c:pt idx="455">
                  <c:v>16.04</c:v>
                </c:pt>
                <c:pt idx="456">
                  <c:v>16.04</c:v>
                </c:pt>
                <c:pt idx="457">
                  <c:v>16.04</c:v>
                </c:pt>
                <c:pt idx="458">
                  <c:v>16.02</c:v>
                </c:pt>
                <c:pt idx="459">
                  <c:v>16.02</c:v>
                </c:pt>
                <c:pt idx="460">
                  <c:v>16.02</c:v>
                </c:pt>
                <c:pt idx="461">
                  <c:v>16</c:v>
                </c:pt>
                <c:pt idx="462">
                  <c:v>16</c:v>
                </c:pt>
                <c:pt idx="463">
                  <c:v>16</c:v>
                </c:pt>
                <c:pt idx="464">
                  <c:v>15.98</c:v>
                </c:pt>
                <c:pt idx="465">
                  <c:v>15.98</c:v>
                </c:pt>
                <c:pt idx="466">
                  <c:v>15.96</c:v>
                </c:pt>
                <c:pt idx="467">
                  <c:v>15.96</c:v>
                </c:pt>
                <c:pt idx="468">
                  <c:v>15.96</c:v>
                </c:pt>
                <c:pt idx="469">
                  <c:v>15.94</c:v>
                </c:pt>
                <c:pt idx="470">
                  <c:v>15.94</c:v>
                </c:pt>
                <c:pt idx="471">
                  <c:v>15.92</c:v>
                </c:pt>
                <c:pt idx="472">
                  <c:v>15.92</c:v>
                </c:pt>
                <c:pt idx="473">
                  <c:v>15.92</c:v>
                </c:pt>
                <c:pt idx="474">
                  <c:v>15.9</c:v>
                </c:pt>
                <c:pt idx="475">
                  <c:v>15.9</c:v>
                </c:pt>
                <c:pt idx="476">
                  <c:v>15.9</c:v>
                </c:pt>
                <c:pt idx="477">
                  <c:v>15.88</c:v>
                </c:pt>
                <c:pt idx="478">
                  <c:v>15.88</c:v>
                </c:pt>
                <c:pt idx="479">
                  <c:v>15.88</c:v>
                </c:pt>
                <c:pt idx="480">
                  <c:v>15.86</c:v>
                </c:pt>
                <c:pt idx="481">
                  <c:v>15.86</c:v>
                </c:pt>
                <c:pt idx="482">
                  <c:v>15.86</c:v>
                </c:pt>
                <c:pt idx="483">
                  <c:v>15.86</c:v>
                </c:pt>
                <c:pt idx="484">
                  <c:v>15.86</c:v>
                </c:pt>
                <c:pt idx="485">
                  <c:v>15.86</c:v>
                </c:pt>
                <c:pt idx="486">
                  <c:v>15.84</c:v>
                </c:pt>
                <c:pt idx="487">
                  <c:v>15.84</c:v>
                </c:pt>
                <c:pt idx="488">
                  <c:v>15.84</c:v>
                </c:pt>
                <c:pt idx="489">
                  <c:v>15.84</c:v>
                </c:pt>
                <c:pt idx="490">
                  <c:v>15.84</c:v>
                </c:pt>
                <c:pt idx="491">
                  <c:v>15.84</c:v>
                </c:pt>
                <c:pt idx="492">
                  <c:v>15.82</c:v>
                </c:pt>
                <c:pt idx="493">
                  <c:v>15.82</c:v>
                </c:pt>
                <c:pt idx="494">
                  <c:v>15.82</c:v>
                </c:pt>
                <c:pt idx="495">
                  <c:v>15.82</c:v>
                </c:pt>
                <c:pt idx="496">
                  <c:v>15.82</c:v>
                </c:pt>
                <c:pt idx="497">
                  <c:v>15.8</c:v>
                </c:pt>
                <c:pt idx="498">
                  <c:v>15.8</c:v>
                </c:pt>
                <c:pt idx="499">
                  <c:v>15.8</c:v>
                </c:pt>
                <c:pt idx="500">
                  <c:v>15.8</c:v>
                </c:pt>
                <c:pt idx="501">
                  <c:v>15.78</c:v>
                </c:pt>
                <c:pt idx="502">
                  <c:v>15.78</c:v>
                </c:pt>
                <c:pt idx="503">
                  <c:v>15.78</c:v>
                </c:pt>
                <c:pt idx="504">
                  <c:v>15.76</c:v>
                </c:pt>
                <c:pt idx="505">
                  <c:v>15.76</c:v>
                </c:pt>
                <c:pt idx="506">
                  <c:v>15.76</c:v>
                </c:pt>
                <c:pt idx="507">
                  <c:v>15.76</c:v>
                </c:pt>
                <c:pt idx="508">
                  <c:v>15.76</c:v>
                </c:pt>
                <c:pt idx="509">
                  <c:v>15.74</c:v>
                </c:pt>
                <c:pt idx="510">
                  <c:v>15.74</c:v>
                </c:pt>
                <c:pt idx="511">
                  <c:v>15.74</c:v>
                </c:pt>
                <c:pt idx="512">
                  <c:v>15.74</c:v>
                </c:pt>
                <c:pt idx="513">
                  <c:v>15.74</c:v>
                </c:pt>
                <c:pt idx="514">
                  <c:v>15.74</c:v>
                </c:pt>
                <c:pt idx="515">
                  <c:v>15.74</c:v>
                </c:pt>
                <c:pt idx="516">
                  <c:v>15.74</c:v>
                </c:pt>
                <c:pt idx="517">
                  <c:v>15.74</c:v>
                </c:pt>
                <c:pt idx="518">
                  <c:v>15.74</c:v>
                </c:pt>
                <c:pt idx="519">
                  <c:v>15.74</c:v>
                </c:pt>
                <c:pt idx="520">
                  <c:v>15.72</c:v>
                </c:pt>
                <c:pt idx="521">
                  <c:v>15.72</c:v>
                </c:pt>
                <c:pt idx="522">
                  <c:v>15.72</c:v>
                </c:pt>
                <c:pt idx="523">
                  <c:v>15.72</c:v>
                </c:pt>
                <c:pt idx="524">
                  <c:v>15.72</c:v>
                </c:pt>
                <c:pt idx="525">
                  <c:v>15.72</c:v>
                </c:pt>
                <c:pt idx="526">
                  <c:v>15.72</c:v>
                </c:pt>
                <c:pt idx="527">
                  <c:v>15.72</c:v>
                </c:pt>
                <c:pt idx="528">
                  <c:v>15.72</c:v>
                </c:pt>
                <c:pt idx="529">
                  <c:v>15.7</c:v>
                </c:pt>
                <c:pt idx="530">
                  <c:v>15.7</c:v>
                </c:pt>
                <c:pt idx="531">
                  <c:v>15.7</c:v>
                </c:pt>
                <c:pt idx="532">
                  <c:v>15.7</c:v>
                </c:pt>
                <c:pt idx="533">
                  <c:v>15.7</c:v>
                </c:pt>
                <c:pt idx="534">
                  <c:v>15.7</c:v>
                </c:pt>
                <c:pt idx="535">
                  <c:v>15.72</c:v>
                </c:pt>
                <c:pt idx="536">
                  <c:v>15.72</c:v>
                </c:pt>
                <c:pt idx="537">
                  <c:v>15.72</c:v>
                </c:pt>
                <c:pt idx="538">
                  <c:v>15.72</c:v>
                </c:pt>
                <c:pt idx="539">
                  <c:v>15.72</c:v>
                </c:pt>
                <c:pt idx="540">
                  <c:v>15.74</c:v>
                </c:pt>
                <c:pt idx="541">
                  <c:v>15.74</c:v>
                </c:pt>
                <c:pt idx="542">
                  <c:v>15.74</c:v>
                </c:pt>
                <c:pt idx="543">
                  <c:v>15.74</c:v>
                </c:pt>
                <c:pt idx="544">
                  <c:v>15.76</c:v>
                </c:pt>
                <c:pt idx="545">
                  <c:v>15.76</c:v>
                </c:pt>
                <c:pt idx="546">
                  <c:v>15.76</c:v>
                </c:pt>
                <c:pt idx="547">
                  <c:v>15.78</c:v>
                </c:pt>
                <c:pt idx="548">
                  <c:v>15.78</c:v>
                </c:pt>
                <c:pt idx="549">
                  <c:v>15.8</c:v>
                </c:pt>
                <c:pt idx="550">
                  <c:v>15.8</c:v>
                </c:pt>
                <c:pt idx="551">
                  <c:v>15.8</c:v>
                </c:pt>
                <c:pt idx="552">
                  <c:v>15.8</c:v>
                </c:pt>
                <c:pt idx="553">
                  <c:v>15.82</c:v>
                </c:pt>
                <c:pt idx="554">
                  <c:v>15.82</c:v>
                </c:pt>
                <c:pt idx="555">
                  <c:v>15.82</c:v>
                </c:pt>
                <c:pt idx="556">
                  <c:v>15.84</c:v>
                </c:pt>
                <c:pt idx="557">
                  <c:v>15.84</c:v>
                </c:pt>
                <c:pt idx="558">
                  <c:v>15.86</c:v>
                </c:pt>
                <c:pt idx="559">
                  <c:v>15.86</c:v>
                </c:pt>
                <c:pt idx="560">
                  <c:v>15.86</c:v>
                </c:pt>
                <c:pt idx="561">
                  <c:v>15.86</c:v>
                </c:pt>
                <c:pt idx="562">
                  <c:v>15.88</c:v>
                </c:pt>
                <c:pt idx="563">
                  <c:v>15.88</c:v>
                </c:pt>
                <c:pt idx="564">
                  <c:v>15.9</c:v>
                </c:pt>
                <c:pt idx="565">
                  <c:v>15.92</c:v>
                </c:pt>
                <c:pt idx="566">
                  <c:v>15.92</c:v>
                </c:pt>
                <c:pt idx="567">
                  <c:v>15.94</c:v>
                </c:pt>
                <c:pt idx="568">
                  <c:v>15.94</c:v>
                </c:pt>
                <c:pt idx="569">
                  <c:v>15.94</c:v>
                </c:pt>
                <c:pt idx="570">
                  <c:v>15.96</c:v>
                </c:pt>
                <c:pt idx="571">
                  <c:v>15.96</c:v>
                </c:pt>
                <c:pt idx="572">
                  <c:v>15.98</c:v>
                </c:pt>
                <c:pt idx="573">
                  <c:v>16</c:v>
                </c:pt>
                <c:pt idx="574">
                  <c:v>16</c:v>
                </c:pt>
                <c:pt idx="575">
                  <c:v>16.02</c:v>
                </c:pt>
                <c:pt idx="576">
                  <c:v>16.02</c:v>
                </c:pt>
                <c:pt idx="577">
                  <c:v>16.04</c:v>
                </c:pt>
                <c:pt idx="578">
                  <c:v>16.04</c:v>
                </c:pt>
                <c:pt idx="579">
                  <c:v>16.059999999999999</c:v>
                </c:pt>
                <c:pt idx="580">
                  <c:v>16.059999999999999</c:v>
                </c:pt>
                <c:pt idx="581">
                  <c:v>16.059999999999999</c:v>
                </c:pt>
                <c:pt idx="582">
                  <c:v>16.059999999999999</c:v>
                </c:pt>
                <c:pt idx="583">
                  <c:v>16.079999999999991</c:v>
                </c:pt>
                <c:pt idx="584">
                  <c:v>16.079999999999991</c:v>
                </c:pt>
                <c:pt idx="585">
                  <c:v>16.079999999999991</c:v>
                </c:pt>
                <c:pt idx="586">
                  <c:v>16.079999999999991</c:v>
                </c:pt>
                <c:pt idx="587">
                  <c:v>16.100000000000001</c:v>
                </c:pt>
                <c:pt idx="588">
                  <c:v>16.100000000000001</c:v>
                </c:pt>
                <c:pt idx="589">
                  <c:v>16.100000000000001</c:v>
                </c:pt>
                <c:pt idx="590">
                  <c:v>16.100000000000001</c:v>
                </c:pt>
                <c:pt idx="591">
                  <c:v>16.100000000000001</c:v>
                </c:pt>
                <c:pt idx="592">
                  <c:v>16.100000000000001</c:v>
                </c:pt>
                <c:pt idx="593">
                  <c:v>16.12</c:v>
                </c:pt>
                <c:pt idx="594">
                  <c:v>16.12</c:v>
                </c:pt>
                <c:pt idx="595">
                  <c:v>16.12</c:v>
                </c:pt>
                <c:pt idx="596">
                  <c:v>16.12</c:v>
                </c:pt>
                <c:pt idx="597">
                  <c:v>16.12</c:v>
                </c:pt>
                <c:pt idx="598">
                  <c:v>16.12</c:v>
                </c:pt>
                <c:pt idx="599">
                  <c:v>16.14</c:v>
                </c:pt>
                <c:pt idx="600">
                  <c:v>16.14</c:v>
                </c:pt>
                <c:pt idx="601">
                  <c:v>16.14</c:v>
                </c:pt>
                <c:pt idx="602">
                  <c:v>16.14</c:v>
                </c:pt>
                <c:pt idx="603">
                  <c:v>16.14</c:v>
                </c:pt>
                <c:pt idx="604">
                  <c:v>16.14</c:v>
                </c:pt>
                <c:pt idx="605">
                  <c:v>16.14</c:v>
                </c:pt>
                <c:pt idx="606">
                  <c:v>16.14</c:v>
                </c:pt>
                <c:pt idx="607">
                  <c:v>16.14</c:v>
                </c:pt>
                <c:pt idx="608">
                  <c:v>16.14</c:v>
                </c:pt>
                <c:pt idx="609">
                  <c:v>16.14</c:v>
                </c:pt>
                <c:pt idx="610">
                  <c:v>16.14</c:v>
                </c:pt>
                <c:pt idx="611">
                  <c:v>16.14</c:v>
                </c:pt>
                <c:pt idx="612">
                  <c:v>16.14</c:v>
                </c:pt>
                <c:pt idx="613">
                  <c:v>16.14</c:v>
                </c:pt>
                <c:pt idx="614">
                  <c:v>16.14</c:v>
                </c:pt>
                <c:pt idx="615">
                  <c:v>16.14</c:v>
                </c:pt>
                <c:pt idx="616">
                  <c:v>16.14</c:v>
                </c:pt>
                <c:pt idx="617">
                  <c:v>16.14</c:v>
                </c:pt>
                <c:pt idx="618">
                  <c:v>16.14</c:v>
                </c:pt>
                <c:pt idx="619">
                  <c:v>16.14</c:v>
                </c:pt>
                <c:pt idx="620">
                  <c:v>16.14</c:v>
                </c:pt>
                <c:pt idx="621">
                  <c:v>16.14</c:v>
                </c:pt>
                <c:pt idx="622">
                  <c:v>16.14</c:v>
                </c:pt>
                <c:pt idx="623">
                  <c:v>16.14</c:v>
                </c:pt>
                <c:pt idx="624">
                  <c:v>16.14</c:v>
                </c:pt>
                <c:pt idx="625">
                  <c:v>16.14</c:v>
                </c:pt>
                <c:pt idx="626">
                  <c:v>16.16</c:v>
                </c:pt>
                <c:pt idx="627">
                  <c:v>16.16</c:v>
                </c:pt>
                <c:pt idx="628">
                  <c:v>16.16</c:v>
                </c:pt>
                <c:pt idx="629">
                  <c:v>16.16</c:v>
                </c:pt>
                <c:pt idx="630">
                  <c:v>16.16</c:v>
                </c:pt>
                <c:pt idx="631">
                  <c:v>16.16</c:v>
                </c:pt>
                <c:pt idx="632">
                  <c:v>16.16</c:v>
                </c:pt>
                <c:pt idx="633">
                  <c:v>16.16</c:v>
                </c:pt>
                <c:pt idx="634">
                  <c:v>16.16</c:v>
                </c:pt>
                <c:pt idx="635">
                  <c:v>16.16</c:v>
                </c:pt>
                <c:pt idx="636">
                  <c:v>16.16</c:v>
                </c:pt>
                <c:pt idx="637">
                  <c:v>16.16</c:v>
                </c:pt>
                <c:pt idx="638">
                  <c:v>16.16</c:v>
                </c:pt>
                <c:pt idx="639">
                  <c:v>16.16</c:v>
                </c:pt>
                <c:pt idx="640">
                  <c:v>16.16</c:v>
                </c:pt>
                <c:pt idx="641">
                  <c:v>16.16</c:v>
                </c:pt>
                <c:pt idx="642">
                  <c:v>16.16</c:v>
                </c:pt>
                <c:pt idx="643">
                  <c:v>16.16</c:v>
                </c:pt>
                <c:pt idx="644">
                  <c:v>16.16</c:v>
                </c:pt>
                <c:pt idx="645">
                  <c:v>16.16</c:v>
                </c:pt>
                <c:pt idx="646">
                  <c:v>16.16</c:v>
                </c:pt>
                <c:pt idx="647">
                  <c:v>16.16</c:v>
                </c:pt>
                <c:pt idx="648">
                  <c:v>16.16</c:v>
                </c:pt>
                <c:pt idx="649">
                  <c:v>16.16</c:v>
                </c:pt>
                <c:pt idx="650">
                  <c:v>16.16</c:v>
                </c:pt>
                <c:pt idx="651">
                  <c:v>16.16</c:v>
                </c:pt>
                <c:pt idx="652">
                  <c:v>16.16</c:v>
                </c:pt>
                <c:pt idx="653">
                  <c:v>16.16</c:v>
                </c:pt>
                <c:pt idx="654">
                  <c:v>16.18</c:v>
                </c:pt>
                <c:pt idx="655">
                  <c:v>16.18</c:v>
                </c:pt>
                <c:pt idx="656">
                  <c:v>16.18</c:v>
                </c:pt>
                <c:pt idx="657">
                  <c:v>16.18</c:v>
                </c:pt>
                <c:pt idx="658">
                  <c:v>16.18</c:v>
                </c:pt>
                <c:pt idx="659">
                  <c:v>16.18</c:v>
                </c:pt>
                <c:pt idx="660">
                  <c:v>16.2</c:v>
                </c:pt>
                <c:pt idx="661">
                  <c:v>16.2</c:v>
                </c:pt>
                <c:pt idx="662">
                  <c:v>16.2</c:v>
                </c:pt>
                <c:pt idx="663">
                  <c:v>16.2</c:v>
                </c:pt>
                <c:pt idx="664">
                  <c:v>16.2</c:v>
                </c:pt>
                <c:pt idx="665">
                  <c:v>16.2</c:v>
                </c:pt>
                <c:pt idx="666">
                  <c:v>16.2</c:v>
                </c:pt>
                <c:pt idx="667">
                  <c:v>16.2</c:v>
                </c:pt>
                <c:pt idx="668">
                  <c:v>16.2</c:v>
                </c:pt>
                <c:pt idx="669">
                  <c:v>16.2</c:v>
                </c:pt>
                <c:pt idx="670">
                  <c:v>16.2</c:v>
                </c:pt>
                <c:pt idx="671">
                  <c:v>16.2</c:v>
                </c:pt>
                <c:pt idx="672">
                  <c:v>16.22</c:v>
                </c:pt>
                <c:pt idx="673">
                  <c:v>16.22</c:v>
                </c:pt>
                <c:pt idx="674">
                  <c:v>16.22</c:v>
                </c:pt>
                <c:pt idx="675">
                  <c:v>16.22</c:v>
                </c:pt>
                <c:pt idx="676">
                  <c:v>16.239999999999991</c:v>
                </c:pt>
                <c:pt idx="677">
                  <c:v>16.239999999999991</c:v>
                </c:pt>
                <c:pt idx="678">
                  <c:v>16.239999999999991</c:v>
                </c:pt>
                <c:pt idx="679">
                  <c:v>16.260000000000002</c:v>
                </c:pt>
                <c:pt idx="680">
                  <c:v>16.260000000000002</c:v>
                </c:pt>
                <c:pt idx="681">
                  <c:v>16.28</c:v>
                </c:pt>
                <c:pt idx="682">
                  <c:v>16.28</c:v>
                </c:pt>
                <c:pt idx="683">
                  <c:v>16.28</c:v>
                </c:pt>
                <c:pt idx="684">
                  <c:v>16.3</c:v>
                </c:pt>
                <c:pt idx="685">
                  <c:v>16.32</c:v>
                </c:pt>
                <c:pt idx="686">
                  <c:v>16.32</c:v>
                </c:pt>
                <c:pt idx="687">
                  <c:v>16.34</c:v>
                </c:pt>
                <c:pt idx="688">
                  <c:v>16.34</c:v>
                </c:pt>
                <c:pt idx="689">
                  <c:v>16.36</c:v>
                </c:pt>
                <c:pt idx="690">
                  <c:v>16.36</c:v>
                </c:pt>
                <c:pt idx="691">
                  <c:v>16.36</c:v>
                </c:pt>
                <c:pt idx="692">
                  <c:v>16.38</c:v>
                </c:pt>
                <c:pt idx="693">
                  <c:v>16.38</c:v>
                </c:pt>
                <c:pt idx="694">
                  <c:v>16.38</c:v>
                </c:pt>
                <c:pt idx="695">
                  <c:v>16.399999999999999</c:v>
                </c:pt>
                <c:pt idx="696">
                  <c:v>16.399999999999999</c:v>
                </c:pt>
                <c:pt idx="697">
                  <c:v>16.399999999999999</c:v>
                </c:pt>
                <c:pt idx="698">
                  <c:v>16.420000000000002</c:v>
                </c:pt>
                <c:pt idx="699">
                  <c:v>16.420000000000002</c:v>
                </c:pt>
                <c:pt idx="700">
                  <c:v>16.420000000000002</c:v>
                </c:pt>
                <c:pt idx="701">
                  <c:v>16.420000000000002</c:v>
                </c:pt>
                <c:pt idx="702">
                  <c:v>16.440000000000001</c:v>
                </c:pt>
                <c:pt idx="703">
                  <c:v>16.440000000000001</c:v>
                </c:pt>
                <c:pt idx="704">
                  <c:v>16.440000000000001</c:v>
                </c:pt>
                <c:pt idx="705">
                  <c:v>16.440000000000001</c:v>
                </c:pt>
                <c:pt idx="706">
                  <c:v>16.46</c:v>
                </c:pt>
                <c:pt idx="707">
                  <c:v>16.46</c:v>
                </c:pt>
                <c:pt idx="708">
                  <c:v>16.46</c:v>
                </c:pt>
                <c:pt idx="709">
                  <c:v>16.46</c:v>
                </c:pt>
                <c:pt idx="710">
                  <c:v>16.48</c:v>
                </c:pt>
                <c:pt idx="711">
                  <c:v>16.48</c:v>
                </c:pt>
                <c:pt idx="712">
                  <c:v>16.48</c:v>
                </c:pt>
                <c:pt idx="713">
                  <c:v>16.48</c:v>
                </c:pt>
                <c:pt idx="714">
                  <c:v>16.5</c:v>
                </c:pt>
                <c:pt idx="715">
                  <c:v>16.5</c:v>
                </c:pt>
                <c:pt idx="716">
                  <c:v>16.5</c:v>
                </c:pt>
                <c:pt idx="717">
                  <c:v>16.5</c:v>
                </c:pt>
                <c:pt idx="718">
                  <c:v>16.5</c:v>
                </c:pt>
                <c:pt idx="719">
                  <c:v>16.5</c:v>
                </c:pt>
                <c:pt idx="720">
                  <c:v>16.5</c:v>
                </c:pt>
                <c:pt idx="721">
                  <c:v>16.52</c:v>
                </c:pt>
                <c:pt idx="722">
                  <c:v>16.5</c:v>
                </c:pt>
                <c:pt idx="723">
                  <c:v>16.5</c:v>
                </c:pt>
                <c:pt idx="724">
                  <c:v>16.5</c:v>
                </c:pt>
                <c:pt idx="725">
                  <c:v>16.5</c:v>
                </c:pt>
                <c:pt idx="726">
                  <c:v>16.5</c:v>
                </c:pt>
                <c:pt idx="727">
                  <c:v>16.5</c:v>
                </c:pt>
                <c:pt idx="728">
                  <c:v>16.5</c:v>
                </c:pt>
                <c:pt idx="729">
                  <c:v>16.5</c:v>
                </c:pt>
                <c:pt idx="730">
                  <c:v>16.48</c:v>
                </c:pt>
                <c:pt idx="731">
                  <c:v>16.48</c:v>
                </c:pt>
                <c:pt idx="732">
                  <c:v>16.48</c:v>
                </c:pt>
                <c:pt idx="733">
                  <c:v>16.48</c:v>
                </c:pt>
                <c:pt idx="734">
                  <c:v>16.48</c:v>
                </c:pt>
                <c:pt idx="735">
                  <c:v>16.48</c:v>
                </c:pt>
                <c:pt idx="736">
                  <c:v>16.46</c:v>
                </c:pt>
                <c:pt idx="737">
                  <c:v>16.46</c:v>
                </c:pt>
                <c:pt idx="738">
                  <c:v>16.46</c:v>
                </c:pt>
                <c:pt idx="739">
                  <c:v>16.46</c:v>
                </c:pt>
                <c:pt idx="740">
                  <c:v>16.46</c:v>
                </c:pt>
                <c:pt idx="741">
                  <c:v>16.46</c:v>
                </c:pt>
                <c:pt idx="742">
                  <c:v>16.46</c:v>
                </c:pt>
                <c:pt idx="743">
                  <c:v>16.440000000000001</c:v>
                </c:pt>
                <c:pt idx="744">
                  <c:v>16.440000000000001</c:v>
                </c:pt>
                <c:pt idx="745">
                  <c:v>16.440000000000001</c:v>
                </c:pt>
                <c:pt idx="746">
                  <c:v>16.440000000000001</c:v>
                </c:pt>
                <c:pt idx="747">
                  <c:v>16.420000000000002</c:v>
                </c:pt>
                <c:pt idx="748">
                  <c:v>16.420000000000002</c:v>
                </c:pt>
                <c:pt idx="749">
                  <c:v>16.420000000000002</c:v>
                </c:pt>
                <c:pt idx="750">
                  <c:v>16.420000000000002</c:v>
                </c:pt>
                <c:pt idx="751">
                  <c:v>16.420000000000002</c:v>
                </c:pt>
                <c:pt idx="752">
                  <c:v>16.399999999999999</c:v>
                </c:pt>
                <c:pt idx="753">
                  <c:v>16.399999999999999</c:v>
                </c:pt>
                <c:pt idx="754">
                  <c:v>16.399999999999999</c:v>
                </c:pt>
                <c:pt idx="755">
                  <c:v>16.399999999999999</c:v>
                </c:pt>
                <c:pt idx="756">
                  <c:v>16.399999999999999</c:v>
                </c:pt>
                <c:pt idx="757">
                  <c:v>16.399999999999999</c:v>
                </c:pt>
                <c:pt idx="758">
                  <c:v>16.399999999999999</c:v>
                </c:pt>
                <c:pt idx="759">
                  <c:v>16.399999999999999</c:v>
                </c:pt>
                <c:pt idx="760">
                  <c:v>16.399999999999999</c:v>
                </c:pt>
                <c:pt idx="761">
                  <c:v>16.399999999999999</c:v>
                </c:pt>
                <c:pt idx="762">
                  <c:v>16.399999999999999</c:v>
                </c:pt>
                <c:pt idx="763">
                  <c:v>16.399999999999999</c:v>
                </c:pt>
                <c:pt idx="764">
                  <c:v>16.420000000000002</c:v>
                </c:pt>
                <c:pt idx="765">
                  <c:v>16.420000000000002</c:v>
                </c:pt>
                <c:pt idx="766">
                  <c:v>16.420000000000002</c:v>
                </c:pt>
                <c:pt idx="767">
                  <c:v>16.420000000000002</c:v>
                </c:pt>
                <c:pt idx="768">
                  <c:v>16.420000000000002</c:v>
                </c:pt>
                <c:pt idx="769">
                  <c:v>16.440000000000001</c:v>
                </c:pt>
                <c:pt idx="770">
                  <c:v>16.440000000000001</c:v>
                </c:pt>
                <c:pt idx="771">
                  <c:v>16.440000000000001</c:v>
                </c:pt>
                <c:pt idx="772">
                  <c:v>16.46</c:v>
                </c:pt>
                <c:pt idx="773">
                  <c:v>16.46</c:v>
                </c:pt>
                <c:pt idx="774">
                  <c:v>16.46</c:v>
                </c:pt>
                <c:pt idx="775">
                  <c:v>16.46</c:v>
                </c:pt>
                <c:pt idx="776">
                  <c:v>16.46</c:v>
                </c:pt>
                <c:pt idx="777">
                  <c:v>16.48</c:v>
                </c:pt>
                <c:pt idx="778">
                  <c:v>16.48</c:v>
                </c:pt>
                <c:pt idx="779">
                  <c:v>16.48</c:v>
                </c:pt>
                <c:pt idx="780">
                  <c:v>16.5</c:v>
                </c:pt>
                <c:pt idx="781">
                  <c:v>16.5</c:v>
                </c:pt>
                <c:pt idx="782">
                  <c:v>16.5</c:v>
                </c:pt>
                <c:pt idx="783">
                  <c:v>16.52</c:v>
                </c:pt>
                <c:pt idx="784">
                  <c:v>16.52</c:v>
                </c:pt>
                <c:pt idx="785">
                  <c:v>16.52</c:v>
                </c:pt>
                <c:pt idx="786">
                  <c:v>16.54</c:v>
                </c:pt>
                <c:pt idx="787">
                  <c:v>16.54</c:v>
                </c:pt>
                <c:pt idx="788">
                  <c:v>16.559999999999999</c:v>
                </c:pt>
                <c:pt idx="789">
                  <c:v>16.559999999999999</c:v>
                </c:pt>
                <c:pt idx="790">
                  <c:v>16.579999999999991</c:v>
                </c:pt>
                <c:pt idx="791">
                  <c:v>16.600000000000001</c:v>
                </c:pt>
                <c:pt idx="792">
                  <c:v>16.62</c:v>
                </c:pt>
                <c:pt idx="793">
                  <c:v>16.62</c:v>
                </c:pt>
                <c:pt idx="794">
                  <c:v>16.64</c:v>
                </c:pt>
                <c:pt idx="795">
                  <c:v>16.64</c:v>
                </c:pt>
                <c:pt idx="796">
                  <c:v>16.66</c:v>
                </c:pt>
                <c:pt idx="797">
                  <c:v>16.68</c:v>
                </c:pt>
                <c:pt idx="798">
                  <c:v>16.7</c:v>
                </c:pt>
                <c:pt idx="799">
                  <c:v>16.72</c:v>
                </c:pt>
                <c:pt idx="800">
                  <c:v>16.739999999999991</c:v>
                </c:pt>
                <c:pt idx="801">
                  <c:v>16.739999999999991</c:v>
                </c:pt>
                <c:pt idx="802">
                  <c:v>16.760000000000002</c:v>
                </c:pt>
                <c:pt idx="803">
                  <c:v>16.760000000000002</c:v>
                </c:pt>
                <c:pt idx="804">
                  <c:v>16.78</c:v>
                </c:pt>
                <c:pt idx="805">
                  <c:v>16.78</c:v>
                </c:pt>
                <c:pt idx="806">
                  <c:v>16.8</c:v>
                </c:pt>
                <c:pt idx="807">
                  <c:v>16.8</c:v>
                </c:pt>
                <c:pt idx="808">
                  <c:v>16.82</c:v>
                </c:pt>
                <c:pt idx="809">
                  <c:v>16.82</c:v>
                </c:pt>
                <c:pt idx="810">
                  <c:v>16.84</c:v>
                </c:pt>
                <c:pt idx="811">
                  <c:v>16.84</c:v>
                </c:pt>
                <c:pt idx="812">
                  <c:v>16.86</c:v>
                </c:pt>
                <c:pt idx="813">
                  <c:v>16.86</c:v>
                </c:pt>
                <c:pt idx="814">
                  <c:v>16.86</c:v>
                </c:pt>
                <c:pt idx="815">
                  <c:v>16.88</c:v>
                </c:pt>
                <c:pt idx="816">
                  <c:v>16.88</c:v>
                </c:pt>
                <c:pt idx="817">
                  <c:v>16.899999999999999</c:v>
                </c:pt>
                <c:pt idx="818">
                  <c:v>16.899999999999999</c:v>
                </c:pt>
                <c:pt idx="819">
                  <c:v>16.920000000000002</c:v>
                </c:pt>
                <c:pt idx="820">
                  <c:v>16.920000000000002</c:v>
                </c:pt>
                <c:pt idx="821">
                  <c:v>16.940000000000001</c:v>
                </c:pt>
                <c:pt idx="822">
                  <c:v>16.940000000000001</c:v>
                </c:pt>
                <c:pt idx="823">
                  <c:v>16.940000000000001</c:v>
                </c:pt>
                <c:pt idx="824">
                  <c:v>16.96</c:v>
                </c:pt>
                <c:pt idx="825">
                  <c:v>16.96</c:v>
                </c:pt>
                <c:pt idx="826">
                  <c:v>16.98</c:v>
                </c:pt>
                <c:pt idx="827">
                  <c:v>16.98</c:v>
                </c:pt>
                <c:pt idx="828">
                  <c:v>17</c:v>
                </c:pt>
                <c:pt idx="829">
                  <c:v>17</c:v>
                </c:pt>
                <c:pt idx="830">
                  <c:v>17</c:v>
                </c:pt>
                <c:pt idx="831">
                  <c:v>17.02</c:v>
                </c:pt>
                <c:pt idx="832">
                  <c:v>17.02</c:v>
                </c:pt>
                <c:pt idx="833">
                  <c:v>17.02</c:v>
                </c:pt>
                <c:pt idx="834">
                  <c:v>17.02</c:v>
                </c:pt>
                <c:pt idx="835">
                  <c:v>17.02</c:v>
                </c:pt>
                <c:pt idx="836">
                  <c:v>17.02</c:v>
                </c:pt>
                <c:pt idx="837">
                  <c:v>17.04</c:v>
                </c:pt>
                <c:pt idx="838">
                  <c:v>17.04</c:v>
                </c:pt>
                <c:pt idx="839">
                  <c:v>17.04</c:v>
                </c:pt>
                <c:pt idx="840">
                  <c:v>17.04</c:v>
                </c:pt>
                <c:pt idx="841">
                  <c:v>17.04</c:v>
                </c:pt>
                <c:pt idx="842">
                  <c:v>17.04</c:v>
                </c:pt>
                <c:pt idx="843">
                  <c:v>17.04</c:v>
                </c:pt>
                <c:pt idx="844">
                  <c:v>17.04</c:v>
                </c:pt>
                <c:pt idx="845">
                  <c:v>17.04</c:v>
                </c:pt>
                <c:pt idx="846">
                  <c:v>17.059999999999999</c:v>
                </c:pt>
                <c:pt idx="847">
                  <c:v>17.059999999999999</c:v>
                </c:pt>
                <c:pt idx="848">
                  <c:v>17.059999999999999</c:v>
                </c:pt>
                <c:pt idx="849">
                  <c:v>17.059999999999999</c:v>
                </c:pt>
                <c:pt idx="850">
                  <c:v>17.059999999999999</c:v>
                </c:pt>
                <c:pt idx="851">
                  <c:v>17.059999999999999</c:v>
                </c:pt>
                <c:pt idx="852">
                  <c:v>17.059999999999999</c:v>
                </c:pt>
                <c:pt idx="853">
                  <c:v>17.079999999999991</c:v>
                </c:pt>
                <c:pt idx="854">
                  <c:v>17.079999999999991</c:v>
                </c:pt>
                <c:pt idx="855">
                  <c:v>17.079999999999991</c:v>
                </c:pt>
                <c:pt idx="856">
                  <c:v>17.079999999999991</c:v>
                </c:pt>
                <c:pt idx="857">
                  <c:v>17.079999999999991</c:v>
                </c:pt>
                <c:pt idx="858">
                  <c:v>17.079999999999991</c:v>
                </c:pt>
                <c:pt idx="859">
                  <c:v>17.079999999999991</c:v>
                </c:pt>
                <c:pt idx="860">
                  <c:v>17.079999999999991</c:v>
                </c:pt>
                <c:pt idx="861">
                  <c:v>17.079999999999991</c:v>
                </c:pt>
                <c:pt idx="862">
                  <c:v>17.079999999999991</c:v>
                </c:pt>
                <c:pt idx="863">
                  <c:v>17.079999999999991</c:v>
                </c:pt>
                <c:pt idx="864">
                  <c:v>17.079999999999991</c:v>
                </c:pt>
                <c:pt idx="865">
                  <c:v>17.079999999999991</c:v>
                </c:pt>
                <c:pt idx="866">
                  <c:v>17.079999999999991</c:v>
                </c:pt>
                <c:pt idx="867">
                  <c:v>17.079999999999991</c:v>
                </c:pt>
                <c:pt idx="868">
                  <c:v>17.079999999999991</c:v>
                </c:pt>
                <c:pt idx="869">
                  <c:v>17.079999999999991</c:v>
                </c:pt>
                <c:pt idx="870">
                  <c:v>17.079999999999991</c:v>
                </c:pt>
                <c:pt idx="871">
                  <c:v>17.079999999999991</c:v>
                </c:pt>
                <c:pt idx="872">
                  <c:v>17.079999999999991</c:v>
                </c:pt>
                <c:pt idx="873">
                  <c:v>17.079999999999991</c:v>
                </c:pt>
                <c:pt idx="874">
                  <c:v>17.100000000000001</c:v>
                </c:pt>
                <c:pt idx="875">
                  <c:v>17.100000000000001</c:v>
                </c:pt>
                <c:pt idx="876">
                  <c:v>17.100000000000001</c:v>
                </c:pt>
                <c:pt idx="877">
                  <c:v>17.100000000000001</c:v>
                </c:pt>
                <c:pt idx="878">
                  <c:v>17.100000000000001</c:v>
                </c:pt>
                <c:pt idx="879">
                  <c:v>17.100000000000001</c:v>
                </c:pt>
                <c:pt idx="880">
                  <c:v>17.12</c:v>
                </c:pt>
                <c:pt idx="881">
                  <c:v>17.12</c:v>
                </c:pt>
                <c:pt idx="882">
                  <c:v>17.12</c:v>
                </c:pt>
                <c:pt idx="883">
                  <c:v>17.12</c:v>
                </c:pt>
                <c:pt idx="884">
                  <c:v>17.12</c:v>
                </c:pt>
                <c:pt idx="885">
                  <c:v>17.14</c:v>
                </c:pt>
                <c:pt idx="886">
                  <c:v>17.14</c:v>
                </c:pt>
                <c:pt idx="887">
                  <c:v>17.14</c:v>
                </c:pt>
                <c:pt idx="888">
                  <c:v>17.14</c:v>
                </c:pt>
                <c:pt idx="889">
                  <c:v>17.14</c:v>
                </c:pt>
                <c:pt idx="890">
                  <c:v>17.14</c:v>
                </c:pt>
                <c:pt idx="891">
                  <c:v>17.14</c:v>
                </c:pt>
                <c:pt idx="892">
                  <c:v>17.14</c:v>
                </c:pt>
                <c:pt idx="893">
                  <c:v>17.14</c:v>
                </c:pt>
                <c:pt idx="894">
                  <c:v>17.14</c:v>
                </c:pt>
                <c:pt idx="895">
                  <c:v>17.14</c:v>
                </c:pt>
                <c:pt idx="896">
                  <c:v>17.14</c:v>
                </c:pt>
                <c:pt idx="897">
                  <c:v>17.14</c:v>
                </c:pt>
                <c:pt idx="898">
                  <c:v>17.14</c:v>
                </c:pt>
                <c:pt idx="899">
                  <c:v>17.14</c:v>
                </c:pt>
                <c:pt idx="900">
                  <c:v>17.14</c:v>
                </c:pt>
                <c:pt idx="901">
                  <c:v>17.14</c:v>
                </c:pt>
                <c:pt idx="902">
                  <c:v>17.14</c:v>
                </c:pt>
                <c:pt idx="903">
                  <c:v>17.16</c:v>
                </c:pt>
                <c:pt idx="904">
                  <c:v>17.16</c:v>
                </c:pt>
                <c:pt idx="905">
                  <c:v>17.16</c:v>
                </c:pt>
                <c:pt idx="906">
                  <c:v>17.16</c:v>
                </c:pt>
                <c:pt idx="907">
                  <c:v>17.16</c:v>
                </c:pt>
                <c:pt idx="908">
                  <c:v>17.16</c:v>
                </c:pt>
                <c:pt idx="909">
                  <c:v>17.16</c:v>
                </c:pt>
                <c:pt idx="910">
                  <c:v>17.18</c:v>
                </c:pt>
                <c:pt idx="911">
                  <c:v>17.18</c:v>
                </c:pt>
                <c:pt idx="912">
                  <c:v>17.18</c:v>
                </c:pt>
                <c:pt idx="913">
                  <c:v>17.18</c:v>
                </c:pt>
                <c:pt idx="914">
                  <c:v>17.2</c:v>
                </c:pt>
                <c:pt idx="915">
                  <c:v>17.2</c:v>
                </c:pt>
                <c:pt idx="916">
                  <c:v>17.2</c:v>
                </c:pt>
                <c:pt idx="917">
                  <c:v>17.2</c:v>
                </c:pt>
                <c:pt idx="918">
                  <c:v>17.2</c:v>
                </c:pt>
                <c:pt idx="919">
                  <c:v>17.2</c:v>
                </c:pt>
                <c:pt idx="920">
                  <c:v>17.2</c:v>
                </c:pt>
                <c:pt idx="921">
                  <c:v>17.22</c:v>
                </c:pt>
                <c:pt idx="922">
                  <c:v>17.22</c:v>
                </c:pt>
                <c:pt idx="923">
                  <c:v>17.22</c:v>
                </c:pt>
                <c:pt idx="924">
                  <c:v>17.22</c:v>
                </c:pt>
                <c:pt idx="925">
                  <c:v>17.22</c:v>
                </c:pt>
                <c:pt idx="926">
                  <c:v>17.22</c:v>
                </c:pt>
                <c:pt idx="927">
                  <c:v>17.22</c:v>
                </c:pt>
                <c:pt idx="928">
                  <c:v>17.239999999999991</c:v>
                </c:pt>
                <c:pt idx="929">
                  <c:v>17.239999999999991</c:v>
                </c:pt>
                <c:pt idx="930">
                  <c:v>17.239999999999991</c:v>
                </c:pt>
                <c:pt idx="931">
                  <c:v>17.239999999999991</c:v>
                </c:pt>
                <c:pt idx="932">
                  <c:v>17.260000000000002</c:v>
                </c:pt>
                <c:pt idx="933">
                  <c:v>17.260000000000002</c:v>
                </c:pt>
                <c:pt idx="934">
                  <c:v>17.260000000000002</c:v>
                </c:pt>
                <c:pt idx="935">
                  <c:v>17.260000000000002</c:v>
                </c:pt>
                <c:pt idx="936">
                  <c:v>17.28</c:v>
                </c:pt>
                <c:pt idx="937">
                  <c:v>17.28</c:v>
                </c:pt>
                <c:pt idx="938">
                  <c:v>17.28</c:v>
                </c:pt>
                <c:pt idx="939">
                  <c:v>17.28</c:v>
                </c:pt>
                <c:pt idx="940">
                  <c:v>17.28</c:v>
                </c:pt>
                <c:pt idx="941">
                  <c:v>17.3</c:v>
                </c:pt>
                <c:pt idx="942">
                  <c:v>17.3</c:v>
                </c:pt>
                <c:pt idx="943">
                  <c:v>17.3</c:v>
                </c:pt>
                <c:pt idx="944">
                  <c:v>17.3</c:v>
                </c:pt>
                <c:pt idx="945">
                  <c:v>17.3</c:v>
                </c:pt>
                <c:pt idx="946">
                  <c:v>17.3</c:v>
                </c:pt>
                <c:pt idx="947">
                  <c:v>17.3</c:v>
                </c:pt>
                <c:pt idx="948">
                  <c:v>17.3</c:v>
                </c:pt>
                <c:pt idx="949">
                  <c:v>17.3</c:v>
                </c:pt>
                <c:pt idx="950">
                  <c:v>17.3</c:v>
                </c:pt>
                <c:pt idx="951">
                  <c:v>17.32</c:v>
                </c:pt>
                <c:pt idx="952">
                  <c:v>17.32</c:v>
                </c:pt>
                <c:pt idx="953">
                  <c:v>17.32</c:v>
                </c:pt>
                <c:pt idx="954">
                  <c:v>17.32</c:v>
                </c:pt>
                <c:pt idx="955">
                  <c:v>17.32</c:v>
                </c:pt>
                <c:pt idx="956">
                  <c:v>17.32</c:v>
                </c:pt>
                <c:pt idx="957">
                  <c:v>17.32</c:v>
                </c:pt>
                <c:pt idx="958">
                  <c:v>17.32</c:v>
                </c:pt>
                <c:pt idx="959">
                  <c:v>17.34</c:v>
                </c:pt>
                <c:pt idx="960">
                  <c:v>17.34</c:v>
                </c:pt>
                <c:pt idx="961">
                  <c:v>17.34</c:v>
                </c:pt>
                <c:pt idx="962">
                  <c:v>17.34</c:v>
                </c:pt>
                <c:pt idx="963">
                  <c:v>17.34</c:v>
                </c:pt>
                <c:pt idx="964">
                  <c:v>17.36</c:v>
                </c:pt>
                <c:pt idx="965">
                  <c:v>17.36</c:v>
                </c:pt>
                <c:pt idx="966">
                  <c:v>17.36</c:v>
                </c:pt>
                <c:pt idx="967">
                  <c:v>17.36</c:v>
                </c:pt>
                <c:pt idx="968">
                  <c:v>17.36</c:v>
                </c:pt>
                <c:pt idx="969">
                  <c:v>17.36</c:v>
                </c:pt>
                <c:pt idx="970">
                  <c:v>17.36</c:v>
                </c:pt>
                <c:pt idx="971">
                  <c:v>17.36</c:v>
                </c:pt>
                <c:pt idx="972">
                  <c:v>17.36</c:v>
                </c:pt>
                <c:pt idx="973">
                  <c:v>17.38</c:v>
                </c:pt>
                <c:pt idx="974">
                  <c:v>17.38</c:v>
                </c:pt>
                <c:pt idx="975">
                  <c:v>17.38</c:v>
                </c:pt>
                <c:pt idx="976">
                  <c:v>17.38</c:v>
                </c:pt>
                <c:pt idx="977">
                  <c:v>17.38</c:v>
                </c:pt>
                <c:pt idx="978">
                  <c:v>17.38</c:v>
                </c:pt>
                <c:pt idx="979">
                  <c:v>17.38</c:v>
                </c:pt>
                <c:pt idx="980">
                  <c:v>17.38</c:v>
                </c:pt>
                <c:pt idx="981">
                  <c:v>17.38</c:v>
                </c:pt>
                <c:pt idx="982">
                  <c:v>17.38</c:v>
                </c:pt>
                <c:pt idx="983">
                  <c:v>17.38</c:v>
                </c:pt>
                <c:pt idx="984">
                  <c:v>17.38</c:v>
                </c:pt>
                <c:pt idx="985">
                  <c:v>17.38</c:v>
                </c:pt>
                <c:pt idx="986">
                  <c:v>17.38</c:v>
                </c:pt>
                <c:pt idx="987">
                  <c:v>17.399999999999999</c:v>
                </c:pt>
                <c:pt idx="988">
                  <c:v>17.399999999999999</c:v>
                </c:pt>
                <c:pt idx="989">
                  <c:v>17.399999999999999</c:v>
                </c:pt>
                <c:pt idx="990">
                  <c:v>17.420000000000002</c:v>
                </c:pt>
                <c:pt idx="991">
                  <c:v>17.420000000000002</c:v>
                </c:pt>
                <c:pt idx="992">
                  <c:v>17.420000000000002</c:v>
                </c:pt>
                <c:pt idx="993">
                  <c:v>17.420000000000002</c:v>
                </c:pt>
                <c:pt idx="994">
                  <c:v>17.440000000000001</c:v>
                </c:pt>
                <c:pt idx="995">
                  <c:v>17.440000000000001</c:v>
                </c:pt>
                <c:pt idx="996">
                  <c:v>17.46</c:v>
                </c:pt>
                <c:pt idx="997">
                  <c:v>17.46</c:v>
                </c:pt>
                <c:pt idx="998">
                  <c:v>17.46</c:v>
                </c:pt>
                <c:pt idx="999">
                  <c:v>17.48</c:v>
                </c:pt>
                <c:pt idx="1000">
                  <c:v>17.48</c:v>
                </c:pt>
                <c:pt idx="1001">
                  <c:v>17.48</c:v>
                </c:pt>
                <c:pt idx="1002">
                  <c:v>17.48</c:v>
                </c:pt>
                <c:pt idx="1003">
                  <c:v>17.5</c:v>
                </c:pt>
                <c:pt idx="1004">
                  <c:v>17.5</c:v>
                </c:pt>
                <c:pt idx="1005">
                  <c:v>17.5</c:v>
                </c:pt>
                <c:pt idx="1006">
                  <c:v>17.5</c:v>
                </c:pt>
                <c:pt idx="1007">
                  <c:v>17.52</c:v>
                </c:pt>
                <c:pt idx="1008">
                  <c:v>17.52</c:v>
                </c:pt>
                <c:pt idx="1009">
                  <c:v>17.52</c:v>
                </c:pt>
                <c:pt idx="1010">
                  <c:v>17.52</c:v>
                </c:pt>
                <c:pt idx="1011">
                  <c:v>17.52</c:v>
                </c:pt>
                <c:pt idx="1012">
                  <c:v>17.54</c:v>
                </c:pt>
                <c:pt idx="1013">
                  <c:v>17.54</c:v>
                </c:pt>
                <c:pt idx="1014">
                  <c:v>17.559999999999999</c:v>
                </c:pt>
                <c:pt idx="1015">
                  <c:v>17.559999999999999</c:v>
                </c:pt>
                <c:pt idx="1016">
                  <c:v>17.579999999999991</c:v>
                </c:pt>
                <c:pt idx="1017">
                  <c:v>17.579999999999991</c:v>
                </c:pt>
                <c:pt idx="1018">
                  <c:v>17.600000000000001</c:v>
                </c:pt>
                <c:pt idx="1019">
                  <c:v>17.600000000000001</c:v>
                </c:pt>
                <c:pt idx="1020">
                  <c:v>17.600000000000001</c:v>
                </c:pt>
                <c:pt idx="1021">
                  <c:v>17.62</c:v>
                </c:pt>
                <c:pt idx="1022">
                  <c:v>17.62</c:v>
                </c:pt>
                <c:pt idx="1023">
                  <c:v>17.64</c:v>
                </c:pt>
                <c:pt idx="1024">
                  <c:v>17.66</c:v>
                </c:pt>
                <c:pt idx="1025">
                  <c:v>17.66</c:v>
                </c:pt>
                <c:pt idx="1026">
                  <c:v>17.68</c:v>
                </c:pt>
                <c:pt idx="1027">
                  <c:v>17.68</c:v>
                </c:pt>
                <c:pt idx="1028">
                  <c:v>17.68</c:v>
                </c:pt>
                <c:pt idx="1029">
                  <c:v>17.7</c:v>
                </c:pt>
                <c:pt idx="1030">
                  <c:v>17.7</c:v>
                </c:pt>
                <c:pt idx="1031">
                  <c:v>17.72</c:v>
                </c:pt>
                <c:pt idx="1032">
                  <c:v>17.72</c:v>
                </c:pt>
                <c:pt idx="1033">
                  <c:v>17.739999999999991</c:v>
                </c:pt>
                <c:pt idx="1034">
                  <c:v>17.739999999999991</c:v>
                </c:pt>
                <c:pt idx="1035">
                  <c:v>17.760000000000002</c:v>
                </c:pt>
                <c:pt idx="1036">
                  <c:v>17.760000000000002</c:v>
                </c:pt>
                <c:pt idx="1037">
                  <c:v>17.78</c:v>
                </c:pt>
                <c:pt idx="1038">
                  <c:v>17.78</c:v>
                </c:pt>
                <c:pt idx="1039">
                  <c:v>17.78</c:v>
                </c:pt>
                <c:pt idx="1040">
                  <c:v>17.78</c:v>
                </c:pt>
                <c:pt idx="1041">
                  <c:v>17.8</c:v>
                </c:pt>
                <c:pt idx="1042">
                  <c:v>17.8</c:v>
                </c:pt>
                <c:pt idx="1043">
                  <c:v>17.82</c:v>
                </c:pt>
                <c:pt idx="1044">
                  <c:v>17.82</c:v>
                </c:pt>
                <c:pt idx="1045">
                  <c:v>17.82</c:v>
                </c:pt>
                <c:pt idx="1046">
                  <c:v>17.84</c:v>
                </c:pt>
                <c:pt idx="1047">
                  <c:v>17.84</c:v>
                </c:pt>
                <c:pt idx="1048">
                  <c:v>17.86</c:v>
                </c:pt>
                <c:pt idx="1049">
                  <c:v>17.86</c:v>
                </c:pt>
                <c:pt idx="1050">
                  <c:v>17.86</c:v>
                </c:pt>
                <c:pt idx="1051">
                  <c:v>17.88</c:v>
                </c:pt>
                <c:pt idx="1052">
                  <c:v>17.88</c:v>
                </c:pt>
                <c:pt idx="1053">
                  <c:v>17.88</c:v>
                </c:pt>
                <c:pt idx="1054">
                  <c:v>17.899999999999999</c:v>
                </c:pt>
                <c:pt idx="1055">
                  <c:v>17.899999999999999</c:v>
                </c:pt>
                <c:pt idx="1056">
                  <c:v>17.899999999999999</c:v>
                </c:pt>
                <c:pt idx="1057">
                  <c:v>17.899999999999999</c:v>
                </c:pt>
                <c:pt idx="1058">
                  <c:v>17.899999999999999</c:v>
                </c:pt>
                <c:pt idx="1059">
                  <c:v>17.899999999999999</c:v>
                </c:pt>
                <c:pt idx="1060">
                  <c:v>17.88</c:v>
                </c:pt>
                <c:pt idx="1061">
                  <c:v>17.88</c:v>
                </c:pt>
                <c:pt idx="1062">
                  <c:v>17.88</c:v>
                </c:pt>
                <c:pt idx="1063">
                  <c:v>17.88</c:v>
                </c:pt>
                <c:pt idx="1064">
                  <c:v>17.88</c:v>
                </c:pt>
                <c:pt idx="1065">
                  <c:v>17.88</c:v>
                </c:pt>
                <c:pt idx="1066">
                  <c:v>17.88</c:v>
                </c:pt>
                <c:pt idx="1067">
                  <c:v>17.88</c:v>
                </c:pt>
                <c:pt idx="1068">
                  <c:v>17.88</c:v>
                </c:pt>
                <c:pt idx="1069">
                  <c:v>17.88</c:v>
                </c:pt>
                <c:pt idx="1070">
                  <c:v>17.86</c:v>
                </c:pt>
                <c:pt idx="1071">
                  <c:v>17.86</c:v>
                </c:pt>
                <c:pt idx="1072">
                  <c:v>17.88</c:v>
                </c:pt>
                <c:pt idx="1073">
                  <c:v>17.88</c:v>
                </c:pt>
                <c:pt idx="1074">
                  <c:v>17.88</c:v>
                </c:pt>
                <c:pt idx="1075">
                  <c:v>17.88</c:v>
                </c:pt>
                <c:pt idx="1076">
                  <c:v>17.88</c:v>
                </c:pt>
                <c:pt idx="1077">
                  <c:v>17.88</c:v>
                </c:pt>
                <c:pt idx="1078">
                  <c:v>17.88</c:v>
                </c:pt>
                <c:pt idx="1079">
                  <c:v>17.88</c:v>
                </c:pt>
                <c:pt idx="1080">
                  <c:v>17.88</c:v>
                </c:pt>
                <c:pt idx="1081">
                  <c:v>17.88</c:v>
                </c:pt>
                <c:pt idx="1082">
                  <c:v>17.88</c:v>
                </c:pt>
                <c:pt idx="1083">
                  <c:v>17.88</c:v>
                </c:pt>
                <c:pt idx="1084">
                  <c:v>17.88</c:v>
                </c:pt>
                <c:pt idx="1085">
                  <c:v>17.88</c:v>
                </c:pt>
                <c:pt idx="1086">
                  <c:v>17.88</c:v>
                </c:pt>
                <c:pt idx="1087">
                  <c:v>17.88</c:v>
                </c:pt>
                <c:pt idx="1088">
                  <c:v>17.88</c:v>
                </c:pt>
                <c:pt idx="1089">
                  <c:v>17.88</c:v>
                </c:pt>
                <c:pt idx="1090">
                  <c:v>17.88</c:v>
                </c:pt>
                <c:pt idx="1091">
                  <c:v>17.88</c:v>
                </c:pt>
                <c:pt idx="1092">
                  <c:v>17.88</c:v>
                </c:pt>
                <c:pt idx="1093">
                  <c:v>17.88</c:v>
                </c:pt>
                <c:pt idx="1094">
                  <c:v>17.88</c:v>
                </c:pt>
                <c:pt idx="1095">
                  <c:v>17.88</c:v>
                </c:pt>
                <c:pt idx="1096">
                  <c:v>17.88</c:v>
                </c:pt>
                <c:pt idx="1097">
                  <c:v>17.88</c:v>
                </c:pt>
                <c:pt idx="1098">
                  <c:v>17.88</c:v>
                </c:pt>
                <c:pt idx="1099">
                  <c:v>17.88</c:v>
                </c:pt>
                <c:pt idx="1100">
                  <c:v>17.88</c:v>
                </c:pt>
                <c:pt idx="1101">
                  <c:v>17.899999999999999</c:v>
                </c:pt>
                <c:pt idx="1102">
                  <c:v>17.899999999999999</c:v>
                </c:pt>
                <c:pt idx="1103">
                  <c:v>17.899999999999999</c:v>
                </c:pt>
                <c:pt idx="1104">
                  <c:v>17.899999999999999</c:v>
                </c:pt>
                <c:pt idx="1105">
                  <c:v>17.899999999999999</c:v>
                </c:pt>
                <c:pt idx="1106">
                  <c:v>17.899999999999999</c:v>
                </c:pt>
                <c:pt idx="1107">
                  <c:v>17.899999999999999</c:v>
                </c:pt>
                <c:pt idx="1108">
                  <c:v>17.899999999999999</c:v>
                </c:pt>
                <c:pt idx="1109">
                  <c:v>17.899999999999999</c:v>
                </c:pt>
                <c:pt idx="1110">
                  <c:v>17.899999999999999</c:v>
                </c:pt>
                <c:pt idx="1111">
                  <c:v>17.899999999999999</c:v>
                </c:pt>
                <c:pt idx="1112">
                  <c:v>17.899999999999999</c:v>
                </c:pt>
                <c:pt idx="1113">
                  <c:v>17.920000000000002</c:v>
                </c:pt>
                <c:pt idx="1114">
                  <c:v>17.920000000000002</c:v>
                </c:pt>
                <c:pt idx="1115">
                  <c:v>17.920000000000002</c:v>
                </c:pt>
                <c:pt idx="1116">
                  <c:v>17.920000000000002</c:v>
                </c:pt>
                <c:pt idx="1117">
                  <c:v>17.920000000000002</c:v>
                </c:pt>
                <c:pt idx="1118">
                  <c:v>17.920000000000002</c:v>
                </c:pt>
                <c:pt idx="1119">
                  <c:v>17.920000000000002</c:v>
                </c:pt>
                <c:pt idx="1120">
                  <c:v>17.920000000000002</c:v>
                </c:pt>
                <c:pt idx="1121">
                  <c:v>17.920000000000002</c:v>
                </c:pt>
                <c:pt idx="1122">
                  <c:v>17.920000000000002</c:v>
                </c:pt>
                <c:pt idx="1123">
                  <c:v>17.920000000000002</c:v>
                </c:pt>
                <c:pt idx="1124">
                  <c:v>17.920000000000002</c:v>
                </c:pt>
                <c:pt idx="1125">
                  <c:v>17.920000000000002</c:v>
                </c:pt>
                <c:pt idx="1126">
                  <c:v>17.920000000000002</c:v>
                </c:pt>
                <c:pt idx="1127">
                  <c:v>17.920000000000002</c:v>
                </c:pt>
                <c:pt idx="1128">
                  <c:v>17.920000000000002</c:v>
                </c:pt>
                <c:pt idx="1129">
                  <c:v>17.920000000000002</c:v>
                </c:pt>
                <c:pt idx="1130">
                  <c:v>17.940000000000001</c:v>
                </c:pt>
                <c:pt idx="1131">
                  <c:v>17.940000000000001</c:v>
                </c:pt>
                <c:pt idx="1132">
                  <c:v>17.940000000000001</c:v>
                </c:pt>
                <c:pt idx="1133">
                  <c:v>17.940000000000001</c:v>
                </c:pt>
                <c:pt idx="1134">
                  <c:v>17.940000000000001</c:v>
                </c:pt>
                <c:pt idx="1135">
                  <c:v>17.96</c:v>
                </c:pt>
                <c:pt idx="1136">
                  <c:v>17.96</c:v>
                </c:pt>
                <c:pt idx="1137">
                  <c:v>17.96</c:v>
                </c:pt>
                <c:pt idx="1138">
                  <c:v>17.96</c:v>
                </c:pt>
                <c:pt idx="1139">
                  <c:v>17.98</c:v>
                </c:pt>
                <c:pt idx="1140">
                  <c:v>17.98</c:v>
                </c:pt>
                <c:pt idx="1141">
                  <c:v>17.98</c:v>
                </c:pt>
                <c:pt idx="1142">
                  <c:v>17.98</c:v>
                </c:pt>
                <c:pt idx="1143">
                  <c:v>17.98</c:v>
                </c:pt>
                <c:pt idx="1144">
                  <c:v>17.98</c:v>
                </c:pt>
                <c:pt idx="1145">
                  <c:v>17.98</c:v>
                </c:pt>
                <c:pt idx="1146">
                  <c:v>18</c:v>
                </c:pt>
                <c:pt idx="1147">
                  <c:v>18</c:v>
                </c:pt>
                <c:pt idx="1148">
                  <c:v>18</c:v>
                </c:pt>
                <c:pt idx="1149">
                  <c:v>18</c:v>
                </c:pt>
                <c:pt idx="1150">
                  <c:v>18</c:v>
                </c:pt>
                <c:pt idx="1151">
                  <c:v>18</c:v>
                </c:pt>
                <c:pt idx="1152">
                  <c:v>18.02</c:v>
                </c:pt>
                <c:pt idx="1153">
                  <c:v>18.02</c:v>
                </c:pt>
                <c:pt idx="1154">
                  <c:v>18.02</c:v>
                </c:pt>
                <c:pt idx="1155">
                  <c:v>18.04</c:v>
                </c:pt>
                <c:pt idx="1156">
                  <c:v>18.04</c:v>
                </c:pt>
                <c:pt idx="1157">
                  <c:v>18.04</c:v>
                </c:pt>
                <c:pt idx="1158">
                  <c:v>18.059999999999999</c:v>
                </c:pt>
                <c:pt idx="1159">
                  <c:v>18.059999999999999</c:v>
                </c:pt>
                <c:pt idx="1160">
                  <c:v>18.059999999999999</c:v>
                </c:pt>
                <c:pt idx="1161">
                  <c:v>18.079999999999991</c:v>
                </c:pt>
                <c:pt idx="1162">
                  <c:v>18.079999999999991</c:v>
                </c:pt>
                <c:pt idx="1163">
                  <c:v>18.100000000000001</c:v>
                </c:pt>
                <c:pt idx="1164">
                  <c:v>18.100000000000001</c:v>
                </c:pt>
                <c:pt idx="1165">
                  <c:v>18.12</c:v>
                </c:pt>
                <c:pt idx="1166">
                  <c:v>18.12</c:v>
                </c:pt>
                <c:pt idx="1167">
                  <c:v>18.12</c:v>
                </c:pt>
                <c:pt idx="1168">
                  <c:v>18.12</c:v>
                </c:pt>
                <c:pt idx="1169">
                  <c:v>18.14</c:v>
                </c:pt>
                <c:pt idx="1170">
                  <c:v>18.14</c:v>
                </c:pt>
                <c:pt idx="1171">
                  <c:v>18.14</c:v>
                </c:pt>
                <c:pt idx="1172">
                  <c:v>18.16</c:v>
                </c:pt>
                <c:pt idx="1173">
                  <c:v>18.16</c:v>
                </c:pt>
                <c:pt idx="1174">
                  <c:v>18.16</c:v>
                </c:pt>
                <c:pt idx="1175">
                  <c:v>18.16</c:v>
                </c:pt>
                <c:pt idx="1176">
                  <c:v>18.16</c:v>
                </c:pt>
                <c:pt idx="1177">
                  <c:v>18.18</c:v>
                </c:pt>
                <c:pt idx="1178">
                  <c:v>18.18</c:v>
                </c:pt>
                <c:pt idx="1179">
                  <c:v>18.18</c:v>
                </c:pt>
                <c:pt idx="1180">
                  <c:v>18.18</c:v>
                </c:pt>
                <c:pt idx="1181">
                  <c:v>18.18</c:v>
                </c:pt>
                <c:pt idx="1182">
                  <c:v>18.2</c:v>
                </c:pt>
                <c:pt idx="1183">
                  <c:v>18.2</c:v>
                </c:pt>
                <c:pt idx="1184">
                  <c:v>18.2</c:v>
                </c:pt>
                <c:pt idx="1185">
                  <c:v>18.22</c:v>
                </c:pt>
                <c:pt idx="1186">
                  <c:v>18.22</c:v>
                </c:pt>
                <c:pt idx="1187">
                  <c:v>18.22</c:v>
                </c:pt>
                <c:pt idx="1188">
                  <c:v>18.239999999999991</c:v>
                </c:pt>
                <c:pt idx="1189">
                  <c:v>18.239999999999991</c:v>
                </c:pt>
                <c:pt idx="1190">
                  <c:v>18.260000000000002</c:v>
                </c:pt>
                <c:pt idx="1191">
                  <c:v>18.260000000000002</c:v>
                </c:pt>
                <c:pt idx="1192">
                  <c:v>18.28</c:v>
                </c:pt>
                <c:pt idx="1193">
                  <c:v>18.28</c:v>
                </c:pt>
                <c:pt idx="1194">
                  <c:v>18.3</c:v>
                </c:pt>
                <c:pt idx="1195">
                  <c:v>18.3</c:v>
                </c:pt>
                <c:pt idx="1196">
                  <c:v>18.3</c:v>
                </c:pt>
                <c:pt idx="1197">
                  <c:v>18.32</c:v>
                </c:pt>
                <c:pt idx="1198">
                  <c:v>18.32</c:v>
                </c:pt>
                <c:pt idx="1199">
                  <c:v>18.32</c:v>
                </c:pt>
                <c:pt idx="1200">
                  <c:v>18.34</c:v>
                </c:pt>
                <c:pt idx="1201">
                  <c:v>18.34</c:v>
                </c:pt>
                <c:pt idx="1202">
                  <c:v>18.34</c:v>
                </c:pt>
                <c:pt idx="1203">
                  <c:v>18.36</c:v>
                </c:pt>
                <c:pt idx="1204">
                  <c:v>18.36</c:v>
                </c:pt>
                <c:pt idx="1205">
                  <c:v>18.36</c:v>
                </c:pt>
                <c:pt idx="1206">
                  <c:v>18.36</c:v>
                </c:pt>
                <c:pt idx="1207">
                  <c:v>18.38</c:v>
                </c:pt>
                <c:pt idx="1208">
                  <c:v>18.38</c:v>
                </c:pt>
                <c:pt idx="1209">
                  <c:v>18.399999999999999</c:v>
                </c:pt>
                <c:pt idx="1210">
                  <c:v>18.399999999999999</c:v>
                </c:pt>
                <c:pt idx="1211">
                  <c:v>18.399999999999999</c:v>
                </c:pt>
                <c:pt idx="1212">
                  <c:v>18.399999999999999</c:v>
                </c:pt>
                <c:pt idx="1213">
                  <c:v>18.420000000000002</c:v>
                </c:pt>
                <c:pt idx="1214">
                  <c:v>18.440000000000001</c:v>
                </c:pt>
                <c:pt idx="1215">
                  <c:v>18.440000000000001</c:v>
                </c:pt>
                <c:pt idx="1216">
                  <c:v>18.440000000000001</c:v>
                </c:pt>
                <c:pt idx="1217">
                  <c:v>18.46</c:v>
                </c:pt>
                <c:pt idx="1218">
                  <c:v>18.46</c:v>
                </c:pt>
                <c:pt idx="1219">
                  <c:v>18.46</c:v>
                </c:pt>
                <c:pt idx="1220">
                  <c:v>18.48</c:v>
                </c:pt>
                <c:pt idx="1221">
                  <c:v>18.48</c:v>
                </c:pt>
                <c:pt idx="1222">
                  <c:v>18.48</c:v>
                </c:pt>
                <c:pt idx="1223">
                  <c:v>18.5</c:v>
                </c:pt>
                <c:pt idx="1224">
                  <c:v>18.5</c:v>
                </c:pt>
                <c:pt idx="1225">
                  <c:v>18.5</c:v>
                </c:pt>
                <c:pt idx="1226">
                  <c:v>18.5</c:v>
                </c:pt>
                <c:pt idx="1227">
                  <c:v>18.5</c:v>
                </c:pt>
                <c:pt idx="1228">
                  <c:v>18.5</c:v>
                </c:pt>
                <c:pt idx="1229">
                  <c:v>18.5</c:v>
                </c:pt>
                <c:pt idx="1230">
                  <c:v>18.5</c:v>
                </c:pt>
                <c:pt idx="1231">
                  <c:v>18.5</c:v>
                </c:pt>
                <c:pt idx="1232">
                  <c:v>18.5</c:v>
                </c:pt>
                <c:pt idx="1233">
                  <c:v>18.5</c:v>
                </c:pt>
                <c:pt idx="1234">
                  <c:v>18.5</c:v>
                </c:pt>
                <c:pt idx="1235">
                  <c:v>18.5</c:v>
                </c:pt>
                <c:pt idx="1236">
                  <c:v>18.5</c:v>
                </c:pt>
                <c:pt idx="1237">
                  <c:v>18.5</c:v>
                </c:pt>
                <c:pt idx="1238">
                  <c:v>18.48</c:v>
                </c:pt>
                <c:pt idx="1239">
                  <c:v>18.48</c:v>
                </c:pt>
                <c:pt idx="1240">
                  <c:v>18.48</c:v>
                </c:pt>
                <c:pt idx="1241">
                  <c:v>18.48</c:v>
                </c:pt>
                <c:pt idx="1242">
                  <c:v>18.46</c:v>
                </c:pt>
                <c:pt idx="1243">
                  <c:v>18.46</c:v>
                </c:pt>
                <c:pt idx="1244">
                  <c:v>18.46</c:v>
                </c:pt>
                <c:pt idx="1245">
                  <c:v>18.46</c:v>
                </c:pt>
                <c:pt idx="1246">
                  <c:v>18.46</c:v>
                </c:pt>
                <c:pt idx="1247">
                  <c:v>18.440000000000001</c:v>
                </c:pt>
                <c:pt idx="1248">
                  <c:v>18.440000000000001</c:v>
                </c:pt>
                <c:pt idx="1249">
                  <c:v>18.440000000000001</c:v>
                </c:pt>
                <c:pt idx="1250">
                  <c:v>18.420000000000002</c:v>
                </c:pt>
                <c:pt idx="1251">
                  <c:v>18.420000000000002</c:v>
                </c:pt>
                <c:pt idx="1252">
                  <c:v>18.420000000000002</c:v>
                </c:pt>
                <c:pt idx="1253">
                  <c:v>18.399999999999999</c:v>
                </c:pt>
                <c:pt idx="1254">
                  <c:v>18.399999999999999</c:v>
                </c:pt>
                <c:pt idx="1255">
                  <c:v>18.38</c:v>
                </c:pt>
                <c:pt idx="1256">
                  <c:v>18.38</c:v>
                </c:pt>
                <c:pt idx="1257">
                  <c:v>18.36</c:v>
                </c:pt>
                <c:pt idx="1258">
                  <c:v>18.36</c:v>
                </c:pt>
                <c:pt idx="1259">
                  <c:v>18.34</c:v>
                </c:pt>
                <c:pt idx="1260">
                  <c:v>18.34</c:v>
                </c:pt>
                <c:pt idx="1261">
                  <c:v>18.32</c:v>
                </c:pt>
                <c:pt idx="1262">
                  <c:v>18.32</c:v>
                </c:pt>
                <c:pt idx="1263">
                  <c:v>18.3</c:v>
                </c:pt>
                <c:pt idx="1264">
                  <c:v>18.3</c:v>
                </c:pt>
                <c:pt idx="1265">
                  <c:v>18.28</c:v>
                </c:pt>
                <c:pt idx="1266">
                  <c:v>18.28</c:v>
                </c:pt>
                <c:pt idx="1267">
                  <c:v>18.260000000000002</c:v>
                </c:pt>
                <c:pt idx="1268">
                  <c:v>18.239999999999991</c:v>
                </c:pt>
                <c:pt idx="1269">
                  <c:v>18.239999999999991</c:v>
                </c:pt>
                <c:pt idx="1270">
                  <c:v>18.22</c:v>
                </c:pt>
                <c:pt idx="1271">
                  <c:v>18.22</c:v>
                </c:pt>
                <c:pt idx="1272">
                  <c:v>18.22</c:v>
                </c:pt>
                <c:pt idx="1273">
                  <c:v>18.2</c:v>
                </c:pt>
                <c:pt idx="1274">
                  <c:v>18.18</c:v>
                </c:pt>
                <c:pt idx="1275">
                  <c:v>18.18</c:v>
                </c:pt>
                <c:pt idx="1276">
                  <c:v>18.16</c:v>
                </c:pt>
                <c:pt idx="1277">
                  <c:v>18.16</c:v>
                </c:pt>
                <c:pt idx="1278">
                  <c:v>18.14</c:v>
                </c:pt>
                <c:pt idx="1279">
                  <c:v>18.12</c:v>
                </c:pt>
                <c:pt idx="1280">
                  <c:v>18.12</c:v>
                </c:pt>
                <c:pt idx="1281">
                  <c:v>18.12</c:v>
                </c:pt>
                <c:pt idx="1282">
                  <c:v>18.100000000000001</c:v>
                </c:pt>
                <c:pt idx="1283">
                  <c:v>18.100000000000001</c:v>
                </c:pt>
                <c:pt idx="1284">
                  <c:v>18.079999999999991</c:v>
                </c:pt>
                <c:pt idx="1285">
                  <c:v>18.059999999999999</c:v>
                </c:pt>
                <c:pt idx="1286">
                  <c:v>18.059999999999999</c:v>
                </c:pt>
                <c:pt idx="1287">
                  <c:v>18.04</c:v>
                </c:pt>
                <c:pt idx="1288">
                  <c:v>18.04</c:v>
                </c:pt>
                <c:pt idx="1289">
                  <c:v>18.02</c:v>
                </c:pt>
                <c:pt idx="1290">
                  <c:v>18.02</c:v>
                </c:pt>
                <c:pt idx="1291">
                  <c:v>18</c:v>
                </c:pt>
                <c:pt idx="1292">
                  <c:v>18</c:v>
                </c:pt>
                <c:pt idx="1293">
                  <c:v>17.98</c:v>
                </c:pt>
                <c:pt idx="1294">
                  <c:v>17.98</c:v>
                </c:pt>
                <c:pt idx="1295">
                  <c:v>17.96</c:v>
                </c:pt>
                <c:pt idx="1296">
                  <c:v>17.96</c:v>
                </c:pt>
                <c:pt idx="1297">
                  <c:v>17.96</c:v>
                </c:pt>
                <c:pt idx="1298">
                  <c:v>17.96</c:v>
                </c:pt>
                <c:pt idx="1299">
                  <c:v>17.96</c:v>
                </c:pt>
                <c:pt idx="1300">
                  <c:v>17.96</c:v>
                </c:pt>
                <c:pt idx="1301">
                  <c:v>17.96</c:v>
                </c:pt>
                <c:pt idx="1302">
                  <c:v>17.940000000000001</c:v>
                </c:pt>
                <c:pt idx="1303">
                  <c:v>17.940000000000001</c:v>
                </c:pt>
                <c:pt idx="1304">
                  <c:v>17.940000000000001</c:v>
                </c:pt>
                <c:pt idx="1305">
                  <c:v>17.940000000000001</c:v>
                </c:pt>
                <c:pt idx="1306">
                  <c:v>17.940000000000001</c:v>
                </c:pt>
                <c:pt idx="1307">
                  <c:v>17.940000000000001</c:v>
                </c:pt>
                <c:pt idx="1308">
                  <c:v>17.940000000000001</c:v>
                </c:pt>
                <c:pt idx="1309">
                  <c:v>17.940000000000001</c:v>
                </c:pt>
                <c:pt idx="1310">
                  <c:v>17.940000000000001</c:v>
                </c:pt>
                <c:pt idx="1311">
                  <c:v>17.940000000000001</c:v>
                </c:pt>
                <c:pt idx="1312">
                  <c:v>17.920000000000002</c:v>
                </c:pt>
                <c:pt idx="1313">
                  <c:v>17.920000000000002</c:v>
                </c:pt>
                <c:pt idx="1314">
                  <c:v>17.920000000000002</c:v>
                </c:pt>
                <c:pt idx="1315">
                  <c:v>17.920000000000002</c:v>
                </c:pt>
                <c:pt idx="1316">
                  <c:v>17.920000000000002</c:v>
                </c:pt>
                <c:pt idx="1317">
                  <c:v>17.920000000000002</c:v>
                </c:pt>
                <c:pt idx="1318">
                  <c:v>17.920000000000002</c:v>
                </c:pt>
                <c:pt idx="1319">
                  <c:v>17.899999999999999</c:v>
                </c:pt>
                <c:pt idx="1320">
                  <c:v>17.899999999999999</c:v>
                </c:pt>
                <c:pt idx="1321">
                  <c:v>17.899999999999999</c:v>
                </c:pt>
                <c:pt idx="1322">
                  <c:v>17.899999999999999</c:v>
                </c:pt>
                <c:pt idx="1323">
                  <c:v>17.920000000000002</c:v>
                </c:pt>
                <c:pt idx="1324">
                  <c:v>17.920000000000002</c:v>
                </c:pt>
                <c:pt idx="1325">
                  <c:v>17.920000000000002</c:v>
                </c:pt>
                <c:pt idx="1326">
                  <c:v>17.920000000000002</c:v>
                </c:pt>
                <c:pt idx="1327">
                  <c:v>17.940000000000001</c:v>
                </c:pt>
                <c:pt idx="1328">
                  <c:v>17.940000000000001</c:v>
                </c:pt>
                <c:pt idx="1329">
                  <c:v>17.96</c:v>
                </c:pt>
                <c:pt idx="1330">
                  <c:v>17.96</c:v>
                </c:pt>
                <c:pt idx="1331">
                  <c:v>17.98</c:v>
                </c:pt>
                <c:pt idx="1332">
                  <c:v>17.98</c:v>
                </c:pt>
                <c:pt idx="1333">
                  <c:v>18</c:v>
                </c:pt>
                <c:pt idx="1334">
                  <c:v>18</c:v>
                </c:pt>
                <c:pt idx="1335">
                  <c:v>18.02</c:v>
                </c:pt>
                <c:pt idx="1336">
                  <c:v>18.02</c:v>
                </c:pt>
                <c:pt idx="1337">
                  <c:v>18.02</c:v>
                </c:pt>
                <c:pt idx="1338">
                  <c:v>18.02</c:v>
                </c:pt>
                <c:pt idx="1339">
                  <c:v>18.04</c:v>
                </c:pt>
                <c:pt idx="1340">
                  <c:v>18.04</c:v>
                </c:pt>
                <c:pt idx="1341">
                  <c:v>18.04</c:v>
                </c:pt>
                <c:pt idx="1342">
                  <c:v>18.059999999999999</c:v>
                </c:pt>
                <c:pt idx="1343">
                  <c:v>18.059999999999999</c:v>
                </c:pt>
                <c:pt idx="1344">
                  <c:v>18.059999999999999</c:v>
                </c:pt>
                <c:pt idx="1345">
                  <c:v>18.059999999999999</c:v>
                </c:pt>
                <c:pt idx="1346">
                  <c:v>18.059999999999999</c:v>
                </c:pt>
                <c:pt idx="1347">
                  <c:v>18.059999999999999</c:v>
                </c:pt>
                <c:pt idx="1348">
                  <c:v>18.079999999999991</c:v>
                </c:pt>
                <c:pt idx="1349">
                  <c:v>18.079999999999991</c:v>
                </c:pt>
                <c:pt idx="1350">
                  <c:v>18.079999999999991</c:v>
                </c:pt>
                <c:pt idx="1351">
                  <c:v>18.079999999999991</c:v>
                </c:pt>
                <c:pt idx="1352">
                  <c:v>18.079999999999991</c:v>
                </c:pt>
                <c:pt idx="1353">
                  <c:v>18.100000000000001</c:v>
                </c:pt>
                <c:pt idx="1354">
                  <c:v>18.100000000000001</c:v>
                </c:pt>
                <c:pt idx="1355">
                  <c:v>18.100000000000001</c:v>
                </c:pt>
                <c:pt idx="1356">
                  <c:v>18.100000000000001</c:v>
                </c:pt>
                <c:pt idx="1357">
                  <c:v>18.12</c:v>
                </c:pt>
                <c:pt idx="1358">
                  <c:v>18.12</c:v>
                </c:pt>
                <c:pt idx="1359">
                  <c:v>18.12</c:v>
                </c:pt>
                <c:pt idx="1360">
                  <c:v>18.12</c:v>
                </c:pt>
                <c:pt idx="1361">
                  <c:v>18.14</c:v>
                </c:pt>
                <c:pt idx="1362">
                  <c:v>18.14</c:v>
                </c:pt>
                <c:pt idx="1363">
                  <c:v>18.14</c:v>
                </c:pt>
                <c:pt idx="1364">
                  <c:v>18.14</c:v>
                </c:pt>
                <c:pt idx="1365">
                  <c:v>18.16</c:v>
                </c:pt>
                <c:pt idx="1366">
                  <c:v>18.16</c:v>
                </c:pt>
                <c:pt idx="1367">
                  <c:v>18.16</c:v>
                </c:pt>
                <c:pt idx="1368">
                  <c:v>18.16</c:v>
                </c:pt>
                <c:pt idx="1369">
                  <c:v>18.18</c:v>
                </c:pt>
                <c:pt idx="1370">
                  <c:v>18.18</c:v>
                </c:pt>
                <c:pt idx="1371">
                  <c:v>18.18</c:v>
                </c:pt>
                <c:pt idx="1372">
                  <c:v>18.18</c:v>
                </c:pt>
                <c:pt idx="1373">
                  <c:v>18.2</c:v>
                </c:pt>
                <c:pt idx="1374">
                  <c:v>18.2</c:v>
                </c:pt>
                <c:pt idx="1375">
                  <c:v>18.2</c:v>
                </c:pt>
                <c:pt idx="1376">
                  <c:v>18.2</c:v>
                </c:pt>
                <c:pt idx="1377">
                  <c:v>18.22</c:v>
                </c:pt>
                <c:pt idx="1378">
                  <c:v>18.22</c:v>
                </c:pt>
                <c:pt idx="1379">
                  <c:v>18.239999999999991</c:v>
                </c:pt>
                <c:pt idx="1380">
                  <c:v>18.239999999999991</c:v>
                </c:pt>
                <c:pt idx="1381">
                  <c:v>18.239999999999991</c:v>
                </c:pt>
                <c:pt idx="1382">
                  <c:v>18.260000000000002</c:v>
                </c:pt>
                <c:pt idx="1383">
                  <c:v>18.260000000000002</c:v>
                </c:pt>
                <c:pt idx="1384">
                  <c:v>18.260000000000002</c:v>
                </c:pt>
                <c:pt idx="1385">
                  <c:v>18.28</c:v>
                </c:pt>
                <c:pt idx="1386">
                  <c:v>18.28</c:v>
                </c:pt>
                <c:pt idx="1387">
                  <c:v>18.3</c:v>
                </c:pt>
                <c:pt idx="1388">
                  <c:v>18.3</c:v>
                </c:pt>
                <c:pt idx="1389">
                  <c:v>18.32</c:v>
                </c:pt>
                <c:pt idx="1390">
                  <c:v>18.32</c:v>
                </c:pt>
                <c:pt idx="1391">
                  <c:v>18.34</c:v>
                </c:pt>
                <c:pt idx="1392">
                  <c:v>18.34</c:v>
                </c:pt>
                <c:pt idx="1393">
                  <c:v>18.34</c:v>
                </c:pt>
                <c:pt idx="1394">
                  <c:v>18.34</c:v>
                </c:pt>
                <c:pt idx="1395">
                  <c:v>18.36</c:v>
                </c:pt>
                <c:pt idx="1396">
                  <c:v>18.36</c:v>
                </c:pt>
                <c:pt idx="1397">
                  <c:v>18.36</c:v>
                </c:pt>
                <c:pt idx="1398">
                  <c:v>18.38</c:v>
                </c:pt>
                <c:pt idx="1399">
                  <c:v>18.38</c:v>
                </c:pt>
                <c:pt idx="1400">
                  <c:v>18.38</c:v>
                </c:pt>
                <c:pt idx="1401">
                  <c:v>18.38</c:v>
                </c:pt>
                <c:pt idx="1402">
                  <c:v>18.38</c:v>
                </c:pt>
                <c:pt idx="1403">
                  <c:v>18.399999999999999</c:v>
                </c:pt>
                <c:pt idx="1404">
                  <c:v>18.399999999999999</c:v>
                </c:pt>
                <c:pt idx="1405">
                  <c:v>18.399999999999999</c:v>
                </c:pt>
                <c:pt idx="1406">
                  <c:v>18.420000000000002</c:v>
                </c:pt>
                <c:pt idx="1407">
                  <c:v>18.420000000000002</c:v>
                </c:pt>
                <c:pt idx="1408">
                  <c:v>18.420000000000002</c:v>
                </c:pt>
                <c:pt idx="1409">
                  <c:v>18.420000000000002</c:v>
                </c:pt>
                <c:pt idx="1410">
                  <c:v>18.440000000000001</c:v>
                </c:pt>
                <c:pt idx="1411">
                  <c:v>18.440000000000001</c:v>
                </c:pt>
                <c:pt idx="1412">
                  <c:v>18.46</c:v>
                </c:pt>
                <c:pt idx="1413">
                  <c:v>18.48</c:v>
                </c:pt>
                <c:pt idx="1414">
                  <c:v>18.48</c:v>
                </c:pt>
                <c:pt idx="1415">
                  <c:v>18.5</c:v>
                </c:pt>
                <c:pt idx="1416">
                  <c:v>18.5</c:v>
                </c:pt>
                <c:pt idx="1417">
                  <c:v>18.52</c:v>
                </c:pt>
                <c:pt idx="1418">
                  <c:v>18.52</c:v>
                </c:pt>
                <c:pt idx="1419">
                  <c:v>18.54</c:v>
                </c:pt>
                <c:pt idx="1420">
                  <c:v>18.54</c:v>
                </c:pt>
                <c:pt idx="1421">
                  <c:v>18.54</c:v>
                </c:pt>
                <c:pt idx="1422">
                  <c:v>18.559999999999999</c:v>
                </c:pt>
                <c:pt idx="1423">
                  <c:v>18.559999999999999</c:v>
                </c:pt>
                <c:pt idx="1424">
                  <c:v>18.579999999999991</c:v>
                </c:pt>
                <c:pt idx="1425">
                  <c:v>18.579999999999991</c:v>
                </c:pt>
                <c:pt idx="1426">
                  <c:v>18.579999999999991</c:v>
                </c:pt>
                <c:pt idx="1427">
                  <c:v>18.579999999999991</c:v>
                </c:pt>
                <c:pt idx="1428">
                  <c:v>18.579999999999991</c:v>
                </c:pt>
                <c:pt idx="1429">
                  <c:v>18.600000000000001</c:v>
                </c:pt>
                <c:pt idx="1430">
                  <c:v>18.600000000000001</c:v>
                </c:pt>
                <c:pt idx="1431">
                  <c:v>18.600000000000001</c:v>
                </c:pt>
                <c:pt idx="1432">
                  <c:v>18.600000000000001</c:v>
                </c:pt>
                <c:pt idx="1433">
                  <c:v>18.600000000000001</c:v>
                </c:pt>
                <c:pt idx="1434">
                  <c:v>18.62</c:v>
                </c:pt>
                <c:pt idx="1435">
                  <c:v>18.62</c:v>
                </c:pt>
                <c:pt idx="1436">
                  <c:v>18.62</c:v>
                </c:pt>
                <c:pt idx="1437">
                  <c:v>18.62</c:v>
                </c:pt>
                <c:pt idx="1438">
                  <c:v>18.64</c:v>
                </c:pt>
                <c:pt idx="1439">
                  <c:v>18.64</c:v>
                </c:pt>
                <c:pt idx="1440">
                  <c:v>18.64</c:v>
                </c:pt>
                <c:pt idx="1441">
                  <c:v>18.64</c:v>
                </c:pt>
                <c:pt idx="1442">
                  <c:v>18.66</c:v>
                </c:pt>
                <c:pt idx="1443">
                  <c:v>18.66</c:v>
                </c:pt>
                <c:pt idx="1444">
                  <c:v>18.66</c:v>
                </c:pt>
                <c:pt idx="1445">
                  <c:v>18.68</c:v>
                </c:pt>
                <c:pt idx="1446">
                  <c:v>18.68</c:v>
                </c:pt>
                <c:pt idx="1447">
                  <c:v>18.68</c:v>
                </c:pt>
                <c:pt idx="1448">
                  <c:v>18.68</c:v>
                </c:pt>
                <c:pt idx="1449">
                  <c:v>18.7</c:v>
                </c:pt>
                <c:pt idx="1450">
                  <c:v>18.7</c:v>
                </c:pt>
                <c:pt idx="1451">
                  <c:v>18.72</c:v>
                </c:pt>
                <c:pt idx="1452">
                  <c:v>18.72</c:v>
                </c:pt>
                <c:pt idx="1453">
                  <c:v>18.72</c:v>
                </c:pt>
                <c:pt idx="1454">
                  <c:v>18.72</c:v>
                </c:pt>
                <c:pt idx="1455">
                  <c:v>18.72</c:v>
                </c:pt>
                <c:pt idx="1456">
                  <c:v>18.739999999999991</c:v>
                </c:pt>
                <c:pt idx="1457">
                  <c:v>18.739999999999991</c:v>
                </c:pt>
                <c:pt idx="1458">
                  <c:v>18.739999999999991</c:v>
                </c:pt>
                <c:pt idx="1459">
                  <c:v>18.739999999999991</c:v>
                </c:pt>
                <c:pt idx="1460">
                  <c:v>18.739999999999991</c:v>
                </c:pt>
                <c:pt idx="1461">
                  <c:v>18.739999999999991</c:v>
                </c:pt>
                <c:pt idx="1462">
                  <c:v>18.739999999999991</c:v>
                </c:pt>
                <c:pt idx="1463">
                  <c:v>18.739999999999991</c:v>
                </c:pt>
                <c:pt idx="1464">
                  <c:v>18.739999999999991</c:v>
                </c:pt>
                <c:pt idx="1465">
                  <c:v>18.739999999999991</c:v>
                </c:pt>
                <c:pt idx="1466">
                  <c:v>18.739999999999991</c:v>
                </c:pt>
                <c:pt idx="1467">
                  <c:v>18.739999999999991</c:v>
                </c:pt>
                <c:pt idx="1468">
                  <c:v>18.739999999999991</c:v>
                </c:pt>
                <c:pt idx="1469">
                  <c:v>18.739999999999991</c:v>
                </c:pt>
                <c:pt idx="1470">
                  <c:v>18.739999999999991</c:v>
                </c:pt>
                <c:pt idx="1471">
                  <c:v>18.739999999999991</c:v>
                </c:pt>
                <c:pt idx="1472">
                  <c:v>18.739999999999991</c:v>
                </c:pt>
                <c:pt idx="1473">
                  <c:v>18.739999999999991</c:v>
                </c:pt>
                <c:pt idx="1474">
                  <c:v>18.760000000000002</c:v>
                </c:pt>
                <c:pt idx="1475">
                  <c:v>18.760000000000002</c:v>
                </c:pt>
                <c:pt idx="1476">
                  <c:v>18.760000000000002</c:v>
                </c:pt>
                <c:pt idx="1477">
                  <c:v>18.760000000000002</c:v>
                </c:pt>
                <c:pt idx="1478">
                  <c:v>18.760000000000002</c:v>
                </c:pt>
                <c:pt idx="1479">
                  <c:v>18.760000000000002</c:v>
                </c:pt>
                <c:pt idx="1480">
                  <c:v>18.760000000000002</c:v>
                </c:pt>
                <c:pt idx="1481">
                  <c:v>18.760000000000002</c:v>
                </c:pt>
                <c:pt idx="1482">
                  <c:v>18.760000000000002</c:v>
                </c:pt>
                <c:pt idx="1483">
                  <c:v>18.760000000000002</c:v>
                </c:pt>
                <c:pt idx="1484">
                  <c:v>18.760000000000002</c:v>
                </c:pt>
                <c:pt idx="1485">
                  <c:v>18.760000000000002</c:v>
                </c:pt>
                <c:pt idx="1486">
                  <c:v>18.760000000000002</c:v>
                </c:pt>
                <c:pt idx="1487">
                  <c:v>18.78</c:v>
                </c:pt>
                <c:pt idx="1488">
                  <c:v>18.760000000000002</c:v>
                </c:pt>
                <c:pt idx="1489">
                  <c:v>18.760000000000002</c:v>
                </c:pt>
                <c:pt idx="1490">
                  <c:v>18.760000000000002</c:v>
                </c:pt>
                <c:pt idx="1491">
                  <c:v>18.760000000000002</c:v>
                </c:pt>
                <c:pt idx="1492">
                  <c:v>18.760000000000002</c:v>
                </c:pt>
                <c:pt idx="1493">
                  <c:v>18.760000000000002</c:v>
                </c:pt>
                <c:pt idx="1494">
                  <c:v>18.760000000000002</c:v>
                </c:pt>
                <c:pt idx="1495">
                  <c:v>18.760000000000002</c:v>
                </c:pt>
                <c:pt idx="1496">
                  <c:v>18.760000000000002</c:v>
                </c:pt>
                <c:pt idx="1497">
                  <c:v>18.760000000000002</c:v>
                </c:pt>
                <c:pt idx="1498">
                  <c:v>18.760000000000002</c:v>
                </c:pt>
                <c:pt idx="1499">
                  <c:v>18.760000000000002</c:v>
                </c:pt>
                <c:pt idx="1500">
                  <c:v>18.760000000000002</c:v>
                </c:pt>
                <c:pt idx="1501">
                  <c:v>18.760000000000002</c:v>
                </c:pt>
                <c:pt idx="1502">
                  <c:v>18.760000000000002</c:v>
                </c:pt>
                <c:pt idx="1503">
                  <c:v>18.760000000000002</c:v>
                </c:pt>
                <c:pt idx="1504">
                  <c:v>18.760000000000002</c:v>
                </c:pt>
                <c:pt idx="1505">
                  <c:v>18.760000000000002</c:v>
                </c:pt>
                <c:pt idx="1506">
                  <c:v>18.760000000000002</c:v>
                </c:pt>
                <c:pt idx="1507">
                  <c:v>18.760000000000002</c:v>
                </c:pt>
                <c:pt idx="1508">
                  <c:v>18.760000000000002</c:v>
                </c:pt>
                <c:pt idx="1509">
                  <c:v>18.760000000000002</c:v>
                </c:pt>
                <c:pt idx="1510">
                  <c:v>18.760000000000002</c:v>
                </c:pt>
                <c:pt idx="1511">
                  <c:v>18.760000000000002</c:v>
                </c:pt>
                <c:pt idx="1512">
                  <c:v>18.760000000000002</c:v>
                </c:pt>
                <c:pt idx="1513">
                  <c:v>18.760000000000002</c:v>
                </c:pt>
                <c:pt idx="1514">
                  <c:v>18.760000000000002</c:v>
                </c:pt>
                <c:pt idx="1515">
                  <c:v>18.739999999999991</c:v>
                </c:pt>
                <c:pt idx="1516">
                  <c:v>18.739999999999991</c:v>
                </c:pt>
                <c:pt idx="1517">
                  <c:v>18.739999999999991</c:v>
                </c:pt>
                <c:pt idx="1518">
                  <c:v>18.739999999999991</c:v>
                </c:pt>
                <c:pt idx="1519">
                  <c:v>18.739999999999991</c:v>
                </c:pt>
                <c:pt idx="1520">
                  <c:v>18.739999999999991</c:v>
                </c:pt>
                <c:pt idx="1521">
                  <c:v>18.760000000000002</c:v>
                </c:pt>
                <c:pt idx="1522">
                  <c:v>18.760000000000002</c:v>
                </c:pt>
                <c:pt idx="1523">
                  <c:v>18.760000000000002</c:v>
                </c:pt>
                <c:pt idx="1524">
                  <c:v>18.760000000000002</c:v>
                </c:pt>
                <c:pt idx="1525">
                  <c:v>18.760000000000002</c:v>
                </c:pt>
                <c:pt idx="1526">
                  <c:v>18.760000000000002</c:v>
                </c:pt>
                <c:pt idx="1527">
                  <c:v>18.78</c:v>
                </c:pt>
                <c:pt idx="1528">
                  <c:v>18.78</c:v>
                </c:pt>
                <c:pt idx="1529">
                  <c:v>18.78</c:v>
                </c:pt>
                <c:pt idx="1530">
                  <c:v>18.8</c:v>
                </c:pt>
                <c:pt idx="1531">
                  <c:v>18.8</c:v>
                </c:pt>
                <c:pt idx="1532">
                  <c:v>18.8</c:v>
                </c:pt>
                <c:pt idx="1533">
                  <c:v>18.82</c:v>
                </c:pt>
                <c:pt idx="1534">
                  <c:v>18.82</c:v>
                </c:pt>
                <c:pt idx="1535">
                  <c:v>18.82</c:v>
                </c:pt>
                <c:pt idx="1536">
                  <c:v>18.84</c:v>
                </c:pt>
                <c:pt idx="1537">
                  <c:v>18.84</c:v>
                </c:pt>
                <c:pt idx="1538">
                  <c:v>18.84</c:v>
                </c:pt>
                <c:pt idx="1539">
                  <c:v>18.84</c:v>
                </c:pt>
                <c:pt idx="1540">
                  <c:v>18.84</c:v>
                </c:pt>
                <c:pt idx="1541">
                  <c:v>18.84</c:v>
                </c:pt>
                <c:pt idx="1542">
                  <c:v>18.84</c:v>
                </c:pt>
                <c:pt idx="1543">
                  <c:v>18.84</c:v>
                </c:pt>
                <c:pt idx="1544">
                  <c:v>18.86</c:v>
                </c:pt>
                <c:pt idx="1545">
                  <c:v>18.86</c:v>
                </c:pt>
                <c:pt idx="1546">
                  <c:v>18.86</c:v>
                </c:pt>
                <c:pt idx="1547">
                  <c:v>18.86</c:v>
                </c:pt>
                <c:pt idx="1548">
                  <c:v>18.86</c:v>
                </c:pt>
                <c:pt idx="1549">
                  <c:v>18.88</c:v>
                </c:pt>
                <c:pt idx="1550">
                  <c:v>18.88</c:v>
                </c:pt>
                <c:pt idx="1551">
                  <c:v>18.88</c:v>
                </c:pt>
                <c:pt idx="1552">
                  <c:v>18.88</c:v>
                </c:pt>
                <c:pt idx="1553">
                  <c:v>18.899999999999999</c:v>
                </c:pt>
                <c:pt idx="1554">
                  <c:v>18.899999999999999</c:v>
                </c:pt>
                <c:pt idx="1555">
                  <c:v>18.899999999999999</c:v>
                </c:pt>
                <c:pt idx="1556">
                  <c:v>18.920000000000002</c:v>
                </c:pt>
                <c:pt idx="1557">
                  <c:v>18.920000000000002</c:v>
                </c:pt>
                <c:pt idx="1558">
                  <c:v>18.920000000000002</c:v>
                </c:pt>
                <c:pt idx="1559">
                  <c:v>18.940000000000001</c:v>
                </c:pt>
                <c:pt idx="1560">
                  <c:v>18.940000000000001</c:v>
                </c:pt>
                <c:pt idx="1561">
                  <c:v>18.940000000000001</c:v>
                </c:pt>
                <c:pt idx="1562">
                  <c:v>18.940000000000001</c:v>
                </c:pt>
                <c:pt idx="1563">
                  <c:v>18.940000000000001</c:v>
                </c:pt>
                <c:pt idx="1564">
                  <c:v>18.96</c:v>
                </c:pt>
                <c:pt idx="1565">
                  <c:v>18.96</c:v>
                </c:pt>
                <c:pt idx="1566">
                  <c:v>18.96</c:v>
                </c:pt>
                <c:pt idx="1567">
                  <c:v>18.96</c:v>
                </c:pt>
                <c:pt idx="1568">
                  <c:v>18.96</c:v>
                </c:pt>
                <c:pt idx="1569">
                  <c:v>18.96</c:v>
                </c:pt>
                <c:pt idx="1570">
                  <c:v>18.96</c:v>
                </c:pt>
                <c:pt idx="1571">
                  <c:v>18.96</c:v>
                </c:pt>
                <c:pt idx="1572">
                  <c:v>18.96</c:v>
                </c:pt>
                <c:pt idx="1573">
                  <c:v>18.96</c:v>
                </c:pt>
                <c:pt idx="1574">
                  <c:v>18.96</c:v>
                </c:pt>
                <c:pt idx="1575">
                  <c:v>18.96</c:v>
                </c:pt>
                <c:pt idx="1576">
                  <c:v>18.96</c:v>
                </c:pt>
                <c:pt idx="1577">
                  <c:v>18.96</c:v>
                </c:pt>
                <c:pt idx="1578">
                  <c:v>18.96</c:v>
                </c:pt>
                <c:pt idx="1579">
                  <c:v>18.940000000000001</c:v>
                </c:pt>
                <c:pt idx="1580">
                  <c:v>18.940000000000001</c:v>
                </c:pt>
                <c:pt idx="1581">
                  <c:v>18.940000000000001</c:v>
                </c:pt>
                <c:pt idx="1582">
                  <c:v>18.940000000000001</c:v>
                </c:pt>
                <c:pt idx="1583">
                  <c:v>18.940000000000001</c:v>
                </c:pt>
                <c:pt idx="1584">
                  <c:v>18.920000000000002</c:v>
                </c:pt>
                <c:pt idx="1585">
                  <c:v>18.920000000000002</c:v>
                </c:pt>
                <c:pt idx="1586">
                  <c:v>18.920000000000002</c:v>
                </c:pt>
                <c:pt idx="1587">
                  <c:v>18.899999999999999</c:v>
                </c:pt>
                <c:pt idx="1588">
                  <c:v>18.899999999999999</c:v>
                </c:pt>
                <c:pt idx="1589">
                  <c:v>18.899999999999999</c:v>
                </c:pt>
                <c:pt idx="1590">
                  <c:v>18.88</c:v>
                </c:pt>
                <c:pt idx="1591">
                  <c:v>18.88</c:v>
                </c:pt>
                <c:pt idx="1592">
                  <c:v>18.86</c:v>
                </c:pt>
                <c:pt idx="1593">
                  <c:v>18.86</c:v>
                </c:pt>
                <c:pt idx="1594">
                  <c:v>18.84</c:v>
                </c:pt>
                <c:pt idx="1595">
                  <c:v>18.82</c:v>
                </c:pt>
                <c:pt idx="1596">
                  <c:v>18.82</c:v>
                </c:pt>
                <c:pt idx="1597">
                  <c:v>18.8</c:v>
                </c:pt>
                <c:pt idx="1598">
                  <c:v>18.8</c:v>
                </c:pt>
                <c:pt idx="1599">
                  <c:v>18.78</c:v>
                </c:pt>
                <c:pt idx="1600">
                  <c:v>18.78</c:v>
                </c:pt>
                <c:pt idx="1601">
                  <c:v>18.760000000000002</c:v>
                </c:pt>
                <c:pt idx="1602">
                  <c:v>18.739999999999991</c:v>
                </c:pt>
                <c:pt idx="1603">
                  <c:v>18.739999999999991</c:v>
                </c:pt>
                <c:pt idx="1604">
                  <c:v>18.72</c:v>
                </c:pt>
                <c:pt idx="1605">
                  <c:v>18.7</c:v>
                </c:pt>
                <c:pt idx="1606">
                  <c:v>18.7</c:v>
                </c:pt>
                <c:pt idx="1607">
                  <c:v>18.7</c:v>
                </c:pt>
                <c:pt idx="1608">
                  <c:v>18.68</c:v>
                </c:pt>
                <c:pt idx="1609">
                  <c:v>18.68</c:v>
                </c:pt>
                <c:pt idx="1610">
                  <c:v>18.66</c:v>
                </c:pt>
                <c:pt idx="1611">
                  <c:v>18.66</c:v>
                </c:pt>
                <c:pt idx="1612">
                  <c:v>18.64</c:v>
                </c:pt>
                <c:pt idx="1613">
                  <c:v>18.64</c:v>
                </c:pt>
                <c:pt idx="1614">
                  <c:v>18.62</c:v>
                </c:pt>
                <c:pt idx="1615">
                  <c:v>18.600000000000001</c:v>
                </c:pt>
                <c:pt idx="1616">
                  <c:v>18.600000000000001</c:v>
                </c:pt>
                <c:pt idx="1617">
                  <c:v>18.600000000000001</c:v>
                </c:pt>
                <c:pt idx="1618">
                  <c:v>18.579999999999991</c:v>
                </c:pt>
                <c:pt idx="1619">
                  <c:v>18.579999999999991</c:v>
                </c:pt>
                <c:pt idx="1620">
                  <c:v>18.559999999999999</c:v>
                </c:pt>
                <c:pt idx="1621">
                  <c:v>18.54</c:v>
                </c:pt>
                <c:pt idx="1622">
                  <c:v>18.54</c:v>
                </c:pt>
                <c:pt idx="1623">
                  <c:v>18.52</c:v>
                </c:pt>
                <c:pt idx="1624">
                  <c:v>18.52</c:v>
                </c:pt>
                <c:pt idx="1625">
                  <c:v>18.5</c:v>
                </c:pt>
                <c:pt idx="1626">
                  <c:v>18.48</c:v>
                </c:pt>
                <c:pt idx="1627">
                  <c:v>18.46</c:v>
                </c:pt>
                <c:pt idx="1628">
                  <c:v>18.440000000000001</c:v>
                </c:pt>
                <c:pt idx="1629">
                  <c:v>18.440000000000001</c:v>
                </c:pt>
                <c:pt idx="1630">
                  <c:v>18.420000000000002</c:v>
                </c:pt>
                <c:pt idx="1631">
                  <c:v>18.399999999999999</c:v>
                </c:pt>
                <c:pt idx="1632">
                  <c:v>18.38</c:v>
                </c:pt>
                <c:pt idx="1633">
                  <c:v>18.36</c:v>
                </c:pt>
                <c:pt idx="1634">
                  <c:v>18.34</c:v>
                </c:pt>
                <c:pt idx="1635">
                  <c:v>18.34</c:v>
                </c:pt>
                <c:pt idx="1636">
                  <c:v>18.32</c:v>
                </c:pt>
                <c:pt idx="1637">
                  <c:v>18.3</c:v>
                </c:pt>
                <c:pt idx="1638">
                  <c:v>18.28</c:v>
                </c:pt>
                <c:pt idx="1639">
                  <c:v>18.260000000000002</c:v>
                </c:pt>
                <c:pt idx="1640">
                  <c:v>18.239999999999991</c:v>
                </c:pt>
                <c:pt idx="1641">
                  <c:v>18.22</c:v>
                </c:pt>
                <c:pt idx="1642">
                  <c:v>18.2</c:v>
                </c:pt>
                <c:pt idx="1643">
                  <c:v>18.18</c:v>
                </c:pt>
                <c:pt idx="1644">
                  <c:v>18.18</c:v>
                </c:pt>
                <c:pt idx="1645">
                  <c:v>18.16</c:v>
                </c:pt>
                <c:pt idx="1646">
                  <c:v>18.14</c:v>
                </c:pt>
                <c:pt idx="1647">
                  <c:v>18.100000000000001</c:v>
                </c:pt>
                <c:pt idx="1648">
                  <c:v>18.079999999999991</c:v>
                </c:pt>
                <c:pt idx="1649">
                  <c:v>18.059999999999999</c:v>
                </c:pt>
                <c:pt idx="1650">
                  <c:v>18.04</c:v>
                </c:pt>
                <c:pt idx="1651">
                  <c:v>18</c:v>
                </c:pt>
                <c:pt idx="1652">
                  <c:v>17.98</c:v>
                </c:pt>
                <c:pt idx="1653">
                  <c:v>17.940000000000001</c:v>
                </c:pt>
                <c:pt idx="1654">
                  <c:v>17.940000000000001</c:v>
                </c:pt>
                <c:pt idx="1655">
                  <c:v>17.920000000000002</c:v>
                </c:pt>
                <c:pt idx="1656">
                  <c:v>17.88</c:v>
                </c:pt>
                <c:pt idx="1657">
                  <c:v>17.84</c:v>
                </c:pt>
                <c:pt idx="1658">
                  <c:v>17.8</c:v>
                </c:pt>
                <c:pt idx="1659">
                  <c:v>17.78</c:v>
                </c:pt>
                <c:pt idx="1660">
                  <c:v>17.739999999999991</c:v>
                </c:pt>
                <c:pt idx="1661">
                  <c:v>17.7</c:v>
                </c:pt>
                <c:pt idx="1662">
                  <c:v>17.66</c:v>
                </c:pt>
                <c:pt idx="1663">
                  <c:v>17.66</c:v>
                </c:pt>
                <c:pt idx="1664">
                  <c:v>17.62</c:v>
                </c:pt>
                <c:pt idx="1665">
                  <c:v>17.559999999999999</c:v>
                </c:pt>
                <c:pt idx="1666">
                  <c:v>17.52</c:v>
                </c:pt>
                <c:pt idx="1667">
                  <c:v>17.48</c:v>
                </c:pt>
                <c:pt idx="1668">
                  <c:v>17.420000000000002</c:v>
                </c:pt>
                <c:pt idx="1669">
                  <c:v>17.38</c:v>
                </c:pt>
                <c:pt idx="1670">
                  <c:v>17.32</c:v>
                </c:pt>
                <c:pt idx="1671">
                  <c:v>17.32</c:v>
                </c:pt>
                <c:pt idx="1672">
                  <c:v>17.260000000000002</c:v>
                </c:pt>
                <c:pt idx="1673">
                  <c:v>17.2</c:v>
                </c:pt>
                <c:pt idx="1674">
                  <c:v>17.14</c:v>
                </c:pt>
                <c:pt idx="1675">
                  <c:v>17.100000000000001</c:v>
                </c:pt>
                <c:pt idx="1676">
                  <c:v>17.02</c:v>
                </c:pt>
                <c:pt idx="1677">
                  <c:v>16.96</c:v>
                </c:pt>
                <c:pt idx="1678">
                  <c:v>16.899999999999999</c:v>
                </c:pt>
                <c:pt idx="1679">
                  <c:v>16.82</c:v>
                </c:pt>
                <c:pt idx="1680">
                  <c:v>16.760000000000002</c:v>
                </c:pt>
                <c:pt idx="1681">
                  <c:v>16.68</c:v>
                </c:pt>
                <c:pt idx="1682">
                  <c:v>16.68</c:v>
                </c:pt>
                <c:pt idx="1683">
                  <c:v>16.62</c:v>
                </c:pt>
                <c:pt idx="1684">
                  <c:v>16.54</c:v>
                </c:pt>
                <c:pt idx="1685">
                  <c:v>16.46</c:v>
                </c:pt>
                <c:pt idx="1686">
                  <c:v>16.38</c:v>
                </c:pt>
                <c:pt idx="1687">
                  <c:v>16.3</c:v>
                </c:pt>
                <c:pt idx="1688">
                  <c:v>16.22</c:v>
                </c:pt>
                <c:pt idx="1689">
                  <c:v>16.14</c:v>
                </c:pt>
                <c:pt idx="1690">
                  <c:v>16.059999999999999</c:v>
                </c:pt>
                <c:pt idx="1691">
                  <c:v>16.059999999999999</c:v>
                </c:pt>
                <c:pt idx="1692">
                  <c:v>15.96</c:v>
                </c:pt>
                <c:pt idx="1693">
                  <c:v>15.88</c:v>
                </c:pt>
                <c:pt idx="1694">
                  <c:v>15.8</c:v>
                </c:pt>
                <c:pt idx="1695">
                  <c:v>15.7</c:v>
                </c:pt>
                <c:pt idx="1696">
                  <c:v>15.62</c:v>
                </c:pt>
                <c:pt idx="1697">
                  <c:v>15.52</c:v>
                </c:pt>
                <c:pt idx="1698">
                  <c:v>15.44</c:v>
                </c:pt>
                <c:pt idx="1699">
                  <c:v>15.34</c:v>
                </c:pt>
                <c:pt idx="1700">
                  <c:v>15.26</c:v>
                </c:pt>
                <c:pt idx="1701">
                  <c:v>15.26</c:v>
                </c:pt>
                <c:pt idx="1702">
                  <c:v>15.16</c:v>
                </c:pt>
                <c:pt idx="1703">
                  <c:v>15.06</c:v>
                </c:pt>
                <c:pt idx="1704">
                  <c:v>14.96</c:v>
                </c:pt>
                <c:pt idx="1705">
                  <c:v>14.88</c:v>
                </c:pt>
                <c:pt idx="1706">
                  <c:v>14.78</c:v>
                </c:pt>
                <c:pt idx="1707">
                  <c:v>14.68</c:v>
                </c:pt>
                <c:pt idx="1708">
                  <c:v>14.58</c:v>
                </c:pt>
                <c:pt idx="1709">
                  <c:v>14.58</c:v>
                </c:pt>
                <c:pt idx="1710">
                  <c:v>14.48</c:v>
                </c:pt>
                <c:pt idx="1711">
                  <c:v>14.38</c:v>
                </c:pt>
                <c:pt idx="1712">
                  <c:v>14.28</c:v>
                </c:pt>
                <c:pt idx="1713">
                  <c:v>14.18</c:v>
                </c:pt>
                <c:pt idx="1714">
                  <c:v>14.08</c:v>
                </c:pt>
                <c:pt idx="1715">
                  <c:v>13.98</c:v>
                </c:pt>
                <c:pt idx="1716">
                  <c:v>13.88</c:v>
                </c:pt>
                <c:pt idx="1717">
                  <c:v>13.78</c:v>
                </c:pt>
                <c:pt idx="1718">
                  <c:v>13.68</c:v>
                </c:pt>
                <c:pt idx="1719">
                  <c:v>13.68</c:v>
                </c:pt>
                <c:pt idx="1720">
                  <c:v>13.58</c:v>
                </c:pt>
                <c:pt idx="1721">
                  <c:v>13.48</c:v>
                </c:pt>
                <c:pt idx="1722">
                  <c:v>13.38</c:v>
                </c:pt>
                <c:pt idx="1723">
                  <c:v>13.28</c:v>
                </c:pt>
                <c:pt idx="1724">
                  <c:v>13.18</c:v>
                </c:pt>
                <c:pt idx="1725">
                  <c:v>13.08</c:v>
                </c:pt>
                <c:pt idx="1726">
                  <c:v>12.96</c:v>
                </c:pt>
                <c:pt idx="1727">
                  <c:v>12.86</c:v>
                </c:pt>
                <c:pt idx="1728">
                  <c:v>12.76</c:v>
                </c:pt>
                <c:pt idx="1729">
                  <c:v>12.76</c:v>
                </c:pt>
                <c:pt idx="1730">
                  <c:v>12.66</c:v>
                </c:pt>
                <c:pt idx="1731">
                  <c:v>12.56</c:v>
                </c:pt>
                <c:pt idx="1732">
                  <c:v>12.46</c:v>
                </c:pt>
                <c:pt idx="1733">
                  <c:v>12.36</c:v>
                </c:pt>
                <c:pt idx="1734">
                  <c:v>12.26</c:v>
                </c:pt>
                <c:pt idx="1735">
                  <c:v>12.16</c:v>
                </c:pt>
                <c:pt idx="1736">
                  <c:v>12.06</c:v>
                </c:pt>
                <c:pt idx="1737">
                  <c:v>11.96</c:v>
                </c:pt>
                <c:pt idx="1738">
                  <c:v>11.96</c:v>
                </c:pt>
                <c:pt idx="1739">
                  <c:v>11.86</c:v>
                </c:pt>
                <c:pt idx="1740">
                  <c:v>11.76</c:v>
                </c:pt>
                <c:pt idx="1741">
                  <c:v>11.66</c:v>
                </c:pt>
                <c:pt idx="1742">
                  <c:v>11.56</c:v>
                </c:pt>
                <c:pt idx="1743">
                  <c:v>11.46</c:v>
                </c:pt>
                <c:pt idx="1744">
                  <c:v>11.38</c:v>
                </c:pt>
                <c:pt idx="1745">
                  <c:v>11.38</c:v>
                </c:pt>
                <c:pt idx="1746">
                  <c:v>11.28</c:v>
                </c:pt>
                <c:pt idx="1747">
                  <c:v>11.18</c:v>
                </c:pt>
                <c:pt idx="1748">
                  <c:v>11.08</c:v>
                </c:pt>
                <c:pt idx="1749">
                  <c:v>11</c:v>
                </c:pt>
                <c:pt idx="1750">
                  <c:v>10.9</c:v>
                </c:pt>
                <c:pt idx="1751">
                  <c:v>10.82</c:v>
                </c:pt>
                <c:pt idx="1752">
                  <c:v>10.72</c:v>
                </c:pt>
                <c:pt idx="1753">
                  <c:v>10.64</c:v>
                </c:pt>
                <c:pt idx="1754">
                  <c:v>10.56</c:v>
                </c:pt>
                <c:pt idx="1755">
                  <c:v>10.46</c:v>
                </c:pt>
                <c:pt idx="1756">
                  <c:v>10.38</c:v>
                </c:pt>
                <c:pt idx="1757">
                  <c:v>10.38</c:v>
                </c:pt>
                <c:pt idx="1758">
                  <c:v>10.3</c:v>
                </c:pt>
                <c:pt idx="1759">
                  <c:v>10.199999999999999</c:v>
                </c:pt>
                <c:pt idx="1760">
                  <c:v>10.119999999999999</c:v>
                </c:pt>
                <c:pt idx="1761">
                  <c:v>10.039999999999999</c:v>
                </c:pt>
                <c:pt idx="1762">
                  <c:v>9.94</c:v>
                </c:pt>
                <c:pt idx="1763">
                  <c:v>9.86</c:v>
                </c:pt>
                <c:pt idx="1764">
                  <c:v>9.7800000000000011</c:v>
                </c:pt>
                <c:pt idx="1765">
                  <c:v>9.7000000000000011</c:v>
                </c:pt>
                <c:pt idx="1766">
                  <c:v>9.7000000000000011</c:v>
                </c:pt>
                <c:pt idx="1767">
                  <c:v>9.6</c:v>
                </c:pt>
                <c:pt idx="1768">
                  <c:v>9.52</c:v>
                </c:pt>
                <c:pt idx="1769">
                  <c:v>9.44</c:v>
                </c:pt>
                <c:pt idx="1770">
                  <c:v>9.36</c:v>
                </c:pt>
                <c:pt idx="1771">
                  <c:v>9.2800000000000011</c:v>
                </c:pt>
                <c:pt idx="1772">
                  <c:v>9.2000000000000011</c:v>
                </c:pt>
                <c:pt idx="1773">
                  <c:v>9.1</c:v>
                </c:pt>
                <c:pt idx="1774">
                  <c:v>9.1</c:v>
                </c:pt>
                <c:pt idx="1775">
                  <c:v>9.02</c:v>
                </c:pt>
                <c:pt idx="1776">
                  <c:v>8.94</c:v>
                </c:pt>
                <c:pt idx="1777">
                  <c:v>8.86</c:v>
                </c:pt>
                <c:pt idx="1778">
                  <c:v>8.8000000000000007</c:v>
                </c:pt>
                <c:pt idx="1779">
                  <c:v>8.7200000000000006</c:v>
                </c:pt>
                <c:pt idx="1780">
                  <c:v>8.64</c:v>
                </c:pt>
                <c:pt idx="1781">
                  <c:v>8.56</c:v>
                </c:pt>
              </c:numCache>
            </c:numRef>
          </c:yVal>
          <c:smooth val="1"/>
          <c:extLst xmlns:c16r2="http://schemas.microsoft.com/office/drawing/2015/06/chart">
            <c:ext xmlns:c16="http://schemas.microsoft.com/office/drawing/2014/chart" uri="{C3380CC4-5D6E-409C-BE32-E72D297353CC}">
              <c16:uniqueId val="{00000002-C1A3-1E45-B50A-EF4829A87C49}"/>
            </c:ext>
          </c:extLst>
        </c:ser>
        <c:ser>
          <c:idx val="3"/>
          <c:order val="3"/>
          <c:tx>
            <c:v>15BSG</c:v>
          </c:tx>
          <c:marker>
            <c:symbol val="none"/>
          </c:marker>
          <c:xVal>
            <c:numRef>
              <c:f>'CO2'!$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f>'CO2'!$J$2:$J$1850</c:f>
              <c:numCache>
                <c:formatCode>General</c:formatCode>
                <c:ptCount val="184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05</c:v>
                </c:pt>
                <c:pt idx="82">
                  <c:v>0.05</c:v>
                </c:pt>
                <c:pt idx="83">
                  <c:v>0.1</c:v>
                </c:pt>
                <c:pt idx="84">
                  <c:v>0.1</c:v>
                </c:pt>
                <c:pt idx="85">
                  <c:v>0.15</c:v>
                </c:pt>
                <c:pt idx="86">
                  <c:v>0.2</c:v>
                </c:pt>
                <c:pt idx="87">
                  <c:v>0.2</c:v>
                </c:pt>
                <c:pt idx="88">
                  <c:v>0.25</c:v>
                </c:pt>
                <c:pt idx="89">
                  <c:v>0.35</c:v>
                </c:pt>
                <c:pt idx="90">
                  <c:v>0.4</c:v>
                </c:pt>
                <c:pt idx="91">
                  <c:v>0.5</c:v>
                </c:pt>
                <c:pt idx="92">
                  <c:v>0.55000000000000004</c:v>
                </c:pt>
                <c:pt idx="93">
                  <c:v>0.65</c:v>
                </c:pt>
                <c:pt idx="94">
                  <c:v>0.65</c:v>
                </c:pt>
                <c:pt idx="95">
                  <c:v>0.7</c:v>
                </c:pt>
                <c:pt idx="96">
                  <c:v>0.85</c:v>
                </c:pt>
                <c:pt idx="97">
                  <c:v>0.85</c:v>
                </c:pt>
                <c:pt idx="98">
                  <c:v>0.95</c:v>
                </c:pt>
                <c:pt idx="99">
                  <c:v>1.05</c:v>
                </c:pt>
                <c:pt idx="100">
                  <c:v>1.1000000000000001</c:v>
                </c:pt>
                <c:pt idx="101">
                  <c:v>1.2</c:v>
                </c:pt>
                <c:pt idx="102">
                  <c:v>1.3</c:v>
                </c:pt>
                <c:pt idx="103">
                  <c:v>1.35</c:v>
                </c:pt>
                <c:pt idx="104">
                  <c:v>1.45</c:v>
                </c:pt>
                <c:pt idx="105">
                  <c:v>1.5</c:v>
                </c:pt>
                <c:pt idx="106">
                  <c:v>1.5</c:v>
                </c:pt>
                <c:pt idx="107">
                  <c:v>1.6</c:v>
                </c:pt>
                <c:pt idx="108">
                  <c:v>1.65</c:v>
                </c:pt>
                <c:pt idx="109">
                  <c:v>1.75</c:v>
                </c:pt>
                <c:pt idx="110">
                  <c:v>1.8</c:v>
                </c:pt>
                <c:pt idx="111">
                  <c:v>1.9</c:v>
                </c:pt>
                <c:pt idx="112">
                  <c:v>1.95</c:v>
                </c:pt>
                <c:pt idx="113">
                  <c:v>2.0499999999999998</c:v>
                </c:pt>
                <c:pt idx="114">
                  <c:v>2.1</c:v>
                </c:pt>
                <c:pt idx="115">
                  <c:v>2.1</c:v>
                </c:pt>
                <c:pt idx="116">
                  <c:v>2.2000000000000002</c:v>
                </c:pt>
                <c:pt idx="117">
                  <c:v>2.25</c:v>
                </c:pt>
                <c:pt idx="118">
                  <c:v>2.35</c:v>
                </c:pt>
                <c:pt idx="119">
                  <c:v>2.4</c:v>
                </c:pt>
                <c:pt idx="120">
                  <c:v>2.5</c:v>
                </c:pt>
                <c:pt idx="121">
                  <c:v>2.5499999999999998</c:v>
                </c:pt>
                <c:pt idx="122">
                  <c:v>2.6</c:v>
                </c:pt>
                <c:pt idx="123">
                  <c:v>2.7</c:v>
                </c:pt>
                <c:pt idx="124">
                  <c:v>2.75</c:v>
                </c:pt>
                <c:pt idx="125">
                  <c:v>2.75</c:v>
                </c:pt>
                <c:pt idx="126">
                  <c:v>2.85</c:v>
                </c:pt>
                <c:pt idx="127">
                  <c:v>2.9</c:v>
                </c:pt>
                <c:pt idx="128">
                  <c:v>3</c:v>
                </c:pt>
                <c:pt idx="129">
                  <c:v>3.05</c:v>
                </c:pt>
                <c:pt idx="130">
                  <c:v>3.15</c:v>
                </c:pt>
                <c:pt idx="131">
                  <c:v>3.2</c:v>
                </c:pt>
                <c:pt idx="132">
                  <c:v>3.3</c:v>
                </c:pt>
                <c:pt idx="133">
                  <c:v>3.35</c:v>
                </c:pt>
                <c:pt idx="134">
                  <c:v>3.35</c:v>
                </c:pt>
                <c:pt idx="135">
                  <c:v>3.4</c:v>
                </c:pt>
                <c:pt idx="136">
                  <c:v>3.5</c:v>
                </c:pt>
                <c:pt idx="137">
                  <c:v>3.55</c:v>
                </c:pt>
                <c:pt idx="138">
                  <c:v>3.6</c:v>
                </c:pt>
                <c:pt idx="139">
                  <c:v>3.65</c:v>
                </c:pt>
                <c:pt idx="140">
                  <c:v>3.75</c:v>
                </c:pt>
                <c:pt idx="141">
                  <c:v>3.8</c:v>
                </c:pt>
                <c:pt idx="142">
                  <c:v>3.8</c:v>
                </c:pt>
                <c:pt idx="143">
                  <c:v>3.85</c:v>
                </c:pt>
                <c:pt idx="144">
                  <c:v>3.9</c:v>
                </c:pt>
                <c:pt idx="145">
                  <c:v>4</c:v>
                </c:pt>
                <c:pt idx="146">
                  <c:v>4.05</c:v>
                </c:pt>
                <c:pt idx="147">
                  <c:v>4.0999999999999996</c:v>
                </c:pt>
                <c:pt idx="148">
                  <c:v>4.1499999999999986</c:v>
                </c:pt>
                <c:pt idx="149">
                  <c:v>4.25</c:v>
                </c:pt>
                <c:pt idx="150">
                  <c:v>4.3</c:v>
                </c:pt>
                <c:pt idx="151">
                  <c:v>4.3499999999999996</c:v>
                </c:pt>
                <c:pt idx="152">
                  <c:v>4.45</c:v>
                </c:pt>
                <c:pt idx="153">
                  <c:v>4.45</c:v>
                </c:pt>
                <c:pt idx="154">
                  <c:v>4.5</c:v>
                </c:pt>
                <c:pt idx="155">
                  <c:v>4.55</c:v>
                </c:pt>
                <c:pt idx="156">
                  <c:v>4.5999999999999996</c:v>
                </c:pt>
                <c:pt idx="157">
                  <c:v>4.7</c:v>
                </c:pt>
                <c:pt idx="158">
                  <c:v>4.75</c:v>
                </c:pt>
                <c:pt idx="159">
                  <c:v>4.8</c:v>
                </c:pt>
                <c:pt idx="160">
                  <c:v>4.9000000000000004</c:v>
                </c:pt>
                <c:pt idx="161">
                  <c:v>4.95</c:v>
                </c:pt>
                <c:pt idx="162">
                  <c:v>4.95</c:v>
                </c:pt>
                <c:pt idx="163">
                  <c:v>5</c:v>
                </c:pt>
                <c:pt idx="164">
                  <c:v>5.0999999999999996</c:v>
                </c:pt>
                <c:pt idx="165">
                  <c:v>5.1499999999999986</c:v>
                </c:pt>
                <c:pt idx="166">
                  <c:v>5.2</c:v>
                </c:pt>
                <c:pt idx="167">
                  <c:v>5.3</c:v>
                </c:pt>
                <c:pt idx="168">
                  <c:v>5.35</c:v>
                </c:pt>
                <c:pt idx="169">
                  <c:v>5.4</c:v>
                </c:pt>
                <c:pt idx="170">
                  <c:v>5.5</c:v>
                </c:pt>
                <c:pt idx="171">
                  <c:v>5.5</c:v>
                </c:pt>
                <c:pt idx="172">
                  <c:v>5.55</c:v>
                </c:pt>
                <c:pt idx="173">
                  <c:v>5.6</c:v>
                </c:pt>
                <c:pt idx="174">
                  <c:v>5.6499999999999977</c:v>
                </c:pt>
                <c:pt idx="175">
                  <c:v>5.75</c:v>
                </c:pt>
                <c:pt idx="176">
                  <c:v>5.8</c:v>
                </c:pt>
                <c:pt idx="177">
                  <c:v>5.85</c:v>
                </c:pt>
                <c:pt idx="178">
                  <c:v>5.95</c:v>
                </c:pt>
                <c:pt idx="179">
                  <c:v>5.95</c:v>
                </c:pt>
                <c:pt idx="180">
                  <c:v>6.05</c:v>
                </c:pt>
                <c:pt idx="181">
                  <c:v>6.05</c:v>
                </c:pt>
                <c:pt idx="182">
                  <c:v>6.1</c:v>
                </c:pt>
                <c:pt idx="183">
                  <c:v>6.1499999999999986</c:v>
                </c:pt>
                <c:pt idx="184">
                  <c:v>6.2</c:v>
                </c:pt>
                <c:pt idx="185">
                  <c:v>6.25</c:v>
                </c:pt>
                <c:pt idx="186">
                  <c:v>6.3</c:v>
                </c:pt>
                <c:pt idx="187">
                  <c:v>6.4</c:v>
                </c:pt>
                <c:pt idx="188">
                  <c:v>6.45</c:v>
                </c:pt>
                <c:pt idx="189">
                  <c:v>6.5</c:v>
                </c:pt>
                <c:pt idx="190">
                  <c:v>6.5</c:v>
                </c:pt>
                <c:pt idx="191">
                  <c:v>6.55</c:v>
                </c:pt>
                <c:pt idx="192">
                  <c:v>6.6</c:v>
                </c:pt>
                <c:pt idx="193">
                  <c:v>6.6499999999999977</c:v>
                </c:pt>
                <c:pt idx="194">
                  <c:v>6.7</c:v>
                </c:pt>
                <c:pt idx="195">
                  <c:v>6.75</c:v>
                </c:pt>
                <c:pt idx="196">
                  <c:v>6.8</c:v>
                </c:pt>
                <c:pt idx="197">
                  <c:v>6.85</c:v>
                </c:pt>
                <c:pt idx="198">
                  <c:v>6.9</c:v>
                </c:pt>
                <c:pt idx="199">
                  <c:v>6.9</c:v>
                </c:pt>
                <c:pt idx="200">
                  <c:v>7</c:v>
                </c:pt>
                <c:pt idx="201">
                  <c:v>7.05</c:v>
                </c:pt>
                <c:pt idx="202">
                  <c:v>7.1</c:v>
                </c:pt>
                <c:pt idx="203">
                  <c:v>7.1499999999999986</c:v>
                </c:pt>
                <c:pt idx="204">
                  <c:v>7.2</c:v>
                </c:pt>
                <c:pt idx="205">
                  <c:v>7.25</c:v>
                </c:pt>
                <c:pt idx="206">
                  <c:v>7.3</c:v>
                </c:pt>
                <c:pt idx="207">
                  <c:v>7.3</c:v>
                </c:pt>
                <c:pt idx="208">
                  <c:v>7.4</c:v>
                </c:pt>
                <c:pt idx="209">
                  <c:v>7.4</c:v>
                </c:pt>
                <c:pt idx="210">
                  <c:v>7.45</c:v>
                </c:pt>
                <c:pt idx="211">
                  <c:v>7.5</c:v>
                </c:pt>
                <c:pt idx="212">
                  <c:v>7.55</c:v>
                </c:pt>
                <c:pt idx="213">
                  <c:v>7.6</c:v>
                </c:pt>
                <c:pt idx="214">
                  <c:v>7.6499999999999977</c:v>
                </c:pt>
                <c:pt idx="215">
                  <c:v>7.7</c:v>
                </c:pt>
                <c:pt idx="216">
                  <c:v>7.75</c:v>
                </c:pt>
                <c:pt idx="217">
                  <c:v>7.8</c:v>
                </c:pt>
                <c:pt idx="218">
                  <c:v>7.8</c:v>
                </c:pt>
                <c:pt idx="219">
                  <c:v>7.85</c:v>
                </c:pt>
                <c:pt idx="220">
                  <c:v>7.9</c:v>
                </c:pt>
                <c:pt idx="221">
                  <c:v>7.95</c:v>
                </c:pt>
                <c:pt idx="222">
                  <c:v>8</c:v>
                </c:pt>
                <c:pt idx="223">
                  <c:v>8.0500000000000007</c:v>
                </c:pt>
                <c:pt idx="224">
                  <c:v>8.1</c:v>
                </c:pt>
                <c:pt idx="225">
                  <c:v>8.15</c:v>
                </c:pt>
                <c:pt idx="226">
                  <c:v>8.15</c:v>
                </c:pt>
                <c:pt idx="227">
                  <c:v>8.2000000000000011</c:v>
                </c:pt>
                <c:pt idx="228">
                  <c:v>8.25</c:v>
                </c:pt>
                <c:pt idx="229">
                  <c:v>8.3000000000000007</c:v>
                </c:pt>
                <c:pt idx="230">
                  <c:v>8.35</c:v>
                </c:pt>
                <c:pt idx="231">
                  <c:v>8.35</c:v>
                </c:pt>
                <c:pt idx="232">
                  <c:v>8.4</c:v>
                </c:pt>
                <c:pt idx="233">
                  <c:v>8.4499999999999993</c:v>
                </c:pt>
                <c:pt idx="234">
                  <c:v>8.5</c:v>
                </c:pt>
                <c:pt idx="235">
                  <c:v>8.5500000000000007</c:v>
                </c:pt>
                <c:pt idx="236">
                  <c:v>8.6</c:v>
                </c:pt>
                <c:pt idx="237">
                  <c:v>8.6</c:v>
                </c:pt>
                <c:pt idx="238">
                  <c:v>8.6</c:v>
                </c:pt>
                <c:pt idx="239">
                  <c:v>8.65</c:v>
                </c:pt>
                <c:pt idx="240">
                  <c:v>8.7000000000000011</c:v>
                </c:pt>
                <c:pt idx="241">
                  <c:v>8.75</c:v>
                </c:pt>
                <c:pt idx="242">
                  <c:v>8.8000000000000007</c:v>
                </c:pt>
                <c:pt idx="243">
                  <c:v>8.8000000000000007</c:v>
                </c:pt>
                <c:pt idx="244">
                  <c:v>8.85</c:v>
                </c:pt>
                <c:pt idx="245">
                  <c:v>8.9</c:v>
                </c:pt>
                <c:pt idx="246">
                  <c:v>8.9</c:v>
                </c:pt>
                <c:pt idx="247">
                  <c:v>8.9</c:v>
                </c:pt>
                <c:pt idx="248">
                  <c:v>8.9499999999999993</c:v>
                </c:pt>
                <c:pt idx="249">
                  <c:v>9</c:v>
                </c:pt>
                <c:pt idx="250">
                  <c:v>9.0500000000000007</c:v>
                </c:pt>
                <c:pt idx="251">
                  <c:v>9.0500000000000007</c:v>
                </c:pt>
                <c:pt idx="252">
                  <c:v>9.1</c:v>
                </c:pt>
                <c:pt idx="253">
                  <c:v>9.1</c:v>
                </c:pt>
                <c:pt idx="254">
                  <c:v>9.1</c:v>
                </c:pt>
                <c:pt idx="255">
                  <c:v>9.15</c:v>
                </c:pt>
                <c:pt idx="256">
                  <c:v>9.2000000000000011</c:v>
                </c:pt>
                <c:pt idx="257">
                  <c:v>9.2000000000000011</c:v>
                </c:pt>
                <c:pt idx="258">
                  <c:v>9.25</c:v>
                </c:pt>
                <c:pt idx="259">
                  <c:v>9.3000000000000007</c:v>
                </c:pt>
                <c:pt idx="260">
                  <c:v>9.3000000000000007</c:v>
                </c:pt>
                <c:pt idx="261">
                  <c:v>9.35</c:v>
                </c:pt>
                <c:pt idx="262">
                  <c:v>9.4</c:v>
                </c:pt>
                <c:pt idx="263">
                  <c:v>9.4</c:v>
                </c:pt>
                <c:pt idx="264">
                  <c:v>9.4499999999999993</c:v>
                </c:pt>
                <c:pt idx="265">
                  <c:v>9.4499999999999993</c:v>
                </c:pt>
                <c:pt idx="266">
                  <c:v>9.5</c:v>
                </c:pt>
                <c:pt idx="267">
                  <c:v>9.5</c:v>
                </c:pt>
                <c:pt idx="268">
                  <c:v>9.5500000000000007</c:v>
                </c:pt>
                <c:pt idx="269">
                  <c:v>9.6</c:v>
                </c:pt>
                <c:pt idx="270">
                  <c:v>9.65</c:v>
                </c:pt>
                <c:pt idx="271">
                  <c:v>9.7000000000000011</c:v>
                </c:pt>
                <c:pt idx="272">
                  <c:v>9.75</c:v>
                </c:pt>
                <c:pt idx="273">
                  <c:v>9.8000000000000007</c:v>
                </c:pt>
                <c:pt idx="274">
                  <c:v>9.8000000000000007</c:v>
                </c:pt>
                <c:pt idx="275">
                  <c:v>9.8000000000000007</c:v>
                </c:pt>
                <c:pt idx="276">
                  <c:v>9.85</c:v>
                </c:pt>
                <c:pt idx="277">
                  <c:v>9.9</c:v>
                </c:pt>
                <c:pt idx="278">
                  <c:v>9.9499999999999993</c:v>
                </c:pt>
                <c:pt idx="279">
                  <c:v>10</c:v>
                </c:pt>
                <c:pt idx="280">
                  <c:v>10.050000000000001</c:v>
                </c:pt>
                <c:pt idx="281">
                  <c:v>10.1</c:v>
                </c:pt>
                <c:pt idx="282">
                  <c:v>10.02</c:v>
                </c:pt>
                <c:pt idx="283">
                  <c:v>10.14</c:v>
                </c:pt>
                <c:pt idx="284">
                  <c:v>10.26</c:v>
                </c:pt>
                <c:pt idx="285">
                  <c:v>10.38</c:v>
                </c:pt>
                <c:pt idx="286">
                  <c:v>10.5</c:v>
                </c:pt>
                <c:pt idx="287">
                  <c:v>10.5</c:v>
                </c:pt>
                <c:pt idx="288">
                  <c:v>10.62</c:v>
                </c:pt>
                <c:pt idx="289">
                  <c:v>10.74</c:v>
                </c:pt>
                <c:pt idx="290">
                  <c:v>10.84</c:v>
                </c:pt>
                <c:pt idx="291">
                  <c:v>10.96</c:v>
                </c:pt>
                <c:pt idx="292">
                  <c:v>11.08</c:v>
                </c:pt>
                <c:pt idx="293">
                  <c:v>11.18</c:v>
                </c:pt>
                <c:pt idx="294">
                  <c:v>11.3</c:v>
                </c:pt>
                <c:pt idx="295">
                  <c:v>11.42</c:v>
                </c:pt>
                <c:pt idx="296">
                  <c:v>11.52</c:v>
                </c:pt>
                <c:pt idx="297">
                  <c:v>11.62</c:v>
                </c:pt>
                <c:pt idx="298">
                  <c:v>11.62</c:v>
                </c:pt>
                <c:pt idx="299">
                  <c:v>11.74</c:v>
                </c:pt>
                <c:pt idx="300">
                  <c:v>11.84</c:v>
                </c:pt>
                <c:pt idx="301">
                  <c:v>11.94</c:v>
                </c:pt>
                <c:pt idx="302">
                  <c:v>12.04</c:v>
                </c:pt>
                <c:pt idx="303">
                  <c:v>12.16</c:v>
                </c:pt>
                <c:pt idx="304">
                  <c:v>12.26</c:v>
                </c:pt>
                <c:pt idx="305">
                  <c:v>12.36</c:v>
                </c:pt>
                <c:pt idx="306">
                  <c:v>12.46</c:v>
                </c:pt>
                <c:pt idx="307">
                  <c:v>12.46</c:v>
                </c:pt>
                <c:pt idx="308">
                  <c:v>12.56</c:v>
                </c:pt>
                <c:pt idx="309">
                  <c:v>12.64</c:v>
                </c:pt>
                <c:pt idx="310">
                  <c:v>12.74</c:v>
                </c:pt>
                <c:pt idx="311">
                  <c:v>12.84</c:v>
                </c:pt>
                <c:pt idx="312">
                  <c:v>12.92</c:v>
                </c:pt>
                <c:pt idx="313">
                  <c:v>13.02</c:v>
                </c:pt>
                <c:pt idx="314">
                  <c:v>13.1</c:v>
                </c:pt>
                <c:pt idx="315">
                  <c:v>13.1</c:v>
                </c:pt>
                <c:pt idx="316">
                  <c:v>13.2</c:v>
                </c:pt>
                <c:pt idx="317">
                  <c:v>13.28</c:v>
                </c:pt>
                <c:pt idx="318">
                  <c:v>13.36</c:v>
                </c:pt>
                <c:pt idx="319">
                  <c:v>13.46</c:v>
                </c:pt>
                <c:pt idx="320">
                  <c:v>13.54</c:v>
                </c:pt>
                <c:pt idx="321">
                  <c:v>13.62</c:v>
                </c:pt>
                <c:pt idx="322">
                  <c:v>13.7</c:v>
                </c:pt>
                <c:pt idx="323">
                  <c:v>13.78</c:v>
                </c:pt>
                <c:pt idx="324">
                  <c:v>13.86</c:v>
                </c:pt>
                <c:pt idx="325">
                  <c:v>13.92</c:v>
                </c:pt>
                <c:pt idx="326">
                  <c:v>13.92</c:v>
                </c:pt>
                <c:pt idx="327">
                  <c:v>14</c:v>
                </c:pt>
                <c:pt idx="328">
                  <c:v>14.08</c:v>
                </c:pt>
                <c:pt idx="329">
                  <c:v>14.16</c:v>
                </c:pt>
                <c:pt idx="330">
                  <c:v>14.24</c:v>
                </c:pt>
                <c:pt idx="331">
                  <c:v>14.32</c:v>
                </c:pt>
                <c:pt idx="332">
                  <c:v>14.4</c:v>
                </c:pt>
                <c:pt idx="333">
                  <c:v>14.48</c:v>
                </c:pt>
                <c:pt idx="334">
                  <c:v>14.56</c:v>
                </c:pt>
                <c:pt idx="335">
                  <c:v>14.56</c:v>
                </c:pt>
                <c:pt idx="336">
                  <c:v>14.64</c:v>
                </c:pt>
                <c:pt idx="337">
                  <c:v>14.72</c:v>
                </c:pt>
                <c:pt idx="338">
                  <c:v>14.8</c:v>
                </c:pt>
                <c:pt idx="339">
                  <c:v>14.88</c:v>
                </c:pt>
                <c:pt idx="340">
                  <c:v>14.96</c:v>
                </c:pt>
                <c:pt idx="341">
                  <c:v>15.02</c:v>
                </c:pt>
                <c:pt idx="342">
                  <c:v>15.1</c:v>
                </c:pt>
                <c:pt idx="343">
                  <c:v>15.1</c:v>
                </c:pt>
                <c:pt idx="344">
                  <c:v>15.24</c:v>
                </c:pt>
                <c:pt idx="345">
                  <c:v>15.24</c:v>
                </c:pt>
                <c:pt idx="346">
                  <c:v>15.32</c:v>
                </c:pt>
                <c:pt idx="347">
                  <c:v>15.38</c:v>
                </c:pt>
                <c:pt idx="348">
                  <c:v>15.46</c:v>
                </c:pt>
                <c:pt idx="349">
                  <c:v>15.52</c:v>
                </c:pt>
                <c:pt idx="350">
                  <c:v>15.6</c:v>
                </c:pt>
                <c:pt idx="351">
                  <c:v>15.66</c:v>
                </c:pt>
                <c:pt idx="352">
                  <c:v>15.72</c:v>
                </c:pt>
                <c:pt idx="353">
                  <c:v>15.78</c:v>
                </c:pt>
                <c:pt idx="354">
                  <c:v>15.78</c:v>
                </c:pt>
                <c:pt idx="355">
                  <c:v>15.86</c:v>
                </c:pt>
                <c:pt idx="356">
                  <c:v>15.92</c:v>
                </c:pt>
                <c:pt idx="357">
                  <c:v>15.98</c:v>
                </c:pt>
                <c:pt idx="358">
                  <c:v>16.04</c:v>
                </c:pt>
                <c:pt idx="359">
                  <c:v>16.100000000000001</c:v>
                </c:pt>
                <c:pt idx="360">
                  <c:v>16.18</c:v>
                </c:pt>
                <c:pt idx="361">
                  <c:v>16.239999999999991</c:v>
                </c:pt>
                <c:pt idx="362">
                  <c:v>16.3</c:v>
                </c:pt>
                <c:pt idx="363">
                  <c:v>16.3</c:v>
                </c:pt>
                <c:pt idx="364">
                  <c:v>16.36</c:v>
                </c:pt>
                <c:pt idx="365">
                  <c:v>16.420000000000002</c:v>
                </c:pt>
                <c:pt idx="366">
                  <c:v>16.48</c:v>
                </c:pt>
                <c:pt idx="367">
                  <c:v>16.54</c:v>
                </c:pt>
                <c:pt idx="368">
                  <c:v>16.600000000000001</c:v>
                </c:pt>
                <c:pt idx="369">
                  <c:v>16.66</c:v>
                </c:pt>
                <c:pt idx="370">
                  <c:v>16.72</c:v>
                </c:pt>
                <c:pt idx="371">
                  <c:v>16.78</c:v>
                </c:pt>
                <c:pt idx="372">
                  <c:v>16.84</c:v>
                </c:pt>
                <c:pt idx="373">
                  <c:v>16.84</c:v>
                </c:pt>
                <c:pt idx="374">
                  <c:v>16.899999999999999</c:v>
                </c:pt>
                <c:pt idx="375">
                  <c:v>16.940000000000001</c:v>
                </c:pt>
                <c:pt idx="376">
                  <c:v>17</c:v>
                </c:pt>
                <c:pt idx="377">
                  <c:v>17.059999999999999</c:v>
                </c:pt>
                <c:pt idx="378">
                  <c:v>17.100000000000001</c:v>
                </c:pt>
                <c:pt idx="379">
                  <c:v>17.16</c:v>
                </c:pt>
                <c:pt idx="380">
                  <c:v>17.2</c:v>
                </c:pt>
                <c:pt idx="381">
                  <c:v>17.239999999999991</c:v>
                </c:pt>
                <c:pt idx="382">
                  <c:v>17.239999999999991</c:v>
                </c:pt>
                <c:pt idx="383">
                  <c:v>17.3</c:v>
                </c:pt>
                <c:pt idx="384">
                  <c:v>17.34</c:v>
                </c:pt>
                <c:pt idx="385">
                  <c:v>17.38</c:v>
                </c:pt>
                <c:pt idx="386">
                  <c:v>17.440000000000001</c:v>
                </c:pt>
                <c:pt idx="387">
                  <c:v>17.48</c:v>
                </c:pt>
                <c:pt idx="388">
                  <c:v>17.52</c:v>
                </c:pt>
                <c:pt idx="389">
                  <c:v>17.559999999999999</c:v>
                </c:pt>
                <c:pt idx="390">
                  <c:v>17.5</c:v>
                </c:pt>
                <c:pt idx="391">
                  <c:v>17.47</c:v>
                </c:pt>
                <c:pt idx="392">
                  <c:v>17.45</c:v>
                </c:pt>
                <c:pt idx="393">
                  <c:v>17.45</c:v>
                </c:pt>
                <c:pt idx="394">
                  <c:v>17.45</c:v>
                </c:pt>
                <c:pt idx="395">
                  <c:v>17.41</c:v>
                </c:pt>
                <c:pt idx="396">
                  <c:v>17.41</c:v>
                </c:pt>
                <c:pt idx="397">
                  <c:v>17.41</c:v>
                </c:pt>
                <c:pt idx="398">
                  <c:v>17.43</c:v>
                </c:pt>
                <c:pt idx="399">
                  <c:v>17.39</c:v>
                </c:pt>
                <c:pt idx="400">
                  <c:v>17.39</c:v>
                </c:pt>
                <c:pt idx="401">
                  <c:v>17.37</c:v>
                </c:pt>
                <c:pt idx="402">
                  <c:v>17.350000000000001</c:v>
                </c:pt>
                <c:pt idx="403">
                  <c:v>17.350000000000001</c:v>
                </c:pt>
                <c:pt idx="404">
                  <c:v>17.350000000000001</c:v>
                </c:pt>
                <c:pt idx="405">
                  <c:v>17.350000000000001</c:v>
                </c:pt>
                <c:pt idx="406">
                  <c:v>17.350000000000001</c:v>
                </c:pt>
                <c:pt idx="407">
                  <c:v>17.350000000000001</c:v>
                </c:pt>
                <c:pt idx="408">
                  <c:v>17.350000000000001</c:v>
                </c:pt>
                <c:pt idx="409">
                  <c:v>17.350000000000001</c:v>
                </c:pt>
                <c:pt idx="410">
                  <c:v>17.350000000000001</c:v>
                </c:pt>
                <c:pt idx="411">
                  <c:v>17.32</c:v>
                </c:pt>
                <c:pt idx="412">
                  <c:v>17.3</c:v>
                </c:pt>
                <c:pt idx="413">
                  <c:v>17.25</c:v>
                </c:pt>
                <c:pt idx="414">
                  <c:v>17.25</c:v>
                </c:pt>
                <c:pt idx="415">
                  <c:v>17.25</c:v>
                </c:pt>
                <c:pt idx="416">
                  <c:v>17.25</c:v>
                </c:pt>
                <c:pt idx="417">
                  <c:v>17.25</c:v>
                </c:pt>
                <c:pt idx="418">
                  <c:v>17.25</c:v>
                </c:pt>
                <c:pt idx="419">
                  <c:v>17.25</c:v>
                </c:pt>
                <c:pt idx="420">
                  <c:v>17.25</c:v>
                </c:pt>
                <c:pt idx="421">
                  <c:v>17.25</c:v>
                </c:pt>
                <c:pt idx="422">
                  <c:v>17.25</c:v>
                </c:pt>
                <c:pt idx="423">
                  <c:v>17.3</c:v>
                </c:pt>
                <c:pt idx="424">
                  <c:v>17.3</c:v>
                </c:pt>
                <c:pt idx="425">
                  <c:v>17.3</c:v>
                </c:pt>
                <c:pt idx="426">
                  <c:v>17.3</c:v>
                </c:pt>
                <c:pt idx="427">
                  <c:v>17.3</c:v>
                </c:pt>
                <c:pt idx="428">
                  <c:v>17.3</c:v>
                </c:pt>
                <c:pt idx="429">
                  <c:v>17.3</c:v>
                </c:pt>
                <c:pt idx="430">
                  <c:v>17.3</c:v>
                </c:pt>
                <c:pt idx="431">
                  <c:v>17.3</c:v>
                </c:pt>
                <c:pt idx="432">
                  <c:v>17.3</c:v>
                </c:pt>
                <c:pt idx="433">
                  <c:v>17.3</c:v>
                </c:pt>
                <c:pt idx="434">
                  <c:v>17.3</c:v>
                </c:pt>
                <c:pt idx="435">
                  <c:v>17.3</c:v>
                </c:pt>
                <c:pt idx="436">
                  <c:v>17.3</c:v>
                </c:pt>
                <c:pt idx="437">
                  <c:v>17.3</c:v>
                </c:pt>
                <c:pt idx="438">
                  <c:v>17.3</c:v>
                </c:pt>
                <c:pt idx="439">
                  <c:v>17.3</c:v>
                </c:pt>
                <c:pt idx="440">
                  <c:v>17.3</c:v>
                </c:pt>
                <c:pt idx="441">
                  <c:v>17.3</c:v>
                </c:pt>
                <c:pt idx="442">
                  <c:v>17.3</c:v>
                </c:pt>
                <c:pt idx="443">
                  <c:v>17.3</c:v>
                </c:pt>
                <c:pt idx="444">
                  <c:v>17.3</c:v>
                </c:pt>
                <c:pt idx="445">
                  <c:v>17.3</c:v>
                </c:pt>
                <c:pt idx="446">
                  <c:v>17.3</c:v>
                </c:pt>
                <c:pt idx="447">
                  <c:v>17.3</c:v>
                </c:pt>
                <c:pt idx="448">
                  <c:v>17.3</c:v>
                </c:pt>
                <c:pt idx="449">
                  <c:v>17.3</c:v>
                </c:pt>
                <c:pt idx="450">
                  <c:v>17.3</c:v>
                </c:pt>
                <c:pt idx="451">
                  <c:v>17.3</c:v>
                </c:pt>
                <c:pt idx="452">
                  <c:v>17.3</c:v>
                </c:pt>
                <c:pt idx="453">
                  <c:v>17.3</c:v>
                </c:pt>
                <c:pt idx="454">
                  <c:v>17.3</c:v>
                </c:pt>
                <c:pt idx="455">
                  <c:v>17.3</c:v>
                </c:pt>
                <c:pt idx="456">
                  <c:v>17.3</c:v>
                </c:pt>
                <c:pt idx="457">
                  <c:v>17.3</c:v>
                </c:pt>
                <c:pt idx="458">
                  <c:v>17.3</c:v>
                </c:pt>
                <c:pt idx="459">
                  <c:v>17.3</c:v>
                </c:pt>
                <c:pt idx="460">
                  <c:v>17.3</c:v>
                </c:pt>
                <c:pt idx="461">
                  <c:v>17.3</c:v>
                </c:pt>
                <c:pt idx="462">
                  <c:v>17.3</c:v>
                </c:pt>
                <c:pt idx="463">
                  <c:v>17.3</c:v>
                </c:pt>
                <c:pt idx="464">
                  <c:v>17.25</c:v>
                </c:pt>
                <c:pt idx="465">
                  <c:v>17.25</c:v>
                </c:pt>
                <c:pt idx="466">
                  <c:v>17.25</c:v>
                </c:pt>
                <c:pt idx="467">
                  <c:v>17.25</c:v>
                </c:pt>
                <c:pt idx="468">
                  <c:v>17.25</c:v>
                </c:pt>
                <c:pt idx="469">
                  <c:v>17.25</c:v>
                </c:pt>
                <c:pt idx="470">
                  <c:v>17.25</c:v>
                </c:pt>
                <c:pt idx="471">
                  <c:v>17.25</c:v>
                </c:pt>
                <c:pt idx="472">
                  <c:v>17.25</c:v>
                </c:pt>
                <c:pt idx="473">
                  <c:v>17.25</c:v>
                </c:pt>
                <c:pt idx="474">
                  <c:v>17.2</c:v>
                </c:pt>
                <c:pt idx="475">
                  <c:v>17.2</c:v>
                </c:pt>
                <c:pt idx="476">
                  <c:v>17.2</c:v>
                </c:pt>
                <c:pt idx="477">
                  <c:v>17.2</c:v>
                </c:pt>
                <c:pt idx="478">
                  <c:v>17.2</c:v>
                </c:pt>
                <c:pt idx="479">
                  <c:v>17.2</c:v>
                </c:pt>
                <c:pt idx="480">
                  <c:v>17.2</c:v>
                </c:pt>
                <c:pt idx="481">
                  <c:v>17.2</c:v>
                </c:pt>
                <c:pt idx="482">
                  <c:v>17.2</c:v>
                </c:pt>
                <c:pt idx="483">
                  <c:v>17.149999999999999</c:v>
                </c:pt>
                <c:pt idx="484">
                  <c:v>17.149999999999999</c:v>
                </c:pt>
                <c:pt idx="485">
                  <c:v>17.149999999999999</c:v>
                </c:pt>
                <c:pt idx="486">
                  <c:v>17.149999999999999</c:v>
                </c:pt>
                <c:pt idx="487">
                  <c:v>17.149999999999999</c:v>
                </c:pt>
                <c:pt idx="488">
                  <c:v>17.149999999999999</c:v>
                </c:pt>
                <c:pt idx="489">
                  <c:v>17.149999999999999</c:v>
                </c:pt>
                <c:pt idx="490">
                  <c:v>17.149999999999999</c:v>
                </c:pt>
                <c:pt idx="491">
                  <c:v>17.149999999999999</c:v>
                </c:pt>
                <c:pt idx="492">
                  <c:v>17.100000000000001</c:v>
                </c:pt>
                <c:pt idx="493">
                  <c:v>17.100000000000001</c:v>
                </c:pt>
                <c:pt idx="494">
                  <c:v>17.100000000000001</c:v>
                </c:pt>
                <c:pt idx="495">
                  <c:v>17.100000000000001</c:v>
                </c:pt>
                <c:pt idx="496">
                  <c:v>17.100000000000001</c:v>
                </c:pt>
                <c:pt idx="497">
                  <c:v>17.100000000000001</c:v>
                </c:pt>
                <c:pt idx="498">
                  <c:v>17.100000000000001</c:v>
                </c:pt>
                <c:pt idx="499">
                  <c:v>17.100000000000001</c:v>
                </c:pt>
                <c:pt idx="500">
                  <c:v>17.100000000000001</c:v>
                </c:pt>
                <c:pt idx="501">
                  <c:v>17.05</c:v>
                </c:pt>
                <c:pt idx="502">
                  <c:v>17.05</c:v>
                </c:pt>
                <c:pt idx="503">
                  <c:v>17.05</c:v>
                </c:pt>
                <c:pt idx="504">
                  <c:v>17.05</c:v>
                </c:pt>
                <c:pt idx="505">
                  <c:v>17.05</c:v>
                </c:pt>
                <c:pt idx="506">
                  <c:v>17.05</c:v>
                </c:pt>
                <c:pt idx="507">
                  <c:v>17.05</c:v>
                </c:pt>
                <c:pt idx="508">
                  <c:v>17.05</c:v>
                </c:pt>
                <c:pt idx="509">
                  <c:v>17</c:v>
                </c:pt>
                <c:pt idx="510">
                  <c:v>17</c:v>
                </c:pt>
                <c:pt idx="511">
                  <c:v>17</c:v>
                </c:pt>
                <c:pt idx="512">
                  <c:v>17</c:v>
                </c:pt>
                <c:pt idx="513">
                  <c:v>17</c:v>
                </c:pt>
                <c:pt idx="514">
                  <c:v>17</c:v>
                </c:pt>
                <c:pt idx="515">
                  <c:v>17</c:v>
                </c:pt>
                <c:pt idx="516">
                  <c:v>17</c:v>
                </c:pt>
                <c:pt idx="517">
                  <c:v>16.95</c:v>
                </c:pt>
                <c:pt idx="518">
                  <c:v>16.95</c:v>
                </c:pt>
                <c:pt idx="519">
                  <c:v>16.95</c:v>
                </c:pt>
                <c:pt idx="520">
                  <c:v>16.95</c:v>
                </c:pt>
                <c:pt idx="521">
                  <c:v>16.95</c:v>
                </c:pt>
                <c:pt idx="522">
                  <c:v>16.95</c:v>
                </c:pt>
                <c:pt idx="523">
                  <c:v>16.95</c:v>
                </c:pt>
                <c:pt idx="524">
                  <c:v>16.899999999999999</c:v>
                </c:pt>
                <c:pt idx="525">
                  <c:v>16.899999999999999</c:v>
                </c:pt>
                <c:pt idx="526">
                  <c:v>16.899999999999999</c:v>
                </c:pt>
                <c:pt idx="527">
                  <c:v>16.899999999999999</c:v>
                </c:pt>
                <c:pt idx="528">
                  <c:v>16.899999999999999</c:v>
                </c:pt>
                <c:pt idx="529">
                  <c:v>16.899999999999999</c:v>
                </c:pt>
                <c:pt idx="530">
                  <c:v>16.899999999999999</c:v>
                </c:pt>
                <c:pt idx="531">
                  <c:v>16.899999999999999</c:v>
                </c:pt>
                <c:pt idx="532">
                  <c:v>16.899999999999999</c:v>
                </c:pt>
                <c:pt idx="533">
                  <c:v>16.850000000000001</c:v>
                </c:pt>
                <c:pt idx="534">
                  <c:v>16.850000000000001</c:v>
                </c:pt>
                <c:pt idx="535">
                  <c:v>16.850000000000001</c:v>
                </c:pt>
                <c:pt idx="536">
                  <c:v>16.850000000000001</c:v>
                </c:pt>
                <c:pt idx="537">
                  <c:v>16.850000000000001</c:v>
                </c:pt>
                <c:pt idx="538">
                  <c:v>16.850000000000001</c:v>
                </c:pt>
                <c:pt idx="539">
                  <c:v>16.850000000000001</c:v>
                </c:pt>
                <c:pt idx="540">
                  <c:v>16.850000000000001</c:v>
                </c:pt>
                <c:pt idx="541">
                  <c:v>16.850000000000001</c:v>
                </c:pt>
                <c:pt idx="542">
                  <c:v>16.8</c:v>
                </c:pt>
                <c:pt idx="543">
                  <c:v>16.8</c:v>
                </c:pt>
                <c:pt idx="544">
                  <c:v>16.8</c:v>
                </c:pt>
                <c:pt idx="545">
                  <c:v>16.8</c:v>
                </c:pt>
                <c:pt idx="546">
                  <c:v>16.8</c:v>
                </c:pt>
                <c:pt idx="547">
                  <c:v>16.8</c:v>
                </c:pt>
                <c:pt idx="548">
                  <c:v>16.8</c:v>
                </c:pt>
                <c:pt idx="549">
                  <c:v>16.8</c:v>
                </c:pt>
                <c:pt idx="550">
                  <c:v>16.8</c:v>
                </c:pt>
                <c:pt idx="551">
                  <c:v>16.8</c:v>
                </c:pt>
                <c:pt idx="552">
                  <c:v>16.8</c:v>
                </c:pt>
                <c:pt idx="553">
                  <c:v>16.8</c:v>
                </c:pt>
                <c:pt idx="554">
                  <c:v>16.8</c:v>
                </c:pt>
                <c:pt idx="555">
                  <c:v>16.8</c:v>
                </c:pt>
                <c:pt idx="556">
                  <c:v>16.8</c:v>
                </c:pt>
                <c:pt idx="557">
                  <c:v>16.75</c:v>
                </c:pt>
                <c:pt idx="558">
                  <c:v>16.75</c:v>
                </c:pt>
                <c:pt idx="559">
                  <c:v>16.75</c:v>
                </c:pt>
                <c:pt idx="560">
                  <c:v>16.75</c:v>
                </c:pt>
                <c:pt idx="561">
                  <c:v>16.75</c:v>
                </c:pt>
                <c:pt idx="562">
                  <c:v>16.75</c:v>
                </c:pt>
                <c:pt idx="563">
                  <c:v>16.75</c:v>
                </c:pt>
                <c:pt idx="564">
                  <c:v>16.75</c:v>
                </c:pt>
                <c:pt idx="565">
                  <c:v>16.75</c:v>
                </c:pt>
                <c:pt idx="566">
                  <c:v>16.75</c:v>
                </c:pt>
                <c:pt idx="567">
                  <c:v>16.75</c:v>
                </c:pt>
                <c:pt idx="568">
                  <c:v>16.75</c:v>
                </c:pt>
                <c:pt idx="569">
                  <c:v>16.75</c:v>
                </c:pt>
                <c:pt idx="570">
                  <c:v>16.75</c:v>
                </c:pt>
                <c:pt idx="571">
                  <c:v>16.75</c:v>
                </c:pt>
                <c:pt idx="572">
                  <c:v>16.75</c:v>
                </c:pt>
                <c:pt idx="573">
                  <c:v>16.75</c:v>
                </c:pt>
                <c:pt idx="574">
                  <c:v>16.75</c:v>
                </c:pt>
                <c:pt idx="575">
                  <c:v>16.75</c:v>
                </c:pt>
                <c:pt idx="576">
                  <c:v>16.75</c:v>
                </c:pt>
                <c:pt idx="577">
                  <c:v>16.75</c:v>
                </c:pt>
                <c:pt idx="578">
                  <c:v>16.75</c:v>
                </c:pt>
                <c:pt idx="579">
                  <c:v>16.7</c:v>
                </c:pt>
                <c:pt idx="580">
                  <c:v>16.7</c:v>
                </c:pt>
                <c:pt idx="581">
                  <c:v>16.7</c:v>
                </c:pt>
                <c:pt idx="582">
                  <c:v>16.7</c:v>
                </c:pt>
                <c:pt idx="583">
                  <c:v>16.7</c:v>
                </c:pt>
                <c:pt idx="584">
                  <c:v>16.7</c:v>
                </c:pt>
                <c:pt idx="585">
                  <c:v>16.7</c:v>
                </c:pt>
                <c:pt idx="586">
                  <c:v>16.7</c:v>
                </c:pt>
                <c:pt idx="587">
                  <c:v>16.7</c:v>
                </c:pt>
                <c:pt idx="588">
                  <c:v>16.7</c:v>
                </c:pt>
                <c:pt idx="589">
                  <c:v>16.7</c:v>
                </c:pt>
                <c:pt idx="590">
                  <c:v>16.7</c:v>
                </c:pt>
                <c:pt idx="591">
                  <c:v>16.7</c:v>
                </c:pt>
                <c:pt idx="592">
                  <c:v>16.7</c:v>
                </c:pt>
                <c:pt idx="593">
                  <c:v>16.7</c:v>
                </c:pt>
                <c:pt idx="594">
                  <c:v>16.649999999999999</c:v>
                </c:pt>
                <c:pt idx="595">
                  <c:v>16.649999999999999</c:v>
                </c:pt>
                <c:pt idx="596">
                  <c:v>16.649999999999999</c:v>
                </c:pt>
                <c:pt idx="597">
                  <c:v>16.649999999999999</c:v>
                </c:pt>
                <c:pt idx="598">
                  <c:v>16.649999999999999</c:v>
                </c:pt>
                <c:pt idx="599">
                  <c:v>16.649999999999999</c:v>
                </c:pt>
                <c:pt idx="600">
                  <c:v>16.649999999999999</c:v>
                </c:pt>
                <c:pt idx="601">
                  <c:v>16.649999999999999</c:v>
                </c:pt>
                <c:pt idx="602">
                  <c:v>16.649999999999999</c:v>
                </c:pt>
                <c:pt idx="603">
                  <c:v>16.649999999999999</c:v>
                </c:pt>
                <c:pt idx="604">
                  <c:v>16.649999999999999</c:v>
                </c:pt>
                <c:pt idx="605">
                  <c:v>16.649999999999999</c:v>
                </c:pt>
                <c:pt idx="606">
                  <c:v>16.649999999999999</c:v>
                </c:pt>
                <c:pt idx="607">
                  <c:v>16.649999999999999</c:v>
                </c:pt>
                <c:pt idx="608">
                  <c:v>16.649999999999999</c:v>
                </c:pt>
                <c:pt idx="609">
                  <c:v>16.649999999999999</c:v>
                </c:pt>
                <c:pt idx="610">
                  <c:v>16.649999999999999</c:v>
                </c:pt>
                <c:pt idx="611">
                  <c:v>16.649999999999999</c:v>
                </c:pt>
                <c:pt idx="612">
                  <c:v>16.649999999999999</c:v>
                </c:pt>
                <c:pt idx="613">
                  <c:v>16.649999999999999</c:v>
                </c:pt>
                <c:pt idx="614">
                  <c:v>16.649999999999999</c:v>
                </c:pt>
                <c:pt idx="615">
                  <c:v>16.649999999999999</c:v>
                </c:pt>
                <c:pt idx="616">
                  <c:v>16.649999999999999</c:v>
                </c:pt>
                <c:pt idx="617">
                  <c:v>16.649999999999999</c:v>
                </c:pt>
                <c:pt idx="618">
                  <c:v>16.649999999999999</c:v>
                </c:pt>
                <c:pt idx="619">
                  <c:v>16.649999999999999</c:v>
                </c:pt>
                <c:pt idx="620">
                  <c:v>16.649999999999999</c:v>
                </c:pt>
                <c:pt idx="621">
                  <c:v>16.649999999999999</c:v>
                </c:pt>
                <c:pt idx="622">
                  <c:v>16.649999999999999</c:v>
                </c:pt>
                <c:pt idx="623">
                  <c:v>16.7</c:v>
                </c:pt>
                <c:pt idx="624">
                  <c:v>16.7</c:v>
                </c:pt>
                <c:pt idx="625">
                  <c:v>16.7</c:v>
                </c:pt>
                <c:pt idx="626">
                  <c:v>16.7</c:v>
                </c:pt>
                <c:pt idx="627">
                  <c:v>16.7</c:v>
                </c:pt>
                <c:pt idx="628">
                  <c:v>16.7</c:v>
                </c:pt>
                <c:pt idx="629">
                  <c:v>16.7</c:v>
                </c:pt>
                <c:pt idx="630">
                  <c:v>16.7</c:v>
                </c:pt>
                <c:pt idx="631">
                  <c:v>16.7</c:v>
                </c:pt>
                <c:pt idx="632">
                  <c:v>16.7</c:v>
                </c:pt>
                <c:pt idx="633">
                  <c:v>16.7</c:v>
                </c:pt>
                <c:pt idx="634">
                  <c:v>16.7</c:v>
                </c:pt>
                <c:pt idx="635">
                  <c:v>16.7</c:v>
                </c:pt>
                <c:pt idx="636">
                  <c:v>16.7</c:v>
                </c:pt>
                <c:pt idx="637">
                  <c:v>16.7</c:v>
                </c:pt>
                <c:pt idx="638">
                  <c:v>16.7</c:v>
                </c:pt>
                <c:pt idx="639">
                  <c:v>16.7</c:v>
                </c:pt>
                <c:pt idx="640">
                  <c:v>16.7</c:v>
                </c:pt>
                <c:pt idx="641">
                  <c:v>16.7</c:v>
                </c:pt>
                <c:pt idx="642">
                  <c:v>16.7</c:v>
                </c:pt>
                <c:pt idx="643">
                  <c:v>16.7</c:v>
                </c:pt>
                <c:pt idx="644">
                  <c:v>16.7</c:v>
                </c:pt>
                <c:pt idx="645">
                  <c:v>16.7</c:v>
                </c:pt>
                <c:pt idx="646">
                  <c:v>16.7</c:v>
                </c:pt>
                <c:pt idx="647">
                  <c:v>16.7</c:v>
                </c:pt>
                <c:pt idx="648">
                  <c:v>16.7</c:v>
                </c:pt>
                <c:pt idx="649">
                  <c:v>16.7</c:v>
                </c:pt>
                <c:pt idx="650">
                  <c:v>16.7</c:v>
                </c:pt>
                <c:pt idx="651">
                  <c:v>16.7</c:v>
                </c:pt>
                <c:pt idx="652">
                  <c:v>16.7</c:v>
                </c:pt>
                <c:pt idx="653">
                  <c:v>16.7</c:v>
                </c:pt>
                <c:pt idx="654">
                  <c:v>16.7</c:v>
                </c:pt>
                <c:pt idx="655">
                  <c:v>16.7</c:v>
                </c:pt>
                <c:pt idx="656">
                  <c:v>16.7</c:v>
                </c:pt>
                <c:pt idx="657">
                  <c:v>16.7</c:v>
                </c:pt>
                <c:pt idx="658">
                  <c:v>16.7</c:v>
                </c:pt>
                <c:pt idx="659">
                  <c:v>16.7</c:v>
                </c:pt>
                <c:pt idx="660">
                  <c:v>16.7</c:v>
                </c:pt>
                <c:pt idx="661">
                  <c:v>16.7</c:v>
                </c:pt>
                <c:pt idx="662">
                  <c:v>16.7</c:v>
                </c:pt>
                <c:pt idx="663">
                  <c:v>16.7</c:v>
                </c:pt>
                <c:pt idx="664">
                  <c:v>16.7</c:v>
                </c:pt>
                <c:pt idx="665">
                  <c:v>16.7</c:v>
                </c:pt>
                <c:pt idx="666">
                  <c:v>16.7</c:v>
                </c:pt>
                <c:pt idx="667">
                  <c:v>16.7</c:v>
                </c:pt>
                <c:pt idx="668">
                  <c:v>16.7</c:v>
                </c:pt>
                <c:pt idx="669">
                  <c:v>16.7</c:v>
                </c:pt>
                <c:pt idx="670">
                  <c:v>16.649999999999999</c:v>
                </c:pt>
                <c:pt idx="671">
                  <c:v>16.649999999999999</c:v>
                </c:pt>
                <c:pt idx="672">
                  <c:v>16.649999999999999</c:v>
                </c:pt>
                <c:pt idx="673">
                  <c:v>16.649999999999999</c:v>
                </c:pt>
                <c:pt idx="674">
                  <c:v>16.649999999999999</c:v>
                </c:pt>
                <c:pt idx="675">
                  <c:v>16.649999999999999</c:v>
                </c:pt>
                <c:pt idx="676">
                  <c:v>16.649999999999999</c:v>
                </c:pt>
                <c:pt idx="677">
                  <c:v>16.649999999999999</c:v>
                </c:pt>
                <c:pt idx="678">
                  <c:v>16.649999999999999</c:v>
                </c:pt>
                <c:pt idx="679">
                  <c:v>16.649999999999999</c:v>
                </c:pt>
                <c:pt idx="680">
                  <c:v>16.649999999999999</c:v>
                </c:pt>
                <c:pt idx="681">
                  <c:v>16.649999999999999</c:v>
                </c:pt>
                <c:pt idx="682">
                  <c:v>16.649999999999999</c:v>
                </c:pt>
                <c:pt idx="683">
                  <c:v>16.649999999999999</c:v>
                </c:pt>
                <c:pt idx="684">
                  <c:v>16.649999999999999</c:v>
                </c:pt>
                <c:pt idx="685">
                  <c:v>16.649999999999999</c:v>
                </c:pt>
                <c:pt idx="686">
                  <c:v>16.649999999999999</c:v>
                </c:pt>
                <c:pt idx="687">
                  <c:v>16.649999999999999</c:v>
                </c:pt>
                <c:pt idx="688">
                  <c:v>16.649999999999999</c:v>
                </c:pt>
                <c:pt idx="689">
                  <c:v>16.649999999999999</c:v>
                </c:pt>
                <c:pt idx="690">
                  <c:v>16.649999999999999</c:v>
                </c:pt>
                <c:pt idx="691">
                  <c:v>16.649999999999999</c:v>
                </c:pt>
                <c:pt idx="692">
                  <c:v>16.649999999999999</c:v>
                </c:pt>
                <c:pt idx="693">
                  <c:v>16.649999999999999</c:v>
                </c:pt>
                <c:pt idx="694">
                  <c:v>16.649999999999999</c:v>
                </c:pt>
                <c:pt idx="695">
                  <c:v>16.649999999999999</c:v>
                </c:pt>
                <c:pt idx="696">
                  <c:v>16.649999999999999</c:v>
                </c:pt>
                <c:pt idx="697">
                  <c:v>16.649999999999999</c:v>
                </c:pt>
                <c:pt idx="698">
                  <c:v>16.649999999999999</c:v>
                </c:pt>
                <c:pt idx="699">
                  <c:v>16.649999999999999</c:v>
                </c:pt>
                <c:pt idx="700">
                  <c:v>16.649999999999999</c:v>
                </c:pt>
                <c:pt idx="701">
                  <c:v>16.649999999999999</c:v>
                </c:pt>
                <c:pt idx="702">
                  <c:v>16.649999999999999</c:v>
                </c:pt>
                <c:pt idx="703">
                  <c:v>16.649999999999999</c:v>
                </c:pt>
                <c:pt idx="704">
                  <c:v>16.649999999999999</c:v>
                </c:pt>
                <c:pt idx="705">
                  <c:v>16.649999999999999</c:v>
                </c:pt>
                <c:pt idx="706">
                  <c:v>16.649999999999999</c:v>
                </c:pt>
                <c:pt idx="707">
                  <c:v>16.649999999999999</c:v>
                </c:pt>
                <c:pt idx="708">
                  <c:v>16.649999999999999</c:v>
                </c:pt>
                <c:pt idx="709">
                  <c:v>16.649999999999999</c:v>
                </c:pt>
                <c:pt idx="710">
                  <c:v>16.649999999999999</c:v>
                </c:pt>
                <c:pt idx="711">
                  <c:v>16.649999999999999</c:v>
                </c:pt>
                <c:pt idx="712">
                  <c:v>16.649999999999999</c:v>
                </c:pt>
                <c:pt idx="713">
                  <c:v>16.649999999999999</c:v>
                </c:pt>
                <c:pt idx="714">
                  <c:v>16.649999999999999</c:v>
                </c:pt>
                <c:pt idx="715">
                  <c:v>16.649999999999999</c:v>
                </c:pt>
                <c:pt idx="716">
                  <c:v>16.649999999999999</c:v>
                </c:pt>
                <c:pt idx="717">
                  <c:v>16.649999999999999</c:v>
                </c:pt>
                <c:pt idx="718">
                  <c:v>16.649999999999999</c:v>
                </c:pt>
                <c:pt idx="719">
                  <c:v>16.649999999999999</c:v>
                </c:pt>
                <c:pt idx="720">
                  <c:v>16.649999999999999</c:v>
                </c:pt>
                <c:pt idx="721">
                  <c:v>16.649999999999999</c:v>
                </c:pt>
                <c:pt idx="722">
                  <c:v>16.649999999999999</c:v>
                </c:pt>
                <c:pt idx="723">
                  <c:v>16.7</c:v>
                </c:pt>
                <c:pt idx="724">
                  <c:v>16.7</c:v>
                </c:pt>
                <c:pt idx="725">
                  <c:v>16.7</c:v>
                </c:pt>
                <c:pt idx="726">
                  <c:v>16.7</c:v>
                </c:pt>
                <c:pt idx="727">
                  <c:v>16.7</c:v>
                </c:pt>
                <c:pt idx="728">
                  <c:v>16.7</c:v>
                </c:pt>
                <c:pt idx="729">
                  <c:v>16.7</c:v>
                </c:pt>
                <c:pt idx="730">
                  <c:v>16.7</c:v>
                </c:pt>
                <c:pt idx="731">
                  <c:v>16.7</c:v>
                </c:pt>
                <c:pt idx="732">
                  <c:v>16.7</c:v>
                </c:pt>
                <c:pt idx="733">
                  <c:v>16.7</c:v>
                </c:pt>
                <c:pt idx="734">
                  <c:v>16.7</c:v>
                </c:pt>
                <c:pt idx="735">
                  <c:v>16.7</c:v>
                </c:pt>
                <c:pt idx="736">
                  <c:v>16.7</c:v>
                </c:pt>
                <c:pt idx="737">
                  <c:v>16.75</c:v>
                </c:pt>
                <c:pt idx="738">
                  <c:v>16.75</c:v>
                </c:pt>
                <c:pt idx="739">
                  <c:v>16.75</c:v>
                </c:pt>
                <c:pt idx="740">
                  <c:v>16.75</c:v>
                </c:pt>
                <c:pt idx="741">
                  <c:v>16.75</c:v>
                </c:pt>
                <c:pt idx="742">
                  <c:v>16.75</c:v>
                </c:pt>
                <c:pt idx="743">
                  <c:v>16.75</c:v>
                </c:pt>
                <c:pt idx="744">
                  <c:v>16.75</c:v>
                </c:pt>
                <c:pt idx="745">
                  <c:v>16.75</c:v>
                </c:pt>
                <c:pt idx="746">
                  <c:v>16.75</c:v>
                </c:pt>
                <c:pt idx="747">
                  <c:v>16.8</c:v>
                </c:pt>
                <c:pt idx="748">
                  <c:v>16.8</c:v>
                </c:pt>
                <c:pt idx="749">
                  <c:v>16.8</c:v>
                </c:pt>
                <c:pt idx="750">
                  <c:v>16.8</c:v>
                </c:pt>
                <c:pt idx="751">
                  <c:v>16.8</c:v>
                </c:pt>
                <c:pt idx="752">
                  <c:v>16.8</c:v>
                </c:pt>
                <c:pt idx="753">
                  <c:v>16.850000000000001</c:v>
                </c:pt>
                <c:pt idx="754">
                  <c:v>16.850000000000001</c:v>
                </c:pt>
                <c:pt idx="755">
                  <c:v>16.850000000000001</c:v>
                </c:pt>
                <c:pt idx="756">
                  <c:v>16.850000000000001</c:v>
                </c:pt>
                <c:pt idx="757">
                  <c:v>16.850000000000001</c:v>
                </c:pt>
                <c:pt idx="758">
                  <c:v>16.899999999999999</c:v>
                </c:pt>
                <c:pt idx="759">
                  <c:v>16.899999999999999</c:v>
                </c:pt>
                <c:pt idx="760">
                  <c:v>16.899999999999999</c:v>
                </c:pt>
                <c:pt idx="761">
                  <c:v>16.899999999999999</c:v>
                </c:pt>
                <c:pt idx="762">
                  <c:v>16.899999999999999</c:v>
                </c:pt>
                <c:pt idx="763">
                  <c:v>16.899999999999999</c:v>
                </c:pt>
                <c:pt idx="764">
                  <c:v>16.95</c:v>
                </c:pt>
                <c:pt idx="765">
                  <c:v>16.95</c:v>
                </c:pt>
                <c:pt idx="766">
                  <c:v>16.95</c:v>
                </c:pt>
                <c:pt idx="767">
                  <c:v>16.95</c:v>
                </c:pt>
                <c:pt idx="768">
                  <c:v>16.95</c:v>
                </c:pt>
                <c:pt idx="769">
                  <c:v>16.95</c:v>
                </c:pt>
                <c:pt idx="770">
                  <c:v>17</c:v>
                </c:pt>
                <c:pt idx="771">
                  <c:v>17</c:v>
                </c:pt>
                <c:pt idx="772">
                  <c:v>17</c:v>
                </c:pt>
                <c:pt idx="773">
                  <c:v>17</c:v>
                </c:pt>
                <c:pt idx="774">
                  <c:v>17</c:v>
                </c:pt>
                <c:pt idx="775">
                  <c:v>17</c:v>
                </c:pt>
                <c:pt idx="776">
                  <c:v>17</c:v>
                </c:pt>
                <c:pt idx="777">
                  <c:v>17</c:v>
                </c:pt>
                <c:pt idx="778">
                  <c:v>17</c:v>
                </c:pt>
                <c:pt idx="779">
                  <c:v>17</c:v>
                </c:pt>
                <c:pt idx="780">
                  <c:v>17</c:v>
                </c:pt>
                <c:pt idx="781">
                  <c:v>17</c:v>
                </c:pt>
                <c:pt idx="782">
                  <c:v>17</c:v>
                </c:pt>
                <c:pt idx="783">
                  <c:v>17</c:v>
                </c:pt>
                <c:pt idx="784">
                  <c:v>17</c:v>
                </c:pt>
                <c:pt idx="785">
                  <c:v>17</c:v>
                </c:pt>
                <c:pt idx="786">
                  <c:v>17</c:v>
                </c:pt>
                <c:pt idx="787">
                  <c:v>17</c:v>
                </c:pt>
                <c:pt idx="788">
                  <c:v>17</c:v>
                </c:pt>
                <c:pt idx="789">
                  <c:v>17</c:v>
                </c:pt>
                <c:pt idx="790">
                  <c:v>17</c:v>
                </c:pt>
                <c:pt idx="791">
                  <c:v>17</c:v>
                </c:pt>
                <c:pt idx="792">
                  <c:v>17</c:v>
                </c:pt>
                <c:pt idx="793">
                  <c:v>17</c:v>
                </c:pt>
                <c:pt idx="794">
                  <c:v>17</c:v>
                </c:pt>
                <c:pt idx="795">
                  <c:v>17</c:v>
                </c:pt>
                <c:pt idx="796">
                  <c:v>17</c:v>
                </c:pt>
                <c:pt idx="797">
                  <c:v>17</c:v>
                </c:pt>
                <c:pt idx="798">
                  <c:v>17</c:v>
                </c:pt>
                <c:pt idx="799">
                  <c:v>17</c:v>
                </c:pt>
                <c:pt idx="800">
                  <c:v>17</c:v>
                </c:pt>
                <c:pt idx="801">
                  <c:v>17</c:v>
                </c:pt>
                <c:pt idx="802">
                  <c:v>17</c:v>
                </c:pt>
                <c:pt idx="803">
                  <c:v>17</c:v>
                </c:pt>
                <c:pt idx="804">
                  <c:v>17</c:v>
                </c:pt>
                <c:pt idx="805">
                  <c:v>17</c:v>
                </c:pt>
                <c:pt idx="806">
                  <c:v>17</c:v>
                </c:pt>
                <c:pt idx="807">
                  <c:v>17</c:v>
                </c:pt>
                <c:pt idx="808">
                  <c:v>17</c:v>
                </c:pt>
                <c:pt idx="809">
                  <c:v>17</c:v>
                </c:pt>
                <c:pt idx="810">
                  <c:v>17</c:v>
                </c:pt>
                <c:pt idx="811">
                  <c:v>17</c:v>
                </c:pt>
                <c:pt idx="812">
                  <c:v>17</c:v>
                </c:pt>
                <c:pt idx="813">
                  <c:v>17</c:v>
                </c:pt>
                <c:pt idx="814">
                  <c:v>17</c:v>
                </c:pt>
                <c:pt idx="815">
                  <c:v>17</c:v>
                </c:pt>
                <c:pt idx="816">
                  <c:v>17</c:v>
                </c:pt>
                <c:pt idx="817">
                  <c:v>17</c:v>
                </c:pt>
                <c:pt idx="818">
                  <c:v>17.05</c:v>
                </c:pt>
                <c:pt idx="819">
                  <c:v>17.05</c:v>
                </c:pt>
                <c:pt idx="820">
                  <c:v>17.05</c:v>
                </c:pt>
                <c:pt idx="821">
                  <c:v>17.05</c:v>
                </c:pt>
                <c:pt idx="822">
                  <c:v>17.05</c:v>
                </c:pt>
                <c:pt idx="823">
                  <c:v>17.05</c:v>
                </c:pt>
                <c:pt idx="824">
                  <c:v>17.05</c:v>
                </c:pt>
                <c:pt idx="825">
                  <c:v>17.05</c:v>
                </c:pt>
                <c:pt idx="826">
                  <c:v>17.05</c:v>
                </c:pt>
                <c:pt idx="827">
                  <c:v>17.100000000000001</c:v>
                </c:pt>
                <c:pt idx="828">
                  <c:v>17.100000000000001</c:v>
                </c:pt>
                <c:pt idx="829">
                  <c:v>17.100000000000001</c:v>
                </c:pt>
                <c:pt idx="830">
                  <c:v>17.100000000000001</c:v>
                </c:pt>
                <c:pt idx="831">
                  <c:v>17.100000000000001</c:v>
                </c:pt>
                <c:pt idx="832">
                  <c:v>17.100000000000001</c:v>
                </c:pt>
                <c:pt idx="833">
                  <c:v>17.149999999999999</c:v>
                </c:pt>
                <c:pt idx="834">
                  <c:v>17.149999999999999</c:v>
                </c:pt>
                <c:pt idx="835">
                  <c:v>17.149999999999999</c:v>
                </c:pt>
                <c:pt idx="836">
                  <c:v>17.149999999999999</c:v>
                </c:pt>
                <c:pt idx="837">
                  <c:v>17.149999999999999</c:v>
                </c:pt>
                <c:pt idx="838">
                  <c:v>17.149999999999999</c:v>
                </c:pt>
                <c:pt idx="839">
                  <c:v>17.149999999999999</c:v>
                </c:pt>
                <c:pt idx="840">
                  <c:v>17.2</c:v>
                </c:pt>
                <c:pt idx="841">
                  <c:v>17.2</c:v>
                </c:pt>
                <c:pt idx="842">
                  <c:v>17.2</c:v>
                </c:pt>
                <c:pt idx="843">
                  <c:v>17.2</c:v>
                </c:pt>
                <c:pt idx="844">
                  <c:v>17.2</c:v>
                </c:pt>
                <c:pt idx="845">
                  <c:v>17.2</c:v>
                </c:pt>
                <c:pt idx="846">
                  <c:v>17.25</c:v>
                </c:pt>
                <c:pt idx="847">
                  <c:v>17.25</c:v>
                </c:pt>
                <c:pt idx="848">
                  <c:v>17.25</c:v>
                </c:pt>
                <c:pt idx="849">
                  <c:v>17.25</c:v>
                </c:pt>
                <c:pt idx="850">
                  <c:v>17.25</c:v>
                </c:pt>
                <c:pt idx="851">
                  <c:v>17.25</c:v>
                </c:pt>
                <c:pt idx="852">
                  <c:v>17.25</c:v>
                </c:pt>
                <c:pt idx="853">
                  <c:v>17.25</c:v>
                </c:pt>
                <c:pt idx="854">
                  <c:v>17.3</c:v>
                </c:pt>
                <c:pt idx="855">
                  <c:v>17.3</c:v>
                </c:pt>
                <c:pt idx="856">
                  <c:v>17.3</c:v>
                </c:pt>
                <c:pt idx="857">
                  <c:v>17.3</c:v>
                </c:pt>
                <c:pt idx="858">
                  <c:v>17.3</c:v>
                </c:pt>
                <c:pt idx="859">
                  <c:v>17.3</c:v>
                </c:pt>
                <c:pt idx="860">
                  <c:v>17.3</c:v>
                </c:pt>
                <c:pt idx="861">
                  <c:v>17.3</c:v>
                </c:pt>
                <c:pt idx="862">
                  <c:v>17.3</c:v>
                </c:pt>
                <c:pt idx="863">
                  <c:v>17.3</c:v>
                </c:pt>
                <c:pt idx="864">
                  <c:v>17.350000000000001</c:v>
                </c:pt>
                <c:pt idx="865">
                  <c:v>17.350000000000001</c:v>
                </c:pt>
                <c:pt idx="866">
                  <c:v>17.350000000000001</c:v>
                </c:pt>
                <c:pt idx="867">
                  <c:v>17.350000000000001</c:v>
                </c:pt>
                <c:pt idx="868">
                  <c:v>17.350000000000001</c:v>
                </c:pt>
                <c:pt idx="869">
                  <c:v>17.350000000000001</c:v>
                </c:pt>
                <c:pt idx="870">
                  <c:v>17.350000000000001</c:v>
                </c:pt>
                <c:pt idx="871">
                  <c:v>17.350000000000001</c:v>
                </c:pt>
                <c:pt idx="872">
                  <c:v>17.350000000000001</c:v>
                </c:pt>
                <c:pt idx="873">
                  <c:v>17.350000000000001</c:v>
                </c:pt>
                <c:pt idx="874">
                  <c:v>17.399999999999999</c:v>
                </c:pt>
                <c:pt idx="875">
                  <c:v>17.399999999999999</c:v>
                </c:pt>
                <c:pt idx="876">
                  <c:v>17.399999999999999</c:v>
                </c:pt>
                <c:pt idx="877">
                  <c:v>17.399999999999999</c:v>
                </c:pt>
                <c:pt idx="878">
                  <c:v>17.399999999999999</c:v>
                </c:pt>
                <c:pt idx="879">
                  <c:v>17.399999999999999</c:v>
                </c:pt>
                <c:pt idx="880">
                  <c:v>17.399999999999999</c:v>
                </c:pt>
                <c:pt idx="881">
                  <c:v>17.399999999999999</c:v>
                </c:pt>
                <c:pt idx="882">
                  <c:v>17.399999999999999</c:v>
                </c:pt>
                <c:pt idx="883">
                  <c:v>17.399999999999999</c:v>
                </c:pt>
                <c:pt idx="884">
                  <c:v>17.399999999999999</c:v>
                </c:pt>
                <c:pt idx="885">
                  <c:v>17.45</c:v>
                </c:pt>
                <c:pt idx="886">
                  <c:v>17.45</c:v>
                </c:pt>
                <c:pt idx="887">
                  <c:v>17.45</c:v>
                </c:pt>
                <c:pt idx="888">
                  <c:v>17.45</c:v>
                </c:pt>
                <c:pt idx="889">
                  <c:v>17.45</c:v>
                </c:pt>
                <c:pt idx="890">
                  <c:v>17.45</c:v>
                </c:pt>
                <c:pt idx="891">
                  <c:v>17.45</c:v>
                </c:pt>
                <c:pt idx="892">
                  <c:v>17.45</c:v>
                </c:pt>
                <c:pt idx="893">
                  <c:v>17.45</c:v>
                </c:pt>
                <c:pt idx="894">
                  <c:v>17.45</c:v>
                </c:pt>
                <c:pt idx="895">
                  <c:v>17.45</c:v>
                </c:pt>
                <c:pt idx="896">
                  <c:v>17.5</c:v>
                </c:pt>
                <c:pt idx="897">
                  <c:v>17.5</c:v>
                </c:pt>
                <c:pt idx="898">
                  <c:v>17.5</c:v>
                </c:pt>
                <c:pt idx="899">
                  <c:v>17.5</c:v>
                </c:pt>
                <c:pt idx="900">
                  <c:v>17.5</c:v>
                </c:pt>
                <c:pt idx="901">
                  <c:v>17.5</c:v>
                </c:pt>
                <c:pt idx="902">
                  <c:v>17.5</c:v>
                </c:pt>
                <c:pt idx="903">
                  <c:v>17.5</c:v>
                </c:pt>
                <c:pt idx="904">
                  <c:v>17.5</c:v>
                </c:pt>
                <c:pt idx="905">
                  <c:v>17.55</c:v>
                </c:pt>
                <c:pt idx="906">
                  <c:v>17.55</c:v>
                </c:pt>
                <c:pt idx="907">
                  <c:v>17.55</c:v>
                </c:pt>
                <c:pt idx="908">
                  <c:v>17.55</c:v>
                </c:pt>
                <c:pt idx="909">
                  <c:v>17.55</c:v>
                </c:pt>
                <c:pt idx="910">
                  <c:v>17.55</c:v>
                </c:pt>
                <c:pt idx="911">
                  <c:v>17.55</c:v>
                </c:pt>
                <c:pt idx="912">
                  <c:v>17.600000000000001</c:v>
                </c:pt>
                <c:pt idx="913">
                  <c:v>17.600000000000001</c:v>
                </c:pt>
                <c:pt idx="914">
                  <c:v>17.600000000000001</c:v>
                </c:pt>
                <c:pt idx="915">
                  <c:v>17.600000000000001</c:v>
                </c:pt>
                <c:pt idx="916">
                  <c:v>17.600000000000001</c:v>
                </c:pt>
                <c:pt idx="917">
                  <c:v>17.600000000000001</c:v>
                </c:pt>
                <c:pt idx="918">
                  <c:v>17.600000000000001</c:v>
                </c:pt>
                <c:pt idx="919">
                  <c:v>17.600000000000001</c:v>
                </c:pt>
                <c:pt idx="920">
                  <c:v>17.600000000000001</c:v>
                </c:pt>
                <c:pt idx="921">
                  <c:v>17.649999999999999</c:v>
                </c:pt>
                <c:pt idx="922">
                  <c:v>17.649999999999999</c:v>
                </c:pt>
                <c:pt idx="923">
                  <c:v>17.649999999999999</c:v>
                </c:pt>
                <c:pt idx="924">
                  <c:v>17.649999999999999</c:v>
                </c:pt>
                <c:pt idx="925">
                  <c:v>17.649999999999999</c:v>
                </c:pt>
                <c:pt idx="926">
                  <c:v>17.649999999999999</c:v>
                </c:pt>
                <c:pt idx="927">
                  <c:v>17.649999999999999</c:v>
                </c:pt>
                <c:pt idx="928">
                  <c:v>17.649999999999999</c:v>
                </c:pt>
                <c:pt idx="929">
                  <c:v>17.649999999999999</c:v>
                </c:pt>
                <c:pt idx="930">
                  <c:v>17.649999999999999</c:v>
                </c:pt>
                <c:pt idx="931">
                  <c:v>17.649999999999999</c:v>
                </c:pt>
                <c:pt idx="932">
                  <c:v>17.7</c:v>
                </c:pt>
                <c:pt idx="933">
                  <c:v>17.7</c:v>
                </c:pt>
                <c:pt idx="934">
                  <c:v>17.7</c:v>
                </c:pt>
                <c:pt idx="935">
                  <c:v>17.7</c:v>
                </c:pt>
                <c:pt idx="936">
                  <c:v>17.7</c:v>
                </c:pt>
                <c:pt idx="937">
                  <c:v>17.7</c:v>
                </c:pt>
                <c:pt idx="938">
                  <c:v>17.7</c:v>
                </c:pt>
                <c:pt idx="939">
                  <c:v>17.7</c:v>
                </c:pt>
                <c:pt idx="940">
                  <c:v>17.7</c:v>
                </c:pt>
                <c:pt idx="941">
                  <c:v>17.7</c:v>
                </c:pt>
                <c:pt idx="942">
                  <c:v>17.7</c:v>
                </c:pt>
                <c:pt idx="943">
                  <c:v>17.7</c:v>
                </c:pt>
                <c:pt idx="944">
                  <c:v>17.75</c:v>
                </c:pt>
                <c:pt idx="945">
                  <c:v>17.75</c:v>
                </c:pt>
                <c:pt idx="946">
                  <c:v>17.75</c:v>
                </c:pt>
                <c:pt idx="947">
                  <c:v>17.75</c:v>
                </c:pt>
                <c:pt idx="948">
                  <c:v>17.75</c:v>
                </c:pt>
                <c:pt idx="949">
                  <c:v>17.75</c:v>
                </c:pt>
                <c:pt idx="950">
                  <c:v>17.75</c:v>
                </c:pt>
                <c:pt idx="951">
                  <c:v>17.75</c:v>
                </c:pt>
                <c:pt idx="952">
                  <c:v>17.75</c:v>
                </c:pt>
                <c:pt idx="953">
                  <c:v>17.75</c:v>
                </c:pt>
                <c:pt idx="954">
                  <c:v>17.75</c:v>
                </c:pt>
                <c:pt idx="955">
                  <c:v>17.75</c:v>
                </c:pt>
                <c:pt idx="956">
                  <c:v>17.75</c:v>
                </c:pt>
                <c:pt idx="957">
                  <c:v>17.8</c:v>
                </c:pt>
                <c:pt idx="958">
                  <c:v>17.8</c:v>
                </c:pt>
                <c:pt idx="959">
                  <c:v>17.8</c:v>
                </c:pt>
                <c:pt idx="960">
                  <c:v>17.8</c:v>
                </c:pt>
                <c:pt idx="961">
                  <c:v>17.8</c:v>
                </c:pt>
                <c:pt idx="962">
                  <c:v>17.8</c:v>
                </c:pt>
                <c:pt idx="963">
                  <c:v>17.8</c:v>
                </c:pt>
                <c:pt idx="964">
                  <c:v>17.850000000000001</c:v>
                </c:pt>
                <c:pt idx="965">
                  <c:v>17.850000000000001</c:v>
                </c:pt>
                <c:pt idx="966">
                  <c:v>17.850000000000001</c:v>
                </c:pt>
                <c:pt idx="967">
                  <c:v>17.850000000000001</c:v>
                </c:pt>
                <c:pt idx="968">
                  <c:v>17.850000000000001</c:v>
                </c:pt>
                <c:pt idx="969">
                  <c:v>17.850000000000001</c:v>
                </c:pt>
                <c:pt idx="970">
                  <c:v>17.850000000000001</c:v>
                </c:pt>
                <c:pt idx="971">
                  <c:v>17.850000000000001</c:v>
                </c:pt>
                <c:pt idx="972">
                  <c:v>17.850000000000001</c:v>
                </c:pt>
                <c:pt idx="973">
                  <c:v>17.850000000000001</c:v>
                </c:pt>
                <c:pt idx="974">
                  <c:v>17.850000000000001</c:v>
                </c:pt>
                <c:pt idx="975">
                  <c:v>17.899999999999999</c:v>
                </c:pt>
                <c:pt idx="976">
                  <c:v>17.899999999999999</c:v>
                </c:pt>
                <c:pt idx="977">
                  <c:v>17.899999999999999</c:v>
                </c:pt>
                <c:pt idx="978">
                  <c:v>17.899999999999999</c:v>
                </c:pt>
                <c:pt idx="979">
                  <c:v>17.899999999999999</c:v>
                </c:pt>
                <c:pt idx="980">
                  <c:v>17.899999999999999</c:v>
                </c:pt>
                <c:pt idx="981">
                  <c:v>17.899999999999999</c:v>
                </c:pt>
                <c:pt idx="982">
                  <c:v>17.899999999999999</c:v>
                </c:pt>
                <c:pt idx="983">
                  <c:v>17.899999999999999</c:v>
                </c:pt>
                <c:pt idx="984">
                  <c:v>17.899999999999999</c:v>
                </c:pt>
                <c:pt idx="985">
                  <c:v>17.899999999999999</c:v>
                </c:pt>
                <c:pt idx="986">
                  <c:v>17.899999999999999</c:v>
                </c:pt>
                <c:pt idx="987">
                  <c:v>17.899999999999999</c:v>
                </c:pt>
                <c:pt idx="988">
                  <c:v>17.899999999999999</c:v>
                </c:pt>
                <c:pt idx="989">
                  <c:v>17.899999999999999</c:v>
                </c:pt>
                <c:pt idx="990">
                  <c:v>17.899999999999999</c:v>
                </c:pt>
                <c:pt idx="991">
                  <c:v>17.899999999999999</c:v>
                </c:pt>
                <c:pt idx="992">
                  <c:v>17.899999999999999</c:v>
                </c:pt>
                <c:pt idx="993">
                  <c:v>17.899999999999999</c:v>
                </c:pt>
                <c:pt idx="994">
                  <c:v>17.899999999999999</c:v>
                </c:pt>
                <c:pt idx="995">
                  <c:v>17.899999999999999</c:v>
                </c:pt>
                <c:pt idx="996">
                  <c:v>17.899999999999999</c:v>
                </c:pt>
                <c:pt idx="997">
                  <c:v>17.899999999999999</c:v>
                </c:pt>
                <c:pt idx="998">
                  <c:v>17.899999999999999</c:v>
                </c:pt>
                <c:pt idx="999">
                  <c:v>17.899999999999999</c:v>
                </c:pt>
                <c:pt idx="1000">
                  <c:v>17.899999999999999</c:v>
                </c:pt>
                <c:pt idx="1001">
                  <c:v>17.899999999999999</c:v>
                </c:pt>
                <c:pt idx="1002">
                  <c:v>17.899999999999999</c:v>
                </c:pt>
                <c:pt idx="1003">
                  <c:v>17.899999999999999</c:v>
                </c:pt>
                <c:pt idx="1004">
                  <c:v>17.899999999999999</c:v>
                </c:pt>
                <c:pt idx="1005">
                  <c:v>17.899999999999999</c:v>
                </c:pt>
                <c:pt idx="1006">
                  <c:v>17.850000000000001</c:v>
                </c:pt>
                <c:pt idx="1007">
                  <c:v>17.850000000000001</c:v>
                </c:pt>
                <c:pt idx="1008">
                  <c:v>17.850000000000001</c:v>
                </c:pt>
                <c:pt idx="1009">
                  <c:v>17.850000000000001</c:v>
                </c:pt>
                <c:pt idx="1010">
                  <c:v>17.850000000000001</c:v>
                </c:pt>
                <c:pt idx="1011">
                  <c:v>17.850000000000001</c:v>
                </c:pt>
                <c:pt idx="1012">
                  <c:v>17.850000000000001</c:v>
                </c:pt>
                <c:pt idx="1013">
                  <c:v>17.850000000000001</c:v>
                </c:pt>
                <c:pt idx="1014">
                  <c:v>17.850000000000001</c:v>
                </c:pt>
                <c:pt idx="1015">
                  <c:v>17.850000000000001</c:v>
                </c:pt>
                <c:pt idx="1016">
                  <c:v>17.850000000000001</c:v>
                </c:pt>
                <c:pt idx="1017">
                  <c:v>17.850000000000001</c:v>
                </c:pt>
                <c:pt idx="1018">
                  <c:v>17.850000000000001</c:v>
                </c:pt>
                <c:pt idx="1019">
                  <c:v>17.850000000000001</c:v>
                </c:pt>
                <c:pt idx="1020">
                  <c:v>17.850000000000001</c:v>
                </c:pt>
                <c:pt idx="1021">
                  <c:v>17.850000000000001</c:v>
                </c:pt>
                <c:pt idx="1022">
                  <c:v>17.850000000000001</c:v>
                </c:pt>
                <c:pt idx="1023">
                  <c:v>17.850000000000001</c:v>
                </c:pt>
                <c:pt idx="1024">
                  <c:v>17.850000000000001</c:v>
                </c:pt>
                <c:pt idx="1025">
                  <c:v>17.850000000000001</c:v>
                </c:pt>
                <c:pt idx="1026">
                  <c:v>17.899999999999999</c:v>
                </c:pt>
                <c:pt idx="1027">
                  <c:v>17.899999999999999</c:v>
                </c:pt>
                <c:pt idx="1028">
                  <c:v>17.899999999999999</c:v>
                </c:pt>
                <c:pt idx="1029">
                  <c:v>17.899999999999999</c:v>
                </c:pt>
                <c:pt idx="1030">
                  <c:v>17.899999999999999</c:v>
                </c:pt>
                <c:pt idx="1031">
                  <c:v>17.899999999999999</c:v>
                </c:pt>
                <c:pt idx="1032">
                  <c:v>17.899999999999999</c:v>
                </c:pt>
                <c:pt idx="1033">
                  <c:v>17.899999999999999</c:v>
                </c:pt>
                <c:pt idx="1034">
                  <c:v>17.899999999999999</c:v>
                </c:pt>
                <c:pt idx="1035">
                  <c:v>17.899999999999999</c:v>
                </c:pt>
                <c:pt idx="1036">
                  <c:v>17.899999999999999</c:v>
                </c:pt>
                <c:pt idx="1037">
                  <c:v>17.899999999999999</c:v>
                </c:pt>
                <c:pt idx="1038">
                  <c:v>17.899999999999999</c:v>
                </c:pt>
                <c:pt idx="1039">
                  <c:v>17.899999999999999</c:v>
                </c:pt>
                <c:pt idx="1040">
                  <c:v>17.899999999999999</c:v>
                </c:pt>
                <c:pt idx="1041">
                  <c:v>17.899999999999999</c:v>
                </c:pt>
                <c:pt idx="1042">
                  <c:v>17.899999999999999</c:v>
                </c:pt>
                <c:pt idx="1043">
                  <c:v>17.899999999999999</c:v>
                </c:pt>
                <c:pt idx="1044">
                  <c:v>17.899999999999999</c:v>
                </c:pt>
                <c:pt idx="1045">
                  <c:v>17.899999999999999</c:v>
                </c:pt>
                <c:pt idx="1046">
                  <c:v>17.899999999999999</c:v>
                </c:pt>
                <c:pt idx="1047">
                  <c:v>17.899999999999999</c:v>
                </c:pt>
                <c:pt idx="1048">
                  <c:v>17.899999999999999</c:v>
                </c:pt>
                <c:pt idx="1049">
                  <c:v>17.899999999999999</c:v>
                </c:pt>
                <c:pt idx="1050">
                  <c:v>17.899999999999999</c:v>
                </c:pt>
                <c:pt idx="1051">
                  <c:v>17.899999999999999</c:v>
                </c:pt>
                <c:pt idx="1052">
                  <c:v>17.899999999999999</c:v>
                </c:pt>
                <c:pt idx="1053">
                  <c:v>17.899999999999999</c:v>
                </c:pt>
                <c:pt idx="1054">
                  <c:v>17.899999999999999</c:v>
                </c:pt>
                <c:pt idx="1055">
                  <c:v>17.899999999999999</c:v>
                </c:pt>
                <c:pt idx="1056">
                  <c:v>17.899999999999999</c:v>
                </c:pt>
                <c:pt idx="1057">
                  <c:v>17.899999999999999</c:v>
                </c:pt>
                <c:pt idx="1058">
                  <c:v>17.899999999999999</c:v>
                </c:pt>
                <c:pt idx="1059">
                  <c:v>17.899999999999999</c:v>
                </c:pt>
                <c:pt idx="1060">
                  <c:v>17.899999999999999</c:v>
                </c:pt>
                <c:pt idx="1061">
                  <c:v>17.899999999999999</c:v>
                </c:pt>
                <c:pt idx="1062">
                  <c:v>17.899999999999999</c:v>
                </c:pt>
                <c:pt idx="1063">
                  <c:v>17.899999999999999</c:v>
                </c:pt>
                <c:pt idx="1064">
                  <c:v>17.899999999999999</c:v>
                </c:pt>
                <c:pt idx="1065">
                  <c:v>17.899999999999999</c:v>
                </c:pt>
                <c:pt idx="1066">
                  <c:v>17.899999999999999</c:v>
                </c:pt>
                <c:pt idx="1067">
                  <c:v>17.899999999999999</c:v>
                </c:pt>
                <c:pt idx="1068">
                  <c:v>17.899999999999999</c:v>
                </c:pt>
                <c:pt idx="1069">
                  <c:v>17.899999999999999</c:v>
                </c:pt>
                <c:pt idx="1070">
                  <c:v>17.899999999999999</c:v>
                </c:pt>
                <c:pt idx="1071">
                  <c:v>17.899999999999999</c:v>
                </c:pt>
                <c:pt idx="1072">
                  <c:v>17.899999999999999</c:v>
                </c:pt>
                <c:pt idx="1073">
                  <c:v>17.899999999999999</c:v>
                </c:pt>
                <c:pt idx="1074">
                  <c:v>17.899999999999999</c:v>
                </c:pt>
                <c:pt idx="1075">
                  <c:v>17.899999999999999</c:v>
                </c:pt>
                <c:pt idx="1076">
                  <c:v>17.899999999999999</c:v>
                </c:pt>
                <c:pt idx="1077">
                  <c:v>17.899999999999999</c:v>
                </c:pt>
                <c:pt idx="1078">
                  <c:v>17.899999999999999</c:v>
                </c:pt>
                <c:pt idx="1079">
                  <c:v>17.899999999999999</c:v>
                </c:pt>
                <c:pt idx="1080">
                  <c:v>17.899999999999999</c:v>
                </c:pt>
                <c:pt idx="1081">
                  <c:v>17.899999999999999</c:v>
                </c:pt>
                <c:pt idx="1082">
                  <c:v>17.899999999999999</c:v>
                </c:pt>
                <c:pt idx="1083">
                  <c:v>17.95</c:v>
                </c:pt>
                <c:pt idx="1084">
                  <c:v>17.95</c:v>
                </c:pt>
                <c:pt idx="1085">
                  <c:v>17.95</c:v>
                </c:pt>
                <c:pt idx="1086">
                  <c:v>17.95</c:v>
                </c:pt>
                <c:pt idx="1087">
                  <c:v>17.95</c:v>
                </c:pt>
                <c:pt idx="1088">
                  <c:v>17.95</c:v>
                </c:pt>
                <c:pt idx="1089">
                  <c:v>17.95</c:v>
                </c:pt>
                <c:pt idx="1090">
                  <c:v>17.95</c:v>
                </c:pt>
                <c:pt idx="1091">
                  <c:v>18</c:v>
                </c:pt>
                <c:pt idx="1092">
                  <c:v>18</c:v>
                </c:pt>
                <c:pt idx="1093">
                  <c:v>18</c:v>
                </c:pt>
                <c:pt idx="1094">
                  <c:v>18</c:v>
                </c:pt>
                <c:pt idx="1095">
                  <c:v>18</c:v>
                </c:pt>
                <c:pt idx="1096">
                  <c:v>18</c:v>
                </c:pt>
                <c:pt idx="1097">
                  <c:v>18.05</c:v>
                </c:pt>
                <c:pt idx="1098">
                  <c:v>18.05</c:v>
                </c:pt>
                <c:pt idx="1099">
                  <c:v>18.05</c:v>
                </c:pt>
                <c:pt idx="1100">
                  <c:v>18.05</c:v>
                </c:pt>
                <c:pt idx="1101">
                  <c:v>18.05</c:v>
                </c:pt>
                <c:pt idx="1102">
                  <c:v>18.05</c:v>
                </c:pt>
                <c:pt idx="1103">
                  <c:v>18.100000000000001</c:v>
                </c:pt>
                <c:pt idx="1104">
                  <c:v>18.100000000000001</c:v>
                </c:pt>
                <c:pt idx="1105">
                  <c:v>18.100000000000001</c:v>
                </c:pt>
                <c:pt idx="1106">
                  <c:v>18.100000000000001</c:v>
                </c:pt>
                <c:pt idx="1107">
                  <c:v>18.100000000000001</c:v>
                </c:pt>
                <c:pt idx="1108">
                  <c:v>18.100000000000001</c:v>
                </c:pt>
                <c:pt idx="1109">
                  <c:v>18.149999999999999</c:v>
                </c:pt>
                <c:pt idx="1110">
                  <c:v>18.149999999999999</c:v>
                </c:pt>
                <c:pt idx="1111">
                  <c:v>18.149999999999999</c:v>
                </c:pt>
                <c:pt idx="1112">
                  <c:v>18.149999999999999</c:v>
                </c:pt>
                <c:pt idx="1113">
                  <c:v>18.149999999999999</c:v>
                </c:pt>
                <c:pt idx="1114">
                  <c:v>18.149999999999999</c:v>
                </c:pt>
                <c:pt idx="1115">
                  <c:v>18.149999999999999</c:v>
                </c:pt>
                <c:pt idx="1116">
                  <c:v>18.2</c:v>
                </c:pt>
                <c:pt idx="1117">
                  <c:v>18.2</c:v>
                </c:pt>
                <c:pt idx="1118">
                  <c:v>18.2</c:v>
                </c:pt>
                <c:pt idx="1119">
                  <c:v>18.2</c:v>
                </c:pt>
                <c:pt idx="1120">
                  <c:v>18.2</c:v>
                </c:pt>
                <c:pt idx="1121">
                  <c:v>18.2</c:v>
                </c:pt>
                <c:pt idx="1122">
                  <c:v>18.25</c:v>
                </c:pt>
                <c:pt idx="1123">
                  <c:v>18.25</c:v>
                </c:pt>
                <c:pt idx="1124">
                  <c:v>18.25</c:v>
                </c:pt>
                <c:pt idx="1125">
                  <c:v>18.25</c:v>
                </c:pt>
                <c:pt idx="1126">
                  <c:v>18.25</c:v>
                </c:pt>
                <c:pt idx="1127">
                  <c:v>18.25</c:v>
                </c:pt>
                <c:pt idx="1128">
                  <c:v>18.25</c:v>
                </c:pt>
                <c:pt idx="1129">
                  <c:v>18.3</c:v>
                </c:pt>
                <c:pt idx="1130">
                  <c:v>18.3</c:v>
                </c:pt>
                <c:pt idx="1131">
                  <c:v>18.3</c:v>
                </c:pt>
                <c:pt idx="1132">
                  <c:v>18.3</c:v>
                </c:pt>
                <c:pt idx="1133">
                  <c:v>18.3</c:v>
                </c:pt>
                <c:pt idx="1134">
                  <c:v>18.3</c:v>
                </c:pt>
                <c:pt idx="1135">
                  <c:v>18.3</c:v>
                </c:pt>
                <c:pt idx="1136">
                  <c:v>18.3</c:v>
                </c:pt>
                <c:pt idx="1137">
                  <c:v>18.3</c:v>
                </c:pt>
                <c:pt idx="1138">
                  <c:v>18.3</c:v>
                </c:pt>
                <c:pt idx="1139">
                  <c:v>18.350000000000001</c:v>
                </c:pt>
                <c:pt idx="1140">
                  <c:v>18.350000000000001</c:v>
                </c:pt>
                <c:pt idx="1141">
                  <c:v>18.350000000000001</c:v>
                </c:pt>
                <c:pt idx="1142">
                  <c:v>18.350000000000001</c:v>
                </c:pt>
                <c:pt idx="1143">
                  <c:v>18.350000000000001</c:v>
                </c:pt>
                <c:pt idx="1144">
                  <c:v>18.350000000000001</c:v>
                </c:pt>
                <c:pt idx="1145">
                  <c:v>18.350000000000001</c:v>
                </c:pt>
                <c:pt idx="1146">
                  <c:v>18.350000000000001</c:v>
                </c:pt>
                <c:pt idx="1147">
                  <c:v>18.350000000000001</c:v>
                </c:pt>
                <c:pt idx="1148">
                  <c:v>18.350000000000001</c:v>
                </c:pt>
                <c:pt idx="1149">
                  <c:v>18.350000000000001</c:v>
                </c:pt>
                <c:pt idx="1150">
                  <c:v>18.350000000000001</c:v>
                </c:pt>
                <c:pt idx="1151">
                  <c:v>18.350000000000001</c:v>
                </c:pt>
                <c:pt idx="1152">
                  <c:v>18.350000000000001</c:v>
                </c:pt>
                <c:pt idx="1153">
                  <c:v>18.350000000000001</c:v>
                </c:pt>
                <c:pt idx="1154">
                  <c:v>18.350000000000001</c:v>
                </c:pt>
                <c:pt idx="1155">
                  <c:v>18.350000000000001</c:v>
                </c:pt>
                <c:pt idx="1156">
                  <c:v>18.350000000000001</c:v>
                </c:pt>
                <c:pt idx="1157">
                  <c:v>18.350000000000001</c:v>
                </c:pt>
                <c:pt idx="1158">
                  <c:v>18.350000000000001</c:v>
                </c:pt>
                <c:pt idx="1159">
                  <c:v>18.350000000000001</c:v>
                </c:pt>
                <c:pt idx="1160">
                  <c:v>18.350000000000001</c:v>
                </c:pt>
                <c:pt idx="1161">
                  <c:v>18.350000000000001</c:v>
                </c:pt>
                <c:pt idx="1162">
                  <c:v>18.350000000000001</c:v>
                </c:pt>
                <c:pt idx="1163">
                  <c:v>18.350000000000001</c:v>
                </c:pt>
                <c:pt idx="1164">
                  <c:v>18.350000000000001</c:v>
                </c:pt>
                <c:pt idx="1165">
                  <c:v>18.350000000000001</c:v>
                </c:pt>
                <c:pt idx="1166">
                  <c:v>18.350000000000001</c:v>
                </c:pt>
                <c:pt idx="1167">
                  <c:v>18.350000000000001</c:v>
                </c:pt>
                <c:pt idx="1168">
                  <c:v>18.350000000000001</c:v>
                </c:pt>
                <c:pt idx="1169">
                  <c:v>18.350000000000001</c:v>
                </c:pt>
                <c:pt idx="1170">
                  <c:v>18.350000000000001</c:v>
                </c:pt>
                <c:pt idx="1171">
                  <c:v>18.350000000000001</c:v>
                </c:pt>
                <c:pt idx="1172">
                  <c:v>18.350000000000001</c:v>
                </c:pt>
                <c:pt idx="1173">
                  <c:v>18.350000000000001</c:v>
                </c:pt>
                <c:pt idx="1174">
                  <c:v>18.350000000000001</c:v>
                </c:pt>
                <c:pt idx="1175">
                  <c:v>18.350000000000001</c:v>
                </c:pt>
                <c:pt idx="1176">
                  <c:v>18.350000000000001</c:v>
                </c:pt>
                <c:pt idx="1177">
                  <c:v>18.350000000000001</c:v>
                </c:pt>
                <c:pt idx="1178">
                  <c:v>18.350000000000001</c:v>
                </c:pt>
                <c:pt idx="1179">
                  <c:v>18.350000000000001</c:v>
                </c:pt>
                <c:pt idx="1180">
                  <c:v>18.350000000000001</c:v>
                </c:pt>
                <c:pt idx="1181">
                  <c:v>18.350000000000001</c:v>
                </c:pt>
                <c:pt idx="1182">
                  <c:v>18.350000000000001</c:v>
                </c:pt>
                <c:pt idx="1183">
                  <c:v>18.350000000000001</c:v>
                </c:pt>
                <c:pt idx="1184">
                  <c:v>18.350000000000001</c:v>
                </c:pt>
                <c:pt idx="1185">
                  <c:v>18.350000000000001</c:v>
                </c:pt>
                <c:pt idx="1186">
                  <c:v>18.350000000000001</c:v>
                </c:pt>
                <c:pt idx="1187">
                  <c:v>18.350000000000001</c:v>
                </c:pt>
                <c:pt idx="1188">
                  <c:v>18.350000000000001</c:v>
                </c:pt>
                <c:pt idx="1189">
                  <c:v>18.350000000000001</c:v>
                </c:pt>
                <c:pt idx="1190">
                  <c:v>18.350000000000001</c:v>
                </c:pt>
                <c:pt idx="1191">
                  <c:v>18.350000000000001</c:v>
                </c:pt>
                <c:pt idx="1192">
                  <c:v>18.350000000000001</c:v>
                </c:pt>
                <c:pt idx="1193">
                  <c:v>18.350000000000001</c:v>
                </c:pt>
                <c:pt idx="1194">
                  <c:v>18.350000000000001</c:v>
                </c:pt>
                <c:pt idx="1195">
                  <c:v>18.350000000000001</c:v>
                </c:pt>
                <c:pt idx="1196">
                  <c:v>18.350000000000001</c:v>
                </c:pt>
                <c:pt idx="1197">
                  <c:v>18.350000000000001</c:v>
                </c:pt>
                <c:pt idx="1198">
                  <c:v>18.350000000000001</c:v>
                </c:pt>
                <c:pt idx="1199">
                  <c:v>18.350000000000001</c:v>
                </c:pt>
                <c:pt idx="1200">
                  <c:v>18.350000000000001</c:v>
                </c:pt>
                <c:pt idx="1201">
                  <c:v>18.350000000000001</c:v>
                </c:pt>
                <c:pt idx="1202">
                  <c:v>18.350000000000001</c:v>
                </c:pt>
                <c:pt idx="1203">
                  <c:v>18.350000000000001</c:v>
                </c:pt>
                <c:pt idx="1204">
                  <c:v>18.350000000000001</c:v>
                </c:pt>
                <c:pt idx="1205">
                  <c:v>18.350000000000001</c:v>
                </c:pt>
                <c:pt idx="1206">
                  <c:v>18.350000000000001</c:v>
                </c:pt>
                <c:pt idx="1207">
                  <c:v>18.350000000000001</c:v>
                </c:pt>
                <c:pt idx="1208">
                  <c:v>18.350000000000001</c:v>
                </c:pt>
                <c:pt idx="1209">
                  <c:v>18.350000000000001</c:v>
                </c:pt>
                <c:pt idx="1210">
                  <c:v>18.350000000000001</c:v>
                </c:pt>
                <c:pt idx="1211">
                  <c:v>18.399999999999999</c:v>
                </c:pt>
                <c:pt idx="1212">
                  <c:v>18.399999999999999</c:v>
                </c:pt>
                <c:pt idx="1213">
                  <c:v>18.399999999999999</c:v>
                </c:pt>
                <c:pt idx="1214">
                  <c:v>18.399999999999999</c:v>
                </c:pt>
                <c:pt idx="1215">
                  <c:v>18.399999999999999</c:v>
                </c:pt>
                <c:pt idx="1216">
                  <c:v>18.399999999999999</c:v>
                </c:pt>
                <c:pt idx="1217">
                  <c:v>18.399999999999999</c:v>
                </c:pt>
                <c:pt idx="1218">
                  <c:v>18.399999999999999</c:v>
                </c:pt>
                <c:pt idx="1219">
                  <c:v>18.399999999999999</c:v>
                </c:pt>
                <c:pt idx="1220">
                  <c:v>18.399999999999999</c:v>
                </c:pt>
                <c:pt idx="1221">
                  <c:v>18.45</c:v>
                </c:pt>
                <c:pt idx="1222">
                  <c:v>18.45</c:v>
                </c:pt>
                <c:pt idx="1223">
                  <c:v>18.45</c:v>
                </c:pt>
                <c:pt idx="1224">
                  <c:v>18.45</c:v>
                </c:pt>
                <c:pt idx="1225">
                  <c:v>18.45</c:v>
                </c:pt>
                <c:pt idx="1226">
                  <c:v>18.45</c:v>
                </c:pt>
                <c:pt idx="1227">
                  <c:v>18.5</c:v>
                </c:pt>
                <c:pt idx="1228">
                  <c:v>18.5</c:v>
                </c:pt>
                <c:pt idx="1229">
                  <c:v>18.5</c:v>
                </c:pt>
                <c:pt idx="1230">
                  <c:v>18.5</c:v>
                </c:pt>
                <c:pt idx="1231">
                  <c:v>18.55</c:v>
                </c:pt>
                <c:pt idx="1232">
                  <c:v>18.55</c:v>
                </c:pt>
                <c:pt idx="1233">
                  <c:v>18.55</c:v>
                </c:pt>
                <c:pt idx="1234">
                  <c:v>18.55</c:v>
                </c:pt>
                <c:pt idx="1235">
                  <c:v>18.55</c:v>
                </c:pt>
                <c:pt idx="1236">
                  <c:v>18.55</c:v>
                </c:pt>
                <c:pt idx="1237">
                  <c:v>18.600000000000001</c:v>
                </c:pt>
                <c:pt idx="1238">
                  <c:v>18.600000000000001</c:v>
                </c:pt>
                <c:pt idx="1239">
                  <c:v>18.600000000000001</c:v>
                </c:pt>
                <c:pt idx="1240">
                  <c:v>18.600000000000001</c:v>
                </c:pt>
                <c:pt idx="1241">
                  <c:v>18.649999999999999</c:v>
                </c:pt>
                <c:pt idx="1242">
                  <c:v>18.649999999999999</c:v>
                </c:pt>
                <c:pt idx="1243">
                  <c:v>18.649999999999999</c:v>
                </c:pt>
                <c:pt idx="1244">
                  <c:v>18.649999999999999</c:v>
                </c:pt>
                <c:pt idx="1245">
                  <c:v>18.649999999999999</c:v>
                </c:pt>
                <c:pt idx="1246">
                  <c:v>18.7</c:v>
                </c:pt>
                <c:pt idx="1247">
                  <c:v>18.7</c:v>
                </c:pt>
                <c:pt idx="1248">
                  <c:v>18.7</c:v>
                </c:pt>
                <c:pt idx="1249">
                  <c:v>18.7</c:v>
                </c:pt>
                <c:pt idx="1250">
                  <c:v>18.7</c:v>
                </c:pt>
                <c:pt idx="1251">
                  <c:v>18.75</c:v>
                </c:pt>
                <c:pt idx="1252">
                  <c:v>18.75</c:v>
                </c:pt>
                <c:pt idx="1253">
                  <c:v>18.75</c:v>
                </c:pt>
                <c:pt idx="1254">
                  <c:v>18.75</c:v>
                </c:pt>
                <c:pt idx="1255">
                  <c:v>18.75</c:v>
                </c:pt>
                <c:pt idx="1256">
                  <c:v>18.75</c:v>
                </c:pt>
                <c:pt idx="1257">
                  <c:v>18.8</c:v>
                </c:pt>
                <c:pt idx="1258">
                  <c:v>18.8</c:v>
                </c:pt>
                <c:pt idx="1259">
                  <c:v>18.8</c:v>
                </c:pt>
                <c:pt idx="1260">
                  <c:v>18.8</c:v>
                </c:pt>
                <c:pt idx="1261">
                  <c:v>18.8</c:v>
                </c:pt>
                <c:pt idx="1262">
                  <c:v>18.8</c:v>
                </c:pt>
                <c:pt idx="1263">
                  <c:v>18.850000000000001</c:v>
                </c:pt>
                <c:pt idx="1264">
                  <c:v>18.850000000000001</c:v>
                </c:pt>
                <c:pt idx="1265">
                  <c:v>18.850000000000001</c:v>
                </c:pt>
                <c:pt idx="1266">
                  <c:v>18.850000000000001</c:v>
                </c:pt>
                <c:pt idx="1267">
                  <c:v>18.850000000000001</c:v>
                </c:pt>
                <c:pt idx="1268">
                  <c:v>18.850000000000001</c:v>
                </c:pt>
                <c:pt idx="1269">
                  <c:v>18.899999999999999</c:v>
                </c:pt>
                <c:pt idx="1270">
                  <c:v>18.899999999999999</c:v>
                </c:pt>
                <c:pt idx="1271">
                  <c:v>18.899999999999999</c:v>
                </c:pt>
                <c:pt idx="1272">
                  <c:v>18.899999999999999</c:v>
                </c:pt>
                <c:pt idx="1273">
                  <c:v>18.899999999999999</c:v>
                </c:pt>
                <c:pt idx="1274">
                  <c:v>18.899999999999999</c:v>
                </c:pt>
                <c:pt idx="1275">
                  <c:v>18.899999999999999</c:v>
                </c:pt>
                <c:pt idx="1276">
                  <c:v>18.899999999999999</c:v>
                </c:pt>
                <c:pt idx="1277">
                  <c:v>18.95</c:v>
                </c:pt>
                <c:pt idx="1278">
                  <c:v>18.95</c:v>
                </c:pt>
                <c:pt idx="1279">
                  <c:v>18.95</c:v>
                </c:pt>
                <c:pt idx="1280">
                  <c:v>18.95</c:v>
                </c:pt>
                <c:pt idx="1281">
                  <c:v>18.95</c:v>
                </c:pt>
                <c:pt idx="1282">
                  <c:v>18.95</c:v>
                </c:pt>
                <c:pt idx="1283">
                  <c:v>18.95</c:v>
                </c:pt>
                <c:pt idx="1284">
                  <c:v>18.95</c:v>
                </c:pt>
                <c:pt idx="1285">
                  <c:v>18.95</c:v>
                </c:pt>
                <c:pt idx="1286">
                  <c:v>18.95</c:v>
                </c:pt>
                <c:pt idx="1287">
                  <c:v>19</c:v>
                </c:pt>
                <c:pt idx="1288">
                  <c:v>19</c:v>
                </c:pt>
                <c:pt idx="1289">
                  <c:v>19</c:v>
                </c:pt>
                <c:pt idx="1290">
                  <c:v>19</c:v>
                </c:pt>
                <c:pt idx="1291">
                  <c:v>19</c:v>
                </c:pt>
                <c:pt idx="1292">
                  <c:v>19</c:v>
                </c:pt>
                <c:pt idx="1293">
                  <c:v>19</c:v>
                </c:pt>
                <c:pt idx="1294">
                  <c:v>19</c:v>
                </c:pt>
                <c:pt idx="1295">
                  <c:v>19</c:v>
                </c:pt>
                <c:pt idx="1296">
                  <c:v>19</c:v>
                </c:pt>
                <c:pt idx="1297">
                  <c:v>19</c:v>
                </c:pt>
                <c:pt idx="1298">
                  <c:v>19</c:v>
                </c:pt>
                <c:pt idx="1299">
                  <c:v>19</c:v>
                </c:pt>
                <c:pt idx="1300">
                  <c:v>19</c:v>
                </c:pt>
                <c:pt idx="1301">
                  <c:v>19</c:v>
                </c:pt>
                <c:pt idx="1302">
                  <c:v>19</c:v>
                </c:pt>
                <c:pt idx="1303">
                  <c:v>19</c:v>
                </c:pt>
                <c:pt idx="1304">
                  <c:v>19</c:v>
                </c:pt>
                <c:pt idx="1305">
                  <c:v>19</c:v>
                </c:pt>
                <c:pt idx="1306">
                  <c:v>19</c:v>
                </c:pt>
                <c:pt idx="1307">
                  <c:v>19</c:v>
                </c:pt>
                <c:pt idx="1308">
                  <c:v>19</c:v>
                </c:pt>
                <c:pt idx="1309">
                  <c:v>19</c:v>
                </c:pt>
                <c:pt idx="1310">
                  <c:v>19</c:v>
                </c:pt>
                <c:pt idx="1311">
                  <c:v>19</c:v>
                </c:pt>
                <c:pt idx="1312">
                  <c:v>19</c:v>
                </c:pt>
                <c:pt idx="1313">
                  <c:v>19</c:v>
                </c:pt>
                <c:pt idx="1314">
                  <c:v>19</c:v>
                </c:pt>
                <c:pt idx="1315">
                  <c:v>18.95</c:v>
                </c:pt>
                <c:pt idx="1316">
                  <c:v>18.95</c:v>
                </c:pt>
                <c:pt idx="1317">
                  <c:v>18.95</c:v>
                </c:pt>
                <c:pt idx="1318">
                  <c:v>18.95</c:v>
                </c:pt>
                <c:pt idx="1319">
                  <c:v>18.95</c:v>
                </c:pt>
                <c:pt idx="1320">
                  <c:v>18.95</c:v>
                </c:pt>
                <c:pt idx="1321">
                  <c:v>18.95</c:v>
                </c:pt>
                <c:pt idx="1322">
                  <c:v>18.899999999999999</c:v>
                </c:pt>
                <c:pt idx="1323">
                  <c:v>18.899999999999999</c:v>
                </c:pt>
                <c:pt idx="1324">
                  <c:v>18.899999999999999</c:v>
                </c:pt>
                <c:pt idx="1325">
                  <c:v>18.899999999999999</c:v>
                </c:pt>
                <c:pt idx="1326">
                  <c:v>18.850000000000001</c:v>
                </c:pt>
                <c:pt idx="1327">
                  <c:v>18.850000000000001</c:v>
                </c:pt>
                <c:pt idx="1328">
                  <c:v>18.850000000000001</c:v>
                </c:pt>
                <c:pt idx="1329">
                  <c:v>18.850000000000001</c:v>
                </c:pt>
                <c:pt idx="1330">
                  <c:v>18.850000000000001</c:v>
                </c:pt>
                <c:pt idx="1331">
                  <c:v>18.850000000000001</c:v>
                </c:pt>
                <c:pt idx="1332">
                  <c:v>18.8</c:v>
                </c:pt>
                <c:pt idx="1333">
                  <c:v>18.8</c:v>
                </c:pt>
                <c:pt idx="1334">
                  <c:v>18.8</c:v>
                </c:pt>
                <c:pt idx="1335">
                  <c:v>18.8</c:v>
                </c:pt>
                <c:pt idx="1336">
                  <c:v>18.8</c:v>
                </c:pt>
                <c:pt idx="1337">
                  <c:v>18.8</c:v>
                </c:pt>
                <c:pt idx="1338">
                  <c:v>18.8</c:v>
                </c:pt>
                <c:pt idx="1339">
                  <c:v>18.8</c:v>
                </c:pt>
                <c:pt idx="1340">
                  <c:v>18.75</c:v>
                </c:pt>
                <c:pt idx="1341">
                  <c:v>18.75</c:v>
                </c:pt>
                <c:pt idx="1342">
                  <c:v>18.75</c:v>
                </c:pt>
                <c:pt idx="1343">
                  <c:v>18.75</c:v>
                </c:pt>
                <c:pt idx="1344">
                  <c:v>18.75</c:v>
                </c:pt>
                <c:pt idx="1345">
                  <c:v>18.75</c:v>
                </c:pt>
                <c:pt idx="1346">
                  <c:v>18.75</c:v>
                </c:pt>
                <c:pt idx="1347">
                  <c:v>18.75</c:v>
                </c:pt>
                <c:pt idx="1348">
                  <c:v>18.75</c:v>
                </c:pt>
                <c:pt idx="1349">
                  <c:v>18.75</c:v>
                </c:pt>
                <c:pt idx="1350">
                  <c:v>18.75</c:v>
                </c:pt>
                <c:pt idx="1351">
                  <c:v>18.75</c:v>
                </c:pt>
                <c:pt idx="1352">
                  <c:v>18.75</c:v>
                </c:pt>
                <c:pt idx="1353">
                  <c:v>18.75</c:v>
                </c:pt>
                <c:pt idx="1354">
                  <c:v>18.75</c:v>
                </c:pt>
                <c:pt idx="1355">
                  <c:v>18.75</c:v>
                </c:pt>
                <c:pt idx="1356">
                  <c:v>18.75</c:v>
                </c:pt>
                <c:pt idx="1357">
                  <c:v>18.75</c:v>
                </c:pt>
                <c:pt idx="1358">
                  <c:v>18.75</c:v>
                </c:pt>
                <c:pt idx="1359">
                  <c:v>18.75</c:v>
                </c:pt>
                <c:pt idx="1360">
                  <c:v>18.75</c:v>
                </c:pt>
                <c:pt idx="1361">
                  <c:v>18.75</c:v>
                </c:pt>
                <c:pt idx="1362">
                  <c:v>18.75</c:v>
                </c:pt>
                <c:pt idx="1363">
                  <c:v>18.75</c:v>
                </c:pt>
                <c:pt idx="1364">
                  <c:v>18.8</c:v>
                </c:pt>
                <c:pt idx="1365">
                  <c:v>18.8</c:v>
                </c:pt>
                <c:pt idx="1366">
                  <c:v>18.8</c:v>
                </c:pt>
                <c:pt idx="1367">
                  <c:v>18.8</c:v>
                </c:pt>
                <c:pt idx="1368">
                  <c:v>18.8</c:v>
                </c:pt>
                <c:pt idx="1369">
                  <c:v>18.8</c:v>
                </c:pt>
                <c:pt idx="1370">
                  <c:v>18.8</c:v>
                </c:pt>
                <c:pt idx="1371">
                  <c:v>18.8</c:v>
                </c:pt>
                <c:pt idx="1372">
                  <c:v>18.8</c:v>
                </c:pt>
                <c:pt idx="1373">
                  <c:v>18.8</c:v>
                </c:pt>
                <c:pt idx="1374">
                  <c:v>18.850000000000001</c:v>
                </c:pt>
                <c:pt idx="1375">
                  <c:v>18.850000000000001</c:v>
                </c:pt>
                <c:pt idx="1376">
                  <c:v>18.850000000000001</c:v>
                </c:pt>
                <c:pt idx="1377">
                  <c:v>18.850000000000001</c:v>
                </c:pt>
                <c:pt idx="1378">
                  <c:v>18.850000000000001</c:v>
                </c:pt>
                <c:pt idx="1379">
                  <c:v>18.850000000000001</c:v>
                </c:pt>
                <c:pt idx="1380">
                  <c:v>18.850000000000001</c:v>
                </c:pt>
                <c:pt idx="1381">
                  <c:v>18.850000000000001</c:v>
                </c:pt>
                <c:pt idx="1382">
                  <c:v>18.850000000000001</c:v>
                </c:pt>
                <c:pt idx="1383">
                  <c:v>18.850000000000001</c:v>
                </c:pt>
                <c:pt idx="1384">
                  <c:v>18.850000000000001</c:v>
                </c:pt>
                <c:pt idx="1385">
                  <c:v>18.899999999999999</c:v>
                </c:pt>
                <c:pt idx="1386">
                  <c:v>18.899999999999999</c:v>
                </c:pt>
                <c:pt idx="1387">
                  <c:v>18.899999999999999</c:v>
                </c:pt>
                <c:pt idx="1388">
                  <c:v>18.899999999999999</c:v>
                </c:pt>
                <c:pt idx="1389">
                  <c:v>18.899999999999999</c:v>
                </c:pt>
                <c:pt idx="1390">
                  <c:v>18.899999999999999</c:v>
                </c:pt>
                <c:pt idx="1391">
                  <c:v>18.95</c:v>
                </c:pt>
                <c:pt idx="1392">
                  <c:v>18.95</c:v>
                </c:pt>
                <c:pt idx="1393">
                  <c:v>18.95</c:v>
                </c:pt>
                <c:pt idx="1394">
                  <c:v>18.95</c:v>
                </c:pt>
                <c:pt idx="1395">
                  <c:v>18.95</c:v>
                </c:pt>
                <c:pt idx="1396">
                  <c:v>18.95</c:v>
                </c:pt>
                <c:pt idx="1397">
                  <c:v>18.95</c:v>
                </c:pt>
                <c:pt idx="1398">
                  <c:v>18.95</c:v>
                </c:pt>
                <c:pt idx="1399">
                  <c:v>19</c:v>
                </c:pt>
                <c:pt idx="1400">
                  <c:v>19</c:v>
                </c:pt>
                <c:pt idx="1401">
                  <c:v>19</c:v>
                </c:pt>
                <c:pt idx="1402">
                  <c:v>19</c:v>
                </c:pt>
                <c:pt idx="1403">
                  <c:v>19</c:v>
                </c:pt>
                <c:pt idx="1404">
                  <c:v>19</c:v>
                </c:pt>
                <c:pt idx="1405">
                  <c:v>19</c:v>
                </c:pt>
                <c:pt idx="1406">
                  <c:v>19</c:v>
                </c:pt>
                <c:pt idx="1407">
                  <c:v>19</c:v>
                </c:pt>
                <c:pt idx="1408">
                  <c:v>19</c:v>
                </c:pt>
                <c:pt idx="1409">
                  <c:v>19.05</c:v>
                </c:pt>
                <c:pt idx="1410">
                  <c:v>19.05</c:v>
                </c:pt>
                <c:pt idx="1411">
                  <c:v>19.05</c:v>
                </c:pt>
                <c:pt idx="1412">
                  <c:v>19.05</c:v>
                </c:pt>
                <c:pt idx="1413">
                  <c:v>19.05</c:v>
                </c:pt>
                <c:pt idx="1414">
                  <c:v>19.05</c:v>
                </c:pt>
                <c:pt idx="1415">
                  <c:v>19.05</c:v>
                </c:pt>
                <c:pt idx="1416">
                  <c:v>19.05</c:v>
                </c:pt>
                <c:pt idx="1417">
                  <c:v>19.05</c:v>
                </c:pt>
                <c:pt idx="1418">
                  <c:v>19.05</c:v>
                </c:pt>
                <c:pt idx="1419">
                  <c:v>19.05</c:v>
                </c:pt>
                <c:pt idx="1420">
                  <c:v>19.05</c:v>
                </c:pt>
                <c:pt idx="1421">
                  <c:v>19.05</c:v>
                </c:pt>
                <c:pt idx="1422">
                  <c:v>19.05</c:v>
                </c:pt>
                <c:pt idx="1423">
                  <c:v>19.05</c:v>
                </c:pt>
                <c:pt idx="1424">
                  <c:v>19.05</c:v>
                </c:pt>
                <c:pt idx="1425">
                  <c:v>19.100000000000001</c:v>
                </c:pt>
                <c:pt idx="1426">
                  <c:v>19.100000000000001</c:v>
                </c:pt>
                <c:pt idx="1427">
                  <c:v>19.100000000000001</c:v>
                </c:pt>
                <c:pt idx="1428">
                  <c:v>19.100000000000001</c:v>
                </c:pt>
                <c:pt idx="1429">
                  <c:v>19.100000000000001</c:v>
                </c:pt>
                <c:pt idx="1430">
                  <c:v>19.100000000000001</c:v>
                </c:pt>
                <c:pt idx="1431">
                  <c:v>19.100000000000001</c:v>
                </c:pt>
                <c:pt idx="1432">
                  <c:v>19.100000000000001</c:v>
                </c:pt>
                <c:pt idx="1433">
                  <c:v>19.100000000000001</c:v>
                </c:pt>
                <c:pt idx="1434">
                  <c:v>19.100000000000001</c:v>
                </c:pt>
                <c:pt idx="1435">
                  <c:v>19.100000000000001</c:v>
                </c:pt>
                <c:pt idx="1436">
                  <c:v>19.100000000000001</c:v>
                </c:pt>
                <c:pt idx="1437">
                  <c:v>19.100000000000001</c:v>
                </c:pt>
                <c:pt idx="1438">
                  <c:v>19.100000000000001</c:v>
                </c:pt>
                <c:pt idx="1439">
                  <c:v>19.100000000000001</c:v>
                </c:pt>
                <c:pt idx="1440">
                  <c:v>19.100000000000001</c:v>
                </c:pt>
                <c:pt idx="1441">
                  <c:v>19.100000000000001</c:v>
                </c:pt>
                <c:pt idx="1442">
                  <c:v>19.100000000000001</c:v>
                </c:pt>
                <c:pt idx="1443">
                  <c:v>19.05</c:v>
                </c:pt>
                <c:pt idx="1444">
                  <c:v>19.05</c:v>
                </c:pt>
                <c:pt idx="1445">
                  <c:v>19.05</c:v>
                </c:pt>
                <c:pt idx="1446">
                  <c:v>19.05</c:v>
                </c:pt>
                <c:pt idx="1447">
                  <c:v>19</c:v>
                </c:pt>
                <c:pt idx="1448">
                  <c:v>19</c:v>
                </c:pt>
                <c:pt idx="1449">
                  <c:v>19</c:v>
                </c:pt>
                <c:pt idx="1450">
                  <c:v>19</c:v>
                </c:pt>
                <c:pt idx="1451">
                  <c:v>18.95</c:v>
                </c:pt>
                <c:pt idx="1452">
                  <c:v>18.95</c:v>
                </c:pt>
                <c:pt idx="1453">
                  <c:v>18.899999999999999</c:v>
                </c:pt>
                <c:pt idx="1454">
                  <c:v>18.850000000000001</c:v>
                </c:pt>
                <c:pt idx="1455">
                  <c:v>18.850000000000001</c:v>
                </c:pt>
                <c:pt idx="1456">
                  <c:v>18.8</c:v>
                </c:pt>
                <c:pt idx="1457">
                  <c:v>18.75</c:v>
                </c:pt>
                <c:pt idx="1458">
                  <c:v>18.7</c:v>
                </c:pt>
                <c:pt idx="1459">
                  <c:v>18.649999999999999</c:v>
                </c:pt>
                <c:pt idx="1460">
                  <c:v>18.649999999999999</c:v>
                </c:pt>
                <c:pt idx="1461">
                  <c:v>18.649999999999999</c:v>
                </c:pt>
                <c:pt idx="1462">
                  <c:v>18.600000000000001</c:v>
                </c:pt>
                <c:pt idx="1463">
                  <c:v>18.55</c:v>
                </c:pt>
                <c:pt idx="1464">
                  <c:v>18.5</c:v>
                </c:pt>
                <c:pt idx="1465">
                  <c:v>18.45</c:v>
                </c:pt>
                <c:pt idx="1466">
                  <c:v>18.399999999999999</c:v>
                </c:pt>
                <c:pt idx="1467">
                  <c:v>18.399999999999999</c:v>
                </c:pt>
                <c:pt idx="1468">
                  <c:v>18.350000000000001</c:v>
                </c:pt>
                <c:pt idx="1469">
                  <c:v>18.350000000000001</c:v>
                </c:pt>
                <c:pt idx="1470">
                  <c:v>18.3</c:v>
                </c:pt>
                <c:pt idx="1471">
                  <c:v>18.25</c:v>
                </c:pt>
                <c:pt idx="1472">
                  <c:v>18.2</c:v>
                </c:pt>
                <c:pt idx="1473">
                  <c:v>18.149999999999999</c:v>
                </c:pt>
                <c:pt idx="1474">
                  <c:v>18.100000000000001</c:v>
                </c:pt>
                <c:pt idx="1475">
                  <c:v>18.05</c:v>
                </c:pt>
                <c:pt idx="1476">
                  <c:v>18</c:v>
                </c:pt>
                <c:pt idx="1477">
                  <c:v>17.95</c:v>
                </c:pt>
                <c:pt idx="1478">
                  <c:v>17.95</c:v>
                </c:pt>
                <c:pt idx="1479">
                  <c:v>17.899999999999999</c:v>
                </c:pt>
                <c:pt idx="1480">
                  <c:v>17.850000000000001</c:v>
                </c:pt>
                <c:pt idx="1481">
                  <c:v>17.8</c:v>
                </c:pt>
                <c:pt idx="1482">
                  <c:v>17.75</c:v>
                </c:pt>
                <c:pt idx="1483">
                  <c:v>17.649999999999999</c:v>
                </c:pt>
                <c:pt idx="1484">
                  <c:v>17.600000000000001</c:v>
                </c:pt>
                <c:pt idx="1485">
                  <c:v>17.55</c:v>
                </c:pt>
                <c:pt idx="1486">
                  <c:v>17.5</c:v>
                </c:pt>
                <c:pt idx="1487">
                  <c:v>17.399999999999999</c:v>
                </c:pt>
                <c:pt idx="1488">
                  <c:v>17.399999999999999</c:v>
                </c:pt>
                <c:pt idx="1489">
                  <c:v>17.350000000000001</c:v>
                </c:pt>
                <c:pt idx="1490">
                  <c:v>17.3</c:v>
                </c:pt>
                <c:pt idx="1491">
                  <c:v>17.2</c:v>
                </c:pt>
                <c:pt idx="1492">
                  <c:v>17.149999999999999</c:v>
                </c:pt>
                <c:pt idx="1493">
                  <c:v>17.05</c:v>
                </c:pt>
                <c:pt idx="1494">
                  <c:v>17</c:v>
                </c:pt>
                <c:pt idx="1495">
                  <c:v>16.899999999999999</c:v>
                </c:pt>
                <c:pt idx="1496">
                  <c:v>16.850000000000001</c:v>
                </c:pt>
                <c:pt idx="1497">
                  <c:v>16.850000000000001</c:v>
                </c:pt>
                <c:pt idx="1498">
                  <c:v>16.75</c:v>
                </c:pt>
                <c:pt idx="1499">
                  <c:v>16.7</c:v>
                </c:pt>
                <c:pt idx="1500">
                  <c:v>16.600000000000001</c:v>
                </c:pt>
                <c:pt idx="1501">
                  <c:v>16.5</c:v>
                </c:pt>
                <c:pt idx="1502">
                  <c:v>16.45</c:v>
                </c:pt>
                <c:pt idx="1503">
                  <c:v>16.350000000000001</c:v>
                </c:pt>
                <c:pt idx="1504">
                  <c:v>16.25</c:v>
                </c:pt>
                <c:pt idx="1505">
                  <c:v>16.2</c:v>
                </c:pt>
                <c:pt idx="1506">
                  <c:v>16.100000000000001</c:v>
                </c:pt>
                <c:pt idx="1507">
                  <c:v>16.100000000000001</c:v>
                </c:pt>
                <c:pt idx="1508">
                  <c:v>16</c:v>
                </c:pt>
                <c:pt idx="1509">
                  <c:v>15.95</c:v>
                </c:pt>
                <c:pt idx="1510">
                  <c:v>15.85</c:v>
                </c:pt>
                <c:pt idx="1511">
                  <c:v>15.75</c:v>
                </c:pt>
                <c:pt idx="1512">
                  <c:v>15.7</c:v>
                </c:pt>
                <c:pt idx="1513">
                  <c:v>15.6</c:v>
                </c:pt>
                <c:pt idx="1514">
                  <c:v>15.6</c:v>
                </c:pt>
                <c:pt idx="1515">
                  <c:v>15.5</c:v>
                </c:pt>
                <c:pt idx="1516">
                  <c:v>15.4</c:v>
                </c:pt>
                <c:pt idx="1517">
                  <c:v>15.35</c:v>
                </c:pt>
                <c:pt idx="1518">
                  <c:v>15.25</c:v>
                </c:pt>
                <c:pt idx="1519">
                  <c:v>15.15</c:v>
                </c:pt>
                <c:pt idx="1520">
                  <c:v>15.05</c:v>
                </c:pt>
                <c:pt idx="1521">
                  <c:v>14.95</c:v>
                </c:pt>
                <c:pt idx="1522">
                  <c:v>14.9</c:v>
                </c:pt>
                <c:pt idx="1523">
                  <c:v>14.8</c:v>
                </c:pt>
                <c:pt idx="1524">
                  <c:v>14.7</c:v>
                </c:pt>
                <c:pt idx="1525">
                  <c:v>14.7</c:v>
                </c:pt>
                <c:pt idx="1526">
                  <c:v>14.6</c:v>
                </c:pt>
                <c:pt idx="1527">
                  <c:v>14.55</c:v>
                </c:pt>
                <c:pt idx="1528">
                  <c:v>14.45</c:v>
                </c:pt>
                <c:pt idx="1529">
                  <c:v>14.35</c:v>
                </c:pt>
                <c:pt idx="1530">
                  <c:v>14.3</c:v>
                </c:pt>
                <c:pt idx="1531">
                  <c:v>14.2</c:v>
                </c:pt>
                <c:pt idx="1532">
                  <c:v>14.1</c:v>
                </c:pt>
                <c:pt idx="1533">
                  <c:v>14</c:v>
                </c:pt>
                <c:pt idx="1534">
                  <c:v>13.95</c:v>
                </c:pt>
                <c:pt idx="1535">
                  <c:v>13.95</c:v>
                </c:pt>
                <c:pt idx="1536">
                  <c:v>13.85</c:v>
                </c:pt>
                <c:pt idx="1537">
                  <c:v>13.75</c:v>
                </c:pt>
                <c:pt idx="1538">
                  <c:v>13.7</c:v>
                </c:pt>
                <c:pt idx="1539">
                  <c:v>13.6</c:v>
                </c:pt>
                <c:pt idx="1540">
                  <c:v>13.5</c:v>
                </c:pt>
                <c:pt idx="1541">
                  <c:v>13.45</c:v>
                </c:pt>
                <c:pt idx="1542">
                  <c:v>13.45</c:v>
                </c:pt>
                <c:pt idx="1543">
                  <c:v>13.35</c:v>
                </c:pt>
                <c:pt idx="1544">
                  <c:v>13.3</c:v>
                </c:pt>
                <c:pt idx="1545">
                  <c:v>13.2</c:v>
                </c:pt>
                <c:pt idx="1546">
                  <c:v>13.1</c:v>
                </c:pt>
                <c:pt idx="1547">
                  <c:v>13.05</c:v>
                </c:pt>
                <c:pt idx="1548">
                  <c:v>12.95</c:v>
                </c:pt>
                <c:pt idx="1549">
                  <c:v>12.9</c:v>
                </c:pt>
                <c:pt idx="1550">
                  <c:v>12.8</c:v>
                </c:pt>
                <c:pt idx="1551">
                  <c:v>12.75</c:v>
                </c:pt>
                <c:pt idx="1552">
                  <c:v>12.65</c:v>
                </c:pt>
                <c:pt idx="1553">
                  <c:v>12.65</c:v>
                </c:pt>
                <c:pt idx="1554">
                  <c:v>12.6</c:v>
                </c:pt>
                <c:pt idx="1555">
                  <c:v>12.5</c:v>
                </c:pt>
                <c:pt idx="1556">
                  <c:v>12.45</c:v>
                </c:pt>
                <c:pt idx="1557">
                  <c:v>12.35</c:v>
                </c:pt>
                <c:pt idx="1558">
                  <c:v>12.3</c:v>
                </c:pt>
                <c:pt idx="1559">
                  <c:v>12.25</c:v>
                </c:pt>
                <c:pt idx="1560">
                  <c:v>12.15</c:v>
                </c:pt>
                <c:pt idx="1561">
                  <c:v>12.1</c:v>
                </c:pt>
                <c:pt idx="1562">
                  <c:v>12.1</c:v>
                </c:pt>
                <c:pt idx="1563">
                  <c:v>12</c:v>
                </c:pt>
                <c:pt idx="1564">
                  <c:v>11.95</c:v>
                </c:pt>
                <c:pt idx="1565">
                  <c:v>11.9</c:v>
                </c:pt>
                <c:pt idx="1566">
                  <c:v>11.8</c:v>
                </c:pt>
                <c:pt idx="1567">
                  <c:v>11.75</c:v>
                </c:pt>
                <c:pt idx="1568">
                  <c:v>11.7</c:v>
                </c:pt>
                <c:pt idx="1569">
                  <c:v>11.6</c:v>
                </c:pt>
                <c:pt idx="1570">
                  <c:v>11.6</c:v>
                </c:pt>
                <c:pt idx="1571">
                  <c:v>11.5</c:v>
                </c:pt>
                <c:pt idx="1572">
                  <c:v>11.5</c:v>
                </c:pt>
                <c:pt idx="1573">
                  <c:v>11.4</c:v>
                </c:pt>
                <c:pt idx="1574">
                  <c:v>11.35</c:v>
                </c:pt>
                <c:pt idx="1575">
                  <c:v>11.3</c:v>
                </c:pt>
                <c:pt idx="1576">
                  <c:v>11.2</c:v>
                </c:pt>
                <c:pt idx="1577">
                  <c:v>11.15</c:v>
                </c:pt>
                <c:pt idx="1578">
                  <c:v>11.1</c:v>
                </c:pt>
                <c:pt idx="1579">
                  <c:v>11.05</c:v>
                </c:pt>
                <c:pt idx="1580">
                  <c:v>10.95</c:v>
                </c:pt>
                <c:pt idx="1581">
                  <c:v>10.95</c:v>
                </c:pt>
                <c:pt idx="1582">
                  <c:v>10.9</c:v>
                </c:pt>
                <c:pt idx="1583">
                  <c:v>10.85</c:v>
                </c:pt>
                <c:pt idx="1584">
                  <c:v>10.8</c:v>
                </c:pt>
                <c:pt idx="1585">
                  <c:v>10.7</c:v>
                </c:pt>
                <c:pt idx="1586">
                  <c:v>10.65</c:v>
                </c:pt>
                <c:pt idx="1587">
                  <c:v>10.6</c:v>
                </c:pt>
                <c:pt idx="1588">
                  <c:v>10.55</c:v>
                </c:pt>
                <c:pt idx="1589">
                  <c:v>10.5</c:v>
                </c:pt>
                <c:pt idx="1590">
                  <c:v>10.5</c:v>
                </c:pt>
                <c:pt idx="1591">
                  <c:v>10.45</c:v>
                </c:pt>
                <c:pt idx="1592">
                  <c:v>10.35</c:v>
                </c:pt>
                <c:pt idx="1593">
                  <c:v>10.3</c:v>
                </c:pt>
                <c:pt idx="1594">
                  <c:v>10.25</c:v>
                </c:pt>
                <c:pt idx="1595">
                  <c:v>10.199999999999999</c:v>
                </c:pt>
                <c:pt idx="1596">
                  <c:v>10.15</c:v>
                </c:pt>
                <c:pt idx="1597">
                  <c:v>10.1</c:v>
                </c:pt>
                <c:pt idx="1598">
                  <c:v>10.050000000000001</c:v>
                </c:pt>
                <c:pt idx="1599">
                  <c:v>10</c:v>
                </c:pt>
                <c:pt idx="1600">
                  <c:v>10</c:v>
                </c:pt>
                <c:pt idx="1601">
                  <c:v>9.9499999999999993</c:v>
                </c:pt>
                <c:pt idx="1602">
                  <c:v>9.9</c:v>
                </c:pt>
                <c:pt idx="1603">
                  <c:v>9.85</c:v>
                </c:pt>
                <c:pt idx="1604">
                  <c:v>9.8000000000000007</c:v>
                </c:pt>
                <c:pt idx="1605">
                  <c:v>9.75</c:v>
                </c:pt>
                <c:pt idx="1606">
                  <c:v>9.7000000000000011</c:v>
                </c:pt>
                <c:pt idx="1607">
                  <c:v>9.65</c:v>
                </c:pt>
                <c:pt idx="1608">
                  <c:v>9.6</c:v>
                </c:pt>
                <c:pt idx="1609">
                  <c:v>9.6</c:v>
                </c:pt>
                <c:pt idx="1610">
                  <c:v>9.5500000000000007</c:v>
                </c:pt>
                <c:pt idx="1611">
                  <c:v>9.5</c:v>
                </c:pt>
                <c:pt idx="1612">
                  <c:v>9.4499999999999993</c:v>
                </c:pt>
                <c:pt idx="1613">
                  <c:v>9.4</c:v>
                </c:pt>
                <c:pt idx="1614">
                  <c:v>9.35</c:v>
                </c:pt>
                <c:pt idx="1615">
                  <c:v>9.3000000000000007</c:v>
                </c:pt>
                <c:pt idx="1616">
                  <c:v>9.25</c:v>
                </c:pt>
                <c:pt idx="1617">
                  <c:v>9.25</c:v>
                </c:pt>
                <c:pt idx="1618">
                  <c:v>9.25</c:v>
                </c:pt>
                <c:pt idx="1619">
                  <c:v>9.2000000000000011</c:v>
                </c:pt>
                <c:pt idx="1620">
                  <c:v>9.15</c:v>
                </c:pt>
                <c:pt idx="1621">
                  <c:v>9.1</c:v>
                </c:pt>
                <c:pt idx="1622">
                  <c:v>9.0500000000000007</c:v>
                </c:pt>
                <c:pt idx="1623">
                  <c:v>9</c:v>
                </c:pt>
                <c:pt idx="1624">
                  <c:v>9</c:v>
                </c:pt>
                <c:pt idx="1625">
                  <c:v>8.9499999999999993</c:v>
                </c:pt>
                <c:pt idx="1626">
                  <c:v>8.9</c:v>
                </c:pt>
                <c:pt idx="1627">
                  <c:v>8.85</c:v>
                </c:pt>
                <c:pt idx="1628">
                  <c:v>8.85</c:v>
                </c:pt>
                <c:pt idx="1629">
                  <c:v>8.85</c:v>
                </c:pt>
                <c:pt idx="1630">
                  <c:v>8.8000000000000007</c:v>
                </c:pt>
                <c:pt idx="1631">
                  <c:v>8.75</c:v>
                </c:pt>
                <c:pt idx="1632">
                  <c:v>8.7000000000000011</c:v>
                </c:pt>
                <c:pt idx="1633">
                  <c:v>8.7000000000000011</c:v>
                </c:pt>
                <c:pt idx="1634">
                  <c:v>8.65</c:v>
                </c:pt>
                <c:pt idx="1635">
                  <c:v>8.6</c:v>
                </c:pt>
                <c:pt idx="1636">
                  <c:v>8.6</c:v>
                </c:pt>
                <c:pt idx="1637">
                  <c:v>8.6</c:v>
                </c:pt>
                <c:pt idx="1638">
                  <c:v>8.5500000000000007</c:v>
                </c:pt>
                <c:pt idx="1639">
                  <c:v>8.5</c:v>
                </c:pt>
                <c:pt idx="1640">
                  <c:v>8.5</c:v>
                </c:pt>
                <c:pt idx="1641">
                  <c:v>8.4499999999999993</c:v>
                </c:pt>
                <c:pt idx="1642">
                  <c:v>8.4</c:v>
                </c:pt>
                <c:pt idx="1643">
                  <c:v>8.4</c:v>
                </c:pt>
                <c:pt idx="1644">
                  <c:v>8.35</c:v>
                </c:pt>
                <c:pt idx="1645">
                  <c:v>8.35</c:v>
                </c:pt>
                <c:pt idx="1646">
                  <c:v>8.3000000000000007</c:v>
                </c:pt>
                <c:pt idx="1647">
                  <c:v>8.3000000000000007</c:v>
                </c:pt>
                <c:pt idx="1648">
                  <c:v>8.25</c:v>
                </c:pt>
                <c:pt idx="1649">
                  <c:v>8.25</c:v>
                </c:pt>
                <c:pt idx="1650">
                  <c:v>8.2000000000000011</c:v>
                </c:pt>
                <c:pt idx="1651">
                  <c:v>8.2000000000000011</c:v>
                </c:pt>
                <c:pt idx="1652">
                  <c:v>8.15</c:v>
                </c:pt>
                <c:pt idx="1653">
                  <c:v>8.1</c:v>
                </c:pt>
                <c:pt idx="1654">
                  <c:v>8.1</c:v>
                </c:pt>
                <c:pt idx="1655">
                  <c:v>8.0500000000000007</c:v>
                </c:pt>
                <c:pt idx="1656">
                  <c:v>8.0500000000000007</c:v>
                </c:pt>
                <c:pt idx="1657">
                  <c:v>8.0500000000000007</c:v>
                </c:pt>
                <c:pt idx="1658">
                  <c:v>8</c:v>
                </c:pt>
                <c:pt idx="1659">
                  <c:v>8</c:v>
                </c:pt>
                <c:pt idx="1660">
                  <c:v>7.95</c:v>
                </c:pt>
                <c:pt idx="1661">
                  <c:v>7.95</c:v>
                </c:pt>
                <c:pt idx="1662">
                  <c:v>7.9</c:v>
                </c:pt>
                <c:pt idx="1663">
                  <c:v>7.9</c:v>
                </c:pt>
                <c:pt idx="1664">
                  <c:v>7.85</c:v>
                </c:pt>
                <c:pt idx="1665">
                  <c:v>7.85</c:v>
                </c:pt>
                <c:pt idx="1666">
                  <c:v>7.85</c:v>
                </c:pt>
                <c:pt idx="1667">
                  <c:v>7.85</c:v>
                </c:pt>
                <c:pt idx="1668">
                  <c:v>7.8</c:v>
                </c:pt>
                <c:pt idx="1669">
                  <c:v>7.8</c:v>
                </c:pt>
                <c:pt idx="1670">
                  <c:v>7.75</c:v>
                </c:pt>
                <c:pt idx="1671">
                  <c:v>7.75</c:v>
                </c:pt>
                <c:pt idx="1672">
                  <c:v>7.7</c:v>
                </c:pt>
                <c:pt idx="1673">
                  <c:v>7.7</c:v>
                </c:pt>
                <c:pt idx="1674">
                  <c:v>7.7</c:v>
                </c:pt>
                <c:pt idx="1675">
                  <c:v>7.7</c:v>
                </c:pt>
                <c:pt idx="1676">
                  <c:v>7.6499999999999977</c:v>
                </c:pt>
                <c:pt idx="1677">
                  <c:v>7.6499999999999977</c:v>
                </c:pt>
                <c:pt idx="1678">
                  <c:v>7.6</c:v>
                </c:pt>
                <c:pt idx="1679">
                  <c:v>7.6</c:v>
                </c:pt>
                <c:pt idx="1680">
                  <c:v>7.6</c:v>
                </c:pt>
                <c:pt idx="1681">
                  <c:v>7.55</c:v>
                </c:pt>
                <c:pt idx="1682">
                  <c:v>7.55</c:v>
                </c:pt>
                <c:pt idx="1683">
                  <c:v>7.55</c:v>
                </c:pt>
                <c:pt idx="1684">
                  <c:v>7.55</c:v>
                </c:pt>
                <c:pt idx="1685">
                  <c:v>7.5</c:v>
                </c:pt>
                <c:pt idx="1686">
                  <c:v>7.5</c:v>
                </c:pt>
                <c:pt idx="1687">
                  <c:v>7.5</c:v>
                </c:pt>
                <c:pt idx="1688">
                  <c:v>7.45</c:v>
                </c:pt>
                <c:pt idx="1689">
                  <c:v>7.45</c:v>
                </c:pt>
                <c:pt idx="1690">
                  <c:v>7.45</c:v>
                </c:pt>
                <c:pt idx="1691">
                  <c:v>7.4</c:v>
                </c:pt>
                <c:pt idx="1692">
                  <c:v>7.4</c:v>
                </c:pt>
                <c:pt idx="1693">
                  <c:v>7.4</c:v>
                </c:pt>
                <c:pt idx="1694">
                  <c:v>7.4</c:v>
                </c:pt>
                <c:pt idx="1695">
                  <c:v>7.35</c:v>
                </c:pt>
                <c:pt idx="1696">
                  <c:v>7.35</c:v>
                </c:pt>
                <c:pt idx="1697">
                  <c:v>7.35</c:v>
                </c:pt>
                <c:pt idx="1698">
                  <c:v>7.35</c:v>
                </c:pt>
                <c:pt idx="1699">
                  <c:v>7.3</c:v>
                </c:pt>
                <c:pt idx="1700">
                  <c:v>7.3</c:v>
                </c:pt>
                <c:pt idx="1701">
                  <c:v>7.3</c:v>
                </c:pt>
                <c:pt idx="1702">
                  <c:v>7.25</c:v>
                </c:pt>
                <c:pt idx="1703">
                  <c:v>7.25</c:v>
                </c:pt>
                <c:pt idx="1704">
                  <c:v>7.25</c:v>
                </c:pt>
                <c:pt idx="1705">
                  <c:v>7.25</c:v>
                </c:pt>
                <c:pt idx="1706">
                  <c:v>7.25</c:v>
                </c:pt>
                <c:pt idx="1707">
                  <c:v>7.2</c:v>
                </c:pt>
                <c:pt idx="1708">
                  <c:v>7.2</c:v>
                </c:pt>
                <c:pt idx="1709">
                  <c:v>7.2</c:v>
                </c:pt>
                <c:pt idx="1710">
                  <c:v>7.1499999999999986</c:v>
                </c:pt>
                <c:pt idx="1711">
                  <c:v>7.1499999999999986</c:v>
                </c:pt>
                <c:pt idx="1712">
                  <c:v>7.1499999999999986</c:v>
                </c:pt>
                <c:pt idx="1713">
                  <c:v>7.1499999999999986</c:v>
                </c:pt>
                <c:pt idx="1714">
                  <c:v>7.1499999999999986</c:v>
                </c:pt>
                <c:pt idx="1715">
                  <c:v>7.1</c:v>
                </c:pt>
                <c:pt idx="1716">
                  <c:v>7.1</c:v>
                </c:pt>
                <c:pt idx="1717">
                  <c:v>7.1</c:v>
                </c:pt>
                <c:pt idx="1718">
                  <c:v>7.1</c:v>
                </c:pt>
                <c:pt idx="1719">
                  <c:v>7.05</c:v>
                </c:pt>
                <c:pt idx="1720">
                  <c:v>7.05</c:v>
                </c:pt>
                <c:pt idx="1721">
                  <c:v>7.05</c:v>
                </c:pt>
                <c:pt idx="1722">
                  <c:v>7.05</c:v>
                </c:pt>
                <c:pt idx="1723">
                  <c:v>7.05</c:v>
                </c:pt>
                <c:pt idx="1724">
                  <c:v>7</c:v>
                </c:pt>
                <c:pt idx="1725">
                  <c:v>7</c:v>
                </c:pt>
                <c:pt idx="1726">
                  <c:v>7</c:v>
                </c:pt>
                <c:pt idx="1727">
                  <c:v>7</c:v>
                </c:pt>
                <c:pt idx="1728">
                  <c:v>6.95</c:v>
                </c:pt>
                <c:pt idx="1729">
                  <c:v>6.95</c:v>
                </c:pt>
                <c:pt idx="1730">
                  <c:v>6.95</c:v>
                </c:pt>
                <c:pt idx="1731">
                  <c:v>6.95</c:v>
                </c:pt>
                <c:pt idx="1732">
                  <c:v>6.95</c:v>
                </c:pt>
                <c:pt idx="1733">
                  <c:v>6.95</c:v>
                </c:pt>
                <c:pt idx="1734">
                  <c:v>6.9</c:v>
                </c:pt>
                <c:pt idx="1735">
                  <c:v>6.9</c:v>
                </c:pt>
                <c:pt idx="1736">
                  <c:v>6.9</c:v>
                </c:pt>
                <c:pt idx="1737">
                  <c:v>6.9</c:v>
                </c:pt>
                <c:pt idx="1738">
                  <c:v>6.9</c:v>
                </c:pt>
                <c:pt idx="1739">
                  <c:v>6.85</c:v>
                </c:pt>
                <c:pt idx="1740">
                  <c:v>6.85</c:v>
                </c:pt>
                <c:pt idx="1741">
                  <c:v>6.85</c:v>
                </c:pt>
                <c:pt idx="1742">
                  <c:v>6.85</c:v>
                </c:pt>
                <c:pt idx="1743">
                  <c:v>6.85</c:v>
                </c:pt>
                <c:pt idx="1744">
                  <c:v>6.85</c:v>
                </c:pt>
                <c:pt idx="1745">
                  <c:v>6.85</c:v>
                </c:pt>
                <c:pt idx="1746">
                  <c:v>6.8</c:v>
                </c:pt>
                <c:pt idx="1747">
                  <c:v>6.8</c:v>
                </c:pt>
                <c:pt idx="1748">
                  <c:v>6.8</c:v>
                </c:pt>
                <c:pt idx="1749">
                  <c:v>6.8</c:v>
                </c:pt>
                <c:pt idx="1750">
                  <c:v>6.8</c:v>
                </c:pt>
                <c:pt idx="1751">
                  <c:v>6.8</c:v>
                </c:pt>
                <c:pt idx="1752">
                  <c:v>6.8</c:v>
                </c:pt>
                <c:pt idx="1753">
                  <c:v>6.8</c:v>
                </c:pt>
                <c:pt idx="1754">
                  <c:v>6.75</c:v>
                </c:pt>
                <c:pt idx="1755">
                  <c:v>6.75</c:v>
                </c:pt>
                <c:pt idx="1756">
                  <c:v>6.75</c:v>
                </c:pt>
                <c:pt idx="1757">
                  <c:v>6.75</c:v>
                </c:pt>
                <c:pt idx="1758">
                  <c:v>6.75</c:v>
                </c:pt>
                <c:pt idx="1759">
                  <c:v>6.75</c:v>
                </c:pt>
                <c:pt idx="1760">
                  <c:v>6.75</c:v>
                </c:pt>
                <c:pt idx="1761">
                  <c:v>6.75</c:v>
                </c:pt>
                <c:pt idx="1762">
                  <c:v>6.7</c:v>
                </c:pt>
                <c:pt idx="1763">
                  <c:v>6.7</c:v>
                </c:pt>
                <c:pt idx="1764">
                  <c:v>6.7</c:v>
                </c:pt>
                <c:pt idx="1765">
                  <c:v>6.7</c:v>
                </c:pt>
                <c:pt idx="1766">
                  <c:v>6.7</c:v>
                </c:pt>
                <c:pt idx="1767">
                  <c:v>6.7</c:v>
                </c:pt>
                <c:pt idx="1768">
                  <c:v>6.7</c:v>
                </c:pt>
                <c:pt idx="1769">
                  <c:v>6.7</c:v>
                </c:pt>
                <c:pt idx="1770">
                  <c:v>6.7</c:v>
                </c:pt>
                <c:pt idx="1771">
                  <c:v>6.6499999999999977</c:v>
                </c:pt>
                <c:pt idx="1772">
                  <c:v>6.6499999999999977</c:v>
                </c:pt>
                <c:pt idx="1773">
                  <c:v>6.6499999999999977</c:v>
                </c:pt>
                <c:pt idx="1774">
                  <c:v>6.6499999999999977</c:v>
                </c:pt>
                <c:pt idx="1775">
                  <c:v>6.6499999999999977</c:v>
                </c:pt>
                <c:pt idx="1776">
                  <c:v>6.6499999999999977</c:v>
                </c:pt>
                <c:pt idx="1777">
                  <c:v>6.6499999999999977</c:v>
                </c:pt>
                <c:pt idx="1778">
                  <c:v>6.6499999999999977</c:v>
                </c:pt>
                <c:pt idx="1779">
                  <c:v>6.6499999999999977</c:v>
                </c:pt>
                <c:pt idx="1780">
                  <c:v>6.6499999999999977</c:v>
                </c:pt>
                <c:pt idx="1781">
                  <c:v>6.6</c:v>
                </c:pt>
                <c:pt idx="1782">
                  <c:v>6.6</c:v>
                </c:pt>
                <c:pt idx="1783">
                  <c:v>6.6</c:v>
                </c:pt>
                <c:pt idx="1784">
                  <c:v>6.6</c:v>
                </c:pt>
                <c:pt idx="1785">
                  <c:v>6.6</c:v>
                </c:pt>
                <c:pt idx="1786">
                  <c:v>6.6</c:v>
                </c:pt>
                <c:pt idx="1787">
                  <c:v>6.6</c:v>
                </c:pt>
                <c:pt idx="1788">
                  <c:v>6.6</c:v>
                </c:pt>
                <c:pt idx="1789">
                  <c:v>6.6</c:v>
                </c:pt>
                <c:pt idx="1790">
                  <c:v>6.6</c:v>
                </c:pt>
                <c:pt idx="1791">
                  <c:v>6.6</c:v>
                </c:pt>
                <c:pt idx="1792">
                  <c:v>6.6</c:v>
                </c:pt>
                <c:pt idx="1793">
                  <c:v>6.55</c:v>
                </c:pt>
                <c:pt idx="1794">
                  <c:v>6.55</c:v>
                </c:pt>
                <c:pt idx="1795">
                  <c:v>6.55</c:v>
                </c:pt>
                <c:pt idx="1796">
                  <c:v>6.55</c:v>
                </c:pt>
                <c:pt idx="1797">
                  <c:v>6.55</c:v>
                </c:pt>
                <c:pt idx="1798">
                  <c:v>6.55</c:v>
                </c:pt>
                <c:pt idx="1799">
                  <c:v>6</c:v>
                </c:pt>
                <c:pt idx="1800">
                  <c:v>6</c:v>
                </c:pt>
                <c:pt idx="1801">
                  <c:v>6</c:v>
                </c:pt>
                <c:pt idx="1802">
                  <c:v>6</c:v>
                </c:pt>
                <c:pt idx="1803">
                  <c:v>6</c:v>
                </c:pt>
                <c:pt idx="1804">
                  <c:v>6</c:v>
                </c:pt>
                <c:pt idx="1805">
                  <c:v>6</c:v>
                </c:pt>
                <c:pt idx="1806">
                  <c:v>6</c:v>
                </c:pt>
                <c:pt idx="1807">
                  <c:v>6</c:v>
                </c:pt>
                <c:pt idx="1808">
                  <c:v>6</c:v>
                </c:pt>
                <c:pt idx="1809">
                  <c:v>6</c:v>
                </c:pt>
                <c:pt idx="1810">
                  <c:v>6</c:v>
                </c:pt>
                <c:pt idx="1811">
                  <c:v>6</c:v>
                </c:pt>
                <c:pt idx="1812">
                  <c:v>6</c:v>
                </c:pt>
                <c:pt idx="1813">
                  <c:v>6</c:v>
                </c:pt>
                <c:pt idx="1814">
                  <c:v>6</c:v>
                </c:pt>
                <c:pt idx="1815">
                  <c:v>6</c:v>
                </c:pt>
                <c:pt idx="1816">
                  <c:v>6</c:v>
                </c:pt>
                <c:pt idx="1817">
                  <c:v>6</c:v>
                </c:pt>
                <c:pt idx="1818">
                  <c:v>6</c:v>
                </c:pt>
                <c:pt idx="1819">
                  <c:v>6</c:v>
                </c:pt>
                <c:pt idx="1820">
                  <c:v>6</c:v>
                </c:pt>
                <c:pt idx="1821">
                  <c:v>6</c:v>
                </c:pt>
                <c:pt idx="1822">
                  <c:v>6</c:v>
                </c:pt>
                <c:pt idx="1823">
                  <c:v>6</c:v>
                </c:pt>
                <c:pt idx="1824">
                  <c:v>6</c:v>
                </c:pt>
                <c:pt idx="1825">
                  <c:v>6</c:v>
                </c:pt>
                <c:pt idx="1826">
                  <c:v>6</c:v>
                </c:pt>
                <c:pt idx="1827">
                  <c:v>6</c:v>
                </c:pt>
                <c:pt idx="1828">
                  <c:v>6</c:v>
                </c:pt>
                <c:pt idx="1829">
                  <c:v>6</c:v>
                </c:pt>
                <c:pt idx="1830">
                  <c:v>6</c:v>
                </c:pt>
                <c:pt idx="1831">
                  <c:v>6</c:v>
                </c:pt>
                <c:pt idx="1832">
                  <c:v>6</c:v>
                </c:pt>
                <c:pt idx="1833">
                  <c:v>6</c:v>
                </c:pt>
                <c:pt idx="1834">
                  <c:v>6</c:v>
                </c:pt>
                <c:pt idx="1835">
                  <c:v>6</c:v>
                </c:pt>
                <c:pt idx="1836">
                  <c:v>6</c:v>
                </c:pt>
                <c:pt idx="1837">
                  <c:v>6</c:v>
                </c:pt>
                <c:pt idx="1838">
                  <c:v>6</c:v>
                </c:pt>
                <c:pt idx="1839">
                  <c:v>6</c:v>
                </c:pt>
                <c:pt idx="1840">
                  <c:v>6</c:v>
                </c:pt>
                <c:pt idx="1841">
                  <c:v>6</c:v>
                </c:pt>
                <c:pt idx="1842">
                  <c:v>6</c:v>
                </c:pt>
                <c:pt idx="1843">
                  <c:v>6</c:v>
                </c:pt>
                <c:pt idx="1844">
                  <c:v>6</c:v>
                </c:pt>
                <c:pt idx="1845">
                  <c:v>6</c:v>
                </c:pt>
                <c:pt idx="1846">
                  <c:v>6</c:v>
                </c:pt>
                <c:pt idx="1847">
                  <c:v>6</c:v>
                </c:pt>
                <c:pt idx="1848">
                  <c:v>6</c:v>
                </c:pt>
              </c:numCache>
            </c:numRef>
          </c:yVal>
          <c:smooth val="1"/>
          <c:extLst xmlns:c16r2="http://schemas.microsoft.com/office/drawing/2015/06/chart">
            <c:ext xmlns:c16="http://schemas.microsoft.com/office/drawing/2014/chart" uri="{C3380CC4-5D6E-409C-BE32-E72D297353CC}">
              <c16:uniqueId val="{00000003-C1A3-1E45-B50A-EF4829A87C49}"/>
            </c:ext>
          </c:extLst>
        </c:ser>
        <c:dLbls>
          <c:showLegendKey val="0"/>
          <c:showVal val="0"/>
          <c:showCatName val="0"/>
          <c:showSerName val="0"/>
          <c:showPercent val="0"/>
          <c:showBubbleSize val="0"/>
        </c:dLbls>
        <c:axId val="255131008"/>
        <c:axId val="332428800"/>
        <c:extLst xmlns:c16r2="http://schemas.microsoft.com/office/drawing/2015/06/chart">
          <c:ext xmlns:c15="http://schemas.microsoft.com/office/drawing/2012/chart" uri="{02D57815-91ED-43cb-92C2-25804820EDAC}">
            <c15:filteredScatterSeries>
              <c15:ser>
                <c:idx val="4"/>
                <c:order val="1"/>
                <c:tx>
                  <c:strRef>
                    <c:extLst xmlns:c16r2="http://schemas.microsoft.com/office/drawing/2015/06/chart">
                      <c:ext uri="{02D57815-91ED-43cb-92C2-25804820EDAC}">
                        <c15:formulaRef>
                          <c15:sqref>'CO2'!$F$1</c15:sqref>
                        </c15:formulaRef>
                      </c:ext>
                    </c:extLst>
                    <c:strCache>
                      <c:ptCount val="1"/>
                      <c:pt idx="0">
                        <c:v>CO2 Diff 5PP</c:v>
                      </c:pt>
                    </c:strCache>
                  </c:strRef>
                </c:tx>
                <c:marker>
                  <c:symbol val="none"/>
                </c:marker>
                <c:xVal>
                  <c:numRef>
                    <c:extLst xmlns:c16r2="http://schemas.microsoft.com/office/drawing/2015/06/chart">
                      <c:ex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6r2="http://schemas.microsoft.com/office/drawing/2015/06/chart">
                      <c:ext uri="{02D57815-91ED-43cb-92C2-25804820EDAC}">
                        <c15:formulaRef>
                          <c15:sqref>'CO2'!$F$2:$F$1881</c15:sqref>
                        </c15:formulaRef>
                      </c:ext>
                    </c:extLst>
                    <c:numCache>
                      <c:formatCode>General</c:formatCode>
                      <c:ptCount val="188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02</c:v>
                      </c:pt>
                      <c:pt idx="18">
                        <c:v>0.02</c:v>
                      </c:pt>
                      <c:pt idx="19">
                        <c:v>0.02</c:v>
                      </c:pt>
                      <c:pt idx="20">
                        <c:v>0.02</c:v>
                      </c:pt>
                      <c:pt idx="21">
                        <c:v>0.02</c:v>
                      </c:pt>
                      <c:pt idx="22">
                        <c:v>0.02</c:v>
                      </c:pt>
                      <c:pt idx="23">
                        <c:v>0.02</c:v>
                      </c:pt>
                      <c:pt idx="24">
                        <c:v>0.02</c:v>
                      </c:pt>
                      <c:pt idx="25">
                        <c:v>0.02</c:v>
                      </c:pt>
                      <c:pt idx="26">
                        <c:v>0.02</c:v>
                      </c:pt>
                      <c:pt idx="27">
                        <c:v>0.02</c:v>
                      </c:pt>
                      <c:pt idx="28">
                        <c:v>0.02</c:v>
                      </c:pt>
                      <c:pt idx="29">
                        <c:v>0.02</c:v>
                      </c:pt>
                      <c:pt idx="30">
                        <c:v>0.02</c:v>
                      </c:pt>
                      <c:pt idx="31">
                        <c:v>0.02</c:v>
                      </c:pt>
                      <c:pt idx="32">
                        <c:v>0.02</c:v>
                      </c:pt>
                      <c:pt idx="33">
                        <c:v>0.02</c:v>
                      </c:pt>
                      <c:pt idx="34">
                        <c:v>0.02</c:v>
                      </c:pt>
                      <c:pt idx="35">
                        <c:v>0.02</c:v>
                      </c:pt>
                      <c:pt idx="36">
                        <c:v>0.02</c:v>
                      </c:pt>
                      <c:pt idx="37">
                        <c:v>0.02</c:v>
                      </c:pt>
                      <c:pt idx="38">
                        <c:v>0.02</c:v>
                      </c:pt>
                      <c:pt idx="39">
                        <c:v>0.04</c:v>
                      </c:pt>
                      <c:pt idx="40">
                        <c:v>0.04</c:v>
                      </c:pt>
                      <c:pt idx="41">
                        <c:v>0.04</c:v>
                      </c:pt>
                      <c:pt idx="42">
                        <c:v>0.04</c:v>
                      </c:pt>
                      <c:pt idx="43">
                        <c:v>0.04</c:v>
                      </c:pt>
                      <c:pt idx="44">
                        <c:v>0.06</c:v>
                      </c:pt>
                      <c:pt idx="45">
                        <c:v>0.06</c:v>
                      </c:pt>
                      <c:pt idx="46">
                        <c:v>0.08</c:v>
                      </c:pt>
                      <c:pt idx="47">
                        <c:v>0.08</c:v>
                      </c:pt>
                      <c:pt idx="48">
                        <c:v>0.1</c:v>
                      </c:pt>
                      <c:pt idx="49">
                        <c:v>0.12</c:v>
                      </c:pt>
                      <c:pt idx="50">
                        <c:v>0.12</c:v>
                      </c:pt>
                      <c:pt idx="51">
                        <c:v>0.14000000000000001</c:v>
                      </c:pt>
                      <c:pt idx="52">
                        <c:v>0.16</c:v>
                      </c:pt>
                      <c:pt idx="53">
                        <c:v>0.16</c:v>
                      </c:pt>
                      <c:pt idx="54">
                        <c:v>0.18</c:v>
                      </c:pt>
                      <c:pt idx="55">
                        <c:v>0.2</c:v>
                      </c:pt>
                      <c:pt idx="56">
                        <c:v>0.22</c:v>
                      </c:pt>
                      <c:pt idx="57">
                        <c:v>0.26</c:v>
                      </c:pt>
                      <c:pt idx="58">
                        <c:v>0.28000000000000003</c:v>
                      </c:pt>
                      <c:pt idx="59">
                        <c:v>0.32</c:v>
                      </c:pt>
                      <c:pt idx="60">
                        <c:v>0.32</c:v>
                      </c:pt>
                      <c:pt idx="61">
                        <c:v>0.34</c:v>
                      </c:pt>
                      <c:pt idx="62">
                        <c:v>0.38</c:v>
                      </c:pt>
                      <c:pt idx="63">
                        <c:v>0.42</c:v>
                      </c:pt>
                      <c:pt idx="64">
                        <c:v>0.46</c:v>
                      </c:pt>
                      <c:pt idx="65">
                        <c:v>0.5</c:v>
                      </c:pt>
                      <c:pt idx="66">
                        <c:v>0.56000000000000005</c:v>
                      </c:pt>
                      <c:pt idx="67">
                        <c:v>0.6</c:v>
                      </c:pt>
                      <c:pt idx="68">
                        <c:v>0.66</c:v>
                      </c:pt>
                      <c:pt idx="69">
                        <c:v>0.7</c:v>
                      </c:pt>
                      <c:pt idx="70">
                        <c:v>0.76</c:v>
                      </c:pt>
                      <c:pt idx="71">
                        <c:v>0.82</c:v>
                      </c:pt>
                      <c:pt idx="72">
                        <c:v>0.82</c:v>
                      </c:pt>
                      <c:pt idx="73">
                        <c:v>0.88</c:v>
                      </c:pt>
                      <c:pt idx="74">
                        <c:v>0.94</c:v>
                      </c:pt>
                      <c:pt idx="75">
                        <c:v>1.02</c:v>
                      </c:pt>
                      <c:pt idx="76">
                        <c:v>1.08</c:v>
                      </c:pt>
                      <c:pt idx="77">
                        <c:v>1.1599999999999999</c:v>
                      </c:pt>
                      <c:pt idx="78">
                        <c:v>1.22</c:v>
                      </c:pt>
                      <c:pt idx="79">
                        <c:v>1.3</c:v>
                      </c:pt>
                      <c:pt idx="80">
                        <c:v>1.38</c:v>
                      </c:pt>
                      <c:pt idx="81">
                        <c:v>1.38</c:v>
                      </c:pt>
                      <c:pt idx="82">
                        <c:v>1.48</c:v>
                      </c:pt>
                      <c:pt idx="83">
                        <c:v>1.56</c:v>
                      </c:pt>
                      <c:pt idx="84">
                        <c:v>1.64</c:v>
                      </c:pt>
                      <c:pt idx="85">
                        <c:v>1.74</c:v>
                      </c:pt>
                      <c:pt idx="86">
                        <c:v>1.84</c:v>
                      </c:pt>
                      <c:pt idx="87">
                        <c:v>1.92</c:v>
                      </c:pt>
                      <c:pt idx="88">
                        <c:v>2.02</c:v>
                      </c:pt>
                      <c:pt idx="89">
                        <c:v>2.12</c:v>
                      </c:pt>
                      <c:pt idx="90">
                        <c:v>2.12</c:v>
                      </c:pt>
                      <c:pt idx="91">
                        <c:v>2.2200000000000002</c:v>
                      </c:pt>
                      <c:pt idx="92">
                        <c:v>2.34</c:v>
                      </c:pt>
                      <c:pt idx="93">
                        <c:v>2.44</c:v>
                      </c:pt>
                      <c:pt idx="94">
                        <c:v>2.54</c:v>
                      </c:pt>
                      <c:pt idx="95">
                        <c:v>2.66</c:v>
                      </c:pt>
                      <c:pt idx="96">
                        <c:v>2.78</c:v>
                      </c:pt>
                      <c:pt idx="97">
                        <c:v>2.88</c:v>
                      </c:pt>
                      <c:pt idx="98">
                        <c:v>3</c:v>
                      </c:pt>
                      <c:pt idx="99">
                        <c:v>3.12</c:v>
                      </c:pt>
                      <c:pt idx="100">
                        <c:v>3.12</c:v>
                      </c:pt>
                      <c:pt idx="101">
                        <c:v>3.24</c:v>
                      </c:pt>
                      <c:pt idx="102">
                        <c:v>3.38</c:v>
                      </c:pt>
                      <c:pt idx="103">
                        <c:v>3.5</c:v>
                      </c:pt>
                      <c:pt idx="104">
                        <c:v>3.64</c:v>
                      </c:pt>
                      <c:pt idx="105">
                        <c:v>3.76</c:v>
                      </c:pt>
                      <c:pt idx="106">
                        <c:v>3.9</c:v>
                      </c:pt>
                      <c:pt idx="107">
                        <c:v>3.9</c:v>
                      </c:pt>
                      <c:pt idx="108">
                        <c:v>4.18</c:v>
                      </c:pt>
                      <c:pt idx="109">
                        <c:v>4.18</c:v>
                      </c:pt>
                      <c:pt idx="110">
                        <c:v>4.34</c:v>
                      </c:pt>
                      <c:pt idx="111">
                        <c:v>4.4800000000000004</c:v>
                      </c:pt>
                      <c:pt idx="112">
                        <c:v>4.6399999999999997</c:v>
                      </c:pt>
                      <c:pt idx="113">
                        <c:v>4.78</c:v>
                      </c:pt>
                      <c:pt idx="114">
                        <c:v>4.9400000000000004</c:v>
                      </c:pt>
                      <c:pt idx="115">
                        <c:v>5.0999999999999996</c:v>
                      </c:pt>
                      <c:pt idx="116">
                        <c:v>5.26</c:v>
                      </c:pt>
                      <c:pt idx="117">
                        <c:v>5.42</c:v>
                      </c:pt>
                      <c:pt idx="118">
                        <c:v>5.42</c:v>
                      </c:pt>
                      <c:pt idx="119">
                        <c:v>5.58</c:v>
                      </c:pt>
                      <c:pt idx="120">
                        <c:v>5.74</c:v>
                      </c:pt>
                      <c:pt idx="121">
                        <c:v>5.9</c:v>
                      </c:pt>
                      <c:pt idx="122">
                        <c:v>6.06</c:v>
                      </c:pt>
                      <c:pt idx="123">
                        <c:v>6.24</c:v>
                      </c:pt>
                      <c:pt idx="124">
                        <c:v>6.4</c:v>
                      </c:pt>
                      <c:pt idx="125">
                        <c:v>6.58</c:v>
                      </c:pt>
                      <c:pt idx="126">
                        <c:v>6.74</c:v>
                      </c:pt>
                      <c:pt idx="127">
                        <c:v>6.92</c:v>
                      </c:pt>
                      <c:pt idx="128">
                        <c:v>6.92</c:v>
                      </c:pt>
                      <c:pt idx="129">
                        <c:v>7.1</c:v>
                      </c:pt>
                      <c:pt idx="130">
                        <c:v>7.28</c:v>
                      </c:pt>
                      <c:pt idx="131">
                        <c:v>7.46</c:v>
                      </c:pt>
                      <c:pt idx="132">
                        <c:v>7.64</c:v>
                      </c:pt>
                      <c:pt idx="133">
                        <c:v>7.8199999999999976</c:v>
                      </c:pt>
                      <c:pt idx="134">
                        <c:v>8</c:v>
                      </c:pt>
                      <c:pt idx="135">
                        <c:v>8</c:v>
                      </c:pt>
                      <c:pt idx="136">
                        <c:v>8.36</c:v>
                      </c:pt>
                      <c:pt idx="137">
                        <c:v>8.36</c:v>
                      </c:pt>
                      <c:pt idx="138">
                        <c:v>8.5400000000000009</c:v>
                      </c:pt>
                      <c:pt idx="139">
                        <c:v>8.7200000000000006</c:v>
                      </c:pt>
                      <c:pt idx="140">
                        <c:v>8.9</c:v>
                      </c:pt>
                      <c:pt idx="141">
                        <c:v>9.08</c:v>
                      </c:pt>
                      <c:pt idx="142">
                        <c:v>9.24</c:v>
                      </c:pt>
                      <c:pt idx="143">
                        <c:v>9.42</c:v>
                      </c:pt>
                      <c:pt idx="144">
                        <c:v>9.6</c:v>
                      </c:pt>
                      <c:pt idx="145">
                        <c:v>9.76</c:v>
                      </c:pt>
                      <c:pt idx="146">
                        <c:v>9.76</c:v>
                      </c:pt>
                      <c:pt idx="147">
                        <c:v>9.94</c:v>
                      </c:pt>
                      <c:pt idx="148">
                        <c:v>10.1</c:v>
                      </c:pt>
                      <c:pt idx="149">
                        <c:v>10.26</c:v>
                      </c:pt>
                      <c:pt idx="150">
                        <c:v>10.42</c:v>
                      </c:pt>
                      <c:pt idx="151">
                        <c:v>10.6</c:v>
                      </c:pt>
                      <c:pt idx="152">
                        <c:v>10.76</c:v>
                      </c:pt>
                      <c:pt idx="153">
                        <c:v>10.92</c:v>
                      </c:pt>
                      <c:pt idx="154">
                        <c:v>11.08</c:v>
                      </c:pt>
                      <c:pt idx="155">
                        <c:v>11.24</c:v>
                      </c:pt>
                      <c:pt idx="156">
                        <c:v>11.24</c:v>
                      </c:pt>
                      <c:pt idx="157">
                        <c:v>11.4</c:v>
                      </c:pt>
                      <c:pt idx="158">
                        <c:v>11.56</c:v>
                      </c:pt>
                      <c:pt idx="159">
                        <c:v>11.72</c:v>
                      </c:pt>
                      <c:pt idx="160">
                        <c:v>11.88</c:v>
                      </c:pt>
                      <c:pt idx="161">
                        <c:v>12.04</c:v>
                      </c:pt>
                      <c:pt idx="162">
                        <c:v>12.2</c:v>
                      </c:pt>
                      <c:pt idx="163">
                        <c:v>12.2</c:v>
                      </c:pt>
                      <c:pt idx="164">
                        <c:v>12.5</c:v>
                      </c:pt>
                      <c:pt idx="165">
                        <c:v>12.5</c:v>
                      </c:pt>
                      <c:pt idx="166">
                        <c:v>12.66</c:v>
                      </c:pt>
                      <c:pt idx="167">
                        <c:v>12.8</c:v>
                      </c:pt>
                      <c:pt idx="168">
                        <c:v>12.96</c:v>
                      </c:pt>
                      <c:pt idx="169">
                        <c:v>13.1</c:v>
                      </c:pt>
                      <c:pt idx="170">
                        <c:v>13.24</c:v>
                      </c:pt>
                      <c:pt idx="171">
                        <c:v>13.4</c:v>
                      </c:pt>
                      <c:pt idx="172">
                        <c:v>13.54</c:v>
                      </c:pt>
                      <c:pt idx="173">
                        <c:v>13.68</c:v>
                      </c:pt>
                      <c:pt idx="174">
                        <c:v>13.68</c:v>
                      </c:pt>
                      <c:pt idx="175">
                        <c:v>13.82</c:v>
                      </c:pt>
                      <c:pt idx="176">
                        <c:v>13.96</c:v>
                      </c:pt>
                      <c:pt idx="177">
                        <c:v>14.1</c:v>
                      </c:pt>
                      <c:pt idx="178">
                        <c:v>14.24</c:v>
                      </c:pt>
                      <c:pt idx="179">
                        <c:v>14.38</c:v>
                      </c:pt>
                      <c:pt idx="180">
                        <c:v>14.54</c:v>
                      </c:pt>
                      <c:pt idx="181">
                        <c:v>14.68</c:v>
                      </c:pt>
                      <c:pt idx="182">
                        <c:v>14.82</c:v>
                      </c:pt>
                      <c:pt idx="183">
                        <c:v>14.96</c:v>
                      </c:pt>
                      <c:pt idx="184">
                        <c:v>14.96</c:v>
                      </c:pt>
                      <c:pt idx="185">
                        <c:v>15.1</c:v>
                      </c:pt>
                      <c:pt idx="186">
                        <c:v>15.24</c:v>
                      </c:pt>
                      <c:pt idx="187">
                        <c:v>15.38</c:v>
                      </c:pt>
                      <c:pt idx="188">
                        <c:v>15.52</c:v>
                      </c:pt>
                      <c:pt idx="189">
                        <c:v>15.66</c:v>
                      </c:pt>
                      <c:pt idx="190">
                        <c:v>15.82</c:v>
                      </c:pt>
                      <c:pt idx="191">
                        <c:v>15.96</c:v>
                      </c:pt>
                      <c:pt idx="192">
                        <c:v>15.96</c:v>
                      </c:pt>
                      <c:pt idx="193">
                        <c:v>16.100000000000001</c:v>
                      </c:pt>
                      <c:pt idx="194">
                        <c:v>16.239999999999998</c:v>
                      </c:pt>
                      <c:pt idx="195">
                        <c:v>16.36</c:v>
                      </c:pt>
                      <c:pt idx="196">
                        <c:v>16.5</c:v>
                      </c:pt>
                      <c:pt idx="197">
                        <c:v>16.64</c:v>
                      </c:pt>
                      <c:pt idx="198">
                        <c:v>16.78</c:v>
                      </c:pt>
                      <c:pt idx="199">
                        <c:v>16.920000000000002</c:v>
                      </c:pt>
                      <c:pt idx="200">
                        <c:v>17.059999999999999</c:v>
                      </c:pt>
                      <c:pt idx="201">
                        <c:v>17.2</c:v>
                      </c:pt>
                      <c:pt idx="202">
                        <c:v>17.2</c:v>
                      </c:pt>
                      <c:pt idx="203">
                        <c:v>17.34</c:v>
                      </c:pt>
                      <c:pt idx="204">
                        <c:v>17.46</c:v>
                      </c:pt>
                      <c:pt idx="205">
                        <c:v>17.600000000000001</c:v>
                      </c:pt>
                      <c:pt idx="206">
                        <c:v>17.739999999999998</c:v>
                      </c:pt>
                      <c:pt idx="207">
                        <c:v>17.88</c:v>
                      </c:pt>
                      <c:pt idx="208">
                        <c:v>18.02</c:v>
                      </c:pt>
                      <c:pt idx="209">
                        <c:v>18.16</c:v>
                      </c:pt>
                      <c:pt idx="210">
                        <c:v>18.3</c:v>
                      </c:pt>
                      <c:pt idx="211">
                        <c:v>18.440000000000001</c:v>
                      </c:pt>
                      <c:pt idx="212">
                        <c:v>18.440000000000001</c:v>
                      </c:pt>
                      <c:pt idx="213">
                        <c:v>18.559999999999999</c:v>
                      </c:pt>
                      <c:pt idx="214">
                        <c:v>18.7</c:v>
                      </c:pt>
                      <c:pt idx="215">
                        <c:v>18.82</c:v>
                      </c:pt>
                      <c:pt idx="216">
                        <c:v>18.96</c:v>
                      </c:pt>
                      <c:pt idx="217">
                        <c:v>19.079999999999998</c:v>
                      </c:pt>
                      <c:pt idx="218">
                        <c:v>19.2</c:v>
                      </c:pt>
                      <c:pt idx="219">
                        <c:v>19.32</c:v>
                      </c:pt>
                      <c:pt idx="220">
                        <c:v>19.32</c:v>
                      </c:pt>
                      <c:pt idx="221">
                        <c:v>19.440000000000001</c:v>
                      </c:pt>
                      <c:pt idx="222">
                        <c:v>19.559999999999999</c:v>
                      </c:pt>
                      <c:pt idx="223">
                        <c:v>19.66</c:v>
                      </c:pt>
                      <c:pt idx="224">
                        <c:v>19.78</c:v>
                      </c:pt>
                      <c:pt idx="225">
                        <c:v>19.899999999999999</c:v>
                      </c:pt>
                      <c:pt idx="226">
                        <c:v>20</c:v>
                      </c:pt>
                      <c:pt idx="227">
                        <c:v>20.12</c:v>
                      </c:pt>
                      <c:pt idx="228">
                        <c:v>20.22</c:v>
                      </c:pt>
                      <c:pt idx="229">
                        <c:v>20.32</c:v>
                      </c:pt>
                      <c:pt idx="230">
                        <c:v>20.32</c:v>
                      </c:pt>
                      <c:pt idx="231">
                        <c:v>20.440000000000001</c:v>
                      </c:pt>
                      <c:pt idx="232">
                        <c:v>20.54</c:v>
                      </c:pt>
                      <c:pt idx="233">
                        <c:v>20.64</c:v>
                      </c:pt>
                      <c:pt idx="234">
                        <c:v>20.74</c:v>
                      </c:pt>
                      <c:pt idx="235">
                        <c:v>20.84</c:v>
                      </c:pt>
                      <c:pt idx="236">
                        <c:v>20.92</c:v>
                      </c:pt>
                      <c:pt idx="237">
                        <c:v>21.02</c:v>
                      </c:pt>
                      <c:pt idx="238">
                        <c:v>21.1</c:v>
                      </c:pt>
                      <c:pt idx="239">
                        <c:v>21.18</c:v>
                      </c:pt>
                      <c:pt idx="240">
                        <c:v>21.18</c:v>
                      </c:pt>
                      <c:pt idx="241">
                        <c:v>21.28</c:v>
                      </c:pt>
                      <c:pt idx="242">
                        <c:v>21.36</c:v>
                      </c:pt>
                      <c:pt idx="243">
                        <c:v>21.42</c:v>
                      </c:pt>
                      <c:pt idx="244">
                        <c:v>21.5</c:v>
                      </c:pt>
                      <c:pt idx="245">
                        <c:v>21.58</c:v>
                      </c:pt>
                      <c:pt idx="246">
                        <c:v>21.66</c:v>
                      </c:pt>
                      <c:pt idx="247">
                        <c:v>21.72</c:v>
                      </c:pt>
                      <c:pt idx="248">
                        <c:v>21.72</c:v>
                      </c:pt>
                      <c:pt idx="249">
                        <c:v>21.8</c:v>
                      </c:pt>
                      <c:pt idx="250">
                        <c:v>21.88</c:v>
                      </c:pt>
                      <c:pt idx="251">
                        <c:v>21.94</c:v>
                      </c:pt>
                      <c:pt idx="252">
                        <c:v>22.02</c:v>
                      </c:pt>
                      <c:pt idx="253">
                        <c:v>22.1</c:v>
                      </c:pt>
                      <c:pt idx="254">
                        <c:v>22.18</c:v>
                      </c:pt>
                      <c:pt idx="255">
                        <c:v>22.26</c:v>
                      </c:pt>
                      <c:pt idx="256">
                        <c:v>22.32</c:v>
                      </c:pt>
                      <c:pt idx="257">
                        <c:v>22.4</c:v>
                      </c:pt>
                      <c:pt idx="258">
                        <c:v>22.4</c:v>
                      </c:pt>
                      <c:pt idx="259">
                        <c:v>22.48</c:v>
                      </c:pt>
                      <c:pt idx="260">
                        <c:v>22.54</c:v>
                      </c:pt>
                      <c:pt idx="261">
                        <c:v>22.62</c:v>
                      </c:pt>
                      <c:pt idx="262">
                        <c:v>22.68</c:v>
                      </c:pt>
                      <c:pt idx="263">
                        <c:v>22.74</c:v>
                      </c:pt>
                      <c:pt idx="264">
                        <c:v>22.82</c:v>
                      </c:pt>
                      <c:pt idx="265">
                        <c:v>22.88</c:v>
                      </c:pt>
                      <c:pt idx="266">
                        <c:v>22.88</c:v>
                      </c:pt>
                      <c:pt idx="267">
                        <c:v>22.98</c:v>
                      </c:pt>
                      <c:pt idx="268">
                        <c:v>22.98</c:v>
                      </c:pt>
                      <c:pt idx="269">
                        <c:v>23.04</c:v>
                      </c:pt>
                      <c:pt idx="270">
                        <c:v>23.1</c:v>
                      </c:pt>
                      <c:pt idx="271">
                        <c:v>23.14</c:v>
                      </c:pt>
                      <c:pt idx="272">
                        <c:v>23.2</c:v>
                      </c:pt>
                      <c:pt idx="273">
                        <c:v>23.24</c:v>
                      </c:pt>
                      <c:pt idx="274">
                        <c:v>23.3</c:v>
                      </c:pt>
                      <c:pt idx="275">
                        <c:v>23.36</c:v>
                      </c:pt>
                      <c:pt idx="276">
                        <c:v>23.4</c:v>
                      </c:pt>
                      <c:pt idx="277">
                        <c:v>23.4</c:v>
                      </c:pt>
                      <c:pt idx="278">
                        <c:v>23.46</c:v>
                      </c:pt>
                      <c:pt idx="279">
                        <c:v>23.52</c:v>
                      </c:pt>
                      <c:pt idx="280">
                        <c:v>23.58</c:v>
                      </c:pt>
                      <c:pt idx="281">
                        <c:v>23.64</c:v>
                      </c:pt>
                      <c:pt idx="282">
                        <c:v>23.7</c:v>
                      </c:pt>
                      <c:pt idx="283">
                        <c:v>23.76</c:v>
                      </c:pt>
                      <c:pt idx="284">
                        <c:v>23.82</c:v>
                      </c:pt>
                      <c:pt idx="285">
                        <c:v>23.88</c:v>
                      </c:pt>
                      <c:pt idx="286">
                        <c:v>23.88</c:v>
                      </c:pt>
                      <c:pt idx="287">
                        <c:v>23.94</c:v>
                      </c:pt>
                      <c:pt idx="288">
                        <c:v>24</c:v>
                      </c:pt>
                      <c:pt idx="289">
                        <c:v>24.04</c:v>
                      </c:pt>
                      <c:pt idx="290">
                        <c:v>24.1</c:v>
                      </c:pt>
                      <c:pt idx="291">
                        <c:v>24.14</c:v>
                      </c:pt>
                      <c:pt idx="292">
                        <c:v>24.2</c:v>
                      </c:pt>
                      <c:pt idx="293">
                        <c:v>24.24</c:v>
                      </c:pt>
                      <c:pt idx="294">
                        <c:v>24.3</c:v>
                      </c:pt>
                      <c:pt idx="295">
                        <c:v>24.3</c:v>
                      </c:pt>
                      <c:pt idx="296">
                        <c:v>24.34</c:v>
                      </c:pt>
                      <c:pt idx="297">
                        <c:v>24.38</c:v>
                      </c:pt>
                      <c:pt idx="298">
                        <c:v>24.44</c:v>
                      </c:pt>
                      <c:pt idx="299">
                        <c:v>24.48</c:v>
                      </c:pt>
                      <c:pt idx="300">
                        <c:v>24.52</c:v>
                      </c:pt>
                      <c:pt idx="301">
                        <c:v>24.58</c:v>
                      </c:pt>
                      <c:pt idx="302">
                        <c:v>24.62</c:v>
                      </c:pt>
                      <c:pt idx="303">
                        <c:v>24.66</c:v>
                      </c:pt>
                      <c:pt idx="304">
                        <c:v>24.72</c:v>
                      </c:pt>
                      <c:pt idx="305">
                        <c:v>24.72</c:v>
                      </c:pt>
                      <c:pt idx="306">
                        <c:v>24.76</c:v>
                      </c:pt>
                      <c:pt idx="307">
                        <c:v>24.82</c:v>
                      </c:pt>
                      <c:pt idx="308">
                        <c:v>24.86</c:v>
                      </c:pt>
                      <c:pt idx="309">
                        <c:v>24.92</c:v>
                      </c:pt>
                      <c:pt idx="310">
                        <c:v>24.96</c:v>
                      </c:pt>
                      <c:pt idx="311">
                        <c:v>25</c:v>
                      </c:pt>
                      <c:pt idx="312">
                        <c:v>25.06</c:v>
                      </c:pt>
                      <c:pt idx="313">
                        <c:v>25.1</c:v>
                      </c:pt>
                      <c:pt idx="314">
                        <c:v>25.1</c:v>
                      </c:pt>
                      <c:pt idx="315">
                        <c:v>25.14</c:v>
                      </c:pt>
                      <c:pt idx="316">
                        <c:v>25.18</c:v>
                      </c:pt>
                      <c:pt idx="317">
                        <c:v>25.22</c:v>
                      </c:pt>
                      <c:pt idx="318">
                        <c:v>25.26</c:v>
                      </c:pt>
                      <c:pt idx="319">
                        <c:v>25.3</c:v>
                      </c:pt>
                      <c:pt idx="320">
                        <c:v>25.34</c:v>
                      </c:pt>
                      <c:pt idx="321">
                        <c:v>25.38</c:v>
                      </c:pt>
                      <c:pt idx="322">
                        <c:v>25.42</c:v>
                      </c:pt>
                      <c:pt idx="323">
                        <c:v>25.44</c:v>
                      </c:pt>
                      <c:pt idx="324">
                        <c:v>25.44</c:v>
                      </c:pt>
                      <c:pt idx="325">
                        <c:v>25.48</c:v>
                      </c:pt>
                      <c:pt idx="326">
                        <c:v>25.52</c:v>
                      </c:pt>
                      <c:pt idx="327">
                        <c:v>25.56</c:v>
                      </c:pt>
                      <c:pt idx="328">
                        <c:v>25.58</c:v>
                      </c:pt>
                      <c:pt idx="329">
                        <c:v>25.62</c:v>
                      </c:pt>
                      <c:pt idx="330">
                        <c:v>25.66</c:v>
                      </c:pt>
                      <c:pt idx="331">
                        <c:v>25.68</c:v>
                      </c:pt>
                      <c:pt idx="332">
                        <c:v>25.68</c:v>
                      </c:pt>
                      <c:pt idx="333">
                        <c:v>25.72</c:v>
                      </c:pt>
                      <c:pt idx="334">
                        <c:v>25.74</c:v>
                      </c:pt>
                      <c:pt idx="335">
                        <c:v>25.78</c:v>
                      </c:pt>
                      <c:pt idx="336">
                        <c:v>25.8</c:v>
                      </c:pt>
                      <c:pt idx="337">
                        <c:v>25.82</c:v>
                      </c:pt>
                      <c:pt idx="338">
                        <c:v>25.84</c:v>
                      </c:pt>
                      <c:pt idx="339">
                        <c:v>25.88</c:v>
                      </c:pt>
                      <c:pt idx="340">
                        <c:v>25.9</c:v>
                      </c:pt>
                      <c:pt idx="341">
                        <c:v>25.92</c:v>
                      </c:pt>
                      <c:pt idx="342">
                        <c:v>25.92</c:v>
                      </c:pt>
                      <c:pt idx="343">
                        <c:v>25.94</c:v>
                      </c:pt>
                      <c:pt idx="344">
                        <c:v>25.94</c:v>
                      </c:pt>
                      <c:pt idx="345">
                        <c:v>25.96</c:v>
                      </c:pt>
                      <c:pt idx="346">
                        <c:v>25.98</c:v>
                      </c:pt>
                      <c:pt idx="347">
                        <c:v>26</c:v>
                      </c:pt>
                      <c:pt idx="348">
                        <c:v>26.02</c:v>
                      </c:pt>
                      <c:pt idx="349">
                        <c:v>26.02</c:v>
                      </c:pt>
                      <c:pt idx="350">
                        <c:v>26.04</c:v>
                      </c:pt>
                      <c:pt idx="351">
                        <c:v>26.06</c:v>
                      </c:pt>
                      <c:pt idx="352">
                        <c:v>26.06</c:v>
                      </c:pt>
                      <c:pt idx="353">
                        <c:v>26.08</c:v>
                      </c:pt>
                      <c:pt idx="354">
                        <c:v>26.1</c:v>
                      </c:pt>
                      <c:pt idx="355">
                        <c:v>26.1</c:v>
                      </c:pt>
                      <c:pt idx="356">
                        <c:v>26.12</c:v>
                      </c:pt>
                      <c:pt idx="357">
                        <c:v>26.12</c:v>
                      </c:pt>
                      <c:pt idx="358">
                        <c:v>26.14</c:v>
                      </c:pt>
                      <c:pt idx="359">
                        <c:v>26.14</c:v>
                      </c:pt>
                      <c:pt idx="360">
                        <c:v>26.16</c:v>
                      </c:pt>
                      <c:pt idx="361">
                        <c:v>26.16</c:v>
                      </c:pt>
                      <c:pt idx="362">
                        <c:v>26.16</c:v>
                      </c:pt>
                      <c:pt idx="363">
                        <c:v>26.16</c:v>
                      </c:pt>
                      <c:pt idx="364">
                        <c:v>26.16</c:v>
                      </c:pt>
                      <c:pt idx="365">
                        <c:v>26.16</c:v>
                      </c:pt>
                      <c:pt idx="366">
                        <c:v>26.16</c:v>
                      </c:pt>
                      <c:pt idx="367">
                        <c:v>26.16</c:v>
                      </c:pt>
                      <c:pt idx="368">
                        <c:v>26.16</c:v>
                      </c:pt>
                      <c:pt idx="369">
                        <c:v>26.16</c:v>
                      </c:pt>
                      <c:pt idx="370">
                        <c:v>26.16</c:v>
                      </c:pt>
                      <c:pt idx="371">
                        <c:v>26.18</c:v>
                      </c:pt>
                      <c:pt idx="372">
                        <c:v>26.18</c:v>
                      </c:pt>
                      <c:pt idx="373">
                        <c:v>26.18</c:v>
                      </c:pt>
                      <c:pt idx="374">
                        <c:v>26.18</c:v>
                      </c:pt>
                      <c:pt idx="375">
                        <c:v>26.2</c:v>
                      </c:pt>
                      <c:pt idx="376">
                        <c:v>26.2</c:v>
                      </c:pt>
                      <c:pt idx="377">
                        <c:v>26.2</c:v>
                      </c:pt>
                      <c:pt idx="378">
                        <c:v>26.2</c:v>
                      </c:pt>
                      <c:pt idx="379">
                        <c:v>26.22</c:v>
                      </c:pt>
                      <c:pt idx="380">
                        <c:v>26.22</c:v>
                      </c:pt>
                      <c:pt idx="381">
                        <c:v>26.22</c:v>
                      </c:pt>
                      <c:pt idx="382">
                        <c:v>26.24</c:v>
                      </c:pt>
                      <c:pt idx="383">
                        <c:v>26.24</c:v>
                      </c:pt>
                      <c:pt idx="384">
                        <c:v>26.24</c:v>
                      </c:pt>
                      <c:pt idx="385">
                        <c:v>26.24</c:v>
                      </c:pt>
                      <c:pt idx="386">
                        <c:v>26.24</c:v>
                      </c:pt>
                      <c:pt idx="387">
                        <c:v>26.24</c:v>
                      </c:pt>
                      <c:pt idx="388">
                        <c:v>26.26</c:v>
                      </c:pt>
                      <c:pt idx="389">
                        <c:v>26.26</c:v>
                      </c:pt>
                      <c:pt idx="390">
                        <c:v>26.26</c:v>
                      </c:pt>
                      <c:pt idx="391">
                        <c:v>26.26</c:v>
                      </c:pt>
                      <c:pt idx="392">
                        <c:v>26.26</c:v>
                      </c:pt>
                      <c:pt idx="393">
                        <c:v>26.26</c:v>
                      </c:pt>
                      <c:pt idx="394">
                        <c:v>26.26</c:v>
                      </c:pt>
                      <c:pt idx="395">
                        <c:v>26.26</c:v>
                      </c:pt>
                      <c:pt idx="396">
                        <c:v>26.28</c:v>
                      </c:pt>
                      <c:pt idx="397">
                        <c:v>26.28</c:v>
                      </c:pt>
                      <c:pt idx="398">
                        <c:v>26.28</c:v>
                      </c:pt>
                      <c:pt idx="399">
                        <c:v>26.3</c:v>
                      </c:pt>
                      <c:pt idx="400">
                        <c:v>26.3</c:v>
                      </c:pt>
                      <c:pt idx="401">
                        <c:v>26.32</c:v>
                      </c:pt>
                      <c:pt idx="402">
                        <c:v>26.34</c:v>
                      </c:pt>
                      <c:pt idx="403">
                        <c:v>26.34</c:v>
                      </c:pt>
                      <c:pt idx="404">
                        <c:v>26.36</c:v>
                      </c:pt>
                      <c:pt idx="405">
                        <c:v>26.38</c:v>
                      </c:pt>
                      <c:pt idx="406">
                        <c:v>26.38</c:v>
                      </c:pt>
                      <c:pt idx="407">
                        <c:v>26.38</c:v>
                      </c:pt>
                      <c:pt idx="408">
                        <c:v>26.4</c:v>
                      </c:pt>
                      <c:pt idx="409">
                        <c:v>26.42</c:v>
                      </c:pt>
                      <c:pt idx="410">
                        <c:v>26.42</c:v>
                      </c:pt>
                      <c:pt idx="411">
                        <c:v>26.42</c:v>
                      </c:pt>
                      <c:pt idx="412">
                        <c:v>26.42</c:v>
                      </c:pt>
                      <c:pt idx="413">
                        <c:v>26.42</c:v>
                      </c:pt>
                      <c:pt idx="414">
                        <c:v>26.42</c:v>
                      </c:pt>
                      <c:pt idx="415">
                        <c:v>26.42</c:v>
                      </c:pt>
                      <c:pt idx="416">
                        <c:v>26.42</c:v>
                      </c:pt>
                      <c:pt idx="417">
                        <c:v>26.42</c:v>
                      </c:pt>
                      <c:pt idx="418">
                        <c:v>26.42</c:v>
                      </c:pt>
                      <c:pt idx="419">
                        <c:v>26.42</c:v>
                      </c:pt>
                      <c:pt idx="420">
                        <c:v>26.42</c:v>
                      </c:pt>
                      <c:pt idx="421">
                        <c:v>26.42</c:v>
                      </c:pt>
                      <c:pt idx="422">
                        <c:v>26.42</c:v>
                      </c:pt>
                      <c:pt idx="423">
                        <c:v>26.42</c:v>
                      </c:pt>
                      <c:pt idx="424">
                        <c:v>26.44</c:v>
                      </c:pt>
                      <c:pt idx="425">
                        <c:v>26.44</c:v>
                      </c:pt>
                      <c:pt idx="426">
                        <c:v>26.44</c:v>
                      </c:pt>
                      <c:pt idx="427">
                        <c:v>26.44</c:v>
                      </c:pt>
                      <c:pt idx="428">
                        <c:v>26.44</c:v>
                      </c:pt>
                      <c:pt idx="429">
                        <c:v>26.46</c:v>
                      </c:pt>
                      <c:pt idx="430">
                        <c:v>26.46</c:v>
                      </c:pt>
                      <c:pt idx="431">
                        <c:v>26.46</c:v>
                      </c:pt>
                      <c:pt idx="432">
                        <c:v>26.48</c:v>
                      </c:pt>
                      <c:pt idx="433">
                        <c:v>26.48</c:v>
                      </c:pt>
                      <c:pt idx="434">
                        <c:v>26.48</c:v>
                      </c:pt>
                      <c:pt idx="435">
                        <c:v>26.48</c:v>
                      </c:pt>
                      <c:pt idx="436">
                        <c:v>26.48</c:v>
                      </c:pt>
                      <c:pt idx="437">
                        <c:v>26.48</c:v>
                      </c:pt>
                      <c:pt idx="438">
                        <c:v>26.48</c:v>
                      </c:pt>
                      <c:pt idx="439">
                        <c:v>26.46</c:v>
                      </c:pt>
                      <c:pt idx="440">
                        <c:v>26.46</c:v>
                      </c:pt>
                      <c:pt idx="441">
                        <c:v>26.46</c:v>
                      </c:pt>
                      <c:pt idx="442">
                        <c:v>26.46</c:v>
                      </c:pt>
                      <c:pt idx="443">
                        <c:v>26.46</c:v>
                      </c:pt>
                      <c:pt idx="444">
                        <c:v>26.46</c:v>
                      </c:pt>
                      <c:pt idx="445">
                        <c:v>26.46</c:v>
                      </c:pt>
                      <c:pt idx="446">
                        <c:v>26.46</c:v>
                      </c:pt>
                      <c:pt idx="447">
                        <c:v>26.46</c:v>
                      </c:pt>
                      <c:pt idx="448">
                        <c:v>26.46</c:v>
                      </c:pt>
                      <c:pt idx="449">
                        <c:v>26.46</c:v>
                      </c:pt>
                      <c:pt idx="450">
                        <c:v>26.46</c:v>
                      </c:pt>
                      <c:pt idx="451">
                        <c:v>26.46</c:v>
                      </c:pt>
                      <c:pt idx="452">
                        <c:v>26.46</c:v>
                      </c:pt>
                      <c:pt idx="453">
                        <c:v>26.46</c:v>
                      </c:pt>
                      <c:pt idx="454">
                        <c:v>26.46</c:v>
                      </c:pt>
                      <c:pt idx="455">
                        <c:v>26.46</c:v>
                      </c:pt>
                      <c:pt idx="456">
                        <c:v>26.44</c:v>
                      </c:pt>
                      <c:pt idx="457">
                        <c:v>26.44</c:v>
                      </c:pt>
                      <c:pt idx="458">
                        <c:v>26.42</c:v>
                      </c:pt>
                      <c:pt idx="459">
                        <c:v>26.42</c:v>
                      </c:pt>
                      <c:pt idx="460">
                        <c:v>26.4</c:v>
                      </c:pt>
                      <c:pt idx="461">
                        <c:v>26.38</c:v>
                      </c:pt>
                      <c:pt idx="462">
                        <c:v>26.36</c:v>
                      </c:pt>
                      <c:pt idx="463">
                        <c:v>26.34</c:v>
                      </c:pt>
                      <c:pt idx="464">
                        <c:v>26.34</c:v>
                      </c:pt>
                      <c:pt idx="465">
                        <c:v>26.32</c:v>
                      </c:pt>
                      <c:pt idx="466">
                        <c:v>26.3</c:v>
                      </c:pt>
                      <c:pt idx="467">
                        <c:v>26.3</c:v>
                      </c:pt>
                      <c:pt idx="468">
                        <c:v>26.28</c:v>
                      </c:pt>
                      <c:pt idx="469">
                        <c:v>26.26</c:v>
                      </c:pt>
                      <c:pt idx="470">
                        <c:v>26.24</c:v>
                      </c:pt>
                      <c:pt idx="471">
                        <c:v>26.24</c:v>
                      </c:pt>
                      <c:pt idx="472">
                        <c:v>26.24</c:v>
                      </c:pt>
                      <c:pt idx="473">
                        <c:v>26.22</c:v>
                      </c:pt>
                      <c:pt idx="474">
                        <c:v>26.2</c:v>
                      </c:pt>
                      <c:pt idx="475">
                        <c:v>26.18</c:v>
                      </c:pt>
                      <c:pt idx="476">
                        <c:v>26.16</c:v>
                      </c:pt>
                      <c:pt idx="477">
                        <c:v>26.14</c:v>
                      </c:pt>
                      <c:pt idx="478">
                        <c:v>26.12</c:v>
                      </c:pt>
                      <c:pt idx="479">
                        <c:v>26.1</c:v>
                      </c:pt>
                      <c:pt idx="480">
                        <c:v>26.1</c:v>
                      </c:pt>
                      <c:pt idx="481">
                        <c:v>26.08</c:v>
                      </c:pt>
                      <c:pt idx="482">
                        <c:v>26.06</c:v>
                      </c:pt>
                      <c:pt idx="483">
                        <c:v>26.04</c:v>
                      </c:pt>
                      <c:pt idx="484">
                        <c:v>26.02</c:v>
                      </c:pt>
                      <c:pt idx="485">
                        <c:v>26</c:v>
                      </c:pt>
                      <c:pt idx="486">
                        <c:v>25.98</c:v>
                      </c:pt>
                      <c:pt idx="487">
                        <c:v>25.96</c:v>
                      </c:pt>
                      <c:pt idx="488">
                        <c:v>25.94</c:v>
                      </c:pt>
                      <c:pt idx="489">
                        <c:v>25.92</c:v>
                      </c:pt>
                      <c:pt idx="490">
                        <c:v>25.9</c:v>
                      </c:pt>
                      <c:pt idx="491">
                        <c:v>25.88</c:v>
                      </c:pt>
                      <c:pt idx="492">
                        <c:v>25.88</c:v>
                      </c:pt>
                      <c:pt idx="493">
                        <c:v>25.86</c:v>
                      </c:pt>
                      <c:pt idx="494">
                        <c:v>25.86</c:v>
                      </c:pt>
                      <c:pt idx="495">
                        <c:v>25.84</c:v>
                      </c:pt>
                      <c:pt idx="496">
                        <c:v>25.84</c:v>
                      </c:pt>
                      <c:pt idx="497">
                        <c:v>25.82</c:v>
                      </c:pt>
                      <c:pt idx="498">
                        <c:v>25.8</c:v>
                      </c:pt>
                      <c:pt idx="499">
                        <c:v>25.8</c:v>
                      </c:pt>
                      <c:pt idx="500">
                        <c:v>25.78</c:v>
                      </c:pt>
                      <c:pt idx="501">
                        <c:v>25.78</c:v>
                      </c:pt>
                      <c:pt idx="502">
                        <c:v>25.78</c:v>
                      </c:pt>
                      <c:pt idx="503">
                        <c:v>25.76</c:v>
                      </c:pt>
                      <c:pt idx="504">
                        <c:v>25.74</c:v>
                      </c:pt>
                      <c:pt idx="505">
                        <c:v>25.72</c:v>
                      </c:pt>
                      <c:pt idx="506">
                        <c:v>25.7</c:v>
                      </c:pt>
                      <c:pt idx="507">
                        <c:v>25.68</c:v>
                      </c:pt>
                      <c:pt idx="508">
                        <c:v>25.66</c:v>
                      </c:pt>
                      <c:pt idx="509">
                        <c:v>25.66</c:v>
                      </c:pt>
                      <c:pt idx="510">
                        <c:v>25.64</c:v>
                      </c:pt>
                      <c:pt idx="511">
                        <c:v>25.62</c:v>
                      </c:pt>
                      <c:pt idx="512">
                        <c:v>25.6</c:v>
                      </c:pt>
                      <c:pt idx="513">
                        <c:v>25.58</c:v>
                      </c:pt>
                      <c:pt idx="514">
                        <c:v>25.56</c:v>
                      </c:pt>
                      <c:pt idx="515">
                        <c:v>25.54</c:v>
                      </c:pt>
                      <c:pt idx="516">
                        <c:v>25.52</c:v>
                      </c:pt>
                      <c:pt idx="517">
                        <c:v>25.52</c:v>
                      </c:pt>
                      <c:pt idx="518">
                        <c:v>25.5</c:v>
                      </c:pt>
                      <c:pt idx="519">
                        <c:v>25.5</c:v>
                      </c:pt>
                      <c:pt idx="520">
                        <c:v>25.5</c:v>
                      </c:pt>
                      <c:pt idx="521">
                        <c:v>25.48</c:v>
                      </c:pt>
                      <c:pt idx="522">
                        <c:v>25.48</c:v>
                      </c:pt>
                      <c:pt idx="523">
                        <c:v>25.46</c:v>
                      </c:pt>
                      <c:pt idx="524">
                        <c:v>25.46</c:v>
                      </c:pt>
                      <c:pt idx="525">
                        <c:v>25.44</c:v>
                      </c:pt>
                      <c:pt idx="526">
                        <c:v>25.44</c:v>
                      </c:pt>
                      <c:pt idx="527">
                        <c:v>25.42</c:v>
                      </c:pt>
                      <c:pt idx="528">
                        <c:v>25.4</c:v>
                      </c:pt>
                      <c:pt idx="529">
                        <c:v>25.4</c:v>
                      </c:pt>
                      <c:pt idx="530">
                        <c:v>25.4</c:v>
                      </c:pt>
                      <c:pt idx="531">
                        <c:v>25.38</c:v>
                      </c:pt>
                      <c:pt idx="532">
                        <c:v>25.36</c:v>
                      </c:pt>
                      <c:pt idx="533">
                        <c:v>25.34</c:v>
                      </c:pt>
                      <c:pt idx="534">
                        <c:v>25.34</c:v>
                      </c:pt>
                      <c:pt idx="535">
                        <c:v>25.32</c:v>
                      </c:pt>
                      <c:pt idx="536">
                        <c:v>25.3</c:v>
                      </c:pt>
                      <c:pt idx="537">
                        <c:v>25.3</c:v>
                      </c:pt>
                      <c:pt idx="538">
                        <c:v>25.3</c:v>
                      </c:pt>
                      <c:pt idx="539">
                        <c:v>25.28</c:v>
                      </c:pt>
                      <c:pt idx="540">
                        <c:v>25.28</c:v>
                      </c:pt>
                      <c:pt idx="541">
                        <c:v>25.28</c:v>
                      </c:pt>
                      <c:pt idx="542">
                        <c:v>25.28</c:v>
                      </c:pt>
                      <c:pt idx="543">
                        <c:v>25.28</c:v>
                      </c:pt>
                      <c:pt idx="544">
                        <c:v>25.26</c:v>
                      </c:pt>
                      <c:pt idx="545">
                        <c:v>25.26</c:v>
                      </c:pt>
                      <c:pt idx="546">
                        <c:v>25.26</c:v>
                      </c:pt>
                      <c:pt idx="547">
                        <c:v>25.26</c:v>
                      </c:pt>
                      <c:pt idx="548">
                        <c:v>25.26</c:v>
                      </c:pt>
                      <c:pt idx="549">
                        <c:v>25.26</c:v>
                      </c:pt>
                      <c:pt idx="550">
                        <c:v>25.26</c:v>
                      </c:pt>
                      <c:pt idx="551">
                        <c:v>25.26</c:v>
                      </c:pt>
                      <c:pt idx="552">
                        <c:v>25.26</c:v>
                      </c:pt>
                      <c:pt idx="553">
                        <c:v>25.26</c:v>
                      </c:pt>
                      <c:pt idx="554">
                        <c:v>25.26</c:v>
                      </c:pt>
                      <c:pt idx="555">
                        <c:v>25.26</c:v>
                      </c:pt>
                      <c:pt idx="556">
                        <c:v>25.26</c:v>
                      </c:pt>
                      <c:pt idx="557">
                        <c:v>25.26</c:v>
                      </c:pt>
                      <c:pt idx="558">
                        <c:v>25.26</c:v>
                      </c:pt>
                      <c:pt idx="559">
                        <c:v>25.26</c:v>
                      </c:pt>
                      <c:pt idx="560">
                        <c:v>25.26</c:v>
                      </c:pt>
                      <c:pt idx="561">
                        <c:v>25.26</c:v>
                      </c:pt>
                      <c:pt idx="562">
                        <c:v>25.26</c:v>
                      </c:pt>
                      <c:pt idx="563">
                        <c:v>25.26</c:v>
                      </c:pt>
                      <c:pt idx="564">
                        <c:v>25.26</c:v>
                      </c:pt>
                      <c:pt idx="565">
                        <c:v>25.28</c:v>
                      </c:pt>
                      <c:pt idx="566">
                        <c:v>25.28</c:v>
                      </c:pt>
                      <c:pt idx="567">
                        <c:v>25.28</c:v>
                      </c:pt>
                      <c:pt idx="568">
                        <c:v>25.28</c:v>
                      </c:pt>
                      <c:pt idx="569">
                        <c:v>25.3</c:v>
                      </c:pt>
                      <c:pt idx="570">
                        <c:v>25.3</c:v>
                      </c:pt>
                      <c:pt idx="571">
                        <c:v>25.32</c:v>
                      </c:pt>
                      <c:pt idx="572">
                        <c:v>25.32</c:v>
                      </c:pt>
                      <c:pt idx="573">
                        <c:v>25.34</c:v>
                      </c:pt>
                      <c:pt idx="574">
                        <c:v>25.34</c:v>
                      </c:pt>
                      <c:pt idx="575">
                        <c:v>25.34</c:v>
                      </c:pt>
                      <c:pt idx="576">
                        <c:v>25.36</c:v>
                      </c:pt>
                      <c:pt idx="577">
                        <c:v>25.36</c:v>
                      </c:pt>
                      <c:pt idx="578">
                        <c:v>25.36</c:v>
                      </c:pt>
                      <c:pt idx="579">
                        <c:v>25.38</c:v>
                      </c:pt>
                      <c:pt idx="580">
                        <c:v>25.38</c:v>
                      </c:pt>
                      <c:pt idx="581">
                        <c:v>25.38</c:v>
                      </c:pt>
                      <c:pt idx="582">
                        <c:v>25.38</c:v>
                      </c:pt>
                      <c:pt idx="583">
                        <c:v>25.4</c:v>
                      </c:pt>
                      <c:pt idx="584">
                        <c:v>25.4</c:v>
                      </c:pt>
                      <c:pt idx="585">
                        <c:v>25.4</c:v>
                      </c:pt>
                      <c:pt idx="586">
                        <c:v>25.4</c:v>
                      </c:pt>
                      <c:pt idx="587">
                        <c:v>25.42</c:v>
                      </c:pt>
                      <c:pt idx="588">
                        <c:v>25.42</c:v>
                      </c:pt>
                      <c:pt idx="589">
                        <c:v>25.44</c:v>
                      </c:pt>
                      <c:pt idx="590">
                        <c:v>25.44</c:v>
                      </c:pt>
                      <c:pt idx="591">
                        <c:v>25.44</c:v>
                      </c:pt>
                      <c:pt idx="592">
                        <c:v>25.46</c:v>
                      </c:pt>
                      <c:pt idx="593">
                        <c:v>25.46</c:v>
                      </c:pt>
                      <c:pt idx="594">
                        <c:v>25.46</c:v>
                      </c:pt>
                      <c:pt idx="595">
                        <c:v>25.46</c:v>
                      </c:pt>
                      <c:pt idx="596">
                        <c:v>25.46</c:v>
                      </c:pt>
                      <c:pt idx="597">
                        <c:v>25.48</c:v>
                      </c:pt>
                      <c:pt idx="598">
                        <c:v>25.48</c:v>
                      </c:pt>
                      <c:pt idx="599">
                        <c:v>25.48</c:v>
                      </c:pt>
                      <c:pt idx="600">
                        <c:v>25.46</c:v>
                      </c:pt>
                      <c:pt idx="601">
                        <c:v>25.46</c:v>
                      </c:pt>
                      <c:pt idx="602">
                        <c:v>25.46</c:v>
                      </c:pt>
                      <c:pt idx="603">
                        <c:v>25.44</c:v>
                      </c:pt>
                      <c:pt idx="604">
                        <c:v>25.44</c:v>
                      </c:pt>
                      <c:pt idx="605">
                        <c:v>25.44</c:v>
                      </c:pt>
                      <c:pt idx="606">
                        <c:v>25.44</c:v>
                      </c:pt>
                      <c:pt idx="607">
                        <c:v>25.42</c:v>
                      </c:pt>
                      <c:pt idx="608">
                        <c:v>25.42</c:v>
                      </c:pt>
                      <c:pt idx="609">
                        <c:v>25.42</c:v>
                      </c:pt>
                      <c:pt idx="610">
                        <c:v>25.4</c:v>
                      </c:pt>
                      <c:pt idx="611">
                        <c:v>25.4</c:v>
                      </c:pt>
                      <c:pt idx="612">
                        <c:v>25.4</c:v>
                      </c:pt>
                      <c:pt idx="613">
                        <c:v>25.4</c:v>
                      </c:pt>
                      <c:pt idx="614">
                        <c:v>25.4</c:v>
                      </c:pt>
                      <c:pt idx="615">
                        <c:v>25.38</c:v>
                      </c:pt>
                      <c:pt idx="616">
                        <c:v>25.38</c:v>
                      </c:pt>
                      <c:pt idx="617">
                        <c:v>25.38</c:v>
                      </c:pt>
                      <c:pt idx="618">
                        <c:v>25.38</c:v>
                      </c:pt>
                      <c:pt idx="619">
                        <c:v>25.36</c:v>
                      </c:pt>
                      <c:pt idx="620">
                        <c:v>25.36</c:v>
                      </c:pt>
                      <c:pt idx="621">
                        <c:v>25.36</c:v>
                      </c:pt>
                      <c:pt idx="622">
                        <c:v>25.36</c:v>
                      </c:pt>
                      <c:pt idx="623">
                        <c:v>25.34</c:v>
                      </c:pt>
                      <c:pt idx="624">
                        <c:v>25.32</c:v>
                      </c:pt>
                      <c:pt idx="625">
                        <c:v>25.32</c:v>
                      </c:pt>
                      <c:pt idx="626">
                        <c:v>25.3</c:v>
                      </c:pt>
                      <c:pt idx="627">
                        <c:v>25.3</c:v>
                      </c:pt>
                      <c:pt idx="628">
                        <c:v>25.28</c:v>
                      </c:pt>
                      <c:pt idx="629">
                        <c:v>25.28</c:v>
                      </c:pt>
                      <c:pt idx="630">
                        <c:v>25.28</c:v>
                      </c:pt>
                      <c:pt idx="631">
                        <c:v>25.26</c:v>
                      </c:pt>
                      <c:pt idx="632">
                        <c:v>25.26</c:v>
                      </c:pt>
                      <c:pt idx="633">
                        <c:v>25.26</c:v>
                      </c:pt>
                      <c:pt idx="634">
                        <c:v>25.26</c:v>
                      </c:pt>
                      <c:pt idx="635">
                        <c:v>25.26</c:v>
                      </c:pt>
                      <c:pt idx="636">
                        <c:v>25.26</c:v>
                      </c:pt>
                      <c:pt idx="637">
                        <c:v>25.26</c:v>
                      </c:pt>
                      <c:pt idx="638">
                        <c:v>25.28</c:v>
                      </c:pt>
                      <c:pt idx="639">
                        <c:v>25.28</c:v>
                      </c:pt>
                      <c:pt idx="640">
                        <c:v>25.28</c:v>
                      </c:pt>
                      <c:pt idx="641">
                        <c:v>25.3</c:v>
                      </c:pt>
                      <c:pt idx="642">
                        <c:v>25.3</c:v>
                      </c:pt>
                      <c:pt idx="643">
                        <c:v>25.32</c:v>
                      </c:pt>
                      <c:pt idx="644">
                        <c:v>25.32</c:v>
                      </c:pt>
                      <c:pt idx="645">
                        <c:v>25.34</c:v>
                      </c:pt>
                      <c:pt idx="646">
                        <c:v>25.34</c:v>
                      </c:pt>
                      <c:pt idx="647">
                        <c:v>25.34</c:v>
                      </c:pt>
                      <c:pt idx="648">
                        <c:v>25.36</c:v>
                      </c:pt>
                      <c:pt idx="649">
                        <c:v>25.36</c:v>
                      </c:pt>
                      <c:pt idx="650">
                        <c:v>25.36</c:v>
                      </c:pt>
                      <c:pt idx="651">
                        <c:v>25.36</c:v>
                      </c:pt>
                      <c:pt idx="652">
                        <c:v>25.36</c:v>
                      </c:pt>
                      <c:pt idx="653">
                        <c:v>25.38</c:v>
                      </c:pt>
                      <c:pt idx="654">
                        <c:v>25.38</c:v>
                      </c:pt>
                      <c:pt idx="655">
                        <c:v>25.4</c:v>
                      </c:pt>
                      <c:pt idx="656">
                        <c:v>25.4</c:v>
                      </c:pt>
                      <c:pt idx="657">
                        <c:v>25.42</c:v>
                      </c:pt>
                      <c:pt idx="658">
                        <c:v>25.44</c:v>
                      </c:pt>
                      <c:pt idx="659">
                        <c:v>25.46</c:v>
                      </c:pt>
                      <c:pt idx="660">
                        <c:v>25.46</c:v>
                      </c:pt>
                      <c:pt idx="661">
                        <c:v>25.48</c:v>
                      </c:pt>
                      <c:pt idx="662">
                        <c:v>25.48</c:v>
                      </c:pt>
                      <c:pt idx="663">
                        <c:v>25.5</c:v>
                      </c:pt>
                      <c:pt idx="664">
                        <c:v>25.52</c:v>
                      </c:pt>
                      <c:pt idx="665">
                        <c:v>25.54</c:v>
                      </c:pt>
                      <c:pt idx="666">
                        <c:v>25.56</c:v>
                      </c:pt>
                      <c:pt idx="667">
                        <c:v>25.58</c:v>
                      </c:pt>
                      <c:pt idx="668">
                        <c:v>25.6</c:v>
                      </c:pt>
                      <c:pt idx="669">
                        <c:v>25.6</c:v>
                      </c:pt>
                      <c:pt idx="670">
                        <c:v>25.62</c:v>
                      </c:pt>
                      <c:pt idx="671">
                        <c:v>25.62</c:v>
                      </c:pt>
                      <c:pt idx="672">
                        <c:v>25.64</c:v>
                      </c:pt>
                      <c:pt idx="673">
                        <c:v>25.66</c:v>
                      </c:pt>
                      <c:pt idx="674">
                        <c:v>25.66</c:v>
                      </c:pt>
                      <c:pt idx="675">
                        <c:v>25.68</c:v>
                      </c:pt>
                      <c:pt idx="676">
                        <c:v>25.7</c:v>
                      </c:pt>
                      <c:pt idx="677">
                        <c:v>25.7</c:v>
                      </c:pt>
                      <c:pt idx="678">
                        <c:v>25.7</c:v>
                      </c:pt>
                      <c:pt idx="679">
                        <c:v>25.72</c:v>
                      </c:pt>
                      <c:pt idx="680">
                        <c:v>25.74</c:v>
                      </c:pt>
                      <c:pt idx="681">
                        <c:v>25.76</c:v>
                      </c:pt>
                      <c:pt idx="682">
                        <c:v>25.78</c:v>
                      </c:pt>
                      <c:pt idx="683">
                        <c:v>25.78</c:v>
                      </c:pt>
                      <c:pt idx="684">
                        <c:v>25.8</c:v>
                      </c:pt>
                      <c:pt idx="685">
                        <c:v>25.82</c:v>
                      </c:pt>
                      <c:pt idx="686">
                        <c:v>25.84</c:v>
                      </c:pt>
                      <c:pt idx="687">
                        <c:v>25.86</c:v>
                      </c:pt>
                      <c:pt idx="688">
                        <c:v>25.86</c:v>
                      </c:pt>
                      <c:pt idx="689">
                        <c:v>25.88</c:v>
                      </c:pt>
                      <c:pt idx="690">
                        <c:v>25.88</c:v>
                      </c:pt>
                      <c:pt idx="691">
                        <c:v>25.9</c:v>
                      </c:pt>
                      <c:pt idx="692">
                        <c:v>25.9</c:v>
                      </c:pt>
                      <c:pt idx="693">
                        <c:v>25.92</c:v>
                      </c:pt>
                      <c:pt idx="694">
                        <c:v>25.92</c:v>
                      </c:pt>
                      <c:pt idx="695">
                        <c:v>25.94</c:v>
                      </c:pt>
                      <c:pt idx="696">
                        <c:v>25.94</c:v>
                      </c:pt>
                      <c:pt idx="697">
                        <c:v>25.94</c:v>
                      </c:pt>
                      <c:pt idx="698">
                        <c:v>25.94</c:v>
                      </c:pt>
                      <c:pt idx="699">
                        <c:v>25.94</c:v>
                      </c:pt>
                      <c:pt idx="700">
                        <c:v>25.96</c:v>
                      </c:pt>
                      <c:pt idx="701">
                        <c:v>25.96</c:v>
                      </c:pt>
                      <c:pt idx="702">
                        <c:v>25.96</c:v>
                      </c:pt>
                      <c:pt idx="703">
                        <c:v>25.96</c:v>
                      </c:pt>
                      <c:pt idx="704">
                        <c:v>25.98</c:v>
                      </c:pt>
                      <c:pt idx="705">
                        <c:v>25.98</c:v>
                      </c:pt>
                      <c:pt idx="706">
                        <c:v>25.98</c:v>
                      </c:pt>
                      <c:pt idx="707">
                        <c:v>25.98</c:v>
                      </c:pt>
                      <c:pt idx="708">
                        <c:v>26</c:v>
                      </c:pt>
                      <c:pt idx="709">
                        <c:v>26</c:v>
                      </c:pt>
                      <c:pt idx="710">
                        <c:v>26</c:v>
                      </c:pt>
                      <c:pt idx="711">
                        <c:v>26</c:v>
                      </c:pt>
                      <c:pt idx="712">
                        <c:v>26</c:v>
                      </c:pt>
                      <c:pt idx="713">
                        <c:v>26</c:v>
                      </c:pt>
                      <c:pt idx="714">
                        <c:v>26</c:v>
                      </c:pt>
                      <c:pt idx="715">
                        <c:v>26</c:v>
                      </c:pt>
                      <c:pt idx="716">
                        <c:v>26</c:v>
                      </c:pt>
                      <c:pt idx="717">
                        <c:v>26</c:v>
                      </c:pt>
                      <c:pt idx="718">
                        <c:v>26</c:v>
                      </c:pt>
                      <c:pt idx="719">
                        <c:v>25.98</c:v>
                      </c:pt>
                      <c:pt idx="720">
                        <c:v>25.98</c:v>
                      </c:pt>
                      <c:pt idx="721">
                        <c:v>25.98</c:v>
                      </c:pt>
                      <c:pt idx="722">
                        <c:v>25.98</c:v>
                      </c:pt>
                      <c:pt idx="723">
                        <c:v>25.98</c:v>
                      </c:pt>
                      <c:pt idx="724">
                        <c:v>25.98</c:v>
                      </c:pt>
                      <c:pt idx="725">
                        <c:v>25.98</c:v>
                      </c:pt>
                      <c:pt idx="726">
                        <c:v>25.98</c:v>
                      </c:pt>
                      <c:pt idx="727">
                        <c:v>25.98</c:v>
                      </c:pt>
                      <c:pt idx="728">
                        <c:v>25.98</c:v>
                      </c:pt>
                      <c:pt idx="729">
                        <c:v>26</c:v>
                      </c:pt>
                      <c:pt idx="730">
                        <c:v>26</c:v>
                      </c:pt>
                      <c:pt idx="731">
                        <c:v>26.02</c:v>
                      </c:pt>
                      <c:pt idx="732">
                        <c:v>26.02</c:v>
                      </c:pt>
                      <c:pt idx="733">
                        <c:v>26.04</c:v>
                      </c:pt>
                      <c:pt idx="734">
                        <c:v>26.04</c:v>
                      </c:pt>
                      <c:pt idx="735">
                        <c:v>26.06</c:v>
                      </c:pt>
                      <c:pt idx="736">
                        <c:v>26.06</c:v>
                      </c:pt>
                      <c:pt idx="737">
                        <c:v>26.08</c:v>
                      </c:pt>
                      <c:pt idx="738">
                        <c:v>26.08</c:v>
                      </c:pt>
                      <c:pt idx="739">
                        <c:v>26.08</c:v>
                      </c:pt>
                      <c:pt idx="740">
                        <c:v>26.1</c:v>
                      </c:pt>
                      <c:pt idx="741">
                        <c:v>26.1</c:v>
                      </c:pt>
                      <c:pt idx="742">
                        <c:v>26.1</c:v>
                      </c:pt>
                      <c:pt idx="743">
                        <c:v>26.1</c:v>
                      </c:pt>
                      <c:pt idx="744">
                        <c:v>26.12</c:v>
                      </c:pt>
                      <c:pt idx="745">
                        <c:v>26.12</c:v>
                      </c:pt>
                      <c:pt idx="746">
                        <c:v>26.14</c:v>
                      </c:pt>
                      <c:pt idx="747">
                        <c:v>26.14</c:v>
                      </c:pt>
                      <c:pt idx="748">
                        <c:v>26.16</c:v>
                      </c:pt>
                      <c:pt idx="749">
                        <c:v>26.16</c:v>
                      </c:pt>
                      <c:pt idx="750">
                        <c:v>26.18</c:v>
                      </c:pt>
                      <c:pt idx="751">
                        <c:v>26.2</c:v>
                      </c:pt>
                      <c:pt idx="752">
                        <c:v>26.22</c:v>
                      </c:pt>
                      <c:pt idx="753">
                        <c:v>26.22</c:v>
                      </c:pt>
                      <c:pt idx="754">
                        <c:v>26.24</c:v>
                      </c:pt>
                      <c:pt idx="755">
                        <c:v>26.26</c:v>
                      </c:pt>
                      <c:pt idx="756">
                        <c:v>26.28</c:v>
                      </c:pt>
                      <c:pt idx="757">
                        <c:v>26.3</c:v>
                      </c:pt>
                      <c:pt idx="758">
                        <c:v>26.32</c:v>
                      </c:pt>
                      <c:pt idx="759">
                        <c:v>26.34</c:v>
                      </c:pt>
                      <c:pt idx="760">
                        <c:v>26.36</c:v>
                      </c:pt>
                      <c:pt idx="761">
                        <c:v>26.38</c:v>
                      </c:pt>
                      <c:pt idx="762">
                        <c:v>26.38</c:v>
                      </c:pt>
                      <c:pt idx="763">
                        <c:v>26.38</c:v>
                      </c:pt>
                      <c:pt idx="764">
                        <c:v>26.4</c:v>
                      </c:pt>
                      <c:pt idx="765">
                        <c:v>26.42</c:v>
                      </c:pt>
                      <c:pt idx="766">
                        <c:v>26.42</c:v>
                      </c:pt>
                      <c:pt idx="767">
                        <c:v>26.44</c:v>
                      </c:pt>
                      <c:pt idx="768">
                        <c:v>26.44</c:v>
                      </c:pt>
                      <c:pt idx="769">
                        <c:v>26.46</c:v>
                      </c:pt>
                      <c:pt idx="770">
                        <c:v>26.48</c:v>
                      </c:pt>
                      <c:pt idx="771">
                        <c:v>26.48</c:v>
                      </c:pt>
                      <c:pt idx="772">
                        <c:v>26.48</c:v>
                      </c:pt>
                      <c:pt idx="773">
                        <c:v>26.5</c:v>
                      </c:pt>
                      <c:pt idx="774">
                        <c:v>26.52</c:v>
                      </c:pt>
                      <c:pt idx="775">
                        <c:v>26.54</c:v>
                      </c:pt>
                      <c:pt idx="776">
                        <c:v>26.56</c:v>
                      </c:pt>
                      <c:pt idx="777">
                        <c:v>26.56</c:v>
                      </c:pt>
                      <c:pt idx="778">
                        <c:v>26.58</c:v>
                      </c:pt>
                      <c:pt idx="779">
                        <c:v>26.58</c:v>
                      </c:pt>
                      <c:pt idx="780">
                        <c:v>26.62</c:v>
                      </c:pt>
                      <c:pt idx="781">
                        <c:v>26.62</c:v>
                      </c:pt>
                      <c:pt idx="782">
                        <c:v>26.64</c:v>
                      </c:pt>
                      <c:pt idx="783">
                        <c:v>26.66</c:v>
                      </c:pt>
                      <c:pt idx="784">
                        <c:v>26.68</c:v>
                      </c:pt>
                      <c:pt idx="785">
                        <c:v>26.68</c:v>
                      </c:pt>
                      <c:pt idx="786">
                        <c:v>26.7</c:v>
                      </c:pt>
                      <c:pt idx="787">
                        <c:v>26.7</c:v>
                      </c:pt>
                      <c:pt idx="788">
                        <c:v>26.72</c:v>
                      </c:pt>
                      <c:pt idx="789">
                        <c:v>26.72</c:v>
                      </c:pt>
                      <c:pt idx="790">
                        <c:v>26.72</c:v>
                      </c:pt>
                      <c:pt idx="791">
                        <c:v>26.74</c:v>
                      </c:pt>
                      <c:pt idx="792">
                        <c:v>26.74</c:v>
                      </c:pt>
                      <c:pt idx="793">
                        <c:v>26.74</c:v>
                      </c:pt>
                      <c:pt idx="794">
                        <c:v>26.76</c:v>
                      </c:pt>
                      <c:pt idx="795">
                        <c:v>26.76</c:v>
                      </c:pt>
                      <c:pt idx="796">
                        <c:v>26.76</c:v>
                      </c:pt>
                      <c:pt idx="797">
                        <c:v>26.76</c:v>
                      </c:pt>
                      <c:pt idx="798">
                        <c:v>26.78</c:v>
                      </c:pt>
                      <c:pt idx="799">
                        <c:v>26.78</c:v>
                      </c:pt>
                      <c:pt idx="800">
                        <c:v>26.78</c:v>
                      </c:pt>
                      <c:pt idx="801">
                        <c:v>26.78</c:v>
                      </c:pt>
                      <c:pt idx="802">
                        <c:v>26.78</c:v>
                      </c:pt>
                      <c:pt idx="803">
                        <c:v>26.8</c:v>
                      </c:pt>
                      <c:pt idx="804">
                        <c:v>26.8</c:v>
                      </c:pt>
                      <c:pt idx="805">
                        <c:v>26.8</c:v>
                      </c:pt>
                      <c:pt idx="806">
                        <c:v>26.82</c:v>
                      </c:pt>
                      <c:pt idx="807">
                        <c:v>26.82</c:v>
                      </c:pt>
                      <c:pt idx="808">
                        <c:v>26.82</c:v>
                      </c:pt>
                      <c:pt idx="809">
                        <c:v>26.82</c:v>
                      </c:pt>
                      <c:pt idx="810">
                        <c:v>26.8</c:v>
                      </c:pt>
                      <c:pt idx="811">
                        <c:v>26.8</c:v>
                      </c:pt>
                      <c:pt idx="812">
                        <c:v>26.8</c:v>
                      </c:pt>
                      <c:pt idx="813">
                        <c:v>26.8</c:v>
                      </c:pt>
                      <c:pt idx="814">
                        <c:v>26.8</c:v>
                      </c:pt>
                      <c:pt idx="815">
                        <c:v>26.8</c:v>
                      </c:pt>
                      <c:pt idx="816">
                        <c:v>26.8</c:v>
                      </c:pt>
                      <c:pt idx="817">
                        <c:v>26.78</c:v>
                      </c:pt>
                      <c:pt idx="818">
                        <c:v>26.78</c:v>
                      </c:pt>
                      <c:pt idx="819">
                        <c:v>26.78</c:v>
                      </c:pt>
                      <c:pt idx="820">
                        <c:v>26.78</c:v>
                      </c:pt>
                      <c:pt idx="821">
                        <c:v>26.8</c:v>
                      </c:pt>
                      <c:pt idx="822">
                        <c:v>26.8</c:v>
                      </c:pt>
                      <c:pt idx="823">
                        <c:v>26.8</c:v>
                      </c:pt>
                      <c:pt idx="824">
                        <c:v>26.8</c:v>
                      </c:pt>
                      <c:pt idx="825">
                        <c:v>26.78</c:v>
                      </c:pt>
                      <c:pt idx="826">
                        <c:v>26.78</c:v>
                      </c:pt>
                      <c:pt idx="827">
                        <c:v>26.78</c:v>
                      </c:pt>
                      <c:pt idx="828">
                        <c:v>26.78</c:v>
                      </c:pt>
                      <c:pt idx="829">
                        <c:v>26.78</c:v>
                      </c:pt>
                      <c:pt idx="830">
                        <c:v>26.76</c:v>
                      </c:pt>
                      <c:pt idx="831">
                        <c:v>26.76</c:v>
                      </c:pt>
                      <c:pt idx="832">
                        <c:v>26.74</c:v>
                      </c:pt>
                      <c:pt idx="833">
                        <c:v>26.74</c:v>
                      </c:pt>
                      <c:pt idx="834">
                        <c:v>26.72</c:v>
                      </c:pt>
                      <c:pt idx="835">
                        <c:v>26.72</c:v>
                      </c:pt>
                      <c:pt idx="836">
                        <c:v>26.7</c:v>
                      </c:pt>
                      <c:pt idx="837">
                        <c:v>26.7</c:v>
                      </c:pt>
                      <c:pt idx="838">
                        <c:v>26.7</c:v>
                      </c:pt>
                      <c:pt idx="839">
                        <c:v>26.68</c:v>
                      </c:pt>
                      <c:pt idx="840">
                        <c:v>26.68</c:v>
                      </c:pt>
                      <c:pt idx="841">
                        <c:v>26.68</c:v>
                      </c:pt>
                      <c:pt idx="842">
                        <c:v>26.68</c:v>
                      </c:pt>
                      <c:pt idx="843">
                        <c:v>26.68</c:v>
                      </c:pt>
                      <c:pt idx="844">
                        <c:v>26.68</c:v>
                      </c:pt>
                      <c:pt idx="845">
                        <c:v>26.68</c:v>
                      </c:pt>
                      <c:pt idx="846">
                        <c:v>26.68</c:v>
                      </c:pt>
                      <c:pt idx="847">
                        <c:v>26.68</c:v>
                      </c:pt>
                      <c:pt idx="848">
                        <c:v>26.68</c:v>
                      </c:pt>
                      <c:pt idx="849">
                        <c:v>26.7</c:v>
                      </c:pt>
                      <c:pt idx="850">
                        <c:v>26.7</c:v>
                      </c:pt>
                      <c:pt idx="851">
                        <c:v>26.7</c:v>
                      </c:pt>
                      <c:pt idx="852">
                        <c:v>26.7</c:v>
                      </c:pt>
                      <c:pt idx="853">
                        <c:v>26.7</c:v>
                      </c:pt>
                      <c:pt idx="854">
                        <c:v>26.7</c:v>
                      </c:pt>
                      <c:pt idx="855">
                        <c:v>26.7</c:v>
                      </c:pt>
                      <c:pt idx="856">
                        <c:v>26.7</c:v>
                      </c:pt>
                      <c:pt idx="857">
                        <c:v>26.7</c:v>
                      </c:pt>
                      <c:pt idx="858">
                        <c:v>26.7</c:v>
                      </c:pt>
                      <c:pt idx="859">
                        <c:v>26.7</c:v>
                      </c:pt>
                      <c:pt idx="860">
                        <c:v>26.7</c:v>
                      </c:pt>
                      <c:pt idx="861">
                        <c:v>26.72</c:v>
                      </c:pt>
                      <c:pt idx="862">
                        <c:v>26.72</c:v>
                      </c:pt>
                      <c:pt idx="863">
                        <c:v>26.72</c:v>
                      </c:pt>
                      <c:pt idx="864">
                        <c:v>26.74</c:v>
                      </c:pt>
                      <c:pt idx="865">
                        <c:v>26.74</c:v>
                      </c:pt>
                      <c:pt idx="866">
                        <c:v>26.76</c:v>
                      </c:pt>
                      <c:pt idx="867">
                        <c:v>26.78</c:v>
                      </c:pt>
                      <c:pt idx="868">
                        <c:v>26.8</c:v>
                      </c:pt>
                      <c:pt idx="869">
                        <c:v>26.82</c:v>
                      </c:pt>
                      <c:pt idx="870">
                        <c:v>26.84</c:v>
                      </c:pt>
                      <c:pt idx="871">
                        <c:v>26.86</c:v>
                      </c:pt>
                      <c:pt idx="872">
                        <c:v>26.88</c:v>
                      </c:pt>
                      <c:pt idx="873">
                        <c:v>26.88</c:v>
                      </c:pt>
                      <c:pt idx="874">
                        <c:v>26.9</c:v>
                      </c:pt>
                      <c:pt idx="875">
                        <c:v>26.94</c:v>
                      </c:pt>
                      <c:pt idx="876">
                        <c:v>26.96</c:v>
                      </c:pt>
                      <c:pt idx="877">
                        <c:v>26.98</c:v>
                      </c:pt>
                      <c:pt idx="878">
                        <c:v>26.98</c:v>
                      </c:pt>
                      <c:pt idx="879">
                        <c:v>27</c:v>
                      </c:pt>
                      <c:pt idx="880">
                        <c:v>27.02</c:v>
                      </c:pt>
                      <c:pt idx="881">
                        <c:v>27.04</c:v>
                      </c:pt>
                      <c:pt idx="882">
                        <c:v>27.06</c:v>
                      </c:pt>
                      <c:pt idx="883">
                        <c:v>27.08</c:v>
                      </c:pt>
                      <c:pt idx="884">
                        <c:v>27.08</c:v>
                      </c:pt>
                      <c:pt idx="885">
                        <c:v>27.1</c:v>
                      </c:pt>
                      <c:pt idx="886">
                        <c:v>27.12</c:v>
                      </c:pt>
                      <c:pt idx="887">
                        <c:v>27.14</c:v>
                      </c:pt>
                      <c:pt idx="888">
                        <c:v>27.16</c:v>
                      </c:pt>
                      <c:pt idx="889">
                        <c:v>27.18</c:v>
                      </c:pt>
                      <c:pt idx="890">
                        <c:v>27.2</c:v>
                      </c:pt>
                      <c:pt idx="891">
                        <c:v>27.22</c:v>
                      </c:pt>
                      <c:pt idx="892">
                        <c:v>27.24</c:v>
                      </c:pt>
                      <c:pt idx="893">
                        <c:v>27.24</c:v>
                      </c:pt>
                      <c:pt idx="894">
                        <c:v>27.26</c:v>
                      </c:pt>
                      <c:pt idx="895">
                        <c:v>27.28</c:v>
                      </c:pt>
                      <c:pt idx="896">
                        <c:v>27.3</c:v>
                      </c:pt>
                      <c:pt idx="897">
                        <c:v>27.32</c:v>
                      </c:pt>
                      <c:pt idx="898">
                        <c:v>27.34</c:v>
                      </c:pt>
                      <c:pt idx="899">
                        <c:v>27.36</c:v>
                      </c:pt>
                      <c:pt idx="900">
                        <c:v>27.38</c:v>
                      </c:pt>
                      <c:pt idx="901">
                        <c:v>27.4</c:v>
                      </c:pt>
                      <c:pt idx="902">
                        <c:v>27.4</c:v>
                      </c:pt>
                      <c:pt idx="903">
                        <c:v>27.4</c:v>
                      </c:pt>
                      <c:pt idx="904">
                        <c:v>27.42</c:v>
                      </c:pt>
                      <c:pt idx="905">
                        <c:v>27.44</c:v>
                      </c:pt>
                      <c:pt idx="906">
                        <c:v>27.44</c:v>
                      </c:pt>
                      <c:pt idx="907">
                        <c:v>27.46</c:v>
                      </c:pt>
                      <c:pt idx="908">
                        <c:v>27.48</c:v>
                      </c:pt>
                      <c:pt idx="909">
                        <c:v>27.48</c:v>
                      </c:pt>
                      <c:pt idx="910">
                        <c:v>27.48</c:v>
                      </c:pt>
                      <c:pt idx="911">
                        <c:v>27.5</c:v>
                      </c:pt>
                      <c:pt idx="912">
                        <c:v>27.52</c:v>
                      </c:pt>
                      <c:pt idx="913">
                        <c:v>27.54</c:v>
                      </c:pt>
                      <c:pt idx="914">
                        <c:v>27.54</c:v>
                      </c:pt>
                      <c:pt idx="915">
                        <c:v>27.56</c:v>
                      </c:pt>
                      <c:pt idx="916">
                        <c:v>27.58</c:v>
                      </c:pt>
                      <c:pt idx="917">
                        <c:v>27.6</c:v>
                      </c:pt>
                      <c:pt idx="918">
                        <c:v>27.6</c:v>
                      </c:pt>
                      <c:pt idx="919">
                        <c:v>27.62</c:v>
                      </c:pt>
                      <c:pt idx="920">
                        <c:v>27.64</c:v>
                      </c:pt>
                      <c:pt idx="921">
                        <c:v>27.64</c:v>
                      </c:pt>
                      <c:pt idx="922">
                        <c:v>27.64</c:v>
                      </c:pt>
                      <c:pt idx="923">
                        <c:v>27.66</c:v>
                      </c:pt>
                      <c:pt idx="924">
                        <c:v>27.66</c:v>
                      </c:pt>
                      <c:pt idx="925">
                        <c:v>27.66</c:v>
                      </c:pt>
                      <c:pt idx="926">
                        <c:v>27.68</c:v>
                      </c:pt>
                      <c:pt idx="927">
                        <c:v>27.68</c:v>
                      </c:pt>
                      <c:pt idx="928">
                        <c:v>27.68</c:v>
                      </c:pt>
                      <c:pt idx="929">
                        <c:v>27.7</c:v>
                      </c:pt>
                      <c:pt idx="930">
                        <c:v>27.7</c:v>
                      </c:pt>
                      <c:pt idx="931">
                        <c:v>27.7</c:v>
                      </c:pt>
                      <c:pt idx="932">
                        <c:v>27.7</c:v>
                      </c:pt>
                      <c:pt idx="933">
                        <c:v>27.72</c:v>
                      </c:pt>
                      <c:pt idx="934">
                        <c:v>27.72</c:v>
                      </c:pt>
                      <c:pt idx="935">
                        <c:v>27.74</c:v>
                      </c:pt>
                      <c:pt idx="936">
                        <c:v>27.76</c:v>
                      </c:pt>
                      <c:pt idx="937">
                        <c:v>27.78</c:v>
                      </c:pt>
                      <c:pt idx="938">
                        <c:v>27.78</c:v>
                      </c:pt>
                      <c:pt idx="939">
                        <c:v>27.78</c:v>
                      </c:pt>
                      <c:pt idx="940">
                        <c:v>27.8</c:v>
                      </c:pt>
                      <c:pt idx="941">
                        <c:v>27.82</c:v>
                      </c:pt>
                      <c:pt idx="942">
                        <c:v>27.84</c:v>
                      </c:pt>
                      <c:pt idx="943">
                        <c:v>27.84</c:v>
                      </c:pt>
                      <c:pt idx="944">
                        <c:v>27.86</c:v>
                      </c:pt>
                      <c:pt idx="945">
                        <c:v>27.88</c:v>
                      </c:pt>
                      <c:pt idx="946">
                        <c:v>27.88</c:v>
                      </c:pt>
                      <c:pt idx="947">
                        <c:v>27.88</c:v>
                      </c:pt>
                      <c:pt idx="948">
                        <c:v>27.9</c:v>
                      </c:pt>
                      <c:pt idx="949">
                        <c:v>27.9</c:v>
                      </c:pt>
                      <c:pt idx="950">
                        <c:v>27.9</c:v>
                      </c:pt>
                      <c:pt idx="951">
                        <c:v>27.9</c:v>
                      </c:pt>
                      <c:pt idx="952">
                        <c:v>27.92</c:v>
                      </c:pt>
                      <c:pt idx="953">
                        <c:v>27.92</c:v>
                      </c:pt>
                      <c:pt idx="954">
                        <c:v>27.92</c:v>
                      </c:pt>
                      <c:pt idx="955">
                        <c:v>27.94</c:v>
                      </c:pt>
                      <c:pt idx="956">
                        <c:v>27.94</c:v>
                      </c:pt>
                      <c:pt idx="957">
                        <c:v>27.96</c:v>
                      </c:pt>
                      <c:pt idx="958">
                        <c:v>27.98</c:v>
                      </c:pt>
                      <c:pt idx="959">
                        <c:v>27.98</c:v>
                      </c:pt>
                      <c:pt idx="960">
                        <c:v>28</c:v>
                      </c:pt>
                      <c:pt idx="961">
                        <c:v>28</c:v>
                      </c:pt>
                      <c:pt idx="962">
                        <c:v>28.02</c:v>
                      </c:pt>
                      <c:pt idx="963">
                        <c:v>28.04</c:v>
                      </c:pt>
                      <c:pt idx="964">
                        <c:v>28.06</c:v>
                      </c:pt>
                      <c:pt idx="965">
                        <c:v>28.08</c:v>
                      </c:pt>
                      <c:pt idx="966">
                        <c:v>28.1</c:v>
                      </c:pt>
                      <c:pt idx="967">
                        <c:v>28.12</c:v>
                      </c:pt>
                      <c:pt idx="968">
                        <c:v>28.12</c:v>
                      </c:pt>
                      <c:pt idx="969">
                        <c:v>28.12</c:v>
                      </c:pt>
                      <c:pt idx="970">
                        <c:v>28.14</c:v>
                      </c:pt>
                      <c:pt idx="971">
                        <c:v>28.16</c:v>
                      </c:pt>
                      <c:pt idx="972">
                        <c:v>28.16</c:v>
                      </c:pt>
                      <c:pt idx="973">
                        <c:v>28.18</c:v>
                      </c:pt>
                      <c:pt idx="974">
                        <c:v>28.18</c:v>
                      </c:pt>
                      <c:pt idx="975">
                        <c:v>28.18</c:v>
                      </c:pt>
                      <c:pt idx="976">
                        <c:v>28.2</c:v>
                      </c:pt>
                      <c:pt idx="977">
                        <c:v>28.22</c:v>
                      </c:pt>
                      <c:pt idx="978">
                        <c:v>28.22</c:v>
                      </c:pt>
                      <c:pt idx="979">
                        <c:v>28.24</c:v>
                      </c:pt>
                      <c:pt idx="980">
                        <c:v>28.26</c:v>
                      </c:pt>
                      <c:pt idx="981">
                        <c:v>28.28</c:v>
                      </c:pt>
                      <c:pt idx="982">
                        <c:v>28.3</c:v>
                      </c:pt>
                      <c:pt idx="983">
                        <c:v>28.34</c:v>
                      </c:pt>
                      <c:pt idx="984">
                        <c:v>28.36</c:v>
                      </c:pt>
                      <c:pt idx="985">
                        <c:v>28.38</c:v>
                      </c:pt>
                      <c:pt idx="986">
                        <c:v>28.42</c:v>
                      </c:pt>
                      <c:pt idx="987">
                        <c:v>28.42</c:v>
                      </c:pt>
                      <c:pt idx="988">
                        <c:v>28.44</c:v>
                      </c:pt>
                      <c:pt idx="989">
                        <c:v>28.46</c:v>
                      </c:pt>
                      <c:pt idx="990">
                        <c:v>28.5</c:v>
                      </c:pt>
                      <c:pt idx="991">
                        <c:v>28.52</c:v>
                      </c:pt>
                      <c:pt idx="992">
                        <c:v>28.54</c:v>
                      </c:pt>
                      <c:pt idx="993">
                        <c:v>28.56</c:v>
                      </c:pt>
                      <c:pt idx="994">
                        <c:v>28.58</c:v>
                      </c:pt>
                      <c:pt idx="995">
                        <c:v>28.6</c:v>
                      </c:pt>
                      <c:pt idx="996">
                        <c:v>28.6</c:v>
                      </c:pt>
                      <c:pt idx="997">
                        <c:v>28.62</c:v>
                      </c:pt>
                      <c:pt idx="998">
                        <c:v>28.62</c:v>
                      </c:pt>
                      <c:pt idx="999">
                        <c:v>28.64</c:v>
                      </c:pt>
                      <c:pt idx="1000">
                        <c:v>28.66</c:v>
                      </c:pt>
                      <c:pt idx="1001">
                        <c:v>28.68</c:v>
                      </c:pt>
                      <c:pt idx="1002">
                        <c:v>28.7</c:v>
                      </c:pt>
                      <c:pt idx="1003">
                        <c:v>28.72</c:v>
                      </c:pt>
                      <c:pt idx="1004">
                        <c:v>28.74</c:v>
                      </c:pt>
                      <c:pt idx="1005">
                        <c:v>28.74</c:v>
                      </c:pt>
                      <c:pt idx="1006">
                        <c:v>28.76</c:v>
                      </c:pt>
                      <c:pt idx="1007">
                        <c:v>28.78</c:v>
                      </c:pt>
                      <c:pt idx="1008">
                        <c:v>28.8</c:v>
                      </c:pt>
                      <c:pt idx="1009">
                        <c:v>28.82</c:v>
                      </c:pt>
                      <c:pt idx="1010">
                        <c:v>28.84</c:v>
                      </c:pt>
                      <c:pt idx="1011">
                        <c:v>28.86</c:v>
                      </c:pt>
                      <c:pt idx="1012">
                        <c:v>28.86</c:v>
                      </c:pt>
                      <c:pt idx="1013">
                        <c:v>28.88</c:v>
                      </c:pt>
                      <c:pt idx="1014">
                        <c:v>28.92</c:v>
                      </c:pt>
                      <c:pt idx="1015">
                        <c:v>28.92</c:v>
                      </c:pt>
                      <c:pt idx="1016">
                        <c:v>28.92</c:v>
                      </c:pt>
                      <c:pt idx="1017">
                        <c:v>28.94</c:v>
                      </c:pt>
                      <c:pt idx="1018">
                        <c:v>28.94</c:v>
                      </c:pt>
                      <c:pt idx="1019">
                        <c:v>28.96</c:v>
                      </c:pt>
                      <c:pt idx="1020">
                        <c:v>28.96</c:v>
                      </c:pt>
                      <c:pt idx="1021">
                        <c:v>28.98</c:v>
                      </c:pt>
                      <c:pt idx="1022">
                        <c:v>28.98</c:v>
                      </c:pt>
                      <c:pt idx="1023">
                        <c:v>28.98</c:v>
                      </c:pt>
                      <c:pt idx="1024">
                        <c:v>28.98</c:v>
                      </c:pt>
                      <c:pt idx="1025">
                        <c:v>29</c:v>
                      </c:pt>
                      <c:pt idx="1026">
                        <c:v>29</c:v>
                      </c:pt>
                      <c:pt idx="1027">
                        <c:v>29.02</c:v>
                      </c:pt>
                      <c:pt idx="1028">
                        <c:v>29.02</c:v>
                      </c:pt>
                      <c:pt idx="1029">
                        <c:v>29.04</c:v>
                      </c:pt>
                      <c:pt idx="1030">
                        <c:v>29.04</c:v>
                      </c:pt>
                      <c:pt idx="1031">
                        <c:v>29.04</c:v>
                      </c:pt>
                      <c:pt idx="1032">
                        <c:v>29.06</c:v>
                      </c:pt>
                      <c:pt idx="1033">
                        <c:v>29.06</c:v>
                      </c:pt>
                      <c:pt idx="1034">
                        <c:v>29.06</c:v>
                      </c:pt>
                      <c:pt idx="1035">
                        <c:v>29.06</c:v>
                      </c:pt>
                      <c:pt idx="1036">
                        <c:v>29.06</c:v>
                      </c:pt>
                      <c:pt idx="1037">
                        <c:v>29.06</c:v>
                      </c:pt>
                      <c:pt idx="1038">
                        <c:v>29.08</c:v>
                      </c:pt>
                      <c:pt idx="1039">
                        <c:v>29.08</c:v>
                      </c:pt>
                      <c:pt idx="1040">
                        <c:v>29.06</c:v>
                      </c:pt>
                      <c:pt idx="1041">
                        <c:v>29.06</c:v>
                      </c:pt>
                      <c:pt idx="1042">
                        <c:v>29.08</c:v>
                      </c:pt>
                      <c:pt idx="1043">
                        <c:v>29.08</c:v>
                      </c:pt>
                      <c:pt idx="1044">
                        <c:v>29.08</c:v>
                      </c:pt>
                      <c:pt idx="1045">
                        <c:v>29.08</c:v>
                      </c:pt>
                      <c:pt idx="1046">
                        <c:v>29.08</c:v>
                      </c:pt>
                      <c:pt idx="1047">
                        <c:v>29.08</c:v>
                      </c:pt>
                      <c:pt idx="1048">
                        <c:v>29.1</c:v>
                      </c:pt>
                      <c:pt idx="1049">
                        <c:v>29.1</c:v>
                      </c:pt>
                      <c:pt idx="1050">
                        <c:v>29.12</c:v>
                      </c:pt>
                      <c:pt idx="1051">
                        <c:v>29.14</c:v>
                      </c:pt>
                      <c:pt idx="1052">
                        <c:v>29.14</c:v>
                      </c:pt>
                      <c:pt idx="1053">
                        <c:v>29.16</c:v>
                      </c:pt>
                      <c:pt idx="1054">
                        <c:v>29.16</c:v>
                      </c:pt>
                      <c:pt idx="1055">
                        <c:v>29.18</c:v>
                      </c:pt>
                      <c:pt idx="1056">
                        <c:v>29.2</c:v>
                      </c:pt>
                      <c:pt idx="1057">
                        <c:v>29.2</c:v>
                      </c:pt>
                      <c:pt idx="1058">
                        <c:v>29.22</c:v>
                      </c:pt>
                      <c:pt idx="1059">
                        <c:v>29.22</c:v>
                      </c:pt>
                      <c:pt idx="1060">
                        <c:v>29.24</c:v>
                      </c:pt>
                      <c:pt idx="1061">
                        <c:v>29.24</c:v>
                      </c:pt>
                      <c:pt idx="1062">
                        <c:v>29.24</c:v>
                      </c:pt>
                      <c:pt idx="1063">
                        <c:v>29.26</c:v>
                      </c:pt>
                      <c:pt idx="1064">
                        <c:v>29.26</c:v>
                      </c:pt>
                      <c:pt idx="1065">
                        <c:v>29.28</c:v>
                      </c:pt>
                      <c:pt idx="1066">
                        <c:v>29.28</c:v>
                      </c:pt>
                      <c:pt idx="1067">
                        <c:v>29.3</c:v>
                      </c:pt>
                      <c:pt idx="1068">
                        <c:v>29.32</c:v>
                      </c:pt>
                      <c:pt idx="1069">
                        <c:v>29.32</c:v>
                      </c:pt>
                      <c:pt idx="1070">
                        <c:v>29.32</c:v>
                      </c:pt>
                      <c:pt idx="1071">
                        <c:v>29.34</c:v>
                      </c:pt>
                      <c:pt idx="1072">
                        <c:v>29.36</c:v>
                      </c:pt>
                      <c:pt idx="1073">
                        <c:v>29.38</c:v>
                      </c:pt>
                      <c:pt idx="1074">
                        <c:v>29.42</c:v>
                      </c:pt>
                      <c:pt idx="1075">
                        <c:v>29.44</c:v>
                      </c:pt>
                      <c:pt idx="1076">
                        <c:v>29.46</c:v>
                      </c:pt>
                      <c:pt idx="1077">
                        <c:v>29.46</c:v>
                      </c:pt>
                      <c:pt idx="1078">
                        <c:v>29.5</c:v>
                      </c:pt>
                      <c:pt idx="1079">
                        <c:v>29.54</c:v>
                      </c:pt>
                      <c:pt idx="1080">
                        <c:v>29.54</c:v>
                      </c:pt>
                      <c:pt idx="1081">
                        <c:v>29.56</c:v>
                      </c:pt>
                      <c:pt idx="1082">
                        <c:v>29.6</c:v>
                      </c:pt>
                      <c:pt idx="1083">
                        <c:v>29.62</c:v>
                      </c:pt>
                      <c:pt idx="1084">
                        <c:v>29.62</c:v>
                      </c:pt>
                      <c:pt idx="1085">
                        <c:v>29.64</c:v>
                      </c:pt>
                      <c:pt idx="1086">
                        <c:v>29.66</c:v>
                      </c:pt>
                      <c:pt idx="1087">
                        <c:v>29.68</c:v>
                      </c:pt>
                      <c:pt idx="1088">
                        <c:v>29.7</c:v>
                      </c:pt>
                      <c:pt idx="1089">
                        <c:v>29.7</c:v>
                      </c:pt>
                      <c:pt idx="1090">
                        <c:v>29.72</c:v>
                      </c:pt>
                      <c:pt idx="1091">
                        <c:v>29.74</c:v>
                      </c:pt>
                      <c:pt idx="1092">
                        <c:v>29.76</c:v>
                      </c:pt>
                      <c:pt idx="1093">
                        <c:v>29.78</c:v>
                      </c:pt>
                      <c:pt idx="1094">
                        <c:v>29.8</c:v>
                      </c:pt>
                      <c:pt idx="1095">
                        <c:v>29.82</c:v>
                      </c:pt>
                      <c:pt idx="1096">
                        <c:v>29.84</c:v>
                      </c:pt>
                      <c:pt idx="1097">
                        <c:v>29.86</c:v>
                      </c:pt>
                      <c:pt idx="1098">
                        <c:v>29.88</c:v>
                      </c:pt>
                      <c:pt idx="1099">
                        <c:v>29.88</c:v>
                      </c:pt>
                      <c:pt idx="1100">
                        <c:v>29.9</c:v>
                      </c:pt>
                      <c:pt idx="1101">
                        <c:v>29.92</c:v>
                      </c:pt>
                      <c:pt idx="1102">
                        <c:v>29.94</c:v>
                      </c:pt>
                      <c:pt idx="1103">
                        <c:v>29.96</c:v>
                      </c:pt>
                      <c:pt idx="1104">
                        <c:v>29.98</c:v>
                      </c:pt>
                      <c:pt idx="1105">
                        <c:v>30</c:v>
                      </c:pt>
                      <c:pt idx="1106">
                        <c:v>30.02</c:v>
                      </c:pt>
                      <c:pt idx="1107">
                        <c:v>30.02</c:v>
                      </c:pt>
                      <c:pt idx="1108">
                        <c:v>30.02</c:v>
                      </c:pt>
                      <c:pt idx="1109">
                        <c:v>30.04</c:v>
                      </c:pt>
                      <c:pt idx="1110">
                        <c:v>30.04</c:v>
                      </c:pt>
                      <c:pt idx="1111">
                        <c:v>30.06</c:v>
                      </c:pt>
                      <c:pt idx="1112">
                        <c:v>30.06</c:v>
                      </c:pt>
                      <c:pt idx="1113">
                        <c:v>30.08</c:v>
                      </c:pt>
                      <c:pt idx="1114">
                        <c:v>30.08</c:v>
                      </c:pt>
                      <c:pt idx="1115">
                        <c:v>30.08</c:v>
                      </c:pt>
                      <c:pt idx="1116">
                        <c:v>30.1</c:v>
                      </c:pt>
                      <c:pt idx="1117">
                        <c:v>30.1</c:v>
                      </c:pt>
                      <c:pt idx="1118">
                        <c:v>30.12</c:v>
                      </c:pt>
                      <c:pt idx="1119">
                        <c:v>30.12</c:v>
                      </c:pt>
                      <c:pt idx="1120">
                        <c:v>30.14</c:v>
                      </c:pt>
                      <c:pt idx="1121">
                        <c:v>30.14</c:v>
                      </c:pt>
                      <c:pt idx="1122">
                        <c:v>30.16</c:v>
                      </c:pt>
                      <c:pt idx="1123">
                        <c:v>30.16</c:v>
                      </c:pt>
                      <c:pt idx="1124">
                        <c:v>30.16</c:v>
                      </c:pt>
                      <c:pt idx="1125">
                        <c:v>30.18</c:v>
                      </c:pt>
                      <c:pt idx="1126">
                        <c:v>30.18</c:v>
                      </c:pt>
                      <c:pt idx="1127">
                        <c:v>30.18</c:v>
                      </c:pt>
                      <c:pt idx="1128">
                        <c:v>30.18</c:v>
                      </c:pt>
                      <c:pt idx="1129">
                        <c:v>30.18</c:v>
                      </c:pt>
                      <c:pt idx="1130">
                        <c:v>30.2</c:v>
                      </c:pt>
                      <c:pt idx="1131">
                        <c:v>30.2</c:v>
                      </c:pt>
                      <c:pt idx="1132">
                        <c:v>30.2</c:v>
                      </c:pt>
                      <c:pt idx="1133">
                        <c:v>30.18</c:v>
                      </c:pt>
                      <c:pt idx="1134">
                        <c:v>30.18</c:v>
                      </c:pt>
                      <c:pt idx="1135">
                        <c:v>30.18</c:v>
                      </c:pt>
                      <c:pt idx="1136">
                        <c:v>30.18</c:v>
                      </c:pt>
                      <c:pt idx="1137">
                        <c:v>30.18</c:v>
                      </c:pt>
                      <c:pt idx="1138">
                        <c:v>30.18</c:v>
                      </c:pt>
                      <c:pt idx="1139">
                        <c:v>30.18</c:v>
                      </c:pt>
                      <c:pt idx="1140">
                        <c:v>30.18</c:v>
                      </c:pt>
                      <c:pt idx="1141">
                        <c:v>30.18</c:v>
                      </c:pt>
                      <c:pt idx="1142">
                        <c:v>30.18</c:v>
                      </c:pt>
                      <c:pt idx="1143">
                        <c:v>30.18</c:v>
                      </c:pt>
                      <c:pt idx="1144">
                        <c:v>30.18</c:v>
                      </c:pt>
                      <c:pt idx="1145">
                        <c:v>30.18</c:v>
                      </c:pt>
                      <c:pt idx="1146">
                        <c:v>30.18</c:v>
                      </c:pt>
                      <c:pt idx="1147">
                        <c:v>30.16</c:v>
                      </c:pt>
                      <c:pt idx="1148">
                        <c:v>30.16</c:v>
                      </c:pt>
                      <c:pt idx="1149">
                        <c:v>30.14</c:v>
                      </c:pt>
                      <c:pt idx="1150">
                        <c:v>30.12</c:v>
                      </c:pt>
                      <c:pt idx="1151">
                        <c:v>30.12</c:v>
                      </c:pt>
                      <c:pt idx="1152">
                        <c:v>30.1</c:v>
                      </c:pt>
                      <c:pt idx="1153">
                        <c:v>30.08</c:v>
                      </c:pt>
                      <c:pt idx="1154">
                        <c:v>30.06</c:v>
                      </c:pt>
                      <c:pt idx="1155">
                        <c:v>30.06</c:v>
                      </c:pt>
                      <c:pt idx="1156">
                        <c:v>30.04</c:v>
                      </c:pt>
                      <c:pt idx="1157">
                        <c:v>30.02</c:v>
                      </c:pt>
                      <c:pt idx="1158">
                        <c:v>30</c:v>
                      </c:pt>
                      <c:pt idx="1159">
                        <c:v>29.98</c:v>
                      </c:pt>
                      <c:pt idx="1160">
                        <c:v>29.96</c:v>
                      </c:pt>
                      <c:pt idx="1161">
                        <c:v>29.96</c:v>
                      </c:pt>
                      <c:pt idx="1162">
                        <c:v>29.94</c:v>
                      </c:pt>
                      <c:pt idx="1163">
                        <c:v>29.94</c:v>
                      </c:pt>
                      <c:pt idx="1164">
                        <c:v>29.94</c:v>
                      </c:pt>
                      <c:pt idx="1165">
                        <c:v>29.92</c:v>
                      </c:pt>
                      <c:pt idx="1166">
                        <c:v>29.92</c:v>
                      </c:pt>
                      <c:pt idx="1167">
                        <c:v>29.92</c:v>
                      </c:pt>
                      <c:pt idx="1168">
                        <c:v>29.9</c:v>
                      </c:pt>
                      <c:pt idx="1169">
                        <c:v>29.9</c:v>
                      </c:pt>
                      <c:pt idx="1170">
                        <c:v>29.88</c:v>
                      </c:pt>
                      <c:pt idx="1171">
                        <c:v>29.88</c:v>
                      </c:pt>
                      <c:pt idx="1172">
                        <c:v>29.88</c:v>
                      </c:pt>
                      <c:pt idx="1173">
                        <c:v>29.86</c:v>
                      </c:pt>
                      <c:pt idx="1174">
                        <c:v>29.86</c:v>
                      </c:pt>
                      <c:pt idx="1175">
                        <c:v>29.84</c:v>
                      </c:pt>
                      <c:pt idx="1176">
                        <c:v>29.82</c:v>
                      </c:pt>
                      <c:pt idx="1177">
                        <c:v>29.8</c:v>
                      </c:pt>
                      <c:pt idx="1178">
                        <c:v>29.8</c:v>
                      </c:pt>
                      <c:pt idx="1179">
                        <c:v>29.78</c:v>
                      </c:pt>
                      <c:pt idx="1180">
                        <c:v>29.78</c:v>
                      </c:pt>
                      <c:pt idx="1181">
                        <c:v>29.76</c:v>
                      </c:pt>
                      <c:pt idx="1182">
                        <c:v>29.76</c:v>
                      </c:pt>
                      <c:pt idx="1183">
                        <c:v>29.76</c:v>
                      </c:pt>
                      <c:pt idx="1184">
                        <c:v>29.76</c:v>
                      </c:pt>
                      <c:pt idx="1185">
                        <c:v>29.76</c:v>
                      </c:pt>
                      <c:pt idx="1186">
                        <c:v>29.76</c:v>
                      </c:pt>
                      <c:pt idx="1187">
                        <c:v>29.76</c:v>
                      </c:pt>
                      <c:pt idx="1188">
                        <c:v>29.78</c:v>
                      </c:pt>
                      <c:pt idx="1189">
                        <c:v>29.78</c:v>
                      </c:pt>
                      <c:pt idx="1190">
                        <c:v>29.78</c:v>
                      </c:pt>
                      <c:pt idx="1191">
                        <c:v>29.78</c:v>
                      </c:pt>
                      <c:pt idx="1192">
                        <c:v>29.78</c:v>
                      </c:pt>
                      <c:pt idx="1193">
                        <c:v>29.8</c:v>
                      </c:pt>
                      <c:pt idx="1194">
                        <c:v>29.8</c:v>
                      </c:pt>
                      <c:pt idx="1195">
                        <c:v>29.8</c:v>
                      </c:pt>
                      <c:pt idx="1196">
                        <c:v>29.8</c:v>
                      </c:pt>
                      <c:pt idx="1197">
                        <c:v>29.8</c:v>
                      </c:pt>
                      <c:pt idx="1198">
                        <c:v>29.8</c:v>
                      </c:pt>
                      <c:pt idx="1199">
                        <c:v>29.8</c:v>
                      </c:pt>
                      <c:pt idx="1200">
                        <c:v>29.8</c:v>
                      </c:pt>
                      <c:pt idx="1201">
                        <c:v>29.8</c:v>
                      </c:pt>
                      <c:pt idx="1202">
                        <c:v>29.78</c:v>
                      </c:pt>
                      <c:pt idx="1203">
                        <c:v>29.78</c:v>
                      </c:pt>
                      <c:pt idx="1204">
                        <c:v>29.78</c:v>
                      </c:pt>
                      <c:pt idx="1205">
                        <c:v>29.8</c:v>
                      </c:pt>
                      <c:pt idx="1206">
                        <c:v>29.8</c:v>
                      </c:pt>
                      <c:pt idx="1207">
                        <c:v>29.8</c:v>
                      </c:pt>
                      <c:pt idx="1208">
                        <c:v>29.8</c:v>
                      </c:pt>
                      <c:pt idx="1209">
                        <c:v>29.8</c:v>
                      </c:pt>
                      <c:pt idx="1210">
                        <c:v>29.82</c:v>
                      </c:pt>
                      <c:pt idx="1211">
                        <c:v>29.82</c:v>
                      </c:pt>
                      <c:pt idx="1212">
                        <c:v>29.82</c:v>
                      </c:pt>
                      <c:pt idx="1213">
                        <c:v>29.84</c:v>
                      </c:pt>
                      <c:pt idx="1214">
                        <c:v>29.84</c:v>
                      </c:pt>
                      <c:pt idx="1215">
                        <c:v>29.86</c:v>
                      </c:pt>
                      <c:pt idx="1216">
                        <c:v>29.86</c:v>
                      </c:pt>
                      <c:pt idx="1217">
                        <c:v>29.86</c:v>
                      </c:pt>
                      <c:pt idx="1218">
                        <c:v>29.86</c:v>
                      </c:pt>
                      <c:pt idx="1219">
                        <c:v>29.86</c:v>
                      </c:pt>
                      <c:pt idx="1220">
                        <c:v>29.86</c:v>
                      </c:pt>
                      <c:pt idx="1221">
                        <c:v>29.88</c:v>
                      </c:pt>
                      <c:pt idx="1222">
                        <c:v>29.88</c:v>
                      </c:pt>
                      <c:pt idx="1223">
                        <c:v>29.88</c:v>
                      </c:pt>
                      <c:pt idx="1224">
                        <c:v>29.88</c:v>
                      </c:pt>
                      <c:pt idx="1225">
                        <c:v>29.88</c:v>
                      </c:pt>
                      <c:pt idx="1226">
                        <c:v>29.9</c:v>
                      </c:pt>
                      <c:pt idx="1227">
                        <c:v>29.9</c:v>
                      </c:pt>
                      <c:pt idx="1228">
                        <c:v>29.9</c:v>
                      </c:pt>
                      <c:pt idx="1229">
                        <c:v>29.9</c:v>
                      </c:pt>
                      <c:pt idx="1230">
                        <c:v>29.92</c:v>
                      </c:pt>
                      <c:pt idx="1231">
                        <c:v>29.92</c:v>
                      </c:pt>
                      <c:pt idx="1232">
                        <c:v>29.94</c:v>
                      </c:pt>
                      <c:pt idx="1233">
                        <c:v>29.94</c:v>
                      </c:pt>
                      <c:pt idx="1234">
                        <c:v>29.96</c:v>
                      </c:pt>
                      <c:pt idx="1235">
                        <c:v>29.96</c:v>
                      </c:pt>
                      <c:pt idx="1236">
                        <c:v>29.98</c:v>
                      </c:pt>
                      <c:pt idx="1237">
                        <c:v>29.98</c:v>
                      </c:pt>
                      <c:pt idx="1238">
                        <c:v>29.98</c:v>
                      </c:pt>
                      <c:pt idx="1239">
                        <c:v>30</c:v>
                      </c:pt>
                      <c:pt idx="1240">
                        <c:v>30</c:v>
                      </c:pt>
                      <c:pt idx="1241">
                        <c:v>30</c:v>
                      </c:pt>
                      <c:pt idx="1242">
                        <c:v>30</c:v>
                      </c:pt>
                      <c:pt idx="1243">
                        <c:v>30</c:v>
                      </c:pt>
                      <c:pt idx="1244">
                        <c:v>30</c:v>
                      </c:pt>
                      <c:pt idx="1245">
                        <c:v>30</c:v>
                      </c:pt>
                      <c:pt idx="1246">
                        <c:v>30.02</c:v>
                      </c:pt>
                      <c:pt idx="1247">
                        <c:v>30.02</c:v>
                      </c:pt>
                      <c:pt idx="1248">
                        <c:v>30.02</c:v>
                      </c:pt>
                      <c:pt idx="1249">
                        <c:v>30.02</c:v>
                      </c:pt>
                      <c:pt idx="1250">
                        <c:v>30.02</c:v>
                      </c:pt>
                      <c:pt idx="1251">
                        <c:v>30.02</c:v>
                      </c:pt>
                      <c:pt idx="1252">
                        <c:v>30.02</c:v>
                      </c:pt>
                      <c:pt idx="1253">
                        <c:v>30.02</c:v>
                      </c:pt>
                      <c:pt idx="1254">
                        <c:v>30.04</c:v>
                      </c:pt>
                      <c:pt idx="1255">
                        <c:v>30.04</c:v>
                      </c:pt>
                      <c:pt idx="1256">
                        <c:v>30.04</c:v>
                      </c:pt>
                      <c:pt idx="1257">
                        <c:v>30.04</c:v>
                      </c:pt>
                      <c:pt idx="1258">
                        <c:v>30.04</c:v>
                      </c:pt>
                      <c:pt idx="1259">
                        <c:v>30.04</c:v>
                      </c:pt>
                      <c:pt idx="1260">
                        <c:v>30.04</c:v>
                      </c:pt>
                      <c:pt idx="1261">
                        <c:v>30.04</c:v>
                      </c:pt>
                      <c:pt idx="1262">
                        <c:v>30.04</c:v>
                      </c:pt>
                      <c:pt idx="1263">
                        <c:v>30.02</c:v>
                      </c:pt>
                      <c:pt idx="1264">
                        <c:v>30.02</c:v>
                      </c:pt>
                      <c:pt idx="1265">
                        <c:v>30</c:v>
                      </c:pt>
                      <c:pt idx="1266">
                        <c:v>30</c:v>
                      </c:pt>
                      <c:pt idx="1267">
                        <c:v>30</c:v>
                      </c:pt>
                      <c:pt idx="1268">
                        <c:v>30</c:v>
                      </c:pt>
                      <c:pt idx="1269">
                        <c:v>29.98</c:v>
                      </c:pt>
                      <c:pt idx="1270">
                        <c:v>29.98</c:v>
                      </c:pt>
                      <c:pt idx="1271">
                        <c:v>29.98</c:v>
                      </c:pt>
                      <c:pt idx="1272">
                        <c:v>29.96</c:v>
                      </c:pt>
                      <c:pt idx="1273">
                        <c:v>29.96</c:v>
                      </c:pt>
                      <c:pt idx="1274">
                        <c:v>29.96</c:v>
                      </c:pt>
                      <c:pt idx="1275">
                        <c:v>29.96</c:v>
                      </c:pt>
                      <c:pt idx="1276">
                        <c:v>29.98</c:v>
                      </c:pt>
                      <c:pt idx="1277">
                        <c:v>29.98</c:v>
                      </c:pt>
                      <c:pt idx="1278">
                        <c:v>29.98</c:v>
                      </c:pt>
                      <c:pt idx="1279">
                        <c:v>29.98</c:v>
                      </c:pt>
                      <c:pt idx="1280">
                        <c:v>29.98</c:v>
                      </c:pt>
                      <c:pt idx="1281">
                        <c:v>29.98</c:v>
                      </c:pt>
                      <c:pt idx="1282">
                        <c:v>30</c:v>
                      </c:pt>
                      <c:pt idx="1283">
                        <c:v>30</c:v>
                      </c:pt>
                      <c:pt idx="1284">
                        <c:v>30</c:v>
                      </c:pt>
                      <c:pt idx="1285">
                        <c:v>30</c:v>
                      </c:pt>
                      <c:pt idx="1286">
                        <c:v>30</c:v>
                      </c:pt>
                      <c:pt idx="1287">
                        <c:v>29.98</c:v>
                      </c:pt>
                      <c:pt idx="1288">
                        <c:v>29.98</c:v>
                      </c:pt>
                      <c:pt idx="1289">
                        <c:v>29.98</c:v>
                      </c:pt>
                      <c:pt idx="1290">
                        <c:v>29.96</c:v>
                      </c:pt>
                      <c:pt idx="1291">
                        <c:v>29.96</c:v>
                      </c:pt>
                      <c:pt idx="1292">
                        <c:v>29.96</c:v>
                      </c:pt>
                      <c:pt idx="1293">
                        <c:v>29.96</c:v>
                      </c:pt>
                      <c:pt idx="1294">
                        <c:v>29.96</c:v>
                      </c:pt>
                      <c:pt idx="1295">
                        <c:v>29.96</c:v>
                      </c:pt>
                      <c:pt idx="1296">
                        <c:v>29.96</c:v>
                      </c:pt>
                      <c:pt idx="1297">
                        <c:v>29.96</c:v>
                      </c:pt>
                      <c:pt idx="1298">
                        <c:v>29.98</c:v>
                      </c:pt>
                      <c:pt idx="1299">
                        <c:v>29.98</c:v>
                      </c:pt>
                      <c:pt idx="1300">
                        <c:v>30</c:v>
                      </c:pt>
                      <c:pt idx="1301">
                        <c:v>30</c:v>
                      </c:pt>
                      <c:pt idx="1302">
                        <c:v>30</c:v>
                      </c:pt>
                      <c:pt idx="1303">
                        <c:v>30.02</c:v>
                      </c:pt>
                      <c:pt idx="1304">
                        <c:v>30.02</c:v>
                      </c:pt>
                      <c:pt idx="1305">
                        <c:v>30.02</c:v>
                      </c:pt>
                      <c:pt idx="1306">
                        <c:v>30.02</c:v>
                      </c:pt>
                      <c:pt idx="1307">
                        <c:v>30.04</c:v>
                      </c:pt>
                      <c:pt idx="1308">
                        <c:v>30.04</c:v>
                      </c:pt>
                      <c:pt idx="1309">
                        <c:v>30.04</c:v>
                      </c:pt>
                      <c:pt idx="1310">
                        <c:v>30.04</c:v>
                      </c:pt>
                      <c:pt idx="1311">
                        <c:v>30.04</c:v>
                      </c:pt>
                      <c:pt idx="1312">
                        <c:v>30.04</c:v>
                      </c:pt>
                      <c:pt idx="1313">
                        <c:v>30.04</c:v>
                      </c:pt>
                      <c:pt idx="1314">
                        <c:v>30.02</c:v>
                      </c:pt>
                      <c:pt idx="1315">
                        <c:v>30.02</c:v>
                      </c:pt>
                      <c:pt idx="1316">
                        <c:v>30.02</c:v>
                      </c:pt>
                      <c:pt idx="1317">
                        <c:v>30.02</c:v>
                      </c:pt>
                      <c:pt idx="1318">
                        <c:v>30.02</c:v>
                      </c:pt>
                      <c:pt idx="1319">
                        <c:v>30.02</c:v>
                      </c:pt>
                      <c:pt idx="1320">
                        <c:v>30.02</c:v>
                      </c:pt>
                      <c:pt idx="1321">
                        <c:v>30.02</c:v>
                      </c:pt>
                      <c:pt idx="1322">
                        <c:v>30.02</c:v>
                      </c:pt>
                      <c:pt idx="1323">
                        <c:v>30.02</c:v>
                      </c:pt>
                      <c:pt idx="1324">
                        <c:v>30.02</c:v>
                      </c:pt>
                      <c:pt idx="1325">
                        <c:v>30.02</c:v>
                      </c:pt>
                      <c:pt idx="1326">
                        <c:v>30.02</c:v>
                      </c:pt>
                      <c:pt idx="1327">
                        <c:v>30</c:v>
                      </c:pt>
                      <c:pt idx="1328">
                        <c:v>30</c:v>
                      </c:pt>
                      <c:pt idx="1329">
                        <c:v>30</c:v>
                      </c:pt>
                      <c:pt idx="1330">
                        <c:v>29.98</c:v>
                      </c:pt>
                      <c:pt idx="1331">
                        <c:v>29.98</c:v>
                      </c:pt>
                      <c:pt idx="1332">
                        <c:v>29.98</c:v>
                      </c:pt>
                      <c:pt idx="1333">
                        <c:v>29.96</c:v>
                      </c:pt>
                      <c:pt idx="1334">
                        <c:v>29.96</c:v>
                      </c:pt>
                      <c:pt idx="1335">
                        <c:v>29.94</c:v>
                      </c:pt>
                      <c:pt idx="1336">
                        <c:v>29.92</c:v>
                      </c:pt>
                      <c:pt idx="1337">
                        <c:v>29.9</c:v>
                      </c:pt>
                      <c:pt idx="1338">
                        <c:v>29.88</c:v>
                      </c:pt>
                      <c:pt idx="1339">
                        <c:v>29.88</c:v>
                      </c:pt>
                      <c:pt idx="1340">
                        <c:v>29.86</c:v>
                      </c:pt>
                      <c:pt idx="1341">
                        <c:v>29.84</c:v>
                      </c:pt>
                      <c:pt idx="1342">
                        <c:v>29.82</c:v>
                      </c:pt>
                      <c:pt idx="1343">
                        <c:v>29.8</c:v>
                      </c:pt>
                      <c:pt idx="1344">
                        <c:v>29.78</c:v>
                      </c:pt>
                      <c:pt idx="1345">
                        <c:v>29.74</c:v>
                      </c:pt>
                      <c:pt idx="1346">
                        <c:v>29.72</c:v>
                      </c:pt>
                      <c:pt idx="1347">
                        <c:v>29.7</c:v>
                      </c:pt>
                      <c:pt idx="1348">
                        <c:v>29.7</c:v>
                      </c:pt>
                      <c:pt idx="1349">
                        <c:v>29.66</c:v>
                      </c:pt>
                      <c:pt idx="1350">
                        <c:v>29.6</c:v>
                      </c:pt>
                      <c:pt idx="1351">
                        <c:v>29.6</c:v>
                      </c:pt>
                      <c:pt idx="1352">
                        <c:v>29.56</c:v>
                      </c:pt>
                      <c:pt idx="1353">
                        <c:v>29.52</c:v>
                      </c:pt>
                      <c:pt idx="1354">
                        <c:v>29.46</c:v>
                      </c:pt>
                      <c:pt idx="1355">
                        <c:v>29.42</c:v>
                      </c:pt>
                      <c:pt idx="1356">
                        <c:v>29.36</c:v>
                      </c:pt>
                      <c:pt idx="1357">
                        <c:v>29.32</c:v>
                      </c:pt>
                      <c:pt idx="1358">
                        <c:v>29.26</c:v>
                      </c:pt>
                      <c:pt idx="1359">
                        <c:v>29.2</c:v>
                      </c:pt>
                      <c:pt idx="1360">
                        <c:v>29.2</c:v>
                      </c:pt>
                      <c:pt idx="1361">
                        <c:v>29.16</c:v>
                      </c:pt>
                      <c:pt idx="1362">
                        <c:v>29.1</c:v>
                      </c:pt>
                      <c:pt idx="1363">
                        <c:v>29.04</c:v>
                      </c:pt>
                      <c:pt idx="1364">
                        <c:v>28.98</c:v>
                      </c:pt>
                      <c:pt idx="1365">
                        <c:v>28.92</c:v>
                      </c:pt>
                      <c:pt idx="1366">
                        <c:v>28.86</c:v>
                      </c:pt>
                      <c:pt idx="1367">
                        <c:v>28.8</c:v>
                      </c:pt>
                      <c:pt idx="1368">
                        <c:v>28.74</c:v>
                      </c:pt>
                      <c:pt idx="1369">
                        <c:v>28.74</c:v>
                      </c:pt>
                      <c:pt idx="1370">
                        <c:v>28.68</c:v>
                      </c:pt>
                      <c:pt idx="1371">
                        <c:v>28.62</c:v>
                      </c:pt>
                      <c:pt idx="1372">
                        <c:v>28.54</c:v>
                      </c:pt>
                      <c:pt idx="1373">
                        <c:v>28.46</c:v>
                      </c:pt>
                      <c:pt idx="1374">
                        <c:v>28.38</c:v>
                      </c:pt>
                      <c:pt idx="1375">
                        <c:v>28.3</c:v>
                      </c:pt>
                      <c:pt idx="1376">
                        <c:v>28.22</c:v>
                      </c:pt>
                      <c:pt idx="1377">
                        <c:v>28.14</c:v>
                      </c:pt>
                      <c:pt idx="1378">
                        <c:v>28.04</c:v>
                      </c:pt>
                      <c:pt idx="1379">
                        <c:v>28.04</c:v>
                      </c:pt>
                      <c:pt idx="1380">
                        <c:v>27.96</c:v>
                      </c:pt>
                      <c:pt idx="1381">
                        <c:v>27.86</c:v>
                      </c:pt>
                      <c:pt idx="1382">
                        <c:v>27.78</c:v>
                      </c:pt>
                      <c:pt idx="1383">
                        <c:v>27.68</c:v>
                      </c:pt>
                      <c:pt idx="1384">
                        <c:v>27.6</c:v>
                      </c:pt>
                      <c:pt idx="1385">
                        <c:v>27.5</c:v>
                      </c:pt>
                      <c:pt idx="1386">
                        <c:v>27.42</c:v>
                      </c:pt>
                      <c:pt idx="1387">
                        <c:v>27.42</c:v>
                      </c:pt>
                      <c:pt idx="1388">
                        <c:v>27.34</c:v>
                      </c:pt>
                      <c:pt idx="1389">
                        <c:v>27.24</c:v>
                      </c:pt>
                      <c:pt idx="1390">
                        <c:v>27.16</c:v>
                      </c:pt>
                      <c:pt idx="1391">
                        <c:v>27.06</c:v>
                      </c:pt>
                      <c:pt idx="1392">
                        <c:v>26.96</c:v>
                      </c:pt>
                      <c:pt idx="1393">
                        <c:v>26.88</c:v>
                      </c:pt>
                      <c:pt idx="1394">
                        <c:v>26.78</c:v>
                      </c:pt>
                      <c:pt idx="1395">
                        <c:v>26.68</c:v>
                      </c:pt>
                      <c:pt idx="1396">
                        <c:v>26.58</c:v>
                      </c:pt>
                      <c:pt idx="1397">
                        <c:v>26.58</c:v>
                      </c:pt>
                      <c:pt idx="1398">
                        <c:v>26.48</c:v>
                      </c:pt>
                      <c:pt idx="1399">
                        <c:v>26.36</c:v>
                      </c:pt>
                      <c:pt idx="1400">
                        <c:v>26.26</c:v>
                      </c:pt>
                      <c:pt idx="1401">
                        <c:v>26.14</c:v>
                      </c:pt>
                      <c:pt idx="1402">
                        <c:v>26.04</c:v>
                      </c:pt>
                      <c:pt idx="1403">
                        <c:v>25.92</c:v>
                      </c:pt>
                      <c:pt idx="1404">
                        <c:v>25.82</c:v>
                      </c:pt>
                      <c:pt idx="1405">
                        <c:v>25.7</c:v>
                      </c:pt>
                      <c:pt idx="1406">
                        <c:v>25.6</c:v>
                      </c:pt>
                      <c:pt idx="1407">
                        <c:v>25.6</c:v>
                      </c:pt>
                      <c:pt idx="1408">
                        <c:v>25.48</c:v>
                      </c:pt>
                      <c:pt idx="1409">
                        <c:v>25.38</c:v>
                      </c:pt>
                      <c:pt idx="1410">
                        <c:v>25.28</c:v>
                      </c:pt>
                      <c:pt idx="1411">
                        <c:v>25.16</c:v>
                      </c:pt>
                      <c:pt idx="1412">
                        <c:v>25.06</c:v>
                      </c:pt>
                      <c:pt idx="1413">
                        <c:v>24.94</c:v>
                      </c:pt>
                      <c:pt idx="1414">
                        <c:v>24.82</c:v>
                      </c:pt>
                      <c:pt idx="1415">
                        <c:v>20.34</c:v>
                      </c:pt>
                      <c:pt idx="1416">
                        <c:v>20.34</c:v>
                      </c:pt>
                      <c:pt idx="1417">
                        <c:v>20.22</c:v>
                      </c:pt>
                      <c:pt idx="1418">
                        <c:v>20.12</c:v>
                      </c:pt>
                      <c:pt idx="1419">
                        <c:v>20</c:v>
                      </c:pt>
                      <c:pt idx="1420">
                        <c:v>19.88</c:v>
                      </c:pt>
                      <c:pt idx="1421">
                        <c:v>19.759999999999991</c:v>
                      </c:pt>
                      <c:pt idx="1422">
                        <c:v>19.64</c:v>
                      </c:pt>
                      <c:pt idx="1423">
                        <c:v>19.64</c:v>
                      </c:pt>
                      <c:pt idx="1424">
                        <c:v>19.52</c:v>
                      </c:pt>
                      <c:pt idx="1425">
                        <c:v>19.399999999999999</c:v>
                      </c:pt>
                      <c:pt idx="1426">
                        <c:v>19.27999999999999</c:v>
                      </c:pt>
                      <c:pt idx="1427">
                        <c:v>19.16</c:v>
                      </c:pt>
                      <c:pt idx="1428">
                        <c:v>19.04</c:v>
                      </c:pt>
                      <c:pt idx="1429">
                        <c:v>18.919999999999991</c:v>
                      </c:pt>
                      <c:pt idx="1430">
                        <c:v>18.8</c:v>
                      </c:pt>
                      <c:pt idx="1431">
                        <c:v>18.68</c:v>
                      </c:pt>
                      <c:pt idx="1432">
                        <c:v>18.559999999999999</c:v>
                      </c:pt>
                      <c:pt idx="1433">
                        <c:v>18.439999999999991</c:v>
                      </c:pt>
                      <c:pt idx="1434">
                        <c:v>18.32</c:v>
                      </c:pt>
                      <c:pt idx="1435">
                        <c:v>18.32</c:v>
                      </c:pt>
                      <c:pt idx="1436">
                        <c:v>18.2</c:v>
                      </c:pt>
                      <c:pt idx="1437">
                        <c:v>18.079999999999991</c:v>
                      </c:pt>
                      <c:pt idx="1438">
                        <c:v>17.96</c:v>
                      </c:pt>
                      <c:pt idx="1439">
                        <c:v>17.84</c:v>
                      </c:pt>
                      <c:pt idx="1440">
                        <c:v>17.72</c:v>
                      </c:pt>
                      <c:pt idx="1441">
                        <c:v>17.599999999999991</c:v>
                      </c:pt>
                      <c:pt idx="1442">
                        <c:v>17.48</c:v>
                      </c:pt>
                      <c:pt idx="1443">
                        <c:v>17.36</c:v>
                      </c:pt>
                      <c:pt idx="1444">
                        <c:v>17.36</c:v>
                      </c:pt>
                      <c:pt idx="1445">
                        <c:v>17.239999999999991</c:v>
                      </c:pt>
                      <c:pt idx="1446">
                        <c:v>17.12</c:v>
                      </c:pt>
                      <c:pt idx="1447">
                        <c:v>16.98</c:v>
                      </c:pt>
                      <c:pt idx="1448">
                        <c:v>16.86</c:v>
                      </c:pt>
                      <c:pt idx="1449">
                        <c:v>16.739999999999991</c:v>
                      </c:pt>
                      <c:pt idx="1450">
                        <c:v>16.62</c:v>
                      </c:pt>
                      <c:pt idx="1451">
                        <c:v>16.5</c:v>
                      </c:pt>
                      <c:pt idx="1452">
                        <c:v>16.5</c:v>
                      </c:pt>
                      <c:pt idx="1453">
                        <c:v>16.38</c:v>
                      </c:pt>
                      <c:pt idx="1454">
                        <c:v>16.27999999999999</c:v>
                      </c:pt>
                      <c:pt idx="1455">
                        <c:v>16.16</c:v>
                      </c:pt>
                      <c:pt idx="1456">
                        <c:v>16.04</c:v>
                      </c:pt>
                      <c:pt idx="1457">
                        <c:v>15.92</c:v>
                      </c:pt>
                      <c:pt idx="1458">
                        <c:v>15.8</c:v>
                      </c:pt>
                      <c:pt idx="1459">
                        <c:v>15.68</c:v>
                      </c:pt>
                      <c:pt idx="1460">
                        <c:v>15.58</c:v>
                      </c:pt>
                      <c:pt idx="1461">
                        <c:v>15.46</c:v>
                      </c:pt>
                      <c:pt idx="1462">
                        <c:v>15.34</c:v>
                      </c:pt>
                      <c:pt idx="1463">
                        <c:v>15.34</c:v>
                      </c:pt>
                      <c:pt idx="1464">
                        <c:v>15.22</c:v>
                      </c:pt>
                      <c:pt idx="1465">
                        <c:v>15.1</c:v>
                      </c:pt>
                      <c:pt idx="1466">
                        <c:v>15</c:v>
                      </c:pt>
                      <c:pt idx="1467">
                        <c:v>14.88</c:v>
                      </c:pt>
                      <c:pt idx="1468">
                        <c:v>14.76</c:v>
                      </c:pt>
                      <c:pt idx="1469">
                        <c:v>14.64</c:v>
                      </c:pt>
                      <c:pt idx="1470">
                        <c:v>14.54</c:v>
                      </c:pt>
                      <c:pt idx="1471">
                        <c:v>14.42</c:v>
                      </c:pt>
                      <c:pt idx="1472">
                        <c:v>14.42</c:v>
                      </c:pt>
                      <c:pt idx="1473">
                        <c:v>14.3</c:v>
                      </c:pt>
                      <c:pt idx="1474">
                        <c:v>14.2</c:v>
                      </c:pt>
                      <c:pt idx="1475">
                        <c:v>14.1</c:v>
                      </c:pt>
                      <c:pt idx="1476">
                        <c:v>13.98</c:v>
                      </c:pt>
                      <c:pt idx="1477">
                        <c:v>13.88</c:v>
                      </c:pt>
                      <c:pt idx="1478">
                        <c:v>13.78</c:v>
                      </c:pt>
                      <c:pt idx="1479">
                        <c:v>13.68</c:v>
                      </c:pt>
                      <c:pt idx="1480">
                        <c:v>13.58</c:v>
                      </c:pt>
                      <c:pt idx="1481">
                        <c:v>13.58</c:v>
                      </c:pt>
                      <c:pt idx="1482">
                        <c:v>13.48</c:v>
                      </c:pt>
                      <c:pt idx="1483">
                        <c:v>13.36</c:v>
                      </c:pt>
                      <c:pt idx="1484">
                        <c:v>13.26</c:v>
                      </c:pt>
                      <c:pt idx="1485">
                        <c:v>13.16</c:v>
                      </c:pt>
                      <c:pt idx="1486">
                        <c:v>13.06</c:v>
                      </c:pt>
                      <c:pt idx="1487">
                        <c:v>12.96</c:v>
                      </c:pt>
                      <c:pt idx="1488">
                        <c:v>12.86</c:v>
                      </c:pt>
                      <c:pt idx="1489">
                        <c:v>12.86</c:v>
                      </c:pt>
                      <c:pt idx="1490">
                        <c:v>12.74</c:v>
                      </c:pt>
                      <c:pt idx="1491">
                        <c:v>12.64</c:v>
                      </c:pt>
                      <c:pt idx="1492">
                        <c:v>12.56</c:v>
                      </c:pt>
                      <c:pt idx="1493">
                        <c:v>12.46</c:v>
                      </c:pt>
                      <c:pt idx="1494">
                        <c:v>12.36</c:v>
                      </c:pt>
                      <c:pt idx="1495">
                        <c:v>12.26</c:v>
                      </c:pt>
                      <c:pt idx="1496">
                        <c:v>12.18</c:v>
                      </c:pt>
                      <c:pt idx="1497">
                        <c:v>12.08</c:v>
                      </c:pt>
                      <c:pt idx="1498">
                        <c:v>12</c:v>
                      </c:pt>
                      <c:pt idx="1499">
                        <c:v>11.9</c:v>
                      </c:pt>
                      <c:pt idx="1500">
                        <c:v>11.9</c:v>
                      </c:pt>
                      <c:pt idx="1501">
                        <c:v>11.82</c:v>
                      </c:pt>
                      <c:pt idx="1502">
                        <c:v>11.74</c:v>
                      </c:pt>
                      <c:pt idx="1503">
                        <c:v>11.66</c:v>
                      </c:pt>
                      <c:pt idx="1504">
                        <c:v>11.56</c:v>
                      </c:pt>
                      <c:pt idx="1505">
                        <c:v>11.48</c:v>
                      </c:pt>
                      <c:pt idx="1506">
                        <c:v>11.4</c:v>
                      </c:pt>
                      <c:pt idx="1507">
                        <c:v>11.32</c:v>
                      </c:pt>
                      <c:pt idx="1508">
                        <c:v>11.24</c:v>
                      </c:pt>
                      <c:pt idx="1509">
                        <c:v>11.24</c:v>
                      </c:pt>
                      <c:pt idx="1510">
                        <c:v>11.14</c:v>
                      </c:pt>
                      <c:pt idx="1511">
                        <c:v>11.06</c:v>
                      </c:pt>
                      <c:pt idx="1512">
                        <c:v>10.98</c:v>
                      </c:pt>
                      <c:pt idx="1513">
                        <c:v>10.9</c:v>
                      </c:pt>
                      <c:pt idx="1514">
                        <c:v>10.8</c:v>
                      </c:pt>
                      <c:pt idx="1515">
                        <c:v>10.72</c:v>
                      </c:pt>
                      <c:pt idx="1516">
                        <c:v>10.64</c:v>
                      </c:pt>
                      <c:pt idx="1517">
                        <c:v>10.56</c:v>
                      </c:pt>
                      <c:pt idx="1518">
                        <c:v>10.56</c:v>
                      </c:pt>
                      <c:pt idx="1519">
                        <c:v>10.48</c:v>
                      </c:pt>
                      <c:pt idx="1520">
                        <c:v>10.42</c:v>
                      </c:pt>
                      <c:pt idx="1521">
                        <c:v>10.34</c:v>
                      </c:pt>
                      <c:pt idx="1522">
                        <c:v>10.26</c:v>
                      </c:pt>
                      <c:pt idx="1523">
                        <c:v>10.18</c:v>
                      </c:pt>
                      <c:pt idx="1524">
                        <c:v>10.119999999999999</c:v>
                      </c:pt>
                      <c:pt idx="1525">
                        <c:v>10.039999999999999</c:v>
                      </c:pt>
                      <c:pt idx="1526">
                        <c:v>9.9600000000000026</c:v>
                      </c:pt>
                      <c:pt idx="1527">
                        <c:v>9.9000000000000021</c:v>
                      </c:pt>
                      <c:pt idx="1528">
                        <c:v>9.9000000000000021</c:v>
                      </c:pt>
                      <c:pt idx="1529">
                        <c:v>9.82</c:v>
                      </c:pt>
                      <c:pt idx="1530">
                        <c:v>9.7600000000000016</c:v>
                      </c:pt>
                      <c:pt idx="1531">
                        <c:v>9.68</c:v>
                      </c:pt>
                      <c:pt idx="1532">
                        <c:v>9.6000000000000014</c:v>
                      </c:pt>
                      <c:pt idx="1533">
                        <c:v>9.5400000000000009</c:v>
                      </c:pt>
                      <c:pt idx="1534">
                        <c:v>9.4600000000000026</c:v>
                      </c:pt>
                      <c:pt idx="1535">
                        <c:v>9.3800000000000026</c:v>
                      </c:pt>
                      <c:pt idx="1536">
                        <c:v>9.32</c:v>
                      </c:pt>
                      <c:pt idx="1537">
                        <c:v>9.32</c:v>
                      </c:pt>
                      <c:pt idx="1538">
                        <c:v>9.2399999999999984</c:v>
                      </c:pt>
                      <c:pt idx="1539">
                        <c:v>9.18</c:v>
                      </c:pt>
                      <c:pt idx="1540">
                        <c:v>9.1000000000000014</c:v>
                      </c:pt>
                      <c:pt idx="1541">
                        <c:v>9.0400000000000009</c:v>
                      </c:pt>
                      <c:pt idx="1542">
                        <c:v>8.9600000000000026</c:v>
                      </c:pt>
                      <c:pt idx="1543">
                        <c:v>8.9000000000000021</c:v>
                      </c:pt>
                      <c:pt idx="1544">
                        <c:v>8.84</c:v>
                      </c:pt>
                      <c:pt idx="1545">
                        <c:v>8.7600000000000016</c:v>
                      </c:pt>
                      <c:pt idx="1546">
                        <c:v>8.7000000000000011</c:v>
                      </c:pt>
                      <c:pt idx="1547">
                        <c:v>8.7000000000000011</c:v>
                      </c:pt>
                      <c:pt idx="1548">
                        <c:v>8.64</c:v>
                      </c:pt>
                      <c:pt idx="1549">
                        <c:v>8.5600000000000023</c:v>
                      </c:pt>
                      <c:pt idx="1550">
                        <c:v>8.5</c:v>
                      </c:pt>
                      <c:pt idx="1551">
                        <c:v>8.4400000000000013</c:v>
                      </c:pt>
                      <c:pt idx="1552">
                        <c:v>8.36</c:v>
                      </c:pt>
                      <c:pt idx="1553">
                        <c:v>8.3000000000000007</c:v>
                      </c:pt>
                      <c:pt idx="1554">
                        <c:v>8.3000000000000007</c:v>
                      </c:pt>
                      <c:pt idx="1555">
                        <c:v>8.2399999999999984</c:v>
                      </c:pt>
                      <c:pt idx="1556">
                        <c:v>8.16</c:v>
                      </c:pt>
                      <c:pt idx="1557">
                        <c:v>8.1000000000000014</c:v>
                      </c:pt>
                      <c:pt idx="1558">
                        <c:v>8.0400000000000009</c:v>
                      </c:pt>
                      <c:pt idx="1559">
                        <c:v>7.98</c:v>
                      </c:pt>
                      <c:pt idx="1560">
                        <c:v>7.9200000000000008</c:v>
                      </c:pt>
                      <c:pt idx="1561">
                        <c:v>7.8599999999999977</c:v>
                      </c:pt>
                      <c:pt idx="1562">
                        <c:v>7.8</c:v>
                      </c:pt>
                      <c:pt idx="1563">
                        <c:v>7.74</c:v>
                      </c:pt>
                      <c:pt idx="1564">
                        <c:v>7.68</c:v>
                      </c:pt>
                      <c:pt idx="1565">
                        <c:v>7.6199999999999983</c:v>
                      </c:pt>
                      <c:pt idx="1566">
                        <c:v>7.6199999999999983</c:v>
                      </c:pt>
                      <c:pt idx="1567">
                        <c:v>7.56</c:v>
                      </c:pt>
                      <c:pt idx="1568">
                        <c:v>7.5000000000000009</c:v>
                      </c:pt>
                      <c:pt idx="1569">
                        <c:v>7.44</c:v>
                      </c:pt>
                      <c:pt idx="1570">
                        <c:v>7.38</c:v>
                      </c:pt>
                      <c:pt idx="1571">
                        <c:v>7.3400000000000007</c:v>
                      </c:pt>
                      <c:pt idx="1572">
                        <c:v>7.28</c:v>
                      </c:pt>
                      <c:pt idx="1573">
                        <c:v>7.22</c:v>
                      </c:pt>
                      <c:pt idx="1574">
                        <c:v>7.1599999999999966</c:v>
                      </c:pt>
                      <c:pt idx="1575">
                        <c:v>7.1599999999999966</c:v>
                      </c:pt>
                      <c:pt idx="1576">
                        <c:v>7.1000000000000014</c:v>
                      </c:pt>
                      <c:pt idx="1577">
                        <c:v>7.04</c:v>
                      </c:pt>
                      <c:pt idx="1578">
                        <c:v>7.0000000000000009</c:v>
                      </c:pt>
                      <c:pt idx="1579">
                        <c:v>6.94</c:v>
                      </c:pt>
                      <c:pt idx="1580">
                        <c:v>6.88</c:v>
                      </c:pt>
                      <c:pt idx="1581">
                        <c:v>6.8199999999999976</c:v>
                      </c:pt>
                      <c:pt idx="1582">
                        <c:v>6.78</c:v>
                      </c:pt>
                      <c:pt idx="1583">
                        <c:v>6.78</c:v>
                      </c:pt>
                      <c:pt idx="1584">
                        <c:v>6.72</c:v>
                      </c:pt>
                      <c:pt idx="1585">
                        <c:v>6.68</c:v>
                      </c:pt>
                      <c:pt idx="1586">
                        <c:v>6.6199999999999983</c:v>
                      </c:pt>
                      <c:pt idx="1587">
                        <c:v>6.58</c:v>
                      </c:pt>
                      <c:pt idx="1588">
                        <c:v>6.52</c:v>
                      </c:pt>
                      <c:pt idx="1589">
                        <c:v>6.48</c:v>
                      </c:pt>
                      <c:pt idx="1590">
                        <c:v>6.44</c:v>
                      </c:pt>
                      <c:pt idx="1591">
                        <c:v>6.3999999999999986</c:v>
                      </c:pt>
                      <c:pt idx="1592">
                        <c:v>6.3400000000000007</c:v>
                      </c:pt>
                      <c:pt idx="1593">
                        <c:v>6.3</c:v>
                      </c:pt>
                      <c:pt idx="1594">
                        <c:v>6.3</c:v>
                      </c:pt>
                      <c:pt idx="1595">
                        <c:v>6.2600000000000007</c:v>
                      </c:pt>
                      <c:pt idx="1596">
                        <c:v>6.22</c:v>
                      </c:pt>
                      <c:pt idx="1597">
                        <c:v>6.1599999999999966</c:v>
                      </c:pt>
                      <c:pt idx="1598">
                        <c:v>6.1199999999999983</c:v>
                      </c:pt>
                      <c:pt idx="1599">
                        <c:v>6.08</c:v>
                      </c:pt>
                      <c:pt idx="1600">
                        <c:v>6.04</c:v>
                      </c:pt>
                      <c:pt idx="1601">
                        <c:v>5.98</c:v>
                      </c:pt>
                      <c:pt idx="1602">
                        <c:v>5.94</c:v>
                      </c:pt>
                      <c:pt idx="1603">
                        <c:v>5.94</c:v>
                      </c:pt>
                      <c:pt idx="1604">
                        <c:v>5.8999999999999986</c:v>
                      </c:pt>
                      <c:pt idx="1605">
                        <c:v>5.8599999999999977</c:v>
                      </c:pt>
                      <c:pt idx="1606">
                        <c:v>5.8199999999999976</c:v>
                      </c:pt>
                      <c:pt idx="1607">
                        <c:v>5.78</c:v>
                      </c:pt>
                      <c:pt idx="1608">
                        <c:v>5.74</c:v>
                      </c:pt>
                      <c:pt idx="1609">
                        <c:v>5.7</c:v>
                      </c:pt>
                      <c:pt idx="1610">
                        <c:v>5.6599999999999966</c:v>
                      </c:pt>
                      <c:pt idx="1611">
                        <c:v>5.6199999999999983</c:v>
                      </c:pt>
                      <c:pt idx="1612">
                        <c:v>5.6199999999999983</c:v>
                      </c:pt>
                      <c:pt idx="1613">
                        <c:v>5.6</c:v>
                      </c:pt>
                      <c:pt idx="1614">
                        <c:v>5.56</c:v>
                      </c:pt>
                      <c:pt idx="1615">
                        <c:v>5.52</c:v>
                      </c:pt>
                      <c:pt idx="1616">
                        <c:v>5.48</c:v>
                      </c:pt>
                      <c:pt idx="1617">
                        <c:v>5.46</c:v>
                      </c:pt>
                      <c:pt idx="1618">
                        <c:v>5.4200000000000008</c:v>
                      </c:pt>
                      <c:pt idx="1619">
                        <c:v>5.38</c:v>
                      </c:pt>
                      <c:pt idx="1620">
                        <c:v>5.38</c:v>
                      </c:pt>
                      <c:pt idx="1621">
                        <c:v>5.3400000000000007</c:v>
                      </c:pt>
                      <c:pt idx="1622">
                        <c:v>5.3</c:v>
                      </c:pt>
                      <c:pt idx="1623">
                        <c:v>5.28</c:v>
                      </c:pt>
                      <c:pt idx="1624">
                        <c:v>5.24</c:v>
                      </c:pt>
                      <c:pt idx="1625">
                        <c:v>5.2</c:v>
                      </c:pt>
                      <c:pt idx="1626">
                        <c:v>5.1599999999999966</c:v>
                      </c:pt>
                      <c:pt idx="1627">
                        <c:v>5.1199999999999983</c:v>
                      </c:pt>
                      <c:pt idx="1628">
                        <c:v>5.1000000000000014</c:v>
                      </c:pt>
                      <c:pt idx="1629">
                        <c:v>5.0599999999999996</c:v>
                      </c:pt>
                      <c:pt idx="1630">
                        <c:v>5.0199999999999996</c:v>
                      </c:pt>
                      <c:pt idx="1631">
                        <c:v>5.0199999999999996</c:v>
                      </c:pt>
                      <c:pt idx="1632">
                        <c:v>5.0000000000000009</c:v>
                      </c:pt>
                      <c:pt idx="1633">
                        <c:v>4.96</c:v>
                      </c:pt>
                      <c:pt idx="1634">
                        <c:v>4.9200000000000008</c:v>
                      </c:pt>
                      <c:pt idx="1635">
                        <c:v>4.8999999999999986</c:v>
                      </c:pt>
                      <c:pt idx="1636">
                        <c:v>4.8599999999999977</c:v>
                      </c:pt>
                      <c:pt idx="1637">
                        <c:v>4.8199999999999976</c:v>
                      </c:pt>
                      <c:pt idx="1638">
                        <c:v>4.78</c:v>
                      </c:pt>
                      <c:pt idx="1639">
                        <c:v>4.7600000000000007</c:v>
                      </c:pt>
                      <c:pt idx="1640">
                        <c:v>4.7600000000000007</c:v>
                      </c:pt>
                      <c:pt idx="1641">
                        <c:v>4.72</c:v>
                      </c:pt>
                      <c:pt idx="1642">
                        <c:v>4.68</c:v>
                      </c:pt>
                      <c:pt idx="1643">
                        <c:v>4.6599999999999966</c:v>
                      </c:pt>
                      <c:pt idx="1644">
                        <c:v>4.6199999999999983</c:v>
                      </c:pt>
                      <c:pt idx="1645">
                        <c:v>4.58</c:v>
                      </c:pt>
                      <c:pt idx="1646">
                        <c:v>4.54</c:v>
                      </c:pt>
                      <c:pt idx="1647">
                        <c:v>4.54</c:v>
                      </c:pt>
                      <c:pt idx="1648">
                        <c:v>4.5199999999999996</c:v>
                      </c:pt>
                      <c:pt idx="1649">
                        <c:v>4.4400000000000004</c:v>
                      </c:pt>
                      <c:pt idx="1650">
                        <c:v>4.4400000000000004</c:v>
                      </c:pt>
                      <c:pt idx="1651">
                        <c:v>4.3999999999999986</c:v>
                      </c:pt>
                      <c:pt idx="1652">
                        <c:v>4.38</c:v>
                      </c:pt>
                      <c:pt idx="1653">
                        <c:v>4.3400000000000007</c:v>
                      </c:pt>
                      <c:pt idx="1654">
                        <c:v>4.3199999999999976</c:v>
                      </c:pt>
                      <c:pt idx="1655">
                        <c:v>4.28</c:v>
                      </c:pt>
                      <c:pt idx="1656">
                        <c:v>4.24</c:v>
                      </c:pt>
                      <c:pt idx="1657">
                        <c:v>4.22</c:v>
                      </c:pt>
                      <c:pt idx="1658">
                        <c:v>4.1800000000000006</c:v>
                      </c:pt>
                      <c:pt idx="1659">
                        <c:v>4.1800000000000006</c:v>
                      </c:pt>
                      <c:pt idx="1660">
                        <c:v>4.1599999999999966</c:v>
                      </c:pt>
                      <c:pt idx="1661">
                        <c:v>4.1199999999999983</c:v>
                      </c:pt>
                      <c:pt idx="1662">
                        <c:v>4.08</c:v>
                      </c:pt>
                      <c:pt idx="1663">
                        <c:v>4.0599999999999996</c:v>
                      </c:pt>
                      <c:pt idx="1664">
                        <c:v>4.0199999999999996</c:v>
                      </c:pt>
                      <c:pt idx="1665">
                        <c:v>3.9799999999999991</c:v>
                      </c:pt>
                      <c:pt idx="1666">
                        <c:v>3.94</c:v>
                      </c:pt>
                      <c:pt idx="1667">
                        <c:v>3.94</c:v>
                      </c:pt>
                      <c:pt idx="1668">
                        <c:v>3.9200000000000008</c:v>
                      </c:pt>
                      <c:pt idx="1669">
                        <c:v>3.88</c:v>
                      </c:pt>
                      <c:pt idx="1670">
                        <c:v>3.8400000000000012</c:v>
                      </c:pt>
                      <c:pt idx="1671">
                        <c:v>3.8199999999999981</c:v>
                      </c:pt>
                      <c:pt idx="1672">
                        <c:v>3.78</c:v>
                      </c:pt>
                      <c:pt idx="1673">
                        <c:v>3.7600000000000011</c:v>
                      </c:pt>
                      <c:pt idx="1674">
                        <c:v>3.72</c:v>
                      </c:pt>
                      <c:pt idx="1675">
                        <c:v>3.68</c:v>
                      </c:pt>
                      <c:pt idx="1676">
                        <c:v>3.6599999999999988</c:v>
                      </c:pt>
                      <c:pt idx="1677">
                        <c:v>3.62</c:v>
                      </c:pt>
                      <c:pt idx="1678">
                        <c:v>3.62</c:v>
                      </c:pt>
                      <c:pt idx="1679">
                        <c:v>3.6</c:v>
                      </c:pt>
                      <c:pt idx="1680">
                        <c:v>3.5599999999999992</c:v>
                      </c:pt>
                      <c:pt idx="1681">
                        <c:v>3.54</c:v>
                      </c:pt>
                      <c:pt idx="1682">
                        <c:v>3.5</c:v>
                      </c:pt>
                      <c:pt idx="1683">
                        <c:v>3.46</c:v>
                      </c:pt>
                      <c:pt idx="1684">
                        <c:v>3.44</c:v>
                      </c:pt>
                      <c:pt idx="1685">
                        <c:v>3.4</c:v>
                      </c:pt>
                      <c:pt idx="1686">
                        <c:v>3.4</c:v>
                      </c:pt>
                      <c:pt idx="1687">
                        <c:v>3.36</c:v>
                      </c:pt>
                      <c:pt idx="1688">
                        <c:v>3.34</c:v>
                      </c:pt>
                      <c:pt idx="1689">
                        <c:v>3.3</c:v>
                      </c:pt>
                      <c:pt idx="1690">
                        <c:v>3.26</c:v>
                      </c:pt>
                      <c:pt idx="1691">
                        <c:v>3.22</c:v>
                      </c:pt>
                      <c:pt idx="1692">
                        <c:v>3.2</c:v>
                      </c:pt>
                      <c:pt idx="1693">
                        <c:v>3.16</c:v>
                      </c:pt>
                      <c:pt idx="1694">
                        <c:v>3.12</c:v>
                      </c:pt>
                      <c:pt idx="1695">
                        <c:v>3.0999999999999992</c:v>
                      </c:pt>
                      <c:pt idx="1696">
                        <c:v>3.0999999999999992</c:v>
                      </c:pt>
                      <c:pt idx="1697">
                        <c:v>3.0599999999999992</c:v>
                      </c:pt>
                      <c:pt idx="1698">
                        <c:v>3.04</c:v>
                      </c:pt>
                      <c:pt idx="1699">
                        <c:v>3</c:v>
                      </c:pt>
                      <c:pt idx="1700">
                        <c:v>2.98</c:v>
                      </c:pt>
                      <c:pt idx="1701">
                        <c:v>2.94</c:v>
                      </c:pt>
                      <c:pt idx="1702">
                        <c:v>2.92</c:v>
                      </c:pt>
                      <c:pt idx="1703">
                        <c:v>2.88</c:v>
                      </c:pt>
                      <c:pt idx="1704">
                        <c:v>2.88</c:v>
                      </c:pt>
                      <c:pt idx="1705">
                        <c:v>2.86</c:v>
                      </c:pt>
                      <c:pt idx="1706">
                        <c:v>2.82</c:v>
                      </c:pt>
                      <c:pt idx="1707">
                        <c:v>2.8</c:v>
                      </c:pt>
                      <c:pt idx="1708">
                        <c:v>2.76</c:v>
                      </c:pt>
                      <c:pt idx="1709">
                        <c:v>2.72</c:v>
                      </c:pt>
                      <c:pt idx="1710">
                        <c:v>2.68</c:v>
                      </c:pt>
                      <c:pt idx="1711">
                        <c:v>2.66</c:v>
                      </c:pt>
                      <c:pt idx="1712">
                        <c:v>2.62</c:v>
                      </c:pt>
                      <c:pt idx="1713">
                        <c:v>2.58</c:v>
                      </c:pt>
                      <c:pt idx="1714">
                        <c:v>2.5599999999999992</c:v>
                      </c:pt>
                      <c:pt idx="1715">
                        <c:v>2.5599999999999992</c:v>
                      </c:pt>
                      <c:pt idx="1716">
                        <c:v>2.52</c:v>
                      </c:pt>
                      <c:pt idx="1717">
                        <c:v>2.48</c:v>
                      </c:pt>
                      <c:pt idx="1718">
                        <c:v>2.46</c:v>
                      </c:pt>
                      <c:pt idx="1719">
                        <c:v>2.42</c:v>
                      </c:pt>
                      <c:pt idx="1720">
                        <c:v>2.38</c:v>
                      </c:pt>
                      <c:pt idx="1721">
                        <c:v>2.36</c:v>
                      </c:pt>
                      <c:pt idx="1722">
                        <c:v>2.36</c:v>
                      </c:pt>
                      <c:pt idx="1723">
                        <c:v>2.3199999999999998</c:v>
                      </c:pt>
                      <c:pt idx="1724">
                        <c:v>2.2799999999999998</c:v>
                      </c:pt>
                      <c:pt idx="1725">
                        <c:v>2.2599999999999998</c:v>
                      </c:pt>
                      <c:pt idx="1726">
                        <c:v>2.2200000000000002</c:v>
                      </c:pt>
                      <c:pt idx="1727">
                        <c:v>2.2000000000000002</c:v>
                      </c:pt>
                      <c:pt idx="1728">
                        <c:v>2.16</c:v>
                      </c:pt>
                      <c:pt idx="1729">
                        <c:v>2.12</c:v>
                      </c:pt>
                      <c:pt idx="1730">
                        <c:v>2.08</c:v>
                      </c:pt>
                      <c:pt idx="1731">
                        <c:v>2.0599999999999992</c:v>
                      </c:pt>
                      <c:pt idx="1732">
                        <c:v>2.02</c:v>
                      </c:pt>
                      <c:pt idx="1733">
                        <c:v>1.98</c:v>
                      </c:pt>
                      <c:pt idx="1734">
                        <c:v>1.98</c:v>
                      </c:pt>
                      <c:pt idx="1735">
                        <c:v>1.94</c:v>
                      </c:pt>
                      <c:pt idx="1736">
                        <c:v>1.9</c:v>
                      </c:pt>
                      <c:pt idx="1737">
                        <c:v>1.86</c:v>
                      </c:pt>
                      <c:pt idx="1738">
                        <c:v>1.84</c:v>
                      </c:pt>
                      <c:pt idx="1739">
                        <c:v>1.8</c:v>
                      </c:pt>
                      <c:pt idx="1740">
                        <c:v>1.76</c:v>
                      </c:pt>
                      <c:pt idx="1741">
                        <c:v>1.76</c:v>
                      </c:pt>
                      <c:pt idx="1742">
                        <c:v>1.679999999999999</c:v>
                      </c:pt>
                      <c:pt idx="1743">
                        <c:v>1.679999999999999</c:v>
                      </c:pt>
                    </c:numCache>
                  </c:numRef>
                </c:yVal>
                <c:smooth val="1"/>
                <c:extLst xmlns:c16r2="http://schemas.microsoft.com/office/drawing/2015/06/chart">
                  <c:ext xmlns:c16="http://schemas.microsoft.com/office/drawing/2014/chart" uri="{C3380CC4-5D6E-409C-BE32-E72D297353CC}">
                    <c16:uniqueId val="{00000004-C1A3-1E45-B50A-EF4829A87C49}"/>
                  </c:ext>
                </c:extLst>
              </c15:ser>
            </c15:filteredScatterSeries>
            <c15:filteredScatterSeries>
              <c15:ser>
                <c:idx val="5"/>
                <c:order val="2"/>
                <c:tx>
                  <c:strRef>
                    <c:extLst xmlns:c15="http://schemas.microsoft.com/office/drawing/2012/chart" xmlns:c16r2="http://schemas.microsoft.com/office/drawing/2015/06/chart">
                      <c:ext xmlns:c15="http://schemas.microsoft.com/office/drawing/2012/chart" uri="{02D57815-91ED-43cb-92C2-25804820EDAC}">
                        <c15:formulaRef>
                          <c15:sqref>'CO2'!$G$1</c15:sqref>
                        </c15:formulaRef>
                      </c:ext>
                    </c:extLst>
                    <c:strCache>
                      <c:ptCount val="1"/>
                      <c:pt idx="0">
                        <c:v>CO2 Diff 5 PS</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G$2:$G$1881</c15:sqref>
                        </c15:formulaRef>
                      </c:ext>
                    </c:extLst>
                    <c:numCache>
                      <c:formatCode>General</c:formatCode>
                      <c:ptCount val="1880"/>
                      <c:pt idx="0">
                        <c:v>0</c:v>
                      </c:pt>
                      <c:pt idx="1">
                        <c:v>0</c:v>
                      </c:pt>
                      <c:pt idx="2">
                        <c:v>0</c:v>
                      </c:pt>
                      <c:pt idx="3">
                        <c:v>0.02</c:v>
                      </c:pt>
                      <c:pt idx="4">
                        <c:v>0.02</c:v>
                      </c:pt>
                      <c:pt idx="5">
                        <c:v>0.02</c:v>
                      </c:pt>
                      <c:pt idx="6">
                        <c:v>0.04</c:v>
                      </c:pt>
                      <c:pt idx="7">
                        <c:v>0.04</c:v>
                      </c:pt>
                      <c:pt idx="8">
                        <c:v>0.06</c:v>
                      </c:pt>
                      <c:pt idx="9">
                        <c:v>0.08</c:v>
                      </c:pt>
                      <c:pt idx="10">
                        <c:v>0.1</c:v>
                      </c:pt>
                      <c:pt idx="11">
                        <c:v>0.14000000000000001</c:v>
                      </c:pt>
                      <c:pt idx="12">
                        <c:v>0.14000000000000001</c:v>
                      </c:pt>
                      <c:pt idx="13">
                        <c:v>0.18</c:v>
                      </c:pt>
                      <c:pt idx="14">
                        <c:v>0.22</c:v>
                      </c:pt>
                      <c:pt idx="15">
                        <c:v>0.26</c:v>
                      </c:pt>
                      <c:pt idx="16">
                        <c:v>0.32</c:v>
                      </c:pt>
                      <c:pt idx="17">
                        <c:v>0.38</c:v>
                      </c:pt>
                      <c:pt idx="18">
                        <c:v>0.44</c:v>
                      </c:pt>
                      <c:pt idx="19">
                        <c:v>0.5</c:v>
                      </c:pt>
                      <c:pt idx="20">
                        <c:v>0.57999999999999996</c:v>
                      </c:pt>
                      <c:pt idx="21">
                        <c:v>0.66</c:v>
                      </c:pt>
                      <c:pt idx="22">
                        <c:v>0.74</c:v>
                      </c:pt>
                      <c:pt idx="23">
                        <c:v>0.74</c:v>
                      </c:pt>
                      <c:pt idx="24">
                        <c:v>0.82</c:v>
                      </c:pt>
                      <c:pt idx="25">
                        <c:v>0.92</c:v>
                      </c:pt>
                      <c:pt idx="26">
                        <c:v>1</c:v>
                      </c:pt>
                      <c:pt idx="27">
                        <c:v>1.1000000000000001</c:v>
                      </c:pt>
                      <c:pt idx="28">
                        <c:v>1.18</c:v>
                      </c:pt>
                      <c:pt idx="29">
                        <c:v>1.28</c:v>
                      </c:pt>
                      <c:pt idx="30">
                        <c:v>1.38</c:v>
                      </c:pt>
                      <c:pt idx="31">
                        <c:v>1.48</c:v>
                      </c:pt>
                      <c:pt idx="32">
                        <c:v>1.48</c:v>
                      </c:pt>
                      <c:pt idx="33">
                        <c:v>1.58</c:v>
                      </c:pt>
                      <c:pt idx="34">
                        <c:v>1.68</c:v>
                      </c:pt>
                      <c:pt idx="35">
                        <c:v>1.78</c:v>
                      </c:pt>
                      <c:pt idx="36">
                        <c:v>1.88</c:v>
                      </c:pt>
                      <c:pt idx="37">
                        <c:v>1.98</c:v>
                      </c:pt>
                      <c:pt idx="38">
                        <c:v>2.0799999999999992</c:v>
                      </c:pt>
                      <c:pt idx="39">
                        <c:v>2.1800000000000002</c:v>
                      </c:pt>
                      <c:pt idx="40">
                        <c:v>2.1800000000000002</c:v>
                      </c:pt>
                      <c:pt idx="41">
                        <c:v>2.2799999999999998</c:v>
                      </c:pt>
                      <c:pt idx="42">
                        <c:v>2.38</c:v>
                      </c:pt>
                      <c:pt idx="43">
                        <c:v>2.48</c:v>
                      </c:pt>
                      <c:pt idx="44">
                        <c:v>2.5799999999999992</c:v>
                      </c:pt>
                      <c:pt idx="45">
                        <c:v>2.68</c:v>
                      </c:pt>
                      <c:pt idx="46">
                        <c:v>2.78</c:v>
                      </c:pt>
                      <c:pt idx="47">
                        <c:v>2.88</c:v>
                      </c:pt>
                      <c:pt idx="48">
                        <c:v>2.96</c:v>
                      </c:pt>
                      <c:pt idx="49">
                        <c:v>3.06</c:v>
                      </c:pt>
                      <c:pt idx="50">
                        <c:v>3.16</c:v>
                      </c:pt>
                      <c:pt idx="51">
                        <c:v>3.16</c:v>
                      </c:pt>
                      <c:pt idx="52">
                        <c:v>3.24</c:v>
                      </c:pt>
                      <c:pt idx="53">
                        <c:v>3.34</c:v>
                      </c:pt>
                      <c:pt idx="54">
                        <c:v>3.42</c:v>
                      </c:pt>
                      <c:pt idx="55">
                        <c:v>3.52</c:v>
                      </c:pt>
                      <c:pt idx="56">
                        <c:v>3.5999999999999992</c:v>
                      </c:pt>
                      <c:pt idx="57">
                        <c:v>3.68</c:v>
                      </c:pt>
                      <c:pt idx="58">
                        <c:v>3.76</c:v>
                      </c:pt>
                      <c:pt idx="59">
                        <c:v>3.8399999999999981</c:v>
                      </c:pt>
                      <c:pt idx="60">
                        <c:v>3.8399999999999981</c:v>
                      </c:pt>
                      <c:pt idx="61">
                        <c:v>3.94</c:v>
                      </c:pt>
                      <c:pt idx="62">
                        <c:v>4.0199999999999996</c:v>
                      </c:pt>
                      <c:pt idx="63">
                        <c:v>4.1000000000000014</c:v>
                      </c:pt>
                      <c:pt idx="64">
                        <c:v>4.1800000000000006</c:v>
                      </c:pt>
                      <c:pt idx="65">
                        <c:v>4.2600000000000007</c:v>
                      </c:pt>
                      <c:pt idx="66">
                        <c:v>4.34</c:v>
                      </c:pt>
                      <c:pt idx="67">
                        <c:v>4.42</c:v>
                      </c:pt>
                      <c:pt idx="68">
                        <c:v>4.5</c:v>
                      </c:pt>
                      <c:pt idx="69">
                        <c:v>4.5</c:v>
                      </c:pt>
                      <c:pt idx="70">
                        <c:v>4.58</c:v>
                      </c:pt>
                      <c:pt idx="71">
                        <c:v>4.6599999999999984</c:v>
                      </c:pt>
                      <c:pt idx="72">
                        <c:v>4.74</c:v>
                      </c:pt>
                      <c:pt idx="73">
                        <c:v>4.8199999999999976</c:v>
                      </c:pt>
                      <c:pt idx="74">
                        <c:v>4.9000000000000004</c:v>
                      </c:pt>
                      <c:pt idx="75">
                        <c:v>4.9800000000000004</c:v>
                      </c:pt>
                      <c:pt idx="76">
                        <c:v>5.0599999999999996</c:v>
                      </c:pt>
                      <c:pt idx="77">
                        <c:v>5.1400000000000006</c:v>
                      </c:pt>
                      <c:pt idx="78">
                        <c:v>5.2200000000000006</c:v>
                      </c:pt>
                      <c:pt idx="79">
                        <c:v>5.2200000000000006</c:v>
                      </c:pt>
                      <c:pt idx="80">
                        <c:v>5.3000000000000007</c:v>
                      </c:pt>
                      <c:pt idx="81">
                        <c:v>5.38</c:v>
                      </c:pt>
                      <c:pt idx="82">
                        <c:v>5.46</c:v>
                      </c:pt>
                      <c:pt idx="83">
                        <c:v>5.54</c:v>
                      </c:pt>
                      <c:pt idx="84">
                        <c:v>5.6199999999999983</c:v>
                      </c:pt>
                      <c:pt idx="85">
                        <c:v>5.7</c:v>
                      </c:pt>
                      <c:pt idx="86">
                        <c:v>5.8000000000000007</c:v>
                      </c:pt>
                      <c:pt idx="87">
                        <c:v>5.8000000000000007</c:v>
                      </c:pt>
                      <c:pt idx="88">
                        <c:v>5.88</c:v>
                      </c:pt>
                      <c:pt idx="89">
                        <c:v>5.96</c:v>
                      </c:pt>
                      <c:pt idx="90">
                        <c:v>6.04</c:v>
                      </c:pt>
                      <c:pt idx="91">
                        <c:v>6.1400000000000006</c:v>
                      </c:pt>
                      <c:pt idx="92">
                        <c:v>6.2200000000000006</c:v>
                      </c:pt>
                      <c:pt idx="93">
                        <c:v>6.3199999999999976</c:v>
                      </c:pt>
                      <c:pt idx="94">
                        <c:v>6.42</c:v>
                      </c:pt>
                      <c:pt idx="95">
                        <c:v>6.52</c:v>
                      </c:pt>
                      <c:pt idx="96">
                        <c:v>6.6</c:v>
                      </c:pt>
                      <c:pt idx="97">
                        <c:v>6.7</c:v>
                      </c:pt>
                      <c:pt idx="98">
                        <c:v>6.7</c:v>
                      </c:pt>
                      <c:pt idx="99">
                        <c:v>6.8000000000000007</c:v>
                      </c:pt>
                      <c:pt idx="100">
                        <c:v>6.92</c:v>
                      </c:pt>
                      <c:pt idx="101">
                        <c:v>7.02</c:v>
                      </c:pt>
                      <c:pt idx="102">
                        <c:v>7.1199999999999983</c:v>
                      </c:pt>
                      <c:pt idx="103">
                        <c:v>7.24</c:v>
                      </c:pt>
                      <c:pt idx="104">
                        <c:v>7.34</c:v>
                      </c:pt>
                      <c:pt idx="105">
                        <c:v>7.46</c:v>
                      </c:pt>
                      <c:pt idx="106">
                        <c:v>7.58</c:v>
                      </c:pt>
                      <c:pt idx="107">
                        <c:v>7.58</c:v>
                      </c:pt>
                      <c:pt idx="108">
                        <c:v>7.7</c:v>
                      </c:pt>
                      <c:pt idx="109">
                        <c:v>7.8199999999999976</c:v>
                      </c:pt>
                      <c:pt idx="110">
                        <c:v>7.94</c:v>
                      </c:pt>
                      <c:pt idx="111">
                        <c:v>8.06</c:v>
                      </c:pt>
                      <c:pt idx="112">
                        <c:v>8.2000000000000011</c:v>
                      </c:pt>
                      <c:pt idx="113">
                        <c:v>8.32</c:v>
                      </c:pt>
                      <c:pt idx="114">
                        <c:v>8.44</c:v>
                      </c:pt>
                      <c:pt idx="115">
                        <c:v>8.44</c:v>
                      </c:pt>
                      <c:pt idx="116">
                        <c:v>8.58</c:v>
                      </c:pt>
                      <c:pt idx="117">
                        <c:v>8.7200000000000006</c:v>
                      </c:pt>
                      <c:pt idx="118">
                        <c:v>8.84</c:v>
                      </c:pt>
                      <c:pt idx="119">
                        <c:v>8.98</c:v>
                      </c:pt>
                      <c:pt idx="120">
                        <c:v>9.120000000000001</c:v>
                      </c:pt>
                      <c:pt idx="121">
                        <c:v>9.26</c:v>
                      </c:pt>
                      <c:pt idx="122">
                        <c:v>9.4</c:v>
                      </c:pt>
                      <c:pt idx="123">
                        <c:v>9.5400000000000009</c:v>
                      </c:pt>
                      <c:pt idx="124">
                        <c:v>9.68</c:v>
                      </c:pt>
                      <c:pt idx="125">
                        <c:v>9.68</c:v>
                      </c:pt>
                      <c:pt idx="126">
                        <c:v>9.82</c:v>
                      </c:pt>
                      <c:pt idx="127">
                        <c:v>9.9600000000000026</c:v>
                      </c:pt>
                      <c:pt idx="128">
                        <c:v>10.119999999999999</c:v>
                      </c:pt>
                      <c:pt idx="129">
                        <c:v>10.26</c:v>
                      </c:pt>
                      <c:pt idx="130">
                        <c:v>10.4</c:v>
                      </c:pt>
                      <c:pt idx="131">
                        <c:v>10.56</c:v>
                      </c:pt>
                      <c:pt idx="132">
                        <c:v>10.7</c:v>
                      </c:pt>
                      <c:pt idx="133">
                        <c:v>10.86</c:v>
                      </c:pt>
                      <c:pt idx="134">
                        <c:v>11</c:v>
                      </c:pt>
                      <c:pt idx="135">
                        <c:v>11</c:v>
                      </c:pt>
                      <c:pt idx="136">
                        <c:v>11.16</c:v>
                      </c:pt>
                      <c:pt idx="137">
                        <c:v>11.3</c:v>
                      </c:pt>
                      <c:pt idx="138">
                        <c:v>11.46</c:v>
                      </c:pt>
                      <c:pt idx="139">
                        <c:v>11.6</c:v>
                      </c:pt>
                      <c:pt idx="140">
                        <c:v>11.76</c:v>
                      </c:pt>
                      <c:pt idx="141">
                        <c:v>11.9</c:v>
                      </c:pt>
                      <c:pt idx="142">
                        <c:v>11.9</c:v>
                      </c:pt>
                      <c:pt idx="143">
                        <c:v>12.18</c:v>
                      </c:pt>
                      <c:pt idx="144">
                        <c:v>12.18</c:v>
                      </c:pt>
                      <c:pt idx="145">
                        <c:v>12.32</c:v>
                      </c:pt>
                      <c:pt idx="146">
                        <c:v>12.46</c:v>
                      </c:pt>
                      <c:pt idx="147">
                        <c:v>12.58</c:v>
                      </c:pt>
                      <c:pt idx="148">
                        <c:v>12.72</c:v>
                      </c:pt>
                      <c:pt idx="149">
                        <c:v>12.86</c:v>
                      </c:pt>
                      <c:pt idx="150">
                        <c:v>12.98</c:v>
                      </c:pt>
                      <c:pt idx="151">
                        <c:v>13.12</c:v>
                      </c:pt>
                      <c:pt idx="152">
                        <c:v>13.24</c:v>
                      </c:pt>
                      <c:pt idx="153">
                        <c:v>13.38</c:v>
                      </c:pt>
                      <c:pt idx="154">
                        <c:v>13.38</c:v>
                      </c:pt>
                      <c:pt idx="155">
                        <c:v>13.5</c:v>
                      </c:pt>
                      <c:pt idx="156">
                        <c:v>13.64</c:v>
                      </c:pt>
                      <c:pt idx="157">
                        <c:v>13.76</c:v>
                      </c:pt>
                      <c:pt idx="158">
                        <c:v>13.9</c:v>
                      </c:pt>
                      <c:pt idx="159">
                        <c:v>14.02</c:v>
                      </c:pt>
                      <c:pt idx="160">
                        <c:v>14.16</c:v>
                      </c:pt>
                      <c:pt idx="161">
                        <c:v>14.28</c:v>
                      </c:pt>
                      <c:pt idx="162">
                        <c:v>14.42</c:v>
                      </c:pt>
                      <c:pt idx="163">
                        <c:v>14.42</c:v>
                      </c:pt>
                      <c:pt idx="164">
                        <c:v>14.56</c:v>
                      </c:pt>
                      <c:pt idx="165">
                        <c:v>14.68</c:v>
                      </c:pt>
                      <c:pt idx="166">
                        <c:v>14.82</c:v>
                      </c:pt>
                      <c:pt idx="167">
                        <c:v>14.96</c:v>
                      </c:pt>
                      <c:pt idx="168">
                        <c:v>15.1</c:v>
                      </c:pt>
                      <c:pt idx="169">
                        <c:v>15.24</c:v>
                      </c:pt>
                      <c:pt idx="170">
                        <c:v>15.38</c:v>
                      </c:pt>
                      <c:pt idx="171">
                        <c:v>15.38</c:v>
                      </c:pt>
                      <c:pt idx="172">
                        <c:v>15.52</c:v>
                      </c:pt>
                      <c:pt idx="173">
                        <c:v>15.66</c:v>
                      </c:pt>
                      <c:pt idx="174">
                        <c:v>15.8</c:v>
                      </c:pt>
                      <c:pt idx="175">
                        <c:v>15.94</c:v>
                      </c:pt>
                      <c:pt idx="176">
                        <c:v>16.079999999999998</c:v>
                      </c:pt>
                      <c:pt idx="177">
                        <c:v>16.239999999999998</c:v>
                      </c:pt>
                      <c:pt idx="178">
                        <c:v>16.38</c:v>
                      </c:pt>
                      <c:pt idx="179">
                        <c:v>16.52</c:v>
                      </c:pt>
                      <c:pt idx="180">
                        <c:v>16.68</c:v>
                      </c:pt>
                      <c:pt idx="181">
                        <c:v>16.82</c:v>
                      </c:pt>
                      <c:pt idx="182">
                        <c:v>16.82</c:v>
                      </c:pt>
                      <c:pt idx="183">
                        <c:v>16.98</c:v>
                      </c:pt>
                      <c:pt idx="184">
                        <c:v>17.12</c:v>
                      </c:pt>
                      <c:pt idx="185">
                        <c:v>17.28</c:v>
                      </c:pt>
                      <c:pt idx="186">
                        <c:v>17.420000000000002</c:v>
                      </c:pt>
                      <c:pt idx="187">
                        <c:v>17.579999999999998</c:v>
                      </c:pt>
                      <c:pt idx="188">
                        <c:v>17.72</c:v>
                      </c:pt>
                      <c:pt idx="189">
                        <c:v>17.88</c:v>
                      </c:pt>
                      <c:pt idx="190">
                        <c:v>18.02</c:v>
                      </c:pt>
                      <c:pt idx="191">
                        <c:v>18.02</c:v>
                      </c:pt>
                      <c:pt idx="192">
                        <c:v>18.18</c:v>
                      </c:pt>
                      <c:pt idx="193">
                        <c:v>18.32</c:v>
                      </c:pt>
                      <c:pt idx="194">
                        <c:v>18.46</c:v>
                      </c:pt>
                      <c:pt idx="195">
                        <c:v>18.62</c:v>
                      </c:pt>
                      <c:pt idx="196">
                        <c:v>18.760000000000002</c:v>
                      </c:pt>
                      <c:pt idx="197">
                        <c:v>18.920000000000002</c:v>
                      </c:pt>
                      <c:pt idx="198">
                        <c:v>19.059999999999999</c:v>
                      </c:pt>
                      <c:pt idx="199">
                        <c:v>19.059999999999999</c:v>
                      </c:pt>
                      <c:pt idx="200">
                        <c:v>19.22</c:v>
                      </c:pt>
                      <c:pt idx="201">
                        <c:v>19.36</c:v>
                      </c:pt>
                      <c:pt idx="202">
                        <c:v>19.52</c:v>
                      </c:pt>
                      <c:pt idx="203">
                        <c:v>19.68</c:v>
                      </c:pt>
                      <c:pt idx="204">
                        <c:v>19.82</c:v>
                      </c:pt>
                      <c:pt idx="205">
                        <c:v>19.98</c:v>
                      </c:pt>
                      <c:pt idx="206">
                        <c:v>20.14</c:v>
                      </c:pt>
                      <c:pt idx="207">
                        <c:v>20.3</c:v>
                      </c:pt>
                      <c:pt idx="208">
                        <c:v>20.46</c:v>
                      </c:pt>
                      <c:pt idx="209">
                        <c:v>20.62</c:v>
                      </c:pt>
                      <c:pt idx="210">
                        <c:v>20.62</c:v>
                      </c:pt>
                      <c:pt idx="211">
                        <c:v>20.78</c:v>
                      </c:pt>
                      <c:pt idx="212">
                        <c:v>20.94</c:v>
                      </c:pt>
                      <c:pt idx="213">
                        <c:v>21.1</c:v>
                      </c:pt>
                      <c:pt idx="214">
                        <c:v>21.28</c:v>
                      </c:pt>
                      <c:pt idx="215">
                        <c:v>21.44</c:v>
                      </c:pt>
                      <c:pt idx="216">
                        <c:v>21.62</c:v>
                      </c:pt>
                      <c:pt idx="217">
                        <c:v>21.78</c:v>
                      </c:pt>
                      <c:pt idx="218">
                        <c:v>21.94</c:v>
                      </c:pt>
                      <c:pt idx="219">
                        <c:v>21.94</c:v>
                      </c:pt>
                      <c:pt idx="220">
                        <c:v>22.1</c:v>
                      </c:pt>
                      <c:pt idx="221">
                        <c:v>22.26</c:v>
                      </c:pt>
                      <c:pt idx="222">
                        <c:v>22.42</c:v>
                      </c:pt>
                      <c:pt idx="223">
                        <c:v>22.56</c:v>
                      </c:pt>
                      <c:pt idx="224">
                        <c:v>22.7</c:v>
                      </c:pt>
                      <c:pt idx="225">
                        <c:v>22.86</c:v>
                      </c:pt>
                      <c:pt idx="226">
                        <c:v>23</c:v>
                      </c:pt>
                      <c:pt idx="227">
                        <c:v>23.14</c:v>
                      </c:pt>
                      <c:pt idx="228">
                        <c:v>23.14</c:v>
                      </c:pt>
                      <c:pt idx="229">
                        <c:v>23.28</c:v>
                      </c:pt>
                      <c:pt idx="230">
                        <c:v>23.42</c:v>
                      </c:pt>
                      <c:pt idx="231">
                        <c:v>23.56</c:v>
                      </c:pt>
                      <c:pt idx="232">
                        <c:v>23.7</c:v>
                      </c:pt>
                      <c:pt idx="233">
                        <c:v>23.84</c:v>
                      </c:pt>
                      <c:pt idx="234">
                        <c:v>23.98</c:v>
                      </c:pt>
                      <c:pt idx="235">
                        <c:v>24.14</c:v>
                      </c:pt>
                      <c:pt idx="236">
                        <c:v>24.28</c:v>
                      </c:pt>
                      <c:pt idx="237">
                        <c:v>24.42</c:v>
                      </c:pt>
                      <c:pt idx="238">
                        <c:v>24.42</c:v>
                      </c:pt>
                      <c:pt idx="239">
                        <c:v>24.58</c:v>
                      </c:pt>
                      <c:pt idx="240">
                        <c:v>24.72</c:v>
                      </c:pt>
                      <c:pt idx="241">
                        <c:v>24.86</c:v>
                      </c:pt>
                      <c:pt idx="242">
                        <c:v>25.02</c:v>
                      </c:pt>
                      <c:pt idx="243">
                        <c:v>25.16</c:v>
                      </c:pt>
                      <c:pt idx="244">
                        <c:v>25.3</c:v>
                      </c:pt>
                      <c:pt idx="245">
                        <c:v>25.44</c:v>
                      </c:pt>
                      <c:pt idx="246">
                        <c:v>25.58</c:v>
                      </c:pt>
                      <c:pt idx="247">
                        <c:v>25.58</c:v>
                      </c:pt>
                      <c:pt idx="248">
                        <c:v>25.72</c:v>
                      </c:pt>
                      <c:pt idx="249">
                        <c:v>25.86</c:v>
                      </c:pt>
                      <c:pt idx="250">
                        <c:v>26</c:v>
                      </c:pt>
                      <c:pt idx="251">
                        <c:v>26.12</c:v>
                      </c:pt>
                      <c:pt idx="252">
                        <c:v>26.24</c:v>
                      </c:pt>
                      <c:pt idx="253">
                        <c:v>26.36</c:v>
                      </c:pt>
                      <c:pt idx="254">
                        <c:v>26.48</c:v>
                      </c:pt>
                      <c:pt idx="255">
                        <c:v>26.6</c:v>
                      </c:pt>
                      <c:pt idx="256">
                        <c:v>26.6</c:v>
                      </c:pt>
                      <c:pt idx="257">
                        <c:v>26.72</c:v>
                      </c:pt>
                      <c:pt idx="258">
                        <c:v>26.84</c:v>
                      </c:pt>
                      <c:pt idx="259">
                        <c:v>26.94</c:v>
                      </c:pt>
                      <c:pt idx="260">
                        <c:v>27.04</c:v>
                      </c:pt>
                      <c:pt idx="261">
                        <c:v>27.14</c:v>
                      </c:pt>
                      <c:pt idx="262">
                        <c:v>27.26</c:v>
                      </c:pt>
                      <c:pt idx="263">
                        <c:v>27.34</c:v>
                      </c:pt>
                      <c:pt idx="264">
                        <c:v>27.44</c:v>
                      </c:pt>
                      <c:pt idx="265">
                        <c:v>27.54</c:v>
                      </c:pt>
                      <c:pt idx="266">
                        <c:v>27.54</c:v>
                      </c:pt>
                      <c:pt idx="267">
                        <c:v>27.62</c:v>
                      </c:pt>
                      <c:pt idx="268">
                        <c:v>27.72</c:v>
                      </c:pt>
                      <c:pt idx="269">
                        <c:v>27.8</c:v>
                      </c:pt>
                      <c:pt idx="270">
                        <c:v>27.88</c:v>
                      </c:pt>
                      <c:pt idx="271">
                        <c:v>27.96</c:v>
                      </c:pt>
                      <c:pt idx="272">
                        <c:v>28.04</c:v>
                      </c:pt>
                      <c:pt idx="273">
                        <c:v>28.04</c:v>
                      </c:pt>
                      <c:pt idx="274">
                        <c:v>28.12</c:v>
                      </c:pt>
                      <c:pt idx="275">
                        <c:v>28.2</c:v>
                      </c:pt>
                      <c:pt idx="276">
                        <c:v>28.28</c:v>
                      </c:pt>
                      <c:pt idx="277">
                        <c:v>28.36</c:v>
                      </c:pt>
                      <c:pt idx="278">
                        <c:v>28.42</c:v>
                      </c:pt>
                      <c:pt idx="279">
                        <c:v>28.48</c:v>
                      </c:pt>
                      <c:pt idx="280">
                        <c:v>28.56</c:v>
                      </c:pt>
                      <c:pt idx="281">
                        <c:v>28.62</c:v>
                      </c:pt>
                      <c:pt idx="282">
                        <c:v>28.68</c:v>
                      </c:pt>
                      <c:pt idx="283">
                        <c:v>28.74</c:v>
                      </c:pt>
                      <c:pt idx="284">
                        <c:v>28.74</c:v>
                      </c:pt>
                      <c:pt idx="285">
                        <c:v>28.82</c:v>
                      </c:pt>
                      <c:pt idx="286">
                        <c:v>28.88</c:v>
                      </c:pt>
                      <c:pt idx="287">
                        <c:v>28.94</c:v>
                      </c:pt>
                      <c:pt idx="288">
                        <c:v>28.98</c:v>
                      </c:pt>
                      <c:pt idx="289">
                        <c:v>29.04</c:v>
                      </c:pt>
                      <c:pt idx="290">
                        <c:v>29.1</c:v>
                      </c:pt>
                      <c:pt idx="291">
                        <c:v>29.14</c:v>
                      </c:pt>
                      <c:pt idx="292">
                        <c:v>29.2</c:v>
                      </c:pt>
                      <c:pt idx="293">
                        <c:v>29.26</c:v>
                      </c:pt>
                      <c:pt idx="294">
                        <c:v>29.26</c:v>
                      </c:pt>
                      <c:pt idx="295">
                        <c:v>29.3</c:v>
                      </c:pt>
                      <c:pt idx="296">
                        <c:v>29.36</c:v>
                      </c:pt>
                      <c:pt idx="297">
                        <c:v>29.4</c:v>
                      </c:pt>
                      <c:pt idx="298">
                        <c:v>29.46</c:v>
                      </c:pt>
                      <c:pt idx="299">
                        <c:v>29.52</c:v>
                      </c:pt>
                      <c:pt idx="300">
                        <c:v>29.58</c:v>
                      </c:pt>
                      <c:pt idx="301">
                        <c:v>29.62</c:v>
                      </c:pt>
                      <c:pt idx="302">
                        <c:v>29.62</c:v>
                      </c:pt>
                      <c:pt idx="303">
                        <c:v>29.68</c:v>
                      </c:pt>
                      <c:pt idx="304">
                        <c:v>29.74</c:v>
                      </c:pt>
                      <c:pt idx="305">
                        <c:v>29.8</c:v>
                      </c:pt>
                      <c:pt idx="306">
                        <c:v>29.86</c:v>
                      </c:pt>
                      <c:pt idx="307">
                        <c:v>29.92</c:v>
                      </c:pt>
                      <c:pt idx="308">
                        <c:v>30</c:v>
                      </c:pt>
                      <c:pt idx="309">
                        <c:v>30.06</c:v>
                      </c:pt>
                      <c:pt idx="310">
                        <c:v>30.12</c:v>
                      </c:pt>
                      <c:pt idx="311">
                        <c:v>30.18</c:v>
                      </c:pt>
                      <c:pt idx="312">
                        <c:v>30.18</c:v>
                      </c:pt>
                      <c:pt idx="313">
                        <c:v>30.24</c:v>
                      </c:pt>
                      <c:pt idx="314">
                        <c:v>30.32</c:v>
                      </c:pt>
                      <c:pt idx="315">
                        <c:v>30.38</c:v>
                      </c:pt>
                      <c:pt idx="316">
                        <c:v>30.44</c:v>
                      </c:pt>
                      <c:pt idx="317">
                        <c:v>30.5</c:v>
                      </c:pt>
                      <c:pt idx="318">
                        <c:v>30.56</c:v>
                      </c:pt>
                      <c:pt idx="319">
                        <c:v>30.62</c:v>
                      </c:pt>
                      <c:pt idx="320">
                        <c:v>30.66</c:v>
                      </c:pt>
                      <c:pt idx="321">
                        <c:v>30.72</c:v>
                      </c:pt>
                      <c:pt idx="322">
                        <c:v>30.72</c:v>
                      </c:pt>
                      <c:pt idx="323">
                        <c:v>30.78</c:v>
                      </c:pt>
                      <c:pt idx="324">
                        <c:v>30.82</c:v>
                      </c:pt>
                      <c:pt idx="325">
                        <c:v>30.86</c:v>
                      </c:pt>
                      <c:pt idx="326">
                        <c:v>30.9</c:v>
                      </c:pt>
                      <c:pt idx="327">
                        <c:v>30.96</c:v>
                      </c:pt>
                      <c:pt idx="328">
                        <c:v>31</c:v>
                      </c:pt>
                      <c:pt idx="329">
                        <c:v>31.04</c:v>
                      </c:pt>
                      <c:pt idx="330">
                        <c:v>31.04</c:v>
                      </c:pt>
                      <c:pt idx="331">
                        <c:v>31.08</c:v>
                      </c:pt>
                      <c:pt idx="332">
                        <c:v>31.12</c:v>
                      </c:pt>
                      <c:pt idx="333">
                        <c:v>31.16</c:v>
                      </c:pt>
                      <c:pt idx="334">
                        <c:v>31.2</c:v>
                      </c:pt>
                      <c:pt idx="335">
                        <c:v>31.24</c:v>
                      </c:pt>
                      <c:pt idx="336">
                        <c:v>31.28</c:v>
                      </c:pt>
                      <c:pt idx="337">
                        <c:v>31.32</c:v>
                      </c:pt>
                      <c:pt idx="338">
                        <c:v>31.36</c:v>
                      </c:pt>
                      <c:pt idx="339">
                        <c:v>31.4</c:v>
                      </c:pt>
                      <c:pt idx="340">
                        <c:v>31.4</c:v>
                      </c:pt>
                      <c:pt idx="341">
                        <c:v>31.44</c:v>
                      </c:pt>
                      <c:pt idx="342">
                        <c:v>31.5</c:v>
                      </c:pt>
                      <c:pt idx="343">
                        <c:v>31.54</c:v>
                      </c:pt>
                      <c:pt idx="344">
                        <c:v>31.58</c:v>
                      </c:pt>
                      <c:pt idx="345">
                        <c:v>31.64</c:v>
                      </c:pt>
                      <c:pt idx="346">
                        <c:v>31.68</c:v>
                      </c:pt>
                      <c:pt idx="347">
                        <c:v>31.72</c:v>
                      </c:pt>
                      <c:pt idx="348">
                        <c:v>31.76</c:v>
                      </c:pt>
                      <c:pt idx="349">
                        <c:v>31.8</c:v>
                      </c:pt>
                      <c:pt idx="350">
                        <c:v>31.8</c:v>
                      </c:pt>
                      <c:pt idx="351">
                        <c:v>31.84</c:v>
                      </c:pt>
                      <c:pt idx="352">
                        <c:v>31.88</c:v>
                      </c:pt>
                      <c:pt idx="353">
                        <c:v>31.92</c:v>
                      </c:pt>
                      <c:pt idx="354">
                        <c:v>31.96</c:v>
                      </c:pt>
                      <c:pt idx="355">
                        <c:v>31.97999999999999</c:v>
                      </c:pt>
                      <c:pt idx="356">
                        <c:v>32.020000000000003</c:v>
                      </c:pt>
                      <c:pt idx="357">
                        <c:v>32.06</c:v>
                      </c:pt>
                      <c:pt idx="358">
                        <c:v>32.08</c:v>
                      </c:pt>
                      <c:pt idx="359">
                        <c:v>32.08</c:v>
                      </c:pt>
                      <c:pt idx="360">
                        <c:v>32.1</c:v>
                      </c:pt>
                      <c:pt idx="361">
                        <c:v>32.14</c:v>
                      </c:pt>
                      <c:pt idx="362">
                        <c:v>32.160000000000011</c:v>
                      </c:pt>
                      <c:pt idx="363">
                        <c:v>32.18</c:v>
                      </c:pt>
                      <c:pt idx="364">
                        <c:v>32.22</c:v>
                      </c:pt>
                      <c:pt idx="365">
                        <c:v>32.24</c:v>
                      </c:pt>
                      <c:pt idx="366">
                        <c:v>32.26</c:v>
                      </c:pt>
                      <c:pt idx="367">
                        <c:v>32.28</c:v>
                      </c:pt>
                      <c:pt idx="368">
                        <c:v>32.299999999999997</c:v>
                      </c:pt>
                      <c:pt idx="369">
                        <c:v>32.299999999999997</c:v>
                      </c:pt>
                      <c:pt idx="370">
                        <c:v>32.32</c:v>
                      </c:pt>
                      <c:pt idx="371">
                        <c:v>32.340000000000003</c:v>
                      </c:pt>
                      <c:pt idx="372">
                        <c:v>32.36</c:v>
                      </c:pt>
                      <c:pt idx="373">
                        <c:v>32.380000000000003</c:v>
                      </c:pt>
                      <c:pt idx="374">
                        <c:v>32.4</c:v>
                      </c:pt>
                      <c:pt idx="375">
                        <c:v>32.4</c:v>
                      </c:pt>
                      <c:pt idx="376">
                        <c:v>32.42</c:v>
                      </c:pt>
                      <c:pt idx="377">
                        <c:v>32.44</c:v>
                      </c:pt>
                      <c:pt idx="378">
                        <c:v>32.44</c:v>
                      </c:pt>
                      <c:pt idx="379">
                        <c:v>32.46</c:v>
                      </c:pt>
                      <c:pt idx="380">
                        <c:v>32.46</c:v>
                      </c:pt>
                      <c:pt idx="381">
                        <c:v>32.479999999999997</c:v>
                      </c:pt>
                      <c:pt idx="382">
                        <c:v>32.5</c:v>
                      </c:pt>
                      <c:pt idx="383">
                        <c:v>32.5</c:v>
                      </c:pt>
                      <c:pt idx="384">
                        <c:v>32.520000000000003</c:v>
                      </c:pt>
                      <c:pt idx="385">
                        <c:v>32.520000000000003</c:v>
                      </c:pt>
                      <c:pt idx="386">
                        <c:v>32.54</c:v>
                      </c:pt>
                      <c:pt idx="387">
                        <c:v>32.54</c:v>
                      </c:pt>
                      <c:pt idx="388">
                        <c:v>32.56</c:v>
                      </c:pt>
                      <c:pt idx="389">
                        <c:v>32.56</c:v>
                      </c:pt>
                      <c:pt idx="390">
                        <c:v>32.58</c:v>
                      </c:pt>
                      <c:pt idx="391">
                        <c:v>32.58</c:v>
                      </c:pt>
                      <c:pt idx="392">
                        <c:v>32.6</c:v>
                      </c:pt>
                      <c:pt idx="393">
                        <c:v>32.6</c:v>
                      </c:pt>
                      <c:pt idx="394">
                        <c:v>32.6</c:v>
                      </c:pt>
                      <c:pt idx="395">
                        <c:v>32.6</c:v>
                      </c:pt>
                      <c:pt idx="396">
                        <c:v>32.619999999999997</c:v>
                      </c:pt>
                      <c:pt idx="397">
                        <c:v>32.619999999999997</c:v>
                      </c:pt>
                      <c:pt idx="398">
                        <c:v>32.64</c:v>
                      </c:pt>
                      <c:pt idx="399">
                        <c:v>32.64</c:v>
                      </c:pt>
                      <c:pt idx="400">
                        <c:v>32.64</c:v>
                      </c:pt>
                      <c:pt idx="401">
                        <c:v>32.660000000000011</c:v>
                      </c:pt>
                      <c:pt idx="402">
                        <c:v>32.660000000000011</c:v>
                      </c:pt>
                      <c:pt idx="403">
                        <c:v>32.660000000000011</c:v>
                      </c:pt>
                      <c:pt idx="404">
                        <c:v>32.68</c:v>
                      </c:pt>
                      <c:pt idx="405">
                        <c:v>32.68</c:v>
                      </c:pt>
                      <c:pt idx="406">
                        <c:v>32.68</c:v>
                      </c:pt>
                      <c:pt idx="407">
                        <c:v>32.68</c:v>
                      </c:pt>
                      <c:pt idx="408">
                        <c:v>32.68</c:v>
                      </c:pt>
                      <c:pt idx="409">
                        <c:v>32.700000000000003</c:v>
                      </c:pt>
                      <c:pt idx="410">
                        <c:v>32.700000000000003</c:v>
                      </c:pt>
                      <c:pt idx="411">
                        <c:v>32.700000000000003</c:v>
                      </c:pt>
                      <c:pt idx="412">
                        <c:v>32.700000000000003</c:v>
                      </c:pt>
                      <c:pt idx="413">
                        <c:v>32.72</c:v>
                      </c:pt>
                      <c:pt idx="414">
                        <c:v>32.72</c:v>
                      </c:pt>
                      <c:pt idx="415">
                        <c:v>32.72</c:v>
                      </c:pt>
                      <c:pt idx="416">
                        <c:v>32.72</c:v>
                      </c:pt>
                      <c:pt idx="417">
                        <c:v>32.72</c:v>
                      </c:pt>
                      <c:pt idx="418">
                        <c:v>32.72</c:v>
                      </c:pt>
                      <c:pt idx="419">
                        <c:v>32.74</c:v>
                      </c:pt>
                      <c:pt idx="420">
                        <c:v>32.74</c:v>
                      </c:pt>
                      <c:pt idx="421">
                        <c:v>32.74</c:v>
                      </c:pt>
                      <c:pt idx="422">
                        <c:v>32.74</c:v>
                      </c:pt>
                      <c:pt idx="423">
                        <c:v>32.74</c:v>
                      </c:pt>
                      <c:pt idx="424">
                        <c:v>32.74</c:v>
                      </c:pt>
                      <c:pt idx="425">
                        <c:v>32.74</c:v>
                      </c:pt>
                      <c:pt idx="426">
                        <c:v>32.74</c:v>
                      </c:pt>
                      <c:pt idx="427">
                        <c:v>32.76</c:v>
                      </c:pt>
                      <c:pt idx="428">
                        <c:v>32.76</c:v>
                      </c:pt>
                      <c:pt idx="429">
                        <c:v>32.76</c:v>
                      </c:pt>
                      <c:pt idx="430">
                        <c:v>32.76</c:v>
                      </c:pt>
                      <c:pt idx="431">
                        <c:v>32.76</c:v>
                      </c:pt>
                      <c:pt idx="432">
                        <c:v>32.76</c:v>
                      </c:pt>
                      <c:pt idx="433">
                        <c:v>32.76</c:v>
                      </c:pt>
                      <c:pt idx="434">
                        <c:v>32.76</c:v>
                      </c:pt>
                      <c:pt idx="435">
                        <c:v>32.76</c:v>
                      </c:pt>
                      <c:pt idx="436">
                        <c:v>32.78</c:v>
                      </c:pt>
                      <c:pt idx="437">
                        <c:v>32.78</c:v>
                      </c:pt>
                      <c:pt idx="438">
                        <c:v>32.78</c:v>
                      </c:pt>
                      <c:pt idx="439">
                        <c:v>32.78</c:v>
                      </c:pt>
                      <c:pt idx="440">
                        <c:v>32.78</c:v>
                      </c:pt>
                      <c:pt idx="441">
                        <c:v>32.78</c:v>
                      </c:pt>
                      <c:pt idx="442">
                        <c:v>32.78</c:v>
                      </c:pt>
                      <c:pt idx="443">
                        <c:v>32.78</c:v>
                      </c:pt>
                      <c:pt idx="444">
                        <c:v>32.78</c:v>
                      </c:pt>
                      <c:pt idx="445">
                        <c:v>32.78</c:v>
                      </c:pt>
                      <c:pt idx="446">
                        <c:v>32.78</c:v>
                      </c:pt>
                      <c:pt idx="447">
                        <c:v>32.78</c:v>
                      </c:pt>
                      <c:pt idx="448">
                        <c:v>32.78</c:v>
                      </c:pt>
                      <c:pt idx="449">
                        <c:v>32.78</c:v>
                      </c:pt>
                      <c:pt idx="450">
                        <c:v>32.78</c:v>
                      </c:pt>
                      <c:pt idx="451">
                        <c:v>32.799999999999997</c:v>
                      </c:pt>
                      <c:pt idx="452">
                        <c:v>32.799999999999997</c:v>
                      </c:pt>
                      <c:pt idx="453">
                        <c:v>32.799999999999997</c:v>
                      </c:pt>
                      <c:pt idx="454">
                        <c:v>32.799999999999997</c:v>
                      </c:pt>
                      <c:pt idx="455">
                        <c:v>32.799999999999997</c:v>
                      </c:pt>
                      <c:pt idx="456">
                        <c:v>32.799999999999997</c:v>
                      </c:pt>
                      <c:pt idx="457">
                        <c:v>32.799999999999997</c:v>
                      </c:pt>
                      <c:pt idx="458">
                        <c:v>32.799999999999997</c:v>
                      </c:pt>
                      <c:pt idx="459">
                        <c:v>32.799999999999997</c:v>
                      </c:pt>
                      <c:pt idx="460">
                        <c:v>32.799999999999997</c:v>
                      </c:pt>
                      <c:pt idx="461">
                        <c:v>32.799999999999997</c:v>
                      </c:pt>
                      <c:pt idx="462">
                        <c:v>32.799999999999997</c:v>
                      </c:pt>
                      <c:pt idx="463">
                        <c:v>32.799999999999997</c:v>
                      </c:pt>
                      <c:pt idx="464">
                        <c:v>32.799999999999997</c:v>
                      </c:pt>
                      <c:pt idx="465">
                        <c:v>32.799999999999997</c:v>
                      </c:pt>
                      <c:pt idx="466">
                        <c:v>32.799999999999997</c:v>
                      </c:pt>
                      <c:pt idx="467">
                        <c:v>32.799999999999997</c:v>
                      </c:pt>
                      <c:pt idx="468">
                        <c:v>32.799999999999997</c:v>
                      </c:pt>
                      <c:pt idx="469">
                        <c:v>32.799999999999997</c:v>
                      </c:pt>
                      <c:pt idx="470">
                        <c:v>32.799999999999997</c:v>
                      </c:pt>
                      <c:pt idx="471">
                        <c:v>32.799999999999997</c:v>
                      </c:pt>
                      <c:pt idx="472">
                        <c:v>32.799999999999997</c:v>
                      </c:pt>
                      <c:pt idx="473">
                        <c:v>32.799999999999997</c:v>
                      </c:pt>
                      <c:pt idx="474">
                        <c:v>32.799999999999997</c:v>
                      </c:pt>
                      <c:pt idx="475">
                        <c:v>32.799999999999997</c:v>
                      </c:pt>
                      <c:pt idx="476">
                        <c:v>32.799999999999997</c:v>
                      </c:pt>
                      <c:pt idx="477">
                        <c:v>32.799999999999997</c:v>
                      </c:pt>
                      <c:pt idx="478">
                        <c:v>32.799999999999997</c:v>
                      </c:pt>
                      <c:pt idx="479">
                        <c:v>32.799999999999997</c:v>
                      </c:pt>
                      <c:pt idx="480">
                        <c:v>32.799999999999997</c:v>
                      </c:pt>
                      <c:pt idx="481">
                        <c:v>32.799999999999997</c:v>
                      </c:pt>
                      <c:pt idx="482">
                        <c:v>32.82</c:v>
                      </c:pt>
                      <c:pt idx="483">
                        <c:v>32.82</c:v>
                      </c:pt>
                      <c:pt idx="484">
                        <c:v>32.82</c:v>
                      </c:pt>
                      <c:pt idx="485">
                        <c:v>32.82</c:v>
                      </c:pt>
                      <c:pt idx="486">
                        <c:v>32.82</c:v>
                      </c:pt>
                      <c:pt idx="487">
                        <c:v>32.82</c:v>
                      </c:pt>
                      <c:pt idx="488">
                        <c:v>32.82</c:v>
                      </c:pt>
                      <c:pt idx="489">
                        <c:v>32.82</c:v>
                      </c:pt>
                      <c:pt idx="490">
                        <c:v>32.82</c:v>
                      </c:pt>
                      <c:pt idx="491">
                        <c:v>32.82</c:v>
                      </c:pt>
                      <c:pt idx="492">
                        <c:v>32.82</c:v>
                      </c:pt>
                      <c:pt idx="493">
                        <c:v>32.82</c:v>
                      </c:pt>
                      <c:pt idx="494">
                        <c:v>32.82</c:v>
                      </c:pt>
                      <c:pt idx="495">
                        <c:v>32.82</c:v>
                      </c:pt>
                      <c:pt idx="496">
                        <c:v>32.82</c:v>
                      </c:pt>
                      <c:pt idx="497">
                        <c:v>32.82</c:v>
                      </c:pt>
                      <c:pt idx="498">
                        <c:v>32.82</c:v>
                      </c:pt>
                      <c:pt idx="499">
                        <c:v>32.82</c:v>
                      </c:pt>
                      <c:pt idx="500">
                        <c:v>32.82</c:v>
                      </c:pt>
                      <c:pt idx="501">
                        <c:v>32.82</c:v>
                      </c:pt>
                      <c:pt idx="502">
                        <c:v>32.82</c:v>
                      </c:pt>
                      <c:pt idx="503">
                        <c:v>32.82</c:v>
                      </c:pt>
                      <c:pt idx="504">
                        <c:v>32.82</c:v>
                      </c:pt>
                      <c:pt idx="505">
                        <c:v>32.82</c:v>
                      </c:pt>
                      <c:pt idx="506">
                        <c:v>32.82</c:v>
                      </c:pt>
                      <c:pt idx="507">
                        <c:v>32.82</c:v>
                      </c:pt>
                      <c:pt idx="508">
                        <c:v>32.82</c:v>
                      </c:pt>
                      <c:pt idx="509">
                        <c:v>32.82</c:v>
                      </c:pt>
                      <c:pt idx="510">
                        <c:v>32.82</c:v>
                      </c:pt>
                      <c:pt idx="511">
                        <c:v>32.82</c:v>
                      </c:pt>
                      <c:pt idx="512">
                        <c:v>32.82</c:v>
                      </c:pt>
                      <c:pt idx="513">
                        <c:v>32.82</c:v>
                      </c:pt>
                      <c:pt idx="514">
                        <c:v>32.82</c:v>
                      </c:pt>
                      <c:pt idx="515">
                        <c:v>32.82</c:v>
                      </c:pt>
                      <c:pt idx="516">
                        <c:v>32.82</c:v>
                      </c:pt>
                      <c:pt idx="517">
                        <c:v>32.82</c:v>
                      </c:pt>
                      <c:pt idx="518">
                        <c:v>32.82</c:v>
                      </c:pt>
                      <c:pt idx="519">
                        <c:v>32.82</c:v>
                      </c:pt>
                      <c:pt idx="520">
                        <c:v>32.82</c:v>
                      </c:pt>
                      <c:pt idx="521">
                        <c:v>32.82</c:v>
                      </c:pt>
                      <c:pt idx="522">
                        <c:v>32.82</c:v>
                      </c:pt>
                      <c:pt idx="523">
                        <c:v>32.82</c:v>
                      </c:pt>
                      <c:pt idx="524">
                        <c:v>32.82</c:v>
                      </c:pt>
                      <c:pt idx="525">
                        <c:v>32.82</c:v>
                      </c:pt>
                      <c:pt idx="526">
                        <c:v>32.82</c:v>
                      </c:pt>
                      <c:pt idx="527">
                        <c:v>32.82</c:v>
                      </c:pt>
                      <c:pt idx="528">
                        <c:v>32.82</c:v>
                      </c:pt>
                      <c:pt idx="529">
                        <c:v>32.82</c:v>
                      </c:pt>
                      <c:pt idx="530">
                        <c:v>32.82</c:v>
                      </c:pt>
                      <c:pt idx="531">
                        <c:v>32.82</c:v>
                      </c:pt>
                      <c:pt idx="532">
                        <c:v>32.82</c:v>
                      </c:pt>
                      <c:pt idx="533">
                        <c:v>32.82</c:v>
                      </c:pt>
                      <c:pt idx="534">
                        <c:v>32.82</c:v>
                      </c:pt>
                      <c:pt idx="535">
                        <c:v>32.82</c:v>
                      </c:pt>
                      <c:pt idx="536">
                        <c:v>32.82</c:v>
                      </c:pt>
                      <c:pt idx="537">
                        <c:v>32.82</c:v>
                      </c:pt>
                      <c:pt idx="538">
                        <c:v>32.82</c:v>
                      </c:pt>
                      <c:pt idx="539">
                        <c:v>32.82</c:v>
                      </c:pt>
                      <c:pt idx="540">
                        <c:v>32.82</c:v>
                      </c:pt>
                      <c:pt idx="541">
                        <c:v>32.82</c:v>
                      </c:pt>
                      <c:pt idx="542">
                        <c:v>32.82</c:v>
                      </c:pt>
                      <c:pt idx="543">
                        <c:v>32.82</c:v>
                      </c:pt>
                      <c:pt idx="544">
                        <c:v>32.82</c:v>
                      </c:pt>
                      <c:pt idx="545">
                        <c:v>32.82</c:v>
                      </c:pt>
                      <c:pt idx="546">
                        <c:v>32.82</c:v>
                      </c:pt>
                      <c:pt idx="547">
                        <c:v>32.82</c:v>
                      </c:pt>
                      <c:pt idx="548">
                        <c:v>32.82</c:v>
                      </c:pt>
                      <c:pt idx="549">
                        <c:v>32.82</c:v>
                      </c:pt>
                      <c:pt idx="550">
                        <c:v>32.82</c:v>
                      </c:pt>
                      <c:pt idx="551">
                        <c:v>32.82</c:v>
                      </c:pt>
                      <c:pt idx="552">
                        <c:v>32.82</c:v>
                      </c:pt>
                      <c:pt idx="553">
                        <c:v>32.82</c:v>
                      </c:pt>
                      <c:pt idx="554">
                        <c:v>32.82</c:v>
                      </c:pt>
                      <c:pt idx="555">
                        <c:v>32.82</c:v>
                      </c:pt>
                      <c:pt idx="556">
                        <c:v>32.82</c:v>
                      </c:pt>
                      <c:pt idx="557">
                        <c:v>32.82</c:v>
                      </c:pt>
                      <c:pt idx="558">
                        <c:v>32.82</c:v>
                      </c:pt>
                      <c:pt idx="559">
                        <c:v>32.82</c:v>
                      </c:pt>
                      <c:pt idx="560">
                        <c:v>32.82</c:v>
                      </c:pt>
                      <c:pt idx="561">
                        <c:v>32.82</c:v>
                      </c:pt>
                      <c:pt idx="562">
                        <c:v>32.82</c:v>
                      </c:pt>
                      <c:pt idx="563">
                        <c:v>32.82</c:v>
                      </c:pt>
                      <c:pt idx="564">
                        <c:v>32.82</c:v>
                      </c:pt>
                      <c:pt idx="565">
                        <c:v>32.82</c:v>
                      </c:pt>
                      <c:pt idx="566">
                        <c:v>32.82</c:v>
                      </c:pt>
                      <c:pt idx="567">
                        <c:v>32.82</c:v>
                      </c:pt>
                      <c:pt idx="568">
                        <c:v>32.82</c:v>
                      </c:pt>
                      <c:pt idx="569">
                        <c:v>32.82</c:v>
                      </c:pt>
                      <c:pt idx="570">
                        <c:v>32.82</c:v>
                      </c:pt>
                      <c:pt idx="571">
                        <c:v>32.82</c:v>
                      </c:pt>
                      <c:pt idx="572">
                        <c:v>32.82</c:v>
                      </c:pt>
                      <c:pt idx="573">
                        <c:v>32.82</c:v>
                      </c:pt>
                      <c:pt idx="574">
                        <c:v>32.82</c:v>
                      </c:pt>
                      <c:pt idx="575">
                        <c:v>32.82</c:v>
                      </c:pt>
                      <c:pt idx="576">
                        <c:v>32.82</c:v>
                      </c:pt>
                      <c:pt idx="577">
                        <c:v>32.82</c:v>
                      </c:pt>
                      <c:pt idx="578">
                        <c:v>32.82</c:v>
                      </c:pt>
                      <c:pt idx="579">
                        <c:v>32.82</c:v>
                      </c:pt>
                      <c:pt idx="580">
                        <c:v>32.82</c:v>
                      </c:pt>
                      <c:pt idx="581">
                        <c:v>32.82</c:v>
                      </c:pt>
                      <c:pt idx="582">
                        <c:v>32.82</c:v>
                      </c:pt>
                      <c:pt idx="583">
                        <c:v>32.82</c:v>
                      </c:pt>
                      <c:pt idx="584">
                        <c:v>32.82</c:v>
                      </c:pt>
                      <c:pt idx="585">
                        <c:v>32.82</c:v>
                      </c:pt>
                      <c:pt idx="586">
                        <c:v>32.82</c:v>
                      </c:pt>
                      <c:pt idx="587">
                        <c:v>32.82</c:v>
                      </c:pt>
                      <c:pt idx="588">
                        <c:v>32.82</c:v>
                      </c:pt>
                      <c:pt idx="589">
                        <c:v>32.82</c:v>
                      </c:pt>
                      <c:pt idx="590">
                        <c:v>32.82</c:v>
                      </c:pt>
                      <c:pt idx="591">
                        <c:v>32.82</c:v>
                      </c:pt>
                      <c:pt idx="592">
                        <c:v>32.82</c:v>
                      </c:pt>
                      <c:pt idx="593">
                        <c:v>32.82</c:v>
                      </c:pt>
                      <c:pt idx="594">
                        <c:v>32.82</c:v>
                      </c:pt>
                      <c:pt idx="595">
                        <c:v>32.82</c:v>
                      </c:pt>
                      <c:pt idx="596">
                        <c:v>32.82</c:v>
                      </c:pt>
                      <c:pt idx="597">
                        <c:v>32.82</c:v>
                      </c:pt>
                      <c:pt idx="598">
                        <c:v>32.82</c:v>
                      </c:pt>
                      <c:pt idx="599">
                        <c:v>32.82</c:v>
                      </c:pt>
                      <c:pt idx="600">
                        <c:v>32.82</c:v>
                      </c:pt>
                      <c:pt idx="601">
                        <c:v>32.82</c:v>
                      </c:pt>
                      <c:pt idx="602">
                        <c:v>32.82</c:v>
                      </c:pt>
                      <c:pt idx="603">
                        <c:v>32.82</c:v>
                      </c:pt>
                      <c:pt idx="604">
                        <c:v>32.82</c:v>
                      </c:pt>
                      <c:pt idx="605">
                        <c:v>32.82</c:v>
                      </c:pt>
                      <c:pt idx="606">
                        <c:v>32.82</c:v>
                      </c:pt>
                      <c:pt idx="607">
                        <c:v>32.82</c:v>
                      </c:pt>
                      <c:pt idx="608">
                        <c:v>32.82</c:v>
                      </c:pt>
                      <c:pt idx="609">
                        <c:v>32.82</c:v>
                      </c:pt>
                      <c:pt idx="610">
                        <c:v>32.82</c:v>
                      </c:pt>
                      <c:pt idx="611">
                        <c:v>32.82</c:v>
                      </c:pt>
                      <c:pt idx="612">
                        <c:v>32.82</c:v>
                      </c:pt>
                      <c:pt idx="613">
                        <c:v>32.82</c:v>
                      </c:pt>
                      <c:pt idx="614">
                        <c:v>32.82</c:v>
                      </c:pt>
                      <c:pt idx="615">
                        <c:v>32.82</c:v>
                      </c:pt>
                      <c:pt idx="616">
                        <c:v>32.82</c:v>
                      </c:pt>
                      <c:pt idx="617">
                        <c:v>32.82</c:v>
                      </c:pt>
                      <c:pt idx="618">
                        <c:v>32.82</c:v>
                      </c:pt>
                      <c:pt idx="619">
                        <c:v>32.82</c:v>
                      </c:pt>
                      <c:pt idx="620">
                        <c:v>32.82</c:v>
                      </c:pt>
                      <c:pt idx="621">
                        <c:v>32.82</c:v>
                      </c:pt>
                      <c:pt idx="622">
                        <c:v>32.82</c:v>
                      </c:pt>
                      <c:pt idx="623">
                        <c:v>32.82</c:v>
                      </c:pt>
                      <c:pt idx="624">
                        <c:v>32.82</c:v>
                      </c:pt>
                      <c:pt idx="625">
                        <c:v>32.82</c:v>
                      </c:pt>
                      <c:pt idx="626">
                        <c:v>32.82</c:v>
                      </c:pt>
                      <c:pt idx="627">
                        <c:v>32.82</c:v>
                      </c:pt>
                      <c:pt idx="628">
                        <c:v>32.82</c:v>
                      </c:pt>
                      <c:pt idx="629">
                        <c:v>32.82</c:v>
                      </c:pt>
                      <c:pt idx="630">
                        <c:v>32.82</c:v>
                      </c:pt>
                      <c:pt idx="631">
                        <c:v>32.82</c:v>
                      </c:pt>
                      <c:pt idx="632">
                        <c:v>32.82</c:v>
                      </c:pt>
                      <c:pt idx="633">
                        <c:v>32.82</c:v>
                      </c:pt>
                      <c:pt idx="634">
                        <c:v>32.82</c:v>
                      </c:pt>
                      <c:pt idx="635">
                        <c:v>32.82</c:v>
                      </c:pt>
                      <c:pt idx="636">
                        <c:v>32.82</c:v>
                      </c:pt>
                      <c:pt idx="637">
                        <c:v>32.82</c:v>
                      </c:pt>
                      <c:pt idx="638">
                        <c:v>32.82</c:v>
                      </c:pt>
                      <c:pt idx="639">
                        <c:v>32.82</c:v>
                      </c:pt>
                      <c:pt idx="640">
                        <c:v>32.82</c:v>
                      </c:pt>
                      <c:pt idx="641">
                        <c:v>32.82</c:v>
                      </c:pt>
                      <c:pt idx="642">
                        <c:v>32.82</c:v>
                      </c:pt>
                      <c:pt idx="643">
                        <c:v>32.82</c:v>
                      </c:pt>
                      <c:pt idx="644">
                        <c:v>32.82</c:v>
                      </c:pt>
                      <c:pt idx="645">
                        <c:v>32.82</c:v>
                      </c:pt>
                      <c:pt idx="646">
                        <c:v>32.82</c:v>
                      </c:pt>
                      <c:pt idx="647">
                        <c:v>32.82</c:v>
                      </c:pt>
                      <c:pt idx="648">
                        <c:v>32.82</c:v>
                      </c:pt>
                      <c:pt idx="649">
                        <c:v>32.82</c:v>
                      </c:pt>
                      <c:pt idx="650">
                        <c:v>32.82</c:v>
                      </c:pt>
                      <c:pt idx="651">
                        <c:v>32.82</c:v>
                      </c:pt>
                      <c:pt idx="652">
                        <c:v>32.82</c:v>
                      </c:pt>
                      <c:pt idx="653">
                        <c:v>32.82</c:v>
                      </c:pt>
                      <c:pt idx="654">
                        <c:v>32.82</c:v>
                      </c:pt>
                      <c:pt idx="655">
                        <c:v>32.82</c:v>
                      </c:pt>
                      <c:pt idx="656">
                        <c:v>32.82</c:v>
                      </c:pt>
                      <c:pt idx="657">
                        <c:v>32.82</c:v>
                      </c:pt>
                      <c:pt idx="658">
                        <c:v>32.82</c:v>
                      </c:pt>
                      <c:pt idx="659">
                        <c:v>32.82</c:v>
                      </c:pt>
                      <c:pt idx="660">
                        <c:v>32.82</c:v>
                      </c:pt>
                      <c:pt idx="661">
                        <c:v>32.82</c:v>
                      </c:pt>
                      <c:pt idx="662">
                        <c:v>32.82</c:v>
                      </c:pt>
                      <c:pt idx="663">
                        <c:v>32.82</c:v>
                      </c:pt>
                      <c:pt idx="664">
                        <c:v>32.82</c:v>
                      </c:pt>
                      <c:pt idx="665">
                        <c:v>32.82</c:v>
                      </c:pt>
                      <c:pt idx="666">
                        <c:v>32.82</c:v>
                      </c:pt>
                      <c:pt idx="667">
                        <c:v>32.82</c:v>
                      </c:pt>
                      <c:pt idx="668">
                        <c:v>32.82</c:v>
                      </c:pt>
                      <c:pt idx="669">
                        <c:v>32.82</c:v>
                      </c:pt>
                      <c:pt idx="670">
                        <c:v>32.82</c:v>
                      </c:pt>
                      <c:pt idx="671">
                        <c:v>32.82</c:v>
                      </c:pt>
                      <c:pt idx="672">
                        <c:v>32.82</c:v>
                      </c:pt>
                      <c:pt idx="673">
                        <c:v>32.82</c:v>
                      </c:pt>
                      <c:pt idx="674">
                        <c:v>32.82</c:v>
                      </c:pt>
                      <c:pt idx="675">
                        <c:v>32.82</c:v>
                      </c:pt>
                      <c:pt idx="676">
                        <c:v>32.82</c:v>
                      </c:pt>
                      <c:pt idx="677">
                        <c:v>32.82</c:v>
                      </c:pt>
                      <c:pt idx="678">
                        <c:v>32.82</c:v>
                      </c:pt>
                      <c:pt idx="679">
                        <c:v>32.82</c:v>
                      </c:pt>
                      <c:pt idx="680">
                        <c:v>32.82</c:v>
                      </c:pt>
                      <c:pt idx="681">
                        <c:v>32.82</c:v>
                      </c:pt>
                      <c:pt idx="682">
                        <c:v>32.82</c:v>
                      </c:pt>
                      <c:pt idx="683">
                        <c:v>32.82</c:v>
                      </c:pt>
                      <c:pt idx="684">
                        <c:v>32.82</c:v>
                      </c:pt>
                      <c:pt idx="685">
                        <c:v>32.82</c:v>
                      </c:pt>
                      <c:pt idx="686">
                        <c:v>32.82</c:v>
                      </c:pt>
                      <c:pt idx="687">
                        <c:v>32.82</c:v>
                      </c:pt>
                      <c:pt idx="688">
                        <c:v>32.82</c:v>
                      </c:pt>
                      <c:pt idx="689">
                        <c:v>32.82</c:v>
                      </c:pt>
                      <c:pt idx="690">
                        <c:v>32.82</c:v>
                      </c:pt>
                      <c:pt idx="691">
                        <c:v>32.82</c:v>
                      </c:pt>
                      <c:pt idx="692">
                        <c:v>32.82</c:v>
                      </c:pt>
                      <c:pt idx="693">
                        <c:v>32.82</c:v>
                      </c:pt>
                      <c:pt idx="694">
                        <c:v>32.82</c:v>
                      </c:pt>
                      <c:pt idx="695">
                        <c:v>32.82</c:v>
                      </c:pt>
                      <c:pt idx="696">
                        <c:v>32.82</c:v>
                      </c:pt>
                      <c:pt idx="697">
                        <c:v>32.82</c:v>
                      </c:pt>
                      <c:pt idx="698">
                        <c:v>32.82</c:v>
                      </c:pt>
                      <c:pt idx="699">
                        <c:v>32.82</c:v>
                      </c:pt>
                      <c:pt idx="700">
                        <c:v>32.82</c:v>
                      </c:pt>
                      <c:pt idx="701">
                        <c:v>32.82</c:v>
                      </c:pt>
                      <c:pt idx="702">
                        <c:v>32.82</c:v>
                      </c:pt>
                      <c:pt idx="703">
                        <c:v>32.82</c:v>
                      </c:pt>
                      <c:pt idx="704">
                        <c:v>32.82</c:v>
                      </c:pt>
                      <c:pt idx="705">
                        <c:v>32.82</c:v>
                      </c:pt>
                      <c:pt idx="706">
                        <c:v>32.82</c:v>
                      </c:pt>
                      <c:pt idx="707">
                        <c:v>32.82</c:v>
                      </c:pt>
                      <c:pt idx="708">
                        <c:v>32.82</c:v>
                      </c:pt>
                      <c:pt idx="709">
                        <c:v>32.82</c:v>
                      </c:pt>
                      <c:pt idx="710">
                        <c:v>32.82</c:v>
                      </c:pt>
                      <c:pt idx="711">
                        <c:v>32.82</c:v>
                      </c:pt>
                      <c:pt idx="712">
                        <c:v>32.82</c:v>
                      </c:pt>
                      <c:pt idx="713">
                        <c:v>32.82</c:v>
                      </c:pt>
                      <c:pt idx="714">
                        <c:v>32.82</c:v>
                      </c:pt>
                      <c:pt idx="715">
                        <c:v>32.82</c:v>
                      </c:pt>
                      <c:pt idx="716">
                        <c:v>32.82</c:v>
                      </c:pt>
                      <c:pt idx="717">
                        <c:v>32.82</c:v>
                      </c:pt>
                      <c:pt idx="718">
                        <c:v>32.82</c:v>
                      </c:pt>
                      <c:pt idx="719">
                        <c:v>32.82</c:v>
                      </c:pt>
                      <c:pt idx="720">
                        <c:v>32.82</c:v>
                      </c:pt>
                      <c:pt idx="721">
                        <c:v>32.82</c:v>
                      </c:pt>
                      <c:pt idx="722">
                        <c:v>32.82</c:v>
                      </c:pt>
                      <c:pt idx="723">
                        <c:v>32.82</c:v>
                      </c:pt>
                      <c:pt idx="724">
                        <c:v>32.82</c:v>
                      </c:pt>
                      <c:pt idx="725">
                        <c:v>32.82</c:v>
                      </c:pt>
                      <c:pt idx="726">
                        <c:v>32.82</c:v>
                      </c:pt>
                      <c:pt idx="727">
                        <c:v>32.82</c:v>
                      </c:pt>
                      <c:pt idx="728">
                        <c:v>32.82</c:v>
                      </c:pt>
                      <c:pt idx="729">
                        <c:v>32.82</c:v>
                      </c:pt>
                      <c:pt idx="730">
                        <c:v>32.82</c:v>
                      </c:pt>
                      <c:pt idx="731">
                        <c:v>32.82</c:v>
                      </c:pt>
                      <c:pt idx="732">
                        <c:v>32.82</c:v>
                      </c:pt>
                      <c:pt idx="733">
                        <c:v>32.82</c:v>
                      </c:pt>
                      <c:pt idx="734">
                        <c:v>32.82</c:v>
                      </c:pt>
                      <c:pt idx="735">
                        <c:v>32.82</c:v>
                      </c:pt>
                      <c:pt idx="736">
                        <c:v>32.82</c:v>
                      </c:pt>
                      <c:pt idx="737">
                        <c:v>32.82</c:v>
                      </c:pt>
                      <c:pt idx="738">
                        <c:v>32.82</c:v>
                      </c:pt>
                      <c:pt idx="739">
                        <c:v>32.82</c:v>
                      </c:pt>
                      <c:pt idx="740">
                        <c:v>32.82</c:v>
                      </c:pt>
                      <c:pt idx="741">
                        <c:v>32.82</c:v>
                      </c:pt>
                      <c:pt idx="742">
                        <c:v>32.82</c:v>
                      </c:pt>
                      <c:pt idx="743">
                        <c:v>32.82</c:v>
                      </c:pt>
                      <c:pt idx="744">
                        <c:v>32.82</c:v>
                      </c:pt>
                      <c:pt idx="745">
                        <c:v>32.82</c:v>
                      </c:pt>
                      <c:pt idx="746">
                        <c:v>32.82</c:v>
                      </c:pt>
                      <c:pt idx="747">
                        <c:v>32.82</c:v>
                      </c:pt>
                      <c:pt idx="748">
                        <c:v>32.82</c:v>
                      </c:pt>
                      <c:pt idx="749">
                        <c:v>32.82</c:v>
                      </c:pt>
                      <c:pt idx="750">
                        <c:v>32.82</c:v>
                      </c:pt>
                      <c:pt idx="751">
                        <c:v>32.82</c:v>
                      </c:pt>
                      <c:pt idx="752">
                        <c:v>32.82</c:v>
                      </c:pt>
                      <c:pt idx="753">
                        <c:v>32.82</c:v>
                      </c:pt>
                      <c:pt idx="754">
                        <c:v>32.82</c:v>
                      </c:pt>
                      <c:pt idx="755">
                        <c:v>32.82</c:v>
                      </c:pt>
                      <c:pt idx="756">
                        <c:v>32.82</c:v>
                      </c:pt>
                      <c:pt idx="757">
                        <c:v>32.82</c:v>
                      </c:pt>
                      <c:pt idx="758">
                        <c:v>32.82</c:v>
                      </c:pt>
                      <c:pt idx="759">
                        <c:v>32.82</c:v>
                      </c:pt>
                      <c:pt idx="760">
                        <c:v>32.82</c:v>
                      </c:pt>
                      <c:pt idx="761">
                        <c:v>32.82</c:v>
                      </c:pt>
                      <c:pt idx="762">
                        <c:v>32.82</c:v>
                      </c:pt>
                      <c:pt idx="763">
                        <c:v>32.82</c:v>
                      </c:pt>
                      <c:pt idx="764">
                        <c:v>32.82</c:v>
                      </c:pt>
                      <c:pt idx="765">
                        <c:v>32.82</c:v>
                      </c:pt>
                      <c:pt idx="766">
                        <c:v>32.82</c:v>
                      </c:pt>
                      <c:pt idx="767">
                        <c:v>32.82</c:v>
                      </c:pt>
                      <c:pt idx="768">
                        <c:v>32.82</c:v>
                      </c:pt>
                      <c:pt idx="769">
                        <c:v>32.82</c:v>
                      </c:pt>
                      <c:pt idx="770">
                        <c:v>32.82</c:v>
                      </c:pt>
                      <c:pt idx="771">
                        <c:v>32.799999999999997</c:v>
                      </c:pt>
                      <c:pt idx="772">
                        <c:v>32.799999999999997</c:v>
                      </c:pt>
                      <c:pt idx="773">
                        <c:v>32.799999999999997</c:v>
                      </c:pt>
                      <c:pt idx="774">
                        <c:v>32.799999999999997</c:v>
                      </c:pt>
                      <c:pt idx="775">
                        <c:v>32.799999999999997</c:v>
                      </c:pt>
                      <c:pt idx="776">
                        <c:v>32.799999999999997</c:v>
                      </c:pt>
                      <c:pt idx="777">
                        <c:v>32.799999999999997</c:v>
                      </c:pt>
                      <c:pt idx="778">
                        <c:v>32.799999999999997</c:v>
                      </c:pt>
                      <c:pt idx="779">
                        <c:v>32.799999999999997</c:v>
                      </c:pt>
                      <c:pt idx="780">
                        <c:v>32.799999999999997</c:v>
                      </c:pt>
                      <c:pt idx="781">
                        <c:v>32.799999999999997</c:v>
                      </c:pt>
                      <c:pt idx="782">
                        <c:v>32.799999999999997</c:v>
                      </c:pt>
                      <c:pt idx="783">
                        <c:v>32.799999999999997</c:v>
                      </c:pt>
                      <c:pt idx="784">
                        <c:v>32.799999999999997</c:v>
                      </c:pt>
                      <c:pt idx="785">
                        <c:v>32.799999999999997</c:v>
                      </c:pt>
                      <c:pt idx="786">
                        <c:v>32.82</c:v>
                      </c:pt>
                      <c:pt idx="787">
                        <c:v>32.82</c:v>
                      </c:pt>
                      <c:pt idx="788">
                        <c:v>32.82</c:v>
                      </c:pt>
                      <c:pt idx="789">
                        <c:v>32.82</c:v>
                      </c:pt>
                      <c:pt idx="790">
                        <c:v>32.82</c:v>
                      </c:pt>
                      <c:pt idx="791">
                        <c:v>32.82</c:v>
                      </c:pt>
                      <c:pt idx="792">
                        <c:v>32.82</c:v>
                      </c:pt>
                      <c:pt idx="793">
                        <c:v>32.799999999999997</c:v>
                      </c:pt>
                      <c:pt idx="794">
                        <c:v>32.799999999999997</c:v>
                      </c:pt>
                      <c:pt idx="795">
                        <c:v>32.799999999999997</c:v>
                      </c:pt>
                      <c:pt idx="796">
                        <c:v>32.799999999999997</c:v>
                      </c:pt>
                      <c:pt idx="797">
                        <c:v>32.82</c:v>
                      </c:pt>
                      <c:pt idx="798">
                        <c:v>32.82</c:v>
                      </c:pt>
                      <c:pt idx="799">
                        <c:v>32.82</c:v>
                      </c:pt>
                      <c:pt idx="800">
                        <c:v>32.82</c:v>
                      </c:pt>
                      <c:pt idx="801">
                        <c:v>32.82</c:v>
                      </c:pt>
                      <c:pt idx="802">
                        <c:v>32.82</c:v>
                      </c:pt>
                      <c:pt idx="803">
                        <c:v>32.82</c:v>
                      </c:pt>
                      <c:pt idx="804">
                        <c:v>32.82</c:v>
                      </c:pt>
                      <c:pt idx="805">
                        <c:v>32.82</c:v>
                      </c:pt>
                      <c:pt idx="806">
                        <c:v>32.82</c:v>
                      </c:pt>
                      <c:pt idx="807">
                        <c:v>32.82</c:v>
                      </c:pt>
                      <c:pt idx="808">
                        <c:v>32.82</c:v>
                      </c:pt>
                      <c:pt idx="809">
                        <c:v>32.82</c:v>
                      </c:pt>
                      <c:pt idx="810">
                        <c:v>32.82</c:v>
                      </c:pt>
                      <c:pt idx="811">
                        <c:v>32.82</c:v>
                      </c:pt>
                      <c:pt idx="812">
                        <c:v>32.82</c:v>
                      </c:pt>
                      <c:pt idx="813">
                        <c:v>32.82</c:v>
                      </c:pt>
                      <c:pt idx="814">
                        <c:v>32.82</c:v>
                      </c:pt>
                      <c:pt idx="815">
                        <c:v>32.82</c:v>
                      </c:pt>
                      <c:pt idx="816">
                        <c:v>32.82</c:v>
                      </c:pt>
                      <c:pt idx="817">
                        <c:v>32.82</c:v>
                      </c:pt>
                      <c:pt idx="818">
                        <c:v>32.82</c:v>
                      </c:pt>
                      <c:pt idx="819">
                        <c:v>32.82</c:v>
                      </c:pt>
                      <c:pt idx="820">
                        <c:v>32.82</c:v>
                      </c:pt>
                      <c:pt idx="821">
                        <c:v>32.82</c:v>
                      </c:pt>
                      <c:pt idx="822">
                        <c:v>32.82</c:v>
                      </c:pt>
                      <c:pt idx="823">
                        <c:v>32.82</c:v>
                      </c:pt>
                      <c:pt idx="824">
                        <c:v>32.82</c:v>
                      </c:pt>
                      <c:pt idx="825">
                        <c:v>32.799999999999997</c:v>
                      </c:pt>
                      <c:pt idx="826">
                        <c:v>32.799999999999997</c:v>
                      </c:pt>
                      <c:pt idx="827">
                        <c:v>32.799999999999997</c:v>
                      </c:pt>
                      <c:pt idx="828">
                        <c:v>32.799999999999997</c:v>
                      </c:pt>
                      <c:pt idx="829">
                        <c:v>32.78</c:v>
                      </c:pt>
                      <c:pt idx="830">
                        <c:v>32.78</c:v>
                      </c:pt>
                      <c:pt idx="831">
                        <c:v>32.78</c:v>
                      </c:pt>
                      <c:pt idx="832">
                        <c:v>32.76</c:v>
                      </c:pt>
                      <c:pt idx="833">
                        <c:v>32.76</c:v>
                      </c:pt>
                      <c:pt idx="834">
                        <c:v>32.76</c:v>
                      </c:pt>
                      <c:pt idx="835">
                        <c:v>32.74</c:v>
                      </c:pt>
                      <c:pt idx="836">
                        <c:v>32.74</c:v>
                      </c:pt>
                      <c:pt idx="837">
                        <c:v>32.74</c:v>
                      </c:pt>
                      <c:pt idx="838">
                        <c:v>32.74</c:v>
                      </c:pt>
                      <c:pt idx="839">
                        <c:v>32.72</c:v>
                      </c:pt>
                      <c:pt idx="840">
                        <c:v>32.72</c:v>
                      </c:pt>
                      <c:pt idx="841">
                        <c:v>32.72</c:v>
                      </c:pt>
                      <c:pt idx="842">
                        <c:v>32.72</c:v>
                      </c:pt>
                      <c:pt idx="843">
                        <c:v>32.72</c:v>
                      </c:pt>
                      <c:pt idx="844">
                        <c:v>32.700000000000003</c:v>
                      </c:pt>
                      <c:pt idx="845">
                        <c:v>32.700000000000003</c:v>
                      </c:pt>
                      <c:pt idx="846">
                        <c:v>32.700000000000003</c:v>
                      </c:pt>
                      <c:pt idx="847">
                        <c:v>32.700000000000003</c:v>
                      </c:pt>
                      <c:pt idx="848">
                        <c:v>32.700000000000003</c:v>
                      </c:pt>
                      <c:pt idx="849">
                        <c:v>32.700000000000003</c:v>
                      </c:pt>
                      <c:pt idx="850">
                        <c:v>32.700000000000003</c:v>
                      </c:pt>
                      <c:pt idx="851">
                        <c:v>32.700000000000003</c:v>
                      </c:pt>
                      <c:pt idx="852">
                        <c:v>32.700000000000003</c:v>
                      </c:pt>
                      <c:pt idx="853">
                        <c:v>32.700000000000003</c:v>
                      </c:pt>
                      <c:pt idx="854">
                        <c:v>32.700000000000003</c:v>
                      </c:pt>
                      <c:pt idx="855">
                        <c:v>32.700000000000003</c:v>
                      </c:pt>
                      <c:pt idx="856">
                        <c:v>32.700000000000003</c:v>
                      </c:pt>
                      <c:pt idx="857">
                        <c:v>32.700000000000003</c:v>
                      </c:pt>
                      <c:pt idx="858">
                        <c:v>32.700000000000003</c:v>
                      </c:pt>
                      <c:pt idx="859">
                        <c:v>32.700000000000003</c:v>
                      </c:pt>
                      <c:pt idx="860">
                        <c:v>32.700000000000003</c:v>
                      </c:pt>
                      <c:pt idx="861">
                        <c:v>32.700000000000003</c:v>
                      </c:pt>
                      <c:pt idx="862">
                        <c:v>32.68</c:v>
                      </c:pt>
                      <c:pt idx="863">
                        <c:v>32.68</c:v>
                      </c:pt>
                      <c:pt idx="864">
                        <c:v>32.68</c:v>
                      </c:pt>
                      <c:pt idx="865">
                        <c:v>32.68</c:v>
                      </c:pt>
                      <c:pt idx="866">
                        <c:v>32.660000000000011</c:v>
                      </c:pt>
                      <c:pt idx="867">
                        <c:v>32.660000000000011</c:v>
                      </c:pt>
                      <c:pt idx="868">
                        <c:v>32.64</c:v>
                      </c:pt>
                      <c:pt idx="869">
                        <c:v>32.64</c:v>
                      </c:pt>
                      <c:pt idx="870">
                        <c:v>32.64</c:v>
                      </c:pt>
                      <c:pt idx="871">
                        <c:v>32.619999999999997</c:v>
                      </c:pt>
                      <c:pt idx="872">
                        <c:v>32.619999999999997</c:v>
                      </c:pt>
                      <c:pt idx="873">
                        <c:v>32.619999999999997</c:v>
                      </c:pt>
                      <c:pt idx="874">
                        <c:v>32.6</c:v>
                      </c:pt>
                      <c:pt idx="875">
                        <c:v>32.6</c:v>
                      </c:pt>
                      <c:pt idx="876">
                        <c:v>32.6</c:v>
                      </c:pt>
                      <c:pt idx="877">
                        <c:v>32.58</c:v>
                      </c:pt>
                      <c:pt idx="878">
                        <c:v>32.58</c:v>
                      </c:pt>
                      <c:pt idx="879">
                        <c:v>32.56</c:v>
                      </c:pt>
                      <c:pt idx="880">
                        <c:v>32.54</c:v>
                      </c:pt>
                      <c:pt idx="881">
                        <c:v>32.54</c:v>
                      </c:pt>
                      <c:pt idx="882">
                        <c:v>32.520000000000003</c:v>
                      </c:pt>
                      <c:pt idx="883">
                        <c:v>32.520000000000003</c:v>
                      </c:pt>
                      <c:pt idx="884">
                        <c:v>32.479999999999997</c:v>
                      </c:pt>
                      <c:pt idx="885">
                        <c:v>32.46</c:v>
                      </c:pt>
                      <c:pt idx="886">
                        <c:v>32.44</c:v>
                      </c:pt>
                      <c:pt idx="887">
                        <c:v>32.42</c:v>
                      </c:pt>
                      <c:pt idx="888">
                        <c:v>32.4</c:v>
                      </c:pt>
                      <c:pt idx="889">
                        <c:v>32.380000000000003</c:v>
                      </c:pt>
                      <c:pt idx="890">
                        <c:v>32.340000000000003</c:v>
                      </c:pt>
                      <c:pt idx="891">
                        <c:v>32.340000000000003</c:v>
                      </c:pt>
                      <c:pt idx="892">
                        <c:v>32.32</c:v>
                      </c:pt>
                      <c:pt idx="893">
                        <c:v>32.28</c:v>
                      </c:pt>
                      <c:pt idx="894">
                        <c:v>32.26</c:v>
                      </c:pt>
                      <c:pt idx="895">
                        <c:v>32.22</c:v>
                      </c:pt>
                      <c:pt idx="896">
                        <c:v>32.18</c:v>
                      </c:pt>
                      <c:pt idx="897">
                        <c:v>32.160000000000011</c:v>
                      </c:pt>
                      <c:pt idx="898">
                        <c:v>32.119999999999997</c:v>
                      </c:pt>
                      <c:pt idx="899">
                        <c:v>32.1</c:v>
                      </c:pt>
                      <c:pt idx="900">
                        <c:v>32.06</c:v>
                      </c:pt>
                      <c:pt idx="901">
                        <c:v>32.06</c:v>
                      </c:pt>
                      <c:pt idx="902">
                        <c:v>32.020000000000003</c:v>
                      </c:pt>
                      <c:pt idx="903">
                        <c:v>32</c:v>
                      </c:pt>
                      <c:pt idx="904">
                        <c:v>31.96</c:v>
                      </c:pt>
                      <c:pt idx="905">
                        <c:v>31.939999999999991</c:v>
                      </c:pt>
                      <c:pt idx="906">
                        <c:v>31.92</c:v>
                      </c:pt>
                      <c:pt idx="907">
                        <c:v>31.9</c:v>
                      </c:pt>
                      <c:pt idx="908">
                        <c:v>31.86</c:v>
                      </c:pt>
                      <c:pt idx="909">
                        <c:v>31.86</c:v>
                      </c:pt>
                      <c:pt idx="910">
                        <c:v>31.84</c:v>
                      </c:pt>
                      <c:pt idx="911">
                        <c:v>31.82</c:v>
                      </c:pt>
                      <c:pt idx="912">
                        <c:v>31.78</c:v>
                      </c:pt>
                      <c:pt idx="913">
                        <c:v>31.76</c:v>
                      </c:pt>
                      <c:pt idx="914">
                        <c:v>31.74</c:v>
                      </c:pt>
                      <c:pt idx="915">
                        <c:v>31.7</c:v>
                      </c:pt>
                      <c:pt idx="916">
                        <c:v>31.68</c:v>
                      </c:pt>
                      <c:pt idx="917">
                        <c:v>31.64</c:v>
                      </c:pt>
                      <c:pt idx="918">
                        <c:v>31.62</c:v>
                      </c:pt>
                      <c:pt idx="919">
                        <c:v>31.62</c:v>
                      </c:pt>
                      <c:pt idx="920">
                        <c:v>31.6</c:v>
                      </c:pt>
                      <c:pt idx="921">
                        <c:v>31.56</c:v>
                      </c:pt>
                      <c:pt idx="922">
                        <c:v>31.52</c:v>
                      </c:pt>
                      <c:pt idx="923">
                        <c:v>31.5</c:v>
                      </c:pt>
                      <c:pt idx="924">
                        <c:v>31.46</c:v>
                      </c:pt>
                      <c:pt idx="925">
                        <c:v>31.42</c:v>
                      </c:pt>
                      <c:pt idx="926">
                        <c:v>31.4</c:v>
                      </c:pt>
                      <c:pt idx="927">
                        <c:v>31.38</c:v>
                      </c:pt>
                      <c:pt idx="928">
                        <c:v>31.34</c:v>
                      </c:pt>
                      <c:pt idx="929">
                        <c:v>31.34</c:v>
                      </c:pt>
                      <c:pt idx="930">
                        <c:v>31.32</c:v>
                      </c:pt>
                      <c:pt idx="931">
                        <c:v>31.3</c:v>
                      </c:pt>
                      <c:pt idx="932">
                        <c:v>31.28</c:v>
                      </c:pt>
                      <c:pt idx="933">
                        <c:v>31.26</c:v>
                      </c:pt>
                      <c:pt idx="934">
                        <c:v>31.26</c:v>
                      </c:pt>
                      <c:pt idx="935">
                        <c:v>31.24</c:v>
                      </c:pt>
                      <c:pt idx="936">
                        <c:v>31.24</c:v>
                      </c:pt>
                      <c:pt idx="937">
                        <c:v>31.24</c:v>
                      </c:pt>
                      <c:pt idx="938">
                        <c:v>31.22</c:v>
                      </c:pt>
                      <c:pt idx="939">
                        <c:v>31.22</c:v>
                      </c:pt>
                      <c:pt idx="940">
                        <c:v>31.22</c:v>
                      </c:pt>
                      <c:pt idx="941">
                        <c:v>31.22</c:v>
                      </c:pt>
                      <c:pt idx="942">
                        <c:v>31.2</c:v>
                      </c:pt>
                      <c:pt idx="943">
                        <c:v>31.2</c:v>
                      </c:pt>
                      <c:pt idx="944">
                        <c:v>31.2</c:v>
                      </c:pt>
                      <c:pt idx="945">
                        <c:v>31.2</c:v>
                      </c:pt>
                      <c:pt idx="946">
                        <c:v>31.2</c:v>
                      </c:pt>
                      <c:pt idx="947">
                        <c:v>31.2</c:v>
                      </c:pt>
                      <c:pt idx="948">
                        <c:v>31.18</c:v>
                      </c:pt>
                      <c:pt idx="949">
                        <c:v>31.18</c:v>
                      </c:pt>
                      <c:pt idx="950">
                        <c:v>31.18</c:v>
                      </c:pt>
                      <c:pt idx="951">
                        <c:v>31.18</c:v>
                      </c:pt>
                      <c:pt idx="952">
                        <c:v>31.16</c:v>
                      </c:pt>
                      <c:pt idx="953">
                        <c:v>31.16</c:v>
                      </c:pt>
                      <c:pt idx="954">
                        <c:v>31.14</c:v>
                      </c:pt>
                      <c:pt idx="955">
                        <c:v>31.14</c:v>
                      </c:pt>
                      <c:pt idx="956">
                        <c:v>31.12</c:v>
                      </c:pt>
                      <c:pt idx="957">
                        <c:v>31.12</c:v>
                      </c:pt>
                      <c:pt idx="958">
                        <c:v>31.12</c:v>
                      </c:pt>
                      <c:pt idx="959">
                        <c:v>31.1</c:v>
                      </c:pt>
                      <c:pt idx="960">
                        <c:v>31.1</c:v>
                      </c:pt>
                      <c:pt idx="961">
                        <c:v>31.08</c:v>
                      </c:pt>
                      <c:pt idx="962">
                        <c:v>31.06</c:v>
                      </c:pt>
                      <c:pt idx="963">
                        <c:v>31.04</c:v>
                      </c:pt>
                      <c:pt idx="964">
                        <c:v>31.04</c:v>
                      </c:pt>
                      <c:pt idx="965">
                        <c:v>31.04</c:v>
                      </c:pt>
                      <c:pt idx="966">
                        <c:v>31.02</c:v>
                      </c:pt>
                      <c:pt idx="967">
                        <c:v>31</c:v>
                      </c:pt>
                      <c:pt idx="968">
                        <c:v>31</c:v>
                      </c:pt>
                      <c:pt idx="969">
                        <c:v>30.98</c:v>
                      </c:pt>
                      <c:pt idx="970">
                        <c:v>30.98</c:v>
                      </c:pt>
                      <c:pt idx="971">
                        <c:v>30.98</c:v>
                      </c:pt>
                      <c:pt idx="972">
                        <c:v>30.96</c:v>
                      </c:pt>
                      <c:pt idx="973">
                        <c:v>30.96</c:v>
                      </c:pt>
                      <c:pt idx="974">
                        <c:v>30.96</c:v>
                      </c:pt>
                      <c:pt idx="975">
                        <c:v>30.96</c:v>
                      </c:pt>
                      <c:pt idx="976">
                        <c:v>30.96</c:v>
                      </c:pt>
                      <c:pt idx="977">
                        <c:v>30.94</c:v>
                      </c:pt>
                      <c:pt idx="978">
                        <c:v>30.94</c:v>
                      </c:pt>
                      <c:pt idx="979">
                        <c:v>30.94</c:v>
                      </c:pt>
                      <c:pt idx="980">
                        <c:v>30.92</c:v>
                      </c:pt>
                      <c:pt idx="981">
                        <c:v>30.92</c:v>
                      </c:pt>
                      <c:pt idx="982">
                        <c:v>30.92</c:v>
                      </c:pt>
                      <c:pt idx="983">
                        <c:v>30.9</c:v>
                      </c:pt>
                      <c:pt idx="984">
                        <c:v>30.9</c:v>
                      </c:pt>
                      <c:pt idx="985">
                        <c:v>30.9</c:v>
                      </c:pt>
                      <c:pt idx="986">
                        <c:v>30.9</c:v>
                      </c:pt>
                      <c:pt idx="987">
                        <c:v>30.88</c:v>
                      </c:pt>
                      <c:pt idx="988">
                        <c:v>30.86</c:v>
                      </c:pt>
                      <c:pt idx="989">
                        <c:v>30.86</c:v>
                      </c:pt>
                      <c:pt idx="990">
                        <c:v>30.84</c:v>
                      </c:pt>
                      <c:pt idx="991">
                        <c:v>30.82</c:v>
                      </c:pt>
                      <c:pt idx="992">
                        <c:v>30.82</c:v>
                      </c:pt>
                      <c:pt idx="993">
                        <c:v>30.8</c:v>
                      </c:pt>
                      <c:pt idx="994">
                        <c:v>30.8</c:v>
                      </c:pt>
                      <c:pt idx="995">
                        <c:v>30.78</c:v>
                      </c:pt>
                      <c:pt idx="996">
                        <c:v>30.78</c:v>
                      </c:pt>
                      <c:pt idx="997">
                        <c:v>30.76</c:v>
                      </c:pt>
                      <c:pt idx="998">
                        <c:v>30.74</c:v>
                      </c:pt>
                      <c:pt idx="999">
                        <c:v>30.74</c:v>
                      </c:pt>
                      <c:pt idx="1000">
                        <c:v>30.72</c:v>
                      </c:pt>
                      <c:pt idx="1001">
                        <c:v>30.7</c:v>
                      </c:pt>
                      <c:pt idx="1002">
                        <c:v>30.7</c:v>
                      </c:pt>
                      <c:pt idx="1003">
                        <c:v>30.7</c:v>
                      </c:pt>
                      <c:pt idx="1004">
                        <c:v>30.68</c:v>
                      </c:pt>
                      <c:pt idx="1005">
                        <c:v>30.68</c:v>
                      </c:pt>
                      <c:pt idx="1006">
                        <c:v>30.66</c:v>
                      </c:pt>
                      <c:pt idx="1007">
                        <c:v>30.64</c:v>
                      </c:pt>
                      <c:pt idx="1008">
                        <c:v>30.62</c:v>
                      </c:pt>
                      <c:pt idx="1009">
                        <c:v>30.6</c:v>
                      </c:pt>
                      <c:pt idx="1010">
                        <c:v>30.58</c:v>
                      </c:pt>
                      <c:pt idx="1011">
                        <c:v>30.58</c:v>
                      </c:pt>
                      <c:pt idx="1012">
                        <c:v>30.58</c:v>
                      </c:pt>
                      <c:pt idx="1013">
                        <c:v>30.56</c:v>
                      </c:pt>
                      <c:pt idx="1014">
                        <c:v>30.52</c:v>
                      </c:pt>
                      <c:pt idx="1015">
                        <c:v>30.5</c:v>
                      </c:pt>
                      <c:pt idx="1016">
                        <c:v>30.48</c:v>
                      </c:pt>
                      <c:pt idx="1017">
                        <c:v>30.46</c:v>
                      </c:pt>
                      <c:pt idx="1018">
                        <c:v>30.42</c:v>
                      </c:pt>
                      <c:pt idx="1019">
                        <c:v>30.4</c:v>
                      </c:pt>
                      <c:pt idx="1020">
                        <c:v>30.36</c:v>
                      </c:pt>
                      <c:pt idx="1021">
                        <c:v>30.32</c:v>
                      </c:pt>
                      <c:pt idx="1022">
                        <c:v>30.32</c:v>
                      </c:pt>
                      <c:pt idx="1023">
                        <c:v>30.3</c:v>
                      </c:pt>
                      <c:pt idx="1024">
                        <c:v>30.26</c:v>
                      </c:pt>
                      <c:pt idx="1025">
                        <c:v>30.22</c:v>
                      </c:pt>
                      <c:pt idx="1026">
                        <c:v>30.2</c:v>
                      </c:pt>
                      <c:pt idx="1027">
                        <c:v>30.16</c:v>
                      </c:pt>
                      <c:pt idx="1028">
                        <c:v>30.12</c:v>
                      </c:pt>
                      <c:pt idx="1029">
                        <c:v>30.08</c:v>
                      </c:pt>
                      <c:pt idx="1030">
                        <c:v>30.06</c:v>
                      </c:pt>
                      <c:pt idx="1031">
                        <c:v>30.06</c:v>
                      </c:pt>
                      <c:pt idx="1032">
                        <c:v>30.02</c:v>
                      </c:pt>
                      <c:pt idx="1033">
                        <c:v>29.98</c:v>
                      </c:pt>
                      <c:pt idx="1034">
                        <c:v>29.96</c:v>
                      </c:pt>
                      <c:pt idx="1035">
                        <c:v>29.92</c:v>
                      </c:pt>
                      <c:pt idx="1036">
                        <c:v>29.88</c:v>
                      </c:pt>
                      <c:pt idx="1037">
                        <c:v>29.86</c:v>
                      </c:pt>
                      <c:pt idx="1038">
                        <c:v>29.82</c:v>
                      </c:pt>
                      <c:pt idx="1039">
                        <c:v>29.78</c:v>
                      </c:pt>
                      <c:pt idx="1040">
                        <c:v>29.78</c:v>
                      </c:pt>
                      <c:pt idx="1041">
                        <c:v>29.74</c:v>
                      </c:pt>
                      <c:pt idx="1042">
                        <c:v>29.72</c:v>
                      </c:pt>
                      <c:pt idx="1043">
                        <c:v>29.68</c:v>
                      </c:pt>
                      <c:pt idx="1044">
                        <c:v>29.66</c:v>
                      </c:pt>
                      <c:pt idx="1045">
                        <c:v>29.62</c:v>
                      </c:pt>
                      <c:pt idx="1046">
                        <c:v>29.58</c:v>
                      </c:pt>
                      <c:pt idx="1047">
                        <c:v>29.56</c:v>
                      </c:pt>
                      <c:pt idx="1048">
                        <c:v>29.52</c:v>
                      </c:pt>
                      <c:pt idx="1049">
                        <c:v>29.48</c:v>
                      </c:pt>
                      <c:pt idx="1050">
                        <c:v>29.48</c:v>
                      </c:pt>
                      <c:pt idx="1051">
                        <c:v>29.44</c:v>
                      </c:pt>
                      <c:pt idx="1052">
                        <c:v>29.4</c:v>
                      </c:pt>
                      <c:pt idx="1053">
                        <c:v>29.36</c:v>
                      </c:pt>
                      <c:pt idx="1054">
                        <c:v>29.32</c:v>
                      </c:pt>
                      <c:pt idx="1055">
                        <c:v>29.28</c:v>
                      </c:pt>
                      <c:pt idx="1056">
                        <c:v>29.24</c:v>
                      </c:pt>
                      <c:pt idx="1057">
                        <c:v>29.2</c:v>
                      </c:pt>
                      <c:pt idx="1058">
                        <c:v>29.16</c:v>
                      </c:pt>
                      <c:pt idx="1059">
                        <c:v>29.16</c:v>
                      </c:pt>
                      <c:pt idx="1060">
                        <c:v>29.14</c:v>
                      </c:pt>
                      <c:pt idx="1061">
                        <c:v>29.1</c:v>
                      </c:pt>
                      <c:pt idx="1062">
                        <c:v>29.08</c:v>
                      </c:pt>
                      <c:pt idx="1063">
                        <c:v>29.04</c:v>
                      </c:pt>
                      <c:pt idx="1064">
                        <c:v>29.02</c:v>
                      </c:pt>
                      <c:pt idx="1065">
                        <c:v>29</c:v>
                      </c:pt>
                      <c:pt idx="1066">
                        <c:v>28.98</c:v>
                      </c:pt>
                      <c:pt idx="1067">
                        <c:v>28.96</c:v>
                      </c:pt>
                      <c:pt idx="1068">
                        <c:v>28.96</c:v>
                      </c:pt>
                      <c:pt idx="1069">
                        <c:v>28.94</c:v>
                      </c:pt>
                      <c:pt idx="1070">
                        <c:v>28.92</c:v>
                      </c:pt>
                      <c:pt idx="1071">
                        <c:v>28.9</c:v>
                      </c:pt>
                      <c:pt idx="1072">
                        <c:v>28.9</c:v>
                      </c:pt>
                      <c:pt idx="1073">
                        <c:v>28.88</c:v>
                      </c:pt>
                      <c:pt idx="1074">
                        <c:v>28.88</c:v>
                      </c:pt>
                      <c:pt idx="1075">
                        <c:v>28.88</c:v>
                      </c:pt>
                      <c:pt idx="1076">
                        <c:v>28.86</c:v>
                      </c:pt>
                      <c:pt idx="1077">
                        <c:v>28.86</c:v>
                      </c:pt>
                      <c:pt idx="1078">
                        <c:v>28.86</c:v>
                      </c:pt>
                      <c:pt idx="1079">
                        <c:v>28.86</c:v>
                      </c:pt>
                      <c:pt idx="1080">
                        <c:v>28.84</c:v>
                      </c:pt>
                      <c:pt idx="1081">
                        <c:v>28.84</c:v>
                      </c:pt>
                      <c:pt idx="1082">
                        <c:v>28.84</c:v>
                      </c:pt>
                      <c:pt idx="1083">
                        <c:v>28.82</c:v>
                      </c:pt>
                      <c:pt idx="1084">
                        <c:v>28.82</c:v>
                      </c:pt>
                      <c:pt idx="1085">
                        <c:v>28.82</c:v>
                      </c:pt>
                      <c:pt idx="1086">
                        <c:v>28.8</c:v>
                      </c:pt>
                      <c:pt idx="1087">
                        <c:v>28.8</c:v>
                      </c:pt>
                      <c:pt idx="1088">
                        <c:v>28.8</c:v>
                      </c:pt>
                      <c:pt idx="1089">
                        <c:v>28.8</c:v>
                      </c:pt>
                      <c:pt idx="1090">
                        <c:v>28.78</c:v>
                      </c:pt>
                      <c:pt idx="1091">
                        <c:v>28.78</c:v>
                      </c:pt>
                      <c:pt idx="1092">
                        <c:v>28.78</c:v>
                      </c:pt>
                      <c:pt idx="1093">
                        <c:v>28.76</c:v>
                      </c:pt>
                      <c:pt idx="1094">
                        <c:v>28.76</c:v>
                      </c:pt>
                      <c:pt idx="1095">
                        <c:v>28.76</c:v>
                      </c:pt>
                      <c:pt idx="1096">
                        <c:v>28.76</c:v>
                      </c:pt>
                      <c:pt idx="1097">
                        <c:v>28.74</c:v>
                      </c:pt>
                      <c:pt idx="1098">
                        <c:v>28.74</c:v>
                      </c:pt>
                      <c:pt idx="1099">
                        <c:v>28.74</c:v>
                      </c:pt>
                      <c:pt idx="1100">
                        <c:v>28.72</c:v>
                      </c:pt>
                      <c:pt idx="1101">
                        <c:v>28.72</c:v>
                      </c:pt>
                      <c:pt idx="1102">
                        <c:v>28.7</c:v>
                      </c:pt>
                      <c:pt idx="1103">
                        <c:v>28.7</c:v>
                      </c:pt>
                      <c:pt idx="1104">
                        <c:v>28.68</c:v>
                      </c:pt>
                      <c:pt idx="1105">
                        <c:v>28.66</c:v>
                      </c:pt>
                      <c:pt idx="1106">
                        <c:v>28.66</c:v>
                      </c:pt>
                      <c:pt idx="1107">
                        <c:v>28.64</c:v>
                      </c:pt>
                      <c:pt idx="1108">
                        <c:v>28.62</c:v>
                      </c:pt>
                      <c:pt idx="1109">
                        <c:v>28.6</c:v>
                      </c:pt>
                      <c:pt idx="1110">
                        <c:v>28.58</c:v>
                      </c:pt>
                      <c:pt idx="1111">
                        <c:v>28.54</c:v>
                      </c:pt>
                      <c:pt idx="1112">
                        <c:v>28.52</c:v>
                      </c:pt>
                      <c:pt idx="1113">
                        <c:v>28.48</c:v>
                      </c:pt>
                      <c:pt idx="1114">
                        <c:v>28.46</c:v>
                      </c:pt>
                      <c:pt idx="1115">
                        <c:v>28.42</c:v>
                      </c:pt>
                      <c:pt idx="1116">
                        <c:v>28.42</c:v>
                      </c:pt>
                      <c:pt idx="1117">
                        <c:v>28.38</c:v>
                      </c:pt>
                      <c:pt idx="1118">
                        <c:v>28.32</c:v>
                      </c:pt>
                      <c:pt idx="1119">
                        <c:v>28.28</c:v>
                      </c:pt>
                      <c:pt idx="1120">
                        <c:v>28.24</c:v>
                      </c:pt>
                      <c:pt idx="1121">
                        <c:v>28.2</c:v>
                      </c:pt>
                      <c:pt idx="1122">
                        <c:v>28.14</c:v>
                      </c:pt>
                      <c:pt idx="1123">
                        <c:v>28.14</c:v>
                      </c:pt>
                      <c:pt idx="1124">
                        <c:v>28.1</c:v>
                      </c:pt>
                      <c:pt idx="1125">
                        <c:v>28.04</c:v>
                      </c:pt>
                      <c:pt idx="1126">
                        <c:v>28</c:v>
                      </c:pt>
                      <c:pt idx="1127">
                        <c:v>27.94</c:v>
                      </c:pt>
                      <c:pt idx="1128">
                        <c:v>27.88</c:v>
                      </c:pt>
                      <c:pt idx="1129">
                        <c:v>27.84</c:v>
                      </c:pt>
                      <c:pt idx="1130">
                        <c:v>27.78</c:v>
                      </c:pt>
                      <c:pt idx="1131">
                        <c:v>27.74</c:v>
                      </c:pt>
                      <c:pt idx="1132">
                        <c:v>27.68</c:v>
                      </c:pt>
                      <c:pt idx="1133">
                        <c:v>27.62</c:v>
                      </c:pt>
                      <c:pt idx="1134">
                        <c:v>27.62</c:v>
                      </c:pt>
                      <c:pt idx="1135">
                        <c:v>27.56</c:v>
                      </c:pt>
                      <c:pt idx="1136">
                        <c:v>27.5</c:v>
                      </c:pt>
                      <c:pt idx="1137">
                        <c:v>27.44</c:v>
                      </c:pt>
                      <c:pt idx="1138">
                        <c:v>27.36</c:v>
                      </c:pt>
                      <c:pt idx="1139">
                        <c:v>27.28</c:v>
                      </c:pt>
                      <c:pt idx="1140">
                        <c:v>27.22</c:v>
                      </c:pt>
                      <c:pt idx="1141">
                        <c:v>27.14</c:v>
                      </c:pt>
                      <c:pt idx="1142">
                        <c:v>27.04</c:v>
                      </c:pt>
                      <c:pt idx="1143">
                        <c:v>26.96</c:v>
                      </c:pt>
                      <c:pt idx="1144">
                        <c:v>26.96</c:v>
                      </c:pt>
                      <c:pt idx="1145">
                        <c:v>26.86</c:v>
                      </c:pt>
                      <c:pt idx="1146">
                        <c:v>26.76</c:v>
                      </c:pt>
                      <c:pt idx="1147">
                        <c:v>26.64</c:v>
                      </c:pt>
                      <c:pt idx="1148">
                        <c:v>26.54</c:v>
                      </c:pt>
                      <c:pt idx="1149">
                        <c:v>26.42</c:v>
                      </c:pt>
                      <c:pt idx="1150">
                        <c:v>26.3</c:v>
                      </c:pt>
                      <c:pt idx="1151">
                        <c:v>26.16</c:v>
                      </c:pt>
                      <c:pt idx="1152">
                        <c:v>26.04</c:v>
                      </c:pt>
                      <c:pt idx="1153">
                        <c:v>26.04</c:v>
                      </c:pt>
                      <c:pt idx="1154">
                        <c:v>25.9</c:v>
                      </c:pt>
                      <c:pt idx="1155">
                        <c:v>25.78</c:v>
                      </c:pt>
                      <c:pt idx="1156">
                        <c:v>25.64</c:v>
                      </c:pt>
                      <c:pt idx="1157">
                        <c:v>25.5</c:v>
                      </c:pt>
                      <c:pt idx="1158">
                        <c:v>25.34</c:v>
                      </c:pt>
                      <c:pt idx="1159">
                        <c:v>25.2</c:v>
                      </c:pt>
                      <c:pt idx="1160">
                        <c:v>25.2</c:v>
                      </c:pt>
                      <c:pt idx="1161">
                        <c:v>25.06</c:v>
                      </c:pt>
                      <c:pt idx="1162">
                        <c:v>24.9</c:v>
                      </c:pt>
                      <c:pt idx="1163">
                        <c:v>24.74</c:v>
                      </c:pt>
                      <c:pt idx="1164">
                        <c:v>24.58</c:v>
                      </c:pt>
                      <c:pt idx="1165">
                        <c:v>24.42</c:v>
                      </c:pt>
                      <c:pt idx="1166">
                        <c:v>24.26</c:v>
                      </c:pt>
                      <c:pt idx="1167">
                        <c:v>24.1</c:v>
                      </c:pt>
                      <c:pt idx="1168">
                        <c:v>23.92</c:v>
                      </c:pt>
                      <c:pt idx="1169">
                        <c:v>23.76</c:v>
                      </c:pt>
                      <c:pt idx="1170">
                        <c:v>23.58</c:v>
                      </c:pt>
                      <c:pt idx="1171">
                        <c:v>23.42</c:v>
                      </c:pt>
                      <c:pt idx="1172">
                        <c:v>23.42</c:v>
                      </c:pt>
                      <c:pt idx="1173">
                        <c:v>23.24</c:v>
                      </c:pt>
                      <c:pt idx="1174">
                        <c:v>23.06</c:v>
                      </c:pt>
                      <c:pt idx="1175">
                        <c:v>22.88</c:v>
                      </c:pt>
                      <c:pt idx="1176">
                        <c:v>22.7</c:v>
                      </c:pt>
                      <c:pt idx="1177">
                        <c:v>22.52</c:v>
                      </c:pt>
                      <c:pt idx="1178">
                        <c:v>22.34</c:v>
                      </c:pt>
                      <c:pt idx="1179">
                        <c:v>22.16</c:v>
                      </c:pt>
                      <c:pt idx="1180">
                        <c:v>21.98</c:v>
                      </c:pt>
                      <c:pt idx="1181">
                        <c:v>21.98</c:v>
                      </c:pt>
                      <c:pt idx="1182">
                        <c:v>21.8</c:v>
                      </c:pt>
                      <c:pt idx="1183">
                        <c:v>21.62</c:v>
                      </c:pt>
                      <c:pt idx="1184">
                        <c:v>21.44</c:v>
                      </c:pt>
                      <c:pt idx="1185">
                        <c:v>21.26</c:v>
                      </c:pt>
                      <c:pt idx="1186">
                        <c:v>21.08</c:v>
                      </c:pt>
                      <c:pt idx="1187">
                        <c:v>20.92</c:v>
                      </c:pt>
                      <c:pt idx="1188">
                        <c:v>20.74</c:v>
                      </c:pt>
                      <c:pt idx="1189">
                        <c:v>20.74</c:v>
                      </c:pt>
                      <c:pt idx="1190">
                        <c:v>20.56</c:v>
                      </c:pt>
                      <c:pt idx="1191">
                        <c:v>20.399999999999999</c:v>
                      </c:pt>
                      <c:pt idx="1192">
                        <c:v>20.239999999999998</c:v>
                      </c:pt>
                      <c:pt idx="1193">
                        <c:v>20.059999999999999</c:v>
                      </c:pt>
                      <c:pt idx="1194">
                        <c:v>19.899999999999999</c:v>
                      </c:pt>
                      <c:pt idx="1195">
                        <c:v>19.739999999999998</c:v>
                      </c:pt>
                      <c:pt idx="1196">
                        <c:v>19.559999999999999</c:v>
                      </c:pt>
                      <c:pt idx="1197">
                        <c:v>19.399999999999999</c:v>
                      </c:pt>
                      <c:pt idx="1198">
                        <c:v>19.239999999999998</c:v>
                      </c:pt>
                      <c:pt idx="1199">
                        <c:v>19.079999999999998</c:v>
                      </c:pt>
                      <c:pt idx="1200">
                        <c:v>19.079999999999998</c:v>
                      </c:pt>
                      <c:pt idx="1201">
                        <c:v>18.920000000000002</c:v>
                      </c:pt>
                      <c:pt idx="1202">
                        <c:v>18.739999999999998</c:v>
                      </c:pt>
                      <c:pt idx="1203">
                        <c:v>18.579999999999998</c:v>
                      </c:pt>
                      <c:pt idx="1204">
                        <c:v>18.420000000000002</c:v>
                      </c:pt>
                      <c:pt idx="1205">
                        <c:v>18.260000000000002</c:v>
                      </c:pt>
                      <c:pt idx="1206">
                        <c:v>18.079999999999998</c:v>
                      </c:pt>
                      <c:pt idx="1207">
                        <c:v>17.920000000000002</c:v>
                      </c:pt>
                      <c:pt idx="1208">
                        <c:v>17.739999999999998</c:v>
                      </c:pt>
                      <c:pt idx="1209">
                        <c:v>17.739999999999998</c:v>
                      </c:pt>
                      <c:pt idx="1210">
                        <c:v>17.579999999999998</c:v>
                      </c:pt>
                      <c:pt idx="1211">
                        <c:v>17.399999999999999</c:v>
                      </c:pt>
                      <c:pt idx="1212">
                        <c:v>17.239999999999998</c:v>
                      </c:pt>
                      <c:pt idx="1213">
                        <c:v>17.059999999999999</c:v>
                      </c:pt>
                      <c:pt idx="1214">
                        <c:v>16.899999999999999</c:v>
                      </c:pt>
                      <c:pt idx="1215">
                        <c:v>16.739999999999998</c:v>
                      </c:pt>
                      <c:pt idx="1216">
                        <c:v>16.559999999999999</c:v>
                      </c:pt>
                      <c:pt idx="1217">
                        <c:v>16.399999999999999</c:v>
                      </c:pt>
                      <c:pt idx="1218">
                        <c:v>16.399999999999999</c:v>
                      </c:pt>
                      <c:pt idx="1219">
                        <c:v>16.22</c:v>
                      </c:pt>
                      <c:pt idx="1220">
                        <c:v>16.059999999999999</c:v>
                      </c:pt>
                      <c:pt idx="1221">
                        <c:v>15.9</c:v>
                      </c:pt>
                      <c:pt idx="1222">
                        <c:v>15.72</c:v>
                      </c:pt>
                      <c:pt idx="1223">
                        <c:v>15.56</c:v>
                      </c:pt>
                      <c:pt idx="1224">
                        <c:v>15.4</c:v>
                      </c:pt>
                      <c:pt idx="1225">
                        <c:v>15.24</c:v>
                      </c:pt>
                      <c:pt idx="1226">
                        <c:v>15.24</c:v>
                      </c:pt>
                      <c:pt idx="1227">
                        <c:v>15.08</c:v>
                      </c:pt>
                      <c:pt idx="1228">
                        <c:v>14.92</c:v>
                      </c:pt>
                      <c:pt idx="1229">
                        <c:v>14.76</c:v>
                      </c:pt>
                      <c:pt idx="1230">
                        <c:v>14.6</c:v>
                      </c:pt>
                      <c:pt idx="1231">
                        <c:v>14.46</c:v>
                      </c:pt>
                      <c:pt idx="1232">
                        <c:v>14.3</c:v>
                      </c:pt>
                      <c:pt idx="1233">
                        <c:v>14.14</c:v>
                      </c:pt>
                      <c:pt idx="1234">
                        <c:v>14</c:v>
                      </c:pt>
                      <c:pt idx="1235">
                        <c:v>13.84</c:v>
                      </c:pt>
                      <c:pt idx="1236">
                        <c:v>13.68</c:v>
                      </c:pt>
                      <c:pt idx="1237">
                        <c:v>13.68</c:v>
                      </c:pt>
                      <c:pt idx="1238">
                        <c:v>13.54</c:v>
                      </c:pt>
                      <c:pt idx="1239">
                        <c:v>13.38</c:v>
                      </c:pt>
                      <c:pt idx="1240">
                        <c:v>13.24</c:v>
                      </c:pt>
                      <c:pt idx="1241">
                        <c:v>13.08</c:v>
                      </c:pt>
                      <c:pt idx="1242">
                        <c:v>12.94</c:v>
                      </c:pt>
                      <c:pt idx="1243">
                        <c:v>12.78</c:v>
                      </c:pt>
                      <c:pt idx="1244">
                        <c:v>12.64</c:v>
                      </c:pt>
                      <c:pt idx="1245">
                        <c:v>12.5</c:v>
                      </c:pt>
                      <c:pt idx="1246">
                        <c:v>12.5</c:v>
                      </c:pt>
                      <c:pt idx="1247">
                        <c:v>12.36</c:v>
                      </c:pt>
                      <c:pt idx="1248">
                        <c:v>12.2</c:v>
                      </c:pt>
                      <c:pt idx="1249">
                        <c:v>12.06</c:v>
                      </c:pt>
                      <c:pt idx="1250">
                        <c:v>11.92</c:v>
                      </c:pt>
                      <c:pt idx="1251">
                        <c:v>11.78</c:v>
                      </c:pt>
                      <c:pt idx="1252">
                        <c:v>11.64</c:v>
                      </c:pt>
                      <c:pt idx="1253">
                        <c:v>11.52</c:v>
                      </c:pt>
                      <c:pt idx="1254">
                        <c:v>11.38</c:v>
                      </c:pt>
                      <c:pt idx="1255">
                        <c:v>11.38</c:v>
                      </c:pt>
                      <c:pt idx="1256">
                        <c:v>11.24</c:v>
                      </c:pt>
                      <c:pt idx="1257">
                        <c:v>11.12</c:v>
                      </c:pt>
                      <c:pt idx="1258">
                        <c:v>10.98</c:v>
                      </c:pt>
                      <c:pt idx="1259">
                        <c:v>10.84</c:v>
                      </c:pt>
                      <c:pt idx="1260">
                        <c:v>10.72</c:v>
                      </c:pt>
                      <c:pt idx="1261">
                        <c:v>10.6</c:v>
                      </c:pt>
                      <c:pt idx="1262">
                        <c:v>10.46</c:v>
                      </c:pt>
                      <c:pt idx="1263">
                        <c:v>10.34</c:v>
                      </c:pt>
                      <c:pt idx="1264">
                        <c:v>10.220000000000001</c:v>
                      </c:pt>
                      <c:pt idx="1265">
                        <c:v>10.220000000000001</c:v>
                      </c:pt>
                      <c:pt idx="1266">
                        <c:v>10.1</c:v>
                      </c:pt>
                      <c:pt idx="1267">
                        <c:v>9.98</c:v>
                      </c:pt>
                      <c:pt idx="1268">
                        <c:v>9.86</c:v>
                      </c:pt>
                      <c:pt idx="1269">
                        <c:v>9.74</c:v>
                      </c:pt>
                      <c:pt idx="1270">
                        <c:v>9.620000000000001</c:v>
                      </c:pt>
                      <c:pt idx="1271">
                        <c:v>9.5</c:v>
                      </c:pt>
                      <c:pt idx="1272">
                        <c:v>9.3800000000000008</c:v>
                      </c:pt>
                      <c:pt idx="1273">
                        <c:v>9.26</c:v>
                      </c:pt>
                      <c:pt idx="1274">
                        <c:v>9.26</c:v>
                      </c:pt>
                      <c:pt idx="1275">
                        <c:v>9.16</c:v>
                      </c:pt>
                      <c:pt idx="1276">
                        <c:v>9.0400000000000009</c:v>
                      </c:pt>
                      <c:pt idx="1277">
                        <c:v>8.94</c:v>
                      </c:pt>
                      <c:pt idx="1278">
                        <c:v>8.82</c:v>
                      </c:pt>
                      <c:pt idx="1279">
                        <c:v>8.7200000000000006</c:v>
                      </c:pt>
                      <c:pt idx="1280">
                        <c:v>8.620000000000001</c:v>
                      </c:pt>
                      <c:pt idx="1281">
                        <c:v>8.52</c:v>
                      </c:pt>
                      <c:pt idx="1282">
                        <c:v>8.4</c:v>
                      </c:pt>
                      <c:pt idx="1283">
                        <c:v>8.4</c:v>
                      </c:pt>
                      <c:pt idx="1284">
                        <c:v>8.3000000000000007</c:v>
                      </c:pt>
                      <c:pt idx="1285">
                        <c:v>8.2000000000000011</c:v>
                      </c:pt>
                      <c:pt idx="1286">
                        <c:v>8.120000000000001</c:v>
                      </c:pt>
                      <c:pt idx="1287">
                        <c:v>8.02</c:v>
                      </c:pt>
                      <c:pt idx="1288">
                        <c:v>7.92</c:v>
                      </c:pt>
                      <c:pt idx="1289">
                        <c:v>7.84</c:v>
                      </c:pt>
                      <c:pt idx="1290">
                        <c:v>7.74</c:v>
                      </c:pt>
                      <c:pt idx="1291">
                        <c:v>7.6599999999999984</c:v>
                      </c:pt>
                      <c:pt idx="1292">
                        <c:v>7.56</c:v>
                      </c:pt>
                      <c:pt idx="1293">
                        <c:v>7.56</c:v>
                      </c:pt>
                      <c:pt idx="1294">
                        <c:v>7.48</c:v>
                      </c:pt>
                      <c:pt idx="1295">
                        <c:v>7.4</c:v>
                      </c:pt>
                      <c:pt idx="1296">
                        <c:v>7.3199999999999976</c:v>
                      </c:pt>
                      <c:pt idx="1297">
                        <c:v>7.24</c:v>
                      </c:pt>
                      <c:pt idx="1298">
                        <c:v>7.1400000000000006</c:v>
                      </c:pt>
                      <c:pt idx="1299">
                        <c:v>7.06</c:v>
                      </c:pt>
                      <c:pt idx="1300">
                        <c:v>6.98</c:v>
                      </c:pt>
                      <c:pt idx="1301">
                        <c:v>6.92</c:v>
                      </c:pt>
                      <c:pt idx="1302">
                        <c:v>6.92</c:v>
                      </c:pt>
                      <c:pt idx="1303">
                        <c:v>6.84</c:v>
                      </c:pt>
                      <c:pt idx="1304">
                        <c:v>6.7600000000000007</c:v>
                      </c:pt>
                      <c:pt idx="1305">
                        <c:v>6.68</c:v>
                      </c:pt>
                      <c:pt idx="1306">
                        <c:v>6.6</c:v>
                      </c:pt>
                      <c:pt idx="1307">
                        <c:v>6.52</c:v>
                      </c:pt>
                      <c:pt idx="1308">
                        <c:v>6.46</c:v>
                      </c:pt>
                      <c:pt idx="1309">
                        <c:v>6.38</c:v>
                      </c:pt>
                      <c:pt idx="1310">
                        <c:v>6.319999999999997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C1A3-1E45-B50A-EF4829A87C49}"/>
                  </c:ext>
                </c:extLst>
              </c15:ser>
            </c15:filteredScatterSeries>
            <c15:filteredScatterSeries>
              <c15:ser>
                <c:idx val="9"/>
                <c:order val="3"/>
                <c:tx>
                  <c:strRef>
                    <c:extLst xmlns:c15="http://schemas.microsoft.com/office/drawing/2012/chart" xmlns:c16r2="http://schemas.microsoft.com/office/drawing/2015/06/chart">
                      <c:ext xmlns:c15="http://schemas.microsoft.com/office/drawing/2012/chart" uri="{02D57815-91ED-43cb-92C2-25804820EDAC}">
                        <c15:formulaRef>
                          <c15:sqref>'CO2'!$K$1</c15:sqref>
                        </c15:formulaRef>
                      </c:ext>
                    </c:extLst>
                    <c:strCache>
                      <c:ptCount val="1"/>
                      <c:pt idx="0">
                        <c:v>CO2 Diff 15 PP</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K$2:$K$1881</c15:sqref>
                        </c15:formulaRef>
                      </c:ext>
                    </c:extLst>
                    <c:numCache>
                      <c:formatCode>General</c:formatCode>
                      <c:ptCount val="1880"/>
                      <c:pt idx="0">
                        <c:v>0</c:v>
                      </c:pt>
                      <c:pt idx="1">
                        <c:v>0</c:v>
                      </c:pt>
                      <c:pt idx="2">
                        <c:v>0</c:v>
                      </c:pt>
                      <c:pt idx="3">
                        <c:v>0</c:v>
                      </c:pt>
                      <c:pt idx="4">
                        <c:v>0</c:v>
                      </c:pt>
                      <c:pt idx="5">
                        <c:v>0</c:v>
                      </c:pt>
                      <c:pt idx="6">
                        <c:v>0</c:v>
                      </c:pt>
                      <c:pt idx="7">
                        <c:v>0</c:v>
                      </c:pt>
                      <c:pt idx="8">
                        <c:v>0</c:v>
                      </c:pt>
                      <c:pt idx="9">
                        <c:v>0</c:v>
                      </c:pt>
                      <c:pt idx="10">
                        <c:v>0.02</c:v>
                      </c:pt>
                      <c:pt idx="11">
                        <c:v>0.02</c:v>
                      </c:pt>
                      <c:pt idx="12">
                        <c:v>0.04</c:v>
                      </c:pt>
                      <c:pt idx="13">
                        <c:v>0.04</c:v>
                      </c:pt>
                      <c:pt idx="14">
                        <c:v>0.06</c:v>
                      </c:pt>
                      <c:pt idx="15">
                        <c:v>0.08</c:v>
                      </c:pt>
                      <c:pt idx="16">
                        <c:v>0.12</c:v>
                      </c:pt>
                      <c:pt idx="17">
                        <c:v>0.16</c:v>
                      </c:pt>
                      <c:pt idx="18">
                        <c:v>0.2</c:v>
                      </c:pt>
                      <c:pt idx="19">
                        <c:v>0.24</c:v>
                      </c:pt>
                      <c:pt idx="20">
                        <c:v>0.28000000000000003</c:v>
                      </c:pt>
                      <c:pt idx="21">
                        <c:v>0.34</c:v>
                      </c:pt>
                      <c:pt idx="22">
                        <c:v>0.34</c:v>
                      </c:pt>
                      <c:pt idx="23">
                        <c:v>0.4</c:v>
                      </c:pt>
                      <c:pt idx="24">
                        <c:v>0.48</c:v>
                      </c:pt>
                      <c:pt idx="25">
                        <c:v>0.54</c:v>
                      </c:pt>
                      <c:pt idx="26">
                        <c:v>0.62</c:v>
                      </c:pt>
                      <c:pt idx="27">
                        <c:v>0.7</c:v>
                      </c:pt>
                      <c:pt idx="28">
                        <c:v>0.78</c:v>
                      </c:pt>
                      <c:pt idx="29">
                        <c:v>0.86</c:v>
                      </c:pt>
                      <c:pt idx="30">
                        <c:v>0.86</c:v>
                      </c:pt>
                      <c:pt idx="31">
                        <c:v>0.94</c:v>
                      </c:pt>
                      <c:pt idx="32">
                        <c:v>1.04</c:v>
                      </c:pt>
                      <c:pt idx="33">
                        <c:v>1.1200000000000001</c:v>
                      </c:pt>
                      <c:pt idx="34">
                        <c:v>1.2</c:v>
                      </c:pt>
                      <c:pt idx="35">
                        <c:v>1.28</c:v>
                      </c:pt>
                      <c:pt idx="36">
                        <c:v>1.38</c:v>
                      </c:pt>
                      <c:pt idx="37">
                        <c:v>1.46</c:v>
                      </c:pt>
                      <c:pt idx="38">
                        <c:v>1.54</c:v>
                      </c:pt>
                      <c:pt idx="39">
                        <c:v>1.62</c:v>
                      </c:pt>
                      <c:pt idx="40">
                        <c:v>1.7</c:v>
                      </c:pt>
                      <c:pt idx="41">
                        <c:v>1.7</c:v>
                      </c:pt>
                      <c:pt idx="42">
                        <c:v>1.78</c:v>
                      </c:pt>
                      <c:pt idx="43">
                        <c:v>1.86</c:v>
                      </c:pt>
                      <c:pt idx="44">
                        <c:v>1.92</c:v>
                      </c:pt>
                      <c:pt idx="45">
                        <c:v>2</c:v>
                      </c:pt>
                      <c:pt idx="46">
                        <c:v>2.08</c:v>
                      </c:pt>
                      <c:pt idx="47">
                        <c:v>2.14</c:v>
                      </c:pt>
                      <c:pt idx="48">
                        <c:v>2.2200000000000002</c:v>
                      </c:pt>
                      <c:pt idx="49">
                        <c:v>2.2799999999999998</c:v>
                      </c:pt>
                      <c:pt idx="50">
                        <c:v>2.2799999999999998</c:v>
                      </c:pt>
                      <c:pt idx="51">
                        <c:v>2.36</c:v>
                      </c:pt>
                      <c:pt idx="52">
                        <c:v>2.42</c:v>
                      </c:pt>
                      <c:pt idx="53">
                        <c:v>2.48</c:v>
                      </c:pt>
                      <c:pt idx="54">
                        <c:v>2.54</c:v>
                      </c:pt>
                      <c:pt idx="55">
                        <c:v>2.6</c:v>
                      </c:pt>
                      <c:pt idx="56">
                        <c:v>2.66</c:v>
                      </c:pt>
                      <c:pt idx="57">
                        <c:v>2.72</c:v>
                      </c:pt>
                      <c:pt idx="58">
                        <c:v>2.72</c:v>
                      </c:pt>
                      <c:pt idx="59">
                        <c:v>2.76</c:v>
                      </c:pt>
                      <c:pt idx="60">
                        <c:v>2.82</c:v>
                      </c:pt>
                      <c:pt idx="61">
                        <c:v>2.88</c:v>
                      </c:pt>
                      <c:pt idx="62">
                        <c:v>2.92</c:v>
                      </c:pt>
                      <c:pt idx="63">
                        <c:v>2.98</c:v>
                      </c:pt>
                      <c:pt idx="64">
                        <c:v>3.02</c:v>
                      </c:pt>
                      <c:pt idx="65">
                        <c:v>3.08</c:v>
                      </c:pt>
                      <c:pt idx="66">
                        <c:v>3.12</c:v>
                      </c:pt>
                      <c:pt idx="67">
                        <c:v>3.18</c:v>
                      </c:pt>
                      <c:pt idx="68">
                        <c:v>3.22</c:v>
                      </c:pt>
                      <c:pt idx="69">
                        <c:v>3.22</c:v>
                      </c:pt>
                      <c:pt idx="70">
                        <c:v>3.28</c:v>
                      </c:pt>
                      <c:pt idx="71">
                        <c:v>3.32</c:v>
                      </c:pt>
                      <c:pt idx="72">
                        <c:v>3.38</c:v>
                      </c:pt>
                      <c:pt idx="73">
                        <c:v>3.42</c:v>
                      </c:pt>
                      <c:pt idx="74">
                        <c:v>3.48</c:v>
                      </c:pt>
                      <c:pt idx="75">
                        <c:v>3.54</c:v>
                      </c:pt>
                      <c:pt idx="76">
                        <c:v>3.6</c:v>
                      </c:pt>
                      <c:pt idx="77">
                        <c:v>3.64</c:v>
                      </c:pt>
                      <c:pt idx="78">
                        <c:v>3.7</c:v>
                      </c:pt>
                      <c:pt idx="79">
                        <c:v>3.7</c:v>
                      </c:pt>
                      <c:pt idx="80">
                        <c:v>3.76</c:v>
                      </c:pt>
                      <c:pt idx="81">
                        <c:v>3.82</c:v>
                      </c:pt>
                      <c:pt idx="82">
                        <c:v>3.88</c:v>
                      </c:pt>
                      <c:pt idx="83">
                        <c:v>3.92</c:v>
                      </c:pt>
                      <c:pt idx="84">
                        <c:v>3.9799999999999991</c:v>
                      </c:pt>
                      <c:pt idx="85">
                        <c:v>4.04</c:v>
                      </c:pt>
                      <c:pt idx="86">
                        <c:v>4.04</c:v>
                      </c:pt>
                      <c:pt idx="87">
                        <c:v>4.0999999999999996</c:v>
                      </c:pt>
                      <c:pt idx="88">
                        <c:v>4.1599999999999984</c:v>
                      </c:pt>
                      <c:pt idx="89">
                        <c:v>4.22</c:v>
                      </c:pt>
                      <c:pt idx="90">
                        <c:v>4.28</c:v>
                      </c:pt>
                      <c:pt idx="91">
                        <c:v>4.34</c:v>
                      </c:pt>
                      <c:pt idx="92">
                        <c:v>4.42</c:v>
                      </c:pt>
                      <c:pt idx="93">
                        <c:v>4.4800000000000004</c:v>
                      </c:pt>
                      <c:pt idx="94">
                        <c:v>4.54</c:v>
                      </c:pt>
                      <c:pt idx="95">
                        <c:v>4.6199999999999983</c:v>
                      </c:pt>
                      <c:pt idx="96">
                        <c:v>4.68</c:v>
                      </c:pt>
                      <c:pt idx="97">
                        <c:v>4.68</c:v>
                      </c:pt>
                      <c:pt idx="98">
                        <c:v>4.76</c:v>
                      </c:pt>
                      <c:pt idx="99">
                        <c:v>4.8199999999999976</c:v>
                      </c:pt>
                      <c:pt idx="100">
                        <c:v>4.9000000000000004</c:v>
                      </c:pt>
                      <c:pt idx="101">
                        <c:v>4.9800000000000004</c:v>
                      </c:pt>
                      <c:pt idx="102">
                        <c:v>5.04</c:v>
                      </c:pt>
                      <c:pt idx="103">
                        <c:v>5.1199999999999983</c:v>
                      </c:pt>
                      <c:pt idx="104">
                        <c:v>5.2</c:v>
                      </c:pt>
                      <c:pt idx="105">
                        <c:v>5.28</c:v>
                      </c:pt>
                      <c:pt idx="106">
                        <c:v>5.3599999999999977</c:v>
                      </c:pt>
                      <c:pt idx="107">
                        <c:v>5.3599999999999977</c:v>
                      </c:pt>
                      <c:pt idx="108">
                        <c:v>5.46</c:v>
                      </c:pt>
                      <c:pt idx="109">
                        <c:v>5.54</c:v>
                      </c:pt>
                      <c:pt idx="110">
                        <c:v>5.6199999999999983</c:v>
                      </c:pt>
                      <c:pt idx="111">
                        <c:v>5.7</c:v>
                      </c:pt>
                      <c:pt idx="112">
                        <c:v>5.8</c:v>
                      </c:pt>
                      <c:pt idx="113">
                        <c:v>5.88</c:v>
                      </c:pt>
                      <c:pt idx="114">
                        <c:v>5.96</c:v>
                      </c:pt>
                      <c:pt idx="115">
                        <c:v>5.96</c:v>
                      </c:pt>
                      <c:pt idx="116">
                        <c:v>6.06</c:v>
                      </c:pt>
                      <c:pt idx="117">
                        <c:v>6.14</c:v>
                      </c:pt>
                      <c:pt idx="118">
                        <c:v>6.24</c:v>
                      </c:pt>
                      <c:pt idx="119">
                        <c:v>6.3199999999999976</c:v>
                      </c:pt>
                      <c:pt idx="120">
                        <c:v>6.42</c:v>
                      </c:pt>
                      <c:pt idx="121">
                        <c:v>6.5</c:v>
                      </c:pt>
                      <c:pt idx="122">
                        <c:v>6.6</c:v>
                      </c:pt>
                      <c:pt idx="123">
                        <c:v>6.68</c:v>
                      </c:pt>
                      <c:pt idx="124">
                        <c:v>6.78</c:v>
                      </c:pt>
                      <c:pt idx="125">
                        <c:v>6.78</c:v>
                      </c:pt>
                      <c:pt idx="126">
                        <c:v>6.8599999999999977</c:v>
                      </c:pt>
                      <c:pt idx="127">
                        <c:v>6.96</c:v>
                      </c:pt>
                      <c:pt idx="128">
                        <c:v>7.04</c:v>
                      </c:pt>
                      <c:pt idx="129">
                        <c:v>7.14</c:v>
                      </c:pt>
                      <c:pt idx="130">
                        <c:v>7.22</c:v>
                      </c:pt>
                      <c:pt idx="131">
                        <c:v>7.3199999999999976</c:v>
                      </c:pt>
                      <c:pt idx="132">
                        <c:v>7.4</c:v>
                      </c:pt>
                      <c:pt idx="133">
                        <c:v>7.5</c:v>
                      </c:pt>
                      <c:pt idx="134">
                        <c:v>7.58</c:v>
                      </c:pt>
                      <c:pt idx="135">
                        <c:v>7.58</c:v>
                      </c:pt>
                      <c:pt idx="136">
                        <c:v>7.6599999999999984</c:v>
                      </c:pt>
                      <c:pt idx="137">
                        <c:v>7.74</c:v>
                      </c:pt>
                      <c:pt idx="138">
                        <c:v>7.8199999999999976</c:v>
                      </c:pt>
                      <c:pt idx="139">
                        <c:v>7.9</c:v>
                      </c:pt>
                      <c:pt idx="140">
                        <c:v>7.98</c:v>
                      </c:pt>
                      <c:pt idx="141">
                        <c:v>8.06</c:v>
                      </c:pt>
                      <c:pt idx="142">
                        <c:v>8.14</c:v>
                      </c:pt>
                      <c:pt idx="143">
                        <c:v>8.14</c:v>
                      </c:pt>
                      <c:pt idx="144">
                        <c:v>8.2200000000000006</c:v>
                      </c:pt>
                      <c:pt idx="145">
                        <c:v>8.2800000000000011</c:v>
                      </c:pt>
                      <c:pt idx="146">
                        <c:v>8.3600000000000012</c:v>
                      </c:pt>
                      <c:pt idx="147">
                        <c:v>8.4400000000000013</c:v>
                      </c:pt>
                      <c:pt idx="148">
                        <c:v>8.5200000000000014</c:v>
                      </c:pt>
                      <c:pt idx="149">
                        <c:v>8.58</c:v>
                      </c:pt>
                      <c:pt idx="150">
                        <c:v>8.66</c:v>
                      </c:pt>
                      <c:pt idx="151">
                        <c:v>8.74</c:v>
                      </c:pt>
                      <c:pt idx="152">
                        <c:v>8.82</c:v>
                      </c:pt>
                      <c:pt idx="153">
                        <c:v>8.82</c:v>
                      </c:pt>
                      <c:pt idx="154">
                        <c:v>8.8800000000000008</c:v>
                      </c:pt>
                      <c:pt idx="155">
                        <c:v>8.9600000000000026</c:v>
                      </c:pt>
                      <c:pt idx="156">
                        <c:v>9.0400000000000009</c:v>
                      </c:pt>
                      <c:pt idx="157">
                        <c:v>9.120000000000001</c:v>
                      </c:pt>
                      <c:pt idx="158">
                        <c:v>9.2000000000000011</c:v>
                      </c:pt>
                      <c:pt idx="159">
                        <c:v>9.2600000000000016</c:v>
                      </c:pt>
                      <c:pt idx="160">
                        <c:v>9.2600000000000016</c:v>
                      </c:pt>
                      <c:pt idx="161">
                        <c:v>9.4200000000000017</c:v>
                      </c:pt>
                      <c:pt idx="162">
                        <c:v>9.5</c:v>
                      </c:pt>
                      <c:pt idx="163">
                        <c:v>9.5</c:v>
                      </c:pt>
                      <c:pt idx="164">
                        <c:v>9.56</c:v>
                      </c:pt>
                      <c:pt idx="165">
                        <c:v>9.64</c:v>
                      </c:pt>
                      <c:pt idx="166">
                        <c:v>9.7000000000000011</c:v>
                      </c:pt>
                      <c:pt idx="167">
                        <c:v>9.7800000000000011</c:v>
                      </c:pt>
                      <c:pt idx="168">
                        <c:v>9.8400000000000016</c:v>
                      </c:pt>
                      <c:pt idx="169">
                        <c:v>9.9200000000000017</c:v>
                      </c:pt>
                      <c:pt idx="170">
                        <c:v>9.98</c:v>
                      </c:pt>
                      <c:pt idx="171">
                        <c:v>10.039999999999999</c:v>
                      </c:pt>
                      <c:pt idx="172">
                        <c:v>10.039999999999999</c:v>
                      </c:pt>
                      <c:pt idx="173">
                        <c:v>10.1</c:v>
                      </c:pt>
                      <c:pt idx="174">
                        <c:v>10.18</c:v>
                      </c:pt>
                      <c:pt idx="175">
                        <c:v>10.24</c:v>
                      </c:pt>
                      <c:pt idx="176">
                        <c:v>10.3</c:v>
                      </c:pt>
                      <c:pt idx="177">
                        <c:v>10.36</c:v>
                      </c:pt>
                      <c:pt idx="178">
                        <c:v>10.42</c:v>
                      </c:pt>
                      <c:pt idx="179">
                        <c:v>10.48</c:v>
                      </c:pt>
                      <c:pt idx="180">
                        <c:v>10.54</c:v>
                      </c:pt>
                      <c:pt idx="181">
                        <c:v>10.54</c:v>
                      </c:pt>
                      <c:pt idx="182">
                        <c:v>10.6</c:v>
                      </c:pt>
                      <c:pt idx="183">
                        <c:v>10.66</c:v>
                      </c:pt>
                      <c:pt idx="184">
                        <c:v>10.72</c:v>
                      </c:pt>
                      <c:pt idx="185">
                        <c:v>10.78</c:v>
                      </c:pt>
                      <c:pt idx="186">
                        <c:v>10.84</c:v>
                      </c:pt>
                      <c:pt idx="187">
                        <c:v>10.9</c:v>
                      </c:pt>
                      <c:pt idx="188">
                        <c:v>10.96</c:v>
                      </c:pt>
                      <c:pt idx="189">
                        <c:v>11.02</c:v>
                      </c:pt>
                      <c:pt idx="190">
                        <c:v>11.02</c:v>
                      </c:pt>
                      <c:pt idx="191">
                        <c:v>11.08</c:v>
                      </c:pt>
                      <c:pt idx="192">
                        <c:v>11.14</c:v>
                      </c:pt>
                      <c:pt idx="193">
                        <c:v>11.2</c:v>
                      </c:pt>
                      <c:pt idx="194">
                        <c:v>11.24</c:v>
                      </c:pt>
                      <c:pt idx="195">
                        <c:v>11.3</c:v>
                      </c:pt>
                      <c:pt idx="196">
                        <c:v>11.36</c:v>
                      </c:pt>
                      <c:pt idx="197">
                        <c:v>11.42</c:v>
                      </c:pt>
                      <c:pt idx="198">
                        <c:v>11.48</c:v>
                      </c:pt>
                      <c:pt idx="199">
                        <c:v>11.54</c:v>
                      </c:pt>
                      <c:pt idx="200">
                        <c:v>11.54</c:v>
                      </c:pt>
                      <c:pt idx="201">
                        <c:v>11.6</c:v>
                      </c:pt>
                      <c:pt idx="202">
                        <c:v>11.66</c:v>
                      </c:pt>
                      <c:pt idx="203">
                        <c:v>11.72</c:v>
                      </c:pt>
                      <c:pt idx="204">
                        <c:v>11.8</c:v>
                      </c:pt>
                      <c:pt idx="205">
                        <c:v>11.86</c:v>
                      </c:pt>
                      <c:pt idx="206">
                        <c:v>11.92</c:v>
                      </c:pt>
                      <c:pt idx="207">
                        <c:v>12</c:v>
                      </c:pt>
                      <c:pt idx="208">
                        <c:v>12.06</c:v>
                      </c:pt>
                      <c:pt idx="209">
                        <c:v>12.06</c:v>
                      </c:pt>
                      <c:pt idx="210">
                        <c:v>12.12</c:v>
                      </c:pt>
                      <c:pt idx="211">
                        <c:v>12.2</c:v>
                      </c:pt>
                      <c:pt idx="212">
                        <c:v>12.28</c:v>
                      </c:pt>
                      <c:pt idx="213">
                        <c:v>12.34</c:v>
                      </c:pt>
                      <c:pt idx="214">
                        <c:v>12.42</c:v>
                      </c:pt>
                      <c:pt idx="215">
                        <c:v>12.5</c:v>
                      </c:pt>
                      <c:pt idx="216">
                        <c:v>12.58</c:v>
                      </c:pt>
                      <c:pt idx="217">
                        <c:v>12.66</c:v>
                      </c:pt>
                      <c:pt idx="218">
                        <c:v>12.74</c:v>
                      </c:pt>
                      <c:pt idx="219">
                        <c:v>12.74</c:v>
                      </c:pt>
                      <c:pt idx="220">
                        <c:v>12.82</c:v>
                      </c:pt>
                      <c:pt idx="221">
                        <c:v>12.9</c:v>
                      </c:pt>
                      <c:pt idx="222">
                        <c:v>12.98</c:v>
                      </c:pt>
                      <c:pt idx="223">
                        <c:v>13.06</c:v>
                      </c:pt>
                      <c:pt idx="224">
                        <c:v>13.16</c:v>
                      </c:pt>
                      <c:pt idx="225">
                        <c:v>13.24</c:v>
                      </c:pt>
                      <c:pt idx="226">
                        <c:v>13.32</c:v>
                      </c:pt>
                      <c:pt idx="227">
                        <c:v>13.32</c:v>
                      </c:pt>
                      <c:pt idx="228">
                        <c:v>13.42</c:v>
                      </c:pt>
                      <c:pt idx="229">
                        <c:v>13.5</c:v>
                      </c:pt>
                      <c:pt idx="230">
                        <c:v>13.6</c:v>
                      </c:pt>
                      <c:pt idx="231">
                        <c:v>13.7</c:v>
                      </c:pt>
                      <c:pt idx="232">
                        <c:v>13.78</c:v>
                      </c:pt>
                      <c:pt idx="233">
                        <c:v>13.88</c:v>
                      </c:pt>
                      <c:pt idx="234">
                        <c:v>13.98</c:v>
                      </c:pt>
                      <c:pt idx="235">
                        <c:v>14.08</c:v>
                      </c:pt>
                      <c:pt idx="236">
                        <c:v>14.18</c:v>
                      </c:pt>
                      <c:pt idx="237">
                        <c:v>14.18</c:v>
                      </c:pt>
                      <c:pt idx="238">
                        <c:v>14.28</c:v>
                      </c:pt>
                      <c:pt idx="239">
                        <c:v>14.38</c:v>
                      </c:pt>
                      <c:pt idx="240">
                        <c:v>14.48</c:v>
                      </c:pt>
                      <c:pt idx="241">
                        <c:v>14.58</c:v>
                      </c:pt>
                      <c:pt idx="242">
                        <c:v>14.68</c:v>
                      </c:pt>
                      <c:pt idx="243">
                        <c:v>14.78</c:v>
                      </c:pt>
                      <c:pt idx="244">
                        <c:v>14.88</c:v>
                      </c:pt>
                      <c:pt idx="245">
                        <c:v>14.98</c:v>
                      </c:pt>
                      <c:pt idx="246">
                        <c:v>15.08</c:v>
                      </c:pt>
                      <c:pt idx="247">
                        <c:v>15.08</c:v>
                      </c:pt>
                      <c:pt idx="248">
                        <c:v>15.16</c:v>
                      </c:pt>
                      <c:pt idx="249">
                        <c:v>15.26</c:v>
                      </c:pt>
                      <c:pt idx="250">
                        <c:v>15.36</c:v>
                      </c:pt>
                      <c:pt idx="251">
                        <c:v>15.44</c:v>
                      </c:pt>
                      <c:pt idx="252">
                        <c:v>15.54</c:v>
                      </c:pt>
                      <c:pt idx="253">
                        <c:v>15.62</c:v>
                      </c:pt>
                      <c:pt idx="254">
                        <c:v>15.72</c:v>
                      </c:pt>
                      <c:pt idx="255">
                        <c:v>15.8</c:v>
                      </c:pt>
                      <c:pt idx="256">
                        <c:v>15.8</c:v>
                      </c:pt>
                      <c:pt idx="257">
                        <c:v>15.9</c:v>
                      </c:pt>
                      <c:pt idx="258">
                        <c:v>15.98</c:v>
                      </c:pt>
                      <c:pt idx="259">
                        <c:v>16.059999999999999</c:v>
                      </c:pt>
                      <c:pt idx="260">
                        <c:v>16.14</c:v>
                      </c:pt>
                      <c:pt idx="261">
                        <c:v>16.239999999999998</c:v>
                      </c:pt>
                      <c:pt idx="262">
                        <c:v>16.32</c:v>
                      </c:pt>
                      <c:pt idx="263">
                        <c:v>16.399999999999999</c:v>
                      </c:pt>
                      <c:pt idx="264">
                        <c:v>16.399999999999999</c:v>
                      </c:pt>
                      <c:pt idx="265">
                        <c:v>16.48</c:v>
                      </c:pt>
                      <c:pt idx="266">
                        <c:v>16.559999999999999</c:v>
                      </c:pt>
                      <c:pt idx="267">
                        <c:v>16.66</c:v>
                      </c:pt>
                      <c:pt idx="268">
                        <c:v>16.739999999999998</c:v>
                      </c:pt>
                      <c:pt idx="269">
                        <c:v>16.82</c:v>
                      </c:pt>
                      <c:pt idx="270">
                        <c:v>16.899999999999999</c:v>
                      </c:pt>
                      <c:pt idx="271">
                        <c:v>16.98</c:v>
                      </c:pt>
                      <c:pt idx="272">
                        <c:v>17.059999999999999</c:v>
                      </c:pt>
                      <c:pt idx="273">
                        <c:v>17.14</c:v>
                      </c:pt>
                      <c:pt idx="274">
                        <c:v>17.22</c:v>
                      </c:pt>
                      <c:pt idx="275">
                        <c:v>17.22</c:v>
                      </c:pt>
                      <c:pt idx="276">
                        <c:v>17.3</c:v>
                      </c:pt>
                      <c:pt idx="277">
                        <c:v>17.38</c:v>
                      </c:pt>
                      <c:pt idx="278">
                        <c:v>17.440000000000001</c:v>
                      </c:pt>
                      <c:pt idx="279">
                        <c:v>17.52</c:v>
                      </c:pt>
                      <c:pt idx="280">
                        <c:v>17.579999999999998</c:v>
                      </c:pt>
                      <c:pt idx="281">
                        <c:v>17.64</c:v>
                      </c:pt>
                      <c:pt idx="282">
                        <c:v>17.72</c:v>
                      </c:pt>
                      <c:pt idx="283">
                        <c:v>17.78</c:v>
                      </c:pt>
                      <c:pt idx="284">
                        <c:v>17.78</c:v>
                      </c:pt>
                      <c:pt idx="285">
                        <c:v>17.84</c:v>
                      </c:pt>
                      <c:pt idx="286">
                        <c:v>17.899999999999999</c:v>
                      </c:pt>
                      <c:pt idx="287">
                        <c:v>17.96</c:v>
                      </c:pt>
                      <c:pt idx="288">
                        <c:v>18.02</c:v>
                      </c:pt>
                      <c:pt idx="289">
                        <c:v>18.079999999999998</c:v>
                      </c:pt>
                      <c:pt idx="290">
                        <c:v>18.14</c:v>
                      </c:pt>
                      <c:pt idx="291">
                        <c:v>18.2</c:v>
                      </c:pt>
                      <c:pt idx="292">
                        <c:v>18.260000000000002</c:v>
                      </c:pt>
                      <c:pt idx="293">
                        <c:v>18.260000000000002</c:v>
                      </c:pt>
                      <c:pt idx="294">
                        <c:v>18.3</c:v>
                      </c:pt>
                      <c:pt idx="295">
                        <c:v>18.36</c:v>
                      </c:pt>
                      <c:pt idx="296">
                        <c:v>18.420000000000002</c:v>
                      </c:pt>
                      <c:pt idx="297">
                        <c:v>18.48</c:v>
                      </c:pt>
                      <c:pt idx="298">
                        <c:v>18.54</c:v>
                      </c:pt>
                      <c:pt idx="299">
                        <c:v>18.600000000000001</c:v>
                      </c:pt>
                      <c:pt idx="300">
                        <c:v>18.66</c:v>
                      </c:pt>
                      <c:pt idx="301">
                        <c:v>18.66</c:v>
                      </c:pt>
                      <c:pt idx="302">
                        <c:v>18.7</c:v>
                      </c:pt>
                      <c:pt idx="303">
                        <c:v>18.760000000000002</c:v>
                      </c:pt>
                      <c:pt idx="304">
                        <c:v>18.8</c:v>
                      </c:pt>
                      <c:pt idx="305">
                        <c:v>18.86</c:v>
                      </c:pt>
                      <c:pt idx="306">
                        <c:v>18.899999999999999</c:v>
                      </c:pt>
                      <c:pt idx="307">
                        <c:v>18.940000000000001</c:v>
                      </c:pt>
                      <c:pt idx="308">
                        <c:v>19</c:v>
                      </c:pt>
                      <c:pt idx="309">
                        <c:v>19.04</c:v>
                      </c:pt>
                      <c:pt idx="310">
                        <c:v>19.079999999999998</c:v>
                      </c:pt>
                      <c:pt idx="311">
                        <c:v>19.100000000000001</c:v>
                      </c:pt>
                      <c:pt idx="312">
                        <c:v>19.100000000000001</c:v>
                      </c:pt>
                      <c:pt idx="313">
                        <c:v>19.14</c:v>
                      </c:pt>
                      <c:pt idx="314">
                        <c:v>19.18</c:v>
                      </c:pt>
                      <c:pt idx="315">
                        <c:v>19.22</c:v>
                      </c:pt>
                      <c:pt idx="316">
                        <c:v>19.260000000000002</c:v>
                      </c:pt>
                      <c:pt idx="317">
                        <c:v>19.28</c:v>
                      </c:pt>
                      <c:pt idx="318">
                        <c:v>19.32</c:v>
                      </c:pt>
                      <c:pt idx="319">
                        <c:v>19.36</c:v>
                      </c:pt>
                      <c:pt idx="320">
                        <c:v>19.399999999999999</c:v>
                      </c:pt>
                      <c:pt idx="321">
                        <c:v>19.399999999999999</c:v>
                      </c:pt>
                      <c:pt idx="322">
                        <c:v>19.440000000000001</c:v>
                      </c:pt>
                      <c:pt idx="323">
                        <c:v>19.46</c:v>
                      </c:pt>
                      <c:pt idx="324">
                        <c:v>19.5</c:v>
                      </c:pt>
                      <c:pt idx="325">
                        <c:v>19.54</c:v>
                      </c:pt>
                      <c:pt idx="326">
                        <c:v>19.579999999999998</c:v>
                      </c:pt>
                      <c:pt idx="327">
                        <c:v>19.600000000000001</c:v>
                      </c:pt>
                      <c:pt idx="328">
                        <c:v>19.64</c:v>
                      </c:pt>
                      <c:pt idx="329">
                        <c:v>19.68</c:v>
                      </c:pt>
                      <c:pt idx="330">
                        <c:v>19.68</c:v>
                      </c:pt>
                      <c:pt idx="331">
                        <c:v>19.7</c:v>
                      </c:pt>
                      <c:pt idx="332">
                        <c:v>19.739999999999998</c:v>
                      </c:pt>
                      <c:pt idx="333">
                        <c:v>19.760000000000002</c:v>
                      </c:pt>
                      <c:pt idx="334">
                        <c:v>19.8</c:v>
                      </c:pt>
                      <c:pt idx="335">
                        <c:v>19.82</c:v>
                      </c:pt>
                      <c:pt idx="336">
                        <c:v>19.86</c:v>
                      </c:pt>
                      <c:pt idx="337">
                        <c:v>19.88</c:v>
                      </c:pt>
                      <c:pt idx="338">
                        <c:v>19.88</c:v>
                      </c:pt>
                      <c:pt idx="339">
                        <c:v>19.940000000000001</c:v>
                      </c:pt>
                      <c:pt idx="340">
                        <c:v>19.940000000000001</c:v>
                      </c:pt>
                      <c:pt idx="341">
                        <c:v>19.96</c:v>
                      </c:pt>
                      <c:pt idx="342">
                        <c:v>19.98</c:v>
                      </c:pt>
                      <c:pt idx="343">
                        <c:v>20.02</c:v>
                      </c:pt>
                      <c:pt idx="344">
                        <c:v>20.04</c:v>
                      </c:pt>
                      <c:pt idx="345">
                        <c:v>20.059999999999999</c:v>
                      </c:pt>
                      <c:pt idx="346">
                        <c:v>20.100000000000001</c:v>
                      </c:pt>
                      <c:pt idx="347">
                        <c:v>20.12</c:v>
                      </c:pt>
                      <c:pt idx="348">
                        <c:v>20.14</c:v>
                      </c:pt>
                      <c:pt idx="349">
                        <c:v>20.14</c:v>
                      </c:pt>
                      <c:pt idx="350">
                        <c:v>20.18</c:v>
                      </c:pt>
                      <c:pt idx="351">
                        <c:v>20.2</c:v>
                      </c:pt>
                      <c:pt idx="352">
                        <c:v>20.239999999999998</c:v>
                      </c:pt>
                      <c:pt idx="353">
                        <c:v>20.260000000000002</c:v>
                      </c:pt>
                      <c:pt idx="354">
                        <c:v>20.28</c:v>
                      </c:pt>
                      <c:pt idx="355">
                        <c:v>20.32</c:v>
                      </c:pt>
                      <c:pt idx="356">
                        <c:v>20.34</c:v>
                      </c:pt>
                      <c:pt idx="357">
                        <c:v>20.38</c:v>
                      </c:pt>
                      <c:pt idx="358">
                        <c:v>20.399999999999999</c:v>
                      </c:pt>
                      <c:pt idx="359">
                        <c:v>20.399999999999999</c:v>
                      </c:pt>
                      <c:pt idx="360">
                        <c:v>20.440000000000001</c:v>
                      </c:pt>
                      <c:pt idx="361">
                        <c:v>20.46</c:v>
                      </c:pt>
                      <c:pt idx="362">
                        <c:v>20.48</c:v>
                      </c:pt>
                      <c:pt idx="363">
                        <c:v>20.52</c:v>
                      </c:pt>
                      <c:pt idx="364">
                        <c:v>20.54</c:v>
                      </c:pt>
                      <c:pt idx="365">
                        <c:v>20.56</c:v>
                      </c:pt>
                      <c:pt idx="366">
                        <c:v>20.56</c:v>
                      </c:pt>
                      <c:pt idx="367">
                        <c:v>20.58</c:v>
                      </c:pt>
                      <c:pt idx="368">
                        <c:v>20.6</c:v>
                      </c:pt>
                      <c:pt idx="369">
                        <c:v>20.62</c:v>
                      </c:pt>
                      <c:pt idx="370">
                        <c:v>20.64</c:v>
                      </c:pt>
                      <c:pt idx="371">
                        <c:v>20.66</c:v>
                      </c:pt>
                      <c:pt idx="372">
                        <c:v>20.7</c:v>
                      </c:pt>
                      <c:pt idx="373">
                        <c:v>20.72</c:v>
                      </c:pt>
                      <c:pt idx="374">
                        <c:v>20.74</c:v>
                      </c:pt>
                      <c:pt idx="375">
                        <c:v>20.76</c:v>
                      </c:pt>
                      <c:pt idx="376">
                        <c:v>20.78</c:v>
                      </c:pt>
                      <c:pt idx="377">
                        <c:v>20.78</c:v>
                      </c:pt>
                      <c:pt idx="378">
                        <c:v>20.8</c:v>
                      </c:pt>
                      <c:pt idx="379">
                        <c:v>20.82</c:v>
                      </c:pt>
                      <c:pt idx="380">
                        <c:v>20.84</c:v>
                      </c:pt>
                      <c:pt idx="381">
                        <c:v>20.88</c:v>
                      </c:pt>
                      <c:pt idx="382">
                        <c:v>20.9</c:v>
                      </c:pt>
                      <c:pt idx="383">
                        <c:v>20.92</c:v>
                      </c:pt>
                      <c:pt idx="384">
                        <c:v>20.94</c:v>
                      </c:pt>
                      <c:pt idx="385">
                        <c:v>20.98</c:v>
                      </c:pt>
                      <c:pt idx="386">
                        <c:v>21</c:v>
                      </c:pt>
                      <c:pt idx="387">
                        <c:v>21</c:v>
                      </c:pt>
                      <c:pt idx="388">
                        <c:v>21.02</c:v>
                      </c:pt>
                      <c:pt idx="389">
                        <c:v>21.04</c:v>
                      </c:pt>
                      <c:pt idx="390">
                        <c:v>21.06</c:v>
                      </c:pt>
                      <c:pt idx="391">
                        <c:v>21.1</c:v>
                      </c:pt>
                      <c:pt idx="392">
                        <c:v>21.12</c:v>
                      </c:pt>
                      <c:pt idx="393">
                        <c:v>21.14</c:v>
                      </c:pt>
                      <c:pt idx="394">
                        <c:v>21.16</c:v>
                      </c:pt>
                      <c:pt idx="395">
                        <c:v>21.16</c:v>
                      </c:pt>
                      <c:pt idx="396">
                        <c:v>21.2</c:v>
                      </c:pt>
                      <c:pt idx="397">
                        <c:v>21.22</c:v>
                      </c:pt>
                      <c:pt idx="398">
                        <c:v>21.26</c:v>
                      </c:pt>
                      <c:pt idx="399">
                        <c:v>21.28</c:v>
                      </c:pt>
                      <c:pt idx="400">
                        <c:v>21.32</c:v>
                      </c:pt>
                      <c:pt idx="401">
                        <c:v>21.34</c:v>
                      </c:pt>
                      <c:pt idx="402">
                        <c:v>21.38</c:v>
                      </c:pt>
                      <c:pt idx="403">
                        <c:v>21.38</c:v>
                      </c:pt>
                      <c:pt idx="404">
                        <c:v>21.42</c:v>
                      </c:pt>
                      <c:pt idx="405">
                        <c:v>21.46</c:v>
                      </c:pt>
                      <c:pt idx="406">
                        <c:v>21.5</c:v>
                      </c:pt>
                      <c:pt idx="407">
                        <c:v>21.54</c:v>
                      </c:pt>
                      <c:pt idx="408">
                        <c:v>21.58</c:v>
                      </c:pt>
                      <c:pt idx="409">
                        <c:v>21.62</c:v>
                      </c:pt>
                      <c:pt idx="410">
                        <c:v>21.66</c:v>
                      </c:pt>
                      <c:pt idx="411">
                        <c:v>21.72</c:v>
                      </c:pt>
                      <c:pt idx="412">
                        <c:v>21.76</c:v>
                      </c:pt>
                      <c:pt idx="413">
                        <c:v>21.8</c:v>
                      </c:pt>
                      <c:pt idx="414">
                        <c:v>21.84</c:v>
                      </c:pt>
                      <c:pt idx="415">
                        <c:v>21.84</c:v>
                      </c:pt>
                      <c:pt idx="416">
                        <c:v>21.88</c:v>
                      </c:pt>
                      <c:pt idx="417">
                        <c:v>21.92</c:v>
                      </c:pt>
                      <c:pt idx="418">
                        <c:v>21.96</c:v>
                      </c:pt>
                      <c:pt idx="419">
                        <c:v>22</c:v>
                      </c:pt>
                      <c:pt idx="420">
                        <c:v>22.04</c:v>
                      </c:pt>
                      <c:pt idx="421">
                        <c:v>22.08</c:v>
                      </c:pt>
                      <c:pt idx="422">
                        <c:v>22.12</c:v>
                      </c:pt>
                      <c:pt idx="423">
                        <c:v>22.14</c:v>
                      </c:pt>
                      <c:pt idx="424">
                        <c:v>22.14</c:v>
                      </c:pt>
                      <c:pt idx="425">
                        <c:v>22.18</c:v>
                      </c:pt>
                      <c:pt idx="426">
                        <c:v>22.22</c:v>
                      </c:pt>
                      <c:pt idx="427">
                        <c:v>22.26</c:v>
                      </c:pt>
                      <c:pt idx="428">
                        <c:v>22.3</c:v>
                      </c:pt>
                      <c:pt idx="429">
                        <c:v>22.32</c:v>
                      </c:pt>
                      <c:pt idx="430">
                        <c:v>22.36</c:v>
                      </c:pt>
                      <c:pt idx="431">
                        <c:v>22.4</c:v>
                      </c:pt>
                      <c:pt idx="432">
                        <c:v>22.4</c:v>
                      </c:pt>
                      <c:pt idx="433">
                        <c:v>22.44</c:v>
                      </c:pt>
                      <c:pt idx="434">
                        <c:v>22.48</c:v>
                      </c:pt>
                      <c:pt idx="435">
                        <c:v>22.52</c:v>
                      </c:pt>
                      <c:pt idx="436">
                        <c:v>22.56</c:v>
                      </c:pt>
                      <c:pt idx="437">
                        <c:v>22.58</c:v>
                      </c:pt>
                      <c:pt idx="438">
                        <c:v>22.62</c:v>
                      </c:pt>
                      <c:pt idx="439">
                        <c:v>22.64</c:v>
                      </c:pt>
                      <c:pt idx="440">
                        <c:v>22.68</c:v>
                      </c:pt>
                      <c:pt idx="441">
                        <c:v>22.7</c:v>
                      </c:pt>
                      <c:pt idx="442">
                        <c:v>22.74</c:v>
                      </c:pt>
                      <c:pt idx="443">
                        <c:v>22.74</c:v>
                      </c:pt>
                      <c:pt idx="444">
                        <c:v>22.76</c:v>
                      </c:pt>
                      <c:pt idx="445">
                        <c:v>22.78</c:v>
                      </c:pt>
                      <c:pt idx="446">
                        <c:v>22.8</c:v>
                      </c:pt>
                      <c:pt idx="447">
                        <c:v>22.82</c:v>
                      </c:pt>
                      <c:pt idx="448">
                        <c:v>22.84</c:v>
                      </c:pt>
                      <c:pt idx="449">
                        <c:v>22.86</c:v>
                      </c:pt>
                      <c:pt idx="450">
                        <c:v>22.86</c:v>
                      </c:pt>
                      <c:pt idx="451">
                        <c:v>22.88</c:v>
                      </c:pt>
                      <c:pt idx="452">
                        <c:v>22.88</c:v>
                      </c:pt>
                      <c:pt idx="453">
                        <c:v>22.9</c:v>
                      </c:pt>
                      <c:pt idx="454">
                        <c:v>22.9</c:v>
                      </c:pt>
                      <c:pt idx="455">
                        <c:v>22.92</c:v>
                      </c:pt>
                      <c:pt idx="456">
                        <c:v>22.92</c:v>
                      </c:pt>
                      <c:pt idx="457">
                        <c:v>22.94</c:v>
                      </c:pt>
                      <c:pt idx="458">
                        <c:v>22.96</c:v>
                      </c:pt>
                      <c:pt idx="459">
                        <c:v>22.96</c:v>
                      </c:pt>
                      <c:pt idx="460">
                        <c:v>22.98</c:v>
                      </c:pt>
                      <c:pt idx="461">
                        <c:v>22.98</c:v>
                      </c:pt>
                      <c:pt idx="462">
                        <c:v>23</c:v>
                      </c:pt>
                      <c:pt idx="463">
                        <c:v>23</c:v>
                      </c:pt>
                      <c:pt idx="464">
                        <c:v>23.02</c:v>
                      </c:pt>
                      <c:pt idx="465">
                        <c:v>23.02</c:v>
                      </c:pt>
                      <c:pt idx="466">
                        <c:v>23.04</c:v>
                      </c:pt>
                      <c:pt idx="467">
                        <c:v>23.04</c:v>
                      </c:pt>
                      <c:pt idx="468">
                        <c:v>23.06</c:v>
                      </c:pt>
                      <c:pt idx="469">
                        <c:v>23.06</c:v>
                      </c:pt>
                      <c:pt idx="470">
                        <c:v>23.08</c:v>
                      </c:pt>
                      <c:pt idx="471">
                        <c:v>23.08</c:v>
                      </c:pt>
                      <c:pt idx="472">
                        <c:v>23.1</c:v>
                      </c:pt>
                      <c:pt idx="473">
                        <c:v>23.1</c:v>
                      </c:pt>
                      <c:pt idx="474">
                        <c:v>23.12</c:v>
                      </c:pt>
                      <c:pt idx="475">
                        <c:v>23.12</c:v>
                      </c:pt>
                      <c:pt idx="476">
                        <c:v>23.14</c:v>
                      </c:pt>
                      <c:pt idx="477">
                        <c:v>23.14</c:v>
                      </c:pt>
                      <c:pt idx="478">
                        <c:v>23.16</c:v>
                      </c:pt>
                      <c:pt idx="479">
                        <c:v>23.16</c:v>
                      </c:pt>
                      <c:pt idx="480">
                        <c:v>23.16</c:v>
                      </c:pt>
                      <c:pt idx="481">
                        <c:v>23.18</c:v>
                      </c:pt>
                      <c:pt idx="482">
                        <c:v>23.18</c:v>
                      </c:pt>
                      <c:pt idx="483">
                        <c:v>23.2</c:v>
                      </c:pt>
                      <c:pt idx="484">
                        <c:v>23.2</c:v>
                      </c:pt>
                      <c:pt idx="485">
                        <c:v>23.2</c:v>
                      </c:pt>
                      <c:pt idx="486">
                        <c:v>23.22</c:v>
                      </c:pt>
                      <c:pt idx="487">
                        <c:v>23.22</c:v>
                      </c:pt>
                      <c:pt idx="488">
                        <c:v>23.24</c:v>
                      </c:pt>
                      <c:pt idx="489">
                        <c:v>23.24</c:v>
                      </c:pt>
                      <c:pt idx="490">
                        <c:v>23.24</c:v>
                      </c:pt>
                      <c:pt idx="491">
                        <c:v>23.26</c:v>
                      </c:pt>
                      <c:pt idx="492">
                        <c:v>23.26</c:v>
                      </c:pt>
                      <c:pt idx="493">
                        <c:v>23.26</c:v>
                      </c:pt>
                      <c:pt idx="494">
                        <c:v>23.28</c:v>
                      </c:pt>
                      <c:pt idx="495">
                        <c:v>23.28</c:v>
                      </c:pt>
                      <c:pt idx="496">
                        <c:v>23.28</c:v>
                      </c:pt>
                      <c:pt idx="497">
                        <c:v>23.28</c:v>
                      </c:pt>
                      <c:pt idx="498">
                        <c:v>23.28</c:v>
                      </c:pt>
                      <c:pt idx="499">
                        <c:v>23.28</c:v>
                      </c:pt>
                      <c:pt idx="500">
                        <c:v>23.28</c:v>
                      </c:pt>
                      <c:pt idx="501">
                        <c:v>23.28</c:v>
                      </c:pt>
                      <c:pt idx="502">
                        <c:v>23.28</c:v>
                      </c:pt>
                      <c:pt idx="503">
                        <c:v>23.26</c:v>
                      </c:pt>
                      <c:pt idx="504">
                        <c:v>23.26</c:v>
                      </c:pt>
                      <c:pt idx="505">
                        <c:v>23.24</c:v>
                      </c:pt>
                      <c:pt idx="506">
                        <c:v>23.24</c:v>
                      </c:pt>
                      <c:pt idx="507">
                        <c:v>23.22</c:v>
                      </c:pt>
                      <c:pt idx="508">
                        <c:v>23.22</c:v>
                      </c:pt>
                      <c:pt idx="509">
                        <c:v>23.22</c:v>
                      </c:pt>
                      <c:pt idx="510">
                        <c:v>23.2</c:v>
                      </c:pt>
                      <c:pt idx="511">
                        <c:v>23.18</c:v>
                      </c:pt>
                      <c:pt idx="512">
                        <c:v>23.18</c:v>
                      </c:pt>
                      <c:pt idx="513">
                        <c:v>23.16</c:v>
                      </c:pt>
                      <c:pt idx="514">
                        <c:v>23.16</c:v>
                      </c:pt>
                      <c:pt idx="515">
                        <c:v>23.14</c:v>
                      </c:pt>
                      <c:pt idx="516">
                        <c:v>23.14</c:v>
                      </c:pt>
                      <c:pt idx="517">
                        <c:v>23.14</c:v>
                      </c:pt>
                      <c:pt idx="518">
                        <c:v>23.12</c:v>
                      </c:pt>
                      <c:pt idx="519">
                        <c:v>23.12</c:v>
                      </c:pt>
                      <c:pt idx="520">
                        <c:v>23.12</c:v>
                      </c:pt>
                      <c:pt idx="521">
                        <c:v>23.1</c:v>
                      </c:pt>
                      <c:pt idx="522">
                        <c:v>23.1</c:v>
                      </c:pt>
                      <c:pt idx="523">
                        <c:v>23.08</c:v>
                      </c:pt>
                      <c:pt idx="524">
                        <c:v>23.08</c:v>
                      </c:pt>
                      <c:pt idx="525">
                        <c:v>23.06</c:v>
                      </c:pt>
                      <c:pt idx="526">
                        <c:v>23.06</c:v>
                      </c:pt>
                      <c:pt idx="527">
                        <c:v>23.06</c:v>
                      </c:pt>
                      <c:pt idx="528">
                        <c:v>23.04</c:v>
                      </c:pt>
                      <c:pt idx="529">
                        <c:v>23.04</c:v>
                      </c:pt>
                      <c:pt idx="530">
                        <c:v>23.02</c:v>
                      </c:pt>
                      <c:pt idx="531">
                        <c:v>23</c:v>
                      </c:pt>
                      <c:pt idx="532">
                        <c:v>23</c:v>
                      </c:pt>
                      <c:pt idx="533">
                        <c:v>22.98</c:v>
                      </c:pt>
                      <c:pt idx="534">
                        <c:v>22.98</c:v>
                      </c:pt>
                      <c:pt idx="535">
                        <c:v>22.96</c:v>
                      </c:pt>
                      <c:pt idx="536">
                        <c:v>22.96</c:v>
                      </c:pt>
                      <c:pt idx="537">
                        <c:v>22.94</c:v>
                      </c:pt>
                      <c:pt idx="538">
                        <c:v>22.94</c:v>
                      </c:pt>
                      <c:pt idx="539">
                        <c:v>22.92</c:v>
                      </c:pt>
                      <c:pt idx="540">
                        <c:v>22.92</c:v>
                      </c:pt>
                      <c:pt idx="541">
                        <c:v>22.9</c:v>
                      </c:pt>
                      <c:pt idx="542">
                        <c:v>22.9</c:v>
                      </c:pt>
                      <c:pt idx="543">
                        <c:v>22.9</c:v>
                      </c:pt>
                      <c:pt idx="544">
                        <c:v>22.88</c:v>
                      </c:pt>
                      <c:pt idx="545">
                        <c:v>22.88</c:v>
                      </c:pt>
                      <c:pt idx="546">
                        <c:v>22.88</c:v>
                      </c:pt>
                      <c:pt idx="547">
                        <c:v>22.88</c:v>
                      </c:pt>
                      <c:pt idx="548">
                        <c:v>22.88</c:v>
                      </c:pt>
                      <c:pt idx="549">
                        <c:v>22.86</c:v>
                      </c:pt>
                      <c:pt idx="550">
                        <c:v>22.86</c:v>
                      </c:pt>
                      <c:pt idx="551">
                        <c:v>22.86</c:v>
                      </c:pt>
                      <c:pt idx="552">
                        <c:v>22.86</c:v>
                      </c:pt>
                      <c:pt idx="553">
                        <c:v>22.84</c:v>
                      </c:pt>
                      <c:pt idx="554">
                        <c:v>22.84</c:v>
                      </c:pt>
                      <c:pt idx="555">
                        <c:v>22.84</c:v>
                      </c:pt>
                      <c:pt idx="556">
                        <c:v>22.84</c:v>
                      </c:pt>
                      <c:pt idx="557">
                        <c:v>22.82</c:v>
                      </c:pt>
                      <c:pt idx="558">
                        <c:v>22.8</c:v>
                      </c:pt>
                      <c:pt idx="559">
                        <c:v>22.8</c:v>
                      </c:pt>
                      <c:pt idx="560">
                        <c:v>22.78</c:v>
                      </c:pt>
                      <c:pt idx="561">
                        <c:v>22.76</c:v>
                      </c:pt>
                      <c:pt idx="562">
                        <c:v>22.74</c:v>
                      </c:pt>
                      <c:pt idx="563">
                        <c:v>22.74</c:v>
                      </c:pt>
                      <c:pt idx="564">
                        <c:v>22.74</c:v>
                      </c:pt>
                      <c:pt idx="565">
                        <c:v>22.72</c:v>
                      </c:pt>
                      <c:pt idx="566">
                        <c:v>22.7</c:v>
                      </c:pt>
                      <c:pt idx="567">
                        <c:v>22.68</c:v>
                      </c:pt>
                      <c:pt idx="568">
                        <c:v>22.66</c:v>
                      </c:pt>
                      <c:pt idx="569">
                        <c:v>22.64</c:v>
                      </c:pt>
                      <c:pt idx="570">
                        <c:v>22.64</c:v>
                      </c:pt>
                      <c:pt idx="571">
                        <c:v>22.62</c:v>
                      </c:pt>
                      <c:pt idx="572">
                        <c:v>22.6</c:v>
                      </c:pt>
                      <c:pt idx="573">
                        <c:v>22.6</c:v>
                      </c:pt>
                      <c:pt idx="574">
                        <c:v>22.6</c:v>
                      </c:pt>
                      <c:pt idx="575">
                        <c:v>22.58</c:v>
                      </c:pt>
                      <c:pt idx="576">
                        <c:v>22.56</c:v>
                      </c:pt>
                      <c:pt idx="577">
                        <c:v>22.56</c:v>
                      </c:pt>
                      <c:pt idx="578">
                        <c:v>22.54</c:v>
                      </c:pt>
                      <c:pt idx="579">
                        <c:v>22.52</c:v>
                      </c:pt>
                      <c:pt idx="580">
                        <c:v>22.52</c:v>
                      </c:pt>
                      <c:pt idx="581">
                        <c:v>22.5</c:v>
                      </c:pt>
                      <c:pt idx="582">
                        <c:v>22.48</c:v>
                      </c:pt>
                      <c:pt idx="583">
                        <c:v>22.48</c:v>
                      </c:pt>
                      <c:pt idx="584">
                        <c:v>22.46</c:v>
                      </c:pt>
                      <c:pt idx="585">
                        <c:v>22.46</c:v>
                      </c:pt>
                      <c:pt idx="586">
                        <c:v>22.44</c:v>
                      </c:pt>
                      <c:pt idx="587">
                        <c:v>22.42</c:v>
                      </c:pt>
                      <c:pt idx="588">
                        <c:v>22.4</c:v>
                      </c:pt>
                      <c:pt idx="589">
                        <c:v>22.38</c:v>
                      </c:pt>
                      <c:pt idx="590">
                        <c:v>22.38</c:v>
                      </c:pt>
                      <c:pt idx="591">
                        <c:v>22.36</c:v>
                      </c:pt>
                      <c:pt idx="592">
                        <c:v>22.36</c:v>
                      </c:pt>
                      <c:pt idx="593">
                        <c:v>22.34</c:v>
                      </c:pt>
                      <c:pt idx="594">
                        <c:v>22.32</c:v>
                      </c:pt>
                      <c:pt idx="595">
                        <c:v>22.32</c:v>
                      </c:pt>
                      <c:pt idx="596">
                        <c:v>22.3</c:v>
                      </c:pt>
                      <c:pt idx="597">
                        <c:v>22.3</c:v>
                      </c:pt>
                      <c:pt idx="598">
                        <c:v>22.28</c:v>
                      </c:pt>
                      <c:pt idx="599">
                        <c:v>22.28</c:v>
                      </c:pt>
                      <c:pt idx="600">
                        <c:v>22.28</c:v>
                      </c:pt>
                      <c:pt idx="601">
                        <c:v>22.26</c:v>
                      </c:pt>
                      <c:pt idx="602">
                        <c:v>22.26</c:v>
                      </c:pt>
                      <c:pt idx="603">
                        <c:v>22.24</c:v>
                      </c:pt>
                      <c:pt idx="604">
                        <c:v>22.24</c:v>
                      </c:pt>
                      <c:pt idx="605">
                        <c:v>22.22</c:v>
                      </c:pt>
                      <c:pt idx="606">
                        <c:v>22.22</c:v>
                      </c:pt>
                      <c:pt idx="607">
                        <c:v>22.22</c:v>
                      </c:pt>
                      <c:pt idx="608">
                        <c:v>22.2</c:v>
                      </c:pt>
                      <c:pt idx="609">
                        <c:v>22.2</c:v>
                      </c:pt>
                      <c:pt idx="610">
                        <c:v>22.18</c:v>
                      </c:pt>
                      <c:pt idx="611">
                        <c:v>22.18</c:v>
                      </c:pt>
                      <c:pt idx="612">
                        <c:v>22.18</c:v>
                      </c:pt>
                      <c:pt idx="613">
                        <c:v>22.18</c:v>
                      </c:pt>
                      <c:pt idx="614">
                        <c:v>22.16</c:v>
                      </c:pt>
                      <c:pt idx="615">
                        <c:v>22.14</c:v>
                      </c:pt>
                      <c:pt idx="616">
                        <c:v>22.14</c:v>
                      </c:pt>
                      <c:pt idx="617">
                        <c:v>22.14</c:v>
                      </c:pt>
                      <c:pt idx="618">
                        <c:v>22.12</c:v>
                      </c:pt>
                      <c:pt idx="619">
                        <c:v>22.12</c:v>
                      </c:pt>
                      <c:pt idx="620">
                        <c:v>22.12</c:v>
                      </c:pt>
                      <c:pt idx="621">
                        <c:v>22.12</c:v>
                      </c:pt>
                      <c:pt idx="622">
                        <c:v>22.1</c:v>
                      </c:pt>
                      <c:pt idx="623">
                        <c:v>22.1</c:v>
                      </c:pt>
                      <c:pt idx="624">
                        <c:v>22.1</c:v>
                      </c:pt>
                      <c:pt idx="625">
                        <c:v>22.1</c:v>
                      </c:pt>
                      <c:pt idx="626">
                        <c:v>22.12</c:v>
                      </c:pt>
                      <c:pt idx="627">
                        <c:v>22.12</c:v>
                      </c:pt>
                      <c:pt idx="628">
                        <c:v>22.12</c:v>
                      </c:pt>
                      <c:pt idx="629">
                        <c:v>22.12</c:v>
                      </c:pt>
                      <c:pt idx="630">
                        <c:v>22.14</c:v>
                      </c:pt>
                      <c:pt idx="631">
                        <c:v>22.14</c:v>
                      </c:pt>
                      <c:pt idx="632">
                        <c:v>22.16</c:v>
                      </c:pt>
                      <c:pt idx="633">
                        <c:v>22.16</c:v>
                      </c:pt>
                      <c:pt idx="634">
                        <c:v>22.18</c:v>
                      </c:pt>
                      <c:pt idx="635">
                        <c:v>22.18</c:v>
                      </c:pt>
                      <c:pt idx="636">
                        <c:v>22.18</c:v>
                      </c:pt>
                      <c:pt idx="637">
                        <c:v>22.18</c:v>
                      </c:pt>
                      <c:pt idx="638">
                        <c:v>22.18</c:v>
                      </c:pt>
                      <c:pt idx="639">
                        <c:v>22.18</c:v>
                      </c:pt>
                      <c:pt idx="640">
                        <c:v>22.2</c:v>
                      </c:pt>
                      <c:pt idx="641">
                        <c:v>22.18</c:v>
                      </c:pt>
                      <c:pt idx="642">
                        <c:v>22.18</c:v>
                      </c:pt>
                      <c:pt idx="643">
                        <c:v>22.18</c:v>
                      </c:pt>
                      <c:pt idx="644">
                        <c:v>22.18</c:v>
                      </c:pt>
                      <c:pt idx="645">
                        <c:v>22.18</c:v>
                      </c:pt>
                      <c:pt idx="646">
                        <c:v>22.18</c:v>
                      </c:pt>
                      <c:pt idx="647">
                        <c:v>22.18</c:v>
                      </c:pt>
                      <c:pt idx="648">
                        <c:v>22.18</c:v>
                      </c:pt>
                      <c:pt idx="649">
                        <c:v>22.18</c:v>
                      </c:pt>
                      <c:pt idx="650">
                        <c:v>22.18</c:v>
                      </c:pt>
                      <c:pt idx="651">
                        <c:v>22.18</c:v>
                      </c:pt>
                      <c:pt idx="652">
                        <c:v>22.18</c:v>
                      </c:pt>
                      <c:pt idx="653">
                        <c:v>22.18</c:v>
                      </c:pt>
                      <c:pt idx="654">
                        <c:v>22.18</c:v>
                      </c:pt>
                      <c:pt idx="655">
                        <c:v>22.18</c:v>
                      </c:pt>
                      <c:pt idx="656">
                        <c:v>22.18</c:v>
                      </c:pt>
                      <c:pt idx="657">
                        <c:v>22.18</c:v>
                      </c:pt>
                      <c:pt idx="658">
                        <c:v>22.2</c:v>
                      </c:pt>
                      <c:pt idx="659">
                        <c:v>22.2</c:v>
                      </c:pt>
                      <c:pt idx="660">
                        <c:v>22.2</c:v>
                      </c:pt>
                      <c:pt idx="661">
                        <c:v>22.2</c:v>
                      </c:pt>
                      <c:pt idx="662">
                        <c:v>22.2</c:v>
                      </c:pt>
                      <c:pt idx="663">
                        <c:v>22.22</c:v>
                      </c:pt>
                      <c:pt idx="664">
                        <c:v>22.22</c:v>
                      </c:pt>
                      <c:pt idx="665">
                        <c:v>22.22</c:v>
                      </c:pt>
                      <c:pt idx="666">
                        <c:v>22.22</c:v>
                      </c:pt>
                      <c:pt idx="667">
                        <c:v>22.22</c:v>
                      </c:pt>
                      <c:pt idx="668">
                        <c:v>22.22</c:v>
                      </c:pt>
                      <c:pt idx="669">
                        <c:v>22.22</c:v>
                      </c:pt>
                      <c:pt idx="670">
                        <c:v>22.22</c:v>
                      </c:pt>
                      <c:pt idx="671">
                        <c:v>22.22</c:v>
                      </c:pt>
                      <c:pt idx="672">
                        <c:v>22.22</c:v>
                      </c:pt>
                      <c:pt idx="673">
                        <c:v>22.22</c:v>
                      </c:pt>
                      <c:pt idx="674">
                        <c:v>22.22</c:v>
                      </c:pt>
                      <c:pt idx="675">
                        <c:v>22.22</c:v>
                      </c:pt>
                      <c:pt idx="676">
                        <c:v>22.22</c:v>
                      </c:pt>
                      <c:pt idx="677">
                        <c:v>22.22</c:v>
                      </c:pt>
                      <c:pt idx="678">
                        <c:v>22.22</c:v>
                      </c:pt>
                      <c:pt idx="679">
                        <c:v>22.24</c:v>
                      </c:pt>
                      <c:pt idx="680">
                        <c:v>22.24</c:v>
                      </c:pt>
                      <c:pt idx="681">
                        <c:v>22.24</c:v>
                      </c:pt>
                      <c:pt idx="682">
                        <c:v>22.26</c:v>
                      </c:pt>
                      <c:pt idx="683">
                        <c:v>22.28</c:v>
                      </c:pt>
                      <c:pt idx="684">
                        <c:v>22.28</c:v>
                      </c:pt>
                      <c:pt idx="685">
                        <c:v>22.28</c:v>
                      </c:pt>
                      <c:pt idx="686">
                        <c:v>22.3</c:v>
                      </c:pt>
                      <c:pt idx="687">
                        <c:v>22.32</c:v>
                      </c:pt>
                      <c:pt idx="688">
                        <c:v>22.32</c:v>
                      </c:pt>
                      <c:pt idx="689">
                        <c:v>22.34</c:v>
                      </c:pt>
                      <c:pt idx="690">
                        <c:v>22.36</c:v>
                      </c:pt>
                      <c:pt idx="691">
                        <c:v>22.38</c:v>
                      </c:pt>
                      <c:pt idx="692">
                        <c:v>22.4</c:v>
                      </c:pt>
                      <c:pt idx="693">
                        <c:v>22.4</c:v>
                      </c:pt>
                      <c:pt idx="694">
                        <c:v>22.4</c:v>
                      </c:pt>
                      <c:pt idx="695">
                        <c:v>22.42</c:v>
                      </c:pt>
                      <c:pt idx="696">
                        <c:v>22.44</c:v>
                      </c:pt>
                      <c:pt idx="697">
                        <c:v>22.46</c:v>
                      </c:pt>
                      <c:pt idx="698">
                        <c:v>22.46</c:v>
                      </c:pt>
                      <c:pt idx="699">
                        <c:v>22.48</c:v>
                      </c:pt>
                      <c:pt idx="700">
                        <c:v>22.48</c:v>
                      </c:pt>
                      <c:pt idx="701">
                        <c:v>22.5</c:v>
                      </c:pt>
                      <c:pt idx="702">
                        <c:v>22.5</c:v>
                      </c:pt>
                      <c:pt idx="703">
                        <c:v>22.52</c:v>
                      </c:pt>
                      <c:pt idx="704">
                        <c:v>22.52</c:v>
                      </c:pt>
                      <c:pt idx="705">
                        <c:v>22.52</c:v>
                      </c:pt>
                      <c:pt idx="706">
                        <c:v>22.54</c:v>
                      </c:pt>
                      <c:pt idx="707">
                        <c:v>22.56</c:v>
                      </c:pt>
                      <c:pt idx="708">
                        <c:v>22.56</c:v>
                      </c:pt>
                      <c:pt idx="709">
                        <c:v>22.58</c:v>
                      </c:pt>
                      <c:pt idx="710">
                        <c:v>22.58</c:v>
                      </c:pt>
                      <c:pt idx="711">
                        <c:v>22.6</c:v>
                      </c:pt>
                      <c:pt idx="712">
                        <c:v>22.62</c:v>
                      </c:pt>
                      <c:pt idx="713">
                        <c:v>22.62</c:v>
                      </c:pt>
                      <c:pt idx="714">
                        <c:v>22.62</c:v>
                      </c:pt>
                      <c:pt idx="715">
                        <c:v>22.64</c:v>
                      </c:pt>
                      <c:pt idx="716">
                        <c:v>22.64</c:v>
                      </c:pt>
                      <c:pt idx="717">
                        <c:v>22.66</c:v>
                      </c:pt>
                      <c:pt idx="718">
                        <c:v>22.66</c:v>
                      </c:pt>
                      <c:pt idx="719">
                        <c:v>22.66</c:v>
                      </c:pt>
                      <c:pt idx="720">
                        <c:v>22.68</c:v>
                      </c:pt>
                      <c:pt idx="721">
                        <c:v>22.68</c:v>
                      </c:pt>
                      <c:pt idx="722">
                        <c:v>22.68</c:v>
                      </c:pt>
                      <c:pt idx="723">
                        <c:v>22.68</c:v>
                      </c:pt>
                      <c:pt idx="724">
                        <c:v>22.68</c:v>
                      </c:pt>
                      <c:pt idx="725">
                        <c:v>22.7</c:v>
                      </c:pt>
                      <c:pt idx="726">
                        <c:v>22.7</c:v>
                      </c:pt>
                      <c:pt idx="727">
                        <c:v>22.7</c:v>
                      </c:pt>
                      <c:pt idx="728">
                        <c:v>22.7</c:v>
                      </c:pt>
                      <c:pt idx="729">
                        <c:v>22.7</c:v>
                      </c:pt>
                      <c:pt idx="730">
                        <c:v>22.7</c:v>
                      </c:pt>
                      <c:pt idx="731">
                        <c:v>22.7</c:v>
                      </c:pt>
                      <c:pt idx="732">
                        <c:v>22.72</c:v>
                      </c:pt>
                      <c:pt idx="733">
                        <c:v>22.72</c:v>
                      </c:pt>
                      <c:pt idx="734">
                        <c:v>22.72</c:v>
                      </c:pt>
                      <c:pt idx="735">
                        <c:v>22.72</c:v>
                      </c:pt>
                      <c:pt idx="736">
                        <c:v>22.74</c:v>
                      </c:pt>
                      <c:pt idx="737">
                        <c:v>22.74</c:v>
                      </c:pt>
                      <c:pt idx="738">
                        <c:v>22.74</c:v>
                      </c:pt>
                      <c:pt idx="739">
                        <c:v>22.76</c:v>
                      </c:pt>
                      <c:pt idx="740">
                        <c:v>22.76</c:v>
                      </c:pt>
                      <c:pt idx="741">
                        <c:v>22.76</c:v>
                      </c:pt>
                      <c:pt idx="742">
                        <c:v>22.76</c:v>
                      </c:pt>
                      <c:pt idx="743">
                        <c:v>22.78</c:v>
                      </c:pt>
                      <c:pt idx="744">
                        <c:v>22.78</c:v>
                      </c:pt>
                      <c:pt idx="745">
                        <c:v>22.78</c:v>
                      </c:pt>
                      <c:pt idx="746">
                        <c:v>22.78</c:v>
                      </c:pt>
                      <c:pt idx="747">
                        <c:v>22.78</c:v>
                      </c:pt>
                      <c:pt idx="748">
                        <c:v>22.8</c:v>
                      </c:pt>
                      <c:pt idx="749">
                        <c:v>22.8</c:v>
                      </c:pt>
                      <c:pt idx="750">
                        <c:v>22.8</c:v>
                      </c:pt>
                      <c:pt idx="751">
                        <c:v>22.8</c:v>
                      </c:pt>
                      <c:pt idx="752">
                        <c:v>22.78</c:v>
                      </c:pt>
                      <c:pt idx="753">
                        <c:v>22.78</c:v>
                      </c:pt>
                      <c:pt idx="754">
                        <c:v>22.78</c:v>
                      </c:pt>
                      <c:pt idx="755">
                        <c:v>22.78</c:v>
                      </c:pt>
                      <c:pt idx="756">
                        <c:v>22.78</c:v>
                      </c:pt>
                      <c:pt idx="757">
                        <c:v>22.78</c:v>
                      </c:pt>
                      <c:pt idx="758">
                        <c:v>22.78</c:v>
                      </c:pt>
                      <c:pt idx="759">
                        <c:v>22.8</c:v>
                      </c:pt>
                      <c:pt idx="760">
                        <c:v>22.8</c:v>
                      </c:pt>
                      <c:pt idx="761">
                        <c:v>22.8</c:v>
                      </c:pt>
                      <c:pt idx="762">
                        <c:v>22.8</c:v>
                      </c:pt>
                      <c:pt idx="763">
                        <c:v>22.8</c:v>
                      </c:pt>
                      <c:pt idx="764">
                        <c:v>22.82</c:v>
                      </c:pt>
                      <c:pt idx="765">
                        <c:v>22.82</c:v>
                      </c:pt>
                      <c:pt idx="766">
                        <c:v>22.82</c:v>
                      </c:pt>
                      <c:pt idx="767">
                        <c:v>22.82</c:v>
                      </c:pt>
                      <c:pt idx="768">
                        <c:v>22.84</c:v>
                      </c:pt>
                      <c:pt idx="769">
                        <c:v>22.84</c:v>
                      </c:pt>
                      <c:pt idx="770">
                        <c:v>22.84</c:v>
                      </c:pt>
                      <c:pt idx="771">
                        <c:v>22.86</c:v>
                      </c:pt>
                      <c:pt idx="772">
                        <c:v>22.86</c:v>
                      </c:pt>
                      <c:pt idx="773">
                        <c:v>22.86</c:v>
                      </c:pt>
                      <c:pt idx="774">
                        <c:v>22.86</c:v>
                      </c:pt>
                      <c:pt idx="775">
                        <c:v>22.86</c:v>
                      </c:pt>
                      <c:pt idx="776">
                        <c:v>22.86</c:v>
                      </c:pt>
                      <c:pt idx="777">
                        <c:v>22.86</c:v>
                      </c:pt>
                      <c:pt idx="778">
                        <c:v>22.86</c:v>
                      </c:pt>
                      <c:pt idx="779">
                        <c:v>22.86</c:v>
                      </c:pt>
                      <c:pt idx="780">
                        <c:v>22.86</c:v>
                      </c:pt>
                      <c:pt idx="781">
                        <c:v>22.86</c:v>
                      </c:pt>
                      <c:pt idx="782">
                        <c:v>22.84</c:v>
                      </c:pt>
                      <c:pt idx="783">
                        <c:v>22.84</c:v>
                      </c:pt>
                      <c:pt idx="784">
                        <c:v>22.84</c:v>
                      </c:pt>
                      <c:pt idx="785">
                        <c:v>22.84</c:v>
                      </c:pt>
                      <c:pt idx="786">
                        <c:v>22.84</c:v>
                      </c:pt>
                      <c:pt idx="787">
                        <c:v>22.84</c:v>
                      </c:pt>
                      <c:pt idx="788">
                        <c:v>22.84</c:v>
                      </c:pt>
                      <c:pt idx="789">
                        <c:v>22.84</c:v>
                      </c:pt>
                      <c:pt idx="790">
                        <c:v>22.84</c:v>
                      </c:pt>
                      <c:pt idx="791">
                        <c:v>22.84</c:v>
                      </c:pt>
                      <c:pt idx="792">
                        <c:v>22.84</c:v>
                      </c:pt>
                      <c:pt idx="793">
                        <c:v>22.84</c:v>
                      </c:pt>
                      <c:pt idx="794">
                        <c:v>22.86</c:v>
                      </c:pt>
                      <c:pt idx="795">
                        <c:v>22.86</c:v>
                      </c:pt>
                      <c:pt idx="796">
                        <c:v>22.86</c:v>
                      </c:pt>
                      <c:pt idx="797">
                        <c:v>22.86</c:v>
                      </c:pt>
                      <c:pt idx="798">
                        <c:v>22.86</c:v>
                      </c:pt>
                      <c:pt idx="799">
                        <c:v>22.86</c:v>
                      </c:pt>
                      <c:pt idx="800">
                        <c:v>22.86</c:v>
                      </c:pt>
                      <c:pt idx="801">
                        <c:v>22.88</c:v>
                      </c:pt>
                      <c:pt idx="802">
                        <c:v>22.88</c:v>
                      </c:pt>
                      <c:pt idx="803">
                        <c:v>22.88</c:v>
                      </c:pt>
                      <c:pt idx="804">
                        <c:v>22.86</c:v>
                      </c:pt>
                      <c:pt idx="805">
                        <c:v>22.86</c:v>
                      </c:pt>
                      <c:pt idx="806">
                        <c:v>22.86</c:v>
                      </c:pt>
                      <c:pt idx="807">
                        <c:v>22.86</c:v>
                      </c:pt>
                      <c:pt idx="808">
                        <c:v>22.86</c:v>
                      </c:pt>
                      <c:pt idx="809">
                        <c:v>22.86</c:v>
                      </c:pt>
                      <c:pt idx="810">
                        <c:v>22.86</c:v>
                      </c:pt>
                      <c:pt idx="811">
                        <c:v>22.86</c:v>
                      </c:pt>
                      <c:pt idx="812">
                        <c:v>22.86</c:v>
                      </c:pt>
                      <c:pt idx="813">
                        <c:v>22.86</c:v>
                      </c:pt>
                      <c:pt idx="814">
                        <c:v>22.86</c:v>
                      </c:pt>
                      <c:pt idx="815">
                        <c:v>22.88</c:v>
                      </c:pt>
                      <c:pt idx="816">
                        <c:v>22.88</c:v>
                      </c:pt>
                      <c:pt idx="817">
                        <c:v>22.88</c:v>
                      </c:pt>
                      <c:pt idx="818">
                        <c:v>22.9</c:v>
                      </c:pt>
                      <c:pt idx="819">
                        <c:v>22.92</c:v>
                      </c:pt>
                      <c:pt idx="820">
                        <c:v>22.94</c:v>
                      </c:pt>
                      <c:pt idx="821">
                        <c:v>22.94</c:v>
                      </c:pt>
                      <c:pt idx="822">
                        <c:v>22.96</c:v>
                      </c:pt>
                      <c:pt idx="823">
                        <c:v>22.98</c:v>
                      </c:pt>
                      <c:pt idx="824">
                        <c:v>23</c:v>
                      </c:pt>
                      <c:pt idx="825">
                        <c:v>23</c:v>
                      </c:pt>
                      <c:pt idx="826">
                        <c:v>23.02</c:v>
                      </c:pt>
                      <c:pt idx="827">
                        <c:v>23.04</c:v>
                      </c:pt>
                      <c:pt idx="828">
                        <c:v>23.06</c:v>
                      </c:pt>
                      <c:pt idx="829">
                        <c:v>23.08</c:v>
                      </c:pt>
                      <c:pt idx="830">
                        <c:v>23.1</c:v>
                      </c:pt>
                      <c:pt idx="831">
                        <c:v>23.12</c:v>
                      </c:pt>
                      <c:pt idx="832">
                        <c:v>23.14</c:v>
                      </c:pt>
                      <c:pt idx="833">
                        <c:v>23.14</c:v>
                      </c:pt>
                      <c:pt idx="834">
                        <c:v>23.16</c:v>
                      </c:pt>
                      <c:pt idx="835">
                        <c:v>23.18</c:v>
                      </c:pt>
                      <c:pt idx="836">
                        <c:v>23.18</c:v>
                      </c:pt>
                      <c:pt idx="837">
                        <c:v>23.2</c:v>
                      </c:pt>
                      <c:pt idx="838">
                        <c:v>23.22</c:v>
                      </c:pt>
                      <c:pt idx="839">
                        <c:v>23.24</c:v>
                      </c:pt>
                      <c:pt idx="840">
                        <c:v>23.26</c:v>
                      </c:pt>
                      <c:pt idx="841">
                        <c:v>23.28</c:v>
                      </c:pt>
                      <c:pt idx="842">
                        <c:v>23.28</c:v>
                      </c:pt>
                      <c:pt idx="843">
                        <c:v>23.3</c:v>
                      </c:pt>
                      <c:pt idx="844">
                        <c:v>23.3</c:v>
                      </c:pt>
                      <c:pt idx="845">
                        <c:v>23.32</c:v>
                      </c:pt>
                      <c:pt idx="846">
                        <c:v>23.34</c:v>
                      </c:pt>
                      <c:pt idx="847">
                        <c:v>23.36</c:v>
                      </c:pt>
                      <c:pt idx="848">
                        <c:v>23.38</c:v>
                      </c:pt>
                      <c:pt idx="849">
                        <c:v>23.38</c:v>
                      </c:pt>
                      <c:pt idx="850">
                        <c:v>23.4</c:v>
                      </c:pt>
                      <c:pt idx="851">
                        <c:v>23.42</c:v>
                      </c:pt>
                      <c:pt idx="852">
                        <c:v>23.42</c:v>
                      </c:pt>
                      <c:pt idx="853">
                        <c:v>23.44</c:v>
                      </c:pt>
                      <c:pt idx="854">
                        <c:v>23.44</c:v>
                      </c:pt>
                      <c:pt idx="855">
                        <c:v>23.46</c:v>
                      </c:pt>
                      <c:pt idx="856">
                        <c:v>23.46</c:v>
                      </c:pt>
                      <c:pt idx="857">
                        <c:v>23.46</c:v>
                      </c:pt>
                      <c:pt idx="858">
                        <c:v>23.48</c:v>
                      </c:pt>
                      <c:pt idx="859">
                        <c:v>23.48</c:v>
                      </c:pt>
                      <c:pt idx="860">
                        <c:v>23.48</c:v>
                      </c:pt>
                      <c:pt idx="861">
                        <c:v>23.48</c:v>
                      </c:pt>
                      <c:pt idx="862">
                        <c:v>23.48</c:v>
                      </c:pt>
                      <c:pt idx="863">
                        <c:v>23.48</c:v>
                      </c:pt>
                      <c:pt idx="864">
                        <c:v>23.48</c:v>
                      </c:pt>
                      <c:pt idx="865">
                        <c:v>23.48</c:v>
                      </c:pt>
                      <c:pt idx="866">
                        <c:v>23.48</c:v>
                      </c:pt>
                      <c:pt idx="867">
                        <c:v>23.48</c:v>
                      </c:pt>
                      <c:pt idx="868">
                        <c:v>23.48</c:v>
                      </c:pt>
                      <c:pt idx="869">
                        <c:v>23.48</c:v>
                      </c:pt>
                      <c:pt idx="870">
                        <c:v>23.48</c:v>
                      </c:pt>
                      <c:pt idx="871">
                        <c:v>23.5</c:v>
                      </c:pt>
                      <c:pt idx="872">
                        <c:v>23.5</c:v>
                      </c:pt>
                      <c:pt idx="873">
                        <c:v>23.5</c:v>
                      </c:pt>
                      <c:pt idx="874">
                        <c:v>23.5</c:v>
                      </c:pt>
                      <c:pt idx="875">
                        <c:v>23.5</c:v>
                      </c:pt>
                      <c:pt idx="876">
                        <c:v>23.52</c:v>
                      </c:pt>
                      <c:pt idx="877">
                        <c:v>23.52</c:v>
                      </c:pt>
                      <c:pt idx="878">
                        <c:v>23.52</c:v>
                      </c:pt>
                      <c:pt idx="879">
                        <c:v>23.52</c:v>
                      </c:pt>
                      <c:pt idx="880">
                        <c:v>23.54</c:v>
                      </c:pt>
                      <c:pt idx="881">
                        <c:v>23.54</c:v>
                      </c:pt>
                      <c:pt idx="882">
                        <c:v>23.54</c:v>
                      </c:pt>
                      <c:pt idx="883">
                        <c:v>23.54</c:v>
                      </c:pt>
                      <c:pt idx="884">
                        <c:v>23.54</c:v>
                      </c:pt>
                      <c:pt idx="885">
                        <c:v>23.54</c:v>
                      </c:pt>
                      <c:pt idx="886">
                        <c:v>23.54</c:v>
                      </c:pt>
                      <c:pt idx="887">
                        <c:v>23.52</c:v>
                      </c:pt>
                      <c:pt idx="888">
                        <c:v>23.52</c:v>
                      </c:pt>
                      <c:pt idx="889">
                        <c:v>23.52</c:v>
                      </c:pt>
                      <c:pt idx="890">
                        <c:v>23.52</c:v>
                      </c:pt>
                      <c:pt idx="891">
                        <c:v>23.52</c:v>
                      </c:pt>
                      <c:pt idx="892">
                        <c:v>23.52</c:v>
                      </c:pt>
                      <c:pt idx="893">
                        <c:v>23.52</c:v>
                      </c:pt>
                      <c:pt idx="894">
                        <c:v>23.5</c:v>
                      </c:pt>
                      <c:pt idx="895">
                        <c:v>23.5</c:v>
                      </c:pt>
                      <c:pt idx="896">
                        <c:v>23.5</c:v>
                      </c:pt>
                      <c:pt idx="897">
                        <c:v>23.52</c:v>
                      </c:pt>
                      <c:pt idx="898">
                        <c:v>23.52</c:v>
                      </c:pt>
                      <c:pt idx="899">
                        <c:v>23.52</c:v>
                      </c:pt>
                      <c:pt idx="900">
                        <c:v>23.52</c:v>
                      </c:pt>
                      <c:pt idx="901">
                        <c:v>23.52</c:v>
                      </c:pt>
                      <c:pt idx="902">
                        <c:v>23.54</c:v>
                      </c:pt>
                      <c:pt idx="903">
                        <c:v>23.54</c:v>
                      </c:pt>
                      <c:pt idx="904">
                        <c:v>23.56</c:v>
                      </c:pt>
                      <c:pt idx="905">
                        <c:v>23.56</c:v>
                      </c:pt>
                      <c:pt idx="906">
                        <c:v>23.58</c:v>
                      </c:pt>
                      <c:pt idx="907">
                        <c:v>23.58</c:v>
                      </c:pt>
                      <c:pt idx="908">
                        <c:v>23.6</c:v>
                      </c:pt>
                      <c:pt idx="909">
                        <c:v>23.6</c:v>
                      </c:pt>
                      <c:pt idx="910">
                        <c:v>23.6</c:v>
                      </c:pt>
                      <c:pt idx="911">
                        <c:v>23.62</c:v>
                      </c:pt>
                      <c:pt idx="912">
                        <c:v>23.62</c:v>
                      </c:pt>
                      <c:pt idx="913">
                        <c:v>23.64</c:v>
                      </c:pt>
                      <c:pt idx="914">
                        <c:v>23.64</c:v>
                      </c:pt>
                      <c:pt idx="915">
                        <c:v>23.66</c:v>
                      </c:pt>
                      <c:pt idx="916">
                        <c:v>23.66</c:v>
                      </c:pt>
                      <c:pt idx="917">
                        <c:v>23.68</c:v>
                      </c:pt>
                      <c:pt idx="918">
                        <c:v>23.68</c:v>
                      </c:pt>
                      <c:pt idx="919">
                        <c:v>23.68</c:v>
                      </c:pt>
                      <c:pt idx="920">
                        <c:v>23.7</c:v>
                      </c:pt>
                      <c:pt idx="921">
                        <c:v>23.7</c:v>
                      </c:pt>
                      <c:pt idx="922">
                        <c:v>23.72</c:v>
                      </c:pt>
                      <c:pt idx="923">
                        <c:v>23.74</c:v>
                      </c:pt>
                      <c:pt idx="924">
                        <c:v>23.76</c:v>
                      </c:pt>
                      <c:pt idx="925">
                        <c:v>23.78</c:v>
                      </c:pt>
                      <c:pt idx="926">
                        <c:v>23.8</c:v>
                      </c:pt>
                      <c:pt idx="927">
                        <c:v>23.82</c:v>
                      </c:pt>
                      <c:pt idx="928">
                        <c:v>23.82</c:v>
                      </c:pt>
                      <c:pt idx="929">
                        <c:v>23.84</c:v>
                      </c:pt>
                      <c:pt idx="930">
                        <c:v>23.86</c:v>
                      </c:pt>
                      <c:pt idx="931">
                        <c:v>23.88</c:v>
                      </c:pt>
                      <c:pt idx="932">
                        <c:v>23.9</c:v>
                      </c:pt>
                      <c:pt idx="933">
                        <c:v>23.92</c:v>
                      </c:pt>
                      <c:pt idx="934">
                        <c:v>23.94</c:v>
                      </c:pt>
                      <c:pt idx="935">
                        <c:v>23.94</c:v>
                      </c:pt>
                      <c:pt idx="936">
                        <c:v>23.94</c:v>
                      </c:pt>
                      <c:pt idx="937">
                        <c:v>23.98</c:v>
                      </c:pt>
                      <c:pt idx="938">
                        <c:v>23.98</c:v>
                      </c:pt>
                      <c:pt idx="939">
                        <c:v>23.98</c:v>
                      </c:pt>
                      <c:pt idx="940">
                        <c:v>24</c:v>
                      </c:pt>
                      <c:pt idx="941">
                        <c:v>24</c:v>
                      </c:pt>
                      <c:pt idx="942">
                        <c:v>24</c:v>
                      </c:pt>
                      <c:pt idx="943">
                        <c:v>24.02</c:v>
                      </c:pt>
                      <c:pt idx="944">
                        <c:v>24.02</c:v>
                      </c:pt>
                      <c:pt idx="945">
                        <c:v>24.04</c:v>
                      </c:pt>
                      <c:pt idx="946">
                        <c:v>24.04</c:v>
                      </c:pt>
                      <c:pt idx="947">
                        <c:v>24.04</c:v>
                      </c:pt>
                      <c:pt idx="948">
                        <c:v>24.04</c:v>
                      </c:pt>
                      <c:pt idx="949">
                        <c:v>24.06</c:v>
                      </c:pt>
                      <c:pt idx="950">
                        <c:v>24.06</c:v>
                      </c:pt>
                      <c:pt idx="951">
                        <c:v>24.08</c:v>
                      </c:pt>
                      <c:pt idx="952">
                        <c:v>24.08</c:v>
                      </c:pt>
                      <c:pt idx="953">
                        <c:v>24.1</c:v>
                      </c:pt>
                      <c:pt idx="954">
                        <c:v>24.12</c:v>
                      </c:pt>
                      <c:pt idx="955">
                        <c:v>24.12</c:v>
                      </c:pt>
                      <c:pt idx="956">
                        <c:v>24.12</c:v>
                      </c:pt>
                      <c:pt idx="957">
                        <c:v>24.14</c:v>
                      </c:pt>
                      <c:pt idx="958">
                        <c:v>24.16</c:v>
                      </c:pt>
                      <c:pt idx="959">
                        <c:v>24.16</c:v>
                      </c:pt>
                      <c:pt idx="960">
                        <c:v>24.18</c:v>
                      </c:pt>
                      <c:pt idx="961">
                        <c:v>24.2</c:v>
                      </c:pt>
                      <c:pt idx="962">
                        <c:v>24.2</c:v>
                      </c:pt>
                      <c:pt idx="963">
                        <c:v>24.22</c:v>
                      </c:pt>
                      <c:pt idx="964">
                        <c:v>24.22</c:v>
                      </c:pt>
                      <c:pt idx="965">
                        <c:v>24.24</c:v>
                      </c:pt>
                      <c:pt idx="966">
                        <c:v>24.24</c:v>
                      </c:pt>
                      <c:pt idx="967">
                        <c:v>24.26</c:v>
                      </c:pt>
                      <c:pt idx="968">
                        <c:v>24.26</c:v>
                      </c:pt>
                      <c:pt idx="969">
                        <c:v>24.26</c:v>
                      </c:pt>
                      <c:pt idx="970">
                        <c:v>24.28</c:v>
                      </c:pt>
                      <c:pt idx="971">
                        <c:v>24.28</c:v>
                      </c:pt>
                      <c:pt idx="972">
                        <c:v>24.3</c:v>
                      </c:pt>
                      <c:pt idx="973">
                        <c:v>24.3</c:v>
                      </c:pt>
                      <c:pt idx="974">
                        <c:v>24.3</c:v>
                      </c:pt>
                      <c:pt idx="975">
                        <c:v>24.3</c:v>
                      </c:pt>
                      <c:pt idx="976">
                        <c:v>24.32</c:v>
                      </c:pt>
                      <c:pt idx="977">
                        <c:v>24.34</c:v>
                      </c:pt>
                      <c:pt idx="978">
                        <c:v>24.34</c:v>
                      </c:pt>
                      <c:pt idx="979">
                        <c:v>24.36</c:v>
                      </c:pt>
                      <c:pt idx="980">
                        <c:v>24.38</c:v>
                      </c:pt>
                      <c:pt idx="981">
                        <c:v>24.38</c:v>
                      </c:pt>
                      <c:pt idx="982">
                        <c:v>24.4</c:v>
                      </c:pt>
                      <c:pt idx="983">
                        <c:v>24.42</c:v>
                      </c:pt>
                      <c:pt idx="984">
                        <c:v>24.42</c:v>
                      </c:pt>
                      <c:pt idx="985">
                        <c:v>24.42</c:v>
                      </c:pt>
                      <c:pt idx="986">
                        <c:v>24.44</c:v>
                      </c:pt>
                      <c:pt idx="987">
                        <c:v>24.44</c:v>
                      </c:pt>
                      <c:pt idx="988">
                        <c:v>24.46</c:v>
                      </c:pt>
                      <c:pt idx="989">
                        <c:v>24.48</c:v>
                      </c:pt>
                      <c:pt idx="990">
                        <c:v>24.48</c:v>
                      </c:pt>
                      <c:pt idx="991">
                        <c:v>24.48</c:v>
                      </c:pt>
                      <c:pt idx="992">
                        <c:v>24.5</c:v>
                      </c:pt>
                      <c:pt idx="993">
                        <c:v>24.5</c:v>
                      </c:pt>
                      <c:pt idx="994">
                        <c:v>24.5</c:v>
                      </c:pt>
                      <c:pt idx="995">
                        <c:v>24.5</c:v>
                      </c:pt>
                      <c:pt idx="996">
                        <c:v>24.5</c:v>
                      </c:pt>
                      <c:pt idx="997">
                        <c:v>24.5</c:v>
                      </c:pt>
                      <c:pt idx="998">
                        <c:v>24.48</c:v>
                      </c:pt>
                      <c:pt idx="999">
                        <c:v>24.48</c:v>
                      </c:pt>
                      <c:pt idx="1000">
                        <c:v>24.48</c:v>
                      </c:pt>
                      <c:pt idx="1001">
                        <c:v>24.48</c:v>
                      </c:pt>
                      <c:pt idx="1002">
                        <c:v>24.46</c:v>
                      </c:pt>
                      <c:pt idx="1003">
                        <c:v>24.46</c:v>
                      </c:pt>
                      <c:pt idx="1004">
                        <c:v>24.46</c:v>
                      </c:pt>
                      <c:pt idx="1005">
                        <c:v>24.44</c:v>
                      </c:pt>
                      <c:pt idx="1006">
                        <c:v>24.44</c:v>
                      </c:pt>
                      <c:pt idx="1007">
                        <c:v>24.42</c:v>
                      </c:pt>
                      <c:pt idx="1008">
                        <c:v>24.42</c:v>
                      </c:pt>
                      <c:pt idx="1009">
                        <c:v>24.42</c:v>
                      </c:pt>
                      <c:pt idx="1010">
                        <c:v>24.4</c:v>
                      </c:pt>
                      <c:pt idx="1011">
                        <c:v>24.4</c:v>
                      </c:pt>
                      <c:pt idx="1012">
                        <c:v>24.4</c:v>
                      </c:pt>
                      <c:pt idx="1013">
                        <c:v>24.38</c:v>
                      </c:pt>
                      <c:pt idx="1014">
                        <c:v>24.38</c:v>
                      </c:pt>
                      <c:pt idx="1015">
                        <c:v>24.36</c:v>
                      </c:pt>
                      <c:pt idx="1016">
                        <c:v>24.34</c:v>
                      </c:pt>
                      <c:pt idx="1017">
                        <c:v>24.32</c:v>
                      </c:pt>
                      <c:pt idx="1018">
                        <c:v>24.3</c:v>
                      </c:pt>
                      <c:pt idx="1019">
                        <c:v>24.28</c:v>
                      </c:pt>
                      <c:pt idx="1020">
                        <c:v>24.26</c:v>
                      </c:pt>
                      <c:pt idx="1021">
                        <c:v>24.24</c:v>
                      </c:pt>
                      <c:pt idx="1022">
                        <c:v>24.24</c:v>
                      </c:pt>
                      <c:pt idx="1023">
                        <c:v>24.22</c:v>
                      </c:pt>
                      <c:pt idx="1024">
                        <c:v>24.2</c:v>
                      </c:pt>
                      <c:pt idx="1025">
                        <c:v>24.18</c:v>
                      </c:pt>
                      <c:pt idx="1026">
                        <c:v>24.16</c:v>
                      </c:pt>
                      <c:pt idx="1027">
                        <c:v>24.14</c:v>
                      </c:pt>
                      <c:pt idx="1028">
                        <c:v>24.12</c:v>
                      </c:pt>
                      <c:pt idx="1029">
                        <c:v>24.1</c:v>
                      </c:pt>
                      <c:pt idx="1030">
                        <c:v>24.1</c:v>
                      </c:pt>
                      <c:pt idx="1031">
                        <c:v>24.08</c:v>
                      </c:pt>
                      <c:pt idx="1032">
                        <c:v>24.06</c:v>
                      </c:pt>
                      <c:pt idx="1033">
                        <c:v>24.04</c:v>
                      </c:pt>
                      <c:pt idx="1034">
                        <c:v>24.04</c:v>
                      </c:pt>
                      <c:pt idx="1035">
                        <c:v>24.04</c:v>
                      </c:pt>
                      <c:pt idx="1036">
                        <c:v>24.02</c:v>
                      </c:pt>
                      <c:pt idx="1037">
                        <c:v>24.02</c:v>
                      </c:pt>
                      <c:pt idx="1038">
                        <c:v>24.02</c:v>
                      </c:pt>
                      <c:pt idx="1039">
                        <c:v>24.02</c:v>
                      </c:pt>
                      <c:pt idx="1040">
                        <c:v>24.02</c:v>
                      </c:pt>
                      <c:pt idx="1041">
                        <c:v>24.02</c:v>
                      </c:pt>
                      <c:pt idx="1042">
                        <c:v>24.04</c:v>
                      </c:pt>
                      <c:pt idx="1043">
                        <c:v>24.04</c:v>
                      </c:pt>
                      <c:pt idx="1044">
                        <c:v>24.04</c:v>
                      </c:pt>
                      <c:pt idx="1045">
                        <c:v>24.04</c:v>
                      </c:pt>
                      <c:pt idx="1046">
                        <c:v>24.04</c:v>
                      </c:pt>
                      <c:pt idx="1047">
                        <c:v>24.06</c:v>
                      </c:pt>
                      <c:pt idx="1048">
                        <c:v>24.06</c:v>
                      </c:pt>
                      <c:pt idx="1049">
                        <c:v>24.06</c:v>
                      </c:pt>
                      <c:pt idx="1050">
                        <c:v>24.06</c:v>
                      </c:pt>
                      <c:pt idx="1051">
                        <c:v>24.06</c:v>
                      </c:pt>
                      <c:pt idx="1052">
                        <c:v>24.06</c:v>
                      </c:pt>
                      <c:pt idx="1053">
                        <c:v>24.08</c:v>
                      </c:pt>
                      <c:pt idx="1054">
                        <c:v>24.08</c:v>
                      </c:pt>
                      <c:pt idx="1055">
                        <c:v>24.08</c:v>
                      </c:pt>
                      <c:pt idx="1056">
                        <c:v>24.08</c:v>
                      </c:pt>
                      <c:pt idx="1057">
                        <c:v>24.1</c:v>
                      </c:pt>
                      <c:pt idx="1058">
                        <c:v>24.1</c:v>
                      </c:pt>
                      <c:pt idx="1059">
                        <c:v>24.1</c:v>
                      </c:pt>
                      <c:pt idx="1060">
                        <c:v>24.12</c:v>
                      </c:pt>
                      <c:pt idx="1061">
                        <c:v>24.12</c:v>
                      </c:pt>
                      <c:pt idx="1062">
                        <c:v>24.14</c:v>
                      </c:pt>
                      <c:pt idx="1063">
                        <c:v>24.14</c:v>
                      </c:pt>
                      <c:pt idx="1064">
                        <c:v>24.16</c:v>
                      </c:pt>
                      <c:pt idx="1065">
                        <c:v>24.18</c:v>
                      </c:pt>
                      <c:pt idx="1066">
                        <c:v>24.18</c:v>
                      </c:pt>
                      <c:pt idx="1067">
                        <c:v>24.18</c:v>
                      </c:pt>
                      <c:pt idx="1068">
                        <c:v>24.2</c:v>
                      </c:pt>
                      <c:pt idx="1069">
                        <c:v>24.2</c:v>
                      </c:pt>
                      <c:pt idx="1070">
                        <c:v>24.22</c:v>
                      </c:pt>
                      <c:pt idx="1071">
                        <c:v>24.22</c:v>
                      </c:pt>
                      <c:pt idx="1072">
                        <c:v>24.24</c:v>
                      </c:pt>
                      <c:pt idx="1073">
                        <c:v>24.24</c:v>
                      </c:pt>
                      <c:pt idx="1074">
                        <c:v>24.24</c:v>
                      </c:pt>
                      <c:pt idx="1075">
                        <c:v>24.24</c:v>
                      </c:pt>
                      <c:pt idx="1076">
                        <c:v>24.24</c:v>
                      </c:pt>
                      <c:pt idx="1077">
                        <c:v>24.24</c:v>
                      </c:pt>
                      <c:pt idx="1078">
                        <c:v>24.24</c:v>
                      </c:pt>
                      <c:pt idx="1079">
                        <c:v>24.24</c:v>
                      </c:pt>
                      <c:pt idx="1080">
                        <c:v>24.24</c:v>
                      </c:pt>
                      <c:pt idx="1081">
                        <c:v>24.24</c:v>
                      </c:pt>
                      <c:pt idx="1082">
                        <c:v>24.24</c:v>
                      </c:pt>
                      <c:pt idx="1083">
                        <c:v>24.24</c:v>
                      </c:pt>
                      <c:pt idx="1084">
                        <c:v>24.24</c:v>
                      </c:pt>
                      <c:pt idx="1085">
                        <c:v>24.24</c:v>
                      </c:pt>
                      <c:pt idx="1086">
                        <c:v>24.24</c:v>
                      </c:pt>
                      <c:pt idx="1087">
                        <c:v>24.24</c:v>
                      </c:pt>
                      <c:pt idx="1088">
                        <c:v>24.24</c:v>
                      </c:pt>
                      <c:pt idx="1089">
                        <c:v>24.22</c:v>
                      </c:pt>
                      <c:pt idx="1090">
                        <c:v>24.22</c:v>
                      </c:pt>
                      <c:pt idx="1091">
                        <c:v>24.22</c:v>
                      </c:pt>
                      <c:pt idx="1092">
                        <c:v>24.22</c:v>
                      </c:pt>
                      <c:pt idx="1093">
                        <c:v>24.22</c:v>
                      </c:pt>
                      <c:pt idx="1094">
                        <c:v>24.2</c:v>
                      </c:pt>
                      <c:pt idx="1095">
                        <c:v>24.2</c:v>
                      </c:pt>
                      <c:pt idx="1096">
                        <c:v>24.2</c:v>
                      </c:pt>
                      <c:pt idx="1097">
                        <c:v>24.2</c:v>
                      </c:pt>
                      <c:pt idx="1098">
                        <c:v>24.18</c:v>
                      </c:pt>
                      <c:pt idx="1099">
                        <c:v>24.18</c:v>
                      </c:pt>
                      <c:pt idx="1100">
                        <c:v>24.18</c:v>
                      </c:pt>
                      <c:pt idx="1101">
                        <c:v>24.16</c:v>
                      </c:pt>
                      <c:pt idx="1102">
                        <c:v>24.14</c:v>
                      </c:pt>
                      <c:pt idx="1103">
                        <c:v>24.14</c:v>
                      </c:pt>
                      <c:pt idx="1104">
                        <c:v>24.12</c:v>
                      </c:pt>
                      <c:pt idx="1105">
                        <c:v>24.12</c:v>
                      </c:pt>
                      <c:pt idx="1106">
                        <c:v>24.12</c:v>
                      </c:pt>
                      <c:pt idx="1107">
                        <c:v>24.1</c:v>
                      </c:pt>
                      <c:pt idx="1108">
                        <c:v>24.1</c:v>
                      </c:pt>
                      <c:pt idx="1109">
                        <c:v>24.08</c:v>
                      </c:pt>
                      <c:pt idx="1110">
                        <c:v>24.06</c:v>
                      </c:pt>
                      <c:pt idx="1111">
                        <c:v>24.06</c:v>
                      </c:pt>
                      <c:pt idx="1112">
                        <c:v>24.06</c:v>
                      </c:pt>
                      <c:pt idx="1113">
                        <c:v>24.04</c:v>
                      </c:pt>
                      <c:pt idx="1114">
                        <c:v>24.04</c:v>
                      </c:pt>
                      <c:pt idx="1115">
                        <c:v>24.04</c:v>
                      </c:pt>
                      <c:pt idx="1116">
                        <c:v>24.04</c:v>
                      </c:pt>
                      <c:pt idx="1117">
                        <c:v>24.02</c:v>
                      </c:pt>
                      <c:pt idx="1118">
                        <c:v>24.02</c:v>
                      </c:pt>
                      <c:pt idx="1119">
                        <c:v>24</c:v>
                      </c:pt>
                      <c:pt idx="1120">
                        <c:v>24</c:v>
                      </c:pt>
                      <c:pt idx="1121">
                        <c:v>23.98</c:v>
                      </c:pt>
                      <c:pt idx="1122">
                        <c:v>23.98</c:v>
                      </c:pt>
                      <c:pt idx="1123">
                        <c:v>23.96</c:v>
                      </c:pt>
                      <c:pt idx="1124">
                        <c:v>23.96</c:v>
                      </c:pt>
                      <c:pt idx="1125">
                        <c:v>23.96</c:v>
                      </c:pt>
                      <c:pt idx="1126">
                        <c:v>23.94</c:v>
                      </c:pt>
                      <c:pt idx="1127">
                        <c:v>23.92</c:v>
                      </c:pt>
                      <c:pt idx="1128">
                        <c:v>23.92</c:v>
                      </c:pt>
                      <c:pt idx="1129">
                        <c:v>23.9</c:v>
                      </c:pt>
                      <c:pt idx="1130">
                        <c:v>23.88</c:v>
                      </c:pt>
                      <c:pt idx="1131">
                        <c:v>23.86</c:v>
                      </c:pt>
                      <c:pt idx="1132">
                        <c:v>23.86</c:v>
                      </c:pt>
                      <c:pt idx="1133">
                        <c:v>23.86</c:v>
                      </c:pt>
                      <c:pt idx="1134">
                        <c:v>23.84</c:v>
                      </c:pt>
                      <c:pt idx="1135">
                        <c:v>23.82</c:v>
                      </c:pt>
                      <c:pt idx="1136">
                        <c:v>23.82</c:v>
                      </c:pt>
                      <c:pt idx="1137">
                        <c:v>23.8</c:v>
                      </c:pt>
                      <c:pt idx="1138">
                        <c:v>23.8</c:v>
                      </c:pt>
                      <c:pt idx="1139">
                        <c:v>23.8</c:v>
                      </c:pt>
                      <c:pt idx="1140">
                        <c:v>23.8</c:v>
                      </c:pt>
                      <c:pt idx="1141">
                        <c:v>23.78</c:v>
                      </c:pt>
                      <c:pt idx="1142">
                        <c:v>23.78</c:v>
                      </c:pt>
                      <c:pt idx="1143">
                        <c:v>23.78</c:v>
                      </c:pt>
                      <c:pt idx="1144">
                        <c:v>23.78</c:v>
                      </c:pt>
                      <c:pt idx="1145">
                        <c:v>23.78</c:v>
                      </c:pt>
                      <c:pt idx="1146">
                        <c:v>23.78</c:v>
                      </c:pt>
                      <c:pt idx="1147">
                        <c:v>23.78</c:v>
                      </c:pt>
                      <c:pt idx="1148">
                        <c:v>23.78</c:v>
                      </c:pt>
                      <c:pt idx="1149">
                        <c:v>23.78</c:v>
                      </c:pt>
                      <c:pt idx="1150">
                        <c:v>23.8</c:v>
                      </c:pt>
                      <c:pt idx="1151">
                        <c:v>23.8</c:v>
                      </c:pt>
                      <c:pt idx="1152">
                        <c:v>23.8</c:v>
                      </c:pt>
                      <c:pt idx="1153">
                        <c:v>23.8</c:v>
                      </c:pt>
                      <c:pt idx="1154">
                        <c:v>23.8</c:v>
                      </c:pt>
                      <c:pt idx="1155">
                        <c:v>23.78</c:v>
                      </c:pt>
                      <c:pt idx="1156">
                        <c:v>23.78</c:v>
                      </c:pt>
                      <c:pt idx="1157">
                        <c:v>23.78</c:v>
                      </c:pt>
                      <c:pt idx="1158">
                        <c:v>23.78</c:v>
                      </c:pt>
                      <c:pt idx="1159">
                        <c:v>23.78</c:v>
                      </c:pt>
                      <c:pt idx="1160">
                        <c:v>23.78</c:v>
                      </c:pt>
                      <c:pt idx="1161">
                        <c:v>23.78</c:v>
                      </c:pt>
                      <c:pt idx="1162">
                        <c:v>23.8</c:v>
                      </c:pt>
                      <c:pt idx="1163">
                        <c:v>23.8</c:v>
                      </c:pt>
                      <c:pt idx="1164">
                        <c:v>23.8</c:v>
                      </c:pt>
                      <c:pt idx="1165">
                        <c:v>23.8</c:v>
                      </c:pt>
                      <c:pt idx="1166">
                        <c:v>23.82</c:v>
                      </c:pt>
                      <c:pt idx="1167">
                        <c:v>23.82</c:v>
                      </c:pt>
                      <c:pt idx="1168">
                        <c:v>23.82</c:v>
                      </c:pt>
                      <c:pt idx="1169">
                        <c:v>23.84</c:v>
                      </c:pt>
                      <c:pt idx="1170">
                        <c:v>23.84</c:v>
                      </c:pt>
                      <c:pt idx="1171">
                        <c:v>23.84</c:v>
                      </c:pt>
                      <c:pt idx="1172">
                        <c:v>23.86</c:v>
                      </c:pt>
                      <c:pt idx="1173">
                        <c:v>23.86</c:v>
                      </c:pt>
                      <c:pt idx="1174">
                        <c:v>23.88</c:v>
                      </c:pt>
                      <c:pt idx="1175">
                        <c:v>23.88</c:v>
                      </c:pt>
                      <c:pt idx="1176">
                        <c:v>23.9</c:v>
                      </c:pt>
                      <c:pt idx="1177">
                        <c:v>23.9</c:v>
                      </c:pt>
                      <c:pt idx="1178">
                        <c:v>23.9</c:v>
                      </c:pt>
                      <c:pt idx="1179">
                        <c:v>23.9</c:v>
                      </c:pt>
                      <c:pt idx="1180">
                        <c:v>23.9</c:v>
                      </c:pt>
                      <c:pt idx="1181">
                        <c:v>23.9</c:v>
                      </c:pt>
                      <c:pt idx="1182">
                        <c:v>23.9</c:v>
                      </c:pt>
                      <c:pt idx="1183">
                        <c:v>23.9</c:v>
                      </c:pt>
                      <c:pt idx="1184">
                        <c:v>23.9</c:v>
                      </c:pt>
                      <c:pt idx="1185">
                        <c:v>23.9</c:v>
                      </c:pt>
                      <c:pt idx="1186">
                        <c:v>23.9</c:v>
                      </c:pt>
                      <c:pt idx="1187">
                        <c:v>23.9</c:v>
                      </c:pt>
                      <c:pt idx="1188">
                        <c:v>23.9</c:v>
                      </c:pt>
                      <c:pt idx="1189">
                        <c:v>23.88</c:v>
                      </c:pt>
                      <c:pt idx="1190">
                        <c:v>23.88</c:v>
                      </c:pt>
                      <c:pt idx="1191">
                        <c:v>23.88</c:v>
                      </c:pt>
                      <c:pt idx="1192">
                        <c:v>23.88</c:v>
                      </c:pt>
                      <c:pt idx="1193">
                        <c:v>23.88</c:v>
                      </c:pt>
                      <c:pt idx="1194">
                        <c:v>23.88</c:v>
                      </c:pt>
                      <c:pt idx="1195">
                        <c:v>23.88</c:v>
                      </c:pt>
                      <c:pt idx="1196">
                        <c:v>23.88</c:v>
                      </c:pt>
                      <c:pt idx="1197">
                        <c:v>23.88</c:v>
                      </c:pt>
                      <c:pt idx="1198">
                        <c:v>23.88</c:v>
                      </c:pt>
                      <c:pt idx="1199">
                        <c:v>23.88</c:v>
                      </c:pt>
                      <c:pt idx="1200">
                        <c:v>23.88</c:v>
                      </c:pt>
                      <c:pt idx="1201">
                        <c:v>23.88</c:v>
                      </c:pt>
                      <c:pt idx="1202">
                        <c:v>23.86</c:v>
                      </c:pt>
                      <c:pt idx="1203">
                        <c:v>23.86</c:v>
                      </c:pt>
                      <c:pt idx="1204">
                        <c:v>23.86</c:v>
                      </c:pt>
                      <c:pt idx="1205">
                        <c:v>23.86</c:v>
                      </c:pt>
                      <c:pt idx="1206">
                        <c:v>23.84</c:v>
                      </c:pt>
                      <c:pt idx="1207">
                        <c:v>23.84</c:v>
                      </c:pt>
                      <c:pt idx="1208">
                        <c:v>23.84</c:v>
                      </c:pt>
                      <c:pt idx="1209">
                        <c:v>23.82</c:v>
                      </c:pt>
                      <c:pt idx="1210">
                        <c:v>23.8</c:v>
                      </c:pt>
                      <c:pt idx="1211">
                        <c:v>23.8</c:v>
                      </c:pt>
                      <c:pt idx="1212">
                        <c:v>23.78</c:v>
                      </c:pt>
                      <c:pt idx="1213">
                        <c:v>23.76</c:v>
                      </c:pt>
                      <c:pt idx="1214">
                        <c:v>23.76</c:v>
                      </c:pt>
                      <c:pt idx="1215">
                        <c:v>23.74</c:v>
                      </c:pt>
                      <c:pt idx="1216">
                        <c:v>23.72</c:v>
                      </c:pt>
                      <c:pt idx="1217">
                        <c:v>23.72</c:v>
                      </c:pt>
                      <c:pt idx="1218">
                        <c:v>23.72</c:v>
                      </c:pt>
                      <c:pt idx="1219">
                        <c:v>23.7</c:v>
                      </c:pt>
                      <c:pt idx="1220">
                        <c:v>23.7</c:v>
                      </c:pt>
                      <c:pt idx="1221">
                        <c:v>23.68</c:v>
                      </c:pt>
                      <c:pt idx="1222">
                        <c:v>23.68</c:v>
                      </c:pt>
                      <c:pt idx="1223">
                        <c:v>23.68</c:v>
                      </c:pt>
                      <c:pt idx="1224">
                        <c:v>23.66</c:v>
                      </c:pt>
                      <c:pt idx="1225">
                        <c:v>23.66</c:v>
                      </c:pt>
                      <c:pt idx="1226">
                        <c:v>23.66</c:v>
                      </c:pt>
                      <c:pt idx="1227">
                        <c:v>23.66</c:v>
                      </c:pt>
                      <c:pt idx="1228">
                        <c:v>23.66</c:v>
                      </c:pt>
                      <c:pt idx="1229">
                        <c:v>23.64</c:v>
                      </c:pt>
                      <c:pt idx="1230">
                        <c:v>23.64</c:v>
                      </c:pt>
                      <c:pt idx="1231">
                        <c:v>23.64</c:v>
                      </c:pt>
                      <c:pt idx="1232">
                        <c:v>23.64</c:v>
                      </c:pt>
                      <c:pt idx="1233">
                        <c:v>23.62</c:v>
                      </c:pt>
                      <c:pt idx="1234">
                        <c:v>23.62</c:v>
                      </c:pt>
                      <c:pt idx="1235">
                        <c:v>23.6</c:v>
                      </c:pt>
                      <c:pt idx="1236">
                        <c:v>23.6</c:v>
                      </c:pt>
                      <c:pt idx="1237">
                        <c:v>23.6</c:v>
                      </c:pt>
                      <c:pt idx="1238">
                        <c:v>23.58</c:v>
                      </c:pt>
                      <c:pt idx="1239">
                        <c:v>23.58</c:v>
                      </c:pt>
                      <c:pt idx="1240">
                        <c:v>23.56</c:v>
                      </c:pt>
                      <c:pt idx="1241">
                        <c:v>23.56</c:v>
                      </c:pt>
                      <c:pt idx="1242">
                        <c:v>23.54</c:v>
                      </c:pt>
                      <c:pt idx="1243">
                        <c:v>23.54</c:v>
                      </c:pt>
                      <c:pt idx="1244">
                        <c:v>23.54</c:v>
                      </c:pt>
                      <c:pt idx="1245">
                        <c:v>23.52</c:v>
                      </c:pt>
                      <c:pt idx="1246">
                        <c:v>23.52</c:v>
                      </c:pt>
                      <c:pt idx="1247">
                        <c:v>23.52</c:v>
                      </c:pt>
                      <c:pt idx="1248">
                        <c:v>23.52</c:v>
                      </c:pt>
                      <c:pt idx="1249">
                        <c:v>23.52</c:v>
                      </c:pt>
                      <c:pt idx="1250">
                        <c:v>23.52</c:v>
                      </c:pt>
                      <c:pt idx="1251">
                        <c:v>23.52</c:v>
                      </c:pt>
                      <c:pt idx="1252">
                        <c:v>23.52</c:v>
                      </c:pt>
                      <c:pt idx="1253">
                        <c:v>23.54</c:v>
                      </c:pt>
                      <c:pt idx="1254">
                        <c:v>23.54</c:v>
                      </c:pt>
                      <c:pt idx="1255">
                        <c:v>23.54</c:v>
                      </c:pt>
                      <c:pt idx="1256">
                        <c:v>23.54</c:v>
                      </c:pt>
                      <c:pt idx="1257">
                        <c:v>23.56</c:v>
                      </c:pt>
                      <c:pt idx="1258">
                        <c:v>23.56</c:v>
                      </c:pt>
                      <c:pt idx="1259">
                        <c:v>23.56</c:v>
                      </c:pt>
                      <c:pt idx="1260">
                        <c:v>23.58</c:v>
                      </c:pt>
                      <c:pt idx="1261">
                        <c:v>23.58</c:v>
                      </c:pt>
                      <c:pt idx="1262">
                        <c:v>23.58</c:v>
                      </c:pt>
                      <c:pt idx="1263">
                        <c:v>23.58</c:v>
                      </c:pt>
                      <c:pt idx="1264">
                        <c:v>23.6</c:v>
                      </c:pt>
                      <c:pt idx="1265">
                        <c:v>23.6</c:v>
                      </c:pt>
                      <c:pt idx="1266">
                        <c:v>23.6</c:v>
                      </c:pt>
                      <c:pt idx="1267">
                        <c:v>23.62</c:v>
                      </c:pt>
                      <c:pt idx="1268">
                        <c:v>23.62</c:v>
                      </c:pt>
                      <c:pt idx="1269">
                        <c:v>23.62</c:v>
                      </c:pt>
                      <c:pt idx="1270">
                        <c:v>23.62</c:v>
                      </c:pt>
                      <c:pt idx="1271">
                        <c:v>23.64</c:v>
                      </c:pt>
                      <c:pt idx="1272">
                        <c:v>23.64</c:v>
                      </c:pt>
                      <c:pt idx="1273">
                        <c:v>23.64</c:v>
                      </c:pt>
                      <c:pt idx="1274">
                        <c:v>23.64</c:v>
                      </c:pt>
                      <c:pt idx="1275">
                        <c:v>23.66</c:v>
                      </c:pt>
                      <c:pt idx="1276">
                        <c:v>23.66</c:v>
                      </c:pt>
                      <c:pt idx="1277">
                        <c:v>23.68</c:v>
                      </c:pt>
                      <c:pt idx="1278">
                        <c:v>23.68</c:v>
                      </c:pt>
                      <c:pt idx="1279">
                        <c:v>23.7</c:v>
                      </c:pt>
                      <c:pt idx="1280">
                        <c:v>23.7</c:v>
                      </c:pt>
                      <c:pt idx="1281">
                        <c:v>23.72</c:v>
                      </c:pt>
                      <c:pt idx="1282">
                        <c:v>23.72</c:v>
                      </c:pt>
                      <c:pt idx="1283">
                        <c:v>23.72</c:v>
                      </c:pt>
                      <c:pt idx="1284">
                        <c:v>23.74</c:v>
                      </c:pt>
                      <c:pt idx="1285">
                        <c:v>23.74</c:v>
                      </c:pt>
                      <c:pt idx="1286">
                        <c:v>23.74</c:v>
                      </c:pt>
                      <c:pt idx="1287">
                        <c:v>23.74</c:v>
                      </c:pt>
                      <c:pt idx="1288">
                        <c:v>23.74</c:v>
                      </c:pt>
                      <c:pt idx="1289">
                        <c:v>23.72</c:v>
                      </c:pt>
                      <c:pt idx="1290">
                        <c:v>23.72</c:v>
                      </c:pt>
                      <c:pt idx="1291">
                        <c:v>23.72</c:v>
                      </c:pt>
                      <c:pt idx="1292">
                        <c:v>23.72</c:v>
                      </c:pt>
                      <c:pt idx="1293">
                        <c:v>23.7</c:v>
                      </c:pt>
                      <c:pt idx="1294">
                        <c:v>23.7</c:v>
                      </c:pt>
                      <c:pt idx="1295">
                        <c:v>23.68</c:v>
                      </c:pt>
                      <c:pt idx="1296">
                        <c:v>23.68</c:v>
                      </c:pt>
                      <c:pt idx="1297">
                        <c:v>23.66</c:v>
                      </c:pt>
                      <c:pt idx="1298">
                        <c:v>23.66</c:v>
                      </c:pt>
                      <c:pt idx="1299">
                        <c:v>23.66</c:v>
                      </c:pt>
                      <c:pt idx="1300">
                        <c:v>23.64</c:v>
                      </c:pt>
                      <c:pt idx="1301">
                        <c:v>23.62</c:v>
                      </c:pt>
                      <c:pt idx="1302">
                        <c:v>23.62</c:v>
                      </c:pt>
                      <c:pt idx="1303">
                        <c:v>23.6</c:v>
                      </c:pt>
                      <c:pt idx="1304">
                        <c:v>23.6</c:v>
                      </c:pt>
                      <c:pt idx="1305">
                        <c:v>23.58</c:v>
                      </c:pt>
                      <c:pt idx="1306">
                        <c:v>23.58</c:v>
                      </c:pt>
                      <c:pt idx="1307">
                        <c:v>23.56</c:v>
                      </c:pt>
                      <c:pt idx="1308">
                        <c:v>23.54</c:v>
                      </c:pt>
                      <c:pt idx="1309">
                        <c:v>23.54</c:v>
                      </c:pt>
                      <c:pt idx="1310">
                        <c:v>23.52</c:v>
                      </c:pt>
                      <c:pt idx="1311">
                        <c:v>23.52</c:v>
                      </c:pt>
                      <c:pt idx="1312">
                        <c:v>23.5</c:v>
                      </c:pt>
                      <c:pt idx="1313">
                        <c:v>23.48</c:v>
                      </c:pt>
                      <c:pt idx="1314">
                        <c:v>23.46</c:v>
                      </c:pt>
                      <c:pt idx="1315">
                        <c:v>23.44</c:v>
                      </c:pt>
                      <c:pt idx="1316">
                        <c:v>23.42</c:v>
                      </c:pt>
                      <c:pt idx="1317">
                        <c:v>23.4</c:v>
                      </c:pt>
                      <c:pt idx="1318">
                        <c:v>23.38</c:v>
                      </c:pt>
                      <c:pt idx="1319">
                        <c:v>23.34</c:v>
                      </c:pt>
                      <c:pt idx="1320">
                        <c:v>23.34</c:v>
                      </c:pt>
                      <c:pt idx="1321">
                        <c:v>23.32</c:v>
                      </c:pt>
                      <c:pt idx="1322">
                        <c:v>23.3</c:v>
                      </c:pt>
                      <c:pt idx="1323">
                        <c:v>23.26</c:v>
                      </c:pt>
                      <c:pt idx="1324">
                        <c:v>23.24</c:v>
                      </c:pt>
                      <c:pt idx="1325">
                        <c:v>23.22</c:v>
                      </c:pt>
                      <c:pt idx="1326">
                        <c:v>23.18</c:v>
                      </c:pt>
                      <c:pt idx="1327">
                        <c:v>23.16</c:v>
                      </c:pt>
                      <c:pt idx="1328">
                        <c:v>23.16</c:v>
                      </c:pt>
                      <c:pt idx="1329">
                        <c:v>23.14</c:v>
                      </c:pt>
                      <c:pt idx="1330">
                        <c:v>23.1</c:v>
                      </c:pt>
                      <c:pt idx="1331">
                        <c:v>23.08</c:v>
                      </c:pt>
                      <c:pt idx="1332">
                        <c:v>23.06</c:v>
                      </c:pt>
                      <c:pt idx="1333">
                        <c:v>23.04</c:v>
                      </c:pt>
                      <c:pt idx="1334">
                        <c:v>23</c:v>
                      </c:pt>
                      <c:pt idx="1335">
                        <c:v>22.98</c:v>
                      </c:pt>
                      <c:pt idx="1336">
                        <c:v>22.96</c:v>
                      </c:pt>
                      <c:pt idx="1337">
                        <c:v>22.94</c:v>
                      </c:pt>
                      <c:pt idx="1338">
                        <c:v>22.9</c:v>
                      </c:pt>
                      <c:pt idx="1339">
                        <c:v>22.9</c:v>
                      </c:pt>
                      <c:pt idx="1340">
                        <c:v>22.88</c:v>
                      </c:pt>
                      <c:pt idx="1341">
                        <c:v>22.84</c:v>
                      </c:pt>
                      <c:pt idx="1342">
                        <c:v>22.82</c:v>
                      </c:pt>
                      <c:pt idx="1343">
                        <c:v>22.78</c:v>
                      </c:pt>
                      <c:pt idx="1344">
                        <c:v>22.76</c:v>
                      </c:pt>
                      <c:pt idx="1345">
                        <c:v>22.72</c:v>
                      </c:pt>
                      <c:pt idx="1346">
                        <c:v>22.7</c:v>
                      </c:pt>
                      <c:pt idx="1347">
                        <c:v>22.66</c:v>
                      </c:pt>
                      <c:pt idx="1348">
                        <c:v>22.66</c:v>
                      </c:pt>
                      <c:pt idx="1349">
                        <c:v>22.64</c:v>
                      </c:pt>
                      <c:pt idx="1350">
                        <c:v>22.6</c:v>
                      </c:pt>
                      <c:pt idx="1351">
                        <c:v>22.58</c:v>
                      </c:pt>
                      <c:pt idx="1352">
                        <c:v>22.54</c:v>
                      </c:pt>
                      <c:pt idx="1353">
                        <c:v>22.52</c:v>
                      </c:pt>
                      <c:pt idx="1354">
                        <c:v>22.5</c:v>
                      </c:pt>
                      <c:pt idx="1355">
                        <c:v>22.46</c:v>
                      </c:pt>
                      <c:pt idx="1356">
                        <c:v>22.44</c:v>
                      </c:pt>
                      <c:pt idx="1357">
                        <c:v>22.44</c:v>
                      </c:pt>
                      <c:pt idx="1358">
                        <c:v>22.42</c:v>
                      </c:pt>
                      <c:pt idx="1359">
                        <c:v>22.38</c:v>
                      </c:pt>
                      <c:pt idx="1360">
                        <c:v>22.36</c:v>
                      </c:pt>
                      <c:pt idx="1361">
                        <c:v>22.34</c:v>
                      </c:pt>
                      <c:pt idx="1362">
                        <c:v>22.32</c:v>
                      </c:pt>
                      <c:pt idx="1363">
                        <c:v>22.28</c:v>
                      </c:pt>
                      <c:pt idx="1364">
                        <c:v>22.26</c:v>
                      </c:pt>
                      <c:pt idx="1365">
                        <c:v>22.26</c:v>
                      </c:pt>
                      <c:pt idx="1366">
                        <c:v>22.22</c:v>
                      </c:pt>
                      <c:pt idx="1367">
                        <c:v>22.2</c:v>
                      </c:pt>
                      <c:pt idx="1368">
                        <c:v>22.16</c:v>
                      </c:pt>
                      <c:pt idx="1369">
                        <c:v>22.14</c:v>
                      </c:pt>
                      <c:pt idx="1370">
                        <c:v>22.1</c:v>
                      </c:pt>
                      <c:pt idx="1371">
                        <c:v>22.08</c:v>
                      </c:pt>
                      <c:pt idx="1372">
                        <c:v>22.04</c:v>
                      </c:pt>
                      <c:pt idx="1373">
                        <c:v>22</c:v>
                      </c:pt>
                      <c:pt idx="1374">
                        <c:v>21.98</c:v>
                      </c:pt>
                      <c:pt idx="1375">
                        <c:v>21.94</c:v>
                      </c:pt>
                      <c:pt idx="1376">
                        <c:v>21.94</c:v>
                      </c:pt>
                      <c:pt idx="1377">
                        <c:v>21.9</c:v>
                      </c:pt>
                      <c:pt idx="1378">
                        <c:v>21.88</c:v>
                      </c:pt>
                      <c:pt idx="1379">
                        <c:v>21.84</c:v>
                      </c:pt>
                      <c:pt idx="1380">
                        <c:v>21.82</c:v>
                      </c:pt>
                      <c:pt idx="1381">
                        <c:v>21.78</c:v>
                      </c:pt>
                      <c:pt idx="1382">
                        <c:v>21.76</c:v>
                      </c:pt>
                      <c:pt idx="1383">
                        <c:v>21.74</c:v>
                      </c:pt>
                      <c:pt idx="1384">
                        <c:v>21.7</c:v>
                      </c:pt>
                      <c:pt idx="1385">
                        <c:v>21.68</c:v>
                      </c:pt>
                      <c:pt idx="1386">
                        <c:v>21.68</c:v>
                      </c:pt>
                      <c:pt idx="1387">
                        <c:v>21.64</c:v>
                      </c:pt>
                      <c:pt idx="1388">
                        <c:v>21.6</c:v>
                      </c:pt>
                      <c:pt idx="1389">
                        <c:v>21.58</c:v>
                      </c:pt>
                      <c:pt idx="1390">
                        <c:v>21.54</c:v>
                      </c:pt>
                      <c:pt idx="1391">
                        <c:v>21.5</c:v>
                      </c:pt>
                      <c:pt idx="1392">
                        <c:v>21.46</c:v>
                      </c:pt>
                      <c:pt idx="1393">
                        <c:v>21.42</c:v>
                      </c:pt>
                      <c:pt idx="1394">
                        <c:v>21.42</c:v>
                      </c:pt>
                      <c:pt idx="1395">
                        <c:v>21.38</c:v>
                      </c:pt>
                      <c:pt idx="1396">
                        <c:v>21.34</c:v>
                      </c:pt>
                      <c:pt idx="1397">
                        <c:v>21.3</c:v>
                      </c:pt>
                      <c:pt idx="1398">
                        <c:v>21.24</c:v>
                      </c:pt>
                      <c:pt idx="1399">
                        <c:v>21.2</c:v>
                      </c:pt>
                      <c:pt idx="1400">
                        <c:v>21.14</c:v>
                      </c:pt>
                      <c:pt idx="1401">
                        <c:v>21.1</c:v>
                      </c:pt>
                      <c:pt idx="1402">
                        <c:v>21.04</c:v>
                      </c:pt>
                      <c:pt idx="1403">
                        <c:v>21</c:v>
                      </c:pt>
                      <c:pt idx="1404">
                        <c:v>21</c:v>
                      </c:pt>
                      <c:pt idx="1405">
                        <c:v>20.94</c:v>
                      </c:pt>
                      <c:pt idx="1406">
                        <c:v>20.88</c:v>
                      </c:pt>
                      <c:pt idx="1407">
                        <c:v>20.84</c:v>
                      </c:pt>
                      <c:pt idx="1408">
                        <c:v>20.78</c:v>
                      </c:pt>
                      <c:pt idx="1409">
                        <c:v>20.72</c:v>
                      </c:pt>
                      <c:pt idx="1410">
                        <c:v>20.68</c:v>
                      </c:pt>
                      <c:pt idx="1411">
                        <c:v>20.62</c:v>
                      </c:pt>
                      <c:pt idx="1412">
                        <c:v>20.56</c:v>
                      </c:pt>
                      <c:pt idx="1413">
                        <c:v>20.5</c:v>
                      </c:pt>
                      <c:pt idx="1414">
                        <c:v>20.5</c:v>
                      </c:pt>
                      <c:pt idx="1415">
                        <c:v>20.440000000000001</c:v>
                      </c:pt>
                      <c:pt idx="1416">
                        <c:v>20.38</c:v>
                      </c:pt>
                      <c:pt idx="1417">
                        <c:v>20.3</c:v>
                      </c:pt>
                      <c:pt idx="1418">
                        <c:v>20.239999999999998</c:v>
                      </c:pt>
                      <c:pt idx="1419">
                        <c:v>20.18</c:v>
                      </c:pt>
                      <c:pt idx="1420">
                        <c:v>20.100000000000001</c:v>
                      </c:pt>
                      <c:pt idx="1421">
                        <c:v>20.02</c:v>
                      </c:pt>
                      <c:pt idx="1422">
                        <c:v>19.96</c:v>
                      </c:pt>
                      <c:pt idx="1423">
                        <c:v>19.96</c:v>
                      </c:pt>
                      <c:pt idx="1424">
                        <c:v>19.86</c:v>
                      </c:pt>
                      <c:pt idx="1425">
                        <c:v>19.78</c:v>
                      </c:pt>
                      <c:pt idx="1426">
                        <c:v>19.7</c:v>
                      </c:pt>
                      <c:pt idx="1427">
                        <c:v>19.62</c:v>
                      </c:pt>
                      <c:pt idx="1428">
                        <c:v>19.52</c:v>
                      </c:pt>
                      <c:pt idx="1429">
                        <c:v>19.440000000000001</c:v>
                      </c:pt>
                      <c:pt idx="1430">
                        <c:v>19.440000000000001</c:v>
                      </c:pt>
                      <c:pt idx="1431">
                        <c:v>19.34</c:v>
                      </c:pt>
                      <c:pt idx="1432">
                        <c:v>19.239999999999998</c:v>
                      </c:pt>
                      <c:pt idx="1433">
                        <c:v>19.16</c:v>
                      </c:pt>
                      <c:pt idx="1434">
                        <c:v>19.059999999999999</c:v>
                      </c:pt>
                      <c:pt idx="1435">
                        <c:v>18.96</c:v>
                      </c:pt>
                      <c:pt idx="1436">
                        <c:v>18.88</c:v>
                      </c:pt>
                      <c:pt idx="1437">
                        <c:v>18.78</c:v>
                      </c:pt>
                      <c:pt idx="1438">
                        <c:v>18.68</c:v>
                      </c:pt>
                      <c:pt idx="1439">
                        <c:v>18.579999999999998</c:v>
                      </c:pt>
                      <c:pt idx="1440">
                        <c:v>18.48</c:v>
                      </c:pt>
                      <c:pt idx="1441">
                        <c:v>18.38</c:v>
                      </c:pt>
                      <c:pt idx="1442">
                        <c:v>18.38</c:v>
                      </c:pt>
                      <c:pt idx="1443">
                        <c:v>18.28</c:v>
                      </c:pt>
                      <c:pt idx="1444">
                        <c:v>18.16</c:v>
                      </c:pt>
                      <c:pt idx="1445">
                        <c:v>18.059999999999999</c:v>
                      </c:pt>
                      <c:pt idx="1446">
                        <c:v>17.940000000000001</c:v>
                      </c:pt>
                      <c:pt idx="1447">
                        <c:v>17.84</c:v>
                      </c:pt>
                      <c:pt idx="1448">
                        <c:v>17.72</c:v>
                      </c:pt>
                      <c:pt idx="1449">
                        <c:v>17.600000000000001</c:v>
                      </c:pt>
                      <c:pt idx="1450">
                        <c:v>17.48</c:v>
                      </c:pt>
                      <c:pt idx="1451">
                        <c:v>17.48</c:v>
                      </c:pt>
                      <c:pt idx="1452">
                        <c:v>17.36</c:v>
                      </c:pt>
                      <c:pt idx="1453">
                        <c:v>17.239999999999998</c:v>
                      </c:pt>
                      <c:pt idx="1454">
                        <c:v>17.12</c:v>
                      </c:pt>
                      <c:pt idx="1455">
                        <c:v>17</c:v>
                      </c:pt>
                      <c:pt idx="1456">
                        <c:v>16.86</c:v>
                      </c:pt>
                      <c:pt idx="1457">
                        <c:v>16.739999999999998</c:v>
                      </c:pt>
                      <c:pt idx="1458">
                        <c:v>16.600000000000001</c:v>
                      </c:pt>
                      <c:pt idx="1459">
                        <c:v>16.600000000000001</c:v>
                      </c:pt>
                      <c:pt idx="1460">
                        <c:v>16.48</c:v>
                      </c:pt>
                      <c:pt idx="1461">
                        <c:v>16.34</c:v>
                      </c:pt>
                      <c:pt idx="1462">
                        <c:v>16.22</c:v>
                      </c:pt>
                      <c:pt idx="1463">
                        <c:v>16.079999999999998</c:v>
                      </c:pt>
                      <c:pt idx="1464">
                        <c:v>15.96</c:v>
                      </c:pt>
                      <c:pt idx="1465">
                        <c:v>15.82</c:v>
                      </c:pt>
                      <c:pt idx="1466">
                        <c:v>15.7</c:v>
                      </c:pt>
                      <c:pt idx="1467">
                        <c:v>15.56</c:v>
                      </c:pt>
                      <c:pt idx="1468">
                        <c:v>15.44</c:v>
                      </c:pt>
                      <c:pt idx="1469">
                        <c:v>15.3</c:v>
                      </c:pt>
                      <c:pt idx="1470">
                        <c:v>15.3</c:v>
                      </c:pt>
                      <c:pt idx="1471">
                        <c:v>15.16</c:v>
                      </c:pt>
                      <c:pt idx="1472">
                        <c:v>15.04</c:v>
                      </c:pt>
                      <c:pt idx="1473">
                        <c:v>14.9</c:v>
                      </c:pt>
                      <c:pt idx="1474">
                        <c:v>14.76</c:v>
                      </c:pt>
                      <c:pt idx="1475">
                        <c:v>14.64</c:v>
                      </c:pt>
                      <c:pt idx="1476">
                        <c:v>14.5</c:v>
                      </c:pt>
                      <c:pt idx="1477">
                        <c:v>14.36</c:v>
                      </c:pt>
                      <c:pt idx="1478">
                        <c:v>14.22</c:v>
                      </c:pt>
                      <c:pt idx="1479">
                        <c:v>14.22</c:v>
                      </c:pt>
                      <c:pt idx="1480">
                        <c:v>14.08</c:v>
                      </c:pt>
                      <c:pt idx="1481">
                        <c:v>13.96</c:v>
                      </c:pt>
                      <c:pt idx="1482">
                        <c:v>13.82</c:v>
                      </c:pt>
                      <c:pt idx="1483">
                        <c:v>13.68</c:v>
                      </c:pt>
                      <c:pt idx="1484">
                        <c:v>13.54</c:v>
                      </c:pt>
                      <c:pt idx="1485">
                        <c:v>13.42</c:v>
                      </c:pt>
                      <c:pt idx="1486">
                        <c:v>13.28</c:v>
                      </c:pt>
                      <c:pt idx="1487">
                        <c:v>13.14</c:v>
                      </c:pt>
                      <c:pt idx="1488">
                        <c:v>13.14</c:v>
                      </c:pt>
                      <c:pt idx="1489">
                        <c:v>13.02</c:v>
                      </c:pt>
                      <c:pt idx="1490">
                        <c:v>12.88</c:v>
                      </c:pt>
                      <c:pt idx="1491">
                        <c:v>12.76</c:v>
                      </c:pt>
                      <c:pt idx="1492">
                        <c:v>12.62</c:v>
                      </c:pt>
                      <c:pt idx="1493">
                        <c:v>12.5</c:v>
                      </c:pt>
                      <c:pt idx="1494">
                        <c:v>12.38</c:v>
                      </c:pt>
                      <c:pt idx="1495">
                        <c:v>12.24</c:v>
                      </c:pt>
                      <c:pt idx="1496">
                        <c:v>12.24</c:v>
                      </c:pt>
                      <c:pt idx="1497">
                        <c:v>12.12</c:v>
                      </c:pt>
                      <c:pt idx="1498">
                        <c:v>11.98</c:v>
                      </c:pt>
                      <c:pt idx="1499">
                        <c:v>11.86</c:v>
                      </c:pt>
                      <c:pt idx="1500">
                        <c:v>11.74</c:v>
                      </c:pt>
                      <c:pt idx="1501">
                        <c:v>11.6</c:v>
                      </c:pt>
                      <c:pt idx="1502">
                        <c:v>11.48</c:v>
                      </c:pt>
                      <c:pt idx="1503">
                        <c:v>11.36</c:v>
                      </c:pt>
                      <c:pt idx="1504">
                        <c:v>11.22</c:v>
                      </c:pt>
                      <c:pt idx="1505">
                        <c:v>11.1</c:v>
                      </c:pt>
                      <c:pt idx="1506">
                        <c:v>10.98</c:v>
                      </c:pt>
                      <c:pt idx="1507">
                        <c:v>10.98</c:v>
                      </c:pt>
                      <c:pt idx="1508">
                        <c:v>10.86</c:v>
                      </c:pt>
                      <c:pt idx="1509">
                        <c:v>10.74</c:v>
                      </c:pt>
                      <c:pt idx="1510">
                        <c:v>10.62</c:v>
                      </c:pt>
                      <c:pt idx="1511">
                        <c:v>10.5</c:v>
                      </c:pt>
                      <c:pt idx="1512">
                        <c:v>10.38</c:v>
                      </c:pt>
                      <c:pt idx="1513">
                        <c:v>10.26</c:v>
                      </c:pt>
                      <c:pt idx="1514">
                        <c:v>10.14</c:v>
                      </c:pt>
                      <c:pt idx="1515">
                        <c:v>10.039999999999999</c:v>
                      </c:pt>
                      <c:pt idx="1516">
                        <c:v>10.039999999999999</c:v>
                      </c:pt>
                      <c:pt idx="1517">
                        <c:v>9.9200000000000017</c:v>
                      </c:pt>
                      <c:pt idx="1518">
                        <c:v>9.82</c:v>
                      </c:pt>
                      <c:pt idx="1519">
                        <c:v>9.7200000000000006</c:v>
                      </c:pt>
                      <c:pt idx="1520">
                        <c:v>9.620000000000001</c:v>
                      </c:pt>
                      <c:pt idx="1521">
                        <c:v>9.5</c:v>
                      </c:pt>
                      <c:pt idx="1522">
                        <c:v>9.4</c:v>
                      </c:pt>
                      <c:pt idx="1523">
                        <c:v>9.3000000000000007</c:v>
                      </c:pt>
                      <c:pt idx="1524">
                        <c:v>9.2000000000000011</c:v>
                      </c:pt>
                      <c:pt idx="1525">
                        <c:v>9.2000000000000011</c:v>
                      </c:pt>
                      <c:pt idx="1526">
                        <c:v>9.1000000000000014</c:v>
                      </c:pt>
                      <c:pt idx="1527">
                        <c:v>9</c:v>
                      </c:pt>
                      <c:pt idx="1528">
                        <c:v>8.9</c:v>
                      </c:pt>
                      <c:pt idx="1529">
                        <c:v>8.82</c:v>
                      </c:pt>
                      <c:pt idx="1530">
                        <c:v>8.7200000000000006</c:v>
                      </c:pt>
                      <c:pt idx="1531">
                        <c:v>8.620000000000001</c:v>
                      </c:pt>
                      <c:pt idx="1532">
                        <c:v>8.5200000000000014</c:v>
                      </c:pt>
                      <c:pt idx="1533">
                        <c:v>8.4200000000000017</c:v>
                      </c:pt>
                      <c:pt idx="1534">
                        <c:v>8.3400000000000016</c:v>
                      </c:pt>
                      <c:pt idx="1535">
                        <c:v>8.3400000000000016</c:v>
                      </c:pt>
                      <c:pt idx="1536">
                        <c:v>8.24</c:v>
                      </c:pt>
                      <c:pt idx="1537">
                        <c:v>8.16</c:v>
                      </c:pt>
                      <c:pt idx="1538">
                        <c:v>8.06</c:v>
                      </c:pt>
                      <c:pt idx="1539">
                        <c:v>7.98</c:v>
                      </c:pt>
                      <c:pt idx="1540">
                        <c:v>7.88</c:v>
                      </c:pt>
                      <c:pt idx="1541">
                        <c:v>7.8</c:v>
                      </c:pt>
                      <c:pt idx="1542">
                        <c:v>7.72</c:v>
                      </c:pt>
                      <c:pt idx="1543">
                        <c:v>7.64</c:v>
                      </c:pt>
                      <c:pt idx="1544">
                        <c:v>7.64</c:v>
                      </c:pt>
                      <c:pt idx="1545">
                        <c:v>7.56</c:v>
                      </c:pt>
                      <c:pt idx="1546">
                        <c:v>7.48</c:v>
                      </c:pt>
                      <c:pt idx="1547">
                        <c:v>7.4</c:v>
                      </c:pt>
                      <c:pt idx="1548">
                        <c:v>7.3199999999999976</c:v>
                      </c:pt>
                      <c:pt idx="1549">
                        <c:v>7.24</c:v>
                      </c:pt>
                      <c:pt idx="1550">
                        <c:v>7.1599999999999984</c:v>
                      </c:pt>
                      <c:pt idx="1551">
                        <c:v>7.08</c:v>
                      </c:pt>
                      <c:pt idx="1552">
                        <c:v>7.08</c:v>
                      </c:pt>
                      <c:pt idx="1553">
                        <c:v>7.02</c:v>
                      </c:pt>
                      <c:pt idx="1554">
                        <c:v>6.94</c:v>
                      </c:pt>
                      <c:pt idx="1555">
                        <c:v>6.8599999999999977</c:v>
                      </c:pt>
                      <c:pt idx="1556">
                        <c:v>6.8</c:v>
                      </c:pt>
                      <c:pt idx="1557">
                        <c:v>6.72</c:v>
                      </c:pt>
                      <c:pt idx="1558">
                        <c:v>6.6599999999999984</c:v>
                      </c:pt>
                      <c:pt idx="1559">
                        <c:v>6.58</c:v>
                      </c:pt>
                      <c:pt idx="1560">
                        <c:v>6.5</c:v>
                      </c:pt>
                      <c:pt idx="1561">
                        <c:v>6.44</c:v>
                      </c:pt>
                      <c:pt idx="1562">
                        <c:v>6.38</c:v>
                      </c:pt>
                      <c:pt idx="1563">
                        <c:v>6.38</c:v>
                      </c:pt>
                      <c:pt idx="1564">
                        <c:v>6.3</c:v>
                      </c:pt>
                      <c:pt idx="1565">
                        <c:v>6.24</c:v>
                      </c:pt>
                      <c:pt idx="1566">
                        <c:v>6.18</c:v>
                      </c:pt>
                      <c:pt idx="1567">
                        <c:v>6.1</c:v>
                      </c:pt>
                      <c:pt idx="1568">
                        <c:v>6.04</c:v>
                      </c:pt>
                      <c:pt idx="1569">
                        <c:v>5.98</c:v>
                      </c:pt>
                      <c:pt idx="1570">
                        <c:v>5.92</c:v>
                      </c:pt>
                      <c:pt idx="1571">
                        <c:v>5.8599999999999977</c:v>
                      </c:pt>
                      <c:pt idx="1572">
                        <c:v>5.8</c:v>
                      </c:pt>
                      <c:pt idx="1573">
                        <c:v>5.8</c:v>
                      </c:pt>
                      <c:pt idx="1574">
                        <c:v>5.74</c:v>
                      </c:pt>
                      <c:pt idx="1575">
                        <c:v>5.68</c:v>
                      </c:pt>
                      <c:pt idx="1576">
                        <c:v>5.64</c:v>
                      </c:pt>
                      <c:pt idx="1577">
                        <c:v>5.58</c:v>
                      </c:pt>
                      <c:pt idx="1578">
                        <c:v>5.52</c:v>
                      </c:pt>
                      <c:pt idx="1579">
                        <c:v>5.46</c:v>
                      </c:pt>
                      <c:pt idx="1580">
                        <c:v>5.46</c:v>
                      </c:pt>
                      <c:pt idx="1581">
                        <c:v>5.4</c:v>
                      </c:pt>
                      <c:pt idx="1582">
                        <c:v>5.3599999999999977</c:v>
                      </c:pt>
                      <c:pt idx="1583">
                        <c:v>5.3</c:v>
                      </c:pt>
                      <c:pt idx="1584">
                        <c:v>5.24</c:v>
                      </c:pt>
                      <c:pt idx="1585">
                        <c:v>5.2</c:v>
                      </c:pt>
                      <c:pt idx="1586">
                        <c:v>5.14</c:v>
                      </c:pt>
                      <c:pt idx="1587">
                        <c:v>5.08</c:v>
                      </c:pt>
                      <c:pt idx="1588">
                        <c:v>5.04</c:v>
                      </c:pt>
                      <c:pt idx="1589">
                        <c:v>4.9800000000000004</c:v>
                      </c:pt>
                      <c:pt idx="1590">
                        <c:v>4.9400000000000004</c:v>
                      </c:pt>
                      <c:pt idx="1591">
                        <c:v>4.9400000000000004</c:v>
                      </c:pt>
                      <c:pt idx="1592">
                        <c:v>4.88</c:v>
                      </c:pt>
                      <c:pt idx="1593">
                        <c:v>4.84</c:v>
                      </c:pt>
                      <c:pt idx="1594">
                        <c:v>4.78</c:v>
                      </c:pt>
                      <c:pt idx="1595">
                        <c:v>4.74</c:v>
                      </c:pt>
                      <c:pt idx="1596">
                        <c:v>4.7</c:v>
                      </c:pt>
                      <c:pt idx="1597">
                        <c:v>4.6599999999999984</c:v>
                      </c:pt>
                      <c:pt idx="1598">
                        <c:v>4.5999999999999996</c:v>
                      </c:pt>
                      <c:pt idx="1599">
                        <c:v>4.5599999999999996</c:v>
                      </c:pt>
                      <c:pt idx="1600">
                        <c:v>4.5599999999999996</c:v>
                      </c:pt>
                      <c:pt idx="1601">
                        <c:v>4.5199999999999996</c:v>
                      </c:pt>
                      <c:pt idx="1602">
                        <c:v>4.4800000000000004</c:v>
                      </c:pt>
                      <c:pt idx="1603">
                        <c:v>4.4400000000000004</c:v>
                      </c:pt>
                      <c:pt idx="1604">
                        <c:v>4.4000000000000004</c:v>
                      </c:pt>
                      <c:pt idx="1605">
                        <c:v>4.3599999999999977</c:v>
                      </c:pt>
                      <c:pt idx="1606">
                        <c:v>4.3199999999999976</c:v>
                      </c:pt>
                      <c:pt idx="1607">
                        <c:v>4.26</c:v>
                      </c:pt>
                      <c:pt idx="1608">
                        <c:v>4.26</c:v>
                      </c:pt>
                      <c:pt idx="1609">
                        <c:v>4.18</c:v>
                      </c:pt>
                      <c:pt idx="1610">
                        <c:v>4.18</c:v>
                      </c:pt>
                      <c:pt idx="1611">
                        <c:v>4.1399999999999997</c:v>
                      </c:pt>
                      <c:pt idx="1612">
                        <c:v>4.0999999999999996</c:v>
                      </c:pt>
                      <c:pt idx="1613">
                        <c:v>4.0599999999999996</c:v>
                      </c:pt>
                      <c:pt idx="1614">
                        <c:v>4.0199999999999996</c:v>
                      </c:pt>
                      <c:pt idx="1615">
                        <c:v>3.9799999999999991</c:v>
                      </c:pt>
                      <c:pt idx="1616">
                        <c:v>3.94</c:v>
                      </c:pt>
                      <c:pt idx="1617">
                        <c:v>3.9</c:v>
                      </c:pt>
                      <c:pt idx="1618">
                        <c:v>3.86</c:v>
                      </c:pt>
                      <c:pt idx="1619">
                        <c:v>3.86</c:v>
                      </c:pt>
                      <c:pt idx="1620">
                        <c:v>3.84</c:v>
                      </c:pt>
                      <c:pt idx="1621">
                        <c:v>3.8</c:v>
                      </c:pt>
                      <c:pt idx="1622">
                        <c:v>3.76</c:v>
                      </c:pt>
                      <c:pt idx="1623">
                        <c:v>3.72</c:v>
                      </c:pt>
                      <c:pt idx="1624">
                        <c:v>3.68</c:v>
                      </c:pt>
                      <c:pt idx="1625">
                        <c:v>3.66</c:v>
                      </c:pt>
                      <c:pt idx="1626">
                        <c:v>3.62</c:v>
                      </c:pt>
                      <c:pt idx="1627">
                        <c:v>3.58</c:v>
                      </c:pt>
                      <c:pt idx="1628">
                        <c:v>3.58</c:v>
                      </c:pt>
                      <c:pt idx="1629">
                        <c:v>3.56</c:v>
                      </c:pt>
                      <c:pt idx="1630">
                        <c:v>3.52</c:v>
                      </c:pt>
                      <c:pt idx="1631">
                        <c:v>3.48</c:v>
                      </c:pt>
                      <c:pt idx="1632">
                        <c:v>3.46</c:v>
                      </c:pt>
                      <c:pt idx="1633">
                        <c:v>3.42</c:v>
                      </c:pt>
                      <c:pt idx="1634">
                        <c:v>3.4</c:v>
                      </c:pt>
                      <c:pt idx="1635">
                        <c:v>3.4</c:v>
                      </c:pt>
                      <c:pt idx="1636">
                        <c:v>3.36</c:v>
                      </c:pt>
                      <c:pt idx="1637">
                        <c:v>3.3</c:v>
                      </c:pt>
                      <c:pt idx="1638">
                        <c:v>3.3</c:v>
                      </c:pt>
                      <c:pt idx="1639">
                        <c:v>3.28</c:v>
                      </c:pt>
                      <c:pt idx="1640">
                        <c:v>3.24</c:v>
                      </c:pt>
                      <c:pt idx="1641">
                        <c:v>3.22</c:v>
                      </c:pt>
                      <c:pt idx="1642">
                        <c:v>3.18</c:v>
                      </c:pt>
                      <c:pt idx="1643">
                        <c:v>3.16</c:v>
                      </c:pt>
                      <c:pt idx="1644">
                        <c:v>3.12</c:v>
                      </c:pt>
                      <c:pt idx="1645">
                        <c:v>3.1</c:v>
                      </c:pt>
                      <c:pt idx="1646">
                        <c:v>3.08</c:v>
                      </c:pt>
                      <c:pt idx="1647">
                        <c:v>3.08</c:v>
                      </c:pt>
                      <c:pt idx="1648">
                        <c:v>3.06</c:v>
                      </c:pt>
                      <c:pt idx="1649">
                        <c:v>3.02</c:v>
                      </c:pt>
                      <c:pt idx="1650">
                        <c:v>3</c:v>
                      </c:pt>
                      <c:pt idx="1651">
                        <c:v>2.98</c:v>
                      </c:pt>
                      <c:pt idx="1652">
                        <c:v>2.96</c:v>
                      </c:pt>
                      <c:pt idx="1653">
                        <c:v>2.94</c:v>
                      </c:pt>
                      <c:pt idx="1654">
                        <c:v>2.92</c:v>
                      </c:pt>
                      <c:pt idx="1655">
                        <c:v>2.9</c:v>
                      </c:pt>
                      <c:pt idx="1656">
                        <c:v>2.9</c:v>
                      </c:pt>
                      <c:pt idx="1657">
                        <c:v>2.88</c:v>
                      </c:pt>
                      <c:pt idx="1658">
                        <c:v>2.86</c:v>
                      </c:pt>
                      <c:pt idx="1659">
                        <c:v>2.84</c:v>
                      </c:pt>
                      <c:pt idx="1660">
                        <c:v>2.82</c:v>
                      </c:pt>
                      <c:pt idx="1661">
                        <c:v>2.8</c:v>
                      </c:pt>
                      <c:pt idx="1662">
                        <c:v>2.78</c:v>
                      </c:pt>
                      <c:pt idx="1663">
                        <c:v>2.76</c:v>
                      </c:pt>
                      <c:pt idx="1664">
                        <c:v>2.74</c:v>
                      </c:pt>
                      <c:pt idx="1665">
                        <c:v>2.72</c:v>
                      </c:pt>
                      <c:pt idx="1666">
                        <c:v>2.72</c:v>
                      </c:pt>
                      <c:pt idx="1667">
                        <c:v>2.7</c:v>
                      </c:pt>
                      <c:pt idx="1668">
                        <c:v>2.68</c:v>
                      </c:pt>
                      <c:pt idx="1669">
                        <c:v>2.66</c:v>
                      </c:pt>
                      <c:pt idx="1670">
                        <c:v>2.64</c:v>
                      </c:pt>
                      <c:pt idx="1671">
                        <c:v>2.62</c:v>
                      </c:pt>
                      <c:pt idx="1672">
                        <c:v>2.6</c:v>
                      </c:pt>
                      <c:pt idx="1673">
                        <c:v>2.6</c:v>
                      </c:pt>
                      <c:pt idx="1674">
                        <c:v>2.58</c:v>
                      </c:pt>
                      <c:pt idx="1675">
                        <c:v>2.58</c:v>
                      </c:pt>
                      <c:pt idx="1676">
                        <c:v>2.56</c:v>
                      </c:pt>
                      <c:pt idx="1677">
                        <c:v>2.54</c:v>
                      </c:pt>
                      <c:pt idx="1678">
                        <c:v>2.52</c:v>
                      </c:pt>
                      <c:pt idx="1679">
                        <c:v>2.52</c:v>
                      </c:pt>
                      <c:pt idx="1680">
                        <c:v>2.5</c:v>
                      </c:pt>
                      <c:pt idx="1681">
                        <c:v>2.48</c:v>
                      </c:pt>
                      <c:pt idx="1682">
                        <c:v>2.48</c:v>
                      </c:pt>
                      <c:pt idx="1683">
                        <c:v>2.48</c:v>
                      </c:pt>
                      <c:pt idx="1684">
                        <c:v>2.46</c:v>
                      </c:pt>
                      <c:pt idx="1685">
                        <c:v>2.44</c:v>
                      </c:pt>
                      <c:pt idx="1686">
                        <c:v>2.44</c:v>
                      </c:pt>
                      <c:pt idx="1687">
                        <c:v>2.42</c:v>
                      </c:pt>
                      <c:pt idx="1688">
                        <c:v>2.42</c:v>
                      </c:pt>
                      <c:pt idx="1689">
                        <c:v>2.4</c:v>
                      </c:pt>
                      <c:pt idx="1690">
                        <c:v>2.38</c:v>
                      </c:pt>
                      <c:pt idx="1691">
                        <c:v>2.38</c:v>
                      </c:pt>
                      <c:pt idx="1692">
                        <c:v>2.36</c:v>
                      </c:pt>
                      <c:pt idx="1693">
                        <c:v>2.34</c:v>
                      </c:pt>
                      <c:pt idx="1694">
                        <c:v>2.34</c:v>
                      </c:pt>
                      <c:pt idx="1695">
                        <c:v>2.34</c:v>
                      </c:pt>
                      <c:pt idx="1696">
                        <c:v>2.3199999999999981</c:v>
                      </c:pt>
                      <c:pt idx="1697">
                        <c:v>2.2999999999999998</c:v>
                      </c:pt>
                      <c:pt idx="1698">
                        <c:v>2.2999999999999998</c:v>
                      </c:pt>
                      <c:pt idx="1699">
                        <c:v>2.2799999999999998</c:v>
                      </c:pt>
                      <c:pt idx="1700">
                        <c:v>2.2799999999999998</c:v>
                      </c:pt>
                      <c:pt idx="1701">
                        <c:v>2.2599999999999998</c:v>
                      </c:pt>
                      <c:pt idx="1702">
                        <c:v>2.2400000000000002</c:v>
                      </c:pt>
                      <c:pt idx="1703">
                        <c:v>2.2400000000000002</c:v>
                      </c:pt>
                      <c:pt idx="1704">
                        <c:v>2.2400000000000002</c:v>
                      </c:pt>
                      <c:pt idx="1705">
                        <c:v>2.2200000000000002</c:v>
                      </c:pt>
                      <c:pt idx="1706">
                        <c:v>2.2200000000000002</c:v>
                      </c:pt>
                      <c:pt idx="1707">
                        <c:v>2.2000000000000002</c:v>
                      </c:pt>
                      <c:pt idx="1708">
                        <c:v>2.2000000000000002</c:v>
                      </c:pt>
                      <c:pt idx="1709">
                        <c:v>2.1800000000000002</c:v>
                      </c:pt>
                      <c:pt idx="1710">
                        <c:v>2.1800000000000002</c:v>
                      </c:pt>
                      <c:pt idx="1711">
                        <c:v>2.1800000000000002</c:v>
                      </c:pt>
                      <c:pt idx="1712">
                        <c:v>2.16</c:v>
                      </c:pt>
                      <c:pt idx="1713">
                        <c:v>2.16</c:v>
                      </c:pt>
                      <c:pt idx="1714">
                        <c:v>2.14</c:v>
                      </c:pt>
                      <c:pt idx="1715">
                        <c:v>2.14</c:v>
                      </c:pt>
                      <c:pt idx="1716">
                        <c:v>2.12</c:v>
                      </c:pt>
                      <c:pt idx="1717">
                        <c:v>2.12</c:v>
                      </c:pt>
                      <c:pt idx="1718">
                        <c:v>2.1</c:v>
                      </c:pt>
                      <c:pt idx="1719">
                        <c:v>2.1</c:v>
                      </c:pt>
                      <c:pt idx="1720">
                        <c:v>2.08</c:v>
                      </c:pt>
                      <c:pt idx="1721">
                        <c:v>2.08</c:v>
                      </c:pt>
                      <c:pt idx="1722">
                        <c:v>2.08</c:v>
                      </c:pt>
                      <c:pt idx="1723">
                        <c:v>2.06</c:v>
                      </c:pt>
                      <c:pt idx="1724">
                        <c:v>2.06</c:v>
                      </c:pt>
                      <c:pt idx="1725">
                        <c:v>2.04</c:v>
                      </c:pt>
                      <c:pt idx="1726">
                        <c:v>2.04</c:v>
                      </c:pt>
                      <c:pt idx="1727">
                        <c:v>2.02</c:v>
                      </c:pt>
                      <c:pt idx="1728">
                        <c:v>2.02</c:v>
                      </c:pt>
                      <c:pt idx="1729">
                        <c:v>2</c:v>
                      </c:pt>
                      <c:pt idx="1730">
                        <c:v>2</c:v>
                      </c:pt>
                      <c:pt idx="1731">
                        <c:v>2</c:v>
                      </c:pt>
                      <c:pt idx="1732">
                        <c:v>2</c:v>
                      </c:pt>
                      <c:pt idx="1733">
                        <c:v>1.98</c:v>
                      </c:pt>
                      <c:pt idx="1734">
                        <c:v>1.98</c:v>
                      </c:pt>
                      <c:pt idx="1735">
                        <c:v>1.96</c:v>
                      </c:pt>
                      <c:pt idx="1736">
                        <c:v>1.96</c:v>
                      </c:pt>
                      <c:pt idx="1737">
                        <c:v>1.96</c:v>
                      </c:pt>
                      <c:pt idx="1738">
                        <c:v>1.94</c:v>
                      </c:pt>
                      <c:pt idx="1739">
                        <c:v>1.94</c:v>
                      </c:pt>
                      <c:pt idx="1740">
                        <c:v>1.94</c:v>
                      </c:pt>
                      <c:pt idx="1741">
                        <c:v>1.92</c:v>
                      </c:pt>
                      <c:pt idx="1742">
                        <c:v>1.92</c:v>
                      </c:pt>
                      <c:pt idx="1743">
                        <c:v>1.92</c:v>
                      </c:pt>
                      <c:pt idx="1744">
                        <c:v>1.9</c:v>
                      </c:pt>
                      <c:pt idx="1745">
                        <c:v>1.9</c:v>
                      </c:pt>
                      <c:pt idx="1746">
                        <c:v>1.88</c:v>
                      </c:pt>
                      <c:pt idx="1747">
                        <c:v>1.88</c:v>
                      </c:pt>
                      <c:pt idx="1748">
                        <c:v>1.86</c:v>
                      </c:pt>
                      <c:pt idx="1749">
                        <c:v>1.86</c:v>
                      </c:pt>
                      <c:pt idx="1750">
                        <c:v>1.86</c:v>
                      </c:pt>
                      <c:pt idx="1751">
                        <c:v>1.84</c:v>
                      </c:pt>
                      <c:pt idx="1752">
                        <c:v>1.84</c:v>
                      </c:pt>
                      <c:pt idx="1753">
                        <c:v>1.84</c:v>
                      </c:pt>
                      <c:pt idx="1754">
                        <c:v>1.82</c:v>
                      </c:pt>
                      <c:pt idx="1755">
                        <c:v>1.82</c:v>
                      </c:pt>
                      <c:pt idx="1756">
                        <c:v>1.8</c:v>
                      </c:pt>
                      <c:pt idx="1757">
                        <c:v>1.8</c:v>
                      </c:pt>
                      <c:pt idx="1758">
                        <c:v>1.8</c:v>
                      </c:pt>
                      <c:pt idx="1759">
                        <c:v>1.8</c:v>
                      </c:pt>
                      <c:pt idx="1760">
                        <c:v>1.78</c:v>
                      </c:pt>
                      <c:pt idx="1761">
                        <c:v>1.78</c:v>
                      </c:pt>
                      <c:pt idx="1762">
                        <c:v>1.78</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C1A3-1E45-B50A-EF4829A87C49}"/>
                  </c:ext>
                </c:extLst>
              </c15:ser>
            </c15:filteredScatterSeries>
            <c15:filteredScatterSeries>
              <c15:ser>
                <c:idx val="10"/>
                <c:order val="4"/>
                <c:tx>
                  <c:strRef>
                    <c:extLst xmlns:c15="http://schemas.microsoft.com/office/drawing/2012/chart" xmlns:c16r2="http://schemas.microsoft.com/office/drawing/2015/06/chart">
                      <c:ext xmlns:c15="http://schemas.microsoft.com/office/drawing/2012/chart" uri="{02D57815-91ED-43cb-92C2-25804820EDAC}">
                        <c15:formulaRef>
                          <c15:sqref>'CO2'!$L$1</c15:sqref>
                        </c15:formulaRef>
                      </c:ext>
                    </c:extLst>
                    <c:strCache>
                      <c:ptCount val="1"/>
                      <c:pt idx="0">
                        <c:v>CO2 Diff 15 PS</c:v>
                      </c:pt>
                    </c:strCache>
                  </c:strRef>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L$2:$L$1881</c15:sqref>
                        </c15:formulaRef>
                      </c:ext>
                    </c:extLst>
                    <c:numCache>
                      <c:formatCode>General</c:formatCode>
                      <c:ptCount val="1880"/>
                      <c:pt idx="0">
                        <c:v>0</c:v>
                      </c:pt>
                      <c:pt idx="1">
                        <c:v>0.02</c:v>
                      </c:pt>
                      <c:pt idx="2">
                        <c:v>0.02</c:v>
                      </c:pt>
                      <c:pt idx="3">
                        <c:v>0.04</c:v>
                      </c:pt>
                      <c:pt idx="4">
                        <c:v>0.06</c:v>
                      </c:pt>
                      <c:pt idx="5">
                        <c:v>0.08</c:v>
                      </c:pt>
                      <c:pt idx="6">
                        <c:v>0.08</c:v>
                      </c:pt>
                      <c:pt idx="7">
                        <c:v>0.1</c:v>
                      </c:pt>
                      <c:pt idx="8">
                        <c:v>0.14000000000000001</c:v>
                      </c:pt>
                      <c:pt idx="9">
                        <c:v>0.18</c:v>
                      </c:pt>
                      <c:pt idx="10">
                        <c:v>0.22</c:v>
                      </c:pt>
                      <c:pt idx="11">
                        <c:v>0.28000000000000003</c:v>
                      </c:pt>
                      <c:pt idx="12">
                        <c:v>0.32</c:v>
                      </c:pt>
                      <c:pt idx="13">
                        <c:v>0.38</c:v>
                      </c:pt>
                      <c:pt idx="14">
                        <c:v>0.44</c:v>
                      </c:pt>
                      <c:pt idx="15">
                        <c:v>0.5</c:v>
                      </c:pt>
                      <c:pt idx="16">
                        <c:v>0.57999999999999996</c:v>
                      </c:pt>
                      <c:pt idx="17">
                        <c:v>0.57999999999999996</c:v>
                      </c:pt>
                      <c:pt idx="18">
                        <c:v>0.64</c:v>
                      </c:pt>
                      <c:pt idx="19">
                        <c:v>0.72</c:v>
                      </c:pt>
                      <c:pt idx="20">
                        <c:v>0.8</c:v>
                      </c:pt>
                      <c:pt idx="21">
                        <c:v>0.86</c:v>
                      </c:pt>
                      <c:pt idx="22">
                        <c:v>0.94</c:v>
                      </c:pt>
                      <c:pt idx="23">
                        <c:v>1.02</c:v>
                      </c:pt>
                      <c:pt idx="24">
                        <c:v>1.1000000000000001</c:v>
                      </c:pt>
                      <c:pt idx="25">
                        <c:v>1.1000000000000001</c:v>
                      </c:pt>
                      <c:pt idx="26">
                        <c:v>1.26</c:v>
                      </c:pt>
                      <c:pt idx="27">
                        <c:v>1.26</c:v>
                      </c:pt>
                      <c:pt idx="28">
                        <c:v>1.32</c:v>
                      </c:pt>
                      <c:pt idx="29">
                        <c:v>1.4</c:v>
                      </c:pt>
                      <c:pt idx="30">
                        <c:v>1.48</c:v>
                      </c:pt>
                      <c:pt idx="31">
                        <c:v>1.56</c:v>
                      </c:pt>
                      <c:pt idx="32">
                        <c:v>1.64</c:v>
                      </c:pt>
                      <c:pt idx="33">
                        <c:v>1.7</c:v>
                      </c:pt>
                      <c:pt idx="34">
                        <c:v>1.78</c:v>
                      </c:pt>
                      <c:pt idx="35">
                        <c:v>1.86</c:v>
                      </c:pt>
                      <c:pt idx="36">
                        <c:v>1.86</c:v>
                      </c:pt>
                      <c:pt idx="37">
                        <c:v>1.94</c:v>
                      </c:pt>
                      <c:pt idx="38">
                        <c:v>2</c:v>
                      </c:pt>
                      <c:pt idx="39">
                        <c:v>2.08</c:v>
                      </c:pt>
                      <c:pt idx="40">
                        <c:v>2.14</c:v>
                      </c:pt>
                      <c:pt idx="41">
                        <c:v>2.2200000000000002</c:v>
                      </c:pt>
                      <c:pt idx="42">
                        <c:v>2.2999999999999998</c:v>
                      </c:pt>
                      <c:pt idx="43">
                        <c:v>2.36</c:v>
                      </c:pt>
                      <c:pt idx="44">
                        <c:v>2.36</c:v>
                      </c:pt>
                      <c:pt idx="45">
                        <c:v>2.44</c:v>
                      </c:pt>
                      <c:pt idx="46">
                        <c:v>2.52</c:v>
                      </c:pt>
                      <c:pt idx="47">
                        <c:v>2.58</c:v>
                      </c:pt>
                      <c:pt idx="48">
                        <c:v>2.66</c:v>
                      </c:pt>
                      <c:pt idx="49">
                        <c:v>2.74</c:v>
                      </c:pt>
                      <c:pt idx="50">
                        <c:v>2.8</c:v>
                      </c:pt>
                      <c:pt idx="51">
                        <c:v>2.88</c:v>
                      </c:pt>
                      <c:pt idx="52">
                        <c:v>2.96</c:v>
                      </c:pt>
                      <c:pt idx="53">
                        <c:v>3.04</c:v>
                      </c:pt>
                      <c:pt idx="54">
                        <c:v>3.1</c:v>
                      </c:pt>
                      <c:pt idx="55">
                        <c:v>3.1</c:v>
                      </c:pt>
                      <c:pt idx="56">
                        <c:v>3.18</c:v>
                      </c:pt>
                      <c:pt idx="57">
                        <c:v>3.26</c:v>
                      </c:pt>
                      <c:pt idx="58">
                        <c:v>3.34</c:v>
                      </c:pt>
                      <c:pt idx="59">
                        <c:v>3.42</c:v>
                      </c:pt>
                      <c:pt idx="60">
                        <c:v>3.5</c:v>
                      </c:pt>
                      <c:pt idx="61">
                        <c:v>3.58</c:v>
                      </c:pt>
                      <c:pt idx="62">
                        <c:v>3.68</c:v>
                      </c:pt>
                      <c:pt idx="63">
                        <c:v>3.76</c:v>
                      </c:pt>
                      <c:pt idx="64">
                        <c:v>3.76</c:v>
                      </c:pt>
                      <c:pt idx="65">
                        <c:v>3.86</c:v>
                      </c:pt>
                      <c:pt idx="66">
                        <c:v>3.94</c:v>
                      </c:pt>
                      <c:pt idx="67">
                        <c:v>4.04</c:v>
                      </c:pt>
                      <c:pt idx="68">
                        <c:v>4.1399999999999997</c:v>
                      </c:pt>
                      <c:pt idx="69">
                        <c:v>4.24</c:v>
                      </c:pt>
                      <c:pt idx="70">
                        <c:v>4.34</c:v>
                      </c:pt>
                      <c:pt idx="71">
                        <c:v>4.4400000000000004</c:v>
                      </c:pt>
                      <c:pt idx="72">
                        <c:v>4.4400000000000004</c:v>
                      </c:pt>
                      <c:pt idx="73">
                        <c:v>4.54</c:v>
                      </c:pt>
                      <c:pt idx="74">
                        <c:v>4.6599999999999984</c:v>
                      </c:pt>
                      <c:pt idx="75">
                        <c:v>4.76</c:v>
                      </c:pt>
                      <c:pt idx="76">
                        <c:v>4.88</c:v>
                      </c:pt>
                      <c:pt idx="77">
                        <c:v>5</c:v>
                      </c:pt>
                      <c:pt idx="78">
                        <c:v>5.1199999999999983</c:v>
                      </c:pt>
                      <c:pt idx="79">
                        <c:v>5.24</c:v>
                      </c:pt>
                      <c:pt idx="80">
                        <c:v>5.38</c:v>
                      </c:pt>
                      <c:pt idx="81">
                        <c:v>5.5</c:v>
                      </c:pt>
                      <c:pt idx="82">
                        <c:v>5.64</c:v>
                      </c:pt>
                      <c:pt idx="83">
                        <c:v>5.64</c:v>
                      </c:pt>
                      <c:pt idx="84">
                        <c:v>5.76</c:v>
                      </c:pt>
                      <c:pt idx="85">
                        <c:v>5.9</c:v>
                      </c:pt>
                      <c:pt idx="86">
                        <c:v>6.04</c:v>
                      </c:pt>
                      <c:pt idx="87">
                        <c:v>6.1599999999999984</c:v>
                      </c:pt>
                      <c:pt idx="88">
                        <c:v>6.3</c:v>
                      </c:pt>
                      <c:pt idx="89">
                        <c:v>6.44</c:v>
                      </c:pt>
                      <c:pt idx="90">
                        <c:v>6.58</c:v>
                      </c:pt>
                      <c:pt idx="91">
                        <c:v>6.72</c:v>
                      </c:pt>
                      <c:pt idx="92">
                        <c:v>6.72</c:v>
                      </c:pt>
                      <c:pt idx="93">
                        <c:v>6.84</c:v>
                      </c:pt>
                      <c:pt idx="94">
                        <c:v>6.98</c:v>
                      </c:pt>
                      <c:pt idx="95">
                        <c:v>7.1199999999999983</c:v>
                      </c:pt>
                      <c:pt idx="96">
                        <c:v>7.26</c:v>
                      </c:pt>
                      <c:pt idx="97">
                        <c:v>7.4</c:v>
                      </c:pt>
                      <c:pt idx="98">
                        <c:v>7.52</c:v>
                      </c:pt>
                      <c:pt idx="99">
                        <c:v>7.52</c:v>
                      </c:pt>
                      <c:pt idx="100">
                        <c:v>7.6599999999999984</c:v>
                      </c:pt>
                      <c:pt idx="101">
                        <c:v>7.78</c:v>
                      </c:pt>
                      <c:pt idx="102">
                        <c:v>7.92</c:v>
                      </c:pt>
                      <c:pt idx="103">
                        <c:v>8.06</c:v>
                      </c:pt>
                      <c:pt idx="104">
                        <c:v>8.18</c:v>
                      </c:pt>
                      <c:pt idx="105">
                        <c:v>8.3000000000000007</c:v>
                      </c:pt>
                      <c:pt idx="106">
                        <c:v>8.44</c:v>
                      </c:pt>
                      <c:pt idx="107">
                        <c:v>8.56</c:v>
                      </c:pt>
                      <c:pt idx="108">
                        <c:v>8.68</c:v>
                      </c:pt>
                      <c:pt idx="109">
                        <c:v>8.82</c:v>
                      </c:pt>
                      <c:pt idx="110">
                        <c:v>8.94</c:v>
                      </c:pt>
                      <c:pt idx="111">
                        <c:v>8.94</c:v>
                      </c:pt>
                      <c:pt idx="112">
                        <c:v>9.06</c:v>
                      </c:pt>
                      <c:pt idx="113">
                        <c:v>9.18</c:v>
                      </c:pt>
                      <c:pt idx="114">
                        <c:v>9.3000000000000007</c:v>
                      </c:pt>
                      <c:pt idx="115">
                        <c:v>9.42</c:v>
                      </c:pt>
                      <c:pt idx="116">
                        <c:v>9.5400000000000009</c:v>
                      </c:pt>
                      <c:pt idx="117">
                        <c:v>9.66</c:v>
                      </c:pt>
                      <c:pt idx="118">
                        <c:v>9.66</c:v>
                      </c:pt>
                      <c:pt idx="119">
                        <c:v>9.9</c:v>
                      </c:pt>
                      <c:pt idx="120">
                        <c:v>9.9</c:v>
                      </c:pt>
                      <c:pt idx="121">
                        <c:v>10</c:v>
                      </c:pt>
                      <c:pt idx="122">
                        <c:v>10.119999999999999</c:v>
                      </c:pt>
                      <c:pt idx="123">
                        <c:v>10.24</c:v>
                      </c:pt>
                      <c:pt idx="124">
                        <c:v>10.34</c:v>
                      </c:pt>
                      <c:pt idx="125">
                        <c:v>10.46</c:v>
                      </c:pt>
                      <c:pt idx="126">
                        <c:v>10.56</c:v>
                      </c:pt>
                      <c:pt idx="127">
                        <c:v>10.68</c:v>
                      </c:pt>
                      <c:pt idx="128">
                        <c:v>10.78</c:v>
                      </c:pt>
                      <c:pt idx="129">
                        <c:v>10.78</c:v>
                      </c:pt>
                      <c:pt idx="130">
                        <c:v>10.9</c:v>
                      </c:pt>
                      <c:pt idx="131">
                        <c:v>11</c:v>
                      </c:pt>
                      <c:pt idx="132">
                        <c:v>11.1</c:v>
                      </c:pt>
                      <c:pt idx="133">
                        <c:v>11.22</c:v>
                      </c:pt>
                      <c:pt idx="134">
                        <c:v>11.32</c:v>
                      </c:pt>
                      <c:pt idx="135">
                        <c:v>11.42</c:v>
                      </c:pt>
                      <c:pt idx="136">
                        <c:v>11.52</c:v>
                      </c:pt>
                      <c:pt idx="137">
                        <c:v>11.64</c:v>
                      </c:pt>
                      <c:pt idx="138">
                        <c:v>11.64</c:v>
                      </c:pt>
                      <c:pt idx="139">
                        <c:v>11.74</c:v>
                      </c:pt>
                      <c:pt idx="140">
                        <c:v>11.84</c:v>
                      </c:pt>
                      <c:pt idx="141">
                        <c:v>11.94</c:v>
                      </c:pt>
                      <c:pt idx="142">
                        <c:v>12.04</c:v>
                      </c:pt>
                      <c:pt idx="143">
                        <c:v>12.16</c:v>
                      </c:pt>
                      <c:pt idx="144">
                        <c:v>12.26</c:v>
                      </c:pt>
                      <c:pt idx="145">
                        <c:v>12.36</c:v>
                      </c:pt>
                      <c:pt idx="146">
                        <c:v>12.46</c:v>
                      </c:pt>
                      <c:pt idx="147">
                        <c:v>12.58</c:v>
                      </c:pt>
                      <c:pt idx="148">
                        <c:v>12.58</c:v>
                      </c:pt>
                      <c:pt idx="149">
                        <c:v>12.68</c:v>
                      </c:pt>
                      <c:pt idx="150">
                        <c:v>12.78</c:v>
                      </c:pt>
                      <c:pt idx="151">
                        <c:v>12.88</c:v>
                      </c:pt>
                      <c:pt idx="152">
                        <c:v>13</c:v>
                      </c:pt>
                      <c:pt idx="153">
                        <c:v>13.1</c:v>
                      </c:pt>
                      <c:pt idx="154">
                        <c:v>13.2</c:v>
                      </c:pt>
                      <c:pt idx="155">
                        <c:v>13.3</c:v>
                      </c:pt>
                      <c:pt idx="156">
                        <c:v>13.4</c:v>
                      </c:pt>
                      <c:pt idx="157">
                        <c:v>13.4</c:v>
                      </c:pt>
                      <c:pt idx="158">
                        <c:v>13.5</c:v>
                      </c:pt>
                      <c:pt idx="159">
                        <c:v>13.6</c:v>
                      </c:pt>
                      <c:pt idx="160">
                        <c:v>13.7</c:v>
                      </c:pt>
                      <c:pt idx="161">
                        <c:v>13.8</c:v>
                      </c:pt>
                      <c:pt idx="162">
                        <c:v>13.9</c:v>
                      </c:pt>
                      <c:pt idx="163">
                        <c:v>14</c:v>
                      </c:pt>
                      <c:pt idx="164">
                        <c:v>14.08</c:v>
                      </c:pt>
                      <c:pt idx="165">
                        <c:v>14.18</c:v>
                      </c:pt>
                      <c:pt idx="166">
                        <c:v>14.18</c:v>
                      </c:pt>
                      <c:pt idx="167">
                        <c:v>14.28</c:v>
                      </c:pt>
                      <c:pt idx="168">
                        <c:v>14.36</c:v>
                      </c:pt>
                      <c:pt idx="169">
                        <c:v>14.46</c:v>
                      </c:pt>
                      <c:pt idx="170">
                        <c:v>14.56</c:v>
                      </c:pt>
                      <c:pt idx="171">
                        <c:v>14.64</c:v>
                      </c:pt>
                      <c:pt idx="172">
                        <c:v>14.74</c:v>
                      </c:pt>
                      <c:pt idx="173">
                        <c:v>14.84</c:v>
                      </c:pt>
                      <c:pt idx="174">
                        <c:v>14.92</c:v>
                      </c:pt>
                      <c:pt idx="175">
                        <c:v>15.02</c:v>
                      </c:pt>
                      <c:pt idx="176">
                        <c:v>15.02</c:v>
                      </c:pt>
                      <c:pt idx="177">
                        <c:v>15.1</c:v>
                      </c:pt>
                      <c:pt idx="178">
                        <c:v>15.2</c:v>
                      </c:pt>
                      <c:pt idx="179">
                        <c:v>15.28</c:v>
                      </c:pt>
                      <c:pt idx="180">
                        <c:v>15.38</c:v>
                      </c:pt>
                      <c:pt idx="181">
                        <c:v>15.46</c:v>
                      </c:pt>
                      <c:pt idx="182">
                        <c:v>15.56</c:v>
                      </c:pt>
                      <c:pt idx="183">
                        <c:v>15.64</c:v>
                      </c:pt>
                      <c:pt idx="184">
                        <c:v>15.72</c:v>
                      </c:pt>
                      <c:pt idx="185">
                        <c:v>15.72</c:v>
                      </c:pt>
                      <c:pt idx="186">
                        <c:v>15.82</c:v>
                      </c:pt>
                      <c:pt idx="187">
                        <c:v>15.9</c:v>
                      </c:pt>
                      <c:pt idx="188">
                        <c:v>15.98</c:v>
                      </c:pt>
                      <c:pt idx="189">
                        <c:v>16.059999999999999</c:v>
                      </c:pt>
                      <c:pt idx="190">
                        <c:v>16.14</c:v>
                      </c:pt>
                      <c:pt idx="191">
                        <c:v>16.22</c:v>
                      </c:pt>
                      <c:pt idx="192">
                        <c:v>16.3</c:v>
                      </c:pt>
                      <c:pt idx="193">
                        <c:v>16.3</c:v>
                      </c:pt>
                      <c:pt idx="194">
                        <c:v>16.38</c:v>
                      </c:pt>
                      <c:pt idx="195">
                        <c:v>16.440000000000001</c:v>
                      </c:pt>
                      <c:pt idx="196">
                        <c:v>16.52</c:v>
                      </c:pt>
                      <c:pt idx="197">
                        <c:v>16.579999999999991</c:v>
                      </c:pt>
                      <c:pt idx="198">
                        <c:v>16.66</c:v>
                      </c:pt>
                      <c:pt idx="199">
                        <c:v>16.72</c:v>
                      </c:pt>
                      <c:pt idx="200">
                        <c:v>16.78</c:v>
                      </c:pt>
                      <c:pt idx="201">
                        <c:v>16.86</c:v>
                      </c:pt>
                      <c:pt idx="202">
                        <c:v>16.920000000000002</c:v>
                      </c:pt>
                      <c:pt idx="203">
                        <c:v>17</c:v>
                      </c:pt>
                      <c:pt idx="204">
                        <c:v>17</c:v>
                      </c:pt>
                      <c:pt idx="205">
                        <c:v>17.079999999999991</c:v>
                      </c:pt>
                      <c:pt idx="206">
                        <c:v>17.14</c:v>
                      </c:pt>
                      <c:pt idx="207">
                        <c:v>17.22</c:v>
                      </c:pt>
                      <c:pt idx="208">
                        <c:v>17.3</c:v>
                      </c:pt>
                      <c:pt idx="209">
                        <c:v>17.38</c:v>
                      </c:pt>
                      <c:pt idx="210">
                        <c:v>17.46</c:v>
                      </c:pt>
                      <c:pt idx="211">
                        <c:v>17.54</c:v>
                      </c:pt>
                      <c:pt idx="212">
                        <c:v>17.62</c:v>
                      </c:pt>
                      <c:pt idx="213">
                        <c:v>17.62</c:v>
                      </c:pt>
                      <c:pt idx="214">
                        <c:v>17.7</c:v>
                      </c:pt>
                      <c:pt idx="215">
                        <c:v>17.78</c:v>
                      </c:pt>
                      <c:pt idx="216">
                        <c:v>17.86</c:v>
                      </c:pt>
                      <c:pt idx="217">
                        <c:v>17.920000000000002</c:v>
                      </c:pt>
                      <c:pt idx="218">
                        <c:v>18</c:v>
                      </c:pt>
                      <c:pt idx="219">
                        <c:v>18.079999999999991</c:v>
                      </c:pt>
                      <c:pt idx="220">
                        <c:v>18.16</c:v>
                      </c:pt>
                      <c:pt idx="221">
                        <c:v>18.16</c:v>
                      </c:pt>
                      <c:pt idx="222">
                        <c:v>18.22</c:v>
                      </c:pt>
                      <c:pt idx="223">
                        <c:v>18.3</c:v>
                      </c:pt>
                      <c:pt idx="224">
                        <c:v>18.38</c:v>
                      </c:pt>
                      <c:pt idx="225">
                        <c:v>18.440000000000001</c:v>
                      </c:pt>
                      <c:pt idx="226">
                        <c:v>18.52</c:v>
                      </c:pt>
                      <c:pt idx="227">
                        <c:v>18.579999999999991</c:v>
                      </c:pt>
                      <c:pt idx="228">
                        <c:v>18.66</c:v>
                      </c:pt>
                      <c:pt idx="229">
                        <c:v>18.72</c:v>
                      </c:pt>
                      <c:pt idx="230">
                        <c:v>18.8</c:v>
                      </c:pt>
                      <c:pt idx="231">
                        <c:v>18.86</c:v>
                      </c:pt>
                      <c:pt idx="232">
                        <c:v>18.86</c:v>
                      </c:pt>
                      <c:pt idx="233">
                        <c:v>18.940000000000001</c:v>
                      </c:pt>
                      <c:pt idx="234">
                        <c:v>19</c:v>
                      </c:pt>
                      <c:pt idx="235">
                        <c:v>19.079999999999991</c:v>
                      </c:pt>
                      <c:pt idx="236">
                        <c:v>19.14</c:v>
                      </c:pt>
                      <c:pt idx="237">
                        <c:v>19.22</c:v>
                      </c:pt>
                      <c:pt idx="238">
                        <c:v>19.28</c:v>
                      </c:pt>
                      <c:pt idx="239">
                        <c:v>19.36</c:v>
                      </c:pt>
                      <c:pt idx="240">
                        <c:v>19.420000000000002</c:v>
                      </c:pt>
                      <c:pt idx="241">
                        <c:v>19.420000000000002</c:v>
                      </c:pt>
                      <c:pt idx="242">
                        <c:v>19.5</c:v>
                      </c:pt>
                      <c:pt idx="243">
                        <c:v>19.579999999999991</c:v>
                      </c:pt>
                      <c:pt idx="244">
                        <c:v>19.64</c:v>
                      </c:pt>
                      <c:pt idx="245">
                        <c:v>19.72</c:v>
                      </c:pt>
                      <c:pt idx="246">
                        <c:v>19.78</c:v>
                      </c:pt>
                      <c:pt idx="247">
                        <c:v>19.86</c:v>
                      </c:pt>
                      <c:pt idx="248">
                        <c:v>19.920000000000002</c:v>
                      </c:pt>
                      <c:pt idx="249">
                        <c:v>19.920000000000002</c:v>
                      </c:pt>
                      <c:pt idx="250">
                        <c:v>19.98</c:v>
                      </c:pt>
                      <c:pt idx="251">
                        <c:v>20.059999999999999</c:v>
                      </c:pt>
                      <c:pt idx="252">
                        <c:v>20.12</c:v>
                      </c:pt>
                      <c:pt idx="253">
                        <c:v>20.18</c:v>
                      </c:pt>
                      <c:pt idx="254">
                        <c:v>20.239999999999991</c:v>
                      </c:pt>
                      <c:pt idx="255">
                        <c:v>20.3</c:v>
                      </c:pt>
                      <c:pt idx="256">
                        <c:v>20.36</c:v>
                      </c:pt>
                      <c:pt idx="257">
                        <c:v>20.420000000000002</c:v>
                      </c:pt>
                      <c:pt idx="258">
                        <c:v>20.46</c:v>
                      </c:pt>
                      <c:pt idx="259">
                        <c:v>20.52</c:v>
                      </c:pt>
                      <c:pt idx="260">
                        <c:v>20.52</c:v>
                      </c:pt>
                      <c:pt idx="261">
                        <c:v>20.56</c:v>
                      </c:pt>
                      <c:pt idx="262">
                        <c:v>20.62</c:v>
                      </c:pt>
                      <c:pt idx="263">
                        <c:v>20.66</c:v>
                      </c:pt>
                      <c:pt idx="264">
                        <c:v>20.72</c:v>
                      </c:pt>
                      <c:pt idx="265">
                        <c:v>20.76</c:v>
                      </c:pt>
                      <c:pt idx="266">
                        <c:v>20.8</c:v>
                      </c:pt>
                      <c:pt idx="267">
                        <c:v>20.84</c:v>
                      </c:pt>
                      <c:pt idx="268">
                        <c:v>20.9</c:v>
                      </c:pt>
                      <c:pt idx="269">
                        <c:v>20.9</c:v>
                      </c:pt>
                      <c:pt idx="270">
                        <c:v>20.94</c:v>
                      </c:pt>
                      <c:pt idx="271">
                        <c:v>20.98</c:v>
                      </c:pt>
                      <c:pt idx="272">
                        <c:v>21.02</c:v>
                      </c:pt>
                      <c:pt idx="273">
                        <c:v>21.06</c:v>
                      </c:pt>
                      <c:pt idx="274">
                        <c:v>21.12</c:v>
                      </c:pt>
                      <c:pt idx="275">
                        <c:v>21.16</c:v>
                      </c:pt>
                      <c:pt idx="276">
                        <c:v>21.16</c:v>
                      </c:pt>
                      <c:pt idx="277">
                        <c:v>21.2</c:v>
                      </c:pt>
                      <c:pt idx="278">
                        <c:v>21.3</c:v>
                      </c:pt>
                      <c:pt idx="279">
                        <c:v>21.3</c:v>
                      </c:pt>
                      <c:pt idx="280">
                        <c:v>21.34</c:v>
                      </c:pt>
                      <c:pt idx="281">
                        <c:v>21.38</c:v>
                      </c:pt>
                      <c:pt idx="282">
                        <c:v>21.42</c:v>
                      </c:pt>
                      <c:pt idx="283">
                        <c:v>21.46</c:v>
                      </c:pt>
                      <c:pt idx="284">
                        <c:v>21.52</c:v>
                      </c:pt>
                      <c:pt idx="285">
                        <c:v>21.56</c:v>
                      </c:pt>
                      <c:pt idx="286">
                        <c:v>21.6</c:v>
                      </c:pt>
                      <c:pt idx="287">
                        <c:v>21.64</c:v>
                      </c:pt>
                      <c:pt idx="288">
                        <c:v>21.64</c:v>
                      </c:pt>
                      <c:pt idx="289">
                        <c:v>21.68</c:v>
                      </c:pt>
                      <c:pt idx="290">
                        <c:v>21.72</c:v>
                      </c:pt>
                      <c:pt idx="291">
                        <c:v>21.76</c:v>
                      </c:pt>
                      <c:pt idx="292">
                        <c:v>21.8</c:v>
                      </c:pt>
                      <c:pt idx="293">
                        <c:v>21.82</c:v>
                      </c:pt>
                      <c:pt idx="294">
                        <c:v>21.86</c:v>
                      </c:pt>
                      <c:pt idx="295">
                        <c:v>21.9</c:v>
                      </c:pt>
                      <c:pt idx="296">
                        <c:v>21.92</c:v>
                      </c:pt>
                      <c:pt idx="297">
                        <c:v>21.92</c:v>
                      </c:pt>
                      <c:pt idx="298">
                        <c:v>21.96</c:v>
                      </c:pt>
                      <c:pt idx="299">
                        <c:v>22</c:v>
                      </c:pt>
                      <c:pt idx="300">
                        <c:v>22.02</c:v>
                      </c:pt>
                      <c:pt idx="301">
                        <c:v>22.06</c:v>
                      </c:pt>
                      <c:pt idx="302">
                        <c:v>22.1</c:v>
                      </c:pt>
                      <c:pt idx="303">
                        <c:v>22.12</c:v>
                      </c:pt>
                      <c:pt idx="304">
                        <c:v>22.16</c:v>
                      </c:pt>
                      <c:pt idx="305">
                        <c:v>22.18</c:v>
                      </c:pt>
                      <c:pt idx="306">
                        <c:v>22.22</c:v>
                      </c:pt>
                      <c:pt idx="307">
                        <c:v>22.22</c:v>
                      </c:pt>
                      <c:pt idx="308">
                        <c:v>22.24</c:v>
                      </c:pt>
                      <c:pt idx="309">
                        <c:v>22.28</c:v>
                      </c:pt>
                      <c:pt idx="310">
                        <c:v>22.3</c:v>
                      </c:pt>
                      <c:pt idx="311">
                        <c:v>22.34</c:v>
                      </c:pt>
                      <c:pt idx="312">
                        <c:v>22.38</c:v>
                      </c:pt>
                      <c:pt idx="313">
                        <c:v>22.4</c:v>
                      </c:pt>
                      <c:pt idx="314">
                        <c:v>22.42</c:v>
                      </c:pt>
                      <c:pt idx="315">
                        <c:v>22.46</c:v>
                      </c:pt>
                      <c:pt idx="316">
                        <c:v>22.46</c:v>
                      </c:pt>
                      <c:pt idx="317">
                        <c:v>22.48</c:v>
                      </c:pt>
                      <c:pt idx="318">
                        <c:v>22.52</c:v>
                      </c:pt>
                      <c:pt idx="319">
                        <c:v>22.54</c:v>
                      </c:pt>
                      <c:pt idx="320">
                        <c:v>22.56</c:v>
                      </c:pt>
                      <c:pt idx="321">
                        <c:v>22.58</c:v>
                      </c:pt>
                      <c:pt idx="322">
                        <c:v>22.6</c:v>
                      </c:pt>
                      <c:pt idx="323">
                        <c:v>22.62</c:v>
                      </c:pt>
                      <c:pt idx="324">
                        <c:v>22.64</c:v>
                      </c:pt>
                      <c:pt idx="325">
                        <c:v>22.64</c:v>
                      </c:pt>
                      <c:pt idx="326">
                        <c:v>22.66</c:v>
                      </c:pt>
                      <c:pt idx="327">
                        <c:v>22.68</c:v>
                      </c:pt>
                      <c:pt idx="328">
                        <c:v>22.7</c:v>
                      </c:pt>
                      <c:pt idx="329">
                        <c:v>22.72</c:v>
                      </c:pt>
                      <c:pt idx="330">
                        <c:v>22.74</c:v>
                      </c:pt>
                      <c:pt idx="331">
                        <c:v>22.76</c:v>
                      </c:pt>
                      <c:pt idx="332">
                        <c:v>22.76</c:v>
                      </c:pt>
                      <c:pt idx="333">
                        <c:v>22.78</c:v>
                      </c:pt>
                      <c:pt idx="334">
                        <c:v>22.8</c:v>
                      </c:pt>
                      <c:pt idx="335">
                        <c:v>22.8</c:v>
                      </c:pt>
                      <c:pt idx="336">
                        <c:v>22.8</c:v>
                      </c:pt>
                      <c:pt idx="337">
                        <c:v>22.82</c:v>
                      </c:pt>
                      <c:pt idx="338">
                        <c:v>22.84</c:v>
                      </c:pt>
                      <c:pt idx="339">
                        <c:v>22.84</c:v>
                      </c:pt>
                      <c:pt idx="340">
                        <c:v>22.86</c:v>
                      </c:pt>
                      <c:pt idx="341">
                        <c:v>22.86</c:v>
                      </c:pt>
                      <c:pt idx="342">
                        <c:v>22.88</c:v>
                      </c:pt>
                      <c:pt idx="343">
                        <c:v>22.88</c:v>
                      </c:pt>
                      <c:pt idx="344">
                        <c:v>22.88</c:v>
                      </c:pt>
                      <c:pt idx="345">
                        <c:v>22.9</c:v>
                      </c:pt>
                      <c:pt idx="346">
                        <c:v>22.9</c:v>
                      </c:pt>
                      <c:pt idx="347">
                        <c:v>22.92</c:v>
                      </c:pt>
                      <c:pt idx="348">
                        <c:v>22.92</c:v>
                      </c:pt>
                      <c:pt idx="349">
                        <c:v>22.92</c:v>
                      </c:pt>
                      <c:pt idx="350">
                        <c:v>22.92</c:v>
                      </c:pt>
                      <c:pt idx="351">
                        <c:v>22.92</c:v>
                      </c:pt>
                      <c:pt idx="352">
                        <c:v>22.92</c:v>
                      </c:pt>
                      <c:pt idx="353">
                        <c:v>22.92</c:v>
                      </c:pt>
                      <c:pt idx="354">
                        <c:v>22.92</c:v>
                      </c:pt>
                      <c:pt idx="355">
                        <c:v>22.92</c:v>
                      </c:pt>
                      <c:pt idx="356">
                        <c:v>22.92</c:v>
                      </c:pt>
                      <c:pt idx="357">
                        <c:v>22.92</c:v>
                      </c:pt>
                      <c:pt idx="358">
                        <c:v>22.92</c:v>
                      </c:pt>
                      <c:pt idx="359">
                        <c:v>22.9</c:v>
                      </c:pt>
                      <c:pt idx="360">
                        <c:v>22.9</c:v>
                      </c:pt>
                      <c:pt idx="361">
                        <c:v>22.9</c:v>
                      </c:pt>
                      <c:pt idx="362">
                        <c:v>22.88</c:v>
                      </c:pt>
                      <c:pt idx="363">
                        <c:v>22.88</c:v>
                      </c:pt>
                      <c:pt idx="364">
                        <c:v>22.88</c:v>
                      </c:pt>
                      <c:pt idx="365">
                        <c:v>22.88</c:v>
                      </c:pt>
                      <c:pt idx="366">
                        <c:v>22.88</c:v>
                      </c:pt>
                      <c:pt idx="367">
                        <c:v>22.86</c:v>
                      </c:pt>
                      <c:pt idx="368">
                        <c:v>22.86</c:v>
                      </c:pt>
                      <c:pt idx="369">
                        <c:v>22.86</c:v>
                      </c:pt>
                      <c:pt idx="370">
                        <c:v>22.86</c:v>
                      </c:pt>
                      <c:pt idx="371">
                        <c:v>22.86</c:v>
                      </c:pt>
                      <c:pt idx="372">
                        <c:v>22.86</c:v>
                      </c:pt>
                      <c:pt idx="373">
                        <c:v>22.86</c:v>
                      </c:pt>
                      <c:pt idx="374">
                        <c:v>22.86</c:v>
                      </c:pt>
                      <c:pt idx="375">
                        <c:v>22.86</c:v>
                      </c:pt>
                      <c:pt idx="376">
                        <c:v>22.86</c:v>
                      </c:pt>
                      <c:pt idx="377">
                        <c:v>22.86</c:v>
                      </c:pt>
                      <c:pt idx="378">
                        <c:v>22.86</c:v>
                      </c:pt>
                      <c:pt idx="379">
                        <c:v>22.86</c:v>
                      </c:pt>
                      <c:pt idx="380">
                        <c:v>22.86</c:v>
                      </c:pt>
                      <c:pt idx="381">
                        <c:v>22.86</c:v>
                      </c:pt>
                      <c:pt idx="382">
                        <c:v>22.86</c:v>
                      </c:pt>
                      <c:pt idx="383">
                        <c:v>22.88</c:v>
                      </c:pt>
                      <c:pt idx="384">
                        <c:v>22.88</c:v>
                      </c:pt>
                      <c:pt idx="385">
                        <c:v>22.88</c:v>
                      </c:pt>
                      <c:pt idx="386">
                        <c:v>22.88</c:v>
                      </c:pt>
                      <c:pt idx="387">
                        <c:v>22.88</c:v>
                      </c:pt>
                      <c:pt idx="388">
                        <c:v>22.88</c:v>
                      </c:pt>
                      <c:pt idx="389">
                        <c:v>22.86</c:v>
                      </c:pt>
                      <c:pt idx="390">
                        <c:v>22.86</c:v>
                      </c:pt>
                      <c:pt idx="391">
                        <c:v>22.86</c:v>
                      </c:pt>
                      <c:pt idx="392">
                        <c:v>22.86</c:v>
                      </c:pt>
                      <c:pt idx="393">
                        <c:v>22.86</c:v>
                      </c:pt>
                      <c:pt idx="394">
                        <c:v>22.84</c:v>
                      </c:pt>
                      <c:pt idx="395">
                        <c:v>22.84</c:v>
                      </c:pt>
                      <c:pt idx="396">
                        <c:v>22.84</c:v>
                      </c:pt>
                      <c:pt idx="397">
                        <c:v>22.82</c:v>
                      </c:pt>
                      <c:pt idx="398">
                        <c:v>22.82</c:v>
                      </c:pt>
                      <c:pt idx="399">
                        <c:v>22.82</c:v>
                      </c:pt>
                      <c:pt idx="400">
                        <c:v>22.82</c:v>
                      </c:pt>
                      <c:pt idx="401">
                        <c:v>22.8</c:v>
                      </c:pt>
                      <c:pt idx="402">
                        <c:v>22.8</c:v>
                      </c:pt>
                      <c:pt idx="403">
                        <c:v>22.8</c:v>
                      </c:pt>
                      <c:pt idx="404">
                        <c:v>22.8</c:v>
                      </c:pt>
                      <c:pt idx="405">
                        <c:v>22.8</c:v>
                      </c:pt>
                      <c:pt idx="406">
                        <c:v>22.78</c:v>
                      </c:pt>
                      <c:pt idx="407">
                        <c:v>22.78</c:v>
                      </c:pt>
                      <c:pt idx="408">
                        <c:v>22.78</c:v>
                      </c:pt>
                      <c:pt idx="409">
                        <c:v>22.78</c:v>
                      </c:pt>
                      <c:pt idx="410">
                        <c:v>22.78</c:v>
                      </c:pt>
                      <c:pt idx="411">
                        <c:v>22.78</c:v>
                      </c:pt>
                      <c:pt idx="412">
                        <c:v>22.78</c:v>
                      </c:pt>
                      <c:pt idx="413">
                        <c:v>22.78</c:v>
                      </c:pt>
                      <c:pt idx="414">
                        <c:v>22.78</c:v>
                      </c:pt>
                      <c:pt idx="415">
                        <c:v>22.78</c:v>
                      </c:pt>
                      <c:pt idx="416">
                        <c:v>22.78</c:v>
                      </c:pt>
                      <c:pt idx="417">
                        <c:v>22.78</c:v>
                      </c:pt>
                      <c:pt idx="418">
                        <c:v>22.78</c:v>
                      </c:pt>
                      <c:pt idx="419">
                        <c:v>22.78</c:v>
                      </c:pt>
                      <c:pt idx="420">
                        <c:v>22.78</c:v>
                      </c:pt>
                      <c:pt idx="421">
                        <c:v>22.76</c:v>
                      </c:pt>
                      <c:pt idx="422">
                        <c:v>22.76</c:v>
                      </c:pt>
                      <c:pt idx="423">
                        <c:v>22.76</c:v>
                      </c:pt>
                      <c:pt idx="424">
                        <c:v>22.76</c:v>
                      </c:pt>
                      <c:pt idx="425">
                        <c:v>22.76</c:v>
                      </c:pt>
                      <c:pt idx="426">
                        <c:v>22.74</c:v>
                      </c:pt>
                      <c:pt idx="427">
                        <c:v>22.74</c:v>
                      </c:pt>
                      <c:pt idx="428">
                        <c:v>22.74</c:v>
                      </c:pt>
                      <c:pt idx="429">
                        <c:v>22.74</c:v>
                      </c:pt>
                      <c:pt idx="430">
                        <c:v>22.74</c:v>
                      </c:pt>
                      <c:pt idx="431">
                        <c:v>22.72</c:v>
                      </c:pt>
                      <c:pt idx="432">
                        <c:v>22.72</c:v>
                      </c:pt>
                      <c:pt idx="433">
                        <c:v>22.72</c:v>
                      </c:pt>
                      <c:pt idx="434">
                        <c:v>22.72</c:v>
                      </c:pt>
                      <c:pt idx="435">
                        <c:v>22.72</c:v>
                      </c:pt>
                      <c:pt idx="436">
                        <c:v>22.7</c:v>
                      </c:pt>
                      <c:pt idx="437">
                        <c:v>22.7</c:v>
                      </c:pt>
                      <c:pt idx="438">
                        <c:v>22.7</c:v>
                      </c:pt>
                      <c:pt idx="439">
                        <c:v>22.7</c:v>
                      </c:pt>
                      <c:pt idx="440">
                        <c:v>22.68</c:v>
                      </c:pt>
                      <c:pt idx="441">
                        <c:v>22.68</c:v>
                      </c:pt>
                      <c:pt idx="442">
                        <c:v>22.68</c:v>
                      </c:pt>
                      <c:pt idx="443">
                        <c:v>22.66</c:v>
                      </c:pt>
                      <c:pt idx="444">
                        <c:v>22.66</c:v>
                      </c:pt>
                      <c:pt idx="445">
                        <c:v>22.66</c:v>
                      </c:pt>
                      <c:pt idx="446">
                        <c:v>22.64</c:v>
                      </c:pt>
                      <c:pt idx="447">
                        <c:v>22.64</c:v>
                      </c:pt>
                      <c:pt idx="448">
                        <c:v>22.64</c:v>
                      </c:pt>
                      <c:pt idx="449">
                        <c:v>22.62</c:v>
                      </c:pt>
                      <c:pt idx="450">
                        <c:v>22.62</c:v>
                      </c:pt>
                      <c:pt idx="451">
                        <c:v>22.6</c:v>
                      </c:pt>
                      <c:pt idx="452">
                        <c:v>22.6</c:v>
                      </c:pt>
                      <c:pt idx="453">
                        <c:v>22.58</c:v>
                      </c:pt>
                      <c:pt idx="454">
                        <c:v>22.56</c:v>
                      </c:pt>
                      <c:pt idx="455">
                        <c:v>22.54</c:v>
                      </c:pt>
                      <c:pt idx="456">
                        <c:v>22.54</c:v>
                      </c:pt>
                      <c:pt idx="457">
                        <c:v>22.54</c:v>
                      </c:pt>
                      <c:pt idx="458">
                        <c:v>22.52</c:v>
                      </c:pt>
                      <c:pt idx="459">
                        <c:v>22.5</c:v>
                      </c:pt>
                      <c:pt idx="460">
                        <c:v>22.5</c:v>
                      </c:pt>
                      <c:pt idx="461">
                        <c:v>22.48</c:v>
                      </c:pt>
                      <c:pt idx="462">
                        <c:v>22.46</c:v>
                      </c:pt>
                      <c:pt idx="463">
                        <c:v>22.46</c:v>
                      </c:pt>
                      <c:pt idx="464">
                        <c:v>22.44</c:v>
                      </c:pt>
                      <c:pt idx="465">
                        <c:v>22.44</c:v>
                      </c:pt>
                      <c:pt idx="466">
                        <c:v>22.42</c:v>
                      </c:pt>
                      <c:pt idx="467">
                        <c:v>22.4</c:v>
                      </c:pt>
                      <c:pt idx="468">
                        <c:v>22.4</c:v>
                      </c:pt>
                      <c:pt idx="469">
                        <c:v>22.38</c:v>
                      </c:pt>
                      <c:pt idx="470">
                        <c:v>22.36</c:v>
                      </c:pt>
                      <c:pt idx="471">
                        <c:v>22.36</c:v>
                      </c:pt>
                      <c:pt idx="472">
                        <c:v>22.34</c:v>
                      </c:pt>
                      <c:pt idx="473">
                        <c:v>22.32</c:v>
                      </c:pt>
                      <c:pt idx="474">
                        <c:v>22.32</c:v>
                      </c:pt>
                      <c:pt idx="475">
                        <c:v>22.32</c:v>
                      </c:pt>
                      <c:pt idx="476">
                        <c:v>22.3</c:v>
                      </c:pt>
                      <c:pt idx="477">
                        <c:v>22.3</c:v>
                      </c:pt>
                      <c:pt idx="478">
                        <c:v>22.28</c:v>
                      </c:pt>
                      <c:pt idx="479">
                        <c:v>22.26</c:v>
                      </c:pt>
                      <c:pt idx="480">
                        <c:v>22.24</c:v>
                      </c:pt>
                      <c:pt idx="481">
                        <c:v>22.24</c:v>
                      </c:pt>
                      <c:pt idx="482">
                        <c:v>22.22</c:v>
                      </c:pt>
                      <c:pt idx="483">
                        <c:v>22.2</c:v>
                      </c:pt>
                      <c:pt idx="484">
                        <c:v>22.2</c:v>
                      </c:pt>
                      <c:pt idx="485">
                        <c:v>22.18</c:v>
                      </c:pt>
                      <c:pt idx="486">
                        <c:v>22.16</c:v>
                      </c:pt>
                      <c:pt idx="487">
                        <c:v>22.14</c:v>
                      </c:pt>
                      <c:pt idx="488">
                        <c:v>22.12</c:v>
                      </c:pt>
                      <c:pt idx="489">
                        <c:v>22.12</c:v>
                      </c:pt>
                      <c:pt idx="490">
                        <c:v>22.1</c:v>
                      </c:pt>
                      <c:pt idx="491">
                        <c:v>22.08</c:v>
                      </c:pt>
                      <c:pt idx="492">
                        <c:v>22.06</c:v>
                      </c:pt>
                      <c:pt idx="493">
                        <c:v>22.06</c:v>
                      </c:pt>
                      <c:pt idx="494">
                        <c:v>22.04</c:v>
                      </c:pt>
                      <c:pt idx="495">
                        <c:v>22.04</c:v>
                      </c:pt>
                      <c:pt idx="496">
                        <c:v>22.02</c:v>
                      </c:pt>
                      <c:pt idx="497">
                        <c:v>22.02</c:v>
                      </c:pt>
                      <c:pt idx="498">
                        <c:v>22</c:v>
                      </c:pt>
                      <c:pt idx="499">
                        <c:v>22</c:v>
                      </c:pt>
                      <c:pt idx="500">
                        <c:v>21.98</c:v>
                      </c:pt>
                      <c:pt idx="501">
                        <c:v>21.98</c:v>
                      </c:pt>
                      <c:pt idx="502">
                        <c:v>21.98</c:v>
                      </c:pt>
                      <c:pt idx="503">
                        <c:v>21.98</c:v>
                      </c:pt>
                      <c:pt idx="504">
                        <c:v>21.98</c:v>
                      </c:pt>
                      <c:pt idx="505">
                        <c:v>21.98</c:v>
                      </c:pt>
                      <c:pt idx="506">
                        <c:v>21.98</c:v>
                      </c:pt>
                      <c:pt idx="507">
                        <c:v>21.96</c:v>
                      </c:pt>
                      <c:pt idx="508">
                        <c:v>21.96</c:v>
                      </c:pt>
                      <c:pt idx="509">
                        <c:v>21.96</c:v>
                      </c:pt>
                      <c:pt idx="510">
                        <c:v>21.96</c:v>
                      </c:pt>
                      <c:pt idx="511">
                        <c:v>21.96</c:v>
                      </c:pt>
                      <c:pt idx="512">
                        <c:v>21.96</c:v>
                      </c:pt>
                      <c:pt idx="513">
                        <c:v>21.94</c:v>
                      </c:pt>
                      <c:pt idx="514">
                        <c:v>21.94</c:v>
                      </c:pt>
                      <c:pt idx="515">
                        <c:v>21.94</c:v>
                      </c:pt>
                      <c:pt idx="516">
                        <c:v>21.92</c:v>
                      </c:pt>
                      <c:pt idx="517">
                        <c:v>21.92</c:v>
                      </c:pt>
                      <c:pt idx="518">
                        <c:v>21.9</c:v>
                      </c:pt>
                      <c:pt idx="519">
                        <c:v>21.9</c:v>
                      </c:pt>
                      <c:pt idx="520">
                        <c:v>21.88</c:v>
                      </c:pt>
                      <c:pt idx="521">
                        <c:v>21.88</c:v>
                      </c:pt>
                      <c:pt idx="522">
                        <c:v>21.86</c:v>
                      </c:pt>
                      <c:pt idx="523">
                        <c:v>21.86</c:v>
                      </c:pt>
                      <c:pt idx="524">
                        <c:v>21.84</c:v>
                      </c:pt>
                      <c:pt idx="525">
                        <c:v>21.84</c:v>
                      </c:pt>
                      <c:pt idx="526">
                        <c:v>21.82</c:v>
                      </c:pt>
                      <c:pt idx="527">
                        <c:v>21.82</c:v>
                      </c:pt>
                      <c:pt idx="528">
                        <c:v>21.8</c:v>
                      </c:pt>
                      <c:pt idx="529">
                        <c:v>21.78</c:v>
                      </c:pt>
                      <c:pt idx="530">
                        <c:v>21.78</c:v>
                      </c:pt>
                      <c:pt idx="531">
                        <c:v>21.78</c:v>
                      </c:pt>
                      <c:pt idx="532">
                        <c:v>21.78</c:v>
                      </c:pt>
                      <c:pt idx="533">
                        <c:v>21.76</c:v>
                      </c:pt>
                      <c:pt idx="534">
                        <c:v>21.76</c:v>
                      </c:pt>
                      <c:pt idx="535">
                        <c:v>21.74</c:v>
                      </c:pt>
                      <c:pt idx="536">
                        <c:v>21.74</c:v>
                      </c:pt>
                      <c:pt idx="537">
                        <c:v>21.74</c:v>
                      </c:pt>
                      <c:pt idx="538">
                        <c:v>21.72</c:v>
                      </c:pt>
                      <c:pt idx="539">
                        <c:v>21.72</c:v>
                      </c:pt>
                      <c:pt idx="540">
                        <c:v>21.72</c:v>
                      </c:pt>
                      <c:pt idx="541">
                        <c:v>21.72</c:v>
                      </c:pt>
                      <c:pt idx="542">
                        <c:v>21.7</c:v>
                      </c:pt>
                      <c:pt idx="543">
                        <c:v>21.7</c:v>
                      </c:pt>
                      <c:pt idx="544">
                        <c:v>21.7</c:v>
                      </c:pt>
                      <c:pt idx="545">
                        <c:v>21.68</c:v>
                      </c:pt>
                      <c:pt idx="546">
                        <c:v>21.68</c:v>
                      </c:pt>
                      <c:pt idx="547">
                        <c:v>21.68</c:v>
                      </c:pt>
                      <c:pt idx="548">
                        <c:v>21.66</c:v>
                      </c:pt>
                      <c:pt idx="549">
                        <c:v>21.66</c:v>
                      </c:pt>
                      <c:pt idx="550">
                        <c:v>21.66</c:v>
                      </c:pt>
                      <c:pt idx="551">
                        <c:v>21.64</c:v>
                      </c:pt>
                      <c:pt idx="552">
                        <c:v>21.64</c:v>
                      </c:pt>
                      <c:pt idx="553">
                        <c:v>21.62</c:v>
                      </c:pt>
                      <c:pt idx="554">
                        <c:v>21.62</c:v>
                      </c:pt>
                      <c:pt idx="555">
                        <c:v>21.62</c:v>
                      </c:pt>
                      <c:pt idx="556">
                        <c:v>21.6</c:v>
                      </c:pt>
                      <c:pt idx="557">
                        <c:v>21.6</c:v>
                      </c:pt>
                      <c:pt idx="558">
                        <c:v>21.58</c:v>
                      </c:pt>
                      <c:pt idx="559">
                        <c:v>21.58</c:v>
                      </c:pt>
                      <c:pt idx="560">
                        <c:v>21.58</c:v>
                      </c:pt>
                      <c:pt idx="561">
                        <c:v>21.58</c:v>
                      </c:pt>
                      <c:pt idx="562">
                        <c:v>21.58</c:v>
                      </c:pt>
                      <c:pt idx="563">
                        <c:v>21.56</c:v>
                      </c:pt>
                      <c:pt idx="564">
                        <c:v>21.56</c:v>
                      </c:pt>
                      <c:pt idx="565">
                        <c:v>21.56</c:v>
                      </c:pt>
                      <c:pt idx="566">
                        <c:v>21.56</c:v>
                      </c:pt>
                      <c:pt idx="567">
                        <c:v>21.56</c:v>
                      </c:pt>
                      <c:pt idx="568">
                        <c:v>21.56</c:v>
                      </c:pt>
                      <c:pt idx="569">
                        <c:v>21.54</c:v>
                      </c:pt>
                      <c:pt idx="570">
                        <c:v>21.54</c:v>
                      </c:pt>
                      <c:pt idx="571">
                        <c:v>21.54</c:v>
                      </c:pt>
                      <c:pt idx="572">
                        <c:v>21.54</c:v>
                      </c:pt>
                      <c:pt idx="573">
                        <c:v>21.54</c:v>
                      </c:pt>
                      <c:pt idx="574">
                        <c:v>21.54</c:v>
                      </c:pt>
                      <c:pt idx="575">
                        <c:v>21.54</c:v>
                      </c:pt>
                      <c:pt idx="576">
                        <c:v>21.54</c:v>
                      </c:pt>
                      <c:pt idx="577">
                        <c:v>21.54</c:v>
                      </c:pt>
                      <c:pt idx="578">
                        <c:v>21.52</c:v>
                      </c:pt>
                      <c:pt idx="579">
                        <c:v>21.52</c:v>
                      </c:pt>
                      <c:pt idx="580">
                        <c:v>21.52</c:v>
                      </c:pt>
                      <c:pt idx="581">
                        <c:v>21.52</c:v>
                      </c:pt>
                      <c:pt idx="582">
                        <c:v>21.5</c:v>
                      </c:pt>
                      <c:pt idx="583">
                        <c:v>21.5</c:v>
                      </c:pt>
                      <c:pt idx="584">
                        <c:v>21.5</c:v>
                      </c:pt>
                      <c:pt idx="585">
                        <c:v>21.5</c:v>
                      </c:pt>
                      <c:pt idx="586">
                        <c:v>21.5</c:v>
                      </c:pt>
                      <c:pt idx="587">
                        <c:v>21.5</c:v>
                      </c:pt>
                      <c:pt idx="588">
                        <c:v>21.48</c:v>
                      </c:pt>
                      <c:pt idx="589">
                        <c:v>21.48</c:v>
                      </c:pt>
                      <c:pt idx="590">
                        <c:v>21.48</c:v>
                      </c:pt>
                      <c:pt idx="591">
                        <c:v>21.48</c:v>
                      </c:pt>
                      <c:pt idx="592">
                        <c:v>21.48</c:v>
                      </c:pt>
                      <c:pt idx="593">
                        <c:v>21.46</c:v>
                      </c:pt>
                      <c:pt idx="594">
                        <c:v>21.46</c:v>
                      </c:pt>
                      <c:pt idx="595">
                        <c:v>21.46</c:v>
                      </c:pt>
                      <c:pt idx="596">
                        <c:v>21.46</c:v>
                      </c:pt>
                      <c:pt idx="597">
                        <c:v>21.46</c:v>
                      </c:pt>
                      <c:pt idx="598">
                        <c:v>21.46</c:v>
                      </c:pt>
                      <c:pt idx="599">
                        <c:v>21.46</c:v>
                      </c:pt>
                      <c:pt idx="600">
                        <c:v>21.46</c:v>
                      </c:pt>
                      <c:pt idx="601">
                        <c:v>21.46</c:v>
                      </c:pt>
                      <c:pt idx="602">
                        <c:v>21.44</c:v>
                      </c:pt>
                      <c:pt idx="603">
                        <c:v>21.44</c:v>
                      </c:pt>
                      <c:pt idx="604">
                        <c:v>21.44</c:v>
                      </c:pt>
                      <c:pt idx="605">
                        <c:v>21.44</c:v>
                      </c:pt>
                      <c:pt idx="606">
                        <c:v>21.44</c:v>
                      </c:pt>
                      <c:pt idx="607">
                        <c:v>21.42</c:v>
                      </c:pt>
                      <c:pt idx="608">
                        <c:v>21.42</c:v>
                      </c:pt>
                      <c:pt idx="609">
                        <c:v>21.42</c:v>
                      </c:pt>
                      <c:pt idx="610">
                        <c:v>21.4</c:v>
                      </c:pt>
                      <c:pt idx="611">
                        <c:v>21.38</c:v>
                      </c:pt>
                      <c:pt idx="612">
                        <c:v>21.38</c:v>
                      </c:pt>
                      <c:pt idx="613">
                        <c:v>21.36</c:v>
                      </c:pt>
                      <c:pt idx="614">
                        <c:v>21.36</c:v>
                      </c:pt>
                      <c:pt idx="615">
                        <c:v>21.36</c:v>
                      </c:pt>
                      <c:pt idx="616">
                        <c:v>21.34</c:v>
                      </c:pt>
                      <c:pt idx="617">
                        <c:v>21.32</c:v>
                      </c:pt>
                      <c:pt idx="618">
                        <c:v>21.32</c:v>
                      </c:pt>
                      <c:pt idx="619">
                        <c:v>21.3</c:v>
                      </c:pt>
                      <c:pt idx="620">
                        <c:v>21.3</c:v>
                      </c:pt>
                      <c:pt idx="621">
                        <c:v>21.28</c:v>
                      </c:pt>
                      <c:pt idx="622">
                        <c:v>21.28</c:v>
                      </c:pt>
                      <c:pt idx="623">
                        <c:v>21.26</c:v>
                      </c:pt>
                      <c:pt idx="624">
                        <c:v>21.26</c:v>
                      </c:pt>
                      <c:pt idx="625">
                        <c:v>21.26</c:v>
                      </c:pt>
                      <c:pt idx="626">
                        <c:v>21.24</c:v>
                      </c:pt>
                      <c:pt idx="627">
                        <c:v>21.24</c:v>
                      </c:pt>
                      <c:pt idx="628">
                        <c:v>21.24</c:v>
                      </c:pt>
                      <c:pt idx="629">
                        <c:v>21.24</c:v>
                      </c:pt>
                      <c:pt idx="630">
                        <c:v>21.24</c:v>
                      </c:pt>
                      <c:pt idx="631">
                        <c:v>21.24</c:v>
                      </c:pt>
                      <c:pt idx="632">
                        <c:v>21.24</c:v>
                      </c:pt>
                      <c:pt idx="633">
                        <c:v>21.24</c:v>
                      </c:pt>
                      <c:pt idx="634">
                        <c:v>21.22</c:v>
                      </c:pt>
                      <c:pt idx="635">
                        <c:v>21.22</c:v>
                      </c:pt>
                      <c:pt idx="636">
                        <c:v>21.22</c:v>
                      </c:pt>
                      <c:pt idx="637">
                        <c:v>21.22</c:v>
                      </c:pt>
                      <c:pt idx="638">
                        <c:v>21.22</c:v>
                      </c:pt>
                      <c:pt idx="639">
                        <c:v>21.22</c:v>
                      </c:pt>
                      <c:pt idx="640">
                        <c:v>21.22</c:v>
                      </c:pt>
                      <c:pt idx="641">
                        <c:v>21.22</c:v>
                      </c:pt>
                      <c:pt idx="642">
                        <c:v>21.22</c:v>
                      </c:pt>
                      <c:pt idx="643">
                        <c:v>21.22</c:v>
                      </c:pt>
                      <c:pt idx="644">
                        <c:v>21.22</c:v>
                      </c:pt>
                      <c:pt idx="645">
                        <c:v>21.2</c:v>
                      </c:pt>
                      <c:pt idx="646">
                        <c:v>21.2</c:v>
                      </c:pt>
                      <c:pt idx="647">
                        <c:v>21.2</c:v>
                      </c:pt>
                      <c:pt idx="648">
                        <c:v>21.2</c:v>
                      </c:pt>
                      <c:pt idx="649">
                        <c:v>21.2</c:v>
                      </c:pt>
                      <c:pt idx="650">
                        <c:v>21.2</c:v>
                      </c:pt>
                      <c:pt idx="651">
                        <c:v>21.2</c:v>
                      </c:pt>
                      <c:pt idx="652">
                        <c:v>21.2</c:v>
                      </c:pt>
                      <c:pt idx="653">
                        <c:v>21.18</c:v>
                      </c:pt>
                      <c:pt idx="654">
                        <c:v>21.18</c:v>
                      </c:pt>
                      <c:pt idx="655">
                        <c:v>21.18</c:v>
                      </c:pt>
                      <c:pt idx="656">
                        <c:v>21.18</c:v>
                      </c:pt>
                      <c:pt idx="657">
                        <c:v>21.18</c:v>
                      </c:pt>
                      <c:pt idx="658">
                        <c:v>21.18</c:v>
                      </c:pt>
                      <c:pt idx="659">
                        <c:v>21.18</c:v>
                      </c:pt>
                      <c:pt idx="660">
                        <c:v>21.18</c:v>
                      </c:pt>
                      <c:pt idx="661">
                        <c:v>21.18</c:v>
                      </c:pt>
                      <c:pt idx="662">
                        <c:v>21.18</c:v>
                      </c:pt>
                      <c:pt idx="663">
                        <c:v>21.18</c:v>
                      </c:pt>
                      <c:pt idx="664">
                        <c:v>21.18</c:v>
                      </c:pt>
                      <c:pt idx="665">
                        <c:v>21.18</c:v>
                      </c:pt>
                      <c:pt idx="666">
                        <c:v>21.18</c:v>
                      </c:pt>
                      <c:pt idx="667">
                        <c:v>21.2</c:v>
                      </c:pt>
                      <c:pt idx="668">
                        <c:v>21.2</c:v>
                      </c:pt>
                      <c:pt idx="669">
                        <c:v>21.2</c:v>
                      </c:pt>
                      <c:pt idx="670">
                        <c:v>21.2</c:v>
                      </c:pt>
                      <c:pt idx="671">
                        <c:v>21.18</c:v>
                      </c:pt>
                      <c:pt idx="672">
                        <c:v>21.18</c:v>
                      </c:pt>
                      <c:pt idx="673">
                        <c:v>21.18</c:v>
                      </c:pt>
                      <c:pt idx="674">
                        <c:v>21.18</c:v>
                      </c:pt>
                      <c:pt idx="675">
                        <c:v>21.18</c:v>
                      </c:pt>
                      <c:pt idx="676">
                        <c:v>21.16</c:v>
                      </c:pt>
                      <c:pt idx="677">
                        <c:v>21.16</c:v>
                      </c:pt>
                      <c:pt idx="678">
                        <c:v>21.16</c:v>
                      </c:pt>
                      <c:pt idx="679">
                        <c:v>21.14</c:v>
                      </c:pt>
                      <c:pt idx="680">
                        <c:v>21.14</c:v>
                      </c:pt>
                      <c:pt idx="681">
                        <c:v>21.14</c:v>
                      </c:pt>
                      <c:pt idx="682">
                        <c:v>21.12</c:v>
                      </c:pt>
                      <c:pt idx="683">
                        <c:v>21.12</c:v>
                      </c:pt>
                      <c:pt idx="684">
                        <c:v>21.1</c:v>
                      </c:pt>
                      <c:pt idx="685">
                        <c:v>21.1</c:v>
                      </c:pt>
                      <c:pt idx="686">
                        <c:v>21.1</c:v>
                      </c:pt>
                      <c:pt idx="687">
                        <c:v>21.08</c:v>
                      </c:pt>
                      <c:pt idx="688">
                        <c:v>21.08</c:v>
                      </c:pt>
                      <c:pt idx="689">
                        <c:v>21.08</c:v>
                      </c:pt>
                      <c:pt idx="690">
                        <c:v>21.08</c:v>
                      </c:pt>
                      <c:pt idx="691">
                        <c:v>21.06</c:v>
                      </c:pt>
                      <c:pt idx="692">
                        <c:v>21.06</c:v>
                      </c:pt>
                      <c:pt idx="693">
                        <c:v>21.06</c:v>
                      </c:pt>
                      <c:pt idx="694">
                        <c:v>21.04</c:v>
                      </c:pt>
                      <c:pt idx="695">
                        <c:v>21.04</c:v>
                      </c:pt>
                      <c:pt idx="696">
                        <c:v>21.04</c:v>
                      </c:pt>
                      <c:pt idx="697">
                        <c:v>21.02</c:v>
                      </c:pt>
                      <c:pt idx="698">
                        <c:v>21.02</c:v>
                      </c:pt>
                      <c:pt idx="699">
                        <c:v>21.02</c:v>
                      </c:pt>
                      <c:pt idx="700">
                        <c:v>21</c:v>
                      </c:pt>
                      <c:pt idx="701">
                        <c:v>21</c:v>
                      </c:pt>
                      <c:pt idx="702">
                        <c:v>20.98</c:v>
                      </c:pt>
                      <c:pt idx="703">
                        <c:v>20.98</c:v>
                      </c:pt>
                      <c:pt idx="704">
                        <c:v>20.96</c:v>
                      </c:pt>
                      <c:pt idx="705">
                        <c:v>20.94</c:v>
                      </c:pt>
                      <c:pt idx="706">
                        <c:v>20.94</c:v>
                      </c:pt>
                      <c:pt idx="707">
                        <c:v>20.94</c:v>
                      </c:pt>
                      <c:pt idx="708">
                        <c:v>20.92</c:v>
                      </c:pt>
                      <c:pt idx="709">
                        <c:v>20.9</c:v>
                      </c:pt>
                      <c:pt idx="710">
                        <c:v>20.9</c:v>
                      </c:pt>
                      <c:pt idx="711">
                        <c:v>20.88</c:v>
                      </c:pt>
                      <c:pt idx="712">
                        <c:v>20.86</c:v>
                      </c:pt>
                      <c:pt idx="713">
                        <c:v>20.86</c:v>
                      </c:pt>
                      <c:pt idx="714">
                        <c:v>20.84</c:v>
                      </c:pt>
                      <c:pt idx="715">
                        <c:v>20.84</c:v>
                      </c:pt>
                      <c:pt idx="716">
                        <c:v>20.82</c:v>
                      </c:pt>
                      <c:pt idx="717">
                        <c:v>20.82</c:v>
                      </c:pt>
                      <c:pt idx="718">
                        <c:v>20.82</c:v>
                      </c:pt>
                      <c:pt idx="719">
                        <c:v>20.82</c:v>
                      </c:pt>
                      <c:pt idx="720">
                        <c:v>20.8</c:v>
                      </c:pt>
                      <c:pt idx="721">
                        <c:v>20.8</c:v>
                      </c:pt>
                      <c:pt idx="722">
                        <c:v>20.8</c:v>
                      </c:pt>
                      <c:pt idx="723">
                        <c:v>20.8</c:v>
                      </c:pt>
                      <c:pt idx="724">
                        <c:v>20.8</c:v>
                      </c:pt>
                      <c:pt idx="725">
                        <c:v>20.78</c:v>
                      </c:pt>
                      <c:pt idx="726">
                        <c:v>20.78</c:v>
                      </c:pt>
                      <c:pt idx="727">
                        <c:v>20.78</c:v>
                      </c:pt>
                      <c:pt idx="728">
                        <c:v>20.78</c:v>
                      </c:pt>
                      <c:pt idx="729">
                        <c:v>20.78</c:v>
                      </c:pt>
                      <c:pt idx="730">
                        <c:v>20.78</c:v>
                      </c:pt>
                      <c:pt idx="731">
                        <c:v>20.78</c:v>
                      </c:pt>
                      <c:pt idx="732">
                        <c:v>20.78</c:v>
                      </c:pt>
                      <c:pt idx="733">
                        <c:v>20.76</c:v>
                      </c:pt>
                      <c:pt idx="734">
                        <c:v>20.76</c:v>
                      </c:pt>
                      <c:pt idx="735">
                        <c:v>20.76</c:v>
                      </c:pt>
                      <c:pt idx="736">
                        <c:v>20.76</c:v>
                      </c:pt>
                      <c:pt idx="737">
                        <c:v>20.74</c:v>
                      </c:pt>
                      <c:pt idx="738">
                        <c:v>20.74</c:v>
                      </c:pt>
                      <c:pt idx="739">
                        <c:v>20.74</c:v>
                      </c:pt>
                      <c:pt idx="740">
                        <c:v>20.74</c:v>
                      </c:pt>
                      <c:pt idx="741">
                        <c:v>20.72</c:v>
                      </c:pt>
                      <c:pt idx="742">
                        <c:v>20.72</c:v>
                      </c:pt>
                      <c:pt idx="743">
                        <c:v>20.72</c:v>
                      </c:pt>
                      <c:pt idx="744">
                        <c:v>20.72</c:v>
                      </c:pt>
                      <c:pt idx="745">
                        <c:v>20.72</c:v>
                      </c:pt>
                      <c:pt idx="746">
                        <c:v>20.72</c:v>
                      </c:pt>
                      <c:pt idx="747">
                        <c:v>20.72</c:v>
                      </c:pt>
                      <c:pt idx="748">
                        <c:v>20.72</c:v>
                      </c:pt>
                      <c:pt idx="749">
                        <c:v>20.72</c:v>
                      </c:pt>
                      <c:pt idx="750">
                        <c:v>20.72</c:v>
                      </c:pt>
                      <c:pt idx="751">
                        <c:v>20.72</c:v>
                      </c:pt>
                      <c:pt idx="752">
                        <c:v>20.72</c:v>
                      </c:pt>
                      <c:pt idx="753">
                        <c:v>20.74</c:v>
                      </c:pt>
                      <c:pt idx="754">
                        <c:v>20.74</c:v>
                      </c:pt>
                      <c:pt idx="755">
                        <c:v>20.74</c:v>
                      </c:pt>
                      <c:pt idx="756">
                        <c:v>20.74</c:v>
                      </c:pt>
                      <c:pt idx="757">
                        <c:v>20.74</c:v>
                      </c:pt>
                      <c:pt idx="758">
                        <c:v>20.76</c:v>
                      </c:pt>
                      <c:pt idx="759">
                        <c:v>20.76</c:v>
                      </c:pt>
                      <c:pt idx="760">
                        <c:v>20.76</c:v>
                      </c:pt>
                      <c:pt idx="761">
                        <c:v>20.78</c:v>
                      </c:pt>
                      <c:pt idx="762">
                        <c:v>20.78</c:v>
                      </c:pt>
                      <c:pt idx="763">
                        <c:v>20.8</c:v>
                      </c:pt>
                      <c:pt idx="764">
                        <c:v>20.8</c:v>
                      </c:pt>
                      <c:pt idx="765">
                        <c:v>20.8</c:v>
                      </c:pt>
                      <c:pt idx="766">
                        <c:v>20.8</c:v>
                      </c:pt>
                      <c:pt idx="767">
                        <c:v>20.82</c:v>
                      </c:pt>
                      <c:pt idx="768">
                        <c:v>20.82</c:v>
                      </c:pt>
                      <c:pt idx="769">
                        <c:v>20.82</c:v>
                      </c:pt>
                      <c:pt idx="770">
                        <c:v>20.82</c:v>
                      </c:pt>
                      <c:pt idx="771">
                        <c:v>20.84</c:v>
                      </c:pt>
                      <c:pt idx="772">
                        <c:v>20.84</c:v>
                      </c:pt>
                      <c:pt idx="773">
                        <c:v>20.84</c:v>
                      </c:pt>
                      <c:pt idx="774">
                        <c:v>20.84</c:v>
                      </c:pt>
                      <c:pt idx="775">
                        <c:v>20.84</c:v>
                      </c:pt>
                      <c:pt idx="776">
                        <c:v>20.86</c:v>
                      </c:pt>
                      <c:pt idx="777">
                        <c:v>20.86</c:v>
                      </c:pt>
                      <c:pt idx="778">
                        <c:v>20.86</c:v>
                      </c:pt>
                      <c:pt idx="779">
                        <c:v>20.86</c:v>
                      </c:pt>
                      <c:pt idx="780">
                        <c:v>20.88</c:v>
                      </c:pt>
                      <c:pt idx="781">
                        <c:v>20.88</c:v>
                      </c:pt>
                      <c:pt idx="782">
                        <c:v>20.88</c:v>
                      </c:pt>
                      <c:pt idx="783">
                        <c:v>20.88</c:v>
                      </c:pt>
                      <c:pt idx="784">
                        <c:v>20.88</c:v>
                      </c:pt>
                      <c:pt idx="785">
                        <c:v>20.9</c:v>
                      </c:pt>
                      <c:pt idx="786">
                        <c:v>20.9</c:v>
                      </c:pt>
                      <c:pt idx="787">
                        <c:v>20.9</c:v>
                      </c:pt>
                      <c:pt idx="788">
                        <c:v>20.92</c:v>
                      </c:pt>
                      <c:pt idx="789">
                        <c:v>20.92</c:v>
                      </c:pt>
                      <c:pt idx="790">
                        <c:v>20.92</c:v>
                      </c:pt>
                      <c:pt idx="791">
                        <c:v>20.92</c:v>
                      </c:pt>
                      <c:pt idx="792">
                        <c:v>20.92</c:v>
                      </c:pt>
                      <c:pt idx="793">
                        <c:v>20.92</c:v>
                      </c:pt>
                      <c:pt idx="794">
                        <c:v>20.92</c:v>
                      </c:pt>
                      <c:pt idx="795">
                        <c:v>20.92</c:v>
                      </c:pt>
                      <c:pt idx="796">
                        <c:v>20.92</c:v>
                      </c:pt>
                      <c:pt idx="797">
                        <c:v>20.92</c:v>
                      </c:pt>
                      <c:pt idx="798">
                        <c:v>20.92</c:v>
                      </c:pt>
                      <c:pt idx="799">
                        <c:v>20.92</c:v>
                      </c:pt>
                      <c:pt idx="800">
                        <c:v>20.92</c:v>
                      </c:pt>
                      <c:pt idx="801">
                        <c:v>20.92</c:v>
                      </c:pt>
                      <c:pt idx="802">
                        <c:v>20.92</c:v>
                      </c:pt>
                      <c:pt idx="803">
                        <c:v>20.92</c:v>
                      </c:pt>
                      <c:pt idx="804">
                        <c:v>20.92</c:v>
                      </c:pt>
                      <c:pt idx="805">
                        <c:v>20.92</c:v>
                      </c:pt>
                      <c:pt idx="806">
                        <c:v>20.9</c:v>
                      </c:pt>
                      <c:pt idx="807">
                        <c:v>20.9</c:v>
                      </c:pt>
                      <c:pt idx="808">
                        <c:v>20.9</c:v>
                      </c:pt>
                      <c:pt idx="809">
                        <c:v>20.9</c:v>
                      </c:pt>
                      <c:pt idx="810">
                        <c:v>20.9</c:v>
                      </c:pt>
                      <c:pt idx="811">
                        <c:v>20.9</c:v>
                      </c:pt>
                      <c:pt idx="812">
                        <c:v>20.9</c:v>
                      </c:pt>
                      <c:pt idx="813">
                        <c:v>20.9</c:v>
                      </c:pt>
                      <c:pt idx="814">
                        <c:v>20.9</c:v>
                      </c:pt>
                      <c:pt idx="815">
                        <c:v>20.9</c:v>
                      </c:pt>
                      <c:pt idx="816">
                        <c:v>20.9</c:v>
                      </c:pt>
                      <c:pt idx="817">
                        <c:v>20.9</c:v>
                      </c:pt>
                      <c:pt idx="818">
                        <c:v>20.9</c:v>
                      </c:pt>
                      <c:pt idx="819">
                        <c:v>20.9</c:v>
                      </c:pt>
                      <c:pt idx="820">
                        <c:v>20.9</c:v>
                      </c:pt>
                      <c:pt idx="821">
                        <c:v>20.9</c:v>
                      </c:pt>
                      <c:pt idx="822">
                        <c:v>20.9</c:v>
                      </c:pt>
                      <c:pt idx="823">
                        <c:v>20.9</c:v>
                      </c:pt>
                      <c:pt idx="824">
                        <c:v>20.9</c:v>
                      </c:pt>
                      <c:pt idx="825">
                        <c:v>20.9</c:v>
                      </c:pt>
                      <c:pt idx="826">
                        <c:v>20.9</c:v>
                      </c:pt>
                      <c:pt idx="827">
                        <c:v>20.88</c:v>
                      </c:pt>
                      <c:pt idx="828">
                        <c:v>20.88</c:v>
                      </c:pt>
                      <c:pt idx="829">
                        <c:v>20.88</c:v>
                      </c:pt>
                      <c:pt idx="830">
                        <c:v>20.88</c:v>
                      </c:pt>
                      <c:pt idx="831">
                        <c:v>20.88</c:v>
                      </c:pt>
                      <c:pt idx="832">
                        <c:v>20.86</c:v>
                      </c:pt>
                      <c:pt idx="833">
                        <c:v>20.86</c:v>
                      </c:pt>
                      <c:pt idx="834">
                        <c:v>20.86</c:v>
                      </c:pt>
                      <c:pt idx="835">
                        <c:v>20.86</c:v>
                      </c:pt>
                      <c:pt idx="836">
                        <c:v>20.86</c:v>
                      </c:pt>
                      <c:pt idx="837">
                        <c:v>20.86</c:v>
                      </c:pt>
                      <c:pt idx="838">
                        <c:v>20.86</c:v>
                      </c:pt>
                      <c:pt idx="839">
                        <c:v>20.86</c:v>
                      </c:pt>
                      <c:pt idx="840">
                        <c:v>20.86</c:v>
                      </c:pt>
                      <c:pt idx="841">
                        <c:v>20.86</c:v>
                      </c:pt>
                      <c:pt idx="842">
                        <c:v>20.86</c:v>
                      </c:pt>
                      <c:pt idx="843">
                        <c:v>20.86</c:v>
                      </c:pt>
                      <c:pt idx="844">
                        <c:v>20.88</c:v>
                      </c:pt>
                      <c:pt idx="845">
                        <c:v>20.88</c:v>
                      </c:pt>
                      <c:pt idx="846">
                        <c:v>20.88</c:v>
                      </c:pt>
                      <c:pt idx="847">
                        <c:v>20.9</c:v>
                      </c:pt>
                      <c:pt idx="848">
                        <c:v>20.9</c:v>
                      </c:pt>
                      <c:pt idx="849">
                        <c:v>20.9</c:v>
                      </c:pt>
                      <c:pt idx="850">
                        <c:v>20.9</c:v>
                      </c:pt>
                      <c:pt idx="851">
                        <c:v>20.92</c:v>
                      </c:pt>
                      <c:pt idx="852">
                        <c:v>20.92</c:v>
                      </c:pt>
                      <c:pt idx="853">
                        <c:v>20.94</c:v>
                      </c:pt>
                      <c:pt idx="854">
                        <c:v>20.94</c:v>
                      </c:pt>
                      <c:pt idx="855">
                        <c:v>20.96</c:v>
                      </c:pt>
                      <c:pt idx="856">
                        <c:v>20.96</c:v>
                      </c:pt>
                      <c:pt idx="857">
                        <c:v>20.96</c:v>
                      </c:pt>
                      <c:pt idx="858">
                        <c:v>20.96</c:v>
                      </c:pt>
                      <c:pt idx="859">
                        <c:v>20.98</c:v>
                      </c:pt>
                      <c:pt idx="860">
                        <c:v>20.98</c:v>
                      </c:pt>
                      <c:pt idx="861">
                        <c:v>20.98</c:v>
                      </c:pt>
                      <c:pt idx="862">
                        <c:v>20.98</c:v>
                      </c:pt>
                      <c:pt idx="863">
                        <c:v>21</c:v>
                      </c:pt>
                      <c:pt idx="864">
                        <c:v>21</c:v>
                      </c:pt>
                      <c:pt idx="865">
                        <c:v>21</c:v>
                      </c:pt>
                      <c:pt idx="866">
                        <c:v>21</c:v>
                      </c:pt>
                      <c:pt idx="867">
                        <c:v>21</c:v>
                      </c:pt>
                      <c:pt idx="868">
                        <c:v>21.02</c:v>
                      </c:pt>
                      <c:pt idx="869">
                        <c:v>21.02</c:v>
                      </c:pt>
                      <c:pt idx="870">
                        <c:v>21.02</c:v>
                      </c:pt>
                      <c:pt idx="871">
                        <c:v>21.02</c:v>
                      </c:pt>
                      <c:pt idx="872">
                        <c:v>21.04</c:v>
                      </c:pt>
                      <c:pt idx="873">
                        <c:v>21.04</c:v>
                      </c:pt>
                      <c:pt idx="874">
                        <c:v>21.04</c:v>
                      </c:pt>
                      <c:pt idx="875">
                        <c:v>21.04</c:v>
                      </c:pt>
                      <c:pt idx="876">
                        <c:v>21.06</c:v>
                      </c:pt>
                      <c:pt idx="877">
                        <c:v>21.06</c:v>
                      </c:pt>
                      <c:pt idx="878">
                        <c:v>21.08</c:v>
                      </c:pt>
                      <c:pt idx="879">
                        <c:v>21.08</c:v>
                      </c:pt>
                      <c:pt idx="880">
                        <c:v>21.08</c:v>
                      </c:pt>
                      <c:pt idx="881">
                        <c:v>21.1</c:v>
                      </c:pt>
                      <c:pt idx="882">
                        <c:v>21.1</c:v>
                      </c:pt>
                      <c:pt idx="883">
                        <c:v>21.1</c:v>
                      </c:pt>
                      <c:pt idx="884">
                        <c:v>21.1</c:v>
                      </c:pt>
                      <c:pt idx="885">
                        <c:v>21.12</c:v>
                      </c:pt>
                      <c:pt idx="886">
                        <c:v>21.12</c:v>
                      </c:pt>
                      <c:pt idx="887">
                        <c:v>21.12</c:v>
                      </c:pt>
                      <c:pt idx="888">
                        <c:v>21.12</c:v>
                      </c:pt>
                      <c:pt idx="889">
                        <c:v>21.12</c:v>
                      </c:pt>
                      <c:pt idx="890">
                        <c:v>21.12</c:v>
                      </c:pt>
                      <c:pt idx="891">
                        <c:v>21.12</c:v>
                      </c:pt>
                      <c:pt idx="892">
                        <c:v>21.12</c:v>
                      </c:pt>
                      <c:pt idx="893">
                        <c:v>21.12</c:v>
                      </c:pt>
                      <c:pt idx="894">
                        <c:v>21.12</c:v>
                      </c:pt>
                      <c:pt idx="895">
                        <c:v>21.12</c:v>
                      </c:pt>
                      <c:pt idx="896">
                        <c:v>21.12</c:v>
                      </c:pt>
                      <c:pt idx="897">
                        <c:v>21.12</c:v>
                      </c:pt>
                      <c:pt idx="898">
                        <c:v>21.12</c:v>
                      </c:pt>
                      <c:pt idx="899">
                        <c:v>21.12</c:v>
                      </c:pt>
                      <c:pt idx="900">
                        <c:v>21.12</c:v>
                      </c:pt>
                      <c:pt idx="901">
                        <c:v>21.12</c:v>
                      </c:pt>
                      <c:pt idx="902">
                        <c:v>21.12</c:v>
                      </c:pt>
                      <c:pt idx="903">
                        <c:v>21.12</c:v>
                      </c:pt>
                      <c:pt idx="904">
                        <c:v>21.12</c:v>
                      </c:pt>
                      <c:pt idx="905">
                        <c:v>21.12</c:v>
                      </c:pt>
                      <c:pt idx="906">
                        <c:v>21.12</c:v>
                      </c:pt>
                      <c:pt idx="907">
                        <c:v>21.12</c:v>
                      </c:pt>
                      <c:pt idx="908">
                        <c:v>21.12</c:v>
                      </c:pt>
                      <c:pt idx="909">
                        <c:v>21.12</c:v>
                      </c:pt>
                      <c:pt idx="910">
                        <c:v>21.12</c:v>
                      </c:pt>
                      <c:pt idx="911">
                        <c:v>21.12</c:v>
                      </c:pt>
                      <c:pt idx="912">
                        <c:v>21.12</c:v>
                      </c:pt>
                      <c:pt idx="913">
                        <c:v>21.12</c:v>
                      </c:pt>
                      <c:pt idx="914">
                        <c:v>21.12</c:v>
                      </c:pt>
                      <c:pt idx="915">
                        <c:v>21.12</c:v>
                      </c:pt>
                      <c:pt idx="916">
                        <c:v>21.12</c:v>
                      </c:pt>
                      <c:pt idx="917">
                        <c:v>21.12</c:v>
                      </c:pt>
                      <c:pt idx="918">
                        <c:v>21.12</c:v>
                      </c:pt>
                      <c:pt idx="919">
                        <c:v>21.12</c:v>
                      </c:pt>
                      <c:pt idx="920">
                        <c:v>21.12</c:v>
                      </c:pt>
                      <c:pt idx="921">
                        <c:v>21.12</c:v>
                      </c:pt>
                      <c:pt idx="922">
                        <c:v>21.12</c:v>
                      </c:pt>
                      <c:pt idx="923">
                        <c:v>21.12</c:v>
                      </c:pt>
                      <c:pt idx="924">
                        <c:v>21.12</c:v>
                      </c:pt>
                      <c:pt idx="925">
                        <c:v>21.12</c:v>
                      </c:pt>
                      <c:pt idx="926">
                        <c:v>21.12</c:v>
                      </c:pt>
                      <c:pt idx="927">
                        <c:v>21.1</c:v>
                      </c:pt>
                      <c:pt idx="928">
                        <c:v>21.1</c:v>
                      </c:pt>
                      <c:pt idx="929">
                        <c:v>21.1</c:v>
                      </c:pt>
                      <c:pt idx="930">
                        <c:v>21.1</c:v>
                      </c:pt>
                      <c:pt idx="931">
                        <c:v>21.1</c:v>
                      </c:pt>
                      <c:pt idx="932">
                        <c:v>21.1</c:v>
                      </c:pt>
                      <c:pt idx="933">
                        <c:v>21.1</c:v>
                      </c:pt>
                      <c:pt idx="934">
                        <c:v>21.1</c:v>
                      </c:pt>
                      <c:pt idx="935">
                        <c:v>21.1</c:v>
                      </c:pt>
                      <c:pt idx="936">
                        <c:v>21.12</c:v>
                      </c:pt>
                      <c:pt idx="937">
                        <c:v>21.12</c:v>
                      </c:pt>
                      <c:pt idx="938">
                        <c:v>21.12</c:v>
                      </c:pt>
                      <c:pt idx="939">
                        <c:v>21.12</c:v>
                      </c:pt>
                      <c:pt idx="940">
                        <c:v>21.12</c:v>
                      </c:pt>
                      <c:pt idx="941">
                        <c:v>21.14</c:v>
                      </c:pt>
                      <c:pt idx="942">
                        <c:v>21.14</c:v>
                      </c:pt>
                      <c:pt idx="943">
                        <c:v>21.14</c:v>
                      </c:pt>
                      <c:pt idx="944">
                        <c:v>21.14</c:v>
                      </c:pt>
                      <c:pt idx="945">
                        <c:v>21.16</c:v>
                      </c:pt>
                      <c:pt idx="946">
                        <c:v>21.16</c:v>
                      </c:pt>
                      <c:pt idx="947">
                        <c:v>21.16</c:v>
                      </c:pt>
                      <c:pt idx="948">
                        <c:v>21.16</c:v>
                      </c:pt>
                      <c:pt idx="949">
                        <c:v>21.16</c:v>
                      </c:pt>
                      <c:pt idx="950">
                        <c:v>21.16</c:v>
                      </c:pt>
                      <c:pt idx="951">
                        <c:v>21.16</c:v>
                      </c:pt>
                      <c:pt idx="952">
                        <c:v>21.18</c:v>
                      </c:pt>
                      <c:pt idx="953">
                        <c:v>21.18</c:v>
                      </c:pt>
                      <c:pt idx="954">
                        <c:v>21.18</c:v>
                      </c:pt>
                      <c:pt idx="955">
                        <c:v>21.18</c:v>
                      </c:pt>
                      <c:pt idx="956">
                        <c:v>21.18</c:v>
                      </c:pt>
                      <c:pt idx="957">
                        <c:v>21.18</c:v>
                      </c:pt>
                      <c:pt idx="958">
                        <c:v>21.2</c:v>
                      </c:pt>
                      <c:pt idx="959">
                        <c:v>21.2</c:v>
                      </c:pt>
                      <c:pt idx="960">
                        <c:v>21.2</c:v>
                      </c:pt>
                      <c:pt idx="961">
                        <c:v>21.2</c:v>
                      </c:pt>
                      <c:pt idx="962">
                        <c:v>21.2</c:v>
                      </c:pt>
                      <c:pt idx="963">
                        <c:v>21.22</c:v>
                      </c:pt>
                      <c:pt idx="964">
                        <c:v>21.22</c:v>
                      </c:pt>
                      <c:pt idx="965">
                        <c:v>21.24</c:v>
                      </c:pt>
                      <c:pt idx="966">
                        <c:v>21.24</c:v>
                      </c:pt>
                      <c:pt idx="967">
                        <c:v>21.26</c:v>
                      </c:pt>
                      <c:pt idx="968">
                        <c:v>21.28</c:v>
                      </c:pt>
                      <c:pt idx="969">
                        <c:v>21.28</c:v>
                      </c:pt>
                      <c:pt idx="970">
                        <c:v>21.3</c:v>
                      </c:pt>
                      <c:pt idx="971">
                        <c:v>21.3</c:v>
                      </c:pt>
                      <c:pt idx="972">
                        <c:v>21.32</c:v>
                      </c:pt>
                      <c:pt idx="973">
                        <c:v>21.34</c:v>
                      </c:pt>
                      <c:pt idx="974">
                        <c:v>21.36</c:v>
                      </c:pt>
                      <c:pt idx="975">
                        <c:v>21.38</c:v>
                      </c:pt>
                      <c:pt idx="976">
                        <c:v>21.38</c:v>
                      </c:pt>
                      <c:pt idx="977">
                        <c:v>21.38</c:v>
                      </c:pt>
                      <c:pt idx="978">
                        <c:v>21.42</c:v>
                      </c:pt>
                      <c:pt idx="979">
                        <c:v>21.42</c:v>
                      </c:pt>
                      <c:pt idx="980">
                        <c:v>21.42</c:v>
                      </c:pt>
                      <c:pt idx="981">
                        <c:v>21.44</c:v>
                      </c:pt>
                      <c:pt idx="982">
                        <c:v>21.46</c:v>
                      </c:pt>
                      <c:pt idx="983">
                        <c:v>21.46</c:v>
                      </c:pt>
                      <c:pt idx="984">
                        <c:v>21.48</c:v>
                      </c:pt>
                      <c:pt idx="985">
                        <c:v>21.48</c:v>
                      </c:pt>
                      <c:pt idx="986">
                        <c:v>21.5</c:v>
                      </c:pt>
                      <c:pt idx="987">
                        <c:v>21.5</c:v>
                      </c:pt>
                      <c:pt idx="988">
                        <c:v>21.5</c:v>
                      </c:pt>
                      <c:pt idx="989">
                        <c:v>21.52</c:v>
                      </c:pt>
                      <c:pt idx="990">
                        <c:v>21.52</c:v>
                      </c:pt>
                      <c:pt idx="991">
                        <c:v>21.54</c:v>
                      </c:pt>
                      <c:pt idx="992">
                        <c:v>21.54</c:v>
                      </c:pt>
                      <c:pt idx="993">
                        <c:v>21.54</c:v>
                      </c:pt>
                      <c:pt idx="994">
                        <c:v>21.56</c:v>
                      </c:pt>
                      <c:pt idx="995">
                        <c:v>21.56</c:v>
                      </c:pt>
                      <c:pt idx="996">
                        <c:v>21.58</c:v>
                      </c:pt>
                      <c:pt idx="997">
                        <c:v>21.58</c:v>
                      </c:pt>
                      <c:pt idx="998">
                        <c:v>21.58</c:v>
                      </c:pt>
                      <c:pt idx="999">
                        <c:v>21.6</c:v>
                      </c:pt>
                      <c:pt idx="1000">
                        <c:v>21.62</c:v>
                      </c:pt>
                      <c:pt idx="1001">
                        <c:v>21.62</c:v>
                      </c:pt>
                      <c:pt idx="1002">
                        <c:v>21.64</c:v>
                      </c:pt>
                      <c:pt idx="1003">
                        <c:v>21.66</c:v>
                      </c:pt>
                      <c:pt idx="1004">
                        <c:v>21.66</c:v>
                      </c:pt>
                      <c:pt idx="1005">
                        <c:v>21.66</c:v>
                      </c:pt>
                      <c:pt idx="1006">
                        <c:v>21.68</c:v>
                      </c:pt>
                      <c:pt idx="1007">
                        <c:v>21.68</c:v>
                      </c:pt>
                      <c:pt idx="1008">
                        <c:v>21.7</c:v>
                      </c:pt>
                      <c:pt idx="1009">
                        <c:v>21.7</c:v>
                      </c:pt>
                      <c:pt idx="1010">
                        <c:v>21.72</c:v>
                      </c:pt>
                      <c:pt idx="1011">
                        <c:v>21.72</c:v>
                      </c:pt>
                      <c:pt idx="1012">
                        <c:v>21.74</c:v>
                      </c:pt>
                      <c:pt idx="1013">
                        <c:v>21.74</c:v>
                      </c:pt>
                      <c:pt idx="1014">
                        <c:v>21.76</c:v>
                      </c:pt>
                      <c:pt idx="1015">
                        <c:v>21.76</c:v>
                      </c:pt>
                      <c:pt idx="1016">
                        <c:v>21.76</c:v>
                      </c:pt>
                      <c:pt idx="1017">
                        <c:v>21.76</c:v>
                      </c:pt>
                      <c:pt idx="1018">
                        <c:v>21.78</c:v>
                      </c:pt>
                      <c:pt idx="1019">
                        <c:v>21.78</c:v>
                      </c:pt>
                      <c:pt idx="1020">
                        <c:v>21.8</c:v>
                      </c:pt>
                      <c:pt idx="1021">
                        <c:v>21.8</c:v>
                      </c:pt>
                      <c:pt idx="1022">
                        <c:v>21.82</c:v>
                      </c:pt>
                      <c:pt idx="1023">
                        <c:v>21.82</c:v>
                      </c:pt>
                      <c:pt idx="1024">
                        <c:v>21.84</c:v>
                      </c:pt>
                      <c:pt idx="1025">
                        <c:v>21.84</c:v>
                      </c:pt>
                      <c:pt idx="1026">
                        <c:v>21.84</c:v>
                      </c:pt>
                      <c:pt idx="1027">
                        <c:v>21.86</c:v>
                      </c:pt>
                      <c:pt idx="1028">
                        <c:v>21.86</c:v>
                      </c:pt>
                      <c:pt idx="1029">
                        <c:v>21.88</c:v>
                      </c:pt>
                      <c:pt idx="1030">
                        <c:v>21.9</c:v>
                      </c:pt>
                      <c:pt idx="1031">
                        <c:v>21.9</c:v>
                      </c:pt>
                      <c:pt idx="1032">
                        <c:v>21.92</c:v>
                      </c:pt>
                      <c:pt idx="1033">
                        <c:v>21.92</c:v>
                      </c:pt>
                      <c:pt idx="1034">
                        <c:v>21.92</c:v>
                      </c:pt>
                      <c:pt idx="1035">
                        <c:v>21.92</c:v>
                      </c:pt>
                      <c:pt idx="1036">
                        <c:v>21.94</c:v>
                      </c:pt>
                      <c:pt idx="1037">
                        <c:v>21.94</c:v>
                      </c:pt>
                      <c:pt idx="1038">
                        <c:v>21.94</c:v>
                      </c:pt>
                      <c:pt idx="1039">
                        <c:v>21.94</c:v>
                      </c:pt>
                      <c:pt idx="1040">
                        <c:v>21.94</c:v>
                      </c:pt>
                      <c:pt idx="1041">
                        <c:v>21.94</c:v>
                      </c:pt>
                      <c:pt idx="1042">
                        <c:v>21.94</c:v>
                      </c:pt>
                      <c:pt idx="1043">
                        <c:v>21.94</c:v>
                      </c:pt>
                      <c:pt idx="1044">
                        <c:v>21.94</c:v>
                      </c:pt>
                      <c:pt idx="1045">
                        <c:v>21.94</c:v>
                      </c:pt>
                      <c:pt idx="1046">
                        <c:v>21.94</c:v>
                      </c:pt>
                      <c:pt idx="1047">
                        <c:v>21.94</c:v>
                      </c:pt>
                      <c:pt idx="1048">
                        <c:v>21.94</c:v>
                      </c:pt>
                      <c:pt idx="1049">
                        <c:v>21.94</c:v>
                      </c:pt>
                      <c:pt idx="1050">
                        <c:v>21.94</c:v>
                      </c:pt>
                      <c:pt idx="1051">
                        <c:v>21.92</c:v>
                      </c:pt>
                      <c:pt idx="1052">
                        <c:v>21.92</c:v>
                      </c:pt>
                      <c:pt idx="1053">
                        <c:v>21.92</c:v>
                      </c:pt>
                      <c:pt idx="1054">
                        <c:v>21.92</c:v>
                      </c:pt>
                      <c:pt idx="1055">
                        <c:v>21.92</c:v>
                      </c:pt>
                      <c:pt idx="1056">
                        <c:v>21.92</c:v>
                      </c:pt>
                      <c:pt idx="1057">
                        <c:v>21.92</c:v>
                      </c:pt>
                      <c:pt idx="1058">
                        <c:v>21.92</c:v>
                      </c:pt>
                      <c:pt idx="1059">
                        <c:v>21.92</c:v>
                      </c:pt>
                      <c:pt idx="1060">
                        <c:v>21.92</c:v>
                      </c:pt>
                      <c:pt idx="1061">
                        <c:v>21.92</c:v>
                      </c:pt>
                      <c:pt idx="1062">
                        <c:v>21.92</c:v>
                      </c:pt>
                      <c:pt idx="1063">
                        <c:v>21.92</c:v>
                      </c:pt>
                      <c:pt idx="1064">
                        <c:v>21.92</c:v>
                      </c:pt>
                      <c:pt idx="1065">
                        <c:v>21.92</c:v>
                      </c:pt>
                      <c:pt idx="1066">
                        <c:v>21.92</c:v>
                      </c:pt>
                      <c:pt idx="1067">
                        <c:v>21.92</c:v>
                      </c:pt>
                      <c:pt idx="1068">
                        <c:v>21.92</c:v>
                      </c:pt>
                      <c:pt idx="1069">
                        <c:v>21.92</c:v>
                      </c:pt>
                      <c:pt idx="1070">
                        <c:v>21.92</c:v>
                      </c:pt>
                      <c:pt idx="1071">
                        <c:v>21.92</c:v>
                      </c:pt>
                      <c:pt idx="1072">
                        <c:v>21.92</c:v>
                      </c:pt>
                      <c:pt idx="1073">
                        <c:v>21.92</c:v>
                      </c:pt>
                      <c:pt idx="1074">
                        <c:v>21.92</c:v>
                      </c:pt>
                      <c:pt idx="1075">
                        <c:v>21.92</c:v>
                      </c:pt>
                      <c:pt idx="1076">
                        <c:v>21.9</c:v>
                      </c:pt>
                      <c:pt idx="1077">
                        <c:v>21.9</c:v>
                      </c:pt>
                      <c:pt idx="1078">
                        <c:v>21.9</c:v>
                      </c:pt>
                      <c:pt idx="1079">
                        <c:v>21.9</c:v>
                      </c:pt>
                      <c:pt idx="1080">
                        <c:v>21.88</c:v>
                      </c:pt>
                      <c:pt idx="1081">
                        <c:v>21.88</c:v>
                      </c:pt>
                      <c:pt idx="1082">
                        <c:v>21.88</c:v>
                      </c:pt>
                      <c:pt idx="1083">
                        <c:v>21.88</c:v>
                      </c:pt>
                      <c:pt idx="1084">
                        <c:v>21.88</c:v>
                      </c:pt>
                      <c:pt idx="1085">
                        <c:v>21.88</c:v>
                      </c:pt>
                      <c:pt idx="1086">
                        <c:v>21.86</c:v>
                      </c:pt>
                      <c:pt idx="1087">
                        <c:v>21.86</c:v>
                      </c:pt>
                      <c:pt idx="1088">
                        <c:v>21.86</c:v>
                      </c:pt>
                      <c:pt idx="1089">
                        <c:v>21.86</c:v>
                      </c:pt>
                      <c:pt idx="1090">
                        <c:v>21.86</c:v>
                      </c:pt>
                      <c:pt idx="1091">
                        <c:v>21.86</c:v>
                      </c:pt>
                      <c:pt idx="1092">
                        <c:v>21.86</c:v>
                      </c:pt>
                      <c:pt idx="1093">
                        <c:v>21.86</c:v>
                      </c:pt>
                      <c:pt idx="1094">
                        <c:v>21.86</c:v>
                      </c:pt>
                      <c:pt idx="1095">
                        <c:v>21.86</c:v>
                      </c:pt>
                      <c:pt idx="1096">
                        <c:v>21.86</c:v>
                      </c:pt>
                      <c:pt idx="1097">
                        <c:v>21.84</c:v>
                      </c:pt>
                      <c:pt idx="1098">
                        <c:v>21.84</c:v>
                      </c:pt>
                      <c:pt idx="1099">
                        <c:v>21.84</c:v>
                      </c:pt>
                      <c:pt idx="1100">
                        <c:v>21.84</c:v>
                      </c:pt>
                      <c:pt idx="1101">
                        <c:v>21.84</c:v>
                      </c:pt>
                      <c:pt idx="1102">
                        <c:v>21.84</c:v>
                      </c:pt>
                      <c:pt idx="1103">
                        <c:v>21.82</c:v>
                      </c:pt>
                      <c:pt idx="1104">
                        <c:v>21.82</c:v>
                      </c:pt>
                      <c:pt idx="1105">
                        <c:v>21.8</c:v>
                      </c:pt>
                      <c:pt idx="1106">
                        <c:v>21.8</c:v>
                      </c:pt>
                      <c:pt idx="1107">
                        <c:v>21.8</c:v>
                      </c:pt>
                      <c:pt idx="1108">
                        <c:v>21.78</c:v>
                      </c:pt>
                      <c:pt idx="1109">
                        <c:v>21.78</c:v>
                      </c:pt>
                      <c:pt idx="1110">
                        <c:v>21.76</c:v>
                      </c:pt>
                      <c:pt idx="1111">
                        <c:v>21.76</c:v>
                      </c:pt>
                      <c:pt idx="1112">
                        <c:v>21.74</c:v>
                      </c:pt>
                      <c:pt idx="1113">
                        <c:v>21.72</c:v>
                      </c:pt>
                      <c:pt idx="1114">
                        <c:v>21.72</c:v>
                      </c:pt>
                      <c:pt idx="1115">
                        <c:v>21.7</c:v>
                      </c:pt>
                      <c:pt idx="1116">
                        <c:v>21.7</c:v>
                      </c:pt>
                      <c:pt idx="1117">
                        <c:v>21.68</c:v>
                      </c:pt>
                      <c:pt idx="1118">
                        <c:v>21.68</c:v>
                      </c:pt>
                      <c:pt idx="1119">
                        <c:v>21.68</c:v>
                      </c:pt>
                      <c:pt idx="1120">
                        <c:v>21.66</c:v>
                      </c:pt>
                      <c:pt idx="1121">
                        <c:v>21.66</c:v>
                      </c:pt>
                      <c:pt idx="1122">
                        <c:v>21.64</c:v>
                      </c:pt>
                      <c:pt idx="1123">
                        <c:v>21.62</c:v>
                      </c:pt>
                      <c:pt idx="1124">
                        <c:v>21.62</c:v>
                      </c:pt>
                      <c:pt idx="1125">
                        <c:v>21.6</c:v>
                      </c:pt>
                      <c:pt idx="1126">
                        <c:v>21.6</c:v>
                      </c:pt>
                      <c:pt idx="1127">
                        <c:v>21.58</c:v>
                      </c:pt>
                      <c:pt idx="1128">
                        <c:v>21.58</c:v>
                      </c:pt>
                      <c:pt idx="1129">
                        <c:v>21.56</c:v>
                      </c:pt>
                      <c:pt idx="1130">
                        <c:v>21.56</c:v>
                      </c:pt>
                      <c:pt idx="1131">
                        <c:v>21.54</c:v>
                      </c:pt>
                      <c:pt idx="1132">
                        <c:v>21.52</c:v>
                      </c:pt>
                      <c:pt idx="1133">
                        <c:v>21.5</c:v>
                      </c:pt>
                      <c:pt idx="1134">
                        <c:v>21.5</c:v>
                      </c:pt>
                      <c:pt idx="1135">
                        <c:v>21.48</c:v>
                      </c:pt>
                      <c:pt idx="1136">
                        <c:v>21.46</c:v>
                      </c:pt>
                      <c:pt idx="1137">
                        <c:v>21.46</c:v>
                      </c:pt>
                      <c:pt idx="1138">
                        <c:v>21.44</c:v>
                      </c:pt>
                      <c:pt idx="1139">
                        <c:v>21.44</c:v>
                      </c:pt>
                      <c:pt idx="1140">
                        <c:v>21.42</c:v>
                      </c:pt>
                      <c:pt idx="1141">
                        <c:v>21.4</c:v>
                      </c:pt>
                      <c:pt idx="1142">
                        <c:v>21.4</c:v>
                      </c:pt>
                      <c:pt idx="1143">
                        <c:v>21.38</c:v>
                      </c:pt>
                      <c:pt idx="1144">
                        <c:v>21.38</c:v>
                      </c:pt>
                      <c:pt idx="1145">
                        <c:v>21.36</c:v>
                      </c:pt>
                      <c:pt idx="1146">
                        <c:v>21.36</c:v>
                      </c:pt>
                      <c:pt idx="1147">
                        <c:v>21.36</c:v>
                      </c:pt>
                      <c:pt idx="1148">
                        <c:v>21.34</c:v>
                      </c:pt>
                      <c:pt idx="1149">
                        <c:v>21.34</c:v>
                      </c:pt>
                      <c:pt idx="1150">
                        <c:v>21.34</c:v>
                      </c:pt>
                      <c:pt idx="1151">
                        <c:v>21.32</c:v>
                      </c:pt>
                      <c:pt idx="1152">
                        <c:v>21.32</c:v>
                      </c:pt>
                      <c:pt idx="1153">
                        <c:v>21.3</c:v>
                      </c:pt>
                      <c:pt idx="1154">
                        <c:v>21.3</c:v>
                      </c:pt>
                      <c:pt idx="1155">
                        <c:v>21.3</c:v>
                      </c:pt>
                      <c:pt idx="1156">
                        <c:v>21.3</c:v>
                      </c:pt>
                      <c:pt idx="1157">
                        <c:v>21.28</c:v>
                      </c:pt>
                      <c:pt idx="1158">
                        <c:v>21.28</c:v>
                      </c:pt>
                      <c:pt idx="1159">
                        <c:v>21.26</c:v>
                      </c:pt>
                      <c:pt idx="1160">
                        <c:v>21.26</c:v>
                      </c:pt>
                      <c:pt idx="1161">
                        <c:v>21.24</c:v>
                      </c:pt>
                      <c:pt idx="1162">
                        <c:v>21.24</c:v>
                      </c:pt>
                      <c:pt idx="1163">
                        <c:v>21.22</c:v>
                      </c:pt>
                      <c:pt idx="1164">
                        <c:v>21.2</c:v>
                      </c:pt>
                      <c:pt idx="1165">
                        <c:v>21.2</c:v>
                      </c:pt>
                      <c:pt idx="1166">
                        <c:v>21.2</c:v>
                      </c:pt>
                      <c:pt idx="1167">
                        <c:v>21.18</c:v>
                      </c:pt>
                      <c:pt idx="1168">
                        <c:v>21.16</c:v>
                      </c:pt>
                      <c:pt idx="1169">
                        <c:v>21.14</c:v>
                      </c:pt>
                      <c:pt idx="1170">
                        <c:v>21.14</c:v>
                      </c:pt>
                      <c:pt idx="1171">
                        <c:v>21.12</c:v>
                      </c:pt>
                      <c:pt idx="1172">
                        <c:v>21.1</c:v>
                      </c:pt>
                      <c:pt idx="1173">
                        <c:v>21.1</c:v>
                      </c:pt>
                      <c:pt idx="1174">
                        <c:v>21.1</c:v>
                      </c:pt>
                      <c:pt idx="1175">
                        <c:v>21.08</c:v>
                      </c:pt>
                      <c:pt idx="1176">
                        <c:v>21.06</c:v>
                      </c:pt>
                      <c:pt idx="1177">
                        <c:v>21.06</c:v>
                      </c:pt>
                      <c:pt idx="1178">
                        <c:v>21.04</c:v>
                      </c:pt>
                      <c:pt idx="1179">
                        <c:v>21.04</c:v>
                      </c:pt>
                      <c:pt idx="1180">
                        <c:v>21.02</c:v>
                      </c:pt>
                      <c:pt idx="1181">
                        <c:v>21.02</c:v>
                      </c:pt>
                      <c:pt idx="1182">
                        <c:v>21</c:v>
                      </c:pt>
                      <c:pt idx="1183">
                        <c:v>21</c:v>
                      </c:pt>
                      <c:pt idx="1184">
                        <c:v>21</c:v>
                      </c:pt>
                      <c:pt idx="1185">
                        <c:v>21</c:v>
                      </c:pt>
                      <c:pt idx="1186">
                        <c:v>21</c:v>
                      </c:pt>
                      <c:pt idx="1187">
                        <c:v>20.98</c:v>
                      </c:pt>
                      <c:pt idx="1188">
                        <c:v>20.98</c:v>
                      </c:pt>
                      <c:pt idx="1189">
                        <c:v>20.98</c:v>
                      </c:pt>
                      <c:pt idx="1190">
                        <c:v>20.98</c:v>
                      </c:pt>
                      <c:pt idx="1191">
                        <c:v>20.96</c:v>
                      </c:pt>
                      <c:pt idx="1192">
                        <c:v>20.96</c:v>
                      </c:pt>
                      <c:pt idx="1193">
                        <c:v>20.96</c:v>
                      </c:pt>
                      <c:pt idx="1194">
                        <c:v>20.96</c:v>
                      </c:pt>
                      <c:pt idx="1195">
                        <c:v>20.94</c:v>
                      </c:pt>
                      <c:pt idx="1196">
                        <c:v>20.94</c:v>
                      </c:pt>
                      <c:pt idx="1197">
                        <c:v>20.94</c:v>
                      </c:pt>
                      <c:pt idx="1198">
                        <c:v>20.94</c:v>
                      </c:pt>
                      <c:pt idx="1199">
                        <c:v>20.92</c:v>
                      </c:pt>
                      <c:pt idx="1200">
                        <c:v>20.92</c:v>
                      </c:pt>
                      <c:pt idx="1201">
                        <c:v>20.92</c:v>
                      </c:pt>
                      <c:pt idx="1202">
                        <c:v>20.92</c:v>
                      </c:pt>
                      <c:pt idx="1203">
                        <c:v>20.92</c:v>
                      </c:pt>
                      <c:pt idx="1204">
                        <c:v>20.92</c:v>
                      </c:pt>
                      <c:pt idx="1205">
                        <c:v>20.92</c:v>
                      </c:pt>
                      <c:pt idx="1206">
                        <c:v>20.92</c:v>
                      </c:pt>
                      <c:pt idx="1207">
                        <c:v>20.92</c:v>
                      </c:pt>
                      <c:pt idx="1208">
                        <c:v>20.92</c:v>
                      </c:pt>
                      <c:pt idx="1209">
                        <c:v>20.94</c:v>
                      </c:pt>
                      <c:pt idx="1210">
                        <c:v>20.94</c:v>
                      </c:pt>
                      <c:pt idx="1211">
                        <c:v>20.94</c:v>
                      </c:pt>
                      <c:pt idx="1212">
                        <c:v>20.94</c:v>
                      </c:pt>
                      <c:pt idx="1213">
                        <c:v>20.96</c:v>
                      </c:pt>
                      <c:pt idx="1214">
                        <c:v>20.96</c:v>
                      </c:pt>
                      <c:pt idx="1215">
                        <c:v>20.96</c:v>
                      </c:pt>
                      <c:pt idx="1216">
                        <c:v>20.98</c:v>
                      </c:pt>
                      <c:pt idx="1217">
                        <c:v>20.98</c:v>
                      </c:pt>
                      <c:pt idx="1218">
                        <c:v>20.98</c:v>
                      </c:pt>
                      <c:pt idx="1219">
                        <c:v>21</c:v>
                      </c:pt>
                      <c:pt idx="1220">
                        <c:v>21</c:v>
                      </c:pt>
                      <c:pt idx="1221">
                        <c:v>21</c:v>
                      </c:pt>
                      <c:pt idx="1222">
                        <c:v>21</c:v>
                      </c:pt>
                      <c:pt idx="1223">
                        <c:v>21</c:v>
                      </c:pt>
                      <c:pt idx="1224">
                        <c:v>21.02</c:v>
                      </c:pt>
                      <c:pt idx="1225">
                        <c:v>21.02</c:v>
                      </c:pt>
                      <c:pt idx="1226">
                        <c:v>21.02</c:v>
                      </c:pt>
                      <c:pt idx="1227">
                        <c:v>21</c:v>
                      </c:pt>
                      <c:pt idx="1228">
                        <c:v>21</c:v>
                      </c:pt>
                      <c:pt idx="1229">
                        <c:v>21</c:v>
                      </c:pt>
                      <c:pt idx="1230">
                        <c:v>21</c:v>
                      </c:pt>
                      <c:pt idx="1231">
                        <c:v>21</c:v>
                      </c:pt>
                      <c:pt idx="1232">
                        <c:v>21</c:v>
                      </c:pt>
                      <c:pt idx="1233">
                        <c:v>21</c:v>
                      </c:pt>
                      <c:pt idx="1234">
                        <c:v>20.98</c:v>
                      </c:pt>
                      <c:pt idx="1235">
                        <c:v>20.98</c:v>
                      </c:pt>
                      <c:pt idx="1236">
                        <c:v>20.98</c:v>
                      </c:pt>
                      <c:pt idx="1237">
                        <c:v>20.98</c:v>
                      </c:pt>
                      <c:pt idx="1238">
                        <c:v>20.96</c:v>
                      </c:pt>
                      <c:pt idx="1239">
                        <c:v>20.96</c:v>
                      </c:pt>
                      <c:pt idx="1240">
                        <c:v>20.96</c:v>
                      </c:pt>
                      <c:pt idx="1241">
                        <c:v>20.96</c:v>
                      </c:pt>
                      <c:pt idx="1242">
                        <c:v>20.94</c:v>
                      </c:pt>
                      <c:pt idx="1243">
                        <c:v>20.94</c:v>
                      </c:pt>
                      <c:pt idx="1244">
                        <c:v>20.92</c:v>
                      </c:pt>
                      <c:pt idx="1245">
                        <c:v>20.92</c:v>
                      </c:pt>
                      <c:pt idx="1246">
                        <c:v>20.9</c:v>
                      </c:pt>
                      <c:pt idx="1247">
                        <c:v>20.9</c:v>
                      </c:pt>
                      <c:pt idx="1248">
                        <c:v>20.88</c:v>
                      </c:pt>
                      <c:pt idx="1249">
                        <c:v>20.86</c:v>
                      </c:pt>
                      <c:pt idx="1250">
                        <c:v>20.86</c:v>
                      </c:pt>
                      <c:pt idx="1251">
                        <c:v>20.84</c:v>
                      </c:pt>
                      <c:pt idx="1252">
                        <c:v>20.82</c:v>
                      </c:pt>
                      <c:pt idx="1253">
                        <c:v>20.8</c:v>
                      </c:pt>
                      <c:pt idx="1254">
                        <c:v>20.78</c:v>
                      </c:pt>
                      <c:pt idx="1255">
                        <c:v>20.74</c:v>
                      </c:pt>
                      <c:pt idx="1256">
                        <c:v>20.72</c:v>
                      </c:pt>
                      <c:pt idx="1257">
                        <c:v>20.68</c:v>
                      </c:pt>
                      <c:pt idx="1258">
                        <c:v>20.66</c:v>
                      </c:pt>
                      <c:pt idx="1259">
                        <c:v>20.66</c:v>
                      </c:pt>
                      <c:pt idx="1260">
                        <c:v>20.62</c:v>
                      </c:pt>
                      <c:pt idx="1261">
                        <c:v>20.6</c:v>
                      </c:pt>
                      <c:pt idx="1262">
                        <c:v>20.56</c:v>
                      </c:pt>
                      <c:pt idx="1263">
                        <c:v>20.52</c:v>
                      </c:pt>
                      <c:pt idx="1264">
                        <c:v>20.48</c:v>
                      </c:pt>
                      <c:pt idx="1265">
                        <c:v>20.440000000000001</c:v>
                      </c:pt>
                      <c:pt idx="1266">
                        <c:v>20.399999999999999</c:v>
                      </c:pt>
                      <c:pt idx="1267">
                        <c:v>20.36</c:v>
                      </c:pt>
                      <c:pt idx="1268">
                        <c:v>20.36</c:v>
                      </c:pt>
                      <c:pt idx="1269">
                        <c:v>20.32</c:v>
                      </c:pt>
                      <c:pt idx="1270">
                        <c:v>20.28</c:v>
                      </c:pt>
                      <c:pt idx="1271">
                        <c:v>20.239999999999991</c:v>
                      </c:pt>
                      <c:pt idx="1272">
                        <c:v>20.2</c:v>
                      </c:pt>
                      <c:pt idx="1273">
                        <c:v>20.14</c:v>
                      </c:pt>
                      <c:pt idx="1274">
                        <c:v>20.100000000000001</c:v>
                      </c:pt>
                      <c:pt idx="1275">
                        <c:v>20.100000000000001</c:v>
                      </c:pt>
                      <c:pt idx="1276">
                        <c:v>20.059999999999999</c:v>
                      </c:pt>
                      <c:pt idx="1277">
                        <c:v>19.940000000000001</c:v>
                      </c:pt>
                      <c:pt idx="1278">
                        <c:v>19.940000000000001</c:v>
                      </c:pt>
                      <c:pt idx="1279">
                        <c:v>19.899999999999999</c:v>
                      </c:pt>
                      <c:pt idx="1280">
                        <c:v>19.84</c:v>
                      </c:pt>
                      <c:pt idx="1281">
                        <c:v>19.78</c:v>
                      </c:pt>
                      <c:pt idx="1282">
                        <c:v>19.7</c:v>
                      </c:pt>
                      <c:pt idx="1283">
                        <c:v>19.64</c:v>
                      </c:pt>
                      <c:pt idx="1284">
                        <c:v>19.579999999999991</c:v>
                      </c:pt>
                      <c:pt idx="1285">
                        <c:v>19.5</c:v>
                      </c:pt>
                      <c:pt idx="1286">
                        <c:v>19.420000000000002</c:v>
                      </c:pt>
                      <c:pt idx="1287">
                        <c:v>19.420000000000002</c:v>
                      </c:pt>
                      <c:pt idx="1288">
                        <c:v>19.34</c:v>
                      </c:pt>
                      <c:pt idx="1289">
                        <c:v>19.260000000000002</c:v>
                      </c:pt>
                      <c:pt idx="1290">
                        <c:v>19.18</c:v>
                      </c:pt>
                      <c:pt idx="1291">
                        <c:v>19.100000000000001</c:v>
                      </c:pt>
                      <c:pt idx="1292">
                        <c:v>19.02</c:v>
                      </c:pt>
                      <c:pt idx="1293">
                        <c:v>18.940000000000001</c:v>
                      </c:pt>
                      <c:pt idx="1294">
                        <c:v>18.84</c:v>
                      </c:pt>
                      <c:pt idx="1295">
                        <c:v>18.760000000000002</c:v>
                      </c:pt>
                      <c:pt idx="1296">
                        <c:v>18.760000000000002</c:v>
                      </c:pt>
                      <c:pt idx="1297">
                        <c:v>18.68</c:v>
                      </c:pt>
                      <c:pt idx="1298">
                        <c:v>18.579999999999991</c:v>
                      </c:pt>
                      <c:pt idx="1299">
                        <c:v>18.48</c:v>
                      </c:pt>
                      <c:pt idx="1300">
                        <c:v>18.399999999999999</c:v>
                      </c:pt>
                      <c:pt idx="1301">
                        <c:v>18.3</c:v>
                      </c:pt>
                      <c:pt idx="1302">
                        <c:v>18.2</c:v>
                      </c:pt>
                      <c:pt idx="1303">
                        <c:v>18.100000000000001</c:v>
                      </c:pt>
                      <c:pt idx="1304">
                        <c:v>18.100000000000001</c:v>
                      </c:pt>
                      <c:pt idx="1305">
                        <c:v>18</c:v>
                      </c:pt>
                      <c:pt idx="1306">
                        <c:v>17.899999999999999</c:v>
                      </c:pt>
                      <c:pt idx="1307">
                        <c:v>17.8</c:v>
                      </c:pt>
                      <c:pt idx="1308">
                        <c:v>17.7</c:v>
                      </c:pt>
                      <c:pt idx="1309">
                        <c:v>17.579999999999991</c:v>
                      </c:pt>
                      <c:pt idx="1310">
                        <c:v>17.48</c:v>
                      </c:pt>
                      <c:pt idx="1311">
                        <c:v>17.36</c:v>
                      </c:pt>
                      <c:pt idx="1312">
                        <c:v>17.239999999999991</c:v>
                      </c:pt>
                      <c:pt idx="1313">
                        <c:v>17.12</c:v>
                      </c:pt>
                      <c:pt idx="1314">
                        <c:v>17.02</c:v>
                      </c:pt>
                      <c:pt idx="1315">
                        <c:v>17.02</c:v>
                      </c:pt>
                      <c:pt idx="1316">
                        <c:v>16.899999999999999</c:v>
                      </c:pt>
                      <c:pt idx="1317">
                        <c:v>16.78</c:v>
                      </c:pt>
                      <c:pt idx="1318">
                        <c:v>16.66</c:v>
                      </c:pt>
                      <c:pt idx="1319">
                        <c:v>16.54</c:v>
                      </c:pt>
                      <c:pt idx="1320">
                        <c:v>16.399999999999999</c:v>
                      </c:pt>
                      <c:pt idx="1321">
                        <c:v>16.28</c:v>
                      </c:pt>
                      <c:pt idx="1322">
                        <c:v>16.16</c:v>
                      </c:pt>
                      <c:pt idx="1323">
                        <c:v>16.04</c:v>
                      </c:pt>
                      <c:pt idx="1324">
                        <c:v>16.04</c:v>
                      </c:pt>
                      <c:pt idx="1325">
                        <c:v>15.92</c:v>
                      </c:pt>
                      <c:pt idx="1326">
                        <c:v>15.78</c:v>
                      </c:pt>
                      <c:pt idx="1327">
                        <c:v>15.66</c:v>
                      </c:pt>
                      <c:pt idx="1328">
                        <c:v>15.54</c:v>
                      </c:pt>
                      <c:pt idx="1329">
                        <c:v>15.42</c:v>
                      </c:pt>
                      <c:pt idx="1330">
                        <c:v>15.3</c:v>
                      </c:pt>
                      <c:pt idx="1331">
                        <c:v>15.18</c:v>
                      </c:pt>
                      <c:pt idx="1332">
                        <c:v>15.04</c:v>
                      </c:pt>
                      <c:pt idx="1333">
                        <c:v>15.04</c:v>
                      </c:pt>
                      <c:pt idx="1334">
                        <c:v>14.92</c:v>
                      </c:pt>
                      <c:pt idx="1335">
                        <c:v>14.8</c:v>
                      </c:pt>
                      <c:pt idx="1336">
                        <c:v>14.68</c:v>
                      </c:pt>
                      <c:pt idx="1337">
                        <c:v>14.56</c:v>
                      </c:pt>
                      <c:pt idx="1338">
                        <c:v>14.44</c:v>
                      </c:pt>
                      <c:pt idx="1339">
                        <c:v>14.3</c:v>
                      </c:pt>
                      <c:pt idx="1340">
                        <c:v>14.18</c:v>
                      </c:pt>
                      <c:pt idx="1341">
                        <c:v>14.18</c:v>
                      </c:pt>
                      <c:pt idx="1342">
                        <c:v>13.94</c:v>
                      </c:pt>
                      <c:pt idx="1343">
                        <c:v>13.94</c:v>
                      </c:pt>
                      <c:pt idx="1344">
                        <c:v>13.82</c:v>
                      </c:pt>
                      <c:pt idx="1345">
                        <c:v>13.68</c:v>
                      </c:pt>
                      <c:pt idx="1346">
                        <c:v>13.56</c:v>
                      </c:pt>
                      <c:pt idx="1347">
                        <c:v>13.44</c:v>
                      </c:pt>
                      <c:pt idx="1348">
                        <c:v>13.32</c:v>
                      </c:pt>
                      <c:pt idx="1349">
                        <c:v>13.18</c:v>
                      </c:pt>
                      <c:pt idx="1350">
                        <c:v>13.06</c:v>
                      </c:pt>
                      <c:pt idx="1351">
                        <c:v>12.94</c:v>
                      </c:pt>
                      <c:pt idx="1352">
                        <c:v>12.94</c:v>
                      </c:pt>
                      <c:pt idx="1353">
                        <c:v>12.82</c:v>
                      </c:pt>
                      <c:pt idx="1354">
                        <c:v>12.7</c:v>
                      </c:pt>
                      <c:pt idx="1355">
                        <c:v>12.58</c:v>
                      </c:pt>
                      <c:pt idx="1356">
                        <c:v>12.44</c:v>
                      </c:pt>
                      <c:pt idx="1357">
                        <c:v>12.32</c:v>
                      </c:pt>
                      <c:pt idx="1358">
                        <c:v>12.2</c:v>
                      </c:pt>
                      <c:pt idx="1359">
                        <c:v>12.1</c:v>
                      </c:pt>
                      <c:pt idx="1360">
                        <c:v>11.98</c:v>
                      </c:pt>
                      <c:pt idx="1361">
                        <c:v>11.86</c:v>
                      </c:pt>
                      <c:pt idx="1362">
                        <c:v>11.86</c:v>
                      </c:pt>
                      <c:pt idx="1363">
                        <c:v>11.74</c:v>
                      </c:pt>
                      <c:pt idx="1364">
                        <c:v>11.62</c:v>
                      </c:pt>
                      <c:pt idx="1365">
                        <c:v>11.52</c:v>
                      </c:pt>
                      <c:pt idx="1366">
                        <c:v>11.4</c:v>
                      </c:pt>
                      <c:pt idx="1367">
                        <c:v>11.28</c:v>
                      </c:pt>
                      <c:pt idx="1368">
                        <c:v>11.18</c:v>
                      </c:pt>
                      <c:pt idx="1369">
                        <c:v>11.06</c:v>
                      </c:pt>
                      <c:pt idx="1370">
                        <c:v>11.06</c:v>
                      </c:pt>
                      <c:pt idx="1371">
                        <c:v>10.94</c:v>
                      </c:pt>
                      <c:pt idx="1372">
                        <c:v>10.84</c:v>
                      </c:pt>
                      <c:pt idx="1373">
                        <c:v>10.72</c:v>
                      </c:pt>
                      <c:pt idx="1374">
                        <c:v>10.62</c:v>
                      </c:pt>
                      <c:pt idx="1375">
                        <c:v>10.5</c:v>
                      </c:pt>
                      <c:pt idx="1376">
                        <c:v>10.4</c:v>
                      </c:pt>
                      <c:pt idx="1377">
                        <c:v>10.3</c:v>
                      </c:pt>
                      <c:pt idx="1378">
                        <c:v>10.18</c:v>
                      </c:pt>
                      <c:pt idx="1379">
                        <c:v>10.08</c:v>
                      </c:pt>
                      <c:pt idx="1380">
                        <c:v>10.08</c:v>
                      </c:pt>
                      <c:pt idx="1381">
                        <c:v>9.98</c:v>
                      </c:pt>
                      <c:pt idx="1382">
                        <c:v>9.8800000000000008</c:v>
                      </c:pt>
                      <c:pt idx="1383">
                        <c:v>9.7800000000000011</c:v>
                      </c:pt>
                      <c:pt idx="1384">
                        <c:v>9.68</c:v>
                      </c:pt>
                      <c:pt idx="1385">
                        <c:v>9.58</c:v>
                      </c:pt>
                      <c:pt idx="1386">
                        <c:v>9.48</c:v>
                      </c:pt>
                      <c:pt idx="1387">
                        <c:v>9.3800000000000008</c:v>
                      </c:pt>
                      <c:pt idx="1388">
                        <c:v>9.2800000000000011</c:v>
                      </c:pt>
                      <c:pt idx="1389">
                        <c:v>9.18</c:v>
                      </c:pt>
                      <c:pt idx="1390">
                        <c:v>9.18</c:v>
                      </c:pt>
                      <c:pt idx="1391">
                        <c:v>9.1</c:v>
                      </c:pt>
                      <c:pt idx="1392">
                        <c:v>9</c:v>
                      </c:pt>
                      <c:pt idx="1393">
                        <c:v>8.9</c:v>
                      </c:pt>
                      <c:pt idx="1394">
                        <c:v>8.82</c:v>
                      </c:pt>
                      <c:pt idx="1395">
                        <c:v>8.7200000000000006</c:v>
                      </c:pt>
                      <c:pt idx="1396">
                        <c:v>8.64</c:v>
                      </c:pt>
                      <c:pt idx="1397">
                        <c:v>8.56</c:v>
                      </c:pt>
                      <c:pt idx="1398">
                        <c:v>8.56</c:v>
                      </c:pt>
                      <c:pt idx="1399">
                        <c:v>8.4600000000000026</c:v>
                      </c:pt>
                      <c:pt idx="1400">
                        <c:v>8.3800000000000008</c:v>
                      </c:pt>
                      <c:pt idx="1401">
                        <c:v>8.2800000000000011</c:v>
                      </c:pt>
                      <c:pt idx="1402">
                        <c:v>8.2000000000000011</c:v>
                      </c:pt>
                      <c:pt idx="1403">
                        <c:v>8.120000000000001</c:v>
                      </c:pt>
                      <c:pt idx="1404">
                        <c:v>8.02</c:v>
                      </c:pt>
                      <c:pt idx="1405">
                        <c:v>7.94</c:v>
                      </c:pt>
                      <c:pt idx="1406">
                        <c:v>7.8599999999999977</c:v>
                      </c:pt>
                      <c:pt idx="1407">
                        <c:v>7.78</c:v>
                      </c:pt>
                      <c:pt idx="1408">
                        <c:v>7.78</c:v>
                      </c:pt>
                      <c:pt idx="1409">
                        <c:v>7.7</c:v>
                      </c:pt>
                      <c:pt idx="1410">
                        <c:v>7.6199999999999983</c:v>
                      </c:pt>
                      <c:pt idx="1411">
                        <c:v>7.52</c:v>
                      </c:pt>
                      <c:pt idx="1412">
                        <c:v>7.44</c:v>
                      </c:pt>
                      <c:pt idx="1413">
                        <c:v>7.3599999999999977</c:v>
                      </c:pt>
                      <c:pt idx="1414">
                        <c:v>7.3</c:v>
                      </c:pt>
                      <c:pt idx="1415">
                        <c:v>7.22</c:v>
                      </c:pt>
                      <c:pt idx="1416">
                        <c:v>7.14</c:v>
                      </c:pt>
                      <c:pt idx="1417">
                        <c:v>7.06</c:v>
                      </c:pt>
                      <c:pt idx="1418">
                        <c:v>7.06</c:v>
                      </c:pt>
                      <c:pt idx="1419">
                        <c:v>6.98</c:v>
                      </c:pt>
                      <c:pt idx="1420">
                        <c:v>6.92</c:v>
                      </c:pt>
                      <c:pt idx="1421">
                        <c:v>6.84</c:v>
                      </c:pt>
                      <c:pt idx="1422">
                        <c:v>6.78</c:v>
                      </c:pt>
                      <c:pt idx="1423">
                        <c:v>6.7</c:v>
                      </c:pt>
                      <c:pt idx="1424">
                        <c:v>6.64</c:v>
                      </c:pt>
                      <c:pt idx="1425">
                        <c:v>6.56</c:v>
                      </c:pt>
                      <c:pt idx="1426">
                        <c:v>6.56</c:v>
                      </c:pt>
                      <c:pt idx="1427">
                        <c:v>6.5</c:v>
                      </c:pt>
                      <c:pt idx="1428">
                        <c:v>6.44</c:v>
                      </c:pt>
                      <c:pt idx="1429">
                        <c:v>6.3599999999999977</c:v>
                      </c:pt>
                      <c:pt idx="1430">
                        <c:v>6.3</c:v>
                      </c:pt>
                      <c:pt idx="1431">
                        <c:v>6.24</c:v>
                      </c:pt>
                      <c:pt idx="1432">
                        <c:v>6.18</c:v>
                      </c:pt>
                      <c:pt idx="1433">
                        <c:v>6.1</c:v>
                      </c:pt>
                      <c:pt idx="1434">
                        <c:v>6.04</c:v>
                      </c:pt>
                      <c:pt idx="1435">
                        <c:v>5.98</c:v>
                      </c:pt>
                      <c:pt idx="1436">
                        <c:v>5.98</c:v>
                      </c:pt>
                      <c:pt idx="1437">
                        <c:v>5.92</c:v>
                      </c:pt>
                      <c:pt idx="1438">
                        <c:v>5.8599999999999977</c:v>
                      </c:pt>
                      <c:pt idx="1439">
                        <c:v>5.8</c:v>
                      </c:pt>
                      <c:pt idx="1440">
                        <c:v>5.74</c:v>
                      </c:pt>
                      <c:pt idx="1441">
                        <c:v>5.68</c:v>
                      </c:pt>
                      <c:pt idx="1442">
                        <c:v>5.6199999999999983</c:v>
                      </c:pt>
                      <c:pt idx="1443">
                        <c:v>5.56</c:v>
                      </c:pt>
                      <c:pt idx="1444">
                        <c:v>5.5</c:v>
                      </c:pt>
                      <c:pt idx="1445">
                        <c:v>5.44</c:v>
                      </c:pt>
                      <c:pt idx="1446">
                        <c:v>5.44</c:v>
                      </c:pt>
                      <c:pt idx="1447">
                        <c:v>5.38</c:v>
                      </c:pt>
                      <c:pt idx="1448">
                        <c:v>5.3199999999999976</c:v>
                      </c:pt>
                      <c:pt idx="1449">
                        <c:v>5.26</c:v>
                      </c:pt>
                      <c:pt idx="1450">
                        <c:v>5.2</c:v>
                      </c:pt>
                      <c:pt idx="1451">
                        <c:v>5.14</c:v>
                      </c:pt>
                      <c:pt idx="1452">
                        <c:v>5.08</c:v>
                      </c:pt>
                      <c:pt idx="1453">
                        <c:v>5.04</c:v>
                      </c:pt>
                      <c:pt idx="1454">
                        <c:v>4.9800000000000004</c:v>
                      </c:pt>
                      <c:pt idx="1455">
                        <c:v>4.9800000000000004</c:v>
                      </c:pt>
                      <c:pt idx="1456">
                        <c:v>4.92</c:v>
                      </c:pt>
                      <c:pt idx="1457">
                        <c:v>4.88</c:v>
                      </c:pt>
                      <c:pt idx="1458">
                        <c:v>4.8199999999999976</c:v>
                      </c:pt>
                      <c:pt idx="1459">
                        <c:v>4.76</c:v>
                      </c:pt>
                      <c:pt idx="1460">
                        <c:v>4.72</c:v>
                      </c:pt>
                      <c:pt idx="1461">
                        <c:v>4.6599999999999984</c:v>
                      </c:pt>
                      <c:pt idx="1462">
                        <c:v>4.6199999999999983</c:v>
                      </c:pt>
                      <c:pt idx="1463">
                        <c:v>4.5599999999999996</c:v>
                      </c:pt>
                      <c:pt idx="1464">
                        <c:v>4.5599999999999996</c:v>
                      </c:pt>
                      <c:pt idx="1465">
                        <c:v>4.5199999999999996</c:v>
                      </c:pt>
                      <c:pt idx="1466">
                        <c:v>4.46</c:v>
                      </c:pt>
                      <c:pt idx="1467">
                        <c:v>4.42</c:v>
                      </c:pt>
                      <c:pt idx="1468">
                        <c:v>4.3599999999999977</c:v>
                      </c:pt>
                      <c:pt idx="1469">
                        <c:v>4.3199999999999976</c:v>
                      </c:pt>
                      <c:pt idx="1470">
                        <c:v>4.26</c:v>
                      </c:pt>
                      <c:pt idx="1471">
                        <c:v>4.22</c:v>
                      </c:pt>
                      <c:pt idx="1472">
                        <c:v>4.18</c:v>
                      </c:pt>
                      <c:pt idx="1473">
                        <c:v>4.1399999999999997</c:v>
                      </c:pt>
                      <c:pt idx="1474">
                        <c:v>4.1399999999999997</c:v>
                      </c:pt>
                      <c:pt idx="1475">
                        <c:v>4.08</c:v>
                      </c:pt>
                      <c:pt idx="1476">
                        <c:v>4.04</c:v>
                      </c:pt>
                      <c:pt idx="1477">
                        <c:v>4</c:v>
                      </c:pt>
                      <c:pt idx="1478">
                        <c:v>3.96</c:v>
                      </c:pt>
                      <c:pt idx="1479">
                        <c:v>3.92</c:v>
                      </c:pt>
                      <c:pt idx="1480">
                        <c:v>3.88</c:v>
                      </c:pt>
                      <c:pt idx="1481">
                        <c:v>3.84</c:v>
                      </c:pt>
                      <c:pt idx="1482">
                        <c:v>3.8</c:v>
                      </c:pt>
                      <c:pt idx="1483">
                        <c:v>3.8</c:v>
                      </c:pt>
                      <c:pt idx="1484">
                        <c:v>3.76</c:v>
                      </c:pt>
                      <c:pt idx="1485">
                        <c:v>3.72</c:v>
                      </c:pt>
                      <c:pt idx="1486">
                        <c:v>3.68</c:v>
                      </c:pt>
                      <c:pt idx="1487">
                        <c:v>3.64</c:v>
                      </c:pt>
                      <c:pt idx="1488">
                        <c:v>3.6</c:v>
                      </c:pt>
                      <c:pt idx="1489">
                        <c:v>3.58</c:v>
                      </c:pt>
                      <c:pt idx="1490">
                        <c:v>3.54</c:v>
                      </c:pt>
                      <c:pt idx="1491">
                        <c:v>3.5</c:v>
                      </c:pt>
                      <c:pt idx="1492">
                        <c:v>3.5</c:v>
                      </c:pt>
                      <c:pt idx="1493">
                        <c:v>3.46</c:v>
                      </c:pt>
                      <c:pt idx="1494">
                        <c:v>3.42</c:v>
                      </c:pt>
                      <c:pt idx="1495">
                        <c:v>3.4</c:v>
                      </c:pt>
                      <c:pt idx="1496">
                        <c:v>3.36</c:v>
                      </c:pt>
                      <c:pt idx="1497">
                        <c:v>3.32</c:v>
                      </c:pt>
                      <c:pt idx="1498">
                        <c:v>3.28</c:v>
                      </c:pt>
                      <c:pt idx="1499">
                        <c:v>3.26</c:v>
                      </c:pt>
                      <c:pt idx="1500">
                        <c:v>3.22</c:v>
                      </c:pt>
                      <c:pt idx="1501">
                        <c:v>3.22</c:v>
                      </c:pt>
                      <c:pt idx="1502">
                        <c:v>3.2</c:v>
                      </c:pt>
                      <c:pt idx="1503">
                        <c:v>3.16</c:v>
                      </c:pt>
                      <c:pt idx="1504">
                        <c:v>3.12</c:v>
                      </c:pt>
                      <c:pt idx="1505">
                        <c:v>3.1</c:v>
                      </c:pt>
                      <c:pt idx="1506">
                        <c:v>3.06</c:v>
                      </c:pt>
                      <c:pt idx="1507">
                        <c:v>3.04</c:v>
                      </c:pt>
                      <c:pt idx="1508">
                        <c:v>3</c:v>
                      </c:pt>
                      <c:pt idx="1509">
                        <c:v>2.98</c:v>
                      </c:pt>
                      <c:pt idx="1510">
                        <c:v>2.96</c:v>
                      </c:pt>
                      <c:pt idx="1511">
                        <c:v>2.96</c:v>
                      </c:pt>
                      <c:pt idx="1512">
                        <c:v>2.92</c:v>
                      </c:pt>
                      <c:pt idx="1513">
                        <c:v>2.9</c:v>
                      </c:pt>
                      <c:pt idx="1514">
                        <c:v>2.88</c:v>
                      </c:pt>
                      <c:pt idx="1515">
                        <c:v>2.86</c:v>
                      </c:pt>
                      <c:pt idx="1516">
                        <c:v>2.82</c:v>
                      </c:pt>
                      <c:pt idx="1517">
                        <c:v>2.8</c:v>
                      </c:pt>
                      <c:pt idx="1518">
                        <c:v>2.78</c:v>
                      </c:pt>
                      <c:pt idx="1519">
                        <c:v>2.76</c:v>
                      </c:pt>
                      <c:pt idx="1520">
                        <c:v>2.76</c:v>
                      </c:pt>
                      <c:pt idx="1521">
                        <c:v>2.74</c:v>
                      </c:pt>
                      <c:pt idx="1522">
                        <c:v>2.72</c:v>
                      </c:pt>
                      <c:pt idx="1523">
                        <c:v>2.68</c:v>
                      </c:pt>
                      <c:pt idx="1524">
                        <c:v>2.66</c:v>
                      </c:pt>
                      <c:pt idx="1525">
                        <c:v>2.64</c:v>
                      </c:pt>
                      <c:pt idx="1526">
                        <c:v>2.62</c:v>
                      </c:pt>
                      <c:pt idx="1527">
                        <c:v>2.6</c:v>
                      </c:pt>
                      <c:pt idx="1528">
                        <c:v>2.58</c:v>
                      </c:pt>
                      <c:pt idx="1529">
                        <c:v>2.56</c:v>
                      </c:pt>
                      <c:pt idx="1530">
                        <c:v>2.56</c:v>
                      </c:pt>
                      <c:pt idx="1531">
                        <c:v>2.54</c:v>
                      </c:pt>
                      <c:pt idx="1532">
                        <c:v>2.52</c:v>
                      </c:pt>
                      <c:pt idx="1533">
                        <c:v>2.5</c:v>
                      </c:pt>
                      <c:pt idx="1534">
                        <c:v>2.48</c:v>
                      </c:pt>
                      <c:pt idx="1535">
                        <c:v>2.46</c:v>
                      </c:pt>
                      <c:pt idx="1536">
                        <c:v>2.44</c:v>
                      </c:pt>
                      <c:pt idx="1537">
                        <c:v>2.44</c:v>
                      </c:pt>
                      <c:pt idx="1538">
                        <c:v>2.42</c:v>
                      </c:pt>
                      <c:pt idx="1539">
                        <c:v>2.42</c:v>
                      </c:pt>
                      <c:pt idx="1540">
                        <c:v>2.4</c:v>
                      </c:pt>
                      <c:pt idx="1541">
                        <c:v>2.38</c:v>
                      </c:pt>
                      <c:pt idx="1542">
                        <c:v>2.36</c:v>
                      </c:pt>
                      <c:pt idx="1543">
                        <c:v>2.34</c:v>
                      </c:pt>
                      <c:pt idx="1544">
                        <c:v>2.34</c:v>
                      </c:pt>
                      <c:pt idx="1545">
                        <c:v>2.3199999999999981</c:v>
                      </c:pt>
                      <c:pt idx="1546">
                        <c:v>2.3199999999999981</c:v>
                      </c:pt>
                      <c:pt idx="1547">
                        <c:v>2.2999999999999998</c:v>
                      </c:pt>
                      <c:pt idx="1548">
                        <c:v>2.2799999999999998</c:v>
                      </c:pt>
                      <c:pt idx="1549">
                        <c:v>2.2799999999999998</c:v>
                      </c:pt>
                      <c:pt idx="1550">
                        <c:v>2.2599999999999998</c:v>
                      </c:pt>
                      <c:pt idx="1551">
                        <c:v>2.2599999999999998</c:v>
                      </c:pt>
                      <c:pt idx="1552">
                        <c:v>2.2400000000000002</c:v>
                      </c:pt>
                      <c:pt idx="1553">
                        <c:v>2.2200000000000002</c:v>
                      </c:pt>
                      <c:pt idx="1554">
                        <c:v>2.2200000000000002</c:v>
                      </c:pt>
                      <c:pt idx="1555">
                        <c:v>2.2000000000000002</c:v>
                      </c:pt>
                      <c:pt idx="1556">
                        <c:v>2.1800000000000002</c:v>
                      </c:pt>
                      <c:pt idx="1557">
                        <c:v>2.1800000000000002</c:v>
                      </c:pt>
                      <c:pt idx="1558">
                        <c:v>2.1800000000000002</c:v>
                      </c:pt>
                      <c:pt idx="1559">
                        <c:v>2.16</c:v>
                      </c:pt>
                      <c:pt idx="1560">
                        <c:v>2.14</c:v>
                      </c:pt>
                      <c:pt idx="1561">
                        <c:v>2.14</c:v>
                      </c:pt>
                      <c:pt idx="1562">
                        <c:v>2.12</c:v>
                      </c:pt>
                      <c:pt idx="1563">
                        <c:v>2.1</c:v>
                      </c:pt>
                      <c:pt idx="1564">
                        <c:v>2.1</c:v>
                      </c:pt>
                      <c:pt idx="1565">
                        <c:v>2.08</c:v>
                      </c:pt>
                      <c:pt idx="1566">
                        <c:v>2.08</c:v>
                      </c:pt>
                      <c:pt idx="1567">
                        <c:v>2.06</c:v>
                      </c:pt>
                      <c:pt idx="1568">
                        <c:v>2.06</c:v>
                      </c:pt>
                      <c:pt idx="1569">
                        <c:v>2.04</c:v>
                      </c:pt>
                      <c:pt idx="1570">
                        <c:v>2.04</c:v>
                      </c:pt>
                      <c:pt idx="1571">
                        <c:v>2.02</c:v>
                      </c:pt>
                      <c:pt idx="1572">
                        <c:v>2.02</c:v>
                      </c:pt>
                      <c:pt idx="1573">
                        <c:v>2</c:v>
                      </c:pt>
                      <c:pt idx="1574">
                        <c:v>2</c:v>
                      </c:pt>
                      <c:pt idx="1575">
                        <c:v>1.98</c:v>
                      </c:pt>
                      <c:pt idx="1576">
                        <c:v>1.98</c:v>
                      </c:pt>
                      <c:pt idx="1577">
                        <c:v>1.98</c:v>
                      </c:pt>
                      <c:pt idx="1578">
                        <c:v>1.96</c:v>
                      </c:pt>
                      <c:pt idx="1579">
                        <c:v>1.96</c:v>
                      </c:pt>
                      <c:pt idx="1580">
                        <c:v>1.94</c:v>
                      </c:pt>
                      <c:pt idx="1581">
                        <c:v>1.94</c:v>
                      </c:pt>
                      <c:pt idx="1582">
                        <c:v>1.92</c:v>
                      </c:pt>
                      <c:pt idx="1583">
                        <c:v>1.92</c:v>
                      </c:pt>
                      <c:pt idx="1584">
                        <c:v>1.9</c:v>
                      </c:pt>
                      <c:pt idx="1585">
                        <c:v>1.9</c:v>
                      </c:pt>
                      <c:pt idx="1586">
                        <c:v>1.9</c:v>
                      </c:pt>
                      <c:pt idx="1587">
                        <c:v>1.88</c:v>
                      </c:pt>
                      <c:pt idx="1588">
                        <c:v>1.88</c:v>
                      </c:pt>
                      <c:pt idx="1589">
                        <c:v>1.86</c:v>
                      </c:pt>
                      <c:pt idx="1590">
                        <c:v>1.86</c:v>
                      </c:pt>
                      <c:pt idx="1591">
                        <c:v>1.84</c:v>
                      </c:pt>
                      <c:pt idx="1592">
                        <c:v>1.84</c:v>
                      </c:pt>
                      <c:pt idx="1593">
                        <c:v>1.82</c:v>
                      </c:pt>
                      <c:pt idx="1594">
                        <c:v>1.82</c:v>
                      </c:pt>
                      <c:pt idx="1595">
                        <c:v>1.82</c:v>
                      </c:pt>
                      <c:pt idx="1596">
                        <c:v>1.82</c:v>
                      </c:pt>
                      <c:pt idx="1597">
                        <c:v>1.8</c:v>
                      </c:pt>
                      <c:pt idx="1598">
                        <c:v>1.8</c:v>
                      </c:pt>
                      <c:pt idx="1599">
                        <c:v>1.78</c:v>
                      </c:pt>
                      <c:pt idx="1600">
                        <c:v>1.78</c:v>
                      </c:pt>
                      <c:pt idx="1601">
                        <c:v>1.78</c:v>
                      </c:pt>
                      <c:pt idx="1602">
                        <c:v>1.76</c:v>
                      </c:pt>
                      <c:pt idx="1603">
                        <c:v>1.76</c:v>
                      </c:pt>
                      <c:pt idx="1604">
                        <c:v>1.76</c:v>
                      </c:pt>
                      <c:pt idx="1605">
                        <c:v>1.76</c:v>
                      </c:pt>
                      <c:pt idx="1606">
                        <c:v>1.74</c:v>
                      </c:pt>
                      <c:pt idx="1607">
                        <c:v>1.74</c:v>
                      </c:pt>
                      <c:pt idx="1608">
                        <c:v>1.74</c:v>
                      </c:pt>
                      <c:pt idx="1609">
                        <c:v>1.72</c:v>
                      </c:pt>
                      <c:pt idx="1610">
                        <c:v>1.72</c:v>
                      </c:pt>
                      <c:pt idx="1611">
                        <c:v>1.72</c:v>
                      </c:pt>
                      <c:pt idx="1612">
                        <c:v>1.7</c:v>
                      </c:pt>
                      <c:pt idx="1613">
                        <c:v>1.7</c:v>
                      </c:pt>
                      <c:pt idx="1614">
                        <c:v>1.7</c:v>
                      </c:pt>
                      <c:pt idx="1615">
                        <c:v>1.7</c:v>
                      </c:pt>
                      <c:pt idx="1616">
                        <c:v>1.68</c:v>
                      </c:pt>
                      <c:pt idx="1617">
                        <c:v>1.68</c:v>
                      </c:pt>
                      <c:pt idx="1618">
                        <c:v>1.68</c:v>
                      </c:pt>
                      <c:pt idx="1619">
                        <c:v>1.66</c:v>
                      </c:pt>
                      <c:pt idx="1620">
                        <c:v>1.66</c:v>
                      </c:pt>
                      <c:pt idx="1621">
                        <c:v>1.66</c:v>
                      </c:pt>
                      <c:pt idx="1622">
                        <c:v>1.66</c:v>
                      </c:pt>
                      <c:pt idx="1623">
                        <c:v>1.64</c:v>
                      </c:pt>
                      <c:pt idx="1624">
                        <c:v>1.64</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C1A3-1E45-B50A-EF4829A87C49}"/>
                  </c:ext>
                </c:extLst>
              </c15:ser>
            </c15:filteredScatterSeries>
            <c15:filteredScatterSeries>
              <c15:ser>
                <c:idx val="6"/>
                <c:order val="5"/>
                <c:tx>
                  <c:v>5OH</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C$2:$C$1178</c15:sqref>
                        </c15:formulaRef>
                      </c:ext>
                    </c:extLst>
                    <c:numCache>
                      <c:formatCode>General</c:formatCode>
                      <c:ptCount val="1177"/>
                      <c:pt idx="0">
                        <c:v>0</c:v>
                      </c:pt>
                      <c:pt idx="1">
                        <c:v>0</c:v>
                      </c:pt>
                      <c:pt idx="2">
                        <c:v>0</c:v>
                      </c:pt>
                      <c:pt idx="3">
                        <c:v>0</c:v>
                      </c:pt>
                      <c:pt idx="4">
                        <c:v>0</c:v>
                      </c:pt>
                      <c:pt idx="5">
                        <c:v>0</c:v>
                      </c:pt>
                      <c:pt idx="6">
                        <c:v>0</c:v>
                      </c:pt>
                      <c:pt idx="7">
                        <c:v>0</c:v>
                      </c:pt>
                      <c:pt idx="8">
                        <c:v>0</c:v>
                      </c:pt>
                      <c:pt idx="9">
                        <c:v>0</c:v>
                      </c:pt>
                      <c:pt idx="10">
                        <c:v>0</c:v>
                      </c:pt>
                      <c:pt idx="11">
                        <c:v>0.02</c:v>
                      </c:pt>
                      <c:pt idx="12">
                        <c:v>0.02</c:v>
                      </c:pt>
                      <c:pt idx="13">
                        <c:v>0.04</c:v>
                      </c:pt>
                      <c:pt idx="14">
                        <c:v>0.08</c:v>
                      </c:pt>
                      <c:pt idx="15">
                        <c:v>0.12</c:v>
                      </c:pt>
                      <c:pt idx="16">
                        <c:v>0.16</c:v>
                      </c:pt>
                      <c:pt idx="17">
                        <c:v>0.2</c:v>
                      </c:pt>
                      <c:pt idx="18">
                        <c:v>0.26</c:v>
                      </c:pt>
                      <c:pt idx="19">
                        <c:v>0.3</c:v>
                      </c:pt>
                      <c:pt idx="20">
                        <c:v>0.3</c:v>
                      </c:pt>
                      <c:pt idx="21">
                        <c:v>0.4</c:v>
                      </c:pt>
                      <c:pt idx="22">
                        <c:v>0.4</c:v>
                      </c:pt>
                      <c:pt idx="23">
                        <c:v>0.46</c:v>
                      </c:pt>
                      <c:pt idx="24">
                        <c:v>0.52</c:v>
                      </c:pt>
                      <c:pt idx="25">
                        <c:v>0.6</c:v>
                      </c:pt>
                      <c:pt idx="26">
                        <c:v>0.66</c:v>
                      </c:pt>
                      <c:pt idx="27">
                        <c:v>0.72</c:v>
                      </c:pt>
                      <c:pt idx="28">
                        <c:v>0.8</c:v>
                      </c:pt>
                      <c:pt idx="29">
                        <c:v>0.86</c:v>
                      </c:pt>
                      <c:pt idx="30">
                        <c:v>0.94</c:v>
                      </c:pt>
                      <c:pt idx="31">
                        <c:v>0.94</c:v>
                      </c:pt>
                      <c:pt idx="32">
                        <c:v>1</c:v>
                      </c:pt>
                      <c:pt idx="33">
                        <c:v>1.06</c:v>
                      </c:pt>
                      <c:pt idx="34">
                        <c:v>1.1399999999999999</c:v>
                      </c:pt>
                      <c:pt idx="35">
                        <c:v>1.2</c:v>
                      </c:pt>
                      <c:pt idx="36">
                        <c:v>1.26</c:v>
                      </c:pt>
                      <c:pt idx="37">
                        <c:v>1.34</c:v>
                      </c:pt>
                      <c:pt idx="38">
                        <c:v>1.4</c:v>
                      </c:pt>
                      <c:pt idx="39">
                        <c:v>1.46</c:v>
                      </c:pt>
                      <c:pt idx="40">
                        <c:v>1.46</c:v>
                      </c:pt>
                      <c:pt idx="41">
                        <c:v>1.52</c:v>
                      </c:pt>
                      <c:pt idx="42">
                        <c:v>1.58</c:v>
                      </c:pt>
                      <c:pt idx="43">
                        <c:v>1.62</c:v>
                      </c:pt>
                      <c:pt idx="44">
                        <c:v>1.68</c:v>
                      </c:pt>
                      <c:pt idx="45">
                        <c:v>1.74</c:v>
                      </c:pt>
                      <c:pt idx="46">
                        <c:v>1.78</c:v>
                      </c:pt>
                      <c:pt idx="47">
                        <c:v>1.78</c:v>
                      </c:pt>
                      <c:pt idx="48">
                        <c:v>1.84</c:v>
                      </c:pt>
                      <c:pt idx="49">
                        <c:v>1.94</c:v>
                      </c:pt>
                      <c:pt idx="50">
                        <c:v>1.94</c:v>
                      </c:pt>
                      <c:pt idx="51">
                        <c:v>1.98</c:v>
                      </c:pt>
                      <c:pt idx="52">
                        <c:v>2.04</c:v>
                      </c:pt>
                      <c:pt idx="53">
                        <c:v>2.08</c:v>
                      </c:pt>
                      <c:pt idx="54">
                        <c:v>2.14</c:v>
                      </c:pt>
                      <c:pt idx="55">
                        <c:v>2.1800000000000002</c:v>
                      </c:pt>
                      <c:pt idx="56">
                        <c:v>2.2200000000000002</c:v>
                      </c:pt>
                      <c:pt idx="57">
                        <c:v>2.2799999999999998</c:v>
                      </c:pt>
                      <c:pt idx="58">
                        <c:v>2.3199999999999981</c:v>
                      </c:pt>
                      <c:pt idx="59">
                        <c:v>2.3199999999999981</c:v>
                      </c:pt>
                      <c:pt idx="60">
                        <c:v>2.36</c:v>
                      </c:pt>
                      <c:pt idx="61">
                        <c:v>2.42</c:v>
                      </c:pt>
                      <c:pt idx="62">
                        <c:v>2.46</c:v>
                      </c:pt>
                      <c:pt idx="63">
                        <c:v>2.5</c:v>
                      </c:pt>
                      <c:pt idx="64">
                        <c:v>2.56</c:v>
                      </c:pt>
                      <c:pt idx="65">
                        <c:v>2.6</c:v>
                      </c:pt>
                      <c:pt idx="66">
                        <c:v>2.64</c:v>
                      </c:pt>
                      <c:pt idx="67">
                        <c:v>2.7</c:v>
                      </c:pt>
                      <c:pt idx="68">
                        <c:v>2.7</c:v>
                      </c:pt>
                      <c:pt idx="69">
                        <c:v>2.74</c:v>
                      </c:pt>
                      <c:pt idx="70">
                        <c:v>2.8</c:v>
                      </c:pt>
                      <c:pt idx="71">
                        <c:v>2.84</c:v>
                      </c:pt>
                      <c:pt idx="72">
                        <c:v>2.9</c:v>
                      </c:pt>
                      <c:pt idx="73">
                        <c:v>2.94</c:v>
                      </c:pt>
                      <c:pt idx="74">
                        <c:v>2.98</c:v>
                      </c:pt>
                      <c:pt idx="75">
                        <c:v>3.04</c:v>
                      </c:pt>
                      <c:pt idx="76">
                        <c:v>3.08</c:v>
                      </c:pt>
                      <c:pt idx="77">
                        <c:v>3.14</c:v>
                      </c:pt>
                      <c:pt idx="78">
                        <c:v>3.14</c:v>
                      </c:pt>
                      <c:pt idx="79">
                        <c:v>3.18</c:v>
                      </c:pt>
                      <c:pt idx="80">
                        <c:v>3.24</c:v>
                      </c:pt>
                      <c:pt idx="81">
                        <c:v>3.28</c:v>
                      </c:pt>
                      <c:pt idx="82">
                        <c:v>3.34</c:v>
                      </c:pt>
                      <c:pt idx="83">
                        <c:v>3.4</c:v>
                      </c:pt>
                      <c:pt idx="84">
                        <c:v>3.44</c:v>
                      </c:pt>
                      <c:pt idx="85">
                        <c:v>3.5</c:v>
                      </c:pt>
                      <c:pt idx="86">
                        <c:v>3.56</c:v>
                      </c:pt>
                      <c:pt idx="87">
                        <c:v>3.56</c:v>
                      </c:pt>
                      <c:pt idx="88">
                        <c:v>3.62</c:v>
                      </c:pt>
                      <c:pt idx="89">
                        <c:v>3.68</c:v>
                      </c:pt>
                      <c:pt idx="90">
                        <c:v>3.74</c:v>
                      </c:pt>
                      <c:pt idx="91">
                        <c:v>3.8</c:v>
                      </c:pt>
                      <c:pt idx="92">
                        <c:v>3.86</c:v>
                      </c:pt>
                      <c:pt idx="93">
                        <c:v>3.94</c:v>
                      </c:pt>
                      <c:pt idx="94">
                        <c:v>4</c:v>
                      </c:pt>
                      <c:pt idx="95">
                        <c:v>4</c:v>
                      </c:pt>
                      <c:pt idx="96">
                        <c:v>4.08</c:v>
                      </c:pt>
                      <c:pt idx="97">
                        <c:v>4.1599999999999984</c:v>
                      </c:pt>
                      <c:pt idx="98">
                        <c:v>4.24</c:v>
                      </c:pt>
                      <c:pt idx="99">
                        <c:v>4.3199999999999976</c:v>
                      </c:pt>
                      <c:pt idx="100">
                        <c:v>4.4000000000000004</c:v>
                      </c:pt>
                      <c:pt idx="101">
                        <c:v>4.4800000000000004</c:v>
                      </c:pt>
                      <c:pt idx="102">
                        <c:v>4.5599999999999996</c:v>
                      </c:pt>
                      <c:pt idx="103">
                        <c:v>4.6599999999999984</c:v>
                      </c:pt>
                      <c:pt idx="104">
                        <c:v>4.74</c:v>
                      </c:pt>
                      <c:pt idx="105">
                        <c:v>4.84</c:v>
                      </c:pt>
                      <c:pt idx="106">
                        <c:v>4.84</c:v>
                      </c:pt>
                      <c:pt idx="107">
                        <c:v>4.9400000000000004</c:v>
                      </c:pt>
                      <c:pt idx="108">
                        <c:v>5.04</c:v>
                      </c:pt>
                      <c:pt idx="109">
                        <c:v>5.1199999999999983</c:v>
                      </c:pt>
                      <c:pt idx="110">
                        <c:v>5.22</c:v>
                      </c:pt>
                      <c:pt idx="111">
                        <c:v>5.3199999999999976</c:v>
                      </c:pt>
                      <c:pt idx="112">
                        <c:v>5.42</c:v>
                      </c:pt>
                      <c:pt idx="113">
                        <c:v>5.52</c:v>
                      </c:pt>
                      <c:pt idx="114">
                        <c:v>5.6199999999999983</c:v>
                      </c:pt>
                      <c:pt idx="115">
                        <c:v>5.6199999999999983</c:v>
                      </c:pt>
                      <c:pt idx="116">
                        <c:v>5.72</c:v>
                      </c:pt>
                      <c:pt idx="117">
                        <c:v>5.8199999999999976</c:v>
                      </c:pt>
                      <c:pt idx="118">
                        <c:v>5.92</c:v>
                      </c:pt>
                      <c:pt idx="119">
                        <c:v>6.02</c:v>
                      </c:pt>
                      <c:pt idx="120">
                        <c:v>6.14</c:v>
                      </c:pt>
                      <c:pt idx="121">
                        <c:v>6.24</c:v>
                      </c:pt>
                      <c:pt idx="122">
                        <c:v>6.34</c:v>
                      </c:pt>
                      <c:pt idx="123">
                        <c:v>6.34</c:v>
                      </c:pt>
                      <c:pt idx="124">
                        <c:v>6.46</c:v>
                      </c:pt>
                      <c:pt idx="125">
                        <c:v>6.56</c:v>
                      </c:pt>
                      <c:pt idx="126">
                        <c:v>6.68</c:v>
                      </c:pt>
                      <c:pt idx="127">
                        <c:v>6.78</c:v>
                      </c:pt>
                      <c:pt idx="128">
                        <c:v>6.9</c:v>
                      </c:pt>
                      <c:pt idx="129">
                        <c:v>7.02</c:v>
                      </c:pt>
                      <c:pt idx="130">
                        <c:v>7.14</c:v>
                      </c:pt>
                      <c:pt idx="131">
                        <c:v>7.26</c:v>
                      </c:pt>
                      <c:pt idx="132">
                        <c:v>7.38</c:v>
                      </c:pt>
                      <c:pt idx="133">
                        <c:v>7.5</c:v>
                      </c:pt>
                      <c:pt idx="134">
                        <c:v>7.5</c:v>
                      </c:pt>
                      <c:pt idx="135">
                        <c:v>7.6199999999999983</c:v>
                      </c:pt>
                      <c:pt idx="136">
                        <c:v>7.76</c:v>
                      </c:pt>
                      <c:pt idx="137">
                        <c:v>7.88</c:v>
                      </c:pt>
                      <c:pt idx="138">
                        <c:v>8</c:v>
                      </c:pt>
                      <c:pt idx="139">
                        <c:v>8.14</c:v>
                      </c:pt>
                      <c:pt idx="140">
                        <c:v>8.2800000000000011</c:v>
                      </c:pt>
                      <c:pt idx="141">
                        <c:v>8.4</c:v>
                      </c:pt>
                      <c:pt idx="142">
                        <c:v>8.5400000000000009</c:v>
                      </c:pt>
                      <c:pt idx="143">
                        <c:v>8.5400000000000009</c:v>
                      </c:pt>
                      <c:pt idx="144">
                        <c:v>8.68</c:v>
                      </c:pt>
                      <c:pt idx="145">
                        <c:v>8.82</c:v>
                      </c:pt>
                      <c:pt idx="146">
                        <c:v>8.9600000000000026</c:v>
                      </c:pt>
                      <c:pt idx="147">
                        <c:v>9.08</c:v>
                      </c:pt>
                      <c:pt idx="148">
                        <c:v>9.2200000000000006</c:v>
                      </c:pt>
                      <c:pt idx="149">
                        <c:v>9.36</c:v>
                      </c:pt>
                      <c:pt idx="150">
                        <c:v>9.36</c:v>
                      </c:pt>
                      <c:pt idx="151">
                        <c:v>9.5</c:v>
                      </c:pt>
                      <c:pt idx="152">
                        <c:v>9.64</c:v>
                      </c:pt>
                      <c:pt idx="153">
                        <c:v>9.7800000000000011</c:v>
                      </c:pt>
                      <c:pt idx="154">
                        <c:v>9.92</c:v>
                      </c:pt>
                      <c:pt idx="155">
                        <c:v>10.06</c:v>
                      </c:pt>
                      <c:pt idx="156">
                        <c:v>10.199999999999999</c:v>
                      </c:pt>
                      <c:pt idx="157">
                        <c:v>10.34</c:v>
                      </c:pt>
                      <c:pt idx="158">
                        <c:v>10.48</c:v>
                      </c:pt>
                      <c:pt idx="159">
                        <c:v>10.62</c:v>
                      </c:pt>
                      <c:pt idx="160">
                        <c:v>10.76</c:v>
                      </c:pt>
                      <c:pt idx="161">
                        <c:v>10.9</c:v>
                      </c:pt>
                      <c:pt idx="162">
                        <c:v>10.9</c:v>
                      </c:pt>
                      <c:pt idx="163">
                        <c:v>11.04</c:v>
                      </c:pt>
                      <c:pt idx="164">
                        <c:v>11.18</c:v>
                      </c:pt>
                      <c:pt idx="165">
                        <c:v>11.32</c:v>
                      </c:pt>
                      <c:pt idx="166">
                        <c:v>11.46</c:v>
                      </c:pt>
                      <c:pt idx="167">
                        <c:v>11.58</c:v>
                      </c:pt>
                      <c:pt idx="168">
                        <c:v>11.72</c:v>
                      </c:pt>
                      <c:pt idx="169">
                        <c:v>11.72</c:v>
                      </c:pt>
                      <c:pt idx="170">
                        <c:v>11.86</c:v>
                      </c:pt>
                      <c:pt idx="171">
                        <c:v>12</c:v>
                      </c:pt>
                      <c:pt idx="172">
                        <c:v>12.14</c:v>
                      </c:pt>
                      <c:pt idx="173">
                        <c:v>12.26</c:v>
                      </c:pt>
                      <c:pt idx="174">
                        <c:v>12.4</c:v>
                      </c:pt>
                      <c:pt idx="175">
                        <c:v>12.54</c:v>
                      </c:pt>
                      <c:pt idx="176">
                        <c:v>12.66</c:v>
                      </c:pt>
                      <c:pt idx="177">
                        <c:v>12.8</c:v>
                      </c:pt>
                      <c:pt idx="178">
                        <c:v>12.94</c:v>
                      </c:pt>
                      <c:pt idx="179">
                        <c:v>13.06</c:v>
                      </c:pt>
                      <c:pt idx="180">
                        <c:v>13.06</c:v>
                      </c:pt>
                      <c:pt idx="181">
                        <c:v>13.2</c:v>
                      </c:pt>
                      <c:pt idx="182">
                        <c:v>13.32</c:v>
                      </c:pt>
                      <c:pt idx="183">
                        <c:v>13.46</c:v>
                      </c:pt>
                      <c:pt idx="184">
                        <c:v>13.58</c:v>
                      </c:pt>
                      <c:pt idx="185">
                        <c:v>13.7</c:v>
                      </c:pt>
                      <c:pt idx="186">
                        <c:v>13.84</c:v>
                      </c:pt>
                      <c:pt idx="187">
                        <c:v>13.96</c:v>
                      </c:pt>
                      <c:pt idx="188">
                        <c:v>14.08</c:v>
                      </c:pt>
                      <c:pt idx="189">
                        <c:v>14.18</c:v>
                      </c:pt>
                      <c:pt idx="190">
                        <c:v>14.18</c:v>
                      </c:pt>
                      <c:pt idx="191">
                        <c:v>14.3</c:v>
                      </c:pt>
                      <c:pt idx="192">
                        <c:v>14.42</c:v>
                      </c:pt>
                      <c:pt idx="193">
                        <c:v>14.52</c:v>
                      </c:pt>
                      <c:pt idx="194">
                        <c:v>14.62</c:v>
                      </c:pt>
                      <c:pt idx="195">
                        <c:v>14.74</c:v>
                      </c:pt>
                      <c:pt idx="196">
                        <c:v>14.84</c:v>
                      </c:pt>
                      <c:pt idx="197">
                        <c:v>14.84</c:v>
                      </c:pt>
                      <c:pt idx="198">
                        <c:v>14.94</c:v>
                      </c:pt>
                      <c:pt idx="199">
                        <c:v>15.04</c:v>
                      </c:pt>
                      <c:pt idx="200">
                        <c:v>15.14</c:v>
                      </c:pt>
                      <c:pt idx="201">
                        <c:v>15.24</c:v>
                      </c:pt>
                      <c:pt idx="202">
                        <c:v>15.34</c:v>
                      </c:pt>
                      <c:pt idx="203">
                        <c:v>15.42</c:v>
                      </c:pt>
                      <c:pt idx="204">
                        <c:v>15.52</c:v>
                      </c:pt>
                      <c:pt idx="205">
                        <c:v>15.62</c:v>
                      </c:pt>
                      <c:pt idx="206">
                        <c:v>15.7</c:v>
                      </c:pt>
                      <c:pt idx="207">
                        <c:v>15.8</c:v>
                      </c:pt>
                      <c:pt idx="208">
                        <c:v>15.8</c:v>
                      </c:pt>
                      <c:pt idx="209">
                        <c:v>15.9</c:v>
                      </c:pt>
                      <c:pt idx="210">
                        <c:v>15.98</c:v>
                      </c:pt>
                      <c:pt idx="211">
                        <c:v>16.079999999999991</c:v>
                      </c:pt>
                      <c:pt idx="212">
                        <c:v>16.16</c:v>
                      </c:pt>
                      <c:pt idx="213">
                        <c:v>16.239999999999991</c:v>
                      </c:pt>
                      <c:pt idx="214">
                        <c:v>16.32</c:v>
                      </c:pt>
                      <c:pt idx="215">
                        <c:v>16.399999999999999</c:v>
                      </c:pt>
                      <c:pt idx="216">
                        <c:v>16.48</c:v>
                      </c:pt>
                      <c:pt idx="217">
                        <c:v>16.559999999999999</c:v>
                      </c:pt>
                      <c:pt idx="218">
                        <c:v>16.559999999999999</c:v>
                      </c:pt>
                      <c:pt idx="219">
                        <c:v>16.64</c:v>
                      </c:pt>
                      <c:pt idx="220">
                        <c:v>16.7</c:v>
                      </c:pt>
                      <c:pt idx="221">
                        <c:v>16.78</c:v>
                      </c:pt>
                      <c:pt idx="222">
                        <c:v>16.84</c:v>
                      </c:pt>
                      <c:pt idx="223">
                        <c:v>16.899999999999999</c:v>
                      </c:pt>
                      <c:pt idx="224">
                        <c:v>16.96</c:v>
                      </c:pt>
                      <c:pt idx="225">
                        <c:v>16.96</c:v>
                      </c:pt>
                      <c:pt idx="226">
                        <c:v>17.079999999999991</c:v>
                      </c:pt>
                      <c:pt idx="227">
                        <c:v>17.079999999999991</c:v>
                      </c:pt>
                      <c:pt idx="228">
                        <c:v>17.14</c:v>
                      </c:pt>
                      <c:pt idx="229">
                        <c:v>17.2</c:v>
                      </c:pt>
                      <c:pt idx="230">
                        <c:v>17.260000000000002</c:v>
                      </c:pt>
                      <c:pt idx="231">
                        <c:v>17.32</c:v>
                      </c:pt>
                      <c:pt idx="232">
                        <c:v>17.36</c:v>
                      </c:pt>
                      <c:pt idx="233">
                        <c:v>17.420000000000002</c:v>
                      </c:pt>
                      <c:pt idx="234">
                        <c:v>17.46</c:v>
                      </c:pt>
                      <c:pt idx="235">
                        <c:v>17.52</c:v>
                      </c:pt>
                      <c:pt idx="236">
                        <c:v>17.52</c:v>
                      </c:pt>
                      <c:pt idx="237">
                        <c:v>17.559999999999999</c:v>
                      </c:pt>
                      <c:pt idx="238">
                        <c:v>17.62</c:v>
                      </c:pt>
                      <c:pt idx="239">
                        <c:v>17.66</c:v>
                      </c:pt>
                      <c:pt idx="240">
                        <c:v>17.7</c:v>
                      </c:pt>
                      <c:pt idx="241">
                        <c:v>17.760000000000002</c:v>
                      </c:pt>
                      <c:pt idx="242">
                        <c:v>17.8</c:v>
                      </c:pt>
                      <c:pt idx="243">
                        <c:v>17.86</c:v>
                      </c:pt>
                      <c:pt idx="244">
                        <c:v>17.899999999999999</c:v>
                      </c:pt>
                      <c:pt idx="245">
                        <c:v>17.899999999999999</c:v>
                      </c:pt>
                      <c:pt idx="246">
                        <c:v>17.96</c:v>
                      </c:pt>
                      <c:pt idx="247">
                        <c:v>18</c:v>
                      </c:pt>
                      <c:pt idx="248">
                        <c:v>18.059999999999999</c:v>
                      </c:pt>
                      <c:pt idx="249">
                        <c:v>18.100000000000001</c:v>
                      </c:pt>
                      <c:pt idx="250">
                        <c:v>18.16</c:v>
                      </c:pt>
                      <c:pt idx="251">
                        <c:v>18.2</c:v>
                      </c:pt>
                      <c:pt idx="252">
                        <c:v>18.260000000000002</c:v>
                      </c:pt>
                      <c:pt idx="253">
                        <c:v>18.32</c:v>
                      </c:pt>
                      <c:pt idx="254">
                        <c:v>18.36</c:v>
                      </c:pt>
                      <c:pt idx="255">
                        <c:v>18.36</c:v>
                      </c:pt>
                      <c:pt idx="256">
                        <c:v>18.420000000000002</c:v>
                      </c:pt>
                      <c:pt idx="257">
                        <c:v>18.48</c:v>
                      </c:pt>
                      <c:pt idx="258">
                        <c:v>18.54</c:v>
                      </c:pt>
                      <c:pt idx="259">
                        <c:v>18.600000000000001</c:v>
                      </c:pt>
                      <c:pt idx="260">
                        <c:v>18.64</c:v>
                      </c:pt>
                      <c:pt idx="261">
                        <c:v>18.7</c:v>
                      </c:pt>
                      <c:pt idx="262">
                        <c:v>18.760000000000002</c:v>
                      </c:pt>
                      <c:pt idx="263">
                        <c:v>18.82</c:v>
                      </c:pt>
                      <c:pt idx="264">
                        <c:v>18.82</c:v>
                      </c:pt>
                      <c:pt idx="265">
                        <c:v>18.88</c:v>
                      </c:pt>
                      <c:pt idx="266">
                        <c:v>18.940000000000001</c:v>
                      </c:pt>
                      <c:pt idx="267">
                        <c:v>18.98</c:v>
                      </c:pt>
                      <c:pt idx="268">
                        <c:v>19.04</c:v>
                      </c:pt>
                      <c:pt idx="269">
                        <c:v>19.100000000000001</c:v>
                      </c:pt>
                      <c:pt idx="270">
                        <c:v>19.14</c:v>
                      </c:pt>
                      <c:pt idx="271">
                        <c:v>19.2</c:v>
                      </c:pt>
                      <c:pt idx="272">
                        <c:v>19.239999999999991</c:v>
                      </c:pt>
                      <c:pt idx="273">
                        <c:v>19.239999999999991</c:v>
                      </c:pt>
                      <c:pt idx="274">
                        <c:v>19.28</c:v>
                      </c:pt>
                      <c:pt idx="275">
                        <c:v>19.34</c:v>
                      </c:pt>
                      <c:pt idx="276">
                        <c:v>19.38</c:v>
                      </c:pt>
                      <c:pt idx="277">
                        <c:v>19.420000000000002</c:v>
                      </c:pt>
                      <c:pt idx="278">
                        <c:v>19.46</c:v>
                      </c:pt>
                      <c:pt idx="279">
                        <c:v>19.5</c:v>
                      </c:pt>
                      <c:pt idx="280">
                        <c:v>19.54</c:v>
                      </c:pt>
                      <c:pt idx="281">
                        <c:v>19.579999999999991</c:v>
                      </c:pt>
                      <c:pt idx="282">
                        <c:v>19.62</c:v>
                      </c:pt>
                      <c:pt idx="283">
                        <c:v>19.62</c:v>
                      </c:pt>
                      <c:pt idx="284">
                        <c:v>19.66</c:v>
                      </c:pt>
                      <c:pt idx="285">
                        <c:v>19.7</c:v>
                      </c:pt>
                      <c:pt idx="286">
                        <c:v>19.72</c:v>
                      </c:pt>
                      <c:pt idx="287">
                        <c:v>19.760000000000002</c:v>
                      </c:pt>
                      <c:pt idx="288">
                        <c:v>19.8</c:v>
                      </c:pt>
                      <c:pt idx="289">
                        <c:v>19.82</c:v>
                      </c:pt>
                      <c:pt idx="290">
                        <c:v>19.86</c:v>
                      </c:pt>
                      <c:pt idx="291">
                        <c:v>19.899999999999999</c:v>
                      </c:pt>
                      <c:pt idx="292">
                        <c:v>19.899999999999999</c:v>
                      </c:pt>
                      <c:pt idx="293">
                        <c:v>19.920000000000002</c:v>
                      </c:pt>
                      <c:pt idx="294">
                        <c:v>19.96</c:v>
                      </c:pt>
                      <c:pt idx="295">
                        <c:v>20</c:v>
                      </c:pt>
                      <c:pt idx="296">
                        <c:v>20.02</c:v>
                      </c:pt>
                      <c:pt idx="297">
                        <c:v>20.059999999999999</c:v>
                      </c:pt>
                      <c:pt idx="298">
                        <c:v>20.079999999999991</c:v>
                      </c:pt>
                      <c:pt idx="299">
                        <c:v>20.12</c:v>
                      </c:pt>
                      <c:pt idx="300">
                        <c:v>20.14</c:v>
                      </c:pt>
                      <c:pt idx="301">
                        <c:v>20.14</c:v>
                      </c:pt>
                      <c:pt idx="302">
                        <c:v>20.16</c:v>
                      </c:pt>
                      <c:pt idx="303">
                        <c:v>20.2</c:v>
                      </c:pt>
                      <c:pt idx="304">
                        <c:v>20.22</c:v>
                      </c:pt>
                      <c:pt idx="305">
                        <c:v>20.239999999999991</c:v>
                      </c:pt>
                      <c:pt idx="306">
                        <c:v>20.260000000000002</c:v>
                      </c:pt>
                      <c:pt idx="307">
                        <c:v>20.28</c:v>
                      </c:pt>
                      <c:pt idx="308">
                        <c:v>20.3</c:v>
                      </c:pt>
                      <c:pt idx="309">
                        <c:v>20.32</c:v>
                      </c:pt>
                      <c:pt idx="310">
                        <c:v>20.32</c:v>
                      </c:pt>
                      <c:pt idx="311">
                        <c:v>20.32</c:v>
                      </c:pt>
                      <c:pt idx="312">
                        <c:v>20.34</c:v>
                      </c:pt>
                      <c:pt idx="313">
                        <c:v>20.36</c:v>
                      </c:pt>
                      <c:pt idx="314">
                        <c:v>20.36</c:v>
                      </c:pt>
                      <c:pt idx="315">
                        <c:v>20.38</c:v>
                      </c:pt>
                      <c:pt idx="316">
                        <c:v>20.38</c:v>
                      </c:pt>
                      <c:pt idx="317">
                        <c:v>20.399999999999999</c:v>
                      </c:pt>
                      <c:pt idx="318">
                        <c:v>20.399999999999999</c:v>
                      </c:pt>
                      <c:pt idx="319">
                        <c:v>20.399999999999999</c:v>
                      </c:pt>
                      <c:pt idx="320">
                        <c:v>20.399999999999999</c:v>
                      </c:pt>
                      <c:pt idx="321">
                        <c:v>20.420000000000002</c:v>
                      </c:pt>
                      <c:pt idx="322">
                        <c:v>20.420000000000002</c:v>
                      </c:pt>
                      <c:pt idx="323">
                        <c:v>20.420000000000002</c:v>
                      </c:pt>
                      <c:pt idx="324">
                        <c:v>20.440000000000001</c:v>
                      </c:pt>
                      <c:pt idx="325">
                        <c:v>20.440000000000001</c:v>
                      </c:pt>
                      <c:pt idx="326">
                        <c:v>20.46</c:v>
                      </c:pt>
                      <c:pt idx="327">
                        <c:v>20.46</c:v>
                      </c:pt>
                      <c:pt idx="328">
                        <c:v>20.46</c:v>
                      </c:pt>
                      <c:pt idx="329">
                        <c:v>20.46</c:v>
                      </c:pt>
                      <c:pt idx="330">
                        <c:v>20.48</c:v>
                      </c:pt>
                      <c:pt idx="331">
                        <c:v>20.48</c:v>
                      </c:pt>
                      <c:pt idx="332">
                        <c:v>20.5</c:v>
                      </c:pt>
                      <c:pt idx="333">
                        <c:v>20.52</c:v>
                      </c:pt>
                      <c:pt idx="334">
                        <c:v>20.52</c:v>
                      </c:pt>
                      <c:pt idx="335">
                        <c:v>20.54</c:v>
                      </c:pt>
                      <c:pt idx="336">
                        <c:v>20.56</c:v>
                      </c:pt>
                      <c:pt idx="337">
                        <c:v>20.56</c:v>
                      </c:pt>
                      <c:pt idx="338">
                        <c:v>20.58</c:v>
                      </c:pt>
                      <c:pt idx="339">
                        <c:v>20.58</c:v>
                      </c:pt>
                      <c:pt idx="340">
                        <c:v>20.6</c:v>
                      </c:pt>
                      <c:pt idx="341">
                        <c:v>20.6</c:v>
                      </c:pt>
                      <c:pt idx="342">
                        <c:v>20.62</c:v>
                      </c:pt>
                      <c:pt idx="343">
                        <c:v>20.64</c:v>
                      </c:pt>
                      <c:pt idx="344">
                        <c:v>20.66</c:v>
                      </c:pt>
                      <c:pt idx="345">
                        <c:v>20.66</c:v>
                      </c:pt>
                      <c:pt idx="346">
                        <c:v>20.68</c:v>
                      </c:pt>
                      <c:pt idx="347">
                        <c:v>20.7</c:v>
                      </c:pt>
                      <c:pt idx="348">
                        <c:v>20.7</c:v>
                      </c:pt>
                      <c:pt idx="349">
                        <c:v>20.72</c:v>
                      </c:pt>
                      <c:pt idx="350">
                        <c:v>20.72</c:v>
                      </c:pt>
                      <c:pt idx="351">
                        <c:v>20.74</c:v>
                      </c:pt>
                      <c:pt idx="352">
                        <c:v>20.76</c:v>
                      </c:pt>
                      <c:pt idx="353">
                        <c:v>20.78</c:v>
                      </c:pt>
                      <c:pt idx="354">
                        <c:v>20.78</c:v>
                      </c:pt>
                      <c:pt idx="355">
                        <c:v>20.8</c:v>
                      </c:pt>
                      <c:pt idx="356">
                        <c:v>20.8</c:v>
                      </c:pt>
                      <c:pt idx="357">
                        <c:v>20.82</c:v>
                      </c:pt>
                      <c:pt idx="358">
                        <c:v>20.82</c:v>
                      </c:pt>
                      <c:pt idx="359">
                        <c:v>20.84</c:v>
                      </c:pt>
                      <c:pt idx="360">
                        <c:v>20.86</c:v>
                      </c:pt>
                      <c:pt idx="361">
                        <c:v>20.88</c:v>
                      </c:pt>
                      <c:pt idx="362">
                        <c:v>20.9</c:v>
                      </c:pt>
                      <c:pt idx="363">
                        <c:v>20.9</c:v>
                      </c:pt>
                      <c:pt idx="364">
                        <c:v>20.92</c:v>
                      </c:pt>
                      <c:pt idx="365">
                        <c:v>20.94</c:v>
                      </c:pt>
                      <c:pt idx="366">
                        <c:v>20.96</c:v>
                      </c:pt>
                      <c:pt idx="367">
                        <c:v>20.96</c:v>
                      </c:pt>
                      <c:pt idx="368">
                        <c:v>20.98</c:v>
                      </c:pt>
                      <c:pt idx="369">
                        <c:v>21</c:v>
                      </c:pt>
                      <c:pt idx="370">
                        <c:v>21.02</c:v>
                      </c:pt>
                      <c:pt idx="371">
                        <c:v>21.04</c:v>
                      </c:pt>
                      <c:pt idx="372">
                        <c:v>21.06</c:v>
                      </c:pt>
                      <c:pt idx="373">
                        <c:v>21.08</c:v>
                      </c:pt>
                      <c:pt idx="374">
                        <c:v>21.1</c:v>
                      </c:pt>
                      <c:pt idx="375">
                        <c:v>21.12</c:v>
                      </c:pt>
                      <c:pt idx="376">
                        <c:v>21.12</c:v>
                      </c:pt>
                      <c:pt idx="377">
                        <c:v>21.14</c:v>
                      </c:pt>
                      <c:pt idx="378">
                        <c:v>21.16</c:v>
                      </c:pt>
                      <c:pt idx="379">
                        <c:v>21.18</c:v>
                      </c:pt>
                      <c:pt idx="380">
                        <c:v>21.2</c:v>
                      </c:pt>
                      <c:pt idx="381">
                        <c:v>21.22</c:v>
                      </c:pt>
                      <c:pt idx="382">
                        <c:v>21.24</c:v>
                      </c:pt>
                      <c:pt idx="383">
                        <c:v>21.26</c:v>
                      </c:pt>
                      <c:pt idx="384">
                        <c:v>21.26</c:v>
                      </c:pt>
                      <c:pt idx="385">
                        <c:v>21.28</c:v>
                      </c:pt>
                      <c:pt idx="386">
                        <c:v>21.28</c:v>
                      </c:pt>
                      <c:pt idx="387">
                        <c:v>21.3</c:v>
                      </c:pt>
                      <c:pt idx="388">
                        <c:v>21.32</c:v>
                      </c:pt>
                      <c:pt idx="389">
                        <c:v>21.32</c:v>
                      </c:pt>
                      <c:pt idx="390">
                        <c:v>21.34</c:v>
                      </c:pt>
                      <c:pt idx="391">
                        <c:v>21.34</c:v>
                      </c:pt>
                      <c:pt idx="392">
                        <c:v>21.36</c:v>
                      </c:pt>
                      <c:pt idx="393">
                        <c:v>21.36</c:v>
                      </c:pt>
                      <c:pt idx="394">
                        <c:v>21.38</c:v>
                      </c:pt>
                      <c:pt idx="395">
                        <c:v>21.38</c:v>
                      </c:pt>
                      <c:pt idx="396">
                        <c:v>21.38</c:v>
                      </c:pt>
                      <c:pt idx="397">
                        <c:v>21.38</c:v>
                      </c:pt>
                      <c:pt idx="398">
                        <c:v>21.4</c:v>
                      </c:pt>
                      <c:pt idx="399">
                        <c:v>21.4</c:v>
                      </c:pt>
                      <c:pt idx="400">
                        <c:v>21.4</c:v>
                      </c:pt>
                      <c:pt idx="401">
                        <c:v>21.4</c:v>
                      </c:pt>
                      <c:pt idx="402">
                        <c:v>21.42</c:v>
                      </c:pt>
                      <c:pt idx="403">
                        <c:v>21.42</c:v>
                      </c:pt>
                      <c:pt idx="404">
                        <c:v>21.42</c:v>
                      </c:pt>
                      <c:pt idx="405">
                        <c:v>21.42</c:v>
                      </c:pt>
                      <c:pt idx="406">
                        <c:v>21.42</c:v>
                      </c:pt>
                      <c:pt idx="407">
                        <c:v>21.44</c:v>
                      </c:pt>
                      <c:pt idx="408">
                        <c:v>21.44</c:v>
                      </c:pt>
                      <c:pt idx="409">
                        <c:v>21.44</c:v>
                      </c:pt>
                      <c:pt idx="410">
                        <c:v>21.46</c:v>
                      </c:pt>
                      <c:pt idx="411">
                        <c:v>21.46</c:v>
                      </c:pt>
                      <c:pt idx="412">
                        <c:v>21.46</c:v>
                      </c:pt>
                      <c:pt idx="413">
                        <c:v>21.46</c:v>
                      </c:pt>
                      <c:pt idx="414">
                        <c:v>21.48</c:v>
                      </c:pt>
                      <c:pt idx="415">
                        <c:v>21.48</c:v>
                      </c:pt>
                      <c:pt idx="416">
                        <c:v>21.48</c:v>
                      </c:pt>
                      <c:pt idx="417">
                        <c:v>21.48</c:v>
                      </c:pt>
                      <c:pt idx="418">
                        <c:v>21.5</c:v>
                      </c:pt>
                      <c:pt idx="419">
                        <c:v>21.5</c:v>
                      </c:pt>
                      <c:pt idx="420">
                        <c:v>21.5</c:v>
                      </c:pt>
                      <c:pt idx="421">
                        <c:v>21.5</c:v>
                      </c:pt>
                      <c:pt idx="422">
                        <c:v>21.5</c:v>
                      </c:pt>
                      <c:pt idx="423">
                        <c:v>21.5</c:v>
                      </c:pt>
                      <c:pt idx="424">
                        <c:v>21.5</c:v>
                      </c:pt>
                      <c:pt idx="425">
                        <c:v>21.5</c:v>
                      </c:pt>
                      <c:pt idx="426">
                        <c:v>21.5</c:v>
                      </c:pt>
                      <c:pt idx="427">
                        <c:v>21.5</c:v>
                      </c:pt>
                      <c:pt idx="428">
                        <c:v>21.5</c:v>
                      </c:pt>
                      <c:pt idx="429">
                        <c:v>21.5</c:v>
                      </c:pt>
                      <c:pt idx="430">
                        <c:v>21.5</c:v>
                      </c:pt>
                      <c:pt idx="431">
                        <c:v>21.5</c:v>
                      </c:pt>
                      <c:pt idx="432">
                        <c:v>21.5</c:v>
                      </c:pt>
                      <c:pt idx="433">
                        <c:v>21.5</c:v>
                      </c:pt>
                      <c:pt idx="434">
                        <c:v>21.5</c:v>
                      </c:pt>
                      <c:pt idx="435">
                        <c:v>21.5</c:v>
                      </c:pt>
                      <c:pt idx="436">
                        <c:v>21.5</c:v>
                      </c:pt>
                      <c:pt idx="437">
                        <c:v>21.5</c:v>
                      </c:pt>
                      <c:pt idx="438">
                        <c:v>21.5</c:v>
                      </c:pt>
                      <c:pt idx="439">
                        <c:v>21.5</c:v>
                      </c:pt>
                      <c:pt idx="440">
                        <c:v>21.5</c:v>
                      </c:pt>
                      <c:pt idx="441">
                        <c:v>21.5</c:v>
                      </c:pt>
                      <c:pt idx="442">
                        <c:v>21.52</c:v>
                      </c:pt>
                      <c:pt idx="443">
                        <c:v>21.52</c:v>
                      </c:pt>
                      <c:pt idx="444">
                        <c:v>21.52</c:v>
                      </c:pt>
                      <c:pt idx="445">
                        <c:v>21.54</c:v>
                      </c:pt>
                      <c:pt idx="446">
                        <c:v>21.54</c:v>
                      </c:pt>
                      <c:pt idx="447">
                        <c:v>21.56</c:v>
                      </c:pt>
                      <c:pt idx="448">
                        <c:v>21.56</c:v>
                      </c:pt>
                      <c:pt idx="449">
                        <c:v>21.56</c:v>
                      </c:pt>
                      <c:pt idx="450">
                        <c:v>21.58</c:v>
                      </c:pt>
                      <c:pt idx="451">
                        <c:v>21.58</c:v>
                      </c:pt>
                      <c:pt idx="452">
                        <c:v>21.58</c:v>
                      </c:pt>
                      <c:pt idx="453">
                        <c:v>21.6</c:v>
                      </c:pt>
                      <c:pt idx="454">
                        <c:v>21.6</c:v>
                      </c:pt>
                      <c:pt idx="455">
                        <c:v>21.6</c:v>
                      </c:pt>
                      <c:pt idx="456">
                        <c:v>21.6</c:v>
                      </c:pt>
                      <c:pt idx="457">
                        <c:v>21.62</c:v>
                      </c:pt>
                      <c:pt idx="458">
                        <c:v>21.62</c:v>
                      </c:pt>
                      <c:pt idx="459">
                        <c:v>21.62</c:v>
                      </c:pt>
                      <c:pt idx="460">
                        <c:v>21.62</c:v>
                      </c:pt>
                      <c:pt idx="461">
                        <c:v>21.62</c:v>
                      </c:pt>
                      <c:pt idx="462">
                        <c:v>21.62</c:v>
                      </c:pt>
                      <c:pt idx="463">
                        <c:v>21.62</c:v>
                      </c:pt>
                      <c:pt idx="464">
                        <c:v>21.62</c:v>
                      </c:pt>
                      <c:pt idx="465">
                        <c:v>21.62</c:v>
                      </c:pt>
                      <c:pt idx="466">
                        <c:v>21.62</c:v>
                      </c:pt>
                      <c:pt idx="467">
                        <c:v>21.62</c:v>
                      </c:pt>
                      <c:pt idx="468">
                        <c:v>21.62</c:v>
                      </c:pt>
                      <c:pt idx="469">
                        <c:v>21.62</c:v>
                      </c:pt>
                      <c:pt idx="470">
                        <c:v>21.62</c:v>
                      </c:pt>
                      <c:pt idx="471">
                        <c:v>21.62</c:v>
                      </c:pt>
                      <c:pt idx="472">
                        <c:v>21.62</c:v>
                      </c:pt>
                      <c:pt idx="473">
                        <c:v>21.62</c:v>
                      </c:pt>
                      <c:pt idx="474">
                        <c:v>21.62</c:v>
                      </c:pt>
                      <c:pt idx="475">
                        <c:v>21.6</c:v>
                      </c:pt>
                      <c:pt idx="476">
                        <c:v>21.62</c:v>
                      </c:pt>
                      <c:pt idx="477">
                        <c:v>21.62</c:v>
                      </c:pt>
                      <c:pt idx="478">
                        <c:v>21.62</c:v>
                      </c:pt>
                      <c:pt idx="479">
                        <c:v>21.62</c:v>
                      </c:pt>
                      <c:pt idx="480">
                        <c:v>21.62</c:v>
                      </c:pt>
                      <c:pt idx="481">
                        <c:v>21.62</c:v>
                      </c:pt>
                      <c:pt idx="482">
                        <c:v>21.64</c:v>
                      </c:pt>
                      <c:pt idx="483">
                        <c:v>21.64</c:v>
                      </c:pt>
                      <c:pt idx="484">
                        <c:v>21.64</c:v>
                      </c:pt>
                      <c:pt idx="485">
                        <c:v>21.66</c:v>
                      </c:pt>
                      <c:pt idx="486">
                        <c:v>21.66</c:v>
                      </c:pt>
                      <c:pt idx="487">
                        <c:v>21.68</c:v>
                      </c:pt>
                      <c:pt idx="488">
                        <c:v>21.68</c:v>
                      </c:pt>
                      <c:pt idx="489">
                        <c:v>21.68</c:v>
                      </c:pt>
                      <c:pt idx="490">
                        <c:v>21.7</c:v>
                      </c:pt>
                      <c:pt idx="491">
                        <c:v>21.7</c:v>
                      </c:pt>
                      <c:pt idx="492">
                        <c:v>21.72</c:v>
                      </c:pt>
                      <c:pt idx="493">
                        <c:v>21.72</c:v>
                      </c:pt>
                      <c:pt idx="494">
                        <c:v>21.74</c:v>
                      </c:pt>
                      <c:pt idx="495">
                        <c:v>21.74</c:v>
                      </c:pt>
                      <c:pt idx="496">
                        <c:v>21.76</c:v>
                      </c:pt>
                      <c:pt idx="497">
                        <c:v>21.76</c:v>
                      </c:pt>
                      <c:pt idx="498">
                        <c:v>21.76</c:v>
                      </c:pt>
                      <c:pt idx="499">
                        <c:v>21.78</c:v>
                      </c:pt>
                      <c:pt idx="500">
                        <c:v>21.78</c:v>
                      </c:pt>
                      <c:pt idx="501">
                        <c:v>21.78</c:v>
                      </c:pt>
                      <c:pt idx="502">
                        <c:v>21.8</c:v>
                      </c:pt>
                      <c:pt idx="503">
                        <c:v>21.8</c:v>
                      </c:pt>
                      <c:pt idx="504">
                        <c:v>21.8</c:v>
                      </c:pt>
                      <c:pt idx="505">
                        <c:v>21.8</c:v>
                      </c:pt>
                      <c:pt idx="506">
                        <c:v>21.82</c:v>
                      </c:pt>
                      <c:pt idx="507">
                        <c:v>21.82</c:v>
                      </c:pt>
                      <c:pt idx="508">
                        <c:v>21.82</c:v>
                      </c:pt>
                      <c:pt idx="509">
                        <c:v>21.84</c:v>
                      </c:pt>
                      <c:pt idx="510">
                        <c:v>21.84</c:v>
                      </c:pt>
                      <c:pt idx="511">
                        <c:v>21.86</c:v>
                      </c:pt>
                      <c:pt idx="512">
                        <c:v>21.86</c:v>
                      </c:pt>
                      <c:pt idx="513">
                        <c:v>21.86</c:v>
                      </c:pt>
                      <c:pt idx="514">
                        <c:v>21.88</c:v>
                      </c:pt>
                      <c:pt idx="515">
                        <c:v>21.88</c:v>
                      </c:pt>
                      <c:pt idx="516">
                        <c:v>21.88</c:v>
                      </c:pt>
                      <c:pt idx="517">
                        <c:v>21.9</c:v>
                      </c:pt>
                      <c:pt idx="518">
                        <c:v>21.9</c:v>
                      </c:pt>
                      <c:pt idx="519">
                        <c:v>21.92</c:v>
                      </c:pt>
                      <c:pt idx="520">
                        <c:v>21.92</c:v>
                      </c:pt>
                      <c:pt idx="521">
                        <c:v>21.94</c:v>
                      </c:pt>
                      <c:pt idx="522">
                        <c:v>21.94</c:v>
                      </c:pt>
                      <c:pt idx="523">
                        <c:v>21.96</c:v>
                      </c:pt>
                      <c:pt idx="524">
                        <c:v>21.98</c:v>
                      </c:pt>
                      <c:pt idx="525">
                        <c:v>21.98</c:v>
                      </c:pt>
                      <c:pt idx="526">
                        <c:v>21.98</c:v>
                      </c:pt>
                      <c:pt idx="527">
                        <c:v>22</c:v>
                      </c:pt>
                      <c:pt idx="528">
                        <c:v>22</c:v>
                      </c:pt>
                      <c:pt idx="529">
                        <c:v>22.02</c:v>
                      </c:pt>
                      <c:pt idx="530">
                        <c:v>22.04</c:v>
                      </c:pt>
                      <c:pt idx="531">
                        <c:v>22.04</c:v>
                      </c:pt>
                      <c:pt idx="532">
                        <c:v>22.06</c:v>
                      </c:pt>
                      <c:pt idx="533">
                        <c:v>22.06</c:v>
                      </c:pt>
                      <c:pt idx="534">
                        <c:v>22.06</c:v>
                      </c:pt>
                      <c:pt idx="535">
                        <c:v>22.06</c:v>
                      </c:pt>
                      <c:pt idx="536">
                        <c:v>22.08</c:v>
                      </c:pt>
                      <c:pt idx="537">
                        <c:v>22.08</c:v>
                      </c:pt>
                      <c:pt idx="538">
                        <c:v>22.08</c:v>
                      </c:pt>
                      <c:pt idx="539">
                        <c:v>22.1</c:v>
                      </c:pt>
                      <c:pt idx="540">
                        <c:v>22.1</c:v>
                      </c:pt>
                      <c:pt idx="541">
                        <c:v>22.1</c:v>
                      </c:pt>
                      <c:pt idx="542">
                        <c:v>22.1</c:v>
                      </c:pt>
                      <c:pt idx="543">
                        <c:v>22.1</c:v>
                      </c:pt>
                      <c:pt idx="544">
                        <c:v>22.1</c:v>
                      </c:pt>
                      <c:pt idx="545">
                        <c:v>22.1</c:v>
                      </c:pt>
                      <c:pt idx="546">
                        <c:v>22.12</c:v>
                      </c:pt>
                      <c:pt idx="547">
                        <c:v>22.12</c:v>
                      </c:pt>
                      <c:pt idx="548">
                        <c:v>22.12</c:v>
                      </c:pt>
                      <c:pt idx="549">
                        <c:v>22.12</c:v>
                      </c:pt>
                      <c:pt idx="550">
                        <c:v>22.12</c:v>
                      </c:pt>
                      <c:pt idx="551">
                        <c:v>22.12</c:v>
                      </c:pt>
                      <c:pt idx="552">
                        <c:v>22.12</c:v>
                      </c:pt>
                      <c:pt idx="553">
                        <c:v>22.12</c:v>
                      </c:pt>
                      <c:pt idx="554">
                        <c:v>22.12</c:v>
                      </c:pt>
                      <c:pt idx="555">
                        <c:v>22.12</c:v>
                      </c:pt>
                      <c:pt idx="556">
                        <c:v>22.14</c:v>
                      </c:pt>
                      <c:pt idx="557">
                        <c:v>22.14</c:v>
                      </c:pt>
                      <c:pt idx="558">
                        <c:v>22.14</c:v>
                      </c:pt>
                      <c:pt idx="559">
                        <c:v>22.14</c:v>
                      </c:pt>
                      <c:pt idx="560">
                        <c:v>22.14</c:v>
                      </c:pt>
                      <c:pt idx="561">
                        <c:v>22.14</c:v>
                      </c:pt>
                      <c:pt idx="562">
                        <c:v>22.14</c:v>
                      </c:pt>
                      <c:pt idx="563">
                        <c:v>22.14</c:v>
                      </c:pt>
                      <c:pt idx="564">
                        <c:v>22.14</c:v>
                      </c:pt>
                      <c:pt idx="565">
                        <c:v>22.14</c:v>
                      </c:pt>
                      <c:pt idx="566">
                        <c:v>22.14</c:v>
                      </c:pt>
                      <c:pt idx="567">
                        <c:v>22.14</c:v>
                      </c:pt>
                      <c:pt idx="568">
                        <c:v>22.14</c:v>
                      </c:pt>
                      <c:pt idx="569">
                        <c:v>22.14</c:v>
                      </c:pt>
                      <c:pt idx="570">
                        <c:v>22.14</c:v>
                      </c:pt>
                      <c:pt idx="571">
                        <c:v>22.14</c:v>
                      </c:pt>
                      <c:pt idx="572">
                        <c:v>22.12</c:v>
                      </c:pt>
                      <c:pt idx="573">
                        <c:v>22.12</c:v>
                      </c:pt>
                      <c:pt idx="574">
                        <c:v>22.12</c:v>
                      </c:pt>
                      <c:pt idx="575">
                        <c:v>22.1</c:v>
                      </c:pt>
                      <c:pt idx="576">
                        <c:v>22.1</c:v>
                      </c:pt>
                      <c:pt idx="577">
                        <c:v>22.1</c:v>
                      </c:pt>
                      <c:pt idx="578">
                        <c:v>22.08</c:v>
                      </c:pt>
                      <c:pt idx="579">
                        <c:v>22.08</c:v>
                      </c:pt>
                      <c:pt idx="580">
                        <c:v>22.06</c:v>
                      </c:pt>
                      <c:pt idx="581">
                        <c:v>22.06</c:v>
                      </c:pt>
                      <c:pt idx="582">
                        <c:v>22.06</c:v>
                      </c:pt>
                      <c:pt idx="583">
                        <c:v>22.04</c:v>
                      </c:pt>
                      <c:pt idx="584">
                        <c:v>22.04</c:v>
                      </c:pt>
                      <c:pt idx="585">
                        <c:v>22.02</c:v>
                      </c:pt>
                      <c:pt idx="586">
                        <c:v>22.02</c:v>
                      </c:pt>
                      <c:pt idx="587">
                        <c:v>22</c:v>
                      </c:pt>
                      <c:pt idx="588">
                        <c:v>22</c:v>
                      </c:pt>
                      <c:pt idx="589">
                        <c:v>21.98</c:v>
                      </c:pt>
                      <c:pt idx="590">
                        <c:v>21.98</c:v>
                      </c:pt>
                      <c:pt idx="591">
                        <c:v>21.98</c:v>
                      </c:pt>
                      <c:pt idx="592">
                        <c:v>21.98</c:v>
                      </c:pt>
                      <c:pt idx="593">
                        <c:v>21.96</c:v>
                      </c:pt>
                      <c:pt idx="594">
                        <c:v>21.96</c:v>
                      </c:pt>
                      <c:pt idx="595">
                        <c:v>21.96</c:v>
                      </c:pt>
                      <c:pt idx="596">
                        <c:v>21.96</c:v>
                      </c:pt>
                      <c:pt idx="597">
                        <c:v>21.96</c:v>
                      </c:pt>
                      <c:pt idx="598">
                        <c:v>21.96</c:v>
                      </c:pt>
                      <c:pt idx="599">
                        <c:v>21.96</c:v>
                      </c:pt>
                      <c:pt idx="600">
                        <c:v>21.96</c:v>
                      </c:pt>
                      <c:pt idx="601">
                        <c:v>21.96</c:v>
                      </c:pt>
                      <c:pt idx="602">
                        <c:v>21.96</c:v>
                      </c:pt>
                      <c:pt idx="603">
                        <c:v>21.96</c:v>
                      </c:pt>
                      <c:pt idx="604">
                        <c:v>21.96</c:v>
                      </c:pt>
                      <c:pt idx="605">
                        <c:v>21.96</c:v>
                      </c:pt>
                      <c:pt idx="606">
                        <c:v>21.96</c:v>
                      </c:pt>
                      <c:pt idx="607">
                        <c:v>21.96</c:v>
                      </c:pt>
                      <c:pt idx="608">
                        <c:v>21.96</c:v>
                      </c:pt>
                      <c:pt idx="609">
                        <c:v>21.94</c:v>
                      </c:pt>
                      <c:pt idx="610">
                        <c:v>21.94</c:v>
                      </c:pt>
                      <c:pt idx="611">
                        <c:v>21.94</c:v>
                      </c:pt>
                      <c:pt idx="612">
                        <c:v>21.94</c:v>
                      </c:pt>
                      <c:pt idx="613">
                        <c:v>21.94</c:v>
                      </c:pt>
                      <c:pt idx="614">
                        <c:v>21.94</c:v>
                      </c:pt>
                      <c:pt idx="615">
                        <c:v>21.92</c:v>
                      </c:pt>
                      <c:pt idx="616">
                        <c:v>21.92</c:v>
                      </c:pt>
                      <c:pt idx="617">
                        <c:v>21.92</c:v>
                      </c:pt>
                      <c:pt idx="618">
                        <c:v>21.92</c:v>
                      </c:pt>
                      <c:pt idx="619">
                        <c:v>21.92</c:v>
                      </c:pt>
                      <c:pt idx="620">
                        <c:v>21.9</c:v>
                      </c:pt>
                      <c:pt idx="621">
                        <c:v>21.9</c:v>
                      </c:pt>
                      <c:pt idx="622">
                        <c:v>21.9</c:v>
                      </c:pt>
                      <c:pt idx="623">
                        <c:v>21.9</c:v>
                      </c:pt>
                      <c:pt idx="624">
                        <c:v>21.9</c:v>
                      </c:pt>
                      <c:pt idx="625">
                        <c:v>21.88</c:v>
                      </c:pt>
                      <c:pt idx="626">
                        <c:v>21.88</c:v>
                      </c:pt>
                      <c:pt idx="627">
                        <c:v>21.88</c:v>
                      </c:pt>
                      <c:pt idx="628">
                        <c:v>21.88</c:v>
                      </c:pt>
                      <c:pt idx="629">
                        <c:v>21.88</c:v>
                      </c:pt>
                      <c:pt idx="630">
                        <c:v>21.88</c:v>
                      </c:pt>
                      <c:pt idx="631">
                        <c:v>21.88</c:v>
                      </c:pt>
                      <c:pt idx="632">
                        <c:v>21.88</c:v>
                      </c:pt>
                      <c:pt idx="633">
                        <c:v>21.88</c:v>
                      </c:pt>
                      <c:pt idx="634">
                        <c:v>21.88</c:v>
                      </c:pt>
                      <c:pt idx="635">
                        <c:v>21.9</c:v>
                      </c:pt>
                      <c:pt idx="636">
                        <c:v>21.9</c:v>
                      </c:pt>
                      <c:pt idx="637">
                        <c:v>21.9</c:v>
                      </c:pt>
                      <c:pt idx="638">
                        <c:v>21.9</c:v>
                      </c:pt>
                      <c:pt idx="639">
                        <c:v>21.9</c:v>
                      </c:pt>
                      <c:pt idx="640">
                        <c:v>21.9</c:v>
                      </c:pt>
                      <c:pt idx="641">
                        <c:v>21.9</c:v>
                      </c:pt>
                      <c:pt idx="642">
                        <c:v>21.9</c:v>
                      </c:pt>
                      <c:pt idx="643">
                        <c:v>21.9</c:v>
                      </c:pt>
                      <c:pt idx="644">
                        <c:v>21.9</c:v>
                      </c:pt>
                      <c:pt idx="645">
                        <c:v>21.92</c:v>
                      </c:pt>
                      <c:pt idx="646">
                        <c:v>21.92</c:v>
                      </c:pt>
                      <c:pt idx="647">
                        <c:v>21.92</c:v>
                      </c:pt>
                      <c:pt idx="648">
                        <c:v>21.92</c:v>
                      </c:pt>
                      <c:pt idx="649">
                        <c:v>21.9</c:v>
                      </c:pt>
                      <c:pt idx="650">
                        <c:v>21.9</c:v>
                      </c:pt>
                      <c:pt idx="651">
                        <c:v>21.9</c:v>
                      </c:pt>
                      <c:pt idx="652">
                        <c:v>21.9</c:v>
                      </c:pt>
                      <c:pt idx="653">
                        <c:v>21.9</c:v>
                      </c:pt>
                      <c:pt idx="654">
                        <c:v>21.9</c:v>
                      </c:pt>
                      <c:pt idx="655">
                        <c:v>21.9</c:v>
                      </c:pt>
                      <c:pt idx="656">
                        <c:v>21.9</c:v>
                      </c:pt>
                      <c:pt idx="657">
                        <c:v>21.9</c:v>
                      </c:pt>
                      <c:pt idx="658">
                        <c:v>21.9</c:v>
                      </c:pt>
                      <c:pt idx="659">
                        <c:v>21.9</c:v>
                      </c:pt>
                      <c:pt idx="660">
                        <c:v>21.9</c:v>
                      </c:pt>
                      <c:pt idx="661">
                        <c:v>21.9</c:v>
                      </c:pt>
                      <c:pt idx="662">
                        <c:v>21.9</c:v>
                      </c:pt>
                      <c:pt idx="663">
                        <c:v>21.9</c:v>
                      </c:pt>
                      <c:pt idx="664">
                        <c:v>21.9</c:v>
                      </c:pt>
                      <c:pt idx="665">
                        <c:v>21.9</c:v>
                      </c:pt>
                      <c:pt idx="666">
                        <c:v>21.9</c:v>
                      </c:pt>
                      <c:pt idx="667">
                        <c:v>21.92</c:v>
                      </c:pt>
                      <c:pt idx="668">
                        <c:v>21.92</c:v>
                      </c:pt>
                      <c:pt idx="669">
                        <c:v>21.92</c:v>
                      </c:pt>
                      <c:pt idx="670">
                        <c:v>21.94</c:v>
                      </c:pt>
                      <c:pt idx="671">
                        <c:v>21.94</c:v>
                      </c:pt>
                      <c:pt idx="672">
                        <c:v>21.94</c:v>
                      </c:pt>
                      <c:pt idx="673">
                        <c:v>21.96</c:v>
                      </c:pt>
                      <c:pt idx="674">
                        <c:v>21.96</c:v>
                      </c:pt>
                      <c:pt idx="675">
                        <c:v>21.96</c:v>
                      </c:pt>
                      <c:pt idx="676">
                        <c:v>21.98</c:v>
                      </c:pt>
                      <c:pt idx="677">
                        <c:v>21.98</c:v>
                      </c:pt>
                      <c:pt idx="678">
                        <c:v>22</c:v>
                      </c:pt>
                      <c:pt idx="679">
                        <c:v>22</c:v>
                      </c:pt>
                      <c:pt idx="680">
                        <c:v>22</c:v>
                      </c:pt>
                      <c:pt idx="681">
                        <c:v>22.02</c:v>
                      </c:pt>
                      <c:pt idx="682">
                        <c:v>22.02</c:v>
                      </c:pt>
                      <c:pt idx="683">
                        <c:v>22.04</c:v>
                      </c:pt>
                      <c:pt idx="684">
                        <c:v>22.04</c:v>
                      </c:pt>
                      <c:pt idx="685">
                        <c:v>22.04</c:v>
                      </c:pt>
                      <c:pt idx="686">
                        <c:v>22.04</c:v>
                      </c:pt>
                      <c:pt idx="687">
                        <c:v>22.04</c:v>
                      </c:pt>
                      <c:pt idx="688">
                        <c:v>22.04</c:v>
                      </c:pt>
                      <c:pt idx="689">
                        <c:v>22.06</c:v>
                      </c:pt>
                      <c:pt idx="690">
                        <c:v>22.06</c:v>
                      </c:pt>
                      <c:pt idx="691">
                        <c:v>22.06</c:v>
                      </c:pt>
                      <c:pt idx="692">
                        <c:v>22.06</c:v>
                      </c:pt>
                      <c:pt idx="693">
                        <c:v>22.06</c:v>
                      </c:pt>
                      <c:pt idx="694">
                        <c:v>22.06</c:v>
                      </c:pt>
                      <c:pt idx="695">
                        <c:v>22.06</c:v>
                      </c:pt>
                      <c:pt idx="696">
                        <c:v>22.06</c:v>
                      </c:pt>
                      <c:pt idx="697">
                        <c:v>22.06</c:v>
                      </c:pt>
                      <c:pt idx="698">
                        <c:v>22.06</c:v>
                      </c:pt>
                      <c:pt idx="699">
                        <c:v>22.06</c:v>
                      </c:pt>
                      <c:pt idx="700">
                        <c:v>22.06</c:v>
                      </c:pt>
                      <c:pt idx="701">
                        <c:v>22.06</c:v>
                      </c:pt>
                      <c:pt idx="702">
                        <c:v>22.06</c:v>
                      </c:pt>
                      <c:pt idx="703">
                        <c:v>22.06</c:v>
                      </c:pt>
                      <c:pt idx="704">
                        <c:v>22.06</c:v>
                      </c:pt>
                      <c:pt idx="705">
                        <c:v>22.08</c:v>
                      </c:pt>
                      <c:pt idx="706">
                        <c:v>22.08</c:v>
                      </c:pt>
                      <c:pt idx="707">
                        <c:v>22.08</c:v>
                      </c:pt>
                      <c:pt idx="708">
                        <c:v>22.08</c:v>
                      </c:pt>
                      <c:pt idx="709">
                        <c:v>22.08</c:v>
                      </c:pt>
                      <c:pt idx="710">
                        <c:v>22.08</c:v>
                      </c:pt>
                      <c:pt idx="711">
                        <c:v>22.1</c:v>
                      </c:pt>
                      <c:pt idx="712">
                        <c:v>22.1</c:v>
                      </c:pt>
                      <c:pt idx="713">
                        <c:v>22.1</c:v>
                      </c:pt>
                      <c:pt idx="714">
                        <c:v>22.1</c:v>
                      </c:pt>
                      <c:pt idx="715">
                        <c:v>22.1</c:v>
                      </c:pt>
                      <c:pt idx="716">
                        <c:v>22.1</c:v>
                      </c:pt>
                      <c:pt idx="717">
                        <c:v>22.1</c:v>
                      </c:pt>
                      <c:pt idx="718">
                        <c:v>22.12</c:v>
                      </c:pt>
                      <c:pt idx="719">
                        <c:v>22.12</c:v>
                      </c:pt>
                      <c:pt idx="720">
                        <c:v>22.12</c:v>
                      </c:pt>
                      <c:pt idx="721">
                        <c:v>22.12</c:v>
                      </c:pt>
                      <c:pt idx="722">
                        <c:v>22.12</c:v>
                      </c:pt>
                      <c:pt idx="723">
                        <c:v>22.12</c:v>
                      </c:pt>
                      <c:pt idx="724">
                        <c:v>22.14</c:v>
                      </c:pt>
                      <c:pt idx="725">
                        <c:v>22.14</c:v>
                      </c:pt>
                      <c:pt idx="726">
                        <c:v>22.14</c:v>
                      </c:pt>
                      <c:pt idx="727">
                        <c:v>22.14</c:v>
                      </c:pt>
                      <c:pt idx="728">
                        <c:v>22.14</c:v>
                      </c:pt>
                      <c:pt idx="729">
                        <c:v>22.14</c:v>
                      </c:pt>
                      <c:pt idx="730">
                        <c:v>22.14</c:v>
                      </c:pt>
                      <c:pt idx="731">
                        <c:v>22.16</c:v>
                      </c:pt>
                      <c:pt idx="732">
                        <c:v>22.16</c:v>
                      </c:pt>
                      <c:pt idx="733">
                        <c:v>22.16</c:v>
                      </c:pt>
                      <c:pt idx="734">
                        <c:v>22.18</c:v>
                      </c:pt>
                      <c:pt idx="735">
                        <c:v>22.18</c:v>
                      </c:pt>
                      <c:pt idx="736">
                        <c:v>22.2</c:v>
                      </c:pt>
                      <c:pt idx="737">
                        <c:v>22.2</c:v>
                      </c:pt>
                      <c:pt idx="738">
                        <c:v>22.22</c:v>
                      </c:pt>
                      <c:pt idx="739">
                        <c:v>22.22</c:v>
                      </c:pt>
                      <c:pt idx="740">
                        <c:v>22.24</c:v>
                      </c:pt>
                      <c:pt idx="741">
                        <c:v>22.24</c:v>
                      </c:pt>
                      <c:pt idx="742">
                        <c:v>22.26</c:v>
                      </c:pt>
                      <c:pt idx="743">
                        <c:v>22.28</c:v>
                      </c:pt>
                      <c:pt idx="744">
                        <c:v>22.28</c:v>
                      </c:pt>
                      <c:pt idx="745">
                        <c:v>22.3</c:v>
                      </c:pt>
                      <c:pt idx="746">
                        <c:v>22.32</c:v>
                      </c:pt>
                      <c:pt idx="747">
                        <c:v>22.34</c:v>
                      </c:pt>
                      <c:pt idx="748">
                        <c:v>22.34</c:v>
                      </c:pt>
                      <c:pt idx="749">
                        <c:v>22.36</c:v>
                      </c:pt>
                      <c:pt idx="750">
                        <c:v>22.36</c:v>
                      </c:pt>
                      <c:pt idx="751">
                        <c:v>22.38</c:v>
                      </c:pt>
                      <c:pt idx="752">
                        <c:v>22.4</c:v>
                      </c:pt>
                      <c:pt idx="753">
                        <c:v>22.4</c:v>
                      </c:pt>
                      <c:pt idx="754">
                        <c:v>22.42</c:v>
                      </c:pt>
                      <c:pt idx="755">
                        <c:v>22.44</c:v>
                      </c:pt>
                      <c:pt idx="756">
                        <c:v>22.44</c:v>
                      </c:pt>
                      <c:pt idx="757">
                        <c:v>22.46</c:v>
                      </c:pt>
                      <c:pt idx="758">
                        <c:v>22.46</c:v>
                      </c:pt>
                      <c:pt idx="759">
                        <c:v>22.46</c:v>
                      </c:pt>
                      <c:pt idx="760">
                        <c:v>22.48</c:v>
                      </c:pt>
                      <c:pt idx="761">
                        <c:v>22.48</c:v>
                      </c:pt>
                      <c:pt idx="762">
                        <c:v>22.5</c:v>
                      </c:pt>
                      <c:pt idx="763">
                        <c:v>22.5</c:v>
                      </c:pt>
                      <c:pt idx="764">
                        <c:v>22.5</c:v>
                      </c:pt>
                      <c:pt idx="765">
                        <c:v>22.5</c:v>
                      </c:pt>
                      <c:pt idx="766">
                        <c:v>22.5</c:v>
                      </c:pt>
                      <c:pt idx="767">
                        <c:v>22.5</c:v>
                      </c:pt>
                      <c:pt idx="768">
                        <c:v>22.5</c:v>
                      </c:pt>
                      <c:pt idx="769">
                        <c:v>22.5</c:v>
                      </c:pt>
                      <c:pt idx="770">
                        <c:v>22.5</c:v>
                      </c:pt>
                      <c:pt idx="771">
                        <c:v>22.5</c:v>
                      </c:pt>
                      <c:pt idx="772">
                        <c:v>22.5</c:v>
                      </c:pt>
                      <c:pt idx="773">
                        <c:v>22.5</c:v>
                      </c:pt>
                      <c:pt idx="774">
                        <c:v>22.5</c:v>
                      </c:pt>
                      <c:pt idx="775">
                        <c:v>22.5</c:v>
                      </c:pt>
                      <c:pt idx="776">
                        <c:v>22.5</c:v>
                      </c:pt>
                      <c:pt idx="777">
                        <c:v>22.5</c:v>
                      </c:pt>
                      <c:pt idx="778">
                        <c:v>22.5</c:v>
                      </c:pt>
                      <c:pt idx="779">
                        <c:v>22.52</c:v>
                      </c:pt>
                      <c:pt idx="780">
                        <c:v>22.52</c:v>
                      </c:pt>
                      <c:pt idx="781">
                        <c:v>22.52</c:v>
                      </c:pt>
                      <c:pt idx="782">
                        <c:v>22.52</c:v>
                      </c:pt>
                      <c:pt idx="783">
                        <c:v>22.52</c:v>
                      </c:pt>
                      <c:pt idx="784">
                        <c:v>22.52</c:v>
                      </c:pt>
                      <c:pt idx="785">
                        <c:v>22.52</c:v>
                      </c:pt>
                      <c:pt idx="786">
                        <c:v>22.52</c:v>
                      </c:pt>
                      <c:pt idx="787">
                        <c:v>22.52</c:v>
                      </c:pt>
                      <c:pt idx="788">
                        <c:v>22.52</c:v>
                      </c:pt>
                      <c:pt idx="789">
                        <c:v>22.52</c:v>
                      </c:pt>
                      <c:pt idx="790">
                        <c:v>22.5</c:v>
                      </c:pt>
                      <c:pt idx="791">
                        <c:v>22.5</c:v>
                      </c:pt>
                      <c:pt idx="792">
                        <c:v>22.5</c:v>
                      </c:pt>
                      <c:pt idx="793">
                        <c:v>22.5</c:v>
                      </c:pt>
                      <c:pt idx="794">
                        <c:v>22.5</c:v>
                      </c:pt>
                      <c:pt idx="795">
                        <c:v>22.5</c:v>
                      </c:pt>
                      <c:pt idx="796">
                        <c:v>22.5</c:v>
                      </c:pt>
                      <c:pt idx="797">
                        <c:v>22.5</c:v>
                      </c:pt>
                      <c:pt idx="798">
                        <c:v>22.48</c:v>
                      </c:pt>
                      <c:pt idx="799">
                        <c:v>22.48</c:v>
                      </c:pt>
                      <c:pt idx="800">
                        <c:v>22.48</c:v>
                      </c:pt>
                      <c:pt idx="801">
                        <c:v>22.48</c:v>
                      </c:pt>
                      <c:pt idx="802">
                        <c:v>22.48</c:v>
                      </c:pt>
                      <c:pt idx="803">
                        <c:v>22.48</c:v>
                      </c:pt>
                      <c:pt idx="804">
                        <c:v>22.48</c:v>
                      </c:pt>
                      <c:pt idx="805">
                        <c:v>22.48</c:v>
                      </c:pt>
                      <c:pt idx="806">
                        <c:v>22.48</c:v>
                      </c:pt>
                      <c:pt idx="807">
                        <c:v>22.48</c:v>
                      </c:pt>
                      <c:pt idx="808">
                        <c:v>22.5</c:v>
                      </c:pt>
                      <c:pt idx="809">
                        <c:v>22.5</c:v>
                      </c:pt>
                      <c:pt idx="810">
                        <c:v>22.5</c:v>
                      </c:pt>
                      <c:pt idx="811">
                        <c:v>22.5</c:v>
                      </c:pt>
                      <c:pt idx="812">
                        <c:v>22.5</c:v>
                      </c:pt>
                      <c:pt idx="813">
                        <c:v>22.52</c:v>
                      </c:pt>
                      <c:pt idx="814">
                        <c:v>22.52</c:v>
                      </c:pt>
                      <c:pt idx="815">
                        <c:v>22.52</c:v>
                      </c:pt>
                      <c:pt idx="816">
                        <c:v>22.52</c:v>
                      </c:pt>
                      <c:pt idx="817">
                        <c:v>22.52</c:v>
                      </c:pt>
                      <c:pt idx="818">
                        <c:v>22.52</c:v>
                      </c:pt>
                      <c:pt idx="819">
                        <c:v>22.54</c:v>
                      </c:pt>
                      <c:pt idx="820">
                        <c:v>22.54</c:v>
                      </c:pt>
                      <c:pt idx="821">
                        <c:v>22.54</c:v>
                      </c:pt>
                      <c:pt idx="822">
                        <c:v>22.54</c:v>
                      </c:pt>
                      <c:pt idx="823">
                        <c:v>22.54</c:v>
                      </c:pt>
                      <c:pt idx="824">
                        <c:v>22.56</c:v>
                      </c:pt>
                      <c:pt idx="825">
                        <c:v>22.56</c:v>
                      </c:pt>
                      <c:pt idx="826">
                        <c:v>22.56</c:v>
                      </c:pt>
                      <c:pt idx="827">
                        <c:v>22.56</c:v>
                      </c:pt>
                      <c:pt idx="828">
                        <c:v>22.56</c:v>
                      </c:pt>
                      <c:pt idx="829">
                        <c:v>22.56</c:v>
                      </c:pt>
                      <c:pt idx="830">
                        <c:v>22.56</c:v>
                      </c:pt>
                      <c:pt idx="831">
                        <c:v>22.56</c:v>
                      </c:pt>
                      <c:pt idx="832">
                        <c:v>22.56</c:v>
                      </c:pt>
                      <c:pt idx="833">
                        <c:v>22.56</c:v>
                      </c:pt>
                      <c:pt idx="834">
                        <c:v>22.56</c:v>
                      </c:pt>
                      <c:pt idx="835">
                        <c:v>22.56</c:v>
                      </c:pt>
                      <c:pt idx="836">
                        <c:v>22.56</c:v>
                      </c:pt>
                      <c:pt idx="837">
                        <c:v>22.56</c:v>
                      </c:pt>
                      <c:pt idx="838">
                        <c:v>22.58</c:v>
                      </c:pt>
                      <c:pt idx="839">
                        <c:v>22.58</c:v>
                      </c:pt>
                      <c:pt idx="840">
                        <c:v>22.58</c:v>
                      </c:pt>
                      <c:pt idx="841">
                        <c:v>22.58</c:v>
                      </c:pt>
                      <c:pt idx="842">
                        <c:v>22.58</c:v>
                      </c:pt>
                      <c:pt idx="843">
                        <c:v>22.58</c:v>
                      </c:pt>
                      <c:pt idx="844">
                        <c:v>22.58</c:v>
                      </c:pt>
                      <c:pt idx="845">
                        <c:v>22.58</c:v>
                      </c:pt>
                      <c:pt idx="846">
                        <c:v>22.6</c:v>
                      </c:pt>
                      <c:pt idx="847">
                        <c:v>22.6</c:v>
                      </c:pt>
                      <c:pt idx="848">
                        <c:v>22.6</c:v>
                      </c:pt>
                      <c:pt idx="849">
                        <c:v>22.62</c:v>
                      </c:pt>
                      <c:pt idx="850">
                        <c:v>22.62</c:v>
                      </c:pt>
                      <c:pt idx="851">
                        <c:v>22.62</c:v>
                      </c:pt>
                      <c:pt idx="852">
                        <c:v>22.64</c:v>
                      </c:pt>
                      <c:pt idx="853">
                        <c:v>22.64</c:v>
                      </c:pt>
                      <c:pt idx="854">
                        <c:v>22.64</c:v>
                      </c:pt>
                      <c:pt idx="855">
                        <c:v>22.66</c:v>
                      </c:pt>
                      <c:pt idx="856">
                        <c:v>22.66</c:v>
                      </c:pt>
                      <c:pt idx="857">
                        <c:v>22.68</c:v>
                      </c:pt>
                      <c:pt idx="858">
                        <c:v>22.68</c:v>
                      </c:pt>
                      <c:pt idx="859">
                        <c:v>22.7</c:v>
                      </c:pt>
                      <c:pt idx="860">
                        <c:v>22.7</c:v>
                      </c:pt>
                      <c:pt idx="861">
                        <c:v>22.7</c:v>
                      </c:pt>
                      <c:pt idx="862">
                        <c:v>22.7</c:v>
                      </c:pt>
                      <c:pt idx="863">
                        <c:v>22.72</c:v>
                      </c:pt>
                      <c:pt idx="864">
                        <c:v>22.72</c:v>
                      </c:pt>
                      <c:pt idx="865">
                        <c:v>22.72</c:v>
                      </c:pt>
                      <c:pt idx="866">
                        <c:v>22.72</c:v>
                      </c:pt>
                      <c:pt idx="867">
                        <c:v>22.72</c:v>
                      </c:pt>
                      <c:pt idx="868">
                        <c:v>22.72</c:v>
                      </c:pt>
                      <c:pt idx="869">
                        <c:v>22.72</c:v>
                      </c:pt>
                      <c:pt idx="870">
                        <c:v>22.72</c:v>
                      </c:pt>
                      <c:pt idx="871">
                        <c:v>22.72</c:v>
                      </c:pt>
                      <c:pt idx="872">
                        <c:v>22.72</c:v>
                      </c:pt>
                      <c:pt idx="873">
                        <c:v>22.72</c:v>
                      </c:pt>
                      <c:pt idx="874">
                        <c:v>22.72</c:v>
                      </c:pt>
                      <c:pt idx="875">
                        <c:v>22.72</c:v>
                      </c:pt>
                      <c:pt idx="876">
                        <c:v>22.72</c:v>
                      </c:pt>
                      <c:pt idx="877">
                        <c:v>22.72</c:v>
                      </c:pt>
                      <c:pt idx="878">
                        <c:v>22.7</c:v>
                      </c:pt>
                      <c:pt idx="879">
                        <c:v>22.7</c:v>
                      </c:pt>
                      <c:pt idx="880">
                        <c:v>22.7</c:v>
                      </c:pt>
                      <c:pt idx="881">
                        <c:v>22.7</c:v>
                      </c:pt>
                      <c:pt idx="882">
                        <c:v>22.7</c:v>
                      </c:pt>
                      <c:pt idx="883">
                        <c:v>22.68</c:v>
                      </c:pt>
                      <c:pt idx="884">
                        <c:v>22.68</c:v>
                      </c:pt>
                      <c:pt idx="885">
                        <c:v>22.68</c:v>
                      </c:pt>
                      <c:pt idx="886">
                        <c:v>22.66</c:v>
                      </c:pt>
                      <c:pt idx="887">
                        <c:v>22.66</c:v>
                      </c:pt>
                      <c:pt idx="888">
                        <c:v>22.64</c:v>
                      </c:pt>
                      <c:pt idx="889">
                        <c:v>22.64</c:v>
                      </c:pt>
                      <c:pt idx="890">
                        <c:v>22.64</c:v>
                      </c:pt>
                      <c:pt idx="891">
                        <c:v>22.64</c:v>
                      </c:pt>
                      <c:pt idx="892">
                        <c:v>22.62</c:v>
                      </c:pt>
                      <c:pt idx="893">
                        <c:v>22.62</c:v>
                      </c:pt>
                      <c:pt idx="894">
                        <c:v>22.6</c:v>
                      </c:pt>
                      <c:pt idx="895">
                        <c:v>22.6</c:v>
                      </c:pt>
                      <c:pt idx="896">
                        <c:v>22.6</c:v>
                      </c:pt>
                      <c:pt idx="897">
                        <c:v>22.58</c:v>
                      </c:pt>
                      <c:pt idx="898">
                        <c:v>22.58</c:v>
                      </c:pt>
                      <c:pt idx="899">
                        <c:v>22.58</c:v>
                      </c:pt>
                      <c:pt idx="900">
                        <c:v>22.58</c:v>
                      </c:pt>
                      <c:pt idx="901">
                        <c:v>22.56</c:v>
                      </c:pt>
                      <c:pt idx="902">
                        <c:v>22.56</c:v>
                      </c:pt>
                      <c:pt idx="903">
                        <c:v>22.56</c:v>
                      </c:pt>
                      <c:pt idx="904">
                        <c:v>22.56</c:v>
                      </c:pt>
                      <c:pt idx="905">
                        <c:v>22.56</c:v>
                      </c:pt>
                      <c:pt idx="906">
                        <c:v>22.56</c:v>
                      </c:pt>
                      <c:pt idx="907">
                        <c:v>22.56</c:v>
                      </c:pt>
                      <c:pt idx="908">
                        <c:v>22.56</c:v>
                      </c:pt>
                      <c:pt idx="909">
                        <c:v>22.56</c:v>
                      </c:pt>
                      <c:pt idx="910">
                        <c:v>22.56</c:v>
                      </c:pt>
                      <c:pt idx="911">
                        <c:v>22.56</c:v>
                      </c:pt>
                      <c:pt idx="912">
                        <c:v>22.56</c:v>
                      </c:pt>
                      <c:pt idx="913">
                        <c:v>22.56</c:v>
                      </c:pt>
                      <c:pt idx="914">
                        <c:v>22.56</c:v>
                      </c:pt>
                      <c:pt idx="915">
                        <c:v>22.56</c:v>
                      </c:pt>
                      <c:pt idx="916">
                        <c:v>22.58</c:v>
                      </c:pt>
                      <c:pt idx="917">
                        <c:v>22.58</c:v>
                      </c:pt>
                      <c:pt idx="918">
                        <c:v>22.58</c:v>
                      </c:pt>
                      <c:pt idx="919">
                        <c:v>22.6</c:v>
                      </c:pt>
                      <c:pt idx="920">
                        <c:v>22.6</c:v>
                      </c:pt>
                      <c:pt idx="921">
                        <c:v>22.62</c:v>
                      </c:pt>
                      <c:pt idx="922">
                        <c:v>22.64</c:v>
                      </c:pt>
                      <c:pt idx="923">
                        <c:v>22.66</c:v>
                      </c:pt>
                      <c:pt idx="924">
                        <c:v>22.66</c:v>
                      </c:pt>
                      <c:pt idx="925">
                        <c:v>22.68</c:v>
                      </c:pt>
                      <c:pt idx="926">
                        <c:v>22.7</c:v>
                      </c:pt>
                      <c:pt idx="927">
                        <c:v>22.7</c:v>
                      </c:pt>
                      <c:pt idx="928">
                        <c:v>22.72</c:v>
                      </c:pt>
                      <c:pt idx="929">
                        <c:v>22.74</c:v>
                      </c:pt>
                      <c:pt idx="930">
                        <c:v>22.76</c:v>
                      </c:pt>
                      <c:pt idx="931">
                        <c:v>22.76</c:v>
                      </c:pt>
                      <c:pt idx="932">
                        <c:v>22.78</c:v>
                      </c:pt>
                      <c:pt idx="933">
                        <c:v>22.8</c:v>
                      </c:pt>
                      <c:pt idx="934">
                        <c:v>22.82</c:v>
                      </c:pt>
                      <c:pt idx="935">
                        <c:v>22.82</c:v>
                      </c:pt>
                      <c:pt idx="936">
                        <c:v>22.82</c:v>
                      </c:pt>
                      <c:pt idx="937">
                        <c:v>22.84</c:v>
                      </c:pt>
                      <c:pt idx="938">
                        <c:v>22.84</c:v>
                      </c:pt>
                      <c:pt idx="939">
                        <c:v>22.86</c:v>
                      </c:pt>
                      <c:pt idx="940">
                        <c:v>22.88</c:v>
                      </c:pt>
                      <c:pt idx="941">
                        <c:v>22.88</c:v>
                      </c:pt>
                      <c:pt idx="942">
                        <c:v>22.9</c:v>
                      </c:pt>
                      <c:pt idx="943">
                        <c:v>22.9</c:v>
                      </c:pt>
                      <c:pt idx="944">
                        <c:v>22.92</c:v>
                      </c:pt>
                      <c:pt idx="945">
                        <c:v>22.92</c:v>
                      </c:pt>
                      <c:pt idx="946">
                        <c:v>22.92</c:v>
                      </c:pt>
                      <c:pt idx="947">
                        <c:v>22.94</c:v>
                      </c:pt>
                      <c:pt idx="948">
                        <c:v>22.96</c:v>
                      </c:pt>
                      <c:pt idx="949">
                        <c:v>22.96</c:v>
                      </c:pt>
                      <c:pt idx="950">
                        <c:v>22.98</c:v>
                      </c:pt>
                      <c:pt idx="951">
                        <c:v>23</c:v>
                      </c:pt>
                      <c:pt idx="952">
                        <c:v>23</c:v>
                      </c:pt>
                      <c:pt idx="953">
                        <c:v>23.02</c:v>
                      </c:pt>
                      <c:pt idx="954">
                        <c:v>23.04</c:v>
                      </c:pt>
                      <c:pt idx="955">
                        <c:v>23.04</c:v>
                      </c:pt>
                      <c:pt idx="956">
                        <c:v>23.06</c:v>
                      </c:pt>
                      <c:pt idx="957">
                        <c:v>23.08</c:v>
                      </c:pt>
                      <c:pt idx="958">
                        <c:v>23.1</c:v>
                      </c:pt>
                      <c:pt idx="959">
                        <c:v>23.12</c:v>
                      </c:pt>
                      <c:pt idx="960">
                        <c:v>23.14</c:v>
                      </c:pt>
                      <c:pt idx="961">
                        <c:v>23.14</c:v>
                      </c:pt>
                      <c:pt idx="962">
                        <c:v>23.16</c:v>
                      </c:pt>
                      <c:pt idx="963">
                        <c:v>23.16</c:v>
                      </c:pt>
                      <c:pt idx="964">
                        <c:v>23.18</c:v>
                      </c:pt>
                      <c:pt idx="965">
                        <c:v>23.2</c:v>
                      </c:pt>
                      <c:pt idx="966">
                        <c:v>23.22</c:v>
                      </c:pt>
                      <c:pt idx="967">
                        <c:v>23.22</c:v>
                      </c:pt>
                      <c:pt idx="968">
                        <c:v>23.24</c:v>
                      </c:pt>
                      <c:pt idx="969">
                        <c:v>23.26</c:v>
                      </c:pt>
                      <c:pt idx="970">
                        <c:v>23.26</c:v>
                      </c:pt>
                      <c:pt idx="971">
                        <c:v>23.26</c:v>
                      </c:pt>
                      <c:pt idx="972">
                        <c:v>23.28</c:v>
                      </c:pt>
                      <c:pt idx="973">
                        <c:v>23.28</c:v>
                      </c:pt>
                      <c:pt idx="974">
                        <c:v>23.28</c:v>
                      </c:pt>
                      <c:pt idx="975">
                        <c:v>23.3</c:v>
                      </c:pt>
                      <c:pt idx="976">
                        <c:v>23.3</c:v>
                      </c:pt>
                      <c:pt idx="977">
                        <c:v>23.3</c:v>
                      </c:pt>
                      <c:pt idx="978">
                        <c:v>23.3</c:v>
                      </c:pt>
                      <c:pt idx="979">
                        <c:v>23.3</c:v>
                      </c:pt>
                      <c:pt idx="980">
                        <c:v>23.3</c:v>
                      </c:pt>
                      <c:pt idx="981">
                        <c:v>23.32</c:v>
                      </c:pt>
                      <c:pt idx="982">
                        <c:v>23.32</c:v>
                      </c:pt>
                      <c:pt idx="983">
                        <c:v>23.32</c:v>
                      </c:pt>
                      <c:pt idx="984">
                        <c:v>23.32</c:v>
                      </c:pt>
                      <c:pt idx="985">
                        <c:v>23.32</c:v>
                      </c:pt>
                      <c:pt idx="986">
                        <c:v>23.32</c:v>
                      </c:pt>
                      <c:pt idx="987">
                        <c:v>23.32</c:v>
                      </c:pt>
                      <c:pt idx="988">
                        <c:v>23.34</c:v>
                      </c:pt>
                      <c:pt idx="989">
                        <c:v>23.34</c:v>
                      </c:pt>
                      <c:pt idx="990">
                        <c:v>23.34</c:v>
                      </c:pt>
                      <c:pt idx="991">
                        <c:v>23.34</c:v>
                      </c:pt>
                      <c:pt idx="992">
                        <c:v>23.34</c:v>
                      </c:pt>
                      <c:pt idx="993">
                        <c:v>23.34</c:v>
                      </c:pt>
                      <c:pt idx="994">
                        <c:v>23.34</c:v>
                      </c:pt>
                      <c:pt idx="995">
                        <c:v>23.34</c:v>
                      </c:pt>
                      <c:pt idx="996">
                        <c:v>23.34</c:v>
                      </c:pt>
                      <c:pt idx="997">
                        <c:v>23.34</c:v>
                      </c:pt>
                      <c:pt idx="998">
                        <c:v>23.34</c:v>
                      </c:pt>
                      <c:pt idx="999">
                        <c:v>23.34</c:v>
                      </c:pt>
                      <c:pt idx="1000">
                        <c:v>23.34</c:v>
                      </c:pt>
                      <c:pt idx="1001">
                        <c:v>23.34</c:v>
                      </c:pt>
                      <c:pt idx="1002">
                        <c:v>23.34</c:v>
                      </c:pt>
                      <c:pt idx="1003">
                        <c:v>23.34</c:v>
                      </c:pt>
                      <c:pt idx="1004">
                        <c:v>23.34</c:v>
                      </c:pt>
                      <c:pt idx="1005">
                        <c:v>23.34</c:v>
                      </c:pt>
                      <c:pt idx="1006">
                        <c:v>23.34</c:v>
                      </c:pt>
                      <c:pt idx="1007">
                        <c:v>23.32</c:v>
                      </c:pt>
                      <c:pt idx="1008">
                        <c:v>23.32</c:v>
                      </c:pt>
                      <c:pt idx="1009">
                        <c:v>23.32</c:v>
                      </c:pt>
                      <c:pt idx="1010">
                        <c:v>23.32</c:v>
                      </c:pt>
                      <c:pt idx="1011">
                        <c:v>23.32</c:v>
                      </c:pt>
                      <c:pt idx="1012">
                        <c:v>23.32</c:v>
                      </c:pt>
                      <c:pt idx="1013">
                        <c:v>23.32</c:v>
                      </c:pt>
                      <c:pt idx="1014">
                        <c:v>23.3</c:v>
                      </c:pt>
                      <c:pt idx="1015">
                        <c:v>23.3</c:v>
                      </c:pt>
                      <c:pt idx="1016">
                        <c:v>23.3</c:v>
                      </c:pt>
                      <c:pt idx="1017">
                        <c:v>23.28</c:v>
                      </c:pt>
                      <c:pt idx="1018">
                        <c:v>23.28</c:v>
                      </c:pt>
                      <c:pt idx="1019">
                        <c:v>23.28</c:v>
                      </c:pt>
                      <c:pt idx="1020">
                        <c:v>23.28</c:v>
                      </c:pt>
                      <c:pt idx="1021">
                        <c:v>23.28</c:v>
                      </c:pt>
                      <c:pt idx="1022">
                        <c:v>23.26</c:v>
                      </c:pt>
                      <c:pt idx="1023">
                        <c:v>23.26</c:v>
                      </c:pt>
                      <c:pt idx="1024">
                        <c:v>23.26</c:v>
                      </c:pt>
                      <c:pt idx="1025">
                        <c:v>23.26</c:v>
                      </c:pt>
                      <c:pt idx="1026">
                        <c:v>23.26</c:v>
                      </c:pt>
                      <c:pt idx="1027">
                        <c:v>23.24</c:v>
                      </c:pt>
                      <c:pt idx="1028">
                        <c:v>23.24</c:v>
                      </c:pt>
                      <c:pt idx="1029">
                        <c:v>23.24</c:v>
                      </c:pt>
                      <c:pt idx="1030">
                        <c:v>23.24</c:v>
                      </c:pt>
                      <c:pt idx="1031">
                        <c:v>23.22</c:v>
                      </c:pt>
                      <c:pt idx="1032">
                        <c:v>23.2</c:v>
                      </c:pt>
                      <c:pt idx="1033">
                        <c:v>23.2</c:v>
                      </c:pt>
                      <c:pt idx="1034">
                        <c:v>23.18</c:v>
                      </c:pt>
                      <c:pt idx="1035">
                        <c:v>23.18</c:v>
                      </c:pt>
                      <c:pt idx="1036">
                        <c:v>23.16</c:v>
                      </c:pt>
                      <c:pt idx="1037">
                        <c:v>23.14</c:v>
                      </c:pt>
                      <c:pt idx="1038">
                        <c:v>23.12</c:v>
                      </c:pt>
                      <c:pt idx="1039">
                        <c:v>23.12</c:v>
                      </c:pt>
                      <c:pt idx="1040">
                        <c:v>23.1</c:v>
                      </c:pt>
                      <c:pt idx="1041">
                        <c:v>23.06</c:v>
                      </c:pt>
                      <c:pt idx="1042">
                        <c:v>23.04</c:v>
                      </c:pt>
                      <c:pt idx="1043">
                        <c:v>23.02</c:v>
                      </c:pt>
                      <c:pt idx="1044">
                        <c:v>22.98</c:v>
                      </c:pt>
                      <c:pt idx="1045">
                        <c:v>22.94</c:v>
                      </c:pt>
                      <c:pt idx="1046">
                        <c:v>22.92</c:v>
                      </c:pt>
                      <c:pt idx="1047">
                        <c:v>22.88</c:v>
                      </c:pt>
                      <c:pt idx="1048">
                        <c:v>22.84</c:v>
                      </c:pt>
                      <c:pt idx="1049">
                        <c:v>22.84</c:v>
                      </c:pt>
                      <c:pt idx="1050">
                        <c:v>22.8</c:v>
                      </c:pt>
                      <c:pt idx="1051">
                        <c:v>22.74</c:v>
                      </c:pt>
                      <c:pt idx="1052">
                        <c:v>22.7</c:v>
                      </c:pt>
                      <c:pt idx="1053">
                        <c:v>22.66</c:v>
                      </c:pt>
                      <c:pt idx="1054">
                        <c:v>22.6</c:v>
                      </c:pt>
                      <c:pt idx="1055">
                        <c:v>22.56</c:v>
                      </c:pt>
                      <c:pt idx="1056">
                        <c:v>22.56</c:v>
                      </c:pt>
                      <c:pt idx="1057">
                        <c:v>22.5</c:v>
                      </c:pt>
                      <c:pt idx="1058">
                        <c:v>22.44</c:v>
                      </c:pt>
                      <c:pt idx="1059">
                        <c:v>22.4</c:v>
                      </c:pt>
                      <c:pt idx="1060">
                        <c:v>22.34</c:v>
                      </c:pt>
                      <c:pt idx="1061">
                        <c:v>22.28</c:v>
                      </c:pt>
                      <c:pt idx="1062">
                        <c:v>22.22</c:v>
                      </c:pt>
                      <c:pt idx="1063">
                        <c:v>22.16</c:v>
                      </c:pt>
                      <c:pt idx="1064">
                        <c:v>22.1</c:v>
                      </c:pt>
                      <c:pt idx="1065">
                        <c:v>22.02</c:v>
                      </c:pt>
                      <c:pt idx="1066">
                        <c:v>21.96</c:v>
                      </c:pt>
                      <c:pt idx="1067">
                        <c:v>21.96</c:v>
                      </c:pt>
                      <c:pt idx="1068">
                        <c:v>21.88</c:v>
                      </c:pt>
                      <c:pt idx="1069">
                        <c:v>21.82</c:v>
                      </c:pt>
                      <c:pt idx="1070">
                        <c:v>21.74</c:v>
                      </c:pt>
                      <c:pt idx="1071">
                        <c:v>21.66</c:v>
                      </c:pt>
                      <c:pt idx="1072">
                        <c:v>21.58</c:v>
                      </c:pt>
                      <c:pt idx="1073">
                        <c:v>21.52</c:v>
                      </c:pt>
                      <c:pt idx="1074">
                        <c:v>21.42</c:v>
                      </c:pt>
                      <c:pt idx="1075">
                        <c:v>21.34</c:v>
                      </c:pt>
                      <c:pt idx="1076">
                        <c:v>21.26</c:v>
                      </c:pt>
                      <c:pt idx="1077">
                        <c:v>21.26</c:v>
                      </c:pt>
                      <c:pt idx="1078">
                        <c:v>21.16</c:v>
                      </c:pt>
                      <c:pt idx="1079">
                        <c:v>21.08</c:v>
                      </c:pt>
                      <c:pt idx="1080">
                        <c:v>20.98</c:v>
                      </c:pt>
                      <c:pt idx="1081">
                        <c:v>20.88</c:v>
                      </c:pt>
                      <c:pt idx="1082">
                        <c:v>20.78</c:v>
                      </c:pt>
                      <c:pt idx="1083">
                        <c:v>20.68</c:v>
                      </c:pt>
                      <c:pt idx="1084">
                        <c:v>20.58</c:v>
                      </c:pt>
                      <c:pt idx="1085">
                        <c:v>20.58</c:v>
                      </c:pt>
                      <c:pt idx="1086">
                        <c:v>20.48</c:v>
                      </c:pt>
                      <c:pt idx="1087">
                        <c:v>20.38</c:v>
                      </c:pt>
                      <c:pt idx="1088">
                        <c:v>20.28</c:v>
                      </c:pt>
                      <c:pt idx="1089">
                        <c:v>20.18</c:v>
                      </c:pt>
                      <c:pt idx="1090">
                        <c:v>20.079999999999991</c:v>
                      </c:pt>
                      <c:pt idx="1091">
                        <c:v>19.96</c:v>
                      </c:pt>
                      <c:pt idx="1092">
                        <c:v>19.86</c:v>
                      </c:pt>
                      <c:pt idx="1093">
                        <c:v>19.86</c:v>
                      </c:pt>
                      <c:pt idx="1094">
                        <c:v>19.760000000000002</c:v>
                      </c:pt>
                      <c:pt idx="1095">
                        <c:v>19.64</c:v>
                      </c:pt>
                      <c:pt idx="1096">
                        <c:v>19.54</c:v>
                      </c:pt>
                      <c:pt idx="1097">
                        <c:v>19.440000000000001</c:v>
                      </c:pt>
                      <c:pt idx="1098">
                        <c:v>19.32</c:v>
                      </c:pt>
                      <c:pt idx="1099">
                        <c:v>19.22</c:v>
                      </c:pt>
                      <c:pt idx="1100">
                        <c:v>19.100000000000001</c:v>
                      </c:pt>
                      <c:pt idx="1101">
                        <c:v>19</c:v>
                      </c:pt>
                      <c:pt idx="1102">
                        <c:v>18.88</c:v>
                      </c:pt>
                      <c:pt idx="1103">
                        <c:v>18.760000000000002</c:v>
                      </c:pt>
                      <c:pt idx="1104">
                        <c:v>18.66</c:v>
                      </c:pt>
                      <c:pt idx="1105">
                        <c:v>18.66</c:v>
                      </c:pt>
                      <c:pt idx="1106">
                        <c:v>18.54</c:v>
                      </c:pt>
                      <c:pt idx="1107">
                        <c:v>18.420000000000002</c:v>
                      </c:pt>
                      <c:pt idx="1108">
                        <c:v>18.3</c:v>
                      </c:pt>
                      <c:pt idx="1109">
                        <c:v>18.18</c:v>
                      </c:pt>
                      <c:pt idx="1110">
                        <c:v>18.059999999999999</c:v>
                      </c:pt>
                      <c:pt idx="1111">
                        <c:v>17.940000000000001</c:v>
                      </c:pt>
                      <c:pt idx="1112">
                        <c:v>17.82</c:v>
                      </c:pt>
                      <c:pt idx="1113">
                        <c:v>17.7</c:v>
                      </c:pt>
                      <c:pt idx="1114">
                        <c:v>17.7</c:v>
                      </c:pt>
                      <c:pt idx="1115">
                        <c:v>17.600000000000001</c:v>
                      </c:pt>
                      <c:pt idx="1116">
                        <c:v>17.48</c:v>
                      </c:pt>
                      <c:pt idx="1117">
                        <c:v>17.36</c:v>
                      </c:pt>
                      <c:pt idx="1118">
                        <c:v>17.239999999999991</c:v>
                      </c:pt>
                      <c:pt idx="1119">
                        <c:v>17.12</c:v>
                      </c:pt>
                      <c:pt idx="1120">
                        <c:v>17</c:v>
                      </c:pt>
                      <c:pt idx="1121">
                        <c:v>16.88</c:v>
                      </c:pt>
                      <c:pt idx="1122">
                        <c:v>16.88</c:v>
                      </c:pt>
                      <c:pt idx="1123">
                        <c:v>16.760000000000002</c:v>
                      </c:pt>
                      <c:pt idx="1124">
                        <c:v>16.64</c:v>
                      </c:pt>
                      <c:pt idx="1125">
                        <c:v>16.54</c:v>
                      </c:pt>
                      <c:pt idx="1126">
                        <c:v>16.420000000000002</c:v>
                      </c:pt>
                      <c:pt idx="1127">
                        <c:v>16.32</c:v>
                      </c:pt>
                      <c:pt idx="1128">
                        <c:v>16.2</c:v>
                      </c:pt>
                      <c:pt idx="1129">
                        <c:v>16.079999999999991</c:v>
                      </c:pt>
                      <c:pt idx="1130">
                        <c:v>15.98</c:v>
                      </c:pt>
                      <c:pt idx="1131">
                        <c:v>15.88</c:v>
                      </c:pt>
                      <c:pt idx="1132">
                        <c:v>15.76</c:v>
                      </c:pt>
                      <c:pt idx="1133">
                        <c:v>15.76</c:v>
                      </c:pt>
                      <c:pt idx="1134">
                        <c:v>15.66</c:v>
                      </c:pt>
                      <c:pt idx="1135">
                        <c:v>15.54</c:v>
                      </c:pt>
                      <c:pt idx="1136">
                        <c:v>15.44</c:v>
                      </c:pt>
                      <c:pt idx="1137">
                        <c:v>15.34</c:v>
                      </c:pt>
                      <c:pt idx="1138">
                        <c:v>15.22</c:v>
                      </c:pt>
                      <c:pt idx="1139">
                        <c:v>15.12</c:v>
                      </c:pt>
                      <c:pt idx="1140">
                        <c:v>15.02</c:v>
                      </c:pt>
                      <c:pt idx="1141">
                        <c:v>14.9</c:v>
                      </c:pt>
                      <c:pt idx="1142">
                        <c:v>14.9</c:v>
                      </c:pt>
                      <c:pt idx="1143">
                        <c:v>14.8</c:v>
                      </c:pt>
                      <c:pt idx="1144">
                        <c:v>14.7</c:v>
                      </c:pt>
                      <c:pt idx="1145">
                        <c:v>14.58</c:v>
                      </c:pt>
                      <c:pt idx="1146">
                        <c:v>14.48</c:v>
                      </c:pt>
                      <c:pt idx="1147">
                        <c:v>14.36</c:v>
                      </c:pt>
                      <c:pt idx="1148">
                        <c:v>14.26</c:v>
                      </c:pt>
                      <c:pt idx="1149">
                        <c:v>14.16</c:v>
                      </c:pt>
                      <c:pt idx="1150">
                        <c:v>14.06</c:v>
                      </c:pt>
                      <c:pt idx="1151">
                        <c:v>14.06</c:v>
                      </c:pt>
                      <c:pt idx="1152">
                        <c:v>13.94</c:v>
                      </c:pt>
                      <c:pt idx="1153">
                        <c:v>13.84</c:v>
                      </c:pt>
                      <c:pt idx="1154">
                        <c:v>13.74</c:v>
                      </c:pt>
                      <c:pt idx="1155">
                        <c:v>13.64</c:v>
                      </c:pt>
                      <c:pt idx="1156">
                        <c:v>13.54</c:v>
                      </c:pt>
                      <c:pt idx="1157">
                        <c:v>13.42</c:v>
                      </c:pt>
                      <c:pt idx="1158">
                        <c:v>13.32</c:v>
                      </c:pt>
                      <c:pt idx="1159">
                        <c:v>13.32</c:v>
                      </c:pt>
                      <c:pt idx="1160">
                        <c:v>13.12</c:v>
                      </c:pt>
                      <c:pt idx="1161">
                        <c:v>13.12</c:v>
                      </c:pt>
                      <c:pt idx="1162">
                        <c:v>13.02</c:v>
                      </c:pt>
                      <c:pt idx="1163">
                        <c:v>12.92</c:v>
                      </c:pt>
                      <c:pt idx="1164">
                        <c:v>12.82</c:v>
                      </c:pt>
                      <c:pt idx="1165">
                        <c:v>12.74</c:v>
                      </c:pt>
                      <c:pt idx="1166">
                        <c:v>12.64</c:v>
                      </c:pt>
                      <c:pt idx="1167">
                        <c:v>12.54</c:v>
                      </c:pt>
                      <c:pt idx="1168">
                        <c:v>12.44</c:v>
                      </c:pt>
                      <c:pt idx="1169">
                        <c:v>12.34</c:v>
                      </c:pt>
                      <c:pt idx="1170">
                        <c:v>12.34</c:v>
                      </c:pt>
                      <c:pt idx="1171">
                        <c:v>12.24</c:v>
                      </c:pt>
                      <c:pt idx="1172">
                        <c:v>12.14</c:v>
                      </c:pt>
                      <c:pt idx="1173">
                        <c:v>12.06</c:v>
                      </c:pt>
                      <c:pt idx="1174">
                        <c:v>11.96</c:v>
                      </c:pt>
                      <c:pt idx="1175">
                        <c:v>11.86</c:v>
                      </c:pt>
                      <c:pt idx="1176">
                        <c:v>11.7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C1A3-1E45-B50A-EF4829A87C49}"/>
                  </c:ext>
                </c:extLst>
              </c15:ser>
            </c15:filteredScatterSeries>
            <c15:filteredScatterSeries>
              <c15:ser>
                <c:idx val="7"/>
                <c:order val="6"/>
                <c:tx>
                  <c:v>5RB</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D$2:$D$1298</c15:sqref>
                        </c15:formulaRef>
                      </c:ext>
                    </c:extLst>
                    <c:numCache>
                      <c:formatCode>General</c:formatCode>
                      <c:ptCount val="1297"/>
                      <c:pt idx="0">
                        <c:v>0</c:v>
                      </c:pt>
                      <c:pt idx="1">
                        <c:v>0</c:v>
                      </c:pt>
                      <c:pt idx="2">
                        <c:v>0</c:v>
                      </c:pt>
                      <c:pt idx="3">
                        <c:v>0</c:v>
                      </c:pt>
                      <c:pt idx="4">
                        <c:v>0</c:v>
                      </c:pt>
                      <c:pt idx="5">
                        <c:v>0</c:v>
                      </c:pt>
                      <c:pt idx="6">
                        <c:v>0.02</c:v>
                      </c:pt>
                      <c:pt idx="7">
                        <c:v>0.02</c:v>
                      </c:pt>
                      <c:pt idx="8">
                        <c:v>0.04</c:v>
                      </c:pt>
                      <c:pt idx="9">
                        <c:v>0.06</c:v>
                      </c:pt>
                      <c:pt idx="10">
                        <c:v>0.08</c:v>
                      </c:pt>
                      <c:pt idx="11">
                        <c:v>0.12</c:v>
                      </c:pt>
                      <c:pt idx="12">
                        <c:v>0.16</c:v>
                      </c:pt>
                      <c:pt idx="13">
                        <c:v>0.16</c:v>
                      </c:pt>
                      <c:pt idx="14">
                        <c:v>0.2</c:v>
                      </c:pt>
                      <c:pt idx="15">
                        <c:v>0.24</c:v>
                      </c:pt>
                      <c:pt idx="16">
                        <c:v>0.3</c:v>
                      </c:pt>
                      <c:pt idx="17">
                        <c:v>0.36</c:v>
                      </c:pt>
                      <c:pt idx="18">
                        <c:v>0.42</c:v>
                      </c:pt>
                      <c:pt idx="19">
                        <c:v>0.5</c:v>
                      </c:pt>
                      <c:pt idx="20">
                        <c:v>0.57999999999999996</c:v>
                      </c:pt>
                      <c:pt idx="21">
                        <c:v>0.68</c:v>
                      </c:pt>
                      <c:pt idx="22">
                        <c:v>0.68</c:v>
                      </c:pt>
                      <c:pt idx="23">
                        <c:v>0.76</c:v>
                      </c:pt>
                      <c:pt idx="24">
                        <c:v>0.86</c:v>
                      </c:pt>
                      <c:pt idx="25">
                        <c:v>0.98</c:v>
                      </c:pt>
                      <c:pt idx="26">
                        <c:v>1.08</c:v>
                      </c:pt>
                      <c:pt idx="27">
                        <c:v>1.2</c:v>
                      </c:pt>
                      <c:pt idx="28">
                        <c:v>1.32</c:v>
                      </c:pt>
                      <c:pt idx="29">
                        <c:v>1.44</c:v>
                      </c:pt>
                      <c:pt idx="30">
                        <c:v>1.56</c:v>
                      </c:pt>
                      <c:pt idx="31">
                        <c:v>1.7</c:v>
                      </c:pt>
                      <c:pt idx="32">
                        <c:v>1.7</c:v>
                      </c:pt>
                      <c:pt idx="33">
                        <c:v>1.82</c:v>
                      </c:pt>
                      <c:pt idx="34">
                        <c:v>1.96</c:v>
                      </c:pt>
                      <c:pt idx="35">
                        <c:v>2.08</c:v>
                      </c:pt>
                      <c:pt idx="36">
                        <c:v>2.2200000000000002</c:v>
                      </c:pt>
                      <c:pt idx="37">
                        <c:v>2.36</c:v>
                      </c:pt>
                      <c:pt idx="38">
                        <c:v>2.48</c:v>
                      </c:pt>
                      <c:pt idx="39">
                        <c:v>2.62</c:v>
                      </c:pt>
                      <c:pt idx="40">
                        <c:v>2.76</c:v>
                      </c:pt>
                      <c:pt idx="41">
                        <c:v>2.76</c:v>
                      </c:pt>
                      <c:pt idx="42">
                        <c:v>2.9</c:v>
                      </c:pt>
                      <c:pt idx="43">
                        <c:v>3.04</c:v>
                      </c:pt>
                      <c:pt idx="44">
                        <c:v>3.16</c:v>
                      </c:pt>
                      <c:pt idx="45">
                        <c:v>3.3</c:v>
                      </c:pt>
                      <c:pt idx="46">
                        <c:v>3.44</c:v>
                      </c:pt>
                      <c:pt idx="47">
                        <c:v>3.58</c:v>
                      </c:pt>
                      <c:pt idx="48">
                        <c:v>3.7</c:v>
                      </c:pt>
                      <c:pt idx="49">
                        <c:v>3.7</c:v>
                      </c:pt>
                      <c:pt idx="50">
                        <c:v>3.84</c:v>
                      </c:pt>
                      <c:pt idx="51">
                        <c:v>3.98</c:v>
                      </c:pt>
                      <c:pt idx="52">
                        <c:v>4.0999999999999996</c:v>
                      </c:pt>
                      <c:pt idx="53">
                        <c:v>4.24</c:v>
                      </c:pt>
                      <c:pt idx="54">
                        <c:v>4.38</c:v>
                      </c:pt>
                      <c:pt idx="55">
                        <c:v>4.5</c:v>
                      </c:pt>
                      <c:pt idx="56">
                        <c:v>4.6399999999999997</c:v>
                      </c:pt>
                      <c:pt idx="57">
                        <c:v>4.76</c:v>
                      </c:pt>
                      <c:pt idx="58">
                        <c:v>4.9000000000000004</c:v>
                      </c:pt>
                      <c:pt idx="59">
                        <c:v>5.0199999999999996</c:v>
                      </c:pt>
                      <c:pt idx="60">
                        <c:v>5.0199999999999996</c:v>
                      </c:pt>
                      <c:pt idx="61">
                        <c:v>5.14</c:v>
                      </c:pt>
                      <c:pt idx="62">
                        <c:v>5.28</c:v>
                      </c:pt>
                      <c:pt idx="63">
                        <c:v>5.4</c:v>
                      </c:pt>
                      <c:pt idx="64">
                        <c:v>5.52</c:v>
                      </c:pt>
                      <c:pt idx="65">
                        <c:v>5.6599999999999984</c:v>
                      </c:pt>
                      <c:pt idx="66">
                        <c:v>5.78</c:v>
                      </c:pt>
                      <c:pt idx="67">
                        <c:v>5.9</c:v>
                      </c:pt>
                      <c:pt idx="68">
                        <c:v>5.9</c:v>
                      </c:pt>
                      <c:pt idx="69">
                        <c:v>6.02</c:v>
                      </c:pt>
                      <c:pt idx="70">
                        <c:v>6.14</c:v>
                      </c:pt>
                      <c:pt idx="71">
                        <c:v>6.26</c:v>
                      </c:pt>
                      <c:pt idx="72">
                        <c:v>6.38</c:v>
                      </c:pt>
                      <c:pt idx="73">
                        <c:v>6.5</c:v>
                      </c:pt>
                      <c:pt idx="74">
                        <c:v>6.6199999999999983</c:v>
                      </c:pt>
                      <c:pt idx="75">
                        <c:v>6.74</c:v>
                      </c:pt>
                      <c:pt idx="76">
                        <c:v>6.8599999999999977</c:v>
                      </c:pt>
                      <c:pt idx="77">
                        <c:v>6.98</c:v>
                      </c:pt>
                      <c:pt idx="78">
                        <c:v>6.98</c:v>
                      </c:pt>
                      <c:pt idx="79">
                        <c:v>7.08</c:v>
                      </c:pt>
                      <c:pt idx="80">
                        <c:v>7.2</c:v>
                      </c:pt>
                      <c:pt idx="81">
                        <c:v>7.3</c:v>
                      </c:pt>
                      <c:pt idx="82">
                        <c:v>7.42</c:v>
                      </c:pt>
                      <c:pt idx="83">
                        <c:v>7.52</c:v>
                      </c:pt>
                      <c:pt idx="84">
                        <c:v>7.6199999999999983</c:v>
                      </c:pt>
                      <c:pt idx="85">
                        <c:v>7.72</c:v>
                      </c:pt>
                      <c:pt idx="86">
                        <c:v>7.72</c:v>
                      </c:pt>
                      <c:pt idx="87">
                        <c:v>7.8199999999999976</c:v>
                      </c:pt>
                      <c:pt idx="88">
                        <c:v>7.92</c:v>
                      </c:pt>
                      <c:pt idx="89">
                        <c:v>8.02</c:v>
                      </c:pt>
                      <c:pt idx="90">
                        <c:v>8.120000000000001</c:v>
                      </c:pt>
                      <c:pt idx="91">
                        <c:v>8.2200000000000006</c:v>
                      </c:pt>
                      <c:pt idx="92">
                        <c:v>8.3000000000000007</c:v>
                      </c:pt>
                      <c:pt idx="93">
                        <c:v>8.4</c:v>
                      </c:pt>
                      <c:pt idx="94">
                        <c:v>8.48</c:v>
                      </c:pt>
                      <c:pt idx="95">
                        <c:v>8.58</c:v>
                      </c:pt>
                      <c:pt idx="96">
                        <c:v>8.66</c:v>
                      </c:pt>
                      <c:pt idx="97">
                        <c:v>8.66</c:v>
                      </c:pt>
                      <c:pt idx="98">
                        <c:v>8.74</c:v>
                      </c:pt>
                      <c:pt idx="99">
                        <c:v>8.82</c:v>
                      </c:pt>
                      <c:pt idx="100">
                        <c:v>8.92</c:v>
                      </c:pt>
                      <c:pt idx="101">
                        <c:v>9</c:v>
                      </c:pt>
                      <c:pt idx="102">
                        <c:v>9.08</c:v>
                      </c:pt>
                      <c:pt idx="103">
                        <c:v>9.16</c:v>
                      </c:pt>
                      <c:pt idx="104">
                        <c:v>9.24</c:v>
                      </c:pt>
                      <c:pt idx="105">
                        <c:v>9.24</c:v>
                      </c:pt>
                      <c:pt idx="106">
                        <c:v>9.32</c:v>
                      </c:pt>
                      <c:pt idx="107">
                        <c:v>9.4</c:v>
                      </c:pt>
                      <c:pt idx="108">
                        <c:v>9.48</c:v>
                      </c:pt>
                      <c:pt idx="109">
                        <c:v>9.56</c:v>
                      </c:pt>
                      <c:pt idx="110">
                        <c:v>9.64</c:v>
                      </c:pt>
                      <c:pt idx="111">
                        <c:v>9.7200000000000006</c:v>
                      </c:pt>
                      <c:pt idx="112">
                        <c:v>9.8000000000000007</c:v>
                      </c:pt>
                      <c:pt idx="113">
                        <c:v>9.8800000000000008</c:v>
                      </c:pt>
                      <c:pt idx="114">
                        <c:v>9.9600000000000026</c:v>
                      </c:pt>
                      <c:pt idx="115">
                        <c:v>10.039999999999999</c:v>
                      </c:pt>
                      <c:pt idx="116">
                        <c:v>10.039999999999999</c:v>
                      </c:pt>
                      <c:pt idx="117">
                        <c:v>10.119999999999999</c:v>
                      </c:pt>
                      <c:pt idx="118">
                        <c:v>10.199999999999999</c:v>
                      </c:pt>
                      <c:pt idx="119">
                        <c:v>10.28</c:v>
                      </c:pt>
                      <c:pt idx="120">
                        <c:v>10.36</c:v>
                      </c:pt>
                      <c:pt idx="121">
                        <c:v>10.46</c:v>
                      </c:pt>
                      <c:pt idx="122">
                        <c:v>10.54</c:v>
                      </c:pt>
                      <c:pt idx="123">
                        <c:v>10.62</c:v>
                      </c:pt>
                      <c:pt idx="124">
                        <c:v>10.62</c:v>
                      </c:pt>
                      <c:pt idx="125">
                        <c:v>10.7</c:v>
                      </c:pt>
                      <c:pt idx="126">
                        <c:v>10.78</c:v>
                      </c:pt>
                      <c:pt idx="127">
                        <c:v>10.88</c:v>
                      </c:pt>
                      <c:pt idx="128">
                        <c:v>10.96</c:v>
                      </c:pt>
                      <c:pt idx="129">
                        <c:v>11.04</c:v>
                      </c:pt>
                      <c:pt idx="130">
                        <c:v>11.12</c:v>
                      </c:pt>
                      <c:pt idx="131">
                        <c:v>11.22</c:v>
                      </c:pt>
                      <c:pt idx="132">
                        <c:v>11.3</c:v>
                      </c:pt>
                      <c:pt idx="133">
                        <c:v>11.38</c:v>
                      </c:pt>
                      <c:pt idx="134">
                        <c:v>11.46</c:v>
                      </c:pt>
                      <c:pt idx="135">
                        <c:v>11.46</c:v>
                      </c:pt>
                      <c:pt idx="136">
                        <c:v>11.54</c:v>
                      </c:pt>
                      <c:pt idx="137">
                        <c:v>11.64</c:v>
                      </c:pt>
                      <c:pt idx="138">
                        <c:v>11.72</c:v>
                      </c:pt>
                      <c:pt idx="139">
                        <c:v>11.8</c:v>
                      </c:pt>
                      <c:pt idx="140">
                        <c:v>11.88</c:v>
                      </c:pt>
                      <c:pt idx="141">
                        <c:v>11.96</c:v>
                      </c:pt>
                      <c:pt idx="142">
                        <c:v>12.04</c:v>
                      </c:pt>
                      <c:pt idx="143">
                        <c:v>12.12</c:v>
                      </c:pt>
                      <c:pt idx="144">
                        <c:v>12.12</c:v>
                      </c:pt>
                      <c:pt idx="145">
                        <c:v>12.2</c:v>
                      </c:pt>
                      <c:pt idx="146">
                        <c:v>12.28</c:v>
                      </c:pt>
                      <c:pt idx="147">
                        <c:v>12.34</c:v>
                      </c:pt>
                      <c:pt idx="148">
                        <c:v>12.42</c:v>
                      </c:pt>
                      <c:pt idx="149">
                        <c:v>12.5</c:v>
                      </c:pt>
                      <c:pt idx="150">
                        <c:v>12.58</c:v>
                      </c:pt>
                      <c:pt idx="151">
                        <c:v>12.66</c:v>
                      </c:pt>
                      <c:pt idx="152">
                        <c:v>12.66</c:v>
                      </c:pt>
                      <c:pt idx="153">
                        <c:v>12.74</c:v>
                      </c:pt>
                      <c:pt idx="154">
                        <c:v>12.8</c:v>
                      </c:pt>
                      <c:pt idx="155">
                        <c:v>12.88</c:v>
                      </c:pt>
                      <c:pt idx="156">
                        <c:v>12.96</c:v>
                      </c:pt>
                      <c:pt idx="157">
                        <c:v>13.04</c:v>
                      </c:pt>
                      <c:pt idx="158">
                        <c:v>13.12</c:v>
                      </c:pt>
                      <c:pt idx="159">
                        <c:v>13.18</c:v>
                      </c:pt>
                      <c:pt idx="160">
                        <c:v>13.26</c:v>
                      </c:pt>
                      <c:pt idx="161">
                        <c:v>13.34</c:v>
                      </c:pt>
                      <c:pt idx="162">
                        <c:v>13.42</c:v>
                      </c:pt>
                      <c:pt idx="163">
                        <c:v>13.42</c:v>
                      </c:pt>
                      <c:pt idx="164">
                        <c:v>13.48</c:v>
                      </c:pt>
                      <c:pt idx="165">
                        <c:v>13.56</c:v>
                      </c:pt>
                      <c:pt idx="166">
                        <c:v>13.64</c:v>
                      </c:pt>
                      <c:pt idx="167">
                        <c:v>13.7</c:v>
                      </c:pt>
                      <c:pt idx="168">
                        <c:v>13.78</c:v>
                      </c:pt>
                      <c:pt idx="169">
                        <c:v>13.86</c:v>
                      </c:pt>
                      <c:pt idx="170">
                        <c:v>13.92</c:v>
                      </c:pt>
                      <c:pt idx="171">
                        <c:v>14</c:v>
                      </c:pt>
                      <c:pt idx="172">
                        <c:v>14</c:v>
                      </c:pt>
                      <c:pt idx="173">
                        <c:v>14.06</c:v>
                      </c:pt>
                      <c:pt idx="174">
                        <c:v>14.14</c:v>
                      </c:pt>
                      <c:pt idx="175">
                        <c:v>14.22</c:v>
                      </c:pt>
                      <c:pt idx="176">
                        <c:v>14.28</c:v>
                      </c:pt>
                      <c:pt idx="177">
                        <c:v>14.36</c:v>
                      </c:pt>
                      <c:pt idx="178">
                        <c:v>14.42</c:v>
                      </c:pt>
                      <c:pt idx="179">
                        <c:v>14.42</c:v>
                      </c:pt>
                      <c:pt idx="180">
                        <c:v>14.48</c:v>
                      </c:pt>
                      <c:pt idx="181">
                        <c:v>14.56</c:v>
                      </c:pt>
                      <c:pt idx="182">
                        <c:v>14.62</c:v>
                      </c:pt>
                      <c:pt idx="183">
                        <c:v>14.7</c:v>
                      </c:pt>
                      <c:pt idx="184">
                        <c:v>14.76</c:v>
                      </c:pt>
                      <c:pt idx="185">
                        <c:v>14.82</c:v>
                      </c:pt>
                      <c:pt idx="186">
                        <c:v>14.9</c:v>
                      </c:pt>
                      <c:pt idx="187">
                        <c:v>14.96</c:v>
                      </c:pt>
                      <c:pt idx="188">
                        <c:v>15.04</c:v>
                      </c:pt>
                      <c:pt idx="189">
                        <c:v>15.1</c:v>
                      </c:pt>
                      <c:pt idx="190">
                        <c:v>15.16</c:v>
                      </c:pt>
                      <c:pt idx="191">
                        <c:v>15.16</c:v>
                      </c:pt>
                      <c:pt idx="192">
                        <c:v>15.24</c:v>
                      </c:pt>
                      <c:pt idx="193">
                        <c:v>15.3</c:v>
                      </c:pt>
                      <c:pt idx="194">
                        <c:v>15.36</c:v>
                      </c:pt>
                      <c:pt idx="195">
                        <c:v>15.44</c:v>
                      </c:pt>
                      <c:pt idx="196">
                        <c:v>15.5</c:v>
                      </c:pt>
                      <c:pt idx="197">
                        <c:v>15.58</c:v>
                      </c:pt>
                      <c:pt idx="198">
                        <c:v>15.64</c:v>
                      </c:pt>
                      <c:pt idx="199">
                        <c:v>15.7</c:v>
                      </c:pt>
                      <c:pt idx="200">
                        <c:v>15.7</c:v>
                      </c:pt>
                      <c:pt idx="201">
                        <c:v>15.78</c:v>
                      </c:pt>
                      <c:pt idx="202">
                        <c:v>15.84</c:v>
                      </c:pt>
                      <c:pt idx="203">
                        <c:v>15.92</c:v>
                      </c:pt>
                      <c:pt idx="204">
                        <c:v>15.98</c:v>
                      </c:pt>
                      <c:pt idx="205">
                        <c:v>16.04</c:v>
                      </c:pt>
                      <c:pt idx="206">
                        <c:v>16.12</c:v>
                      </c:pt>
                      <c:pt idx="207">
                        <c:v>16.12</c:v>
                      </c:pt>
                      <c:pt idx="208">
                        <c:v>16.239999999999991</c:v>
                      </c:pt>
                      <c:pt idx="209">
                        <c:v>16.239999999999991</c:v>
                      </c:pt>
                      <c:pt idx="210">
                        <c:v>16.3</c:v>
                      </c:pt>
                      <c:pt idx="211">
                        <c:v>16.38</c:v>
                      </c:pt>
                      <c:pt idx="212">
                        <c:v>16.440000000000001</c:v>
                      </c:pt>
                      <c:pt idx="213">
                        <c:v>16.5</c:v>
                      </c:pt>
                      <c:pt idx="214">
                        <c:v>16.579999999999991</c:v>
                      </c:pt>
                      <c:pt idx="215">
                        <c:v>16.64</c:v>
                      </c:pt>
                      <c:pt idx="216">
                        <c:v>16.7</c:v>
                      </c:pt>
                      <c:pt idx="217">
                        <c:v>16.760000000000002</c:v>
                      </c:pt>
                      <c:pt idx="218">
                        <c:v>16.84</c:v>
                      </c:pt>
                      <c:pt idx="219">
                        <c:v>16.84</c:v>
                      </c:pt>
                      <c:pt idx="220">
                        <c:v>16.899999999999999</c:v>
                      </c:pt>
                      <c:pt idx="221">
                        <c:v>16.96</c:v>
                      </c:pt>
                      <c:pt idx="222">
                        <c:v>17.04</c:v>
                      </c:pt>
                      <c:pt idx="223">
                        <c:v>17.100000000000001</c:v>
                      </c:pt>
                      <c:pt idx="224">
                        <c:v>17.16</c:v>
                      </c:pt>
                      <c:pt idx="225">
                        <c:v>17.22</c:v>
                      </c:pt>
                      <c:pt idx="226">
                        <c:v>17.3</c:v>
                      </c:pt>
                      <c:pt idx="227">
                        <c:v>17.3</c:v>
                      </c:pt>
                      <c:pt idx="228">
                        <c:v>17.36</c:v>
                      </c:pt>
                      <c:pt idx="229">
                        <c:v>17.420000000000002</c:v>
                      </c:pt>
                      <c:pt idx="230">
                        <c:v>17.5</c:v>
                      </c:pt>
                      <c:pt idx="231">
                        <c:v>17.559999999999999</c:v>
                      </c:pt>
                      <c:pt idx="232">
                        <c:v>17.62</c:v>
                      </c:pt>
                      <c:pt idx="233">
                        <c:v>17.68</c:v>
                      </c:pt>
                      <c:pt idx="234">
                        <c:v>17.760000000000002</c:v>
                      </c:pt>
                      <c:pt idx="235">
                        <c:v>17.82</c:v>
                      </c:pt>
                      <c:pt idx="236">
                        <c:v>17.88</c:v>
                      </c:pt>
                      <c:pt idx="237">
                        <c:v>17.88</c:v>
                      </c:pt>
                      <c:pt idx="238">
                        <c:v>17.96</c:v>
                      </c:pt>
                      <c:pt idx="239">
                        <c:v>18.02</c:v>
                      </c:pt>
                      <c:pt idx="240">
                        <c:v>18.079999999999991</c:v>
                      </c:pt>
                      <c:pt idx="241">
                        <c:v>18.16</c:v>
                      </c:pt>
                      <c:pt idx="242">
                        <c:v>18.22</c:v>
                      </c:pt>
                      <c:pt idx="243">
                        <c:v>18.3</c:v>
                      </c:pt>
                      <c:pt idx="244">
                        <c:v>18.38</c:v>
                      </c:pt>
                      <c:pt idx="245">
                        <c:v>18.440000000000001</c:v>
                      </c:pt>
                      <c:pt idx="246">
                        <c:v>18.52</c:v>
                      </c:pt>
                      <c:pt idx="247">
                        <c:v>18.52</c:v>
                      </c:pt>
                      <c:pt idx="248">
                        <c:v>18.600000000000001</c:v>
                      </c:pt>
                      <c:pt idx="249">
                        <c:v>18.68</c:v>
                      </c:pt>
                      <c:pt idx="250">
                        <c:v>18.760000000000002</c:v>
                      </c:pt>
                      <c:pt idx="251">
                        <c:v>18.82</c:v>
                      </c:pt>
                      <c:pt idx="252">
                        <c:v>18.899999999999999</c:v>
                      </c:pt>
                      <c:pt idx="253">
                        <c:v>18.98</c:v>
                      </c:pt>
                      <c:pt idx="254">
                        <c:v>18.98</c:v>
                      </c:pt>
                      <c:pt idx="255">
                        <c:v>19.059999999999999</c:v>
                      </c:pt>
                      <c:pt idx="256">
                        <c:v>19.12</c:v>
                      </c:pt>
                      <c:pt idx="257">
                        <c:v>19.2</c:v>
                      </c:pt>
                      <c:pt idx="258">
                        <c:v>19.28</c:v>
                      </c:pt>
                      <c:pt idx="259">
                        <c:v>19.34</c:v>
                      </c:pt>
                      <c:pt idx="260">
                        <c:v>19.420000000000002</c:v>
                      </c:pt>
                      <c:pt idx="261">
                        <c:v>19.48</c:v>
                      </c:pt>
                      <c:pt idx="262">
                        <c:v>19.559999999999999</c:v>
                      </c:pt>
                      <c:pt idx="263">
                        <c:v>19.62</c:v>
                      </c:pt>
                      <c:pt idx="264">
                        <c:v>19.68</c:v>
                      </c:pt>
                      <c:pt idx="265">
                        <c:v>19.68</c:v>
                      </c:pt>
                      <c:pt idx="266">
                        <c:v>19.739999999999991</c:v>
                      </c:pt>
                      <c:pt idx="267">
                        <c:v>19.8</c:v>
                      </c:pt>
                      <c:pt idx="268">
                        <c:v>19.84</c:v>
                      </c:pt>
                      <c:pt idx="269">
                        <c:v>19.899999999999999</c:v>
                      </c:pt>
                      <c:pt idx="270">
                        <c:v>19.96</c:v>
                      </c:pt>
                      <c:pt idx="271">
                        <c:v>20</c:v>
                      </c:pt>
                      <c:pt idx="272">
                        <c:v>20.04</c:v>
                      </c:pt>
                      <c:pt idx="273">
                        <c:v>20.04</c:v>
                      </c:pt>
                      <c:pt idx="274">
                        <c:v>20.12</c:v>
                      </c:pt>
                      <c:pt idx="275">
                        <c:v>20.12</c:v>
                      </c:pt>
                      <c:pt idx="276">
                        <c:v>20.16</c:v>
                      </c:pt>
                      <c:pt idx="277">
                        <c:v>20.2</c:v>
                      </c:pt>
                      <c:pt idx="278">
                        <c:v>20.239999999999991</c:v>
                      </c:pt>
                      <c:pt idx="279">
                        <c:v>20.28</c:v>
                      </c:pt>
                      <c:pt idx="280">
                        <c:v>20.3</c:v>
                      </c:pt>
                      <c:pt idx="281">
                        <c:v>20.34</c:v>
                      </c:pt>
                      <c:pt idx="282">
                        <c:v>20.38</c:v>
                      </c:pt>
                      <c:pt idx="283">
                        <c:v>20.399999999999999</c:v>
                      </c:pt>
                      <c:pt idx="284">
                        <c:v>20.399999999999999</c:v>
                      </c:pt>
                      <c:pt idx="285">
                        <c:v>20.440000000000001</c:v>
                      </c:pt>
                      <c:pt idx="286">
                        <c:v>20.46</c:v>
                      </c:pt>
                      <c:pt idx="287">
                        <c:v>20.5</c:v>
                      </c:pt>
                      <c:pt idx="288">
                        <c:v>20.52</c:v>
                      </c:pt>
                      <c:pt idx="289">
                        <c:v>20.54</c:v>
                      </c:pt>
                      <c:pt idx="290">
                        <c:v>20.58</c:v>
                      </c:pt>
                      <c:pt idx="291">
                        <c:v>20.6</c:v>
                      </c:pt>
                      <c:pt idx="292">
                        <c:v>20.62</c:v>
                      </c:pt>
                      <c:pt idx="293">
                        <c:v>20.62</c:v>
                      </c:pt>
                      <c:pt idx="294">
                        <c:v>20.66</c:v>
                      </c:pt>
                      <c:pt idx="295">
                        <c:v>20.68</c:v>
                      </c:pt>
                      <c:pt idx="296">
                        <c:v>20.7</c:v>
                      </c:pt>
                      <c:pt idx="297">
                        <c:v>20.72</c:v>
                      </c:pt>
                      <c:pt idx="298">
                        <c:v>20.74</c:v>
                      </c:pt>
                      <c:pt idx="299">
                        <c:v>20.76</c:v>
                      </c:pt>
                      <c:pt idx="300">
                        <c:v>20.78</c:v>
                      </c:pt>
                      <c:pt idx="301">
                        <c:v>20.8</c:v>
                      </c:pt>
                      <c:pt idx="302">
                        <c:v>20.82</c:v>
                      </c:pt>
                      <c:pt idx="303">
                        <c:v>20.82</c:v>
                      </c:pt>
                      <c:pt idx="304">
                        <c:v>20.84</c:v>
                      </c:pt>
                      <c:pt idx="305">
                        <c:v>20.86</c:v>
                      </c:pt>
                      <c:pt idx="306">
                        <c:v>20.88</c:v>
                      </c:pt>
                      <c:pt idx="307">
                        <c:v>20.9</c:v>
                      </c:pt>
                      <c:pt idx="308">
                        <c:v>20.92</c:v>
                      </c:pt>
                      <c:pt idx="309">
                        <c:v>20.94</c:v>
                      </c:pt>
                      <c:pt idx="310">
                        <c:v>20.96</c:v>
                      </c:pt>
                      <c:pt idx="311">
                        <c:v>20.96</c:v>
                      </c:pt>
                      <c:pt idx="312">
                        <c:v>20.96</c:v>
                      </c:pt>
                      <c:pt idx="313">
                        <c:v>20.98</c:v>
                      </c:pt>
                      <c:pt idx="314">
                        <c:v>21</c:v>
                      </c:pt>
                      <c:pt idx="315">
                        <c:v>21</c:v>
                      </c:pt>
                      <c:pt idx="316">
                        <c:v>21.02</c:v>
                      </c:pt>
                      <c:pt idx="317">
                        <c:v>21.02</c:v>
                      </c:pt>
                      <c:pt idx="318">
                        <c:v>21.04</c:v>
                      </c:pt>
                      <c:pt idx="319">
                        <c:v>21.04</c:v>
                      </c:pt>
                      <c:pt idx="320">
                        <c:v>21.06</c:v>
                      </c:pt>
                      <c:pt idx="321">
                        <c:v>21.06</c:v>
                      </c:pt>
                      <c:pt idx="322">
                        <c:v>21.06</c:v>
                      </c:pt>
                      <c:pt idx="323">
                        <c:v>21.06</c:v>
                      </c:pt>
                      <c:pt idx="324">
                        <c:v>21.08</c:v>
                      </c:pt>
                      <c:pt idx="325">
                        <c:v>21.08</c:v>
                      </c:pt>
                      <c:pt idx="326">
                        <c:v>21.08</c:v>
                      </c:pt>
                      <c:pt idx="327">
                        <c:v>21.1</c:v>
                      </c:pt>
                      <c:pt idx="328">
                        <c:v>21.1</c:v>
                      </c:pt>
                      <c:pt idx="329">
                        <c:v>21.12</c:v>
                      </c:pt>
                      <c:pt idx="330">
                        <c:v>21.12</c:v>
                      </c:pt>
                      <c:pt idx="331">
                        <c:v>21.12</c:v>
                      </c:pt>
                      <c:pt idx="332">
                        <c:v>21.12</c:v>
                      </c:pt>
                      <c:pt idx="333">
                        <c:v>21.12</c:v>
                      </c:pt>
                      <c:pt idx="334">
                        <c:v>21.14</c:v>
                      </c:pt>
                      <c:pt idx="335">
                        <c:v>21.14</c:v>
                      </c:pt>
                      <c:pt idx="336">
                        <c:v>21.14</c:v>
                      </c:pt>
                      <c:pt idx="337">
                        <c:v>21.16</c:v>
                      </c:pt>
                      <c:pt idx="338">
                        <c:v>21.16</c:v>
                      </c:pt>
                      <c:pt idx="339">
                        <c:v>21.16</c:v>
                      </c:pt>
                      <c:pt idx="340">
                        <c:v>21.16</c:v>
                      </c:pt>
                      <c:pt idx="341">
                        <c:v>21.18</c:v>
                      </c:pt>
                      <c:pt idx="342">
                        <c:v>21.18</c:v>
                      </c:pt>
                      <c:pt idx="343">
                        <c:v>21.18</c:v>
                      </c:pt>
                      <c:pt idx="344">
                        <c:v>21.18</c:v>
                      </c:pt>
                      <c:pt idx="345">
                        <c:v>21.2</c:v>
                      </c:pt>
                      <c:pt idx="346">
                        <c:v>21.2</c:v>
                      </c:pt>
                      <c:pt idx="347">
                        <c:v>21.2</c:v>
                      </c:pt>
                      <c:pt idx="348">
                        <c:v>21.2</c:v>
                      </c:pt>
                      <c:pt idx="349">
                        <c:v>21.2</c:v>
                      </c:pt>
                      <c:pt idx="350">
                        <c:v>21.2</c:v>
                      </c:pt>
                      <c:pt idx="351">
                        <c:v>21.2</c:v>
                      </c:pt>
                      <c:pt idx="352">
                        <c:v>21.2</c:v>
                      </c:pt>
                      <c:pt idx="353">
                        <c:v>21.2</c:v>
                      </c:pt>
                      <c:pt idx="354">
                        <c:v>21.2</c:v>
                      </c:pt>
                      <c:pt idx="355">
                        <c:v>21.2</c:v>
                      </c:pt>
                      <c:pt idx="356">
                        <c:v>21.2</c:v>
                      </c:pt>
                      <c:pt idx="357">
                        <c:v>21.2</c:v>
                      </c:pt>
                      <c:pt idx="358">
                        <c:v>21.2</c:v>
                      </c:pt>
                      <c:pt idx="359">
                        <c:v>21.2</c:v>
                      </c:pt>
                      <c:pt idx="360">
                        <c:v>21.2</c:v>
                      </c:pt>
                      <c:pt idx="361">
                        <c:v>21.2</c:v>
                      </c:pt>
                      <c:pt idx="362">
                        <c:v>21.2</c:v>
                      </c:pt>
                      <c:pt idx="363">
                        <c:v>21.2</c:v>
                      </c:pt>
                      <c:pt idx="364">
                        <c:v>21.2</c:v>
                      </c:pt>
                      <c:pt idx="365">
                        <c:v>21.2</c:v>
                      </c:pt>
                      <c:pt idx="366">
                        <c:v>21.2</c:v>
                      </c:pt>
                      <c:pt idx="367">
                        <c:v>21.2</c:v>
                      </c:pt>
                      <c:pt idx="368">
                        <c:v>21.2</c:v>
                      </c:pt>
                      <c:pt idx="369">
                        <c:v>21.2</c:v>
                      </c:pt>
                      <c:pt idx="370">
                        <c:v>21.2</c:v>
                      </c:pt>
                      <c:pt idx="371">
                        <c:v>21.2</c:v>
                      </c:pt>
                      <c:pt idx="372">
                        <c:v>21.2</c:v>
                      </c:pt>
                      <c:pt idx="373">
                        <c:v>21.2</c:v>
                      </c:pt>
                      <c:pt idx="374">
                        <c:v>21.2</c:v>
                      </c:pt>
                      <c:pt idx="375">
                        <c:v>21.22</c:v>
                      </c:pt>
                      <c:pt idx="376">
                        <c:v>21.22</c:v>
                      </c:pt>
                      <c:pt idx="377">
                        <c:v>21.22</c:v>
                      </c:pt>
                      <c:pt idx="378">
                        <c:v>21.22</c:v>
                      </c:pt>
                      <c:pt idx="379">
                        <c:v>21.22</c:v>
                      </c:pt>
                      <c:pt idx="380">
                        <c:v>21.24</c:v>
                      </c:pt>
                      <c:pt idx="381">
                        <c:v>21.24</c:v>
                      </c:pt>
                      <c:pt idx="382">
                        <c:v>21.24</c:v>
                      </c:pt>
                      <c:pt idx="383">
                        <c:v>21.26</c:v>
                      </c:pt>
                      <c:pt idx="384">
                        <c:v>21.26</c:v>
                      </c:pt>
                      <c:pt idx="385">
                        <c:v>21.26</c:v>
                      </c:pt>
                      <c:pt idx="386">
                        <c:v>21.28</c:v>
                      </c:pt>
                      <c:pt idx="387">
                        <c:v>21.28</c:v>
                      </c:pt>
                      <c:pt idx="388">
                        <c:v>21.28</c:v>
                      </c:pt>
                      <c:pt idx="389">
                        <c:v>21.3</c:v>
                      </c:pt>
                      <c:pt idx="390">
                        <c:v>21.3</c:v>
                      </c:pt>
                      <c:pt idx="391">
                        <c:v>21.3</c:v>
                      </c:pt>
                      <c:pt idx="392">
                        <c:v>21.32</c:v>
                      </c:pt>
                      <c:pt idx="393">
                        <c:v>21.32</c:v>
                      </c:pt>
                      <c:pt idx="394">
                        <c:v>21.32</c:v>
                      </c:pt>
                      <c:pt idx="395">
                        <c:v>21.34</c:v>
                      </c:pt>
                      <c:pt idx="396">
                        <c:v>21.34</c:v>
                      </c:pt>
                      <c:pt idx="397">
                        <c:v>21.36</c:v>
                      </c:pt>
                      <c:pt idx="398">
                        <c:v>21.36</c:v>
                      </c:pt>
                      <c:pt idx="399">
                        <c:v>21.38</c:v>
                      </c:pt>
                      <c:pt idx="400">
                        <c:v>21.38</c:v>
                      </c:pt>
                      <c:pt idx="401">
                        <c:v>21.4</c:v>
                      </c:pt>
                      <c:pt idx="402">
                        <c:v>21.4</c:v>
                      </c:pt>
                      <c:pt idx="403">
                        <c:v>21.4</c:v>
                      </c:pt>
                      <c:pt idx="404">
                        <c:v>21.42</c:v>
                      </c:pt>
                      <c:pt idx="405">
                        <c:v>21.42</c:v>
                      </c:pt>
                      <c:pt idx="406">
                        <c:v>21.42</c:v>
                      </c:pt>
                      <c:pt idx="407">
                        <c:v>21.42</c:v>
                      </c:pt>
                      <c:pt idx="408">
                        <c:v>21.42</c:v>
                      </c:pt>
                      <c:pt idx="409">
                        <c:v>21.44</c:v>
                      </c:pt>
                      <c:pt idx="410">
                        <c:v>21.44</c:v>
                      </c:pt>
                      <c:pt idx="411">
                        <c:v>21.44</c:v>
                      </c:pt>
                      <c:pt idx="412">
                        <c:v>21.44</c:v>
                      </c:pt>
                      <c:pt idx="413">
                        <c:v>21.44</c:v>
                      </c:pt>
                      <c:pt idx="414">
                        <c:v>21.46</c:v>
                      </c:pt>
                      <c:pt idx="415">
                        <c:v>21.46</c:v>
                      </c:pt>
                      <c:pt idx="416">
                        <c:v>21.46</c:v>
                      </c:pt>
                      <c:pt idx="417">
                        <c:v>21.46</c:v>
                      </c:pt>
                      <c:pt idx="418">
                        <c:v>21.46</c:v>
                      </c:pt>
                      <c:pt idx="419">
                        <c:v>21.46</c:v>
                      </c:pt>
                      <c:pt idx="420">
                        <c:v>21.48</c:v>
                      </c:pt>
                      <c:pt idx="421">
                        <c:v>21.48</c:v>
                      </c:pt>
                      <c:pt idx="422">
                        <c:v>21.48</c:v>
                      </c:pt>
                      <c:pt idx="423">
                        <c:v>21.48</c:v>
                      </c:pt>
                      <c:pt idx="424">
                        <c:v>21.48</c:v>
                      </c:pt>
                      <c:pt idx="425">
                        <c:v>21.48</c:v>
                      </c:pt>
                      <c:pt idx="426">
                        <c:v>21.5</c:v>
                      </c:pt>
                      <c:pt idx="427">
                        <c:v>21.5</c:v>
                      </c:pt>
                      <c:pt idx="428">
                        <c:v>21.5</c:v>
                      </c:pt>
                      <c:pt idx="429">
                        <c:v>21.5</c:v>
                      </c:pt>
                      <c:pt idx="430">
                        <c:v>21.52</c:v>
                      </c:pt>
                      <c:pt idx="431">
                        <c:v>21.52</c:v>
                      </c:pt>
                      <c:pt idx="432">
                        <c:v>21.52</c:v>
                      </c:pt>
                      <c:pt idx="433">
                        <c:v>21.52</c:v>
                      </c:pt>
                      <c:pt idx="434">
                        <c:v>21.54</c:v>
                      </c:pt>
                      <c:pt idx="435">
                        <c:v>21.54</c:v>
                      </c:pt>
                      <c:pt idx="436">
                        <c:v>21.54</c:v>
                      </c:pt>
                      <c:pt idx="437">
                        <c:v>21.56</c:v>
                      </c:pt>
                      <c:pt idx="438">
                        <c:v>21.56</c:v>
                      </c:pt>
                      <c:pt idx="439">
                        <c:v>21.56</c:v>
                      </c:pt>
                      <c:pt idx="440">
                        <c:v>21.58</c:v>
                      </c:pt>
                      <c:pt idx="441">
                        <c:v>21.58</c:v>
                      </c:pt>
                      <c:pt idx="442">
                        <c:v>21.58</c:v>
                      </c:pt>
                      <c:pt idx="443">
                        <c:v>21.58</c:v>
                      </c:pt>
                      <c:pt idx="444">
                        <c:v>21.6</c:v>
                      </c:pt>
                      <c:pt idx="445">
                        <c:v>21.6</c:v>
                      </c:pt>
                      <c:pt idx="446">
                        <c:v>21.6</c:v>
                      </c:pt>
                      <c:pt idx="447">
                        <c:v>21.6</c:v>
                      </c:pt>
                      <c:pt idx="448">
                        <c:v>21.62</c:v>
                      </c:pt>
                      <c:pt idx="449">
                        <c:v>21.62</c:v>
                      </c:pt>
                      <c:pt idx="450">
                        <c:v>21.62</c:v>
                      </c:pt>
                      <c:pt idx="451">
                        <c:v>21.62</c:v>
                      </c:pt>
                      <c:pt idx="452">
                        <c:v>21.62</c:v>
                      </c:pt>
                      <c:pt idx="453">
                        <c:v>21.62</c:v>
                      </c:pt>
                      <c:pt idx="454">
                        <c:v>21.64</c:v>
                      </c:pt>
                      <c:pt idx="455">
                        <c:v>21.64</c:v>
                      </c:pt>
                      <c:pt idx="456">
                        <c:v>21.64</c:v>
                      </c:pt>
                      <c:pt idx="457">
                        <c:v>21.64</c:v>
                      </c:pt>
                      <c:pt idx="458">
                        <c:v>21.64</c:v>
                      </c:pt>
                      <c:pt idx="459">
                        <c:v>21.66</c:v>
                      </c:pt>
                      <c:pt idx="460">
                        <c:v>21.66</c:v>
                      </c:pt>
                      <c:pt idx="461">
                        <c:v>21.66</c:v>
                      </c:pt>
                      <c:pt idx="462">
                        <c:v>21.66</c:v>
                      </c:pt>
                      <c:pt idx="463">
                        <c:v>21.66</c:v>
                      </c:pt>
                      <c:pt idx="464">
                        <c:v>21.68</c:v>
                      </c:pt>
                      <c:pt idx="465">
                        <c:v>21.68</c:v>
                      </c:pt>
                      <c:pt idx="466">
                        <c:v>21.68</c:v>
                      </c:pt>
                      <c:pt idx="467">
                        <c:v>21.7</c:v>
                      </c:pt>
                      <c:pt idx="468">
                        <c:v>21.7</c:v>
                      </c:pt>
                      <c:pt idx="469">
                        <c:v>21.7</c:v>
                      </c:pt>
                      <c:pt idx="470">
                        <c:v>21.72</c:v>
                      </c:pt>
                      <c:pt idx="471">
                        <c:v>21.72</c:v>
                      </c:pt>
                      <c:pt idx="472">
                        <c:v>21.72</c:v>
                      </c:pt>
                      <c:pt idx="473">
                        <c:v>21.74</c:v>
                      </c:pt>
                      <c:pt idx="474">
                        <c:v>21.74</c:v>
                      </c:pt>
                      <c:pt idx="475">
                        <c:v>21.76</c:v>
                      </c:pt>
                      <c:pt idx="476">
                        <c:v>21.76</c:v>
                      </c:pt>
                      <c:pt idx="477">
                        <c:v>21.78</c:v>
                      </c:pt>
                      <c:pt idx="478">
                        <c:v>21.78</c:v>
                      </c:pt>
                      <c:pt idx="479">
                        <c:v>21.78</c:v>
                      </c:pt>
                      <c:pt idx="480">
                        <c:v>21.78</c:v>
                      </c:pt>
                      <c:pt idx="481">
                        <c:v>21.8</c:v>
                      </c:pt>
                      <c:pt idx="482">
                        <c:v>21.8</c:v>
                      </c:pt>
                      <c:pt idx="483">
                        <c:v>21.82</c:v>
                      </c:pt>
                      <c:pt idx="484">
                        <c:v>21.82</c:v>
                      </c:pt>
                      <c:pt idx="485">
                        <c:v>21.82</c:v>
                      </c:pt>
                      <c:pt idx="486">
                        <c:v>21.84</c:v>
                      </c:pt>
                      <c:pt idx="487">
                        <c:v>21.84</c:v>
                      </c:pt>
                      <c:pt idx="488">
                        <c:v>21.86</c:v>
                      </c:pt>
                      <c:pt idx="489">
                        <c:v>21.86</c:v>
                      </c:pt>
                      <c:pt idx="490">
                        <c:v>21.86</c:v>
                      </c:pt>
                      <c:pt idx="491">
                        <c:v>21.86</c:v>
                      </c:pt>
                      <c:pt idx="492">
                        <c:v>21.88</c:v>
                      </c:pt>
                      <c:pt idx="493">
                        <c:v>21.88</c:v>
                      </c:pt>
                      <c:pt idx="494">
                        <c:v>21.9</c:v>
                      </c:pt>
                      <c:pt idx="495">
                        <c:v>21.9</c:v>
                      </c:pt>
                      <c:pt idx="496">
                        <c:v>21.9</c:v>
                      </c:pt>
                      <c:pt idx="497">
                        <c:v>21.9</c:v>
                      </c:pt>
                      <c:pt idx="498">
                        <c:v>21.9</c:v>
                      </c:pt>
                      <c:pt idx="499">
                        <c:v>21.92</c:v>
                      </c:pt>
                      <c:pt idx="500">
                        <c:v>21.92</c:v>
                      </c:pt>
                      <c:pt idx="501">
                        <c:v>21.92</c:v>
                      </c:pt>
                      <c:pt idx="502">
                        <c:v>21.92</c:v>
                      </c:pt>
                      <c:pt idx="503">
                        <c:v>21.92</c:v>
                      </c:pt>
                      <c:pt idx="504">
                        <c:v>21.94</c:v>
                      </c:pt>
                      <c:pt idx="505">
                        <c:v>21.94</c:v>
                      </c:pt>
                      <c:pt idx="506">
                        <c:v>21.94</c:v>
                      </c:pt>
                      <c:pt idx="507">
                        <c:v>21.94</c:v>
                      </c:pt>
                      <c:pt idx="508">
                        <c:v>21.94</c:v>
                      </c:pt>
                      <c:pt idx="509">
                        <c:v>21.94</c:v>
                      </c:pt>
                      <c:pt idx="510">
                        <c:v>21.94</c:v>
                      </c:pt>
                      <c:pt idx="511">
                        <c:v>21.96</c:v>
                      </c:pt>
                      <c:pt idx="512">
                        <c:v>21.96</c:v>
                      </c:pt>
                      <c:pt idx="513">
                        <c:v>21.96</c:v>
                      </c:pt>
                      <c:pt idx="514">
                        <c:v>21.96</c:v>
                      </c:pt>
                      <c:pt idx="515">
                        <c:v>21.96</c:v>
                      </c:pt>
                      <c:pt idx="516">
                        <c:v>21.96</c:v>
                      </c:pt>
                      <c:pt idx="517">
                        <c:v>21.98</c:v>
                      </c:pt>
                      <c:pt idx="518">
                        <c:v>21.98</c:v>
                      </c:pt>
                      <c:pt idx="519">
                        <c:v>21.98</c:v>
                      </c:pt>
                      <c:pt idx="520">
                        <c:v>22</c:v>
                      </c:pt>
                      <c:pt idx="521">
                        <c:v>22</c:v>
                      </c:pt>
                      <c:pt idx="522">
                        <c:v>22</c:v>
                      </c:pt>
                      <c:pt idx="523">
                        <c:v>22.02</c:v>
                      </c:pt>
                      <c:pt idx="524">
                        <c:v>22.02</c:v>
                      </c:pt>
                      <c:pt idx="525">
                        <c:v>22.02</c:v>
                      </c:pt>
                      <c:pt idx="526">
                        <c:v>22.02</c:v>
                      </c:pt>
                      <c:pt idx="527">
                        <c:v>22.02</c:v>
                      </c:pt>
                      <c:pt idx="528">
                        <c:v>22.04</c:v>
                      </c:pt>
                      <c:pt idx="529">
                        <c:v>22.04</c:v>
                      </c:pt>
                      <c:pt idx="530">
                        <c:v>22.04</c:v>
                      </c:pt>
                      <c:pt idx="531">
                        <c:v>22.04</c:v>
                      </c:pt>
                      <c:pt idx="532">
                        <c:v>22.04</c:v>
                      </c:pt>
                      <c:pt idx="533">
                        <c:v>22.04</c:v>
                      </c:pt>
                      <c:pt idx="534">
                        <c:v>22.04</c:v>
                      </c:pt>
                      <c:pt idx="535">
                        <c:v>22.04</c:v>
                      </c:pt>
                      <c:pt idx="536">
                        <c:v>22.04</c:v>
                      </c:pt>
                      <c:pt idx="537">
                        <c:v>22.04</c:v>
                      </c:pt>
                      <c:pt idx="538">
                        <c:v>22.02</c:v>
                      </c:pt>
                      <c:pt idx="539">
                        <c:v>22.02</c:v>
                      </c:pt>
                      <c:pt idx="540">
                        <c:v>22.02</c:v>
                      </c:pt>
                      <c:pt idx="541">
                        <c:v>22.02</c:v>
                      </c:pt>
                      <c:pt idx="542">
                        <c:v>22</c:v>
                      </c:pt>
                      <c:pt idx="543">
                        <c:v>22</c:v>
                      </c:pt>
                      <c:pt idx="544">
                        <c:v>22</c:v>
                      </c:pt>
                      <c:pt idx="545">
                        <c:v>22</c:v>
                      </c:pt>
                      <c:pt idx="546">
                        <c:v>21.98</c:v>
                      </c:pt>
                      <c:pt idx="547">
                        <c:v>21.98</c:v>
                      </c:pt>
                      <c:pt idx="548">
                        <c:v>21.96</c:v>
                      </c:pt>
                      <c:pt idx="549">
                        <c:v>21.96</c:v>
                      </c:pt>
                      <c:pt idx="550">
                        <c:v>21.94</c:v>
                      </c:pt>
                      <c:pt idx="551">
                        <c:v>21.94</c:v>
                      </c:pt>
                      <c:pt idx="552">
                        <c:v>21.94</c:v>
                      </c:pt>
                      <c:pt idx="553">
                        <c:v>21.92</c:v>
                      </c:pt>
                      <c:pt idx="554">
                        <c:v>21.9</c:v>
                      </c:pt>
                      <c:pt idx="555">
                        <c:v>21.9</c:v>
                      </c:pt>
                      <c:pt idx="556">
                        <c:v>21.9</c:v>
                      </c:pt>
                      <c:pt idx="557">
                        <c:v>21.88</c:v>
                      </c:pt>
                      <c:pt idx="558">
                        <c:v>21.88</c:v>
                      </c:pt>
                      <c:pt idx="559">
                        <c:v>21.86</c:v>
                      </c:pt>
                      <c:pt idx="560">
                        <c:v>21.86</c:v>
                      </c:pt>
                      <c:pt idx="561">
                        <c:v>21.84</c:v>
                      </c:pt>
                      <c:pt idx="562">
                        <c:v>21.84</c:v>
                      </c:pt>
                      <c:pt idx="563">
                        <c:v>21.82</c:v>
                      </c:pt>
                      <c:pt idx="564">
                        <c:v>21.82</c:v>
                      </c:pt>
                      <c:pt idx="565">
                        <c:v>21.82</c:v>
                      </c:pt>
                      <c:pt idx="566">
                        <c:v>21.82</c:v>
                      </c:pt>
                      <c:pt idx="567">
                        <c:v>21.8</c:v>
                      </c:pt>
                      <c:pt idx="568">
                        <c:v>21.8</c:v>
                      </c:pt>
                      <c:pt idx="569">
                        <c:v>21.78</c:v>
                      </c:pt>
                      <c:pt idx="570">
                        <c:v>21.78</c:v>
                      </c:pt>
                      <c:pt idx="571">
                        <c:v>21.76</c:v>
                      </c:pt>
                      <c:pt idx="572">
                        <c:v>21.74</c:v>
                      </c:pt>
                      <c:pt idx="573">
                        <c:v>21.74</c:v>
                      </c:pt>
                      <c:pt idx="574">
                        <c:v>21.74</c:v>
                      </c:pt>
                      <c:pt idx="575">
                        <c:v>21.72</c:v>
                      </c:pt>
                      <c:pt idx="576">
                        <c:v>21.72</c:v>
                      </c:pt>
                      <c:pt idx="577">
                        <c:v>21.7</c:v>
                      </c:pt>
                      <c:pt idx="578">
                        <c:v>21.68</c:v>
                      </c:pt>
                      <c:pt idx="579">
                        <c:v>21.68</c:v>
                      </c:pt>
                      <c:pt idx="580">
                        <c:v>21.66</c:v>
                      </c:pt>
                      <c:pt idx="581">
                        <c:v>21.66</c:v>
                      </c:pt>
                      <c:pt idx="582">
                        <c:v>21.64</c:v>
                      </c:pt>
                      <c:pt idx="583">
                        <c:v>21.64</c:v>
                      </c:pt>
                      <c:pt idx="584">
                        <c:v>21.62</c:v>
                      </c:pt>
                      <c:pt idx="585">
                        <c:v>21.6</c:v>
                      </c:pt>
                      <c:pt idx="586">
                        <c:v>21.6</c:v>
                      </c:pt>
                      <c:pt idx="587">
                        <c:v>21.58</c:v>
                      </c:pt>
                      <c:pt idx="588">
                        <c:v>21.56</c:v>
                      </c:pt>
                      <c:pt idx="589">
                        <c:v>21.54</c:v>
                      </c:pt>
                      <c:pt idx="590">
                        <c:v>21.54</c:v>
                      </c:pt>
                      <c:pt idx="591">
                        <c:v>21.52</c:v>
                      </c:pt>
                      <c:pt idx="592">
                        <c:v>21.52</c:v>
                      </c:pt>
                      <c:pt idx="593">
                        <c:v>21.5</c:v>
                      </c:pt>
                      <c:pt idx="594">
                        <c:v>21.48</c:v>
                      </c:pt>
                      <c:pt idx="595">
                        <c:v>21.48</c:v>
                      </c:pt>
                      <c:pt idx="596">
                        <c:v>21.46</c:v>
                      </c:pt>
                      <c:pt idx="597">
                        <c:v>21.44</c:v>
                      </c:pt>
                      <c:pt idx="598">
                        <c:v>21.42</c:v>
                      </c:pt>
                      <c:pt idx="599">
                        <c:v>21.42</c:v>
                      </c:pt>
                      <c:pt idx="600">
                        <c:v>21.4</c:v>
                      </c:pt>
                      <c:pt idx="601">
                        <c:v>21.4</c:v>
                      </c:pt>
                      <c:pt idx="602">
                        <c:v>21.38</c:v>
                      </c:pt>
                      <c:pt idx="603">
                        <c:v>21.38</c:v>
                      </c:pt>
                      <c:pt idx="604">
                        <c:v>21.36</c:v>
                      </c:pt>
                      <c:pt idx="605">
                        <c:v>21.36</c:v>
                      </c:pt>
                      <c:pt idx="606">
                        <c:v>21.34</c:v>
                      </c:pt>
                      <c:pt idx="607">
                        <c:v>21.34</c:v>
                      </c:pt>
                      <c:pt idx="608">
                        <c:v>21.32</c:v>
                      </c:pt>
                      <c:pt idx="609">
                        <c:v>21.32</c:v>
                      </c:pt>
                      <c:pt idx="610">
                        <c:v>21.3</c:v>
                      </c:pt>
                      <c:pt idx="611">
                        <c:v>21.3</c:v>
                      </c:pt>
                      <c:pt idx="612">
                        <c:v>21.3</c:v>
                      </c:pt>
                      <c:pt idx="613">
                        <c:v>21.3</c:v>
                      </c:pt>
                      <c:pt idx="614">
                        <c:v>21.28</c:v>
                      </c:pt>
                      <c:pt idx="615">
                        <c:v>21.28</c:v>
                      </c:pt>
                      <c:pt idx="616">
                        <c:v>21.26</c:v>
                      </c:pt>
                      <c:pt idx="617">
                        <c:v>21.26</c:v>
                      </c:pt>
                      <c:pt idx="618">
                        <c:v>21.26</c:v>
                      </c:pt>
                      <c:pt idx="619">
                        <c:v>21.26</c:v>
                      </c:pt>
                      <c:pt idx="620">
                        <c:v>21.26</c:v>
                      </c:pt>
                      <c:pt idx="621">
                        <c:v>21.24</c:v>
                      </c:pt>
                      <c:pt idx="622">
                        <c:v>21.24</c:v>
                      </c:pt>
                      <c:pt idx="623">
                        <c:v>21.24</c:v>
                      </c:pt>
                      <c:pt idx="624">
                        <c:v>21.22</c:v>
                      </c:pt>
                      <c:pt idx="625">
                        <c:v>21.22</c:v>
                      </c:pt>
                      <c:pt idx="626">
                        <c:v>21.22</c:v>
                      </c:pt>
                      <c:pt idx="627">
                        <c:v>21.2</c:v>
                      </c:pt>
                      <c:pt idx="628">
                        <c:v>21.2</c:v>
                      </c:pt>
                      <c:pt idx="629">
                        <c:v>21.2</c:v>
                      </c:pt>
                      <c:pt idx="630">
                        <c:v>21.2</c:v>
                      </c:pt>
                      <c:pt idx="631">
                        <c:v>21.2</c:v>
                      </c:pt>
                      <c:pt idx="632">
                        <c:v>21.2</c:v>
                      </c:pt>
                      <c:pt idx="633">
                        <c:v>21.18</c:v>
                      </c:pt>
                      <c:pt idx="634">
                        <c:v>21.18</c:v>
                      </c:pt>
                      <c:pt idx="635">
                        <c:v>21.18</c:v>
                      </c:pt>
                      <c:pt idx="636">
                        <c:v>21.18</c:v>
                      </c:pt>
                      <c:pt idx="637">
                        <c:v>21.18</c:v>
                      </c:pt>
                      <c:pt idx="638">
                        <c:v>21.18</c:v>
                      </c:pt>
                      <c:pt idx="639">
                        <c:v>21.18</c:v>
                      </c:pt>
                      <c:pt idx="640">
                        <c:v>21.18</c:v>
                      </c:pt>
                      <c:pt idx="641">
                        <c:v>21.18</c:v>
                      </c:pt>
                      <c:pt idx="642">
                        <c:v>21.18</c:v>
                      </c:pt>
                      <c:pt idx="643">
                        <c:v>21.18</c:v>
                      </c:pt>
                      <c:pt idx="644">
                        <c:v>21.18</c:v>
                      </c:pt>
                      <c:pt idx="645">
                        <c:v>21.18</c:v>
                      </c:pt>
                      <c:pt idx="646">
                        <c:v>21.18</c:v>
                      </c:pt>
                      <c:pt idx="647">
                        <c:v>21.18</c:v>
                      </c:pt>
                      <c:pt idx="648">
                        <c:v>21.18</c:v>
                      </c:pt>
                      <c:pt idx="649">
                        <c:v>21.18</c:v>
                      </c:pt>
                      <c:pt idx="650">
                        <c:v>21.18</c:v>
                      </c:pt>
                      <c:pt idx="651">
                        <c:v>21.18</c:v>
                      </c:pt>
                      <c:pt idx="652">
                        <c:v>21.18</c:v>
                      </c:pt>
                      <c:pt idx="653">
                        <c:v>21.2</c:v>
                      </c:pt>
                      <c:pt idx="654">
                        <c:v>21.2</c:v>
                      </c:pt>
                      <c:pt idx="655">
                        <c:v>21.2</c:v>
                      </c:pt>
                      <c:pt idx="656">
                        <c:v>21.2</c:v>
                      </c:pt>
                      <c:pt idx="657">
                        <c:v>21.2</c:v>
                      </c:pt>
                      <c:pt idx="658">
                        <c:v>21.2</c:v>
                      </c:pt>
                      <c:pt idx="659">
                        <c:v>21.2</c:v>
                      </c:pt>
                      <c:pt idx="660">
                        <c:v>21.2</c:v>
                      </c:pt>
                      <c:pt idx="661">
                        <c:v>21.2</c:v>
                      </c:pt>
                      <c:pt idx="662">
                        <c:v>21.2</c:v>
                      </c:pt>
                      <c:pt idx="663">
                        <c:v>21.2</c:v>
                      </c:pt>
                      <c:pt idx="664">
                        <c:v>21.2</c:v>
                      </c:pt>
                      <c:pt idx="665">
                        <c:v>21.2</c:v>
                      </c:pt>
                      <c:pt idx="666">
                        <c:v>21.2</c:v>
                      </c:pt>
                      <c:pt idx="667">
                        <c:v>21.2</c:v>
                      </c:pt>
                      <c:pt idx="668">
                        <c:v>21.2</c:v>
                      </c:pt>
                      <c:pt idx="669">
                        <c:v>21.2</c:v>
                      </c:pt>
                      <c:pt idx="670">
                        <c:v>21.2</c:v>
                      </c:pt>
                      <c:pt idx="671">
                        <c:v>21.2</c:v>
                      </c:pt>
                      <c:pt idx="672">
                        <c:v>21.2</c:v>
                      </c:pt>
                      <c:pt idx="673">
                        <c:v>21.2</c:v>
                      </c:pt>
                      <c:pt idx="674">
                        <c:v>21.2</c:v>
                      </c:pt>
                      <c:pt idx="675">
                        <c:v>21.2</c:v>
                      </c:pt>
                      <c:pt idx="676">
                        <c:v>21.2</c:v>
                      </c:pt>
                      <c:pt idx="677">
                        <c:v>21.2</c:v>
                      </c:pt>
                      <c:pt idx="678">
                        <c:v>21.2</c:v>
                      </c:pt>
                      <c:pt idx="679">
                        <c:v>21.2</c:v>
                      </c:pt>
                      <c:pt idx="680">
                        <c:v>21.2</c:v>
                      </c:pt>
                      <c:pt idx="681">
                        <c:v>21.2</c:v>
                      </c:pt>
                      <c:pt idx="682">
                        <c:v>21.2</c:v>
                      </c:pt>
                      <c:pt idx="683">
                        <c:v>21.2</c:v>
                      </c:pt>
                      <c:pt idx="684">
                        <c:v>21.2</c:v>
                      </c:pt>
                      <c:pt idx="685">
                        <c:v>21.2</c:v>
                      </c:pt>
                      <c:pt idx="686">
                        <c:v>21.22</c:v>
                      </c:pt>
                      <c:pt idx="687">
                        <c:v>21.22</c:v>
                      </c:pt>
                      <c:pt idx="688">
                        <c:v>21.22</c:v>
                      </c:pt>
                      <c:pt idx="689">
                        <c:v>21.24</c:v>
                      </c:pt>
                      <c:pt idx="690">
                        <c:v>21.24</c:v>
                      </c:pt>
                      <c:pt idx="691">
                        <c:v>21.26</c:v>
                      </c:pt>
                      <c:pt idx="692">
                        <c:v>21.26</c:v>
                      </c:pt>
                      <c:pt idx="693">
                        <c:v>21.26</c:v>
                      </c:pt>
                      <c:pt idx="694">
                        <c:v>21.28</c:v>
                      </c:pt>
                      <c:pt idx="695">
                        <c:v>21.3</c:v>
                      </c:pt>
                      <c:pt idx="696">
                        <c:v>21.3</c:v>
                      </c:pt>
                      <c:pt idx="697">
                        <c:v>21.32</c:v>
                      </c:pt>
                      <c:pt idx="698">
                        <c:v>21.32</c:v>
                      </c:pt>
                      <c:pt idx="699">
                        <c:v>21.34</c:v>
                      </c:pt>
                      <c:pt idx="700">
                        <c:v>21.36</c:v>
                      </c:pt>
                      <c:pt idx="701">
                        <c:v>21.36</c:v>
                      </c:pt>
                      <c:pt idx="702">
                        <c:v>21.38</c:v>
                      </c:pt>
                      <c:pt idx="703">
                        <c:v>21.4</c:v>
                      </c:pt>
                      <c:pt idx="704">
                        <c:v>21.4</c:v>
                      </c:pt>
                      <c:pt idx="705">
                        <c:v>21.4</c:v>
                      </c:pt>
                      <c:pt idx="706">
                        <c:v>21.42</c:v>
                      </c:pt>
                      <c:pt idx="707">
                        <c:v>21.42</c:v>
                      </c:pt>
                      <c:pt idx="708">
                        <c:v>21.44</c:v>
                      </c:pt>
                      <c:pt idx="709">
                        <c:v>21.44</c:v>
                      </c:pt>
                      <c:pt idx="710">
                        <c:v>21.46</c:v>
                      </c:pt>
                      <c:pt idx="711">
                        <c:v>21.46</c:v>
                      </c:pt>
                      <c:pt idx="712">
                        <c:v>21.46</c:v>
                      </c:pt>
                      <c:pt idx="713">
                        <c:v>21.48</c:v>
                      </c:pt>
                      <c:pt idx="714">
                        <c:v>21.48</c:v>
                      </c:pt>
                      <c:pt idx="715">
                        <c:v>21.5</c:v>
                      </c:pt>
                      <c:pt idx="716">
                        <c:v>21.5</c:v>
                      </c:pt>
                      <c:pt idx="717">
                        <c:v>21.52</c:v>
                      </c:pt>
                      <c:pt idx="718">
                        <c:v>21.52</c:v>
                      </c:pt>
                      <c:pt idx="719">
                        <c:v>21.54</c:v>
                      </c:pt>
                      <c:pt idx="720">
                        <c:v>21.56</c:v>
                      </c:pt>
                      <c:pt idx="721">
                        <c:v>21.56</c:v>
                      </c:pt>
                      <c:pt idx="722">
                        <c:v>21.58</c:v>
                      </c:pt>
                      <c:pt idx="723">
                        <c:v>21.58</c:v>
                      </c:pt>
                      <c:pt idx="724">
                        <c:v>21.6</c:v>
                      </c:pt>
                      <c:pt idx="725">
                        <c:v>21.6</c:v>
                      </c:pt>
                      <c:pt idx="726">
                        <c:v>21.62</c:v>
                      </c:pt>
                      <c:pt idx="727">
                        <c:v>21.64</c:v>
                      </c:pt>
                      <c:pt idx="728">
                        <c:v>21.66</c:v>
                      </c:pt>
                      <c:pt idx="729">
                        <c:v>21.68</c:v>
                      </c:pt>
                      <c:pt idx="730">
                        <c:v>21.7</c:v>
                      </c:pt>
                      <c:pt idx="731">
                        <c:v>21.7</c:v>
                      </c:pt>
                      <c:pt idx="732">
                        <c:v>21.7</c:v>
                      </c:pt>
                      <c:pt idx="733">
                        <c:v>21.72</c:v>
                      </c:pt>
                      <c:pt idx="734">
                        <c:v>21.74</c:v>
                      </c:pt>
                      <c:pt idx="735">
                        <c:v>21.76</c:v>
                      </c:pt>
                      <c:pt idx="736">
                        <c:v>21.78</c:v>
                      </c:pt>
                      <c:pt idx="737">
                        <c:v>21.8</c:v>
                      </c:pt>
                      <c:pt idx="738">
                        <c:v>21.82</c:v>
                      </c:pt>
                      <c:pt idx="739">
                        <c:v>21.84</c:v>
                      </c:pt>
                      <c:pt idx="740">
                        <c:v>21.84</c:v>
                      </c:pt>
                      <c:pt idx="741">
                        <c:v>21.84</c:v>
                      </c:pt>
                      <c:pt idx="742">
                        <c:v>21.86</c:v>
                      </c:pt>
                      <c:pt idx="743">
                        <c:v>21.88</c:v>
                      </c:pt>
                      <c:pt idx="744">
                        <c:v>21.9</c:v>
                      </c:pt>
                      <c:pt idx="745">
                        <c:v>21.92</c:v>
                      </c:pt>
                      <c:pt idx="746">
                        <c:v>21.92</c:v>
                      </c:pt>
                      <c:pt idx="747">
                        <c:v>21.94</c:v>
                      </c:pt>
                      <c:pt idx="748">
                        <c:v>21.96</c:v>
                      </c:pt>
                      <c:pt idx="749">
                        <c:v>21.98</c:v>
                      </c:pt>
                      <c:pt idx="750">
                        <c:v>21.98</c:v>
                      </c:pt>
                      <c:pt idx="751">
                        <c:v>21.98</c:v>
                      </c:pt>
                      <c:pt idx="752">
                        <c:v>22</c:v>
                      </c:pt>
                      <c:pt idx="753">
                        <c:v>22</c:v>
                      </c:pt>
                      <c:pt idx="754">
                        <c:v>22.02</c:v>
                      </c:pt>
                      <c:pt idx="755">
                        <c:v>22.04</c:v>
                      </c:pt>
                      <c:pt idx="756">
                        <c:v>22.04</c:v>
                      </c:pt>
                      <c:pt idx="757">
                        <c:v>22.06</c:v>
                      </c:pt>
                      <c:pt idx="758">
                        <c:v>22.06</c:v>
                      </c:pt>
                      <c:pt idx="759">
                        <c:v>22.08</c:v>
                      </c:pt>
                      <c:pt idx="760">
                        <c:v>22.08</c:v>
                      </c:pt>
                      <c:pt idx="761">
                        <c:v>22.1</c:v>
                      </c:pt>
                      <c:pt idx="762">
                        <c:v>22.1</c:v>
                      </c:pt>
                      <c:pt idx="763">
                        <c:v>22.12</c:v>
                      </c:pt>
                      <c:pt idx="764">
                        <c:v>22.12</c:v>
                      </c:pt>
                      <c:pt idx="765">
                        <c:v>22.14</c:v>
                      </c:pt>
                      <c:pt idx="766">
                        <c:v>22.16</c:v>
                      </c:pt>
                      <c:pt idx="767">
                        <c:v>22.16</c:v>
                      </c:pt>
                      <c:pt idx="768">
                        <c:v>22.18</c:v>
                      </c:pt>
                      <c:pt idx="769">
                        <c:v>22.18</c:v>
                      </c:pt>
                      <c:pt idx="770">
                        <c:v>22.2</c:v>
                      </c:pt>
                      <c:pt idx="771">
                        <c:v>22.22</c:v>
                      </c:pt>
                      <c:pt idx="772">
                        <c:v>22.22</c:v>
                      </c:pt>
                      <c:pt idx="773">
                        <c:v>22.24</c:v>
                      </c:pt>
                      <c:pt idx="774">
                        <c:v>22.26</c:v>
                      </c:pt>
                      <c:pt idx="775">
                        <c:v>22.28</c:v>
                      </c:pt>
                      <c:pt idx="776">
                        <c:v>22.28</c:v>
                      </c:pt>
                      <c:pt idx="777">
                        <c:v>22.3</c:v>
                      </c:pt>
                      <c:pt idx="778">
                        <c:v>22.3</c:v>
                      </c:pt>
                      <c:pt idx="779">
                        <c:v>22.32</c:v>
                      </c:pt>
                      <c:pt idx="780">
                        <c:v>22.32</c:v>
                      </c:pt>
                      <c:pt idx="781">
                        <c:v>22.34</c:v>
                      </c:pt>
                      <c:pt idx="782">
                        <c:v>22.36</c:v>
                      </c:pt>
                      <c:pt idx="783">
                        <c:v>22.36</c:v>
                      </c:pt>
                      <c:pt idx="784">
                        <c:v>22.38</c:v>
                      </c:pt>
                      <c:pt idx="785">
                        <c:v>22.38</c:v>
                      </c:pt>
                      <c:pt idx="786">
                        <c:v>22.4</c:v>
                      </c:pt>
                      <c:pt idx="787">
                        <c:v>22.4</c:v>
                      </c:pt>
                      <c:pt idx="788">
                        <c:v>22.4</c:v>
                      </c:pt>
                      <c:pt idx="789">
                        <c:v>22.42</c:v>
                      </c:pt>
                      <c:pt idx="790">
                        <c:v>22.42</c:v>
                      </c:pt>
                      <c:pt idx="791">
                        <c:v>22.44</c:v>
                      </c:pt>
                      <c:pt idx="792">
                        <c:v>22.44</c:v>
                      </c:pt>
                      <c:pt idx="793">
                        <c:v>22.46</c:v>
                      </c:pt>
                      <c:pt idx="794">
                        <c:v>22.46</c:v>
                      </c:pt>
                      <c:pt idx="795">
                        <c:v>22.46</c:v>
                      </c:pt>
                      <c:pt idx="796">
                        <c:v>22.48</c:v>
                      </c:pt>
                      <c:pt idx="797">
                        <c:v>22.48</c:v>
                      </c:pt>
                      <c:pt idx="798">
                        <c:v>22.48</c:v>
                      </c:pt>
                      <c:pt idx="799">
                        <c:v>22.48</c:v>
                      </c:pt>
                      <c:pt idx="800">
                        <c:v>22.5</c:v>
                      </c:pt>
                      <c:pt idx="801">
                        <c:v>22.5</c:v>
                      </c:pt>
                      <c:pt idx="802">
                        <c:v>22.5</c:v>
                      </c:pt>
                      <c:pt idx="803">
                        <c:v>22.52</c:v>
                      </c:pt>
                      <c:pt idx="804">
                        <c:v>22.52</c:v>
                      </c:pt>
                      <c:pt idx="805">
                        <c:v>22.52</c:v>
                      </c:pt>
                      <c:pt idx="806">
                        <c:v>22.54</c:v>
                      </c:pt>
                      <c:pt idx="807">
                        <c:v>22.54</c:v>
                      </c:pt>
                      <c:pt idx="808">
                        <c:v>22.54</c:v>
                      </c:pt>
                      <c:pt idx="809">
                        <c:v>22.56</c:v>
                      </c:pt>
                      <c:pt idx="810">
                        <c:v>22.56</c:v>
                      </c:pt>
                      <c:pt idx="811">
                        <c:v>22.58</c:v>
                      </c:pt>
                      <c:pt idx="812">
                        <c:v>22.6</c:v>
                      </c:pt>
                      <c:pt idx="813">
                        <c:v>22.6</c:v>
                      </c:pt>
                      <c:pt idx="814">
                        <c:v>22.62</c:v>
                      </c:pt>
                      <c:pt idx="815">
                        <c:v>22.62</c:v>
                      </c:pt>
                      <c:pt idx="816">
                        <c:v>22.64</c:v>
                      </c:pt>
                      <c:pt idx="817">
                        <c:v>22.66</c:v>
                      </c:pt>
                      <c:pt idx="818">
                        <c:v>22.68</c:v>
                      </c:pt>
                      <c:pt idx="819">
                        <c:v>22.68</c:v>
                      </c:pt>
                      <c:pt idx="820">
                        <c:v>22.7</c:v>
                      </c:pt>
                      <c:pt idx="821">
                        <c:v>22.72</c:v>
                      </c:pt>
                      <c:pt idx="822">
                        <c:v>22.74</c:v>
                      </c:pt>
                      <c:pt idx="823">
                        <c:v>22.76</c:v>
                      </c:pt>
                      <c:pt idx="824">
                        <c:v>22.76</c:v>
                      </c:pt>
                      <c:pt idx="825">
                        <c:v>22.76</c:v>
                      </c:pt>
                      <c:pt idx="826">
                        <c:v>22.78</c:v>
                      </c:pt>
                      <c:pt idx="827">
                        <c:v>22.8</c:v>
                      </c:pt>
                      <c:pt idx="828">
                        <c:v>22.8</c:v>
                      </c:pt>
                      <c:pt idx="829">
                        <c:v>22.82</c:v>
                      </c:pt>
                      <c:pt idx="830">
                        <c:v>22.84</c:v>
                      </c:pt>
                      <c:pt idx="831">
                        <c:v>22.84</c:v>
                      </c:pt>
                      <c:pt idx="832">
                        <c:v>22.86</c:v>
                      </c:pt>
                      <c:pt idx="833">
                        <c:v>22.86</c:v>
                      </c:pt>
                      <c:pt idx="834">
                        <c:v>22.86</c:v>
                      </c:pt>
                      <c:pt idx="835">
                        <c:v>22.88</c:v>
                      </c:pt>
                      <c:pt idx="836">
                        <c:v>22.88</c:v>
                      </c:pt>
                      <c:pt idx="837">
                        <c:v>22.88</c:v>
                      </c:pt>
                      <c:pt idx="838">
                        <c:v>22.9</c:v>
                      </c:pt>
                      <c:pt idx="839">
                        <c:v>22.9</c:v>
                      </c:pt>
                      <c:pt idx="840">
                        <c:v>22.9</c:v>
                      </c:pt>
                      <c:pt idx="841">
                        <c:v>22.9</c:v>
                      </c:pt>
                      <c:pt idx="842">
                        <c:v>22.92</c:v>
                      </c:pt>
                      <c:pt idx="843">
                        <c:v>22.92</c:v>
                      </c:pt>
                      <c:pt idx="844">
                        <c:v>22.92</c:v>
                      </c:pt>
                      <c:pt idx="845">
                        <c:v>22.92</c:v>
                      </c:pt>
                      <c:pt idx="846">
                        <c:v>22.94</c:v>
                      </c:pt>
                      <c:pt idx="847">
                        <c:v>22.94</c:v>
                      </c:pt>
                      <c:pt idx="848">
                        <c:v>22.94</c:v>
                      </c:pt>
                      <c:pt idx="849">
                        <c:v>22.96</c:v>
                      </c:pt>
                      <c:pt idx="850">
                        <c:v>22.96</c:v>
                      </c:pt>
                      <c:pt idx="851">
                        <c:v>22.96</c:v>
                      </c:pt>
                      <c:pt idx="852">
                        <c:v>22.96</c:v>
                      </c:pt>
                      <c:pt idx="853">
                        <c:v>22.98</c:v>
                      </c:pt>
                      <c:pt idx="854">
                        <c:v>22.98</c:v>
                      </c:pt>
                      <c:pt idx="855">
                        <c:v>23</c:v>
                      </c:pt>
                      <c:pt idx="856">
                        <c:v>23.02</c:v>
                      </c:pt>
                      <c:pt idx="857">
                        <c:v>23.02</c:v>
                      </c:pt>
                      <c:pt idx="858">
                        <c:v>23.04</c:v>
                      </c:pt>
                      <c:pt idx="859">
                        <c:v>23.04</c:v>
                      </c:pt>
                      <c:pt idx="860">
                        <c:v>23.06</c:v>
                      </c:pt>
                      <c:pt idx="861">
                        <c:v>23.06</c:v>
                      </c:pt>
                      <c:pt idx="862">
                        <c:v>23.08</c:v>
                      </c:pt>
                      <c:pt idx="863">
                        <c:v>23.08</c:v>
                      </c:pt>
                      <c:pt idx="864">
                        <c:v>23.08</c:v>
                      </c:pt>
                      <c:pt idx="865">
                        <c:v>23.1</c:v>
                      </c:pt>
                      <c:pt idx="866">
                        <c:v>23.1</c:v>
                      </c:pt>
                      <c:pt idx="867">
                        <c:v>23.12</c:v>
                      </c:pt>
                      <c:pt idx="868">
                        <c:v>23.12</c:v>
                      </c:pt>
                      <c:pt idx="869">
                        <c:v>23.14</c:v>
                      </c:pt>
                      <c:pt idx="870">
                        <c:v>23.14</c:v>
                      </c:pt>
                      <c:pt idx="871">
                        <c:v>23.14</c:v>
                      </c:pt>
                      <c:pt idx="872">
                        <c:v>23.16</c:v>
                      </c:pt>
                      <c:pt idx="873">
                        <c:v>23.16</c:v>
                      </c:pt>
                      <c:pt idx="874">
                        <c:v>23.16</c:v>
                      </c:pt>
                      <c:pt idx="875">
                        <c:v>23.16</c:v>
                      </c:pt>
                      <c:pt idx="876">
                        <c:v>23.18</c:v>
                      </c:pt>
                      <c:pt idx="877">
                        <c:v>23.18</c:v>
                      </c:pt>
                      <c:pt idx="878">
                        <c:v>23.18</c:v>
                      </c:pt>
                      <c:pt idx="879">
                        <c:v>23.18</c:v>
                      </c:pt>
                      <c:pt idx="880">
                        <c:v>23.2</c:v>
                      </c:pt>
                      <c:pt idx="881">
                        <c:v>23.2</c:v>
                      </c:pt>
                      <c:pt idx="882">
                        <c:v>23.2</c:v>
                      </c:pt>
                      <c:pt idx="883">
                        <c:v>23.2</c:v>
                      </c:pt>
                      <c:pt idx="884">
                        <c:v>23.2</c:v>
                      </c:pt>
                      <c:pt idx="885">
                        <c:v>23.22</c:v>
                      </c:pt>
                      <c:pt idx="886">
                        <c:v>23.22</c:v>
                      </c:pt>
                      <c:pt idx="887">
                        <c:v>23.22</c:v>
                      </c:pt>
                      <c:pt idx="888">
                        <c:v>23.24</c:v>
                      </c:pt>
                      <c:pt idx="889">
                        <c:v>23.24</c:v>
                      </c:pt>
                      <c:pt idx="890">
                        <c:v>23.24</c:v>
                      </c:pt>
                      <c:pt idx="891">
                        <c:v>23.24</c:v>
                      </c:pt>
                      <c:pt idx="892">
                        <c:v>23.26</c:v>
                      </c:pt>
                      <c:pt idx="893">
                        <c:v>23.26</c:v>
                      </c:pt>
                      <c:pt idx="894">
                        <c:v>23.28</c:v>
                      </c:pt>
                      <c:pt idx="895">
                        <c:v>23.28</c:v>
                      </c:pt>
                      <c:pt idx="896">
                        <c:v>23.3</c:v>
                      </c:pt>
                      <c:pt idx="897">
                        <c:v>23.3</c:v>
                      </c:pt>
                      <c:pt idx="898">
                        <c:v>23.32</c:v>
                      </c:pt>
                      <c:pt idx="899">
                        <c:v>23.34</c:v>
                      </c:pt>
                      <c:pt idx="900">
                        <c:v>23.34</c:v>
                      </c:pt>
                      <c:pt idx="901">
                        <c:v>23.34</c:v>
                      </c:pt>
                      <c:pt idx="902">
                        <c:v>23.36</c:v>
                      </c:pt>
                      <c:pt idx="903">
                        <c:v>23.36</c:v>
                      </c:pt>
                      <c:pt idx="904">
                        <c:v>23.38</c:v>
                      </c:pt>
                      <c:pt idx="905">
                        <c:v>23.4</c:v>
                      </c:pt>
                      <c:pt idx="906">
                        <c:v>23.4</c:v>
                      </c:pt>
                      <c:pt idx="907">
                        <c:v>23.4</c:v>
                      </c:pt>
                      <c:pt idx="908">
                        <c:v>23.42</c:v>
                      </c:pt>
                      <c:pt idx="909">
                        <c:v>23.44</c:v>
                      </c:pt>
                      <c:pt idx="910">
                        <c:v>23.44</c:v>
                      </c:pt>
                      <c:pt idx="911">
                        <c:v>23.46</c:v>
                      </c:pt>
                      <c:pt idx="912">
                        <c:v>23.46</c:v>
                      </c:pt>
                      <c:pt idx="913">
                        <c:v>23.48</c:v>
                      </c:pt>
                      <c:pt idx="914">
                        <c:v>23.5</c:v>
                      </c:pt>
                      <c:pt idx="915">
                        <c:v>23.5</c:v>
                      </c:pt>
                      <c:pt idx="916">
                        <c:v>23.52</c:v>
                      </c:pt>
                      <c:pt idx="917">
                        <c:v>23.52</c:v>
                      </c:pt>
                      <c:pt idx="918">
                        <c:v>23.54</c:v>
                      </c:pt>
                      <c:pt idx="919">
                        <c:v>23.54</c:v>
                      </c:pt>
                      <c:pt idx="920">
                        <c:v>23.54</c:v>
                      </c:pt>
                      <c:pt idx="921">
                        <c:v>23.56</c:v>
                      </c:pt>
                      <c:pt idx="922">
                        <c:v>23.58</c:v>
                      </c:pt>
                      <c:pt idx="923">
                        <c:v>23.58</c:v>
                      </c:pt>
                      <c:pt idx="924">
                        <c:v>23.6</c:v>
                      </c:pt>
                      <c:pt idx="925">
                        <c:v>23.62</c:v>
                      </c:pt>
                      <c:pt idx="926">
                        <c:v>23.62</c:v>
                      </c:pt>
                      <c:pt idx="927">
                        <c:v>23.64</c:v>
                      </c:pt>
                      <c:pt idx="928">
                        <c:v>23.64</c:v>
                      </c:pt>
                      <c:pt idx="929">
                        <c:v>23.64</c:v>
                      </c:pt>
                      <c:pt idx="930">
                        <c:v>23.66</c:v>
                      </c:pt>
                      <c:pt idx="931">
                        <c:v>23.68</c:v>
                      </c:pt>
                      <c:pt idx="932">
                        <c:v>23.68</c:v>
                      </c:pt>
                      <c:pt idx="933">
                        <c:v>23.7</c:v>
                      </c:pt>
                      <c:pt idx="934">
                        <c:v>23.7</c:v>
                      </c:pt>
                      <c:pt idx="935">
                        <c:v>23.72</c:v>
                      </c:pt>
                      <c:pt idx="936">
                        <c:v>23.74</c:v>
                      </c:pt>
                      <c:pt idx="937">
                        <c:v>23.74</c:v>
                      </c:pt>
                      <c:pt idx="938">
                        <c:v>23.74</c:v>
                      </c:pt>
                      <c:pt idx="939">
                        <c:v>23.76</c:v>
                      </c:pt>
                      <c:pt idx="940">
                        <c:v>23.76</c:v>
                      </c:pt>
                      <c:pt idx="941">
                        <c:v>23.76</c:v>
                      </c:pt>
                      <c:pt idx="942">
                        <c:v>23.78</c:v>
                      </c:pt>
                      <c:pt idx="943">
                        <c:v>23.78</c:v>
                      </c:pt>
                      <c:pt idx="944">
                        <c:v>23.8</c:v>
                      </c:pt>
                      <c:pt idx="945">
                        <c:v>23.8</c:v>
                      </c:pt>
                      <c:pt idx="946">
                        <c:v>23.8</c:v>
                      </c:pt>
                      <c:pt idx="947">
                        <c:v>23.8</c:v>
                      </c:pt>
                      <c:pt idx="948">
                        <c:v>23.82</c:v>
                      </c:pt>
                      <c:pt idx="949">
                        <c:v>23.82</c:v>
                      </c:pt>
                      <c:pt idx="950">
                        <c:v>23.82</c:v>
                      </c:pt>
                      <c:pt idx="951">
                        <c:v>23.82</c:v>
                      </c:pt>
                      <c:pt idx="952">
                        <c:v>23.84</c:v>
                      </c:pt>
                      <c:pt idx="953">
                        <c:v>23.84</c:v>
                      </c:pt>
                      <c:pt idx="954">
                        <c:v>23.84</c:v>
                      </c:pt>
                      <c:pt idx="955">
                        <c:v>23.84</c:v>
                      </c:pt>
                      <c:pt idx="956">
                        <c:v>23.84</c:v>
                      </c:pt>
                      <c:pt idx="957">
                        <c:v>23.84</c:v>
                      </c:pt>
                      <c:pt idx="958">
                        <c:v>23.84</c:v>
                      </c:pt>
                      <c:pt idx="959">
                        <c:v>23.86</c:v>
                      </c:pt>
                      <c:pt idx="960">
                        <c:v>23.86</c:v>
                      </c:pt>
                      <c:pt idx="961">
                        <c:v>23.86</c:v>
                      </c:pt>
                      <c:pt idx="962">
                        <c:v>23.86</c:v>
                      </c:pt>
                      <c:pt idx="963">
                        <c:v>23.86</c:v>
                      </c:pt>
                      <c:pt idx="964">
                        <c:v>23.86</c:v>
                      </c:pt>
                      <c:pt idx="965">
                        <c:v>23.86</c:v>
                      </c:pt>
                      <c:pt idx="966">
                        <c:v>23.86</c:v>
                      </c:pt>
                      <c:pt idx="967">
                        <c:v>23.86</c:v>
                      </c:pt>
                      <c:pt idx="968">
                        <c:v>23.86</c:v>
                      </c:pt>
                      <c:pt idx="969">
                        <c:v>23.86</c:v>
                      </c:pt>
                      <c:pt idx="970">
                        <c:v>23.88</c:v>
                      </c:pt>
                      <c:pt idx="971">
                        <c:v>23.88</c:v>
                      </c:pt>
                      <c:pt idx="972">
                        <c:v>23.88</c:v>
                      </c:pt>
                      <c:pt idx="973">
                        <c:v>23.88</c:v>
                      </c:pt>
                      <c:pt idx="974">
                        <c:v>23.88</c:v>
                      </c:pt>
                      <c:pt idx="975">
                        <c:v>23.9</c:v>
                      </c:pt>
                      <c:pt idx="976">
                        <c:v>23.9</c:v>
                      </c:pt>
                      <c:pt idx="977">
                        <c:v>23.9</c:v>
                      </c:pt>
                      <c:pt idx="978">
                        <c:v>23.9</c:v>
                      </c:pt>
                      <c:pt idx="979">
                        <c:v>23.9</c:v>
                      </c:pt>
                      <c:pt idx="980">
                        <c:v>23.92</c:v>
                      </c:pt>
                      <c:pt idx="981">
                        <c:v>23.92</c:v>
                      </c:pt>
                      <c:pt idx="982">
                        <c:v>23.92</c:v>
                      </c:pt>
                      <c:pt idx="983">
                        <c:v>23.92</c:v>
                      </c:pt>
                      <c:pt idx="984">
                        <c:v>23.92</c:v>
                      </c:pt>
                      <c:pt idx="985">
                        <c:v>23.92</c:v>
                      </c:pt>
                      <c:pt idx="986">
                        <c:v>23.92</c:v>
                      </c:pt>
                      <c:pt idx="987">
                        <c:v>23.92</c:v>
                      </c:pt>
                      <c:pt idx="988">
                        <c:v>23.92</c:v>
                      </c:pt>
                      <c:pt idx="989">
                        <c:v>23.92</c:v>
                      </c:pt>
                      <c:pt idx="990">
                        <c:v>23.92</c:v>
                      </c:pt>
                      <c:pt idx="991">
                        <c:v>23.92</c:v>
                      </c:pt>
                      <c:pt idx="992">
                        <c:v>23.92</c:v>
                      </c:pt>
                      <c:pt idx="993">
                        <c:v>23.92</c:v>
                      </c:pt>
                      <c:pt idx="994">
                        <c:v>23.92</c:v>
                      </c:pt>
                      <c:pt idx="995">
                        <c:v>23.92</c:v>
                      </c:pt>
                      <c:pt idx="996">
                        <c:v>23.92</c:v>
                      </c:pt>
                      <c:pt idx="997">
                        <c:v>23.92</c:v>
                      </c:pt>
                      <c:pt idx="998">
                        <c:v>23.9</c:v>
                      </c:pt>
                      <c:pt idx="999">
                        <c:v>23.9</c:v>
                      </c:pt>
                      <c:pt idx="1000">
                        <c:v>23.9</c:v>
                      </c:pt>
                      <c:pt idx="1001">
                        <c:v>23.9</c:v>
                      </c:pt>
                      <c:pt idx="1002">
                        <c:v>23.9</c:v>
                      </c:pt>
                      <c:pt idx="1003">
                        <c:v>23.9</c:v>
                      </c:pt>
                      <c:pt idx="1004">
                        <c:v>23.9</c:v>
                      </c:pt>
                      <c:pt idx="1005">
                        <c:v>23.9</c:v>
                      </c:pt>
                      <c:pt idx="1006">
                        <c:v>23.9</c:v>
                      </c:pt>
                      <c:pt idx="1007">
                        <c:v>23.9</c:v>
                      </c:pt>
                      <c:pt idx="1008">
                        <c:v>23.9</c:v>
                      </c:pt>
                      <c:pt idx="1009">
                        <c:v>23.9</c:v>
                      </c:pt>
                      <c:pt idx="1010">
                        <c:v>23.9</c:v>
                      </c:pt>
                      <c:pt idx="1011">
                        <c:v>23.9</c:v>
                      </c:pt>
                      <c:pt idx="1012">
                        <c:v>23.9</c:v>
                      </c:pt>
                      <c:pt idx="1013">
                        <c:v>23.92</c:v>
                      </c:pt>
                      <c:pt idx="1014">
                        <c:v>23.92</c:v>
                      </c:pt>
                      <c:pt idx="1015">
                        <c:v>23.92</c:v>
                      </c:pt>
                      <c:pt idx="1016">
                        <c:v>23.92</c:v>
                      </c:pt>
                      <c:pt idx="1017">
                        <c:v>23.92</c:v>
                      </c:pt>
                      <c:pt idx="1018">
                        <c:v>23.92</c:v>
                      </c:pt>
                      <c:pt idx="1019">
                        <c:v>23.94</c:v>
                      </c:pt>
                      <c:pt idx="1020">
                        <c:v>23.94</c:v>
                      </c:pt>
                      <c:pt idx="1021">
                        <c:v>23.94</c:v>
                      </c:pt>
                      <c:pt idx="1022">
                        <c:v>23.94</c:v>
                      </c:pt>
                      <c:pt idx="1023">
                        <c:v>23.94</c:v>
                      </c:pt>
                      <c:pt idx="1024">
                        <c:v>23.94</c:v>
                      </c:pt>
                      <c:pt idx="1025">
                        <c:v>23.94</c:v>
                      </c:pt>
                      <c:pt idx="1026">
                        <c:v>23.94</c:v>
                      </c:pt>
                      <c:pt idx="1027">
                        <c:v>23.94</c:v>
                      </c:pt>
                      <c:pt idx="1028">
                        <c:v>23.94</c:v>
                      </c:pt>
                      <c:pt idx="1029">
                        <c:v>23.94</c:v>
                      </c:pt>
                      <c:pt idx="1030">
                        <c:v>23.94</c:v>
                      </c:pt>
                      <c:pt idx="1031">
                        <c:v>23.94</c:v>
                      </c:pt>
                      <c:pt idx="1032">
                        <c:v>23.94</c:v>
                      </c:pt>
                      <c:pt idx="1033">
                        <c:v>23.92</c:v>
                      </c:pt>
                      <c:pt idx="1034">
                        <c:v>23.92</c:v>
                      </c:pt>
                      <c:pt idx="1035">
                        <c:v>23.92</c:v>
                      </c:pt>
                      <c:pt idx="1036">
                        <c:v>23.92</c:v>
                      </c:pt>
                      <c:pt idx="1037">
                        <c:v>23.9</c:v>
                      </c:pt>
                      <c:pt idx="1038">
                        <c:v>23.9</c:v>
                      </c:pt>
                      <c:pt idx="1039">
                        <c:v>23.88</c:v>
                      </c:pt>
                      <c:pt idx="1040">
                        <c:v>23.88</c:v>
                      </c:pt>
                      <c:pt idx="1041">
                        <c:v>23.88</c:v>
                      </c:pt>
                      <c:pt idx="1042">
                        <c:v>23.88</c:v>
                      </c:pt>
                      <c:pt idx="1043">
                        <c:v>23.86</c:v>
                      </c:pt>
                      <c:pt idx="1044">
                        <c:v>23.86</c:v>
                      </c:pt>
                      <c:pt idx="1045">
                        <c:v>23.86</c:v>
                      </c:pt>
                      <c:pt idx="1046">
                        <c:v>23.84</c:v>
                      </c:pt>
                      <c:pt idx="1047">
                        <c:v>23.84</c:v>
                      </c:pt>
                      <c:pt idx="1048">
                        <c:v>23.84</c:v>
                      </c:pt>
                      <c:pt idx="1049">
                        <c:v>23.82</c:v>
                      </c:pt>
                      <c:pt idx="1050">
                        <c:v>23.82</c:v>
                      </c:pt>
                      <c:pt idx="1051">
                        <c:v>23.82</c:v>
                      </c:pt>
                      <c:pt idx="1052">
                        <c:v>23.82</c:v>
                      </c:pt>
                      <c:pt idx="1053">
                        <c:v>23.8</c:v>
                      </c:pt>
                      <c:pt idx="1054">
                        <c:v>23.8</c:v>
                      </c:pt>
                      <c:pt idx="1055">
                        <c:v>23.8</c:v>
                      </c:pt>
                      <c:pt idx="1056">
                        <c:v>23.8</c:v>
                      </c:pt>
                      <c:pt idx="1057">
                        <c:v>23.8</c:v>
                      </c:pt>
                      <c:pt idx="1058">
                        <c:v>23.8</c:v>
                      </c:pt>
                      <c:pt idx="1059">
                        <c:v>23.8</c:v>
                      </c:pt>
                      <c:pt idx="1060">
                        <c:v>23.8</c:v>
                      </c:pt>
                      <c:pt idx="1061">
                        <c:v>23.8</c:v>
                      </c:pt>
                      <c:pt idx="1062">
                        <c:v>23.78</c:v>
                      </c:pt>
                      <c:pt idx="1063">
                        <c:v>23.78</c:v>
                      </c:pt>
                      <c:pt idx="1064">
                        <c:v>23.78</c:v>
                      </c:pt>
                      <c:pt idx="1065">
                        <c:v>23.78</c:v>
                      </c:pt>
                      <c:pt idx="1066">
                        <c:v>23.78</c:v>
                      </c:pt>
                      <c:pt idx="1067">
                        <c:v>23.78</c:v>
                      </c:pt>
                      <c:pt idx="1068">
                        <c:v>23.78</c:v>
                      </c:pt>
                      <c:pt idx="1069">
                        <c:v>23.78</c:v>
                      </c:pt>
                      <c:pt idx="1070">
                        <c:v>23.78</c:v>
                      </c:pt>
                      <c:pt idx="1071">
                        <c:v>23.76</c:v>
                      </c:pt>
                      <c:pt idx="1072">
                        <c:v>23.76</c:v>
                      </c:pt>
                      <c:pt idx="1073">
                        <c:v>23.76</c:v>
                      </c:pt>
                      <c:pt idx="1074">
                        <c:v>23.76</c:v>
                      </c:pt>
                      <c:pt idx="1075">
                        <c:v>23.74</c:v>
                      </c:pt>
                      <c:pt idx="1076">
                        <c:v>23.74</c:v>
                      </c:pt>
                      <c:pt idx="1077">
                        <c:v>23.74</c:v>
                      </c:pt>
                      <c:pt idx="1078">
                        <c:v>23.74</c:v>
                      </c:pt>
                      <c:pt idx="1079">
                        <c:v>23.72</c:v>
                      </c:pt>
                      <c:pt idx="1080">
                        <c:v>23.72</c:v>
                      </c:pt>
                      <c:pt idx="1081">
                        <c:v>23.72</c:v>
                      </c:pt>
                      <c:pt idx="1082">
                        <c:v>23.7</c:v>
                      </c:pt>
                      <c:pt idx="1083">
                        <c:v>23.7</c:v>
                      </c:pt>
                      <c:pt idx="1084">
                        <c:v>23.7</c:v>
                      </c:pt>
                      <c:pt idx="1085">
                        <c:v>23.68</c:v>
                      </c:pt>
                      <c:pt idx="1086">
                        <c:v>23.68</c:v>
                      </c:pt>
                      <c:pt idx="1087">
                        <c:v>23.68</c:v>
                      </c:pt>
                      <c:pt idx="1088">
                        <c:v>23.68</c:v>
                      </c:pt>
                      <c:pt idx="1089">
                        <c:v>23.68</c:v>
                      </c:pt>
                      <c:pt idx="1090">
                        <c:v>23.68</c:v>
                      </c:pt>
                      <c:pt idx="1091">
                        <c:v>23.68</c:v>
                      </c:pt>
                      <c:pt idx="1092">
                        <c:v>23.68</c:v>
                      </c:pt>
                      <c:pt idx="1093">
                        <c:v>23.68</c:v>
                      </c:pt>
                      <c:pt idx="1094">
                        <c:v>23.68</c:v>
                      </c:pt>
                      <c:pt idx="1095">
                        <c:v>23.68</c:v>
                      </c:pt>
                      <c:pt idx="1096">
                        <c:v>23.68</c:v>
                      </c:pt>
                      <c:pt idx="1097">
                        <c:v>23.7</c:v>
                      </c:pt>
                      <c:pt idx="1098">
                        <c:v>23.7</c:v>
                      </c:pt>
                      <c:pt idx="1099">
                        <c:v>23.7</c:v>
                      </c:pt>
                      <c:pt idx="1100">
                        <c:v>23.7</c:v>
                      </c:pt>
                      <c:pt idx="1101">
                        <c:v>23.72</c:v>
                      </c:pt>
                      <c:pt idx="1102">
                        <c:v>23.72</c:v>
                      </c:pt>
                      <c:pt idx="1103">
                        <c:v>23.72</c:v>
                      </c:pt>
                      <c:pt idx="1104">
                        <c:v>23.74</c:v>
                      </c:pt>
                      <c:pt idx="1105">
                        <c:v>23.74</c:v>
                      </c:pt>
                      <c:pt idx="1106">
                        <c:v>23.74</c:v>
                      </c:pt>
                      <c:pt idx="1107">
                        <c:v>23.74</c:v>
                      </c:pt>
                      <c:pt idx="1108">
                        <c:v>23.76</c:v>
                      </c:pt>
                      <c:pt idx="1109">
                        <c:v>23.76</c:v>
                      </c:pt>
                      <c:pt idx="1110">
                        <c:v>23.76</c:v>
                      </c:pt>
                      <c:pt idx="1111">
                        <c:v>23.78</c:v>
                      </c:pt>
                      <c:pt idx="1112">
                        <c:v>23.78</c:v>
                      </c:pt>
                      <c:pt idx="1113">
                        <c:v>23.78</c:v>
                      </c:pt>
                      <c:pt idx="1114">
                        <c:v>23.78</c:v>
                      </c:pt>
                      <c:pt idx="1115">
                        <c:v>23.78</c:v>
                      </c:pt>
                      <c:pt idx="1116">
                        <c:v>23.8</c:v>
                      </c:pt>
                      <c:pt idx="1117">
                        <c:v>23.8</c:v>
                      </c:pt>
                      <c:pt idx="1118">
                        <c:v>23.8</c:v>
                      </c:pt>
                      <c:pt idx="1119">
                        <c:v>23.8</c:v>
                      </c:pt>
                      <c:pt idx="1120">
                        <c:v>23.8</c:v>
                      </c:pt>
                      <c:pt idx="1121">
                        <c:v>23.82</c:v>
                      </c:pt>
                      <c:pt idx="1122">
                        <c:v>23.82</c:v>
                      </c:pt>
                      <c:pt idx="1123">
                        <c:v>23.82</c:v>
                      </c:pt>
                      <c:pt idx="1124">
                        <c:v>23.82</c:v>
                      </c:pt>
                      <c:pt idx="1125">
                        <c:v>23.82</c:v>
                      </c:pt>
                      <c:pt idx="1126">
                        <c:v>23.84</c:v>
                      </c:pt>
                      <c:pt idx="1127">
                        <c:v>23.84</c:v>
                      </c:pt>
                      <c:pt idx="1128">
                        <c:v>23.84</c:v>
                      </c:pt>
                      <c:pt idx="1129">
                        <c:v>23.86</c:v>
                      </c:pt>
                      <c:pt idx="1130">
                        <c:v>23.86</c:v>
                      </c:pt>
                      <c:pt idx="1131">
                        <c:v>23.86</c:v>
                      </c:pt>
                      <c:pt idx="1132">
                        <c:v>23.88</c:v>
                      </c:pt>
                      <c:pt idx="1133">
                        <c:v>23.88</c:v>
                      </c:pt>
                      <c:pt idx="1134">
                        <c:v>23.88</c:v>
                      </c:pt>
                      <c:pt idx="1135">
                        <c:v>23.9</c:v>
                      </c:pt>
                      <c:pt idx="1136">
                        <c:v>23.9</c:v>
                      </c:pt>
                      <c:pt idx="1137">
                        <c:v>23.92</c:v>
                      </c:pt>
                      <c:pt idx="1138">
                        <c:v>23.92</c:v>
                      </c:pt>
                      <c:pt idx="1139">
                        <c:v>23.94</c:v>
                      </c:pt>
                      <c:pt idx="1140">
                        <c:v>23.94</c:v>
                      </c:pt>
                      <c:pt idx="1141">
                        <c:v>23.96</c:v>
                      </c:pt>
                      <c:pt idx="1142">
                        <c:v>23.96</c:v>
                      </c:pt>
                      <c:pt idx="1143">
                        <c:v>23.96</c:v>
                      </c:pt>
                      <c:pt idx="1144">
                        <c:v>23.98</c:v>
                      </c:pt>
                      <c:pt idx="1145">
                        <c:v>23.98</c:v>
                      </c:pt>
                      <c:pt idx="1146">
                        <c:v>24</c:v>
                      </c:pt>
                      <c:pt idx="1147">
                        <c:v>24</c:v>
                      </c:pt>
                      <c:pt idx="1148">
                        <c:v>24</c:v>
                      </c:pt>
                      <c:pt idx="1149">
                        <c:v>24.02</c:v>
                      </c:pt>
                      <c:pt idx="1150">
                        <c:v>24.02</c:v>
                      </c:pt>
                      <c:pt idx="1151">
                        <c:v>24.02</c:v>
                      </c:pt>
                      <c:pt idx="1152">
                        <c:v>24.04</c:v>
                      </c:pt>
                      <c:pt idx="1153">
                        <c:v>24.04</c:v>
                      </c:pt>
                      <c:pt idx="1154">
                        <c:v>24.04</c:v>
                      </c:pt>
                      <c:pt idx="1155">
                        <c:v>24.06</c:v>
                      </c:pt>
                      <c:pt idx="1156">
                        <c:v>24.06</c:v>
                      </c:pt>
                      <c:pt idx="1157">
                        <c:v>24.06</c:v>
                      </c:pt>
                      <c:pt idx="1158">
                        <c:v>24.06</c:v>
                      </c:pt>
                      <c:pt idx="1159">
                        <c:v>24.06</c:v>
                      </c:pt>
                      <c:pt idx="1160">
                        <c:v>24.06</c:v>
                      </c:pt>
                      <c:pt idx="1161">
                        <c:v>24.06</c:v>
                      </c:pt>
                      <c:pt idx="1162">
                        <c:v>24.06</c:v>
                      </c:pt>
                      <c:pt idx="1163">
                        <c:v>24.06</c:v>
                      </c:pt>
                      <c:pt idx="1164">
                        <c:v>24.06</c:v>
                      </c:pt>
                      <c:pt idx="1165">
                        <c:v>24.08</c:v>
                      </c:pt>
                      <c:pt idx="1166">
                        <c:v>24.08</c:v>
                      </c:pt>
                      <c:pt idx="1167">
                        <c:v>24.08</c:v>
                      </c:pt>
                      <c:pt idx="1168">
                        <c:v>24.08</c:v>
                      </c:pt>
                      <c:pt idx="1169">
                        <c:v>24.08</c:v>
                      </c:pt>
                      <c:pt idx="1170">
                        <c:v>24.08</c:v>
                      </c:pt>
                      <c:pt idx="1171">
                        <c:v>24.08</c:v>
                      </c:pt>
                      <c:pt idx="1172">
                        <c:v>24.08</c:v>
                      </c:pt>
                      <c:pt idx="1173">
                        <c:v>24.08</c:v>
                      </c:pt>
                      <c:pt idx="1174">
                        <c:v>24.08</c:v>
                      </c:pt>
                      <c:pt idx="1175">
                        <c:v>24.08</c:v>
                      </c:pt>
                      <c:pt idx="1176">
                        <c:v>24.08</c:v>
                      </c:pt>
                      <c:pt idx="1177">
                        <c:v>24.08</c:v>
                      </c:pt>
                      <c:pt idx="1178">
                        <c:v>24.08</c:v>
                      </c:pt>
                      <c:pt idx="1179">
                        <c:v>24.08</c:v>
                      </c:pt>
                      <c:pt idx="1180">
                        <c:v>24.08</c:v>
                      </c:pt>
                      <c:pt idx="1181">
                        <c:v>24.06</c:v>
                      </c:pt>
                      <c:pt idx="1182">
                        <c:v>24.06</c:v>
                      </c:pt>
                      <c:pt idx="1183">
                        <c:v>24.06</c:v>
                      </c:pt>
                      <c:pt idx="1184">
                        <c:v>24.06</c:v>
                      </c:pt>
                      <c:pt idx="1185">
                        <c:v>24.06</c:v>
                      </c:pt>
                      <c:pt idx="1186">
                        <c:v>24.06</c:v>
                      </c:pt>
                      <c:pt idx="1187">
                        <c:v>24.04</c:v>
                      </c:pt>
                      <c:pt idx="1188">
                        <c:v>24.04</c:v>
                      </c:pt>
                      <c:pt idx="1189">
                        <c:v>24.04</c:v>
                      </c:pt>
                      <c:pt idx="1190">
                        <c:v>24.04</c:v>
                      </c:pt>
                      <c:pt idx="1191">
                        <c:v>24.02</c:v>
                      </c:pt>
                      <c:pt idx="1192">
                        <c:v>24.02</c:v>
                      </c:pt>
                      <c:pt idx="1193">
                        <c:v>24</c:v>
                      </c:pt>
                      <c:pt idx="1194">
                        <c:v>24</c:v>
                      </c:pt>
                      <c:pt idx="1195">
                        <c:v>23.98</c:v>
                      </c:pt>
                      <c:pt idx="1196">
                        <c:v>23.96</c:v>
                      </c:pt>
                      <c:pt idx="1197">
                        <c:v>23.94</c:v>
                      </c:pt>
                      <c:pt idx="1198">
                        <c:v>23.94</c:v>
                      </c:pt>
                      <c:pt idx="1199">
                        <c:v>23.94</c:v>
                      </c:pt>
                      <c:pt idx="1200">
                        <c:v>23.92</c:v>
                      </c:pt>
                      <c:pt idx="1201">
                        <c:v>23.9</c:v>
                      </c:pt>
                      <c:pt idx="1202">
                        <c:v>23.88</c:v>
                      </c:pt>
                      <c:pt idx="1203">
                        <c:v>23.86</c:v>
                      </c:pt>
                      <c:pt idx="1204">
                        <c:v>23.82</c:v>
                      </c:pt>
                      <c:pt idx="1205">
                        <c:v>23.8</c:v>
                      </c:pt>
                      <c:pt idx="1206">
                        <c:v>23.8</c:v>
                      </c:pt>
                      <c:pt idx="1207">
                        <c:v>23.78</c:v>
                      </c:pt>
                      <c:pt idx="1208">
                        <c:v>23.76</c:v>
                      </c:pt>
                      <c:pt idx="1209">
                        <c:v>23.72</c:v>
                      </c:pt>
                      <c:pt idx="1210">
                        <c:v>23.7</c:v>
                      </c:pt>
                      <c:pt idx="1211">
                        <c:v>23.68</c:v>
                      </c:pt>
                      <c:pt idx="1212">
                        <c:v>23.66</c:v>
                      </c:pt>
                      <c:pt idx="1213">
                        <c:v>23.62</c:v>
                      </c:pt>
                      <c:pt idx="1214">
                        <c:v>23.6</c:v>
                      </c:pt>
                      <c:pt idx="1215">
                        <c:v>23.56</c:v>
                      </c:pt>
                      <c:pt idx="1216">
                        <c:v>23.54</c:v>
                      </c:pt>
                      <c:pt idx="1217">
                        <c:v>23.5</c:v>
                      </c:pt>
                      <c:pt idx="1218">
                        <c:v>23.5</c:v>
                      </c:pt>
                      <c:pt idx="1219">
                        <c:v>23.46</c:v>
                      </c:pt>
                      <c:pt idx="1220">
                        <c:v>23.44</c:v>
                      </c:pt>
                      <c:pt idx="1221">
                        <c:v>23.4</c:v>
                      </c:pt>
                      <c:pt idx="1222">
                        <c:v>23.36</c:v>
                      </c:pt>
                      <c:pt idx="1223">
                        <c:v>23.32</c:v>
                      </c:pt>
                      <c:pt idx="1224">
                        <c:v>23.28</c:v>
                      </c:pt>
                      <c:pt idx="1225">
                        <c:v>23.24</c:v>
                      </c:pt>
                      <c:pt idx="1226">
                        <c:v>23.18</c:v>
                      </c:pt>
                      <c:pt idx="1227">
                        <c:v>23.18</c:v>
                      </c:pt>
                      <c:pt idx="1228">
                        <c:v>23.14</c:v>
                      </c:pt>
                      <c:pt idx="1229">
                        <c:v>23.08</c:v>
                      </c:pt>
                      <c:pt idx="1230">
                        <c:v>23.02</c:v>
                      </c:pt>
                      <c:pt idx="1231">
                        <c:v>22.98</c:v>
                      </c:pt>
                      <c:pt idx="1232">
                        <c:v>22.92</c:v>
                      </c:pt>
                      <c:pt idx="1233">
                        <c:v>22.84</c:v>
                      </c:pt>
                      <c:pt idx="1234">
                        <c:v>22.78</c:v>
                      </c:pt>
                      <c:pt idx="1235">
                        <c:v>22.72</c:v>
                      </c:pt>
                      <c:pt idx="1236">
                        <c:v>22.72</c:v>
                      </c:pt>
                      <c:pt idx="1237">
                        <c:v>22.64</c:v>
                      </c:pt>
                      <c:pt idx="1238">
                        <c:v>22.56</c:v>
                      </c:pt>
                      <c:pt idx="1239">
                        <c:v>22.5</c:v>
                      </c:pt>
                      <c:pt idx="1240">
                        <c:v>22.42</c:v>
                      </c:pt>
                      <c:pt idx="1241">
                        <c:v>22.34</c:v>
                      </c:pt>
                      <c:pt idx="1242">
                        <c:v>22.24</c:v>
                      </c:pt>
                      <c:pt idx="1243">
                        <c:v>22.16</c:v>
                      </c:pt>
                      <c:pt idx="1244">
                        <c:v>22.08</c:v>
                      </c:pt>
                      <c:pt idx="1245">
                        <c:v>21.98</c:v>
                      </c:pt>
                      <c:pt idx="1246">
                        <c:v>21.98</c:v>
                      </c:pt>
                      <c:pt idx="1247">
                        <c:v>21.88</c:v>
                      </c:pt>
                      <c:pt idx="1248">
                        <c:v>21.8</c:v>
                      </c:pt>
                      <c:pt idx="1249">
                        <c:v>21.7</c:v>
                      </c:pt>
                      <c:pt idx="1250">
                        <c:v>21.6</c:v>
                      </c:pt>
                      <c:pt idx="1251">
                        <c:v>21.5</c:v>
                      </c:pt>
                      <c:pt idx="1252">
                        <c:v>21.4</c:v>
                      </c:pt>
                      <c:pt idx="1253">
                        <c:v>21.28</c:v>
                      </c:pt>
                      <c:pt idx="1254">
                        <c:v>21.18</c:v>
                      </c:pt>
                      <c:pt idx="1255">
                        <c:v>21.18</c:v>
                      </c:pt>
                      <c:pt idx="1256">
                        <c:v>21.08</c:v>
                      </c:pt>
                      <c:pt idx="1257">
                        <c:v>20.96</c:v>
                      </c:pt>
                      <c:pt idx="1258">
                        <c:v>20.86</c:v>
                      </c:pt>
                      <c:pt idx="1259">
                        <c:v>20.74</c:v>
                      </c:pt>
                      <c:pt idx="1260">
                        <c:v>20.62</c:v>
                      </c:pt>
                      <c:pt idx="1261">
                        <c:v>20.52</c:v>
                      </c:pt>
                      <c:pt idx="1262">
                        <c:v>20.399999999999999</c:v>
                      </c:pt>
                      <c:pt idx="1263">
                        <c:v>20.28</c:v>
                      </c:pt>
                      <c:pt idx="1264">
                        <c:v>20.28</c:v>
                      </c:pt>
                      <c:pt idx="1265">
                        <c:v>20.16</c:v>
                      </c:pt>
                      <c:pt idx="1266">
                        <c:v>20.04</c:v>
                      </c:pt>
                      <c:pt idx="1267">
                        <c:v>19.920000000000002</c:v>
                      </c:pt>
                      <c:pt idx="1268">
                        <c:v>19.8</c:v>
                      </c:pt>
                      <c:pt idx="1269">
                        <c:v>19.66</c:v>
                      </c:pt>
                      <c:pt idx="1270">
                        <c:v>19.54</c:v>
                      </c:pt>
                      <c:pt idx="1271">
                        <c:v>19.420000000000002</c:v>
                      </c:pt>
                      <c:pt idx="1272">
                        <c:v>19.28</c:v>
                      </c:pt>
                      <c:pt idx="1273">
                        <c:v>19.28</c:v>
                      </c:pt>
                      <c:pt idx="1274">
                        <c:v>19.16</c:v>
                      </c:pt>
                      <c:pt idx="1275">
                        <c:v>19.04</c:v>
                      </c:pt>
                      <c:pt idx="1276">
                        <c:v>18.899999999999999</c:v>
                      </c:pt>
                      <c:pt idx="1277">
                        <c:v>18.78</c:v>
                      </c:pt>
                      <c:pt idx="1278">
                        <c:v>18.64</c:v>
                      </c:pt>
                      <c:pt idx="1279">
                        <c:v>18.52</c:v>
                      </c:pt>
                      <c:pt idx="1280">
                        <c:v>18.399999999999999</c:v>
                      </c:pt>
                      <c:pt idx="1281">
                        <c:v>18.260000000000002</c:v>
                      </c:pt>
                      <c:pt idx="1282">
                        <c:v>18.14</c:v>
                      </c:pt>
                      <c:pt idx="1283">
                        <c:v>18.14</c:v>
                      </c:pt>
                      <c:pt idx="1284">
                        <c:v>18.02</c:v>
                      </c:pt>
                      <c:pt idx="1285">
                        <c:v>17.88</c:v>
                      </c:pt>
                      <c:pt idx="1286">
                        <c:v>17.760000000000002</c:v>
                      </c:pt>
                      <c:pt idx="1287">
                        <c:v>17.64</c:v>
                      </c:pt>
                      <c:pt idx="1288">
                        <c:v>17.52</c:v>
                      </c:pt>
                      <c:pt idx="1289">
                        <c:v>17.399999999999999</c:v>
                      </c:pt>
                      <c:pt idx="1290">
                        <c:v>17.260000000000002</c:v>
                      </c:pt>
                      <c:pt idx="1291">
                        <c:v>17.14</c:v>
                      </c:pt>
                      <c:pt idx="1292">
                        <c:v>17.14</c:v>
                      </c:pt>
                      <c:pt idx="1293">
                        <c:v>17.04</c:v>
                      </c:pt>
                      <c:pt idx="1294">
                        <c:v>16.920000000000002</c:v>
                      </c:pt>
                      <c:pt idx="1295">
                        <c:v>16.8</c:v>
                      </c:pt>
                      <c:pt idx="1296">
                        <c:v>16.68</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C1A3-1E45-B50A-EF4829A87C49}"/>
                  </c:ext>
                </c:extLst>
              </c15:ser>
            </c15:filteredScatterSeries>
            <c15:filteredScatterSeries>
              <c15:ser>
                <c:idx val="8"/>
                <c:order val="7"/>
                <c:tx>
                  <c:v>5BSG</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E$2:$E$1666</c15:sqref>
                        </c15:formulaRef>
                      </c:ext>
                    </c:extLst>
                    <c:numCache>
                      <c:formatCode>General</c:formatCode>
                      <c:ptCount val="166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05</c:v>
                      </c:pt>
                      <c:pt idx="78">
                        <c:v>0.05</c:v>
                      </c:pt>
                      <c:pt idx="79">
                        <c:v>0.05</c:v>
                      </c:pt>
                      <c:pt idx="80">
                        <c:v>0.05</c:v>
                      </c:pt>
                      <c:pt idx="81">
                        <c:v>0.1</c:v>
                      </c:pt>
                      <c:pt idx="82">
                        <c:v>0.15</c:v>
                      </c:pt>
                      <c:pt idx="83">
                        <c:v>0.15</c:v>
                      </c:pt>
                      <c:pt idx="84">
                        <c:v>0.2</c:v>
                      </c:pt>
                      <c:pt idx="85">
                        <c:v>0.25</c:v>
                      </c:pt>
                      <c:pt idx="86">
                        <c:v>0.3</c:v>
                      </c:pt>
                      <c:pt idx="87">
                        <c:v>0.35</c:v>
                      </c:pt>
                      <c:pt idx="88">
                        <c:v>0.4</c:v>
                      </c:pt>
                      <c:pt idx="89">
                        <c:v>0.4</c:v>
                      </c:pt>
                      <c:pt idx="90">
                        <c:v>0.45</c:v>
                      </c:pt>
                      <c:pt idx="91">
                        <c:v>0.5</c:v>
                      </c:pt>
                      <c:pt idx="92">
                        <c:v>0.5</c:v>
                      </c:pt>
                      <c:pt idx="93">
                        <c:v>0.55000000000000004</c:v>
                      </c:pt>
                      <c:pt idx="94">
                        <c:v>0.6</c:v>
                      </c:pt>
                      <c:pt idx="95">
                        <c:v>0.7</c:v>
                      </c:pt>
                      <c:pt idx="96">
                        <c:v>0.75</c:v>
                      </c:pt>
                      <c:pt idx="97">
                        <c:v>0.8</c:v>
                      </c:pt>
                      <c:pt idx="98">
                        <c:v>0.85</c:v>
                      </c:pt>
                      <c:pt idx="99">
                        <c:v>0.9</c:v>
                      </c:pt>
                      <c:pt idx="100">
                        <c:v>0.9</c:v>
                      </c:pt>
                      <c:pt idx="101">
                        <c:v>0.95</c:v>
                      </c:pt>
                      <c:pt idx="102">
                        <c:v>1</c:v>
                      </c:pt>
                      <c:pt idx="103">
                        <c:v>1.1000000000000001</c:v>
                      </c:pt>
                      <c:pt idx="104">
                        <c:v>1.1499999999999999</c:v>
                      </c:pt>
                      <c:pt idx="105">
                        <c:v>1.2</c:v>
                      </c:pt>
                      <c:pt idx="106">
                        <c:v>1.25</c:v>
                      </c:pt>
                      <c:pt idx="107">
                        <c:v>1.3</c:v>
                      </c:pt>
                      <c:pt idx="108">
                        <c:v>1.35</c:v>
                      </c:pt>
                      <c:pt idx="109">
                        <c:v>1.4</c:v>
                      </c:pt>
                      <c:pt idx="110">
                        <c:v>1.45</c:v>
                      </c:pt>
                      <c:pt idx="111">
                        <c:v>1.45</c:v>
                      </c:pt>
                      <c:pt idx="112">
                        <c:v>1.5</c:v>
                      </c:pt>
                      <c:pt idx="113">
                        <c:v>1.55</c:v>
                      </c:pt>
                      <c:pt idx="114">
                        <c:v>1.6</c:v>
                      </c:pt>
                      <c:pt idx="115">
                        <c:v>1.65</c:v>
                      </c:pt>
                      <c:pt idx="116">
                        <c:v>1.7</c:v>
                      </c:pt>
                      <c:pt idx="117">
                        <c:v>1.75</c:v>
                      </c:pt>
                      <c:pt idx="118">
                        <c:v>1.8</c:v>
                      </c:pt>
                      <c:pt idx="119">
                        <c:v>1.85</c:v>
                      </c:pt>
                      <c:pt idx="120">
                        <c:v>1.85</c:v>
                      </c:pt>
                      <c:pt idx="121">
                        <c:v>1.9</c:v>
                      </c:pt>
                      <c:pt idx="122">
                        <c:v>1.95</c:v>
                      </c:pt>
                      <c:pt idx="123">
                        <c:v>2</c:v>
                      </c:pt>
                      <c:pt idx="124">
                        <c:v>2.0499999999999998</c:v>
                      </c:pt>
                      <c:pt idx="125">
                        <c:v>2.1</c:v>
                      </c:pt>
                      <c:pt idx="126">
                        <c:v>2.15</c:v>
                      </c:pt>
                      <c:pt idx="127">
                        <c:v>2.2000000000000002</c:v>
                      </c:pt>
                      <c:pt idx="128">
                        <c:v>2.2000000000000002</c:v>
                      </c:pt>
                      <c:pt idx="129">
                        <c:v>2.25</c:v>
                      </c:pt>
                      <c:pt idx="130">
                        <c:v>2.2999999999999998</c:v>
                      </c:pt>
                      <c:pt idx="131">
                        <c:v>2.35</c:v>
                      </c:pt>
                      <c:pt idx="132">
                        <c:v>2.4</c:v>
                      </c:pt>
                      <c:pt idx="133">
                        <c:v>2.5</c:v>
                      </c:pt>
                      <c:pt idx="134">
                        <c:v>2.5499999999999998</c:v>
                      </c:pt>
                      <c:pt idx="135">
                        <c:v>2.6</c:v>
                      </c:pt>
                      <c:pt idx="136">
                        <c:v>2.65</c:v>
                      </c:pt>
                      <c:pt idx="137">
                        <c:v>2.7</c:v>
                      </c:pt>
                      <c:pt idx="138">
                        <c:v>2.75</c:v>
                      </c:pt>
                      <c:pt idx="139">
                        <c:v>2.75</c:v>
                      </c:pt>
                      <c:pt idx="140">
                        <c:v>2.85</c:v>
                      </c:pt>
                      <c:pt idx="141">
                        <c:v>2.9</c:v>
                      </c:pt>
                      <c:pt idx="142">
                        <c:v>2.95</c:v>
                      </c:pt>
                      <c:pt idx="143">
                        <c:v>3.05</c:v>
                      </c:pt>
                      <c:pt idx="144">
                        <c:v>3.1</c:v>
                      </c:pt>
                      <c:pt idx="145">
                        <c:v>3.2</c:v>
                      </c:pt>
                      <c:pt idx="146">
                        <c:v>3.25</c:v>
                      </c:pt>
                      <c:pt idx="147">
                        <c:v>3.25</c:v>
                      </c:pt>
                      <c:pt idx="148">
                        <c:v>3.3</c:v>
                      </c:pt>
                      <c:pt idx="149">
                        <c:v>3.4</c:v>
                      </c:pt>
                      <c:pt idx="150">
                        <c:v>3.45</c:v>
                      </c:pt>
                      <c:pt idx="151">
                        <c:v>3.55</c:v>
                      </c:pt>
                      <c:pt idx="152">
                        <c:v>3.6</c:v>
                      </c:pt>
                      <c:pt idx="153">
                        <c:v>3.7</c:v>
                      </c:pt>
                      <c:pt idx="154">
                        <c:v>3.75</c:v>
                      </c:pt>
                      <c:pt idx="155">
                        <c:v>3.8</c:v>
                      </c:pt>
                      <c:pt idx="156">
                        <c:v>3.9</c:v>
                      </c:pt>
                      <c:pt idx="157">
                        <c:v>3.9</c:v>
                      </c:pt>
                      <c:pt idx="158">
                        <c:v>3.95</c:v>
                      </c:pt>
                      <c:pt idx="159">
                        <c:v>4.05</c:v>
                      </c:pt>
                      <c:pt idx="160">
                        <c:v>4.0999999999999996</c:v>
                      </c:pt>
                      <c:pt idx="161">
                        <c:v>4.1999999999999966</c:v>
                      </c:pt>
                      <c:pt idx="162">
                        <c:v>4.25</c:v>
                      </c:pt>
                      <c:pt idx="163">
                        <c:v>4.3</c:v>
                      </c:pt>
                      <c:pt idx="164">
                        <c:v>4.3999999999999986</c:v>
                      </c:pt>
                      <c:pt idx="165">
                        <c:v>4.45</c:v>
                      </c:pt>
                      <c:pt idx="166">
                        <c:v>4.55</c:v>
                      </c:pt>
                      <c:pt idx="167">
                        <c:v>4.55</c:v>
                      </c:pt>
                      <c:pt idx="168">
                        <c:v>4.5999999999999996</c:v>
                      </c:pt>
                      <c:pt idx="169">
                        <c:v>4.6499999999999977</c:v>
                      </c:pt>
                      <c:pt idx="170">
                        <c:v>4.75</c:v>
                      </c:pt>
                      <c:pt idx="171">
                        <c:v>4.8</c:v>
                      </c:pt>
                      <c:pt idx="172">
                        <c:v>4.8999999999999986</c:v>
                      </c:pt>
                      <c:pt idx="173">
                        <c:v>4.95</c:v>
                      </c:pt>
                      <c:pt idx="174">
                        <c:v>5</c:v>
                      </c:pt>
                      <c:pt idx="175">
                        <c:v>5</c:v>
                      </c:pt>
                      <c:pt idx="176">
                        <c:v>5.0999999999999996</c:v>
                      </c:pt>
                      <c:pt idx="177">
                        <c:v>5.1499999999999986</c:v>
                      </c:pt>
                      <c:pt idx="178">
                        <c:v>5.1999999999999966</c:v>
                      </c:pt>
                      <c:pt idx="179">
                        <c:v>5.3</c:v>
                      </c:pt>
                      <c:pt idx="180">
                        <c:v>5.35</c:v>
                      </c:pt>
                      <c:pt idx="181">
                        <c:v>5.3999999999999986</c:v>
                      </c:pt>
                      <c:pt idx="182">
                        <c:v>5.5</c:v>
                      </c:pt>
                      <c:pt idx="183">
                        <c:v>5.55</c:v>
                      </c:pt>
                      <c:pt idx="184">
                        <c:v>5.6499999999999977</c:v>
                      </c:pt>
                      <c:pt idx="185">
                        <c:v>5.6499999999999977</c:v>
                      </c:pt>
                      <c:pt idx="186">
                        <c:v>5.6999999999999966</c:v>
                      </c:pt>
                      <c:pt idx="187">
                        <c:v>5.75</c:v>
                      </c:pt>
                      <c:pt idx="188">
                        <c:v>5.85</c:v>
                      </c:pt>
                      <c:pt idx="189">
                        <c:v>5.8999999999999986</c:v>
                      </c:pt>
                      <c:pt idx="190">
                        <c:v>6</c:v>
                      </c:pt>
                      <c:pt idx="191">
                        <c:v>6.05</c:v>
                      </c:pt>
                      <c:pt idx="192">
                        <c:v>6.05</c:v>
                      </c:pt>
                      <c:pt idx="193">
                        <c:v>6.1999999999999966</c:v>
                      </c:pt>
                      <c:pt idx="194">
                        <c:v>6.3</c:v>
                      </c:pt>
                      <c:pt idx="195">
                        <c:v>6.3</c:v>
                      </c:pt>
                      <c:pt idx="196">
                        <c:v>6.3999999999999986</c:v>
                      </c:pt>
                      <c:pt idx="197">
                        <c:v>6.45</c:v>
                      </c:pt>
                      <c:pt idx="198">
                        <c:v>6.55</c:v>
                      </c:pt>
                      <c:pt idx="199">
                        <c:v>6.6</c:v>
                      </c:pt>
                      <c:pt idx="200">
                        <c:v>6.6999999999999966</c:v>
                      </c:pt>
                      <c:pt idx="201">
                        <c:v>6.75</c:v>
                      </c:pt>
                      <c:pt idx="202">
                        <c:v>6.85</c:v>
                      </c:pt>
                      <c:pt idx="203">
                        <c:v>6.85</c:v>
                      </c:pt>
                      <c:pt idx="204">
                        <c:v>6.95</c:v>
                      </c:pt>
                      <c:pt idx="205">
                        <c:v>7</c:v>
                      </c:pt>
                      <c:pt idx="206">
                        <c:v>7.1</c:v>
                      </c:pt>
                      <c:pt idx="207">
                        <c:v>7.1499999999999986</c:v>
                      </c:pt>
                      <c:pt idx="208">
                        <c:v>7.25</c:v>
                      </c:pt>
                      <c:pt idx="209">
                        <c:v>7.3</c:v>
                      </c:pt>
                      <c:pt idx="210">
                        <c:v>7.3999999999999986</c:v>
                      </c:pt>
                      <c:pt idx="211">
                        <c:v>7.5</c:v>
                      </c:pt>
                      <c:pt idx="212">
                        <c:v>7.55</c:v>
                      </c:pt>
                      <c:pt idx="213">
                        <c:v>7.55</c:v>
                      </c:pt>
                      <c:pt idx="214">
                        <c:v>7.6499999999999977</c:v>
                      </c:pt>
                      <c:pt idx="215">
                        <c:v>7.6999999999999966</c:v>
                      </c:pt>
                      <c:pt idx="216">
                        <c:v>7.8</c:v>
                      </c:pt>
                      <c:pt idx="217">
                        <c:v>7.85</c:v>
                      </c:pt>
                      <c:pt idx="218">
                        <c:v>7.95</c:v>
                      </c:pt>
                      <c:pt idx="219">
                        <c:v>8</c:v>
                      </c:pt>
                      <c:pt idx="220">
                        <c:v>8</c:v>
                      </c:pt>
                      <c:pt idx="221">
                        <c:v>8.15</c:v>
                      </c:pt>
                      <c:pt idx="222">
                        <c:v>8.25</c:v>
                      </c:pt>
                      <c:pt idx="223">
                        <c:v>8.25</c:v>
                      </c:pt>
                      <c:pt idx="224">
                        <c:v>8.3000000000000025</c:v>
                      </c:pt>
                      <c:pt idx="225">
                        <c:v>8.4</c:v>
                      </c:pt>
                      <c:pt idx="226">
                        <c:v>8.4499999999999993</c:v>
                      </c:pt>
                      <c:pt idx="227">
                        <c:v>8.5500000000000025</c:v>
                      </c:pt>
                      <c:pt idx="228">
                        <c:v>8.6</c:v>
                      </c:pt>
                      <c:pt idx="229">
                        <c:v>8.7000000000000011</c:v>
                      </c:pt>
                      <c:pt idx="230">
                        <c:v>8.75</c:v>
                      </c:pt>
                      <c:pt idx="231">
                        <c:v>8.75</c:v>
                      </c:pt>
                      <c:pt idx="232">
                        <c:v>8.85</c:v>
                      </c:pt>
                      <c:pt idx="233">
                        <c:v>8.9</c:v>
                      </c:pt>
                      <c:pt idx="234">
                        <c:v>9</c:v>
                      </c:pt>
                      <c:pt idx="235">
                        <c:v>9.0500000000000025</c:v>
                      </c:pt>
                      <c:pt idx="236">
                        <c:v>9.1</c:v>
                      </c:pt>
                      <c:pt idx="237">
                        <c:v>9.2000000000000011</c:v>
                      </c:pt>
                      <c:pt idx="238">
                        <c:v>9.25</c:v>
                      </c:pt>
                      <c:pt idx="239">
                        <c:v>9.3000000000000025</c:v>
                      </c:pt>
                      <c:pt idx="240">
                        <c:v>9.35</c:v>
                      </c:pt>
                      <c:pt idx="241">
                        <c:v>9.35</c:v>
                      </c:pt>
                      <c:pt idx="242">
                        <c:v>9.4499999999999993</c:v>
                      </c:pt>
                      <c:pt idx="243">
                        <c:v>9.5</c:v>
                      </c:pt>
                      <c:pt idx="244">
                        <c:v>9.5500000000000025</c:v>
                      </c:pt>
                      <c:pt idx="245">
                        <c:v>9.6</c:v>
                      </c:pt>
                      <c:pt idx="246">
                        <c:v>9.65</c:v>
                      </c:pt>
                      <c:pt idx="247">
                        <c:v>9.7000000000000011</c:v>
                      </c:pt>
                      <c:pt idx="248">
                        <c:v>9.8000000000000025</c:v>
                      </c:pt>
                      <c:pt idx="249">
                        <c:v>9.8000000000000025</c:v>
                      </c:pt>
                      <c:pt idx="250">
                        <c:v>9.9</c:v>
                      </c:pt>
                      <c:pt idx="251">
                        <c:v>9.9</c:v>
                      </c:pt>
                      <c:pt idx="252">
                        <c:v>10.02</c:v>
                      </c:pt>
                      <c:pt idx="253">
                        <c:v>10.14</c:v>
                      </c:pt>
                      <c:pt idx="254">
                        <c:v>10.26</c:v>
                      </c:pt>
                      <c:pt idx="255">
                        <c:v>10.38</c:v>
                      </c:pt>
                      <c:pt idx="256">
                        <c:v>10.5</c:v>
                      </c:pt>
                      <c:pt idx="257">
                        <c:v>10.5</c:v>
                      </c:pt>
                      <c:pt idx="258">
                        <c:v>10.62</c:v>
                      </c:pt>
                      <c:pt idx="259">
                        <c:v>10.74</c:v>
                      </c:pt>
                      <c:pt idx="260">
                        <c:v>10.84</c:v>
                      </c:pt>
                      <c:pt idx="261">
                        <c:v>10.96</c:v>
                      </c:pt>
                      <c:pt idx="262">
                        <c:v>11.08</c:v>
                      </c:pt>
                      <c:pt idx="263">
                        <c:v>11.18</c:v>
                      </c:pt>
                      <c:pt idx="264">
                        <c:v>11.3</c:v>
                      </c:pt>
                      <c:pt idx="265">
                        <c:v>11.42</c:v>
                      </c:pt>
                      <c:pt idx="266">
                        <c:v>11.52</c:v>
                      </c:pt>
                      <c:pt idx="267">
                        <c:v>11.62</c:v>
                      </c:pt>
                      <c:pt idx="268">
                        <c:v>11.62</c:v>
                      </c:pt>
                      <c:pt idx="269">
                        <c:v>11.74</c:v>
                      </c:pt>
                      <c:pt idx="270">
                        <c:v>11.84</c:v>
                      </c:pt>
                      <c:pt idx="271">
                        <c:v>11.94</c:v>
                      </c:pt>
                      <c:pt idx="272">
                        <c:v>12.04</c:v>
                      </c:pt>
                      <c:pt idx="273">
                        <c:v>12.16</c:v>
                      </c:pt>
                      <c:pt idx="274">
                        <c:v>12.26</c:v>
                      </c:pt>
                      <c:pt idx="275">
                        <c:v>12.36</c:v>
                      </c:pt>
                      <c:pt idx="276">
                        <c:v>12.46</c:v>
                      </c:pt>
                      <c:pt idx="277">
                        <c:v>12.46</c:v>
                      </c:pt>
                      <c:pt idx="278">
                        <c:v>12.56</c:v>
                      </c:pt>
                      <c:pt idx="279">
                        <c:v>12.64</c:v>
                      </c:pt>
                      <c:pt idx="280">
                        <c:v>12.74</c:v>
                      </c:pt>
                      <c:pt idx="281">
                        <c:v>12.84</c:v>
                      </c:pt>
                      <c:pt idx="282">
                        <c:v>12.92</c:v>
                      </c:pt>
                      <c:pt idx="283">
                        <c:v>13.02</c:v>
                      </c:pt>
                      <c:pt idx="284">
                        <c:v>13.1</c:v>
                      </c:pt>
                      <c:pt idx="285">
                        <c:v>13.1</c:v>
                      </c:pt>
                      <c:pt idx="286">
                        <c:v>13.2</c:v>
                      </c:pt>
                      <c:pt idx="287">
                        <c:v>13.28</c:v>
                      </c:pt>
                      <c:pt idx="288">
                        <c:v>13.36</c:v>
                      </c:pt>
                      <c:pt idx="289">
                        <c:v>13.46</c:v>
                      </c:pt>
                      <c:pt idx="290">
                        <c:v>13.54</c:v>
                      </c:pt>
                      <c:pt idx="291">
                        <c:v>13.62</c:v>
                      </c:pt>
                      <c:pt idx="292">
                        <c:v>13.7</c:v>
                      </c:pt>
                      <c:pt idx="293">
                        <c:v>13.78</c:v>
                      </c:pt>
                      <c:pt idx="294">
                        <c:v>13.86</c:v>
                      </c:pt>
                      <c:pt idx="295">
                        <c:v>13.92</c:v>
                      </c:pt>
                      <c:pt idx="296">
                        <c:v>13.92</c:v>
                      </c:pt>
                      <c:pt idx="297">
                        <c:v>14</c:v>
                      </c:pt>
                      <c:pt idx="298">
                        <c:v>14.08</c:v>
                      </c:pt>
                      <c:pt idx="299">
                        <c:v>14.16</c:v>
                      </c:pt>
                      <c:pt idx="300">
                        <c:v>14.24</c:v>
                      </c:pt>
                      <c:pt idx="301">
                        <c:v>14.32</c:v>
                      </c:pt>
                      <c:pt idx="302">
                        <c:v>14.4</c:v>
                      </c:pt>
                      <c:pt idx="303">
                        <c:v>14.48</c:v>
                      </c:pt>
                      <c:pt idx="304">
                        <c:v>14.56</c:v>
                      </c:pt>
                      <c:pt idx="305">
                        <c:v>14.56</c:v>
                      </c:pt>
                      <c:pt idx="306">
                        <c:v>14.64</c:v>
                      </c:pt>
                      <c:pt idx="307">
                        <c:v>14.72</c:v>
                      </c:pt>
                      <c:pt idx="308">
                        <c:v>14.8</c:v>
                      </c:pt>
                      <c:pt idx="309">
                        <c:v>14.88</c:v>
                      </c:pt>
                      <c:pt idx="310">
                        <c:v>14.96</c:v>
                      </c:pt>
                      <c:pt idx="311">
                        <c:v>15.02</c:v>
                      </c:pt>
                      <c:pt idx="312">
                        <c:v>15.1</c:v>
                      </c:pt>
                      <c:pt idx="313">
                        <c:v>15.1</c:v>
                      </c:pt>
                      <c:pt idx="314">
                        <c:v>15.24</c:v>
                      </c:pt>
                      <c:pt idx="315">
                        <c:v>15.24</c:v>
                      </c:pt>
                      <c:pt idx="316">
                        <c:v>15.32</c:v>
                      </c:pt>
                      <c:pt idx="317">
                        <c:v>15.38</c:v>
                      </c:pt>
                      <c:pt idx="318">
                        <c:v>15.46</c:v>
                      </c:pt>
                      <c:pt idx="319">
                        <c:v>15.52</c:v>
                      </c:pt>
                      <c:pt idx="320">
                        <c:v>15.6</c:v>
                      </c:pt>
                      <c:pt idx="321">
                        <c:v>15.66</c:v>
                      </c:pt>
                      <c:pt idx="322">
                        <c:v>15.72</c:v>
                      </c:pt>
                      <c:pt idx="323">
                        <c:v>15.78</c:v>
                      </c:pt>
                      <c:pt idx="324">
                        <c:v>15.78</c:v>
                      </c:pt>
                      <c:pt idx="325">
                        <c:v>15.86</c:v>
                      </c:pt>
                      <c:pt idx="326">
                        <c:v>15.92</c:v>
                      </c:pt>
                      <c:pt idx="327">
                        <c:v>15.98</c:v>
                      </c:pt>
                      <c:pt idx="328">
                        <c:v>16.04</c:v>
                      </c:pt>
                      <c:pt idx="329">
                        <c:v>16.100000000000001</c:v>
                      </c:pt>
                      <c:pt idx="330">
                        <c:v>16.18</c:v>
                      </c:pt>
                      <c:pt idx="331">
                        <c:v>16.239999999999998</c:v>
                      </c:pt>
                      <c:pt idx="332">
                        <c:v>16.3</c:v>
                      </c:pt>
                      <c:pt idx="333">
                        <c:v>16.3</c:v>
                      </c:pt>
                      <c:pt idx="334">
                        <c:v>16.36</c:v>
                      </c:pt>
                      <c:pt idx="335">
                        <c:v>16.420000000000002</c:v>
                      </c:pt>
                      <c:pt idx="336">
                        <c:v>16.48</c:v>
                      </c:pt>
                      <c:pt idx="337">
                        <c:v>16.54</c:v>
                      </c:pt>
                      <c:pt idx="338">
                        <c:v>16.600000000000001</c:v>
                      </c:pt>
                      <c:pt idx="339">
                        <c:v>16.66</c:v>
                      </c:pt>
                      <c:pt idx="340">
                        <c:v>16.72</c:v>
                      </c:pt>
                      <c:pt idx="341">
                        <c:v>16.78</c:v>
                      </c:pt>
                      <c:pt idx="342">
                        <c:v>16.84</c:v>
                      </c:pt>
                      <c:pt idx="343">
                        <c:v>16.84</c:v>
                      </c:pt>
                      <c:pt idx="344">
                        <c:v>16.899999999999999</c:v>
                      </c:pt>
                      <c:pt idx="345">
                        <c:v>16.940000000000001</c:v>
                      </c:pt>
                      <c:pt idx="346">
                        <c:v>17</c:v>
                      </c:pt>
                      <c:pt idx="347">
                        <c:v>17.059999999999999</c:v>
                      </c:pt>
                      <c:pt idx="348">
                        <c:v>17.100000000000001</c:v>
                      </c:pt>
                      <c:pt idx="349">
                        <c:v>17.16</c:v>
                      </c:pt>
                      <c:pt idx="350">
                        <c:v>17.2</c:v>
                      </c:pt>
                      <c:pt idx="351">
                        <c:v>17.239999999999998</c:v>
                      </c:pt>
                      <c:pt idx="352">
                        <c:v>17.239999999999998</c:v>
                      </c:pt>
                      <c:pt idx="353">
                        <c:v>17.3</c:v>
                      </c:pt>
                      <c:pt idx="354">
                        <c:v>17.34</c:v>
                      </c:pt>
                      <c:pt idx="355">
                        <c:v>17.38</c:v>
                      </c:pt>
                      <c:pt idx="356">
                        <c:v>17.440000000000001</c:v>
                      </c:pt>
                      <c:pt idx="357">
                        <c:v>17.48</c:v>
                      </c:pt>
                      <c:pt idx="358">
                        <c:v>17.52</c:v>
                      </c:pt>
                      <c:pt idx="359">
                        <c:v>17.559999999999999</c:v>
                      </c:pt>
                      <c:pt idx="360">
                        <c:v>17.600000000000001</c:v>
                      </c:pt>
                      <c:pt idx="361">
                        <c:v>17.600000000000001</c:v>
                      </c:pt>
                      <c:pt idx="362">
                        <c:v>17.64</c:v>
                      </c:pt>
                      <c:pt idx="363">
                        <c:v>17.68</c:v>
                      </c:pt>
                      <c:pt idx="364">
                        <c:v>17.72</c:v>
                      </c:pt>
                      <c:pt idx="365">
                        <c:v>17.760000000000002</c:v>
                      </c:pt>
                      <c:pt idx="366">
                        <c:v>17.8</c:v>
                      </c:pt>
                      <c:pt idx="367">
                        <c:v>17.84</c:v>
                      </c:pt>
                      <c:pt idx="368">
                        <c:v>17.88</c:v>
                      </c:pt>
                      <c:pt idx="369">
                        <c:v>17.920000000000002</c:v>
                      </c:pt>
                      <c:pt idx="370">
                        <c:v>17.96</c:v>
                      </c:pt>
                      <c:pt idx="371">
                        <c:v>17.96</c:v>
                      </c:pt>
                      <c:pt idx="372">
                        <c:v>18</c:v>
                      </c:pt>
                      <c:pt idx="373">
                        <c:v>18.04</c:v>
                      </c:pt>
                      <c:pt idx="374">
                        <c:v>18.079999999999998</c:v>
                      </c:pt>
                      <c:pt idx="375">
                        <c:v>18.12</c:v>
                      </c:pt>
                      <c:pt idx="376">
                        <c:v>18.16</c:v>
                      </c:pt>
                      <c:pt idx="377">
                        <c:v>18.2</c:v>
                      </c:pt>
                      <c:pt idx="378">
                        <c:v>18.239999999999998</c:v>
                      </c:pt>
                      <c:pt idx="379">
                        <c:v>18.28</c:v>
                      </c:pt>
                      <c:pt idx="380">
                        <c:v>18.28</c:v>
                      </c:pt>
                      <c:pt idx="381">
                        <c:v>18.32</c:v>
                      </c:pt>
                      <c:pt idx="382">
                        <c:v>18.38</c:v>
                      </c:pt>
                      <c:pt idx="383">
                        <c:v>18.420000000000002</c:v>
                      </c:pt>
                      <c:pt idx="384">
                        <c:v>18.46</c:v>
                      </c:pt>
                      <c:pt idx="385">
                        <c:v>18.5</c:v>
                      </c:pt>
                      <c:pt idx="386">
                        <c:v>18.54</c:v>
                      </c:pt>
                      <c:pt idx="387">
                        <c:v>18.579999999999998</c:v>
                      </c:pt>
                      <c:pt idx="388">
                        <c:v>18.64</c:v>
                      </c:pt>
                      <c:pt idx="389">
                        <c:v>18.68</c:v>
                      </c:pt>
                      <c:pt idx="390">
                        <c:v>18.68</c:v>
                      </c:pt>
                      <c:pt idx="391">
                        <c:v>18.72</c:v>
                      </c:pt>
                      <c:pt idx="392">
                        <c:v>18.760000000000002</c:v>
                      </c:pt>
                      <c:pt idx="393">
                        <c:v>18.8</c:v>
                      </c:pt>
                      <c:pt idx="394">
                        <c:v>18.84</c:v>
                      </c:pt>
                      <c:pt idx="395">
                        <c:v>18.86</c:v>
                      </c:pt>
                      <c:pt idx="396">
                        <c:v>18.899999999999999</c:v>
                      </c:pt>
                      <c:pt idx="397">
                        <c:v>18.940000000000001</c:v>
                      </c:pt>
                      <c:pt idx="398">
                        <c:v>18.940000000000001</c:v>
                      </c:pt>
                      <c:pt idx="399">
                        <c:v>18.98</c:v>
                      </c:pt>
                      <c:pt idx="400">
                        <c:v>19.02</c:v>
                      </c:pt>
                      <c:pt idx="401">
                        <c:v>19.04</c:v>
                      </c:pt>
                      <c:pt idx="402">
                        <c:v>19.079999999999998</c:v>
                      </c:pt>
                      <c:pt idx="403">
                        <c:v>19.100000000000001</c:v>
                      </c:pt>
                      <c:pt idx="404">
                        <c:v>19.14</c:v>
                      </c:pt>
                      <c:pt idx="405">
                        <c:v>19.16</c:v>
                      </c:pt>
                      <c:pt idx="406">
                        <c:v>19.18</c:v>
                      </c:pt>
                      <c:pt idx="407">
                        <c:v>19.22</c:v>
                      </c:pt>
                      <c:pt idx="408">
                        <c:v>19.22</c:v>
                      </c:pt>
                      <c:pt idx="409">
                        <c:v>19.239999999999998</c:v>
                      </c:pt>
                      <c:pt idx="410">
                        <c:v>19.260000000000002</c:v>
                      </c:pt>
                      <c:pt idx="411">
                        <c:v>19.3</c:v>
                      </c:pt>
                      <c:pt idx="412">
                        <c:v>19.32</c:v>
                      </c:pt>
                      <c:pt idx="413">
                        <c:v>19.34</c:v>
                      </c:pt>
                      <c:pt idx="414">
                        <c:v>19.36</c:v>
                      </c:pt>
                      <c:pt idx="415">
                        <c:v>19.38</c:v>
                      </c:pt>
                      <c:pt idx="416">
                        <c:v>19.420000000000002</c:v>
                      </c:pt>
                      <c:pt idx="417">
                        <c:v>19.420000000000002</c:v>
                      </c:pt>
                      <c:pt idx="418">
                        <c:v>19.440000000000001</c:v>
                      </c:pt>
                      <c:pt idx="419">
                        <c:v>19.46</c:v>
                      </c:pt>
                      <c:pt idx="420">
                        <c:v>19.48</c:v>
                      </c:pt>
                      <c:pt idx="421">
                        <c:v>19.5</c:v>
                      </c:pt>
                      <c:pt idx="422">
                        <c:v>19.52</c:v>
                      </c:pt>
                      <c:pt idx="423">
                        <c:v>19.54</c:v>
                      </c:pt>
                      <c:pt idx="424">
                        <c:v>19.54</c:v>
                      </c:pt>
                      <c:pt idx="425">
                        <c:v>19.559999999999999</c:v>
                      </c:pt>
                      <c:pt idx="426">
                        <c:v>19.579999999999998</c:v>
                      </c:pt>
                      <c:pt idx="427">
                        <c:v>19.579999999999998</c:v>
                      </c:pt>
                      <c:pt idx="428">
                        <c:v>19.600000000000001</c:v>
                      </c:pt>
                      <c:pt idx="429">
                        <c:v>19.62</c:v>
                      </c:pt>
                      <c:pt idx="430">
                        <c:v>19.64</c:v>
                      </c:pt>
                      <c:pt idx="431">
                        <c:v>19.66</c:v>
                      </c:pt>
                      <c:pt idx="432">
                        <c:v>19.68</c:v>
                      </c:pt>
                      <c:pt idx="433">
                        <c:v>19.68</c:v>
                      </c:pt>
                      <c:pt idx="434">
                        <c:v>19.7</c:v>
                      </c:pt>
                      <c:pt idx="435">
                        <c:v>19.7</c:v>
                      </c:pt>
                      <c:pt idx="436">
                        <c:v>19.72</c:v>
                      </c:pt>
                      <c:pt idx="437">
                        <c:v>19.739999999999998</c:v>
                      </c:pt>
                      <c:pt idx="438">
                        <c:v>19.739999999999998</c:v>
                      </c:pt>
                      <c:pt idx="439">
                        <c:v>19.760000000000002</c:v>
                      </c:pt>
                      <c:pt idx="440">
                        <c:v>19.760000000000002</c:v>
                      </c:pt>
                      <c:pt idx="441">
                        <c:v>19.78</c:v>
                      </c:pt>
                      <c:pt idx="442">
                        <c:v>19.78</c:v>
                      </c:pt>
                      <c:pt idx="443">
                        <c:v>19.8</c:v>
                      </c:pt>
                      <c:pt idx="444">
                        <c:v>19.8</c:v>
                      </c:pt>
                      <c:pt idx="445">
                        <c:v>19.82</c:v>
                      </c:pt>
                      <c:pt idx="446">
                        <c:v>19.82</c:v>
                      </c:pt>
                      <c:pt idx="447">
                        <c:v>19.82</c:v>
                      </c:pt>
                      <c:pt idx="448">
                        <c:v>19.82</c:v>
                      </c:pt>
                      <c:pt idx="449">
                        <c:v>19.84</c:v>
                      </c:pt>
                      <c:pt idx="450">
                        <c:v>19.84</c:v>
                      </c:pt>
                      <c:pt idx="451">
                        <c:v>19.84</c:v>
                      </c:pt>
                      <c:pt idx="452">
                        <c:v>19.84</c:v>
                      </c:pt>
                      <c:pt idx="453">
                        <c:v>19.84</c:v>
                      </c:pt>
                      <c:pt idx="454">
                        <c:v>19.84</c:v>
                      </c:pt>
                      <c:pt idx="455">
                        <c:v>19.86</c:v>
                      </c:pt>
                      <c:pt idx="456">
                        <c:v>19.86</c:v>
                      </c:pt>
                      <c:pt idx="457">
                        <c:v>19.86</c:v>
                      </c:pt>
                      <c:pt idx="458">
                        <c:v>19.86</c:v>
                      </c:pt>
                      <c:pt idx="459">
                        <c:v>19.86</c:v>
                      </c:pt>
                      <c:pt idx="460">
                        <c:v>19.86</c:v>
                      </c:pt>
                      <c:pt idx="461">
                        <c:v>19.86</c:v>
                      </c:pt>
                      <c:pt idx="462">
                        <c:v>19.88</c:v>
                      </c:pt>
                      <c:pt idx="463">
                        <c:v>19.88</c:v>
                      </c:pt>
                      <c:pt idx="464">
                        <c:v>19.88</c:v>
                      </c:pt>
                      <c:pt idx="465">
                        <c:v>19.88</c:v>
                      </c:pt>
                      <c:pt idx="466">
                        <c:v>19.88</c:v>
                      </c:pt>
                      <c:pt idx="467">
                        <c:v>19.88</c:v>
                      </c:pt>
                      <c:pt idx="468">
                        <c:v>19.88</c:v>
                      </c:pt>
                      <c:pt idx="469">
                        <c:v>19.88</c:v>
                      </c:pt>
                      <c:pt idx="470">
                        <c:v>19.88</c:v>
                      </c:pt>
                      <c:pt idx="471">
                        <c:v>19.88</c:v>
                      </c:pt>
                      <c:pt idx="472">
                        <c:v>19.88</c:v>
                      </c:pt>
                      <c:pt idx="473">
                        <c:v>19.899999999999999</c:v>
                      </c:pt>
                      <c:pt idx="474">
                        <c:v>19.899999999999999</c:v>
                      </c:pt>
                      <c:pt idx="475">
                        <c:v>19.899999999999999</c:v>
                      </c:pt>
                      <c:pt idx="476">
                        <c:v>19.899999999999999</c:v>
                      </c:pt>
                      <c:pt idx="477">
                        <c:v>19.899999999999999</c:v>
                      </c:pt>
                      <c:pt idx="478">
                        <c:v>19.899999999999999</c:v>
                      </c:pt>
                      <c:pt idx="479">
                        <c:v>19.920000000000002</c:v>
                      </c:pt>
                      <c:pt idx="480">
                        <c:v>19.920000000000002</c:v>
                      </c:pt>
                      <c:pt idx="481">
                        <c:v>19.920000000000002</c:v>
                      </c:pt>
                      <c:pt idx="482">
                        <c:v>19.920000000000002</c:v>
                      </c:pt>
                      <c:pt idx="483">
                        <c:v>19.920000000000002</c:v>
                      </c:pt>
                      <c:pt idx="484">
                        <c:v>19.940000000000001</c:v>
                      </c:pt>
                      <c:pt idx="485">
                        <c:v>19.940000000000001</c:v>
                      </c:pt>
                      <c:pt idx="486">
                        <c:v>19.940000000000001</c:v>
                      </c:pt>
                      <c:pt idx="487">
                        <c:v>19.940000000000001</c:v>
                      </c:pt>
                      <c:pt idx="488">
                        <c:v>19.96</c:v>
                      </c:pt>
                      <c:pt idx="489">
                        <c:v>19.96</c:v>
                      </c:pt>
                      <c:pt idx="490">
                        <c:v>19.96</c:v>
                      </c:pt>
                      <c:pt idx="491">
                        <c:v>19.96</c:v>
                      </c:pt>
                      <c:pt idx="492">
                        <c:v>19.96</c:v>
                      </c:pt>
                      <c:pt idx="493">
                        <c:v>19.98</c:v>
                      </c:pt>
                      <c:pt idx="494">
                        <c:v>19.98</c:v>
                      </c:pt>
                      <c:pt idx="495">
                        <c:v>19.98</c:v>
                      </c:pt>
                      <c:pt idx="496">
                        <c:v>19.98</c:v>
                      </c:pt>
                      <c:pt idx="497">
                        <c:v>20</c:v>
                      </c:pt>
                      <c:pt idx="498">
                        <c:v>20</c:v>
                      </c:pt>
                      <c:pt idx="499">
                        <c:v>20</c:v>
                      </c:pt>
                      <c:pt idx="500">
                        <c:v>20</c:v>
                      </c:pt>
                      <c:pt idx="501">
                        <c:v>20</c:v>
                      </c:pt>
                      <c:pt idx="502">
                        <c:v>20</c:v>
                      </c:pt>
                      <c:pt idx="503">
                        <c:v>20</c:v>
                      </c:pt>
                      <c:pt idx="504">
                        <c:v>20</c:v>
                      </c:pt>
                      <c:pt idx="505">
                        <c:v>20</c:v>
                      </c:pt>
                      <c:pt idx="506">
                        <c:v>20</c:v>
                      </c:pt>
                      <c:pt idx="507">
                        <c:v>20</c:v>
                      </c:pt>
                      <c:pt idx="508">
                        <c:v>20</c:v>
                      </c:pt>
                      <c:pt idx="509">
                        <c:v>20</c:v>
                      </c:pt>
                      <c:pt idx="510">
                        <c:v>20</c:v>
                      </c:pt>
                      <c:pt idx="511">
                        <c:v>20</c:v>
                      </c:pt>
                      <c:pt idx="512">
                        <c:v>20</c:v>
                      </c:pt>
                      <c:pt idx="513">
                        <c:v>20</c:v>
                      </c:pt>
                      <c:pt idx="514">
                        <c:v>20.02</c:v>
                      </c:pt>
                      <c:pt idx="515">
                        <c:v>20.02</c:v>
                      </c:pt>
                      <c:pt idx="516">
                        <c:v>20.02</c:v>
                      </c:pt>
                      <c:pt idx="517">
                        <c:v>20.02</c:v>
                      </c:pt>
                      <c:pt idx="518">
                        <c:v>20.02</c:v>
                      </c:pt>
                      <c:pt idx="519">
                        <c:v>20.02</c:v>
                      </c:pt>
                      <c:pt idx="520">
                        <c:v>20.02</c:v>
                      </c:pt>
                      <c:pt idx="521">
                        <c:v>20.02</c:v>
                      </c:pt>
                      <c:pt idx="522">
                        <c:v>20.02</c:v>
                      </c:pt>
                      <c:pt idx="523">
                        <c:v>20.02</c:v>
                      </c:pt>
                      <c:pt idx="524">
                        <c:v>20.02</c:v>
                      </c:pt>
                      <c:pt idx="525">
                        <c:v>20.02</c:v>
                      </c:pt>
                      <c:pt idx="526">
                        <c:v>20.02</c:v>
                      </c:pt>
                      <c:pt idx="527">
                        <c:v>20.04</c:v>
                      </c:pt>
                      <c:pt idx="528">
                        <c:v>20.04</c:v>
                      </c:pt>
                      <c:pt idx="529">
                        <c:v>20.04</c:v>
                      </c:pt>
                      <c:pt idx="530">
                        <c:v>20.04</c:v>
                      </c:pt>
                      <c:pt idx="531">
                        <c:v>20.04</c:v>
                      </c:pt>
                      <c:pt idx="532">
                        <c:v>20.04</c:v>
                      </c:pt>
                      <c:pt idx="533">
                        <c:v>20.04</c:v>
                      </c:pt>
                      <c:pt idx="534">
                        <c:v>20.04</c:v>
                      </c:pt>
                      <c:pt idx="535">
                        <c:v>20.059999999999999</c:v>
                      </c:pt>
                      <c:pt idx="536">
                        <c:v>20.059999999999999</c:v>
                      </c:pt>
                      <c:pt idx="537">
                        <c:v>20.059999999999999</c:v>
                      </c:pt>
                      <c:pt idx="538">
                        <c:v>20.059999999999999</c:v>
                      </c:pt>
                      <c:pt idx="539">
                        <c:v>20.059999999999999</c:v>
                      </c:pt>
                      <c:pt idx="540">
                        <c:v>20.059999999999999</c:v>
                      </c:pt>
                      <c:pt idx="541">
                        <c:v>20.059999999999999</c:v>
                      </c:pt>
                      <c:pt idx="542">
                        <c:v>20.059999999999999</c:v>
                      </c:pt>
                      <c:pt idx="543">
                        <c:v>20.059999999999999</c:v>
                      </c:pt>
                      <c:pt idx="544">
                        <c:v>20.059999999999999</c:v>
                      </c:pt>
                      <c:pt idx="545">
                        <c:v>20.059999999999999</c:v>
                      </c:pt>
                      <c:pt idx="546">
                        <c:v>20.059999999999999</c:v>
                      </c:pt>
                      <c:pt idx="547">
                        <c:v>20.059999999999999</c:v>
                      </c:pt>
                      <c:pt idx="548">
                        <c:v>20.059999999999999</c:v>
                      </c:pt>
                      <c:pt idx="549">
                        <c:v>20.04</c:v>
                      </c:pt>
                      <c:pt idx="550">
                        <c:v>20.04</c:v>
                      </c:pt>
                      <c:pt idx="551">
                        <c:v>20.04</c:v>
                      </c:pt>
                      <c:pt idx="552">
                        <c:v>20.04</c:v>
                      </c:pt>
                      <c:pt idx="553">
                        <c:v>20.04</c:v>
                      </c:pt>
                      <c:pt idx="554">
                        <c:v>20.04</c:v>
                      </c:pt>
                      <c:pt idx="555">
                        <c:v>20.02</c:v>
                      </c:pt>
                      <c:pt idx="556">
                        <c:v>20.02</c:v>
                      </c:pt>
                      <c:pt idx="557">
                        <c:v>20.02</c:v>
                      </c:pt>
                      <c:pt idx="558">
                        <c:v>20.02</c:v>
                      </c:pt>
                      <c:pt idx="559">
                        <c:v>20.02</c:v>
                      </c:pt>
                      <c:pt idx="560">
                        <c:v>20.02</c:v>
                      </c:pt>
                      <c:pt idx="561">
                        <c:v>20.02</c:v>
                      </c:pt>
                      <c:pt idx="562">
                        <c:v>20.02</c:v>
                      </c:pt>
                      <c:pt idx="563">
                        <c:v>20.02</c:v>
                      </c:pt>
                      <c:pt idx="564">
                        <c:v>20.02</c:v>
                      </c:pt>
                      <c:pt idx="565">
                        <c:v>20.02</c:v>
                      </c:pt>
                      <c:pt idx="566">
                        <c:v>20.02</c:v>
                      </c:pt>
                      <c:pt idx="567">
                        <c:v>20.02</c:v>
                      </c:pt>
                      <c:pt idx="568">
                        <c:v>20.02</c:v>
                      </c:pt>
                      <c:pt idx="569">
                        <c:v>20.02</c:v>
                      </c:pt>
                      <c:pt idx="570">
                        <c:v>20.02</c:v>
                      </c:pt>
                      <c:pt idx="571">
                        <c:v>20.04</c:v>
                      </c:pt>
                      <c:pt idx="572">
                        <c:v>20.04</c:v>
                      </c:pt>
                      <c:pt idx="573">
                        <c:v>20.04</c:v>
                      </c:pt>
                      <c:pt idx="574">
                        <c:v>20.04</c:v>
                      </c:pt>
                      <c:pt idx="575">
                        <c:v>20.04</c:v>
                      </c:pt>
                      <c:pt idx="576">
                        <c:v>20.04</c:v>
                      </c:pt>
                      <c:pt idx="577">
                        <c:v>20.04</c:v>
                      </c:pt>
                      <c:pt idx="578">
                        <c:v>20.059999999999999</c:v>
                      </c:pt>
                      <c:pt idx="579">
                        <c:v>20.059999999999999</c:v>
                      </c:pt>
                      <c:pt idx="580">
                        <c:v>20.059999999999999</c:v>
                      </c:pt>
                      <c:pt idx="581">
                        <c:v>20.059999999999999</c:v>
                      </c:pt>
                      <c:pt idx="582">
                        <c:v>20.059999999999999</c:v>
                      </c:pt>
                      <c:pt idx="583">
                        <c:v>20.059999999999999</c:v>
                      </c:pt>
                      <c:pt idx="584">
                        <c:v>20.059999999999999</c:v>
                      </c:pt>
                      <c:pt idx="585">
                        <c:v>20.059999999999999</c:v>
                      </c:pt>
                      <c:pt idx="586">
                        <c:v>20.059999999999999</c:v>
                      </c:pt>
                      <c:pt idx="587">
                        <c:v>20.04</c:v>
                      </c:pt>
                      <c:pt idx="588">
                        <c:v>20.04</c:v>
                      </c:pt>
                      <c:pt idx="589">
                        <c:v>20.04</c:v>
                      </c:pt>
                      <c:pt idx="590">
                        <c:v>20.04</c:v>
                      </c:pt>
                      <c:pt idx="591">
                        <c:v>20.04</c:v>
                      </c:pt>
                      <c:pt idx="592">
                        <c:v>20.02</c:v>
                      </c:pt>
                      <c:pt idx="593">
                        <c:v>20.02</c:v>
                      </c:pt>
                      <c:pt idx="594">
                        <c:v>20.02</c:v>
                      </c:pt>
                      <c:pt idx="595">
                        <c:v>20.02</c:v>
                      </c:pt>
                      <c:pt idx="596">
                        <c:v>20.02</c:v>
                      </c:pt>
                      <c:pt idx="597">
                        <c:v>20.02</c:v>
                      </c:pt>
                      <c:pt idx="598">
                        <c:v>20.02</c:v>
                      </c:pt>
                      <c:pt idx="599">
                        <c:v>20.02</c:v>
                      </c:pt>
                      <c:pt idx="600">
                        <c:v>20.02</c:v>
                      </c:pt>
                      <c:pt idx="601">
                        <c:v>20.02</c:v>
                      </c:pt>
                      <c:pt idx="602">
                        <c:v>20.02</c:v>
                      </c:pt>
                      <c:pt idx="603">
                        <c:v>20.02</c:v>
                      </c:pt>
                      <c:pt idx="604">
                        <c:v>20.02</c:v>
                      </c:pt>
                      <c:pt idx="605">
                        <c:v>20.02</c:v>
                      </c:pt>
                      <c:pt idx="606">
                        <c:v>20.02</c:v>
                      </c:pt>
                      <c:pt idx="607">
                        <c:v>20.02</c:v>
                      </c:pt>
                      <c:pt idx="608">
                        <c:v>20.02</c:v>
                      </c:pt>
                      <c:pt idx="609">
                        <c:v>20.02</c:v>
                      </c:pt>
                      <c:pt idx="610">
                        <c:v>20.02</c:v>
                      </c:pt>
                      <c:pt idx="611">
                        <c:v>20.02</c:v>
                      </c:pt>
                      <c:pt idx="612">
                        <c:v>20.02</c:v>
                      </c:pt>
                      <c:pt idx="613">
                        <c:v>20.02</c:v>
                      </c:pt>
                      <c:pt idx="614">
                        <c:v>20.02</c:v>
                      </c:pt>
                      <c:pt idx="615">
                        <c:v>20.02</c:v>
                      </c:pt>
                      <c:pt idx="616">
                        <c:v>20.02</c:v>
                      </c:pt>
                      <c:pt idx="617">
                        <c:v>20.02</c:v>
                      </c:pt>
                      <c:pt idx="618">
                        <c:v>20.02</c:v>
                      </c:pt>
                      <c:pt idx="619">
                        <c:v>20.149999999999999</c:v>
                      </c:pt>
                      <c:pt idx="620">
                        <c:v>20.149999999999999</c:v>
                      </c:pt>
                      <c:pt idx="621">
                        <c:v>20.149999999999999</c:v>
                      </c:pt>
                      <c:pt idx="622">
                        <c:v>20.149999999999999</c:v>
                      </c:pt>
                      <c:pt idx="623">
                        <c:v>20.149999999999999</c:v>
                      </c:pt>
                      <c:pt idx="624">
                        <c:v>20.149999999999999</c:v>
                      </c:pt>
                      <c:pt idx="625">
                        <c:v>20.149999999999999</c:v>
                      </c:pt>
                      <c:pt idx="626">
                        <c:v>20.149999999999999</c:v>
                      </c:pt>
                      <c:pt idx="627">
                        <c:v>20.149999999999999</c:v>
                      </c:pt>
                      <c:pt idx="628">
                        <c:v>20.149999999999999</c:v>
                      </c:pt>
                      <c:pt idx="629">
                        <c:v>20.149999999999999</c:v>
                      </c:pt>
                      <c:pt idx="630">
                        <c:v>20.149999999999999</c:v>
                      </c:pt>
                      <c:pt idx="631">
                        <c:v>20.149999999999999</c:v>
                      </c:pt>
                      <c:pt idx="632">
                        <c:v>20.100000000000001</c:v>
                      </c:pt>
                      <c:pt idx="633">
                        <c:v>20.100000000000001</c:v>
                      </c:pt>
                      <c:pt idx="634">
                        <c:v>20.100000000000001</c:v>
                      </c:pt>
                      <c:pt idx="635">
                        <c:v>20.100000000000001</c:v>
                      </c:pt>
                      <c:pt idx="636">
                        <c:v>20.100000000000001</c:v>
                      </c:pt>
                      <c:pt idx="637">
                        <c:v>20.100000000000001</c:v>
                      </c:pt>
                      <c:pt idx="638">
                        <c:v>20.100000000000001</c:v>
                      </c:pt>
                      <c:pt idx="639">
                        <c:v>20.100000000000001</c:v>
                      </c:pt>
                      <c:pt idx="640">
                        <c:v>20.100000000000001</c:v>
                      </c:pt>
                      <c:pt idx="641">
                        <c:v>20.100000000000001</c:v>
                      </c:pt>
                      <c:pt idx="642">
                        <c:v>20.100000000000001</c:v>
                      </c:pt>
                      <c:pt idx="643">
                        <c:v>20.100000000000001</c:v>
                      </c:pt>
                      <c:pt idx="644">
                        <c:v>20.100000000000001</c:v>
                      </c:pt>
                      <c:pt idx="645">
                        <c:v>20.100000000000001</c:v>
                      </c:pt>
                      <c:pt idx="646">
                        <c:v>20.100000000000001</c:v>
                      </c:pt>
                      <c:pt idx="647">
                        <c:v>20.100000000000001</c:v>
                      </c:pt>
                      <c:pt idx="648">
                        <c:v>20.100000000000001</c:v>
                      </c:pt>
                      <c:pt idx="649">
                        <c:v>20.100000000000001</c:v>
                      </c:pt>
                      <c:pt idx="650">
                        <c:v>20</c:v>
                      </c:pt>
                      <c:pt idx="651">
                        <c:v>20</c:v>
                      </c:pt>
                      <c:pt idx="652">
                        <c:v>20</c:v>
                      </c:pt>
                      <c:pt idx="653">
                        <c:v>20</c:v>
                      </c:pt>
                      <c:pt idx="654">
                        <c:v>20</c:v>
                      </c:pt>
                      <c:pt idx="655">
                        <c:v>20</c:v>
                      </c:pt>
                      <c:pt idx="656">
                        <c:v>20</c:v>
                      </c:pt>
                      <c:pt idx="657">
                        <c:v>20</c:v>
                      </c:pt>
                      <c:pt idx="658">
                        <c:v>20</c:v>
                      </c:pt>
                      <c:pt idx="659">
                        <c:v>20</c:v>
                      </c:pt>
                      <c:pt idx="660">
                        <c:v>20</c:v>
                      </c:pt>
                      <c:pt idx="661">
                        <c:v>20</c:v>
                      </c:pt>
                      <c:pt idx="662">
                        <c:v>20</c:v>
                      </c:pt>
                      <c:pt idx="663">
                        <c:v>20</c:v>
                      </c:pt>
                      <c:pt idx="664">
                        <c:v>20</c:v>
                      </c:pt>
                      <c:pt idx="665">
                        <c:v>20</c:v>
                      </c:pt>
                      <c:pt idx="666">
                        <c:v>19.899999999999999</c:v>
                      </c:pt>
                      <c:pt idx="667">
                        <c:v>19.899999999999999</c:v>
                      </c:pt>
                      <c:pt idx="668">
                        <c:v>19.899999999999999</c:v>
                      </c:pt>
                      <c:pt idx="669">
                        <c:v>19.899999999999999</c:v>
                      </c:pt>
                      <c:pt idx="670">
                        <c:v>19.899999999999999</c:v>
                      </c:pt>
                      <c:pt idx="671">
                        <c:v>19.899999999999999</c:v>
                      </c:pt>
                      <c:pt idx="672">
                        <c:v>19.899999999999999</c:v>
                      </c:pt>
                      <c:pt idx="673">
                        <c:v>19.899999999999999</c:v>
                      </c:pt>
                      <c:pt idx="674">
                        <c:v>19.399999999999999</c:v>
                      </c:pt>
                      <c:pt idx="675">
                        <c:v>19.399999999999999</c:v>
                      </c:pt>
                      <c:pt idx="676">
                        <c:v>19.399999999999999</c:v>
                      </c:pt>
                      <c:pt idx="677">
                        <c:v>19.399999999999999</c:v>
                      </c:pt>
                      <c:pt idx="678">
                        <c:v>19.399999999999999</c:v>
                      </c:pt>
                      <c:pt idx="679">
                        <c:v>19.399999999999999</c:v>
                      </c:pt>
                      <c:pt idx="680">
                        <c:v>19.399999999999999</c:v>
                      </c:pt>
                      <c:pt idx="681">
                        <c:v>19.399999999999999</c:v>
                      </c:pt>
                      <c:pt idx="682">
                        <c:v>19.399999999999999</c:v>
                      </c:pt>
                      <c:pt idx="683">
                        <c:v>19.399999999999999</c:v>
                      </c:pt>
                      <c:pt idx="684">
                        <c:v>19.399999999999999</c:v>
                      </c:pt>
                      <c:pt idx="685">
                        <c:v>19.399999999999999</c:v>
                      </c:pt>
                      <c:pt idx="686">
                        <c:v>19.399999999999999</c:v>
                      </c:pt>
                      <c:pt idx="687">
                        <c:v>19.399999999999999</c:v>
                      </c:pt>
                      <c:pt idx="688">
                        <c:v>19.399999999999999</c:v>
                      </c:pt>
                      <c:pt idx="689">
                        <c:v>19.29999999999999</c:v>
                      </c:pt>
                      <c:pt idx="690">
                        <c:v>19.29999999999999</c:v>
                      </c:pt>
                      <c:pt idx="691">
                        <c:v>19.29999999999999</c:v>
                      </c:pt>
                      <c:pt idx="692">
                        <c:v>19.29999999999999</c:v>
                      </c:pt>
                      <c:pt idx="693">
                        <c:v>19.25</c:v>
                      </c:pt>
                      <c:pt idx="694">
                        <c:v>19.25</c:v>
                      </c:pt>
                      <c:pt idx="695">
                        <c:v>19.25</c:v>
                      </c:pt>
                      <c:pt idx="696">
                        <c:v>19.25</c:v>
                      </c:pt>
                      <c:pt idx="697">
                        <c:v>19.25</c:v>
                      </c:pt>
                      <c:pt idx="698">
                        <c:v>19.2</c:v>
                      </c:pt>
                      <c:pt idx="699">
                        <c:v>19.2</c:v>
                      </c:pt>
                      <c:pt idx="700">
                        <c:v>19.2</c:v>
                      </c:pt>
                      <c:pt idx="701">
                        <c:v>19.2</c:v>
                      </c:pt>
                      <c:pt idx="702">
                        <c:v>19.2</c:v>
                      </c:pt>
                      <c:pt idx="703">
                        <c:v>19.2</c:v>
                      </c:pt>
                      <c:pt idx="704">
                        <c:v>19.2</c:v>
                      </c:pt>
                      <c:pt idx="705">
                        <c:v>19.2</c:v>
                      </c:pt>
                      <c:pt idx="706">
                        <c:v>19.2</c:v>
                      </c:pt>
                      <c:pt idx="707">
                        <c:v>19.149999999999999</c:v>
                      </c:pt>
                      <c:pt idx="708">
                        <c:v>19.149999999999999</c:v>
                      </c:pt>
                      <c:pt idx="709">
                        <c:v>19.149999999999999</c:v>
                      </c:pt>
                      <c:pt idx="710">
                        <c:v>19.149999999999999</c:v>
                      </c:pt>
                      <c:pt idx="711">
                        <c:v>19.149999999999999</c:v>
                      </c:pt>
                      <c:pt idx="712">
                        <c:v>19.149999999999999</c:v>
                      </c:pt>
                      <c:pt idx="713">
                        <c:v>19.149999999999999</c:v>
                      </c:pt>
                      <c:pt idx="714">
                        <c:v>19.149999999999999</c:v>
                      </c:pt>
                      <c:pt idx="715">
                        <c:v>19.100000000000001</c:v>
                      </c:pt>
                      <c:pt idx="716">
                        <c:v>19.100000000000001</c:v>
                      </c:pt>
                      <c:pt idx="717">
                        <c:v>19.100000000000001</c:v>
                      </c:pt>
                      <c:pt idx="718">
                        <c:v>19.100000000000001</c:v>
                      </c:pt>
                      <c:pt idx="719">
                        <c:v>19.100000000000001</c:v>
                      </c:pt>
                      <c:pt idx="720">
                        <c:v>19.100000000000001</c:v>
                      </c:pt>
                      <c:pt idx="721">
                        <c:v>19.100000000000001</c:v>
                      </c:pt>
                      <c:pt idx="722">
                        <c:v>19.04999999999999</c:v>
                      </c:pt>
                      <c:pt idx="723">
                        <c:v>19.04999999999999</c:v>
                      </c:pt>
                      <c:pt idx="724">
                        <c:v>19.04999999999999</c:v>
                      </c:pt>
                      <c:pt idx="725">
                        <c:v>19.04999999999999</c:v>
                      </c:pt>
                      <c:pt idx="726">
                        <c:v>19.04999999999999</c:v>
                      </c:pt>
                      <c:pt idx="727">
                        <c:v>19.04999999999999</c:v>
                      </c:pt>
                      <c:pt idx="728">
                        <c:v>19</c:v>
                      </c:pt>
                      <c:pt idx="729">
                        <c:v>19</c:v>
                      </c:pt>
                      <c:pt idx="730">
                        <c:v>19</c:v>
                      </c:pt>
                      <c:pt idx="731">
                        <c:v>19</c:v>
                      </c:pt>
                      <c:pt idx="732">
                        <c:v>19</c:v>
                      </c:pt>
                      <c:pt idx="733">
                        <c:v>19</c:v>
                      </c:pt>
                      <c:pt idx="734">
                        <c:v>18.95</c:v>
                      </c:pt>
                      <c:pt idx="735">
                        <c:v>18.95</c:v>
                      </c:pt>
                      <c:pt idx="736">
                        <c:v>18.95</c:v>
                      </c:pt>
                      <c:pt idx="737">
                        <c:v>18.95</c:v>
                      </c:pt>
                      <c:pt idx="738">
                        <c:v>18.95</c:v>
                      </c:pt>
                      <c:pt idx="739">
                        <c:v>18.95</c:v>
                      </c:pt>
                      <c:pt idx="740">
                        <c:v>18.899999999999999</c:v>
                      </c:pt>
                      <c:pt idx="741">
                        <c:v>18.899999999999999</c:v>
                      </c:pt>
                      <c:pt idx="742">
                        <c:v>18.899999999999999</c:v>
                      </c:pt>
                      <c:pt idx="743">
                        <c:v>18.899999999999999</c:v>
                      </c:pt>
                      <c:pt idx="744">
                        <c:v>18.899999999999999</c:v>
                      </c:pt>
                      <c:pt idx="745">
                        <c:v>18.899999999999999</c:v>
                      </c:pt>
                      <c:pt idx="746">
                        <c:v>18.850000000000001</c:v>
                      </c:pt>
                      <c:pt idx="747">
                        <c:v>18.850000000000001</c:v>
                      </c:pt>
                      <c:pt idx="748">
                        <c:v>18.850000000000001</c:v>
                      </c:pt>
                      <c:pt idx="749">
                        <c:v>18.850000000000001</c:v>
                      </c:pt>
                      <c:pt idx="750">
                        <c:v>18.850000000000001</c:v>
                      </c:pt>
                      <c:pt idx="751">
                        <c:v>18.850000000000001</c:v>
                      </c:pt>
                      <c:pt idx="752">
                        <c:v>18.79999999999999</c:v>
                      </c:pt>
                      <c:pt idx="753">
                        <c:v>18.79999999999999</c:v>
                      </c:pt>
                      <c:pt idx="754">
                        <c:v>18.79999999999999</c:v>
                      </c:pt>
                      <c:pt idx="755">
                        <c:v>18.79999999999999</c:v>
                      </c:pt>
                      <c:pt idx="756">
                        <c:v>18.79999999999999</c:v>
                      </c:pt>
                      <c:pt idx="757">
                        <c:v>18.79999999999999</c:v>
                      </c:pt>
                      <c:pt idx="758">
                        <c:v>18.79999999999999</c:v>
                      </c:pt>
                      <c:pt idx="759">
                        <c:v>18.75</c:v>
                      </c:pt>
                      <c:pt idx="760">
                        <c:v>18.75</c:v>
                      </c:pt>
                      <c:pt idx="761">
                        <c:v>18.75</c:v>
                      </c:pt>
                      <c:pt idx="762">
                        <c:v>18.75</c:v>
                      </c:pt>
                      <c:pt idx="763">
                        <c:v>18.75</c:v>
                      </c:pt>
                      <c:pt idx="764">
                        <c:v>18.75</c:v>
                      </c:pt>
                      <c:pt idx="765">
                        <c:v>18.75</c:v>
                      </c:pt>
                      <c:pt idx="766">
                        <c:v>18.7</c:v>
                      </c:pt>
                      <c:pt idx="767">
                        <c:v>18.7</c:v>
                      </c:pt>
                      <c:pt idx="768">
                        <c:v>18.7</c:v>
                      </c:pt>
                      <c:pt idx="769">
                        <c:v>18.7</c:v>
                      </c:pt>
                      <c:pt idx="770">
                        <c:v>18.7</c:v>
                      </c:pt>
                      <c:pt idx="771">
                        <c:v>18.7</c:v>
                      </c:pt>
                      <c:pt idx="772">
                        <c:v>18.649999999999999</c:v>
                      </c:pt>
                      <c:pt idx="773">
                        <c:v>18.649999999999999</c:v>
                      </c:pt>
                      <c:pt idx="774">
                        <c:v>18.649999999999999</c:v>
                      </c:pt>
                      <c:pt idx="775">
                        <c:v>18.649999999999999</c:v>
                      </c:pt>
                      <c:pt idx="776">
                        <c:v>18.649999999999999</c:v>
                      </c:pt>
                      <c:pt idx="777">
                        <c:v>18.649999999999999</c:v>
                      </c:pt>
                      <c:pt idx="778">
                        <c:v>18.649999999999999</c:v>
                      </c:pt>
                      <c:pt idx="779">
                        <c:v>18.649999999999999</c:v>
                      </c:pt>
                      <c:pt idx="780">
                        <c:v>18.649999999999999</c:v>
                      </c:pt>
                      <c:pt idx="781">
                        <c:v>18.600000000000001</c:v>
                      </c:pt>
                      <c:pt idx="782">
                        <c:v>18.600000000000001</c:v>
                      </c:pt>
                      <c:pt idx="783">
                        <c:v>18.600000000000001</c:v>
                      </c:pt>
                      <c:pt idx="784">
                        <c:v>18.600000000000001</c:v>
                      </c:pt>
                      <c:pt idx="785">
                        <c:v>18.600000000000001</c:v>
                      </c:pt>
                      <c:pt idx="786">
                        <c:v>18.600000000000001</c:v>
                      </c:pt>
                      <c:pt idx="787">
                        <c:v>18.600000000000001</c:v>
                      </c:pt>
                      <c:pt idx="788">
                        <c:v>18.649999999999999</c:v>
                      </c:pt>
                      <c:pt idx="789">
                        <c:v>18.649999999999999</c:v>
                      </c:pt>
                      <c:pt idx="790">
                        <c:v>18.649999999999999</c:v>
                      </c:pt>
                      <c:pt idx="791">
                        <c:v>18.649999999999999</c:v>
                      </c:pt>
                      <c:pt idx="792">
                        <c:v>18.649999999999999</c:v>
                      </c:pt>
                      <c:pt idx="793">
                        <c:v>18.649999999999999</c:v>
                      </c:pt>
                      <c:pt idx="794">
                        <c:v>18.649999999999999</c:v>
                      </c:pt>
                      <c:pt idx="795">
                        <c:v>18.649999999999999</c:v>
                      </c:pt>
                      <c:pt idx="796">
                        <c:v>18.649999999999999</c:v>
                      </c:pt>
                      <c:pt idx="797">
                        <c:v>18.649999999999999</c:v>
                      </c:pt>
                      <c:pt idx="798">
                        <c:v>18.649999999999999</c:v>
                      </c:pt>
                      <c:pt idx="799">
                        <c:v>18.649999999999999</c:v>
                      </c:pt>
                      <c:pt idx="800">
                        <c:v>18.7</c:v>
                      </c:pt>
                      <c:pt idx="801">
                        <c:v>18.7</c:v>
                      </c:pt>
                      <c:pt idx="802">
                        <c:v>18.7</c:v>
                      </c:pt>
                      <c:pt idx="803">
                        <c:v>18.7</c:v>
                      </c:pt>
                      <c:pt idx="804">
                        <c:v>18.7</c:v>
                      </c:pt>
                      <c:pt idx="805">
                        <c:v>18.7</c:v>
                      </c:pt>
                      <c:pt idx="806">
                        <c:v>18.7</c:v>
                      </c:pt>
                      <c:pt idx="807">
                        <c:v>18.7</c:v>
                      </c:pt>
                      <c:pt idx="808">
                        <c:v>18.7</c:v>
                      </c:pt>
                      <c:pt idx="809">
                        <c:v>18.75</c:v>
                      </c:pt>
                      <c:pt idx="810">
                        <c:v>18.75</c:v>
                      </c:pt>
                      <c:pt idx="811">
                        <c:v>18.75</c:v>
                      </c:pt>
                      <c:pt idx="812">
                        <c:v>18.75</c:v>
                      </c:pt>
                      <c:pt idx="813">
                        <c:v>18.75</c:v>
                      </c:pt>
                      <c:pt idx="814">
                        <c:v>18.75</c:v>
                      </c:pt>
                      <c:pt idx="815">
                        <c:v>18.75</c:v>
                      </c:pt>
                      <c:pt idx="816">
                        <c:v>18.79999999999999</c:v>
                      </c:pt>
                      <c:pt idx="817">
                        <c:v>18.79999999999999</c:v>
                      </c:pt>
                      <c:pt idx="818">
                        <c:v>18.79999999999999</c:v>
                      </c:pt>
                      <c:pt idx="819">
                        <c:v>18.79999999999999</c:v>
                      </c:pt>
                      <c:pt idx="820">
                        <c:v>18.79999999999999</c:v>
                      </c:pt>
                      <c:pt idx="821">
                        <c:v>18.79999999999999</c:v>
                      </c:pt>
                      <c:pt idx="822">
                        <c:v>18.850000000000001</c:v>
                      </c:pt>
                      <c:pt idx="823">
                        <c:v>18.850000000000001</c:v>
                      </c:pt>
                      <c:pt idx="824">
                        <c:v>18.850000000000001</c:v>
                      </c:pt>
                      <c:pt idx="825">
                        <c:v>18.850000000000001</c:v>
                      </c:pt>
                      <c:pt idx="826">
                        <c:v>18.899999999999999</c:v>
                      </c:pt>
                      <c:pt idx="827">
                        <c:v>18.899999999999999</c:v>
                      </c:pt>
                      <c:pt idx="828">
                        <c:v>18.899999999999999</c:v>
                      </c:pt>
                      <c:pt idx="829">
                        <c:v>18.899999999999999</c:v>
                      </c:pt>
                      <c:pt idx="830">
                        <c:v>18.899999999999999</c:v>
                      </c:pt>
                      <c:pt idx="831">
                        <c:v>18.899999999999999</c:v>
                      </c:pt>
                      <c:pt idx="832">
                        <c:v>18.899999999999999</c:v>
                      </c:pt>
                      <c:pt idx="833">
                        <c:v>18.899999999999999</c:v>
                      </c:pt>
                      <c:pt idx="834">
                        <c:v>18.95</c:v>
                      </c:pt>
                      <c:pt idx="835">
                        <c:v>18.95</c:v>
                      </c:pt>
                      <c:pt idx="836">
                        <c:v>18.95</c:v>
                      </c:pt>
                      <c:pt idx="837">
                        <c:v>18.95</c:v>
                      </c:pt>
                      <c:pt idx="838">
                        <c:v>18.95</c:v>
                      </c:pt>
                      <c:pt idx="839">
                        <c:v>18.95</c:v>
                      </c:pt>
                      <c:pt idx="840">
                        <c:v>18.95</c:v>
                      </c:pt>
                      <c:pt idx="841">
                        <c:v>18.95</c:v>
                      </c:pt>
                      <c:pt idx="842">
                        <c:v>18.95</c:v>
                      </c:pt>
                      <c:pt idx="843">
                        <c:v>18.95</c:v>
                      </c:pt>
                      <c:pt idx="844">
                        <c:v>18.95</c:v>
                      </c:pt>
                      <c:pt idx="845">
                        <c:v>19</c:v>
                      </c:pt>
                      <c:pt idx="846">
                        <c:v>19</c:v>
                      </c:pt>
                      <c:pt idx="847">
                        <c:v>19</c:v>
                      </c:pt>
                      <c:pt idx="848">
                        <c:v>19</c:v>
                      </c:pt>
                      <c:pt idx="849">
                        <c:v>19</c:v>
                      </c:pt>
                      <c:pt idx="850">
                        <c:v>19</c:v>
                      </c:pt>
                      <c:pt idx="851">
                        <c:v>19</c:v>
                      </c:pt>
                      <c:pt idx="852">
                        <c:v>19</c:v>
                      </c:pt>
                      <c:pt idx="853">
                        <c:v>19.04999999999999</c:v>
                      </c:pt>
                      <c:pt idx="854">
                        <c:v>19.04999999999999</c:v>
                      </c:pt>
                      <c:pt idx="855">
                        <c:v>19.04999999999999</c:v>
                      </c:pt>
                      <c:pt idx="856">
                        <c:v>19.04999999999999</c:v>
                      </c:pt>
                      <c:pt idx="857">
                        <c:v>19.04999999999999</c:v>
                      </c:pt>
                      <c:pt idx="858">
                        <c:v>19.04999999999999</c:v>
                      </c:pt>
                      <c:pt idx="859">
                        <c:v>19.04999999999999</c:v>
                      </c:pt>
                      <c:pt idx="860">
                        <c:v>19.04999999999999</c:v>
                      </c:pt>
                      <c:pt idx="861">
                        <c:v>19.100000000000001</c:v>
                      </c:pt>
                      <c:pt idx="862">
                        <c:v>19.100000000000001</c:v>
                      </c:pt>
                      <c:pt idx="863">
                        <c:v>19.100000000000001</c:v>
                      </c:pt>
                      <c:pt idx="864">
                        <c:v>19.100000000000001</c:v>
                      </c:pt>
                      <c:pt idx="865">
                        <c:v>19.100000000000001</c:v>
                      </c:pt>
                      <c:pt idx="866">
                        <c:v>19.100000000000001</c:v>
                      </c:pt>
                      <c:pt idx="867">
                        <c:v>19.100000000000001</c:v>
                      </c:pt>
                      <c:pt idx="868">
                        <c:v>19.100000000000001</c:v>
                      </c:pt>
                      <c:pt idx="869">
                        <c:v>19.100000000000001</c:v>
                      </c:pt>
                      <c:pt idx="870">
                        <c:v>19.149999999999999</c:v>
                      </c:pt>
                      <c:pt idx="871">
                        <c:v>19.149999999999999</c:v>
                      </c:pt>
                      <c:pt idx="872">
                        <c:v>19.149999999999999</c:v>
                      </c:pt>
                      <c:pt idx="873">
                        <c:v>19.149999999999999</c:v>
                      </c:pt>
                      <c:pt idx="874">
                        <c:v>19.149999999999999</c:v>
                      </c:pt>
                      <c:pt idx="875">
                        <c:v>19.149999999999999</c:v>
                      </c:pt>
                      <c:pt idx="876">
                        <c:v>19.149999999999999</c:v>
                      </c:pt>
                      <c:pt idx="877">
                        <c:v>19.2</c:v>
                      </c:pt>
                      <c:pt idx="878">
                        <c:v>19.2</c:v>
                      </c:pt>
                      <c:pt idx="879">
                        <c:v>19.2</c:v>
                      </c:pt>
                      <c:pt idx="880">
                        <c:v>19.2</c:v>
                      </c:pt>
                      <c:pt idx="881">
                        <c:v>19.25</c:v>
                      </c:pt>
                      <c:pt idx="882">
                        <c:v>19.25</c:v>
                      </c:pt>
                      <c:pt idx="883">
                        <c:v>19.25</c:v>
                      </c:pt>
                      <c:pt idx="884">
                        <c:v>19.25</c:v>
                      </c:pt>
                      <c:pt idx="885">
                        <c:v>19.25</c:v>
                      </c:pt>
                      <c:pt idx="886">
                        <c:v>19.29999999999999</c:v>
                      </c:pt>
                      <c:pt idx="887">
                        <c:v>19.29999999999999</c:v>
                      </c:pt>
                      <c:pt idx="888">
                        <c:v>19.29999999999999</c:v>
                      </c:pt>
                      <c:pt idx="889">
                        <c:v>19.29999999999999</c:v>
                      </c:pt>
                      <c:pt idx="890">
                        <c:v>19.350000000000001</c:v>
                      </c:pt>
                      <c:pt idx="891">
                        <c:v>19.350000000000001</c:v>
                      </c:pt>
                      <c:pt idx="892">
                        <c:v>19.350000000000001</c:v>
                      </c:pt>
                      <c:pt idx="893">
                        <c:v>19.350000000000001</c:v>
                      </c:pt>
                      <c:pt idx="894">
                        <c:v>19.350000000000001</c:v>
                      </c:pt>
                      <c:pt idx="895">
                        <c:v>19.350000000000001</c:v>
                      </c:pt>
                      <c:pt idx="896">
                        <c:v>19.399999999999999</c:v>
                      </c:pt>
                      <c:pt idx="897">
                        <c:v>19.399999999999999</c:v>
                      </c:pt>
                      <c:pt idx="898">
                        <c:v>19.399999999999999</c:v>
                      </c:pt>
                      <c:pt idx="899">
                        <c:v>19.399999999999999</c:v>
                      </c:pt>
                      <c:pt idx="900">
                        <c:v>19.399999999999999</c:v>
                      </c:pt>
                      <c:pt idx="901">
                        <c:v>19.45</c:v>
                      </c:pt>
                      <c:pt idx="902">
                        <c:v>19.45</c:v>
                      </c:pt>
                      <c:pt idx="903">
                        <c:v>19.45</c:v>
                      </c:pt>
                      <c:pt idx="904">
                        <c:v>19.45</c:v>
                      </c:pt>
                      <c:pt idx="905">
                        <c:v>19.45</c:v>
                      </c:pt>
                      <c:pt idx="906">
                        <c:v>19.45</c:v>
                      </c:pt>
                      <c:pt idx="907">
                        <c:v>19.45</c:v>
                      </c:pt>
                      <c:pt idx="908">
                        <c:v>19.5</c:v>
                      </c:pt>
                      <c:pt idx="909">
                        <c:v>19.5</c:v>
                      </c:pt>
                      <c:pt idx="910">
                        <c:v>19.5</c:v>
                      </c:pt>
                      <c:pt idx="911">
                        <c:v>19.5</c:v>
                      </c:pt>
                      <c:pt idx="912">
                        <c:v>19.5</c:v>
                      </c:pt>
                      <c:pt idx="913">
                        <c:v>19.5</c:v>
                      </c:pt>
                      <c:pt idx="914">
                        <c:v>19.5</c:v>
                      </c:pt>
                      <c:pt idx="915">
                        <c:v>19.5</c:v>
                      </c:pt>
                      <c:pt idx="916">
                        <c:v>19.54999999999999</c:v>
                      </c:pt>
                      <c:pt idx="917">
                        <c:v>19.54999999999999</c:v>
                      </c:pt>
                      <c:pt idx="918">
                        <c:v>19.54999999999999</c:v>
                      </c:pt>
                      <c:pt idx="919">
                        <c:v>19.54999999999999</c:v>
                      </c:pt>
                      <c:pt idx="920">
                        <c:v>19.54999999999999</c:v>
                      </c:pt>
                      <c:pt idx="921">
                        <c:v>19.54999999999999</c:v>
                      </c:pt>
                      <c:pt idx="922">
                        <c:v>19.54999999999999</c:v>
                      </c:pt>
                      <c:pt idx="923">
                        <c:v>19.54999999999999</c:v>
                      </c:pt>
                      <c:pt idx="924">
                        <c:v>19.54999999999999</c:v>
                      </c:pt>
                      <c:pt idx="925">
                        <c:v>19.54999999999999</c:v>
                      </c:pt>
                      <c:pt idx="926">
                        <c:v>19.54999999999999</c:v>
                      </c:pt>
                      <c:pt idx="927">
                        <c:v>19.54999999999999</c:v>
                      </c:pt>
                      <c:pt idx="928">
                        <c:v>19.54999999999999</c:v>
                      </c:pt>
                      <c:pt idx="929">
                        <c:v>19.54999999999999</c:v>
                      </c:pt>
                      <c:pt idx="930">
                        <c:v>19.54999999999999</c:v>
                      </c:pt>
                      <c:pt idx="931">
                        <c:v>19.54999999999999</c:v>
                      </c:pt>
                      <c:pt idx="932">
                        <c:v>19.54999999999999</c:v>
                      </c:pt>
                      <c:pt idx="933">
                        <c:v>19.54999999999999</c:v>
                      </c:pt>
                      <c:pt idx="934">
                        <c:v>19.54999999999999</c:v>
                      </c:pt>
                      <c:pt idx="935">
                        <c:v>19.54999999999999</c:v>
                      </c:pt>
                      <c:pt idx="936">
                        <c:v>19.54999999999999</c:v>
                      </c:pt>
                      <c:pt idx="937">
                        <c:v>19.54999999999999</c:v>
                      </c:pt>
                      <c:pt idx="938">
                        <c:v>19.54999999999999</c:v>
                      </c:pt>
                      <c:pt idx="939">
                        <c:v>19.54999999999999</c:v>
                      </c:pt>
                      <c:pt idx="940">
                        <c:v>19.54999999999999</c:v>
                      </c:pt>
                      <c:pt idx="941">
                        <c:v>19.54999999999999</c:v>
                      </c:pt>
                      <c:pt idx="942">
                        <c:v>19.54999999999999</c:v>
                      </c:pt>
                      <c:pt idx="943">
                        <c:v>19.54999999999999</c:v>
                      </c:pt>
                      <c:pt idx="944">
                        <c:v>19.54999999999999</c:v>
                      </c:pt>
                      <c:pt idx="945">
                        <c:v>19.54999999999999</c:v>
                      </c:pt>
                      <c:pt idx="946">
                        <c:v>19.54999999999999</c:v>
                      </c:pt>
                      <c:pt idx="947">
                        <c:v>19.54999999999999</c:v>
                      </c:pt>
                      <c:pt idx="948">
                        <c:v>19.54999999999999</c:v>
                      </c:pt>
                      <c:pt idx="949">
                        <c:v>19.54999999999999</c:v>
                      </c:pt>
                      <c:pt idx="950">
                        <c:v>19.54999999999999</c:v>
                      </c:pt>
                      <c:pt idx="951">
                        <c:v>19.54999999999999</c:v>
                      </c:pt>
                      <c:pt idx="952">
                        <c:v>19.54999999999999</c:v>
                      </c:pt>
                      <c:pt idx="953">
                        <c:v>19.54999999999999</c:v>
                      </c:pt>
                      <c:pt idx="954">
                        <c:v>19.54999999999999</c:v>
                      </c:pt>
                      <c:pt idx="955">
                        <c:v>19.54999999999999</c:v>
                      </c:pt>
                      <c:pt idx="956">
                        <c:v>19.54999999999999</c:v>
                      </c:pt>
                      <c:pt idx="957">
                        <c:v>19.54999999999999</c:v>
                      </c:pt>
                      <c:pt idx="958">
                        <c:v>19.54999999999999</c:v>
                      </c:pt>
                      <c:pt idx="959">
                        <c:v>19.54999999999999</c:v>
                      </c:pt>
                      <c:pt idx="960">
                        <c:v>19.54999999999999</c:v>
                      </c:pt>
                      <c:pt idx="961">
                        <c:v>19.54999999999999</c:v>
                      </c:pt>
                      <c:pt idx="962">
                        <c:v>19.600000000000001</c:v>
                      </c:pt>
                      <c:pt idx="963">
                        <c:v>19.600000000000001</c:v>
                      </c:pt>
                      <c:pt idx="964">
                        <c:v>19.600000000000001</c:v>
                      </c:pt>
                      <c:pt idx="965">
                        <c:v>19.600000000000001</c:v>
                      </c:pt>
                      <c:pt idx="966">
                        <c:v>19.600000000000001</c:v>
                      </c:pt>
                      <c:pt idx="967">
                        <c:v>19.600000000000001</c:v>
                      </c:pt>
                      <c:pt idx="968">
                        <c:v>19.649999999999999</c:v>
                      </c:pt>
                      <c:pt idx="969">
                        <c:v>19.649999999999999</c:v>
                      </c:pt>
                      <c:pt idx="970">
                        <c:v>19.649999999999999</c:v>
                      </c:pt>
                      <c:pt idx="971">
                        <c:v>19.649999999999999</c:v>
                      </c:pt>
                      <c:pt idx="972">
                        <c:v>19.649999999999999</c:v>
                      </c:pt>
                      <c:pt idx="973">
                        <c:v>19.649999999999999</c:v>
                      </c:pt>
                      <c:pt idx="974">
                        <c:v>19.649999999999999</c:v>
                      </c:pt>
                      <c:pt idx="975">
                        <c:v>19.7</c:v>
                      </c:pt>
                      <c:pt idx="976">
                        <c:v>19.7</c:v>
                      </c:pt>
                      <c:pt idx="977">
                        <c:v>19.7</c:v>
                      </c:pt>
                      <c:pt idx="978">
                        <c:v>19.7</c:v>
                      </c:pt>
                      <c:pt idx="979">
                        <c:v>19.7</c:v>
                      </c:pt>
                      <c:pt idx="980">
                        <c:v>19.7</c:v>
                      </c:pt>
                      <c:pt idx="981">
                        <c:v>19.7</c:v>
                      </c:pt>
                      <c:pt idx="982">
                        <c:v>19.75</c:v>
                      </c:pt>
                      <c:pt idx="983">
                        <c:v>19.75</c:v>
                      </c:pt>
                      <c:pt idx="984">
                        <c:v>19.75</c:v>
                      </c:pt>
                      <c:pt idx="985">
                        <c:v>19.75</c:v>
                      </c:pt>
                      <c:pt idx="986">
                        <c:v>19.75</c:v>
                      </c:pt>
                      <c:pt idx="987">
                        <c:v>19.75</c:v>
                      </c:pt>
                      <c:pt idx="988">
                        <c:v>19.75</c:v>
                      </c:pt>
                      <c:pt idx="989">
                        <c:v>19.75</c:v>
                      </c:pt>
                      <c:pt idx="990">
                        <c:v>19.79999999999999</c:v>
                      </c:pt>
                      <c:pt idx="991">
                        <c:v>19.79999999999999</c:v>
                      </c:pt>
                      <c:pt idx="992">
                        <c:v>19.79999999999999</c:v>
                      </c:pt>
                      <c:pt idx="993">
                        <c:v>19.79999999999999</c:v>
                      </c:pt>
                      <c:pt idx="994">
                        <c:v>19.79999999999999</c:v>
                      </c:pt>
                      <c:pt idx="995">
                        <c:v>19.850000000000001</c:v>
                      </c:pt>
                      <c:pt idx="996">
                        <c:v>19.850000000000001</c:v>
                      </c:pt>
                      <c:pt idx="997">
                        <c:v>19.850000000000001</c:v>
                      </c:pt>
                      <c:pt idx="998">
                        <c:v>19.850000000000001</c:v>
                      </c:pt>
                      <c:pt idx="999">
                        <c:v>19.850000000000001</c:v>
                      </c:pt>
                      <c:pt idx="1000">
                        <c:v>19.850000000000001</c:v>
                      </c:pt>
                      <c:pt idx="1001">
                        <c:v>19.899999999999999</c:v>
                      </c:pt>
                      <c:pt idx="1002">
                        <c:v>19.899999999999999</c:v>
                      </c:pt>
                      <c:pt idx="1003">
                        <c:v>19.899999999999999</c:v>
                      </c:pt>
                      <c:pt idx="1004">
                        <c:v>19.899999999999999</c:v>
                      </c:pt>
                      <c:pt idx="1005">
                        <c:v>19.899999999999999</c:v>
                      </c:pt>
                      <c:pt idx="1006">
                        <c:v>19.95</c:v>
                      </c:pt>
                      <c:pt idx="1007">
                        <c:v>19.95</c:v>
                      </c:pt>
                      <c:pt idx="1008">
                        <c:v>19.95</c:v>
                      </c:pt>
                      <c:pt idx="1009">
                        <c:v>19.95</c:v>
                      </c:pt>
                      <c:pt idx="1010">
                        <c:v>19.95</c:v>
                      </c:pt>
                      <c:pt idx="1011">
                        <c:v>19.95</c:v>
                      </c:pt>
                      <c:pt idx="1012">
                        <c:v>19.95</c:v>
                      </c:pt>
                      <c:pt idx="1013">
                        <c:v>19.95</c:v>
                      </c:pt>
                      <c:pt idx="1014">
                        <c:v>20</c:v>
                      </c:pt>
                      <c:pt idx="1015">
                        <c:v>20</c:v>
                      </c:pt>
                      <c:pt idx="1016">
                        <c:v>20</c:v>
                      </c:pt>
                      <c:pt idx="1017">
                        <c:v>20</c:v>
                      </c:pt>
                      <c:pt idx="1018">
                        <c:v>20</c:v>
                      </c:pt>
                      <c:pt idx="1019">
                        <c:v>20.04999999999999</c:v>
                      </c:pt>
                      <c:pt idx="1020">
                        <c:v>20.04999999999999</c:v>
                      </c:pt>
                      <c:pt idx="1021">
                        <c:v>20.04999999999999</c:v>
                      </c:pt>
                      <c:pt idx="1022">
                        <c:v>20.100000000000001</c:v>
                      </c:pt>
                      <c:pt idx="1023">
                        <c:v>20.100000000000001</c:v>
                      </c:pt>
                      <c:pt idx="1024">
                        <c:v>20.100000000000001</c:v>
                      </c:pt>
                      <c:pt idx="1025">
                        <c:v>20.149999999999999</c:v>
                      </c:pt>
                      <c:pt idx="1026">
                        <c:v>20.149999999999999</c:v>
                      </c:pt>
                      <c:pt idx="1027">
                        <c:v>20.149999999999999</c:v>
                      </c:pt>
                      <c:pt idx="1028">
                        <c:v>20.149999999999999</c:v>
                      </c:pt>
                      <c:pt idx="1029">
                        <c:v>20.149999999999999</c:v>
                      </c:pt>
                      <c:pt idx="1030">
                        <c:v>20.2</c:v>
                      </c:pt>
                      <c:pt idx="1031">
                        <c:v>20.2</c:v>
                      </c:pt>
                      <c:pt idx="1032">
                        <c:v>20.2</c:v>
                      </c:pt>
                      <c:pt idx="1033">
                        <c:v>20.2</c:v>
                      </c:pt>
                      <c:pt idx="1034">
                        <c:v>20.2</c:v>
                      </c:pt>
                      <c:pt idx="1035">
                        <c:v>20.2</c:v>
                      </c:pt>
                      <c:pt idx="1036">
                        <c:v>20.2</c:v>
                      </c:pt>
                      <c:pt idx="1037">
                        <c:v>20.2</c:v>
                      </c:pt>
                      <c:pt idx="1038">
                        <c:v>20.2</c:v>
                      </c:pt>
                      <c:pt idx="1039">
                        <c:v>20.2</c:v>
                      </c:pt>
                      <c:pt idx="1040">
                        <c:v>20.2</c:v>
                      </c:pt>
                      <c:pt idx="1041">
                        <c:v>20.2</c:v>
                      </c:pt>
                      <c:pt idx="1042">
                        <c:v>20.2</c:v>
                      </c:pt>
                      <c:pt idx="1043">
                        <c:v>20.2</c:v>
                      </c:pt>
                      <c:pt idx="1044">
                        <c:v>20.2</c:v>
                      </c:pt>
                      <c:pt idx="1045">
                        <c:v>20.2</c:v>
                      </c:pt>
                      <c:pt idx="1046">
                        <c:v>20.2</c:v>
                      </c:pt>
                      <c:pt idx="1047">
                        <c:v>20.2</c:v>
                      </c:pt>
                      <c:pt idx="1048">
                        <c:v>20.2</c:v>
                      </c:pt>
                      <c:pt idx="1049">
                        <c:v>20.25</c:v>
                      </c:pt>
                      <c:pt idx="1050">
                        <c:v>20.25</c:v>
                      </c:pt>
                      <c:pt idx="1051">
                        <c:v>20.25</c:v>
                      </c:pt>
                      <c:pt idx="1052">
                        <c:v>20.25</c:v>
                      </c:pt>
                      <c:pt idx="1053">
                        <c:v>20.25</c:v>
                      </c:pt>
                      <c:pt idx="1054">
                        <c:v>20.25</c:v>
                      </c:pt>
                      <c:pt idx="1055">
                        <c:v>20.25</c:v>
                      </c:pt>
                      <c:pt idx="1056">
                        <c:v>20.29999999999999</c:v>
                      </c:pt>
                      <c:pt idx="1057">
                        <c:v>20.29999999999999</c:v>
                      </c:pt>
                      <c:pt idx="1058">
                        <c:v>20.29999999999999</c:v>
                      </c:pt>
                      <c:pt idx="1059">
                        <c:v>20.29999999999999</c:v>
                      </c:pt>
                      <c:pt idx="1060">
                        <c:v>20.29999999999999</c:v>
                      </c:pt>
                      <c:pt idx="1061">
                        <c:v>20.29999999999999</c:v>
                      </c:pt>
                      <c:pt idx="1062">
                        <c:v>20.29999999999999</c:v>
                      </c:pt>
                      <c:pt idx="1063">
                        <c:v>20.29999999999999</c:v>
                      </c:pt>
                      <c:pt idx="1064">
                        <c:v>20.29999999999999</c:v>
                      </c:pt>
                      <c:pt idx="1065">
                        <c:v>20.29999999999999</c:v>
                      </c:pt>
                      <c:pt idx="1066">
                        <c:v>20.29999999999999</c:v>
                      </c:pt>
                      <c:pt idx="1067">
                        <c:v>20.29999999999999</c:v>
                      </c:pt>
                      <c:pt idx="1068">
                        <c:v>20.29999999999999</c:v>
                      </c:pt>
                      <c:pt idx="1069">
                        <c:v>20.350000000000001</c:v>
                      </c:pt>
                      <c:pt idx="1070">
                        <c:v>20.350000000000001</c:v>
                      </c:pt>
                      <c:pt idx="1071">
                        <c:v>20.350000000000001</c:v>
                      </c:pt>
                      <c:pt idx="1072">
                        <c:v>20.350000000000001</c:v>
                      </c:pt>
                      <c:pt idx="1073">
                        <c:v>20.350000000000001</c:v>
                      </c:pt>
                      <c:pt idx="1074">
                        <c:v>20.350000000000001</c:v>
                      </c:pt>
                      <c:pt idx="1075">
                        <c:v>20.350000000000001</c:v>
                      </c:pt>
                      <c:pt idx="1076">
                        <c:v>20.350000000000001</c:v>
                      </c:pt>
                      <c:pt idx="1077">
                        <c:v>20.350000000000001</c:v>
                      </c:pt>
                      <c:pt idx="1078">
                        <c:v>20.350000000000001</c:v>
                      </c:pt>
                      <c:pt idx="1079">
                        <c:v>20.350000000000001</c:v>
                      </c:pt>
                      <c:pt idx="1080">
                        <c:v>20.350000000000001</c:v>
                      </c:pt>
                      <c:pt idx="1081">
                        <c:v>20.350000000000001</c:v>
                      </c:pt>
                      <c:pt idx="1082">
                        <c:v>20.350000000000001</c:v>
                      </c:pt>
                      <c:pt idx="1083">
                        <c:v>20.350000000000001</c:v>
                      </c:pt>
                      <c:pt idx="1084">
                        <c:v>20.350000000000001</c:v>
                      </c:pt>
                      <c:pt idx="1085">
                        <c:v>20.350000000000001</c:v>
                      </c:pt>
                      <c:pt idx="1086">
                        <c:v>20.399999999999999</c:v>
                      </c:pt>
                      <c:pt idx="1087">
                        <c:v>20.399999999999999</c:v>
                      </c:pt>
                      <c:pt idx="1088">
                        <c:v>20.399999999999999</c:v>
                      </c:pt>
                      <c:pt idx="1089">
                        <c:v>20.399999999999999</c:v>
                      </c:pt>
                      <c:pt idx="1090">
                        <c:v>20.399999999999999</c:v>
                      </c:pt>
                      <c:pt idx="1091">
                        <c:v>20.399999999999999</c:v>
                      </c:pt>
                      <c:pt idx="1092">
                        <c:v>20.399999999999999</c:v>
                      </c:pt>
                      <c:pt idx="1093">
                        <c:v>20.399999999999999</c:v>
                      </c:pt>
                      <c:pt idx="1094">
                        <c:v>20.399999999999999</c:v>
                      </c:pt>
                      <c:pt idx="1095">
                        <c:v>20.399999999999999</c:v>
                      </c:pt>
                      <c:pt idx="1096">
                        <c:v>20.45</c:v>
                      </c:pt>
                      <c:pt idx="1097">
                        <c:v>20.45</c:v>
                      </c:pt>
                      <c:pt idx="1098">
                        <c:v>20.45</c:v>
                      </c:pt>
                      <c:pt idx="1099">
                        <c:v>20.45</c:v>
                      </c:pt>
                      <c:pt idx="1100">
                        <c:v>20.45</c:v>
                      </c:pt>
                      <c:pt idx="1101">
                        <c:v>20.45</c:v>
                      </c:pt>
                      <c:pt idx="1102">
                        <c:v>20.45</c:v>
                      </c:pt>
                      <c:pt idx="1103">
                        <c:v>20.45</c:v>
                      </c:pt>
                      <c:pt idx="1104">
                        <c:v>20.45</c:v>
                      </c:pt>
                      <c:pt idx="1105">
                        <c:v>20.45</c:v>
                      </c:pt>
                      <c:pt idx="1106">
                        <c:v>20.45</c:v>
                      </c:pt>
                      <c:pt idx="1107">
                        <c:v>20.45</c:v>
                      </c:pt>
                      <c:pt idx="1108">
                        <c:v>20.45</c:v>
                      </c:pt>
                      <c:pt idx="1109">
                        <c:v>20.5</c:v>
                      </c:pt>
                      <c:pt idx="1110">
                        <c:v>20.5</c:v>
                      </c:pt>
                      <c:pt idx="1111">
                        <c:v>20.5</c:v>
                      </c:pt>
                      <c:pt idx="1112">
                        <c:v>20.5</c:v>
                      </c:pt>
                      <c:pt idx="1113">
                        <c:v>20.5</c:v>
                      </c:pt>
                      <c:pt idx="1114">
                        <c:v>20.5</c:v>
                      </c:pt>
                      <c:pt idx="1115">
                        <c:v>20.5</c:v>
                      </c:pt>
                      <c:pt idx="1116">
                        <c:v>20.54999999999999</c:v>
                      </c:pt>
                      <c:pt idx="1117">
                        <c:v>20.54999999999999</c:v>
                      </c:pt>
                      <c:pt idx="1118">
                        <c:v>20.54999999999999</c:v>
                      </c:pt>
                      <c:pt idx="1119">
                        <c:v>20.54999999999999</c:v>
                      </c:pt>
                      <c:pt idx="1120">
                        <c:v>20.54999999999999</c:v>
                      </c:pt>
                      <c:pt idx="1121">
                        <c:v>20.54999999999999</c:v>
                      </c:pt>
                      <c:pt idx="1122">
                        <c:v>20.54999999999999</c:v>
                      </c:pt>
                      <c:pt idx="1123">
                        <c:v>20.6</c:v>
                      </c:pt>
                      <c:pt idx="1124">
                        <c:v>20.6</c:v>
                      </c:pt>
                      <c:pt idx="1125">
                        <c:v>20.6</c:v>
                      </c:pt>
                      <c:pt idx="1126">
                        <c:v>20.6</c:v>
                      </c:pt>
                      <c:pt idx="1127">
                        <c:v>20.6</c:v>
                      </c:pt>
                      <c:pt idx="1128">
                        <c:v>20.6</c:v>
                      </c:pt>
                      <c:pt idx="1129">
                        <c:v>20.6</c:v>
                      </c:pt>
                      <c:pt idx="1130">
                        <c:v>20.6</c:v>
                      </c:pt>
                      <c:pt idx="1131">
                        <c:v>20.6</c:v>
                      </c:pt>
                      <c:pt idx="1132">
                        <c:v>20.6</c:v>
                      </c:pt>
                      <c:pt idx="1133">
                        <c:v>20.6</c:v>
                      </c:pt>
                      <c:pt idx="1134">
                        <c:v>20.6</c:v>
                      </c:pt>
                      <c:pt idx="1135">
                        <c:v>20.6</c:v>
                      </c:pt>
                      <c:pt idx="1136">
                        <c:v>20.6</c:v>
                      </c:pt>
                      <c:pt idx="1137">
                        <c:v>20.6</c:v>
                      </c:pt>
                      <c:pt idx="1138">
                        <c:v>20.6</c:v>
                      </c:pt>
                      <c:pt idx="1139">
                        <c:v>20.6</c:v>
                      </c:pt>
                      <c:pt idx="1140">
                        <c:v>20.6</c:v>
                      </c:pt>
                      <c:pt idx="1141">
                        <c:v>20.6</c:v>
                      </c:pt>
                      <c:pt idx="1142">
                        <c:v>20.6</c:v>
                      </c:pt>
                      <c:pt idx="1143">
                        <c:v>20.6</c:v>
                      </c:pt>
                      <c:pt idx="1144">
                        <c:v>20.6</c:v>
                      </c:pt>
                      <c:pt idx="1145">
                        <c:v>20.6</c:v>
                      </c:pt>
                      <c:pt idx="1146">
                        <c:v>20.6</c:v>
                      </c:pt>
                      <c:pt idx="1147">
                        <c:v>20.6</c:v>
                      </c:pt>
                      <c:pt idx="1148">
                        <c:v>20.6</c:v>
                      </c:pt>
                      <c:pt idx="1149">
                        <c:v>20.6</c:v>
                      </c:pt>
                      <c:pt idx="1150">
                        <c:v>20.6</c:v>
                      </c:pt>
                      <c:pt idx="1151">
                        <c:v>20.6</c:v>
                      </c:pt>
                      <c:pt idx="1152">
                        <c:v>20.6</c:v>
                      </c:pt>
                      <c:pt idx="1153">
                        <c:v>20.6</c:v>
                      </c:pt>
                      <c:pt idx="1154">
                        <c:v>20.6</c:v>
                      </c:pt>
                      <c:pt idx="1155">
                        <c:v>20.6</c:v>
                      </c:pt>
                      <c:pt idx="1156">
                        <c:v>20.6</c:v>
                      </c:pt>
                      <c:pt idx="1157">
                        <c:v>20.6</c:v>
                      </c:pt>
                      <c:pt idx="1158">
                        <c:v>20.6</c:v>
                      </c:pt>
                      <c:pt idx="1159">
                        <c:v>20.6</c:v>
                      </c:pt>
                      <c:pt idx="1160">
                        <c:v>20.6</c:v>
                      </c:pt>
                      <c:pt idx="1161">
                        <c:v>20.6</c:v>
                      </c:pt>
                      <c:pt idx="1162">
                        <c:v>20.6</c:v>
                      </c:pt>
                      <c:pt idx="1163">
                        <c:v>20.6</c:v>
                      </c:pt>
                      <c:pt idx="1164">
                        <c:v>20.6</c:v>
                      </c:pt>
                      <c:pt idx="1165">
                        <c:v>20.6</c:v>
                      </c:pt>
                      <c:pt idx="1166">
                        <c:v>20.6</c:v>
                      </c:pt>
                      <c:pt idx="1167">
                        <c:v>20.6</c:v>
                      </c:pt>
                      <c:pt idx="1168">
                        <c:v>20.6</c:v>
                      </c:pt>
                      <c:pt idx="1169">
                        <c:v>20.6</c:v>
                      </c:pt>
                      <c:pt idx="1170">
                        <c:v>20.6</c:v>
                      </c:pt>
                      <c:pt idx="1171">
                        <c:v>20.6</c:v>
                      </c:pt>
                      <c:pt idx="1172">
                        <c:v>20.6</c:v>
                      </c:pt>
                      <c:pt idx="1173">
                        <c:v>20.6</c:v>
                      </c:pt>
                      <c:pt idx="1174">
                        <c:v>20.6</c:v>
                      </c:pt>
                      <c:pt idx="1175">
                        <c:v>20.6</c:v>
                      </c:pt>
                      <c:pt idx="1176">
                        <c:v>20.6</c:v>
                      </c:pt>
                      <c:pt idx="1177">
                        <c:v>20.6</c:v>
                      </c:pt>
                      <c:pt idx="1178">
                        <c:v>20.6</c:v>
                      </c:pt>
                      <c:pt idx="1179">
                        <c:v>20.6</c:v>
                      </c:pt>
                      <c:pt idx="1180">
                        <c:v>20.6</c:v>
                      </c:pt>
                      <c:pt idx="1181">
                        <c:v>20.6</c:v>
                      </c:pt>
                      <c:pt idx="1182">
                        <c:v>20.6</c:v>
                      </c:pt>
                      <c:pt idx="1183">
                        <c:v>20.6</c:v>
                      </c:pt>
                      <c:pt idx="1184">
                        <c:v>20.6</c:v>
                      </c:pt>
                      <c:pt idx="1185">
                        <c:v>20.6</c:v>
                      </c:pt>
                      <c:pt idx="1186">
                        <c:v>20.54999999999999</c:v>
                      </c:pt>
                      <c:pt idx="1187">
                        <c:v>20.54999999999999</c:v>
                      </c:pt>
                      <c:pt idx="1188">
                        <c:v>20.54999999999999</c:v>
                      </c:pt>
                      <c:pt idx="1189">
                        <c:v>20.54999999999999</c:v>
                      </c:pt>
                      <c:pt idx="1190">
                        <c:v>20.54999999999999</c:v>
                      </c:pt>
                      <c:pt idx="1191">
                        <c:v>20.54999999999999</c:v>
                      </c:pt>
                      <c:pt idx="1192">
                        <c:v>20.54999999999999</c:v>
                      </c:pt>
                      <c:pt idx="1193">
                        <c:v>20.54999999999999</c:v>
                      </c:pt>
                      <c:pt idx="1194">
                        <c:v>20.54999999999999</c:v>
                      </c:pt>
                      <c:pt idx="1195">
                        <c:v>20.54999999999999</c:v>
                      </c:pt>
                      <c:pt idx="1196">
                        <c:v>20.54999999999999</c:v>
                      </c:pt>
                      <c:pt idx="1197">
                        <c:v>20.54999999999999</c:v>
                      </c:pt>
                      <c:pt idx="1198">
                        <c:v>20.54999999999999</c:v>
                      </c:pt>
                      <c:pt idx="1199">
                        <c:v>20.54999999999999</c:v>
                      </c:pt>
                      <c:pt idx="1200">
                        <c:v>20.54999999999999</c:v>
                      </c:pt>
                      <c:pt idx="1201">
                        <c:v>20.54999999999999</c:v>
                      </c:pt>
                      <c:pt idx="1202">
                        <c:v>20.54999999999999</c:v>
                      </c:pt>
                      <c:pt idx="1203">
                        <c:v>20.54999999999999</c:v>
                      </c:pt>
                      <c:pt idx="1204">
                        <c:v>20.54999999999999</c:v>
                      </c:pt>
                      <c:pt idx="1205">
                        <c:v>20.54999999999999</c:v>
                      </c:pt>
                      <c:pt idx="1206">
                        <c:v>20.54999999999999</c:v>
                      </c:pt>
                      <c:pt idx="1207">
                        <c:v>20.54999999999999</c:v>
                      </c:pt>
                      <c:pt idx="1208">
                        <c:v>20.54999999999999</c:v>
                      </c:pt>
                      <c:pt idx="1209">
                        <c:v>20.54999999999999</c:v>
                      </c:pt>
                      <c:pt idx="1210">
                        <c:v>20.54999999999999</c:v>
                      </c:pt>
                      <c:pt idx="1211">
                        <c:v>20.54999999999999</c:v>
                      </c:pt>
                      <c:pt idx="1212">
                        <c:v>20.54999999999999</c:v>
                      </c:pt>
                      <c:pt idx="1213">
                        <c:v>20.54999999999999</c:v>
                      </c:pt>
                      <c:pt idx="1214">
                        <c:v>20.54999999999999</c:v>
                      </c:pt>
                      <c:pt idx="1215">
                        <c:v>20.54999999999999</c:v>
                      </c:pt>
                      <c:pt idx="1216">
                        <c:v>20.54999999999999</c:v>
                      </c:pt>
                      <c:pt idx="1217">
                        <c:v>20.54999999999999</c:v>
                      </c:pt>
                      <c:pt idx="1218">
                        <c:v>20.54999999999999</c:v>
                      </c:pt>
                      <c:pt idx="1219">
                        <c:v>20.5</c:v>
                      </c:pt>
                      <c:pt idx="1220">
                        <c:v>20.5</c:v>
                      </c:pt>
                      <c:pt idx="1221">
                        <c:v>20.5</c:v>
                      </c:pt>
                      <c:pt idx="1222">
                        <c:v>20.5</c:v>
                      </c:pt>
                      <c:pt idx="1223">
                        <c:v>20.5</c:v>
                      </c:pt>
                      <c:pt idx="1224">
                        <c:v>20.5</c:v>
                      </c:pt>
                      <c:pt idx="1225">
                        <c:v>20.5</c:v>
                      </c:pt>
                      <c:pt idx="1226">
                        <c:v>20.5</c:v>
                      </c:pt>
                      <c:pt idx="1227">
                        <c:v>20.54999999999999</c:v>
                      </c:pt>
                      <c:pt idx="1228">
                        <c:v>20.54999999999999</c:v>
                      </c:pt>
                      <c:pt idx="1229">
                        <c:v>20.54999999999999</c:v>
                      </c:pt>
                      <c:pt idx="1230">
                        <c:v>20.54999999999999</c:v>
                      </c:pt>
                      <c:pt idx="1231">
                        <c:v>20.54999999999999</c:v>
                      </c:pt>
                      <c:pt idx="1232">
                        <c:v>20.54999999999999</c:v>
                      </c:pt>
                      <c:pt idx="1233">
                        <c:v>20.54999999999999</c:v>
                      </c:pt>
                      <c:pt idx="1234">
                        <c:v>20.54999999999999</c:v>
                      </c:pt>
                      <c:pt idx="1235">
                        <c:v>20.54999999999999</c:v>
                      </c:pt>
                      <c:pt idx="1236">
                        <c:v>20.6</c:v>
                      </c:pt>
                      <c:pt idx="1237">
                        <c:v>20.6</c:v>
                      </c:pt>
                      <c:pt idx="1238">
                        <c:v>20.6</c:v>
                      </c:pt>
                      <c:pt idx="1239">
                        <c:v>20.6</c:v>
                      </c:pt>
                      <c:pt idx="1240">
                        <c:v>20.6</c:v>
                      </c:pt>
                      <c:pt idx="1241">
                        <c:v>20.6</c:v>
                      </c:pt>
                      <c:pt idx="1242">
                        <c:v>20.6</c:v>
                      </c:pt>
                      <c:pt idx="1243">
                        <c:v>20.6</c:v>
                      </c:pt>
                      <c:pt idx="1244">
                        <c:v>20.6</c:v>
                      </c:pt>
                      <c:pt idx="1245">
                        <c:v>20.6</c:v>
                      </c:pt>
                      <c:pt idx="1246">
                        <c:v>20.65</c:v>
                      </c:pt>
                      <c:pt idx="1247">
                        <c:v>20.65</c:v>
                      </c:pt>
                      <c:pt idx="1248">
                        <c:v>20.65</c:v>
                      </c:pt>
                      <c:pt idx="1249">
                        <c:v>20.65</c:v>
                      </c:pt>
                      <c:pt idx="1250">
                        <c:v>20.65</c:v>
                      </c:pt>
                      <c:pt idx="1251">
                        <c:v>20.65</c:v>
                      </c:pt>
                      <c:pt idx="1252">
                        <c:v>20.65</c:v>
                      </c:pt>
                      <c:pt idx="1253">
                        <c:v>20.65</c:v>
                      </c:pt>
                      <c:pt idx="1254">
                        <c:v>20.65</c:v>
                      </c:pt>
                      <c:pt idx="1255">
                        <c:v>20.65</c:v>
                      </c:pt>
                      <c:pt idx="1256">
                        <c:v>20.7</c:v>
                      </c:pt>
                      <c:pt idx="1257">
                        <c:v>20.7</c:v>
                      </c:pt>
                      <c:pt idx="1258">
                        <c:v>20.7</c:v>
                      </c:pt>
                      <c:pt idx="1259">
                        <c:v>20.7</c:v>
                      </c:pt>
                      <c:pt idx="1260">
                        <c:v>20.7</c:v>
                      </c:pt>
                      <c:pt idx="1261">
                        <c:v>20.7</c:v>
                      </c:pt>
                      <c:pt idx="1262">
                        <c:v>20.75</c:v>
                      </c:pt>
                      <c:pt idx="1263">
                        <c:v>20.75</c:v>
                      </c:pt>
                      <c:pt idx="1264">
                        <c:v>20.75</c:v>
                      </c:pt>
                      <c:pt idx="1265">
                        <c:v>20.75</c:v>
                      </c:pt>
                      <c:pt idx="1266">
                        <c:v>20.79999999999999</c:v>
                      </c:pt>
                      <c:pt idx="1267">
                        <c:v>20.79999999999999</c:v>
                      </c:pt>
                      <c:pt idx="1268">
                        <c:v>20.79999999999999</c:v>
                      </c:pt>
                      <c:pt idx="1269">
                        <c:v>20.79999999999999</c:v>
                      </c:pt>
                      <c:pt idx="1270">
                        <c:v>20.79999999999999</c:v>
                      </c:pt>
                      <c:pt idx="1271">
                        <c:v>20.85</c:v>
                      </c:pt>
                      <c:pt idx="1272">
                        <c:v>20.85</c:v>
                      </c:pt>
                      <c:pt idx="1273">
                        <c:v>20.85</c:v>
                      </c:pt>
                      <c:pt idx="1274">
                        <c:v>20.85</c:v>
                      </c:pt>
                      <c:pt idx="1275">
                        <c:v>20.85</c:v>
                      </c:pt>
                      <c:pt idx="1276">
                        <c:v>20.85</c:v>
                      </c:pt>
                      <c:pt idx="1277">
                        <c:v>20.9</c:v>
                      </c:pt>
                      <c:pt idx="1278">
                        <c:v>20.9</c:v>
                      </c:pt>
                      <c:pt idx="1279">
                        <c:v>20.9</c:v>
                      </c:pt>
                      <c:pt idx="1280">
                        <c:v>20.9</c:v>
                      </c:pt>
                      <c:pt idx="1281">
                        <c:v>20.9</c:v>
                      </c:pt>
                      <c:pt idx="1282">
                        <c:v>20.9</c:v>
                      </c:pt>
                      <c:pt idx="1283">
                        <c:v>20.9</c:v>
                      </c:pt>
                      <c:pt idx="1284">
                        <c:v>20.9</c:v>
                      </c:pt>
                      <c:pt idx="1285">
                        <c:v>20.9</c:v>
                      </c:pt>
                      <c:pt idx="1286">
                        <c:v>20.9</c:v>
                      </c:pt>
                      <c:pt idx="1287">
                        <c:v>20.95</c:v>
                      </c:pt>
                      <c:pt idx="1288">
                        <c:v>20.95</c:v>
                      </c:pt>
                      <c:pt idx="1289">
                        <c:v>20.95</c:v>
                      </c:pt>
                      <c:pt idx="1290">
                        <c:v>20.95</c:v>
                      </c:pt>
                      <c:pt idx="1291">
                        <c:v>20.95</c:v>
                      </c:pt>
                      <c:pt idx="1292">
                        <c:v>20.95</c:v>
                      </c:pt>
                      <c:pt idx="1293">
                        <c:v>21</c:v>
                      </c:pt>
                      <c:pt idx="1294">
                        <c:v>21</c:v>
                      </c:pt>
                      <c:pt idx="1295">
                        <c:v>21</c:v>
                      </c:pt>
                      <c:pt idx="1296">
                        <c:v>21</c:v>
                      </c:pt>
                      <c:pt idx="1297">
                        <c:v>21</c:v>
                      </c:pt>
                      <c:pt idx="1298">
                        <c:v>21.04999999999999</c:v>
                      </c:pt>
                      <c:pt idx="1299">
                        <c:v>21.04999999999999</c:v>
                      </c:pt>
                      <c:pt idx="1300">
                        <c:v>21.04999999999999</c:v>
                      </c:pt>
                      <c:pt idx="1301">
                        <c:v>21.04999999999999</c:v>
                      </c:pt>
                      <c:pt idx="1302">
                        <c:v>21.1</c:v>
                      </c:pt>
                      <c:pt idx="1303">
                        <c:v>21.1</c:v>
                      </c:pt>
                      <c:pt idx="1304">
                        <c:v>21.1</c:v>
                      </c:pt>
                      <c:pt idx="1305">
                        <c:v>21.1</c:v>
                      </c:pt>
                      <c:pt idx="1306">
                        <c:v>21.1</c:v>
                      </c:pt>
                      <c:pt idx="1307">
                        <c:v>21.1</c:v>
                      </c:pt>
                      <c:pt idx="1308">
                        <c:v>21.15</c:v>
                      </c:pt>
                      <c:pt idx="1309">
                        <c:v>21.15</c:v>
                      </c:pt>
                      <c:pt idx="1310">
                        <c:v>21.15</c:v>
                      </c:pt>
                      <c:pt idx="1311">
                        <c:v>21.15</c:v>
                      </c:pt>
                      <c:pt idx="1312">
                        <c:v>21.15</c:v>
                      </c:pt>
                      <c:pt idx="1313">
                        <c:v>21.15</c:v>
                      </c:pt>
                      <c:pt idx="1314">
                        <c:v>21.15</c:v>
                      </c:pt>
                      <c:pt idx="1315">
                        <c:v>21.2</c:v>
                      </c:pt>
                      <c:pt idx="1316">
                        <c:v>21.2</c:v>
                      </c:pt>
                      <c:pt idx="1317">
                        <c:v>21.2</c:v>
                      </c:pt>
                      <c:pt idx="1318">
                        <c:v>21.2</c:v>
                      </c:pt>
                      <c:pt idx="1319">
                        <c:v>21.2</c:v>
                      </c:pt>
                      <c:pt idx="1320">
                        <c:v>21.2</c:v>
                      </c:pt>
                      <c:pt idx="1321">
                        <c:v>21.25</c:v>
                      </c:pt>
                      <c:pt idx="1322">
                        <c:v>21.25</c:v>
                      </c:pt>
                      <c:pt idx="1323">
                        <c:v>21.25</c:v>
                      </c:pt>
                      <c:pt idx="1324">
                        <c:v>21.25</c:v>
                      </c:pt>
                      <c:pt idx="1325">
                        <c:v>21.25</c:v>
                      </c:pt>
                      <c:pt idx="1326">
                        <c:v>21.25</c:v>
                      </c:pt>
                      <c:pt idx="1327">
                        <c:v>21.25</c:v>
                      </c:pt>
                      <c:pt idx="1328">
                        <c:v>21.25</c:v>
                      </c:pt>
                      <c:pt idx="1329">
                        <c:v>21.25</c:v>
                      </c:pt>
                      <c:pt idx="1330">
                        <c:v>21.29999999999999</c:v>
                      </c:pt>
                      <c:pt idx="1331">
                        <c:v>21.29999999999999</c:v>
                      </c:pt>
                      <c:pt idx="1332">
                        <c:v>21.29999999999999</c:v>
                      </c:pt>
                      <c:pt idx="1333">
                        <c:v>21.29999999999999</c:v>
                      </c:pt>
                      <c:pt idx="1334">
                        <c:v>21.29999999999999</c:v>
                      </c:pt>
                      <c:pt idx="1335">
                        <c:v>21.29999999999999</c:v>
                      </c:pt>
                      <c:pt idx="1336">
                        <c:v>21.29999999999999</c:v>
                      </c:pt>
                      <c:pt idx="1337">
                        <c:v>21.29999999999999</c:v>
                      </c:pt>
                      <c:pt idx="1338">
                        <c:v>21.29999999999999</c:v>
                      </c:pt>
                      <c:pt idx="1339">
                        <c:v>21.29999999999999</c:v>
                      </c:pt>
                      <c:pt idx="1340">
                        <c:v>21.29999999999999</c:v>
                      </c:pt>
                      <c:pt idx="1341">
                        <c:v>21.29999999999999</c:v>
                      </c:pt>
                      <c:pt idx="1342">
                        <c:v>21.29999999999999</c:v>
                      </c:pt>
                      <c:pt idx="1343">
                        <c:v>21.29999999999999</c:v>
                      </c:pt>
                      <c:pt idx="1344">
                        <c:v>21.29999999999999</c:v>
                      </c:pt>
                      <c:pt idx="1345">
                        <c:v>21.29999999999999</c:v>
                      </c:pt>
                      <c:pt idx="1346">
                        <c:v>21.29999999999999</c:v>
                      </c:pt>
                      <c:pt idx="1347">
                        <c:v>21.29999999999999</c:v>
                      </c:pt>
                      <c:pt idx="1348">
                        <c:v>21.29999999999999</c:v>
                      </c:pt>
                      <c:pt idx="1349">
                        <c:v>21.29999999999999</c:v>
                      </c:pt>
                      <c:pt idx="1350">
                        <c:v>21.29999999999999</c:v>
                      </c:pt>
                      <c:pt idx="1351">
                        <c:v>21.29999999999999</c:v>
                      </c:pt>
                      <c:pt idx="1352">
                        <c:v>21.29999999999999</c:v>
                      </c:pt>
                      <c:pt idx="1353">
                        <c:v>21.29999999999999</c:v>
                      </c:pt>
                      <c:pt idx="1354">
                        <c:v>21.29999999999999</c:v>
                      </c:pt>
                      <c:pt idx="1355">
                        <c:v>21.29999999999999</c:v>
                      </c:pt>
                      <c:pt idx="1356">
                        <c:v>21.29999999999999</c:v>
                      </c:pt>
                      <c:pt idx="1357">
                        <c:v>21.29999999999999</c:v>
                      </c:pt>
                      <c:pt idx="1358">
                        <c:v>21.29999999999999</c:v>
                      </c:pt>
                      <c:pt idx="1359">
                        <c:v>21.35</c:v>
                      </c:pt>
                      <c:pt idx="1360">
                        <c:v>21.35</c:v>
                      </c:pt>
                      <c:pt idx="1361">
                        <c:v>21.35</c:v>
                      </c:pt>
                      <c:pt idx="1362">
                        <c:v>21.35</c:v>
                      </c:pt>
                      <c:pt idx="1363">
                        <c:v>21.35</c:v>
                      </c:pt>
                      <c:pt idx="1364">
                        <c:v>21.35</c:v>
                      </c:pt>
                      <c:pt idx="1365">
                        <c:v>21.35</c:v>
                      </c:pt>
                      <c:pt idx="1366">
                        <c:v>21.35</c:v>
                      </c:pt>
                      <c:pt idx="1367">
                        <c:v>21.35</c:v>
                      </c:pt>
                      <c:pt idx="1368">
                        <c:v>21.35</c:v>
                      </c:pt>
                      <c:pt idx="1369">
                        <c:v>21.29999999999999</c:v>
                      </c:pt>
                      <c:pt idx="1370">
                        <c:v>21.29999999999999</c:v>
                      </c:pt>
                      <c:pt idx="1371">
                        <c:v>21.29999999999999</c:v>
                      </c:pt>
                      <c:pt idx="1372">
                        <c:v>21.29999999999999</c:v>
                      </c:pt>
                      <c:pt idx="1373">
                        <c:v>21.35</c:v>
                      </c:pt>
                      <c:pt idx="1374">
                        <c:v>21.35</c:v>
                      </c:pt>
                      <c:pt idx="1375">
                        <c:v>21.35</c:v>
                      </c:pt>
                      <c:pt idx="1376">
                        <c:v>21.35</c:v>
                      </c:pt>
                      <c:pt idx="1377">
                        <c:v>21.35</c:v>
                      </c:pt>
                      <c:pt idx="1378">
                        <c:v>21.35</c:v>
                      </c:pt>
                      <c:pt idx="1379">
                        <c:v>21.35</c:v>
                      </c:pt>
                      <c:pt idx="1380">
                        <c:v>21.35</c:v>
                      </c:pt>
                      <c:pt idx="1381">
                        <c:v>21.35</c:v>
                      </c:pt>
                      <c:pt idx="1382">
                        <c:v>21.35</c:v>
                      </c:pt>
                      <c:pt idx="1383">
                        <c:v>21.35</c:v>
                      </c:pt>
                      <c:pt idx="1384">
                        <c:v>21.35</c:v>
                      </c:pt>
                      <c:pt idx="1385">
                        <c:v>21.35</c:v>
                      </c:pt>
                      <c:pt idx="1386">
                        <c:v>21.4</c:v>
                      </c:pt>
                      <c:pt idx="1387">
                        <c:v>21.4</c:v>
                      </c:pt>
                      <c:pt idx="1388">
                        <c:v>21.4</c:v>
                      </c:pt>
                      <c:pt idx="1389">
                        <c:v>21.4</c:v>
                      </c:pt>
                      <c:pt idx="1390">
                        <c:v>21.4</c:v>
                      </c:pt>
                      <c:pt idx="1391">
                        <c:v>21.4</c:v>
                      </c:pt>
                      <c:pt idx="1392">
                        <c:v>21.4</c:v>
                      </c:pt>
                      <c:pt idx="1393">
                        <c:v>21.4</c:v>
                      </c:pt>
                      <c:pt idx="1394">
                        <c:v>21.4</c:v>
                      </c:pt>
                      <c:pt idx="1395">
                        <c:v>21.4</c:v>
                      </c:pt>
                      <c:pt idx="1396">
                        <c:v>21.45</c:v>
                      </c:pt>
                      <c:pt idx="1397">
                        <c:v>21.45</c:v>
                      </c:pt>
                      <c:pt idx="1398">
                        <c:v>21.45</c:v>
                      </c:pt>
                      <c:pt idx="1399">
                        <c:v>21.45</c:v>
                      </c:pt>
                      <c:pt idx="1400">
                        <c:v>21.45</c:v>
                      </c:pt>
                      <c:pt idx="1401">
                        <c:v>21.45</c:v>
                      </c:pt>
                      <c:pt idx="1402">
                        <c:v>21.45</c:v>
                      </c:pt>
                      <c:pt idx="1403">
                        <c:v>21.45</c:v>
                      </c:pt>
                      <c:pt idx="1404">
                        <c:v>21.45</c:v>
                      </c:pt>
                      <c:pt idx="1405">
                        <c:v>21.45</c:v>
                      </c:pt>
                      <c:pt idx="1406">
                        <c:v>21.45</c:v>
                      </c:pt>
                      <c:pt idx="1407">
                        <c:v>21.45</c:v>
                      </c:pt>
                      <c:pt idx="1408">
                        <c:v>21.45</c:v>
                      </c:pt>
                      <c:pt idx="1409">
                        <c:v>21.45</c:v>
                      </c:pt>
                      <c:pt idx="1410">
                        <c:v>21.45</c:v>
                      </c:pt>
                      <c:pt idx="1411">
                        <c:v>21.5</c:v>
                      </c:pt>
                      <c:pt idx="1412">
                        <c:v>21.5</c:v>
                      </c:pt>
                      <c:pt idx="1413">
                        <c:v>21.5</c:v>
                      </c:pt>
                      <c:pt idx="1414">
                        <c:v>21.5</c:v>
                      </c:pt>
                      <c:pt idx="1415">
                        <c:v>21.5</c:v>
                      </c:pt>
                      <c:pt idx="1416">
                        <c:v>21.5</c:v>
                      </c:pt>
                      <c:pt idx="1417">
                        <c:v>21.5</c:v>
                      </c:pt>
                      <c:pt idx="1418">
                        <c:v>21.5</c:v>
                      </c:pt>
                      <c:pt idx="1419">
                        <c:v>21.54999999999999</c:v>
                      </c:pt>
                      <c:pt idx="1420">
                        <c:v>21.54999999999999</c:v>
                      </c:pt>
                      <c:pt idx="1421">
                        <c:v>21.54999999999999</c:v>
                      </c:pt>
                      <c:pt idx="1422">
                        <c:v>21.54999999999999</c:v>
                      </c:pt>
                      <c:pt idx="1423">
                        <c:v>21.54999999999999</c:v>
                      </c:pt>
                      <c:pt idx="1424">
                        <c:v>21.54999999999999</c:v>
                      </c:pt>
                      <c:pt idx="1425">
                        <c:v>21.6</c:v>
                      </c:pt>
                      <c:pt idx="1426">
                        <c:v>21.6</c:v>
                      </c:pt>
                      <c:pt idx="1427">
                        <c:v>21.6</c:v>
                      </c:pt>
                      <c:pt idx="1428">
                        <c:v>21.6</c:v>
                      </c:pt>
                      <c:pt idx="1429">
                        <c:v>21.6</c:v>
                      </c:pt>
                      <c:pt idx="1430">
                        <c:v>21.6</c:v>
                      </c:pt>
                      <c:pt idx="1431">
                        <c:v>21.6</c:v>
                      </c:pt>
                      <c:pt idx="1432">
                        <c:v>21.6</c:v>
                      </c:pt>
                      <c:pt idx="1433">
                        <c:v>21.6</c:v>
                      </c:pt>
                      <c:pt idx="1434">
                        <c:v>21.6</c:v>
                      </c:pt>
                      <c:pt idx="1435">
                        <c:v>21.65</c:v>
                      </c:pt>
                      <c:pt idx="1436">
                        <c:v>21.65</c:v>
                      </c:pt>
                      <c:pt idx="1437">
                        <c:v>21.65</c:v>
                      </c:pt>
                      <c:pt idx="1438">
                        <c:v>21.65</c:v>
                      </c:pt>
                      <c:pt idx="1439">
                        <c:v>21.65</c:v>
                      </c:pt>
                      <c:pt idx="1440">
                        <c:v>21.65</c:v>
                      </c:pt>
                      <c:pt idx="1441">
                        <c:v>21.65</c:v>
                      </c:pt>
                      <c:pt idx="1442">
                        <c:v>21.7</c:v>
                      </c:pt>
                      <c:pt idx="1443">
                        <c:v>21.7</c:v>
                      </c:pt>
                      <c:pt idx="1444">
                        <c:v>21.7</c:v>
                      </c:pt>
                      <c:pt idx="1445">
                        <c:v>21.7</c:v>
                      </c:pt>
                      <c:pt idx="1446">
                        <c:v>21.7</c:v>
                      </c:pt>
                      <c:pt idx="1447">
                        <c:v>21.7</c:v>
                      </c:pt>
                      <c:pt idx="1448">
                        <c:v>21.75</c:v>
                      </c:pt>
                      <c:pt idx="1449">
                        <c:v>21.75</c:v>
                      </c:pt>
                      <c:pt idx="1450">
                        <c:v>21.75</c:v>
                      </c:pt>
                      <c:pt idx="1451">
                        <c:v>21.79999999999999</c:v>
                      </c:pt>
                      <c:pt idx="1452">
                        <c:v>21.79999999999999</c:v>
                      </c:pt>
                      <c:pt idx="1453">
                        <c:v>21.79999999999999</c:v>
                      </c:pt>
                      <c:pt idx="1454">
                        <c:v>21.79999999999999</c:v>
                      </c:pt>
                      <c:pt idx="1455">
                        <c:v>21.79999999999999</c:v>
                      </c:pt>
                      <c:pt idx="1456">
                        <c:v>21.79999999999999</c:v>
                      </c:pt>
                      <c:pt idx="1457">
                        <c:v>21.85</c:v>
                      </c:pt>
                      <c:pt idx="1458">
                        <c:v>21.85</c:v>
                      </c:pt>
                      <c:pt idx="1459">
                        <c:v>21.85</c:v>
                      </c:pt>
                      <c:pt idx="1460">
                        <c:v>21.85</c:v>
                      </c:pt>
                      <c:pt idx="1461">
                        <c:v>21.85</c:v>
                      </c:pt>
                      <c:pt idx="1462">
                        <c:v>21.85</c:v>
                      </c:pt>
                      <c:pt idx="1463">
                        <c:v>21.9</c:v>
                      </c:pt>
                      <c:pt idx="1464">
                        <c:v>21.9</c:v>
                      </c:pt>
                      <c:pt idx="1465">
                        <c:v>21.9</c:v>
                      </c:pt>
                      <c:pt idx="1466">
                        <c:v>21.9</c:v>
                      </c:pt>
                      <c:pt idx="1467">
                        <c:v>21.9</c:v>
                      </c:pt>
                      <c:pt idx="1468">
                        <c:v>21.9</c:v>
                      </c:pt>
                      <c:pt idx="1469">
                        <c:v>21.9</c:v>
                      </c:pt>
                      <c:pt idx="1470">
                        <c:v>21.9</c:v>
                      </c:pt>
                      <c:pt idx="1471">
                        <c:v>21.95</c:v>
                      </c:pt>
                      <c:pt idx="1472">
                        <c:v>21.95</c:v>
                      </c:pt>
                      <c:pt idx="1473">
                        <c:v>21.95</c:v>
                      </c:pt>
                      <c:pt idx="1474">
                        <c:v>21.95</c:v>
                      </c:pt>
                      <c:pt idx="1475">
                        <c:v>21.95</c:v>
                      </c:pt>
                      <c:pt idx="1476">
                        <c:v>21.95</c:v>
                      </c:pt>
                      <c:pt idx="1477">
                        <c:v>21.95</c:v>
                      </c:pt>
                      <c:pt idx="1478">
                        <c:v>22</c:v>
                      </c:pt>
                      <c:pt idx="1479">
                        <c:v>22</c:v>
                      </c:pt>
                      <c:pt idx="1480">
                        <c:v>22</c:v>
                      </c:pt>
                      <c:pt idx="1481">
                        <c:v>22</c:v>
                      </c:pt>
                      <c:pt idx="1482">
                        <c:v>22</c:v>
                      </c:pt>
                      <c:pt idx="1483">
                        <c:v>22</c:v>
                      </c:pt>
                      <c:pt idx="1484">
                        <c:v>22</c:v>
                      </c:pt>
                      <c:pt idx="1485">
                        <c:v>22</c:v>
                      </c:pt>
                      <c:pt idx="1486">
                        <c:v>22</c:v>
                      </c:pt>
                      <c:pt idx="1487">
                        <c:v>22</c:v>
                      </c:pt>
                      <c:pt idx="1488">
                        <c:v>22</c:v>
                      </c:pt>
                      <c:pt idx="1489">
                        <c:v>22</c:v>
                      </c:pt>
                      <c:pt idx="1490">
                        <c:v>22</c:v>
                      </c:pt>
                      <c:pt idx="1491">
                        <c:v>22</c:v>
                      </c:pt>
                      <c:pt idx="1492">
                        <c:v>22</c:v>
                      </c:pt>
                      <c:pt idx="1493">
                        <c:v>22</c:v>
                      </c:pt>
                      <c:pt idx="1494">
                        <c:v>22</c:v>
                      </c:pt>
                      <c:pt idx="1495">
                        <c:v>22</c:v>
                      </c:pt>
                      <c:pt idx="1496">
                        <c:v>22</c:v>
                      </c:pt>
                      <c:pt idx="1497">
                        <c:v>22</c:v>
                      </c:pt>
                      <c:pt idx="1498">
                        <c:v>22</c:v>
                      </c:pt>
                      <c:pt idx="1499">
                        <c:v>22</c:v>
                      </c:pt>
                      <c:pt idx="1500">
                        <c:v>22</c:v>
                      </c:pt>
                      <c:pt idx="1501">
                        <c:v>22</c:v>
                      </c:pt>
                      <c:pt idx="1502">
                        <c:v>22</c:v>
                      </c:pt>
                      <c:pt idx="1503">
                        <c:v>22</c:v>
                      </c:pt>
                      <c:pt idx="1504">
                        <c:v>22</c:v>
                      </c:pt>
                      <c:pt idx="1505">
                        <c:v>22</c:v>
                      </c:pt>
                      <c:pt idx="1506">
                        <c:v>22</c:v>
                      </c:pt>
                      <c:pt idx="1507">
                        <c:v>22</c:v>
                      </c:pt>
                      <c:pt idx="1508">
                        <c:v>22</c:v>
                      </c:pt>
                      <c:pt idx="1509">
                        <c:v>22</c:v>
                      </c:pt>
                      <c:pt idx="1510">
                        <c:v>22</c:v>
                      </c:pt>
                      <c:pt idx="1511">
                        <c:v>22</c:v>
                      </c:pt>
                      <c:pt idx="1512">
                        <c:v>21.95</c:v>
                      </c:pt>
                      <c:pt idx="1513">
                        <c:v>21.95</c:v>
                      </c:pt>
                      <c:pt idx="1514">
                        <c:v>20.65</c:v>
                      </c:pt>
                      <c:pt idx="1515">
                        <c:v>20.6</c:v>
                      </c:pt>
                      <c:pt idx="1516">
                        <c:v>20.5</c:v>
                      </c:pt>
                      <c:pt idx="1517">
                        <c:v>20.45</c:v>
                      </c:pt>
                      <c:pt idx="1518">
                        <c:v>20.399999999999999</c:v>
                      </c:pt>
                      <c:pt idx="1519">
                        <c:v>20.350000000000001</c:v>
                      </c:pt>
                      <c:pt idx="1520">
                        <c:v>20.25</c:v>
                      </c:pt>
                      <c:pt idx="1521">
                        <c:v>20.2</c:v>
                      </c:pt>
                      <c:pt idx="1522">
                        <c:v>20.149999999999999</c:v>
                      </c:pt>
                      <c:pt idx="1523">
                        <c:v>20.149999999999999</c:v>
                      </c:pt>
                      <c:pt idx="1524">
                        <c:v>20.04999999999999</c:v>
                      </c:pt>
                      <c:pt idx="1525">
                        <c:v>20</c:v>
                      </c:pt>
                      <c:pt idx="1526">
                        <c:v>19.899999999999999</c:v>
                      </c:pt>
                      <c:pt idx="1527">
                        <c:v>19.850000000000001</c:v>
                      </c:pt>
                      <c:pt idx="1528">
                        <c:v>19.75</c:v>
                      </c:pt>
                      <c:pt idx="1529">
                        <c:v>19.7</c:v>
                      </c:pt>
                      <c:pt idx="1530">
                        <c:v>19.600000000000001</c:v>
                      </c:pt>
                      <c:pt idx="1531">
                        <c:v>19.600000000000001</c:v>
                      </c:pt>
                      <c:pt idx="1532">
                        <c:v>19.54999999999999</c:v>
                      </c:pt>
                      <c:pt idx="1533">
                        <c:v>19.45</c:v>
                      </c:pt>
                      <c:pt idx="1534">
                        <c:v>19.350000000000001</c:v>
                      </c:pt>
                      <c:pt idx="1535">
                        <c:v>19.29999999999999</c:v>
                      </c:pt>
                      <c:pt idx="1536">
                        <c:v>19.2</c:v>
                      </c:pt>
                      <c:pt idx="1537">
                        <c:v>19.100000000000001</c:v>
                      </c:pt>
                      <c:pt idx="1538">
                        <c:v>19</c:v>
                      </c:pt>
                      <c:pt idx="1539">
                        <c:v>18.899999999999999</c:v>
                      </c:pt>
                      <c:pt idx="1540">
                        <c:v>18.850000000000001</c:v>
                      </c:pt>
                      <c:pt idx="1541">
                        <c:v>18.75</c:v>
                      </c:pt>
                      <c:pt idx="1542">
                        <c:v>18.75</c:v>
                      </c:pt>
                      <c:pt idx="1543">
                        <c:v>18.649999999999999</c:v>
                      </c:pt>
                      <c:pt idx="1544">
                        <c:v>18.54999999999999</c:v>
                      </c:pt>
                      <c:pt idx="1545">
                        <c:v>18.399999999999999</c:v>
                      </c:pt>
                      <c:pt idx="1546">
                        <c:v>18.29999999999999</c:v>
                      </c:pt>
                      <c:pt idx="1547">
                        <c:v>18.2</c:v>
                      </c:pt>
                      <c:pt idx="1548">
                        <c:v>18.100000000000001</c:v>
                      </c:pt>
                      <c:pt idx="1549">
                        <c:v>18</c:v>
                      </c:pt>
                      <c:pt idx="1550">
                        <c:v>17.899999999999999</c:v>
                      </c:pt>
                      <c:pt idx="1551">
                        <c:v>17.899999999999999</c:v>
                      </c:pt>
                      <c:pt idx="1552">
                        <c:v>17.79999999999999</c:v>
                      </c:pt>
                      <c:pt idx="1553">
                        <c:v>17.649999999999999</c:v>
                      </c:pt>
                      <c:pt idx="1554">
                        <c:v>17.54999999999999</c:v>
                      </c:pt>
                      <c:pt idx="1555">
                        <c:v>17.45</c:v>
                      </c:pt>
                      <c:pt idx="1556">
                        <c:v>17.350000000000001</c:v>
                      </c:pt>
                      <c:pt idx="1557">
                        <c:v>17.2</c:v>
                      </c:pt>
                      <c:pt idx="1558">
                        <c:v>17.100000000000001</c:v>
                      </c:pt>
                      <c:pt idx="1559">
                        <c:v>17</c:v>
                      </c:pt>
                      <c:pt idx="1560">
                        <c:v>17</c:v>
                      </c:pt>
                      <c:pt idx="1561">
                        <c:v>16.899999999999999</c:v>
                      </c:pt>
                      <c:pt idx="1562">
                        <c:v>16.79999999999999</c:v>
                      </c:pt>
                      <c:pt idx="1563">
                        <c:v>16.649999999999999</c:v>
                      </c:pt>
                      <c:pt idx="1564">
                        <c:v>16.54999999999999</c:v>
                      </c:pt>
                      <c:pt idx="1565">
                        <c:v>16.45</c:v>
                      </c:pt>
                      <c:pt idx="1566">
                        <c:v>16.350000000000001</c:v>
                      </c:pt>
                      <c:pt idx="1567">
                        <c:v>16.25</c:v>
                      </c:pt>
                      <c:pt idx="1568">
                        <c:v>16.149999999999999</c:v>
                      </c:pt>
                      <c:pt idx="1569">
                        <c:v>16.04999999999999</c:v>
                      </c:pt>
                      <c:pt idx="1570">
                        <c:v>16.04999999999999</c:v>
                      </c:pt>
                      <c:pt idx="1571">
                        <c:v>15.9</c:v>
                      </c:pt>
                      <c:pt idx="1572">
                        <c:v>15.8</c:v>
                      </c:pt>
                      <c:pt idx="1573">
                        <c:v>15.7</c:v>
                      </c:pt>
                      <c:pt idx="1574">
                        <c:v>15.6</c:v>
                      </c:pt>
                      <c:pt idx="1575">
                        <c:v>15.5</c:v>
                      </c:pt>
                      <c:pt idx="1576">
                        <c:v>15.4</c:v>
                      </c:pt>
                      <c:pt idx="1577">
                        <c:v>15.3</c:v>
                      </c:pt>
                      <c:pt idx="1578">
                        <c:v>15.2</c:v>
                      </c:pt>
                      <c:pt idx="1579">
                        <c:v>15.2</c:v>
                      </c:pt>
                      <c:pt idx="1580">
                        <c:v>15.1</c:v>
                      </c:pt>
                      <c:pt idx="1581">
                        <c:v>15</c:v>
                      </c:pt>
                      <c:pt idx="1582">
                        <c:v>14.95</c:v>
                      </c:pt>
                      <c:pt idx="1583">
                        <c:v>14.85</c:v>
                      </c:pt>
                      <c:pt idx="1584">
                        <c:v>14.75</c:v>
                      </c:pt>
                      <c:pt idx="1585">
                        <c:v>14.65</c:v>
                      </c:pt>
                      <c:pt idx="1586">
                        <c:v>14.55</c:v>
                      </c:pt>
                      <c:pt idx="1587">
                        <c:v>14.45</c:v>
                      </c:pt>
                      <c:pt idx="1588">
                        <c:v>14.45</c:v>
                      </c:pt>
                      <c:pt idx="1589">
                        <c:v>14.4</c:v>
                      </c:pt>
                      <c:pt idx="1590">
                        <c:v>14.3</c:v>
                      </c:pt>
                      <c:pt idx="1591">
                        <c:v>14.2</c:v>
                      </c:pt>
                      <c:pt idx="1592">
                        <c:v>14.1</c:v>
                      </c:pt>
                      <c:pt idx="1593">
                        <c:v>14.05</c:v>
                      </c:pt>
                      <c:pt idx="1594">
                        <c:v>13.95</c:v>
                      </c:pt>
                      <c:pt idx="1595">
                        <c:v>13.85</c:v>
                      </c:pt>
                      <c:pt idx="1596">
                        <c:v>13.8</c:v>
                      </c:pt>
                      <c:pt idx="1597">
                        <c:v>13.7</c:v>
                      </c:pt>
                      <c:pt idx="1598">
                        <c:v>13.7</c:v>
                      </c:pt>
                      <c:pt idx="1599">
                        <c:v>13.6</c:v>
                      </c:pt>
                      <c:pt idx="1600">
                        <c:v>13.55</c:v>
                      </c:pt>
                      <c:pt idx="1601">
                        <c:v>13.45</c:v>
                      </c:pt>
                      <c:pt idx="1602">
                        <c:v>13.4</c:v>
                      </c:pt>
                      <c:pt idx="1603">
                        <c:v>13.3</c:v>
                      </c:pt>
                      <c:pt idx="1604">
                        <c:v>13.25</c:v>
                      </c:pt>
                      <c:pt idx="1605">
                        <c:v>13.15</c:v>
                      </c:pt>
                      <c:pt idx="1606">
                        <c:v>13.1</c:v>
                      </c:pt>
                      <c:pt idx="1607">
                        <c:v>13.1</c:v>
                      </c:pt>
                      <c:pt idx="1608">
                        <c:v>13</c:v>
                      </c:pt>
                      <c:pt idx="1609">
                        <c:v>12.95</c:v>
                      </c:pt>
                      <c:pt idx="1610">
                        <c:v>12.85</c:v>
                      </c:pt>
                      <c:pt idx="1611">
                        <c:v>12.8</c:v>
                      </c:pt>
                      <c:pt idx="1612">
                        <c:v>12.7</c:v>
                      </c:pt>
                      <c:pt idx="1613">
                        <c:v>12.65</c:v>
                      </c:pt>
                      <c:pt idx="1614">
                        <c:v>12.6</c:v>
                      </c:pt>
                      <c:pt idx="1615">
                        <c:v>12.6</c:v>
                      </c:pt>
                      <c:pt idx="1616">
                        <c:v>12.5</c:v>
                      </c:pt>
                      <c:pt idx="1617">
                        <c:v>12.45</c:v>
                      </c:pt>
                      <c:pt idx="1618">
                        <c:v>12.4</c:v>
                      </c:pt>
                      <c:pt idx="1619">
                        <c:v>12.35</c:v>
                      </c:pt>
                      <c:pt idx="1620">
                        <c:v>12.25</c:v>
                      </c:pt>
                      <c:pt idx="1621">
                        <c:v>12.2</c:v>
                      </c:pt>
                      <c:pt idx="1622">
                        <c:v>12.15</c:v>
                      </c:pt>
                      <c:pt idx="1623">
                        <c:v>12.1</c:v>
                      </c:pt>
                      <c:pt idx="1624">
                        <c:v>12.05</c:v>
                      </c:pt>
                      <c:pt idx="1625">
                        <c:v>11.95</c:v>
                      </c:pt>
                      <c:pt idx="1626">
                        <c:v>11.95</c:v>
                      </c:pt>
                      <c:pt idx="1627">
                        <c:v>11.9</c:v>
                      </c:pt>
                      <c:pt idx="1628">
                        <c:v>11.85</c:v>
                      </c:pt>
                      <c:pt idx="1629">
                        <c:v>11.8</c:v>
                      </c:pt>
                      <c:pt idx="1630">
                        <c:v>11.75</c:v>
                      </c:pt>
                      <c:pt idx="1631">
                        <c:v>11.7</c:v>
                      </c:pt>
                      <c:pt idx="1632">
                        <c:v>11.35</c:v>
                      </c:pt>
                      <c:pt idx="1633">
                        <c:v>11</c:v>
                      </c:pt>
                      <c:pt idx="1634">
                        <c:v>10.65</c:v>
                      </c:pt>
                      <c:pt idx="1635">
                        <c:v>10.3</c:v>
                      </c:pt>
                      <c:pt idx="1636">
                        <c:v>9.9500000000000028</c:v>
                      </c:pt>
                      <c:pt idx="1637">
                        <c:v>9.6000000000000014</c:v>
                      </c:pt>
                      <c:pt idx="1638">
                        <c:v>9.2500000000000018</c:v>
                      </c:pt>
                      <c:pt idx="1639">
                        <c:v>8.9000000000000021</c:v>
                      </c:pt>
                      <c:pt idx="1640">
                        <c:v>8.5500000000000025</c:v>
                      </c:pt>
                      <c:pt idx="1641">
                        <c:v>8.2000000000000011</c:v>
                      </c:pt>
                      <c:pt idx="1642">
                        <c:v>7.8500000000000014</c:v>
                      </c:pt>
                      <c:pt idx="1643">
                        <c:v>7.5000000000000044</c:v>
                      </c:pt>
                      <c:pt idx="1644">
                        <c:v>7.1500000000000021</c:v>
                      </c:pt>
                      <c:pt idx="1645">
                        <c:v>6.8000000000000043</c:v>
                      </c:pt>
                      <c:pt idx="1646">
                        <c:v>6.4500000000000046</c:v>
                      </c:pt>
                      <c:pt idx="1647">
                        <c:v>6.100000000000005</c:v>
                      </c:pt>
                      <c:pt idx="1648">
                        <c:v>5.7500000000000053</c:v>
                      </c:pt>
                      <c:pt idx="1649">
                        <c:v>5.4000000000000057</c:v>
                      </c:pt>
                      <c:pt idx="1650">
                        <c:v>5.050000000000006</c:v>
                      </c:pt>
                      <c:pt idx="1651">
                        <c:v>4.7000000000000064</c:v>
                      </c:pt>
                      <c:pt idx="1652">
                        <c:v>4.3500000000000068</c:v>
                      </c:pt>
                      <c:pt idx="1653">
                        <c:v>4.0000000000000071</c:v>
                      </c:pt>
                      <c:pt idx="1654">
                        <c:v>3.650000000000007</c:v>
                      </c:pt>
                      <c:pt idx="1655">
                        <c:v>3.3000000000000069</c:v>
                      </c:pt>
                      <c:pt idx="1656">
                        <c:v>2.9500000000000068</c:v>
                      </c:pt>
                      <c:pt idx="1657">
                        <c:v>2.6000000000000072</c:v>
                      </c:pt>
                      <c:pt idx="1658">
                        <c:v>2.2500000000000071</c:v>
                      </c:pt>
                      <c:pt idx="1659">
                        <c:v>1.900000000000007</c:v>
                      </c:pt>
                      <c:pt idx="1660">
                        <c:v>1.550000000000006</c:v>
                      </c:pt>
                      <c:pt idx="1661">
                        <c:v>1.200000000000006</c:v>
                      </c:pt>
                      <c:pt idx="1662">
                        <c:v>0.85000000000000597</c:v>
                      </c:pt>
                      <c:pt idx="1663">
                        <c:v>0.500000000000006</c:v>
                      </c:pt>
                      <c:pt idx="1664">
                        <c:v>0.15000000000000599</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A-C1A3-1E45-B50A-EF4829A87C49}"/>
                  </c:ext>
                </c:extLst>
              </c15:ser>
            </c15:filteredScatterSeries>
          </c:ext>
        </c:extLst>
      </c:scatterChart>
      <c:valAx>
        <c:axId val="255131008"/>
        <c:scaling>
          <c:orientation val="minMax"/>
          <c:max val="1000"/>
        </c:scaling>
        <c:delete val="0"/>
        <c:axPos val="b"/>
        <c:title>
          <c:tx>
            <c:rich>
              <a:bodyPr/>
              <a:lstStyle/>
              <a:p>
                <a:pPr>
                  <a:defRPr/>
                </a:pPr>
                <a:r>
                  <a:rPr lang="en-GB"/>
                  <a:t>Time (sec)</a:t>
                </a:r>
              </a:p>
            </c:rich>
          </c:tx>
          <c:overlay val="0"/>
        </c:title>
        <c:numFmt formatCode="General" sourceLinked="1"/>
        <c:majorTickMark val="out"/>
        <c:minorTickMark val="none"/>
        <c:tickLblPos val="nextTo"/>
        <c:crossAx val="332428800"/>
        <c:crosses val="autoZero"/>
        <c:crossBetween val="midCat"/>
      </c:valAx>
      <c:valAx>
        <c:axId val="332428800"/>
        <c:scaling>
          <c:orientation val="minMax"/>
          <c:min val="0"/>
        </c:scaling>
        <c:delete val="0"/>
        <c:axPos val="l"/>
        <c:title>
          <c:tx>
            <c:rich>
              <a:bodyPr/>
              <a:lstStyle/>
              <a:p>
                <a:pPr>
                  <a:defRPr/>
                </a:pPr>
                <a:r>
                  <a:rPr lang="en-GB"/>
                  <a:t>Carbon Dioxide (%)</a:t>
                </a:r>
              </a:p>
            </c:rich>
          </c:tx>
          <c:overlay val="0"/>
        </c:title>
        <c:numFmt formatCode="General" sourceLinked="1"/>
        <c:majorTickMark val="out"/>
        <c:minorTickMark val="none"/>
        <c:tickLblPos val="nextTo"/>
        <c:crossAx val="255131008"/>
        <c:crosses val="autoZero"/>
        <c:crossBetween val="midCat"/>
      </c:valAx>
      <c:spPr>
        <a:noFill/>
        <a:ln w="25400">
          <a:noFill/>
        </a:ln>
      </c:spPr>
    </c:plotArea>
    <c:legend>
      <c:legendPos val="r"/>
      <c:overlay val="0"/>
    </c:legend>
    <c:plotVisOnly val="1"/>
    <c:dispBlanksAs val="gap"/>
    <c:showDLblsOverMax val="0"/>
  </c:chart>
  <c:spPr>
    <a:ln>
      <a:solidFill>
        <a:schemeClr val="bg1">
          <a:lumMod val="85000"/>
        </a:schemeClr>
      </a:solidFill>
    </a:ln>
  </c:sp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5% Biomass</a:t>
            </a:r>
            <a:r>
              <a:rPr lang="en-GB" baseline="0"/>
              <a:t> - Combustion Efficiency</a:t>
            </a:r>
            <a:endParaRPr lang="en-GB"/>
          </a:p>
        </c:rich>
      </c:tx>
      <c:overlay val="0"/>
    </c:title>
    <c:autoTitleDeleted val="0"/>
    <c:plotArea>
      <c:layout/>
      <c:scatterChart>
        <c:scatterStyle val="smoothMarker"/>
        <c:varyColors val="0"/>
        <c:ser>
          <c:idx val="0"/>
          <c:order val="0"/>
          <c:tx>
            <c:v>Coke Combustion</c:v>
          </c:tx>
          <c:marker>
            <c:symbol val="none"/>
          </c:marker>
          <c:xVal>
            <c:numRef>
              <c:f>'CO2'!$A$2:$A$1881</c:f>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f>'CO2'!$N$2:$N$1407</c:f>
              <c:numCache>
                <c:formatCode>0.00%</c:formatCode>
                <c:ptCount val="140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1.4285714285714299E-2</c:v>
                </c:pt>
                <c:pt idx="34">
                  <c:v>1.35135135135135E-2</c:v>
                </c:pt>
                <c:pt idx="35">
                  <c:v>1.2820512820512799E-2</c:v>
                </c:pt>
                <c:pt idx="36">
                  <c:v>1.20481927710843E-2</c:v>
                </c:pt>
                <c:pt idx="37">
                  <c:v>2.27272727272727E-2</c:v>
                </c:pt>
                <c:pt idx="38">
                  <c:v>2.1739130434782601E-2</c:v>
                </c:pt>
                <c:pt idx="39">
                  <c:v>3.06122448979592E-2</c:v>
                </c:pt>
                <c:pt idx="40">
                  <c:v>3.06122448979592E-2</c:v>
                </c:pt>
                <c:pt idx="41">
                  <c:v>2.94117647058823E-2</c:v>
                </c:pt>
                <c:pt idx="42">
                  <c:v>3.7383177570093497E-2</c:v>
                </c:pt>
                <c:pt idx="43">
                  <c:v>4.4247787610619503E-2</c:v>
                </c:pt>
                <c:pt idx="44">
                  <c:v>4.2735042735042701E-2</c:v>
                </c:pt>
                <c:pt idx="45">
                  <c:v>4.91803278688525E-2</c:v>
                </c:pt>
                <c:pt idx="46">
                  <c:v>5.46875E-2</c:v>
                </c:pt>
                <c:pt idx="47">
                  <c:v>5.3030303030302997E-2</c:v>
                </c:pt>
                <c:pt idx="48">
                  <c:v>5.7971014492753603E-2</c:v>
                </c:pt>
                <c:pt idx="49">
                  <c:v>6.2937062937062901E-2</c:v>
                </c:pt>
                <c:pt idx="50">
                  <c:v>6.2937062937062901E-2</c:v>
                </c:pt>
                <c:pt idx="51">
                  <c:v>6.7114093959731599E-2</c:v>
                </c:pt>
                <c:pt idx="52">
                  <c:v>7.09677419354839E-2</c:v>
                </c:pt>
                <c:pt idx="53">
                  <c:v>6.9182389937106903E-2</c:v>
                </c:pt>
                <c:pt idx="54">
                  <c:v>6.7073170731707293E-2</c:v>
                </c:pt>
                <c:pt idx="55">
                  <c:v>7.1005917159763302E-2</c:v>
                </c:pt>
                <c:pt idx="56">
                  <c:v>7.4285714285714302E-2</c:v>
                </c:pt>
                <c:pt idx="57">
                  <c:v>7.7777777777777807E-2</c:v>
                </c:pt>
                <c:pt idx="58">
                  <c:v>7.5675675675675694E-2</c:v>
                </c:pt>
                <c:pt idx="59">
                  <c:v>7.8947368421052599E-2</c:v>
                </c:pt>
                <c:pt idx="60">
                  <c:v>8.3769633507853394E-2</c:v>
                </c:pt>
                <c:pt idx="61">
                  <c:v>8.6734693877551006E-2</c:v>
                </c:pt>
                <c:pt idx="62">
                  <c:v>8.5000000000000006E-2</c:v>
                </c:pt>
                <c:pt idx="63">
                  <c:v>8.7804878048780496E-2</c:v>
                </c:pt>
                <c:pt idx="64">
                  <c:v>9.0476190476190502E-2</c:v>
                </c:pt>
                <c:pt idx="65">
                  <c:v>9.3023255813953501E-2</c:v>
                </c:pt>
                <c:pt idx="66">
                  <c:v>9.5454545454545403E-2</c:v>
                </c:pt>
                <c:pt idx="67">
                  <c:v>9.77777777777777E-2</c:v>
                </c:pt>
                <c:pt idx="68">
                  <c:v>0.1</c:v>
                </c:pt>
                <c:pt idx="69">
                  <c:v>0.103896103896104</c:v>
                </c:pt>
                <c:pt idx="70">
                  <c:v>0.105485232067511</c:v>
                </c:pt>
                <c:pt idx="71">
                  <c:v>0.103734439834025</c:v>
                </c:pt>
                <c:pt idx="72">
                  <c:v>0.105691056910569</c:v>
                </c:pt>
                <c:pt idx="73">
                  <c:v>0.110671936758893</c:v>
                </c:pt>
                <c:pt idx="74">
                  <c:v>0.112403100775194</c:v>
                </c:pt>
                <c:pt idx="75">
                  <c:v>0.11363636363636399</c:v>
                </c:pt>
                <c:pt idx="76">
                  <c:v>0.11851851851851899</c:v>
                </c:pt>
                <c:pt idx="77">
                  <c:v>0.121771217712177</c:v>
                </c:pt>
                <c:pt idx="78">
                  <c:v>0.122743682310469</c:v>
                </c:pt>
                <c:pt idx="79">
                  <c:v>0.12676056338028199</c:v>
                </c:pt>
                <c:pt idx="80">
                  <c:v>0.13058419243986299</c:v>
                </c:pt>
                <c:pt idx="81">
                  <c:v>0.12837837837837801</c:v>
                </c:pt>
                <c:pt idx="82">
                  <c:v>0.12956810631229199</c:v>
                </c:pt>
                <c:pt idx="83">
                  <c:v>0.13311688311688299</c:v>
                </c:pt>
                <c:pt idx="84">
                  <c:v>0.13650793650793699</c:v>
                </c:pt>
                <c:pt idx="85">
                  <c:v>0.14018691588785001</c:v>
                </c:pt>
                <c:pt idx="86">
                  <c:v>0.14329268292682901</c:v>
                </c:pt>
                <c:pt idx="87">
                  <c:v>0.14670658682634699</c:v>
                </c:pt>
                <c:pt idx="88">
                  <c:v>0.151785714285714</c:v>
                </c:pt>
                <c:pt idx="89">
                  <c:v>0.15</c:v>
                </c:pt>
                <c:pt idx="90">
                  <c:v>0.155619596541787</c:v>
                </c:pt>
                <c:pt idx="91">
                  <c:v>0.15819209039547999</c:v>
                </c:pt>
                <c:pt idx="92">
                  <c:v>0.163888888888889</c:v>
                </c:pt>
                <c:pt idx="93">
                  <c:v>0.168937329700272</c:v>
                </c:pt>
                <c:pt idx="94">
                  <c:v>0.17158176943699699</c:v>
                </c:pt>
                <c:pt idx="95">
                  <c:v>0.17678100263852201</c:v>
                </c:pt>
                <c:pt idx="96">
                  <c:v>0.181347150259067</c:v>
                </c:pt>
                <c:pt idx="97">
                  <c:v>0.18974358974359001</c:v>
                </c:pt>
                <c:pt idx="98">
                  <c:v>0.194444444444444</c:v>
                </c:pt>
                <c:pt idx="99">
                  <c:v>0.19298245614035101</c:v>
                </c:pt>
                <c:pt idx="100">
                  <c:v>0.199507389162562</c:v>
                </c:pt>
                <c:pt idx="101">
                  <c:v>0.20388349514563101</c:v>
                </c:pt>
                <c:pt idx="102">
                  <c:v>0.210023866348449</c:v>
                </c:pt>
                <c:pt idx="103">
                  <c:v>0.216470588235294</c:v>
                </c:pt>
                <c:pt idx="104">
                  <c:v>0.22222222222222199</c:v>
                </c:pt>
                <c:pt idx="105">
                  <c:v>0.22831050228310501</c:v>
                </c:pt>
                <c:pt idx="106">
                  <c:v>0.23702031602708801</c:v>
                </c:pt>
                <c:pt idx="107">
                  <c:v>0.24444444444444399</c:v>
                </c:pt>
                <c:pt idx="108">
                  <c:v>0.25</c:v>
                </c:pt>
                <c:pt idx="109">
                  <c:v>0.24945295404814</c:v>
                </c:pt>
                <c:pt idx="110">
                  <c:v>0.25862068965517199</c:v>
                </c:pt>
                <c:pt idx="111">
                  <c:v>0.26539278131634803</c:v>
                </c:pt>
                <c:pt idx="112">
                  <c:v>0.27310924369747902</c:v>
                </c:pt>
                <c:pt idx="113">
                  <c:v>0.28157349896480299</c:v>
                </c:pt>
                <c:pt idx="114">
                  <c:v>0.29038854805726</c:v>
                </c:pt>
                <c:pt idx="115">
                  <c:v>0.29898989898989897</c:v>
                </c:pt>
                <c:pt idx="116">
                  <c:v>0.30677290836653398</c:v>
                </c:pt>
                <c:pt idx="117">
                  <c:v>0.31630648330058903</c:v>
                </c:pt>
                <c:pt idx="118">
                  <c:v>0.31692913385826799</c:v>
                </c:pt>
                <c:pt idx="119">
                  <c:v>0.32490272373540902</c:v>
                </c:pt>
                <c:pt idx="120">
                  <c:v>0.33461538461538498</c:v>
                </c:pt>
                <c:pt idx="121">
                  <c:v>0.344106463878327</c:v>
                </c:pt>
                <c:pt idx="122">
                  <c:v>0.35338345864661602</c:v>
                </c:pt>
                <c:pt idx="123">
                  <c:v>0.36363636363636398</c:v>
                </c:pt>
                <c:pt idx="124">
                  <c:v>0.37247706422018301</c:v>
                </c:pt>
                <c:pt idx="125">
                  <c:v>0.38155515370705201</c:v>
                </c:pt>
                <c:pt idx="126">
                  <c:v>0.38224637681159401</c:v>
                </c:pt>
                <c:pt idx="127">
                  <c:v>0.39177101967799599</c:v>
                </c:pt>
                <c:pt idx="128">
                  <c:v>0.40176991150442498</c:v>
                </c:pt>
                <c:pt idx="129">
                  <c:v>0.410839160839161</c:v>
                </c:pt>
                <c:pt idx="130">
                  <c:v>0.42041522491349498</c:v>
                </c:pt>
                <c:pt idx="131">
                  <c:v>0.42905982905982898</c:v>
                </c:pt>
                <c:pt idx="132">
                  <c:v>0.43918918918918898</c:v>
                </c:pt>
                <c:pt idx="133">
                  <c:v>0.448160535117057</c:v>
                </c:pt>
                <c:pt idx="134">
                  <c:v>0.45634266886326202</c:v>
                </c:pt>
                <c:pt idx="135">
                  <c:v>0.46416938110749201</c:v>
                </c:pt>
                <c:pt idx="136">
                  <c:v>0.47342995169082103</c:v>
                </c:pt>
                <c:pt idx="137">
                  <c:v>0.47495961227786798</c:v>
                </c:pt>
                <c:pt idx="138">
                  <c:v>0.48402555910543099</c:v>
                </c:pt>
                <c:pt idx="139">
                  <c:v>0.49289099526066399</c:v>
                </c:pt>
                <c:pt idx="140">
                  <c:v>0.50156250000000002</c:v>
                </c:pt>
                <c:pt idx="141">
                  <c:v>0.51004636785162305</c:v>
                </c:pt>
                <c:pt idx="142">
                  <c:v>0.51834862385321101</c:v>
                </c:pt>
                <c:pt idx="143">
                  <c:v>0.52719033232628398</c:v>
                </c:pt>
                <c:pt idx="144">
                  <c:v>0.53353204172876301</c:v>
                </c:pt>
                <c:pt idx="145">
                  <c:v>0.54129793510324498</c:v>
                </c:pt>
                <c:pt idx="146">
                  <c:v>0.54370370370370402</c:v>
                </c:pt>
                <c:pt idx="147">
                  <c:v>0.55197657393850696</c:v>
                </c:pt>
                <c:pt idx="148">
                  <c:v>0.55942028985507297</c:v>
                </c:pt>
                <c:pt idx="149">
                  <c:v>0.566714490674319</c:v>
                </c:pt>
                <c:pt idx="150">
                  <c:v>0.57446808510638303</c:v>
                </c:pt>
                <c:pt idx="151">
                  <c:v>0.582278481012658</c:v>
                </c:pt>
                <c:pt idx="152">
                  <c:v>0.58750000000000002</c:v>
                </c:pt>
                <c:pt idx="153">
                  <c:v>0.59422283356258598</c:v>
                </c:pt>
                <c:pt idx="154">
                  <c:v>0.60081743869209803</c:v>
                </c:pt>
                <c:pt idx="155">
                  <c:v>0.60328317373461005</c:v>
                </c:pt>
                <c:pt idx="156">
                  <c:v>0.60975609756097604</c:v>
                </c:pt>
                <c:pt idx="157">
                  <c:v>0.61610738255033604</c:v>
                </c:pt>
                <c:pt idx="158">
                  <c:v>0.62316910785619195</c:v>
                </c:pt>
                <c:pt idx="159">
                  <c:v>0.62928759894459096</c:v>
                </c:pt>
                <c:pt idx="160">
                  <c:v>0.63612565445026203</c:v>
                </c:pt>
                <c:pt idx="161">
                  <c:v>0.64155844155844199</c:v>
                </c:pt>
                <c:pt idx="162">
                  <c:v>0.64569961489088601</c:v>
                </c:pt>
                <c:pt idx="163">
                  <c:v>0.64736164736164703</c:v>
                </c:pt>
                <c:pt idx="164">
                  <c:v>0.65345268542199497</c:v>
                </c:pt>
                <c:pt idx="165">
                  <c:v>0.65906210392902398</c:v>
                </c:pt>
                <c:pt idx="166">
                  <c:v>0.66498740554156199</c:v>
                </c:pt>
                <c:pt idx="167">
                  <c:v>0.67041198501872701</c:v>
                </c:pt>
                <c:pt idx="168">
                  <c:v>0.67534076827757095</c:v>
                </c:pt>
                <c:pt idx="169">
                  <c:v>0.681426814268143</c:v>
                </c:pt>
                <c:pt idx="170">
                  <c:v>0.68620268620268599</c:v>
                </c:pt>
                <c:pt idx="171">
                  <c:v>0.69090909090909103</c:v>
                </c:pt>
                <c:pt idx="172">
                  <c:v>0.69387755102040805</c:v>
                </c:pt>
                <c:pt idx="173">
                  <c:v>0.699642431466031</c:v>
                </c:pt>
                <c:pt idx="174">
                  <c:v>0.70131421744324995</c:v>
                </c:pt>
                <c:pt idx="175">
                  <c:v>0.705812574139976</c:v>
                </c:pt>
                <c:pt idx="176">
                  <c:v>0.71024734982332105</c:v>
                </c:pt>
                <c:pt idx="177">
                  <c:v>0.71545667447306804</c:v>
                </c:pt>
                <c:pt idx="178">
                  <c:v>0.71976744186046504</c:v>
                </c:pt>
                <c:pt idx="179">
                  <c:v>0.722350230414747</c:v>
                </c:pt>
                <c:pt idx="180">
                  <c:v>0.72821100917431203</c:v>
                </c:pt>
                <c:pt idx="181">
                  <c:v>0.73068181818181799</c:v>
                </c:pt>
                <c:pt idx="182">
                  <c:v>0.73446327683615797</c:v>
                </c:pt>
                <c:pt idx="183">
                  <c:v>0.73612684031710096</c:v>
                </c:pt>
                <c:pt idx="184">
                  <c:v>0.74099099099099097</c:v>
                </c:pt>
                <c:pt idx="185">
                  <c:v>0.74496644295301995</c:v>
                </c:pt>
                <c:pt idx="186">
                  <c:v>0.74860956618465002</c:v>
                </c:pt>
                <c:pt idx="187">
                  <c:v>0.75221238938053103</c:v>
                </c:pt>
                <c:pt idx="188">
                  <c:v>0.75604395604395602</c:v>
                </c:pt>
                <c:pt idx="189">
                  <c:v>0.75956284153005404</c:v>
                </c:pt>
                <c:pt idx="190">
                  <c:v>0.76138828633405597</c:v>
                </c:pt>
                <c:pt idx="191">
                  <c:v>0.76565874730021599</c:v>
                </c:pt>
                <c:pt idx="192">
                  <c:v>0.76731601731601695</c:v>
                </c:pt>
                <c:pt idx="193">
                  <c:v>0.77072120559741697</c:v>
                </c:pt>
                <c:pt idx="194">
                  <c:v>0.77408993576017104</c:v>
                </c:pt>
                <c:pt idx="195">
                  <c:v>0.77742279020234295</c:v>
                </c:pt>
                <c:pt idx="196">
                  <c:v>0.78048780487804903</c:v>
                </c:pt>
                <c:pt idx="197">
                  <c:v>0.78375527426160296</c:v>
                </c:pt>
                <c:pt idx="198">
                  <c:v>0.78698845750262303</c:v>
                </c:pt>
                <c:pt idx="199">
                  <c:v>0.79018789144050094</c:v>
                </c:pt>
                <c:pt idx="200">
                  <c:v>0.79149377593361003</c:v>
                </c:pt>
                <c:pt idx="201">
                  <c:v>0.79463364293085703</c:v>
                </c:pt>
                <c:pt idx="202">
                  <c:v>0.79627714581178899</c:v>
                </c:pt>
                <c:pt idx="203">
                  <c:v>0.79938271604938305</c:v>
                </c:pt>
                <c:pt idx="204">
                  <c:v>0.80225409836065598</c:v>
                </c:pt>
                <c:pt idx="205">
                  <c:v>0.80448065173116101</c:v>
                </c:pt>
                <c:pt idx="206">
                  <c:v>0.80749746707193504</c:v>
                </c:pt>
                <c:pt idx="207">
                  <c:v>0.80866062437059405</c:v>
                </c:pt>
                <c:pt idx="208">
                  <c:v>0.81162324649298601</c:v>
                </c:pt>
                <c:pt idx="209">
                  <c:v>0.81355932203389902</c:v>
                </c:pt>
                <c:pt idx="210">
                  <c:v>0.816285998013903</c:v>
                </c:pt>
                <c:pt idx="211">
                  <c:v>0.81791044776119404</c:v>
                </c:pt>
                <c:pt idx="212">
                  <c:v>0.81998021760633</c:v>
                </c:pt>
                <c:pt idx="213">
                  <c:v>0.82266009852216804</c:v>
                </c:pt>
                <c:pt idx="214">
                  <c:v>0.82468168462291902</c:v>
                </c:pt>
                <c:pt idx="215">
                  <c:v>0.827317073170732</c:v>
                </c:pt>
                <c:pt idx="216">
                  <c:v>0.82993197278911601</c:v>
                </c:pt>
                <c:pt idx="217">
                  <c:v>0.83172147001934305</c:v>
                </c:pt>
                <c:pt idx="218">
                  <c:v>0.83269230769230795</c:v>
                </c:pt>
                <c:pt idx="219">
                  <c:v>0.83524904214559403</c:v>
                </c:pt>
                <c:pt idx="220">
                  <c:v>0.83685220729366605</c:v>
                </c:pt>
                <c:pt idx="221">
                  <c:v>0.839388145315488</c:v>
                </c:pt>
                <c:pt idx="222">
                  <c:v>0.84110371075166501</c:v>
                </c:pt>
                <c:pt idx="223">
                  <c:v>0.84360189573459698</c:v>
                </c:pt>
                <c:pt idx="224">
                  <c:v>0.84608120868744097</c:v>
                </c:pt>
                <c:pt idx="225">
                  <c:v>0.84854186265286902</c:v>
                </c:pt>
                <c:pt idx="226">
                  <c:v>0.85098406747891298</c:v>
                </c:pt>
                <c:pt idx="227">
                  <c:v>0.85327102803738297</c:v>
                </c:pt>
                <c:pt idx="228">
                  <c:v>0.85408921933085502</c:v>
                </c:pt>
                <c:pt idx="229">
                  <c:v>0.85648148148148096</c:v>
                </c:pt>
                <c:pt idx="230">
                  <c:v>0.85807050092764403</c:v>
                </c:pt>
                <c:pt idx="231">
                  <c:v>0.86044362292051801</c:v>
                </c:pt>
                <c:pt idx="232">
                  <c:v>0.86279926335174995</c:v>
                </c:pt>
                <c:pt idx="233">
                  <c:v>0.86501377410468305</c:v>
                </c:pt>
                <c:pt idx="234">
                  <c:v>0.867337602927722</c:v>
                </c:pt>
                <c:pt idx="235">
                  <c:v>0.86806187443130101</c:v>
                </c:pt>
                <c:pt idx="236">
                  <c:v>0.87023593466424698</c:v>
                </c:pt>
                <c:pt idx="237">
                  <c:v>0.87251356238697997</c:v>
                </c:pt>
                <c:pt idx="238">
                  <c:v>0.87466185752930603</c:v>
                </c:pt>
                <c:pt idx="239">
                  <c:v>0.87690925426774502</c:v>
                </c:pt>
                <c:pt idx="240">
                  <c:v>0.87769784172661902</c:v>
                </c:pt>
                <c:pt idx="241">
                  <c:v>0.87982062780269099</c:v>
                </c:pt>
                <c:pt idx="242">
                  <c:v>0.88193202146690497</c:v>
                </c:pt>
                <c:pt idx="243">
                  <c:v>0.88403211418376504</c:v>
                </c:pt>
                <c:pt idx="244">
                  <c:v>0.88533333333333297</c:v>
                </c:pt>
                <c:pt idx="245">
                  <c:v>0.88741134751772999</c:v>
                </c:pt>
                <c:pt idx="246">
                  <c:v>0.88790820829655803</c:v>
                </c:pt>
                <c:pt idx="247">
                  <c:v>0.88918205804749295</c:v>
                </c:pt>
                <c:pt idx="248">
                  <c:v>0.890748898678414</c:v>
                </c:pt>
                <c:pt idx="249">
                  <c:v>0.89201053555750698</c:v>
                </c:pt>
                <c:pt idx="250">
                  <c:v>0.89395267309377802</c:v>
                </c:pt>
                <c:pt idx="251">
                  <c:v>0.89519650655021799</c:v>
                </c:pt>
                <c:pt idx="252">
                  <c:v>0.89721254355400704</c:v>
                </c:pt>
                <c:pt idx="253">
                  <c:v>0.898349261511729</c:v>
                </c:pt>
                <c:pt idx="254">
                  <c:v>0.89956709956710001</c:v>
                </c:pt>
                <c:pt idx="255">
                  <c:v>0.90069084628670104</c:v>
                </c:pt>
                <c:pt idx="256">
                  <c:v>0.90111779879621601</c:v>
                </c:pt>
                <c:pt idx="257">
                  <c:v>0.90300429184549402</c:v>
                </c:pt>
                <c:pt idx="258">
                  <c:v>0.90378006872852301</c:v>
                </c:pt>
                <c:pt idx="259">
                  <c:v>0.90488431876606701</c:v>
                </c:pt>
                <c:pt idx="260">
                  <c:v>0.90606319385140899</c:v>
                </c:pt>
                <c:pt idx="261">
                  <c:v>0.90715502555366301</c:v>
                </c:pt>
                <c:pt idx="262">
                  <c:v>0.90824129141886201</c:v>
                </c:pt>
                <c:pt idx="263">
                  <c:v>0.90862944162436599</c:v>
                </c:pt>
                <c:pt idx="264">
                  <c:v>0.90970464135021101</c:v>
                </c:pt>
                <c:pt idx="265">
                  <c:v>0.91077441077441101</c:v>
                </c:pt>
                <c:pt idx="266">
                  <c:v>0.91183879093199005</c:v>
                </c:pt>
                <c:pt idx="267">
                  <c:v>0.91282481139983296</c:v>
                </c:pt>
                <c:pt idx="268">
                  <c:v>0.913590604026846</c:v>
                </c:pt>
                <c:pt idx="269">
                  <c:v>0.91464435146443501</c:v>
                </c:pt>
                <c:pt idx="270">
                  <c:v>0.91569282136894803</c:v>
                </c:pt>
                <c:pt idx="271">
                  <c:v>0.91666666666666596</c:v>
                </c:pt>
                <c:pt idx="272">
                  <c:v>0.91770573566084801</c:v>
                </c:pt>
                <c:pt idx="273">
                  <c:v>0.91867219917012399</c:v>
                </c:pt>
                <c:pt idx="274">
                  <c:v>0.91970198675496695</c:v>
                </c:pt>
                <c:pt idx="275">
                  <c:v>0.91990090834021498</c:v>
                </c:pt>
                <c:pt idx="276">
                  <c:v>0.92066115702479301</c:v>
                </c:pt>
                <c:pt idx="277">
                  <c:v>0.92085737840065895</c:v>
                </c:pt>
                <c:pt idx="278">
                  <c:v>0.92181069958847806</c:v>
                </c:pt>
                <c:pt idx="279">
                  <c:v>0.92276088742810203</c:v>
                </c:pt>
                <c:pt idx="280">
                  <c:v>0.922950819672131</c:v>
                </c:pt>
                <c:pt idx="281">
                  <c:v>0.92389525368248804</c:v>
                </c:pt>
                <c:pt idx="282">
                  <c:v>0.92483660130719003</c:v>
                </c:pt>
                <c:pt idx="283">
                  <c:v>0.92502037489812605</c:v>
                </c:pt>
                <c:pt idx="284">
                  <c:v>0.925264012997563</c:v>
                </c:pt>
                <c:pt idx="285">
                  <c:v>0.92619626926196197</c:v>
                </c:pt>
                <c:pt idx="286">
                  <c:v>0.92694805194805197</c:v>
                </c:pt>
                <c:pt idx="287">
                  <c:v>0.92712550607287503</c:v>
                </c:pt>
                <c:pt idx="288">
                  <c:v>0.92805173807598995</c:v>
                </c:pt>
                <c:pt idx="289">
                  <c:v>0.92822580645161301</c:v>
                </c:pt>
                <c:pt idx="290">
                  <c:v>0.92914653784219003</c:v>
                </c:pt>
                <c:pt idx="291">
                  <c:v>0.92931726907630496</c:v>
                </c:pt>
                <c:pt idx="292">
                  <c:v>0.92948717948717896</c:v>
                </c:pt>
                <c:pt idx="293">
                  <c:v>0.9304</c:v>
                </c:pt>
                <c:pt idx="294">
                  <c:v>0.9304</c:v>
                </c:pt>
                <c:pt idx="295">
                  <c:v>0.93141945773524704</c:v>
                </c:pt>
                <c:pt idx="296">
                  <c:v>0.93141945773524704</c:v>
                </c:pt>
                <c:pt idx="297">
                  <c:v>0.93232484076433098</c:v>
                </c:pt>
                <c:pt idx="298">
                  <c:v>0.932486100079428</c:v>
                </c:pt>
                <c:pt idx="299">
                  <c:v>0.93333333333333302</c:v>
                </c:pt>
                <c:pt idx="300">
                  <c:v>0.93349168646080805</c:v>
                </c:pt>
                <c:pt idx="301">
                  <c:v>0.934335443037975</c:v>
                </c:pt>
                <c:pt idx="302">
                  <c:v>0.93443917851500802</c:v>
                </c:pt>
                <c:pt idx="303">
                  <c:v>0.93459416863672196</c:v>
                </c:pt>
                <c:pt idx="304">
                  <c:v>0.93543307086614202</c:v>
                </c:pt>
                <c:pt idx="305">
                  <c:v>0.93543307086614202</c:v>
                </c:pt>
                <c:pt idx="306">
                  <c:v>0.93627065302911106</c:v>
                </c:pt>
                <c:pt idx="307">
                  <c:v>0.93637077769049504</c:v>
                </c:pt>
                <c:pt idx="308">
                  <c:v>0.93647058823529405</c:v>
                </c:pt>
                <c:pt idx="309">
                  <c:v>0.93735317149569297</c:v>
                </c:pt>
                <c:pt idx="310">
                  <c:v>0.93745113369820199</c:v>
                </c:pt>
                <c:pt idx="311">
                  <c:v>0.93828124999999996</c:v>
                </c:pt>
                <c:pt idx="312">
                  <c:v>0.93837753510140398</c:v>
                </c:pt>
                <c:pt idx="313">
                  <c:v>0.93847352024922104</c:v>
                </c:pt>
                <c:pt idx="314">
                  <c:v>0.93920498830865096</c:v>
                </c:pt>
                <c:pt idx="315">
                  <c:v>0.93929961089494196</c:v>
                </c:pt>
                <c:pt idx="316">
                  <c:v>0.94012441679626801</c:v>
                </c:pt>
                <c:pt idx="317">
                  <c:v>0.94026377036462405</c:v>
                </c:pt>
                <c:pt idx="318">
                  <c:v>0.94035631293570898</c:v>
                </c:pt>
                <c:pt idx="319">
                  <c:v>0.94117647058823495</c:v>
                </c:pt>
                <c:pt idx="320">
                  <c:v>0.94126738794435805</c:v>
                </c:pt>
                <c:pt idx="321">
                  <c:v>0.94140323824209704</c:v>
                </c:pt>
                <c:pt idx="322">
                  <c:v>0.94140323824209704</c:v>
                </c:pt>
                <c:pt idx="323">
                  <c:v>0.94221879815100096</c:v>
                </c:pt>
                <c:pt idx="324">
                  <c:v>0.94230769230769196</c:v>
                </c:pt>
                <c:pt idx="325">
                  <c:v>0.94239631336405505</c:v>
                </c:pt>
                <c:pt idx="326">
                  <c:v>0.94320798158096697</c:v>
                </c:pt>
                <c:pt idx="327">
                  <c:v>0.94329501915708802</c:v>
                </c:pt>
                <c:pt idx="328">
                  <c:v>0.94338179035960201</c:v>
                </c:pt>
                <c:pt idx="329">
                  <c:v>0.94418960244648298</c:v>
                </c:pt>
                <c:pt idx="330">
                  <c:v>0.94423223834988501</c:v>
                </c:pt>
                <c:pt idx="331">
                  <c:v>0.94431731502669702</c:v>
                </c:pt>
                <c:pt idx="332">
                  <c:v>0.94440213252094396</c:v>
                </c:pt>
                <c:pt idx="333">
                  <c:v>0.94512195121951204</c:v>
                </c:pt>
                <c:pt idx="334">
                  <c:v>0.94516374714394502</c:v>
                </c:pt>
                <c:pt idx="335">
                  <c:v>0.94524714828897305</c:v>
                </c:pt>
                <c:pt idx="336">
                  <c:v>0.94600760456273802</c:v>
                </c:pt>
                <c:pt idx="337">
                  <c:v>0.94608959757023503</c:v>
                </c:pt>
                <c:pt idx="338">
                  <c:v>0.94613050075872496</c:v>
                </c:pt>
                <c:pt idx="339">
                  <c:v>0.94617134192570096</c:v>
                </c:pt>
                <c:pt idx="340">
                  <c:v>0.94625283875851596</c:v>
                </c:pt>
                <c:pt idx="341">
                  <c:v>0.94700984102952301</c:v>
                </c:pt>
                <c:pt idx="342">
                  <c:v>0.94700984102952301</c:v>
                </c:pt>
                <c:pt idx="343">
                  <c:v>0.94704992435703494</c:v>
                </c:pt>
                <c:pt idx="344">
                  <c:v>0.94780635400907698</c:v>
                </c:pt>
                <c:pt idx="345">
                  <c:v>0.94788519637462298</c:v>
                </c:pt>
                <c:pt idx="346">
                  <c:v>0.947924528301887</c:v>
                </c:pt>
                <c:pt idx="347">
                  <c:v>0.94796380090497701</c:v>
                </c:pt>
                <c:pt idx="348">
                  <c:v>0.94800301431801104</c:v>
                </c:pt>
                <c:pt idx="349">
                  <c:v>0.94808126410835203</c:v>
                </c:pt>
                <c:pt idx="350">
                  <c:v>0.94883370955605695</c:v>
                </c:pt>
                <c:pt idx="351">
                  <c:v>0.94887218045112798</c:v>
                </c:pt>
                <c:pt idx="352">
                  <c:v>0.94887218045112798</c:v>
                </c:pt>
                <c:pt idx="353">
                  <c:v>0.948910593538693</c:v>
                </c:pt>
                <c:pt idx="354">
                  <c:v>0.94894894894894899</c:v>
                </c:pt>
                <c:pt idx="355">
                  <c:v>0.94898724681170299</c:v>
                </c:pt>
                <c:pt idx="356">
                  <c:v>0.94902548725637204</c:v>
                </c:pt>
                <c:pt idx="357">
                  <c:v>0.94906367041198503</c:v>
                </c:pt>
                <c:pt idx="358">
                  <c:v>0.94910179640718595</c:v>
                </c:pt>
                <c:pt idx="359">
                  <c:v>0.94985029940119803</c:v>
                </c:pt>
                <c:pt idx="360">
                  <c:v>0.94985029940119803</c:v>
                </c:pt>
                <c:pt idx="361">
                  <c:v>0.94988780852655197</c:v>
                </c:pt>
                <c:pt idx="362">
                  <c:v>0.94988780852655197</c:v>
                </c:pt>
                <c:pt idx="363">
                  <c:v>0.94992526158445501</c:v>
                </c:pt>
                <c:pt idx="364">
                  <c:v>0.94996265870052299</c:v>
                </c:pt>
                <c:pt idx="365">
                  <c:v>0.95</c:v>
                </c:pt>
                <c:pt idx="366">
                  <c:v>0.95003728560775502</c:v>
                </c:pt>
                <c:pt idx="367">
                  <c:v>0.95007451564828604</c:v>
                </c:pt>
                <c:pt idx="368">
                  <c:v>0.95007451564828604</c:v>
                </c:pt>
                <c:pt idx="369">
                  <c:v>0.95011169024571895</c:v>
                </c:pt>
                <c:pt idx="370">
                  <c:v>0.95011169024571895</c:v>
                </c:pt>
                <c:pt idx="371">
                  <c:v>0.95014880952380998</c:v>
                </c:pt>
                <c:pt idx="372">
                  <c:v>0.95018587360594797</c:v>
                </c:pt>
                <c:pt idx="373">
                  <c:v>0.95022288261515597</c:v>
                </c:pt>
                <c:pt idx="374">
                  <c:v>0.95025983667409097</c:v>
                </c:pt>
                <c:pt idx="375">
                  <c:v>0.95025983667409097</c:v>
                </c:pt>
                <c:pt idx="376">
                  <c:v>0.95029673590504404</c:v>
                </c:pt>
                <c:pt idx="377">
                  <c:v>0.95033358042994798</c:v>
                </c:pt>
                <c:pt idx="378">
                  <c:v>0.95037037037036998</c:v>
                </c:pt>
                <c:pt idx="379">
                  <c:v>0.95040710584751997</c:v>
                </c:pt>
                <c:pt idx="380">
                  <c:v>0.95040710584751997</c:v>
                </c:pt>
                <c:pt idx="381">
                  <c:v>0.95040710584751997</c:v>
                </c:pt>
                <c:pt idx="382">
                  <c:v>0.95044378698224796</c:v>
                </c:pt>
                <c:pt idx="383">
                  <c:v>0.950480413895048</c:v>
                </c:pt>
                <c:pt idx="384">
                  <c:v>0.950480413895048</c:v>
                </c:pt>
                <c:pt idx="385">
                  <c:v>0.950516986706056</c:v>
                </c:pt>
                <c:pt idx="386">
                  <c:v>0.950516986706056</c:v>
                </c:pt>
                <c:pt idx="387">
                  <c:v>0.950516986706056</c:v>
                </c:pt>
                <c:pt idx="388">
                  <c:v>0.950516986706056</c:v>
                </c:pt>
                <c:pt idx="389">
                  <c:v>0.95055350553505502</c:v>
                </c:pt>
                <c:pt idx="390">
                  <c:v>0.95055350553505502</c:v>
                </c:pt>
                <c:pt idx="391">
                  <c:v>0.95055350553505502</c:v>
                </c:pt>
                <c:pt idx="392">
                  <c:v>0.95055350553505502</c:v>
                </c:pt>
                <c:pt idx="393">
                  <c:v>0.95058997050147498</c:v>
                </c:pt>
                <c:pt idx="394">
                  <c:v>0.95058997050147498</c:v>
                </c:pt>
                <c:pt idx="395">
                  <c:v>0.95058997050147498</c:v>
                </c:pt>
                <c:pt idx="396">
                  <c:v>0.95062638172439196</c:v>
                </c:pt>
                <c:pt idx="397">
                  <c:v>0.95062638172439196</c:v>
                </c:pt>
                <c:pt idx="398">
                  <c:v>0.95062638172439196</c:v>
                </c:pt>
                <c:pt idx="399">
                  <c:v>0.95062638172439196</c:v>
                </c:pt>
                <c:pt idx="400">
                  <c:v>0.95066273932253298</c:v>
                </c:pt>
                <c:pt idx="401">
                  <c:v>0.95066273932253298</c:v>
                </c:pt>
                <c:pt idx="402">
                  <c:v>0.95069904341427502</c:v>
                </c:pt>
                <c:pt idx="403">
                  <c:v>0.95069904341427502</c:v>
                </c:pt>
                <c:pt idx="404">
                  <c:v>0.95073529411764701</c:v>
                </c:pt>
                <c:pt idx="405">
                  <c:v>0.95073529411764701</c:v>
                </c:pt>
                <c:pt idx="406">
                  <c:v>0.95073529411764701</c:v>
                </c:pt>
                <c:pt idx="407">
                  <c:v>0.95073529411764701</c:v>
                </c:pt>
                <c:pt idx="408">
                  <c:v>0.95073529411764701</c:v>
                </c:pt>
                <c:pt idx="409">
                  <c:v>0.95077149155033103</c:v>
                </c:pt>
                <c:pt idx="410">
                  <c:v>0.95077149155033103</c:v>
                </c:pt>
                <c:pt idx="411">
                  <c:v>0.95077149155033103</c:v>
                </c:pt>
                <c:pt idx="412">
                  <c:v>0.95077149155033103</c:v>
                </c:pt>
                <c:pt idx="413">
                  <c:v>0.95077149155033103</c:v>
                </c:pt>
                <c:pt idx="414">
                  <c:v>0.95077149155033103</c:v>
                </c:pt>
                <c:pt idx="415">
                  <c:v>0.95073529411764701</c:v>
                </c:pt>
                <c:pt idx="416">
                  <c:v>0.95073529411764701</c:v>
                </c:pt>
                <c:pt idx="417">
                  <c:v>0.95073529411764701</c:v>
                </c:pt>
                <c:pt idx="418">
                  <c:v>0.95073529411764701</c:v>
                </c:pt>
                <c:pt idx="419">
                  <c:v>0.95073529411764701</c:v>
                </c:pt>
                <c:pt idx="420">
                  <c:v>0.95073529411764701</c:v>
                </c:pt>
                <c:pt idx="421">
                  <c:v>0.95073529411764701</c:v>
                </c:pt>
                <c:pt idx="422">
                  <c:v>0.95069904341427502</c:v>
                </c:pt>
                <c:pt idx="423">
                  <c:v>0.95069904341427502</c:v>
                </c:pt>
                <c:pt idx="424">
                  <c:v>0.95069904341427502</c:v>
                </c:pt>
                <c:pt idx="425">
                  <c:v>0.95069904341427502</c:v>
                </c:pt>
                <c:pt idx="426">
                  <c:v>0.95069904341427502</c:v>
                </c:pt>
                <c:pt idx="427">
                  <c:v>0.95073529411764701</c:v>
                </c:pt>
                <c:pt idx="428">
                  <c:v>0.95073529411764701</c:v>
                </c:pt>
                <c:pt idx="429">
                  <c:v>0.95073529411764701</c:v>
                </c:pt>
                <c:pt idx="430">
                  <c:v>0.95073529411764701</c:v>
                </c:pt>
                <c:pt idx="431">
                  <c:v>0.95077149155033103</c:v>
                </c:pt>
                <c:pt idx="432">
                  <c:v>0.95077149155033103</c:v>
                </c:pt>
                <c:pt idx="433">
                  <c:v>0.95080763582966199</c:v>
                </c:pt>
                <c:pt idx="434">
                  <c:v>0.95080763582966199</c:v>
                </c:pt>
                <c:pt idx="435">
                  <c:v>0.95080763582966199</c:v>
                </c:pt>
                <c:pt idx="436">
                  <c:v>0.95080763582966199</c:v>
                </c:pt>
                <c:pt idx="437">
                  <c:v>0.95084372707263398</c:v>
                </c:pt>
                <c:pt idx="438">
                  <c:v>0.95084372707263398</c:v>
                </c:pt>
                <c:pt idx="439">
                  <c:v>0.95087976539589503</c:v>
                </c:pt>
                <c:pt idx="440">
                  <c:v>0.95087976539589503</c:v>
                </c:pt>
                <c:pt idx="441">
                  <c:v>0.95087976539589503</c:v>
                </c:pt>
                <c:pt idx="442">
                  <c:v>0.95087976539589503</c:v>
                </c:pt>
                <c:pt idx="443">
                  <c:v>0.95087976539589503</c:v>
                </c:pt>
                <c:pt idx="444">
                  <c:v>0.95087976539589503</c:v>
                </c:pt>
                <c:pt idx="445">
                  <c:v>0.95087976539589503</c:v>
                </c:pt>
                <c:pt idx="446">
                  <c:v>0.95091575091575098</c:v>
                </c:pt>
                <c:pt idx="447">
                  <c:v>0.95091575091575098</c:v>
                </c:pt>
                <c:pt idx="448">
                  <c:v>0.95091575091575098</c:v>
                </c:pt>
                <c:pt idx="449">
                  <c:v>0.95091575091575098</c:v>
                </c:pt>
                <c:pt idx="450">
                  <c:v>0.95091575091575098</c:v>
                </c:pt>
                <c:pt idx="451">
                  <c:v>0.95091575091575098</c:v>
                </c:pt>
                <c:pt idx="452">
                  <c:v>0.95091575091575098</c:v>
                </c:pt>
                <c:pt idx="453">
                  <c:v>0.95164835164835204</c:v>
                </c:pt>
                <c:pt idx="454">
                  <c:v>0.95164835164835204</c:v>
                </c:pt>
                <c:pt idx="455">
                  <c:v>0.95164835164835204</c:v>
                </c:pt>
                <c:pt idx="456">
                  <c:v>0.95164835164835204</c:v>
                </c:pt>
                <c:pt idx="457">
                  <c:v>0.95168374816983903</c:v>
                </c:pt>
                <c:pt idx="458">
                  <c:v>0.95168374816983903</c:v>
                </c:pt>
                <c:pt idx="459">
                  <c:v>0.95171909290417001</c:v>
                </c:pt>
                <c:pt idx="460">
                  <c:v>0.95171909290417001</c:v>
                </c:pt>
                <c:pt idx="461">
                  <c:v>0.95175438596491202</c:v>
                </c:pt>
                <c:pt idx="462">
                  <c:v>0.95175438596491202</c:v>
                </c:pt>
                <c:pt idx="463">
                  <c:v>0.95178962746530305</c:v>
                </c:pt>
                <c:pt idx="464">
                  <c:v>0.95178962746530305</c:v>
                </c:pt>
                <c:pt idx="465">
                  <c:v>0.95178962746530305</c:v>
                </c:pt>
                <c:pt idx="466">
                  <c:v>0.95182481751824799</c:v>
                </c:pt>
                <c:pt idx="467">
                  <c:v>0.95182481751824799</c:v>
                </c:pt>
                <c:pt idx="468">
                  <c:v>0.95182481751824799</c:v>
                </c:pt>
                <c:pt idx="469">
                  <c:v>0.95182481751824799</c:v>
                </c:pt>
                <c:pt idx="470">
                  <c:v>0.95182481751824799</c:v>
                </c:pt>
                <c:pt idx="471">
                  <c:v>0.95182481751824799</c:v>
                </c:pt>
                <c:pt idx="472">
                  <c:v>0.95182481751824799</c:v>
                </c:pt>
                <c:pt idx="473">
                  <c:v>0.95182481751824799</c:v>
                </c:pt>
                <c:pt idx="474">
                  <c:v>0.95182481751824799</c:v>
                </c:pt>
                <c:pt idx="475">
                  <c:v>0.95185995623632402</c:v>
                </c:pt>
                <c:pt idx="476">
                  <c:v>0.95185995623632402</c:v>
                </c:pt>
                <c:pt idx="477">
                  <c:v>0.95185995623632402</c:v>
                </c:pt>
                <c:pt idx="478">
                  <c:v>0.95185995623632402</c:v>
                </c:pt>
                <c:pt idx="479">
                  <c:v>0.95185995623632402</c:v>
                </c:pt>
                <c:pt idx="480">
                  <c:v>0.95185995623632402</c:v>
                </c:pt>
                <c:pt idx="481">
                  <c:v>0.95185995623632402</c:v>
                </c:pt>
                <c:pt idx="482">
                  <c:v>0.95185995623632402</c:v>
                </c:pt>
                <c:pt idx="483">
                  <c:v>0.95189504373177902</c:v>
                </c:pt>
                <c:pt idx="484">
                  <c:v>0.95189504373177902</c:v>
                </c:pt>
                <c:pt idx="485">
                  <c:v>0.95193008011653302</c:v>
                </c:pt>
                <c:pt idx="486">
                  <c:v>0.95193008011653302</c:v>
                </c:pt>
                <c:pt idx="487">
                  <c:v>0.95193008011653302</c:v>
                </c:pt>
                <c:pt idx="488">
                  <c:v>0.95196506550218296</c:v>
                </c:pt>
                <c:pt idx="489">
                  <c:v>0.95196506550218296</c:v>
                </c:pt>
                <c:pt idx="490">
                  <c:v>0.95196506550218296</c:v>
                </c:pt>
                <c:pt idx="491">
                  <c:v>0.95199999999999996</c:v>
                </c:pt>
                <c:pt idx="492">
                  <c:v>0.95199999999999996</c:v>
                </c:pt>
                <c:pt idx="493">
                  <c:v>0.95199999999999996</c:v>
                </c:pt>
                <c:pt idx="494">
                  <c:v>0.95199999999999996</c:v>
                </c:pt>
                <c:pt idx="495">
                  <c:v>0.95199999999999996</c:v>
                </c:pt>
                <c:pt idx="496">
                  <c:v>0.95199999999999996</c:v>
                </c:pt>
                <c:pt idx="497">
                  <c:v>0.95199999999999996</c:v>
                </c:pt>
                <c:pt idx="498">
                  <c:v>0.95199999999999996</c:v>
                </c:pt>
                <c:pt idx="499">
                  <c:v>0.95199999999999996</c:v>
                </c:pt>
                <c:pt idx="500">
                  <c:v>0.95199999999999996</c:v>
                </c:pt>
                <c:pt idx="501">
                  <c:v>0.95199999999999996</c:v>
                </c:pt>
                <c:pt idx="502">
                  <c:v>0.95199999999999996</c:v>
                </c:pt>
                <c:pt idx="503">
                  <c:v>0.95130813953488402</c:v>
                </c:pt>
                <c:pt idx="504">
                  <c:v>0.95130813953488402</c:v>
                </c:pt>
                <c:pt idx="505">
                  <c:v>0.95130813953488402</c:v>
                </c:pt>
                <c:pt idx="506">
                  <c:v>0.95130813953488402</c:v>
                </c:pt>
                <c:pt idx="507">
                  <c:v>0.95127272727272705</c:v>
                </c:pt>
                <c:pt idx="508">
                  <c:v>0.95127272727272705</c:v>
                </c:pt>
                <c:pt idx="509">
                  <c:v>0.95127272727272705</c:v>
                </c:pt>
                <c:pt idx="510">
                  <c:v>0.95127272727272705</c:v>
                </c:pt>
                <c:pt idx="511">
                  <c:v>0.95127272727272705</c:v>
                </c:pt>
                <c:pt idx="512">
                  <c:v>0.95127272727272705</c:v>
                </c:pt>
                <c:pt idx="513">
                  <c:v>0.95127272727272705</c:v>
                </c:pt>
                <c:pt idx="514">
                  <c:v>0.95127272727272705</c:v>
                </c:pt>
                <c:pt idx="515">
                  <c:v>0.95127272727272705</c:v>
                </c:pt>
                <c:pt idx="516">
                  <c:v>0.95127272727272705</c:v>
                </c:pt>
                <c:pt idx="517">
                  <c:v>0.95123726346433801</c:v>
                </c:pt>
                <c:pt idx="518">
                  <c:v>0.95123726346433801</c:v>
                </c:pt>
                <c:pt idx="519">
                  <c:v>0.95123726346433801</c:v>
                </c:pt>
                <c:pt idx="520">
                  <c:v>0.95120174799708701</c:v>
                </c:pt>
                <c:pt idx="521">
                  <c:v>0.95120174799708701</c:v>
                </c:pt>
                <c:pt idx="522">
                  <c:v>0.95116618075801695</c:v>
                </c:pt>
                <c:pt idx="523">
                  <c:v>0.95116618075801695</c:v>
                </c:pt>
                <c:pt idx="524">
                  <c:v>0.95113056163384402</c:v>
                </c:pt>
                <c:pt idx="525">
                  <c:v>0.95109489051094898</c:v>
                </c:pt>
                <c:pt idx="526">
                  <c:v>0.95105916727538398</c:v>
                </c:pt>
                <c:pt idx="527">
                  <c:v>0.95102339181286499</c:v>
                </c:pt>
                <c:pt idx="528">
                  <c:v>0.95098756400877804</c:v>
                </c:pt>
                <c:pt idx="529">
                  <c:v>0.95098756400877804</c:v>
                </c:pt>
                <c:pt idx="530">
                  <c:v>0.95098756400877804</c:v>
                </c:pt>
                <c:pt idx="531">
                  <c:v>0.95095168374816996</c:v>
                </c:pt>
                <c:pt idx="532">
                  <c:v>0.95091575091575098</c:v>
                </c:pt>
                <c:pt idx="533">
                  <c:v>0.95087976539589503</c:v>
                </c:pt>
                <c:pt idx="534">
                  <c:v>0.95084372707263398</c:v>
                </c:pt>
                <c:pt idx="535">
                  <c:v>0.95084372707263398</c:v>
                </c:pt>
                <c:pt idx="536">
                  <c:v>0.95080763582966199</c:v>
                </c:pt>
                <c:pt idx="537">
                  <c:v>0.95080763582966199</c:v>
                </c:pt>
                <c:pt idx="538">
                  <c:v>0.95080763582966199</c:v>
                </c:pt>
                <c:pt idx="539">
                  <c:v>0.95077149155033103</c:v>
                </c:pt>
                <c:pt idx="540">
                  <c:v>0.95077149155033103</c:v>
                </c:pt>
                <c:pt idx="541">
                  <c:v>0.95073529411764701</c:v>
                </c:pt>
                <c:pt idx="542">
                  <c:v>0.95073529411764701</c:v>
                </c:pt>
                <c:pt idx="543">
                  <c:v>0.95069904341427502</c:v>
                </c:pt>
                <c:pt idx="544">
                  <c:v>0.95066273932253298</c:v>
                </c:pt>
                <c:pt idx="545">
                  <c:v>0.95066273932253298</c:v>
                </c:pt>
                <c:pt idx="546">
                  <c:v>0.95062638172439196</c:v>
                </c:pt>
                <c:pt idx="547">
                  <c:v>0.95062638172439196</c:v>
                </c:pt>
                <c:pt idx="548">
                  <c:v>0.949889462048637</c:v>
                </c:pt>
                <c:pt idx="549">
                  <c:v>0.949889462048637</c:v>
                </c:pt>
                <c:pt idx="550">
                  <c:v>0.95055350553505502</c:v>
                </c:pt>
                <c:pt idx="551">
                  <c:v>0.950516986706056</c:v>
                </c:pt>
                <c:pt idx="552">
                  <c:v>0.950480413895048</c:v>
                </c:pt>
                <c:pt idx="553">
                  <c:v>0.95044378698224796</c:v>
                </c:pt>
                <c:pt idx="554">
                  <c:v>0.95040710584751997</c:v>
                </c:pt>
                <c:pt idx="555">
                  <c:v>0.95037037037036998</c:v>
                </c:pt>
                <c:pt idx="556">
                  <c:v>0.95033358042994798</c:v>
                </c:pt>
                <c:pt idx="557">
                  <c:v>0.95033358042994798</c:v>
                </c:pt>
                <c:pt idx="558">
                  <c:v>0.95029673590504404</c:v>
                </c:pt>
                <c:pt idx="559">
                  <c:v>0.95025983667409097</c:v>
                </c:pt>
                <c:pt idx="560">
                  <c:v>0.95022288261515597</c:v>
                </c:pt>
                <c:pt idx="561">
                  <c:v>0.95018587360594797</c:v>
                </c:pt>
                <c:pt idx="562">
                  <c:v>0.95018587360594797</c:v>
                </c:pt>
                <c:pt idx="563">
                  <c:v>0.95014880952380998</c:v>
                </c:pt>
                <c:pt idx="564">
                  <c:v>0.95011169024571895</c:v>
                </c:pt>
                <c:pt idx="565">
                  <c:v>0.95011169024571895</c:v>
                </c:pt>
                <c:pt idx="566">
                  <c:v>0.95011169024571895</c:v>
                </c:pt>
                <c:pt idx="567">
                  <c:v>0.95011169024571895</c:v>
                </c:pt>
                <c:pt idx="568">
                  <c:v>0.95007451564828604</c:v>
                </c:pt>
                <c:pt idx="569">
                  <c:v>0.95007451564828604</c:v>
                </c:pt>
                <c:pt idx="570">
                  <c:v>0.95007451564828604</c:v>
                </c:pt>
                <c:pt idx="571">
                  <c:v>0.95003728560775502</c:v>
                </c:pt>
                <c:pt idx="572">
                  <c:v>0.95003728560775502</c:v>
                </c:pt>
                <c:pt idx="573">
                  <c:v>0.95003728560775502</c:v>
                </c:pt>
                <c:pt idx="574">
                  <c:v>0.95003728560775502</c:v>
                </c:pt>
                <c:pt idx="575">
                  <c:v>0.95003728560775502</c:v>
                </c:pt>
                <c:pt idx="576">
                  <c:v>0.95</c:v>
                </c:pt>
                <c:pt idx="577">
                  <c:v>0.95</c:v>
                </c:pt>
                <c:pt idx="578">
                  <c:v>0.94996265870052299</c:v>
                </c:pt>
                <c:pt idx="579">
                  <c:v>0.94996265870052299</c:v>
                </c:pt>
                <c:pt idx="580">
                  <c:v>0.94992526158445501</c:v>
                </c:pt>
                <c:pt idx="581">
                  <c:v>0.94992526158445501</c:v>
                </c:pt>
                <c:pt idx="582">
                  <c:v>0.94988780852655197</c:v>
                </c:pt>
                <c:pt idx="583">
                  <c:v>0.94988780852655197</c:v>
                </c:pt>
                <c:pt idx="584">
                  <c:v>0.94985029940119803</c:v>
                </c:pt>
                <c:pt idx="585">
                  <c:v>0.94985029940119803</c:v>
                </c:pt>
                <c:pt idx="586">
                  <c:v>0.94981273408239697</c:v>
                </c:pt>
                <c:pt idx="587">
                  <c:v>0.94981273408239697</c:v>
                </c:pt>
                <c:pt idx="588">
                  <c:v>0.94977511244377799</c:v>
                </c:pt>
                <c:pt idx="589">
                  <c:v>0.94977511244377799</c:v>
                </c:pt>
                <c:pt idx="590">
                  <c:v>0.94973743435859004</c:v>
                </c:pt>
                <c:pt idx="591">
                  <c:v>0.94973743435859004</c:v>
                </c:pt>
                <c:pt idx="592">
                  <c:v>0.94969969969970003</c:v>
                </c:pt>
                <c:pt idx="593">
                  <c:v>0.94969969969970003</c:v>
                </c:pt>
                <c:pt idx="594">
                  <c:v>0.94969969969970003</c:v>
                </c:pt>
                <c:pt idx="595">
                  <c:v>0.94969969969970003</c:v>
                </c:pt>
                <c:pt idx="596">
                  <c:v>0.94966190833959396</c:v>
                </c:pt>
                <c:pt idx="597">
                  <c:v>0.94966190833959396</c:v>
                </c:pt>
                <c:pt idx="598">
                  <c:v>0.94966190833959396</c:v>
                </c:pt>
                <c:pt idx="599">
                  <c:v>0.94962406015037604</c:v>
                </c:pt>
                <c:pt idx="600">
                  <c:v>0.94962406015037604</c:v>
                </c:pt>
                <c:pt idx="601">
                  <c:v>0.94962406015037604</c:v>
                </c:pt>
                <c:pt idx="602">
                  <c:v>0.94962406015037604</c:v>
                </c:pt>
                <c:pt idx="603">
                  <c:v>0.94958615500376198</c:v>
                </c:pt>
                <c:pt idx="604">
                  <c:v>0.94958615500376198</c:v>
                </c:pt>
                <c:pt idx="605">
                  <c:v>0.94883370955605695</c:v>
                </c:pt>
                <c:pt idx="606">
                  <c:v>0.94883370955605695</c:v>
                </c:pt>
                <c:pt idx="607">
                  <c:v>0.94879518072289204</c:v>
                </c:pt>
                <c:pt idx="608">
                  <c:v>0.94879518072289204</c:v>
                </c:pt>
                <c:pt idx="609">
                  <c:v>0.94875659382064803</c:v>
                </c:pt>
                <c:pt idx="610">
                  <c:v>0.94875659382064803</c:v>
                </c:pt>
                <c:pt idx="611">
                  <c:v>0.94871794871794901</c:v>
                </c:pt>
                <c:pt idx="612">
                  <c:v>0.94871794871794901</c:v>
                </c:pt>
                <c:pt idx="613">
                  <c:v>0.94800301431801104</c:v>
                </c:pt>
                <c:pt idx="614">
                  <c:v>0.94796380090497701</c:v>
                </c:pt>
                <c:pt idx="615">
                  <c:v>0.94796380090497701</c:v>
                </c:pt>
                <c:pt idx="616">
                  <c:v>0.947924528301887</c:v>
                </c:pt>
                <c:pt idx="617">
                  <c:v>0.947924528301887</c:v>
                </c:pt>
                <c:pt idx="618">
                  <c:v>0.94788519637462298</c:v>
                </c:pt>
                <c:pt idx="619">
                  <c:v>0.94788519637462298</c:v>
                </c:pt>
                <c:pt idx="620">
                  <c:v>0.94788519637462298</c:v>
                </c:pt>
                <c:pt idx="621">
                  <c:v>0.94788519637462298</c:v>
                </c:pt>
                <c:pt idx="622">
                  <c:v>0.94716981132075495</c:v>
                </c:pt>
                <c:pt idx="623">
                  <c:v>0.94712990936555896</c:v>
                </c:pt>
                <c:pt idx="624">
                  <c:v>0.94712990936555896</c:v>
                </c:pt>
                <c:pt idx="625">
                  <c:v>0.94712990936555896</c:v>
                </c:pt>
                <c:pt idx="626">
                  <c:v>0.94708994708994698</c:v>
                </c:pt>
                <c:pt idx="627">
                  <c:v>0.94708994708994698</c:v>
                </c:pt>
                <c:pt idx="628">
                  <c:v>0.94708994708994698</c:v>
                </c:pt>
                <c:pt idx="629">
                  <c:v>0.94704992435703494</c:v>
                </c:pt>
                <c:pt idx="630">
                  <c:v>0.94704992435703494</c:v>
                </c:pt>
                <c:pt idx="631">
                  <c:v>0.94700984102952301</c:v>
                </c:pt>
                <c:pt idx="632">
                  <c:v>0.94700984102952301</c:v>
                </c:pt>
                <c:pt idx="633">
                  <c:v>0.94696969696969702</c:v>
                </c:pt>
                <c:pt idx="634">
                  <c:v>0.94621212121212095</c:v>
                </c:pt>
                <c:pt idx="635">
                  <c:v>0.94617134192570096</c:v>
                </c:pt>
                <c:pt idx="636">
                  <c:v>0.94613050075872496</c:v>
                </c:pt>
                <c:pt idx="637">
                  <c:v>0.94613050075872496</c:v>
                </c:pt>
                <c:pt idx="638">
                  <c:v>0.94608959757023503</c:v>
                </c:pt>
                <c:pt idx="639">
                  <c:v>0.94604863221884505</c:v>
                </c:pt>
                <c:pt idx="640">
                  <c:v>0.94600760456273802</c:v>
                </c:pt>
                <c:pt idx="641">
                  <c:v>0.94600760456273802</c:v>
                </c:pt>
                <c:pt idx="642">
                  <c:v>0.94600760456273802</c:v>
                </c:pt>
                <c:pt idx="643">
                  <c:v>0.94524714828897305</c:v>
                </c:pt>
                <c:pt idx="644">
                  <c:v>0.94524714828897305</c:v>
                </c:pt>
                <c:pt idx="645">
                  <c:v>0.94520547945205502</c:v>
                </c:pt>
                <c:pt idx="646">
                  <c:v>0.94520547945205502</c:v>
                </c:pt>
                <c:pt idx="647">
                  <c:v>0.94520547945205502</c:v>
                </c:pt>
                <c:pt idx="648">
                  <c:v>0.94516374714394502</c:v>
                </c:pt>
                <c:pt idx="649">
                  <c:v>0.94516374714394502</c:v>
                </c:pt>
                <c:pt idx="650">
                  <c:v>0.94516374714394502</c:v>
                </c:pt>
                <c:pt idx="651">
                  <c:v>0.94516374714394502</c:v>
                </c:pt>
                <c:pt idx="652">
                  <c:v>0.94516374714394502</c:v>
                </c:pt>
                <c:pt idx="653">
                  <c:v>0.94440213252094396</c:v>
                </c:pt>
                <c:pt idx="654">
                  <c:v>0.94440213252094396</c:v>
                </c:pt>
                <c:pt idx="655">
                  <c:v>0.94435975609756095</c:v>
                </c:pt>
                <c:pt idx="656">
                  <c:v>0.94435975609756095</c:v>
                </c:pt>
                <c:pt idx="657">
                  <c:v>0.94435975609756095</c:v>
                </c:pt>
                <c:pt idx="658">
                  <c:v>0.94435975609756095</c:v>
                </c:pt>
                <c:pt idx="659">
                  <c:v>0.94431731502669702</c:v>
                </c:pt>
                <c:pt idx="660">
                  <c:v>0.94431731502669702</c:v>
                </c:pt>
                <c:pt idx="661">
                  <c:v>0.94427480916030504</c:v>
                </c:pt>
                <c:pt idx="662">
                  <c:v>0.94423223834988501</c:v>
                </c:pt>
                <c:pt idx="663">
                  <c:v>0.94423223834988501</c:v>
                </c:pt>
                <c:pt idx="664">
                  <c:v>0.94491201224177501</c:v>
                </c:pt>
                <c:pt idx="665">
                  <c:v>0.94491201224177501</c:v>
                </c:pt>
                <c:pt idx="666">
                  <c:v>0.94486983154670801</c:v>
                </c:pt>
                <c:pt idx="667">
                  <c:v>0.94486983154670801</c:v>
                </c:pt>
                <c:pt idx="668">
                  <c:v>0.944827586206897</c:v>
                </c:pt>
                <c:pt idx="669">
                  <c:v>0.944827586206897</c:v>
                </c:pt>
                <c:pt idx="670">
                  <c:v>0.944827586206897</c:v>
                </c:pt>
                <c:pt idx="671">
                  <c:v>0.944827586206897</c:v>
                </c:pt>
                <c:pt idx="672">
                  <c:v>0.94478527607361995</c:v>
                </c:pt>
                <c:pt idx="673">
                  <c:v>0.94478527607361995</c:v>
                </c:pt>
                <c:pt idx="674">
                  <c:v>0.94478527607361995</c:v>
                </c:pt>
                <c:pt idx="675">
                  <c:v>0.94478527607361995</c:v>
                </c:pt>
                <c:pt idx="676">
                  <c:v>0.94478527607361995</c:v>
                </c:pt>
                <c:pt idx="677">
                  <c:v>0.94478527607361995</c:v>
                </c:pt>
                <c:pt idx="678">
                  <c:v>0.94478527607361995</c:v>
                </c:pt>
                <c:pt idx="679">
                  <c:v>0.94478527607361995</c:v>
                </c:pt>
                <c:pt idx="680">
                  <c:v>0.94478527607361995</c:v>
                </c:pt>
                <c:pt idx="681">
                  <c:v>0.94478527607361995</c:v>
                </c:pt>
                <c:pt idx="682">
                  <c:v>0.94478527607361995</c:v>
                </c:pt>
                <c:pt idx="683">
                  <c:v>0.94478527607361995</c:v>
                </c:pt>
                <c:pt idx="684">
                  <c:v>0.94478527607361995</c:v>
                </c:pt>
                <c:pt idx="685">
                  <c:v>0.94478527607361995</c:v>
                </c:pt>
                <c:pt idx="686">
                  <c:v>0.94478527607361995</c:v>
                </c:pt>
                <c:pt idx="687">
                  <c:v>0.94546850998463905</c:v>
                </c:pt>
                <c:pt idx="688">
                  <c:v>0.94546850998463905</c:v>
                </c:pt>
                <c:pt idx="689">
                  <c:v>0.94546850998463905</c:v>
                </c:pt>
                <c:pt idx="690">
                  <c:v>0.94546850998463905</c:v>
                </c:pt>
                <c:pt idx="691">
                  <c:v>0.945426594926979</c:v>
                </c:pt>
                <c:pt idx="692">
                  <c:v>0.945426594926979</c:v>
                </c:pt>
                <c:pt idx="693">
                  <c:v>0.945426594926979</c:v>
                </c:pt>
                <c:pt idx="694">
                  <c:v>0.94538461538461604</c:v>
                </c:pt>
                <c:pt idx="695">
                  <c:v>0.94538461538461604</c:v>
                </c:pt>
                <c:pt idx="696">
                  <c:v>0.94538461538461604</c:v>
                </c:pt>
                <c:pt idx="697">
                  <c:v>0.946112394149346</c:v>
                </c:pt>
                <c:pt idx="698">
                  <c:v>0.946112394149346</c:v>
                </c:pt>
                <c:pt idx="699">
                  <c:v>0.946112394149346</c:v>
                </c:pt>
                <c:pt idx="700">
                  <c:v>0.946112394149346</c:v>
                </c:pt>
                <c:pt idx="701">
                  <c:v>0.946112394149346</c:v>
                </c:pt>
                <c:pt idx="702">
                  <c:v>0.946112394149346</c:v>
                </c:pt>
                <c:pt idx="703">
                  <c:v>0.946112394149346</c:v>
                </c:pt>
                <c:pt idx="704">
                  <c:v>0.94607087827426795</c:v>
                </c:pt>
                <c:pt idx="705">
                  <c:v>0.94607087827426795</c:v>
                </c:pt>
                <c:pt idx="706">
                  <c:v>0.94607087827426795</c:v>
                </c:pt>
                <c:pt idx="707">
                  <c:v>0.94607087827426795</c:v>
                </c:pt>
                <c:pt idx="708">
                  <c:v>0.94607087827426795</c:v>
                </c:pt>
                <c:pt idx="709">
                  <c:v>0.94607087827426795</c:v>
                </c:pt>
                <c:pt idx="710">
                  <c:v>0.94607087827426795</c:v>
                </c:pt>
                <c:pt idx="711">
                  <c:v>0.94602929838087901</c:v>
                </c:pt>
                <c:pt idx="712">
                  <c:v>0.94602929838087901</c:v>
                </c:pt>
                <c:pt idx="713">
                  <c:v>0.94598765432098797</c:v>
                </c:pt>
                <c:pt idx="714">
                  <c:v>0.94598765432098797</c:v>
                </c:pt>
                <c:pt idx="715">
                  <c:v>0.94594594594594605</c:v>
                </c:pt>
                <c:pt idx="716">
                  <c:v>0.94594594594594605</c:v>
                </c:pt>
                <c:pt idx="717">
                  <c:v>0.94594594594594605</c:v>
                </c:pt>
                <c:pt idx="718">
                  <c:v>0.94590417310664598</c:v>
                </c:pt>
                <c:pt idx="719">
                  <c:v>0.94586233565351896</c:v>
                </c:pt>
                <c:pt idx="720">
                  <c:v>0.94586233565351896</c:v>
                </c:pt>
                <c:pt idx="721">
                  <c:v>0.94582043343653299</c:v>
                </c:pt>
                <c:pt idx="722">
                  <c:v>0.94577846630519002</c:v>
                </c:pt>
                <c:pt idx="723">
                  <c:v>0.94577846630519002</c:v>
                </c:pt>
                <c:pt idx="724">
                  <c:v>0.94573643410852704</c:v>
                </c:pt>
                <c:pt idx="725">
                  <c:v>0.94573643410852704</c:v>
                </c:pt>
                <c:pt idx="726">
                  <c:v>0.94569433669511305</c:v>
                </c:pt>
                <c:pt idx="727">
                  <c:v>0.94569433669511305</c:v>
                </c:pt>
                <c:pt idx="728">
                  <c:v>0.94565217391304401</c:v>
                </c:pt>
                <c:pt idx="729">
                  <c:v>0.94565217391304401</c:v>
                </c:pt>
                <c:pt idx="730">
                  <c:v>0.94560994560994605</c:v>
                </c:pt>
                <c:pt idx="731">
                  <c:v>0.94560994560994605</c:v>
                </c:pt>
                <c:pt idx="732">
                  <c:v>0.94556765163296996</c:v>
                </c:pt>
                <c:pt idx="733">
                  <c:v>0.94556765163296996</c:v>
                </c:pt>
                <c:pt idx="734">
                  <c:v>0.94556765163296996</c:v>
                </c:pt>
                <c:pt idx="735">
                  <c:v>0.94552529182879397</c:v>
                </c:pt>
                <c:pt idx="736">
                  <c:v>0.94548286604361398</c:v>
                </c:pt>
                <c:pt idx="737">
                  <c:v>0.94544037412314896</c:v>
                </c:pt>
                <c:pt idx="738">
                  <c:v>0.94470404984423695</c:v>
                </c:pt>
                <c:pt idx="739">
                  <c:v>0.94466095089633595</c:v>
                </c:pt>
                <c:pt idx="740">
                  <c:v>0.94461778471138902</c:v>
                </c:pt>
                <c:pt idx="741">
                  <c:v>0.94457455113192801</c:v>
                </c:pt>
                <c:pt idx="742">
                  <c:v>0.94457455113192801</c:v>
                </c:pt>
                <c:pt idx="743">
                  <c:v>0.94453125000000004</c:v>
                </c:pt>
                <c:pt idx="744">
                  <c:v>0.94448788115715399</c:v>
                </c:pt>
                <c:pt idx="745">
                  <c:v>0.94444444444444398</c:v>
                </c:pt>
                <c:pt idx="746">
                  <c:v>0.944400939702428</c:v>
                </c:pt>
                <c:pt idx="747">
                  <c:v>0.94435736677116</c:v>
                </c:pt>
                <c:pt idx="748">
                  <c:v>0.94357366771159901</c:v>
                </c:pt>
                <c:pt idx="749">
                  <c:v>0.94352941176470595</c:v>
                </c:pt>
                <c:pt idx="750">
                  <c:v>0.94348508634222905</c:v>
                </c:pt>
                <c:pt idx="751">
                  <c:v>0.94344069128043995</c:v>
                </c:pt>
                <c:pt idx="752">
                  <c:v>0.94344069128043995</c:v>
                </c:pt>
                <c:pt idx="753">
                  <c:v>0.94344069128043995</c:v>
                </c:pt>
                <c:pt idx="754">
                  <c:v>0.94339622641509402</c:v>
                </c:pt>
                <c:pt idx="755">
                  <c:v>0.94335169158143195</c:v>
                </c:pt>
                <c:pt idx="756">
                  <c:v>0.94335169158143195</c:v>
                </c:pt>
                <c:pt idx="757">
                  <c:v>0.94330708661417295</c:v>
                </c:pt>
                <c:pt idx="758">
                  <c:v>0.94330708661417295</c:v>
                </c:pt>
                <c:pt idx="759">
                  <c:v>0.94251968503937</c:v>
                </c:pt>
                <c:pt idx="760">
                  <c:v>0.94247438928289995</c:v>
                </c:pt>
                <c:pt idx="761">
                  <c:v>0.94247438928289995</c:v>
                </c:pt>
                <c:pt idx="762">
                  <c:v>0.94247438928289995</c:v>
                </c:pt>
                <c:pt idx="763">
                  <c:v>0.94242902208201895</c:v>
                </c:pt>
                <c:pt idx="764">
                  <c:v>0.94242902208201895</c:v>
                </c:pt>
                <c:pt idx="765">
                  <c:v>0.942383583267561</c:v>
                </c:pt>
                <c:pt idx="766">
                  <c:v>0.94233807266982605</c:v>
                </c:pt>
                <c:pt idx="767">
                  <c:v>0.94233807266982605</c:v>
                </c:pt>
                <c:pt idx="768">
                  <c:v>0.94229249011857696</c:v>
                </c:pt>
                <c:pt idx="769">
                  <c:v>0.942246835443038</c:v>
                </c:pt>
                <c:pt idx="770">
                  <c:v>0.942246835443038</c:v>
                </c:pt>
                <c:pt idx="771">
                  <c:v>0.942246835443038</c:v>
                </c:pt>
                <c:pt idx="772">
                  <c:v>0.94220110847189198</c:v>
                </c:pt>
                <c:pt idx="773">
                  <c:v>0.94220110847189198</c:v>
                </c:pt>
                <c:pt idx="774">
                  <c:v>0.94215530903328104</c:v>
                </c:pt>
                <c:pt idx="775">
                  <c:v>0.94215530903328104</c:v>
                </c:pt>
                <c:pt idx="776">
                  <c:v>0.94215530903328104</c:v>
                </c:pt>
                <c:pt idx="777">
                  <c:v>0.94210943695479799</c:v>
                </c:pt>
                <c:pt idx="778">
                  <c:v>0.94210943695479799</c:v>
                </c:pt>
                <c:pt idx="779">
                  <c:v>0.94210943695479799</c:v>
                </c:pt>
                <c:pt idx="780">
                  <c:v>0.94210943695479799</c:v>
                </c:pt>
                <c:pt idx="781">
                  <c:v>0.94210943695479799</c:v>
                </c:pt>
                <c:pt idx="782">
                  <c:v>0.94210943695479799</c:v>
                </c:pt>
                <c:pt idx="783">
                  <c:v>0.94215530903328104</c:v>
                </c:pt>
                <c:pt idx="784">
                  <c:v>0.94215530903328104</c:v>
                </c:pt>
                <c:pt idx="785">
                  <c:v>0.94215530903328104</c:v>
                </c:pt>
                <c:pt idx="786">
                  <c:v>0.94215530903328104</c:v>
                </c:pt>
                <c:pt idx="787">
                  <c:v>0.94215530903328104</c:v>
                </c:pt>
                <c:pt idx="788">
                  <c:v>0.94215530903328104</c:v>
                </c:pt>
                <c:pt idx="789">
                  <c:v>0.94215530903328104</c:v>
                </c:pt>
                <c:pt idx="790">
                  <c:v>0.94215530903328104</c:v>
                </c:pt>
                <c:pt idx="791">
                  <c:v>0.94210943695479799</c:v>
                </c:pt>
                <c:pt idx="792">
                  <c:v>0.94210943695479799</c:v>
                </c:pt>
                <c:pt idx="793">
                  <c:v>0.94210943695479799</c:v>
                </c:pt>
                <c:pt idx="794">
                  <c:v>0.94285714285714295</c:v>
                </c:pt>
                <c:pt idx="795">
                  <c:v>0.94281175536139805</c:v>
                </c:pt>
                <c:pt idx="796">
                  <c:v>0.94281175536139805</c:v>
                </c:pt>
                <c:pt idx="797">
                  <c:v>0.94281175536139805</c:v>
                </c:pt>
                <c:pt idx="798">
                  <c:v>0.94281175536139805</c:v>
                </c:pt>
                <c:pt idx="799">
                  <c:v>0.94281175536139805</c:v>
                </c:pt>
                <c:pt idx="800">
                  <c:v>0.94281175536139805</c:v>
                </c:pt>
                <c:pt idx="801">
                  <c:v>0.94276629570747195</c:v>
                </c:pt>
                <c:pt idx="802">
                  <c:v>0.94276629570747195</c:v>
                </c:pt>
                <c:pt idx="803">
                  <c:v>0.94276629570747195</c:v>
                </c:pt>
                <c:pt idx="804">
                  <c:v>0.94276629570747195</c:v>
                </c:pt>
                <c:pt idx="805">
                  <c:v>0.94351630867143998</c:v>
                </c:pt>
                <c:pt idx="806">
                  <c:v>0.94351630867143998</c:v>
                </c:pt>
                <c:pt idx="807">
                  <c:v>0.94351630867143998</c:v>
                </c:pt>
                <c:pt idx="808">
                  <c:v>0.94351630867143998</c:v>
                </c:pt>
                <c:pt idx="809">
                  <c:v>0.94351630867143998</c:v>
                </c:pt>
                <c:pt idx="810">
                  <c:v>0.94351630867143998</c:v>
                </c:pt>
                <c:pt idx="811">
                  <c:v>0.94351630867143998</c:v>
                </c:pt>
                <c:pt idx="812">
                  <c:v>0.94351630867143998</c:v>
                </c:pt>
                <c:pt idx="813">
                  <c:v>0.94351630867143998</c:v>
                </c:pt>
                <c:pt idx="814">
                  <c:v>0.94351630867143998</c:v>
                </c:pt>
                <c:pt idx="815">
                  <c:v>0.94351630867143998</c:v>
                </c:pt>
                <c:pt idx="816">
                  <c:v>0.94351630867143998</c:v>
                </c:pt>
                <c:pt idx="817">
                  <c:v>0.94351630867143998</c:v>
                </c:pt>
                <c:pt idx="818">
                  <c:v>0.94351630867143998</c:v>
                </c:pt>
                <c:pt idx="819">
                  <c:v>0.94347133757961799</c:v>
                </c:pt>
                <c:pt idx="820">
                  <c:v>0.94347133757961799</c:v>
                </c:pt>
                <c:pt idx="821">
                  <c:v>0.94347133757961799</c:v>
                </c:pt>
                <c:pt idx="822">
                  <c:v>0.94342629482071705</c:v>
                </c:pt>
                <c:pt idx="823">
                  <c:v>0.94342629482071705</c:v>
                </c:pt>
                <c:pt idx="824">
                  <c:v>0.94342629482071705</c:v>
                </c:pt>
                <c:pt idx="825">
                  <c:v>0.94338118022328599</c:v>
                </c:pt>
                <c:pt idx="826">
                  <c:v>0.94338118022328599</c:v>
                </c:pt>
                <c:pt idx="827">
                  <c:v>0.94338118022328599</c:v>
                </c:pt>
                <c:pt idx="828">
                  <c:v>0.94338118022328599</c:v>
                </c:pt>
                <c:pt idx="829">
                  <c:v>0.94333599361532305</c:v>
                </c:pt>
                <c:pt idx="830">
                  <c:v>0.94333599361532305</c:v>
                </c:pt>
                <c:pt idx="831">
                  <c:v>0.94333599361532305</c:v>
                </c:pt>
                <c:pt idx="832">
                  <c:v>0.94333599361532305</c:v>
                </c:pt>
                <c:pt idx="833">
                  <c:v>0.94333599361532305</c:v>
                </c:pt>
                <c:pt idx="834">
                  <c:v>0.94333599361532305</c:v>
                </c:pt>
                <c:pt idx="835">
                  <c:v>0.94333599361532305</c:v>
                </c:pt>
                <c:pt idx="836">
                  <c:v>0.94333599361532305</c:v>
                </c:pt>
                <c:pt idx="837">
                  <c:v>0.94333599361532305</c:v>
                </c:pt>
                <c:pt idx="838">
                  <c:v>0.94333599361532305</c:v>
                </c:pt>
                <c:pt idx="839">
                  <c:v>0.94333599361532305</c:v>
                </c:pt>
                <c:pt idx="840">
                  <c:v>0.94333599361532305</c:v>
                </c:pt>
                <c:pt idx="841">
                  <c:v>0.94258373205741597</c:v>
                </c:pt>
                <c:pt idx="842">
                  <c:v>0.94258373205741597</c:v>
                </c:pt>
                <c:pt idx="843">
                  <c:v>0.94258373205741597</c:v>
                </c:pt>
                <c:pt idx="844">
                  <c:v>0.94258373205741597</c:v>
                </c:pt>
                <c:pt idx="845">
                  <c:v>0.94258373205741597</c:v>
                </c:pt>
                <c:pt idx="846">
                  <c:v>0.94258373205741597</c:v>
                </c:pt>
                <c:pt idx="847">
                  <c:v>0.94258373205741597</c:v>
                </c:pt>
                <c:pt idx="848">
                  <c:v>0.94253790901835599</c:v>
                </c:pt>
                <c:pt idx="849">
                  <c:v>0.94253790901835599</c:v>
                </c:pt>
                <c:pt idx="850">
                  <c:v>0.94253790901835599</c:v>
                </c:pt>
                <c:pt idx="851">
                  <c:v>0.94253790901835599</c:v>
                </c:pt>
                <c:pt idx="852">
                  <c:v>0.94253790901835599</c:v>
                </c:pt>
                <c:pt idx="853">
                  <c:v>0.94253790901835599</c:v>
                </c:pt>
                <c:pt idx="854">
                  <c:v>0.94253790901835599</c:v>
                </c:pt>
                <c:pt idx="855">
                  <c:v>0.94253790901835599</c:v>
                </c:pt>
                <c:pt idx="856">
                  <c:v>0.94253790901835599</c:v>
                </c:pt>
                <c:pt idx="857">
                  <c:v>0.94253790901835599</c:v>
                </c:pt>
                <c:pt idx="858">
                  <c:v>0.94253790901835599</c:v>
                </c:pt>
                <c:pt idx="859">
                  <c:v>0.94253790901835599</c:v>
                </c:pt>
                <c:pt idx="860">
                  <c:v>0.94253790901835599</c:v>
                </c:pt>
                <c:pt idx="861">
                  <c:v>0.94253790901835599</c:v>
                </c:pt>
                <c:pt idx="862">
                  <c:v>0.94253790901835599</c:v>
                </c:pt>
                <c:pt idx="863">
                  <c:v>0.94253790901835599</c:v>
                </c:pt>
                <c:pt idx="864">
                  <c:v>0.94253790901835599</c:v>
                </c:pt>
                <c:pt idx="865">
                  <c:v>0.94253790901835599</c:v>
                </c:pt>
                <c:pt idx="866">
                  <c:v>0.94253790901835599</c:v>
                </c:pt>
                <c:pt idx="867">
                  <c:v>0.94253790901835599</c:v>
                </c:pt>
                <c:pt idx="868">
                  <c:v>0.94253790901835599</c:v>
                </c:pt>
                <c:pt idx="869">
                  <c:v>0.94249201277955297</c:v>
                </c:pt>
                <c:pt idx="870">
                  <c:v>0.94249201277955297</c:v>
                </c:pt>
                <c:pt idx="871">
                  <c:v>0.94249201277955297</c:v>
                </c:pt>
                <c:pt idx="872">
                  <c:v>0.94244604316546798</c:v>
                </c:pt>
                <c:pt idx="873">
                  <c:v>0.94244604316546798</c:v>
                </c:pt>
                <c:pt idx="874">
                  <c:v>0.941693290734824</c:v>
                </c:pt>
                <c:pt idx="875">
                  <c:v>0.941693290734824</c:v>
                </c:pt>
                <c:pt idx="876">
                  <c:v>0.94164668265387697</c:v>
                </c:pt>
                <c:pt idx="877">
                  <c:v>0.94164668265387697</c:v>
                </c:pt>
                <c:pt idx="878">
                  <c:v>0.94164668265387697</c:v>
                </c:pt>
                <c:pt idx="879">
                  <c:v>0.94159999999999999</c:v>
                </c:pt>
                <c:pt idx="880">
                  <c:v>0.94159999999999999</c:v>
                </c:pt>
                <c:pt idx="881">
                  <c:v>0.94159999999999999</c:v>
                </c:pt>
                <c:pt idx="882">
                  <c:v>0.94159999999999999</c:v>
                </c:pt>
                <c:pt idx="883">
                  <c:v>0.94159999999999999</c:v>
                </c:pt>
                <c:pt idx="884">
                  <c:v>0.94159999999999999</c:v>
                </c:pt>
                <c:pt idx="885">
                  <c:v>0.94159999999999999</c:v>
                </c:pt>
                <c:pt idx="886">
                  <c:v>0.94159999999999999</c:v>
                </c:pt>
                <c:pt idx="887">
                  <c:v>0.94084732214228595</c:v>
                </c:pt>
                <c:pt idx="888">
                  <c:v>0.94089456869009602</c:v>
                </c:pt>
                <c:pt idx="889">
                  <c:v>0.94089456869009602</c:v>
                </c:pt>
                <c:pt idx="890">
                  <c:v>0.94089456869009602</c:v>
                </c:pt>
                <c:pt idx="891">
                  <c:v>0.94089456869009602</c:v>
                </c:pt>
                <c:pt idx="892">
                  <c:v>0.94089456869009602</c:v>
                </c:pt>
                <c:pt idx="893">
                  <c:v>0.94089456869009602</c:v>
                </c:pt>
                <c:pt idx="894">
                  <c:v>0.94089456869009602</c:v>
                </c:pt>
                <c:pt idx="895">
                  <c:v>0.94089456869009602</c:v>
                </c:pt>
                <c:pt idx="896">
                  <c:v>0.94089456869009602</c:v>
                </c:pt>
                <c:pt idx="897">
                  <c:v>0.94089456869009602</c:v>
                </c:pt>
                <c:pt idx="898">
                  <c:v>0.94084732214228595</c:v>
                </c:pt>
                <c:pt idx="899">
                  <c:v>0.94084732214228595</c:v>
                </c:pt>
                <c:pt idx="900">
                  <c:v>0.94084732214228595</c:v>
                </c:pt>
                <c:pt idx="901">
                  <c:v>0.94084732214228595</c:v>
                </c:pt>
                <c:pt idx="902">
                  <c:v>0.94084732214228595</c:v>
                </c:pt>
                <c:pt idx="903">
                  <c:v>0.94084732214228595</c:v>
                </c:pt>
                <c:pt idx="904">
                  <c:v>0.94079999999999997</c:v>
                </c:pt>
                <c:pt idx="905">
                  <c:v>0.94079999999999997</c:v>
                </c:pt>
                <c:pt idx="906">
                  <c:v>0.94079999999999997</c:v>
                </c:pt>
                <c:pt idx="907">
                  <c:v>0.94079999999999997</c:v>
                </c:pt>
                <c:pt idx="908">
                  <c:v>0.94079999999999997</c:v>
                </c:pt>
                <c:pt idx="909">
                  <c:v>0.94079999999999997</c:v>
                </c:pt>
                <c:pt idx="910">
                  <c:v>0.94079999999999997</c:v>
                </c:pt>
                <c:pt idx="911">
                  <c:v>0.94079999999999997</c:v>
                </c:pt>
                <c:pt idx="912">
                  <c:v>0.94079999999999997</c:v>
                </c:pt>
                <c:pt idx="913">
                  <c:v>0.94084732214228595</c:v>
                </c:pt>
                <c:pt idx="914">
                  <c:v>0.94084732214228595</c:v>
                </c:pt>
                <c:pt idx="915">
                  <c:v>0.94084732214228595</c:v>
                </c:pt>
                <c:pt idx="916">
                  <c:v>0.94084732214228595</c:v>
                </c:pt>
                <c:pt idx="917">
                  <c:v>0.94084732214228595</c:v>
                </c:pt>
                <c:pt idx="918">
                  <c:v>0.94089456869009602</c:v>
                </c:pt>
                <c:pt idx="919">
                  <c:v>0.94089456869009602</c:v>
                </c:pt>
                <c:pt idx="920">
                  <c:v>0.94089456869009602</c:v>
                </c:pt>
                <c:pt idx="921">
                  <c:v>0.94089456869009602</c:v>
                </c:pt>
                <c:pt idx="922">
                  <c:v>0.94089456869009602</c:v>
                </c:pt>
                <c:pt idx="923">
                  <c:v>0.94089456869009602</c:v>
                </c:pt>
                <c:pt idx="924">
                  <c:v>0.94164668265387697</c:v>
                </c:pt>
                <c:pt idx="925">
                  <c:v>0.94164668265387697</c:v>
                </c:pt>
                <c:pt idx="926">
                  <c:v>0.94164668265387697</c:v>
                </c:pt>
                <c:pt idx="927">
                  <c:v>0.94164668265387697</c:v>
                </c:pt>
                <c:pt idx="928">
                  <c:v>0.94159999999999999</c:v>
                </c:pt>
                <c:pt idx="929">
                  <c:v>0.94159999999999999</c:v>
                </c:pt>
                <c:pt idx="930">
                  <c:v>0.94159999999999999</c:v>
                </c:pt>
                <c:pt idx="931">
                  <c:v>0.94159999999999999</c:v>
                </c:pt>
                <c:pt idx="932">
                  <c:v>0.94159999999999999</c:v>
                </c:pt>
                <c:pt idx="933">
                  <c:v>0.94159999999999999</c:v>
                </c:pt>
                <c:pt idx="934">
                  <c:v>0.94159999999999999</c:v>
                </c:pt>
                <c:pt idx="935">
                  <c:v>0.94159999999999999</c:v>
                </c:pt>
                <c:pt idx="936">
                  <c:v>0.94159999999999999</c:v>
                </c:pt>
                <c:pt idx="937">
                  <c:v>0.94159999999999999</c:v>
                </c:pt>
                <c:pt idx="938">
                  <c:v>0.94159999999999999</c:v>
                </c:pt>
                <c:pt idx="939">
                  <c:v>0.94159999999999999</c:v>
                </c:pt>
                <c:pt idx="940">
                  <c:v>0.94164668265387697</c:v>
                </c:pt>
                <c:pt idx="941">
                  <c:v>0.94164668265387697</c:v>
                </c:pt>
                <c:pt idx="942">
                  <c:v>0.94240000000000002</c:v>
                </c:pt>
                <c:pt idx="943">
                  <c:v>0.94240000000000002</c:v>
                </c:pt>
                <c:pt idx="944">
                  <c:v>0.94244604316546798</c:v>
                </c:pt>
                <c:pt idx="945">
                  <c:v>0.94244604316546798</c:v>
                </c:pt>
                <c:pt idx="946">
                  <c:v>0.94244604316546798</c:v>
                </c:pt>
                <c:pt idx="947">
                  <c:v>0.94244604316546798</c:v>
                </c:pt>
                <c:pt idx="948">
                  <c:v>0.941693290734824</c:v>
                </c:pt>
                <c:pt idx="949">
                  <c:v>0.941693290734824</c:v>
                </c:pt>
                <c:pt idx="950">
                  <c:v>0.941693290734824</c:v>
                </c:pt>
                <c:pt idx="951">
                  <c:v>0.941693290734824</c:v>
                </c:pt>
                <c:pt idx="952">
                  <c:v>0.941693290734824</c:v>
                </c:pt>
                <c:pt idx="953">
                  <c:v>0.941693290734824</c:v>
                </c:pt>
                <c:pt idx="954">
                  <c:v>0.941693290734824</c:v>
                </c:pt>
                <c:pt idx="955">
                  <c:v>0.941693290734824</c:v>
                </c:pt>
                <c:pt idx="956">
                  <c:v>0.94164668265387697</c:v>
                </c:pt>
                <c:pt idx="957">
                  <c:v>0.94164668265387697</c:v>
                </c:pt>
                <c:pt idx="958">
                  <c:v>0.94164668265387697</c:v>
                </c:pt>
                <c:pt idx="959">
                  <c:v>0.94164668265387697</c:v>
                </c:pt>
                <c:pt idx="960">
                  <c:v>0.94164668265387697</c:v>
                </c:pt>
                <c:pt idx="961">
                  <c:v>0.94164668265387697</c:v>
                </c:pt>
                <c:pt idx="962">
                  <c:v>0.94164668265387697</c:v>
                </c:pt>
                <c:pt idx="963">
                  <c:v>0.94235388310648505</c:v>
                </c:pt>
                <c:pt idx="964">
                  <c:v>0.94235388310648505</c:v>
                </c:pt>
                <c:pt idx="965">
                  <c:v>0.94235388310648505</c:v>
                </c:pt>
                <c:pt idx="966">
                  <c:v>0.94235388310648505</c:v>
                </c:pt>
                <c:pt idx="967">
                  <c:v>0.94235388310648505</c:v>
                </c:pt>
                <c:pt idx="968">
                  <c:v>0.94235388310648505</c:v>
                </c:pt>
                <c:pt idx="969">
                  <c:v>0.94230769230769196</c:v>
                </c:pt>
                <c:pt idx="970">
                  <c:v>0.94230769230769196</c:v>
                </c:pt>
                <c:pt idx="971">
                  <c:v>0.94230769230769196</c:v>
                </c:pt>
                <c:pt idx="972">
                  <c:v>0.94230769230769196</c:v>
                </c:pt>
                <c:pt idx="973">
                  <c:v>0.94230769230769196</c:v>
                </c:pt>
                <c:pt idx="974">
                  <c:v>0.94226142742582197</c:v>
                </c:pt>
                <c:pt idx="975">
                  <c:v>0.94226142742582197</c:v>
                </c:pt>
                <c:pt idx="976">
                  <c:v>0.94226142742582197</c:v>
                </c:pt>
                <c:pt idx="977">
                  <c:v>0.94145950280673596</c:v>
                </c:pt>
                <c:pt idx="978">
                  <c:v>0.94145950280673596</c:v>
                </c:pt>
                <c:pt idx="979">
                  <c:v>0.94141252006420495</c:v>
                </c:pt>
                <c:pt idx="980">
                  <c:v>0.94141252006420495</c:v>
                </c:pt>
                <c:pt idx="981">
                  <c:v>0.94136546184739001</c:v>
                </c:pt>
                <c:pt idx="982">
                  <c:v>0.94131832797427595</c:v>
                </c:pt>
                <c:pt idx="983">
                  <c:v>0.94131832797427595</c:v>
                </c:pt>
                <c:pt idx="984">
                  <c:v>0.94127111826226895</c:v>
                </c:pt>
                <c:pt idx="985">
                  <c:v>0.94127111826226895</c:v>
                </c:pt>
                <c:pt idx="986">
                  <c:v>0.94051446945337602</c:v>
                </c:pt>
                <c:pt idx="987">
                  <c:v>0.94051446945337602</c:v>
                </c:pt>
                <c:pt idx="988">
                  <c:v>0.94046661303298495</c:v>
                </c:pt>
                <c:pt idx="989">
                  <c:v>0.94046661303298495</c:v>
                </c:pt>
                <c:pt idx="990">
                  <c:v>0.94046661303298495</c:v>
                </c:pt>
                <c:pt idx="991">
                  <c:v>0.94046661303298495</c:v>
                </c:pt>
                <c:pt idx="992">
                  <c:v>0.94046661303298495</c:v>
                </c:pt>
                <c:pt idx="993">
                  <c:v>0.93971061093247599</c:v>
                </c:pt>
                <c:pt idx="994">
                  <c:v>0.93966210780370096</c:v>
                </c:pt>
                <c:pt idx="995">
                  <c:v>0.93966210780370096</c:v>
                </c:pt>
                <c:pt idx="996">
                  <c:v>0.93966210780370096</c:v>
                </c:pt>
                <c:pt idx="997">
                  <c:v>0.93966210780370096</c:v>
                </c:pt>
                <c:pt idx="998">
                  <c:v>0.93966210780370096</c:v>
                </c:pt>
                <c:pt idx="999">
                  <c:v>0.93961352657004804</c:v>
                </c:pt>
                <c:pt idx="1000">
                  <c:v>0.93961352657004804</c:v>
                </c:pt>
                <c:pt idx="1001">
                  <c:v>0.93961352657004804</c:v>
                </c:pt>
                <c:pt idx="1002">
                  <c:v>0.93956486704270703</c:v>
                </c:pt>
                <c:pt idx="1003">
                  <c:v>0.93880837359098201</c:v>
                </c:pt>
                <c:pt idx="1004">
                  <c:v>0.93880837359098201</c:v>
                </c:pt>
                <c:pt idx="1005">
                  <c:v>0.93875906526994402</c:v>
                </c:pt>
                <c:pt idx="1006">
                  <c:v>0.93875906526994402</c:v>
                </c:pt>
                <c:pt idx="1007">
                  <c:v>0.93870967741935496</c:v>
                </c:pt>
                <c:pt idx="1008">
                  <c:v>0.93870967741935496</c:v>
                </c:pt>
                <c:pt idx="1009">
                  <c:v>0.93866020984665</c:v>
                </c:pt>
                <c:pt idx="1010">
                  <c:v>0.93866020984665</c:v>
                </c:pt>
                <c:pt idx="1011">
                  <c:v>0.93866020984665</c:v>
                </c:pt>
                <c:pt idx="1012">
                  <c:v>0.93866020984665</c:v>
                </c:pt>
                <c:pt idx="1013">
                  <c:v>0.93861066235864299</c:v>
                </c:pt>
                <c:pt idx="1014">
                  <c:v>0.93785310734463301</c:v>
                </c:pt>
                <c:pt idx="1015">
                  <c:v>0.93785310734463301</c:v>
                </c:pt>
                <c:pt idx="1016">
                  <c:v>0.93785310734463301</c:v>
                </c:pt>
                <c:pt idx="1017">
                  <c:v>0.93790322580645202</c:v>
                </c:pt>
                <c:pt idx="1018">
                  <c:v>0.93790322580645202</c:v>
                </c:pt>
                <c:pt idx="1019">
                  <c:v>0.93790322580645202</c:v>
                </c:pt>
                <c:pt idx="1020">
                  <c:v>0.93790322580645202</c:v>
                </c:pt>
                <c:pt idx="1021">
                  <c:v>0.93790322580645202</c:v>
                </c:pt>
                <c:pt idx="1022">
                  <c:v>0.93795326349718</c:v>
                </c:pt>
                <c:pt idx="1023">
                  <c:v>0.93795326349718</c:v>
                </c:pt>
                <c:pt idx="1024">
                  <c:v>0.93795326349718</c:v>
                </c:pt>
                <c:pt idx="1025">
                  <c:v>0.93795326349718</c:v>
                </c:pt>
                <c:pt idx="1026">
                  <c:v>0.93795326349718</c:v>
                </c:pt>
                <c:pt idx="1027">
                  <c:v>0.93795326349718</c:v>
                </c:pt>
                <c:pt idx="1028">
                  <c:v>0.93795326349718</c:v>
                </c:pt>
                <c:pt idx="1029">
                  <c:v>0.93800322061191599</c:v>
                </c:pt>
                <c:pt idx="1030">
                  <c:v>0.93800322061191599</c:v>
                </c:pt>
                <c:pt idx="1031">
                  <c:v>0.93800322061191599</c:v>
                </c:pt>
                <c:pt idx="1032">
                  <c:v>0.93800322061191599</c:v>
                </c:pt>
                <c:pt idx="1033">
                  <c:v>0.93800322061191599</c:v>
                </c:pt>
                <c:pt idx="1034">
                  <c:v>0.93800322061191599</c:v>
                </c:pt>
                <c:pt idx="1035">
                  <c:v>0.93800322061191599</c:v>
                </c:pt>
                <c:pt idx="1036">
                  <c:v>0.93800322061191599</c:v>
                </c:pt>
                <c:pt idx="1037">
                  <c:v>0.93800322061191599</c:v>
                </c:pt>
                <c:pt idx="1038">
                  <c:v>0.93805309734513298</c:v>
                </c:pt>
                <c:pt idx="1039">
                  <c:v>0.93805309734513298</c:v>
                </c:pt>
                <c:pt idx="1040">
                  <c:v>0.93805309734513298</c:v>
                </c:pt>
                <c:pt idx="1041">
                  <c:v>0.93805309734513298</c:v>
                </c:pt>
                <c:pt idx="1042">
                  <c:v>0.93810289389067503</c:v>
                </c:pt>
                <c:pt idx="1043">
                  <c:v>0.93810289389067503</c:v>
                </c:pt>
                <c:pt idx="1044">
                  <c:v>0.93815261044176701</c:v>
                </c:pt>
                <c:pt idx="1045">
                  <c:v>0.93820224719101097</c:v>
                </c:pt>
                <c:pt idx="1046">
                  <c:v>0.93820224719101097</c:v>
                </c:pt>
                <c:pt idx="1047">
                  <c:v>0.93825180433039301</c:v>
                </c:pt>
                <c:pt idx="1048">
                  <c:v>0.93830128205128205</c:v>
                </c:pt>
                <c:pt idx="1049">
                  <c:v>0.93830128205128205</c:v>
                </c:pt>
                <c:pt idx="1050">
                  <c:v>0.93835068054443604</c:v>
                </c:pt>
                <c:pt idx="1051">
                  <c:v>0.93840000000000001</c:v>
                </c:pt>
                <c:pt idx="1052">
                  <c:v>0.93840000000000001</c:v>
                </c:pt>
                <c:pt idx="1053">
                  <c:v>0.93764988009592298</c:v>
                </c:pt>
                <c:pt idx="1054">
                  <c:v>0.93769968051118202</c:v>
                </c:pt>
                <c:pt idx="1055">
                  <c:v>0.93769968051118202</c:v>
                </c:pt>
                <c:pt idx="1056">
                  <c:v>0.93774940143655205</c:v>
                </c:pt>
                <c:pt idx="1057">
                  <c:v>0.93774940143655205</c:v>
                </c:pt>
                <c:pt idx="1058">
                  <c:v>0.93779904306220097</c:v>
                </c:pt>
                <c:pt idx="1059">
                  <c:v>0.93779904306220097</c:v>
                </c:pt>
                <c:pt idx="1060">
                  <c:v>0.93784860557768901</c:v>
                </c:pt>
                <c:pt idx="1061">
                  <c:v>0.93784860557768901</c:v>
                </c:pt>
                <c:pt idx="1062">
                  <c:v>0.93784860557768901</c:v>
                </c:pt>
                <c:pt idx="1063">
                  <c:v>0.93789808917197504</c:v>
                </c:pt>
                <c:pt idx="1064">
                  <c:v>0.93789808917197504</c:v>
                </c:pt>
                <c:pt idx="1065">
                  <c:v>0.93794749403341304</c:v>
                </c:pt>
                <c:pt idx="1066">
                  <c:v>0.93720190779014301</c:v>
                </c:pt>
                <c:pt idx="1067">
                  <c:v>0.93725178713264501</c:v>
                </c:pt>
                <c:pt idx="1068">
                  <c:v>0.93725178713264501</c:v>
                </c:pt>
                <c:pt idx="1069">
                  <c:v>0.93730158730158697</c:v>
                </c:pt>
                <c:pt idx="1070">
                  <c:v>0.93730158730158697</c:v>
                </c:pt>
                <c:pt idx="1071">
                  <c:v>0.93730158730158697</c:v>
                </c:pt>
                <c:pt idx="1072">
                  <c:v>0.93735130848532899</c:v>
                </c:pt>
                <c:pt idx="1073">
                  <c:v>0.93735130848532899</c:v>
                </c:pt>
                <c:pt idx="1074">
                  <c:v>0.937400950871632</c:v>
                </c:pt>
                <c:pt idx="1075">
                  <c:v>0.937400950871632</c:v>
                </c:pt>
                <c:pt idx="1076">
                  <c:v>0.93745051464766405</c:v>
                </c:pt>
                <c:pt idx="1077">
                  <c:v>0.93745051464766405</c:v>
                </c:pt>
                <c:pt idx="1078">
                  <c:v>0.93745051464766405</c:v>
                </c:pt>
                <c:pt idx="1079">
                  <c:v>0.93745051464766405</c:v>
                </c:pt>
                <c:pt idx="1080">
                  <c:v>0.93745051464766405</c:v>
                </c:pt>
                <c:pt idx="1081">
                  <c:v>0.93745051464766405</c:v>
                </c:pt>
                <c:pt idx="1082">
                  <c:v>0.93745051464766405</c:v>
                </c:pt>
                <c:pt idx="1083">
                  <c:v>0.936708860759494</c:v>
                </c:pt>
                <c:pt idx="1084">
                  <c:v>0.936708860759494</c:v>
                </c:pt>
                <c:pt idx="1085">
                  <c:v>0.936708860759494</c:v>
                </c:pt>
                <c:pt idx="1086">
                  <c:v>0.936708860759494</c:v>
                </c:pt>
                <c:pt idx="1087">
                  <c:v>0.936708860759494</c:v>
                </c:pt>
                <c:pt idx="1088">
                  <c:v>0.936658749010293</c:v>
                </c:pt>
                <c:pt idx="1089">
                  <c:v>0.936658749010293</c:v>
                </c:pt>
                <c:pt idx="1090">
                  <c:v>0.936658749010293</c:v>
                </c:pt>
                <c:pt idx="1091">
                  <c:v>0.936658749010293</c:v>
                </c:pt>
                <c:pt idx="1092">
                  <c:v>0.936658749010293</c:v>
                </c:pt>
                <c:pt idx="1093">
                  <c:v>0.936658749010293</c:v>
                </c:pt>
                <c:pt idx="1094">
                  <c:v>0.935917721518987</c:v>
                </c:pt>
                <c:pt idx="1095">
                  <c:v>0.935917721518987</c:v>
                </c:pt>
                <c:pt idx="1096">
                  <c:v>0.935917721518987</c:v>
                </c:pt>
                <c:pt idx="1097">
                  <c:v>0.935917721518987</c:v>
                </c:pt>
                <c:pt idx="1098">
                  <c:v>0.935917721518987</c:v>
                </c:pt>
                <c:pt idx="1099">
                  <c:v>0.935917721518987</c:v>
                </c:pt>
                <c:pt idx="1100">
                  <c:v>0.935917721518987</c:v>
                </c:pt>
                <c:pt idx="1101">
                  <c:v>0.935917721518987</c:v>
                </c:pt>
                <c:pt idx="1102">
                  <c:v>0.93586698337292096</c:v>
                </c:pt>
                <c:pt idx="1103">
                  <c:v>0.93586698337292096</c:v>
                </c:pt>
                <c:pt idx="1104">
                  <c:v>0.93586698337292096</c:v>
                </c:pt>
                <c:pt idx="1105">
                  <c:v>0.93581616481774899</c:v>
                </c:pt>
                <c:pt idx="1106">
                  <c:v>0.93581616481774899</c:v>
                </c:pt>
                <c:pt idx="1107">
                  <c:v>0.93581616481774899</c:v>
                </c:pt>
                <c:pt idx="1108">
                  <c:v>0.935765265662173</c:v>
                </c:pt>
                <c:pt idx="1109">
                  <c:v>0.93571428571428605</c:v>
                </c:pt>
                <c:pt idx="1110">
                  <c:v>0.93566322478157304</c:v>
                </c:pt>
                <c:pt idx="1111">
                  <c:v>0.93566322478157304</c:v>
                </c:pt>
                <c:pt idx="1112">
                  <c:v>0.93561208267090601</c:v>
                </c:pt>
                <c:pt idx="1113">
                  <c:v>0.93556085918854404</c:v>
                </c:pt>
                <c:pt idx="1114">
                  <c:v>0.93556085918854404</c:v>
                </c:pt>
                <c:pt idx="1115">
                  <c:v>0.93550955414012704</c:v>
                </c:pt>
                <c:pt idx="1116">
                  <c:v>0.93550955414012704</c:v>
                </c:pt>
                <c:pt idx="1117">
                  <c:v>0.93550955414012704</c:v>
                </c:pt>
                <c:pt idx="1118">
                  <c:v>0.93545816733067699</c:v>
                </c:pt>
                <c:pt idx="1119">
                  <c:v>0.93545816733067699</c:v>
                </c:pt>
                <c:pt idx="1120">
                  <c:v>0.93545816733067699</c:v>
                </c:pt>
                <c:pt idx="1121">
                  <c:v>0.93545816733067699</c:v>
                </c:pt>
                <c:pt idx="1122">
                  <c:v>0.93540669856459302</c:v>
                </c:pt>
                <c:pt idx="1123">
                  <c:v>0.93540669856459302</c:v>
                </c:pt>
                <c:pt idx="1124">
                  <c:v>0.93540669856459302</c:v>
                </c:pt>
                <c:pt idx="1125">
                  <c:v>0.93540669856459302</c:v>
                </c:pt>
                <c:pt idx="1126">
                  <c:v>0.93466135458167299</c:v>
                </c:pt>
                <c:pt idx="1127">
                  <c:v>0.93466135458167299</c:v>
                </c:pt>
                <c:pt idx="1128">
                  <c:v>0.93466135458167299</c:v>
                </c:pt>
                <c:pt idx="1129">
                  <c:v>0.934609250398724</c:v>
                </c:pt>
                <c:pt idx="1130">
                  <c:v>0.934609250398724</c:v>
                </c:pt>
                <c:pt idx="1131">
                  <c:v>0.934609250398724</c:v>
                </c:pt>
                <c:pt idx="1132">
                  <c:v>0.93530351437699699</c:v>
                </c:pt>
                <c:pt idx="1133">
                  <c:v>0.93525179856115104</c:v>
                </c:pt>
                <c:pt idx="1134">
                  <c:v>0.93525179856115104</c:v>
                </c:pt>
                <c:pt idx="1135">
                  <c:v>0.93525179856115104</c:v>
                </c:pt>
                <c:pt idx="1136">
                  <c:v>0.93520000000000003</c:v>
                </c:pt>
                <c:pt idx="1137">
                  <c:v>0.93514811849479595</c:v>
                </c:pt>
                <c:pt idx="1138">
                  <c:v>0.93514811849479595</c:v>
                </c:pt>
                <c:pt idx="1139">
                  <c:v>0.93509615384615397</c:v>
                </c:pt>
                <c:pt idx="1140">
                  <c:v>0.93509615384615397</c:v>
                </c:pt>
                <c:pt idx="1141">
                  <c:v>0.93504410585404996</c:v>
                </c:pt>
                <c:pt idx="1142">
                  <c:v>0.93504410585404996</c:v>
                </c:pt>
                <c:pt idx="1143">
                  <c:v>0.93579454253611605</c:v>
                </c:pt>
                <c:pt idx="1144">
                  <c:v>0.93574297188754996</c:v>
                </c:pt>
                <c:pt idx="1145">
                  <c:v>0.93574297188754996</c:v>
                </c:pt>
                <c:pt idx="1146">
                  <c:v>0.93574297188754996</c:v>
                </c:pt>
                <c:pt idx="1147">
                  <c:v>0.93574297188754996</c:v>
                </c:pt>
                <c:pt idx="1148">
                  <c:v>0.93569131832797403</c:v>
                </c:pt>
                <c:pt idx="1149">
                  <c:v>0.93569131832797403</c:v>
                </c:pt>
                <c:pt idx="1150">
                  <c:v>0.93569131832797403</c:v>
                </c:pt>
                <c:pt idx="1151">
                  <c:v>0.93569131832797403</c:v>
                </c:pt>
                <c:pt idx="1152">
                  <c:v>0.93569131832797403</c:v>
                </c:pt>
                <c:pt idx="1153">
                  <c:v>0.93569131832797403</c:v>
                </c:pt>
                <c:pt idx="1154">
                  <c:v>0.93569131832797403</c:v>
                </c:pt>
                <c:pt idx="1155">
                  <c:v>0.93569131832797403</c:v>
                </c:pt>
                <c:pt idx="1156">
                  <c:v>0.93569131832797403</c:v>
                </c:pt>
                <c:pt idx="1157">
                  <c:v>0.93569131832797403</c:v>
                </c:pt>
                <c:pt idx="1158">
                  <c:v>0.93569131832797403</c:v>
                </c:pt>
                <c:pt idx="1159">
                  <c:v>0.93569131832797403</c:v>
                </c:pt>
                <c:pt idx="1160">
                  <c:v>0.93569131832797403</c:v>
                </c:pt>
                <c:pt idx="1161">
                  <c:v>0.93569131832797403</c:v>
                </c:pt>
                <c:pt idx="1162">
                  <c:v>0.93569131832797403</c:v>
                </c:pt>
                <c:pt idx="1163">
                  <c:v>0.93569131832797403</c:v>
                </c:pt>
                <c:pt idx="1164">
                  <c:v>0.93569131832797403</c:v>
                </c:pt>
                <c:pt idx="1165">
                  <c:v>0.93563958165728101</c:v>
                </c:pt>
                <c:pt idx="1166">
                  <c:v>0.93563958165728101</c:v>
                </c:pt>
                <c:pt idx="1167">
                  <c:v>0.93563958165728101</c:v>
                </c:pt>
                <c:pt idx="1168">
                  <c:v>0.93563958165728101</c:v>
                </c:pt>
                <c:pt idx="1169">
                  <c:v>0.93563958165728101</c:v>
                </c:pt>
                <c:pt idx="1170">
                  <c:v>0.93563958165728101</c:v>
                </c:pt>
                <c:pt idx="1171">
                  <c:v>0.93563958165728101</c:v>
                </c:pt>
                <c:pt idx="1172">
                  <c:v>0.93563958165728101</c:v>
                </c:pt>
                <c:pt idx="1173">
                  <c:v>0.93563958165728101</c:v>
                </c:pt>
                <c:pt idx="1174">
                  <c:v>0.93563958165728101</c:v>
                </c:pt>
                <c:pt idx="1175">
                  <c:v>0.93563958165728101</c:v>
                </c:pt>
                <c:pt idx="1176">
                  <c:v>0.93563958165728101</c:v>
                </c:pt>
                <c:pt idx="1177">
                  <c:v>0.93563958165728101</c:v>
                </c:pt>
                <c:pt idx="1178">
                  <c:v>0.93563958165728101</c:v>
                </c:pt>
                <c:pt idx="1179">
                  <c:v>0.93558776167471802</c:v>
                </c:pt>
                <c:pt idx="1180">
                  <c:v>0.93558776167471802</c:v>
                </c:pt>
                <c:pt idx="1181">
                  <c:v>0.93558776167471802</c:v>
                </c:pt>
                <c:pt idx="1182">
                  <c:v>0.93558776167471802</c:v>
                </c:pt>
                <c:pt idx="1183">
                  <c:v>0.93558776167471802</c:v>
                </c:pt>
                <c:pt idx="1184">
                  <c:v>0.93553585817888796</c:v>
                </c:pt>
                <c:pt idx="1185">
                  <c:v>0.934782608695652</c:v>
                </c:pt>
                <c:pt idx="1186">
                  <c:v>0.934782608695652</c:v>
                </c:pt>
                <c:pt idx="1187">
                  <c:v>0.93473005640612405</c:v>
                </c:pt>
                <c:pt idx="1188">
                  <c:v>0.93473005640612405</c:v>
                </c:pt>
                <c:pt idx="1189">
                  <c:v>0.93467741935483895</c:v>
                </c:pt>
                <c:pt idx="1190">
                  <c:v>0.93467741935483895</c:v>
                </c:pt>
                <c:pt idx="1191">
                  <c:v>0.93462469733656195</c:v>
                </c:pt>
                <c:pt idx="1192">
                  <c:v>0.93387096774193501</c:v>
                </c:pt>
                <c:pt idx="1193">
                  <c:v>0.93387096774193501</c:v>
                </c:pt>
                <c:pt idx="1194">
                  <c:v>0.93381759483454396</c:v>
                </c:pt>
                <c:pt idx="1195">
                  <c:v>0.93381759483454396</c:v>
                </c:pt>
                <c:pt idx="1196">
                  <c:v>0.93376413570274597</c:v>
                </c:pt>
                <c:pt idx="1197">
                  <c:v>0.93376413570274597</c:v>
                </c:pt>
                <c:pt idx="1198">
                  <c:v>0.93301049233252598</c:v>
                </c:pt>
                <c:pt idx="1199">
                  <c:v>0.93295638126009695</c:v>
                </c:pt>
                <c:pt idx="1200">
                  <c:v>0.93295638126009695</c:v>
                </c:pt>
                <c:pt idx="1201">
                  <c:v>0.93295638126009695</c:v>
                </c:pt>
                <c:pt idx="1202">
                  <c:v>0.93295638126009695</c:v>
                </c:pt>
                <c:pt idx="1203">
                  <c:v>0.93290218270008096</c:v>
                </c:pt>
                <c:pt idx="1204">
                  <c:v>0.93290218270008096</c:v>
                </c:pt>
                <c:pt idx="1205">
                  <c:v>0.93290218270008096</c:v>
                </c:pt>
                <c:pt idx="1206">
                  <c:v>0.93284789644013</c:v>
                </c:pt>
                <c:pt idx="1207">
                  <c:v>0.93284789644013</c:v>
                </c:pt>
                <c:pt idx="1208">
                  <c:v>0.93284789644013</c:v>
                </c:pt>
                <c:pt idx="1209">
                  <c:v>0.93279352226720702</c:v>
                </c:pt>
                <c:pt idx="1210">
                  <c:v>0.93198380566801597</c:v>
                </c:pt>
                <c:pt idx="1211">
                  <c:v>0.93198380566801597</c:v>
                </c:pt>
                <c:pt idx="1212">
                  <c:v>0.93192868719610999</c:v>
                </c:pt>
                <c:pt idx="1213">
                  <c:v>0.93187347931873499</c:v>
                </c:pt>
                <c:pt idx="1214">
                  <c:v>0.93181818181818199</c:v>
                </c:pt>
                <c:pt idx="1215">
                  <c:v>0.93176279447603605</c:v>
                </c:pt>
                <c:pt idx="1216">
                  <c:v>0.93176279447603605</c:v>
                </c:pt>
                <c:pt idx="1217">
                  <c:v>0.931707317073171</c:v>
                </c:pt>
                <c:pt idx="1218">
                  <c:v>0.93165174938974804</c:v>
                </c:pt>
                <c:pt idx="1219">
                  <c:v>0.93159609120521203</c:v>
                </c:pt>
                <c:pt idx="1220">
                  <c:v>0.93083807973962596</c:v>
                </c:pt>
                <c:pt idx="1221">
                  <c:v>0.93083807973962596</c:v>
                </c:pt>
                <c:pt idx="1222">
                  <c:v>0.93078175895765503</c:v>
                </c:pt>
                <c:pt idx="1223">
                  <c:v>0.93072534637326798</c:v>
                </c:pt>
                <c:pt idx="1224">
                  <c:v>0.93072534637326798</c:v>
                </c:pt>
                <c:pt idx="1225">
                  <c:v>0.93066884176182696</c:v>
                </c:pt>
                <c:pt idx="1226">
                  <c:v>0.93066884176182696</c:v>
                </c:pt>
                <c:pt idx="1227">
                  <c:v>0.93066884176182696</c:v>
                </c:pt>
                <c:pt idx="1228">
                  <c:v>0.93061224489795902</c:v>
                </c:pt>
                <c:pt idx="1229">
                  <c:v>0.93061224489795902</c:v>
                </c:pt>
                <c:pt idx="1230">
                  <c:v>0.93061224489795902</c:v>
                </c:pt>
                <c:pt idx="1231">
                  <c:v>0.93055555555555602</c:v>
                </c:pt>
                <c:pt idx="1232">
                  <c:v>0.93055555555555602</c:v>
                </c:pt>
                <c:pt idx="1233">
                  <c:v>0.930498773507768</c:v>
                </c:pt>
                <c:pt idx="1234">
                  <c:v>0.93044189852700498</c:v>
                </c:pt>
                <c:pt idx="1235">
                  <c:v>0.93044189852700498</c:v>
                </c:pt>
                <c:pt idx="1236">
                  <c:v>0.93038493038492998</c:v>
                </c:pt>
                <c:pt idx="1237">
                  <c:v>0.93032786885245899</c:v>
                </c:pt>
                <c:pt idx="1238">
                  <c:v>0.93032786885245899</c:v>
                </c:pt>
                <c:pt idx="1239">
                  <c:v>0.93032786885245899</c:v>
                </c:pt>
                <c:pt idx="1240">
                  <c:v>0.930270713699754</c:v>
                </c:pt>
                <c:pt idx="1241">
                  <c:v>0.93021346469622301</c:v>
                </c:pt>
                <c:pt idx="1242">
                  <c:v>0.93021346469622301</c:v>
                </c:pt>
                <c:pt idx="1243">
                  <c:v>0.93015612161051797</c:v>
                </c:pt>
                <c:pt idx="1244">
                  <c:v>0.93009868421052599</c:v>
                </c:pt>
                <c:pt idx="1245">
                  <c:v>0.93086419753086402</c:v>
                </c:pt>
                <c:pt idx="1246">
                  <c:v>0.93080724876441501</c:v>
                </c:pt>
                <c:pt idx="1247">
                  <c:v>0.93080724876441501</c:v>
                </c:pt>
                <c:pt idx="1248">
                  <c:v>0.93080724876441501</c:v>
                </c:pt>
                <c:pt idx="1249">
                  <c:v>0.93075020610057702</c:v>
                </c:pt>
                <c:pt idx="1250">
                  <c:v>0.93075020610057702</c:v>
                </c:pt>
                <c:pt idx="1251">
                  <c:v>0.93075020610057702</c:v>
                </c:pt>
                <c:pt idx="1252">
                  <c:v>0.93075020610057702</c:v>
                </c:pt>
                <c:pt idx="1253">
                  <c:v>0.93075020610057702</c:v>
                </c:pt>
                <c:pt idx="1254">
                  <c:v>0.93069306930693096</c:v>
                </c:pt>
                <c:pt idx="1255">
                  <c:v>0.93069306930693096</c:v>
                </c:pt>
                <c:pt idx="1256">
                  <c:v>0.93069306930693096</c:v>
                </c:pt>
                <c:pt idx="1257">
                  <c:v>0.93146160198183303</c:v>
                </c:pt>
                <c:pt idx="1258">
                  <c:v>0.93146160198183303</c:v>
                </c:pt>
                <c:pt idx="1259">
                  <c:v>0.93146160198183303</c:v>
                </c:pt>
                <c:pt idx="1260">
                  <c:v>0.93140495867768602</c:v>
                </c:pt>
                <c:pt idx="1261">
                  <c:v>0.93140495867768602</c:v>
                </c:pt>
                <c:pt idx="1262">
                  <c:v>0.93140495867768602</c:v>
                </c:pt>
                <c:pt idx="1263">
                  <c:v>0.931348221670802</c:v>
                </c:pt>
                <c:pt idx="1264">
                  <c:v>0.931348221670802</c:v>
                </c:pt>
                <c:pt idx="1265">
                  <c:v>0.93206296603148298</c:v>
                </c:pt>
                <c:pt idx="1266">
                  <c:v>0.93206296603148298</c:v>
                </c:pt>
                <c:pt idx="1267">
                  <c:v>0.93206296603148298</c:v>
                </c:pt>
                <c:pt idx="1268">
                  <c:v>0.93200663349917101</c:v>
                </c:pt>
                <c:pt idx="1269">
                  <c:v>0.93200663349917101</c:v>
                </c:pt>
                <c:pt idx="1270">
                  <c:v>0.932780082987552</c:v>
                </c:pt>
                <c:pt idx="1271">
                  <c:v>0.93272425249169499</c:v>
                </c:pt>
                <c:pt idx="1272">
                  <c:v>0.93272425249169499</c:v>
                </c:pt>
                <c:pt idx="1273">
                  <c:v>0.93272425249169499</c:v>
                </c:pt>
                <c:pt idx="1274">
                  <c:v>0.93272425249169499</c:v>
                </c:pt>
                <c:pt idx="1275">
                  <c:v>0.93349958437240199</c:v>
                </c:pt>
                <c:pt idx="1276">
                  <c:v>0.93344425956738797</c:v>
                </c:pt>
                <c:pt idx="1277">
                  <c:v>0.93344425956738797</c:v>
                </c:pt>
                <c:pt idx="1278">
                  <c:v>0.93344425956738797</c:v>
                </c:pt>
                <c:pt idx="1279">
                  <c:v>0.93422148209825095</c:v>
                </c:pt>
                <c:pt idx="1280">
                  <c:v>0.93422148209825095</c:v>
                </c:pt>
                <c:pt idx="1281">
                  <c:v>0.93416666666666703</c:v>
                </c:pt>
                <c:pt idx="1282">
                  <c:v>0.93416666666666703</c:v>
                </c:pt>
                <c:pt idx="1283">
                  <c:v>0.93416666666666703</c:v>
                </c:pt>
                <c:pt idx="1284">
                  <c:v>0.93489148580968295</c:v>
                </c:pt>
                <c:pt idx="1285">
                  <c:v>0.93489148580968295</c:v>
                </c:pt>
                <c:pt idx="1286">
                  <c:v>0.93489148580968295</c:v>
                </c:pt>
                <c:pt idx="1287">
                  <c:v>0.93483709273183002</c:v>
                </c:pt>
                <c:pt idx="1288">
                  <c:v>0.93561872909698995</c:v>
                </c:pt>
                <c:pt idx="1289">
                  <c:v>0.935564853556486</c:v>
                </c:pt>
                <c:pt idx="1290">
                  <c:v>0.93551088777219404</c:v>
                </c:pt>
                <c:pt idx="1291">
                  <c:v>0.93545683151718395</c:v>
                </c:pt>
                <c:pt idx="1292">
                  <c:v>0.93540268456375797</c:v>
                </c:pt>
                <c:pt idx="1293">
                  <c:v>0.93613445378151305</c:v>
                </c:pt>
                <c:pt idx="1294">
                  <c:v>0.936080740117746</c:v>
                </c:pt>
                <c:pt idx="1295">
                  <c:v>0.936080740117746</c:v>
                </c:pt>
                <c:pt idx="1296">
                  <c:v>0.93602693602693599</c:v>
                </c:pt>
                <c:pt idx="1297">
                  <c:v>0.93676222596964598</c:v>
                </c:pt>
                <c:pt idx="1298">
                  <c:v>0.936708860759494</c:v>
                </c:pt>
                <c:pt idx="1299">
                  <c:v>0.93665540540540604</c:v>
                </c:pt>
                <c:pt idx="1300">
                  <c:v>0.93739424703891705</c:v>
                </c:pt>
                <c:pt idx="1301">
                  <c:v>0.93728813559322</c:v>
                </c:pt>
                <c:pt idx="1302">
                  <c:v>0.93723494486853298</c:v>
                </c:pt>
                <c:pt idx="1303">
                  <c:v>0.938030560271647</c:v>
                </c:pt>
                <c:pt idx="1304">
                  <c:v>0.93797790994052699</c:v>
                </c:pt>
                <c:pt idx="1305">
                  <c:v>0.937925170068027</c:v>
                </c:pt>
                <c:pt idx="1306">
                  <c:v>0.93867120954003402</c:v>
                </c:pt>
                <c:pt idx="1307">
                  <c:v>0.93856655290102398</c:v>
                </c:pt>
                <c:pt idx="1308">
                  <c:v>0.93851409052092205</c:v>
                </c:pt>
                <c:pt idx="1309">
                  <c:v>0.93840889649272896</c:v>
                </c:pt>
                <c:pt idx="1310">
                  <c:v>0.93916023993144804</c:v>
                </c:pt>
                <c:pt idx="1311">
                  <c:v>0.93905579399141603</c:v>
                </c:pt>
                <c:pt idx="1312">
                  <c:v>0.93975903614457901</c:v>
                </c:pt>
                <c:pt idx="1313">
                  <c:v>0.93975903614457901</c:v>
                </c:pt>
                <c:pt idx="1314">
                  <c:v>0.93965517241379304</c:v>
                </c:pt>
                <c:pt idx="1315">
                  <c:v>0.94036300777873805</c:v>
                </c:pt>
                <c:pt idx="1316">
                  <c:v>0.94025974025974002</c:v>
                </c:pt>
                <c:pt idx="1317">
                  <c:v>0.94097222222222199</c:v>
                </c:pt>
                <c:pt idx="1318">
                  <c:v>0.94086956521739096</c:v>
                </c:pt>
                <c:pt idx="1319">
                  <c:v>0.94076655052264802</c:v>
                </c:pt>
                <c:pt idx="1320">
                  <c:v>0.94061135371179005</c:v>
                </c:pt>
                <c:pt idx="1321">
                  <c:v>0.94133099824868705</c:v>
                </c:pt>
                <c:pt idx="1322">
                  <c:v>0.94117647058823495</c:v>
                </c:pt>
                <c:pt idx="1323">
                  <c:v>0.94117647058823495</c:v>
                </c:pt>
                <c:pt idx="1324">
                  <c:v>0.94185022026431697</c:v>
                </c:pt>
                <c:pt idx="1325">
                  <c:v>0.94174757281553401</c:v>
                </c:pt>
                <c:pt idx="1326">
                  <c:v>0.94242692648361404</c:v>
                </c:pt>
                <c:pt idx="1327">
                  <c:v>0.94227353463587904</c:v>
                </c:pt>
                <c:pt idx="1328">
                  <c:v>0.94211932324131797</c:v>
                </c:pt>
                <c:pt idx="1329">
                  <c:v>0.94280607685433404</c:v>
                </c:pt>
                <c:pt idx="1330">
                  <c:v>0.94265232974910396</c:v>
                </c:pt>
                <c:pt idx="1331">
                  <c:v>0.94249775381850898</c:v>
                </c:pt>
                <c:pt idx="1332">
                  <c:v>0.94334532374100699</c:v>
                </c:pt>
                <c:pt idx="1333">
                  <c:v>0.94319206492335395</c:v>
                </c:pt>
                <c:pt idx="1334">
                  <c:v>0.94389140271493199</c:v>
                </c:pt>
                <c:pt idx="1335">
                  <c:v>0.94373865698729598</c:v>
                </c:pt>
                <c:pt idx="1336">
                  <c:v>0.94358507734303898</c:v>
                </c:pt>
                <c:pt idx="1337">
                  <c:v>0.94424131627056695</c:v>
                </c:pt>
                <c:pt idx="1338">
                  <c:v>0.94408799266727805</c:v>
                </c:pt>
                <c:pt idx="1339">
                  <c:v>0.94388224471021098</c:v>
                </c:pt>
                <c:pt idx="1340">
                  <c:v>0.94475138121546998</c:v>
                </c:pt>
                <c:pt idx="1341">
                  <c:v>0.94459833795013903</c:v>
                </c:pt>
                <c:pt idx="1342">
                  <c:v>0.945269016697588</c:v>
                </c:pt>
                <c:pt idx="1343">
                  <c:v>0.94506517690875202</c:v>
                </c:pt>
                <c:pt idx="1344">
                  <c:v>0.94579439252336495</c:v>
                </c:pt>
                <c:pt idx="1345">
                  <c:v>0.94559099437148197</c:v>
                </c:pt>
                <c:pt idx="1346">
                  <c:v>0.94627709707822805</c:v>
                </c:pt>
                <c:pt idx="1347">
                  <c:v>0.94607379375591305</c:v>
                </c:pt>
                <c:pt idx="1348">
                  <c:v>0.94592030360531298</c:v>
                </c:pt>
                <c:pt idx="1349">
                  <c:v>0.94661582459485205</c:v>
                </c:pt>
                <c:pt idx="1350">
                  <c:v>0.94641148325358904</c:v>
                </c:pt>
                <c:pt idx="1351">
                  <c:v>0.94731800766283503</c:v>
                </c:pt>
                <c:pt idx="1352">
                  <c:v>0.94711538461538503</c:v>
                </c:pt>
                <c:pt idx="1353">
                  <c:v>0.94782608695652204</c:v>
                </c:pt>
                <c:pt idx="1354">
                  <c:v>0.94767441860465096</c:v>
                </c:pt>
                <c:pt idx="1355">
                  <c:v>0.94747081712062298</c:v>
                </c:pt>
                <c:pt idx="1356">
                  <c:v>0.94819159335288405</c:v>
                </c:pt>
                <c:pt idx="1357">
                  <c:v>0.94798822374877301</c:v>
                </c:pt>
                <c:pt idx="1358">
                  <c:v>0.94778325123152696</c:v>
                </c:pt>
                <c:pt idx="1359">
                  <c:v>0.94851485148514902</c:v>
                </c:pt>
                <c:pt idx="1360">
                  <c:v>0.94851485148514902</c:v>
                </c:pt>
                <c:pt idx="1361">
                  <c:v>0.94925373134328395</c:v>
                </c:pt>
                <c:pt idx="1362">
                  <c:v>0.949050949050949</c:v>
                </c:pt>
                <c:pt idx="1363">
                  <c:v>0.94979919678714897</c:v>
                </c:pt>
                <c:pt idx="1364">
                  <c:v>0.94959677419354804</c:v>
                </c:pt>
                <c:pt idx="1365">
                  <c:v>0.95035460992907805</c:v>
                </c:pt>
                <c:pt idx="1366">
                  <c:v>0.95010183299388995</c:v>
                </c:pt>
                <c:pt idx="1367">
                  <c:v>0.94989775051124803</c:v>
                </c:pt>
                <c:pt idx="1368">
                  <c:v>0.95066803699897195</c:v>
                </c:pt>
                <c:pt idx="1369">
                  <c:v>0.95066803699897195</c:v>
                </c:pt>
                <c:pt idx="1370">
                  <c:v>0.95139607032057905</c:v>
                </c:pt>
                <c:pt idx="1371">
                  <c:v>0.95119418483904405</c:v>
                </c:pt>
                <c:pt idx="1372">
                  <c:v>0.95193312434691801</c:v>
                </c:pt>
                <c:pt idx="1373">
                  <c:v>0.95173137460650603</c:v>
                </c:pt>
                <c:pt idx="1374">
                  <c:v>0.95147679324894496</c:v>
                </c:pt>
                <c:pt idx="1375">
                  <c:v>0.952229299363058</c:v>
                </c:pt>
                <c:pt idx="1376">
                  <c:v>0.952229299363058</c:v>
                </c:pt>
                <c:pt idx="1377">
                  <c:v>0.95304162219850597</c:v>
                </c:pt>
                <c:pt idx="1378">
                  <c:v>0.95258620689655205</c:v>
                </c:pt>
                <c:pt idx="1379">
                  <c:v>0.95361380798273998</c:v>
                </c:pt>
                <c:pt idx="1380">
                  <c:v>0.953362255965293</c:v>
                </c:pt>
                <c:pt idx="1381">
                  <c:v>0.954198473282443</c:v>
                </c:pt>
                <c:pt idx="1382">
                  <c:v>0.95399780941949597</c:v>
                </c:pt>
                <c:pt idx="1383">
                  <c:v>0.95479603087100295</c:v>
                </c:pt>
                <c:pt idx="1384">
                  <c:v>0.95459579180509402</c:v>
                </c:pt>
                <c:pt idx="1385">
                  <c:v>0.95434298440980003</c:v>
                </c:pt>
                <c:pt idx="1386">
                  <c:v>0.95413870246084997</c:v>
                </c:pt>
                <c:pt idx="1387">
                  <c:v>0.95500562429696301</c:v>
                </c:pt>
                <c:pt idx="1388">
                  <c:v>0.95500562429696301</c:v>
                </c:pt>
                <c:pt idx="1389">
                  <c:v>0.95583238958097405</c:v>
                </c:pt>
                <c:pt idx="1390">
                  <c:v>0.95563139931740604</c:v>
                </c:pt>
                <c:pt idx="1391">
                  <c:v>0.95647193585337897</c:v>
                </c:pt>
                <c:pt idx="1392">
                  <c:v>0.95627157652474104</c:v>
                </c:pt>
                <c:pt idx="1393">
                  <c:v>0.95712630359212103</c:v>
                </c:pt>
                <c:pt idx="1394">
                  <c:v>0.95687645687645695</c:v>
                </c:pt>
                <c:pt idx="1395">
                  <c:v>0.95667447306791598</c:v>
                </c:pt>
                <c:pt idx="1396">
                  <c:v>0.95641931684334502</c:v>
                </c:pt>
                <c:pt idx="1397">
                  <c:v>0.95754716981132104</c:v>
                </c:pt>
                <c:pt idx="1398">
                  <c:v>0.95734597156398105</c:v>
                </c:pt>
                <c:pt idx="1399">
                  <c:v>0.95823389021479699</c:v>
                </c:pt>
                <c:pt idx="1400">
                  <c:v>0.95798319327731096</c:v>
                </c:pt>
                <c:pt idx="1401">
                  <c:v>0.95778045838359505</c:v>
                </c:pt>
                <c:pt idx="1402">
                  <c:v>0.95868772782502998</c:v>
                </c:pt>
                <c:pt idx="1403">
                  <c:v>0.95848595848595797</c:v>
                </c:pt>
                <c:pt idx="1404">
                  <c:v>0.95823095823095805</c:v>
                </c:pt>
                <c:pt idx="1405">
                  <c:v>0.95940959409594095</c:v>
                </c:pt>
              </c:numCache>
            </c:numRef>
          </c:yVal>
          <c:smooth val="1"/>
          <c:extLst xmlns:c16r2="http://schemas.microsoft.com/office/drawing/2015/06/chart">
            <c:ext xmlns:c16="http://schemas.microsoft.com/office/drawing/2014/chart" uri="{C3380CC4-5D6E-409C-BE32-E72D297353CC}">
              <c16:uniqueId val="{00000000-B9E5-C847-8918-228E48929D16}"/>
            </c:ext>
          </c:extLst>
        </c:ser>
        <c:ser>
          <c:idx val="4"/>
          <c:order val="1"/>
          <c:tx>
            <c:v>5OH Combustion</c:v>
          </c:tx>
          <c:spPr>
            <a:ln>
              <a:solidFill>
                <a:srgbClr val="C00000"/>
              </a:solidFill>
            </a:ln>
          </c:spPr>
          <c:marker>
            <c:symbol val="none"/>
          </c:marker>
          <c:xVal>
            <c:numRef>
              <c:f>'CO2'!$A$2:$A$1881</c:f>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extLst xmlns:c16r2="http://schemas.microsoft.com/office/drawing/2015/06/chart" xmlns:c15="http://schemas.microsoft.com/office/drawing/2012/chart"/>
            </c:numRef>
          </c:xVal>
          <c:yVal>
            <c:numRef>
              <c:f>'CO2'!$O$2:$O$1178</c:f>
              <c:numCache>
                <c:formatCode>0.00%</c:formatCode>
                <c:ptCount val="1177"/>
                <c:pt idx="0">
                  <c:v>0</c:v>
                </c:pt>
                <c:pt idx="1">
                  <c:v>0</c:v>
                </c:pt>
                <c:pt idx="2">
                  <c:v>0</c:v>
                </c:pt>
                <c:pt idx="3">
                  <c:v>0</c:v>
                </c:pt>
                <c:pt idx="4">
                  <c:v>0</c:v>
                </c:pt>
                <c:pt idx="5">
                  <c:v>0</c:v>
                </c:pt>
                <c:pt idx="6">
                  <c:v>0</c:v>
                </c:pt>
                <c:pt idx="7">
                  <c:v>0</c:v>
                </c:pt>
                <c:pt idx="8">
                  <c:v>0</c:v>
                </c:pt>
                <c:pt idx="9">
                  <c:v>0</c:v>
                </c:pt>
                <c:pt idx="10">
                  <c:v>0</c:v>
                </c:pt>
                <c:pt idx="11">
                  <c:v>0.33333333333333298</c:v>
                </c:pt>
                <c:pt idx="12">
                  <c:v>0.33333333333333298</c:v>
                </c:pt>
                <c:pt idx="13">
                  <c:v>0.5</c:v>
                </c:pt>
                <c:pt idx="14">
                  <c:v>0.66666666666666696</c:v>
                </c:pt>
                <c:pt idx="15">
                  <c:v>0.75</c:v>
                </c:pt>
                <c:pt idx="16">
                  <c:v>0.8</c:v>
                </c:pt>
                <c:pt idx="17">
                  <c:v>0.83333333333333304</c:v>
                </c:pt>
                <c:pt idx="18">
                  <c:v>0.86666666666666703</c:v>
                </c:pt>
                <c:pt idx="19">
                  <c:v>0.88235294117647101</c:v>
                </c:pt>
                <c:pt idx="20">
                  <c:v>0.83333333333333304</c:v>
                </c:pt>
                <c:pt idx="21">
                  <c:v>0.86956521739130399</c:v>
                </c:pt>
                <c:pt idx="22">
                  <c:v>0.86956521739130399</c:v>
                </c:pt>
                <c:pt idx="23">
                  <c:v>0.88461538461538503</c:v>
                </c:pt>
                <c:pt idx="24">
                  <c:v>0.89655172413793105</c:v>
                </c:pt>
                <c:pt idx="25">
                  <c:v>0.90909090909090895</c:v>
                </c:pt>
                <c:pt idx="26">
                  <c:v>0.891891891891892</c:v>
                </c:pt>
                <c:pt idx="27">
                  <c:v>0.9</c:v>
                </c:pt>
                <c:pt idx="28">
                  <c:v>0.88888888888888895</c:v>
                </c:pt>
                <c:pt idx="29">
                  <c:v>0.89583333333333404</c:v>
                </c:pt>
                <c:pt idx="30">
                  <c:v>0.90384615384615397</c:v>
                </c:pt>
                <c:pt idx="31">
                  <c:v>0.88679245283018904</c:v>
                </c:pt>
                <c:pt idx="32">
                  <c:v>0.87719298245613997</c:v>
                </c:pt>
                <c:pt idx="33">
                  <c:v>0.86885245901639396</c:v>
                </c:pt>
                <c:pt idx="34">
                  <c:v>0.86363636363636298</c:v>
                </c:pt>
                <c:pt idx="35">
                  <c:v>0.85714285714285698</c:v>
                </c:pt>
                <c:pt idx="36">
                  <c:v>0.85135135135135098</c:v>
                </c:pt>
                <c:pt idx="37">
                  <c:v>0.83750000000000002</c:v>
                </c:pt>
                <c:pt idx="38">
                  <c:v>0.83333333333333304</c:v>
                </c:pt>
                <c:pt idx="39">
                  <c:v>0.83908045977011503</c:v>
                </c:pt>
                <c:pt idx="40">
                  <c:v>0.82022471910112404</c:v>
                </c:pt>
                <c:pt idx="41">
                  <c:v>0.81720430107526898</c:v>
                </c:pt>
                <c:pt idx="42">
                  <c:v>0.81443298969072098</c:v>
                </c:pt>
                <c:pt idx="43">
                  <c:v>0.80198019801980203</c:v>
                </c:pt>
                <c:pt idx="44">
                  <c:v>0.8</c:v>
                </c:pt>
                <c:pt idx="45">
                  <c:v>0.79090909090909101</c:v>
                </c:pt>
                <c:pt idx="46">
                  <c:v>0.787610619469027</c:v>
                </c:pt>
                <c:pt idx="47">
                  <c:v>0.77391304347826095</c:v>
                </c:pt>
                <c:pt idx="48">
                  <c:v>0.77310924369747902</c:v>
                </c:pt>
                <c:pt idx="49">
                  <c:v>0.782258064516129</c:v>
                </c:pt>
                <c:pt idx="50">
                  <c:v>0.77600000000000002</c:v>
                </c:pt>
                <c:pt idx="51">
                  <c:v>0.76744186046511598</c:v>
                </c:pt>
                <c:pt idx="52">
                  <c:v>0.766917293233083</c:v>
                </c:pt>
                <c:pt idx="53">
                  <c:v>0.76470588235294101</c:v>
                </c:pt>
                <c:pt idx="54">
                  <c:v>0.75886524822695001</c:v>
                </c:pt>
                <c:pt idx="55">
                  <c:v>0.75694444444444497</c:v>
                </c:pt>
                <c:pt idx="56">
                  <c:v>0.75510204081632604</c:v>
                </c:pt>
                <c:pt idx="57">
                  <c:v>0.75496688741721796</c:v>
                </c:pt>
                <c:pt idx="58">
                  <c:v>0.75816993464052296</c:v>
                </c:pt>
                <c:pt idx="59">
                  <c:v>0.75324675324675305</c:v>
                </c:pt>
                <c:pt idx="60">
                  <c:v>0.746835443037975</c:v>
                </c:pt>
                <c:pt idx="61">
                  <c:v>0.74691358024691301</c:v>
                </c:pt>
                <c:pt idx="62">
                  <c:v>0.74545454545454604</c:v>
                </c:pt>
                <c:pt idx="63">
                  <c:v>0.73964497041420096</c:v>
                </c:pt>
                <c:pt idx="64">
                  <c:v>0.739884393063584</c:v>
                </c:pt>
                <c:pt idx="65">
                  <c:v>0.73446327683615797</c:v>
                </c:pt>
                <c:pt idx="66">
                  <c:v>0.73743016759776503</c:v>
                </c:pt>
                <c:pt idx="67">
                  <c:v>0.73770491803278704</c:v>
                </c:pt>
                <c:pt idx="68">
                  <c:v>0.72972972972973005</c:v>
                </c:pt>
                <c:pt idx="69">
                  <c:v>0.72486772486772499</c:v>
                </c:pt>
                <c:pt idx="70">
                  <c:v>0.72164948453608302</c:v>
                </c:pt>
                <c:pt idx="71">
                  <c:v>0.71717171717171702</c:v>
                </c:pt>
                <c:pt idx="72">
                  <c:v>0.71782178217821802</c:v>
                </c:pt>
                <c:pt idx="73">
                  <c:v>0.71359223300970898</c:v>
                </c:pt>
                <c:pt idx="74">
                  <c:v>0.709523809523809</c:v>
                </c:pt>
                <c:pt idx="75">
                  <c:v>0.70697674418604595</c:v>
                </c:pt>
                <c:pt idx="76">
                  <c:v>0.70319634703196299</c:v>
                </c:pt>
                <c:pt idx="77">
                  <c:v>0.70720720720720698</c:v>
                </c:pt>
                <c:pt idx="78">
                  <c:v>0.69777777777777805</c:v>
                </c:pt>
                <c:pt idx="79">
                  <c:v>0.694323144104804</c:v>
                </c:pt>
                <c:pt idx="80">
                  <c:v>0.69230769230769296</c:v>
                </c:pt>
                <c:pt idx="81">
                  <c:v>0.68907563025210095</c:v>
                </c:pt>
                <c:pt idx="82">
                  <c:v>0.68724279835391</c:v>
                </c:pt>
                <c:pt idx="83">
                  <c:v>0.68548387096774199</c:v>
                </c:pt>
                <c:pt idx="84">
                  <c:v>0.67984189723320199</c:v>
                </c:pt>
                <c:pt idx="85">
                  <c:v>0.68359375</c:v>
                </c:pt>
                <c:pt idx="86">
                  <c:v>0.68199233716475105</c:v>
                </c:pt>
                <c:pt idx="87">
                  <c:v>0.67680608365019002</c:v>
                </c:pt>
                <c:pt idx="88">
                  <c:v>0.67286245353159901</c:v>
                </c:pt>
                <c:pt idx="89">
                  <c:v>0.67153284671532798</c:v>
                </c:pt>
                <c:pt idx="90">
                  <c:v>0.670250896057348</c:v>
                </c:pt>
                <c:pt idx="91">
                  <c:v>0.66666666666666696</c:v>
                </c:pt>
                <c:pt idx="92">
                  <c:v>0.66551724137931001</c:v>
                </c:pt>
                <c:pt idx="93">
                  <c:v>0.66329966329966406</c:v>
                </c:pt>
                <c:pt idx="94">
                  <c:v>0.66006600660065995</c:v>
                </c:pt>
                <c:pt idx="95">
                  <c:v>0.65573770491803296</c:v>
                </c:pt>
                <c:pt idx="96">
                  <c:v>0.66019417475728204</c:v>
                </c:pt>
                <c:pt idx="97">
                  <c:v>0.658227848101266</c:v>
                </c:pt>
                <c:pt idx="98">
                  <c:v>0.658385093167702</c:v>
                </c:pt>
                <c:pt idx="99">
                  <c:v>0.65653495440729503</c:v>
                </c:pt>
                <c:pt idx="100">
                  <c:v>0.65476190476190499</c:v>
                </c:pt>
                <c:pt idx="101">
                  <c:v>0.65497076023391798</c:v>
                </c:pt>
                <c:pt idx="102">
                  <c:v>0.653295128939828</c:v>
                </c:pt>
                <c:pt idx="103">
                  <c:v>0.65266106442576999</c:v>
                </c:pt>
                <c:pt idx="104">
                  <c:v>0.65289256198347101</c:v>
                </c:pt>
                <c:pt idx="105">
                  <c:v>0.65760869565217395</c:v>
                </c:pt>
                <c:pt idx="106">
                  <c:v>0.65229110512129396</c:v>
                </c:pt>
                <c:pt idx="107">
                  <c:v>0.65343915343915404</c:v>
                </c:pt>
                <c:pt idx="108">
                  <c:v>0.65284974093264203</c:v>
                </c:pt>
                <c:pt idx="109">
                  <c:v>0.65306122448979598</c:v>
                </c:pt>
                <c:pt idx="110">
                  <c:v>0.65413533834586501</c:v>
                </c:pt>
                <c:pt idx="111">
                  <c:v>0.65356265356265297</c:v>
                </c:pt>
                <c:pt idx="112">
                  <c:v>0.65458937198067602</c:v>
                </c:pt>
                <c:pt idx="113">
                  <c:v>0.65871121718377101</c:v>
                </c:pt>
                <c:pt idx="114">
                  <c:v>0.65962441314553999</c:v>
                </c:pt>
                <c:pt idx="115">
                  <c:v>0.65501165501165504</c:v>
                </c:pt>
                <c:pt idx="116">
                  <c:v>0.65596330275229298</c:v>
                </c:pt>
                <c:pt idx="117">
                  <c:v>0.65688487584650102</c:v>
                </c:pt>
                <c:pt idx="118">
                  <c:v>0.65777777777777802</c:v>
                </c:pt>
                <c:pt idx="119">
                  <c:v>0.65864332603938702</c:v>
                </c:pt>
                <c:pt idx="120">
                  <c:v>0.66021505376344103</c:v>
                </c:pt>
                <c:pt idx="121">
                  <c:v>0.66101694915254205</c:v>
                </c:pt>
                <c:pt idx="122">
                  <c:v>0.66179540709812101</c:v>
                </c:pt>
                <c:pt idx="123">
                  <c:v>0.65904365904365902</c:v>
                </c:pt>
                <c:pt idx="124">
                  <c:v>0.66324435318275199</c:v>
                </c:pt>
                <c:pt idx="125">
                  <c:v>0.66396761133603199</c:v>
                </c:pt>
                <c:pt idx="126">
                  <c:v>0.66533864541832699</c:v>
                </c:pt>
                <c:pt idx="127">
                  <c:v>0.66732283464566899</c:v>
                </c:pt>
                <c:pt idx="128">
                  <c:v>0.668604651162791</c:v>
                </c:pt>
                <c:pt idx="129">
                  <c:v>0.66984732824427495</c:v>
                </c:pt>
                <c:pt idx="130">
                  <c:v>0.67231638418079098</c:v>
                </c:pt>
                <c:pt idx="131">
                  <c:v>0.67346938775510201</c:v>
                </c:pt>
                <c:pt idx="132">
                  <c:v>0.67582417582417598</c:v>
                </c:pt>
                <c:pt idx="133">
                  <c:v>0.67934782608695699</c:v>
                </c:pt>
                <c:pt idx="134">
                  <c:v>0.67689530685920596</c:v>
                </c:pt>
                <c:pt idx="135">
                  <c:v>0.67914438502673802</c:v>
                </c:pt>
                <c:pt idx="136">
                  <c:v>0.68189806678383202</c:v>
                </c:pt>
                <c:pt idx="137">
                  <c:v>0.68402777777777801</c:v>
                </c:pt>
                <c:pt idx="138">
                  <c:v>0.68610634648370505</c:v>
                </c:pt>
                <c:pt idx="139">
                  <c:v>0.6875</c:v>
                </c:pt>
                <c:pt idx="140">
                  <c:v>0.69</c:v>
                </c:pt>
                <c:pt idx="141">
                  <c:v>0.69306930693069302</c:v>
                </c:pt>
                <c:pt idx="142">
                  <c:v>0.69543973941368098</c:v>
                </c:pt>
                <c:pt idx="143">
                  <c:v>0.69430894308943103</c:v>
                </c:pt>
                <c:pt idx="144">
                  <c:v>0.69662921348314599</c:v>
                </c:pt>
                <c:pt idx="145">
                  <c:v>0.69889064976228199</c:v>
                </c:pt>
                <c:pt idx="146">
                  <c:v>0.70109546165884196</c:v>
                </c:pt>
                <c:pt idx="147">
                  <c:v>0.70387596899224802</c:v>
                </c:pt>
                <c:pt idx="148">
                  <c:v>0.705972434915773</c:v>
                </c:pt>
                <c:pt idx="149">
                  <c:v>0.70801815431164905</c:v>
                </c:pt>
                <c:pt idx="150">
                  <c:v>0.70694864048338402</c:v>
                </c:pt>
                <c:pt idx="151">
                  <c:v>0.71001494768310902</c:v>
                </c:pt>
                <c:pt idx="152">
                  <c:v>0.71301775147929003</c:v>
                </c:pt>
                <c:pt idx="153">
                  <c:v>0.71491228070175405</c:v>
                </c:pt>
                <c:pt idx="154">
                  <c:v>0.71780028943560104</c:v>
                </c:pt>
                <c:pt idx="155">
                  <c:v>0.71959942775393404</c:v>
                </c:pt>
                <c:pt idx="156">
                  <c:v>0.72135785007072095</c:v>
                </c:pt>
                <c:pt idx="157">
                  <c:v>0.72408963585434205</c:v>
                </c:pt>
                <c:pt idx="158">
                  <c:v>0.72576177285318599</c:v>
                </c:pt>
                <c:pt idx="159">
                  <c:v>0.72839506172839497</c:v>
                </c:pt>
                <c:pt idx="160">
                  <c:v>0.73097826086956497</c:v>
                </c:pt>
                <c:pt idx="161">
                  <c:v>0.73351278600269199</c:v>
                </c:pt>
                <c:pt idx="162">
                  <c:v>0.73252688172043001</c:v>
                </c:pt>
                <c:pt idx="163">
                  <c:v>0.73501997336884195</c:v>
                </c:pt>
                <c:pt idx="164">
                  <c:v>0.73746701846965701</c:v>
                </c:pt>
                <c:pt idx="165">
                  <c:v>0.73890339425587503</c:v>
                </c:pt>
                <c:pt idx="166">
                  <c:v>0.74126778783958602</c:v>
                </c:pt>
                <c:pt idx="167">
                  <c:v>0.74326059050064197</c:v>
                </c:pt>
                <c:pt idx="168">
                  <c:v>0.74554707379134899</c:v>
                </c:pt>
                <c:pt idx="169">
                  <c:v>0.74459974587039401</c:v>
                </c:pt>
                <c:pt idx="170">
                  <c:v>0.74685138539042795</c:v>
                </c:pt>
                <c:pt idx="171">
                  <c:v>0.74906367041198496</c:v>
                </c:pt>
                <c:pt idx="172">
                  <c:v>0.75123762376237602</c:v>
                </c:pt>
                <c:pt idx="173">
                  <c:v>0.753071253071253</c:v>
                </c:pt>
                <c:pt idx="174">
                  <c:v>0.75517661388550605</c:v>
                </c:pt>
                <c:pt idx="175">
                  <c:v>0.75724637681159401</c:v>
                </c:pt>
                <c:pt idx="176">
                  <c:v>0.75899280575539596</c:v>
                </c:pt>
                <c:pt idx="177">
                  <c:v>0.76099881093935795</c:v>
                </c:pt>
                <c:pt idx="178">
                  <c:v>0.76297169811320797</c:v>
                </c:pt>
                <c:pt idx="179">
                  <c:v>0.76463700234192</c:v>
                </c:pt>
                <c:pt idx="180">
                  <c:v>0.76463700234192</c:v>
                </c:pt>
                <c:pt idx="181">
                  <c:v>0.76655052264808399</c:v>
                </c:pt>
                <c:pt idx="182">
                  <c:v>0.76816608996539804</c:v>
                </c:pt>
                <c:pt idx="183">
                  <c:v>0.77002288329519497</c:v>
                </c:pt>
                <c:pt idx="184">
                  <c:v>0.77159090909090899</c:v>
                </c:pt>
                <c:pt idx="185">
                  <c:v>0.77313769751692996</c:v>
                </c:pt>
                <c:pt idx="186">
                  <c:v>0.77578475336322905</c:v>
                </c:pt>
                <c:pt idx="187">
                  <c:v>0.77728285077950998</c:v>
                </c:pt>
                <c:pt idx="188">
                  <c:v>0.77876106194690298</c:v>
                </c:pt>
                <c:pt idx="189">
                  <c:v>0.77997799779978005</c:v>
                </c:pt>
                <c:pt idx="190">
                  <c:v>0.77997799779978005</c:v>
                </c:pt>
                <c:pt idx="191">
                  <c:v>0.78142076502732205</c:v>
                </c:pt>
                <c:pt idx="192">
                  <c:v>0.78369565217391302</c:v>
                </c:pt>
                <c:pt idx="193">
                  <c:v>0.78486486486486495</c:v>
                </c:pt>
                <c:pt idx="194">
                  <c:v>0.78602150537634397</c:v>
                </c:pt>
                <c:pt idx="195">
                  <c:v>0.78739316239316304</c:v>
                </c:pt>
                <c:pt idx="196">
                  <c:v>0.78852284803400596</c:v>
                </c:pt>
                <c:pt idx="197">
                  <c:v>0.78936170212765899</c:v>
                </c:pt>
                <c:pt idx="198">
                  <c:v>0.79047619047619</c:v>
                </c:pt>
                <c:pt idx="199">
                  <c:v>0.79157894736842105</c:v>
                </c:pt>
                <c:pt idx="200">
                  <c:v>0.79350104821802903</c:v>
                </c:pt>
                <c:pt idx="201">
                  <c:v>0.79457768508863402</c:v>
                </c:pt>
                <c:pt idx="202">
                  <c:v>0.79564315352697101</c:v>
                </c:pt>
                <c:pt idx="203">
                  <c:v>0.79731127197518104</c:v>
                </c:pt>
                <c:pt idx="204">
                  <c:v>0.79835390946502005</c:v>
                </c:pt>
                <c:pt idx="205">
                  <c:v>0.80020491803278704</c:v>
                </c:pt>
                <c:pt idx="206">
                  <c:v>0.80102040816326503</c:v>
                </c:pt>
                <c:pt idx="207">
                  <c:v>0.80284552845528501</c:v>
                </c:pt>
                <c:pt idx="208">
                  <c:v>0.80284552845528501</c:v>
                </c:pt>
                <c:pt idx="209">
                  <c:v>0.80384226491405397</c:v>
                </c:pt>
                <c:pt idx="210">
                  <c:v>0.80544354838709697</c:v>
                </c:pt>
                <c:pt idx="211">
                  <c:v>0.80641925777332002</c:v>
                </c:pt>
                <c:pt idx="212">
                  <c:v>0.80719280719280695</c:v>
                </c:pt>
                <c:pt idx="213">
                  <c:v>0.80876494023904399</c:v>
                </c:pt>
                <c:pt idx="214">
                  <c:v>0.80952380952380998</c:v>
                </c:pt>
                <c:pt idx="215">
                  <c:v>0.81107814045499504</c:v>
                </c:pt>
                <c:pt idx="216">
                  <c:v>0.811822660098522</c:v>
                </c:pt>
                <c:pt idx="217">
                  <c:v>0.81256133464180602</c:v>
                </c:pt>
                <c:pt idx="218">
                  <c:v>0.81335952848723003</c:v>
                </c:pt>
                <c:pt idx="219">
                  <c:v>0.81409001956947202</c:v>
                </c:pt>
                <c:pt idx="220">
                  <c:v>0.81463414634146303</c:v>
                </c:pt>
                <c:pt idx="221">
                  <c:v>0.81614785992217898</c:v>
                </c:pt>
                <c:pt idx="222">
                  <c:v>0.81668283220174598</c:v>
                </c:pt>
                <c:pt idx="223">
                  <c:v>0.81800580832526604</c:v>
                </c:pt>
                <c:pt idx="224">
                  <c:v>0.819323671497585</c:v>
                </c:pt>
                <c:pt idx="225">
                  <c:v>0.819323671497585</c:v>
                </c:pt>
                <c:pt idx="226">
                  <c:v>0.82036503362151802</c:v>
                </c:pt>
                <c:pt idx="227">
                  <c:v>0.82115384615384601</c:v>
                </c:pt>
                <c:pt idx="228">
                  <c:v>0.82245681381957803</c:v>
                </c:pt>
                <c:pt idx="229">
                  <c:v>0.82375478927203005</c:v>
                </c:pt>
                <c:pt idx="230">
                  <c:v>0.82504780114722698</c:v>
                </c:pt>
                <c:pt idx="231">
                  <c:v>0.82633587786259499</c:v>
                </c:pt>
                <c:pt idx="232">
                  <c:v>0.82824427480915996</c:v>
                </c:pt>
                <c:pt idx="233">
                  <c:v>0.82952380952381</c:v>
                </c:pt>
                <c:pt idx="234">
                  <c:v>0.83063748810656501</c:v>
                </c:pt>
                <c:pt idx="235">
                  <c:v>0.83269961977186302</c:v>
                </c:pt>
                <c:pt idx="236">
                  <c:v>0.83269961977186302</c:v>
                </c:pt>
                <c:pt idx="237">
                  <c:v>0.83380816714149997</c:v>
                </c:pt>
                <c:pt idx="238">
                  <c:v>0.835863377609108</c:v>
                </c:pt>
                <c:pt idx="239">
                  <c:v>0.83696682464454997</c:v>
                </c:pt>
                <c:pt idx="240">
                  <c:v>0.83886255924170605</c:v>
                </c:pt>
                <c:pt idx="241">
                  <c:v>0.84090909090909105</c:v>
                </c:pt>
                <c:pt idx="242">
                  <c:v>0.84280303030303005</c:v>
                </c:pt>
                <c:pt idx="243">
                  <c:v>0.84404536862003798</c:v>
                </c:pt>
                <c:pt idx="244">
                  <c:v>0.84433962264150997</c:v>
                </c:pt>
                <c:pt idx="245">
                  <c:v>0.84593572778827997</c:v>
                </c:pt>
                <c:pt idx="246">
                  <c:v>0.84796978281397595</c:v>
                </c:pt>
                <c:pt idx="247">
                  <c:v>0.84985835694051004</c:v>
                </c:pt>
                <c:pt idx="248">
                  <c:v>0.85188679245283006</c:v>
                </c:pt>
                <c:pt idx="249">
                  <c:v>0.85296889726672898</c:v>
                </c:pt>
                <c:pt idx="250">
                  <c:v>0.85499058380414295</c:v>
                </c:pt>
                <c:pt idx="251">
                  <c:v>0.85687382297551795</c:v>
                </c:pt>
                <c:pt idx="252">
                  <c:v>0.85888993414863601</c:v>
                </c:pt>
                <c:pt idx="253">
                  <c:v>0.86090225563909795</c:v>
                </c:pt>
                <c:pt idx="254">
                  <c:v>0.86116322701688597</c:v>
                </c:pt>
                <c:pt idx="255">
                  <c:v>0.86197183098591601</c:v>
                </c:pt>
                <c:pt idx="256">
                  <c:v>0.86397748592870605</c:v>
                </c:pt>
                <c:pt idx="257">
                  <c:v>0.865979381443299</c:v>
                </c:pt>
                <c:pt idx="258">
                  <c:v>0.86716557530402305</c:v>
                </c:pt>
                <c:pt idx="259">
                  <c:v>0.86915887850467299</c:v>
                </c:pt>
                <c:pt idx="260">
                  <c:v>0.87102803738317802</c:v>
                </c:pt>
                <c:pt idx="261">
                  <c:v>0.87220149253731405</c:v>
                </c:pt>
                <c:pt idx="262">
                  <c:v>0.87418452935694302</c:v>
                </c:pt>
                <c:pt idx="263">
                  <c:v>0.87534883720930301</c:v>
                </c:pt>
                <c:pt idx="264">
                  <c:v>0.87534883720930301</c:v>
                </c:pt>
                <c:pt idx="265">
                  <c:v>0.87732342007434905</c:v>
                </c:pt>
                <c:pt idx="266">
                  <c:v>0.879294336118849</c:v>
                </c:pt>
                <c:pt idx="267">
                  <c:v>0.88033395176252305</c:v>
                </c:pt>
                <c:pt idx="268">
                  <c:v>0.88148148148148198</c:v>
                </c:pt>
                <c:pt idx="269">
                  <c:v>0.88344125809435703</c:v>
                </c:pt>
                <c:pt idx="270">
                  <c:v>0.88447319778188505</c:v>
                </c:pt>
                <c:pt idx="271">
                  <c:v>0.88642659279778402</c:v>
                </c:pt>
                <c:pt idx="272">
                  <c:v>0.88663594470046103</c:v>
                </c:pt>
                <c:pt idx="273">
                  <c:v>0.88745387453874602</c:v>
                </c:pt>
                <c:pt idx="274">
                  <c:v>0.88929889298892995</c:v>
                </c:pt>
                <c:pt idx="275">
                  <c:v>0.89042357274401496</c:v>
                </c:pt>
                <c:pt idx="276">
                  <c:v>0.89144434222631097</c:v>
                </c:pt>
                <c:pt idx="277">
                  <c:v>0.89328426862925503</c:v>
                </c:pt>
                <c:pt idx="278">
                  <c:v>0.89430147058823495</c:v>
                </c:pt>
                <c:pt idx="279">
                  <c:v>0.895316804407713</c:v>
                </c:pt>
                <c:pt idx="280">
                  <c:v>0.89633027522935804</c:v>
                </c:pt>
                <c:pt idx="281">
                  <c:v>0.89816513761467898</c:v>
                </c:pt>
                <c:pt idx="282">
                  <c:v>0.89835164835164805</c:v>
                </c:pt>
                <c:pt idx="283">
                  <c:v>0.899175068744271</c:v>
                </c:pt>
                <c:pt idx="284">
                  <c:v>0.90018315018314998</c:v>
                </c:pt>
                <c:pt idx="285">
                  <c:v>0.90118938700823403</c:v>
                </c:pt>
                <c:pt idx="286">
                  <c:v>0.90210430009149101</c:v>
                </c:pt>
                <c:pt idx="287">
                  <c:v>0.90310786106032903</c:v>
                </c:pt>
                <c:pt idx="288">
                  <c:v>0.90410958904109595</c:v>
                </c:pt>
                <c:pt idx="289">
                  <c:v>0.90502283105022796</c:v>
                </c:pt>
                <c:pt idx="290">
                  <c:v>0.90602189781021902</c:v>
                </c:pt>
                <c:pt idx="291">
                  <c:v>0.90701914311759402</c:v>
                </c:pt>
                <c:pt idx="292">
                  <c:v>0.90701914311759402</c:v>
                </c:pt>
                <c:pt idx="293">
                  <c:v>0.90793072014585197</c:v>
                </c:pt>
                <c:pt idx="294">
                  <c:v>0.90892531876138405</c:v>
                </c:pt>
                <c:pt idx="295">
                  <c:v>0.90991810737033596</c:v>
                </c:pt>
                <c:pt idx="296">
                  <c:v>0.91082802547770703</c:v>
                </c:pt>
                <c:pt idx="297">
                  <c:v>0.91181818181818197</c:v>
                </c:pt>
                <c:pt idx="298">
                  <c:v>0.91272727272727305</c:v>
                </c:pt>
                <c:pt idx="299">
                  <c:v>0.91288566243194202</c:v>
                </c:pt>
                <c:pt idx="300">
                  <c:v>0.91379310344827602</c:v>
                </c:pt>
                <c:pt idx="301">
                  <c:v>0.91462306993642095</c:v>
                </c:pt>
                <c:pt idx="302">
                  <c:v>0.91470054446461002</c:v>
                </c:pt>
                <c:pt idx="303">
                  <c:v>0.91568449682683595</c:v>
                </c:pt>
                <c:pt idx="304">
                  <c:v>0.91659111514052605</c:v>
                </c:pt>
                <c:pt idx="305">
                  <c:v>0.91749773345421604</c:v>
                </c:pt>
                <c:pt idx="306">
                  <c:v>0.91757246376811596</c:v>
                </c:pt>
                <c:pt idx="307">
                  <c:v>0.91847826086956497</c:v>
                </c:pt>
                <c:pt idx="308">
                  <c:v>0.91855203619909498</c:v>
                </c:pt>
                <c:pt idx="309">
                  <c:v>0.91945701357466103</c:v>
                </c:pt>
                <c:pt idx="310">
                  <c:v>0.91945701357466103</c:v>
                </c:pt>
                <c:pt idx="311">
                  <c:v>0.92028985507246397</c:v>
                </c:pt>
                <c:pt idx="312">
                  <c:v>0.92036199095022597</c:v>
                </c:pt>
                <c:pt idx="313">
                  <c:v>0.92126696832579202</c:v>
                </c:pt>
                <c:pt idx="314">
                  <c:v>0.92126696832579202</c:v>
                </c:pt>
                <c:pt idx="315">
                  <c:v>0.92217194570135697</c:v>
                </c:pt>
                <c:pt idx="316">
                  <c:v>0.92217194570135697</c:v>
                </c:pt>
                <c:pt idx="317">
                  <c:v>0.92307692307692302</c:v>
                </c:pt>
                <c:pt idx="318">
                  <c:v>0.92307692307692302</c:v>
                </c:pt>
                <c:pt idx="319">
                  <c:v>0.92391304347826098</c:v>
                </c:pt>
                <c:pt idx="320">
                  <c:v>0.92391304347826098</c:v>
                </c:pt>
                <c:pt idx="321">
                  <c:v>0.92398190045248896</c:v>
                </c:pt>
                <c:pt idx="322">
                  <c:v>0.92481884057970998</c:v>
                </c:pt>
                <c:pt idx="323">
                  <c:v>0.92481884057970998</c:v>
                </c:pt>
                <c:pt idx="324">
                  <c:v>0.92572463768115998</c:v>
                </c:pt>
                <c:pt idx="325">
                  <c:v>0.92572463768115998</c:v>
                </c:pt>
                <c:pt idx="326">
                  <c:v>0.92579185520361995</c:v>
                </c:pt>
                <c:pt idx="327">
                  <c:v>0.92579185520361995</c:v>
                </c:pt>
                <c:pt idx="328">
                  <c:v>0.92663043478260898</c:v>
                </c:pt>
                <c:pt idx="329">
                  <c:v>0.92663043478260898</c:v>
                </c:pt>
                <c:pt idx="330">
                  <c:v>0.92753623188405798</c:v>
                </c:pt>
                <c:pt idx="331">
                  <c:v>0.92753623188405798</c:v>
                </c:pt>
                <c:pt idx="332">
                  <c:v>0.92760180995475106</c:v>
                </c:pt>
                <c:pt idx="333">
                  <c:v>0.928506787330317</c:v>
                </c:pt>
                <c:pt idx="334">
                  <c:v>0.928506787330317</c:v>
                </c:pt>
                <c:pt idx="335">
                  <c:v>0.92857142857142905</c:v>
                </c:pt>
                <c:pt idx="336">
                  <c:v>0.92947558770343597</c:v>
                </c:pt>
                <c:pt idx="337">
                  <c:v>0.92947558770343597</c:v>
                </c:pt>
                <c:pt idx="338">
                  <c:v>0.92953929539295399</c:v>
                </c:pt>
                <c:pt idx="339">
                  <c:v>0.930379746835443</c:v>
                </c:pt>
                <c:pt idx="340">
                  <c:v>0.93044263775971103</c:v>
                </c:pt>
                <c:pt idx="341">
                  <c:v>0.93044263775971103</c:v>
                </c:pt>
                <c:pt idx="342">
                  <c:v>0.93134598012646796</c:v>
                </c:pt>
                <c:pt idx="343">
                  <c:v>0.93140794223826695</c:v>
                </c:pt>
                <c:pt idx="344">
                  <c:v>0.93146979260595097</c:v>
                </c:pt>
                <c:pt idx="345">
                  <c:v>0.93231046931408001</c:v>
                </c:pt>
                <c:pt idx="346">
                  <c:v>0.93237150586113604</c:v>
                </c:pt>
                <c:pt idx="347">
                  <c:v>0.93243243243243301</c:v>
                </c:pt>
                <c:pt idx="348">
                  <c:v>0.93243243243243301</c:v>
                </c:pt>
                <c:pt idx="349">
                  <c:v>0.93333333333333302</c:v>
                </c:pt>
                <c:pt idx="350">
                  <c:v>0.93333333333333302</c:v>
                </c:pt>
                <c:pt idx="351">
                  <c:v>0.93339333933393298</c:v>
                </c:pt>
                <c:pt idx="352">
                  <c:v>0.93345323741007202</c:v>
                </c:pt>
                <c:pt idx="353">
                  <c:v>0.93435251798561103</c:v>
                </c:pt>
                <c:pt idx="354">
                  <c:v>0.93435251798561103</c:v>
                </c:pt>
                <c:pt idx="355">
                  <c:v>0.93441150044923604</c:v>
                </c:pt>
                <c:pt idx="356">
                  <c:v>0.93525179856115104</c:v>
                </c:pt>
                <c:pt idx="357">
                  <c:v>0.93530997304582197</c:v>
                </c:pt>
                <c:pt idx="358">
                  <c:v>0.93530997304582197</c:v>
                </c:pt>
                <c:pt idx="359">
                  <c:v>0.93536804308797095</c:v>
                </c:pt>
                <c:pt idx="360">
                  <c:v>0.93542600896860995</c:v>
                </c:pt>
                <c:pt idx="361">
                  <c:v>0.93548387096774199</c:v>
                </c:pt>
                <c:pt idx="362">
                  <c:v>0.93637992831541195</c:v>
                </c:pt>
                <c:pt idx="363">
                  <c:v>0.93637992831541195</c:v>
                </c:pt>
                <c:pt idx="364">
                  <c:v>0.93643688451208595</c:v>
                </c:pt>
                <c:pt idx="365">
                  <c:v>0.93649373881931997</c:v>
                </c:pt>
                <c:pt idx="366">
                  <c:v>0.93655049151027703</c:v>
                </c:pt>
                <c:pt idx="367">
                  <c:v>0.93655049151027703</c:v>
                </c:pt>
                <c:pt idx="368">
                  <c:v>0.93744414655942798</c:v>
                </c:pt>
                <c:pt idx="369">
                  <c:v>0.9375</c:v>
                </c:pt>
                <c:pt idx="370">
                  <c:v>0.937555753791258</c:v>
                </c:pt>
                <c:pt idx="371">
                  <c:v>0.93761140819964395</c:v>
                </c:pt>
                <c:pt idx="372">
                  <c:v>0.93766696349065004</c:v>
                </c:pt>
                <c:pt idx="373">
                  <c:v>0.93855743544078396</c:v>
                </c:pt>
                <c:pt idx="374">
                  <c:v>0.93861209964412795</c:v>
                </c:pt>
                <c:pt idx="375">
                  <c:v>0.93866666666666698</c:v>
                </c:pt>
                <c:pt idx="376">
                  <c:v>0.93866666666666698</c:v>
                </c:pt>
                <c:pt idx="377">
                  <c:v>0.93872113676731805</c:v>
                </c:pt>
                <c:pt idx="378">
                  <c:v>0.93960923623445802</c:v>
                </c:pt>
                <c:pt idx="379">
                  <c:v>0.93966282165039905</c:v>
                </c:pt>
                <c:pt idx="380">
                  <c:v>0.939716312056738</c:v>
                </c:pt>
                <c:pt idx="381">
                  <c:v>0.93976970770593404</c:v>
                </c:pt>
                <c:pt idx="382">
                  <c:v>0.93982300884955805</c:v>
                </c:pt>
                <c:pt idx="383">
                  <c:v>0.94070796460176997</c:v>
                </c:pt>
                <c:pt idx="384">
                  <c:v>0.94070796460176997</c:v>
                </c:pt>
                <c:pt idx="385">
                  <c:v>0.94076038903625103</c:v>
                </c:pt>
                <c:pt idx="386">
                  <c:v>0.94076038903625103</c:v>
                </c:pt>
                <c:pt idx="387">
                  <c:v>0.940812720848057</c:v>
                </c:pt>
                <c:pt idx="388">
                  <c:v>0.94086496028243605</c:v>
                </c:pt>
                <c:pt idx="389">
                  <c:v>0.94169611307420498</c:v>
                </c:pt>
                <c:pt idx="390">
                  <c:v>0.94174757281553401</c:v>
                </c:pt>
                <c:pt idx="391">
                  <c:v>0.94174757281553401</c:v>
                </c:pt>
                <c:pt idx="392">
                  <c:v>0.94179894179894197</c:v>
                </c:pt>
                <c:pt idx="393">
                  <c:v>0.94179894179894197</c:v>
                </c:pt>
                <c:pt idx="394">
                  <c:v>0.94185022026431697</c:v>
                </c:pt>
                <c:pt idx="395">
                  <c:v>0.94268077601410905</c:v>
                </c:pt>
                <c:pt idx="396">
                  <c:v>0.94268077601410905</c:v>
                </c:pt>
                <c:pt idx="397">
                  <c:v>0.94268077601410905</c:v>
                </c:pt>
                <c:pt idx="398">
                  <c:v>0.94273127753303998</c:v>
                </c:pt>
                <c:pt idx="399">
                  <c:v>0.94273127753303998</c:v>
                </c:pt>
                <c:pt idx="400">
                  <c:v>0.94273127753303998</c:v>
                </c:pt>
                <c:pt idx="401">
                  <c:v>0.94356261022927701</c:v>
                </c:pt>
                <c:pt idx="402">
                  <c:v>0.94361233480176199</c:v>
                </c:pt>
                <c:pt idx="403">
                  <c:v>0.94361233480176199</c:v>
                </c:pt>
                <c:pt idx="404">
                  <c:v>0.94361233480176199</c:v>
                </c:pt>
                <c:pt idx="405">
                  <c:v>0.94361233480176199</c:v>
                </c:pt>
                <c:pt idx="406">
                  <c:v>0.94361233480176199</c:v>
                </c:pt>
                <c:pt idx="407">
                  <c:v>0.94366197183098599</c:v>
                </c:pt>
                <c:pt idx="408">
                  <c:v>0.94366197183098599</c:v>
                </c:pt>
                <c:pt idx="409">
                  <c:v>0.94366197183098599</c:v>
                </c:pt>
                <c:pt idx="410">
                  <c:v>0.94454225352112697</c:v>
                </c:pt>
                <c:pt idx="411">
                  <c:v>0.94454225352112697</c:v>
                </c:pt>
                <c:pt idx="412">
                  <c:v>0.94454225352112697</c:v>
                </c:pt>
                <c:pt idx="413">
                  <c:v>0.94454225352112697</c:v>
                </c:pt>
                <c:pt idx="414">
                  <c:v>0.94459102902374703</c:v>
                </c:pt>
                <c:pt idx="415">
                  <c:v>0.94459102902374703</c:v>
                </c:pt>
                <c:pt idx="416">
                  <c:v>0.94459102902374703</c:v>
                </c:pt>
                <c:pt idx="417">
                  <c:v>0.94459102902374703</c:v>
                </c:pt>
                <c:pt idx="418">
                  <c:v>0.94463971880492104</c:v>
                </c:pt>
                <c:pt idx="419">
                  <c:v>0.94463971880492104</c:v>
                </c:pt>
                <c:pt idx="420">
                  <c:v>0.94463971880492104</c:v>
                </c:pt>
                <c:pt idx="421">
                  <c:v>0.94463971880492104</c:v>
                </c:pt>
                <c:pt idx="422">
                  <c:v>0.94463971880492104</c:v>
                </c:pt>
                <c:pt idx="423">
                  <c:v>0.94463971880492104</c:v>
                </c:pt>
                <c:pt idx="424">
                  <c:v>0.94547053649956103</c:v>
                </c:pt>
                <c:pt idx="425">
                  <c:v>0.94547053649956103</c:v>
                </c:pt>
                <c:pt idx="426">
                  <c:v>0.94547053649956103</c:v>
                </c:pt>
                <c:pt idx="427">
                  <c:v>0.94547053649956103</c:v>
                </c:pt>
                <c:pt idx="428">
                  <c:v>0.94547053649956103</c:v>
                </c:pt>
                <c:pt idx="429">
                  <c:v>0.94547053649956103</c:v>
                </c:pt>
                <c:pt idx="430">
                  <c:v>0.94547053649956103</c:v>
                </c:pt>
                <c:pt idx="431">
                  <c:v>0.94547053649956103</c:v>
                </c:pt>
                <c:pt idx="432">
                  <c:v>0.94547053649956103</c:v>
                </c:pt>
                <c:pt idx="433">
                  <c:v>0.94547053649956103</c:v>
                </c:pt>
                <c:pt idx="434">
                  <c:v>0.94547053649956103</c:v>
                </c:pt>
                <c:pt idx="435">
                  <c:v>0.94547053649956103</c:v>
                </c:pt>
                <c:pt idx="436">
                  <c:v>0.94547053649956103</c:v>
                </c:pt>
                <c:pt idx="437">
                  <c:v>0.94547053649956103</c:v>
                </c:pt>
                <c:pt idx="438">
                  <c:v>0.94547053649956103</c:v>
                </c:pt>
                <c:pt idx="439">
                  <c:v>0.94547053649956103</c:v>
                </c:pt>
                <c:pt idx="440">
                  <c:v>0.94547053649956103</c:v>
                </c:pt>
                <c:pt idx="441">
                  <c:v>0.94547053649956103</c:v>
                </c:pt>
                <c:pt idx="442">
                  <c:v>0.94551845342706498</c:v>
                </c:pt>
                <c:pt idx="443">
                  <c:v>0.94551845342706498</c:v>
                </c:pt>
                <c:pt idx="444">
                  <c:v>0.94551845342706498</c:v>
                </c:pt>
                <c:pt idx="445">
                  <c:v>0.94556628621597905</c:v>
                </c:pt>
                <c:pt idx="446">
                  <c:v>0.94556628621597905</c:v>
                </c:pt>
                <c:pt idx="447">
                  <c:v>0.94561403508771902</c:v>
                </c:pt>
                <c:pt idx="448">
                  <c:v>0.94561403508771902</c:v>
                </c:pt>
                <c:pt idx="449">
                  <c:v>0.94561403508771902</c:v>
                </c:pt>
                <c:pt idx="450">
                  <c:v>0.94566170026292695</c:v>
                </c:pt>
                <c:pt idx="451">
                  <c:v>0.94566170026292695</c:v>
                </c:pt>
                <c:pt idx="452">
                  <c:v>0.94566170026292695</c:v>
                </c:pt>
                <c:pt idx="453">
                  <c:v>0.94570928196147097</c:v>
                </c:pt>
                <c:pt idx="454">
                  <c:v>0.94653812445223495</c:v>
                </c:pt>
                <c:pt idx="455">
                  <c:v>0.94653812445223495</c:v>
                </c:pt>
                <c:pt idx="456">
                  <c:v>0.94653812445223495</c:v>
                </c:pt>
                <c:pt idx="457">
                  <c:v>0.94658493870402804</c:v>
                </c:pt>
                <c:pt idx="458">
                  <c:v>0.94658493870402804</c:v>
                </c:pt>
                <c:pt idx="459">
                  <c:v>0.94658493870402804</c:v>
                </c:pt>
                <c:pt idx="460">
                  <c:v>0.94658493870402804</c:v>
                </c:pt>
                <c:pt idx="461">
                  <c:v>0.94658493870402804</c:v>
                </c:pt>
                <c:pt idx="462">
                  <c:v>0.94658493870402804</c:v>
                </c:pt>
                <c:pt idx="463">
                  <c:v>0.94658493870402804</c:v>
                </c:pt>
                <c:pt idx="464">
                  <c:v>0.94658493870402804</c:v>
                </c:pt>
                <c:pt idx="465">
                  <c:v>0.94658493870402804</c:v>
                </c:pt>
                <c:pt idx="466">
                  <c:v>0.94658493870402804</c:v>
                </c:pt>
                <c:pt idx="467">
                  <c:v>0.94741454864154195</c:v>
                </c:pt>
                <c:pt idx="468">
                  <c:v>0.94741454864154195</c:v>
                </c:pt>
                <c:pt idx="469">
                  <c:v>0.94741454864154195</c:v>
                </c:pt>
                <c:pt idx="470">
                  <c:v>0.94741454864154195</c:v>
                </c:pt>
                <c:pt idx="471">
                  <c:v>0.94741454864154195</c:v>
                </c:pt>
                <c:pt idx="472">
                  <c:v>0.94741454864154195</c:v>
                </c:pt>
                <c:pt idx="473">
                  <c:v>0.94741454864154195</c:v>
                </c:pt>
                <c:pt idx="474">
                  <c:v>0.94741454864154195</c:v>
                </c:pt>
                <c:pt idx="475">
                  <c:v>0.94736842105263097</c:v>
                </c:pt>
                <c:pt idx="476">
                  <c:v>0.94741454864154195</c:v>
                </c:pt>
                <c:pt idx="477">
                  <c:v>0.94741454864154195</c:v>
                </c:pt>
                <c:pt idx="478">
                  <c:v>0.94741454864154195</c:v>
                </c:pt>
                <c:pt idx="479">
                  <c:v>0.94741454864154195</c:v>
                </c:pt>
                <c:pt idx="480">
                  <c:v>0.94741454864154195</c:v>
                </c:pt>
                <c:pt idx="481">
                  <c:v>0.94741454864154195</c:v>
                </c:pt>
                <c:pt idx="482">
                  <c:v>0.94829097283084995</c:v>
                </c:pt>
                <c:pt idx="483">
                  <c:v>0.94829097283084995</c:v>
                </c:pt>
                <c:pt idx="484">
                  <c:v>0.94829097283084995</c:v>
                </c:pt>
                <c:pt idx="485">
                  <c:v>0.94833625218914197</c:v>
                </c:pt>
                <c:pt idx="486">
                  <c:v>0.94833625218914197</c:v>
                </c:pt>
                <c:pt idx="487">
                  <c:v>0.94838145231846005</c:v>
                </c:pt>
                <c:pt idx="488">
                  <c:v>0.94838145231846005</c:v>
                </c:pt>
                <c:pt idx="489">
                  <c:v>0.94838145231846005</c:v>
                </c:pt>
                <c:pt idx="490">
                  <c:v>0.94842657342657399</c:v>
                </c:pt>
                <c:pt idx="491">
                  <c:v>0.94842657342657399</c:v>
                </c:pt>
                <c:pt idx="492">
                  <c:v>0.94847161572052396</c:v>
                </c:pt>
                <c:pt idx="493">
                  <c:v>0.94847161572052396</c:v>
                </c:pt>
                <c:pt idx="494">
                  <c:v>0.94851657940663203</c:v>
                </c:pt>
                <c:pt idx="495">
                  <c:v>0.94851657940663203</c:v>
                </c:pt>
                <c:pt idx="496">
                  <c:v>0.94856146469049696</c:v>
                </c:pt>
                <c:pt idx="497">
                  <c:v>0.94856146469049696</c:v>
                </c:pt>
                <c:pt idx="498">
                  <c:v>0.94856146469049696</c:v>
                </c:pt>
                <c:pt idx="499">
                  <c:v>0.94860627177700296</c:v>
                </c:pt>
                <c:pt idx="500">
                  <c:v>0.94860627177700296</c:v>
                </c:pt>
                <c:pt idx="501">
                  <c:v>0.94860627177700296</c:v>
                </c:pt>
                <c:pt idx="502">
                  <c:v>0.94865100087032195</c:v>
                </c:pt>
                <c:pt idx="503">
                  <c:v>0.94865100087032195</c:v>
                </c:pt>
                <c:pt idx="504">
                  <c:v>0.94782608695652204</c:v>
                </c:pt>
                <c:pt idx="505">
                  <c:v>0.94782608695652204</c:v>
                </c:pt>
                <c:pt idx="506">
                  <c:v>0.94787141615986104</c:v>
                </c:pt>
                <c:pt idx="507">
                  <c:v>0.94787141615986104</c:v>
                </c:pt>
                <c:pt idx="508">
                  <c:v>0.94787141615986104</c:v>
                </c:pt>
                <c:pt idx="509">
                  <c:v>0.94791666666666696</c:v>
                </c:pt>
                <c:pt idx="510">
                  <c:v>0.94791666666666696</c:v>
                </c:pt>
                <c:pt idx="511">
                  <c:v>0.94796183868170003</c:v>
                </c:pt>
                <c:pt idx="512">
                  <c:v>0.94796183868170003</c:v>
                </c:pt>
                <c:pt idx="513">
                  <c:v>0.94796183868170003</c:v>
                </c:pt>
                <c:pt idx="514">
                  <c:v>0.94800693240901202</c:v>
                </c:pt>
                <c:pt idx="515">
                  <c:v>0.94800693240901202</c:v>
                </c:pt>
                <c:pt idx="516">
                  <c:v>0.94800693240901202</c:v>
                </c:pt>
                <c:pt idx="517">
                  <c:v>0.94805194805194803</c:v>
                </c:pt>
                <c:pt idx="518">
                  <c:v>0.94805194805194803</c:v>
                </c:pt>
                <c:pt idx="519">
                  <c:v>0.94727744165946404</c:v>
                </c:pt>
                <c:pt idx="520">
                  <c:v>0.94727744165946404</c:v>
                </c:pt>
                <c:pt idx="521">
                  <c:v>0.94732297063903304</c:v>
                </c:pt>
                <c:pt idx="522">
                  <c:v>0.94732297063903304</c:v>
                </c:pt>
                <c:pt idx="523">
                  <c:v>0.94736842105263097</c:v>
                </c:pt>
                <c:pt idx="524">
                  <c:v>0.94741379310344798</c:v>
                </c:pt>
                <c:pt idx="525">
                  <c:v>0.94741379310344798</c:v>
                </c:pt>
                <c:pt idx="526">
                  <c:v>0.94741379310344798</c:v>
                </c:pt>
                <c:pt idx="527">
                  <c:v>0.94745908699397097</c:v>
                </c:pt>
                <c:pt idx="528">
                  <c:v>0.94745908699397097</c:v>
                </c:pt>
                <c:pt idx="529">
                  <c:v>0.94750430292598997</c:v>
                </c:pt>
                <c:pt idx="530">
                  <c:v>0.94754944110060202</c:v>
                </c:pt>
                <c:pt idx="531">
                  <c:v>0.94754944110060202</c:v>
                </c:pt>
                <c:pt idx="532">
                  <c:v>0.94759450171821302</c:v>
                </c:pt>
                <c:pt idx="533">
                  <c:v>0.94759450171821302</c:v>
                </c:pt>
                <c:pt idx="534">
                  <c:v>0.94759450171821302</c:v>
                </c:pt>
                <c:pt idx="535">
                  <c:v>0.94759450171821302</c:v>
                </c:pt>
                <c:pt idx="536">
                  <c:v>0.947639484978541</c:v>
                </c:pt>
                <c:pt idx="537">
                  <c:v>0.947639484978541</c:v>
                </c:pt>
                <c:pt idx="538">
                  <c:v>0.947639484978541</c:v>
                </c:pt>
                <c:pt idx="539">
                  <c:v>0.94768439108061697</c:v>
                </c:pt>
                <c:pt idx="540">
                  <c:v>0.94768439108061697</c:v>
                </c:pt>
                <c:pt idx="541">
                  <c:v>0.94768439108061697</c:v>
                </c:pt>
                <c:pt idx="542">
                  <c:v>0.94768439108061697</c:v>
                </c:pt>
                <c:pt idx="543">
                  <c:v>0.94768439108061697</c:v>
                </c:pt>
                <c:pt idx="544">
                  <c:v>0.94768439108061697</c:v>
                </c:pt>
                <c:pt idx="545">
                  <c:v>0.94768439108061697</c:v>
                </c:pt>
                <c:pt idx="546">
                  <c:v>0.94772922022279404</c:v>
                </c:pt>
                <c:pt idx="547">
                  <c:v>0.94772922022279404</c:v>
                </c:pt>
                <c:pt idx="548">
                  <c:v>0.94772922022279404</c:v>
                </c:pt>
                <c:pt idx="549">
                  <c:v>0.94772922022279404</c:v>
                </c:pt>
                <c:pt idx="550">
                  <c:v>0.94772922022279404</c:v>
                </c:pt>
                <c:pt idx="551">
                  <c:v>0.94772922022279404</c:v>
                </c:pt>
                <c:pt idx="552">
                  <c:v>0.94772922022279404</c:v>
                </c:pt>
                <c:pt idx="553">
                  <c:v>0.94772922022279404</c:v>
                </c:pt>
                <c:pt idx="554">
                  <c:v>0.94772922022279404</c:v>
                </c:pt>
                <c:pt idx="555">
                  <c:v>0.94772922022279404</c:v>
                </c:pt>
                <c:pt idx="556">
                  <c:v>0.94777397260273999</c:v>
                </c:pt>
                <c:pt idx="557">
                  <c:v>0.94777397260273999</c:v>
                </c:pt>
                <c:pt idx="558">
                  <c:v>0.94777397260273999</c:v>
                </c:pt>
                <c:pt idx="559">
                  <c:v>0.94777397260273999</c:v>
                </c:pt>
                <c:pt idx="560">
                  <c:v>0.94777397260273999</c:v>
                </c:pt>
                <c:pt idx="561">
                  <c:v>0.94777397260273999</c:v>
                </c:pt>
                <c:pt idx="562">
                  <c:v>0.94777397260273999</c:v>
                </c:pt>
                <c:pt idx="563">
                  <c:v>0.94777397260273999</c:v>
                </c:pt>
                <c:pt idx="564">
                  <c:v>0.94777397260273999</c:v>
                </c:pt>
                <c:pt idx="565">
                  <c:v>0.94777397260273999</c:v>
                </c:pt>
                <c:pt idx="566">
                  <c:v>0.94777397260273999</c:v>
                </c:pt>
                <c:pt idx="567">
                  <c:v>0.94777397260273999</c:v>
                </c:pt>
                <c:pt idx="568">
                  <c:v>0.94777397260273999</c:v>
                </c:pt>
                <c:pt idx="569">
                  <c:v>0.94777397260273999</c:v>
                </c:pt>
                <c:pt idx="570">
                  <c:v>0.94777397260273999</c:v>
                </c:pt>
                <c:pt idx="571">
                  <c:v>0.94777397260273999</c:v>
                </c:pt>
                <c:pt idx="572">
                  <c:v>0.94772922022279404</c:v>
                </c:pt>
                <c:pt idx="573">
                  <c:v>0.94772922022279404</c:v>
                </c:pt>
                <c:pt idx="574">
                  <c:v>0.94691780821917804</c:v>
                </c:pt>
                <c:pt idx="575">
                  <c:v>0.94687232219365902</c:v>
                </c:pt>
                <c:pt idx="576">
                  <c:v>0.94687232219365902</c:v>
                </c:pt>
                <c:pt idx="577">
                  <c:v>0.94687232219365902</c:v>
                </c:pt>
                <c:pt idx="578">
                  <c:v>0.94682675814751305</c:v>
                </c:pt>
                <c:pt idx="579">
                  <c:v>0.94682675814751305</c:v>
                </c:pt>
                <c:pt idx="580">
                  <c:v>0.94678111587982805</c:v>
                </c:pt>
                <c:pt idx="581">
                  <c:v>0.94678111587982805</c:v>
                </c:pt>
                <c:pt idx="582">
                  <c:v>0.94678111587982805</c:v>
                </c:pt>
                <c:pt idx="583">
                  <c:v>0.94673539518900396</c:v>
                </c:pt>
                <c:pt idx="584">
                  <c:v>0.94673539518900396</c:v>
                </c:pt>
                <c:pt idx="585">
                  <c:v>0.94668959587274304</c:v>
                </c:pt>
                <c:pt idx="586">
                  <c:v>0.94668959587274304</c:v>
                </c:pt>
                <c:pt idx="587">
                  <c:v>0.946643717728055</c:v>
                </c:pt>
                <c:pt idx="588">
                  <c:v>0.946643717728055</c:v>
                </c:pt>
                <c:pt idx="589">
                  <c:v>0.946597760551249</c:v>
                </c:pt>
                <c:pt idx="590">
                  <c:v>0.946597760551249</c:v>
                </c:pt>
                <c:pt idx="591">
                  <c:v>0.946597760551249</c:v>
                </c:pt>
                <c:pt idx="592">
                  <c:v>0.946597760551249</c:v>
                </c:pt>
                <c:pt idx="593">
                  <c:v>0.94655172413793098</c:v>
                </c:pt>
                <c:pt idx="594">
                  <c:v>0.94655172413793098</c:v>
                </c:pt>
                <c:pt idx="595">
                  <c:v>0.94655172413793098</c:v>
                </c:pt>
                <c:pt idx="596">
                  <c:v>0.94655172413793098</c:v>
                </c:pt>
                <c:pt idx="597">
                  <c:v>0.94655172413793098</c:v>
                </c:pt>
                <c:pt idx="598">
                  <c:v>0.94655172413793098</c:v>
                </c:pt>
                <c:pt idx="599">
                  <c:v>0.94655172413793098</c:v>
                </c:pt>
                <c:pt idx="600">
                  <c:v>0.94655172413793098</c:v>
                </c:pt>
                <c:pt idx="601">
                  <c:v>0.94655172413793098</c:v>
                </c:pt>
                <c:pt idx="602">
                  <c:v>0.94655172413793098</c:v>
                </c:pt>
                <c:pt idx="603">
                  <c:v>0.94655172413793098</c:v>
                </c:pt>
                <c:pt idx="604">
                  <c:v>0.94655172413793098</c:v>
                </c:pt>
                <c:pt idx="605">
                  <c:v>0.94655172413793098</c:v>
                </c:pt>
                <c:pt idx="606">
                  <c:v>0.94655172413793098</c:v>
                </c:pt>
                <c:pt idx="607">
                  <c:v>0.94655172413793098</c:v>
                </c:pt>
                <c:pt idx="608">
                  <c:v>0.94655172413793098</c:v>
                </c:pt>
                <c:pt idx="609">
                  <c:v>0.94650560828300301</c:v>
                </c:pt>
                <c:pt idx="610">
                  <c:v>0.94650560828300301</c:v>
                </c:pt>
                <c:pt idx="611">
                  <c:v>0.94650560828300301</c:v>
                </c:pt>
                <c:pt idx="612">
                  <c:v>0.94650560828300301</c:v>
                </c:pt>
                <c:pt idx="613">
                  <c:v>0.94650560828300301</c:v>
                </c:pt>
                <c:pt idx="614">
                  <c:v>0.94650560828300301</c:v>
                </c:pt>
                <c:pt idx="615">
                  <c:v>0.94645941278065604</c:v>
                </c:pt>
                <c:pt idx="616">
                  <c:v>0.94645941278065604</c:v>
                </c:pt>
                <c:pt idx="617">
                  <c:v>0.94645941278065604</c:v>
                </c:pt>
                <c:pt idx="618">
                  <c:v>0.94645941278065604</c:v>
                </c:pt>
                <c:pt idx="619">
                  <c:v>0.94645941278065604</c:v>
                </c:pt>
                <c:pt idx="620">
                  <c:v>0.94559585492228004</c:v>
                </c:pt>
                <c:pt idx="621">
                  <c:v>0.94559585492228004</c:v>
                </c:pt>
                <c:pt idx="622">
                  <c:v>0.94559585492228004</c:v>
                </c:pt>
                <c:pt idx="623">
                  <c:v>0.94559585492228004</c:v>
                </c:pt>
                <c:pt idx="624">
                  <c:v>0.94559585492228004</c:v>
                </c:pt>
                <c:pt idx="625">
                  <c:v>0.94554883318928296</c:v>
                </c:pt>
                <c:pt idx="626">
                  <c:v>0.94554883318928296</c:v>
                </c:pt>
                <c:pt idx="627">
                  <c:v>0.94554883318928296</c:v>
                </c:pt>
                <c:pt idx="628">
                  <c:v>0.94554883318928296</c:v>
                </c:pt>
                <c:pt idx="629">
                  <c:v>0.94554883318928296</c:v>
                </c:pt>
                <c:pt idx="630">
                  <c:v>0.94473229706390305</c:v>
                </c:pt>
                <c:pt idx="631">
                  <c:v>0.94473229706390305</c:v>
                </c:pt>
                <c:pt idx="632">
                  <c:v>0.94473229706390305</c:v>
                </c:pt>
                <c:pt idx="633">
                  <c:v>0.94473229706390305</c:v>
                </c:pt>
                <c:pt idx="634">
                  <c:v>0.94473229706390305</c:v>
                </c:pt>
                <c:pt idx="635">
                  <c:v>0.94477998274374497</c:v>
                </c:pt>
                <c:pt idx="636">
                  <c:v>0.94477998274374497</c:v>
                </c:pt>
                <c:pt idx="637">
                  <c:v>0.94477998274374497</c:v>
                </c:pt>
                <c:pt idx="638">
                  <c:v>0.943965517241379</c:v>
                </c:pt>
                <c:pt idx="639">
                  <c:v>0.943965517241379</c:v>
                </c:pt>
                <c:pt idx="640">
                  <c:v>0.943965517241379</c:v>
                </c:pt>
                <c:pt idx="641">
                  <c:v>0.943965517241379</c:v>
                </c:pt>
                <c:pt idx="642">
                  <c:v>0.943965517241379</c:v>
                </c:pt>
                <c:pt idx="643">
                  <c:v>0.943965517241379</c:v>
                </c:pt>
                <c:pt idx="644">
                  <c:v>0.94315245478036203</c:v>
                </c:pt>
                <c:pt idx="645">
                  <c:v>0.943201376936317</c:v>
                </c:pt>
                <c:pt idx="646">
                  <c:v>0.943201376936317</c:v>
                </c:pt>
                <c:pt idx="647">
                  <c:v>0.943201376936317</c:v>
                </c:pt>
                <c:pt idx="648">
                  <c:v>0.943201376936317</c:v>
                </c:pt>
                <c:pt idx="649">
                  <c:v>0.94315245478036203</c:v>
                </c:pt>
                <c:pt idx="650">
                  <c:v>0.94315245478036203</c:v>
                </c:pt>
                <c:pt idx="651">
                  <c:v>0.94315245478036203</c:v>
                </c:pt>
                <c:pt idx="652">
                  <c:v>0.94234079173838203</c:v>
                </c:pt>
                <c:pt idx="653">
                  <c:v>0.94234079173838203</c:v>
                </c:pt>
                <c:pt idx="654">
                  <c:v>0.94234079173838203</c:v>
                </c:pt>
                <c:pt idx="655">
                  <c:v>0.94234079173838203</c:v>
                </c:pt>
                <c:pt idx="656">
                  <c:v>0.94234079173838203</c:v>
                </c:pt>
                <c:pt idx="657">
                  <c:v>0.94234079173838203</c:v>
                </c:pt>
                <c:pt idx="658">
                  <c:v>0.94234079173838203</c:v>
                </c:pt>
                <c:pt idx="659">
                  <c:v>0.94234079173838203</c:v>
                </c:pt>
                <c:pt idx="660">
                  <c:v>0.94234079173838203</c:v>
                </c:pt>
                <c:pt idx="661">
                  <c:v>0.94234079173838203</c:v>
                </c:pt>
                <c:pt idx="662">
                  <c:v>0.94234079173838203</c:v>
                </c:pt>
                <c:pt idx="663">
                  <c:v>0.94234079173838203</c:v>
                </c:pt>
                <c:pt idx="664">
                  <c:v>0.94234079173838203</c:v>
                </c:pt>
                <c:pt idx="665">
                  <c:v>0.94234079173838203</c:v>
                </c:pt>
                <c:pt idx="666">
                  <c:v>0.94234079173838203</c:v>
                </c:pt>
                <c:pt idx="667">
                  <c:v>0.94239036973344803</c:v>
                </c:pt>
                <c:pt idx="668">
                  <c:v>0.94239036973344803</c:v>
                </c:pt>
                <c:pt idx="669">
                  <c:v>0.94239036973344803</c:v>
                </c:pt>
                <c:pt idx="670">
                  <c:v>0.94325021496130701</c:v>
                </c:pt>
                <c:pt idx="671">
                  <c:v>0.94325021496130701</c:v>
                </c:pt>
                <c:pt idx="672">
                  <c:v>0.94325021496130701</c:v>
                </c:pt>
                <c:pt idx="673">
                  <c:v>0.94329896907216504</c:v>
                </c:pt>
                <c:pt idx="674">
                  <c:v>0.94329896907216504</c:v>
                </c:pt>
                <c:pt idx="675">
                  <c:v>0.94329896907216504</c:v>
                </c:pt>
                <c:pt idx="676">
                  <c:v>0.94334763948497902</c:v>
                </c:pt>
                <c:pt idx="677">
                  <c:v>0.94334763948497902</c:v>
                </c:pt>
                <c:pt idx="678">
                  <c:v>0.94339622641509402</c:v>
                </c:pt>
                <c:pt idx="679">
                  <c:v>0.94339622641509402</c:v>
                </c:pt>
                <c:pt idx="680">
                  <c:v>0.94420600858369097</c:v>
                </c:pt>
                <c:pt idx="681">
                  <c:v>0.94425385934819905</c:v>
                </c:pt>
                <c:pt idx="682">
                  <c:v>0.94425385934819905</c:v>
                </c:pt>
                <c:pt idx="683">
                  <c:v>0.94430162810625495</c:v>
                </c:pt>
                <c:pt idx="684">
                  <c:v>0.94430162810625495</c:v>
                </c:pt>
                <c:pt idx="685">
                  <c:v>0.94430162810625495</c:v>
                </c:pt>
                <c:pt idx="686">
                  <c:v>0.94430162810625495</c:v>
                </c:pt>
                <c:pt idx="687">
                  <c:v>0.94430162810625495</c:v>
                </c:pt>
                <c:pt idx="688">
                  <c:v>0.94430162810625495</c:v>
                </c:pt>
                <c:pt idx="689">
                  <c:v>0.94434931506849296</c:v>
                </c:pt>
                <c:pt idx="690">
                  <c:v>0.94434931506849296</c:v>
                </c:pt>
                <c:pt idx="691">
                  <c:v>0.94434931506849296</c:v>
                </c:pt>
                <c:pt idx="692">
                  <c:v>0.94434931506849296</c:v>
                </c:pt>
                <c:pt idx="693">
                  <c:v>0.94434931506849296</c:v>
                </c:pt>
                <c:pt idx="694">
                  <c:v>0.94434931506849296</c:v>
                </c:pt>
                <c:pt idx="695">
                  <c:v>0.94434931506849296</c:v>
                </c:pt>
                <c:pt idx="696">
                  <c:v>0.94434931506849296</c:v>
                </c:pt>
                <c:pt idx="697">
                  <c:v>0.94434931506849296</c:v>
                </c:pt>
                <c:pt idx="698">
                  <c:v>0.94515852613538998</c:v>
                </c:pt>
                <c:pt idx="699">
                  <c:v>0.94515852613538998</c:v>
                </c:pt>
                <c:pt idx="700">
                  <c:v>0.94515852613538998</c:v>
                </c:pt>
                <c:pt idx="701">
                  <c:v>0.94515852613538998</c:v>
                </c:pt>
                <c:pt idx="702">
                  <c:v>0.94515852613538998</c:v>
                </c:pt>
                <c:pt idx="703">
                  <c:v>0.94515852613538998</c:v>
                </c:pt>
                <c:pt idx="704">
                  <c:v>0.94515852613538998</c:v>
                </c:pt>
                <c:pt idx="705">
                  <c:v>0.94520547945205502</c:v>
                </c:pt>
                <c:pt idx="706">
                  <c:v>0.94520547945205502</c:v>
                </c:pt>
                <c:pt idx="707">
                  <c:v>0.94520547945205502</c:v>
                </c:pt>
                <c:pt idx="708">
                  <c:v>0.94520547945205502</c:v>
                </c:pt>
                <c:pt idx="709">
                  <c:v>0.94520547945205502</c:v>
                </c:pt>
                <c:pt idx="710">
                  <c:v>0.94520547945205502</c:v>
                </c:pt>
                <c:pt idx="711">
                  <c:v>0.945252352437981</c:v>
                </c:pt>
                <c:pt idx="712">
                  <c:v>0.945252352437981</c:v>
                </c:pt>
                <c:pt idx="713">
                  <c:v>0.94444444444444398</c:v>
                </c:pt>
                <c:pt idx="714">
                  <c:v>0.94444444444444398</c:v>
                </c:pt>
                <c:pt idx="715">
                  <c:v>0.94444444444444398</c:v>
                </c:pt>
                <c:pt idx="716">
                  <c:v>0.94444444444444398</c:v>
                </c:pt>
                <c:pt idx="717">
                  <c:v>0.94444444444444398</c:v>
                </c:pt>
                <c:pt idx="718">
                  <c:v>0.944491887275833</c:v>
                </c:pt>
                <c:pt idx="719">
                  <c:v>0.944491887275833</c:v>
                </c:pt>
                <c:pt idx="720">
                  <c:v>0.944491887275833</c:v>
                </c:pt>
                <c:pt idx="721">
                  <c:v>0.944491887275833</c:v>
                </c:pt>
                <c:pt idx="722">
                  <c:v>0.944491887275833</c:v>
                </c:pt>
                <c:pt idx="723">
                  <c:v>0.944491887275833</c:v>
                </c:pt>
                <c:pt idx="724">
                  <c:v>0.94453924914675802</c:v>
                </c:pt>
                <c:pt idx="725">
                  <c:v>0.94453924914675802</c:v>
                </c:pt>
                <c:pt idx="726">
                  <c:v>0.94453924914675802</c:v>
                </c:pt>
                <c:pt idx="727">
                  <c:v>0.94453924914675802</c:v>
                </c:pt>
                <c:pt idx="728">
                  <c:v>0.94453924914675802</c:v>
                </c:pt>
                <c:pt idx="729">
                  <c:v>0.94453924914675802</c:v>
                </c:pt>
                <c:pt idx="730">
                  <c:v>0.94453924914675802</c:v>
                </c:pt>
                <c:pt idx="731">
                  <c:v>0.94458653026427897</c:v>
                </c:pt>
                <c:pt idx="732">
                  <c:v>0.94458653026427897</c:v>
                </c:pt>
                <c:pt idx="733">
                  <c:v>0.94458653026427897</c:v>
                </c:pt>
                <c:pt idx="734">
                  <c:v>0.94463373083475299</c:v>
                </c:pt>
                <c:pt idx="735">
                  <c:v>0.94463373083475299</c:v>
                </c:pt>
                <c:pt idx="736">
                  <c:v>0.94468085106383004</c:v>
                </c:pt>
                <c:pt idx="737">
                  <c:v>0.94468085106383004</c:v>
                </c:pt>
                <c:pt idx="738">
                  <c:v>0.94472789115646305</c:v>
                </c:pt>
                <c:pt idx="739">
                  <c:v>0.94472789115646305</c:v>
                </c:pt>
                <c:pt idx="740">
                  <c:v>0.94477485131690697</c:v>
                </c:pt>
                <c:pt idx="741">
                  <c:v>0.94477485131690697</c:v>
                </c:pt>
                <c:pt idx="742">
                  <c:v>0.94482173174872697</c:v>
                </c:pt>
                <c:pt idx="743">
                  <c:v>0.94486853265479198</c:v>
                </c:pt>
                <c:pt idx="744">
                  <c:v>0.94486853265479198</c:v>
                </c:pt>
                <c:pt idx="745">
                  <c:v>0.94491525423728795</c:v>
                </c:pt>
                <c:pt idx="746">
                  <c:v>0.94496189669771402</c:v>
                </c:pt>
                <c:pt idx="747">
                  <c:v>0.945008460236887</c:v>
                </c:pt>
                <c:pt idx="748">
                  <c:v>0.945008460236887</c:v>
                </c:pt>
                <c:pt idx="749">
                  <c:v>0.94505494505494503</c:v>
                </c:pt>
                <c:pt idx="750">
                  <c:v>0.94505494505494503</c:v>
                </c:pt>
                <c:pt idx="751">
                  <c:v>0.94510135135135098</c:v>
                </c:pt>
                <c:pt idx="752">
                  <c:v>0.94514767932489496</c:v>
                </c:pt>
                <c:pt idx="753">
                  <c:v>0.94514767932489496</c:v>
                </c:pt>
                <c:pt idx="754">
                  <c:v>0.94519392917369305</c:v>
                </c:pt>
                <c:pt idx="755">
                  <c:v>0.94524010109519796</c:v>
                </c:pt>
                <c:pt idx="756">
                  <c:v>0.94444444444444398</c:v>
                </c:pt>
                <c:pt idx="757">
                  <c:v>0.94449116904962105</c:v>
                </c:pt>
                <c:pt idx="758">
                  <c:v>0.94449116904962105</c:v>
                </c:pt>
                <c:pt idx="759">
                  <c:v>0.94449116904962105</c:v>
                </c:pt>
                <c:pt idx="760">
                  <c:v>0.94453781512604995</c:v>
                </c:pt>
                <c:pt idx="761">
                  <c:v>0.94453781512604995</c:v>
                </c:pt>
                <c:pt idx="762">
                  <c:v>0.94458438287153701</c:v>
                </c:pt>
                <c:pt idx="763">
                  <c:v>0.94458438287153701</c:v>
                </c:pt>
                <c:pt idx="764">
                  <c:v>0.94458438287153701</c:v>
                </c:pt>
                <c:pt idx="765">
                  <c:v>0.94458438287153701</c:v>
                </c:pt>
                <c:pt idx="766">
                  <c:v>0.94458438287153701</c:v>
                </c:pt>
                <c:pt idx="767">
                  <c:v>0.94458438287153701</c:v>
                </c:pt>
                <c:pt idx="768">
                  <c:v>0.94458438287153701</c:v>
                </c:pt>
                <c:pt idx="769">
                  <c:v>0.94458438287153701</c:v>
                </c:pt>
                <c:pt idx="770">
                  <c:v>0.94458438287153701</c:v>
                </c:pt>
                <c:pt idx="771">
                  <c:v>0.94458438287153701</c:v>
                </c:pt>
                <c:pt idx="772">
                  <c:v>0.94458438287153701</c:v>
                </c:pt>
                <c:pt idx="773">
                  <c:v>0.94458438287153701</c:v>
                </c:pt>
                <c:pt idx="774">
                  <c:v>0.94458438287153701</c:v>
                </c:pt>
                <c:pt idx="775">
                  <c:v>0.94458438287153701</c:v>
                </c:pt>
                <c:pt idx="776">
                  <c:v>0.94458438287153701</c:v>
                </c:pt>
                <c:pt idx="777">
                  <c:v>0.94458438287153701</c:v>
                </c:pt>
                <c:pt idx="778">
                  <c:v>0.94458438287153701</c:v>
                </c:pt>
                <c:pt idx="779">
                  <c:v>0.94463087248322197</c:v>
                </c:pt>
                <c:pt idx="780">
                  <c:v>0.94463087248322197</c:v>
                </c:pt>
                <c:pt idx="781">
                  <c:v>0.94463087248322197</c:v>
                </c:pt>
                <c:pt idx="782">
                  <c:v>0.94463087248322197</c:v>
                </c:pt>
                <c:pt idx="783">
                  <c:v>0.94463087248322197</c:v>
                </c:pt>
                <c:pt idx="784">
                  <c:v>0.94463087248322197</c:v>
                </c:pt>
                <c:pt idx="785">
                  <c:v>0.94463087248322197</c:v>
                </c:pt>
                <c:pt idx="786">
                  <c:v>0.94463087248322197</c:v>
                </c:pt>
                <c:pt idx="787">
                  <c:v>0.94463087248322197</c:v>
                </c:pt>
                <c:pt idx="788">
                  <c:v>0.94463087248322197</c:v>
                </c:pt>
                <c:pt idx="789">
                  <c:v>0.94463087248322197</c:v>
                </c:pt>
                <c:pt idx="790">
                  <c:v>0.94458438287153701</c:v>
                </c:pt>
                <c:pt idx="791">
                  <c:v>0.94458438287153701</c:v>
                </c:pt>
                <c:pt idx="792">
                  <c:v>0.94458438287153701</c:v>
                </c:pt>
                <c:pt idx="793">
                  <c:v>0.94458438287153701</c:v>
                </c:pt>
                <c:pt idx="794">
                  <c:v>0.94458438287153701</c:v>
                </c:pt>
                <c:pt idx="795">
                  <c:v>0.94458438287153701</c:v>
                </c:pt>
                <c:pt idx="796">
                  <c:v>0.94458438287153701</c:v>
                </c:pt>
                <c:pt idx="797">
                  <c:v>0.94458438287153701</c:v>
                </c:pt>
                <c:pt idx="798">
                  <c:v>0.94453781512604995</c:v>
                </c:pt>
                <c:pt idx="799">
                  <c:v>0.94453781512604995</c:v>
                </c:pt>
                <c:pt idx="800">
                  <c:v>0.94453781512604995</c:v>
                </c:pt>
                <c:pt idx="801">
                  <c:v>0.94453781512604995</c:v>
                </c:pt>
                <c:pt idx="802">
                  <c:v>0.94453781512604995</c:v>
                </c:pt>
                <c:pt idx="803">
                  <c:v>0.94453781512604995</c:v>
                </c:pt>
                <c:pt idx="804">
                  <c:v>0.94453781512604995</c:v>
                </c:pt>
                <c:pt idx="805">
                  <c:v>0.94453781512604995</c:v>
                </c:pt>
                <c:pt idx="806">
                  <c:v>0.94453781512604995</c:v>
                </c:pt>
                <c:pt idx="807">
                  <c:v>0.94453781512604995</c:v>
                </c:pt>
                <c:pt idx="808">
                  <c:v>0.94458438287153701</c:v>
                </c:pt>
                <c:pt idx="809">
                  <c:v>0.94458438287153701</c:v>
                </c:pt>
                <c:pt idx="810">
                  <c:v>0.94458438287153701</c:v>
                </c:pt>
                <c:pt idx="811">
                  <c:v>0.94379194630872498</c:v>
                </c:pt>
                <c:pt idx="812">
                  <c:v>0.94379194630872498</c:v>
                </c:pt>
                <c:pt idx="813">
                  <c:v>0.94383906119027705</c:v>
                </c:pt>
                <c:pt idx="814">
                  <c:v>0.94383906119027705</c:v>
                </c:pt>
                <c:pt idx="815">
                  <c:v>0.94383906119027705</c:v>
                </c:pt>
                <c:pt idx="816">
                  <c:v>0.94383906119027705</c:v>
                </c:pt>
                <c:pt idx="817">
                  <c:v>0.94383906119027705</c:v>
                </c:pt>
                <c:pt idx="818">
                  <c:v>0.94383906119027705</c:v>
                </c:pt>
                <c:pt idx="819">
                  <c:v>0.94388609715242899</c:v>
                </c:pt>
                <c:pt idx="820">
                  <c:v>0.94388609715242899</c:v>
                </c:pt>
                <c:pt idx="821">
                  <c:v>0.94309623430962297</c:v>
                </c:pt>
                <c:pt idx="822">
                  <c:v>0.94309623430962297</c:v>
                </c:pt>
                <c:pt idx="823">
                  <c:v>0.94309623430962297</c:v>
                </c:pt>
                <c:pt idx="824">
                  <c:v>0.94314381270903003</c:v>
                </c:pt>
                <c:pt idx="825">
                  <c:v>0.94314381270903003</c:v>
                </c:pt>
                <c:pt idx="826">
                  <c:v>0.94314381270903003</c:v>
                </c:pt>
                <c:pt idx="827">
                  <c:v>0.94314381270903003</c:v>
                </c:pt>
                <c:pt idx="828">
                  <c:v>0.94235588972431095</c:v>
                </c:pt>
                <c:pt idx="829">
                  <c:v>0.94235588972431095</c:v>
                </c:pt>
                <c:pt idx="830">
                  <c:v>0.94235588972431095</c:v>
                </c:pt>
                <c:pt idx="831">
                  <c:v>0.94235588972431095</c:v>
                </c:pt>
                <c:pt idx="832">
                  <c:v>0.94235588972431095</c:v>
                </c:pt>
                <c:pt idx="833">
                  <c:v>0.94235588972431095</c:v>
                </c:pt>
                <c:pt idx="834">
                  <c:v>0.94235588972431095</c:v>
                </c:pt>
                <c:pt idx="835">
                  <c:v>0.94156928213689495</c:v>
                </c:pt>
                <c:pt idx="836">
                  <c:v>0.94156928213689495</c:v>
                </c:pt>
                <c:pt idx="837">
                  <c:v>0.94156928213689495</c:v>
                </c:pt>
                <c:pt idx="838">
                  <c:v>0.94161801501251097</c:v>
                </c:pt>
                <c:pt idx="839">
                  <c:v>0.94161801501251097</c:v>
                </c:pt>
                <c:pt idx="840">
                  <c:v>0.94083333333333297</c:v>
                </c:pt>
                <c:pt idx="841">
                  <c:v>0.94083333333333297</c:v>
                </c:pt>
                <c:pt idx="842">
                  <c:v>0.94083333333333297</c:v>
                </c:pt>
                <c:pt idx="843">
                  <c:v>0.94083333333333297</c:v>
                </c:pt>
                <c:pt idx="844">
                  <c:v>0.94083333333333297</c:v>
                </c:pt>
                <c:pt idx="845">
                  <c:v>0.94083333333333297</c:v>
                </c:pt>
                <c:pt idx="846">
                  <c:v>0.94088259783513695</c:v>
                </c:pt>
                <c:pt idx="847">
                  <c:v>0.94088259783513695</c:v>
                </c:pt>
                <c:pt idx="848">
                  <c:v>0.94088259783513695</c:v>
                </c:pt>
                <c:pt idx="849">
                  <c:v>0.94014962593516205</c:v>
                </c:pt>
                <c:pt idx="850">
                  <c:v>0.94014962593516205</c:v>
                </c:pt>
                <c:pt idx="851">
                  <c:v>0.94014962593516205</c:v>
                </c:pt>
                <c:pt idx="852">
                  <c:v>0.94019933554817303</c:v>
                </c:pt>
                <c:pt idx="853">
                  <c:v>0.94019933554817303</c:v>
                </c:pt>
                <c:pt idx="854">
                  <c:v>0.94019933554817303</c:v>
                </c:pt>
                <c:pt idx="855">
                  <c:v>0.94024896265560198</c:v>
                </c:pt>
                <c:pt idx="856">
                  <c:v>0.94024896265560198</c:v>
                </c:pt>
                <c:pt idx="857">
                  <c:v>0.94029850746268695</c:v>
                </c:pt>
                <c:pt idx="858">
                  <c:v>0.94029850746268695</c:v>
                </c:pt>
                <c:pt idx="859">
                  <c:v>0.94034797017398497</c:v>
                </c:pt>
                <c:pt idx="860">
                  <c:v>0.94034797017398497</c:v>
                </c:pt>
                <c:pt idx="861">
                  <c:v>0.94034797017398497</c:v>
                </c:pt>
                <c:pt idx="862">
                  <c:v>0.94034797017398497</c:v>
                </c:pt>
                <c:pt idx="863">
                  <c:v>0.94039735099337696</c:v>
                </c:pt>
                <c:pt idx="864">
                  <c:v>0.94039735099337696</c:v>
                </c:pt>
                <c:pt idx="865">
                  <c:v>0.94039735099337696</c:v>
                </c:pt>
                <c:pt idx="866">
                  <c:v>0.94039735099337696</c:v>
                </c:pt>
                <c:pt idx="867">
                  <c:v>0.94039735099337696</c:v>
                </c:pt>
                <c:pt idx="868">
                  <c:v>0.94039735099337696</c:v>
                </c:pt>
                <c:pt idx="869">
                  <c:v>0.94039735099337696</c:v>
                </c:pt>
                <c:pt idx="870">
                  <c:v>0.94039735099337696</c:v>
                </c:pt>
                <c:pt idx="871">
                  <c:v>0.94039735099337696</c:v>
                </c:pt>
                <c:pt idx="872">
                  <c:v>0.94039735099337696</c:v>
                </c:pt>
                <c:pt idx="873">
                  <c:v>0.94039735099337696</c:v>
                </c:pt>
                <c:pt idx="874">
                  <c:v>0.94039735099337696</c:v>
                </c:pt>
                <c:pt idx="875">
                  <c:v>0.94039735099337696</c:v>
                </c:pt>
                <c:pt idx="876">
                  <c:v>0.94039735099337696</c:v>
                </c:pt>
                <c:pt idx="877">
                  <c:v>0.94039735099337696</c:v>
                </c:pt>
                <c:pt idx="878">
                  <c:v>0.94034797017398497</c:v>
                </c:pt>
                <c:pt idx="879">
                  <c:v>0.94034797017398497</c:v>
                </c:pt>
                <c:pt idx="880">
                  <c:v>0.94034797017398497</c:v>
                </c:pt>
                <c:pt idx="881">
                  <c:v>0.94034797017398497</c:v>
                </c:pt>
                <c:pt idx="882">
                  <c:v>0.94034797017398497</c:v>
                </c:pt>
                <c:pt idx="883">
                  <c:v>0.94029850746268695</c:v>
                </c:pt>
                <c:pt idx="884">
                  <c:v>0.94029850746268695</c:v>
                </c:pt>
                <c:pt idx="885">
                  <c:v>0.94029850746268695</c:v>
                </c:pt>
                <c:pt idx="886">
                  <c:v>0.94024896265560198</c:v>
                </c:pt>
                <c:pt idx="887">
                  <c:v>0.94024896265560198</c:v>
                </c:pt>
                <c:pt idx="888">
                  <c:v>0.94019933554817303</c:v>
                </c:pt>
                <c:pt idx="889">
                  <c:v>0.94019933554817303</c:v>
                </c:pt>
                <c:pt idx="890">
                  <c:v>0.94019933554817303</c:v>
                </c:pt>
                <c:pt idx="891">
                  <c:v>0.94019933554817303</c:v>
                </c:pt>
                <c:pt idx="892">
                  <c:v>0.94014962593516205</c:v>
                </c:pt>
                <c:pt idx="893">
                  <c:v>0.94014962593516205</c:v>
                </c:pt>
                <c:pt idx="894">
                  <c:v>0.94009983361064897</c:v>
                </c:pt>
                <c:pt idx="895">
                  <c:v>0.94009983361064897</c:v>
                </c:pt>
                <c:pt idx="896">
                  <c:v>0.94009983361064897</c:v>
                </c:pt>
                <c:pt idx="897">
                  <c:v>0.94004995836802696</c:v>
                </c:pt>
                <c:pt idx="898">
                  <c:v>0.94004995836802696</c:v>
                </c:pt>
                <c:pt idx="899">
                  <c:v>0.94004995836802696</c:v>
                </c:pt>
                <c:pt idx="900">
                  <c:v>0.94004995836802696</c:v>
                </c:pt>
                <c:pt idx="901">
                  <c:v>0.94</c:v>
                </c:pt>
                <c:pt idx="902">
                  <c:v>0.94</c:v>
                </c:pt>
                <c:pt idx="903">
                  <c:v>0.94</c:v>
                </c:pt>
                <c:pt idx="904">
                  <c:v>0.94</c:v>
                </c:pt>
                <c:pt idx="905">
                  <c:v>0.94</c:v>
                </c:pt>
                <c:pt idx="906">
                  <c:v>0.94</c:v>
                </c:pt>
                <c:pt idx="907">
                  <c:v>0.94</c:v>
                </c:pt>
                <c:pt idx="908">
                  <c:v>0.94</c:v>
                </c:pt>
                <c:pt idx="909">
                  <c:v>0.94</c:v>
                </c:pt>
                <c:pt idx="910">
                  <c:v>0.94</c:v>
                </c:pt>
                <c:pt idx="911">
                  <c:v>0.94</c:v>
                </c:pt>
                <c:pt idx="912">
                  <c:v>0.94</c:v>
                </c:pt>
                <c:pt idx="913">
                  <c:v>0.94</c:v>
                </c:pt>
                <c:pt idx="914">
                  <c:v>0.94</c:v>
                </c:pt>
                <c:pt idx="915">
                  <c:v>0.94</c:v>
                </c:pt>
                <c:pt idx="916">
                  <c:v>0.94004995836802696</c:v>
                </c:pt>
                <c:pt idx="917">
                  <c:v>0.94004995836802696</c:v>
                </c:pt>
                <c:pt idx="918">
                  <c:v>0.93926788685524099</c:v>
                </c:pt>
                <c:pt idx="919">
                  <c:v>0.93931837073981705</c:v>
                </c:pt>
                <c:pt idx="920">
                  <c:v>0.93931837073981705</c:v>
                </c:pt>
                <c:pt idx="921">
                  <c:v>0.93936877076411895</c:v>
                </c:pt>
                <c:pt idx="922">
                  <c:v>0.93941908713692901</c:v>
                </c:pt>
                <c:pt idx="923">
                  <c:v>0.93946932006633499</c:v>
                </c:pt>
                <c:pt idx="924">
                  <c:v>0.93946932006633499</c:v>
                </c:pt>
                <c:pt idx="925">
                  <c:v>0.93951946975973499</c:v>
                </c:pt>
                <c:pt idx="926">
                  <c:v>0.939569536423841</c:v>
                </c:pt>
                <c:pt idx="927">
                  <c:v>0.939569536423841</c:v>
                </c:pt>
                <c:pt idx="928">
                  <c:v>0.93961952026468198</c:v>
                </c:pt>
                <c:pt idx="929">
                  <c:v>0.93966942148760302</c:v>
                </c:pt>
                <c:pt idx="930">
                  <c:v>0.93971924029727505</c:v>
                </c:pt>
                <c:pt idx="931">
                  <c:v>0.93971924029727505</c:v>
                </c:pt>
                <c:pt idx="932">
                  <c:v>0.93976897689769001</c:v>
                </c:pt>
                <c:pt idx="933">
                  <c:v>0.93981863149216804</c:v>
                </c:pt>
                <c:pt idx="934">
                  <c:v>0.93986820428336104</c:v>
                </c:pt>
                <c:pt idx="935">
                  <c:v>0.93986820428336104</c:v>
                </c:pt>
                <c:pt idx="936">
                  <c:v>0.93986820428336104</c:v>
                </c:pt>
                <c:pt idx="937">
                  <c:v>0.93991769547325099</c:v>
                </c:pt>
                <c:pt idx="938">
                  <c:v>0.93991769547325099</c:v>
                </c:pt>
                <c:pt idx="939">
                  <c:v>0.93996710526315796</c:v>
                </c:pt>
                <c:pt idx="940">
                  <c:v>0.93924466338259505</c:v>
                </c:pt>
                <c:pt idx="941">
                  <c:v>0.93924466338259505</c:v>
                </c:pt>
                <c:pt idx="942">
                  <c:v>0.93929450369155099</c:v>
                </c:pt>
                <c:pt idx="943">
                  <c:v>0.93929450369155099</c:v>
                </c:pt>
                <c:pt idx="944">
                  <c:v>0.93934426229508206</c:v>
                </c:pt>
                <c:pt idx="945">
                  <c:v>0.93934426229508206</c:v>
                </c:pt>
                <c:pt idx="946">
                  <c:v>0.93934426229508206</c:v>
                </c:pt>
                <c:pt idx="947">
                  <c:v>0.939393939393939</c:v>
                </c:pt>
                <c:pt idx="948">
                  <c:v>0.93944353518821599</c:v>
                </c:pt>
                <c:pt idx="949">
                  <c:v>0.93944353518821599</c:v>
                </c:pt>
                <c:pt idx="950">
                  <c:v>0.93949304987735005</c:v>
                </c:pt>
                <c:pt idx="951">
                  <c:v>0.93954248366013104</c:v>
                </c:pt>
                <c:pt idx="952">
                  <c:v>0.93954248366013104</c:v>
                </c:pt>
                <c:pt idx="953">
                  <c:v>0.93882544861337702</c:v>
                </c:pt>
                <c:pt idx="954">
                  <c:v>0.93887530562347199</c:v>
                </c:pt>
                <c:pt idx="955">
                  <c:v>0.93887530562347199</c:v>
                </c:pt>
                <c:pt idx="956">
                  <c:v>0.93892508143322495</c:v>
                </c:pt>
                <c:pt idx="957">
                  <c:v>0.93897477624084602</c:v>
                </c:pt>
                <c:pt idx="958">
                  <c:v>0.93902439024390305</c:v>
                </c:pt>
                <c:pt idx="959">
                  <c:v>0.93907392363931796</c:v>
                </c:pt>
                <c:pt idx="960">
                  <c:v>0.93912337662337697</c:v>
                </c:pt>
                <c:pt idx="961">
                  <c:v>0.93912337662337697</c:v>
                </c:pt>
                <c:pt idx="962">
                  <c:v>0.93917274939172701</c:v>
                </c:pt>
                <c:pt idx="963">
                  <c:v>0.93917274939172701</c:v>
                </c:pt>
                <c:pt idx="964">
                  <c:v>0.93922204213938398</c:v>
                </c:pt>
                <c:pt idx="965">
                  <c:v>0.93927125506072895</c:v>
                </c:pt>
                <c:pt idx="966">
                  <c:v>0.93932038834951503</c:v>
                </c:pt>
                <c:pt idx="967">
                  <c:v>0.93932038834951503</c:v>
                </c:pt>
                <c:pt idx="968">
                  <c:v>0.93936944219886798</c:v>
                </c:pt>
                <c:pt idx="969">
                  <c:v>0.93941841680129301</c:v>
                </c:pt>
                <c:pt idx="970">
                  <c:v>0.93941841680129301</c:v>
                </c:pt>
                <c:pt idx="971">
                  <c:v>0.93941841680129301</c:v>
                </c:pt>
                <c:pt idx="972">
                  <c:v>0.93946731234866798</c:v>
                </c:pt>
                <c:pt idx="973">
                  <c:v>0.93946731234866798</c:v>
                </c:pt>
                <c:pt idx="974">
                  <c:v>0.93946731234866798</c:v>
                </c:pt>
                <c:pt idx="975">
                  <c:v>0.93951612903225801</c:v>
                </c:pt>
                <c:pt idx="976">
                  <c:v>0.93951612903225801</c:v>
                </c:pt>
                <c:pt idx="977">
                  <c:v>0.93951612903225801</c:v>
                </c:pt>
                <c:pt idx="978">
                  <c:v>0.93951612903225801</c:v>
                </c:pt>
                <c:pt idx="979">
                  <c:v>0.93951612903225801</c:v>
                </c:pt>
                <c:pt idx="980">
                  <c:v>0.93951612903225801</c:v>
                </c:pt>
                <c:pt idx="981">
                  <c:v>0.93956486704270703</c:v>
                </c:pt>
                <c:pt idx="982">
                  <c:v>0.93956486704270703</c:v>
                </c:pt>
                <c:pt idx="983">
                  <c:v>0.93956486704270703</c:v>
                </c:pt>
                <c:pt idx="984">
                  <c:v>0.94032258064516105</c:v>
                </c:pt>
                <c:pt idx="985">
                  <c:v>0.94032258064516105</c:v>
                </c:pt>
                <c:pt idx="986">
                  <c:v>0.94032258064516105</c:v>
                </c:pt>
                <c:pt idx="987">
                  <c:v>0.94032258064516105</c:v>
                </c:pt>
                <c:pt idx="988">
                  <c:v>0.94037066881547104</c:v>
                </c:pt>
                <c:pt idx="989">
                  <c:v>0.94037066881547104</c:v>
                </c:pt>
                <c:pt idx="990">
                  <c:v>0.94037066881547104</c:v>
                </c:pt>
                <c:pt idx="991">
                  <c:v>0.94037066881547104</c:v>
                </c:pt>
                <c:pt idx="992">
                  <c:v>0.94037066881547104</c:v>
                </c:pt>
                <c:pt idx="993">
                  <c:v>0.94037066881547104</c:v>
                </c:pt>
                <c:pt idx="994">
                  <c:v>0.94037066881547104</c:v>
                </c:pt>
                <c:pt idx="995">
                  <c:v>0.94037066881547104</c:v>
                </c:pt>
                <c:pt idx="996">
                  <c:v>0.94037066881547104</c:v>
                </c:pt>
                <c:pt idx="997">
                  <c:v>0.94037066881547104</c:v>
                </c:pt>
                <c:pt idx="998">
                  <c:v>0.94112903225806499</c:v>
                </c:pt>
                <c:pt idx="999">
                  <c:v>0.94112903225806499</c:v>
                </c:pt>
                <c:pt idx="1000">
                  <c:v>0.94112903225806499</c:v>
                </c:pt>
                <c:pt idx="1001">
                  <c:v>0.94112903225806499</c:v>
                </c:pt>
                <c:pt idx="1002">
                  <c:v>0.94112903225806499</c:v>
                </c:pt>
                <c:pt idx="1003">
                  <c:v>0.94112903225806499</c:v>
                </c:pt>
                <c:pt idx="1004">
                  <c:v>0.94112903225806499</c:v>
                </c:pt>
                <c:pt idx="1005">
                  <c:v>0.94112903225806499</c:v>
                </c:pt>
                <c:pt idx="1006">
                  <c:v>0.94112903225806499</c:v>
                </c:pt>
                <c:pt idx="1007">
                  <c:v>0.94108151735270396</c:v>
                </c:pt>
                <c:pt idx="1008">
                  <c:v>0.94108151735270396</c:v>
                </c:pt>
                <c:pt idx="1009">
                  <c:v>0.94108151735270396</c:v>
                </c:pt>
                <c:pt idx="1010">
                  <c:v>0.94108151735270396</c:v>
                </c:pt>
                <c:pt idx="1011">
                  <c:v>0.94108151735270396</c:v>
                </c:pt>
                <c:pt idx="1012">
                  <c:v>0.94108151735270396</c:v>
                </c:pt>
                <c:pt idx="1013">
                  <c:v>0.94108151735270396</c:v>
                </c:pt>
                <c:pt idx="1014">
                  <c:v>0.94103392568659106</c:v>
                </c:pt>
                <c:pt idx="1015">
                  <c:v>0.94103392568659106</c:v>
                </c:pt>
                <c:pt idx="1016">
                  <c:v>0.94103392568659106</c:v>
                </c:pt>
                <c:pt idx="1017">
                  <c:v>0.94098625707356498</c:v>
                </c:pt>
                <c:pt idx="1018">
                  <c:v>0.94098625707356498</c:v>
                </c:pt>
                <c:pt idx="1019">
                  <c:v>0.94098625707356498</c:v>
                </c:pt>
                <c:pt idx="1020">
                  <c:v>0.94022617124394203</c:v>
                </c:pt>
                <c:pt idx="1021">
                  <c:v>0.94022617124394203</c:v>
                </c:pt>
                <c:pt idx="1022">
                  <c:v>0.94017784963621698</c:v>
                </c:pt>
                <c:pt idx="1023">
                  <c:v>0.94017784963621698</c:v>
                </c:pt>
                <c:pt idx="1024">
                  <c:v>0.94017784963621698</c:v>
                </c:pt>
                <c:pt idx="1025">
                  <c:v>0.94017784963621698</c:v>
                </c:pt>
                <c:pt idx="1026">
                  <c:v>0.94017784963621698</c:v>
                </c:pt>
                <c:pt idx="1027">
                  <c:v>0.94012944983818802</c:v>
                </c:pt>
                <c:pt idx="1028">
                  <c:v>0.94012944983818802</c:v>
                </c:pt>
                <c:pt idx="1029">
                  <c:v>0.94012944983818802</c:v>
                </c:pt>
                <c:pt idx="1030">
                  <c:v>0.94012944983818802</c:v>
                </c:pt>
                <c:pt idx="1031">
                  <c:v>0.940080971659919</c:v>
                </c:pt>
                <c:pt idx="1032">
                  <c:v>0.93927125506072895</c:v>
                </c:pt>
                <c:pt idx="1033">
                  <c:v>0.93927125506072895</c:v>
                </c:pt>
                <c:pt idx="1034">
                  <c:v>0.93922204213938398</c:v>
                </c:pt>
                <c:pt idx="1035">
                  <c:v>0.93922204213938398</c:v>
                </c:pt>
                <c:pt idx="1036">
                  <c:v>0.93917274939172701</c:v>
                </c:pt>
                <c:pt idx="1037">
                  <c:v>0.93912337662337697</c:v>
                </c:pt>
                <c:pt idx="1038">
                  <c:v>0.93907392363931796</c:v>
                </c:pt>
                <c:pt idx="1039">
                  <c:v>0.93831168831168799</c:v>
                </c:pt>
                <c:pt idx="1040">
                  <c:v>0.93826157595450899</c:v>
                </c:pt>
                <c:pt idx="1041">
                  <c:v>0.93816110659072405</c:v>
                </c:pt>
                <c:pt idx="1042">
                  <c:v>0.93811074918566695</c:v>
                </c:pt>
                <c:pt idx="1043">
                  <c:v>0.938060309698452</c:v>
                </c:pt>
                <c:pt idx="1044">
                  <c:v>0.93795918367346998</c:v>
                </c:pt>
                <c:pt idx="1045">
                  <c:v>0.93709150326797397</c:v>
                </c:pt>
                <c:pt idx="1046">
                  <c:v>0.93704006541291895</c:v>
                </c:pt>
                <c:pt idx="1047">
                  <c:v>0.93693693693693703</c:v>
                </c:pt>
                <c:pt idx="1048">
                  <c:v>0.93683347005742401</c:v>
                </c:pt>
                <c:pt idx="1049">
                  <c:v>0.93683347005742401</c:v>
                </c:pt>
                <c:pt idx="1050">
                  <c:v>0.93672966310599903</c:v>
                </c:pt>
                <c:pt idx="1051">
                  <c:v>0.93657331136738098</c:v>
                </c:pt>
                <c:pt idx="1052">
                  <c:v>0.93569661995053599</c:v>
                </c:pt>
                <c:pt idx="1053">
                  <c:v>0.93559042113955404</c:v>
                </c:pt>
                <c:pt idx="1054">
                  <c:v>0.935430463576159</c:v>
                </c:pt>
                <c:pt idx="1055">
                  <c:v>0.93532338308457696</c:v>
                </c:pt>
                <c:pt idx="1056">
                  <c:v>0.93532338308457696</c:v>
                </c:pt>
                <c:pt idx="1057">
                  <c:v>0.93516209476309198</c:v>
                </c:pt>
                <c:pt idx="1058">
                  <c:v>0.93500000000000005</c:v>
                </c:pt>
                <c:pt idx="1059">
                  <c:v>0.93489148580968295</c:v>
                </c:pt>
                <c:pt idx="1060">
                  <c:v>0.93472803347280398</c:v>
                </c:pt>
                <c:pt idx="1061">
                  <c:v>0.93456375838926198</c:v>
                </c:pt>
                <c:pt idx="1062">
                  <c:v>0.93439865433137104</c:v>
                </c:pt>
                <c:pt idx="1063">
                  <c:v>0.93344566133108697</c:v>
                </c:pt>
                <c:pt idx="1064">
                  <c:v>0.93327702702702697</c:v>
                </c:pt>
                <c:pt idx="1065">
                  <c:v>0.93305084745762701</c:v>
                </c:pt>
                <c:pt idx="1066">
                  <c:v>0.932880203908241</c:v>
                </c:pt>
                <c:pt idx="1067">
                  <c:v>0.932880203908241</c:v>
                </c:pt>
                <c:pt idx="1068">
                  <c:v>0.93265132139812401</c:v>
                </c:pt>
                <c:pt idx="1069">
                  <c:v>0.93247863247863305</c:v>
                </c:pt>
                <c:pt idx="1070">
                  <c:v>0.93224699828473401</c:v>
                </c:pt>
                <c:pt idx="1071">
                  <c:v>0.93201376936316704</c:v>
                </c:pt>
                <c:pt idx="1072">
                  <c:v>0.931778929188256</c:v>
                </c:pt>
                <c:pt idx="1073">
                  <c:v>0.93160173160173199</c:v>
                </c:pt>
                <c:pt idx="1074">
                  <c:v>0.93130434782608695</c:v>
                </c:pt>
                <c:pt idx="1075">
                  <c:v>0.93106457242582896</c:v>
                </c:pt>
                <c:pt idx="1076">
                  <c:v>0.93082311733800405</c:v>
                </c:pt>
                <c:pt idx="1077">
                  <c:v>0.93082311733800405</c:v>
                </c:pt>
                <c:pt idx="1078">
                  <c:v>0.93051890941073001</c:v>
                </c:pt>
                <c:pt idx="1079">
                  <c:v>0.93027360988525998</c:v>
                </c:pt>
                <c:pt idx="1080">
                  <c:v>0.92996453900709197</c:v>
                </c:pt>
                <c:pt idx="1081">
                  <c:v>0.92965271593944798</c:v>
                </c:pt>
                <c:pt idx="1082">
                  <c:v>0.929338103756708</c:v>
                </c:pt>
                <c:pt idx="1083">
                  <c:v>0.92902066486972201</c:v>
                </c:pt>
                <c:pt idx="1084">
                  <c:v>0.92870036101082998</c:v>
                </c:pt>
                <c:pt idx="1085">
                  <c:v>0.92870036101082998</c:v>
                </c:pt>
                <c:pt idx="1086">
                  <c:v>0.92837715321849501</c:v>
                </c:pt>
                <c:pt idx="1087">
                  <c:v>0.92805100182149403</c:v>
                </c:pt>
                <c:pt idx="1088">
                  <c:v>0.92772186642268994</c:v>
                </c:pt>
                <c:pt idx="1089">
                  <c:v>0.92738970588235303</c:v>
                </c:pt>
                <c:pt idx="1090">
                  <c:v>0.92705447830101595</c:v>
                </c:pt>
                <c:pt idx="1091">
                  <c:v>0.92664809656453095</c:v>
                </c:pt>
                <c:pt idx="1092">
                  <c:v>0.92630597014925398</c:v>
                </c:pt>
                <c:pt idx="1093">
                  <c:v>0.92630597014925398</c:v>
                </c:pt>
                <c:pt idx="1094">
                  <c:v>0.92596063730084399</c:v>
                </c:pt>
                <c:pt idx="1095">
                  <c:v>0.92554194156456204</c:v>
                </c:pt>
                <c:pt idx="1096">
                  <c:v>0.92518939393939403</c:v>
                </c:pt>
                <c:pt idx="1097">
                  <c:v>0.924833491912464</c:v>
                </c:pt>
                <c:pt idx="1098">
                  <c:v>0.924401913875598</c:v>
                </c:pt>
                <c:pt idx="1099">
                  <c:v>0.92403846153846203</c:v>
                </c:pt>
                <c:pt idx="1100">
                  <c:v>0.92359767891682798</c:v>
                </c:pt>
                <c:pt idx="1101">
                  <c:v>0.92322643343051503</c:v>
                </c:pt>
                <c:pt idx="1102">
                  <c:v>0.92367906066536198</c:v>
                </c:pt>
                <c:pt idx="1103">
                  <c:v>0.92322834645669305</c:v>
                </c:pt>
                <c:pt idx="1104">
                  <c:v>0.92284866468842797</c:v>
                </c:pt>
                <c:pt idx="1105">
                  <c:v>0.92284866468842797</c:v>
                </c:pt>
                <c:pt idx="1106">
                  <c:v>0.92238805970149196</c:v>
                </c:pt>
                <c:pt idx="1107">
                  <c:v>0.92192192192192202</c:v>
                </c:pt>
                <c:pt idx="1108">
                  <c:v>0.92145015105740202</c:v>
                </c:pt>
                <c:pt idx="1109">
                  <c:v>0.92097264437689996</c:v>
                </c:pt>
                <c:pt idx="1110">
                  <c:v>0.92048929663608603</c:v>
                </c:pt>
                <c:pt idx="1111">
                  <c:v>0.92</c:v>
                </c:pt>
                <c:pt idx="1112">
                  <c:v>0.91950464396284803</c:v>
                </c:pt>
                <c:pt idx="1113">
                  <c:v>0.91900311526479805</c:v>
                </c:pt>
                <c:pt idx="1114">
                  <c:v>0.91900311526479805</c:v>
                </c:pt>
                <c:pt idx="1115">
                  <c:v>0.91858037578288099</c:v>
                </c:pt>
                <c:pt idx="1116">
                  <c:v>0.91806722689075604</c:v>
                </c:pt>
                <c:pt idx="1117">
                  <c:v>0.91754756871035903</c:v>
                </c:pt>
                <c:pt idx="1118">
                  <c:v>0.91702127659574495</c:v>
                </c:pt>
                <c:pt idx="1119">
                  <c:v>0.91648822269807295</c:v>
                </c:pt>
                <c:pt idx="1120">
                  <c:v>0.91594827586206895</c:v>
                </c:pt>
                <c:pt idx="1121">
                  <c:v>0.91540130151843802</c:v>
                </c:pt>
                <c:pt idx="1122">
                  <c:v>0.91540130151843802</c:v>
                </c:pt>
                <c:pt idx="1123">
                  <c:v>0.91484716157205204</c:v>
                </c:pt>
                <c:pt idx="1124">
                  <c:v>0.91428571428571404</c:v>
                </c:pt>
                <c:pt idx="1125">
                  <c:v>0.91381215469613297</c:v>
                </c:pt>
                <c:pt idx="1126">
                  <c:v>0.91323692992213601</c:v>
                </c:pt>
                <c:pt idx="1127">
                  <c:v>0.91275167785234901</c:v>
                </c:pt>
                <c:pt idx="1128">
                  <c:v>0.91216216216216195</c:v>
                </c:pt>
                <c:pt idx="1129">
                  <c:v>0.91156462585034004</c:v>
                </c:pt>
                <c:pt idx="1130">
                  <c:v>0.91106043329532505</c:v>
                </c:pt>
                <c:pt idx="1131">
                  <c:v>0.91055045871559603</c:v>
                </c:pt>
                <c:pt idx="1132">
                  <c:v>0.90993071593533503</c:v>
                </c:pt>
                <c:pt idx="1133">
                  <c:v>0.90993071593533503</c:v>
                </c:pt>
                <c:pt idx="1134">
                  <c:v>0.909407665505227</c:v>
                </c:pt>
                <c:pt idx="1135">
                  <c:v>0.90877192982456101</c:v>
                </c:pt>
                <c:pt idx="1136">
                  <c:v>0.90823529411764703</c:v>
                </c:pt>
                <c:pt idx="1137">
                  <c:v>0.90661938534278896</c:v>
                </c:pt>
                <c:pt idx="1138">
                  <c:v>0.90595238095238095</c:v>
                </c:pt>
                <c:pt idx="1139">
                  <c:v>0.90538922155688595</c:v>
                </c:pt>
                <c:pt idx="1140">
                  <c:v>0.90481927710843402</c:v>
                </c:pt>
                <c:pt idx="1141">
                  <c:v>0.904126213592233</c:v>
                </c:pt>
                <c:pt idx="1142">
                  <c:v>0.904126213592233</c:v>
                </c:pt>
                <c:pt idx="1143">
                  <c:v>0.903540903540903</c:v>
                </c:pt>
                <c:pt idx="1144">
                  <c:v>0.90294840294840295</c:v>
                </c:pt>
                <c:pt idx="1145">
                  <c:v>0.90222772277227703</c:v>
                </c:pt>
                <c:pt idx="1146">
                  <c:v>0.90049751243781095</c:v>
                </c:pt>
                <c:pt idx="1147">
                  <c:v>0.89974937343358397</c:v>
                </c:pt>
                <c:pt idx="1148">
                  <c:v>0.89911727616645698</c:v>
                </c:pt>
                <c:pt idx="1149">
                  <c:v>0.89847715736040601</c:v>
                </c:pt>
                <c:pt idx="1150">
                  <c:v>0.89782886334610501</c:v>
                </c:pt>
                <c:pt idx="1151">
                  <c:v>0.89782886334610501</c:v>
                </c:pt>
                <c:pt idx="1152">
                  <c:v>0.89588688946015405</c:v>
                </c:pt>
                <c:pt idx="1153">
                  <c:v>0.89521345407503194</c:v>
                </c:pt>
                <c:pt idx="1154">
                  <c:v>0.89453125</c:v>
                </c:pt>
                <c:pt idx="1155">
                  <c:v>0.893840104849279</c:v>
                </c:pt>
                <c:pt idx="1156">
                  <c:v>0.89313984168865401</c:v>
                </c:pt>
                <c:pt idx="1157">
                  <c:v>0.89110225763612205</c:v>
                </c:pt>
                <c:pt idx="1158">
                  <c:v>0.89037433155080203</c:v>
                </c:pt>
                <c:pt idx="1159">
                  <c:v>0.89037433155080203</c:v>
                </c:pt>
                <c:pt idx="1160">
                  <c:v>0.88888888888888895</c:v>
                </c:pt>
                <c:pt idx="1161">
                  <c:v>0.88888888888888895</c:v>
                </c:pt>
                <c:pt idx="1162">
                  <c:v>0.88813096862210095</c:v>
                </c:pt>
                <c:pt idx="1163">
                  <c:v>0.88736263736263699</c:v>
                </c:pt>
                <c:pt idx="1164">
                  <c:v>0.88658367911479896</c:v>
                </c:pt>
                <c:pt idx="1165">
                  <c:v>0.88472222222222197</c:v>
                </c:pt>
                <c:pt idx="1166">
                  <c:v>0.88391608391608401</c:v>
                </c:pt>
                <c:pt idx="1167">
                  <c:v>0.88309859154929604</c:v>
                </c:pt>
                <c:pt idx="1168">
                  <c:v>0.88226950354609901</c:v>
                </c:pt>
                <c:pt idx="1169">
                  <c:v>0.88142857142857201</c:v>
                </c:pt>
                <c:pt idx="1170">
                  <c:v>0.88142857142857201</c:v>
                </c:pt>
                <c:pt idx="1171">
                  <c:v>0.880575539568345</c:v>
                </c:pt>
                <c:pt idx="1172">
                  <c:v>0.87971014492753596</c:v>
                </c:pt>
                <c:pt idx="1173">
                  <c:v>0.87900874635568504</c:v>
                </c:pt>
                <c:pt idx="1174">
                  <c:v>0.87812041116005901</c:v>
                </c:pt>
                <c:pt idx="1175">
                  <c:v>0.87721893491124303</c:v>
                </c:pt>
                <c:pt idx="1176">
                  <c:v>0.87630402384500705</c:v>
                </c:pt>
              </c:numCache>
            </c:numRef>
          </c:yVal>
          <c:smooth val="1"/>
          <c:extLst xmlns:c16r2="http://schemas.microsoft.com/office/drawing/2015/06/chart">
            <c:ext xmlns:c16="http://schemas.microsoft.com/office/drawing/2014/chart" uri="{C3380CC4-5D6E-409C-BE32-E72D297353CC}">
              <c16:uniqueId val="{00000001-B9E5-C847-8918-228E48929D16}"/>
            </c:ext>
          </c:extLst>
        </c:ser>
        <c:ser>
          <c:idx val="5"/>
          <c:order val="2"/>
          <c:tx>
            <c:v>5RB Combustion</c:v>
          </c:tx>
          <c:spPr>
            <a:ln>
              <a:solidFill>
                <a:schemeClr val="accent3"/>
              </a:solidFill>
            </a:ln>
          </c:spPr>
          <c:marker>
            <c:symbol val="none"/>
          </c:marker>
          <c:xVal>
            <c:numRef>
              <c:f>'CO2'!$A$2:$A$1881</c:f>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extLst xmlns:c16r2="http://schemas.microsoft.com/office/drawing/2015/06/chart" xmlns:c15="http://schemas.microsoft.com/office/drawing/2012/chart"/>
            </c:numRef>
          </c:xVal>
          <c:yVal>
            <c:numRef>
              <c:f>'CO2'!$P$2:$P$1298</c:f>
              <c:numCache>
                <c:formatCode>0.00%</c:formatCode>
                <c:ptCount val="1297"/>
                <c:pt idx="0">
                  <c:v>0</c:v>
                </c:pt>
                <c:pt idx="1">
                  <c:v>0</c:v>
                </c:pt>
                <c:pt idx="2">
                  <c:v>0</c:v>
                </c:pt>
                <c:pt idx="3">
                  <c:v>0</c:v>
                </c:pt>
                <c:pt idx="4">
                  <c:v>0</c:v>
                </c:pt>
                <c:pt idx="5">
                  <c:v>0</c:v>
                </c:pt>
                <c:pt idx="6">
                  <c:v>0.14285714285714299</c:v>
                </c:pt>
                <c:pt idx="7">
                  <c:v>0.125</c:v>
                </c:pt>
                <c:pt idx="8">
                  <c:v>0.18181818181818199</c:v>
                </c:pt>
                <c:pt idx="9">
                  <c:v>0.214285714285714</c:v>
                </c:pt>
                <c:pt idx="10">
                  <c:v>0.22222222222222199</c:v>
                </c:pt>
                <c:pt idx="11">
                  <c:v>0.3</c:v>
                </c:pt>
                <c:pt idx="12">
                  <c:v>0.32</c:v>
                </c:pt>
                <c:pt idx="13">
                  <c:v>0.28571428571428598</c:v>
                </c:pt>
                <c:pt idx="14">
                  <c:v>0.30303030303030298</c:v>
                </c:pt>
                <c:pt idx="15">
                  <c:v>0.31578947368421101</c:v>
                </c:pt>
                <c:pt idx="16">
                  <c:v>0.33333333333333298</c:v>
                </c:pt>
                <c:pt idx="17">
                  <c:v>0.34615384615384598</c:v>
                </c:pt>
                <c:pt idx="18">
                  <c:v>0.355932203389831</c:v>
                </c:pt>
                <c:pt idx="19">
                  <c:v>0.36764705882352899</c:v>
                </c:pt>
                <c:pt idx="20">
                  <c:v>0.40277777777777801</c:v>
                </c:pt>
                <c:pt idx="21">
                  <c:v>0.41975308641975301</c:v>
                </c:pt>
                <c:pt idx="22">
                  <c:v>0.39534883720930197</c:v>
                </c:pt>
                <c:pt idx="23">
                  <c:v>0.4</c:v>
                </c:pt>
                <c:pt idx="24">
                  <c:v>0.40566037735849098</c:v>
                </c:pt>
                <c:pt idx="25">
                  <c:v>0.41880341880341898</c:v>
                </c:pt>
                <c:pt idx="26">
                  <c:v>0.421875</c:v>
                </c:pt>
                <c:pt idx="27">
                  <c:v>0.44776119402985098</c:v>
                </c:pt>
                <c:pt idx="28">
                  <c:v>0.45205479452054798</c:v>
                </c:pt>
                <c:pt idx="29">
                  <c:v>0.455696202531646</c:v>
                </c:pt>
                <c:pt idx="30">
                  <c:v>0.45882352941176502</c:v>
                </c:pt>
                <c:pt idx="31">
                  <c:v>0.46448087431694002</c:v>
                </c:pt>
                <c:pt idx="32">
                  <c:v>0.44736842105263203</c:v>
                </c:pt>
                <c:pt idx="33">
                  <c:v>0.45049504950495001</c:v>
                </c:pt>
                <c:pt idx="34">
                  <c:v>0.455813953488372</c:v>
                </c:pt>
                <c:pt idx="35">
                  <c:v>0.45614035087719301</c:v>
                </c:pt>
                <c:pt idx="36">
                  <c:v>0.46058091286307101</c:v>
                </c:pt>
                <c:pt idx="37">
                  <c:v>0.464566929133858</c:v>
                </c:pt>
                <c:pt idx="38">
                  <c:v>0.46441947565543101</c:v>
                </c:pt>
                <c:pt idx="39">
                  <c:v>0.47810218978102198</c:v>
                </c:pt>
                <c:pt idx="40">
                  <c:v>0.48083623693379801</c:v>
                </c:pt>
                <c:pt idx="41">
                  <c:v>0.47098976109215002</c:v>
                </c:pt>
                <c:pt idx="42">
                  <c:v>0.473856209150327</c:v>
                </c:pt>
                <c:pt idx="43">
                  <c:v>0.47648902821316602</c:v>
                </c:pt>
                <c:pt idx="44">
                  <c:v>0.47878787878787898</c:v>
                </c:pt>
                <c:pt idx="45">
                  <c:v>0.48245614035087703</c:v>
                </c:pt>
                <c:pt idx="46">
                  <c:v>0.48587570621468901</c:v>
                </c:pt>
                <c:pt idx="47">
                  <c:v>0.49584487534625998</c:v>
                </c:pt>
                <c:pt idx="48">
                  <c:v>0.49731182795698903</c:v>
                </c:pt>
                <c:pt idx="49">
                  <c:v>0.49071618037135301</c:v>
                </c:pt>
                <c:pt idx="50">
                  <c:v>0.49484536082474201</c:v>
                </c:pt>
                <c:pt idx="51">
                  <c:v>0.4975</c:v>
                </c:pt>
                <c:pt idx="52">
                  <c:v>0.5</c:v>
                </c:pt>
                <c:pt idx="53">
                  <c:v>0.50476190476190497</c:v>
                </c:pt>
                <c:pt idx="54">
                  <c:v>0.50812064965197201</c:v>
                </c:pt>
                <c:pt idx="55">
                  <c:v>0.51136363636363602</c:v>
                </c:pt>
                <c:pt idx="56">
                  <c:v>0.51555555555555599</c:v>
                </c:pt>
                <c:pt idx="57">
                  <c:v>0.52192982456140402</c:v>
                </c:pt>
                <c:pt idx="58">
                  <c:v>0.52575107296137402</c:v>
                </c:pt>
                <c:pt idx="59">
                  <c:v>0.52842105263157901</c:v>
                </c:pt>
                <c:pt idx="60">
                  <c:v>0.52620545073375302</c:v>
                </c:pt>
                <c:pt idx="61">
                  <c:v>0.52880658436214001</c:v>
                </c:pt>
                <c:pt idx="62">
                  <c:v>0.53333333333333299</c:v>
                </c:pt>
                <c:pt idx="63">
                  <c:v>0.53677932405566597</c:v>
                </c:pt>
                <c:pt idx="64">
                  <c:v>0.54117647058823504</c:v>
                </c:pt>
                <c:pt idx="65">
                  <c:v>0.54527938342967297</c:v>
                </c:pt>
                <c:pt idx="66">
                  <c:v>0.55047619047619001</c:v>
                </c:pt>
                <c:pt idx="67">
                  <c:v>0.55451127819548895</c:v>
                </c:pt>
                <c:pt idx="68">
                  <c:v>0.55243445692883897</c:v>
                </c:pt>
                <c:pt idx="69">
                  <c:v>0.55637707948243997</c:v>
                </c:pt>
                <c:pt idx="70">
                  <c:v>0.56021897810219001</c:v>
                </c:pt>
                <c:pt idx="71">
                  <c:v>0.56498194945848401</c:v>
                </c:pt>
                <c:pt idx="72">
                  <c:v>0.56862745098039202</c:v>
                </c:pt>
                <c:pt idx="73">
                  <c:v>0.57319223985890699</c:v>
                </c:pt>
                <c:pt idx="74">
                  <c:v>0.57665505226480895</c:v>
                </c:pt>
                <c:pt idx="75">
                  <c:v>0.58103448275862102</c:v>
                </c:pt>
                <c:pt idx="76">
                  <c:v>0.58532423208191098</c:v>
                </c:pt>
                <c:pt idx="77">
                  <c:v>0.58952702702702697</c:v>
                </c:pt>
                <c:pt idx="78">
                  <c:v>0.59052453468697097</c:v>
                </c:pt>
                <c:pt idx="79">
                  <c:v>0.59395973154362403</c:v>
                </c:pt>
                <c:pt idx="80">
                  <c:v>0.59900166389351095</c:v>
                </c:pt>
                <c:pt idx="81">
                  <c:v>0.60231023102310199</c:v>
                </c:pt>
                <c:pt idx="82">
                  <c:v>0.60720130932896899</c:v>
                </c:pt>
                <c:pt idx="83">
                  <c:v>0.61138211382113805</c:v>
                </c:pt>
                <c:pt idx="84">
                  <c:v>0.61550888529886905</c:v>
                </c:pt>
                <c:pt idx="85">
                  <c:v>0.61858974358974395</c:v>
                </c:pt>
                <c:pt idx="86">
                  <c:v>0.61958266452648503</c:v>
                </c:pt>
                <c:pt idx="87">
                  <c:v>0.62360446570972905</c:v>
                </c:pt>
                <c:pt idx="88">
                  <c:v>0.62757527733755902</c:v>
                </c:pt>
                <c:pt idx="89">
                  <c:v>0.63249211356466895</c:v>
                </c:pt>
                <c:pt idx="90">
                  <c:v>0.63636363636363602</c:v>
                </c:pt>
                <c:pt idx="91">
                  <c:v>0.64118564742589701</c:v>
                </c:pt>
                <c:pt idx="92">
                  <c:v>0.644409937888199</c:v>
                </c:pt>
                <c:pt idx="93">
                  <c:v>0.64914992272024696</c:v>
                </c:pt>
                <c:pt idx="94">
                  <c:v>0.65230769230769203</c:v>
                </c:pt>
                <c:pt idx="95">
                  <c:v>0.65496183206106895</c:v>
                </c:pt>
                <c:pt idx="96">
                  <c:v>0.65905631659056296</c:v>
                </c:pt>
                <c:pt idx="97">
                  <c:v>0.66106870229007597</c:v>
                </c:pt>
                <c:pt idx="98">
                  <c:v>0.66413373860182401</c:v>
                </c:pt>
                <c:pt idx="99">
                  <c:v>0.66818181818181799</c:v>
                </c:pt>
                <c:pt idx="100">
                  <c:v>0.67269984917043801</c:v>
                </c:pt>
                <c:pt idx="101">
                  <c:v>0.67567567567567599</c:v>
                </c:pt>
                <c:pt idx="102">
                  <c:v>0.679640718562875</c:v>
                </c:pt>
                <c:pt idx="103">
                  <c:v>0.68154761904761896</c:v>
                </c:pt>
                <c:pt idx="104">
                  <c:v>0.68545994065281901</c:v>
                </c:pt>
                <c:pt idx="105">
                  <c:v>0.6875</c:v>
                </c:pt>
                <c:pt idx="106">
                  <c:v>0.69037037037037097</c:v>
                </c:pt>
                <c:pt idx="107">
                  <c:v>0.69423929098965997</c:v>
                </c:pt>
                <c:pt idx="108">
                  <c:v>0.69808541973490401</c:v>
                </c:pt>
                <c:pt idx="109">
                  <c:v>0.70087976539589503</c:v>
                </c:pt>
                <c:pt idx="110">
                  <c:v>0.70467836257310001</c:v>
                </c:pt>
                <c:pt idx="111">
                  <c:v>0.70845481049562697</c:v>
                </c:pt>
                <c:pt idx="112">
                  <c:v>0.71117561683599395</c:v>
                </c:pt>
                <c:pt idx="113">
                  <c:v>0.71284271284271306</c:v>
                </c:pt>
                <c:pt idx="114">
                  <c:v>0.716546762589928</c:v>
                </c:pt>
                <c:pt idx="115">
                  <c:v>0.71919770773639002</c:v>
                </c:pt>
                <c:pt idx="116">
                  <c:v>0.72126436781609204</c:v>
                </c:pt>
                <c:pt idx="117">
                  <c:v>0.72389127324749702</c:v>
                </c:pt>
                <c:pt idx="118">
                  <c:v>0.72753209700428001</c:v>
                </c:pt>
                <c:pt idx="119">
                  <c:v>0.73011363636363602</c:v>
                </c:pt>
                <c:pt idx="120">
                  <c:v>0.73371104815863997</c:v>
                </c:pt>
                <c:pt idx="121">
                  <c:v>0.73661971830985895</c:v>
                </c:pt>
                <c:pt idx="122">
                  <c:v>0.73809523809523803</c:v>
                </c:pt>
                <c:pt idx="123">
                  <c:v>0.74162011173184395</c:v>
                </c:pt>
                <c:pt idx="124">
                  <c:v>0.74265734265734296</c:v>
                </c:pt>
                <c:pt idx="125">
                  <c:v>0.74616457461645802</c:v>
                </c:pt>
                <c:pt idx="126">
                  <c:v>0.74861111111111101</c:v>
                </c:pt>
                <c:pt idx="127">
                  <c:v>0.75138121546961301</c:v>
                </c:pt>
                <c:pt idx="128">
                  <c:v>0.75482093663911898</c:v>
                </c:pt>
                <c:pt idx="129">
                  <c:v>0.75720164609053497</c:v>
                </c:pt>
                <c:pt idx="130">
                  <c:v>0.76060191518467901</c:v>
                </c:pt>
                <c:pt idx="131">
                  <c:v>0.76326530612244903</c:v>
                </c:pt>
                <c:pt idx="132">
                  <c:v>0.76454668470906595</c:v>
                </c:pt>
                <c:pt idx="133">
                  <c:v>0.76684636118598404</c:v>
                </c:pt>
                <c:pt idx="134">
                  <c:v>0.77016129032258096</c:v>
                </c:pt>
                <c:pt idx="135">
                  <c:v>0.77119784656796797</c:v>
                </c:pt>
                <c:pt idx="136">
                  <c:v>0.77449664429530196</c:v>
                </c:pt>
                <c:pt idx="137">
                  <c:v>0.77703604806408499</c:v>
                </c:pt>
                <c:pt idx="138">
                  <c:v>0.77925531914893598</c:v>
                </c:pt>
                <c:pt idx="139">
                  <c:v>0.78249336870026498</c:v>
                </c:pt>
                <c:pt idx="140">
                  <c:v>0.784676354029062</c:v>
                </c:pt>
                <c:pt idx="141">
                  <c:v>0.78580814717476999</c:v>
                </c:pt>
                <c:pt idx="142">
                  <c:v>0.78899082568807299</c:v>
                </c:pt>
                <c:pt idx="143">
                  <c:v>0.79112271540470003</c:v>
                </c:pt>
                <c:pt idx="144">
                  <c:v>0.792156862745098</c:v>
                </c:pt>
                <c:pt idx="145">
                  <c:v>0.79530638852672697</c:v>
                </c:pt>
                <c:pt idx="146">
                  <c:v>0.797402597402597</c:v>
                </c:pt>
                <c:pt idx="147">
                  <c:v>0.79922279792746098</c:v>
                </c:pt>
                <c:pt idx="148">
                  <c:v>0.80232558139534904</c:v>
                </c:pt>
                <c:pt idx="149">
                  <c:v>0.80437580437580503</c:v>
                </c:pt>
                <c:pt idx="150">
                  <c:v>0.80537772087067805</c:v>
                </c:pt>
                <c:pt idx="151">
                  <c:v>0.80739795918367396</c:v>
                </c:pt>
                <c:pt idx="152">
                  <c:v>0.80946291560102301</c:v>
                </c:pt>
                <c:pt idx="153">
                  <c:v>0.81146496815286595</c:v>
                </c:pt>
                <c:pt idx="154">
                  <c:v>0.81321473951715395</c:v>
                </c:pt>
                <c:pt idx="155">
                  <c:v>0.81518987341772198</c:v>
                </c:pt>
                <c:pt idx="156">
                  <c:v>0.81818181818181801</c:v>
                </c:pt>
                <c:pt idx="157">
                  <c:v>0.82012578616352205</c:v>
                </c:pt>
                <c:pt idx="158">
                  <c:v>0.82205513784461204</c:v>
                </c:pt>
                <c:pt idx="159">
                  <c:v>0.82374999999999998</c:v>
                </c:pt>
                <c:pt idx="160">
                  <c:v>0.82462686567164201</c:v>
                </c:pt>
                <c:pt idx="161">
                  <c:v>0.826517967781908</c:v>
                </c:pt>
                <c:pt idx="162">
                  <c:v>0.82941903584672405</c:v>
                </c:pt>
                <c:pt idx="163">
                  <c:v>0.83044554455445496</c:v>
                </c:pt>
                <c:pt idx="164">
                  <c:v>0.83209876543209904</c:v>
                </c:pt>
                <c:pt idx="165">
                  <c:v>0.83394833948339497</c:v>
                </c:pt>
                <c:pt idx="166">
                  <c:v>0.83578431372549</c:v>
                </c:pt>
                <c:pt idx="167">
                  <c:v>0.83740831295843499</c:v>
                </c:pt>
                <c:pt idx="168">
                  <c:v>0.83922046285018304</c:v>
                </c:pt>
                <c:pt idx="169">
                  <c:v>0.84101941747572795</c:v>
                </c:pt>
                <c:pt idx="170">
                  <c:v>0.84159613059250304</c:v>
                </c:pt>
                <c:pt idx="171">
                  <c:v>0.843373493975904</c:v>
                </c:pt>
                <c:pt idx="172">
                  <c:v>0.84439083232810597</c:v>
                </c:pt>
                <c:pt idx="173">
                  <c:v>0.84596871239470495</c:v>
                </c:pt>
                <c:pt idx="174">
                  <c:v>0.84772182254196704</c:v>
                </c:pt>
                <c:pt idx="175">
                  <c:v>0.84946236559139798</c:v>
                </c:pt>
                <c:pt idx="176">
                  <c:v>0.85101311084624498</c:v>
                </c:pt>
                <c:pt idx="177">
                  <c:v>0.85172004744958496</c:v>
                </c:pt>
                <c:pt idx="178">
                  <c:v>0.85325443786982302</c:v>
                </c:pt>
                <c:pt idx="179">
                  <c:v>0.85426540284360197</c:v>
                </c:pt>
                <c:pt idx="180">
                  <c:v>0.85579196217494102</c:v>
                </c:pt>
                <c:pt idx="181">
                  <c:v>0.85647058823529398</c:v>
                </c:pt>
                <c:pt idx="182">
                  <c:v>0.857981220657277</c:v>
                </c:pt>
                <c:pt idx="183">
                  <c:v>0.859649122807018</c:v>
                </c:pt>
                <c:pt idx="184">
                  <c:v>0.86114352392065296</c:v>
                </c:pt>
                <c:pt idx="185">
                  <c:v>0.86263096623981395</c:v>
                </c:pt>
                <c:pt idx="186">
                  <c:v>0.86326767091541101</c:v>
                </c:pt>
                <c:pt idx="187">
                  <c:v>0.86473988439306404</c:v>
                </c:pt>
                <c:pt idx="188">
                  <c:v>0.86536248561564999</c:v>
                </c:pt>
                <c:pt idx="189">
                  <c:v>0.86681974741676204</c:v>
                </c:pt>
                <c:pt idx="190">
                  <c:v>0.86827033218785798</c:v>
                </c:pt>
                <c:pt idx="191">
                  <c:v>0.86827033218785798</c:v>
                </c:pt>
                <c:pt idx="192">
                  <c:v>0.86986301369862995</c:v>
                </c:pt>
                <c:pt idx="193">
                  <c:v>0.87129840546697002</c:v>
                </c:pt>
                <c:pt idx="194">
                  <c:v>0.87272727272727302</c:v>
                </c:pt>
                <c:pt idx="195">
                  <c:v>0.87429218573046397</c:v>
                </c:pt>
                <c:pt idx="196">
                  <c:v>0.87471783295711103</c:v>
                </c:pt>
                <c:pt idx="197">
                  <c:v>0.87626546681664796</c:v>
                </c:pt>
                <c:pt idx="198">
                  <c:v>0.87668161434977598</c:v>
                </c:pt>
                <c:pt idx="199">
                  <c:v>0.87807606263982096</c:v>
                </c:pt>
                <c:pt idx="200">
                  <c:v>0.87905935050392003</c:v>
                </c:pt>
                <c:pt idx="201">
                  <c:v>0.87959866220735805</c:v>
                </c:pt>
                <c:pt idx="202">
                  <c:v>0.88097886540600701</c:v>
                </c:pt>
                <c:pt idx="203">
                  <c:v>0.88248337028824797</c:v>
                </c:pt>
                <c:pt idx="204">
                  <c:v>0.88384955752212402</c:v>
                </c:pt>
                <c:pt idx="205">
                  <c:v>0.88423373759647195</c:v>
                </c:pt>
                <c:pt idx="206">
                  <c:v>0.884742041712404</c:v>
                </c:pt>
                <c:pt idx="207">
                  <c:v>0.88571428571428601</c:v>
                </c:pt>
                <c:pt idx="208">
                  <c:v>0.88743169398907096</c:v>
                </c:pt>
                <c:pt idx="209">
                  <c:v>0.88840262582056895</c:v>
                </c:pt>
                <c:pt idx="210">
                  <c:v>0.88876772082878996</c:v>
                </c:pt>
                <c:pt idx="211">
                  <c:v>0.89021739130434796</c:v>
                </c:pt>
                <c:pt idx="212">
                  <c:v>0.89154013015184397</c:v>
                </c:pt>
                <c:pt idx="213">
                  <c:v>0.891891891891892</c:v>
                </c:pt>
                <c:pt idx="214">
                  <c:v>0.89331896551724099</c:v>
                </c:pt>
                <c:pt idx="215">
                  <c:v>0.89366272824919402</c:v>
                </c:pt>
                <c:pt idx="216">
                  <c:v>0.89400428265524601</c:v>
                </c:pt>
                <c:pt idx="217">
                  <c:v>0.895299145299145</c:v>
                </c:pt>
                <c:pt idx="218">
                  <c:v>0.89669861554845598</c:v>
                </c:pt>
                <c:pt idx="219">
                  <c:v>0.89669861554845598</c:v>
                </c:pt>
                <c:pt idx="220">
                  <c:v>0.89798087141339</c:v>
                </c:pt>
                <c:pt idx="221">
                  <c:v>0.89830508474576198</c:v>
                </c:pt>
                <c:pt idx="222">
                  <c:v>0.89968321013727603</c:v>
                </c:pt>
                <c:pt idx="223">
                  <c:v>0.9</c:v>
                </c:pt>
                <c:pt idx="224">
                  <c:v>0.90126050420168102</c:v>
                </c:pt>
                <c:pt idx="225">
                  <c:v>0.90251572327044005</c:v>
                </c:pt>
                <c:pt idx="226">
                  <c:v>0.90292275574112701</c:v>
                </c:pt>
                <c:pt idx="227">
                  <c:v>0.90292275574112701</c:v>
                </c:pt>
                <c:pt idx="228">
                  <c:v>0.90416666666666701</c:v>
                </c:pt>
                <c:pt idx="229">
                  <c:v>0.904465212876428</c:v>
                </c:pt>
                <c:pt idx="230">
                  <c:v>0.90579710144927505</c:v>
                </c:pt>
                <c:pt idx="231">
                  <c:v>0.90702479338843001</c:v>
                </c:pt>
                <c:pt idx="232">
                  <c:v>0.90731204943357402</c:v>
                </c:pt>
                <c:pt idx="233">
                  <c:v>0.90759753593429104</c:v>
                </c:pt>
                <c:pt idx="234">
                  <c:v>0.90890481064483097</c:v>
                </c:pt>
                <c:pt idx="235">
                  <c:v>0.91011235955056202</c:v>
                </c:pt>
                <c:pt idx="236">
                  <c:v>0.91038696537678199</c:v>
                </c:pt>
                <c:pt idx="237">
                  <c:v>0.91131498470948002</c:v>
                </c:pt>
                <c:pt idx="238">
                  <c:v>0.91260162601626005</c:v>
                </c:pt>
                <c:pt idx="239">
                  <c:v>0.91379310344827602</c:v>
                </c:pt>
                <c:pt idx="240">
                  <c:v>0.91405460060667398</c:v>
                </c:pt>
                <c:pt idx="241">
                  <c:v>0.91532258064516103</c:v>
                </c:pt>
                <c:pt idx="242">
                  <c:v>0.91649899396378298</c:v>
                </c:pt>
                <c:pt idx="243">
                  <c:v>0.91775325977933797</c:v>
                </c:pt>
                <c:pt idx="244">
                  <c:v>0.91808191808191797</c:v>
                </c:pt>
                <c:pt idx="245">
                  <c:v>0.91924227318045904</c:v>
                </c:pt>
                <c:pt idx="246">
                  <c:v>0.91956305858987097</c:v>
                </c:pt>
                <c:pt idx="247">
                  <c:v>0.92047713717693802</c:v>
                </c:pt>
                <c:pt idx="248">
                  <c:v>0.92170465807730395</c:v>
                </c:pt>
                <c:pt idx="249">
                  <c:v>0.92292490118577097</c:v>
                </c:pt>
                <c:pt idx="250">
                  <c:v>0.92322834645669305</c:v>
                </c:pt>
                <c:pt idx="251">
                  <c:v>0.92436149312377203</c:v>
                </c:pt>
                <c:pt idx="252">
                  <c:v>0.92556317335945104</c:v>
                </c:pt>
                <c:pt idx="253">
                  <c:v>0.92585365853658597</c:v>
                </c:pt>
                <c:pt idx="254">
                  <c:v>0.9267578125</c:v>
                </c:pt>
                <c:pt idx="255">
                  <c:v>0.92794547224927004</c:v>
                </c:pt>
                <c:pt idx="256">
                  <c:v>0.92815533980582499</c:v>
                </c:pt>
                <c:pt idx="257">
                  <c:v>0.92933204259438495</c:v>
                </c:pt>
                <c:pt idx="258">
                  <c:v>0.93050193050192997</c:v>
                </c:pt>
                <c:pt idx="259">
                  <c:v>0.93159922928709105</c:v>
                </c:pt>
                <c:pt idx="260">
                  <c:v>0.93186180422264797</c:v>
                </c:pt>
                <c:pt idx="261">
                  <c:v>0.93295019157088099</c:v>
                </c:pt>
                <c:pt idx="262">
                  <c:v>0.93409742120343797</c:v>
                </c:pt>
                <c:pt idx="263">
                  <c:v>0.93428571428571405</c:v>
                </c:pt>
                <c:pt idx="264">
                  <c:v>0.934472934472935</c:v>
                </c:pt>
                <c:pt idx="265">
                  <c:v>0.93536121673003803</c:v>
                </c:pt>
                <c:pt idx="266">
                  <c:v>0.93643263757115802</c:v>
                </c:pt>
                <c:pt idx="267">
                  <c:v>0.93661305581835397</c:v>
                </c:pt>
                <c:pt idx="268">
                  <c:v>0.93761814744801497</c:v>
                </c:pt>
                <c:pt idx="269">
                  <c:v>0.93779453345900099</c:v>
                </c:pt>
                <c:pt idx="270">
                  <c:v>0.93885230479774195</c:v>
                </c:pt>
                <c:pt idx="271">
                  <c:v>0.93896713615023497</c:v>
                </c:pt>
                <c:pt idx="272">
                  <c:v>0.93996247654784204</c:v>
                </c:pt>
                <c:pt idx="273">
                  <c:v>0.93996247654784204</c:v>
                </c:pt>
                <c:pt idx="274">
                  <c:v>0.94106641721234796</c:v>
                </c:pt>
                <c:pt idx="275">
                  <c:v>0.94106641721234796</c:v>
                </c:pt>
                <c:pt idx="276">
                  <c:v>0.942056074766355</c:v>
                </c:pt>
                <c:pt idx="277">
                  <c:v>0.94216417910447803</c:v>
                </c:pt>
                <c:pt idx="278">
                  <c:v>0.94315004659832302</c:v>
                </c:pt>
                <c:pt idx="279">
                  <c:v>0.94325581395348901</c:v>
                </c:pt>
                <c:pt idx="280">
                  <c:v>0.94418604651162796</c:v>
                </c:pt>
                <c:pt idx="281">
                  <c:v>0.94428969359331505</c:v>
                </c:pt>
                <c:pt idx="282">
                  <c:v>0.94439295644114896</c:v>
                </c:pt>
                <c:pt idx="283">
                  <c:v>0.94531974050046297</c:v>
                </c:pt>
                <c:pt idx="284">
                  <c:v>0.94531974050046297</c:v>
                </c:pt>
                <c:pt idx="285">
                  <c:v>0.94629629629629597</c:v>
                </c:pt>
                <c:pt idx="286">
                  <c:v>0.94634597594819603</c:v>
                </c:pt>
                <c:pt idx="287">
                  <c:v>0.94644506001846695</c:v>
                </c:pt>
                <c:pt idx="288">
                  <c:v>0.94736842105263097</c:v>
                </c:pt>
                <c:pt idx="289">
                  <c:v>0.94741697416974202</c:v>
                </c:pt>
                <c:pt idx="290">
                  <c:v>0.94751381215469599</c:v>
                </c:pt>
                <c:pt idx="291">
                  <c:v>0.94843462246777199</c:v>
                </c:pt>
                <c:pt idx="292">
                  <c:v>0.94848206071757102</c:v>
                </c:pt>
                <c:pt idx="293">
                  <c:v>0.94848206071757102</c:v>
                </c:pt>
                <c:pt idx="294">
                  <c:v>0.94944852941176405</c:v>
                </c:pt>
                <c:pt idx="295">
                  <c:v>0.94949494949494895</c:v>
                </c:pt>
                <c:pt idx="296">
                  <c:v>0.94954128440367003</c:v>
                </c:pt>
                <c:pt idx="297">
                  <c:v>0.94958753437213494</c:v>
                </c:pt>
                <c:pt idx="298">
                  <c:v>0.95050412465627898</c:v>
                </c:pt>
                <c:pt idx="299">
                  <c:v>0.95054945054945095</c:v>
                </c:pt>
                <c:pt idx="300">
                  <c:v>0.95059469350411696</c:v>
                </c:pt>
                <c:pt idx="301">
                  <c:v>0.95063985374771498</c:v>
                </c:pt>
                <c:pt idx="302">
                  <c:v>0.95068493150684896</c:v>
                </c:pt>
                <c:pt idx="303">
                  <c:v>0.95155393053016502</c:v>
                </c:pt>
                <c:pt idx="304">
                  <c:v>0.95159817351598197</c:v>
                </c:pt>
                <c:pt idx="305">
                  <c:v>0.95164233576642299</c:v>
                </c:pt>
                <c:pt idx="306">
                  <c:v>0.951686417502279</c:v>
                </c:pt>
                <c:pt idx="307">
                  <c:v>0.95173041894353405</c:v>
                </c:pt>
                <c:pt idx="308">
                  <c:v>0.95177434030937202</c:v>
                </c:pt>
                <c:pt idx="309">
                  <c:v>0.95268425841674298</c:v>
                </c:pt>
                <c:pt idx="310">
                  <c:v>0.95272727272727298</c:v>
                </c:pt>
                <c:pt idx="311">
                  <c:v>0.95272727272727298</c:v>
                </c:pt>
                <c:pt idx="312">
                  <c:v>0.95272727272727298</c:v>
                </c:pt>
                <c:pt idx="313">
                  <c:v>0.95277020890099895</c:v>
                </c:pt>
                <c:pt idx="314">
                  <c:v>0.95281306715063496</c:v>
                </c:pt>
                <c:pt idx="315">
                  <c:v>0.95281306715063496</c:v>
                </c:pt>
                <c:pt idx="316">
                  <c:v>0.95285584768812404</c:v>
                </c:pt>
                <c:pt idx="317">
                  <c:v>0.95285584768812404</c:v>
                </c:pt>
                <c:pt idx="318">
                  <c:v>0.95289855072463803</c:v>
                </c:pt>
                <c:pt idx="319">
                  <c:v>0.95289855072463803</c:v>
                </c:pt>
                <c:pt idx="320">
                  <c:v>0.95294117647058896</c:v>
                </c:pt>
                <c:pt idx="321">
                  <c:v>0.95294117647058896</c:v>
                </c:pt>
                <c:pt idx="322">
                  <c:v>0.95294117647058896</c:v>
                </c:pt>
                <c:pt idx="323">
                  <c:v>0.95380434782608703</c:v>
                </c:pt>
                <c:pt idx="324">
                  <c:v>0.95384615384615401</c:v>
                </c:pt>
                <c:pt idx="325">
                  <c:v>0.95384615384615401</c:v>
                </c:pt>
                <c:pt idx="326">
                  <c:v>0.95384615384615401</c:v>
                </c:pt>
                <c:pt idx="327">
                  <c:v>0.95388788426763105</c:v>
                </c:pt>
                <c:pt idx="328">
                  <c:v>0.95388788426763105</c:v>
                </c:pt>
                <c:pt idx="329">
                  <c:v>0.95392953929539304</c:v>
                </c:pt>
                <c:pt idx="330">
                  <c:v>0.95392953929539304</c:v>
                </c:pt>
                <c:pt idx="331">
                  <c:v>0.95392953929539304</c:v>
                </c:pt>
                <c:pt idx="332">
                  <c:v>0.95392953929539304</c:v>
                </c:pt>
                <c:pt idx="333">
                  <c:v>0.95392953929539304</c:v>
                </c:pt>
                <c:pt idx="334">
                  <c:v>0.95397111913357402</c:v>
                </c:pt>
                <c:pt idx="335">
                  <c:v>0.95397111913357402</c:v>
                </c:pt>
                <c:pt idx="336">
                  <c:v>0.95397111913357402</c:v>
                </c:pt>
                <c:pt idx="337">
                  <c:v>0.95401262398557296</c:v>
                </c:pt>
                <c:pt idx="338">
                  <c:v>0.95401262398557296</c:v>
                </c:pt>
                <c:pt idx="339">
                  <c:v>0.95315315315315297</c:v>
                </c:pt>
                <c:pt idx="340">
                  <c:v>0.95315315315315297</c:v>
                </c:pt>
                <c:pt idx="341">
                  <c:v>0.95319531953195302</c:v>
                </c:pt>
                <c:pt idx="342">
                  <c:v>0.95319531953195302</c:v>
                </c:pt>
                <c:pt idx="343">
                  <c:v>0.95319531953195302</c:v>
                </c:pt>
                <c:pt idx="344">
                  <c:v>0.95319531953195302</c:v>
                </c:pt>
                <c:pt idx="345">
                  <c:v>0.95323741007194196</c:v>
                </c:pt>
                <c:pt idx="346">
                  <c:v>0.95323741007194196</c:v>
                </c:pt>
                <c:pt idx="347">
                  <c:v>0.95323741007194196</c:v>
                </c:pt>
                <c:pt idx="348">
                  <c:v>0.95323741007194196</c:v>
                </c:pt>
                <c:pt idx="349">
                  <c:v>0.95323741007194196</c:v>
                </c:pt>
                <c:pt idx="350">
                  <c:v>0.95323741007194196</c:v>
                </c:pt>
                <c:pt idx="351">
                  <c:v>0.95323741007194196</c:v>
                </c:pt>
                <c:pt idx="352">
                  <c:v>0.95323741007194196</c:v>
                </c:pt>
                <c:pt idx="353">
                  <c:v>0.95323741007194196</c:v>
                </c:pt>
                <c:pt idx="354">
                  <c:v>0.95323741007194196</c:v>
                </c:pt>
                <c:pt idx="355">
                  <c:v>0.95323741007194196</c:v>
                </c:pt>
                <c:pt idx="356">
                  <c:v>0.95323741007194196</c:v>
                </c:pt>
                <c:pt idx="357">
                  <c:v>0.95323741007194196</c:v>
                </c:pt>
                <c:pt idx="358">
                  <c:v>0.95323741007194196</c:v>
                </c:pt>
                <c:pt idx="359">
                  <c:v>0.95323741007194196</c:v>
                </c:pt>
                <c:pt idx="360">
                  <c:v>0.95323741007194196</c:v>
                </c:pt>
                <c:pt idx="361">
                  <c:v>0.95323741007194196</c:v>
                </c:pt>
                <c:pt idx="362">
                  <c:v>0.95323741007194196</c:v>
                </c:pt>
                <c:pt idx="363">
                  <c:v>0.95323741007194196</c:v>
                </c:pt>
                <c:pt idx="364">
                  <c:v>0.95323741007194196</c:v>
                </c:pt>
                <c:pt idx="365">
                  <c:v>0.95323741007194196</c:v>
                </c:pt>
                <c:pt idx="366">
                  <c:v>0.95323741007194196</c:v>
                </c:pt>
                <c:pt idx="367">
                  <c:v>0.95323741007194196</c:v>
                </c:pt>
                <c:pt idx="368">
                  <c:v>0.95323741007194196</c:v>
                </c:pt>
                <c:pt idx="369">
                  <c:v>0.95323741007194196</c:v>
                </c:pt>
                <c:pt idx="370">
                  <c:v>0.95323741007194196</c:v>
                </c:pt>
                <c:pt idx="371">
                  <c:v>0.95323741007194196</c:v>
                </c:pt>
                <c:pt idx="372">
                  <c:v>0.95323741007194196</c:v>
                </c:pt>
                <c:pt idx="373">
                  <c:v>0.95323741007194196</c:v>
                </c:pt>
                <c:pt idx="374">
                  <c:v>0.95323741007194196</c:v>
                </c:pt>
                <c:pt idx="375">
                  <c:v>0.95327942497753804</c:v>
                </c:pt>
                <c:pt idx="376">
                  <c:v>0.95327942497753804</c:v>
                </c:pt>
                <c:pt idx="377">
                  <c:v>0.95413669064748197</c:v>
                </c:pt>
                <c:pt idx="378">
                  <c:v>0.95413669064748197</c:v>
                </c:pt>
                <c:pt idx="379">
                  <c:v>0.95413669064748197</c:v>
                </c:pt>
                <c:pt idx="380">
                  <c:v>0.95417789757412397</c:v>
                </c:pt>
                <c:pt idx="381">
                  <c:v>0.95417789757412397</c:v>
                </c:pt>
                <c:pt idx="382">
                  <c:v>0.95417789757412397</c:v>
                </c:pt>
                <c:pt idx="383">
                  <c:v>0.95421903052064605</c:v>
                </c:pt>
                <c:pt idx="384">
                  <c:v>0.95421903052064605</c:v>
                </c:pt>
                <c:pt idx="385">
                  <c:v>0.95421903052064605</c:v>
                </c:pt>
                <c:pt idx="386">
                  <c:v>0.95426008968609899</c:v>
                </c:pt>
                <c:pt idx="387">
                  <c:v>0.95426008968609899</c:v>
                </c:pt>
                <c:pt idx="388">
                  <c:v>0.95426008968609899</c:v>
                </c:pt>
                <c:pt idx="389">
                  <c:v>0.95430107526881702</c:v>
                </c:pt>
                <c:pt idx="390">
                  <c:v>0.95430107526881702</c:v>
                </c:pt>
                <c:pt idx="391">
                  <c:v>0.95430107526881702</c:v>
                </c:pt>
                <c:pt idx="392">
                  <c:v>0.95434198746642795</c:v>
                </c:pt>
                <c:pt idx="393">
                  <c:v>0.95434198746642795</c:v>
                </c:pt>
                <c:pt idx="394">
                  <c:v>0.95434198746642795</c:v>
                </c:pt>
                <c:pt idx="395">
                  <c:v>0.95438282647585004</c:v>
                </c:pt>
                <c:pt idx="396">
                  <c:v>0.95438282647585004</c:v>
                </c:pt>
                <c:pt idx="397">
                  <c:v>0.954423592493298</c:v>
                </c:pt>
                <c:pt idx="398">
                  <c:v>0.954423592493298</c:v>
                </c:pt>
                <c:pt idx="399">
                  <c:v>0.95361284567350602</c:v>
                </c:pt>
                <c:pt idx="400">
                  <c:v>0.95361284567350602</c:v>
                </c:pt>
                <c:pt idx="401">
                  <c:v>0.953654188948307</c:v>
                </c:pt>
                <c:pt idx="402">
                  <c:v>0.953654188948307</c:v>
                </c:pt>
                <c:pt idx="403">
                  <c:v>0.953654188948307</c:v>
                </c:pt>
                <c:pt idx="404">
                  <c:v>0.95369545859305505</c:v>
                </c:pt>
                <c:pt idx="405">
                  <c:v>0.95369545859305505</c:v>
                </c:pt>
                <c:pt idx="406">
                  <c:v>0.95369545859305505</c:v>
                </c:pt>
                <c:pt idx="407">
                  <c:v>0.95369545859305505</c:v>
                </c:pt>
                <c:pt idx="408">
                  <c:v>0.95369545859305505</c:v>
                </c:pt>
                <c:pt idx="409">
                  <c:v>0.95373665480427094</c:v>
                </c:pt>
                <c:pt idx="410">
                  <c:v>0.95373665480427094</c:v>
                </c:pt>
                <c:pt idx="411">
                  <c:v>0.95373665480427094</c:v>
                </c:pt>
                <c:pt idx="412">
                  <c:v>0.95373665480427094</c:v>
                </c:pt>
                <c:pt idx="413">
                  <c:v>0.95373665480427094</c:v>
                </c:pt>
                <c:pt idx="414">
                  <c:v>0.95377777777777795</c:v>
                </c:pt>
                <c:pt idx="415">
                  <c:v>0.95377777777777795</c:v>
                </c:pt>
                <c:pt idx="416">
                  <c:v>0.95377777777777795</c:v>
                </c:pt>
                <c:pt idx="417">
                  <c:v>0.952930728241563</c:v>
                </c:pt>
                <c:pt idx="418">
                  <c:v>0.952930728241563</c:v>
                </c:pt>
                <c:pt idx="419">
                  <c:v>0.952930728241563</c:v>
                </c:pt>
                <c:pt idx="420">
                  <c:v>0.95297249334516398</c:v>
                </c:pt>
                <c:pt idx="421">
                  <c:v>0.95297249334516398</c:v>
                </c:pt>
                <c:pt idx="422">
                  <c:v>0.95297249334516398</c:v>
                </c:pt>
                <c:pt idx="423">
                  <c:v>0.95297249334516398</c:v>
                </c:pt>
                <c:pt idx="424">
                  <c:v>0.95297249334516398</c:v>
                </c:pt>
                <c:pt idx="425">
                  <c:v>0.95297249334516398</c:v>
                </c:pt>
                <c:pt idx="426">
                  <c:v>0.95301418439716301</c:v>
                </c:pt>
                <c:pt idx="427">
                  <c:v>0.95301418439716301</c:v>
                </c:pt>
                <c:pt idx="428">
                  <c:v>0.95217006200177201</c:v>
                </c:pt>
                <c:pt idx="429">
                  <c:v>0.95217006200177201</c:v>
                </c:pt>
                <c:pt idx="430">
                  <c:v>0.95221238938053099</c:v>
                </c:pt>
                <c:pt idx="431">
                  <c:v>0.95221238938053099</c:v>
                </c:pt>
                <c:pt idx="432">
                  <c:v>0.95221238938053099</c:v>
                </c:pt>
                <c:pt idx="433">
                  <c:v>0.95221238938053099</c:v>
                </c:pt>
                <c:pt idx="434">
                  <c:v>0.95225464190981401</c:v>
                </c:pt>
                <c:pt idx="435">
                  <c:v>0.95225464190981401</c:v>
                </c:pt>
                <c:pt idx="436">
                  <c:v>0.95225464190981401</c:v>
                </c:pt>
                <c:pt idx="437">
                  <c:v>0.95229681978798597</c:v>
                </c:pt>
                <c:pt idx="438">
                  <c:v>0.95229681978798597</c:v>
                </c:pt>
                <c:pt idx="439">
                  <c:v>0.95145631067961201</c:v>
                </c:pt>
                <c:pt idx="440">
                  <c:v>0.95149911816578503</c:v>
                </c:pt>
                <c:pt idx="441">
                  <c:v>0.95149911816578503</c:v>
                </c:pt>
                <c:pt idx="442">
                  <c:v>0.95149911816578503</c:v>
                </c:pt>
                <c:pt idx="443">
                  <c:v>0.95149911816578503</c:v>
                </c:pt>
                <c:pt idx="444">
                  <c:v>0.95154185022026405</c:v>
                </c:pt>
                <c:pt idx="445">
                  <c:v>0.95154185022026405</c:v>
                </c:pt>
                <c:pt idx="446">
                  <c:v>0.95154185022026405</c:v>
                </c:pt>
                <c:pt idx="447">
                  <c:v>0.95154185022026405</c:v>
                </c:pt>
                <c:pt idx="448">
                  <c:v>0.95158450704225295</c:v>
                </c:pt>
                <c:pt idx="449">
                  <c:v>0.95158450704225295</c:v>
                </c:pt>
                <c:pt idx="450">
                  <c:v>0.95158450704225295</c:v>
                </c:pt>
                <c:pt idx="451">
                  <c:v>0.95158450704225295</c:v>
                </c:pt>
                <c:pt idx="452">
                  <c:v>0.95158450704225295</c:v>
                </c:pt>
                <c:pt idx="453">
                  <c:v>0.95158450704225295</c:v>
                </c:pt>
                <c:pt idx="454">
                  <c:v>0.95079086115992995</c:v>
                </c:pt>
                <c:pt idx="455">
                  <c:v>0.95079086115992995</c:v>
                </c:pt>
                <c:pt idx="456">
                  <c:v>0.95079086115992995</c:v>
                </c:pt>
                <c:pt idx="457">
                  <c:v>0.95079086115992995</c:v>
                </c:pt>
                <c:pt idx="458">
                  <c:v>0.95079086115992995</c:v>
                </c:pt>
                <c:pt idx="459">
                  <c:v>0.95083406496927103</c:v>
                </c:pt>
                <c:pt idx="460">
                  <c:v>0.95083406496927103</c:v>
                </c:pt>
                <c:pt idx="461">
                  <c:v>0.95083406496927103</c:v>
                </c:pt>
                <c:pt idx="462">
                  <c:v>0.95083406496927103</c:v>
                </c:pt>
                <c:pt idx="463">
                  <c:v>0.95083406496927103</c:v>
                </c:pt>
                <c:pt idx="464">
                  <c:v>0.95087719298245599</c:v>
                </c:pt>
                <c:pt idx="465">
                  <c:v>0.95087719298245599</c:v>
                </c:pt>
                <c:pt idx="466">
                  <c:v>0.95087719298245599</c:v>
                </c:pt>
                <c:pt idx="467">
                  <c:v>0.95008756567425601</c:v>
                </c:pt>
                <c:pt idx="468">
                  <c:v>0.95008756567425601</c:v>
                </c:pt>
                <c:pt idx="469">
                  <c:v>0.95008756567425601</c:v>
                </c:pt>
                <c:pt idx="470">
                  <c:v>0.95013123359580098</c:v>
                </c:pt>
                <c:pt idx="471">
                  <c:v>0.95013123359580098</c:v>
                </c:pt>
                <c:pt idx="472">
                  <c:v>0.95013123359580098</c:v>
                </c:pt>
                <c:pt idx="473">
                  <c:v>0.95017482517482499</c:v>
                </c:pt>
                <c:pt idx="474">
                  <c:v>0.95017482517482499</c:v>
                </c:pt>
                <c:pt idx="475">
                  <c:v>0.95021834061135402</c:v>
                </c:pt>
                <c:pt idx="476">
                  <c:v>0.94938917975567205</c:v>
                </c:pt>
                <c:pt idx="477">
                  <c:v>0.949433304272014</c:v>
                </c:pt>
                <c:pt idx="478">
                  <c:v>0.949433304272014</c:v>
                </c:pt>
                <c:pt idx="479">
                  <c:v>0.949433304272014</c:v>
                </c:pt>
                <c:pt idx="480">
                  <c:v>0.949433304272014</c:v>
                </c:pt>
                <c:pt idx="481">
                  <c:v>0.94947735191637594</c:v>
                </c:pt>
                <c:pt idx="482">
                  <c:v>0.94947735191637594</c:v>
                </c:pt>
                <c:pt idx="483">
                  <c:v>0.949521322889469</c:v>
                </c:pt>
                <c:pt idx="484">
                  <c:v>0.949521322889469</c:v>
                </c:pt>
                <c:pt idx="485">
                  <c:v>0.949521322889469</c:v>
                </c:pt>
                <c:pt idx="486">
                  <c:v>0.94874022589052998</c:v>
                </c:pt>
                <c:pt idx="487">
                  <c:v>0.94874022589052998</c:v>
                </c:pt>
                <c:pt idx="488">
                  <c:v>0.94878472222222199</c:v>
                </c:pt>
                <c:pt idx="489">
                  <c:v>0.94878472222222199</c:v>
                </c:pt>
                <c:pt idx="490">
                  <c:v>0.94878472222222199</c:v>
                </c:pt>
                <c:pt idx="491">
                  <c:v>0.94878472222222199</c:v>
                </c:pt>
                <c:pt idx="492">
                  <c:v>0.94882914137033803</c:v>
                </c:pt>
                <c:pt idx="493">
                  <c:v>0.94882914137033803</c:v>
                </c:pt>
                <c:pt idx="494">
                  <c:v>0.94887348353552903</c:v>
                </c:pt>
                <c:pt idx="495">
                  <c:v>0.94887348353552903</c:v>
                </c:pt>
                <c:pt idx="496">
                  <c:v>0.94887348353552903</c:v>
                </c:pt>
                <c:pt idx="497">
                  <c:v>0.94887348353552903</c:v>
                </c:pt>
                <c:pt idx="498">
                  <c:v>0.94887348353552903</c:v>
                </c:pt>
                <c:pt idx="499">
                  <c:v>0.94891774891774905</c:v>
                </c:pt>
                <c:pt idx="500">
                  <c:v>0.94891774891774905</c:v>
                </c:pt>
                <c:pt idx="501">
                  <c:v>0.94891774891774905</c:v>
                </c:pt>
                <c:pt idx="502">
                  <c:v>0.94809688581314899</c:v>
                </c:pt>
                <c:pt idx="503">
                  <c:v>0.94809688581314899</c:v>
                </c:pt>
                <c:pt idx="504">
                  <c:v>0.94814174589455502</c:v>
                </c:pt>
                <c:pt idx="505">
                  <c:v>0.94814174589455502</c:v>
                </c:pt>
                <c:pt idx="506">
                  <c:v>0.94814174589455502</c:v>
                </c:pt>
                <c:pt idx="507">
                  <c:v>0.94814174589455502</c:v>
                </c:pt>
                <c:pt idx="508">
                  <c:v>0.94814174589455502</c:v>
                </c:pt>
                <c:pt idx="509">
                  <c:v>0.94814174589455502</c:v>
                </c:pt>
                <c:pt idx="510">
                  <c:v>0.94814174589455502</c:v>
                </c:pt>
                <c:pt idx="511">
                  <c:v>0.94818652849740903</c:v>
                </c:pt>
                <c:pt idx="512">
                  <c:v>0.94818652849740903</c:v>
                </c:pt>
                <c:pt idx="513">
                  <c:v>0.94818652849740903</c:v>
                </c:pt>
                <c:pt idx="514">
                  <c:v>0.94818652849740903</c:v>
                </c:pt>
                <c:pt idx="515">
                  <c:v>0.94818652849740903</c:v>
                </c:pt>
                <c:pt idx="516">
                  <c:v>0.94818652849740903</c:v>
                </c:pt>
                <c:pt idx="517">
                  <c:v>0.94823123382226004</c:v>
                </c:pt>
                <c:pt idx="518">
                  <c:v>0.94823123382226004</c:v>
                </c:pt>
                <c:pt idx="519">
                  <c:v>0.94823123382226004</c:v>
                </c:pt>
                <c:pt idx="520">
                  <c:v>0.94827586206896597</c:v>
                </c:pt>
                <c:pt idx="521">
                  <c:v>0.94827586206896597</c:v>
                </c:pt>
                <c:pt idx="522">
                  <c:v>0.94827586206896597</c:v>
                </c:pt>
                <c:pt idx="523">
                  <c:v>0.94832041343669304</c:v>
                </c:pt>
                <c:pt idx="524">
                  <c:v>0.94832041343669304</c:v>
                </c:pt>
                <c:pt idx="525">
                  <c:v>0.94832041343669304</c:v>
                </c:pt>
                <c:pt idx="526">
                  <c:v>0.94750430292598997</c:v>
                </c:pt>
                <c:pt idx="527">
                  <c:v>0.94750430292598997</c:v>
                </c:pt>
                <c:pt idx="528">
                  <c:v>0.94754944110060202</c:v>
                </c:pt>
                <c:pt idx="529">
                  <c:v>0.94754944110060202</c:v>
                </c:pt>
                <c:pt idx="530">
                  <c:v>0.94754944110060202</c:v>
                </c:pt>
                <c:pt idx="531">
                  <c:v>0.94754944110060202</c:v>
                </c:pt>
                <c:pt idx="532">
                  <c:v>0.94754944110060202</c:v>
                </c:pt>
                <c:pt idx="533">
                  <c:v>0.94754944110060202</c:v>
                </c:pt>
                <c:pt idx="534">
                  <c:v>0.94754944110060202</c:v>
                </c:pt>
                <c:pt idx="535">
                  <c:v>0.94754944110060202</c:v>
                </c:pt>
                <c:pt idx="536">
                  <c:v>0.94754944110060202</c:v>
                </c:pt>
                <c:pt idx="537">
                  <c:v>0.94754944110060202</c:v>
                </c:pt>
                <c:pt idx="538">
                  <c:v>0.94750430292598997</c:v>
                </c:pt>
                <c:pt idx="539">
                  <c:v>0.94668959587274304</c:v>
                </c:pt>
                <c:pt idx="540">
                  <c:v>0.94668959587274304</c:v>
                </c:pt>
                <c:pt idx="541">
                  <c:v>0.94668959587274304</c:v>
                </c:pt>
                <c:pt idx="542">
                  <c:v>0.946643717728055</c:v>
                </c:pt>
                <c:pt idx="543">
                  <c:v>0.946643717728055</c:v>
                </c:pt>
                <c:pt idx="544">
                  <c:v>0.946643717728055</c:v>
                </c:pt>
                <c:pt idx="545">
                  <c:v>0.946643717728055</c:v>
                </c:pt>
                <c:pt idx="546">
                  <c:v>0.946597760551249</c:v>
                </c:pt>
                <c:pt idx="547">
                  <c:v>0.946597760551249</c:v>
                </c:pt>
                <c:pt idx="548">
                  <c:v>0.94655172413793098</c:v>
                </c:pt>
                <c:pt idx="549">
                  <c:v>0.94655172413793098</c:v>
                </c:pt>
                <c:pt idx="550">
                  <c:v>0.94568965517241399</c:v>
                </c:pt>
                <c:pt idx="551">
                  <c:v>0.94568965517241399</c:v>
                </c:pt>
                <c:pt idx="552">
                  <c:v>0.94568965517241399</c:v>
                </c:pt>
                <c:pt idx="553">
                  <c:v>0.94564279551337405</c:v>
                </c:pt>
                <c:pt idx="554">
                  <c:v>0.94559585492228004</c:v>
                </c:pt>
                <c:pt idx="555">
                  <c:v>0.94559585492228004</c:v>
                </c:pt>
                <c:pt idx="556">
                  <c:v>0.94559585492228004</c:v>
                </c:pt>
                <c:pt idx="557">
                  <c:v>0.94554883318928296</c:v>
                </c:pt>
                <c:pt idx="558">
                  <c:v>0.94554883318928296</c:v>
                </c:pt>
                <c:pt idx="559">
                  <c:v>0.945501730103806</c:v>
                </c:pt>
                <c:pt idx="560">
                  <c:v>0.945501730103806</c:v>
                </c:pt>
                <c:pt idx="561">
                  <c:v>0.94545454545454499</c:v>
                </c:pt>
                <c:pt idx="562">
                  <c:v>0.94545454545454499</c:v>
                </c:pt>
                <c:pt idx="563">
                  <c:v>0.94540727902946298</c:v>
                </c:pt>
                <c:pt idx="564">
                  <c:v>0.94540727902946298</c:v>
                </c:pt>
                <c:pt idx="565">
                  <c:v>0.94540727902946298</c:v>
                </c:pt>
                <c:pt idx="566">
                  <c:v>0.94540727902946298</c:v>
                </c:pt>
                <c:pt idx="567">
                  <c:v>0.94454072790294596</c:v>
                </c:pt>
                <c:pt idx="568">
                  <c:v>0.94454072790294596</c:v>
                </c:pt>
                <c:pt idx="569">
                  <c:v>0.94449262792714594</c:v>
                </c:pt>
                <c:pt idx="570">
                  <c:v>0.94449262792714594</c:v>
                </c:pt>
                <c:pt idx="571">
                  <c:v>0.94444444444444398</c:v>
                </c:pt>
                <c:pt idx="572">
                  <c:v>0.94439617723718505</c:v>
                </c:pt>
                <c:pt idx="573">
                  <c:v>0.94439617723718505</c:v>
                </c:pt>
                <c:pt idx="574">
                  <c:v>0.94439617723718505</c:v>
                </c:pt>
                <c:pt idx="575">
                  <c:v>0.944347826086956</c:v>
                </c:pt>
                <c:pt idx="576">
                  <c:v>0.944347826086956</c:v>
                </c:pt>
                <c:pt idx="577">
                  <c:v>0.94512195121951204</c:v>
                </c:pt>
                <c:pt idx="578">
                  <c:v>0.94507410636442901</c:v>
                </c:pt>
                <c:pt idx="579">
                  <c:v>0.94507410636442901</c:v>
                </c:pt>
                <c:pt idx="580">
                  <c:v>0.94502617801047095</c:v>
                </c:pt>
                <c:pt idx="581">
                  <c:v>0.94502617801047095</c:v>
                </c:pt>
                <c:pt idx="582">
                  <c:v>0.94497816593886397</c:v>
                </c:pt>
                <c:pt idx="583">
                  <c:v>0.94497816593886397</c:v>
                </c:pt>
                <c:pt idx="584">
                  <c:v>0.94493006993007</c:v>
                </c:pt>
                <c:pt idx="585">
                  <c:v>0.94488188976377996</c:v>
                </c:pt>
                <c:pt idx="586">
                  <c:v>0.94488188976377996</c:v>
                </c:pt>
                <c:pt idx="587">
                  <c:v>0.94483362521891401</c:v>
                </c:pt>
                <c:pt idx="588">
                  <c:v>0.94478527607361995</c:v>
                </c:pt>
                <c:pt idx="589">
                  <c:v>0.94473684210526299</c:v>
                </c:pt>
                <c:pt idx="590">
                  <c:v>0.94473684210526299</c:v>
                </c:pt>
                <c:pt idx="591">
                  <c:v>0.94551845342706498</c:v>
                </c:pt>
                <c:pt idx="592">
                  <c:v>0.94551845342706498</c:v>
                </c:pt>
                <c:pt idx="593">
                  <c:v>0.94547053649956103</c:v>
                </c:pt>
                <c:pt idx="594">
                  <c:v>0.94542253521126696</c:v>
                </c:pt>
                <c:pt idx="595">
                  <c:v>0.94542253521126696</c:v>
                </c:pt>
                <c:pt idx="596">
                  <c:v>0.945374449339207</c:v>
                </c:pt>
                <c:pt idx="597">
                  <c:v>0.94532627865961205</c:v>
                </c:pt>
                <c:pt idx="598">
                  <c:v>0.94527802294792596</c:v>
                </c:pt>
                <c:pt idx="599">
                  <c:v>0.94527802294792596</c:v>
                </c:pt>
                <c:pt idx="600">
                  <c:v>0.94522968197879897</c:v>
                </c:pt>
                <c:pt idx="601">
                  <c:v>0.94522968197879897</c:v>
                </c:pt>
                <c:pt idx="602">
                  <c:v>0.94601769911504396</c:v>
                </c:pt>
                <c:pt idx="603">
                  <c:v>0.94601769911504396</c:v>
                </c:pt>
                <c:pt idx="604">
                  <c:v>0.94596988485385303</c:v>
                </c:pt>
                <c:pt idx="605">
                  <c:v>0.94596988485385303</c:v>
                </c:pt>
                <c:pt idx="606">
                  <c:v>0.94592198581560305</c:v>
                </c:pt>
                <c:pt idx="607">
                  <c:v>0.94592198581560305</c:v>
                </c:pt>
                <c:pt idx="608">
                  <c:v>0.945874001774623</c:v>
                </c:pt>
                <c:pt idx="609">
                  <c:v>0.945874001774623</c:v>
                </c:pt>
                <c:pt idx="610">
                  <c:v>0.94582593250444102</c:v>
                </c:pt>
                <c:pt idx="611">
                  <c:v>0.94582593250444102</c:v>
                </c:pt>
                <c:pt idx="612">
                  <c:v>0.94582593250444102</c:v>
                </c:pt>
                <c:pt idx="613">
                  <c:v>0.94582593250444102</c:v>
                </c:pt>
                <c:pt idx="614">
                  <c:v>0.94577777777777805</c:v>
                </c:pt>
                <c:pt idx="615">
                  <c:v>0.94577777777777805</c:v>
                </c:pt>
                <c:pt idx="616">
                  <c:v>0.94572953736654797</c:v>
                </c:pt>
                <c:pt idx="617">
                  <c:v>0.94572953736654797</c:v>
                </c:pt>
                <c:pt idx="618">
                  <c:v>0.94572953736654797</c:v>
                </c:pt>
                <c:pt idx="619">
                  <c:v>0.94572953736654797</c:v>
                </c:pt>
                <c:pt idx="620">
                  <c:v>0.94572953736654797</c:v>
                </c:pt>
                <c:pt idx="621">
                  <c:v>0.94568121104185199</c:v>
                </c:pt>
                <c:pt idx="622">
                  <c:v>0.94568121104185199</c:v>
                </c:pt>
                <c:pt idx="623">
                  <c:v>0.94568121104185199</c:v>
                </c:pt>
                <c:pt idx="624">
                  <c:v>0.94563279857397498</c:v>
                </c:pt>
                <c:pt idx="625">
                  <c:v>0.94563279857397498</c:v>
                </c:pt>
                <c:pt idx="626">
                  <c:v>0.94563279857397498</c:v>
                </c:pt>
                <c:pt idx="627">
                  <c:v>0.94558429973238201</c:v>
                </c:pt>
                <c:pt idx="628">
                  <c:v>0.94558429973238201</c:v>
                </c:pt>
                <c:pt idx="629">
                  <c:v>0.94558429973238201</c:v>
                </c:pt>
                <c:pt idx="630">
                  <c:v>0.94558429973238201</c:v>
                </c:pt>
                <c:pt idx="631">
                  <c:v>0.94558429973238201</c:v>
                </c:pt>
                <c:pt idx="632">
                  <c:v>0.94558429973238201</c:v>
                </c:pt>
                <c:pt idx="633">
                  <c:v>0.94553571428571404</c:v>
                </c:pt>
                <c:pt idx="634">
                  <c:v>0.94553571428571404</c:v>
                </c:pt>
                <c:pt idx="635">
                  <c:v>0.94553571428571404</c:v>
                </c:pt>
                <c:pt idx="636">
                  <c:v>0.94553571428571404</c:v>
                </c:pt>
                <c:pt idx="637">
                  <c:v>0.94553571428571404</c:v>
                </c:pt>
                <c:pt idx="638">
                  <c:v>0.94553571428571404</c:v>
                </c:pt>
                <c:pt idx="639">
                  <c:v>0.94553571428571404</c:v>
                </c:pt>
                <c:pt idx="640">
                  <c:v>0.94553571428571404</c:v>
                </c:pt>
                <c:pt idx="641">
                  <c:v>0.94553571428571404</c:v>
                </c:pt>
                <c:pt idx="642">
                  <c:v>0.94553571428571404</c:v>
                </c:pt>
                <c:pt idx="643">
                  <c:v>0.94553571428571404</c:v>
                </c:pt>
                <c:pt idx="644">
                  <c:v>0.94553571428571404</c:v>
                </c:pt>
                <c:pt idx="645">
                  <c:v>0.94553571428571404</c:v>
                </c:pt>
                <c:pt idx="646">
                  <c:v>0.94553571428571404</c:v>
                </c:pt>
                <c:pt idx="647">
                  <c:v>0.94553571428571404</c:v>
                </c:pt>
                <c:pt idx="648">
                  <c:v>0.94553571428571404</c:v>
                </c:pt>
                <c:pt idx="649">
                  <c:v>0.94553571428571404</c:v>
                </c:pt>
                <c:pt idx="650">
                  <c:v>0.94553571428571404</c:v>
                </c:pt>
                <c:pt idx="651">
                  <c:v>0.94553571428571404</c:v>
                </c:pt>
                <c:pt idx="652">
                  <c:v>0.94553571428571404</c:v>
                </c:pt>
                <c:pt idx="653">
                  <c:v>0.94558429973238201</c:v>
                </c:pt>
                <c:pt idx="654">
                  <c:v>0.94558429973238201</c:v>
                </c:pt>
                <c:pt idx="655">
                  <c:v>0.94558429973238201</c:v>
                </c:pt>
                <c:pt idx="656">
                  <c:v>0.94558429973238201</c:v>
                </c:pt>
                <c:pt idx="657">
                  <c:v>0.94558429973238201</c:v>
                </c:pt>
                <c:pt idx="658">
                  <c:v>0.94474153297682695</c:v>
                </c:pt>
                <c:pt idx="659">
                  <c:v>0.94474153297682695</c:v>
                </c:pt>
                <c:pt idx="660">
                  <c:v>0.94474153297682695</c:v>
                </c:pt>
                <c:pt idx="661">
                  <c:v>0.94474153297682695</c:v>
                </c:pt>
                <c:pt idx="662">
                  <c:v>0.94474153297682695</c:v>
                </c:pt>
                <c:pt idx="663">
                  <c:v>0.94474153297682695</c:v>
                </c:pt>
                <c:pt idx="664">
                  <c:v>0.94474153297682695</c:v>
                </c:pt>
                <c:pt idx="665">
                  <c:v>0.94474153297682695</c:v>
                </c:pt>
                <c:pt idx="666">
                  <c:v>0.94474153297682695</c:v>
                </c:pt>
                <c:pt idx="667">
                  <c:v>0.94474153297682695</c:v>
                </c:pt>
                <c:pt idx="668">
                  <c:v>0.94474153297682695</c:v>
                </c:pt>
                <c:pt idx="669">
                  <c:v>0.94474153297682695</c:v>
                </c:pt>
                <c:pt idx="670">
                  <c:v>0.94474153297682695</c:v>
                </c:pt>
                <c:pt idx="671">
                  <c:v>0.94474153297682695</c:v>
                </c:pt>
                <c:pt idx="672">
                  <c:v>0.94474153297682695</c:v>
                </c:pt>
                <c:pt idx="673">
                  <c:v>0.94474153297682695</c:v>
                </c:pt>
                <c:pt idx="674">
                  <c:v>0.94474153297682695</c:v>
                </c:pt>
                <c:pt idx="675">
                  <c:v>0.94390026714158504</c:v>
                </c:pt>
                <c:pt idx="676">
                  <c:v>0.94390026714158504</c:v>
                </c:pt>
                <c:pt idx="677">
                  <c:v>0.94390026714158504</c:v>
                </c:pt>
                <c:pt idx="678">
                  <c:v>0.94390026714158504</c:v>
                </c:pt>
                <c:pt idx="679">
                  <c:v>0.94390026714158504</c:v>
                </c:pt>
                <c:pt idx="680">
                  <c:v>0.94390026714158504</c:v>
                </c:pt>
                <c:pt idx="681">
                  <c:v>0.94390026714158504</c:v>
                </c:pt>
                <c:pt idx="682">
                  <c:v>0.94390026714158504</c:v>
                </c:pt>
                <c:pt idx="683">
                  <c:v>0.94390026714158504</c:v>
                </c:pt>
                <c:pt idx="684">
                  <c:v>0.94306049822063998</c:v>
                </c:pt>
                <c:pt idx="685">
                  <c:v>0.94306049822063998</c:v>
                </c:pt>
                <c:pt idx="686">
                  <c:v>0.94311111111111101</c:v>
                </c:pt>
                <c:pt idx="687">
                  <c:v>0.94311111111111101</c:v>
                </c:pt>
                <c:pt idx="688">
                  <c:v>0.94311111111111101</c:v>
                </c:pt>
                <c:pt idx="689">
                  <c:v>0.94316163410302001</c:v>
                </c:pt>
                <c:pt idx="690">
                  <c:v>0.94316163410302001</c:v>
                </c:pt>
                <c:pt idx="691">
                  <c:v>0.94321206743566999</c:v>
                </c:pt>
                <c:pt idx="692">
                  <c:v>0.94321206743566999</c:v>
                </c:pt>
                <c:pt idx="693">
                  <c:v>0.94237588652482296</c:v>
                </c:pt>
                <c:pt idx="694">
                  <c:v>0.94242692648361404</c:v>
                </c:pt>
                <c:pt idx="695">
                  <c:v>0.94247787610619504</c:v>
                </c:pt>
                <c:pt idx="696">
                  <c:v>0.94247787610619504</c:v>
                </c:pt>
                <c:pt idx="697">
                  <c:v>0.94252873563218398</c:v>
                </c:pt>
                <c:pt idx="698">
                  <c:v>0.94252873563218398</c:v>
                </c:pt>
                <c:pt idx="699">
                  <c:v>0.94257950530035295</c:v>
                </c:pt>
                <c:pt idx="700">
                  <c:v>0.94263018534863197</c:v>
                </c:pt>
                <c:pt idx="701">
                  <c:v>0.94179894179894197</c:v>
                </c:pt>
                <c:pt idx="702">
                  <c:v>0.94185022026431697</c:v>
                </c:pt>
                <c:pt idx="703">
                  <c:v>0.94190140845070403</c:v>
                </c:pt>
                <c:pt idx="704">
                  <c:v>0.94190140845070403</c:v>
                </c:pt>
                <c:pt idx="705">
                  <c:v>0.94190140845070403</c:v>
                </c:pt>
                <c:pt idx="706">
                  <c:v>0.94195250659630603</c:v>
                </c:pt>
                <c:pt idx="707">
                  <c:v>0.94195250659630603</c:v>
                </c:pt>
                <c:pt idx="708">
                  <c:v>0.94200351493848899</c:v>
                </c:pt>
                <c:pt idx="709">
                  <c:v>0.94200351493848899</c:v>
                </c:pt>
                <c:pt idx="710">
                  <c:v>0.94205443371378395</c:v>
                </c:pt>
                <c:pt idx="711">
                  <c:v>0.94205443371378395</c:v>
                </c:pt>
                <c:pt idx="712">
                  <c:v>0.94205443371378395</c:v>
                </c:pt>
                <c:pt idx="713">
                  <c:v>0.942105263157895</c:v>
                </c:pt>
                <c:pt idx="714">
                  <c:v>0.942105263157895</c:v>
                </c:pt>
                <c:pt idx="715">
                  <c:v>0.94215600350569695</c:v>
                </c:pt>
                <c:pt idx="716">
                  <c:v>0.94215600350569695</c:v>
                </c:pt>
                <c:pt idx="717">
                  <c:v>0.94220665499124301</c:v>
                </c:pt>
                <c:pt idx="718">
                  <c:v>0.94220665499124301</c:v>
                </c:pt>
                <c:pt idx="719">
                  <c:v>0.94225721784776895</c:v>
                </c:pt>
                <c:pt idx="720">
                  <c:v>0.94230769230769196</c:v>
                </c:pt>
                <c:pt idx="721">
                  <c:v>0.94230769230769196</c:v>
                </c:pt>
                <c:pt idx="722">
                  <c:v>0.94235807860262</c:v>
                </c:pt>
                <c:pt idx="723">
                  <c:v>0.94235807860262</c:v>
                </c:pt>
                <c:pt idx="724">
                  <c:v>0.942408376963351</c:v>
                </c:pt>
                <c:pt idx="725">
                  <c:v>0.942408376963351</c:v>
                </c:pt>
                <c:pt idx="726">
                  <c:v>0.942458587619878</c:v>
                </c:pt>
                <c:pt idx="727">
                  <c:v>0.94250871080139398</c:v>
                </c:pt>
                <c:pt idx="728">
                  <c:v>0.94255874673629203</c:v>
                </c:pt>
                <c:pt idx="729">
                  <c:v>0.94260869565217398</c:v>
                </c:pt>
                <c:pt idx="730">
                  <c:v>0.94265855777584695</c:v>
                </c:pt>
                <c:pt idx="731">
                  <c:v>0.94265855777584695</c:v>
                </c:pt>
                <c:pt idx="732">
                  <c:v>0.94265855777584695</c:v>
                </c:pt>
                <c:pt idx="733">
                  <c:v>0.94270833333333404</c:v>
                </c:pt>
                <c:pt idx="734">
                  <c:v>0.94275802254986996</c:v>
                </c:pt>
                <c:pt idx="735">
                  <c:v>0.94280762564991305</c:v>
                </c:pt>
                <c:pt idx="736">
                  <c:v>0.94285714285714295</c:v>
                </c:pt>
                <c:pt idx="737">
                  <c:v>0.94290657439446401</c:v>
                </c:pt>
                <c:pt idx="738">
                  <c:v>0.94214162348877395</c:v>
                </c:pt>
                <c:pt idx="739">
                  <c:v>0.94219154443485797</c:v>
                </c:pt>
                <c:pt idx="740">
                  <c:v>0.94219154443485797</c:v>
                </c:pt>
                <c:pt idx="741">
                  <c:v>0.94219154443485797</c:v>
                </c:pt>
                <c:pt idx="742">
                  <c:v>0.94224137931034502</c:v>
                </c:pt>
                <c:pt idx="743">
                  <c:v>0.94229112833763995</c:v>
                </c:pt>
                <c:pt idx="744">
                  <c:v>0.94234079173838203</c:v>
                </c:pt>
                <c:pt idx="745">
                  <c:v>0.94239036973344803</c:v>
                </c:pt>
                <c:pt idx="746">
                  <c:v>0.94239036973344803</c:v>
                </c:pt>
                <c:pt idx="747">
                  <c:v>0.94243986254295498</c:v>
                </c:pt>
                <c:pt idx="748">
                  <c:v>0.94248927038626595</c:v>
                </c:pt>
                <c:pt idx="749">
                  <c:v>0.94253859348198998</c:v>
                </c:pt>
                <c:pt idx="750">
                  <c:v>0.94253859348198998</c:v>
                </c:pt>
                <c:pt idx="751">
                  <c:v>0.941730934018852</c:v>
                </c:pt>
                <c:pt idx="752">
                  <c:v>0.94178082191780799</c:v>
                </c:pt>
                <c:pt idx="753">
                  <c:v>0.94178082191780799</c:v>
                </c:pt>
                <c:pt idx="754">
                  <c:v>0.94183062446535504</c:v>
                </c:pt>
                <c:pt idx="755">
                  <c:v>0.94188034188034198</c:v>
                </c:pt>
                <c:pt idx="756">
                  <c:v>0.94188034188034198</c:v>
                </c:pt>
                <c:pt idx="757">
                  <c:v>0.941929974380871</c:v>
                </c:pt>
                <c:pt idx="758">
                  <c:v>0.941929974380871</c:v>
                </c:pt>
                <c:pt idx="759">
                  <c:v>0.94197952218430103</c:v>
                </c:pt>
                <c:pt idx="760">
                  <c:v>0.94197952218430103</c:v>
                </c:pt>
                <c:pt idx="761">
                  <c:v>0.94202898550724601</c:v>
                </c:pt>
                <c:pt idx="762">
                  <c:v>0.941226575809199</c:v>
                </c:pt>
                <c:pt idx="763">
                  <c:v>0.94127659574468103</c:v>
                </c:pt>
                <c:pt idx="764">
                  <c:v>0.94127659574468103</c:v>
                </c:pt>
                <c:pt idx="765">
                  <c:v>0.94132653061224503</c:v>
                </c:pt>
                <c:pt idx="766">
                  <c:v>0.94137638062871698</c:v>
                </c:pt>
                <c:pt idx="767">
                  <c:v>0.94137638062871698</c:v>
                </c:pt>
                <c:pt idx="768">
                  <c:v>0.94142614601018704</c:v>
                </c:pt>
                <c:pt idx="769">
                  <c:v>0.94142614601018704</c:v>
                </c:pt>
                <c:pt idx="770">
                  <c:v>0.94147582697201004</c:v>
                </c:pt>
                <c:pt idx="771">
                  <c:v>0.94152542372881398</c:v>
                </c:pt>
                <c:pt idx="772">
                  <c:v>0.94152542372881398</c:v>
                </c:pt>
                <c:pt idx="773">
                  <c:v>0.94157493649449597</c:v>
                </c:pt>
                <c:pt idx="774">
                  <c:v>0.94162436548223305</c:v>
                </c:pt>
                <c:pt idx="775">
                  <c:v>0.94167371090448004</c:v>
                </c:pt>
                <c:pt idx="776">
                  <c:v>0.94167371090448004</c:v>
                </c:pt>
                <c:pt idx="777">
                  <c:v>0.94172297297297303</c:v>
                </c:pt>
                <c:pt idx="778">
                  <c:v>0.94172297297297303</c:v>
                </c:pt>
                <c:pt idx="779">
                  <c:v>0.94097807757166996</c:v>
                </c:pt>
                <c:pt idx="780">
                  <c:v>0.94097807757166996</c:v>
                </c:pt>
                <c:pt idx="781">
                  <c:v>0.94102780117944396</c:v>
                </c:pt>
                <c:pt idx="782">
                  <c:v>0.94107744107744096</c:v>
                </c:pt>
                <c:pt idx="783">
                  <c:v>0.94107744107744096</c:v>
                </c:pt>
                <c:pt idx="784">
                  <c:v>0.94112699747687101</c:v>
                </c:pt>
                <c:pt idx="785">
                  <c:v>0.94112699747687101</c:v>
                </c:pt>
                <c:pt idx="786">
                  <c:v>0.94117647058823495</c:v>
                </c:pt>
                <c:pt idx="787">
                  <c:v>0.94117647058823495</c:v>
                </c:pt>
                <c:pt idx="788">
                  <c:v>0.94117647058823495</c:v>
                </c:pt>
                <c:pt idx="789">
                  <c:v>0.94122586062132696</c:v>
                </c:pt>
                <c:pt idx="790">
                  <c:v>0.94122586062132696</c:v>
                </c:pt>
                <c:pt idx="791">
                  <c:v>0.94127516778523501</c:v>
                </c:pt>
                <c:pt idx="792">
                  <c:v>0.94127516778523501</c:v>
                </c:pt>
                <c:pt idx="793">
                  <c:v>0.94132439228834897</c:v>
                </c:pt>
                <c:pt idx="794">
                  <c:v>0.94132439228834897</c:v>
                </c:pt>
                <c:pt idx="795">
                  <c:v>0.94132439228834897</c:v>
                </c:pt>
                <c:pt idx="796">
                  <c:v>0.94137353433835902</c:v>
                </c:pt>
                <c:pt idx="797">
                  <c:v>0.94137353433835902</c:v>
                </c:pt>
                <c:pt idx="798">
                  <c:v>0.94137353433835902</c:v>
                </c:pt>
                <c:pt idx="799">
                  <c:v>0.94137353433835902</c:v>
                </c:pt>
                <c:pt idx="800">
                  <c:v>0.94142259414225904</c:v>
                </c:pt>
                <c:pt idx="801">
                  <c:v>0.94142259414225904</c:v>
                </c:pt>
                <c:pt idx="802">
                  <c:v>0.94142259414225904</c:v>
                </c:pt>
                <c:pt idx="803">
                  <c:v>0.941471571906354</c:v>
                </c:pt>
                <c:pt idx="804">
                  <c:v>0.941471571906354</c:v>
                </c:pt>
                <c:pt idx="805">
                  <c:v>0.941471571906354</c:v>
                </c:pt>
                <c:pt idx="806">
                  <c:v>0.94152046783625698</c:v>
                </c:pt>
                <c:pt idx="807">
                  <c:v>0.94152046783625698</c:v>
                </c:pt>
                <c:pt idx="808">
                  <c:v>0.94152046783625698</c:v>
                </c:pt>
                <c:pt idx="809">
                  <c:v>0.94156928213689495</c:v>
                </c:pt>
                <c:pt idx="810">
                  <c:v>0.94156928213689495</c:v>
                </c:pt>
                <c:pt idx="811">
                  <c:v>0.94161801501251097</c:v>
                </c:pt>
                <c:pt idx="812">
                  <c:v>0.94166666666666698</c:v>
                </c:pt>
                <c:pt idx="813">
                  <c:v>0.94166666666666698</c:v>
                </c:pt>
                <c:pt idx="814">
                  <c:v>0.94171523730224804</c:v>
                </c:pt>
                <c:pt idx="815">
                  <c:v>0.94171523730224804</c:v>
                </c:pt>
                <c:pt idx="816">
                  <c:v>0.94176372712146394</c:v>
                </c:pt>
                <c:pt idx="817">
                  <c:v>0.94181213632585203</c:v>
                </c:pt>
                <c:pt idx="818">
                  <c:v>0.94186046511627897</c:v>
                </c:pt>
                <c:pt idx="819">
                  <c:v>0.94186046511627897</c:v>
                </c:pt>
                <c:pt idx="820">
                  <c:v>0.94190871369294604</c:v>
                </c:pt>
                <c:pt idx="821">
                  <c:v>0.94195688225538998</c:v>
                </c:pt>
                <c:pt idx="822">
                  <c:v>0.94200497100248604</c:v>
                </c:pt>
                <c:pt idx="823">
                  <c:v>0.94205298013244998</c:v>
                </c:pt>
                <c:pt idx="824">
                  <c:v>0.94205298013244998</c:v>
                </c:pt>
                <c:pt idx="825">
                  <c:v>0.94205298013244998</c:v>
                </c:pt>
                <c:pt idx="826">
                  <c:v>0.94132231404958699</c:v>
                </c:pt>
                <c:pt idx="827">
                  <c:v>0.94137076796036301</c:v>
                </c:pt>
                <c:pt idx="828">
                  <c:v>0.94137076796036301</c:v>
                </c:pt>
                <c:pt idx="829">
                  <c:v>0.94141914191419096</c:v>
                </c:pt>
                <c:pt idx="830">
                  <c:v>0.941467436108821</c:v>
                </c:pt>
                <c:pt idx="831">
                  <c:v>0.941467436108821</c:v>
                </c:pt>
                <c:pt idx="832">
                  <c:v>0.94151565074135102</c:v>
                </c:pt>
                <c:pt idx="833">
                  <c:v>0.94151565074135102</c:v>
                </c:pt>
                <c:pt idx="834">
                  <c:v>0.94151565074135102</c:v>
                </c:pt>
                <c:pt idx="835">
                  <c:v>0.94156378600822999</c:v>
                </c:pt>
                <c:pt idx="836">
                  <c:v>0.94156378600822999</c:v>
                </c:pt>
                <c:pt idx="837">
                  <c:v>0.94156378600822999</c:v>
                </c:pt>
                <c:pt idx="838">
                  <c:v>0.94161184210526305</c:v>
                </c:pt>
                <c:pt idx="839">
                  <c:v>0.94161184210526305</c:v>
                </c:pt>
                <c:pt idx="840">
                  <c:v>0.94161184210526305</c:v>
                </c:pt>
                <c:pt idx="841">
                  <c:v>0.94161184210526305</c:v>
                </c:pt>
                <c:pt idx="842">
                  <c:v>0.941659819227609</c:v>
                </c:pt>
                <c:pt idx="843">
                  <c:v>0.941659819227609</c:v>
                </c:pt>
                <c:pt idx="844">
                  <c:v>0.941659819227609</c:v>
                </c:pt>
                <c:pt idx="845">
                  <c:v>0.941659819227609</c:v>
                </c:pt>
                <c:pt idx="846">
                  <c:v>0.941707717569787</c:v>
                </c:pt>
                <c:pt idx="847">
                  <c:v>0.941707717569787</c:v>
                </c:pt>
                <c:pt idx="848">
                  <c:v>0.941707717569787</c:v>
                </c:pt>
                <c:pt idx="849">
                  <c:v>0.94175553732567696</c:v>
                </c:pt>
                <c:pt idx="850">
                  <c:v>0.94175553732567696</c:v>
                </c:pt>
                <c:pt idx="851">
                  <c:v>0.94175553732567696</c:v>
                </c:pt>
                <c:pt idx="852">
                  <c:v>0.94175553732567696</c:v>
                </c:pt>
                <c:pt idx="853">
                  <c:v>0.94180327868852498</c:v>
                </c:pt>
                <c:pt idx="854">
                  <c:v>0.94103194103194099</c:v>
                </c:pt>
                <c:pt idx="855">
                  <c:v>0.94108019639934504</c:v>
                </c:pt>
                <c:pt idx="856">
                  <c:v>0.94112837285363904</c:v>
                </c:pt>
                <c:pt idx="857">
                  <c:v>0.94112837285363904</c:v>
                </c:pt>
                <c:pt idx="858">
                  <c:v>0.94117647058823495</c:v>
                </c:pt>
                <c:pt idx="859">
                  <c:v>0.94117647058823495</c:v>
                </c:pt>
                <c:pt idx="860">
                  <c:v>0.941224489795918</c:v>
                </c:pt>
                <c:pt idx="861">
                  <c:v>0.941224489795918</c:v>
                </c:pt>
                <c:pt idx="862">
                  <c:v>0.94127243066884203</c:v>
                </c:pt>
                <c:pt idx="863">
                  <c:v>0.94127243066884203</c:v>
                </c:pt>
                <c:pt idx="864">
                  <c:v>0.94127243066884203</c:v>
                </c:pt>
                <c:pt idx="865">
                  <c:v>0.94132029339853296</c:v>
                </c:pt>
                <c:pt idx="866">
                  <c:v>0.94132029339853296</c:v>
                </c:pt>
                <c:pt idx="867">
                  <c:v>0.94060211554108997</c:v>
                </c:pt>
                <c:pt idx="868">
                  <c:v>0.94060211554108997</c:v>
                </c:pt>
                <c:pt idx="869">
                  <c:v>0.94065040650406495</c:v>
                </c:pt>
                <c:pt idx="870">
                  <c:v>0.94065040650406495</c:v>
                </c:pt>
                <c:pt idx="871">
                  <c:v>0.94065040650406495</c:v>
                </c:pt>
                <c:pt idx="872">
                  <c:v>0.94069861900893603</c:v>
                </c:pt>
                <c:pt idx="873">
                  <c:v>0.94069861900893603</c:v>
                </c:pt>
                <c:pt idx="874">
                  <c:v>0.94069861900893603</c:v>
                </c:pt>
                <c:pt idx="875">
                  <c:v>0.94069861900893603</c:v>
                </c:pt>
                <c:pt idx="876">
                  <c:v>0.94074675324675305</c:v>
                </c:pt>
                <c:pt idx="877">
                  <c:v>0.94074675324675305</c:v>
                </c:pt>
                <c:pt idx="878">
                  <c:v>0.94074675324675305</c:v>
                </c:pt>
                <c:pt idx="879">
                  <c:v>0.94074675324675305</c:v>
                </c:pt>
                <c:pt idx="880">
                  <c:v>0.94079480940794802</c:v>
                </c:pt>
                <c:pt idx="881">
                  <c:v>0.94079480940794802</c:v>
                </c:pt>
                <c:pt idx="882">
                  <c:v>0.94079480940794802</c:v>
                </c:pt>
                <c:pt idx="883">
                  <c:v>0.94079480940794802</c:v>
                </c:pt>
                <c:pt idx="884">
                  <c:v>0.94079480940794802</c:v>
                </c:pt>
                <c:pt idx="885">
                  <c:v>0.94084278768233398</c:v>
                </c:pt>
                <c:pt idx="886">
                  <c:v>0.940080971659919</c:v>
                </c:pt>
                <c:pt idx="887">
                  <c:v>0.940080971659919</c:v>
                </c:pt>
                <c:pt idx="888">
                  <c:v>0.94012944983818802</c:v>
                </c:pt>
                <c:pt idx="889">
                  <c:v>0.94012944983818802</c:v>
                </c:pt>
                <c:pt idx="890">
                  <c:v>0.94012944983818802</c:v>
                </c:pt>
                <c:pt idx="891">
                  <c:v>0.94012944983818802</c:v>
                </c:pt>
                <c:pt idx="892">
                  <c:v>0.94017784963621698</c:v>
                </c:pt>
                <c:pt idx="893">
                  <c:v>0.94017784963621698</c:v>
                </c:pt>
                <c:pt idx="894">
                  <c:v>0.94022617124394203</c:v>
                </c:pt>
                <c:pt idx="895">
                  <c:v>0.94022617124394203</c:v>
                </c:pt>
                <c:pt idx="896">
                  <c:v>0.94027441485068597</c:v>
                </c:pt>
                <c:pt idx="897">
                  <c:v>0.94027441485068597</c:v>
                </c:pt>
                <c:pt idx="898">
                  <c:v>0.94032258064516105</c:v>
                </c:pt>
                <c:pt idx="899">
                  <c:v>0.94037066881547104</c:v>
                </c:pt>
                <c:pt idx="900">
                  <c:v>0.94037066881547104</c:v>
                </c:pt>
                <c:pt idx="901">
                  <c:v>0.94037066881547104</c:v>
                </c:pt>
                <c:pt idx="902">
                  <c:v>0.94041867954911396</c:v>
                </c:pt>
                <c:pt idx="903">
                  <c:v>0.94041867954911396</c:v>
                </c:pt>
                <c:pt idx="904">
                  <c:v>0.94046661303298495</c:v>
                </c:pt>
                <c:pt idx="905">
                  <c:v>0.94051446945337602</c:v>
                </c:pt>
                <c:pt idx="906">
                  <c:v>0.94051446945337602</c:v>
                </c:pt>
                <c:pt idx="907">
                  <c:v>0.94051446945337602</c:v>
                </c:pt>
                <c:pt idx="908">
                  <c:v>0.94056224899598395</c:v>
                </c:pt>
                <c:pt idx="909">
                  <c:v>0.94060995184590701</c:v>
                </c:pt>
                <c:pt idx="910">
                  <c:v>0.94060995184590701</c:v>
                </c:pt>
                <c:pt idx="911">
                  <c:v>0.94065757818764995</c:v>
                </c:pt>
                <c:pt idx="912">
                  <c:v>0.94065757818764995</c:v>
                </c:pt>
                <c:pt idx="913">
                  <c:v>0.94070512820512797</c:v>
                </c:pt>
                <c:pt idx="914">
                  <c:v>0.940752602081665</c:v>
                </c:pt>
                <c:pt idx="915">
                  <c:v>0.940752602081665</c:v>
                </c:pt>
                <c:pt idx="916">
                  <c:v>0.94079999999999997</c:v>
                </c:pt>
                <c:pt idx="917">
                  <c:v>0.94079999999999997</c:v>
                </c:pt>
                <c:pt idx="918">
                  <c:v>0.94084732214228595</c:v>
                </c:pt>
                <c:pt idx="919">
                  <c:v>0.94084732214228595</c:v>
                </c:pt>
                <c:pt idx="920">
                  <c:v>0.94084732214228595</c:v>
                </c:pt>
                <c:pt idx="921">
                  <c:v>0.94089456869009602</c:v>
                </c:pt>
                <c:pt idx="922">
                  <c:v>0.94094173982442098</c:v>
                </c:pt>
                <c:pt idx="923">
                  <c:v>0.94094173982442098</c:v>
                </c:pt>
                <c:pt idx="924">
                  <c:v>0.94098883572567804</c:v>
                </c:pt>
                <c:pt idx="925">
                  <c:v>0.94103585657370503</c:v>
                </c:pt>
                <c:pt idx="926">
                  <c:v>0.94103585657370503</c:v>
                </c:pt>
                <c:pt idx="927">
                  <c:v>0.94108280254777099</c:v>
                </c:pt>
                <c:pt idx="928">
                  <c:v>0.94108280254777099</c:v>
                </c:pt>
                <c:pt idx="929">
                  <c:v>0.94108280254777099</c:v>
                </c:pt>
                <c:pt idx="930">
                  <c:v>0.94112967382657098</c:v>
                </c:pt>
                <c:pt idx="931">
                  <c:v>0.94117647058823495</c:v>
                </c:pt>
                <c:pt idx="932">
                  <c:v>0.94117647058823495</c:v>
                </c:pt>
                <c:pt idx="933">
                  <c:v>0.94122319301032598</c:v>
                </c:pt>
                <c:pt idx="934">
                  <c:v>0.94122319301032598</c:v>
                </c:pt>
                <c:pt idx="935">
                  <c:v>0.94126984126984103</c:v>
                </c:pt>
                <c:pt idx="936">
                  <c:v>0.94131641554321999</c:v>
                </c:pt>
                <c:pt idx="937">
                  <c:v>0.94131641554321999</c:v>
                </c:pt>
                <c:pt idx="938">
                  <c:v>0.94131641554321999</c:v>
                </c:pt>
                <c:pt idx="939">
                  <c:v>0.94136291600633903</c:v>
                </c:pt>
                <c:pt idx="940">
                  <c:v>0.94136291600633903</c:v>
                </c:pt>
                <c:pt idx="941">
                  <c:v>0.94136291600633903</c:v>
                </c:pt>
                <c:pt idx="942">
                  <c:v>0.94140934283452105</c:v>
                </c:pt>
                <c:pt idx="943">
                  <c:v>0.94140934283452105</c:v>
                </c:pt>
                <c:pt idx="944">
                  <c:v>0.941455696202532</c:v>
                </c:pt>
                <c:pt idx="945">
                  <c:v>0.941455696202532</c:v>
                </c:pt>
                <c:pt idx="946">
                  <c:v>0.941455696202532</c:v>
                </c:pt>
                <c:pt idx="947">
                  <c:v>0.941455696202532</c:v>
                </c:pt>
                <c:pt idx="948">
                  <c:v>0.94150197628458498</c:v>
                </c:pt>
                <c:pt idx="949">
                  <c:v>0.94150197628458498</c:v>
                </c:pt>
                <c:pt idx="950">
                  <c:v>0.94150197628458498</c:v>
                </c:pt>
                <c:pt idx="951">
                  <c:v>0.94150197628458498</c:v>
                </c:pt>
                <c:pt idx="952">
                  <c:v>0.94154818325434397</c:v>
                </c:pt>
                <c:pt idx="953">
                  <c:v>0.94154818325434397</c:v>
                </c:pt>
                <c:pt idx="954">
                  <c:v>0.94154818325434397</c:v>
                </c:pt>
                <c:pt idx="955">
                  <c:v>0.94154818325434397</c:v>
                </c:pt>
                <c:pt idx="956">
                  <c:v>0.94080505130228897</c:v>
                </c:pt>
                <c:pt idx="957">
                  <c:v>0.94080505130228897</c:v>
                </c:pt>
                <c:pt idx="958">
                  <c:v>0.94080505130228897</c:v>
                </c:pt>
                <c:pt idx="959">
                  <c:v>0.94085173501577302</c:v>
                </c:pt>
                <c:pt idx="960">
                  <c:v>0.94085173501577302</c:v>
                </c:pt>
                <c:pt idx="961">
                  <c:v>0.94085173501577302</c:v>
                </c:pt>
                <c:pt idx="962">
                  <c:v>0.94085173501577302</c:v>
                </c:pt>
                <c:pt idx="963">
                  <c:v>0.94085173501577302</c:v>
                </c:pt>
                <c:pt idx="964">
                  <c:v>0.94011032308904596</c:v>
                </c:pt>
                <c:pt idx="965">
                  <c:v>0.94011032308904596</c:v>
                </c:pt>
                <c:pt idx="966">
                  <c:v>0.94011032308904596</c:v>
                </c:pt>
                <c:pt idx="967">
                  <c:v>0.94011032308904596</c:v>
                </c:pt>
                <c:pt idx="968">
                  <c:v>0.94011032308904596</c:v>
                </c:pt>
                <c:pt idx="969">
                  <c:v>0.94011032308904596</c:v>
                </c:pt>
                <c:pt idx="970">
                  <c:v>0.93941778127458697</c:v>
                </c:pt>
                <c:pt idx="971">
                  <c:v>0.93941778127458697</c:v>
                </c:pt>
                <c:pt idx="972">
                  <c:v>0.93941778127458697</c:v>
                </c:pt>
                <c:pt idx="973">
                  <c:v>0.93941778127458697</c:v>
                </c:pt>
                <c:pt idx="974">
                  <c:v>0.93941778127458697</c:v>
                </c:pt>
                <c:pt idx="975">
                  <c:v>0.93946540880503104</c:v>
                </c:pt>
                <c:pt idx="976">
                  <c:v>0.93946540880503104</c:v>
                </c:pt>
                <c:pt idx="977">
                  <c:v>0.93872741555381001</c:v>
                </c:pt>
                <c:pt idx="978">
                  <c:v>0.93872741555381001</c:v>
                </c:pt>
                <c:pt idx="979">
                  <c:v>0.93872741555381001</c:v>
                </c:pt>
                <c:pt idx="980">
                  <c:v>0.93877551020408201</c:v>
                </c:pt>
                <c:pt idx="981">
                  <c:v>0.93877551020408201</c:v>
                </c:pt>
                <c:pt idx="982">
                  <c:v>0.93877551020408201</c:v>
                </c:pt>
                <c:pt idx="983">
                  <c:v>0.93877551020408201</c:v>
                </c:pt>
                <c:pt idx="984">
                  <c:v>0.93877551020408201</c:v>
                </c:pt>
                <c:pt idx="985">
                  <c:v>0.93877551020408201</c:v>
                </c:pt>
                <c:pt idx="986">
                  <c:v>0.93803921568627502</c:v>
                </c:pt>
                <c:pt idx="987">
                  <c:v>0.93803921568627502</c:v>
                </c:pt>
                <c:pt idx="988">
                  <c:v>0.93803921568627502</c:v>
                </c:pt>
                <c:pt idx="989">
                  <c:v>0.93803921568627502</c:v>
                </c:pt>
                <c:pt idx="990">
                  <c:v>0.93803921568627502</c:v>
                </c:pt>
                <c:pt idx="991">
                  <c:v>0.93803921568627502</c:v>
                </c:pt>
                <c:pt idx="992">
                  <c:v>0.93803921568627502</c:v>
                </c:pt>
                <c:pt idx="993">
                  <c:v>0.93803921568627502</c:v>
                </c:pt>
                <c:pt idx="994">
                  <c:v>0.93803921568627502</c:v>
                </c:pt>
                <c:pt idx="995">
                  <c:v>0.93803921568627502</c:v>
                </c:pt>
                <c:pt idx="996">
                  <c:v>0.93803921568627502</c:v>
                </c:pt>
                <c:pt idx="997">
                  <c:v>0.93803921568627502</c:v>
                </c:pt>
                <c:pt idx="998">
                  <c:v>0.93799058084772402</c:v>
                </c:pt>
                <c:pt idx="999">
                  <c:v>0.93799058084772402</c:v>
                </c:pt>
                <c:pt idx="1000">
                  <c:v>0.93799058084772402</c:v>
                </c:pt>
                <c:pt idx="1001">
                  <c:v>0.93799058084772402</c:v>
                </c:pt>
                <c:pt idx="1002">
                  <c:v>0.93799058084772402</c:v>
                </c:pt>
                <c:pt idx="1003">
                  <c:v>0.93799058084772402</c:v>
                </c:pt>
                <c:pt idx="1004">
                  <c:v>0.93872741555381001</c:v>
                </c:pt>
                <c:pt idx="1005">
                  <c:v>0.93872741555381001</c:v>
                </c:pt>
                <c:pt idx="1006">
                  <c:v>0.93872741555381001</c:v>
                </c:pt>
                <c:pt idx="1007">
                  <c:v>0.93872741555381001</c:v>
                </c:pt>
                <c:pt idx="1008">
                  <c:v>0.93872741555381001</c:v>
                </c:pt>
                <c:pt idx="1009">
                  <c:v>0.93872741555381001</c:v>
                </c:pt>
                <c:pt idx="1010">
                  <c:v>0.93872741555381001</c:v>
                </c:pt>
                <c:pt idx="1011">
                  <c:v>0.93872741555381001</c:v>
                </c:pt>
                <c:pt idx="1012">
                  <c:v>0.93872741555381001</c:v>
                </c:pt>
                <c:pt idx="1013">
                  <c:v>0.93877551020408201</c:v>
                </c:pt>
                <c:pt idx="1014">
                  <c:v>0.93877551020408201</c:v>
                </c:pt>
                <c:pt idx="1015">
                  <c:v>0.93877551020408201</c:v>
                </c:pt>
                <c:pt idx="1016">
                  <c:v>0.93951296150824803</c:v>
                </c:pt>
                <c:pt idx="1017">
                  <c:v>0.93951296150824803</c:v>
                </c:pt>
                <c:pt idx="1018">
                  <c:v>0.93951296150824803</c:v>
                </c:pt>
                <c:pt idx="1019">
                  <c:v>0.93956043956044</c:v>
                </c:pt>
                <c:pt idx="1020">
                  <c:v>0.93956043956044</c:v>
                </c:pt>
                <c:pt idx="1021">
                  <c:v>0.93956043956044</c:v>
                </c:pt>
                <c:pt idx="1022">
                  <c:v>0.93956043956044</c:v>
                </c:pt>
                <c:pt idx="1023">
                  <c:v>0.93956043956044</c:v>
                </c:pt>
                <c:pt idx="1024">
                  <c:v>0.93956043956044</c:v>
                </c:pt>
                <c:pt idx="1025">
                  <c:v>0.93956043956044</c:v>
                </c:pt>
                <c:pt idx="1026">
                  <c:v>0.93956043956044</c:v>
                </c:pt>
                <c:pt idx="1027">
                  <c:v>0.93956043956044</c:v>
                </c:pt>
                <c:pt idx="1028">
                  <c:v>0.93956043956044</c:v>
                </c:pt>
                <c:pt idx="1029">
                  <c:v>0.93956043956044</c:v>
                </c:pt>
                <c:pt idx="1030">
                  <c:v>0.93956043956044</c:v>
                </c:pt>
                <c:pt idx="1031">
                  <c:v>0.93956043956044</c:v>
                </c:pt>
                <c:pt idx="1032">
                  <c:v>0.93956043956044</c:v>
                </c:pt>
                <c:pt idx="1033">
                  <c:v>0.93951296150824803</c:v>
                </c:pt>
                <c:pt idx="1034">
                  <c:v>0.93951296150824803</c:v>
                </c:pt>
                <c:pt idx="1035">
                  <c:v>0.93951296150824803</c:v>
                </c:pt>
                <c:pt idx="1036">
                  <c:v>0.93951296150824803</c:v>
                </c:pt>
                <c:pt idx="1037">
                  <c:v>0.93946540880503104</c:v>
                </c:pt>
                <c:pt idx="1038">
                  <c:v>0.93946540880503104</c:v>
                </c:pt>
                <c:pt idx="1039">
                  <c:v>0.93941778127458697</c:v>
                </c:pt>
                <c:pt idx="1040">
                  <c:v>0.93941778127458697</c:v>
                </c:pt>
                <c:pt idx="1041">
                  <c:v>0.93941778127458697</c:v>
                </c:pt>
                <c:pt idx="1042">
                  <c:v>0.93941778127458697</c:v>
                </c:pt>
                <c:pt idx="1043">
                  <c:v>0.93937007874015799</c:v>
                </c:pt>
                <c:pt idx="1044">
                  <c:v>0.93937007874015799</c:v>
                </c:pt>
                <c:pt idx="1045">
                  <c:v>0.93937007874015799</c:v>
                </c:pt>
                <c:pt idx="1046">
                  <c:v>0.93932230102442904</c:v>
                </c:pt>
                <c:pt idx="1047">
                  <c:v>0.93932230102442904</c:v>
                </c:pt>
                <c:pt idx="1048">
                  <c:v>0.93932230102442904</c:v>
                </c:pt>
                <c:pt idx="1049">
                  <c:v>0.93927444794952697</c:v>
                </c:pt>
                <c:pt idx="1050">
                  <c:v>0.93927444794952697</c:v>
                </c:pt>
                <c:pt idx="1051">
                  <c:v>0.93927444794952697</c:v>
                </c:pt>
                <c:pt idx="1052">
                  <c:v>0.93927444794952697</c:v>
                </c:pt>
                <c:pt idx="1053">
                  <c:v>0.93922651933701595</c:v>
                </c:pt>
                <c:pt idx="1054">
                  <c:v>0.93922651933701595</c:v>
                </c:pt>
                <c:pt idx="1055">
                  <c:v>0.93922651933701595</c:v>
                </c:pt>
                <c:pt idx="1056">
                  <c:v>0.93922651933701595</c:v>
                </c:pt>
                <c:pt idx="1057">
                  <c:v>0.93922651933701595</c:v>
                </c:pt>
                <c:pt idx="1058">
                  <c:v>0.93922651933701595</c:v>
                </c:pt>
                <c:pt idx="1059">
                  <c:v>0.93922651933701595</c:v>
                </c:pt>
                <c:pt idx="1060">
                  <c:v>0.93922651933701595</c:v>
                </c:pt>
                <c:pt idx="1061">
                  <c:v>0.93922651933701595</c:v>
                </c:pt>
                <c:pt idx="1062">
                  <c:v>0.93917851500789895</c:v>
                </c:pt>
                <c:pt idx="1063">
                  <c:v>0.93917851500789895</c:v>
                </c:pt>
                <c:pt idx="1064">
                  <c:v>0.93917851500789895</c:v>
                </c:pt>
                <c:pt idx="1065">
                  <c:v>0.93917851500789895</c:v>
                </c:pt>
                <c:pt idx="1066">
                  <c:v>0.93917851500789895</c:v>
                </c:pt>
                <c:pt idx="1067">
                  <c:v>0.93917851500789895</c:v>
                </c:pt>
                <c:pt idx="1068">
                  <c:v>0.93917851500789895</c:v>
                </c:pt>
                <c:pt idx="1069">
                  <c:v>0.938437253354381</c:v>
                </c:pt>
                <c:pt idx="1070">
                  <c:v>0.938437253354381</c:v>
                </c:pt>
                <c:pt idx="1071">
                  <c:v>0.93838862559241698</c:v>
                </c:pt>
                <c:pt idx="1072">
                  <c:v>0.93838862559241698</c:v>
                </c:pt>
                <c:pt idx="1073">
                  <c:v>0.93838862559241698</c:v>
                </c:pt>
                <c:pt idx="1074">
                  <c:v>0.93838862559241698</c:v>
                </c:pt>
                <c:pt idx="1075">
                  <c:v>0.93833992094861596</c:v>
                </c:pt>
                <c:pt idx="1076">
                  <c:v>0.93833992094861596</c:v>
                </c:pt>
                <c:pt idx="1077">
                  <c:v>0.93833992094861596</c:v>
                </c:pt>
                <c:pt idx="1078">
                  <c:v>0.93833992094861596</c:v>
                </c:pt>
                <c:pt idx="1079">
                  <c:v>0.938291139240506</c:v>
                </c:pt>
                <c:pt idx="1080">
                  <c:v>0.938291139240506</c:v>
                </c:pt>
                <c:pt idx="1081">
                  <c:v>0.938291139240506</c:v>
                </c:pt>
                <c:pt idx="1082">
                  <c:v>0.93824228028503598</c:v>
                </c:pt>
                <c:pt idx="1083">
                  <c:v>0.93824228028503598</c:v>
                </c:pt>
                <c:pt idx="1084">
                  <c:v>0.93824228028503598</c:v>
                </c:pt>
                <c:pt idx="1085">
                  <c:v>0.93819334389857401</c:v>
                </c:pt>
                <c:pt idx="1086">
                  <c:v>0.93819334389857401</c:v>
                </c:pt>
                <c:pt idx="1087">
                  <c:v>0.93819334389857401</c:v>
                </c:pt>
                <c:pt idx="1088">
                  <c:v>0.93819334389857401</c:v>
                </c:pt>
                <c:pt idx="1089">
                  <c:v>0.93745051464766405</c:v>
                </c:pt>
                <c:pt idx="1090">
                  <c:v>0.93745051464766405</c:v>
                </c:pt>
                <c:pt idx="1091">
                  <c:v>0.93745051464766405</c:v>
                </c:pt>
                <c:pt idx="1092">
                  <c:v>0.93745051464766405</c:v>
                </c:pt>
                <c:pt idx="1093">
                  <c:v>0.93745051464766405</c:v>
                </c:pt>
                <c:pt idx="1094">
                  <c:v>0.93745051464766405</c:v>
                </c:pt>
                <c:pt idx="1095">
                  <c:v>0.93745051464766405</c:v>
                </c:pt>
                <c:pt idx="1096">
                  <c:v>0.93745051464766405</c:v>
                </c:pt>
                <c:pt idx="1097">
                  <c:v>0.9375</c:v>
                </c:pt>
                <c:pt idx="1098">
                  <c:v>0.9375</c:v>
                </c:pt>
                <c:pt idx="1099">
                  <c:v>0.9375</c:v>
                </c:pt>
                <c:pt idx="1100">
                  <c:v>0.9375</c:v>
                </c:pt>
                <c:pt idx="1101">
                  <c:v>0.93754940711462498</c:v>
                </c:pt>
                <c:pt idx="1102">
                  <c:v>0.93754940711462498</c:v>
                </c:pt>
                <c:pt idx="1103">
                  <c:v>0.93754940711462498</c:v>
                </c:pt>
                <c:pt idx="1104">
                  <c:v>0.93759873617693501</c:v>
                </c:pt>
                <c:pt idx="1105">
                  <c:v>0.93759873617693501</c:v>
                </c:pt>
                <c:pt idx="1106">
                  <c:v>0.93759873617693501</c:v>
                </c:pt>
                <c:pt idx="1107">
                  <c:v>0.93759873617693501</c:v>
                </c:pt>
                <c:pt idx="1108">
                  <c:v>0.93764798737174404</c:v>
                </c:pt>
                <c:pt idx="1109">
                  <c:v>0.93764798737174404</c:v>
                </c:pt>
                <c:pt idx="1110">
                  <c:v>0.93764798737174404</c:v>
                </c:pt>
                <c:pt idx="1111">
                  <c:v>0.93769716088328103</c:v>
                </c:pt>
                <c:pt idx="1112">
                  <c:v>0.93769716088328103</c:v>
                </c:pt>
                <c:pt idx="1113">
                  <c:v>0.93769716088328103</c:v>
                </c:pt>
                <c:pt idx="1114">
                  <c:v>0.93769716088328103</c:v>
                </c:pt>
                <c:pt idx="1115">
                  <c:v>0.93769716088328103</c:v>
                </c:pt>
                <c:pt idx="1116">
                  <c:v>0.93774625689519298</c:v>
                </c:pt>
                <c:pt idx="1117">
                  <c:v>0.93774625689519298</c:v>
                </c:pt>
                <c:pt idx="1118">
                  <c:v>0.93774625689519298</c:v>
                </c:pt>
                <c:pt idx="1119">
                  <c:v>0.93774625689519298</c:v>
                </c:pt>
                <c:pt idx="1120">
                  <c:v>0.93774625689519298</c:v>
                </c:pt>
                <c:pt idx="1121">
                  <c:v>0.93779527559055098</c:v>
                </c:pt>
                <c:pt idx="1122">
                  <c:v>0.93779527559055098</c:v>
                </c:pt>
                <c:pt idx="1123">
                  <c:v>0.93779527559055098</c:v>
                </c:pt>
                <c:pt idx="1124">
                  <c:v>0.93779527559055098</c:v>
                </c:pt>
                <c:pt idx="1125">
                  <c:v>0.93779527559055098</c:v>
                </c:pt>
                <c:pt idx="1126">
                  <c:v>0.93784421715184896</c:v>
                </c:pt>
                <c:pt idx="1127">
                  <c:v>0.93784421715184896</c:v>
                </c:pt>
                <c:pt idx="1128">
                  <c:v>0.93858267716535404</c:v>
                </c:pt>
                <c:pt idx="1129">
                  <c:v>0.93863099921321802</c:v>
                </c:pt>
                <c:pt idx="1130">
                  <c:v>0.93863099921321802</c:v>
                </c:pt>
                <c:pt idx="1131">
                  <c:v>0.93863099921321802</c:v>
                </c:pt>
                <c:pt idx="1132">
                  <c:v>0.93867924528301905</c:v>
                </c:pt>
                <c:pt idx="1133">
                  <c:v>0.93867924528301905</c:v>
                </c:pt>
                <c:pt idx="1134">
                  <c:v>0.93867924528301905</c:v>
                </c:pt>
                <c:pt idx="1135">
                  <c:v>0.93872741555381001</c:v>
                </c:pt>
                <c:pt idx="1136">
                  <c:v>0.93872741555381001</c:v>
                </c:pt>
                <c:pt idx="1137">
                  <c:v>0.93877551020408201</c:v>
                </c:pt>
                <c:pt idx="1138">
                  <c:v>0.93877551020408201</c:v>
                </c:pt>
                <c:pt idx="1139">
                  <c:v>0.93882352941176495</c:v>
                </c:pt>
                <c:pt idx="1140">
                  <c:v>0.93882352941176495</c:v>
                </c:pt>
                <c:pt idx="1141">
                  <c:v>0.93887147335423204</c:v>
                </c:pt>
                <c:pt idx="1142">
                  <c:v>0.93887147335423204</c:v>
                </c:pt>
                <c:pt idx="1143">
                  <c:v>0.93887147335423204</c:v>
                </c:pt>
                <c:pt idx="1144">
                  <c:v>0.93891934220830098</c:v>
                </c:pt>
                <c:pt idx="1145">
                  <c:v>0.93891934220830098</c:v>
                </c:pt>
                <c:pt idx="1146">
                  <c:v>0.93896713615023497</c:v>
                </c:pt>
                <c:pt idx="1147">
                  <c:v>0.93896713615023497</c:v>
                </c:pt>
                <c:pt idx="1148">
                  <c:v>0.93896713615023497</c:v>
                </c:pt>
                <c:pt idx="1149">
                  <c:v>0.93901485535574702</c:v>
                </c:pt>
                <c:pt idx="1150">
                  <c:v>0.93901485535574702</c:v>
                </c:pt>
                <c:pt idx="1151">
                  <c:v>0.93901485535574702</c:v>
                </c:pt>
                <c:pt idx="1152">
                  <c:v>0.93906250000000002</c:v>
                </c:pt>
                <c:pt idx="1153">
                  <c:v>0.93832943013270897</c:v>
                </c:pt>
                <c:pt idx="1154">
                  <c:v>0.93832943013270897</c:v>
                </c:pt>
                <c:pt idx="1155">
                  <c:v>0.93837753510140398</c:v>
                </c:pt>
                <c:pt idx="1156">
                  <c:v>0.93837753510140398</c:v>
                </c:pt>
                <c:pt idx="1157">
                  <c:v>0.93837753510140398</c:v>
                </c:pt>
                <c:pt idx="1158">
                  <c:v>0.93837753510140398</c:v>
                </c:pt>
                <c:pt idx="1159">
                  <c:v>0.93837753510140398</c:v>
                </c:pt>
                <c:pt idx="1160">
                  <c:v>0.93837753510140398</c:v>
                </c:pt>
                <c:pt idx="1161">
                  <c:v>0.93837753510140398</c:v>
                </c:pt>
                <c:pt idx="1162">
                  <c:v>0.93764614185502704</c:v>
                </c:pt>
                <c:pt idx="1163">
                  <c:v>0.93764614185502704</c:v>
                </c:pt>
                <c:pt idx="1164">
                  <c:v>0.93764614185502704</c:v>
                </c:pt>
                <c:pt idx="1165">
                  <c:v>0.93769470404984401</c:v>
                </c:pt>
                <c:pt idx="1166">
                  <c:v>0.93769470404984401</c:v>
                </c:pt>
                <c:pt idx="1167">
                  <c:v>0.93769470404984401</c:v>
                </c:pt>
                <c:pt idx="1168">
                  <c:v>0.93769470404984401</c:v>
                </c:pt>
                <c:pt idx="1169">
                  <c:v>0.93696498054474697</c:v>
                </c:pt>
                <c:pt idx="1170">
                  <c:v>0.93696498054474697</c:v>
                </c:pt>
                <c:pt idx="1171">
                  <c:v>0.93696498054474697</c:v>
                </c:pt>
                <c:pt idx="1172">
                  <c:v>0.93696498054474697</c:v>
                </c:pt>
                <c:pt idx="1173">
                  <c:v>0.93696498054474697</c:v>
                </c:pt>
                <c:pt idx="1174">
                  <c:v>0.93623639191290797</c:v>
                </c:pt>
                <c:pt idx="1175">
                  <c:v>0.93623639191290797</c:v>
                </c:pt>
                <c:pt idx="1176">
                  <c:v>0.93623639191290797</c:v>
                </c:pt>
                <c:pt idx="1177">
                  <c:v>0.93623639191290797</c:v>
                </c:pt>
                <c:pt idx="1178">
                  <c:v>0.93623639191290797</c:v>
                </c:pt>
                <c:pt idx="1179">
                  <c:v>0.93550893550893599</c:v>
                </c:pt>
                <c:pt idx="1180">
                  <c:v>0.93550893550893599</c:v>
                </c:pt>
                <c:pt idx="1181">
                  <c:v>0.93545878693623596</c:v>
                </c:pt>
                <c:pt idx="1182">
                  <c:v>0.93545878693623596</c:v>
                </c:pt>
                <c:pt idx="1183">
                  <c:v>0.93545878693623596</c:v>
                </c:pt>
                <c:pt idx="1184">
                  <c:v>0.93473193473193505</c:v>
                </c:pt>
                <c:pt idx="1185">
                  <c:v>0.93473193473193505</c:v>
                </c:pt>
                <c:pt idx="1186">
                  <c:v>0.93473193473193505</c:v>
                </c:pt>
                <c:pt idx="1187">
                  <c:v>0.93468118195956396</c:v>
                </c:pt>
                <c:pt idx="1188">
                  <c:v>0.93468118195956396</c:v>
                </c:pt>
                <c:pt idx="1189">
                  <c:v>0.93468118195956396</c:v>
                </c:pt>
                <c:pt idx="1190">
                  <c:v>0.93468118195956396</c:v>
                </c:pt>
                <c:pt idx="1191">
                  <c:v>0.93463035019455298</c:v>
                </c:pt>
                <c:pt idx="1192">
                  <c:v>0.93463035019455298</c:v>
                </c:pt>
                <c:pt idx="1193">
                  <c:v>0.934579439252336</c:v>
                </c:pt>
                <c:pt idx="1194">
                  <c:v>0.93385214007782102</c:v>
                </c:pt>
                <c:pt idx="1195">
                  <c:v>0.93380062305295897</c:v>
                </c:pt>
                <c:pt idx="1196">
                  <c:v>0.93374902572096596</c:v>
                </c:pt>
                <c:pt idx="1197">
                  <c:v>0.93369734789391601</c:v>
                </c:pt>
                <c:pt idx="1198">
                  <c:v>0.93369734789391601</c:v>
                </c:pt>
                <c:pt idx="1199">
                  <c:v>0.93369734789391601</c:v>
                </c:pt>
                <c:pt idx="1200">
                  <c:v>0.93364558938329401</c:v>
                </c:pt>
                <c:pt idx="1201">
                  <c:v>0.93432369038311203</c:v>
                </c:pt>
                <c:pt idx="1202">
                  <c:v>0.93427230046948395</c:v>
                </c:pt>
                <c:pt idx="1203">
                  <c:v>0.93422083007047796</c:v>
                </c:pt>
                <c:pt idx="1204">
                  <c:v>0.93411764705882405</c:v>
                </c:pt>
                <c:pt idx="1205">
                  <c:v>0.93406593406593397</c:v>
                </c:pt>
                <c:pt idx="1206">
                  <c:v>0.93406593406593397</c:v>
                </c:pt>
                <c:pt idx="1207">
                  <c:v>0.93401413982717996</c:v>
                </c:pt>
                <c:pt idx="1208">
                  <c:v>0.93396226415094297</c:v>
                </c:pt>
                <c:pt idx="1209">
                  <c:v>0.93385826771653602</c:v>
                </c:pt>
                <c:pt idx="1210">
                  <c:v>0.93380614657210403</c:v>
                </c:pt>
                <c:pt idx="1211">
                  <c:v>0.93449092344119999</c:v>
                </c:pt>
                <c:pt idx="1212">
                  <c:v>0.93443917851500802</c:v>
                </c:pt>
                <c:pt idx="1213">
                  <c:v>0.934335443037975</c:v>
                </c:pt>
                <c:pt idx="1214">
                  <c:v>0.93428345209817898</c:v>
                </c:pt>
                <c:pt idx="1215">
                  <c:v>0.934179222839017</c:v>
                </c:pt>
                <c:pt idx="1216">
                  <c:v>0.93486894360603701</c:v>
                </c:pt>
                <c:pt idx="1217">
                  <c:v>0.934765314240255</c:v>
                </c:pt>
                <c:pt idx="1218">
                  <c:v>0.934765314240255</c:v>
                </c:pt>
                <c:pt idx="1219">
                  <c:v>0.93466135458167299</c:v>
                </c:pt>
                <c:pt idx="1220">
                  <c:v>0.93535514764564998</c:v>
                </c:pt>
                <c:pt idx="1221">
                  <c:v>0.93525179856115104</c:v>
                </c:pt>
                <c:pt idx="1222">
                  <c:v>0.93514811849479595</c:v>
                </c:pt>
                <c:pt idx="1223">
                  <c:v>0.93504410585404996</c:v>
                </c:pt>
                <c:pt idx="1224">
                  <c:v>0.93569131832797403</c:v>
                </c:pt>
                <c:pt idx="1225">
                  <c:v>0.93558776167471802</c:v>
                </c:pt>
                <c:pt idx="1226">
                  <c:v>0.93618739903069503</c:v>
                </c:pt>
                <c:pt idx="1227">
                  <c:v>0.93618739903069503</c:v>
                </c:pt>
                <c:pt idx="1228">
                  <c:v>0.93608414239482196</c:v>
                </c:pt>
                <c:pt idx="1229">
                  <c:v>0.93668831168831201</c:v>
                </c:pt>
                <c:pt idx="1230">
                  <c:v>0.93653376729047999</c:v>
                </c:pt>
                <c:pt idx="1231">
                  <c:v>0.93719412724306705</c:v>
                </c:pt>
                <c:pt idx="1232">
                  <c:v>0.93704006541291895</c:v>
                </c:pt>
                <c:pt idx="1233">
                  <c:v>0.93760262725779997</c:v>
                </c:pt>
                <c:pt idx="1234">
                  <c:v>0.937448559670782</c:v>
                </c:pt>
                <c:pt idx="1235">
                  <c:v>0.93729372937293698</c:v>
                </c:pt>
                <c:pt idx="1236">
                  <c:v>0.93806771263418698</c:v>
                </c:pt>
                <c:pt idx="1237">
                  <c:v>0.93864013266998403</c:v>
                </c:pt>
                <c:pt idx="1238">
                  <c:v>0.938435940099834</c:v>
                </c:pt>
                <c:pt idx="1239">
                  <c:v>0.93906510851419001</c:v>
                </c:pt>
                <c:pt idx="1240">
                  <c:v>0.93886097152428805</c:v>
                </c:pt>
                <c:pt idx="1241">
                  <c:v>0.93865546218487395</c:v>
                </c:pt>
                <c:pt idx="1242">
                  <c:v>0.93918918918918903</c:v>
                </c:pt>
                <c:pt idx="1243">
                  <c:v>0.93977947413061902</c:v>
                </c:pt>
                <c:pt idx="1244">
                  <c:v>0.93957446808510603</c:v>
                </c:pt>
                <c:pt idx="1245">
                  <c:v>0.940119760479042</c:v>
                </c:pt>
                <c:pt idx="1246">
                  <c:v>0.940119760479042</c:v>
                </c:pt>
                <c:pt idx="1247">
                  <c:v>0.94067067927772996</c:v>
                </c:pt>
                <c:pt idx="1248">
                  <c:v>0.94127806563039695</c:v>
                </c:pt>
                <c:pt idx="1249">
                  <c:v>0.94102341717259297</c:v>
                </c:pt>
                <c:pt idx="1250">
                  <c:v>0.94158674803836095</c:v>
                </c:pt>
                <c:pt idx="1251">
                  <c:v>0.94215600350569695</c:v>
                </c:pt>
                <c:pt idx="1252">
                  <c:v>0.94190140845070403</c:v>
                </c:pt>
                <c:pt idx="1253">
                  <c:v>0.94159292035398201</c:v>
                </c:pt>
                <c:pt idx="1254">
                  <c:v>0.94217081850533801</c:v>
                </c:pt>
                <c:pt idx="1255">
                  <c:v>0.94300979519145101</c:v>
                </c:pt>
                <c:pt idx="1256">
                  <c:v>0.94359892569382298</c:v>
                </c:pt>
                <c:pt idx="1257">
                  <c:v>0.943294329432943</c:v>
                </c:pt>
                <c:pt idx="1258">
                  <c:v>0.94389140271493199</c:v>
                </c:pt>
                <c:pt idx="1259">
                  <c:v>0.94444444444444497</c:v>
                </c:pt>
                <c:pt idx="1260">
                  <c:v>0.944139194139194</c:v>
                </c:pt>
                <c:pt idx="1261">
                  <c:v>0.94475138121546998</c:v>
                </c:pt>
                <c:pt idx="1262">
                  <c:v>0.94444444444444398</c:v>
                </c:pt>
                <c:pt idx="1263">
                  <c:v>0.94501397949673804</c:v>
                </c:pt>
                <c:pt idx="1264">
                  <c:v>0.94501397949673804</c:v>
                </c:pt>
                <c:pt idx="1265">
                  <c:v>0.94559099437148197</c:v>
                </c:pt>
                <c:pt idx="1266">
                  <c:v>0.94617563739376798</c:v>
                </c:pt>
                <c:pt idx="1267">
                  <c:v>0.946768060836502</c:v>
                </c:pt>
                <c:pt idx="1268">
                  <c:v>0.946462715105162</c:v>
                </c:pt>
                <c:pt idx="1269">
                  <c:v>0.94701348747591496</c:v>
                </c:pt>
                <c:pt idx="1270">
                  <c:v>0.94762366634335604</c:v>
                </c:pt>
                <c:pt idx="1271">
                  <c:v>0.94731707317073199</c:v>
                </c:pt>
                <c:pt idx="1272">
                  <c:v>0.94695481335952902</c:v>
                </c:pt>
                <c:pt idx="1273">
                  <c:v>0.94788593903638196</c:v>
                </c:pt>
                <c:pt idx="1274">
                  <c:v>0.94851485148514902</c:v>
                </c:pt>
                <c:pt idx="1275">
                  <c:v>0.94820717131474097</c:v>
                </c:pt>
                <c:pt idx="1276">
                  <c:v>0.94879518072289204</c:v>
                </c:pt>
                <c:pt idx="1277">
                  <c:v>0.94944388270980795</c:v>
                </c:pt>
                <c:pt idx="1278">
                  <c:v>0.94908350305499001</c:v>
                </c:pt>
                <c:pt idx="1279">
                  <c:v>0.94974358974358997</c:v>
                </c:pt>
                <c:pt idx="1280">
                  <c:v>0.95041322314049603</c:v>
                </c:pt>
                <c:pt idx="1281">
                  <c:v>0.95005202913631603</c:v>
                </c:pt>
                <c:pt idx="1282">
                  <c:v>0.94973821989528795</c:v>
                </c:pt>
                <c:pt idx="1283">
                  <c:v>0.95073375262054505</c:v>
                </c:pt>
                <c:pt idx="1284">
                  <c:v>0.95042194092827004</c:v>
                </c:pt>
                <c:pt idx="1285">
                  <c:v>0.95106382978723403</c:v>
                </c:pt>
                <c:pt idx="1286">
                  <c:v>0.95176848874598097</c:v>
                </c:pt>
                <c:pt idx="1287">
                  <c:v>0.95145631067961201</c:v>
                </c:pt>
                <c:pt idx="1288">
                  <c:v>0.95217391304347898</c:v>
                </c:pt>
                <c:pt idx="1289">
                  <c:v>0.95185995623632402</c:v>
                </c:pt>
                <c:pt idx="1290">
                  <c:v>0.95148842337376005</c:v>
                </c:pt>
                <c:pt idx="1291">
                  <c:v>0.95222222222222197</c:v>
                </c:pt>
                <c:pt idx="1292">
                  <c:v>0.95222222222222197</c:v>
                </c:pt>
                <c:pt idx="1293">
                  <c:v>0.95302013422818799</c:v>
                </c:pt>
                <c:pt idx="1294">
                  <c:v>0.95377677564825303</c:v>
                </c:pt>
                <c:pt idx="1295">
                  <c:v>0.95346197502837704</c:v>
                </c:pt>
                <c:pt idx="1296">
                  <c:v>0.95423340961098402</c:v>
                </c:pt>
              </c:numCache>
            </c:numRef>
          </c:yVal>
          <c:smooth val="1"/>
          <c:extLst xmlns:c16r2="http://schemas.microsoft.com/office/drawing/2015/06/chart">
            <c:ext xmlns:c16="http://schemas.microsoft.com/office/drawing/2014/chart" uri="{C3380CC4-5D6E-409C-BE32-E72D297353CC}">
              <c16:uniqueId val="{00000002-B9E5-C847-8918-228E48929D16}"/>
            </c:ext>
          </c:extLst>
        </c:ser>
        <c:ser>
          <c:idx val="9"/>
          <c:order val="3"/>
          <c:tx>
            <c:v>5BSG Combustion</c:v>
          </c:tx>
          <c:spPr>
            <a:ln>
              <a:solidFill>
                <a:srgbClr val="7030A0"/>
              </a:solidFill>
            </a:ln>
          </c:spPr>
          <c:marker>
            <c:symbol val="none"/>
          </c:marker>
          <c:xVal>
            <c:numRef>
              <c:f>'CO2'!$A$2:$A$1881</c:f>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extLst xmlns:c16r2="http://schemas.microsoft.com/office/drawing/2015/06/chart" xmlns:c15="http://schemas.microsoft.com/office/drawing/2012/chart"/>
            </c:numRef>
          </c:xVal>
          <c:yVal>
            <c:numRef>
              <c:f>'CO2'!$Q$2:$Q$1407</c:f>
              <c:numCache>
                <c:formatCode>0.00%</c:formatCode>
                <c:ptCount val="140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2.0746887966804999E-2</c:v>
                </c:pt>
                <c:pt idx="78">
                  <c:v>2.0242914979757099E-2</c:v>
                </c:pt>
                <c:pt idx="79">
                  <c:v>1.97628458498024E-2</c:v>
                </c:pt>
                <c:pt idx="80">
                  <c:v>1.94552529182879E-2</c:v>
                </c:pt>
                <c:pt idx="81">
                  <c:v>3.7593984962405999E-2</c:v>
                </c:pt>
                <c:pt idx="82">
                  <c:v>5.5350553505535097E-2</c:v>
                </c:pt>
                <c:pt idx="83">
                  <c:v>5.4545454545454501E-2</c:v>
                </c:pt>
                <c:pt idx="84">
                  <c:v>7.0422535211267595E-2</c:v>
                </c:pt>
                <c:pt idx="85">
                  <c:v>8.5324232081911297E-2</c:v>
                </c:pt>
                <c:pt idx="86">
                  <c:v>9.9337748344370896E-2</c:v>
                </c:pt>
                <c:pt idx="87">
                  <c:v>0.11326860841424</c:v>
                </c:pt>
                <c:pt idx="88">
                  <c:v>0.126582278481013</c:v>
                </c:pt>
                <c:pt idx="89">
                  <c:v>0.12578616352201299</c:v>
                </c:pt>
                <c:pt idx="90">
                  <c:v>0.138461538461538</c:v>
                </c:pt>
                <c:pt idx="91">
                  <c:v>0.15151515151515199</c:v>
                </c:pt>
                <c:pt idx="92">
                  <c:v>0.15151515151515199</c:v>
                </c:pt>
                <c:pt idx="93">
                  <c:v>0.16320474777448099</c:v>
                </c:pt>
                <c:pt idx="94">
                  <c:v>0.175438596491228</c:v>
                </c:pt>
                <c:pt idx="95">
                  <c:v>0.19886363636363599</c:v>
                </c:pt>
                <c:pt idx="96">
                  <c:v>0.21008403361344499</c:v>
                </c:pt>
                <c:pt idx="97">
                  <c:v>0.22099447513812201</c:v>
                </c:pt>
                <c:pt idx="98">
                  <c:v>0.231607629427793</c:v>
                </c:pt>
                <c:pt idx="99">
                  <c:v>0.241935483870968</c:v>
                </c:pt>
                <c:pt idx="100">
                  <c:v>0.241935483870968</c:v>
                </c:pt>
                <c:pt idx="101">
                  <c:v>0.25198938992042402</c:v>
                </c:pt>
                <c:pt idx="102">
                  <c:v>0.26178010471204199</c:v>
                </c:pt>
                <c:pt idx="103">
                  <c:v>0.280612244897959</c:v>
                </c:pt>
                <c:pt idx="104">
                  <c:v>0.289672544080605</c:v>
                </c:pt>
                <c:pt idx="105">
                  <c:v>0.29850746268656703</c:v>
                </c:pt>
                <c:pt idx="106">
                  <c:v>0.307125307125307</c:v>
                </c:pt>
                <c:pt idx="107">
                  <c:v>0.31553398058252402</c:v>
                </c:pt>
                <c:pt idx="108">
                  <c:v>0.32374100719424498</c:v>
                </c:pt>
                <c:pt idx="109">
                  <c:v>0.33175355450236999</c:v>
                </c:pt>
                <c:pt idx="110">
                  <c:v>0.34117647058823503</c:v>
                </c:pt>
                <c:pt idx="111">
                  <c:v>0.34117647058823503</c:v>
                </c:pt>
                <c:pt idx="112">
                  <c:v>0.34883720930232598</c:v>
                </c:pt>
                <c:pt idx="113">
                  <c:v>0.35632183908046</c:v>
                </c:pt>
                <c:pt idx="114">
                  <c:v>0.36529680365296802</c:v>
                </c:pt>
                <c:pt idx="115">
                  <c:v>0.37246049661399599</c:v>
                </c:pt>
                <c:pt idx="116">
                  <c:v>0.38116591928251098</c:v>
                </c:pt>
                <c:pt idx="117">
                  <c:v>0.38802660753880303</c:v>
                </c:pt>
                <c:pt idx="118">
                  <c:v>0.39647577092510999</c:v>
                </c:pt>
                <c:pt idx="119">
                  <c:v>0.40305010893246201</c:v>
                </c:pt>
                <c:pt idx="120">
                  <c:v>0.40305010893246201</c:v>
                </c:pt>
                <c:pt idx="121">
                  <c:v>0.41125541125541099</c:v>
                </c:pt>
                <c:pt idx="122">
                  <c:v>0.41755888650963602</c:v>
                </c:pt>
                <c:pt idx="123">
                  <c:v>0.42553191489361702</c:v>
                </c:pt>
                <c:pt idx="124">
                  <c:v>0.433403805496829</c:v>
                </c:pt>
                <c:pt idx="125">
                  <c:v>0.43933054393305498</c:v>
                </c:pt>
                <c:pt idx="126">
                  <c:v>0.44698544698544701</c:v>
                </c:pt>
                <c:pt idx="127">
                  <c:v>0.45454545454545497</c:v>
                </c:pt>
                <c:pt idx="128">
                  <c:v>0.45454545454545497</c:v>
                </c:pt>
                <c:pt idx="129">
                  <c:v>0.46012269938650302</c:v>
                </c:pt>
                <c:pt idx="130">
                  <c:v>0.46747967479674801</c:v>
                </c:pt>
                <c:pt idx="131">
                  <c:v>0.47283702213279699</c:v>
                </c:pt>
                <c:pt idx="132">
                  <c:v>0.48</c:v>
                </c:pt>
                <c:pt idx="133">
                  <c:v>0.49019607843137197</c:v>
                </c:pt>
                <c:pt idx="134">
                  <c:v>0.497076023391813</c:v>
                </c:pt>
                <c:pt idx="135">
                  <c:v>0.50193050193050204</c:v>
                </c:pt>
                <c:pt idx="136">
                  <c:v>0.50863723608445299</c:v>
                </c:pt>
                <c:pt idx="137">
                  <c:v>0.51330798479087503</c:v>
                </c:pt>
                <c:pt idx="138">
                  <c:v>0.51789077212806001</c:v>
                </c:pt>
                <c:pt idx="139">
                  <c:v>0.51984877126654105</c:v>
                </c:pt>
                <c:pt idx="140">
                  <c:v>0.52875695732838601</c:v>
                </c:pt>
                <c:pt idx="141">
                  <c:v>0.53505535055350595</c:v>
                </c:pt>
                <c:pt idx="142">
                  <c:v>0.53930530164533796</c:v>
                </c:pt>
                <c:pt idx="143">
                  <c:v>0.54954954954955004</c:v>
                </c:pt>
                <c:pt idx="144">
                  <c:v>0.55357142857142905</c:v>
                </c:pt>
                <c:pt idx="145">
                  <c:v>0.56338028169014098</c:v>
                </c:pt>
                <c:pt idx="146">
                  <c:v>0.567190226876091</c:v>
                </c:pt>
                <c:pt idx="147">
                  <c:v>0.567190226876091</c:v>
                </c:pt>
                <c:pt idx="148">
                  <c:v>0.57291666666666696</c:v>
                </c:pt>
                <c:pt idx="149">
                  <c:v>0.580204778156997</c:v>
                </c:pt>
                <c:pt idx="150">
                  <c:v>0.58573853989813196</c:v>
                </c:pt>
                <c:pt idx="151">
                  <c:v>0.59265442404006696</c:v>
                </c:pt>
                <c:pt idx="152">
                  <c:v>0.59800664451827301</c:v>
                </c:pt>
                <c:pt idx="153">
                  <c:v>0.60457516339869299</c:v>
                </c:pt>
                <c:pt idx="154">
                  <c:v>0.60975609756097604</c:v>
                </c:pt>
                <c:pt idx="155">
                  <c:v>0.61488673139158601</c:v>
                </c:pt>
                <c:pt idx="156">
                  <c:v>0.62101910828025497</c:v>
                </c:pt>
                <c:pt idx="157">
                  <c:v>0.62101910828025497</c:v>
                </c:pt>
                <c:pt idx="158">
                  <c:v>0.62599049128367701</c:v>
                </c:pt>
                <c:pt idx="159">
                  <c:v>0.63380281690140905</c:v>
                </c:pt>
                <c:pt idx="160">
                  <c:v>0.63664596273291896</c:v>
                </c:pt>
                <c:pt idx="161">
                  <c:v>0.64417177914110402</c:v>
                </c:pt>
                <c:pt idx="162">
                  <c:v>0.64885496183206104</c:v>
                </c:pt>
                <c:pt idx="163">
                  <c:v>0.65151515151515205</c:v>
                </c:pt>
                <c:pt idx="164">
                  <c:v>0.65868263473053901</c:v>
                </c:pt>
                <c:pt idx="165">
                  <c:v>0.66121842496285299</c:v>
                </c:pt>
                <c:pt idx="166">
                  <c:v>0.66617862371888703</c:v>
                </c:pt>
                <c:pt idx="167">
                  <c:v>0.66813509544787097</c:v>
                </c:pt>
                <c:pt idx="168">
                  <c:v>0.67055393586005796</c:v>
                </c:pt>
                <c:pt idx="169">
                  <c:v>0.67489114658925997</c:v>
                </c:pt>
                <c:pt idx="170">
                  <c:v>0.67954220314735303</c:v>
                </c:pt>
                <c:pt idx="171">
                  <c:v>0.68181818181818199</c:v>
                </c:pt>
                <c:pt idx="172">
                  <c:v>0.68627450980392202</c:v>
                </c:pt>
                <c:pt idx="173">
                  <c:v>0.69037656903765698</c:v>
                </c:pt>
                <c:pt idx="174">
                  <c:v>0.69060773480662996</c:v>
                </c:pt>
                <c:pt idx="175">
                  <c:v>0.69060773480662996</c:v>
                </c:pt>
                <c:pt idx="176">
                  <c:v>0.69482288828337901</c:v>
                </c:pt>
                <c:pt idx="177">
                  <c:v>0.69688768606224605</c:v>
                </c:pt>
                <c:pt idx="178">
                  <c:v>0.69892473118279597</c:v>
                </c:pt>
                <c:pt idx="179">
                  <c:v>0.70291777188328897</c:v>
                </c:pt>
                <c:pt idx="180">
                  <c:v>0.70302233902759503</c:v>
                </c:pt>
                <c:pt idx="181">
                  <c:v>0.70496083550913802</c:v>
                </c:pt>
                <c:pt idx="182">
                  <c:v>0.70876288659793796</c:v>
                </c:pt>
                <c:pt idx="183">
                  <c:v>0.71062740076824604</c:v>
                </c:pt>
                <c:pt idx="184">
                  <c:v>0.71428571428571397</c:v>
                </c:pt>
                <c:pt idx="185">
                  <c:v>0.71248423707440101</c:v>
                </c:pt>
                <c:pt idx="186">
                  <c:v>0.71428571428571397</c:v>
                </c:pt>
                <c:pt idx="187">
                  <c:v>0.71606475716064799</c:v>
                </c:pt>
                <c:pt idx="188">
                  <c:v>0.71955719557195497</c:v>
                </c:pt>
                <c:pt idx="189">
                  <c:v>0.72303921568627505</c:v>
                </c:pt>
                <c:pt idx="190">
                  <c:v>0.72639225181598099</c:v>
                </c:pt>
                <c:pt idx="191">
                  <c:v>0.72803850782190105</c:v>
                </c:pt>
                <c:pt idx="192">
                  <c:v>0.72803850782190105</c:v>
                </c:pt>
                <c:pt idx="193">
                  <c:v>0.73286052009456304</c:v>
                </c:pt>
                <c:pt idx="194">
                  <c:v>0.73770491803278704</c:v>
                </c:pt>
                <c:pt idx="195">
                  <c:v>0.73770491803278704</c:v>
                </c:pt>
                <c:pt idx="196">
                  <c:v>0.74074074074074103</c:v>
                </c:pt>
                <c:pt idx="197">
                  <c:v>0.74394463667820099</c:v>
                </c:pt>
                <c:pt idx="198">
                  <c:v>0.74686431014823296</c:v>
                </c:pt>
                <c:pt idx="199">
                  <c:v>0.75</c:v>
                </c:pt>
                <c:pt idx="200">
                  <c:v>0.75280898876404501</c:v>
                </c:pt>
                <c:pt idx="201">
                  <c:v>0.75418994413407803</c:v>
                </c:pt>
                <c:pt idx="202">
                  <c:v>0.75690607734806703</c:v>
                </c:pt>
                <c:pt idx="203">
                  <c:v>0.75690607734806703</c:v>
                </c:pt>
                <c:pt idx="204">
                  <c:v>0.76122672508214695</c:v>
                </c:pt>
                <c:pt idx="205">
                  <c:v>0.762527233115468</c:v>
                </c:pt>
                <c:pt idx="206">
                  <c:v>0.76508620689655205</c:v>
                </c:pt>
                <c:pt idx="207">
                  <c:v>0.76799140708915203</c:v>
                </c:pt>
                <c:pt idx="208">
                  <c:v>0.77045696068012703</c:v>
                </c:pt>
                <c:pt idx="209">
                  <c:v>0.77167019027484196</c:v>
                </c:pt>
                <c:pt idx="210">
                  <c:v>0.77405857740585804</c:v>
                </c:pt>
                <c:pt idx="211">
                  <c:v>0.77639751552795</c:v>
                </c:pt>
                <c:pt idx="212">
                  <c:v>0.77915376676986603</c:v>
                </c:pt>
                <c:pt idx="213">
                  <c:v>0.77915376676986603</c:v>
                </c:pt>
                <c:pt idx="214">
                  <c:v>0.78140960163432105</c:v>
                </c:pt>
                <c:pt idx="215">
                  <c:v>0.78252032520325199</c:v>
                </c:pt>
                <c:pt idx="216">
                  <c:v>0.78629032258064502</c:v>
                </c:pt>
                <c:pt idx="217">
                  <c:v>0.78736208625877602</c:v>
                </c:pt>
                <c:pt idx="218">
                  <c:v>0.79104477611940305</c:v>
                </c:pt>
                <c:pt idx="219">
                  <c:v>0.79365079365079405</c:v>
                </c:pt>
                <c:pt idx="220">
                  <c:v>0.79365079365079405</c:v>
                </c:pt>
                <c:pt idx="221">
                  <c:v>0.79667644183773201</c:v>
                </c:pt>
                <c:pt idx="222">
                  <c:v>0.80019398642094997</c:v>
                </c:pt>
                <c:pt idx="223">
                  <c:v>0.80174927113702599</c:v>
                </c:pt>
                <c:pt idx="224">
                  <c:v>0.80426356589147296</c:v>
                </c:pt>
                <c:pt idx="225">
                  <c:v>0.80769230769230804</c:v>
                </c:pt>
                <c:pt idx="226">
                  <c:v>0.808612440191388</c:v>
                </c:pt>
                <c:pt idx="227">
                  <c:v>0.81196581196581197</c:v>
                </c:pt>
                <c:pt idx="228">
                  <c:v>0.814393939393939</c:v>
                </c:pt>
                <c:pt idx="229">
                  <c:v>0.81766917293233099</c:v>
                </c:pt>
                <c:pt idx="230">
                  <c:v>0.82005623242736703</c:v>
                </c:pt>
                <c:pt idx="231">
                  <c:v>0.82005623242736703</c:v>
                </c:pt>
                <c:pt idx="232">
                  <c:v>0.82325581395348901</c:v>
                </c:pt>
                <c:pt idx="233">
                  <c:v>0.82560296846011105</c:v>
                </c:pt>
                <c:pt idx="234">
                  <c:v>0.82872928176795602</c:v>
                </c:pt>
                <c:pt idx="235">
                  <c:v>0.83103764921946699</c:v>
                </c:pt>
                <c:pt idx="236">
                  <c:v>0.83333333333333304</c:v>
                </c:pt>
                <c:pt idx="237">
                  <c:v>0.83636363636363598</c:v>
                </c:pt>
                <c:pt idx="238">
                  <c:v>0.83862194016319203</c:v>
                </c:pt>
                <c:pt idx="239">
                  <c:v>0.83935018050541499</c:v>
                </c:pt>
                <c:pt idx="240">
                  <c:v>0.84007187780772696</c:v>
                </c:pt>
                <c:pt idx="241">
                  <c:v>0.841584158415842</c:v>
                </c:pt>
                <c:pt idx="242">
                  <c:v>0.84450402144772097</c:v>
                </c:pt>
                <c:pt idx="243">
                  <c:v>0.84670231729055301</c:v>
                </c:pt>
                <c:pt idx="244">
                  <c:v>0.84888888888888903</c:v>
                </c:pt>
                <c:pt idx="245">
                  <c:v>0.85106382978723405</c:v>
                </c:pt>
                <c:pt idx="246">
                  <c:v>0.85322723253757804</c:v>
                </c:pt>
                <c:pt idx="247">
                  <c:v>0.85537918871252205</c:v>
                </c:pt>
                <c:pt idx="248">
                  <c:v>0.856643356643357</c:v>
                </c:pt>
                <c:pt idx="249">
                  <c:v>0.85814360770577902</c:v>
                </c:pt>
                <c:pt idx="250">
                  <c:v>0.859375</c:v>
                </c:pt>
                <c:pt idx="251">
                  <c:v>0.860869565217391</c:v>
                </c:pt>
                <c:pt idx="252">
                  <c:v>0.86379310344827598</c:v>
                </c:pt>
                <c:pt idx="253">
                  <c:v>0.86518771331057998</c:v>
                </c:pt>
                <c:pt idx="254">
                  <c:v>0.86802030456852797</c:v>
                </c:pt>
                <c:pt idx="255">
                  <c:v>0.87080536912751705</c:v>
                </c:pt>
                <c:pt idx="256">
                  <c:v>0.87354409317803705</c:v>
                </c:pt>
                <c:pt idx="257">
                  <c:v>0.87354409317803705</c:v>
                </c:pt>
                <c:pt idx="258">
                  <c:v>0.87623762376237602</c:v>
                </c:pt>
                <c:pt idx="259">
                  <c:v>0.87745098039215697</c:v>
                </c:pt>
                <c:pt idx="260">
                  <c:v>0.87987012987013002</c:v>
                </c:pt>
                <c:pt idx="261">
                  <c:v>0.88244766505636096</c:v>
                </c:pt>
                <c:pt idx="262">
                  <c:v>0.88357256778309401</c:v>
                </c:pt>
                <c:pt idx="263">
                  <c:v>0.88589540412044399</c:v>
                </c:pt>
                <c:pt idx="264">
                  <c:v>0.88836477987421403</c:v>
                </c:pt>
                <c:pt idx="265">
                  <c:v>0.88940809968847401</c:v>
                </c:pt>
                <c:pt idx="266">
                  <c:v>0.89164086687306499</c:v>
                </c:pt>
                <c:pt idx="267">
                  <c:v>0.89247311827956999</c:v>
                </c:pt>
                <c:pt idx="268">
                  <c:v>0.89384615384615396</c:v>
                </c:pt>
                <c:pt idx="269">
                  <c:v>0.894817073170732</c:v>
                </c:pt>
                <c:pt idx="270">
                  <c:v>0.89696969696969697</c:v>
                </c:pt>
                <c:pt idx="271">
                  <c:v>0.89909638554216798</c:v>
                </c:pt>
                <c:pt idx="272">
                  <c:v>0.89985052316890901</c:v>
                </c:pt>
                <c:pt idx="273">
                  <c:v>0.90207715133531097</c:v>
                </c:pt>
                <c:pt idx="274">
                  <c:v>0.90412979351032396</c:v>
                </c:pt>
                <c:pt idx="275">
                  <c:v>0.90483162518301596</c:v>
                </c:pt>
                <c:pt idx="276">
                  <c:v>0.90684133915575005</c:v>
                </c:pt>
                <c:pt idx="277">
                  <c:v>0.90684133915575005</c:v>
                </c:pt>
                <c:pt idx="278">
                  <c:v>0.90751445086705196</c:v>
                </c:pt>
                <c:pt idx="279">
                  <c:v>0.90935251798561201</c:v>
                </c:pt>
                <c:pt idx="280">
                  <c:v>0.91130185979971401</c:v>
                </c:pt>
                <c:pt idx="281">
                  <c:v>0.91193181818181801</c:v>
                </c:pt>
                <c:pt idx="282">
                  <c:v>0.91371994342291296</c:v>
                </c:pt>
                <c:pt idx="283">
                  <c:v>0.91432584269662898</c:v>
                </c:pt>
                <c:pt idx="284">
                  <c:v>0.91608391608391604</c:v>
                </c:pt>
                <c:pt idx="285">
                  <c:v>0.91608391608391604</c:v>
                </c:pt>
                <c:pt idx="286">
                  <c:v>0.91794158553546601</c:v>
                </c:pt>
                <c:pt idx="287">
                  <c:v>0.91839557399723404</c:v>
                </c:pt>
                <c:pt idx="288">
                  <c:v>0.91884456671251702</c:v>
                </c:pt>
                <c:pt idx="289">
                  <c:v>0.92065663474692205</c:v>
                </c:pt>
                <c:pt idx="290">
                  <c:v>0.92108843537414997</c:v>
                </c:pt>
                <c:pt idx="291">
                  <c:v>0.92276422764227595</c:v>
                </c:pt>
                <c:pt idx="292">
                  <c:v>0.92318059299191402</c:v>
                </c:pt>
                <c:pt idx="293">
                  <c:v>0.92483221476510102</c:v>
                </c:pt>
                <c:pt idx="294">
                  <c:v>0.92523364485981296</c:v>
                </c:pt>
                <c:pt idx="295">
                  <c:v>0.92553191489361697</c:v>
                </c:pt>
                <c:pt idx="296">
                  <c:v>0.92553191489361697</c:v>
                </c:pt>
                <c:pt idx="297">
                  <c:v>0.927152317880795</c:v>
                </c:pt>
                <c:pt idx="298">
                  <c:v>0.92753623188405798</c:v>
                </c:pt>
                <c:pt idx="299">
                  <c:v>0.92913385826771699</c:v>
                </c:pt>
                <c:pt idx="300">
                  <c:v>0.92950391644908603</c:v>
                </c:pt>
                <c:pt idx="301">
                  <c:v>0.92987012987012996</c:v>
                </c:pt>
                <c:pt idx="302">
                  <c:v>0.93143596377749005</c:v>
                </c:pt>
                <c:pt idx="303">
                  <c:v>0.93178893178893196</c:v>
                </c:pt>
                <c:pt idx="304">
                  <c:v>0.93213828425096001</c:v>
                </c:pt>
                <c:pt idx="305">
                  <c:v>0.93333333333333302</c:v>
                </c:pt>
                <c:pt idx="306">
                  <c:v>0.93367346938775497</c:v>
                </c:pt>
                <c:pt idx="307">
                  <c:v>0.93401015228426398</c:v>
                </c:pt>
                <c:pt idx="308">
                  <c:v>0.93434343434343503</c:v>
                </c:pt>
                <c:pt idx="309">
                  <c:v>0.93584905660377404</c:v>
                </c:pt>
                <c:pt idx="310">
                  <c:v>0.93617021276595802</c:v>
                </c:pt>
                <c:pt idx="311">
                  <c:v>0.93640897755610997</c:v>
                </c:pt>
                <c:pt idx="312">
                  <c:v>0.93672456575682395</c:v>
                </c:pt>
                <c:pt idx="313">
                  <c:v>0.93788819875776397</c:v>
                </c:pt>
                <c:pt idx="314">
                  <c:v>0.93842364532019695</c:v>
                </c:pt>
                <c:pt idx="315">
                  <c:v>0.93842364532019695</c:v>
                </c:pt>
                <c:pt idx="316">
                  <c:v>0.93872549019607898</c:v>
                </c:pt>
                <c:pt idx="317">
                  <c:v>0.93894993894993894</c:v>
                </c:pt>
                <c:pt idx="318">
                  <c:v>0.93924665856622103</c:v>
                </c:pt>
                <c:pt idx="319">
                  <c:v>0.940606060606061</c:v>
                </c:pt>
                <c:pt idx="320">
                  <c:v>0.94089264173703302</c:v>
                </c:pt>
                <c:pt idx="321">
                  <c:v>0.94110576923076905</c:v>
                </c:pt>
                <c:pt idx="322">
                  <c:v>0.94131736526946097</c:v>
                </c:pt>
                <c:pt idx="323">
                  <c:v>0.94265232974910396</c:v>
                </c:pt>
                <c:pt idx="324">
                  <c:v>0.94265232974910396</c:v>
                </c:pt>
                <c:pt idx="325">
                  <c:v>0.94292508917954798</c:v>
                </c:pt>
                <c:pt idx="326">
                  <c:v>0.94312796208530802</c:v>
                </c:pt>
                <c:pt idx="327">
                  <c:v>0.94332939787485304</c:v>
                </c:pt>
                <c:pt idx="328">
                  <c:v>0.94464075382803303</c:v>
                </c:pt>
                <c:pt idx="329">
                  <c:v>0.94483568075117397</c:v>
                </c:pt>
                <c:pt idx="330">
                  <c:v>0.94509345794392496</c:v>
                </c:pt>
                <c:pt idx="331">
                  <c:v>0.94638694638694598</c:v>
                </c:pt>
                <c:pt idx="332">
                  <c:v>0.94657375145180001</c:v>
                </c:pt>
                <c:pt idx="333">
                  <c:v>0.94657375145180001</c:v>
                </c:pt>
                <c:pt idx="334">
                  <c:v>0.94675925925925897</c:v>
                </c:pt>
                <c:pt idx="335">
                  <c:v>0.94694348327566302</c:v>
                </c:pt>
                <c:pt idx="336">
                  <c:v>0.94821634062140403</c:v>
                </c:pt>
                <c:pt idx="337">
                  <c:v>0.94839449541284404</c:v>
                </c:pt>
                <c:pt idx="338">
                  <c:v>0.94857142857142895</c:v>
                </c:pt>
                <c:pt idx="339">
                  <c:v>0.94874715261958997</c:v>
                </c:pt>
                <c:pt idx="340">
                  <c:v>0.95</c:v>
                </c:pt>
                <c:pt idx="341">
                  <c:v>0.950169875424689</c:v>
                </c:pt>
                <c:pt idx="342">
                  <c:v>0.95033860045146701</c:v>
                </c:pt>
                <c:pt idx="343">
                  <c:v>0.95033860045146701</c:v>
                </c:pt>
                <c:pt idx="344">
                  <c:v>0.95157657657657702</c:v>
                </c:pt>
                <c:pt idx="345">
                  <c:v>0.95168539325842705</c:v>
                </c:pt>
                <c:pt idx="346">
                  <c:v>0.95184770436730104</c:v>
                </c:pt>
                <c:pt idx="347">
                  <c:v>0.95307262569832396</c:v>
                </c:pt>
                <c:pt idx="348">
                  <c:v>0.95317725752508398</c:v>
                </c:pt>
                <c:pt idx="349">
                  <c:v>0.95333333333333303</c:v>
                </c:pt>
                <c:pt idx="350">
                  <c:v>0.95343680709534395</c:v>
                </c:pt>
                <c:pt idx="351">
                  <c:v>0.95459579180509402</c:v>
                </c:pt>
                <c:pt idx="352">
                  <c:v>0.95459579180509402</c:v>
                </c:pt>
                <c:pt idx="353">
                  <c:v>0.95474613686534204</c:v>
                </c:pt>
                <c:pt idx="354">
                  <c:v>0.95484581497797405</c:v>
                </c:pt>
                <c:pt idx="355">
                  <c:v>0.95599559955995606</c:v>
                </c:pt>
                <c:pt idx="356">
                  <c:v>0.95614035087719296</c:v>
                </c:pt>
                <c:pt idx="357">
                  <c:v>0.95623632385120305</c:v>
                </c:pt>
                <c:pt idx="358">
                  <c:v>0.95737704918032795</c:v>
                </c:pt>
                <c:pt idx="359">
                  <c:v>0.95747001090512496</c:v>
                </c:pt>
                <c:pt idx="360">
                  <c:v>0.95756256800870498</c:v>
                </c:pt>
                <c:pt idx="361">
                  <c:v>0.95756256800870498</c:v>
                </c:pt>
                <c:pt idx="362">
                  <c:v>0.95765472312703603</c:v>
                </c:pt>
                <c:pt idx="363">
                  <c:v>0.95878524945770105</c:v>
                </c:pt>
                <c:pt idx="364">
                  <c:v>0.95887445887445899</c:v>
                </c:pt>
                <c:pt idx="365">
                  <c:v>0.95896328293736499</c:v>
                </c:pt>
                <c:pt idx="366">
                  <c:v>0.96008629989212502</c:v>
                </c:pt>
                <c:pt idx="367">
                  <c:v>0.96017222820236803</c:v>
                </c:pt>
                <c:pt idx="368">
                  <c:v>0.96025778732545597</c:v>
                </c:pt>
                <c:pt idx="369">
                  <c:v>0.96034297963558402</c:v>
                </c:pt>
                <c:pt idx="370">
                  <c:v>0.96042780748663104</c:v>
                </c:pt>
                <c:pt idx="371">
                  <c:v>0.96145610278372595</c:v>
                </c:pt>
                <c:pt idx="372">
                  <c:v>0.96153846153846201</c:v>
                </c:pt>
                <c:pt idx="373">
                  <c:v>0.96162046908315602</c:v>
                </c:pt>
                <c:pt idx="374">
                  <c:v>0.96170212765957497</c:v>
                </c:pt>
                <c:pt idx="375">
                  <c:v>0.96280552603613201</c:v>
                </c:pt>
                <c:pt idx="376">
                  <c:v>0.96288441145281001</c:v>
                </c:pt>
                <c:pt idx="377">
                  <c:v>0.96296296296296302</c:v>
                </c:pt>
                <c:pt idx="378">
                  <c:v>0.963041182682154</c:v>
                </c:pt>
                <c:pt idx="379">
                  <c:v>0.96413502109704596</c:v>
                </c:pt>
                <c:pt idx="380">
                  <c:v>0.96413502109704596</c:v>
                </c:pt>
                <c:pt idx="381">
                  <c:v>0.96421052631578996</c:v>
                </c:pt>
                <c:pt idx="382">
                  <c:v>0.96432318992654698</c:v>
                </c:pt>
                <c:pt idx="383">
                  <c:v>0.96439790575916196</c:v>
                </c:pt>
                <c:pt idx="384">
                  <c:v>0.96447230929989602</c:v>
                </c:pt>
                <c:pt idx="385">
                  <c:v>0.96454640250260704</c:v>
                </c:pt>
                <c:pt idx="386">
                  <c:v>0.96562499999999996</c:v>
                </c:pt>
                <c:pt idx="387">
                  <c:v>0.96569646569646606</c:v>
                </c:pt>
                <c:pt idx="388">
                  <c:v>0.96580310880829001</c:v>
                </c:pt>
                <c:pt idx="389">
                  <c:v>0.96587383660806603</c:v>
                </c:pt>
                <c:pt idx="390">
                  <c:v>0.96587383660806603</c:v>
                </c:pt>
                <c:pt idx="391">
                  <c:v>0.96594427244582104</c:v>
                </c:pt>
                <c:pt idx="392">
                  <c:v>0.96601441812564404</c:v>
                </c:pt>
                <c:pt idx="393">
                  <c:v>0.96707818930041101</c:v>
                </c:pt>
                <c:pt idx="394">
                  <c:v>0.96714579055441496</c:v>
                </c:pt>
                <c:pt idx="395">
                  <c:v>0.96717948717948699</c:v>
                </c:pt>
                <c:pt idx="396">
                  <c:v>0.96724667349027704</c:v>
                </c:pt>
                <c:pt idx="397">
                  <c:v>0.967313585291113</c:v>
                </c:pt>
                <c:pt idx="398">
                  <c:v>0.967313585291113</c:v>
                </c:pt>
                <c:pt idx="399">
                  <c:v>0.96738022426095804</c:v>
                </c:pt>
                <c:pt idx="400">
                  <c:v>0.96744659206510697</c:v>
                </c:pt>
                <c:pt idx="401">
                  <c:v>0.96747967479674801</c:v>
                </c:pt>
                <c:pt idx="402">
                  <c:v>0.96754563894523304</c:v>
                </c:pt>
                <c:pt idx="403">
                  <c:v>0.96757852077001005</c:v>
                </c:pt>
                <c:pt idx="404">
                  <c:v>0.96862348178137703</c:v>
                </c:pt>
                <c:pt idx="405">
                  <c:v>0.96865520728008103</c:v>
                </c:pt>
                <c:pt idx="406">
                  <c:v>0.96868686868686904</c:v>
                </c:pt>
                <c:pt idx="407">
                  <c:v>0.96875</c:v>
                </c:pt>
                <c:pt idx="408">
                  <c:v>0.96875</c:v>
                </c:pt>
                <c:pt idx="409">
                  <c:v>0.96878147029204398</c:v>
                </c:pt>
                <c:pt idx="410">
                  <c:v>0.96881287726358201</c:v>
                </c:pt>
                <c:pt idx="411">
                  <c:v>0.96887550200803196</c:v>
                </c:pt>
                <c:pt idx="412">
                  <c:v>0.96890672016048096</c:v>
                </c:pt>
                <c:pt idx="413">
                  <c:v>0.96893787575150303</c:v>
                </c:pt>
                <c:pt idx="414">
                  <c:v>0.968968968968969</c:v>
                </c:pt>
                <c:pt idx="415">
                  <c:v>0.96899999999999997</c:v>
                </c:pt>
                <c:pt idx="416">
                  <c:v>0.96906187624750495</c:v>
                </c:pt>
                <c:pt idx="417">
                  <c:v>0.96906187624750495</c:v>
                </c:pt>
                <c:pt idx="418">
                  <c:v>0.96909272183449702</c:v>
                </c:pt>
                <c:pt idx="419">
                  <c:v>0.96912350597609498</c:v>
                </c:pt>
                <c:pt idx="420">
                  <c:v>0.969154228855721</c:v>
                </c:pt>
                <c:pt idx="421">
                  <c:v>0.96918489065606395</c:v>
                </c:pt>
                <c:pt idx="422">
                  <c:v>0.96921549155908704</c:v>
                </c:pt>
                <c:pt idx="423">
                  <c:v>0.96924603174603197</c:v>
                </c:pt>
                <c:pt idx="424">
                  <c:v>0.96924603174603197</c:v>
                </c:pt>
                <c:pt idx="425">
                  <c:v>0.96927651139742299</c:v>
                </c:pt>
                <c:pt idx="426">
                  <c:v>0.96930693069306895</c:v>
                </c:pt>
                <c:pt idx="427">
                  <c:v>0.96930693069306895</c:v>
                </c:pt>
                <c:pt idx="428">
                  <c:v>0.96933728981206702</c:v>
                </c:pt>
                <c:pt idx="429">
                  <c:v>0.96936758893280595</c:v>
                </c:pt>
                <c:pt idx="430">
                  <c:v>0.96939782823297105</c:v>
                </c:pt>
                <c:pt idx="431">
                  <c:v>0.96942800788954597</c:v>
                </c:pt>
                <c:pt idx="432">
                  <c:v>0.96945812807881804</c:v>
                </c:pt>
                <c:pt idx="433">
                  <c:v>0.96945812807881804</c:v>
                </c:pt>
                <c:pt idx="434">
                  <c:v>0.96948818897637801</c:v>
                </c:pt>
                <c:pt idx="435">
                  <c:v>0.96948818897637801</c:v>
                </c:pt>
                <c:pt idx="436">
                  <c:v>0.96951819075712797</c:v>
                </c:pt>
                <c:pt idx="437">
                  <c:v>0.96954813359528502</c:v>
                </c:pt>
                <c:pt idx="438">
                  <c:v>0.96954813359528502</c:v>
                </c:pt>
                <c:pt idx="439">
                  <c:v>0.96957801766437701</c:v>
                </c:pt>
                <c:pt idx="440">
                  <c:v>0.96957801766437701</c:v>
                </c:pt>
                <c:pt idx="441">
                  <c:v>0.96960784313725501</c:v>
                </c:pt>
                <c:pt idx="442">
                  <c:v>0.96960784313725501</c:v>
                </c:pt>
                <c:pt idx="443">
                  <c:v>0.96963761018609196</c:v>
                </c:pt>
                <c:pt idx="444">
                  <c:v>0.97058823529411797</c:v>
                </c:pt>
                <c:pt idx="445">
                  <c:v>0.97061704211557298</c:v>
                </c:pt>
                <c:pt idx="446">
                  <c:v>0.97061704211557298</c:v>
                </c:pt>
                <c:pt idx="447">
                  <c:v>0.97061704211557298</c:v>
                </c:pt>
                <c:pt idx="448">
                  <c:v>0.97061704211557298</c:v>
                </c:pt>
                <c:pt idx="449">
                  <c:v>0.97064579256360095</c:v>
                </c:pt>
                <c:pt idx="450">
                  <c:v>0.97064579256360095</c:v>
                </c:pt>
                <c:pt idx="451">
                  <c:v>0.97064579256360095</c:v>
                </c:pt>
                <c:pt idx="452">
                  <c:v>0.97064579256360095</c:v>
                </c:pt>
                <c:pt idx="453">
                  <c:v>0.97064579256360095</c:v>
                </c:pt>
                <c:pt idx="454">
                  <c:v>0.97064579256360095</c:v>
                </c:pt>
                <c:pt idx="455">
                  <c:v>0.97067448680351898</c:v>
                </c:pt>
                <c:pt idx="456">
                  <c:v>0.97067448680351898</c:v>
                </c:pt>
                <c:pt idx="457">
                  <c:v>0.97067448680351898</c:v>
                </c:pt>
                <c:pt idx="458">
                  <c:v>0.97067448680351898</c:v>
                </c:pt>
                <c:pt idx="459">
                  <c:v>0.97067448680351898</c:v>
                </c:pt>
                <c:pt idx="460">
                  <c:v>0.97067448680351898</c:v>
                </c:pt>
                <c:pt idx="461">
                  <c:v>0.97162426614481401</c:v>
                </c:pt>
                <c:pt idx="462">
                  <c:v>0.97165200391006901</c:v>
                </c:pt>
                <c:pt idx="463">
                  <c:v>0.97165200391006901</c:v>
                </c:pt>
                <c:pt idx="464">
                  <c:v>0.97165200391006901</c:v>
                </c:pt>
                <c:pt idx="465">
                  <c:v>0.97165200391006901</c:v>
                </c:pt>
                <c:pt idx="466">
                  <c:v>0.97165200391006901</c:v>
                </c:pt>
                <c:pt idx="467">
                  <c:v>0.97165200391006901</c:v>
                </c:pt>
                <c:pt idx="468">
                  <c:v>0.97165200391006901</c:v>
                </c:pt>
                <c:pt idx="469">
                  <c:v>0.97165200391006901</c:v>
                </c:pt>
                <c:pt idx="470">
                  <c:v>0.97165200391006901</c:v>
                </c:pt>
                <c:pt idx="471">
                  <c:v>0.97260273972602695</c:v>
                </c:pt>
                <c:pt idx="472">
                  <c:v>0.97260273972602695</c:v>
                </c:pt>
                <c:pt idx="473">
                  <c:v>0.97262952101661804</c:v>
                </c:pt>
                <c:pt idx="474">
                  <c:v>0.97262952101661804</c:v>
                </c:pt>
                <c:pt idx="475">
                  <c:v>0.97262952101661804</c:v>
                </c:pt>
                <c:pt idx="476">
                  <c:v>0.97262952101661804</c:v>
                </c:pt>
                <c:pt idx="477">
                  <c:v>0.97262952101661804</c:v>
                </c:pt>
                <c:pt idx="478">
                  <c:v>0.97262952101661804</c:v>
                </c:pt>
                <c:pt idx="479">
                  <c:v>0.97265625</c:v>
                </c:pt>
                <c:pt idx="480">
                  <c:v>0.97265625</c:v>
                </c:pt>
                <c:pt idx="481">
                  <c:v>0.97265625</c:v>
                </c:pt>
                <c:pt idx="482">
                  <c:v>0.97360703812316696</c:v>
                </c:pt>
                <c:pt idx="483">
                  <c:v>0.97360703812316696</c:v>
                </c:pt>
                <c:pt idx="484">
                  <c:v>0.9736328125</c:v>
                </c:pt>
                <c:pt idx="485">
                  <c:v>0.9736328125</c:v>
                </c:pt>
                <c:pt idx="486">
                  <c:v>0.9736328125</c:v>
                </c:pt>
                <c:pt idx="487">
                  <c:v>0.9736328125</c:v>
                </c:pt>
                <c:pt idx="488">
                  <c:v>0.97365853658536605</c:v>
                </c:pt>
                <c:pt idx="489">
                  <c:v>0.97365853658536605</c:v>
                </c:pt>
                <c:pt idx="490">
                  <c:v>0.97365853658536605</c:v>
                </c:pt>
                <c:pt idx="491">
                  <c:v>0.97365853658536605</c:v>
                </c:pt>
                <c:pt idx="492">
                  <c:v>0.97365853658536605</c:v>
                </c:pt>
                <c:pt idx="493">
                  <c:v>0.97368421052631604</c:v>
                </c:pt>
                <c:pt idx="494">
                  <c:v>0.97368421052631604</c:v>
                </c:pt>
                <c:pt idx="495">
                  <c:v>0.97368421052631604</c:v>
                </c:pt>
                <c:pt idx="496">
                  <c:v>0.97368421052631604</c:v>
                </c:pt>
                <c:pt idx="497">
                  <c:v>0.97370983446932802</c:v>
                </c:pt>
                <c:pt idx="498">
                  <c:v>0.97370983446932802</c:v>
                </c:pt>
                <c:pt idx="499">
                  <c:v>0.97370983446932802</c:v>
                </c:pt>
                <c:pt idx="500">
                  <c:v>0.97370983446932802</c:v>
                </c:pt>
                <c:pt idx="501">
                  <c:v>0.97370983446932802</c:v>
                </c:pt>
                <c:pt idx="502">
                  <c:v>0.97370983446932802</c:v>
                </c:pt>
                <c:pt idx="503">
                  <c:v>0.974658869395712</c:v>
                </c:pt>
                <c:pt idx="504">
                  <c:v>0.974658869395712</c:v>
                </c:pt>
                <c:pt idx="505">
                  <c:v>0.974658869395712</c:v>
                </c:pt>
                <c:pt idx="506">
                  <c:v>0.974658869395712</c:v>
                </c:pt>
                <c:pt idx="507">
                  <c:v>0.974658869395712</c:v>
                </c:pt>
                <c:pt idx="508">
                  <c:v>0.974658869395712</c:v>
                </c:pt>
                <c:pt idx="509">
                  <c:v>0.974658869395712</c:v>
                </c:pt>
                <c:pt idx="510">
                  <c:v>0.974658869395712</c:v>
                </c:pt>
                <c:pt idx="511">
                  <c:v>0.974658869395712</c:v>
                </c:pt>
                <c:pt idx="512">
                  <c:v>0.974658869395712</c:v>
                </c:pt>
                <c:pt idx="513">
                  <c:v>0.974658869395712</c:v>
                </c:pt>
                <c:pt idx="514">
                  <c:v>0.974683544303797</c:v>
                </c:pt>
                <c:pt idx="515">
                  <c:v>0.974683544303797</c:v>
                </c:pt>
                <c:pt idx="516">
                  <c:v>0.974683544303797</c:v>
                </c:pt>
                <c:pt idx="517">
                  <c:v>0.974683544303797</c:v>
                </c:pt>
                <c:pt idx="518">
                  <c:v>0.974683544303797</c:v>
                </c:pt>
                <c:pt idx="519">
                  <c:v>0.974683544303797</c:v>
                </c:pt>
                <c:pt idx="520">
                  <c:v>0.974683544303797</c:v>
                </c:pt>
                <c:pt idx="521">
                  <c:v>0.974683544303797</c:v>
                </c:pt>
                <c:pt idx="522">
                  <c:v>0.974683544303797</c:v>
                </c:pt>
                <c:pt idx="523">
                  <c:v>0.974683544303797</c:v>
                </c:pt>
                <c:pt idx="524">
                  <c:v>0.974683544303797</c:v>
                </c:pt>
                <c:pt idx="525">
                  <c:v>0.974683544303797</c:v>
                </c:pt>
                <c:pt idx="526">
                  <c:v>0.974683544303797</c:v>
                </c:pt>
                <c:pt idx="527">
                  <c:v>0.97470817120622599</c:v>
                </c:pt>
                <c:pt idx="528">
                  <c:v>0.97470817120622599</c:v>
                </c:pt>
                <c:pt idx="529">
                  <c:v>0.97470817120622599</c:v>
                </c:pt>
                <c:pt idx="530">
                  <c:v>0.97470817120622599</c:v>
                </c:pt>
                <c:pt idx="531">
                  <c:v>0.97470817120622599</c:v>
                </c:pt>
                <c:pt idx="532">
                  <c:v>0.97470817120622599</c:v>
                </c:pt>
                <c:pt idx="533">
                  <c:v>0.97565725413826698</c:v>
                </c:pt>
                <c:pt idx="534">
                  <c:v>0.97565725413826698</c:v>
                </c:pt>
                <c:pt idx="535">
                  <c:v>0.97568093385214005</c:v>
                </c:pt>
                <c:pt idx="536">
                  <c:v>0.97568093385214005</c:v>
                </c:pt>
                <c:pt idx="537">
                  <c:v>0.97568093385214005</c:v>
                </c:pt>
                <c:pt idx="538">
                  <c:v>0.97568093385214005</c:v>
                </c:pt>
                <c:pt idx="539">
                  <c:v>0.97568093385214005</c:v>
                </c:pt>
                <c:pt idx="540">
                  <c:v>0.97568093385214005</c:v>
                </c:pt>
                <c:pt idx="541">
                  <c:v>0.97568093385214005</c:v>
                </c:pt>
                <c:pt idx="542">
                  <c:v>0.97568093385214005</c:v>
                </c:pt>
                <c:pt idx="543">
                  <c:v>0.97568093385214005</c:v>
                </c:pt>
                <c:pt idx="544">
                  <c:v>0.97568093385214005</c:v>
                </c:pt>
                <c:pt idx="545">
                  <c:v>0.97568093385214005</c:v>
                </c:pt>
                <c:pt idx="546">
                  <c:v>0.97568093385214005</c:v>
                </c:pt>
                <c:pt idx="547">
                  <c:v>0.97568093385214005</c:v>
                </c:pt>
                <c:pt idx="548">
                  <c:v>0.97568093385214005</c:v>
                </c:pt>
                <c:pt idx="549">
                  <c:v>0.97565725413826698</c:v>
                </c:pt>
                <c:pt idx="550">
                  <c:v>0.97565725413826698</c:v>
                </c:pt>
                <c:pt idx="551">
                  <c:v>0.97565725413826698</c:v>
                </c:pt>
                <c:pt idx="552">
                  <c:v>0.97565725413826698</c:v>
                </c:pt>
                <c:pt idx="553">
                  <c:v>0.97565725413826698</c:v>
                </c:pt>
                <c:pt idx="554">
                  <c:v>0.97565725413826698</c:v>
                </c:pt>
                <c:pt idx="555">
                  <c:v>0.97563352826510696</c:v>
                </c:pt>
                <c:pt idx="556">
                  <c:v>0.97563352826510696</c:v>
                </c:pt>
                <c:pt idx="557">
                  <c:v>0.97563352826510696</c:v>
                </c:pt>
                <c:pt idx="558">
                  <c:v>0.97563352826510696</c:v>
                </c:pt>
                <c:pt idx="559">
                  <c:v>0.97563352826510696</c:v>
                </c:pt>
                <c:pt idx="560">
                  <c:v>0.97563352826510696</c:v>
                </c:pt>
                <c:pt idx="561">
                  <c:v>0.97563352826510696</c:v>
                </c:pt>
                <c:pt idx="562">
                  <c:v>0.97563352826510696</c:v>
                </c:pt>
                <c:pt idx="563">
                  <c:v>0.97563352826510696</c:v>
                </c:pt>
                <c:pt idx="564">
                  <c:v>0.97563352826510696</c:v>
                </c:pt>
                <c:pt idx="565">
                  <c:v>0.97563352826510696</c:v>
                </c:pt>
                <c:pt idx="566">
                  <c:v>0.97563352826510696</c:v>
                </c:pt>
                <c:pt idx="567">
                  <c:v>0.97563352826510696</c:v>
                </c:pt>
                <c:pt idx="568">
                  <c:v>0.97563352826510696</c:v>
                </c:pt>
                <c:pt idx="569">
                  <c:v>0.97563352826510696</c:v>
                </c:pt>
                <c:pt idx="570">
                  <c:v>0.97563352826510696</c:v>
                </c:pt>
                <c:pt idx="571">
                  <c:v>0.97565725413826698</c:v>
                </c:pt>
                <c:pt idx="572">
                  <c:v>0.97565725413826698</c:v>
                </c:pt>
                <c:pt idx="573">
                  <c:v>0.97565725413826698</c:v>
                </c:pt>
                <c:pt idx="574">
                  <c:v>0.97565725413826698</c:v>
                </c:pt>
                <c:pt idx="575">
                  <c:v>0.97565725413826698</c:v>
                </c:pt>
                <c:pt idx="576">
                  <c:v>0.97565725413826698</c:v>
                </c:pt>
                <c:pt idx="577">
                  <c:v>0.97565725413826698</c:v>
                </c:pt>
                <c:pt idx="578">
                  <c:v>0.97568093385214005</c:v>
                </c:pt>
                <c:pt idx="579">
                  <c:v>0.97568093385214005</c:v>
                </c:pt>
                <c:pt idx="580">
                  <c:v>0.97568093385214005</c:v>
                </c:pt>
                <c:pt idx="581">
                  <c:v>0.97568093385214005</c:v>
                </c:pt>
                <c:pt idx="582">
                  <c:v>0.97568093385214005</c:v>
                </c:pt>
                <c:pt idx="583">
                  <c:v>0.97568093385214005</c:v>
                </c:pt>
                <c:pt idx="584">
                  <c:v>0.97568093385214005</c:v>
                </c:pt>
                <c:pt idx="585">
                  <c:v>0.97568093385214005</c:v>
                </c:pt>
                <c:pt idx="586">
                  <c:v>0.97568093385214005</c:v>
                </c:pt>
                <c:pt idx="587">
                  <c:v>0.97565725413826698</c:v>
                </c:pt>
                <c:pt idx="588">
                  <c:v>0.97565725413826698</c:v>
                </c:pt>
                <c:pt idx="589">
                  <c:v>0.97565725413826698</c:v>
                </c:pt>
                <c:pt idx="590">
                  <c:v>0.97565725413826698</c:v>
                </c:pt>
                <c:pt idx="591">
                  <c:v>0.97565725413826698</c:v>
                </c:pt>
                <c:pt idx="592">
                  <c:v>0.97563352826510696</c:v>
                </c:pt>
                <c:pt idx="593">
                  <c:v>0.97563352826510696</c:v>
                </c:pt>
                <c:pt idx="594">
                  <c:v>0.97563352826510696</c:v>
                </c:pt>
                <c:pt idx="595">
                  <c:v>0.97563352826510696</c:v>
                </c:pt>
                <c:pt idx="596">
                  <c:v>0.97563352826510696</c:v>
                </c:pt>
                <c:pt idx="597">
                  <c:v>0.97563352826510696</c:v>
                </c:pt>
                <c:pt idx="598">
                  <c:v>0.97563352826510696</c:v>
                </c:pt>
                <c:pt idx="599">
                  <c:v>0.97563352826510696</c:v>
                </c:pt>
                <c:pt idx="600">
                  <c:v>0.97563352826510696</c:v>
                </c:pt>
                <c:pt idx="601">
                  <c:v>0.97563352826510696</c:v>
                </c:pt>
                <c:pt idx="602">
                  <c:v>0.97563352826510696</c:v>
                </c:pt>
                <c:pt idx="603">
                  <c:v>0.97563352826510696</c:v>
                </c:pt>
                <c:pt idx="604">
                  <c:v>0.97563352826510696</c:v>
                </c:pt>
                <c:pt idx="605">
                  <c:v>0.97563352826510696</c:v>
                </c:pt>
                <c:pt idx="606">
                  <c:v>0.97563352826510696</c:v>
                </c:pt>
                <c:pt idx="607">
                  <c:v>0.97563352826510696</c:v>
                </c:pt>
                <c:pt idx="608">
                  <c:v>0.97563352826510696</c:v>
                </c:pt>
                <c:pt idx="609">
                  <c:v>0.97658536585365796</c:v>
                </c:pt>
                <c:pt idx="610">
                  <c:v>0.97658536585365796</c:v>
                </c:pt>
                <c:pt idx="611">
                  <c:v>0.97658536585365796</c:v>
                </c:pt>
                <c:pt idx="612">
                  <c:v>0.97658536585365796</c:v>
                </c:pt>
                <c:pt idx="613">
                  <c:v>0.97658536585365796</c:v>
                </c:pt>
                <c:pt idx="614">
                  <c:v>0.97658536585365796</c:v>
                </c:pt>
                <c:pt idx="615">
                  <c:v>0.97658536585365796</c:v>
                </c:pt>
                <c:pt idx="616">
                  <c:v>0.97658536585365796</c:v>
                </c:pt>
                <c:pt idx="617">
                  <c:v>0.97658536585365796</c:v>
                </c:pt>
                <c:pt idx="618">
                  <c:v>0.97658536585365796</c:v>
                </c:pt>
                <c:pt idx="619">
                  <c:v>0.97673291323315603</c:v>
                </c:pt>
                <c:pt idx="620">
                  <c:v>0.97673291323315603</c:v>
                </c:pt>
                <c:pt idx="621">
                  <c:v>0.97673291323315603</c:v>
                </c:pt>
                <c:pt idx="622">
                  <c:v>0.97673291323315603</c:v>
                </c:pt>
                <c:pt idx="623">
                  <c:v>0.97673291323315603</c:v>
                </c:pt>
                <c:pt idx="624">
                  <c:v>0.97673291323315603</c:v>
                </c:pt>
                <c:pt idx="625">
                  <c:v>0.97673291323315603</c:v>
                </c:pt>
                <c:pt idx="626">
                  <c:v>0.97673291323315603</c:v>
                </c:pt>
                <c:pt idx="627">
                  <c:v>0.97768073750606499</c:v>
                </c:pt>
                <c:pt idx="628">
                  <c:v>0.97768073750606499</c:v>
                </c:pt>
                <c:pt idx="629">
                  <c:v>0.97768073750606499</c:v>
                </c:pt>
                <c:pt idx="630">
                  <c:v>0.97768073750606499</c:v>
                </c:pt>
                <c:pt idx="631">
                  <c:v>0.97768073750606499</c:v>
                </c:pt>
                <c:pt idx="632">
                  <c:v>0.97762645914396895</c:v>
                </c:pt>
                <c:pt idx="633">
                  <c:v>0.97762645914396895</c:v>
                </c:pt>
                <c:pt idx="634">
                  <c:v>0.97762645914396895</c:v>
                </c:pt>
                <c:pt idx="635">
                  <c:v>0.97762645914396895</c:v>
                </c:pt>
                <c:pt idx="636">
                  <c:v>0.97762645914396895</c:v>
                </c:pt>
                <c:pt idx="637">
                  <c:v>0.97762645914396895</c:v>
                </c:pt>
                <c:pt idx="638">
                  <c:v>0.97762645914396895</c:v>
                </c:pt>
                <c:pt idx="639">
                  <c:v>0.97857838364167504</c:v>
                </c:pt>
                <c:pt idx="640">
                  <c:v>0.97857838364167504</c:v>
                </c:pt>
                <c:pt idx="641">
                  <c:v>0.97857838364167504</c:v>
                </c:pt>
                <c:pt idx="642">
                  <c:v>0.97857838364167504</c:v>
                </c:pt>
                <c:pt idx="643">
                  <c:v>0.97857838364167504</c:v>
                </c:pt>
                <c:pt idx="644">
                  <c:v>0.97857838364167504</c:v>
                </c:pt>
                <c:pt idx="645">
                  <c:v>0.97857838364167504</c:v>
                </c:pt>
                <c:pt idx="646">
                  <c:v>0.97857838364167504</c:v>
                </c:pt>
                <c:pt idx="647">
                  <c:v>0.97857838364167504</c:v>
                </c:pt>
                <c:pt idx="648">
                  <c:v>0.97857838364167504</c:v>
                </c:pt>
                <c:pt idx="649">
                  <c:v>0.97857838364167504</c:v>
                </c:pt>
                <c:pt idx="650">
                  <c:v>0.97847358121330696</c:v>
                </c:pt>
                <c:pt idx="651">
                  <c:v>0.97847358121330696</c:v>
                </c:pt>
                <c:pt idx="652">
                  <c:v>0.97847358121330696</c:v>
                </c:pt>
                <c:pt idx="653">
                  <c:v>0.97847358121330696</c:v>
                </c:pt>
                <c:pt idx="654">
                  <c:v>0.97847358121330696</c:v>
                </c:pt>
                <c:pt idx="655">
                  <c:v>0.97943192948090096</c:v>
                </c:pt>
                <c:pt idx="656">
                  <c:v>0.97943192948090096</c:v>
                </c:pt>
                <c:pt idx="657">
                  <c:v>0.97943192948090096</c:v>
                </c:pt>
                <c:pt idx="658">
                  <c:v>0.97943192948090096</c:v>
                </c:pt>
                <c:pt idx="659">
                  <c:v>0.97943192948090096</c:v>
                </c:pt>
                <c:pt idx="660">
                  <c:v>0.97943192948090096</c:v>
                </c:pt>
                <c:pt idx="661">
                  <c:v>0.97943192948090096</c:v>
                </c:pt>
                <c:pt idx="662">
                  <c:v>0.97943192948090096</c:v>
                </c:pt>
                <c:pt idx="663">
                  <c:v>0.97943192948090096</c:v>
                </c:pt>
                <c:pt idx="664">
                  <c:v>0.97943192948090096</c:v>
                </c:pt>
                <c:pt idx="665">
                  <c:v>0.97943192948090096</c:v>
                </c:pt>
                <c:pt idx="666">
                  <c:v>0.97933070866141703</c:v>
                </c:pt>
                <c:pt idx="667">
                  <c:v>0.97933070866141703</c:v>
                </c:pt>
                <c:pt idx="668">
                  <c:v>0.97933070866141703</c:v>
                </c:pt>
                <c:pt idx="669">
                  <c:v>0.97933070866141703</c:v>
                </c:pt>
                <c:pt idx="670">
                  <c:v>0.97933070866141703</c:v>
                </c:pt>
                <c:pt idx="671">
                  <c:v>0.97933070866141703</c:v>
                </c:pt>
                <c:pt idx="672">
                  <c:v>0.97933070866141703</c:v>
                </c:pt>
                <c:pt idx="673">
                  <c:v>0.97933070866141703</c:v>
                </c:pt>
                <c:pt idx="674">
                  <c:v>0.97880928355196695</c:v>
                </c:pt>
                <c:pt idx="675">
                  <c:v>0.97880928355196695</c:v>
                </c:pt>
                <c:pt idx="676">
                  <c:v>0.97880928355196695</c:v>
                </c:pt>
                <c:pt idx="677">
                  <c:v>0.97880928355196695</c:v>
                </c:pt>
                <c:pt idx="678">
                  <c:v>0.97880928355196695</c:v>
                </c:pt>
                <c:pt idx="679">
                  <c:v>0.97880928355196695</c:v>
                </c:pt>
                <c:pt idx="680">
                  <c:v>0.97880928355196695</c:v>
                </c:pt>
                <c:pt idx="681">
                  <c:v>0.97880928355196695</c:v>
                </c:pt>
                <c:pt idx="682">
                  <c:v>0.97880928355196695</c:v>
                </c:pt>
                <c:pt idx="683">
                  <c:v>0.97880928355196695</c:v>
                </c:pt>
                <c:pt idx="684">
                  <c:v>0.97880928355196695</c:v>
                </c:pt>
                <c:pt idx="685">
                  <c:v>0.97880928355196695</c:v>
                </c:pt>
                <c:pt idx="686">
                  <c:v>0.97782258064516103</c:v>
                </c:pt>
                <c:pt idx="687">
                  <c:v>0.97782258064516103</c:v>
                </c:pt>
                <c:pt idx="688">
                  <c:v>0.97782258064516103</c:v>
                </c:pt>
                <c:pt idx="689">
                  <c:v>0.97771023302938198</c:v>
                </c:pt>
                <c:pt idx="690">
                  <c:v>0.97771023302938198</c:v>
                </c:pt>
                <c:pt idx="691">
                  <c:v>0.97771023302938198</c:v>
                </c:pt>
                <c:pt idx="692">
                  <c:v>0.97771023302938198</c:v>
                </c:pt>
                <c:pt idx="693">
                  <c:v>0.977653631284916</c:v>
                </c:pt>
                <c:pt idx="694">
                  <c:v>0.977653631284916</c:v>
                </c:pt>
                <c:pt idx="695">
                  <c:v>0.977653631284916</c:v>
                </c:pt>
                <c:pt idx="696">
                  <c:v>0.977653631284916</c:v>
                </c:pt>
                <c:pt idx="697">
                  <c:v>0.977653631284916</c:v>
                </c:pt>
                <c:pt idx="698">
                  <c:v>0.97759674134419505</c:v>
                </c:pt>
                <c:pt idx="699">
                  <c:v>0.97759674134419505</c:v>
                </c:pt>
                <c:pt idx="700">
                  <c:v>0.97759674134419505</c:v>
                </c:pt>
                <c:pt idx="701">
                  <c:v>0.97759674134419505</c:v>
                </c:pt>
                <c:pt idx="702">
                  <c:v>0.97759674134419505</c:v>
                </c:pt>
                <c:pt idx="703">
                  <c:v>0.97759674134419505</c:v>
                </c:pt>
                <c:pt idx="704">
                  <c:v>0.97759674134419505</c:v>
                </c:pt>
                <c:pt idx="705">
                  <c:v>0.97759674134419505</c:v>
                </c:pt>
                <c:pt idx="706">
                  <c:v>0.97759674134419505</c:v>
                </c:pt>
                <c:pt idx="707">
                  <c:v>0.97753956100050998</c:v>
                </c:pt>
                <c:pt idx="708">
                  <c:v>0.97753956100050998</c:v>
                </c:pt>
                <c:pt idx="709">
                  <c:v>0.97853857945835399</c:v>
                </c:pt>
                <c:pt idx="710">
                  <c:v>0.97853857945835399</c:v>
                </c:pt>
                <c:pt idx="711">
                  <c:v>0.97853857945835399</c:v>
                </c:pt>
                <c:pt idx="712">
                  <c:v>0.97853857945835399</c:v>
                </c:pt>
                <c:pt idx="713">
                  <c:v>0.97853857945835399</c:v>
                </c:pt>
                <c:pt idx="714">
                  <c:v>0.97853857945835399</c:v>
                </c:pt>
                <c:pt idx="715">
                  <c:v>0.97848360655737698</c:v>
                </c:pt>
                <c:pt idx="716">
                  <c:v>0.97848360655737698</c:v>
                </c:pt>
                <c:pt idx="717">
                  <c:v>0.97848360655737698</c:v>
                </c:pt>
                <c:pt idx="718">
                  <c:v>0.97848360655737698</c:v>
                </c:pt>
                <c:pt idx="719">
                  <c:v>0.97848360655737698</c:v>
                </c:pt>
                <c:pt idx="720">
                  <c:v>0.97848360655737698</c:v>
                </c:pt>
                <c:pt idx="721">
                  <c:v>0.97848360655737698</c:v>
                </c:pt>
                <c:pt idx="722">
                  <c:v>0.97842835130970696</c:v>
                </c:pt>
                <c:pt idx="723">
                  <c:v>0.97842835130970696</c:v>
                </c:pt>
                <c:pt idx="724">
                  <c:v>0.97842835130970696</c:v>
                </c:pt>
                <c:pt idx="725">
                  <c:v>0.97842835130970696</c:v>
                </c:pt>
                <c:pt idx="726">
                  <c:v>0.97842835130970696</c:v>
                </c:pt>
                <c:pt idx="727">
                  <c:v>0.97842835130970696</c:v>
                </c:pt>
                <c:pt idx="728">
                  <c:v>0.97837281153449995</c:v>
                </c:pt>
                <c:pt idx="729">
                  <c:v>0.97837281153449995</c:v>
                </c:pt>
                <c:pt idx="730">
                  <c:v>0.97837281153449995</c:v>
                </c:pt>
                <c:pt idx="731">
                  <c:v>0.97837281153449995</c:v>
                </c:pt>
                <c:pt idx="732">
                  <c:v>0.97837281153449995</c:v>
                </c:pt>
                <c:pt idx="733">
                  <c:v>0.97938144329896903</c:v>
                </c:pt>
                <c:pt idx="734">
                  <c:v>0.97932816537467704</c:v>
                </c:pt>
                <c:pt idx="735">
                  <c:v>0.97932816537467704</c:v>
                </c:pt>
                <c:pt idx="736">
                  <c:v>0.97932816537467704</c:v>
                </c:pt>
                <c:pt idx="737">
                  <c:v>0.97932816537467704</c:v>
                </c:pt>
                <c:pt idx="738">
                  <c:v>0.97932816537467704</c:v>
                </c:pt>
                <c:pt idx="739">
                  <c:v>0.97932816537467704</c:v>
                </c:pt>
                <c:pt idx="740">
                  <c:v>0.97927461139896399</c:v>
                </c:pt>
                <c:pt idx="741">
                  <c:v>0.97927461139896399</c:v>
                </c:pt>
                <c:pt idx="742">
                  <c:v>0.97927461139896399</c:v>
                </c:pt>
                <c:pt idx="743">
                  <c:v>0.97927461139896399</c:v>
                </c:pt>
                <c:pt idx="744">
                  <c:v>0.97927461139896399</c:v>
                </c:pt>
                <c:pt idx="745">
                  <c:v>0.97927461139896399</c:v>
                </c:pt>
                <c:pt idx="746">
                  <c:v>0.97922077922077899</c:v>
                </c:pt>
                <c:pt idx="747">
                  <c:v>0.97922077922077899</c:v>
                </c:pt>
                <c:pt idx="748">
                  <c:v>0.97922077922077899</c:v>
                </c:pt>
                <c:pt idx="749">
                  <c:v>0.97922077922077899</c:v>
                </c:pt>
                <c:pt idx="750">
                  <c:v>0.97922077922077899</c:v>
                </c:pt>
                <c:pt idx="751">
                  <c:v>0.97922077922077899</c:v>
                </c:pt>
                <c:pt idx="752">
                  <c:v>0.97916666666666596</c:v>
                </c:pt>
                <c:pt idx="753">
                  <c:v>0.97916666666666596</c:v>
                </c:pt>
                <c:pt idx="754">
                  <c:v>0.97916666666666596</c:v>
                </c:pt>
                <c:pt idx="755">
                  <c:v>0.97916666666666596</c:v>
                </c:pt>
                <c:pt idx="756">
                  <c:v>0.97916666666666596</c:v>
                </c:pt>
                <c:pt idx="757">
                  <c:v>0.97916666666666596</c:v>
                </c:pt>
                <c:pt idx="758">
                  <c:v>0.97916666666666596</c:v>
                </c:pt>
                <c:pt idx="759">
                  <c:v>0.97911227154046998</c:v>
                </c:pt>
                <c:pt idx="760">
                  <c:v>0.97911227154046998</c:v>
                </c:pt>
                <c:pt idx="761">
                  <c:v>0.97911227154046998</c:v>
                </c:pt>
                <c:pt idx="762">
                  <c:v>0.97911227154046998</c:v>
                </c:pt>
                <c:pt idx="763">
                  <c:v>0.97911227154046998</c:v>
                </c:pt>
                <c:pt idx="764">
                  <c:v>0.97911227154046998</c:v>
                </c:pt>
                <c:pt idx="765">
                  <c:v>0.97911227154046998</c:v>
                </c:pt>
                <c:pt idx="766">
                  <c:v>0.97905759162303696</c:v>
                </c:pt>
                <c:pt idx="767">
                  <c:v>0.97905759162303696</c:v>
                </c:pt>
                <c:pt idx="768">
                  <c:v>0.97905759162303696</c:v>
                </c:pt>
                <c:pt idx="769">
                  <c:v>0.97905759162303696</c:v>
                </c:pt>
                <c:pt idx="770">
                  <c:v>0.97905759162303696</c:v>
                </c:pt>
                <c:pt idx="771">
                  <c:v>0.97905759162303696</c:v>
                </c:pt>
                <c:pt idx="772">
                  <c:v>0.97900262467191601</c:v>
                </c:pt>
                <c:pt idx="773">
                  <c:v>0.97900262467191601</c:v>
                </c:pt>
                <c:pt idx="774">
                  <c:v>0.97900262467191601</c:v>
                </c:pt>
                <c:pt idx="775">
                  <c:v>0.97900262467191601</c:v>
                </c:pt>
                <c:pt idx="776">
                  <c:v>0.97900262467191601</c:v>
                </c:pt>
                <c:pt idx="777">
                  <c:v>0.97900262467191601</c:v>
                </c:pt>
                <c:pt idx="778">
                  <c:v>0.97900262467191601</c:v>
                </c:pt>
                <c:pt idx="779">
                  <c:v>0.97900262467191601</c:v>
                </c:pt>
                <c:pt idx="780">
                  <c:v>0.97797587834294697</c:v>
                </c:pt>
                <c:pt idx="781">
                  <c:v>0.97791798107255501</c:v>
                </c:pt>
                <c:pt idx="782">
                  <c:v>0.97791798107255501</c:v>
                </c:pt>
                <c:pt idx="783">
                  <c:v>0.97791798107255501</c:v>
                </c:pt>
                <c:pt idx="784">
                  <c:v>0.97791798107255501</c:v>
                </c:pt>
                <c:pt idx="785">
                  <c:v>0.97791798107255501</c:v>
                </c:pt>
                <c:pt idx="786">
                  <c:v>0.97791798107255501</c:v>
                </c:pt>
                <c:pt idx="787">
                  <c:v>0.97791798107255501</c:v>
                </c:pt>
                <c:pt idx="788">
                  <c:v>0.97797587834294697</c:v>
                </c:pt>
                <c:pt idx="789">
                  <c:v>0.97797587834294697</c:v>
                </c:pt>
                <c:pt idx="790">
                  <c:v>0.97797587834294697</c:v>
                </c:pt>
                <c:pt idx="791">
                  <c:v>0.97797587834294697</c:v>
                </c:pt>
                <c:pt idx="792">
                  <c:v>0.97797587834294697</c:v>
                </c:pt>
                <c:pt idx="793">
                  <c:v>0.97797587834294697</c:v>
                </c:pt>
                <c:pt idx="794">
                  <c:v>0.97797587834294697</c:v>
                </c:pt>
                <c:pt idx="795">
                  <c:v>0.97797587834294697</c:v>
                </c:pt>
                <c:pt idx="796">
                  <c:v>0.97797587834294697</c:v>
                </c:pt>
                <c:pt idx="797">
                  <c:v>0.97797587834294697</c:v>
                </c:pt>
                <c:pt idx="798">
                  <c:v>0.97797587834294697</c:v>
                </c:pt>
                <c:pt idx="799">
                  <c:v>0.97797587834294697</c:v>
                </c:pt>
                <c:pt idx="800">
                  <c:v>0.97803347280334696</c:v>
                </c:pt>
                <c:pt idx="801">
                  <c:v>0.97803347280334696</c:v>
                </c:pt>
                <c:pt idx="802">
                  <c:v>0.97803347280334696</c:v>
                </c:pt>
                <c:pt idx="803">
                  <c:v>0.97803347280334696</c:v>
                </c:pt>
                <c:pt idx="804">
                  <c:v>0.97803347280334696</c:v>
                </c:pt>
                <c:pt idx="805">
                  <c:v>0.97803347280334696</c:v>
                </c:pt>
                <c:pt idx="806">
                  <c:v>0.97803347280334696</c:v>
                </c:pt>
                <c:pt idx="807">
                  <c:v>0.97803347280334696</c:v>
                </c:pt>
                <c:pt idx="808">
                  <c:v>0.97803347280334696</c:v>
                </c:pt>
                <c:pt idx="809">
                  <c:v>0.97809076682316098</c:v>
                </c:pt>
                <c:pt idx="810">
                  <c:v>0.97809076682316098</c:v>
                </c:pt>
                <c:pt idx="811">
                  <c:v>0.97809076682316098</c:v>
                </c:pt>
                <c:pt idx="812">
                  <c:v>0.97809076682316098</c:v>
                </c:pt>
                <c:pt idx="813">
                  <c:v>0.97809076682316098</c:v>
                </c:pt>
                <c:pt idx="814">
                  <c:v>0.97809076682316098</c:v>
                </c:pt>
                <c:pt idx="815">
                  <c:v>0.97809076682316098</c:v>
                </c:pt>
                <c:pt idx="816">
                  <c:v>0.97713097713097696</c:v>
                </c:pt>
                <c:pt idx="817">
                  <c:v>0.97713097713097696</c:v>
                </c:pt>
                <c:pt idx="818">
                  <c:v>0.97713097713097696</c:v>
                </c:pt>
                <c:pt idx="819">
                  <c:v>0.97713097713097696</c:v>
                </c:pt>
                <c:pt idx="820">
                  <c:v>0.97713097713097696</c:v>
                </c:pt>
                <c:pt idx="821">
                  <c:v>0.97713097713097696</c:v>
                </c:pt>
                <c:pt idx="822">
                  <c:v>0.97719025401762505</c:v>
                </c:pt>
                <c:pt idx="823">
                  <c:v>0.97719025401762505</c:v>
                </c:pt>
                <c:pt idx="824">
                  <c:v>0.97719025401762505</c:v>
                </c:pt>
                <c:pt idx="825">
                  <c:v>0.97719025401762505</c:v>
                </c:pt>
                <c:pt idx="826">
                  <c:v>0.97724922440537798</c:v>
                </c:pt>
                <c:pt idx="827">
                  <c:v>0.97724922440537798</c:v>
                </c:pt>
                <c:pt idx="828">
                  <c:v>0.97724922440537798</c:v>
                </c:pt>
                <c:pt idx="829">
                  <c:v>0.97724922440537798</c:v>
                </c:pt>
                <c:pt idx="830">
                  <c:v>0.97724922440537798</c:v>
                </c:pt>
                <c:pt idx="831">
                  <c:v>0.97724922440537798</c:v>
                </c:pt>
                <c:pt idx="832">
                  <c:v>0.97724922440537798</c:v>
                </c:pt>
                <c:pt idx="833">
                  <c:v>0.97724922440537798</c:v>
                </c:pt>
                <c:pt idx="834">
                  <c:v>0.977307890665291</c:v>
                </c:pt>
                <c:pt idx="835">
                  <c:v>0.977307890665291</c:v>
                </c:pt>
                <c:pt idx="836">
                  <c:v>0.977307890665291</c:v>
                </c:pt>
                <c:pt idx="837">
                  <c:v>0.977307890665291</c:v>
                </c:pt>
                <c:pt idx="838">
                  <c:v>0.977307890665291</c:v>
                </c:pt>
                <c:pt idx="839">
                  <c:v>0.977307890665291</c:v>
                </c:pt>
                <c:pt idx="840">
                  <c:v>0.977307890665291</c:v>
                </c:pt>
                <c:pt idx="841">
                  <c:v>0.97630087583719705</c:v>
                </c:pt>
                <c:pt idx="842">
                  <c:v>0.97630087583719705</c:v>
                </c:pt>
                <c:pt idx="843">
                  <c:v>0.97630087583719705</c:v>
                </c:pt>
                <c:pt idx="844">
                  <c:v>0.97630087583719705</c:v>
                </c:pt>
                <c:pt idx="845">
                  <c:v>0.976361767728674</c:v>
                </c:pt>
                <c:pt idx="846">
                  <c:v>0.976361767728674</c:v>
                </c:pt>
                <c:pt idx="847">
                  <c:v>0.976361767728674</c:v>
                </c:pt>
                <c:pt idx="848">
                  <c:v>0.976361767728674</c:v>
                </c:pt>
                <c:pt idx="849">
                  <c:v>0.976361767728674</c:v>
                </c:pt>
                <c:pt idx="850">
                  <c:v>0.976361767728674</c:v>
                </c:pt>
                <c:pt idx="851">
                  <c:v>0.976361767728674</c:v>
                </c:pt>
                <c:pt idx="852">
                  <c:v>0.976361767728674</c:v>
                </c:pt>
                <c:pt idx="853">
                  <c:v>0.97642234751409496</c:v>
                </c:pt>
                <c:pt idx="854">
                  <c:v>0.97542242703533</c:v>
                </c:pt>
                <c:pt idx="855">
                  <c:v>0.97542242703533</c:v>
                </c:pt>
                <c:pt idx="856">
                  <c:v>0.97542242703533</c:v>
                </c:pt>
                <c:pt idx="857">
                  <c:v>0.97542242703533</c:v>
                </c:pt>
                <c:pt idx="858">
                  <c:v>0.97542242703533</c:v>
                </c:pt>
                <c:pt idx="859">
                  <c:v>0.97542242703533</c:v>
                </c:pt>
                <c:pt idx="860">
                  <c:v>0.97542242703533</c:v>
                </c:pt>
                <c:pt idx="861">
                  <c:v>0.97548518896833503</c:v>
                </c:pt>
                <c:pt idx="862">
                  <c:v>0.97548518896833503</c:v>
                </c:pt>
                <c:pt idx="863">
                  <c:v>0.97548518896833503</c:v>
                </c:pt>
                <c:pt idx="864">
                  <c:v>0.97548518896833503</c:v>
                </c:pt>
                <c:pt idx="865">
                  <c:v>0.97548518896833503</c:v>
                </c:pt>
                <c:pt idx="866">
                  <c:v>0.97548518896833503</c:v>
                </c:pt>
                <c:pt idx="867">
                  <c:v>0.97548518896833503</c:v>
                </c:pt>
                <c:pt idx="868">
                  <c:v>0.97548518896833503</c:v>
                </c:pt>
                <c:pt idx="869">
                  <c:v>0.97548518896833503</c:v>
                </c:pt>
                <c:pt idx="870">
                  <c:v>0.97554763117677001</c:v>
                </c:pt>
                <c:pt idx="871">
                  <c:v>0.97554763117677001</c:v>
                </c:pt>
                <c:pt idx="872">
                  <c:v>0.97554763117677001</c:v>
                </c:pt>
                <c:pt idx="873">
                  <c:v>0.97554763117677001</c:v>
                </c:pt>
                <c:pt idx="874">
                  <c:v>0.97554763117677001</c:v>
                </c:pt>
                <c:pt idx="875">
                  <c:v>0.97554763117677001</c:v>
                </c:pt>
                <c:pt idx="876">
                  <c:v>0.97554763117677001</c:v>
                </c:pt>
                <c:pt idx="877">
                  <c:v>0.97560975609756095</c:v>
                </c:pt>
                <c:pt idx="878">
                  <c:v>0.97560975609756095</c:v>
                </c:pt>
                <c:pt idx="879">
                  <c:v>0.97560975609756095</c:v>
                </c:pt>
                <c:pt idx="880">
                  <c:v>0.97560975609756095</c:v>
                </c:pt>
                <c:pt idx="881">
                  <c:v>0.97567156614292905</c:v>
                </c:pt>
                <c:pt idx="882">
                  <c:v>0.97567156614292905</c:v>
                </c:pt>
                <c:pt idx="883">
                  <c:v>0.97567156614292905</c:v>
                </c:pt>
                <c:pt idx="884">
                  <c:v>0.97567156614292905</c:v>
                </c:pt>
                <c:pt idx="885">
                  <c:v>0.97567156614292905</c:v>
                </c:pt>
                <c:pt idx="886">
                  <c:v>0.975733063700708</c:v>
                </c:pt>
                <c:pt idx="887">
                  <c:v>0.975733063700708</c:v>
                </c:pt>
                <c:pt idx="888">
                  <c:v>0.975733063700708</c:v>
                </c:pt>
                <c:pt idx="889">
                  <c:v>0.975733063700708</c:v>
                </c:pt>
                <c:pt idx="890">
                  <c:v>0.97579425113464502</c:v>
                </c:pt>
                <c:pt idx="891">
                  <c:v>0.97579425113464502</c:v>
                </c:pt>
                <c:pt idx="892">
                  <c:v>0.97579425113464502</c:v>
                </c:pt>
                <c:pt idx="893">
                  <c:v>0.97579425113464502</c:v>
                </c:pt>
                <c:pt idx="894">
                  <c:v>0.97579425113464502</c:v>
                </c:pt>
                <c:pt idx="895">
                  <c:v>0.97579425113464502</c:v>
                </c:pt>
                <c:pt idx="896">
                  <c:v>0.97585513078470798</c:v>
                </c:pt>
                <c:pt idx="897">
                  <c:v>0.97585513078470798</c:v>
                </c:pt>
                <c:pt idx="898">
                  <c:v>0.97585513078470798</c:v>
                </c:pt>
                <c:pt idx="899">
                  <c:v>0.97585513078470798</c:v>
                </c:pt>
                <c:pt idx="900">
                  <c:v>0.97585513078470798</c:v>
                </c:pt>
                <c:pt idx="901">
                  <c:v>0.975915704967386</c:v>
                </c:pt>
                <c:pt idx="902">
                  <c:v>0.975915704967386</c:v>
                </c:pt>
                <c:pt idx="903">
                  <c:v>0.975915704967386</c:v>
                </c:pt>
                <c:pt idx="904">
                  <c:v>0.975915704967386</c:v>
                </c:pt>
                <c:pt idx="905">
                  <c:v>0.975915704967386</c:v>
                </c:pt>
                <c:pt idx="906">
                  <c:v>0.975915704967386</c:v>
                </c:pt>
                <c:pt idx="907">
                  <c:v>0.975915704967386</c:v>
                </c:pt>
                <c:pt idx="908">
                  <c:v>0.97597597597597596</c:v>
                </c:pt>
                <c:pt idx="909">
                  <c:v>0.97597597597597596</c:v>
                </c:pt>
                <c:pt idx="910">
                  <c:v>0.97597597597597596</c:v>
                </c:pt>
                <c:pt idx="911">
                  <c:v>0.97597597597597596</c:v>
                </c:pt>
                <c:pt idx="912">
                  <c:v>0.97695390781563096</c:v>
                </c:pt>
                <c:pt idx="913">
                  <c:v>0.97695390781563096</c:v>
                </c:pt>
                <c:pt idx="914">
                  <c:v>0.97695390781563096</c:v>
                </c:pt>
                <c:pt idx="915">
                  <c:v>0.97695390781563096</c:v>
                </c:pt>
                <c:pt idx="916">
                  <c:v>0.97701149425287404</c:v>
                </c:pt>
                <c:pt idx="917">
                  <c:v>0.97701149425287404</c:v>
                </c:pt>
                <c:pt idx="918">
                  <c:v>0.97701149425287404</c:v>
                </c:pt>
                <c:pt idx="919">
                  <c:v>0.97701149425287404</c:v>
                </c:pt>
                <c:pt idx="920">
                  <c:v>0.97701149425287404</c:v>
                </c:pt>
                <c:pt idx="921">
                  <c:v>0.97701149425287404</c:v>
                </c:pt>
                <c:pt idx="922">
                  <c:v>0.97701149425287404</c:v>
                </c:pt>
                <c:pt idx="923">
                  <c:v>0.97701149425287404</c:v>
                </c:pt>
                <c:pt idx="924">
                  <c:v>0.97701149425287404</c:v>
                </c:pt>
                <c:pt idx="925">
                  <c:v>0.97701149425287404</c:v>
                </c:pt>
                <c:pt idx="926">
                  <c:v>0.97701149425287404</c:v>
                </c:pt>
                <c:pt idx="927">
                  <c:v>0.97701149425287404</c:v>
                </c:pt>
                <c:pt idx="928">
                  <c:v>0.97701149425287404</c:v>
                </c:pt>
                <c:pt idx="929">
                  <c:v>0.97701149425287404</c:v>
                </c:pt>
                <c:pt idx="930">
                  <c:v>0.97701149425287404</c:v>
                </c:pt>
                <c:pt idx="931">
                  <c:v>0.97701149425287404</c:v>
                </c:pt>
                <c:pt idx="932">
                  <c:v>0.97701149425287404</c:v>
                </c:pt>
                <c:pt idx="933">
                  <c:v>0.97701149425287404</c:v>
                </c:pt>
                <c:pt idx="934">
                  <c:v>0.97701149425287404</c:v>
                </c:pt>
                <c:pt idx="935">
                  <c:v>0.97701149425287404</c:v>
                </c:pt>
                <c:pt idx="936">
                  <c:v>0.97701149425287404</c:v>
                </c:pt>
                <c:pt idx="937">
                  <c:v>0.97701149425287404</c:v>
                </c:pt>
                <c:pt idx="938">
                  <c:v>0.97701149425287404</c:v>
                </c:pt>
                <c:pt idx="939">
                  <c:v>0.97701149425287404</c:v>
                </c:pt>
                <c:pt idx="940">
                  <c:v>0.97701149425287404</c:v>
                </c:pt>
                <c:pt idx="941">
                  <c:v>0.97701149425287404</c:v>
                </c:pt>
                <c:pt idx="942">
                  <c:v>0.97701149425287404</c:v>
                </c:pt>
                <c:pt idx="943">
                  <c:v>0.97701149425287404</c:v>
                </c:pt>
                <c:pt idx="944">
                  <c:v>0.97701149425287404</c:v>
                </c:pt>
                <c:pt idx="945">
                  <c:v>0.97701149425287404</c:v>
                </c:pt>
                <c:pt idx="946">
                  <c:v>0.97701149425287404</c:v>
                </c:pt>
                <c:pt idx="947">
                  <c:v>0.97701149425287404</c:v>
                </c:pt>
                <c:pt idx="948">
                  <c:v>0.97701149425287404</c:v>
                </c:pt>
                <c:pt idx="949">
                  <c:v>0.97701149425287404</c:v>
                </c:pt>
                <c:pt idx="950">
                  <c:v>0.97701149425287404</c:v>
                </c:pt>
                <c:pt idx="951">
                  <c:v>0.97603594608087896</c:v>
                </c:pt>
                <c:pt idx="952">
                  <c:v>0.97603594608087896</c:v>
                </c:pt>
                <c:pt idx="953">
                  <c:v>0.97603594608087896</c:v>
                </c:pt>
                <c:pt idx="954">
                  <c:v>0.97603594608087896</c:v>
                </c:pt>
                <c:pt idx="955">
                  <c:v>0.97603594608087896</c:v>
                </c:pt>
                <c:pt idx="956">
                  <c:v>0.97603594608087896</c:v>
                </c:pt>
                <c:pt idx="957">
                  <c:v>0.97603594608087896</c:v>
                </c:pt>
                <c:pt idx="958">
                  <c:v>0.97603594608087896</c:v>
                </c:pt>
                <c:pt idx="959">
                  <c:v>0.97603594608087896</c:v>
                </c:pt>
                <c:pt idx="960">
                  <c:v>0.97603594608087896</c:v>
                </c:pt>
                <c:pt idx="961">
                  <c:v>0.97603594608087896</c:v>
                </c:pt>
                <c:pt idx="962">
                  <c:v>0.97609561752988105</c:v>
                </c:pt>
                <c:pt idx="963">
                  <c:v>0.97609561752988105</c:v>
                </c:pt>
                <c:pt idx="964">
                  <c:v>0.97609561752988105</c:v>
                </c:pt>
                <c:pt idx="965">
                  <c:v>0.97512437810945296</c:v>
                </c:pt>
                <c:pt idx="966">
                  <c:v>0.97512437810945296</c:v>
                </c:pt>
                <c:pt idx="967">
                  <c:v>0.97512437810945296</c:v>
                </c:pt>
                <c:pt idx="968">
                  <c:v>0.97518610421836205</c:v>
                </c:pt>
                <c:pt idx="969">
                  <c:v>0.97518610421836205</c:v>
                </c:pt>
                <c:pt idx="970">
                  <c:v>0.97518610421836205</c:v>
                </c:pt>
                <c:pt idx="971">
                  <c:v>0.97518610421836205</c:v>
                </c:pt>
                <c:pt idx="972">
                  <c:v>0.97518610421836205</c:v>
                </c:pt>
                <c:pt idx="973">
                  <c:v>0.97518610421836205</c:v>
                </c:pt>
                <c:pt idx="974">
                  <c:v>0.97518610421836205</c:v>
                </c:pt>
                <c:pt idx="975">
                  <c:v>0.975247524752475</c:v>
                </c:pt>
                <c:pt idx="976">
                  <c:v>0.975247524752475</c:v>
                </c:pt>
                <c:pt idx="977">
                  <c:v>0.975247524752475</c:v>
                </c:pt>
                <c:pt idx="978">
                  <c:v>0.975247524752475</c:v>
                </c:pt>
                <c:pt idx="979">
                  <c:v>0.975247524752475</c:v>
                </c:pt>
                <c:pt idx="980">
                  <c:v>0.97428288822947595</c:v>
                </c:pt>
                <c:pt idx="981">
                  <c:v>0.97428288822947595</c:v>
                </c:pt>
                <c:pt idx="982">
                  <c:v>0.97434632461766102</c:v>
                </c:pt>
                <c:pt idx="983">
                  <c:v>0.97434632461766102</c:v>
                </c:pt>
                <c:pt idx="984">
                  <c:v>0.97434632461766102</c:v>
                </c:pt>
                <c:pt idx="985">
                  <c:v>0.97434632461766102</c:v>
                </c:pt>
                <c:pt idx="986">
                  <c:v>0.97434632461766102</c:v>
                </c:pt>
                <c:pt idx="987">
                  <c:v>0.97434632461766102</c:v>
                </c:pt>
                <c:pt idx="988">
                  <c:v>0.97434632461766102</c:v>
                </c:pt>
                <c:pt idx="989">
                  <c:v>0.97434632461766102</c:v>
                </c:pt>
                <c:pt idx="990">
                  <c:v>0.97440944881889802</c:v>
                </c:pt>
                <c:pt idx="991">
                  <c:v>0.97440944881889802</c:v>
                </c:pt>
                <c:pt idx="992">
                  <c:v>0.97440944881889802</c:v>
                </c:pt>
                <c:pt idx="993">
                  <c:v>0.97440944881889802</c:v>
                </c:pt>
                <c:pt idx="994">
                  <c:v>0.97440944881889802</c:v>
                </c:pt>
                <c:pt idx="995">
                  <c:v>0.97447226313205704</c:v>
                </c:pt>
                <c:pt idx="996">
                  <c:v>0.97447226313205704</c:v>
                </c:pt>
                <c:pt idx="997">
                  <c:v>0.97447226313205704</c:v>
                </c:pt>
                <c:pt idx="998">
                  <c:v>0.97447226313205704</c:v>
                </c:pt>
                <c:pt idx="999">
                  <c:v>0.97447226313205704</c:v>
                </c:pt>
                <c:pt idx="1000">
                  <c:v>0.97447226313205704</c:v>
                </c:pt>
                <c:pt idx="1001">
                  <c:v>0.97453476983349596</c:v>
                </c:pt>
                <c:pt idx="1002">
                  <c:v>0.97453476983349596</c:v>
                </c:pt>
                <c:pt idx="1003">
                  <c:v>0.97453476983349596</c:v>
                </c:pt>
                <c:pt idx="1004">
                  <c:v>0.97453476983349596</c:v>
                </c:pt>
                <c:pt idx="1005">
                  <c:v>0.97453476983349596</c:v>
                </c:pt>
                <c:pt idx="1006">
                  <c:v>0.97459697117733202</c:v>
                </c:pt>
                <c:pt idx="1007">
                  <c:v>0.97459697117733202</c:v>
                </c:pt>
                <c:pt idx="1008">
                  <c:v>0.97459697117733202</c:v>
                </c:pt>
                <c:pt idx="1009">
                  <c:v>0.97459697117733202</c:v>
                </c:pt>
                <c:pt idx="1010">
                  <c:v>0.97459697117733202</c:v>
                </c:pt>
                <c:pt idx="1011">
                  <c:v>0.97459697117733202</c:v>
                </c:pt>
                <c:pt idx="1012">
                  <c:v>0.97459697117733202</c:v>
                </c:pt>
                <c:pt idx="1013">
                  <c:v>0.97459697117733202</c:v>
                </c:pt>
                <c:pt idx="1014">
                  <c:v>0.974658869395712</c:v>
                </c:pt>
                <c:pt idx="1015">
                  <c:v>0.974658869395712</c:v>
                </c:pt>
                <c:pt idx="1016">
                  <c:v>0.974658869395712</c:v>
                </c:pt>
                <c:pt idx="1017">
                  <c:v>0.97560975609756095</c:v>
                </c:pt>
                <c:pt idx="1018">
                  <c:v>0.97560975609756095</c:v>
                </c:pt>
                <c:pt idx="1019">
                  <c:v>0.97566909975669103</c:v>
                </c:pt>
                <c:pt idx="1020">
                  <c:v>0.97566909975669103</c:v>
                </c:pt>
                <c:pt idx="1021">
                  <c:v>0.97566909975669103</c:v>
                </c:pt>
                <c:pt idx="1022">
                  <c:v>0.97572815533980595</c:v>
                </c:pt>
                <c:pt idx="1023">
                  <c:v>0.97572815533980595</c:v>
                </c:pt>
                <c:pt idx="1024">
                  <c:v>0.97572815533980595</c:v>
                </c:pt>
                <c:pt idx="1025">
                  <c:v>0.97578692493946695</c:v>
                </c:pt>
                <c:pt idx="1026">
                  <c:v>0.97578692493946695</c:v>
                </c:pt>
                <c:pt idx="1027">
                  <c:v>0.97578692493946695</c:v>
                </c:pt>
                <c:pt idx="1028">
                  <c:v>0.97578692493946695</c:v>
                </c:pt>
                <c:pt idx="1029">
                  <c:v>0.97578692493946695</c:v>
                </c:pt>
                <c:pt idx="1030">
                  <c:v>0.97584541062801999</c:v>
                </c:pt>
                <c:pt idx="1031">
                  <c:v>0.97584541062801999</c:v>
                </c:pt>
                <c:pt idx="1032">
                  <c:v>0.97584541062801999</c:v>
                </c:pt>
                <c:pt idx="1033">
                  <c:v>0.97584541062801999</c:v>
                </c:pt>
                <c:pt idx="1034">
                  <c:v>0.97584541062801999</c:v>
                </c:pt>
                <c:pt idx="1035">
                  <c:v>0.97584541062801999</c:v>
                </c:pt>
                <c:pt idx="1036">
                  <c:v>0.97584541062801999</c:v>
                </c:pt>
                <c:pt idx="1037">
                  <c:v>0.97584541062801999</c:v>
                </c:pt>
                <c:pt idx="1038">
                  <c:v>0.97584541062801999</c:v>
                </c:pt>
                <c:pt idx="1039">
                  <c:v>0.97584541062801999</c:v>
                </c:pt>
                <c:pt idx="1040">
                  <c:v>0.97584541062801999</c:v>
                </c:pt>
                <c:pt idx="1041">
                  <c:v>0.97584541062801999</c:v>
                </c:pt>
                <c:pt idx="1042">
                  <c:v>0.97584541062801999</c:v>
                </c:pt>
                <c:pt idx="1043">
                  <c:v>0.97584541062801999</c:v>
                </c:pt>
                <c:pt idx="1044">
                  <c:v>0.97584541062801999</c:v>
                </c:pt>
                <c:pt idx="1045">
                  <c:v>0.97584541062801999</c:v>
                </c:pt>
                <c:pt idx="1046">
                  <c:v>0.97584541062801999</c:v>
                </c:pt>
                <c:pt idx="1047">
                  <c:v>0.97584541062801999</c:v>
                </c:pt>
                <c:pt idx="1048">
                  <c:v>0.97584541062801999</c:v>
                </c:pt>
                <c:pt idx="1049">
                  <c:v>0.97590361445783103</c:v>
                </c:pt>
                <c:pt idx="1050">
                  <c:v>0.97590361445783103</c:v>
                </c:pt>
                <c:pt idx="1051">
                  <c:v>0.97590361445783103</c:v>
                </c:pt>
                <c:pt idx="1052">
                  <c:v>0.97590361445783103</c:v>
                </c:pt>
                <c:pt idx="1053">
                  <c:v>0.97590361445783103</c:v>
                </c:pt>
                <c:pt idx="1054">
                  <c:v>0.97590361445783103</c:v>
                </c:pt>
                <c:pt idx="1055">
                  <c:v>0.97590361445783103</c:v>
                </c:pt>
                <c:pt idx="1056">
                  <c:v>0.97690086621751704</c:v>
                </c:pt>
                <c:pt idx="1057">
                  <c:v>0.97690086621751704</c:v>
                </c:pt>
                <c:pt idx="1058">
                  <c:v>0.97690086621751704</c:v>
                </c:pt>
                <c:pt idx="1059">
                  <c:v>0.97690086621751704</c:v>
                </c:pt>
                <c:pt idx="1060">
                  <c:v>0.97690086621751704</c:v>
                </c:pt>
                <c:pt idx="1061">
                  <c:v>0.97690086621751704</c:v>
                </c:pt>
                <c:pt idx="1062">
                  <c:v>0.97690086621751704</c:v>
                </c:pt>
                <c:pt idx="1063">
                  <c:v>0.97690086621751704</c:v>
                </c:pt>
                <c:pt idx="1064">
                  <c:v>0.97690086621751704</c:v>
                </c:pt>
                <c:pt idx="1065">
                  <c:v>0.97690086621751704</c:v>
                </c:pt>
                <c:pt idx="1066">
                  <c:v>0.97690086621751704</c:v>
                </c:pt>
                <c:pt idx="1067">
                  <c:v>0.97690086621751704</c:v>
                </c:pt>
                <c:pt idx="1068">
                  <c:v>0.97690086621751704</c:v>
                </c:pt>
                <c:pt idx="1069">
                  <c:v>0.97695631301008201</c:v>
                </c:pt>
                <c:pt idx="1070">
                  <c:v>0.97695631301008201</c:v>
                </c:pt>
                <c:pt idx="1071">
                  <c:v>0.97695631301008201</c:v>
                </c:pt>
                <c:pt idx="1072">
                  <c:v>0.97695631301008201</c:v>
                </c:pt>
                <c:pt idx="1073">
                  <c:v>0.97695631301008201</c:v>
                </c:pt>
                <c:pt idx="1074">
                  <c:v>0.97695631301008201</c:v>
                </c:pt>
                <c:pt idx="1075">
                  <c:v>0.97695631301008201</c:v>
                </c:pt>
                <c:pt idx="1076">
                  <c:v>0.97695631301008201</c:v>
                </c:pt>
                <c:pt idx="1077">
                  <c:v>0.97695631301008201</c:v>
                </c:pt>
                <c:pt idx="1078">
                  <c:v>0.97695631301008201</c:v>
                </c:pt>
                <c:pt idx="1079">
                  <c:v>0.97695631301008201</c:v>
                </c:pt>
                <c:pt idx="1080">
                  <c:v>0.97695631301008201</c:v>
                </c:pt>
                <c:pt idx="1081">
                  <c:v>0.97695631301008201</c:v>
                </c:pt>
                <c:pt idx="1082">
                  <c:v>0.97695631301008201</c:v>
                </c:pt>
                <c:pt idx="1083">
                  <c:v>0.97695631301008201</c:v>
                </c:pt>
                <c:pt idx="1084">
                  <c:v>0.97695631301008201</c:v>
                </c:pt>
                <c:pt idx="1085">
                  <c:v>0.97695631301008201</c:v>
                </c:pt>
                <c:pt idx="1086">
                  <c:v>0.97701149425287404</c:v>
                </c:pt>
                <c:pt idx="1087">
                  <c:v>0.97701149425287404</c:v>
                </c:pt>
                <c:pt idx="1088">
                  <c:v>0.97701149425287404</c:v>
                </c:pt>
                <c:pt idx="1089">
                  <c:v>0.97701149425287404</c:v>
                </c:pt>
                <c:pt idx="1090">
                  <c:v>0.97701149425287404</c:v>
                </c:pt>
                <c:pt idx="1091">
                  <c:v>0.97701149425287404</c:v>
                </c:pt>
                <c:pt idx="1092">
                  <c:v>0.97701149425287404</c:v>
                </c:pt>
                <c:pt idx="1093">
                  <c:v>0.97701149425287404</c:v>
                </c:pt>
                <c:pt idx="1094">
                  <c:v>0.97701149425287404</c:v>
                </c:pt>
                <c:pt idx="1095">
                  <c:v>0.97701149425287404</c:v>
                </c:pt>
                <c:pt idx="1096">
                  <c:v>0.97706641184901999</c:v>
                </c:pt>
                <c:pt idx="1097">
                  <c:v>0.97706641184901999</c:v>
                </c:pt>
                <c:pt idx="1098">
                  <c:v>0.97706641184901999</c:v>
                </c:pt>
                <c:pt idx="1099">
                  <c:v>0.97706641184901999</c:v>
                </c:pt>
                <c:pt idx="1100">
                  <c:v>0.97706641184901999</c:v>
                </c:pt>
                <c:pt idx="1101">
                  <c:v>0.97706641184901999</c:v>
                </c:pt>
                <c:pt idx="1102">
                  <c:v>0.97706641184901999</c:v>
                </c:pt>
                <c:pt idx="1103">
                  <c:v>0.97706641184901999</c:v>
                </c:pt>
                <c:pt idx="1104">
                  <c:v>0.97706641184901999</c:v>
                </c:pt>
                <c:pt idx="1105">
                  <c:v>0.97706641184901999</c:v>
                </c:pt>
                <c:pt idx="1106">
                  <c:v>0.97706641184901999</c:v>
                </c:pt>
                <c:pt idx="1107">
                  <c:v>0.97706641184901999</c:v>
                </c:pt>
                <c:pt idx="1108">
                  <c:v>0.97706641184901999</c:v>
                </c:pt>
                <c:pt idx="1109">
                  <c:v>0.97712106768350804</c:v>
                </c:pt>
                <c:pt idx="1110">
                  <c:v>0.97712106768350804</c:v>
                </c:pt>
                <c:pt idx="1111">
                  <c:v>0.97712106768350804</c:v>
                </c:pt>
                <c:pt idx="1112">
                  <c:v>0.97712106768350804</c:v>
                </c:pt>
                <c:pt idx="1113">
                  <c:v>0.97712106768350804</c:v>
                </c:pt>
                <c:pt idx="1114">
                  <c:v>0.97712106768350804</c:v>
                </c:pt>
                <c:pt idx="1115">
                  <c:v>0.97712106768350804</c:v>
                </c:pt>
                <c:pt idx="1116">
                  <c:v>0.97717546362339502</c:v>
                </c:pt>
                <c:pt idx="1117">
                  <c:v>0.97717546362339502</c:v>
                </c:pt>
                <c:pt idx="1118">
                  <c:v>0.97717546362339502</c:v>
                </c:pt>
                <c:pt idx="1119">
                  <c:v>0.97717546362339502</c:v>
                </c:pt>
                <c:pt idx="1120">
                  <c:v>0.97717546362339502</c:v>
                </c:pt>
                <c:pt idx="1121">
                  <c:v>0.97717546362339502</c:v>
                </c:pt>
                <c:pt idx="1122">
                  <c:v>0.97717546362339502</c:v>
                </c:pt>
                <c:pt idx="1123">
                  <c:v>0.97722960151802696</c:v>
                </c:pt>
                <c:pt idx="1124">
                  <c:v>0.97722960151802696</c:v>
                </c:pt>
                <c:pt idx="1125">
                  <c:v>0.976303317535545</c:v>
                </c:pt>
                <c:pt idx="1126">
                  <c:v>0.976303317535545</c:v>
                </c:pt>
                <c:pt idx="1127">
                  <c:v>0.976303317535545</c:v>
                </c:pt>
                <c:pt idx="1128">
                  <c:v>0.976303317535545</c:v>
                </c:pt>
                <c:pt idx="1129">
                  <c:v>0.976303317535545</c:v>
                </c:pt>
                <c:pt idx="1130">
                  <c:v>0.976303317535545</c:v>
                </c:pt>
                <c:pt idx="1131">
                  <c:v>0.976303317535545</c:v>
                </c:pt>
                <c:pt idx="1132">
                  <c:v>0.976303317535545</c:v>
                </c:pt>
                <c:pt idx="1133">
                  <c:v>0.976303317535545</c:v>
                </c:pt>
                <c:pt idx="1134">
                  <c:v>0.976303317535545</c:v>
                </c:pt>
                <c:pt idx="1135">
                  <c:v>0.976303317535545</c:v>
                </c:pt>
                <c:pt idx="1136">
                  <c:v>0.976303317535545</c:v>
                </c:pt>
                <c:pt idx="1137">
                  <c:v>0.976303317535545</c:v>
                </c:pt>
                <c:pt idx="1138">
                  <c:v>0.976303317535545</c:v>
                </c:pt>
                <c:pt idx="1139">
                  <c:v>0.976303317535545</c:v>
                </c:pt>
                <c:pt idx="1140">
                  <c:v>0.976303317535545</c:v>
                </c:pt>
                <c:pt idx="1141">
                  <c:v>0.976303317535545</c:v>
                </c:pt>
                <c:pt idx="1142">
                  <c:v>0.976303317535545</c:v>
                </c:pt>
                <c:pt idx="1143">
                  <c:v>0.976303317535545</c:v>
                </c:pt>
                <c:pt idx="1144">
                  <c:v>0.976303317535545</c:v>
                </c:pt>
                <c:pt idx="1145">
                  <c:v>0.976303317535545</c:v>
                </c:pt>
                <c:pt idx="1146">
                  <c:v>0.976303317535545</c:v>
                </c:pt>
                <c:pt idx="1147">
                  <c:v>0.976303317535545</c:v>
                </c:pt>
                <c:pt idx="1148">
                  <c:v>0.976303317535545</c:v>
                </c:pt>
                <c:pt idx="1149">
                  <c:v>0.976303317535545</c:v>
                </c:pt>
                <c:pt idx="1150">
                  <c:v>0.976303317535545</c:v>
                </c:pt>
                <c:pt idx="1151">
                  <c:v>0.976303317535545</c:v>
                </c:pt>
                <c:pt idx="1152">
                  <c:v>0.976303317535545</c:v>
                </c:pt>
                <c:pt idx="1153">
                  <c:v>0.976303317535545</c:v>
                </c:pt>
                <c:pt idx="1154">
                  <c:v>0.976303317535545</c:v>
                </c:pt>
                <c:pt idx="1155">
                  <c:v>0.976303317535545</c:v>
                </c:pt>
                <c:pt idx="1156">
                  <c:v>0.976303317535545</c:v>
                </c:pt>
                <c:pt idx="1157">
                  <c:v>0.976303317535545</c:v>
                </c:pt>
                <c:pt idx="1158">
                  <c:v>0.976303317535545</c:v>
                </c:pt>
                <c:pt idx="1159">
                  <c:v>0.976303317535545</c:v>
                </c:pt>
                <c:pt idx="1160">
                  <c:v>0.976303317535545</c:v>
                </c:pt>
                <c:pt idx="1161">
                  <c:v>0.976303317535545</c:v>
                </c:pt>
                <c:pt idx="1162">
                  <c:v>0.976303317535545</c:v>
                </c:pt>
                <c:pt idx="1163">
                  <c:v>0.976303317535545</c:v>
                </c:pt>
                <c:pt idx="1164">
                  <c:v>0.976303317535545</c:v>
                </c:pt>
                <c:pt idx="1165">
                  <c:v>0.976303317535545</c:v>
                </c:pt>
                <c:pt idx="1166">
                  <c:v>0.976303317535545</c:v>
                </c:pt>
                <c:pt idx="1167">
                  <c:v>0.976303317535545</c:v>
                </c:pt>
                <c:pt idx="1168">
                  <c:v>0.976303317535545</c:v>
                </c:pt>
                <c:pt idx="1169">
                  <c:v>0.97722960151802696</c:v>
                </c:pt>
                <c:pt idx="1170">
                  <c:v>0.97722960151802696</c:v>
                </c:pt>
                <c:pt idx="1171">
                  <c:v>0.97722960151802696</c:v>
                </c:pt>
                <c:pt idx="1172">
                  <c:v>0.97722960151802696</c:v>
                </c:pt>
                <c:pt idx="1173">
                  <c:v>0.97722960151802696</c:v>
                </c:pt>
                <c:pt idx="1174">
                  <c:v>0.97722960151802696</c:v>
                </c:pt>
                <c:pt idx="1175">
                  <c:v>0.97722960151802696</c:v>
                </c:pt>
                <c:pt idx="1176">
                  <c:v>0.97722960151802696</c:v>
                </c:pt>
                <c:pt idx="1177">
                  <c:v>0.97722960151802696</c:v>
                </c:pt>
                <c:pt idx="1178">
                  <c:v>0.97722960151802696</c:v>
                </c:pt>
                <c:pt idx="1179">
                  <c:v>0.97722960151802696</c:v>
                </c:pt>
                <c:pt idx="1180">
                  <c:v>0.97722960151802696</c:v>
                </c:pt>
                <c:pt idx="1181">
                  <c:v>0.97722960151802696</c:v>
                </c:pt>
                <c:pt idx="1182">
                  <c:v>0.97722960151802696</c:v>
                </c:pt>
                <c:pt idx="1183">
                  <c:v>0.97722960151802696</c:v>
                </c:pt>
                <c:pt idx="1184">
                  <c:v>0.97722960151802696</c:v>
                </c:pt>
                <c:pt idx="1185">
                  <c:v>0.978157644824311</c:v>
                </c:pt>
                <c:pt idx="1186">
                  <c:v>0.97810566396953802</c:v>
                </c:pt>
                <c:pt idx="1187">
                  <c:v>0.97810566396953802</c:v>
                </c:pt>
                <c:pt idx="1188">
                  <c:v>0.97810566396953802</c:v>
                </c:pt>
                <c:pt idx="1189">
                  <c:v>0.97810566396953802</c:v>
                </c:pt>
                <c:pt idx="1190">
                  <c:v>0.97810566396953802</c:v>
                </c:pt>
                <c:pt idx="1191">
                  <c:v>0.97810566396953802</c:v>
                </c:pt>
                <c:pt idx="1192">
                  <c:v>0.97810566396953802</c:v>
                </c:pt>
                <c:pt idx="1193">
                  <c:v>0.97810566396953802</c:v>
                </c:pt>
                <c:pt idx="1194">
                  <c:v>0.97810566396953802</c:v>
                </c:pt>
                <c:pt idx="1195">
                  <c:v>0.97810566396953802</c:v>
                </c:pt>
                <c:pt idx="1196">
                  <c:v>0.97810566396953802</c:v>
                </c:pt>
                <c:pt idx="1197">
                  <c:v>0.97810566396953802</c:v>
                </c:pt>
                <c:pt idx="1198">
                  <c:v>0.97810566396953802</c:v>
                </c:pt>
                <c:pt idx="1199">
                  <c:v>0.97810566396953802</c:v>
                </c:pt>
                <c:pt idx="1200">
                  <c:v>0.97810566396953802</c:v>
                </c:pt>
                <c:pt idx="1201">
                  <c:v>0.97810566396953802</c:v>
                </c:pt>
                <c:pt idx="1202">
                  <c:v>0.97810566396953802</c:v>
                </c:pt>
                <c:pt idx="1203">
                  <c:v>0.97810566396953802</c:v>
                </c:pt>
                <c:pt idx="1204">
                  <c:v>0.97810566396953802</c:v>
                </c:pt>
                <c:pt idx="1205">
                  <c:v>0.97810566396953802</c:v>
                </c:pt>
                <c:pt idx="1206">
                  <c:v>0.97810566396953802</c:v>
                </c:pt>
                <c:pt idx="1207">
                  <c:v>0.97810566396953802</c:v>
                </c:pt>
                <c:pt idx="1208">
                  <c:v>0.97810566396953802</c:v>
                </c:pt>
                <c:pt idx="1209">
                  <c:v>0.97810566396953802</c:v>
                </c:pt>
                <c:pt idx="1210">
                  <c:v>0.97717546362339502</c:v>
                </c:pt>
                <c:pt idx="1211">
                  <c:v>0.97717546362339502</c:v>
                </c:pt>
                <c:pt idx="1212">
                  <c:v>0.97717546362339502</c:v>
                </c:pt>
                <c:pt idx="1213">
                  <c:v>0.97717546362339502</c:v>
                </c:pt>
                <c:pt idx="1214">
                  <c:v>0.97717546362339502</c:v>
                </c:pt>
                <c:pt idx="1215">
                  <c:v>0.97717546362339502</c:v>
                </c:pt>
                <c:pt idx="1216">
                  <c:v>0.97717546362339502</c:v>
                </c:pt>
                <c:pt idx="1217">
                  <c:v>0.97717546362339502</c:v>
                </c:pt>
                <c:pt idx="1218">
                  <c:v>0.97717546362339502</c:v>
                </c:pt>
                <c:pt idx="1219">
                  <c:v>0.97712106768350804</c:v>
                </c:pt>
                <c:pt idx="1220">
                  <c:v>0.97712106768350804</c:v>
                </c:pt>
                <c:pt idx="1221">
                  <c:v>0.97712106768350804</c:v>
                </c:pt>
                <c:pt idx="1222">
                  <c:v>0.97712106768350804</c:v>
                </c:pt>
                <c:pt idx="1223">
                  <c:v>0.97712106768350804</c:v>
                </c:pt>
                <c:pt idx="1224">
                  <c:v>0.97712106768350804</c:v>
                </c:pt>
                <c:pt idx="1225">
                  <c:v>0.97712106768350804</c:v>
                </c:pt>
                <c:pt idx="1226">
                  <c:v>0.97712106768350804</c:v>
                </c:pt>
                <c:pt idx="1227">
                  <c:v>0.97624703087886</c:v>
                </c:pt>
                <c:pt idx="1228">
                  <c:v>0.97624703087886</c:v>
                </c:pt>
                <c:pt idx="1229">
                  <c:v>0.97624703087886</c:v>
                </c:pt>
                <c:pt idx="1230">
                  <c:v>0.97624703087886</c:v>
                </c:pt>
                <c:pt idx="1231">
                  <c:v>0.97624703087886</c:v>
                </c:pt>
                <c:pt idx="1232">
                  <c:v>0.97624703087886</c:v>
                </c:pt>
                <c:pt idx="1233">
                  <c:v>0.97624703087886</c:v>
                </c:pt>
                <c:pt idx="1234">
                  <c:v>0.97624703087886</c:v>
                </c:pt>
                <c:pt idx="1235">
                  <c:v>0.97624703087886</c:v>
                </c:pt>
                <c:pt idx="1236">
                  <c:v>0.976303317535545</c:v>
                </c:pt>
                <c:pt idx="1237">
                  <c:v>0.976303317535545</c:v>
                </c:pt>
                <c:pt idx="1238">
                  <c:v>0.976303317535545</c:v>
                </c:pt>
                <c:pt idx="1239">
                  <c:v>0.97537878787878796</c:v>
                </c:pt>
                <c:pt idx="1240">
                  <c:v>0.97537878787878796</c:v>
                </c:pt>
                <c:pt idx="1241">
                  <c:v>0.97537878787878796</c:v>
                </c:pt>
                <c:pt idx="1242">
                  <c:v>0.97537878787878796</c:v>
                </c:pt>
                <c:pt idx="1243">
                  <c:v>0.97537878787878796</c:v>
                </c:pt>
                <c:pt idx="1244">
                  <c:v>0.97537878787878796</c:v>
                </c:pt>
                <c:pt idx="1245">
                  <c:v>0.97537878787878796</c:v>
                </c:pt>
                <c:pt idx="1246">
                  <c:v>0.97543693906471396</c:v>
                </c:pt>
                <c:pt idx="1247">
                  <c:v>0.97543693906471396</c:v>
                </c:pt>
                <c:pt idx="1248">
                  <c:v>0.97543693906471396</c:v>
                </c:pt>
                <c:pt idx="1249">
                  <c:v>0.97543693906471396</c:v>
                </c:pt>
                <c:pt idx="1250">
                  <c:v>0.97543693906471396</c:v>
                </c:pt>
                <c:pt idx="1251">
                  <c:v>0.97543693906471396</c:v>
                </c:pt>
                <c:pt idx="1252">
                  <c:v>0.97543693906471396</c:v>
                </c:pt>
                <c:pt idx="1253">
                  <c:v>0.97543693906471396</c:v>
                </c:pt>
                <c:pt idx="1254">
                  <c:v>0.97543693906471396</c:v>
                </c:pt>
                <c:pt idx="1255">
                  <c:v>0.97451628126474699</c:v>
                </c:pt>
                <c:pt idx="1256">
                  <c:v>0.97457627118643997</c:v>
                </c:pt>
                <c:pt idx="1257">
                  <c:v>0.97457627118643997</c:v>
                </c:pt>
                <c:pt idx="1258">
                  <c:v>0.97457627118643997</c:v>
                </c:pt>
                <c:pt idx="1259">
                  <c:v>0.97457627118643997</c:v>
                </c:pt>
                <c:pt idx="1260">
                  <c:v>0.97457627118643997</c:v>
                </c:pt>
                <c:pt idx="1261">
                  <c:v>0.97457627118643997</c:v>
                </c:pt>
                <c:pt idx="1262">
                  <c:v>0.97463597933302004</c:v>
                </c:pt>
                <c:pt idx="1263">
                  <c:v>0.97463597933302004</c:v>
                </c:pt>
                <c:pt idx="1264">
                  <c:v>0.97463597933302004</c:v>
                </c:pt>
                <c:pt idx="1265">
                  <c:v>0.97463597933302004</c:v>
                </c:pt>
                <c:pt idx="1266">
                  <c:v>0.97469540768509899</c:v>
                </c:pt>
                <c:pt idx="1267">
                  <c:v>0.97469540768509899</c:v>
                </c:pt>
                <c:pt idx="1268">
                  <c:v>0.97469540768509899</c:v>
                </c:pt>
                <c:pt idx="1269">
                  <c:v>0.97469540768509899</c:v>
                </c:pt>
                <c:pt idx="1270">
                  <c:v>0.97469540768509899</c:v>
                </c:pt>
                <c:pt idx="1271">
                  <c:v>0.97475455820476797</c:v>
                </c:pt>
                <c:pt idx="1272">
                  <c:v>0.97475455820476797</c:v>
                </c:pt>
                <c:pt idx="1273">
                  <c:v>0.97475455820476797</c:v>
                </c:pt>
                <c:pt idx="1274">
                  <c:v>0.97475455820476797</c:v>
                </c:pt>
                <c:pt idx="1275">
                  <c:v>0.97475455820476797</c:v>
                </c:pt>
                <c:pt idx="1276">
                  <c:v>0.97475455820476797</c:v>
                </c:pt>
                <c:pt idx="1277">
                  <c:v>0.974813432835821</c:v>
                </c:pt>
                <c:pt idx="1278">
                  <c:v>0.974813432835821</c:v>
                </c:pt>
                <c:pt idx="1279">
                  <c:v>0.974813432835821</c:v>
                </c:pt>
                <c:pt idx="1280">
                  <c:v>0.974813432835821</c:v>
                </c:pt>
                <c:pt idx="1281">
                  <c:v>0.974813432835821</c:v>
                </c:pt>
                <c:pt idx="1282">
                  <c:v>0.974813432835821</c:v>
                </c:pt>
                <c:pt idx="1283">
                  <c:v>0.974813432835821</c:v>
                </c:pt>
                <c:pt idx="1284">
                  <c:v>0.974813432835821</c:v>
                </c:pt>
                <c:pt idx="1285">
                  <c:v>0.974813432835821</c:v>
                </c:pt>
                <c:pt idx="1286">
                  <c:v>0.974813432835821</c:v>
                </c:pt>
                <c:pt idx="1287">
                  <c:v>0.97487203350395502</c:v>
                </c:pt>
                <c:pt idx="1288">
                  <c:v>0.97487203350395502</c:v>
                </c:pt>
                <c:pt idx="1289">
                  <c:v>0.97487203350395502</c:v>
                </c:pt>
                <c:pt idx="1290">
                  <c:v>0.97487203350395502</c:v>
                </c:pt>
                <c:pt idx="1291">
                  <c:v>0.97487203350395502</c:v>
                </c:pt>
                <c:pt idx="1292">
                  <c:v>0.97487203350395502</c:v>
                </c:pt>
                <c:pt idx="1293">
                  <c:v>0.97493036211699202</c:v>
                </c:pt>
                <c:pt idx="1294">
                  <c:v>0.97493036211699202</c:v>
                </c:pt>
                <c:pt idx="1295">
                  <c:v>0.97493036211699202</c:v>
                </c:pt>
                <c:pt idx="1296">
                  <c:v>0.97493036211699202</c:v>
                </c:pt>
                <c:pt idx="1297">
                  <c:v>0.97493036211699202</c:v>
                </c:pt>
                <c:pt idx="1298">
                  <c:v>0.97498842056507695</c:v>
                </c:pt>
                <c:pt idx="1299">
                  <c:v>0.97498842056507695</c:v>
                </c:pt>
                <c:pt idx="1300">
                  <c:v>0.97498842056507695</c:v>
                </c:pt>
                <c:pt idx="1301">
                  <c:v>0.97498842056507695</c:v>
                </c:pt>
                <c:pt idx="1302">
                  <c:v>0.97504621072088704</c:v>
                </c:pt>
                <c:pt idx="1303">
                  <c:v>0.97504621072088704</c:v>
                </c:pt>
                <c:pt idx="1304">
                  <c:v>0.97504621072088704</c:v>
                </c:pt>
                <c:pt idx="1305">
                  <c:v>0.97504621072088704</c:v>
                </c:pt>
                <c:pt idx="1306">
                  <c:v>0.97504621072088704</c:v>
                </c:pt>
                <c:pt idx="1307">
                  <c:v>0.97504621072088704</c:v>
                </c:pt>
                <c:pt idx="1308">
                  <c:v>0.975103734439834</c:v>
                </c:pt>
                <c:pt idx="1309">
                  <c:v>0.975103734439834</c:v>
                </c:pt>
                <c:pt idx="1310">
                  <c:v>0.975103734439834</c:v>
                </c:pt>
                <c:pt idx="1311">
                  <c:v>0.975103734439834</c:v>
                </c:pt>
                <c:pt idx="1312">
                  <c:v>0.975103734439834</c:v>
                </c:pt>
                <c:pt idx="1313">
                  <c:v>0.975103734439834</c:v>
                </c:pt>
                <c:pt idx="1314">
                  <c:v>0.975103734439834</c:v>
                </c:pt>
                <c:pt idx="1315">
                  <c:v>0.97516099356025698</c:v>
                </c:pt>
                <c:pt idx="1316">
                  <c:v>0.97516099356025698</c:v>
                </c:pt>
                <c:pt idx="1317">
                  <c:v>0.97516099356025698</c:v>
                </c:pt>
                <c:pt idx="1318">
                  <c:v>0.97516099356025698</c:v>
                </c:pt>
                <c:pt idx="1319">
                  <c:v>0.97516099356025698</c:v>
                </c:pt>
                <c:pt idx="1320">
                  <c:v>0.97516099356025698</c:v>
                </c:pt>
                <c:pt idx="1321">
                  <c:v>0.97521798990362496</c:v>
                </c:pt>
                <c:pt idx="1322">
                  <c:v>0.97521798990362496</c:v>
                </c:pt>
                <c:pt idx="1323">
                  <c:v>0.97521798990362496</c:v>
                </c:pt>
                <c:pt idx="1324">
                  <c:v>0.97521798990362496</c:v>
                </c:pt>
                <c:pt idx="1325">
                  <c:v>0.97521798990362496</c:v>
                </c:pt>
                <c:pt idx="1326">
                  <c:v>0.97521798990362496</c:v>
                </c:pt>
                <c:pt idx="1327">
                  <c:v>0.97521798990362496</c:v>
                </c:pt>
                <c:pt idx="1328">
                  <c:v>0.97521798990362496</c:v>
                </c:pt>
                <c:pt idx="1329">
                  <c:v>0.97521798990362496</c:v>
                </c:pt>
                <c:pt idx="1330">
                  <c:v>0.97527472527472503</c:v>
                </c:pt>
                <c:pt idx="1331">
                  <c:v>0.97527472527472503</c:v>
                </c:pt>
                <c:pt idx="1332">
                  <c:v>0.97527472527472503</c:v>
                </c:pt>
                <c:pt idx="1333">
                  <c:v>0.97527472527472503</c:v>
                </c:pt>
                <c:pt idx="1334">
                  <c:v>0.97527472527472503</c:v>
                </c:pt>
                <c:pt idx="1335">
                  <c:v>0.97527472527472503</c:v>
                </c:pt>
                <c:pt idx="1336">
                  <c:v>0.97527472527472503</c:v>
                </c:pt>
                <c:pt idx="1337">
                  <c:v>0.97438243366880195</c:v>
                </c:pt>
                <c:pt idx="1338">
                  <c:v>0.97438243366880195</c:v>
                </c:pt>
                <c:pt idx="1339">
                  <c:v>0.97438243366880195</c:v>
                </c:pt>
                <c:pt idx="1340">
                  <c:v>0.97438243366880195</c:v>
                </c:pt>
                <c:pt idx="1341">
                  <c:v>0.97438243366880195</c:v>
                </c:pt>
                <c:pt idx="1342">
                  <c:v>0.97438243366880195</c:v>
                </c:pt>
                <c:pt idx="1343">
                  <c:v>0.97438243366880195</c:v>
                </c:pt>
                <c:pt idx="1344">
                  <c:v>0.97438243366880195</c:v>
                </c:pt>
                <c:pt idx="1345">
                  <c:v>0.97438243366880195</c:v>
                </c:pt>
                <c:pt idx="1346">
                  <c:v>0.97438243366880195</c:v>
                </c:pt>
                <c:pt idx="1347">
                  <c:v>0.97438243366880195</c:v>
                </c:pt>
                <c:pt idx="1348">
                  <c:v>0.97438243366880195</c:v>
                </c:pt>
                <c:pt idx="1349">
                  <c:v>0.97438243366880195</c:v>
                </c:pt>
                <c:pt idx="1350">
                  <c:v>0.97438243366880195</c:v>
                </c:pt>
                <c:pt idx="1351">
                  <c:v>0.97438243366880195</c:v>
                </c:pt>
                <c:pt idx="1352">
                  <c:v>0.97438243366880195</c:v>
                </c:pt>
                <c:pt idx="1353">
                  <c:v>0.97438243366880195</c:v>
                </c:pt>
                <c:pt idx="1354">
                  <c:v>0.97438243366880195</c:v>
                </c:pt>
                <c:pt idx="1355">
                  <c:v>0.97438243366880195</c:v>
                </c:pt>
                <c:pt idx="1356">
                  <c:v>0.97438243366880195</c:v>
                </c:pt>
                <c:pt idx="1357">
                  <c:v>0.97438243366880195</c:v>
                </c:pt>
                <c:pt idx="1358">
                  <c:v>0.97438243366880195</c:v>
                </c:pt>
                <c:pt idx="1359">
                  <c:v>0.97444089456868999</c:v>
                </c:pt>
                <c:pt idx="1360">
                  <c:v>0.97444089456868999</c:v>
                </c:pt>
                <c:pt idx="1361">
                  <c:v>0.97444089456868999</c:v>
                </c:pt>
                <c:pt idx="1362">
                  <c:v>0.97444089456868999</c:v>
                </c:pt>
                <c:pt idx="1363">
                  <c:v>0.97355221158230698</c:v>
                </c:pt>
                <c:pt idx="1364">
                  <c:v>0.97355221158230698</c:v>
                </c:pt>
                <c:pt idx="1365">
                  <c:v>0.97355221158230698</c:v>
                </c:pt>
                <c:pt idx="1366">
                  <c:v>0.97355221158230698</c:v>
                </c:pt>
                <c:pt idx="1367">
                  <c:v>0.97355221158230698</c:v>
                </c:pt>
                <c:pt idx="1368">
                  <c:v>0.97355221158230698</c:v>
                </c:pt>
                <c:pt idx="1369">
                  <c:v>0.97349177330895797</c:v>
                </c:pt>
                <c:pt idx="1370">
                  <c:v>0.97349177330895797</c:v>
                </c:pt>
                <c:pt idx="1371">
                  <c:v>0.97349177330895797</c:v>
                </c:pt>
                <c:pt idx="1372">
                  <c:v>0.97349177330895797</c:v>
                </c:pt>
                <c:pt idx="1373">
                  <c:v>0.97355221158230698</c:v>
                </c:pt>
                <c:pt idx="1374">
                  <c:v>0.97266514806378102</c:v>
                </c:pt>
                <c:pt idx="1375">
                  <c:v>0.97266514806378102</c:v>
                </c:pt>
                <c:pt idx="1376">
                  <c:v>0.97266514806378102</c:v>
                </c:pt>
                <c:pt idx="1377">
                  <c:v>0.97266514806378102</c:v>
                </c:pt>
                <c:pt idx="1378">
                  <c:v>0.97266514806378102</c:v>
                </c:pt>
                <c:pt idx="1379">
                  <c:v>0.97266514806378102</c:v>
                </c:pt>
                <c:pt idx="1380">
                  <c:v>0.97266514806378102</c:v>
                </c:pt>
                <c:pt idx="1381">
                  <c:v>0.97266514806378102</c:v>
                </c:pt>
                <c:pt idx="1382">
                  <c:v>0.97266514806378102</c:v>
                </c:pt>
                <c:pt idx="1383">
                  <c:v>0.97177969959035104</c:v>
                </c:pt>
                <c:pt idx="1384">
                  <c:v>0.97177969959035104</c:v>
                </c:pt>
                <c:pt idx="1385">
                  <c:v>0.97177969959035104</c:v>
                </c:pt>
                <c:pt idx="1386">
                  <c:v>0.97184377838328795</c:v>
                </c:pt>
                <c:pt idx="1387">
                  <c:v>0.97184377838328795</c:v>
                </c:pt>
                <c:pt idx="1388">
                  <c:v>0.97184377838328795</c:v>
                </c:pt>
                <c:pt idx="1389">
                  <c:v>0.97184377838328795</c:v>
                </c:pt>
                <c:pt idx="1390">
                  <c:v>0.97184377838328795</c:v>
                </c:pt>
                <c:pt idx="1391">
                  <c:v>0.97096188747731405</c:v>
                </c:pt>
                <c:pt idx="1392">
                  <c:v>0.97096188747731405</c:v>
                </c:pt>
                <c:pt idx="1393">
                  <c:v>0.97096188747731405</c:v>
                </c:pt>
                <c:pt idx="1394">
                  <c:v>0.97096188747731405</c:v>
                </c:pt>
                <c:pt idx="1395">
                  <c:v>0.97096188747731405</c:v>
                </c:pt>
                <c:pt idx="1396">
                  <c:v>0.97102761430511497</c:v>
                </c:pt>
                <c:pt idx="1397">
                  <c:v>0.97102761430511497</c:v>
                </c:pt>
                <c:pt idx="1398">
                  <c:v>0.97102761430511497</c:v>
                </c:pt>
                <c:pt idx="1399">
                  <c:v>0.97102761430511497</c:v>
                </c:pt>
                <c:pt idx="1400">
                  <c:v>0.97014925373134298</c:v>
                </c:pt>
                <c:pt idx="1401">
                  <c:v>0.97014925373134298</c:v>
                </c:pt>
                <c:pt idx="1402">
                  <c:v>0.97014925373134298</c:v>
                </c:pt>
                <c:pt idx="1403">
                  <c:v>0.97014925373134298</c:v>
                </c:pt>
                <c:pt idx="1404">
                  <c:v>0.97014925373134298</c:v>
                </c:pt>
                <c:pt idx="1405">
                  <c:v>0.97014925373134298</c:v>
                </c:pt>
              </c:numCache>
            </c:numRef>
          </c:yVal>
          <c:smooth val="1"/>
          <c:extLst xmlns:c16r2="http://schemas.microsoft.com/office/drawing/2015/06/chart">
            <c:ext xmlns:c16="http://schemas.microsoft.com/office/drawing/2014/chart" uri="{C3380CC4-5D6E-409C-BE32-E72D297353CC}">
              <c16:uniqueId val="{00000003-B9E5-C847-8918-228E48929D16}"/>
            </c:ext>
          </c:extLst>
        </c:ser>
        <c:dLbls>
          <c:showLegendKey val="0"/>
          <c:showVal val="0"/>
          <c:showCatName val="0"/>
          <c:showSerName val="0"/>
          <c:showPercent val="0"/>
          <c:showBubbleSize val="0"/>
        </c:dLbls>
        <c:axId val="332445568"/>
        <c:axId val="332451840"/>
        <c:extLst xmlns:c16r2="http://schemas.microsoft.com/office/drawing/2015/06/chart">
          <c:ext xmlns:c15="http://schemas.microsoft.com/office/drawing/2012/chart" uri="{02D57815-91ED-43cb-92C2-25804820EDAC}">
            <c15:filteredScatterSeries>
              <c15:ser>
                <c:idx val="10"/>
                <c:order val="4"/>
                <c:tx>
                  <c:v>15OH Combustion</c:v>
                </c:tx>
                <c:marker>
                  <c:symbol val="none"/>
                </c:marker>
                <c:xVal>
                  <c:numRef>
                    <c:extLst xmlns:c16r2="http://schemas.microsoft.com/office/drawing/2015/06/chart">
                      <c:ex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6r2="http://schemas.microsoft.com/office/drawing/2015/06/chart">
                      <c:ext uri="{02D57815-91ED-43cb-92C2-25804820EDAC}">
                        <c15:formulaRef>
                          <c15:sqref>'CO2'!$S$2:$S$1372</c15:sqref>
                        </c15:formulaRef>
                      </c:ext>
                    </c:extLst>
                    <c:numCache>
                      <c:formatCode>0.00%</c:formatCode>
                      <c:ptCount val="13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11111111111111099</c:v>
                      </c:pt>
                      <c:pt idx="24">
                        <c:v>9.0909090909090898E-2</c:v>
                      </c:pt>
                      <c:pt idx="25">
                        <c:v>0.15384615384615399</c:v>
                      </c:pt>
                      <c:pt idx="26">
                        <c:v>0.2</c:v>
                      </c:pt>
                      <c:pt idx="27">
                        <c:v>0.1875</c:v>
                      </c:pt>
                      <c:pt idx="28">
                        <c:v>0.25</c:v>
                      </c:pt>
                      <c:pt idx="29">
                        <c:v>0.28571428571428598</c:v>
                      </c:pt>
                      <c:pt idx="30">
                        <c:v>0.27272727272727298</c:v>
                      </c:pt>
                      <c:pt idx="31">
                        <c:v>0.28000000000000003</c:v>
                      </c:pt>
                      <c:pt idx="32">
                        <c:v>0.32142857142857201</c:v>
                      </c:pt>
                      <c:pt idx="33">
                        <c:v>0.35483870967741898</c:v>
                      </c:pt>
                      <c:pt idx="34">
                        <c:v>0.38235294117647101</c:v>
                      </c:pt>
                      <c:pt idx="35">
                        <c:v>0.394736842105263</c:v>
                      </c:pt>
                      <c:pt idx="36">
                        <c:v>0.41463414634146301</c:v>
                      </c:pt>
                      <c:pt idx="37">
                        <c:v>0.43181818181818199</c:v>
                      </c:pt>
                      <c:pt idx="38">
                        <c:v>0.45652173913043498</c:v>
                      </c:pt>
                      <c:pt idx="39">
                        <c:v>0.48</c:v>
                      </c:pt>
                      <c:pt idx="40">
                        <c:v>0.48148148148148101</c:v>
                      </c:pt>
                      <c:pt idx="41">
                        <c:v>0.472727272727273</c:v>
                      </c:pt>
                      <c:pt idx="42">
                        <c:v>0.49152542372881403</c:v>
                      </c:pt>
                      <c:pt idx="43">
                        <c:v>0.5</c:v>
                      </c:pt>
                      <c:pt idx="44">
                        <c:v>0.51515151515151503</c:v>
                      </c:pt>
                      <c:pt idx="45">
                        <c:v>0.52941176470588203</c:v>
                      </c:pt>
                      <c:pt idx="46">
                        <c:v>0.54166666666666696</c:v>
                      </c:pt>
                      <c:pt idx="47">
                        <c:v>0.53947368421052599</c:v>
                      </c:pt>
                      <c:pt idx="48">
                        <c:v>0.53246753246753298</c:v>
                      </c:pt>
                      <c:pt idx="49">
                        <c:v>0.54320987654320996</c:v>
                      </c:pt>
                      <c:pt idx="50">
                        <c:v>0.547619047619048</c:v>
                      </c:pt>
                      <c:pt idx="51">
                        <c:v>0.55681818181818199</c:v>
                      </c:pt>
                      <c:pt idx="52">
                        <c:v>0.56043956043956</c:v>
                      </c:pt>
                      <c:pt idx="53">
                        <c:v>0.56842105263157905</c:v>
                      </c:pt>
                      <c:pt idx="54">
                        <c:v>0.57142857142857195</c:v>
                      </c:pt>
                      <c:pt idx="55">
                        <c:v>0.57425742574257399</c:v>
                      </c:pt>
                      <c:pt idx="56">
                        <c:v>0.57547169811320797</c:v>
                      </c:pt>
                      <c:pt idx="57">
                        <c:v>0.58333333333333304</c:v>
                      </c:pt>
                      <c:pt idx="58">
                        <c:v>0.58558558558558604</c:v>
                      </c:pt>
                      <c:pt idx="59">
                        <c:v>0.58035714285714302</c:v>
                      </c:pt>
                      <c:pt idx="60">
                        <c:v>0.58620689655172398</c:v>
                      </c:pt>
                      <c:pt idx="61">
                        <c:v>0.58823529411764697</c:v>
                      </c:pt>
                      <c:pt idx="62">
                        <c:v>0.59016393442622905</c:v>
                      </c:pt>
                      <c:pt idx="63">
                        <c:v>0.59523809523809501</c:v>
                      </c:pt>
                      <c:pt idx="64">
                        <c:v>0.59689922480620194</c:v>
                      </c:pt>
                      <c:pt idx="65">
                        <c:v>0.60150375939849599</c:v>
                      </c:pt>
                      <c:pt idx="66">
                        <c:v>0.60740740740740695</c:v>
                      </c:pt>
                      <c:pt idx="67">
                        <c:v>0.60294117647058798</c:v>
                      </c:pt>
                      <c:pt idx="68">
                        <c:v>0.60714285714285698</c:v>
                      </c:pt>
                      <c:pt idx="69">
                        <c:v>0.608391608391608</c:v>
                      </c:pt>
                      <c:pt idx="70">
                        <c:v>0.61224489795918402</c:v>
                      </c:pt>
                      <c:pt idx="71">
                        <c:v>0.61333333333333295</c:v>
                      </c:pt>
                      <c:pt idx="72">
                        <c:v>0.61688311688311703</c:v>
                      </c:pt>
                      <c:pt idx="73">
                        <c:v>0.62420382165605104</c:v>
                      </c:pt>
                      <c:pt idx="74">
                        <c:v>0.62732919254658404</c:v>
                      </c:pt>
                      <c:pt idx="75">
                        <c:v>0.63030303030303003</c:v>
                      </c:pt>
                      <c:pt idx="76">
                        <c:v>0.63095238095238104</c:v>
                      </c:pt>
                      <c:pt idx="77">
                        <c:v>0.63372093023255804</c:v>
                      </c:pt>
                      <c:pt idx="78">
                        <c:v>0.63005780346820806</c:v>
                      </c:pt>
                      <c:pt idx="79">
                        <c:v>0.63276836158192096</c:v>
                      </c:pt>
                      <c:pt idx="80">
                        <c:v>0.63736263736263699</c:v>
                      </c:pt>
                      <c:pt idx="81">
                        <c:v>0.63978494623655902</c:v>
                      </c:pt>
                      <c:pt idx="82">
                        <c:v>0.64210526315789496</c:v>
                      </c:pt>
                      <c:pt idx="83">
                        <c:v>0.64432989690721698</c:v>
                      </c:pt>
                      <c:pt idx="84">
                        <c:v>0.64646464646464696</c:v>
                      </c:pt>
                      <c:pt idx="85">
                        <c:v>0.65174129353233901</c:v>
                      </c:pt>
                      <c:pt idx="86">
                        <c:v>0.65048543689320404</c:v>
                      </c:pt>
                      <c:pt idx="87">
                        <c:v>0.647342995169082</c:v>
                      </c:pt>
                      <c:pt idx="88">
                        <c:v>0.65094339622641495</c:v>
                      </c:pt>
                      <c:pt idx="89">
                        <c:v>0.65277777777777801</c:v>
                      </c:pt>
                      <c:pt idx="90">
                        <c:v>0.65610859728506798</c:v>
                      </c:pt>
                      <c:pt idx="91">
                        <c:v>0.65486725663716805</c:v>
                      </c:pt>
                      <c:pt idx="92">
                        <c:v>0.65800865800865804</c:v>
                      </c:pt>
                      <c:pt idx="93">
                        <c:v>0.66239316239316304</c:v>
                      </c:pt>
                      <c:pt idx="94">
                        <c:v>0.66249999999999998</c:v>
                      </c:pt>
                      <c:pt idx="95">
                        <c:v>0.65975103734439899</c:v>
                      </c:pt>
                      <c:pt idx="96">
                        <c:v>0.66400000000000003</c:v>
                      </c:pt>
                      <c:pt idx="97">
                        <c:v>0.66135458167330696</c:v>
                      </c:pt>
                      <c:pt idx="98">
                        <c:v>0.66147859922178998</c:v>
                      </c:pt>
                      <c:pt idx="99">
                        <c:v>0.66412213740458004</c:v>
                      </c:pt>
                      <c:pt idx="100">
                        <c:v>0.66417910447761197</c:v>
                      </c:pt>
                      <c:pt idx="101">
                        <c:v>0.66423357664233595</c:v>
                      </c:pt>
                      <c:pt idx="102">
                        <c:v>0.66428571428571404</c:v>
                      </c:pt>
                      <c:pt idx="103">
                        <c:v>0.67017543859649198</c:v>
                      </c:pt>
                      <c:pt idx="104">
                        <c:v>0.67241379310344795</c:v>
                      </c:pt>
                      <c:pt idx="105">
                        <c:v>0.67229729729729704</c:v>
                      </c:pt>
                      <c:pt idx="106">
                        <c:v>0.66778523489932895</c:v>
                      </c:pt>
                      <c:pt idx="107">
                        <c:v>0.66885245901639301</c:v>
                      </c:pt>
                      <c:pt idx="108">
                        <c:v>0.66881028938906795</c:v>
                      </c:pt>
                      <c:pt idx="109">
                        <c:v>0.66981132075471705</c:v>
                      </c:pt>
                      <c:pt idx="110">
                        <c:v>0.67283950617284005</c:v>
                      </c:pt>
                      <c:pt idx="111">
                        <c:v>0.67371601208459198</c:v>
                      </c:pt>
                      <c:pt idx="112">
                        <c:v>0.67455621301775104</c:v>
                      </c:pt>
                      <c:pt idx="113">
                        <c:v>0.67930029154519</c:v>
                      </c:pt>
                      <c:pt idx="114">
                        <c:v>0.68</c:v>
                      </c:pt>
                      <c:pt idx="115">
                        <c:v>0.67613636363636298</c:v>
                      </c:pt>
                      <c:pt idx="116">
                        <c:v>0.67688022284122595</c:v>
                      </c:pt>
                      <c:pt idx="117">
                        <c:v>0.67759562841530097</c:v>
                      </c:pt>
                      <c:pt idx="118">
                        <c:v>0.67914438502673802</c:v>
                      </c:pt>
                      <c:pt idx="119">
                        <c:v>0.67979002624671903</c:v>
                      </c:pt>
                      <c:pt idx="120">
                        <c:v>0.68041237113401998</c:v>
                      </c:pt>
                      <c:pt idx="121">
                        <c:v>0.684478371501272</c:v>
                      </c:pt>
                      <c:pt idx="122">
                        <c:v>0.68101265822784796</c:v>
                      </c:pt>
                      <c:pt idx="123">
                        <c:v>0.68407960199005002</c:v>
                      </c:pt>
                      <c:pt idx="124">
                        <c:v>0.688405797101449</c:v>
                      </c:pt>
                      <c:pt idx="125">
                        <c:v>0.68509615384615397</c:v>
                      </c:pt>
                      <c:pt idx="126">
                        <c:v>0.68632075471698095</c:v>
                      </c:pt>
                      <c:pt idx="127">
                        <c:v>0.68677494199535905</c:v>
                      </c:pt>
                      <c:pt idx="128">
                        <c:v>0.68721461187214605</c:v>
                      </c:pt>
                      <c:pt idx="129">
                        <c:v>0.68764044943820202</c:v>
                      </c:pt>
                      <c:pt idx="130">
                        <c:v>0.68805309734513298</c:v>
                      </c:pt>
                      <c:pt idx="131">
                        <c:v>0.69213973799126605</c:v>
                      </c:pt>
                      <c:pt idx="132">
                        <c:v>0.69247311827957003</c:v>
                      </c:pt>
                      <c:pt idx="133">
                        <c:v>0.69279661016949201</c:v>
                      </c:pt>
                      <c:pt idx="134">
                        <c:v>0.69133192389006304</c:v>
                      </c:pt>
                      <c:pt idx="135">
                        <c:v>0.69166666666666698</c:v>
                      </c:pt>
                      <c:pt idx="136">
                        <c:v>0.69341563786008198</c:v>
                      </c:pt>
                      <c:pt idx="137">
                        <c:v>0.69371196754563902</c:v>
                      </c:pt>
                      <c:pt idx="138">
                        <c:v>0.69539078156312595</c:v>
                      </c:pt>
                      <c:pt idx="139">
                        <c:v>0.69565217391304401</c:v>
                      </c:pt>
                      <c:pt idx="140">
                        <c:v>0.697265625</c:v>
                      </c:pt>
                      <c:pt idx="141">
                        <c:v>0.700193423597679</c:v>
                      </c:pt>
                      <c:pt idx="142">
                        <c:v>0.70229007633587803</c:v>
                      </c:pt>
                      <c:pt idx="143">
                        <c:v>0.70095238095238099</c:v>
                      </c:pt>
                      <c:pt idx="144">
                        <c:v>0.70244821092278698</c:v>
                      </c:pt>
                      <c:pt idx="145">
                        <c:v>0.70391061452514003</c:v>
                      </c:pt>
                      <c:pt idx="146">
                        <c:v>0.70534069981583802</c:v>
                      </c:pt>
                      <c:pt idx="147">
                        <c:v>0.70802919708029199</c:v>
                      </c:pt>
                      <c:pt idx="148">
                        <c:v>0.70938628158844697</c:v>
                      </c:pt>
                      <c:pt idx="149">
                        <c:v>0.711985688729875</c:v>
                      </c:pt>
                      <c:pt idx="150">
                        <c:v>0.71378091872791505</c:v>
                      </c:pt>
                      <c:pt idx="151">
                        <c:v>0.71628721541155904</c:v>
                      </c:pt>
                      <c:pt idx="152">
                        <c:v>0.71750433275563197</c:v>
                      </c:pt>
                      <c:pt idx="153">
                        <c:v>0.71750433275563197</c:v>
                      </c:pt>
                      <c:pt idx="154">
                        <c:v>0.719931271477663</c:v>
                      </c:pt>
                      <c:pt idx="155">
                        <c:v>0.72108843537415002</c:v>
                      </c:pt>
                      <c:pt idx="156">
                        <c:v>0.72344013490725101</c:v>
                      </c:pt>
                      <c:pt idx="157">
                        <c:v>0.72575250836120397</c:v>
                      </c:pt>
                      <c:pt idx="158">
                        <c:v>0.72802653399668305</c:v>
                      </c:pt>
                      <c:pt idx="159">
                        <c:v>0.73026315789473695</c:v>
                      </c:pt>
                      <c:pt idx="160">
                        <c:v>0.73246329526916798</c:v>
                      </c:pt>
                      <c:pt idx="161">
                        <c:v>0.73462783171520996</c:v>
                      </c:pt>
                      <c:pt idx="162">
                        <c:v>0.73462783171520996</c:v>
                      </c:pt>
                      <c:pt idx="163">
                        <c:v>0.73675762439807402</c:v>
                      </c:pt>
                      <c:pt idx="164">
                        <c:v>0.74003189792663504</c:v>
                      </c:pt>
                      <c:pt idx="165">
                        <c:v>0.742088607594937</c:v>
                      </c:pt>
                      <c:pt idx="166">
                        <c:v>0.74371069182390004</c:v>
                      </c:pt>
                      <c:pt idx="167">
                        <c:v>0.74570982839313604</c:v>
                      </c:pt>
                      <c:pt idx="168">
                        <c:v>0.748837209302326</c:v>
                      </c:pt>
                      <c:pt idx="169">
                        <c:v>0.75076923076923097</c:v>
                      </c:pt>
                      <c:pt idx="170">
                        <c:v>0.75267175572519096</c:v>
                      </c:pt>
                      <c:pt idx="171">
                        <c:v>0.75382262996941896</c:v>
                      </c:pt>
                      <c:pt idx="172">
                        <c:v>0.75646879756468799</c:v>
                      </c:pt>
                      <c:pt idx="173">
                        <c:v>0.75830815709969801</c:v>
                      </c:pt>
                      <c:pt idx="174">
                        <c:v>0.76126126126126104</c:v>
                      </c:pt>
                      <c:pt idx="175">
                        <c:v>0.76268656716417904</c:v>
                      </c:pt>
                      <c:pt idx="176">
                        <c:v>0.76557863501483703</c:v>
                      </c:pt>
                      <c:pt idx="177">
                        <c:v>0.76843657817109101</c:v>
                      </c:pt>
                      <c:pt idx="178">
                        <c:v>0.76843657817109101</c:v>
                      </c:pt>
                      <c:pt idx="179">
                        <c:v>0.76979472140762495</c:v>
                      </c:pt>
                      <c:pt idx="180">
                        <c:v>0.77424023154848098</c:v>
                      </c:pt>
                      <c:pt idx="181">
                        <c:v>0.77536231884058004</c:v>
                      </c:pt>
                      <c:pt idx="182">
                        <c:v>0.77777777777777801</c:v>
                      </c:pt>
                      <c:pt idx="183">
                        <c:v>0.78048780487804903</c:v>
                      </c:pt>
                      <c:pt idx="184">
                        <c:v>0.78316690442225401</c:v>
                      </c:pt>
                      <c:pt idx="185">
                        <c:v>0.78439716312056695</c:v>
                      </c:pt>
                      <c:pt idx="186">
                        <c:v>0.78702397743300401</c:v>
                      </c:pt>
                      <c:pt idx="187">
                        <c:v>0.78851540616246496</c:v>
                      </c:pt>
                      <c:pt idx="188">
                        <c:v>0.79079497907949803</c:v>
                      </c:pt>
                      <c:pt idx="189">
                        <c:v>0.79334257975034606</c:v>
                      </c:pt>
                      <c:pt idx="190">
                        <c:v>0.79444444444444495</c:v>
                      </c:pt>
                      <c:pt idx="191">
                        <c:v>0.79696132596685099</c:v>
                      </c:pt>
                      <c:pt idx="192">
                        <c:v>0.79945054945054905</c:v>
                      </c:pt>
                      <c:pt idx="193">
                        <c:v>0.80164158686730502</c:v>
                      </c:pt>
                      <c:pt idx="194">
                        <c:v>0.80408163265306098</c:v>
                      </c:pt>
                      <c:pt idx="195">
                        <c:v>0.80540540540540495</c:v>
                      </c:pt>
                      <c:pt idx="196">
                        <c:v>0.80779569892473102</c:v>
                      </c:pt>
                      <c:pt idx="197">
                        <c:v>0.81016042780748598</c:v>
                      </c:pt>
                      <c:pt idx="198">
                        <c:v>0.8125</c:v>
                      </c:pt>
                      <c:pt idx="199">
                        <c:v>0.81358189081224996</c:v>
                      </c:pt>
                      <c:pt idx="200">
                        <c:v>0.815894039735099</c:v>
                      </c:pt>
                      <c:pt idx="201">
                        <c:v>0.81818181818181801</c:v>
                      </c:pt>
                      <c:pt idx="202">
                        <c:v>0.82044560943643496</c:v>
                      </c:pt>
                      <c:pt idx="203">
                        <c:v>0.822685788787484</c:v>
                      </c:pt>
                      <c:pt idx="204">
                        <c:v>0.82490272373540796</c:v>
                      </c:pt>
                      <c:pt idx="205">
                        <c:v>0.82709677419354799</c:v>
                      </c:pt>
                      <c:pt idx="206">
                        <c:v>0.82820512820512804</c:v>
                      </c:pt>
                      <c:pt idx="207">
                        <c:v>0.83033419023136201</c:v>
                      </c:pt>
                      <c:pt idx="208">
                        <c:v>0.83226632522407096</c:v>
                      </c:pt>
                      <c:pt idx="209">
                        <c:v>0.83439490445859898</c:v>
                      </c:pt>
                      <c:pt idx="210">
                        <c:v>0.83650190114068501</c:v>
                      </c:pt>
                      <c:pt idx="211">
                        <c:v>0.83858764186632995</c:v>
                      </c:pt>
                      <c:pt idx="212">
                        <c:v>0.84045226130653194</c:v>
                      </c:pt>
                      <c:pt idx="213">
                        <c:v>0.84250000000000003</c:v>
                      </c:pt>
                      <c:pt idx="214">
                        <c:v>0.84452736318407995</c:v>
                      </c:pt>
                      <c:pt idx="215">
                        <c:v>0.84529702970297005</c:v>
                      </c:pt>
                      <c:pt idx="216">
                        <c:v>0.84729064039408897</c:v>
                      </c:pt>
                      <c:pt idx="217">
                        <c:v>0.85012285012285005</c:v>
                      </c:pt>
                      <c:pt idx="218">
                        <c:v>0.85116851168511698</c:v>
                      </c:pt>
                      <c:pt idx="219">
                        <c:v>0.85312117503060003</c:v>
                      </c:pt>
                      <c:pt idx="220">
                        <c:v>0.85592185592185599</c:v>
                      </c:pt>
                      <c:pt idx="221">
                        <c:v>0.85783718104495699</c:v>
                      </c:pt>
                      <c:pt idx="222">
                        <c:v>0.85956416464890995</c:v>
                      </c:pt>
                      <c:pt idx="223">
                        <c:v>0.86024096385542204</c:v>
                      </c:pt>
                      <c:pt idx="224">
                        <c:v>0.86298076923076905</c:v>
                      </c:pt>
                      <c:pt idx="225">
                        <c:v>0.86467065868263504</c:v>
                      </c:pt>
                      <c:pt idx="226">
                        <c:v>0.86738351254480295</c:v>
                      </c:pt>
                      <c:pt idx="227">
                        <c:v>0.86842105263157898</c:v>
                      </c:pt>
                      <c:pt idx="228">
                        <c:v>0.87127532777115602</c:v>
                      </c:pt>
                      <c:pt idx="229">
                        <c:v>0.87292161520190004</c:v>
                      </c:pt>
                      <c:pt idx="230">
                        <c:v>0.87559241706161095</c:v>
                      </c:pt>
                      <c:pt idx="231">
                        <c:v>0.87721369539551397</c:v>
                      </c:pt>
                      <c:pt idx="232">
                        <c:v>0.87985865724381596</c:v>
                      </c:pt>
                      <c:pt idx="233">
                        <c:v>0.88145539906103298</c:v>
                      </c:pt>
                      <c:pt idx="234">
                        <c:v>0.88145539906103298</c:v>
                      </c:pt>
                      <c:pt idx="235">
                        <c:v>0.88393903868698698</c:v>
                      </c:pt>
                      <c:pt idx="236">
                        <c:v>0.88604651162790704</c:v>
                      </c:pt>
                      <c:pt idx="237">
                        <c:v>0.88811188811188801</c:v>
                      </c:pt>
                      <c:pt idx="238">
                        <c:v>0.88953488372093004</c:v>
                      </c:pt>
                      <c:pt idx="239">
                        <c:v>0.89107763615295499</c:v>
                      </c:pt>
                      <c:pt idx="240">
                        <c:v>0.89351851851851904</c:v>
                      </c:pt>
                      <c:pt idx="241">
                        <c:v>0.89504036908881202</c:v>
                      </c:pt>
                      <c:pt idx="242">
                        <c:v>0.89643268124280795</c:v>
                      </c:pt>
                      <c:pt idx="243">
                        <c:v>0.89678899082568797</c:v>
                      </c:pt>
                      <c:pt idx="244">
                        <c:v>0.89816933638443996</c:v>
                      </c:pt>
                      <c:pt idx="245">
                        <c:v>0.90057142857142902</c:v>
                      </c:pt>
                      <c:pt idx="246">
                        <c:v>0.90160183066361599</c:v>
                      </c:pt>
                      <c:pt idx="247">
                        <c:v>0.90296803652968105</c:v>
                      </c:pt>
                      <c:pt idx="248">
                        <c:v>0.90432801822323505</c:v>
                      </c:pt>
                      <c:pt idx="249">
                        <c:v>0.90557451649601794</c:v>
                      </c:pt>
                      <c:pt idx="250">
                        <c:v>0.90589569160997796</c:v>
                      </c:pt>
                      <c:pt idx="251">
                        <c:v>0.90723981900452499</c:v>
                      </c:pt>
                      <c:pt idx="252">
                        <c:v>0.90950226244343901</c:v>
                      </c:pt>
                      <c:pt idx="253">
                        <c:v>0.90980834272829803</c:v>
                      </c:pt>
                      <c:pt idx="254">
                        <c:v>0.911036036036036</c:v>
                      </c:pt>
                      <c:pt idx="255">
                        <c:v>0.91206313416008999</c:v>
                      </c:pt>
                      <c:pt idx="256">
                        <c:v>0.91226096737907802</c:v>
                      </c:pt>
                      <c:pt idx="257">
                        <c:v>0.91358024691357997</c:v>
                      </c:pt>
                      <c:pt idx="258">
                        <c:v>0.91479820627802699</c:v>
                      </c:pt>
                      <c:pt idx="259">
                        <c:v>0.91601343784994405</c:v>
                      </c:pt>
                      <c:pt idx="260">
                        <c:v>0.91629464285714302</c:v>
                      </c:pt>
                      <c:pt idx="261">
                        <c:v>0.91750278706800403</c:v>
                      </c:pt>
                      <c:pt idx="262">
                        <c:v>0.91768631813125701</c:v>
                      </c:pt>
                      <c:pt idx="263">
                        <c:v>0.91897891231964501</c:v>
                      </c:pt>
                      <c:pt idx="264">
                        <c:v>0.92017738359201695</c:v>
                      </c:pt>
                      <c:pt idx="265">
                        <c:v>0.92017738359201695</c:v>
                      </c:pt>
                      <c:pt idx="266">
                        <c:v>0.921373200442968</c:v>
                      </c:pt>
                      <c:pt idx="267">
                        <c:v>0.92163355408388503</c:v>
                      </c:pt>
                      <c:pt idx="268">
                        <c:v>0.92282249173098096</c:v>
                      </c:pt>
                      <c:pt idx="269">
                        <c:v>0.92400881057268702</c:v>
                      </c:pt>
                      <c:pt idx="270">
                        <c:v>0.92425905598243696</c:v>
                      </c:pt>
                      <c:pt idx="271">
                        <c:v>0.92442497261774403</c:v>
                      </c:pt>
                      <c:pt idx="272">
                        <c:v>0.92560175054704596</c:v>
                      </c:pt>
                      <c:pt idx="273">
                        <c:v>0.92576419213973804</c:v>
                      </c:pt>
                      <c:pt idx="274">
                        <c:v>0.92677595628415299</c:v>
                      </c:pt>
                      <c:pt idx="275">
                        <c:v>0.92701525054466205</c:v>
                      </c:pt>
                      <c:pt idx="276">
                        <c:v>0.928182807399347</c:v>
                      </c:pt>
                      <c:pt idx="277">
                        <c:v>0.92833876221498401</c:v>
                      </c:pt>
                      <c:pt idx="278">
                        <c:v>0.92849404117009804</c:v>
                      </c:pt>
                      <c:pt idx="279">
                        <c:v>0.92965367965367995</c:v>
                      </c:pt>
                      <c:pt idx="280">
                        <c:v>0.92980561555075603</c:v>
                      </c:pt>
                      <c:pt idx="281">
                        <c:v>0.92995689655172398</c:v>
                      </c:pt>
                      <c:pt idx="282">
                        <c:v>0.93110871905274495</c:v>
                      </c:pt>
                      <c:pt idx="283">
                        <c:v>0.93110871905274495</c:v>
                      </c:pt>
                      <c:pt idx="284">
                        <c:v>0.93225806451612903</c:v>
                      </c:pt>
                      <c:pt idx="285">
                        <c:v>0.93240343347639498</c:v>
                      </c:pt>
                      <c:pt idx="286">
                        <c:v>0.93254817987152006</c:v>
                      </c:pt>
                      <c:pt idx="287">
                        <c:v>0.93368983957219298</c:v>
                      </c:pt>
                      <c:pt idx="288">
                        <c:v>0.93383137673425798</c:v>
                      </c:pt>
                      <c:pt idx="289">
                        <c:v>0.93397231096911604</c:v>
                      </c:pt>
                      <c:pt idx="290">
                        <c:v>0.93411264612114797</c:v>
                      </c:pt>
                      <c:pt idx="291">
                        <c:v>0.93524416135881105</c:v>
                      </c:pt>
                      <c:pt idx="292">
                        <c:v>0.93538135593220295</c:v>
                      </c:pt>
                      <c:pt idx="293">
                        <c:v>0.93538135593220295</c:v>
                      </c:pt>
                      <c:pt idx="294">
                        <c:v>0.93650793650793596</c:v>
                      </c:pt>
                      <c:pt idx="295">
                        <c:v>0.93664202745512204</c:v>
                      </c:pt>
                      <c:pt idx="296">
                        <c:v>0.93677555321391004</c:v>
                      </c:pt>
                      <c:pt idx="297">
                        <c:v>0.93690851735015801</c:v>
                      </c:pt>
                      <c:pt idx="298">
                        <c:v>0.93809024134312702</c:v>
                      </c:pt>
                      <c:pt idx="299">
                        <c:v>0.93821989528795802</c:v>
                      </c:pt>
                      <c:pt idx="300">
                        <c:v>0.93834900731452497</c:v>
                      </c:pt>
                      <c:pt idx="301">
                        <c:v>0.93847758081334698</c:v>
                      </c:pt>
                      <c:pt idx="302">
                        <c:v>0.93847758081334698</c:v>
                      </c:pt>
                      <c:pt idx="303">
                        <c:v>0.93958333333333299</c:v>
                      </c:pt>
                      <c:pt idx="304">
                        <c:v>0.93970893970893998</c:v>
                      </c:pt>
                      <c:pt idx="305">
                        <c:v>0.93989637305699503</c:v>
                      </c:pt>
                      <c:pt idx="306">
                        <c:v>0.94002068252326798</c:v>
                      </c:pt>
                      <c:pt idx="307">
                        <c:v>0.94014447884416896</c:v>
                      </c:pt>
                      <c:pt idx="308">
                        <c:v>0.94026776519052502</c:v>
                      </c:pt>
                      <c:pt idx="309">
                        <c:v>0.94039054470709105</c:v>
                      </c:pt>
                      <c:pt idx="310">
                        <c:v>0.94135802469135799</c:v>
                      </c:pt>
                      <c:pt idx="311">
                        <c:v>0.94147843942505105</c:v>
                      </c:pt>
                      <c:pt idx="312">
                        <c:v>0.94159836065573799</c:v>
                      </c:pt>
                      <c:pt idx="313">
                        <c:v>0.94171779141104295</c:v>
                      </c:pt>
                      <c:pt idx="314">
                        <c:v>0.94183673469387796</c:v>
                      </c:pt>
                      <c:pt idx="315">
                        <c:v>0.94195519348268797</c:v>
                      </c:pt>
                      <c:pt idx="316">
                        <c:v>0.94207317073170704</c:v>
                      </c:pt>
                      <c:pt idx="317">
                        <c:v>0.942190669371197</c:v>
                      </c:pt>
                      <c:pt idx="318">
                        <c:v>0.94224924012158096</c:v>
                      </c:pt>
                      <c:pt idx="319">
                        <c:v>0.94331983805667996</c:v>
                      </c:pt>
                      <c:pt idx="320">
                        <c:v>0.94337714863498501</c:v>
                      </c:pt>
                      <c:pt idx="321">
                        <c:v>0.94337714863498501</c:v>
                      </c:pt>
                      <c:pt idx="322">
                        <c:v>0.94343434343434296</c:v>
                      </c:pt>
                      <c:pt idx="323">
                        <c:v>0.94354838709677402</c:v>
                      </c:pt>
                      <c:pt idx="324">
                        <c:v>0.94360523665659601</c:v>
                      </c:pt>
                      <c:pt idx="325">
                        <c:v>0.94366197183098599</c:v>
                      </c:pt>
                      <c:pt idx="326">
                        <c:v>0.94371859296482397</c:v>
                      </c:pt>
                      <c:pt idx="327">
                        <c:v>0.94377510040160595</c:v>
                      </c:pt>
                      <c:pt idx="328">
                        <c:v>0.94383149448345005</c:v>
                      </c:pt>
                      <c:pt idx="329">
                        <c:v>0.94388777555110204</c:v>
                      </c:pt>
                      <c:pt idx="330">
                        <c:v>0.94388777555110204</c:v>
                      </c:pt>
                      <c:pt idx="331">
                        <c:v>0.94394394394394399</c:v>
                      </c:pt>
                      <c:pt idx="332">
                        <c:v>0.94394394394394399</c:v>
                      </c:pt>
                      <c:pt idx="333">
                        <c:v>0.94399999999999995</c:v>
                      </c:pt>
                      <c:pt idx="334">
                        <c:v>0.94405594405594395</c:v>
                      </c:pt>
                      <c:pt idx="335">
                        <c:v>0.94411177644710598</c:v>
                      </c:pt>
                      <c:pt idx="336">
                        <c:v>0.94416749750747797</c:v>
                      </c:pt>
                      <c:pt idx="337">
                        <c:v>0.94416749750747797</c:v>
                      </c:pt>
                      <c:pt idx="338">
                        <c:v>0.94416749750747797</c:v>
                      </c:pt>
                      <c:pt idx="339">
                        <c:v>0.94422310756972105</c:v>
                      </c:pt>
                      <c:pt idx="340">
                        <c:v>0.94427860696517396</c:v>
                      </c:pt>
                      <c:pt idx="341">
                        <c:v>0.94427860696517396</c:v>
                      </c:pt>
                      <c:pt idx="342">
                        <c:v>0.94433399602385704</c:v>
                      </c:pt>
                      <c:pt idx="343">
                        <c:v>0.94438927507447901</c:v>
                      </c:pt>
                      <c:pt idx="344">
                        <c:v>0.94438927507447901</c:v>
                      </c:pt>
                      <c:pt idx="345">
                        <c:v>0.94444444444444398</c:v>
                      </c:pt>
                      <c:pt idx="346">
                        <c:v>0.94444444444444398</c:v>
                      </c:pt>
                      <c:pt idx="347">
                        <c:v>0.94444444444444398</c:v>
                      </c:pt>
                      <c:pt idx="348">
                        <c:v>0.94444444444444398</c:v>
                      </c:pt>
                      <c:pt idx="349">
                        <c:v>0.94444444444444398</c:v>
                      </c:pt>
                      <c:pt idx="350">
                        <c:v>0.94449950445986097</c:v>
                      </c:pt>
                      <c:pt idx="351">
                        <c:v>0.94449950445986097</c:v>
                      </c:pt>
                      <c:pt idx="352">
                        <c:v>0.94449950445986097</c:v>
                      </c:pt>
                      <c:pt idx="353">
                        <c:v>0.94449950445986097</c:v>
                      </c:pt>
                      <c:pt idx="354">
                        <c:v>0.94449950445986097</c:v>
                      </c:pt>
                      <c:pt idx="355">
                        <c:v>0.94449950445986097</c:v>
                      </c:pt>
                      <c:pt idx="356">
                        <c:v>0.94449950445986097</c:v>
                      </c:pt>
                      <c:pt idx="357">
                        <c:v>0.94449950445986097</c:v>
                      </c:pt>
                      <c:pt idx="358">
                        <c:v>0.94449950445986097</c:v>
                      </c:pt>
                      <c:pt idx="359">
                        <c:v>0.94449950445986097</c:v>
                      </c:pt>
                      <c:pt idx="360">
                        <c:v>0.94449950445986097</c:v>
                      </c:pt>
                      <c:pt idx="361">
                        <c:v>0.94449950445986097</c:v>
                      </c:pt>
                      <c:pt idx="362">
                        <c:v>0.94449950445986097</c:v>
                      </c:pt>
                      <c:pt idx="363">
                        <c:v>0.94449950445986097</c:v>
                      </c:pt>
                      <c:pt idx="364">
                        <c:v>0.94449950445986097</c:v>
                      </c:pt>
                      <c:pt idx="365">
                        <c:v>0.94449950445986097</c:v>
                      </c:pt>
                      <c:pt idx="366">
                        <c:v>0.94449950445986097</c:v>
                      </c:pt>
                      <c:pt idx="367">
                        <c:v>0.94449950445986097</c:v>
                      </c:pt>
                      <c:pt idx="368">
                        <c:v>0.94449950445986097</c:v>
                      </c:pt>
                      <c:pt idx="369">
                        <c:v>0.94449950445986097</c:v>
                      </c:pt>
                      <c:pt idx="370">
                        <c:v>0.94449950445986097</c:v>
                      </c:pt>
                      <c:pt idx="371">
                        <c:v>0.94449950445986097</c:v>
                      </c:pt>
                      <c:pt idx="372">
                        <c:v>0.94449950445986097</c:v>
                      </c:pt>
                      <c:pt idx="373">
                        <c:v>0.94449950445986097</c:v>
                      </c:pt>
                      <c:pt idx="374">
                        <c:v>0.94449950445986097</c:v>
                      </c:pt>
                      <c:pt idx="375">
                        <c:v>0.94455445544554495</c:v>
                      </c:pt>
                      <c:pt idx="376">
                        <c:v>0.94455445544554495</c:v>
                      </c:pt>
                      <c:pt idx="377">
                        <c:v>0.94455445544554495</c:v>
                      </c:pt>
                      <c:pt idx="378">
                        <c:v>0.94455445544554495</c:v>
                      </c:pt>
                      <c:pt idx="379">
                        <c:v>0.944609297725025</c:v>
                      </c:pt>
                      <c:pt idx="380">
                        <c:v>0.944609297725025</c:v>
                      </c:pt>
                      <c:pt idx="381">
                        <c:v>0.944609297725025</c:v>
                      </c:pt>
                      <c:pt idx="382">
                        <c:v>0.94466403162055301</c:v>
                      </c:pt>
                      <c:pt idx="383">
                        <c:v>0.94466403162055301</c:v>
                      </c:pt>
                      <c:pt idx="384">
                        <c:v>0.94471865745311001</c:v>
                      </c:pt>
                      <c:pt idx="385">
                        <c:v>0.94477317554240603</c:v>
                      </c:pt>
                      <c:pt idx="386">
                        <c:v>0.94477317554240603</c:v>
                      </c:pt>
                      <c:pt idx="387">
                        <c:v>0.94477317554240603</c:v>
                      </c:pt>
                      <c:pt idx="388">
                        <c:v>0.944827586206897</c:v>
                      </c:pt>
                      <c:pt idx="389">
                        <c:v>0.94488188976377996</c:v>
                      </c:pt>
                      <c:pt idx="390">
                        <c:v>0.94488188976377996</c:v>
                      </c:pt>
                      <c:pt idx="391">
                        <c:v>0.94493608652900696</c:v>
                      </c:pt>
                      <c:pt idx="392">
                        <c:v>0.94499017681728903</c:v>
                      </c:pt>
                      <c:pt idx="393">
                        <c:v>0.94499017681728903</c:v>
                      </c:pt>
                      <c:pt idx="394">
                        <c:v>0.94499017681728903</c:v>
                      </c:pt>
                      <c:pt idx="395">
                        <c:v>0.94504416094209998</c:v>
                      </c:pt>
                      <c:pt idx="396">
                        <c:v>0.94504416094209998</c:v>
                      </c:pt>
                      <c:pt idx="397">
                        <c:v>0.94509803921568603</c:v>
                      </c:pt>
                      <c:pt idx="398">
                        <c:v>0.94509803921568603</c:v>
                      </c:pt>
                      <c:pt idx="399">
                        <c:v>0.94515181194907005</c:v>
                      </c:pt>
                      <c:pt idx="400">
                        <c:v>0.94520547945205502</c:v>
                      </c:pt>
                      <c:pt idx="401">
                        <c:v>0.94520547945205502</c:v>
                      </c:pt>
                      <c:pt idx="402">
                        <c:v>0.94520547945205502</c:v>
                      </c:pt>
                      <c:pt idx="403">
                        <c:v>0.94525904203323596</c:v>
                      </c:pt>
                      <c:pt idx="404">
                        <c:v>0.94525904203323596</c:v>
                      </c:pt>
                      <c:pt idx="405">
                        <c:v>0.94525904203323596</c:v>
                      </c:pt>
                      <c:pt idx="406">
                        <c:v>0.9453125</c:v>
                      </c:pt>
                      <c:pt idx="407">
                        <c:v>0.9453125</c:v>
                      </c:pt>
                      <c:pt idx="408">
                        <c:v>0.9462890625</c:v>
                      </c:pt>
                      <c:pt idx="409">
                        <c:v>0.9462890625</c:v>
                      </c:pt>
                      <c:pt idx="410">
                        <c:v>0.94634146341463399</c:v>
                      </c:pt>
                      <c:pt idx="411">
                        <c:v>0.94634146341463399</c:v>
                      </c:pt>
                      <c:pt idx="412">
                        <c:v>0.94634146341463399</c:v>
                      </c:pt>
                      <c:pt idx="413">
                        <c:v>0.94639376218323601</c:v>
                      </c:pt>
                      <c:pt idx="414">
                        <c:v>0.94547224926971696</c:v>
                      </c:pt>
                      <c:pt idx="415">
                        <c:v>0.94547224926971696</c:v>
                      </c:pt>
                      <c:pt idx="416">
                        <c:v>0.94547224926971696</c:v>
                      </c:pt>
                      <c:pt idx="417">
                        <c:v>0.94552529182879397</c:v>
                      </c:pt>
                      <c:pt idx="418">
                        <c:v>0.94552529182879397</c:v>
                      </c:pt>
                      <c:pt idx="419">
                        <c:v>0.94552529182879397</c:v>
                      </c:pt>
                      <c:pt idx="420">
                        <c:v>0.94557823129251695</c:v>
                      </c:pt>
                      <c:pt idx="421">
                        <c:v>0.94557823129251695</c:v>
                      </c:pt>
                      <c:pt idx="422">
                        <c:v>0.94557823129251695</c:v>
                      </c:pt>
                      <c:pt idx="423">
                        <c:v>0.94557823129251695</c:v>
                      </c:pt>
                      <c:pt idx="424">
                        <c:v>0.94557823129251695</c:v>
                      </c:pt>
                      <c:pt idx="425">
                        <c:v>0.94563106796116503</c:v>
                      </c:pt>
                      <c:pt idx="426">
                        <c:v>0.94563106796116503</c:v>
                      </c:pt>
                      <c:pt idx="427">
                        <c:v>0.94563106796116503</c:v>
                      </c:pt>
                      <c:pt idx="428">
                        <c:v>0.94471387002909801</c:v>
                      </c:pt>
                      <c:pt idx="429">
                        <c:v>0.94471387002909801</c:v>
                      </c:pt>
                      <c:pt idx="430">
                        <c:v>0.94471387002909801</c:v>
                      </c:pt>
                      <c:pt idx="431">
                        <c:v>0.94471387002909801</c:v>
                      </c:pt>
                      <c:pt idx="432">
                        <c:v>0.94476744186046502</c:v>
                      </c:pt>
                      <c:pt idx="433">
                        <c:v>0.94476744186046502</c:v>
                      </c:pt>
                      <c:pt idx="434">
                        <c:v>0.94476744186046502</c:v>
                      </c:pt>
                      <c:pt idx="435">
                        <c:v>0.94476744186046502</c:v>
                      </c:pt>
                      <c:pt idx="436">
                        <c:v>0.94385285575992195</c:v>
                      </c:pt>
                      <c:pt idx="437">
                        <c:v>0.94385285575992195</c:v>
                      </c:pt>
                      <c:pt idx="438">
                        <c:v>0.94385285575992195</c:v>
                      </c:pt>
                      <c:pt idx="439">
                        <c:v>0.94385285575992195</c:v>
                      </c:pt>
                      <c:pt idx="440">
                        <c:v>0.94385285575992195</c:v>
                      </c:pt>
                      <c:pt idx="441">
                        <c:v>0.94385285575992195</c:v>
                      </c:pt>
                      <c:pt idx="442">
                        <c:v>0.94390715667311398</c:v>
                      </c:pt>
                      <c:pt idx="443">
                        <c:v>0.94390715667311398</c:v>
                      </c:pt>
                      <c:pt idx="444">
                        <c:v>0.94390715667311398</c:v>
                      </c:pt>
                      <c:pt idx="445">
                        <c:v>0.94390715667311398</c:v>
                      </c:pt>
                      <c:pt idx="446">
                        <c:v>0.943050193050193</c:v>
                      </c:pt>
                      <c:pt idx="447">
                        <c:v>0.943050193050193</c:v>
                      </c:pt>
                      <c:pt idx="448">
                        <c:v>0.94310511089681803</c:v>
                      </c:pt>
                      <c:pt idx="449">
                        <c:v>0.94310511089681803</c:v>
                      </c:pt>
                      <c:pt idx="450">
                        <c:v>0.94315992292870898</c:v>
                      </c:pt>
                      <c:pt idx="451">
                        <c:v>0.94315992292870898</c:v>
                      </c:pt>
                      <c:pt idx="452">
                        <c:v>0.94315992292870898</c:v>
                      </c:pt>
                      <c:pt idx="453">
                        <c:v>0.94315992292870898</c:v>
                      </c:pt>
                      <c:pt idx="454">
                        <c:v>0.943214629451396</c:v>
                      </c:pt>
                      <c:pt idx="455">
                        <c:v>0.943214629451396</c:v>
                      </c:pt>
                      <c:pt idx="456">
                        <c:v>0.94326923076923097</c:v>
                      </c:pt>
                      <c:pt idx="457">
                        <c:v>0.94236311239193105</c:v>
                      </c:pt>
                      <c:pt idx="458">
                        <c:v>0.94241842610364701</c:v>
                      </c:pt>
                      <c:pt idx="459">
                        <c:v>0.94241842610364701</c:v>
                      </c:pt>
                      <c:pt idx="460">
                        <c:v>0.94241842610364701</c:v>
                      </c:pt>
                      <c:pt idx="461">
                        <c:v>0.94241842610364701</c:v>
                      </c:pt>
                      <c:pt idx="462">
                        <c:v>0.942473633748802</c:v>
                      </c:pt>
                      <c:pt idx="463">
                        <c:v>0.942473633748802</c:v>
                      </c:pt>
                      <c:pt idx="464">
                        <c:v>0.94252873563218398</c:v>
                      </c:pt>
                      <c:pt idx="465">
                        <c:v>0.94252873563218398</c:v>
                      </c:pt>
                      <c:pt idx="466">
                        <c:v>0.94252873563218398</c:v>
                      </c:pt>
                      <c:pt idx="467">
                        <c:v>0.94258373205741597</c:v>
                      </c:pt>
                      <c:pt idx="468">
                        <c:v>0.94258373205741597</c:v>
                      </c:pt>
                      <c:pt idx="469">
                        <c:v>0.94258373205741597</c:v>
                      </c:pt>
                      <c:pt idx="470">
                        <c:v>0.94258373205741597</c:v>
                      </c:pt>
                      <c:pt idx="471">
                        <c:v>0.94258373205741597</c:v>
                      </c:pt>
                      <c:pt idx="472">
                        <c:v>0.94263862332696002</c:v>
                      </c:pt>
                      <c:pt idx="473">
                        <c:v>0.94173829990448898</c:v>
                      </c:pt>
                      <c:pt idx="474">
                        <c:v>0.94173829990448898</c:v>
                      </c:pt>
                      <c:pt idx="475">
                        <c:v>0.94179389312977102</c:v>
                      </c:pt>
                      <c:pt idx="476">
                        <c:v>0.94179389312977102</c:v>
                      </c:pt>
                      <c:pt idx="477">
                        <c:v>0.94179389312977102</c:v>
                      </c:pt>
                      <c:pt idx="478">
                        <c:v>0.94179389312977102</c:v>
                      </c:pt>
                      <c:pt idx="479">
                        <c:v>0.94179389312977102</c:v>
                      </c:pt>
                      <c:pt idx="480">
                        <c:v>0.94184938036224997</c:v>
                      </c:pt>
                      <c:pt idx="481">
                        <c:v>0.94184938036224997</c:v>
                      </c:pt>
                      <c:pt idx="482">
                        <c:v>0.94184938036224997</c:v>
                      </c:pt>
                      <c:pt idx="483">
                        <c:v>0.94190476190476202</c:v>
                      </c:pt>
                      <c:pt idx="484">
                        <c:v>0.94190476190476202</c:v>
                      </c:pt>
                      <c:pt idx="485">
                        <c:v>0.94190476190476202</c:v>
                      </c:pt>
                      <c:pt idx="486">
                        <c:v>0.94196003805899198</c:v>
                      </c:pt>
                      <c:pt idx="487">
                        <c:v>0.94196003805899198</c:v>
                      </c:pt>
                      <c:pt idx="488">
                        <c:v>0.94196003805899198</c:v>
                      </c:pt>
                      <c:pt idx="489">
                        <c:v>0.94196003805899198</c:v>
                      </c:pt>
                      <c:pt idx="490">
                        <c:v>0.94196003805899198</c:v>
                      </c:pt>
                      <c:pt idx="491">
                        <c:v>0.94201520912547498</c:v>
                      </c:pt>
                      <c:pt idx="492">
                        <c:v>0.94201520912547498</c:v>
                      </c:pt>
                      <c:pt idx="493">
                        <c:v>0.94201520912547498</c:v>
                      </c:pt>
                      <c:pt idx="494">
                        <c:v>0.94201520912547498</c:v>
                      </c:pt>
                      <c:pt idx="495">
                        <c:v>0.94201520912547498</c:v>
                      </c:pt>
                      <c:pt idx="496">
                        <c:v>0.94201520912547498</c:v>
                      </c:pt>
                      <c:pt idx="497">
                        <c:v>0.94112060778727502</c:v>
                      </c:pt>
                      <c:pt idx="498">
                        <c:v>0.94112060778727502</c:v>
                      </c:pt>
                      <c:pt idx="499">
                        <c:v>0.94112060778727502</c:v>
                      </c:pt>
                      <c:pt idx="500">
                        <c:v>0.94112060778727502</c:v>
                      </c:pt>
                      <c:pt idx="501">
                        <c:v>0.94112060778727502</c:v>
                      </c:pt>
                      <c:pt idx="502">
                        <c:v>0.94112060778727502</c:v>
                      </c:pt>
                      <c:pt idx="503">
                        <c:v>0.94112060778727502</c:v>
                      </c:pt>
                      <c:pt idx="504">
                        <c:v>0.94106463878326996</c:v>
                      </c:pt>
                      <c:pt idx="505">
                        <c:v>0.94106463878326996</c:v>
                      </c:pt>
                      <c:pt idx="506">
                        <c:v>0.94106463878326996</c:v>
                      </c:pt>
                      <c:pt idx="507">
                        <c:v>0.94106463878326996</c:v>
                      </c:pt>
                      <c:pt idx="508">
                        <c:v>0.94106463878326996</c:v>
                      </c:pt>
                      <c:pt idx="509">
                        <c:v>0.94106463878326996</c:v>
                      </c:pt>
                      <c:pt idx="510">
                        <c:v>0.94100856327307403</c:v>
                      </c:pt>
                      <c:pt idx="511">
                        <c:v>0.94100856327307403</c:v>
                      </c:pt>
                      <c:pt idx="512">
                        <c:v>0.94100856327307403</c:v>
                      </c:pt>
                      <c:pt idx="513">
                        <c:v>0.94100856327307403</c:v>
                      </c:pt>
                      <c:pt idx="514">
                        <c:v>0.94100856327307403</c:v>
                      </c:pt>
                      <c:pt idx="515">
                        <c:v>0.94100856327307403</c:v>
                      </c:pt>
                      <c:pt idx="516">
                        <c:v>0.94100856327307403</c:v>
                      </c:pt>
                      <c:pt idx="517">
                        <c:v>0.94100856327307403</c:v>
                      </c:pt>
                      <c:pt idx="518">
                        <c:v>0.94100856327307403</c:v>
                      </c:pt>
                      <c:pt idx="519">
                        <c:v>0.94100856327307403</c:v>
                      </c:pt>
                      <c:pt idx="520">
                        <c:v>0.94100856327307403</c:v>
                      </c:pt>
                      <c:pt idx="521">
                        <c:v>0.94106463878326996</c:v>
                      </c:pt>
                      <c:pt idx="522">
                        <c:v>0.94106463878326996</c:v>
                      </c:pt>
                      <c:pt idx="523">
                        <c:v>0.94106463878326996</c:v>
                      </c:pt>
                      <c:pt idx="524">
                        <c:v>0.94112060778727502</c:v>
                      </c:pt>
                      <c:pt idx="525">
                        <c:v>0.94112060778727502</c:v>
                      </c:pt>
                      <c:pt idx="526">
                        <c:v>0.94112060778727502</c:v>
                      </c:pt>
                      <c:pt idx="527">
                        <c:v>0.94117647058823495</c:v>
                      </c:pt>
                      <c:pt idx="528">
                        <c:v>0.94117647058823495</c:v>
                      </c:pt>
                      <c:pt idx="529">
                        <c:v>0.94123222748815205</c:v>
                      </c:pt>
                      <c:pt idx="530">
                        <c:v>0.94123222748815205</c:v>
                      </c:pt>
                      <c:pt idx="531">
                        <c:v>0.94128787878787901</c:v>
                      </c:pt>
                      <c:pt idx="532">
                        <c:v>0.94128787878787901</c:v>
                      </c:pt>
                      <c:pt idx="533">
                        <c:v>0.94134342478713295</c:v>
                      </c:pt>
                      <c:pt idx="534">
                        <c:v>0.94134342478713295</c:v>
                      </c:pt>
                      <c:pt idx="535">
                        <c:v>0.94134342478713295</c:v>
                      </c:pt>
                      <c:pt idx="536">
                        <c:v>0.94134342478713295</c:v>
                      </c:pt>
                      <c:pt idx="537">
                        <c:v>0.94139886578449905</c:v>
                      </c:pt>
                      <c:pt idx="538">
                        <c:v>0.94139886578449905</c:v>
                      </c:pt>
                      <c:pt idx="539">
                        <c:v>0.94139886578449905</c:v>
                      </c:pt>
                      <c:pt idx="540">
                        <c:v>0.94050991501416403</c:v>
                      </c:pt>
                      <c:pt idx="541">
                        <c:v>0.94050991501416403</c:v>
                      </c:pt>
                      <c:pt idx="542">
                        <c:v>0.94050991501416403</c:v>
                      </c:pt>
                      <c:pt idx="543">
                        <c:v>0.94050991501416403</c:v>
                      </c:pt>
                      <c:pt idx="544">
                        <c:v>0.94050991501416403</c:v>
                      </c:pt>
                      <c:pt idx="545">
                        <c:v>0.94050991501416403</c:v>
                      </c:pt>
                      <c:pt idx="546">
                        <c:v>0.94050991501416403</c:v>
                      </c:pt>
                      <c:pt idx="547">
                        <c:v>0.94050991501416403</c:v>
                      </c:pt>
                      <c:pt idx="548">
                        <c:v>0.94050991501416403</c:v>
                      </c:pt>
                      <c:pt idx="549">
                        <c:v>0.93962264150943398</c:v>
                      </c:pt>
                      <c:pt idx="550">
                        <c:v>0.93962264150943398</c:v>
                      </c:pt>
                      <c:pt idx="551">
                        <c:v>0.93962264150943398</c:v>
                      </c:pt>
                      <c:pt idx="552">
                        <c:v>0.93962264150943398</c:v>
                      </c:pt>
                      <c:pt idx="553">
                        <c:v>0.93962264150943398</c:v>
                      </c:pt>
                      <c:pt idx="554">
                        <c:v>0.93962264150943398</c:v>
                      </c:pt>
                      <c:pt idx="555">
                        <c:v>0.93962264150943398</c:v>
                      </c:pt>
                      <c:pt idx="556">
                        <c:v>0.93962264150943398</c:v>
                      </c:pt>
                      <c:pt idx="557">
                        <c:v>0.93962264150943398</c:v>
                      </c:pt>
                      <c:pt idx="558">
                        <c:v>0.93962264150943398</c:v>
                      </c:pt>
                      <c:pt idx="559">
                        <c:v>0.93873704052780405</c:v>
                      </c:pt>
                      <c:pt idx="560">
                        <c:v>0.93873704052780405</c:v>
                      </c:pt>
                      <c:pt idx="561">
                        <c:v>0.93873704052780405</c:v>
                      </c:pt>
                      <c:pt idx="562">
                        <c:v>0.93873704052780405</c:v>
                      </c:pt>
                      <c:pt idx="563">
                        <c:v>0.93873704052780405</c:v>
                      </c:pt>
                      <c:pt idx="564">
                        <c:v>0.93873704052780405</c:v>
                      </c:pt>
                      <c:pt idx="565">
                        <c:v>0.93873704052780405</c:v>
                      </c:pt>
                      <c:pt idx="566">
                        <c:v>0.93873704052780405</c:v>
                      </c:pt>
                      <c:pt idx="567">
                        <c:v>0.93873704052780405</c:v>
                      </c:pt>
                      <c:pt idx="568">
                        <c:v>0.93873704052780405</c:v>
                      </c:pt>
                      <c:pt idx="569">
                        <c:v>0.93873704052780405</c:v>
                      </c:pt>
                      <c:pt idx="570">
                        <c:v>0.93873704052780405</c:v>
                      </c:pt>
                      <c:pt idx="571">
                        <c:v>0.93785310734463301</c:v>
                      </c:pt>
                      <c:pt idx="572">
                        <c:v>0.93785310734463301</c:v>
                      </c:pt>
                      <c:pt idx="573">
                        <c:v>0.93785310734463301</c:v>
                      </c:pt>
                      <c:pt idx="574">
                        <c:v>0.93779453345900099</c:v>
                      </c:pt>
                      <c:pt idx="575">
                        <c:v>0.93779453345900099</c:v>
                      </c:pt>
                      <c:pt idx="576">
                        <c:v>0.93779453345900099</c:v>
                      </c:pt>
                      <c:pt idx="577">
                        <c:v>0.93779453345900099</c:v>
                      </c:pt>
                      <c:pt idx="578">
                        <c:v>0.93779453345900099</c:v>
                      </c:pt>
                      <c:pt idx="579">
                        <c:v>0.93779453345900099</c:v>
                      </c:pt>
                      <c:pt idx="580">
                        <c:v>0.93773584905660401</c:v>
                      </c:pt>
                      <c:pt idx="581">
                        <c:v>0.93773584905660401</c:v>
                      </c:pt>
                      <c:pt idx="582">
                        <c:v>0.93773584905660401</c:v>
                      </c:pt>
                      <c:pt idx="583">
                        <c:v>0.93773584905660401</c:v>
                      </c:pt>
                      <c:pt idx="584">
                        <c:v>0.93773584905660401</c:v>
                      </c:pt>
                      <c:pt idx="585">
                        <c:v>0.93767705382436295</c:v>
                      </c:pt>
                      <c:pt idx="586">
                        <c:v>0.93767705382436295</c:v>
                      </c:pt>
                      <c:pt idx="587">
                        <c:v>0.93767705382436295</c:v>
                      </c:pt>
                      <c:pt idx="588">
                        <c:v>0.93679245283018897</c:v>
                      </c:pt>
                      <c:pt idx="589">
                        <c:v>0.93679245283018897</c:v>
                      </c:pt>
                      <c:pt idx="590">
                        <c:v>0.93673276676109496</c:v>
                      </c:pt>
                      <c:pt idx="591">
                        <c:v>0.93673276676109496</c:v>
                      </c:pt>
                      <c:pt idx="592">
                        <c:v>0.93673276676109496</c:v>
                      </c:pt>
                      <c:pt idx="593">
                        <c:v>0.93673276676109496</c:v>
                      </c:pt>
                      <c:pt idx="594">
                        <c:v>0.93673276676109496</c:v>
                      </c:pt>
                      <c:pt idx="595">
                        <c:v>0.93673276676109496</c:v>
                      </c:pt>
                      <c:pt idx="596">
                        <c:v>0.93673276676109496</c:v>
                      </c:pt>
                      <c:pt idx="597">
                        <c:v>0.93673276676109496</c:v>
                      </c:pt>
                      <c:pt idx="598">
                        <c:v>0.93673276676109496</c:v>
                      </c:pt>
                      <c:pt idx="599">
                        <c:v>0.93673276676109496</c:v>
                      </c:pt>
                      <c:pt idx="600">
                        <c:v>0.93673276676109496</c:v>
                      </c:pt>
                      <c:pt idx="601">
                        <c:v>0.93673276676109496</c:v>
                      </c:pt>
                      <c:pt idx="602">
                        <c:v>0.93578847969782797</c:v>
                      </c:pt>
                      <c:pt idx="603">
                        <c:v>0.93578847969782797</c:v>
                      </c:pt>
                      <c:pt idx="604">
                        <c:v>0.93578847969782797</c:v>
                      </c:pt>
                      <c:pt idx="605">
                        <c:v>0.93578847969782797</c:v>
                      </c:pt>
                      <c:pt idx="606">
                        <c:v>0.93578847969782797</c:v>
                      </c:pt>
                      <c:pt idx="607">
                        <c:v>0.93578847969782797</c:v>
                      </c:pt>
                      <c:pt idx="608">
                        <c:v>0.93572778827977299</c:v>
                      </c:pt>
                      <c:pt idx="609">
                        <c:v>0.93572778827977299</c:v>
                      </c:pt>
                      <c:pt idx="610">
                        <c:v>0.93572778827977299</c:v>
                      </c:pt>
                      <c:pt idx="611">
                        <c:v>0.93572778827977299</c:v>
                      </c:pt>
                      <c:pt idx="612">
                        <c:v>0.93566698202459797</c:v>
                      </c:pt>
                      <c:pt idx="613">
                        <c:v>0.93566698202459797</c:v>
                      </c:pt>
                      <c:pt idx="614">
                        <c:v>0.93566698202459797</c:v>
                      </c:pt>
                      <c:pt idx="615">
                        <c:v>0.935606060606061</c:v>
                      </c:pt>
                      <c:pt idx="616">
                        <c:v>0.935606060606061</c:v>
                      </c:pt>
                      <c:pt idx="617">
                        <c:v>0.935606060606061</c:v>
                      </c:pt>
                      <c:pt idx="618">
                        <c:v>0.93649289099526101</c:v>
                      </c:pt>
                      <c:pt idx="619">
                        <c:v>0.93643263757115802</c:v>
                      </c:pt>
                      <c:pt idx="620">
                        <c:v>0.93643263757115802</c:v>
                      </c:pt>
                      <c:pt idx="621">
                        <c:v>0.93643263757115802</c:v>
                      </c:pt>
                      <c:pt idx="622">
                        <c:v>0.93643263757115802</c:v>
                      </c:pt>
                      <c:pt idx="623">
                        <c:v>0.93643263757115802</c:v>
                      </c:pt>
                      <c:pt idx="624">
                        <c:v>0.93643263757115802</c:v>
                      </c:pt>
                      <c:pt idx="625">
                        <c:v>0.93643263757115802</c:v>
                      </c:pt>
                      <c:pt idx="626">
                        <c:v>0.93643263757115802</c:v>
                      </c:pt>
                      <c:pt idx="627">
                        <c:v>0.93643263757115802</c:v>
                      </c:pt>
                      <c:pt idx="628">
                        <c:v>0.93643263757115802</c:v>
                      </c:pt>
                      <c:pt idx="629">
                        <c:v>0.93643263757115802</c:v>
                      </c:pt>
                      <c:pt idx="630">
                        <c:v>0.93643263757115802</c:v>
                      </c:pt>
                      <c:pt idx="631">
                        <c:v>0.93643263757115802</c:v>
                      </c:pt>
                      <c:pt idx="632">
                        <c:v>0.93649289099526101</c:v>
                      </c:pt>
                      <c:pt idx="633">
                        <c:v>0.93649289099526101</c:v>
                      </c:pt>
                      <c:pt idx="634">
                        <c:v>0.93649289099526101</c:v>
                      </c:pt>
                      <c:pt idx="635">
                        <c:v>0.93649289099526101</c:v>
                      </c:pt>
                      <c:pt idx="636">
                        <c:v>0.93655303030303005</c:v>
                      </c:pt>
                      <c:pt idx="637">
                        <c:v>0.93655303030303005</c:v>
                      </c:pt>
                      <c:pt idx="638">
                        <c:v>0.93655303030303005</c:v>
                      </c:pt>
                      <c:pt idx="639">
                        <c:v>0.93655303030303005</c:v>
                      </c:pt>
                      <c:pt idx="640">
                        <c:v>0.93655303030303005</c:v>
                      </c:pt>
                      <c:pt idx="641">
                        <c:v>0.93661305581835397</c:v>
                      </c:pt>
                      <c:pt idx="642">
                        <c:v>0.93661305581835397</c:v>
                      </c:pt>
                      <c:pt idx="643">
                        <c:v>0.93661305581835397</c:v>
                      </c:pt>
                      <c:pt idx="644">
                        <c:v>0.93661305581835397</c:v>
                      </c:pt>
                      <c:pt idx="645">
                        <c:v>0.93661305581835397</c:v>
                      </c:pt>
                      <c:pt idx="646">
                        <c:v>0.93661305581835397</c:v>
                      </c:pt>
                      <c:pt idx="647">
                        <c:v>0.93661305581835397</c:v>
                      </c:pt>
                      <c:pt idx="648">
                        <c:v>0.93661305581835397</c:v>
                      </c:pt>
                      <c:pt idx="649">
                        <c:v>0.93661305581835397</c:v>
                      </c:pt>
                      <c:pt idx="650">
                        <c:v>0.93661305581835397</c:v>
                      </c:pt>
                      <c:pt idx="651">
                        <c:v>0.93661305581835397</c:v>
                      </c:pt>
                      <c:pt idx="652">
                        <c:v>0.93572778827977299</c:v>
                      </c:pt>
                      <c:pt idx="653">
                        <c:v>0.93572778827977299</c:v>
                      </c:pt>
                      <c:pt idx="654">
                        <c:v>0.93572778827977299</c:v>
                      </c:pt>
                      <c:pt idx="655">
                        <c:v>0.93572778827977299</c:v>
                      </c:pt>
                      <c:pt idx="656">
                        <c:v>0.93572778827977299</c:v>
                      </c:pt>
                      <c:pt idx="657">
                        <c:v>0.93572778827977299</c:v>
                      </c:pt>
                      <c:pt idx="658">
                        <c:v>0.93572778827977299</c:v>
                      </c:pt>
                      <c:pt idx="659">
                        <c:v>0.93572778827977299</c:v>
                      </c:pt>
                      <c:pt idx="660">
                        <c:v>0.93572778827977299</c:v>
                      </c:pt>
                      <c:pt idx="661">
                        <c:v>0.93572778827977299</c:v>
                      </c:pt>
                      <c:pt idx="662">
                        <c:v>0.93578847969782797</c:v>
                      </c:pt>
                      <c:pt idx="663">
                        <c:v>0.93578847969782797</c:v>
                      </c:pt>
                      <c:pt idx="664">
                        <c:v>0.93578847969782797</c:v>
                      </c:pt>
                      <c:pt idx="665">
                        <c:v>0.93584905660377404</c:v>
                      </c:pt>
                      <c:pt idx="666">
                        <c:v>0.93496701225259204</c:v>
                      </c:pt>
                      <c:pt idx="667">
                        <c:v>0.93496701225259204</c:v>
                      </c:pt>
                      <c:pt idx="668">
                        <c:v>0.93502824858757105</c:v>
                      </c:pt>
                      <c:pt idx="669">
                        <c:v>0.93502824858757105</c:v>
                      </c:pt>
                      <c:pt idx="670">
                        <c:v>0.93508936970837297</c:v>
                      </c:pt>
                      <c:pt idx="671">
                        <c:v>0.93508936970837297</c:v>
                      </c:pt>
                      <c:pt idx="672">
                        <c:v>0.93515037593984895</c:v>
                      </c:pt>
                      <c:pt idx="673">
                        <c:v>0.93515037593984895</c:v>
                      </c:pt>
                      <c:pt idx="674">
                        <c:v>0.93515037593984895</c:v>
                      </c:pt>
                      <c:pt idx="675">
                        <c:v>0.935211267605634</c:v>
                      </c:pt>
                      <c:pt idx="676">
                        <c:v>0.935211267605634</c:v>
                      </c:pt>
                      <c:pt idx="677">
                        <c:v>0.93439550140581096</c:v>
                      </c:pt>
                      <c:pt idx="678">
                        <c:v>0.93439550140581096</c:v>
                      </c:pt>
                      <c:pt idx="679">
                        <c:v>0.93445692883895104</c:v>
                      </c:pt>
                      <c:pt idx="680">
                        <c:v>0.93451824134705297</c:v>
                      </c:pt>
                      <c:pt idx="681">
                        <c:v>0.93451824134705297</c:v>
                      </c:pt>
                      <c:pt idx="682">
                        <c:v>0.93451824134705297</c:v>
                      </c:pt>
                      <c:pt idx="683">
                        <c:v>0.934579439252337</c:v>
                      </c:pt>
                      <c:pt idx="684">
                        <c:v>0.934579439252337</c:v>
                      </c:pt>
                      <c:pt idx="685">
                        <c:v>0.934579439252337</c:v>
                      </c:pt>
                      <c:pt idx="686">
                        <c:v>0.934640522875817</c:v>
                      </c:pt>
                      <c:pt idx="687">
                        <c:v>0.934640522875817</c:v>
                      </c:pt>
                      <c:pt idx="688">
                        <c:v>0.93470149253731405</c:v>
                      </c:pt>
                      <c:pt idx="689">
                        <c:v>0.93470149253731405</c:v>
                      </c:pt>
                      <c:pt idx="690">
                        <c:v>0.93389199255121103</c:v>
                      </c:pt>
                      <c:pt idx="691">
                        <c:v>0.93389199255121103</c:v>
                      </c:pt>
                      <c:pt idx="692">
                        <c:v>0.93395348837209302</c:v>
                      </c:pt>
                      <c:pt idx="693">
                        <c:v>0.93395348837209302</c:v>
                      </c:pt>
                      <c:pt idx="694">
                        <c:v>0.93395348837209302</c:v>
                      </c:pt>
                      <c:pt idx="695">
                        <c:v>0.93401486988847604</c:v>
                      </c:pt>
                      <c:pt idx="696">
                        <c:v>0.93401486988847604</c:v>
                      </c:pt>
                      <c:pt idx="697">
                        <c:v>0.93407613741875595</c:v>
                      </c:pt>
                      <c:pt idx="698">
                        <c:v>0.93407613741875595</c:v>
                      </c:pt>
                      <c:pt idx="699">
                        <c:v>0.934137291280148</c:v>
                      </c:pt>
                      <c:pt idx="700">
                        <c:v>0.93419833178869305</c:v>
                      </c:pt>
                      <c:pt idx="701">
                        <c:v>0.93425925925925901</c:v>
                      </c:pt>
                      <c:pt idx="702">
                        <c:v>0.93425925925925901</c:v>
                      </c:pt>
                      <c:pt idx="703">
                        <c:v>0.93339500462534697</c:v>
                      </c:pt>
                      <c:pt idx="704">
                        <c:v>0.93345656192236603</c:v>
                      </c:pt>
                      <c:pt idx="705">
                        <c:v>0.93351800554016595</c:v>
                      </c:pt>
                      <c:pt idx="706">
                        <c:v>0.93357933579335795</c:v>
                      </c:pt>
                      <c:pt idx="707">
                        <c:v>0.93357933579335795</c:v>
                      </c:pt>
                      <c:pt idx="708">
                        <c:v>0.93364055299539195</c:v>
                      </c:pt>
                      <c:pt idx="709">
                        <c:v>0.93370165745856404</c:v>
                      </c:pt>
                      <c:pt idx="710">
                        <c:v>0.93370165745856404</c:v>
                      </c:pt>
                      <c:pt idx="711">
                        <c:v>0.93370165745856404</c:v>
                      </c:pt>
                      <c:pt idx="712">
                        <c:v>0.93382352941176405</c:v>
                      </c:pt>
                      <c:pt idx="713">
                        <c:v>0.93382352941176405</c:v>
                      </c:pt>
                      <c:pt idx="714">
                        <c:v>0.93382352941176405</c:v>
                      </c:pt>
                      <c:pt idx="715">
                        <c:v>0.93302752293577995</c:v>
                      </c:pt>
                      <c:pt idx="716">
                        <c:v>0.93302752293577995</c:v>
                      </c:pt>
                      <c:pt idx="717">
                        <c:v>0.93308890925756205</c:v>
                      </c:pt>
                      <c:pt idx="718">
                        <c:v>0.93308890925756205</c:v>
                      </c:pt>
                      <c:pt idx="719">
                        <c:v>0.93315018315018305</c:v>
                      </c:pt>
                      <c:pt idx="720">
                        <c:v>0.93315018315018305</c:v>
                      </c:pt>
                      <c:pt idx="721">
                        <c:v>0.93315018315018305</c:v>
                      </c:pt>
                      <c:pt idx="722">
                        <c:v>0.93315018315018305</c:v>
                      </c:pt>
                      <c:pt idx="723">
                        <c:v>0.93321134492223201</c:v>
                      </c:pt>
                      <c:pt idx="724">
                        <c:v>0.93321134492223201</c:v>
                      </c:pt>
                      <c:pt idx="725">
                        <c:v>0.93321134492223201</c:v>
                      </c:pt>
                      <c:pt idx="726">
                        <c:v>0.93327239488116998</c:v>
                      </c:pt>
                      <c:pt idx="727">
                        <c:v>0.93327239488116998</c:v>
                      </c:pt>
                      <c:pt idx="728">
                        <c:v>0.93327239488116998</c:v>
                      </c:pt>
                      <c:pt idx="729">
                        <c:v>0.93333333333333302</c:v>
                      </c:pt>
                      <c:pt idx="730">
                        <c:v>0.93333333333333302</c:v>
                      </c:pt>
                      <c:pt idx="731">
                        <c:v>0.93333333333333302</c:v>
                      </c:pt>
                      <c:pt idx="732">
                        <c:v>0.93333333333333302</c:v>
                      </c:pt>
                      <c:pt idx="733">
                        <c:v>0.93333333333333302</c:v>
                      </c:pt>
                      <c:pt idx="734">
                        <c:v>0.93339416058394198</c:v>
                      </c:pt>
                      <c:pt idx="735">
                        <c:v>0.93339416058394198</c:v>
                      </c:pt>
                      <c:pt idx="736">
                        <c:v>0.93345487693710105</c:v>
                      </c:pt>
                      <c:pt idx="737">
                        <c:v>0.93345487693710105</c:v>
                      </c:pt>
                      <c:pt idx="738">
                        <c:v>0.93345487693710105</c:v>
                      </c:pt>
                      <c:pt idx="739">
                        <c:v>0.93345487693710105</c:v>
                      </c:pt>
                      <c:pt idx="740">
                        <c:v>0.93351548269581097</c:v>
                      </c:pt>
                      <c:pt idx="741">
                        <c:v>0.93351548269581097</c:v>
                      </c:pt>
                      <c:pt idx="742">
                        <c:v>0.93351548269581097</c:v>
                      </c:pt>
                      <c:pt idx="743">
                        <c:v>0.93351548269581097</c:v>
                      </c:pt>
                      <c:pt idx="744">
                        <c:v>0.93351548269581097</c:v>
                      </c:pt>
                      <c:pt idx="745">
                        <c:v>0.93351548269581097</c:v>
                      </c:pt>
                      <c:pt idx="746">
                        <c:v>0.93351548269581097</c:v>
                      </c:pt>
                      <c:pt idx="747">
                        <c:v>0.93351548269581097</c:v>
                      </c:pt>
                      <c:pt idx="748">
                        <c:v>0.93351548269581097</c:v>
                      </c:pt>
                      <c:pt idx="749">
                        <c:v>0.93351548269581097</c:v>
                      </c:pt>
                      <c:pt idx="750">
                        <c:v>0.93351548269581097</c:v>
                      </c:pt>
                      <c:pt idx="751">
                        <c:v>0.93351548269581097</c:v>
                      </c:pt>
                      <c:pt idx="752">
                        <c:v>0.93351548269581097</c:v>
                      </c:pt>
                      <c:pt idx="753">
                        <c:v>0.93351548269581097</c:v>
                      </c:pt>
                      <c:pt idx="754">
                        <c:v>0.93351548269581097</c:v>
                      </c:pt>
                      <c:pt idx="755">
                        <c:v>0.93351548269581097</c:v>
                      </c:pt>
                      <c:pt idx="756">
                        <c:v>0.93351548269581097</c:v>
                      </c:pt>
                      <c:pt idx="757">
                        <c:v>0.93351548269581097</c:v>
                      </c:pt>
                      <c:pt idx="758">
                        <c:v>0.93351548269581097</c:v>
                      </c:pt>
                      <c:pt idx="759">
                        <c:v>0.93351548269581097</c:v>
                      </c:pt>
                      <c:pt idx="760">
                        <c:v>0.93351548269581097</c:v>
                      </c:pt>
                      <c:pt idx="761">
                        <c:v>0.93345487693710105</c:v>
                      </c:pt>
                      <c:pt idx="762">
                        <c:v>0.93351548269581097</c:v>
                      </c:pt>
                      <c:pt idx="763">
                        <c:v>0.93351548269581097</c:v>
                      </c:pt>
                      <c:pt idx="764">
                        <c:v>0.93351548269581097</c:v>
                      </c:pt>
                      <c:pt idx="765">
                        <c:v>0.93351548269581097</c:v>
                      </c:pt>
                      <c:pt idx="766">
                        <c:v>0.93351548269581097</c:v>
                      </c:pt>
                      <c:pt idx="767">
                        <c:v>0.93351548269581097</c:v>
                      </c:pt>
                      <c:pt idx="768">
                        <c:v>0.93357597816196503</c:v>
                      </c:pt>
                      <c:pt idx="769">
                        <c:v>0.93357597816196503</c:v>
                      </c:pt>
                      <c:pt idx="770">
                        <c:v>0.93357597816196503</c:v>
                      </c:pt>
                      <c:pt idx="771">
                        <c:v>0.93363636363636304</c:v>
                      </c:pt>
                      <c:pt idx="772">
                        <c:v>0.93363636363636304</c:v>
                      </c:pt>
                      <c:pt idx="773">
                        <c:v>0.93363636363636304</c:v>
                      </c:pt>
                      <c:pt idx="774">
                        <c:v>0.93369663941870995</c:v>
                      </c:pt>
                      <c:pt idx="775">
                        <c:v>0.93369663941870995</c:v>
                      </c:pt>
                      <c:pt idx="776">
                        <c:v>0.93375680580762199</c:v>
                      </c:pt>
                      <c:pt idx="777">
                        <c:v>0.93375680580762199</c:v>
                      </c:pt>
                      <c:pt idx="778">
                        <c:v>0.93375680580762199</c:v>
                      </c:pt>
                      <c:pt idx="779">
                        <c:v>0.93375680580762199</c:v>
                      </c:pt>
                      <c:pt idx="780">
                        <c:v>0.93381686310063405</c:v>
                      </c:pt>
                      <c:pt idx="781">
                        <c:v>0.93381686310063405</c:v>
                      </c:pt>
                      <c:pt idx="782">
                        <c:v>0.93387681159420299</c:v>
                      </c:pt>
                      <c:pt idx="783">
                        <c:v>0.93387681159420299</c:v>
                      </c:pt>
                      <c:pt idx="784">
                        <c:v>0.93387681159420299</c:v>
                      </c:pt>
                      <c:pt idx="785">
                        <c:v>0.93387681159420299</c:v>
                      </c:pt>
                      <c:pt idx="786">
                        <c:v>0.93387681159420299</c:v>
                      </c:pt>
                      <c:pt idx="787">
                        <c:v>0.93387681159420299</c:v>
                      </c:pt>
                      <c:pt idx="788">
                        <c:v>0.93387681159420299</c:v>
                      </c:pt>
                      <c:pt idx="789">
                        <c:v>0.93387681159420299</c:v>
                      </c:pt>
                      <c:pt idx="790">
                        <c:v>0.93387681159420299</c:v>
                      </c:pt>
                      <c:pt idx="791">
                        <c:v>0.93387681159420299</c:v>
                      </c:pt>
                      <c:pt idx="792">
                        <c:v>0.93387681159420299</c:v>
                      </c:pt>
                      <c:pt idx="793">
                        <c:v>0.93387681159420299</c:v>
                      </c:pt>
                      <c:pt idx="794">
                        <c:v>0.93381686310063405</c:v>
                      </c:pt>
                      <c:pt idx="795">
                        <c:v>0.93381686310063405</c:v>
                      </c:pt>
                      <c:pt idx="796">
                        <c:v>0.93381686310063405</c:v>
                      </c:pt>
                      <c:pt idx="797">
                        <c:v>0.93381686310063405</c:v>
                      </c:pt>
                      <c:pt idx="798">
                        <c:v>0.93381686310063405</c:v>
                      </c:pt>
                      <c:pt idx="799">
                        <c:v>0.93381686310063405</c:v>
                      </c:pt>
                      <c:pt idx="800">
                        <c:v>0.93381686310063405</c:v>
                      </c:pt>
                      <c:pt idx="801">
                        <c:v>0.93381686310063405</c:v>
                      </c:pt>
                      <c:pt idx="802">
                        <c:v>0.93381686310063405</c:v>
                      </c:pt>
                      <c:pt idx="803">
                        <c:v>0.93381686310063405</c:v>
                      </c:pt>
                      <c:pt idx="804">
                        <c:v>0.93387681159420299</c:v>
                      </c:pt>
                      <c:pt idx="805">
                        <c:v>0.93303167420814503</c:v>
                      </c:pt>
                      <c:pt idx="806">
                        <c:v>0.93303167420814503</c:v>
                      </c:pt>
                      <c:pt idx="807">
                        <c:v>0.93303167420814503</c:v>
                      </c:pt>
                      <c:pt idx="808">
                        <c:v>0.93303167420814503</c:v>
                      </c:pt>
                      <c:pt idx="809">
                        <c:v>0.93309222423146498</c:v>
                      </c:pt>
                      <c:pt idx="810">
                        <c:v>0.93309222423146498</c:v>
                      </c:pt>
                      <c:pt idx="811">
                        <c:v>0.93309222423146498</c:v>
                      </c:pt>
                      <c:pt idx="812">
                        <c:v>0.93309222423146498</c:v>
                      </c:pt>
                      <c:pt idx="813">
                        <c:v>0.93309222423146498</c:v>
                      </c:pt>
                      <c:pt idx="814">
                        <c:v>0.93315266485998205</c:v>
                      </c:pt>
                      <c:pt idx="815">
                        <c:v>0.93315266485998205</c:v>
                      </c:pt>
                      <c:pt idx="816">
                        <c:v>0.93315266485998205</c:v>
                      </c:pt>
                      <c:pt idx="817">
                        <c:v>0.93315266485998205</c:v>
                      </c:pt>
                      <c:pt idx="818">
                        <c:v>0.93315266485998205</c:v>
                      </c:pt>
                      <c:pt idx="819">
                        <c:v>0.93315266485998205</c:v>
                      </c:pt>
                      <c:pt idx="820">
                        <c:v>0.93315266485998205</c:v>
                      </c:pt>
                      <c:pt idx="821">
                        <c:v>0.93231046931408001</c:v>
                      </c:pt>
                      <c:pt idx="822">
                        <c:v>0.93231046931408001</c:v>
                      </c:pt>
                      <c:pt idx="823">
                        <c:v>0.93231046931408001</c:v>
                      </c:pt>
                      <c:pt idx="824">
                        <c:v>0.93231046931408001</c:v>
                      </c:pt>
                      <c:pt idx="825">
                        <c:v>0.93231046931408001</c:v>
                      </c:pt>
                      <c:pt idx="826">
                        <c:v>0.93231046931408001</c:v>
                      </c:pt>
                      <c:pt idx="827">
                        <c:v>0.93231046931408001</c:v>
                      </c:pt>
                      <c:pt idx="828">
                        <c:v>0.93231046931408001</c:v>
                      </c:pt>
                      <c:pt idx="829">
                        <c:v>0.93231046931408001</c:v>
                      </c:pt>
                      <c:pt idx="830">
                        <c:v>0.93231046931408001</c:v>
                      </c:pt>
                      <c:pt idx="831">
                        <c:v>0.93237150586113604</c:v>
                      </c:pt>
                      <c:pt idx="832">
                        <c:v>0.93237150586113604</c:v>
                      </c:pt>
                      <c:pt idx="833">
                        <c:v>0.93321299638989197</c:v>
                      </c:pt>
                      <c:pt idx="834">
                        <c:v>0.93321299638989197</c:v>
                      </c:pt>
                      <c:pt idx="835">
                        <c:v>0.93321299638989197</c:v>
                      </c:pt>
                      <c:pt idx="836">
                        <c:v>0.93321299638989197</c:v>
                      </c:pt>
                      <c:pt idx="837">
                        <c:v>0.93321299638989197</c:v>
                      </c:pt>
                      <c:pt idx="838">
                        <c:v>0.93321299638989197</c:v>
                      </c:pt>
                      <c:pt idx="839">
                        <c:v>0.933273219116321</c:v>
                      </c:pt>
                      <c:pt idx="840">
                        <c:v>0.933273219116321</c:v>
                      </c:pt>
                      <c:pt idx="841">
                        <c:v>0.93333333333333302</c:v>
                      </c:pt>
                      <c:pt idx="842">
                        <c:v>0.93333333333333302</c:v>
                      </c:pt>
                      <c:pt idx="843">
                        <c:v>0.93339333933393298</c:v>
                      </c:pt>
                      <c:pt idx="844">
                        <c:v>0.93339333933393298</c:v>
                      </c:pt>
                      <c:pt idx="845">
                        <c:v>0.93339333933393298</c:v>
                      </c:pt>
                      <c:pt idx="846">
                        <c:v>0.93345323741007202</c:v>
                      </c:pt>
                      <c:pt idx="847">
                        <c:v>0.93345323741007202</c:v>
                      </c:pt>
                      <c:pt idx="848">
                        <c:v>0.93351302785265</c:v>
                      </c:pt>
                      <c:pt idx="849">
                        <c:v>0.93351302785265</c:v>
                      </c:pt>
                      <c:pt idx="850">
                        <c:v>0.93357271095152605</c:v>
                      </c:pt>
                      <c:pt idx="851">
                        <c:v>0.93357271095152605</c:v>
                      </c:pt>
                      <c:pt idx="852">
                        <c:v>0.93279569892473102</c:v>
                      </c:pt>
                      <c:pt idx="853">
                        <c:v>0.93279569892473102</c:v>
                      </c:pt>
                      <c:pt idx="854">
                        <c:v>0.93279569892473102</c:v>
                      </c:pt>
                      <c:pt idx="855">
                        <c:v>0.932855863921218</c:v>
                      </c:pt>
                      <c:pt idx="856">
                        <c:v>0.93291592128801404</c:v>
                      </c:pt>
                      <c:pt idx="857">
                        <c:v>0.93291592128801404</c:v>
                      </c:pt>
                      <c:pt idx="858">
                        <c:v>0.93297587131367299</c:v>
                      </c:pt>
                      <c:pt idx="859">
                        <c:v>0.93297587131367299</c:v>
                      </c:pt>
                      <c:pt idx="860">
                        <c:v>0.93297587131367299</c:v>
                      </c:pt>
                      <c:pt idx="861">
                        <c:v>0.93297587131367299</c:v>
                      </c:pt>
                      <c:pt idx="862">
                        <c:v>0.93303571428571397</c:v>
                      </c:pt>
                      <c:pt idx="863">
                        <c:v>0.93309545049063403</c:v>
                      </c:pt>
                      <c:pt idx="864">
                        <c:v>0.93309545049063403</c:v>
                      </c:pt>
                      <c:pt idx="865">
                        <c:v>0.93315508021390403</c:v>
                      </c:pt>
                      <c:pt idx="866">
                        <c:v>0.933214603739982</c:v>
                      </c:pt>
                      <c:pt idx="867">
                        <c:v>0.933214603739982</c:v>
                      </c:pt>
                      <c:pt idx="868">
                        <c:v>0.93327402135231297</c:v>
                      </c:pt>
                      <c:pt idx="869">
                        <c:v>0.93333333333333302</c:v>
                      </c:pt>
                      <c:pt idx="870">
                        <c:v>0.93339253996447602</c:v>
                      </c:pt>
                      <c:pt idx="871">
                        <c:v>0.93339253996447602</c:v>
                      </c:pt>
                      <c:pt idx="872">
                        <c:v>0.93339253996447602</c:v>
                      </c:pt>
                      <c:pt idx="873">
                        <c:v>0.93345164152617599</c:v>
                      </c:pt>
                      <c:pt idx="874">
                        <c:v>0.93351063829787195</c:v>
                      </c:pt>
                      <c:pt idx="875">
                        <c:v>0.93356953055801595</c:v>
                      </c:pt>
                      <c:pt idx="876">
                        <c:v>0.93362831858407103</c:v>
                      </c:pt>
                      <c:pt idx="877">
                        <c:v>0.93368700265252003</c:v>
                      </c:pt>
                      <c:pt idx="878">
                        <c:v>0.93374558303886901</c:v>
                      </c:pt>
                      <c:pt idx="879">
                        <c:v>0.93374558303886901</c:v>
                      </c:pt>
                      <c:pt idx="880">
                        <c:v>0.93380406001765204</c:v>
                      </c:pt>
                      <c:pt idx="881">
                        <c:v>0.93380406001765204</c:v>
                      </c:pt>
                      <c:pt idx="882">
                        <c:v>0.93386243386243395</c:v>
                      </c:pt>
                      <c:pt idx="883">
                        <c:v>0.93392070484581502</c:v>
                      </c:pt>
                      <c:pt idx="884">
                        <c:v>0.93397887323943696</c:v>
                      </c:pt>
                      <c:pt idx="885">
                        <c:v>0.93403693931398402</c:v>
                      </c:pt>
                      <c:pt idx="886">
                        <c:v>0.93409490333919198</c:v>
                      </c:pt>
                      <c:pt idx="887">
                        <c:v>0.93409490333919198</c:v>
                      </c:pt>
                      <c:pt idx="888">
                        <c:v>0.93415276558384497</c:v>
                      </c:pt>
                      <c:pt idx="889">
                        <c:v>0.93415276558384497</c:v>
                      </c:pt>
                      <c:pt idx="890">
                        <c:v>0.93339176161262005</c:v>
                      </c:pt>
                      <c:pt idx="891">
                        <c:v>0.93345008756567405</c:v>
                      </c:pt>
                      <c:pt idx="892">
                        <c:v>0.93345008756567405</c:v>
                      </c:pt>
                      <c:pt idx="893">
                        <c:v>0.93350831146106705</c:v>
                      </c:pt>
                      <c:pt idx="894">
                        <c:v>0.93350831146106705</c:v>
                      </c:pt>
                      <c:pt idx="895">
                        <c:v>0.93356643356643398</c:v>
                      </c:pt>
                      <c:pt idx="896">
                        <c:v>0.93356643356643398</c:v>
                      </c:pt>
                      <c:pt idx="897">
                        <c:v>0.93356643356643398</c:v>
                      </c:pt>
                      <c:pt idx="898">
                        <c:v>0.93362445414847195</c:v>
                      </c:pt>
                      <c:pt idx="899">
                        <c:v>0.93362445414847195</c:v>
                      </c:pt>
                      <c:pt idx="900">
                        <c:v>0.93362445414847195</c:v>
                      </c:pt>
                      <c:pt idx="901">
                        <c:v>0.93362445414847195</c:v>
                      </c:pt>
                      <c:pt idx="902">
                        <c:v>0.932809773123909</c:v>
                      </c:pt>
                      <c:pt idx="903">
                        <c:v>0.932809773123909</c:v>
                      </c:pt>
                      <c:pt idx="904">
                        <c:v>0.93286835222319098</c:v>
                      </c:pt>
                      <c:pt idx="905">
                        <c:v>0.93286835222319098</c:v>
                      </c:pt>
                      <c:pt idx="906">
                        <c:v>0.93286835222319098</c:v>
                      </c:pt>
                      <c:pt idx="907">
                        <c:v>0.93286835222319098</c:v>
                      </c:pt>
                      <c:pt idx="908">
                        <c:v>0.93286835222319098</c:v>
                      </c:pt>
                      <c:pt idx="909">
                        <c:v>0.93286835222319098</c:v>
                      </c:pt>
                      <c:pt idx="910">
                        <c:v>0.93286835222319098</c:v>
                      </c:pt>
                      <c:pt idx="911">
                        <c:v>0.93205574912891997</c:v>
                      </c:pt>
                      <c:pt idx="912">
                        <c:v>0.93205574912891997</c:v>
                      </c:pt>
                      <c:pt idx="913">
                        <c:v>0.93205574912891997</c:v>
                      </c:pt>
                      <c:pt idx="914">
                        <c:v>0.93205574912891997</c:v>
                      </c:pt>
                      <c:pt idx="915">
                        <c:v>0.93205574912891997</c:v>
                      </c:pt>
                      <c:pt idx="916">
                        <c:v>0.93205574912891997</c:v>
                      </c:pt>
                      <c:pt idx="917">
                        <c:v>0.93205574912891997</c:v>
                      </c:pt>
                      <c:pt idx="918">
                        <c:v>0.93199651264167405</c:v>
                      </c:pt>
                      <c:pt idx="919">
                        <c:v>0.93199651264167405</c:v>
                      </c:pt>
                      <c:pt idx="920">
                        <c:v>0.93118466898954699</c:v>
                      </c:pt>
                      <c:pt idx="921">
                        <c:v>0.93118466898954699</c:v>
                      </c:pt>
                      <c:pt idx="922">
                        <c:v>0.93118466898954699</c:v>
                      </c:pt>
                      <c:pt idx="923">
                        <c:v>0.93118466898954699</c:v>
                      </c:pt>
                      <c:pt idx="924">
                        <c:v>0.931124673060157</c:v>
                      </c:pt>
                      <c:pt idx="925">
                        <c:v>0.931124673060157</c:v>
                      </c:pt>
                      <c:pt idx="926">
                        <c:v>0.931124673060157</c:v>
                      </c:pt>
                      <c:pt idx="927">
                        <c:v>0.931124673060157</c:v>
                      </c:pt>
                      <c:pt idx="928">
                        <c:v>0.93031358885017401</c:v>
                      </c:pt>
                      <c:pt idx="929">
                        <c:v>0.93025283347863996</c:v>
                      </c:pt>
                      <c:pt idx="930">
                        <c:v>0.93025283347863996</c:v>
                      </c:pt>
                      <c:pt idx="931">
                        <c:v>0.93025283347863996</c:v>
                      </c:pt>
                      <c:pt idx="932">
                        <c:v>0.93025283347863996</c:v>
                      </c:pt>
                      <c:pt idx="933">
                        <c:v>0.93019197207678905</c:v>
                      </c:pt>
                      <c:pt idx="934">
                        <c:v>0.93019197207678905</c:v>
                      </c:pt>
                      <c:pt idx="935">
                        <c:v>0.93019197207678905</c:v>
                      </c:pt>
                      <c:pt idx="936">
                        <c:v>0.93019197207678905</c:v>
                      </c:pt>
                      <c:pt idx="937">
                        <c:v>0.93019197207678905</c:v>
                      </c:pt>
                      <c:pt idx="938">
                        <c:v>0.92938099389712303</c:v>
                      </c:pt>
                      <c:pt idx="939">
                        <c:v>0.92931937172774803</c:v>
                      </c:pt>
                      <c:pt idx="940">
                        <c:v>0.92931937172774803</c:v>
                      </c:pt>
                      <c:pt idx="941">
                        <c:v>0.92931937172774803</c:v>
                      </c:pt>
                      <c:pt idx="942">
                        <c:v>0.92931937172774803</c:v>
                      </c:pt>
                      <c:pt idx="943">
                        <c:v>0.92931937172774803</c:v>
                      </c:pt>
                      <c:pt idx="944">
                        <c:v>0.92931937172774803</c:v>
                      </c:pt>
                      <c:pt idx="945">
                        <c:v>0.92931937172774803</c:v>
                      </c:pt>
                      <c:pt idx="946">
                        <c:v>0.92931937172774803</c:v>
                      </c:pt>
                      <c:pt idx="947">
                        <c:v>0.92931937172774803</c:v>
                      </c:pt>
                      <c:pt idx="948">
                        <c:v>0.92931937172774803</c:v>
                      </c:pt>
                      <c:pt idx="949">
                        <c:v>0.92931937172774803</c:v>
                      </c:pt>
                      <c:pt idx="950">
                        <c:v>0.92925764192139704</c:v>
                      </c:pt>
                      <c:pt idx="951">
                        <c:v>0.92925764192139704</c:v>
                      </c:pt>
                      <c:pt idx="952">
                        <c:v>0.92925764192139704</c:v>
                      </c:pt>
                      <c:pt idx="953">
                        <c:v>0.92925764192139704</c:v>
                      </c:pt>
                      <c:pt idx="954">
                        <c:v>0.92925764192139704</c:v>
                      </c:pt>
                      <c:pt idx="955">
                        <c:v>0.92925764192139704</c:v>
                      </c:pt>
                      <c:pt idx="956">
                        <c:v>0.92844677137870901</c:v>
                      </c:pt>
                      <c:pt idx="957">
                        <c:v>0.92838427947598201</c:v>
                      </c:pt>
                      <c:pt idx="958">
                        <c:v>0.92838427947598201</c:v>
                      </c:pt>
                      <c:pt idx="959">
                        <c:v>0.928321678321678</c:v>
                      </c:pt>
                      <c:pt idx="960">
                        <c:v>0.928321678321678</c:v>
                      </c:pt>
                      <c:pt idx="961">
                        <c:v>0.92825896762904603</c:v>
                      </c:pt>
                      <c:pt idx="962">
                        <c:v>0.92825896762904603</c:v>
                      </c:pt>
                      <c:pt idx="963">
                        <c:v>0.92819614711033305</c:v>
                      </c:pt>
                      <c:pt idx="964">
                        <c:v>0.92813321647677505</c:v>
                      </c:pt>
                      <c:pt idx="965">
                        <c:v>0.92813321647677505</c:v>
                      </c:pt>
                      <c:pt idx="966">
                        <c:v>0.92813321647677505</c:v>
                      </c:pt>
                      <c:pt idx="967">
                        <c:v>0.92807017543859704</c:v>
                      </c:pt>
                      <c:pt idx="968">
                        <c:v>0.92800702370500399</c:v>
                      </c:pt>
                      <c:pt idx="969">
                        <c:v>0.92794376098418296</c:v>
                      </c:pt>
                      <c:pt idx="970">
                        <c:v>0.92788038698328901</c:v>
                      </c:pt>
                      <c:pt idx="971">
                        <c:v>0.92781690140844997</c:v>
                      </c:pt>
                      <c:pt idx="972">
                        <c:v>0.92775330396475697</c:v>
                      </c:pt>
                      <c:pt idx="973">
                        <c:v>0.92768959435626097</c:v>
                      </c:pt>
                      <c:pt idx="974">
                        <c:v>0.92768959435626097</c:v>
                      </c:pt>
                      <c:pt idx="975">
                        <c:v>0.92844522968197896</c:v>
                      </c:pt>
                      <c:pt idx="976">
                        <c:v>0.92838196286472097</c:v>
                      </c:pt>
                      <c:pt idx="977">
                        <c:v>0.92831858407079604</c:v>
                      </c:pt>
                      <c:pt idx="978">
                        <c:v>0.92819148936170204</c:v>
                      </c:pt>
                      <c:pt idx="979">
                        <c:v>0.92812777284826997</c:v>
                      </c:pt>
                      <c:pt idx="980">
                        <c:v>0.92806394316163399</c:v>
                      </c:pt>
                      <c:pt idx="981">
                        <c:v>0.92793594306049798</c:v>
                      </c:pt>
                      <c:pt idx="982">
                        <c:v>0.92793594306049798</c:v>
                      </c:pt>
                      <c:pt idx="983">
                        <c:v>0.92787177203918103</c:v>
                      </c:pt>
                      <c:pt idx="984">
                        <c:v>0.92774308652988402</c:v>
                      </c:pt>
                      <c:pt idx="985">
                        <c:v>0.92761394101876704</c:v>
                      </c:pt>
                      <c:pt idx="986">
                        <c:v>0.928379588182632</c:v>
                      </c:pt>
                      <c:pt idx="987">
                        <c:v>0.92825112107623298</c:v>
                      </c:pt>
                      <c:pt idx="988">
                        <c:v>0.92812219227313597</c:v>
                      </c:pt>
                      <c:pt idx="989">
                        <c:v>0.92799279927992795</c:v>
                      </c:pt>
                      <c:pt idx="990">
                        <c:v>0.92779783393501802</c:v>
                      </c:pt>
                      <c:pt idx="991">
                        <c:v>0.92766726943942102</c:v>
                      </c:pt>
                      <c:pt idx="992">
                        <c:v>0.92747053490480502</c:v>
                      </c:pt>
                      <c:pt idx="993">
                        <c:v>0.92747053490480502</c:v>
                      </c:pt>
                      <c:pt idx="994">
                        <c:v>0.92727272727272703</c:v>
                      </c:pt>
                      <c:pt idx="995">
                        <c:v>0.92707383773928898</c:v>
                      </c:pt>
                      <c:pt idx="996">
                        <c:v>0.92687385740402195</c:v>
                      </c:pt>
                      <c:pt idx="997">
                        <c:v>0.92667277726856101</c:v>
                      </c:pt>
                      <c:pt idx="998">
                        <c:v>0.92647058823529405</c:v>
                      </c:pt>
                      <c:pt idx="999">
                        <c:v>0.92626728110599099</c:v>
                      </c:pt>
                      <c:pt idx="1000">
                        <c:v>0.92599444958371901</c:v>
                      </c:pt>
                      <c:pt idx="1001">
                        <c:v>0.92571959145775295</c:v>
                      </c:pt>
                      <c:pt idx="1002">
                        <c:v>0.92571959145775295</c:v>
                      </c:pt>
                      <c:pt idx="1003">
                        <c:v>0.92544268406337404</c:v>
                      </c:pt>
                      <c:pt idx="1004">
                        <c:v>0.92436974789915904</c:v>
                      </c:pt>
                      <c:pt idx="1005">
                        <c:v>0.92408622305529498</c:v>
                      </c:pt>
                      <c:pt idx="1006">
                        <c:v>0.92372881355932202</c:v>
                      </c:pt>
                      <c:pt idx="1007">
                        <c:v>0.92344045368619998</c:v>
                      </c:pt>
                      <c:pt idx="1008">
                        <c:v>0.92314990512334005</c:v>
                      </c:pt>
                      <c:pt idx="1009">
                        <c:v>0.92285714285714304</c:v>
                      </c:pt>
                      <c:pt idx="1010">
                        <c:v>0.92256214149139504</c:v>
                      </c:pt>
                      <c:pt idx="1011">
                        <c:v>0.92256214149139504</c:v>
                      </c:pt>
                      <c:pt idx="1012">
                        <c:v>0.92219020172910704</c:v>
                      </c:pt>
                      <c:pt idx="1013">
                        <c:v>0.92100192678227399</c:v>
                      </c:pt>
                      <c:pt idx="1014">
                        <c:v>0.92061955469506296</c:v>
                      </c:pt>
                      <c:pt idx="1015">
                        <c:v>0.92031098153547097</c:v>
                      </c:pt>
                      <c:pt idx="1016">
                        <c:v>0.919921875</c:v>
                      </c:pt>
                      <c:pt idx="1017">
                        <c:v>0.91960784313725497</c:v>
                      </c:pt>
                      <c:pt idx="1018">
                        <c:v>0.91921182266009904</c:v>
                      </c:pt>
                      <c:pt idx="1019">
                        <c:v>0.91921182266009904</c:v>
                      </c:pt>
                      <c:pt idx="1020">
                        <c:v>0.91881188118811896</c:v>
                      </c:pt>
                      <c:pt idx="1021">
                        <c:v>0.91848906560636201</c:v>
                      </c:pt>
                      <c:pt idx="1022">
                        <c:v>0.91716566866267502</c:v>
                      </c:pt>
                      <c:pt idx="1023">
                        <c:v>0.91675025075225702</c:v>
                      </c:pt>
                      <c:pt idx="1024">
                        <c:v>0.91633064516129004</c:v>
                      </c:pt>
                      <c:pt idx="1025">
                        <c:v>0.91590678824721306</c:v>
                      </c:pt>
                      <c:pt idx="1026">
                        <c:v>0.91547861507128303</c:v>
                      </c:pt>
                      <c:pt idx="1027">
                        <c:v>0.91504605936540395</c:v>
                      </c:pt>
                      <c:pt idx="1028">
                        <c:v>0.91460905349794297</c:v>
                      </c:pt>
                      <c:pt idx="1029">
                        <c:v>0.91416752843846905</c:v>
                      </c:pt>
                      <c:pt idx="1030">
                        <c:v>0.91416752843846905</c:v>
                      </c:pt>
                      <c:pt idx="1031">
                        <c:v>0.91372141372141402</c:v>
                      </c:pt>
                      <c:pt idx="1032">
                        <c:v>0.91327063740856895</c:v>
                      </c:pt>
                      <c:pt idx="1033">
                        <c:v>0.91281512605042003</c:v>
                      </c:pt>
                      <c:pt idx="1034">
                        <c:v>0.91226215644820297</c:v>
                      </c:pt>
                      <c:pt idx="1035">
                        <c:v>0.91179596174282695</c:v>
                      </c:pt>
                      <c:pt idx="1036">
                        <c:v>0.91132478632478597</c:v>
                      </c:pt>
                      <c:pt idx="1037">
                        <c:v>0.91075268817204302</c:v>
                      </c:pt>
                      <c:pt idx="1038">
                        <c:v>0.91125541125541099</c:v>
                      </c:pt>
                      <c:pt idx="1039">
                        <c:v>0.91067538126361702</c:v>
                      </c:pt>
                      <c:pt idx="1040">
                        <c:v>0.91067538126361702</c:v>
                      </c:pt>
                      <c:pt idx="1041">
                        <c:v>0.91018619934282596</c:v>
                      </c:pt>
                      <c:pt idx="1042">
                        <c:v>0.90959206174200602</c:v>
                      </c:pt>
                      <c:pt idx="1043">
                        <c:v>0.90909090909090895</c:v>
                      </c:pt>
                      <c:pt idx="1044">
                        <c:v>0.90848214285714302</c:v>
                      </c:pt>
                      <c:pt idx="1045">
                        <c:v>0.908988764044944</c:v>
                      </c:pt>
                      <c:pt idx="1046">
                        <c:v>0.908371040723982</c:v>
                      </c:pt>
                      <c:pt idx="1047">
                        <c:v>0.90784982935153602</c:v>
                      </c:pt>
                      <c:pt idx="1048">
                        <c:v>0.90784982935153602</c:v>
                      </c:pt>
                      <c:pt idx="1049">
                        <c:v>0.90721649484536104</c:v>
                      </c:pt>
                      <c:pt idx="1050">
                        <c:v>0.90772779700115402</c:v>
                      </c:pt>
                      <c:pt idx="1051">
                        <c:v>0.90708478513356505</c:v>
                      </c:pt>
                      <c:pt idx="1052">
                        <c:v>0.90654205607476601</c:v>
                      </c:pt>
                      <c:pt idx="1053">
                        <c:v>0.90588235294117703</c:v>
                      </c:pt>
                      <c:pt idx="1054">
                        <c:v>0.90639810426540302</c:v>
                      </c:pt>
                      <c:pt idx="1055">
                        <c:v>0.90572792362768495</c:v>
                      </c:pt>
                      <c:pt idx="1056">
                        <c:v>0.90516206482592998</c:v>
                      </c:pt>
                      <c:pt idx="1057">
                        <c:v>0.90447400241838005</c:v>
                      </c:pt>
                      <c:pt idx="1058">
                        <c:v>0.90447400241838005</c:v>
                      </c:pt>
                      <c:pt idx="1059">
                        <c:v>0.90499390986601702</c:v>
                      </c:pt>
                      <c:pt idx="1060">
                        <c:v>0.90429447852760703</c:v>
                      </c:pt>
                      <c:pt idx="1061">
                        <c:v>0.90370370370370401</c:v>
                      </c:pt>
                      <c:pt idx="1062">
                        <c:v>0.90298507462686595</c:v>
                      </c:pt>
                      <c:pt idx="1063">
                        <c:v>0.903387703889586</c:v>
                      </c:pt>
                      <c:pt idx="1064">
                        <c:v>0.90277777777777801</c:v>
                      </c:pt>
                      <c:pt idx="1065">
                        <c:v>0.90203562340966903</c:v>
                      </c:pt>
                      <c:pt idx="1066">
                        <c:v>0.90128205128205097</c:v>
                      </c:pt>
                      <c:pt idx="1067">
                        <c:v>0.90180878552971599</c:v>
                      </c:pt>
                      <c:pt idx="1068">
                        <c:v>0.90180878552971599</c:v>
                      </c:pt>
                      <c:pt idx="1069">
                        <c:v>0.90221642764015597</c:v>
                      </c:pt>
                      <c:pt idx="1070">
                        <c:v>0.90157480314960603</c:v>
                      </c:pt>
                      <c:pt idx="1071">
                        <c:v>0.90079365079365104</c:v>
                      </c:pt>
                      <c:pt idx="1072">
                        <c:v>0.90120160213618195</c:v>
                      </c:pt>
                      <c:pt idx="1073">
                        <c:v>0.90053763440860202</c:v>
                      </c:pt>
                      <c:pt idx="1074">
                        <c:v>0.89972899728997302</c:v>
                      </c:pt>
                      <c:pt idx="1075">
                        <c:v>0.90027322404371601</c:v>
                      </c:pt>
                      <c:pt idx="1076">
                        <c:v>0.89944903581267199</c:v>
                      </c:pt>
                      <c:pt idx="1077">
                        <c:v>0.90068965517241395</c:v>
                      </c:pt>
                      <c:pt idx="1078">
                        <c:v>0.9</c:v>
                      </c:pt>
                      <c:pt idx="1079">
                        <c:v>0.90056022408963599</c:v>
                      </c:pt>
                      <c:pt idx="1080">
                        <c:v>0.90099009900990101</c:v>
                      </c:pt>
                      <c:pt idx="1081">
                        <c:v>0.90028490028490005</c:v>
                      </c:pt>
                      <c:pt idx="1082">
                        <c:v>0.90086206896551702</c:v>
                      </c:pt>
                      <c:pt idx="1083">
                        <c:v>0.90014471780028904</c:v>
                      </c:pt>
                      <c:pt idx="1084">
                        <c:v>0.90014471780028904</c:v>
                      </c:pt>
                      <c:pt idx="1085">
                        <c:v>0.90072992700729904</c:v>
                      </c:pt>
                      <c:pt idx="1086">
                        <c:v>0.90132547864506596</c:v>
                      </c:pt>
                      <c:pt idx="1087">
                        <c:v>0.90059347181008897</c:v>
                      </c:pt>
                      <c:pt idx="1088">
                        <c:v>0.90119760479041899</c:v>
                      </c:pt>
                      <c:pt idx="1089">
                        <c:v>0.90181268882175203</c:v>
                      </c:pt>
                      <c:pt idx="1090">
                        <c:v>0.901065449010654</c:v>
                      </c:pt>
                      <c:pt idx="1091">
                        <c:v>0.90030674846625702</c:v>
                      </c:pt>
                      <c:pt idx="1092">
                        <c:v>0.90092879256965996</c:v>
                      </c:pt>
                      <c:pt idx="1093">
                        <c:v>0.90156250000000004</c:v>
                      </c:pt>
                      <c:pt idx="1094">
                        <c:v>0.90078740157480297</c:v>
                      </c:pt>
                      <c:pt idx="1095">
                        <c:v>0.90143084260731299</c:v>
                      </c:pt>
                      <c:pt idx="1096">
                        <c:v>0.90143084260731299</c:v>
                      </c:pt>
                      <c:pt idx="1097">
                        <c:v>0.90208667736757597</c:v>
                      </c:pt>
                      <c:pt idx="1098">
                        <c:v>0.90291262135922301</c:v>
                      </c:pt>
                      <c:pt idx="1099">
                        <c:v>0.90212071778140301</c:v>
                      </c:pt>
                      <c:pt idx="1100">
                        <c:v>0.90280065897858297</c:v>
                      </c:pt>
                      <c:pt idx="1101">
                        <c:v>0.90349417637271201</c:v>
                      </c:pt>
                      <c:pt idx="1102">
                        <c:v>0.90284757118928005</c:v>
                      </c:pt>
                      <c:pt idx="1103">
                        <c:v>0.90202702702702697</c:v>
                      </c:pt>
                      <c:pt idx="1104">
                        <c:v>0.90273037542662105</c:v>
                      </c:pt>
                      <c:pt idx="1105">
                        <c:v>0.90273037542662105</c:v>
                      </c:pt>
                      <c:pt idx="1106">
                        <c:v>0.90361445783132499</c:v>
                      </c:pt>
                      <c:pt idx="1107">
                        <c:v>0.90434782608695596</c:v>
                      </c:pt>
                      <c:pt idx="1108">
                        <c:v>0.90350877192982504</c:v>
                      </c:pt>
                      <c:pt idx="1109">
                        <c:v>0.90442477876106198</c:v>
                      </c:pt>
                      <c:pt idx="1110">
                        <c:v>0.90357142857142903</c:v>
                      </c:pt>
                      <c:pt idx="1111">
                        <c:v>0.90450450450450504</c:v>
                      </c:pt>
                      <c:pt idx="1112">
                        <c:v>0.90450450450450504</c:v>
                      </c:pt>
                      <c:pt idx="1113">
                        <c:v>0.90363636363636402</c:v>
                      </c:pt>
                      <c:pt idx="1114">
                        <c:v>0.90458715596330197</c:v>
                      </c:pt>
                      <c:pt idx="1115">
                        <c:v>0.90388170055452899</c:v>
                      </c:pt>
                      <c:pt idx="1116">
                        <c:v>0.90467289719626198</c:v>
                      </c:pt>
                      <c:pt idx="1117">
                        <c:v>0.903954802259887</c:v>
                      </c:pt>
                      <c:pt idx="1118">
                        <c:v>0.90494296577946698</c:v>
                      </c:pt>
                      <c:pt idx="1119">
                        <c:v>0.90421455938697304</c:v>
                      </c:pt>
                      <c:pt idx="1120">
                        <c:v>0.903474903474903</c:v>
                      </c:pt>
                      <c:pt idx="1121">
                        <c:v>0.904296875</c:v>
                      </c:pt>
                      <c:pt idx="1122">
                        <c:v>0.90354330708661401</c:v>
                      </c:pt>
                      <c:pt idx="1123">
                        <c:v>0.90457256461232605</c:v>
                      </c:pt>
                      <c:pt idx="1124">
                        <c:v>0.90457256461232605</c:v>
                      </c:pt>
                      <c:pt idx="1125">
                        <c:v>0.90562248995983896</c:v>
                      </c:pt>
                      <c:pt idx="1126">
                        <c:v>0.90485829959514197</c:v>
                      </c:pt>
                      <c:pt idx="1127">
                        <c:v>0.90593047034764795</c:v>
                      </c:pt>
                      <c:pt idx="1128">
                        <c:v>0.90515463917525796</c:v>
                      </c:pt>
                      <c:pt idx="1129">
                        <c:v>0.90625</c:v>
                      </c:pt>
                      <c:pt idx="1130">
                        <c:v>0.90546218487394903</c:v>
                      </c:pt>
                      <c:pt idx="1131">
                        <c:v>0.90546218487394903</c:v>
                      </c:pt>
                      <c:pt idx="1132">
                        <c:v>0.90384615384615397</c:v>
                      </c:pt>
                      <c:pt idx="1133">
                        <c:v>0.90578158458244096</c:v>
                      </c:pt>
                      <c:pt idx="1134">
                        <c:v>0.90496760259179299</c:v>
                      </c:pt>
                      <c:pt idx="1135">
                        <c:v>0.90611353711790399</c:v>
                      </c:pt>
                      <c:pt idx="1136">
                        <c:v>0.90528634361233495</c:v>
                      </c:pt>
                      <c:pt idx="1137">
                        <c:v>0.90645879732739398</c:v>
                      </c:pt>
                      <c:pt idx="1138">
                        <c:v>0.90561797752809003</c:v>
                      </c:pt>
                      <c:pt idx="1139">
                        <c:v>0.90497737556561098</c:v>
                      </c:pt>
                      <c:pt idx="1140">
                        <c:v>0.90410958904109595</c:v>
                      </c:pt>
                      <c:pt idx="1141">
                        <c:v>0.90531177829099296</c:v>
                      </c:pt>
                      <c:pt idx="1142">
                        <c:v>0.90531177829099296</c:v>
                      </c:pt>
                      <c:pt idx="1143">
                        <c:v>0.90654205607476601</c:v>
                      </c:pt>
                      <c:pt idx="1144">
                        <c:v>0.90588235294117703</c:v>
                      </c:pt>
                      <c:pt idx="1145">
                        <c:v>0.90714285714285703</c:v>
                      </c:pt>
                      <c:pt idx="1146">
                        <c:v>0.90647482014388503</c:v>
                      </c:pt>
                      <c:pt idx="1147">
                        <c:v>0.90556900726392298</c:v>
                      </c:pt>
                      <c:pt idx="1148">
                        <c:v>0.90686274509803899</c:v>
                      </c:pt>
                      <c:pt idx="1149">
                        <c:v>0.906172839506173</c:v>
                      </c:pt>
                      <c:pt idx="1150">
                        <c:v>0.90547263681592005</c:v>
                      </c:pt>
                      <c:pt idx="1151">
                        <c:v>0.904522613065327</c:v>
                      </c:pt>
                      <c:pt idx="1152">
                        <c:v>0.90680100755667503</c:v>
                      </c:pt>
                      <c:pt idx="1153">
                        <c:v>0.90609137055837596</c:v>
                      </c:pt>
                      <c:pt idx="1154">
                        <c:v>0.90512820512820502</c:v>
                      </c:pt>
                      <c:pt idx="1155">
                        <c:v>0.90673575129533701</c:v>
                      </c:pt>
                      <c:pt idx="1156">
                        <c:v>0.90575916230366504</c:v>
                      </c:pt>
                      <c:pt idx="1157">
                        <c:v>0.90501319261213697</c:v>
                      </c:pt>
                      <c:pt idx="1158">
                        <c:v>0.90425531914893598</c:v>
                      </c:pt>
                      <c:pt idx="1159">
                        <c:v>0.90566037735849103</c:v>
                      </c:pt>
                      <c:pt idx="1160">
                        <c:v>0.90489130434782605</c:v>
                      </c:pt>
                      <c:pt idx="1161">
                        <c:v>0.90489130434782605</c:v>
                      </c:pt>
                      <c:pt idx="1162">
                        <c:v>0.90659340659340704</c:v>
                      </c:pt>
                      <c:pt idx="1163">
                        <c:v>0.90581717451523502</c:v>
                      </c:pt>
                      <c:pt idx="1164">
                        <c:v>0.90476190476190499</c:v>
                      </c:pt>
                      <c:pt idx="1165">
                        <c:v>0.90651558073654404</c:v>
                      </c:pt>
                      <c:pt idx="1166">
                        <c:v>0.90571428571428603</c:v>
                      </c:pt>
                      <c:pt idx="1167">
                        <c:v>0.90489913544668599</c:v>
                      </c:pt>
                      <c:pt idx="1168">
                        <c:v>0.90406976744185996</c:v>
                      </c:pt>
                      <c:pt idx="1169">
                        <c:v>0.90588235294117703</c:v>
                      </c:pt>
                      <c:pt idx="1170">
                        <c:v>0.90588235294117703</c:v>
                      </c:pt>
                      <c:pt idx="1171">
                        <c:v>0.90476190476190499</c:v>
                      </c:pt>
                      <c:pt idx="1172">
                        <c:v>0.906626506024096</c:v>
                      </c:pt>
                      <c:pt idx="1173">
                        <c:v>0.90577507598784202</c:v>
                      </c:pt>
                      <c:pt idx="1174">
                        <c:v>0.90490797546012303</c:v>
                      </c:pt>
                      <c:pt idx="1175">
                        <c:v>0.90683229813664601</c:v>
                      </c:pt>
                      <c:pt idx="1176">
                        <c:v>0.90625</c:v>
                      </c:pt>
                      <c:pt idx="1177">
                        <c:v>0.90536277602523596</c:v>
                      </c:pt>
                      <c:pt idx="1178">
                        <c:v>0.904458598726115</c:v>
                      </c:pt>
                      <c:pt idx="1179">
                        <c:v>0.90734824281150195</c:v>
                      </c:pt>
                      <c:pt idx="1180">
                        <c:v>0.90645161290322596</c:v>
                      </c:pt>
                      <c:pt idx="1181">
                        <c:v>0.90553745928338802</c:v>
                      </c:pt>
                      <c:pt idx="1182">
                        <c:v>0.90789473684210498</c:v>
                      </c:pt>
                      <c:pt idx="1183">
                        <c:v>0.90697674418604701</c:v>
                      </c:pt>
                      <c:pt idx="1184">
                        <c:v>0.90909090909090895</c:v>
                      </c:pt>
                      <c:pt idx="1185">
                        <c:v>0.908474576271187</c:v>
                      </c:pt>
                      <c:pt idx="1186">
                        <c:v>0.90753424657534199</c:v>
                      </c:pt>
                      <c:pt idx="1187">
                        <c:v>0.90657439446366805</c:v>
                      </c:pt>
                      <c:pt idx="1188">
                        <c:v>0.90909090909090895</c:v>
                      </c:pt>
                      <c:pt idx="1189">
                        <c:v>0.90909090909090895</c:v>
                      </c:pt>
                      <c:pt idx="1190">
                        <c:v>0.91134751773049705</c:v>
                      </c:pt>
                      <c:pt idx="1191">
                        <c:v>0.91071428571428603</c:v>
                      </c:pt>
                      <c:pt idx="1192">
                        <c:v>0.90974729241877295</c:v>
                      </c:pt>
                      <c:pt idx="1193">
                        <c:v>0.91240875912408803</c:v>
                      </c:pt>
                      <c:pt idx="1194">
                        <c:v>0.911439114391144</c:v>
                      </c:pt>
                      <c:pt idx="1195">
                        <c:v>0.91078066914498101</c:v>
                      </c:pt>
                      <c:pt idx="1196">
                        <c:v>0.91011235955056202</c:v>
                      </c:pt>
                      <c:pt idx="1197">
                        <c:v>0.91254752851710996</c:v>
                      </c:pt>
                      <c:pt idx="1198">
                        <c:v>0.91254752851710996</c:v>
                      </c:pt>
                      <c:pt idx="1199">
                        <c:v>0.91538461538461502</c:v>
                      </c:pt>
                      <c:pt idx="1200">
                        <c:v>0.91472868217054304</c:v>
                      </c:pt>
                      <c:pt idx="1201">
                        <c:v>0.91372549019607896</c:v>
                      </c:pt>
                      <c:pt idx="1202">
                        <c:v>0.91666666666666596</c:v>
                      </c:pt>
                      <c:pt idx="1203">
                        <c:v>0.91600000000000004</c:v>
                      </c:pt>
                      <c:pt idx="1204">
                        <c:v>0.91497975708502</c:v>
                      </c:pt>
                      <c:pt idx="1205">
                        <c:v>0.91428571428571404</c:v>
                      </c:pt>
                      <c:pt idx="1206">
                        <c:v>0.91735537190082606</c:v>
                      </c:pt>
                      <c:pt idx="1207">
                        <c:v>0.91666666666666596</c:v>
                      </c:pt>
                      <c:pt idx="1208">
                        <c:v>0.91666666666666596</c:v>
                      </c:pt>
                      <c:pt idx="1209">
                        <c:v>0.91983122362869196</c:v>
                      </c:pt>
                      <c:pt idx="1210">
                        <c:v>0.91914893617021298</c:v>
                      </c:pt>
                      <c:pt idx="1211">
                        <c:v>0.91810344827586199</c:v>
                      </c:pt>
                      <c:pt idx="1212">
                        <c:v>0.92139737991266302</c:v>
                      </c:pt>
                      <c:pt idx="1213">
                        <c:v>0.92070484581497802</c:v>
                      </c:pt>
                      <c:pt idx="1214">
                        <c:v>0.92</c:v>
                      </c:pt>
                      <c:pt idx="1215">
                        <c:v>0.91928251121076199</c:v>
                      </c:pt>
                      <c:pt idx="1216">
                        <c:v>0.91928251121076199</c:v>
                      </c:pt>
                      <c:pt idx="1217">
                        <c:v>0.92272727272727295</c:v>
                      </c:pt>
                      <c:pt idx="1218">
                        <c:v>0.92237442922374402</c:v>
                      </c:pt>
                      <c:pt idx="1219">
                        <c:v>0.92165898617511499</c:v>
                      </c:pt>
                      <c:pt idx="1220">
                        <c:v>0.92093023255813999</c:v>
                      </c:pt>
                      <c:pt idx="1221">
                        <c:v>0.92452830188679203</c:v>
                      </c:pt>
                      <c:pt idx="1222">
                        <c:v>0.92380952380952397</c:v>
                      </c:pt>
                      <c:pt idx="1223">
                        <c:v>0.92307692307692302</c:v>
                      </c:pt>
                      <c:pt idx="1224">
                        <c:v>0.92270531400966205</c:v>
                      </c:pt>
                      <c:pt idx="1225">
                        <c:v>0.92195121951219505</c:v>
                      </c:pt>
                      <c:pt idx="1226">
                        <c:v>0.92195121951219505</c:v>
                      </c:pt>
                      <c:pt idx="1227">
                        <c:v>0.92574257425742601</c:v>
                      </c:pt>
                      <c:pt idx="1228">
                        <c:v>0.92537313432835799</c:v>
                      </c:pt>
                      <c:pt idx="1229">
                        <c:v>0.92462311557789001</c:v>
                      </c:pt>
                      <c:pt idx="1230">
                        <c:v>0.92385786802030501</c:v>
                      </c:pt>
                      <c:pt idx="1231">
                        <c:v>0.92820512820512802</c:v>
                      </c:pt>
                      <c:pt idx="1232">
                        <c:v>0.92746113989637302</c:v>
                      </c:pt>
                      <c:pt idx="1233">
                        <c:v>0.92670157068062797</c:v>
                      </c:pt>
                      <c:pt idx="1234">
                        <c:v>0.92670157068062797</c:v>
                      </c:pt>
                      <c:pt idx="1235">
                        <c:v>0.92631578947368398</c:v>
                      </c:pt>
                      <c:pt idx="1236">
                        <c:v>0.92553191489361697</c:v>
                      </c:pt>
                      <c:pt idx="1237">
                        <c:v>0.92972972972973</c:v>
                      </c:pt>
                      <c:pt idx="1238">
                        <c:v>0.92934782608695699</c:v>
                      </c:pt>
                      <c:pt idx="1239">
                        <c:v>0.92857142857142905</c:v>
                      </c:pt>
                      <c:pt idx="1240">
                        <c:v>0.92817679558011101</c:v>
                      </c:pt>
                      <c:pt idx="1241">
                        <c:v>0.92737430167597801</c:v>
                      </c:pt>
                      <c:pt idx="1242">
                        <c:v>0.92696629213483195</c:v>
                      </c:pt>
                      <c:pt idx="1243">
                        <c:v>0.92613636363636298</c:v>
                      </c:pt>
                      <c:pt idx="1244">
                        <c:v>0.931034482758621</c:v>
                      </c:pt>
                      <c:pt idx="1245">
                        <c:v>0.931034482758621</c:v>
                      </c:pt>
                      <c:pt idx="1246">
                        <c:v>0.93023255813953498</c:v>
                      </c:pt>
                      <c:pt idx="1247">
                        <c:v>0.929824561403509</c:v>
                      </c:pt>
                      <c:pt idx="1248">
                        <c:v>0.92899408284023699</c:v>
                      </c:pt>
                      <c:pt idx="1249">
                        <c:v>0.92857142857142905</c:v>
                      </c:pt>
                      <c:pt idx="1250">
                        <c:v>0.93333333333333302</c:v>
                      </c:pt>
                      <c:pt idx="1251">
                        <c:v>0.93292682926829296</c:v>
                      </c:pt>
                      <c:pt idx="1252">
                        <c:v>0.93251533742331305</c:v>
                      </c:pt>
                      <c:pt idx="1253">
                        <c:v>0.93251533742331305</c:v>
                      </c:pt>
                      <c:pt idx="1254">
                        <c:v>0.93167701863354102</c:v>
                      </c:pt>
                      <c:pt idx="1255">
                        <c:v>0.93125000000000002</c:v>
                      </c:pt>
                      <c:pt idx="1256">
                        <c:v>0.93081761006289299</c:v>
                      </c:pt>
                      <c:pt idx="1257">
                        <c:v>0.930379746835443</c:v>
                      </c:pt>
                      <c:pt idx="1258">
                        <c:v>0.93548387096774199</c:v>
                      </c:pt>
                      <c:pt idx="1259">
                        <c:v>0.93506493506493504</c:v>
                      </c:pt>
                      <c:pt idx="1260">
                        <c:v>0.934640522875817</c:v>
                      </c:pt>
                      <c:pt idx="1261">
                        <c:v>0.93421052631578905</c:v>
                      </c:pt>
                      <c:pt idx="1262">
                        <c:v>0.93333333333333302</c:v>
                      </c:pt>
                      <c:pt idx="1263">
                        <c:v>0.932885906040268</c:v>
                      </c:pt>
                      <c:pt idx="1264">
                        <c:v>0.932885906040268</c:v>
                      </c:pt>
                      <c:pt idx="1265">
                        <c:v>0.93243243243243201</c:v>
                      </c:pt>
                      <c:pt idx="1266">
                        <c:v>0.93197278911564596</c:v>
                      </c:pt>
                      <c:pt idx="1267">
                        <c:v>0.931506849315068</c:v>
                      </c:pt>
                      <c:pt idx="1268">
                        <c:v>0.9375</c:v>
                      </c:pt>
                      <c:pt idx="1269">
                        <c:v>0.93661971830985902</c:v>
                      </c:pt>
                      <c:pt idx="1270">
                        <c:v>0.93617021276595702</c:v>
                      </c:pt>
                      <c:pt idx="1271">
                        <c:v>0.93571428571428505</c:v>
                      </c:pt>
                      <c:pt idx="1272">
                        <c:v>0.93525179856115104</c:v>
                      </c:pt>
                      <c:pt idx="1273">
                        <c:v>0.93525179856115104</c:v>
                      </c:pt>
                      <c:pt idx="1274">
                        <c:v>0.934782608695652</c:v>
                      </c:pt>
                      <c:pt idx="1275">
                        <c:v>0.934306569343066</c:v>
                      </c:pt>
                      <c:pt idx="1276">
                        <c:v>0.93382352941176405</c:v>
                      </c:pt>
                      <c:pt idx="1277">
                        <c:v>0.93984962406015105</c:v>
                      </c:pt>
                      <c:pt idx="1278">
                        <c:v>0.939393939393939</c:v>
                      </c:pt>
                      <c:pt idx="1279">
                        <c:v>0.93893129770992401</c:v>
                      </c:pt>
                      <c:pt idx="1280">
                        <c:v>0.93846153846153901</c:v>
                      </c:pt>
                      <c:pt idx="1281">
                        <c:v>0.93846153846153901</c:v>
                      </c:pt>
                      <c:pt idx="1282">
                        <c:v>0.93798449612403101</c:v>
                      </c:pt>
                      <c:pt idx="1283">
                        <c:v>0.9375</c:v>
                      </c:pt>
                      <c:pt idx="1284">
                        <c:v>0.94444444444444398</c:v>
                      </c:pt>
                      <c:pt idx="1285">
                        <c:v>0.94399999999999995</c:v>
                      </c:pt>
                      <c:pt idx="1286">
                        <c:v>0.94354838709677402</c:v>
                      </c:pt>
                      <c:pt idx="1287">
                        <c:v>0.94308943089430897</c:v>
                      </c:pt>
                      <c:pt idx="1288">
                        <c:v>0.94308943089430897</c:v>
                      </c:pt>
                      <c:pt idx="1289">
                        <c:v>0.94262295081967196</c:v>
                      </c:pt>
                      <c:pt idx="1290">
                        <c:v>0.94214876033057904</c:v>
                      </c:pt>
                      <c:pt idx="1291">
                        <c:v>0.94957983193277296</c:v>
                      </c:pt>
                      <c:pt idx="1292">
                        <c:v>0.94957983193277296</c:v>
                      </c:pt>
                      <c:pt idx="1293">
                        <c:v>0.94915254237288105</c:v>
                      </c:pt>
                      <c:pt idx="1294">
                        <c:v>0.94871794871794801</c:v>
                      </c:pt>
                      <c:pt idx="1295">
                        <c:v>0.94827586206896497</c:v>
                      </c:pt>
                      <c:pt idx="1296">
                        <c:v>0.95614035087719296</c:v>
                      </c:pt>
                      <c:pt idx="1297">
                        <c:v>0.95614035087719296</c:v>
                      </c:pt>
                      <c:pt idx="1298">
                        <c:v>0.95575221238938102</c:v>
                      </c:pt>
                      <c:pt idx="1299">
                        <c:v>0.95535714285714302</c:v>
                      </c:pt>
                      <c:pt idx="1300">
                        <c:v>0.95495495495495497</c:v>
                      </c:pt>
                      <c:pt idx="1301">
                        <c:v>0.95495495495495497</c:v>
                      </c:pt>
                      <c:pt idx="1302">
                        <c:v>0.95454545454545503</c:v>
                      </c:pt>
                      <c:pt idx="1303">
                        <c:v>0.96330275229357798</c:v>
                      </c:pt>
                      <c:pt idx="1304">
                        <c:v>0.96296296296296302</c:v>
                      </c:pt>
                      <c:pt idx="1305">
                        <c:v>0.96261682242990698</c:v>
                      </c:pt>
                      <c:pt idx="1306">
                        <c:v>0.96226415094339601</c:v>
                      </c:pt>
                      <c:pt idx="1307">
                        <c:v>0.96190476190476204</c:v>
                      </c:pt>
                      <c:pt idx="1308">
                        <c:v>0.96190476190476204</c:v>
                      </c:pt>
                      <c:pt idx="1309">
                        <c:v>0.96190476190476204</c:v>
                      </c:pt>
                      <c:pt idx="1310">
                        <c:v>0.96153846153846101</c:v>
                      </c:pt>
                      <c:pt idx="1311">
                        <c:v>0.97058823529411797</c:v>
                      </c:pt>
                      <c:pt idx="1312">
                        <c:v>0.97058823529411797</c:v>
                      </c:pt>
                      <c:pt idx="1313">
                        <c:v>0.97029702970297005</c:v>
                      </c:pt>
                      <c:pt idx="1314">
                        <c:v>0.97</c:v>
                      </c:pt>
                      <c:pt idx="1315">
                        <c:v>0.96969696969696995</c:v>
                      </c:pt>
                      <c:pt idx="1316">
                        <c:v>0.96969696969696995</c:v>
                      </c:pt>
                      <c:pt idx="1317">
                        <c:v>0.969387755102041</c:v>
                      </c:pt>
                      <c:pt idx="1318">
                        <c:v>0.969387755102041</c:v>
                      </c:pt>
                      <c:pt idx="1319">
                        <c:v>0.96907216494845305</c:v>
                      </c:pt>
                      <c:pt idx="1320">
                        <c:v>0.96907216494845305</c:v>
                      </c:pt>
                      <c:pt idx="1321">
                        <c:v>0.96875</c:v>
                      </c:pt>
                      <c:pt idx="1322">
                        <c:v>0.97894736842105301</c:v>
                      </c:pt>
                      <c:pt idx="1323">
                        <c:v>0.97872340425531901</c:v>
                      </c:pt>
                      <c:pt idx="1324">
                        <c:v>0.97872340425531901</c:v>
                      </c:pt>
                      <c:pt idx="1325">
                        <c:v>0.978494623655914</c:v>
                      </c:pt>
                      <c:pt idx="1326">
                        <c:v>0.978494623655914</c:v>
                      </c:pt>
                      <c:pt idx="1327">
                        <c:v>0.97826086956521696</c:v>
                      </c:pt>
                      <c:pt idx="1328">
                        <c:v>0.97826086956521696</c:v>
                      </c:pt>
                      <c:pt idx="1329">
                        <c:v>0.97826086956521696</c:v>
                      </c:pt>
                      <c:pt idx="1330">
                        <c:v>0.97802197802197799</c:v>
                      </c:pt>
                      <c:pt idx="1331">
                        <c:v>0.97802197802197799</c:v>
                      </c:pt>
                      <c:pt idx="1332">
                        <c:v>0.97777777777777797</c:v>
                      </c:pt>
                      <c:pt idx="1333">
                        <c:v>0.98876404494381998</c:v>
                      </c:pt>
                      <c:pt idx="1334">
                        <c:v>0.98863636363636298</c:v>
                      </c:pt>
                      <c:pt idx="1335">
                        <c:v>0.98863636363636298</c:v>
                      </c:pt>
                      <c:pt idx="1336">
                        <c:v>0.98863636363636298</c:v>
                      </c:pt>
                      <c:pt idx="1337">
                        <c:v>0.98863636363636298</c:v>
                      </c:pt>
                      <c:pt idx="1338">
                        <c:v>0.98850574712643702</c:v>
                      </c:pt>
                      <c:pt idx="1339">
                        <c:v>0.98850574712643702</c:v>
                      </c:pt>
                      <c:pt idx="1340">
                        <c:v>0.98837209302325602</c:v>
                      </c:pt>
                      <c:pt idx="1341">
                        <c:v>0.98837209302325602</c:v>
                      </c:pt>
                      <c:pt idx="1342">
                        <c:v>0.98823529411764699</c:v>
                      </c:pt>
                      <c:pt idx="1343">
                        <c:v>0.98823529411764699</c:v>
                      </c:pt>
                      <c:pt idx="1344">
                        <c:v>0.98809523809523803</c:v>
                      </c:pt>
                      <c:pt idx="1345">
                        <c:v>0.98809523809523803</c:v>
                      </c:pt>
                      <c:pt idx="1346">
                        <c:v>0.98795180722891596</c:v>
                      </c:pt>
                      <c:pt idx="1347">
                        <c:v>0.98795180722891596</c:v>
                      </c:pt>
                      <c:pt idx="1348">
                        <c:v>0.98795180722891596</c:v>
                      </c:pt>
                      <c:pt idx="1349">
                        <c:v>0.98795180722891596</c:v>
                      </c:pt>
                      <c:pt idx="1350">
                        <c:v>0.98780487804878103</c:v>
                      </c:pt>
                      <c:pt idx="1351">
                        <c:v>0.98780487804878103</c:v>
                      </c:pt>
                      <c:pt idx="1352">
                        <c:v>0.98765432098765404</c:v>
                      </c:pt>
                      <c:pt idx="1353">
                        <c:v>0.98765432098765404</c:v>
                      </c:pt>
                      <c:pt idx="1354">
                        <c:v>0.98765432098765404</c:v>
                      </c:pt>
                      <c:pt idx="1355">
                        <c:v>0.98750000000000004</c:v>
                      </c:pt>
                      <c:pt idx="1356">
                        <c:v>0.98750000000000004</c:v>
                      </c:pt>
                      <c:pt idx="1357">
                        <c:v>0.98750000000000004</c:v>
                      </c:pt>
                      <c:pt idx="1358">
                        <c:v>0.98750000000000004</c:v>
                      </c:pt>
                      <c:pt idx="1359">
                        <c:v>0.987341772151899</c:v>
                      </c:pt>
                      <c:pt idx="1360">
                        <c:v>0.987341772151899</c:v>
                      </c:pt>
                      <c:pt idx="1361">
                        <c:v>0.987341772151899</c:v>
                      </c:pt>
                      <c:pt idx="1362">
                        <c:v>0.987341772151899</c:v>
                      </c:pt>
                      <c:pt idx="1363">
                        <c:v>0.987179487179487</c:v>
                      </c:pt>
                      <c:pt idx="1364">
                        <c:v>0.987179487179487</c:v>
                      </c:pt>
                      <c:pt idx="1365">
                        <c:v>0.987179487179487</c:v>
                      </c:pt>
                      <c:pt idx="1366">
                        <c:v>0.98701298701298701</c:v>
                      </c:pt>
                      <c:pt idx="1367">
                        <c:v>0.98701298701298701</c:v>
                      </c:pt>
                      <c:pt idx="1368">
                        <c:v>0.98701298701298701</c:v>
                      </c:pt>
                      <c:pt idx="1369">
                        <c:v>0.98701298701298701</c:v>
                      </c:pt>
                      <c:pt idx="1370">
                        <c:v>0.98684210526315796</c:v>
                      </c:pt>
                    </c:numCache>
                  </c:numRef>
                </c:yVal>
                <c:smooth val="1"/>
                <c:extLst xmlns:c16r2="http://schemas.microsoft.com/office/drawing/2015/06/chart">
                  <c:ext xmlns:c16="http://schemas.microsoft.com/office/drawing/2014/chart" uri="{C3380CC4-5D6E-409C-BE32-E72D297353CC}">
                    <c16:uniqueId val="{00000004-B9E5-C847-8918-228E48929D16}"/>
                  </c:ext>
                </c:extLst>
              </c15:ser>
            </c15:filteredScatterSeries>
            <c15:filteredScatterSeries>
              <c15:ser>
                <c:idx val="6"/>
                <c:order val="5"/>
                <c:tx>
                  <c:v>15RB Combustion</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T$2:$T$1407</c15:sqref>
                        </c15:formulaRef>
                      </c:ext>
                    </c:extLst>
                    <c:numCache>
                      <c:formatCode>0.00%</c:formatCode>
                      <c:ptCount val="140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5</c:v>
                      </c:pt>
                      <c:pt idx="20">
                        <c:v>0.4</c:v>
                      </c:pt>
                      <c:pt idx="21">
                        <c:v>0.375</c:v>
                      </c:pt>
                      <c:pt idx="22">
                        <c:v>0.4</c:v>
                      </c:pt>
                      <c:pt idx="23">
                        <c:v>0.42857142857142799</c:v>
                      </c:pt>
                      <c:pt idx="24">
                        <c:v>0.44444444444444398</c:v>
                      </c:pt>
                      <c:pt idx="25">
                        <c:v>0.45454545454545497</c:v>
                      </c:pt>
                      <c:pt idx="26">
                        <c:v>0.46153846153846201</c:v>
                      </c:pt>
                      <c:pt idx="27">
                        <c:v>0.51724137931034497</c:v>
                      </c:pt>
                      <c:pt idx="28">
                        <c:v>0.51515151515151503</c:v>
                      </c:pt>
                      <c:pt idx="29">
                        <c:v>0.47222222222222199</c:v>
                      </c:pt>
                      <c:pt idx="30">
                        <c:v>0.476190476190476</c:v>
                      </c:pt>
                      <c:pt idx="31">
                        <c:v>0.48979591836734698</c:v>
                      </c:pt>
                      <c:pt idx="32">
                        <c:v>0.49090909090909102</c:v>
                      </c:pt>
                      <c:pt idx="33">
                        <c:v>0.5</c:v>
                      </c:pt>
                      <c:pt idx="34">
                        <c:v>0.50724637681159401</c:v>
                      </c:pt>
                      <c:pt idx="35">
                        <c:v>0.506493506493507</c:v>
                      </c:pt>
                      <c:pt idx="36">
                        <c:v>0.530864197530864</c:v>
                      </c:pt>
                      <c:pt idx="37">
                        <c:v>0.53409090909090895</c:v>
                      </c:pt>
                      <c:pt idx="38">
                        <c:v>0.51086956521739102</c:v>
                      </c:pt>
                      <c:pt idx="39">
                        <c:v>0.52</c:v>
                      </c:pt>
                      <c:pt idx="40">
                        <c:v>0.51851851851851904</c:v>
                      </c:pt>
                      <c:pt idx="41">
                        <c:v>0.52173913043478304</c:v>
                      </c:pt>
                      <c:pt idx="42">
                        <c:v>0.52419354838709697</c:v>
                      </c:pt>
                      <c:pt idx="43">
                        <c:v>0.54263565891472898</c:v>
                      </c:pt>
                      <c:pt idx="44">
                        <c:v>0.54411764705882404</c:v>
                      </c:pt>
                      <c:pt idx="45">
                        <c:v>0.54482758620689697</c:v>
                      </c:pt>
                      <c:pt idx="46">
                        <c:v>0.54605263157894701</c:v>
                      </c:pt>
                      <c:pt idx="47">
                        <c:v>0.54658385093167705</c:v>
                      </c:pt>
                      <c:pt idx="48">
                        <c:v>0.53658536585365801</c:v>
                      </c:pt>
                      <c:pt idx="49">
                        <c:v>0.54069767441860495</c:v>
                      </c:pt>
                      <c:pt idx="50">
                        <c:v>0.54444444444444495</c:v>
                      </c:pt>
                      <c:pt idx="51">
                        <c:v>0.54255319148936199</c:v>
                      </c:pt>
                      <c:pt idx="52">
                        <c:v>0.54591836734693899</c:v>
                      </c:pt>
                      <c:pt idx="53">
                        <c:v>0.54901960784313697</c:v>
                      </c:pt>
                      <c:pt idx="54">
                        <c:v>0.55188679245283001</c:v>
                      </c:pt>
                      <c:pt idx="55">
                        <c:v>0.56221198156681995</c:v>
                      </c:pt>
                      <c:pt idx="56">
                        <c:v>0.56444444444444497</c:v>
                      </c:pt>
                      <c:pt idx="57">
                        <c:v>0.55701754385964897</c:v>
                      </c:pt>
                      <c:pt idx="58">
                        <c:v>0.55744680851063799</c:v>
                      </c:pt>
                      <c:pt idx="59">
                        <c:v>0.55967078189300401</c:v>
                      </c:pt>
                      <c:pt idx="60">
                        <c:v>0.56175298804780904</c:v>
                      </c:pt>
                      <c:pt idx="61">
                        <c:v>0.56370656370656402</c:v>
                      </c:pt>
                      <c:pt idx="62">
                        <c:v>0.56766917293233099</c:v>
                      </c:pt>
                      <c:pt idx="63">
                        <c:v>0.57564575645756499</c:v>
                      </c:pt>
                      <c:pt idx="64">
                        <c:v>0.57706093189964203</c:v>
                      </c:pt>
                      <c:pt idx="65">
                        <c:v>0.57092198581560305</c:v>
                      </c:pt>
                      <c:pt idx="66">
                        <c:v>0.57241379310344798</c:v>
                      </c:pt>
                      <c:pt idx="67">
                        <c:v>0.57382550335570504</c:v>
                      </c:pt>
                      <c:pt idx="68">
                        <c:v>0.577049180327869</c:v>
                      </c:pt>
                      <c:pt idx="69">
                        <c:v>0.57827476038338699</c:v>
                      </c:pt>
                      <c:pt idx="70">
                        <c:v>0.58125000000000004</c:v>
                      </c:pt>
                      <c:pt idx="71">
                        <c:v>0.582317073170732</c:v>
                      </c:pt>
                      <c:pt idx="72">
                        <c:v>0.58507462686567202</c:v>
                      </c:pt>
                      <c:pt idx="73">
                        <c:v>0.59117647058823497</c:v>
                      </c:pt>
                      <c:pt idx="74">
                        <c:v>0.59248554913294804</c:v>
                      </c:pt>
                      <c:pt idx="75">
                        <c:v>0.59490084985835701</c:v>
                      </c:pt>
                      <c:pt idx="76">
                        <c:v>0.59322033898305104</c:v>
                      </c:pt>
                      <c:pt idx="77">
                        <c:v>0.59556786703601095</c:v>
                      </c:pt>
                      <c:pt idx="78">
                        <c:v>0.59836065573770503</c:v>
                      </c:pt>
                      <c:pt idx="79">
                        <c:v>0.60215053763440896</c:v>
                      </c:pt>
                      <c:pt idx="80">
                        <c:v>0.60477453580901896</c:v>
                      </c:pt>
                      <c:pt idx="81">
                        <c:v>0.60732984293193704</c:v>
                      </c:pt>
                      <c:pt idx="82">
                        <c:v>0.612403100775194</c:v>
                      </c:pt>
                      <c:pt idx="83">
                        <c:v>0.61479591836734704</c:v>
                      </c:pt>
                      <c:pt idx="84">
                        <c:v>0.61323155216284997</c:v>
                      </c:pt>
                      <c:pt idx="85">
                        <c:v>0.61712846347607098</c:v>
                      </c:pt>
                      <c:pt idx="86">
                        <c:v>0.62094763092269301</c:v>
                      </c:pt>
                      <c:pt idx="87">
                        <c:v>0.62315270935960598</c:v>
                      </c:pt>
                      <c:pt idx="88">
                        <c:v>0.62682926829268304</c:v>
                      </c:pt>
                      <c:pt idx="89">
                        <c:v>0.62953995157385001</c:v>
                      </c:pt>
                      <c:pt idx="90">
                        <c:v>0.63309352517985595</c:v>
                      </c:pt>
                      <c:pt idx="91">
                        <c:v>0.63809523809523805</c:v>
                      </c:pt>
                      <c:pt idx="92">
                        <c:v>0.64150943396226401</c:v>
                      </c:pt>
                      <c:pt idx="93">
                        <c:v>0.64402810304449698</c:v>
                      </c:pt>
                      <c:pt idx="94">
                        <c:v>0.64402810304449698</c:v>
                      </c:pt>
                      <c:pt idx="95">
                        <c:v>0.647331786542923</c:v>
                      </c:pt>
                      <c:pt idx="96">
                        <c:v>0.65127020785219403</c:v>
                      </c:pt>
                      <c:pt idx="97">
                        <c:v>0.65446224256292895</c:v>
                      </c:pt>
                      <c:pt idx="98">
                        <c:v>0.65831435079726597</c:v>
                      </c:pt>
                      <c:pt idx="99">
                        <c:v>0.66139954853273097</c:v>
                      </c:pt>
                      <c:pt idx="100">
                        <c:v>0.66516853932584297</c:v>
                      </c:pt>
                      <c:pt idx="101">
                        <c:v>0.66741071428571397</c:v>
                      </c:pt>
                      <c:pt idx="102">
                        <c:v>0.67184035476718396</c:v>
                      </c:pt>
                      <c:pt idx="103">
                        <c:v>0.67400881057268702</c:v>
                      </c:pt>
                      <c:pt idx="104">
                        <c:v>0.67549668874172197</c:v>
                      </c:pt>
                      <c:pt idx="105">
                        <c:v>0.67912087912087904</c:v>
                      </c:pt>
                      <c:pt idx="106">
                        <c:v>0.68271334792122496</c:v>
                      </c:pt>
                      <c:pt idx="107">
                        <c:v>0.684782608695652</c:v>
                      </c:pt>
                      <c:pt idx="108">
                        <c:v>0.68831168831168799</c:v>
                      </c:pt>
                      <c:pt idx="109">
                        <c:v>0.69181034482758597</c:v>
                      </c:pt>
                      <c:pt idx="110">
                        <c:v>0.69527896995708105</c:v>
                      </c:pt>
                      <c:pt idx="111">
                        <c:v>0.69722814498933905</c:v>
                      </c:pt>
                      <c:pt idx="112">
                        <c:v>0.69871794871794901</c:v>
                      </c:pt>
                      <c:pt idx="113">
                        <c:v>0.70063694267515897</c:v>
                      </c:pt>
                      <c:pt idx="114">
                        <c:v>0.70401691331923899</c:v>
                      </c:pt>
                      <c:pt idx="115">
                        <c:v>0.70736842105263098</c:v>
                      </c:pt>
                      <c:pt idx="116">
                        <c:v>0.71129707112970697</c:v>
                      </c:pt>
                      <c:pt idx="117">
                        <c:v>0.71458333333333302</c:v>
                      </c:pt>
                      <c:pt idx="118">
                        <c:v>0.71635610766045499</c:v>
                      </c:pt>
                      <c:pt idx="119">
                        <c:v>0.71958762886597905</c:v>
                      </c:pt>
                      <c:pt idx="120">
                        <c:v>0.72131147540983598</c:v>
                      </c:pt>
                      <c:pt idx="121">
                        <c:v>0.72505091649694497</c:v>
                      </c:pt>
                      <c:pt idx="122">
                        <c:v>0.72653061224489801</c:v>
                      </c:pt>
                      <c:pt idx="123">
                        <c:v>0.72967479674796698</c:v>
                      </c:pt>
                      <c:pt idx="124">
                        <c:v>0.73131313131313103</c:v>
                      </c:pt>
                      <c:pt idx="125">
                        <c:v>0.73493975903614495</c:v>
                      </c:pt>
                      <c:pt idx="126">
                        <c:v>0.73799999999999999</c:v>
                      </c:pt>
                      <c:pt idx="127">
                        <c:v>0.73956262425447294</c:v>
                      </c:pt>
                      <c:pt idx="128">
                        <c:v>0.74161735700197196</c:v>
                      </c:pt>
                      <c:pt idx="129">
                        <c:v>0.74459724950884099</c:v>
                      </c:pt>
                      <c:pt idx="130">
                        <c:v>0.748046875</c:v>
                      </c:pt>
                      <c:pt idx="131">
                        <c:v>0.74951456310679598</c:v>
                      </c:pt>
                      <c:pt idx="132">
                        <c:v>0.75097276264591395</c:v>
                      </c:pt>
                      <c:pt idx="133">
                        <c:v>0.75435203094777603</c:v>
                      </c:pt>
                      <c:pt idx="134">
                        <c:v>0.75576923076923097</c:v>
                      </c:pt>
                      <c:pt idx="135">
                        <c:v>0.75908221797323105</c:v>
                      </c:pt>
                      <c:pt idx="136">
                        <c:v>0.76190476190476197</c:v>
                      </c:pt>
                      <c:pt idx="137">
                        <c:v>0.763705103969754</c:v>
                      </c:pt>
                      <c:pt idx="138">
                        <c:v>0.76647834274952897</c:v>
                      </c:pt>
                      <c:pt idx="139">
                        <c:v>0.768224299065421</c:v>
                      </c:pt>
                      <c:pt idx="140">
                        <c:v>0.76951672862453502</c:v>
                      </c:pt>
                      <c:pt idx="141">
                        <c:v>0.77094972067039103</c:v>
                      </c:pt>
                      <c:pt idx="142">
                        <c:v>0.77264325323475103</c:v>
                      </c:pt>
                      <c:pt idx="143">
                        <c:v>0.77573529411764697</c:v>
                      </c:pt>
                      <c:pt idx="144">
                        <c:v>0.77838827838827795</c:v>
                      </c:pt>
                      <c:pt idx="145">
                        <c:v>0.78</c:v>
                      </c:pt>
                      <c:pt idx="146">
                        <c:v>0.78158844765343005</c:v>
                      </c:pt>
                      <c:pt idx="147">
                        <c:v>0.78417266187050305</c:v>
                      </c:pt>
                      <c:pt idx="148">
                        <c:v>0.78417266187050305</c:v>
                      </c:pt>
                      <c:pt idx="149">
                        <c:v>0.78863232682060402</c:v>
                      </c:pt>
                      <c:pt idx="150">
                        <c:v>0.78863232682060402</c:v>
                      </c:pt>
                      <c:pt idx="151">
                        <c:v>0.791519434628975</c:v>
                      </c:pt>
                      <c:pt idx="152">
                        <c:v>0.79401408450704203</c:v>
                      </c:pt>
                      <c:pt idx="153">
                        <c:v>0.79545454545454497</c:v>
                      </c:pt>
                      <c:pt idx="154">
                        <c:v>0.797909407665505</c:v>
                      </c:pt>
                      <c:pt idx="155">
                        <c:v>0.79930795847750902</c:v>
                      </c:pt>
                      <c:pt idx="156">
                        <c:v>0.80206540447504304</c:v>
                      </c:pt>
                      <c:pt idx="157">
                        <c:v>0.80308219178082196</c:v>
                      </c:pt>
                      <c:pt idx="158">
                        <c:v>0.80442176870748305</c:v>
                      </c:pt>
                      <c:pt idx="159">
                        <c:v>0.80541455160744502</c:v>
                      </c:pt>
                      <c:pt idx="160">
                        <c:v>0.80677966101694898</c:v>
                      </c:pt>
                      <c:pt idx="161">
                        <c:v>0.80808080808080796</c:v>
                      </c:pt>
                      <c:pt idx="162">
                        <c:v>0.81040268456375797</c:v>
                      </c:pt>
                      <c:pt idx="163">
                        <c:v>0.81135225375625997</c:v>
                      </c:pt>
                      <c:pt idx="164">
                        <c:v>0.81260364842454402</c:v>
                      </c:pt>
                      <c:pt idx="165">
                        <c:v>0.81487603305785095</c:v>
                      </c:pt>
                      <c:pt idx="166">
                        <c:v>0.81578947368421095</c:v>
                      </c:pt>
                      <c:pt idx="167">
                        <c:v>0.81699346405228801</c:v>
                      </c:pt>
                      <c:pt idx="168">
                        <c:v>0.81788617886178805</c:v>
                      </c:pt>
                      <c:pt idx="169">
                        <c:v>0.81788617886178805</c:v>
                      </c:pt>
                      <c:pt idx="170">
                        <c:v>0.82038834951456296</c:v>
                      </c:pt>
                      <c:pt idx="171">
                        <c:v>0.82125603864734298</c:v>
                      </c:pt>
                      <c:pt idx="172">
                        <c:v>0.82211538461538503</c:v>
                      </c:pt>
                      <c:pt idx="173">
                        <c:v>0.82456140350877205</c:v>
                      </c:pt>
                      <c:pt idx="174">
                        <c:v>0.82539682539682502</c:v>
                      </c:pt>
                      <c:pt idx="175">
                        <c:v>0.82649842271293406</c:v>
                      </c:pt>
                      <c:pt idx="176">
                        <c:v>0.82758620689655205</c:v>
                      </c:pt>
                      <c:pt idx="177">
                        <c:v>0.82758620689655205</c:v>
                      </c:pt>
                      <c:pt idx="178">
                        <c:v>0.82968750000000002</c:v>
                      </c:pt>
                      <c:pt idx="179">
                        <c:v>0.83074534161490698</c:v>
                      </c:pt>
                      <c:pt idx="180">
                        <c:v>0.83179012345679004</c:v>
                      </c:pt>
                      <c:pt idx="181">
                        <c:v>0.83384615384615401</c:v>
                      </c:pt>
                      <c:pt idx="182">
                        <c:v>0.83486238532110102</c:v>
                      </c:pt>
                      <c:pt idx="183">
                        <c:v>0.83586626139817599</c:v>
                      </c:pt>
                      <c:pt idx="184">
                        <c:v>0.83661119515884996</c:v>
                      </c:pt>
                      <c:pt idx="185">
                        <c:v>0.837878787878788</c:v>
                      </c:pt>
                      <c:pt idx="186">
                        <c:v>0.83885542168674698</c:v>
                      </c:pt>
                      <c:pt idx="187">
                        <c:v>0.84202682563338305</c:v>
                      </c:pt>
                      <c:pt idx="188">
                        <c:v>0.84202682563338305</c:v>
                      </c:pt>
                      <c:pt idx="189">
                        <c:v>0.84398216939078696</c:v>
                      </c:pt>
                      <c:pt idx="190">
                        <c:v>0.84490398818316104</c:v>
                      </c:pt>
                      <c:pt idx="191">
                        <c:v>0.84705882352941197</c:v>
                      </c:pt>
                      <c:pt idx="192">
                        <c:v>0.84773060029282599</c:v>
                      </c:pt>
                      <c:pt idx="193">
                        <c:v>0.84985422740524796</c:v>
                      </c:pt>
                      <c:pt idx="194">
                        <c:v>0.85072463768116002</c:v>
                      </c:pt>
                      <c:pt idx="195">
                        <c:v>0.851370851370851</c:v>
                      </c:pt>
                      <c:pt idx="196">
                        <c:v>0.85344827586206895</c:v>
                      </c:pt>
                      <c:pt idx="197">
                        <c:v>0.85344827586206895</c:v>
                      </c:pt>
                      <c:pt idx="198">
                        <c:v>0.85550786838340498</c:v>
                      </c:pt>
                      <c:pt idx="199">
                        <c:v>0.85734664764622004</c:v>
                      </c:pt>
                      <c:pt idx="200">
                        <c:v>0.85815602836879401</c:v>
                      </c:pt>
                      <c:pt idx="201">
                        <c:v>0.86016949152542399</c:v>
                      </c:pt>
                      <c:pt idx="202">
                        <c:v>0.860759493670886</c:v>
                      </c:pt>
                      <c:pt idx="203">
                        <c:v>0.86274509803921595</c:v>
                      </c:pt>
                      <c:pt idx="204">
                        <c:v>0.86331938633193905</c:v>
                      </c:pt>
                      <c:pt idx="205">
                        <c:v>0.86407766990291301</c:v>
                      </c:pt>
                      <c:pt idx="206">
                        <c:v>0.86527777777777803</c:v>
                      </c:pt>
                      <c:pt idx="207">
                        <c:v>0.86602209944751396</c:v>
                      </c:pt>
                      <c:pt idx="208">
                        <c:v>0.86776859504132198</c:v>
                      </c:pt>
                      <c:pt idx="209">
                        <c:v>0.86849315068493205</c:v>
                      </c:pt>
                      <c:pt idx="210">
                        <c:v>0.87021857923497303</c:v>
                      </c:pt>
                      <c:pt idx="211">
                        <c:v>0.87092391304347905</c:v>
                      </c:pt>
                      <c:pt idx="212">
                        <c:v>0.87262872628726296</c:v>
                      </c:pt>
                      <c:pt idx="213">
                        <c:v>0.87314439946018896</c:v>
                      </c:pt>
                      <c:pt idx="214">
                        <c:v>0.87365591397849496</c:v>
                      </c:pt>
                      <c:pt idx="215">
                        <c:v>0.87483176312247701</c:v>
                      </c:pt>
                      <c:pt idx="216">
                        <c:v>0.87651006711409396</c:v>
                      </c:pt>
                      <c:pt idx="217">
                        <c:v>0.87700534759358295</c:v>
                      </c:pt>
                      <c:pt idx="218">
                        <c:v>0.87866666666666704</c:v>
                      </c:pt>
                      <c:pt idx="219">
                        <c:v>0.88031914893617003</c:v>
                      </c:pt>
                      <c:pt idx="220">
                        <c:v>0.88063660477453598</c:v>
                      </c:pt>
                      <c:pt idx="221">
                        <c:v>0.88227513227513199</c:v>
                      </c:pt>
                      <c:pt idx="222">
                        <c:v>0.88390501319261205</c:v>
                      </c:pt>
                      <c:pt idx="223">
                        <c:v>0.88436268068331203</c:v>
                      </c:pt>
                      <c:pt idx="224">
                        <c:v>0.88582677165354295</c:v>
                      </c:pt>
                      <c:pt idx="225">
                        <c:v>0.88699080157687304</c:v>
                      </c:pt>
                      <c:pt idx="226">
                        <c:v>0.88859764089121895</c:v>
                      </c:pt>
                      <c:pt idx="227">
                        <c:v>0.88903394255874701</c:v>
                      </c:pt>
                      <c:pt idx="228">
                        <c:v>0.890625</c:v>
                      </c:pt>
                      <c:pt idx="229">
                        <c:v>0.89234760051880702</c:v>
                      </c:pt>
                      <c:pt idx="230">
                        <c:v>0.89391979301422997</c:v>
                      </c:pt>
                      <c:pt idx="231">
                        <c:v>0.89548387096774196</c:v>
                      </c:pt>
                      <c:pt idx="232">
                        <c:v>0.89588688946015405</c:v>
                      </c:pt>
                      <c:pt idx="233">
                        <c:v>0.89756722151088397</c:v>
                      </c:pt>
                      <c:pt idx="234">
                        <c:v>0.89871794871794797</c:v>
                      </c:pt>
                      <c:pt idx="235">
                        <c:v>0.90025575447570305</c:v>
                      </c:pt>
                      <c:pt idx="236">
                        <c:v>0.90178571428571397</c:v>
                      </c:pt>
                      <c:pt idx="237">
                        <c:v>0.90330788804071205</c:v>
                      </c:pt>
                      <c:pt idx="238">
                        <c:v>0.90494296577946698</c:v>
                      </c:pt>
                      <c:pt idx="239">
                        <c:v>0.90530303030303005</c:v>
                      </c:pt>
                      <c:pt idx="240">
                        <c:v>0.90680100755667503</c:v>
                      </c:pt>
                      <c:pt idx="241">
                        <c:v>0.90829145728643201</c:v>
                      </c:pt>
                      <c:pt idx="242">
                        <c:v>0.90863579474342904</c:v>
                      </c:pt>
                      <c:pt idx="243">
                        <c:v>0.91011235955056202</c:v>
                      </c:pt>
                      <c:pt idx="244">
                        <c:v>0.91011235955056202</c:v>
                      </c:pt>
                      <c:pt idx="245">
                        <c:v>0.911581569115816</c:v>
                      </c:pt>
                      <c:pt idx="246">
                        <c:v>0.91304347826086996</c:v>
                      </c:pt>
                      <c:pt idx="247">
                        <c:v>0.91325898389095395</c:v>
                      </c:pt>
                      <c:pt idx="248">
                        <c:v>0.91470951792336197</c:v>
                      </c:pt>
                      <c:pt idx="249">
                        <c:v>0.91615289765721297</c:v>
                      </c:pt>
                      <c:pt idx="250">
                        <c:v>0.91635916359163605</c:v>
                      </c:pt>
                      <c:pt idx="251">
                        <c:v>0.91666666666666696</c:v>
                      </c:pt>
                      <c:pt idx="252">
                        <c:v>0.91779141104294504</c:v>
                      </c:pt>
                      <c:pt idx="253">
                        <c:v>0.91809290953545197</c:v>
                      </c:pt>
                      <c:pt idx="254">
                        <c:v>0.91941391941391903</c:v>
                      </c:pt>
                      <c:pt idx="255">
                        <c:v>0.91970802919707995</c:v>
                      </c:pt>
                      <c:pt idx="256">
                        <c:v>0.92111650485436902</c:v>
                      </c:pt>
                      <c:pt idx="257">
                        <c:v>0.92130750605326905</c:v>
                      </c:pt>
                      <c:pt idx="258">
                        <c:v>0.92159227985524705</c:v>
                      </c:pt>
                      <c:pt idx="259">
                        <c:v>0.92289156626505997</c:v>
                      </c:pt>
                      <c:pt idx="260">
                        <c:v>0.92316926770708296</c:v>
                      </c:pt>
                      <c:pt idx="261">
                        <c:v>0.92446043165467595</c:v>
                      </c:pt>
                      <c:pt idx="262">
                        <c:v>0.92473118279569899</c:v>
                      </c:pt>
                      <c:pt idx="263">
                        <c:v>0.92473118279569899</c:v>
                      </c:pt>
                      <c:pt idx="264">
                        <c:v>0.92610250297973795</c:v>
                      </c:pt>
                      <c:pt idx="265">
                        <c:v>0.92627824019024996</c:v>
                      </c:pt>
                      <c:pt idx="266">
                        <c:v>0.92645314353499397</c:v>
                      </c:pt>
                      <c:pt idx="267">
                        <c:v>0.92781065088757397</c:v>
                      </c:pt>
                      <c:pt idx="268">
                        <c:v>0.92798110979929105</c:v>
                      </c:pt>
                      <c:pt idx="269">
                        <c:v>0.92815076560659604</c:v>
                      </c:pt>
                      <c:pt idx="270">
                        <c:v>0.92840375586854396</c:v>
                      </c:pt>
                      <c:pt idx="271">
                        <c:v>0.92966002344665899</c:v>
                      </c:pt>
                      <c:pt idx="272">
                        <c:v>0.92966002344665899</c:v>
                      </c:pt>
                      <c:pt idx="273">
                        <c:v>0.92974238875878201</c:v>
                      </c:pt>
                      <c:pt idx="274">
                        <c:v>0.92990654205607504</c:v>
                      </c:pt>
                      <c:pt idx="275">
                        <c:v>0.931155192532089</c:v>
                      </c:pt>
                      <c:pt idx="276">
                        <c:v>0.93131548311990697</c:v>
                      </c:pt>
                      <c:pt idx="277">
                        <c:v>0.93139534883720898</c:v>
                      </c:pt>
                      <c:pt idx="278">
                        <c:v>0.93155452436194897</c:v>
                      </c:pt>
                      <c:pt idx="279">
                        <c:v>0.93163383545770595</c:v>
                      </c:pt>
                      <c:pt idx="280">
                        <c:v>0.93171296296296302</c:v>
                      </c:pt>
                      <c:pt idx="281">
                        <c:v>0.93171296296296302</c:v>
                      </c:pt>
                      <c:pt idx="282">
                        <c:v>0.93294797687861297</c:v>
                      </c:pt>
                      <c:pt idx="283">
                        <c:v>0.93302540415704405</c:v>
                      </c:pt>
                      <c:pt idx="284">
                        <c:v>0.93310265282583604</c:v>
                      </c:pt>
                      <c:pt idx="285">
                        <c:v>0.93325661680092098</c:v>
                      </c:pt>
                      <c:pt idx="286">
                        <c:v>0.93333333333333302</c:v>
                      </c:pt>
                      <c:pt idx="287">
                        <c:v>0.93340987370838102</c:v>
                      </c:pt>
                      <c:pt idx="288">
                        <c:v>0.93348623853210999</c:v>
                      </c:pt>
                      <c:pt idx="289">
                        <c:v>0.93363844393592699</c:v>
                      </c:pt>
                      <c:pt idx="290">
                        <c:v>0.934782608695652</c:v>
                      </c:pt>
                      <c:pt idx="291">
                        <c:v>0.934782608695652</c:v>
                      </c:pt>
                      <c:pt idx="292">
                        <c:v>0.93485714285714305</c:v>
                      </c:pt>
                      <c:pt idx="293">
                        <c:v>0.93493150684931503</c:v>
                      </c:pt>
                      <c:pt idx="294">
                        <c:v>0.93507972665148098</c:v>
                      </c:pt>
                      <c:pt idx="295">
                        <c:v>0.93515358361774703</c:v>
                      </c:pt>
                      <c:pt idx="296">
                        <c:v>0.93629124004550601</c:v>
                      </c:pt>
                      <c:pt idx="297">
                        <c:v>0.93636363636363595</c:v>
                      </c:pt>
                      <c:pt idx="298">
                        <c:v>0.93643586833144199</c:v>
                      </c:pt>
                      <c:pt idx="299">
                        <c:v>0.93650793650793596</c:v>
                      </c:pt>
                      <c:pt idx="300">
                        <c:v>0.93650793650793596</c:v>
                      </c:pt>
                      <c:pt idx="301">
                        <c:v>0.93657984144960404</c:v>
                      </c:pt>
                      <c:pt idx="302">
                        <c:v>0.93771234428086103</c:v>
                      </c:pt>
                      <c:pt idx="303">
                        <c:v>0.93771234428086103</c:v>
                      </c:pt>
                      <c:pt idx="304">
                        <c:v>0.93778280542986403</c:v>
                      </c:pt>
                      <c:pt idx="305">
                        <c:v>0.93785310734463301</c:v>
                      </c:pt>
                      <c:pt idx="306">
                        <c:v>0.93792325056433401</c:v>
                      </c:pt>
                      <c:pt idx="307">
                        <c:v>0.93792325056433401</c:v>
                      </c:pt>
                      <c:pt idx="308">
                        <c:v>0.93799323562570502</c:v>
                      </c:pt>
                      <c:pt idx="309">
                        <c:v>0.93799323562570502</c:v>
                      </c:pt>
                      <c:pt idx="310">
                        <c:v>0.93912063134160095</c:v>
                      </c:pt>
                      <c:pt idx="311">
                        <c:v>0.93912063134160095</c:v>
                      </c:pt>
                      <c:pt idx="312">
                        <c:v>0.93918918918918903</c:v>
                      </c:pt>
                      <c:pt idx="313">
                        <c:v>0.93925759280090004</c:v>
                      </c:pt>
                      <c:pt idx="314">
                        <c:v>0.93925759280090004</c:v>
                      </c:pt>
                      <c:pt idx="315">
                        <c:v>0.939325842696629</c:v>
                      </c:pt>
                      <c:pt idx="316">
                        <c:v>0.939393939393939</c:v>
                      </c:pt>
                      <c:pt idx="317">
                        <c:v>0.939393939393939</c:v>
                      </c:pt>
                      <c:pt idx="318">
                        <c:v>0.939393939393939</c:v>
                      </c:pt>
                      <c:pt idx="319">
                        <c:v>0.93946188340807202</c:v>
                      </c:pt>
                      <c:pt idx="320">
                        <c:v>0.93946188340807202</c:v>
                      </c:pt>
                      <c:pt idx="321">
                        <c:v>0.93952967525195996</c:v>
                      </c:pt>
                      <c:pt idx="322">
                        <c:v>0.93952967525195996</c:v>
                      </c:pt>
                      <c:pt idx="323">
                        <c:v>0.93959731543624103</c:v>
                      </c:pt>
                      <c:pt idx="324">
                        <c:v>0.94064949608062698</c:v>
                      </c:pt>
                      <c:pt idx="325">
                        <c:v>0.94064949608062698</c:v>
                      </c:pt>
                      <c:pt idx="326">
                        <c:v>0.94064949608062698</c:v>
                      </c:pt>
                      <c:pt idx="327">
                        <c:v>0.94071588366890402</c:v>
                      </c:pt>
                      <c:pt idx="328">
                        <c:v>0.94071588366890402</c:v>
                      </c:pt>
                      <c:pt idx="329">
                        <c:v>0.94071588366890402</c:v>
                      </c:pt>
                      <c:pt idx="330">
                        <c:v>0.94071588366890402</c:v>
                      </c:pt>
                      <c:pt idx="331">
                        <c:v>0.94071588366890402</c:v>
                      </c:pt>
                      <c:pt idx="332">
                        <c:v>0.94071588366890402</c:v>
                      </c:pt>
                      <c:pt idx="333">
                        <c:v>0.94071588366890402</c:v>
                      </c:pt>
                      <c:pt idx="334">
                        <c:v>0.94071588366890402</c:v>
                      </c:pt>
                      <c:pt idx="335">
                        <c:v>0.94078212290502805</c:v>
                      </c:pt>
                      <c:pt idx="336">
                        <c:v>0.94183445190156601</c:v>
                      </c:pt>
                      <c:pt idx="337">
                        <c:v>0.94183445190156601</c:v>
                      </c:pt>
                      <c:pt idx="338">
                        <c:v>0.94183445190156601</c:v>
                      </c:pt>
                      <c:pt idx="339">
                        <c:v>0.94183445190156601</c:v>
                      </c:pt>
                      <c:pt idx="340">
                        <c:v>0.94183445190156601</c:v>
                      </c:pt>
                      <c:pt idx="341">
                        <c:v>0.94189944134078196</c:v>
                      </c:pt>
                      <c:pt idx="342">
                        <c:v>0.94189944134078196</c:v>
                      </c:pt>
                      <c:pt idx="343">
                        <c:v>0.94295302013422799</c:v>
                      </c:pt>
                      <c:pt idx="344">
                        <c:v>0.94301675977653598</c:v>
                      </c:pt>
                      <c:pt idx="345">
                        <c:v>0.94301675977653598</c:v>
                      </c:pt>
                      <c:pt idx="346">
                        <c:v>0.94308035714285698</c:v>
                      </c:pt>
                      <c:pt idx="347">
                        <c:v>0.94308035714285698</c:v>
                      </c:pt>
                      <c:pt idx="348">
                        <c:v>0.94308035714285698</c:v>
                      </c:pt>
                      <c:pt idx="349">
                        <c:v>0.94308035714285698</c:v>
                      </c:pt>
                      <c:pt idx="350">
                        <c:v>0.94314381270903003</c:v>
                      </c:pt>
                      <c:pt idx="351">
                        <c:v>0.94314381270903003</c:v>
                      </c:pt>
                      <c:pt idx="352">
                        <c:v>0.94314381270903003</c:v>
                      </c:pt>
                      <c:pt idx="353">
                        <c:v>0.94314381270903003</c:v>
                      </c:pt>
                      <c:pt idx="354">
                        <c:v>0.94419642857142905</c:v>
                      </c:pt>
                      <c:pt idx="355">
                        <c:v>0.94419642857142905</c:v>
                      </c:pt>
                      <c:pt idx="356">
                        <c:v>0.94419642857142905</c:v>
                      </c:pt>
                      <c:pt idx="357">
                        <c:v>0.94419642857142905</c:v>
                      </c:pt>
                      <c:pt idx="358">
                        <c:v>0.94419642857142905</c:v>
                      </c:pt>
                      <c:pt idx="359">
                        <c:v>0.94419642857142905</c:v>
                      </c:pt>
                      <c:pt idx="360">
                        <c:v>0.94419642857142905</c:v>
                      </c:pt>
                      <c:pt idx="361">
                        <c:v>0.94419642857142905</c:v>
                      </c:pt>
                      <c:pt idx="362">
                        <c:v>0.94419642857142905</c:v>
                      </c:pt>
                      <c:pt idx="363">
                        <c:v>0.94419642857142905</c:v>
                      </c:pt>
                      <c:pt idx="364">
                        <c:v>0.94413407821229001</c:v>
                      </c:pt>
                      <c:pt idx="365">
                        <c:v>0.94413407821229001</c:v>
                      </c:pt>
                      <c:pt idx="366">
                        <c:v>0.94413407821229001</c:v>
                      </c:pt>
                      <c:pt idx="367">
                        <c:v>0.94519015659955297</c:v>
                      </c:pt>
                      <c:pt idx="368">
                        <c:v>0.94519015659955297</c:v>
                      </c:pt>
                      <c:pt idx="369">
                        <c:v>0.94519015659955297</c:v>
                      </c:pt>
                      <c:pt idx="370">
                        <c:v>0.94519015659955297</c:v>
                      </c:pt>
                      <c:pt idx="371">
                        <c:v>0.94519015659955297</c:v>
                      </c:pt>
                      <c:pt idx="372">
                        <c:v>0.94519015659955297</c:v>
                      </c:pt>
                      <c:pt idx="373">
                        <c:v>0.94519015659955297</c:v>
                      </c:pt>
                      <c:pt idx="374">
                        <c:v>0.94512877939529705</c:v>
                      </c:pt>
                      <c:pt idx="375">
                        <c:v>0.94512877939529705</c:v>
                      </c:pt>
                      <c:pt idx="376">
                        <c:v>0.94512877939529705</c:v>
                      </c:pt>
                      <c:pt idx="377">
                        <c:v>0.94512877939529705</c:v>
                      </c:pt>
                      <c:pt idx="378">
                        <c:v>0.94512877939529705</c:v>
                      </c:pt>
                      <c:pt idx="379">
                        <c:v>0.94506726457399104</c:v>
                      </c:pt>
                      <c:pt idx="380">
                        <c:v>0.94612794612794604</c:v>
                      </c:pt>
                      <c:pt idx="381">
                        <c:v>0.94612794612794604</c:v>
                      </c:pt>
                      <c:pt idx="382">
                        <c:v>0.94606741573033704</c:v>
                      </c:pt>
                      <c:pt idx="383">
                        <c:v>0.94606741573033704</c:v>
                      </c:pt>
                      <c:pt idx="384">
                        <c:v>0.94606741573033704</c:v>
                      </c:pt>
                      <c:pt idx="385">
                        <c:v>0.94600674915635496</c:v>
                      </c:pt>
                      <c:pt idx="386">
                        <c:v>0.94594594594594605</c:v>
                      </c:pt>
                      <c:pt idx="387">
                        <c:v>0.94594594594594605</c:v>
                      </c:pt>
                      <c:pt idx="388">
                        <c:v>0.94588500563697897</c:v>
                      </c:pt>
                      <c:pt idx="389">
                        <c:v>0.94582392776523705</c:v>
                      </c:pt>
                      <c:pt idx="390">
                        <c:v>0.94576271186440697</c:v>
                      </c:pt>
                      <c:pt idx="391">
                        <c:v>0.94576271186440697</c:v>
                      </c:pt>
                      <c:pt idx="392">
                        <c:v>0.94576271186440697</c:v>
                      </c:pt>
                      <c:pt idx="393">
                        <c:v>0.94570135746606299</c:v>
                      </c:pt>
                      <c:pt idx="394">
                        <c:v>0.94563986409966005</c:v>
                      </c:pt>
                      <c:pt idx="395">
                        <c:v>0.94557823129251695</c:v>
                      </c:pt>
                      <c:pt idx="396">
                        <c:v>0.94551645856980704</c:v>
                      </c:pt>
                      <c:pt idx="397">
                        <c:v>0.94444444444444398</c:v>
                      </c:pt>
                      <c:pt idx="398">
                        <c:v>0.94438138479001099</c:v>
                      </c:pt>
                      <c:pt idx="399">
                        <c:v>0.94431818181818195</c:v>
                      </c:pt>
                      <c:pt idx="400">
                        <c:v>0.944254835039818</c:v>
                      </c:pt>
                      <c:pt idx="401">
                        <c:v>0.944254835039818</c:v>
                      </c:pt>
                      <c:pt idx="402">
                        <c:v>0.94419134396355398</c:v>
                      </c:pt>
                      <c:pt idx="403">
                        <c:v>0.94419134396355398</c:v>
                      </c:pt>
                      <c:pt idx="404">
                        <c:v>0.94412770809578095</c:v>
                      </c:pt>
                      <c:pt idx="405">
                        <c:v>0.94406392694063901</c:v>
                      </c:pt>
                      <c:pt idx="406">
                        <c:v>0.94406392694063901</c:v>
                      </c:pt>
                      <c:pt idx="407">
                        <c:v>0.94399999999999995</c:v>
                      </c:pt>
                      <c:pt idx="408">
                        <c:v>0.94393592677345495</c:v>
                      </c:pt>
                      <c:pt idx="409">
                        <c:v>0.94387170675830501</c:v>
                      </c:pt>
                      <c:pt idx="410">
                        <c:v>0.94380733944954098</c:v>
                      </c:pt>
                      <c:pt idx="411">
                        <c:v>0.94374282433983903</c:v>
                      </c:pt>
                      <c:pt idx="412">
                        <c:v>0.94374282433983903</c:v>
                      </c:pt>
                      <c:pt idx="413">
                        <c:v>0.94374282433983903</c:v>
                      </c:pt>
                      <c:pt idx="414">
                        <c:v>0.94367816091954004</c:v>
                      </c:pt>
                      <c:pt idx="415">
                        <c:v>0.94361334867664004</c:v>
                      </c:pt>
                      <c:pt idx="416">
                        <c:v>0.94354838709677402</c:v>
                      </c:pt>
                      <c:pt idx="417">
                        <c:v>0.943483275663206</c:v>
                      </c:pt>
                      <c:pt idx="418">
                        <c:v>0.94341801385681301</c:v>
                      </c:pt>
                      <c:pt idx="419">
                        <c:v>0.94341801385681301</c:v>
                      </c:pt>
                      <c:pt idx="420">
                        <c:v>0.943352601156069</c:v>
                      </c:pt>
                      <c:pt idx="421">
                        <c:v>0.94444444444444398</c:v>
                      </c:pt>
                      <c:pt idx="422">
                        <c:v>0.94438006952491305</c:v>
                      </c:pt>
                      <c:pt idx="423">
                        <c:v>0.94438006952491305</c:v>
                      </c:pt>
                      <c:pt idx="424">
                        <c:v>0.94431554524361905</c:v>
                      </c:pt>
                      <c:pt idx="425">
                        <c:v>0.94431554524361905</c:v>
                      </c:pt>
                      <c:pt idx="426">
                        <c:v>0.94425087108013905</c:v>
                      </c:pt>
                      <c:pt idx="427">
                        <c:v>0.94425087108013905</c:v>
                      </c:pt>
                      <c:pt idx="428">
                        <c:v>0.94418604651162796</c:v>
                      </c:pt>
                      <c:pt idx="429">
                        <c:v>0.94418604651162796</c:v>
                      </c:pt>
                      <c:pt idx="430">
                        <c:v>0.94418604651162796</c:v>
                      </c:pt>
                      <c:pt idx="431">
                        <c:v>0.94412107101280596</c:v>
                      </c:pt>
                      <c:pt idx="432">
                        <c:v>0.94412107101280596</c:v>
                      </c:pt>
                      <c:pt idx="433">
                        <c:v>0.94412107101280596</c:v>
                      </c:pt>
                      <c:pt idx="434">
                        <c:v>0.94405594405594395</c:v>
                      </c:pt>
                      <c:pt idx="435">
                        <c:v>0.94405594405594395</c:v>
                      </c:pt>
                      <c:pt idx="436">
                        <c:v>0.94405594405594395</c:v>
                      </c:pt>
                      <c:pt idx="437">
                        <c:v>0.94399066511085195</c:v>
                      </c:pt>
                      <c:pt idx="438">
                        <c:v>0.94399066511085195</c:v>
                      </c:pt>
                      <c:pt idx="439">
                        <c:v>0.94399066511085195</c:v>
                      </c:pt>
                      <c:pt idx="440">
                        <c:v>0.94399066511085195</c:v>
                      </c:pt>
                      <c:pt idx="441">
                        <c:v>0.94392523364486003</c:v>
                      </c:pt>
                      <c:pt idx="442">
                        <c:v>0.94392523364486003</c:v>
                      </c:pt>
                      <c:pt idx="443">
                        <c:v>0.94392523364486003</c:v>
                      </c:pt>
                      <c:pt idx="444">
                        <c:v>0.94385964912280695</c:v>
                      </c:pt>
                      <c:pt idx="445">
                        <c:v>0.94385964912280695</c:v>
                      </c:pt>
                      <c:pt idx="446">
                        <c:v>0.94379391100702603</c:v>
                      </c:pt>
                      <c:pt idx="447">
                        <c:v>0.94379391100702603</c:v>
                      </c:pt>
                      <c:pt idx="448">
                        <c:v>0.94372801875732704</c:v>
                      </c:pt>
                      <c:pt idx="449">
                        <c:v>0.94372801875732704</c:v>
                      </c:pt>
                      <c:pt idx="450">
                        <c:v>0.94372801875732704</c:v>
                      </c:pt>
                      <c:pt idx="451">
                        <c:v>0.94366197183098599</c:v>
                      </c:pt>
                      <c:pt idx="452">
                        <c:v>0.94477085781433601</c:v>
                      </c:pt>
                      <c:pt idx="453">
                        <c:v>0.94470588235294095</c:v>
                      </c:pt>
                      <c:pt idx="454">
                        <c:v>0.94470588235294095</c:v>
                      </c:pt>
                      <c:pt idx="455">
                        <c:v>0.94464075382803303</c:v>
                      </c:pt>
                      <c:pt idx="456">
                        <c:v>0.94464075382803303</c:v>
                      </c:pt>
                      <c:pt idx="457">
                        <c:v>0.94464075382803303</c:v>
                      </c:pt>
                      <c:pt idx="458">
                        <c:v>0.94457547169811296</c:v>
                      </c:pt>
                      <c:pt idx="459">
                        <c:v>0.94457547169811296</c:v>
                      </c:pt>
                      <c:pt idx="460">
                        <c:v>0.94457547169811296</c:v>
                      </c:pt>
                      <c:pt idx="461">
                        <c:v>0.94451003541912604</c:v>
                      </c:pt>
                      <c:pt idx="462">
                        <c:v>0.94451003541912604</c:v>
                      </c:pt>
                      <c:pt idx="463">
                        <c:v>0.94451003541912604</c:v>
                      </c:pt>
                      <c:pt idx="464">
                        <c:v>0.94444444444444398</c:v>
                      </c:pt>
                      <c:pt idx="465">
                        <c:v>0.94444444444444398</c:v>
                      </c:pt>
                      <c:pt idx="466">
                        <c:v>0.94437869822485199</c:v>
                      </c:pt>
                      <c:pt idx="467">
                        <c:v>0.94437869822485199</c:v>
                      </c:pt>
                      <c:pt idx="468">
                        <c:v>0.94549763033175405</c:v>
                      </c:pt>
                      <c:pt idx="469">
                        <c:v>0.94543297746144705</c:v>
                      </c:pt>
                      <c:pt idx="470">
                        <c:v>0.94543297746144705</c:v>
                      </c:pt>
                      <c:pt idx="471">
                        <c:v>0.94536817102137805</c:v>
                      </c:pt>
                      <c:pt idx="472">
                        <c:v>0.94536817102137805</c:v>
                      </c:pt>
                      <c:pt idx="473">
                        <c:v>0.94536817102137805</c:v>
                      </c:pt>
                      <c:pt idx="474">
                        <c:v>0.945303210463734</c:v>
                      </c:pt>
                      <c:pt idx="475">
                        <c:v>0.945303210463734</c:v>
                      </c:pt>
                      <c:pt idx="476">
                        <c:v>0.945303210463734</c:v>
                      </c:pt>
                      <c:pt idx="477">
                        <c:v>0.94523809523809499</c:v>
                      </c:pt>
                      <c:pt idx="478">
                        <c:v>0.94523809523809499</c:v>
                      </c:pt>
                      <c:pt idx="479">
                        <c:v>0.94523809523809499</c:v>
                      </c:pt>
                      <c:pt idx="480">
                        <c:v>0.94517282479141795</c:v>
                      </c:pt>
                      <c:pt idx="481">
                        <c:v>0.94517282479141795</c:v>
                      </c:pt>
                      <c:pt idx="482">
                        <c:v>0.94517282479141795</c:v>
                      </c:pt>
                      <c:pt idx="483">
                        <c:v>0.94517282479141795</c:v>
                      </c:pt>
                      <c:pt idx="484">
                        <c:v>0.94517282479141795</c:v>
                      </c:pt>
                      <c:pt idx="485">
                        <c:v>0.94517282479141795</c:v>
                      </c:pt>
                      <c:pt idx="486">
                        <c:v>0.94510739856801895</c:v>
                      </c:pt>
                      <c:pt idx="487">
                        <c:v>0.94510739856801895</c:v>
                      </c:pt>
                      <c:pt idx="488">
                        <c:v>0.94510739856801895</c:v>
                      </c:pt>
                      <c:pt idx="489">
                        <c:v>0.94510739856801895</c:v>
                      </c:pt>
                      <c:pt idx="490">
                        <c:v>0.94510739856801895</c:v>
                      </c:pt>
                      <c:pt idx="491">
                        <c:v>0.94510739856801895</c:v>
                      </c:pt>
                      <c:pt idx="492">
                        <c:v>0.94504181600955794</c:v>
                      </c:pt>
                      <c:pt idx="493">
                        <c:v>0.94504181600955794</c:v>
                      </c:pt>
                      <c:pt idx="494">
                        <c:v>0.94504181600955794</c:v>
                      </c:pt>
                      <c:pt idx="495">
                        <c:v>0.94504181600955794</c:v>
                      </c:pt>
                      <c:pt idx="496">
                        <c:v>0.94504181600955794</c:v>
                      </c:pt>
                      <c:pt idx="497">
                        <c:v>0.94497607655502402</c:v>
                      </c:pt>
                      <c:pt idx="498">
                        <c:v>0.94497607655502402</c:v>
                      </c:pt>
                      <c:pt idx="499">
                        <c:v>0.94497607655502402</c:v>
                      </c:pt>
                      <c:pt idx="500">
                        <c:v>0.94497607655502402</c:v>
                      </c:pt>
                      <c:pt idx="501">
                        <c:v>0.94491017964071899</c:v>
                      </c:pt>
                      <c:pt idx="502">
                        <c:v>0.94491017964071899</c:v>
                      </c:pt>
                      <c:pt idx="503">
                        <c:v>0.94491017964071899</c:v>
                      </c:pt>
                      <c:pt idx="504">
                        <c:v>0.94484412470024004</c:v>
                      </c:pt>
                      <c:pt idx="505">
                        <c:v>0.94484412470024004</c:v>
                      </c:pt>
                      <c:pt idx="506">
                        <c:v>0.94484412470024004</c:v>
                      </c:pt>
                      <c:pt idx="507">
                        <c:v>0.94484412470024004</c:v>
                      </c:pt>
                      <c:pt idx="508">
                        <c:v>0.94484412470024004</c:v>
                      </c:pt>
                      <c:pt idx="509">
                        <c:v>0.94477791116446597</c:v>
                      </c:pt>
                      <c:pt idx="510">
                        <c:v>0.94364508393285396</c:v>
                      </c:pt>
                      <c:pt idx="511">
                        <c:v>0.94364508393285396</c:v>
                      </c:pt>
                      <c:pt idx="512">
                        <c:v>0.94364508393285396</c:v>
                      </c:pt>
                      <c:pt idx="513">
                        <c:v>0.94364508393285396</c:v>
                      </c:pt>
                      <c:pt idx="514">
                        <c:v>0.94364508393285396</c:v>
                      </c:pt>
                      <c:pt idx="515">
                        <c:v>0.94364508393285396</c:v>
                      </c:pt>
                      <c:pt idx="516">
                        <c:v>0.94364508393285396</c:v>
                      </c:pt>
                      <c:pt idx="517">
                        <c:v>0.94364508393285396</c:v>
                      </c:pt>
                      <c:pt idx="518">
                        <c:v>0.94364508393285396</c:v>
                      </c:pt>
                      <c:pt idx="519">
                        <c:v>0.94364508393285396</c:v>
                      </c:pt>
                      <c:pt idx="520">
                        <c:v>0.943577430972389</c:v>
                      </c:pt>
                      <c:pt idx="521">
                        <c:v>0.943577430972389</c:v>
                      </c:pt>
                      <c:pt idx="522">
                        <c:v>0.943577430972389</c:v>
                      </c:pt>
                      <c:pt idx="523">
                        <c:v>0.943577430972389</c:v>
                      </c:pt>
                      <c:pt idx="524">
                        <c:v>0.943577430972389</c:v>
                      </c:pt>
                      <c:pt idx="525">
                        <c:v>0.943577430972389</c:v>
                      </c:pt>
                      <c:pt idx="526">
                        <c:v>0.943577430972389</c:v>
                      </c:pt>
                      <c:pt idx="527">
                        <c:v>0.943577430972389</c:v>
                      </c:pt>
                      <c:pt idx="528">
                        <c:v>0.943577430972389</c:v>
                      </c:pt>
                      <c:pt idx="529">
                        <c:v>0.94350961538461497</c:v>
                      </c:pt>
                      <c:pt idx="530">
                        <c:v>0.94350961538461497</c:v>
                      </c:pt>
                      <c:pt idx="531">
                        <c:v>0.94350961538461497</c:v>
                      </c:pt>
                      <c:pt idx="532">
                        <c:v>0.94350961538461497</c:v>
                      </c:pt>
                      <c:pt idx="533">
                        <c:v>0.94350961538461497</c:v>
                      </c:pt>
                      <c:pt idx="534">
                        <c:v>0.94350961538461497</c:v>
                      </c:pt>
                      <c:pt idx="535">
                        <c:v>0.943577430972389</c:v>
                      </c:pt>
                      <c:pt idx="536">
                        <c:v>0.943577430972389</c:v>
                      </c:pt>
                      <c:pt idx="537">
                        <c:v>0.943577430972389</c:v>
                      </c:pt>
                      <c:pt idx="538">
                        <c:v>0.943577430972389</c:v>
                      </c:pt>
                      <c:pt idx="539">
                        <c:v>0.943577430972389</c:v>
                      </c:pt>
                      <c:pt idx="540">
                        <c:v>0.94364508393285396</c:v>
                      </c:pt>
                      <c:pt idx="541">
                        <c:v>0.94364508393285396</c:v>
                      </c:pt>
                      <c:pt idx="542">
                        <c:v>0.94364508393285396</c:v>
                      </c:pt>
                      <c:pt idx="543">
                        <c:v>0.94364508393285396</c:v>
                      </c:pt>
                      <c:pt idx="544">
                        <c:v>0.94371257485029902</c:v>
                      </c:pt>
                      <c:pt idx="545">
                        <c:v>0.94371257485029902</c:v>
                      </c:pt>
                      <c:pt idx="546">
                        <c:v>0.94371257485029902</c:v>
                      </c:pt>
                      <c:pt idx="547">
                        <c:v>0.94377990430622005</c:v>
                      </c:pt>
                      <c:pt idx="548">
                        <c:v>0.94377990430622005</c:v>
                      </c:pt>
                      <c:pt idx="549">
                        <c:v>0.94384707287933101</c:v>
                      </c:pt>
                      <c:pt idx="550">
                        <c:v>0.94384707287933101</c:v>
                      </c:pt>
                      <c:pt idx="551">
                        <c:v>0.94384707287933101</c:v>
                      </c:pt>
                      <c:pt idx="552">
                        <c:v>0.94384707287933101</c:v>
                      </c:pt>
                      <c:pt idx="553">
                        <c:v>0.94391408114558495</c:v>
                      </c:pt>
                      <c:pt idx="554">
                        <c:v>0.94391408114558495</c:v>
                      </c:pt>
                      <c:pt idx="555">
                        <c:v>0.94504181600955794</c:v>
                      </c:pt>
                      <c:pt idx="556">
                        <c:v>0.94510739856801895</c:v>
                      </c:pt>
                      <c:pt idx="557">
                        <c:v>0.94510739856801895</c:v>
                      </c:pt>
                      <c:pt idx="558">
                        <c:v>0.94517282479141795</c:v>
                      </c:pt>
                      <c:pt idx="559">
                        <c:v>0.94517282479141795</c:v>
                      </c:pt>
                      <c:pt idx="560">
                        <c:v>0.94517282479141795</c:v>
                      </c:pt>
                      <c:pt idx="561">
                        <c:v>0.94517282479141795</c:v>
                      </c:pt>
                      <c:pt idx="562">
                        <c:v>0.94523809523809499</c:v>
                      </c:pt>
                      <c:pt idx="563">
                        <c:v>0.94523809523809499</c:v>
                      </c:pt>
                      <c:pt idx="564">
                        <c:v>0.945303210463734</c:v>
                      </c:pt>
                      <c:pt idx="565">
                        <c:v>0.94536817102137805</c:v>
                      </c:pt>
                      <c:pt idx="566">
                        <c:v>0.94536817102137805</c:v>
                      </c:pt>
                      <c:pt idx="567">
                        <c:v>0.94543297746144705</c:v>
                      </c:pt>
                      <c:pt idx="568">
                        <c:v>0.94543297746144705</c:v>
                      </c:pt>
                      <c:pt idx="569">
                        <c:v>0.94543297746144705</c:v>
                      </c:pt>
                      <c:pt idx="570">
                        <c:v>0.94549763033175405</c:v>
                      </c:pt>
                      <c:pt idx="571">
                        <c:v>0.94549763033175405</c:v>
                      </c:pt>
                      <c:pt idx="572">
                        <c:v>0.945562130177515</c:v>
                      </c:pt>
                      <c:pt idx="573">
                        <c:v>0.94562647754137097</c:v>
                      </c:pt>
                      <c:pt idx="574">
                        <c:v>0.94562647754137097</c:v>
                      </c:pt>
                      <c:pt idx="575">
                        <c:v>0.94569067296340004</c:v>
                      </c:pt>
                      <c:pt idx="576">
                        <c:v>0.94569067296340004</c:v>
                      </c:pt>
                      <c:pt idx="577">
                        <c:v>0.945754716981132</c:v>
                      </c:pt>
                      <c:pt idx="578">
                        <c:v>0.945754716981132</c:v>
                      </c:pt>
                      <c:pt idx="579">
                        <c:v>0.94470588235294095</c:v>
                      </c:pt>
                      <c:pt idx="580">
                        <c:v>0.94470588235294095</c:v>
                      </c:pt>
                      <c:pt idx="581">
                        <c:v>0.94470588235294095</c:v>
                      </c:pt>
                      <c:pt idx="582">
                        <c:v>0.94470588235294095</c:v>
                      </c:pt>
                      <c:pt idx="583">
                        <c:v>0.94477085781433601</c:v>
                      </c:pt>
                      <c:pt idx="584">
                        <c:v>0.94477085781433601</c:v>
                      </c:pt>
                      <c:pt idx="585">
                        <c:v>0.94477085781433601</c:v>
                      </c:pt>
                      <c:pt idx="586">
                        <c:v>0.94477085781433601</c:v>
                      </c:pt>
                      <c:pt idx="587">
                        <c:v>0.94483568075117397</c:v>
                      </c:pt>
                      <c:pt idx="588">
                        <c:v>0.94483568075117397</c:v>
                      </c:pt>
                      <c:pt idx="589">
                        <c:v>0.94483568075117397</c:v>
                      </c:pt>
                      <c:pt idx="590">
                        <c:v>0.94483568075117397</c:v>
                      </c:pt>
                      <c:pt idx="591">
                        <c:v>0.94483568075117397</c:v>
                      </c:pt>
                      <c:pt idx="592">
                        <c:v>0.94483568075117397</c:v>
                      </c:pt>
                      <c:pt idx="593">
                        <c:v>0.94490035169988296</c:v>
                      </c:pt>
                      <c:pt idx="594">
                        <c:v>0.94490035169988296</c:v>
                      </c:pt>
                      <c:pt idx="595">
                        <c:v>0.94490035169988296</c:v>
                      </c:pt>
                      <c:pt idx="596">
                        <c:v>0.94490035169988296</c:v>
                      </c:pt>
                      <c:pt idx="597">
                        <c:v>0.94490035169988296</c:v>
                      </c:pt>
                      <c:pt idx="598">
                        <c:v>0.94490035169988296</c:v>
                      </c:pt>
                      <c:pt idx="599">
                        <c:v>0.944964871194379</c:v>
                      </c:pt>
                      <c:pt idx="600">
                        <c:v>0.944964871194379</c:v>
                      </c:pt>
                      <c:pt idx="601">
                        <c:v>0.94385964912280695</c:v>
                      </c:pt>
                      <c:pt idx="602">
                        <c:v>0.94385964912280695</c:v>
                      </c:pt>
                      <c:pt idx="603">
                        <c:v>0.94385964912280695</c:v>
                      </c:pt>
                      <c:pt idx="604">
                        <c:v>0.94385964912280695</c:v>
                      </c:pt>
                      <c:pt idx="605">
                        <c:v>0.94385964912280695</c:v>
                      </c:pt>
                      <c:pt idx="606">
                        <c:v>0.94385964912280695</c:v>
                      </c:pt>
                      <c:pt idx="607">
                        <c:v>0.94385964912280695</c:v>
                      </c:pt>
                      <c:pt idx="608">
                        <c:v>0.94385964912280695</c:v>
                      </c:pt>
                      <c:pt idx="609">
                        <c:v>0.94385964912280695</c:v>
                      </c:pt>
                      <c:pt idx="610">
                        <c:v>0.94385964912280695</c:v>
                      </c:pt>
                      <c:pt idx="611">
                        <c:v>0.94385964912280695</c:v>
                      </c:pt>
                      <c:pt idx="612">
                        <c:v>0.94385964912280695</c:v>
                      </c:pt>
                      <c:pt idx="613">
                        <c:v>0.94385964912280695</c:v>
                      </c:pt>
                      <c:pt idx="614">
                        <c:v>0.94385964912280695</c:v>
                      </c:pt>
                      <c:pt idx="615">
                        <c:v>0.94385964912280695</c:v>
                      </c:pt>
                      <c:pt idx="616">
                        <c:v>0.94385964912280695</c:v>
                      </c:pt>
                      <c:pt idx="617">
                        <c:v>0.94385964912280695</c:v>
                      </c:pt>
                      <c:pt idx="618">
                        <c:v>0.94385964912280695</c:v>
                      </c:pt>
                      <c:pt idx="619">
                        <c:v>0.94385964912280695</c:v>
                      </c:pt>
                      <c:pt idx="620">
                        <c:v>0.94385964912280695</c:v>
                      </c:pt>
                      <c:pt idx="621">
                        <c:v>0.94275700934579398</c:v>
                      </c:pt>
                      <c:pt idx="622">
                        <c:v>0.94275700934579398</c:v>
                      </c:pt>
                      <c:pt idx="623">
                        <c:v>0.94275700934579398</c:v>
                      </c:pt>
                      <c:pt idx="624">
                        <c:v>0.94275700934579398</c:v>
                      </c:pt>
                      <c:pt idx="625">
                        <c:v>0.94275700934579398</c:v>
                      </c:pt>
                      <c:pt idx="626">
                        <c:v>0.94282380396732801</c:v>
                      </c:pt>
                      <c:pt idx="627">
                        <c:v>0.94282380396732801</c:v>
                      </c:pt>
                      <c:pt idx="628">
                        <c:v>0.94282380396732801</c:v>
                      </c:pt>
                      <c:pt idx="629">
                        <c:v>0.94282380396732801</c:v>
                      </c:pt>
                      <c:pt idx="630">
                        <c:v>0.94282380396732801</c:v>
                      </c:pt>
                      <c:pt idx="631">
                        <c:v>0.94282380396732801</c:v>
                      </c:pt>
                      <c:pt idx="632">
                        <c:v>0.94282380396732801</c:v>
                      </c:pt>
                      <c:pt idx="633">
                        <c:v>0.94282380396732801</c:v>
                      </c:pt>
                      <c:pt idx="634">
                        <c:v>0.94282380396732801</c:v>
                      </c:pt>
                      <c:pt idx="635">
                        <c:v>0.94282380396732801</c:v>
                      </c:pt>
                      <c:pt idx="636">
                        <c:v>0.94282380396732801</c:v>
                      </c:pt>
                      <c:pt idx="637">
                        <c:v>0.94282380396732801</c:v>
                      </c:pt>
                      <c:pt idx="638">
                        <c:v>0.94282380396732801</c:v>
                      </c:pt>
                      <c:pt idx="639">
                        <c:v>0.94282380396732801</c:v>
                      </c:pt>
                      <c:pt idx="640">
                        <c:v>0.94282380396732801</c:v>
                      </c:pt>
                      <c:pt idx="641">
                        <c:v>0.94282380396732801</c:v>
                      </c:pt>
                      <c:pt idx="642">
                        <c:v>0.94282380396732801</c:v>
                      </c:pt>
                      <c:pt idx="643">
                        <c:v>0.94282380396732801</c:v>
                      </c:pt>
                      <c:pt idx="644">
                        <c:v>0.94282380396732801</c:v>
                      </c:pt>
                      <c:pt idx="645">
                        <c:v>0.94282380396732801</c:v>
                      </c:pt>
                      <c:pt idx="646">
                        <c:v>0.94282380396732801</c:v>
                      </c:pt>
                      <c:pt idx="647">
                        <c:v>0.94282380396732801</c:v>
                      </c:pt>
                      <c:pt idx="648">
                        <c:v>0.94282380396732801</c:v>
                      </c:pt>
                      <c:pt idx="649">
                        <c:v>0.94282380396732801</c:v>
                      </c:pt>
                      <c:pt idx="650">
                        <c:v>0.94282380396732801</c:v>
                      </c:pt>
                      <c:pt idx="651">
                        <c:v>0.94282380396732801</c:v>
                      </c:pt>
                      <c:pt idx="652">
                        <c:v>0.94282380396732801</c:v>
                      </c:pt>
                      <c:pt idx="653">
                        <c:v>0.94282380396732801</c:v>
                      </c:pt>
                      <c:pt idx="654">
                        <c:v>0.94289044289044299</c:v>
                      </c:pt>
                      <c:pt idx="655">
                        <c:v>0.94289044289044299</c:v>
                      </c:pt>
                      <c:pt idx="656">
                        <c:v>0.94289044289044299</c:v>
                      </c:pt>
                      <c:pt idx="657">
                        <c:v>0.94289044289044299</c:v>
                      </c:pt>
                      <c:pt idx="658">
                        <c:v>0.94289044289044299</c:v>
                      </c:pt>
                      <c:pt idx="659">
                        <c:v>0.94179278230500596</c:v>
                      </c:pt>
                      <c:pt idx="660">
                        <c:v>0.94186046511627897</c:v>
                      </c:pt>
                      <c:pt idx="661">
                        <c:v>0.94186046511627897</c:v>
                      </c:pt>
                      <c:pt idx="662">
                        <c:v>0.94186046511627897</c:v>
                      </c:pt>
                      <c:pt idx="663">
                        <c:v>0.94186046511627897</c:v>
                      </c:pt>
                      <c:pt idx="664">
                        <c:v>0.94186046511627897</c:v>
                      </c:pt>
                      <c:pt idx="665">
                        <c:v>0.94186046511627897</c:v>
                      </c:pt>
                      <c:pt idx="666">
                        <c:v>0.94186046511627897</c:v>
                      </c:pt>
                      <c:pt idx="667">
                        <c:v>0.94186046511627897</c:v>
                      </c:pt>
                      <c:pt idx="668">
                        <c:v>0.94186046511627897</c:v>
                      </c:pt>
                      <c:pt idx="669">
                        <c:v>0.94186046511627897</c:v>
                      </c:pt>
                      <c:pt idx="670">
                        <c:v>0.94186046511627897</c:v>
                      </c:pt>
                      <c:pt idx="671">
                        <c:v>0.94186046511627897</c:v>
                      </c:pt>
                      <c:pt idx="672">
                        <c:v>0.94192799070847899</c:v>
                      </c:pt>
                      <c:pt idx="673">
                        <c:v>0.94192799070847899</c:v>
                      </c:pt>
                      <c:pt idx="674">
                        <c:v>0.94192799070847899</c:v>
                      </c:pt>
                      <c:pt idx="675">
                        <c:v>0.94192799070847899</c:v>
                      </c:pt>
                      <c:pt idx="676">
                        <c:v>0.94199535962877101</c:v>
                      </c:pt>
                      <c:pt idx="677">
                        <c:v>0.94199535962877101</c:v>
                      </c:pt>
                      <c:pt idx="678">
                        <c:v>0.94199535962877101</c:v>
                      </c:pt>
                      <c:pt idx="679">
                        <c:v>0.94206257242178504</c:v>
                      </c:pt>
                      <c:pt idx="680">
                        <c:v>0.94206257242178504</c:v>
                      </c:pt>
                      <c:pt idx="681">
                        <c:v>0.94212962962962998</c:v>
                      </c:pt>
                      <c:pt idx="682">
                        <c:v>0.94212962962962998</c:v>
                      </c:pt>
                      <c:pt idx="683">
                        <c:v>0.94212962962962998</c:v>
                      </c:pt>
                      <c:pt idx="684">
                        <c:v>0.94219653179190699</c:v>
                      </c:pt>
                      <c:pt idx="685">
                        <c:v>0.94226327944572696</c:v>
                      </c:pt>
                      <c:pt idx="686">
                        <c:v>0.94226327944572696</c:v>
                      </c:pt>
                      <c:pt idx="687">
                        <c:v>0.94232987312572103</c:v>
                      </c:pt>
                      <c:pt idx="688">
                        <c:v>0.94232987312572103</c:v>
                      </c:pt>
                      <c:pt idx="689">
                        <c:v>0.94239631336405505</c:v>
                      </c:pt>
                      <c:pt idx="690">
                        <c:v>0.94239631336405505</c:v>
                      </c:pt>
                      <c:pt idx="691">
                        <c:v>0.94239631336405505</c:v>
                      </c:pt>
                      <c:pt idx="692">
                        <c:v>0.94246260069044896</c:v>
                      </c:pt>
                      <c:pt idx="693">
                        <c:v>0.94246260069044896</c:v>
                      </c:pt>
                      <c:pt idx="694">
                        <c:v>0.94246260069044896</c:v>
                      </c:pt>
                      <c:pt idx="695">
                        <c:v>0.94252873563218398</c:v>
                      </c:pt>
                      <c:pt idx="696">
                        <c:v>0.94252873563218398</c:v>
                      </c:pt>
                      <c:pt idx="697">
                        <c:v>0.94252873563218398</c:v>
                      </c:pt>
                      <c:pt idx="698">
                        <c:v>0.94259471871412204</c:v>
                      </c:pt>
                      <c:pt idx="699">
                        <c:v>0.94259471871412204</c:v>
                      </c:pt>
                      <c:pt idx="700">
                        <c:v>0.94151376146789001</c:v>
                      </c:pt>
                      <c:pt idx="701">
                        <c:v>0.94151376146789001</c:v>
                      </c:pt>
                      <c:pt idx="702">
                        <c:v>0.94158075601374602</c:v>
                      </c:pt>
                      <c:pt idx="703">
                        <c:v>0.94158075601374602</c:v>
                      </c:pt>
                      <c:pt idx="704">
                        <c:v>0.94158075601374602</c:v>
                      </c:pt>
                      <c:pt idx="705">
                        <c:v>0.94158075601374602</c:v>
                      </c:pt>
                      <c:pt idx="706">
                        <c:v>0.94164759725400504</c:v>
                      </c:pt>
                      <c:pt idx="707">
                        <c:v>0.94164759725400504</c:v>
                      </c:pt>
                      <c:pt idx="708">
                        <c:v>0.94164759725400504</c:v>
                      </c:pt>
                      <c:pt idx="709">
                        <c:v>0.94164759725400504</c:v>
                      </c:pt>
                      <c:pt idx="710">
                        <c:v>0.94171428571428595</c:v>
                      </c:pt>
                      <c:pt idx="711">
                        <c:v>0.94171428571428595</c:v>
                      </c:pt>
                      <c:pt idx="712">
                        <c:v>0.94171428571428595</c:v>
                      </c:pt>
                      <c:pt idx="713">
                        <c:v>0.94171428571428595</c:v>
                      </c:pt>
                      <c:pt idx="714">
                        <c:v>0.94178082191780799</c:v>
                      </c:pt>
                      <c:pt idx="715">
                        <c:v>0.94178082191780799</c:v>
                      </c:pt>
                      <c:pt idx="716">
                        <c:v>0.94070695553021699</c:v>
                      </c:pt>
                      <c:pt idx="717">
                        <c:v>0.94070695553021699</c:v>
                      </c:pt>
                      <c:pt idx="718">
                        <c:v>0.94070695553021699</c:v>
                      </c:pt>
                      <c:pt idx="719">
                        <c:v>0.94070695553021699</c:v>
                      </c:pt>
                      <c:pt idx="720">
                        <c:v>0.94070695553021699</c:v>
                      </c:pt>
                      <c:pt idx="721">
                        <c:v>0.94077448747152603</c:v>
                      </c:pt>
                      <c:pt idx="722">
                        <c:v>0.94070695553021699</c:v>
                      </c:pt>
                      <c:pt idx="723">
                        <c:v>0.94070695553021699</c:v>
                      </c:pt>
                      <c:pt idx="724">
                        <c:v>0.94070695553021699</c:v>
                      </c:pt>
                      <c:pt idx="725">
                        <c:v>0.94070695553021699</c:v>
                      </c:pt>
                      <c:pt idx="726">
                        <c:v>0.94070695553021699</c:v>
                      </c:pt>
                      <c:pt idx="727">
                        <c:v>0.94070695553021699</c:v>
                      </c:pt>
                      <c:pt idx="728">
                        <c:v>0.94070695553021699</c:v>
                      </c:pt>
                      <c:pt idx="729">
                        <c:v>0.94070695553021699</c:v>
                      </c:pt>
                      <c:pt idx="730">
                        <c:v>0.94063926940639297</c:v>
                      </c:pt>
                      <c:pt idx="731">
                        <c:v>0.94063926940639297</c:v>
                      </c:pt>
                      <c:pt idx="732">
                        <c:v>0.94063926940639297</c:v>
                      </c:pt>
                      <c:pt idx="733">
                        <c:v>0.93956670467502901</c:v>
                      </c:pt>
                      <c:pt idx="734">
                        <c:v>0.93956670467502901</c:v>
                      </c:pt>
                      <c:pt idx="735">
                        <c:v>0.93956670467502901</c:v>
                      </c:pt>
                      <c:pt idx="736">
                        <c:v>0.93949771689497696</c:v>
                      </c:pt>
                      <c:pt idx="737">
                        <c:v>0.93949771689497696</c:v>
                      </c:pt>
                      <c:pt idx="738">
                        <c:v>0.93949771689497696</c:v>
                      </c:pt>
                      <c:pt idx="739">
                        <c:v>0.93949771689497696</c:v>
                      </c:pt>
                      <c:pt idx="740">
                        <c:v>0.93949771689497696</c:v>
                      </c:pt>
                      <c:pt idx="741">
                        <c:v>0.93949771689497696</c:v>
                      </c:pt>
                      <c:pt idx="742">
                        <c:v>0.93949771689497696</c:v>
                      </c:pt>
                      <c:pt idx="743">
                        <c:v>0.93942857142857195</c:v>
                      </c:pt>
                      <c:pt idx="744">
                        <c:v>0.93942857142857195</c:v>
                      </c:pt>
                      <c:pt idx="745">
                        <c:v>0.93942857142857195</c:v>
                      </c:pt>
                      <c:pt idx="746">
                        <c:v>0.93942857142857195</c:v>
                      </c:pt>
                      <c:pt idx="747">
                        <c:v>0.93935926773455403</c:v>
                      </c:pt>
                      <c:pt idx="748">
                        <c:v>0.93935926773455403</c:v>
                      </c:pt>
                      <c:pt idx="749">
                        <c:v>0.93935926773455403</c:v>
                      </c:pt>
                      <c:pt idx="750">
                        <c:v>0.93935926773455403</c:v>
                      </c:pt>
                      <c:pt idx="751">
                        <c:v>0.93935926773455403</c:v>
                      </c:pt>
                      <c:pt idx="752">
                        <c:v>0.93928980526918704</c:v>
                      </c:pt>
                      <c:pt idx="753">
                        <c:v>0.93928980526918704</c:v>
                      </c:pt>
                      <c:pt idx="754">
                        <c:v>0.93928980526918704</c:v>
                      </c:pt>
                      <c:pt idx="755">
                        <c:v>0.93928980526918704</c:v>
                      </c:pt>
                      <c:pt idx="756">
                        <c:v>0.93928980526918704</c:v>
                      </c:pt>
                      <c:pt idx="757">
                        <c:v>0.93928980526918704</c:v>
                      </c:pt>
                      <c:pt idx="758">
                        <c:v>0.93928980526918704</c:v>
                      </c:pt>
                      <c:pt idx="759">
                        <c:v>0.93928980526918704</c:v>
                      </c:pt>
                      <c:pt idx="760">
                        <c:v>0.93928980526918704</c:v>
                      </c:pt>
                      <c:pt idx="761">
                        <c:v>0.93928980526918704</c:v>
                      </c:pt>
                      <c:pt idx="762">
                        <c:v>0.93928980526918704</c:v>
                      </c:pt>
                      <c:pt idx="763">
                        <c:v>0.93928980526918704</c:v>
                      </c:pt>
                      <c:pt idx="764">
                        <c:v>0.93935926773455403</c:v>
                      </c:pt>
                      <c:pt idx="765">
                        <c:v>0.93935926773455403</c:v>
                      </c:pt>
                      <c:pt idx="766">
                        <c:v>0.93935926773455403</c:v>
                      </c:pt>
                      <c:pt idx="767">
                        <c:v>0.93935926773455403</c:v>
                      </c:pt>
                      <c:pt idx="768">
                        <c:v>0.93828571428571395</c:v>
                      </c:pt>
                      <c:pt idx="769">
                        <c:v>0.93835616438356095</c:v>
                      </c:pt>
                      <c:pt idx="770">
                        <c:v>0.93835616438356095</c:v>
                      </c:pt>
                      <c:pt idx="771">
                        <c:v>0.93835616438356095</c:v>
                      </c:pt>
                      <c:pt idx="772">
                        <c:v>0.93842645381984102</c:v>
                      </c:pt>
                      <c:pt idx="773">
                        <c:v>0.93842645381984102</c:v>
                      </c:pt>
                      <c:pt idx="774">
                        <c:v>0.93842645381984102</c:v>
                      </c:pt>
                      <c:pt idx="775">
                        <c:v>0.93842645381984102</c:v>
                      </c:pt>
                      <c:pt idx="776">
                        <c:v>0.93842645381984102</c:v>
                      </c:pt>
                      <c:pt idx="777">
                        <c:v>0.93849658314350803</c:v>
                      </c:pt>
                      <c:pt idx="778">
                        <c:v>0.93849658314350803</c:v>
                      </c:pt>
                      <c:pt idx="779">
                        <c:v>0.93849658314350803</c:v>
                      </c:pt>
                      <c:pt idx="780">
                        <c:v>0.93856655290102398</c:v>
                      </c:pt>
                      <c:pt idx="781">
                        <c:v>0.93856655290102398</c:v>
                      </c:pt>
                      <c:pt idx="782">
                        <c:v>0.93856655290102398</c:v>
                      </c:pt>
                      <c:pt idx="783">
                        <c:v>0.93863636363636305</c:v>
                      </c:pt>
                      <c:pt idx="784">
                        <c:v>0.93863636363636305</c:v>
                      </c:pt>
                      <c:pt idx="785">
                        <c:v>0.93863636363636305</c:v>
                      </c:pt>
                      <c:pt idx="786">
                        <c:v>0.93870601589103297</c:v>
                      </c:pt>
                      <c:pt idx="787">
                        <c:v>0.93870601589103297</c:v>
                      </c:pt>
                      <c:pt idx="788">
                        <c:v>0.93877551020408201</c:v>
                      </c:pt>
                      <c:pt idx="789">
                        <c:v>0.93877551020408201</c:v>
                      </c:pt>
                      <c:pt idx="790">
                        <c:v>0.93884484711211802</c:v>
                      </c:pt>
                      <c:pt idx="791">
                        <c:v>0.93891402714932104</c:v>
                      </c:pt>
                      <c:pt idx="792">
                        <c:v>0.93898305084745703</c:v>
                      </c:pt>
                      <c:pt idx="793">
                        <c:v>0.93898305084745703</c:v>
                      </c:pt>
                      <c:pt idx="794">
                        <c:v>0.939051918735892</c:v>
                      </c:pt>
                      <c:pt idx="795">
                        <c:v>0.939051918735892</c:v>
                      </c:pt>
                      <c:pt idx="796">
                        <c:v>0.93912063134160095</c:v>
                      </c:pt>
                      <c:pt idx="797">
                        <c:v>0.93918918918918903</c:v>
                      </c:pt>
                      <c:pt idx="798">
                        <c:v>0.93820224719101097</c:v>
                      </c:pt>
                      <c:pt idx="799">
                        <c:v>0.938271604938272</c:v>
                      </c:pt>
                      <c:pt idx="800">
                        <c:v>0.93834080717488799</c:v>
                      </c:pt>
                      <c:pt idx="801">
                        <c:v>0.93834080717488799</c:v>
                      </c:pt>
                      <c:pt idx="802">
                        <c:v>0.93840985442329194</c:v>
                      </c:pt>
                      <c:pt idx="803">
                        <c:v>0.93840985442329194</c:v>
                      </c:pt>
                      <c:pt idx="804">
                        <c:v>0.93847874720358004</c:v>
                      </c:pt>
                      <c:pt idx="805">
                        <c:v>0.93847874720358004</c:v>
                      </c:pt>
                      <c:pt idx="806">
                        <c:v>0.93854748603352001</c:v>
                      </c:pt>
                      <c:pt idx="807">
                        <c:v>0.93854748603352001</c:v>
                      </c:pt>
                      <c:pt idx="808">
                        <c:v>0.93861607142857195</c:v>
                      </c:pt>
                      <c:pt idx="809">
                        <c:v>0.93861607142857195</c:v>
                      </c:pt>
                      <c:pt idx="810">
                        <c:v>0.93868450390189495</c:v>
                      </c:pt>
                      <c:pt idx="811">
                        <c:v>0.93868450390189495</c:v>
                      </c:pt>
                      <c:pt idx="812">
                        <c:v>0.93770856507230205</c:v>
                      </c:pt>
                      <c:pt idx="813">
                        <c:v>0.93770856507230205</c:v>
                      </c:pt>
                      <c:pt idx="814">
                        <c:v>0.93770856507230205</c:v>
                      </c:pt>
                      <c:pt idx="815">
                        <c:v>0.93777777777777804</c:v>
                      </c:pt>
                      <c:pt idx="816">
                        <c:v>0.93777777777777804</c:v>
                      </c:pt>
                      <c:pt idx="817">
                        <c:v>0.93784683684794701</c:v>
                      </c:pt>
                      <c:pt idx="818">
                        <c:v>0.93784683684794701</c:v>
                      </c:pt>
                      <c:pt idx="819">
                        <c:v>0.93791574279379197</c:v>
                      </c:pt>
                      <c:pt idx="820">
                        <c:v>0.93791574279379197</c:v>
                      </c:pt>
                      <c:pt idx="821">
                        <c:v>0.93798449612403101</c:v>
                      </c:pt>
                      <c:pt idx="822">
                        <c:v>0.93798449612403101</c:v>
                      </c:pt>
                      <c:pt idx="823">
                        <c:v>0.93798449612403101</c:v>
                      </c:pt>
                      <c:pt idx="824">
                        <c:v>0.93805309734513298</c:v>
                      </c:pt>
                      <c:pt idx="825">
                        <c:v>0.93805309734513298</c:v>
                      </c:pt>
                      <c:pt idx="826">
                        <c:v>0.93812154696132599</c:v>
                      </c:pt>
                      <c:pt idx="827">
                        <c:v>0.93812154696132599</c:v>
                      </c:pt>
                      <c:pt idx="828">
                        <c:v>0.93818984547461404</c:v>
                      </c:pt>
                      <c:pt idx="829">
                        <c:v>0.93818984547461404</c:v>
                      </c:pt>
                      <c:pt idx="830">
                        <c:v>0.93818984547461404</c:v>
                      </c:pt>
                      <c:pt idx="831">
                        <c:v>0.93825799338478499</c:v>
                      </c:pt>
                      <c:pt idx="832">
                        <c:v>0.93825799338478499</c:v>
                      </c:pt>
                      <c:pt idx="833">
                        <c:v>0.93825799338478499</c:v>
                      </c:pt>
                      <c:pt idx="834">
                        <c:v>0.93825799338478499</c:v>
                      </c:pt>
                      <c:pt idx="835">
                        <c:v>0.93722466960352402</c:v>
                      </c:pt>
                      <c:pt idx="836">
                        <c:v>0.93722466960352402</c:v>
                      </c:pt>
                      <c:pt idx="837">
                        <c:v>0.93729372937293698</c:v>
                      </c:pt>
                      <c:pt idx="838">
                        <c:v>0.93729372937293698</c:v>
                      </c:pt>
                      <c:pt idx="839">
                        <c:v>0.93729372937293698</c:v>
                      </c:pt>
                      <c:pt idx="840">
                        <c:v>0.93729372937293698</c:v>
                      </c:pt>
                      <c:pt idx="841">
                        <c:v>0.93729372937293698</c:v>
                      </c:pt>
                      <c:pt idx="842">
                        <c:v>0.93729372937293698</c:v>
                      </c:pt>
                      <c:pt idx="843">
                        <c:v>0.93729372937293698</c:v>
                      </c:pt>
                      <c:pt idx="844">
                        <c:v>0.93729372937293698</c:v>
                      </c:pt>
                      <c:pt idx="845">
                        <c:v>0.93729372937293698</c:v>
                      </c:pt>
                      <c:pt idx="846">
                        <c:v>0.93736263736263703</c:v>
                      </c:pt>
                      <c:pt idx="847">
                        <c:v>0.93736263736263703</c:v>
                      </c:pt>
                      <c:pt idx="848">
                        <c:v>0.93736263736263703</c:v>
                      </c:pt>
                      <c:pt idx="849">
                        <c:v>0.93736263736263703</c:v>
                      </c:pt>
                      <c:pt idx="850">
                        <c:v>0.93736263736263703</c:v>
                      </c:pt>
                      <c:pt idx="851">
                        <c:v>0.93736263736263703</c:v>
                      </c:pt>
                      <c:pt idx="852">
                        <c:v>0.93736263736263703</c:v>
                      </c:pt>
                      <c:pt idx="853">
                        <c:v>0.93743139407244802</c:v>
                      </c:pt>
                      <c:pt idx="854">
                        <c:v>0.93743139407244802</c:v>
                      </c:pt>
                      <c:pt idx="855">
                        <c:v>0.93743139407244802</c:v>
                      </c:pt>
                      <c:pt idx="856">
                        <c:v>0.93743139407244802</c:v>
                      </c:pt>
                      <c:pt idx="857">
                        <c:v>0.93743139407244802</c:v>
                      </c:pt>
                      <c:pt idx="858">
                        <c:v>0.93743139407244802</c:v>
                      </c:pt>
                      <c:pt idx="859">
                        <c:v>0.93743139407244802</c:v>
                      </c:pt>
                      <c:pt idx="860">
                        <c:v>0.93743139407244802</c:v>
                      </c:pt>
                      <c:pt idx="861">
                        <c:v>0.93743139407244802</c:v>
                      </c:pt>
                      <c:pt idx="862">
                        <c:v>0.93743139407244802</c:v>
                      </c:pt>
                      <c:pt idx="863">
                        <c:v>0.93743139407244802</c:v>
                      </c:pt>
                      <c:pt idx="864">
                        <c:v>0.93743139407244802</c:v>
                      </c:pt>
                      <c:pt idx="865">
                        <c:v>0.93743139407244802</c:v>
                      </c:pt>
                      <c:pt idx="866">
                        <c:v>0.93743139407244802</c:v>
                      </c:pt>
                      <c:pt idx="867">
                        <c:v>0.93743139407244802</c:v>
                      </c:pt>
                      <c:pt idx="868">
                        <c:v>0.93743139407244802</c:v>
                      </c:pt>
                      <c:pt idx="869">
                        <c:v>0.93743139407244802</c:v>
                      </c:pt>
                      <c:pt idx="870">
                        <c:v>0.93743139407244802</c:v>
                      </c:pt>
                      <c:pt idx="871">
                        <c:v>0.93640350877193002</c:v>
                      </c:pt>
                      <c:pt idx="872">
                        <c:v>0.93640350877193002</c:v>
                      </c:pt>
                      <c:pt idx="873">
                        <c:v>0.93640350877193002</c:v>
                      </c:pt>
                      <c:pt idx="874">
                        <c:v>0.93647316538882797</c:v>
                      </c:pt>
                      <c:pt idx="875">
                        <c:v>0.93647316538882797</c:v>
                      </c:pt>
                      <c:pt idx="876">
                        <c:v>0.93647316538882797</c:v>
                      </c:pt>
                      <c:pt idx="877">
                        <c:v>0.93647316538882797</c:v>
                      </c:pt>
                      <c:pt idx="878">
                        <c:v>0.93647316538882797</c:v>
                      </c:pt>
                      <c:pt idx="879">
                        <c:v>0.93647316538882797</c:v>
                      </c:pt>
                      <c:pt idx="880">
                        <c:v>0.93654266958424504</c:v>
                      </c:pt>
                      <c:pt idx="881">
                        <c:v>0.93654266958424504</c:v>
                      </c:pt>
                      <c:pt idx="882">
                        <c:v>0.93654266958424504</c:v>
                      </c:pt>
                      <c:pt idx="883">
                        <c:v>0.93654266958424504</c:v>
                      </c:pt>
                      <c:pt idx="884">
                        <c:v>0.93654266958424504</c:v>
                      </c:pt>
                      <c:pt idx="885">
                        <c:v>0.93661202185792303</c:v>
                      </c:pt>
                      <c:pt idx="886">
                        <c:v>0.93661202185792303</c:v>
                      </c:pt>
                      <c:pt idx="887">
                        <c:v>0.93661202185792303</c:v>
                      </c:pt>
                      <c:pt idx="888">
                        <c:v>0.93661202185792303</c:v>
                      </c:pt>
                      <c:pt idx="889">
                        <c:v>0.93661202185792303</c:v>
                      </c:pt>
                      <c:pt idx="890">
                        <c:v>0.93661202185792303</c:v>
                      </c:pt>
                      <c:pt idx="891">
                        <c:v>0.93661202185792303</c:v>
                      </c:pt>
                      <c:pt idx="892">
                        <c:v>0.93661202185792303</c:v>
                      </c:pt>
                      <c:pt idx="893">
                        <c:v>0.93661202185792303</c:v>
                      </c:pt>
                      <c:pt idx="894">
                        <c:v>0.93661202185792303</c:v>
                      </c:pt>
                      <c:pt idx="895">
                        <c:v>0.93661202185792303</c:v>
                      </c:pt>
                      <c:pt idx="896">
                        <c:v>0.93661202185792303</c:v>
                      </c:pt>
                      <c:pt idx="897">
                        <c:v>0.93661202185792303</c:v>
                      </c:pt>
                      <c:pt idx="898">
                        <c:v>0.93661202185792303</c:v>
                      </c:pt>
                      <c:pt idx="899">
                        <c:v>0.93661202185792303</c:v>
                      </c:pt>
                      <c:pt idx="900">
                        <c:v>0.93661202185792303</c:v>
                      </c:pt>
                      <c:pt idx="901">
                        <c:v>0.93661202185792303</c:v>
                      </c:pt>
                      <c:pt idx="902">
                        <c:v>0.93661202185792303</c:v>
                      </c:pt>
                      <c:pt idx="903">
                        <c:v>0.93668122270742404</c:v>
                      </c:pt>
                      <c:pt idx="904">
                        <c:v>0.93668122270742404</c:v>
                      </c:pt>
                      <c:pt idx="905">
                        <c:v>0.93668122270742404</c:v>
                      </c:pt>
                      <c:pt idx="906">
                        <c:v>0.93668122270742404</c:v>
                      </c:pt>
                      <c:pt idx="907">
                        <c:v>0.93668122270742404</c:v>
                      </c:pt>
                      <c:pt idx="908">
                        <c:v>0.93668122270742404</c:v>
                      </c:pt>
                      <c:pt idx="909">
                        <c:v>0.93668122270742404</c:v>
                      </c:pt>
                      <c:pt idx="910">
                        <c:v>0.93675027262813604</c:v>
                      </c:pt>
                      <c:pt idx="911">
                        <c:v>0.93675027262813604</c:v>
                      </c:pt>
                      <c:pt idx="912">
                        <c:v>0.93675027262813604</c:v>
                      </c:pt>
                      <c:pt idx="913">
                        <c:v>0.93675027262813604</c:v>
                      </c:pt>
                      <c:pt idx="914">
                        <c:v>0.93681917211329002</c:v>
                      </c:pt>
                      <c:pt idx="915">
                        <c:v>0.93681917211329002</c:v>
                      </c:pt>
                      <c:pt idx="916">
                        <c:v>0.93681917211329002</c:v>
                      </c:pt>
                      <c:pt idx="917">
                        <c:v>0.93681917211329002</c:v>
                      </c:pt>
                      <c:pt idx="918">
                        <c:v>0.93681917211329002</c:v>
                      </c:pt>
                      <c:pt idx="919">
                        <c:v>0.93681917211329002</c:v>
                      </c:pt>
                      <c:pt idx="920">
                        <c:v>0.93681917211329002</c:v>
                      </c:pt>
                      <c:pt idx="921">
                        <c:v>0.93586956521739095</c:v>
                      </c:pt>
                      <c:pt idx="922">
                        <c:v>0.93586956521739095</c:v>
                      </c:pt>
                      <c:pt idx="923">
                        <c:v>0.93586956521739095</c:v>
                      </c:pt>
                      <c:pt idx="924">
                        <c:v>0.93586956521739095</c:v>
                      </c:pt>
                      <c:pt idx="925">
                        <c:v>0.93586956521739095</c:v>
                      </c:pt>
                      <c:pt idx="926">
                        <c:v>0.93586956521739095</c:v>
                      </c:pt>
                      <c:pt idx="927">
                        <c:v>0.93586956521739095</c:v>
                      </c:pt>
                      <c:pt idx="928">
                        <c:v>0.93593919652551605</c:v>
                      </c:pt>
                      <c:pt idx="929">
                        <c:v>0.93593919652551605</c:v>
                      </c:pt>
                      <c:pt idx="930">
                        <c:v>0.93593919652551605</c:v>
                      </c:pt>
                      <c:pt idx="931">
                        <c:v>0.93593919652551605</c:v>
                      </c:pt>
                      <c:pt idx="932">
                        <c:v>0.93600867678958799</c:v>
                      </c:pt>
                      <c:pt idx="933">
                        <c:v>0.93600867678958799</c:v>
                      </c:pt>
                      <c:pt idx="934">
                        <c:v>0.93600867678958799</c:v>
                      </c:pt>
                      <c:pt idx="935">
                        <c:v>0.93499458288190695</c:v>
                      </c:pt>
                      <c:pt idx="936">
                        <c:v>0.93506493506493504</c:v>
                      </c:pt>
                      <c:pt idx="937">
                        <c:v>0.93506493506493504</c:v>
                      </c:pt>
                      <c:pt idx="938">
                        <c:v>0.93506493506493504</c:v>
                      </c:pt>
                      <c:pt idx="939">
                        <c:v>0.93506493506493504</c:v>
                      </c:pt>
                      <c:pt idx="940">
                        <c:v>0.93506493506493504</c:v>
                      </c:pt>
                      <c:pt idx="941">
                        <c:v>0.93513513513513502</c:v>
                      </c:pt>
                      <c:pt idx="942">
                        <c:v>0.93513513513513502</c:v>
                      </c:pt>
                      <c:pt idx="943">
                        <c:v>0.93513513513513502</c:v>
                      </c:pt>
                      <c:pt idx="944">
                        <c:v>0.93513513513513502</c:v>
                      </c:pt>
                      <c:pt idx="945">
                        <c:v>0.93513513513513502</c:v>
                      </c:pt>
                      <c:pt idx="946">
                        <c:v>0.93513513513513502</c:v>
                      </c:pt>
                      <c:pt idx="947">
                        <c:v>0.93513513513513502</c:v>
                      </c:pt>
                      <c:pt idx="948">
                        <c:v>0.93412526997840195</c:v>
                      </c:pt>
                      <c:pt idx="949">
                        <c:v>0.93412526997840195</c:v>
                      </c:pt>
                      <c:pt idx="950">
                        <c:v>0.93412526997840195</c:v>
                      </c:pt>
                      <c:pt idx="951">
                        <c:v>0.93419633225458498</c:v>
                      </c:pt>
                      <c:pt idx="952">
                        <c:v>0.93419633225458498</c:v>
                      </c:pt>
                      <c:pt idx="953">
                        <c:v>0.93419633225458498</c:v>
                      </c:pt>
                      <c:pt idx="954">
                        <c:v>0.93419633225458498</c:v>
                      </c:pt>
                      <c:pt idx="955">
                        <c:v>0.93419633225458498</c:v>
                      </c:pt>
                      <c:pt idx="956">
                        <c:v>0.93419633225458498</c:v>
                      </c:pt>
                      <c:pt idx="957">
                        <c:v>0.93318965517241403</c:v>
                      </c:pt>
                      <c:pt idx="958">
                        <c:v>0.93318965517241403</c:v>
                      </c:pt>
                      <c:pt idx="959">
                        <c:v>0.93326157158234702</c:v>
                      </c:pt>
                      <c:pt idx="960">
                        <c:v>0.93326157158234702</c:v>
                      </c:pt>
                      <c:pt idx="961">
                        <c:v>0.93326157158234702</c:v>
                      </c:pt>
                      <c:pt idx="962">
                        <c:v>0.93326157158234702</c:v>
                      </c:pt>
                      <c:pt idx="963">
                        <c:v>0.93326157158234702</c:v>
                      </c:pt>
                      <c:pt idx="964">
                        <c:v>0.93333333333333401</c:v>
                      </c:pt>
                      <c:pt idx="965">
                        <c:v>0.93333333333333401</c:v>
                      </c:pt>
                      <c:pt idx="966">
                        <c:v>0.93233082706766901</c:v>
                      </c:pt>
                      <c:pt idx="967">
                        <c:v>0.93233082706766901</c:v>
                      </c:pt>
                      <c:pt idx="968">
                        <c:v>0.93233082706766901</c:v>
                      </c:pt>
                      <c:pt idx="969">
                        <c:v>0.93233082706766901</c:v>
                      </c:pt>
                      <c:pt idx="970">
                        <c:v>0.93233082706766901</c:v>
                      </c:pt>
                      <c:pt idx="971">
                        <c:v>0.93233082706766901</c:v>
                      </c:pt>
                      <c:pt idx="972">
                        <c:v>0.93233082706766901</c:v>
                      </c:pt>
                      <c:pt idx="973">
                        <c:v>0.93240343347639498</c:v>
                      </c:pt>
                      <c:pt idx="974">
                        <c:v>0.93240343347639498</c:v>
                      </c:pt>
                      <c:pt idx="975">
                        <c:v>0.93240343347639498</c:v>
                      </c:pt>
                      <c:pt idx="976">
                        <c:v>0.93240343347639498</c:v>
                      </c:pt>
                      <c:pt idx="977">
                        <c:v>0.93240343347639498</c:v>
                      </c:pt>
                      <c:pt idx="978">
                        <c:v>0.93240343347639498</c:v>
                      </c:pt>
                      <c:pt idx="979">
                        <c:v>0.93240343347639498</c:v>
                      </c:pt>
                      <c:pt idx="980">
                        <c:v>0.93240343347639498</c:v>
                      </c:pt>
                      <c:pt idx="981">
                        <c:v>0.93240343347639498</c:v>
                      </c:pt>
                      <c:pt idx="982">
                        <c:v>0.93240343347639498</c:v>
                      </c:pt>
                      <c:pt idx="983">
                        <c:v>0.93340494092373805</c:v>
                      </c:pt>
                      <c:pt idx="984">
                        <c:v>0.93340494092373805</c:v>
                      </c:pt>
                      <c:pt idx="985">
                        <c:v>0.93340494092373805</c:v>
                      </c:pt>
                      <c:pt idx="986">
                        <c:v>0.93340494092373805</c:v>
                      </c:pt>
                      <c:pt idx="987">
                        <c:v>0.93347639484978495</c:v>
                      </c:pt>
                      <c:pt idx="988">
                        <c:v>0.93347639484978495</c:v>
                      </c:pt>
                      <c:pt idx="989">
                        <c:v>0.93347639484978495</c:v>
                      </c:pt>
                      <c:pt idx="990">
                        <c:v>0.93354769560557405</c:v>
                      </c:pt>
                      <c:pt idx="991">
                        <c:v>0.93354769560557405</c:v>
                      </c:pt>
                      <c:pt idx="992">
                        <c:v>0.93354769560557405</c:v>
                      </c:pt>
                      <c:pt idx="993">
                        <c:v>0.93354769560557405</c:v>
                      </c:pt>
                      <c:pt idx="994">
                        <c:v>0.93361884368308401</c:v>
                      </c:pt>
                      <c:pt idx="995">
                        <c:v>0.93361884368308401</c:v>
                      </c:pt>
                      <c:pt idx="996">
                        <c:v>0.93368983957219298</c:v>
                      </c:pt>
                      <c:pt idx="997">
                        <c:v>0.93368983957219298</c:v>
                      </c:pt>
                      <c:pt idx="998">
                        <c:v>0.93368983957219298</c:v>
                      </c:pt>
                      <c:pt idx="999">
                        <c:v>0.933760683760684</c:v>
                      </c:pt>
                      <c:pt idx="1000">
                        <c:v>0.933760683760684</c:v>
                      </c:pt>
                      <c:pt idx="1001">
                        <c:v>0.933760683760684</c:v>
                      </c:pt>
                      <c:pt idx="1002">
                        <c:v>0.933760683760684</c:v>
                      </c:pt>
                      <c:pt idx="1003">
                        <c:v>0.93383137673425798</c:v>
                      </c:pt>
                      <c:pt idx="1004">
                        <c:v>0.93383137673425798</c:v>
                      </c:pt>
                      <c:pt idx="1005">
                        <c:v>0.93383137673425798</c:v>
                      </c:pt>
                      <c:pt idx="1006">
                        <c:v>0.93383137673425798</c:v>
                      </c:pt>
                      <c:pt idx="1007">
                        <c:v>0.93390191897654595</c:v>
                      </c:pt>
                      <c:pt idx="1008">
                        <c:v>0.93489861259338303</c:v>
                      </c:pt>
                      <c:pt idx="1009">
                        <c:v>0.93489861259338303</c:v>
                      </c:pt>
                      <c:pt idx="1010">
                        <c:v>0.93489861259338303</c:v>
                      </c:pt>
                      <c:pt idx="1011">
                        <c:v>0.93489861259338303</c:v>
                      </c:pt>
                      <c:pt idx="1012">
                        <c:v>0.93496801705756905</c:v>
                      </c:pt>
                      <c:pt idx="1013">
                        <c:v>0.93496801705756905</c:v>
                      </c:pt>
                      <c:pt idx="1014">
                        <c:v>0.935037273695421</c:v>
                      </c:pt>
                      <c:pt idx="1015">
                        <c:v>0.935037273695421</c:v>
                      </c:pt>
                      <c:pt idx="1016">
                        <c:v>0.93510638297872295</c:v>
                      </c:pt>
                      <c:pt idx="1017">
                        <c:v>0.93510638297872295</c:v>
                      </c:pt>
                      <c:pt idx="1018">
                        <c:v>0.93517534537725799</c:v>
                      </c:pt>
                      <c:pt idx="1019">
                        <c:v>0.93517534537725799</c:v>
                      </c:pt>
                      <c:pt idx="1020">
                        <c:v>0.93517534537725799</c:v>
                      </c:pt>
                      <c:pt idx="1021">
                        <c:v>0.93524416135881105</c:v>
                      </c:pt>
                      <c:pt idx="1022">
                        <c:v>0.93524416135881105</c:v>
                      </c:pt>
                      <c:pt idx="1023">
                        <c:v>0.93531283138918397</c:v>
                      </c:pt>
                      <c:pt idx="1024">
                        <c:v>0.93538135593220295</c:v>
                      </c:pt>
                      <c:pt idx="1025">
                        <c:v>0.93538135593220295</c:v>
                      </c:pt>
                      <c:pt idx="1026">
                        <c:v>0.93544973544973598</c:v>
                      </c:pt>
                      <c:pt idx="1027">
                        <c:v>0.93544973544973598</c:v>
                      </c:pt>
                      <c:pt idx="1028">
                        <c:v>0.93544973544973598</c:v>
                      </c:pt>
                      <c:pt idx="1029">
                        <c:v>0.93551797040169105</c:v>
                      </c:pt>
                      <c:pt idx="1030">
                        <c:v>0.93551797040169105</c:v>
                      </c:pt>
                      <c:pt idx="1031">
                        <c:v>0.93558606124604005</c:v>
                      </c:pt>
                      <c:pt idx="1032">
                        <c:v>0.93558606124604005</c:v>
                      </c:pt>
                      <c:pt idx="1033">
                        <c:v>0.93565400843881896</c:v>
                      </c:pt>
                      <c:pt idx="1034">
                        <c:v>0.93466807165437304</c:v>
                      </c:pt>
                      <c:pt idx="1035">
                        <c:v>0.93473684210526298</c:v>
                      </c:pt>
                      <c:pt idx="1036">
                        <c:v>0.93473684210526298</c:v>
                      </c:pt>
                      <c:pt idx="1037">
                        <c:v>0.93480546792849695</c:v>
                      </c:pt>
                      <c:pt idx="1038">
                        <c:v>0.93480546792849695</c:v>
                      </c:pt>
                      <c:pt idx="1039">
                        <c:v>0.93480546792849695</c:v>
                      </c:pt>
                      <c:pt idx="1040">
                        <c:v>0.93480546792849695</c:v>
                      </c:pt>
                      <c:pt idx="1041">
                        <c:v>0.93487394957983205</c:v>
                      </c:pt>
                      <c:pt idx="1042">
                        <c:v>0.93487394957983205</c:v>
                      </c:pt>
                      <c:pt idx="1043">
                        <c:v>0.93494228751311703</c:v>
                      </c:pt>
                      <c:pt idx="1044">
                        <c:v>0.93494228751311703</c:v>
                      </c:pt>
                      <c:pt idx="1045">
                        <c:v>0.93494228751311703</c:v>
                      </c:pt>
                      <c:pt idx="1046">
                        <c:v>0.93501048218029403</c:v>
                      </c:pt>
                      <c:pt idx="1047">
                        <c:v>0.93501048218029403</c:v>
                      </c:pt>
                      <c:pt idx="1048">
                        <c:v>0.93507853403141405</c:v>
                      </c:pt>
                      <c:pt idx="1049">
                        <c:v>0.93507853403141405</c:v>
                      </c:pt>
                      <c:pt idx="1050">
                        <c:v>0.93507853403141405</c:v>
                      </c:pt>
                      <c:pt idx="1051">
                        <c:v>0.93514644351464404</c:v>
                      </c:pt>
                      <c:pt idx="1052">
                        <c:v>0.93514644351464404</c:v>
                      </c:pt>
                      <c:pt idx="1053">
                        <c:v>0.93514644351464404</c:v>
                      </c:pt>
                      <c:pt idx="1054">
                        <c:v>0.93521421107628</c:v>
                      </c:pt>
                      <c:pt idx="1055">
                        <c:v>0.93423799582463396</c:v>
                      </c:pt>
                      <c:pt idx="1056">
                        <c:v>0.93423799582463396</c:v>
                      </c:pt>
                      <c:pt idx="1057">
                        <c:v>0.93423799582463396</c:v>
                      </c:pt>
                      <c:pt idx="1058">
                        <c:v>0.93423799582463396</c:v>
                      </c:pt>
                      <c:pt idx="1059">
                        <c:v>0.93423799582463396</c:v>
                      </c:pt>
                      <c:pt idx="1060">
                        <c:v>0.93416927899686497</c:v>
                      </c:pt>
                      <c:pt idx="1061">
                        <c:v>0.93416927899686497</c:v>
                      </c:pt>
                      <c:pt idx="1062">
                        <c:v>0.93416927899686497</c:v>
                      </c:pt>
                      <c:pt idx="1063">
                        <c:v>0.93416927899686497</c:v>
                      </c:pt>
                      <c:pt idx="1064">
                        <c:v>0.93416927899686497</c:v>
                      </c:pt>
                      <c:pt idx="1065">
                        <c:v>0.93416927899686497</c:v>
                      </c:pt>
                      <c:pt idx="1066">
                        <c:v>0.93416927899686497</c:v>
                      </c:pt>
                      <c:pt idx="1067">
                        <c:v>0.93416927899686497</c:v>
                      </c:pt>
                      <c:pt idx="1068">
                        <c:v>0.93416927899686497</c:v>
                      </c:pt>
                      <c:pt idx="1069">
                        <c:v>0.93319415448851795</c:v>
                      </c:pt>
                      <c:pt idx="1070">
                        <c:v>0.93312434691745005</c:v>
                      </c:pt>
                      <c:pt idx="1071">
                        <c:v>0.93312434691745005</c:v>
                      </c:pt>
                      <c:pt idx="1072">
                        <c:v>0.93319415448851795</c:v>
                      </c:pt>
                      <c:pt idx="1073">
                        <c:v>0.93319415448851795</c:v>
                      </c:pt>
                      <c:pt idx="1074">
                        <c:v>0.93319415448851795</c:v>
                      </c:pt>
                      <c:pt idx="1075">
                        <c:v>0.93319415448851795</c:v>
                      </c:pt>
                      <c:pt idx="1076">
                        <c:v>0.93319415448851795</c:v>
                      </c:pt>
                      <c:pt idx="1077">
                        <c:v>0.93319415448851795</c:v>
                      </c:pt>
                      <c:pt idx="1078">
                        <c:v>0.93319415448851795</c:v>
                      </c:pt>
                      <c:pt idx="1079">
                        <c:v>0.93319415448851795</c:v>
                      </c:pt>
                      <c:pt idx="1080">
                        <c:v>0.93319415448851795</c:v>
                      </c:pt>
                      <c:pt idx="1081">
                        <c:v>0.93319415448851795</c:v>
                      </c:pt>
                      <c:pt idx="1082">
                        <c:v>0.93319415448851795</c:v>
                      </c:pt>
                      <c:pt idx="1083">
                        <c:v>0.93319415448851795</c:v>
                      </c:pt>
                      <c:pt idx="1084">
                        <c:v>0.93319415448851795</c:v>
                      </c:pt>
                      <c:pt idx="1085">
                        <c:v>0.93319415448851795</c:v>
                      </c:pt>
                      <c:pt idx="1086">
                        <c:v>0.93319415448851795</c:v>
                      </c:pt>
                      <c:pt idx="1087">
                        <c:v>0.93319415448851795</c:v>
                      </c:pt>
                      <c:pt idx="1088">
                        <c:v>0.93319415448851795</c:v>
                      </c:pt>
                      <c:pt idx="1089">
                        <c:v>0.93319415448851795</c:v>
                      </c:pt>
                      <c:pt idx="1090">
                        <c:v>0.93319415448851795</c:v>
                      </c:pt>
                      <c:pt idx="1091">
                        <c:v>0.93319415448851795</c:v>
                      </c:pt>
                      <c:pt idx="1092">
                        <c:v>0.93319415448851795</c:v>
                      </c:pt>
                      <c:pt idx="1093">
                        <c:v>0.93319415448851795</c:v>
                      </c:pt>
                      <c:pt idx="1094">
                        <c:v>0.93319415448851795</c:v>
                      </c:pt>
                      <c:pt idx="1095">
                        <c:v>0.93319415448851795</c:v>
                      </c:pt>
                      <c:pt idx="1096">
                        <c:v>0.93319415448851795</c:v>
                      </c:pt>
                      <c:pt idx="1097">
                        <c:v>0.93319415448851795</c:v>
                      </c:pt>
                      <c:pt idx="1098">
                        <c:v>0.93319415448851795</c:v>
                      </c:pt>
                      <c:pt idx="1099">
                        <c:v>0.93319415448851795</c:v>
                      </c:pt>
                      <c:pt idx="1100">
                        <c:v>0.93319415448851795</c:v>
                      </c:pt>
                      <c:pt idx="1101">
                        <c:v>0.93326381647549495</c:v>
                      </c:pt>
                      <c:pt idx="1102">
                        <c:v>0.93326381647549495</c:v>
                      </c:pt>
                      <c:pt idx="1103">
                        <c:v>0.93326381647549495</c:v>
                      </c:pt>
                      <c:pt idx="1104">
                        <c:v>0.93326381647549495</c:v>
                      </c:pt>
                      <c:pt idx="1105">
                        <c:v>0.93326381647549495</c:v>
                      </c:pt>
                      <c:pt idx="1106">
                        <c:v>0.93326381647549495</c:v>
                      </c:pt>
                      <c:pt idx="1107">
                        <c:v>0.93326381647549495</c:v>
                      </c:pt>
                      <c:pt idx="1108">
                        <c:v>0.93326381647549495</c:v>
                      </c:pt>
                      <c:pt idx="1109">
                        <c:v>0.93326381647549495</c:v>
                      </c:pt>
                      <c:pt idx="1110">
                        <c:v>0.93326381647549495</c:v>
                      </c:pt>
                      <c:pt idx="1111">
                        <c:v>0.93326381647549495</c:v>
                      </c:pt>
                      <c:pt idx="1112">
                        <c:v>0.93326381647549495</c:v>
                      </c:pt>
                      <c:pt idx="1113">
                        <c:v>0.93333333333333302</c:v>
                      </c:pt>
                      <c:pt idx="1114">
                        <c:v>0.93333333333333302</c:v>
                      </c:pt>
                      <c:pt idx="1115">
                        <c:v>0.93333333333333302</c:v>
                      </c:pt>
                      <c:pt idx="1116">
                        <c:v>0.93333333333333302</c:v>
                      </c:pt>
                      <c:pt idx="1117">
                        <c:v>0.93333333333333302</c:v>
                      </c:pt>
                      <c:pt idx="1118">
                        <c:v>0.93333333333333302</c:v>
                      </c:pt>
                      <c:pt idx="1119">
                        <c:v>0.93333333333333302</c:v>
                      </c:pt>
                      <c:pt idx="1120">
                        <c:v>0.93333333333333302</c:v>
                      </c:pt>
                      <c:pt idx="1121">
                        <c:v>0.93333333333333302</c:v>
                      </c:pt>
                      <c:pt idx="1122">
                        <c:v>0.93333333333333302</c:v>
                      </c:pt>
                      <c:pt idx="1123">
                        <c:v>0.93333333333333302</c:v>
                      </c:pt>
                      <c:pt idx="1124">
                        <c:v>0.93333333333333302</c:v>
                      </c:pt>
                      <c:pt idx="1125">
                        <c:v>0.93333333333333302</c:v>
                      </c:pt>
                      <c:pt idx="1126">
                        <c:v>0.93333333333333302</c:v>
                      </c:pt>
                      <c:pt idx="1127">
                        <c:v>0.93333333333333302</c:v>
                      </c:pt>
                      <c:pt idx="1128">
                        <c:v>0.93333333333333302</c:v>
                      </c:pt>
                      <c:pt idx="1129">
                        <c:v>0.93333333333333302</c:v>
                      </c:pt>
                      <c:pt idx="1130">
                        <c:v>0.93340270551508797</c:v>
                      </c:pt>
                      <c:pt idx="1131">
                        <c:v>0.93340270551508797</c:v>
                      </c:pt>
                      <c:pt idx="1132">
                        <c:v>0.93340270551508797</c:v>
                      </c:pt>
                      <c:pt idx="1133">
                        <c:v>0.93340270551508797</c:v>
                      </c:pt>
                      <c:pt idx="1134">
                        <c:v>0.93340270551508797</c:v>
                      </c:pt>
                      <c:pt idx="1135">
                        <c:v>0.93347193347193402</c:v>
                      </c:pt>
                      <c:pt idx="1136">
                        <c:v>0.93347193347193402</c:v>
                      </c:pt>
                      <c:pt idx="1137">
                        <c:v>0.93347193347193402</c:v>
                      </c:pt>
                      <c:pt idx="1138">
                        <c:v>0.93347193347193402</c:v>
                      </c:pt>
                      <c:pt idx="1139">
                        <c:v>0.93354101765316699</c:v>
                      </c:pt>
                      <c:pt idx="1140">
                        <c:v>0.93354101765316699</c:v>
                      </c:pt>
                      <c:pt idx="1141">
                        <c:v>0.93257261410788395</c:v>
                      </c:pt>
                      <c:pt idx="1142">
                        <c:v>0.93257261410788395</c:v>
                      </c:pt>
                      <c:pt idx="1143">
                        <c:v>0.93257261410788395</c:v>
                      </c:pt>
                      <c:pt idx="1144">
                        <c:v>0.93257261410788395</c:v>
                      </c:pt>
                      <c:pt idx="1145">
                        <c:v>0.93257261410788395</c:v>
                      </c:pt>
                      <c:pt idx="1146">
                        <c:v>0.932642487046632</c:v>
                      </c:pt>
                      <c:pt idx="1147">
                        <c:v>0.932642487046632</c:v>
                      </c:pt>
                      <c:pt idx="1148">
                        <c:v>0.932642487046632</c:v>
                      </c:pt>
                      <c:pt idx="1149">
                        <c:v>0.932642487046632</c:v>
                      </c:pt>
                      <c:pt idx="1150">
                        <c:v>0.932642487046632</c:v>
                      </c:pt>
                      <c:pt idx="1151">
                        <c:v>0.932642487046632</c:v>
                      </c:pt>
                      <c:pt idx="1152">
                        <c:v>0.93271221532091098</c:v>
                      </c:pt>
                      <c:pt idx="1153">
                        <c:v>0.93271221532091098</c:v>
                      </c:pt>
                      <c:pt idx="1154">
                        <c:v>0.93271221532091098</c:v>
                      </c:pt>
                      <c:pt idx="1155">
                        <c:v>0.93181818181818199</c:v>
                      </c:pt>
                      <c:pt idx="1156">
                        <c:v>0.93181818181818199</c:v>
                      </c:pt>
                      <c:pt idx="1157">
                        <c:v>0.93181818181818199</c:v>
                      </c:pt>
                      <c:pt idx="1158">
                        <c:v>0.93188854489164097</c:v>
                      </c:pt>
                      <c:pt idx="1159">
                        <c:v>0.93188854489164097</c:v>
                      </c:pt>
                      <c:pt idx="1160">
                        <c:v>0.93188854489164097</c:v>
                      </c:pt>
                      <c:pt idx="1161">
                        <c:v>0.93195876288659796</c:v>
                      </c:pt>
                      <c:pt idx="1162">
                        <c:v>0.93195876288659796</c:v>
                      </c:pt>
                      <c:pt idx="1163">
                        <c:v>0.93202883625128696</c:v>
                      </c:pt>
                      <c:pt idx="1164">
                        <c:v>0.93202883625128696</c:v>
                      </c:pt>
                      <c:pt idx="1165">
                        <c:v>0.93209876543209902</c:v>
                      </c:pt>
                      <c:pt idx="1166">
                        <c:v>0.93209876543209902</c:v>
                      </c:pt>
                      <c:pt idx="1167">
                        <c:v>0.93209876543209902</c:v>
                      </c:pt>
                      <c:pt idx="1168">
                        <c:v>0.93209876543209902</c:v>
                      </c:pt>
                      <c:pt idx="1169">
                        <c:v>0.93216855087358697</c:v>
                      </c:pt>
                      <c:pt idx="1170">
                        <c:v>0.93216855087358697</c:v>
                      </c:pt>
                      <c:pt idx="1171">
                        <c:v>0.93216855087358697</c:v>
                      </c:pt>
                      <c:pt idx="1172">
                        <c:v>0.93223819301848099</c:v>
                      </c:pt>
                      <c:pt idx="1173">
                        <c:v>0.93223819301848099</c:v>
                      </c:pt>
                      <c:pt idx="1174">
                        <c:v>0.93223819301848099</c:v>
                      </c:pt>
                      <c:pt idx="1175">
                        <c:v>0.93223819301848099</c:v>
                      </c:pt>
                      <c:pt idx="1176">
                        <c:v>0.93223819301848099</c:v>
                      </c:pt>
                      <c:pt idx="1177">
                        <c:v>0.93230769230769195</c:v>
                      </c:pt>
                      <c:pt idx="1178">
                        <c:v>0.93230769230769195</c:v>
                      </c:pt>
                      <c:pt idx="1179">
                        <c:v>0.93135245901639296</c:v>
                      </c:pt>
                      <c:pt idx="1180">
                        <c:v>0.93135245901639296</c:v>
                      </c:pt>
                      <c:pt idx="1181">
                        <c:v>0.93135245901639296</c:v>
                      </c:pt>
                      <c:pt idx="1182">
                        <c:v>0.93142272262026604</c:v>
                      </c:pt>
                      <c:pt idx="1183">
                        <c:v>0.93142272262026604</c:v>
                      </c:pt>
                      <c:pt idx="1184">
                        <c:v>0.93142272262026604</c:v>
                      </c:pt>
                      <c:pt idx="1185">
                        <c:v>0.93149284253578701</c:v>
                      </c:pt>
                      <c:pt idx="1186">
                        <c:v>0.93149284253578701</c:v>
                      </c:pt>
                      <c:pt idx="1187">
                        <c:v>0.93149284253578701</c:v>
                      </c:pt>
                      <c:pt idx="1188">
                        <c:v>0.931562819203269</c:v>
                      </c:pt>
                      <c:pt idx="1189">
                        <c:v>0.931562819203269</c:v>
                      </c:pt>
                      <c:pt idx="1190">
                        <c:v>0.931632653061224</c:v>
                      </c:pt>
                      <c:pt idx="1191">
                        <c:v>0.931632653061224</c:v>
                      </c:pt>
                      <c:pt idx="1192">
                        <c:v>0.93170234454638101</c:v>
                      </c:pt>
                      <c:pt idx="1193">
                        <c:v>0.93170234454638101</c:v>
                      </c:pt>
                      <c:pt idx="1194">
                        <c:v>0.93177189409368699</c:v>
                      </c:pt>
                      <c:pt idx="1195">
                        <c:v>0.93177189409368699</c:v>
                      </c:pt>
                      <c:pt idx="1196">
                        <c:v>0.93177189409368699</c:v>
                      </c:pt>
                      <c:pt idx="1197">
                        <c:v>0.93184130213631799</c:v>
                      </c:pt>
                      <c:pt idx="1198">
                        <c:v>0.93184130213631799</c:v>
                      </c:pt>
                      <c:pt idx="1199">
                        <c:v>0.93184130213631799</c:v>
                      </c:pt>
                      <c:pt idx="1200">
                        <c:v>0.93191056910569103</c:v>
                      </c:pt>
                      <c:pt idx="1201">
                        <c:v>0.93191056910569103</c:v>
                      </c:pt>
                      <c:pt idx="1202">
                        <c:v>0.93191056910569103</c:v>
                      </c:pt>
                      <c:pt idx="1203">
                        <c:v>0.93197969543147197</c:v>
                      </c:pt>
                      <c:pt idx="1204">
                        <c:v>0.93197969543147197</c:v>
                      </c:pt>
                      <c:pt idx="1205">
                        <c:v>0.93197969543147197</c:v>
                      </c:pt>
                      <c:pt idx="1206">
                        <c:v>0.93197969543147197</c:v>
                      </c:pt>
                      <c:pt idx="1207">
                        <c:v>0.93204868154158205</c:v>
                      </c:pt>
                      <c:pt idx="1208">
                        <c:v>0.93204868154158205</c:v>
                      </c:pt>
                      <c:pt idx="1209">
                        <c:v>0.93211752786220803</c:v>
                      </c:pt>
                      <c:pt idx="1210">
                        <c:v>0.93211752786220803</c:v>
                      </c:pt>
                      <c:pt idx="1211">
                        <c:v>0.93211752786220803</c:v>
                      </c:pt>
                      <c:pt idx="1212">
                        <c:v>0.93211752786220803</c:v>
                      </c:pt>
                      <c:pt idx="1213">
                        <c:v>0.93218623481781404</c:v>
                      </c:pt>
                      <c:pt idx="1214">
                        <c:v>0.93225480283114304</c:v>
                      </c:pt>
                      <c:pt idx="1215">
                        <c:v>0.93225480283114304</c:v>
                      </c:pt>
                      <c:pt idx="1216">
                        <c:v>0.93225480283114304</c:v>
                      </c:pt>
                      <c:pt idx="1217">
                        <c:v>0.932323232323232</c:v>
                      </c:pt>
                      <c:pt idx="1218">
                        <c:v>0.932323232323232</c:v>
                      </c:pt>
                      <c:pt idx="1219">
                        <c:v>0.932323232323232</c:v>
                      </c:pt>
                      <c:pt idx="1220">
                        <c:v>0.93239152371342104</c:v>
                      </c:pt>
                      <c:pt idx="1221">
                        <c:v>0.93239152371342104</c:v>
                      </c:pt>
                      <c:pt idx="1222">
                        <c:v>0.93239152371342104</c:v>
                      </c:pt>
                      <c:pt idx="1223">
                        <c:v>0.93245967741935498</c:v>
                      </c:pt>
                      <c:pt idx="1224">
                        <c:v>0.93245967741935498</c:v>
                      </c:pt>
                      <c:pt idx="1225">
                        <c:v>0.93245967741935498</c:v>
                      </c:pt>
                      <c:pt idx="1226">
                        <c:v>0.93245967741935498</c:v>
                      </c:pt>
                      <c:pt idx="1227">
                        <c:v>0.93245967741935498</c:v>
                      </c:pt>
                      <c:pt idx="1228">
                        <c:v>0.93245967741935498</c:v>
                      </c:pt>
                      <c:pt idx="1229">
                        <c:v>0.93245967741935498</c:v>
                      </c:pt>
                      <c:pt idx="1230">
                        <c:v>0.93245967741935498</c:v>
                      </c:pt>
                      <c:pt idx="1231">
                        <c:v>0.93245967741935498</c:v>
                      </c:pt>
                      <c:pt idx="1232">
                        <c:v>0.93245967741935498</c:v>
                      </c:pt>
                      <c:pt idx="1233">
                        <c:v>0.93245967741935498</c:v>
                      </c:pt>
                      <c:pt idx="1234">
                        <c:v>0.93245967741935498</c:v>
                      </c:pt>
                      <c:pt idx="1235">
                        <c:v>0.93245967741935498</c:v>
                      </c:pt>
                      <c:pt idx="1236">
                        <c:v>0.93245967741935498</c:v>
                      </c:pt>
                      <c:pt idx="1237">
                        <c:v>0.93245967741935498</c:v>
                      </c:pt>
                      <c:pt idx="1238">
                        <c:v>0.93239152371342104</c:v>
                      </c:pt>
                      <c:pt idx="1239">
                        <c:v>0.93239152371342104</c:v>
                      </c:pt>
                      <c:pt idx="1240">
                        <c:v>0.93239152371342104</c:v>
                      </c:pt>
                      <c:pt idx="1241">
                        <c:v>0.93239152371342104</c:v>
                      </c:pt>
                      <c:pt idx="1242">
                        <c:v>0.932323232323232</c:v>
                      </c:pt>
                      <c:pt idx="1243">
                        <c:v>0.932323232323232</c:v>
                      </c:pt>
                      <c:pt idx="1244">
                        <c:v>0.932323232323232</c:v>
                      </c:pt>
                      <c:pt idx="1245">
                        <c:v>0.932323232323232</c:v>
                      </c:pt>
                      <c:pt idx="1246">
                        <c:v>0.932323232323232</c:v>
                      </c:pt>
                      <c:pt idx="1247">
                        <c:v>0.93225480283114304</c:v>
                      </c:pt>
                      <c:pt idx="1248">
                        <c:v>0.93225480283114304</c:v>
                      </c:pt>
                      <c:pt idx="1249">
                        <c:v>0.93225480283114304</c:v>
                      </c:pt>
                      <c:pt idx="1250">
                        <c:v>0.93218623481781404</c:v>
                      </c:pt>
                      <c:pt idx="1251">
                        <c:v>0.93218623481781404</c:v>
                      </c:pt>
                      <c:pt idx="1252">
                        <c:v>0.93218623481781404</c:v>
                      </c:pt>
                      <c:pt idx="1253">
                        <c:v>0.93211752786220803</c:v>
                      </c:pt>
                      <c:pt idx="1254">
                        <c:v>0.93211752786220803</c:v>
                      </c:pt>
                      <c:pt idx="1255">
                        <c:v>0.93204868154158205</c:v>
                      </c:pt>
                      <c:pt idx="1256">
                        <c:v>0.93204868154158205</c:v>
                      </c:pt>
                      <c:pt idx="1257">
                        <c:v>0.93197969543147197</c:v>
                      </c:pt>
                      <c:pt idx="1258">
                        <c:v>0.93197969543147197</c:v>
                      </c:pt>
                      <c:pt idx="1259">
                        <c:v>0.93096446700507596</c:v>
                      </c:pt>
                      <c:pt idx="1260">
                        <c:v>0.93096446700507596</c:v>
                      </c:pt>
                      <c:pt idx="1261">
                        <c:v>0.93089430894309</c:v>
                      </c:pt>
                      <c:pt idx="1262">
                        <c:v>0.93089430894309</c:v>
                      </c:pt>
                      <c:pt idx="1263">
                        <c:v>0.93082400813835198</c:v>
                      </c:pt>
                      <c:pt idx="1264">
                        <c:v>0.93082400813835198</c:v>
                      </c:pt>
                      <c:pt idx="1265">
                        <c:v>0.93075356415478605</c:v>
                      </c:pt>
                      <c:pt idx="1266">
                        <c:v>0.93075356415478605</c:v>
                      </c:pt>
                      <c:pt idx="1267">
                        <c:v>0.93068297655453602</c:v>
                      </c:pt>
                      <c:pt idx="1268">
                        <c:v>0.93061224489795902</c:v>
                      </c:pt>
                      <c:pt idx="1269">
                        <c:v>0.93061224489795902</c:v>
                      </c:pt>
                      <c:pt idx="1270">
                        <c:v>0.93054136874361604</c:v>
                      </c:pt>
                      <c:pt idx="1271">
                        <c:v>0.93054136874361604</c:v>
                      </c:pt>
                      <c:pt idx="1272">
                        <c:v>0.93054136874361604</c:v>
                      </c:pt>
                      <c:pt idx="1273">
                        <c:v>0.92951991828396296</c:v>
                      </c:pt>
                      <c:pt idx="1274">
                        <c:v>0.92944785276073605</c:v>
                      </c:pt>
                      <c:pt idx="1275">
                        <c:v>0.92944785276073605</c:v>
                      </c:pt>
                      <c:pt idx="1276">
                        <c:v>0.92937563971340897</c:v>
                      </c:pt>
                      <c:pt idx="1277">
                        <c:v>0.92937563971340897</c:v>
                      </c:pt>
                      <c:pt idx="1278">
                        <c:v>0.92930327868852503</c:v>
                      </c:pt>
                      <c:pt idx="1279">
                        <c:v>0.92923076923076897</c:v>
                      </c:pt>
                      <c:pt idx="1280">
                        <c:v>0.92923076923076897</c:v>
                      </c:pt>
                      <c:pt idx="1281">
                        <c:v>0.92923076923076897</c:v>
                      </c:pt>
                      <c:pt idx="1282">
                        <c:v>0.92915811088295697</c:v>
                      </c:pt>
                      <c:pt idx="1283">
                        <c:v>0.92915811088295697</c:v>
                      </c:pt>
                      <c:pt idx="1284">
                        <c:v>0.929085303186023</c:v>
                      </c:pt>
                      <c:pt idx="1285">
                        <c:v>0.92901234567901203</c:v>
                      </c:pt>
                      <c:pt idx="1286">
                        <c:v>0.92901234567901203</c:v>
                      </c:pt>
                      <c:pt idx="1287">
                        <c:v>0.92893923789907296</c:v>
                      </c:pt>
                      <c:pt idx="1288">
                        <c:v>0.92893923789907296</c:v>
                      </c:pt>
                      <c:pt idx="1289">
                        <c:v>0.928865979381443</c:v>
                      </c:pt>
                      <c:pt idx="1290">
                        <c:v>0.928865979381443</c:v>
                      </c:pt>
                      <c:pt idx="1291">
                        <c:v>0.92879256965944301</c:v>
                      </c:pt>
                      <c:pt idx="1292">
                        <c:v>0.92879256965944301</c:v>
                      </c:pt>
                      <c:pt idx="1293">
                        <c:v>0.92871900826446296</c:v>
                      </c:pt>
                      <c:pt idx="1294">
                        <c:v>0.92871900826446296</c:v>
                      </c:pt>
                      <c:pt idx="1295">
                        <c:v>0.92864529472595703</c:v>
                      </c:pt>
                      <c:pt idx="1296">
                        <c:v>0.92864529472595703</c:v>
                      </c:pt>
                      <c:pt idx="1297">
                        <c:v>0.92864529472595703</c:v>
                      </c:pt>
                      <c:pt idx="1298">
                        <c:v>0.92864529472595703</c:v>
                      </c:pt>
                      <c:pt idx="1299">
                        <c:v>0.92864529472595703</c:v>
                      </c:pt>
                      <c:pt idx="1300">
                        <c:v>0.92864529472595703</c:v>
                      </c:pt>
                      <c:pt idx="1301">
                        <c:v>0.92864529472595703</c:v>
                      </c:pt>
                      <c:pt idx="1302">
                        <c:v>0.92857142857142905</c:v>
                      </c:pt>
                      <c:pt idx="1303">
                        <c:v>0.92857142857142905</c:v>
                      </c:pt>
                      <c:pt idx="1304">
                        <c:v>0.92857142857142905</c:v>
                      </c:pt>
                      <c:pt idx="1305">
                        <c:v>0.92857142857142905</c:v>
                      </c:pt>
                      <c:pt idx="1306">
                        <c:v>0.92857142857142905</c:v>
                      </c:pt>
                      <c:pt idx="1307">
                        <c:v>0.92857142857142905</c:v>
                      </c:pt>
                      <c:pt idx="1308">
                        <c:v>0.92857142857142905</c:v>
                      </c:pt>
                      <c:pt idx="1309">
                        <c:v>0.92857142857142905</c:v>
                      </c:pt>
                      <c:pt idx="1310">
                        <c:v>0.92857142857142905</c:v>
                      </c:pt>
                      <c:pt idx="1311">
                        <c:v>0.92857142857142905</c:v>
                      </c:pt>
                      <c:pt idx="1312">
                        <c:v>0.92849740932642499</c:v>
                      </c:pt>
                      <c:pt idx="1313">
                        <c:v>0.92849740932642499</c:v>
                      </c:pt>
                      <c:pt idx="1314">
                        <c:v>0.92849740932642499</c:v>
                      </c:pt>
                      <c:pt idx="1315">
                        <c:v>0.92849740932642499</c:v>
                      </c:pt>
                      <c:pt idx="1316">
                        <c:v>0.92849740932642499</c:v>
                      </c:pt>
                      <c:pt idx="1317">
                        <c:v>0.92849740932642499</c:v>
                      </c:pt>
                      <c:pt idx="1318">
                        <c:v>0.92849740932642499</c:v>
                      </c:pt>
                      <c:pt idx="1319">
                        <c:v>0.92842323651452296</c:v>
                      </c:pt>
                      <c:pt idx="1320">
                        <c:v>0.92842323651452296</c:v>
                      </c:pt>
                      <c:pt idx="1321">
                        <c:v>0.92842323651452296</c:v>
                      </c:pt>
                      <c:pt idx="1322">
                        <c:v>0.92938733125648998</c:v>
                      </c:pt>
                      <c:pt idx="1323">
                        <c:v>0.92946058091286299</c:v>
                      </c:pt>
                      <c:pt idx="1324">
                        <c:v>0.92946058091286299</c:v>
                      </c:pt>
                      <c:pt idx="1325">
                        <c:v>0.92946058091286299</c:v>
                      </c:pt>
                      <c:pt idx="1326">
                        <c:v>0.92946058091286299</c:v>
                      </c:pt>
                      <c:pt idx="1327">
                        <c:v>0.92953367875647697</c:v>
                      </c:pt>
                      <c:pt idx="1328">
                        <c:v>0.92953367875647697</c:v>
                      </c:pt>
                      <c:pt idx="1329">
                        <c:v>0.929606625258799</c:v>
                      </c:pt>
                      <c:pt idx="1330">
                        <c:v>0.929606625258799</c:v>
                      </c:pt>
                      <c:pt idx="1331">
                        <c:v>0.92967942088934896</c:v>
                      </c:pt>
                      <c:pt idx="1332">
                        <c:v>0.92967942088934896</c:v>
                      </c:pt>
                      <c:pt idx="1333">
                        <c:v>0.92975206611570305</c:v>
                      </c:pt>
                      <c:pt idx="1334">
                        <c:v>0.92975206611570305</c:v>
                      </c:pt>
                      <c:pt idx="1335">
                        <c:v>0.929824561403509</c:v>
                      </c:pt>
                      <c:pt idx="1336">
                        <c:v>0.929824561403509</c:v>
                      </c:pt>
                      <c:pt idx="1337">
                        <c:v>0.929824561403509</c:v>
                      </c:pt>
                      <c:pt idx="1338">
                        <c:v>0.929824561403509</c:v>
                      </c:pt>
                      <c:pt idx="1339">
                        <c:v>0.92989690721649498</c:v>
                      </c:pt>
                      <c:pt idx="1340">
                        <c:v>0.92989690721649498</c:v>
                      </c:pt>
                      <c:pt idx="1341">
                        <c:v>0.92989690721649498</c:v>
                      </c:pt>
                      <c:pt idx="1342">
                        <c:v>0.92996910401647803</c:v>
                      </c:pt>
                      <c:pt idx="1343">
                        <c:v>0.92996910401647803</c:v>
                      </c:pt>
                      <c:pt idx="1344">
                        <c:v>0.92996910401647803</c:v>
                      </c:pt>
                      <c:pt idx="1345">
                        <c:v>0.92996910401647803</c:v>
                      </c:pt>
                      <c:pt idx="1346">
                        <c:v>0.92996910401647803</c:v>
                      </c:pt>
                      <c:pt idx="1347">
                        <c:v>0.92996910401647803</c:v>
                      </c:pt>
                      <c:pt idx="1348">
                        <c:v>0.93004115226337503</c:v>
                      </c:pt>
                      <c:pt idx="1349">
                        <c:v>0.93004115226337503</c:v>
                      </c:pt>
                      <c:pt idx="1350">
                        <c:v>0.93004115226337503</c:v>
                      </c:pt>
                      <c:pt idx="1351">
                        <c:v>0.93004115226337503</c:v>
                      </c:pt>
                      <c:pt idx="1352">
                        <c:v>0.93004115226337503</c:v>
                      </c:pt>
                      <c:pt idx="1353">
                        <c:v>0.93011305241521103</c:v>
                      </c:pt>
                      <c:pt idx="1354">
                        <c:v>0.93011305241521103</c:v>
                      </c:pt>
                      <c:pt idx="1355">
                        <c:v>0.93011305241521103</c:v>
                      </c:pt>
                      <c:pt idx="1356">
                        <c:v>0.93011305241521103</c:v>
                      </c:pt>
                      <c:pt idx="1357">
                        <c:v>0.93018480492813205</c:v>
                      </c:pt>
                      <c:pt idx="1358">
                        <c:v>0.93018480492813205</c:v>
                      </c:pt>
                      <c:pt idx="1359">
                        <c:v>0.93018480492813205</c:v>
                      </c:pt>
                      <c:pt idx="1360">
                        <c:v>0.93018480492813205</c:v>
                      </c:pt>
                      <c:pt idx="1361">
                        <c:v>0.93025641025641004</c:v>
                      </c:pt>
                      <c:pt idx="1362">
                        <c:v>0.93025641025641004</c:v>
                      </c:pt>
                      <c:pt idx="1363">
                        <c:v>0.93025641025641004</c:v>
                      </c:pt>
                      <c:pt idx="1364">
                        <c:v>0.93025641025641004</c:v>
                      </c:pt>
                      <c:pt idx="1365">
                        <c:v>0.93032786885245899</c:v>
                      </c:pt>
                      <c:pt idx="1366">
                        <c:v>0.92937563971340897</c:v>
                      </c:pt>
                      <c:pt idx="1367">
                        <c:v>0.92937563971340897</c:v>
                      </c:pt>
                      <c:pt idx="1368">
                        <c:v>0.92937563971340897</c:v>
                      </c:pt>
                      <c:pt idx="1369">
                        <c:v>0.92944785276073605</c:v>
                      </c:pt>
                      <c:pt idx="1370">
                        <c:v>0.92944785276073605</c:v>
                      </c:pt>
                      <c:pt idx="1371">
                        <c:v>0.92944785276073605</c:v>
                      </c:pt>
                      <c:pt idx="1372">
                        <c:v>0.92944785276073605</c:v>
                      </c:pt>
                      <c:pt idx="1373">
                        <c:v>0.92951991828396296</c:v>
                      </c:pt>
                      <c:pt idx="1374">
                        <c:v>0.92951991828396296</c:v>
                      </c:pt>
                      <c:pt idx="1375">
                        <c:v>0.92951991828396296</c:v>
                      </c:pt>
                      <c:pt idx="1376">
                        <c:v>0.92951991828396296</c:v>
                      </c:pt>
                      <c:pt idx="1377">
                        <c:v>0.92959183673469403</c:v>
                      </c:pt>
                      <c:pt idx="1378">
                        <c:v>0.92959183673469403</c:v>
                      </c:pt>
                      <c:pt idx="1379">
                        <c:v>0.92871690427698605</c:v>
                      </c:pt>
                      <c:pt idx="1380">
                        <c:v>0.92871690427698605</c:v>
                      </c:pt>
                      <c:pt idx="1381">
                        <c:v>0.92871690427698605</c:v>
                      </c:pt>
                      <c:pt idx="1382">
                        <c:v>0.92878942014242105</c:v>
                      </c:pt>
                      <c:pt idx="1383">
                        <c:v>0.92878942014242105</c:v>
                      </c:pt>
                      <c:pt idx="1384">
                        <c:v>0.92878942014242105</c:v>
                      </c:pt>
                      <c:pt idx="1385">
                        <c:v>0.92886178861788604</c:v>
                      </c:pt>
                      <c:pt idx="1386">
                        <c:v>0.92886178861788604</c:v>
                      </c:pt>
                      <c:pt idx="1387">
                        <c:v>0.92893401015228405</c:v>
                      </c:pt>
                      <c:pt idx="1388">
                        <c:v>0.92893401015228405</c:v>
                      </c:pt>
                      <c:pt idx="1389">
                        <c:v>0.92900608519269801</c:v>
                      </c:pt>
                      <c:pt idx="1390">
                        <c:v>0.92900608519269801</c:v>
                      </c:pt>
                      <c:pt idx="1391">
                        <c:v>0.92907801418439695</c:v>
                      </c:pt>
                      <c:pt idx="1392">
                        <c:v>0.92907801418439695</c:v>
                      </c:pt>
                      <c:pt idx="1393">
                        <c:v>0.92907801418439695</c:v>
                      </c:pt>
                      <c:pt idx="1394">
                        <c:v>0.92907801418439695</c:v>
                      </c:pt>
                      <c:pt idx="1395">
                        <c:v>0.92821031344792704</c:v>
                      </c:pt>
                      <c:pt idx="1396">
                        <c:v>0.92821031344792704</c:v>
                      </c:pt>
                      <c:pt idx="1397">
                        <c:v>0.92821031344792704</c:v>
                      </c:pt>
                      <c:pt idx="1398">
                        <c:v>0.92828282828282804</c:v>
                      </c:pt>
                      <c:pt idx="1399">
                        <c:v>0.92828282828282804</c:v>
                      </c:pt>
                      <c:pt idx="1400">
                        <c:v>0.92828282828282804</c:v>
                      </c:pt>
                      <c:pt idx="1401">
                        <c:v>0.92828282828282804</c:v>
                      </c:pt>
                      <c:pt idx="1402">
                        <c:v>0.92828282828282804</c:v>
                      </c:pt>
                      <c:pt idx="1403">
                        <c:v>0.92835519677093803</c:v>
                      </c:pt>
                      <c:pt idx="1404">
                        <c:v>0.92835519677093803</c:v>
                      </c:pt>
                      <c:pt idx="1405">
                        <c:v>0.92835519677093803</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B9E5-C847-8918-228E48929D16}"/>
                  </c:ext>
                </c:extLst>
              </c15:ser>
            </c15:filteredScatterSeries>
            <c15:filteredScatterSeries>
              <c15:ser>
                <c:idx val="7"/>
                <c:order val="6"/>
                <c:tx>
                  <c:v>15BSG Combustion</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U$2:$U$1407</c15:sqref>
                        </c15:formulaRef>
                      </c:ext>
                    </c:extLst>
                    <c:numCache>
                      <c:formatCode>0.00%</c:formatCode>
                      <c:ptCount val="140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3.1847133757961797E-2</c:v>
                      </c:pt>
                      <c:pt idx="82">
                        <c:v>3.1055900621118002E-2</c:v>
                      </c:pt>
                      <c:pt idx="83">
                        <c:v>5.8823529411764698E-2</c:v>
                      </c:pt>
                      <c:pt idx="84">
                        <c:v>5.7471264367816098E-2</c:v>
                      </c:pt>
                      <c:pt idx="85">
                        <c:v>8.3798882681564296E-2</c:v>
                      </c:pt>
                      <c:pt idx="86">
                        <c:v>0.10638297872340401</c:v>
                      </c:pt>
                      <c:pt idx="87">
                        <c:v>0.104166666666667</c:v>
                      </c:pt>
                      <c:pt idx="88">
                        <c:v>0.124378109452736</c:v>
                      </c:pt>
                      <c:pt idx="89">
                        <c:v>0.162790697674419</c:v>
                      </c:pt>
                      <c:pt idx="90">
                        <c:v>0.17857142857142899</c:v>
                      </c:pt>
                      <c:pt idx="91">
                        <c:v>0.21008403361344499</c:v>
                      </c:pt>
                      <c:pt idx="92">
                        <c:v>0.22267206477732801</c:v>
                      </c:pt>
                      <c:pt idx="93">
                        <c:v>0.24904214559387</c:v>
                      </c:pt>
                      <c:pt idx="94">
                        <c:v>0.245283018867925</c:v>
                      </c:pt>
                      <c:pt idx="95">
                        <c:v>0.25925925925925902</c:v>
                      </c:pt>
                      <c:pt idx="96">
                        <c:v>0.29411764705882298</c:v>
                      </c:pt>
                      <c:pt idx="97">
                        <c:v>0.290102389078498</c:v>
                      </c:pt>
                      <c:pt idx="98">
                        <c:v>0.31147540983606598</c:v>
                      </c:pt>
                      <c:pt idx="99">
                        <c:v>0.32915360501567398</c:v>
                      </c:pt>
                      <c:pt idx="100">
                        <c:v>0.33536585365853699</c:v>
                      </c:pt>
                      <c:pt idx="101">
                        <c:v>0.35087719298245601</c:v>
                      </c:pt>
                      <c:pt idx="102">
                        <c:v>0.36723163841807899</c:v>
                      </c:pt>
                      <c:pt idx="103">
                        <c:v>0.37190082644628097</c:v>
                      </c:pt>
                      <c:pt idx="104">
                        <c:v>0.38873994638069698</c:v>
                      </c:pt>
                      <c:pt idx="105">
                        <c:v>0.394736842105263</c:v>
                      </c:pt>
                      <c:pt idx="106">
                        <c:v>0.390625</c:v>
                      </c:pt>
                      <c:pt idx="107">
                        <c:v>0.40404040404040398</c:v>
                      </c:pt>
                      <c:pt idx="108">
                        <c:v>0.40942928039702198</c:v>
                      </c:pt>
                      <c:pt idx="109">
                        <c:v>0.41966426858513201</c:v>
                      </c:pt>
                      <c:pt idx="110">
                        <c:v>0.42452830188679203</c:v>
                      </c:pt>
                      <c:pt idx="111">
                        <c:v>0.43577981651376102</c:v>
                      </c:pt>
                      <c:pt idx="112">
                        <c:v>0.44217687074829898</c:v>
                      </c:pt>
                      <c:pt idx="113">
                        <c:v>0.45253863134657801</c:v>
                      </c:pt>
                      <c:pt idx="114">
                        <c:v>0.45652173913043498</c:v>
                      </c:pt>
                      <c:pt idx="115">
                        <c:v>0.45454545454545398</c:v>
                      </c:pt>
                      <c:pt idx="116">
                        <c:v>0.46413502109704602</c:v>
                      </c:pt>
                      <c:pt idx="117">
                        <c:v>0.46777546777546802</c:v>
                      </c:pt>
                      <c:pt idx="118">
                        <c:v>0.476673427991886</c:v>
                      </c:pt>
                      <c:pt idx="119">
                        <c:v>0.48</c:v>
                      </c:pt>
                      <c:pt idx="120">
                        <c:v>0.49019607843137197</c:v>
                      </c:pt>
                      <c:pt idx="121">
                        <c:v>0.49323017408123798</c:v>
                      </c:pt>
                      <c:pt idx="122">
                        <c:v>0.498084291187739</c:v>
                      </c:pt>
                      <c:pt idx="123">
                        <c:v>0.50751879699248104</c:v>
                      </c:pt>
                      <c:pt idx="124">
                        <c:v>0.51020408163265296</c:v>
                      </c:pt>
                      <c:pt idx="125">
                        <c:v>0.51020408163265296</c:v>
                      </c:pt>
                      <c:pt idx="126">
                        <c:v>0.51724137931034497</c:v>
                      </c:pt>
                      <c:pt idx="127">
                        <c:v>0.52158273381294895</c:v>
                      </c:pt>
                      <c:pt idx="128">
                        <c:v>0.528169014084507</c:v>
                      </c:pt>
                      <c:pt idx="129">
                        <c:v>0.53228621291448497</c:v>
                      </c:pt>
                      <c:pt idx="130">
                        <c:v>0.54030874785591698</c:v>
                      </c:pt>
                      <c:pt idx="131">
                        <c:v>0.54237288135593198</c:v>
                      </c:pt>
                      <c:pt idx="132">
                        <c:v>0.55000000000000004</c:v>
                      </c:pt>
                      <c:pt idx="133">
                        <c:v>0.55371900826446296</c:v>
                      </c:pt>
                      <c:pt idx="134">
                        <c:v>0.55371900826446296</c:v>
                      </c:pt>
                      <c:pt idx="135">
                        <c:v>0.55737704918032804</c:v>
                      </c:pt>
                      <c:pt idx="136">
                        <c:v>0.56270096463022501</c:v>
                      </c:pt>
                      <c:pt idx="137">
                        <c:v>0.56618819776714502</c:v>
                      </c:pt>
                      <c:pt idx="138">
                        <c:v>0.569620253164557</c:v>
                      </c:pt>
                      <c:pt idx="139">
                        <c:v>0.57299843014128704</c:v>
                      </c:pt>
                      <c:pt idx="140">
                        <c:v>0.57959814528593501</c:v>
                      </c:pt>
                      <c:pt idx="141">
                        <c:v>0.58282208588957096</c:v>
                      </c:pt>
                      <c:pt idx="142">
                        <c:v>0.58282208588957096</c:v>
                      </c:pt>
                      <c:pt idx="143">
                        <c:v>0.58599695585997003</c:v>
                      </c:pt>
                      <c:pt idx="144">
                        <c:v>0.58912386706948705</c:v>
                      </c:pt>
                      <c:pt idx="145">
                        <c:v>0.59523809523809501</c:v>
                      </c:pt>
                      <c:pt idx="146">
                        <c:v>0.59822747415066502</c:v>
                      </c:pt>
                      <c:pt idx="147">
                        <c:v>0.60294117647058798</c:v>
                      </c:pt>
                      <c:pt idx="148">
                        <c:v>0.60583941605839398</c:v>
                      </c:pt>
                      <c:pt idx="149">
                        <c:v>0.611510791366906</c:v>
                      </c:pt>
                      <c:pt idx="150">
                        <c:v>0.61604584527220596</c:v>
                      </c:pt>
                      <c:pt idx="151">
                        <c:v>0.61877667140824999</c:v>
                      </c:pt>
                      <c:pt idx="152">
                        <c:v>0.62412342215988803</c:v>
                      </c:pt>
                      <c:pt idx="153">
                        <c:v>0.62412342215988803</c:v>
                      </c:pt>
                      <c:pt idx="154">
                        <c:v>0.62849162011173199</c:v>
                      </c:pt>
                      <c:pt idx="155">
                        <c:v>0.632823365785814</c:v>
                      </c:pt>
                      <c:pt idx="156">
                        <c:v>0.63535911602210005</c:v>
                      </c:pt>
                      <c:pt idx="157">
                        <c:v>0.64207650273224004</c:v>
                      </c:pt>
                      <c:pt idx="158">
                        <c:v>0.64450474898236099</c:v>
                      </c:pt>
                      <c:pt idx="159">
                        <c:v>0.64864864864864902</c:v>
                      </c:pt>
                      <c:pt idx="160">
                        <c:v>0.65333333333333299</c:v>
                      </c:pt>
                      <c:pt idx="161">
                        <c:v>0.65737051792828705</c:v>
                      </c:pt>
                      <c:pt idx="162">
                        <c:v>0.65737051792828705</c:v>
                      </c:pt>
                      <c:pt idx="163">
                        <c:v>0.66137566137566095</c:v>
                      </c:pt>
                      <c:pt idx="164">
                        <c:v>0.66753926701570698</c:v>
                      </c:pt>
                      <c:pt idx="165">
                        <c:v>0.66970091027308198</c:v>
                      </c:pt>
                      <c:pt idx="166">
                        <c:v>0.67357512953367904</c:v>
                      </c:pt>
                      <c:pt idx="167">
                        <c:v>0.67948717948717996</c:v>
                      </c:pt>
                      <c:pt idx="168">
                        <c:v>0.68152866242038201</c:v>
                      </c:pt>
                      <c:pt idx="169">
                        <c:v>0.68527918781725905</c:v>
                      </c:pt>
                      <c:pt idx="170">
                        <c:v>0.68922305764411096</c:v>
                      </c:pt>
                      <c:pt idx="171">
                        <c:v>0.69095477386934701</c:v>
                      </c:pt>
                      <c:pt idx="172">
                        <c:v>0.69461827284105104</c:v>
                      </c:pt>
                      <c:pt idx="173">
                        <c:v>0.69651741293532299</c:v>
                      </c:pt>
                      <c:pt idx="174">
                        <c:v>0.70012391573729904</c:v>
                      </c:pt>
                      <c:pt idx="175">
                        <c:v>0.70552147239263796</c:v>
                      </c:pt>
                      <c:pt idx="176">
                        <c:v>0.70904645476772599</c:v>
                      </c:pt>
                      <c:pt idx="177">
                        <c:v>0.71081409477521196</c:v>
                      </c:pt>
                      <c:pt idx="178">
                        <c:v>0.71600481347773803</c:v>
                      </c:pt>
                      <c:pt idx="179">
                        <c:v>0.71600481347773803</c:v>
                      </c:pt>
                      <c:pt idx="180">
                        <c:v>0.72109654350417196</c:v>
                      </c:pt>
                      <c:pt idx="181">
                        <c:v>0.72281959378733596</c:v>
                      </c:pt>
                      <c:pt idx="182">
                        <c:v>0.72446555819477398</c:v>
                      </c:pt>
                      <c:pt idx="183">
                        <c:v>0.72781065088757402</c:v>
                      </c:pt>
                      <c:pt idx="184">
                        <c:v>0.73113207547169801</c:v>
                      </c:pt>
                      <c:pt idx="185">
                        <c:v>0.73443008225616901</c:v>
                      </c:pt>
                      <c:pt idx="186">
                        <c:v>0.73770491803278704</c:v>
                      </c:pt>
                      <c:pt idx="187">
                        <c:v>0.74245939675174</c:v>
                      </c:pt>
                      <c:pt idx="188">
                        <c:v>0.74394463667820099</c:v>
                      </c:pt>
                      <c:pt idx="189">
                        <c:v>0.74712643678160895</c:v>
                      </c:pt>
                      <c:pt idx="190">
                        <c:v>0.74884792626728103</c:v>
                      </c:pt>
                      <c:pt idx="191">
                        <c:v>0.75028636884306998</c:v>
                      </c:pt>
                      <c:pt idx="192">
                        <c:v>0.75342465753424703</c:v>
                      </c:pt>
                      <c:pt idx="193">
                        <c:v>0.75654152445961298</c:v>
                      </c:pt>
                      <c:pt idx="194">
                        <c:v>0.75963718820861703</c:v>
                      </c:pt>
                      <c:pt idx="195">
                        <c:v>0.76271186440677996</c:v>
                      </c:pt>
                      <c:pt idx="196">
                        <c:v>0.76404494382022503</c:v>
                      </c:pt>
                      <c:pt idx="197">
                        <c:v>0.76707726763717798</c:v>
                      </c:pt>
                      <c:pt idx="198">
                        <c:v>0.76837416481068999</c:v>
                      </c:pt>
                      <c:pt idx="199">
                        <c:v>0.77008928571428603</c:v>
                      </c:pt>
                      <c:pt idx="200">
                        <c:v>0.77433628318584102</c:v>
                      </c:pt>
                      <c:pt idx="201">
                        <c:v>0.77728776185226001</c:v>
                      </c:pt>
                      <c:pt idx="202">
                        <c:v>0.77850877192982504</c:v>
                      </c:pt>
                      <c:pt idx="203">
                        <c:v>0.78142076502732205</c:v>
                      </c:pt>
                      <c:pt idx="204">
                        <c:v>0.78431372549019596</c:v>
                      </c:pt>
                      <c:pt idx="205">
                        <c:v>0.78718783930510305</c:v>
                      </c:pt>
                      <c:pt idx="206">
                        <c:v>0.79004329004328999</c:v>
                      </c:pt>
                      <c:pt idx="207">
                        <c:v>0.79004329004328999</c:v>
                      </c:pt>
                      <c:pt idx="208">
                        <c:v>0.79229122055674495</c:v>
                      </c:pt>
                      <c:pt idx="209">
                        <c:v>0.79399141630901304</c:v>
                      </c:pt>
                      <c:pt idx="210">
                        <c:v>0.79679144385026701</c:v>
                      </c:pt>
                      <c:pt idx="211">
                        <c:v>0.79957356076759001</c:v>
                      </c:pt>
                      <c:pt idx="212">
                        <c:v>0.80233793836344303</c:v>
                      </c:pt>
                      <c:pt idx="213">
                        <c:v>0.80508474576271205</c:v>
                      </c:pt>
                      <c:pt idx="214">
                        <c:v>0.80611169652265602</c:v>
                      </c:pt>
                      <c:pt idx="215">
                        <c:v>0.80882352941176505</c:v>
                      </c:pt>
                      <c:pt idx="216">
                        <c:v>0.81151832460732998</c:v>
                      </c:pt>
                      <c:pt idx="217">
                        <c:v>0.81419624217119002</c:v>
                      </c:pt>
                      <c:pt idx="218">
                        <c:v>0.81589958158995801</c:v>
                      </c:pt>
                      <c:pt idx="219">
                        <c:v>0.81856100104275298</c:v>
                      </c:pt>
                      <c:pt idx="220">
                        <c:v>0.82120582120582097</c:v>
                      </c:pt>
                      <c:pt idx="221">
                        <c:v>0.82383419689119197</c:v>
                      </c:pt>
                      <c:pt idx="222">
                        <c:v>0.826446280991736</c:v>
                      </c:pt>
                      <c:pt idx="223">
                        <c:v>0.829042224510814</c:v>
                      </c:pt>
                      <c:pt idx="224">
                        <c:v>0.83162217659137605</c:v>
                      </c:pt>
                      <c:pt idx="225">
                        <c:v>0.83248212461695603</c:v>
                      </c:pt>
                      <c:pt idx="226">
                        <c:v>0.83418628454452404</c:v>
                      </c:pt>
                      <c:pt idx="227">
                        <c:v>0.83673469387755095</c:v>
                      </c:pt>
                      <c:pt idx="228">
                        <c:v>0.839267548321465</c:v>
                      </c:pt>
                      <c:pt idx="229">
                        <c:v>0.84178498985801198</c:v>
                      </c:pt>
                      <c:pt idx="230">
                        <c:v>0.84258324924318895</c:v>
                      </c:pt>
                      <c:pt idx="231">
                        <c:v>0.84428715874620797</c:v>
                      </c:pt>
                      <c:pt idx="232">
                        <c:v>0.84677419354838701</c:v>
                      </c:pt>
                      <c:pt idx="233">
                        <c:v>0.84754262788365098</c:v>
                      </c:pt>
                      <c:pt idx="234">
                        <c:v>0.851703406813627</c:v>
                      </c:pt>
                      <c:pt idx="235">
                        <c:v>0.85244267198404799</c:v>
                      </c:pt>
                      <c:pt idx="236">
                        <c:v>0.854870775347913</c:v>
                      </c:pt>
                      <c:pt idx="237">
                        <c:v>0.856573705179283</c:v>
                      </c:pt>
                      <c:pt idx="238">
                        <c:v>0.85828343313373301</c:v>
                      </c:pt>
                      <c:pt idx="239">
                        <c:v>0.85898709036742804</c:v>
                      </c:pt>
                      <c:pt idx="240">
                        <c:v>0.86138613861386104</c:v>
                      </c:pt>
                      <c:pt idx="241">
                        <c:v>0.86377097729516294</c:v>
                      </c:pt>
                      <c:pt idx="242">
                        <c:v>0.86614173228346503</c:v>
                      </c:pt>
                      <c:pt idx="243">
                        <c:v>0.86614173228346503</c:v>
                      </c:pt>
                      <c:pt idx="244">
                        <c:v>0.866797257590598</c:v>
                      </c:pt>
                      <c:pt idx="245">
                        <c:v>0.869140625</c:v>
                      </c:pt>
                      <c:pt idx="246">
                        <c:v>0.869140625</c:v>
                      </c:pt>
                      <c:pt idx="247">
                        <c:v>0.87084148727984401</c:v>
                      </c:pt>
                      <c:pt idx="248">
                        <c:v>0.87147030185004903</c:v>
                      </c:pt>
                      <c:pt idx="249">
                        <c:v>0.87378640776699001</c:v>
                      </c:pt>
                      <c:pt idx="250">
                        <c:v>0.87439613526570104</c:v>
                      </c:pt>
                      <c:pt idx="251">
                        <c:v>0.87608906098741501</c:v>
                      </c:pt>
                      <c:pt idx="252">
                        <c:v>0.87668593448940302</c:v>
                      </c:pt>
                      <c:pt idx="253">
                        <c:v>0.87668593448940302</c:v>
                      </c:pt>
                      <c:pt idx="254">
                        <c:v>0.87837837837837895</c:v>
                      </c:pt>
                      <c:pt idx="255">
                        <c:v>0.87896253602305496</c:v>
                      </c:pt>
                      <c:pt idx="256">
                        <c:v>0.88122605363984696</c:v>
                      </c:pt>
                      <c:pt idx="257">
                        <c:v>0.88122605363984696</c:v>
                      </c:pt>
                      <c:pt idx="258">
                        <c:v>0.88179218303145901</c:v>
                      </c:pt>
                      <c:pt idx="259">
                        <c:v>0.88403041825095097</c:v>
                      </c:pt>
                      <c:pt idx="260">
                        <c:v>0.88403041825095097</c:v>
                      </c:pt>
                      <c:pt idx="261">
                        <c:v>0.88625592417061605</c:v>
                      </c:pt>
                      <c:pt idx="262">
                        <c:v>0.88679245283018904</c:v>
                      </c:pt>
                      <c:pt idx="263">
                        <c:v>0.88679245283018904</c:v>
                      </c:pt>
                      <c:pt idx="264">
                        <c:v>0.88732394366197198</c:v>
                      </c:pt>
                      <c:pt idx="265">
                        <c:v>0.88899341486359396</c:v>
                      </c:pt>
                      <c:pt idx="266">
                        <c:v>0.88951310861423205</c:v>
                      </c:pt>
                      <c:pt idx="267">
                        <c:v>0.88951310861423205</c:v>
                      </c:pt>
                      <c:pt idx="268">
                        <c:v>0.89169000933706799</c:v>
                      </c:pt>
                      <c:pt idx="269">
                        <c:v>0.89219330855018597</c:v>
                      </c:pt>
                      <c:pt idx="270">
                        <c:v>0.89269195189639206</c:v>
                      </c:pt>
                      <c:pt idx="271">
                        <c:v>0.89318600368324097</c:v>
                      </c:pt>
                      <c:pt idx="272">
                        <c:v>0.895316804407713</c:v>
                      </c:pt>
                      <c:pt idx="273">
                        <c:v>0.89579524680073097</c:v>
                      </c:pt>
                      <c:pt idx="274">
                        <c:v>0.89579524680073097</c:v>
                      </c:pt>
                      <c:pt idx="275">
                        <c:v>0.89579524680073097</c:v>
                      </c:pt>
                      <c:pt idx="276">
                        <c:v>0.89790337283500499</c:v>
                      </c:pt>
                      <c:pt idx="277">
                        <c:v>0.89836660617059905</c:v>
                      </c:pt>
                      <c:pt idx="278">
                        <c:v>0.89882565492321598</c:v>
                      </c:pt>
                      <c:pt idx="279">
                        <c:v>0.90090090090090102</c:v>
                      </c:pt>
                      <c:pt idx="280">
                        <c:v>0.90134529147982101</c:v>
                      </c:pt>
                      <c:pt idx="281">
                        <c:v>0.90178571428571397</c:v>
                      </c:pt>
                      <c:pt idx="282">
                        <c:v>0.90107913669064799</c:v>
                      </c:pt>
                      <c:pt idx="283">
                        <c:v>0.90213523131672602</c:v>
                      </c:pt>
                      <c:pt idx="284">
                        <c:v>0.903169014084507</c:v>
                      </c:pt>
                      <c:pt idx="285">
                        <c:v>0.90575916230366504</c:v>
                      </c:pt>
                      <c:pt idx="286">
                        <c:v>0.90673575129533701</c:v>
                      </c:pt>
                      <c:pt idx="287">
                        <c:v>0.90673575129533701</c:v>
                      </c:pt>
                      <c:pt idx="288">
                        <c:v>0.90769230769230802</c:v>
                      </c:pt>
                      <c:pt idx="289">
                        <c:v>0.91016949152542403</c:v>
                      </c:pt>
                      <c:pt idx="290">
                        <c:v>0.91092436974789903</c:v>
                      </c:pt>
                      <c:pt idx="291">
                        <c:v>0.91181364392678899</c:v>
                      </c:pt>
                      <c:pt idx="292">
                        <c:v>0.91268533772652405</c:v>
                      </c:pt>
                      <c:pt idx="293">
                        <c:v>0.91489361702127703</c:v>
                      </c:pt>
                      <c:pt idx="294">
                        <c:v>0.91572123176661302</c:v>
                      </c:pt>
                      <c:pt idx="295">
                        <c:v>0.91653290529694997</c:v>
                      </c:pt>
                      <c:pt idx="296">
                        <c:v>0.91719745222930005</c:v>
                      </c:pt>
                      <c:pt idx="297">
                        <c:v>0.919303797468354</c:v>
                      </c:pt>
                      <c:pt idx="298">
                        <c:v>0.919303797468354</c:v>
                      </c:pt>
                      <c:pt idx="299">
                        <c:v>0.92006269592476497</c:v>
                      </c:pt>
                      <c:pt idx="300">
                        <c:v>0.92068429237947103</c:v>
                      </c:pt>
                      <c:pt idx="301">
                        <c:v>0.92272024729520896</c:v>
                      </c:pt>
                      <c:pt idx="302">
                        <c:v>0.92331288343558304</c:v>
                      </c:pt>
                      <c:pt idx="303">
                        <c:v>0.92401215805471104</c:v>
                      </c:pt>
                      <c:pt idx="304">
                        <c:v>0.92598187311178304</c:v>
                      </c:pt>
                      <c:pt idx="305">
                        <c:v>0.92653673163418304</c:v>
                      </c:pt>
                      <c:pt idx="306">
                        <c:v>0.92708333333333304</c:v>
                      </c:pt>
                      <c:pt idx="307">
                        <c:v>0.92708333333333304</c:v>
                      </c:pt>
                      <c:pt idx="308">
                        <c:v>0.92899408284023699</c:v>
                      </c:pt>
                      <c:pt idx="309">
                        <c:v>0.92941176470588205</c:v>
                      </c:pt>
                      <c:pt idx="310">
                        <c:v>0.92992700729927003</c:v>
                      </c:pt>
                      <c:pt idx="311">
                        <c:v>0.93043478260869605</c:v>
                      </c:pt>
                      <c:pt idx="312">
                        <c:v>0.932178932178932</c:v>
                      </c:pt>
                      <c:pt idx="313">
                        <c:v>0.93266475644699198</c:v>
                      </c:pt>
                      <c:pt idx="314">
                        <c:v>0.93304843304843299</c:v>
                      </c:pt>
                      <c:pt idx="315">
                        <c:v>0.93437945791726096</c:v>
                      </c:pt>
                      <c:pt idx="316">
                        <c:v>0.93484419263456098</c:v>
                      </c:pt>
                      <c:pt idx="317">
                        <c:v>0.935211267605634</c:v>
                      </c:pt>
                      <c:pt idx="318">
                        <c:v>0.93557422969187698</c:v>
                      </c:pt>
                      <c:pt idx="319">
                        <c:v>0.93602225312934595</c:v>
                      </c:pt>
                      <c:pt idx="320">
                        <c:v>0.93767313019390597</c:v>
                      </c:pt>
                      <c:pt idx="321">
                        <c:v>0.93801652892562004</c:v>
                      </c:pt>
                      <c:pt idx="322">
                        <c:v>0.93835616438356095</c:v>
                      </c:pt>
                      <c:pt idx="323">
                        <c:v>0.93869209809264298</c:v>
                      </c:pt>
                      <c:pt idx="324">
                        <c:v>0.93902439024390205</c:v>
                      </c:pt>
                      <c:pt idx="325">
                        <c:v>0.94054054054054104</c:v>
                      </c:pt>
                      <c:pt idx="326">
                        <c:v>0.94054054054054104</c:v>
                      </c:pt>
                      <c:pt idx="327">
                        <c:v>0.94086021505376305</c:v>
                      </c:pt>
                      <c:pt idx="328">
                        <c:v>0.94117647058823495</c:v>
                      </c:pt>
                      <c:pt idx="329">
                        <c:v>0.94148936170212705</c:v>
                      </c:pt>
                      <c:pt idx="330">
                        <c:v>0.94179894179894197</c:v>
                      </c:pt>
                      <c:pt idx="331">
                        <c:v>0.94334650856390001</c:v>
                      </c:pt>
                      <c:pt idx="332">
                        <c:v>0.94364351245085198</c:v>
                      </c:pt>
                      <c:pt idx="333">
                        <c:v>0.94393741851368995</c:v>
                      </c:pt>
                      <c:pt idx="334">
                        <c:v>0.944228274967575</c:v>
                      </c:pt>
                      <c:pt idx="335">
                        <c:v>0.94545454545454499</c:v>
                      </c:pt>
                      <c:pt idx="336">
                        <c:v>0.94573643410852704</c:v>
                      </c:pt>
                      <c:pt idx="337">
                        <c:v>0.946015424164525</c:v>
                      </c:pt>
                      <c:pt idx="338">
                        <c:v>0.94629156010230198</c:v>
                      </c:pt>
                      <c:pt idx="339">
                        <c:v>0.94656488549618301</c:v>
                      </c:pt>
                      <c:pt idx="340">
                        <c:v>0.94683544303797496</c:v>
                      </c:pt>
                      <c:pt idx="341">
                        <c:v>0.94823232323232298</c:v>
                      </c:pt>
                      <c:pt idx="342">
                        <c:v>0.94849246231155804</c:v>
                      </c:pt>
                      <c:pt idx="343">
                        <c:v>0.94849246231155804</c:v>
                      </c:pt>
                      <c:pt idx="344">
                        <c:v>0.94894146948941505</c:v>
                      </c:pt>
                      <c:pt idx="345">
                        <c:v>0.94894146948941505</c:v>
                      </c:pt>
                      <c:pt idx="346">
                        <c:v>0.94919454770755896</c:v>
                      </c:pt>
                      <c:pt idx="347">
                        <c:v>0.94938271604938296</c:v>
                      </c:pt>
                      <c:pt idx="348">
                        <c:v>0.94963144963144996</c:v>
                      </c:pt>
                      <c:pt idx="349">
                        <c:v>0.94981640146878799</c:v>
                      </c:pt>
                      <c:pt idx="350">
                        <c:v>0.95121951219512202</c:v>
                      </c:pt>
                      <c:pt idx="351">
                        <c:v>0.95139732685297695</c:v>
                      </c:pt>
                      <c:pt idx="352">
                        <c:v>0.95157384987893501</c:v>
                      </c:pt>
                      <c:pt idx="353">
                        <c:v>0.95174909529553697</c:v>
                      </c:pt>
                      <c:pt idx="354">
                        <c:v>0.95174909529553697</c:v>
                      </c:pt>
                      <c:pt idx="355">
                        <c:v>0.951980792316927</c:v>
                      </c:pt>
                      <c:pt idx="356">
                        <c:v>0.95215311004784697</c:v>
                      </c:pt>
                      <c:pt idx="357">
                        <c:v>0.95232419547079905</c:v>
                      </c:pt>
                      <c:pt idx="358">
                        <c:v>0.95249406175772</c:v>
                      </c:pt>
                      <c:pt idx="359">
                        <c:v>0.95266272189349099</c:v>
                      </c:pt>
                      <c:pt idx="360">
                        <c:v>0.95288574793875203</c:v>
                      </c:pt>
                      <c:pt idx="361">
                        <c:v>0.95305164319248803</c:v>
                      </c:pt>
                      <c:pt idx="362">
                        <c:v>0.95321637426900596</c:v>
                      </c:pt>
                      <c:pt idx="363">
                        <c:v>0.95321637426900596</c:v>
                      </c:pt>
                      <c:pt idx="364">
                        <c:v>0.95449241540256702</c:v>
                      </c:pt>
                      <c:pt idx="365">
                        <c:v>0.95465116279069795</c:v>
                      </c:pt>
                      <c:pt idx="366">
                        <c:v>0.95480880648899202</c:v>
                      </c:pt>
                      <c:pt idx="367">
                        <c:v>0.95496535796766702</c:v>
                      </c:pt>
                      <c:pt idx="368">
                        <c:v>0.95512082853854996</c:v>
                      </c:pt>
                      <c:pt idx="369">
                        <c:v>0.95527522935779796</c:v>
                      </c:pt>
                      <c:pt idx="370">
                        <c:v>0.95542857142857196</c:v>
                      </c:pt>
                      <c:pt idx="371">
                        <c:v>0.95558086560364397</c:v>
                      </c:pt>
                      <c:pt idx="372">
                        <c:v>0.95573212258796802</c:v>
                      </c:pt>
                      <c:pt idx="373">
                        <c:v>0.95573212258796802</c:v>
                      </c:pt>
                      <c:pt idx="374">
                        <c:v>0.95588235294117596</c:v>
                      </c:pt>
                      <c:pt idx="375">
                        <c:v>0.95598194130925496</c:v>
                      </c:pt>
                      <c:pt idx="376">
                        <c:v>0.95613048368953901</c:v>
                      </c:pt>
                      <c:pt idx="377">
                        <c:v>0.95627802690582997</c:v>
                      </c:pt>
                      <c:pt idx="378">
                        <c:v>0.95637583892617495</c:v>
                      </c:pt>
                      <c:pt idx="379">
                        <c:v>0.95652173913043503</c:v>
                      </c:pt>
                      <c:pt idx="380">
                        <c:v>0.95661846496106795</c:v>
                      </c:pt>
                      <c:pt idx="381">
                        <c:v>0.95777777777777795</c:v>
                      </c:pt>
                      <c:pt idx="382">
                        <c:v>0.95777777777777795</c:v>
                      </c:pt>
                      <c:pt idx="383">
                        <c:v>0.957918050941307</c:v>
                      </c:pt>
                      <c:pt idx="384">
                        <c:v>0.95801104972375695</c:v>
                      </c:pt>
                      <c:pt idx="385">
                        <c:v>0.95810363836824697</c:v>
                      </c:pt>
                      <c:pt idx="386">
                        <c:v>0.95824175824175795</c:v>
                      </c:pt>
                      <c:pt idx="387">
                        <c:v>0.95833333333333304</c:v>
                      </c:pt>
                      <c:pt idx="388">
                        <c:v>0.95842450765864295</c:v>
                      </c:pt>
                      <c:pt idx="389">
                        <c:v>0.95851528384279505</c:v>
                      </c:pt>
                      <c:pt idx="390">
                        <c:v>0.95837897042716302</c:v>
                      </c:pt>
                      <c:pt idx="391">
                        <c:v>0.95831047723532603</c:v>
                      </c:pt>
                      <c:pt idx="392">
                        <c:v>0.95826468973091705</c:v>
                      </c:pt>
                      <c:pt idx="393">
                        <c:v>0.95826468973091705</c:v>
                      </c:pt>
                      <c:pt idx="394">
                        <c:v>0.95826468973091705</c:v>
                      </c:pt>
                      <c:pt idx="395">
                        <c:v>0.95711929631665804</c:v>
                      </c:pt>
                      <c:pt idx="396">
                        <c:v>0.95711929631665804</c:v>
                      </c:pt>
                      <c:pt idx="397">
                        <c:v>0.95711929631665804</c:v>
                      </c:pt>
                      <c:pt idx="398">
                        <c:v>0.95716639209225696</c:v>
                      </c:pt>
                      <c:pt idx="399">
                        <c:v>0.95707209686296102</c:v>
                      </c:pt>
                      <c:pt idx="400">
                        <c:v>0.95707209686296102</c:v>
                      </c:pt>
                      <c:pt idx="401">
                        <c:v>0.95702479338843005</c:v>
                      </c:pt>
                      <c:pt idx="402">
                        <c:v>0.95697738554881395</c:v>
                      </c:pt>
                      <c:pt idx="403">
                        <c:v>0.95697738554881395</c:v>
                      </c:pt>
                      <c:pt idx="404">
                        <c:v>0.95697738554881395</c:v>
                      </c:pt>
                      <c:pt idx="405">
                        <c:v>0.95697738554881395</c:v>
                      </c:pt>
                      <c:pt idx="406">
                        <c:v>0.95697738554881395</c:v>
                      </c:pt>
                      <c:pt idx="407">
                        <c:v>0.95697738554881395</c:v>
                      </c:pt>
                      <c:pt idx="408">
                        <c:v>0.95697738554881395</c:v>
                      </c:pt>
                      <c:pt idx="409">
                        <c:v>0.95592286501377399</c:v>
                      </c:pt>
                      <c:pt idx="410">
                        <c:v>0.95592286501377399</c:v>
                      </c:pt>
                      <c:pt idx="411">
                        <c:v>0.95584988962472395</c:v>
                      </c:pt>
                      <c:pt idx="412">
                        <c:v>0.95580110497237603</c:v>
                      </c:pt>
                      <c:pt idx="413">
                        <c:v>0.955678670360111</c:v>
                      </c:pt>
                      <c:pt idx="414">
                        <c:v>0.955678670360111</c:v>
                      </c:pt>
                      <c:pt idx="415">
                        <c:v>0.955678670360111</c:v>
                      </c:pt>
                      <c:pt idx="416">
                        <c:v>0.955678670360111</c:v>
                      </c:pt>
                      <c:pt idx="417">
                        <c:v>0.955678670360111</c:v>
                      </c:pt>
                      <c:pt idx="418">
                        <c:v>0.955678670360111</c:v>
                      </c:pt>
                      <c:pt idx="419">
                        <c:v>0.955678670360111</c:v>
                      </c:pt>
                      <c:pt idx="420">
                        <c:v>0.955678670360111</c:v>
                      </c:pt>
                      <c:pt idx="421">
                        <c:v>0.955678670360111</c:v>
                      </c:pt>
                      <c:pt idx="422">
                        <c:v>0.955678670360111</c:v>
                      </c:pt>
                      <c:pt idx="423">
                        <c:v>0.95580110497237603</c:v>
                      </c:pt>
                      <c:pt idx="424">
                        <c:v>0.95580110497237603</c:v>
                      </c:pt>
                      <c:pt idx="425">
                        <c:v>0.95580110497237603</c:v>
                      </c:pt>
                      <c:pt idx="426">
                        <c:v>0.95580110497237603</c:v>
                      </c:pt>
                      <c:pt idx="427">
                        <c:v>0.95580110497237603</c:v>
                      </c:pt>
                      <c:pt idx="428">
                        <c:v>0.95580110497237603</c:v>
                      </c:pt>
                      <c:pt idx="429">
                        <c:v>0.95580110497237603</c:v>
                      </c:pt>
                      <c:pt idx="430">
                        <c:v>0.95580110497237603</c:v>
                      </c:pt>
                      <c:pt idx="431">
                        <c:v>0.95580110497237603</c:v>
                      </c:pt>
                      <c:pt idx="432">
                        <c:v>0.95474613686534204</c:v>
                      </c:pt>
                      <c:pt idx="433">
                        <c:v>0.95474613686534204</c:v>
                      </c:pt>
                      <c:pt idx="434">
                        <c:v>0.95474613686534204</c:v>
                      </c:pt>
                      <c:pt idx="435">
                        <c:v>0.95474613686534204</c:v>
                      </c:pt>
                      <c:pt idx="436">
                        <c:v>0.95474613686534204</c:v>
                      </c:pt>
                      <c:pt idx="437">
                        <c:v>0.95474613686534204</c:v>
                      </c:pt>
                      <c:pt idx="438">
                        <c:v>0.95474613686534204</c:v>
                      </c:pt>
                      <c:pt idx="439">
                        <c:v>0.95474613686534204</c:v>
                      </c:pt>
                      <c:pt idx="440">
                        <c:v>0.95474613686534204</c:v>
                      </c:pt>
                      <c:pt idx="441">
                        <c:v>0.95474613686534204</c:v>
                      </c:pt>
                      <c:pt idx="442">
                        <c:v>0.95474613686534204</c:v>
                      </c:pt>
                      <c:pt idx="443">
                        <c:v>0.95474613686534204</c:v>
                      </c:pt>
                      <c:pt idx="444">
                        <c:v>0.95474613686534204</c:v>
                      </c:pt>
                      <c:pt idx="445">
                        <c:v>0.95474613686534204</c:v>
                      </c:pt>
                      <c:pt idx="446">
                        <c:v>0.95474613686534204</c:v>
                      </c:pt>
                      <c:pt idx="447">
                        <c:v>0.95474613686534204</c:v>
                      </c:pt>
                      <c:pt idx="448">
                        <c:v>0.95474613686534204</c:v>
                      </c:pt>
                      <c:pt idx="449">
                        <c:v>0.95474613686534204</c:v>
                      </c:pt>
                      <c:pt idx="450">
                        <c:v>0.95474613686534204</c:v>
                      </c:pt>
                      <c:pt idx="451">
                        <c:v>0.95474613686534204</c:v>
                      </c:pt>
                      <c:pt idx="452">
                        <c:v>0.95474613686534204</c:v>
                      </c:pt>
                      <c:pt idx="453">
                        <c:v>0.95474613686534204</c:v>
                      </c:pt>
                      <c:pt idx="454">
                        <c:v>0.95474613686534204</c:v>
                      </c:pt>
                      <c:pt idx="455">
                        <c:v>0.95474613686534204</c:v>
                      </c:pt>
                      <c:pt idx="456">
                        <c:v>0.95580110497237603</c:v>
                      </c:pt>
                      <c:pt idx="457">
                        <c:v>0.95580110497237603</c:v>
                      </c:pt>
                      <c:pt idx="458">
                        <c:v>0.95580110497237603</c:v>
                      </c:pt>
                      <c:pt idx="459">
                        <c:v>0.95580110497237603</c:v>
                      </c:pt>
                      <c:pt idx="460">
                        <c:v>0.95580110497237603</c:v>
                      </c:pt>
                      <c:pt idx="461">
                        <c:v>0.95580110497237603</c:v>
                      </c:pt>
                      <c:pt idx="462">
                        <c:v>0.95580110497237603</c:v>
                      </c:pt>
                      <c:pt idx="463">
                        <c:v>0.95580110497237603</c:v>
                      </c:pt>
                      <c:pt idx="464">
                        <c:v>0.955678670360111</c:v>
                      </c:pt>
                      <c:pt idx="465">
                        <c:v>0.955678670360111</c:v>
                      </c:pt>
                      <c:pt idx="466">
                        <c:v>0.955678670360111</c:v>
                      </c:pt>
                      <c:pt idx="467">
                        <c:v>0.955678670360111</c:v>
                      </c:pt>
                      <c:pt idx="468">
                        <c:v>0.955678670360111</c:v>
                      </c:pt>
                      <c:pt idx="469">
                        <c:v>0.955678670360111</c:v>
                      </c:pt>
                      <c:pt idx="470">
                        <c:v>0.955678670360111</c:v>
                      </c:pt>
                      <c:pt idx="471">
                        <c:v>0.955678670360111</c:v>
                      </c:pt>
                      <c:pt idx="472">
                        <c:v>0.955678670360111</c:v>
                      </c:pt>
                      <c:pt idx="473">
                        <c:v>0.955678670360111</c:v>
                      </c:pt>
                      <c:pt idx="474">
                        <c:v>0.95555555555555605</c:v>
                      </c:pt>
                      <c:pt idx="475">
                        <c:v>0.95555555555555605</c:v>
                      </c:pt>
                      <c:pt idx="476">
                        <c:v>0.95555555555555605</c:v>
                      </c:pt>
                      <c:pt idx="477">
                        <c:v>0.95555555555555605</c:v>
                      </c:pt>
                      <c:pt idx="478">
                        <c:v>0.95555555555555605</c:v>
                      </c:pt>
                      <c:pt idx="479">
                        <c:v>0.95555555555555605</c:v>
                      </c:pt>
                      <c:pt idx="480">
                        <c:v>0.95661846496106795</c:v>
                      </c:pt>
                      <c:pt idx="481">
                        <c:v>0.95661846496106795</c:v>
                      </c:pt>
                      <c:pt idx="482">
                        <c:v>0.95661846496106795</c:v>
                      </c:pt>
                      <c:pt idx="483">
                        <c:v>0.956497490239822</c:v>
                      </c:pt>
                      <c:pt idx="484">
                        <c:v>0.956497490239822</c:v>
                      </c:pt>
                      <c:pt idx="485">
                        <c:v>0.956497490239822</c:v>
                      </c:pt>
                      <c:pt idx="486">
                        <c:v>0.956497490239822</c:v>
                      </c:pt>
                      <c:pt idx="487">
                        <c:v>0.956497490239822</c:v>
                      </c:pt>
                      <c:pt idx="488">
                        <c:v>0.956497490239822</c:v>
                      </c:pt>
                      <c:pt idx="489">
                        <c:v>0.956497490239822</c:v>
                      </c:pt>
                      <c:pt idx="490">
                        <c:v>0.956497490239822</c:v>
                      </c:pt>
                      <c:pt idx="491">
                        <c:v>0.956497490239822</c:v>
                      </c:pt>
                      <c:pt idx="492">
                        <c:v>0.95637583892617495</c:v>
                      </c:pt>
                      <c:pt idx="493">
                        <c:v>0.95744680851063801</c:v>
                      </c:pt>
                      <c:pt idx="494">
                        <c:v>0.95744680851063801</c:v>
                      </c:pt>
                      <c:pt idx="495">
                        <c:v>0.95744680851063801</c:v>
                      </c:pt>
                      <c:pt idx="496">
                        <c:v>0.95744680851063801</c:v>
                      </c:pt>
                      <c:pt idx="497">
                        <c:v>0.95744680851063801</c:v>
                      </c:pt>
                      <c:pt idx="498">
                        <c:v>0.95744680851063801</c:v>
                      </c:pt>
                      <c:pt idx="499">
                        <c:v>0.95744680851063801</c:v>
                      </c:pt>
                      <c:pt idx="500">
                        <c:v>0.95744680851063801</c:v>
                      </c:pt>
                      <c:pt idx="501">
                        <c:v>0.95732734418865795</c:v>
                      </c:pt>
                      <c:pt idx="502">
                        <c:v>0.95732734418865795</c:v>
                      </c:pt>
                      <c:pt idx="503">
                        <c:v>0.95732734418865795</c:v>
                      </c:pt>
                      <c:pt idx="504">
                        <c:v>0.95732734418865795</c:v>
                      </c:pt>
                      <c:pt idx="505">
                        <c:v>0.95732734418865795</c:v>
                      </c:pt>
                      <c:pt idx="506">
                        <c:v>0.95732734418865795</c:v>
                      </c:pt>
                      <c:pt idx="507">
                        <c:v>0.95732734418865795</c:v>
                      </c:pt>
                      <c:pt idx="508">
                        <c:v>0.95732734418865795</c:v>
                      </c:pt>
                      <c:pt idx="509">
                        <c:v>0.95720720720720698</c:v>
                      </c:pt>
                      <c:pt idx="510">
                        <c:v>0.95720720720720698</c:v>
                      </c:pt>
                      <c:pt idx="511">
                        <c:v>0.95720720720720698</c:v>
                      </c:pt>
                      <c:pt idx="512">
                        <c:v>0.95720720720720698</c:v>
                      </c:pt>
                      <c:pt idx="513">
                        <c:v>0.95720720720720698</c:v>
                      </c:pt>
                      <c:pt idx="514">
                        <c:v>0.95720720720720698</c:v>
                      </c:pt>
                      <c:pt idx="515">
                        <c:v>0.95720720720720698</c:v>
                      </c:pt>
                      <c:pt idx="516">
                        <c:v>0.95720720720720698</c:v>
                      </c:pt>
                      <c:pt idx="517">
                        <c:v>0.95708639186900002</c:v>
                      </c:pt>
                      <c:pt idx="518">
                        <c:v>0.95708639186900002</c:v>
                      </c:pt>
                      <c:pt idx="519">
                        <c:v>0.95708639186900002</c:v>
                      </c:pt>
                      <c:pt idx="520">
                        <c:v>0.95708639186900002</c:v>
                      </c:pt>
                      <c:pt idx="521">
                        <c:v>0.95708639186900002</c:v>
                      </c:pt>
                      <c:pt idx="522">
                        <c:v>0.95708639186900002</c:v>
                      </c:pt>
                      <c:pt idx="523">
                        <c:v>0.95708639186900002</c:v>
                      </c:pt>
                      <c:pt idx="524">
                        <c:v>0.95696489241223104</c:v>
                      </c:pt>
                      <c:pt idx="525">
                        <c:v>0.95696489241223104</c:v>
                      </c:pt>
                      <c:pt idx="526">
                        <c:v>0.95696489241223104</c:v>
                      </c:pt>
                      <c:pt idx="527">
                        <c:v>0.95696489241223104</c:v>
                      </c:pt>
                      <c:pt idx="528">
                        <c:v>0.95696489241223104</c:v>
                      </c:pt>
                      <c:pt idx="529">
                        <c:v>0.95696489241223104</c:v>
                      </c:pt>
                      <c:pt idx="530">
                        <c:v>0.95696489241223104</c:v>
                      </c:pt>
                      <c:pt idx="531">
                        <c:v>0.95696489241223104</c:v>
                      </c:pt>
                      <c:pt idx="532">
                        <c:v>0.95696489241223104</c:v>
                      </c:pt>
                      <c:pt idx="533">
                        <c:v>0.95684270300965402</c:v>
                      </c:pt>
                      <c:pt idx="534">
                        <c:v>0.95684270300965402</c:v>
                      </c:pt>
                      <c:pt idx="535">
                        <c:v>0.95684270300965402</c:v>
                      </c:pt>
                      <c:pt idx="536">
                        <c:v>0.95684270300965402</c:v>
                      </c:pt>
                      <c:pt idx="537">
                        <c:v>0.95684270300965402</c:v>
                      </c:pt>
                      <c:pt idx="538">
                        <c:v>0.95684270300965402</c:v>
                      </c:pt>
                      <c:pt idx="539">
                        <c:v>0.95684270300965402</c:v>
                      </c:pt>
                      <c:pt idx="540">
                        <c:v>0.95684270300965402</c:v>
                      </c:pt>
                      <c:pt idx="541">
                        <c:v>0.95684270300965402</c:v>
                      </c:pt>
                      <c:pt idx="542">
                        <c:v>0.95671981776765402</c:v>
                      </c:pt>
                      <c:pt idx="543">
                        <c:v>0.95671981776765402</c:v>
                      </c:pt>
                      <c:pt idx="544">
                        <c:v>0.95563139931740604</c:v>
                      </c:pt>
                      <c:pt idx="545">
                        <c:v>0.95563139931740604</c:v>
                      </c:pt>
                      <c:pt idx="546">
                        <c:v>0.95563139931740604</c:v>
                      </c:pt>
                      <c:pt idx="547">
                        <c:v>0.95563139931740604</c:v>
                      </c:pt>
                      <c:pt idx="548">
                        <c:v>0.95563139931740604</c:v>
                      </c:pt>
                      <c:pt idx="549">
                        <c:v>0.95563139931740604</c:v>
                      </c:pt>
                      <c:pt idx="550">
                        <c:v>0.95563139931740604</c:v>
                      </c:pt>
                      <c:pt idx="551">
                        <c:v>0.95563139931740604</c:v>
                      </c:pt>
                      <c:pt idx="552">
                        <c:v>0.95563139931740604</c:v>
                      </c:pt>
                      <c:pt idx="553">
                        <c:v>0.95563139931740604</c:v>
                      </c:pt>
                      <c:pt idx="554">
                        <c:v>0.95563139931740604</c:v>
                      </c:pt>
                      <c:pt idx="555">
                        <c:v>0.95563139931740604</c:v>
                      </c:pt>
                      <c:pt idx="556">
                        <c:v>0.95563139931740604</c:v>
                      </c:pt>
                      <c:pt idx="557">
                        <c:v>0.95550484883057596</c:v>
                      </c:pt>
                      <c:pt idx="558">
                        <c:v>0.95550484883057596</c:v>
                      </c:pt>
                      <c:pt idx="559">
                        <c:v>0.95550484883057596</c:v>
                      </c:pt>
                      <c:pt idx="560">
                        <c:v>0.95550484883057596</c:v>
                      </c:pt>
                      <c:pt idx="561">
                        <c:v>0.95550484883057596</c:v>
                      </c:pt>
                      <c:pt idx="562">
                        <c:v>0.95550484883057596</c:v>
                      </c:pt>
                      <c:pt idx="563">
                        <c:v>0.95550484883057596</c:v>
                      </c:pt>
                      <c:pt idx="564">
                        <c:v>0.95550484883057596</c:v>
                      </c:pt>
                      <c:pt idx="565">
                        <c:v>0.95441595441595395</c:v>
                      </c:pt>
                      <c:pt idx="566">
                        <c:v>0.95441595441595395</c:v>
                      </c:pt>
                      <c:pt idx="567">
                        <c:v>0.95441595441595395</c:v>
                      </c:pt>
                      <c:pt idx="568">
                        <c:v>0.95441595441595395</c:v>
                      </c:pt>
                      <c:pt idx="569">
                        <c:v>0.95441595441595395</c:v>
                      </c:pt>
                      <c:pt idx="570">
                        <c:v>0.95441595441595395</c:v>
                      </c:pt>
                      <c:pt idx="571">
                        <c:v>0.95441595441595395</c:v>
                      </c:pt>
                      <c:pt idx="572">
                        <c:v>0.95441595441595395</c:v>
                      </c:pt>
                      <c:pt idx="573">
                        <c:v>0.95441595441595395</c:v>
                      </c:pt>
                      <c:pt idx="574">
                        <c:v>0.95441595441595395</c:v>
                      </c:pt>
                      <c:pt idx="575">
                        <c:v>0.95441595441595395</c:v>
                      </c:pt>
                      <c:pt idx="576">
                        <c:v>0.95441595441595395</c:v>
                      </c:pt>
                      <c:pt idx="577">
                        <c:v>0.95441595441595395</c:v>
                      </c:pt>
                      <c:pt idx="578">
                        <c:v>0.95441595441595395</c:v>
                      </c:pt>
                      <c:pt idx="579">
                        <c:v>0.95428571428571396</c:v>
                      </c:pt>
                      <c:pt idx="580">
                        <c:v>0.95428571428571396</c:v>
                      </c:pt>
                      <c:pt idx="581">
                        <c:v>0.95428571428571396</c:v>
                      </c:pt>
                      <c:pt idx="582">
                        <c:v>0.95428571428571396</c:v>
                      </c:pt>
                      <c:pt idx="583">
                        <c:v>0.95428571428571396</c:v>
                      </c:pt>
                      <c:pt idx="584">
                        <c:v>0.95319634703196299</c:v>
                      </c:pt>
                      <c:pt idx="585">
                        <c:v>0.95319634703196299</c:v>
                      </c:pt>
                      <c:pt idx="586">
                        <c:v>0.95319634703196299</c:v>
                      </c:pt>
                      <c:pt idx="587">
                        <c:v>0.95319634703196299</c:v>
                      </c:pt>
                      <c:pt idx="588">
                        <c:v>0.95319634703196299</c:v>
                      </c:pt>
                      <c:pt idx="589">
                        <c:v>0.95319634703196299</c:v>
                      </c:pt>
                      <c:pt idx="590">
                        <c:v>0.95319634703196299</c:v>
                      </c:pt>
                      <c:pt idx="591">
                        <c:v>0.95319634703196299</c:v>
                      </c:pt>
                      <c:pt idx="592">
                        <c:v>0.95319634703196299</c:v>
                      </c:pt>
                      <c:pt idx="593">
                        <c:v>0.95319634703196299</c:v>
                      </c:pt>
                      <c:pt idx="594">
                        <c:v>0.95306239267315396</c:v>
                      </c:pt>
                      <c:pt idx="595">
                        <c:v>0.95306239267315396</c:v>
                      </c:pt>
                      <c:pt idx="596">
                        <c:v>0.95306239267315396</c:v>
                      </c:pt>
                      <c:pt idx="597">
                        <c:v>0.95306239267315396</c:v>
                      </c:pt>
                      <c:pt idx="598">
                        <c:v>0.95306239267315396</c:v>
                      </c:pt>
                      <c:pt idx="599">
                        <c:v>0.95306239267315396</c:v>
                      </c:pt>
                      <c:pt idx="600">
                        <c:v>0.95306239267315396</c:v>
                      </c:pt>
                      <c:pt idx="601">
                        <c:v>0.95306239267315396</c:v>
                      </c:pt>
                      <c:pt idx="602">
                        <c:v>0.95415472779369603</c:v>
                      </c:pt>
                      <c:pt idx="603">
                        <c:v>0.95415472779369603</c:v>
                      </c:pt>
                      <c:pt idx="604">
                        <c:v>0.95415472779369603</c:v>
                      </c:pt>
                      <c:pt idx="605">
                        <c:v>0.95415472779369603</c:v>
                      </c:pt>
                      <c:pt idx="606">
                        <c:v>0.95415472779369603</c:v>
                      </c:pt>
                      <c:pt idx="607">
                        <c:v>0.95415472779369603</c:v>
                      </c:pt>
                      <c:pt idx="608">
                        <c:v>0.95415472779369603</c:v>
                      </c:pt>
                      <c:pt idx="609">
                        <c:v>0.95415472779369603</c:v>
                      </c:pt>
                      <c:pt idx="610">
                        <c:v>0.95415472779369603</c:v>
                      </c:pt>
                      <c:pt idx="611">
                        <c:v>0.95415472779369603</c:v>
                      </c:pt>
                      <c:pt idx="612">
                        <c:v>0.95415472779369603</c:v>
                      </c:pt>
                      <c:pt idx="613">
                        <c:v>0.95415472779369603</c:v>
                      </c:pt>
                      <c:pt idx="614">
                        <c:v>0.95415472779369603</c:v>
                      </c:pt>
                      <c:pt idx="615">
                        <c:v>0.95524956970740105</c:v>
                      </c:pt>
                      <c:pt idx="616">
                        <c:v>0.95524956970740105</c:v>
                      </c:pt>
                      <c:pt idx="617">
                        <c:v>0.95524956970740105</c:v>
                      </c:pt>
                      <c:pt idx="618">
                        <c:v>0.95524956970740105</c:v>
                      </c:pt>
                      <c:pt idx="619">
                        <c:v>0.95524956970740105</c:v>
                      </c:pt>
                      <c:pt idx="620">
                        <c:v>0.95524956970740105</c:v>
                      </c:pt>
                      <c:pt idx="621">
                        <c:v>0.95524956970740105</c:v>
                      </c:pt>
                      <c:pt idx="622">
                        <c:v>0.95524956970740105</c:v>
                      </c:pt>
                      <c:pt idx="623">
                        <c:v>0.95537757437070903</c:v>
                      </c:pt>
                      <c:pt idx="624">
                        <c:v>0.95537757437070903</c:v>
                      </c:pt>
                      <c:pt idx="625">
                        <c:v>0.95537757437070903</c:v>
                      </c:pt>
                      <c:pt idx="626">
                        <c:v>0.95537757437070903</c:v>
                      </c:pt>
                      <c:pt idx="627">
                        <c:v>0.95537757437070903</c:v>
                      </c:pt>
                      <c:pt idx="628">
                        <c:v>0.95537757437070903</c:v>
                      </c:pt>
                      <c:pt idx="629">
                        <c:v>0.95537757437070903</c:v>
                      </c:pt>
                      <c:pt idx="630">
                        <c:v>0.95537757437070903</c:v>
                      </c:pt>
                      <c:pt idx="631">
                        <c:v>0.95647193585337897</c:v>
                      </c:pt>
                      <c:pt idx="632">
                        <c:v>0.95647193585337897</c:v>
                      </c:pt>
                      <c:pt idx="633">
                        <c:v>0.95647193585337897</c:v>
                      </c:pt>
                      <c:pt idx="634">
                        <c:v>0.95647193585337897</c:v>
                      </c:pt>
                      <c:pt idx="635">
                        <c:v>0.95647193585337897</c:v>
                      </c:pt>
                      <c:pt idx="636">
                        <c:v>0.95647193585337897</c:v>
                      </c:pt>
                      <c:pt idx="637">
                        <c:v>0.95647193585337897</c:v>
                      </c:pt>
                      <c:pt idx="638">
                        <c:v>0.95756880733945005</c:v>
                      </c:pt>
                      <c:pt idx="639">
                        <c:v>0.95756880733945005</c:v>
                      </c:pt>
                      <c:pt idx="640">
                        <c:v>0.95756880733945005</c:v>
                      </c:pt>
                      <c:pt idx="641">
                        <c:v>0.95756880733945005</c:v>
                      </c:pt>
                      <c:pt idx="642">
                        <c:v>0.95756880733945005</c:v>
                      </c:pt>
                      <c:pt idx="643">
                        <c:v>0.95756880733945005</c:v>
                      </c:pt>
                      <c:pt idx="644">
                        <c:v>0.95756880733945005</c:v>
                      </c:pt>
                      <c:pt idx="645">
                        <c:v>0.95756880733945005</c:v>
                      </c:pt>
                      <c:pt idx="646">
                        <c:v>0.95756880733945005</c:v>
                      </c:pt>
                      <c:pt idx="647">
                        <c:v>0.95866819747416798</c:v>
                      </c:pt>
                      <c:pt idx="648">
                        <c:v>0.95866819747416798</c:v>
                      </c:pt>
                      <c:pt idx="649">
                        <c:v>0.95866819747416798</c:v>
                      </c:pt>
                      <c:pt idx="650">
                        <c:v>0.95866819747416798</c:v>
                      </c:pt>
                      <c:pt idx="651">
                        <c:v>0.95866819747416798</c:v>
                      </c:pt>
                      <c:pt idx="652">
                        <c:v>0.95866819747416798</c:v>
                      </c:pt>
                      <c:pt idx="653">
                        <c:v>0.95866819747416798</c:v>
                      </c:pt>
                      <c:pt idx="654">
                        <c:v>0.95866819747416798</c:v>
                      </c:pt>
                      <c:pt idx="655">
                        <c:v>0.95866819747416798</c:v>
                      </c:pt>
                      <c:pt idx="656">
                        <c:v>0.95866819747416798</c:v>
                      </c:pt>
                      <c:pt idx="657">
                        <c:v>0.95866819747416798</c:v>
                      </c:pt>
                      <c:pt idx="658">
                        <c:v>0.95866819747416798</c:v>
                      </c:pt>
                      <c:pt idx="659">
                        <c:v>0.95866819747416798</c:v>
                      </c:pt>
                      <c:pt idx="660">
                        <c:v>0.95866819747416798</c:v>
                      </c:pt>
                      <c:pt idx="661">
                        <c:v>0.95866819747416798</c:v>
                      </c:pt>
                      <c:pt idx="662">
                        <c:v>0.95866819747416798</c:v>
                      </c:pt>
                      <c:pt idx="663">
                        <c:v>0.95866819747416798</c:v>
                      </c:pt>
                      <c:pt idx="664">
                        <c:v>0.95866819747416798</c:v>
                      </c:pt>
                      <c:pt idx="665">
                        <c:v>0.95866819747416798</c:v>
                      </c:pt>
                      <c:pt idx="666">
                        <c:v>0.95977011494252895</c:v>
                      </c:pt>
                      <c:pt idx="667">
                        <c:v>0.95977011494252895</c:v>
                      </c:pt>
                      <c:pt idx="668">
                        <c:v>0.95977011494252895</c:v>
                      </c:pt>
                      <c:pt idx="669">
                        <c:v>0.95977011494252895</c:v>
                      </c:pt>
                      <c:pt idx="670">
                        <c:v>0.95965417867435199</c:v>
                      </c:pt>
                      <c:pt idx="671">
                        <c:v>0.95965417867435199</c:v>
                      </c:pt>
                      <c:pt idx="672">
                        <c:v>0.95965417867435199</c:v>
                      </c:pt>
                      <c:pt idx="673">
                        <c:v>0.95965417867435199</c:v>
                      </c:pt>
                      <c:pt idx="674">
                        <c:v>0.95965417867435199</c:v>
                      </c:pt>
                      <c:pt idx="675">
                        <c:v>0.95965417867435199</c:v>
                      </c:pt>
                      <c:pt idx="676">
                        <c:v>0.95965417867435199</c:v>
                      </c:pt>
                      <c:pt idx="677">
                        <c:v>0.95965417867435199</c:v>
                      </c:pt>
                      <c:pt idx="678">
                        <c:v>0.95965417867435199</c:v>
                      </c:pt>
                      <c:pt idx="679">
                        <c:v>0.95965417867435199</c:v>
                      </c:pt>
                      <c:pt idx="680">
                        <c:v>0.95965417867435199</c:v>
                      </c:pt>
                      <c:pt idx="681">
                        <c:v>0.95965417867435199</c:v>
                      </c:pt>
                      <c:pt idx="682">
                        <c:v>0.95965417867435199</c:v>
                      </c:pt>
                      <c:pt idx="683">
                        <c:v>0.95965417867435199</c:v>
                      </c:pt>
                      <c:pt idx="684">
                        <c:v>0.95965417867435199</c:v>
                      </c:pt>
                      <c:pt idx="685">
                        <c:v>0.95965417867435199</c:v>
                      </c:pt>
                      <c:pt idx="686">
                        <c:v>0.95965417867435199</c:v>
                      </c:pt>
                      <c:pt idx="687">
                        <c:v>0.95965417867435199</c:v>
                      </c:pt>
                      <c:pt idx="688">
                        <c:v>0.95965417867435199</c:v>
                      </c:pt>
                      <c:pt idx="689">
                        <c:v>0.95965417867435199</c:v>
                      </c:pt>
                      <c:pt idx="690">
                        <c:v>0.95965417867435199</c:v>
                      </c:pt>
                      <c:pt idx="691">
                        <c:v>0.95965417867435199</c:v>
                      </c:pt>
                      <c:pt idx="692">
                        <c:v>0.95965417867435199</c:v>
                      </c:pt>
                      <c:pt idx="693">
                        <c:v>0.95965417867435199</c:v>
                      </c:pt>
                      <c:pt idx="694">
                        <c:v>0.95965417867435199</c:v>
                      </c:pt>
                      <c:pt idx="695">
                        <c:v>0.95965417867435199</c:v>
                      </c:pt>
                      <c:pt idx="696">
                        <c:v>0.95965417867435199</c:v>
                      </c:pt>
                      <c:pt idx="697">
                        <c:v>0.95965417867435199</c:v>
                      </c:pt>
                      <c:pt idx="698">
                        <c:v>0.95965417867435199</c:v>
                      </c:pt>
                      <c:pt idx="699">
                        <c:v>0.95965417867435199</c:v>
                      </c:pt>
                      <c:pt idx="700">
                        <c:v>0.95965417867435199</c:v>
                      </c:pt>
                      <c:pt idx="701">
                        <c:v>0.95965417867435199</c:v>
                      </c:pt>
                      <c:pt idx="702">
                        <c:v>0.95965417867435199</c:v>
                      </c:pt>
                      <c:pt idx="703">
                        <c:v>0.95965417867435199</c:v>
                      </c:pt>
                      <c:pt idx="704">
                        <c:v>0.95965417867435199</c:v>
                      </c:pt>
                      <c:pt idx="705">
                        <c:v>0.95965417867435199</c:v>
                      </c:pt>
                      <c:pt idx="706">
                        <c:v>0.95965417867435199</c:v>
                      </c:pt>
                      <c:pt idx="707">
                        <c:v>0.95965417867435199</c:v>
                      </c:pt>
                      <c:pt idx="708">
                        <c:v>0.95965417867435199</c:v>
                      </c:pt>
                      <c:pt idx="709">
                        <c:v>0.95965417867435199</c:v>
                      </c:pt>
                      <c:pt idx="710">
                        <c:v>0.95965417867435199</c:v>
                      </c:pt>
                      <c:pt idx="711">
                        <c:v>0.95965417867435199</c:v>
                      </c:pt>
                      <c:pt idx="712">
                        <c:v>0.95965417867435199</c:v>
                      </c:pt>
                      <c:pt idx="713">
                        <c:v>0.95965417867435199</c:v>
                      </c:pt>
                      <c:pt idx="714">
                        <c:v>0.95965417867435199</c:v>
                      </c:pt>
                      <c:pt idx="715">
                        <c:v>0.95965417867435199</c:v>
                      </c:pt>
                      <c:pt idx="716">
                        <c:v>0.95965417867435199</c:v>
                      </c:pt>
                      <c:pt idx="717">
                        <c:v>0.95965417867435199</c:v>
                      </c:pt>
                      <c:pt idx="718">
                        <c:v>0.95965417867435199</c:v>
                      </c:pt>
                      <c:pt idx="719">
                        <c:v>0.95965417867435199</c:v>
                      </c:pt>
                      <c:pt idx="720">
                        <c:v>0.95965417867435199</c:v>
                      </c:pt>
                      <c:pt idx="721">
                        <c:v>0.95965417867435199</c:v>
                      </c:pt>
                      <c:pt idx="722">
                        <c:v>0.95965417867435199</c:v>
                      </c:pt>
                      <c:pt idx="723">
                        <c:v>0.95977011494252895</c:v>
                      </c:pt>
                      <c:pt idx="724">
                        <c:v>0.95977011494252895</c:v>
                      </c:pt>
                      <c:pt idx="725">
                        <c:v>0.95977011494252895</c:v>
                      </c:pt>
                      <c:pt idx="726">
                        <c:v>0.95977011494252895</c:v>
                      </c:pt>
                      <c:pt idx="727">
                        <c:v>0.95977011494252895</c:v>
                      </c:pt>
                      <c:pt idx="728">
                        <c:v>0.95977011494252895</c:v>
                      </c:pt>
                      <c:pt idx="729">
                        <c:v>0.95977011494252895</c:v>
                      </c:pt>
                      <c:pt idx="730">
                        <c:v>0.95977011494252895</c:v>
                      </c:pt>
                      <c:pt idx="731">
                        <c:v>0.95977011494252895</c:v>
                      </c:pt>
                      <c:pt idx="732">
                        <c:v>0.95977011494252895</c:v>
                      </c:pt>
                      <c:pt idx="733">
                        <c:v>0.95977011494252895</c:v>
                      </c:pt>
                      <c:pt idx="734">
                        <c:v>0.95977011494252895</c:v>
                      </c:pt>
                      <c:pt idx="735">
                        <c:v>0.95977011494252895</c:v>
                      </c:pt>
                      <c:pt idx="736">
                        <c:v>0.95977011494252895</c:v>
                      </c:pt>
                      <c:pt idx="737">
                        <c:v>0.95988538681948399</c:v>
                      </c:pt>
                      <c:pt idx="738">
                        <c:v>0.95988538681948399</c:v>
                      </c:pt>
                      <c:pt idx="739">
                        <c:v>0.95988538681948399</c:v>
                      </c:pt>
                      <c:pt idx="740">
                        <c:v>0.95988538681948399</c:v>
                      </c:pt>
                      <c:pt idx="741">
                        <c:v>0.95988538681948399</c:v>
                      </c:pt>
                      <c:pt idx="742">
                        <c:v>0.95988538681948399</c:v>
                      </c:pt>
                      <c:pt idx="743">
                        <c:v>0.95988538681948399</c:v>
                      </c:pt>
                      <c:pt idx="744">
                        <c:v>0.95988538681948399</c:v>
                      </c:pt>
                      <c:pt idx="745">
                        <c:v>0.95988538681948399</c:v>
                      </c:pt>
                      <c:pt idx="746">
                        <c:v>0.95988538681948399</c:v>
                      </c:pt>
                      <c:pt idx="747">
                        <c:v>0.96</c:v>
                      </c:pt>
                      <c:pt idx="748">
                        <c:v>0.96</c:v>
                      </c:pt>
                      <c:pt idx="749">
                        <c:v>0.96</c:v>
                      </c:pt>
                      <c:pt idx="750">
                        <c:v>0.96</c:v>
                      </c:pt>
                      <c:pt idx="751">
                        <c:v>0.96</c:v>
                      </c:pt>
                      <c:pt idx="752">
                        <c:v>0.96</c:v>
                      </c:pt>
                      <c:pt idx="753">
                        <c:v>0.96011396011396</c:v>
                      </c:pt>
                      <c:pt idx="754">
                        <c:v>0.96011396011396</c:v>
                      </c:pt>
                      <c:pt idx="755">
                        <c:v>0.96011396011396</c:v>
                      </c:pt>
                      <c:pt idx="756">
                        <c:v>0.96011396011396</c:v>
                      </c:pt>
                      <c:pt idx="757">
                        <c:v>0.96011396011396</c:v>
                      </c:pt>
                      <c:pt idx="758">
                        <c:v>0.96022727272727304</c:v>
                      </c:pt>
                      <c:pt idx="759">
                        <c:v>0.96022727272727304</c:v>
                      </c:pt>
                      <c:pt idx="760">
                        <c:v>0.96022727272727304</c:v>
                      </c:pt>
                      <c:pt idx="761">
                        <c:v>0.96022727272727304</c:v>
                      </c:pt>
                      <c:pt idx="762">
                        <c:v>0.96022727272727304</c:v>
                      </c:pt>
                      <c:pt idx="763">
                        <c:v>0.96022727272727304</c:v>
                      </c:pt>
                      <c:pt idx="764">
                        <c:v>0.96033994334277595</c:v>
                      </c:pt>
                      <c:pt idx="765">
                        <c:v>0.96033994334277595</c:v>
                      </c:pt>
                      <c:pt idx="766">
                        <c:v>0.96033994334277595</c:v>
                      </c:pt>
                      <c:pt idx="767">
                        <c:v>0.96033994334277595</c:v>
                      </c:pt>
                      <c:pt idx="768">
                        <c:v>0.96033994334277595</c:v>
                      </c:pt>
                      <c:pt idx="769">
                        <c:v>0.96033994334277595</c:v>
                      </c:pt>
                      <c:pt idx="770">
                        <c:v>0.96045197740112997</c:v>
                      </c:pt>
                      <c:pt idx="771">
                        <c:v>0.96045197740112997</c:v>
                      </c:pt>
                      <c:pt idx="772">
                        <c:v>0.96045197740112997</c:v>
                      </c:pt>
                      <c:pt idx="773">
                        <c:v>0.96045197740112997</c:v>
                      </c:pt>
                      <c:pt idx="774">
                        <c:v>0.96045197740112997</c:v>
                      </c:pt>
                      <c:pt idx="775">
                        <c:v>0.96045197740112997</c:v>
                      </c:pt>
                      <c:pt idx="776">
                        <c:v>0.96045197740112997</c:v>
                      </c:pt>
                      <c:pt idx="777">
                        <c:v>0.96045197740112997</c:v>
                      </c:pt>
                      <c:pt idx="778">
                        <c:v>0.96045197740112997</c:v>
                      </c:pt>
                      <c:pt idx="779">
                        <c:v>0.96045197740112997</c:v>
                      </c:pt>
                      <c:pt idx="780">
                        <c:v>0.96045197740112997</c:v>
                      </c:pt>
                      <c:pt idx="781">
                        <c:v>0.96045197740112997</c:v>
                      </c:pt>
                      <c:pt idx="782">
                        <c:v>0.96045197740112997</c:v>
                      </c:pt>
                      <c:pt idx="783">
                        <c:v>0.96045197740112997</c:v>
                      </c:pt>
                      <c:pt idx="784">
                        <c:v>0.96045197740112997</c:v>
                      </c:pt>
                      <c:pt idx="785">
                        <c:v>0.96045197740112997</c:v>
                      </c:pt>
                      <c:pt idx="786">
                        <c:v>0.96045197740112997</c:v>
                      </c:pt>
                      <c:pt idx="787">
                        <c:v>0.96045197740112997</c:v>
                      </c:pt>
                      <c:pt idx="788">
                        <c:v>0.96045197740112997</c:v>
                      </c:pt>
                      <c:pt idx="789">
                        <c:v>0.96045197740112997</c:v>
                      </c:pt>
                      <c:pt idx="790">
                        <c:v>0.96045197740112997</c:v>
                      </c:pt>
                      <c:pt idx="791">
                        <c:v>0.96045197740112997</c:v>
                      </c:pt>
                      <c:pt idx="792">
                        <c:v>0.96153846153846201</c:v>
                      </c:pt>
                      <c:pt idx="793">
                        <c:v>0.96153846153846201</c:v>
                      </c:pt>
                      <c:pt idx="794">
                        <c:v>0.96153846153846201</c:v>
                      </c:pt>
                      <c:pt idx="795">
                        <c:v>0.96153846153846201</c:v>
                      </c:pt>
                      <c:pt idx="796">
                        <c:v>0.96153846153846201</c:v>
                      </c:pt>
                      <c:pt idx="797">
                        <c:v>0.96153846153846201</c:v>
                      </c:pt>
                      <c:pt idx="798">
                        <c:v>0.96153846153846201</c:v>
                      </c:pt>
                      <c:pt idx="799">
                        <c:v>0.96153846153846201</c:v>
                      </c:pt>
                      <c:pt idx="800">
                        <c:v>0.96153846153846201</c:v>
                      </c:pt>
                      <c:pt idx="801">
                        <c:v>0.96153846153846201</c:v>
                      </c:pt>
                      <c:pt idx="802">
                        <c:v>0.96153846153846201</c:v>
                      </c:pt>
                      <c:pt idx="803">
                        <c:v>0.96153846153846201</c:v>
                      </c:pt>
                      <c:pt idx="804">
                        <c:v>0.96153846153846201</c:v>
                      </c:pt>
                      <c:pt idx="805">
                        <c:v>0.96153846153846201</c:v>
                      </c:pt>
                      <c:pt idx="806">
                        <c:v>0.96153846153846201</c:v>
                      </c:pt>
                      <c:pt idx="807">
                        <c:v>0.96153846153846201</c:v>
                      </c:pt>
                      <c:pt idx="808">
                        <c:v>0.96153846153846201</c:v>
                      </c:pt>
                      <c:pt idx="809">
                        <c:v>0.96153846153846201</c:v>
                      </c:pt>
                      <c:pt idx="810">
                        <c:v>0.96153846153846201</c:v>
                      </c:pt>
                      <c:pt idx="811">
                        <c:v>0.96153846153846201</c:v>
                      </c:pt>
                      <c:pt idx="812">
                        <c:v>0.96153846153846201</c:v>
                      </c:pt>
                      <c:pt idx="813">
                        <c:v>0.96153846153846201</c:v>
                      </c:pt>
                      <c:pt idx="814">
                        <c:v>0.96153846153846201</c:v>
                      </c:pt>
                      <c:pt idx="815">
                        <c:v>0.96153846153846201</c:v>
                      </c:pt>
                      <c:pt idx="816">
                        <c:v>0.96153846153846201</c:v>
                      </c:pt>
                      <c:pt idx="817">
                        <c:v>0.96153846153846201</c:v>
                      </c:pt>
                      <c:pt idx="818">
                        <c:v>0.96164692611393099</c:v>
                      </c:pt>
                      <c:pt idx="819">
                        <c:v>0.96164692611393099</c:v>
                      </c:pt>
                      <c:pt idx="820">
                        <c:v>0.96164692611393099</c:v>
                      </c:pt>
                      <c:pt idx="821">
                        <c:v>0.96164692611393099</c:v>
                      </c:pt>
                      <c:pt idx="822">
                        <c:v>0.96164692611393099</c:v>
                      </c:pt>
                      <c:pt idx="823">
                        <c:v>0.96164692611393099</c:v>
                      </c:pt>
                      <c:pt idx="824">
                        <c:v>0.96164692611393099</c:v>
                      </c:pt>
                      <c:pt idx="825">
                        <c:v>0.96164692611393099</c:v>
                      </c:pt>
                      <c:pt idx="826">
                        <c:v>0.96164692611393099</c:v>
                      </c:pt>
                      <c:pt idx="827">
                        <c:v>0.96175478065241904</c:v>
                      </c:pt>
                      <c:pt idx="828">
                        <c:v>0.96175478065241904</c:v>
                      </c:pt>
                      <c:pt idx="829">
                        <c:v>0.96175478065241904</c:v>
                      </c:pt>
                      <c:pt idx="830">
                        <c:v>0.96175478065241904</c:v>
                      </c:pt>
                      <c:pt idx="831">
                        <c:v>0.96175478065241904</c:v>
                      </c:pt>
                      <c:pt idx="832">
                        <c:v>0.96067415730337102</c:v>
                      </c:pt>
                      <c:pt idx="833">
                        <c:v>0.96078431372549</c:v>
                      </c:pt>
                      <c:pt idx="834">
                        <c:v>0.96078431372549</c:v>
                      </c:pt>
                      <c:pt idx="835">
                        <c:v>0.96078431372549</c:v>
                      </c:pt>
                      <c:pt idx="836">
                        <c:v>0.96078431372549</c:v>
                      </c:pt>
                      <c:pt idx="837">
                        <c:v>0.96078431372549</c:v>
                      </c:pt>
                      <c:pt idx="838">
                        <c:v>0.96078431372549</c:v>
                      </c:pt>
                      <c:pt idx="839">
                        <c:v>0.96078431372549</c:v>
                      </c:pt>
                      <c:pt idx="840">
                        <c:v>0.960893854748603</c:v>
                      </c:pt>
                      <c:pt idx="841">
                        <c:v>0.960893854748603</c:v>
                      </c:pt>
                      <c:pt idx="842">
                        <c:v>0.960893854748603</c:v>
                      </c:pt>
                      <c:pt idx="843">
                        <c:v>0.960893854748603</c:v>
                      </c:pt>
                      <c:pt idx="844">
                        <c:v>0.960893854748603</c:v>
                      </c:pt>
                      <c:pt idx="845">
                        <c:v>0.95982142857142905</c:v>
                      </c:pt>
                      <c:pt idx="846">
                        <c:v>0.95993322203672804</c:v>
                      </c:pt>
                      <c:pt idx="847">
                        <c:v>0.95993322203672804</c:v>
                      </c:pt>
                      <c:pt idx="848">
                        <c:v>0.95993322203672804</c:v>
                      </c:pt>
                      <c:pt idx="849">
                        <c:v>0.95993322203672804</c:v>
                      </c:pt>
                      <c:pt idx="850">
                        <c:v>0.95993322203672804</c:v>
                      </c:pt>
                      <c:pt idx="851">
                        <c:v>0.95993322203672804</c:v>
                      </c:pt>
                      <c:pt idx="852">
                        <c:v>0.95993322203672804</c:v>
                      </c:pt>
                      <c:pt idx="853">
                        <c:v>0.95993322203672804</c:v>
                      </c:pt>
                      <c:pt idx="854">
                        <c:v>0.96004439511653705</c:v>
                      </c:pt>
                      <c:pt idx="855">
                        <c:v>0.96004439511653705</c:v>
                      </c:pt>
                      <c:pt idx="856">
                        <c:v>0.95898004434589801</c:v>
                      </c:pt>
                      <c:pt idx="857">
                        <c:v>0.95898004434589801</c:v>
                      </c:pt>
                      <c:pt idx="858">
                        <c:v>0.95898004434589801</c:v>
                      </c:pt>
                      <c:pt idx="859">
                        <c:v>0.95898004434589801</c:v>
                      </c:pt>
                      <c:pt idx="860">
                        <c:v>0.95898004434589801</c:v>
                      </c:pt>
                      <c:pt idx="861">
                        <c:v>0.95898004434589801</c:v>
                      </c:pt>
                      <c:pt idx="862">
                        <c:v>0.95898004434589801</c:v>
                      </c:pt>
                      <c:pt idx="863">
                        <c:v>0.95898004434589801</c:v>
                      </c:pt>
                      <c:pt idx="864">
                        <c:v>0.95909342177998902</c:v>
                      </c:pt>
                      <c:pt idx="865">
                        <c:v>0.95909342177998902</c:v>
                      </c:pt>
                      <c:pt idx="866">
                        <c:v>0.95909342177998902</c:v>
                      </c:pt>
                      <c:pt idx="867">
                        <c:v>0.95909342177998902</c:v>
                      </c:pt>
                      <c:pt idx="868">
                        <c:v>0.95909342177998902</c:v>
                      </c:pt>
                      <c:pt idx="869">
                        <c:v>0.95909342177998902</c:v>
                      </c:pt>
                      <c:pt idx="870">
                        <c:v>0.95803423522915498</c:v>
                      </c:pt>
                      <c:pt idx="871">
                        <c:v>0.95803423522915498</c:v>
                      </c:pt>
                      <c:pt idx="872">
                        <c:v>0.95803423522915498</c:v>
                      </c:pt>
                      <c:pt idx="873">
                        <c:v>0.95803423522915498</c:v>
                      </c:pt>
                      <c:pt idx="874">
                        <c:v>0.95814977973568305</c:v>
                      </c:pt>
                      <c:pt idx="875">
                        <c:v>0.95814977973568305</c:v>
                      </c:pt>
                      <c:pt idx="876">
                        <c:v>0.95814977973568305</c:v>
                      </c:pt>
                      <c:pt idx="877">
                        <c:v>0.95814977973568305</c:v>
                      </c:pt>
                      <c:pt idx="878">
                        <c:v>0.95709570957095702</c:v>
                      </c:pt>
                      <c:pt idx="879">
                        <c:v>0.95709570957095702</c:v>
                      </c:pt>
                      <c:pt idx="880">
                        <c:v>0.95709570957095702</c:v>
                      </c:pt>
                      <c:pt idx="881">
                        <c:v>0.95709570957095702</c:v>
                      </c:pt>
                      <c:pt idx="882">
                        <c:v>0.95709570957095702</c:v>
                      </c:pt>
                      <c:pt idx="883">
                        <c:v>0.95709570957095702</c:v>
                      </c:pt>
                      <c:pt idx="884">
                        <c:v>0.95709570957095702</c:v>
                      </c:pt>
                      <c:pt idx="885">
                        <c:v>0.95721338453099303</c:v>
                      </c:pt>
                      <c:pt idx="886">
                        <c:v>0.95616438356164402</c:v>
                      </c:pt>
                      <c:pt idx="887">
                        <c:v>0.95616438356164402</c:v>
                      </c:pt>
                      <c:pt idx="888">
                        <c:v>0.95616438356164402</c:v>
                      </c:pt>
                      <c:pt idx="889">
                        <c:v>0.95616438356164402</c:v>
                      </c:pt>
                      <c:pt idx="890">
                        <c:v>0.95616438356164402</c:v>
                      </c:pt>
                      <c:pt idx="891">
                        <c:v>0.95616438356164402</c:v>
                      </c:pt>
                      <c:pt idx="892">
                        <c:v>0.95616438356164402</c:v>
                      </c:pt>
                      <c:pt idx="893">
                        <c:v>0.95616438356164402</c:v>
                      </c:pt>
                      <c:pt idx="894">
                        <c:v>0.95616438356164402</c:v>
                      </c:pt>
                      <c:pt idx="895">
                        <c:v>0.95616438356164402</c:v>
                      </c:pt>
                      <c:pt idx="896">
                        <c:v>0.95628415300546399</c:v>
                      </c:pt>
                      <c:pt idx="897">
                        <c:v>0.95628415300546399</c:v>
                      </c:pt>
                      <c:pt idx="898">
                        <c:v>0.95628415300546399</c:v>
                      </c:pt>
                      <c:pt idx="899">
                        <c:v>0.95628415300546399</c:v>
                      </c:pt>
                      <c:pt idx="900">
                        <c:v>0.95628415300546399</c:v>
                      </c:pt>
                      <c:pt idx="901">
                        <c:v>0.95628415300546399</c:v>
                      </c:pt>
                      <c:pt idx="902">
                        <c:v>0.95628415300546399</c:v>
                      </c:pt>
                      <c:pt idx="903">
                        <c:v>0.95628415300546399</c:v>
                      </c:pt>
                      <c:pt idx="904">
                        <c:v>0.95628415300546399</c:v>
                      </c:pt>
                      <c:pt idx="905">
                        <c:v>0.95640326975476797</c:v>
                      </c:pt>
                      <c:pt idx="906">
                        <c:v>0.95640326975476797</c:v>
                      </c:pt>
                      <c:pt idx="907">
                        <c:v>0.95640326975476797</c:v>
                      </c:pt>
                      <c:pt idx="908">
                        <c:v>0.95640326975476797</c:v>
                      </c:pt>
                      <c:pt idx="909">
                        <c:v>0.95640326975476797</c:v>
                      </c:pt>
                      <c:pt idx="910">
                        <c:v>0.95640326975476797</c:v>
                      </c:pt>
                      <c:pt idx="911">
                        <c:v>0.95640326975476797</c:v>
                      </c:pt>
                      <c:pt idx="912">
                        <c:v>0.95652173913043503</c:v>
                      </c:pt>
                      <c:pt idx="913">
                        <c:v>0.95652173913043503</c:v>
                      </c:pt>
                      <c:pt idx="914">
                        <c:v>0.95652173913043503</c:v>
                      </c:pt>
                      <c:pt idx="915">
                        <c:v>0.95652173913043503</c:v>
                      </c:pt>
                      <c:pt idx="916">
                        <c:v>0.95652173913043503</c:v>
                      </c:pt>
                      <c:pt idx="917">
                        <c:v>0.95652173913043503</c:v>
                      </c:pt>
                      <c:pt idx="918">
                        <c:v>0.95652173913043503</c:v>
                      </c:pt>
                      <c:pt idx="919">
                        <c:v>0.95652173913043503</c:v>
                      </c:pt>
                      <c:pt idx="920">
                        <c:v>0.95652173913043503</c:v>
                      </c:pt>
                      <c:pt idx="921">
                        <c:v>0.95663956639566405</c:v>
                      </c:pt>
                      <c:pt idx="922">
                        <c:v>0.95663956639566405</c:v>
                      </c:pt>
                      <c:pt idx="923">
                        <c:v>0.95663956639566405</c:v>
                      </c:pt>
                      <c:pt idx="924">
                        <c:v>0.95663956639566405</c:v>
                      </c:pt>
                      <c:pt idx="925">
                        <c:v>0.95663956639566405</c:v>
                      </c:pt>
                      <c:pt idx="926">
                        <c:v>0.95663956639566405</c:v>
                      </c:pt>
                      <c:pt idx="927">
                        <c:v>0.95663956639566405</c:v>
                      </c:pt>
                      <c:pt idx="928">
                        <c:v>0.95663956639566405</c:v>
                      </c:pt>
                      <c:pt idx="929">
                        <c:v>0.95663956639566405</c:v>
                      </c:pt>
                      <c:pt idx="930">
                        <c:v>0.95663956639566405</c:v>
                      </c:pt>
                      <c:pt idx="931">
                        <c:v>0.95663956639566405</c:v>
                      </c:pt>
                      <c:pt idx="932">
                        <c:v>0.95675675675675698</c:v>
                      </c:pt>
                      <c:pt idx="933">
                        <c:v>0.95675675675675698</c:v>
                      </c:pt>
                      <c:pt idx="934">
                        <c:v>0.95675675675675698</c:v>
                      </c:pt>
                      <c:pt idx="935">
                        <c:v>0.95675675675675698</c:v>
                      </c:pt>
                      <c:pt idx="936">
                        <c:v>0.95675675675675698</c:v>
                      </c:pt>
                      <c:pt idx="937">
                        <c:v>0.95675675675675698</c:v>
                      </c:pt>
                      <c:pt idx="938">
                        <c:v>0.95779220779220797</c:v>
                      </c:pt>
                      <c:pt idx="939">
                        <c:v>0.95779220779220797</c:v>
                      </c:pt>
                      <c:pt idx="940">
                        <c:v>0.95779220779220797</c:v>
                      </c:pt>
                      <c:pt idx="941">
                        <c:v>0.95779220779220797</c:v>
                      </c:pt>
                      <c:pt idx="942">
                        <c:v>0.95779220779220797</c:v>
                      </c:pt>
                      <c:pt idx="943">
                        <c:v>0.95779220779220797</c:v>
                      </c:pt>
                      <c:pt idx="944">
                        <c:v>0.957906098219104</c:v>
                      </c:pt>
                      <c:pt idx="945">
                        <c:v>0.957906098219104</c:v>
                      </c:pt>
                      <c:pt idx="946">
                        <c:v>0.957906098219104</c:v>
                      </c:pt>
                      <c:pt idx="947">
                        <c:v>0.957906098219104</c:v>
                      </c:pt>
                      <c:pt idx="948">
                        <c:v>0.957906098219104</c:v>
                      </c:pt>
                      <c:pt idx="949">
                        <c:v>0.957906098219104</c:v>
                      </c:pt>
                      <c:pt idx="950">
                        <c:v>0.957906098219104</c:v>
                      </c:pt>
                      <c:pt idx="951">
                        <c:v>0.95687331536388198</c:v>
                      </c:pt>
                      <c:pt idx="952">
                        <c:v>0.95687331536388198</c:v>
                      </c:pt>
                      <c:pt idx="953">
                        <c:v>0.95687331536388198</c:v>
                      </c:pt>
                      <c:pt idx="954">
                        <c:v>0.95687331536388198</c:v>
                      </c:pt>
                      <c:pt idx="955">
                        <c:v>0.95687331536388198</c:v>
                      </c:pt>
                      <c:pt idx="956">
                        <c:v>0.95687331536388198</c:v>
                      </c:pt>
                      <c:pt idx="957">
                        <c:v>0.956989247311828</c:v>
                      </c:pt>
                      <c:pt idx="958">
                        <c:v>0.956989247311828</c:v>
                      </c:pt>
                      <c:pt idx="959">
                        <c:v>0.956989247311828</c:v>
                      </c:pt>
                      <c:pt idx="960">
                        <c:v>0.956989247311828</c:v>
                      </c:pt>
                      <c:pt idx="961">
                        <c:v>0.956989247311828</c:v>
                      </c:pt>
                      <c:pt idx="962">
                        <c:v>0.956989247311828</c:v>
                      </c:pt>
                      <c:pt idx="963">
                        <c:v>0.956989247311828</c:v>
                      </c:pt>
                      <c:pt idx="964">
                        <c:v>0.95710455764075097</c:v>
                      </c:pt>
                      <c:pt idx="965">
                        <c:v>0.95710455764075097</c:v>
                      </c:pt>
                      <c:pt idx="966">
                        <c:v>0.95710455764075097</c:v>
                      </c:pt>
                      <c:pt idx="967">
                        <c:v>0.95607927155865002</c:v>
                      </c:pt>
                      <c:pt idx="968">
                        <c:v>0.95607927155865002</c:v>
                      </c:pt>
                      <c:pt idx="969">
                        <c:v>0.95607927155865002</c:v>
                      </c:pt>
                      <c:pt idx="970">
                        <c:v>0.95607927155865002</c:v>
                      </c:pt>
                      <c:pt idx="971">
                        <c:v>0.95607927155865002</c:v>
                      </c:pt>
                      <c:pt idx="972">
                        <c:v>0.95607927155865002</c:v>
                      </c:pt>
                      <c:pt idx="973">
                        <c:v>0.95607927155865002</c:v>
                      </c:pt>
                      <c:pt idx="974">
                        <c:v>0.95607927155865002</c:v>
                      </c:pt>
                      <c:pt idx="975">
                        <c:v>0.95619658119658102</c:v>
                      </c:pt>
                      <c:pt idx="976">
                        <c:v>0.95619658119658102</c:v>
                      </c:pt>
                      <c:pt idx="977">
                        <c:v>0.95517609391675495</c:v>
                      </c:pt>
                      <c:pt idx="978">
                        <c:v>0.95517609391675495</c:v>
                      </c:pt>
                      <c:pt idx="979">
                        <c:v>0.95517609391675495</c:v>
                      </c:pt>
                      <c:pt idx="980">
                        <c:v>0.95517609391675495</c:v>
                      </c:pt>
                      <c:pt idx="981">
                        <c:v>0.95517609391675495</c:v>
                      </c:pt>
                      <c:pt idx="982">
                        <c:v>0.95517609391675495</c:v>
                      </c:pt>
                      <c:pt idx="983">
                        <c:v>0.95517609391675495</c:v>
                      </c:pt>
                      <c:pt idx="984">
                        <c:v>0.95517609391675495</c:v>
                      </c:pt>
                      <c:pt idx="985">
                        <c:v>0.95517609391675495</c:v>
                      </c:pt>
                      <c:pt idx="986">
                        <c:v>0.95517609391675495</c:v>
                      </c:pt>
                      <c:pt idx="987">
                        <c:v>0.95415778251599204</c:v>
                      </c:pt>
                      <c:pt idx="988">
                        <c:v>0.95415778251599204</c:v>
                      </c:pt>
                      <c:pt idx="989">
                        <c:v>0.95415778251599204</c:v>
                      </c:pt>
                      <c:pt idx="990">
                        <c:v>0.95415778251599204</c:v>
                      </c:pt>
                      <c:pt idx="991">
                        <c:v>0.95415778251599204</c:v>
                      </c:pt>
                      <c:pt idx="992">
                        <c:v>0.95415778251599204</c:v>
                      </c:pt>
                      <c:pt idx="993">
                        <c:v>0.95415778251599204</c:v>
                      </c:pt>
                      <c:pt idx="994">
                        <c:v>0.95415778251599204</c:v>
                      </c:pt>
                      <c:pt idx="995">
                        <c:v>0.95415778251599204</c:v>
                      </c:pt>
                      <c:pt idx="996">
                        <c:v>0.95415778251599204</c:v>
                      </c:pt>
                      <c:pt idx="997">
                        <c:v>0.95415778251599204</c:v>
                      </c:pt>
                      <c:pt idx="998">
                        <c:v>0.95415778251599204</c:v>
                      </c:pt>
                      <c:pt idx="999">
                        <c:v>0.95415778251599204</c:v>
                      </c:pt>
                      <c:pt idx="1000">
                        <c:v>0.95415778251599204</c:v>
                      </c:pt>
                      <c:pt idx="1001">
                        <c:v>0.95415778251599204</c:v>
                      </c:pt>
                      <c:pt idx="1002">
                        <c:v>0.95415778251599204</c:v>
                      </c:pt>
                      <c:pt idx="1003">
                        <c:v>0.95415778251599204</c:v>
                      </c:pt>
                      <c:pt idx="1004">
                        <c:v>0.95314164004259905</c:v>
                      </c:pt>
                      <c:pt idx="1005">
                        <c:v>0.95314164004259905</c:v>
                      </c:pt>
                      <c:pt idx="1006">
                        <c:v>0.95301655098771998</c:v>
                      </c:pt>
                      <c:pt idx="1007">
                        <c:v>0.95301655098771998</c:v>
                      </c:pt>
                      <c:pt idx="1008">
                        <c:v>0.95301655098771998</c:v>
                      </c:pt>
                      <c:pt idx="1009">
                        <c:v>0.95301655098771998</c:v>
                      </c:pt>
                      <c:pt idx="1010">
                        <c:v>0.95301655098771998</c:v>
                      </c:pt>
                      <c:pt idx="1011">
                        <c:v>0.95301655098771998</c:v>
                      </c:pt>
                      <c:pt idx="1012">
                        <c:v>0.95301655098771998</c:v>
                      </c:pt>
                      <c:pt idx="1013">
                        <c:v>0.95301655098771998</c:v>
                      </c:pt>
                      <c:pt idx="1014">
                        <c:v>0.95301655098771998</c:v>
                      </c:pt>
                      <c:pt idx="1015">
                        <c:v>0.95301655098771998</c:v>
                      </c:pt>
                      <c:pt idx="1016">
                        <c:v>0.95301655098771998</c:v>
                      </c:pt>
                      <c:pt idx="1017">
                        <c:v>0.95301655098771998</c:v>
                      </c:pt>
                      <c:pt idx="1018">
                        <c:v>0.95301655098771998</c:v>
                      </c:pt>
                      <c:pt idx="1019">
                        <c:v>0.95301655098771998</c:v>
                      </c:pt>
                      <c:pt idx="1020">
                        <c:v>0.95301655098771998</c:v>
                      </c:pt>
                      <c:pt idx="1021">
                        <c:v>0.95301655098771998</c:v>
                      </c:pt>
                      <c:pt idx="1022">
                        <c:v>0.95199999999999996</c:v>
                      </c:pt>
                      <c:pt idx="1023">
                        <c:v>0.95199999999999996</c:v>
                      </c:pt>
                      <c:pt idx="1024">
                        <c:v>0.95199999999999996</c:v>
                      </c:pt>
                      <c:pt idx="1025">
                        <c:v>0.95199999999999996</c:v>
                      </c:pt>
                      <c:pt idx="1026">
                        <c:v>0.95212765957446799</c:v>
                      </c:pt>
                      <c:pt idx="1027">
                        <c:v>0.95212765957446799</c:v>
                      </c:pt>
                      <c:pt idx="1028">
                        <c:v>0.95212765957446799</c:v>
                      </c:pt>
                      <c:pt idx="1029">
                        <c:v>0.95212765957446799</c:v>
                      </c:pt>
                      <c:pt idx="1030">
                        <c:v>0.95212765957446799</c:v>
                      </c:pt>
                      <c:pt idx="1031">
                        <c:v>0.95111583421891599</c:v>
                      </c:pt>
                      <c:pt idx="1032">
                        <c:v>0.95111583421891599</c:v>
                      </c:pt>
                      <c:pt idx="1033">
                        <c:v>0.95111583421891599</c:v>
                      </c:pt>
                      <c:pt idx="1034">
                        <c:v>0.95111583421891599</c:v>
                      </c:pt>
                      <c:pt idx="1035">
                        <c:v>0.95111583421891599</c:v>
                      </c:pt>
                      <c:pt idx="1036">
                        <c:v>0.95111583421891599</c:v>
                      </c:pt>
                      <c:pt idx="1037">
                        <c:v>0.95111583421891599</c:v>
                      </c:pt>
                      <c:pt idx="1038">
                        <c:v>0.95111583421891599</c:v>
                      </c:pt>
                      <c:pt idx="1039">
                        <c:v>0.95111583421891599</c:v>
                      </c:pt>
                      <c:pt idx="1040">
                        <c:v>0.95111583421891599</c:v>
                      </c:pt>
                      <c:pt idx="1041">
                        <c:v>0.95111583421891599</c:v>
                      </c:pt>
                      <c:pt idx="1042">
                        <c:v>0.95111583421891599</c:v>
                      </c:pt>
                      <c:pt idx="1043">
                        <c:v>0.95111583421891599</c:v>
                      </c:pt>
                      <c:pt idx="1044">
                        <c:v>0.95111583421891599</c:v>
                      </c:pt>
                      <c:pt idx="1045">
                        <c:v>0.95111583421891599</c:v>
                      </c:pt>
                      <c:pt idx="1046">
                        <c:v>0.95111583421891599</c:v>
                      </c:pt>
                      <c:pt idx="1047">
                        <c:v>0.95111583421891599</c:v>
                      </c:pt>
                      <c:pt idx="1048">
                        <c:v>0.95111583421891599</c:v>
                      </c:pt>
                      <c:pt idx="1049">
                        <c:v>0.95111583421891599</c:v>
                      </c:pt>
                      <c:pt idx="1050">
                        <c:v>0.95111583421891599</c:v>
                      </c:pt>
                      <c:pt idx="1051">
                        <c:v>0.95111583421891599</c:v>
                      </c:pt>
                      <c:pt idx="1052">
                        <c:v>0.95111583421891599</c:v>
                      </c:pt>
                      <c:pt idx="1053">
                        <c:v>0.95111583421891599</c:v>
                      </c:pt>
                      <c:pt idx="1054">
                        <c:v>0.95111583421891599</c:v>
                      </c:pt>
                      <c:pt idx="1055">
                        <c:v>0.95111583421891599</c:v>
                      </c:pt>
                      <c:pt idx="1056">
                        <c:v>0.95111583421891599</c:v>
                      </c:pt>
                      <c:pt idx="1057">
                        <c:v>0.95111583421891599</c:v>
                      </c:pt>
                      <c:pt idx="1058">
                        <c:v>0.95111583421891599</c:v>
                      </c:pt>
                      <c:pt idx="1059">
                        <c:v>0.95111583421891599</c:v>
                      </c:pt>
                      <c:pt idx="1060">
                        <c:v>0.95111583421891599</c:v>
                      </c:pt>
                      <c:pt idx="1061">
                        <c:v>0.95111583421891599</c:v>
                      </c:pt>
                      <c:pt idx="1062">
                        <c:v>0.95111583421891599</c:v>
                      </c:pt>
                      <c:pt idx="1063">
                        <c:v>0.95111583421891599</c:v>
                      </c:pt>
                      <c:pt idx="1064">
                        <c:v>0.95111583421891599</c:v>
                      </c:pt>
                      <c:pt idx="1065">
                        <c:v>0.95111583421891599</c:v>
                      </c:pt>
                      <c:pt idx="1066">
                        <c:v>0.95111583421891599</c:v>
                      </c:pt>
                      <c:pt idx="1067">
                        <c:v>0.95111583421891599</c:v>
                      </c:pt>
                      <c:pt idx="1068">
                        <c:v>0.95111583421891599</c:v>
                      </c:pt>
                      <c:pt idx="1069">
                        <c:v>0.95111583421891599</c:v>
                      </c:pt>
                      <c:pt idx="1070">
                        <c:v>0.95111583421891599</c:v>
                      </c:pt>
                      <c:pt idx="1071">
                        <c:v>0.95111583421891599</c:v>
                      </c:pt>
                      <c:pt idx="1072">
                        <c:v>0.95111583421891599</c:v>
                      </c:pt>
                      <c:pt idx="1073">
                        <c:v>0.95111583421891599</c:v>
                      </c:pt>
                      <c:pt idx="1074">
                        <c:v>0.95111583421891599</c:v>
                      </c:pt>
                      <c:pt idx="1075">
                        <c:v>0.95111583421891599</c:v>
                      </c:pt>
                      <c:pt idx="1076">
                        <c:v>0.95111583421891599</c:v>
                      </c:pt>
                      <c:pt idx="1077">
                        <c:v>0.95111583421891599</c:v>
                      </c:pt>
                      <c:pt idx="1078">
                        <c:v>0.95111583421891599</c:v>
                      </c:pt>
                      <c:pt idx="1079">
                        <c:v>0.95111583421891599</c:v>
                      </c:pt>
                      <c:pt idx="1080">
                        <c:v>0.95111583421891599</c:v>
                      </c:pt>
                      <c:pt idx="1081">
                        <c:v>0.95111583421891599</c:v>
                      </c:pt>
                      <c:pt idx="1082">
                        <c:v>0.95111583421891599</c:v>
                      </c:pt>
                      <c:pt idx="1083">
                        <c:v>0.95124536301006901</c:v>
                      </c:pt>
                      <c:pt idx="1084">
                        <c:v>0.95124536301006901</c:v>
                      </c:pt>
                      <c:pt idx="1085">
                        <c:v>0.95124536301006901</c:v>
                      </c:pt>
                      <c:pt idx="1086">
                        <c:v>0.95124536301006901</c:v>
                      </c:pt>
                      <c:pt idx="1087">
                        <c:v>0.95124536301006901</c:v>
                      </c:pt>
                      <c:pt idx="1088">
                        <c:v>0.95124536301006901</c:v>
                      </c:pt>
                      <c:pt idx="1089">
                        <c:v>0.95225464190981401</c:v>
                      </c:pt>
                      <c:pt idx="1090">
                        <c:v>0.95225464190981401</c:v>
                      </c:pt>
                      <c:pt idx="1091">
                        <c:v>0.952380952380952</c:v>
                      </c:pt>
                      <c:pt idx="1092">
                        <c:v>0.952380952380952</c:v>
                      </c:pt>
                      <c:pt idx="1093">
                        <c:v>0.952380952380952</c:v>
                      </c:pt>
                      <c:pt idx="1094">
                        <c:v>0.952380952380952</c:v>
                      </c:pt>
                      <c:pt idx="1095">
                        <c:v>0.952380952380952</c:v>
                      </c:pt>
                      <c:pt idx="1096">
                        <c:v>0.952380952380952</c:v>
                      </c:pt>
                      <c:pt idx="1097">
                        <c:v>0.95250659630606904</c:v>
                      </c:pt>
                      <c:pt idx="1098">
                        <c:v>0.95250659630606904</c:v>
                      </c:pt>
                      <c:pt idx="1099">
                        <c:v>0.95250659630606904</c:v>
                      </c:pt>
                      <c:pt idx="1100">
                        <c:v>0.95250659630606904</c:v>
                      </c:pt>
                      <c:pt idx="1101">
                        <c:v>0.95250659630606904</c:v>
                      </c:pt>
                      <c:pt idx="1102">
                        <c:v>0.95250659630606904</c:v>
                      </c:pt>
                      <c:pt idx="1103">
                        <c:v>0.95263157894736805</c:v>
                      </c:pt>
                      <c:pt idx="1104">
                        <c:v>0.95263157894736805</c:v>
                      </c:pt>
                      <c:pt idx="1105">
                        <c:v>0.95263157894736805</c:v>
                      </c:pt>
                      <c:pt idx="1106">
                        <c:v>0.95263157894736805</c:v>
                      </c:pt>
                      <c:pt idx="1107">
                        <c:v>0.95263157894736805</c:v>
                      </c:pt>
                      <c:pt idx="1108">
                        <c:v>0.95263157894736805</c:v>
                      </c:pt>
                      <c:pt idx="1109">
                        <c:v>0.952755905511811</c:v>
                      </c:pt>
                      <c:pt idx="1110">
                        <c:v>0.952755905511811</c:v>
                      </c:pt>
                      <c:pt idx="1111">
                        <c:v>0.952755905511811</c:v>
                      </c:pt>
                      <c:pt idx="1112">
                        <c:v>0.952755905511811</c:v>
                      </c:pt>
                      <c:pt idx="1113">
                        <c:v>0.952755905511811</c:v>
                      </c:pt>
                      <c:pt idx="1114">
                        <c:v>0.952755905511811</c:v>
                      </c:pt>
                      <c:pt idx="1115">
                        <c:v>0.952755905511811</c:v>
                      </c:pt>
                      <c:pt idx="1116">
                        <c:v>0.95287958115183302</c:v>
                      </c:pt>
                      <c:pt idx="1117">
                        <c:v>0.95287958115183302</c:v>
                      </c:pt>
                      <c:pt idx="1118">
                        <c:v>0.95287958115183302</c:v>
                      </c:pt>
                      <c:pt idx="1119">
                        <c:v>0.95287958115183302</c:v>
                      </c:pt>
                      <c:pt idx="1120">
                        <c:v>0.95287958115183302</c:v>
                      </c:pt>
                      <c:pt idx="1121">
                        <c:v>0.95287958115183302</c:v>
                      </c:pt>
                      <c:pt idx="1122">
                        <c:v>0.95300261096605798</c:v>
                      </c:pt>
                      <c:pt idx="1123">
                        <c:v>0.95300261096605798</c:v>
                      </c:pt>
                      <c:pt idx="1124">
                        <c:v>0.95300261096605798</c:v>
                      </c:pt>
                      <c:pt idx="1125">
                        <c:v>0.95300261096605798</c:v>
                      </c:pt>
                      <c:pt idx="1126">
                        <c:v>0.95300261096605798</c:v>
                      </c:pt>
                      <c:pt idx="1127">
                        <c:v>0.95300261096605798</c:v>
                      </c:pt>
                      <c:pt idx="1128">
                        <c:v>0.95300261096605798</c:v>
                      </c:pt>
                      <c:pt idx="1129">
                        <c:v>0.953125</c:v>
                      </c:pt>
                      <c:pt idx="1130">
                        <c:v>0.953125</c:v>
                      </c:pt>
                      <c:pt idx="1131">
                        <c:v>0.953125</c:v>
                      </c:pt>
                      <c:pt idx="1132">
                        <c:v>0.953125</c:v>
                      </c:pt>
                      <c:pt idx="1133">
                        <c:v>0.953125</c:v>
                      </c:pt>
                      <c:pt idx="1134">
                        <c:v>0.953125</c:v>
                      </c:pt>
                      <c:pt idx="1135">
                        <c:v>0.953125</c:v>
                      </c:pt>
                      <c:pt idx="1136">
                        <c:v>0.953125</c:v>
                      </c:pt>
                      <c:pt idx="1137">
                        <c:v>0.953125</c:v>
                      </c:pt>
                      <c:pt idx="1138">
                        <c:v>0.953125</c:v>
                      </c:pt>
                      <c:pt idx="1139">
                        <c:v>0.95324675324675301</c:v>
                      </c:pt>
                      <c:pt idx="1140">
                        <c:v>0.95324675324675301</c:v>
                      </c:pt>
                      <c:pt idx="1141">
                        <c:v>0.95324675324675301</c:v>
                      </c:pt>
                      <c:pt idx="1142">
                        <c:v>0.95324675324675301</c:v>
                      </c:pt>
                      <c:pt idx="1143">
                        <c:v>0.952257394914375</c:v>
                      </c:pt>
                      <c:pt idx="1144">
                        <c:v>0.952257394914375</c:v>
                      </c:pt>
                      <c:pt idx="1145">
                        <c:v>0.952257394914375</c:v>
                      </c:pt>
                      <c:pt idx="1146">
                        <c:v>0.952257394914375</c:v>
                      </c:pt>
                      <c:pt idx="1147">
                        <c:v>0.952257394914375</c:v>
                      </c:pt>
                      <c:pt idx="1148">
                        <c:v>0.952257394914375</c:v>
                      </c:pt>
                      <c:pt idx="1149">
                        <c:v>0.952257394914375</c:v>
                      </c:pt>
                      <c:pt idx="1150">
                        <c:v>0.952257394914375</c:v>
                      </c:pt>
                      <c:pt idx="1151">
                        <c:v>0.952257394914375</c:v>
                      </c:pt>
                      <c:pt idx="1152">
                        <c:v>0.952257394914375</c:v>
                      </c:pt>
                      <c:pt idx="1153">
                        <c:v>0.952257394914375</c:v>
                      </c:pt>
                      <c:pt idx="1154">
                        <c:v>0.952257394914375</c:v>
                      </c:pt>
                      <c:pt idx="1155">
                        <c:v>0.952257394914375</c:v>
                      </c:pt>
                      <c:pt idx="1156">
                        <c:v>0.952257394914375</c:v>
                      </c:pt>
                      <c:pt idx="1157">
                        <c:v>0.952257394914375</c:v>
                      </c:pt>
                      <c:pt idx="1158">
                        <c:v>0.952257394914375</c:v>
                      </c:pt>
                      <c:pt idx="1159">
                        <c:v>0.952257394914375</c:v>
                      </c:pt>
                      <c:pt idx="1160">
                        <c:v>0.952257394914375</c:v>
                      </c:pt>
                      <c:pt idx="1161">
                        <c:v>0.952257394914375</c:v>
                      </c:pt>
                      <c:pt idx="1162">
                        <c:v>0.952257394914375</c:v>
                      </c:pt>
                      <c:pt idx="1163">
                        <c:v>0.952257394914375</c:v>
                      </c:pt>
                      <c:pt idx="1164">
                        <c:v>0.952257394914375</c:v>
                      </c:pt>
                      <c:pt idx="1165">
                        <c:v>0.952257394914375</c:v>
                      </c:pt>
                      <c:pt idx="1166">
                        <c:v>0.952257394914375</c:v>
                      </c:pt>
                      <c:pt idx="1167">
                        <c:v>0.952257394914375</c:v>
                      </c:pt>
                      <c:pt idx="1168">
                        <c:v>0.952257394914375</c:v>
                      </c:pt>
                      <c:pt idx="1169">
                        <c:v>0.952257394914375</c:v>
                      </c:pt>
                      <c:pt idx="1170">
                        <c:v>0.95127008812856395</c:v>
                      </c:pt>
                      <c:pt idx="1171">
                        <c:v>0.95127008812856395</c:v>
                      </c:pt>
                      <c:pt idx="1172">
                        <c:v>0.95127008812856395</c:v>
                      </c:pt>
                      <c:pt idx="1173">
                        <c:v>0.95127008812856395</c:v>
                      </c:pt>
                      <c:pt idx="1174">
                        <c:v>0.95127008812856395</c:v>
                      </c:pt>
                      <c:pt idx="1175">
                        <c:v>0.95127008812856395</c:v>
                      </c:pt>
                      <c:pt idx="1176">
                        <c:v>0.95127008812856395</c:v>
                      </c:pt>
                      <c:pt idx="1177">
                        <c:v>0.95127008812856395</c:v>
                      </c:pt>
                      <c:pt idx="1178">
                        <c:v>0.95127008812856395</c:v>
                      </c:pt>
                      <c:pt idx="1179">
                        <c:v>0.95127008812856395</c:v>
                      </c:pt>
                      <c:pt idx="1180">
                        <c:v>0.95127008812856395</c:v>
                      </c:pt>
                      <c:pt idx="1181">
                        <c:v>0.95028482651475898</c:v>
                      </c:pt>
                      <c:pt idx="1182">
                        <c:v>0.95028482651475898</c:v>
                      </c:pt>
                      <c:pt idx="1183">
                        <c:v>0.95028482651475898</c:v>
                      </c:pt>
                      <c:pt idx="1184">
                        <c:v>0.95028482651475898</c:v>
                      </c:pt>
                      <c:pt idx="1185">
                        <c:v>0.95028482651475898</c:v>
                      </c:pt>
                      <c:pt idx="1186">
                        <c:v>0.95028482651475898</c:v>
                      </c:pt>
                      <c:pt idx="1187">
                        <c:v>0.95028482651475898</c:v>
                      </c:pt>
                      <c:pt idx="1188">
                        <c:v>0.95028482651475898</c:v>
                      </c:pt>
                      <c:pt idx="1189">
                        <c:v>0.95028482651475898</c:v>
                      </c:pt>
                      <c:pt idx="1190">
                        <c:v>0.95028482651475898</c:v>
                      </c:pt>
                      <c:pt idx="1191">
                        <c:v>0.95028482651475898</c:v>
                      </c:pt>
                      <c:pt idx="1192">
                        <c:v>0.95028482651475898</c:v>
                      </c:pt>
                      <c:pt idx="1193">
                        <c:v>0.95028482651475898</c:v>
                      </c:pt>
                      <c:pt idx="1194">
                        <c:v>0.95028482651475898</c:v>
                      </c:pt>
                      <c:pt idx="1195">
                        <c:v>0.95028482651475898</c:v>
                      </c:pt>
                      <c:pt idx="1196">
                        <c:v>0.95028482651475898</c:v>
                      </c:pt>
                      <c:pt idx="1197">
                        <c:v>0.95028482651475898</c:v>
                      </c:pt>
                      <c:pt idx="1198">
                        <c:v>0.95028482651475898</c:v>
                      </c:pt>
                      <c:pt idx="1199">
                        <c:v>0.95028482651475898</c:v>
                      </c:pt>
                      <c:pt idx="1200">
                        <c:v>0.95028482651475898</c:v>
                      </c:pt>
                      <c:pt idx="1201">
                        <c:v>0.95028482651475898</c:v>
                      </c:pt>
                      <c:pt idx="1202">
                        <c:v>0.95028482651475898</c:v>
                      </c:pt>
                      <c:pt idx="1203">
                        <c:v>0.95028482651475898</c:v>
                      </c:pt>
                      <c:pt idx="1204">
                        <c:v>0.95028482651475898</c:v>
                      </c:pt>
                      <c:pt idx="1205">
                        <c:v>0.95028482651475898</c:v>
                      </c:pt>
                      <c:pt idx="1206">
                        <c:v>0.95028482651475898</c:v>
                      </c:pt>
                      <c:pt idx="1207">
                        <c:v>0.95028482651475898</c:v>
                      </c:pt>
                      <c:pt idx="1208">
                        <c:v>0.95028482651475898</c:v>
                      </c:pt>
                      <c:pt idx="1209">
                        <c:v>0.95028482651475898</c:v>
                      </c:pt>
                      <c:pt idx="1210">
                        <c:v>0.95028482651475898</c:v>
                      </c:pt>
                      <c:pt idx="1211">
                        <c:v>0.95041322314049603</c:v>
                      </c:pt>
                      <c:pt idx="1212">
                        <c:v>0.95041322314049603</c:v>
                      </c:pt>
                      <c:pt idx="1213">
                        <c:v>0.95041322314049603</c:v>
                      </c:pt>
                      <c:pt idx="1214">
                        <c:v>0.95041322314049603</c:v>
                      </c:pt>
                      <c:pt idx="1215">
                        <c:v>0.95041322314049603</c:v>
                      </c:pt>
                      <c:pt idx="1216">
                        <c:v>0.95041322314049603</c:v>
                      </c:pt>
                      <c:pt idx="1217">
                        <c:v>0.95041322314049603</c:v>
                      </c:pt>
                      <c:pt idx="1218">
                        <c:v>0.95041322314049603</c:v>
                      </c:pt>
                      <c:pt idx="1219">
                        <c:v>0.95041322314049603</c:v>
                      </c:pt>
                      <c:pt idx="1220">
                        <c:v>0.95041322314049603</c:v>
                      </c:pt>
                      <c:pt idx="1221">
                        <c:v>0.95054095826893403</c:v>
                      </c:pt>
                      <c:pt idx="1222">
                        <c:v>0.95054095826893403</c:v>
                      </c:pt>
                      <c:pt idx="1223">
                        <c:v>0.95054095826893403</c:v>
                      </c:pt>
                      <c:pt idx="1224">
                        <c:v>0.95054095826893403</c:v>
                      </c:pt>
                      <c:pt idx="1225">
                        <c:v>0.95054095826893403</c:v>
                      </c:pt>
                      <c:pt idx="1226">
                        <c:v>0.95054095826893403</c:v>
                      </c:pt>
                      <c:pt idx="1227">
                        <c:v>0.95066803699897195</c:v>
                      </c:pt>
                      <c:pt idx="1228">
                        <c:v>0.95066803699897195</c:v>
                      </c:pt>
                      <c:pt idx="1229">
                        <c:v>0.95066803699897195</c:v>
                      </c:pt>
                      <c:pt idx="1230">
                        <c:v>0.95066803699897195</c:v>
                      </c:pt>
                      <c:pt idx="1231">
                        <c:v>0.95079446437724202</c:v>
                      </c:pt>
                      <c:pt idx="1232">
                        <c:v>0.95079446437724202</c:v>
                      </c:pt>
                      <c:pt idx="1233">
                        <c:v>0.95079446437724202</c:v>
                      </c:pt>
                      <c:pt idx="1234">
                        <c:v>0.95079446437724202</c:v>
                      </c:pt>
                      <c:pt idx="1235">
                        <c:v>0.95079446437724202</c:v>
                      </c:pt>
                      <c:pt idx="1236">
                        <c:v>0.95079446437724202</c:v>
                      </c:pt>
                      <c:pt idx="1237">
                        <c:v>0.95092024539877296</c:v>
                      </c:pt>
                      <c:pt idx="1238">
                        <c:v>0.95092024539877296</c:v>
                      </c:pt>
                      <c:pt idx="1239">
                        <c:v>0.95092024539877296</c:v>
                      </c:pt>
                      <c:pt idx="1240">
                        <c:v>0.95092024539877296</c:v>
                      </c:pt>
                      <c:pt idx="1241">
                        <c:v>0.95104538500764901</c:v>
                      </c:pt>
                      <c:pt idx="1242">
                        <c:v>0.95104538500764901</c:v>
                      </c:pt>
                      <c:pt idx="1243">
                        <c:v>0.95104538500764901</c:v>
                      </c:pt>
                      <c:pt idx="1244">
                        <c:v>0.95104538500764901</c:v>
                      </c:pt>
                      <c:pt idx="1245">
                        <c:v>0.95104538500764901</c:v>
                      </c:pt>
                      <c:pt idx="1246">
                        <c:v>0.95116988809766001</c:v>
                      </c:pt>
                      <c:pt idx="1247">
                        <c:v>0.95116988809766001</c:v>
                      </c:pt>
                      <c:pt idx="1248">
                        <c:v>0.95116988809766001</c:v>
                      </c:pt>
                      <c:pt idx="1249">
                        <c:v>0.95116988809766001</c:v>
                      </c:pt>
                      <c:pt idx="1250">
                        <c:v>0.95116988809766001</c:v>
                      </c:pt>
                      <c:pt idx="1251">
                        <c:v>0.95129375951293704</c:v>
                      </c:pt>
                      <c:pt idx="1252">
                        <c:v>0.95129375951293704</c:v>
                      </c:pt>
                      <c:pt idx="1253">
                        <c:v>0.95129375951293704</c:v>
                      </c:pt>
                      <c:pt idx="1254">
                        <c:v>0.95129375951293704</c:v>
                      </c:pt>
                      <c:pt idx="1255">
                        <c:v>0.95129375951293704</c:v>
                      </c:pt>
                      <c:pt idx="1256">
                        <c:v>0.95129375951293704</c:v>
                      </c:pt>
                      <c:pt idx="1257">
                        <c:v>0.95141700404858298</c:v>
                      </c:pt>
                      <c:pt idx="1258">
                        <c:v>0.95141700404858298</c:v>
                      </c:pt>
                      <c:pt idx="1259">
                        <c:v>0.95141700404858298</c:v>
                      </c:pt>
                      <c:pt idx="1260">
                        <c:v>0.95141700404858298</c:v>
                      </c:pt>
                      <c:pt idx="1261">
                        <c:v>0.95141700404858298</c:v>
                      </c:pt>
                      <c:pt idx="1262">
                        <c:v>0.95141700404858298</c:v>
                      </c:pt>
                      <c:pt idx="1263">
                        <c:v>0.95153962645128698</c:v>
                      </c:pt>
                      <c:pt idx="1264">
                        <c:v>0.95153962645128698</c:v>
                      </c:pt>
                      <c:pt idx="1265">
                        <c:v>0.95153962645128698</c:v>
                      </c:pt>
                      <c:pt idx="1266">
                        <c:v>0.95153962645128698</c:v>
                      </c:pt>
                      <c:pt idx="1267">
                        <c:v>0.95153962645128698</c:v>
                      </c:pt>
                      <c:pt idx="1268">
                        <c:v>0.95153962645128698</c:v>
                      </c:pt>
                      <c:pt idx="1269">
                        <c:v>0.95166163141993998</c:v>
                      </c:pt>
                      <c:pt idx="1270">
                        <c:v>0.95166163141993998</c:v>
                      </c:pt>
                      <c:pt idx="1271">
                        <c:v>0.95166163141993998</c:v>
                      </c:pt>
                      <c:pt idx="1272">
                        <c:v>0.95166163141993998</c:v>
                      </c:pt>
                      <c:pt idx="1273">
                        <c:v>0.95166163141993998</c:v>
                      </c:pt>
                      <c:pt idx="1274">
                        <c:v>0.95262096774193505</c:v>
                      </c:pt>
                      <c:pt idx="1275">
                        <c:v>0.95262096774193505</c:v>
                      </c:pt>
                      <c:pt idx="1276">
                        <c:v>0.95262096774193505</c:v>
                      </c:pt>
                      <c:pt idx="1277">
                        <c:v>0.95274007038712905</c:v>
                      </c:pt>
                      <c:pt idx="1278">
                        <c:v>0.95274007038712905</c:v>
                      </c:pt>
                      <c:pt idx="1279">
                        <c:v>0.95274007038712905</c:v>
                      </c:pt>
                      <c:pt idx="1280">
                        <c:v>0.95274007038712905</c:v>
                      </c:pt>
                      <c:pt idx="1281">
                        <c:v>0.95274007038712905</c:v>
                      </c:pt>
                      <c:pt idx="1282">
                        <c:v>0.95274007038712905</c:v>
                      </c:pt>
                      <c:pt idx="1283">
                        <c:v>0.95274007038712905</c:v>
                      </c:pt>
                      <c:pt idx="1284">
                        <c:v>0.95274007038712905</c:v>
                      </c:pt>
                      <c:pt idx="1285">
                        <c:v>0.95274007038712905</c:v>
                      </c:pt>
                      <c:pt idx="1286">
                        <c:v>0.95274007038712905</c:v>
                      </c:pt>
                      <c:pt idx="1287">
                        <c:v>0.95190380761522997</c:v>
                      </c:pt>
                      <c:pt idx="1288">
                        <c:v>0.95190380761522997</c:v>
                      </c:pt>
                      <c:pt idx="1289">
                        <c:v>0.95190380761522997</c:v>
                      </c:pt>
                      <c:pt idx="1290">
                        <c:v>0.95190380761522997</c:v>
                      </c:pt>
                      <c:pt idx="1291">
                        <c:v>0.95190380761522997</c:v>
                      </c:pt>
                      <c:pt idx="1292">
                        <c:v>0.95190380761522997</c:v>
                      </c:pt>
                      <c:pt idx="1293">
                        <c:v>0.95190380761522997</c:v>
                      </c:pt>
                      <c:pt idx="1294">
                        <c:v>0.95190380761522997</c:v>
                      </c:pt>
                      <c:pt idx="1295">
                        <c:v>0.95190380761522997</c:v>
                      </c:pt>
                      <c:pt idx="1296">
                        <c:v>0.95190380761522997</c:v>
                      </c:pt>
                      <c:pt idx="1297">
                        <c:v>0.95190380761522997</c:v>
                      </c:pt>
                      <c:pt idx="1298">
                        <c:v>0.95190380761522997</c:v>
                      </c:pt>
                      <c:pt idx="1299">
                        <c:v>0.95190380761522997</c:v>
                      </c:pt>
                      <c:pt idx="1300">
                        <c:v>0.95095095095095095</c:v>
                      </c:pt>
                      <c:pt idx="1301">
                        <c:v>0.95095095095095095</c:v>
                      </c:pt>
                      <c:pt idx="1302">
                        <c:v>0.95095095095095095</c:v>
                      </c:pt>
                      <c:pt idx="1303">
                        <c:v>0.95095095095095095</c:v>
                      </c:pt>
                      <c:pt idx="1304">
                        <c:v>0.95095095095095095</c:v>
                      </c:pt>
                      <c:pt idx="1305">
                        <c:v>0.95095095095095095</c:v>
                      </c:pt>
                      <c:pt idx="1306">
                        <c:v>0.95095095095095095</c:v>
                      </c:pt>
                      <c:pt idx="1307">
                        <c:v>0.95095095095095095</c:v>
                      </c:pt>
                      <c:pt idx="1308">
                        <c:v>0.95095095095095095</c:v>
                      </c:pt>
                      <c:pt idx="1309">
                        <c:v>0.95095095095095095</c:v>
                      </c:pt>
                      <c:pt idx="1310">
                        <c:v>0.95095095095095095</c:v>
                      </c:pt>
                      <c:pt idx="1311">
                        <c:v>0.95095095095095095</c:v>
                      </c:pt>
                      <c:pt idx="1312">
                        <c:v>0.95095095095095095</c:v>
                      </c:pt>
                      <c:pt idx="1313">
                        <c:v>0.95095095095095095</c:v>
                      </c:pt>
                      <c:pt idx="1314">
                        <c:v>0.95095095095095095</c:v>
                      </c:pt>
                      <c:pt idx="1315">
                        <c:v>0.95082789764174602</c:v>
                      </c:pt>
                      <c:pt idx="1316">
                        <c:v>0.95082789764174602</c:v>
                      </c:pt>
                      <c:pt idx="1317">
                        <c:v>0.95082789764174602</c:v>
                      </c:pt>
                      <c:pt idx="1318">
                        <c:v>0.95082789764174602</c:v>
                      </c:pt>
                      <c:pt idx="1319">
                        <c:v>0.95082789764174602</c:v>
                      </c:pt>
                      <c:pt idx="1320">
                        <c:v>0.95082789764174602</c:v>
                      </c:pt>
                      <c:pt idx="1321">
                        <c:v>0.95082789764174602</c:v>
                      </c:pt>
                      <c:pt idx="1322">
                        <c:v>0.95070422535211296</c:v>
                      </c:pt>
                      <c:pt idx="1323">
                        <c:v>0.95070422535211296</c:v>
                      </c:pt>
                      <c:pt idx="1324">
                        <c:v>0.94974874371859297</c:v>
                      </c:pt>
                      <c:pt idx="1325">
                        <c:v>0.94974874371859297</c:v>
                      </c:pt>
                      <c:pt idx="1326">
                        <c:v>0.94962216624685103</c:v>
                      </c:pt>
                      <c:pt idx="1327">
                        <c:v>0.94962216624685103</c:v>
                      </c:pt>
                      <c:pt idx="1328">
                        <c:v>0.94962216624685103</c:v>
                      </c:pt>
                      <c:pt idx="1329">
                        <c:v>0.94962216624685103</c:v>
                      </c:pt>
                      <c:pt idx="1330">
                        <c:v>0.94962216624685103</c:v>
                      </c:pt>
                      <c:pt idx="1331">
                        <c:v>0.94962216624685103</c:v>
                      </c:pt>
                      <c:pt idx="1332">
                        <c:v>0.94949494949494895</c:v>
                      </c:pt>
                      <c:pt idx="1333">
                        <c:v>0.94949494949494895</c:v>
                      </c:pt>
                      <c:pt idx="1334">
                        <c:v>0.94949494949494895</c:v>
                      </c:pt>
                      <c:pt idx="1335">
                        <c:v>0.94949494949494895</c:v>
                      </c:pt>
                      <c:pt idx="1336">
                        <c:v>0.94853683148335</c:v>
                      </c:pt>
                      <c:pt idx="1337">
                        <c:v>0.94853683148335</c:v>
                      </c:pt>
                      <c:pt idx="1338">
                        <c:v>0.94853683148335</c:v>
                      </c:pt>
                      <c:pt idx="1339">
                        <c:v>0.94853683148335</c:v>
                      </c:pt>
                      <c:pt idx="1340">
                        <c:v>0.94840667678300505</c:v>
                      </c:pt>
                      <c:pt idx="1341">
                        <c:v>0.94840667678300505</c:v>
                      </c:pt>
                      <c:pt idx="1342">
                        <c:v>0.94840667678300505</c:v>
                      </c:pt>
                      <c:pt idx="1343">
                        <c:v>0.94840667678300505</c:v>
                      </c:pt>
                      <c:pt idx="1344">
                        <c:v>0.94840667678300505</c:v>
                      </c:pt>
                      <c:pt idx="1345">
                        <c:v>0.94840667678300505</c:v>
                      </c:pt>
                      <c:pt idx="1346">
                        <c:v>0.94840667678300505</c:v>
                      </c:pt>
                      <c:pt idx="1347">
                        <c:v>0.94840667678300505</c:v>
                      </c:pt>
                      <c:pt idx="1348">
                        <c:v>0.949367088607595</c:v>
                      </c:pt>
                      <c:pt idx="1349">
                        <c:v>0.949367088607595</c:v>
                      </c:pt>
                      <c:pt idx="1350">
                        <c:v>0.949367088607595</c:v>
                      </c:pt>
                      <c:pt idx="1351">
                        <c:v>0.949367088607595</c:v>
                      </c:pt>
                      <c:pt idx="1352">
                        <c:v>0.949367088607595</c:v>
                      </c:pt>
                      <c:pt idx="1353">
                        <c:v>0.949367088607595</c:v>
                      </c:pt>
                      <c:pt idx="1354">
                        <c:v>0.949367088607595</c:v>
                      </c:pt>
                      <c:pt idx="1355">
                        <c:v>0.949367088607595</c:v>
                      </c:pt>
                      <c:pt idx="1356">
                        <c:v>0.949367088607595</c:v>
                      </c:pt>
                      <c:pt idx="1357">
                        <c:v>0.949367088607595</c:v>
                      </c:pt>
                      <c:pt idx="1358">
                        <c:v>0.949367088607595</c:v>
                      </c:pt>
                      <c:pt idx="1359">
                        <c:v>0.949367088607595</c:v>
                      </c:pt>
                      <c:pt idx="1360">
                        <c:v>0.949367088607595</c:v>
                      </c:pt>
                      <c:pt idx="1361">
                        <c:v>0.949367088607595</c:v>
                      </c:pt>
                      <c:pt idx="1362">
                        <c:v>0.949367088607595</c:v>
                      </c:pt>
                      <c:pt idx="1363">
                        <c:v>0.949367088607595</c:v>
                      </c:pt>
                      <c:pt idx="1364">
                        <c:v>0.94949494949494895</c:v>
                      </c:pt>
                      <c:pt idx="1365">
                        <c:v>0.94949494949494895</c:v>
                      </c:pt>
                      <c:pt idx="1366">
                        <c:v>0.94949494949494895</c:v>
                      </c:pt>
                      <c:pt idx="1367">
                        <c:v>0.94949494949494895</c:v>
                      </c:pt>
                      <c:pt idx="1368">
                        <c:v>0.94949494949494895</c:v>
                      </c:pt>
                      <c:pt idx="1369">
                        <c:v>0.94949494949494895</c:v>
                      </c:pt>
                      <c:pt idx="1370">
                        <c:v>0.94949494949494895</c:v>
                      </c:pt>
                      <c:pt idx="1371">
                        <c:v>0.94949494949494895</c:v>
                      </c:pt>
                      <c:pt idx="1372">
                        <c:v>0.94949494949494895</c:v>
                      </c:pt>
                      <c:pt idx="1373">
                        <c:v>0.94949494949494895</c:v>
                      </c:pt>
                      <c:pt idx="1374">
                        <c:v>0.94962216624685103</c:v>
                      </c:pt>
                      <c:pt idx="1375">
                        <c:v>0.94962216624685103</c:v>
                      </c:pt>
                      <c:pt idx="1376">
                        <c:v>0.94962216624685103</c:v>
                      </c:pt>
                      <c:pt idx="1377">
                        <c:v>0.94962216624685103</c:v>
                      </c:pt>
                      <c:pt idx="1378">
                        <c:v>0.94962216624685103</c:v>
                      </c:pt>
                      <c:pt idx="1379">
                        <c:v>0.94962216624685103</c:v>
                      </c:pt>
                      <c:pt idx="1380">
                        <c:v>0.94962216624685103</c:v>
                      </c:pt>
                      <c:pt idx="1381">
                        <c:v>0.94962216624685103</c:v>
                      </c:pt>
                      <c:pt idx="1382">
                        <c:v>0.94962216624685103</c:v>
                      </c:pt>
                      <c:pt idx="1383">
                        <c:v>0.94962216624685103</c:v>
                      </c:pt>
                      <c:pt idx="1384">
                        <c:v>0.94962216624685103</c:v>
                      </c:pt>
                      <c:pt idx="1385">
                        <c:v>0.94974874371859297</c:v>
                      </c:pt>
                      <c:pt idx="1386">
                        <c:v>0.94974874371859297</c:v>
                      </c:pt>
                      <c:pt idx="1387">
                        <c:v>0.94974874371859297</c:v>
                      </c:pt>
                      <c:pt idx="1388">
                        <c:v>0.94974874371859297</c:v>
                      </c:pt>
                      <c:pt idx="1389">
                        <c:v>0.94974874371859297</c:v>
                      </c:pt>
                      <c:pt idx="1390">
                        <c:v>0.94974874371859297</c:v>
                      </c:pt>
                      <c:pt idx="1391">
                        <c:v>0.94987468671679198</c:v>
                      </c:pt>
                      <c:pt idx="1392">
                        <c:v>0.94987468671679198</c:v>
                      </c:pt>
                      <c:pt idx="1393">
                        <c:v>0.94987468671679198</c:v>
                      </c:pt>
                      <c:pt idx="1394">
                        <c:v>0.94987468671679198</c:v>
                      </c:pt>
                      <c:pt idx="1395">
                        <c:v>0.94987468671679198</c:v>
                      </c:pt>
                      <c:pt idx="1396">
                        <c:v>0.94987468671679198</c:v>
                      </c:pt>
                      <c:pt idx="1397">
                        <c:v>0.94987468671679198</c:v>
                      </c:pt>
                      <c:pt idx="1398">
                        <c:v>0.94987468671679198</c:v>
                      </c:pt>
                      <c:pt idx="1399">
                        <c:v>0.949050949050949</c:v>
                      </c:pt>
                      <c:pt idx="1400">
                        <c:v>0.949050949050949</c:v>
                      </c:pt>
                      <c:pt idx="1401">
                        <c:v>0.949050949050949</c:v>
                      </c:pt>
                      <c:pt idx="1402">
                        <c:v>0.949050949050949</c:v>
                      </c:pt>
                      <c:pt idx="1403">
                        <c:v>0.949050949050949</c:v>
                      </c:pt>
                      <c:pt idx="1404">
                        <c:v>0.949050949050949</c:v>
                      </c:pt>
                      <c:pt idx="1405">
                        <c:v>0.949050949050949</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B9E5-C847-8918-228E48929D16}"/>
                  </c:ext>
                </c:extLst>
              </c15:ser>
            </c15:filteredScatterSeries>
            <c15:filteredScatterSeries>
              <c15:ser>
                <c:idx val="8"/>
                <c:order val="7"/>
                <c:tx>
                  <c:v>5BSG</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E$2:$E$1666</c15:sqref>
                        </c15:formulaRef>
                      </c:ext>
                    </c:extLst>
                    <c:numCache>
                      <c:formatCode>General</c:formatCode>
                      <c:ptCount val="166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05</c:v>
                      </c:pt>
                      <c:pt idx="78">
                        <c:v>0.05</c:v>
                      </c:pt>
                      <c:pt idx="79">
                        <c:v>0.05</c:v>
                      </c:pt>
                      <c:pt idx="80">
                        <c:v>0.05</c:v>
                      </c:pt>
                      <c:pt idx="81">
                        <c:v>0.1</c:v>
                      </c:pt>
                      <c:pt idx="82">
                        <c:v>0.15</c:v>
                      </c:pt>
                      <c:pt idx="83">
                        <c:v>0.15</c:v>
                      </c:pt>
                      <c:pt idx="84">
                        <c:v>0.2</c:v>
                      </c:pt>
                      <c:pt idx="85">
                        <c:v>0.25</c:v>
                      </c:pt>
                      <c:pt idx="86">
                        <c:v>0.3</c:v>
                      </c:pt>
                      <c:pt idx="87">
                        <c:v>0.35</c:v>
                      </c:pt>
                      <c:pt idx="88">
                        <c:v>0.4</c:v>
                      </c:pt>
                      <c:pt idx="89">
                        <c:v>0.4</c:v>
                      </c:pt>
                      <c:pt idx="90">
                        <c:v>0.45</c:v>
                      </c:pt>
                      <c:pt idx="91">
                        <c:v>0.5</c:v>
                      </c:pt>
                      <c:pt idx="92">
                        <c:v>0.5</c:v>
                      </c:pt>
                      <c:pt idx="93">
                        <c:v>0.55000000000000004</c:v>
                      </c:pt>
                      <c:pt idx="94">
                        <c:v>0.6</c:v>
                      </c:pt>
                      <c:pt idx="95">
                        <c:v>0.7</c:v>
                      </c:pt>
                      <c:pt idx="96">
                        <c:v>0.75</c:v>
                      </c:pt>
                      <c:pt idx="97">
                        <c:v>0.8</c:v>
                      </c:pt>
                      <c:pt idx="98">
                        <c:v>0.85</c:v>
                      </c:pt>
                      <c:pt idx="99">
                        <c:v>0.9</c:v>
                      </c:pt>
                      <c:pt idx="100">
                        <c:v>0.9</c:v>
                      </c:pt>
                      <c:pt idx="101">
                        <c:v>0.95</c:v>
                      </c:pt>
                      <c:pt idx="102">
                        <c:v>1</c:v>
                      </c:pt>
                      <c:pt idx="103">
                        <c:v>1.1000000000000001</c:v>
                      </c:pt>
                      <c:pt idx="104">
                        <c:v>1.1499999999999999</c:v>
                      </c:pt>
                      <c:pt idx="105">
                        <c:v>1.2</c:v>
                      </c:pt>
                      <c:pt idx="106">
                        <c:v>1.25</c:v>
                      </c:pt>
                      <c:pt idx="107">
                        <c:v>1.3</c:v>
                      </c:pt>
                      <c:pt idx="108">
                        <c:v>1.35</c:v>
                      </c:pt>
                      <c:pt idx="109">
                        <c:v>1.4</c:v>
                      </c:pt>
                      <c:pt idx="110">
                        <c:v>1.45</c:v>
                      </c:pt>
                      <c:pt idx="111">
                        <c:v>1.45</c:v>
                      </c:pt>
                      <c:pt idx="112">
                        <c:v>1.5</c:v>
                      </c:pt>
                      <c:pt idx="113">
                        <c:v>1.55</c:v>
                      </c:pt>
                      <c:pt idx="114">
                        <c:v>1.6</c:v>
                      </c:pt>
                      <c:pt idx="115">
                        <c:v>1.65</c:v>
                      </c:pt>
                      <c:pt idx="116">
                        <c:v>1.7</c:v>
                      </c:pt>
                      <c:pt idx="117">
                        <c:v>1.75</c:v>
                      </c:pt>
                      <c:pt idx="118">
                        <c:v>1.8</c:v>
                      </c:pt>
                      <c:pt idx="119">
                        <c:v>1.85</c:v>
                      </c:pt>
                      <c:pt idx="120">
                        <c:v>1.85</c:v>
                      </c:pt>
                      <c:pt idx="121">
                        <c:v>1.9</c:v>
                      </c:pt>
                      <c:pt idx="122">
                        <c:v>1.95</c:v>
                      </c:pt>
                      <c:pt idx="123">
                        <c:v>2</c:v>
                      </c:pt>
                      <c:pt idx="124">
                        <c:v>2.0499999999999998</c:v>
                      </c:pt>
                      <c:pt idx="125">
                        <c:v>2.1</c:v>
                      </c:pt>
                      <c:pt idx="126">
                        <c:v>2.15</c:v>
                      </c:pt>
                      <c:pt idx="127">
                        <c:v>2.2000000000000002</c:v>
                      </c:pt>
                      <c:pt idx="128">
                        <c:v>2.2000000000000002</c:v>
                      </c:pt>
                      <c:pt idx="129">
                        <c:v>2.25</c:v>
                      </c:pt>
                      <c:pt idx="130">
                        <c:v>2.2999999999999998</c:v>
                      </c:pt>
                      <c:pt idx="131">
                        <c:v>2.35</c:v>
                      </c:pt>
                      <c:pt idx="132">
                        <c:v>2.4</c:v>
                      </c:pt>
                      <c:pt idx="133">
                        <c:v>2.5</c:v>
                      </c:pt>
                      <c:pt idx="134">
                        <c:v>2.5499999999999998</c:v>
                      </c:pt>
                      <c:pt idx="135">
                        <c:v>2.6</c:v>
                      </c:pt>
                      <c:pt idx="136">
                        <c:v>2.65</c:v>
                      </c:pt>
                      <c:pt idx="137">
                        <c:v>2.7</c:v>
                      </c:pt>
                      <c:pt idx="138">
                        <c:v>2.75</c:v>
                      </c:pt>
                      <c:pt idx="139">
                        <c:v>2.75</c:v>
                      </c:pt>
                      <c:pt idx="140">
                        <c:v>2.85</c:v>
                      </c:pt>
                      <c:pt idx="141">
                        <c:v>2.9</c:v>
                      </c:pt>
                      <c:pt idx="142">
                        <c:v>2.95</c:v>
                      </c:pt>
                      <c:pt idx="143">
                        <c:v>3.05</c:v>
                      </c:pt>
                      <c:pt idx="144">
                        <c:v>3.1</c:v>
                      </c:pt>
                      <c:pt idx="145">
                        <c:v>3.2</c:v>
                      </c:pt>
                      <c:pt idx="146">
                        <c:v>3.25</c:v>
                      </c:pt>
                      <c:pt idx="147">
                        <c:v>3.25</c:v>
                      </c:pt>
                      <c:pt idx="148">
                        <c:v>3.3</c:v>
                      </c:pt>
                      <c:pt idx="149">
                        <c:v>3.4</c:v>
                      </c:pt>
                      <c:pt idx="150">
                        <c:v>3.45</c:v>
                      </c:pt>
                      <c:pt idx="151">
                        <c:v>3.55</c:v>
                      </c:pt>
                      <c:pt idx="152">
                        <c:v>3.6</c:v>
                      </c:pt>
                      <c:pt idx="153">
                        <c:v>3.7</c:v>
                      </c:pt>
                      <c:pt idx="154">
                        <c:v>3.75</c:v>
                      </c:pt>
                      <c:pt idx="155">
                        <c:v>3.8</c:v>
                      </c:pt>
                      <c:pt idx="156">
                        <c:v>3.9</c:v>
                      </c:pt>
                      <c:pt idx="157">
                        <c:v>3.9</c:v>
                      </c:pt>
                      <c:pt idx="158">
                        <c:v>3.95</c:v>
                      </c:pt>
                      <c:pt idx="159">
                        <c:v>4.05</c:v>
                      </c:pt>
                      <c:pt idx="160">
                        <c:v>4.0999999999999996</c:v>
                      </c:pt>
                      <c:pt idx="161">
                        <c:v>4.1999999999999966</c:v>
                      </c:pt>
                      <c:pt idx="162">
                        <c:v>4.25</c:v>
                      </c:pt>
                      <c:pt idx="163">
                        <c:v>4.3</c:v>
                      </c:pt>
                      <c:pt idx="164">
                        <c:v>4.3999999999999986</c:v>
                      </c:pt>
                      <c:pt idx="165">
                        <c:v>4.45</c:v>
                      </c:pt>
                      <c:pt idx="166">
                        <c:v>4.55</c:v>
                      </c:pt>
                      <c:pt idx="167">
                        <c:v>4.55</c:v>
                      </c:pt>
                      <c:pt idx="168">
                        <c:v>4.5999999999999996</c:v>
                      </c:pt>
                      <c:pt idx="169">
                        <c:v>4.6499999999999977</c:v>
                      </c:pt>
                      <c:pt idx="170">
                        <c:v>4.75</c:v>
                      </c:pt>
                      <c:pt idx="171">
                        <c:v>4.8</c:v>
                      </c:pt>
                      <c:pt idx="172">
                        <c:v>4.8999999999999986</c:v>
                      </c:pt>
                      <c:pt idx="173">
                        <c:v>4.95</c:v>
                      </c:pt>
                      <c:pt idx="174">
                        <c:v>5</c:v>
                      </c:pt>
                      <c:pt idx="175">
                        <c:v>5</c:v>
                      </c:pt>
                      <c:pt idx="176">
                        <c:v>5.0999999999999996</c:v>
                      </c:pt>
                      <c:pt idx="177">
                        <c:v>5.1499999999999986</c:v>
                      </c:pt>
                      <c:pt idx="178">
                        <c:v>5.1999999999999966</c:v>
                      </c:pt>
                      <c:pt idx="179">
                        <c:v>5.3</c:v>
                      </c:pt>
                      <c:pt idx="180">
                        <c:v>5.35</c:v>
                      </c:pt>
                      <c:pt idx="181">
                        <c:v>5.3999999999999986</c:v>
                      </c:pt>
                      <c:pt idx="182">
                        <c:v>5.5</c:v>
                      </c:pt>
                      <c:pt idx="183">
                        <c:v>5.55</c:v>
                      </c:pt>
                      <c:pt idx="184">
                        <c:v>5.6499999999999977</c:v>
                      </c:pt>
                      <c:pt idx="185">
                        <c:v>5.6499999999999977</c:v>
                      </c:pt>
                      <c:pt idx="186">
                        <c:v>5.6999999999999966</c:v>
                      </c:pt>
                      <c:pt idx="187">
                        <c:v>5.75</c:v>
                      </c:pt>
                      <c:pt idx="188">
                        <c:v>5.85</c:v>
                      </c:pt>
                      <c:pt idx="189">
                        <c:v>5.8999999999999986</c:v>
                      </c:pt>
                      <c:pt idx="190">
                        <c:v>6</c:v>
                      </c:pt>
                      <c:pt idx="191">
                        <c:v>6.05</c:v>
                      </c:pt>
                      <c:pt idx="192">
                        <c:v>6.05</c:v>
                      </c:pt>
                      <c:pt idx="193">
                        <c:v>6.1999999999999966</c:v>
                      </c:pt>
                      <c:pt idx="194">
                        <c:v>6.3</c:v>
                      </c:pt>
                      <c:pt idx="195">
                        <c:v>6.3</c:v>
                      </c:pt>
                      <c:pt idx="196">
                        <c:v>6.3999999999999986</c:v>
                      </c:pt>
                      <c:pt idx="197">
                        <c:v>6.45</c:v>
                      </c:pt>
                      <c:pt idx="198">
                        <c:v>6.55</c:v>
                      </c:pt>
                      <c:pt idx="199">
                        <c:v>6.6</c:v>
                      </c:pt>
                      <c:pt idx="200">
                        <c:v>6.6999999999999966</c:v>
                      </c:pt>
                      <c:pt idx="201">
                        <c:v>6.75</c:v>
                      </c:pt>
                      <c:pt idx="202">
                        <c:v>6.85</c:v>
                      </c:pt>
                      <c:pt idx="203">
                        <c:v>6.85</c:v>
                      </c:pt>
                      <c:pt idx="204">
                        <c:v>6.95</c:v>
                      </c:pt>
                      <c:pt idx="205">
                        <c:v>7</c:v>
                      </c:pt>
                      <c:pt idx="206">
                        <c:v>7.1</c:v>
                      </c:pt>
                      <c:pt idx="207">
                        <c:v>7.1499999999999986</c:v>
                      </c:pt>
                      <c:pt idx="208">
                        <c:v>7.25</c:v>
                      </c:pt>
                      <c:pt idx="209">
                        <c:v>7.3</c:v>
                      </c:pt>
                      <c:pt idx="210">
                        <c:v>7.3999999999999986</c:v>
                      </c:pt>
                      <c:pt idx="211">
                        <c:v>7.5</c:v>
                      </c:pt>
                      <c:pt idx="212">
                        <c:v>7.55</c:v>
                      </c:pt>
                      <c:pt idx="213">
                        <c:v>7.55</c:v>
                      </c:pt>
                      <c:pt idx="214">
                        <c:v>7.6499999999999977</c:v>
                      </c:pt>
                      <c:pt idx="215">
                        <c:v>7.6999999999999966</c:v>
                      </c:pt>
                      <c:pt idx="216">
                        <c:v>7.8</c:v>
                      </c:pt>
                      <c:pt idx="217">
                        <c:v>7.85</c:v>
                      </c:pt>
                      <c:pt idx="218">
                        <c:v>7.95</c:v>
                      </c:pt>
                      <c:pt idx="219">
                        <c:v>8</c:v>
                      </c:pt>
                      <c:pt idx="220">
                        <c:v>8</c:v>
                      </c:pt>
                      <c:pt idx="221">
                        <c:v>8.15</c:v>
                      </c:pt>
                      <c:pt idx="222">
                        <c:v>8.25</c:v>
                      </c:pt>
                      <c:pt idx="223">
                        <c:v>8.25</c:v>
                      </c:pt>
                      <c:pt idx="224">
                        <c:v>8.3000000000000025</c:v>
                      </c:pt>
                      <c:pt idx="225">
                        <c:v>8.4</c:v>
                      </c:pt>
                      <c:pt idx="226">
                        <c:v>8.4499999999999993</c:v>
                      </c:pt>
                      <c:pt idx="227">
                        <c:v>8.5500000000000025</c:v>
                      </c:pt>
                      <c:pt idx="228">
                        <c:v>8.6</c:v>
                      </c:pt>
                      <c:pt idx="229">
                        <c:v>8.7000000000000011</c:v>
                      </c:pt>
                      <c:pt idx="230">
                        <c:v>8.75</c:v>
                      </c:pt>
                      <c:pt idx="231">
                        <c:v>8.75</c:v>
                      </c:pt>
                      <c:pt idx="232">
                        <c:v>8.85</c:v>
                      </c:pt>
                      <c:pt idx="233">
                        <c:v>8.9</c:v>
                      </c:pt>
                      <c:pt idx="234">
                        <c:v>9</c:v>
                      </c:pt>
                      <c:pt idx="235">
                        <c:v>9.0500000000000025</c:v>
                      </c:pt>
                      <c:pt idx="236">
                        <c:v>9.1</c:v>
                      </c:pt>
                      <c:pt idx="237">
                        <c:v>9.2000000000000011</c:v>
                      </c:pt>
                      <c:pt idx="238">
                        <c:v>9.25</c:v>
                      </c:pt>
                      <c:pt idx="239">
                        <c:v>9.3000000000000025</c:v>
                      </c:pt>
                      <c:pt idx="240">
                        <c:v>9.35</c:v>
                      </c:pt>
                      <c:pt idx="241">
                        <c:v>9.35</c:v>
                      </c:pt>
                      <c:pt idx="242">
                        <c:v>9.4499999999999993</c:v>
                      </c:pt>
                      <c:pt idx="243">
                        <c:v>9.5</c:v>
                      </c:pt>
                      <c:pt idx="244">
                        <c:v>9.5500000000000025</c:v>
                      </c:pt>
                      <c:pt idx="245">
                        <c:v>9.6</c:v>
                      </c:pt>
                      <c:pt idx="246">
                        <c:v>9.65</c:v>
                      </c:pt>
                      <c:pt idx="247">
                        <c:v>9.7000000000000011</c:v>
                      </c:pt>
                      <c:pt idx="248">
                        <c:v>9.8000000000000025</c:v>
                      </c:pt>
                      <c:pt idx="249">
                        <c:v>9.8000000000000025</c:v>
                      </c:pt>
                      <c:pt idx="250">
                        <c:v>9.9</c:v>
                      </c:pt>
                      <c:pt idx="251">
                        <c:v>9.9</c:v>
                      </c:pt>
                      <c:pt idx="252">
                        <c:v>10.02</c:v>
                      </c:pt>
                      <c:pt idx="253">
                        <c:v>10.14</c:v>
                      </c:pt>
                      <c:pt idx="254">
                        <c:v>10.26</c:v>
                      </c:pt>
                      <c:pt idx="255">
                        <c:v>10.38</c:v>
                      </c:pt>
                      <c:pt idx="256">
                        <c:v>10.5</c:v>
                      </c:pt>
                      <c:pt idx="257">
                        <c:v>10.5</c:v>
                      </c:pt>
                      <c:pt idx="258">
                        <c:v>10.62</c:v>
                      </c:pt>
                      <c:pt idx="259">
                        <c:v>10.74</c:v>
                      </c:pt>
                      <c:pt idx="260">
                        <c:v>10.84</c:v>
                      </c:pt>
                      <c:pt idx="261">
                        <c:v>10.96</c:v>
                      </c:pt>
                      <c:pt idx="262">
                        <c:v>11.08</c:v>
                      </c:pt>
                      <c:pt idx="263">
                        <c:v>11.18</c:v>
                      </c:pt>
                      <c:pt idx="264">
                        <c:v>11.3</c:v>
                      </c:pt>
                      <c:pt idx="265">
                        <c:v>11.42</c:v>
                      </c:pt>
                      <c:pt idx="266">
                        <c:v>11.52</c:v>
                      </c:pt>
                      <c:pt idx="267">
                        <c:v>11.62</c:v>
                      </c:pt>
                      <c:pt idx="268">
                        <c:v>11.62</c:v>
                      </c:pt>
                      <c:pt idx="269">
                        <c:v>11.74</c:v>
                      </c:pt>
                      <c:pt idx="270">
                        <c:v>11.84</c:v>
                      </c:pt>
                      <c:pt idx="271">
                        <c:v>11.94</c:v>
                      </c:pt>
                      <c:pt idx="272">
                        <c:v>12.04</c:v>
                      </c:pt>
                      <c:pt idx="273">
                        <c:v>12.16</c:v>
                      </c:pt>
                      <c:pt idx="274">
                        <c:v>12.26</c:v>
                      </c:pt>
                      <c:pt idx="275">
                        <c:v>12.36</c:v>
                      </c:pt>
                      <c:pt idx="276">
                        <c:v>12.46</c:v>
                      </c:pt>
                      <c:pt idx="277">
                        <c:v>12.46</c:v>
                      </c:pt>
                      <c:pt idx="278">
                        <c:v>12.56</c:v>
                      </c:pt>
                      <c:pt idx="279">
                        <c:v>12.64</c:v>
                      </c:pt>
                      <c:pt idx="280">
                        <c:v>12.74</c:v>
                      </c:pt>
                      <c:pt idx="281">
                        <c:v>12.84</c:v>
                      </c:pt>
                      <c:pt idx="282">
                        <c:v>12.92</c:v>
                      </c:pt>
                      <c:pt idx="283">
                        <c:v>13.02</c:v>
                      </c:pt>
                      <c:pt idx="284">
                        <c:v>13.1</c:v>
                      </c:pt>
                      <c:pt idx="285">
                        <c:v>13.1</c:v>
                      </c:pt>
                      <c:pt idx="286">
                        <c:v>13.2</c:v>
                      </c:pt>
                      <c:pt idx="287">
                        <c:v>13.28</c:v>
                      </c:pt>
                      <c:pt idx="288">
                        <c:v>13.36</c:v>
                      </c:pt>
                      <c:pt idx="289">
                        <c:v>13.46</c:v>
                      </c:pt>
                      <c:pt idx="290">
                        <c:v>13.54</c:v>
                      </c:pt>
                      <c:pt idx="291">
                        <c:v>13.62</c:v>
                      </c:pt>
                      <c:pt idx="292">
                        <c:v>13.7</c:v>
                      </c:pt>
                      <c:pt idx="293">
                        <c:v>13.78</c:v>
                      </c:pt>
                      <c:pt idx="294">
                        <c:v>13.86</c:v>
                      </c:pt>
                      <c:pt idx="295">
                        <c:v>13.92</c:v>
                      </c:pt>
                      <c:pt idx="296">
                        <c:v>13.92</c:v>
                      </c:pt>
                      <c:pt idx="297">
                        <c:v>14</c:v>
                      </c:pt>
                      <c:pt idx="298">
                        <c:v>14.08</c:v>
                      </c:pt>
                      <c:pt idx="299">
                        <c:v>14.16</c:v>
                      </c:pt>
                      <c:pt idx="300">
                        <c:v>14.24</c:v>
                      </c:pt>
                      <c:pt idx="301">
                        <c:v>14.32</c:v>
                      </c:pt>
                      <c:pt idx="302">
                        <c:v>14.4</c:v>
                      </c:pt>
                      <c:pt idx="303">
                        <c:v>14.48</c:v>
                      </c:pt>
                      <c:pt idx="304">
                        <c:v>14.56</c:v>
                      </c:pt>
                      <c:pt idx="305">
                        <c:v>14.56</c:v>
                      </c:pt>
                      <c:pt idx="306">
                        <c:v>14.64</c:v>
                      </c:pt>
                      <c:pt idx="307">
                        <c:v>14.72</c:v>
                      </c:pt>
                      <c:pt idx="308">
                        <c:v>14.8</c:v>
                      </c:pt>
                      <c:pt idx="309">
                        <c:v>14.88</c:v>
                      </c:pt>
                      <c:pt idx="310">
                        <c:v>14.96</c:v>
                      </c:pt>
                      <c:pt idx="311">
                        <c:v>15.02</c:v>
                      </c:pt>
                      <c:pt idx="312">
                        <c:v>15.1</c:v>
                      </c:pt>
                      <c:pt idx="313">
                        <c:v>15.1</c:v>
                      </c:pt>
                      <c:pt idx="314">
                        <c:v>15.24</c:v>
                      </c:pt>
                      <c:pt idx="315">
                        <c:v>15.24</c:v>
                      </c:pt>
                      <c:pt idx="316">
                        <c:v>15.32</c:v>
                      </c:pt>
                      <c:pt idx="317">
                        <c:v>15.38</c:v>
                      </c:pt>
                      <c:pt idx="318">
                        <c:v>15.46</c:v>
                      </c:pt>
                      <c:pt idx="319">
                        <c:v>15.52</c:v>
                      </c:pt>
                      <c:pt idx="320">
                        <c:v>15.6</c:v>
                      </c:pt>
                      <c:pt idx="321">
                        <c:v>15.66</c:v>
                      </c:pt>
                      <c:pt idx="322">
                        <c:v>15.72</c:v>
                      </c:pt>
                      <c:pt idx="323">
                        <c:v>15.78</c:v>
                      </c:pt>
                      <c:pt idx="324">
                        <c:v>15.78</c:v>
                      </c:pt>
                      <c:pt idx="325">
                        <c:v>15.86</c:v>
                      </c:pt>
                      <c:pt idx="326">
                        <c:v>15.92</c:v>
                      </c:pt>
                      <c:pt idx="327">
                        <c:v>15.98</c:v>
                      </c:pt>
                      <c:pt idx="328">
                        <c:v>16.04</c:v>
                      </c:pt>
                      <c:pt idx="329">
                        <c:v>16.100000000000001</c:v>
                      </c:pt>
                      <c:pt idx="330">
                        <c:v>16.18</c:v>
                      </c:pt>
                      <c:pt idx="331">
                        <c:v>16.239999999999998</c:v>
                      </c:pt>
                      <c:pt idx="332">
                        <c:v>16.3</c:v>
                      </c:pt>
                      <c:pt idx="333">
                        <c:v>16.3</c:v>
                      </c:pt>
                      <c:pt idx="334">
                        <c:v>16.36</c:v>
                      </c:pt>
                      <c:pt idx="335">
                        <c:v>16.420000000000002</c:v>
                      </c:pt>
                      <c:pt idx="336">
                        <c:v>16.48</c:v>
                      </c:pt>
                      <c:pt idx="337">
                        <c:v>16.54</c:v>
                      </c:pt>
                      <c:pt idx="338">
                        <c:v>16.600000000000001</c:v>
                      </c:pt>
                      <c:pt idx="339">
                        <c:v>16.66</c:v>
                      </c:pt>
                      <c:pt idx="340">
                        <c:v>16.72</c:v>
                      </c:pt>
                      <c:pt idx="341">
                        <c:v>16.78</c:v>
                      </c:pt>
                      <c:pt idx="342">
                        <c:v>16.84</c:v>
                      </c:pt>
                      <c:pt idx="343">
                        <c:v>16.84</c:v>
                      </c:pt>
                      <c:pt idx="344">
                        <c:v>16.899999999999999</c:v>
                      </c:pt>
                      <c:pt idx="345">
                        <c:v>16.940000000000001</c:v>
                      </c:pt>
                      <c:pt idx="346">
                        <c:v>17</c:v>
                      </c:pt>
                      <c:pt idx="347">
                        <c:v>17.059999999999999</c:v>
                      </c:pt>
                      <c:pt idx="348">
                        <c:v>17.100000000000001</c:v>
                      </c:pt>
                      <c:pt idx="349">
                        <c:v>17.16</c:v>
                      </c:pt>
                      <c:pt idx="350">
                        <c:v>17.2</c:v>
                      </c:pt>
                      <c:pt idx="351">
                        <c:v>17.239999999999998</c:v>
                      </c:pt>
                      <c:pt idx="352">
                        <c:v>17.239999999999998</c:v>
                      </c:pt>
                      <c:pt idx="353">
                        <c:v>17.3</c:v>
                      </c:pt>
                      <c:pt idx="354">
                        <c:v>17.34</c:v>
                      </c:pt>
                      <c:pt idx="355">
                        <c:v>17.38</c:v>
                      </c:pt>
                      <c:pt idx="356">
                        <c:v>17.440000000000001</c:v>
                      </c:pt>
                      <c:pt idx="357">
                        <c:v>17.48</c:v>
                      </c:pt>
                      <c:pt idx="358">
                        <c:v>17.52</c:v>
                      </c:pt>
                      <c:pt idx="359">
                        <c:v>17.559999999999999</c:v>
                      </c:pt>
                      <c:pt idx="360">
                        <c:v>17.600000000000001</c:v>
                      </c:pt>
                      <c:pt idx="361">
                        <c:v>17.600000000000001</c:v>
                      </c:pt>
                      <c:pt idx="362">
                        <c:v>17.64</c:v>
                      </c:pt>
                      <c:pt idx="363">
                        <c:v>17.68</c:v>
                      </c:pt>
                      <c:pt idx="364">
                        <c:v>17.72</c:v>
                      </c:pt>
                      <c:pt idx="365">
                        <c:v>17.760000000000002</c:v>
                      </c:pt>
                      <c:pt idx="366">
                        <c:v>17.8</c:v>
                      </c:pt>
                      <c:pt idx="367">
                        <c:v>17.84</c:v>
                      </c:pt>
                      <c:pt idx="368">
                        <c:v>17.88</c:v>
                      </c:pt>
                      <c:pt idx="369">
                        <c:v>17.920000000000002</c:v>
                      </c:pt>
                      <c:pt idx="370">
                        <c:v>17.96</c:v>
                      </c:pt>
                      <c:pt idx="371">
                        <c:v>17.96</c:v>
                      </c:pt>
                      <c:pt idx="372">
                        <c:v>18</c:v>
                      </c:pt>
                      <c:pt idx="373">
                        <c:v>18.04</c:v>
                      </c:pt>
                      <c:pt idx="374">
                        <c:v>18.079999999999998</c:v>
                      </c:pt>
                      <c:pt idx="375">
                        <c:v>18.12</c:v>
                      </c:pt>
                      <c:pt idx="376">
                        <c:v>18.16</c:v>
                      </c:pt>
                      <c:pt idx="377">
                        <c:v>18.2</c:v>
                      </c:pt>
                      <c:pt idx="378">
                        <c:v>18.239999999999998</c:v>
                      </c:pt>
                      <c:pt idx="379">
                        <c:v>18.28</c:v>
                      </c:pt>
                      <c:pt idx="380">
                        <c:v>18.28</c:v>
                      </c:pt>
                      <c:pt idx="381">
                        <c:v>18.32</c:v>
                      </c:pt>
                      <c:pt idx="382">
                        <c:v>18.38</c:v>
                      </c:pt>
                      <c:pt idx="383">
                        <c:v>18.420000000000002</c:v>
                      </c:pt>
                      <c:pt idx="384">
                        <c:v>18.46</c:v>
                      </c:pt>
                      <c:pt idx="385">
                        <c:v>18.5</c:v>
                      </c:pt>
                      <c:pt idx="386">
                        <c:v>18.54</c:v>
                      </c:pt>
                      <c:pt idx="387">
                        <c:v>18.579999999999998</c:v>
                      </c:pt>
                      <c:pt idx="388">
                        <c:v>18.64</c:v>
                      </c:pt>
                      <c:pt idx="389">
                        <c:v>18.68</c:v>
                      </c:pt>
                      <c:pt idx="390">
                        <c:v>18.68</c:v>
                      </c:pt>
                      <c:pt idx="391">
                        <c:v>18.72</c:v>
                      </c:pt>
                      <c:pt idx="392">
                        <c:v>18.760000000000002</c:v>
                      </c:pt>
                      <c:pt idx="393">
                        <c:v>18.8</c:v>
                      </c:pt>
                      <c:pt idx="394">
                        <c:v>18.84</c:v>
                      </c:pt>
                      <c:pt idx="395">
                        <c:v>18.86</c:v>
                      </c:pt>
                      <c:pt idx="396">
                        <c:v>18.899999999999999</c:v>
                      </c:pt>
                      <c:pt idx="397">
                        <c:v>18.940000000000001</c:v>
                      </c:pt>
                      <c:pt idx="398">
                        <c:v>18.940000000000001</c:v>
                      </c:pt>
                      <c:pt idx="399">
                        <c:v>18.98</c:v>
                      </c:pt>
                      <c:pt idx="400">
                        <c:v>19.02</c:v>
                      </c:pt>
                      <c:pt idx="401">
                        <c:v>19.04</c:v>
                      </c:pt>
                      <c:pt idx="402">
                        <c:v>19.079999999999998</c:v>
                      </c:pt>
                      <c:pt idx="403">
                        <c:v>19.100000000000001</c:v>
                      </c:pt>
                      <c:pt idx="404">
                        <c:v>19.14</c:v>
                      </c:pt>
                      <c:pt idx="405">
                        <c:v>19.16</c:v>
                      </c:pt>
                      <c:pt idx="406">
                        <c:v>19.18</c:v>
                      </c:pt>
                      <c:pt idx="407">
                        <c:v>19.22</c:v>
                      </c:pt>
                      <c:pt idx="408">
                        <c:v>19.22</c:v>
                      </c:pt>
                      <c:pt idx="409">
                        <c:v>19.239999999999998</c:v>
                      </c:pt>
                      <c:pt idx="410">
                        <c:v>19.260000000000002</c:v>
                      </c:pt>
                      <c:pt idx="411">
                        <c:v>19.3</c:v>
                      </c:pt>
                      <c:pt idx="412">
                        <c:v>19.32</c:v>
                      </c:pt>
                      <c:pt idx="413">
                        <c:v>19.34</c:v>
                      </c:pt>
                      <c:pt idx="414">
                        <c:v>19.36</c:v>
                      </c:pt>
                      <c:pt idx="415">
                        <c:v>19.38</c:v>
                      </c:pt>
                      <c:pt idx="416">
                        <c:v>19.420000000000002</c:v>
                      </c:pt>
                      <c:pt idx="417">
                        <c:v>19.420000000000002</c:v>
                      </c:pt>
                      <c:pt idx="418">
                        <c:v>19.440000000000001</c:v>
                      </c:pt>
                      <c:pt idx="419">
                        <c:v>19.46</c:v>
                      </c:pt>
                      <c:pt idx="420">
                        <c:v>19.48</c:v>
                      </c:pt>
                      <c:pt idx="421">
                        <c:v>19.5</c:v>
                      </c:pt>
                      <c:pt idx="422">
                        <c:v>19.52</c:v>
                      </c:pt>
                      <c:pt idx="423">
                        <c:v>19.54</c:v>
                      </c:pt>
                      <c:pt idx="424">
                        <c:v>19.54</c:v>
                      </c:pt>
                      <c:pt idx="425">
                        <c:v>19.559999999999999</c:v>
                      </c:pt>
                      <c:pt idx="426">
                        <c:v>19.579999999999998</c:v>
                      </c:pt>
                      <c:pt idx="427">
                        <c:v>19.579999999999998</c:v>
                      </c:pt>
                      <c:pt idx="428">
                        <c:v>19.600000000000001</c:v>
                      </c:pt>
                      <c:pt idx="429">
                        <c:v>19.62</c:v>
                      </c:pt>
                      <c:pt idx="430">
                        <c:v>19.64</c:v>
                      </c:pt>
                      <c:pt idx="431">
                        <c:v>19.66</c:v>
                      </c:pt>
                      <c:pt idx="432">
                        <c:v>19.68</c:v>
                      </c:pt>
                      <c:pt idx="433">
                        <c:v>19.68</c:v>
                      </c:pt>
                      <c:pt idx="434">
                        <c:v>19.7</c:v>
                      </c:pt>
                      <c:pt idx="435">
                        <c:v>19.7</c:v>
                      </c:pt>
                      <c:pt idx="436">
                        <c:v>19.72</c:v>
                      </c:pt>
                      <c:pt idx="437">
                        <c:v>19.739999999999998</c:v>
                      </c:pt>
                      <c:pt idx="438">
                        <c:v>19.739999999999998</c:v>
                      </c:pt>
                      <c:pt idx="439">
                        <c:v>19.760000000000002</c:v>
                      </c:pt>
                      <c:pt idx="440">
                        <c:v>19.760000000000002</c:v>
                      </c:pt>
                      <c:pt idx="441">
                        <c:v>19.78</c:v>
                      </c:pt>
                      <c:pt idx="442">
                        <c:v>19.78</c:v>
                      </c:pt>
                      <c:pt idx="443">
                        <c:v>19.8</c:v>
                      </c:pt>
                      <c:pt idx="444">
                        <c:v>19.8</c:v>
                      </c:pt>
                      <c:pt idx="445">
                        <c:v>19.82</c:v>
                      </c:pt>
                      <c:pt idx="446">
                        <c:v>19.82</c:v>
                      </c:pt>
                      <c:pt idx="447">
                        <c:v>19.82</c:v>
                      </c:pt>
                      <c:pt idx="448">
                        <c:v>19.82</c:v>
                      </c:pt>
                      <c:pt idx="449">
                        <c:v>19.84</c:v>
                      </c:pt>
                      <c:pt idx="450">
                        <c:v>19.84</c:v>
                      </c:pt>
                      <c:pt idx="451">
                        <c:v>19.84</c:v>
                      </c:pt>
                      <c:pt idx="452">
                        <c:v>19.84</c:v>
                      </c:pt>
                      <c:pt idx="453">
                        <c:v>19.84</c:v>
                      </c:pt>
                      <c:pt idx="454">
                        <c:v>19.84</c:v>
                      </c:pt>
                      <c:pt idx="455">
                        <c:v>19.86</c:v>
                      </c:pt>
                      <c:pt idx="456">
                        <c:v>19.86</c:v>
                      </c:pt>
                      <c:pt idx="457">
                        <c:v>19.86</c:v>
                      </c:pt>
                      <c:pt idx="458">
                        <c:v>19.86</c:v>
                      </c:pt>
                      <c:pt idx="459">
                        <c:v>19.86</c:v>
                      </c:pt>
                      <c:pt idx="460">
                        <c:v>19.86</c:v>
                      </c:pt>
                      <c:pt idx="461">
                        <c:v>19.86</c:v>
                      </c:pt>
                      <c:pt idx="462">
                        <c:v>19.88</c:v>
                      </c:pt>
                      <c:pt idx="463">
                        <c:v>19.88</c:v>
                      </c:pt>
                      <c:pt idx="464">
                        <c:v>19.88</c:v>
                      </c:pt>
                      <c:pt idx="465">
                        <c:v>19.88</c:v>
                      </c:pt>
                      <c:pt idx="466">
                        <c:v>19.88</c:v>
                      </c:pt>
                      <c:pt idx="467">
                        <c:v>19.88</c:v>
                      </c:pt>
                      <c:pt idx="468">
                        <c:v>19.88</c:v>
                      </c:pt>
                      <c:pt idx="469">
                        <c:v>19.88</c:v>
                      </c:pt>
                      <c:pt idx="470">
                        <c:v>19.88</c:v>
                      </c:pt>
                      <c:pt idx="471">
                        <c:v>19.88</c:v>
                      </c:pt>
                      <c:pt idx="472">
                        <c:v>19.88</c:v>
                      </c:pt>
                      <c:pt idx="473">
                        <c:v>19.899999999999999</c:v>
                      </c:pt>
                      <c:pt idx="474">
                        <c:v>19.899999999999999</c:v>
                      </c:pt>
                      <c:pt idx="475">
                        <c:v>19.899999999999999</c:v>
                      </c:pt>
                      <c:pt idx="476">
                        <c:v>19.899999999999999</c:v>
                      </c:pt>
                      <c:pt idx="477">
                        <c:v>19.899999999999999</c:v>
                      </c:pt>
                      <c:pt idx="478">
                        <c:v>19.899999999999999</c:v>
                      </c:pt>
                      <c:pt idx="479">
                        <c:v>19.920000000000002</c:v>
                      </c:pt>
                      <c:pt idx="480">
                        <c:v>19.920000000000002</c:v>
                      </c:pt>
                      <c:pt idx="481">
                        <c:v>19.920000000000002</c:v>
                      </c:pt>
                      <c:pt idx="482">
                        <c:v>19.920000000000002</c:v>
                      </c:pt>
                      <c:pt idx="483">
                        <c:v>19.920000000000002</c:v>
                      </c:pt>
                      <c:pt idx="484">
                        <c:v>19.940000000000001</c:v>
                      </c:pt>
                      <c:pt idx="485">
                        <c:v>19.940000000000001</c:v>
                      </c:pt>
                      <c:pt idx="486">
                        <c:v>19.940000000000001</c:v>
                      </c:pt>
                      <c:pt idx="487">
                        <c:v>19.940000000000001</c:v>
                      </c:pt>
                      <c:pt idx="488">
                        <c:v>19.96</c:v>
                      </c:pt>
                      <c:pt idx="489">
                        <c:v>19.96</c:v>
                      </c:pt>
                      <c:pt idx="490">
                        <c:v>19.96</c:v>
                      </c:pt>
                      <c:pt idx="491">
                        <c:v>19.96</c:v>
                      </c:pt>
                      <c:pt idx="492">
                        <c:v>19.96</c:v>
                      </c:pt>
                      <c:pt idx="493">
                        <c:v>19.98</c:v>
                      </c:pt>
                      <c:pt idx="494">
                        <c:v>19.98</c:v>
                      </c:pt>
                      <c:pt idx="495">
                        <c:v>19.98</c:v>
                      </c:pt>
                      <c:pt idx="496">
                        <c:v>19.98</c:v>
                      </c:pt>
                      <c:pt idx="497">
                        <c:v>20</c:v>
                      </c:pt>
                      <c:pt idx="498">
                        <c:v>20</c:v>
                      </c:pt>
                      <c:pt idx="499">
                        <c:v>20</c:v>
                      </c:pt>
                      <c:pt idx="500">
                        <c:v>20</c:v>
                      </c:pt>
                      <c:pt idx="501">
                        <c:v>20</c:v>
                      </c:pt>
                      <c:pt idx="502">
                        <c:v>20</c:v>
                      </c:pt>
                      <c:pt idx="503">
                        <c:v>20</c:v>
                      </c:pt>
                      <c:pt idx="504">
                        <c:v>20</c:v>
                      </c:pt>
                      <c:pt idx="505">
                        <c:v>20</c:v>
                      </c:pt>
                      <c:pt idx="506">
                        <c:v>20</c:v>
                      </c:pt>
                      <c:pt idx="507">
                        <c:v>20</c:v>
                      </c:pt>
                      <c:pt idx="508">
                        <c:v>20</c:v>
                      </c:pt>
                      <c:pt idx="509">
                        <c:v>20</c:v>
                      </c:pt>
                      <c:pt idx="510">
                        <c:v>20</c:v>
                      </c:pt>
                      <c:pt idx="511">
                        <c:v>20</c:v>
                      </c:pt>
                      <c:pt idx="512">
                        <c:v>20</c:v>
                      </c:pt>
                      <c:pt idx="513">
                        <c:v>20</c:v>
                      </c:pt>
                      <c:pt idx="514">
                        <c:v>20.02</c:v>
                      </c:pt>
                      <c:pt idx="515">
                        <c:v>20.02</c:v>
                      </c:pt>
                      <c:pt idx="516">
                        <c:v>20.02</c:v>
                      </c:pt>
                      <c:pt idx="517">
                        <c:v>20.02</c:v>
                      </c:pt>
                      <c:pt idx="518">
                        <c:v>20.02</c:v>
                      </c:pt>
                      <c:pt idx="519">
                        <c:v>20.02</c:v>
                      </c:pt>
                      <c:pt idx="520">
                        <c:v>20.02</c:v>
                      </c:pt>
                      <c:pt idx="521">
                        <c:v>20.02</c:v>
                      </c:pt>
                      <c:pt idx="522">
                        <c:v>20.02</c:v>
                      </c:pt>
                      <c:pt idx="523">
                        <c:v>20.02</c:v>
                      </c:pt>
                      <c:pt idx="524">
                        <c:v>20.02</c:v>
                      </c:pt>
                      <c:pt idx="525">
                        <c:v>20.02</c:v>
                      </c:pt>
                      <c:pt idx="526">
                        <c:v>20.02</c:v>
                      </c:pt>
                      <c:pt idx="527">
                        <c:v>20.04</c:v>
                      </c:pt>
                      <c:pt idx="528">
                        <c:v>20.04</c:v>
                      </c:pt>
                      <c:pt idx="529">
                        <c:v>20.04</c:v>
                      </c:pt>
                      <c:pt idx="530">
                        <c:v>20.04</c:v>
                      </c:pt>
                      <c:pt idx="531">
                        <c:v>20.04</c:v>
                      </c:pt>
                      <c:pt idx="532">
                        <c:v>20.04</c:v>
                      </c:pt>
                      <c:pt idx="533">
                        <c:v>20.04</c:v>
                      </c:pt>
                      <c:pt idx="534">
                        <c:v>20.04</c:v>
                      </c:pt>
                      <c:pt idx="535">
                        <c:v>20.059999999999999</c:v>
                      </c:pt>
                      <c:pt idx="536">
                        <c:v>20.059999999999999</c:v>
                      </c:pt>
                      <c:pt idx="537">
                        <c:v>20.059999999999999</c:v>
                      </c:pt>
                      <c:pt idx="538">
                        <c:v>20.059999999999999</c:v>
                      </c:pt>
                      <c:pt idx="539">
                        <c:v>20.059999999999999</c:v>
                      </c:pt>
                      <c:pt idx="540">
                        <c:v>20.059999999999999</c:v>
                      </c:pt>
                      <c:pt idx="541">
                        <c:v>20.059999999999999</c:v>
                      </c:pt>
                      <c:pt idx="542">
                        <c:v>20.059999999999999</c:v>
                      </c:pt>
                      <c:pt idx="543">
                        <c:v>20.059999999999999</c:v>
                      </c:pt>
                      <c:pt idx="544">
                        <c:v>20.059999999999999</c:v>
                      </c:pt>
                      <c:pt idx="545">
                        <c:v>20.059999999999999</c:v>
                      </c:pt>
                      <c:pt idx="546">
                        <c:v>20.059999999999999</c:v>
                      </c:pt>
                      <c:pt idx="547">
                        <c:v>20.059999999999999</c:v>
                      </c:pt>
                      <c:pt idx="548">
                        <c:v>20.059999999999999</c:v>
                      </c:pt>
                      <c:pt idx="549">
                        <c:v>20.04</c:v>
                      </c:pt>
                      <c:pt idx="550">
                        <c:v>20.04</c:v>
                      </c:pt>
                      <c:pt idx="551">
                        <c:v>20.04</c:v>
                      </c:pt>
                      <c:pt idx="552">
                        <c:v>20.04</c:v>
                      </c:pt>
                      <c:pt idx="553">
                        <c:v>20.04</c:v>
                      </c:pt>
                      <c:pt idx="554">
                        <c:v>20.04</c:v>
                      </c:pt>
                      <c:pt idx="555">
                        <c:v>20.02</c:v>
                      </c:pt>
                      <c:pt idx="556">
                        <c:v>20.02</c:v>
                      </c:pt>
                      <c:pt idx="557">
                        <c:v>20.02</c:v>
                      </c:pt>
                      <c:pt idx="558">
                        <c:v>20.02</c:v>
                      </c:pt>
                      <c:pt idx="559">
                        <c:v>20.02</c:v>
                      </c:pt>
                      <c:pt idx="560">
                        <c:v>20.02</c:v>
                      </c:pt>
                      <c:pt idx="561">
                        <c:v>20.02</c:v>
                      </c:pt>
                      <c:pt idx="562">
                        <c:v>20.02</c:v>
                      </c:pt>
                      <c:pt idx="563">
                        <c:v>20.02</c:v>
                      </c:pt>
                      <c:pt idx="564">
                        <c:v>20.02</c:v>
                      </c:pt>
                      <c:pt idx="565">
                        <c:v>20.02</c:v>
                      </c:pt>
                      <c:pt idx="566">
                        <c:v>20.02</c:v>
                      </c:pt>
                      <c:pt idx="567">
                        <c:v>20.02</c:v>
                      </c:pt>
                      <c:pt idx="568">
                        <c:v>20.02</c:v>
                      </c:pt>
                      <c:pt idx="569">
                        <c:v>20.02</c:v>
                      </c:pt>
                      <c:pt idx="570">
                        <c:v>20.02</c:v>
                      </c:pt>
                      <c:pt idx="571">
                        <c:v>20.04</c:v>
                      </c:pt>
                      <c:pt idx="572">
                        <c:v>20.04</c:v>
                      </c:pt>
                      <c:pt idx="573">
                        <c:v>20.04</c:v>
                      </c:pt>
                      <c:pt idx="574">
                        <c:v>20.04</c:v>
                      </c:pt>
                      <c:pt idx="575">
                        <c:v>20.04</c:v>
                      </c:pt>
                      <c:pt idx="576">
                        <c:v>20.04</c:v>
                      </c:pt>
                      <c:pt idx="577">
                        <c:v>20.04</c:v>
                      </c:pt>
                      <c:pt idx="578">
                        <c:v>20.059999999999999</c:v>
                      </c:pt>
                      <c:pt idx="579">
                        <c:v>20.059999999999999</c:v>
                      </c:pt>
                      <c:pt idx="580">
                        <c:v>20.059999999999999</c:v>
                      </c:pt>
                      <c:pt idx="581">
                        <c:v>20.059999999999999</c:v>
                      </c:pt>
                      <c:pt idx="582">
                        <c:v>20.059999999999999</c:v>
                      </c:pt>
                      <c:pt idx="583">
                        <c:v>20.059999999999999</c:v>
                      </c:pt>
                      <c:pt idx="584">
                        <c:v>20.059999999999999</c:v>
                      </c:pt>
                      <c:pt idx="585">
                        <c:v>20.059999999999999</c:v>
                      </c:pt>
                      <c:pt idx="586">
                        <c:v>20.059999999999999</c:v>
                      </c:pt>
                      <c:pt idx="587">
                        <c:v>20.04</c:v>
                      </c:pt>
                      <c:pt idx="588">
                        <c:v>20.04</c:v>
                      </c:pt>
                      <c:pt idx="589">
                        <c:v>20.04</c:v>
                      </c:pt>
                      <c:pt idx="590">
                        <c:v>20.04</c:v>
                      </c:pt>
                      <c:pt idx="591">
                        <c:v>20.04</c:v>
                      </c:pt>
                      <c:pt idx="592">
                        <c:v>20.02</c:v>
                      </c:pt>
                      <c:pt idx="593">
                        <c:v>20.02</c:v>
                      </c:pt>
                      <c:pt idx="594">
                        <c:v>20.02</c:v>
                      </c:pt>
                      <c:pt idx="595">
                        <c:v>20.02</c:v>
                      </c:pt>
                      <c:pt idx="596">
                        <c:v>20.02</c:v>
                      </c:pt>
                      <c:pt idx="597">
                        <c:v>20.02</c:v>
                      </c:pt>
                      <c:pt idx="598">
                        <c:v>20.02</c:v>
                      </c:pt>
                      <c:pt idx="599">
                        <c:v>20.02</c:v>
                      </c:pt>
                      <c:pt idx="600">
                        <c:v>20.02</c:v>
                      </c:pt>
                      <c:pt idx="601">
                        <c:v>20.02</c:v>
                      </c:pt>
                      <c:pt idx="602">
                        <c:v>20.02</c:v>
                      </c:pt>
                      <c:pt idx="603">
                        <c:v>20.02</c:v>
                      </c:pt>
                      <c:pt idx="604">
                        <c:v>20.02</c:v>
                      </c:pt>
                      <c:pt idx="605">
                        <c:v>20.02</c:v>
                      </c:pt>
                      <c:pt idx="606">
                        <c:v>20.02</c:v>
                      </c:pt>
                      <c:pt idx="607">
                        <c:v>20.02</c:v>
                      </c:pt>
                      <c:pt idx="608">
                        <c:v>20.02</c:v>
                      </c:pt>
                      <c:pt idx="609">
                        <c:v>20.02</c:v>
                      </c:pt>
                      <c:pt idx="610">
                        <c:v>20.02</c:v>
                      </c:pt>
                      <c:pt idx="611">
                        <c:v>20.02</c:v>
                      </c:pt>
                      <c:pt idx="612">
                        <c:v>20.02</c:v>
                      </c:pt>
                      <c:pt idx="613">
                        <c:v>20.02</c:v>
                      </c:pt>
                      <c:pt idx="614">
                        <c:v>20.02</c:v>
                      </c:pt>
                      <c:pt idx="615">
                        <c:v>20.02</c:v>
                      </c:pt>
                      <c:pt idx="616">
                        <c:v>20.02</c:v>
                      </c:pt>
                      <c:pt idx="617">
                        <c:v>20.02</c:v>
                      </c:pt>
                      <c:pt idx="618">
                        <c:v>20.02</c:v>
                      </c:pt>
                      <c:pt idx="619">
                        <c:v>20.149999999999999</c:v>
                      </c:pt>
                      <c:pt idx="620">
                        <c:v>20.149999999999999</c:v>
                      </c:pt>
                      <c:pt idx="621">
                        <c:v>20.149999999999999</c:v>
                      </c:pt>
                      <c:pt idx="622">
                        <c:v>20.149999999999999</c:v>
                      </c:pt>
                      <c:pt idx="623">
                        <c:v>20.149999999999999</c:v>
                      </c:pt>
                      <c:pt idx="624">
                        <c:v>20.149999999999999</c:v>
                      </c:pt>
                      <c:pt idx="625">
                        <c:v>20.149999999999999</c:v>
                      </c:pt>
                      <c:pt idx="626">
                        <c:v>20.149999999999999</c:v>
                      </c:pt>
                      <c:pt idx="627">
                        <c:v>20.149999999999999</c:v>
                      </c:pt>
                      <c:pt idx="628">
                        <c:v>20.149999999999999</c:v>
                      </c:pt>
                      <c:pt idx="629">
                        <c:v>20.149999999999999</c:v>
                      </c:pt>
                      <c:pt idx="630">
                        <c:v>20.149999999999999</c:v>
                      </c:pt>
                      <c:pt idx="631">
                        <c:v>20.149999999999999</c:v>
                      </c:pt>
                      <c:pt idx="632">
                        <c:v>20.100000000000001</c:v>
                      </c:pt>
                      <c:pt idx="633">
                        <c:v>20.100000000000001</c:v>
                      </c:pt>
                      <c:pt idx="634">
                        <c:v>20.100000000000001</c:v>
                      </c:pt>
                      <c:pt idx="635">
                        <c:v>20.100000000000001</c:v>
                      </c:pt>
                      <c:pt idx="636">
                        <c:v>20.100000000000001</c:v>
                      </c:pt>
                      <c:pt idx="637">
                        <c:v>20.100000000000001</c:v>
                      </c:pt>
                      <c:pt idx="638">
                        <c:v>20.100000000000001</c:v>
                      </c:pt>
                      <c:pt idx="639">
                        <c:v>20.100000000000001</c:v>
                      </c:pt>
                      <c:pt idx="640">
                        <c:v>20.100000000000001</c:v>
                      </c:pt>
                      <c:pt idx="641">
                        <c:v>20.100000000000001</c:v>
                      </c:pt>
                      <c:pt idx="642">
                        <c:v>20.100000000000001</c:v>
                      </c:pt>
                      <c:pt idx="643">
                        <c:v>20.100000000000001</c:v>
                      </c:pt>
                      <c:pt idx="644">
                        <c:v>20.100000000000001</c:v>
                      </c:pt>
                      <c:pt idx="645">
                        <c:v>20.100000000000001</c:v>
                      </c:pt>
                      <c:pt idx="646">
                        <c:v>20.100000000000001</c:v>
                      </c:pt>
                      <c:pt idx="647">
                        <c:v>20.100000000000001</c:v>
                      </c:pt>
                      <c:pt idx="648">
                        <c:v>20.100000000000001</c:v>
                      </c:pt>
                      <c:pt idx="649">
                        <c:v>20.100000000000001</c:v>
                      </c:pt>
                      <c:pt idx="650">
                        <c:v>20</c:v>
                      </c:pt>
                      <c:pt idx="651">
                        <c:v>20</c:v>
                      </c:pt>
                      <c:pt idx="652">
                        <c:v>20</c:v>
                      </c:pt>
                      <c:pt idx="653">
                        <c:v>20</c:v>
                      </c:pt>
                      <c:pt idx="654">
                        <c:v>20</c:v>
                      </c:pt>
                      <c:pt idx="655">
                        <c:v>20</c:v>
                      </c:pt>
                      <c:pt idx="656">
                        <c:v>20</c:v>
                      </c:pt>
                      <c:pt idx="657">
                        <c:v>20</c:v>
                      </c:pt>
                      <c:pt idx="658">
                        <c:v>20</c:v>
                      </c:pt>
                      <c:pt idx="659">
                        <c:v>20</c:v>
                      </c:pt>
                      <c:pt idx="660">
                        <c:v>20</c:v>
                      </c:pt>
                      <c:pt idx="661">
                        <c:v>20</c:v>
                      </c:pt>
                      <c:pt idx="662">
                        <c:v>20</c:v>
                      </c:pt>
                      <c:pt idx="663">
                        <c:v>20</c:v>
                      </c:pt>
                      <c:pt idx="664">
                        <c:v>20</c:v>
                      </c:pt>
                      <c:pt idx="665">
                        <c:v>20</c:v>
                      </c:pt>
                      <c:pt idx="666">
                        <c:v>19.899999999999999</c:v>
                      </c:pt>
                      <c:pt idx="667">
                        <c:v>19.899999999999999</c:v>
                      </c:pt>
                      <c:pt idx="668">
                        <c:v>19.899999999999999</c:v>
                      </c:pt>
                      <c:pt idx="669">
                        <c:v>19.899999999999999</c:v>
                      </c:pt>
                      <c:pt idx="670">
                        <c:v>19.899999999999999</c:v>
                      </c:pt>
                      <c:pt idx="671">
                        <c:v>19.899999999999999</c:v>
                      </c:pt>
                      <c:pt idx="672">
                        <c:v>19.899999999999999</c:v>
                      </c:pt>
                      <c:pt idx="673">
                        <c:v>19.899999999999999</c:v>
                      </c:pt>
                      <c:pt idx="674">
                        <c:v>19.399999999999999</c:v>
                      </c:pt>
                      <c:pt idx="675">
                        <c:v>19.399999999999999</c:v>
                      </c:pt>
                      <c:pt idx="676">
                        <c:v>19.399999999999999</c:v>
                      </c:pt>
                      <c:pt idx="677">
                        <c:v>19.399999999999999</c:v>
                      </c:pt>
                      <c:pt idx="678">
                        <c:v>19.399999999999999</c:v>
                      </c:pt>
                      <c:pt idx="679">
                        <c:v>19.399999999999999</c:v>
                      </c:pt>
                      <c:pt idx="680">
                        <c:v>19.399999999999999</c:v>
                      </c:pt>
                      <c:pt idx="681">
                        <c:v>19.399999999999999</c:v>
                      </c:pt>
                      <c:pt idx="682">
                        <c:v>19.399999999999999</c:v>
                      </c:pt>
                      <c:pt idx="683">
                        <c:v>19.399999999999999</c:v>
                      </c:pt>
                      <c:pt idx="684">
                        <c:v>19.399999999999999</c:v>
                      </c:pt>
                      <c:pt idx="685">
                        <c:v>19.399999999999999</c:v>
                      </c:pt>
                      <c:pt idx="686">
                        <c:v>19.399999999999999</c:v>
                      </c:pt>
                      <c:pt idx="687">
                        <c:v>19.399999999999999</c:v>
                      </c:pt>
                      <c:pt idx="688">
                        <c:v>19.399999999999999</c:v>
                      </c:pt>
                      <c:pt idx="689">
                        <c:v>19.29999999999999</c:v>
                      </c:pt>
                      <c:pt idx="690">
                        <c:v>19.29999999999999</c:v>
                      </c:pt>
                      <c:pt idx="691">
                        <c:v>19.29999999999999</c:v>
                      </c:pt>
                      <c:pt idx="692">
                        <c:v>19.29999999999999</c:v>
                      </c:pt>
                      <c:pt idx="693">
                        <c:v>19.25</c:v>
                      </c:pt>
                      <c:pt idx="694">
                        <c:v>19.25</c:v>
                      </c:pt>
                      <c:pt idx="695">
                        <c:v>19.25</c:v>
                      </c:pt>
                      <c:pt idx="696">
                        <c:v>19.25</c:v>
                      </c:pt>
                      <c:pt idx="697">
                        <c:v>19.25</c:v>
                      </c:pt>
                      <c:pt idx="698">
                        <c:v>19.2</c:v>
                      </c:pt>
                      <c:pt idx="699">
                        <c:v>19.2</c:v>
                      </c:pt>
                      <c:pt idx="700">
                        <c:v>19.2</c:v>
                      </c:pt>
                      <c:pt idx="701">
                        <c:v>19.2</c:v>
                      </c:pt>
                      <c:pt idx="702">
                        <c:v>19.2</c:v>
                      </c:pt>
                      <c:pt idx="703">
                        <c:v>19.2</c:v>
                      </c:pt>
                      <c:pt idx="704">
                        <c:v>19.2</c:v>
                      </c:pt>
                      <c:pt idx="705">
                        <c:v>19.2</c:v>
                      </c:pt>
                      <c:pt idx="706">
                        <c:v>19.2</c:v>
                      </c:pt>
                      <c:pt idx="707">
                        <c:v>19.149999999999999</c:v>
                      </c:pt>
                      <c:pt idx="708">
                        <c:v>19.149999999999999</c:v>
                      </c:pt>
                      <c:pt idx="709">
                        <c:v>19.149999999999999</c:v>
                      </c:pt>
                      <c:pt idx="710">
                        <c:v>19.149999999999999</c:v>
                      </c:pt>
                      <c:pt idx="711">
                        <c:v>19.149999999999999</c:v>
                      </c:pt>
                      <c:pt idx="712">
                        <c:v>19.149999999999999</c:v>
                      </c:pt>
                      <c:pt idx="713">
                        <c:v>19.149999999999999</c:v>
                      </c:pt>
                      <c:pt idx="714">
                        <c:v>19.149999999999999</c:v>
                      </c:pt>
                      <c:pt idx="715">
                        <c:v>19.100000000000001</c:v>
                      </c:pt>
                      <c:pt idx="716">
                        <c:v>19.100000000000001</c:v>
                      </c:pt>
                      <c:pt idx="717">
                        <c:v>19.100000000000001</c:v>
                      </c:pt>
                      <c:pt idx="718">
                        <c:v>19.100000000000001</c:v>
                      </c:pt>
                      <c:pt idx="719">
                        <c:v>19.100000000000001</c:v>
                      </c:pt>
                      <c:pt idx="720">
                        <c:v>19.100000000000001</c:v>
                      </c:pt>
                      <c:pt idx="721">
                        <c:v>19.100000000000001</c:v>
                      </c:pt>
                      <c:pt idx="722">
                        <c:v>19.04999999999999</c:v>
                      </c:pt>
                      <c:pt idx="723">
                        <c:v>19.04999999999999</c:v>
                      </c:pt>
                      <c:pt idx="724">
                        <c:v>19.04999999999999</c:v>
                      </c:pt>
                      <c:pt idx="725">
                        <c:v>19.04999999999999</c:v>
                      </c:pt>
                      <c:pt idx="726">
                        <c:v>19.04999999999999</c:v>
                      </c:pt>
                      <c:pt idx="727">
                        <c:v>19.04999999999999</c:v>
                      </c:pt>
                      <c:pt idx="728">
                        <c:v>19</c:v>
                      </c:pt>
                      <c:pt idx="729">
                        <c:v>19</c:v>
                      </c:pt>
                      <c:pt idx="730">
                        <c:v>19</c:v>
                      </c:pt>
                      <c:pt idx="731">
                        <c:v>19</c:v>
                      </c:pt>
                      <c:pt idx="732">
                        <c:v>19</c:v>
                      </c:pt>
                      <c:pt idx="733">
                        <c:v>19</c:v>
                      </c:pt>
                      <c:pt idx="734">
                        <c:v>18.95</c:v>
                      </c:pt>
                      <c:pt idx="735">
                        <c:v>18.95</c:v>
                      </c:pt>
                      <c:pt idx="736">
                        <c:v>18.95</c:v>
                      </c:pt>
                      <c:pt idx="737">
                        <c:v>18.95</c:v>
                      </c:pt>
                      <c:pt idx="738">
                        <c:v>18.95</c:v>
                      </c:pt>
                      <c:pt idx="739">
                        <c:v>18.95</c:v>
                      </c:pt>
                      <c:pt idx="740">
                        <c:v>18.899999999999999</c:v>
                      </c:pt>
                      <c:pt idx="741">
                        <c:v>18.899999999999999</c:v>
                      </c:pt>
                      <c:pt idx="742">
                        <c:v>18.899999999999999</c:v>
                      </c:pt>
                      <c:pt idx="743">
                        <c:v>18.899999999999999</c:v>
                      </c:pt>
                      <c:pt idx="744">
                        <c:v>18.899999999999999</c:v>
                      </c:pt>
                      <c:pt idx="745">
                        <c:v>18.899999999999999</c:v>
                      </c:pt>
                      <c:pt idx="746">
                        <c:v>18.850000000000001</c:v>
                      </c:pt>
                      <c:pt idx="747">
                        <c:v>18.850000000000001</c:v>
                      </c:pt>
                      <c:pt idx="748">
                        <c:v>18.850000000000001</c:v>
                      </c:pt>
                      <c:pt idx="749">
                        <c:v>18.850000000000001</c:v>
                      </c:pt>
                      <c:pt idx="750">
                        <c:v>18.850000000000001</c:v>
                      </c:pt>
                      <c:pt idx="751">
                        <c:v>18.850000000000001</c:v>
                      </c:pt>
                      <c:pt idx="752">
                        <c:v>18.79999999999999</c:v>
                      </c:pt>
                      <c:pt idx="753">
                        <c:v>18.79999999999999</c:v>
                      </c:pt>
                      <c:pt idx="754">
                        <c:v>18.79999999999999</c:v>
                      </c:pt>
                      <c:pt idx="755">
                        <c:v>18.79999999999999</c:v>
                      </c:pt>
                      <c:pt idx="756">
                        <c:v>18.79999999999999</c:v>
                      </c:pt>
                      <c:pt idx="757">
                        <c:v>18.79999999999999</c:v>
                      </c:pt>
                      <c:pt idx="758">
                        <c:v>18.79999999999999</c:v>
                      </c:pt>
                      <c:pt idx="759">
                        <c:v>18.75</c:v>
                      </c:pt>
                      <c:pt idx="760">
                        <c:v>18.75</c:v>
                      </c:pt>
                      <c:pt idx="761">
                        <c:v>18.75</c:v>
                      </c:pt>
                      <c:pt idx="762">
                        <c:v>18.75</c:v>
                      </c:pt>
                      <c:pt idx="763">
                        <c:v>18.75</c:v>
                      </c:pt>
                      <c:pt idx="764">
                        <c:v>18.75</c:v>
                      </c:pt>
                      <c:pt idx="765">
                        <c:v>18.75</c:v>
                      </c:pt>
                      <c:pt idx="766">
                        <c:v>18.7</c:v>
                      </c:pt>
                      <c:pt idx="767">
                        <c:v>18.7</c:v>
                      </c:pt>
                      <c:pt idx="768">
                        <c:v>18.7</c:v>
                      </c:pt>
                      <c:pt idx="769">
                        <c:v>18.7</c:v>
                      </c:pt>
                      <c:pt idx="770">
                        <c:v>18.7</c:v>
                      </c:pt>
                      <c:pt idx="771">
                        <c:v>18.7</c:v>
                      </c:pt>
                      <c:pt idx="772">
                        <c:v>18.649999999999999</c:v>
                      </c:pt>
                      <c:pt idx="773">
                        <c:v>18.649999999999999</c:v>
                      </c:pt>
                      <c:pt idx="774">
                        <c:v>18.649999999999999</c:v>
                      </c:pt>
                      <c:pt idx="775">
                        <c:v>18.649999999999999</c:v>
                      </c:pt>
                      <c:pt idx="776">
                        <c:v>18.649999999999999</c:v>
                      </c:pt>
                      <c:pt idx="777">
                        <c:v>18.649999999999999</c:v>
                      </c:pt>
                      <c:pt idx="778">
                        <c:v>18.649999999999999</c:v>
                      </c:pt>
                      <c:pt idx="779">
                        <c:v>18.649999999999999</c:v>
                      </c:pt>
                      <c:pt idx="780">
                        <c:v>18.649999999999999</c:v>
                      </c:pt>
                      <c:pt idx="781">
                        <c:v>18.600000000000001</c:v>
                      </c:pt>
                      <c:pt idx="782">
                        <c:v>18.600000000000001</c:v>
                      </c:pt>
                      <c:pt idx="783">
                        <c:v>18.600000000000001</c:v>
                      </c:pt>
                      <c:pt idx="784">
                        <c:v>18.600000000000001</c:v>
                      </c:pt>
                      <c:pt idx="785">
                        <c:v>18.600000000000001</c:v>
                      </c:pt>
                      <c:pt idx="786">
                        <c:v>18.600000000000001</c:v>
                      </c:pt>
                      <c:pt idx="787">
                        <c:v>18.600000000000001</c:v>
                      </c:pt>
                      <c:pt idx="788">
                        <c:v>18.649999999999999</c:v>
                      </c:pt>
                      <c:pt idx="789">
                        <c:v>18.649999999999999</c:v>
                      </c:pt>
                      <c:pt idx="790">
                        <c:v>18.649999999999999</c:v>
                      </c:pt>
                      <c:pt idx="791">
                        <c:v>18.649999999999999</c:v>
                      </c:pt>
                      <c:pt idx="792">
                        <c:v>18.649999999999999</c:v>
                      </c:pt>
                      <c:pt idx="793">
                        <c:v>18.649999999999999</c:v>
                      </c:pt>
                      <c:pt idx="794">
                        <c:v>18.649999999999999</c:v>
                      </c:pt>
                      <c:pt idx="795">
                        <c:v>18.649999999999999</c:v>
                      </c:pt>
                      <c:pt idx="796">
                        <c:v>18.649999999999999</c:v>
                      </c:pt>
                      <c:pt idx="797">
                        <c:v>18.649999999999999</c:v>
                      </c:pt>
                      <c:pt idx="798">
                        <c:v>18.649999999999999</c:v>
                      </c:pt>
                      <c:pt idx="799">
                        <c:v>18.649999999999999</c:v>
                      </c:pt>
                      <c:pt idx="800">
                        <c:v>18.7</c:v>
                      </c:pt>
                      <c:pt idx="801">
                        <c:v>18.7</c:v>
                      </c:pt>
                      <c:pt idx="802">
                        <c:v>18.7</c:v>
                      </c:pt>
                      <c:pt idx="803">
                        <c:v>18.7</c:v>
                      </c:pt>
                      <c:pt idx="804">
                        <c:v>18.7</c:v>
                      </c:pt>
                      <c:pt idx="805">
                        <c:v>18.7</c:v>
                      </c:pt>
                      <c:pt idx="806">
                        <c:v>18.7</c:v>
                      </c:pt>
                      <c:pt idx="807">
                        <c:v>18.7</c:v>
                      </c:pt>
                      <c:pt idx="808">
                        <c:v>18.7</c:v>
                      </c:pt>
                      <c:pt idx="809">
                        <c:v>18.75</c:v>
                      </c:pt>
                      <c:pt idx="810">
                        <c:v>18.75</c:v>
                      </c:pt>
                      <c:pt idx="811">
                        <c:v>18.75</c:v>
                      </c:pt>
                      <c:pt idx="812">
                        <c:v>18.75</c:v>
                      </c:pt>
                      <c:pt idx="813">
                        <c:v>18.75</c:v>
                      </c:pt>
                      <c:pt idx="814">
                        <c:v>18.75</c:v>
                      </c:pt>
                      <c:pt idx="815">
                        <c:v>18.75</c:v>
                      </c:pt>
                      <c:pt idx="816">
                        <c:v>18.79999999999999</c:v>
                      </c:pt>
                      <c:pt idx="817">
                        <c:v>18.79999999999999</c:v>
                      </c:pt>
                      <c:pt idx="818">
                        <c:v>18.79999999999999</c:v>
                      </c:pt>
                      <c:pt idx="819">
                        <c:v>18.79999999999999</c:v>
                      </c:pt>
                      <c:pt idx="820">
                        <c:v>18.79999999999999</c:v>
                      </c:pt>
                      <c:pt idx="821">
                        <c:v>18.79999999999999</c:v>
                      </c:pt>
                      <c:pt idx="822">
                        <c:v>18.850000000000001</c:v>
                      </c:pt>
                      <c:pt idx="823">
                        <c:v>18.850000000000001</c:v>
                      </c:pt>
                      <c:pt idx="824">
                        <c:v>18.850000000000001</c:v>
                      </c:pt>
                      <c:pt idx="825">
                        <c:v>18.850000000000001</c:v>
                      </c:pt>
                      <c:pt idx="826">
                        <c:v>18.899999999999999</c:v>
                      </c:pt>
                      <c:pt idx="827">
                        <c:v>18.899999999999999</c:v>
                      </c:pt>
                      <c:pt idx="828">
                        <c:v>18.899999999999999</c:v>
                      </c:pt>
                      <c:pt idx="829">
                        <c:v>18.899999999999999</c:v>
                      </c:pt>
                      <c:pt idx="830">
                        <c:v>18.899999999999999</c:v>
                      </c:pt>
                      <c:pt idx="831">
                        <c:v>18.899999999999999</c:v>
                      </c:pt>
                      <c:pt idx="832">
                        <c:v>18.899999999999999</c:v>
                      </c:pt>
                      <c:pt idx="833">
                        <c:v>18.899999999999999</c:v>
                      </c:pt>
                      <c:pt idx="834">
                        <c:v>18.95</c:v>
                      </c:pt>
                      <c:pt idx="835">
                        <c:v>18.95</c:v>
                      </c:pt>
                      <c:pt idx="836">
                        <c:v>18.95</c:v>
                      </c:pt>
                      <c:pt idx="837">
                        <c:v>18.95</c:v>
                      </c:pt>
                      <c:pt idx="838">
                        <c:v>18.95</c:v>
                      </c:pt>
                      <c:pt idx="839">
                        <c:v>18.95</c:v>
                      </c:pt>
                      <c:pt idx="840">
                        <c:v>18.95</c:v>
                      </c:pt>
                      <c:pt idx="841">
                        <c:v>18.95</c:v>
                      </c:pt>
                      <c:pt idx="842">
                        <c:v>18.95</c:v>
                      </c:pt>
                      <c:pt idx="843">
                        <c:v>18.95</c:v>
                      </c:pt>
                      <c:pt idx="844">
                        <c:v>18.95</c:v>
                      </c:pt>
                      <c:pt idx="845">
                        <c:v>19</c:v>
                      </c:pt>
                      <c:pt idx="846">
                        <c:v>19</c:v>
                      </c:pt>
                      <c:pt idx="847">
                        <c:v>19</c:v>
                      </c:pt>
                      <c:pt idx="848">
                        <c:v>19</c:v>
                      </c:pt>
                      <c:pt idx="849">
                        <c:v>19</c:v>
                      </c:pt>
                      <c:pt idx="850">
                        <c:v>19</c:v>
                      </c:pt>
                      <c:pt idx="851">
                        <c:v>19</c:v>
                      </c:pt>
                      <c:pt idx="852">
                        <c:v>19</c:v>
                      </c:pt>
                      <c:pt idx="853">
                        <c:v>19.04999999999999</c:v>
                      </c:pt>
                      <c:pt idx="854">
                        <c:v>19.04999999999999</c:v>
                      </c:pt>
                      <c:pt idx="855">
                        <c:v>19.04999999999999</c:v>
                      </c:pt>
                      <c:pt idx="856">
                        <c:v>19.04999999999999</c:v>
                      </c:pt>
                      <c:pt idx="857">
                        <c:v>19.04999999999999</c:v>
                      </c:pt>
                      <c:pt idx="858">
                        <c:v>19.04999999999999</c:v>
                      </c:pt>
                      <c:pt idx="859">
                        <c:v>19.04999999999999</c:v>
                      </c:pt>
                      <c:pt idx="860">
                        <c:v>19.04999999999999</c:v>
                      </c:pt>
                      <c:pt idx="861">
                        <c:v>19.100000000000001</c:v>
                      </c:pt>
                      <c:pt idx="862">
                        <c:v>19.100000000000001</c:v>
                      </c:pt>
                      <c:pt idx="863">
                        <c:v>19.100000000000001</c:v>
                      </c:pt>
                      <c:pt idx="864">
                        <c:v>19.100000000000001</c:v>
                      </c:pt>
                      <c:pt idx="865">
                        <c:v>19.100000000000001</c:v>
                      </c:pt>
                      <c:pt idx="866">
                        <c:v>19.100000000000001</c:v>
                      </c:pt>
                      <c:pt idx="867">
                        <c:v>19.100000000000001</c:v>
                      </c:pt>
                      <c:pt idx="868">
                        <c:v>19.100000000000001</c:v>
                      </c:pt>
                      <c:pt idx="869">
                        <c:v>19.100000000000001</c:v>
                      </c:pt>
                      <c:pt idx="870">
                        <c:v>19.149999999999999</c:v>
                      </c:pt>
                      <c:pt idx="871">
                        <c:v>19.149999999999999</c:v>
                      </c:pt>
                      <c:pt idx="872">
                        <c:v>19.149999999999999</c:v>
                      </c:pt>
                      <c:pt idx="873">
                        <c:v>19.149999999999999</c:v>
                      </c:pt>
                      <c:pt idx="874">
                        <c:v>19.149999999999999</c:v>
                      </c:pt>
                      <c:pt idx="875">
                        <c:v>19.149999999999999</c:v>
                      </c:pt>
                      <c:pt idx="876">
                        <c:v>19.149999999999999</c:v>
                      </c:pt>
                      <c:pt idx="877">
                        <c:v>19.2</c:v>
                      </c:pt>
                      <c:pt idx="878">
                        <c:v>19.2</c:v>
                      </c:pt>
                      <c:pt idx="879">
                        <c:v>19.2</c:v>
                      </c:pt>
                      <c:pt idx="880">
                        <c:v>19.2</c:v>
                      </c:pt>
                      <c:pt idx="881">
                        <c:v>19.25</c:v>
                      </c:pt>
                      <c:pt idx="882">
                        <c:v>19.25</c:v>
                      </c:pt>
                      <c:pt idx="883">
                        <c:v>19.25</c:v>
                      </c:pt>
                      <c:pt idx="884">
                        <c:v>19.25</c:v>
                      </c:pt>
                      <c:pt idx="885">
                        <c:v>19.25</c:v>
                      </c:pt>
                      <c:pt idx="886">
                        <c:v>19.29999999999999</c:v>
                      </c:pt>
                      <c:pt idx="887">
                        <c:v>19.29999999999999</c:v>
                      </c:pt>
                      <c:pt idx="888">
                        <c:v>19.29999999999999</c:v>
                      </c:pt>
                      <c:pt idx="889">
                        <c:v>19.29999999999999</c:v>
                      </c:pt>
                      <c:pt idx="890">
                        <c:v>19.350000000000001</c:v>
                      </c:pt>
                      <c:pt idx="891">
                        <c:v>19.350000000000001</c:v>
                      </c:pt>
                      <c:pt idx="892">
                        <c:v>19.350000000000001</c:v>
                      </c:pt>
                      <c:pt idx="893">
                        <c:v>19.350000000000001</c:v>
                      </c:pt>
                      <c:pt idx="894">
                        <c:v>19.350000000000001</c:v>
                      </c:pt>
                      <c:pt idx="895">
                        <c:v>19.350000000000001</c:v>
                      </c:pt>
                      <c:pt idx="896">
                        <c:v>19.399999999999999</c:v>
                      </c:pt>
                      <c:pt idx="897">
                        <c:v>19.399999999999999</c:v>
                      </c:pt>
                      <c:pt idx="898">
                        <c:v>19.399999999999999</c:v>
                      </c:pt>
                      <c:pt idx="899">
                        <c:v>19.399999999999999</c:v>
                      </c:pt>
                      <c:pt idx="900">
                        <c:v>19.399999999999999</c:v>
                      </c:pt>
                      <c:pt idx="901">
                        <c:v>19.45</c:v>
                      </c:pt>
                      <c:pt idx="902">
                        <c:v>19.45</c:v>
                      </c:pt>
                      <c:pt idx="903">
                        <c:v>19.45</c:v>
                      </c:pt>
                      <c:pt idx="904">
                        <c:v>19.45</c:v>
                      </c:pt>
                      <c:pt idx="905">
                        <c:v>19.45</c:v>
                      </c:pt>
                      <c:pt idx="906">
                        <c:v>19.45</c:v>
                      </c:pt>
                      <c:pt idx="907">
                        <c:v>19.45</c:v>
                      </c:pt>
                      <c:pt idx="908">
                        <c:v>19.5</c:v>
                      </c:pt>
                      <c:pt idx="909">
                        <c:v>19.5</c:v>
                      </c:pt>
                      <c:pt idx="910">
                        <c:v>19.5</c:v>
                      </c:pt>
                      <c:pt idx="911">
                        <c:v>19.5</c:v>
                      </c:pt>
                      <c:pt idx="912">
                        <c:v>19.5</c:v>
                      </c:pt>
                      <c:pt idx="913">
                        <c:v>19.5</c:v>
                      </c:pt>
                      <c:pt idx="914">
                        <c:v>19.5</c:v>
                      </c:pt>
                      <c:pt idx="915">
                        <c:v>19.5</c:v>
                      </c:pt>
                      <c:pt idx="916">
                        <c:v>19.54999999999999</c:v>
                      </c:pt>
                      <c:pt idx="917">
                        <c:v>19.54999999999999</c:v>
                      </c:pt>
                      <c:pt idx="918">
                        <c:v>19.54999999999999</c:v>
                      </c:pt>
                      <c:pt idx="919">
                        <c:v>19.54999999999999</c:v>
                      </c:pt>
                      <c:pt idx="920">
                        <c:v>19.54999999999999</c:v>
                      </c:pt>
                      <c:pt idx="921">
                        <c:v>19.54999999999999</c:v>
                      </c:pt>
                      <c:pt idx="922">
                        <c:v>19.54999999999999</c:v>
                      </c:pt>
                      <c:pt idx="923">
                        <c:v>19.54999999999999</c:v>
                      </c:pt>
                      <c:pt idx="924">
                        <c:v>19.54999999999999</c:v>
                      </c:pt>
                      <c:pt idx="925">
                        <c:v>19.54999999999999</c:v>
                      </c:pt>
                      <c:pt idx="926">
                        <c:v>19.54999999999999</c:v>
                      </c:pt>
                      <c:pt idx="927">
                        <c:v>19.54999999999999</c:v>
                      </c:pt>
                      <c:pt idx="928">
                        <c:v>19.54999999999999</c:v>
                      </c:pt>
                      <c:pt idx="929">
                        <c:v>19.54999999999999</c:v>
                      </c:pt>
                      <c:pt idx="930">
                        <c:v>19.54999999999999</c:v>
                      </c:pt>
                      <c:pt idx="931">
                        <c:v>19.54999999999999</c:v>
                      </c:pt>
                      <c:pt idx="932">
                        <c:v>19.54999999999999</c:v>
                      </c:pt>
                      <c:pt idx="933">
                        <c:v>19.54999999999999</c:v>
                      </c:pt>
                      <c:pt idx="934">
                        <c:v>19.54999999999999</c:v>
                      </c:pt>
                      <c:pt idx="935">
                        <c:v>19.54999999999999</c:v>
                      </c:pt>
                      <c:pt idx="936">
                        <c:v>19.54999999999999</c:v>
                      </c:pt>
                      <c:pt idx="937">
                        <c:v>19.54999999999999</c:v>
                      </c:pt>
                      <c:pt idx="938">
                        <c:v>19.54999999999999</c:v>
                      </c:pt>
                      <c:pt idx="939">
                        <c:v>19.54999999999999</c:v>
                      </c:pt>
                      <c:pt idx="940">
                        <c:v>19.54999999999999</c:v>
                      </c:pt>
                      <c:pt idx="941">
                        <c:v>19.54999999999999</c:v>
                      </c:pt>
                      <c:pt idx="942">
                        <c:v>19.54999999999999</c:v>
                      </c:pt>
                      <c:pt idx="943">
                        <c:v>19.54999999999999</c:v>
                      </c:pt>
                      <c:pt idx="944">
                        <c:v>19.54999999999999</c:v>
                      </c:pt>
                      <c:pt idx="945">
                        <c:v>19.54999999999999</c:v>
                      </c:pt>
                      <c:pt idx="946">
                        <c:v>19.54999999999999</c:v>
                      </c:pt>
                      <c:pt idx="947">
                        <c:v>19.54999999999999</c:v>
                      </c:pt>
                      <c:pt idx="948">
                        <c:v>19.54999999999999</c:v>
                      </c:pt>
                      <c:pt idx="949">
                        <c:v>19.54999999999999</c:v>
                      </c:pt>
                      <c:pt idx="950">
                        <c:v>19.54999999999999</c:v>
                      </c:pt>
                      <c:pt idx="951">
                        <c:v>19.54999999999999</c:v>
                      </c:pt>
                      <c:pt idx="952">
                        <c:v>19.54999999999999</c:v>
                      </c:pt>
                      <c:pt idx="953">
                        <c:v>19.54999999999999</c:v>
                      </c:pt>
                      <c:pt idx="954">
                        <c:v>19.54999999999999</c:v>
                      </c:pt>
                      <c:pt idx="955">
                        <c:v>19.54999999999999</c:v>
                      </c:pt>
                      <c:pt idx="956">
                        <c:v>19.54999999999999</c:v>
                      </c:pt>
                      <c:pt idx="957">
                        <c:v>19.54999999999999</c:v>
                      </c:pt>
                      <c:pt idx="958">
                        <c:v>19.54999999999999</c:v>
                      </c:pt>
                      <c:pt idx="959">
                        <c:v>19.54999999999999</c:v>
                      </c:pt>
                      <c:pt idx="960">
                        <c:v>19.54999999999999</c:v>
                      </c:pt>
                      <c:pt idx="961">
                        <c:v>19.54999999999999</c:v>
                      </c:pt>
                      <c:pt idx="962">
                        <c:v>19.600000000000001</c:v>
                      </c:pt>
                      <c:pt idx="963">
                        <c:v>19.600000000000001</c:v>
                      </c:pt>
                      <c:pt idx="964">
                        <c:v>19.600000000000001</c:v>
                      </c:pt>
                      <c:pt idx="965">
                        <c:v>19.600000000000001</c:v>
                      </c:pt>
                      <c:pt idx="966">
                        <c:v>19.600000000000001</c:v>
                      </c:pt>
                      <c:pt idx="967">
                        <c:v>19.600000000000001</c:v>
                      </c:pt>
                      <c:pt idx="968">
                        <c:v>19.649999999999999</c:v>
                      </c:pt>
                      <c:pt idx="969">
                        <c:v>19.649999999999999</c:v>
                      </c:pt>
                      <c:pt idx="970">
                        <c:v>19.649999999999999</c:v>
                      </c:pt>
                      <c:pt idx="971">
                        <c:v>19.649999999999999</c:v>
                      </c:pt>
                      <c:pt idx="972">
                        <c:v>19.649999999999999</c:v>
                      </c:pt>
                      <c:pt idx="973">
                        <c:v>19.649999999999999</c:v>
                      </c:pt>
                      <c:pt idx="974">
                        <c:v>19.649999999999999</c:v>
                      </c:pt>
                      <c:pt idx="975">
                        <c:v>19.7</c:v>
                      </c:pt>
                      <c:pt idx="976">
                        <c:v>19.7</c:v>
                      </c:pt>
                      <c:pt idx="977">
                        <c:v>19.7</c:v>
                      </c:pt>
                      <c:pt idx="978">
                        <c:v>19.7</c:v>
                      </c:pt>
                      <c:pt idx="979">
                        <c:v>19.7</c:v>
                      </c:pt>
                      <c:pt idx="980">
                        <c:v>19.7</c:v>
                      </c:pt>
                      <c:pt idx="981">
                        <c:v>19.7</c:v>
                      </c:pt>
                      <c:pt idx="982">
                        <c:v>19.75</c:v>
                      </c:pt>
                      <c:pt idx="983">
                        <c:v>19.75</c:v>
                      </c:pt>
                      <c:pt idx="984">
                        <c:v>19.75</c:v>
                      </c:pt>
                      <c:pt idx="985">
                        <c:v>19.75</c:v>
                      </c:pt>
                      <c:pt idx="986">
                        <c:v>19.75</c:v>
                      </c:pt>
                      <c:pt idx="987">
                        <c:v>19.75</c:v>
                      </c:pt>
                      <c:pt idx="988">
                        <c:v>19.75</c:v>
                      </c:pt>
                      <c:pt idx="989">
                        <c:v>19.75</c:v>
                      </c:pt>
                      <c:pt idx="990">
                        <c:v>19.79999999999999</c:v>
                      </c:pt>
                      <c:pt idx="991">
                        <c:v>19.79999999999999</c:v>
                      </c:pt>
                      <c:pt idx="992">
                        <c:v>19.79999999999999</c:v>
                      </c:pt>
                      <c:pt idx="993">
                        <c:v>19.79999999999999</c:v>
                      </c:pt>
                      <c:pt idx="994">
                        <c:v>19.79999999999999</c:v>
                      </c:pt>
                      <c:pt idx="995">
                        <c:v>19.850000000000001</c:v>
                      </c:pt>
                      <c:pt idx="996">
                        <c:v>19.850000000000001</c:v>
                      </c:pt>
                      <c:pt idx="997">
                        <c:v>19.850000000000001</c:v>
                      </c:pt>
                      <c:pt idx="998">
                        <c:v>19.850000000000001</c:v>
                      </c:pt>
                      <c:pt idx="999">
                        <c:v>19.850000000000001</c:v>
                      </c:pt>
                      <c:pt idx="1000">
                        <c:v>19.850000000000001</c:v>
                      </c:pt>
                      <c:pt idx="1001">
                        <c:v>19.899999999999999</c:v>
                      </c:pt>
                      <c:pt idx="1002">
                        <c:v>19.899999999999999</c:v>
                      </c:pt>
                      <c:pt idx="1003">
                        <c:v>19.899999999999999</c:v>
                      </c:pt>
                      <c:pt idx="1004">
                        <c:v>19.899999999999999</c:v>
                      </c:pt>
                      <c:pt idx="1005">
                        <c:v>19.899999999999999</c:v>
                      </c:pt>
                      <c:pt idx="1006">
                        <c:v>19.95</c:v>
                      </c:pt>
                      <c:pt idx="1007">
                        <c:v>19.95</c:v>
                      </c:pt>
                      <c:pt idx="1008">
                        <c:v>19.95</c:v>
                      </c:pt>
                      <c:pt idx="1009">
                        <c:v>19.95</c:v>
                      </c:pt>
                      <c:pt idx="1010">
                        <c:v>19.95</c:v>
                      </c:pt>
                      <c:pt idx="1011">
                        <c:v>19.95</c:v>
                      </c:pt>
                      <c:pt idx="1012">
                        <c:v>19.95</c:v>
                      </c:pt>
                      <c:pt idx="1013">
                        <c:v>19.95</c:v>
                      </c:pt>
                      <c:pt idx="1014">
                        <c:v>20</c:v>
                      </c:pt>
                      <c:pt idx="1015">
                        <c:v>20</c:v>
                      </c:pt>
                      <c:pt idx="1016">
                        <c:v>20</c:v>
                      </c:pt>
                      <c:pt idx="1017">
                        <c:v>20</c:v>
                      </c:pt>
                      <c:pt idx="1018">
                        <c:v>20</c:v>
                      </c:pt>
                      <c:pt idx="1019">
                        <c:v>20.04999999999999</c:v>
                      </c:pt>
                      <c:pt idx="1020">
                        <c:v>20.04999999999999</c:v>
                      </c:pt>
                      <c:pt idx="1021">
                        <c:v>20.04999999999999</c:v>
                      </c:pt>
                      <c:pt idx="1022">
                        <c:v>20.100000000000001</c:v>
                      </c:pt>
                      <c:pt idx="1023">
                        <c:v>20.100000000000001</c:v>
                      </c:pt>
                      <c:pt idx="1024">
                        <c:v>20.100000000000001</c:v>
                      </c:pt>
                      <c:pt idx="1025">
                        <c:v>20.149999999999999</c:v>
                      </c:pt>
                      <c:pt idx="1026">
                        <c:v>20.149999999999999</c:v>
                      </c:pt>
                      <c:pt idx="1027">
                        <c:v>20.149999999999999</c:v>
                      </c:pt>
                      <c:pt idx="1028">
                        <c:v>20.149999999999999</c:v>
                      </c:pt>
                      <c:pt idx="1029">
                        <c:v>20.149999999999999</c:v>
                      </c:pt>
                      <c:pt idx="1030">
                        <c:v>20.2</c:v>
                      </c:pt>
                      <c:pt idx="1031">
                        <c:v>20.2</c:v>
                      </c:pt>
                      <c:pt idx="1032">
                        <c:v>20.2</c:v>
                      </c:pt>
                      <c:pt idx="1033">
                        <c:v>20.2</c:v>
                      </c:pt>
                      <c:pt idx="1034">
                        <c:v>20.2</c:v>
                      </c:pt>
                      <c:pt idx="1035">
                        <c:v>20.2</c:v>
                      </c:pt>
                      <c:pt idx="1036">
                        <c:v>20.2</c:v>
                      </c:pt>
                      <c:pt idx="1037">
                        <c:v>20.2</c:v>
                      </c:pt>
                      <c:pt idx="1038">
                        <c:v>20.2</c:v>
                      </c:pt>
                      <c:pt idx="1039">
                        <c:v>20.2</c:v>
                      </c:pt>
                      <c:pt idx="1040">
                        <c:v>20.2</c:v>
                      </c:pt>
                      <c:pt idx="1041">
                        <c:v>20.2</c:v>
                      </c:pt>
                      <c:pt idx="1042">
                        <c:v>20.2</c:v>
                      </c:pt>
                      <c:pt idx="1043">
                        <c:v>20.2</c:v>
                      </c:pt>
                      <c:pt idx="1044">
                        <c:v>20.2</c:v>
                      </c:pt>
                      <c:pt idx="1045">
                        <c:v>20.2</c:v>
                      </c:pt>
                      <c:pt idx="1046">
                        <c:v>20.2</c:v>
                      </c:pt>
                      <c:pt idx="1047">
                        <c:v>20.2</c:v>
                      </c:pt>
                      <c:pt idx="1048">
                        <c:v>20.2</c:v>
                      </c:pt>
                      <c:pt idx="1049">
                        <c:v>20.25</c:v>
                      </c:pt>
                      <c:pt idx="1050">
                        <c:v>20.25</c:v>
                      </c:pt>
                      <c:pt idx="1051">
                        <c:v>20.25</c:v>
                      </c:pt>
                      <c:pt idx="1052">
                        <c:v>20.25</c:v>
                      </c:pt>
                      <c:pt idx="1053">
                        <c:v>20.25</c:v>
                      </c:pt>
                      <c:pt idx="1054">
                        <c:v>20.25</c:v>
                      </c:pt>
                      <c:pt idx="1055">
                        <c:v>20.25</c:v>
                      </c:pt>
                      <c:pt idx="1056">
                        <c:v>20.29999999999999</c:v>
                      </c:pt>
                      <c:pt idx="1057">
                        <c:v>20.29999999999999</c:v>
                      </c:pt>
                      <c:pt idx="1058">
                        <c:v>20.29999999999999</c:v>
                      </c:pt>
                      <c:pt idx="1059">
                        <c:v>20.29999999999999</c:v>
                      </c:pt>
                      <c:pt idx="1060">
                        <c:v>20.29999999999999</c:v>
                      </c:pt>
                      <c:pt idx="1061">
                        <c:v>20.29999999999999</c:v>
                      </c:pt>
                      <c:pt idx="1062">
                        <c:v>20.29999999999999</c:v>
                      </c:pt>
                      <c:pt idx="1063">
                        <c:v>20.29999999999999</c:v>
                      </c:pt>
                      <c:pt idx="1064">
                        <c:v>20.29999999999999</c:v>
                      </c:pt>
                      <c:pt idx="1065">
                        <c:v>20.29999999999999</c:v>
                      </c:pt>
                      <c:pt idx="1066">
                        <c:v>20.29999999999999</c:v>
                      </c:pt>
                      <c:pt idx="1067">
                        <c:v>20.29999999999999</c:v>
                      </c:pt>
                      <c:pt idx="1068">
                        <c:v>20.29999999999999</c:v>
                      </c:pt>
                      <c:pt idx="1069">
                        <c:v>20.350000000000001</c:v>
                      </c:pt>
                      <c:pt idx="1070">
                        <c:v>20.350000000000001</c:v>
                      </c:pt>
                      <c:pt idx="1071">
                        <c:v>20.350000000000001</c:v>
                      </c:pt>
                      <c:pt idx="1072">
                        <c:v>20.350000000000001</c:v>
                      </c:pt>
                      <c:pt idx="1073">
                        <c:v>20.350000000000001</c:v>
                      </c:pt>
                      <c:pt idx="1074">
                        <c:v>20.350000000000001</c:v>
                      </c:pt>
                      <c:pt idx="1075">
                        <c:v>20.350000000000001</c:v>
                      </c:pt>
                      <c:pt idx="1076">
                        <c:v>20.350000000000001</c:v>
                      </c:pt>
                      <c:pt idx="1077">
                        <c:v>20.350000000000001</c:v>
                      </c:pt>
                      <c:pt idx="1078">
                        <c:v>20.350000000000001</c:v>
                      </c:pt>
                      <c:pt idx="1079">
                        <c:v>20.350000000000001</c:v>
                      </c:pt>
                      <c:pt idx="1080">
                        <c:v>20.350000000000001</c:v>
                      </c:pt>
                      <c:pt idx="1081">
                        <c:v>20.350000000000001</c:v>
                      </c:pt>
                      <c:pt idx="1082">
                        <c:v>20.350000000000001</c:v>
                      </c:pt>
                      <c:pt idx="1083">
                        <c:v>20.350000000000001</c:v>
                      </c:pt>
                      <c:pt idx="1084">
                        <c:v>20.350000000000001</c:v>
                      </c:pt>
                      <c:pt idx="1085">
                        <c:v>20.350000000000001</c:v>
                      </c:pt>
                      <c:pt idx="1086">
                        <c:v>20.399999999999999</c:v>
                      </c:pt>
                      <c:pt idx="1087">
                        <c:v>20.399999999999999</c:v>
                      </c:pt>
                      <c:pt idx="1088">
                        <c:v>20.399999999999999</c:v>
                      </c:pt>
                      <c:pt idx="1089">
                        <c:v>20.399999999999999</c:v>
                      </c:pt>
                      <c:pt idx="1090">
                        <c:v>20.399999999999999</c:v>
                      </c:pt>
                      <c:pt idx="1091">
                        <c:v>20.399999999999999</c:v>
                      </c:pt>
                      <c:pt idx="1092">
                        <c:v>20.399999999999999</c:v>
                      </c:pt>
                      <c:pt idx="1093">
                        <c:v>20.399999999999999</c:v>
                      </c:pt>
                      <c:pt idx="1094">
                        <c:v>20.399999999999999</c:v>
                      </c:pt>
                      <c:pt idx="1095">
                        <c:v>20.399999999999999</c:v>
                      </c:pt>
                      <c:pt idx="1096">
                        <c:v>20.45</c:v>
                      </c:pt>
                      <c:pt idx="1097">
                        <c:v>20.45</c:v>
                      </c:pt>
                      <c:pt idx="1098">
                        <c:v>20.45</c:v>
                      </c:pt>
                      <c:pt idx="1099">
                        <c:v>20.45</c:v>
                      </c:pt>
                      <c:pt idx="1100">
                        <c:v>20.45</c:v>
                      </c:pt>
                      <c:pt idx="1101">
                        <c:v>20.45</c:v>
                      </c:pt>
                      <c:pt idx="1102">
                        <c:v>20.45</c:v>
                      </c:pt>
                      <c:pt idx="1103">
                        <c:v>20.45</c:v>
                      </c:pt>
                      <c:pt idx="1104">
                        <c:v>20.45</c:v>
                      </c:pt>
                      <c:pt idx="1105">
                        <c:v>20.45</c:v>
                      </c:pt>
                      <c:pt idx="1106">
                        <c:v>20.45</c:v>
                      </c:pt>
                      <c:pt idx="1107">
                        <c:v>20.45</c:v>
                      </c:pt>
                      <c:pt idx="1108">
                        <c:v>20.45</c:v>
                      </c:pt>
                      <c:pt idx="1109">
                        <c:v>20.5</c:v>
                      </c:pt>
                      <c:pt idx="1110">
                        <c:v>20.5</c:v>
                      </c:pt>
                      <c:pt idx="1111">
                        <c:v>20.5</c:v>
                      </c:pt>
                      <c:pt idx="1112">
                        <c:v>20.5</c:v>
                      </c:pt>
                      <c:pt idx="1113">
                        <c:v>20.5</c:v>
                      </c:pt>
                      <c:pt idx="1114">
                        <c:v>20.5</c:v>
                      </c:pt>
                      <c:pt idx="1115">
                        <c:v>20.5</c:v>
                      </c:pt>
                      <c:pt idx="1116">
                        <c:v>20.54999999999999</c:v>
                      </c:pt>
                      <c:pt idx="1117">
                        <c:v>20.54999999999999</c:v>
                      </c:pt>
                      <c:pt idx="1118">
                        <c:v>20.54999999999999</c:v>
                      </c:pt>
                      <c:pt idx="1119">
                        <c:v>20.54999999999999</c:v>
                      </c:pt>
                      <c:pt idx="1120">
                        <c:v>20.54999999999999</c:v>
                      </c:pt>
                      <c:pt idx="1121">
                        <c:v>20.54999999999999</c:v>
                      </c:pt>
                      <c:pt idx="1122">
                        <c:v>20.54999999999999</c:v>
                      </c:pt>
                      <c:pt idx="1123">
                        <c:v>20.6</c:v>
                      </c:pt>
                      <c:pt idx="1124">
                        <c:v>20.6</c:v>
                      </c:pt>
                      <c:pt idx="1125">
                        <c:v>20.6</c:v>
                      </c:pt>
                      <c:pt idx="1126">
                        <c:v>20.6</c:v>
                      </c:pt>
                      <c:pt idx="1127">
                        <c:v>20.6</c:v>
                      </c:pt>
                      <c:pt idx="1128">
                        <c:v>20.6</c:v>
                      </c:pt>
                      <c:pt idx="1129">
                        <c:v>20.6</c:v>
                      </c:pt>
                      <c:pt idx="1130">
                        <c:v>20.6</c:v>
                      </c:pt>
                      <c:pt idx="1131">
                        <c:v>20.6</c:v>
                      </c:pt>
                      <c:pt idx="1132">
                        <c:v>20.6</c:v>
                      </c:pt>
                      <c:pt idx="1133">
                        <c:v>20.6</c:v>
                      </c:pt>
                      <c:pt idx="1134">
                        <c:v>20.6</c:v>
                      </c:pt>
                      <c:pt idx="1135">
                        <c:v>20.6</c:v>
                      </c:pt>
                      <c:pt idx="1136">
                        <c:v>20.6</c:v>
                      </c:pt>
                      <c:pt idx="1137">
                        <c:v>20.6</c:v>
                      </c:pt>
                      <c:pt idx="1138">
                        <c:v>20.6</c:v>
                      </c:pt>
                      <c:pt idx="1139">
                        <c:v>20.6</c:v>
                      </c:pt>
                      <c:pt idx="1140">
                        <c:v>20.6</c:v>
                      </c:pt>
                      <c:pt idx="1141">
                        <c:v>20.6</c:v>
                      </c:pt>
                      <c:pt idx="1142">
                        <c:v>20.6</c:v>
                      </c:pt>
                      <c:pt idx="1143">
                        <c:v>20.6</c:v>
                      </c:pt>
                      <c:pt idx="1144">
                        <c:v>20.6</c:v>
                      </c:pt>
                      <c:pt idx="1145">
                        <c:v>20.6</c:v>
                      </c:pt>
                      <c:pt idx="1146">
                        <c:v>20.6</c:v>
                      </c:pt>
                      <c:pt idx="1147">
                        <c:v>20.6</c:v>
                      </c:pt>
                      <c:pt idx="1148">
                        <c:v>20.6</c:v>
                      </c:pt>
                      <c:pt idx="1149">
                        <c:v>20.6</c:v>
                      </c:pt>
                      <c:pt idx="1150">
                        <c:v>20.6</c:v>
                      </c:pt>
                      <c:pt idx="1151">
                        <c:v>20.6</c:v>
                      </c:pt>
                      <c:pt idx="1152">
                        <c:v>20.6</c:v>
                      </c:pt>
                      <c:pt idx="1153">
                        <c:v>20.6</c:v>
                      </c:pt>
                      <c:pt idx="1154">
                        <c:v>20.6</c:v>
                      </c:pt>
                      <c:pt idx="1155">
                        <c:v>20.6</c:v>
                      </c:pt>
                      <c:pt idx="1156">
                        <c:v>20.6</c:v>
                      </c:pt>
                      <c:pt idx="1157">
                        <c:v>20.6</c:v>
                      </c:pt>
                      <c:pt idx="1158">
                        <c:v>20.6</c:v>
                      </c:pt>
                      <c:pt idx="1159">
                        <c:v>20.6</c:v>
                      </c:pt>
                      <c:pt idx="1160">
                        <c:v>20.6</c:v>
                      </c:pt>
                      <c:pt idx="1161">
                        <c:v>20.6</c:v>
                      </c:pt>
                      <c:pt idx="1162">
                        <c:v>20.6</c:v>
                      </c:pt>
                      <c:pt idx="1163">
                        <c:v>20.6</c:v>
                      </c:pt>
                      <c:pt idx="1164">
                        <c:v>20.6</c:v>
                      </c:pt>
                      <c:pt idx="1165">
                        <c:v>20.6</c:v>
                      </c:pt>
                      <c:pt idx="1166">
                        <c:v>20.6</c:v>
                      </c:pt>
                      <c:pt idx="1167">
                        <c:v>20.6</c:v>
                      </c:pt>
                      <c:pt idx="1168">
                        <c:v>20.6</c:v>
                      </c:pt>
                      <c:pt idx="1169">
                        <c:v>20.6</c:v>
                      </c:pt>
                      <c:pt idx="1170">
                        <c:v>20.6</c:v>
                      </c:pt>
                      <c:pt idx="1171">
                        <c:v>20.6</c:v>
                      </c:pt>
                      <c:pt idx="1172">
                        <c:v>20.6</c:v>
                      </c:pt>
                      <c:pt idx="1173">
                        <c:v>20.6</c:v>
                      </c:pt>
                      <c:pt idx="1174">
                        <c:v>20.6</c:v>
                      </c:pt>
                      <c:pt idx="1175">
                        <c:v>20.6</c:v>
                      </c:pt>
                      <c:pt idx="1176">
                        <c:v>20.6</c:v>
                      </c:pt>
                      <c:pt idx="1177">
                        <c:v>20.6</c:v>
                      </c:pt>
                      <c:pt idx="1178">
                        <c:v>20.6</c:v>
                      </c:pt>
                      <c:pt idx="1179">
                        <c:v>20.6</c:v>
                      </c:pt>
                      <c:pt idx="1180">
                        <c:v>20.6</c:v>
                      </c:pt>
                      <c:pt idx="1181">
                        <c:v>20.6</c:v>
                      </c:pt>
                      <c:pt idx="1182">
                        <c:v>20.6</c:v>
                      </c:pt>
                      <c:pt idx="1183">
                        <c:v>20.6</c:v>
                      </c:pt>
                      <c:pt idx="1184">
                        <c:v>20.6</c:v>
                      </c:pt>
                      <c:pt idx="1185">
                        <c:v>20.6</c:v>
                      </c:pt>
                      <c:pt idx="1186">
                        <c:v>20.54999999999999</c:v>
                      </c:pt>
                      <c:pt idx="1187">
                        <c:v>20.54999999999999</c:v>
                      </c:pt>
                      <c:pt idx="1188">
                        <c:v>20.54999999999999</c:v>
                      </c:pt>
                      <c:pt idx="1189">
                        <c:v>20.54999999999999</c:v>
                      </c:pt>
                      <c:pt idx="1190">
                        <c:v>20.54999999999999</c:v>
                      </c:pt>
                      <c:pt idx="1191">
                        <c:v>20.54999999999999</c:v>
                      </c:pt>
                      <c:pt idx="1192">
                        <c:v>20.54999999999999</c:v>
                      </c:pt>
                      <c:pt idx="1193">
                        <c:v>20.54999999999999</c:v>
                      </c:pt>
                      <c:pt idx="1194">
                        <c:v>20.54999999999999</c:v>
                      </c:pt>
                      <c:pt idx="1195">
                        <c:v>20.54999999999999</c:v>
                      </c:pt>
                      <c:pt idx="1196">
                        <c:v>20.54999999999999</c:v>
                      </c:pt>
                      <c:pt idx="1197">
                        <c:v>20.54999999999999</c:v>
                      </c:pt>
                      <c:pt idx="1198">
                        <c:v>20.54999999999999</c:v>
                      </c:pt>
                      <c:pt idx="1199">
                        <c:v>20.54999999999999</c:v>
                      </c:pt>
                      <c:pt idx="1200">
                        <c:v>20.54999999999999</c:v>
                      </c:pt>
                      <c:pt idx="1201">
                        <c:v>20.54999999999999</c:v>
                      </c:pt>
                      <c:pt idx="1202">
                        <c:v>20.54999999999999</c:v>
                      </c:pt>
                      <c:pt idx="1203">
                        <c:v>20.54999999999999</c:v>
                      </c:pt>
                      <c:pt idx="1204">
                        <c:v>20.54999999999999</c:v>
                      </c:pt>
                      <c:pt idx="1205">
                        <c:v>20.54999999999999</c:v>
                      </c:pt>
                      <c:pt idx="1206">
                        <c:v>20.54999999999999</c:v>
                      </c:pt>
                      <c:pt idx="1207">
                        <c:v>20.54999999999999</c:v>
                      </c:pt>
                      <c:pt idx="1208">
                        <c:v>20.54999999999999</c:v>
                      </c:pt>
                      <c:pt idx="1209">
                        <c:v>20.54999999999999</c:v>
                      </c:pt>
                      <c:pt idx="1210">
                        <c:v>20.54999999999999</c:v>
                      </c:pt>
                      <c:pt idx="1211">
                        <c:v>20.54999999999999</c:v>
                      </c:pt>
                      <c:pt idx="1212">
                        <c:v>20.54999999999999</c:v>
                      </c:pt>
                      <c:pt idx="1213">
                        <c:v>20.54999999999999</c:v>
                      </c:pt>
                      <c:pt idx="1214">
                        <c:v>20.54999999999999</c:v>
                      </c:pt>
                      <c:pt idx="1215">
                        <c:v>20.54999999999999</c:v>
                      </c:pt>
                      <c:pt idx="1216">
                        <c:v>20.54999999999999</c:v>
                      </c:pt>
                      <c:pt idx="1217">
                        <c:v>20.54999999999999</c:v>
                      </c:pt>
                      <c:pt idx="1218">
                        <c:v>20.54999999999999</c:v>
                      </c:pt>
                      <c:pt idx="1219">
                        <c:v>20.5</c:v>
                      </c:pt>
                      <c:pt idx="1220">
                        <c:v>20.5</c:v>
                      </c:pt>
                      <c:pt idx="1221">
                        <c:v>20.5</c:v>
                      </c:pt>
                      <c:pt idx="1222">
                        <c:v>20.5</c:v>
                      </c:pt>
                      <c:pt idx="1223">
                        <c:v>20.5</c:v>
                      </c:pt>
                      <c:pt idx="1224">
                        <c:v>20.5</c:v>
                      </c:pt>
                      <c:pt idx="1225">
                        <c:v>20.5</c:v>
                      </c:pt>
                      <c:pt idx="1226">
                        <c:v>20.5</c:v>
                      </c:pt>
                      <c:pt idx="1227">
                        <c:v>20.54999999999999</c:v>
                      </c:pt>
                      <c:pt idx="1228">
                        <c:v>20.54999999999999</c:v>
                      </c:pt>
                      <c:pt idx="1229">
                        <c:v>20.54999999999999</c:v>
                      </c:pt>
                      <c:pt idx="1230">
                        <c:v>20.54999999999999</c:v>
                      </c:pt>
                      <c:pt idx="1231">
                        <c:v>20.54999999999999</c:v>
                      </c:pt>
                      <c:pt idx="1232">
                        <c:v>20.54999999999999</c:v>
                      </c:pt>
                      <c:pt idx="1233">
                        <c:v>20.54999999999999</c:v>
                      </c:pt>
                      <c:pt idx="1234">
                        <c:v>20.54999999999999</c:v>
                      </c:pt>
                      <c:pt idx="1235">
                        <c:v>20.54999999999999</c:v>
                      </c:pt>
                      <c:pt idx="1236">
                        <c:v>20.6</c:v>
                      </c:pt>
                      <c:pt idx="1237">
                        <c:v>20.6</c:v>
                      </c:pt>
                      <c:pt idx="1238">
                        <c:v>20.6</c:v>
                      </c:pt>
                      <c:pt idx="1239">
                        <c:v>20.6</c:v>
                      </c:pt>
                      <c:pt idx="1240">
                        <c:v>20.6</c:v>
                      </c:pt>
                      <c:pt idx="1241">
                        <c:v>20.6</c:v>
                      </c:pt>
                      <c:pt idx="1242">
                        <c:v>20.6</c:v>
                      </c:pt>
                      <c:pt idx="1243">
                        <c:v>20.6</c:v>
                      </c:pt>
                      <c:pt idx="1244">
                        <c:v>20.6</c:v>
                      </c:pt>
                      <c:pt idx="1245">
                        <c:v>20.6</c:v>
                      </c:pt>
                      <c:pt idx="1246">
                        <c:v>20.65</c:v>
                      </c:pt>
                      <c:pt idx="1247">
                        <c:v>20.65</c:v>
                      </c:pt>
                      <c:pt idx="1248">
                        <c:v>20.65</c:v>
                      </c:pt>
                      <c:pt idx="1249">
                        <c:v>20.65</c:v>
                      </c:pt>
                      <c:pt idx="1250">
                        <c:v>20.65</c:v>
                      </c:pt>
                      <c:pt idx="1251">
                        <c:v>20.65</c:v>
                      </c:pt>
                      <c:pt idx="1252">
                        <c:v>20.65</c:v>
                      </c:pt>
                      <c:pt idx="1253">
                        <c:v>20.65</c:v>
                      </c:pt>
                      <c:pt idx="1254">
                        <c:v>20.65</c:v>
                      </c:pt>
                      <c:pt idx="1255">
                        <c:v>20.65</c:v>
                      </c:pt>
                      <c:pt idx="1256">
                        <c:v>20.7</c:v>
                      </c:pt>
                      <c:pt idx="1257">
                        <c:v>20.7</c:v>
                      </c:pt>
                      <c:pt idx="1258">
                        <c:v>20.7</c:v>
                      </c:pt>
                      <c:pt idx="1259">
                        <c:v>20.7</c:v>
                      </c:pt>
                      <c:pt idx="1260">
                        <c:v>20.7</c:v>
                      </c:pt>
                      <c:pt idx="1261">
                        <c:v>20.7</c:v>
                      </c:pt>
                      <c:pt idx="1262">
                        <c:v>20.75</c:v>
                      </c:pt>
                      <c:pt idx="1263">
                        <c:v>20.75</c:v>
                      </c:pt>
                      <c:pt idx="1264">
                        <c:v>20.75</c:v>
                      </c:pt>
                      <c:pt idx="1265">
                        <c:v>20.75</c:v>
                      </c:pt>
                      <c:pt idx="1266">
                        <c:v>20.79999999999999</c:v>
                      </c:pt>
                      <c:pt idx="1267">
                        <c:v>20.79999999999999</c:v>
                      </c:pt>
                      <c:pt idx="1268">
                        <c:v>20.79999999999999</c:v>
                      </c:pt>
                      <c:pt idx="1269">
                        <c:v>20.79999999999999</c:v>
                      </c:pt>
                      <c:pt idx="1270">
                        <c:v>20.79999999999999</c:v>
                      </c:pt>
                      <c:pt idx="1271">
                        <c:v>20.85</c:v>
                      </c:pt>
                      <c:pt idx="1272">
                        <c:v>20.85</c:v>
                      </c:pt>
                      <c:pt idx="1273">
                        <c:v>20.85</c:v>
                      </c:pt>
                      <c:pt idx="1274">
                        <c:v>20.85</c:v>
                      </c:pt>
                      <c:pt idx="1275">
                        <c:v>20.85</c:v>
                      </c:pt>
                      <c:pt idx="1276">
                        <c:v>20.85</c:v>
                      </c:pt>
                      <c:pt idx="1277">
                        <c:v>20.9</c:v>
                      </c:pt>
                      <c:pt idx="1278">
                        <c:v>20.9</c:v>
                      </c:pt>
                      <c:pt idx="1279">
                        <c:v>20.9</c:v>
                      </c:pt>
                      <c:pt idx="1280">
                        <c:v>20.9</c:v>
                      </c:pt>
                      <c:pt idx="1281">
                        <c:v>20.9</c:v>
                      </c:pt>
                      <c:pt idx="1282">
                        <c:v>20.9</c:v>
                      </c:pt>
                      <c:pt idx="1283">
                        <c:v>20.9</c:v>
                      </c:pt>
                      <c:pt idx="1284">
                        <c:v>20.9</c:v>
                      </c:pt>
                      <c:pt idx="1285">
                        <c:v>20.9</c:v>
                      </c:pt>
                      <c:pt idx="1286">
                        <c:v>20.9</c:v>
                      </c:pt>
                      <c:pt idx="1287">
                        <c:v>20.95</c:v>
                      </c:pt>
                      <c:pt idx="1288">
                        <c:v>20.95</c:v>
                      </c:pt>
                      <c:pt idx="1289">
                        <c:v>20.95</c:v>
                      </c:pt>
                      <c:pt idx="1290">
                        <c:v>20.95</c:v>
                      </c:pt>
                      <c:pt idx="1291">
                        <c:v>20.95</c:v>
                      </c:pt>
                      <c:pt idx="1292">
                        <c:v>20.95</c:v>
                      </c:pt>
                      <c:pt idx="1293">
                        <c:v>21</c:v>
                      </c:pt>
                      <c:pt idx="1294">
                        <c:v>21</c:v>
                      </c:pt>
                      <c:pt idx="1295">
                        <c:v>21</c:v>
                      </c:pt>
                      <c:pt idx="1296">
                        <c:v>21</c:v>
                      </c:pt>
                      <c:pt idx="1297">
                        <c:v>21</c:v>
                      </c:pt>
                      <c:pt idx="1298">
                        <c:v>21.04999999999999</c:v>
                      </c:pt>
                      <c:pt idx="1299">
                        <c:v>21.04999999999999</c:v>
                      </c:pt>
                      <c:pt idx="1300">
                        <c:v>21.04999999999999</c:v>
                      </c:pt>
                      <c:pt idx="1301">
                        <c:v>21.04999999999999</c:v>
                      </c:pt>
                      <c:pt idx="1302">
                        <c:v>21.1</c:v>
                      </c:pt>
                      <c:pt idx="1303">
                        <c:v>21.1</c:v>
                      </c:pt>
                      <c:pt idx="1304">
                        <c:v>21.1</c:v>
                      </c:pt>
                      <c:pt idx="1305">
                        <c:v>21.1</c:v>
                      </c:pt>
                      <c:pt idx="1306">
                        <c:v>21.1</c:v>
                      </c:pt>
                      <c:pt idx="1307">
                        <c:v>21.1</c:v>
                      </c:pt>
                      <c:pt idx="1308">
                        <c:v>21.15</c:v>
                      </c:pt>
                      <c:pt idx="1309">
                        <c:v>21.15</c:v>
                      </c:pt>
                      <c:pt idx="1310">
                        <c:v>21.15</c:v>
                      </c:pt>
                      <c:pt idx="1311">
                        <c:v>21.15</c:v>
                      </c:pt>
                      <c:pt idx="1312">
                        <c:v>21.15</c:v>
                      </c:pt>
                      <c:pt idx="1313">
                        <c:v>21.15</c:v>
                      </c:pt>
                      <c:pt idx="1314">
                        <c:v>21.15</c:v>
                      </c:pt>
                      <c:pt idx="1315">
                        <c:v>21.2</c:v>
                      </c:pt>
                      <c:pt idx="1316">
                        <c:v>21.2</c:v>
                      </c:pt>
                      <c:pt idx="1317">
                        <c:v>21.2</c:v>
                      </c:pt>
                      <c:pt idx="1318">
                        <c:v>21.2</c:v>
                      </c:pt>
                      <c:pt idx="1319">
                        <c:v>21.2</c:v>
                      </c:pt>
                      <c:pt idx="1320">
                        <c:v>21.2</c:v>
                      </c:pt>
                      <c:pt idx="1321">
                        <c:v>21.25</c:v>
                      </c:pt>
                      <c:pt idx="1322">
                        <c:v>21.25</c:v>
                      </c:pt>
                      <c:pt idx="1323">
                        <c:v>21.25</c:v>
                      </c:pt>
                      <c:pt idx="1324">
                        <c:v>21.25</c:v>
                      </c:pt>
                      <c:pt idx="1325">
                        <c:v>21.25</c:v>
                      </c:pt>
                      <c:pt idx="1326">
                        <c:v>21.25</c:v>
                      </c:pt>
                      <c:pt idx="1327">
                        <c:v>21.25</c:v>
                      </c:pt>
                      <c:pt idx="1328">
                        <c:v>21.25</c:v>
                      </c:pt>
                      <c:pt idx="1329">
                        <c:v>21.25</c:v>
                      </c:pt>
                      <c:pt idx="1330">
                        <c:v>21.29999999999999</c:v>
                      </c:pt>
                      <c:pt idx="1331">
                        <c:v>21.29999999999999</c:v>
                      </c:pt>
                      <c:pt idx="1332">
                        <c:v>21.29999999999999</c:v>
                      </c:pt>
                      <c:pt idx="1333">
                        <c:v>21.29999999999999</c:v>
                      </c:pt>
                      <c:pt idx="1334">
                        <c:v>21.29999999999999</c:v>
                      </c:pt>
                      <c:pt idx="1335">
                        <c:v>21.29999999999999</c:v>
                      </c:pt>
                      <c:pt idx="1336">
                        <c:v>21.29999999999999</c:v>
                      </c:pt>
                      <c:pt idx="1337">
                        <c:v>21.29999999999999</c:v>
                      </c:pt>
                      <c:pt idx="1338">
                        <c:v>21.29999999999999</c:v>
                      </c:pt>
                      <c:pt idx="1339">
                        <c:v>21.29999999999999</c:v>
                      </c:pt>
                      <c:pt idx="1340">
                        <c:v>21.29999999999999</c:v>
                      </c:pt>
                      <c:pt idx="1341">
                        <c:v>21.29999999999999</c:v>
                      </c:pt>
                      <c:pt idx="1342">
                        <c:v>21.29999999999999</c:v>
                      </c:pt>
                      <c:pt idx="1343">
                        <c:v>21.29999999999999</c:v>
                      </c:pt>
                      <c:pt idx="1344">
                        <c:v>21.29999999999999</c:v>
                      </c:pt>
                      <c:pt idx="1345">
                        <c:v>21.29999999999999</c:v>
                      </c:pt>
                      <c:pt idx="1346">
                        <c:v>21.29999999999999</c:v>
                      </c:pt>
                      <c:pt idx="1347">
                        <c:v>21.29999999999999</c:v>
                      </c:pt>
                      <c:pt idx="1348">
                        <c:v>21.29999999999999</c:v>
                      </c:pt>
                      <c:pt idx="1349">
                        <c:v>21.29999999999999</c:v>
                      </c:pt>
                      <c:pt idx="1350">
                        <c:v>21.29999999999999</c:v>
                      </c:pt>
                      <c:pt idx="1351">
                        <c:v>21.29999999999999</c:v>
                      </c:pt>
                      <c:pt idx="1352">
                        <c:v>21.29999999999999</c:v>
                      </c:pt>
                      <c:pt idx="1353">
                        <c:v>21.29999999999999</c:v>
                      </c:pt>
                      <c:pt idx="1354">
                        <c:v>21.29999999999999</c:v>
                      </c:pt>
                      <c:pt idx="1355">
                        <c:v>21.29999999999999</c:v>
                      </c:pt>
                      <c:pt idx="1356">
                        <c:v>21.29999999999999</c:v>
                      </c:pt>
                      <c:pt idx="1357">
                        <c:v>21.29999999999999</c:v>
                      </c:pt>
                      <c:pt idx="1358">
                        <c:v>21.29999999999999</c:v>
                      </c:pt>
                      <c:pt idx="1359">
                        <c:v>21.35</c:v>
                      </c:pt>
                      <c:pt idx="1360">
                        <c:v>21.35</c:v>
                      </c:pt>
                      <c:pt idx="1361">
                        <c:v>21.35</c:v>
                      </c:pt>
                      <c:pt idx="1362">
                        <c:v>21.35</c:v>
                      </c:pt>
                      <c:pt idx="1363">
                        <c:v>21.35</c:v>
                      </c:pt>
                      <c:pt idx="1364">
                        <c:v>21.35</c:v>
                      </c:pt>
                      <c:pt idx="1365">
                        <c:v>21.35</c:v>
                      </c:pt>
                      <c:pt idx="1366">
                        <c:v>21.35</c:v>
                      </c:pt>
                      <c:pt idx="1367">
                        <c:v>21.35</c:v>
                      </c:pt>
                      <c:pt idx="1368">
                        <c:v>21.35</c:v>
                      </c:pt>
                      <c:pt idx="1369">
                        <c:v>21.29999999999999</c:v>
                      </c:pt>
                      <c:pt idx="1370">
                        <c:v>21.29999999999999</c:v>
                      </c:pt>
                      <c:pt idx="1371">
                        <c:v>21.29999999999999</c:v>
                      </c:pt>
                      <c:pt idx="1372">
                        <c:v>21.29999999999999</c:v>
                      </c:pt>
                      <c:pt idx="1373">
                        <c:v>21.35</c:v>
                      </c:pt>
                      <c:pt idx="1374">
                        <c:v>21.35</c:v>
                      </c:pt>
                      <c:pt idx="1375">
                        <c:v>21.35</c:v>
                      </c:pt>
                      <c:pt idx="1376">
                        <c:v>21.35</c:v>
                      </c:pt>
                      <c:pt idx="1377">
                        <c:v>21.35</c:v>
                      </c:pt>
                      <c:pt idx="1378">
                        <c:v>21.35</c:v>
                      </c:pt>
                      <c:pt idx="1379">
                        <c:v>21.35</c:v>
                      </c:pt>
                      <c:pt idx="1380">
                        <c:v>21.35</c:v>
                      </c:pt>
                      <c:pt idx="1381">
                        <c:v>21.35</c:v>
                      </c:pt>
                      <c:pt idx="1382">
                        <c:v>21.35</c:v>
                      </c:pt>
                      <c:pt idx="1383">
                        <c:v>21.35</c:v>
                      </c:pt>
                      <c:pt idx="1384">
                        <c:v>21.35</c:v>
                      </c:pt>
                      <c:pt idx="1385">
                        <c:v>21.35</c:v>
                      </c:pt>
                      <c:pt idx="1386">
                        <c:v>21.4</c:v>
                      </c:pt>
                      <c:pt idx="1387">
                        <c:v>21.4</c:v>
                      </c:pt>
                      <c:pt idx="1388">
                        <c:v>21.4</c:v>
                      </c:pt>
                      <c:pt idx="1389">
                        <c:v>21.4</c:v>
                      </c:pt>
                      <c:pt idx="1390">
                        <c:v>21.4</c:v>
                      </c:pt>
                      <c:pt idx="1391">
                        <c:v>21.4</c:v>
                      </c:pt>
                      <c:pt idx="1392">
                        <c:v>21.4</c:v>
                      </c:pt>
                      <c:pt idx="1393">
                        <c:v>21.4</c:v>
                      </c:pt>
                      <c:pt idx="1394">
                        <c:v>21.4</c:v>
                      </c:pt>
                      <c:pt idx="1395">
                        <c:v>21.4</c:v>
                      </c:pt>
                      <c:pt idx="1396">
                        <c:v>21.45</c:v>
                      </c:pt>
                      <c:pt idx="1397">
                        <c:v>21.45</c:v>
                      </c:pt>
                      <c:pt idx="1398">
                        <c:v>21.45</c:v>
                      </c:pt>
                      <c:pt idx="1399">
                        <c:v>21.45</c:v>
                      </c:pt>
                      <c:pt idx="1400">
                        <c:v>21.45</c:v>
                      </c:pt>
                      <c:pt idx="1401">
                        <c:v>21.45</c:v>
                      </c:pt>
                      <c:pt idx="1402">
                        <c:v>21.45</c:v>
                      </c:pt>
                      <c:pt idx="1403">
                        <c:v>21.45</c:v>
                      </c:pt>
                      <c:pt idx="1404">
                        <c:v>21.45</c:v>
                      </c:pt>
                      <c:pt idx="1405">
                        <c:v>21.45</c:v>
                      </c:pt>
                      <c:pt idx="1406">
                        <c:v>21.45</c:v>
                      </c:pt>
                      <c:pt idx="1407">
                        <c:v>21.45</c:v>
                      </c:pt>
                      <c:pt idx="1408">
                        <c:v>21.45</c:v>
                      </c:pt>
                      <c:pt idx="1409">
                        <c:v>21.45</c:v>
                      </c:pt>
                      <c:pt idx="1410">
                        <c:v>21.45</c:v>
                      </c:pt>
                      <c:pt idx="1411">
                        <c:v>21.5</c:v>
                      </c:pt>
                      <c:pt idx="1412">
                        <c:v>21.5</c:v>
                      </c:pt>
                      <c:pt idx="1413">
                        <c:v>21.5</c:v>
                      </c:pt>
                      <c:pt idx="1414">
                        <c:v>21.5</c:v>
                      </c:pt>
                      <c:pt idx="1415">
                        <c:v>21.5</c:v>
                      </c:pt>
                      <c:pt idx="1416">
                        <c:v>21.5</c:v>
                      </c:pt>
                      <c:pt idx="1417">
                        <c:v>21.5</c:v>
                      </c:pt>
                      <c:pt idx="1418">
                        <c:v>21.5</c:v>
                      </c:pt>
                      <c:pt idx="1419">
                        <c:v>21.54999999999999</c:v>
                      </c:pt>
                      <c:pt idx="1420">
                        <c:v>21.54999999999999</c:v>
                      </c:pt>
                      <c:pt idx="1421">
                        <c:v>21.54999999999999</c:v>
                      </c:pt>
                      <c:pt idx="1422">
                        <c:v>21.54999999999999</c:v>
                      </c:pt>
                      <c:pt idx="1423">
                        <c:v>21.54999999999999</c:v>
                      </c:pt>
                      <c:pt idx="1424">
                        <c:v>21.54999999999999</c:v>
                      </c:pt>
                      <c:pt idx="1425">
                        <c:v>21.6</c:v>
                      </c:pt>
                      <c:pt idx="1426">
                        <c:v>21.6</c:v>
                      </c:pt>
                      <c:pt idx="1427">
                        <c:v>21.6</c:v>
                      </c:pt>
                      <c:pt idx="1428">
                        <c:v>21.6</c:v>
                      </c:pt>
                      <c:pt idx="1429">
                        <c:v>21.6</c:v>
                      </c:pt>
                      <c:pt idx="1430">
                        <c:v>21.6</c:v>
                      </c:pt>
                      <c:pt idx="1431">
                        <c:v>21.6</c:v>
                      </c:pt>
                      <c:pt idx="1432">
                        <c:v>21.6</c:v>
                      </c:pt>
                      <c:pt idx="1433">
                        <c:v>21.6</c:v>
                      </c:pt>
                      <c:pt idx="1434">
                        <c:v>21.6</c:v>
                      </c:pt>
                      <c:pt idx="1435">
                        <c:v>21.65</c:v>
                      </c:pt>
                      <c:pt idx="1436">
                        <c:v>21.65</c:v>
                      </c:pt>
                      <c:pt idx="1437">
                        <c:v>21.65</c:v>
                      </c:pt>
                      <c:pt idx="1438">
                        <c:v>21.65</c:v>
                      </c:pt>
                      <c:pt idx="1439">
                        <c:v>21.65</c:v>
                      </c:pt>
                      <c:pt idx="1440">
                        <c:v>21.65</c:v>
                      </c:pt>
                      <c:pt idx="1441">
                        <c:v>21.65</c:v>
                      </c:pt>
                      <c:pt idx="1442">
                        <c:v>21.7</c:v>
                      </c:pt>
                      <c:pt idx="1443">
                        <c:v>21.7</c:v>
                      </c:pt>
                      <c:pt idx="1444">
                        <c:v>21.7</c:v>
                      </c:pt>
                      <c:pt idx="1445">
                        <c:v>21.7</c:v>
                      </c:pt>
                      <c:pt idx="1446">
                        <c:v>21.7</c:v>
                      </c:pt>
                      <c:pt idx="1447">
                        <c:v>21.7</c:v>
                      </c:pt>
                      <c:pt idx="1448">
                        <c:v>21.75</c:v>
                      </c:pt>
                      <c:pt idx="1449">
                        <c:v>21.75</c:v>
                      </c:pt>
                      <c:pt idx="1450">
                        <c:v>21.75</c:v>
                      </c:pt>
                      <c:pt idx="1451">
                        <c:v>21.79999999999999</c:v>
                      </c:pt>
                      <c:pt idx="1452">
                        <c:v>21.79999999999999</c:v>
                      </c:pt>
                      <c:pt idx="1453">
                        <c:v>21.79999999999999</c:v>
                      </c:pt>
                      <c:pt idx="1454">
                        <c:v>21.79999999999999</c:v>
                      </c:pt>
                      <c:pt idx="1455">
                        <c:v>21.79999999999999</c:v>
                      </c:pt>
                      <c:pt idx="1456">
                        <c:v>21.79999999999999</c:v>
                      </c:pt>
                      <c:pt idx="1457">
                        <c:v>21.85</c:v>
                      </c:pt>
                      <c:pt idx="1458">
                        <c:v>21.85</c:v>
                      </c:pt>
                      <c:pt idx="1459">
                        <c:v>21.85</c:v>
                      </c:pt>
                      <c:pt idx="1460">
                        <c:v>21.85</c:v>
                      </c:pt>
                      <c:pt idx="1461">
                        <c:v>21.85</c:v>
                      </c:pt>
                      <c:pt idx="1462">
                        <c:v>21.85</c:v>
                      </c:pt>
                      <c:pt idx="1463">
                        <c:v>21.9</c:v>
                      </c:pt>
                      <c:pt idx="1464">
                        <c:v>21.9</c:v>
                      </c:pt>
                      <c:pt idx="1465">
                        <c:v>21.9</c:v>
                      </c:pt>
                      <c:pt idx="1466">
                        <c:v>21.9</c:v>
                      </c:pt>
                      <c:pt idx="1467">
                        <c:v>21.9</c:v>
                      </c:pt>
                      <c:pt idx="1468">
                        <c:v>21.9</c:v>
                      </c:pt>
                      <c:pt idx="1469">
                        <c:v>21.9</c:v>
                      </c:pt>
                      <c:pt idx="1470">
                        <c:v>21.9</c:v>
                      </c:pt>
                      <c:pt idx="1471">
                        <c:v>21.95</c:v>
                      </c:pt>
                      <c:pt idx="1472">
                        <c:v>21.95</c:v>
                      </c:pt>
                      <c:pt idx="1473">
                        <c:v>21.95</c:v>
                      </c:pt>
                      <c:pt idx="1474">
                        <c:v>21.95</c:v>
                      </c:pt>
                      <c:pt idx="1475">
                        <c:v>21.95</c:v>
                      </c:pt>
                      <c:pt idx="1476">
                        <c:v>21.95</c:v>
                      </c:pt>
                      <c:pt idx="1477">
                        <c:v>21.95</c:v>
                      </c:pt>
                      <c:pt idx="1478">
                        <c:v>22</c:v>
                      </c:pt>
                      <c:pt idx="1479">
                        <c:v>22</c:v>
                      </c:pt>
                      <c:pt idx="1480">
                        <c:v>22</c:v>
                      </c:pt>
                      <c:pt idx="1481">
                        <c:v>22</c:v>
                      </c:pt>
                      <c:pt idx="1482">
                        <c:v>22</c:v>
                      </c:pt>
                      <c:pt idx="1483">
                        <c:v>22</c:v>
                      </c:pt>
                      <c:pt idx="1484">
                        <c:v>22</c:v>
                      </c:pt>
                      <c:pt idx="1485">
                        <c:v>22</c:v>
                      </c:pt>
                      <c:pt idx="1486">
                        <c:v>22</c:v>
                      </c:pt>
                      <c:pt idx="1487">
                        <c:v>22</c:v>
                      </c:pt>
                      <c:pt idx="1488">
                        <c:v>22</c:v>
                      </c:pt>
                      <c:pt idx="1489">
                        <c:v>22</c:v>
                      </c:pt>
                      <c:pt idx="1490">
                        <c:v>22</c:v>
                      </c:pt>
                      <c:pt idx="1491">
                        <c:v>22</c:v>
                      </c:pt>
                      <c:pt idx="1492">
                        <c:v>22</c:v>
                      </c:pt>
                      <c:pt idx="1493">
                        <c:v>22</c:v>
                      </c:pt>
                      <c:pt idx="1494">
                        <c:v>22</c:v>
                      </c:pt>
                      <c:pt idx="1495">
                        <c:v>22</c:v>
                      </c:pt>
                      <c:pt idx="1496">
                        <c:v>22</c:v>
                      </c:pt>
                      <c:pt idx="1497">
                        <c:v>22</c:v>
                      </c:pt>
                      <c:pt idx="1498">
                        <c:v>22</c:v>
                      </c:pt>
                      <c:pt idx="1499">
                        <c:v>22</c:v>
                      </c:pt>
                      <c:pt idx="1500">
                        <c:v>22</c:v>
                      </c:pt>
                      <c:pt idx="1501">
                        <c:v>22</c:v>
                      </c:pt>
                      <c:pt idx="1502">
                        <c:v>22</c:v>
                      </c:pt>
                      <c:pt idx="1503">
                        <c:v>22</c:v>
                      </c:pt>
                      <c:pt idx="1504">
                        <c:v>22</c:v>
                      </c:pt>
                      <c:pt idx="1505">
                        <c:v>22</c:v>
                      </c:pt>
                      <c:pt idx="1506">
                        <c:v>22</c:v>
                      </c:pt>
                      <c:pt idx="1507">
                        <c:v>22</c:v>
                      </c:pt>
                      <c:pt idx="1508">
                        <c:v>22</c:v>
                      </c:pt>
                      <c:pt idx="1509">
                        <c:v>22</c:v>
                      </c:pt>
                      <c:pt idx="1510">
                        <c:v>22</c:v>
                      </c:pt>
                      <c:pt idx="1511">
                        <c:v>22</c:v>
                      </c:pt>
                      <c:pt idx="1512">
                        <c:v>21.95</c:v>
                      </c:pt>
                      <c:pt idx="1513">
                        <c:v>21.95</c:v>
                      </c:pt>
                      <c:pt idx="1514">
                        <c:v>20.65</c:v>
                      </c:pt>
                      <c:pt idx="1515">
                        <c:v>20.6</c:v>
                      </c:pt>
                      <c:pt idx="1516">
                        <c:v>20.5</c:v>
                      </c:pt>
                      <c:pt idx="1517">
                        <c:v>20.45</c:v>
                      </c:pt>
                      <c:pt idx="1518">
                        <c:v>20.399999999999999</c:v>
                      </c:pt>
                      <c:pt idx="1519">
                        <c:v>20.350000000000001</c:v>
                      </c:pt>
                      <c:pt idx="1520">
                        <c:v>20.25</c:v>
                      </c:pt>
                      <c:pt idx="1521">
                        <c:v>20.2</c:v>
                      </c:pt>
                      <c:pt idx="1522">
                        <c:v>20.149999999999999</c:v>
                      </c:pt>
                      <c:pt idx="1523">
                        <c:v>20.149999999999999</c:v>
                      </c:pt>
                      <c:pt idx="1524">
                        <c:v>20.04999999999999</c:v>
                      </c:pt>
                      <c:pt idx="1525">
                        <c:v>20</c:v>
                      </c:pt>
                      <c:pt idx="1526">
                        <c:v>19.899999999999999</c:v>
                      </c:pt>
                      <c:pt idx="1527">
                        <c:v>19.850000000000001</c:v>
                      </c:pt>
                      <c:pt idx="1528">
                        <c:v>19.75</c:v>
                      </c:pt>
                      <c:pt idx="1529">
                        <c:v>19.7</c:v>
                      </c:pt>
                      <c:pt idx="1530">
                        <c:v>19.600000000000001</c:v>
                      </c:pt>
                      <c:pt idx="1531">
                        <c:v>19.600000000000001</c:v>
                      </c:pt>
                      <c:pt idx="1532">
                        <c:v>19.54999999999999</c:v>
                      </c:pt>
                      <c:pt idx="1533">
                        <c:v>19.45</c:v>
                      </c:pt>
                      <c:pt idx="1534">
                        <c:v>19.350000000000001</c:v>
                      </c:pt>
                      <c:pt idx="1535">
                        <c:v>19.29999999999999</c:v>
                      </c:pt>
                      <c:pt idx="1536">
                        <c:v>19.2</c:v>
                      </c:pt>
                      <c:pt idx="1537">
                        <c:v>19.100000000000001</c:v>
                      </c:pt>
                      <c:pt idx="1538">
                        <c:v>19</c:v>
                      </c:pt>
                      <c:pt idx="1539">
                        <c:v>18.899999999999999</c:v>
                      </c:pt>
                      <c:pt idx="1540">
                        <c:v>18.850000000000001</c:v>
                      </c:pt>
                      <c:pt idx="1541">
                        <c:v>18.75</c:v>
                      </c:pt>
                      <c:pt idx="1542">
                        <c:v>18.75</c:v>
                      </c:pt>
                      <c:pt idx="1543">
                        <c:v>18.649999999999999</c:v>
                      </c:pt>
                      <c:pt idx="1544">
                        <c:v>18.54999999999999</c:v>
                      </c:pt>
                      <c:pt idx="1545">
                        <c:v>18.399999999999999</c:v>
                      </c:pt>
                      <c:pt idx="1546">
                        <c:v>18.29999999999999</c:v>
                      </c:pt>
                      <c:pt idx="1547">
                        <c:v>18.2</c:v>
                      </c:pt>
                      <c:pt idx="1548">
                        <c:v>18.100000000000001</c:v>
                      </c:pt>
                      <c:pt idx="1549">
                        <c:v>18</c:v>
                      </c:pt>
                      <c:pt idx="1550">
                        <c:v>17.899999999999999</c:v>
                      </c:pt>
                      <c:pt idx="1551">
                        <c:v>17.899999999999999</c:v>
                      </c:pt>
                      <c:pt idx="1552">
                        <c:v>17.79999999999999</c:v>
                      </c:pt>
                      <c:pt idx="1553">
                        <c:v>17.649999999999999</c:v>
                      </c:pt>
                      <c:pt idx="1554">
                        <c:v>17.54999999999999</c:v>
                      </c:pt>
                      <c:pt idx="1555">
                        <c:v>17.45</c:v>
                      </c:pt>
                      <c:pt idx="1556">
                        <c:v>17.350000000000001</c:v>
                      </c:pt>
                      <c:pt idx="1557">
                        <c:v>17.2</c:v>
                      </c:pt>
                      <c:pt idx="1558">
                        <c:v>17.100000000000001</c:v>
                      </c:pt>
                      <c:pt idx="1559">
                        <c:v>17</c:v>
                      </c:pt>
                      <c:pt idx="1560">
                        <c:v>17</c:v>
                      </c:pt>
                      <c:pt idx="1561">
                        <c:v>16.899999999999999</c:v>
                      </c:pt>
                      <c:pt idx="1562">
                        <c:v>16.79999999999999</c:v>
                      </c:pt>
                      <c:pt idx="1563">
                        <c:v>16.649999999999999</c:v>
                      </c:pt>
                      <c:pt idx="1564">
                        <c:v>16.54999999999999</c:v>
                      </c:pt>
                      <c:pt idx="1565">
                        <c:v>16.45</c:v>
                      </c:pt>
                      <c:pt idx="1566">
                        <c:v>16.350000000000001</c:v>
                      </c:pt>
                      <c:pt idx="1567">
                        <c:v>16.25</c:v>
                      </c:pt>
                      <c:pt idx="1568">
                        <c:v>16.149999999999999</c:v>
                      </c:pt>
                      <c:pt idx="1569">
                        <c:v>16.04999999999999</c:v>
                      </c:pt>
                      <c:pt idx="1570">
                        <c:v>16.04999999999999</c:v>
                      </c:pt>
                      <c:pt idx="1571">
                        <c:v>15.9</c:v>
                      </c:pt>
                      <c:pt idx="1572">
                        <c:v>15.8</c:v>
                      </c:pt>
                      <c:pt idx="1573">
                        <c:v>15.7</c:v>
                      </c:pt>
                      <c:pt idx="1574">
                        <c:v>15.6</c:v>
                      </c:pt>
                      <c:pt idx="1575">
                        <c:v>15.5</c:v>
                      </c:pt>
                      <c:pt idx="1576">
                        <c:v>15.4</c:v>
                      </c:pt>
                      <c:pt idx="1577">
                        <c:v>15.3</c:v>
                      </c:pt>
                      <c:pt idx="1578">
                        <c:v>15.2</c:v>
                      </c:pt>
                      <c:pt idx="1579">
                        <c:v>15.2</c:v>
                      </c:pt>
                      <c:pt idx="1580">
                        <c:v>15.1</c:v>
                      </c:pt>
                      <c:pt idx="1581">
                        <c:v>15</c:v>
                      </c:pt>
                      <c:pt idx="1582">
                        <c:v>14.95</c:v>
                      </c:pt>
                      <c:pt idx="1583">
                        <c:v>14.85</c:v>
                      </c:pt>
                      <c:pt idx="1584">
                        <c:v>14.75</c:v>
                      </c:pt>
                      <c:pt idx="1585">
                        <c:v>14.65</c:v>
                      </c:pt>
                      <c:pt idx="1586">
                        <c:v>14.55</c:v>
                      </c:pt>
                      <c:pt idx="1587">
                        <c:v>14.45</c:v>
                      </c:pt>
                      <c:pt idx="1588">
                        <c:v>14.45</c:v>
                      </c:pt>
                      <c:pt idx="1589">
                        <c:v>14.4</c:v>
                      </c:pt>
                      <c:pt idx="1590">
                        <c:v>14.3</c:v>
                      </c:pt>
                      <c:pt idx="1591">
                        <c:v>14.2</c:v>
                      </c:pt>
                      <c:pt idx="1592">
                        <c:v>14.1</c:v>
                      </c:pt>
                      <c:pt idx="1593">
                        <c:v>14.05</c:v>
                      </c:pt>
                      <c:pt idx="1594">
                        <c:v>13.95</c:v>
                      </c:pt>
                      <c:pt idx="1595">
                        <c:v>13.85</c:v>
                      </c:pt>
                      <c:pt idx="1596">
                        <c:v>13.8</c:v>
                      </c:pt>
                      <c:pt idx="1597">
                        <c:v>13.7</c:v>
                      </c:pt>
                      <c:pt idx="1598">
                        <c:v>13.7</c:v>
                      </c:pt>
                      <c:pt idx="1599">
                        <c:v>13.6</c:v>
                      </c:pt>
                      <c:pt idx="1600">
                        <c:v>13.55</c:v>
                      </c:pt>
                      <c:pt idx="1601">
                        <c:v>13.45</c:v>
                      </c:pt>
                      <c:pt idx="1602">
                        <c:v>13.4</c:v>
                      </c:pt>
                      <c:pt idx="1603">
                        <c:v>13.3</c:v>
                      </c:pt>
                      <c:pt idx="1604">
                        <c:v>13.25</c:v>
                      </c:pt>
                      <c:pt idx="1605">
                        <c:v>13.15</c:v>
                      </c:pt>
                      <c:pt idx="1606">
                        <c:v>13.1</c:v>
                      </c:pt>
                      <c:pt idx="1607">
                        <c:v>13.1</c:v>
                      </c:pt>
                      <c:pt idx="1608">
                        <c:v>13</c:v>
                      </c:pt>
                      <c:pt idx="1609">
                        <c:v>12.95</c:v>
                      </c:pt>
                      <c:pt idx="1610">
                        <c:v>12.85</c:v>
                      </c:pt>
                      <c:pt idx="1611">
                        <c:v>12.8</c:v>
                      </c:pt>
                      <c:pt idx="1612">
                        <c:v>12.7</c:v>
                      </c:pt>
                      <c:pt idx="1613">
                        <c:v>12.65</c:v>
                      </c:pt>
                      <c:pt idx="1614">
                        <c:v>12.6</c:v>
                      </c:pt>
                      <c:pt idx="1615">
                        <c:v>12.6</c:v>
                      </c:pt>
                      <c:pt idx="1616">
                        <c:v>12.5</c:v>
                      </c:pt>
                      <c:pt idx="1617">
                        <c:v>12.45</c:v>
                      </c:pt>
                      <c:pt idx="1618">
                        <c:v>12.4</c:v>
                      </c:pt>
                      <c:pt idx="1619">
                        <c:v>12.35</c:v>
                      </c:pt>
                      <c:pt idx="1620">
                        <c:v>12.25</c:v>
                      </c:pt>
                      <c:pt idx="1621">
                        <c:v>12.2</c:v>
                      </c:pt>
                      <c:pt idx="1622">
                        <c:v>12.15</c:v>
                      </c:pt>
                      <c:pt idx="1623">
                        <c:v>12.1</c:v>
                      </c:pt>
                      <c:pt idx="1624">
                        <c:v>12.05</c:v>
                      </c:pt>
                      <c:pt idx="1625">
                        <c:v>11.95</c:v>
                      </c:pt>
                      <c:pt idx="1626">
                        <c:v>11.95</c:v>
                      </c:pt>
                      <c:pt idx="1627">
                        <c:v>11.9</c:v>
                      </c:pt>
                      <c:pt idx="1628">
                        <c:v>11.85</c:v>
                      </c:pt>
                      <c:pt idx="1629">
                        <c:v>11.8</c:v>
                      </c:pt>
                      <c:pt idx="1630">
                        <c:v>11.75</c:v>
                      </c:pt>
                      <c:pt idx="1631">
                        <c:v>11.7</c:v>
                      </c:pt>
                      <c:pt idx="1632">
                        <c:v>11.35</c:v>
                      </c:pt>
                      <c:pt idx="1633">
                        <c:v>11</c:v>
                      </c:pt>
                      <c:pt idx="1634">
                        <c:v>10.65</c:v>
                      </c:pt>
                      <c:pt idx="1635">
                        <c:v>10.3</c:v>
                      </c:pt>
                      <c:pt idx="1636">
                        <c:v>9.9500000000000028</c:v>
                      </c:pt>
                      <c:pt idx="1637">
                        <c:v>9.6000000000000014</c:v>
                      </c:pt>
                      <c:pt idx="1638">
                        <c:v>9.2500000000000018</c:v>
                      </c:pt>
                      <c:pt idx="1639">
                        <c:v>8.9000000000000021</c:v>
                      </c:pt>
                      <c:pt idx="1640">
                        <c:v>8.5500000000000025</c:v>
                      </c:pt>
                      <c:pt idx="1641">
                        <c:v>8.2000000000000011</c:v>
                      </c:pt>
                      <c:pt idx="1642">
                        <c:v>7.8500000000000014</c:v>
                      </c:pt>
                      <c:pt idx="1643">
                        <c:v>7.5000000000000044</c:v>
                      </c:pt>
                      <c:pt idx="1644">
                        <c:v>7.1500000000000021</c:v>
                      </c:pt>
                      <c:pt idx="1645">
                        <c:v>6.8000000000000043</c:v>
                      </c:pt>
                      <c:pt idx="1646">
                        <c:v>6.4500000000000046</c:v>
                      </c:pt>
                      <c:pt idx="1647">
                        <c:v>6.100000000000005</c:v>
                      </c:pt>
                      <c:pt idx="1648">
                        <c:v>5.7500000000000053</c:v>
                      </c:pt>
                      <c:pt idx="1649">
                        <c:v>5.4000000000000057</c:v>
                      </c:pt>
                      <c:pt idx="1650">
                        <c:v>5.050000000000006</c:v>
                      </c:pt>
                      <c:pt idx="1651">
                        <c:v>4.7000000000000064</c:v>
                      </c:pt>
                      <c:pt idx="1652">
                        <c:v>4.3500000000000068</c:v>
                      </c:pt>
                      <c:pt idx="1653">
                        <c:v>4.0000000000000071</c:v>
                      </c:pt>
                      <c:pt idx="1654">
                        <c:v>3.650000000000007</c:v>
                      </c:pt>
                      <c:pt idx="1655">
                        <c:v>3.3000000000000069</c:v>
                      </c:pt>
                      <c:pt idx="1656">
                        <c:v>2.9500000000000068</c:v>
                      </c:pt>
                      <c:pt idx="1657">
                        <c:v>2.6000000000000072</c:v>
                      </c:pt>
                      <c:pt idx="1658">
                        <c:v>2.2500000000000071</c:v>
                      </c:pt>
                      <c:pt idx="1659">
                        <c:v>1.900000000000007</c:v>
                      </c:pt>
                      <c:pt idx="1660">
                        <c:v>1.550000000000006</c:v>
                      </c:pt>
                      <c:pt idx="1661">
                        <c:v>1.200000000000006</c:v>
                      </c:pt>
                      <c:pt idx="1662">
                        <c:v>0.85000000000000597</c:v>
                      </c:pt>
                      <c:pt idx="1663">
                        <c:v>0.500000000000006</c:v>
                      </c:pt>
                      <c:pt idx="1664">
                        <c:v>0.15000000000000599</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B9E5-C847-8918-228E48929D16}"/>
                  </c:ext>
                </c:extLst>
              </c15:ser>
            </c15:filteredScatterSeries>
            <c15:filteredScatterSeries>
              <c15:ser>
                <c:idx val="1"/>
                <c:order val="8"/>
                <c:tx>
                  <c:v>15OH</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H$2:$H$2022</c15:sqref>
                        </c15:formulaRef>
                      </c:ext>
                    </c:extLst>
                    <c:numCache>
                      <c:formatCode>General</c:formatCode>
                      <c:ptCount val="202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02</c:v>
                      </c:pt>
                      <c:pt idx="24">
                        <c:v>0.02</c:v>
                      </c:pt>
                      <c:pt idx="25">
                        <c:v>0.04</c:v>
                      </c:pt>
                      <c:pt idx="26">
                        <c:v>0.06</c:v>
                      </c:pt>
                      <c:pt idx="27">
                        <c:v>0.06</c:v>
                      </c:pt>
                      <c:pt idx="28">
                        <c:v>0.1</c:v>
                      </c:pt>
                      <c:pt idx="29">
                        <c:v>0.12</c:v>
                      </c:pt>
                      <c:pt idx="30">
                        <c:v>0.12</c:v>
                      </c:pt>
                      <c:pt idx="31">
                        <c:v>0.14000000000000001</c:v>
                      </c:pt>
                      <c:pt idx="32">
                        <c:v>0.18</c:v>
                      </c:pt>
                      <c:pt idx="33">
                        <c:v>0.22</c:v>
                      </c:pt>
                      <c:pt idx="34">
                        <c:v>0.26</c:v>
                      </c:pt>
                      <c:pt idx="35">
                        <c:v>0.3</c:v>
                      </c:pt>
                      <c:pt idx="36">
                        <c:v>0.34</c:v>
                      </c:pt>
                      <c:pt idx="37">
                        <c:v>0.38</c:v>
                      </c:pt>
                      <c:pt idx="38">
                        <c:v>0.42</c:v>
                      </c:pt>
                      <c:pt idx="39">
                        <c:v>0.48</c:v>
                      </c:pt>
                      <c:pt idx="40">
                        <c:v>0.52</c:v>
                      </c:pt>
                      <c:pt idx="41">
                        <c:v>0.52</c:v>
                      </c:pt>
                      <c:pt idx="42">
                        <c:v>0.57999999999999996</c:v>
                      </c:pt>
                      <c:pt idx="43">
                        <c:v>0.62</c:v>
                      </c:pt>
                      <c:pt idx="44">
                        <c:v>0.68</c:v>
                      </c:pt>
                      <c:pt idx="45">
                        <c:v>0.72</c:v>
                      </c:pt>
                      <c:pt idx="46">
                        <c:v>0.78</c:v>
                      </c:pt>
                      <c:pt idx="47">
                        <c:v>0.82</c:v>
                      </c:pt>
                      <c:pt idx="48">
                        <c:v>0.82</c:v>
                      </c:pt>
                      <c:pt idx="49">
                        <c:v>0.88</c:v>
                      </c:pt>
                      <c:pt idx="50">
                        <c:v>0.92</c:v>
                      </c:pt>
                      <c:pt idx="51">
                        <c:v>0.98</c:v>
                      </c:pt>
                      <c:pt idx="52">
                        <c:v>1.02</c:v>
                      </c:pt>
                      <c:pt idx="53">
                        <c:v>1.08</c:v>
                      </c:pt>
                      <c:pt idx="54">
                        <c:v>1.1200000000000001</c:v>
                      </c:pt>
                      <c:pt idx="55">
                        <c:v>1.1599999999999999</c:v>
                      </c:pt>
                      <c:pt idx="56">
                        <c:v>1.22</c:v>
                      </c:pt>
                      <c:pt idx="57">
                        <c:v>1.26</c:v>
                      </c:pt>
                      <c:pt idx="58">
                        <c:v>1.3</c:v>
                      </c:pt>
                      <c:pt idx="59">
                        <c:v>1.3</c:v>
                      </c:pt>
                      <c:pt idx="60">
                        <c:v>1.36</c:v>
                      </c:pt>
                      <c:pt idx="61">
                        <c:v>1.4</c:v>
                      </c:pt>
                      <c:pt idx="62">
                        <c:v>1.44</c:v>
                      </c:pt>
                      <c:pt idx="63">
                        <c:v>1.5</c:v>
                      </c:pt>
                      <c:pt idx="64">
                        <c:v>1.54</c:v>
                      </c:pt>
                      <c:pt idx="65">
                        <c:v>1.6</c:v>
                      </c:pt>
                      <c:pt idx="66">
                        <c:v>1.64</c:v>
                      </c:pt>
                      <c:pt idx="67">
                        <c:v>1.64</c:v>
                      </c:pt>
                      <c:pt idx="68">
                        <c:v>1.7</c:v>
                      </c:pt>
                      <c:pt idx="69">
                        <c:v>1.74</c:v>
                      </c:pt>
                      <c:pt idx="70">
                        <c:v>1.8</c:v>
                      </c:pt>
                      <c:pt idx="71">
                        <c:v>1.84</c:v>
                      </c:pt>
                      <c:pt idx="72">
                        <c:v>1.9</c:v>
                      </c:pt>
                      <c:pt idx="73">
                        <c:v>1.96</c:v>
                      </c:pt>
                      <c:pt idx="74">
                        <c:v>2.02</c:v>
                      </c:pt>
                      <c:pt idx="75">
                        <c:v>2.08</c:v>
                      </c:pt>
                      <c:pt idx="76">
                        <c:v>2.12</c:v>
                      </c:pt>
                      <c:pt idx="77">
                        <c:v>2.1800000000000002</c:v>
                      </c:pt>
                      <c:pt idx="78">
                        <c:v>2.1800000000000002</c:v>
                      </c:pt>
                      <c:pt idx="79">
                        <c:v>2.2400000000000002</c:v>
                      </c:pt>
                      <c:pt idx="80">
                        <c:v>2.3199999999999981</c:v>
                      </c:pt>
                      <c:pt idx="81">
                        <c:v>2.38</c:v>
                      </c:pt>
                      <c:pt idx="82">
                        <c:v>2.44</c:v>
                      </c:pt>
                      <c:pt idx="83">
                        <c:v>2.5</c:v>
                      </c:pt>
                      <c:pt idx="84">
                        <c:v>2.56</c:v>
                      </c:pt>
                      <c:pt idx="85">
                        <c:v>2.62</c:v>
                      </c:pt>
                      <c:pt idx="86">
                        <c:v>2.68</c:v>
                      </c:pt>
                      <c:pt idx="87">
                        <c:v>2.68</c:v>
                      </c:pt>
                      <c:pt idx="88">
                        <c:v>2.76</c:v>
                      </c:pt>
                      <c:pt idx="89">
                        <c:v>2.82</c:v>
                      </c:pt>
                      <c:pt idx="90">
                        <c:v>2.9</c:v>
                      </c:pt>
                      <c:pt idx="91">
                        <c:v>2.96</c:v>
                      </c:pt>
                      <c:pt idx="92">
                        <c:v>3.04</c:v>
                      </c:pt>
                      <c:pt idx="93">
                        <c:v>3.1</c:v>
                      </c:pt>
                      <c:pt idx="94">
                        <c:v>3.18</c:v>
                      </c:pt>
                      <c:pt idx="95">
                        <c:v>3.18</c:v>
                      </c:pt>
                      <c:pt idx="96">
                        <c:v>3.32</c:v>
                      </c:pt>
                      <c:pt idx="97">
                        <c:v>3.32</c:v>
                      </c:pt>
                      <c:pt idx="98">
                        <c:v>3.4</c:v>
                      </c:pt>
                      <c:pt idx="99">
                        <c:v>3.48</c:v>
                      </c:pt>
                      <c:pt idx="100">
                        <c:v>3.56</c:v>
                      </c:pt>
                      <c:pt idx="101">
                        <c:v>3.64</c:v>
                      </c:pt>
                      <c:pt idx="102">
                        <c:v>3.72</c:v>
                      </c:pt>
                      <c:pt idx="103">
                        <c:v>3.82</c:v>
                      </c:pt>
                      <c:pt idx="104">
                        <c:v>3.9</c:v>
                      </c:pt>
                      <c:pt idx="105">
                        <c:v>3.98</c:v>
                      </c:pt>
                      <c:pt idx="106">
                        <c:v>3.98</c:v>
                      </c:pt>
                      <c:pt idx="107">
                        <c:v>4.08</c:v>
                      </c:pt>
                      <c:pt idx="108">
                        <c:v>4.1599999999999984</c:v>
                      </c:pt>
                      <c:pt idx="109">
                        <c:v>4.2600000000000007</c:v>
                      </c:pt>
                      <c:pt idx="110">
                        <c:v>4.3599999999999977</c:v>
                      </c:pt>
                      <c:pt idx="111">
                        <c:v>4.46</c:v>
                      </c:pt>
                      <c:pt idx="112">
                        <c:v>4.5599999999999996</c:v>
                      </c:pt>
                      <c:pt idx="113">
                        <c:v>4.6599999999999984</c:v>
                      </c:pt>
                      <c:pt idx="114">
                        <c:v>4.7600000000000007</c:v>
                      </c:pt>
                      <c:pt idx="115">
                        <c:v>4.7600000000000007</c:v>
                      </c:pt>
                      <c:pt idx="116">
                        <c:v>4.8599999999999977</c:v>
                      </c:pt>
                      <c:pt idx="117">
                        <c:v>4.96</c:v>
                      </c:pt>
                      <c:pt idx="118">
                        <c:v>5.08</c:v>
                      </c:pt>
                      <c:pt idx="119">
                        <c:v>5.1800000000000006</c:v>
                      </c:pt>
                      <c:pt idx="120">
                        <c:v>5.28</c:v>
                      </c:pt>
                      <c:pt idx="121">
                        <c:v>5.3800000000000008</c:v>
                      </c:pt>
                      <c:pt idx="122">
                        <c:v>5.3800000000000008</c:v>
                      </c:pt>
                      <c:pt idx="123">
                        <c:v>5.5</c:v>
                      </c:pt>
                      <c:pt idx="124">
                        <c:v>5.7</c:v>
                      </c:pt>
                      <c:pt idx="125">
                        <c:v>5.7</c:v>
                      </c:pt>
                      <c:pt idx="126">
                        <c:v>5.8199999999999976</c:v>
                      </c:pt>
                      <c:pt idx="127">
                        <c:v>5.92</c:v>
                      </c:pt>
                      <c:pt idx="128">
                        <c:v>6.02</c:v>
                      </c:pt>
                      <c:pt idx="129">
                        <c:v>6.1199999999999983</c:v>
                      </c:pt>
                      <c:pt idx="130">
                        <c:v>6.2200000000000006</c:v>
                      </c:pt>
                      <c:pt idx="131">
                        <c:v>6.3400000000000007</c:v>
                      </c:pt>
                      <c:pt idx="132">
                        <c:v>6.44</c:v>
                      </c:pt>
                      <c:pt idx="133">
                        <c:v>6.54</c:v>
                      </c:pt>
                      <c:pt idx="134">
                        <c:v>6.54</c:v>
                      </c:pt>
                      <c:pt idx="135">
                        <c:v>6.64</c:v>
                      </c:pt>
                      <c:pt idx="136">
                        <c:v>6.74</c:v>
                      </c:pt>
                      <c:pt idx="137">
                        <c:v>6.8400000000000007</c:v>
                      </c:pt>
                      <c:pt idx="138">
                        <c:v>6.94</c:v>
                      </c:pt>
                      <c:pt idx="139">
                        <c:v>7.04</c:v>
                      </c:pt>
                      <c:pt idx="140">
                        <c:v>7.1400000000000006</c:v>
                      </c:pt>
                      <c:pt idx="141">
                        <c:v>7.24</c:v>
                      </c:pt>
                      <c:pt idx="142">
                        <c:v>7.3599999999999977</c:v>
                      </c:pt>
                      <c:pt idx="143">
                        <c:v>7.3599999999999977</c:v>
                      </c:pt>
                      <c:pt idx="144">
                        <c:v>7.46</c:v>
                      </c:pt>
                      <c:pt idx="145">
                        <c:v>7.56</c:v>
                      </c:pt>
                      <c:pt idx="146">
                        <c:v>7.6599999999999984</c:v>
                      </c:pt>
                      <c:pt idx="147">
                        <c:v>7.7600000000000007</c:v>
                      </c:pt>
                      <c:pt idx="148">
                        <c:v>7.8599999999999977</c:v>
                      </c:pt>
                      <c:pt idx="149">
                        <c:v>7.9600000000000009</c:v>
                      </c:pt>
                      <c:pt idx="150">
                        <c:v>8.08</c:v>
                      </c:pt>
                      <c:pt idx="151">
                        <c:v>8.18</c:v>
                      </c:pt>
                      <c:pt idx="152">
                        <c:v>8.2800000000000011</c:v>
                      </c:pt>
                      <c:pt idx="153">
                        <c:v>8.2800000000000011</c:v>
                      </c:pt>
                      <c:pt idx="154">
                        <c:v>8.3800000000000008</c:v>
                      </c:pt>
                      <c:pt idx="155">
                        <c:v>8.48</c:v>
                      </c:pt>
                      <c:pt idx="156">
                        <c:v>8.58</c:v>
                      </c:pt>
                      <c:pt idx="157">
                        <c:v>8.68</c:v>
                      </c:pt>
                      <c:pt idx="158">
                        <c:v>8.7800000000000011</c:v>
                      </c:pt>
                      <c:pt idx="159">
                        <c:v>8.8800000000000008</c:v>
                      </c:pt>
                      <c:pt idx="160">
                        <c:v>8.98</c:v>
                      </c:pt>
                      <c:pt idx="161">
                        <c:v>9.08</c:v>
                      </c:pt>
                      <c:pt idx="162">
                        <c:v>9.08</c:v>
                      </c:pt>
                      <c:pt idx="163">
                        <c:v>9.18</c:v>
                      </c:pt>
                      <c:pt idx="164">
                        <c:v>9.2800000000000011</c:v>
                      </c:pt>
                      <c:pt idx="165">
                        <c:v>9.3800000000000008</c:v>
                      </c:pt>
                      <c:pt idx="166">
                        <c:v>9.4600000000000026</c:v>
                      </c:pt>
                      <c:pt idx="167">
                        <c:v>9.56</c:v>
                      </c:pt>
                      <c:pt idx="168">
                        <c:v>9.66</c:v>
                      </c:pt>
                      <c:pt idx="169">
                        <c:v>9.76</c:v>
                      </c:pt>
                      <c:pt idx="170">
                        <c:v>9.8600000000000012</c:v>
                      </c:pt>
                      <c:pt idx="171">
                        <c:v>9.8600000000000012</c:v>
                      </c:pt>
                      <c:pt idx="172">
                        <c:v>9.94</c:v>
                      </c:pt>
                      <c:pt idx="173">
                        <c:v>10.039999999999999</c:v>
                      </c:pt>
                      <c:pt idx="174">
                        <c:v>10.14</c:v>
                      </c:pt>
                      <c:pt idx="175">
                        <c:v>10.220000000000001</c:v>
                      </c:pt>
                      <c:pt idx="176">
                        <c:v>10.32</c:v>
                      </c:pt>
                      <c:pt idx="177">
                        <c:v>10.42</c:v>
                      </c:pt>
                      <c:pt idx="178">
                        <c:v>10.42</c:v>
                      </c:pt>
                      <c:pt idx="179">
                        <c:v>10.5</c:v>
                      </c:pt>
                      <c:pt idx="180">
                        <c:v>10.7</c:v>
                      </c:pt>
                      <c:pt idx="181">
                        <c:v>10.7</c:v>
                      </c:pt>
                      <c:pt idx="182">
                        <c:v>10.78</c:v>
                      </c:pt>
                      <c:pt idx="183">
                        <c:v>10.88</c:v>
                      </c:pt>
                      <c:pt idx="184">
                        <c:v>10.98</c:v>
                      </c:pt>
                      <c:pt idx="185">
                        <c:v>11.06</c:v>
                      </c:pt>
                      <c:pt idx="186">
                        <c:v>11.16</c:v>
                      </c:pt>
                      <c:pt idx="187">
                        <c:v>11.26</c:v>
                      </c:pt>
                      <c:pt idx="188">
                        <c:v>11.34</c:v>
                      </c:pt>
                      <c:pt idx="189">
                        <c:v>11.44</c:v>
                      </c:pt>
                      <c:pt idx="190">
                        <c:v>11.44</c:v>
                      </c:pt>
                      <c:pt idx="191">
                        <c:v>11.54</c:v>
                      </c:pt>
                      <c:pt idx="192">
                        <c:v>11.64</c:v>
                      </c:pt>
                      <c:pt idx="193">
                        <c:v>11.72</c:v>
                      </c:pt>
                      <c:pt idx="194">
                        <c:v>11.82</c:v>
                      </c:pt>
                      <c:pt idx="195">
                        <c:v>11.92</c:v>
                      </c:pt>
                      <c:pt idx="196">
                        <c:v>12.02</c:v>
                      </c:pt>
                      <c:pt idx="197">
                        <c:v>12.12</c:v>
                      </c:pt>
                      <c:pt idx="198">
                        <c:v>12.22</c:v>
                      </c:pt>
                      <c:pt idx="199">
                        <c:v>12.22</c:v>
                      </c:pt>
                      <c:pt idx="200">
                        <c:v>12.32</c:v>
                      </c:pt>
                      <c:pt idx="201">
                        <c:v>12.42</c:v>
                      </c:pt>
                      <c:pt idx="202">
                        <c:v>12.52</c:v>
                      </c:pt>
                      <c:pt idx="203">
                        <c:v>12.62</c:v>
                      </c:pt>
                      <c:pt idx="204">
                        <c:v>12.72</c:v>
                      </c:pt>
                      <c:pt idx="205">
                        <c:v>12.82</c:v>
                      </c:pt>
                      <c:pt idx="206">
                        <c:v>12.92</c:v>
                      </c:pt>
                      <c:pt idx="207">
                        <c:v>12.92</c:v>
                      </c:pt>
                      <c:pt idx="208">
                        <c:v>13</c:v>
                      </c:pt>
                      <c:pt idx="209">
                        <c:v>13.1</c:v>
                      </c:pt>
                      <c:pt idx="210">
                        <c:v>13.2</c:v>
                      </c:pt>
                      <c:pt idx="211">
                        <c:v>13.3</c:v>
                      </c:pt>
                      <c:pt idx="212">
                        <c:v>13.38</c:v>
                      </c:pt>
                      <c:pt idx="213">
                        <c:v>13.48</c:v>
                      </c:pt>
                      <c:pt idx="214">
                        <c:v>13.58</c:v>
                      </c:pt>
                      <c:pt idx="215">
                        <c:v>13.66</c:v>
                      </c:pt>
                      <c:pt idx="216">
                        <c:v>13.76</c:v>
                      </c:pt>
                      <c:pt idx="217">
                        <c:v>13.84</c:v>
                      </c:pt>
                      <c:pt idx="218">
                        <c:v>13.84</c:v>
                      </c:pt>
                      <c:pt idx="219">
                        <c:v>13.94</c:v>
                      </c:pt>
                      <c:pt idx="220">
                        <c:v>14.02</c:v>
                      </c:pt>
                      <c:pt idx="221">
                        <c:v>14.12</c:v>
                      </c:pt>
                      <c:pt idx="222">
                        <c:v>14.2</c:v>
                      </c:pt>
                      <c:pt idx="223">
                        <c:v>14.28</c:v>
                      </c:pt>
                      <c:pt idx="224">
                        <c:v>14.36</c:v>
                      </c:pt>
                      <c:pt idx="225">
                        <c:v>14.44</c:v>
                      </c:pt>
                      <c:pt idx="226">
                        <c:v>14.52</c:v>
                      </c:pt>
                      <c:pt idx="227">
                        <c:v>14.52</c:v>
                      </c:pt>
                      <c:pt idx="228">
                        <c:v>14.62</c:v>
                      </c:pt>
                      <c:pt idx="229">
                        <c:v>14.7</c:v>
                      </c:pt>
                      <c:pt idx="230">
                        <c:v>14.78</c:v>
                      </c:pt>
                      <c:pt idx="231">
                        <c:v>14.86</c:v>
                      </c:pt>
                      <c:pt idx="232">
                        <c:v>14.94</c:v>
                      </c:pt>
                      <c:pt idx="233">
                        <c:v>15.02</c:v>
                      </c:pt>
                      <c:pt idx="234">
                        <c:v>15.02</c:v>
                      </c:pt>
                      <c:pt idx="235">
                        <c:v>15.08</c:v>
                      </c:pt>
                      <c:pt idx="236">
                        <c:v>15.24</c:v>
                      </c:pt>
                      <c:pt idx="237">
                        <c:v>15.24</c:v>
                      </c:pt>
                      <c:pt idx="238">
                        <c:v>15.3</c:v>
                      </c:pt>
                      <c:pt idx="239">
                        <c:v>15.38</c:v>
                      </c:pt>
                      <c:pt idx="240">
                        <c:v>15.44</c:v>
                      </c:pt>
                      <c:pt idx="241">
                        <c:v>15.52</c:v>
                      </c:pt>
                      <c:pt idx="242">
                        <c:v>15.58</c:v>
                      </c:pt>
                      <c:pt idx="243">
                        <c:v>15.64</c:v>
                      </c:pt>
                      <c:pt idx="244">
                        <c:v>15.7</c:v>
                      </c:pt>
                      <c:pt idx="245">
                        <c:v>15.76</c:v>
                      </c:pt>
                      <c:pt idx="246">
                        <c:v>15.76</c:v>
                      </c:pt>
                      <c:pt idx="247">
                        <c:v>15.82</c:v>
                      </c:pt>
                      <c:pt idx="248">
                        <c:v>15.88</c:v>
                      </c:pt>
                      <c:pt idx="249">
                        <c:v>15.92</c:v>
                      </c:pt>
                      <c:pt idx="250">
                        <c:v>15.98</c:v>
                      </c:pt>
                      <c:pt idx="251">
                        <c:v>16.04</c:v>
                      </c:pt>
                      <c:pt idx="252">
                        <c:v>16.079999999999991</c:v>
                      </c:pt>
                      <c:pt idx="253">
                        <c:v>16.14</c:v>
                      </c:pt>
                      <c:pt idx="254">
                        <c:v>16.18</c:v>
                      </c:pt>
                      <c:pt idx="255">
                        <c:v>16.18</c:v>
                      </c:pt>
                      <c:pt idx="256">
                        <c:v>16.22</c:v>
                      </c:pt>
                      <c:pt idx="257">
                        <c:v>16.27999999999999</c:v>
                      </c:pt>
                      <c:pt idx="258">
                        <c:v>16.32</c:v>
                      </c:pt>
                      <c:pt idx="259">
                        <c:v>16.36</c:v>
                      </c:pt>
                      <c:pt idx="260">
                        <c:v>16.419999999999991</c:v>
                      </c:pt>
                      <c:pt idx="261">
                        <c:v>16.45999999999999</c:v>
                      </c:pt>
                      <c:pt idx="262">
                        <c:v>16.5</c:v>
                      </c:pt>
                      <c:pt idx="263">
                        <c:v>16.559999999999999</c:v>
                      </c:pt>
                      <c:pt idx="264">
                        <c:v>16.599999999999991</c:v>
                      </c:pt>
                      <c:pt idx="265">
                        <c:v>16.599999999999991</c:v>
                      </c:pt>
                      <c:pt idx="266">
                        <c:v>16.64</c:v>
                      </c:pt>
                      <c:pt idx="267">
                        <c:v>16.7</c:v>
                      </c:pt>
                      <c:pt idx="268">
                        <c:v>16.739999999999991</c:v>
                      </c:pt>
                      <c:pt idx="269">
                        <c:v>16.77999999999999</c:v>
                      </c:pt>
                      <c:pt idx="270">
                        <c:v>16.84</c:v>
                      </c:pt>
                      <c:pt idx="271">
                        <c:v>16.88</c:v>
                      </c:pt>
                      <c:pt idx="272">
                        <c:v>16.919999999999991</c:v>
                      </c:pt>
                      <c:pt idx="273">
                        <c:v>16.95999999999999</c:v>
                      </c:pt>
                      <c:pt idx="274">
                        <c:v>16.95999999999999</c:v>
                      </c:pt>
                      <c:pt idx="275">
                        <c:v>17.02</c:v>
                      </c:pt>
                      <c:pt idx="276">
                        <c:v>17.059999999999999</c:v>
                      </c:pt>
                      <c:pt idx="277">
                        <c:v>17.099999999999991</c:v>
                      </c:pt>
                      <c:pt idx="278">
                        <c:v>17.14</c:v>
                      </c:pt>
                      <c:pt idx="279">
                        <c:v>17.18</c:v>
                      </c:pt>
                      <c:pt idx="280">
                        <c:v>17.22</c:v>
                      </c:pt>
                      <c:pt idx="281">
                        <c:v>17.259999999999991</c:v>
                      </c:pt>
                      <c:pt idx="282">
                        <c:v>17.29999999999999</c:v>
                      </c:pt>
                      <c:pt idx="283">
                        <c:v>17.29999999999999</c:v>
                      </c:pt>
                      <c:pt idx="284">
                        <c:v>17.34</c:v>
                      </c:pt>
                      <c:pt idx="285">
                        <c:v>17.38</c:v>
                      </c:pt>
                      <c:pt idx="286">
                        <c:v>17.419999999999991</c:v>
                      </c:pt>
                      <c:pt idx="287">
                        <c:v>17.45999999999999</c:v>
                      </c:pt>
                      <c:pt idx="288">
                        <c:v>17.5</c:v>
                      </c:pt>
                      <c:pt idx="289">
                        <c:v>17.54</c:v>
                      </c:pt>
                      <c:pt idx="290">
                        <c:v>17.579999999999991</c:v>
                      </c:pt>
                      <c:pt idx="291">
                        <c:v>17.62</c:v>
                      </c:pt>
                      <c:pt idx="292">
                        <c:v>17.66</c:v>
                      </c:pt>
                      <c:pt idx="293">
                        <c:v>17.66</c:v>
                      </c:pt>
                      <c:pt idx="294">
                        <c:v>17.7</c:v>
                      </c:pt>
                      <c:pt idx="295">
                        <c:v>17.739999999999991</c:v>
                      </c:pt>
                      <c:pt idx="296">
                        <c:v>17.77999999999999</c:v>
                      </c:pt>
                      <c:pt idx="297">
                        <c:v>17.82</c:v>
                      </c:pt>
                      <c:pt idx="298">
                        <c:v>17.88</c:v>
                      </c:pt>
                      <c:pt idx="299">
                        <c:v>17.919999999999991</c:v>
                      </c:pt>
                      <c:pt idx="300">
                        <c:v>17.95999999999999</c:v>
                      </c:pt>
                      <c:pt idx="301">
                        <c:v>18</c:v>
                      </c:pt>
                      <c:pt idx="302">
                        <c:v>18</c:v>
                      </c:pt>
                      <c:pt idx="303">
                        <c:v>18.04</c:v>
                      </c:pt>
                      <c:pt idx="304">
                        <c:v>18.079999999999991</c:v>
                      </c:pt>
                      <c:pt idx="305">
                        <c:v>18.14</c:v>
                      </c:pt>
                      <c:pt idx="306">
                        <c:v>18.18</c:v>
                      </c:pt>
                      <c:pt idx="307">
                        <c:v>18.22</c:v>
                      </c:pt>
                      <c:pt idx="308">
                        <c:v>18.259999999999991</c:v>
                      </c:pt>
                      <c:pt idx="309">
                        <c:v>18.29999999999999</c:v>
                      </c:pt>
                      <c:pt idx="310">
                        <c:v>18.29999999999999</c:v>
                      </c:pt>
                      <c:pt idx="311">
                        <c:v>18.34</c:v>
                      </c:pt>
                      <c:pt idx="312">
                        <c:v>18.38</c:v>
                      </c:pt>
                      <c:pt idx="313">
                        <c:v>18.419999999999991</c:v>
                      </c:pt>
                      <c:pt idx="314">
                        <c:v>18.45999999999999</c:v>
                      </c:pt>
                      <c:pt idx="315">
                        <c:v>18.5</c:v>
                      </c:pt>
                      <c:pt idx="316">
                        <c:v>18.54</c:v>
                      </c:pt>
                      <c:pt idx="317">
                        <c:v>18.579999999999991</c:v>
                      </c:pt>
                      <c:pt idx="318">
                        <c:v>18.599999999999991</c:v>
                      </c:pt>
                      <c:pt idx="319">
                        <c:v>18.64</c:v>
                      </c:pt>
                      <c:pt idx="320">
                        <c:v>18.66</c:v>
                      </c:pt>
                      <c:pt idx="321">
                        <c:v>18.66</c:v>
                      </c:pt>
                      <c:pt idx="322">
                        <c:v>18.68</c:v>
                      </c:pt>
                      <c:pt idx="323">
                        <c:v>18.72</c:v>
                      </c:pt>
                      <c:pt idx="324">
                        <c:v>18.739999999999991</c:v>
                      </c:pt>
                      <c:pt idx="325">
                        <c:v>18.759999999999991</c:v>
                      </c:pt>
                      <c:pt idx="326">
                        <c:v>18.77999999999999</c:v>
                      </c:pt>
                      <c:pt idx="327">
                        <c:v>18.79999999999999</c:v>
                      </c:pt>
                      <c:pt idx="328">
                        <c:v>18.82</c:v>
                      </c:pt>
                      <c:pt idx="329">
                        <c:v>18.84</c:v>
                      </c:pt>
                      <c:pt idx="330">
                        <c:v>18.84</c:v>
                      </c:pt>
                      <c:pt idx="331">
                        <c:v>18.86</c:v>
                      </c:pt>
                      <c:pt idx="332">
                        <c:v>18.86</c:v>
                      </c:pt>
                      <c:pt idx="333">
                        <c:v>18.88</c:v>
                      </c:pt>
                      <c:pt idx="334">
                        <c:v>18.899999999999999</c:v>
                      </c:pt>
                      <c:pt idx="335">
                        <c:v>18.919999999999991</c:v>
                      </c:pt>
                      <c:pt idx="336">
                        <c:v>18.939999999999991</c:v>
                      </c:pt>
                      <c:pt idx="337">
                        <c:v>18.939999999999991</c:v>
                      </c:pt>
                      <c:pt idx="338">
                        <c:v>18.939999999999991</c:v>
                      </c:pt>
                      <c:pt idx="339">
                        <c:v>18.95999999999999</c:v>
                      </c:pt>
                      <c:pt idx="340">
                        <c:v>18.97999999999999</c:v>
                      </c:pt>
                      <c:pt idx="341">
                        <c:v>18.97999999999999</c:v>
                      </c:pt>
                      <c:pt idx="342">
                        <c:v>19</c:v>
                      </c:pt>
                      <c:pt idx="343">
                        <c:v>19.02</c:v>
                      </c:pt>
                      <c:pt idx="344">
                        <c:v>19.02</c:v>
                      </c:pt>
                      <c:pt idx="345">
                        <c:v>19.04</c:v>
                      </c:pt>
                      <c:pt idx="346">
                        <c:v>19.04</c:v>
                      </c:pt>
                      <c:pt idx="347">
                        <c:v>19.04</c:v>
                      </c:pt>
                      <c:pt idx="348">
                        <c:v>19.04</c:v>
                      </c:pt>
                      <c:pt idx="349">
                        <c:v>19.04</c:v>
                      </c:pt>
                      <c:pt idx="350">
                        <c:v>19.059999999999999</c:v>
                      </c:pt>
                      <c:pt idx="351">
                        <c:v>19.059999999999999</c:v>
                      </c:pt>
                      <c:pt idx="352">
                        <c:v>19.059999999999999</c:v>
                      </c:pt>
                      <c:pt idx="353">
                        <c:v>19.059999999999999</c:v>
                      </c:pt>
                      <c:pt idx="354">
                        <c:v>19.059999999999999</c:v>
                      </c:pt>
                      <c:pt idx="355">
                        <c:v>19.059999999999999</c:v>
                      </c:pt>
                      <c:pt idx="356">
                        <c:v>19.059999999999999</c:v>
                      </c:pt>
                      <c:pt idx="357">
                        <c:v>19.059999999999999</c:v>
                      </c:pt>
                      <c:pt idx="358">
                        <c:v>19.059999999999999</c:v>
                      </c:pt>
                      <c:pt idx="359">
                        <c:v>19.059999999999999</c:v>
                      </c:pt>
                      <c:pt idx="360">
                        <c:v>19.059999999999999</c:v>
                      </c:pt>
                      <c:pt idx="361">
                        <c:v>19.059999999999999</c:v>
                      </c:pt>
                      <c:pt idx="362">
                        <c:v>19.059999999999999</c:v>
                      </c:pt>
                      <c:pt idx="363">
                        <c:v>19.059999999999999</c:v>
                      </c:pt>
                      <c:pt idx="364">
                        <c:v>19.059999999999999</c:v>
                      </c:pt>
                      <c:pt idx="365">
                        <c:v>19.059999999999999</c:v>
                      </c:pt>
                      <c:pt idx="366">
                        <c:v>19.059999999999999</c:v>
                      </c:pt>
                      <c:pt idx="367">
                        <c:v>19.059999999999999</c:v>
                      </c:pt>
                      <c:pt idx="368">
                        <c:v>19.059999999999999</c:v>
                      </c:pt>
                      <c:pt idx="369">
                        <c:v>19.059999999999999</c:v>
                      </c:pt>
                      <c:pt idx="370">
                        <c:v>19.059999999999999</c:v>
                      </c:pt>
                      <c:pt idx="371">
                        <c:v>19.059999999999999</c:v>
                      </c:pt>
                      <c:pt idx="372">
                        <c:v>19.059999999999999</c:v>
                      </c:pt>
                      <c:pt idx="373">
                        <c:v>19.059999999999999</c:v>
                      </c:pt>
                      <c:pt idx="374">
                        <c:v>19.059999999999999</c:v>
                      </c:pt>
                      <c:pt idx="375">
                        <c:v>19.079999999999991</c:v>
                      </c:pt>
                      <c:pt idx="376">
                        <c:v>19.079999999999991</c:v>
                      </c:pt>
                      <c:pt idx="377">
                        <c:v>19.079999999999991</c:v>
                      </c:pt>
                      <c:pt idx="378">
                        <c:v>19.079999999999991</c:v>
                      </c:pt>
                      <c:pt idx="379">
                        <c:v>19.099999999999991</c:v>
                      </c:pt>
                      <c:pt idx="380">
                        <c:v>19.099999999999991</c:v>
                      </c:pt>
                      <c:pt idx="381">
                        <c:v>19.099999999999991</c:v>
                      </c:pt>
                      <c:pt idx="382">
                        <c:v>19.12</c:v>
                      </c:pt>
                      <c:pt idx="383">
                        <c:v>19.12</c:v>
                      </c:pt>
                      <c:pt idx="384">
                        <c:v>19.14</c:v>
                      </c:pt>
                      <c:pt idx="385">
                        <c:v>19.16</c:v>
                      </c:pt>
                      <c:pt idx="386">
                        <c:v>19.16</c:v>
                      </c:pt>
                      <c:pt idx="387">
                        <c:v>19.16</c:v>
                      </c:pt>
                      <c:pt idx="388">
                        <c:v>19.18</c:v>
                      </c:pt>
                      <c:pt idx="389">
                        <c:v>19.2</c:v>
                      </c:pt>
                      <c:pt idx="390">
                        <c:v>19.2</c:v>
                      </c:pt>
                      <c:pt idx="391">
                        <c:v>19.22</c:v>
                      </c:pt>
                      <c:pt idx="392">
                        <c:v>19.239999999999991</c:v>
                      </c:pt>
                      <c:pt idx="393">
                        <c:v>19.239999999999991</c:v>
                      </c:pt>
                      <c:pt idx="394">
                        <c:v>19.239999999999991</c:v>
                      </c:pt>
                      <c:pt idx="395">
                        <c:v>19.259999999999991</c:v>
                      </c:pt>
                      <c:pt idx="396">
                        <c:v>19.259999999999991</c:v>
                      </c:pt>
                      <c:pt idx="397">
                        <c:v>19.27999999999999</c:v>
                      </c:pt>
                      <c:pt idx="398">
                        <c:v>19.27999999999999</c:v>
                      </c:pt>
                      <c:pt idx="399">
                        <c:v>19.29999999999999</c:v>
                      </c:pt>
                      <c:pt idx="400">
                        <c:v>19.32</c:v>
                      </c:pt>
                      <c:pt idx="401">
                        <c:v>19.32</c:v>
                      </c:pt>
                      <c:pt idx="402">
                        <c:v>19.32</c:v>
                      </c:pt>
                      <c:pt idx="403">
                        <c:v>19.34</c:v>
                      </c:pt>
                      <c:pt idx="404">
                        <c:v>19.34</c:v>
                      </c:pt>
                      <c:pt idx="405">
                        <c:v>19.34</c:v>
                      </c:pt>
                      <c:pt idx="406">
                        <c:v>19.36</c:v>
                      </c:pt>
                      <c:pt idx="407">
                        <c:v>19.36</c:v>
                      </c:pt>
                      <c:pt idx="408">
                        <c:v>19.38</c:v>
                      </c:pt>
                      <c:pt idx="409">
                        <c:v>19.38</c:v>
                      </c:pt>
                      <c:pt idx="410">
                        <c:v>19.399999999999999</c:v>
                      </c:pt>
                      <c:pt idx="411">
                        <c:v>19.399999999999999</c:v>
                      </c:pt>
                      <c:pt idx="412">
                        <c:v>19.399999999999999</c:v>
                      </c:pt>
                      <c:pt idx="413">
                        <c:v>19.419999999999991</c:v>
                      </c:pt>
                      <c:pt idx="414">
                        <c:v>19.419999999999991</c:v>
                      </c:pt>
                      <c:pt idx="415">
                        <c:v>19.419999999999991</c:v>
                      </c:pt>
                      <c:pt idx="416">
                        <c:v>19.419999999999991</c:v>
                      </c:pt>
                      <c:pt idx="417">
                        <c:v>19.439999999999991</c:v>
                      </c:pt>
                      <c:pt idx="418">
                        <c:v>19.439999999999991</c:v>
                      </c:pt>
                      <c:pt idx="419">
                        <c:v>19.439999999999991</c:v>
                      </c:pt>
                      <c:pt idx="420">
                        <c:v>19.45999999999999</c:v>
                      </c:pt>
                      <c:pt idx="421">
                        <c:v>19.45999999999999</c:v>
                      </c:pt>
                      <c:pt idx="422">
                        <c:v>19.45999999999999</c:v>
                      </c:pt>
                      <c:pt idx="423">
                        <c:v>19.45999999999999</c:v>
                      </c:pt>
                      <c:pt idx="424">
                        <c:v>19.45999999999999</c:v>
                      </c:pt>
                      <c:pt idx="425">
                        <c:v>19.47999999999999</c:v>
                      </c:pt>
                      <c:pt idx="426">
                        <c:v>19.47999999999999</c:v>
                      </c:pt>
                      <c:pt idx="427">
                        <c:v>19.47999999999999</c:v>
                      </c:pt>
                      <c:pt idx="428">
                        <c:v>19.47999999999999</c:v>
                      </c:pt>
                      <c:pt idx="429">
                        <c:v>19.47999999999999</c:v>
                      </c:pt>
                      <c:pt idx="430">
                        <c:v>19.47999999999999</c:v>
                      </c:pt>
                      <c:pt idx="431">
                        <c:v>19.47999999999999</c:v>
                      </c:pt>
                      <c:pt idx="432">
                        <c:v>19.5</c:v>
                      </c:pt>
                      <c:pt idx="433">
                        <c:v>19.5</c:v>
                      </c:pt>
                      <c:pt idx="434">
                        <c:v>19.5</c:v>
                      </c:pt>
                      <c:pt idx="435">
                        <c:v>19.5</c:v>
                      </c:pt>
                      <c:pt idx="436">
                        <c:v>19.5</c:v>
                      </c:pt>
                      <c:pt idx="437">
                        <c:v>19.5</c:v>
                      </c:pt>
                      <c:pt idx="438">
                        <c:v>19.5</c:v>
                      </c:pt>
                      <c:pt idx="439">
                        <c:v>19.5</c:v>
                      </c:pt>
                      <c:pt idx="440">
                        <c:v>19.5</c:v>
                      </c:pt>
                      <c:pt idx="441">
                        <c:v>19.5</c:v>
                      </c:pt>
                      <c:pt idx="442">
                        <c:v>19.52</c:v>
                      </c:pt>
                      <c:pt idx="443">
                        <c:v>19.52</c:v>
                      </c:pt>
                      <c:pt idx="444">
                        <c:v>19.52</c:v>
                      </c:pt>
                      <c:pt idx="445">
                        <c:v>19.52</c:v>
                      </c:pt>
                      <c:pt idx="446">
                        <c:v>19.54</c:v>
                      </c:pt>
                      <c:pt idx="447">
                        <c:v>19.54</c:v>
                      </c:pt>
                      <c:pt idx="448">
                        <c:v>19.559999999999999</c:v>
                      </c:pt>
                      <c:pt idx="449">
                        <c:v>19.559999999999999</c:v>
                      </c:pt>
                      <c:pt idx="450">
                        <c:v>19.579999999999991</c:v>
                      </c:pt>
                      <c:pt idx="451">
                        <c:v>19.579999999999991</c:v>
                      </c:pt>
                      <c:pt idx="452">
                        <c:v>19.579999999999991</c:v>
                      </c:pt>
                      <c:pt idx="453">
                        <c:v>19.579999999999991</c:v>
                      </c:pt>
                      <c:pt idx="454">
                        <c:v>19.599999999999991</c:v>
                      </c:pt>
                      <c:pt idx="455">
                        <c:v>19.599999999999991</c:v>
                      </c:pt>
                      <c:pt idx="456">
                        <c:v>19.62</c:v>
                      </c:pt>
                      <c:pt idx="457">
                        <c:v>19.62</c:v>
                      </c:pt>
                      <c:pt idx="458">
                        <c:v>19.64</c:v>
                      </c:pt>
                      <c:pt idx="459">
                        <c:v>19.64</c:v>
                      </c:pt>
                      <c:pt idx="460">
                        <c:v>19.64</c:v>
                      </c:pt>
                      <c:pt idx="461">
                        <c:v>19.64</c:v>
                      </c:pt>
                      <c:pt idx="462">
                        <c:v>19.66</c:v>
                      </c:pt>
                      <c:pt idx="463">
                        <c:v>19.66</c:v>
                      </c:pt>
                      <c:pt idx="464">
                        <c:v>19.68</c:v>
                      </c:pt>
                      <c:pt idx="465">
                        <c:v>19.68</c:v>
                      </c:pt>
                      <c:pt idx="466">
                        <c:v>19.68</c:v>
                      </c:pt>
                      <c:pt idx="467">
                        <c:v>19.7</c:v>
                      </c:pt>
                      <c:pt idx="468">
                        <c:v>19.7</c:v>
                      </c:pt>
                      <c:pt idx="469">
                        <c:v>19.7</c:v>
                      </c:pt>
                      <c:pt idx="470">
                        <c:v>19.7</c:v>
                      </c:pt>
                      <c:pt idx="471">
                        <c:v>19.7</c:v>
                      </c:pt>
                      <c:pt idx="472">
                        <c:v>19.72</c:v>
                      </c:pt>
                      <c:pt idx="473">
                        <c:v>19.72</c:v>
                      </c:pt>
                      <c:pt idx="474">
                        <c:v>19.72</c:v>
                      </c:pt>
                      <c:pt idx="475">
                        <c:v>19.739999999999991</c:v>
                      </c:pt>
                      <c:pt idx="476">
                        <c:v>19.739999999999991</c:v>
                      </c:pt>
                      <c:pt idx="477">
                        <c:v>19.739999999999991</c:v>
                      </c:pt>
                      <c:pt idx="478">
                        <c:v>19.739999999999991</c:v>
                      </c:pt>
                      <c:pt idx="479">
                        <c:v>19.739999999999991</c:v>
                      </c:pt>
                      <c:pt idx="480">
                        <c:v>19.759999999999991</c:v>
                      </c:pt>
                      <c:pt idx="481">
                        <c:v>19.759999999999991</c:v>
                      </c:pt>
                      <c:pt idx="482">
                        <c:v>19.759999999999991</c:v>
                      </c:pt>
                      <c:pt idx="483">
                        <c:v>19.77999999999999</c:v>
                      </c:pt>
                      <c:pt idx="484">
                        <c:v>19.77999999999999</c:v>
                      </c:pt>
                      <c:pt idx="485">
                        <c:v>19.77999999999999</c:v>
                      </c:pt>
                      <c:pt idx="486">
                        <c:v>19.79999999999999</c:v>
                      </c:pt>
                      <c:pt idx="487">
                        <c:v>19.79999999999999</c:v>
                      </c:pt>
                      <c:pt idx="488">
                        <c:v>19.79999999999999</c:v>
                      </c:pt>
                      <c:pt idx="489">
                        <c:v>19.79999999999999</c:v>
                      </c:pt>
                      <c:pt idx="490">
                        <c:v>19.79999999999999</c:v>
                      </c:pt>
                      <c:pt idx="491">
                        <c:v>19.82</c:v>
                      </c:pt>
                      <c:pt idx="492">
                        <c:v>19.82</c:v>
                      </c:pt>
                      <c:pt idx="493">
                        <c:v>19.82</c:v>
                      </c:pt>
                      <c:pt idx="494">
                        <c:v>19.82</c:v>
                      </c:pt>
                      <c:pt idx="495">
                        <c:v>19.82</c:v>
                      </c:pt>
                      <c:pt idx="496">
                        <c:v>19.82</c:v>
                      </c:pt>
                      <c:pt idx="497">
                        <c:v>19.82</c:v>
                      </c:pt>
                      <c:pt idx="498">
                        <c:v>19.82</c:v>
                      </c:pt>
                      <c:pt idx="499">
                        <c:v>19.82</c:v>
                      </c:pt>
                      <c:pt idx="500">
                        <c:v>19.82</c:v>
                      </c:pt>
                      <c:pt idx="501">
                        <c:v>19.82</c:v>
                      </c:pt>
                      <c:pt idx="502">
                        <c:v>19.82</c:v>
                      </c:pt>
                      <c:pt idx="503">
                        <c:v>19.82</c:v>
                      </c:pt>
                      <c:pt idx="504">
                        <c:v>19.79999999999999</c:v>
                      </c:pt>
                      <c:pt idx="505">
                        <c:v>19.79999999999999</c:v>
                      </c:pt>
                      <c:pt idx="506">
                        <c:v>19.79999999999999</c:v>
                      </c:pt>
                      <c:pt idx="507">
                        <c:v>19.79999999999999</c:v>
                      </c:pt>
                      <c:pt idx="508">
                        <c:v>19.79999999999999</c:v>
                      </c:pt>
                      <c:pt idx="509">
                        <c:v>19.79999999999999</c:v>
                      </c:pt>
                      <c:pt idx="510">
                        <c:v>19.77999999999999</c:v>
                      </c:pt>
                      <c:pt idx="511">
                        <c:v>19.77999999999999</c:v>
                      </c:pt>
                      <c:pt idx="512">
                        <c:v>19.77999999999999</c:v>
                      </c:pt>
                      <c:pt idx="513">
                        <c:v>19.77999999999999</c:v>
                      </c:pt>
                      <c:pt idx="514">
                        <c:v>19.77999999999999</c:v>
                      </c:pt>
                      <c:pt idx="515">
                        <c:v>19.77999999999999</c:v>
                      </c:pt>
                      <c:pt idx="516">
                        <c:v>19.77999999999999</c:v>
                      </c:pt>
                      <c:pt idx="517">
                        <c:v>19.77999999999999</c:v>
                      </c:pt>
                      <c:pt idx="518">
                        <c:v>19.77999999999999</c:v>
                      </c:pt>
                      <c:pt idx="519">
                        <c:v>19.77999999999999</c:v>
                      </c:pt>
                      <c:pt idx="520">
                        <c:v>19.77999999999999</c:v>
                      </c:pt>
                      <c:pt idx="521">
                        <c:v>19.79999999999999</c:v>
                      </c:pt>
                      <c:pt idx="522">
                        <c:v>19.79999999999999</c:v>
                      </c:pt>
                      <c:pt idx="523">
                        <c:v>19.79999999999999</c:v>
                      </c:pt>
                      <c:pt idx="524">
                        <c:v>19.82</c:v>
                      </c:pt>
                      <c:pt idx="525">
                        <c:v>19.82</c:v>
                      </c:pt>
                      <c:pt idx="526">
                        <c:v>19.82</c:v>
                      </c:pt>
                      <c:pt idx="527">
                        <c:v>19.84</c:v>
                      </c:pt>
                      <c:pt idx="528">
                        <c:v>19.84</c:v>
                      </c:pt>
                      <c:pt idx="529">
                        <c:v>19.86</c:v>
                      </c:pt>
                      <c:pt idx="530">
                        <c:v>19.86</c:v>
                      </c:pt>
                      <c:pt idx="531">
                        <c:v>19.88</c:v>
                      </c:pt>
                      <c:pt idx="532">
                        <c:v>19.88</c:v>
                      </c:pt>
                      <c:pt idx="533">
                        <c:v>19.899999999999999</c:v>
                      </c:pt>
                      <c:pt idx="534">
                        <c:v>19.899999999999999</c:v>
                      </c:pt>
                      <c:pt idx="535">
                        <c:v>19.899999999999999</c:v>
                      </c:pt>
                      <c:pt idx="536">
                        <c:v>19.899999999999999</c:v>
                      </c:pt>
                      <c:pt idx="537">
                        <c:v>19.919999999999991</c:v>
                      </c:pt>
                      <c:pt idx="538">
                        <c:v>19.919999999999991</c:v>
                      </c:pt>
                      <c:pt idx="539">
                        <c:v>19.919999999999991</c:v>
                      </c:pt>
                      <c:pt idx="540">
                        <c:v>19.919999999999991</c:v>
                      </c:pt>
                      <c:pt idx="541">
                        <c:v>19.919999999999991</c:v>
                      </c:pt>
                      <c:pt idx="542">
                        <c:v>19.919999999999991</c:v>
                      </c:pt>
                      <c:pt idx="543">
                        <c:v>19.919999999999991</c:v>
                      </c:pt>
                      <c:pt idx="544">
                        <c:v>19.919999999999991</c:v>
                      </c:pt>
                      <c:pt idx="545">
                        <c:v>19.919999999999991</c:v>
                      </c:pt>
                      <c:pt idx="546">
                        <c:v>19.919999999999991</c:v>
                      </c:pt>
                      <c:pt idx="547">
                        <c:v>19.919999999999991</c:v>
                      </c:pt>
                      <c:pt idx="548">
                        <c:v>19.919999999999991</c:v>
                      </c:pt>
                      <c:pt idx="549">
                        <c:v>19.919999999999991</c:v>
                      </c:pt>
                      <c:pt idx="550">
                        <c:v>19.919999999999991</c:v>
                      </c:pt>
                      <c:pt idx="551">
                        <c:v>19.919999999999991</c:v>
                      </c:pt>
                      <c:pt idx="552">
                        <c:v>19.919999999999991</c:v>
                      </c:pt>
                      <c:pt idx="553">
                        <c:v>19.919999999999991</c:v>
                      </c:pt>
                      <c:pt idx="554">
                        <c:v>19.919999999999991</c:v>
                      </c:pt>
                      <c:pt idx="555">
                        <c:v>19.919999999999991</c:v>
                      </c:pt>
                      <c:pt idx="556">
                        <c:v>19.919999999999991</c:v>
                      </c:pt>
                      <c:pt idx="557">
                        <c:v>19.919999999999991</c:v>
                      </c:pt>
                      <c:pt idx="558">
                        <c:v>19.919999999999991</c:v>
                      </c:pt>
                      <c:pt idx="559">
                        <c:v>19.919999999999991</c:v>
                      </c:pt>
                      <c:pt idx="560">
                        <c:v>19.919999999999991</c:v>
                      </c:pt>
                      <c:pt idx="561">
                        <c:v>19.919999999999991</c:v>
                      </c:pt>
                      <c:pt idx="562">
                        <c:v>19.919999999999991</c:v>
                      </c:pt>
                      <c:pt idx="563">
                        <c:v>19.919999999999991</c:v>
                      </c:pt>
                      <c:pt idx="564">
                        <c:v>19.919999999999991</c:v>
                      </c:pt>
                      <c:pt idx="565">
                        <c:v>19.919999999999991</c:v>
                      </c:pt>
                      <c:pt idx="566">
                        <c:v>19.919999999999991</c:v>
                      </c:pt>
                      <c:pt idx="567">
                        <c:v>19.919999999999991</c:v>
                      </c:pt>
                      <c:pt idx="568">
                        <c:v>19.919999999999991</c:v>
                      </c:pt>
                      <c:pt idx="569">
                        <c:v>19.919999999999991</c:v>
                      </c:pt>
                      <c:pt idx="570">
                        <c:v>19.919999999999991</c:v>
                      </c:pt>
                      <c:pt idx="571">
                        <c:v>19.919999999999991</c:v>
                      </c:pt>
                      <c:pt idx="572">
                        <c:v>19.919999999999991</c:v>
                      </c:pt>
                      <c:pt idx="573">
                        <c:v>19.919999999999991</c:v>
                      </c:pt>
                      <c:pt idx="574">
                        <c:v>19.899999999999999</c:v>
                      </c:pt>
                      <c:pt idx="575">
                        <c:v>19.899999999999999</c:v>
                      </c:pt>
                      <c:pt idx="576">
                        <c:v>19.899999999999999</c:v>
                      </c:pt>
                      <c:pt idx="577">
                        <c:v>19.899999999999999</c:v>
                      </c:pt>
                      <c:pt idx="578">
                        <c:v>19.899999999999999</c:v>
                      </c:pt>
                      <c:pt idx="579">
                        <c:v>19.899999999999999</c:v>
                      </c:pt>
                      <c:pt idx="580">
                        <c:v>19.88</c:v>
                      </c:pt>
                      <c:pt idx="581">
                        <c:v>19.88</c:v>
                      </c:pt>
                      <c:pt idx="582">
                        <c:v>19.88</c:v>
                      </c:pt>
                      <c:pt idx="583">
                        <c:v>19.88</c:v>
                      </c:pt>
                      <c:pt idx="584">
                        <c:v>19.88</c:v>
                      </c:pt>
                      <c:pt idx="585">
                        <c:v>19.86</c:v>
                      </c:pt>
                      <c:pt idx="586">
                        <c:v>19.86</c:v>
                      </c:pt>
                      <c:pt idx="587">
                        <c:v>19.86</c:v>
                      </c:pt>
                      <c:pt idx="588">
                        <c:v>19.86</c:v>
                      </c:pt>
                      <c:pt idx="589">
                        <c:v>19.86</c:v>
                      </c:pt>
                      <c:pt idx="590">
                        <c:v>19.84</c:v>
                      </c:pt>
                      <c:pt idx="591">
                        <c:v>19.84</c:v>
                      </c:pt>
                      <c:pt idx="592">
                        <c:v>19.84</c:v>
                      </c:pt>
                      <c:pt idx="593">
                        <c:v>19.84</c:v>
                      </c:pt>
                      <c:pt idx="594">
                        <c:v>19.84</c:v>
                      </c:pt>
                      <c:pt idx="595">
                        <c:v>19.84</c:v>
                      </c:pt>
                      <c:pt idx="596">
                        <c:v>19.84</c:v>
                      </c:pt>
                      <c:pt idx="597">
                        <c:v>19.84</c:v>
                      </c:pt>
                      <c:pt idx="598">
                        <c:v>19.84</c:v>
                      </c:pt>
                      <c:pt idx="599">
                        <c:v>19.84</c:v>
                      </c:pt>
                      <c:pt idx="600">
                        <c:v>19.84</c:v>
                      </c:pt>
                      <c:pt idx="601">
                        <c:v>19.84</c:v>
                      </c:pt>
                      <c:pt idx="602">
                        <c:v>19.82</c:v>
                      </c:pt>
                      <c:pt idx="603">
                        <c:v>19.82</c:v>
                      </c:pt>
                      <c:pt idx="604">
                        <c:v>19.82</c:v>
                      </c:pt>
                      <c:pt idx="605">
                        <c:v>19.82</c:v>
                      </c:pt>
                      <c:pt idx="606">
                        <c:v>19.82</c:v>
                      </c:pt>
                      <c:pt idx="607">
                        <c:v>19.82</c:v>
                      </c:pt>
                      <c:pt idx="608">
                        <c:v>19.79999999999999</c:v>
                      </c:pt>
                      <c:pt idx="609">
                        <c:v>19.79999999999999</c:v>
                      </c:pt>
                      <c:pt idx="610">
                        <c:v>19.79999999999999</c:v>
                      </c:pt>
                      <c:pt idx="611">
                        <c:v>19.79999999999999</c:v>
                      </c:pt>
                      <c:pt idx="612">
                        <c:v>19.77999999999999</c:v>
                      </c:pt>
                      <c:pt idx="613">
                        <c:v>19.77999999999999</c:v>
                      </c:pt>
                      <c:pt idx="614">
                        <c:v>19.77999999999999</c:v>
                      </c:pt>
                      <c:pt idx="615">
                        <c:v>19.759999999999991</c:v>
                      </c:pt>
                      <c:pt idx="616">
                        <c:v>19.759999999999991</c:v>
                      </c:pt>
                      <c:pt idx="617">
                        <c:v>19.759999999999991</c:v>
                      </c:pt>
                      <c:pt idx="618">
                        <c:v>19.759999999999991</c:v>
                      </c:pt>
                      <c:pt idx="619">
                        <c:v>19.739999999999991</c:v>
                      </c:pt>
                      <c:pt idx="620">
                        <c:v>19.739999999999991</c:v>
                      </c:pt>
                      <c:pt idx="621">
                        <c:v>19.739999999999991</c:v>
                      </c:pt>
                      <c:pt idx="622">
                        <c:v>19.739999999999991</c:v>
                      </c:pt>
                      <c:pt idx="623">
                        <c:v>19.739999999999991</c:v>
                      </c:pt>
                      <c:pt idx="624">
                        <c:v>19.739999999999991</c:v>
                      </c:pt>
                      <c:pt idx="625">
                        <c:v>19.739999999999991</c:v>
                      </c:pt>
                      <c:pt idx="626">
                        <c:v>19.739999999999991</c:v>
                      </c:pt>
                      <c:pt idx="627">
                        <c:v>19.739999999999991</c:v>
                      </c:pt>
                      <c:pt idx="628">
                        <c:v>19.739999999999991</c:v>
                      </c:pt>
                      <c:pt idx="629">
                        <c:v>19.739999999999991</c:v>
                      </c:pt>
                      <c:pt idx="630">
                        <c:v>19.739999999999991</c:v>
                      </c:pt>
                      <c:pt idx="631">
                        <c:v>19.739999999999991</c:v>
                      </c:pt>
                      <c:pt idx="632">
                        <c:v>19.759999999999991</c:v>
                      </c:pt>
                      <c:pt idx="633">
                        <c:v>19.759999999999991</c:v>
                      </c:pt>
                      <c:pt idx="634">
                        <c:v>19.759999999999991</c:v>
                      </c:pt>
                      <c:pt idx="635">
                        <c:v>19.759999999999991</c:v>
                      </c:pt>
                      <c:pt idx="636">
                        <c:v>19.77999999999999</c:v>
                      </c:pt>
                      <c:pt idx="637">
                        <c:v>19.77999999999999</c:v>
                      </c:pt>
                      <c:pt idx="638">
                        <c:v>19.77999999999999</c:v>
                      </c:pt>
                      <c:pt idx="639">
                        <c:v>19.77999999999999</c:v>
                      </c:pt>
                      <c:pt idx="640">
                        <c:v>19.77999999999999</c:v>
                      </c:pt>
                      <c:pt idx="641">
                        <c:v>19.79999999999999</c:v>
                      </c:pt>
                      <c:pt idx="642">
                        <c:v>19.79999999999999</c:v>
                      </c:pt>
                      <c:pt idx="643">
                        <c:v>19.79999999999999</c:v>
                      </c:pt>
                      <c:pt idx="644">
                        <c:v>19.79999999999999</c:v>
                      </c:pt>
                      <c:pt idx="645">
                        <c:v>19.79999999999999</c:v>
                      </c:pt>
                      <c:pt idx="646">
                        <c:v>19.79999999999999</c:v>
                      </c:pt>
                      <c:pt idx="647">
                        <c:v>19.79999999999999</c:v>
                      </c:pt>
                      <c:pt idx="648">
                        <c:v>19.79999999999999</c:v>
                      </c:pt>
                      <c:pt idx="649">
                        <c:v>19.79999999999999</c:v>
                      </c:pt>
                      <c:pt idx="650">
                        <c:v>19.79999999999999</c:v>
                      </c:pt>
                      <c:pt idx="651">
                        <c:v>19.79999999999999</c:v>
                      </c:pt>
                      <c:pt idx="652">
                        <c:v>19.79999999999999</c:v>
                      </c:pt>
                      <c:pt idx="653">
                        <c:v>19.79999999999999</c:v>
                      </c:pt>
                      <c:pt idx="654">
                        <c:v>19.79999999999999</c:v>
                      </c:pt>
                      <c:pt idx="655">
                        <c:v>19.79999999999999</c:v>
                      </c:pt>
                      <c:pt idx="656">
                        <c:v>19.79999999999999</c:v>
                      </c:pt>
                      <c:pt idx="657">
                        <c:v>19.79999999999999</c:v>
                      </c:pt>
                      <c:pt idx="658">
                        <c:v>19.79999999999999</c:v>
                      </c:pt>
                      <c:pt idx="659">
                        <c:v>19.79999999999999</c:v>
                      </c:pt>
                      <c:pt idx="660">
                        <c:v>19.79999999999999</c:v>
                      </c:pt>
                      <c:pt idx="661">
                        <c:v>19.79999999999999</c:v>
                      </c:pt>
                      <c:pt idx="662">
                        <c:v>19.82</c:v>
                      </c:pt>
                      <c:pt idx="663">
                        <c:v>19.82</c:v>
                      </c:pt>
                      <c:pt idx="664">
                        <c:v>19.82</c:v>
                      </c:pt>
                      <c:pt idx="665">
                        <c:v>19.84</c:v>
                      </c:pt>
                      <c:pt idx="666">
                        <c:v>19.84</c:v>
                      </c:pt>
                      <c:pt idx="667">
                        <c:v>19.84</c:v>
                      </c:pt>
                      <c:pt idx="668">
                        <c:v>19.86</c:v>
                      </c:pt>
                      <c:pt idx="669">
                        <c:v>19.86</c:v>
                      </c:pt>
                      <c:pt idx="670">
                        <c:v>19.88</c:v>
                      </c:pt>
                      <c:pt idx="671">
                        <c:v>19.88</c:v>
                      </c:pt>
                      <c:pt idx="672">
                        <c:v>19.899999999999999</c:v>
                      </c:pt>
                      <c:pt idx="673">
                        <c:v>19.899999999999999</c:v>
                      </c:pt>
                      <c:pt idx="674">
                        <c:v>19.899999999999999</c:v>
                      </c:pt>
                      <c:pt idx="675">
                        <c:v>19.919999999999991</c:v>
                      </c:pt>
                      <c:pt idx="676">
                        <c:v>19.919999999999991</c:v>
                      </c:pt>
                      <c:pt idx="677">
                        <c:v>19.939999999999991</c:v>
                      </c:pt>
                      <c:pt idx="678">
                        <c:v>19.939999999999991</c:v>
                      </c:pt>
                      <c:pt idx="679">
                        <c:v>19.95999999999999</c:v>
                      </c:pt>
                      <c:pt idx="680">
                        <c:v>19.97999999999999</c:v>
                      </c:pt>
                      <c:pt idx="681">
                        <c:v>19.97999999999999</c:v>
                      </c:pt>
                      <c:pt idx="682">
                        <c:v>19.97999999999999</c:v>
                      </c:pt>
                      <c:pt idx="683">
                        <c:v>20</c:v>
                      </c:pt>
                      <c:pt idx="684">
                        <c:v>20</c:v>
                      </c:pt>
                      <c:pt idx="685">
                        <c:v>20</c:v>
                      </c:pt>
                      <c:pt idx="686">
                        <c:v>20.02</c:v>
                      </c:pt>
                      <c:pt idx="687">
                        <c:v>20.02</c:v>
                      </c:pt>
                      <c:pt idx="688">
                        <c:v>20.04</c:v>
                      </c:pt>
                      <c:pt idx="689">
                        <c:v>20.04</c:v>
                      </c:pt>
                      <c:pt idx="690">
                        <c:v>20.059999999999999</c:v>
                      </c:pt>
                      <c:pt idx="691">
                        <c:v>20.059999999999999</c:v>
                      </c:pt>
                      <c:pt idx="692">
                        <c:v>20.079999999999991</c:v>
                      </c:pt>
                      <c:pt idx="693">
                        <c:v>20.079999999999991</c:v>
                      </c:pt>
                      <c:pt idx="694">
                        <c:v>20.079999999999991</c:v>
                      </c:pt>
                      <c:pt idx="695">
                        <c:v>20.099999999999991</c:v>
                      </c:pt>
                      <c:pt idx="696">
                        <c:v>20.099999999999991</c:v>
                      </c:pt>
                      <c:pt idx="697">
                        <c:v>20.12</c:v>
                      </c:pt>
                      <c:pt idx="698">
                        <c:v>20.12</c:v>
                      </c:pt>
                      <c:pt idx="699">
                        <c:v>20.14</c:v>
                      </c:pt>
                      <c:pt idx="700">
                        <c:v>20.16</c:v>
                      </c:pt>
                      <c:pt idx="701">
                        <c:v>20.18</c:v>
                      </c:pt>
                      <c:pt idx="702">
                        <c:v>20.18</c:v>
                      </c:pt>
                      <c:pt idx="703">
                        <c:v>20.18</c:v>
                      </c:pt>
                      <c:pt idx="704">
                        <c:v>20.2</c:v>
                      </c:pt>
                      <c:pt idx="705">
                        <c:v>20.22</c:v>
                      </c:pt>
                      <c:pt idx="706">
                        <c:v>20.239999999999991</c:v>
                      </c:pt>
                      <c:pt idx="707">
                        <c:v>20.239999999999991</c:v>
                      </c:pt>
                      <c:pt idx="708">
                        <c:v>20.259999999999991</c:v>
                      </c:pt>
                      <c:pt idx="709">
                        <c:v>20.27999999999999</c:v>
                      </c:pt>
                      <c:pt idx="710">
                        <c:v>20.27999999999999</c:v>
                      </c:pt>
                      <c:pt idx="711">
                        <c:v>20.27999999999999</c:v>
                      </c:pt>
                      <c:pt idx="712">
                        <c:v>20.32</c:v>
                      </c:pt>
                      <c:pt idx="713">
                        <c:v>20.32</c:v>
                      </c:pt>
                      <c:pt idx="714">
                        <c:v>20.32</c:v>
                      </c:pt>
                      <c:pt idx="715">
                        <c:v>20.34</c:v>
                      </c:pt>
                      <c:pt idx="716">
                        <c:v>20.34</c:v>
                      </c:pt>
                      <c:pt idx="717">
                        <c:v>20.36</c:v>
                      </c:pt>
                      <c:pt idx="718">
                        <c:v>20.36</c:v>
                      </c:pt>
                      <c:pt idx="719">
                        <c:v>20.38</c:v>
                      </c:pt>
                      <c:pt idx="720">
                        <c:v>20.38</c:v>
                      </c:pt>
                      <c:pt idx="721">
                        <c:v>20.38</c:v>
                      </c:pt>
                      <c:pt idx="722">
                        <c:v>20.38</c:v>
                      </c:pt>
                      <c:pt idx="723">
                        <c:v>20.399999999999999</c:v>
                      </c:pt>
                      <c:pt idx="724">
                        <c:v>20.399999999999999</c:v>
                      </c:pt>
                      <c:pt idx="725">
                        <c:v>20.399999999999999</c:v>
                      </c:pt>
                      <c:pt idx="726">
                        <c:v>20.419999999999991</c:v>
                      </c:pt>
                      <c:pt idx="727">
                        <c:v>20.419999999999991</c:v>
                      </c:pt>
                      <c:pt idx="728">
                        <c:v>20.419999999999991</c:v>
                      </c:pt>
                      <c:pt idx="729">
                        <c:v>20.439999999999991</c:v>
                      </c:pt>
                      <c:pt idx="730">
                        <c:v>20.439999999999991</c:v>
                      </c:pt>
                      <c:pt idx="731">
                        <c:v>20.439999999999991</c:v>
                      </c:pt>
                      <c:pt idx="732">
                        <c:v>20.439999999999991</c:v>
                      </c:pt>
                      <c:pt idx="733">
                        <c:v>20.439999999999991</c:v>
                      </c:pt>
                      <c:pt idx="734">
                        <c:v>20.45999999999999</c:v>
                      </c:pt>
                      <c:pt idx="735">
                        <c:v>20.45999999999999</c:v>
                      </c:pt>
                      <c:pt idx="736">
                        <c:v>20.47999999999999</c:v>
                      </c:pt>
                      <c:pt idx="737">
                        <c:v>20.47999999999999</c:v>
                      </c:pt>
                      <c:pt idx="738">
                        <c:v>20.47999999999999</c:v>
                      </c:pt>
                      <c:pt idx="739">
                        <c:v>20.47999999999999</c:v>
                      </c:pt>
                      <c:pt idx="740">
                        <c:v>20.5</c:v>
                      </c:pt>
                      <c:pt idx="741">
                        <c:v>20.5</c:v>
                      </c:pt>
                      <c:pt idx="742">
                        <c:v>20.5</c:v>
                      </c:pt>
                      <c:pt idx="743">
                        <c:v>20.5</c:v>
                      </c:pt>
                      <c:pt idx="744">
                        <c:v>20.5</c:v>
                      </c:pt>
                      <c:pt idx="745">
                        <c:v>20.5</c:v>
                      </c:pt>
                      <c:pt idx="746">
                        <c:v>20.5</c:v>
                      </c:pt>
                      <c:pt idx="747">
                        <c:v>20.5</c:v>
                      </c:pt>
                      <c:pt idx="748">
                        <c:v>20.5</c:v>
                      </c:pt>
                      <c:pt idx="749">
                        <c:v>20.5</c:v>
                      </c:pt>
                      <c:pt idx="750">
                        <c:v>20.5</c:v>
                      </c:pt>
                      <c:pt idx="751">
                        <c:v>20.5</c:v>
                      </c:pt>
                      <c:pt idx="752">
                        <c:v>20.5</c:v>
                      </c:pt>
                      <c:pt idx="753">
                        <c:v>20.5</c:v>
                      </c:pt>
                      <c:pt idx="754">
                        <c:v>20.5</c:v>
                      </c:pt>
                      <c:pt idx="755">
                        <c:v>20.5</c:v>
                      </c:pt>
                      <c:pt idx="756">
                        <c:v>20.5</c:v>
                      </c:pt>
                      <c:pt idx="757">
                        <c:v>20.5</c:v>
                      </c:pt>
                      <c:pt idx="758">
                        <c:v>20.5</c:v>
                      </c:pt>
                      <c:pt idx="759">
                        <c:v>20.5</c:v>
                      </c:pt>
                      <c:pt idx="760">
                        <c:v>20.5</c:v>
                      </c:pt>
                      <c:pt idx="761">
                        <c:v>20.47999999999999</c:v>
                      </c:pt>
                      <c:pt idx="762">
                        <c:v>20.5</c:v>
                      </c:pt>
                      <c:pt idx="763">
                        <c:v>20.5</c:v>
                      </c:pt>
                      <c:pt idx="764">
                        <c:v>20.5</c:v>
                      </c:pt>
                      <c:pt idx="765">
                        <c:v>20.5</c:v>
                      </c:pt>
                      <c:pt idx="766">
                        <c:v>20.5</c:v>
                      </c:pt>
                      <c:pt idx="767">
                        <c:v>20.5</c:v>
                      </c:pt>
                      <c:pt idx="768">
                        <c:v>20.52</c:v>
                      </c:pt>
                      <c:pt idx="769">
                        <c:v>20.52</c:v>
                      </c:pt>
                      <c:pt idx="770">
                        <c:v>20.52</c:v>
                      </c:pt>
                      <c:pt idx="771">
                        <c:v>20.54</c:v>
                      </c:pt>
                      <c:pt idx="772">
                        <c:v>20.54</c:v>
                      </c:pt>
                      <c:pt idx="773">
                        <c:v>20.54</c:v>
                      </c:pt>
                      <c:pt idx="774">
                        <c:v>20.56</c:v>
                      </c:pt>
                      <c:pt idx="775">
                        <c:v>20.56</c:v>
                      </c:pt>
                      <c:pt idx="776">
                        <c:v>20.58</c:v>
                      </c:pt>
                      <c:pt idx="777">
                        <c:v>20.58</c:v>
                      </c:pt>
                      <c:pt idx="778">
                        <c:v>20.58</c:v>
                      </c:pt>
                      <c:pt idx="779">
                        <c:v>20.58</c:v>
                      </c:pt>
                      <c:pt idx="780">
                        <c:v>20.599999999999991</c:v>
                      </c:pt>
                      <c:pt idx="781">
                        <c:v>20.599999999999991</c:v>
                      </c:pt>
                      <c:pt idx="782">
                        <c:v>20.62</c:v>
                      </c:pt>
                      <c:pt idx="783">
                        <c:v>20.62</c:v>
                      </c:pt>
                      <c:pt idx="784">
                        <c:v>20.62</c:v>
                      </c:pt>
                      <c:pt idx="785">
                        <c:v>20.62</c:v>
                      </c:pt>
                      <c:pt idx="786">
                        <c:v>20.62</c:v>
                      </c:pt>
                      <c:pt idx="787">
                        <c:v>20.62</c:v>
                      </c:pt>
                      <c:pt idx="788">
                        <c:v>20.62</c:v>
                      </c:pt>
                      <c:pt idx="789">
                        <c:v>20.62</c:v>
                      </c:pt>
                      <c:pt idx="790">
                        <c:v>20.62</c:v>
                      </c:pt>
                      <c:pt idx="791">
                        <c:v>20.62</c:v>
                      </c:pt>
                      <c:pt idx="792">
                        <c:v>20.62</c:v>
                      </c:pt>
                      <c:pt idx="793">
                        <c:v>20.62</c:v>
                      </c:pt>
                      <c:pt idx="794">
                        <c:v>20.599999999999991</c:v>
                      </c:pt>
                      <c:pt idx="795">
                        <c:v>20.599999999999991</c:v>
                      </c:pt>
                      <c:pt idx="796">
                        <c:v>20.599999999999991</c:v>
                      </c:pt>
                      <c:pt idx="797">
                        <c:v>20.599999999999991</c:v>
                      </c:pt>
                      <c:pt idx="798">
                        <c:v>20.599999999999991</c:v>
                      </c:pt>
                      <c:pt idx="799">
                        <c:v>20.599999999999991</c:v>
                      </c:pt>
                      <c:pt idx="800">
                        <c:v>20.599999999999991</c:v>
                      </c:pt>
                      <c:pt idx="801">
                        <c:v>20.599999999999991</c:v>
                      </c:pt>
                      <c:pt idx="802">
                        <c:v>20.599999999999991</c:v>
                      </c:pt>
                      <c:pt idx="803">
                        <c:v>20.599999999999991</c:v>
                      </c:pt>
                      <c:pt idx="804">
                        <c:v>20.62</c:v>
                      </c:pt>
                      <c:pt idx="805">
                        <c:v>20.62</c:v>
                      </c:pt>
                      <c:pt idx="806">
                        <c:v>20.62</c:v>
                      </c:pt>
                      <c:pt idx="807">
                        <c:v>20.62</c:v>
                      </c:pt>
                      <c:pt idx="808">
                        <c:v>20.62</c:v>
                      </c:pt>
                      <c:pt idx="809">
                        <c:v>20.64</c:v>
                      </c:pt>
                      <c:pt idx="810">
                        <c:v>20.64</c:v>
                      </c:pt>
                      <c:pt idx="811">
                        <c:v>20.64</c:v>
                      </c:pt>
                      <c:pt idx="812">
                        <c:v>20.64</c:v>
                      </c:pt>
                      <c:pt idx="813">
                        <c:v>20.64</c:v>
                      </c:pt>
                      <c:pt idx="814">
                        <c:v>20.66</c:v>
                      </c:pt>
                      <c:pt idx="815">
                        <c:v>20.66</c:v>
                      </c:pt>
                      <c:pt idx="816">
                        <c:v>20.66</c:v>
                      </c:pt>
                      <c:pt idx="817">
                        <c:v>20.66</c:v>
                      </c:pt>
                      <c:pt idx="818">
                        <c:v>20.66</c:v>
                      </c:pt>
                      <c:pt idx="819">
                        <c:v>20.66</c:v>
                      </c:pt>
                      <c:pt idx="820">
                        <c:v>20.66</c:v>
                      </c:pt>
                      <c:pt idx="821">
                        <c:v>20.66</c:v>
                      </c:pt>
                      <c:pt idx="822">
                        <c:v>20.66</c:v>
                      </c:pt>
                      <c:pt idx="823">
                        <c:v>20.66</c:v>
                      </c:pt>
                      <c:pt idx="824">
                        <c:v>20.66</c:v>
                      </c:pt>
                      <c:pt idx="825">
                        <c:v>20.66</c:v>
                      </c:pt>
                      <c:pt idx="826">
                        <c:v>20.66</c:v>
                      </c:pt>
                      <c:pt idx="827">
                        <c:v>20.66</c:v>
                      </c:pt>
                      <c:pt idx="828">
                        <c:v>20.66</c:v>
                      </c:pt>
                      <c:pt idx="829">
                        <c:v>20.66</c:v>
                      </c:pt>
                      <c:pt idx="830">
                        <c:v>20.66</c:v>
                      </c:pt>
                      <c:pt idx="831">
                        <c:v>20.68</c:v>
                      </c:pt>
                      <c:pt idx="832">
                        <c:v>20.68</c:v>
                      </c:pt>
                      <c:pt idx="833">
                        <c:v>20.68</c:v>
                      </c:pt>
                      <c:pt idx="834">
                        <c:v>20.68</c:v>
                      </c:pt>
                      <c:pt idx="835">
                        <c:v>20.68</c:v>
                      </c:pt>
                      <c:pt idx="836">
                        <c:v>20.68</c:v>
                      </c:pt>
                      <c:pt idx="837">
                        <c:v>20.68</c:v>
                      </c:pt>
                      <c:pt idx="838">
                        <c:v>20.68</c:v>
                      </c:pt>
                      <c:pt idx="839">
                        <c:v>20.7</c:v>
                      </c:pt>
                      <c:pt idx="840">
                        <c:v>20.7</c:v>
                      </c:pt>
                      <c:pt idx="841">
                        <c:v>20.72</c:v>
                      </c:pt>
                      <c:pt idx="842">
                        <c:v>20.72</c:v>
                      </c:pt>
                      <c:pt idx="843">
                        <c:v>20.74</c:v>
                      </c:pt>
                      <c:pt idx="844">
                        <c:v>20.74</c:v>
                      </c:pt>
                      <c:pt idx="845">
                        <c:v>20.74</c:v>
                      </c:pt>
                      <c:pt idx="846">
                        <c:v>20.759999999999991</c:v>
                      </c:pt>
                      <c:pt idx="847">
                        <c:v>20.759999999999991</c:v>
                      </c:pt>
                      <c:pt idx="848">
                        <c:v>20.77999999999999</c:v>
                      </c:pt>
                      <c:pt idx="849">
                        <c:v>20.77999999999999</c:v>
                      </c:pt>
                      <c:pt idx="850">
                        <c:v>20.79999999999999</c:v>
                      </c:pt>
                      <c:pt idx="851">
                        <c:v>20.79999999999999</c:v>
                      </c:pt>
                      <c:pt idx="852">
                        <c:v>20.82</c:v>
                      </c:pt>
                      <c:pt idx="853">
                        <c:v>20.82</c:v>
                      </c:pt>
                      <c:pt idx="854">
                        <c:v>20.82</c:v>
                      </c:pt>
                      <c:pt idx="855">
                        <c:v>20.84</c:v>
                      </c:pt>
                      <c:pt idx="856">
                        <c:v>20.86</c:v>
                      </c:pt>
                      <c:pt idx="857">
                        <c:v>20.86</c:v>
                      </c:pt>
                      <c:pt idx="858">
                        <c:v>20.88</c:v>
                      </c:pt>
                      <c:pt idx="859">
                        <c:v>20.88</c:v>
                      </c:pt>
                      <c:pt idx="860">
                        <c:v>20.88</c:v>
                      </c:pt>
                      <c:pt idx="861">
                        <c:v>20.88</c:v>
                      </c:pt>
                      <c:pt idx="862">
                        <c:v>20.9</c:v>
                      </c:pt>
                      <c:pt idx="863">
                        <c:v>20.919999999999991</c:v>
                      </c:pt>
                      <c:pt idx="864">
                        <c:v>20.919999999999991</c:v>
                      </c:pt>
                      <c:pt idx="865">
                        <c:v>20.939999999999991</c:v>
                      </c:pt>
                      <c:pt idx="866">
                        <c:v>20.95999999999999</c:v>
                      </c:pt>
                      <c:pt idx="867">
                        <c:v>20.95999999999999</c:v>
                      </c:pt>
                      <c:pt idx="868">
                        <c:v>20.97999999999999</c:v>
                      </c:pt>
                      <c:pt idx="869">
                        <c:v>21</c:v>
                      </c:pt>
                      <c:pt idx="870">
                        <c:v>21.02</c:v>
                      </c:pt>
                      <c:pt idx="871">
                        <c:v>21.02</c:v>
                      </c:pt>
                      <c:pt idx="872">
                        <c:v>21.02</c:v>
                      </c:pt>
                      <c:pt idx="873">
                        <c:v>21.04</c:v>
                      </c:pt>
                      <c:pt idx="874">
                        <c:v>21.06</c:v>
                      </c:pt>
                      <c:pt idx="875">
                        <c:v>21.08</c:v>
                      </c:pt>
                      <c:pt idx="876">
                        <c:v>21.099999999999991</c:v>
                      </c:pt>
                      <c:pt idx="877">
                        <c:v>21.12</c:v>
                      </c:pt>
                      <c:pt idx="878">
                        <c:v>21.14</c:v>
                      </c:pt>
                      <c:pt idx="879">
                        <c:v>21.14</c:v>
                      </c:pt>
                      <c:pt idx="880">
                        <c:v>21.16</c:v>
                      </c:pt>
                      <c:pt idx="881">
                        <c:v>21.16</c:v>
                      </c:pt>
                      <c:pt idx="882">
                        <c:v>21.18</c:v>
                      </c:pt>
                      <c:pt idx="883">
                        <c:v>21.2</c:v>
                      </c:pt>
                      <c:pt idx="884">
                        <c:v>21.22</c:v>
                      </c:pt>
                      <c:pt idx="885">
                        <c:v>21.24</c:v>
                      </c:pt>
                      <c:pt idx="886">
                        <c:v>21.259999999999991</c:v>
                      </c:pt>
                      <c:pt idx="887">
                        <c:v>21.259999999999991</c:v>
                      </c:pt>
                      <c:pt idx="888">
                        <c:v>21.27999999999999</c:v>
                      </c:pt>
                      <c:pt idx="889">
                        <c:v>21.27999999999999</c:v>
                      </c:pt>
                      <c:pt idx="890">
                        <c:v>21.29999999999999</c:v>
                      </c:pt>
                      <c:pt idx="891">
                        <c:v>21.32</c:v>
                      </c:pt>
                      <c:pt idx="892">
                        <c:v>21.32</c:v>
                      </c:pt>
                      <c:pt idx="893">
                        <c:v>21.34</c:v>
                      </c:pt>
                      <c:pt idx="894">
                        <c:v>21.34</c:v>
                      </c:pt>
                      <c:pt idx="895">
                        <c:v>21.36</c:v>
                      </c:pt>
                      <c:pt idx="896">
                        <c:v>21.36</c:v>
                      </c:pt>
                      <c:pt idx="897">
                        <c:v>21.36</c:v>
                      </c:pt>
                      <c:pt idx="898">
                        <c:v>21.38</c:v>
                      </c:pt>
                      <c:pt idx="899">
                        <c:v>21.38</c:v>
                      </c:pt>
                      <c:pt idx="900">
                        <c:v>21.38</c:v>
                      </c:pt>
                      <c:pt idx="901">
                        <c:v>21.38</c:v>
                      </c:pt>
                      <c:pt idx="902">
                        <c:v>21.38</c:v>
                      </c:pt>
                      <c:pt idx="903">
                        <c:v>21.38</c:v>
                      </c:pt>
                      <c:pt idx="904">
                        <c:v>21.4</c:v>
                      </c:pt>
                      <c:pt idx="905">
                        <c:v>21.4</c:v>
                      </c:pt>
                      <c:pt idx="906">
                        <c:v>21.4</c:v>
                      </c:pt>
                      <c:pt idx="907">
                        <c:v>21.4</c:v>
                      </c:pt>
                      <c:pt idx="908">
                        <c:v>21.4</c:v>
                      </c:pt>
                      <c:pt idx="909">
                        <c:v>21.4</c:v>
                      </c:pt>
                      <c:pt idx="910">
                        <c:v>21.4</c:v>
                      </c:pt>
                      <c:pt idx="911">
                        <c:v>21.4</c:v>
                      </c:pt>
                      <c:pt idx="912">
                        <c:v>21.4</c:v>
                      </c:pt>
                      <c:pt idx="913">
                        <c:v>21.4</c:v>
                      </c:pt>
                      <c:pt idx="914">
                        <c:v>21.4</c:v>
                      </c:pt>
                      <c:pt idx="915">
                        <c:v>21.4</c:v>
                      </c:pt>
                      <c:pt idx="916">
                        <c:v>21.4</c:v>
                      </c:pt>
                      <c:pt idx="917">
                        <c:v>21.4</c:v>
                      </c:pt>
                      <c:pt idx="918">
                        <c:v>21.38</c:v>
                      </c:pt>
                      <c:pt idx="919">
                        <c:v>21.38</c:v>
                      </c:pt>
                      <c:pt idx="920">
                        <c:v>21.38</c:v>
                      </c:pt>
                      <c:pt idx="921">
                        <c:v>21.38</c:v>
                      </c:pt>
                      <c:pt idx="922">
                        <c:v>21.38</c:v>
                      </c:pt>
                      <c:pt idx="923">
                        <c:v>21.38</c:v>
                      </c:pt>
                      <c:pt idx="924">
                        <c:v>21.36</c:v>
                      </c:pt>
                      <c:pt idx="925">
                        <c:v>21.36</c:v>
                      </c:pt>
                      <c:pt idx="926">
                        <c:v>21.36</c:v>
                      </c:pt>
                      <c:pt idx="927">
                        <c:v>21.36</c:v>
                      </c:pt>
                      <c:pt idx="928">
                        <c:v>21.36</c:v>
                      </c:pt>
                      <c:pt idx="929">
                        <c:v>21.34</c:v>
                      </c:pt>
                      <c:pt idx="930">
                        <c:v>21.34</c:v>
                      </c:pt>
                      <c:pt idx="931">
                        <c:v>21.34</c:v>
                      </c:pt>
                      <c:pt idx="932">
                        <c:v>21.34</c:v>
                      </c:pt>
                      <c:pt idx="933">
                        <c:v>21.32</c:v>
                      </c:pt>
                      <c:pt idx="934">
                        <c:v>21.32</c:v>
                      </c:pt>
                      <c:pt idx="935">
                        <c:v>21.32</c:v>
                      </c:pt>
                      <c:pt idx="936">
                        <c:v>21.32</c:v>
                      </c:pt>
                      <c:pt idx="937">
                        <c:v>21.32</c:v>
                      </c:pt>
                      <c:pt idx="938">
                        <c:v>21.32</c:v>
                      </c:pt>
                      <c:pt idx="939">
                        <c:v>21.29999999999999</c:v>
                      </c:pt>
                      <c:pt idx="940">
                        <c:v>21.29999999999999</c:v>
                      </c:pt>
                      <c:pt idx="941">
                        <c:v>21.29999999999999</c:v>
                      </c:pt>
                      <c:pt idx="942">
                        <c:v>21.29999999999999</c:v>
                      </c:pt>
                      <c:pt idx="943">
                        <c:v>21.29999999999999</c:v>
                      </c:pt>
                      <c:pt idx="944">
                        <c:v>21.29999999999999</c:v>
                      </c:pt>
                      <c:pt idx="945">
                        <c:v>21.29999999999999</c:v>
                      </c:pt>
                      <c:pt idx="946">
                        <c:v>21.29999999999999</c:v>
                      </c:pt>
                      <c:pt idx="947">
                        <c:v>21.29999999999999</c:v>
                      </c:pt>
                      <c:pt idx="948">
                        <c:v>21.29999999999999</c:v>
                      </c:pt>
                      <c:pt idx="949">
                        <c:v>21.29999999999999</c:v>
                      </c:pt>
                      <c:pt idx="950">
                        <c:v>21.27999999999999</c:v>
                      </c:pt>
                      <c:pt idx="951">
                        <c:v>21.27999999999999</c:v>
                      </c:pt>
                      <c:pt idx="952">
                        <c:v>21.27999999999999</c:v>
                      </c:pt>
                      <c:pt idx="953">
                        <c:v>21.27999999999999</c:v>
                      </c:pt>
                      <c:pt idx="954">
                        <c:v>21.27999999999999</c:v>
                      </c:pt>
                      <c:pt idx="955">
                        <c:v>21.27999999999999</c:v>
                      </c:pt>
                      <c:pt idx="956">
                        <c:v>21.27999999999999</c:v>
                      </c:pt>
                      <c:pt idx="957">
                        <c:v>21.259999999999991</c:v>
                      </c:pt>
                      <c:pt idx="958">
                        <c:v>21.259999999999991</c:v>
                      </c:pt>
                      <c:pt idx="959">
                        <c:v>21.24</c:v>
                      </c:pt>
                      <c:pt idx="960">
                        <c:v>21.24</c:v>
                      </c:pt>
                      <c:pt idx="961">
                        <c:v>21.22</c:v>
                      </c:pt>
                      <c:pt idx="962">
                        <c:v>21.22</c:v>
                      </c:pt>
                      <c:pt idx="963">
                        <c:v>21.2</c:v>
                      </c:pt>
                      <c:pt idx="964">
                        <c:v>21.18</c:v>
                      </c:pt>
                      <c:pt idx="965">
                        <c:v>21.18</c:v>
                      </c:pt>
                      <c:pt idx="966">
                        <c:v>21.18</c:v>
                      </c:pt>
                      <c:pt idx="967">
                        <c:v>21.16</c:v>
                      </c:pt>
                      <c:pt idx="968">
                        <c:v>21.14</c:v>
                      </c:pt>
                      <c:pt idx="969">
                        <c:v>21.12</c:v>
                      </c:pt>
                      <c:pt idx="970">
                        <c:v>21.099999999999991</c:v>
                      </c:pt>
                      <c:pt idx="971">
                        <c:v>21.08</c:v>
                      </c:pt>
                      <c:pt idx="972">
                        <c:v>21.06</c:v>
                      </c:pt>
                      <c:pt idx="973">
                        <c:v>21.04</c:v>
                      </c:pt>
                      <c:pt idx="974">
                        <c:v>21.04</c:v>
                      </c:pt>
                      <c:pt idx="975">
                        <c:v>21.02</c:v>
                      </c:pt>
                      <c:pt idx="976">
                        <c:v>21</c:v>
                      </c:pt>
                      <c:pt idx="977">
                        <c:v>20.97999999999999</c:v>
                      </c:pt>
                      <c:pt idx="978">
                        <c:v>20.939999999999991</c:v>
                      </c:pt>
                      <c:pt idx="979">
                        <c:v>20.919999999999991</c:v>
                      </c:pt>
                      <c:pt idx="980">
                        <c:v>20.9</c:v>
                      </c:pt>
                      <c:pt idx="981">
                        <c:v>20.86</c:v>
                      </c:pt>
                      <c:pt idx="982">
                        <c:v>20.86</c:v>
                      </c:pt>
                      <c:pt idx="983">
                        <c:v>20.84</c:v>
                      </c:pt>
                      <c:pt idx="984">
                        <c:v>20.79999999999999</c:v>
                      </c:pt>
                      <c:pt idx="985">
                        <c:v>20.759999999999991</c:v>
                      </c:pt>
                      <c:pt idx="986">
                        <c:v>20.74</c:v>
                      </c:pt>
                      <c:pt idx="987">
                        <c:v>20.7</c:v>
                      </c:pt>
                      <c:pt idx="988">
                        <c:v>20.66</c:v>
                      </c:pt>
                      <c:pt idx="989">
                        <c:v>20.62</c:v>
                      </c:pt>
                      <c:pt idx="990">
                        <c:v>20.56</c:v>
                      </c:pt>
                      <c:pt idx="991">
                        <c:v>20.52</c:v>
                      </c:pt>
                      <c:pt idx="992">
                        <c:v>20.45999999999999</c:v>
                      </c:pt>
                      <c:pt idx="993">
                        <c:v>20.45999999999999</c:v>
                      </c:pt>
                      <c:pt idx="994">
                        <c:v>20.399999999999999</c:v>
                      </c:pt>
                      <c:pt idx="995">
                        <c:v>20.34</c:v>
                      </c:pt>
                      <c:pt idx="996">
                        <c:v>20.27999999999999</c:v>
                      </c:pt>
                      <c:pt idx="997">
                        <c:v>20.22</c:v>
                      </c:pt>
                      <c:pt idx="998">
                        <c:v>20.16</c:v>
                      </c:pt>
                      <c:pt idx="999">
                        <c:v>20.099999999999991</c:v>
                      </c:pt>
                      <c:pt idx="1000">
                        <c:v>20.02</c:v>
                      </c:pt>
                      <c:pt idx="1001">
                        <c:v>19.939999999999991</c:v>
                      </c:pt>
                      <c:pt idx="1002">
                        <c:v>19.939999999999991</c:v>
                      </c:pt>
                      <c:pt idx="1003">
                        <c:v>19.86</c:v>
                      </c:pt>
                      <c:pt idx="1004">
                        <c:v>19.79999999999999</c:v>
                      </c:pt>
                      <c:pt idx="1005">
                        <c:v>19.72</c:v>
                      </c:pt>
                      <c:pt idx="1006">
                        <c:v>19.62</c:v>
                      </c:pt>
                      <c:pt idx="1007">
                        <c:v>19.54</c:v>
                      </c:pt>
                      <c:pt idx="1008">
                        <c:v>19.45999999999999</c:v>
                      </c:pt>
                      <c:pt idx="1009">
                        <c:v>19.38</c:v>
                      </c:pt>
                      <c:pt idx="1010">
                        <c:v>19.29999999999999</c:v>
                      </c:pt>
                      <c:pt idx="1011">
                        <c:v>19.29999999999999</c:v>
                      </c:pt>
                      <c:pt idx="1012">
                        <c:v>19.2</c:v>
                      </c:pt>
                      <c:pt idx="1013">
                        <c:v>19.12</c:v>
                      </c:pt>
                      <c:pt idx="1014">
                        <c:v>19.02</c:v>
                      </c:pt>
                      <c:pt idx="1015">
                        <c:v>18.939999999999991</c:v>
                      </c:pt>
                      <c:pt idx="1016">
                        <c:v>18.84</c:v>
                      </c:pt>
                      <c:pt idx="1017">
                        <c:v>18.759999999999991</c:v>
                      </c:pt>
                      <c:pt idx="1018">
                        <c:v>18.66</c:v>
                      </c:pt>
                      <c:pt idx="1019">
                        <c:v>18.66</c:v>
                      </c:pt>
                      <c:pt idx="1020">
                        <c:v>18.559999999999999</c:v>
                      </c:pt>
                      <c:pt idx="1021">
                        <c:v>18.47999999999999</c:v>
                      </c:pt>
                      <c:pt idx="1022">
                        <c:v>18.38</c:v>
                      </c:pt>
                      <c:pt idx="1023">
                        <c:v>18.27999999999999</c:v>
                      </c:pt>
                      <c:pt idx="1024">
                        <c:v>18.18</c:v>
                      </c:pt>
                      <c:pt idx="1025">
                        <c:v>18.079999999999991</c:v>
                      </c:pt>
                      <c:pt idx="1026">
                        <c:v>17.97999999999999</c:v>
                      </c:pt>
                      <c:pt idx="1027">
                        <c:v>17.88</c:v>
                      </c:pt>
                      <c:pt idx="1028">
                        <c:v>17.77999999999999</c:v>
                      </c:pt>
                      <c:pt idx="1029">
                        <c:v>17.68</c:v>
                      </c:pt>
                      <c:pt idx="1030">
                        <c:v>17.68</c:v>
                      </c:pt>
                      <c:pt idx="1031">
                        <c:v>17.579999999999991</c:v>
                      </c:pt>
                      <c:pt idx="1032">
                        <c:v>17.47999999999999</c:v>
                      </c:pt>
                      <c:pt idx="1033">
                        <c:v>17.38</c:v>
                      </c:pt>
                      <c:pt idx="1034">
                        <c:v>17.259999999999991</c:v>
                      </c:pt>
                      <c:pt idx="1035">
                        <c:v>17.16</c:v>
                      </c:pt>
                      <c:pt idx="1036">
                        <c:v>17.059999999999999</c:v>
                      </c:pt>
                      <c:pt idx="1037">
                        <c:v>16.939999999999991</c:v>
                      </c:pt>
                      <c:pt idx="1038">
                        <c:v>16.84</c:v>
                      </c:pt>
                      <c:pt idx="1039">
                        <c:v>16.72</c:v>
                      </c:pt>
                      <c:pt idx="1040">
                        <c:v>16.72</c:v>
                      </c:pt>
                      <c:pt idx="1041">
                        <c:v>16.62</c:v>
                      </c:pt>
                      <c:pt idx="1042">
                        <c:v>16.5</c:v>
                      </c:pt>
                      <c:pt idx="1043">
                        <c:v>16.399999999999999</c:v>
                      </c:pt>
                      <c:pt idx="1044">
                        <c:v>16.27999999999999</c:v>
                      </c:pt>
                      <c:pt idx="1045">
                        <c:v>16.18</c:v>
                      </c:pt>
                      <c:pt idx="1046">
                        <c:v>16.059999999999999</c:v>
                      </c:pt>
                      <c:pt idx="1047">
                        <c:v>15.96</c:v>
                      </c:pt>
                      <c:pt idx="1048">
                        <c:v>15.96</c:v>
                      </c:pt>
                      <c:pt idx="1049">
                        <c:v>15.84</c:v>
                      </c:pt>
                      <c:pt idx="1050">
                        <c:v>15.74</c:v>
                      </c:pt>
                      <c:pt idx="1051">
                        <c:v>15.62</c:v>
                      </c:pt>
                      <c:pt idx="1052">
                        <c:v>15.52</c:v>
                      </c:pt>
                      <c:pt idx="1053">
                        <c:v>15.4</c:v>
                      </c:pt>
                      <c:pt idx="1054">
                        <c:v>15.3</c:v>
                      </c:pt>
                      <c:pt idx="1055">
                        <c:v>15.18</c:v>
                      </c:pt>
                      <c:pt idx="1056">
                        <c:v>15.08</c:v>
                      </c:pt>
                      <c:pt idx="1057">
                        <c:v>14.96</c:v>
                      </c:pt>
                      <c:pt idx="1058">
                        <c:v>14.96</c:v>
                      </c:pt>
                      <c:pt idx="1059">
                        <c:v>14.86</c:v>
                      </c:pt>
                      <c:pt idx="1060">
                        <c:v>14.74</c:v>
                      </c:pt>
                      <c:pt idx="1061">
                        <c:v>14.64</c:v>
                      </c:pt>
                      <c:pt idx="1062">
                        <c:v>14.52</c:v>
                      </c:pt>
                      <c:pt idx="1063">
                        <c:v>14.4</c:v>
                      </c:pt>
                      <c:pt idx="1064">
                        <c:v>14.3</c:v>
                      </c:pt>
                      <c:pt idx="1065">
                        <c:v>14.18</c:v>
                      </c:pt>
                      <c:pt idx="1066">
                        <c:v>14.06</c:v>
                      </c:pt>
                      <c:pt idx="1067">
                        <c:v>13.96</c:v>
                      </c:pt>
                      <c:pt idx="1068">
                        <c:v>13.96</c:v>
                      </c:pt>
                      <c:pt idx="1069">
                        <c:v>13.84</c:v>
                      </c:pt>
                      <c:pt idx="1070">
                        <c:v>13.74</c:v>
                      </c:pt>
                      <c:pt idx="1071">
                        <c:v>13.62</c:v>
                      </c:pt>
                      <c:pt idx="1072">
                        <c:v>13.5</c:v>
                      </c:pt>
                      <c:pt idx="1073">
                        <c:v>13.4</c:v>
                      </c:pt>
                      <c:pt idx="1074">
                        <c:v>13.28</c:v>
                      </c:pt>
                      <c:pt idx="1075">
                        <c:v>13.18</c:v>
                      </c:pt>
                      <c:pt idx="1076">
                        <c:v>13.06</c:v>
                      </c:pt>
                      <c:pt idx="1077">
                        <c:v>13.06</c:v>
                      </c:pt>
                      <c:pt idx="1078">
                        <c:v>12.96</c:v>
                      </c:pt>
                      <c:pt idx="1079">
                        <c:v>12.86</c:v>
                      </c:pt>
                      <c:pt idx="1080">
                        <c:v>12.74</c:v>
                      </c:pt>
                      <c:pt idx="1081">
                        <c:v>12.64</c:v>
                      </c:pt>
                      <c:pt idx="1082">
                        <c:v>12.54</c:v>
                      </c:pt>
                      <c:pt idx="1083">
                        <c:v>12.44</c:v>
                      </c:pt>
                      <c:pt idx="1084">
                        <c:v>12.44</c:v>
                      </c:pt>
                      <c:pt idx="1085">
                        <c:v>12.34</c:v>
                      </c:pt>
                      <c:pt idx="1086">
                        <c:v>12.24</c:v>
                      </c:pt>
                      <c:pt idx="1087">
                        <c:v>12.14</c:v>
                      </c:pt>
                      <c:pt idx="1088">
                        <c:v>12.04</c:v>
                      </c:pt>
                      <c:pt idx="1089">
                        <c:v>11.94</c:v>
                      </c:pt>
                      <c:pt idx="1090">
                        <c:v>11.84</c:v>
                      </c:pt>
                      <c:pt idx="1091">
                        <c:v>11.74</c:v>
                      </c:pt>
                      <c:pt idx="1092">
                        <c:v>11.64</c:v>
                      </c:pt>
                      <c:pt idx="1093">
                        <c:v>11.54</c:v>
                      </c:pt>
                      <c:pt idx="1094">
                        <c:v>11.44</c:v>
                      </c:pt>
                      <c:pt idx="1095">
                        <c:v>11.34</c:v>
                      </c:pt>
                      <c:pt idx="1096">
                        <c:v>11.34</c:v>
                      </c:pt>
                      <c:pt idx="1097">
                        <c:v>11.24</c:v>
                      </c:pt>
                      <c:pt idx="1098">
                        <c:v>11.16</c:v>
                      </c:pt>
                      <c:pt idx="1099">
                        <c:v>11.06</c:v>
                      </c:pt>
                      <c:pt idx="1100">
                        <c:v>10.96</c:v>
                      </c:pt>
                      <c:pt idx="1101">
                        <c:v>10.86</c:v>
                      </c:pt>
                      <c:pt idx="1102">
                        <c:v>10.78</c:v>
                      </c:pt>
                      <c:pt idx="1103">
                        <c:v>10.68</c:v>
                      </c:pt>
                      <c:pt idx="1104">
                        <c:v>10.58</c:v>
                      </c:pt>
                      <c:pt idx="1105">
                        <c:v>10.58</c:v>
                      </c:pt>
                      <c:pt idx="1106">
                        <c:v>10.5</c:v>
                      </c:pt>
                      <c:pt idx="1107">
                        <c:v>10.4</c:v>
                      </c:pt>
                      <c:pt idx="1108">
                        <c:v>10.3</c:v>
                      </c:pt>
                      <c:pt idx="1109">
                        <c:v>10.220000000000001</c:v>
                      </c:pt>
                      <c:pt idx="1110">
                        <c:v>10.119999999999999</c:v>
                      </c:pt>
                      <c:pt idx="1111">
                        <c:v>10.039999999999999</c:v>
                      </c:pt>
                      <c:pt idx="1112">
                        <c:v>10.039999999999999</c:v>
                      </c:pt>
                      <c:pt idx="1113">
                        <c:v>9.94</c:v>
                      </c:pt>
                      <c:pt idx="1114">
                        <c:v>9.8600000000000012</c:v>
                      </c:pt>
                      <c:pt idx="1115">
                        <c:v>9.7800000000000011</c:v>
                      </c:pt>
                      <c:pt idx="1116">
                        <c:v>9.68</c:v>
                      </c:pt>
                      <c:pt idx="1117">
                        <c:v>9.6</c:v>
                      </c:pt>
                      <c:pt idx="1118">
                        <c:v>9.52</c:v>
                      </c:pt>
                      <c:pt idx="1119">
                        <c:v>9.44</c:v>
                      </c:pt>
                      <c:pt idx="1120">
                        <c:v>9.3600000000000012</c:v>
                      </c:pt>
                      <c:pt idx="1121">
                        <c:v>9.26</c:v>
                      </c:pt>
                      <c:pt idx="1122">
                        <c:v>9.18</c:v>
                      </c:pt>
                      <c:pt idx="1123">
                        <c:v>9.1</c:v>
                      </c:pt>
                      <c:pt idx="1124">
                        <c:v>9.1</c:v>
                      </c:pt>
                      <c:pt idx="1125">
                        <c:v>9.02</c:v>
                      </c:pt>
                      <c:pt idx="1126">
                        <c:v>8.94</c:v>
                      </c:pt>
                      <c:pt idx="1127">
                        <c:v>8.8600000000000012</c:v>
                      </c:pt>
                      <c:pt idx="1128">
                        <c:v>8.7800000000000011</c:v>
                      </c:pt>
                      <c:pt idx="1129">
                        <c:v>8.7000000000000011</c:v>
                      </c:pt>
                      <c:pt idx="1130">
                        <c:v>8.620000000000001</c:v>
                      </c:pt>
                      <c:pt idx="1131">
                        <c:v>8.620000000000001</c:v>
                      </c:pt>
                      <c:pt idx="1132">
                        <c:v>8.4600000000000026</c:v>
                      </c:pt>
                      <c:pt idx="1133">
                        <c:v>8.4600000000000026</c:v>
                      </c:pt>
                      <c:pt idx="1134">
                        <c:v>8.3800000000000008</c:v>
                      </c:pt>
                      <c:pt idx="1135">
                        <c:v>8.3000000000000007</c:v>
                      </c:pt>
                      <c:pt idx="1136">
                        <c:v>8.2200000000000006</c:v>
                      </c:pt>
                      <c:pt idx="1137">
                        <c:v>8.14</c:v>
                      </c:pt>
                      <c:pt idx="1138">
                        <c:v>8.06</c:v>
                      </c:pt>
                      <c:pt idx="1139">
                        <c:v>8</c:v>
                      </c:pt>
                      <c:pt idx="1140">
                        <c:v>7.92</c:v>
                      </c:pt>
                      <c:pt idx="1141">
                        <c:v>7.8400000000000007</c:v>
                      </c:pt>
                      <c:pt idx="1142">
                        <c:v>7.8400000000000007</c:v>
                      </c:pt>
                      <c:pt idx="1143">
                        <c:v>7.7600000000000007</c:v>
                      </c:pt>
                      <c:pt idx="1144">
                        <c:v>7.7</c:v>
                      </c:pt>
                      <c:pt idx="1145">
                        <c:v>7.6199999999999983</c:v>
                      </c:pt>
                      <c:pt idx="1146">
                        <c:v>7.56</c:v>
                      </c:pt>
                      <c:pt idx="1147">
                        <c:v>7.48</c:v>
                      </c:pt>
                      <c:pt idx="1148">
                        <c:v>7.4</c:v>
                      </c:pt>
                      <c:pt idx="1149">
                        <c:v>7.3400000000000007</c:v>
                      </c:pt>
                      <c:pt idx="1150">
                        <c:v>7.28</c:v>
                      </c:pt>
                      <c:pt idx="1151">
                        <c:v>7.2</c:v>
                      </c:pt>
                      <c:pt idx="1152">
                        <c:v>7.2</c:v>
                      </c:pt>
                      <c:pt idx="1153">
                        <c:v>7.1400000000000006</c:v>
                      </c:pt>
                      <c:pt idx="1154">
                        <c:v>7.06</c:v>
                      </c:pt>
                      <c:pt idx="1155">
                        <c:v>7</c:v>
                      </c:pt>
                      <c:pt idx="1156">
                        <c:v>6.92</c:v>
                      </c:pt>
                      <c:pt idx="1157">
                        <c:v>6.8599999999999977</c:v>
                      </c:pt>
                      <c:pt idx="1158">
                        <c:v>6.8000000000000007</c:v>
                      </c:pt>
                      <c:pt idx="1159">
                        <c:v>6.7200000000000006</c:v>
                      </c:pt>
                      <c:pt idx="1160">
                        <c:v>6.6599999999999984</c:v>
                      </c:pt>
                      <c:pt idx="1161">
                        <c:v>6.6599999999999984</c:v>
                      </c:pt>
                      <c:pt idx="1162">
                        <c:v>6.6</c:v>
                      </c:pt>
                      <c:pt idx="1163">
                        <c:v>6.54</c:v>
                      </c:pt>
                      <c:pt idx="1164">
                        <c:v>6.46</c:v>
                      </c:pt>
                      <c:pt idx="1165">
                        <c:v>6.4</c:v>
                      </c:pt>
                      <c:pt idx="1166">
                        <c:v>6.3400000000000007</c:v>
                      </c:pt>
                      <c:pt idx="1167">
                        <c:v>6.28</c:v>
                      </c:pt>
                      <c:pt idx="1168">
                        <c:v>6.2200000000000006</c:v>
                      </c:pt>
                      <c:pt idx="1169">
                        <c:v>6.1599999999999984</c:v>
                      </c:pt>
                      <c:pt idx="1170">
                        <c:v>6.1599999999999984</c:v>
                      </c:pt>
                      <c:pt idx="1171">
                        <c:v>6.08</c:v>
                      </c:pt>
                      <c:pt idx="1172">
                        <c:v>6.02</c:v>
                      </c:pt>
                      <c:pt idx="1173">
                        <c:v>5.96</c:v>
                      </c:pt>
                      <c:pt idx="1174">
                        <c:v>5.9</c:v>
                      </c:pt>
                      <c:pt idx="1175">
                        <c:v>5.8400000000000007</c:v>
                      </c:pt>
                      <c:pt idx="1176">
                        <c:v>5.8000000000000007</c:v>
                      </c:pt>
                      <c:pt idx="1177">
                        <c:v>5.74</c:v>
                      </c:pt>
                      <c:pt idx="1178">
                        <c:v>5.68</c:v>
                      </c:pt>
                      <c:pt idx="1179">
                        <c:v>5.68</c:v>
                      </c:pt>
                      <c:pt idx="1180">
                        <c:v>5.6199999999999983</c:v>
                      </c:pt>
                      <c:pt idx="1181">
                        <c:v>5.56</c:v>
                      </c:pt>
                      <c:pt idx="1182">
                        <c:v>5.52</c:v>
                      </c:pt>
                      <c:pt idx="1183">
                        <c:v>5.46</c:v>
                      </c:pt>
                      <c:pt idx="1184">
                        <c:v>5.4</c:v>
                      </c:pt>
                      <c:pt idx="1185">
                        <c:v>5.3599999999999977</c:v>
                      </c:pt>
                      <c:pt idx="1186">
                        <c:v>5.3000000000000007</c:v>
                      </c:pt>
                      <c:pt idx="1187">
                        <c:v>5.24</c:v>
                      </c:pt>
                      <c:pt idx="1188">
                        <c:v>5.2</c:v>
                      </c:pt>
                      <c:pt idx="1189">
                        <c:v>5.2</c:v>
                      </c:pt>
                      <c:pt idx="1190">
                        <c:v>5.1400000000000006</c:v>
                      </c:pt>
                      <c:pt idx="1191">
                        <c:v>5.1000000000000014</c:v>
                      </c:pt>
                      <c:pt idx="1192">
                        <c:v>5.04</c:v>
                      </c:pt>
                      <c:pt idx="1193">
                        <c:v>5</c:v>
                      </c:pt>
                      <c:pt idx="1194">
                        <c:v>4.9400000000000004</c:v>
                      </c:pt>
                      <c:pt idx="1195">
                        <c:v>4.9000000000000004</c:v>
                      </c:pt>
                      <c:pt idx="1196">
                        <c:v>4.8599999999999977</c:v>
                      </c:pt>
                      <c:pt idx="1197">
                        <c:v>4.8000000000000007</c:v>
                      </c:pt>
                      <c:pt idx="1198">
                        <c:v>4.8000000000000007</c:v>
                      </c:pt>
                      <c:pt idx="1199">
                        <c:v>4.7600000000000007</c:v>
                      </c:pt>
                      <c:pt idx="1200">
                        <c:v>4.7200000000000006</c:v>
                      </c:pt>
                      <c:pt idx="1201">
                        <c:v>4.6599999999999984</c:v>
                      </c:pt>
                      <c:pt idx="1202">
                        <c:v>4.6199999999999983</c:v>
                      </c:pt>
                      <c:pt idx="1203">
                        <c:v>4.58</c:v>
                      </c:pt>
                      <c:pt idx="1204">
                        <c:v>4.5199999999999996</c:v>
                      </c:pt>
                      <c:pt idx="1205">
                        <c:v>4.4800000000000004</c:v>
                      </c:pt>
                      <c:pt idx="1206">
                        <c:v>4.4400000000000004</c:v>
                      </c:pt>
                      <c:pt idx="1207">
                        <c:v>4.4000000000000004</c:v>
                      </c:pt>
                      <c:pt idx="1208">
                        <c:v>4.4000000000000004</c:v>
                      </c:pt>
                      <c:pt idx="1209">
                        <c:v>4.3599999999999977</c:v>
                      </c:pt>
                      <c:pt idx="1210">
                        <c:v>4.3199999999999976</c:v>
                      </c:pt>
                      <c:pt idx="1211">
                        <c:v>4.2600000000000007</c:v>
                      </c:pt>
                      <c:pt idx="1212">
                        <c:v>4.2200000000000006</c:v>
                      </c:pt>
                      <c:pt idx="1213">
                        <c:v>4.1800000000000006</c:v>
                      </c:pt>
                      <c:pt idx="1214">
                        <c:v>4.1400000000000006</c:v>
                      </c:pt>
                      <c:pt idx="1215">
                        <c:v>4.1000000000000014</c:v>
                      </c:pt>
                      <c:pt idx="1216">
                        <c:v>4.1000000000000014</c:v>
                      </c:pt>
                      <c:pt idx="1217">
                        <c:v>4.0599999999999996</c:v>
                      </c:pt>
                      <c:pt idx="1218">
                        <c:v>4.04</c:v>
                      </c:pt>
                      <c:pt idx="1219">
                        <c:v>3.9999999999999991</c:v>
                      </c:pt>
                      <c:pt idx="1220">
                        <c:v>3.9599999999999991</c:v>
                      </c:pt>
                      <c:pt idx="1221">
                        <c:v>3.919999999999999</c:v>
                      </c:pt>
                      <c:pt idx="1222">
                        <c:v>3.88</c:v>
                      </c:pt>
                      <c:pt idx="1223">
                        <c:v>3.84</c:v>
                      </c:pt>
                      <c:pt idx="1224">
                        <c:v>3.82</c:v>
                      </c:pt>
                      <c:pt idx="1225">
                        <c:v>3.78</c:v>
                      </c:pt>
                      <c:pt idx="1226">
                        <c:v>3.78</c:v>
                      </c:pt>
                      <c:pt idx="1227">
                        <c:v>3.74</c:v>
                      </c:pt>
                      <c:pt idx="1228">
                        <c:v>3.72</c:v>
                      </c:pt>
                      <c:pt idx="1229">
                        <c:v>3.68</c:v>
                      </c:pt>
                      <c:pt idx="1230">
                        <c:v>3.64</c:v>
                      </c:pt>
                      <c:pt idx="1231">
                        <c:v>3.62</c:v>
                      </c:pt>
                      <c:pt idx="1232">
                        <c:v>3.58</c:v>
                      </c:pt>
                      <c:pt idx="1233">
                        <c:v>3.54</c:v>
                      </c:pt>
                      <c:pt idx="1234">
                        <c:v>3.54</c:v>
                      </c:pt>
                      <c:pt idx="1235">
                        <c:v>3.52</c:v>
                      </c:pt>
                      <c:pt idx="1236">
                        <c:v>3.48</c:v>
                      </c:pt>
                      <c:pt idx="1237">
                        <c:v>3.44</c:v>
                      </c:pt>
                      <c:pt idx="1238">
                        <c:v>3.42</c:v>
                      </c:pt>
                      <c:pt idx="1239">
                        <c:v>3.38</c:v>
                      </c:pt>
                      <c:pt idx="1240">
                        <c:v>3.36</c:v>
                      </c:pt>
                      <c:pt idx="1241">
                        <c:v>3.32</c:v>
                      </c:pt>
                      <c:pt idx="1242">
                        <c:v>3.3</c:v>
                      </c:pt>
                      <c:pt idx="1243">
                        <c:v>3.26</c:v>
                      </c:pt>
                      <c:pt idx="1244">
                        <c:v>3.24</c:v>
                      </c:pt>
                      <c:pt idx="1245">
                        <c:v>3.24</c:v>
                      </c:pt>
                      <c:pt idx="1246">
                        <c:v>3.2</c:v>
                      </c:pt>
                      <c:pt idx="1247">
                        <c:v>3.18</c:v>
                      </c:pt>
                      <c:pt idx="1248">
                        <c:v>3.14</c:v>
                      </c:pt>
                      <c:pt idx="1249">
                        <c:v>3.12</c:v>
                      </c:pt>
                      <c:pt idx="1250">
                        <c:v>3.08</c:v>
                      </c:pt>
                      <c:pt idx="1251">
                        <c:v>3.06</c:v>
                      </c:pt>
                      <c:pt idx="1252">
                        <c:v>3.04</c:v>
                      </c:pt>
                      <c:pt idx="1253">
                        <c:v>3.04</c:v>
                      </c:pt>
                      <c:pt idx="1254">
                        <c:v>3</c:v>
                      </c:pt>
                      <c:pt idx="1255">
                        <c:v>2.98</c:v>
                      </c:pt>
                      <c:pt idx="1256">
                        <c:v>2.96</c:v>
                      </c:pt>
                      <c:pt idx="1257">
                        <c:v>2.94</c:v>
                      </c:pt>
                      <c:pt idx="1258">
                        <c:v>2.9</c:v>
                      </c:pt>
                      <c:pt idx="1259">
                        <c:v>2.88</c:v>
                      </c:pt>
                      <c:pt idx="1260">
                        <c:v>2.86</c:v>
                      </c:pt>
                      <c:pt idx="1261">
                        <c:v>2.84</c:v>
                      </c:pt>
                      <c:pt idx="1262">
                        <c:v>2.8</c:v>
                      </c:pt>
                      <c:pt idx="1263">
                        <c:v>2.78</c:v>
                      </c:pt>
                      <c:pt idx="1264">
                        <c:v>2.78</c:v>
                      </c:pt>
                      <c:pt idx="1265">
                        <c:v>2.76</c:v>
                      </c:pt>
                      <c:pt idx="1266">
                        <c:v>2.74</c:v>
                      </c:pt>
                      <c:pt idx="1267">
                        <c:v>2.72</c:v>
                      </c:pt>
                      <c:pt idx="1268">
                        <c:v>2.7</c:v>
                      </c:pt>
                      <c:pt idx="1269">
                        <c:v>2.66</c:v>
                      </c:pt>
                      <c:pt idx="1270">
                        <c:v>2.64</c:v>
                      </c:pt>
                      <c:pt idx="1271">
                        <c:v>2.62</c:v>
                      </c:pt>
                      <c:pt idx="1272">
                        <c:v>2.6</c:v>
                      </c:pt>
                      <c:pt idx="1273">
                        <c:v>2.6</c:v>
                      </c:pt>
                      <c:pt idx="1274">
                        <c:v>2.58</c:v>
                      </c:pt>
                      <c:pt idx="1275">
                        <c:v>2.56</c:v>
                      </c:pt>
                      <c:pt idx="1276">
                        <c:v>2.54</c:v>
                      </c:pt>
                      <c:pt idx="1277">
                        <c:v>2.5</c:v>
                      </c:pt>
                      <c:pt idx="1278">
                        <c:v>2.48</c:v>
                      </c:pt>
                      <c:pt idx="1279">
                        <c:v>2.46</c:v>
                      </c:pt>
                      <c:pt idx="1280">
                        <c:v>2.44</c:v>
                      </c:pt>
                      <c:pt idx="1281">
                        <c:v>2.44</c:v>
                      </c:pt>
                      <c:pt idx="1282">
                        <c:v>2.42</c:v>
                      </c:pt>
                      <c:pt idx="1283">
                        <c:v>2.4</c:v>
                      </c:pt>
                      <c:pt idx="1284">
                        <c:v>2.38</c:v>
                      </c:pt>
                      <c:pt idx="1285">
                        <c:v>2.36</c:v>
                      </c:pt>
                      <c:pt idx="1286">
                        <c:v>2.34</c:v>
                      </c:pt>
                      <c:pt idx="1287">
                        <c:v>2.3199999999999981</c:v>
                      </c:pt>
                      <c:pt idx="1288">
                        <c:v>2.3199999999999981</c:v>
                      </c:pt>
                      <c:pt idx="1289">
                        <c:v>2.2999999999999998</c:v>
                      </c:pt>
                      <c:pt idx="1290">
                        <c:v>2.2799999999999998</c:v>
                      </c:pt>
                      <c:pt idx="1291">
                        <c:v>2.2599999999999998</c:v>
                      </c:pt>
                      <c:pt idx="1292">
                        <c:v>2.2599999999999998</c:v>
                      </c:pt>
                      <c:pt idx="1293">
                        <c:v>2.2400000000000002</c:v>
                      </c:pt>
                      <c:pt idx="1294">
                        <c:v>2.2200000000000002</c:v>
                      </c:pt>
                      <c:pt idx="1295">
                        <c:v>2.2000000000000002</c:v>
                      </c:pt>
                      <c:pt idx="1296">
                        <c:v>2.1800000000000002</c:v>
                      </c:pt>
                      <c:pt idx="1297">
                        <c:v>2.1800000000000002</c:v>
                      </c:pt>
                      <c:pt idx="1298">
                        <c:v>2.16</c:v>
                      </c:pt>
                      <c:pt idx="1299">
                        <c:v>2.14</c:v>
                      </c:pt>
                      <c:pt idx="1300">
                        <c:v>2.12</c:v>
                      </c:pt>
                      <c:pt idx="1301">
                        <c:v>2.12</c:v>
                      </c:pt>
                      <c:pt idx="1302">
                        <c:v>2.1</c:v>
                      </c:pt>
                      <c:pt idx="1303">
                        <c:v>2.1</c:v>
                      </c:pt>
                      <c:pt idx="1304">
                        <c:v>2.08</c:v>
                      </c:pt>
                      <c:pt idx="1305">
                        <c:v>2.06</c:v>
                      </c:pt>
                      <c:pt idx="1306">
                        <c:v>2.04</c:v>
                      </c:pt>
                      <c:pt idx="1307">
                        <c:v>2.02</c:v>
                      </c:pt>
                      <c:pt idx="1308">
                        <c:v>2.02</c:v>
                      </c:pt>
                      <c:pt idx="1309">
                        <c:v>2.02</c:v>
                      </c:pt>
                      <c:pt idx="1310">
                        <c:v>2</c:v>
                      </c:pt>
                      <c:pt idx="1311">
                        <c:v>1.98</c:v>
                      </c:pt>
                      <c:pt idx="1312">
                        <c:v>1.98</c:v>
                      </c:pt>
                      <c:pt idx="1313">
                        <c:v>1.96</c:v>
                      </c:pt>
                      <c:pt idx="1314">
                        <c:v>1.94</c:v>
                      </c:pt>
                      <c:pt idx="1315">
                        <c:v>1.92</c:v>
                      </c:pt>
                      <c:pt idx="1316">
                        <c:v>1.92</c:v>
                      </c:pt>
                      <c:pt idx="1317">
                        <c:v>1.9</c:v>
                      </c:pt>
                      <c:pt idx="1318">
                        <c:v>1.9</c:v>
                      </c:pt>
                      <c:pt idx="1319">
                        <c:v>1.88</c:v>
                      </c:pt>
                      <c:pt idx="1320">
                        <c:v>1.88</c:v>
                      </c:pt>
                      <c:pt idx="1321">
                        <c:v>1.86</c:v>
                      </c:pt>
                      <c:pt idx="1322">
                        <c:v>1.86</c:v>
                      </c:pt>
                      <c:pt idx="1323">
                        <c:v>1.84</c:v>
                      </c:pt>
                      <c:pt idx="1324">
                        <c:v>1.84</c:v>
                      </c:pt>
                      <c:pt idx="1325">
                        <c:v>1.82</c:v>
                      </c:pt>
                      <c:pt idx="1326">
                        <c:v>1.82</c:v>
                      </c:pt>
                      <c:pt idx="1327">
                        <c:v>1.8</c:v>
                      </c:pt>
                      <c:pt idx="1328">
                        <c:v>1.8</c:v>
                      </c:pt>
                      <c:pt idx="1329">
                        <c:v>1.8</c:v>
                      </c:pt>
                      <c:pt idx="1330">
                        <c:v>1.78</c:v>
                      </c:pt>
                      <c:pt idx="1331">
                        <c:v>1.78</c:v>
                      </c:pt>
                      <c:pt idx="1332">
                        <c:v>1.76</c:v>
                      </c:pt>
                      <c:pt idx="1333">
                        <c:v>1.76</c:v>
                      </c:pt>
                      <c:pt idx="1334">
                        <c:v>1.74</c:v>
                      </c:pt>
                      <c:pt idx="1335">
                        <c:v>1.74</c:v>
                      </c:pt>
                      <c:pt idx="1336">
                        <c:v>1.74</c:v>
                      </c:pt>
                      <c:pt idx="1337">
                        <c:v>1.74</c:v>
                      </c:pt>
                      <c:pt idx="1338">
                        <c:v>1.72</c:v>
                      </c:pt>
                      <c:pt idx="1339">
                        <c:v>1.72</c:v>
                      </c:pt>
                      <c:pt idx="1340">
                        <c:v>1.7</c:v>
                      </c:pt>
                      <c:pt idx="1341">
                        <c:v>1.7</c:v>
                      </c:pt>
                      <c:pt idx="1342">
                        <c:v>1.68</c:v>
                      </c:pt>
                      <c:pt idx="1343">
                        <c:v>1.68</c:v>
                      </c:pt>
                      <c:pt idx="1344">
                        <c:v>1.66</c:v>
                      </c:pt>
                      <c:pt idx="1345">
                        <c:v>1.66</c:v>
                      </c:pt>
                      <c:pt idx="1346">
                        <c:v>1.64</c:v>
                      </c:pt>
                      <c:pt idx="1347">
                        <c:v>1.64</c:v>
                      </c:pt>
                      <c:pt idx="1348">
                        <c:v>1.64</c:v>
                      </c:pt>
                      <c:pt idx="1349">
                        <c:v>1.64</c:v>
                      </c:pt>
                      <c:pt idx="1350">
                        <c:v>1.62</c:v>
                      </c:pt>
                      <c:pt idx="1351">
                        <c:v>1.62</c:v>
                      </c:pt>
                      <c:pt idx="1352">
                        <c:v>1.6</c:v>
                      </c:pt>
                      <c:pt idx="1353">
                        <c:v>1.6</c:v>
                      </c:pt>
                      <c:pt idx="1354">
                        <c:v>1.6</c:v>
                      </c:pt>
                      <c:pt idx="1355">
                        <c:v>1.58</c:v>
                      </c:pt>
                      <c:pt idx="1356">
                        <c:v>1.58</c:v>
                      </c:pt>
                      <c:pt idx="1357">
                        <c:v>1.58</c:v>
                      </c:pt>
                      <c:pt idx="1358">
                        <c:v>1.58</c:v>
                      </c:pt>
                      <c:pt idx="1359">
                        <c:v>1.56</c:v>
                      </c:pt>
                      <c:pt idx="1360">
                        <c:v>1.56</c:v>
                      </c:pt>
                      <c:pt idx="1361">
                        <c:v>1.56</c:v>
                      </c:pt>
                      <c:pt idx="1362">
                        <c:v>1.56</c:v>
                      </c:pt>
                      <c:pt idx="1363">
                        <c:v>1.54</c:v>
                      </c:pt>
                      <c:pt idx="1364">
                        <c:v>1.54</c:v>
                      </c:pt>
                      <c:pt idx="1365">
                        <c:v>1.54</c:v>
                      </c:pt>
                      <c:pt idx="1366">
                        <c:v>1.52</c:v>
                      </c:pt>
                      <c:pt idx="1367">
                        <c:v>1.52</c:v>
                      </c:pt>
                      <c:pt idx="1368">
                        <c:v>1.52</c:v>
                      </c:pt>
                      <c:pt idx="1369">
                        <c:v>1.52</c:v>
                      </c:pt>
                      <c:pt idx="1370">
                        <c:v>1.5</c:v>
                      </c:pt>
                      <c:pt idx="1371">
                        <c:v>1.5</c:v>
                      </c:pt>
                      <c:pt idx="1372">
                        <c:v>1.5</c:v>
                      </c:pt>
                      <c:pt idx="1373">
                        <c:v>1.48</c:v>
                      </c:pt>
                      <c:pt idx="1374">
                        <c:v>1.48</c:v>
                      </c:pt>
                      <c:pt idx="1375">
                        <c:v>1.48</c:v>
                      </c:pt>
                      <c:pt idx="1376">
                        <c:v>1.48</c:v>
                      </c:pt>
                      <c:pt idx="1377">
                        <c:v>1.48</c:v>
                      </c:pt>
                      <c:pt idx="1378">
                        <c:v>1.46</c:v>
                      </c:pt>
                      <c:pt idx="1379">
                        <c:v>1.46</c:v>
                      </c:pt>
                      <c:pt idx="1380">
                        <c:v>1.46</c:v>
                      </c:pt>
                      <c:pt idx="1381">
                        <c:v>1.44</c:v>
                      </c:pt>
                      <c:pt idx="1382">
                        <c:v>1.44</c:v>
                      </c:pt>
                      <c:pt idx="1383">
                        <c:v>1.44</c:v>
                      </c:pt>
                      <c:pt idx="1384">
                        <c:v>1.42</c:v>
                      </c:pt>
                      <c:pt idx="1385">
                        <c:v>1.42</c:v>
                      </c:pt>
                      <c:pt idx="1386">
                        <c:v>1.42</c:v>
                      </c:pt>
                      <c:pt idx="1387">
                        <c:v>1.42</c:v>
                      </c:pt>
                      <c:pt idx="1388">
                        <c:v>1.4</c:v>
                      </c:pt>
                      <c:pt idx="1389">
                        <c:v>1.4</c:v>
                      </c:pt>
                      <c:pt idx="1390">
                        <c:v>1.4</c:v>
                      </c:pt>
                      <c:pt idx="1391">
                        <c:v>1.4</c:v>
                      </c:pt>
                      <c:pt idx="1392">
                        <c:v>1.4</c:v>
                      </c:pt>
                      <c:pt idx="1393">
                        <c:v>1.38</c:v>
                      </c:pt>
                      <c:pt idx="1394">
                        <c:v>1.38</c:v>
                      </c:pt>
                      <c:pt idx="1395">
                        <c:v>1.38</c:v>
                      </c:pt>
                      <c:pt idx="1396">
                        <c:v>1.36</c:v>
                      </c:pt>
                      <c:pt idx="1397">
                        <c:v>1.36</c:v>
                      </c:pt>
                      <c:pt idx="1398">
                        <c:v>1.36</c:v>
                      </c:pt>
                      <c:pt idx="1399">
                        <c:v>1.36</c:v>
                      </c:pt>
                      <c:pt idx="1400">
                        <c:v>1.34</c:v>
                      </c:pt>
                      <c:pt idx="1401">
                        <c:v>1.34</c:v>
                      </c:pt>
                      <c:pt idx="1402">
                        <c:v>1.34</c:v>
                      </c:pt>
                      <c:pt idx="1403">
                        <c:v>1.34</c:v>
                      </c:pt>
                      <c:pt idx="1404">
                        <c:v>1.34</c:v>
                      </c:pt>
                      <c:pt idx="1405">
                        <c:v>1.32</c:v>
                      </c:pt>
                      <c:pt idx="1406">
                        <c:v>1.32</c:v>
                      </c:pt>
                      <c:pt idx="1407">
                        <c:v>1.32</c:v>
                      </c:pt>
                      <c:pt idx="1408">
                        <c:v>1.3</c:v>
                      </c:pt>
                      <c:pt idx="1409">
                        <c:v>1.3</c:v>
                      </c:pt>
                      <c:pt idx="1410">
                        <c:v>1.3</c:v>
                      </c:pt>
                      <c:pt idx="1411">
                        <c:v>1.28</c:v>
                      </c:pt>
                      <c:pt idx="1412">
                        <c:v>1.28</c:v>
                      </c:pt>
                      <c:pt idx="1413">
                        <c:v>1.28</c:v>
                      </c:pt>
                      <c:pt idx="1414">
                        <c:v>1.28</c:v>
                      </c:pt>
                      <c:pt idx="1415">
                        <c:v>1.26</c:v>
                      </c:pt>
                      <c:pt idx="1416">
                        <c:v>1.26</c:v>
                      </c:pt>
                      <c:pt idx="1417">
                        <c:v>1.26</c:v>
                      </c:pt>
                      <c:pt idx="1418">
                        <c:v>1.26</c:v>
                      </c:pt>
                      <c:pt idx="1419">
                        <c:v>1.24</c:v>
                      </c:pt>
                      <c:pt idx="1420">
                        <c:v>1.24</c:v>
                      </c:pt>
                      <c:pt idx="1421">
                        <c:v>1.24</c:v>
                      </c:pt>
                      <c:pt idx="1422">
                        <c:v>1.24</c:v>
                      </c:pt>
                      <c:pt idx="1423">
                        <c:v>1.24</c:v>
                      </c:pt>
                      <c:pt idx="1424">
                        <c:v>1.22</c:v>
                      </c:pt>
                      <c:pt idx="1425">
                        <c:v>1.22</c:v>
                      </c:pt>
                      <c:pt idx="1426">
                        <c:v>1.22</c:v>
                      </c:pt>
                      <c:pt idx="1427">
                        <c:v>1.22</c:v>
                      </c:pt>
                      <c:pt idx="1428">
                        <c:v>1.22</c:v>
                      </c:pt>
                      <c:pt idx="1429">
                        <c:v>1.2</c:v>
                      </c:pt>
                      <c:pt idx="1430">
                        <c:v>1.2</c:v>
                      </c:pt>
                      <c:pt idx="1431">
                        <c:v>1.2</c:v>
                      </c:pt>
                      <c:pt idx="1432">
                        <c:v>1.2</c:v>
                      </c:pt>
                      <c:pt idx="1433">
                        <c:v>1.2</c:v>
                      </c:pt>
                      <c:pt idx="1434">
                        <c:v>1.2</c:v>
                      </c:pt>
                      <c:pt idx="1435">
                        <c:v>1.2</c:v>
                      </c:pt>
                      <c:pt idx="1436">
                        <c:v>1.18</c:v>
                      </c:pt>
                      <c:pt idx="1437">
                        <c:v>1.18</c:v>
                      </c:pt>
                      <c:pt idx="1438">
                        <c:v>1.18</c:v>
                      </c:pt>
                      <c:pt idx="1439">
                        <c:v>1.18</c:v>
                      </c:pt>
                      <c:pt idx="1440">
                        <c:v>1.18</c:v>
                      </c:pt>
                      <c:pt idx="1441">
                        <c:v>1.18</c:v>
                      </c:pt>
                      <c:pt idx="1442">
                        <c:v>1.18</c:v>
                      </c:pt>
                      <c:pt idx="1443">
                        <c:v>1.1599999999999999</c:v>
                      </c:pt>
                      <c:pt idx="1444">
                        <c:v>1.1599999999999999</c:v>
                      </c:pt>
                      <c:pt idx="1445">
                        <c:v>1.1599999999999999</c:v>
                      </c:pt>
                      <c:pt idx="1446">
                        <c:v>1.1599999999999999</c:v>
                      </c:pt>
                      <c:pt idx="1447">
                        <c:v>1.1599999999999999</c:v>
                      </c:pt>
                      <c:pt idx="1448">
                        <c:v>1.1399999999999999</c:v>
                      </c:pt>
                      <c:pt idx="1449">
                        <c:v>1.1399999999999999</c:v>
                      </c:pt>
                      <c:pt idx="1450">
                        <c:v>1.1399999999999999</c:v>
                      </c:pt>
                      <c:pt idx="1451">
                        <c:v>1.1399999999999999</c:v>
                      </c:pt>
                      <c:pt idx="1452">
                        <c:v>1.1399999999999999</c:v>
                      </c:pt>
                      <c:pt idx="1453">
                        <c:v>1.1399999999999999</c:v>
                      </c:pt>
                      <c:pt idx="1454">
                        <c:v>1.1200000000000001</c:v>
                      </c:pt>
                      <c:pt idx="1455">
                        <c:v>1.1200000000000001</c:v>
                      </c:pt>
                      <c:pt idx="1456">
                        <c:v>1.1200000000000001</c:v>
                      </c:pt>
                      <c:pt idx="1457">
                        <c:v>1.1200000000000001</c:v>
                      </c:pt>
                      <c:pt idx="1458">
                        <c:v>1.1200000000000001</c:v>
                      </c:pt>
                      <c:pt idx="1459">
                        <c:v>1.1200000000000001</c:v>
                      </c:pt>
                      <c:pt idx="1460">
                        <c:v>1.1200000000000001</c:v>
                      </c:pt>
                      <c:pt idx="1461">
                        <c:v>1.1200000000000001</c:v>
                      </c:pt>
                      <c:pt idx="1462">
                        <c:v>1.1000000000000001</c:v>
                      </c:pt>
                      <c:pt idx="1463">
                        <c:v>1.1000000000000001</c:v>
                      </c:pt>
                      <c:pt idx="1464">
                        <c:v>1.1000000000000001</c:v>
                      </c:pt>
                      <c:pt idx="1465">
                        <c:v>1.1000000000000001</c:v>
                      </c:pt>
                      <c:pt idx="1466">
                        <c:v>1.1000000000000001</c:v>
                      </c:pt>
                      <c:pt idx="1467">
                        <c:v>1.1000000000000001</c:v>
                      </c:pt>
                      <c:pt idx="1468">
                        <c:v>1.1000000000000001</c:v>
                      </c:pt>
                      <c:pt idx="1469">
                        <c:v>1.1000000000000001</c:v>
                      </c:pt>
                      <c:pt idx="1470">
                        <c:v>1.1000000000000001</c:v>
                      </c:pt>
                      <c:pt idx="1471">
                        <c:v>1.1000000000000001</c:v>
                      </c:pt>
                      <c:pt idx="1472">
                        <c:v>1.1000000000000001</c:v>
                      </c:pt>
                      <c:pt idx="1473">
                        <c:v>1.1000000000000001</c:v>
                      </c:pt>
                      <c:pt idx="1474">
                        <c:v>1.1000000000000001</c:v>
                      </c:pt>
                      <c:pt idx="1475">
                        <c:v>1.1000000000000001</c:v>
                      </c:pt>
                      <c:pt idx="1476">
                        <c:v>1.08</c:v>
                      </c:pt>
                      <c:pt idx="1477">
                        <c:v>1.08</c:v>
                      </c:pt>
                      <c:pt idx="1478">
                        <c:v>1.08</c:v>
                      </c:pt>
                      <c:pt idx="1479">
                        <c:v>1.08</c:v>
                      </c:pt>
                      <c:pt idx="1480">
                        <c:v>1.08</c:v>
                      </c:pt>
                      <c:pt idx="1481">
                        <c:v>1.08</c:v>
                      </c:pt>
                      <c:pt idx="1482">
                        <c:v>1.08</c:v>
                      </c:pt>
                      <c:pt idx="1483">
                        <c:v>1.08</c:v>
                      </c:pt>
                      <c:pt idx="1484">
                        <c:v>1.06</c:v>
                      </c:pt>
                      <c:pt idx="1485">
                        <c:v>1.06</c:v>
                      </c:pt>
                      <c:pt idx="1486">
                        <c:v>1.06</c:v>
                      </c:pt>
                      <c:pt idx="1487">
                        <c:v>1.06</c:v>
                      </c:pt>
                      <c:pt idx="1488">
                        <c:v>1.06</c:v>
                      </c:pt>
                      <c:pt idx="1489">
                        <c:v>1.06</c:v>
                      </c:pt>
                      <c:pt idx="1490">
                        <c:v>1.06</c:v>
                      </c:pt>
                      <c:pt idx="1491">
                        <c:v>1.04</c:v>
                      </c:pt>
                      <c:pt idx="1492">
                        <c:v>1.04</c:v>
                      </c:pt>
                      <c:pt idx="1493">
                        <c:v>1.04</c:v>
                      </c:pt>
                      <c:pt idx="1494">
                        <c:v>1.04</c:v>
                      </c:pt>
                      <c:pt idx="1495">
                        <c:v>1.04</c:v>
                      </c:pt>
                      <c:pt idx="1496">
                        <c:v>1.04</c:v>
                      </c:pt>
                      <c:pt idx="1497">
                        <c:v>1.04</c:v>
                      </c:pt>
                      <c:pt idx="1498">
                        <c:v>1.04</c:v>
                      </c:pt>
                      <c:pt idx="1499">
                        <c:v>1.04</c:v>
                      </c:pt>
                      <c:pt idx="1500">
                        <c:v>1.04</c:v>
                      </c:pt>
                      <c:pt idx="1501">
                        <c:v>1.04</c:v>
                      </c:pt>
                      <c:pt idx="1502">
                        <c:v>1.02</c:v>
                      </c:pt>
                      <c:pt idx="1503">
                        <c:v>1.02</c:v>
                      </c:pt>
                      <c:pt idx="1504">
                        <c:v>1.02</c:v>
                      </c:pt>
                      <c:pt idx="1505">
                        <c:v>1.02</c:v>
                      </c:pt>
                      <c:pt idx="1506">
                        <c:v>1.02</c:v>
                      </c:pt>
                      <c:pt idx="1507">
                        <c:v>1.02</c:v>
                      </c:pt>
                      <c:pt idx="1508">
                        <c:v>1.02</c:v>
                      </c:pt>
                      <c:pt idx="1509">
                        <c:v>1.02</c:v>
                      </c:pt>
                      <c:pt idx="1510">
                        <c:v>1.02</c:v>
                      </c:pt>
                      <c:pt idx="1511">
                        <c:v>1</c:v>
                      </c:pt>
                      <c:pt idx="1512">
                        <c:v>1</c:v>
                      </c:pt>
                      <c:pt idx="1513">
                        <c:v>1</c:v>
                      </c:pt>
                      <c:pt idx="1514">
                        <c:v>1</c:v>
                      </c:pt>
                      <c:pt idx="1515">
                        <c:v>1</c:v>
                      </c:pt>
                      <c:pt idx="1516">
                        <c:v>1</c:v>
                      </c:pt>
                      <c:pt idx="1517">
                        <c:v>1</c:v>
                      </c:pt>
                      <c:pt idx="1518">
                        <c:v>0.98</c:v>
                      </c:pt>
                      <c:pt idx="1519">
                        <c:v>0.98</c:v>
                      </c:pt>
                      <c:pt idx="1520">
                        <c:v>0.98</c:v>
                      </c:pt>
                      <c:pt idx="1521">
                        <c:v>0.98</c:v>
                      </c:pt>
                      <c:pt idx="1522">
                        <c:v>0.98</c:v>
                      </c:pt>
                      <c:pt idx="1523">
                        <c:v>0.98</c:v>
                      </c:pt>
                      <c:pt idx="1524">
                        <c:v>0.98</c:v>
                      </c:pt>
                      <c:pt idx="1525">
                        <c:v>0.98</c:v>
                      </c:pt>
                      <c:pt idx="1526">
                        <c:v>0.96</c:v>
                      </c:pt>
                      <c:pt idx="1527">
                        <c:v>0.96</c:v>
                      </c:pt>
                      <c:pt idx="1528">
                        <c:v>0.96</c:v>
                      </c:pt>
                      <c:pt idx="1529">
                        <c:v>0.96</c:v>
                      </c:pt>
                      <c:pt idx="1530">
                        <c:v>0.96</c:v>
                      </c:pt>
                      <c:pt idx="1531">
                        <c:v>0.96</c:v>
                      </c:pt>
                      <c:pt idx="1532">
                        <c:v>0.96</c:v>
                      </c:pt>
                      <c:pt idx="1533">
                        <c:v>0.96</c:v>
                      </c:pt>
                      <c:pt idx="1534">
                        <c:v>0.96</c:v>
                      </c:pt>
                      <c:pt idx="1535">
                        <c:v>0.96</c:v>
                      </c:pt>
                      <c:pt idx="1536">
                        <c:v>0.94</c:v>
                      </c:pt>
                      <c:pt idx="1537">
                        <c:v>0.94</c:v>
                      </c:pt>
                      <c:pt idx="1538">
                        <c:v>0.94</c:v>
                      </c:pt>
                      <c:pt idx="1539">
                        <c:v>0.94</c:v>
                      </c:pt>
                      <c:pt idx="1540">
                        <c:v>0.94</c:v>
                      </c:pt>
                      <c:pt idx="1541">
                        <c:v>0.94</c:v>
                      </c:pt>
                      <c:pt idx="1542">
                        <c:v>0.94</c:v>
                      </c:pt>
                      <c:pt idx="1543">
                        <c:v>0.94</c:v>
                      </c:pt>
                      <c:pt idx="1544">
                        <c:v>0.94</c:v>
                      </c:pt>
                      <c:pt idx="1545">
                        <c:v>0.94</c:v>
                      </c:pt>
                      <c:pt idx="1546">
                        <c:v>0.94</c:v>
                      </c:pt>
                      <c:pt idx="1547">
                        <c:v>0.92</c:v>
                      </c:pt>
                      <c:pt idx="1548">
                        <c:v>0.92</c:v>
                      </c:pt>
                      <c:pt idx="1549">
                        <c:v>0.92</c:v>
                      </c:pt>
                      <c:pt idx="1550">
                        <c:v>0.92</c:v>
                      </c:pt>
                      <c:pt idx="1551">
                        <c:v>0.92</c:v>
                      </c:pt>
                      <c:pt idx="1552">
                        <c:v>0.92</c:v>
                      </c:pt>
                      <c:pt idx="1553">
                        <c:v>0.92</c:v>
                      </c:pt>
                      <c:pt idx="1554">
                        <c:v>0.92</c:v>
                      </c:pt>
                      <c:pt idx="1555">
                        <c:v>0.92</c:v>
                      </c:pt>
                      <c:pt idx="1556">
                        <c:v>0.9</c:v>
                      </c:pt>
                      <c:pt idx="1557">
                        <c:v>0.9</c:v>
                      </c:pt>
                      <c:pt idx="1558">
                        <c:v>0.9</c:v>
                      </c:pt>
                      <c:pt idx="1559">
                        <c:v>0.9</c:v>
                      </c:pt>
                      <c:pt idx="1560">
                        <c:v>0.9</c:v>
                      </c:pt>
                      <c:pt idx="1561">
                        <c:v>0.9</c:v>
                      </c:pt>
                      <c:pt idx="1562">
                        <c:v>0.9</c:v>
                      </c:pt>
                      <c:pt idx="1563">
                        <c:v>0.9</c:v>
                      </c:pt>
                      <c:pt idx="1564">
                        <c:v>0.9</c:v>
                      </c:pt>
                      <c:pt idx="1565">
                        <c:v>0.9</c:v>
                      </c:pt>
                      <c:pt idx="1566">
                        <c:v>0.9</c:v>
                      </c:pt>
                      <c:pt idx="1567">
                        <c:v>0.9</c:v>
                      </c:pt>
                      <c:pt idx="1568">
                        <c:v>0.9</c:v>
                      </c:pt>
                      <c:pt idx="1569">
                        <c:v>0.9</c:v>
                      </c:pt>
                      <c:pt idx="1570">
                        <c:v>0.9</c:v>
                      </c:pt>
                      <c:pt idx="1571">
                        <c:v>0.9</c:v>
                      </c:pt>
                      <c:pt idx="1572">
                        <c:v>0.9</c:v>
                      </c:pt>
                      <c:pt idx="1573">
                        <c:v>0.9</c:v>
                      </c:pt>
                      <c:pt idx="1574">
                        <c:v>0.9</c:v>
                      </c:pt>
                      <c:pt idx="1575">
                        <c:v>0.9</c:v>
                      </c:pt>
                      <c:pt idx="1576">
                        <c:v>0.9</c:v>
                      </c:pt>
                      <c:pt idx="1577">
                        <c:v>0.88</c:v>
                      </c:pt>
                      <c:pt idx="1578">
                        <c:v>0.88</c:v>
                      </c:pt>
                      <c:pt idx="1579">
                        <c:v>0.88</c:v>
                      </c:pt>
                      <c:pt idx="1580">
                        <c:v>0.88</c:v>
                      </c:pt>
                      <c:pt idx="1581">
                        <c:v>0.88</c:v>
                      </c:pt>
                      <c:pt idx="1582">
                        <c:v>0.88</c:v>
                      </c:pt>
                      <c:pt idx="1583">
                        <c:v>0.88</c:v>
                      </c:pt>
                      <c:pt idx="1584">
                        <c:v>0.88</c:v>
                      </c:pt>
                      <c:pt idx="1585">
                        <c:v>0.88</c:v>
                      </c:pt>
                      <c:pt idx="1586">
                        <c:v>0.88</c:v>
                      </c:pt>
                      <c:pt idx="1587">
                        <c:v>0.88</c:v>
                      </c:pt>
                      <c:pt idx="1588">
                        <c:v>0.88</c:v>
                      </c:pt>
                      <c:pt idx="1589">
                        <c:v>0.88</c:v>
                      </c:pt>
                      <c:pt idx="1590">
                        <c:v>0.88</c:v>
                      </c:pt>
                      <c:pt idx="1591">
                        <c:v>0.88</c:v>
                      </c:pt>
                      <c:pt idx="1592">
                        <c:v>0.88</c:v>
                      </c:pt>
                      <c:pt idx="1593">
                        <c:v>0.88</c:v>
                      </c:pt>
                      <c:pt idx="1594">
                        <c:v>0.88</c:v>
                      </c:pt>
                      <c:pt idx="1595">
                        <c:v>0.88</c:v>
                      </c:pt>
                      <c:pt idx="1596">
                        <c:v>0.88</c:v>
                      </c:pt>
                      <c:pt idx="1597">
                        <c:v>0.88</c:v>
                      </c:pt>
                      <c:pt idx="1598">
                        <c:v>0.86</c:v>
                      </c:pt>
                      <c:pt idx="1599">
                        <c:v>0.86</c:v>
                      </c:pt>
                      <c:pt idx="1600">
                        <c:v>0.86</c:v>
                      </c:pt>
                      <c:pt idx="1601">
                        <c:v>0.86</c:v>
                      </c:pt>
                      <c:pt idx="1602">
                        <c:v>0.86</c:v>
                      </c:pt>
                      <c:pt idx="1603">
                        <c:v>0.86</c:v>
                      </c:pt>
                      <c:pt idx="1604">
                        <c:v>0.86</c:v>
                      </c:pt>
                      <c:pt idx="1605">
                        <c:v>0.86</c:v>
                      </c:pt>
                      <c:pt idx="1606">
                        <c:v>0.86</c:v>
                      </c:pt>
                      <c:pt idx="1607">
                        <c:v>0.86</c:v>
                      </c:pt>
                      <c:pt idx="1608">
                        <c:v>0.86</c:v>
                      </c:pt>
                      <c:pt idx="1609">
                        <c:v>0.86</c:v>
                      </c:pt>
                      <c:pt idx="1610">
                        <c:v>0.86</c:v>
                      </c:pt>
                      <c:pt idx="1611">
                        <c:v>0.86</c:v>
                      </c:pt>
                      <c:pt idx="1612">
                        <c:v>0.86</c:v>
                      </c:pt>
                      <c:pt idx="1613">
                        <c:v>0.86</c:v>
                      </c:pt>
                      <c:pt idx="1614">
                        <c:v>0.86</c:v>
                      </c:pt>
                      <c:pt idx="1615">
                        <c:v>0.86</c:v>
                      </c:pt>
                      <c:pt idx="1616">
                        <c:v>0.86</c:v>
                      </c:pt>
                      <c:pt idx="1617">
                        <c:v>0.86</c:v>
                      </c:pt>
                      <c:pt idx="1618">
                        <c:v>0.84</c:v>
                      </c:pt>
                      <c:pt idx="1619">
                        <c:v>0.84</c:v>
                      </c:pt>
                      <c:pt idx="1620">
                        <c:v>0.84</c:v>
                      </c:pt>
                      <c:pt idx="1621">
                        <c:v>0.84</c:v>
                      </c:pt>
                      <c:pt idx="1622">
                        <c:v>0.84</c:v>
                      </c:pt>
                      <c:pt idx="1623">
                        <c:v>0.84</c:v>
                      </c:pt>
                      <c:pt idx="1624">
                        <c:v>0.84</c:v>
                      </c:pt>
                      <c:pt idx="1625">
                        <c:v>0.84</c:v>
                      </c:pt>
                      <c:pt idx="1626">
                        <c:v>0.84</c:v>
                      </c:pt>
                      <c:pt idx="1627">
                        <c:v>0.84</c:v>
                      </c:pt>
                      <c:pt idx="1628">
                        <c:v>0.84</c:v>
                      </c:pt>
                      <c:pt idx="1629">
                        <c:v>0.82</c:v>
                      </c:pt>
                      <c:pt idx="1630">
                        <c:v>0.82</c:v>
                      </c:pt>
                      <c:pt idx="1631">
                        <c:v>0.82</c:v>
                      </c:pt>
                      <c:pt idx="1632">
                        <c:v>0.82</c:v>
                      </c:pt>
                      <c:pt idx="1633">
                        <c:v>0.82</c:v>
                      </c:pt>
                      <c:pt idx="1634">
                        <c:v>0.82</c:v>
                      </c:pt>
                      <c:pt idx="1635">
                        <c:v>0.82</c:v>
                      </c:pt>
                      <c:pt idx="1636">
                        <c:v>0.82</c:v>
                      </c:pt>
                      <c:pt idx="1637">
                        <c:v>0.82</c:v>
                      </c:pt>
                      <c:pt idx="1638">
                        <c:v>0.82</c:v>
                      </c:pt>
                      <c:pt idx="1639">
                        <c:v>0.82</c:v>
                      </c:pt>
                      <c:pt idx="1640">
                        <c:v>0.82</c:v>
                      </c:pt>
                      <c:pt idx="1641">
                        <c:v>0.82</c:v>
                      </c:pt>
                      <c:pt idx="1642">
                        <c:v>0.82</c:v>
                      </c:pt>
                      <c:pt idx="1643">
                        <c:v>0.8</c:v>
                      </c:pt>
                      <c:pt idx="1644">
                        <c:v>0.8</c:v>
                      </c:pt>
                      <c:pt idx="1645">
                        <c:v>0.8</c:v>
                      </c:pt>
                      <c:pt idx="1646">
                        <c:v>0.8</c:v>
                      </c:pt>
                      <c:pt idx="1647">
                        <c:v>0.8</c:v>
                      </c:pt>
                      <c:pt idx="1648">
                        <c:v>0.8</c:v>
                      </c:pt>
                      <c:pt idx="1649">
                        <c:v>0.8</c:v>
                      </c:pt>
                      <c:pt idx="1650">
                        <c:v>0.8</c:v>
                      </c:pt>
                      <c:pt idx="1651">
                        <c:v>0.8</c:v>
                      </c:pt>
                      <c:pt idx="1652">
                        <c:v>0.8</c:v>
                      </c:pt>
                      <c:pt idx="1653">
                        <c:v>0.8</c:v>
                      </c:pt>
                      <c:pt idx="1654">
                        <c:v>0.8</c:v>
                      </c:pt>
                      <c:pt idx="1655">
                        <c:v>0.8</c:v>
                      </c:pt>
                      <c:pt idx="1656">
                        <c:v>0.8</c:v>
                      </c:pt>
                      <c:pt idx="1657">
                        <c:v>0.8</c:v>
                      </c:pt>
                      <c:pt idx="1658">
                        <c:v>0.8</c:v>
                      </c:pt>
                      <c:pt idx="1659">
                        <c:v>0.78</c:v>
                      </c:pt>
                      <c:pt idx="1660">
                        <c:v>0.78</c:v>
                      </c:pt>
                      <c:pt idx="1661">
                        <c:v>0.78</c:v>
                      </c:pt>
                      <c:pt idx="1662">
                        <c:v>0.78</c:v>
                      </c:pt>
                      <c:pt idx="1663">
                        <c:v>0.78</c:v>
                      </c:pt>
                      <c:pt idx="1664">
                        <c:v>0.78</c:v>
                      </c:pt>
                      <c:pt idx="1665">
                        <c:v>0.78</c:v>
                      </c:pt>
                      <c:pt idx="1666">
                        <c:v>0.78</c:v>
                      </c:pt>
                      <c:pt idx="1667">
                        <c:v>0.78</c:v>
                      </c:pt>
                      <c:pt idx="1668">
                        <c:v>0.78</c:v>
                      </c:pt>
                      <c:pt idx="1669">
                        <c:v>0.78</c:v>
                      </c:pt>
                      <c:pt idx="1670">
                        <c:v>0.78</c:v>
                      </c:pt>
                      <c:pt idx="1671">
                        <c:v>0.78</c:v>
                      </c:pt>
                      <c:pt idx="1672">
                        <c:v>0.78</c:v>
                      </c:pt>
                      <c:pt idx="1673">
                        <c:v>0.78</c:v>
                      </c:pt>
                      <c:pt idx="1674">
                        <c:v>0.78</c:v>
                      </c:pt>
                      <c:pt idx="1675">
                        <c:v>0.78</c:v>
                      </c:pt>
                      <c:pt idx="1676">
                        <c:v>0.78</c:v>
                      </c:pt>
                      <c:pt idx="1677">
                        <c:v>0.78</c:v>
                      </c:pt>
                      <c:pt idx="1678">
                        <c:v>0.78</c:v>
                      </c:pt>
                      <c:pt idx="1679">
                        <c:v>0.78</c:v>
                      </c:pt>
                      <c:pt idx="1680">
                        <c:v>0.78</c:v>
                      </c:pt>
                      <c:pt idx="1681">
                        <c:v>0.78</c:v>
                      </c:pt>
                      <c:pt idx="1682">
                        <c:v>0.78</c:v>
                      </c:pt>
                      <c:pt idx="1683">
                        <c:v>0.78</c:v>
                      </c:pt>
                      <c:pt idx="1684">
                        <c:v>0.78</c:v>
                      </c:pt>
                      <c:pt idx="1685">
                        <c:v>0.78</c:v>
                      </c:pt>
                      <c:pt idx="1686">
                        <c:v>0.78</c:v>
                      </c:pt>
                      <c:pt idx="1687">
                        <c:v>0.78</c:v>
                      </c:pt>
                      <c:pt idx="1688">
                        <c:v>0.78</c:v>
                      </c:pt>
                      <c:pt idx="1689">
                        <c:v>0.78</c:v>
                      </c:pt>
                      <c:pt idx="1690">
                        <c:v>0.78</c:v>
                      </c:pt>
                      <c:pt idx="1691">
                        <c:v>0.78</c:v>
                      </c:pt>
                      <c:pt idx="1692">
                        <c:v>0.78</c:v>
                      </c:pt>
                      <c:pt idx="1693">
                        <c:v>0.78</c:v>
                      </c:pt>
                      <c:pt idx="1694">
                        <c:v>0.78</c:v>
                      </c:pt>
                      <c:pt idx="1695">
                        <c:v>0.78</c:v>
                      </c:pt>
                      <c:pt idx="1696">
                        <c:v>0.78</c:v>
                      </c:pt>
                      <c:pt idx="1697">
                        <c:v>0.78</c:v>
                      </c:pt>
                      <c:pt idx="1698">
                        <c:v>0.78</c:v>
                      </c:pt>
                      <c:pt idx="1699">
                        <c:v>0.78</c:v>
                      </c:pt>
                      <c:pt idx="1700">
                        <c:v>0.78</c:v>
                      </c:pt>
                      <c:pt idx="1701">
                        <c:v>0.78</c:v>
                      </c:pt>
                      <c:pt idx="1702">
                        <c:v>0.78</c:v>
                      </c:pt>
                      <c:pt idx="1703">
                        <c:v>0.78</c:v>
                      </c:pt>
                      <c:pt idx="1704">
                        <c:v>0.78</c:v>
                      </c:pt>
                      <c:pt idx="1705">
                        <c:v>0.78</c:v>
                      </c:pt>
                      <c:pt idx="1706">
                        <c:v>0.8</c:v>
                      </c:pt>
                      <c:pt idx="1707">
                        <c:v>0.8</c:v>
                      </c:pt>
                      <c:pt idx="1708">
                        <c:v>0.8</c:v>
                      </c:pt>
                      <c:pt idx="1709">
                        <c:v>0.8</c:v>
                      </c:pt>
                      <c:pt idx="1710">
                        <c:v>0.8</c:v>
                      </c:pt>
                      <c:pt idx="1711">
                        <c:v>0.8</c:v>
                      </c:pt>
                      <c:pt idx="1712">
                        <c:v>0.8</c:v>
                      </c:pt>
                      <c:pt idx="1713">
                        <c:v>0.8</c:v>
                      </c:pt>
                      <c:pt idx="1714">
                        <c:v>0.8</c:v>
                      </c:pt>
                      <c:pt idx="1715">
                        <c:v>0.8</c:v>
                      </c:pt>
                      <c:pt idx="1716">
                        <c:v>0.8</c:v>
                      </c:pt>
                      <c:pt idx="1717">
                        <c:v>0.8</c:v>
                      </c:pt>
                      <c:pt idx="1718">
                        <c:v>0.8</c:v>
                      </c:pt>
                      <c:pt idx="1719">
                        <c:v>0.8</c:v>
                      </c:pt>
                      <c:pt idx="1720">
                        <c:v>0.8</c:v>
                      </c:pt>
                      <c:pt idx="1721">
                        <c:v>0.8</c:v>
                      </c:pt>
                      <c:pt idx="1722">
                        <c:v>0.8</c:v>
                      </c:pt>
                      <c:pt idx="1723">
                        <c:v>0.8</c:v>
                      </c:pt>
                      <c:pt idx="1724">
                        <c:v>0.8</c:v>
                      </c:pt>
                      <c:pt idx="1725">
                        <c:v>0.8</c:v>
                      </c:pt>
                      <c:pt idx="1726">
                        <c:v>0.8</c:v>
                      </c:pt>
                      <c:pt idx="1727">
                        <c:v>0.8</c:v>
                      </c:pt>
                      <c:pt idx="1728">
                        <c:v>0.8</c:v>
                      </c:pt>
                      <c:pt idx="1729">
                        <c:v>0.8</c:v>
                      </c:pt>
                      <c:pt idx="1730">
                        <c:v>0.8</c:v>
                      </c:pt>
                      <c:pt idx="1731">
                        <c:v>0.8</c:v>
                      </c:pt>
                      <c:pt idx="1732">
                        <c:v>0.8</c:v>
                      </c:pt>
                      <c:pt idx="1733">
                        <c:v>0.8</c:v>
                      </c:pt>
                      <c:pt idx="1734">
                        <c:v>0.8</c:v>
                      </c:pt>
                      <c:pt idx="1735">
                        <c:v>0.8</c:v>
                      </c:pt>
                      <c:pt idx="1736">
                        <c:v>0.8</c:v>
                      </c:pt>
                      <c:pt idx="1737">
                        <c:v>0.8</c:v>
                      </c:pt>
                      <c:pt idx="1738">
                        <c:v>0.8</c:v>
                      </c:pt>
                      <c:pt idx="1739">
                        <c:v>0.8</c:v>
                      </c:pt>
                      <c:pt idx="1740">
                        <c:v>0.8</c:v>
                      </c:pt>
                      <c:pt idx="1741">
                        <c:v>0.8</c:v>
                      </c:pt>
                      <c:pt idx="1742">
                        <c:v>0.8</c:v>
                      </c:pt>
                      <c:pt idx="1743">
                        <c:v>0.8</c:v>
                      </c:pt>
                      <c:pt idx="1744">
                        <c:v>0.78</c:v>
                      </c:pt>
                      <c:pt idx="1745">
                        <c:v>0.78</c:v>
                      </c:pt>
                      <c:pt idx="1746">
                        <c:v>0.78</c:v>
                      </c:pt>
                      <c:pt idx="1747">
                        <c:v>0.78</c:v>
                      </c:pt>
                      <c:pt idx="1748">
                        <c:v>0.78</c:v>
                      </c:pt>
                      <c:pt idx="1749">
                        <c:v>0.78</c:v>
                      </c:pt>
                      <c:pt idx="1750">
                        <c:v>0.78</c:v>
                      </c:pt>
                      <c:pt idx="1751">
                        <c:v>0.78</c:v>
                      </c:pt>
                      <c:pt idx="1752">
                        <c:v>0.78</c:v>
                      </c:pt>
                      <c:pt idx="1753">
                        <c:v>0.78</c:v>
                      </c:pt>
                      <c:pt idx="1754">
                        <c:v>0.78</c:v>
                      </c:pt>
                      <c:pt idx="1755">
                        <c:v>0.78</c:v>
                      </c:pt>
                      <c:pt idx="1756">
                        <c:v>0.78</c:v>
                      </c:pt>
                      <c:pt idx="1757">
                        <c:v>0.78</c:v>
                      </c:pt>
                      <c:pt idx="1758">
                        <c:v>0.78</c:v>
                      </c:pt>
                      <c:pt idx="1759">
                        <c:v>0.78</c:v>
                      </c:pt>
                      <c:pt idx="1760">
                        <c:v>0.78</c:v>
                      </c:pt>
                      <c:pt idx="1761">
                        <c:v>0.78</c:v>
                      </c:pt>
                      <c:pt idx="1762">
                        <c:v>0.78</c:v>
                      </c:pt>
                      <c:pt idx="1763">
                        <c:v>0.78</c:v>
                      </c:pt>
                      <c:pt idx="1764">
                        <c:v>0.76</c:v>
                      </c:pt>
                      <c:pt idx="1765">
                        <c:v>0.76</c:v>
                      </c:pt>
                      <c:pt idx="1766">
                        <c:v>0.76</c:v>
                      </c:pt>
                      <c:pt idx="1767">
                        <c:v>0.76</c:v>
                      </c:pt>
                      <c:pt idx="1768">
                        <c:v>0.76</c:v>
                      </c:pt>
                      <c:pt idx="1769">
                        <c:v>0.76</c:v>
                      </c:pt>
                      <c:pt idx="1770">
                        <c:v>0.76</c:v>
                      </c:pt>
                      <c:pt idx="1771">
                        <c:v>0.76</c:v>
                      </c:pt>
                      <c:pt idx="1772">
                        <c:v>0.76</c:v>
                      </c:pt>
                      <c:pt idx="1773">
                        <c:v>0.76</c:v>
                      </c:pt>
                      <c:pt idx="1774">
                        <c:v>0.76</c:v>
                      </c:pt>
                      <c:pt idx="1775">
                        <c:v>0.76</c:v>
                      </c:pt>
                      <c:pt idx="1776">
                        <c:v>0.76</c:v>
                      </c:pt>
                      <c:pt idx="1777">
                        <c:v>0.76</c:v>
                      </c:pt>
                      <c:pt idx="1778">
                        <c:v>0.76</c:v>
                      </c:pt>
                      <c:pt idx="1779">
                        <c:v>0.74</c:v>
                      </c:pt>
                      <c:pt idx="1780">
                        <c:v>0.74</c:v>
                      </c:pt>
                      <c:pt idx="1781">
                        <c:v>0.74</c:v>
                      </c:pt>
                      <c:pt idx="1782">
                        <c:v>0.74</c:v>
                      </c:pt>
                      <c:pt idx="1783">
                        <c:v>0.74</c:v>
                      </c:pt>
                      <c:pt idx="1784">
                        <c:v>0.74</c:v>
                      </c:pt>
                      <c:pt idx="1785">
                        <c:v>0.74</c:v>
                      </c:pt>
                      <c:pt idx="1786">
                        <c:v>0.74</c:v>
                      </c:pt>
                      <c:pt idx="1787">
                        <c:v>0.74</c:v>
                      </c:pt>
                      <c:pt idx="1788">
                        <c:v>0.74</c:v>
                      </c:pt>
                      <c:pt idx="1789">
                        <c:v>0.74</c:v>
                      </c:pt>
                      <c:pt idx="1790">
                        <c:v>0.74</c:v>
                      </c:pt>
                      <c:pt idx="1791">
                        <c:v>0.74</c:v>
                      </c:pt>
                      <c:pt idx="1792">
                        <c:v>0.74</c:v>
                      </c:pt>
                      <c:pt idx="1793">
                        <c:v>0.74</c:v>
                      </c:pt>
                      <c:pt idx="1794">
                        <c:v>0.74</c:v>
                      </c:pt>
                      <c:pt idx="1795">
                        <c:v>0.74</c:v>
                      </c:pt>
                      <c:pt idx="1796">
                        <c:v>0.74</c:v>
                      </c:pt>
                      <c:pt idx="1797">
                        <c:v>0.74</c:v>
                      </c:pt>
                      <c:pt idx="1798">
                        <c:v>0.74</c:v>
                      </c:pt>
                      <c:pt idx="1799">
                        <c:v>0.74</c:v>
                      </c:pt>
                      <c:pt idx="1800">
                        <c:v>0.74</c:v>
                      </c:pt>
                      <c:pt idx="1801">
                        <c:v>0.74</c:v>
                      </c:pt>
                      <c:pt idx="1802">
                        <c:v>0.72</c:v>
                      </c:pt>
                      <c:pt idx="1803">
                        <c:v>0.72</c:v>
                      </c:pt>
                      <c:pt idx="1804">
                        <c:v>0.72</c:v>
                      </c:pt>
                      <c:pt idx="1805">
                        <c:v>0.72</c:v>
                      </c:pt>
                      <c:pt idx="1806">
                        <c:v>0.72</c:v>
                      </c:pt>
                      <c:pt idx="1807">
                        <c:v>0.72</c:v>
                      </c:pt>
                      <c:pt idx="1808">
                        <c:v>0.72</c:v>
                      </c:pt>
                      <c:pt idx="1809">
                        <c:v>0.72</c:v>
                      </c:pt>
                      <c:pt idx="1810">
                        <c:v>0.72</c:v>
                      </c:pt>
                      <c:pt idx="1811">
                        <c:v>0.72</c:v>
                      </c:pt>
                      <c:pt idx="1812">
                        <c:v>0.72</c:v>
                      </c:pt>
                      <c:pt idx="1813">
                        <c:v>0.72</c:v>
                      </c:pt>
                      <c:pt idx="1814">
                        <c:v>0.72</c:v>
                      </c:pt>
                      <c:pt idx="1815">
                        <c:v>0.72</c:v>
                      </c:pt>
                      <c:pt idx="1816">
                        <c:v>0.72</c:v>
                      </c:pt>
                      <c:pt idx="1817">
                        <c:v>0.72</c:v>
                      </c:pt>
                      <c:pt idx="1818">
                        <c:v>0.72</c:v>
                      </c:pt>
                      <c:pt idx="1819">
                        <c:v>0.72</c:v>
                      </c:pt>
                      <c:pt idx="1820">
                        <c:v>0.72</c:v>
                      </c:pt>
                      <c:pt idx="1821">
                        <c:v>0.72</c:v>
                      </c:pt>
                      <c:pt idx="1822">
                        <c:v>0.72</c:v>
                      </c:pt>
                      <c:pt idx="1823">
                        <c:v>0.72</c:v>
                      </c:pt>
                      <c:pt idx="1824">
                        <c:v>0.72</c:v>
                      </c:pt>
                      <c:pt idx="1825">
                        <c:v>0.72</c:v>
                      </c:pt>
                      <c:pt idx="1826">
                        <c:v>0.72</c:v>
                      </c:pt>
                      <c:pt idx="1827">
                        <c:v>0.72</c:v>
                      </c:pt>
                      <c:pt idx="1828">
                        <c:v>0.72</c:v>
                      </c:pt>
                      <c:pt idx="1829">
                        <c:v>0.72</c:v>
                      </c:pt>
                      <c:pt idx="1830">
                        <c:v>0.72</c:v>
                      </c:pt>
                      <c:pt idx="1831">
                        <c:v>0.72</c:v>
                      </c:pt>
                      <c:pt idx="1832">
                        <c:v>0.72</c:v>
                      </c:pt>
                      <c:pt idx="1833">
                        <c:v>0.72</c:v>
                      </c:pt>
                      <c:pt idx="1834">
                        <c:v>0.72</c:v>
                      </c:pt>
                      <c:pt idx="1835">
                        <c:v>0.72</c:v>
                      </c:pt>
                      <c:pt idx="1836">
                        <c:v>0.72</c:v>
                      </c:pt>
                      <c:pt idx="1837">
                        <c:v>0.72</c:v>
                      </c:pt>
                      <c:pt idx="1838">
                        <c:v>0.72</c:v>
                      </c:pt>
                      <c:pt idx="1839">
                        <c:v>0.72</c:v>
                      </c:pt>
                      <c:pt idx="1840">
                        <c:v>0.72</c:v>
                      </c:pt>
                      <c:pt idx="1841">
                        <c:v>0.72</c:v>
                      </c:pt>
                      <c:pt idx="1842">
                        <c:v>0.7</c:v>
                      </c:pt>
                      <c:pt idx="1843">
                        <c:v>0.7</c:v>
                      </c:pt>
                      <c:pt idx="1844">
                        <c:v>0.7</c:v>
                      </c:pt>
                      <c:pt idx="1845">
                        <c:v>0.7</c:v>
                      </c:pt>
                      <c:pt idx="1846">
                        <c:v>0.7</c:v>
                      </c:pt>
                      <c:pt idx="1847">
                        <c:v>0.7</c:v>
                      </c:pt>
                      <c:pt idx="1848">
                        <c:v>0.7</c:v>
                      </c:pt>
                      <c:pt idx="1849">
                        <c:v>0.7</c:v>
                      </c:pt>
                      <c:pt idx="1850">
                        <c:v>0.7</c:v>
                      </c:pt>
                      <c:pt idx="1851">
                        <c:v>0.7</c:v>
                      </c:pt>
                      <c:pt idx="1852">
                        <c:v>0.7</c:v>
                      </c:pt>
                      <c:pt idx="1853">
                        <c:v>0.7</c:v>
                      </c:pt>
                      <c:pt idx="1854">
                        <c:v>0.7</c:v>
                      </c:pt>
                      <c:pt idx="1855">
                        <c:v>0.7</c:v>
                      </c:pt>
                      <c:pt idx="1856">
                        <c:v>0.7</c:v>
                      </c:pt>
                      <c:pt idx="1857">
                        <c:v>0.7</c:v>
                      </c:pt>
                      <c:pt idx="1858">
                        <c:v>0.7</c:v>
                      </c:pt>
                      <c:pt idx="1859">
                        <c:v>0.7</c:v>
                      </c:pt>
                      <c:pt idx="1860">
                        <c:v>0.7</c:v>
                      </c:pt>
                      <c:pt idx="1861">
                        <c:v>0.7</c:v>
                      </c:pt>
                      <c:pt idx="1862">
                        <c:v>0.7</c:v>
                      </c:pt>
                      <c:pt idx="1863">
                        <c:v>0.7</c:v>
                      </c:pt>
                      <c:pt idx="1864">
                        <c:v>0.7</c:v>
                      </c:pt>
                      <c:pt idx="1865">
                        <c:v>0.7</c:v>
                      </c:pt>
                      <c:pt idx="1866">
                        <c:v>0.7</c:v>
                      </c:pt>
                      <c:pt idx="1867">
                        <c:v>0.7</c:v>
                      </c:pt>
                      <c:pt idx="1868">
                        <c:v>0.68</c:v>
                      </c:pt>
                      <c:pt idx="1869">
                        <c:v>0.68</c:v>
                      </c:pt>
                      <c:pt idx="1870">
                        <c:v>0.68</c:v>
                      </c:pt>
                      <c:pt idx="1871">
                        <c:v>0.68</c:v>
                      </c:pt>
                      <c:pt idx="1872">
                        <c:v>0.68</c:v>
                      </c:pt>
                      <c:pt idx="1873">
                        <c:v>0.68</c:v>
                      </c:pt>
                      <c:pt idx="1874">
                        <c:v>0.68</c:v>
                      </c:pt>
                      <c:pt idx="1875">
                        <c:v>0.68</c:v>
                      </c:pt>
                      <c:pt idx="1876">
                        <c:v>0.68</c:v>
                      </c:pt>
                      <c:pt idx="1877">
                        <c:v>0.68</c:v>
                      </c:pt>
                      <c:pt idx="1878">
                        <c:v>0.68</c:v>
                      </c:pt>
                      <c:pt idx="1879">
                        <c:v>0.68</c:v>
                      </c:pt>
                      <c:pt idx="1880">
                        <c:v>0.68</c:v>
                      </c:pt>
                      <c:pt idx="1881">
                        <c:v>0.68</c:v>
                      </c:pt>
                      <c:pt idx="1882">
                        <c:v>0.68</c:v>
                      </c:pt>
                      <c:pt idx="1883">
                        <c:v>0.66</c:v>
                      </c:pt>
                      <c:pt idx="1884">
                        <c:v>0.66</c:v>
                      </c:pt>
                      <c:pt idx="1885">
                        <c:v>0.66</c:v>
                      </c:pt>
                      <c:pt idx="1886">
                        <c:v>0.66</c:v>
                      </c:pt>
                      <c:pt idx="1887">
                        <c:v>0.66</c:v>
                      </c:pt>
                      <c:pt idx="1888">
                        <c:v>0.66</c:v>
                      </c:pt>
                      <c:pt idx="1889">
                        <c:v>0.66</c:v>
                      </c:pt>
                      <c:pt idx="1890">
                        <c:v>0.66</c:v>
                      </c:pt>
                      <c:pt idx="1891">
                        <c:v>0.66</c:v>
                      </c:pt>
                      <c:pt idx="1892">
                        <c:v>0.66</c:v>
                      </c:pt>
                      <c:pt idx="1893">
                        <c:v>0.66</c:v>
                      </c:pt>
                      <c:pt idx="1894">
                        <c:v>0.66</c:v>
                      </c:pt>
                      <c:pt idx="1895">
                        <c:v>0.66</c:v>
                      </c:pt>
                      <c:pt idx="1896">
                        <c:v>0.66</c:v>
                      </c:pt>
                      <c:pt idx="1897">
                        <c:v>0.66</c:v>
                      </c:pt>
                      <c:pt idx="1898">
                        <c:v>0.66</c:v>
                      </c:pt>
                      <c:pt idx="1899">
                        <c:v>0.66</c:v>
                      </c:pt>
                      <c:pt idx="1900">
                        <c:v>0.66</c:v>
                      </c:pt>
                      <c:pt idx="1901">
                        <c:v>0.66</c:v>
                      </c:pt>
                      <c:pt idx="1902">
                        <c:v>0.64</c:v>
                      </c:pt>
                      <c:pt idx="1903">
                        <c:v>0.64</c:v>
                      </c:pt>
                      <c:pt idx="1904">
                        <c:v>0.64</c:v>
                      </c:pt>
                      <c:pt idx="1905">
                        <c:v>0.64</c:v>
                      </c:pt>
                      <c:pt idx="1906">
                        <c:v>0.64</c:v>
                      </c:pt>
                      <c:pt idx="1907">
                        <c:v>0.64</c:v>
                      </c:pt>
                      <c:pt idx="1908">
                        <c:v>0.64</c:v>
                      </c:pt>
                      <c:pt idx="1909">
                        <c:v>0.64</c:v>
                      </c:pt>
                      <c:pt idx="1910">
                        <c:v>0.64</c:v>
                      </c:pt>
                      <c:pt idx="1911">
                        <c:v>0.64</c:v>
                      </c:pt>
                      <c:pt idx="1912">
                        <c:v>0.64</c:v>
                      </c:pt>
                      <c:pt idx="1913">
                        <c:v>0.62</c:v>
                      </c:pt>
                      <c:pt idx="1914">
                        <c:v>0.62</c:v>
                      </c:pt>
                      <c:pt idx="1915">
                        <c:v>0.62</c:v>
                      </c:pt>
                      <c:pt idx="1916">
                        <c:v>0.62</c:v>
                      </c:pt>
                      <c:pt idx="1917">
                        <c:v>0.62</c:v>
                      </c:pt>
                      <c:pt idx="1918">
                        <c:v>0.62</c:v>
                      </c:pt>
                      <c:pt idx="1919">
                        <c:v>0.62</c:v>
                      </c:pt>
                      <c:pt idx="1920">
                        <c:v>0.62</c:v>
                      </c:pt>
                      <c:pt idx="1921">
                        <c:v>0.62</c:v>
                      </c:pt>
                      <c:pt idx="1922">
                        <c:v>0.62</c:v>
                      </c:pt>
                      <c:pt idx="1923">
                        <c:v>0.62</c:v>
                      </c:pt>
                      <c:pt idx="1924">
                        <c:v>0.62</c:v>
                      </c:pt>
                      <c:pt idx="1925">
                        <c:v>0.62</c:v>
                      </c:pt>
                      <c:pt idx="1926">
                        <c:v>0.62</c:v>
                      </c:pt>
                      <c:pt idx="1927">
                        <c:v>0.62</c:v>
                      </c:pt>
                      <c:pt idx="1928">
                        <c:v>0.62</c:v>
                      </c:pt>
                      <c:pt idx="1929">
                        <c:v>0.62</c:v>
                      </c:pt>
                      <c:pt idx="1930">
                        <c:v>0.62</c:v>
                      </c:pt>
                      <c:pt idx="1931">
                        <c:v>0.62</c:v>
                      </c:pt>
                      <c:pt idx="1932">
                        <c:v>0.62</c:v>
                      </c:pt>
                      <c:pt idx="1933">
                        <c:v>0.62</c:v>
                      </c:pt>
                      <c:pt idx="1934">
                        <c:v>0.62</c:v>
                      </c:pt>
                      <c:pt idx="1935">
                        <c:v>0.62</c:v>
                      </c:pt>
                      <c:pt idx="1936">
                        <c:v>0.62</c:v>
                      </c:pt>
                      <c:pt idx="1937">
                        <c:v>0.62</c:v>
                      </c:pt>
                      <c:pt idx="1938">
                        <c:v>0.62</c:v>
                      </c:pt>
                      <c:pt idx="1939">
                        <c:v>0.62</c:v>
                      </c:pt>
                      <c:pt idx="1940">
                        <c:v>0.62</c:v>
                      </c:pt>
                      <c:pt idx="1941">
                        <c:v>0.62</c:v>
                      </c:pt>
                      <c:pt idx="1942">
                        <c:v>0.62</c:v>
                      </c:pt>
                      <c:pt idx="1943">
                        <c:v>0.62</c:v>
                      </c:pt>
                      <c:pt idx="1944">
                        <c:v>0.62</c:v>
                      </c:pt>
                      <c:pt idx="1945">
                        <c:v>0.62</c:v>
                      </c:pt>
                      <c:pt idx="1946">
                        <c:v>0.62</c:v>
                      </c:pt>
                      <c:pt idx="1947">
                        <c:v>0.62</c:v>
                      </c:pt>
                      <c:pt idx="1948">
                        <c:v>0.62</c:v>
                      </c:pt>
                      <c:pt idx="1949">
                        <c:v>0.62</c:v>
                      </c:pt>
                      <c:pt idx="1950">
                        <c:v>0.62</c:v>
                      </c:pt>
                      <c:pt idx="1951">
                        <c:v>0.6</c:v>
                      </c:pt>
                      <c:pt idx="1952">
                        <c:v>0.6</c:v>
                      </c:pt>
                      <c:pt idx="1953">
                        <c:v>0.6</c:v>
                      </c:pt>
                      <c:pt idx="1954">
                        <c:v>0.6</c:v>
                      </c:pt>
                      <c:pt idx="1955">
                        <c:v>0.6</c:v>
                      </c:pt>
                      <c:pt idx="1956">
                        <c:v>0.6</c:v>
                      </c:pt>
                      <c:pt idx="1957">
                        <c:v>0.6</c:v>
                      </c:pt>
                      <c:pt idx="1958">
                        <c:v>0.6</c:v>
                      </c:pt>
                      <c:pt idx="1959">
                        <c:v>0.6</c:v>
                      </c:pt>
                      <c:pt idx="1960">
                        <c:v>0.6</c:v>
                      </c:pt>
                      <c:pt idx="1961">
                        <c:v>0.6</c:v>
                      </c:pt>
                      <c:pt idx="1962">
                        <c:v>0.6</c:v>
                      </c:pt>
                      <c:pt idx="1963">
                        <c:v>0.6</c:v>
                      </c:pt>
                      <c:pt idx="1964">
                        <c:v>0.6</c:v>
                      </c:pt>
                      <c:pt idx="1965">
                        <c:v>0.6</c:v>
                      </c:pt>
                      <c:pt idx="1966">
                        <c:v>0.6</c:v>
                      </c:pt>
                      <c:pt idx="1967">
                        <c:v>0.6</c:v>
                      </c:pt>
                      <c:pt idx="1968">
                        <c:v>0.6</c:v>
                      </c:pt>
                      <c:pt idx="1969">
                        <c:v>0.6</c:v>
                      </c:pt>
                      <c:pt idx="1970">
                        <c:v>0.6</c:v>
                      </c:pt>
                      <c:pt idx="1971">
                        <c:v>0.6</c:v>
                      </c:pt>
                      <c:pt idx="1972">
                        <c:v>0.6</c:v>
                      </c:pt>
                      <c:pt idx="1973">
                        <c:v>0.6</c:v>
                      </c:pt>
                      <c:pt idx="1974">
                        <c:v>0.6</c:v>
                      </c:pt>
                      <c:pt idx="1975">
                        <c:v>0.6</c:v>
                      </c:pt>
                      <c:pt idx="1976">
                        <c:v>0.6</c:v>
                      </c:pt>
                      <c:pt idx="1977">
                        <c:v>0.6</c:v>
                      </c:pt>
                      <c:pt idx="1978">
                        <c:v>0.6</c:v>
                      </c:pt>
                      <c:pt idx="1979">
                        <c:v>0.6</c:v>
                      </c:pt>
                      <c:pt idx="1980">
                        <c:v>0.6</c:v>
                      </c:pt>
                      <c:pt idx="1981">
                        <c:v>0.6</c:v>
                      </c:pt>
                      <c:pt idx="1982">
                        <c:v>0.6</c:v>
                      </c:pt>
                      <c:pt idx="1983">
                        <c:v>0.6</c:v>
                      </c:pt>
                      <c:pt idx="1984">
                        <c:v>0.6</c:v>
                      </c:pt>
                      <c:pt idx="1985">
                        <c:v>0.6</c:v>
                      </c:pt>
                      <c:pt idx="1986">
                        <c:v>0.6</c:v>
                      </c:pt>
                      <c:pt idx="1987">
                        <c:v>0.6</c:v>
                      </c:pt>
                      <c:pt idx="1988">
                        <c:v>0.6</c:v>
                      </c:pt>
                      <c:pt idx="1989">
                        <c:v>0.6</c:v>
                      </c:pt>
                      <c:pt idx="1990">
                        <c:v>0.6</c:v>
                      </c:pt>
                      <c:pt idx="1991">
                        <c:v>0.6</c:v>
                      </c:pt>
                      <c:pt idx="1992">
                        <c:v>0.6</c:v>
                      </c:pt>
                      <c:pt idx="1993">
                        <c:v>0.6</c:v>
                      </c:pt>
                      <c:pt idx="1994">
                        <c:v>0.6</c:v>
                      </c:pt>
                      <c:pt idx="1995">
                        <c:v>0.6</c:v>
                      </c:pt>
                      <c:pt idx="1996">
                        <c:v>0.6</c:v>
                      </c:pt>
                      <c:pt idx="1997">
                        <c:v>0.6</c:v>
                      </c:pt>
                      <c:pt idx="1998">
                        <c:v>0.6</c:v>
                      </c:pt>
                      <c:pt idx="1999">
                        <c:v>0.6</c:v>
                      </c:pt>
                      <c:pt idx="2000">
                        <c:v>0.6</c:v>
                      </c:pt>
                      <c:pt idx="2001">
                        <c:v>0.6</c:v>
                      </c:pt>
                      <c:pt idx="2002">
                        <c:v>0.6</c:v>
                      </c:pt>
                      <c:pt idx="2003">
                        <c:v>0.6</c:v>
                      </c:pt>
                      <c:pt idx="2004">
                        <c:v>0.6</c:v>
                      </c:pt>
                      <c:pt idx="2005">
                        <c:v>0.6</c:v>
                      </c:pt>
                      <c:pt idx="2006">
                        <c:v>0.57999999999999996</c:v>
                      </c:pt>
                      <c:pt idx="2007">
                        <c:v>0.57999999999999996</c:v>
                      </c:pt>
                      <c:pt idx="2008">
                        <c:v>0.57999999999999996</c:v>
                      </c:pt>
                      <c:pt idx="2009">
                        <c:v>0.57999999999999996</c:v>
                      </c:pt>
                      <c:pt idx="2010">
                        <c:v>0.57999999999999996</c:v>
                      </c:pt>
                      <c:pt idx="2011">
                        <c:v>0.57999999999999996</c:v>
                      </c:pt>
                      <c:pt idx="2012">
                        <c:v>0.57999999999999996</c:v>
                      </c:pt>
                      <c:pt idx="2013">
                        <c:v>0.57999999999999996</c:v>
                      </c:pt>
                      <c:pt idx="2014">
                        <c:v>0.57999999999999996</c:v>
                      </c:pt>
                      <c:pt idx="2015">
                        <c:v>0.57999999999999996</c:v>
                      </c:pt>
                      <c:pt idx="2016">
                        <c:v>0.57999999999999996</c:v>
                      </c:pt>
                      <c:pt idx="2017">
                        <c:v>0.57999999999999996</c:v>
                      </c:pt>
                      <c:pt idx="2018">
                        <c:v>0.57999999999999996</c:v>
                      </c:pt>
                      <c:pt idx="2019">
                        <c:v>0.57999999999999996</c:v>
                      </c:pt>
                      <c:pt idx="2020">
                        <c:v>0.5799999999999999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B9E5-C847-8918-228E48929D16}"/>
                  </c:ext>
                </c:extLst>
              </c15:ser>
            </c15:filteredScatterSeries>
            <c15:filteredScatterSeries>
              <c15:ser>
                <c:idx val="2"/>
                <c:order val="9"/>
                <c:tx>
                  <c:v>15RB</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I$2:$I$1783</c15:sqref>
                        </c15:formulaRef>
                      </c:ext>
                    </c:extLst>
                    <c:numCache>
                      <c:formatCode>General</c:formatCode>
                      <c:ptCount val="178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04</c:v>
                      </c:pt>
                      <c:pt idx="20">
                        <c:v>0.04</c:v>
                      </c:pt>
                      <c:pt idx="21">
                        <c:v>0.06</c:v>
                      </c:pt>
                      <c:pt idx="22">
                        <c:v>0.08</c:v>
                      </c:pt>
                      <c:pt idx="23">
                        <c:v>0.12</c:v>
                      </c:pt>
                      <c:pt idx="24">
                        <c:v>0.16</c:v>
                      </c:pt>
                      <c:pt idx="25">
                        <c:v>0.2</c:v>
                      </c:pt>
                      <c:pt idx="26">
                        <c:v>0.24</c:v>
                      </c:pt>
                      <c:pt idx="27">
                        <c:v>0.3</c:v>
                      </c:pt>
                      <c:pt idx="28">
                        <c:v>0.34</c:v>
                      </c:pt>
                      <c:pt idx="29">
                        <c:v>0.34</c:v>
                      </c:pt>
                      <c:pt idx="30">
                        <c:v>0.4</c:v>
                      </c:pt>
                      <c:pt idx="31">
                        <c:v>0.48</c:v>
                      </c:pt>
                      <c:pt idx="32">
                        <c:v>0.54</c:v>
                      </c:pt>
                      <c:pt idx="33">
                        <c:v>0.62</c:v>
                      </c:pt>
                      <c:pt idx="34">
                        <c:v>0.7</c:v>
                      </c:pt>
                      <c:pt idx="35">
                        <c:v>0.78</c:v>
                      </c:pt>
                      <c:pt idx="36">
                        <c:v>0.86</c:v>
                      </c:pt>
                      <c:pt idx="37">
                        <c:v>0.94</c:v>
                      </c:pt>
                      <c:pt idx="38">
                        <c:v>0.94</c:v>
                      </c:pt>
                      <c:pt idx="39">
                        <c:v>1.04</c:v>
                      </c:pt>
                      <c:pt idx="40">
                        <c:v>1.1200000000000001</c:v>
                      </c:pt>
                      <c:pt idx="41">
                        <c:v>1.2</c:v>
                      </c:pt>
                      <c:pt idx="42">
                        <c:v>1.3</c:v>
                      </c:pt>
                      <c:pt idx="43">
                        <c:v>1.4</c:v>
                      </c:pt>
                      <c:pt idx="44">
                        <c:v>1.48</c:v>
                      </c:pt>
                      <c:pt idx="45">
                        <c:v>1.58</c:v>
                      </c:pt>
                      <c:pt idx="46">
                        <c:v>1.66</c:v>
                      </c:pt>
                      <c:pt idx="47">
                        <c:v>1.76</c:v>
                      </c:pt>
                      <c:pt idx="48">
                        <c:v>1.76</c:v>
                      </c:pt>
                      <c:pt idx="49">
                        <c:v>1.86</c:v>
                      </c:pt>
                      <c:pt idx="50">
                        <c:v>1.96</c:v>
                      </c:pt>
                      <c:pt idx="51">
                        <c:v>2.04</c:v>
                      </c:pt>
                      <c:pt idx="52">
                        <c:v>2.14</c:v>
                      </c:pt>
                      <c:pt idx="53">
                        <c:v>2.2400000000000002</c:v>
                      </c:pt>
                      <c:pt idx="54">
                        <c:v>2.34</c:v>
                      </c:pt>
                      <c:pt idx="55">
                        <c:v>2.44</c:v>
                      </c:pt>
                      <c:pt idx="56">
                        <c:v>2.54</c:v>
                      </c:pt>
                      <c:pt idx="57">
                        <c:v>2.54</c:v>
                      </c:pt>
                      <c:pt idx="58">
                        <c:v>2.62</c:v>
                      </c:pt>
                      <c:pt idx="59">
                        <c:v>2.72</c:v>
                      </c:pt>
                      <c:pt idx="60">
                        <c:v>2.82</c:v>
                      </c:pt>
                      <c:pt idx="61">
                        <c:v>2.92</c:v>
                      </c:pt>
                      <c:pt idx="62">
                        <c:v>3.02</c:v>
                      </c:pt>
                      <c:pt idx="63">
                        <c:v>3.12</c:v>
                      </c:pt>
                      <c:pt idx="64">
                        <c:v>3.22</c:v>
                      </c:pt>
                      <c:pt idx="65">
                        <c:v>3.22</c:v>
                      </c:pt>
                      <c:pt idx="66">
                        <c:v>3.32</c:v>
                      </c:pt>
                      <c:pt idx="67">
                        <c:v>3.42</c:v>
                      </c:pt>
                      <c:pt idx="68">
                        <c:v>3.52</c:v>
                      </c:pt>
                      <c:pt idx="69">
                        <c:v>3.62</c:v>
                      </c:pt>
                      <c:pt idx="70">
                        <c:v>3.72</c:v>
                      </c:pt>
                      <c:pt idx="71">
                        <c:v>3.82</c:v>
                      </c:pt>
                      <c:pt idx="72">
                        <c:v>3.92</c:v>
                      </c:pt>
                      <c:pt idx="73">
                        <c:v>4.0199999999999996</c:v>
                      </c:pt>
                      <c:pt idx="74">
                        <c:v>4.0999999999999996</c:v>
                      </c:pt>
                      <c:pt idx="75">
                        <c:v>4.2</c:v>
                      </c:pt>
                      <c:pt idx="76">
                        <c:v>4.2</c:v>
                      </c:pt>
                      <c:pt idx="77">
                        <c:v>4.3</c:v>
                      </c:pt>
                      <c:pt idx="78">
                        <c:v>4.38</c:v>
                      </c:pt>
                      <c:pt idx="79">
                        <c:v>4.4800000000000004</c:v>
                      </c:pt>
                      <c:pt idx="80">
                        <c:v>4.5599999999999996</c:v>
                      </c:pt>
                      <c:pt idx="81">
                        <c:v>4.6399999999999997</c:v>
                      </c:pt>
                      <c:pt idx="82">
                        <c:v>4.74</c:v>
                      </c:pt>
                      <c:pt idx="83">
                        <c:v>4.8199999999999976</c:v>
                      </c:pt>
                      <c:pt idx="84">
                        <c:v>4.8199999999999976</c:v>
                      </c:pt>
                      <c:pt idx="85">
                        <c:v>4.9000000000000004</c:v>
                      </c:pt>
                      <c:pt idx="86">
                        <c:v>4.9800000000000004</c:v>
                      </c:pt>
                      <c:pt idx="87">
                        <c:v>5.0599999999999996</c:v>
                      </c:pt>
                      <c:pt idx="88">
                        <c:v>5.14</c:v>
                      </c:pt>
                      <c:pt idx="89">
                        <c:v>5.2</c:v>
                      </c:pt>
                      <c:pt idx="90">
                        <c:v>5.28</c:v>
                      </c:pt>
                      <c:pt idx="91">
                        <c:v>5.3599999999999977</c:v>
                      </c:pt>
                      <c:pt idx="92">
                        <c:v>5.44</c:v>
                      </c:pt>
                      <c:pt idx="93">
                        <c:v>5.5</c:v>
                      </c:pt>
                      <c:pt idx="94">
                        <c:v>5.5</c:v>
                      </c:pt>
                      <c:pt idx="95">
                        <c:v>5.58</c:v>
                      </c:pt>
                      <c:pt idx="96">
                        <c:v>5.64</c:v>
                      </c:pt>
                      <c:pt idx="97">
                        <c:v>5.72</c:v>
                      </c:pt>
                      <c:pt idx="98">
                        <c:v>5.78</c:v>
                      </c:pt>
                      <c:pt idx="99">
                        <c:v>5.8599999999999977</c:v>
                      </c:pt>
                      <c:pt idx="100">
                        <c:v>5.92</c:v>
                      </c:pt>
                      <c:pt idx="101">
                        <c:v>5.98</c:v>
                      </c:pt>
                      <c:pt idx="102">
                        <c:v>6.06</c:v>
                      </c:pt>
                      <c:pt idx="103">
                        <c:v>6.1199999999999983</c:v>
                      </c:pt>
                      <c:pt idx="104">
                        <c:v>6.1199999999999983</c:v>
                      </c:pt>
                      <c:pt idx="105">
                        <c:v>6.18</c:v>
                      </c:pt>
                      <c:pt idx="106">
                        <c:v>6.24</c:v>
                      </c:pt>
                      <c:pt idx="107">
                        <c:v>6.3</c:v>
                      </c:pt>
                      <c:pt idx="108">
                        <c:v>6.3599999999999977</c:v>
                      </c:pt>
                      <c:pt idx="109">
                        <c:v>6.42</c:v>
                      </c:pt>
                      <c:pt idx="110">
                        <c:v>6.48</c:v>
                      </c:pt>
                      <c:pt idx="111">
                        <c:v>6.54</c:v>
                      </c:pt>
                      <c:pt idx="112">
                        <c:v>6.54</c:v>
                      </c:pt>
                      <c:pt idx="113">
                        <c:v>6.6</c:v>
                      </c:pt>
                      <c:pt idx="114">
                        <c:v>6.6599999999999984</c:v>
                      </c:pt>
                      <c:pt idx="115">
                        <c:v>6.72</c:v>
                      </c:pt>
                      <c:pt idx="116">
                        <c:v>6.8</c:v>
                      </c:pt>
                      <c:pt idx="117">
                        <c:v>6.8599999999999977</c:v>
                      </c:pt>
                      <c:pt idx="118">
                        <c:v>6.92</c:v>
                      </c:pt>
                      <c:pt idx="119">
                        <c:v>6.98</c:v>
                      </c:pt>
                      <c:pt idx="120">
                        <c:v>7.04</c:v>
                      </c:pt>
                      <c:pt idx="121">
                        <c:v>7.1199999999999983</c:v>
                      </c:pt>
                      <c:pt idx="122">
                        <c:v>7.1199999999999983</c:v>
                      </c:pt>
                      <c:pt idx="123">
                        <c:v>7.18</c:v>
                      </c:pt>
                      <c:pt idx="124">
                        <c:v>7.24</c:v>
                      </c:pt>
                      <c:pt idx="125">
                        <c:v>7.3199999999999976</c:v>
                      </c:pt>
                      <c:pt idx="126">
                        <c:v>7.38</c:v>
                      </c:pt>
                      <c:pt idx="127">
                        <c:v>7.44</c:v>
                      </c:pt>
                      <c:pt idx="128">
                        <c:v>7.52</c:v>
                      </c:pt>
                      <c:pt idx="129">
                        <c:v>7.58</c:v>
                      </c:pt>
                      <c:pt idx="130">
                        <c:v>7.6599999999999984</c:v>
                      </c:pt>
                      <c:pt idx="131">
                        <c:v>7.72</c:v>
                      </c:pt>
                      <c:pt idx="132">
                        <c:v>7.72</c:v>
                      </c:pt>
                      <c:pt idx="133">
                        <c:v>7.8</c:v>
                      </c:pt>
                      <c:pt idx="134">
                        <c:v>7.8599999999999977</c:v>
                      </c:pt>
                      <c:pt idx="135">
                        <c:v>7.94</c:v>
                      </c:pt>
                      <c:pt idx="136">
                        <c:v>8</c:v>
                      </c:pt>
                      <c:pt idx="137">
                        <c:v>8.08</c:v>
                      </c:pt>
                      <c:pt idx="138">
                        <c:v>8.14</c:v>
                      </c:pt>
                      <c:pt idx="139">
                        <c:v>8.2200000000000006</c:v>
                      </c:pt>
                      <c:pt idx="140">
                        <c:v>8.2800000000000011</c:v>
                      </c:pt>
                      <c:pt idx="141">
                        <c:v>8.2800000000000011</c:v>
                      </c:pt>
                      <c:pt idx="142">
                        <c:v>8.36</c:v>
                      </c:pt>
                      <c:pt idx="143">
                        <c:v>8.44</c:v>
                      </c:pt>
                      <c:pt idx="144">
                        <c:v>8.5</c:v>
                      </c:pt>
                      <c:pt idx="145">
                        <c:v>8.58</c:v>
                      </c:pt>
                      <c:pt idx="146">
                        <c:v>8.66</c:v>
                      </c:pt>
                      <c:pt idx="147">
                        <c:v>8.7200000000000006</c:v>
                      </c:pt>
                      <c:pt idx="148">
                        <c:v>8.7200000000000006</c:v>
                      </c:pt>
                      <c:pt idx="149">
                        <c:v>8.8800000000000008</c:v>
                      </c:pt>
                      <c:pt idx="150">
                        <c:v>8.8800000000000008</c:v>
                      </c:pt>
                      <c:pt idx="151">
                        <c:v>8.9600000000000026</c:v>
                      </c:pt>
                      <c:pt idx="152">
                        <c:v>9.02</c:v>
                      </c:pt>
                      <c:pt idx="153">
                        <c:v>9.1</c:v>
                      </c:pt>
                      <c:pt idx="154">
                        <c:v>9.16</c:v>
                      </c:pt>
                      <c:pt idx="155">
                        <c:v>9.24</c:v>
                      </c:pt>
                      <c:pt idx="156">
                        <c:v>9.32</c:v>
                      </c:pt>
                      <c:pt idx="157">
                        <c:v>9.3800000000000008</c:v>
                      </c:pt>
                      <c:pt idx="158">
                        <c:v>9.4600000000000026</c:v>
                      </c:pt>
                      <c:pt idx="159">
                        <c:v>9.52</c:v>
                      </c:pt>
                      <c:pt idx="160">
                        <c:v>9.52</c:v>
                      </c:pt>
                      <c:pt idx="161">
                        <c:v>9.6</c:v>
                      </c:pt>
                      <c:pt idx="162">
                        <c:v>9.66</c:v>
                      </c:pt>
                      <c:pt idx="163">
                        <c:v>9.7200000000000006</c:v>
                      </c:pt>
                      <c:pt idx="164">
                        <c:v>9.8000000000000007</c:v>
                      </c:pt>
                      <c:pt idx="165">
                        <c:v>9.86</c:v>
                      </c:pt>
                      <c:pt idx="166">
                        <c:v>9.92</c:v>
                      </c:pt>
                      <c:pt idx="167">
                        <c:v>10</c:v>
                      </c:pt>
                      <c:pt idx="168">
                        <c:v>10.06</c:v>
                      </c:pt>
                      <c:pt idx="169">
                        <c:v>10.06</c:v>
                      </c:pt>
                      <c:pt idx="170">
                        <c:v>10.14</c:v>
                      </c:pt>
                      <c:pt idx="171">
                        <c:v>10.199999999999999</c:v>
                      </c:pt>
                      <c:pt idx="172">
                        <c:v>10.26</c:v>
                      </c:pt>
                      <c:pt idx="173">
                        <c:v>10.34</c:v>
                      </c:pt>
                      <c:pt idx="174">
                        <c:v>10.4</c:v>
                      </c:pt>
                      <c:pt idx="175">
                        <c:v>10.48</c:v>
                      </c:pt>
                      <c:pt idx="176">
                        <c:v>10.56</c:v>
                      </c:pt>
                      <c:pt idx="177">
                        <c:v>10.56</c:v>
                      </c:pt>
                      <c:pt idx="178">
                        <c:v>10.62</c:v>
                      </c:pt>
                      <c:pt idx="179">
                        <c:v>10.7</c:v>
                      </c:pt>
                      <c:pt idx="180">
                        <c:v>10.78</c:v>
                      </c:pt>
                      <c:pt idx="181">
                        <c:v>10.84</c:v>
                      </c:pt>
                      <c:pt idx="182">
                        <c:v>10.92</c:v>
                      </c:pt>
                      <c:pt idx="183">
                        <c:v>11</c:v>
                      </c:pt>
                      <c:pt idx="184">
                        <c:v>11.06</c:v>
                      </c:pt>
                      <c:pt idx="185">
                        <c:v>11.06</c:v>
                      </c:pt>
                      <c:pt idx="186">
                        <c:v>11.14</c:v>
                      </c:pt>
                      <c:pt idx="187">
                        <c:v>11.3</c:v>
                      </c:pt>
                      <c:pt idx="188">
                        <c:v>11.3</c:v>
                      </c:pt>
                      <c:pt idx="189">
                        <c:v>11.36</c:v>
                      </c:pt>
                      <c:pt idx="190">
                        <c:v>11.44</c:v>
                      </c:pt>
                      <c:pt idx="191">
                        <c:v>11.52</c:v>
                      </c:pt>
                      <c:pt idx="192">
                        <c:v>11.58</c:v>
                      </c:pt>
                      <c:pt idx="193">
                        <c:v>11.66</c:v>
                      </c:pt>
                      <c:pt idx="194">
                        <c:v>11.74</c:v>
                      </c:pt>
                      <c:pt idx="195">
                        <c:v>11.8</c:v>
                      </c:pt>
                      <c:pt idx="196">
                        <c:v>11.88</c:v>
                      </c:pt>
                      <c:pt idx="197">
                        <c:v>11.88</c:v>
                      </c:pt>
                      <c:pt idx="198">
                        <c:v>11.96</c:v>
                      </c:pt>
                      <c:pt idx="199">
                        <c:v>12.02</c:v>
                      </c:pt>
                      <c:pt idx="200">
                        <c:v>12.1</c:v>
                      </c:pt>
                      <c:pt idx="201">
                        <c:v>12.18</c:v>
                      </c:pt>
                      <c:pt idx="202">
                        <c:v>12.24</c:v>
                      </c:pt>
                      <c:pt idx="203">
                        <c:v>12.32</c:v>
                      </c:pt>
                      <c:pt idx="204">
                        <c:v>12.38</c:v>
                      </c:pt>
                      <c:pt idx="205">
                        <c:v>12.46</c:v>
                      </c:pt>
                      <c:pt idx="206">
                        <c:v>12.46</c:v>
                      </c:pt>
                      <c:pt idx="207">
                        <c:v>12.54</c:v>
                      </c:pt>
                      <c:pt idx="208">
                        <c:v>12.6</c:v>
                      </c:pt>
                      <c:pt idx="209">
                        <c:v>12.68</c:v>
                      </c:pt>
                      <c:pt idx="210">
                        <c:v>12.74</c:v>
                      </c:pt>
                      <c:pt idx="211">
                        <c:v>12.82</c:v>
                      </c:pt>
                      <c:pt idx="212">
                        <c:v>12.88</c:v>
                      </c:pt>
                      <c:pt idx="213">
                        <c:v>12.94</c:v>
                      </c:pt>
                      <c:pt idx="214">
                        <c:v>13</c:v>
                      </c:pt>
                      <c:pt idx="215">
                        <c:v>13</c:v>
                      </c:pt>
                      <c:pt idx="216">
                        <c:v>13.06</c:v>
                      </c:pt>
                      <c:pt idx="217">
                        <c:v>13.12</c:v>
                      </c:pt>
                      <c:pt idx="218">
                        <c:v>13.18</c:v>
                      </c:pt>
                      <c:pt idx="219">
                        <c:v>13.24</c:v>
                      </c:pt>
                      <c:pt idx="220">
                        <c:v>13.28</c:v>
                      </c:pt>
                      <c:pt idx="221">
                        <c:v>13.34</c:v>
                      </c:pt>
                      <c:pt idx="222">
                        <c:v>13.4</c:v>
                      </c:pt>
                      <c:pt idx="223">
                        <c:v>13.46</c:v>
                      </c:pt>
                      <c:pt idx="224">
                        <c:v>13.5</c:v>
                      </c:pt>
                      <c:pt idx="225">
                        <c:v>13.5</c:v>
                      </c:pt>
                      <c:pt idx="226">
                        <c:v>13.56</c:v>
                      </c:pt>
                      <c:pt idx="227">
                        <c:v>13.62</c:v>
                      </c:pt>
                      <c:pt idx="228">
                        <c:v>13.68</c:v>
                      </c:pt>
                      <c:pt idx="229">
                        <c:v>13.76</c:v>
                      </c:pt>
                      <c:pt idx="230">
                        <c:v>13.82</c:v>
                      </c:pt>
                      <c:pt idx="231">
                        <c:v>13.88</c:v>
                      </c:pt>
                      <c:pt idx="232">
                        <c:v>13.94</c:v>
                      </c:pt>
                      <c:pt idx="233">
                        <c:v>14.02</c:v>
                      </c:pt>
                      <c:pt idx="234">
                        <c:v>14.02</c:v>
                      </c:pt>
                      <c:pt idx="235">
                        <c:v>14.08</c:v>
                      </c:pt>
                      <c:pt idx="236">
                        <c:v>14.14</c:v>
                      </c:pt>
                      <c:pt idx="237">
                        <c:v>14.2</c:v>
                      </c:pt>
                      <c:pt idx="238">
                        <c:v>14.28</c:v>
                      </c:pt>
                      <c:pt idx="239">
                        <c:v>14.34</c:v>
                      </c:pt>
                      <c:pt idx="240">
                        <c:v>14.4</c:v>
                      </c:pt>
                      <c:pt idx="241">
                        <c:v>14.46</c:v>
                      </c:pt>
                      <c:pt idx="242">
                        <c:v>14.52</c:v>
                      </c:pt>
                      <c:pt idx="243">
                        <c:v>14.58</c:v>
                      </c:pt>
                      <c:pt idx="244">
                        <c:v>14.58</c:v>
                      </c:pt>
                      <c:pt idx="245">
                        <c:v>14.64</c:v>
                      </c:pt>
                      <c:pt idx="246">
                        <c:v>14.7</c:v>
                      </c:pt>
                      <c:pt idx="247">
                        <c:v>14.74</c:v>
                      </c:pt>
                      <c:pt idx="248">
                        <c:v>14.8</c:v>
                      </c:pt>
                      <c:pt idx="249">
                        <c:v>14.86</c:v>
                      </c:pt>
                      <c:pt idx="250">
                        <c:v>14.9</c:v>
                      </c:pt>
                      <c:pt idx="251">
                        <c:v>14.96</c:v>
                      </c:pt>
                      <c:pt idx="252">
                        <c:v>14.96</c:v>
                      </c:pt>
                      <c:pt idx="253">
                        <c:v>15.02</c:v>
                      </c:pt>
                      <c:pt idx="254">
                        <c:v>15.06</c:v>
                      </c:pt>
                      <c:pt idx="255">
                        <c:v>15.12</c:v>
                      </c:pt>
                      <c:pt idx="256">
                        <c:v>15.18</c:v>
                      </c:pt>
                      <c:pt idx="257">
                        <c:v>15.22</c:v>
                      </c:pt>
                      <c:pt idx="258">
                        <c:v>15.28</c:v>
                      </c:pt>
                      <c:pt idx="259">
                        <c:v>15.32</c:v>
                      </c:pt>
                      <c:pt idx="260">
                        <c:v>15.38</c:v>
                      </c:pt>
                      <c:pt idx="261">
                        <c:v>15.42</c:v>
                      </c:pt>
                      <c:pt idx="262">
                        <c:v>15.48</c:v>
                      </c:pt>
                      <c:pt idx="263">
                        <c:v>15.48</c:v>
                      </c:pt>
                      <c:pt idx="264">
                        <c:v>15.54</c:v>
                      </c:pt>
                      <c:pt idx="265">
                        <c:v>15.58</c:v>
                      </c:pt>
                      <c:pt idx="266">
                        <c:v>15.62</c:v>
                      </c:pt>
                      <c:pt idx="267">
                        <c:v>15.68</c:v>
                      </c:pt>
                      <c:pt idx="268">
                        <c:v>15.72</c:v>
                      </c:pt>
                      <c:pt idx="269">
                        <c:v>15.76</c:v>
                      </c:pt>
                      <c:pt idx="270">
                        <c:v>15.82</c:v>
                      </c:pt>
                      <c:pt idx="271">
                        <c:v>15.86</c:v>
                      </c:pt>
                      <c:pt idx="272">
                        <c:v>15.86</c:v>
                      </c:pt>
                      <c:pt idx="273">
                        <c:v>15.88</c:v>
                      </c:pt>
                      <c:pt idx="274">
                        <c:v>15.92</c:v>
                      </c:pt>
                      <c:pt idx="275">
                        <c:v>15.96</c:v>
                      </c:pt>
                      <c:pt idx="276">
                        <c:v>16</c:v>
                      </c:pt>
                      <c:pt idx="277">
                        <c:v>16.02</c:v>
                      </c:pt>
                      <c:pt idx="278">
                        <c:v>16.059999999999999</c:v>
                      </c:pt>
                      <c:pt idx="279">
                        <c:v>16.079999999999991</c:v>
                      </c:pt>
                      <c:pt idx="280">
                        <c:v>16.100000000000001</c:v>
                      </c:pt>
                      <c:pt idx="281">
                        <c:v>16.100000000000001</c:v>
                      </c:pt>
                      <c:pt idx="282">
                        <c:v>16.14</c:v>
                      </c:pt>
                      <c:pt idx="283">
                        <c:v>16.16</c:v>
                      </c:pt>
                      <c:pt idx="284">
                        <c:v>16.18</c:v>
                      </c:pt>
                      <c:pt idx="285">
                        <c:v>16.22</c:v>
                      </c:pt>
                      <c:pt idx="286">
                        <c:v>16.239999999999991</c:v>
                      </c:pt>
                      <c:pt idx="287">
                        <c:v>16.260000000000002</c:v>
                      </c:pt>
                      <c:pt idx="288">
                        <c:v>16.28</c:v>
                      </c:pt>
                      <c:pt idx="289">
                        <c:v>16.32</c:v>
                      </c:pt>
                      <c:pt idx="290">
                        <c:v>16.34</c:v>
                      </c:pt>
                      <c:pt idx="291">
                        <c:v>16.34</c:v>
                      </c:pt>
                      <c:pt idx="292">
                        <c:v>16.36</c:v>
                      </c:pt>
                      <c:pt idx="293">
                        <c:v>16.38</c:v>
                      </c:pt>
                      <c:pt idx="294">
                        <c:v>16.420000000000002</c:v>
                      </c:pt>
                      <c:pt idx="295">
                        <c:v>16.440000000000001</c:v>
                      </c:pt>
                      <c:pt idx="296">
                        <c:v>16.46</c:v>
                      </c:pt>
                      <c:pt idx="297">
                        <c:v>16.48</c:v>
                      </c:pt>
                      <c:pt idx="298">
                        <c:v>16.5</c:v>
                      </c:pt>
                      <c:pt idx="299">
                        <c:v>16.52</c:v>
                      </c:pt>
                      <c:pt idx="300">
                        <c:v>16.52</c:v>
                      </c:pt>
                      <c:pt idx="301">
                        <c:v>16.54</c:v>
                      </c:pt>
                      <c:pt idx="302">
                        <c:v>16.559999999999999</c:v>
                      </c:pt>
                      <c:pt idx="303">
                        <c:v>16.559999999999999</c:v>
                      </c:pt>
                      <c:pt idx="304">
                        <c:v>16.579999999999991</c:v>
                      </c:pt>
                      <c:pt idx="305">
                        <c:v>16.600000000000001</c:v>
                      </c:pt>
                      <c:pt idx="306">
                        <c:v>16.62</c:v>
                      </c:pt>
                      <c:pt idx="307">
                        <c:v>16.62</c:v>
                      </c:pt>
                      <c:pt idx="308">
                        <c:v>16.64</c:v>
                      </c:pt>
                      <c:pt idx="309">
                        <c:v>16.64</c:v>
                      </c:pt>
                      <c:pt idx="310">
                        <c:v>16.66</c:v>
                      </c:pt>
                      <c:pt idx="311">
                        <c:v>16.66</c:v>
                      </c:pt>
                      <c:pt idx="312">
                        <c:v>16.68</c:v>
                      </c:pt>
                      <c:pt idx="313">
                        <c:v>16.7</c:v>
                      </c:pt>
                      <c:pt idx="314">
                        <c:v>16.7</c:v>
                      </c:pt>
                      <c:pt idx="315">
                        <c:v>16.72</c:v>
                      </c:pt>
                      <c:pt idx="316">
                        <c:v>16.739999999999991</c:v>
                      </c:pt>
                      <c:pt idx="317">
                        <c:v>16.739999999999991</c:v>
                      </c:pt>
                      <c:pt idx="318">
                        <c:v>16.739999999999991</c:v>
                      </c:pt>
                      <c:pt idx="319">
                        <c:v>16.760000000000002</c:v>
                      </c:pt>
                      <c:pt idx="320">
                        <c:v>16.760000000000002</c:v>
                      </c:pt>
                      <c:pt idx="321">
                        <c:v>16.78</c:v>
                      </c:pt>
                      <c:pt idx="322">
                        <c:v>16.78</c:v>
                      </c:pt>
                      <c:pt idx="323">
                        <c:v>16.8</c:v>
                      </c:pt>
                      <c:pt idx="324">
                        <c:v>16.8</c:v>
                      </c:pt>
                      <c:pt idx="325">
                        <c:v>16.8</c:v>
                      </c:pt>
                      <c:pt idx="326">
                        <c:v>16.8</c:v>
                      </c:pt>
                      <c:pt idx="327">
                        <c:v>16.82</c:v>
                      </c:pt>
                      <c:pt idx="328">
                        <c:v>16.82</c:v>
                      </c:pt>
                      <c:pt idx="329">
                        <c:v>16.82</c:v>
                      </c:pt>
                      <c:pt idx="330">
                        <c:v>16.82</c:v>
                      </c:pt>
                      <c:pt idx="331">
                        <c:v>16.82</c:v>
                      </c:pt>
                      <c:pt idx="332">
                        <c:v>16.82</c:v>
                      </c:pt>
                      <c:pt idx="333">
                        <c:v>16.82</c:v>
                      </c:pt>
                      <c:pt idx="334">
                        <c:v>16.82</c:v>
                      </c:pt>
                      <c:pt idx="335">
                        <c:v>16.84</c:v>
                      </c:pt>
                      <c:pt idx="336">
                        <c:v>16.84</c:v>
                      </c:pt>
                      <c:pt idx="337">
                        <c:v>16.84</c:v>
                      </c:pt>
                      <c:pt idx="338">
                        <c:v>16.84</c:v>
                      </c:pt>
                      <c:pt idx="339">
                        <c:v>16.84</c:v>
                      </c:pt>
                      <c:pt idx="340">
                        <c:v>16.84</c:v>
                      </c:pt>
                      <c:pt idx="341">
                        <c:v>16.86</c:v>
                      </c:pt>
                      <c:pt idx="342">
                        <c:v>16.86</c:v>
                      </c:pt>
                      <c:pt idx="343">
                        <c:v>16.86</c:v>
                      </c:pt>
                      <c:pt idx="344">
                        <c:v>16.88</c:v>
                      </c:pt>
                      <c:pt idx="345">
                        <c:v>16.88</c:v>
                      </c:pt>
                      <c:pt idx="346">
                        <c:v>16.899999999999999</c:v>
                      </c:pt>
                      <c:pt idx="347">
                        <c:v>16.899999999999999</c:v>
                      </c:pt>
                      <c:pt idx="348">
                        <c:v>16.899999999999999</c:v>
                      </c:pt>
                      <c:pt idx="349">
                        <c:v>16.899999999999999</c:v>
                      </c:pt>
                      <c:pt idx="350">
                        <c:v>16.920000000000002</c:v>
                      </c:pt>
                      <c:pt idx="351">
                        <c:v>16.920000000000002</c:v>
                      </c:pt>
                      <c:pt idx="352">
                        <c:v>16.920000000000002</c:v>
                      </c:pt>
                      <c:pt idx="353">
                        <c:v>16.920000000000002</c:v>
                      </c:pt>
                      <c:pt idx="354">
                        <c:v>16.920000000000002</c:v>
                      </c:pt>
                      <c:pt idx="355">
                        <c:v>16.920000000000002</c:v>
                      </c:pt>
                      <c:pt idx="356">
                        <c:v>16.920000000000002</c:v>
                      </c:pt>
                      <c:pt idx="357">
                        <c:v>16.920000000000002</c:v>
                      </c:pt>
                      <c:pt idx="358">
                        <c:v>16.920000000000002</c:v>
                      </c:pt>
                      <c:pt idx="359">
                        <c:v>16.920000000000002</c:v>
                      </c:pt>
                      <c:pt idx="360">
                        <c:v>16.920000000000002</c:v>
                      </c:pt>
                      <c:pt idx="361">
                        <c:v>16.920000000000002</c:v>
                      </c:pt>
                      <c:pt idx="362">
                        <c:v>16.920000000000002</c:v>
                      </c:pt>
                      <c:pt idx="363">
                        <c:v>16.920000000000002</c:v>
                      </c:pt>
                      <c:pt idx="364">
                        <c:v>16.899999999999999</c:v>
                      </c:pt>
                      <c:pt idx="365">
                        <c:v>16.899999999999999</c:v>
                      </c:pt>
                      <c:pt idx="366">
                        <c:v>16.899999999999999</c:v>
                      </c:pt>
                      <c:pt idx="367">
                        <c:v>16.899999999999999</c:v>
                      </c:pt>
                      <c:pt idx="368">
                        <c:v>16.899999999999999</c:v>
                      </c:pt>
                      <c:pt idx="369">
                        <c:v>16.899999999999999</c:v>
                      </c:pt>
                      <c:pt idx="370">
                        <c:v>16.899999999999999</c:v>
                      </c:pt>
                      <c:pt idx="371">
                        <c:v>16.899999999999999</c:v>
                      </c:pt>
                      <c:pt idx="372">
                        <c:v>16.899999999999999</c:v>
                      </c:pt>
                      <c:pt idx="373">
                        <c:v>16.899999999999999</c:v>
                      </c:pt>
                      <c:pt idx="374">
                        <c:v>16.88</c:v>
                      </c:pt>
                      <c:pt idx="375">
                        <c:v>16.88</c:v>
                      </c:pt>
                      <c:pt idx="376">
                        <c:v>16.88</c:v>
                      </c:pt>
                      <c:pt idx="377">
                        <c:v>16.88</c:v>
                      </c:pt>
                      <c:pt idx="378">
                        <c:v>16.88</c:v>
                      </c:pt>
                      <c:pt idx="379">
                        <c:v>16.86</c:v>
                      </c:pt>
                      <c:pt idx="380">
                        <c:v>16.86</c:v>
                      </c:pt>
                      <c:pt idx="381">
                        <c:v>16.86</c:v>
                      </c:pt>
                      <c:pt idx="382">
                        <c:v>16.84</c:v>
                      </c:pt>
                      <c:pt idx="383">
                        <c:v>16.84</c:v>
                      </c:pt>
                      <c:pt idx="384">
                        <c:v>16.84</c:v>
                      </c:pt>
                      <c:pt idx="385">
                        <c:v>16.82</c:v>
                      </c:pt>
                      <c:pt idx="386">
                        <c:v>16.8</c:v>
                      </c:pt>
                      <c:pt idx="387">
                        <c:v>16.8</c:v>
                      </c:pt>
                      <c:pt idx="388">
                        <c:v>16.78</c:v>
                      </c:pt>
                      <c:pt idx="389">
                        <c:v>16.760000000000002</c:v>
                      </c:pt>
                      <c:pt idx="390">
                        <c:v>16.739999999999991</c:v>
                      </c:pt>
                      <c:pt idx="391">
                        <c:v>16.739999999999991</c:v>
                      </c:pt>
                      <c:pt idx="392">
                        <c:v>16.739999999999991</c:v>
                      </c:pt>
                      <c:pt idx="393">
                        <c:v>16.72</c:v>
                      </c:pt>
                      <c:pt idx="394">
                        <c:v>16.7</c:v>
                      </c:pt>
                      <c:pt idx="395">
                        <c:v>16.68</c:v>
                      </c:pt>
                      <c:pt idx="396">
                        <c:v>16.66</c:v>
                      </c:pt>
                      <c:pt idx="397">
                        <c:v>16.66</c:v>
                      </c:pt>
                      <c:pt idx="398">
                        <c:v>16.64</c:v>
                      </c:pt>
                      <c:pt idx="399">
                        <c:v>16.62</c:v>
                      </c:pt>
                      <c:pt idx="400">
                        <c:v>16.600000000000001</c:v>
                      </c:pt>
                      <c:pt idx="401">
                        <c:v>16.600000000000001</c:v>
                      </c:pt>
                      <c:pt idx="402">
                        <c:v>16.579999999999991</c:v>
                      </c:pt>
                      <c:pt idx="403">
                        <c:v>16.579999999999991</c:v>
                      </c:pt>
                      <c:pt idx="404">
                        <c:v>16.559999999999999</c:v>
                      </c:pt>
                      <c:pt idx="405">
                        <c:v>16.54</c:v>
                      </c:pt>
                      <c:pt idx="406">
                        <c:v>16.54</c:v>
                      </c:pt>
                      <c:pt idx="407">
                        <c:v>16.52</c:v>
                      </c:pt>
                      <c:pt idx="408">
                        <c:v>16.5</c:v>
                      </c:pt>
                      <c:pt idx="409">
                        <c:v>16.48</c:v>
                      </c:pt>
                      <c:pt idx="410">
                        <c:v>16.46</c:v>
                      </c:pt>
                      <c:pt idx="411">
                        <c:v>16.440000000000001</c:v>
                      </c:pt>
                      <c:pt idx="412">
                        <c:v>16.440000000000001</c:v>
                      </c:pt>
                      <c:pt idx="413">
                        <c:v>16.440000000000001</c:v>
                      </c:pt>
                      <c:pt idx="414">
                        <c:v>16.420000000000002</c:v>
                      </c:pt>
                      <c:pt idx="415">
                        <c:v>16.399999999999999</c:v>
                      </c:pt>
                      <c:pt idx="416">
                        <c:v>16.38</c:v>
                      </c:pt>
                      <c:pt idx="417">
                        <c:v>16.36</c:v>
                      </c:pt>
                      <c:pt idx="418">
                        <c:v>16.34</c:v>
                      </c:pt>
                      <c:pt idx="419">
                        <c:v>16.34</c:v>
                      </c:pt>
                      <c:pt idx="420">
                        <c:v>16.32</c:v>
                      </c:pt>
                      <c:pt idx="421">
                        <c:v>16.32</c:v>
                      </c:pt>
                      <c:pt idx="422">
                        <c:v>16.3</c:v>
                      </c:pt>
                      <c:pt idx="423">
                        <c:v>16.3</c:v>
                      </c:pt>
                      <c:pt idx="424">
                        <c:v>16.28</c:v>
                      </c:pt>
                      <c:pt idx="425">
                        <c:v>16.28</c:v>
                      </c:pt>
                      <c:pt idx="426">
                        <c:v>16.260000000000002</c:v>
                      </c:pt>
                      <c:pt idx="427">
                        <c:v>16.260000000000002</c:v>
                      </c:pt>
                      <c:pt idx="428">
                        <c:v>16.239999999999991</c:v>
                      </c:pt>
                      <c:pt idx="429">
                        <c:v>16.239999999999991</c:v>
                      </c:pt>
                      <c:pt idx="430">
                        <c:v>16.239999999999991</c:v>
                      </c:pt>
                      <c:pt idx="431">
                        <c:v>16.22</c:v>
                      </c:pt>
                      <c:pt idx="432">
                        <c:v>16.22</c:v>
                      </c:pt>
                      <c:pt idx="433">
                        <c:v>16.22</c:v>
                      </c:pt>
                      <c:pt idx="434">
                        <c:v>16.2</c:v>
                      </c:pt>
                      <c:pt idx="435">
                        <c:v>16.2</c:v>
                      </c:pt>
                      <c:pt idx="436">
                        <c:v>16.2</c:v>
                      </c:pt>
                      <c:pt idx="437">
                        <c:v>16.18</c:v>
                      </c:pt>
                      <c:pt idx="438">
                        <c:v>16.18</c:v>
                      </c:pt>
                      <c:pt idx="439">
                        <c:v>16.18</c:v>
                      </c:pt>
                      <c:pt idx="440">
                        <c:v>16.18</c:v>
                      </c:pt>
                      <c:pt idx="441">
                        <c:v>16.16</c:v>
                      </c:pt>
                      <c:pt idx="442">
                        <c:v>16.16</c:v>
                      </c:pt>
                      <c:pt idx="443">
                        <c:v>16.16</c:v>
                      </c:pt>
                      <c:pt idx="444">
                        <c:v>16.14</c:v>
                      </c:pt>
                      <c:pt idx="445">
                        <c:v>16.14</c:v>
                      </c:pt>
                      <c:pt idx="446">
                        <c:v>16.12</c:v>
                      </c:pt>
                      <c:pt idx="447">
                        <c:v>16.12</c:v>
                      </c:pt>
                      <c:pt idx="448">
                        <c:v>16.100000000000001</c:v>
                      </c:pt>
                      <c:pt idx="449">
                        <c:v>16.100000000000001</c:v>
                      </c:pt>
                      <c:pt idx="450">
                        <c:v>16.100000000000001</c:v>
                      </c:pt>
                      <c:pt idx="451">
                        <c:v>16.079999999999991</c:v>
                      </c:pt>
                      <c:pt idx="452">
                        <c:v>16.079999999999991</c:v>
                      </c:pt>
                      <c:pt idx="453">
                        <c:v>16.059999999999999</c:v>
                      </c:pt>
                      <c:pt idx="454">
                        <c:v>16.059999999999999</c:v>
                      </c:pt>
                      <c:pt idx="455">
                        <c:v>16.04</c:v>
                      </c:pt>
                      <c:pt idx="456">
                        <c:v>16.04</c:v>
                      </c:pt>
                      <c:pt idx="457">
                        <c:v>16.04</c:v>
                      </c:pt>
                      <c:pt idx="458">
                        <c:v>16.02</c:v>
                      </c:pt>
                      <c:pt idx="459">
                        <c:v>16.02</c:v>
                      </c:pt>
                      <c:pt idx="460">
                        <c:v>16.02</c:v>
                      </c:pt>
                      <c:pt idx="461">
                        <c:v>16</c:v>
                      </c:pt>
                      <c:pt idx="462">
                        <c:v>16</c:v>
                      </c:pt>
                      <c:pt idx="463">
                        <c:v>16</c:v>
                      </c:pt>
                      <c:pt idx="464">
                        <c:v>15.98</c:v>
                      </c:pt>
                      <c:pt idx="465">
                        <c:v>15.98</c:v>
                      </c:pt>
                      <c:pt idx="466">
                        <c:v>15.96</c:v>
                      </c:pt>
                      <c:pt idx="467">
                        <c:v>15.96</c:v>
                      </c:pt>
                      <c:pt idx="468">
                        <c:v>15.96</c:v>
                      </c:pt>
                      <c:pt idx="469">
                        <c:v>15.94</c:v>
                      </c:pt>
                      <c:pt idx="470">
                        <c:v>15.94</c:v>
                      </c:pt>
                      <c:pt idx="471">
                        <c:v>15.92</c:v>
                      </c:pt>
                      <c:pt idx="472">
                        <c:v>15.92</c:v>
                      </c:pt>
                      <c:pt idx="473">
                        <c:v>15.92</c:v>
                      </c:pt>
                      <c:pt idx="474">
                        <c:v>15.9</c:v>
                      </c:pt>
                      <c:pt idx="475">
                        <c:v>15.9</c:v>
                      </c:pt>
                      <c:pt idx="476">
                        <c:v>15.9</c:v>
                      </c:pt>
                      <c:pt idx="477">
                        <c:v>15.88</c:v>
                      </c:pt>
                      <c:pt idx="478">
                        <c:v>15.88</c:v>
                      </c:pt>
                      <c:pt idx="479">
                        <c:v>15.88</c:v>
                      </c:pt>
                      <c:pt idx="480">
                        <c:v>15.86</c:v>
                      </c:pt>
                      <c:pt idx="481">
                        <c:v>15.86</c:v>
                      </c:pt>
                      <c:pt idx="482">
                        <c:v>15.86</c:v>
                      </c:pt>
                      <c:pt idx="483">
                        <c:v>15.86</c:v>
                      </c:pt>
                      <c:pt idx="484">
                        <c:v>15.86</c:v>
                      </c:pt>
                      <c:pt idx="485">
                        <c:v>15.86</c:v>
                      </c:pt>
                      <c:pt idx="486">
                        <c:v>15.84</c:v>
                      </c:pt>
                      <c:pt idx="487">
                        <c:v>15.84</c:v>
                      </c:pt>
                      <c:pt idx="488">
                        <c:v>15.84</c:v>
                      </c:pt>
                      <c:pt idx="489">
                        <c:v>15.84</c:v>
                      </c:pt>
                      <c:pt idx="490">
                        <c:v>15.84</c:v>
                      </c:pt>
                      <c:pt idx="491">
                        <c:v>15.84</c:v>
                      </c:pt>
                      <c:pt idx="492">
                        <c:v>15.82</c:v>
                      </c:pt>
                      <c:pt idx="493">
                        <c:v>15.82</c:v>
                      </c:pt>
                      <c:pt idx="494">
                        <c:v>15.82</c:v>
                      </c:pt>
                      <c:pt idx="495">
                        <c:v>15.82</c:v>
                      </c:pt>
                      <c:pt idx="496">
                        <c:v>15.82</c:v>
                      </c:pt>
                      <c:pt idx="497">
                        <c:v>15.8</c:v>
                      </c:pt>
                      <c:pt idx="498">
                        <c:v>15.8</c:v>
                      </c:pt>
                      <c:pt idx="499">
                        <c:v>15.8</c:v>
                      </c:pt>
                      <c:pt idx="500">
                        <c:v>15.8</c:v>
                      </c:pt>
                      <c:pt idx="501">
                        <c:v>15.78</c:v>
                      </c:pt>
                      <c:pt idx="502">
                        <c:v>15.78</c:v>
                      </c:pt>
                      <c:pt idx="503">
                        <c:v>15.78</c:v>
                      </c:pt>
                      <c:pt idx="504">
                        <c:v>15.76</c:v>
                      </c:pt>
                      <c:pt idx="505">
                        <c:v>15.76</c:v>
                      </c:pt>
                      <c:pt idx="506">
                        <c:v>15.76</c:v>
                      </c:pt>
                      <c:pt idx="507">
                        <c:v>15.76</c:v>
                      </c:pt>
                      <c:pt idx="508">
                        <c:v>15.76</c:v>
                      </c:pt>
                      <c:pt idx="509">
                        <c:v>15.74</c:v>
                      </c:pt>
                      <c:pt idx="510">
                        <c:v>15.74</c:v>
                      </c:pt>
                      <c:pt idx="511">
                        <c:v>15.74</c:v>
                      </c:pt>
                      <c:pt idx="512">
                        <c:v>15.74</c:v>
                      </c:pt>
                      <c:pt idx="513">
                        <c:v>15.74</c:v>
                      </c:pt>
                      <c:pt idx="514">
                        <c:v>15.74</c:v>
                      </c:pt>
                      <c:pt idx="515">
                        <c:v>15.74</c:v>
                      </c:pt>
                      <c:pt idx="516">
                        <c:v>15.74</c:v>
                      </c:pt>
                      <c:pt idx="517">
                        <c:v>15.74</c:v>
                      </c:pt>
                      <c:pt idx="518">
                        <c:v>15.74</c:v>
                      </c:pt>
                      <c:pt idx="519">
                        <c:v>15.74</c:v>
                      </c:pt>
                      <c:pt idx="520">
                        <c:v>15.72</c:v>
                      </c:pt>
                      <c:pt idx="521">
                        <c:v>15.72</c:v>
                      </c:pt>
                      <c:pt idx="522">
                        <c:v>15.72</c:v>
                      </c:pt>
                      <c:pt idx="523">
                        <c:v>15.72</c:v>
                      </c:pt>
                      <c:pt idx="524">
                        <c:v>15.72</c:v>
                      </c:pt>
                      <c:pt idx="525">
                        <c:v>15.72</c:v>
                      </c:pt>
                      <c:pt idx="526">
                        <c:v>15.72</c:v>
                      </c:pt>
                      <c:pt idx="527">
                        <c:v>15.72</c:v>
                      </c:pt>
                      <c:pt idx="528">
                        <c:v>15.72</c:v>
                      </c:pt>
                      <c:pt idx="529">
                        <c:v>15.7</c:v>
                      </c:pt>
                      <c:pt idx="530">
                        <c:v>15.7</c:v>
                      </c:pt>
                      <c:pt idx="531">
                        <c:v>15.7</c:v>
                      </c:pt>
                      <c:pt idx="532">
                        <c:v>15.7</c:v>
                      </c:pt>
                      <c:pt idx="533">
                        <c:v>15.7</c:v>
                      </c:pt>
                      <c:pt idx="534">
                        <c:v>15.7</c:v>
                      </c:pt>
                      <c:pt idx="535">
                        <c:v>15.72</c:v>
                      </c:pt>
                      <c:pt idx="536">
                        <c:v>15.72</c:v>
                      </c:pt>
                      <c:pt idx="537">
                        <c:v>15.72</c:v>
                      </c:pt>
                      <c:pt idx="538">
                        <c:v>15.72</c:v>
                      </c:pt>
                      <c:pt idx="539">
                        <c:v>15.72</c:v>
                      </c:pt>
                      <c:pt idx="540">
                        <c:v>15.74</c:v>
                      </c:pt>
                      <c:pt idx="541">
                        <c:v>15.74</c:v>
                      </c:pt>
                      <c:pt idx="542">
                        <c:v>15.74</c:v>
                      </c:pt>
                      <c:pt idx="543">
                        <c:v>15.74</c:v>
                      </c:pt>
                      <c:pt idx="544">
                        <c:v>15.76</c:v>
                      </c:pt>
                      <c:pt idx="545">
                        <c:v>15.76</c:v>
                      </c:pt>
                      <c:pt idx="546">
                        <c:v>15.76</c:v>
                      </c:pt>
                      <c:pt idx="547">
                        <c:v>15.78</c:v>
                      </c:pt>
                      <c:pt idx="548">
                        <c:v>15.78</c:v>
                      </c:pt>
                      <c:pt idx="549">
                        <c:v>15.8</c:v>
                      </c:pt>
                      <c:pt idx="550">
                        <c:v>15.8</c:v>
                      </c:pt>
                      <c:pt idx="551">
                        <c:v>15.8</c:v>
                      </c:pt>
                      <c:pt idx="552">
                        <c:v>15.8</c:v>
                      </c:pt>
                      <c:pt idx="553">
                        <c:v>15.82</c:v>
                      </c:pt>
                      <c:pt idx="554">
                        <c:v>15.82</c:v>
                      </c:pt>
                      <c:pt idx="555">
                        <c:v>15.82</c:v>
                      </c:pt>
                      <c:pt idx="556">
                        <c:v>15.84</c:v>
                      </c:pt>
                      <c:pt idx="557">
                        <c:v>15.84</c:v>
                      </c:pt>
                      <c:pt idx="558">
                        <c:v>15.86</c:v>
                      </c:pt>
                      <c:pt idx="559">
                        <c:v>15.86</c:v>
                      </c:pt>
                      <c:pt idx="560">
                        <c:v>15.86</c:v>
                      </c:pt>
                      <c:pt idx="561">
                        <c:v>15.86</c:v>
                      </c:pt>
                      <c:pt idx="562">
                        <c:v>15.88</c:v>
                      </c:pt>
                      <c:pt idx="563">
                        <c:v>15.88</c:v>
                      </c:pt>
                      <c:pt idx="564">
                        <c:v>15.9</c:v>
                      </c:pt>
                      <c:pt idx="565">
                        <c:v>15.92</c:v>
                      </c:pt>
                      <c:pt idx="566">
                        <c:v>15.92</c:v>
                      </c:pt>
                      <c:pt idx="567">
                        <c:v>15.94</c:v>
                      </c:pt>
                      <c:pt idx="568">
                        <c:v>15.94</c:v>
                      </c:pt>
                      <c:pt idx="569">
                        <c:v>15.94</c:v>
                      </c:pt>
                      <c:pt idx="570">
                        <c:v>15.96</c:v>
                      </c:pt>
                      <c:pt idx="571">
                        <c:v>15.96</c:v>
                      </c:pt>
                      <c:pt idx="572">
                        <c:v>15.98</c:v>
                      </c:pt>
                      <c:pt idx="573">
                        <c:v>16</c:v>
                      </c:pt>
                      <c:pt idx="574">
                        <c:v>16</c:v>
                      </c:pt>
                      <c:pt idx="575">
                        <c:v>16.02</c:v>
                      </c:pt>
                      <c:pt idx="576">
                        <c:v>16.02</c:v>
                      </c:pt>
                      <c:pt idx="577">
                        <c:v>16.04</c:v>
                      </c:pt>
                      <c:pt idx="578">
                        <c:v>16.04</c:v>
                      </c:pt>
                      <c:pt idx="579">
                        <c:v>16.059999999999999</c:v>
                      </c:pt>
                      <c:pt idx="580">
                        <c:v>16.059999999999999</c:v>
                      </c:pt>
                      <c:pt idx="581">
                        <c:v>16.059999999999999</c:v>
                      </c:pt>
                      <c:pt idx="582">
                        <c:v>16.059999999999999</c:v>
                      </c:pt>
                      <c:pt idx="583">
                        <c:v>16.079999999999991</c:v>
                      </c:pt>
                      <c:pt idx="584">
                        <c:v>16.079999999999991</c:v>
                      </c:pt>
                      <c:pt idx="585">
                        <c:v>16.079999999999991</c:v>
                      </c:pt>
                      <c:pt idx="586">
                        <c:v>16.079999999999991</c:v>
                      </c:pt>
                      <c:pt idx="587">
                        <c:v>16.100000000000001</c:v>
                      </c:pt>
                      <c:pt idx="588">
                        <c:v>16.100000000000001</c:v>
                      </c:pt>
                      <c:pt idx="589">
                        <c:v>16.100000000000001</c:v>
                      </c:pt>
                      <c:pt idx="590">
                        <c:v>16.100000000000001</c:v>
                      </c:pt>
                      <c:pt idx="591">
                        <c:v>16.100000000000001</c:v>
                      </c:pt>
                      <c:pt idx="592">
                        <c:v>16.100000000000001</c:v>
                      </c:pt>
                      <c:pt idx="593">
                        <c:v>16.12</c:v>
                      </c:pt>
                      <c:pt idx="594">
                        <c:v>16.12</c:v>
                      </c:pt>
                      <c:pt idx="595">
                        <c:v>16.12</c:v>
                      </c:pt>
                      <c:pt idx="596">
                        <c:v>16.12</c:v>
                      </c:pt>
                      <c:pt idx="597">
                        <c:v>16.12</c:v>
                      </c:pt>
                      <c:pt idx="598">
                        <c:v>16.12</c:v>
                      </c:pt>
                      <c:pt idx="599">
                        <c:v>16.14</c:v>
                      </c:pt>
                      <c:pt idx="600">
                        <c:v>16.14</c:v>
                      </c:pt>
                      <c:pt idx="601">
                        <c:v>16.14</c:v>
                      </c:pt>
                      <c:pt idx="602">
                        <c:v>16.14</c:v>
                      </c:pt>
                      <c:pt idx="603">
                        <c:v>16.14</c:v>
                      </c:pt>
                      <c:pt idx="604">
                        <c:v>16.14</c:v>
                      </c:pt>
                      <c:pt idx="605">
                        <c:v>16.14</c:v>
                      </c:pt>
                      <c:pt idx="606">
                        <c:v>16.14</c:v>
                      </c:pt>
                      <c:pt idx="607">
                        <c:v>16.14</c:v>
                      </c:pt>
                      <c:pt idx="608">
                        <c:v>16.14</c:v>
                      </c:pt>
                      <c:pt idx="609">
                        <c:v>16.14</c:v>
                      </c:pt>
                      <c:pt idx="610">
                        <c:v>16.14</c:v>
                      </c:pt>
                      <c:pt idx="611">
                        <c:v>16.14</c:v>
                      </c:pt>
                      <c:pt idx="612">
                        <c:v>16.14</c:v>
                      </c:pt>
                      <c:pt idx="613">
                        <c:v>16.14</c:v>
                      </c:pt>
                      <c:pt idx="614">
                        <c:v>16.14</c:v>
                      </c:pt>
                      <c:pt idx="615">
                        <c:v>16.14</c:v>
                      </c:pt>
                      <c:pt idx="616">
                        <c:v>16.14</c:v>
                      </c:pt>
                      <c:pt idx="617">
                        <c:v>16.14</c:v>
                      </c:pt>
                      <c:pt idx="618">
                        <c:v>16.14</c:v>
                      </c:pt>
                      <c:pt idx="619">
                        <c:v>16.14</c:v>
                      </c:pt>
                      <c:pt idx="620">
                        <c:v>16.14</c:v>
                      </c:pt>
                      <c:pt idx="621">
                        <c:v>16.14</c:v>
                      </c:pt>
                      <c:pt idx="622">
                        <c:v>16.14</c:v>
                      </c:pt>
                      <c:pt idx="623">
                        <c:v>16.14</c:v>
                      </c:pt>
                      <c:pt idx="624">
                        <c:v>16.14</c:v>
                      </c:pt>
                      <c:pt idx="625">
                        <c:v>16.14</c:v>
                      </c:pt>
                      <c:pt idx="626">
                        <c:v>16.16</c:v>
                      </c:pt>
                      <c:pt idx="627">
                        <c:v>16.16</c:v>
                      </c:pt>
                      <c:pt idx="628">
                        <c:v>16.16</c:v>
                      </c:pt>
                      <c:pt idx="629">
                        <c:v>16.16</c:v>
                      </c:pt>
                      <c:pt idx="630">
                        <c:v>16.16</c:v>
                      </c:pt>
                      <c:pt idx="631">
                        <c:v>16.16</c:v>
                      </c:pt>
                      <c:pt idx="632">
                        <c:v>16.16</c:v>
                      </c:pt>
                      <c:pt idx="633">
                        <c:v>16.16</c:v>
                      </c:pt>
                      <c:pt idx="634">
                        <c:v>16.16</c:v>
                      </c:pt>
                      <c:pt idx="635">
                        <c:v>16.16</c:v>
                      </c:pt>
                      <c:pt idx="636">
                        <c:v>16.16</c:v>
                      </c:pt>
                      <c:pt idx="637">
                        <c:v>16.16</c:v>
                      </c:pt>
                      <c:pt idx="638">
                        <c:v>16.16</c:v>
                      </c:pt>
                      <c:pt idx="639">
                        <c:v>16.16</c:v>
                      </c:pt>
                      <c:pt idx="640">
                        <c:v>16.16</c:v>
                      </c:pt>
                      <c:pt idx="641">
                        <c:v>16.16</c:v>
                      </c:pt>
                      <c:pt idx="642">
                        <c:v>16.16</c:v>
                      </c:pt>
                      <c:pt idx="643">
                        <c:v>16.16</c:v>
                      </c:pt>
                      <c:pt idx="644">
                        <c:v>16.16</c:v>
                      </c:pt>
                      <c:pt idx="645">
                        <c:v>16.16</c:v>
                      </c:pt>
                      <c:pt idx="646">
                        <c:v>16.16</c:v>
                      </c:pt>
                      <c:pt idx="647">
                        <c:v>16.16</c:v>
                      </c:pt>
                      <c:pt idx="648">
                        <c:v>16.16</c:v>
                      </c:pt>
                      <c:pt idx="649">
                        <c:v>16.16</c:v>
                      </c:pt>
                      <c:pt idx="650">
                        <c:v>16.16</c:v>
                      </c:pt>
                      <c:pt idx="651">
                        <c:v>16.16</c:v>
                      </c:pt>
                      <c:pt idx="652">
                        <c:v>16.16</c:v>
                      </c:pt>
                      <c:pt idx="653">
                        <c:v>16.16</c:v>
                      </c:pt>
                      <c:pt idx="654">
                        <c:v>16.18</c:v>
                      </c:pt>
                      <c:pt idx="655">
                        <c:v>16.18</c:v>
                      </c:pt>
                      <c:pt idx="656">
                        <c:v>16.18</c:v>
                      </c:pt>
                      <c:pt idx="657">
                        <c:v>16.18</c:v>
                      </c:pt>
                      <c:pt idx="658">
                        <c:v>16.18</c:v>
                      </c:pt>
                      <c:pt idx="659">
                        <c:v>16.18</c:v>
                      </c:pt>
                      <c:pt idx="660">
                        <c:v>16.2</c:v>
                      </c:pt>
                      <c:pt idx="661">
                        <c:v>16.2</c:v>
                      </c:pt>
                      <c:pt idx="662">
                        <c:v>16.2</c:v>
                      </c:pt>
                      <c:pt idx="663">
                        <c:v>16.2</c:v>
                      </c:pt>
                      <c:pt idx="664">
                        <c:v>16.2</c:v>
                      </c:pt>
                      <c:pt idx="665">
                        <c:v>16.2</c:v>
                      </c:pt>
                      <c:pt idx="666">
                        <c:v>16.2</c:v>
                      </c:pt>
                      <c:pt idx="667">
                        <c:v>16.2</c:v>
                      </c:pt>
                      <c:pt idx="668">
                        <c:v>16.2</c:v>
                      </c:pt>
                      <c:pt idx="669">
                        <c:v>16.2</c:v>
                      </c:pt>
                      <c:pt idx="670">
                        <c:v>16.2</c:v>
                      </c:pt>
                      <c:pt idx="671">
                        <c:v>16.2</c:v>
                      </c:pt>
                      <c:pt idx="672">
                        <c:v>16.22</c:v>
                      </c:pt>
                      <c:pt idx="673">
                        <c:v>16.22</c:v>
                      </c:pt>
                      <c:pt idx="674">
                        <c:v>16.22</c:v>
                      </c:pt>
                      <c:pt idx="675">
                        <c:v>16.22</c:v>
                      </c:pt>
                      <c:pt idx="676">
                        <c:v>16.239999999999991</c:v>
                      </c:pt>
                      <c:pt idx="677">
                        <c:v>16.239999999999991</c:v>
                      </c:pt>
                      <c:pt idx="678">
                        <c:v>16.239999999999991</c:v>
                      </c:pt>
                      <c:pt idx="679">
                        <c:v>16.260000000000002</c:v>
                      </c:pt>
                      <c:pt idx="680">
                        <c:v>16.260000000000002</c:v>
                      </c:pt>
                      <c:pt idx="681">
                        <c:v>16.28</c:v>
                      </c:pt>
                      <c:pt idx="682">
                        <c:v>16.28</c:v>
                      </c:pt>
                      <c:pt idx="683">
                        <c:v>16.28</c:v>
                      </c:pt>
                      <c:pt idx="684">
                        <c:v>16.3</c:v>
                      </c:pt>
                      <c:pt idx="685">
                        <c:v>16.32</c:v>
                      </c:pt>
                      <c:pt idx="686">
                        <c:v>16.32</c:v>
                      </c:pt>
                      <c:pt idx="687">
                        <c:v>16.34</c:v>
                      </c:pt>
                      <c:pt idx="688">
                        <c:v>16.34</c:v>
                      </c:pt>
                      <c:pt idx="689">
                        <c:v>16.36</c:v>
                      </c:pt>
                      <c:pt idx="690">
                        <c:v>16.36</c:v>
                      </c:pt>
                      <c:pt idx="691">
                        <c:v>16.36</c:v>
                      </c:pt>
                      <c:pt idx="692">
                        <c:v>16.38</c:v>
                      </c:pt>
                      <c:pt idx="693">
                        <c:v>16.38</c:v>
                      </c:pt>
                      <c:pt idx="694">
                        <c:v>16.38</c:v>
                      </c:pt>
                      <c:pt idx="695">
                        <c:v>16.399999999999999</c:v>
                      </c:pt>
                      <c:pt idx="696">
                        <c:v>16.399999999999999</c:v>
                      </c:pt>
                      <c:pt idx="697">
                        <c:v>16.399999999999999</c:v>
                      </c:pt>
                      <c:pt idx="698">
                        <c:v>16.420000000000002</c:v>
                      </c:pt>
                      <c:pt idx="699">
                        <c:v>16.420000000000002</c:v>
                      </c:pt>
                      <c:pt idx="700">
                        <c:v>16.420000000000002</c:v>
                      </c:pt>
                      <c:pt idx="701">
                        <c:v>16.420000000000002</c:v>
                      </c:pt>
                      <c:pt idx="702">
                        <c:v>16.440000000000001</c:v>
                      </c:pt>
                      <c:pt idx="703">
                        <c:v>16.440000000000001</c:v>
                      </c:pt>
                      <c:pt idx="704">
                        <c:v>16.440000000000001</c:v>
                      </c:pt>
                      <c:pt idx="705">
                        <c:v>16.440000000000001</c:v>
                      </c:pt>
                      <c:pt idx="706">
                        <c:v>16.46</c:v>
                      </c:pt>
                      <c:pt idx="707">
                        <c:v>16.46</c:v>
                      </c:pt>
                      <c:pt idx="708">
                        <c:v>16.46</c:v>
                      </c:pt>
                      <c:pt idx="709">
                        <c:v>16.46</c:v>
                      </c:pt>
                      <c:pt idx="710">
                        <c:v>16.48</c:v>
                      </c:pt>
                      <c:pt idx="711">
                        <c:v>16.48</c:v>
                      </c:pt>
                      <c:pt idx="712">
                        <c:v>16.48</c:v>
                      </c:pt>
                      <c:pt idx="713">
                        <c:v>16.48</c:v>
                      </c:pt>
                      <c:pt idx="714">
                        <c:v>16.5</c:v>
                      </c:pt>
                      <c:pt idx="715">
                        <c:v>16.5</c:v>
                      </c:pt>
                      <c:pt idx="716">
                        <c:v>16.5</c:v>
                      </c:pt>
                      <c:pt idx="717">
                        <c:v>16.5</c:v>
                      </c:pt>
                      <c:pt idx="718">
                        <c:v>16.5</c:v>
                      </c:pt>
                      <c:pt idx="719">
                        <c:v>16.5</c:v>
                      </c:pt>
                      <c:pt idx="720">
                        <c:v>16.5</c:v>
                      </c:pt>
                      <c:pt idx="721">
                        <c:v>16.52</c:v>
                      </c:pt>
                      <c:pt idx="722">
                        <c:v>16.5</c:v>
                      </c:pt>
                      <c:pt idx="723">
                        <c:v>16.5</c:v>
                      </c:pt>
                      <c:pt idx="724">
                        <c:v>16.5</c:v>
                      </c:pt>
                      <c:pt idx="725">
                        <c:v>16.5</c:v>
                      </c:pt>
                      <c:pt idx="726">
                        <c:v>16.5</c:v>
                      </c:pt>
                      <c:pt idx="727">
                        <c:v>16.5</c:v>
                      </c:pt>
                      <c:pt idx="728">
                        <c:v>16.5</c:v>
                      </c:pt>
                      <c:pt idx="729">
                        <c:v>16.5</c:v>
                      </c:pt>
                      <c:pt idx="730">
                        <c:v>16.48</c:v>
                      </c:pt>
                      <c:pt idx="731">
                        <c:v>16.48</c:v>
                      </c:pt>
                      <c:pt idx="732">
                        <c:v>16.48</c:v>
                      </c:pt>
                      <c:pt idx="733">
                        <c:v>16.48</c:v>
                      </c:pt>
                      <c:pt idx="734">
                        <c:v>16.48</c:v>
                      </c:pt>
                      <c:pt idx="735">
                        <c:v>16.48</c:v>
                      </c:pt>
                      <c:pt idx="736">
                        <c:v>16.46</c:v>
                      </c:pt>
                      <c:pt idx="737">
                        <c:v>16.46</c:v>
                      </c:pt>
                      <c:pt idx="738">
                        <c:v>16.46</c:v>
                      </c:pt>
                      <c:pt idx="739">
                        <c:v>16.46</c:v>
                      </c:pt>
                      <c:pt idx="740">
                        <c:v>16.46</c:v>
                      </c:pt>
                      <c:pt idx="741">
                        <c:v>16.46</c:v>
                      </c:pt>
                      <c:pt idx="742">
                        <c:v>16.46</c:v>
                      </c:pt>
                      <c:pt idx="743">
                        <c:v>16.440000000000001</c:v>
                      </c:pt>
                      <c:pt idx="744">
                        <c:v>16.440000000000001</c:v>
                      </c:pt>
                      <c:pt idx="745">
                        <c:v>16.440000000000001</c:v>
                      </c:pt>
                      <c:pt idx="746">
                        <c:v>16.440000000000001</c:v>
                      </c:pt>
                      <c:pt idx="747">
                        <c:v>16.420000000000002</c:v>
                      </c:pt>
                      <c:pt idx="748">
                        <c:v>16.420000000000002</c:v>
                      </c:pt>
                      <c:pt idx="749">
                        <c:v>16.420000000000002</c:v>
                      </c:pt>
                      <c:pt idx="750">
                        <c:v>16.420000000000002</c:v>
                      </c:pt>
                      <c:pt idx="751">
                        <c:v>16.420000000000002</c:v>
                      </c:pt>
                      <c:pt idx="752">
                        <c:v>16.399999999999999</c:v>
                      </c:pt>
                      <c:pt idx="753">
                        <c:v>16.399999999999999</c:v>
                      </c:pt>
                      <c:pt idx="754">
                        <c:v>16.399999999999999</c:v>
                      </c:pt>
                      <c:pt idx="755">
                        <c:v>16.399999999999999</c:v>
                      </c:pt>
                      <c:pt idx="756">
                        <c:v>16.399999999999999</c:v>
                      </c:pt>
                      <c:pt idx="757">
                        <c:v>16.399999999999999</c:v>
                      </c:pt>
                      <c:pt idx="758">
                        <c:v>16.399999999999999</c:v>
                      </c:pt>
                      <c:pt idx="759">
                        <c:v>16.399999999999999</c:v>
                      </c:pt>
                      <c:pt idx="760">
                        <c:v>16.399999999999999</c:v>
                      </c:pt>
                      <c:pt idx="761">
                        <c:v>16.399999999999999</c:v>
                      </c:pt>
                      <c:pt idx="762">
                        <c:v>16.399999999999999</c:v>
                      </c:pt>
                      <c:pt idx="763">
                        <c:v>16.399999999999999</c:v>
                      </c:pt>
                      <c:pt idx="764">
                        <c:v>16.420000000000002</c:v>
                      </c:pt>
                      <c:pt idx="765">
                        <c:v>16.420000000000002</c:v>
                      </c:pt>
                      <c:pt idx="766">
                        <c:v>16.420000000000002</c:v>
                      </c:pt>
                      <c:pt idx="767">
                        <c:v>16.420000000000002</c:v>
                      </c:pt>
                      <c:pt idx="768">
                        <c:v>16.420000000000002</c:v>
                      </c:pt>
                      <c:pt idx="769">
                        <c:v>16.440000000000001</c:v>
                      </c:pt>
                      <c:pt idx="770">
                        <c:v>16.440000000000001</c:v>
                      </c:pt>
                      <c:pt idx="771">
                        <c:v>16.440000000000001</c:v>
                      </c:pt>
                      <c:pt idx="772">
                        <c:v>16.46</c:v>
                      </c:pt>
                      <c:pt idx="773">
                        <c:v>16.46</c:v>
                      </c:pt>
                      <c:pt idx="774">
                        <c:v>16.46</c:v>
                      </c:pt>
                      <c:pt idx="775">
                        <c:v>16.46</c:v>
                      </c:pt>
                      <c:pt idx="776">
                        <c:v>16.46</c:v>
                      </c:pt>
                      <c:pt idx="777">
                        <c:v>16.48</c:v>
                      </c:pt>
                      <c:pt idx="778">
                        <c:v>16.48</c:v>
                      </c:pt>
                      <c:pt idx="779">
                        <c:v>16.48</c:v>
                      </c:pt>
                      <c:pt idx="780">
                        <c:v>16.5</c:v>
                      </c:pt>
                      <c:pt idx="781">
                        <c:v>16.5</c:v>
                      </c:pt>
                      <c:pt idx="782">
                        <c:v>16.5</c:v>
                      </c:pt>
                      <c:pt idx="783">
                        <c:v>16.52</c:v>
                      </c:pt>
                      <c:pt idx="784">
                        <c:v>16.52</c:v>
                      </c:pt>
                      <c:pt idx="785">
                        <c:v>16.52</c:v>
                      </c:pt>
                      <c:pt idx="786">
                        <c:v>16.54</c:v>
                      </c:pt>
                      <c:pt idx="787">
                        <c:v>16.54</c:v>
                      </c:pt>
                      <c:pt idx="788">
                        <c:v>16.559999999999999</c:v>
                      </c:pt>
                      <c:pt idx="789">
                        <c:v>16.559999999999999</c:v>
                      </c:pt>
                      <c:pt idx="790">
                        <c:v>16.579999999999991</c:v>
                      </c:pt>
                      <c:pt idx="791">
                        <c:v>16.600000000000001</c:v>
                      </c:pt>
                      <c:pt idx="792">
                        <c:v>16.62</c:v>
                      </c:pt>
                      <c:pt idx="793">
                        <c:v>16.62</c:v>
                      </c:pt>
                      <c:pt idx="794">
                        <c:v>16.64</c:v>
                      </c:pt>
                      <c:pt idx="795">
                        <c:v>16.64</c:v>
                      </c:pt>
                      <c:pt idx="796">
                        <c:v>16.66</c:v>
                      </c:pt>
                      <c:pt idx="797">
                        <c:v>16.68</c:v>
                      </c:pt>
                      <c:pt idx="798">
                        <c:v>16.7</c:v>
                      </c:pt>
                      <c:pt idx="799">
                        <c:v>16.72</c:v>
                      </c:pt>
                      <c:pt idx="800">
                        <c:v>16.739999999999991</c:v>
                      </c:pt>
                      <c:pt idx="801">
                        <c:v>16.739999999999991</c:v>
                      </c:pt>
                      <c:pt idx="802">
                        <c:v>16.760000000000002</c:v>
                      </c:pt>
                      <c:pt idx="803">
                        <c:v>16.760000000000002</c:v>
                      </c:pt>
                      <c:pt idx="804">
                        <c:v>16.78</c:v>
                      </c:pt>
                      <c:pt idx="805">
                        <c:v>16.78</c:v>
                      </c:pt>
                      <c:pt idx="806">
                        <c:v>16.8</c:v>
                      </c:pt>
                      <c:pt idx="807">
                        <c:v>16.8</c:v>
                      </c:pt>
                      <c:pt idx="808">
                        <c:v>16.82</c:v>
                      </c:pt>
                      <c:pt idx="809">
                        <c:v>16.82</c:v>
                      </c:pt>
                      <c:pt idx="810">
                        <c:v>16.84</c:v>
                      </c:pt>
                      <c:pt idx="811">
                        <c:v>16.84</c:v>
                      </c:pt>
                      <c:pt idx="812">
                        <c:v>16.86</c:v>
                      </c:pt>
                      <c:pt idx="813">
                        <c:v>16.86</c:v>
                      </c:pt>
                      <c:pt idx="814">
                        <c:v>16.86</c:v>
                      </c:pt>
                      <c:pt idx="815">
                        <c:v>16.88</c:v>
                      </c:pt>
                      <c:pt idx="816">
                        <c:v>16.88</c:v>
                      </c:pt>
                      <c:pt idx="817">
                        <c:v>16.899999999999999</c:v>
                      </c:pt>
                      <c:pt idx="818">
                        <c:v>16.899999999999999</c:v>
                      </c:pt>
                      <c:pt idx="819">
                        <c:v>16.920000000000002</c:v>
                      </c:pt>
                      <c:pt idx="820">
                        <c:v>16.920000000000002</c:v>
                      </c:pt>
                      <c:pt idx="821">
                        <c:v>16.940000000000001</c:v>
                      </c:pt>
                      <c:pt idx="822">
                        <c:v>16.940000000000001</c:v>
                      </c:pt>
                      <c:pt idx="823">
                        <c:v>16.940000000000001</c:v>
                      </c:pt>
                      <c:pt idx="824">
                        <c:v>16.96</c:v>
                      </c:pt>
                      <c:pt idx="825">
                        <c:v>16.96</c:v>
                      </c:pt>
                      <c:pt idx="826">
                        <c:v>16.98</c:v>
                      </c:pt>
                      <c:pt idx="827">
                        <c:v>16.98</c:v>
                      </c:pt>
                      <c:pt idx="828">
                        <c:v>17</c:v>
                      </c:pt>
                      <c:pt idx="829">
                        <c:v>17</c:v>
                      </c:pt>
                      <c:pt idx="830">
                        <c:v>17</c:v>
                      </c:pt>
                      <c:pt idx="831">
                        <c:v>17.02</c:v>
                      </c:pt>
                      <c:pt idx="832">
                        <c:v>17.02</c:v>
                      </c:pt>
                      <c:pt idx="833">
                        <c:v>17.02</c:v>
                      </c:pt>
                      <c:pt idx="834">
                        <c:v>17.02</c:v>
                      </c:pt>
                      <c:pt idx="835">
                        <c:v>17.02</c:v>
                      </c:pt>
                      <c:pt idx="836">
                        <c:v>17.02</c:v>
                      </c:pt>
                      <c:pt idx="837">
                        <c:v>17.04</c:v>
                      </c:pt>
                      <c:pt idx="838">
                        <c:v>17.04</c:v>
                      </c:pt>
                      <c:pt idx="839">
                        <c:v>17.04</c:v>
                      </c:pt>
                      <c:pt idx="840">
                        <c:v>17.04</c:v>
                      </c:pt>
                      <c:pt idx="841">
                        <c:v>17.04</c:v>
                      </c:pt>
                      <c:pt idx="842">
                        <c:v>17.04</c:v>
                      </c:pt>
                      <c:pt idx="843">
                        <c:v>17.04</c:v>
                      </c:pt>
                      <c:pt idx="844">
                        <c:v>17.04</c:v>
                      </c:pt>
                      <c:pt idx="845">
                        <c:v>17.04</c:v>
                      </c:pt>
                      <c:pt idx="846">
                        <c:v>17.059999999999999</c:v>
                      </c:pt>
                      <c:pt idx="847">
                        <c:v>17.059999999999999</c:v>
                      </c:pt>
                      <c:pt idx="848">
                        <c:v>17.059999999999999</c:v>
                      </c:pt>
                      <c:pt idx="849">
                        <c:v>17.059999999999999</c:v>
                      </c:pt>
                      <c:pt idx="850">
                        <c:v>17.059999999999999</c:v>
                      </c:pt>
                      <c:pt idx="851">
                        <c:v>17.059999999999999</c:v>
                      </c:pt>
                      <c:pt idx="852">
                        <c:v>17.059999999999999</c:v>
                      </c:pt>
                      <c:pt idx="853">
                        <c:v>17.079999999999991</c:v>
                      </c:pt>
                      <c:pt idx="854">
                        <c:v>17.079999999999991</c:v>
                      </c:pt>
                      <c:pt idx="855">
                        <c:v>17.079999999999991</c:v>
                      </c:pt>
                      <c:pt idx="856">
                        <c:v>17.079999999999991</c:v>
                      </c:pt>
                      <c:pt idx="857">
                        <c:v>17.079999999999991</c:v>
                      </c:pt>
                      <c:pt idx="858">
                        <c:v>17.079999999999991</c:v>
                      </c:pt>
                      <c:pt idx="859">
                        <c:v>17.079999999999991</c:v>
                      </c:pt>
                      <c:pt idx="860">
                        <c:v>17.079999999999991</c:v>
                      </c:pt>
                      <c:pt idx="861">
                        <c:v>17.079999999999991</c:v>
                      </c:pt>
                      <c:pt idx="862">
                        <c:v>17.079999999999991</c:v>
                      </c:pt>
                      <c:pt idx="863">
                        <c:v>17.079999999999991</c:v>
                      </c:pt>
                      <c:pt idx="864">
                        <c:v>17.079999999999991</c:v>
                      </c:pt>
                      <c:pt idx="865">
                        <c:v>17.079999999999991</c:v>
                      </c:pt>
                      <c:pt idx="866">
                        <c:v>17.079999999999991</c:v>
                      </c:pt>
                      <c:pt idx="867">
                        <c:v>17.079999999999991</c:v>
                      </c:pt>
                      <c:pt idx="868">
                        <c:v>17.079999999999991</c:v>
                      </c:pt>
                      <c:pt idx="869">
                        <c:v>17.079999999999991</c:v>
                      </c:pt>
                      <c:pt idx="870">
                        <c:v>17.079999999999991</c:v>
                      </c:pt>
                      <c:pt idx="871">
                        <c:v>17.079999999999991</c:v>
                      </c:pt>
                      <c:pt idx="872">
                        <c:v>17.079999999999991</c:v>
                      </c:pt>
                      <c:pt idx="873">
                        <c:v>17.079999999999991</c:v>
                      </c:pt>
                      <c:pt idx="874">
                        <c:v>17.100000000000001</c:v>
                      </c:pt>
                      <c:pt idx="875">
                        <c:v>17.100000000000001</c:v>
                      </c:pt>
                      <c:pt idx="876">
                        <c:v>17.100000000000001</c:v>
                      </c:pt>
                      <c:pt idx="877">
                        <c:v>17.100000000000001</c:v>
                      </c:pt>
                      <c:pt idx="878">
                        <c:v>17.100000000000001</c:v>
                      </c:pt>
                      <c:pt idx="879">
                        <c:v>17.100000000000001</c:v>
                      </c:pt>
                      <c:pt idx="880">
                        <c:v>17.12</c:v>
                      </c:pt>
                      <c:pt idx="881">
                        <c:v>17.12</c:v>
                      </c:pt>
                      <c:pt idx="882">
                        <c:v>17.12</c:v>
                      </c:pt>
                      <c:pt idx="883">
                        <c:v>17.12</c:v>
                      </c:pt>
                      <c:pt idx="884">
                        <c:v>17.12</c:v>
                      </c:pt>
                      <c:pt idx="885">
                        <c:v>17.14</c:v>
                      </c:pt>
                      <c:pt idx="886">
                        <c:v>17.14</c:v>
                      </c:pt>
                      <c:pt idx="887">
                        <c:v>17.14</c:v>
                      </c:pt>
                      <c:pt idx="888">
                        <c:v>17.14</c:v>
                      </c:pt>
                      <c:pt idx="889">
                        <c:v>17.14</c:v>
                      </c:pt>
                      <c:pt idx="890">
                        <c:v>17.14</c:v>
                      </c:pt>
                      <c:pt idx="891">
                        <c:v>17.14</c:v>
                      </c:pt>
                      <c:pt idx="892">
                        <c:v>17.14</c:v>
                      </c:pt>
                      <c:pt idx="893">
                        <c:v>17.14</c:v>
                      </c:pt>
                      <c:pt idx="894">
                        <c:v>17.14</c:v>
                      </c:pt>
                      <c:pt idx="895">
                        <c:v>17.14</c:v>
                      </c:pt>
                      <c:pt idx="896">
                        <c:v>17.14</c:v>
                      </c:pt>
                      <c:pt idx="897">
                        <c:v>17.14</c:v>
                      </c:pt>
                      <c:pt idx="898">
                        <c:v>17.14</c:v>
                      </c:pt>
                      <c:pt idx="899">
                        <c:v>17.14</c:v>
                      </c:pt>
                      <c:pt idx="900">
                        <c:v>17.14</c:v>
                      </c:pt>
                      <c:pt idx="901">
                        <c:v>17.14</c:v>
                      </c:pt>
                      <c:pt idx="902">
                        <c:v>17.14</c:v>
                      </c:pt>
                      <c:pt idx="903">
                        <c:v>17.16</c:v>
                      </c:pt>
                      <c:pt idx="904">
                        <c:v>17.16</c:v>
                      </c:pt>
                      <c:pt idx="905">
                        <c:v>17.16</c:v>
                      </c:pt>
                      <c:pt idx="906">
                        <c:v>17.16</c:v>
                      </c:pt>
                      <c:pt idx="907">
                        <c:v>17.16</c:v>
                      </c:pt>
                      <c:pt idx="908">
                        <c:v>17.16</c:v>
                      </c:pt>
                      <c:pt idx="909">
                        <c:v>17.16</c:v>
                      </c:pt>
                      <c:pt idx="910">
                        <c:v>17.18</c:v>
                      </c:pt>
                      <c:pt idx="911">
                        <c:v>17.18</c:v>
                      </c:pt>
                      <c:pt idx="912">
                        <c:v>17.18</c:v>
                      </c:pt>
                      <c:pt idx="913">
                        <c:v>17.18</c:v>
                      </c:pt>
                      <c:pt idx="914">
                        <c:v>17.2</c:v>
                      </c:pt>
                      <c:pt idx="915">
                        <c:v>17.2</c:v>
                      </c:pt>
                      <c:pt idx="916">
                        <c:v>17.2</c:v>
                      </c:pt>
                      <c:pt idx="917">
                        <c:v>17.2</c:v>
                      </c:pt>
                      <c:pt idx="918">
                        <c:v>17.2</c:v>
                      </c:pt>
                      <c:pt idx="919">
                        <c:v>17.2</c:v>
                      </c:pt>
                      <c:pt idx="920">
                        <c:v>17.2</c:v>
                      </c:pt>
                      <c:pt idx="921">
                        <c:v>17.22</c:v>
                      </c:pt>
                      <c:pt idx="922">
                        <c:v>17.22</c:v>
                      </c:pt>
                      <c:pt idx="923">
                        <c:v>17.22</c:v>
                      </c:pt>
                      <c:pt idx="924">
                        <c:v>17.22</c:v>
                      </c:pt>
                      <c:pt idx="925">
                        <c:v>17.22</c:v>
                      </c:pt>
                      <c:pt idx="926">
                        <c:v>17.22</c:v>
                      </c:pt>
                      <c:pt idx="927">
                        <c:v>17.22</c:v>
                      </c:pt>
                      <c:pt idx="928">
                        <c:v>17.239999999999991</c:v>
                      </c:pt>
                      <c:pt idx="929">
                        <c:v>17.239999999999991</c:v>
                      </c:pt>
                      <c:pt idx="930">
                        <c:v>17.239999999999991</c:v>
                      </c:pt>
                      <c:pt idx="931">
                        <c:v>17.239999999999991</c:v>
                      </c:pt>
                      <c:pt idx="932">
                        <c:v>17.260000000000002</c:v>
                      </c:pt>
                      <c:pt idx="933">
                        <c:v>17.260000000000002</c:v>
                      </c:pt>
                      <c:pt idx="934">
                        <c:v>17.260000000000002</c:v>
                      </c:pt>
                      <c:pt idx="935">
                        <c:v>17.260000000000002</c:v>
                      </c:pt>
                      <c:pt idx="936">
                        <c:v>17.28</c:v>
                      </c:pt>
                      <c:pt idx="937">
                        <c:v>17.28</c:v>
                      </c:pt>
                      <c:pt idx="938">
                        <c:v>17.28</c:v>
                      </c:pt>
                      <c:pt idx="939">
                        <c:v>17.28</c:v>
                      </c:pt>
                      <c:pt idx="940">
                        <c:v>17.28</c:v>
                      </c:pt>
                      <c:pt idx="941">
                        <c:v>17.3</c:v>
                      </c:pt>
                      <c:pt idx="942">
                        <c:v>17.3</c:v>
                      </c:pt>
                      <c:pt idx="943">
                        <c:v>17.3</c:v>
                      </c:pt>
                      <c:pt idx="944">
                        <c:v>17.3</c:v>
                      </c:pt>
                      <c:pt idx="945">
                        <c:v>17.3</c:v>
                      </c:pt>
                      <c:pt idx="946">
                        <c:v>17.3</c:v>
                      </c:pt>
                      <c:pt idx="947">
                        <c:v>17.3</c:v>
                      </c:pt>
                      <c:pt idx="948">
                        <c:v>17.3</c:v>
                      </c:pt>
                      <c:pt idx="949">
                        <c:v>17.3</c:v>
                      </c:pt>
                      <c:pt idx="950">
                        <c:v>17.3</c:v>
                      </c:pt>
                      <c:pt idx="951">
                        <c:v>17.32</c:v>
                      </c:pt>
                      <c:pt idx="952">
                        <c:v>17.32</c:v>
                      </c:pt>
                      <c:pt idx="953">
                        <c:v>17.32</c:v>
                      </c:pt>
                      <c:pt idx="954">
                        <c:v>17.32</c:v>
                      </c:pt>
                      <c:pt idx="955">
                        <c:v>17.32</c:v>
                      </c:pt>
                      <c:pt idx="956">
                        <c:v>17.32</c:v>
                      </c:pt>
                      <c:pt idx="957">
                        <c:v>17.32</c:v>
                      </c:pt>
                      <c:pt idx="958">
                        <c:v>17.32</c:v>
                      </c:pt>
                      <c:pt idx="959">
                        <c:v>17.34</c:v>
                      </c:pt>
                      <c:pt idx="960">
                        <c:v>17.34</c:v>
                      </c:pt>
                      <c:pt idx="961">
                        <c:v>17.34</c:v>
                      </c:pt>
                      <c:pt idx="962">
                        <c:v>17.34</c:v>
                      </c:pt>
                      <c:pt idx="963">
                        <c:v>17.34</c:v>
                      </c:pt>
                      <c:pt idx="964">
                        <c:v>17.36</c:v>
                      </c:pt>
                      <c:pt idx="965">
                        <c:v>17.36</c:v>
                      </c:pt>
                      <c:pt idx="966">
                        <c:v>17.36</c:v>
                      </c:pt>
                      <c:pt idx="967">
                        <c:v>17.36</c:v>
                      </c:pt>
                      <c:pt idx="968">
                        <c:v>17.36</c:v>
                      </c:pt>
                      <c:pt idx="969">
                        <c:v>17.36</c:v>
                      </c:pt>
                      <c:pt idx="970">
                        <c:v>17.36</c:v>
                      </c:pt>
                      <c:pt idx="971">
                        <c:v>17.36</c:v>
                      </c:pt>
                      <c:pt idx="972">
                        <c:v>17.36</c:v>
                      </c:pt>
                      <c:pt idx="973">
                        <c:v>17.38</c:v>
                      </c:pt>
                      <c:pt idx="974">
                        <c:v>17.38</c:v>
                      </c:pt>
                      <c:pt idx="975">
                        <c:v>17.38</c:v>
                      </c:pt>
                      <c:pt idx="976">
                        <c:v>17.38</c:v>
                      </c:pt>
                      <c:pt idx="977">
                        <c:v>17.38</c:v>
                      </c:pt>
                      <c:pt idx="978">
                        <c:v>17.38</c:v>
                      </c:pt>
                      <c:pt idx="979">
                        <c:v>17.38</c:v>
                      </c:pt>
                      <c:pt idx="980">
                        <c:v>17.38</c:v>
                      </c:pt>
                      <c:pt idx="981">
                        <c:v>17.38</c:v>
                      </c:pt>
                      <c:pt idx="982">
                        <c:v>17.38</c:v>
                      </c:pt>
                      <c:pt idx="983">
                        <c:v>17.38</c:v>
                      </c:pt>
                      <c:pt idx="984">
                        <c:v>17.38</c:v>
                      </c:pt>
                      <c:pt idx="985">
                        <c:v>17.38</c:v>
                      </c:pt>
                      <c:pt idx="986">
                        <c:v>17.38</c:v>
                      </c:pt>
                      <c:pt idx="987">
                        <c:v>17.399999999999999</c:v>
                      </c:pt>
                      <c:pt idx="988">
                        <c:v>17.399999999999999</c:v>
                      </c:pt>
                      <c:pt idx="989">
                        <c:v>17.399999999999999</c:v>
                      </c:pt>
                      <c:pt idx="990">
                        <c:v>17.420000000000002</c:v>
                      </c:pt>
                      <c:pt idx="991">
                        <c:v>17.420000000000002</c:v>
                      </c:pt>
                      <c:pt idx="992">
                        <c:v>17.420000000000002</c:v>
                      </c:pt>
                      <c:pt idx="993">
                        <c:v>17.420000000000002</c:v>
                      </c:pt>
                      <c:pt idx="994">
                        <c:v>17.440000000000001</c:v>
                      </c:pt>
                      <c:pt idx="995">
                        <c:v>17.440000000000001</c:v>
                      </c:pt>
                      <c:pt idx="996">
                        <c:v>17.46</c:v>
                      </c:pt>
                      <c:pt idx="997">
                        <c:v>17.46</c:v>
                      </c:pt>
                      <c:pt idx="998">
                        <c:v>17.46</c:v>
                      </c:pt>
                      <c:pt idx="999">
                        <c:v>17.48</c:v>
                      </c:pt>
                      <c:pt idx="1000">
                        <c:v>17.48</c:v>
                      </c:pt>
                      <c:pt idx="1001">
                        <c:v>17.48</c:v>
                      </c:pt>
                      <c:pt idx="1002">
                        <c:v>17.48</c:v>
                      </c:pt>
                      <c:pt idx="1003">
                        <c:v>17.5</c:v>
                      </c:pt>
                      <c:pt idx="1004">
                        <c:v>17.5</c:v>
                      </c:pt>
                      <c:pt idx="1005">
                        <c:v>17.5</c:v>
                      </c:pt>
                      <c:pt idx="1006">
                        <c:v>17.5</c:v>
                      </c:pt>
                      <c:pt idx="1007">
                        <c:v>17.52</c:v>
                      </c:pt>
                      <c:pt idx="1008">
                        <c:v>17.52</c:v>
                      </c:pt>
                      <c:pt idx="1009">
                        <c:v>17.52</c:v>
                      </c:pt>
                      <c:pt idx="1010">
                        <c:v>17.52</c:v>
                      </c:pt>
                      <c:pt idx="1011">
                        <c:v>17.52</c:v>
                      </c:pt>
                      <c:pt idx="1012">
                        <c:v>17.54</c:v>
                      </c:pt>
                      <c:pt idx="1013">
                        <c:v>17.54</c:v>
                      </c:pt>
                      <c:pt idx="1014">
                        <c:v>17.559999999999999</c:v>
                      </c:pt>
                      <c:pt idx="1015">
                        <c:v>17.559999999999999</c:v>
                      </c:pt>
                      <c:pt idx="1016">
                        <c:v>17.579999999999991</c:v>
                      </c:pt>
                      <c:pt idx="1017">
                        <c:v>17.579999999999991</c:v>
                      </c:pt>
                      <c:pt idx="1018">
                        <c:v>17.600000000000001</c:v>
                      </c:pt>
                      <c:pt idx="1019">
                        <c:v>17.600000000000001</c:v>
                      </c:pt>
                      <c:pt idx="1020">
                        <c:v>17.600000000000001</c:v>
                      </c:pt>
                      <c:pt idx="1021">
                        <c:v>17.62</c:v>
                      </c:pt>
                      <c:pt idx="1022">
                        <c:v>17.62</c:v>
                      </c:pt>
                      <c:pt idx="1023">
                        <c:v>17.64</c:v>
                      </c:pt>
                      <c:pt idx="1024">
                        <c:v>17.66</c:v>
                      </c:pt>
                      <c:pt idx="1025">
                        <c:v>17.66</c:v>
                      </c:pt>
                      <c:pt idx="1026">
                        <c:v>17.68</c:v>
                      </c:pt>
                      <c:pt idx="1027">
                        <c:v>17.68</c:v>
                      </c:pt>
                      <c:pt idx="1028">
                        <c:v>17.68</c:v>
                      </c:pt>
                      <c:pt idx="1029">
                        <c:v>17.7</c:v>
                      </c:pt>
                      <c:pt idx="1030">
                        <c:v>17.7</c:v>
                      </c:pt>
                      <c:pt idx="1031">
                        <c:v>17.72</c:v>
                      </c:pt>
                      <c:pt idx="1032">
                        <c:v>17.72</c:v>
                      </c:pt>
                      <c:pt idx="1033">
                        <c:v>17.739999999999991</c:v>
                      </c:pt>
                      <c:pt idx="1034">
                        <c:v>17.739999999999991</c:v>
                      </c:pt>
                      <c:pt idx="1035">
                        <c:v>17.760000000000002</c:v>
                      </c:pt>
                      <c:pt idx="1036">
                        <c:v>17.760000000000002</c:v>
                      </c:pt>
                      <c:pt idx="1037">
                        <c:v>17.78</c:v>
                      </c:pt>
                      <c:pt idx="1038">
                        <c:v>17.78</c:v>
                      </c:pt>
                      <c:pt idx="1039">
                        <c:v>17.78</c:v>
                      </c:pt>
                      <c:pt idx="1040">
                        <c:v>17.78</c:v>
                      </c:pt>
                      <c:pt idx="1041">
                        <c:v>17.8</c:v>
                      </c:pt>
                      <c:pt idx="1042">
                        <c:v>17.8</c:v>
                      </c:pt>
                      <c:pt idx="1043">
                        <c:v>17.82</c:v>
                      </c:pt>
                      <c:pt idx="1044">
                        <c:v>17.82</c:v>
                      </c:pt>
                      <c:pt idx="1045">
                        <c:v>17.82</c:v>
                      </c:pt>
                      <c:pt idx="1046">
                        <c:v>17.84</c:v>
                      </c:pt>
                      <c:pt idx="1047">
                        <c:v>17.84</c:v>
                      </c:pt>
                      <c:pt idx="1048">
                        <c:v>17.86</c:v>
                      </c:pt>
                      <c:pt idx="1049">
                        <c:v>17.86</c:v>
                      </c:pt>
                      <c:pt idx="1050">
                        <c:v>17.86</c:v>
                      </c:pt>
                      <c:pt idx="1051">
                        <c:v>17.88</c:v>
                      </c:pt>
                      <c:pt idx="1052">
                        <c:v>17.88</c:v>
                      </c:pt>
                      <c:pt idx="1053">
                        <c:v>17.88</c:v>
                      </c:pt>
                      <c:pt idx="1054">
                        <c:v>17.899999999999999</c:v>
                      </c:pt>
                      <c:pt idx="1055">
                        <c:v>17.899999999999999</c:v>
                      </c:pt>
                      <c:pt idx="1056">
                        <c:v>17.899999999999999</c:v>
                      </c:pt>
                      <c:pt idx="1057">
                        <c:v>17.899999999999999</c:v>
                      </c:pt>
                      <c:pt idx="1058">
                        <c:v>17.899999999999999</c:v>
                      </c:pt>
                      <c:pt idx="1059">
                        <c:v>17.899999999999999</c:v>
                      </c:pt>
                      <c:pt idx="1060">
                        <c:v>17.88</c:v>
                      </c:pt>
                      <c:pt idx="1061">
                        <c:v>17.88</c:v>
                      </c:pt>
                      <c:pt idx="1062">
                        <c:v>17.88</c:v>
                      </c:pt>
                      <c:pt idx="1063">
                        <c:v>17.88</c:v>
                      </c:pt>
                      <c:pt idx="1064">
                        <c:v>17.88</c:v>
                      </c:pt>
                      <c:pt idx="1065">
                        <c:v>17.88</c:v>
                      </c:pt>
                      <c:pt idx="1066">
                        <c:v>17.88</c:v>
                      </c:pt>
                      <c:pt idx="1067">
                        <c:v>17.88</c:v>
                      </c:pt>
                      <c:pt idx="1068">
                        <c:v>17.88</c:v>
                      </c:pt>
                      <c:pt idx="1069">
                        <c:v>17.88</c:v>
                      </c:pt>
                      <c:pt idx="1070">
                        <c:v>17.86</c:v>
                      </c:pt>
                      <c:pt idx="1071">
                        <c:v>17.86</c:v>
                      </c:pt>
                      <c:pt idx="1072">
                        <c:v>17.88</c:v>
                      </c:pt>
                      <c:pt idx="1073">
                        <c:v>17.88</c:v>
                      </c:pt>
                      <c:pt idx="1074">
                        <c:v>17.88</c:v>
                      </c:pt>
                      <c:pt idx="1075">
                        <c:v>17.88</c:v>
                      </c:pt>
                      <c:pt idx="1076">
                        <c:v>17.88</c:v>
                      </c:pt>
                      <c:pt idx="1077">
                        <c:v>17.88</c:v>
                      </c:pt>
                      <c:pt idx="1078">
                        <c:v>17.88</c:v>
                      </c:pt>
                      <c:pt idx="1079">
                        <c:v>17.88</c:v>
                      </c:pt>
                      <c:pt idx="1080">
                        <c:v>17.88</c:v>
                      </c:pt>
                      <c:pt idx="1081">
                        <c:v>17.88</c:v>
                      </c:pt>
                      <c:pt idx="1082">
                        <c:v>17.88</c:v>
                      </c:pt>
                      <c:pt idx="1083">
                        <c:v>17.88</c:v>
                      </c:pt>
                      <c:pt idx="1084">
                        <c:v>17.88</c:v>
                      </c:pt>
                      <c:pt idx="1085">
                        <c:v>17.88</c:v>
                      </c:pt>
                      <c:pt idx="1086">
                        <c:v>17.88</c:v>
                      </c:pt>
                      <c:pt idx="1087">
                        <c:v>17.88</c:v>
                      </c:pt>
                      <c:pt idx="1088">
                        <c:v>17.88</c:v>
                      </c:pt>
                      <c:pt idx="1089">
                        <c:v>17.88</c:v>
                      </c:pt>
                      <c:pt idx="1090">
                        <c:v>17.88</c:v>
                      </c:pt>
                      <c:pt idx="1091">
                        <c:v>17.88</c:v>
                      </c:pt>
                      <c:pt idx="1092">
                        <c:v>17.88</c:v>
                      </c:pt>
                      <c:pt idx="1093">
                        <c:v>17.88</c:v>
                      </c:pt>
                      <c:pt idx="1094">
                        <c:v>17.88</c:v>
                      </c:pt>
                      <c:pt idx="1095">
                        <c:v>17.88</c:v>
                      </c:pt>
                      <c:pt idx="1096">
                        <c:v>17.88</c:v>
                      </c:pt>
                      <c:pt idx="1097">
                        <c:v>17.88</c:v>
                      </c:pt>
                      <c:pt idx="1098">
                        <c:v>17.88</c:v>
                      </c:pt>
                      <c:pt idx="1099">
                        <c:v>17.88</c:v>
                      </c:pt>
                      <c:pt idx="1100">
                        <c:v>17.88</c:v>
                      </c:pt>
                      <c:pt idx="1101">
                        <c:v>17.899999999999999</c:v>
                      </c:pt>
                      <c:pt idx="1102">
                        <c:v>17.899999999999999</c:v>
                      </c:pt>
                      <c:pt idx="1103">
                        <c:v>17.899999999999999</c:v>
                      </c:pt>
                      <c:pt idx="1104">
                        <c:v>17.899999999999999</c:v>
                      </c:pt>
                      <c:pt idx="1105">
                        <c:v>17.899999999999999</c:v>
                      </c:pt>
                      <c:pt idx="1106">
                        <c:v>17.899999999999999</c:v>
                      </c:pt>
                      <c:pt idx="1107">
                        <c:v>17.899999999999999</c:v>
                      </c:pt>
                      <c:pt idx="1108">
                        <c:v>17.899999999999999</c:v>
                      </c:pt>
                      <c:pt idx="1109">
                        <c:v>17.899999999999999</c:v>
                      </c:pt>
                      <c:pt idx="1110">
                        <c:v>17.899999999999999</c:v>
                      </c:pt>
                      <c:pt idx="1111">
                        <c:v>17.899999999999999</c:v>
                      </c:pt>
                      <c:pt idx="1112">
                        <c:v>17.899999999999999</c:v>
                      </c:pt>
                      <c:pt idx="1113">
                        <c:v>17.920000000000002</c:v>
                      </c:pt>
                      <c:pt idx="1114">
                        <c:v>17.920000000000002</c:v>
                      </c:pt>
                      <c:pt idx="1115">
                        <c:v>17.920000000000002</c:v>
                      </c:pt>
                      <c:pt idx="1116">
                        <c:v>17.920000000000002</c:v>
                      </c:pt>
                      <c:pt idx="1117">
                        <c:v>17.920000000000002</c:v>
                      </c:pt>
                      <c:pt idx="1118">
                        <c:v>17.920000000000002</c:v>
                      </c:pt>
                      <c:pt idx="1119">
                        <c:v>17.920000000000002</c:v>
                      </c:pt>
                      <c:pt idx="1120">
                        <c:v>17.920000000000002</c:v>
                      </c:pt>
                      <c:pt idx="1121">
                        <c:v>17.920000000000002</c:v>
                      </c:pt>
                      <c:pt idx="1122">
                        <c:v>17.920000000000002</c:v>
                      </c:pt>
                      <c:pt idx="1123">
                        <c:v>17.920000000000002</c:v>
                      </c:pt>
                      <c:pt idx="1124">
                        <c:v>17.920000000000002</c:v>
                      </c:pt>
                      <c:pt idx="1125">
                        <c:v>17.920000000000002</c:v>
                      </c:pt>
                      <c:pt idx="1126">
                        <c:v>17.920000000000002</c:v>
                      </c:pt>
                      <c:pt idx="1127">
                        <c:v>17.920000000000002</c:v>
                      </c:pt>
                      <c:pt idx="1128">
                        <c:v>17.920000000000002</c:v>
                      </c:pt>
                      <c:pt idx="1129">
                        <c:v>17.920000000000002</c:v>
                      </c:pt>
                      <c:pt idx="1130">
                        <c:v>17.940000000000001</c:v>
                      </c:pt>
                      <c:pt idx="1131">
                        <c:v>17.940000000000001</c:v>
                      </c:pt>
                      <c:pt idx="1132">
                        <c:v>17.940000000000001</c:v>
                      </c:pt>
                      <c:pt idx="1133">
                        <c:v>17.940000000000001</c:v>
                      </c:pt>
                      <c:pt idx="1134">
                        <c:v>17.940000000000001</c:v>
                      </c:pt>
                      <c:pt idx="1135">
                        <c:v>17.96</c:v>
                      </c:pt>
                      <c:pt idx="1136">
                        <c:v>17.96</c:v>
                      </c:pt>
                      <c:pt idx="1137">
                        <c:v>17.96</c:v>
                      </c:pt>
                      <c:pt idx="1138">
                        <c:v>17.96</c:v>
                      </c:pt>
                      <c:pt idx="1139">
                        <c:v>17.98</c:v>
                      </c:pt>
                      <c:pt idx="1140">
                        <c:v>17.98</c:v>
                      </c:pt>
                      <c:pt idx="1141">
                        <c:v>17.98</c:v>
                      </c:pt>
                      <c:pt idx="1142">
                        <c:v>17.98</c:v>
                      </c:pt>
                      <c:pt idx="1143">
                        <c:v>17.98</c:v>
                      </c:pt>
                      <c:pt idx="1144">
                        <c:v>17.98</c:v>
                      </c:pt>
                      <c:pt idx="1145">
                        <c:v>17.98</c:v>
                      </c:pt>
                      <c:pt idx="1146">
                        <c:v>18</c:v>
                      </c:pt>
                      <c:pt idx="1147">
                        <c:v>18</c:v>
                      </c:pt>
                      <c:pt idx="1148">
                        <c:v>18</c:v>
                      </c:pt>
                      <c:pt idx="1149">
                        <c:v>18</c:v>
                      </c:pt>
                      <c:pt idx="1150">
                        <c:v>18</c:v>
                      </c:pt>
                      <c:pt idx="1151">
                        <c:v>18</c:v>
                      </c:pt>
                      <c:pt idx="1152">
                        <c:v>18.02</c:v>
                      </c:pt>
                      <c:pt idx="1153">
                        <c:v>18.02</c:v>
                      </c:pt>
                      <c:pt idx="1154">
                        <c:v>18.02</c:v>
                      </c:pt>
                      <c:pt idx="1155">
                        <c:v>18.04</c:v>
                      </c:pt>
                      <c:pt idx="1156">
                        <c:v>18.04</c:v>
                      </c:pt>
                      <c:pt idx="1157">
                        <c:v>18.04</c:v>
                      </c:pt>
                      <c:pt idx="1158">
                        <c:v>18.059999999999999</c:v>
                      </c:pt>
                      <c:pt idx="1159">
                        <c:v>18.059999999999999</c:v>
                      </c:pt>
                      <c:pt idx="1160">
                        <c:v>18.059999999999999</c:v>
                      </c:pt>
                      <c:pt idx="1161">
                        <c:v>18.079999999999991</c:v>
                      </c:pt>
                      <c:pt idx="1162">
                        <c:v>18.079999999999991</c:v>
                      </c:pt>
                      <c:pt idx="1163">
                        <c:v>18.100000000000001</c:v>
                      </c:pt>
                      <c:pt idx="1164">
                        <c:v>18.100000000000001</c:v>
                      </c:pt>
                      <c:pt idx="1165">
                        <c:v>18.12</c:v>
                      </c:pt>
                      <c:pt idx="1166">
                        <c:v>18.12</c:v>
                      </c:pt>
                      <c:pt idx="1167">
                        <c:v>18.12</c:v>
                      </c:pt>
                      <c:pt idx="1168">
                        <c:v>18.12</c:v>
                      </c:pt>
                      <c:pt idx="1169">
                        <c:v>18.14</c:v>
                      </c:pt>
                      <c:pt idx="1170">
                        <c:v>18.14</c:v>
                      </c:pt>
                      <c:pt idx="1171">
                        <c:v>18.14</c:v>
                      </c:pt>
                      <c:pt idx="1172">
                        <c:v>18.16</c:v>
                      </c:pt>
                      <c:pt idx="1173">
                        <c:v>18.16</c:v>
                      </c:pt>
                      <c:pt idx="1174">
                        <c:v>18.16</c:v>
                      </c:pt>
                      <c:pt idx="1175">
                        <c:v>18.16</c:v>
                      </c:pt>
                      <c:pt idx="1176">
                        <c:v>18.16</c:v>
                      </c:pt>
                      <c:pt idx="1177">
                        <c:v>18.18</c:v>
                      </c:pt>
                      <c:pt idx="1178">
                        <c:v>18.18</c:v>
                      </c:pt>
                      <c:pt idx="1179">
                        <c:v>18.18</c:v>
                      </c:pt>
                      <c:pt idx="1180">
                        <c:v>18.18</c:v>
                      </c:pt>
                      <c:pt idx="1181">
                        <c:v>18.18</c:v>
                      </c:pt>
                      <c:pt idx="1182">
                        <c:v>18.2</c:v>
                      </c:pt>
                      <c:pt idx="1183">
                        <c:v>18.2</c:v>
                      </c:pt>
                      <c:pt idx="1184">
                        <c:v>18.2</c:v>
                      </c:pt>
                      <c:pt idx="1185">
                        <c:v>18.22</c:v>
                      </c:pt>
                      <c:pt idx="1186">
                        <c:v>18.22</c:v>
                      </c:pt>
                      <c:pt idx="1187">
                        <c:v>18.22</c:v>
                      </c:pt>
                      <c:pt idx="1188">
                        <c:v>18.239999999999991</c:v>
                      </c:pt>
                      <c:pt idx="1189">
                        <c:v>18.239999999999991</c:v>
                      </c:pt>
                      <c:pt idx="1190">
                        <c:v>18.260000000000002</c:v>
                      </c:pt>
                      <c:pt idx="1191">
                        <c:v>18.260000000000002</c:v>
                      </c:pt>
                      <c:pt idx="1192">
                        <c:v>18.28</c:v>
                      </c:pt>
                      <c:pt idx="1193">
                        <c:v>18.28</c:v>
                      </c:pt>
                      <c:pt idx="1194">
                        <c:v>18.3</c:v>
                      </c:pt>
                      <c:pt idx="1195">
                        <c:v>18.3</c:v>
                      </c:pt>
                      <c:pt idx="1196">
                        <c:v>18.3</c:v>
                      </c:pt>
                      <c:pt idx="1197">
                        <c:v>18.32</c:v>
                      </c:pt>
                      <c:pt idx="1198">
                        <c:v>18.32</c:v>
                      </c:pt>
                      <c:pt idx="1199">
                        <c:v>18.32</c:v>
                      </c:pt>
                      <c:pt idx="1200">
                        <c:v>18.34</c:v>
                      </c:pt>
                      <c:pt idx="1201">
                        <c:v>18.34</c:v>
                      </c:pt>
                      <c:pt idx="1202">
                        <c:v>18.34</c:v>
                      </c:pt>
                      <c:pt idx="1203">
                        <c:v>18.36</c:v>
                      </c:pt>
                      <c:pt idx="1204">
                        <c:v>18.36</c:v>
                      </c:pt>
                      <c:pt idx="1205">
                        <c:v>18.36</c:v>
                      </c:pt>
                      <c:pt idx="1206">
                        <c:v>18.36</c:v>
                      </c:pt>
                      <c:pt idx="1207">
                        <c:v>18.38</c:v>
                      </c:pt>
                      <c:pt idx="1208">
                        <c:v>18.38</c:v>
                      </c:pt>
                      <c:pt idx="1209">
                        <c:v>18.399999999999999</c:v>
                      </c:pt>
                      <c:pt idx="1210">
                        <c:v>18.399999999999999</c:v>
                      </c:pt>
                      <c:pt idx="1211">
                        <c:v>18.399999999999999</c:v>
                      </c:pt>
                      <c:pt idx="1212">
                        <c:v>18.399999999999999</c:v>
                      </c:pt>
                      <c:pt idx="1213">
                        <c:v>18.420000000000002</c:v>
                      </c:pt>
                      <c:pt idx="1214">
                        <c:v>18.440000000000001</c:v>
                      </c:pt>
                      <c:pt idx="1215">
                        <c:v>18.440000000000001</c:v>
                      </c:pt>
                      <c:pt idx="1216">
                        <c:v>18.440000000000001</c:v>
                      </c:pt>
                      <c:pt idx="1217">
                        <c:v>18.46</c:v>
                      </c:pt>
                      <c:pt idx="1218">
                        <c:v>18.46</c:v>
                      </c:pt>
                      <c:pt idx="1219">
                        <c:v>18.46</c:v>
                      </c:pt>
                      <c:pt idx="1220">
                        <c:v>18.48</c:v>
                      </c:pt>
                      <c:pt idx="1221">
                        <c:v>18.48</c:v>
                      </c:pt>
                      <c:pt idx="1222">
                        <c:v>18.48</c:v>
                      </c:pt>
                      <c:pt idx="1223">
                        <c:v>18.5</c:v>
                      </c:pt>
                      <c:pt idx="1224">
                        <c:v>18.5</c:v>
                      </c:pt>
                      <c:pt idx="1225">
                        <c:v>18.5</c:v>
                      </c:pt>
                      <c:pt idx="1226">
                        <c:v>18.5</c:v>
                      </c:pt>
                      <c:pt idx="1227">
                        <c:v>18.5</c:v>
                      </c:pt>
                      <c:pt idx="1228">
                        <c:v>18.5</c:v>
                      </c:pt>
                      <c:pt idx="1229">
                        <c:v>18.5</c:v>
                      </c:pt>
                      <c:pt idx="1230">
                        <c:v>18.5</c:v>
                      </c:pt>
                      <c:pt idx="1231">
                        <c:v>18.5</c:v>
                      </c:pt>
                      <c:pt idx="1232">
                        <c:v>18.5</c:v>
                      </c:pt>
                      <c:pt idx="1233">
                        <c:v>18.5</c:v>
                      </c:pt>
                      <c:pt idx="1234">
                        <c:v>18.5</c:v>
                      </c:pt>
                      <c:pt idx="1235">
                        <c:v>18.5</c:v>
                      </c:pt>
                      <c:pt idx="1236">
                        <c:v>18.5</c:v>
                      </c:pt>
                      <c:pt idx="1237">
                        <c:v>18.5</c:v>
                      </c:pt>
                      <c:pt idx="1238">
                        <c:v>18.48</c:v>
                      </c:pt>
                      <c:pt idx="1239">
                        <c:v>18.48</c:v>
                      </c:pt>
                      <c:pt idx="1240">
                        <c:v>18.48</c:v>
                      </c:pt>
                      <c:pt idx="1241">
                        <c:v>18.48</c:v>
                      </c:pt>
                      <c:pt idx="1242">
                        <c:v>18.46</c:v>
                      </c:pt>
                      <c:pt idx="1243">
                        <c:v>18.46</c:v>
                      </c:pt>
                      <c:pt idx="1244">
                        <c:v>18.46</c:v>
                      </c:pt>
                      <c:pt idx="1245">
                        <c:v>18.46</c:v>
                      </c:pt>
                      <c:pt idx="1246">
                        <c:v>18.46</c:v>
                      </c:pt>
                      <c:pt idx="1247">
                        <c:v>18.440000000000001</c:v>
                      </c:pt>
                      <c:pt idx="1248">
                        <c:v>18.440000000000001</c:v>
                      </c:pt>
                      <c:pt idx="1249">
                        <c:v>18.440000000000001</c:v>
                      </c:pt>
                      <c:pt idx="1250">
                        <c:v>18.420000000000002</c:v>
                      </c:pt>
                      <c:pt idx="1251">
                        <c:v>18.420000000000002</c:v>
                      </c:pt>
                      <c:pt idx="1252">
                        <c:v>18.420000000000002</c:v>
                      </c:pt>
                      <c:pt idx="1253">
                        <c:v>18.399999999999999</c:v>
                      </c:pt>
                      <c:pt idx="1254">
                        <c:v>18.399999999999999</c:v>
                      </c:pt>
                      <c:pt idx="1255">
                        <c:v>18.38</c:v>
                      </c:pt>
                      <c:pt idx="1256">
                        <c:v>18.38</c:v>
                      </c:pt>
                      <c:pt idx="1257">
                        <c:v>18.36</c:v>
                      </c:pt>
                      <c:pt idx="1258">
                        <c:v>18.36</c:v>
                      </c:pt>
                      <c:pt idx="1259">
                        <c:v>18.34</c:v>
                      </c:pt>
                      <c:pt idx="1260">
                        <c:v>18.34</c:v>
                      </c:pt>
                      <c:pt idx="1261">
                        <c:v>18.32</c:v>
                      </c:pt>
                      <c:pt idx="1262">
                        <c:v>18.32</c:v>
                      </c:pt>
                      <c:pt idx="1263">
                        <c:v>18.3</c:v>
                      </c:pt>
                      <c:pt idx="1264">
                        <c:v>18.3</c:v>
                      </c:pt>
                      <c:pt idx="1265">
                        <c:v>18.28</c:v>
                      </c:pt>
                      <c:pt idx="1266">
                        <c:v>18.28</c:v>
                      </c:pt>
                      <c:pt idx="1267">
                        <c:v>18.260000000000002</c:v>
                      </c:pt>
                      <c:pt idx="1268">
                        <c:v>18.239999999999991</c:v>
                      </c:pt>
                      <c:pt idx="1269">
                        <c:v>18.239999999999991</c:v>
                      </c:pt>
                      <c:pt idx="1270">
                        <c:v>18.22</c:v>
                      </c:pt>
                      <c:pt idx="1271">
                        <c:v>18.22</c:v>
                      </c:pt>
                      <c:pt idx="1272">
                        <c:v>18.22</c:v>
                      </c:pt>
                      <c:pt idx="1273">
                        <c:v>18.2</c:v>
                      </c:pt>
                      <c:pt idx="1274">
                        <c:v>18.18</c:v>
                      </c:pt>
                      <c:pt idx="1275">
                        <c:v>18.18</c:v>
                      </c:pt>
                      <c:pt idx="1276">
                        <c:v>18.16</c:v>
                      </c:pt>
                      <c:pt idx="1277">
                        <c:v>18.16</c:v>
                      </c:pt>
                      <c:pt idx="1278">
                        <c:v>18.14</c:v>
                      </c:pt>
                      <c:pt idx="1279">
                        <c:v>18.12</c:v>
                      </c:pt>
                      <c:pt idx="1280">
                        <c:v>18.12</c:v>
                      </c:pt>
                      <c:pt idx="1281">
                        <c:v>18.12</c:v>
                      </c:pt>
                      <c:pt idx="1282">
                        <c:v>18.100000000000001</c:v>
                      </c:pt>
                      <c:pt idx="1283">
                        <c:v>18.100000000000001</c:v>
                      </c:pt>
                      <c:pt idx="1284">
                        <c:v>18.079999999999991</c:v>
                      </c:pt>
                      <c:pt idx="1285">
                        <c:v>18.059999999999999</c:v>
                      </c:pt>
                      <c:pt idx="1286">
                        <c:v>18.059999999999999</c:v>
                      </c:pt>
                      <c:pt idx="1287">
                        <c:v>18.04</c:v>
                      </c:pt>
                      <c:pt idx="1288">
                        <c:v>18.04</c:v>
                      </c:pt>
                      <c:pt idx="1289">
                        <c:v>18.02</c:v>
                      </c:pt>
                      <c:pt idx="1290">
                        <c:v>18.02</c:v>
                      </c:pt>
                      <c:pt idx="1291">
                        <c:v>18</c:v>
                      </c:pt>
                      <c:pt idx="1292">
                        <c:v>18</c:v>
                      </c:pt>
                      <c:pt idx="1293">
                        <c:v>17.98</c:v>
                      </c:pt>
                      <c:pt idx="1294">
                        <c:v>17.98</c:v>
                      </c:pt>
                      <c:pt idx="1295">
                        <c:v>17.96</c:v>
                      </c:pt>
                      <c:pt idx="1296">
                        <c:v>17.96</c:v>
                      </c:pt>
                      <c:pt idx="1297">
                        <c:v>17.96</c:v>
                      </c:pt>
                      <c:pt idx="1298">
                        <c:v>17.96</c:v>
                      </c:pt>
                      <c:pt idx="1299">
                        <c:v>17.96</c:v>
                      </c:pt>
                      <c:pt idx="1300">
                        <c:v>17.96</c:v>
                      </c:pt>
                      <c:pt idx="1301">
                        <c:v>17.96</c:v>
                      </c:pt>
                      <c:pt idx="1302">
                        <c:v>17.940000000000001</c:v>
                      </c:pt>
                      <c:pt idx="1303">
                        <c:v>17.940000000000001</c:v>
                      </c:pt>
                      <c:pt idx="1304">
                        <c:v>17.940000000000001</c:v>
                      </c:pt>
                      <c:pt idx="1305">
                        <c:v>17.940000000000001</c:v>
                      </c:pt>
                      <c:pt idx="1306">
                        <c:v>17.940000000000001</c:v>
                      </c:pt>
                      <c:pt idx="1307">
                        <c:v>17.940000000000001</c:v>
                      </c:pt>
                      <c:pt idx="1308">
                        <c:v>17.940000000000001</c:v>
                      </c:pt>
                      <c:pt idx="1309">
                        <c:v>17.940000000000001</c:v>
                      </c:pt>
                      <c:pt idx="1310">
                        <c:v>17.940000000000001</c:v>
                      </c:pt>
                      <c:pt idx="1311">
                        <c:v>17.940000000000001</c:v>
                      </c:pt>
                      <c:pt idx="1312">
                        <c:v>17.920000000000002</c:v>
                      </c:pt>
                      <c:pt idx="1313">
                        <c:v>17.920000000000002</c:v>
                      </c:pt>
                      <c:pt idx="1314">
                        <c:v>17.920000000000002</c:v>
                      </c:pt>
                      <c:pt idx="1315">
                        <c:v>17.920000000000002</c:v>
                      </c:pt>
                      <c:pt idx="1316">
                        <c:v>17.920000000000002</c:v>
                      </c:pt>
                      <c:pt idx="1317">
                        <c:v>17.920000000000002</c:v>
                      </c:pt>
                      <c:pt idx="1318">
                        <c:v>17.920000000000002</c:v>
                      </c:pt>
                      <c:pt idx="1319">
                        <c:v>17.899999999999999</c:v>
                      </c:pt>
                      <c:pt idx="1320">
                        <c:v>17.899999999999999</c:v>
                      </c:pt>
                      <c:pt idx="1321">
                        <c:v>17.899999999999999</c:v>
                      </c:pt>
                      <c:pt idx="1322">
                        <c:v>17.899999999999999</c:v>
                      </c:pt>
                      <c:pt idx="1323">
                        <c:v>17.920000000000002</c:v>
                      </c:pt>
                      <c:pt idx="1324">
                        <c:v>17.920000000000002</c:v>
                      </c:pt>
                      <c:pt idx="1325">
                        <c:v>17.920000000000002</c:v>
                      </c:pt>
                      <c:pt idx="1326">
                        <c:v>17.920000000000002</c:v>
                      </c:pt>
                      <c:pt idx="1327">
                        <c:v>17.940000000000001</c:v>
                      </c:pt>
                      <c:pt idx="1328">
                        <c:v>17.940000000000001</c:v>
                      </c:pt>
                      <c:pt idx="1329">
                        <c:v>17.96</c:v>
                      </c:pt>
                      <c:pt idx="1330">
                        <c:v>17.96</c:v>
                      </c:pt>
                      <c:pt idx="1331">
                        <c:v>17.98</c:v>
                      </c:pt>
                      <c:pt idx="1332">
                        <c:v>17.98</c:v>
                      </c:pt>
                      <c:pt idx="1333">
                        <c:v>18</c:v>
                      </c:pt>
                      <c:pt idx="1334">
                        <c:v>18</c:v>
                      </c:pt>
                      <c:pt idx="1335">
                        <c:v>18.02</c:v>
                      </c:pt>
                      <c:pt idx="1336">
                        <c:v>18.02</c:v>
                      </c:pt>
                      <c:pt idx="1337">
                        <c:v>18.02</c:v>
                      </c:pt>
                      <c:pt idx="1338">
                        <c:v>18.02</c:v>
                      </c:pt>
                      <c:pt idx="1339">
                        <c:v>18.04</c:v>
                      </c:pt>
                      <c:pt idx="1340">
                        <c:v>18.04</c:v>
                      </c:pt>
                      <c:pt idx="1341">
                        <c:v>18.04</c:v>
                      </c:pt>
                      <c:pt idx="1342">
                        <c:v>18.059999999999999</c:v>
                      </c:pt>
                      <c:pt idx="1343">
                        <c:v>18.059999999999999</c:v>
                      </c:pt>
                      <c:pt idx="1344">
                        <c:v>18.059999999999999</c:v>
                      </c:pt>
                      <c:pt idx="1345">
                        <c:v>18.059999999999999</c:v>
                      </c:pt>
                      <c:pt idx="1346">
                        <c:v>18.059999999999999</c:v>
                      </c:pt>
                      <c:pt idx="1347">
                        <c:v>18.059999999999999</c:v>
                      </c:pt>
                      <c:pt idx="1348">
                        <c:v>18.079999999999991</c:v>
                      </c:pt>
                      <c:pt idx="1349">
                        <c:v>18.079999999999991</c:v>
                      </c:pt>
                      <c:pt idx="1350">
                        <c:v>18.079999999999991</c:v>
                      </c:pt>
                      <c:pt idx="1351">
                        <c:v>18.079999999999991</c:v>
                      </c:pt>
                      <c:pt idx="1352">
                        <c:v>18.079999999999991</c:v>
                      </c:pt>
                      <c:pt idx="1353">
                        <c:v>18.100000000000001</c:v>
                      </c:pt>
                      <c:pt idx="1354">
                        <c:v>18.100000000000001</c:v>
                      </c:pt>
                      <c:pt idx="1355">
                        <c:v>18.100000000000001</c:v>
                      </c:pt>
                      <c:pt idx="1356">
                        <c:v>18.100000000000001</c:v>
                      </c:pt>
                      <c:pt idx="1357">
                        <c:v>18.12</c:v>
                      </c:pt>
                      <c:pt idx="1358">
                        <c:v>18.12</c:v>
                      </c:pt>
                      <c:pt idx="1359">
                        <c:v>18.12</c:v>
                      </c:pt>
                      <c:pt idx="1360">
                        <c:v>18.12</c:v>
                      </c:pt>
                      <c:pt idx="1361">
                        <c:v>18.14</c:v>
                      </c:pt>
                      <c:pt idx="1362">
                        <c:v>18.14</c:v>
                      </c:pt>
                      <c:pt idx="1363">
                        <c:v>18.14</c:v>
                      </c:pt>
                      <c:pt idx="1364">
                        <c:v>18.14</c:v>
                      </c:pt>
                      <c:pt idx="1365">
                        <c:v>18.16</c:v>
                      </c:pt>
                      <c:pt idx="1366">
                        <c:v>18.16</c:v>
                      </c:pt>
                      <c:pt idx="1367">
                        <c:v>18.16</c:v>
                      </c:pt>
                      <c:pt idx="1368">
                        <c:v>18.16</c:v>
                      </c:pt>
                      <c:pt idx="1369">
                        <c:v>18.18</c:v>
                      </c:pt>
                      <c:pt idx="1370">
                        <c:v>18.18</c:v>
                      </c:pt>
                      <c:pt idx="1371">
                        <c:v>18.18</c:v>
                      </c:pt>
                      <c:pt idx="1372">
                        <c:v>18.18</c:v>
                      </c:pt>
                      <c:pt idx="1373">
                        <c:v>18.2</c:v>
                      </c:pt>
                      <c:pt idx="1374">
                        <c:v>18.2</c:v>
                      </c:pt>
                      <c:pt idx="1375">
                        <c:v>18.2</c:v>
                      </c:pt>
                      <c:pt idx="1376">
                        <c:v>18.2</c:v>
                      </c:pt>
                      <c:pt idx="1377">
                        <c:v>18.22</c:v>
                      </c:pt>
                      <c:pt idx="1378">
                        <c:v>18.22</c:v>
                      </c:pt>
                      <c:pt idx="1379">
                        <c:v>18.239999999999991</c:v>
                      </c:pt>
                      <c:pt idx="1380">
                        <c:v>18.239999999999991</c:v>
                      </c:pt>
                      <c:pt idx="1381">
                        <c:v>18.239999999999991</c:v>
                      </c:pt>
                      <c:pt idx="1382">
                        <c:v>18.260000000000002</c:v>
                      </c:pt>
                      <c:pt idx="1383">
                        <c:v>18.260000000000002</c:v>
                      </c:pt>
                      <c:pt idx="1384">
                        <c:v>18.260000000000002</c:v>
                      </c:pt>
                      <c:pt idx="1385">
                        <c:v>18.28</c:v>
                      </c:pt>
                      <c:pt idx="1386">
                        <c:v>18.28</c:v>
                      </c:pt>
                      <c:pt idx="1387">
                        <c:v>18.3</c:v>
                      </c:pt>
                      <c:pt idx="1388">
                        <c:v>18.3</c:v>
                      </c:pt>
                      <c:pt idx="1389">
                        <c:v>18.32</c:v>
                      </c:pt>
                      <c:pt idx="1390">
                        <c:v>18.32</c:v>
                      </c:pt>
                      <c:pt idx="1391">
                        <c:v>18.34</c:v>
                      </c:pt>
                      <c:pt idx="1392">
                        <c:v>18.34</c:v>
                      </c:pt>
                      <c:pt idx="1393">
                        <c:v>18.34</c:v>
                      </c:pt>
                      <c:pt idx="1394">
                        <c:v>18.34</c:v>
                      </c:pt>
                      <c:pt idx="1395">
                        <c:v>18.36</c:v>
                      </c:pt>
                      <c:pt idx="1396">
                        <c:v>18.36</c:v>
                      </c:pt>
                      <c:pt idx="1397">
                        <c:v>18.36</c:v>
                      </c:pt>
                      <c:pt idx="1398">
                        <c:v>18.38</c:v>
                      </c:pt>
                      <c:pt idx="1399">
                        <c:v>18.38</c:v>
                      </c:pt>
                      <c:pt idx="1400">
                        <c:v>18.38</c:v>
                      </c:pt>
                      <c:pt idx="1401">
                        <c:v>18.38</c:v>
                      </c:pt>
                      <c:pt idx="1402">
                        <c:v>18.38</c:v>
                      </c:pt>
                      <c:pt idx="1403">
                        <c:v>18.399999999999999</c:v>
                      </c:pt>
                      <c:pt idx="1404">
                        <c:v>18.399999999999999</c:v>
                      </c:pt>
                      <c:pt idx="1405">
                        <c:v>18.399999999999999</c:v>
                      </c:pt>
                      <c:pt idx="1406">
                        <c:v>18.420000000000002</c:v>
                      </c:pt>
                      <c:pt idx="1407">
                        <c:v>18.420000000000002</c:v>
                      </c:pt>
                      <c:pt idx="1408">
                        <c:v>18.420000000000002</c:v>
                      </c:pt>
                      <c:pt idx="1409">
                        <c:v>18.420000000000002</c:v>
                      </c:pt>
                      <c:pt idx="1410">
                        <c:v>18.440000000000001</c:v>
                      </c:pt>
                      <c:pt idx="1411">
                        <c:v>18.440000000000001</c:v>
                      </c:pt>
                      <c:pt idx="1412">
                        <c:v>18.46</c:v>
                      </c:pt>
                      <c:pt idx="1413">
                        <c:v>18.48</c:v>
                      </c:pt>
                      <c:pt idx="1414">
                        <c:v>18.48</c:v>
                      </c:pt>
                      <c:pt idx="1415">
                        <c:v>18.5</c:v>
                      </c:pt>
                      <c:pt idx="1416">
                        <c:v>18.5</c:v>
                      </c:pt>
                      <c:pt idx="1417">
                        <c:v>18.52</c:v>
                      </c:pt>
                      <c:pt idx="1418">
                        <c:v>18.52</c:v>
                      </c:pt>
                      <c:pt idx="1419">
                        <c:v>18.54</c:v>
                      </c:pt>
                      <c:pt idx="1420">
                        <c:v>18.54</c:v>
                      </c:pt>
                      <c:pt idx="1421">
                        <c:v>18.54</c:v>
                      </c:pt>
                      <c:pt idx="1422">
                        <c:v>18.559999999999999</c:v>
                      </c:pt>
                      <c:pt idx="1423">
                        <c:v>18.559999999999999</c:v>
                      </c:pt>
                      <c:pt idx="1424">
                        <c:v>18.579999999999991</c:v>
                      </c:pt>
                      <c:pt idx="1425">
                        <c:v>18.579999999999991</c:v>
                      </c:pt>
                      <c:pt idx="1426">
                        <c:v>18.579999999999991</c:v>
                      </c:pt>
                      <c:pt idx="1427">
                        <c:v>18.579999999999991</c:v>
                      </c:pt>
                      <c:pt idx="1428">
                        <c:v>18.579999999999991</c:v>
                      </c:pt>
                      <c:pt idx="1429">
                        <c:v>18.600000000000001</c:v>
                      </c:pt>
                      <c:pt idx="1430">
                        <c:v>18.600000000000001</c:v>
                      </c:pt>
                      <c:pt idx="1431">
                        <c:v>18.600000000000001</c:v>
                      </c:pt>
                      <c:pt idx="1432">
                        <c:v>18.600000000000001</c:v>
                      </c:pt>
                      <c:pt idx="1433">
                        <c:v>18.600000000000001</c:v>
                      </c:pt>
                      <c:pt idx="1434">
                        <c:v>18.62</c:v>
                      </c:pt>
                      <c:pt idx="1435">
                        <c:v>18.62</c:v>
                      </c:pt>
                      <c:pt idx="1436">
                        <c:v>18.62</c:v>
                      </c:pt>
                      <c:pt idx="1437">
                        <c:v>18.62</c:v>
                      </c:pt>
                      <c:pt idx="1438">
                        <c:v>18.64</c:v>
                      </c:pt>
                      <c:pt idx="1439">
                        <c:v>18.64</c:v>
                      </c:pt>
                      <c:pt idx="1440">
                        <c:v>18.64</c:v>
                      </c:pt>
                      <c:pt idx="1441">
                        <c:v>18.64</c:v>
                      </c:pt>
                      <c:pt idx="1442">
                        <c:v>18.66</c:v>
                      </c:pt>
                      <c:pt idx="1443">
                        <c:v>18.66</c:v>
                      </c:pt>
                      <c:pt idx="1444">
                        <c:v>18.66</c:v>
                      </c:pt>
                      <c:pt idx="1445">
                        <c:v>18.68</c:v>
                      </c:pt>
                      <c:pt idx="1446">
                        <c:v>18.68</c:v>
                      </c:pt>
                      <c:pt idx="1447">
                        <c:v>18.68</c:v>
                      </c:pt>
                      <c:pt idx="1448">
                        <c:v>18.68</c:v>
                      </c:pt>
                      <c:pt idx="1449">
                        <c:v>18.7</c:v>
                      </c:pt>
                      <c:pt idx="1450">
                        <c:v>18.7</c:v>
                      </c:pt>
                      <c:pt idx="1451">
                        <c:v>18.72</c:v>
                      </c:pt>
                      <c:pt idx="1452">
                        <c:v>18.72</c:v>
                      </c:pt>
                      <c:pt idx="1453">
                        <c:v>18.72</c:v>
                      </c:pt>
                      <c:pt idx="1454">
                        <c:v>18.72</c:v>
                      </c:pt>
                      <c:pt idx="1455">
                        <c:v>18.72</c:v>
                      </c:pt>
                      <c:pt idx="1456">
                        <c:v>18.739999999999991</c:v>
                      </c:pt>
                      <c:pt idx="1457">
                        <c:v>18.739999999999991</c:v>
                      </c:pt>
                      <c:pt idx="1458">
                        <c:v>18.739999999999991</c:v>
                      </c:pt>
                      <c:pt idx="1459">
                        <c:v>18.739999999999991</c:v>
                      </c:pt>
                      <c:pt idx="1460">
                        <c:v>18.739999999999991</c:v>
                      </c:pt>
                      <c:pt idx="1461">
                        <c:v>18.739999999999991</c:v>
                      </c:pt>
                      <c:pt idx="1462">
                        <c:v>18.739999999999991</c:v>
                      </c:pt>
                      <c:pt idx="1463">
                        <c:v>18.739999999999991</c:v>
                      </c:pt>
                      <c:pt idx="1464">
                        <c:v>18.739999999999991</c:v>
                      </c:pt>
                      <c:pt idx="1465">
                        <c:v>18.739999999999991</c:v>
                      </c:pt>
                      <c:pt idx="1466">
                        <c:v>18.739999999999991</c:v>
                      </c:pt>
                      <c:pt idx="1467">
                        <c:v>18.739999999999991</c:v>
                      </c:pt>
                      <c:pt idx="1468">
                        <c:v>18.739999999999991</c:v>
                      </c:pt>
                      <c:pt idx="1469">
                        <c:v>18.739999999999991</c:v>
                      </c:pt>
                      <c:pt idx="1470">
                        <c:v>18.739999999999991</c:v>
                      </c:pt>
                      <c:pt idx="1471">
                        <c:v>18.739999999999991</c:v>
                      </c:pt>
                      <c:pt idx="1472">
                        <c:v>18.739999999999991</c:v>
                      </c:pt>
                      <c:pt idx="1473">
                        <c:v>18.739999999999991</c:v>
                      </c:pt>
                      <c:pt idx="1474">
                        <c:v>18.760000000000002</c:v>
                      </c:pt>
                      <c:pt idx="1475">
                        <c:v>18.760000000000002</c:v>
                      </c:pt>
                      <c:pt idx="1476">
                        <c:v>18.760000000000002</c:v>
                      </c:pt>
                      <c:pt idx="1477">
                        <c:v>18.760000000000002</c:v>
                      </c:pt>
                      <c:pt idx="1478">
                        <c:v>18.760000000000002</c:v>
                      </c:pt>
                      <c:pt idx="1479">
                        <c:v>18.760000000000002</c:v>
                      </c:pt>
                      <c:pt idx="1480">
                        <c:v>18.760000000000002</c:v>
                      </c:pt>
                      <c:pt idx="1481">
                        <c:v>18.760000000000002</c:v>
                      </c:pt>
                      <c:pt idx="1482">
                        <c:v>18.760000000000002</c:v>
                      </c:pt>
                      <c:pt idx="1483">
                        <c:v>18.760000000000002</c:v>
                      </c:pt>
                      <c:pt idx="1484">
                        <c:v>18.760000000000002</c:v>
                      </c:pt>
                      <c:pt idx="1485">
                        <c:v>18.760000000000002</c:v>
                      </c:pt>
                      <c:pt idx="1486">
                        <c:v>18.760000000000002</c:v>
                      </c:pt>
                      <c:pt idx="1487">
                        <c:v>18.78</c:v>
                      </c:pt>
                      <c:pt idx="1488">
                        <c:v>18.760000000000002</c:v>
                      </c:pt>
                      <c:pt idx="1489">
                        <c:v>18.760000000000002</c:v>
                      </c:pt>
                      <c:pt idx="1490">
                        <c:v>18.760000000000002</c:v>
                      </c:pt>
                      <c:pt idx="1491">
                        <c:v>18.760000000000002</c:v>
                      </c:pt>
                      <c:pt idx="1492">
                        <c:v>18.760000000000002</c:v>
                      </c:pt>
                      <c:pt idx="1493">
                        <c:v>18.760000000000002</c:v>
                      </c:pt>
                      <c:pt idx="1494">
                        <c:v>18.760000000000002</c:v>
                      </c:pt>
                      <c:pt idx="1495">
                        <c:v>18.760000000000002</c:v>
                      </c:pt>
                      <c:pt idx="1496">
                        <c:v>18.760000000000002</c:v>
                      </c:pt>
                      <c:pt idx="1497">
                        <c:v>18.760000000000002</c:v>
                      </c:pt>
                      <c:pt idx="1498">
                        <c:v>18.760000000000002</c:v>
                      </c:pt>
                      <c:pt idx="1499">
                        <c:v>18.760000000000002</c:v>
                      </c:pt>
                      <c:pt idx="1500">
                        <c:v>18.760000000000002</c:v>
                      </c:pt>
                      <c:pt idx="1501">
                        <c:v>18.760000000000002</c:v>
                      </c:pt>
                      <c:pt idx="1502">
                        <c:v>18.760000000000002</c:v>
                      </c:pt>
                      <c:pt idx="1503">
                        <c:v>18.760000000000002</c:v>
                      </c:pt>
                      <c:pt idx="1504">
                        <c:v>18.760000000000002</c:v>
                      </c:pt>
                      <c:pt idx="1505">
                        <c:v>18.760000000000002</c:v>
                      </c:pt>
                      <c:pt idx="1506">
                        <c:v>18.760000000000002</c:v>
                      </c:pt>
                      <c:pt idx="1507">
                        <c:v>18.760000000000002</c:v>
                      </c:pt>
                      <c:pt idx="1508">
                        <c:v>18.760000000000002</c:v>
                      </c:pt>
                      <c:pt idx="1509">
                        <c:v>18.760000000000002</c:v>
                      </c:pt>
                      <c:pt idx="1510">
                        <c:v>18.760000000000002</c:v>
                      </c:pt>
                      <c:pt idx="1511">
                        <c:v>18.760000000000002</c:v>
                      </c:pt>
                      <c:pt idx="1512">
                        <c:v>18.760000000000002</c:v>
                      </c:pt>
                      <c:pt idx="1513">
                        <c:v>18.760000000000002</c:v>
                      </c:pt>
                      <c:pt idx="1514">
                        <c:v>18.760000000000002</c:v>
                      </c:pt>
                      <c:pt idx="1515">
                        <c:v>18.739999999999991</c:v>
                      </c:pt>
                      <c:pt idx="1516">
                        <c:v>18.739999999999991</c:v>
                      </c:pt>
                      <c:pt idx="1517">
                        <c:v>18.739999999999991</c:v>
                      </c:pt>
                      <c:pt idx="1518">
                        <c:v>18.739999999999991</c:v>
                      </c:pt>
                      <c:pt idx="1519">
                        <c:v>18.739999999999991</c:v>
                      </c:pt>
                      <c:pt idx="1520">
                        <c:v>18.739999999999991</c:v>
                      </c:pt>
                      <c:pt idx="1521">
                        <c:v>18.760000000000002</c:v>
                      </c:pt>
                      <c:pt idx="1522">
                        <c:v>18.760000000000002</c:v>
                      </c:pt>
                      <c:pt idx="1523">
                        <c:v>18.760000000000002</c:v>
                      </c:pt>
                      <c:pt idx="1524">
                        <c:v>18.760000000000002</c:v>
                      </c:pt>
                      <c:pt idx="1525">
                        <c:v>18.760000000000002</c:v>
                      </c:pt>
                      <c:pt idx="1526">
                        <c:v>18.760000000000002</c:v>
                      </c:pt>
                      <c:pt idx="1527">
                        <c:v>18.78</c:v>
                      </c:pt>
                      <c:pt idx="1528">
                        <c:v>18.78</c:v>
                      </c:pt>
                      <c:pt idx="1529">
                        <c:v>18.78</c:v>
                      </c:pt>
                      <c:pt idx="1530">
                        <c:v>18.8</c:v>
                      </c:pt>
                      <c:pt idx="1531">
                        <c:v>18.8</c:v>
                      </c:pt>
                      <c:pt idx="1532">
                        <c:v>18.8</c:v>
                      </c:pt>
                      <c:pt idx="1533">
                        <c:v>18.82</c:v>
                      </c:pt>
                      <c:pt idx="1534">
                        <c:v>18.82</c:v>
                      </c:pt>
                      <c:pt idx="1535">
                        <c:v>18.82</c:v>
                      </c:pt>
                      <c:pt idx="1536">
                        <c:v>18.84</c:v>
                      </c:pt>
                      <c:pt idx="1537">
                        <c:v>18.84</c:v>
                      </c:pt>
                      <c:pt idx="1538">
                        <c:v>18.84</c:v>
                      </c:pt>
                      <c:pt idx="1539">
                        <c:v>18.84</c:v>
                      </c:pt>
                      <c:pt idx="1540">
                        <c:v>18.84</c:v>
                      </c:pt>
                      <c:pt idx="1541">
                        <c:v>18.84</c:v>
                      </c:pt>
                      <c:pt idx="1542">
                        <c:v>18.84</c:v>
                      </c:pt>
                      <c:pt idx="1543">
                        <c:v>18.84</c:v>
                      </c:pt>
                      <c:pt idx="1544">
                        <c:v>18.86</c:v>
                      </c:pt>
                      <c:pt idx="1545">
                        <c:v>18.86</c:v>
                      </c:pt>
                      <c:pt idx="1546">
                        <c:v>18.86</c:v>
                      </c:pt>
                      <c:pt idx="1547">
                        <c:v>18.86</c:v>
                      </c:pt>
                      <c:pt idx="1548">
                        <c:v>18.86</c:v>
                      </c:pt>
                      <c:pt idx="1549">
                        <c:v>18.88</c:v>
                      </c:pt>
                      <c:pt idx="1550">
                        <c:v>18.88</c:v>
                      </c:pt>
                      <c:pt idx="1551">
                        <c:v>18.88</c:v>
                      </c:pt>
                      <c:pt idx="1552">
                        <c:v>18.88</c:v>
                      </c:pt>
                      <c:pt idx="1553">
                        <c:v>18.899999999999999</c:v>
                      </c:pt>
                      <c:pt idx="1554">
                        <c:v>18.899999999999999</c:v>
                      </c:pt>
                      <c:pt idx="1555">
                        <c:v>18.899999999999999</c:v>
                      </c:pt>
                      <c:pt idx="1556">
                        <c:v>18.920000000000002</c:v>
                      </c:pt>
                      <c:pt idx="1557">
                        <c:v>18.920000000000002</c:v>
                      </c:pt>
                      <c:pt idx="1558">
                        <c:v>18.920000000000002</c:v>
                      </c:pt>
                      <c:pt idx="1559">
                        <c:v>18.940000000000001</c:v>
                      </c:pt>
                      <c:pt idx="1560">
                        <c:v>18.940000000000001</c:v>
                      </c:pt>
                      <c:pt idx="1561">
                        <c:v>18.940000000000001</c:v>
                      </c:pt>
                      <c:pt idx="1562">
                        <c:v>18.940000000000001</c:v>
                      </c:pt>
                      <c:pt idx="1563">
                        <c:v>18.940000000000001</c:v>
                      </c:pt>
                      <c:pt idx="1564">
                        <c:v>18.96</c:v>
                      </c:pt>
                      <c:pt idx="1565">
                        <c:v>18.96</c:v>
                      </c:pt>
                      <c:pt idx="1566">
                        <c:v>18.96</c:v>
                      </c:pt>
                      <c:pt idx="1567">
                        <c:v>18.96</c:v>
                      </c:pt>
                      <c:pt idx="1568">
                        <c:v>18.96</c:v>
                      </c:pt>
                      <c:pt idx="1569">
                        <c:v>18.96</c:v>
                      </c:pt>
                      <c:pt idx="1570">
                        <c:v>18.96</c:v>
                      </c:pt>
                      <c:pt idx="1571">
                        <c:v>18.96</c:v>
                      </c:pt>
                      <c:pt idx="1572">
                        <c:v>18.96</c:v>
                      </c:pt>
                      <c:pt idx="1573">
                        <c:v>18.96</c:v>
                      </c:pt>
                      <c:pt idx="1574">
                        <c:v>18.96</c:v>
                      </c:pt>
                      <c:pt idx="1575">
                        <c:v>18.96</c:v>
                      </c:pt>
                      <c:pt idx="1576">
                        <c:v>18.96</c:v>
                      </c:pt>
                      <c:pt idx="1577">
                        <c:v>18.96</c:v>
                      </c:pt>
                      <c:pt idx="1578">
                        <c:v>18.96</c:v>
                      </c:pt>
                      <c:pt idx="1579">
                        <c:v>18.940000000000001</c:v>
                      </c:pt>
                      <c:pt idx="1580">
                        <c:v>18.940000000000001</c:v>
                      </c:pt>
                      <c:pt idx="1581">
                        <c:v>18.940000000000001</c:v>
                      </c:pt>
                      <c:pt idx="1582">
                        <c:v>18.940000000000001</c:v>
                      </c:pt>
                      <c:pt idx="1583">
                        <c:v>18.940000000000001</c:v>
                      </c:pt>
                      <c:pt idx="1584">
                        <c:v>18.920000000000002</c:v>
                      </c:pt>
                      <c:pt idx="1585">
                        <c:v>18.920000000000002</c:v>
                      </c:pt>
                      <c:pt idx="1586">
                        <c:v>18.920000000000002</c:v>
                      </c:pt>
                      <c:pt idx="1587">
                        <c:v>18.899999999999999</c:v>
                      </c:pt>
                      <c:pt idx="1588">
                        <c:v>18.899999999999999</c:v>
                      </c:pt>
                      <c:pt idx="1589">
                        <c:v>18.899999999999999</c:v>
                      </c:pt>
                      <c:pt idx="1590">
                        <c:v>18.88</c:v>
                      </c:pt>
                      <c:pt idx="1591">
                        <c:v>18.88</c:v>
                      </c:pt>
                      <c:pt idx="1592">
                        <c:v>18.86</c:v>
                      </c:pt>
                      <c:pt idx="1593">
                        <c:v>18.86</c:v>
                      </c:pt>
                      <c:pt idx="1594">
                        <c:v>18.84</c:v>
                      </c:pt>
                      <c:pt idx="1595">
                        <c:v>18.82</c:v>
                      </c:pt>
                      <c:pt idx="1596">
                        <c:v>18.82</c:v>
                      </c:pt>
                      <c:pt idx="1597">
                        <c:v>18.8</c:v>
                      </c:pt>
                      <c:pt idx="1598">
                        <c:v>18.8</c:v>
                      </c:pt>
                      <c:pt idx="1599">
                        <c:v>18.78</c:v>
                      </c:pt>
                      <c:pt idx="1600">
                        <c:v>18.78</c:v>
                      </c:pt>
                      <c:pt idx="1601">
                        <c:v>18.760000000000002</c:v>
                      </c:pt>
                      <c:pt idx="1602">
                        <c:v>18.739999999999991</c:v>
                      </c:pt>
                      <c:pt idx="1603">
                        <c:v>18.739999999999991</c:v>
                      </c:pt>
                      <c:pt idx="1604">
                        <c:v>18.72</c:v>
                      </c:pt>
                      <c:pt idx="1605">
                        <c:v>18.7</c:v>
                      </c:pt>
                      <c:pt idx="1606">
                        <c:v>18.7</c:v>
                      </c:pt>
                      <c:pt idx="1607">
                        <c:v>18.7</c:v>
                      </c:pt>
                      <c:pt idx="1608">
                        <c:v>18.68</c:v>
                      </c:pt>
                      <c:pt idx="1609">
                        <c:v>18.68</c:v>
                      </c:pt>
                      <c:pt idx="1610">
                        <c:v>18.66</c:v>
                      </c:pt>
                      <c:pt idx="1611">
                        <c:v>18.66</c:v>
                      </c:pt>
                      <c:pt idx="1612">
                        <c:v>18.64</c:v>
                      </c:pt>
                      <c:pt idx="1613">
                        <c:v>18.64</c:v>
                      </c:pt>
                      <c:pt idx="1614">
                        <c:v>18.62</c:v>
                      </c:pt>
                      <c:pt idx="1615">
                        <c:v>18.600000000000001</c:v>
                      </c:pt>
                      <c:pt idx="1616">
                        <c:v>18.600000000000001</c:v>
                      </c:pt>
                      <c:pt idx="1617">
                        <c:v>18.600000000000001</c:v>
                      </c:pt>
                      <c:pt idx="1618">
                        <c:v>18.579999999999991</c:v>
                      </c:pt>
                      <c:pt idx="1619">
                        <c:v>18.579999999999991</c:v>
                      </c:pt>
                      <c:pt idx="1620">
                        <c:v>18.559999999999999</c:v>
                      </c:pt>
                      <c:pt idx="1621">
                        <c:v>18.54</c:v>
                      </c:pt>
                      <c:pt idx="1622">
                        <c:v>18.54</c:v>
                      </c:pt>
                      <c:pt idx="1623">
                        <c:v>18.52</c:v>
                      </c:pt>
                      <c:pt idx="1624">
                        <c:v>18.52</c:v>
                      </c:pt>
                      <c:pt idx="1625">
                        <c:v>18.5</c:v>
                      </c:pt>
                      <c:pt idx="1626">
                        <c:v>18.48</c:v>
                      </c:pt>
                      <c:pt idx="1627">
                        <c:v>18.46</c:v>
                      </c:pt>
                      <c:pt idx="1628">
                        <c:v>18.440000000000001</c:v>
                      </c:pt>
                      <c:pt idx="1629">
                        <c:v>18.440000000000001</c:v>
                      </c:pt>
                      <c:pt idx="1630">
                        <c:v>18.420000000000002</c:v>
                      </c:pt>
                      <c:pt idx="1631">
                        <c:v>18.399999999999999</c:v>
                      </c:pt>
                      <c:pt idx="1632">
                        <c:v>18.38</c:v>
                      </c:pt>
                      <c:pt idx="1633">
                        <c:v>18.36</c:v>
                      </c:pt>
                      <c:pt idx="1634">
                        <c:v>18.34</c:v>
                      </c:pt>
                      <c:pt idx="1635">
                        <c:v>18.34</c:v>
                      </c:pt>
                      <c:pt idx="1636">
                        <c:v>18.32</c:v>
                      </c:pt>
                      <c:pt idx="1637">
                        <c:v>18.3</c:v>
                      </c:pt>
                      <c:pt idx="1638">
                        <c:v>18.28</c:v>
                      </c:pt>
                      <c:pt idx="1639">
                        <c:v>18.260000000000002</c:v>
                      </c:pt>
                      <c:pt idx="1640">
                        <c:v>18.239999999999991</c:v>
                      </c:pt>
                      <c:pt idx="1641">
                        <c:v>18.22</c:v>
                      </c:pt>
                      <c:pt idx="1642">
                        <c:v>18.2</c:v>
                      </c:pt>
                      <c:pt idx="1643">
                        <c:v>18.18</c:v>
                      </c:pt>
                      <c:pt idx="1644">
                        <c:v>18.18</c:v>
                      </c:pt>
                      <c:pt idx="1645">
                        <c:v>18.16</c:v>
                      </c:pt>
                      <c:pt idx="1646">
                        <c:v>18.14</c:v>
                      </c:pt>
                      <c:pt idx="1647">
                        <c:v>18.100000000000001</c:v>
                      </c:pt>
                      <c:pt idx="1648">
                        <c:v>18.079999999999991</c:v>
                      </c:pt>
                      <c:pt idx="1649">
                        <c:v>18.059999999999999</c:v>
                      </c:pt>
                      <c:pt idx="1650">
                        <c:v>18.04</c:v>
                      </c:pt>
                      <c:pt idx="1651">
                        <c:v>18</c:v>
                      </c:pt>
                      <c:pt idx="1652">
                        <c:v>17.98</c:v>
                      </c:pt>
                      <c:pt idx="1653">
                        <c:v>17.940000000000001</c:v>
                      </c:pt>
                      <c:pt idx="1654">
                        <c:v>17.940000000000001</c:v>
                      </c:pt>
                      <c:pt idx="1655">
                        <c:v>17.920000000000002</c:v>
                      </c:pt>
                      <c:pt idx="1656">
                        <c:v>17.88</c:v>
                      </c:pt>
                      <c:pt idx="1657">
                        <c:v>17.84</c:v>
                      </c:pt>
                      <c:pt idx="1658">
                        <c:v>17.8</c:v>
                      </c:pt>
                      <c:pt idx="1659">
                        <c:v>17.78</c:v>
                      </c:pt>
                      <c:pt idx="1660">
                        <c:v>17.739999999999991</c:v>
                      </c:pt>
                      <c:pt idx="1661">
                        <c:v>17.7</c:v>
                      </c:pt>
                      <c:pt idx="1662">
                        <c:v>17.66</c:v>
                      </c:pt>
                      <c:pt idx="1663">
                        <c:v>17.66</c:v>
                      </c:pt>
                      <c:pt idx="1664">
                        <c:v>17.62</c:v>
                      </c:pt>
                      <c:pt idx="1665">
                        <c:v>17.559999999999999</c:v>
                      </c:pt>
                      <c:pt idx="1666">
                        <c:v>17.52</c:v>
                      </c:pt>
                      <c:pt idx="1667">
                        <c:v>17.48</c:v>
                      </c:pt>
                      <c:pt idx="1668">
                        <c:v>17.420000000000002</c:v>
                      </c:pt>
                      <c:pt idx="1669">
                        <c:v>17.38</c:v>
                      </c:pt>
                      <c:pt idx="1670">
                        <c:v>17.32</c:v>
                      </c:pt>
                      <c:pt idx="1671">
                        <c:v>17.32</c:v>
                      </c:pt>
                      <c:pt idx="1672">
                        <c:v>17.260000000000002</c:v>
                      </c:pt>
                      <c:pt idx="1673">
                        <c:v>17.2</c:v>
                      </c:pt>
                      <c:pt idx="1674">
                        <c:v>17.14</c:v>
                      </c:pt>
                      <c:pt idx="1675">
                        <c:v>17.100000000000001</c:v>
                      </c:pt>
                      <c:pt idx="1676">
                        <c:v>17.02</c:v>
                      </c:pt>
                      <c:pt idx="1677">
                        <c:v>16.96</c:v>
                      </c:pt>
                      <c:pt idx="1678">
                        <c:v>16.899999999999999</c:v>
                      </c:pt>
                      <c:pt idx="1679">
                        <c:v>16.82</c:v>
                      </c:pt>
                      <c:pt idx="1680">
                        <c:v>16.760000000000002</c:v>
                      </c:pt>
                      <c:pt idx="1681">
                        <c:v>16.68</c:v>
                      </c:pt>
                      <c:pt idx="1682">
                        <c:v>16.68</c:v>
                      </c:pt>
                      <c:pt idx="1683">
                        <c:v>16.62</c:v>
                      </c:pt>
                      <c:pt idx="1684">
                        <c:v>16.54</c:v>
                      </c:pt>
                      <c:pt idx="1685">
                        <c:v>16.46</c:v>
                      </c:pt>
                      <c:pt idx="1686">
                        <c:v>16.38</c:v>
                      </c:pt>
                      <c:pt idx="1687">
                        <c:v>16.3</c:v>
                      </c:pt>
                      <c:pt idx="1688">
                        <c:v>16.22</c:v>
                      </c:pt>
                      <c:pt idx="1689">
                        <c:v>16.14</c:v>
                      </c:pt>
                      <c:pt idx="1690">
                        <c:v>16.059999999999999</c:v>
                      </c:pt>
                      <c:pt idx="1691">
                        <c:v>16.059999999999999</c:v>
                      </c:pt>
                      <c:pt idx="1692">
                        <c:v>15.96</c:v>
                      </c:pt>
                      <c:pt idx="1693">
                        <c:v>15.88</c:v>
                      </c:pt>
                      <c:pt idx="1694">
                        <c:v>15.8</c:v>
                      </c:pt>
                      <c:pt idx="1695">
                        <c:v>15.7</c:v>
                      </c:pt>
                      <c:pt idx="1696">
                        <c:v>15.62</c:v>
                      </c:pt>
                      <c:pt idx="1697">
                        <c:v>15.52</c:v>
                      </c:pt>
                      <c:pt idx="1698">
                        <c:v>15.44</c:v>
                      </c:pt>
                      <c:pt idx="1699">
                        <c:v>15.34</c:v>
                      </c:pt>
                      <c:pt idx="1700">
                        <c:v>15.26</c:v>
                      </c:pt>
                      <c:pt idx="1701">
                        <c:v>15.26</c:v>
                      </c:pt>
                      <c:pt idx="1702">
                        <c:v>15.16</c:v>
                      </c:pt>
                      <c:pt idx="1703">
                        <c:v>15.06</c:v>
                      </c:pt>
                      <c:pt idx="1704">
                        <c:v>14.96</c:v>
                      </c:pt>
                      <c:pt idx="1705">
                        <c:v>14.88</c:v>
                      </c:pt>
                      <c:pt idx="1706">
                        <c:v>14.78</c:v>
                      </c:pt>
                      <c:pt idx="1707">
                        <c:v>14.68</c:v>
                      </c:pt>
                      <c:pt idx="1708">
                        <c:v>14.58</c:v>
                      </c:pt>
                      <c:pt idx="1709">
                        <c:v>14.58</c:v>
                      </c:pt>
                      <c:pt idx="1710">
                        <c:v>14.48</c:v>
                      </c:pt>
                      <c:pt idx="1711">
                        <c:v>14.38</c:v>
                      </c:pt>
                      <c:pt idx="1712">
                        <c:v>14.28</c:v>
                      </c:pt>
                      <c:pt idx="1713">
                        <c:v>14.18</c:v>
                      </c:pt>
                      <c:pt idx="1714">
                        <c:v>14.08</c:v>
                      </c:pt>
                      <c:pt idx="1715">
                        <c:v>13.98</c:v>
                      </c:pt>
                      <c:pt idx="1716">
                        <c:v>13.88</c:v>
                      </c:pt>
                      <c:pt idx="1717">
                        <c:v>13.78</c:v>
                      </c:pt>
                      <c:pt idx="1718">
                        <c:v>13.68</c:v>
                      </c:pt>
                      <c:pt idx="1719">
                        <c:v>13.68</c:v>
                      </c:pt>
                      <c:pt idx="1720">
                        <c:v>13.58</c:v>
                      </c:pt>
                      <c:pt idx="1721">
                        <c:v>13.48</c:v>
                      </c:pt>
                      <c:pt idx="1722">
                        <c:v>13.38</c:v>
                      </c:pt>
                      <c:pt idx="1723">
                        <c:v>13.28</c:v>
                      </c:pt>
                      <c:pt idx="1724">
                        <c:v>13.18</c:v>
                      </c:pt>
                      <c:pt idx="1725">
                        <c:v>13.08</c:v>
                      </c:pt>
                      <c:pt idx="1726">
                        <c:v>12.96</c:v>
                      </c:pt>
                      <c:pt idx="1727">
                        <c:v>12.86</c:v>
                      </c:pt>
                      <c:pt idx="1728">
                        <c:v>12.76</c:v>
                      </c:pt>
                      <c:pt idx="1729">
                        <c:v>12.76</c:v>
                      </c:pt>
                      <c:pt idx="1730">
                        <c:v>12.66</c:v>
                      </c:pt>
                      <c:pt idx="1731">
                        <c:v>12.56</c:v>
                      </c:pt>
                      <c:pt idx="1732">
                        <c:v>12.46</c:v>
                      </c:pt>
                      <c:pt idx="1733">
                        <c:v>12.36</c:v>
                      </c:pt>
                      <c:pt idx="1734">
                        <c:v>12.26</c:v>
                      </c:pt>
                      <c:pt idx="1735">
                        <c:v>12.16</c:v>
                      </c:pt>
                      <c:pt idx="1736">
                        <c:v>12.06</c:v>
                      </c:pt>
                      <c:pt idx="1737">
                        <c:v>11.96</c:v>
                      </c:pt>
                      <c:pt idx="1738">
                        <c:v>11.96</c:v>
                      </c:pt>
                      <c:pt idx="1739">
                        <c:v>11.86</c:v>
                      </c:pt>
                      <c:pt idx="1740">
                        <c:v>11.76</c:v>
                      </c:pt>
                      <c:pt idx="1741">
                        <c:v>11.66</c:v>
                      </c:pt>
                      <c:pt idx="1742">
                        <c:v>11.56</c:v>
                      </c:pt>
                      <c:pt idx="1743">
                        <c:v>11.46</c:v>
                      </c:pt>
                      <c:pt idx="1744">
                        <c:v>11.38</c:v>
                      </c:pt>
                      <c:pt idx="1745">
                        <c:v>11.38</c:v>
                      </c:pt>
                      <c:pt idx="1746">
                        <c:v>11.28</c:v>
                      </c:pt>
                      <c:pt idx="1747">
                        <c:v>11.18</c:v>
                      </c:pt>
                      <c:pt idx="1748">
                        <c:v>11.08</c:v>
                      </c:pt>
                      <c:pt idx="1749">
                        <c:v>11</c:v>
                      </c:pt>
                      <c:pt idx="1750">
                        <c:v>10.9</c:v>
                      </c:pt>
                      <c:pt idx="1751">
                        <c:v>10.82</c:v>
                      </c:pt>
                      <c:pt idx="1752">
                        <c:v>10.72</c:v>
                      </c:pt>
                      <c:pt idx="1753">
                        <c:v>10.64</c:v>
                      </c:pt>
                      <c:pt idx="1754">
                        <c:v>10.56</c:v>
                      </c:pt>
                      <c:pt idx="1755">
                        <c:v>10.46</c:v>
                      </c:pt>
                      <c:pt idx="1756">
                        <c:v>10.38</c:v>
                      </c:pt>
                      <c:pt idx="1757">
                        <c:v>10.38</c:v>
                      </c:pt>
                      <c:pt idx="1758">
                        <c:v>10.3</c:v>
                      </c:pt>
                      <c:pt idx="1759">
                        <c:v>10.199999999999999</c:v>
                      </c:pt>
                      <c:pt idx="1760">
                        <c:v>10.119999999999999</c:v>
                      </c:pt>
                      <c:pt idx="1761">
                        <c:v>10.039999999999999</c:v>
                      </c:pt>
                      <c:pt idx="1762">
                        <c:v>9.94</c:v>
                      </c:pt>
                      <c:pt idx="1763">
                        <c:v>9.86</c:v>
                      </c:pt>
                      <c:pt idx="1764">
                        <c:v>9.7800000000000011</c:v>
                      </c:pt>
                      <c:pt idx="1765">
                        <c:v>9.7000000000000011</c:v>
                      </c:pt>
                      <c:pt idx="1766">
                        <c:v>9.7000000000000011</c:v>
                      </c:pt>
                      <c:pt idx="1767">
                        <c:v>9.6</c:v>
                      </c:pt>
                      <c:pt idx="1768">
                        <c:v>9.52</c:v>
                      </c:pt>
                      <c:pt idx="1769">
                        <c:v>9.44</c:v>
                      </c:pt>
                      <c:pt idx="1770">
                        <c:v>9.36</c:v>
                      </c:pt>
                      <c:pt idx="1771">
                        <c:v>9.2800000000000011</c:v>
                      </c:pt>
                      <c:pt idx="1772">
                        <c:v>9.2000000000000011</c:v>
                      </c:pt>
                      <c:pt idx="1773">
                        <c:v>9.1</c:v>
                      </c:pt>
                      <c:pt idx="1774">
                        <c:v>9.1</c:v>
                      </c:pt>
                      <c:pt idx="1775">
                        <c:v>9.02</c:v>
                      </c:pt>
                      <c:pt idx="1776">
                        <c:v>8.94</c:v>
                      </c:pt>
                      <c:pt idx="1777">
                        <c:v>8.86</c:v>
                      </c:pt>
                      <c:pt idx="1778">
                        <c:v>8.8000000000000007</c:v>
                      </c:pt>
                      <c:pt idx="1779">
                        <c:v>8.7200000000000006</c:v>
                      </c:pt>
                      <c:pt idx="1780">
                        <c:v>8.64</c:v>
                      </c:pt>
                      <c:pt idx="1781">
                        <c:v>8.5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B9E5-C847-8918-228E48929D16}"/>
                  </c:ext>
                </c:extLst>
              </c15:ser>
            </c15:filteredScatterSeries>
            <c15:filteredScatterSeries>
              <c15:ser>
                <c:idx val="3"/>
                <c:order val="10"/>
                <c:tx>
                  <c:v>15BSG</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J$2:$J$1850</c15:sqref>
                        </c15:formulaRef>
                      </c:ext>
                    </c:extLst>
                    <c:numCache>
                      <c:formatCode>General</c:formatCode>
                      <c:ptCount val="184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05</c:v>
                      </c:pt>
                      <c:pt idx="82">
                        <c:v>0.05</c:v>
                      </c:pt>
                      <c:pt idx="83">
                        <c:v>0.1</c:v>
                      </c:pt>
                      <c:pt idx="84">
                        <c:v>0.1</c:v>
                      </c:pt>
                      <c:pt idx="85">
                        <c:v>0.15</c:v>
                      </c:pt>
                      <c:pt idx="86">
                        <c:v>0.2</c:v>
                      </c:pt>
                      <c:pt idx="87">
                        <c:v>0.2</c:v>
                      </c:pt>
                      <c:pt idx="88">
                        <c:v>0.25</c:v>
                      </c:pt>
                      <c:pt idx="89">
                        <c:v>0.35</c:v>
                      </c:pt>
                      <c:pt idx="90">
                        <c:v>0.4</c:v>
                      </c:pt>
                      <c:pt idx="91">
                        <c:v>0.5</c:v>
                      </c:pt>
                      <c:pt idx="92">
                        <c:v>0.55000000000000004</c:v>
                      </c:pt>
                      <c:pt idx="93">
                        <c:v>0.65</c:v>
                      </c:pt>
                      <c:pt idx="94">
                        <c:v>0.65</c:v>
                      </c:pt>
                      <c:pt idx="95">
                        <c:v>0.7</c:v>
                      </c:pt>
                      <c:pt idx="96">
                        <c:v>0.85</c:v>
                      </c:pt>
                      <c:pt idx="97">
                        <c:v>0.85</c:v>
                      </c:pt>
                      <c:pt idx="98">
                        <c:v>0.95</c:v>
                      </c:pt>
                      <c:pt idx="99">
                        <c:v>1.05</c:v>
                      </c:pt>
                      <c:pt idx="100">
                        <c:v>1.1000000000000001</c:v>
                      </c:pt>
                      <c:pt idx="101">
                        <c:v>1.2</c:v>
                      </c:pt>
                      <c:pt idx="102">
                        <c:v>1.3</c:v>
                      </c:pt>
                      <c:pt idx="103">
                        <c:v>1.35</c:v>
                      </c:pt>
                      <c:pt idx="104">
                        <c:v>1.45</c:v>
                      </c:pt>
                      <c:pt idx="105">
                        <c:v>1.5</c:v>
                      </c:pt>
                      <c:pt idx="106">
                        <c:v>1.5</c:v>
                      </c:pt>
                      <c:pt idx="107">
                        <c:v>1.6</c:v>
                      </c:pt>
                      <c:pt idx="108">
                        <c:v>1.65</c:v>
                      </c:pt>
                      <c:pt idx="109">
                        <c:v>1.75</c:v>
                      </c:pt>
                      <c:pt idx="110">
                        <c:v>1.8</c:v>
                      </c:pt>
                      <c:pt idx="111">
                        <c:v>1.9</c:v>
                      </c:pt>
                      <c:pt idx="112">
                        <c:v>1.95</c:v>
                      </c:pt>
                      <c:pt idx="113">
                        <c:v>2.0499999999999998</c:v>
                      </c:pt>
                      <c:pt idx="114">
                        <c:v>2.1</c:v>
                      </c:pt>
                      <c:pt idx="115">
                        <c:v>2.1</c:v>
                      </c:pt>
                      <c:pt idx="116">
                        <c:v>2.2000000000000002</c:v>
                      </c:pt>
                      <c:pt idx="117">
                        <c:v>2.25</c:v>
                      </c:pt>
                      <c:pt idx="118">
                        <c:v>2.35</c:v>
                      </c:pt>
                      <c:pt idx="119">
                        <c:v>2.4</c:v>
                      </c:pt>
                      <c:pt idx="120">
                        <c:v>2.5</c:v>
                      </c:pt>
                      <c:pt idx="121">
                        <c:v>2.5499999999999998</c:v>
                      </c:pt>
                      <c:pt idx="122">
                        <c:v>2.6</c:v>
                      </c:pt>
                      <c:pt idx="123">
                        <c:v>2.7</c:v>
                      </c:pt>
                      <c:pt idx="124">
                        <c:v>2.75</c:v>
                      </c:pt>
                      <c:pt idx="125">
                        <c:v>2.75</c:v>
                      </c:pt>
                      <c:pt idx="126">
                        <c:v>2.85</c:v>
                      </c:pt>
                      <c:pt idx="127">
                        <c:v>2.9</c:v>
                      </c:pt>
                      <c:pt idx="128">
                        <c:v>3</c:v>
                      </c:pt>
                      <c:pt idx="129">
                        <c:v>3.05</c:v>
                      </c:pt>
                      <c:pt idx="130">
                        <c:v>3.15</c:v>
                      </c:pt>
                      <c:pt idx="131">
                        <c:v>3.2</c:v>
                      </c:pt>
                      <c:pt idx="132">
                        <c:v>3.3</c:v>
                      </c:pt>
                      <c:pt idx="133">
                        <c:v>3.35</c:v>
                      </c:pt>
                      <c:pt idx="134">
                        <c:v>3.35</c:v>
                      </c:pt>
                      <c:pt idx="135">
                        <c:v>3.4</c:v>
                      </c:pt>
                      <c:pt idx="136">
                        <c:v>3.5</c:v>
                      </c:pt>
                      <c:pt idx="137">
                        <c:v>3.55</c:v>
                      </c:pt>
                      <c:pt idx="138">
                        <c:v>3.6</c:v>
                      </c:pt>
                      <c:pt idx="139">
                        <c:v>3.65</c:v>
                      </c:pt>
                      <c:pt idx="140">
                        <c:v>3.75</c:v>
                      </c:pt>
                      <c:pt idx="141">
                        <c:v>3.8</c:v>
                      </c:pt>
                      <c:pt idx="142">
                        <c:v>3.8</c:v>
                      </c:pt>
                      <c:pt idx="143">
                        <c:v>3.85</c:v>
                      </c:pt>
                      <c:pt idx="144">
                        <c:v>3.9</c:v>
                      </c:pt>
                      <c:pt idx="145">
                        <c:v>4</c:v>
                      </c:pt>
                      <c:pt idx="146">
                        <c:v>4.05</c:v>
                      </c:pt>
                      <c:pt idx="147">
                        <c:v>4.0999999999999996</c:v>
                      </c:pt>
                      <c:pt idx="148">
                        <c:v>4.1499999999999986</c:v>
                      </c:pt>
                      <c:pt idx="149">
                        <c:v>4.25</c:v>
                      </c:pt>
                      <c:pt idx="150">
                        <c:v>4.3</c:v>
                      </c:pt>
                      <c:pt idx="151">
                        <c:v>4.3499999999999996</c:v>
                      </c:pt>
                      <c:pt idx="152">
                        <c:v>4.45</c:v>
                      </c:pt>
                      <c:pt idx="153">
                        <c:v>4.45</c:v>
                      </c:pt>
                      <c:pt idx="154">
                        <c:v>4.5</c:v>
                      </c:pt>
                      <c:pt idx="155">
                        <c:v>4.55</c:v>
                      </c:pt>
                      <c:pt idx="156">
                        <c:v>4.5999999999999996</c:v>
                      </c:pt>
                      <c:pt idx="157">
                        <c:v>4.7</c:v>
                      </c:pt>
                      <c:pt idx="158">
                        <c:v>4.75</c:v>
                      </c:pt>
                      <c:pt idx="159">
                        <c:v>4.8</c:v>
                      </c:pt>
                      <c:pt idx="160">
                        <c:v>4.9000000000000004</c:v>
                      </c:pt>
                      <c:pt idx="161">
                        <c:v>4.95</c:v>
                      </c:pt>
                      <c:pt idx="162">
                        <c:v>4.95</c:v>
                      </c:pt>
                      <c:pt idx="163">
                        <c:v>5</c:v>
                      </c:pt>
                      <c:pt idx="164">
                        <c:v>5.0999999999999996</c:v>
                      </c:pt>
                      <c:pt idx="165">
                        <c:v>5.1499999999999986</c:v>
                      </c:pt>
                      <c:pt idx="166">
                        <c:v>5.2</c:v>
                      </c:pt>
                      <c:pt idx="167">
                        <c:v>5.3</c:v>
                      </c:pt>
                      <c:pt idx="168">
                        <c:v>5.35</c:v>
                      </c:pt>
                      <c:pt idx="169">
                        <c:v>5.4</c:v>
                      </c:pt>
                      <c:pt idx="170">
                        <c:v>5.5</c:v>
                      </c:pt>
                      <c:pt idx="171">
                        <c:v>5.5</c:v>
                      </c:pt>
                      <c:pt idx="172">
                        <c:v>5.55</c:v>
                      </c:pt>
                      <c:pt idx="173">
                        <c:v>5.6</c:v>
                      </c:pt>
                      <c:pt idx="174">
                        <c:v>5.6499999999999977</c:v>
                      </c:pt>
                      <c:pt idx="175">
                        <c:v>5.75</c:v>
                      </c:pt>
                      <c:pt idx="176">
                        <c:v>5.8</c:v>
                      </c:pt>
                      <c:pt idx="177">
                        <c:v>5.85</c:v>
                      </c:pt>
                      <c:pt idx="178">
                        <c:v>5.95</c:v>
                      </c:pt>
                      <c:pt idx="179">
                        <c:v>5.95</c:v>
                      </c:pt>
                      <c:pt idx="180">
                        <c:v>6.05</c:v>
                      </c:pt>
                      <c:pt idx="181">
                        <c:v>6.05</c:v>
                      </c:pt>
                      <c:pt idx="182">
                        <c:v>6.1</c:v>
                      </c:pt>
                      <c:pt idx="183">
                        <c:v>6.1499999999999986</c:v>
                      </c:pt>
                      <c:pt idx="184">
                        <c:v>6.2</c:v>
                      </c:pt>
                      <c:pt idx="185">
                        <c:v>6.25</c:v>
                      </c:pt>
                      <c:pt idx="186">
                        <c:v>6.3</c:v>
                      </c:pt>
                      <c:pt idx="187">
                        <c:v>6.4</c:v>
                      </c:pt>
                      <c:pt idx="188">
                        <c:v>6.45</c:v>
                      </c:pt>
                      <c:pt idx="189">
                        <c:v>6.5</c:v>
                      </c:pt>
                      <c:pt idx="190">
                        <c:v>6.5</c:v>
                      </c:pt>
                      <c:pt idx="191">
                        <c:v>6.55</c:v>
                      </c:pt>
                      <c:pt idx="192">
                        <c:v>6.6</c:v>
                      </c:pt>
                      <c:pt idx="193">
                        <c:v>6.6499999999999977</c:v>
                      </c:pt>
                      <c:pt idx="194">
                        <c:v>6.7</c:v>
                      </c:pt>
                      <c:pt idx="195">
                        <c:v>6.75</c:v>
                      </c:pt>
                      <c:pt idx="196">
                        <c:v>6.8</c:v>
                      </c:pt>
                      <c:pt idx="197">
                        <c:v>6.85</c:v>
                      </c:pt>
                      <c:pt idx="198">
                        <c:v>6.9</c:v>
                      </c:pt>
                      <c:pt idx="199">
                        <c:v>6.9</c:v>
                      </c:pt>
                      <c:pt idx="200">
                        <c:v>7</c:v>
                      </c:pt>
                      <c:pt idx="201">
                        <c:v>7.05</c:v>
                      </c:pt>
                      <c:pt idx="202">
                        <c:v>7.1</c:v>
                      </c:pt>
                      <c:pt idx="203">
                        <c:v>7.1499999999999986</c:v>
                      </c:pt>
                      <c:pt idx="204">
                        <c:v>7.2</c:v>
                      </c:pt>
                      <c:pt idx="205">
                        <c:v>7.25</c:v>
                      </c:pt>
                      <c:pt idx="206">
                        <c:v>7.3</c:v>
                      </c:pt>
                      <c:pt idx="207">
                        <c:v>7.3</c:v>
                      </c:pt>
                      <c:pt idx="208">
                        <c:v>7.4</c:v>
                      </c:pt>
                      <c:pt idx="209">
                        <c:v>7.4</c:v>
                      </c:pt>
                      <c:pt idx="210">
                        <c:v>7.45</c:v>
                      </c:pt>
                      <c:pt idx="211">
                        <c:v>7.5</c:v>
                      </c:pt>
                      <c:pt idx="212">
                        <c:v>7.55</c:v>
                      </c:pt>
                      <c:pt idx="213">
                        <c:v>7.6</c:v>
                      </c:pt>
                      <c:pt idx="214">
                        <c:v>7.6499999999999977</c:v>
                      </c:pt>
                      <c:pt idx="215">
                        <c:v>7.7</c:v>
                      </c:pt>
                      <c:pt idx="216">
                        <c:v>7.75</c:v>
                      </c:pt>
                      <c:pt idx="217">
                        <c:v>7.8</c:v>
                      </c:pt>
                      <c:pt idx="218">
                        <c:v>7.8</c:v>
                      </c:pt>
                      <c:pt idx="219">
                        <c:v>7.85</c:v>
                      </c:pt>
                      <c:pt idx="220">
                        <c:v>7.9</c:v>
                      </c:pt>
                      <c:pt idx="221">
                        <c:v>7.95</c:v>
                      </c:pt>
                      <c:pt idx="222">
                        <c:v>8</c:v>
                      </c:pt>
                      <c:pt idx="223">
                        <c:v>8.0500000000000007</c:v>
                      </c:pt>
                      <c:pt idx="224">
                        <c:v>8.1</c:v>
                      </c:pt>
                      <c:pt idx="225">
                        <c:v>8.15</c:v>
                      </c:pt>
                      <c:pt idx="226">
                        <c:v>8.15</c:v>
                      </c:pt>
                      <c:pt idx="227">
                        <c:v>8.2000000000000011</c:v>
                      </c:pt>
                      <c:pt idx="228">
                        <c:v>8.25</c:v>
                      </c:pt>
                      <c:pt idx="229">
                        <c:v>8.3000000000000007</c:v>
                      </c:pt>
                      <c:pt idx="230">
                        <c:v>8.35</c:v>
                      </c:pt>
                      <c:pt idx="231">
                        <c:v>8.35</c:v>
                      </c:pt>
                      <c:pt idx="232">
                        <c:v>8.4</c:v>
                      </c:pt>
                      <c:pt idx="233">
                        <c:v>8.4499999999999993</c:v>
                      </c:pt>
                      <c:pt idx="234">
                        <c:v>8.5</c:v>
                      </c:pt>
                      <c:pt idx="235">
                        <c:v>8.5500000000000007</c:v>
                      </c:pt>
                      <c:pt idx="236">
                        <c:v>8.6</c:v>
                      </c:pt>
                      <c:pt idx="237">
                        <c:v>8.6</c:v>
                      </c:pt>
                      <c:pt idx="238">
                        <c:v>8.6</c:v>
                      </c:pt>
                      <c:pt idx="239">
                        <c:v>8.65</c:v>
                      </c:pt>
                      <c:pt idx="240">
                        <c:v>8.7000000000000011</c:v>
                      </c:pt>
                      <c:pt idx="241">
                        <c:v>8.75</c:v>
                      </c:pt>
                      <c:pt idx="242">
                        <c:v>8.8000000000000007</c:v>
                      </c:pt>
                      <c:pt idx="243">
                        <c:v>8.8000000000000007</c:v>
                      </c:pt>
                      <c:pt idx="244">
                        <c:v>8.85</c:v>
                      </c:pt>
                      <c:pt idx="245">
                        <c:v>8.9</c:v>
                      </c:pt>
                      <c:pt idx="246">
                        <c:v>8.9</c:v>
                      </c:pt>
                      <c:pt idx="247">
                        <c:v>8.9</c:v>
                      </c:pt>
                      <c:pt idx="248">
                        <c:v>8.9499999999999993</c:v>
                      </c:pt>
                      <c:pt idx="249">
                        <c:v>9</c:v>
                      </c:pt>
                      <c:pt idx="250">
                        <c:v>9.0500000000000007</c:v>
                      </c:pt>
                      <c:pt idx="251">
                        <c:v>9.0500000000000007</c:v>
                      </c:pt>
                      <c:pt idx="252">
                        <c:v>9.1</c:v>
                      </c:pt>
                      <c:pt idx="253">
                        <c:v>9.1</c:v>
                      </c:pt>
                      <c:pt idx="254">
                        <c:v>9.1</c:v>
                      </c:pt>
                      <c:pt idx="255">
                        <c:v>9.15</c:v>
                      </c:pt>
                      <c:pt idx="256">
                        <c:v>9.2000000000000011</c:v>
                      </c:pt>
                      <c:pt idx="257">
                        <c:v>9.2000000000000011</c:v>
                      </c:pt>
                      <c:pt idx="258">
                        <c:v>9.25</c:v>
                      </c:pt>
                      <c:pt idx="259">
                        <c:v>9.3000000000000007</c:v>
                      </c:pt>
                      <c:pt idx="260">
                        <c:v>9.3000000000000007</c:v>
                      </c:pt>
                      <c:pt idx="261">
                        <c:v>9.35</c:v>
                      </c:pt>
                      <c:pt idx="262">
                        <c:v>9.4</c:v>
                      </c:pt>
                      <c:pt idx="263">
                        <c:v>9.4</c:v>
                      </c:pt>
                      <c:pt idx="264">
                        <c:v>9.4499999999999993</c:v>
                      </c:pt>
                      <c:pt idx="265">
                        <c:v>9.4499999999999993</c:v>
                      </c:pt>
                      <c:pt idx="266">
                        <c:v>9.5</c:v>
                      </c:pt>
                      <c:pt idx="267">
                        <c:v>9.5</c:v>
                      </c:pt>
                      <c:pt idx="268">
                        <c:v>9.5500000000000007</c:v>
                      </c:pt>
                      <c:pt idx="269">
                        <c:v>9.6</c:v>
                      </c:pt>
                      <c:pt idx="270">
                        <c:v>9.65</c:v>
                      </c:pt>
                      <c:pt idx="271">
                        <c:v>9.7000000000000011</c:v>
                      </c:pt>
                      <c:pt idx="272">
                        <c:v>9.75</c:v>
                      </c:pt>
                      <c:pt idx="273">
                        <c:v>9.8000000000000007</c:v>
                      </c:pt>
                      <c:pt idx="274">
                        <c:v>9.8000000000000007</c:v>
                      </c:pt>
                      <c:pt idx="275">
                        <c:v>9.8000000000000007</c:v>
                      </c:pt>
                      <c:pt idx="276">
                        <c:v>9.85</c:v>
                      </c:pt>
                      <c:pt idx="277">
                        <c:v>9.9</c:v>
                      </c:pt>
                      <c:pt idx="278">
                        <c:v>9.9499999999999993</c:v>
                      </c:pt>
                      <c:pt idx="279">
                        <c:v>10</c:v>
                      </c:pt>
                      <c:pt idx="280">
                        <c:v>10.050000000000001</c:v>
                      </c:pt>
                      <c:pt idx="281">
                        <c:v>10.1</c:v>
                      </c:pt>
                      <c:pt idx="282">
                        <c:v>10.02</c:v>
                      </c:pt>
                      <c:pt idx="283">
                        <c:v>10.14</c:v>
                      </c:pt>
                      <c:pt idx="284">
                        <c:v>10.26</c:v>
                      </c:pt>
                      <c:pt idx="285">
                        <c:v>10.38</c:v>
                      </c:pt>
                      <c:pt idx="286">
                        <c:v>10.5</c:v>
                      </c:pt>
                      <c:pt idx="287">
                        <c:v>10.5</c:v>
                      </c:pt>
                      <c:pt idx="288">
                        <c:v>10.62</c:v>
                      </c:pt>
                      <c:pt idx="289">
                        <c:v>10.74</c:v>
                      </c:pt>
                      <c:pt idx="290">
                        <c:v>10.84</c:v>
                      </c:pt>
                      <c:pt idx="291">
                        <c:v>10.96</c:v>
                      </c:pt>
                      <c:pt idx="292">
                        <c:v>11.08</c:v>
                      </c:pt>
                      <c:pt idx="293">
                        <c:v>11.18</c:v>
                      </c:pt>
                      <c:pt idx="294">
                        <c:v>11.3</c:v>
                      </c:pt>
                      <c:pt idx="295">
                        <c:v>11.42</c:v>
                      </c:pt>
                      <c:pt idx="296">
                        <c:v>11.52</c:v>
                      </c:pt>
                      <c:pt idx="297">
                        <c:v>11.62</c:v>
                      </c:pt>
                      <c:pt idx="298">
                        <c:v>11.62</c:v>
                      </c:pt>
                      <c:pt idx="299">
                        <c:v>11.74</c:v>
                      </c:pt>
                      <c:pt idx="300">
                        <c:v>11.84</c:v>
                      </c:pt>
                      <c:pt idx="301">
                        <c:v>11.94</c:v>
                      </c:pt>
                      <c:pt idx="302">
                        <c:v>12.04</c:v>
                      </c:pt>
                      <c:pt idx="303">
                        <c:v>12.16</c:v>
                      </c:pt>
                      <c:pt idx="304">
                        <c:v>12.26</c:v>
                      </c:pt>
                      <c:pt idx="305">
                        <c:v>12.36</c:v>
                      </c:pt>
                      <c:pt idx="306">
                        <c:v>12.46</c:v>
                      </c:pt>
                      <c:pt idx="307">
                        <c:v>12.46</c:v>
                      </c:pt>
                      <c:pt idx="308">
                        <c:v>12.56</c:v>
                      </c:pt>
                      <c:pt idx="309">
                        <c:v>12.64</c:v>
                      </c:pt>
                      <c:pt idx="310">
                        <c:v>12.74</c:v>
                      </c:pt>
                      <c:pt idx="311">
                        <c:v>12.84</c:v>
                      </c:pt>
                      <c:pt idx="312">
                        <c:v>12.92</c:v>
                      </c:pt>
                      <c:pt idx="313">
                        <c:v>13.02</c:v>
                      </c:pt>
                      <c:pt idx="314">
                        <c:v>13.1</c:v>
                      </c:pt>
                      <c:pt idx="315">
                        <c:v>13.1</c:v>
                      </c:pt>
                      <c:pt idx="316">
                        <c:v>13.2</c:v>
                      </c:pt>
                      <c:pt idx="317">
                        <c:v>13.28</c:v>
                      </c:pt>
                      <c:pt idx="318">
                        <c:v>13.36</c:v>
                      </c:pt>
                      <c:pt idx="319">
                        <c:v>13.46</c:v>
                      </c:pt>
                      <c:pt idx="320">
                        <c:v>13.54</c:v>
                      </c:pt>
                      <c:pt idx="321">
                        <c:v>13.62</c:v>
                      </c:pt>
                      <c:pt idx="322">
                        <c:v>13.7</c:v>
                      </c:pt>
                      <c:pt idx="323">
                        <c:v>13.78</c:v>
                      </c:pt>
                      <c:pt idx="324">
                        <c:v>13.86</c:v>
                      </c:pt>
                      <c:pt idx="325">
                        <c:v>13.92</c:v>
                      </c:pt>
                      <c:pt idx="326">
                        <c:v>13.92</c:v>
                      </c:pt>
                      <c:pt idx="327">
                        <c:v>14</c:v>
                      </c:pt>
                      <c:pt idx="328">
                        <c:v>14.08</c:v>
                      </c:pt>
                      <c:pt idx="329">
                        <c:v>14.16</c:v>
                      </c:pt>
                      <c:pt idx="330">
                        <c:v>14.24</c:v>
                      </c:pt>
                      <c:pt idx="331">
                        <c:v>14.32</c:v>
                      </c:pt>
                      <c:pt idx="332">
                        <c:v>14.4</c:v>
                      </c:pt>
                      <c:pt idx="333">
                        <c:v>14.48</c:v>
                      </c:pt>
                      <c:pt idx="334">
                        <c:v>14.56</c:v>
                      </c:pt>
                      <c:pt idx="335">
                        <c:v>14.56</c:v>
                      </c:pt>
                      <c:pt idx="336">
                        <c:v>14.64</c:v>
                      </c:pt>
                      <c:pt idx="337">
                        <c:v>14.72</c:v>
                      </c:pt>
                      <c:pt idx="338">
                        <c:v>14.8</c:v>
                      </c:pt>
                      <c:pt idx="339">
                        <c:v>14.88</c:v>
                      </c:pt>
                      <c:pt idx="340">
                        <c:v>14.96</c:v>
                      </c:pt>
                      <c:pt idx="341">
                        <c:v>15.02</c:v>
                      </c:pt>
                      <c:pt idx="342">
                        <c:v>15.1</c:v>
                      </c:pt>
                      <c:pt idx="343">
                        <c:v>15.1</c:v>
                      </c:pt>
                      <c:pt idx="344">
                        <c:v>15.24</c:v>
                      </c:pt>
                      <c:pt idx="345">
                        <c:v>15.24</c:v>
                      </c:pt>
                      <c:pt idx="346">
                        <c:v>15.32</c:v>
                      </c:pt>
                      <c:pt idx="347">
                        <c:v>15.38</c:v>
                      </c:pt>
                      <c:pt idx="348">
                        <c:v>15.46</c:v>
                      </c:pt>
                      <c:pt idx="349">
                        <c:v>15.52</c:v>
                      </c:pt>
                      <c:pt idx="350">
                        <c:v>15.6</c:v>
                      </c:pt>
                      <c:pt idx="351">
                        <c:v>15.66</c:v>
                      </c:pt>
                      <c:pt idx="352">
                        <c:v>15.72</c:v>
                      </c:pt>
                      <c:pt idx="353">
                        <c:v>15.78</c:v>
                      </c:pt>
                      <c:pt idx="354">
                        <c:v>15.78</c:v>
                      </c:pt>
                      <c:pt idx="355">
                        <c:v>15.86</c:v>
                      </c:pt>
                      <c:pt idx="356">
                        <c:v>15.92</c:v>
                      </c:pt>
                      <c:pt idx="357">
                        <c:v>15.98</c:v>
                      </c:pt>
                      <c:pt idx="358">
                        <c:v>16.04</c:v>
                      </c:pt>
                      <c:pt idx="359">
                        <c:v>16.100000000000001</c:v>
                      </c:pt>
                      <c:pt idx="360">
                        <c:v>16.18</c:v>
                      </c:pt>
                      <c:pt idx="361">
                        <c:v>16.239999999999991</c:v>
                      </c:pt>
                      <c:pt idx="362">
                        <c:v>16.3</c:v>
                      </c:pt>
                      <c:pt idx="363">
                        <c:v>16.3</c:v>
                      </c:pt>
                      <c:pt idx="364">
                        <c:v>16.36</c:v>
                      </c:pt>
                      <c:pt idx="365">
                        <c:v>16.420000000000002</c:v>
                      </c:pt>
                      <c:pt idx="366">
                        <c:v>16.48</c:v>
                      </c:pt>
                      <c:pt idx="367">
                        <c:v>16.54</c:v>
                      </c:pt>
                      <c:pt idx="368">
                        <c:v>16.600000000000001</c:v>
                      </c:pt>
                      <c:pt idx="369">
                        <c:v>16.66</c:v>
                      </c:pt>
                      <c:pt idx="370">
                        <c:v>16.72</c:v>
                      </c:pt>
                      <c:pt idx="371">
                        <c:v>16.78</c:v>
                      </c:pt>
                      <c:pt idx="372">
                        <c:v>16.84</c:v>
                      </c:pt>
                      <c:pt idx="373">
                        <c:v>16.84</c:v>
                      </c:pt>
                      <c:pt idx="374">
                        <c:v>16.899999999999999</c:v>
                      </c:pt>
                      <c:pt idx="375">
                        <c:v>16.940000000000001</c:v>
                      </c:pt>
                      <c:pt idx="376">
                        <c:v>17</c:v>
                      </c:pt>
                      <c:pt idx="377">
                        <c:v>17.059999999999999</c:v>
                      </c:pt>
                      <c:pt idx="378">
                        <c:v>17.100000000000001</c:v>
                      </c:pt>
                      <c:pt idx="379">
                        <c:v>17.16</c:v>
                      </c:pt>
                      <c:pt idx="380">
                        <c:v>17.2</c:v>
                      </c:pt>
                      <c:pt idx="381">
                        <c:v>17.239999999999991</c:v>
                      </c:pt>
                      <c:pt idx="382">
                        <c:v>17.239999999999991</c:v>
                      </c:pt>
                      <c:pt idx="383">
                        <c:v>17.3</c:v>
                      </c:pt>
                      <c:pt idx="384">
                        <c:v>17.34</c:v>
                      </c:pt>
                      <c:pt idx="385">
                        <c:v>17.38</c:v>
                      </c:pt>
                      <c:pt idx="386">
                        <c:v>17.440000000000001</c:v>
                      </c:pt>
                      <c:pt idx="387">
                        <c:v>17.48</c:v>
                      </c:pt>
                      <c:pt idx="388">
                        <c:v>17.52</c:v>
                      </c:pt>
                      <c:pt idx="389">
                        <c:v>17.559999999999999</c:v>
                      </c:pt>
                      <c:pt idx="390">
                        <c:v>17.5</c:v>
                      </c:pt>
                      <c:pt idx="391">
                        <c:v>17.47</c:v>
                      </c:pt>
                      <c:pt idx="392">
                        <c:v>17.45</c:v>
                      </c:pt>
                      <c:pt idx="393">
                        <c:v>17.45</c:v>
                      </c:pt>
                      <c:pt idx="394">
                        <c:v>17.45</c:v>
                      </c:pt>
                      <c:pt idx="395">
                        <c:v>17.41</c:v>
                      </c:pt>
                      <c:pt idx="396">
                        <c:v>17.41</c:v>
                      </c:pt>
                      <c:pt idx="397">
                        <c:v>17.41</c:v>
                      </c:pt>
                      <c:pt idx="398">
                        <c:v>17.43</c:v>
                      </c:pt>
                      <c:pt idx="399">
                        <c:v>17.39</c:v>
                      </c:pt>
                      <c:pt idx="400">
                        <c:v>17.39</c:v>
                      </c:pt>
                      <c:pt idx="401">
                        <c:v>17.37</c:v>
                      </c:pt>
                      <c:pt idx="402">
                        <c:v>17.350000000000001</c:v>
                      </c:pt>
                      <c:pt idx="403">
                        <c:v>17.350000000000001</c:v>
                      </c:pt>
                      <c:pt idx="404">
                        <c:v>17.350000000000001</c:v>
                      </c:pt>
                      <c:pt idx="405">
                        <c:v>17.350000000000001</c:v>
                      </c:pt>
                      <c:pt idx="406">
                        <c:v>17.350000000000001</c:v>
                      </c:pt>
                      <c:pt idx="407">
                        <c:v>17.350000000000001</c:v>
                      </c:pt>
                      <c:pt idx="408">
                        <c:v>17.350000000000001</c:v>
                      </c:pt>
                      <c:pt idx="409">
                        <c:v>17.350000000000001</c:v>
                      </c:pt>
                      <c:pt idx="410">
                        <c:v>17.350000000000001</c:v>
                      </c:pt>
                      <c:pt idx="411">
                        <c:v>17.32</c:v>
                      </c:pt>
                      <c:pt idx="412">
                        <c:v>17.3</c:v>
                      </c:pt>
                      <c:pt idx="413">
                        <c:v>17.25</c:v>
                      </c:pt>
                      <c:pt idx="414">
                        <c:v>17.25</c:v>
                      </c:pt>
                      <c:pt idx="415">
                        <c:v>17.25</c:v>
                      </c:pt>
                      <c:pt idx="416">
                        <c:v>17.25</c:v>
                      </c:pt>
                      <c:pt idx="417">
                        <c:v>17.25</c:v>
                      </c:pt>
                      <c:pt idx="418">
                        <c:v>17.25</c:v>
                      </c:pt>
                      <c:pt idx="419">
                        <c:v>17.25</c:v>
                      </c:pt>
                      <c:pt idx="420">
                        <c:v>17.25</c:v>
                      </c:pt>
                      <c:pt idx="421">
                        <c:v>17.25</c:v>
                      </c:pt>
                      <c:pt idx="422">
                        <c:v>17.25</c:v>
                      </c:pt>
                      <c:pt idx="423">
                        <c:v>17.3</c:v>
                      </c:pt>
                      <c:pt idx="424">
                        <c:v>17.3</c:v>
                      </c:pt>
                      <c:pt idx="425">
                        <c:v>17.3</c:v>
                      </c:pt>
                      <c:pt idx="426">
                        <c:v>17.3</c:v>
                      </c:pt>
                      <c:pt idx="427">
                        <c:v>17.3</c:v>
                      </c:pt>
                      <c:pt idx="428">
                        <c:v>17.3</c:v>
                      </c:pt>
                      <c:pt idx="429">
                        <c:v>17.3</c:v>
                      </c:pt>
                      <c:pt idx="430">
                        <c:v>17.3</c:v>
                      </c:pt>
                      <c:pt idx="431">
                        <c:v>17.3</c:v>
                      </c:pt>
                      <c:pt idx="432">
                        <c:v>17.3</c:v>
                      </c:pt>
                      <c:pt idx="433">
                        <c:v>17.3</c:v>
                      </c:pt>
                      <c:pt idx="434">
                        <c:v>17.3</c:v>
                      </c:pt>
                      <c:pt idx="435">
                        <c:v>17.3</c:v>
                      </c:pt>
                      <c:pt idx="436">
                        <c:v>17.3</c:v>
                      </c:pt>
                      <c:pt idx="437">
                        <c:v>17.3</c:v>
                      </c:pt>
                      <c:pt idx="438">
                        <c:v>17.3</c:v>
                      </c:pt>
                      <c:pt idx="439">
                        <c:v>17.3</c:v>
                      </c:pt>
                      <c:pt idx="440">
                        <c:v>17.3</c:v>
                      </c:pt>
                      <c:pt idx="441">
                        <c:v>17.3</c:v>
                      </c:pt>
                      <c:pt idx="442">
                        <c:v>17.3</c:v>
                      </c:pt>
                      <c:pt idx="443">
                        <c:v>17.3</c:v>
                      </c:pt>
                      <c:pt idx="444">
                        <c:v>17.3</c:v>
                      </c:pt>
                      <c:pt idx="445">
                        <c:v>17.3</c:v>
                      </c:pt>
                      <c:pt idx="446">
                        <c:v>17.3</c:v>
                      </c:pt>
                      <c:pt idx="447">
                        <c:v>17.3</c:v>
                      </c:pt>
                      <c:pt idx="448">
                        <c:v>17.3</c:v>
                      </c:pt>
                      <c:pt idx="449">
                        <c:v>17.3</c:v>
                      </c:pt>
                      <c:pt idx="450">
                        <c:v>17.3</c:v>
                      </c:pt>
                      <c:pt idx="451">
                        <c:v>17.3</c:v>
                      </c:pt>
                      <c:pt idx="452">
                        <c:v>17.3</c:v>
                      </c:pt>
                      <c:pt idx="453">
                        <c:v>17.3</c:v>
                      </c:pt>
                      <c:pt idx="454">
                        <c:v>17.3</c:v>
                      </c:pt>
                      <c:pt idx="455">
                        <c:v>17.3</c:v>
                      </c:pt>
                      <c:pt idx="456">
                        <c:v>17.3</c:v>
                      </c:pt>
                      <c:pt idx="457">
                        <c:v>17.3</c:v>
                      </c:pt>
                      <c:pt idx="458">
                        <c:v>17.3</c:v>
                      </c:pt>
                      <c:pt idx="459">
                        <c:v>17.3</c:v>
                      </c:pt>
                      <c:pt idx="460">
                        <c:v>17.3</c:v>
                      </c:pt>
                      <c:pt idx="461">
                        <c:v>17.3</c:v>
                      </c:pt>
                      <c:pt idx="462">
                        <c:v>17.3</c:v>
                      </c:pt>
                      <c:pt idx="463">
                        <c:v>17.3</c:v>
                      </c:pt>
                      <c:pt idx="464">
                        <c:v>17.25</c:v>
                      </c:pt>
                      <c:pt idx="465">
                        <c:v>17.25</c:v>
                      </c:pt>
                      <c:pt idx="466">
                        <c:v>17.25</c:v>
                      </c:pt>
                      <c:pt idx="467">
                        <c:v>17.25</c:v>
                      </c:pt>
                      <c:pt idx="468">
                        <c:v>17.25</c:v>
                      </c:pt>
                      <c:pt idx="469">
                        <c:v>17.25</c:v>
                      </c:pt>
                      <c:pt idx="470">
                        <c:v>17.25</c:v>
                      </c:pt>
                      <c:pt idx="471">
                        <c:v>17.25</c:v>
                      </c:pt>
                      <c:pt idx="472">
                        <c:v>17.25</c:v>
                      </c:pt>
                      <c:pt idx="473">
                        <c:v>17.25</c:v>
                      </c:pt>
                      <c:pt idx="474">
                        <c:v>17.2</c:v>
                      </c:pt>
                      <c:pt idx="475">
                        <c:v>17.2</c:v>
                      </c:pt>
                      <c:pt idx="476">
                        <c:v>17.2</c:v>
                      </c:pt>
                      <c:pt idx="477">
                        <c:v>17.2</c:v>
                      </c:pt>
                      <c:pt idx="478">
                        <c:v>17.2</c:v>
                      </c:pt>
                      <c:pt idx="479">
                        <c:v>17.2</c:v>
                      </c:pt>
                      <c:pt idx="480">
                        <c:v>17.2</c:v>
                      </c:pt>
                      <c:pt idx="481">
                        <c:v>17.2</c:v>
                      </c:pt>
                      <c:pt idx="482">
                        <c:v>17.2</c:v>
                      </c:pt>
                      <c:pt idx="483">
                        <c:v>17.149999999999999</c:v>
                      </c:pt>
                      <c:pt idx="484">
                        <c:v>17.149999999999999</c:v>
                      </c:pt>
                      <c:pt idx="485">
                        <c:v>17.149999999999999</c:v>
                      </c:pt>
                      <c:pt idx="486">
                        <c:v>17.149999999999999</c:v>
                      </c:pt>
                      <c:pt idx="487">
                        <c:v>17.149999999999999</c:v>
                      </c:pt>
                      <c:pt idx="488">
                        <c:v>17.149999999999999</c:v>
                      </c:pt>
                      <c:pt idx="489">
                        <c:v>17.149999999999999</c:v>
                      </c:pt>
                      <c:pt idx="490">
                        <c:v>17.149999999999999</c:v>
                      </c:pt>
                      <c:pt idx="491">
                        <c:v>17.149999999999999</c:v>
                      </c:pt>
                      <c:pt idx="492">
                        <c:v>17.100000000000001</c:v>
                      </c:pt>
                      <c:pt idx="493">
                        <c:v>17.100000000000001</c:v>
                      </c:pt>
                      <c:pt idx="494">
                        <c:v>17.100000000000001</c:v>
                      </c:pt>
                      <c:pt idx="495">
                        <c:v>17.100000000000001</c:v>
                      </c:pt>
                      <c:pt idx="496">
                        <c:v>17.100000000000001</c:v>
                      </c:pt>
                      <c:pt idx="497">
                        <c:v>17.100000000000001</c:v>
                      </c:pt>
                      <c:pt idx="498">
                        <c:v>17.100000000000001</c:v>
                      </c:pt>
                      <c:pt idx="499">
                        <c:v>17.100000000000001</c:v>
                      </c:pt>
                      <c:pt idx="500">
                        <c:v>17.100000000000001</c:v>
                      </c:pt>
                      <c:pt idx="501">
                        <c:v>17.05</c:v>
                      </c:pt>
                      <c:pt idx="502">
                        <c:v>17.05</c:v>
                      </c:pt>
                      <c:pt idx="503">
                        <c:v>17.05</c:v>
                      </c:pt>
                      <c:pt idx="504">
                        <c:v>17.05</c:v>
                      </c:pt>
                      <c:pt idx="505">
                        <c:v>17.05</c:v>
                      </c:pt>
                      <c:pt idx="506">
                        <c:v>17.05</c:v>
                      </c:pt>
                      <c:pt idx="507">
                        <c:v>17.05</c:v>
                      </c:pt>
                      <c:pt idx="508">
                        <c:v>17.05</c:v>
                      </c:pt>
                      <c:pt idx="509">
                        <c:v>17</c:v>
                      </c:pt>
                      <c:pt idx="510">
                        <c:v>17</c:v>
                      </c:pt>
                      <c:pt idx="511">
                        <c:v>17</c:v>
                      </c:pt>
                      <c:pt idx="512">
                        <c:v>17</c:v>
                      </c:pt>
                      <c:pt idx="513">
                        <c:v>17</c:v>
                      </c:pt>
                      <c:pt idx="514">
                        <c:v>17</c:v>
                      </c:pt>
                      <c:pt idx="515">
                        <c:v>17</c:v>
                      </c:pt>
                      <c:pt idx="516">
                        <c:v>17</c:v>
                      </c:pt>
                      <c:pt idx="517">
                        <c:v>16.95</c:v>
                      </c:pt>
                      <c:pt idx="518">
                        <c:v>16.95</c:v>
                      </c:pt>
                      <c:pt idx="519">
                        <c:v>16.95</c:v>
                      </c:pt>
                      <c:pt idx="520">
                        <c:v>16.95</c:v>
                      </c:pt>
                      <c:pt idx="521">
                        <c:v>16.95</c:v>
                      </c:pt>
                      <c:pt idx="522">
                        <c:v>16.95</c:v>
                      </c:pt>
                      <c:pt idx="523">
                        <c:v>16.95</c:v>
                      </c:pt>
                      <c:pt idx="524">
                        <c:v>16.899999999999999</c:v>
                      </c:pt>
                      <c:pt idx="525">
                        <c:v>16.899999999999999</c:v>
                      </c:pt>
                      <c:pt idx="526">
                        <c:v>16.899999999999999</c:v>
                      </c:pt>
                      <c:pt idx="527">
                        <c:v>16.899999999999999</c:v>
                      </c:pt>
                      <c:pt idx="528">
                        <c:v>16.899999999999999</c:v>
                      </c:pt>
                      <c:pt idx="529">
                        <c:v>16.899999999999999</c:v>
                      </c:pt>
                      <c:pt idx="530">
                        <c:v>16.899999999999999</c:v>
                      </c:pt>
                      <c:pt idx="531">
                        <c:v>16.899999999999999</c:v>
                      </c:pt>
                      <c:pt idx="532">
                        <c:v>16.899999999999999</c:v>
                      </c:pt>
                      <c:pt idx="533">
                        <c:v>16.850000000000001</c:v>
                      </c:pt>
                      <c:pt idx="534">
                        <c:v>16.850000000000001</c:v>
                      </c:pt>
                      <c:pt idx="535">
                        <c:v>16.850000000000001</c:v>
                      </c:pt>
                      <c:pt idx="536">
                        <c:v>16.850000000000001</c:v>
                      </c:pt>
                      <c:pt idx="537">
                        <c:v>16.850000000000001</c:v>
                      </c:pt>
                      <c:pt idx="538">
                        <c:v>16.850000000000001</c:v>
                      </c:pt>
                      <c:pt idx="539">
                        <c:v>16.850000000000001</c:v>
                      </c:pt>
                      <c:pt idx="540">
                        <c:v>16.850000000000001</c:v>
                      </c:pt>
                      <c:pt idx="541">
                        <c:v>16.850000000000001</c:v>
                      </c:pt>
                      <c:pt idx="542">
                        <c:v>16.8</c:v>
                      </c:pt>
                      <c:pt idx="543">
                        <c:v>16.8</c:v>
                      </c:pt>
                      <c:pt idx="544">
                        <c:v>16.8</c:v>
                      </c:pt>
                      <c:pt idx="545">
                        <c:v>16.8</c:v>
                      </c:pt>
                      <c:pt idx="546">
                        <c:v>16.8</c:v>
                      </c:pt>
                      <c:pt idx="547">
                        <c:v>16.8</c:v>
                      </c:pt>
                      <c:pt idx="548">
                        <c:v>16.8</c:v>
                      </c:pt>
                      <c:pt idx="549">
                        <c:v>16.8</c:v>
                      </c:pt>
                      <c:pt idx="550">
                        <c:v>16.8</c:v>
                      </c:pt>
                      <c:pt idx="551">
                        <c:v>16.8</c:v>
                      </c:pt>
                      <c:pt idx="552">
                        <c:v>16.8</c:v>
                      </c:pt>
                      <c:pt idx="553">
                        <c:v>16.8</c:v>
                      </c:pt>
                      <c:pt idx="554">
                        <c:v>16.8</c:v>
                      </c:pt>
                      <c:pt idx="555">
                        <c:v>16.8</c:v>
                      </c:pt>
                      <c:pt idx="556">
                        <c:v>16.8</c:v>
                      </c:pt>
                      <c:pt idx="557">
                        <c:v>16.75</c:v>
                      </c:pt>
                      <c:pt idx="558">
                        <c:v>16.75</c:v>
                      </c:pt>
                      <c:pt idx="559">
                        <c:v>16.75</c:v>
                      </c:pt>
                      <c:pt idx="560">
                        <c:v>16.75</c:v>
                      </c:pt>
                      <c:pt idx="561">
                        <c:v>16.75</c:v>
                      </c:pt>
                      <c:pt idx="562">
                        <c:v>16.75</c:v>
                      </c:pt>
                      <c:pt idx="563">
                        <c:v>16.75</c:v>
                      </c:pt>
                      <c:pt idx="564">
                        <c:v>16.75</c:v>
                      </c:pt>
                      <c:pt idx="565">
                        <c:v>16.75</c:v>
                      </c:pt>
                      <c:pt idx="566">
                        <c:v>16.75</c:v>
                      </c:pt>
                      <c:pt idx="567">
                        <c:v>16.75</c:v>
                      </c:pt>
                      <c:pt idx="568">
                        <c:v>16.75</c:v>
                      </c:pt>
                      <c:pt idx="569">
                        <c:v>16.75</c:v>
                      </c:pt>
                      <c:pt idx="570">
                        <c:v>16.75</c:v>
                      </c:pt>
                      <c:pt idx="571">
                        <c:v>16.75</c:v>
                      </c:pt>
                      <c:pt idx="572">
                        <c:v>16.75</c:v>
                      </c:pt>
                      <c:pt idx="573">
                        <c:v>16.75</c:v>
                      </c:pt>
                      <c:pt idx="574">
                        <c:v>16.75</c:v>
                      </c:pt>
                      <c:pt idx="575">
                        <c:v>16.75</c:v>
                      </c:pt>
                      <c:pt idx="576">
                        <c:v>16.75</c:v>
                      </c:pt>
                      <c:pt idx="577">
                        <c:v>16.75</c:v>
                      </c:pt>
                      <c:pt idx="578">
                        <c:v>16.75</c:v>
                      </c:pt>
                      <c:pt idx="579">
                        <c:v>16.7</c:v>
                      </c:pt>
                      <c:pt idx="580">
                        <c:v>16.7</c:v>
                      </c:pt>
                      <c:pt idx="581">
                        <c:v>16.7</c:v>
                      </c:pt>
                      <c:pt idx="582">
                        <c:v>16.7</c:v>
                      </c:pt>
                      <c:pt idx="583">
                        <c:v>16.7</c:v>
                      </c:pt>
                      <c:pt idx="584">
                        <c:v>16.7</c:v>
                      </c:pt>
                      <c:pt idx="585">
                        <c:v>16.7</c:v>
                      </c:pt>
                      <c:pt idx="586">
                        <c:v>16.7</c:v>
                      </c:pt>
                      <c:pt idx="587">
                        <c:v>16.7</c:v>
                      </c:pt>
                      <c:pt idx="588">
                        <c:v>16.7</c:v>
                      </c:pt>
                      <c:pt idx="589">
                        <c:v>16.7</c:v>
                      </c:pt>
                      <c:pt idx="590">
                        <c:v>16.7</c:v>
                      </c:pt>
                      <c:pt idx="591">
                        <c:v>16.7</c:v>
                      </c:pt>
                      <c:pt idx="592">
                        <c:v>16.7</c:v>
                      </c:pt>
                      <c:pt idx="593">
                        <c:v>16.7</c:v>
                      </c:pt>
                      <c:pt idx="594">
                        <c:v>16.649999999999999</c:v>
                      </c:pt>
                      <c:pt idx="595">
                        <c:v>16.649999999999999</c:v>
                      </c:pt>
                      <c:pt idx="596">
                        <c:v>16.649999999999999</c:v>
                      </c:pt>
                      <c:pt idx="597">
                        <c:v>16.649999999999999</c:v>
                      </c:pt>
                      <c:pt idx="598">
                        <c:v>16.649999999999999</c:v>
                      </c:pt>
                      <c:pt idx="599">
                        <c:v>16.649999999999999</c:v>
                      </c:pt>
                      <c:pt idx="600">
                        <c:v>16.649999999999999</c:v>
                      </c:pt>
                      <c:pt idx="601">
                        <c:v>16.649999999999999</c:v>
                      </c:pt>
                      <c:pt idx="602">
                        <c:v>16.649999999999999</c:v>
                      </c:pt>
                      <c:pt idx="603">
                        <c:v>16.649999999999999</c:v>
                      </c:pt>
                      <c:pt idx="604">
                        <c:v>16.649999999999999</c:v>
                      </c:pt>
                      <c:pt idx="605">
                        <c:v>16.649999999999999</c:v>
                      </c:pt>
                      <c:pt idx="606">
                        <c:v>16.649999999999999</c:v>
                      </c:pt>
                      <c:pt idx="607">
                        <c:v>16.649999999999999</c:v>
                      </c:pt>
                      <c:pt idx="608">
                        <c:v>16.649999999999999</c:v>
                      </c:pt>
                      <c:pt idx="609">
                        <c:v>16.649999999999999</c:v>
                      </c:pt>
                      <c:pt idx="610">
                        <c:v>16.649999999999999</c:v>
                      </c:pt>
                      <c:pt idx="611">
                        <c:v>16.649999999999999</c:v>
                      </c:pt>
                      <c:pt idx="612">
                        <c:v>16.649999999999999</c:v>
                      </c:pt>
                      <c:pt idx="613">
                        <c:v>16.649999999999999</c:v>
                      </c:pt>
                      <c:pt idx="614">
                        <c:v>16.649999999999999</c:v>
                      </c:pt>
                      <c:pt idx="615">
                        <c:v>16.649999999999999</c:v>
                      </c:pt>
                      <c:pt idx="616">
                        <c:v>16.649999999999999</c:v>
                      </c:pt>
                      <c:pt idx="617">
                        <c:v>16.649999999999999</c:v>
                      </c:pt>
                      <c:pt idx="618">
                        <c:v>16.649999999999999</c:v>
                      </c:pt>
                      <c:pt idx="619">
                        <c:v>16.649999999999999</c:v>
                      </c:pt>
                      <c:pt idx="620">
                        <c:v>16.649999999999999</c:v>
                      </c:pt>
                      <c:pt idx="621">
                        <c:v>16.649999999999999</c:v>
                      </c:pt>
                      <c:pt idx="622">
                        <c:v>16.649999999999999</c:v>
                      </c:pt>
                      <c:pt idx="623">
                        <c:v>16.7</c:v>
                      </c:pt>
                      <c:pt idx="624">
                        <c:v>16.7</c:v>
                      </c:pt>
                      <c:pt idx="625">
                        <c:v>16.7</c:v>
                      </c:pt>
                      <c:pt idx="626">
                        <c:v>16.7</c:v>
                      </c:pt>
                      <c:pt idx="627">
                        <c:v>16.7</c:v>
                      </c:pt>
                      <c:pt idx="628">
                        <c:v>16.7</c:v>
                      </c:pt>
                      <c:pt idx="629">
                        <c:v>16.7</c:v>
                      </c:pt>
                      <c:pt idx="630">
                        <c:v>16.7</c:v>
                      </c:pt>
                      <c:pt idx="631">
                        <c:v>16.7</c:v>
                      </c:pt>
                      <c:pt idx="632">
                        <c:v>16.7</c:v>
                      </c:pt>
                      <c:pt idx="633">
                        <c:v>16.7</c:v>
                      </c:pt>
                      <c:pt idx="634">
                        <c:v>16.7</c:v>
                      </c:pt>
                      <c:pt idx="635">
                        <c:v>16.7</c:v>
                      </c:pt>
                      <c:pt idx="636">
                        <c:v>16.7</c:v>
                      </c:pt>
                      <c:pt idx="637">
                        <c:v>16.7</c:v>
                      </c:pt>
                      <c:pt idx="638">
                        <c:v>16.7</c:v>
                      </c:pt>
                      <c:pt idx="639">
                        <c:v>16.7</c:v>
                      </c:pt>
                      <c:pt idx="640">
                        <c:v>16.7</c:v>
                      </c:pt>
                      <c:pt idx="641">
                        <c:v>16.7</c:v>
                      </c:pt>
                      <c:pt idx="642">
                        <c:v>16.7</c:v>
                      </c:pt>
                      <c:pt idx="643">
                        <c:v>16.7</c:v>
                      </c:pt>
                      <c:pt idx="644">
                        <c:v>16.7</c:v>
                      </c:pt>
                      <c:pt idx="645">
                        <c:v>16.7</c:v>
                      </c:pt>
                      <c:pt idx="646">
                        <c:v>16.7</c:v>
                      </c:pt>
                      <c:pt idx="647">
                        <c:v>16.7</c:v>
                      </c:pt>
                      <c:pt idx="648">
                        <c:v>16.7</c:v>
                      </c:pt>
                      <c:pt idx="649">
                        <c:v>16.7</c:v>
                      </c:pt>
                      <c:pt idx="650">
                        <c:v>16.7</c:v>
                      </c:pt>
                      <c:pt idx="651">
                        <c:v>16.7</c:v>
                      </c:pt>
                      <c:pt idx="652">
                        <c:v>16.7</c:v>
                      </c:pt>
                      <c:pt idx="653">
                        <c:v>16.7</c:v>
                      </c:pt>
                      <c:pt idx="654">
                        <c:v>16.7</c:v>
                      </c:pt>
                      <c:pt idx="655">
                        <c:v>16.7</c:v>
                      </c:pt>
                      <c:pt idx="656">
                        <c:v>16.7</c:v>
                      </c:pt>
                      <c:pt idx="657">
                        <c:v>16.7</c:v>
                      </c:pt>
                      <c:pt idx="658">
                        <c:v>16.7</c:v>
                      </c:pt>
                      <c:pt idx="659">
                        <c:v>16.7</c:v>
                      </c:pt>
                      <c:pt idx="660">
                        <c:v>16.7</c:v>
                      </c:pt>
                      <c:pt idx="661">
                        <c:v>16.7</c:v>
                      </c:pt>
                      <c:pt idx="662">
                        <c:v>16.7</c:v>
                      </c:pt>
                      <c:pt idx="663">
                        <c:v>16.7</c:v>
                      </c:pt>
                      <c:pt idx="664">
                        <c:v>16.7</c:v>
                      </c:pt>
                      <c:pt idx="665">
                        <c:v>16.7</c:v>
                      </c:pt>
                      <c:pt idx="666">
                        <c:v>16.7</c:v>
                      </c:pt>
                      <c:pt idx="667">
                        <c:v>16.7</c:v>
                      </c:pt>
                      <c:pt idx="668">
                        <c:v>16.7</c:v>
                      </c:pt>
                      <c:pt idx="669">
                        <c:v>16.7</c:v>
                      </c:pt>
                      <c:pt idx="670">
                        <c:v>16.649999999999999</c:v>
                      </c:pt>
                      <c:pt idx="671">
                        <c:v>16.649999999999999</c:v>
                      </c:pt>
                      <c:pt idx="672">
                        <c:v>16.649999999999999</c:v>
                      </c:pt>
                      <c:pt idx="673">
                        <c:v>16.649999999999999</c:v>
                      </c:pt>
                      <c:pt idx="674">
                        <c:v>16.649999999999999</c:v>
                      </c:pt>
                      <c:pt idx="675">
                        <c:v>16.649999999999999</c:v>
                      </c:pt>
                      <c:pt idx="676">
                        <c:v>16.649999999999999</c:v>
                      </c:pt>
                      <c:pt idx="677">
                        <c:v>16.649999999999999</c:v>
                      </c:pt>
                      <c:pt idx="678">
                        <c:v>16.649999999999999</c:v>
                      </c:pt>
                      <c:pt idx="679">
                        <c:v>16.649999999999999</c:v>
                      </c:pt>
                      <c:pt idx="680">
                        <c:v>16.649999999999999</c:v>
                      </c:pt>
                      <c:pt idx="681">
                        <c:v>16.649999999999999</c:v>
                      </c:pt>
                      <c:pt idx="682">
                        <c:v>16.649999999999999</c:v>
                      </c:pt>
                      <c:pt idx="683">
                        <c:v>16.649999999999999</c:v>
                      </c:pt>
                      <c:pt idx="684">
                        <c:v>16.649999999999999</c:v>
                      </c:pt>
                      <c:pt idx="685">
                        <c:v>16.649999999999999</c:v>
                      </c:pt>
                      <c:pt idx="686">
                        <c:v>16.649999999999999</c:v>
                      </c:pt>
                      <c:pt idx="687">
                        <c:v>16.649999999999999</c:v>
                      </c:pt>
                      <c:pt idx="688">
                        <c:v>16.649999999999999</c:v>
                      </c:pt>
                      <c:pt idx="689">
                        <c:v>16.649999999999999</c:v>
                      </c:pt>
                      <c:pt idx="690">
                        <c:v>16.649999999999999</c:v>
                      </c:pt>
                      <c:pt idx="691">
                        <c:v>16.649999999999999</c:v>
                      </c:pt>
                      <c:pt idx="692">
                        <c:v>16.649999999999999</c:v>
                      </c:pt>
                      <c:pt idx="693">
                        <c:v>16.649999999999999</c:v>
                      </c:pt>
                      <c:pt idx="694">
                        <c:v>16.649999999999999</c:v>
                      </c:pt>
                      <c:pt idx="695">
                        <c:v>16.649999999999999</c:v>
                      </c:pt>
                      <c:pt idx="696">
                        <c:v>16.649999999999999</c:v>
                      </c:pt>
                      <c:pt idx="697">
                        <c:v>16.649999999999999</c:v>
                      </c:pt>
                      <c:pt idx="698">
                        <c:v>16.649999999999999</c:v>
                      </c:pt>
                      <c:pt idx="699">
                        <c:v>16.649999999999999</c:v>
                      </c:pt>
                      <c:pt idx="700">
                        <c:v>16.649999999999999</c:v>
                      </c:pt>
                      <c:pt idx="701">
                        <c:v>16.649999999999999</c:v>
                      </c:pt>
                      <c:pt idx="702">
                        <c:v>16.649999999999999</c:v>
                      </c:pt>
                      <c:pt idx="703">
                        <c:v>16.649999999999999</c:v>
                      </c:pt>
                      <c:pt idx="704">
                        <c:v>16.649999999999999</c:v>
                      </c:pt>
                      <c:pt idx="705">
                        <c:v>16.649999999999999</c:v>
                      </c:pt>
                      <c:pt idx="706">
                        <c:v>16.649999999999999</c:v>
                      </c:pt>
                      <c:pt idx="707">
                        <c:v>16.649999999999999</c:v>
                      </c:pt>
                      <c:pt idx="708">
                        <c:v>16.649999999999999</c:v>
                      </c:pt>
                      <c:pt idx="709">
                        <c:v>16.649999999999999</c:v>
                      </c:pt>
                      <c:pt idx="710">
                        <c:v>16.649999999999999</c:v>
                      </c:pt>
                      <c:pt idx="711">
                        <c:v>16.649999999999999</c:v>
                      </c:pt>
                      <c:pt idx="712">
                        <c:v>16.649999999999999</c:v>
                      </c:pt>
                      <c:pt idx="713">
                        <c:v>16.649999999999999</c:v>
                      </c:pt>
                      <c:pt idx="714">
                        <c:v>16.649999999999999</c:v>
                      </c:pt>
                      <c:pt idx="715">
                        <c:v>16.649999999999999</c:v>
                      </c:pt>
                      <c:pt idx="716">
                        <c:v>16.649999999999999</c:v>
                      </c:pt>
                      <c:pt idx="717">
                        <c:v>16.649999999999999</c:v>
                      </c:pt>
                      <c:pt idx="718">
                        <c:v>16.649999999999999</c:v>
                      </c:pt>
                      <c:pt idx="719">
                        <c:v>16.649999999999999</c:v>
                      </c:pt>
                      <c:pt idx="720">
                        <c:v>16.649999999999999</c:v>
                      </c:pt>
                      <c:pt idx="721">
                        <c:v>16.649999999999999</c:v>
                      </c:pt>
                      <c:pt idx="722">
                        <c:v>16.649999999999999</c:v>
                      </c:pt>
                      <c:pt idx="723">
                        <c:v>16.7</c:v>
                      </c:pt>
                      <c:pt idx="724">
                        <c:v>16.7</c:v>
                      </c:pt>
                      <c:pt idx="725">
                        <c:v>16.7</c:v>
                      </c:pt>
                      <c:pt idx="726">
                        <c:v>16.7</c:v>
                      </c:pt>
                      <c:pt idx="727">
                        <c:v>16.7</c:v>
                      </c:pt>
                      <c:pt idx="728">
                        <c:v>16.7</c:v>
                      </c:pt>
                      <c:pt idx="729">
                        <c:v>16.7</c:v>
                      </c:pt>
                      <c:pt idx="730">
                        <c:v>16.7</c:v>
                      </c:pt>
                      <c:pt idx="731">
                        <c:v>16.7</c:v>
                      </c:pt>
                      <c:pt idx="732">
                        <c:v>16.7</c:v>
                      </c:pt>
                      <c:pt idx="733">
                        <c:v>16.7</c:v>
                      </c:pt>
                      <c:pt idx="734">
                        <c:v>16.7</c:v>
                      </c:pt>
                      <c:pt idx="735">
                        <c:v>16.7</c:v>
                      </c:pt>
                      <c:pt idx="736">
                        <c:v>16.7</c:v>
                      </c:pt>
                      <c:pt idx="737">
                        <c:v>16.75</c:v>
                      </c:pt>
                      <c:pt idx="738">
                        <c:v>16.75</c:v>
                      </c:pt>
                      <c:pt idx="739">
                        <c:v>16.75</c:v>
                      </c:pt>
                      <c:pt idx="740">
                        <c:v>16.75</c:v>
                      </c:pt>
                      <c:pt idx="741">
                        <c:v>16.75</c:v>
                      </c:pt>
                      <c:pt idx="742">
                        <c:v>16.75</c:v>
                      </c:pt>
                      <c:pt idx="743">
                        <c:v>16.75</c:v>
                      </c:pt>
                      <c:pt idx="744">
                        <c:v>16.75</c:v>
                      </c:pt>
                      <c:pt idx="745">
                        <c:v>16.75</c:v>
                      </c:pt>
                      <c:pt idx="746">
                        <c:v>16.75</c:v>
                      </c:pt>
                      <c:pt idx="747">
                        <c:v>16.8</c:v>
                      </c:pt>
                      <c:pt idx="748">
                        <c:v>16.8</c:v>
                      </c:pt>
                      <c:pt idx="749">
                        <c:v>16.8</c:v>
                      </c:pt>
                      <c:pt idx="750">
                        <c:v>16.8</c:v>
                      </c:pt>
                      <c:pt idx="751">
                        <c:v>16.8</c:v>
                      </c:pt>
                      <c:pt idx="752">
                        <c:v>16.8</c:v>
                      </c:pt>
                      <c:pt idx="753">
                        <c:v>16.850000000000001</c:v>
                      </c:pt>
                      <c:pt idx="754">
                        <c:v>16.850000000000001</c:v>
                      </c:pt>
                      <c:pt idx="755">
                        <c:v>16.850000000000001</c:v>
                      </c:pt>
                      <c:pt idx="756">
                        <c:v>16.850000000000001</c:v>
                      </c:pt>
                      <c:pt idx="757">
                        <c:v>16.850000000000001</c:v>
                      </c:pt>
                      <c:pt idx="758">
                        <c:v>16.899999999999999</c:v>
                      </c:pt>
                      <c:pt idx="759">
                        <c:v>16.899999999999999</c:v>
                      </c:pt>
                      <c:pt idx="760">
                        <c:v>16.899999999999999</c:v>
                      </c:pt>
                      <c:pt idx="761">
                        <c:v>16.899999999999999</c:v>
                      </c:pt>
                      <c:pt idx="762">
                        <c:v>16.899999999999999</c:v>
                      </c:pt>
                      <c:pt idx="763">
                        <c:v>16.899999999999999</c:v>
                      </c:pt>
                      <c:pt idx="764">
                        <c:v>16.95</c:v>
                      </c:pt>
                      <c:pt idx="765">
                        <c:v>16.95</c:v>
                      </c:pt>
                      <c:pt idx="766">
                        <c:v>16.95</c:v>
                      </c:pt>
                      <c:pt idx="767">
                        <c:v>16.95</c:v>
                      </c:pt>
                      <c:pt idx="768">
                        <c:v>16.95</c:v>
                      </c:pt>
                      <c:pt idx="769">
                        <c:v>16.95</c:v>
                      </c:pt>
                      <c:pt idx="770">
                        <c:v>17</c:v>
                      </c:pt>
                      <c:pt idx="771">
                        <c:v>17</c:v>
                      </c:pt>
                      <c:pt idx="772">
                        <c:v>17</c:v>
                      </c:pt>
                      <c:pt idx="773">
                        <c:v>17</c:v>
                      </c:pt>
                      <c:pt idx="774">
                        <c:v>17</c:v>
                      </c:pt>
                      <c:pt idx="775">
                        <c:v>17</c:v>
                      </c:pt>
                      <c:pt idx="776">
                        <c:v>17</c:v>
                      </c:pt>
                      <c:pt idx="777">
                        <c:v>17</c:v>
                      </c:pt>
                      <c:pt idx="778">
                        <c:v>17</c:v>
                      </c:pt>
                      <c:pt idx="779">
                        <c:v>17</c:v>
                      </c:pt>
                      <c:pt idx="780">
                        <c:v>17</c:v>
                      </c:pt>
                      <c:pt idx="781">
                        <c:v>17</c:v>
                      </c:pt>
                      <c:pt idx="782">
                        <c:v>17</c:v>
                      </c:pt>
                      <c:pt idx="783">
                        <c:v>17</c:v>
                      </c:pt>
                      <c:pt idx="784">
                        <c:v>17</c:v>
                      </c:pt>
                      <c:pt idx="785">
                        <c:v>17</c:v>
                      </c:pt>
                      <c:pt idx="786">
                        <c:v>17</c:v>
                      </c:pt>
                      <c:pt idx="787">
                        <c:v>17</c:v>
                      </c:pt>
                      <c:pt idx="788">
                        <c:v>17</c:v>
                      </c:pt>
                      <c:pt idx="789">
                        <c:v>17</c:v>
                      </c:pt>
                      <c:pt idx="790">
                        <c:v>17</c:v>
                      </c:pt>
                      <c:pt idx="791">
                        <c:v>17</c:v>
                      </c:pt>
                      <c:pt idx="792">
                        <c:v>17</c:v>
                      </c:pt>
                      <c:pt idx="793">
                        <c:v>17</c:v>
                      </c:pt>
                      <c:pt idx="794">
                        <c:v>17</c:v>
                      </c:pt>
                      <c:pt idx="795">
                        <c:v>17</c:v>
                      </c:pt>
                      <c:pt idx="796">
                        <c:v>17</c:v>
                      </c:pt>
                      <c:pt idx="797">
                        <c:v>17</c:v>
                      </c:pt>
                      <c:pt idx="798">
                        <c:v>17</c:v>
                      </c:pt>
                      <c:pt idx="799">
                        <c:v>17</c:v>
                      </c:pt>
                      <c:pt idx="800">
                        <c:v>17</c:v>
                      </c:pt>
                      <c:pt idx="801">
                        <c:v>17</c:v>
                      </c:pt>
                      <c:pt idx="802">
                        <c:v>17</c:v>
                      </c:pt>
                      <c:pt idx="803">
                        <c:v>17</c:v>
                      </c:pt>
                      <c:pt idx="804">
                        <c:v>17</c:v>
                      </c:pt>
                      <c:pt idx="805">
                        <c:v>17</c:v>
                      </c:pt>
                      <c:pt idx="806">
                        <c:v>17</c:v>
                      </c:pt>
                      <c:pt idx="807">
                        <c:v>17</c:v>
                      </c:pt>
                      <c:pt idx="808">
                        <c:v>17</c:v>
                      </c:pt>
                      <c:pt idx="809">
                        <c:v>17</c:v>
                      </c:pt>
                      <c:pt idx="810">
                        <c:v>17</c:v>
                      </c:pt>
                      <c:pt idx="811">
                        <c:v>17</c:v>
                      </c:pt>
                      <c:pt idx="812">
                        <c:v>17</c:v>
                      </c:pt>
                      <c:pt idx="813">
                        <c:v>17</c:v>
                      </c:pt>
                      <c:pt idx="814">
                        <c:v>17</c:v>
                      </c:pt>
                      <c:pt idx="815">
                        <c:v>17</c:v>
                      </c:pt>
                      <c:pt idx="816">
                        <c:v>17</c:v>
                      </c:pt>
                      <c:pt idx="817">
                        <c:v>17</c:v>
                      </c:pt>
                      <c:pt idx="818">
                        <c:v>17.05</c:v>
                      </c:pt>
                      <c:pt idx="819">
                        <c:v>17.05</c:v>
                      </c:pt>
                      <c:pt idx="820">
                        <c:v>17.05</c:v>
                      </c:pt>
                      <c:pt idx="821">
                        <c:v>17.05</c:v>
                      </c:pt>
                      <c:pt idx="822">
                        <c:v>17.05</c:v>
                      </c:pt>
                      <c:pt idx="823">
                        <c:v>17.05</c:v>
                      </c:pt>
                      <c:pt idx="824">
                        <c:v>17.05</c:v>
                      </c:pt>
                      <c:pt idx="825">
                        <c:v>17.05</c:v>
                      </c:pt>
                      <c:pt idx="826">
                        <c:v>17.05</c:v>
                      </c:pt>
                      <c:pt idx="827">
                        <c:v>17.100000000000001</c:v>
                      </c:pt>
                      <c:pt idx="828">
                        <c:v>17.100000000000001</c:v>
                      </c:pt>
                      <c:pt idx="829">
                        <c:v>17.100000000000001</c:v>
                      </c:pt>
                      <c:pt idx="830">
                        <c:v>17.100000000000001</c:v>
                      </c:pt>
                      <c:pt idx="831">
                        <c:v>17.100000000000001</c:v>
                      </c:pt>
                      <c:pt idx="832">
                        <c:v>17.100000000000001</c:v>
                      </c:pt>
                      <c:pt idx="833">
                        <c:v>17.149999999999999</c:v>
                      </c:pt>
                      <c:pt idx="834">
                        <c:v>17.149999999999999</c:v>
                      </c:pt>
                      <c:pt idx="835">
                        <c:v>17.149999999999999</c:v>
                      </c:pt>
                      <c:pt idx="836">
                        <c:v>17.149999999999999</c:v>
                      </c:pt>
                      <c:pt idx="837">
                        <c:v>17.149999999999999</c:v>
                      </c:pt>
                      <c:pt idx="838">
                        <c:v>17.149999999999999</c:v>
                      </c:pt>
                      <c:pt idx="839">
                        <c:v>17.149999999999999</c:v>
                      </c:pt>
                      <c:pt idx="840">
                        <c:v>17.2</c:v>
                      </c:pt>
                      <c:pt idx="841">
                        <c:v>17.2</c:v>
                      </c:pt>
                      <c:pt idx="842">
                        <c:v>17.2</c:v>
                      </c:pt>
                      <c:pt idx="843">
                        <c:v>17.2</c:v>
                      </c:pt>
                      <c:pt idx="844">
                        <c:v>17.2</c:v>
                      </c:pt>
                      <c:pt idx="845">
                        <c:v>17.2</c:v>
                      </c:pt>
                      <c:pt idx="846">
                        <c:v>17.25</c:v>
                      </c:pt>
                      <c:pt idx="847">
                        <c:v>17.25</c:v>
                      </c:pt>
                      <c:pt idx="848">
                        <c:v>17.25</c:v>
                      </c:pt>
                      <c:pt idx="849">
                        <c:v>17.25</c:v>
                      </c:pt>
                      <c:pt idx="850">
                        <c:v>17.25</c:v>
                      </c:pt>
                      <c:pt idx="851">
                        <c:v>17.25</c:v>
                      </c:pt>
                      <c:pt idx="852">
                        <c:v>17.25</c:v>
                      </c:pt>
                      <c:pt idx="853">
                        <c:v>17.25</c:v>
                      </c:pt>
                      <c:pt idx="854">
                        <c:v>17.3</c:v>
                      </c:pt>
                      <c:pt idx="855">
                        <c:v>17.3</c:v>
                      </c:pt>
                      <c:pt idx="856">
                        <c:v>17.3</c:v>
                      </c:pt>
                      <c:pt idx="857">
                        <c:v>17.3</c:v>
                      </c:pt>
                      <c:pt idx="858">
                        <c:v>17.3</c:v>
                      </c:pt>
                      <c:pt idx="859">
                        <c:v>17.3</c:v>
                      </c:pt>
                      <c:pt idx="860">
                        <c:v>17.3</c:v>
                      </c:pt>
                      <c:pt idx="861">
                        <c:v>17.3</c:v>
                      </c:pt>
                      <c:pt idx="862">
                        <c:v>17.3</c:v>
                      </c:pt>
                      <c:pt idx="863">
                        <c:v>17.3</c:v>
                      </c:pt>
                      <c:pt idx="864">
                        <c:v>17.350000000000001</c:v>
                      </c:pt>
                      <c:pt idx="865">
                        <c:v>17.350000000000001</c:v>
                      </c:pt>
                      <c:pt idx="866">
                        <c:v>17.350000000000001</c:v>
                      </c:pt>
                      <c:pt idx="867">
                        <c:v>17.350000000000001</c:v>
                      </c:pt>
                      <c:pt idx="868">
                        <c:v>17.350000000000001</c:v>
                      </c:pt>
                      <c:pt idx="869">
                        <c:v>17.350000000000001</c:v>
                      </c:pt>
                      <c:pt idx="870">
                        <c:v>17.350000000000001</c:v>
                      </c:pt>
                      <c:pt idx="871">
                        <c:v>17.350000000000001</c:v>
                      </c:pt>
                      <c:pt idx="872">
                        <c:v>17.350000000000001</c:v>
                      </c:pt>
                      <c:pt idx="873">
                        <c:v>17.350000000000001</c:v>
                      </c:pt>
                      <c:pt idx="874">
                        <c:v>17.399999999999999</c:v>
                      </c:pt>
                      <c:pt idx="875">
                        <c:v>17.399999999999999</c:v>
                      </c:pt>
                      <c:pt idx="876">
                        <c:v>17.399999999999999</c:v>
                      </c:pt>
                      <c:pt idx="877">
                        <c:v>17.399999999999999</c:v>
                      </c:pt>
                      <c:pt idx="878">
                        <c:v>17.399999999999999</c:v>
                      </c:pt>
                      <c:pt idx="879">
                        <c:v>17.399999999999999</c:v>
                      </c:pt>
                      <c:pt idx="880">
                        <c:v>17.399999999999999</c:v>
                      </c:pt>
                      <c:pt idx="881">
                        <c:v>17.399999999999999</c:v>
                      </c:pt>
                      <c:pt idx="882">
                        <c:v>17.399999999999999</c:v>
                      </c:pt>
                      <c:pt idx="883">
                        <c:v>17.399999999999999</c:v>
                      </c:pt>
                      <c:pt idx="884">
                        <c:v>17.399999999999999</c:v>
                      </c:pt>
                      <c:pt idx="885">
                        <c:v>17.45</c:v>
                      </c:pt>
                      <c:pt idx="886">
                        <c:v>17.45</c:v>
                      </c:pt>
                      <c:pt idx="887">
                        <c:v>17.45</c:v>
                      </c:pt>
                      <c:pt idx="888">
                        <c:v>17.45</c:v>
                      </c:pt>
                      <c:pt idx="889">
                        <c:v>17.45</c:v>
                      </c:pt>
                      <c:pt idx="890">
                        <c:v>17.45</c:v>
                      </c:pt>
                      <c:pt idx="891">
                        <c:v>17.45</c:v>
                      </c:pt>
                      <c:pt idx="892">
                        <c:v>17.45</c:v>
                      </c:pt>
                      <c:pt idx="893">
                        <c:v>17.45</c:v>
                      </c:pt>
                      <c:pt idx="894">
                        <c:v>17.45</c:v>
                      </c:pt>
                      <c:pt idx="895">
                        <c:v>17.45</c:v>
                      </c:pt>
                      <c:pt idx="896">
                        <c:v>17.5</c:v>
                      </c:pt>
                      <c:pt idx="897">
                        <c:v>17.5</c:v>
                      </c:pt>
                      <c:pt idx="898">
                        <c:v>17.5</c:v>
                      </c:pt>
                      <c:pt idx="899">
                        <c:v>17.5</c:v>
                      </c:pt>
                      <c:pt idx="900">
                        <c:v>17.5</c:v>
                      </c:pt>
                      <c:pt idx="901">
                        <c:v>17.5</c:v>
                      </c:pt>
                      <c:pt idx="902">
                        <c:v>17.5</c:v>
                      </c:pt>
                      <c:pt idx="903">
                        <c:v>17.5</c:v>
                      </c:pt>
                      <c:pt idx="904">
                        <c:v>17.5</c:v>
                      </c:pt>
                      <c:pt idx="905">
                        <c:v>17.55</c:v>
                      </c:pt>
                      <c:pt idx="906">
                        <c:v>17.55</c:v>
                      </c:pt>
                      <c:pt idx="907">
                        <c:v>17.55</c:v>
                      </c:pt>
                      <c:pt idx="908">
                        <c:v>17.55</c:v>
                      </c:pt>
                      <c:pt idx="909">
                        <c:v>17.55</c:v>
                      </c:pt>
                      <c:pt idx="910">
                        <c:v>17.55</c:v>
                      </c:pt>
                      <c:pt idx="911">
                        <c:v>17.55</c:v>
                      </c:pt>
                      <c:pt idx="912">
                        <c:v>17.600000000000001</c:v>
                      </c:pt>
                      <c:pt idx="913">
                        <c:v>17.600000000000001</c:v>
                      </c:pt>
                      <c:pt idx="914">
                        <c:v>17.600000000000001</c:v>
                      </c:pt>
                      <c:pt idx="915">
                        <c:v>17.600000000000001</c:v>
                      </c:pt>
                      <c:pt idx="916">
                        <c:v>17.600000000000001</c:v>
                      </c:pt>
                      <c:pt idx="917">
                        <c:v>17.600000000000001</c:v>
                      </c:pt>
                      <c:pt idx="918">
                        <c:v>17.600000000000001</c:v>
                      </c:pt>
                      <c:pt idx="919">
                        <c:v>17.600000000000001</c:v>
                      </c:pt>
                      <c:pt idx="920">
                        <c:v>17.600000000000001</c:v>
                      </c:pt>
                      <c:pt idx="921">
                        <c:v>17.649999999999999</c:v>
                      </c:pt>
                      <c:pt idx="922">
                        <c:v>17.649999999999999</c:v>
                      </c:pt>
                      <c:pt idx="923">
                        <c:v>17.649999999999999</c:v>
                      </c:pt>
                      <c:pt idx="924">
                        <c:v>17.649999999999999</c:v>
                      </c:pt>
                      <c:pt idx="925">
                        <c:v>17.649999999999999</c:v>
                      </c:pt>
                      <c:pt idx="926">
                        <c:v>17.649999999999999</c:v>
                      </c:pt>
                      <c:pt idx="927">
                        <c:v>17.649999999999999</c:v>
                      </c:pt>
                      <c:pt idx="928">
                        <c:v>17.649999999999999</c:v>
                      </c:pt>
                      <c:pt idx="929">
                        <c:v>17.649999999999999</c:v>
                      </c:pt>
                      <c:pt idx="930">
                        <c:v>17.649999999999999</c:v>
                      </c:pt>
                      <c:pt idx="931">
                        <c:v>17.649999999999999</c:v>
                      </c:pt>
                      <c:pt idx="932">
                        <c:v>17.7</c:v>
                      </c:pt>
                      <c:pt idx="933">
                        <c:v>17.7</c:v>
                      </c:pt>
                      <c:pt idx="934">
                        <c:v>17.7</c:v>
                      </c:pt>
                      <c:pt idx="935">
                        <c:v>17.7</c:v>
                      </c:pt>
                      <c:pt idx="936">
                        <c:v>17.7</c:v>
                      </c:pt>
                      <c:pt idx="937">
                        <c:v>17.7</c:v>
                      </c:pt>
                      <c:pt idx="938">
                        <c:v>17.7</c:v>
                      </c:pt>
                      <c:pt idx="939">
                        <c:v>17.7</c:v>
                      </c:pt>
                      <c:pt idx="940">
                        <c:v>17.7</c:v>
                      </c:pt>
                      <c:pt idx="941">
                        <c:v>17.7</c:v>
                      </c:pt>
                      <c:pt idx="942">
                        <c:v>17.7</c:v>
                      </c:pt>
                      <c:pt idx="943">
                        <c:v>17.7</c:v>
                      </c:pt>
                      <c:pt idx="944">
                        <c:v>17.75</c:v>
                      </c:pt>
                      <c:pt idx="945">
                        <c:v>17.75</c:v>
                      </c:pt>
                      <c:pt idx="946">
                        <c:v>17.75</c:v>
                      </c:pt>
                      <c:pt idx="947">
                        <c:v>17.75</c:v>
                      </c:pt>
                      <c:pt idx="948">
                        <c:v>17.75</c:v>
                      </c:pt>
                      <c:pt idx="949">
                        <c:v>17.75</c:v>
                      </c:pt>
                      <c:pt idx="950">
                        <c:v>17.75</c:v>
                      </c:pt>
                      <c:pt idx="951">
                        <c:v>17.75</c:v>
                      </c:pt>
                      <c:pt idx="952">
                        <c:v>17.75</c:v>
                      </c:pt>
                      <c:pt idx="953">
                        <c:v>17.75</c:v>
                      </c:pt>
                      <c:pt idx="954">
                        <c:v>17.75</c:v>
                      </c:pt>
                      <c:pt idx="955">
                        <c:v>17.75</c:v>
                      </c:pt>
                      <c:pt idx="956">
                        <c:v>17.75</c:v>
                      </c:pt>
                      <c:pt idx="957">
                        <c:v>17.8</c:v>
                      </c:pt>
                      <c:pt idx="958">
                        <c:v>17.8</c:v>
                      </c:pt>
                      <c:pt idx="959">
                        <c:v>17.8</c:v>
                      </c:pt>
                      <c:pt idx="960">
                        <c:v>17.8</c:v>
                      </c:pt>
                      <c:pt idx="961">
                        <c:v>17.8</c:v>
                      </c:pt>
                      <c:pt idx="962">
                        <c:v>17.8</c:v>
                      </c:pt>
                      <c:pt idx="963">
                        <c:v>17.8</c:v>
                      </c:pt>
                      <c:pt idx="964">
                        <c:v>17.850000000000001</c:v>
                      </c:pt>
                      <c:pt idx="965">
                        <c:v>17.850000000000001</c:v>
                      </c:pt>
                      <c:pt idx="966">
                        <c:v>17.850000000000001</c:v>
                      </c:pt>
                      <c:pt idx="967">
                        <c:v>17.850000000000001</c:v>
                      </c:pt>
                      <c:pt idx="968">
                        <c:v>17.850000000000001</c:v>
                      </c:pt>
                      <c:pt idx="969">
                        <c:v>17.850000000000001</c:v>
                      </c:pt>
                      <c:pt idx="970">
                        <c:v>17.850000000000001</c:v>
                      </c:pt>
                      <c:pt idx="971">
                        <c:v>17.850000000000001</c:v>
                      </c:pt>
                      <c:pt idx="972">
                        <c:v>17.850000000000001</c:v>
                      </c:pt>
                      <c:pt idx="973">
                        <c:v>17.850000000000001</c:v>
                      </c:pt>
                      <c:pt idx="974">
                        <c:v>17.850000000000001</c:v>
                      </c:pt>
                      <c:pt idx="975">
                        <c:v>17.899999999999999</c:v>
                      </c:pt>
                      <c:pt idx="976">
                        <c:v>17.899999999999999</c:v>
                      </c:pt>
                      <c:pt idx="977">
                        <c:v>17.899999999999999</c:v>
                      </c:pt>
                      <c:pt idx="978">
                        <c:v>17.899999999999999</c:v>
                      </c:pt>
                      <c:pt idx="979">
                        <c:v>17.899999999999999</c:v>
                      </c:pt>
                      <c:pt idx="980">
                        <c:v>17.899999999999999</c:v>
                      </c:pt>
                      <c:pt idx="981">
                        <c:v>17.899999999999999</c:v>
                      </c:pt>
                      <c:pt idx="982">
                        <c:v>17.899999999999999</c:v>
                      </c:pt>
                      <c:pt idx="983">
                        <c:v>17.899999999999999</c:v>
                      </c:pt>
                      <c:pt idx="984">
                        <c:v>17.899999999999999</c:v>
                      </c:pt>
                      <c:pt idx="985">
                        <c:v>17.899999999999999</c:v>
                      </c:pt>
                      <c:pt idx="986">
                        <c:v>17.899999999999999</c:v>
                      </c:pt>
                      <c:pt idx="987">
                        <c:v>17.899999999999999</c:v>
                      </c:pt>
                      <c:pt idx="988">
                        <c:v>17.899999999999999</c:v>
                      </c:pt>
                      <c:pt idx="989">
                        <c:v>17.899999999999999</c:v>
                      </c:pt>
                      <c:pt idx="990">
                        <c:v>17.899999999999999</c:v>
                      </c:pt>
                      <c:pt idx="991">
                        <c:v>17.899999999999999</c:v>
                      </c:pt>
                      <c:pt idx="992">
                        <c:v>17.899999999999999</c:v>
                      </c:pt>
                      <c:pt idx="993">
                        <c:v>17.899999999999999</c:v>
                      </c:pt>
                      <c:pt idx="994">
                        <c:v>17.899999999999999</c:v>
                      </c:pt>
                      <c:pt idx="995">
                        <c:v>17.899999999999999</c:v>
                      </c:pt>
                      <c:pt idx="996">
                        <c:v>17.899999999999999</c:v>
                      </c:pt>
                      <c:pt idx="997">
                        <c:v>17.899999999999999</c:v>
                      </c:pt>
                      <c:pt idx="998">
                        <c:v>17.899999999999999</c:v>
                      </c:pt>
                      <c:pt idx="999">
                        <c:v>17.899999999999999</c:v>
                      </c:pt>
                      <c:pt idx="1000">
                        <c:v>17.899999999999999</c:v>
                      </c:pt>
                      <c:pt idx="1001">
                        <c:v>17.899999999999999</c:v>
                      </c:pt>
                      <c:pt idx="1002">
                        <c:v>17.899999999999999</c:v>
                      </c:pt>
                      <c:pt idx="1003">
                        <c:v>17.899999999999999</c:v>
                      </c:pt>
                      <c:pt idx="1004">
                        <c:v>17.899999999999999</c:v>
                      </c:pt>
                      <c:pt idx="1005">
                        <c:v>17.899999999999999</c:v>
                      </c:pt>
                      <c:pt idx="1006">
                        <c:v>17.850000000000001</c:v>
                      </c:pt>
                      <c:pt idx="1007">
                        <c:v>17.850000000000001</c:v>
                      </c:pt>
                      <c:pt idx="1008">
                        <c:v>17.850000000000001</c:v>
                      </c:pt>
                      <c:pt idx="1009">
                        <c:v>17.850000000000001</c:v>
                      </c:pt>
                      <c:pt idx="1010">
                        <c:v>17.850000000000001</c:v>
                      </c:pt>
                      <c:pt idx="1011">
                        <c:v>17.850000000000001</c:v>
                      </c:pt>
                      <c:pt idx="1012">
                        <c:v>17.850000000000001</c:v>
                      </c:pt>
                      <c:pt idx="1013">
                        <c:v>17.850000000000001</c:v>
                      </c:pt>
                      <c:pt idx="1014">
                        <c:v>17.850000000000001</c:v>
                      </c:pt>
                      <c:pt idx="1015">
                        <c:v>17.850000000000001</c:v>
                      </c:pt>
                      <c:pt idx="1016">
                        <c:v>17.850000000000001</c:v>
                      </c:pt>
                      <c:pt idx="1017">
                        <c:v>17.850000000000001</c:v>
                      </c:pt>
                      <c:pt idx="1018">
                        <c:v>17.850000000000001</c:v>
                      </c:pt>
                      <c:pt idx="1019">
                        <c:v>17.850000000000001</c:v>
                      </c:pt>
                      <c:pt idx="1020">
                        <c:v>17.850000000000001</c:v>
                      </c:pt>
                      <c:pt idx="1021">
                        <c:v>17.850000000000001</c:v>
                      </c:pt>
                      <c:pt idx="1022">
                        <c:v>17.850000000000001</c:v>
                      </c:pt>
                      <c:pt idx="1023">
                        <c:v>17.850000000000001</c:v>
                      </c:pt>
                      <c:pt idx="1024">
                        <c:v>17.850000000000001</c:v>
                      </c:pt>
                      <c:pt idx="1025">
                        <c:v>17.850000000000001</c:v>
                      </c:pt>
                      <c:pt idx="1026">
                        <c:v>17.899999999999999</c:v>
                      </c:pt>
                      <c:pt idx="1027">
                        <c:v>17.899999999999999</c:v>
                      </c:pt>
                      <c:pt idx="1028">
                        <c:v>17.899999999999999</c:v>
                      </c:pt>
                      <c:pt idx="1029">
                        <c:v>17.899999999999999</c:v>
                      </c:pt>
                      <c:pt idx="1030">
                        <c:v>17.899999999999999</c:v>
                      </c:pt>
                      <c:pt idx="1031">
                        <c:v>17.899999999999999</c:v>
                      </c:pt>
                      <c:pt idx="1032">
                        <c:v>17.899999999999999</c:v>
                      </c:pt>
                      <c:pt idx="1033">
                        <c:v>17.899999999999999</c:v>
                      </c:pt>
                      <c:pt idx="1034">
                        <c:v>17.899999999999999</c:v>
                      </c:pt>
                      <c:pt idx="1035">
                        <c:v>17.899999999999999</c:v>
                      </c:pt>
                      <c:pt idx="1036">
                        <c:v>17.899999999999999</c:v>
                      </c:pt>
                      <c:pt idx="1037">
                        <c:v>17.899999999999999</c:v>
                      </c:pt>
                      <c:pt idx="1038">
                        <c:v>17.899999999999999</c:v>
                      </c:pt>
                      <c:pt idx="1039">
                        <c:v>17.899999999999999</c:v>
                      </c:pt>
                      <c:pt idx="1040">
                        <c:v>17.899999999999999</c:v>
                      </c:pt>
                      <c:pt idx="1041">
                        <c:v>17.899999999999999</c:v>
                      </c:pt>
                      <c:pt idx="1042">
                        <c:v>17.899999999999999</c:v>
                      </c:pt>
                      <c:pt idx="1043">
                        <c:v>17.899999999999999</c:v>
                      </c:pt>
                      <c:pt idx="1044">
                        <c:v>17.899999999999999</c:v>
                      </c:pt>
                      <c:pt idx="1045">
                        <c:v>17.899999999999999</c:v>
                      </c:pt>
                      <c:pt idx="1046">
                        <c:v>17.899999999999999</c:v>
                      </c:pt>
                      <c:pt idx="1047">
                        <c:v>17.899999999999999</c:v>
                      </c:pt>
                      <c:pt idx="1048">
                        <c:v>17.899999999999999</c:v>
                      </c:pt>
                      <c:pt idx="1049">
                        <c:v>17.899999999999999</c:v>
                      </c:pt>
                      <c:pt idx="1050">
                        <c:v>17.899999999999999</c:v>
                      </c:pt>
                      <c:pt idx="1051">
                        <c:v>17.899999999999999</c:v>
                      </c:pt>
                      <c:pt idx="1052">
                        <c:v>17.899999999999999</c:v>
                      </c:pt>
                      <c:pt idx="1053">
                        <c:v>17.899999999999999</c:v>
                      </c:pt>
                      <c:pt idx="1054">
                        <c:v>17.899999999999999</c:v>
                      </c:pt>
                      <c:pt idx="1055">
                        <c:v>17.899999999999999</c:v>
                      </c:pt>
                      <c:pt idx="1056">
                        <c:v>17.899999999999999</c:v>
                      </c:pt>
                      <c:pt idx="1057">
                        <c:v>17.899999999999999</c:v>
                      </c:pt>
                      <c:pt idx="1058">
                        <c:v>17.899999999999999</c:v>
                      </c:pt>
                      <c:pt idx="1059">
                        <c:v>17.899999999999999</c:v>
                      </c:pt>
                      <c:pt idx="1060">
                        <c:v>17.899999999999999</c:v>
                      </c:pt>
                      <c:pt idx="1061">
                        <c:v>17.899999999999999</c:v>
                      </c:pt>
                      <c:pt idx="1062">
                        <c:v>17.899999999999999</c:v>
                      </c:pt>
                      <c:pt idx="1063">
                        <c:v>17.899999999999999</c:v>
                      </c:pt>
                      <c:pt idx="1064">
                        <c:v>17.899999999999999</c:v>
                      </c:pt>
                      <c:pt idx="1065">
                        <c:v>17.899999999999999</c:v>
                      </c:pt>
                      <c:pt idx="1066">
                        <c:v>17.899999999999999</c:v>
                      </c:pt>
                      <c:pt idx="1067">
                        <c:v>17.899999999999999</c:v>
                      </c:pt>
                      <c:pt idx="1068">
                        <c:v>17.899999999999999</c:v>
                      </c:pt>
                      <c:pt idx="1069">
                        <c:v>17.899999999999999</c:v>
                      </c:pt>
                      <c:pt idx="1070">
                        <c:v>17.899999999999999</c:v>
                      </c:pt>
                      <c:pt idx="1071">
                        <c:v>17.899999999999999</c:v>
                      </c:pt>
                      <c:pt idx="1072">
                        <c:v>17.899999999999999</c:v>
                      </c:pt>
                      <c:pt idx="1073">
                        <c:v>17.899999999999999</c:v>
                      </c:pt>
                      <c:pt idx="1074">
                        <c:v>17.899999999999999</c:v>
                      </c:pt>
                      <c:pt idx="1075">
                        <c:v>17.899999999999999</c:v>
                      </c:pt>
                      <c:pt idx="1076">
                        <c:v>17.899999999999999</c:v>
                      </c:pt>
                      <c:pt idx="1077">
                        <c:v>17.899999999999999</c:v>
                      </c:pt>
                      <c:pt idx="1078">
                        <c:v>17.899999999999999</c:v>
                      </c:pt>
                      <c:pt idx="1079">
                        <c:v>17.899999999999999</c:v>
                      </c:pt>
                      <c:pt idx="1080">
                        <c:v>17.899999999999999</c:v>
                      </c:pt>
                      <c:pt idx="1081">
                        <c:v>17.899999999999999</c:v>
                      </c:pt>
                      <c:pt idx="1082">
                        <c:v>17.899999999999999</c:v>
                      </c:pt>
                      <c:pt idx="1083">
                        <c:v>17.95</c:v>
                      </c:pt>
                      <c:pt idx="1084">
                        <c:v>17.95</c:v>
                      </c:pt>
                      <c:pt idx="1085">
                        <c:v>17.95</c:v>
                      </c:pt>
                      <c:pt idx="1086">
                        <c:v>17.95</c:v>
                      </c:pt>
                      <c:pt idx="1087">
                        <c:v>17.95</c:v>
                      </c:pt>
                      <c:pt idx="1088">
                        <c:v>17.95</c:v>
                      </c:pt>
                      <c:pt idx="1089">
                        <c:v>17.95</c:v>
                      </c:pt>
                      <c:pt idx="1090">
                        <c:v>17.95</c:v>
                      </c:pt>
                      <c:pt idx="1091">
                        <c:v>18</c:v>
                      </c:pt>
                      <c:pt idx="1092">
                        <c:v>18</c:v>
                      </c:pt>
                      <c:pt idx="1093">
                        <c:v>18</c:v>
                      </c:pt>
                      <c:pt idx="1094">
                        <c:v>18</c:v>
                      </c:pt>
                      <c:pt idx="1095">
                        <c:v>18</c:v>
                      </c:pt>
                      <c:pt idx="1096">
                        <c:v>18</c:v>
                      </c:pt>
                      <c:pt idx="1097">
                        <c:v>18.05</c:v>
                      </c:pt>
                      <c:pt idx="1098">
                        <c:v>18.05</c:v>
                      </c:pt>
                      <c:pt idx="1099">
                        <c:v>18.05</c:v>
                      </c:pt>
                      <c:pt idx="1100">
                        <c:v>18.05</c:v>
                      </c:pt>
                      <c:pt idx="1101">
                        <c:v>18.05</c:v>
                      </c:pt>
                      <c:pt idx="1102">
                        <c:v>18.05</c:v>
                      </c:pt>
                      <c:pt idx="1103">
                        <c:v>18.100000000000001</c:v>
                      </c:pt>
                      <c:pt idx="1104">
                        <c:v>18.100000000000001</c:v>
                      </c:pt>
                      <c:pt idx="1105">
                        <c:v>18.100000000000001</c:v>
                      </c:pt>
                      <c:pt idx="1106">
                        <c:v>18.100000000000001</c:v>
                      </c:pt>
                      <c:pt idx="1107">
                        <c:v>18.100000000000001</c:v>
                      </c:pt>
                      <c:pt idx="1108">
                        <c:v>18.100000000000001</c:v>
                      </c:pt>
                      <c:pt idx="1109">
                        <c:v>18.149999999999999</c:v>
                      </c:pt>
                      <c:pt idx="1110">
                        <c:v>18.149999999999999</c:v>
                      </c:pt>
                      <c:pt idx="1111">
                        <c:v>18.149999999999999</c:v>
                      </c:pt>
                      <c:pt idx="1112">
                        <c:v>18.149999999999999</c:v>
                      </c:pt>
                      <c:pt idx="1113">
                        <c:v>18.149999999999999</c:v>
                      </c:pt>
                      <c:pt idx="1114">
                        <c:v>18.149999999999999</c:v>
                      </c:pt>
                      <c:pt idx="1115">
                        <c:v>18.149999999999999</c:v>
                      </c:pt>
                      <c:pt idx="1116">
                        <c:v>18.2</c:v>
                      </c:pt>
                      <c:pt idx="1117">
                        <c:v>18.2</c:v>
                      </c:pt>
                      <c:pt idx="1118">
                        <c:v>18.2</c:v>
                      </c:pt>
                      <c:pt idx="1119">
                        <c:v>18.2</c:v>
                      </c:pt>
                      <c:pt idx="1120">
                        <c:v>18.2</c:v>
                      </c:pt>
                      <c:pt idx="1121">
                        <c:v>18.2</c:v>
                      </c:pt>
                      <c:pt idx="1122">
                        <c:v>18.25</c:v>
                      </c:pt>
                      <c:pt idx="1123">
                        <c:v>18.25</c:v>
                      </c:pt>
                      <c:pt idx="1124">
                        <c:v>18.25</c:v>
                      </c:pt>
                      <c:pt idx="1125">
                        <c:v>18.25</c:v>
                      </c:pt>
                      <c:pt idx="1126">
                        <c:v>18.25</c:v>
                      </c:pt>
                      <c:pt idx="1127">
                        <c:v>18.25</c:v>
                      </c:pt>
                      <c:pt idx="1128">
                        <c:v>18.25</c:v>
                      </c:pt>
                      <c:pt idx="1129">
                        <c:v>18.3</c:v>
                      </c:pt>
                      <c:pt idx="1130">
                        <c:v>18.3</c:v>
                      </c:pt>
                      <c:pt idx="1131">
                        <c:v>18.3</c:v>
                      </c:pt>
                      <c:pt idx="1132">
                        <c:v>18.3</c:v>
                      </c:pt>
                      <c:pt idx="1133">
                        <c:v>18.3</c:v>
                      </c:pt>
                      <c:pt idx="1134">
                        <c:v>18.3</c:v>
                      </c:pt>
                      <c:pt idx="1135">
                        <c:v>18.3</c:v>
                      </c:pt>
                      <c:pt idx="1136">
                        <c:v>18.3</c:v>
                      </c:pt>
                      <c:pt idx="1137">
                        <c:v>18.3</c:v>
                      </c:pt>
                      <c:pt idx="1138">
                        <c:v>18.3</c:v>
                      </c:pt>
                      <c:pt idx="1139">
                        <c:v>18.350000000000001</c:v>
                      </c:pt>
                      <c:pt idx="1140">
                        <c:v>18.350000000000001</c:v>
                      </c:pt>
                      <c:pt idx="1141">
                        <c:v>18.350000000000001</c:v>
                      </c:pt>
                      <c:pt idx="1142">
                        <c:v>18.350000000000001</c:v>
                      </c:pt>
                      <c:pt idx="1143">
                        <c:v>18.350000000000001</c:v>
                      </c:pt>
                      <c:pt idx="1144">
                        <c:v>18.350000000000001</c:v>
                      </c:pt>
                      <c:pt idx="1145">
                        <c:v>18.350000000000001</c:v>
                      </c:pt>
                      <c:pt idx="1146">
                        <c:v>18.350000000000001</c:v>
                      </c:pt>
                      <c:pt idx="1147">
                        <c:v>18.350000000000001</c:v>
                      </c:pt>
                      <c:pt idx="1148">
                        <c:v>18.350000000000001</c:v>
                      </c:pt>
                      <c:pt idx="1149">
                        <c:v>18.350000000000001</c:v>
                      </c:pt>
                      <c:pt idx="1150">
                        <c:v>18.350000000000001</c:v>
                      </c:pt>
                      <c:pt idx="1151">
                        <c:v>18.350000000000001</c:v>
                      </c:pt>
                      <c:pt idx="1152">
                        <c:v>18.350000000000001</c:v>
                      </c:pt>
                      <c:pt idx="1153">
                        <c:v>18.350000000000001</c:v>
                      </c:pt>
                      <c:pt idx="1154">
                        <c:v>18.350000000000001</c:v>
                      </c:pt>
                      <c:pt idx="1155">
                        <c:v>18.350000000000001</c:v>
                      </c:pt>
                      <c:pt idx="1156">
                        <c:v>18.350000000000001</c:v>
                      </c:pt>
                      <c:pt idx="1157">
                        <c:v>18.350000000000001</c:v>
                      </c:pt>
                      <c:pt idx="1158">
                        <c:v>18.350000000000001</c:v>
                      </c:pt>
                      <c:pt idx="1159">
                        <c:v>18.350000000000001</c:v>
                      </c:pt>
                      <c:pt idx="1160">
                        <c:v>18.350000000000001</c:v>
                      </c:pt>
                      <c:pt idx="1161">
                        <c:v>18.350000000000001</c:v>
                      </c:pt>
                      <c:pt idx="1162">
                        <c:v>18.350000000000001</c:v>
                      </c:pt>
                      <c:pt idx="1163">
                        <c:v>18.350000000000001</c:v>
                      </c:pt>
                      <c:pt idx="1164">
                        <c:v>18.350000000000001</c:v>
                      </c:pt>
                      <c:pt idx="1165">
                        <c:v>18.350000000000001</c:v>
                      </c:pt>
                      <c:pt idx="1166">
                        <c:v>18.350000000000001</c:v>
                      </c:pt>
                      <c:pt idx="1167">
                        <c:v>18.350000000000001</c:v>
                      </c:pt>
                      <c:pt idx="1168">
                        <c:v>18.350000000000001</c:v>
                      </c:pt>
                      <c:pt idx="1169">
                        <c:v>18.350000000000001</c:v>
                      </c:pt>
                      <c:pt idx="1170">
                        <c:v>18.350000000000001</c:v>
                      </c:pt>
                      <c:pt idx="1171">
                        <c:v>18.350000000000001</c:v>
                      </c:pt>
                      <c:pt idx="1172">
                        <c:v>18.350000000000001</c:v>
                      </c:pt>
                      <c:pt idx="1173">
                        <c:v>18.350000000000001</c:v>
                      </c:pt>
                      <c:pt idx="1174">
                        <c:v>18.350000000000001</c:v>
                      </c:pt>
                      <c:pt idx="1175">
                        <c:v>18.350000000000001</c:v>
                      </c:pt>
                      <c:pt idx="1176">
                        <c:v>18.350000000000001</c:v>
                      </c:pt>
                      <c:pt idx="1177">
                        <c:v>18.350000000000001</c:v>
                      </c:pt>
                      <c:pt idx="1178">
                        <c:v>18.350000000000001</c:v>
                      </c:pt>
                      <c:pt idx="1179">
                        <c:v>18.350000000000001</c:v>
                      </c:pt>
                      <c:pt idx="1180">
                        <c:v>18.350000000000001</c:v>
                      </c:pt>
                      <c:pt idx="1181">
                        <c:v>18.350000000000001</c:v>
                      </c:pt>
                      <c:pt idx="1182">
                        <c:v>18.350000000000001</c:v>
                      </c:pt>
                      <c:pt idx="1183">
                        <c:v>18.350000000000001</c:v>
                      </c:pt>
                      <c:pt idx="1184">
                        <c:v>18.350000000000001</c:v>
                      </c:pt>
                      <c:pt idx="1185">
                        <c:v>18.350000000000001</c:v>
                      </c:pt>
                      <c:pt idx="1186">
                        <c:v>18.350000000000001</c:v>
                      </c:pt>
                      <c:pt idx="1187">
                        <c:v>18.350000000000001</c:v>
                      </c:pt>
                      <c:pt idx="1188">
                        <c:v>18.350000000000001</c:v>
                      </c:pt>
                      <c:pt idx="1189">
                        <c:v>18.350000000000001</c:v>
                      </c:pt>
                      <c:pt idx="1190">
                        <c:v>18.350000000000001</c:v>
                      </c:pt>
                      <c:pt idx="1191">
                        <c:v>18.350000000000001</c:v>
                      </c:pt>
                      <c:pt idx="1192">
                        <c:v>18.350000000000001</c:v>
                      </c:pt>
                      <c:pt idx="1193">
                        <c:v>18.350000000000001</c:v>
                      </c:pt>
                      <c:pt idx="1194">
                        <c:v>18.350000000000001</c:v>
                      </c:pt>
                      <c:pt idx="1195">
                        <c:v>18.350000000000001</c:v>
                      </c:pt>
                      <c:pt idx="1196">
                        <c:v>18.350000000000001</c:v>
                      </c:pt>
                      <c:pt idx="1197">
                        <c:v>18.350000000000001</c:v>
                      </c:pt>
                      <c:pt idx="1198">
                        <c:v>18.350000000000001</c:v>
                      </c:pt>
                      <c:pt idx="1199">
                        <c:v>18.350000000000001</c:v>
                      </c:pt>
                      <c:pt idx="1200">
                        <c:v>18.350000000000001</c:v>
                      </c:pt>
                      <c:pt idx="1201">
                        <c:v>18.350000000000001</c:v>
                      </c:pt>
                      <c:pt idx="1202">
                        <c:v>18.350000000000001</c:v>
                      </c:pt>
                      <c:pt idx="1203">
                        <c:v>18.350000000000001</c:v>
                      </c:pt>
                      <c:pt idx="1204">
                        <c:v>18.350000000000001</c:v>
                      </c:pt>
                      <c:pt idx="1205">
                        <c:v>18.350000000000001</c:v>
                      </c:pt>
                      <c:pt idx="1206">
                        <c:v>18.350000000000001</c:v>
                      </c:pt>
                      <c:pt idx="1207">
                        <c:v>18.350000000000001</c:v>
                      </c:pt>
                      <c:pt idx="1208">
                        <c:v>18.350000000000001</c:v>
                      </c:pt>
                      <c:pt idx="1209">
                        <c:v>18.350000000000001</c:v>
                      </c:pt>
                      <c:pt idx="1210">
                        <c:v>18.350000000000001</c:v>
                      </c:pt>
                      <c:pt idx="1211">
                        <c:v>18.399999999999999</c:v>
                      </c:pt>
                      <c:pt idx="1212">
                        <c:v>18.399999999999999</c:v>
                      </c:pt>
                      <c:pt idx="1213">
                        <c:v>18.399999999999999</c:v>
                      </c:pt>
                      <c:pt idx="1214">
                        <c:v>18.399999999999999</c:v>
                      </c:pt>
                      <c:pt idx="1215">
                        <c:v>18.399999999999999</c:v>
                      </c:pt>
                      <c:pt idx="1216">
                        <c:v>18.399999999999999</c:v>
                      </c:pt>
                      <c:pt idx="1217">
                        <c:v>18.399999999999999</c:v>
                      </c:pt>
                      <c:pt idx="1218">
                        <c:v>18.399999999999999</c:v>
                      </c:pt>
                      <c:pt idx="1219">
                        <c:v>18.399999999999999</c:v>
                      </c:pt>
                      <c:pt idx="1220">
                        <c:v>18.399999999999999</c:v>
                      </c:pt>
                      <c:pt idx="1221">
                        <c:v>18.45</c:v>
                      </c:pt>
                      <c:pt idx="1222">
                        <c:v>18.45</c:v>
                      </c:pt>
                      <c:pt idx="1223">
                        <c:v>18.45</c:v>
                      </c:pt>
                      <c:pt idx="1224">
                        <c:v>18.45</c:v>
                      </c:pt>
                      <c:pt idx="1225">
                        <c:v>18.45</c:v>
                      </c:pt>
                      <c:pt idx="1226">
                        <c:v>18.45</c:v>
                      </c:pt>
                      <c:pt idx="1227">
                        <c:v>18.5</c:v>
                      </c:pt>
                      <c:pt idx="1228">
                        <c:v>18.5</c:v>
                      </c:pt>
                      <c:pt idx="1229">
                        <c:v>18.5</c:v>
                      </c:pt>
                      <c:pt idx="1230">
                        <c:v>18.5</c:v>
                      </c:pt>
                      <c:pt idx="1231">
                        <c:v>18.55</c:v>
                      </c:pt>
                      <c:pt idx="1232">
                        <c:v>18.55</c:v>
                      </c:pt>
                      <c:pt idx="1233">
                        <c:v>18.55</c:v>
                      </c:pt>
                      <c:pt idx="1234">
                        <c:v>18.55</c:v>
                      </c:pt>
                      <c:pt idx="1235">
                        <c:v>18.55</c:v>
                      </c:pt>
                      <c:pt idx="1236">
                        <c:v>18.55</c:v>
                      </c:pt>
                      <c:pt idx="1237">
                        <c:v>18.600000000000001</c:v>
                      </c:pt>
                      <c:pt idx="1238">
                        <c:v>18.600000000000001</c:v>
                      </c:pt>
                      <c:pt idx="1239">
                        <c:v>18.600000000000001</c:v>
                      </c:pt>
                      <c:pt idx="1240">
                        <c:v>18.600000000000001</c:v>
                      </c:pt>
                      <c:pt idx="1241">
                        <c:v>18.649999999999999</c:v>
                      </c:pt>
                      <c:pt idx="1242">
                        <c:v>18.649999999999999</c:v>
                      </c:pt>
                      <c:pt idx="1243">
                        <c:v>18.649999999999999</c:v>
                      </c:pt>
                      <c:pt idx="1244">
                        <c:v>18.649999999999999</c:v>
                      </c:pt>
                      <c:pt idx="1245">
                        <c:v>18.649999999999999</c:v>
                      </c:pt>
                      <c:pt idx="1246">
                        <c:v>18.7</c:v>
                      </c:pt>
                      <c:pt idx="1247">
                        <c:v>18.7</c:v>
                      </c:pt>
                      <c:pt idx="1248">
                        <c:v>18.7</c:v>
                      </c:pt>
                      <c:pt idx="1249">
                        <c:v>18.7</c:v>
                      </c:pt>
                      <c:pt idx="1250">
                        <c:v>18.7</c:v>
                      </c:pt>
                      <c:pt idx="1251">
                        <c:v>18.75</c:v>
                      </c:pt>
                      <c:pt idx="1252">
                        <c:v>18.75</c:v>
                      </c:pt>
                      <c:pt idx="1253">
                        <c:v>18.75</c:v>
                      </c:pt>
                      <c:pt idx="1254">
                        <c:v>18.75</c:v>
                      </c:pt>
                      <c:pt idx="1255">
                        <c:v>18.75</c:v>
                      </c:pt>
                      <c:pt idx="1256">
                        <c:v>18.75</c:v>
                      </c:pt>
                      <c:pt idx="1257">
                        <c:v>18.8</c:v>
                      </c:pt>
                      <c:pt idx="1258">
                        <c:v>18.8</c:v>
                      </c:pt>
                      <c:pt idx="1259">
                        <c:v>18.8</c:v>
                      </c:pt>
                      <c:pt idx="1260">
                        <c:v>18.8</c:v>
                      </c:pt>
                      <c:pt idx="1261">
                        <c:v>18.8</c:v>
                      </c:pt>
                      <c:pt idx="1262">
                        <c:v>18.8</c:v>
                      </c:pt>
                      <c:pt idx="1263">
                        <c:v>18.850000000000001</c:v>
                      </c:pt>
                      <c:pt idx="1264">
                        <c:v>18.850000000000001</c:v>
                      </c:pt>
                      <c:pt idx="1265">
                        <c:v>18.850000000000001</c:v>
                      </c:pt>
                      <c:pt idx="1266">
                        <c:v>18.850000000000001</c:v>
                      </c:pt>
                      <c:pt idx="1267">
                        <c:v>18.850000000000001</c:v>
                      </c:pt>
                      <c:pt idx="1268">
                        <c:v>18.850000000000001</c:v>
                      </c:pt>
                      <c:pt idx="1269">
                        <c:v>18.899999999999999</c:v>
                      </c:pt>
                      <c:pt idx="1270">
                        <c:v>18.899999999999999</c:v>
                      </c:pt>
                      <c:pt idx="1271">
                        <c:v>18.899999999999999</c:v>
                      </c:pt>
                      <c:pt idx="1272">
                        <c:v>18.899999999999999</c:v>
                      </c:pt>
                      <c:pt idx="1273">
                        <c:v>18.899999999999999</c:v>
                      </c:pt>
                      <c:pt idx="1274">
                        <c:v>18.899999999999999</c:v>
                      </c:pt>
                      <c:pt idx="1275">
                        <c:v>18.899999999999999</c:v>
                      </c:pt>
                      <c:pt idx="1276">
                        <c:v>18.899999999999999</c:v>
                      </c:pt>
                      <c:pt idx="1277">
                        <c:v>18.95</c:v>
                      </c:pt>
                      <c:pt idx="1278">
                        <c:v>18.95</c:v>
                      </c:pt>
                      <c:pt idx="1279">
                        <c:v>18.95</c:v>
                      </c:pt>
                      <c:pt idx="1280">
                        <c:v>18.95</c:v>
                      </c:pt>
                      <c:pt idx="1281">
                        <c:v>18.95</c:v>
                      </c:pt>
                      <c:pt idx="1282">
                        <c:v>18.95</c:v>
                      </c:pt>
                      <c:pt idx="1283">
                        <c:v>18.95</c:v>
                      </c:pt>
                      <c:pt idx="1284">
                        <c:v>18.95</c:v>
                      </c:pt>
                      <c:pt idx="1285">
                        <c:v>18.95</c:v>
                      </c:pt>
                      <c:pt idx="1286">
                        <c:v>18.95</c:v>
                      </c:pt>
                      <c:pt idx="1287">
                        <c:v>19</c:v>
                      </c:pt>
                      <c:pt idx="1288">
                        <c:v>19</c:v>
                      </c:pt>
                      <c:pt idx="1289">
                        <c:v>19</c:v>
                      </c:pt>
                      <c:pt idx="1290">
                        <c:v>19</c:v>
                      </c:pt>
                      <c:pt idx="1291">
                        <c:v>19</c:v>
                      </c:pt>
                      <c:pt idx="1292">
                        <c:v>19</c:v>
                      </c:pt>
                      <c:pt idx="1293">
                        <c:v>19</c:v>
                      </c:pt>
                      <c:pt idx="1294">
                        <c:v>19</c:v>
                      </c:pt>
                      <c:pt idx="1295">
                        <c:v>19</c:v>
                      </c:pt>
                      <c:pt idx="1296">
                        <c:v>19</c:v>
                      </c:pt>
                      <c:pt idx="1297">
                        <c:v>19</c:v>
                      </c:pt>
                      <c:pt idx="1298">
                        <c:v>19</c:v>
                      </c:pt>
                      <c:pt idx="1299">
                        <c:v>19</c:v>
                      </c:pt>
                      <c:pt idx="1300">
                        <c:v>19</c:v>
                      </c:pt>
                      <c:pt idx="1301">
                        <c:v>19</c:v>
                      </c:pt>
                      <c:pt idx="1302">
                        <c:v>19</c:v>
                      </c:pt>
                      <c:pt idx="1303">
                        <c:v>19</c:v>
                      </c:pt>
                      <c:pt idx="1304">
                        <c:v>19</c:v>
                      </c:pt>
                      <c:pt idx="1305">
                        <c:v>19</c:v>
                      </c:pt>
                      <c:pt idx="1306">
                        <c:v>19</c:v>
                      </c:pt>
                      <c:pt idx="1307">
                        <c:v>19</c:v>
                      </c:pt>
                      <c:pt idx="1308">
                        <c:v>19</c:v>
                      </c:pt>
                      <c:pt idx="1309">
                        <c:v>19</c:v>
                      </c:pt>
                      <c:pt idx="1310">
                        <c:v>19</c:v>
                      </c:pt>
                      <c:pt idx="1311">
                        <c:v>19</c:v>
                      </c:pt>
                      <c:pt idx="1312">
                        <c:v>19</c:v>
                      </c:pt>
                      <c:pt idx="1313">
                        <c:v>19</c:v>
                      </c:pt>
                      <c:pt idx="1314">
                        <c:v>19</c:v>
                      </c:pt>
                      <c:pt idx="1315">
                        <c:v>18.95</c:v>
                      </c:pt>
                      <c:pt idx="1316">
                        <c:v>18.95</c:v>
                      </c:pt>
                      <c:pt idx="1317">
                        <c:v>18.95</c:v>
                      </c:pt>
                      <c:pt idx="1318">
                        <c:v>18.95</c:v>
                      </c:pt>
                      <c:pt idx="1319">
                        <c:v>18.95</c:v>
                      </c:pt>
                      <c:pt idx="1320">
                        <c:v>18.95</c:v>
                      </c:pt>
                      <c:pt idx="1321">
                        <c:v>18.95</c:v>
                      </c:pt>
                      <c:pt idx="1322">
                        <c:v>18.899999999999999</c:v>
                      </c:pt>
                      <c:pt idx="1323">
                        <c:v>18.899999999999999</c:v>
                      </c:pt>
                      <c:pt idx="1324">
                        <c:v>18.899999999999999</c:v>
                      </c:pt>
                      <c:pt idx="1325">
                        <c:v>18.899999999999999</c:v>
                      </c:pt>
                      <c:pt idx="1326">
                        <c:v>18.850000000000001</c:v>
                      </c:pt>
                      <c:pt idx="1327">
                        <c:v>18.850000000000001</c:v>
                      </c:pt>
                      <c:pt idx="1328">
                        <c:v>18.850000000000001</c:v>
                      </c:pt>
                      <c:pt idx="1329">
                        <c:v>18.850000000000001</c:v>
                      </c:pt>
                      <c:pt idx="1330">
                        <c:v>18.850000000000001</c:v>
                      </c:pt>
                      <c:pt idx="1331">
                        <c:v>18.850000000000001</c:v>
                      </c:pt>
                      <c:pt idx="1332">
                        <c:v>18.8</c:v>
                      </c:pt>
                      <c:pt idx="1333">
                        <c:v>18.8</c:v>
                      </c:pt>
                      <c:pt idx="1334">
                        <c:v>18.8</c:v>
                      </c:pt>
                      <c:pt idx="1335">
                        <c:v>18.8</c:v>
                      </c:pt>
                      <c:pt idx="1336">
                        <c:v>18.8</c:v>
                      </c:pt>
                      <c:pt idx="1337">
                        <c:v>18.8</c:v>
                      </c:pt>
                      <c:pt idx="1338">
                        <c:v>18.8</c:v>
                      </c:pt>
                      <c:pt idx="1339">
                        <c:v>18.8</c:v>
                      </c:pt>
                      <c:pt idx="1340">
                        <c:v>18.75</c:v>
                      </c:pt>
                      <c:pt idx="1341">
                        <c:v>18.75</c:v>
                      </c:pt>
                      <c:pt idx="1342">
                        <c:v>18.75</c:v>
                      </c:pt>
                      <c:pt idx="1343">
                        <c:v>18.75</c:v>
                      </c:pt>
                      <c:pt idx="1344">
                        <c:v>18.75</c:v>
                      </c:pt>
                      <c:pt idx="1345">
                        <c:v>18.75</c:v>
                      </c:pt>
                      <c:pt idx="1346">
                        <c:v>18.75</c:v>
                      </c:pt>
                      <c:pt idx="1347">
                        <c:v>18.75</c:v>
                      </c:pt>
                      <c:pt idx="1348">
                        <c:v>18.75</c:v>
                      </c:pt>
                      <c:pt idx="1349">
                        <c:v>18.75</c:v>
                      </c:pt>
                      <c:pt idx="1350">
                        <c:v>18.75</c:v>
                      </c:pt>
                      <c:pt idx="1351">
                        <c:v>18.75</c:v>
                      </c:pt>
                      <c:pt idx="1352">
                        <c:v>18.75</c:v>
                      </c:pt>
                      <c:pt idx="1353">
                        <c:v>18.75</c:v>
                      </c:pt>
                      <c:pt idx="1354">
                        <c:v>18.75</c:v>
                      </c:pt>
                      <c:pt idx="1355">
                        <c:v>18.75</c:v>
                      </c:pt>
                      <c:pt idx="1356">
                        <c:v>18.75</c:v>
                      </c:pt>
                      <c:pt idx="1357">
                        <c:v>18.75</c:v>
                      </c:pt>
                      <c:pt idx="1358">
                        <c:v>18.75</c:v>
                      </c:pt>
                      <c:pt idx="1359">
                        <c:v>18.75</c:v>
                      </c:pt>
                      <c:pt idx="1360">
                        <c:v>18.75</c:v>
                      </c:pt>
                      <c:pt idx="1361">
                        <c:v>18.75</c:v>
                      </c:pt>
                      <c:pt idx="1362">
                        <c:v>18.75</c:v>
                      </c:pt>
                      <c:pt idx="1363">
                        <c:v>18.75</c:v>
                      </c:pt>
                      <c:pt idx="1364">
                        <c:v>18.8</c:v>
                      </c:pt>
                      <c:pt idx="1365">
                        <c:v>18.8</c:v>
                      </c:pt>
                      <c:pt idx="1366">
                        <c:v>18.8</c:v>
                      </c:pt>
                      <c:pt idx="1367">
                        <c:v>18.8</c:v>
                      </c:pt>
                      <c:pt idx="1368">
                        <c:v>18.8</c:v>
                      </c:pt>
                      <c:pt idx="1369">
                        <c:v>18.8</c:v>
                      </c:pt>
                      <c:pt idx="1370">
                        <c:v>18.8</c:v>
                      </c:pt>
                      <c:pt idx="1371">
                        <c:v>18.8</c:v>
                      </c:pt>
                      <c:pt idx="1372">
                        <c:v>18.8</c:v>
                      </c:pt>
                      <c:pt idx="1373">
                        <c:v>18.8</c:v>
                      </c:pt>
                      <c:pt idx="1374">
                        <c:v>18.850000000000001</c:v>
                      </c:pt>
                      <c:pt idx="1375">
                        <c:v>18.850000000000001</c:v>
                      </c:pt>
                      <c:pt idx="1376">
                        <c:v>18.850000000000001</c:v>
                      </c:pt>
                      <c:pt idx="1377">
                        <c:v>18.850000000000001</c:v>
                      </c:pt>
                      <c:pt idx="1378">
                        <c:v>18.850000000000001</c:v>
                      </c:pt>
                      <c:pt idx="1379">
                        <c:v>18.850000000000001</c:v>
                      </c:pt>
                      <c:pt idx="1380">
                        <c:v>18.850000000000001</c:v>
                      </c:pt>
                      <c:pt idx="1381">
                        <c:v>18.850000000000001</c:v>
                      </c:pt>
                      <c:pt idx="1382">
                        <c:v>18.850000000000001</c:v>
                      </c:pt>
                      <c:pt idx="1383">
                        <c:v>18.850000000000001</c:v>
                      </c:pt>
                      <c:pt idx="1384">
                        <c:v>18.850000000000001</c:v>
                      </c:pt>
                      <c:pt idx="1385">
                        <c:v>18.899999999999999</c:v>
                      </c:pt>
                      <c:pt idx="1386">
                        <c:v>18.899999999999999</c:v>
                      </c:pt>
                      <c:pt idx="1387">
                        <c:v>18.899999999999999</c:v>
                      </c:pt>
                      <c:pt idx="1388">
                        <c:v>18.899999999999999</c:v>
                      </c:pt>
                      <c:pt idx="1389">
                        <c:v>18.899999999999999</c:v>
                      </c:pt>
                      <c:pt idx="1390">
                        <c:v>18.899999999999999</c:v>
                      </c:pt>
                      <c:pt idx="1391">
                        <c:v>18.95</c:v>
                      </c:pt>
                      <c:pt idx="1392">
                        <c:v>18.95</c:v>
                      </c:pt>
                      <c:pt idx="1393">
                        <c:v>18.95</c:v>
                      </c:pt>
                      <c:pt idx="1394">
                        <c:v>18.95</c:v>
                      </c:pt>
                      <c:pt idx="1395">
                        <c:v>18.95</c:v>
                      </c:pt>
                      <c:pt idx="1396">
                        <c:v>18.95</c:v>
                      </c:pt>
                      <c:pt idx="1397">
                        <c:v>18.95</c:v>
                      </c:pt>
                      <c:pt idx="1398">
                        <c:v>18.95</c:v>
                      </c:pt>
                      <c:pt idx="1399">
                        <c:v>19</c:v>
                      </c:pt>
                      <c:pt idx="1400">
                        <c:v>19</c:v>
                      </c:pt>
                      <c:pt idx="1401">
                        <c:v>19</c:v>
                      </c:pt>
                      <c:pt idx="1402">
                        <c:v>19</c:v>
                      </c:pt>
                      <c:pt idx="1403">
                        <c:v>19</c:v>
                      </c:pt>
                      <c:pt idx="1404">
                        <c:v>19</c:v>
                      </c:pt>
                      <c:pt idx="1405">
                        <c:v>19</c:v>
                      </c:pt>
                      <c:pt idx="1406">
                        <c:v>19</c:v>
                      </c:pt>
                      <c:pt idx="1407">
                        <c:v>19</c:v>
                      </c:pt>
                      <c:pt idx="1408">
                        <c:v>19</c:v>
                      </c:pt>
                      <c:pt idx="1409">
                        <c:v>19.05</c:v>
                      </c:pt>
                      <c:pt idx="1410">
                        <c:v>19.05</c:v>
                      </c:pt>
                      <c:pt idx="1411">
                        <c:v>19.05</c:v>
                      </c:pt>
                      <c:pt idx="1412">
                        <c:v>19.05</c:v>
                      </c:pt>
                      <c:pt idx="1413">
                        <c:v>19.05</c:v>
                      </c:pt>
                      <c:pt idx="1414">
                        <c:v>19.05</c:v>
                      </c:pt>
                      <c:pt idx="1415">
                        <c:v>19.05</c:v>
                      </c:pt>
                      <c:pt idx="1416">
                        <c:v>19.05</c:v>
                      </c:pt>
                      <c:pt idx="1417">
                        <c:v>19.05</c:v>
                      </c:pt>
                      <c:pt idx="1418">
                        <c:v>19.05</c:v>
                      </c:pt>
                      <c:pt idx="1419">
                        <c:v>19.05</c:v>
                      </c:pt>
                      <c:pt idx="1420">
                        <c:v>19.05</c:v>
                      </c:pt>
                      <c:pt idx="1421">
                        <c:v>19.05</c:v>
                      </c:pt>
                      <c:pt idx="1422">
                        <c:v>19.05</c:v>
                      </c:pt>
                      <c:pt idx="1423">
                        <c:v>19.05</c:v>
                      </c:pt>
                      <c:pt idx="1424">
                        <c:v>19.05</c:v>
                      </c:pt>
                      <c:pt idx="1425">
                        <c:v>19.100000000000001</c:v>
                      </c:pt>
                      <c:pt idx="1426">
                        <c:v>19.100000000000001</c:v>
                      </c:pt>
                      <c:pt idx="1427">
                        <c:v>19.100000000000001</c:v>
                      </c:pt>
                      <c:pt idx="1428">
                        <c:v>19.100000000000001</c:v>
                      </c:pt>
                      <c:pt idx="1429">
                        <c:v>19.100000000000001</c:v>
                      </c:pt>
                      <c:pt idx="1430">
                        <c:v>19.100000000000001</c:v>
                      </c:pt>
                      <c:pt idx="1431">
                        <c:v>19.100000000000001</c:v>
                      </c:pt>
                      <c:pt idx="1432">
                        <c:v>19.100000000000001</c:v>
                      </c:pt>
                      <c:pt idx="1433">
                        <c:v>19.100000000000001</c:v>
                      </c:pt>
                      <c:pt idx="1434">
                        <c:v>19.100000000000001</c:v>
                      </c:pt>
                      <c:pt idx="1435">
                        <c:v>19.100000000000001</c:v>
                      </c:pt>
                      <c:pt idx="1436">
                        <c:v>19.100000000000001</c:v>
                      </c:pt>
                      <c:pt idx="1437">
                        <c:v>19.100000000000001</c:v>
                      </c:pt>
                      <c:pt idx="1438">
                        <c:v>19.100000000000001</c:v>
                      </c:pt>
                      <c:pt idx="1439">
                        <c:v>19.100000000000001</c:v>
                      </c:pt>
                      <c:pt idx="1440">
                        <c:v>19.100000000000001</c:v>
                      </c:pt>
                      <c:pt idx="1441">
                        <c:v>19.100000000000001</c:v>
                      </c:pt>
                      <c:pt idx="1442">
                        <c:v>19.100000000000001</c:v>
                      </c:pt>
                      <c:pt idx="1443">
                        <c:v>19.05</c:v>
                      </c:pt>
                      <c:pt idx="1444">
                        <c:v>19.05</c:v>
                      </c:pt>
                      <c:pt idx="1445">
                        <c:v>19.05</c:v>
                      </c:pt>
                      <c:pt idx="1446">
                        <c:v>19.05</c:v>
                      </c:pt>
                      <c:pt idx="1447">
                        <c:v>19</c:v>
                      </c:pt>
                      <c:pt idx="1448">
                        <c:v>19</c:v>
                      </c:pt>
                      <c:pt idx="1449">
                        <c:v>19</c:v>
                      </c:pt>
                      <c:pt idx="1450">
                        <c:v>19</c:v>
                      </c:pt>
                      <c:pt idx="1451">
                        <c:v>18.95</c:v>
                      </c:pt>
                      <c:pt idx="1452">
                        <c:v>18.95</c:v>
                      </c:pt>
                      <c:pt idx="1453">
                        <c:v>18.899999999999999</c:v>
                      </c:pt>
                      <c:pt idx="1454">
                        <c:v>18.850000000000001</c:v>
                      </c:pt>
                      <c:pt idx="1455">
                        <c:v>18.850000000000001</c:v>
                      </c:pt>
                      <c:pt idx="1456">
                        <c:v>18.8</c:v>
                      </c:pt>
                      <c:pt idx="1457">
                        <c:v>18.75</c:v>
                      </c:pt>
                      <c:pt idx="1458">
                        <c:v>18.7</c:v>
                      </c:pt>
                      <c:pt idx="1459">
                        <c:v>18.649999999999999</c:v>
                      </c:pt>
                      <c:pt idx="1460">
                        <c:v>18.649999999999999</c:v>
                      </c:pt>
                      <c:pt idx="1461">
                        <c:v>18.649999999999999</c:v>
                      </c:pt>
                      <c:pt idx="1462">
                        <c:v>18.600000000000001</c:v>
                      </c:pt>
                      <c:pt idx="1463">
                        <c:v>18.55</c:v>
                      </c:pt>
                      <c:pt idx="1464">
                        <c:v>18.5</c:v>
                      </c:pt>
                      <c:pt idx="1465">
                        <c:v>18.45</c:v>
                      </c:pt>
                      <c:pt idx="1466">
                        <c:v>18.399999999999999</c:v>
                      </c:pt>
                      <c:pt idx="1467">
                        <c:v>18.399999999999999</c:v>
                      </c:pt>
                      <c:pt idx="1468">
                        <c:v>18.350000000000001</c:v>
                      </c:pt>
                      <c:pt idx="1469">
                        <c:v>18.350000000000001</c:v>
                      </c:pt>
                      <c:pt idx="1470">
                        <c:v>18.3</c:v>
                      </c:pt>
                      <c:pt idx="1471">
                        <c:v>18.25</c:v>
                      </c:pt>
                      <c:pt idx="1472">
                        <c:v>18.2</c:v>
                      </c:pt>
                      <c:pt idx="1473">
                        <c:v>18.149999999999999</c:v>
                      </c:pt>
                      <c:pt idx="1474">
                        <c:v>18.100000000000001</c:v>
                      </c:pt>
                      <c:pt idx="1475">
                        <c:v>18.05</c:v>
                      </c:pt>
                      <c:pt idx="1476">
                        <c:v>18</c:v>
                      </c:pt>
                      <c:pt idx="1477">
                        <c:v>17.95</c:v>
                      </c:pt>
                      <c:pt idx="1478">
                        <c:v>17.95</c:v>
                      </c:pt>
                      <c:pt idx="1479">
                        <c:v>17.899999999999999</c:v>
                      </c:pt>
                      <c:pt idx="1480">
                        <c:v>17.850000000000001</c:v>
                      </c:pt>
                      <c:pt idx="1481">
                        <c:v>17.8</c:v>
                      </c:pt>
                      <c:pt idx="1482">
                        <c:v>17.75</c:v>
                      </c:pt>
                      <c:pt idx="1483">
                        <c:v>17.649999999999999</c:v>
                      </c:pt>
                      <c:pt idx="1484">
                        <c:v>17.600000000000001</c:v>
                      </c:pt>
                      <c:pt idx="1485">
                        <c:v>17.55</c:v>
                      </c:pt>
                      <c:pt idx="1486">
                        <c:v>17.5</c:v>
                      </c:pt>
                      <c:pt idx="1487">
                        <c:v>17.399999999999999</c:v>
                      </c:pt>
                      <c:pt idx="1488">
                        <c:v>17.399999999999999</c:v>
                      </c:pt>
                      <c:pt idx="1489">
                        <c:v>17.350000000000001</c:v>
                      </c:pt>
                      <c:pt idx="1490">
                        <c:v>17.3</c:v>
                      </c:pt>
                      <c:pt idx="1491">
                        <c:v>17.2</c:v>
                      </c:pt>
                      <c:pt idx="1492">
                        <c:v>17.149999999999999</c:v>
                      </c:pt>
                      <c:pt idx="1493">
                        <c:v>17.05</c:v>
                      </c:pt>
                      <c:pt idx="1494">
                        <c:v>17</c:v>
                      </c:pt>
                      <c:pt idx="1495">
                        <c:v>16.899999999999999</c:v>
                      </c:pt>
                      <c:pt idx="1496">
                        <c:v>16.850000000000001</c:v>
                      </c:pt>
                      <c:pt idx="1497">
                        <c:v>16.850000000000001</c:v>
                      </c:pt>
                      <c:pt idx="1498">
                        <c:v>16.75</c:v>
                      </c:pt>
                      <c:pt idx="1499">
                        <c:v>16.7</c:v>
                      </c:pt>
                      <c:pt idx="1500">
                        <c:v>16.600000000000001</c:v>
                      </c:pt>
                      <c:pt idx="1501">
                        <c:v>16.5</c:v>
                      </c:pt>
                      <c:pt idx="1502">
                        <c:v>16.45</c:v>
                      </c:pt>
                      <c:pt idx="1503">
                        <c:v>16.350000000000001</c:v>
                      </c:pt>
                      <c:pt idx="1504">
                        <c:v>16.25</c:v>
                      </c:pt>
                      <c:pt idx="1505">
                        <c:v>16.2</c:v>
                      </c:pt>
                      <c:pt idx="1506">
                        <c:v>16.100000000000001</c:v>
                      </c:pt>
                      <c:pt idx="1507">
                        <c:v>16.100000000000001</c:v>
                      </c:pt>
                      <c:pt idx="1508">
                        <c:v>16</c:v>
                      </c:pt>
                      <c:pt idx="1509">
                        <c:v>15.95</c:v>
                      </c:pt>
                      <c:pt idx="1510">
                        <c:v>15.85</c:v>
                      </c:pt>
                      <c:pt idx="1511">
                        <c:v>15.75</c:v>
                      </c:pt>
                      <c:pt idx="1512">
                        <c:v>15.7</c:v>
                      </c:pt>
                      <c:pt idx="1513">
                        <c:v>15.6</c:v>
                      </c:pt>
                      <c:pt idx="1514">
                        <c:v>15.6</c:v>
                      </c:pt>
                      <c:pt idx="1515">
                        <c:v>15.5</c:v>
                      </c:pt>
                      <c:pt idx="1516">
                        <c:v>15.4</c:v>
                      </c:pt>
                      <c:pt idx="1517">
                        <c:v>15.35</c:v>
                      </c:pt>
                      <c:pt idx="1518">
                        <c:v>15.25</c:v>
                      </c:pt>
                      <c:pt idx="1519">
                        <c:v>15.15</c:v>
                      </c:pt>
                      <c:pt idx="1520">
                        <c:v>15.05</c:v>
                      </c:pt>
                      <c:pt idx="1521">
                        <c:v>14.95</c:v>
                      </c:pt>
                      <c:pt idx="1522">
                        <c:v>14.9</c:v>
                      </c:pt>
                      <c:pt idx="1523">
                        <c:v>14.8</c:v>
                      </c:pt>
                      <c:pt idx="1524">
                        <c:v>14.7</c:v>
                      </c:pt>
                      <c:pt idx="1525">
                        <c:v>14.7</c:v>
                      </c:pt>
                      <c:pt idx="1526">
                        <c:v>14.6</c:v>
                      </c:pt>
                      <c:pt idx="1527">
                        <c:v>14.55</c:v>
                      </c:pt>
                      <c:pt idx="1528">
                        <c:v>14.45</c:v>
                      </c:pt>
                      <c:pt idx="1529">
                        <c:v>14.35</c:v>
                      </c:pt>
                      <c:pt idx="1530">
                        <c:v>14.3</c:v>
                      </c:pt>
                      <c:pt idx="1531">
                        <c:v>14.2</c:v>
                      </c:pt>
                      <c:pt idx="1532">
                        <c:v>14.1</c:v>
                      </c:pt>
                      <c:pt idx="1533">
                        <c:v>14</c:v>
                      </c:pt>
                      <c:pt idx="1534">
                        <c:v>13.95</c:v>
                      </c:pt>
                      <c:pt idx="1535">
                        <c:v>13.95</c:v>
                      </c:pt>
                      <c:pt idx="1536">
                        <c:v>13.85</c:v>
                      </c:pt>
                      <c:pt idx="1537">
                        <c:v>13.75</c:v>
                      </c:pt>
                      <c:pt idx="1538">
                        <c:v>13.7</c:v>
                      </c:pt>
                      <c:pt idx="1539">
                        <c:v>13.6</c:v>
                      </c:pt>
                      <c:pt idx="1540">
                        <c:v>13.5</c:v>
                      </c:pt>
                      <c:pt idx="1541">
                        <c:v>13.45</c:v>
                      </c:pt>
                      <c:pt idx="1542">
                        <c:v>13.45</c:v>
                      </c:pt>
                      <c:pt idx="1543">
                        <c:v>13.35</c:v>
                      </c:pt>
                      <c:pt idx="1544">
                        <c:v>13.3</c:v>
                      </c:pt>
                      <c:pt idx="1545">
                        <c:v>13.2</c:v>
                      </c:pt>
                      <c:pt idx="1546">
                        <c:v>13.1</c:v>
                      </c:pt>
                      <c:pt idx="1547">
                        <c:v>13.05</c:v>
                      </c:pt>
                      <c:pt idx="1548">
                        <c:v>12.95</c:v>
                      </c:pt>
                      <c:pt idx="1549">
                        <c:v>12.9</c:v>
                      </c:pt>
                      <c:pt idx="1550">
                        <c:v>12.8</c:v>
                      </c:pt>
                      <c:pt idx="1551">
                        <c:v>12.75</c:v>
                      </c:pt>
                      <c:pt idx="1552">
                        <c:v>12.65</c:v>
                      </c:pt>
                      <c:pt idx="1553">
                        <c:v>12.65</c:v>
                      </c:pt>
                      <c:pt idx="1554">
                        <c:v>12.6</c:v>
                      </c:pt>
                      <c:pt idx="1555">
                        <c:v>12.5</c:v>
                      </c:pt>
                      <c:pt idx="1556">
                        <c:v>12.45</c:v>
                      </c:pt>
                      <c:pt idx="1557">
                        <c:v>12.35</c:v>
                      </c:pt>
                      <c:pt idx="1558">
                        <c:v>12.3</c:v>
                      </c:pt>
                      <c:pt idx="1559">
                        <c:v>12.25</c:v>
                      </c:pt>
                      <c:pt idx="1560">
                        <c:v>12.15</c:v>
                      </c:pt>
                      <c:pt idx="1561">
                        <c:v>12.1</c:v>
                      </c:pt>
                      <c:pt idx="1562">
                        <c:v>12.1</c:v>
                      </c:pt>
                      <c:pt idx="1563">
                        <c:v>12</c:v>
                      </c:pt>
                      <c:pt idx="1564">
                        <c:v>11.95</c:v>
                      </c:pt>
                      <c:pt idx="1565">
                        <c:v>11.9</c:v>
                      </c:pt>
                      <c:pt idx="1566">
                        <c:v>11.8</c:v>
                      </c:pt>
                      <c:pt idx="1567">
                        <c:v>11.75</c:v>
                      </c:pt>
                      <c:pt idx="1568">
                        <c:v>11.7</c:v>
                      </c:pt>
                      <c:pt idx="1569">
                        <c:v>11.6</c:v>
                      </c:pt>
                      <c:pt idx="1570">
                        <c:v>11.6</c:v>
                      </c:pt>
                      <c:pt idx="1571">
                        <c:v>11.5</c:v>
                      </c:pt>
                      <c:pt idx="1572">
                        <c:v>11.5</c:v>
                      </c:pt>
                      <c:pt idx="1573">
                        <c:v>11.4</c:v>
                      </c:pt>
                      <c:pt idx="1574">
                        <c:v>11.35</c:v>
                      </c:pt>
                      <c:pt idx="1575">
                        <c:v>11.3</c:v>
                      </c:pt>
                      <c:pt idx="1576">
                        <c:v>11.2</c:v>
                      </c:pt>
                      <c:pt idx="1577">
                        <c:v>11.15</c:v>
                      </c:pt>
                      <c:pt idx="1578">
                        <c:v>11.1</c:v>
                      </c:pt>
                      <c:pt idx="1579">
                        <c:v>11.05</c:v>
                      </c:pt>
                      <c:pt idx="1580">
                        <c:v>10.95</c:v>
                      </c:pt>
                      <c:pt idx="1581">
                        <c:v>10.95</c:v>
                      </c:pt>
                      <c:pt idx="1582">
                        <c:v>10.9</c:v>
                      </c:pt>
                      <c:pt idx="1583">
                        <c:v>10.85</c:v>
                      </c:pt>
                      <c:pt idx="1584">
                        <c:v>10.8</c:v>
                      </c:pt>
                      <c:pt idx="1585">
                        <c:v>10.7</c:v>
                      </c:pt>
                      <c:pt idx="1586">
                        <c:v>10.65</c:v>
                      </c:pt>
                      <c:pt idx="1587">
                        <c:v>10.6</c:v>
                      </c:pt>
                      <c:pt idx="1588">
                        <c:v>10.55</c:v>
                      </c:pt>
                      <c:pt idx="1589">
                        <c:v>10.5</c:v>
                      </c:pt>
                      <c:pt idx="1590">
                        <c:v>10.5</c:v>
                      </c:pt>
                      <c:pt idx="1591">
                        <c:v>10.45</c:v>
                      </c:pt>
                      <c:pt idx="1592">
                        <c:v>10.35</c:v>
                      </c:pt>
                      <c:pt idx="1593">
                        <c:v>10.3</c:v>
                      </c:pt>
                      <c:pt idx="1594">
                        <c:v>10.25</c:v>
                      </c:pt>
                      <c:pt idx="1595">
                        <c:v>10.199999999999999</c:v>
                      </c:pt>
                      <c:pt idx="1596">
                        <c:v>10.15</c:v>
                      </c:pt>
                      <c:pt idx="1597">
                        <c:v>10.1</c:v>
                      </c:pt>
                      <c:pt idx="1598">
                        <c:v>10.050000000000001</c:v>
                      </c:pt>
                      <c:pt idx="1599">
                        <c:v>10</c:v>
                      </c:pt>
                      <c:pt idx="1600">
                        <c:v>10</c:v>
                      </c:pt>
                      <c:pt idx="1601">
                        <c:v>9.9499999999999993</c:v>
                      </c:pt>
                      <c:pt idx="1602">
                        <c:v>9.9</c:v>
                      </c:pt>
                      <c:pt idx="1603">
                        <c:v>9.85</c:v>
                      </c:pt>
                      <c:pt idx="1604">
                        <c:v>9.8000000000000007</c:v>
                      </c:pt>
                      <c:pt idx="1605">
                        <c:v>9.75</c:v>
                      </c:pt>
                      <c:pt idx="1606">
                        <c:v>9.7000000000000011</c:v>
                      </c:pt>
                      <c:pt idx="1607">
                        <c:v>9.65</c:v>
                      </c:pt>
                      <c:pt idx="1608">
                        <c:v>9.6</c:v>
                      </c:pt>
                      <c:pt idx="1609">
                        <c:v>9.6</c:v>
                      </c:pt>
                      <c:pt idx="1610">
                        <c:v>9.5500000000000007</c:v>
                      </c:pt>
                      <c:pt idx="1611">
                        <c:v>9.5</c:v>
                      </c:pt>
                      <c:pt idx="1612">
                        <c:v>9.4499999999999993</c:v>
                      </c:pt>
                      <c:pt idx="1613">
                        <c:v>9.4</c:v>
                      </c:pt>
                      <c:pt idx="1614">
                        <c:v>9.35</c:v>
                      </c:pt>
                      <c:pt idx="1615">
                        <c:v>9.3000000000000007</c:v>
                      </c:pt>
                      <c:pt idx="1616">
                        <c:v>9.25</c:v>
                      </c:pt>
                      <c:pt idx="1617">
                        <c:v>9.25</c:v>
                      </c:pt>
                      <c:pt idx="1618">
                        <c:v>9.25</c:v>
                      </c:pt>
                      <c:pt idx="1619">
                        <c:v>9.2000000000000011</c:v>
                      </c:pt>
                      <c:pt idx="1620">
                        <c:v>9.15</c:v>
                      </c:pt>
                      <c:pt idx="1621">
                        <c:v>9.1</c:v>
                      </c:pt>
                      <c:pt idx="1622">
                        <c:v>9.0500000000000007</c:v>
                      </c:pt>
                      <c:pt idx="1623">
                        <c:v>9</c:v>
                      </c:pt>
                      <c:pt idx="1624">
                        <c:v>9</c:v>
                      </c:pt>
                      <c:pt idx="1625">
                        <c:v>8.9499999999999993</c:v>
                      </c:pt>
                      <c:pt idx="1626">
                        <c:v>8.9</c:v>
                      </c:pt>
                      <c:pt idx="1627">
                        <c:v>8.85</c:v>
                      </c:pt>
                      <c:pt idx="1628">
                        <c:v>8.85</c:v>
                      </c:pt>
                      <c:pt idx="1629">
                        <c:v>8.85</c:v>
                      </c:pt>
                      <c:pt idx="1630">
                        <c:v>8.8000000000000007</c:v>
                      </c:pt>
                      <c:pt idx="1631">
                        <c:v>8.75</c:v>
                      </c:pt>
                      <c:pt idx="1632">
                        <c:v>8.7000000000000011</c:v>
                      </c:pt>
                      <c:pt idx="1633">
                        <c:v>8.7000000000000011</c:v>
                      </c:pt>
                      <c:pt idx="1634">
                        <c:v>8.65</c:v>
                      </c:pt>
                      <c:pt idx="1635">
                        <c:v>8.6</c:v>
                      </c:pt>
                      <c:pt idx="1636">
                        <c:v>8.6</c:v>
                      </c:pt>
                      <c:pt idx="1637">
                        <c:v>8.6</c:v>
                      </c:pt>
                      <c:pt idx="1638">
                        <c:v>8.5500000000000007</c:v>
                      </c:pt>
                      <c:pt idx="1639">
                        <c:v>8.5</c:v>
                      </c:pt>
                      <c:pt idx="1640">
                        <c:v>8.5</c:v>
                      </c:pt>
                      <c:pt idx="1641">
                        <c:v>8.4499999999999993</c:v>
                      </c:pt>
                      <c:pt idx="1642">
                        <c:v>8.4</c:v>
                      </c:pt>
                      <c:pt idx="1643">
                        <c:v>8.4</c:v>
                      </c:pt>
                      <c:pt idx="1644">
                        <c:v>8.35</c:v>
                      </c:pt>
                      <c:pt idx="1645">
                        <c:v>8.35</c:v>
                      </c:pt>
                      <c:pt idx="1646">
                        <c:v>8.3000000000000007</c:v>
                      </c:pt>
                      <c:pt idx="1647">
                        <c:v>8.3000000000000007</c:v>
                      </c:pt>
                      <c:pt idx="1648">
                        <c:v>8.25</c:v>
                      </c:pt>
                      <c:pt idx="1649">
                        <c:v>8.25</c:v>
                      </c:pt>
                      <c:pt idx="1650">
                        <c:v>8.2000000000000011</c:v>
                      </c:pt>
                      <c:pt idx="1651">
                        <c:v>8.2000000000000011</c:v>
                      </c:pt>
                      <c:pt idx="1652">
                        <c:v>8.15</c:v>
                      </c:pt>
                      <c:pt idx="1653">
                        <c:v>8.1</c:v>
                      </c:pt>
                      <c:pt idx="1654">
                        <c:v>8.1</c:v>
                      </c:pt>
                      <c:pt idx="1655">
                        <c:v>8.0500000000000007</c:v>
                      </c:pt>
                      <c:pt idx="1656">
                        <c:v>8.0500000000000007</c:v>
                      </c:pt>
                      <c:pt idx="1657">
                        <c:v>8.0500000000000007</c:v>
                      </c:pt>
                      <c:pt idx="1658">
                        <c:v>8</c:v>
                      </c:pt>
                      <c:pt idx="1659">
                        <c:v>8</c:v>
                      </c:pt>
                      <c:pt idx="1660">
                        <c:v>7.95</c:v>
                      </c:pt>
                      <c:pt idx="1661">
                        <c:v>7.95</c:v>
                      </c:pt>
                      <c:pt idx="1662">
                        <c:v>7.9</c:v>
                      </c:pt>
                      <c:pt idx="1663">
                        <c:v>7.9</c:v>
                      </c:pt>
                      <c:pt idx="1664">
                        <c:v>7.85</c:v>
                      </c:pt>
                      <c:pt idx="1665">
                        <c:v>7.85</c:v>
                      </c:pt>
                      <c:pt idx="1666">
                        <c:v>7.85</c:v>
                      </c:pt>
                      <c:pt idx="1667">
                        <c:v>7.85</c:v>
                      </c:pt>
                      <c:pt idx="1668">
                        <c:v>7.8</c:v>
                      </c:pt>
                      <c:pt idx="1669">
                        <c:v>7.8</c:v>
                      </c:pt>
                      <c:pt idx="1670">
                        <c:v>7.75</c:v>
                      </c:pt>
                      <c:pt idx="1671">
                        <c:v>7.75</c:v>
                      </c:pt>
                      <c:pt idx="1672">
                        <c:v>7.7</c:v>
                      </c:pt>
                      <c:pt idx="1673">
                        <c:v>7.7</c:v>
                      </c:pt>
                      <c:pt idx="1674">
                        <c:v>7.7</c:v>
                      </c:pt>
                      <c:pt idx="1675">
                        <c:v>7.7</c:v>
                      </c:pt>
                      <c:pt idx="1676">
                        <c:v>7.6499999999999977</c:v>
                      </c:pt>
                      <c:pt idx="1677">
                        <c:v>7.6499999999999977</c:v>
                      </c:pt>
                      <c:pt idx="1678">
                        <c:v>7.6</c:v>
                      </c:pt>
                      <c:pt idx="1679">
                        <c:v>7.6</c:v>
                      </c:pt>
                      <c:pt idx="1680">
                        <c:v>7.6</c:v>
                      </c:pt>
                      <c:pt idx="1681">
                        <c:v>7.55</c:v>
                      </c:pt>
                      <c:pt idx="1682">
                        <c:v>7.55</c:v>
                      </c:pt>
                      <c:pt idx="1683">
                        <c:v>7.55</c:v>
                      </c:pt>
                      <c:pt idx="1684">
                        <c:v>7.55</c:v>
                      </c:pt>
                      <c:pt idx="1685">
                        <c:v>7.5</c:v>
                      </c:pt>
                      <c:pt idx="1686">
                        <c:v>7.5</c:v>
                      </c:pt>
                      <c:pt idx="1687">
                        <c:v>7.5</c:v>
                      </c:pt>
                      <c:pt idx="1688">
                        <c:v>7.45</c:v>
                      </c:pt>
                      <c:pt idx="1689">
                        <c:v>7.45</c:v>
                      </c:pt>
                      <c:pt idx="1690">
                        <c:v>7.45</c:v>
                      </c:pt>
                      <c:pt idx="1691">
                        <c:v>7.4</c:v>
                      </c:pt>
                      <c:pt idx="1692">
                        <c:v>7.4</c:v>
                      </c:pt>
                      <c:pt idx="1693">
                        <c:v>7.4</c:v>
                      </c:pt>
                      <c:pt idx="1694">
                        <c:v>7.4</c:v>
                      </c:pt>
                      <c:pt idx="1695">
                        <c:v>7.35</c:v>
                      </c:pt>
                      <c:pt idx="1696">
                        <c:v>7.35</c:v>
                      </c:pt>
                      <c:pt idx="1697">
                        <c:v>7.35</c:v>
                      </c:pt>
                      <c:pt idx="1698">
                        <c:v>7.35</c:v>
                      </c:pt>
                      <c:pt idx="1699">
                        <c:v>7.3</c:v>
                      </c:pt>
                      <c:pt idx="1700">
                        <c:v>7.3</c:v>
                      </c:pt>
                      <c:pt idx="1701">
                        <c:v>7.3</c:v>
                      </c:pt>
                      <c:pt idx="1702">
                        <c:v>7.25</c:v>
                      </c:pt>
                      <c:pt idx="1703">
                        <c:v>7.25</c:v>
                      </c:pt>
                      <c:pt idx="1704">
                        <c:v>7.25</c:v>
                      </c:pt>
                      <c:pt idx="1705">
                        <c:v>7.25</c:v>
                      </c:pt>
                      <c:pt idx="1706">
                        <c:v>7.25</c:v>
                      </c:pt>
                      <c:pt idx="1707">
                        <c:v>7.2</c:v>
                      </c:pt>
                      <c:pt idx="1708">
                        <c:v>7.2</c:v>
                      </c:pt>
                      <c:pt idx="1709">
                        <c:v>7.2</c:v>
                      </c:pt>
                      <c:pt idx="1710">
                        <c:v>7.1499999999999986</c:v>
                      </c:pt>
                      <c:pt idx="1711">
                        <c:v>7.1499999999999986</c:v>
                      </c:pt>
                      <c:pt idx="1712">
                        <c:v>7.1499999999999986</c:v>
                      </c:pt>
                      <c:pt idx="1713">
                        <c:v>7.1499999999999986</c:v>
                      </c:pt>
                      <c:pt idx="1714">
                        <c:v>7.1499999999999986</c:v>
                      </c:pt>
                      <c:pt idx="1715">
                        <c:v>7.1</c:v>
                      </c:pt>
                      <c:pt idx="1716">
                        <c:v>7.1</c:v>
                      </c:pt>
                      <c:pt idx="1717">
                        <c:v>7.1</c:v>
                      </c:pt>
                      <c:pt idx="1718">
                        <c:v>7.1</c:v>
                      </c:pt>
                      <c:pt idx="1719">
                        <c:v>7.05</c:v>
                      </c:pt>
                      <c:pt idx="1720">
                        <c:v>7.05</c:v>
                      </c:pt>
                      <c:pt idx="1721">
                        <c:v>7.05</c:v>
                      </c:pt>
                      <c:pt idx="1722">
                        <c:v>7.05</c:v>
                      </c:pt>
                      <c:pt idx="1723">
                        <c:v>7.05</c:v>
                      </c:pt>
                      <c:pt idx="1724">
                        <c:v>7</c:v>
                      </c:pt>
                      <c:pt idx="1725">
                        <c:v>7</c:v>
                      </c:pt>
                      <c:pt idx="1726">
                        <c:v>7</c:v>
                      </c:pt>
                      <c:pt idx="1727">
                        <c:v>7</c:v>
                      </c:pt>
                      <c:pt idx="1728">
                        <c:v>6.95</c:v>
                      </c:pt>
                      <c:pt idx="1729">
                        <c:v>6.95</c:v>
                      </c:pt>
                      <c:pt idx="1730">
                        <c:v>6.95</c:v>
                      </c:pt>
                      <c:pt idx="1731">
                        <c:v>6.95</c:v>
                      </c:pt>
                      <c:pt idx="1732">
                        <c:v>6.95</c:v>
                      </c:pt>
                      <c:pt idx="1733">
                        <c:v>6.95</c:v>
                      </c:pt>
                      <c:pt idx="1734">
                        <c:v>6.9</c:v>
                      </c:pt>
                      <c:pt idx="1735">
                        <c:v>6.9</c:v>
                      </c:pt>
                      <c:pt idx="1736">
                        <c:v>6.9</c:v>
                      </c:pt>
                      <c:pt idx="1737">
                        <c:v>6.9</c:v>
                      </c:pt>
                      <c:pt idx="1738">
                        <c:v>6.9</c:v>
                      </c:pt>
                      <c:pt idx="1739">
                        <c:v>6.85</c:v>
                      </c:pt>
                      <c:pt idx="1740">
                        <c:v>6.85</c:v>
                      </c:pt>
                      <c:pt idx="1741">
                        <c:v>6.85</c:v>
                      </c:pt>
                      <c:pt idx="1742">
                        <c:v>6.85</c:v>
                      </c:pt>
                      <c:pt idx="1743">
                        <c:v>6.85</c:v>
                      </c:pt>
                      <c:pt idx="1744">
                        <c:v>6.85</c:v>
                      </c:pt>
                      <c:pt idx="1745">
                        <c:v>6.85</c:v>
                      </c:pt>
                      <c:pt idx="1746">
                        <c:v>6.8</c:v>
                      </c:pt>
                      <c:pt idx="1747">
                        <c:v>6.8</c:v>
                      </c:pt>
                      <c:pt idx="1748">
                        <c:v>6.8</c:v>
                      </c:pt>
                      <c:pt idx="1749">
                        <c:v>6.8</c:v>
                      </c:pt>
                      <c:pt idx="1750">
                        <c:v>6.8</c:v>
                      </c:pt>
                      <c:pt idx="1751">
                        <c:v>6.8</c:v>
                      </c:pt>
                      <c:pt idx="1752">
                        <c:v>6.8</c:v>
                      </c:pt>
                      <c:pt idx="1753">
                        <c:v>6.8</c:v>
                      </c:pt>
                      <c:pt idx="1754">
                        <c:v>6.75</c:v>
                      </c:pt>
                      <c:pt idx="1755">
                        <c:v>6.75</c:v>
                      </c:pt>
                      <c:pt idx="1756">
                        <c:v>6.75</c:v>
                      </c:pt>
                      <c:pt idx="1757">
                        <c:v>6.75</c:v>
                      </c:pt>
                      <c:pt idx="1758">
                        <c:v>6.75</c:v>
                      </c:pt>
                      <c:pt idx="1759">
                        <c:v>6.75</c:v>
                      </c:pt>
                      <c:pt idx="1760">
                        <c:v>6.75</c:v>
                      </c:pt>
                      <c:pt idx="1761">
                        <c:v>6.75</c:v>
                      </c:pt>
                      <c:pt idx="1762">
                        <c:v>6.7</c:v>
                      </c:pt>
                      <c:pt idx="1763">
                        <c:v>6.7</c:v>
                      </c:pt>
                      <c:pt idx="1764">
                        <c:v>6.7</c:v>
                      </c:pt>
                      <c:pt idx="1765">
                        <c:v>6.7</c:v>
                      </c:pt>
                      <c:pt idx="1766">
                        <c:v>6.7</c:v>
                      </c:pt>
                      <c:pt idx="1767">
                        <c:v>6.7</c:v>
                      </c:pt>
                      <c:pt idx="1768">
                        <c:v>6.7</c:v>
                      </c:pt>
                      <c:pt idx="1769">
                        <c:v>6.7</c:v>
                      </c:pt>
                      <c:pt idx="1770">
                        <c:v>6.7</c:v>
                      </c:pt>
                      <c:pt idx="1771">
                        <c:v>6.6499999999999977</c:v>
                      </c:pt>
                      <c:pt idx="1772">
                        <c:v>6.6499999999999977</c:v>
                      </c:pt>
                      <c:pt idx="1773">
                        <c:v>6.6499999999999977</c:v>
                      </c:pt>
                      <c:pt idx="1774">
                        <c:v>6.6499999999999977</c:v>
                      </c:pt>
                      <c:pt idx="1775">
                        <c:v>6.6499999999999977</c:v>
                      </c:pt>
                      <c:pt idx="1776">
                        <c:v>6.6499999999999977</c:v>
                      </c:pt>
                      <c:pt idx="1777">
                        <c:v>6.6499999999999977</c:v>
                      </c:pt>
                      <c:pt idx="1778">
                        <c:v>6.6499999999999977</c:v>
                      </c:pt>
                      <c:pt idx="1779">
                        <c:v>6.6499999999999977</c:v>
                      </c:pt>
                      <c:pt idx="1780">
                        <c:v>6.6499999999999977</c:v>
                      </c:pt>
                      <c:pt idx="1781">
                        <c:v>6.6</c:v>
                      </c:pt>
                      <c:pt idx="1782">
                        <c:v>6.6</c:v>
                      </c:pt>
                      <c:pt idx="1783">
                        <c:v>6.6</c:v>
                      </c:pt>
                      <c:pt idx="1784">
                        <c:v>6.6</c:v>
                      </c:pt>
                      <c:pt idx="1785">
                        <c:v>6.6</c:v>
                      </c:pt>
                      <c:pt idx="1786">
                        <c:v>6.6</c:v>
                      </c:pt>
                      <c:pt idx="1787">
                        <c:v>6.6</c:v>
                      </c:pt>
                      <c:pt idx="1788">
                        <c:v>6.6</c:v>
                      </c:pt>
                      <c:pt idx="1789">
                        <c:v>6.6</c:v>
                      </c:pt>
                      <c:pt idx="1790">
                        <c:v>6.6</c:v>
                      </c:pt>
                      <c:pt idx="1791">
                        <c:v>6.6</c:v>
                      </c:pt>
                      <c:pt idx="1792">
                        <c:v>6.6</c:v>
                      </c:pt>
                      <c:pt idx="1793">
                        <c:v>6.55</c:v>
                      </c:pt>
                      <c:pt idx="1794">
                        <c:v>6.55</c:v>
                      </c:pt>
                      <c:pt idx="1795">
                        <c:v>6.55</c:v>
                      </c:pt>
                      <c:pt idx="1796">
                        <c:v>6.55</c:v>
                      </c:pt>
                      <c:pt idx="1797">
                        <c:v>6.55</c:v>
                      </c:pt>
                      <c:pt idx="1798">
                        <c:v>6.55</c:v>
                      </c:pt>
                      <c:pt idx="1799">
                        <c:v>6</c:v>
                      </c:pt>
                      <c:pt idx="1800">
                        <c:v>6</c:v>
                      </c:pt>
                      <c:pt idx="1801">
                        <c:v>6</c:v>
                      </c:pt>
                      <c:pt idx="1802">
                        <c:v>6</c:v>
                      </c:pt>
                      <c:pt idx="1803">
                        <c:v>6</c:v>
                      </c:pt>
                      <c:pt idx="1804">
                        <c:v>6</c:v>
                      </c:pt>
                      <c:pt idx="1805">
                        <c:v>6</c:v>
                      </c:pt>
                      <c:pt idx="1806">
                        <c:v>6</c:v>
                      </c:pt>
                      <c:pt idx="1807">
                        <c:v>6</c:v>
                      </c:pt>
                      <c:pt idx="1808">
                        <c:v>6</c:v>
                      </c:pt>
                      <c:pt idx="1809">
                        <c:v>6</c:v>
                      </c:pt>
                      <c:pt idx="1810">
                        <c:v>6</c:v>
                      </c:pt>
                      <c:pt idx="1811">
                        <c:v>6</c:v>
                      </c:pt>
                      <c:pt idx="1812">
                        <c:v>6</c:v>
                      </c:pt>
                      <c:pt idx="1813">
                        <c:v>6</c:v>
                      </c:pt>
                      <c:pt idx="1814">
                        <c:v>6</c:v>
                      </c:pt>
                      <c:pt idx="1815">
                        <c:v>6</c:v>
                      </c:pt>
                      <c:pt idx="1816">
                        <c:v>6</c:v>
                      </c:pt>
                      <c:pt idx="1817">
                        <c:v>6</c:v>
                      </c:pt>
                      <c:pt idx="1818">
                        <c:v>6</c:v>
                      </c:pt>
                      <c:pt idx="1819">
                        <c:v>6</c:v>
                      </c:pt>
                      <c:pt idx="1820">
                        <c:v>6</c:v>
                      </c:pt>
                      <c:pt idx="1821">
                        <c:v>6</c:v>
                      </c:pt>
                      <c:pt idx="1822">
                        <c:v>6</c:v>
                      </c:pt>
                      <c:pt idx="1823">
                        <c:v>6</c:v>
                      </c:pt>
                      <c:pt idx="1824">
                        <c:v>6</c:v>
                      </c:pt>
                      <c:pt idx="1825">
                        <c:v>6</c:v>
                      </c:pt>
                      <c:pt idx="1826">
                        <c:v>6</c:v>
                      </c:pt>
                      <c:pt idx="1827">
                        <c:v>6</c:v>
                      </c:pt>
                      <c:pt idx="1828">
                        <c:v>6</c:v>
                      </c:pt>
                      <c:pt idx="1829">
                        <c:v>6</c:v>
                      </c:pt>
                      <c:pt idx="1830">
                        <c:v>6</c:v>
                      </c:pt>
                      <c:pt idx="1831">
                        <c:v>6</c:v>
                      </c:pt>
                      <c:pt idx="1832">
                        <c:v>6</c:v>
                      </c:pt>
                      <c:pt idx="1833">
                        <c:v>6</c:v>
                      </c:pt>
                      <c:pt idx="1834">
                        <c:v>6</c:v>
                      </c:pt>
                      <c:pt idx="1835">
                        <c:v>6</c:v>
                      </c:pt>
                      <c:pt idx="1836">
                        <c:v>6</c:v>
                      </c:pt>
                      <c:pt idx="1837">
                        <c:v>6</c:v>
                      </c:pt>
                      <c:pt idx="1838">
                        <c:v>6</c:v>
                      </c:pt>
                      <c:pt idx="1839">
                        <c:v>6</c:v>
                      </c:pt>
                      <c:pt idx="1840">
                        <c:v>6</c:v>
                      </c:pt>
                      <c:pt idx="1841">
                        <c:v>6</c:v>
                      </c:pt>
                      <c:pt idx="1842">
                        <c:v>6</c:v>
                      </c:pt>
                      <c:pt idx="1843">
                        <c:v>6</c:v>
                      </c:pt>
                      <c:pt idx="1844">
                        <c:v>6</c:v>
                      </c:pt>
                      <c:pt idx="1845">
                        <c:v>6</c:v>
                      </c:pt>
                      <c:pt idx="1846">
                        <c:v>6</c:v>
                      </c:pt>
                      <c:pt idx="1847">
                        <c:v>6</c:v>
                      </c:pt>
                      <c:pt idx="1848">
                        <c:v>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A-B9E5-C847-8918-228E48929D16}"/>
                  </c:ext>
                </c:extLst>
              </c15:ser>
            </c15:filteredScatterSeries>
          </c:ext>
        </c:extLst>
      </c:scatterChart>
      <c:valAx>
        <c:axId val="332445568"/>
        <c:scaling>
          <c:orientation val="minMax"/>
          <c:max val="1000"/>
        </c:scaling>
        <c:delete val="0"/>
        <c:axPos val="b"/>
        <c:title>
          <c:tx>
            <c:rich>
              <a:bodyPr/>
              <a:lstStyle/>
              <a:p>
                <a:pPr>
                  <a:defRPr/>
                </a:pPr>
                <a:r>
                  <a:rPr lang="en-GB"/>
                  <a:t>Time (sec)</a:t>
                </a:r>
              </a:p>
            </c:rich>
          </c:tx>
          <c:overlay val="0"/>
        </c:title>
        <c:numFmt formatCode="General" sourceLinked="1"/>
        <c:majorTickMark val="out"/>
        <c:minorTickMark val="none"/>
        <c:tickLblPos val="nextTo"/>
        <c:crossAx val="332451840"/>
        <c:crosses val="autoZero"/>
        <c:crossBetween val="midCat"/>
      </c:valAx>
      <c:valAx>
        <c:axId val="332451840"/>
        <c:scaling>
          <c:orientation val="minMax"/>
          <c:max val="1"/>
          <c:min val="0"/>
        </c:scaling>
        <c:delete val="0"/>
        <c:axPos val="l"/>
        <c:title>
          <c:tx>
            <c:rich>
              <a:bodyPr/>
              <a:lstStyle/>
              <a:p>
                <a:pPr>
                  <a:defRPr/>
                </a:pPr>
                <a:r>
                  <a:rPr lang="en-GB"/>
                  <a:t>Combustion</a:t>
                </a:r>
                <a:r>
                  <a:rPr lang="en-GB" baseline="0"/>
                  <a:t> Efficiency</a:t>
                </a:r>
                <a:endParaRPr lang="en-GB"/>
              </a:p>
            </c:rich>
          </c:tx>
          <c:overlay val="0"/>
        </c:title>
        <c:numFmt formatCode="0.00%" sourceLinked="1"/>
        <c:majorTickMark val="out"/>
        <c:minorTickMark val="none"/>
        <c:tickLblPos val="nextTo"/>
        <c:crossAx val="332445568"/>
        <c:crosses val="autoZero"/>
        <c:crossBetween val="midCat"/>
      </c:valAx>
      <c:spPr>
        <a:noFill/>
        <a:ln w="25400">
          <a:noFill/>
        </a:ln>
      </c:spPr>
    </c:plotArea>
    <c:legend>
      <c:legendPos val="r"/>
      <c:overlay val="0"/>
    </c:legend>
    <c:plotVisOnly val="1"/>
    <c:dispBlanksAs val="gap"/>
    <c:showDLblsOverMax val="0"/>
  </c:chart>
  <c:spPr>
    <a:ln>
      <a:solidFill>
        <a:schemeClr val="bg1">
          <a:lumMod val="85000"/>
        </a:schemeClr>
      </a:solidFill>
    </a:ln>
  </c:sp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15% Biomass</a:t>
            </a:r>
            <a:r>
              <a:rPr lang="en-GB" baseline="0"/>
              <a:t> - Combustion Efficiency</a:t>
            </a:r>
            <a:endParaRPr lang="en-GB"/>
          </a:p>
        </c:rich>
      </c:tx>
      <c:overlay val="0"/>
    </c:title>
    <c:autoTitleDeleted val="0"/>
    <c:plotArea>
      <c:layout/>
      <c:scatterChart>
        <c:scatterStyle val="smoothMarker"/>
        <c:varyColors val="0"/>
        <c:ser>
          <c:idx val="0"/>
          <c:order val="0"/>
          <c:tx>
            <c:v>Coke Combustion</c:v>
          </c:tx>
          <c:marker>
            <c:symbol val="none"/>
          </c:marker>
          <c:xVal>
            <c:numRef>
              <c:f>'CO2'!$A$2:$A$1881</c:f>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f>'CO2'!$N$2:$N$1407</c:f>
              <c:numCache>
                <c:formatCode>0.00%</c:formatCode>
                <c:ptCount val="140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1.4285714285714299E-2</c:v>
                </c:pt>
                <c:pt idx="34">
                  <c:v>1.35135135135135E-2</c:v>
                </c:pt>
                <c:pt idx="35">
                  <c:v>1.2820512820512799E-2</c:v>
                </c:pt>
                <c:pt idx="36">
                  <c:v>1.20481927710843E-2</c:v>
                </c:pt>
                <c:pt idx="37">
                  <c:v>2.27272727272727E-2</c:v>
                </c:pt>
                <c:pt idx="38">
                  <c:v>2.1739130434782601E-2</c:v>
                </c:pt>
                <c:pt idx="39">
                  <c:v>3.06122448979592E-2</c:v>
                </c:pt>
                <c:pt idx="40">
                  <c:v>3.06122448979592E-2</c:v>
                </c:pt>
                <c:pt idx="41">
                  <c:v>2.94117647058823E-2</c:v>
                </c:pt>
                <c:pt idx="42">
                  <c:v>3.7383177570093497E-2</c:v>
                </c:pt>
                <c:pt idx="43">
                  <c:v>4.4247787610619503E-2</c:v>
                </c:pt>
                <c:pt idx="44">
                  <c:v>4.2735042735042701E-2</c:v>
                </c:pt>
                <c:pt idx="45">
                  <c:v>4.91803278688525E-2</c:v>
                </c:pt>
                <c:pt idx="46">
                  <c:v>5.46875E-2</c:v>
                </c:pt>
                <c:pt idx="47">
                  <c:v>5.3030303030302997E-2</c:v>
                </c:pt>
                <c:pt idx="48">
                  <c:v>5.7971014492753603E-2</c:v>
                </c:pt>
                <c:pt idx="49">
                  <c:v>6.2937062937062901E-2</c:v>
                </c:pt>
                <c:pt idx="50">
                  <c:v>6.2937062937062901E-2</c:v>
                </c:pt>
                <c:pt idx="51">
                  <c:v>6.7114093959731599E-2</c:v>
                </c:pt>
                <c:pt idx="52">
                  <c:v>7.09677419354839E-2</c:v>
                </c:pt>
                <c:pt idx="53">
                  <c:v>6.9182389937106903E-2</c:v>
                </c:pt>
                <c:pt idx="54">
                  <c:v>6.7073170731707293E-2</c:v>
                </c:pt>
                <c:pt idx="55">
                  <c:v>7.1005917159763302E-2</c:v>
                </c:pt>
                <c:pt idx="56">
                  <c:v>7.4285714285714302E-2</c:v>
                </c:pt>
                <c:pt idx="57">
                  <c:v>7.7777777777777807E-2</c:v>
                </c:pt>
                <c:pt idx="58">
                  <c:v>7.5675675675675694E-2</c:v>
                </c:pt>
                <c:pt idx="59">
                  <c:v>7.8947368421052599E-2</c:v>
                </c:pt>
                <c:pt idx="60">
                  <c:v>8.3769633507853394E-2</c:v>
                </c:pt>
                <c:pt idx="61">
                  <c:v>8.6734693877551006E-2</c:v>
                </c:pt>
                <c:pt idx="62">
                  <c:v>8.5000000000000006E-2</c:v>
                </c:pt>
                <c:pt idx="63">
                  <c:v>8.7804878048780496E-2</c:v>
                </c:pt>
                <c:pt idx="64">
                  <c:v>9.0476190476190502E-2</c:v>
                </c:pt>
                <c:pt idx="65">
                  <c:v>9.3023255813953501E-2</c:v>
                </c:pt>
                <c:pt idx="66">
                  <c:v>9.5454545454545403E-2</c:v>
                </c:pt>
                <c:pt idx="67">
                  <c:v>9.77777777777777E-2</c:v>
                </c:pt>
                <c:pt idx="68">
                  <c:v>0.1</c:v>
                </c:pt>
                <c:pt idx="69">
                  <c:v>0.103896103896104</c:v>
                </c:pt>
                <c:pt idx="70">
                  <c:v>0.105485232067511</c:v>
                </c:pt>
                <c:pt idx="71">
                  <c:v>0.103734439834025</c:v>
                </c:pt>
                <c:pt idx="72">
                  <c:v>0.105691056910569</c:v>
                </c:pt>
                <c:pt idx="73">
                  <c:v>0.110671936758893</c:v>
                </c:pt>
                <c:pt idx="74">
                  <c:v>0.112403100775194</c:v>
                </c:pt>
                <c:pt idx="75">
                  <c:v>0.11363636363636399</c:v>
                </c:pt>
                <c:pt idx="76">
                  <c:v>0.11851851851851899</c:v>
                </c:pt>
                <c:pt idx="77">
                  <c:v>0.121771217712177</c:v>
                </c:pt>
                <c:pt idx="78">
                  <c:v>0.122743682310469</c:v>
                </c:pt>
                <c:pt idx="79">
                  <c:v>0.12676056338028199</c:v>
                </c:pt>
                <c:pt idx="80">
                  <c:v>0.13058419243986299</c:v>
                </c:pt>
                <c:pt idx="81">
                  <c:v>0.12837837837837801</c:v>
                </c:pt>
                <c:pt idx="82">
                  <c:v>0.12956810631229199</c:v>
                </c:pt>
                <c:pt idx="83">
                  <c:v>0.13311688311688299</c:v>
                </c:pt>
                <c:pt idx="84">
                  <c:v>0.13650793650793699</c:v>
                </c:pt>
                <c:pt idx="85">
                  <c:v>0.14018691588785001</c:v>
                </c:pt>
                <c:pt idx="86">
                  <c:v>0.14329268292682901</c:v>
                </c:pt>
                <c:pt idx="87">
                  <c:v>0.14670658682634699</c:v>
                </c:pt>
                <c:pt idx="88">
                  <c:v>0.151785714285714</c:v>
                </c:pt>
                <c:pt idx="89">
                  <c:v>0.15</c:v>
                </c:pt>
                <c:pt idx="90">
                  <c:v>0.155619596541787</c:v>
                </c:pt>
                <c:pt idx="91">
                  <c:v>0.15819209039547999</c:v>
                </c:pt>
                <c:pt idx="92">
                  <c:v>0.163888888888889</c:v>
                </c:pt>
                <c:pt idx="93">
                  <c:v>0.168937329700272</c:v>
                </c:pt>
                <c:pt idx="94">
                  <c:v>0.17158176943699699</c:v>
                </c:pt>
                <c:pt idx="95">
                  <c:v>0.17678100263852201</c:v>
                </c:pt>
                <c:pt idx="96">
                  <c:v>0.181347150259067</c:v>
                </c:pt>
                <c:pt idx="97">
                  <c:v>0.18974358974359001</c:v>
                </c:pt>
                <c:pt idx="98">
                  <c:v>0.194444444444444</c:v>
                </c:pt>
                <c:pt idx="99">
                  <c:v>0.19298245614035101</c:v>
                </c:pt>
                <c:pt idx="100">
                  <c:v>0.199507389162562</c:v>
                </c:pt>
                <c:pt idx="101">
                  <c:v>0.20388349514563101</c:v>
                </c:pt>
                <c:pt idx="102">
                  <c:v>0.210023866348449</c:v>
                </c:pt>
                <c:pt idx="103">
                  <c:v>0.216470588235294</c:v>
                </c:pt>
                <c:pt idx="104">
                  <c:v>0.22222222222222199</c:v>
                </c:pt>
                <c:pt idx="105">
                  <c:v>0.22831050228310501</c:v>
                </c:pt>
                <c:pt idx="106">
                  <c:v>0.23702031602708801</c:v>
                </c:pt>
                <c:pt idx="107">
                  <c:v>0.24444444444444399</c:v>
                </c:pt>
                <c:pt idx="108">
                  <c:v>0.25</c:v>
                </c:pt>
                <c:pt idx="109">
                  <c:v>0.24945295404814</c:v>
                </c:pt>
                <c:pt idx="110">
                  <c:v>0.25862068965517199</c:v>
                </c:pt>
                <c:pt idx="111">
                  <c:v>0.26539278131634803</c:v>
                </c:pt>
                <c:pt idx="112">
                  <c:v>0.27310924369747902</c:v>
                </c:pt>
                <c:pt idx="113">
                  <c:v>0.28157349896480299</c:v>
                </c:pt>
                <c:pt idx="114">
                  <c:v>0.29038854805726</c:v>
                </c:pt>
                <c:pt idx="115">
                  <c:v>0.29898989898989897</c:v>
                </c:pt>
                <c:pt idx="116">
                  <c:v>0.30677290836653398</c:v>
                </c:pt>
                <c:pt idx="117">
                  <c:v>0.31630648330058903</c:v>
                </c:pt>
                <c:pt idx="118">
                  <c:v>0.31692913385826799</c:v>
                </c:pt>
                <c:pt idx="119">
                  <c:v>0.32490272373540902</c:v>
                </c:pt>
                <c:pt idx="120">
                  <c:v>0.33461538461538498</c:v>
                </c:pt>
                <c:pt idx="121">
                  <c:v>0.344106463878327</c:v>
                </c:pt>
                <c:pt idx="122">
                  <c:v>0.35338345864661602</c:v>
                </c:pt>
                <c:pt idx="123">
                  <c:v>0.36363636363636398</c:v>
                </c:pt>
                <c:pt idx="124">
                  <c:v>0.37247706422018301</c:v>
                </c:pt>
                <c:pt idx="125">
                  <c:v>0.38155515370705201</c:v>
                </c:pt>
                <c:pt idx="126">
                  <c:v>0.38224637681159401</c:v>
                </c:pt>
                <c:pt idx="127">
                  <c:v>0.39177101967799599</c:v>
                </c:pt>
                <c:pt idx="128">
                  <c:v>0.40176991150442498</c:v>
                </c:pt>
                <c:pt idx="129">
                  <c:v>0.410839160839161</c:v>
                </c:pt>
                <c:pt idx="130">
                  <c:v>0.42041522491349498</c:v>
                </c:pt>
                <c:pt idx="131">
                  <c:v>0.42905982905982898</c:v>
                </c:pt>
                <c:pt idx="132">
                  <c:v>0.43918918918918898</c:v>
                </c:pt>
                <c:pt idx="133">
                  <c:v>0.448160535117057</c:v>
                </c:pt>
                <c:pt idx="134">
                  <c:v>0.45634266886326202</c:v>
                </c:pt>
                <c:pt idx="135">
                  <c:v>0.46416938110749201</c:v>
                </c:pt>
                <c:pt idx="136">
                  <c:v>0.47342995169082103</c:v>
                </c:pt>
                <c:pt idx="137">
                  <c:v>0.47495961227786798</c:v>
                </c:pt>
                <c:pt idx="138">
                  <c:v>0.48402555910543099</c:v>
                </c:pt>
                <c:pt idx="139">
                  <c:v>0.49289099526066399</c:v>
                </c:pt>
                <c:pt idx="140">
                  <c:v>0.50156250000000002</c:v>
                </c:pt>
                <c:pt idx="141">
                  <c:v>0.51004636785162305</c:v>
                </c:pt>
                <c:pt idx="142">
                  <c:v>0.51834862385321101</c:v>
                </c:pt>
                <c:pt idx="143">
                  <c:v>0.52719033232628398</c:v>
                </c:pt>
                <c:pt idx="144">
                  <c:v>0.53353204172876301</c:v>
                </c:pt>
                <c:pt idx="145">
                  <c:v>0.54129793510324498</c:v>
                </c:pt>
                <c:pt idx="146">
                  <c:v>0.54370370370370402</c:v>
                </c:pt>
                <c:pt idx="147">
                  <c:v>0.55197657393850696</c:v>
                </c:pt>
                <c:pt idx="148">
                  <c:v>0.55942028985507297</c:v>
                </c:pt>
                <c:pt idx="149">
                  <c:v>0.566714490674319</c:v>
                </c:pt>
                <c:pt idx="150">
                  <c:v>0.57446808510638303</c:v>
                </c:pt>
                <c:pt idx="151">
                  <c:v>0.582278481012658</c:v>
                </c:pt>
                <c:pt idx="152">
                  <c:v>0.58750000000000002</c:v>
                </c:pt>
                <c:pt idx="153">
                  <c:v>0.59422283356258598</c:v>
                </c:pt>
                <c:pt idx="154">
                  <c:v>0.60081743869209803</c:v>
                </c:pt>
                <c:pt idx="155">
                  <c:v>0.60328317373461005</c:v>
                </c:pt>
                <c:pt idx="156">
                  <c:v>0.60975609756097604</c:v>
                </c:pt>
                <c:pt idx="157">
                  <c:v>0.61610738255033604</c:v>
                </c:pt>
                <c:pt idx="158">
                  <c:v>0.62316910785619195</c:v>
                </c:pt>
                <c:pt idx="159">
                  <c:v>0.62928759894459096</c:v>
                </c:pt>
                <c:pt idx="160">
                  <c:v>0.63612565445026203</c:v>
                </c:pt>
                <c:pt idx="161">
                  <c:v>0.64155844155844199</c:v>
                </c:pt>
                <c:pt idx="162">
                  <c:v>0.64569961489088601</c:v>
                </c:pt>
                <c:pt idx="163">
                  <c:v>0.64736164736164703</c:v>
                </c:pt>
                <c:pt idx="164">
                  <c:v>0.65345268542199497</c:v>
                </c:pt>
                <c:pt idx="165">
                  <c:v>0.65906210392902398</c:v>
                </c:pt>
                <c:pt idx="166">
                  <c:v>0.66498740554156199</c:v>
                </c:pt>
                <c:pt idx="167">
                  <c:v>0.67041198501872701</c:v>
                </c:pt>
                <c:pt idx="168">
                  <c:v>0.67534076827757095</c:v>
                </c:pt>
                <c:pt idx="169">
                  <c:v>0.681426814268143</c:v>
                </c:pt>
                <c:pt idx="170">
                  <c:v>0.68620268620268599</c:v>
                </c:pt>
                <c:pt idx="171">
                  <c:v>0.69090909090909103</c:v>
                </c:pt>
                <c:pt idx="172">
                  <c:v>0.69387755102040805</c:v>
                </c:pt>
                <c:pt idx="173">
                  <c:v>0.699642431466031</c:v>
                </c:pt>
                <c:pt idx="174">
                  <c:v>0.70131421744324995</c:v>
                </c:pt>
                <c:pt idx="175">
                  <c:v>0.705812574139976</c:v>
                </c:pt>
                <c:pt idx="176">
                  <c:v>0.71024734982332105</c:v>
                </c:pt>
                <c:pt idx="177">
                  <c:v>0.71545667447306804</c:v>
                </c:pt>
                <c:pt idx="178">
                  <c:v>0.71976744186046504</c:v>
                </c:pt>
                <c:pt idx="179">
                  <c:v>0.722350230414747</c:v>
                </c:pt>
                <c:pt idx="180">
                  <c:v>0.72821100917431203</c:v>
                </c:pt>
                <c:pt idx="181">
                  <c:v>0.73068181818181799</c:v>
                </c:pt>
                <c:pt idx="182">
                  <c:v>0.73446327683615797</c:v>
                </c:pt>
                <c:pt idx="183">
                  <c:v>0.73612684031710096</c:v>
                </c:pt>
                <c:pt idx="184">
                  <c:v>0.74099099099099097</c:v>
                </c:pt>
                <c:pt idx="185">
                  <c:v>0.74496644295301995</c:v>
                </c:pt>
                <c:pt idx="186">
                  <c:v>0.74860956618465002</c:v>
                </c:pt>
                <c:pt idx="187">
                  <c:v>0.75221238938053103</c:v>
                </c:pt>
                <c:pt idx="188">
                  <c:v>0.75604395604395602</c:v>
                </c:pt>
                <c:pt idx="189">
                  <c:v>0.75956284153005404</c:v>
                </c:pt>
                <c:pt idx="190">
                  <c:v>0.76138828633405597</c:v>
                </c:pt>
                <c:pt idx="191">
                  <c:v>0.76565874730021599</c:v>
                </c:pt>
                <c:pt idx="192">
                  <c:v>0.76731601731601695</c:v>
                </c:pt>
                <c:pt idx="193">
                  <c:v>0.77072120559741697</c:v>
                </c:pt>
                <c:pt idx="194">
                  <c:v>0.77408993576017104</c:v>
                </c:pt>
                <c:pt idx="195">
                  <c:v>0.77742279020234295</c:v>
                </c:pt>
                <c:pt idx="196">
                  <c:v>0.78048780487804903</c:v>
                </c:pt>
                <c:pt idx="197">
                  <c:v>0.78375527426160296</c:v>
                </c:pt>
                <c:pt idx="198">
                  <c:v>0.78698845750262303</c:v>
                </c:pt>
                <c:pt idx="199">
                  <c:v>0.79018789144050094</c:v>
                </c:pt>
                <c:pt idx="200">
                  <c:v>0.79149377593361003</c:v>
                </c:pt>
                <c:pt idx="201">
                  <c:v>0.79463364293085703</c:v>
                </c:pt>
                <c:pt idx="202">
                  <c:v>0.79627714581178899</c:v>
                </c:pt>
                <c:pt idx="203">
                  <c:v>0.79938271604938305</c:v>
                </c:pt>
                <c:pt idx="204">
                  <c:v>0.80225409836065598</c:v>
                </c:pt>
                <c:pt idx="205">
                  <c:v>0.80448065173116101</c:v>
                </c:pt>
                <c:pt idx="206">
                  <c:v>0.80749746707193504</c:v>
                </c:pt>
                <c:pt idx="207">
                  <c:v>0.80866062437059405</c:v>
                </c:pt>
                <c:pt idx="208">
                  <c:v>0.81162324649298601</c:v>
                </c:pt>
                <c:pt idx="209">
                  <c:v>0.81355932203389902</c:v>
                </c:pt>
                <c:pt idx="210">
                  <c:v>0.816285998013903</c:v>
                </c:pt>
                <c:pt idx="211">
                  <c:v>0.81791044776119404</c:v>
                </c:pt>
                <c:pt idx="212">
                  <c:v>0.81998021760633</c:v>
                </c:pt>
                <c:pt idx="213">
                  <c:v>0.82266009852216804</c:v>
                </c:pt>
                <c:pt idx="214">
                  <c:v>0.82468168462291902</c:v>
                </c:pt>
                <c:pt idx="215">
                  <c:v>0.827317073170732</c:v>
                </c:pt>
                <c:pt idx="216">
                  <c:v>0.82993197278911601</c:v>
                </c:pt>
                <c:pt idx="217">
                  <c:v>0.83172147001934305</c:v>
                </c:pt>
                <c:pt idx="218">
                  <c:v>0.83269230769230795</c:v>
                </c:pt>
                <c:pt idx="219">
                  <c:v>0.83524904214559403</c:v>
                </c:pt>
                <c:pt idx="220">
                  <c:v>0.83685220729366605</c:v>
                </c:pt>
                <c:pt idx="221">
                  <c:v>0.839388145315488</c:v>
                </c:pt>
                <c:pt idx="222">
                  <c:v>0.84110371075166501</c:v>
                </c:pt>
                <c:pt idx="223">
                  <c:v>0.84360189573459698</c:v>
                </c:pt>
                <c:pt idx="224">
                  <c:v>0.84608120868744097</c:v>
                </c:pt>
                <c:pt idx="225">
                  <c:v>0.84854186265286902</c:v>
                </c:pt>
                <c:pt idx="226">
                  <c:v>0.85098406747891298</c:v>
                </c:pt>
                <c:pt idx="227">
                  <c:v>0.85327102803738297</c:v>
                </c:pt>
                <c:pt idx="228">
                  <c:v>0.85408921933085502</c:v>
                </c:pt>
                <c:pt idx="229">
                  <c:v>0.85648148148148096</c:v>
                </c:pt>
                <c:pt idx="230">
                  <c:v>0.85807050092764403</c:v>
                </c:pt>
                <c:pt idx="231">
                  <c:v>0.86044362292051801</c:v>
                </c:pt>
                <c:pt idx="232">
                  <c:v>0.86279926335174995</c:v>
                </c:pt>
                <c:pt idx="233">
                  <c:v>0.86501377410468305</c:v>
                </c:pt>
                <c:pt idx="234">
                  <c:v>0.867337602927722</c:v>
                </c:pt>
                <c:pt idx="235">
                  <c:v>0.86806187443130101</c:v>
                </c:pt>
                <c:pt idx="236">
                  <c:v>0.87023593466424698</c:v>
                </c:pt>
                <c:pt idx="237">
                  <c:v>0.87251356238697997</c:v>
                </c:pt>
                <c:pt idx="238">
                  <c:v>0.87466185752930603</c:v>
                </c:pt>
                <c:pt idx="239">
                  <c:v>0.87690925426774502</c:v>
                </c:pt>
                <c:pt idx="240">
                  <c:v>0.87769784172661902</c:v>
                </c:pt>
                <c:pt idx="241">
                  <c:v>0.87982062780269099</c:v>
                </c:pt>
                <c:pt idx="242">
                  <c:v>0.88193202146690497</c:v>
                </c:pt>
                <c:pt idx="243">
                  <c:v>0.88403211418376504</c:v>
                </c:pt>
                <c:pt idx="244">
                  <c:v>0.88533333333333297</c:v>
                </c:pt>
                <c:pt idx="245">
                  <c:v>0.88741134751772999</c:v>
                </c:pt>
                <c:pt idx="246">
                  <c:v>0.88790820829655803</c:v>
                </c:pt>
                <c:pt idx="247">
                  <c:v>0.88918205804749295</c:v>
                </c:pt>
                <c:pt idx="248">
                  <c:v>0.890748898678414</c:v>
                </c:pt>
                <c:pt idx="249">
                  <c:v>0.89201053555750698</c:v>
                </c:pt>
                <c:pt idx="250">
                  <c:v>0.89395267309377802</c:v>
                </c:pt>
                <c:pt idx="251">
                  <c:v>0.89519650655021799</c:v>
                </c:pt>
                <c:pt idx="252">
                  <c:v>0.89721254355400704</c:v>
                </c:pt>
                <c:pt idx="253">
                  <c:v>0.898349261511729</c:v>
                </c:pt>
                <c:pt idx="254">
                  <c:v>0.89956709956710001</c:v>
                </c:pt>
                <c:pt idx="255">
                  <c:v>0.90069084628670104</c:v>
                </c:pt>
                <c:pt idx="256">
                  <c:v>0.90111779879621601</c:v>
                </c:pt>
                <c:pt idx="257">
                  <c:v>0.90300429184549402</c:v>
                </c:pt>
                <c:pt idx="258">
                  <c:v>0.90378006872852301</c:v>
                </c:pt>
                <c:pt idx="259">
                  <c:v>0.90488431876606701</c:v>
                </c:pt>
                <c:pt idx="260">
                  <c:v>0.90606319385140899</c:v>
                </c:pt>
                <c:pt idx="261">
                  <c:v>0.90715502555366301</c:v>
                </c:pt>
                <c:pt idx="262">
                  <c:v>0.90824129141886201</c:v>
                </c:pt>
                <c:pt idx="263">
                  <c:v>0.90862944162436599</c:v>
                </c:pt>
                <c:pt idx="264">
                  <c:v>0.90970464135021101</c:v>
                </c:pt>
                <c:pt idx="265">
                  <c:v>0.91077441077441101</c:v>
                </c:pt>
                <c:pt idx="266">
                  <c:v>0.91183879093199005</c:v>
                </c:pt>
                <c:pt idx="267">
                  <c:v>0.91282481139983296</c:v>
                </c:pt>
                <c:pt idx="268">
                  <c:v>0.913590604026846</c:v>
                </c:pt>
                <c:pt idx="269">
                  <c:v>0.91464435146443501</c:v>
                </c:pt>
                <c:pt idx="270">
                  <c:v>0.91569282136894803</c:v>
                </c:pt>
                <c:pt idx="271">
                  <c:v>0.91666666666666596</c:v>
                </c:pt>
                <c:pt idx="272">
                  <c:v>0.91770573566084801</c:v>
                </c:pt>
                <c:pt idx="273">
                  <c:v>0.91867219917012399</c:v>
                </c:pt>
                <c:pt idx="274">
                  <c:v>0.91970198675496695</c:v>
                </c:pt>
                <c:pt idx="275">
                  <c:v>0.91990090834021498</c:v>
                </c:pt>
                <c:pt idx="276">
                  <c:v>0.92066115702479301</c:v>
                </c:pt>
                <c:pt idx="277">
                  <c:v>0.92085737840065895</c:v>
                </c:pt>
                <c:pt idx="278">
                  <c:v>0.92181069958847806</c:v>
                </c:pt>
                <c:pt idx="279">
                  <c:v>0.92276088742810203</c:v>
                </c:pt>
                <c:pt idx="280">
                  <c:v>0.922950819672131</c:v>
                </c:pt>
                <c:pt idx="281">
                  <c:v>0.92389525368248804</c:v>
                </c:pt>
                <c:pt idx="282">
                  <c:v>0.92483660130719003</c:v>
                </c:pt>
                <c:pt idx="283">
                  <c:v>0.92502037489812605</c:v>
                </c:pt>
                <c:pt idx="284">
                  <c:v>0.925264012997563</c:v>
                </c:pt>
                <c:pt idx="285">
                  <c:v>0.92619626926196197</c:v>
                </c:pt>
                <c:pt idx="286">
                  <c:v>0.92694805194805197</c:v>
                </c:pt>
                <c:pt idx="287">
                  <c:v>0.92712550607287503</c:v>
                </c:pt>
                <c:pt idx="288">
                  <c:v>0.92805173807598995</c:v>
                </c:pt>
                <c:pt idx="289">
                  <c:v>0.92822580645161301</c:v>
                </c:pt>
                <c:pt idx="290">
                  <c:v>0.92914653784219003</c:v>
                </c:pt>
                <c:pt idx="291">
                  <c:v>0.92931726907630496</c:v>
                </c:pt>
                <c:pt idx="292">
                  <c:v>0.92948717948717896</c:v>
                </c:pt>
                <c:pt idx="293">
                  <c:v>0.9304</c:v>
                </c:pt>
                <c:pt idx="294">
                  <c:v>0.9304</c:v>
                </c:pt>
                <c:pt idx="295">
                  <c:v>0.93141945773524704</c:v>
                </c:pt>
                <c:pt idx="296">
                  <c:v>0.93141945773524704</c:v>
                </c:pt>
                <c:pt idx="297">
                  <c:v>0.93232484076433098</c:v>
                </c:pt>
                <c:pt idx="298">
                  <c:v>0.932486100079428</c:v>
                </c:pt>
                <c:pt idx="299">
                  <c:v>0.93333333333333302</c:v>
                </c:pt>
                <c:pt idx="300">
                  <c:v>0.93349168646080805</c:v>
                </c:pt>
                <c:pt idx="301">
                  <c:v>0.934335443037975</c:v>
                </c:pt>
                <c:pt idx="302">
                  <c:v>0.93443917851500802</c:v>
                </c:pt>
                <c:pt idx="303">
                  <c:v>0.93459416863672196</c:v>
                </c:pt>
                <c:pt idx="304">
                  <c:v>0.93543307086614202</c:v>
                </c:pt>
                <c:pt idx="305">
                  <c:v>0.93543307086614202</c:v>
                </c:pt>
                <c:pt idx="306">
                  <c:v>0.93627065302911106</c:v>
                </c:pt>
                <c:pt idx="307">
                  <c:v>0.93637077769049504</c:v>
                </c:pt>
                <c:pt idx="308">
                  <c:v>0.93647058823529405</c:v>
                </c:pt>
                <c:pt idx="309">
                  <c:v>0.93735317149569297</c:v>
                </c:pt>
                <c:pt idx="310">
                  <c:v>0.93745113369820199</c:v>
                </c:pt>
                <c:pt idx="311">
                  <c:v>0.93828124999999996</c:v>
                </c:pt>
                <c:pt idx="312">
                  <c:v>0.93837753510140398</c:v>
                </c:pt>
                <c:pt idx="313">
                  <c:v>0.93847352024922104</c:v>
                </c:pt>
                <c:pt idx="314">
                  <c:v>0.93920498830865096</c:v>
                </c:pt>
                <c:pt idx="315">
                  <c:v>0.93929961089494196</c:v>
                </c:pt>
                <c:pt idx="316">
                  <c:v>0.94012441679626801</c:v>
                </c:pt>
                <c:pt idx="317">
                  <c:v>0.94026377036462405</c:v>
                </c:pt>
                <c:pt idx="318">
                  <c:v>0.94035631293570898</c:v>
                </c:pt>
                <c:pt idx="319">
                  <c:v>0.94117647058823495</c:v>
                </c:pt>
                <c:pt idx="320">
                  <c:v>0.94126738794435805</c:v>
                </c:pt>
                <c:pt idx="321">
                  <c:v>0.94140323824209704</c:v>
                </c:pt>
                <c:pt idx="322">
                  <c:v>0.94140323824209704</c:v>
                </c:pt>
                <c:pt idx="323">
                  <c:v>0.94221879815100096</c:v>
                </c:pt>
                <c:pt idx="324">
                  <c:v>0.94230769230769196</c:v>
                </c:pt>
                <c:pt idx="325">
                  <c:v>0.94239631336405505</c:v>
                </c:pt>
                <c:pt idx="326">
                  <c:v>0.94320798158096697</c:v>
                </c:pt>
                <c:pt idx="327">
                  <c:v>0.94329501915708802</c:v>
                </c:pt>
                <c:pt idx="328">
                  <c:v>0.94338179035960201</c:v>
                </c:pt>
                <c:pt idx="329">
                  <c:v>0.94418960244648298</c:v>
                </c:pt>
                <c:pt idx="330">
                  <c:v>0.94423223834988501</c:v>
                </c:pt>
                <c:pt idx="331">
                  <c:v>0.94431731502669702</c:v>
                </c:pt>
                <c:pt idx="332">
                  <c:v>0.94440213252094396</c:v>
                </c:pt>
                <c:pt idx="333">
                  <c:v>0.94512195121951204</c:v>
                </c:pt>
                <c:pt idx="334">
                  <c:v>0.94516374714394502</c:v>
                </c:pt>
                <c:pt idx="335">
                  <c:v>0.94524714828897305</c:v>
                </c:pt>
                <c:pt idx="336">
                  <c:v>0.94600760456273802</c:v>
                </c:pt>
                <c:pt idx="337">
                  <c:v>0.94608959757023503</c:v>
                </c:pt>
                <c:pt idx="338">
                  <c:v>0.94613050075872496</c:v>
                </c:pt>
                <c:pt idx="339">
                  <c:v>0.94617134192570096</c:v>
                </c:pt>
                <c:pt idx="340">
                  <c:v>0.94625283875851596</c:v>
                </c:pt>
                <c:pt idx="341">
                  <c:v>0.94700984102952301</c:v>
                </c:pt>
                <c:pt idx="342">
                  <c:v>0.94700984102952301</c:v>
                </c:pt>
                <c:pt idx="343">
                  <c:v>0.94704992435703494</c:v>
                </c:pt>
                <c:pt idx="344">
                  <c:v>0.94780635400907698</c:v>
                </c:pt>
                <c:pt idx="345">
                  <c:v>0.94788519637462298</c:v>
                </c:pt>
                <c:pt idx="346">
                  <c:v>0.947924528301887</c:v>
                </c:pt>
                <c:pt idx="347">
                  <c:v>0.94796380090497701</c:v>
                </c:pt>
                <c:pt idx="348">
                  <c:v>0.94800301431801104</c:v>
                </c:pt>
                <c:pt idx="349">
                  <c:v>0.94808126410835203</c:v>
                </c:pt>
                <c:pt idx="350">
                  <c:v>0.94883370955605695</c:v>
                </c:pt>
                <c:pt idx="351">
                  <c:v>0.94887218045112798</c:v>
                </c:pt>
                <c:pt idx="352">
                  <c:v>0.94887218045112798</c:v>
                </c:pt>
                <c:pt idx="353">
                  <c:v>0.948910593538693</c:v>
                </c:pt>
                <c:pt idx="354">
                  <c:v>0.94894894894894899</c:v>
                </c:pt>
                <c:pt idx="355">
                  <c:v>0.94898724681170299</c:v>
                </c:pt>
                <c:pt idx="356">
                  <c:v>0.94902548725637204</c:v>
                </c:pt>
                <c:pt idx="357">
                  <c:v>0.94906367041198503</c:v>
                </c:pt>
                <c:pt idx="358">
                  <c:v>0.94910179640718595</c:v>
                </c:pt>
                <c:pt idx="359">
                  <c:v>0.94985029940119803</c:v>
                </c:pt>
                <c:pt idx="360">
                  <c:v>0.94985029940119803</c:v>
                </c:pt>
                <c:pt idx="361">
                  <c:v>0.94988780852655197</c:v>
                </c:pt>
                <c:pt idx="362">
                  <c:v>0.94988780852655197</c:v>
                </c:pt>
                <c:pt idx="363">
                  <c:v>0.94992526158445501</c:v>
                </c:pt>
                <c:pt idx="364">
                  <c:v>0.94996265870052299</c:v>
                </c:pt>
                <c:pt idx="365">
                  <c:v>0.95</c:v>
                </c:pt>
                <c:pt idx="366">
                  <c:v>0.95003728560775502</c:v>
                </c:pt>
                <c:pt idx="367">
                  <c:v>0.95007451564828604</c:v>
                </c:pt>
                <c:pt idx="368">
                  <c:v>0.95007451564828604</c:v>
                </c:pt>
                <c:pt idx="369">
                  <c:v>0.95011169024571895</c:v>
                </c:pt>
                <c:pt idx="370">
                  <c:v>0.95011169024571895</c:v>
                </c:pt>
                <c:pt idx="371">
                  <c:v>0.95014880952380998</c:v>
                </c:pt>
                <c:pt idx="372">
                  <c:v>0.95018587360594797</c:v>
                </c:pt>
                <c:pt idx="373">
                  <c:v>0.95022288261515597</c:v>
                </c:pt>
                <c:pt idx="374">
                  <c:v>0.95025983667409097</c:v>
                </c:pt>
                <c:pt idx="375">
                  <c:v>0.95025983667409097</c:v>
                </c:pt>
                <c:pt idx="376">
                  <c:v>0.95029673590504404</c:v>
                </c:pt>
                <c:pt idx="377">
                  <c:v>0.95033358042994798</c:v>
                </c:pt>
                <c:pt idx="378">
                  <c:v>0.95037037037036998</c:v>
                </c:pt>
                <c:pt idx="379">
                  <c:v>0.95040710584751997</c:v>
                </c:pt>
                <c:pt idx="380">
                  <c:v>0.95040710584751997</c:v>
                </c:pt>
                <c:pt idx="381">
                  <c:v>0.95040710584751997</c:v>
                </c:pt>
                <c:pt idx="382">
                  <c:v>0.95044378698224796</c:v>
                </c:pt>
                <c:pt idx="383">
                  <c:v>0.950480413895048</c:v>
                </c:pt>
                <c:pt idx="384">
                  <c:v>0.950480413895048</c:v>
                </c:pt>
                <c:pt idx="385">
                  <c:v>0.950516986706056</c:v>
                </c:pt>
                <c:pt idx="386">
                  <c:v>0.950516986706056</c:v>
                </c:pt>
                <c:pt idx="387">
                  <c:v>0.950516986706056</c:v>
                </c:pt>
                <c:pt idx="388">
                  <c:v>0.950516986706056</c:v>
                </c:pt>
                <c:pt idx="389">
                  <c:v>0.95055350553505502</c:v>
                </c:pt>
                <c:pt idx="390">
                  <c:v>0.95055350553505502</c:v>
                </c:pt>
                <c:pt idx="391">
                  <c:v>0.95055350553505502</c:v>
                </c:pt>
                <c:pt idx="392">
                  <c:v>0.95055350553505502</c:v>
                </c:pt>
                <c:pt idx="393">
                  <c:v>0.95058997050147498</c:v>
                </c:pt>
                <c:pt idx="394">
                  <c:v>0.95058997050147498</c:v>
                </c:pt>
                <c:pt idx="395">
                  <c:v>0.95058997050147498</c:v>
                </c:pt>
                <c:pt idx="396">
                  <c:v>0.95062638172439196</c:v>
                </c:pt>
                <c:pt idx="397">
                  <c:v>0.95062638172439196</c:v>
                </c:pt>
                <c:pt idx="398">
                  <c:v>0.95062638172439196</c:v>
                </c:pt>
                <c:pt idx="399">
                  <c:v>0.95062638172439196</c:v>
                </c:pt>
                <c:pt idx="400">
                  <c:v>0.95066273932253298</c:v>
                </c:pt>
                <c:pt idx="401">
                  <c:v>0.95066273932253298</c:v>
                </c:pt>
                <c:pt idx="402">
                  <c:v>0.95069904341427502</c:v>
                </c:pt>
                <c:pt idx="403">
                  <c:v>0.95069904341427502</c:v>
                </c:pt>
                <c:pt idx="404">
                  <c:v>0.95073529411764701</c:v>
                </c:pt>
                <c:pt idx="405">
                  <c:v>0.95073529411764701</c:v>
                </c:pt>
                <c:pt idx="406">
                  <c:v>0.95073529411764701</c:v>
                </c:pt>
                <c:pt idx="407">
                  <c:v>0.95073529411764701</c:v>
                </c:pt>
                <c:pt idx="408">
                  <c:v>0.95073529411764701</c:v>
                </c:pt>
                <c:pt idx="409">
                  <c:v>0.95077149155033103</c:v>
                </c:pt>
                <c:pt idx="410">
                  <c:v>0.95077149155033103</c:v>
                </c:pt>
                <c:pt idx="411">
                  <c:v>0.95077149155033103</c:v>
                </c:pt>
                <c:pt idx="412">
                  <c:v>0.95077149155033103</c:v>
                </c:pt>
                <c:pt idx="413">
                  <c:v>0.95077149155033103</c:v>
                </c:pt>
                <c:pt idx="414">
                  <c:v>0.95077149155033103</c:v>
                </c:pt>
                <c:pt idx="415">
                  <c:v>0.95073529411764701</c:v>
                </c:pt>
                <c:pt idx="416">
                  <c:v>0.95073529411764701</c:v>
                </c:pt>
                <c:pt idx="417">
                  <c:v>0.95073529411764701</c:v>
                </c:pt>
                <c:pt idx="418">
                  <c:v>0.95073529411764701</c:v>
                </c:pt>
                <c:pt idx="419">
                  <c:v>0.95073529411764701</c:v>
                </c:pt>
                <c:pt idx="420">
                  <c:v>0.95073529411764701</c:v>
                </c:pt>
                <c:pt idx="421">
                  <c:v>0.95073529411764701</c:v>
                </c:pt>
                <c:pt idx="422">
                  <c:v>0.95069904341427502</c:v>
                </c:pt>
                <c:pt idx="423">
                  <c:v>0.95069904341427502</c:v>
                </c:pt>
                <c:pt idx="424">
                  <c:v>0.95069904341427502</c:v>
                </c:pt>
                <c:pt idx="425">
                  <c:v>0.95069904341427502</c:v>
                </c:pt>
                <c:pt idx="426">
                  <c:v>0.95069904341427502</c:v>
                </c:pt>
                <c:pt idx="427">
                  <c:v>0.95073529411764701</c:v>
                </c:pt>
                <c:pt idx="428">
                  <c:v>0.95073529411764701</c:v>
                </c:pt>
                <c:pt idx="429">
                  <c:v>0.95073529411764701</c:v>
                </c:pt>
                <c:pt idx="430">
                  <c:v>0.95073529411764701</c:v>
                </c:pt>
                <c:pt idx="431">
                  <c:v>0.95077149155033103</c:v>
                </c:pt>
                <c:pt idx="432">
                  <c:v>0.95077149155033103</c:v>
                </c:pt>
                <c:pt idx="433">
                  <c:v>0.95080763582966199</c:v>
                </c:pt>
                <c:pt idx="434">
                  <c:v>0.95080763582966199</c:v>
                </c:pt>
                <c:pt idx="435">
                  <c:v>0.95080763582966199</c:v>
                </c:pt>
                <c:pt idx="436">
                  <c:v>0.95080763582966199</c:v>
                </c:pt>
                <c:pt idx="437">
                  <c:v>0.95084372707263398</c:v>
                </c:pt>
                <c:pt idx="438">
                  <c:v>0.95084372707263398</c:v>
                </c:pt>
                <c:pt idx="439">
                  <c:v>0.95087976539589503</c:v>
                </c:pt>
                <c:pt idx="440">
                  <c:v>0.95087976539589503</c:v>
                </c:pt>
                <c:pt idx="441">
                  <c:v>0.95087976539589503</c:v>
                </c:pt>
                <c:pt idx="442">
                  <c:v>0.95087976539589503</c:v>
                </c:pt>
                <c:pt idx="443">
                  <c:v>0.95087976539589503</c:v>
                </c:pt>
                <c:pt idx="444">
                  <c:v>0.95087976539589503</c:v>
                </c:pt>
                <c:pt idx="445">
                  <c:v>0.95087976539589503</c:v>
                </c:pt>
                <c:pt idx="446">
                  <c:v>0.95091575091575098</c:v>
                </c:pt>
                <c:pt idx="447">
                  <c:v>0.95091575091575098</c:v>
                </c:pt>
                <c:pt idx="448">
                  <c:v>0.95091575091575098</c:v>
                </c:pt>
                <c:pt idx="449">
                  <c:v>0.95091575091575098</c:v>
                </c:pt>
                <c:pt idx="450">
                  <c:v>0.95091575091575098</c:v>
                </c:pt>
                <c:pt idx="451">
                  <c:v>0.95091575091575098</c:v>
                </c:pt>
                <c:pt idx="452">
                  <c:v>0.95091575091575098</c:v>
                </c:pt>
                <c:pt idx="453">
                  <c:v>0.95164835164835204</c:v>
                </c:pt>
                <c:pt idx="454">
                  <c:v>0.95164835164835204</c:v>
                </c:pt>
                <c:pt idx="455">
                  <c:v>0.95164835164835204</c:v>
                </c:pt>
                <c:pt idx="456">
                  <c:v>0.95164835164835204</c:v>
                </c:pt>
                <c:pt idx="457">
                  <c:v>0.95168374816983903</c:v>
                </c:pt>
                <c:pt idx="458">
                  <c:v>0.95168374816983903</c:v>
                </c:pt>
                <c:pt idx="459">
                  <c:v>0.95171909290417001</c:v>
                </c:pt>
                <c:pt idx="460">
                  <c:v>0.95171909290417001</c:v>
                </c:pt>
                <c:pt idx="461">
                  <c:v>0.95175438596491202</c:v>
                </c:pt>
                <c:pt idx="462">
                  <c:v>0.95175438596491202</c:v>
                </c:pt>
                <c:pt idx="463">
                  <c:v>0.95178962746530305</c:v>
                </c:pt>
                <c:pt idx="464">
                  <c:v>0.95178962746530305</c:v>
                </c:pt>
                <c:pt idx="465">
                  <c:v>0.95178962746530305</c:v>
                </c:pt>
                <c:pt idx="466">
                  <c:v>0.95182481751824799</c:v>
                </c:pt>
                <c:pt idx="467">
                  <c:v>0.95182481751824799</c:v>
                </c:pt>
                <c:pt idx="468">
                  <c:v>0.95182481751824799</c:v>
                </c:pt>
                <c:pt idx="469">
                  <c:v>0.95182481751824799</c:v>
                </c:pt>
                <c:pt idx="470">
                  <c:v>0.95182481751824799</c:v>
                </c:pt>
                <c:pt idx="471">
                  <c:v>0.95182481751824799</c:v>
                </c:pt>
                <c:pt idx="472">
                  <c:v>0.95182481751824799</c:v>
                </c:pt>
                <c:pt idx="473">
                  <c:v>0.95182481751824799</c:v>
                </c:pt>
                <c:pt idx="474">
                  <c:v>0.95182481751824799</c:v>
                </c:pt>
                <c:pt idx="475">
                  <c:v>0.95185995623632402</c:v>
                </c:pt>
                <c:pt idx="476">
                  <c:v>0.95185995623632402</c:v>
                </c:pt>
                <c:pt idx="477">
                  <c:v>0.95185995623632402</c:v>
                </c:pt>
                <c:pt idx="478">
                  <c:v>0.95185995623632402</c:v>
                </c:pt>
                <c:pt idx="479">
                  <c:v>0.95185995623632402</c:v>
                </c:pt>
                <c:pt idx="480">
                  <c:v>0.95185995623632402</c:v>
                </c:pt>
                <c:pt idx="481">
                  <c:v>0.95185995623632402</c:v>
                </c:pt>
                <c:pt idx="482">
                  <c:v>0.95185995623632402</c:v>
                </c:pt>
                <c:pt idx="483">
                  <c:v>0.95189504373177902</c:v>
                </c:pt>
                <c:pt idx="484">
                  <c:v>0.95189504373177902</c:v>
                </c:pt>
                <c:pt idx="485">
                  <c:v>0.95193008011653302</c:v>
                </c:pt>
                <c:pt idx="486">
                  <c:v>0.95193008011653302</c:v>
                </c:pt>
                <c:pt idx="487">
                  <c:v>0.95193008011653302</c:v>
                </c:pt>
                <c:pt idx="488">
                  <c:v>0.95196506550218296</c:v>
                </c:pt>
                <c:pt idx="489">
                  <c:v>0.95196506550218296</c:v>
                </c:pt>
                <c:pt idx="490">
                  <c:v>0.95196506550218296</c:v>
                </c:pt>
                <c:pt idx="491">
                  <c:v>0.95199999999999996</c:v>
                </c:pt>
                <c:pt idx="492">
                  <c:v>0.95199999999999996</c:v>
                </c:pt>
                <c:pt idx="493">
                  <c:v>0.95199999999999996</c:v>
                </c:pt>
                <c:pt idx="494">
                  <c:v>0.95199999999999996</c:v>
                </c:pt>
                <c:pt idx="495">
                  <c:v>0.95199999999999996</c:v>
                </c:pt>
                <c:pt idx="496">
                  <c:v>0.95199999999999996</c:v>
                </c:pt>
                <c:pt idx="497">
                  <c:v>0.95199999999999996</c:v>
                </c:pt>
                <c:pt idx="498">
                  <c:v>0.95199999999999996</c:v>
                </c:pt>
                <c:pt idx="499">
                  <c:v>0.95199999999999996</c:v>
                </c:pt>
                <c:pt idx="500">
                  <c:v>0.95199999999999996</c:v>
                </c:pt>
                <c:pt idx="501">
                  <c:v>0.95199999999999996</c:v>
                </c:pt>
                <c:pt idx="502">
                  <c:v>0.95199999999999996</c:v>
                </c:pt>
                <c:pt idx="503">
                  <c:v>0.95130813953488402</c:v>
                </c:pt>
                <c:pt idx="504">
                  <c:v>0.95130813953488402</c:v>
                </c:pt>
                <c:pt idx="505">
                  <c:v>0.95130813953488402</c:v>
                </c:pt>
                <c:pt idx="506">
                  <c:v>0.95130813953488402</c:v>
                </c:pt>
                <c:pt idx="507">
                  <c:v>0.95127272727272705</c:v>
                </c:pt>
                <c:pt idx="508">
                  <c:v>0.95127272727272705</c:v>
                </c:pt>
                <c:pt idx="509">
                  <c:v>0.95127272727272705</c:v>
                </c:pt>
                <c:pt idx="510">
                  <c:v>0.95127272727272705</c:v>
                </c:pt>
                <c:pt idx="511">
                  <c:v>0.95127272727272705</c:v>
                </c:pt>
                <c:pt idx="512">
                  <c:v>0.95127272727272705</c:v>
                </c:pt>
                <c:pt idx="513">
                  <c:v>0.95127272727272705</c:v>
                </c:pt>
                <c:pt idx="514">
                  <c:v>0.95127272727272705</c:v>
                </c:pt>
                <c:pt idx="515">
                  <c:v>0.95127272727272705</c:v>
                </c:pt>
                <c:pt idx="516">
                  <c:v>0.95127272727272705</c:v>
                </c:pt>
                <c:pt idx="517">
                  <c:v>0.95123726346433801</c:v>
                </c:pt>
                <c:pt idx="518">
                  <c:v>0.95123726346433801</c:v>
                </c:pt>
                <c:pt idx="519">
                  <c:v>0.95123726346433801</c:v>
                </c:pt>
                <c:pt idx="520">
                  <c:v>0.95120174799708701</c:v>
                </c:pt>
                <c:pt idx="521">
                  <c:v>0.95120174799708701</c:v>
                </c:pt>
                <c:pt idx="522">
                  <c:v>0.95116618075801695</c:v>
                </c:pt>
                <c:pt idx="523">
                  <c:v>0.95116618075801695</c:v>
                </c:pt>
                <c:pt idx="524">
                  <c:v>0.95113056163384402</c:v>
                </c:pt>
                <c:pt idx="525">
                  <c:v>0.95109489051094898</c:v>
                </c:pt>
                <c:pt idx="526">
                  <c:v>0.95105916727538398</c:v>
                </c:pt>
                <c:pt idx="527">
                  <c:v>0.95102339181286499</c:v>
                </c:pt>
                <c:pt idx="528">
                  <c:v>0.95098756400877804</c:v>
                </c:pt>
                <c:pt idx="529">
                  <c:v>0.95098756400877804</c:v>
                </c:pt>
                <c:pt idx="530">
                  <c:v>0.95098756400877804</c:v>
                </c:pt>
                <c:pt idx="531">
                  <c:v>0.95095168374816996</c:v>
                </c:pt>
                <c:pt idx="532">
                  <c:v>0.95091575091575098</c:v>
                </c:pt>
                <c:pt idx="533">
                  <c:v>0.95087976539589503</c:v>
                </c:pt>
                <c:pt idx="534">
                  <c:v>0.95084372707263398</c:v>
                </c:pt>
                <c:pt idx="535">
                  <c:v>0.95084372707263398</c:v>
                </c:pt>
                <c:pt idx="536">
                  <c:v>0.95080763582966199</c:v>
                </c:pt>
                <c:pt idx="537">
                  <c:v>0.95080763582966199</c:v>
                </c:pt>
                <c:pt idx="538">
                  <c:v>0.95080763582966199</c:v>
                </c:pt>
                <c:pt idx="539">
                  <c:v>0.95077149155033103</c:v>
                </c:pt>
                <c:pt idx="540">
                  <c:v>0.95077149155033103</c:v>
                </c:pt>
                <c:pt idx="541">
                  <c:v>0.95073529411764701</c:v>
                </c:pt>
                <c:pt idx="542">
                  <c:v>0.95073529411764701</c:v>
                </c:pt>
                <c:pt idx="543">
                  <c:v>0.95069904341427502</c:v>
                </c:pt>
                <c:pt idx="544">
                  <c:v>0.95066273932253298</c:v>
                </c:pt>
                <c:pt idx="545">
                  <c:v>0.95066273932253298</c:v>
                </c:pt>
                <c:pt idx="546">
                  <c:v>0.95062638172439196</c:v>
                </c:pt>
                <c:pt idx="547">
                  <c:v>0.95062638172439196</c:v>
                </c:pt>
                <c:pt idx="548">
                  <c:v>0.949889462048637</c:v>
                </c:pt>
                <c:pt idx="549">
                  <c:v>0.949889462048637</c:v>
                </c:pt>
                <c:pt idx="550">
                  <c:v>0.95055350553505502</c:v>
                </c:pt>
                <c:pt idx="551">
                  <c:v>0.950516986706056</c:v>
                </c:pt>
                <c:pt idx="552">
                  <c:v>0.950480413895048</c:v>
                </c:pt>
                <c:pt idx="553">
                  <c:v>0.95044378698224796</c:v>
                </c:pt>
                <c:pt idx="554">
                  <c:v>0.95040710584751997</c:v>
                </c:pt>
                <c:pt idx="555">
                  <c:v>0.95037037037036998</c:v>
                </c:pt>
                <c:pt idx="556">
                  <c:v>0.95033358042994798</c:v>
                </c:pt>
                <c:pt idx="557">
                  <c:v>0.95033358042994798</c:v>
                </c:pt>
                <c:pt idx="558">
                  <c:v>0.95029673590504404</c:v>
                </c:pt>
                <c:pt idx="559">
                  <c:v>0.95025983667409097</c:v>
                </c:pt>
                <c:pt idx="560">
                  <c:v>0.95022288261515597</c:v>
                </c:pt>
                <c:pt idx="561">
                  <c:v>0.95018587360594797</c:v>
                </c:pt>
                <c:pt idx="562">
                  <c:v>0.95018587360594797</c:v>
                </c:pt>
                <c:pt idx="563">
                  <c:v>0.95014880952380998</c:v>
                </c:pt>
                <c:pt idx="564">
                  <c:v>0.95011169024571895</c:v>
                </c:pt>
                <c:pt idx="565">
                  <c:v>0.95011169024571895</c:v>
                </c:pt>
                <c:pt idx="566">
                  <c:v>0.95011169024571895</c:v>
                </c:pt>
                <c:pt idx="567">
                  <c:v>0.95011169024571895</c:v>
                </c:pt>
                <c:pt idx="568">
                  <c:v>0.95007451564828604</c:v>
                </c:pt>
                <c:pt idx="569">
                  <c:v>0.95007451564828604</c:v>
                </c:pt>
                <c:pt idx="570">
                  <c:v>0.95007451564828604</c:v>
                </c:pt>
                <c:pt idx="571">
                  <c:v>0.95003728560775502</c:v>
                </c:pt>
                <c:pt idx="572">
                  <c:v>0.95003728560775502</c:v>
                </c:pt>
                <c:pt idx="573">
                  <c:v>0.95003728560775502</c:v>
                </c:pt>
                <c:pt idx="574">
                  <c:v>0.95003728560775502</c:v>
                </c:pt>
                <c:pt idx="575">
                  <c:v>0.95003728560775502</c:v>
                </c:pt>
                <c:pt idx="576">
                  <c:v>0.95</c:v>
                </c:pt>
                <c:pt idx="577">
                  <c:v>0.95</c:v>
                </c:pt>
                <c:pt idx="578">
                  <c:v>0.94996265870052299</c:v>
                </c:pt>
                <c:pt idx="579">
                  <c:v>0.94996265870052299</c:v>
                </c:pt>
                <c:pt idx="580">
                  <c:v>0.94992526158445501</c:v>
                </c:pt>
                <c:pt idx="581">
                  <c:v>0.94992526158445501</c:v>
                </c:pt>
                <c:pt idx="582">
                  <c:v>0.94988780852655197</c:v>
                </c:pt>
                <c:pt idx="583">
                  <c:v>0.94988780852655197</c:v>
                </c:pt>
                <c:pt idx="584">
                  <c:v>0.94985029940119803</c:v>
                </c:pt>
                <c:pt idx="585">
                  <c:v>0.94985029940119803</c:v>
                </c:pt>
                <c:pt idx="586">
                  <c:v>0.94981273408239697</c:v>
                </c:pt>
                <c:pt idx="587">
                  <c:v>0.94981273408239697</c:v>
                </c:pt>
                <c:pt idx="588">
                  <c:v>0.94977511244377799</c:v>
                </c:pt>
                <c:pt idx="589">
                  <c:v>0.94977511244377799</c:v>
                </c:pt>
                <c:pt idx="590">
                  <c:v>0.94973743435859004</c:v>
                </c:pt>
                <c:pt idx="591">
                  <c:v>0.94973743435859004</c:v>
                </c:pt>
                <c:pt idx="592">
                  <c:v>0.94969969969970003</c:v>
                </c:pt>
                <c:pt idx="593">
                  <c:v>0.94969969969970003</c:v>
                </c:pt>
                <c:pt idx="594">
                  <c:v>0.94969969969970003</c:v>
                </c:pt>
                <c:pt idx="595">
                  <c:v>0.94969969969970003</c:v>
                </c:pt>
                <c:pt idx="596">
                  <c:v>0.94966190833959396</c:v>
                </c:pt>
                <c:pt idx="597">
                  <c:v>0.94966190833959396</c:v>
                </c:pt>
                <c:pt idx="598">
                  <c:v>0.94966190833959396</c:v>
                </c:pt>
                <c:pt idx="599">
                  <c:v>0.94962406015037604</c:v>
                </c:pt>
                <c:pt idx="600">
                  <c:v>0.94962406015037604</c:v>
                </c:pt>
                <c:pt idx="601">
                  <c:v>0.94962406015037604</c:v>
                </c:pt>
                <c:pt idx="602">
                  <c:v>0.94962406015037604</c:v>
                </c:pt>
                <c:pt idx="603">
                  <c:v>0.94958615500376198</c:v>
                </c:pt>
                <c:pt idx="604">
                  <c:v>0.94958615500376198</c:v>
                </c:pt>
                <c:pt idx="605">
                  <c:v>0.94883370955605695</c:v>
                </c:pt>
                <c:pt idx="606">
                  <c:v>0.94883370955605695</c:v>
                </c:pt>
                <c:pt idx="607">
                  <c:v>0.94879518072289204</c:v>
                </c:pt>
                <c:pt idx="608">
                  <c:v>0.94879518072289204</c:v>
                </c:pt>
                <c:pt idx="609">
                  <c:v>0.94875659382064803</c:v>
                </c:pt>
                <c:pt idx="610">
                  <c:v>0.94875659382064803</c:v>
                </c:pt>
                <c:pt idx="611">
                  <c:v>0.94871794871794901</c:v>
                </c:pt>
                <c:pt idx="612">
                  <c:v>0.94871794871794901</c:v>
                </c:pt>
                <c:pt idx="613">
                  <c:v>0.94800301431801104</c:v>
                </c:pt>
                <c:pt idx="614">
                  <c:v>0.94796380090497701</c:v>
                </c:pt>
                <c:pt idx="615">
                  <c:v>0.94796380090497701</c:v>
                </c:pt>
                <c:pt idx="616">
                  <c:v>0.947924528301887</c:v>
                </c:pt>
                <c:pt idx="617">
                  <c:v>0.947924528301887</c:v>
                </c:pt>
                <c:pt idx="618">
                  <c:v>0.94788519637462298</c:v>
                </c:pt>
                <c:pt idx="619">
                  <c:v>0.94788519637462298</c:v>
                </c:pt>
                <c:pt idx="620">
                  <c:v>0.94788519637462298</c:v>
                </c:pt>
                <c:pt idx="621">
                  <c:v>0.94788519637462298</c:v>
                </c:pt>
                <c:pt idx="622">
                  <c:v>0.94716981132075495</c:v>
                </c:pt>
                <c:pt idx="623">
                  <c:v>0.94712990936555896</c:v>
                </c:pt>
                <c:pt idx="624">
                  <c:v>0.94712990936555896</c:v>
                </c:pt>
                <c:pt idx="625">
                  <c:v>0.94712990936555896</c:v>
                </c:pt>
                <c:pt idx="626">
                  <c:v>0.94708994708994698</c:v>
                </c:pt>
                <c:pt idx="627">
                  <c:v>0.94708994708994698</c:v>
                </c:pt>
                <c:pt idx="628">
                  <c:v>0.94708994708994698</c:v>
                </c:pt>
                <c:pt idx="629">
                  <c:v>0.94704992435703494</c:v>
                </c:pt>
                <c:pt idx="630">
                  <c:v>0.94704992435703494</c:v>
                </c:pt>
                <c:pt idx="631">
                  <c:v>0.94700984102952301</c:v>
                </c:pt>
                <c:pt idx="632">
                  <c:v>0.94700984102952301</c:v>
                </c:pt>
                <c:pt idx="633">
                  <c:v>0.94696969696969702</c:v>
                </c:pt>
                <c:pt idx="634">
                  <c:v>0.94621212121212095</c:v>
                </c:pt>
                <c:pt idx="635">
                  <c:v>0.94617134192570096</c:v>
                </c:pt>
                <c:pt idx="636">
                  <c:v>0.94613050075872496</c:v>
                </c:pt>
                <c:pt idx="637">
                  <c:v>0.94613050075872496</c:v>
                </c:pt>
                <c:pt idx="638">
                  <c:v>0.94608959757023503</c:v>
                </c:pt>
                <c:pt idx="639">
                  <c:v>0.94604863221884505</c:v>
                </c:pt>
                <c:pt idx="640">
                  <c:v>0.94600760456273802</c:v>
                </c:pt>
                <c:pt idx="641">
                  <c:v>0.94600760456273802</c:v>
                </c:pt>
                <c:pt idx="642">
                  <c:v>0.94600760456273802</c:v>
                </c:pt>
                <c:pt idx="643">
                  <c:v>0.94524714828897305</c:v>
                </c:pt>
                <c:pt idx="644">
                  <c:v>0.94524714828897305</c:v>
                </c:pt>
                <c:pt idx="645">
                  <c:v>0.94520547945205502</c:v>
                </c:pt>
                <c:pt idx="646">
                  <c:v>0.94520547945205502</c:v>
                </c:pt>
                <c:pt idx="647">
                  <c:v>0.94520547945205502</c:v>
                </c:pt>
                <c:pt idx="648">
                  <c:v>0.94516374714394502</c:v>
                </c:pt>
                <c:pt idx="649">
                  <c:v>0.94516374714394502</c:v>
                </c:pt>
                <c:pt idx="650">
                  <c:v>0.94516374714394502</c:v>
                </c:pt>
                <c:pt idx="651">
                  <c:v>0.94516374714394502</c:v>
                </c:pt>
                <c:pt idx="652">
                  <c:v>0.94516374714394502</c:v>
                </c:pt>
                <c:pt idx="653">
                  <c:v>0.94440213252094396</c:v>
                </c:pt>
                <c:pt idx="654">
                  <c:v>0.94440213252094396</c:v>
                </c:pt>
                <c:pt idx="655">
                  <c:v>0.94435975609756095</c:v>
                </c:pt>
                <c:pt idx="656">
                  <c:v>0.94435975609756095</c:v>
                </c:pt>
                <c:pt idx="657">
                  <c:v>0.94435975609756095</c:v>
                </c:pt>
                <c:pt idx="658">
                  <c:v>0.94435975609756095</c:v>
                </c:pt>
                <c:pt idx="659">
                  <c:v>0.94431731502669702</c:v>
                </c:pt>
                <c:pt idx="660">
                  <c:v>0.94431731502669702</c:v>
                </c:pt>
                <c:pt idx="661">
                  <c:v>0.94427480916030504</c:v>
                </c:pt>
                <c:pt idx="662">
                  <c:v>0.94423223834988501</c:v>
                </c:pt>
                <c:pt idx="663">
                  <c:v>0.94423223834988501</c:v>
                </c:pt>
                <c:pt idx="664">
                  <c:v>0.94491201224177501</c:v>
                </c:pt>
                <c:pt idx="665">
                  <c:v>0.94491201224177501</c:v>
                </c:pt>
                <c:pt idx="666">
                  <c:v>0.94486983154670801</c:v>
                </c:pt>
                <c:pt idx="667">
                  <c:v>0.94486983154670801</c:v>
                </c:pt>
                <c:pt idx="668">
                  <c:v>0.944827586206897</c:v>
                </c:pt>
                <c:pt idx="669">
                  <c:v>0.944827586206897</c:v>
                </c:pt>
                <c:pt idx="670">
                  <c:v>0.944827586206897</c:v>
                </c:pt>
                <c:pt idx="671">
                  <c:v>0.944827586206897</c:v>
                </c:pt>
                <c:pt idx="672">
                  <c:v>0.94478527607361995</c:v>
                </c:pt>
                <c:pt idx="673">
                  <c:v>0.94478527607361995</c:v>
                </c:pt>
                <c:pt idx="674">
                  <c:v>0.94478527607361995</c:v>
                </c:pt>
                <c:pt idx="675">
                  <c:v>0.94478527607361995</c:v>
                </c:pt>
                <c:pt idx="676">
                  <c:v>0.94478527607361995</c:v>
                </c:pt>
                <c:pt idx="677">
                  <c:v>0.94478527607361995</c:v>
                </c:pt>
                <c:pt idx="678">
                  <c:v>0.94478527607361995</c:v>
                </c:pt>
                <c:pt idx="679">
                  <c:v>0.94478527607361995</c:v>
                </c:pt>
                <c:pt idx="680">
                  <c:v>0.94478527607361995</c:v>
                </c:pt>
                <c:pt idx="681">
                  <c:v>0.94478527607361995</c:v>
                </c:pt>
                <c:pt idx="682">
                  <c:v>0.94478527607361995</c:v>
                </c:pt>
                <c:pt idx="683">
                  <c:v>0.94478527607361995</c:v>
                </c:pt>
                <c:pt idx="684">
                  <c:v>0.94478527607361995</c:v>
                </c:pt>
                <c:pt idx="685">
                  <c:v>0.94478527607361995</c:v>
                </c:pt>
                <c:pt idx="686">
                  <c:v>0.94478527607361995</c:v>
                </c:pt>
                <c:pt idx="687">
                  <c:v>0.94546850998463905</c:v>
                </c:pt>
                <c:pt idx="688">
                  <c:v>0.94546850998463905</c:v>
                </c:pt>
                <c:pt idx="689">
                  <c:v>0.94546850998463905</c:v>
                </c:pt>
                <c:pt idx="690">
                  <c:v>0.94546850998463905</c:v>
                </c:pt>
                <c:pt idx="691">
                  <c:v>0.945426594926979</c:v>
                </c:pt>
                <c:pt idx="692">
                  <c:v>0.945426594926979</c:v>
                </c:pt>
                <c:pt idx="693">
                  <c:v>0.945426594926979</c:v>
                </c:pt>
                <c:pt idx="694">
                  <c:v>0.94538461538461604</c:v>
                </c:pt>
                <c:pt idx="695">
                  <c:v>0.94538461538461604</c:v>
                </c:pt>
                <c:pt idx="696">
                  <c:v>0.94538461538461604</c:v>
                </c:pt>
                <c:pt idx="697">
                  <c:v>0.946112394149346</c:v>
                </c:pt>
                <c:pt idx="698">
                  <c:v>0.946112394149346</c:v>
                </c:pt>
                <c:pt idx="699">
                  <c:v>0.946112394149346</c:v>
                </c:pt>
                <c:pt idx="700">
                  <c:v>0.946112394149346</c:v>
                </c:pt>
                <c:pt idx="701">
                  <c:v>0.946112394149346</c:v>
                </c:pt>
                <c:pt idx="702">
                  <c:v>0.946112394149346</c:v>
                </c:pt>
                <c:pt idx="703">
                  <c:v>0.946112394149346</c:v>
                </c:pt>
                <c:pt idx="704">
                  <c:v>0.94607087827426795</c:v>
                </c:pt>
                <c:pt idx="705">
                  <c:v>0.94607087827426795</c:v>
                </c:pt>
                <c:pt idx="706">
                  <c:v>0.94607087827426795</c:v>
                </c:pt>
                <c:pt idx="707">
                  <c:v>0.94607087827426795</c:v>
                </c:pt>
                <c:pt idx="708">
                  <c:v>0.94607087827426795</c:v>
                </c:pt>
                <c:pt idx="709">
                  <c:v>0.94607087827426795</c:v>
                </c:pt>
                <c:pt idx="710">
                  <c:v>0.94607087827426795</c:v>
                </c:pt>
                <c:pt idx="711">
                  <c:v>0.94602929838087901</c:v>
                </c:pt>
                <c:pt idx="712">
                  <c:v>0.94602929838087901</c:v>
                </c:pt>
                <c:pt idx="713">
                  <c:v>0.94598765432098797</c:v>
                </c:pt>
                <c:pt idx="714">
                  <c:v>0.94598765432098797</c:v>
                </c:pt>
                <c:pt idx="715">
                  <c:v>0.94594594594594605</c:v>
                </c:pt>
                <c:pt idx="716">
                  <c:v>0.94594594594594605</c:v>
                </c:pt>
                <c:pt idx="717">
                  <c:v>0.94594594594594605</c:v>
                </c:pt>
                <c:pt idx="718">
                  <c:v>0.94590417310664598</c:v>
                </c:pt>
                <c:pt idx="719">
                  <c:v>0.94586233565351896</c:v>
                </c:pt>
                <c:pt idx="720">
                  <c:v>0.94586233565351896</c:v>
                </c:pt>
                <c:pt idx="721">
                  <c:v>0.94582043343653299</c:v>
                </c:pt>
                <c:pt idx="722">
                  <c:v>0.94577846630519002</c:v>
                </c:pt>
                <c:pt idx="723">
                  <c:v>0.94577846630519002</c:v>
                </c:pt>
                <c:pt idx="724">
                  <c:v>0.94573643410852704</c:v>
                </c:pt>
                <c:pt idx="725">
                  <c:v>0.94573643410852704</c:v>
                </c:pt>
                <c:pt idx="726">
                  <c:v>0.94569433669511305</c:v>
                </c:pt>
                <c:pt idx="727">
                  <c:v>0.94569433669511305</c:v>
                </c:pt>
                <c:pt idx="728">
                  <c:v>0.94565217391304401</c:v>
                </c:pt>
                <c:pt idx="729">
                  <c:v>0.94565217391304401</c:v>
                </c:pt>
                <c:pt idx="730">
                  <c:v>0.94560994560994605</c:v>
                </c:pt>
                <c:pt idx="731">
                  <c:v>0.94560994560994605</c:v>
                </c:pt>
                <c:pt idx="732">
                  <c:v>0.94556765163296996</c:v>
                </c:pt>
                <c:pt idx="733">
                  <c:v>0.94556765163296996</c:v>
                </c:pt>
                <c:pt idx="734">
                  <c:v>0.94556765163296996</c:v>
                </c:pt>
                <c:pt idx="735">
                  <c:v>0.94552529182879397</c:v>
                </c:pt>
                <c:pt idx="736">
                  <c:v>0.94548286604361398</c:v>
                </c:pt>
                <c:pt idx="737">
                  <c:v>0.94544037412314896</c:v>
                </c:pt>
                <c:pt idx="738">
                  <c:v>0.94470404984423695</c:v>
                </c:pt>
                <c:pt idx="739">
                  <c:v>0.94466095089633595</c:v>
                </c:pt>
                <c:pt idx="740">
                  <c:v>0.94461778471138902</c:v>
                </c:pt>
                <c:pt idx="741">
                  <c:v>0.94457455113192801</c:v>
                </c:pt>
                <c:pt idx="742">
                  <c:v>0.94457455113192801</c:v>
                </c:pt>
                <c:pt idx="743">
                  <c:v>0.94453125000000004</c:v>
                </c:pt>
                <c:pt idx="744">
                  <c:v>0.94448788115715399</c:v>
                </c:pt>
                <c:pt idx="745">
                  <c:v>0.94444444444444398</c:v>
                </c:pt>
                <c:pt idx="746">
                  <c:v>0.944400939702428</c:v>
                </c:pt>
                <c:pt idx="747">
                  <c:v>0.94435736677116</c:v>
                </c:pt>
                <c:pt idx="748">
                  <c:v>0.94357366771159901</c:v>
                </c:pt>
                <c:pt idx="749">
                  <c:v>0.94352941176470595</c:v>
                </c:pt>
                <c:pt idx="750">
                  <c:v>0.94348508634222905</c:v>
                </c:pt>
                <c:pt idx="751">
                  <c:v>0.94344069128043995</c:v>
                </c:pt>
                <c:pt idx="752">
                  <c:v>0.94344069128043995</c:v>
                </c:pt>
                <c:pt idx="753">
                  <c:v>0.94344069128043995</c:v>
                </c:pt>
                <c:pt idx="754">
                  <c:v>0.94339622641509402</c:v>
                </c:pt>
                <c:pt idx="755">
                  <c:v>0.94335169158143195</c:v>
                </c:pt>
                <c:pt idx="756">
                  <c:v>0.94335169158143195</c:v>
                </c:pt>
                <c:pt idx="757">
                  <c:v>0.94330708661417295</c:v>
                </c:pt>
                <c:pt idx="758">
                  <c:v>0.94330708661417295</c:v>
                </c:pt>
                <c:pt idx="759">
                  <c:v>0.94251968503937</c:v>
                </c:pt>
                <c:pt idx="760">
                  <c:v>0.94247438928289995</c:v>
                </c:pt>
                <c:pt idx="761">
                  <c:v>0.94247438928289995</c:v>
                </c:pt>
                <c:pt idx="762">
                  <c:v>0.94247438928289995</c:v>
                </c:pt>
                <c:pt idx="763">
                  <c:v>0.94242902208201895</c:v>
                </c:pt>
                <c:pt idx="764">
                  <c:v>0.94242902208201895</c:v>
                </c:pt>
                <c:pt idx="765">
                  <c:v>0.942383583267561</c:v>
                </c:pt>
                <c:pt idx="766">
                  <c:v>0.94233807266982605</c:v>
                </c:pt>
                <c:pt idx="767">
                  <c:v>0.94233807266982605</c:v>
                </c:pt>
                <c:pt idx="768">
                  <c:v>0.94229249011857696</c:v>
                </c:pt>
                <c:pt idx="769">
                  <c:v>0.942246835443038</c:v>
                </c:pt>
                <c:pt idx="770">
                  <c:v>0.942246835443038</c:v>
                </c:pt>
                <c:pt idx="771">
                  <c:v>0.942246835443038</c:v>
                </c:pt>
                <c:pt idx="772">
                  <c:v>0.94220110847189198</c:v>
                </c:pt>
                <c:pt idx="773">
                  <c:v>0.94220110847189198</c:v>
                </c:pt>
                <c:pt idx="774">
                  <c:v>0.94215530903328104</c:v>
                </c:pt>
                <c:pt idx="775">
                  <c:v>0.94215530903328104</c:v>
                </c:pt>
                <c:pt idx="776">
                  <c:v>0.94215530903328104</c:v>
                </c:pt>
                <c:pt idx="777">
                  <c:v>0.94210943695479799</c:v>
                </c:pt>
                <c:pt idx="778">
                  <c:v>0.94210943695479799</c:v>
                </c:pt>
                <c:pt idx="779">
                  <c:v>0.94210943695479799</c:v>
                </c:pt>
                <c:pt idx="780">
                  <c:v>0.94210943695479799</c:v>
                </c:pt>
                <c:pt idx="781">
                  <c:v>0.94210943695479799</c:v>
                </c:pt>
                <c:pt idx="782">
                  <c:v>0.94210943695479799</c:v>
                </c:pt>
                <c:pt idx="783">
                  <c:v>0.94215530903328104</c:v>
                </c:pt>
                <c:pt idx="784">
                  <c:v>0.94215530903328104</c:v>
                </c:pt>
                <c:pt idx="785">
                  <c:v>0.94215530903328104</c:v>
                </c:pt>
                <c:pt idx="786">
                  <c:v>0.94215530903328104</c:v>
                </c:pt>
                <c:pt idx="787">
                  <c:v>0.94215530903328104</c:v>
                </c:pt>
                <c:pt idx="788">
                  <c:v>0.94215530903328104</c:v>
                </c:pt>
                <c:pt idx="789">
                  <c:v>0.94215530903328104</c:v>
                </c:pt>
                <c:pt idx="790">
                  <c:v>0.94215530903328104</c:v>
                </c:pt>
                <c:pt idx="791">
                  <c:v>0.94210943695479799</c:v>
                </c:pt>
                <c:pt idx="792">
                  <c:v>0.94210943695479799</c:v>
                </c:pt>
                <c:pt idx="793">
                  <c:v>0.94210943695479799</c:v>
                </c:pt>
                <c:pt idx="794">
                  <c:v>0.94285714285714295</c:v>
                </c:pt>
                <c:pt idx="795">
                  <c:v>0.94281175536139805</c:v>
                </c:pt>
                <c:pt idx="796">
                  <c:v>0.94281175536139805</c:v>
                </c:pt>
                <c:pt idx="797">
                  <c:v>0.94281175536139805</c:v>
                </c:pt>
                <c:pt idx="798">
                  <c:v>0.94281175536139805</c:v>
                </c:pt>
                <c:pt idx="799">
                  <c:v>0.94281175536139805</c:v>
                </c:pt>
                <c:pt idx="800">
                  <c:v>0.94281175536139805</c:v>
                </c:pt>
                <c:pt idx="801">
                  <c:v>0.94276629570747195</c:v>
                </c:pt>
                <c:pt idx="802">
                  <c:v>0.94276629570747195</c:v>
                </c:pt>
                <c:pt idx="803">
                  <c:v>0.94276629570747195</c:v>
                </c:pt>
                <c:pt idx="804">
                  <c:v>0.94276629570747195</c:v>
                </c:pt>
                <c:pt idx="805">
                  <c:v>0.94351630867143998</c:v>
                </c:pt>
                <c:pt idx="806">
                  <c:v>0.94351630867143998</c:v>
                </c:pt>
                <c:pt idx="807">
                  <c:v>0.94351630867143998</c:v>
                </c:pt>
                <c:pt idx="808">
                  <c:v>0.94351630867143998</c:v>
                </c:pt>
                <c:pt idx="809">
                  <c:v>0.94351630867143998</c:v>
                </c:pt>
                <c:pt idx="810">
                  <c:v>0.94351630867143998</c:v>
                </c:pt>
                <c:pt idx="811">
                  <c:v>0.94351630867143998</c:v>
                </c:pt>
                <c:pt idx="812">
                  <c:v>0.94351630867143998</c:v>
                </c:pt>
                <c:pt idx="813">
                  <c:v>0.94351630867143998</c:v>
                </c:pt>
                <c:pt idx="814">
                  <c:v>0.94351630867143998</c:v>
                </c:pt>
                <c:pt idx="815">
                  <c:v>0.94351630867143998</c:v>
                </c:pt>
                <c:pt idx="816">
                  <c:v>0.94351630867143998</c:v>
                </c:pt>
                <c:pt idx="817">
                  <c:v>0.94351630867143998</c:v>
                </c:pt>
                <c:pt idx="818">
                  <c:v>0.94351630867143998</c:v>
                </c:pt>
                <c:pt idx="819">
                  <c:v>0.94347133757961799</c:v>
                </c:pt>
                <c:pt idx="820">
                  <c:v>0.94347133757961799</c:v>
                </c:pt>
                <c:pt idx="821">
                  <c:v>0.94347133757961799</c:v>
                </c:pt>
                <c:pt idx="822">
                  <c:v>0.94342629482071705</c:v>
                </c:pt>
                <c:pt idx="823">
                  <c:v>0.94342629482071705</c:v>
                </c:pt>
                <c:pt idx="824">
                  <c:v>0.94342629482071705</c:v>
                </c:pt>
                <c:pt idx="825">
                  <c:v>0.94338118022328599</c:v>
                </c:pt>
                <c:pt idx="826">
                  <c:v>0.94338118022328599</c:v>
                </c:pt>
                <c:pt idx="827">
                  <c:v>0.94338118022328599</c:v>
                </c:pt>
                <c:pt idx="828">
                  <c:v>0.94338118022328599</c:v>
                </c:pt>
                <c:pt idx="829">
                  <c:v>0.94333599361532305</c:v>
                </c:pt>
                <c:pt idx="830">
                  <c:v>0.94333599361532305</c:v>
                </c:pt>
                <c:pt idx="831">
                  <c:v>0.94333599361532305</c:v>
                </c:pt>
                <c:pt idx="832">
                  <c:v>0.94333599361532305</c:v>
                </c:pt>
                <c:pt idx="833">
                  <c:v>0.94333599361532305</c:v>
                </c:pt>
                <c:pt idx="834">
                  <c:v>0.94333599361532305</c:v>
                </c:pt>
                <c:pt idx="835">
                  <c:v>0.94333599361532305</c:v>
                </c:pt>
                <c:pt idx="836">
                  <c:v>0.94333599361532305</c:v>
                </c:pt>
                <c:pt idx="837">
                  <c:v>0.94333599361532305</c:v>
                </c:pt>
                <c:pt idx="838">
                  <c:v>0.94333599361532305</c:v>
                </c:pt>
                <c:pt idx="839">
                  <c:v>0.94333599361532305</c:v>
                </c:pt>
                <c:pt idx="840">
                  <c:v>0.94333599361532305</c:v>
                </c:pt>
                <c:pt idx="841">
                  <c:v>0.94258373205741597</c:v>
                </c:pt>
                <c:pt idx="842">
                  <c:v>0.94258373205741597</c:v>
                </c:pt>
                <c:pt idx="843">
                  <c:v>0.94258373205741597</c:v>
                </c:pt>
                <c:pt idx="844">
                  <c:v>0.94258373205741597</c:v>
                </c:pt>
                <c:pt idx="845">
                  <c:v>0.94258373205741597</c:v>
                </c:pt>
                <c:pt idx="846">
                  <c:v>0.94258373205741597</c:v>
                </c:pt>
                <c:pt idx="847">
                  <c:v>0.94258373205741597</c:v>
                </c:pt>
                <c:pt idx="848">
                  <c:v>0.94253790901835599</c:v>
                </c:pt>
                <c:pt idx="849">
                  <c:v>0.94253790901835599</c:v>
                </c:pt>
                <c:pt idx="850">
                  <c:v>0.94253790901835599</c:v>
                </c:pt>
                <c:pt idx="851">
                  <c:v>0.94253790901835599</c:v>
                </c:pt>
                <c:pt idx="852">
                  <c:v>0.94253790901835599</c:v>
                </c:pt>
                <c:pt idx="853">
                  <c:v>0.94253790901835599</c:v>
                </c:pt>
                <c:pt idx="854">
                  <c:v>0.94253790901835599</c:v>
                </c:pt>
                <c:pt idx="855">
                  <c:v>0.94253790901835599</c:v>
                </c:pt>
                <c:pt idx="856">
                  <c:v>0.94253790901835599</c:v>
                </c:pt>
                <c:pt idx="857">
                  <c:v>0.94253790901835599</c:v>
                </c:pt>
                <c:pt idx="858">
                  <c:v>0.94253790901835599</c:v>
                </c:pt>
                <c:pt idx="859">
                  <c:v>0.94253790901835599</c:v>
                </c:pt>
                <c:pt idx="860">
                  <c:v>0.94253790901835599</c:v>
                </c:pt>
                <c:pt idx="861">
                  <c:v>0.94253790901835599</c:v>
                </c:pt>
                <c:pt idx="862">
                  <c:v>0.94253790901835599</c:v>
                </c:pt>
                <c:pt idx="863">
                  <c:v>0.94253790901835599</c:v>
                </c:pt>
                <c:pt idx="864">
                  <c:v>0.94253790901835599</c:v>
                </c:pt>
                <c:pt idx="865">
                  <c:v>0.94253790901835599</c:v>
                </c:pt>
                <c:pt idx="866">
                  <c:v>0.94253790901835599</c:v>
                </c:pt>
                <c:pt idx="867">
                  <c:v>0.94253790901835599</c:v>
                </c:pt>
                <c:pt idx="868">
                  <c:v>0.94253790901835599</c:v>
                </c:pt>
                <c:pt idx="869">
                  <c:v>0.94249201277955297</c:v>
                </c:pt>
                <c:pt idx="870">
                  <c:v>0.94249201277955297</c:v>
                </c:pt>
                <c:pt idx="871">
                  <c:v>0.94249201277955297</c:v>
                </c:pt>
                <c:pt idx="872">
                  <c:v>0.94244604316546798</c:v>
                </c:pt>
                <c:pt idx="873">
                  <c:v>0.94244604316546798</c:v>
                </c:pt>
                <c:pt idx="874">
                  <c:v>0.941693290734824</c:v>
                </c:pt>
                <c:pt idx="875">
                  <c:v>0.941693290734824</c:v>
                </c:pt>
                <c:pt idx="876">
                  <c:v>0.94164668265387697</c:v>
                </c:pt>
                <c:pt idx="877">
                  <c:v>0.94164668265387697</c:v>
                </c:pt>
                <c:pt idx="878">
                  <c:v>0.94164668265387697</c:v>
                </c:pt>
                <c:pt idx="879">
                  <c:v>0.94159999999999999</c:v>
                </c:pt>
                <c:pt idx="880">
                  <c:v>0.94159999999999999</c:v>
                </c:pt>
                <c:pt idx="881">
                  <c:v>0.94159999999999999</c:v>
                </c:pt>
                <c:pt idx="882">
                  <c:v>0.94159999999999999</c:v>
                </c:pt>
                <c:pt idx="883">
                  <c:v>0.94159999999999999</c:v>
                </c:pt>
                <c:pt idx="884">
                  <c:v>0.94159999999999999</c:v>
                </c:pt>
                <c:pt idx="885">
                  <c:v>0.94159999999999999</c:v>
                </c:pt>
                <c:pt idx="886">
                  <c:v>0.94159999999999999</c:v>
                </c:pt>
                <c:pt idx="887">
                  <c:v>0.94084732214228595</c:v>
                </c:pt>
                <c:pt idx="888">
                  <c:v>0.94089456869009602</c:v>
                </c:pt>
                <c:pt idx="889">
                  <c:v>0.94089456869009602</c:v>
                </c:pt>
                <c:pt idx="890">
                  <c:v>0.94089456869009602</c:v>
                </c:pt>
                <c:pt idx="891">
                  <c:v>0.94089456869009602</c:v>
                </c:pt>
                <c:pt idx="892">
                  <c:v>0.94089456869009602</c:v>
                </c:pt>
                <c:pt idx="893">
                  <c:v>0.94089456869009602</c:v>
                </c:pt>
                <c:pt idx="894">
                  <c:v>0.94089456869009602</c:v>
                </c:pt>
                <c:pt idx="895">
                  <c:v>0.94089456869009602</c:v>
                </c:pt>
                <c:pt idx="896">
                  <c:v>0.94089456869009602</c:v>
                </c:pt>
                <c:pt idx="897">
                  <c:v>0.94089456869009602</c:v>
                </c:pt>
                <c:pt idx="898">
                  <c:v>0.94084732214228595</c:v>
                </c:pt>
                <c:pt idx="899">
                  <c:v>0.94084732214228595</c:v>
                </c:pt>
                <c:pt idx="900">
                  <c:v>0.94084732214228595</c:v>
                </c:pt>
                <c:pt idx="901">
                  <c:v>0.94084732214228595</c:v>
                </c:pt>
                <c:pt idx="902">
                  <c:v>0.94084732214228595</c:v>
                </c:pt>
                <c:pt idx="903">
                  <c:v>0.94084732214228595</c:v>
                </c:pt>
                <c:pt idx="904">
                  <c:v>0.94079999999999997</c:v>
                </c:pt>
                <c:pt idx="905">
                  <c:v>0.94079999999999997</c:v>
                </c:pt>
                <c:pt idx="906">
                  <c:v>0.94079999999999997</c:v>
                </c:pt>
                <c:pt idx="907">
                  <c:v>0.94079999999999997</c:v>
                </c:pt>
                <c:pt idx="908">
                  <c:v>0.94079999999999997</c:v>
                </c:pt>
                <c:pt idx="909">
                  <c:v>0.94079999999999997</c:v>
                </c:pt>
                <c:pt idx="910">
                  <c:v>0.94079999999999997</c:v>
                </c:pt>
                <c:pt idx="911">
                  <c:v>0.94079999999999997</c:v>
                </c:pt>
                <c:pt idx="912">
                  <c:v>0.94079999999999997</c:v>
                </c:pt>
                <c:pt idx="913">
                  <c:v>0.94084732214228595</c:v>
                </c:pt>
                <c:pt idx="914">
                  <c:v>0.94084732214228595</c:v>
                </c:pt>
                <c:pt idx="915">
                  <c:v>0.94084732214228595</c:v>
                </c:pt>
                <c:pt idx="916">
                  <c:v>0.94084732214228595</c:v>
                </c:pt>
                <c:pt idx="917">
                  <c:v>0.94084732214228595</c:v>
                </c:pt>
                <c:pt idx="918">
                  <c:v>0.94089456869009602</c:v>
                </c:pt>
                <c:pt idx="919">
                  <c:v>0.94089456869009602</c:v>
                </c:pt>
                <c:pt idx="920">
                  <c:v>0.94089456869009602</c:v>
                </c:pt>
                <c:pt idx="921">
                  <c:v>0.94089456869009602</c:v>
                </c:pt>
                <c:pt idx="922">
                  <c:v>0.94089456869009602</c:v>
                </c:pt>
                <c:pt idx="923">
                  <c:v>0.94089456869009602</c:v>
                </c:pt>
                <c:pt idx="924">
                  <c:v>0.94164668265387697</c:v>
                </c:pt>
                <c:pt idx="925">
                  <c:v>0.94164668265387697</c:v>
                </c:pt>
                <c:pt idx="926">
                  <c:v>0.94164668265387697</c:v>
                </c:pt>
                <c:pt idx="927">
                  <c:v>0.94164668265387697</c:v>
                </c:pt>
                <c:pt idx="928">
                  <c:v>0.94159999999999999</c:v>
                </c:pt>
                <c:pt idx="929">
                  <c:v>0.94159999999999999</c:v>
                </c:pt>
                <c:pt idx="930">
                  <c:v>0.94159999999999999</c:v>
                </c:pt>
                <c:pt idx="931">
                  <c:v>0.94159999999999999</c:v>
                </c:pt>
                <c:pt idx="932">
                  <c:v>0.94159999999999999</c:v>
                </c:pt>
                <c:pt idx="933">
                  <c:v>0.94159999999999999</c:v>
                </c:pt>
                <c:pt idx="934">
                  <c:v>0.94159999999999999</c:v>
                </c:pt>
                <c:pt idx="935">
                  <c:v>0.94159999999999999</c:v>
                </c:pt>
                <c:pt idx="936">
                  <c:v>0.94159999999999999</c:v>
                </c:pt>
                <c:pt idx="937">
                  <c:v>0.94159999999999999</c:v>
                </c:pt>
                <c:pt idx="938">
                  <c:v>0.94159999999999999</c:v>
                </c:pt>
                <c:pt idx="939">
                  <c:v>0.94159999999999999</c:v>
                </c:pt>
                <c:pt idx="940">
                  <c:v>0.94164668265387697</c:v>
                </c:pt>
                <c:pt idx="941">
                  <c:v>0.94164668265387697</c:v>
                </c:pt>
                <c:pt idx="942">
                  <c:v>0.94240000000000002</c:v>
                </c:pt>
                <c:pt idx="943">
                  <c:v>0.94240000000000002</c:v>
                </c:pt>
                <c:pt idx="944">
                  <c:v>0.94244604316546798</c:v>
                </c:pt>
                <c:pt idx="945">
                  <c:v>0.94244604316546798</c:v>
                </c:pt>
                <c:pt idx="946">
                  <c:v>0.94244604316546798</c:v>
                </c:pt>
                <c:pt idx="947">
                  <c:v>0.94244604316546798</c:v>
                </c:pt>
                <c:pt idx="948">
                  <c:v>0.941693290734824</c:v>
                </c:pt>
                <c:pt idx="949">
                  <c:v>0.941693290734824</c:v>
                </c:pt>
                <c:pt idx="950">
                  <c:v>0.941693290734824</c:v>
                </c:pt>
                <c:pt idx="951">
                  <c:v>0.941693290734824</c:v>
                </c:pt>
                <c:pt idx="952">
                  <c:v>0.941693290734824</c:v>
                </c:pt>
                <c:pt idx="953">
                  <c:v>0.941693290734824</c:v>
                </c:pt>
                <c:pt idx="954">
                  <c:v>0.941693290734824</c:v>
                </c:pt>
                <c:pt idx="955">
                  <c:v>0.941693290734824</c:v>
                </c:pt>
                <c:pt idx="956">
                  <c:v>0.94164668265387697</c:v>
                </c:pt>
                <c:pt idx="957">
                  <c:v>0.94164668265387697</c:v>
                </c:pt>
                <c:pt idx="958">
                  <c:v>0.94164668265387697</c:v>
                </c:pt>
                <c:pt idx="959">
                  <c:v>0.94164668265387697</c:v>
                </c:pt>
                <c:pt idx="960">
                  <c:v>0.94164668265387697</c:v>
                </c:pt>
                <c:pt idx="961">
                  <c:v>0.94164668265387697</c:v>
                </c:pt>
                <c:pt idx="962">
                  <c:v>0.94164668265387697</c:v>
                </c:pt>
                <c:pt idx="963">
                  <c:v>0.94235388310648505</c:v>
                </c:pt>
                <c:pt idx="964">
                  <c:v>0.94235388310648505</c:v>
                </c:pt>
                <c:pt idx="965">
                  <c:v>0.94235388310648505</c:v>
                </c:pt>
                <c:pt idx="966">
                  <c:v>0.94235388310648505</c:v>
                </c:pt>
                <c:pt idx="967">
                  <c:v>0.94235388310648505</c:v>
                </c:pt>
                <c:pt idx="968">
                  <c:v>0.94235388310648505</c:v>
                </c:pt>
                <c:pt idx="969">
                  <c:v>0.94230769230769196</c:v>
                </c:pt>
                <c:pt idx="970">
                  <c:v>0.94230769230769196</c:v>
                </c:pt>
                <c:pt idx="971">
                  <c:v>0.94230769230769196</c:v>
                </c:pt>
                <c:pt idx="972">
                  <c:v>0.94230769230769196</c:v>
                </c:pt>
                <c:pt idx="973">
                  <c:v>0.94230769230769196</c:v>
                </c:pt>
                <c:pt idx="974">
                  <c:v>0.94226142742582197</c:v>
                </c:pt>
                <c:pt idx="975">
                  <c:v>0.94226142742582197</c:v>
                </c:pt>
                <c:pt idx="976">
                  <c:v>0.94226142742582197</c:v>
                </c:pt>
                <c:pt idx="977">
                  <c:v>0.94145950280673596</c:v>
                </c:pt>
                <c:pt idx="978">
                  <c:v>0.94145950280673596</c:v>
                </c:pt>
                <c:pt idx="979">
                  <c:v>0.94141252006420495</c:v>
                </c:pt>
                <c:pt idx="980">
                  <c:v>0.94141252006420495</c:v>
                </c:pt>
                <c:pt idx="981">
                  <c:v>0.94136546184739001</c:v>
                </c:pt>
                <c:pt idx="982">
                  <c:v>0.94131832797427595</c:v>
                </c:pt>
                <c:pt idx="983">
                  <c:v>0.94131832797427595</c:v>
                </c:pt>
                <c:pt idx="984">
                  <c:v>0.94127111826226895</c:v>
                </c:pt>
                <c:pt idx="985">
                  <c:v>0.94127111826226895</c:v>
                </c:pt>
                <c:pt idx="986">
                  <c:v>0.94051446945337602</c:v>
                </c:pt>
                <c:pt idx="987">
                  <c:v>0.94051446945337602</c:v>
                </c:pt>
                <c:pt idx="988">
                  <c:v>0.94046661303298495</c:v>
                </c:pt>
                <c:pt idx="989">
                  <c:v>0.94046661303298495</c:v>
                </c:pt>
                <c:pt idx="990">
                  <c:v>0.94046661303298495</c:v>
                </c:pt>
                <c:pt idx="991">
                  <c:v>0.94046661303298495</c:v>
                </c:pt>
                <c:pt idx="992">
                  <c:v>0.94046661303298495</c:v>
                </c:pt>
                <c:pt idx="993">
                  <c:v>0.93971061093247599</c:v>
                </c:pt>
                <c:pt idx="994">
                  <c:v>0.93966210780370096</c:v>
                </c:pt>
                <c:pt idx="995">
                  <c:v>0.93966210780370096</c:v>
                </c:pt>
                <c:pt idx="996">
                  <c:v>0.93966210780370096</c:v>
                </c:pt>
                <c:pt idx="997">
                  <c:v>0.93966210780370096</c:v>
                </c:pt>
                <c:pt idx="998">
                  <c:v>0.93966210780370096</c:v>
                </c:pt>
                <c:pt idx="999">
                  <c:v>0.93961352657004804</c:v>
                </c:pt>
                <c:pt idx="1000">
                  <c:v>0.93961352657004804</c:v>
                </c:pt>
                <c:pt idx="1001">
                  <c:v>0.93961352657004804</c:v>
                </c:pt>
                <c:pt idx="1002">
                  <c:v>0.93956486704270703</c:v>
                </c:pt>
                <c:pt idx="1003">
                  <c:v>0.93880837359098201</c:v>
                </c:pt>
                <c:pt idx="1004">
                  <c:v>0.93880837359098201</c:v>
                </c:pt>
                <c:pt idx="1005">
                  <c:v>0.93875906526994402</c:v>
                </c:pt>
                <c:pt idx="1006">
                  <c:v>0.93875906526994402</c:v>
                </c:pt>
                <c:pt idx="1007">
                  <c:v>0.93870967741935496</c:v>
                </c:pt>
                <c:pt idx="1008">
                  <c:v>0.93870967741935496</c:v>
                </c:pt>
                <c:pt idx="1009">
                  <c:v>0.93866020984665</c:v>
                </c:pt>
                <c:pt idx="1010">
                  <c:v>0.93866020984665</c:v>
                </c:pt>
                <c:pt idx="1011">
                  <c:v>0.93866020984665</c:v>
                </c:pt>
                <c:pt idx="1012">
                  <c:v>0.93866020984665</c:v>
                </c:pt>
                <c:pt idx="1013">
                  <c:v>0.93861066235864299</c:v>
                </c:pt>
                <c:pt idx="1014">
                  <c:v>0.93785310734463301</c:v>
                </c:pt>
                <c:pt idx="1015">
                  <c:v>0.93785310734463301</c:v>
                </c:pt>
                <c:pt idx="1016">
                  <c:v>0.93785310734463301</c:v>
                </c:pt>
                <c:pt idx="1017">
                  <c:v>0.93790322580645202</c:v>
                </c:pt>
                <c:pt idx="1018">
                  <c:v>0.93790322580645202</c:v>
                </c:pt>
                <c:pt idx="1019">
                  <c:v>0.93790322580645202</c:v>
                </c:pt>
                <c:pt idx="1020">
                  <c:v>0.93790322580645202</c:v>
                </c:pt>
                <c:pt idx="1021">
                  <c:v>0.93790322580645202</c:v>
                </c:pt>
                <c:pt idx="1022">
                  <c:v>0.93795326349718</c:v>
                </c:pt>
                <c:pt idx="1023">
                  <c:v>0.93795326349718</c:v>
                </c:pt>
                <c:pt idx="1024">
                  <c:v>0.93795326349718</c:v>
                </c:pt>
                <c:pt idx="1025">
                  <c:v>0.93795326349718</c:v>
                </c:pt>
                <c:pt idx="1026">
                  <c:v>0.93795326349718</c:v>
                </c:pt>
                <c:pt idx="1027">
                  <c:v>0.93795326349718</c:v>
                </c:pt>
                <c:pt idx="1028">
                  <c:v>0.93795326349718</c:v>
                </c:pt>
                <c:pt idx="1029">
                  <c:v>0.93800322061191599</c:v>
                </c:pt>
                <c:pt idx="1030">
                  <c:v>0.93800322061191599</c:v>
                </c:pt>
                <c:pt idx="1031">
                  <c:v>0.93800322061191599</c:v>
                </c:pt>
                <c:pt idx="1032">
                  <c:v>0.93800322061191599</c:v>
                </c:pt>
                <c:pt idx="1033">
                  <c:v>0.93800322061191599</c:v>
                </c:pt>
                <c:pt idx="1034">
                  <c:v>0.93800322061191599</c:v>
                </c:pt>
                <c:pt idx="1035">
                  <c:v>0.93800322061191599</c:v>
                </c:pt>
                <c:pt idx="1036">
                  <c:v>0.93800322061191599</c:v>
                </c:pt>
                <c:pt idx="1037">
                  <c:v>0.93800322061191599</c:v>
                </c:pt>
                <c:pt idx="1038">
                  <c:v>0.93805309734513298</c:v>
                </c:pt>
                <c:pt idx="1039">
                  <c:v>0.93805309734513298</c:v>
                </c:pt>
                <c:pt idx="1040">
                  <c:v>0.93805309734513298</c:v>
                </c:pt>
                <c:pt idx="1041">
                  <c:v>0.93805309734513298</c:v>
                </c:pt>
                <c:pt idx="1042">
                  <c:v>0.93810289389067503</c:v>
                </c:pt>
                <c:pt idx="1043">
                  <c:v>0.93810289389067503</c:v>
                </c:pt>
                <c:pt idx="1044">
                  <c:v>0.93815261044176701</c:v>
                </c:pt>
                <c:pt idx="1045">
                  <c:v>0.93820224719101097</c:v>
                </c:pt>
                <c:pt idx="1046">
                  <c:v>0.93820224719101097</c:v>
                </c:pt>
                <c:pt idx="1047">
                  <c:v>0.93825180433039301</c:v>
                </c:pt>
                <c:pt idx="1048">
                  <c:v>0.93830128205128205</c:v>
                </c:pt>
                <c:pt idx="1049">
                  <c:v>0.93830128205128205</c:v>
                </c:pt>
                <c:pt idx="1050">
                  <c:v>0.93835068054443604</c:v>
                </c:pt>
                <c:pt idx="1051">
                  <c:v>0.93840000000000001</c:v>
                </c:pt>
                <c:pt idx="1052">
                  <c:v>0.93840000000000001</c:v>
                </c:pt>
                <c:pt idx="1053">
                  <c:v>0.93764988009592298</c:v>
                </c:pt>
                <c:pt idx="1054">
                  <c:v>0.93769968051118202</c:v>
                </c:pt>
                <c:pt idx="1055">
                  <c:v>0.93769968051118202</c:v>
                </c:pt>
                <c:pt idx="1056">
                  <c:v>0.93774940143655205</c:v>
                </c:pt>
                <c:pt idx="1057">
                  <c:v>0.93774940143655205</c:v>
                </c:pt>
                <c:pt idx="1058">
                  <c:v>0.93779904306220097</c:v>
                </c:pt>
                <c:pt idx="1059">
                  <c:v>0.93779904306220097</c:v>
                </c:pt>
                <c:pt idx="1060">
                  <c:v>0.93784860557768901</c:v>
                </c:pt>
                <c:pt idx="1061">
                  <c:v>0.93784860557768901</c:v>
                </c:pt>
                <c:pt idx="1062">
                  <c:v>0.93784860557768901</c:v>
                </c:pt>
                <c:pt idx="1063">
                  <c:v>0.93789808917197504</c:v>
                </c:pt>
                <c:pt idx="1064">
                  <c:v>0.93789808917197504</c:v>
                </c:pt>
                <c:pt idx="1065">
                  <c:v>0.93794749403341304</c:v>
                </c:pt>
                <c:pt idx="1066">
                  <c:v>0.93720190779014301</c:v>
                </c:pt>
                <c:pt idx="1067">
                  <c:v>0.93725178713264501</c:v>
                </c:pt>
                <c:pt idx="1068">
                  <c:v>0.93725178713264501</c:v>
                </c:pt>
                <c:pt idx="1069">
                  <c:v>0.93730158730158697</c:v>
                </c:pt>
                <c:pt idx="1070">
                  <c:v>0.93730158730158697</c:v>
                </c:pt>
                <c:pt idx="1071">
                  <c:v>0.93730158730158697</c:v>
                </c:pt>
                <c:pt idx="1072">
                  <c:v>0.93735130848532899</c:v>
                </c:pt>
                <c:pt idx="1073">
                  <c:v>0.93735130848532899</c:v>
                </c:pt>
                <c:pt idx="1074">
                  <c:v>0.937400950871632</c:v>
                </c:pt>
                <c:pt idx="1075">
                  <c:v>0.937400950871632</c:v>
                </c:pt>
                <c:pt idx="1076">
                  <c:v>0.93745051464766405</c:v>
                </c:pt>
                <c:pt idx="1077">
                  <c:v>0.93745051464766405</c:v>
                </c:pt>
                <c:pt idx="1078">
                  <c:v>0.93745051464766405</c:v>
                </c:pt>
                <c:pt idx="1079">
                  <c:v>0.93745051464766405</c:v>
                </c:pt>
                <c:pt idx="1080">
                  <c:v>0.93745051464766405</c:v>
                </c:pt>
                <c:pt idx="1081">
                  <c:v>0.93745051464766405</c:v>
                </c:pt>
                <c:pt idx="1082">
                  <c:v>0.93745051464766405</c:v>
                </c:pt>
                <c:pt idx="1083">
                  <c:v>0.936708860759494</c:v>
                </c:pt>
                <c:pt idx="1084">
                  <c:v>0.936708860759494</c:v>
                </c:pt>
                <c:pt idx="1085">
                  <c:v>0.936708860759494</c:v>
                </c:pt>
                <c:pt idx="1086">
                  <c:v>0.936708860759494</c:v>
                </c:pt>
                <c:pt idx="1087">
                  <c:v>0.936708860759494</c:v>
                </c:pt>
                <c:pt idx="1088">
                  <c:v>0.936658749010293</c:v>
                </c:pt>
                <c:pt idx="1089">
                  <c:v>0.936658749010293</c:v>
                </c:pt>
                <c:pt idx="1090">
                  <c:v>0.936658749010293</c:v>
                </c:pt>
                <c:pt idx="1091">
                  <c:v>0.936658749010293</c:v>
                </c:pt>
                <c:pt idx="1092">
                  <c:v>0.936658749010293</c:v>
                </c:pt>
                <c:pt idx="1093">
                  <c:v>0.936658749010293</c:v>
                </c:pt>
                <c:pt idx="1094">
                  <c:v>0.935917721518987</c:v>
                </c:pt>
                <c:pt idx="1095">
                  <c:v>0.935917721518987</c:v>
                </c:pt>
                <c:pt idx="1096">
                  <c:v>0.935917721518987</c:v>
                </c:pt>
                <c:pt idx="1097">
                  <c:v>0.935917721518987</c:v>
                </c:pt>
                <c:pt idx="1098">
                  <c:v>0.935917721518987</c:v>
                </c:pt>
                <c:pt idx="1099">
                  <c:v>0.935917721518987</c:v>
                </c:pt>
                <c:pt idx="1100">
                  <c:v>0.935917721518987</c:v>
                </c:pt>
                <c:pt idx="1101">
                  <c:v>0.935917721518987</c:v>
                </c:pt>
                <c:pt idx="1102">
                  <c:v>0.93586698337292096</c:v>
                </c:pt>
                <c:pt idx="1103">
                  <c:v>0.93586698337292096</c:v>
                </c:pt>
                <c:pt idx="1104">
                  <c:v>0.93586698337292096</c:v>
                </c:pt>
                <c:pt idx="1105">
                  <c:v>0.93581616481774899</c:v>
                </c:pt>
                <c:pt idx="1106">
                  <c:v>0.93581616481774899</c:v>
                </c:pt>
                <c:pt idx="1107">
                  <c:v>0.93581616481774899</c:v>
                </c:pt>
                <c:pt idx="1108">
                  <c:v>0.935765265662173</c:v>
                </c:pt>
                <c:pt idx="1109">
                  <c:v>0.93571428571428605</c:v>
                </c:pt>
                <c:pt idx="1110">
                  <c:v>0.93566322478157304</c:v>
                </c:pt>
                <c:pt idx="1111">
                  <c:v>0.93566322478157304</c:v>
                </c:pt>
                <c:pt idx="1112">
                  <c:v>0.93561208267090601</c:v>
                </c:pt>
                <c:pt idx="1113">
                  <c:v>0.93556085918854404</c:v>
                </c:pt>
                <c:pt idx="1114">
                  <c:v>0.93556085918854404</c:v>
                </c:pt>
                <c:pt idx="1115">
                  <c:v>0.93550955414012704</c:v>
                </c:pt>
                <c:pt idx="1116">
                  <c:v>0.93550955414012704</c:v>
                </c:pt>
                <c:pt idx="1117">
                  <c:v>0.93550955414012704</c:v>
                </c:pt>
                <c:pt idx="1118">
                  <c:v>0.93545816733067699</c:v>
                </c:pt>
                <c:pt idx="1119">
                  <c:v>0.93545816733067699</c:v>
                </c:pt>
                <c:pt idx="1120">
                  <c:v>0.93545816733067699</c:v>
                </c:pt>
                <c:pt idx="1121">
                  <c:v>0.93545816733067699</c:v>
                </c:pt>
                <c:pt idx="1122">
                  <c:v>0.93540669856459302</c:v>
                </c:pt>
                <c:pt idx="1123">
                  <c:v>0.93540669856459302</c:v>
                </c:pt>
                <c:pt idx="1124">
                  <c:v>0.93540669856459302</c:v>
                </c:pt>
                <c:pt idx="1125">
                  <c:v>0.93540669856459302</c:v>
                </c:pt>
                <c:pt idx="1126">
                  <c:v>0.93466135458167299</c:v>
                </c:pt>
                <c:pt idx="1127">
                  <c:v>0.93466135458167299</c:v>
                </c:pt>
                <c:pt idx="1128">
                  <c:v>0.93466135458167299</c:v>
                </c:pt>
                <c:pt idx="1129">
                  <c:v>0.934609250398724</c:v>
                </c:pt>
                <c:pt idx="1130">
                  <c:v>0.934609250398724</c:v>
                </c:pt>
                <c:pt idx="1131">
                  <c:v>0.934609250398724</c:v>
                </c:pt>
                <c:pt idx="1132">
                  <c:v>0.93530351437699699</c:v>
                </c:pt>
                <c:pt idx="1133">
                  <c:v>0.93525179856115104</c:v>
                </c:pt>
                <c:pt idx="1134">
                  <c:v>0.93525179856115104</c:v>
                </c:pt>
                <c:pt idx="1135">
                  <c:v>0.93525179856115104</c:v>
                </c:pt>
                <c:pt idx="1136">
                  <c:v>0.93520000000000003</c:v>
                </c:pt>
                <c:pt idx="1137">
                  <c:v>0.93514811849479595</c:v>
                </c:pt>
                <c:pt idx="1138">
                  <c:v>0.93514811849479595</c:v>
                </c:pt>
                <c:pt idx="1139">
                  <c:v>0.93509615384615397</c:v>
                </c:pt>
                <c:pt idx="1140">
                  <c:v>0.93509615384615397</c:v>
                </c:pt>
                <c:pt idx="1141">
                  <c:v>0.93504410585404996</c:v>
                </c:pt>
                <c:pt idx="1142">
                  <c:v>0.93504410585404996</c:v>
                </c:pt>
                <c:pt idx="1143">
                  <c:v>0.93579454253611605</c:v>
                </c:pt>
                <c:pt idx="1144">
                  <c:v>0.93574297188754996</c:v>
                </c:pt>
                <c:pt idx="1145">
                  <c:v>0.93574297188754996</c:v>
                </c:pt>
                <c:pt idx="1146">
                  <c:v>0.93574297188754996</c:v>
                </c:pt>
                <c:pt idx="1147">
                  <c:v>0.93574297188754996</c:v>
                </c:pt>
                <c:pt idx="1148">
                  <c:v>0.93569131832797403</c:v>
                </c:pt>
                <c:pt idx="1149">
                  <c:v>0.93569131832797403</c:v>
                </c:pt>
                <c:pt idx="1150">
                  <c:v>0.93569131832797403</c:v>
                </c:pt>
                <c:pt idx="1151">
                  <c:v>0.93569131832797403</c:v>
                </c:pt>
                <c:pt idx="1152">
                  <c:v>0.93569131832797403</c:v>
                </c:pt>
                <c:pt idx="1153">
                  <c:v>0.93569131832797403</c:v>
                </c:pt>
                <c:pt idx="1154">
                  <c:v>0.93569131832797403</c:v>
                </c:pt>
                <c:pt idx="1155">
                  <c:v>0.93569131832797403</c:v>
                </c:pt>
                <c:pt idx="1156">
                  <c:v>0.93569131832797403</c:v>
                </c:pt>
                <c:pt idx="1157">
                  <c:v>0.93569131832797403</c:v>
                </c:pt>
                <c:pt idx="1158">
                  <c:v>0.93569131832797403</c:v>
                </c:pt>
                <c:pt idx="1159">
                  <c:v>0.93569131832797403</c:v>
                </c:pt>
                <c:pt idx="1160">
                  <c:v>0.93569131832797403</c:v>
                </c:pt>
                <c:pt idx="1161">
                  <c:v>0.93569131832797403</c:v>
                </c:pt>
                <c:pt idx="1162">
                  <c:v>0.93569131832797403</c:v>
                </c:pt>
                <c:pt idx="1163">
                  <c:v>0.93569131832797403</c:v>
                </c:pt>
                <c:pt idx="1164">
                  <c:v>0.93569131832797403</c:v>
                </c:pt>
                <c:pt idx="1165">
                  <c:v>0.93563958165728101</c:v>
                </c:pt>
                <c:pt idx="1166">
                  <c:v>0.93563958165728101</c:v>
                </c:pt>
                <c:pt idx="1167">
                  <c:v>0.93563958165728101</c:v>
                </c:pt>
                <c:pt idx="1168">
                  <c:v>0.93563958165728101</c:v>
                </c:pt>
                <c:pt idx="1169">
                  <c:v>0.93563958165728101</c:v>
                </c:pt>
                <c:pt idx="1170">
                  <c:v>0.93563958165728101</c:v>
                </c:pt>
                <c:pt idx="1171">
                  <c:v>0.93563958165728101</c:v>
                </c:pt>
                <c:pt idx="1172">
                  <c:v>0.93563958165728101</c:v>
                </c:pt>
                <c:pt idx="1173">
                  <c:v>0.93563958165728101</c:v>
                </c:pt>
                <c:pt idx="1174">
                  <c:v>0.93563958165728101</c:v>
                </c:pt>
                <c:pt idx="1175">
                  <c:v>0.93563958165728101</c:v>
                </c:pt>
                <c:pt idx="1176">
                  <c:v>0.93563958165728101</c:v>
                </c:pt>
                <c:pt idx="1177">
                  <c:v>0.93563958165728101</c:v>
                </c:pt>
                <c:pt idx="1178">
                  <c:v>0.93563958165728101</c:v>
                </c:pt>
                <c:pt idx="1179">
                  <c:v>0.93558776167471802</c:v>
                </c:pt>
                <c:pt idx="1180">
                  <c:v>0.93558776167471802</c:v>
                </c:pt>
                <c:pt idx="1181">
                  <c:v>0.93558776167471802</c:v>
                </c:pt>
                <c:pt idx="1182">
                  <c:v>0.93558776167471802</c:v>
                </c:pt>
                <c:pt idx="1183">
                  <c:v>0.93558776167471802</c:v>
                </c:pt>
                <c:pt idx="1184">
                  <c:v>0.93553585817888796</c:v>
                </c:pt>
                <c:pt idx="1185">
                  <c:v>0.934782608695652</c:v>
                </c:pt>
                <c:pt idx="1186">
                  <c:v>0.934782608695652</c:v>
                </c:pt>
                <c:pt idx="1187">
                  <c:v>0.93473005640612405</c:v>
                </c:pt>
                <c:pt idx="1188">
                  <c:v>0.93473005640612405</c:v>
                </c:pt>
                <c:pt idx="1189">
                  <c:v>0.93467741935483895</c:v>
                </c:pt>
                <c:pt idx="1190">
                  <c:v>0.93467741935483895</c:v>
                </c:pt>
                <c:pt idx="1191">
                  <c:v>0.93462469733656195</c:v>
                </c:pt>
                <c:pt idx="1192">
                  <c:v>0.93387096774193501</c:v>
                </c:pt>
                <c:pt idx="1193">
                  <c:v>0.93387096774193501</c:v>
                </c:pt>
                <c:pt idx="1194">
                  <c:v>0.93381759483454396</c:v>
                </c:pt>
                <c:pt idx="1195">
                  <c:v>0.93381759483454396</c:v>
                </c:pt>
                <c:pt idx="1196">
                  <c:v>0.93376413570274597</c:v>
                </c:pt>
                <c:pt idx="1197">
                  <c:v>0.93376413570274597</c:v>
                </c:pt>
                <c:pt idx="1198">
                  <c:v>0.93301049233252598</c:v>
                </c:pt>
                <c:pt idx="1199">
                  <c:v>0.93295638126009695</c:v>
                </c:pt>
                <c:pt idx="1200">
                  <c:v>0.93295638126009695</c:v>
                </c:pt>
                <c:pt idx="1201">
                  <c:v>0.93295638126009695</c:v>
                </c:pt>
                <c:pt idx="1202">
                  <c:v>0.93295638126009695</c:v>
                </c:pt>
                <c:pt idx="1203">
                  <c:v>0.93290218270008096</c:v>
                </c:pt>
                <c:pt idx="1204">
                  <c:v>0.93290218270008096</c:v>
                </c:pt>
                <c:pt idx="1205">
                  <c:v>0.93290218270008096</c:v>
                </c:pt>
                <c:pt idx="1206">
                  <c:v>0.93284789644013</c:v>
                </c:pt>
                <c:pt idx="1207">
                  <c:v>0.93284789644013</c:v>
                </c:pt>
                <c:pt idx="1208">
                  <c:v>0.93284789644013</c:v>
                </c:pt>
                <c:pt idx="1209">
                  <c:v>0.93279352226720702</c:v>
                </c:pt>
                <c:pt idx="1210">
                  <c:v>0.93198380566801597</c:v>
                </c:pt>
                <c:pt idx="1211">
                  <c:v>0.93198380566801597</c:v>
                </c:pt>
                <c:pt idx="1212">
                  <c:v>0.93192868719610999</c:v>
                </c:pt>
                <c:pt idx="1213">
                  <c:v>0.93187347931873499</c:v>
                </c:pt>
                <c:pt idx="1214">
                  <c:v>0.93181818181818199</c:v>
                </c:pt>
                <c:pt idx="1215">
                  <c:v>0.93176279447603605</c:v>
                </c:pt>
                <c:pt idx="1216">
                  <c:v>0.93176279447603605</c:v>
                </c:pt>
                <c:pt idx="1217">
                  <c:v>0.931707317073171</c:v>
                </c:pt>
                <c:pt idx="1218">
                  <c:v>0.93165174938974804</c:v>
                </c:pt>
                <c:pt idx="1219">
                  <c:v>0.93159609120521203</c:v>
                </c:pt>
                <c:pt idx="1220">
                  <c:v>0.93083807973962596</c:v>
                </c:pt>
                <c:pt idx="1221">
                  <c:v>0.93083807973962596</c:v>
                </c:pt>
                <c:pt idx="1222">
                  <c:v>0.93078175895765503</c:v>
                </c:pt>
                <c:pt idx="1223">
                  <c:v>0.93072534637326798</c:v>
                </c:pt>
                <c:pt idx="1224">
                  <c:v>0.93072534637326798</c:v>
                </c:pt>
                <c:pt idx="1225">
                  <c:v>0.93066884176182696</c:v>
                </c:pt>
                <c:pt idx="1226">
                  <c:v>0.93066884176182696</c:v>
                </c:pt>
                <c:pt idx="1227">
                  <c:v>0.93066884176182696</c:v>
                </c:pt>
                <c:pt idx="1228">
                  <c:v>0.93061224489795902</c:v>
                </c:pt>
                <c:pt idx="1229">
                  <c:v>0.93061224489795902</c:v>
                </c:pt>
                <c:pt idx="1230">
                  <c:v>0.93061224489795902</c:v>
                </c:pt>
                <c:pt idx="1231">
                  <c:v>0.93055555555555602</c:v>
                </c:pt>
                <c:pt idx="1232">
                  <c:v>0.93055555555555602</c:v>
                </c:pt>
                <c:pt idx="1233">
                  <c:v>0.930498773507768</c:v>
                </c:pt>
                <c:pt idx="1234">
                  <c:v>0.93044189852700498</c:v>
                </c:pt>
                <c:pt idx="1235">
                  <c:v>0.93044189852700498</c:v>
                </c:pt>
                <c:pt idx="1236">
                  <c:v>0.93038493038492998</c:v>
                </c:pt>
                <c:pt idx="1237">
                  <c:v>0.93032786885245899</c:v>
                </c:pt>
                <c:pt idx="1238">
                  <c:v>0.93032786885245899</c:v>
                </c:pt>
                <c:pt idx="1239">
                  <c:v>0.93032786885245899</c:v>
                </c:pt>
                <c:pt idx="1240">
                  <c:v>0.930270713699754</c:v>
                </c:pt>
                <c:pt idx="1241">
                  <c:v>0.93021346469622301</c:v>
                </c:pt>
                <c:pt idx="1242">
                  <c:v>0.93021346469622301</c:v>
                </c:pt>
                <c:pt idx="1243">
                  <c:v>0.93015612161051797</c:v>
                </c:pt>
                <c:pt idx="1244">
                  <c:v>0.93009868421052599</c:v>
                </c:pt>
                <c:pt idx="1245">
                  <c:v>0.93086419753086402</c:v>
                </c:pt>
                <c:pt idx="1246">
                  <c:v>0.93080724876441501</c:v>
                </c:pt>
                <c:pt idx="1247">
                  <c:v>0.93080724876441501</c:v>
                </c:pt>
                <c:pt idx="1248">
                  <c:v>0.93080724876441501</c:v>
                </c:pt>
                <c:pt idx="1249">
                  <c:v>0.93075020610057702</c:v>
                </c:pt>
                <c:pt idx="1250">
                  <c:v>0.93075020610057702</c:v>
                </c:pt>
                <c:pt idx="1251">
                  <c:v>0.93075020610057702</c:v>
                </c:pt>
                <c:pt idx="1252">
                  <c:v>0.93075020610057702</c:v>
                </c:pt>
                <c:pt idx="1253">
                  <c:v>0.93075020610057702</c:v>
                </c:pt>
                <c:pt idx="1254">
                  <c:v>0.93069306930693096</c:v>
                </c:pt>
                <c:pt idx="1255">
                  <c:v>0.93069306930693096</c:v>
                </c:pt>
                <c:pt idx="1256">
                  <c:v>0.93069306930693096</c:v>
                </c:pt>
                <c:pt idx="1257">
                  <c:v>0.93146160198183303</c:v>
                </c:pt>
                <c:pt idx="1258">
                  <c:v>0.93146160198183303</c:v>
                </c:pt>
                <c:pt idx="1259">
                  <c:v>0.93146160198183303</c:v>
                </c:pt>
                <c:pt idx="1260">
                  <c:v>0.93140495867768602</c:v>
                </c:pt>
                <c:pt idx="1261">
                  <c:v>0.93140495867768602</c:v>
                </c:pt>
                <c:pt idx="1262">
                  <c:v>0.93140495867768602</c:v>
                </c:pt>
                <c:pt idx="1263">
                  <c:v>0.931348221670802</c:v>
                </c:pt>
                <c:pt idx="1264">
                  <c:v>0.931348221670802</c:v>
                </c:pt>
                <c:pt idx="1265">
                  <c:v>0.93206296603148298</c:v>
                </c:pt>
                <c:pt idx="1266">
                  <c:v>0.93206296603148298</c:v>
                </c:pt>
                <c:pt idx="1267">
                  <c:v>0.93206296603148298</c:v>
                </c:pt>
                <c:pt idx="1268">
                  <c:v>0.93200663349917101</c:v>
                </c:pt>
                <c:pt idx="1269">
                  <c:v>0.93200663349917101</c:v>
                </c:pt>
                <c:pt idx="1270">
                  <c:v>0.932780082987552</c:v>
                </c:pt>
                <c:pt idx="1271">
                  <c:v>0.93272425249169499</c:v>
                </c:pt>
                <c:pt idx="1272">
                  <c:v>0.93272425249169499</c:v>
                </c:pt>
                <c:pt idx="1273">
                  <c:v>0.93272425249169499</c:v>
                </c:pt>
                <c:pt idx="1274">
                  <c:v>0.93272425249169499</c:v>
                </c:pt>
                <c:pt idx="1275">
                  <c:v>0.93349958437240199</c:v>
                </c:pt>
                <c:pt idx="1276">
                  <c:v>0.93344425956738797</c:v>
                </c:pt>
                <c:pt idx="1277">
                  <c:v>0.93344425956738797</c:v>
                </c:pt>
                <c:pt idx="1278">
                  <c:v>0.93344425956738797</c:v>
                </c:pt>
                <c:pt idx="1279">
                  <c:v>0.93422148209825095</c:v>
                </c:pt>
                <c:pt idx="1280">
                  <c:v>0.93422148209825095</c:v>
                </c:pt>
                <c:pt idx="1281">
                  <c:v>0.93416666666666703</c:v>
                </c:pt>
                <c:pt idx="1282">
                  <c:v>0.93416666666666703</c:v>
                </c:pt>
                <c:pt idx="1283">
                  <c:v>0.93416666666666703</c:v>
                </c:pt>
                <c:pt idx="1284">
                  <c:v>0.93489148580968295</c:v>
                </c:pt>
                <c:pt idx="1285">
                  <c:v>0.93489148580968295</c:v>
                </c:pt>
                <c:pt idx="1286">
                  <c:v>0.93489148580968295</c:v>
                </c:pt>
                <c:pt idx="1287">
                  <c:v>0.93483709273183002</c:v>
                </c:pt>
                <c:pt idx="1288">
                  <c:v>0.93561872909698995</c:v>
                </c:pt>
                <c:pt idx="1289">
                  <c:v>0.935564853556486</c:v>
                </c:pt>
                <c:pt idx="1290">
                  <c:v>0.93551088777219404</c:v>
                </c:pt>
                <c:pt idx="1291">
                  <c:v>0.93545683151718395</c:v>
                </c:pt>
                <c:pt idx="1292">
                  <c:v>0.93540268456375797</c:v>
                </c:pt>
                <c:pt idx="1293">
                  <c:v>0.93613445378151305</c:v>
                </c:pt>
                <c:pt idx="1294">
                  <c:v>0.936080740117746</c:v>
                </c:pt>
                <c:pt idx="1295">
                  <c:v>0.936080740117746</c:v>
                </c:pt>
                <c:pt idx="1296">
                  <c:v>0.93602693602693599</c:v>
                </c:pt>
                <c:pt idx="1297">
                  <c:v>0.93676222596964598</c:v>
                </c:pt>
                <c:pt idx="1298">
                  <c:v>0.936708860759494</c:v>
                </c:pt>
                <c:pt idx="1299">
                  <c:v>0.93665540540540604</c:v>
                </c:pt>
                <c:pt idx="1300">
                  <c:v>0.93739424703891705</c:v>
                </c:pt>
                <c:pt idx="1301">
                  <c:v>0.93728813559322</c:v>
                </c:pt>
                <c:pt idx="1302">
                  <c:v>0.93723494486853298</c:v>
                </c:pt>
                <c:pt idx="1303">
                  <c:v>0.938030560271647</c:v>
                </c:pt>
                <c:pt idx="1304">
                  <c:v>0.93797790994052699</c:v>
                </c:pt>
                <c:pt idx="1305">
                  <c:v>0.937925170068027</c:v>
                </c:pt>
                <c:pt idx="1306">
                  <c:v>0.93867120954003402</c:v>
                </c:pt>
                <c:pt idx="1307">
                  <c:v>0.93856655290102398</c:v>
                </c:pt>
                <c:pt idx="1308">
                  <c:v>0.93851409052092205</c:v>
                </c:pt>
                <c:pt idx="1309">
                  <c:v>0.93840889649272896</c:v>
                </c:pt>
                <c:pt idx="1310">
                  <c:v>0.93916023993144804</c:v>
                </c:pt>
                <c:pt idx="1311">
                  <c:v>0.93905579399141603</c:v>
                </c:pt>
                <c:pt idx="1312">
                  <c:v>0.93975903614457901</c:v>
                </c:pt>
                <c:pt idx="1313">
                  <c:v>0.93975903614457901</c:v>
                </c:pt>
                <c:pt idx="1314">
                  <c:v>0.93965517241379304</c:v>
                </c:pt>
                <c:pt idx="1315">
                  <c:v>0.94036300777873805</c:v>
                </c:pt>
                <c:pt idx="1316">
                  <c:v>0.94025974025974002</c:v>
                </c:pt>
                <c:pt idx="1317">
                  <c:v>0.94097222222222199</c:v>
                </c:pt>
                <c:pt idx="1318">
                  <c:v>0.94086956521739096</c:v>
                </c:pt>
                <c:pt idx="1319">
                  <c:v>0.94076655052264802</c:v>
                </c:pt>
                <c:pt idx="1320">
                  <c:v>0.94061135371179005</c:v>
                </c:pt>
                <c:pt idx="1321">
                  <c:v>0.94133099824868705</c:v>
                </c:pt>
                <c:pt idx="1322">
                  <c:v>0.94117647058823495</c:v>
                </c:pt>
                <c:pt idx="1323">
                  <c:v>0.94117647058823495</c:v>
                </c:pt>
                <c:pt idx="1324">
                  <c:v>0.94185022026431697</c:v>
                </c:pt>
                <c:pt idx="1325">
                  <c:v>0.94174757281553401</c:v>
                </c:pt>
                <c:pt idx="1326">
                  <c:v>0.94242692648361404</c:v>
                </c:pt>
                <c:pt idx="1327">
                  <c:v>0.94227353463587904</c:v>
                </c:pt>
                <c:pt idx="1328">
                  <c:v>0.94211932324131797</c:v>
                </c:pt>
                <c:pt idx="1329">
                  <c:v>0.94280607685433404</c:v>
                </c:pt>
                <c:pt idx="1330">
                  <c:v>0.94265232974910396</c:v>
                </c:pt>
                <c:pt idx="1331">
                  <c:v>0.94249775381850898</c:v>
                </c:pt>
                <c:pt idx="1332">
                  <c:v>0.94334532374100699</c:v>
                </c:pt>
                <c:pt idx="1333">
                  <c:v>0.94319206492335395</c:v>
                </c:pt>
                <c:pt idx="1334">
                  <c:v>0.94389140271493199</c:v>
                </c:pt>
                <c:pt idx="1335">
                  <c:v>0.94373865698729598</c:v>
                </c:pt>
                <c:pt idx="1336">
                  <c:v>0.94358507734303898</c:v>
                </c:pt>
                <c:pt idx="1337">
                  <c:v>0.94424131627056695</c:v>
                </c:pt>
                <c:pt idx="1338">
                  <c:v>0.94408799266727805</c:v>
                </c:pt>
                <c:pt idx="1339">
                  <c:v>0.94388224471021098</c:v>
                </c:pt>
                <c:pt idx="1340">
                  <c:v>0.94475138121546998</c:v>
                </c:pt>
                <c:pt idx="1341">
                  <c:v>0.94459833795013903</c:v>
                </c:pt>
                <c:pt idx="1342">
                  <c:v>0.945269016697588</c:v>
                </c:pt>
                <c:pt idx="1343">
                  <c:v>0.94506517690875202</c:v>
                </c:pt>
                <c:pt idx="1344">
                  <c:v>0.94579439252336495</c:v>
                </c:pt>
                <c:pt idx="1345">
                  <c:v>0.94559099437148197</c:v>
                </c:pt>
                <c:pt idx="1346">
                  <c:v>0.94627709707822805</c:v>
                </c:pt>
                <c:pt idx="1347">
                  <c:v>0.94607379375591305</c:v>
                </c:pt>
                <c:pt idx="1348">
                  <c:v>0.94592030360531298</c:v>
                </c:pt>
                <c:pt idx="1349">
                  <c:v>0.94661582459485205</c:v>
                </c:pt>
                <c:pt idx="1350">
                  <c:v>0.94641148325358904</c:v>
                </c:pt>
                <c:pt idx="1351">
                  <c:v>0.94731800766283503</c:v>
                </c:pt>
                <c:pt idx="1352">
                  <c:v>0.94711538461538503</c:v>
                </c:pt>
                <c:pt idx="1353">
                  <c:v>0.94782608695652204</c:v>
                </c:pt>
                <c:pt idx="1354">
                  <c:v>0.94767441860465096</c:v>
                </c:pt>
                <c:pt idx="1355">
                  <c:v>0.94747081712062298</c:v>
                </c:pt>
                <c:pt idx="1356">
                  <c:v>0.94819159335288405</c:v>
                </c:pt>
                <c:pt idx="1357">
                  <c:v>0.94798822374877301</c:v>
                </c:pt>
                <c:pt idx="1358">
                  <c:v>0.94778325123152696</c:v>
                </c:pt>
                <c:pt idx="1359">
                  <c:v>0.94851485148514902</c:v>
                </c:pt>
                <c:pt idx="1360">
                  <c:v>0.94851485148514902</c:v>
                </c:pt>
                <c:pt idx="1361">
                  <c:v>0.94925373134328395</c:v>
                </c:pt>
                <c:pt idx="1362">
                  <c:v>0.949050949050949</c:v>
                </c:pt>
                <c:pt idx="1363">
                  <c:v>0.94979919678714897</c:v>
                </c:pt>
                <c:pt idx="1364">
                  <c:v>0.94959677419354804</c:v>
                </c:pt>
                <c:pt idx="1365">
                  <c:v>0.95035460992907805</c:v>
                </c:pt>
                <c:pt idx="1366">
                  <c:v>0.95010183299388995</c:v>
                </c:pt>
                <c:pt idx="1367">
                  <c:v>0.94989775051124803</c:v>
                </c:pt>
                <c:pt idx="1368">
                  <c:v>0.95066803699897195</c:v>
                </c:pt>
                <c:pt idx="1369">
                  <c:v>0.95066803699897195</c:v>
                </c:pt>
                <c:pt idx="1370">
                  <c:v>0.95139607032057905</c:v>
                </c:pt>
                <c:pt idx="1371">
                  <c:v>0.95119418483904405</c:v>
                </c:pt>
                <c:pt idx="1372">
                  <c:v>0.95193312434691801</c:v>
                </c:pt>
                <c:pt idx="1373">
                  <c:v>0.95173137460650603</c:v>
                </c:pt>
                <c:pt idx="1374">
                  <c:v>0.95147679324894496</c:v>
                </c:pt>
                <c:pt idx="1375">
                  <c:v>0.952229299363058</c:v>
                </c:pt>
                <c:pt idx="1376">
                  <c:v>0.952229299363058</c:v>
                </c:pt>
                <c:pt idx="1377">
                  <c:v>0.95304162219850597</c:v>
                </c:pt>
                <c:pt idx="1378">
                  <c:v>0.95258620689655205</c:v>
                </c:pt>
                <c:pt idx="1379">
                  <c:v>0.95361380798273998</c:v>
                </c:pt>
                <c:pt idx="1380">
                  <c:v>0.953362255965293</c:v>
                </c:pt>
                <c:pt idx="1381">
                  <c:v>0.954198473282443</c:v>
                </c:pt>
                <c:pt idx="1382">
                  <c:v>0.95399780941949597</c:v>
                </c:pt>
                <c:pt idx="1383">
                  <c:v>0.95479603087100295</c:v>
                </c:pt>
                <c:pt idx="1384">
                  <c:v>0.95459579180509402</c:v>
                </c:pt>
                <c:pt idx="1385">
                  <c:v>0.95434298440980003</c:v>
                </c:pt>
                <c:pt idx="1386">
                  <c:v>0.95413870246084997</c:v>
                </c:pt>
                <c:pt idx="1387">
                  <c:v>0.95500562429696301</c:v>
                </c:pt>
                <c:pt idx="1388">
                  <c:v>0.95500562429696301</c:v>
                </c:pt>
                <c:pt idx="1389">
                  <c:v>0.95583238958097405</c:v>
                </c:pt>
                <c:pt idx="1390">
                  <c:v>0.95563139931740604</c:v>
                </c:pt>
                <c:pt idx="1391">
                  <c:v>0.95647193585337897</c:v>
                </c:pt>
                <c:pt idx="1392">
                  <c:v>0.95627157652474104</c:v>
                </c:pt>
                <c:pt idx="1393">
                  <c:v>0.95712630359212103</c:v>
                </c:pt>
                <c:pt idx="1394">
                  <c:v>0.95687645687645695</c:v>
                </c:pt>
                <c:pt idx="1395">
                  <c:v>0.95667447306791598</c:v>
                </c:pt>
                <c:pt idx="1396">
                  <c:v>0.95641931684334502</c:v>
                </c:pt>
                <c:pt idx="1397">
                  <c:v>0.95754716981132104</c:v>
                </c:pt>
                <c:pt idx="1398">
                  <c:v>0.95734597156398105</c:v>
                </c:pt>
                <c:pt idx="1399">
                  <c:v>0.95823389021479699</c:v>
                </c:pt>
                <c:pt idx="1400">
                  <c:v>0.95798319327731096</c:v>
                </c:pt>
                <c:pt idx="1401">
                  <c:v>0.95778045838359505</c:v>
                </c:pt>
                <c:pt idx="1402">
                  <c:v>0.95868772782502998</c:v>
                </c:pt>
                <c:pt idx="1403">
                  <c:v>0.95848595848595797</c:v>
                </c:pt>
                <c:pt idx="1404">
                  <c:v>0.95823095823095805</c:v>
                </c:pt>
                <c:pt idx="1405">
                  <c:v>0.95940959409594095</c:v>
                </c:pt>
              </c:numCache>
            </c:numRef>
          </c:yVal>
          <c:smooth val="1"/>
          <c:extLst xmlns:c16r2="http://schemas.microsoft.com/office/drawing/2015/06/chart">
            <c:ext xmlns:c16="http://schemas.microsoft.com/office/drawing/2014/chart" uri="{C3380CC4-5D6E-409C-BE32-E72D297353CC}">
              <c16:uniqueId val="{00000000-A9BA-7B45-9E37-206917D47DD0}"/>
            </c:ext>
          </c:extLst>
        </c:ser>
        <c:ser>
          <c:idx val="10"/>
          <c:order val="1"/>
          <c:tx>
            <c:v>15OH Combustion</c:v>
          </c:tx>
          <c:spPr>
            <a:ln>
              <a:solidFill>
                <a:srgbClr val="C00000"/>
              </a:solidFill>
            </a:ln>
          </c:spPr>
          <c:marker>
            <c:symbol val="none"/>
          </c:marker>
          <c:xVal>
            <c:numRef>
              <c:f>'CO2'!$A$2:$A$1881</c:f>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extLst xmlns:c16r2="http://schemas.microsoft.com/office/drawing/2015/06/chart" xmlns:c15="http://schemas.microsoft.com/office/drawing/2012/chart"/>
            </c:numRef>
          </c:xVal>
          <c:yVal>
            <c:numRef>
              <c:f>'CO2'!$S$2:$S$1372</c:f>
              <c:numCache>
                <c:formatCode>0.00%</c:formatCode>
                <c:ptCount val="13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11111111111111099</c:v>
                </c:pt>
                <c:pt idx="24">
                  <c:v>9.0909090909090898E-2</c:v>
                </c:pt>
                <c:pt idx="25">
                  <c:v>0.15384615384615399</c:v>
                </c:pt>
                <c:pt idx="26">
                  <c:v>0.2</c:v>
                </c:pt>
                <c:pt idx="27">
                  <c:v>0.1875</c:v>
                </c:pt>
                <c:pt idx="28">
                  <c:v>0.25</c:v>
                </c:pt>
                <c:pt idx="29">
                  <c:v>0.28571428571428598</c:v>
                </c:pt>
                <c:pt idx="30">
                  <c:v>0.27272727272727298</c:v>
                </c:pt>
                <c:pt idx="31">
                  <c:v>0.28000000000000003</c:v>
                </c:pt>
                <c:pt idx="32">
                  <c:v>0.32142857142857201</c:v>
                </c:pt>
                <c:pt idx="33">
                  <c:v>0.35483870967741898</c:v>
                </c:pt>
                <c:pt idx="34">
                  <c:v>0.38235294117647101</c:v>
                </c:pt>
                <c:pt idx="35">
                  <c:v>0.394736842105263</c:v>
                </c:pt>
                <c:pt idx="36">
                  <c:v>0.41463414634146301</c:v>
                </c:pt>
                <c:pt idx="37">
                  <c:v>0.43181818181818199</c:v>
                </c:pt>
                <c:pt idx="38">
                  <c:v>0.45652173913043498</c:v>
                </c:pt>
                <c:pt idx="39">
                  <c:v>0.48</c:v>
                </c:pt>
                <c:pt idx="40">
                  <c:v>0.48148148148148101</c:v>
                </c:pt>
                <c:pt idx="41">
                  <c:v>0.472727272727273</c:v>
                </c:pt>
                <c:pt idx="42">
                  <c:v>0.49152542372881403</c:v>
                </c:pt>
                <c:pt idx="43">
                  <c:v>0.5</c:v>
                </c:pt>
                <c:pt idx="44">
                  <c:v>0.51515151515151503</c:v>
                </c:pt>
                <c:pt idx="45">
                  <c:v>0.52941176470588203</c:v>
                </c:pt>
                <c:pt idx="46">
                  <c:v>0.54166666666666696</c:v>
                </c:pt>
                <c:pt idx="47">
                  <c:v>0.53947368421052599</c:v>
                </c:pt>
                <c:pt idx="48">
                  <c:v>0.53246753246753298</c:v>
                </c:pt>
                <c:pt idx="49">
                  <c:v>0.54320987654320996</c:v>
                </c:pt>
                <c:pt idx="50">
                  <c:v>0.547619047619048</c:v>
                </c:pt>
                <c:pt idx="51">
                  <c:v>0.55681818181818199</c:v>
                </c:pt>
                <c:pt idx="52">
                  <c:v>0.56043956043956</c:v>
                </c:pt>
                <c:pt idx="53">
                  <c:v>0.56842105263157905</c:v>
                </c:pt>
                <c:pt idx="54">
                  <c:v>0.57142857142857195</c:v>
                </c:pt>
                <c:pt idx="55">
                  <c:v>0.57425742574257399</c:v>
                </c:pt>
                <c:pt idx="56">
                  <c:v>0.57547169811320797</c:v>
                </c:pt>
                <c:pt idx="57">
                  <c:v>0.58333333333333304</c:v>
                </c:pt>
                <c:pt idx="58">
                  <c:v>0.58558558558558604</c:v>
                </c:pt>
                <c:pt idx="59">
                  <c:v>0.58035714285714302</c:v>
                </c:pt>
                <c:pt idx="60">
                  <c:v>0.58620689655172398</c:v>
                </c:pt>
                <c:pt idx="61">
                  <c:v>0.58823529411764697</c:v>
                </c:pt>
                <c:pt idx="62">
                  <c:v>0.59016393442622905</c:v>
                </c:pt>
                <c:pt idx="63">
                  <c:v>0.59523809523809501</c:v>
                </c:pt>
                <c:pt idx="64">
                  <c:v>0.59689922480620194</c:v>
                </c:pt>
                <c:pt idx="65">
                  <c:v>0.60150375939849599</c:v>
                </c:pt>
                <c:pt idx="66">
                  <c:v>0.60740740740740695</c:v>
                </c:pt>
                <c:pt idx="67">
                  <c:v>0.60294117647058798</c:v>
                </c:pt>
                <c:pt idx="68">
                  <c:v>0.60714285714285698</c:v>
                </c:pt>
                <c:pt idx="69">
                  <c:v>0.608391608391608</c:v>
                </c:pt>
                <c:pt idx="70">
                  <c:v>0.61224489795918402</c:v>
                </c:pt>
                <c:pt idx="71">
                  <c:v>0.61333333333333295</c:v>
                </c:pt>
                <c:pt idx="72">
                  <c:v>0.61688311688311703</c:v>
                </c:pt>
                <c:pt idx="73">
                  <c:v>0.62420382165605104</c:v>
                </c:pt>
                <c:pt idx="74">
                  <c:v>0.62732919254658404</c:v>
                </c:pt>
                <c:pt idx="75">
                  <c:v>0.63030303030303003</c:v>
                </c:pt>
                <c:pt idx="76">
                  <c:v>0.63095238095238104</c:v>
                </c:pt>
                <c:pt idx="77">
                  <c:v>0.63372093023255804</c:v>
                </c:pt>
                <c:pt idx="78">
                  <c:v>0.63005780346820806</c:v>
                </c:pt>
                <c:pt idx="79">
                  <c:v>0.63276836158192096</c:v>
                </c:pt>
                <c:pt idx="80">
                  <c:v>0.63736263736263699</c:v>
                </c:pt>
                <c:pt idx="81">
                  <c:v>0.63978494623655902</c:v>
                </c:pt>
                <c:pt idx="82">
                  <c:v>0.64210526315789496</c:v>
                </c:pt>
                <c:pt idx="83">
                  <c:v>0.64432989690721698</c:v>
                </c:pt>
                <c:pt idx="84">
                  <c:v>0.64646464646464696</c:v>
                </c:pt>
                <c:pt idx="85">
                  <c:v>0.65174129353233901</c:v>
                </c:pt>
                <c:pt idx="86">
                  <c:v>0.65048543689320404</c:v>
                </c:pt>
                <c:pt idx="87">
                  <c:v>0.647342995169082</c:v>
                </c:pt>
                <c:pt idx="88">
                  <c:v>0.65094339622641495</c:v>
                </c:pt>
                <c:pt idx="89">
                  <c:v>0.65277777777777801</c:v>
                </c:pt>
                <c:pt idx="90">
                  <c:v>0.65610859728506798</c:v>
                </c:pt>
                <c:pt idx="91">
                  <c:v>0.65486725663716805</c:v>
                </c:pt>
                <c:pt idx="92">
                  <c:v>0.65800865800865804</c:v>
                </c:pt>
                <c:pt idx="93">
                  <c:v>0.66239316239316304</c:v>
                </c:pt>
                <c:pt idx="94">
                  <c:v>0.66249999999999998</c:v>
                </c:pt>
                <c:pt idx="95">
                  <c:v>0.65975103734439899</c:v>
                </c:pt>
                <c:pt idx="96">
                  <c:v>0.66400000000000003</c:v>
                </c:pt>
                <c:pt idx="97">
                  <c:v>0.66135458167330696</c:v>
                </c:pt>
                <c:pt idx="98">
                  <c:v>0.66147859922178998</c:v>
                </c:pt>
                <c:pt idx="99">
                  <c:v>0.66412213740458004</c:v>
                </c:pt>
                <c:pt idx="100">
                  <c:v>0.66417910447761197</c:v>
                </c:pt>
                <c:pt idx="101">
                  <c:v>0.66423357664233595</c:v>
                </c:pt>
                <c:pt idx="102">
                  <c:v>0.66428571428571404</c:v>
                </c:pt>
                <c:pt idx="103">
                  <c:v>0.67017543859649198</c:v>
                </c:pt>
                <c:pt idx="104">
                  <c:v>0.67241379310344795</c:v>
                </c:pt>
                <c:pt idx="105">
                  <c:v>0.67229729729729704</c:v>
                </c:pt>
                <c:pt idx="106">
                  <c:v>0.66778523489932895</c:v>
                </c:pt>
                <c:pt idx="107">
                  <c:v>0.66885245901639301</c:v>
                </c:pt>
                <c:pt idx="108">
                  <c:v>0.66881028938906795</c:v>
                </c:pt>
                <c:pt idx="109">
                  <c:v>0.66981132075471705</c:v>
                </c:pt>
                <c:pt idx="110">
                  <c:v>0.67283950617284005</c:v>
                </c:pt>
                <c:pt idx="111">
                  <c:v>0.67371601208459198</c:v>
                </c:pt>
                <c:pt idx="112">
                  <c:v>0.67455621301775104</c:v>
                </c:pt>
                <c:pt idx="113">
                  <c:v>0.67930029154519</c:v>
                </c:pt>
                <c:pt idx="114">
                  <c:v>0.68</c:v>
                </c:pt>
                <c:pt idx="115">
                  <c:v>0.67613636363636298</c:v>
                </c:pt>
                <c:pt idx="116">
                  <c:v>0.67688022284122595</c:v>
                </c:pt>
                <c:pt idx="117">
                  <c:v>0.67759562841530097</c:v>
                </c:pt>
                <c:pt idx="118">
                  <c:v>0.67914438502673802</c:v>
                </c:pt>
                <c:pt idx="119">
                  <c:v>0.67979002624671903</c:v>
                </c:pt>
                <c:pt idx="120">
                  <c:v>0.68041237113401998</c:v>
                </c:pt>
                <c:pt idx="121">
                  <c:v>0.684478371501272</c:v>
                </c:pt>
                <c:pt idx="122">
                  <c:v>0.68101265822784796</c:v>
                </c:pt>
                <c:pt idx="123">
                  <c:v>0.68407960199005002</c:v>
                </c:pt>
                <c:pt idx="124">
                  <c:v>0.688405797101449</c:v>
                </c:pt>
                <c:pt idx="125">
                  <c:v>0.68509615384615397</c:v>
                </c:pt>
                <c:pt idx="126">
                  <c:v>0.68632075471698095</c:v>
                </c:pt>
                <c:pt idx="127">
                  <c:v>0.68677494199535905</c:v>
                </c:pt>
                <c:pt idx="128">
                  <c:v>0.68721461187214605</c:v>
                </c:pt>
                <c:pt idx="129">
                  <c:v>0.68764044943820202</c:v>
                </c:pt>
                <c:pt idx="130">
                  <c:v>0.68805309734513298</c:v>
                </c:pt>
                <c:pt idx="131">
                  <c:v>0.69213973799126605</c:v>
                </c:pt>
                <c:pt idx="132">
                  <c:v>0.69247311827957003</c:v>
                </c:pt>
                <c:pt idx="133">
                  <c:v>0.69279661016949201</c:v>
                </c:pt>
                <c:pt idx="134">
                  <c:v>0.69133192389006304</c:v>
                </c:pt>
                <c:pt idx="135">
                  <c:v>0.69166666666666698</c:v>
                </c:pt>
                <c:pt idx="136">
                  <c:v>0.69341563786008198</c:v>
                </c:pt>
                <c:pt idx="137">
                  <c:v>0.69371196754563902</c:v>
                </c:pt>
                <c:pt idx="138">
                  <c:v>0.69539078156312595</c:v>
                </c:pt>
                <c:pt idx="139">
                  <c:v>0.69565217391304401</c:v>
                </c:pt>
                <c:pt idx="140">
                  <c:v>0.697265625</c:v>
                </c:pt>
                <c:pt idx="141">
                  <c:v>0.700193423597679</c:v>
                </c:pt>
                <c:pt idx="142">
                  <c:v>0.70229007633587803</c:v>
                </c:pt>
                <c:pt idx="143">
                  <c:v>0.70095238095238099</c:v>
                </c:pt>
                <c:pt idx="144">
                  <c:v>0.70244821092278698</c:v>
                </c:pt>
                <c:pt idx="145">
                  <c:v>0.70391061452514003</c:v>
                </c:pt>
                <c:pt idx="146">
                  <c:v>0.70534069981583802</c:v>
                </c:pt>
                <c:pt idx="147">
                  <c:v>0.70802919708029199</c:v>
                </c:pt>
                <c:pt idx="148">
                  <c:v>0.70938628158844697</c:v>
                </c:pt>
                <c:pt idx="149">
                  <c:v>0.711985688729875</c:v>
                </c:pt>
                <c:pt idx="150">
                  <c:v>0.71378091872791505</c:v>
                </c:pt>
                <c:pt idx="151">
                  <c:v>0.71628721541155904</c:v>
                </c:pt>
                <c:pt idx="152">
                  <c:v>0.71750433275563197</c:v>
                </c:pt>
                <c:pt idx="153">
                  <c:v>0.71750433275563197</c:v>
                </c:pt>
                <c:pt idx="154">
                  <c:v>0.719931271477663</c:v>
                </c:pt>
                <c:pt idx="155">
                  <c:v>0.72108843537415002</c:v>
                </c:pt>
                <c:pt idx="156">
                  <c:v>0.72344013490725101</c:v>
                </c:pt>
                <c:pt idx="157">
                  <c:v>0.72575250836120397</c:v>
                </c:pt>
                <c:pt idx="158">
                  <c:v>0.72802653399668305</c:v>
                </c:pt>
                <c:pt idx="159">
                  <c:v>0.73026315789473695</c:v>
                </c:pt>
                <c:pt idx="160">
                  <c:v>0.73246329526916798</c:v>
                </c:pt>
                <c:pt idx="161">
                  <c:v>0.73462783171520996</c:v>
                </c:pt>
                <c:pt idx="162">
                  <c:v>0.73462783171520996</c:v>
                </c:pt>
                <c:pt idx="163">
                  <c:v>0.73675762439807402</c:v>
                </c:pt>
                <c:pt idx="164">
                  <c:v>0.74003189792663504</c:v>
                </c:pt>
                <c:pt idx="165">
                  <c:v>0.742088607594937</c:v>
                </c:pt>
                <c:pt idx="166">
                  <c:v>0.74371069182390004</c:v>
                </c:pt>
                <c:pt idx="167">
                  <c:v>0.74570982839313604</c:v>
                </c:pt>
                <c:pt idx="168">
                  <c:v>0.748837209302326</c:v>
                </c:pt>
                <c:pt idx="169">
                  <c:v>0.75076923076923097</c:v>
                </c:pt>
                <c:pt idx="170">
                  <c:v>0.75267175572519096</c:v>
                </c:pt>
                <c:pt idx="171">
                  <c:v>0.75382262996941896</c:v>
                </c:pt>
                <c:pt idx="172">
                  <c:v>0.75646879756468799</c:v>
                </c:pt>
                <c:pt idx="173">
                  <c:v>0.75830815709969801</c:v>
                </c:pt>
                <c:pt idx="174">
                  <c:v>0.76126126126126104</c:v>
                </c:pt>
                <c:pt idx="175">
                  <c:v>0.76268656716417904</c:v>
                </c:pt>
                <c:pt idx="176">
                  <c:v>0.76557863501483703</c:v>
                </c:pt>
                <c:pt idx="177">
                  <c:v>0.76843657817109101</c:v>
                </c:pt>
                <c:pt idx="178">
                  <c:v>0.76843657817109101</c:v>
                </c:pt>
                <c:pt idx="179">
                  <c:v>0.76979472140762495</c:v>
                </c:pt>
                <c:pt idx="180">
                  <c:v>0.77424023154848098</c:v>
                </c:pt>
                <c:pt idx="181">
                  <c:v>0.77536231884058004</c:v>
                </c:pt>
                <c:pt idx="182">
                  <c:v>0.77777777777777801</c:v>
                </c:pt>
                <c:pt idx="183">
                  <c:v>0.78048780487804903</c:v>
                </c:pt>
                <c:pt idx="184">
                  <c:v>0.78316690442225401</c:v>
                </c:pt>
                <c:pt idx="185">
                  <c:v>0.78439716312056695</c:v>
                </c:pt>
                <c:pt idx="186">
                  <c:v>0.78702397743300401</c:v>
                </c:pt>
                <c:pt idx="187">
                  <c:v>0.78851540616246496</c:v>
                </c:pt>
                <c:pt idx="188">
                  <c:v>0.79079497907949803</c:v>
                </c:pt>
                <c:pt idx="189">
                  <c:v>0.79334257975034606</c:v>
                </c:pt>
                <c:pt idx="190">
                  <c:v>0.79444444444444495</c:v>
                </c:pt>
                <c:pt idx="191">
                  <c:v>0.79696132596685099</c:v>
                </c:pt>
                <c:pt idx="192">
                  <c:v>0.79945054945054905</c:v>
                </c:pt>
                <c:pt idx="193">
                  <c:v>0.80164158686730502</c:v>
                </c:pt>
                <c:pt idx="194">
                  <c:v>0.80408163265306098</c:v>
                </c:pt>
                <c:pt idx="195">
                  <c:v>0.80540540540540495</c:v>
                </c:pt>
                <c:pt idx="196">
                  <c:v>0.80779569892473102</c:v>
                </c:pt>
                <c:pt idx="197">
                  <c:v>0.81016042780748598</c:v>
                </c:pt>
                <c:pt idx="198">
                  <c:v>0.8125</c:v>
                </c:pt>
                <c:pt idx="199">
                  <c:v>0.81358189081224996</c:v>
                </c:pt>
                <c:pt idx="200">
                  <c:v>0.815894039735099</c:v>
                </c:pt>
                <c:pt idx="201">
                  <c:v>0.81818181818181801</c:v>
                </c:pt>
                <c:pt idx="202">
                  <c:v>0.82044560943643496</c:v>
                </c:pt>
                <c:pt idx="203">
                  <c:v>0.822685788787484</c:v>
                </c:pt>
                <c:pt idx="204">
                  <c:v>0.82490272373540796</c:v>
                </c:pt>
                <c:pt idx="205">
                  <c:v>0.82709677419354799</c:v>
                </c:pt>
                <c:pt idx="206">
                  <c:v>0.82820512820512804</c:v>
                </c:pt>
                <c:pt idx="207">
                  <c:v>0.83033419023136201</c:v>
                </c:pt>
                <c:pt idx="208">
                  <c:v>0.83226632522407096</c:v>
                </c:pt>
                <c:pt idx="209">
                  <c:v>0.83439490445859898</c:v>
                </c:pt>
                <c:pt idx="210">
                  <c:v>0.83650190114068501</c:v>
                </c:pt>
                <c:pt idx="211">
                  <c:v>0.83858764186632995</c:v>
                </c:pt>
                <c:pt idx="212">
                  <c:v>0.84045226130653194</c:v>
                </c:pt>
                <c:pt idx="213">
                  <c:v>0.84250000000000003</c:v>
                </c:pt>
                <c:pt idx="214">
                  <c:v>0.84452736318407995</c:v>
                </c:pt>
                <c:pt idx="215">
                  <c:v>0.84529702970297005</c:v>
                </c:pt>
                <c:pt idx="216">
                  <c:v>0.84729064039408897</c:v>
                </c:pt>
                <c:pt idx="217">
                  <c:v>0.85012285012285005</c:v>
                </c:pt>
                <c:pt idx="218">
                  <c:v>0.85116851168511698</c:v>
                </c:pt>
                <c:pt idx="219">
                  <c:v>0.85312117503060003</c:v>
                </c:pt>
                <c:pt idx="220">
                  <c:v>0.85592185592185599</c:v>
                </c:pt>
                <c:pt idx="221">
                  <c:v>0.85783718104495699</c:v>
                </c:pt>
                <c:pt idx="222">
                  <c:v>0.85956416464890995</c:v>
                </c:pt>
                <c:pt idx="223">
                  <c:v>0.86024096385542204</c:v>
                </c:pt>
                <c:pt idx="224">
                  <c:v>0.86298076923076905</c:v>
                </c:pt>
                <c:pt idx="225">
                  <c:v>0.86467065868263504</c:v>
                </c:pt>
                <c:pt idx="226">
                  <c:v>0.86738351254480295</c:v>
                </c:pt>
                <c:pt idx="227">
                  <c:v>0.86842105263157898</c:v>
                </c:pt>
                <c:pt idx="228">
                  <c:v>0.87127532777115602</c:v>
                </c:pt>
                <c:pt idx="229">
                  <c:v>0.87292161520190004</c:v>
                </c:pt>
                <c:pt idx="230">
                  <c:v>0.87559241706161095</c:v>
                </c:pt>
                <c:pt idx="231">
                  <c:v>0.87721369539551397</c:v>
                </c:pt>
                <c:pt idx="232">
                  <c:v>0.87985865724381596</c:v>
                </c:pt>
                <c:pt idx="233">
                  <c:v>0.88145539906103298</c:v>
                </c:pt>
                <c:pt idx="234">
                  <c:v>0.88145539906103298</c:v>
                </c:pt>
                <c:pt idx="235">
                  <c:v>0.88393903868698698</c:v>
                </c:pt>
                <c:pt idx="236">
                  <c:v>0.88604651162790704</c:v>
                </c:pt>
                <c:pt idx="237">
                  <c:v>0.88811188811188801</c:v>
                </c:pt>
                <c:pt idx="238">
                  <c:v>0.88953488372093004</c:v>
                </c:pt>
                <c:pt idx="239">
                  <c:v>0.89107763615295499</c:v>
                </c:pt>
                <c:pt idx="240">
                  <c:v>0.89351851851851904</c:v>
                </c:pt>
                <c:pt idx="241">
                  <c:v>0.89504036908881202</c:v>
                </c:pt>
                <c:pt idx="242">
                  <c:v>0.89643268124280795</c:v>
                </c:pt>
                <c:pt idx="243">
                  <c:v>0.89678899082568797</c:v>
                </c:pt>
                <c:pt idx="244">
                  <c:v>0.89816933638443996</c:v>
                </c:pt>
                <c:pt idx="245">
                  <c:v>0.90057142857142902</c:v>
                </c:pt>
                <c:pt idx="246">
                  <c:v>0.90160183066361599</c:v>
                </c:pt>
                <c:pt idx="247">
                  <c:v>0.90296803652968105</c:v>
                </c:pt>
                <c:pt idx="248">
                  <c:v>0.90432801822323505</c:v>
                </c:pt>
                <c:pt idx="249">
                  <c:v>0.90557451649601794</c:v>
                </c:pt>
                <c:pt idx="250">
                  <c:v>0.90589569160997796</c:v>
                </c:pt>
                <c:pt idx="251">
                  <c:v>0.90723981900452499</c:v>
                </c:pt>
                <c:pt idx="252">
                  <c:v>0.90950226244343901</c:v>
                </c:pt>
                <c:pt idx="253">
                  <c:v>0.90980834272829803</c:v>
                </c:pt>
                <c:pt idx="254">
                  <c:v>0.911036036036036</c:v>
                </c:pt>
                <c:pt idx="255">
                  <c:v>0.91206313416008999</c:v>
                </c:pt>
                <c:pt idx="256">
                  <c:v>0.91226096737907802</c:v>
                </c:pt>
                <c:pt idx="257">
                  <c:v>0.91358024691357997</c:v>
                </c:pt>
                <c:pt idx="258">
                  <c:v>0.91479820627802699</c:v>
                </c:pt>
                <c:pt idx="259">
                  <c:v>0.91601343784994405</c:v>
                </c:pt>
                <c:pt idx="260">
                  <c:v>0.91629464285714302</c:v>
                </c:pt>
                <c:pt idx="261">
                  <c:v>0.91750278706800403</c:v>
                </c:pt>
                <c:pt idx="262">
                  <c:v>0.91768631813125701</c:v>
                </c:pt>
                <c:pt idx="263">
                  <c:v>0.91897891231964501</c:v>
                </c:pt>
                <c:pt idx="264">
                  <c:v>0.92017738359201695</c:v>
                </c:pt>
                <c:pt idx="265">
                  <c:v>0.92017738359201695</c:v>
                </c:pt>
                <c:pt idx="266">
                  <c:v>0.921373200442968</c:v>
                </c:pt>
                <c:pt idx="267">
                  <c:v>0.92163355408388503</c:v>
                </c:pt>
                <c:pt idx="268">
                  <c:v>0.92282249173098096</c:v>
                </c:pt>
                <c:pt idx="269">
                  <c:v>0.92400881057268702</c:v>
                </c:pt>
                <c:pt idx="270">
                  <c:v>0.92425905598243696</c:v>
                </c:pt>
                <c:pt idx="271">
                  <c:v>0.92442497261774403</c:v>
                </c:pt>
                <c:pt idx="272">
                  <c:v>0.92560175054704596</c:v>
                </c:pt>
                <c:pt idx="273">
                  <c:v>0.92576419213973804</c:v>
                </c:pt>
                <c:pt idx="274">
                  <c:v>0.92677595628415299</c:v>
                </c:pt>
                <c:pt idx="275">
                  <c:v>0.92701525054466205</c:v>
                </c:pt>
                <c:pt idx="276">
                  <c:v>0.928182807399347</c:v>
                </c:pt>
                <c:pt idx="277">
                  <c:v>0.92833876221498401</c:v>
                </c:pt>
                <c:pt idx="278">
                  <c:v>0.92849404117009804</c:v>
                </c:pt>
                <c:pt idx="279">
                  <c:v>0.92965367965367995</c:v>
                </c:pt>
                <c:pt idx="280">
                  <c:v>0.92980561555075603</c:v>
                </c:pt>
                <c:pt idx="281">
                  <c:v>0.92995689655172398</c:v>
                </c:pt>
                <c:pt idx="282">
                  <c:v>0.93110871905274495</c:v>
                </c:pt>
                <c:pt idx="283">
                  <c:v>0.93110871905274495</c:v>
                </c:pt>
                <c:pt idx="284">
                  <c:v>0.93225806451612903</c:v>
                </c:pt>
                <c:pt idx="285">
                  <c:v>0.93240343347639498</c:v>
                </c:pt>
                <c:pt idx="286">
                  <c:v>0.93254817987152006</c:v>
                </c:pt>
                <c:pt idx="287">
                  <c:v>0.93368983957219298</c:v>
                </c:pt>
                <c:pt idx="288">
                  <c:v>0.93383137673425798</c:v>
                </c:pt>
                <c:pt idx="289">
                  <c:v>0.93397231096911604</c:v>
                </c:pt>
                <c:pt idx="290">
                  <c:v>0.93411264612114797</c:v>
                </c:pt>
                <c:pt idx="291">
                  <c:v>0.93524416135881105</c:v>
                </c:pt>
                <c:pt idx="292">
                  <c:v>0.93538135593220295</c:v>
                </c:pt>
                <c:pt idx="293">
                  <c:v>0.93538135593220295</c:v>
                </c:pt>
                <c:pt idx="294">
                  <c:v>0.93650793650793596</c:v>
                </c:pt>
                <c:pt idx="295">
                  <c:v>0.93664202745512204</c:v>
                </c:pt>
                <c:pt idx="296">
                  <c:v>0.93677555321391004</c:v>
                </c:pt>
                <c:pt idx="297">
                  <c:v>0.93690851735015801</c:v>
                </c:pt>
                <c:pt idx="298">
                  <c:v>0.93809024134312702</c:v>
                </c:pt>
                <c:pt idx="299">
                  <c:v>0.93821989528795802</c:v>
                </c:pt>
                <c:pt idx="300">
                  <c:v>0.93834900731452497</c:v>
                </c:pt>
                <c:pt idx="301">
                  <c:v>0.93847758081334698</c:v>
                </c:pt>
                <c:pt idx="302">
                  <c:v>0.93847758081334698</c:v>
                </c:pt>
                <c:pt idx="303">
                  <c:v>0.93958333333333299</c:v>
                </c:pt>
                <c:pt idx="304">
                  <c:v>0.93970893970893998</c:v>
                </c:pt>
                <c:pt idx="305">
                  <c:v>0.93989637305699503</c:v>
                </c:pt>
                <c:pt idx="306">
                  <c:v>0.94002068252326798</c:v>
                </c:pt>
                <c:pt idx="307">
                  <c:v>0.94014447884416896</c:v>
                </c:pt>
                <c:pt idx="308">
                  <c:v>0.94026776519052502</c:v>
                </c:pt>
                <c:pt idx="309">
                  <c:v>0.94039054470709105</c:v>
                </c:pt>
                <c:pt idx="310">
                  <c:v>0.94135802469135799</c:v>
                </c:pt>
                <c:pt idx="311">
                  <c:v>0.94147843942505105</c:v>
                </c:pt>
                <c:pt idx="312">
                  <c:v>0.94159836065573799</c:v>
                </c:pt>
                <c:pt idx="313">
                  <c:v>0.94171779141104295</c:v>
                </c:pt>
                <c:pt idx="314">
                  <c:v>0.94183673469387796</c:v>
                </c:pt>
                <c:pt idx="315">
                  <c:v>0.94195519348268797</c:v>
                </c:pt>
                <c:pt idx="316">
                  <c:v>0.94207317073170704</c:v>
                </c:pt>
                <c:pt idx="317">
                  <c:v>0.942190669371197</c:v>
                </c:pt>
                <c:pt idx="318">
                  <c:v>0.94224924012158096</c:v>
                </c:pt>
                <c:pt idx="319">
                  <c:v>0.94331983805667996</c:v>
                </c:pt>
                <c:pt idx="320">
                  <c:v>0.94337714863498501</c:v>
                </c:pt>
                <c:pt idx="321">
                  <c:v>0.94337714863498501</c:v>
                </c:pt>
                <c:pt idx="322">
                  <c:v>0.94343434343434296</c:v>
                </c:pt>
                <c:pt idx="323">
                  <c:v>0.94354838709677402</c:v>
                </c:pt>
                <c:pt idx="324">
                  <c:v>0.94360523665659601</c:v>
                </c:pt>
                <c:pt idx="325">
                  <c:v>0.94366197183098599</c:v>
                </c:pt>
                <c:pt idx="326">
                  <c:v>0.94371859296482397</c:v>
                </c:pt>
                <c:pt idx="327">
                  <c:v>0.94377510040160595</c:v>
                </c:pt>
                <c:pt idx="328">
                  <c:v>0.94383149448345005</c:v>
                </c:pt>
                <c:pt idx="329">
                  <c:v>0.94388777555110204</c:v>
                </c:pt>
                <c:pt idx="330">
                  <c:v>0.94388777555110204</c:v>
                </c:pt>
                <c:pt idx="331">
                  <c:v>0.94394394394394399</c:v>
                </c:pt>
                <c:pt idx="332">
                  <c:v>0.94394394394394399</c:v>
                </c:pt>
                <c:pt idx="333">
                  <c:v>0.94399999999999995</c:v>
                </c:pt>
                <c:pt idx="334">
                  <c:v>0.94405594405594395</c:v>
                </c:pt>
                <c:pt idx="335">
                  <c:v>0.94411177644710598</c:v>
                </c:pt>
                <c:pt idx="336">
                  <c:v>0.94416749750747797</c:v>
                </c:pt>
                <c:pt idx="337">
                  <c:v>0.94416749750747797</c:v>
                </c:pt>
                <c:pt idx="338">
                  <c:v>0.94416749750747797</c:v>
                </c:pt>
                <c:pt idx="339">
                  <c:v>0.94422310756972105</c:v>
                </c:pt>
                <c:pt idx="340">
                  <c:v>0.94427860696517396</c:v>
                </c:pt>
                <c:pt idx="341">
                  <c:v>0.94427860696517396</c:v>
                </c:pt>
                <c:pt idx="342">
                  <c:v>0.94433399602385704</c:v>
                </c:pt>
                <c:pt idx="343">
                  <c:v>0.94438927507447901</c:v>
                </c:pt>
                <c:pt idx="344">
                  <c:v>0.94438927507447901</c:v>
                </c:pt>
                <c:pt idx="345">
                  <c:v>0.94444444444444398</c:v>
                </c:pt>
                <c:pt idx="346">
                  <c:v>0.94444444444444398</c:v>
                </c:pt>
                <c:pt idx="347">
                  <c:v>0.94444444444444398</c:v>
                </c:pt>
                <c:pt idx="348">
                  <c:v>0.94444444444444398</c:v>
                </c:pt>
                <c:pt idx="349">
                  <c:v>0.94444444444444398</c:v>
                </c:pt>
                <c:pt idx="350">
                  <c:v>0.94449950445986097</c:v>
                </c:pt>
                <c:pt idx="351">
                  <c:v>0.94449950445986097</c:v>
                </c:pt>
                <c:pt idx="352">
                  <c:v>0.94449950445986097</c:v>
                </c:pt>
                <c:pt idx="353">
                  <c:v>0.94449950445986097</c:v>
                </c:pt>
                <c:pt idx="354">
                  <c:v>0.94449950445986097</c:v>
                </c:pt>
                <c:pt idx="355">
                  <c:v>0.94449950445986097</c:v>
                </c:pt>
                <c:pt idx="356">
                  <c:v>0.94449950445986097</c:v>
                </c:pt>
                <c:pt idx="357">
                  <c:v>0.94449950445986097</c:v>
                </c:pt>
                <c:pt idx="358">
                  <c:v>0.94449950445986097</c:v>
                </c:pt>
                <c:pt idx="359">
                  <c:v>0.94449950445986097</c:v>
                </c:pt>
                <c:pt idx="360">
                  <c:v>0.94449950445986097</c:v>
                </c:pt>
                <c:pt idx="361">
                  <c:v>0.94449950445986097</c:v>
                </c:pt>
                <c:pt idx="362">
                  <c:v>0.94449950445986097</c:v>
                </c:pt>
                <c:pt idx="363">
                  <c:v>0.94449950445986097</c:v>
                </c:pt>
                <c:pt idx="364">
                  <c:v>0.94449950445986097</c:v>
                </c:pt>
                <c:pt idx="365">
                  <c:v>0.94449950445986097</c:v>
                </c:pt>
                <c:pt idx="366">
                  <c:v>0.94449950445986097</c:v>
                </c:pt>
                <c:pt idx="367">
                  <c:v>0.94449950445986097</c:v>
                </c:pt>
                <c:pt idx="368">
                  <c:v>0.94449950445986097</c:v>
                </c:pt>
                <c:pt idx="369">
                  <c:v>0.94449950445986097</c:v>
                </c:pt>
                <c:pt idx="370">
                  <c:v>0.94449950445986097</c:v>
                </c:pt>
                <c:pt idx="371">
                  <c:v>0.94449950445986097</c:v>
                </c:pt>
                <c:pt idx="372">
                  <c:v>0.94449950445986097</c:v>
                </c:pt>
                <c:pt idx="373">
                  <c:v>0.94449950445986097</c:v>
                </c:pt>
                <c:pt idx="374">
                  <c:v>0.94449950445986097</c:v>
                </c:pt>
                <c:pt idx="375">
                  <c:v>0.94455445544554495</c:v>
                </c:pt>
                <c:pt idx="376">
                  <c:v>0.94455445544554495</c:v>
                </c:pt>
                <c:pt idx="377">
                  <c:v>0.94455445544554495</c:v>
                </c:pt>
                <c:pt idx="378">
                  <c:v>0.94455445544554495</c:v>
                </c:pt>
                <c:pt idx="379">
                  <c:v>0.944609297725025</c:v>
                </c:pt>
                <c:pt idx="380">
                  <c:v>0.944609297725025</c:v>
                </c:pt>
                <c:pt idx="381">
                  <c:v>0.944609297725025</c:v>
                </c:pt>
                <c:pt idx="382">
                  <c:v>0.94466403162055301</c:v>
                </c:pt>
                <c:pt idx="383">
                  <c:v>0.94466403162055301</c:v>
                </c:pt>
                <c:pt idx="384">
                  <c:v>0.94471865745311001</c:v>
                </c:pt>
                <c:pt idx="385">
                  <c:v>0.94477317554240603</c:v>
                </c:pt>
                <c:pt idx="386">
                  <c:v>0.94477317554240603</c:v>
                </c:pt>
                <c:pt idx="387">
                  <c:v>0.94477317554240603</c:v>
                </c:pt>
                <c:pt idx="388">
                  <c:v>0.944827586206897</c:v>
                </c:pt>
                <c:pt idx="389">
                  <c:v>0.94488188976377996</c:v>
                </c:pt>
                <c:pt idx="390">
                  <c:v>0.94488188976377996</c:v>
                </c:pt>
                <c:pt idx="391">
                  <c:v>0.94493608652900696</c:v>
                </c:pt>
                <c:pt idx="392">
                  <c:v>0.94499017681728903</c:v>
                </c:pt>
                <c:pt idx="393">
                  <c:v>0.94499017681728903</c:v>
                </c:pt>
                <c:pt idx="394">
                  <c:v>0.94499017681728903</c:v>
                </c:pt>
                <c:pt idx="395">
                  <c:v>0.94504416094209998</c:v>
                </c:pt>
                <c:pt idx="396">
                  <c:v>0.94504416094209998</c:v>
                </c:pt>
                <c:pt idx="397">
                  <c:v>0.94509803921568603</c:v>
                </c:pt>
                <c:pt idx="398">
                  <c:v>0.94509803921568603</c:v>
                </c:pt>
                <c:pt idx="399">
                  <c:v>0.94515181194907005</c:v>
                </c:pt>
                <c:pt idx="400">
                  <c:v>0.94520547945205502</c:v>
                </c:pt>
                <c:pt idx="401">
                  <c:v>0.94520547945205502</c:v>
                </c:pt>
                <c:pt idx="402">
                  <c:v>0.94520547945205502</c:v>
                </c:pt>
                <c:pt idx="403">
                  <c:v>0.94525904203323596</c:v>
                </c:pt>
                <c:pt idx="404">
                  <c:v>0.94525904203323596</c:v>
                </c:pt>
                <c:pt idx="405">
                  <c:v>0.94525904203323596</c:v>
                </c:pt>
                <c:pt idx="406">
                  <c:v>0.9453125</c:v>
                </c:pt>
                <c:pt idx="407">
                  <c:v>0.9453125</c:v>
                </c:pt>
                <c:pt idx="408">
                  <c:v>0.9462890625</c:v>
                </c:pt>
                <c:pt idx="409">
                  <c:v>0.9462890625</c:v>
                </c:pt>
                <c:pt idx="410">
                  <c:v>0.94634146341463399</c:v>
                </c:pt>
                <c:pt idx="411">
                  <c:v>0.94634146341463399</c:v>
                </c:pt>
                <c:pt idx="412">
                  <c:v>0.94634146341463399</c:v>
                </c:pt>
                <c:pt idx="413">
                  <c:v>0.94639376218323601</c:v>
                </c:pt>
                <c:pt idx="414">
                  <c:v>0.94547224926971696</c:v>
                </c:pt>
                <c:pt idx="415">
                  <c:v>0.94547224926971696</c:v>
                </c:pt>
                <c:pt idx="416">
                  <c:v>0.94547224926971696</c:v>
                </c:pt>
                <c:pt idx="417">
                  <c:v>0.94552529182879397</c:v>
                </c:pt>
                <c:pt idx="418">
                  <c:v>0.94552529182879397</c:v>
                </c:pt>
                <c:pt idx="419">
                  <c:v>0.94552529182879397</c:v>
                </c:pt>
                <c:pt idx="420">
                  <c:v>0.94557823129251695</c:v>
                </c:pt>
                <c:pt idx="421">
                  <c:v>0.94557823129251695</c:v>
                </c:pt>
                <c:pt idx="422">
                  <c:v>0.94557823129251695</c:v>
                </c:pt>
                <c:pt idx="423">
                  <c:v>0.94557823129251695</c:v>
                </c:pt>
                <c:pt idx="424">
                  <c:v>0.94557823129251695</c:v>
                </c:pt>
                <c:pt idx="425">
                  <c:v>0.94563106796116503</c:v>
                </c:pt>
                <c:pt idx="426">
                  <c:v>0.94563106796116503</c:v>
                </c:pt>
                <c:pt idx="427">
                  <c:v>0.94563106796116503</c:v>
                </c:pt>
                <c:pt idx="428">
                  <c:v>0.94471387002909801</c:v>
                </c:pt>
                <c:pt idx="429">
                  <c:v>0.94471387002909801</c:v>
                </c:pt>
                <c:pt idx="430">
                  <c:v>0.94471387002909801</c:v>
                </c:pt>
                <c:pt idx="431">
                  <c:v>0.94471387002909801</c:v>
                </c:pt>
                <c:pt idx="432">
                  <c:v>0.94476744186046502</c:v>
                </c:pt>
                <c:pt idx="433">
                  <c:v>0.94476744186046502</c:v>
                </c:pt>
                <c:pt idx="434">
                  <c:v>0.94476744186046502</c:v>
                </c:pt>
                <c:pt idx="435">
                  <c:v>0.94476744186046502</c:v>
                </c:pt>
                <c:pt idx="436">
                  <c:v>0.94385285575992195</c:v>
                </c:pt>
                <c:pt idx="437">
                  <c:v>0.94385285575992195</c:v>
                </c:pt>
                <c:pt idx="438">
                  <c:v>0.94385285575992195</c:v>
                </c:pt>
                <c:pt idx="439">
                  <c:v>0.94385285575992195</c:v>
                </c:pt>
                <c:pt idx="440">
                  <c:v>0.94385285575992195</c:v>
                </c:pt>
                <c:pt idx="441">
                  <c:v>0.94385285575992195</c:v>
                </c:pt>
                <c:pt idx="442">
                  <c:v>0.94390715667311398</c:v>
                </c:pt>
                <c:pt idx="443">
                  <c:v>0.94390715667311398</c:v>
                </c:pt>
                <c:pt idx="444">
                  <c:v>0.94390715667311398</c:v>
                </c:pt>
                <c:pt idx="445">
                  <c:v>0.94390715667311398</c:v>
                </c:pt>
                <c:pt idx="446">
                  <c:v>0.943050193050193</c:v>
                </c:pt>
                <c:pt idx="447">
                  <c:v>0.943050193050193</c:v>
                </c:pt>
                <c:pt idx="448">
                  <c:v>0.94310511089681803</c:v>
                </c:pt>
                <c:pt idx="449">
                  <c:v>0.94310511089681803</c:v>
                </c:pt>
                <c:pt idx="450">
                  <c:v>0.94315992292870898</c:v>
                </c:pt>
                <c:pt idx="451">
                  <c:v>0.94315992292870898</c:v>
                </c:pt>
                <c:pt idx="452">
                  <c:v>0.94315992292870898</c:v>
                </c:pt>
                <c:pt idx="453">
                  <c:v>0.94315992292870898</c:v>
                </c:pt>
                <c:pt idx="454">
                  <c:v>0.943214629451396</c:v>
                </c:pt>
                <c:pt idx="455">
                  <c:v>0.943214629451396</c:v>
                </c:pt>
                <c:pt idx="456">
                  <c:v>0.94326923076923097</c:v>
                </c:pt>
                <c:pt idx="457">
                  <c:v>0.94236311239193105</c:v>
                </c:pt>
                <c:pt idx="458">
                  <c:v>0.94241842610364701</c:v>
                </c:pt>
                <c:pt idx="459">
                  <c:v>0.94241842610364701</c:v>
                </c:pt>
                <c:pt idx="460">
                  <c:v>0.94241842610364701</c:v>
                </c:pt>
                <c:pt idx="461">
                  <c:v>0.94241842610364701</c:v>
                </c:pt>
                <c:pt idx="462">
                  <c:v>0.942473633748802</c:v>
                </c:pt>
                <c:pt idx="463">
                  <c:v>0.942473633748802</c:v>
                </c:pt>
                <c:pt idx="464">
                  <c:v>0.94252873563218398</c:v>
                </c:pt>
                <c:pt idx="465">
                  <c:v>0.94252873563218398</c:v>
                </c:pt>
                <c:pt idx="466">
                  <c:v>0.94252873563218398</c:v>
                </c:pt>
                <c:pt idx="467">
                  <c:v>0.94258373205741597</c:v>
                </c:pt>
                <c:pt idx="468">
                  <c:v>0.94258373205741597</c:v>
                </c:pt>
                <c:pt idx="469">
                  <c:v>0.94258373205741597</c:v>
                </c:pt>
                <c:pt idx="470">
                  <c:v>0.94258373205741597</c:v>
                </c:pt>
                <c:pt idx="471">
                  <c:v>0.94258373205741597</c:v>
                </c:pt>
                <c:pt idx="472">
                  <c:v>0.94263862332696002</c:v>
                </c:pt>
                <c:pt idx="473">
                  <c:v>0.94173829990448898</c:v>
                </c:pt>
                <c:pt idx="474">
                  <c:v>0.94173829990448898</c:v>
                </c:pt>
                <c:pt idx="475">
                  <c:v>0.94179389312977102</c:v>
                </c:pt>
                <c:pt idx="476">
                  <c:v>0.94179389312977102</c:v>
                </c:pt>
                <c:pt idx="477">
                  <c:v>0.94179389312977102</c:v>
                </c:pt>
                <c:pt idx="478">
                  <c:v>0.94179389312977102</c:v>
                </c:pt>
                <c:pt idx="479">
                  <c:v>0.94179389312977102</c:v>
                </c:pt>
                <c:pt idx="480">
                  <c:v>0.94184938036224997</c:v>
                </c:pt>
                <c:pt idx="481">
                  <c:v>0.94184938036224997</c:v>
                </c:pt>
                <c:pt idx="482">
                  <c:v>0.94184938036224997</c:v>
                </c:pt>
                <c:pt idx="483">
                  <c:v>0.94190476190476202</c:v>
                </c:pt>
                <c:pt idx="484">
                  <c:v>0.94190476190476202</c:v>
                </c:pt>
                <c:pt idx="485">
                  <c:v>0.94190476190476202</c:v>
                </c:pt>
                <c:pt idx="486">
                  <c:v>0.94196003805899198</c:v>
                </c:pt>
                <c:pt idx="487">
                  <c:v>0.94196003805899198</c:v>
                </c:pt>
                <c:pt idx="488">
                  <c:v>0.94196003805899198</c:v>
                </c:pt>
                <c:pt idx="489">
                  <c:v>0.94196003805899198</c:v>
                </c:pt>
                <c:pt idx="490">
                  <c:v>0.94196003805899198</c:v>
                </c:pt>
                <c:pt idx="491">
                  <c:v>0.94201520912547498</c:v>
                </c:pt>
                <c:pt idx="492">
                  <c:v>0.94201520912547498</c:v>
                </c:pt>
                <c:pt idx="493">
                  <c:v>0.94201520912547498</c:v>
                </c:pt>
                <c:pt idx="494">
                  <c:v>0.94201520912547498</c:v>
                </c:pt>
                <c:pt idx="495">
                  <c:v>0.94201520912547498</c:v>
                </c:pt>
                <c:pt idx="496">
                  <c:v>0.94201520912547498</c:v>
                </c:pt>
                <c:pt idx="497">
                  <c:v>0.94112060778727502</c:v>
                </c:pt>
                <c:pt idx="498">
                  <c:v>0.94112060778727502</c:v>
                </c:pt>
                <c:pt idx="499">
                  <c:v>0.94112060778727502</c:v>
                </c:pt>
                <c:pt idx="500">
                  <c:v>0.94112060778727502</c:v>
                </c:pt>
                <c:pt idx="501">
                  <c:v>0.94112060778727502</c:v>
                </c:pt>
                <c:pt idx="502">
                  <c:v>0.94112060778727502</c:v>
                </c:pt>
                <c:pt idx="503">
                  <c:v>0.94112060778727502</c:v>
                </c:pt>
                <c:pt idx="504">
                  <c:v>0.94106463878326996</c:v>
                </c:pt>
                <c:pt idx="505">
                  <c:v>0.94106463878326996</c:v>
                </c:pt>
                <c:pt idx="506">
                  <c:v>0.94106463878326996</c:v>
                </c:pt>
                <c:pt idx="507">
                  <c:v>0.94106463878326996</c:v>
                </c:pt>
                <c:pt idx="508">
                  <c:v>0.94106463878326996</c:v>
                </c:pt>
                <c:pt idx="509">
                  <c:v>0.94106463878326996</c:v>
                </c:pt>
                <c:pt idx="510">
                  <c:v>0.94100856327307403</c:v>
                </c:pt>
                <c:pt idx="511">
                  <c:v>0.94100856327307403</c:v>
                </c:pt>
                <c:pt idx="512">
                  <c:v>0.94100856327307403</c:v>
                </c:pt>
                <c:pt idx="513">
                  <c:v>0.94100856327307403</c:v>
                </c:pt>
                <c:pt idx="514">
                  <c:v>0.94100856327307403</c:v>
                </c:pt>
                <c:pt idx="515">
                  <c:v>0.94100856327307403</c:v>
                </c:pt>
                <c:pt idx="516">
                  <c:v>0.94100856327307403</c:v>
                </c:pt>
                <c:pt idx="517">
                  <c:v>0.94100856327307403</c:v>
                </c:pt>
                <c:pt idx="518">
                  <c:v>0.94100856327307403</c:v>
                </c:pt>
                <c:pt idx="519">
                  <c:v>0.94100856327307403</c:v>
                </c:pt>
                <c:pt idx="520">
                  <c:v>0.94100856327307403</c:v>
                </c:pt>
                <c:pt idx="521">
                  <c:v>0.94106463878326996</c:v>
                </c:pt>
                <c:pt idx="522">
                  <c:v>0.94106463878326996</c:v>
                </c:pt>
                <c:pt idx="523">
                  <c:v>0.94106463878326996</c:v>
                </c:pt>
                <c:pt idx="524">
                  <c:v>0.94112060778727502</c:v>
                </c:pt>
                <c:pt idx="525">
                  <c:v>0.94112060778727502</c:v>
                </c:pt>
                <c:pt idx="526">
                  <c:v>0.94112060778727502</c:v>
                </c:pt>
                <c:pt idx="527">
                  <c:v>0.94117647058823495</c:v>
                </c:pt>
                <c:pt idx="528">
                  <c:v>0.94117647058823495</c:v>
                </c:pt>
                <c:pt idx="529">
                  <c:v>0.94123222748815205</c:v>
                </c:pt>
                <c:pt idx="530">
                  <c:v>0.94123222748815205</c:v>
                </c:pt>
                <c:pt idx="531">
                  <c:v>0.94128787878787901</c:v>
                </c:pt>
                <c:pt idx="532">
                  <c:v>0.94128787878787901</c:v>
                </c:pt>
                <c:pt idx="533">
                  <c:v>0.94134342478713295</c:v>
                </c:pt>
                <c:pt idx="534">
                  <c:v>0.94134342478713295</c:v>
                </c:pt>
                <c:pt idx="535">
                  <c:v>0.94134342478713295</c:v>
                </c:pt>
                <c:pt idx="536">
                  <c:v>0.94134342478713295</c:v>
                </c:pt>
                <c:pt idx="537">
                  <c:v>0.94139886578449905</c:v>
                </c:pt>
                <c:pt idx="538">
                  <c:v>0.94139886578449905</c:v>
                </c:pt>
                <c:pt idx="539">
                  <c:v>0.94139886578449905</c:v>
                </c:pt>
                <c:pt idx="540">
                  <c:v>0.94050991501416403</c:v>
                </c:pt>
                <c:pt idx="541">
                  <c:v>0.94050991501416403</c:v>
                </c:pt>
                <c:pt idx="542">
                  <c:v>0.94050991501416403</c:v>
                </c:pt>
                <c:pt idx="543">
                  <c:v>0.94050991501416403</c:v>
                </c:pt>
                <c:pt idx="544">
                  <c:v>0.94050991501416403</c:v>
                </c:pt>
                <c:pt idx="545">
                  <c:v>0.94050991501416403</c:v>
                </c:pt>
                <c:pt idx="546">
                  <c:v>0.94050991501416403</c:v>
                </c:pt>
                <c:pt idx="547">
                  <c:v>0.94050991501416403</c:v>
                </c:pt>
                <c:pt idx="548">
                  <c:v>0.94050991501416403</c:v>
                </c:pt>
                <c:pt idx="549">
                  <c:v>0.93962264150943398</c:v>
                </c:pt>
                <c:pt idx="550">
                  <c:v>0.93962264150943398</c:v>
                </c:pt>
                <c:pt idx="551">
                  <c:v>0.93962264150943398</c:v>
                </c:pt>
                <c:pt idx="552">
                  <c:v>0.93962264150943398</c:v>
                </c:pt>
                <c:pt idx="553">
                  <c:v>0.93962264150943398</c:v>
                </c:pt>
                <c:pt idx="554">
                  <c:v>0.93962264150943398</c:v>
                </c:pt>
                <c:pt idx="555">
                  <c:v>0.93962264150943398</c:v>
                </c:pt>
                <c:pt idx="556">
                  <c:v>0.93962264150943398</c:v>
                </c:pt>
                <c:pt idx="557">
                  <c:v>0.93962264150943398</c:v>
                </c:pt>
                <c:pt idx="558">
                  <c:v>0.93962264150943398</c:v>
                </c:pt>
                <c:pt idx="559">
                  <c:v>0.93873704052780405</c:v>
                </c:pt>
                <c:pt idx="560">
                  <c:v>0.93873704052780405</c:v>
                </c:pt>
                <c:pt idx="561">
                  <c:v>0.93873704052780405</c:v>
                </c:pt>
                <c:pt idx="562">
                  <c:v>0.93873704052780405</c:v>
                </c:pt>
                <c:pt idx="563">
                  <c:v>0.93873704052780405</c:v>
                </c:pt>
                <c:pt idx="564">
                  <c:v>0.93873704052780405</c:v>
                </c:pt>
                <c:pt idx="565">
                  <c:v>0.93873704052780405</c:v>
                </c:pt>
                <c:pt idx="566">
                  <c:v>0.93873704052780405</c:v>
                </c:pt>
                <c:pt idx="567">
                  <c:v>0.93873704052780405</c:v>
                </c:pt>
                <c:pt idx="568">
                  <c:v>0.93873704052780405</c:v>
                </c:pt>
                <c:pt idx="569">
                  <c:v>0.93873704052780405</c:v>
                </c:pt>
                <c:pt idx="570">
                  <c:v>0.93873704052780405</c:v>
                </c:pt>
                <c:pt idx="571">
                  <c:v>0.93785310734463301</c:v>
                </c:pt>
                <c:pt idx="572">
                  <c:v>0.93785310734463301</c:v>
                </c:pt>
                <c:pt idx="573">
                  <c:v>0.93785310734463301</c:v>
                </c:pt>
                <c:pt idx="574">
                  <c:v>0.93779453345900099</c:v>
                </c:pt>
                <c:pt idx="575">
                  <c:v>0.93779453345900099</c:v>
                </c:pt>
                <c:pt idx="576">
                  <c:v>0.93779453345900099</c:v>
                </c:pt>
                <c:pt idx="577">
                  <c:v>0.93779453345900099</c:v>
                </c:pt>
                <c:pt idx="578">
                  <c:v>0.93779453345900099</c:v>
                </c:pt>
                <c:pt idx="579">
                  <c:v>0.93779453345900099</c:v>
                </c:pt>
                <c:pt idx="580">
                  <c:v>0.93773584905660401</c:v>
                </c:pt>
                <c:pt idx="581">
                  <c:v>0.93773584905660401</c:v>
                </c:pt>
                <c:pt idx="582">
                  <c:v>0.93773584905660401</c:v>
                </c:pt>
                <c:pt idx="583">
                  <c:v>0.93773584905660401</c:v>
                </c:pt>
                <c:pt idx="584">
                  <c:v>0.93773584905660401</c:v>
                </c:pt>
                <c:pt idx="585">
                  <c:v>0.93767705382436295</c:v>
                </c:pt>
                <c:pt idx="586">
                  <c:v>0.93767705382436295</c:v>
                </c:pt>
                <c:pt idx="587">
                  <c:v>0.93767705382436295</c:v>
                </c:pt>
                <c:pt idx="588">
                  <c:v>0.93679245283018897</c:v>
                </c:pt>
                <c:pt idx="589">
                  <c:v>0.93679245283018897</c:v>
                </c:pt>
                <c:pt idx="590">
                  <c:v>0.93673276676109496</c:v>
                </c:pt>
                <c:pt idx="591">
                  <c:v>0.93673276676109496</c:v>
                </c:pt>
                <c:pt idx="592">
                  <c:v>0.93673276676109496</c:v>
                </c:pt>
                <c:pt idx="593">
                  <c:v>0.93673276676109496</c:v>
                </c:pt>
                <c:pt idx="594">
                  <c:v>0.93673276676109496</c:v>
                </c:pt>
                <c:pt idx="595">
                  <c:v>0.93673276676109496</c:v>
                </c:pt>
                <c:pt idx="596">
                  <c:v>0.93673276676109496</c:v>
                </c:pt>
                <c:pt idx="597">
                  <c:v>0.93673276676109496</c:v>
                </c:pt>
                <c:pt idx="598">
                  <c:v>0.93673276676109496</c:v>
                </c:pt>
                <c:pt idx="599">
                  <c:v>0.93673276676109496</c:v>
                </c:pt>
                <c:pt idx="600">
                  <c:v>0.93673276676109496</c:v>
                </c:pt>
                <c:pt idx="601">
                  <c:v>0.93673276676109496</c:v>
                </c:pt>
                <c:pt idx="602">
                  <c:v>0.93578847969782797</c:v>
                </c:pt>
                <c:pt idx="603">
                  <c:v>0.93578847969782797</c:v>
                </c:pt>
                <c:pt idx="604">
                  <c:v>0.93578847969782797</c:v>
                </c:pt>
                <c:pt idx="605">
                  <c:v>0.93578847969782797</c:v>
                </c:pt>
                <c:pt idx="606">
                  <c:v>0.93578847969782797</c:v>
                </c:pt>
                <c:pt idx="607">
                  <c:v>0.93578847969782797</c:v>
                </c:pt>
                <c:pt idx="608">
                  <c:v>0.93572778827977299</c:v>
                </c:pt>
                <c:pt idx="609">
                  <c:v>0.93572778827977299</c:v>
                </c:pt>
                <c:pt idx="610">
                  <c:v>0.93572778827977299</c:v>
                </c:pt>
                <c:pt idx="611">
                  <c:v>0.93572778827977299</c:v>
                </c:pt>
                <c:pt idx="612">
                  <c:v>0.93566698202459797</c:v>
                </c:pt>
                <c:pt idx="613">
                  <c:v>0.93566698202459797</c:v>
                </c:pt>
                <c:pt idx="614">
                  <c:v>0.93566698202459797</c:v>
                </c:pt>
                <c:pt idx="615">
                  <c:v>0.935606060606061</c:v>
                </c:pt>
                <c:pt idx="616">
                  <c:v>0.935606060606061</c:v>
                </c:pt>
                <c:pt idx="617">
                  <c:v>0.935606060606061</c:v>
                </c:pt>
                <c:pt idx="618">
                  <c:v>0.93649289099526101</c:v>
                </c:pt>
                <c:pt idx="619">
                  <c:v>0.93643263757115802</c:v>
                </c:pt>
                <c:pt idx="620">
                  <c:v>0.93643263757115802</c:v>
                </c:pt>
                <c:pt idx="621">
                  <c:v>0.93643263757115802</c:v>
                </c:pt>
                <c:pt idx="622">
                  <c:v>0.93643263757115802</c:v>
                </c:pt>
                <c:pt idx="623">
                  <c:v>0.93643263757115802</c:v>
                </c:pt>
                <c:pt idx="624">
                  <c:v>0.93643263757115802</c:v>
                </c:pt>
                <c:pt idx="625">
                  <c:v>0.93643263757115802</c:v>
                </c:pt>
                <c:pt idx="626">
                  <c:v>0.93643263757115802</c:v>
                </c:pt>
                <c:pt idx="627">
                  <c:v>0.93643263757115802</c:v>
                </c:pt>
                <c:pt idx="628">
                  <c:v>0.93643263757115802</c:v>
                </c:pt>
                <c:pt idx="629">
                  <c:v>0.93643263757115802</c:v>
                </c:pt>
                <c:pt idx="630">
                  <c:v>0.93643263757115802</c:v>
                </c:pt>
                <c:pt idx="631">
                  <c:v>0.93643263757115802</c:v>
                </c:pt>
                <c:pt idx="632">
                  <c:v>0.93649289099526101</c:v>
                </c:pt>
                <c:pt idx="633">
                  <c:v>0.93649289099526101</c:v>
                </c:pt>
                <c:pt idx="634">
                  <c:v>0.93649289099526101</c:v>
                </c:pt>
                <c:pt idx="635">
                  <c:v>0.93649289099526101</c:v>
                </c:pt>
                <c:pt idx="636">
                  <c:v>0.93655303030303005</c:v>
                </c:pt>
                <c:pt idx="637">
                  <c:v>0.93655303030303005</c:v>
                </c:pt>
                <c:pt idx="638">
                  <c:v>0.93655303030303005</c:v>
                </c:pt>
                <c:pt idx="639">
                  <c:v>0.93655303030303005</c:v>
                </c:pt>
                <c:pt idx="640">
                  <c:v>0.93655303030303005</c:v>
                </c:pt>
                <c:pt idx="641">
                  <c:v>0.93661305581835397</c:v>
                </c:pt>
                <c:pt idx="642">
                  <c:v>0.93661305581835397</c:v>
                </c:pt>
                <c:pt idx="643">
                  <c:v>0.93661305581835397</c:v>
                </c:pt>
                <c:pt idx="644">
                  <c:v>0.93661305581835397</c:v>
                </c:pt>
                <c:pt idx="645">
                  <c:v>0.93661305581835397</c:v>
                </c:pt>
                <c:pt idx="646">
                  <c:v>0.93661305581835397</c:v>
                </c:pt>
                <c:pt idx="647">
                  <c:v>0.93661305581835397</c:v>
                </c:pt>
                <c:pt idx="648">
                  <c:v>0.93661305581835397</c:v>
                </c:pt>
                <c:pt idx="649">
                  <c:v>0.93661305581835397</c:v>
                </c:pt>
                <c:pt idx="650">
                  <c:v>0.93661305581835397</c:v>
                </c:pt>
                <c:pt idx="651">
                  <c:v>0.93661305581835397</c:v>
                </c:pt>
                <c:pt idx="652">
                  <c:v>0.93572778827977299</c:v>
                </c:pt>
                <c:pt idx="653">
                  <c:v>0.93572778827977299</c:v>
                </c:pt>
                <c:pt idx="654">
                  <c:v>0.93572778827977299</c:v>
                </c:pt>
                <c:pt idx="655">
                  <c:v>0.93572778827977299</c:v>
                </c:pt>
                <c:pt idx="656">
                  <c:v>0.93572778827977299</c:v>
                </c:pt>
                <c:pt idx="657">
                  <c:v>0.93572778827977299</c:v>
                </c:pt>
                <c:pt idx="658">
                  <c:v>0.93572778827977299</c:v>
                </c:pt>
                <c:pt idx="659">
                  <c:v>0.93572778827977299</c:v>
                </c:pt>
                <c:pt idx="660">
                  <c:v>0.93572778827977299</c:v>
                </c:pt>
                <c:pt idx="661">
                  <c:v>0.93572778827977299</c:v>
                </c:pt>
                <c:pt idx="662">
                  <c:v>0.93578847969782797</c:v>
                </c:pt>
                <c:pt idx="663">
                  <c:v>0.93578847969782797</c:v>
                </c:pt>
                <c:pt idx="664">
                  <c:v>0.93578847969782797</c:v>
                </c:pt>
                <c:pt idx="665">
                  <c:v>0.93584905660377404</c:v>
                </c:pt>
                <c:pt idx="666">
                  <c:v>0.93496701225259204</c:v>
                </c:pt>
                <c:pt idx="667">
                  <c:v>0.93496701225259204</c:v>
                </c:pt>
                <c:pt idx="668">
                  <c:v>0.93502824858757105</c:v>
                </c:pt>
                <c:pt idx="669">
                  <c:v>0.93502824858757105</c:v>
                </c:pt>
                <c:pt idx="670">
                  <c:v>0.93508936970837297</c:v>
                </c:pt>
                <c:pt idx="671">
                  <c:v>0.93508936970837297</c:v>
                </c:pt>
                <c:pt idx="672">
                  <c:v>0.93515037593984895</c:v>
                </c:pt>
                <c:pt idx="673">
                  <c:v>0.93515037593984895</c:v>
                </c:pt>
                <c:pt idx="674">
                  <c:v>0.93515037593984895</c:v>
                </c:pt>
                <c:pt idx="675">
                  <c:v>0.935211267605634</c:v>
                </c:pt>
                <c:pt idx="676">
                  <c:v>0.935211267605634</c:v>
                </c:pt>
                <c:pt idx="677">
                  <c:v>0.93439550140581096</c:v>
                </c:pt>
                <c:pt idx="678">
                  <c:v>0.93439550140581096</c:v>
                </c:pt>
                <c:pt idx="679">
                  <c:v>0.93445692883895104</c:v>
                </c:pt>
                <c:pt idx="680">
                  <c:v>0.93451824134705297</c:v>
                </c:pt>
                <c:pt idx="681">
                  <c:v>0.93451824134705297</c:v>
                </c:pt>
                <c:pt idx="682">
                  <c:v>0.93451824134705297</c:v>
                </c:pt>
                <c:pt idx="683">
                  <c:v>0.934579439252337</c:v>
                </c:pt>
                <c:pt idx="684">
                  <c:v>0.934579439252337</c:v>
                </c:pt>
                <c:pt idx="685">
                  <c:v>0.934579439252337</c:v>
                </c:pt>
                <c:pt idx="686">
                  <c:v>0.934640522875817</c:v>
                </c:pt>
                <c:pt idx="687">
                  <c:v>0.934640522875817</c:v>
                </c:pt>
                <c:pt idx="688">
                  <c:v>0.93470149253731405</c:v>
                </c:pt>
                <c:pt idx="689">
                  <c:v>0.93470149253731405</c:v>
                </c:pt>
                <c:pt idx="690">
                  <c:v>0.93389199255121103</c:v>
                </c:pt>
                <c:pt idx="691">
                  <c:v>0.93389199255121103</c:v>
                </c:pt>
                <c:pt idx="692">
                  <c:v>0.93395348837209302</c:v>
                </c:pt>
                <c:pt idx="693">
                  <c:v>0.93395348837209302</c:v>
                </c:pt>
                <c:pt idx="694">
                  <c:v>0.93395348837209302</c:v>
                </c:pt>
                <c:pt idx="695">
                  <c:v>0.93401486988847604</c:v>
                </c:pt>
                <c:pt idx="696">
                  <c:v>0.93401486988847604</c:v>
                </c:pt>
                <c:pt idx="697">
                  <c:v>0.93407613741875595</c:v>
                </c:pt>
                <c:pt idx="698">
                  <c:v>0.93407613741875595</c:v>
                </c:pt>
                <c:pt idx="699">
                  <c:v>0.934137291280148</c:v>
                </c:pt>
                <c:pt idx="700">
                  <c:v>0.93419833178869305</c:v>
                </c:pt>
                <c:pt idx="701">
                  <c:v>0.93425925925925901</c:v>
                </c:pt>
                <c:pt idx="702">
                  <c:v>0.93425925925925901</c:v>
                </c:pt>
                <c:pt idx="703">
                  <c:v>0.93339500462534697</c:v>
                </c:pt>
                <c:pt idx="704">
                  <c:v>0.93345656192236603</c:v>
                </c:pt>
                <c:pt idx="705">
                  <c:v>0.93351800554016595</c:v>
                </c:pt>
                <c:pt idx="706">
                  <c:v>0.93357933579335795</c:v>
                </c:pt>
                <c:pt idx="707">
                  <c:v>0.93357933579335795</c:v>
                </c:pt>
                <c:pt idx="708">
                  <c:v>0.93364055299539195</c:v>
                </c:pt>
                <c:pt idx="709">
                  <c:v>0.93370165745856404</c:v>
                </c:pt>
                <c:pt idx="710">
                  <c:v>0.93370165745856404</c:v>
                </c:pt>
                <c:pt idx="711">
                  <c:v>0.93370165745856404</c:v>
                </c:pt>
                <c:pt idx="712">
                  <c:v>0.93382352941176405</c:v>
                </c:pt>
                <c:pt idx="713">
                  <c:v>0.93382352941176405</c:v>
                </c:pt>
                <c:pt idx="714">
                  <c:v>0.93382352941176405</c:v>
                </c:pt>
                <c:pt idx="715">
                  <c:v>0.93302752293577995</c:v>
                </c:pt>
                <c:pt idx="716">
                  <c:v>0.93302752293577995</c:v>
                </c:pt>
                <c:pt idx="717">
                  <c:v>0.93308890925756205</c:v>
                </c:pt>
                <c:pt idx="718">
                  <c:v>0.93308890925756205</c:v>
                </c:pt>
                <c:pt idx="719">
                  <c:v>0.93315018315018305</c:v>
                </c:pt>
                <c:pt idx="720">
                  <c:v>0.93315018315018305</c:v>
                </c:pt>
                <c:pt idx="721">
                  <c:v>0.93315018315018305</c:v>
                </c:pt>
                <c:pt idx="722">
                  <c:v>0.93315018315018305</c:v>
                </c:pt>
                <c:pt idx="723">
                  <c:v>0.93321134492223201</c:v>
                </c:pt>
                <c:pt idx="724">
                  <c:v>0.93321134492223201</c:v>
                </c:pt>
                <c:pt idx="725">
                  <c:v>0.93321134492223201</c:v>
                </c:pt>
                <c:pt idx="726">
                  <c:v>0.93327239488116998</c:v>
                </c:pt>
                <c:pt idx="727">
                  <c:v>0.93327239488116998</c:v>
                </c:pt>
                <c:pt idx="728">
                  <c:v>0.93327239488116998</c:v>
                </c:pt>
                <c:pt idx="729">
                  <c:v>0.93333333333333302</c:v>
                </c:pt>
                <c:pt idx="730">
                  <c:v>0.93333333333333302</c:v>
                </c:pt>
                <c:pt idx="731">
                  <c:v>0.93333333333333302</c:v>
                </c:pt>
                <c:pt idx="732">
                  <c:v>0.93333333333333302</c:v>
                </c:pt>
                <c:pt idx="733">
                  <c:v>0.93333333333333302</c:v>
                </c:pt>
                <c:pt idx="734">
                  <c:v>0.93339416058394198</c:v>
                </c:pt>
                <c:pt idx="735">
                  <c:v>0.93339416058394198</c:v>
                </c:pt>
                <c:pt idx="736">
                  <c:v>0.93345487693710105</c:v>
                </c:pt>
                <c:pt idx="737">
                  <c:v>0.93345487693710105</c:v>
                </c:pt>
                <c:pt idx="738">
                  <c:v>0.93345487693710105</c:v>
                </c:pt>
                <c:pt idx="739">
                  <c:v>0.93345487693710105</c:v>
                </c:pt>
                <c:pt idx="740">
                  <c:v>0.93351548269581097</c:v>
                </c:pt>
                <c:pt idx="741">
                  <c:v>0.93351548269581097</c:v>
                </c:pt>
                <c:pt idx="742">
                  <c:v>0.93351548269581097</c:v>
                </c:pt>
                <c:pt idx="743">
                  <c:v>0.93351548269581097</c:v>
                </c:pt>
                <c:pt idx="744">
                  <c:v>0.93351548269581097</c:v>
                </c:pt>
                <c:pt idx="745">
                  <c:v>0.93351548269581097</c:v>
                </c:pt>
                <c:pt idx="746">
                  <c:v>0.93351548269581097</c:v>
                </c:pt>
                <c:pt idx="747">
                  <c:v>0.93351548269581097</c:v>
                </c:pt>
                <c:pt idx="748">
                  <c:v>0.93351548269581097</c:v>
                </c:pt>
                <c:pt idx="749">
                  <c:v>0.93351548269581097</c:v>
                </c:pt>
                <c:pt idx="750">
                  <c:v>0.93351548269581097</c:v>
                </c:pt>
                <c:pt idx="751">
                  <c:v>0.93351548269581097</c:v>
                </c:pt>
                <c:pt idx="752">
                  <c:v>0.93351548269581097</c:v>
                </c:pt>
                <c:pt idx="753">
                  <c:v>0.93351548269581097</c:v>
                </c:pt>
                <c:pt idx="754">
                  <c:v>0.93351548269581097</c:v>
                </c:pt>
                <c:pt idx="755">
                  <c:v>0.93351548269581097</c:v>
                </c:pt>
                <c:pt idx="756">
                  <c:v>0.93351548269581097</c:v>
                </c:pt>
                <c:pt idx="757">
                  <c:v>0.93351548269581097</c:v>
                </c:pt>
                <c:pt idx="758">
                  <c:v>0.93351548269581097</c:v>
                </c:pt>
                <c:pt idx="759">
                  <c:v>0.93351548269581097</c:v>
                </c:pt>
                <c:pt idx="760">
                  <c:v>0.93351548269581097</c:v>
                </c:pt>
                <c:pt idx="761">
                  <c:v>0.93345487693710105</c:v>
                </c:pt>
                <c:pt idx="762">
                  <c:v>0.93351548269581097</c:v>
                </c:pt>
                <c:pt idx="763">
                  <c:v>0.93351548269581097</c:v>
                </c:pt>
                <c:pt idx="764">
                  <c:v>0.93351548269581097</c:v>
                </c:pt>
                <c:pt idx="765">
                  <c:v>0.93351548269581097</c:v>
                </c:pt>
                <c:pt idx="766">
                  <c:v>0.93351548269581097</c:v>
                </c:pt>
                <c:pt idx="767">
                  <c:v>0.93351548269581097</c:v>
                </c:pt>
                <c:pt idx="768">
                  <c:v>0.93357597816196503</c:v>
                </c:pt>
                <c:pt idx="769">
                  <c:v>0.93357597816196503</c:v>
                </c:pt>
                <c:pt idx="770">
                  <c:v>0.93357597816196503</c:v>
                </c:pt>
                <c:pt idx="771">
                  <c:v>0.93363636363636304</c:v>
                </c:pt>
                <c:pt idx="772">
                  <c:v>0.93363636363636304</c:v>
                </c:pt>
                <c:pt idx="773">
                  <c:v>0.93363636363636304</c:v>
                </c:pt>
                <c:pt idx="774">
                  <c:v>0.93369663941870995</c:v>
                </c:pt>
                <c:pt idx="775">
                  <c:v>0.93369663941870995</c:v>
                </c:pt>
                <c:pt idx="776">
                  <c:v>0.93375680580762199</c:v>
                </c:pt>
                <c:pt idx="777">
                  <c:v>0.93375680580762199</c:v>
                </c:pt>
                <c:pt idx="778">
                  <c:v>0.93375680580762199</c:v>
                </c:pt>
                <c:pt idx="779">
                  <c:v>0.93375680580762199</c:v>
                </c:pt>
                <c:pt idx="780">
                  <c:v>0.93381686310063405</c:v>
                </c:pt>
                <c:pt idx="781">
                  <c:v>0.93381686310063405</c:v>
                </c:pt>
                <c:pt idx="782">
                  <c:v>0.93387681159420299</c:v>
                </c:pt>
                <c:pt idx="783">
                  <c:v>0.93387681159420299</c:v>
                </c:pt>
                <c:pt idx="784">
                  <c:v>0.93387681159420299</c:v>
                </c:pt>
                <c:pt idx="785">
                  <c:v>0.93387681159420299</c:v>
                </c:pt>
                <c:pt idx="786">
                  <c:v>0.93387681159420299</c:v>
                </c:pt>
                <c:pt idx="787">
                  <c:v>0.93387681159420299</c:v>
                </c:pt>
                <c:pt idx="788">
                  <c:v>0.93387681159420299</c:v>
                </c:pt>
                <c:pt idx="789">
                  <c:v>0.93387681159420299</c:v>
                </c:pt>
                <c:pt idx="790">
                  <c:v>0.93387681159420299</c:v>
                </c:pt>
                <c:pt idx="791">
                  <c:v>0.93387681159420299</c:v>
                </c:pt>
                <c:pt idx="792">
                  <c:v>0.93387681159420299</c:v>
                </c:pt>
                <c:pt idx="793">
                  <c:v>0.93387681159420299</c:v>
                </c:pt>
                <c:pt idx="794">
                  <c:v>0.93381686310063405</c:v>
                </c:pt>
                <c:pt idx="795">
                  <c:v>0.93381686310063405</c:v>
                </c:pt>
                <c:pt idx="796">
                  <c:v>0.93381686310063405</c:v>
                </c:pt>
                <c:pt idx="797">
                  <c:v>0.93381686310063405</c:v>
                </c:pt>
                <c:pt idx="798">
                  <c:v>0.93381686310063405</c:v>
                </c:pt>
                <c:pt idx="799">
                  <c:v>0.93381686310063405</c:v>
                </c:pt>
                <c:pt idx="800">
                  <c:v>0.93381686310063405</c:v>
                </c:pt>
                <c:pt idx="801">
                  <c:v>0.93381686310063405</c:v>
                </c:pt>
                <c:pt idx="802">
                  <c:v>0.93381686310063405</c:v>
                </c:pt>
                <c:pt idx="803">
                  <c:v>0.93381686310063405</c:v>
                </c:pt>
                <c:pt idx="804">
                  <c:v>0.93387681159420299</c:v>
                </c:pt>
                <c:pt idx="805">
                  <c:v>0.93303167420814503</c:v>
                </c:pt>
                <c:pt idx="806">
                  <c:v>0.93303167420814503</c:v>
                </c:pt>
                <c:pt idx="807">
                  <c:v>0.93303167420814503</c:v>
                </c:pt>
                <c:pt idx="808">
                  <c:v>0.93303167420814503</c:v>
                </c:pt>
                <c:pt idx="809">
                  <c:v>0.93309222423146498</c:v>
                </c:pt>
                <c:pt idx="810">
                  <c:v>0.93309222423146498</c:v>
                </c:pt>
                <c:pt idx="811">
                  <c:v>0.93309222423146498</c:v>
                </c:pt>
                <c:pt idx="812">
                  <c:v>0.93309222423146498</c:v>
                </c:pt>
                <c:pt idx="813">
                  <c:v>0.93309222423146498</c:v>
                </c:pt>
                <c:pt idx="814">
                  <c:v>0.93315266485998205</c:v>
                </c:pt>
                <c:pt idx="815">
                  <c:v>0.93315266485998205</c:v>
                </c:pt>
                <c:pt idx="816">
                  <c:v>0.93315266485998205</c:v>
                </c:pt>
                <c:pt idx="817">
                  <c:v>0.93315266485998205</c:v>
                </c:pt>
                <c:pt idx="818">
                  <c:v>0.93315266485998205</c:v>
                </c:pt>
                <c:pt idx="819">
                  <c:v>0.93315266485998205</c:v>
                </c:pt>
                <c:pt idx="820">
                  <c:v>0.93315266485998205</c:v>
                </c:pt>
                <c:pt idx="821">
                  <c:v>0.93231046931408001</c:v>
                </c:pt>
                <c:pt idx="822">
                  <c:v>0.93231046931408001</c:v>
                </c:pt>
                <c:pt idx="823">
                  <c:v>0.93231046931408001</c:v>
                </c:pt>
                <c:pt idx="824">
                  <c:v>0.93231046931408001</c:v>
                </c:pt>
                <c:pt idx="825">
                  <c:v>0.93231046931408001</c:v>
                </c:pt>
                <c:pt idx="826">
                  <c:v>0.93231046931408001</c:v>
                </c:pt>
                <c:pt idx="827">
                  <c:v>0.93231046931408001</c:v>
                </c:pt>
                <c:pt idx="828">
                  <c:v>0.93231046931408001</c:v>
                </c:pt>
                <c:pt idx="829">
                  <c:v>0.93231046931408001</c:v>
                </c:pt>
                <c:pt idx="830">
                  <c:v>0.93231046931408001</c:v>
                </c:pt>
                <c:pt idx="831">
                  <c:v>0.93237150586113604</c:v>
                </c:pt>
                <c:pt idx="832">
                  <c:v>0.93237150586113604</c:v>
                </c:pt>
                <c:pt idx="833">
                  <c:v>0.93321299638989197</c:v>
                </c:pt>
                <c:pt idx="834">
                  <c:v>0.93321299638989197</c:v>
                </c:pt>
                <c:pt idx="835">
                  <c:v>0.93321299638989197</c:v>
                </c:pt>
                <c:pt idx="836">
                  <c:v>0.93321299638989197</c:v>
                </c:pt>
                <c:pt idx="837">
                  <c:v>0.93321299638989197</c:v>
                </c:pt>
                <c:pt idx="838">
                  <c:v>0.93321299638989197</c:v>
                </c:pt>
                <c:pt idx="839">
                  <c:v>0.933273219116321</c:v>
                </c:pt>
                <c:pt idx="840">
                  <c:v>0.933273219116321</c:v>
                </c:pt>
                <c:pt idx="841">
                  <c:v>0.93333333333333302</c:v>
                </c:pt>
                <c:pt idx="842">
                  <c:v>0.93333333333333302</c:v>
                </c:pt>
                <c:pt idx="843">
                  <c:v>0.93339333933393298</c:v>
                </c:pt>
                <c:pt idx="844">
                  <c:v>0.93339333933393298</c:v>
                </c:pt>
                <c:pt idx="845">
                  <c:v>0.93339333933393298</c:v>
                </c:pt>
                <c:pt idx="846">
                  <c:v>0.93345323741007202</c:v>
                </c:pt>
                <c:pt idx="847">
                  <c:v>0.93345323741007202</c:v>
                </c:pt>
                <c:pt idx="848">
                  <c:v>0.93351302785265</c:v>
                </c:pt>
                <c:pt idx="849">
                  <c:v>0.93351302785265</c:v>
                </c:pt>
                <c:pt idx="850">
                  <c:v>0.93357271095152605</c:v>
                </c:pt>
                <c:pt idx="851">
                  <c:v>0.93357271095152605</c:v>
                </c:pt>
                <c:pt idx="852">
                  <c:v>0.93279569892473102</c:v>
                </c:pt>
                <c:pt idx="853">
                  <c:v>0.93279569892473102</c:v>
                </c:pt>
                <c:pt idx="854">
                  <c:v>0.93279569892473102</c:v>
                </c:pt>
                <c:pt idx="855">
                  <c:v>0.932855863921218</c:v>
                </c:pt>
                <c:pt idx="856">
                  <c:v>0.93291592128801404</c:v>
                </c:pt>
                <c:pt idx="857">
                  <c:v>0.93291592128801404</c:v>
                </c:pt>
                <c:pt idx="858">
                  <c:v>0.93297587131367299</c:v>
                </c:pt>
                <c:pt idx="859">
                  <c:v>0.93297587131367299</c:v>
                </c:pt>
                <c:pt idx="860">
                  <c:v>0.93297587131367299</c:v>
                </c:pt>
                <c:pt idx="861">
                  <c:v>0.93297587131367299</c:v>
                </c:pt>
                <c:pt idx="862">
                  <c:v>0.93303571428571397</c:v>
                </c:pt>
                <c:pt idx="863">
                  <c:v>0.93309545049063403</c:v>
                </c:pt>
                <c:pt idx="864">
                  <c:v>0.93309545049063403</c:v>
                </c:pt>
                <c:pt idx="865">
                  <c:v>0.93315508021390403</c:v>
                </c:pt>
                <c:pt idx="866">
                  <c:v>0.933214603739982</c:v>
                </c:pt>
                <c:pt idx="867">
                  <c:v>0.933214603739982</c:v>
                </c:pt>
                <c:pt idx="868">
                  <c:v>0.93327402135231297</c:v>
                </c:pt>
                <c:pt idx="869">
                  <c:v>0.93333333333333302</c:v>
                </c:pt>
                <c:pt idx="870">
                  <c:v>0.93339253996447602</c:v>
                </c:pt>
                <c:pt idx="871">
                  <c:v>0.93339253996447602</c:v>
                </c:pt>
                <c:pt idx="872">
                  <c:v>0.93339253996447602</c:v>
                </c:pt>
                <c:pt idx="873">
                  <c:v>0.93345164152617599</c:v>
                </c:pt>
                <c:pt idx="874">
                  <c:v>0.93351063829787195</c:v>
                </c:pt>
                <c:pt idx="875">
                  <c:v>0.93356953055801595</c:v>
                </c:pt>
                <c:pt idx="876">
                  <c:v>0.93362831858407103</c:v>
                </c:pt>
                <c:pt idx="877">
                  <c:v>0.93368700265252003</c:v>
                </c:pt>
                <c:pt idx="878">
                  <c:v>0.93374558303886901</c:v>
                </c:pt>
                <c:pt idx="879">
                  <c:v>0.93374558303886901</c:v>
                </c:pt>
                <c:pt idx="880">
                  <c:v>0.93380406001765204</c:v>
                </c:pt>
                <c:pt idx="881">
                  <c:v>0.93380406001765204</c:v>
                </c:pt>
                <c:pt idx="882">
                  <c:v>0.93386243386243395</c:v>
                </c:pt>
                <c:pt idx="883">
                  <c:v>0.93392070484581502</c:v>
                </c:pt>
                <c:pt idx="884">
                  <c:v>0.93397887323943696</c:v>
                </c:pt>
                <c:pt idx="885">
                  <c:v>0.93403693931398402</c:v>
                </c:pt>
                <c:pt idx="886">
                  <c:v>0.93409490333919198</c:v>
                </c:pt>
                <c:pt idx="887">
                  <c:v>0.93409490333919198</c:v>
                </c:pt>
                <c:pt idx="888">
                  <c:v>0.93415276558384497</c:v>
                </c:pt>
                <c:pt idx="889">
                  <c:v>0.93415276558384497</c:v>
                </c:pt>
                <c:pt idx="890">
                  <c:v>0.93339176161262005</c:v>
                </c:pt>
                <c:pt idx="891">
                  <c:v>0.93345008756567405</c:v>
                </c:pt>
                <c:pt idx="892">
                  <c:v>0.93345008756567405</c:v>
                </c:pt>
                <c:pt idx="893">
                  <c:v>0.93350831146106705</c:v>
                </c:pt>
                <c:pt idx="894">
                  <c:v>0.93350831146106705</c:v>
                </c:pt>
                <c:pt idx="895">
                  <c:v>0.93356643356643398</c:v>
                </c:pt>
                <c:pt idx="896">
                  <c:v>0.93356643356643398</c:v>
                </c:pt>
                <c:pt idx="897">
                  <c:v>0.93356643356643398</c:v>
                </c:pt>
                <c:pt idx="898">
                  <c:v>0.93362445414847195</c:v>
                </c:pt>
                <c:pt idx="899">
                  <c:v>0.93362445414847195</c:v>
                </c:pt>
                <c:pt idx="900">
                  <c:v>0.93362445414847195</c:v>
                </c:pt>
                <c:pt idx="901">
                  <c:v>0.93362445414847195</c:v>
                </c:pt>
                <c:pt idx="902">
                  <c:v>0.932809773123909</c:v>
                </c:pt>
                <c:pt idx="903">
                  <c:v>0.932809773123909</c:v>
                </c:pt>
                <c:pt idx="904">
                  <c:v>0.93286835222319098</c:v>
                </c:pt>
                <c:pt idx="905">
                  <c:v>0.93286835222319098</c:v>
                </c:pt>
                <c:pt idx="906">
                  <c:v>0.93286835222319098</c:v>
                </c:pt>
                <c:pt idx="907">
                  <c:v>0.93286835222319098</c:v>
                </c:pt>
                <c:pt idx="908">
                  <c:v>0.93286835222319098</c:v>
                </c:pt>
                <c:pt idx="909">
                  <c:v>0.93286835222319098</c:v>
                </c:pt>
                <c:pt idx="910">
                  <c:v>0.93286835222319098</c:v>
                </c:pt>
                <c:pt idx="911">
                  <c:v>0.93205574912891997</c:v>
                </c:pt>
                <c:pt idx="912">
                  <c:v>0.93205574912891997</c:v>
                </c:pt>
                <c:pt idx="913">
                  <c:v>0.93205574912891997</c:v>
                </c:pt>
                <c:pt idx="914">
                  <c:v>0.93205574912891997</c:v>
                </c:pt>
                <c:pt idx="915">
                  <c:v>0.93205574912891997</c:v>
                </c:pt>
                <c:pt idx="916">
                  <c:v>0.93205574912891997</c:v>
                </c:pt>
                <c:pt idx="917">
                  <c:v>0.93205574912891997</c:v>
                </c:pt>
                <c:pt idx="918">
                  <c:v>0.93199651264167405</c:v>
                </c:pt>
                <c:pt idx="919">
                  <c:v>0.93199651264167405</c:v>
                </c:pt>
                <c:pt idx="920">
                  <c:v>0.93118466898954699</c:v>
                </c:pt>
                <c:pt idx="921">
                  <c:v>0.93118466898954699</c:v>
                </c:pt>
                <c:pt idx="922">
                  <c:v>0.93118466898954699</c:v>
                </c:pt>
                <c:pt idx="923">
                  <c:v>0.93118466898954699</c:v>
                </c:pt>
                <c:pt idx="924">
                  <c:v>0.931124673060157</c:v>
                </c:pt>
                <c:pt idx="925">
                  <c:v>0.931124673060157</c:v>
                </c:pt>
                <c:pt idx="926">
                  <c:v>0.931124673060157</c:v>
                </c:pt>
                <c:pt idx="927">
                  <c:v>0.931124673060157</c:v>
                </c:pt>
                <c:pt idx="928">
                  <c:v>0.93031358885017401</c:v>
                </c:pt>
                <c:pt idx="929">
                  <c:v>0.93025283347863996</c:v>
                </c:pt>
                <c:pt idx="930">
                  <c:v>0.93025283347863996</c:v>
                </c:pt>
                <c:pt idx="931">
                  <c:v>0.93025283347863996</c:v>
                </c:pt>
                <c:pt idx="932">
                  <c:v>0.93025283347863996</c:v>
                </c:pt>
                <c:pt idx="933">
                  <c:v>0.93019197207678905</c:v>
                </c:pt>
                <c:pt idx="934">
                  <c:v>0.93019197207678905</c:v>
                </c:pt>
                <c:pt idx="935">
                  <c:v>0.93019197207678905</c:v>
                </c:pt>
                <c:pt idx="936">
                  <c:v>0.93019197207678905</c:v>
                </c:pt>
                <c:pt idx="937">
                  <c:v>0.93019197207678905</c:v>
                </c:pt>
                <c:pt idx="938">
                  <c:v>0.92938099389712303</c:v>
                </c:pt>
                <c:pt idx="939">
                  <c:v>0.92931937172774803</c:v>
                </c:pt>
                <c:pt idx="940">
                  <c:v>0.92931937172774803</c:v>
                </c:pt>
                <c:pt idx="941">
                  <c:v>0.92931937172774803</c:v>
                </c:pt>
                <c:pt idx="942">
                  <c:v>0.92931937172774803</c:v>
                </c:pt>
                <c:pt idx="943">
                  <c:v>0.92931937172774803</c:v>
                </c:pt>
                <c:pt idx="944">
                  <c:v>0.92931937172774803</c:v>
                </c:pt>
                <c:pt idx="945">
                  <c:v>0.92931937172774803</c:v>
                </c:pt>
                <c:pt idx="946">
                  <c:v>0.92931937172774803</c:v>
                </c:pt>
                <c:pt idx="947">
                  <c:v>0.92931937172774803</c:v>
                </c:pt>
                <c:pt idx="948">
                  <c:v>0.92931937172774803</c:v>
                </c:pt>
                <c:pt idx="949">
                  <c:v>0.92931937172774803</c:v>
                </c:pt>
                <c:pt idx="950">
                  <c:v>0.92925764192139704</c:v>
                </c:pt>
                <c:pt idx="951">
                  <c:v>0.92925764192139704</c:v>
                </c:pt>
                <c:pt idx="952">
                  <c:v>0.92925764192139704</c:v>
                </c:pt>
                <c:pt idx="953">
                  <c:v>0.92925764192139704</c:v>
                </c:pt>
                <c:pt idx="954">
                  <c:v>0.92925764192139704</c:v>
                </c:pt>
                <c:pt idx="955">
                  <c:v>0.92925764192139704</c:v>
                </c:pt>
                <c:pt idx="956">
                  <c:v>0.92844677137870901</c:v>
                </c:pt>
                <c:pt idx="957">
                  <c:v>0.92838427947598201</c:v>
                </c:pt>
                <c:pt idx="958">
                  <c:v>0.92838427947598201</c:v>
                </c:pt>
                <c:pt idx="959">
                  <c:v>0.928321678321678</c:v>
                </c:pt>
                <c:pt idx="960">
                  <c:v>0.928321678321678</c:v>
                </c:pt>
                <c:pt idx="961">
                  <c:v>0.92825896762904603</c:v>
                </c:pt>
                <c:pt idx="962">
                  <c:v>0.92825896762904603</c:v>
                </c:pt>
                <c:pt idx="963">
                  <c:v>0.92819614711033305</c:v>
                </c:pt>
                <c:pt idx="964">
                  <c:v>0.92813321647677505</c:v>
                </c:pt>
                <c:pt idx="965">
                  <c:v>0.92813321647677505</c:v>
                </c:pt>
                <c:pt idx="966">
                  <c:v>0.92813321647677505</c:v>
                </c:pt>
                <c:pt idx="967">
                  <c:v>0.92807017543859704</c:v>
                </c:pt>
                <c:pt idx="968">
                  <c:v>0.92800702370500399</c:v>
                </c:pt>
                <c:pt idx="969">
                  <c:v>0.92794376098418296</c:v>
                </c:pt>
                <c:pt idx="970">
                  <c:v>0.92788038698328901</c:v>
                </c:pt>
                <c:pt idx="971">
                  <c:v>0.92781690140844997</c:v>
                </c:pt>
                <c:pt idx="972">
                  <c:v>0.92775330396475697</c:v>
                </c:pt>
                <c:pt idx="973">
                  <c:v>0.92768959435626097</c:v>
                </c:pt>
                <c:pt idx="974">
                  <c:v>0.92768959435626097</c:v>
                </c:pt>
                <c:pt idx="975">
                  <c:v>0.92844522968197896</c:v>
                </c:pt>
                <c:pt idx="976">
                  <c:v>0.92838196286472097</c:v>
                </c:pt>
                <c:pt idx="977">
                  <c:v>0.92831858407079604</c:v>
                </c:pt>
                <c:pt idx="978">
                  <c:v>0.92819148936170204</c:v>
                </c:pt>
                <c:pt idx="979">
                  <c:v>0.92812777284826997</c:v>
                </c:pt>
                <c:pt idx="980">
                  <c:v>0.92806394316163399</c:v>
                </c:pt>
                <c:pt idx="981">
                  <c:v>0.92793594306049798</c:v>
                </c:pt>
                <c:pt idx="982">
                  <c:v>0.92793594306049798</c:v>
                </c:pt>
                <c:pt idx="983">
                  <c:v>0.92787177203918103</c:v>
                </c:pt>
                <c:pt idx="984">
                  <c:v>0.92774308652988402</c:v>
                </c:pt>
                <c:pt idx="985">
                  <c:v>0.92761394101876704</c:v>
                </c:pt>
                <c:pt idx="986">
                  <c:v>0.928379588182632</c:v>
                </c:pt>
                <c:pt idx="987">
                  <c:v>0.92825112107623298</c:v>
                </c:pt>
                <c:pt idx="988">
                  <c:v>0.92812219227313597</c:v>
                </c:pt>
                <c:pt idx="989">
                  <c:v>0.92799279927992795</c:v>
                </c:pt>
                <c:pt idx="990">
                  <c:v>0.92779783393501802</c:v>
                </c:pt>
                <c:pt idx="991">
                  <c:v>0.92766726943942102</c:v>
                </c:pt>
                <c:pt idx="992">
                  <c:v>0.92747053490480502</c:v>
                </c:pt>
                <c:pt idx="993">
                  <c:v>0.92747053490480502</c:v>
                </c:pt>
                <c:pt idx="994">
                  <c:v>0.92727272727272703</c:v>
                </c:pt>
                <c:pt idx="995">
                  <c:v>0.92707383773928898</c:v>
                </c:pt>
                <c:pt idx="996">
                  <c:v>0.92687385740402195</c:v>
                </c:pt>
                <c:pt idx="997">
                  <c:v>0.92667277726856101</c:v>
                </c:pt>
                <c:pt idx="998">
                  <c:v>0.92647058823529405</c:v>
                </c:pt>
                <c:pt idx="999">
                  <c:v>0.92626728110599099</c:v>
                </c:pt>
                <c:pt idx="1000">
                  <c:v>0.92599444958371901</c:v>
                </c:pt>
                <c:pt idx="1001">
                  <c:v>0.92571959145775295</c:v>
                </c:pt>
                <c:pt idx="1002">
                  <c:v>0.92571959145775295</c:v>
                </c:pt>
                <c:pt idx="1003">
                  <c:v>0.92544268406337404</c:v>
                </c:pt>
                <c:pt idx="1004">
                  <c:v>0.92436974789915904</c:v>
                </c:pt>
                <c:pt idx="1005">
                  <c:v>0.92408622305529498</c:v>
                </c:pt>
                <c:pt idx="1006">
                  <c:v>0.92372881355932202</c:v>
                </c:pt>
                <c:pt idx="1007">
                  <c:v>0.92344045368619998</c:v>
                </c:pt>
                <c:pt idx="1008">
                  <c:v>0.92314990512334005</c:v>
                </c:pt>
                <c:pt idx="1009">
                  <c:v>0.92285714285714304</c:v>
                </c:pt>
                <c:pt idx="1010">
                  <c:v>0.92256214149139504</c:v>
                </c:pt>
                <c:pt idx="1011">
                  <c:v>0.92256214149139504</c:v>
                </c:pt>
                <c:pt idx="1012">
                  <c:v>0.92219020172910704</c:v>
                </c:pt>
                <c:pt idx="1013">
                  <c:v>0.92100192678227399</c:v>
                </c:pt>
                <c:pt idx="1014">
                  <c:v>0.92061955469506296</c:v>
                </c:pt>
                <c:pt idx="1015">
                  <c:v>0.92031098153547097</c:v>
                </c:pt>
                <c:pt idx="1016">
                  <c:v>0.919921875</c:v>
                </c:pt>
                <c:pt idx="1017">
                  <c:v>0.91960784313725497</c:v>
                </c:pt>
                <c:pt idx="1018">
                  <c:v>0.91921182266009904</c:v>
                </c:pt>
                <c:pt idx="1019">
                  <c:v>0.91921182266009904</c:v>
                </c:pt>
                <c:pt idx="1020">
                  <c:v>0.91881188118811896</c:v>
                </c:pt>
                <c:pt idx="1021">
                  <c:v>0.91848906560636201</c:v>
                </c:pt>
                <c:pt idx="1022">
                  <c:v>0.91716566866267502</c:v>
                </c:pt>
                <c:pt idx="1023">
                  <c:v>0.91675025075225702</c:v>
                </c:pt>
                <c:pt idx="1024">
                  <c:v>0.91633064516129004</c:v>
                </c:pt>
                <c:pt idx="1025">
                  <c:v>0.91590678824721306</c:v>
                </c:pt>
                <c:pt idx="1026">
                  <c:v>0.91547861507128303</c:v>
                </c:pt>
                <c:pt idx="1027">
                  <c:v>0.91504605936540395</c:v>
                </c:pt>
                <c:pt idx="1028">
                  <c:v>0.91460905349794297</c:v>
                </c:pt>
                <c:pt idx="1029">
                  <c:v>0.91416752843846905</c:v>
                </c:pt>
                <c:pt idx="1030">
                  <c:v>0.91416752843846905</c:v>
                </c:pt>
                <c:pt idx="1031">
                  <c:v>0.91372141372141402</c:v>
                </c:pt>
                <c:pt idx="1032">
                  <c:v>0.91327063740856895</c:v>
                </c:pt>
                <c:pt idx="1033">
                  <c:v>0.91281512605042003</c:v>
                </c:pt>
                <c:pt idx="1034">
                  <c:v>0.91226215644820297</c:v>
                </c:pt>
                <c:pt idx="1035">
                  <c:v>0.91179596174282695</c:v>
                </c:pt>
                <c:pt idx="1036">
                  <c:v>0.91132478632478597</c:v>
                </c:pt>
                <c:pt idx="1037">
                  <c:v>0.91075268817204302</c:v>
                </c:pt>
                <c:pt idx="1038">
                  <c:v>0.91125541125541099</c:v>
                </c:pt>
                <c:pt idx="1039">
                  <c:v>0.91067538126361702</c:v>
                </c:pt>
                <c:pt idx="1040">
                  <c:v>0.91067538126361702</c:v>
                </c:pt>
                <c:pt idx="1041">
                  <c:v>0.91018619934282596</c:v>
                </c:pt>
                <c:pt idx="1042">
                  <c:v>0.90959206174200602</c:v>
                </c:pt>
                <c:pt idx="1043">
                  <c:v>0.90909090909090895</c:v>
                </c:pt>
                <c:pt idx="1044">
                  <c:v>0.90848214285714302</c:v>
                </c:pt>
                <c:pt idx="1045">
                  <c:v>0.908988764044944</c:v>
                </c:pt>
                <c:pt idx="1046">
                  <c:v>0.908371040723982</c:v>
                </c:pt>
                <c:pt idx="1047">
                  <c:v>0.90784982935153602</c:v>
                </c:pt>
                <c:pt idx="1048">
                  <c:v>0.90784982935153602</c:v>
                </c:pt>
                <c:pt idx="1049">
                  <c:v>0.90721649484536104</c:v>
                </c:pt>
                <c:pt idx="1050">
                  <c:v>0.90772779700115402</c:v>
                </c:pt>
                <c:pt idx="1051">
                  <c:v>0.90708478513356505</c:v>
                </c:pt>
                <c:pt idx="1052">
                  <c:v>0.90654205607476601</c:v>
                </c:pt>
                <c:pt idx="1053">
                  <c:v>0.90588235294117703</c:v>
                </c:pt>
                <c:pt idx="1054">
                  <c:v>0.90639810426540302</c:v>
                </c:pt>
                <c:pt idx="1055">
                  <c:v>0.90572792362768495</c:v>
                </c:pt>
                <c:pt idx="1056">
                  <c:v>0.90516206482592998</c:v>
                </c:pt>
                <c:pt idx="1057">
                  <c:v>0.90447400241838005</c:v>
                </c:pt>
                <c:pt idx="1058">
                  <c:v>0.90447400241838005</c:v>
                </c:pt>
                <c:pt idx="1059">
                  <c:v>0.90499390986601702</c:v>
                </c:pt>
                <c:pt idx="1060">
                  <c:v>0.90429447852760703</c:v>
                </c:pt>
                <c:pt idx="1061">
                  <c:v>0.90370370370370401</c:v>
                </c:pt>
                <c:pt idx="1062">
                  <c:v>0.90298507462686595</c:v>
                </c:pt>
                <c:pt idx="1063">
                  <c:v>0.903387703889586</c:v>
                </c:pt>
                <c:pt idx="1064">
                  <c:v>0.90277777777777801</c:v>
                </c:pt>
                <c:pt idx="1065">
                  <c:v>0.90203562340966903</c:v>
                </c:pt>
                <c:pt idx="1066">
                  <c:v>0.90128205128205097</c:v>
                </c:pt>
                <c:pt idx="1067">
                  <c:v>0.90180878552971599</c:v>
                </c:pt>
                <c:pt idx="1068">
                  <c:v>0.90180878552971599</c:v>
                </c:pt>
                <c:pt idx="1069">
                  <c:v>0.90221642764015597</c:v>
                </c:pt>
                <c:pt idx="1070">
                  <c:v>0.90157480314960603</c:v>
                </c:pt>
                <c:pt idx="1071">
                  <c:v>0.90079365079365104</c:v>
                </c:pt>
                <c:pt idx="1072">
                  <c:v>0.90120160213618195</c:v>
                </c:pt>
                <c:pt idx="1073">
                  <c:v>0.90053763440860202</c:v>
                </c:pt>
                <c:pt idx="1074">
                  <c:v>0.89972899728997302</c:v>
                </c:pt>
                <c:pt idx="1075">
                  <c:v>0.90027322404371601</c:v>
                </c:pt>
                <c:pt idx="1076">
                  <c:v>0.89944903581267199</c:v>
                </c:pt>
                <c:pt idx="1077">
                  <c:v>0.90068965517241395</c:v>
                </c:pt>
                <c:pt idx="1078">
                  <c:v>0.9</c:v>
                </c:pt>
                <c:pt idx="1079">
                  <c:v>0.90056022408963599</c:v>
                </c:pt>
                <c:pt idx="1080">
                  <c:v>0.90099009900990101</c:v>
                </c:pt>
                <c:pt idx="1081">
                  <c:v>0.90028490028490005</c:v>
                </c:pt>
                <c:pt idx="1082">
                  <c:v>0.90086206896551702</c:v>
                </c:pt>
                <c:pt idx="1083">
                  <c:v>0.90014471780028904</c:v>
                </c:pt>
                <c:pt idx="1084">
                  <c:v>0.90014471780028904</c:v>
                </c:pt>
                <c:pt idx="1085">
                  <c:v>0.90072992700729904</c:v>
                </c:pt>
                <c:pt idx="1086">
                  <c:v>0.90132547864506596</c:v>
                </c:pt>
                <c:pt idx="1087">
                  <c:v>0.90059347181008897</c:v>
                </c:pt>
                <c:pt idx="1088">
                  <c:v>0.90119760479041899</c:v>
                </c:pt>
                <c:pt idx="1089">
                  <c:v>0.90181268882175203</c:v>
                </c:pt>
                <c:pt idx="1090">
                  <c:v>0.901065449010654</c:v>
                </c:pt>
                <c:pt idx="1091">
                  <c:v>0.90030674846625702</c:v>
                </c:pt>
                <c:pt idx="1092">
                  <c:v>0.90092879256965996</c:v>
                </c:pt>
                <c:pt idx="1093">
                  <c:v>0.90156250000000004</c:v>
                </c:pt>
                <c:pt idx="1094">
                  <c:v>0.90078740157480297</c:v>
                </c:pt>
                <c:pt idx="1095">
                  <c:v>0.90143084260731299</c:v>
                </c:pt>
                <c:pt idx="1096">
                  <c:v>0.90143084260731299</c:v>
                </c:pt>
                <c:pt idx="1097">
                  <c:v>0.90208667736757597</c:v>
                </c:pt>
                <c:pt idx="1098">
                  <c:v>0.90291262135922301</c:v>
                </c:pt>
                <c:pt idx="1099">
                  <c:v>0.90212071778140301</c:v>
                </c:pt>
                <c:pt idx="1100">
                  <c:v>0.90280065897858297</c:v>
                </c:pt>
                <c:pt idx="1101">
                  <c:v>0.90349417637271201</c:v>
                </c:pt>
                <c:pt idx="1102">
                  <c:v>0.90284757118928005</c:v>
                </c:pt>
                <c:pt idx="1103">
                  <c:v>0.90202702702702697</c:v>
                </c:pt>
                <c:pt idx="1104">
                  <c:v>0.90273037542662105</c:v>
                </c:pt>
                <c:pt idx="1105">
                  <c:v>0.90273037542662105</c:v>
                </c:pt>
                <c:pt idx="1106">
                  <c:v>0.90361445783132499</c:v>
                </c:pt>
                <c:pt idx="1107">
                  <c:v>0.90434782608695596</c:v>
                </c:pt>
                <c:pt idx="1108">
                  <c:v>0.90350877192982504</c:v>
                </c:pt>
                <c:pt idx="1109">
                  <c:v>0.90442477876106198</c:v>
                </c:pt>
                <c:pt idx="1110">
                  <c:v>0.90357142857142903</c:v>
                </c:pt>
                <c:pt idx="1111">
                  <c:v>0.90450450450450504</c:v>
                </c:pt>
                <c:pt idx="1112">
                  <c:v>0.90450450450450504</c:v>
                </c:pt>
                <c:pt idx="1113">
                  <c:v>0.90363636363636402</c:v>
                </c:pt>
                <c:pt idx="1114">
                  <c:v>0.90458715596330197</c:v>
                </c:pt>
                <c:pt idx="1115">
                  <c:v>0.90388170055452899</c:v>
                </c:pt>
                <c:pt idx="1116">
                  <c:v>0.90467289719626198</c:v>
                </c:pt>
                <c:pt idx="1117">
                  <c:v>0.903954802259887</c:v>
                </c:pt>
                <c:pt idx="1118">
                  <c:v>0.90494296577946698</c:v>
                </c:pt>
                <c:pt idx="1119">
                  <c:v>0.90421455938697304</c:v>
                </c:pt>
                <c:pt idx="1120">
                  <c:v>0.903474903474903</c:v>
                </c:pt>
                <c:pt idx="1121">
                  <c:v>0.904296875</c:v>
                </c:pt>
                <c:pt idx="1122">
                  <c:v>0.90354330708661401</c:v>
                </c:pt>
                <c:pt idx="1123">
                  <c:v>0.90457256461232605</c:v>
                </c:pt>
                <c:pt idx="1124">
                  <c:v>0.90457256461232605</c:v>
                </c:pt>
                <c:pt idx="1125">
                  <c:v>0.90562248995983896</c:v>
                </c:pt>
                <c:pt idx="1126">
                  <c:v>0.90485829959514197</c:v>
                </c:pt>
                <c:pt idx="1127">
                  <c:v>0.90593047034764795</c:v>
                </c:pt>
                <c:pt idx="1128">
                  <c:v>0.90515463917525796</c:v>
                </c:pt>
                <c:pt idx="1129">
                  <c:v>0.90625</c:v>
                </c:pt>
                <c:pt idx="1130">
                  <c:v>0.90546218487394903</c:v>
                </c:pt>
                <c:pt idx="1131">
                  <c:v>0.90546218487394903</c:v>
                </c:pt>
                <c:pt idx="1132">
                  <c:v>0.90384615384615397</c:v>
                </c:pt>
                <c:pt idx="1133">
                  <c:v>0.90578158458244096</c:v>
                </c:pt>
                <c:pt idx="1134">
                  <c:v>0.90496760259179299</c:v>
                </c:pt>
                <c:pt idx="1135">
                  <c:v>0.90611353711790399</c:v>
                </c:pt>
                <c:pt idx="1136">
                  <c:v>0.90528634361233495</c:v>
                </c:pt>
                <c:pt idx="1137">
                  <c:v>0.90645879732739398</c:v>
                </c:pt>
                <c:pt idx="1138">
                  <c:v>0.90561797752809003</c:v>
                </c:pt>
                <c:pt idx="1139">
                  <c:v>0.90497737556561098</c:v>
                </c:pt>
                <c:pt idx="1140">
                  <c:v>0.90410958904109595</c:v>
                </c:pt>
                <c:pt idx="1141">
                  <c:v>0.90531177829099296</c:v>
                </c:pt>
                <c:pt idx="1142">
                  <c:v>0.90531177829099296</c:v>
                </c:pt>
                <c:pt idx="1143">
                  <c:v>0.90654205607476601</c:v>
                </c:pt>
                <c:pt idx="1144">
                  <c:v>0.90588235294117703</c:v>
                </c:pt>
                <c:pt idx="1145">
                  <c:v>0.90714285714285703</c:v>
                </c:pt>
                <c:pt idx="1146">
                  <c:v>0.90647482014388503</c:v>
                </c:pt>
                <c:pt idx="1147">
                  <c:v>0.90556900726392298</c:v>
                </c:pt>
                <c:pt idx="1148">
                  <c:v>0.90686274509803899</c:v>
                </c:pt>
                <c:pt idx="1149">
                  <c:v>0.906172839506173</c:v>
                </c:pt>
                <c:pt idx="1150">
                  <c:v>0.90547263681592005</c:v>
                </c:pt>
                <c:pt idx="1151">
                  <c:v>0.904522613065327</c:v>
                </c:pt>
                <c:pt idx="1152">
                  <c:v>0.90680100755667503</c:v>
                </c:pt>
                <c:pt idx="1153">
                  <c:v>0.90609137055837596</c:v>
                </c:pt>
                <c:pt idx="1154">
                  <c:v>0.90512820512820502</c:v>
                </c:pt>
                <c:pt idx="1155">
                  <c:v>0.90673575129533701</c:v>
                </c:pt>
                <c:pt idx="1156">
                  <c:v>0.90575916230366504</c:v>
                </c:pt>
                <c:pt idx="1157">
                  <c:v>0.90501319261213697</c:v>
                </c:pt>
                <c:pt idx="1158">
                  <c:v>0.90425531914893598</c:v>
                </c:pt>
                <c:pt idx="1159">
                  <c:v>0.90566037735849103</c:v>
                </c:pt>
                <c:pt idx="1160">
                  <c:v>0.90489130434782605</c:v>
                </c:pt>
                <c:pt idx="1161">
                  <c:v>0.90489130434782605</c:v>
                </c:pt>
                <c:pt idx="1162">
                  <c:v>0.90659340659340704</c:v>
                </c:pt>
                <c:pt idx="1163">
                  <c:v>0.90581717451523502</c:v>
                </c:pt>
                <c:pt idx="1164">
                  <c:v>0.90476190476190499</c:v>
                </c:pt>
                <c:pt idx="1165">
                  <c:v>0.90651558073654404</c:v>
                </c:pt>
                <c:pt idx="1166">
                  <c:v>0.90571428571428603</c:v>
                </c:pt>
                <c:pt idx="1167">
                  <c:v>0.90489913544668599</c:v>
                </c:pt>
                <c:pt idx="1168">
                  <c:v>0.90406976744185996</c:v>
                </c:pt>
                <c:pt idx="1169">
                  <c:v>0.90588235294117703</c:v>
                </c:pt>
                <c:pt idx="1170">
                  <c:v>0.90588235294117703</c:v>
                </c:pt>
                <c:pt idx="1171">
                  <c:v>0.90476190476190499</c:v>
                </c:pt>
                <c:pt idx="1172">
                  <c:v>0.906626506024096</c:v>
                </c:pt>
                <c:pt idx="1173">
                  <c:v>0.90577507598784202</c:v>
                </c:pt>
                <c:pt idx="1174">
                  <c:v>0.90490797546012303</c:v>
                </c:pt>
                <c:pt idx="1175">
                  <c:v>0.90683229813664601</c:v>
                </c:pt>
                <c:pt idx="1176">
                  <c:v>0.90625</c:v>
                </c:pt>
                <c:pt idx="1177">
                  <c:v>0.90536277602523596</c:v>
                </c:pt>
                <c:pt idx="1178">
                  <c:v>0.904458598726115</c:v>
                </c:pt>
                <c:pt idx="1179">
                  <c:v>0.90734824281150195</c:v>
                </c:pt>
                <c:pt idx="1180">
                  <c:v>0.90645161290322596</c:v>
                </c:pt>
                <c:pt idx="1181">
                  <c:v>0.90553745928338802</c:v>
                </c:pt>
                <c:pt idx="1182">
                  <c:v>0.90789473684210498</c:v>
                </c:pt>
                <c:pt idx="1183">
                  <c:v>0.90697674418604701</c:v>
                </c:pt>
                <c:pt idx="1184">
                  <c:v>0.90909090909090895</c:v>
                </c:pt>
                <c:pt idx="1185">
                  <c:v>0.908474576271187</c:v>
                </c:pt>
                <c:pt idx="1186">
                  <c:v>0.90753424657534199</c:v>
                </c:pt>
                <c:pt idx="1187">
                  <c:v>0.90657439446366805</c:v>
                </c:pt>
                <c:pt idx="1188">
                  <c:v>0.90909090909090895</c:v>
                </c:pt>
                <c:pt idx="1189">
                  <c:v>0.90909090909090895</c:v>
                </c:pt>
                <c:pt idx="1190">
                  <c:v>0.91134751773049705</c:v>
                </c:pt>
                <c:pt idx="1191">
                  <c:v>0.91071428571428603</c:v>
                </c:pt>
                <c:pt idx="1192">
                  <c:v>0.90974729241877295</c:v>
                </c:pt>
                <c:pt idx="1193">
                  <c:v>0.91240875912408803</c:v>
                </c:pt>
                <c:pt idx="1194">
                  <c:v>0.911439114391144</c:v>
                </c:pt>
                <c:pt idx="1195">
                  <c:v>0.91078066914498101</c:v>
                </c:pt>
                <c:pt idx="1196">
                  <c:v>0.91011235955056202</c:v>
                </c:pt>
                <c:pt idx="1197">
                  <c:v>0.91254752851710996</c:v>
                </c:pt>
                <c:pt idx="1198">
                  <c:v>0.91254752851710996</c:v>
                </c:pt>
                <c:pt idx="1199">
                  <c:v>0.91538461538461502</c:v>
                </c:pt>
                <c:pt idx="1200">
                  <c:v>0.91472868217054304</c:v>
                </c:pt>
                <c:pt idx="1201">
                  <c:v>0.91372549019607896</c:v>
                </c:pt>
                <c:pt idx="1202">
                  <c:v>0.91666666666666596</c:v>
                </c:pt>
                <c:pt idx="1203">
                  <c:v>0.91600000000000004</c:v>
                </c:pt>
                <c:pt idx="1204">
                  <c:v>0.91497975708502</c:v>
                </c:pt>
                <c:pt idx="1205">
                  <c:v>0.91428571428571404</c:v>
                </c:pt>
                <c:pt idx="1206">
                  <c:v>0.91735537190082606</c:v>
                </c:pt>
                <c:pt idx="1207">
                  <c:v>0.91666666666666596</c:v>
                </c:pt>
                <c:pt idx="1208">
                  <c:v>0.91666666666666596</c:v>
                </c:pt>
                <c:pt idx="1209">
                  <c:v>0.91983122362869196</c:v>
                </c:pt>
                <c:pt idx="1210">
                  <c:v>0.91914893617021298</c:v>
                </c:pt>
                <c:pt idx="1211">
                  <c:v>0.91810344827586199</c:v>
                </c:pt>
                <c:pt idx="1212">
                  <c:v>0.92139737991266302</c:v>
                </c:pt>
                <c:pt idx="1213">
                  <c:v>0.92070484581497802</c:v>
                </c:pt>
                <c:pt idx="1214">
                  <c:v>0.92</c:v>
                </c:pt>
                <c:pt idx="1215">
                  <c:v>0.91928251121076199</c:v>
                </c:pt>
                <c:pt idx="1216">
                  <c:v>0.91928251121076199</c:v>
                </c:pt>
                <c:pt idx="1217">
                  <c:v>0.92272727272727295</c:v>
                </c:pt>
                <c:pt idx="1218">
                  <c:v>0.92237442922374402</c:v>
                </c:pt>
                <c:pt idx="1219">
                  <c:v>0.92165898617511499</c:v>
                </c:pt>
                <c:pt idx="1220">
                  <c:v>0.92093023255813999</c:v>
                </c:pt>
                <c:pt idx="1221">
                  <c:v>0.92452830188679203</c:v>
                </c:pt>
                <c:pt idx="1222">
                  <c:v>0.92380952380952397</c:v>
                </c:pt>
                <c:pt idx="1223">
                  <c:v>0.92307692307692302</c:v>
                </c:pt>
                <c:pt idx="1224">
                  <c:v>0.92270531400966205</c:v>
                </c:pt>
                <c:pt idx="1225">
                  <c:v>0.92195121951219505</c:v>
                </c:pt>
                <c:pt idx="1226">
                  <c:v>0.92195121951219505</c:v>
                </c:pt>
                <c:pt idx="1227">
                  <c:v>0.92574257425742601</c:v>
                </c:pt>
                <c:pt idx="1228">
                  <c:v>0.92537313432835799</c:v>
                </c:pt>
                <c:pt idx="1229">
                  <c:v>0.92462311557789001</c:v>
                </c:pt>
                <c:pt idx="1230">
                  <c:v>0.92385786802030501</c:v>
                </c:pt>
                <c:pt idx="1231">
                  <c:v>0.92820512820512802</c:v>
                </c:pt>
                <c:pt idx="1232">
                  <c:v>0.92746113989637302</c:v>
                </c:pt>
                <c:pt idx="1233">
                  <c:v>0.92670157068062797</c:v>
                </c:pt>
                <c:pt idx="1234">
                  <c:v>0.92670157068062797</c:v>
                </c:pt>
                <c:pt idx="1235">
                  <c:v>0.92631578947368398</c:v>
                </c:pt>
                <c:pt idx="1236">
                  <c:v>0.92553191489361697</c:v>
                </c:pt>
                <c:pt idx="1237">
                  <c:v>0.92972972972973</c:v>
                </c:pt>
                <c:pt idx="1238">
                  <c:v>0.92934782608695699</c:v>
                </c:pt>
                <c:pt idx="1239">
                  <c:v>0.92857142857142905</c:v>
                </c:pt>
                <c:pt idx="1240">
                  <c:v>0.92817679558011101</c:v>
                </c:pt>
                <c:pt idx="1241">
                  <c:v>0.92737430167597801</c:v>
                </c:pt>
                <c:pt idx="1242">
                  <c:v>0.92696629213483195</c:v>
                </c:pt>
                <c:pt idx="1243">
                  <c:v>0.92613636363636298</c:v>
                </c:pt>
                <c:pt idx="1244">
                  <c:v>0.931034482758621</c:v>
                </c:pt>
                <c:pt idx="1245">
                  <c:v>0.931034482758621</c:v>
                </c:pt>
                <c:pt idx="1246">
                  <c:v>0.93023255813953498</c:v>
                </c:pt>
                <c:pt idx="1247">
                  <c:v>0.929824561403509</c:v>
                </c:pt>
                <c:pt idx="1248">
                  <c:v>0.92899408284023699</c:v>
                </c:pt>
                <c:pt idx="1249">
                  <c:v>0.92857142857142905</c:v>
                </c:pt>
                <c:pt idx="1250">
                  <c:v>0.93333333333333302</c:v>
                </c:pt>
                <c:pt idx="1251">
                  <c:v>0.93292682926829296</c:v>
                </c:pt>
                <c:pt idx="1252">
                  <c:v>0.93251533742331305</c:v>
                </c:pt>
                <c:pt idx="1253">
                  <c:v>0.93251533742331305</c:v>
                </c:pt>
                <c:pt idx="1254">
                  <c:v>0.93167701863354102</c:v>
                </c:pt>
                <c:pt idx="1255">
                  <c:v>0.93125000000000002</c:v>
                </c:pt>
                <c:pt idx="1256">
                  <c:v>0.93081761006289299</c:v>
                </c:pt>
                <c:pt idx="1257">
                  <c:v>0.930379746835443</c:v>
                </c:pt>
                <c:pt idx="1258">
                  <c:v>0.93548387096774199</c:v>
                </c:pt>
                <c:pt idx="1259">
                  <c:v>0.93506493506493504</c:v>
                </c:pt>
                <c:pt idx="1260">
                  <c:v>0.934640522875817</c:v>
                </c:pt>
                <c:pt idx="1261">
                  <c:v>0.93421052631578905</c:v>
                </c:pt>
                <c:pt idx="1262">
                  <c:v>0.93333333333333302</c:v>
                </c:pt>
                <c:pt idx="1263">
                  <c:v>0.932885906040268</c:v>
                </c:pt>
                <c:pt idx="1264">
                  <c:v>0.932885906040268</c:v>
                </c:pt>
                <c:pt idx="1265">
                  <c:v>0.93243243243243201</c:v>
                </c:pt>
                <c:pt idx="1266">
                  <c:v>0.93197278911564596</c:v>
                </c:pt>
                <c:pt idx="1267">
                  <c:v>0.931506849315068</c:v>
                </c:pt>
                <c:pt idx="1268">
                  <c:v>0.9375</c:v>
                </c:pt>
                <c:pt idx="1269">
                  <c:v>0.93661971830985902</c:v>
                </c:pt>
                <c:pt idx="1270">
                  <c:v>0.93617021276595702</c:v>
                </c:pt>
                <c:pt idx="1271">
                  <c:v>0.93571428571428505</c:v>
                </c:pt>
                <c:pt idx="1272">
                  <c:v>0.93525179856115104</c:v>
                </c:pt>
                <c:pt idx="1273">
                  <c:v>0.93525179856115104</c:v>
                </c:pt>
                <c:pt idx="1274">
                  <c:v>0.934782608695652</c:v>
                </c:pt>
                <c:pt idx="1275">
                  <c:v>0.934306569343066</c:v>
                </c:pt>
                <c:pt idx="1276">
                  <c:v>0.93382352941176405</c:v>
                </c:pt>
                <c:pt idx="1277">
                  <c:v>0.93984962406015105</c:v>
                </c:pt>
                <c:pt idx="1278">
                  <c:v>0.939393939393939</c:v>
                </c:pt>
                <c:pt idx="1279">
                  <c:v>0.93893129770992401</c:v>
                </c:pt>
                <c:pt idx="1280">
                  <c:v>0.93846153846153901</c:v>
                </c:pt>
                <c:pt idx="1281">
                  <c:v>0.93846153846153901</c:v>
                </c:pt>
                <c:pt idx="1282">
                  <c:v>0.93798449612403101</c:v>
                </c:pt>
                <c:pt idx="1283">
                  <c:v>0.9375</c:v>
                </c:pt>
                <c:pt idx="1284">
                  <c:v>0.94444444444444398</c:v>
                </c:pt>
                <c:pt idx="1285">
                  <c:v>0.94399999999999995</c:v>
                </c:pt>
                <c:pt idx="1286">
                  <c:v>0.94354838709677402</c:v>
                </c:pt>
                <c:pt idx="1287">
                  <c:v>0.94308943089430897</c:v>
                </c:pt>
                <c:pt idx="1288">
                  <c:v>0.94308943089430897</c:v>
                </c:pt>
                <c:pt idx="1289">
                  <c:v>0.94262295081967196</c:v>
                </c:pt>
                <c:pt idx="1290">
                  <c:v>0.94214876033057904</c:v>
                </c:pt>
                <c:pt idx="1291">
                  <c:v>0.94957983193277296</c:v>
                </c:pt>
                <c:pt idx="1292">
                  <c:v>0.94957983193277296</c:v>
                </c:pt>
                <c:pt idx="1293">
                  <c:v>0.94915254237288105</c:v>
                </c:pt>
                <c:pt idx="1294">
                  <c:v>0.94871794871794801</c:v>
                </c:pt>
                <c:pt idx="1295">
                  <c:v>0.94827586206896497</c:v>
                </c:pt>
                <c:pt idx="1296">
                  <c:v>0.95614035087719296</c:v>
                </c:pt>
                <c:pt idx="1297">
                  <c:v>0.95614035087719296</c:v>
                </c:pt>
                <c:pt idx="1298">
                  <c:v>0.95575221238938102</c:v>
                </c:pt>
                <c:pt idx="1299">
                  <c:v>0.95535714285714302</c:v>
                </c:pt>
                <c:pt idx="1300">
                  <c:v>0.95495495495495497</c:v>
                </c:pt>
                <c:pt idx="1301">
                  <c:v>0.95495495495495497</c:v>
                </c:pt>
                <c:pt idx="1302">
                  <c:v>0.95454545454545503</c:v>
                </c:pt>
                <c:pt idx="1303">
                  <c:v>0.96330275229357798</c:v>
                </c:pt>
                <c:pt idx="1304">
                  <c:v>0.96296296296296302</c:v>
                </c:pt>
                <c:pt idx="1305">
                  <c:v>0.96261682242990698</c:v>
                </c:pt>
                <c:pt idx="1306">
                  <c:v>0.96226415094339601</c:v>
                </c:pt>
                <c:pt idx="1307">
                  <c:v>0.96190476190476204</c:v>
                </c:pt>
                <c:pt idx="1308">
                  <c:v>0.96190476190476204</c:v>
                </c:pt>
                <c:pt idx="1309">
                  <c:v>0.96190476190476204</c:v>
                </c:pt>
                <c:pt idx="1310">
                  <c:v>0.96153846153846101</c:v>
                </c:pt>
                <c:pt idx="1311">
                  <c:v>0.97058823529411797</c:v>
                </c:pt>
                <c:pt idx="1312">
                  <c:v>0.97058823529411797</c:v>
                </c:pt>
                <c:pt idx="1313">
                  <c:v>0.97029702970297005</c:v>
                </c:pt>
                <c:pt idx="1314">
                  <c:v>0.97</c:v>
                </c:pt>
                <c:pt idx="1315">
                  <c:v>0.96969696969696995</c:v>
                </c:pt>
                <c:pt idx="1316">
                  <c:v>0.96969696969696995</c:v>
                </c:pt>
                <c:pt idx="1317">
                  <c:v>0.969387755102041</c:v>
                </c:pt>
                <c:pt idx="1318">
                  <c:v>0.969387755102041</c:v>
                </c:pt>
                <c:pt idx="1319">
                  <c:v>0.96907216494845305</c:v>
                </c:pt>
                <c:pt idx="1320">
                  <c:v>0.96907216494845305</c:v>
                </c:pt>
                <c:pt idx="1321">
                  <c:v>0.96875</c:v>
                </c:pt>
                <c:pt idx="1322">
                  <c:v>0.97894736842105301</c:v>
                </c:pt>
                <c:pt idx="1323">
                  <c:v>0.97872340425531901</c:v>
                </c:pt>
                <c:pt idx="1324">
                  <c:v>0.97872340425531901</c:v>
                </c:pt>
                <c:pt idx="1325">
                  <c:v>0.978494623655914</c:v>
                </c:pt>
                <c:pt idx="1326">
                  <c:v>0.978494623655914</c:v>
                </c:pt>
                <c:pt idx="1327">
                  <c:v>0.97826086956521696</c:v>
                </c:pt>
                <c:pt idx="1328">
                  <c:v>0.97826086956521696</c:v>
                </c:pt>
                <c:pt idx="1329">
                  <c:v>0.97826086956521696</c:v>
                </c:pt>
                <c:pt idx="1330">
                  <c:v>0.97802197802197799</c:v>
                </c:pt>
                <c:pt idx="1331">
                  <c:v>0.97802197802197799</c:v>
                </c:pt>
                <c:pt idx="1332">
                  <c:v>0.97777777777777797</c:v>
                </c:pt>
                <c:pt idx="1333">
                  <c:v>0.98876404494381998</c:v>
                </c:pt>
                <c:pt idx="1334">
                  <c:v>0.98863636363636298</c:v>
                </c:pt>
                <c:pt idx="1335">
                  <c:v>0.98863636363636298</c:v>
                </c:pt>
                <c:pt idx="1336">
                  <c:v>0.98863636363636298</c:v>
                </c:pt>
                <c:pt idx="1337">
                  <c:v>0.98863636363636298</c:v>
                </c:pt>
                <c:pt idx="1338">
                  <c:v>0.98850574712643702</c:v>
                </c:pt>
                <c:pt idx="1339">
                  <c:v>0.98850574712643702</c:v>
                </c:pt>
                <c:pt idx="1340">
                  <c:v>0.98837209302325602</c:v>
                </c:pt>
                <c:pt idx="1341">
                  <c:v>0.98837209302325602</c:v>
                </c:pt>
                <c:pt idx="1342">
                  <c:v>0.98823529411764699</c:v>
                </c:pt>
                <c:pt idx="1343">
                  <c:v>0.98823529411764699</c:v>
                </c:pt>
                <c:pt idx="1344">
                  <c:v>0.98809523809523803</c:v>
                </c:pt>
                <c:pt idx="1345">
                  <c:v>0.98809523809523803</c:v>
                </c:pt>
                <c:pt idx="1346">
                  <c:v>0.98795180722891596</c:v>
                </c:pt>
                <c:pt idx="1347">
                  <c:v>0.98795180722891596</c:v>
                </c:pt>
                <c:pt idx="1348">
                  <c:v>0.98795180722891596</c:v>
                </c:pt>
                <c:pt idx="1349">
                  <c:v>0.98795180722891596</c:v>
                </c:pt>
                <c:pt idx="1350">
                  <c:v>0.98780487804878103</c:v>
                </c:pt>
                <c:pt idx="1351">
                  <c:v>0.98780487804878103</c:v>
                </c:pt>
                <c:pt idx="1352">
                  <c:v>0.98765432098765404</c:v>
                </c:pt>
                <c:pt idx="1353">
                  <c:v>0.98765432098765404</c:v>
                </c:pt>
                <c:pt idx="1354">
                  <c:v>0.98765432098765404</c:v>
                </c:pt>
                <c:pt idx="1355">
                  <c:v>0.98750000000000004</c:v>
                </c:pt>
                <c:pt idx="1356">
                  <c:v>0.98750000000000004</c:v>
                </c:pt>
                <c:pt idx="1357">
                  <c:v>0.98750000000000004</c:v>
                </c:pt>
                <c:pt idx="1358">
                  <c:v>0.98750000000000004</c:v>
                </c:pt>
                <c:pt idx="1359">
                  <c:v>0.987341772151899</c:v>
                </c:pt>
                <c:pt idx="1360">
                  <c:v>0.987341772151899</c:v>
                </c:pt>
                <c:pt idx="1361">
                  <c:v>0.987341772151899</c:v>
                </c:pt>
                <c:pt idx="1362">
                  <c:v>0.987341772151899</c:v>
                </c:pt>
                <c:pt idx="1363">
                  <c:v>0.987179487179487</c:v>
                </c:pt>
                <c:pt idx="1364">
                  <c:v>0.987179487179487</c:v>
                </c:pt>
                <c:pt idx="1365">
                  <c:v>0.987179487179487</c:v>
                </c:pt>
                <c:pt idx="1366">
                  <c:v>0.98701298701298701</c:v>
                </c:pt>
                <c:pt idx="1367">
                  <c:v>0.98701298701298701</c:v>
                </c:pt>
                <c:pt idx="1368">
                  <c:v>0.98701298701298701</c:v>
                </c:pt>
                <c:pt idx="1369">
                  <c:v>0.98701298701298701</c:v>
                </c:pt>
                <c:pt idx="1370">
                  <c:v>0.98684210526315796</c:v>
                </c:pt>
              </c:numCache>
            </c:numRef>
          </c:yVal>
          <c:smooth val="1"/>
          <c:extLst xmlns:c16r2="http://schemas.microsoft.com/office/drawing/2015/06/chart">
            <c:ext xmlns:c16="http://schemas.microsoft.com/office/drawing/2014/chart" uri="{C3380CC4-5D6E-409C-BE32-E72D297353CC}">
              <c16:uniqueId val="{00000001-A9BA-7B45-9E37-206917D47DD0}"/>
            </c:ext>
          </c:extLst>
        </c:ser>
        <c:ser>
          <c:idx val="6"/>
          <c:order val="2"/>
          <c:tx>
            <c:v>15RB Combustion</c:v>
          </c:tx>
          <c:spPr>
            <a:ln>
              <a:solidFill>
                <a:schemeClr val="accent3"/>
              </a:solidFill>
            </a:ln>
          </c:spPr>
          <c:marker>
            <c:symbol val="none"/>
          </c:marker>
          <c:xVal>
            <c:numRef>
              <c:f>'CO2'!$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extLst xmlns:c16r2="http://schemas.microsoft.com/office/drawing/2015/06/chart" xmlns:c15="http://schemas.microsoft.com/office/drawing/2012/chart"/>
            </c:numRef>
          </c:xVal>
          <c:yVal>
            <c:numRef>
              <c:f>'CO2'!$T$2:$T$1407</c:f>
              <c:numCache>
                <c:formatCode>0.00%</c:formatCode>
                <c:ptCount val="140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5</c:v>
                </c:pt>
                <c:pt idx="20">
                  <c:v>0.4</c:v>
                </c:pt>
                <c:pt idx="21">
                  <c:v>0.375</c:v>
                </c:pt>
                <c:pt idx="22">
                  <c:v>0.4</c:v>
                </c:pt>
                <c:pt idx="23">
                  <c:v>0.42857142857142799</c:v>
                </c:pt>
                <c:pt idx="24">
                  <c:v>0.44444444444444398</c:v>
                </c:pt>
                <c:pt idx="25">
                  <c:v>0.45454545454545497</c:v>
                </c:pt>
                <c:pt idx="26">
                  <c:v>0.46153846153846201</c:v>
                </c:pt>
                <c:pt idx="27">
                  <c:v>0.51724137931034497</c:v>
                </c:pt>
                <c:pt idx="28">
                  <c:v>0.51515151515151503</c:v>
                </c:pt>
                <c:pt idx="29">
                  <c:v>0.47222222222222199</c:v>
                </c:pt>
                <c:pt idx="30">
                  <c:v>0.476190476190476</c:v>
                </c:pt>
                <c:pt idx="31">
                  <c:v>0.48979591836734698</c:v>
                </c:pt>
                <c:pt idx="32">
                  <c:v>0.49090909090909102</c:v>
                </c:pt>
                <c:pt idx="33">
                  <c:v>0.5</c:v>
                </c:pt>
                <c:pt idx="34">
                  <c:v>0.50724637681159401</c:v>
                </c:pt>
                <c:pt idx="35">
                  <c:v>0.506493506493507</c:v>
                </c:pt>
                <c:pt idx="36">
                  <c:v>0.530864197530864</c:v>
                </c:pt>
                <c:pt idx="37">
                  <c:v>0.53409090909090895</c:v>
                </c:pt>
                <c:pt idx="38">
                  <c:v>0.51086956521739102</c:v>
                </c:pt>
                <c:pt idx="39">
                  <c:v>0.52</c:v>
                </c:pt>
                <c:pt idx="40">
                  <c:v>0.51851851851851904</c:v>
                </c:pt>
                <c:pt idx="41">
                  <c:v>0.52173913043478304</c:v>
                </c:pt>
                <c:pt idx="42">
                  <c:v>0.52419354838709697</c:v>
                </c:pt>
                <c:pt idx="43">
                  <c:v>0.54263565891472898</c:v>
                </c:pt>
                <c:pt idx="44">
                  <c:v>0.54411764705882404</c:v>
                </c:pt>
                <c:pt idx="45">
                  <c:v>0.54482758620689697</c:v>
                </c:pt>
                <c:pt idx="46">
                  <c:v>0.54605263157894701</c:v>
                </c:pt>
                <c:pt idx="47">
                  <c:v>0.54658385093167705</c:v>
                </c:pt>
                <c:pt idx="48">
                  <c:v>0.53658536585365801</c:v>
                </c:pt>
                <c:pt idx="49">
                  <c:v>0.54069767441860495</c:v>
                </c:pt>
                <c:pt idx="50">
                  <c:v>0.54444444444444495</c:v>
                </c:pt>
                <c:pt idx="51">
                  <c:v>0.54255319148936199</c:v>
                </c:pt>
                <c:pt idx="52">
                  <c:v>0.54591836734693899</c:v>
                </c:pt>
                <c:pt idx="53">
                  <c:v>0.54901960784313697</c:v>
                </c:pt>
                <c:pt idx="54">
                  <c:v>0.55188679245283001</c:v>
                </c:pt>
                <c:pt idx="55">
                  <c:v>0.56221198156681995</c:v>
                </c:pt>
                <c:pt idx="56">
                  <c:v>0.56444444444444497</c:v>
                </c:pt>
                <c:pt idx="57">
                  <c:v>0.55701754385964897</c:v>
                </c:pt>
                <c:pt idx="58">
                  <c:v>0.55744680851063799</c:v>
                </c:pt>
                <c:pt idx="59">
                  <c:v>0.55967078189300401</c:v>
                </c:pt>
                <c:pt idx="60">
                  <c:v>0.56175298804780904</c:v>
                </c:pt>
                <c:pt idx="61">
                  <c:v>0.56370656370656402</c:v>
                </c:pt>
                <c:pt idx="62">
                  <c:v>0.56766917293233099</c:v>
                </c:pt>
                <c:pt idx="63">
                  <c:v>0.57564575645756499</c:v>
                </c:pt>
                <c:pt idx="64">
                  <c:v>0.57706093189964203</c:v>
                </c:pt>
                <c:pt idx="65">
                  <c:v>0.57092198581560305</c:v>
                </c:pt>
                <c:pt idx="66">
                  <c:v>0.57241379310344798</c:v>
                </c:pt>
                <c:pt idx="67">
                  <c:v>0.57382550335570504</c:v>
                </c:pt>
                <c:pt idx="68">
                  <c:v>0.577049180327869</c:v>
                </c:pt>
                <c:pt idx="69">
                  <c:v>0.57827476038338699</c:v>
                </c:pt>
                <c:pt idx="70">
                  <c:v>0.58125000000000004</c:v>
                </c:pt>
                <c:pt idx="71">
                  <c:v>0.582317073170732</c:v>
                </c:pt>
                <c:pt idx="72">
                  <c:v>0.58507462686567202</c:v>
                </c:pt>
                <c:pt idx="73">
                  <c:v>0.59117647058823497</c:v>
                </c:pt>
                <c:pt idx="74">
                  <c:v>0.59248554913294804</c:v>
                </c:pt>
                <c:pt idx="75">
                  <c:v>0.59490084985835701</c:v>
                </c:pt>
                <c:pt idx="76">
                  <c:v>0.59322033898305104</c:v>
                </c:pt>
                <c:pt idx="77">
                  <c:v>0.59556786703601095</c:v>
                </c:pt>
                <c:pt idx="78">
                  <c:v>0.59836065573770503</c:v>
                </c:pt>
                <c:pt idx="79">
                  <c:v>0.60215053763440896</c:v>
                </c:pt>
                <c:pt idx="80">
                  <c:v>0.60477453580901896</c:v>
                </c:pt>
                <c:pt idx="81">
                  <c:v>0.60732984293193704</c:v>
                </c:pt>
                <c:pt idx="82">
                  <c:v>0.612403100775194</c:v>
                </c:pt>
                <c:pt idx="83">
                  <c:v>0.61479591836734704</c:v>
                </c:pt>
                <c:pt idx="84">
                  <c:v>0.61323155216284997</c:v>
                </c:pt>
                <c:pt idx="85">
                  <c:v>0.61712846347607098</c:v>
                </c:pt>
                <c:pt idx="86">
                  <c:v>0.62094763092269301</c:v>
                </c:pt>
                <c:pt idx="87">
                  <c:v>0.62315270935960598</c:v>
                </c:pt>
                <c:pt idx="88">
                  <c:v>0.62682926829268304</c:v>
                </c:pt>
                <c:pt idx="89">
                  <c:v>0.62953995157385001</c:v>
                </c:pt>
                <c:pt idx="90">
                  <c:v>0.63309352517985595</c:v>
                </c:pt>
                <c:pt idx="91">
                  <c:v>0.63809523809523805</c:v>
                </c:pt>
                <c:pt idx="92">
                  <c:v>0.64150943396226401</c:v>
                </c:pt>
                <c:pt idx="93">
                  <c:v>0.64402810304449698</c:v>
                </c:pt>
                <c:pt idx="94">
                  <c:v>0.64402810304449698</c:v>
                </c:pt>
                <c:pt idx="95">
                  <c:v>0.647331786542923</c:v>
                </c:pt>
                <c:pt idx="96">
                  <c:v>0.65127020785219403</c:v>
                </c:pt>
                <c:pt idx="97">
                  <c:v>0.65446224256292895</c:v>
                </c:pt>
                <c:pt idx="98">
                  <c:v>0.65831435079726597</c:v>
                </c:pt>
                <c:pt idx="99">
                  <c:v>0.66139954853273097</c:v>
                </c:pt>
                <c:pt idx="100">
                  <c:v>0.66516853932584297</c:v>
                </c:pt>
                <c:pt idx="101">
                  <c:v>0.66741071428571397</c:v>
                </c:pt>
                <c:pt idx="102">
                  <c:v>0.67184035476718396</c:v>
                </c:pt>
                <c:pt idx="103">
                  <c:v>0.67400881057268702</c:v>
                </c:pt>
                <c:pt idx="104">
                  <c:v>0.67549668874172197</c:v>
                </c:pt>
                <c:pt idx="105">
                  <c:v>0.67912087912087904</c:v>
                </c:pt>
                <c:pt idx="106">
                  <c:v>0.68271334792122496</c:v>
                </c:pt>
                <c:pt idx="107">
                  <c:v>0.684782608695652</c:v>
                </c:pt>
                <c:pt idx="108">
                  <c:v>0.68831168831168799</c:v>
                </c:pt>
                <c:pt idx="109">
                  <c:v>0.69181034482758597</c:v>
                </c:pt>
                <c:pt idx="110">
                  <c:v>0.69527896995708105</c:v>
                </c:pt>
                <c:pt idx="111">
                  <c:v>0.69722814498933905</c:v>
                </c:pt>
                <c:pt idx="112">
                  <c:v>0.69871794871794901</c:v>
                </c:pt>
                <c:pt idx="113">
                  <c:v>0.70063694267515897</c:v>
                </c:pt>
                <c:pt idx="114">
                  <c:v>0.70401691331923899</c:v>
                </c:pt>
                <c:pt idx="115">
                  <c:v>0.70736842105263098</c:v>
                </c:pt>
                <c:pt idx="116">
                  <c:v>0.71129707112970697</c:v>
                </c:pt>
                <c:pt idx="117">
                  <c:v>0.71458333333333302</c:v>
                </c:pt>
                <c:pt idx="118">
                  <c:v>0.71635610766045499</c:v>
                </c:pt>
                <c:pt idx="119">
                  <c:v>0.71958762886597905</c:v>
                </c:pt>
                <c:pt idx="120">
                  <c:v>0.72131147540983598</c:v>
                </c:pt>
                <c:pt idx="121">
                  <c:v>0.72505091649694497</c:v>
                </c:pt>
                <c:pt idx="122">
                  <c:v>0.72653061224489801</c:v>
                </c:pt>
                <c:pt idx="123">
                  <c:v>0.72967479674796698</c:v>
                </c:pt>
                <c:pt idx="124">
                  <c:v>0.73131313131313103</c:v>
                </c:pt>
                <c:pt idx="125">
                  <c:v>0.73493975903614495</c:v>
                </c:pt>
                <c:pt idx="126">
                  <c:v>0.73799999999999999</c:v>
                </c:pt>
                <c:pt idx="127">
                  <c:v>0.73956262425447294</c:v>
                </c:pt>
                <c:pt idx="128">
                  <c:v>0.74161735700197196</c:v>
                </c:pt>
                <c:pt idx="129">
                  <c:v>0.74459724950884099</c:v>
                </c:pt>
                <c:pt idx="130">
                  <c:v>0.748046875</c:v>
                </c:pt>
                <c:pt idx="131">
                  <c:v>0.74951456310679598</c:v>
                </c:pt>
                <c:pt idx="132">
                  <c:v>0.75097276264591395</c:v>
                </c:pt>
                <c:pt idx="133">
                  <c:v>0.75435203094777603</c:v>
                </c:pt>
                <c:pt idx="134">
                  <c:v>0.75576923076923097</c:v>
                </c:pt>
                <c:pt idx="135">
                  <c:v>0.75908221797323105</c:v>
                </c:pt>
                <c:pt idx="136">
                  <c:v>0.76190476190476197</c:v>
                </c:pt>
                <c:pt idx="137">
                  <c:v>0.763705103969754</c:v>
                </c:pt>
                <c:pt idx="138">
                  <c:v>0.76647834274952897</c:v>
                </c:pt>
                <c:pt idx="139">
                  <c:v>0.768224299065421</c:v>
                </c:pt>
                <c:pt idx="140">
                  <c:v>0.76951672862453502</c:v>
                </c:pt>
                <c:pt idx="141">
                  <c:v>0.77094972067039103</c:v>
                </c:pt>
                <c:pt idx="142">
                  <c:v>0.77264325323475103</c:v>
                </c:pt>
                <c:pt idx="143">
                  <c:v>0.77573529411764697</c:v>
                </c:pt>
                <c:pt idx="144">
                  <c:v>0.77838827838827795</c:v>
                </c:pt>
                <c:pt idx="145">
                  <c:v>0.78</c:v>
                </c:pt>
                <c:pt idx="146">
                  <c:v>0.78158844765343005</c:v>
                </c:pt>
                <c:pt idx="147">
                  <c:v>0.78417266187050305</c:v>
                </c:pt>
                <c:pt idx="148">
                  <c:v>0.78417266187050305</c:v>
                </c:pt>
                <c:pt idx="149">
                  <c:v>0.78863232682060402</c:v>
                </c:pt>
                <c:pt idx="150">
                  <c:v>0.78863232682060402</c:v>
                </c:pt>
                <c:pt idx="151">
                  <c:v>0.791519434628975</c:v>
                </c:pt>
                <c:pt idx="152">
                  <c:v>0.79401408450704203</c:v>
                </c:pt>
                <c:pt idx="153">
                  <c:v>0.79545454545454497</c:v>
                </c:pt>
                <c:pt idx="154">
                  <c:v>0.797909407665505</c:v>
                </c:pt>
                <c:pt idx="155">
                  <c:v>0.79930795847750902</c:v>
                </c:pt>
                <c:pt idx="156">
                  <c:v>0.80206540447504304</c:v>
                </c:pt>
                <c:pt idx="157">
                  <c:v>0.80308219178082196</c:v>
                </c:pt>
                <c:pt idx="158">
                  <c:v>0.80442176870748305</c:v>
                </c:pt>
                <c:pt idx="159">
                  <c:v>0.80541455160744502</c:v>
                </c:pt>
                <c:pt idx="160">
                  <c:v>0.80677966101694898</c:v>
                </c:pt>
                <c:pt idx="161">
                  <c:v>0.80808080808080796</c:v>
                </c:pt>
                <c:pt idx="162">
                  <c:v>0.81040268456375797</c:v>
                </c:pt>
                <c:pt idx="163">
                  <c:v>0.81135225375625997</c:v>
                </c:pt>
                <c:pt idx="164">
                  <c:v>0.81260364842454402</c:v>
                </c:pt>
                <c:pt idx="165">
                  <c:v>0.81487603305785095</c:v>
                </c:pt>
                <c:pt idx="166">
                  <c:v>0.81578947368421095</c:v>
                </c:pt>
                <c:pt idx="167">
                  <c:v>0.81699346405228801</c:v>
                </c:pt>
                <c:pt idx="168">
                  <c:v>0.81788617886178805</c:v>
                </c:pt>
                <c:pt idx="169">
                  <c:v>0.81788617886178805</c:v>
                </c:pt>
                <c:pt idx="170">
                  <c:v>0.82038834951456296</c:v>
                </c:pt>
                <c:pt idx="171">
                  <c:v>0.82125603864734298</c:v>
                </c:pt>
                <c:pt idx="172">
                  <c:v>0.82211538461538503</c:v>
                </c:pt>
                <c:pt idx="173">
                  <c:v>0.82456140350877205</c:v>
                </c:pt>
                <c:pt idx="174">
                  <c:v>0.82539682539682502</c:v>
                </c:pt>
                <c:pt idx="175">
                  <c:v>0.82649842271293406</c:v>
                </c:pt>
                <c:pt idx="176">
                  <c:v>0.82758620689655205</c:v>
                </c:pt>
                <c:pt idx="177">
                  <c:v>0.82758620689655205</c:v>
                </c:pt>
                <c:pt idx="178">
                  <c:v>0.82968750000000002</c:v>
                </c:pt>
                <c:pt idx="179">
                  <c:v>0.83074534161490698</c:v>
                </c:pt>
                <c:pt idx="180">
                  <c:v>0.83179012345679004</c:v>
                </c:pt>
                <c:pt idx="181">
                  <c:v>0.83384615384615401</c:v>
                </c:pt>
                <c:pt idx="182">
                  <c:v>0.83486238532110102</c:v>
                </c:pt>
                <c:pt idx="183">
                  <c:v>0.83586626139817599</c:v>
                </c:pt>
                <c:pt idx="184">
                  <c:v>0.83661119515884996</c:v>
                </c:pt>
                <c:pt idx="185">
                  <c:v>0.837878787878788</c:v>
                </c:pt>
                <c:pt idx="186">
                  <c:v>0.83885542168674698</c:v>
                </c:pt>
                <c:pt idx="187">
                  <c:v>0.84202682563338305</c:v>
                </c:pt>
                <c:pt idx="188">
                  <c:v>0.84202682563338305</c:v>
                </c:pt>
                <c:pt idx="189">
                  <c:v>0.84398216939078696</c:v>
                </c:pt>
                <c:pt idx="190">
                  <c:v>0.84490398818316104</c:v>
                </c:pt>
                <c:pt idx="191">
                  <c:v>0.84705882352941197</c:v>
                </c:pt>
                <c:pt idx="192">
                  <c:v>0.84773060029282599</c:v>
                </c:pt>
                <c:pt idx="193">
                  <c:v>0.84985422740524796</c:v>
                </c:pt>
                <c:pt idx="194">
                  <c:v>0.85072463768116002</c:v>
                </c:pt>
                <c:pt idx="195">
                  <c:v>0.851370851370851</c:v>
                </c:pt>
                <c:pt idx="196">
                  <c:v>0.85344827586206895</c:v>
                </c:pt>
                <c:pt idx="197">
                  <c:v>0.85344827586206895</c:v>
                </c:pt>
                <c:pt idx="198">
                  <c:v>0.85550786838340498</c:v>
                </c:pt>
                <c:pt idx="199">
                  <c:v>0.85734664764622004</c:v>
                </c:pt>
                <c:pt idx="200">
                  <c:v>0.85815602836879401</c:v>
                </c:pt>
                <c:pt idx="201">
                  <c:v>0.86016949152542399</c:v>
                </c:pt>
                <c:pt idx="202">
                  <c:v>0.860759493670886</c:v>
                </c:pt>
                <c:pt idx="203">
                  <c:v>0.86274509803921595</c:v>
                </c:pt>
                <c:pt idx="204">
                  <c:v>0.86331938633193905</c:v>
                </c:pt>
                <c:pt idx="205">
                  <c:v>0.86407766990291301</c:v>
                </c:pt>
                <c:pt idx="206">
                  <c:v>0.86527777777777803</c:v>
                </c:pt>
                <c:pt idx="207">
                  <c:v>0.86602209944751396</c:v>
                </c:pt>
                <c:pt idx="208">
                  <c:v>0.86776859504132198</c:v>
                </c:pt>
                <c:pt idx="209">
                  <c:v>0.86849315068493205</c:v>
                </c:pt>
                <c:pt idx="210">
                  <c:v>0.87021857923497303</c:v>
                </c:pt>
                <c:pt idx="211">
                  <c:v>0.87092391304347905</c:v>
                </c:pt>
                <c:pt idx="212">
                  <c:v>0.87262872628726296</c:v>
                </c:pt>
                <c:pt idx="213">
                  <c:v>0.87314439946018896</c:v>
                </c:pt>
                <c:pt idx="214">
                  <c:v>0.87365591397849496</c:v>
                </c:pt>
                <c:pt idx="215">
                  <c:v>0.87483176312247701</c:v>
                </c:pt>
                <c:pt idx="216">
                  <c:v>0.87651006711409396</c:v>
                </c:pt>
                <c:pt idx="217">
                  <c:v>0.87700534759358295</c:v>
                </c:pt>
                <c:pt idx="218">
                  <c:v>0.87866666666666704</c:v>
                </c:pt>
                <c:pt idx="219">
                  <c:v>0.88031914893617003</c:v>
                </c:pt>
                <c:pt idx="220">
                  <c:v>0.88063660477453598</c:v>
                </c:pt>
                <c:pt idx="221">
                  <c:v>0.88227513227513199</c:v>
                </c:pt>
                <c:pt idx="222">
                  <c:v>0.88390501319261205</c:v>
                </c:pt>
                <c:pt idx="223">
                  <c:v>0.88436268068331203</c:v>
                </c:pt>
                <c:pt idx="224">
                  <c:v>0.88582677165354295</c:v>
                </c:pt>
                <c:pt idx="225">
                  <c:v>0.88699080157687304</c:v>
                </c:pt>
                <c:pt idx="226">
                  <c:v>0.88859764089121895</c:v>
                </c:pt>
                <c:pt idx="227">
                  <c:v>0.88903394255874701</c:v>
                </c:pt>
                <c:pt idx="228">
                  <c:v>0.890625</c:v>
                </c:pt>
                <c:pt idx="229">
                  <c:v>0.89234760051880702</c:v>
                </c:pt>
                <c:pt idx="230">
                  <c:v>0.89391979301422997</c:v>
                </c:pt>
                <c:pt idx="231">
                  <c:v>0.89548387096774196</c:v>
                </c:pt>
                <c:pt idx="232">
                  <c:v>0.89588688946015405</c:v>
                </c:pt>
                <c:pt idx="233">
                  <c:v>0.89756722151088397</c:v>
                </c:pt>
                <c:pt idx="234">
                  <c:v>0.89871794871794797</c:v>
                </c:pt>
                <c:pt idx="235">
                  <c:v>0.90025575447570305</c:v>
                </c:pt>
                <c:pt idx="236">
                  <c:v>0.90178571428571397</c:v>
                </c:pt>
                <c:pt idx="237">
                  <c:v>0.90330788804071205</c:v>
                </c:pt>
                <c:pt idx="238">
                  <c:v>0.90494296577946698</c:v>
                </c:pt>
                <c:pt idx="239">
                  <c:v>0.90530303030303005</c:v>
                </c:pt>
                <c:pt idx="240">
                  <c:v>0.90680100755667503</c:v>
                </c:pt>
                <c:pt idx="241">
                  <c:v>0.90829145728643201</c:v>
                </c:pt>
                <c:pt idx="242">
                  <c:v>0.90863579474342904</c:v>
                </c:pt>
                <c:pt idx="243">
                  <c:v>0.91011235955056202</c:v>
                </c:pt>
                <c:pt idx="244">
                  <c:v>0.91011235955056202</c:v>
                </c:pt>
                <c:pt idx="245">
                  <c:v>0.911581569115816</c:v>
                </c:pt>
                <c:pt idx="246">
                  <c:v>0.91304347826086996</c:v>
                </c:pt>
                <c:pt idx="247">
                  <c:v>0.91325898389095395</c:v>
                </c:pt>
                <c:pt idx="248">
                  <c:v>0.91470951792336197</c:v>
                </c:pt>
                <c:pt idx="249">
                  <c:v>0.91615289765721297</c:v>
                </c:pt>
                <c:pt idx="250">
                  <c:v>0.91635916359163605</c:v>
                </c:pt>
                <c:pt idx="251">
                  <c:v>0.91666666666666696</c:v>
                </c:pt>
                <c:pt idx="252">
                  <c:v>0.91779141104294504</c:v>
                </c:pt>
                <c:pt idx="253">
                  <c:v>0.91809290953545197</c:v>
                </c:pt>
                <c:pt idx="254">
                  <c:v>0.91941391941391903</c:v>
                </c:pt>
                <c:pt idx="255">
                  <c:v>0.91970802919707995</c:v>
                </c:pt>
                <c:pt idx="256">
                  <c:v>0.92111650485436902</c:v>
                </c:pt>
                <c:pt idx="257">
                  <c:v>0.92130750605326905</c:v>
                </c:pt>
                <c:pt idx="258">
                  <c:v>0.92159227985524705</c:v>
                </c:pt>
                <c:pt idx="259">
                  <c:v>0.92289156626505997</c:v>
                </c:pt>
                <c:pt idx="260">
                  <c:v>0.92316926770708296</c:v>
                </c:pt>
                <c:pt idx="261">
                  <c:v>0.92446043165467595</c:v>
                </c:pt>
                <c:pt idx="262">
                  <c:v>0.92473118279569899</c:v>
                </c:pt>
                <c:pt idx="263">
                  <c:v>0.92473118279569899</c:v>
                </c:pt>
                <c:pt idx="264">
                  <c:v>0.92610250297973795</c:v>
                </c:pt>
                <c:pt idx="265">
                  <c:v>0.92627824019024996</c:v>
                </c:pt>
                <c:pt idx="266">
                  <c:v>0.92645314353499397</c:v>
                </c:pt>
                <c:pt idx="267">
                  <c:v>0.92781065088757397</c:v>
                </c:pt>
                <c:pt idx="268">
                  <c:v>0.92798110979929105</c:v>
                </c:pt>
                <c:pt idx="269">
                  <c:v>0.92815076560659604</c:v>
                </c:pt>
                <c:pt idx="270">
                  <c:v>0.92840375586854396</c:v>
                </c:pt>
                <c:pt idx="271">
                  <c:v>0.92966002344665899</c:v>
                </c:pt>
                <c:pt idx="272">
                  <c:v>0.92966002344665899</c:v>
                </c:pt>
                <c:pt idx="273">
                  <c:v>0.92974238875878201</c:v>
                </c:pt>
                <c:pt idx="274">
                  <c:v>0.92990654205607504</c:v>
                </c:pt>
                <c:pt idx="275">
                  <c:v>0.931155192532089</c:v>
                </c:pt>
                <c:pt idx="276">
                  <c:v>0.93131548311990697</c:v>
                </c:pt>
                <c:pt idx="277">
                  <c:v>0.93139534883720898</c:v>
                </c:pt>
                <c:pt idx="278">
                  <c:v>0.93155452436194897</c:v>
                </c:pt>
                <c:pt idx="279">
                  <c:v>0.93163383545770595</c:v>
                </c:pt>
                <c:pt idx="280">
                  <c:v>0.93171296296296302</c:v>
                </c:pt>
                <c:pt idx="281">
                  <c:v>0.93171296296296302</c:v>
                </c:pt>
                <c:pt idx="282">
                  <c:v>0.93294797687861297</c:v>
                </c:pt>
                <c:pt idx="283">
                  <c:v>0.93302540415704405</c:v>
                </c:pt>
                <c:pt idx="284">
                  <c:v>0.93310265282583604</c:v>
                </c:pt>
                <c:pt idx="285">
                  <c:v>0.93325661680092098</c:v>
                </c:pt>
                <c:pt idx="286">
                  <c:v>0.93333333333333302</c:v>
                </c:pt>
                <c:pt idx="287">
                  <c:v>0.93340987370838102</c:v>
                </c:pt>
                <c:pt idx="288">
                  <c:v>0.93348623853210999</c:v>
                </c:pt>
                <c:pt idx="289">
                  <c:v>0.93363844393592699</c:v>
                </c:pt>
                <c:pt idx="290">
                  <c:v>0.934782608695652</c:v>
                </c:pt>
                <c:pt idx="291">
                  <c:v>0.934782608695652</c:v>
                </c:pt>
                <c:pt idx="292">
                  <c:v>0.93485714285714305</c:v>
                </c:pt>
                <c:pt idx="293">
                  <c:v>0.93493150684931503</c:v>
                </c:pt>
                <c:pt idx="294">
                  <c:v>0.93507972665148098</c:v>
                </c:pt>
                <c:pt idx="295">
                  <c:v>0.93515358361774703</c:v>
                </c:pt>
                <c:pt idx="296">
                  <c:v>0.93629124004550601</c:v>
                </c:pt>
                <c:pt idx="297">
                  <c:v>0.93636363636363595</c:v>
                </c:pt>
                <c:pt idx="298">
                  <c:v>0.93643586833144199</c:v>
                </c:pt>
                <c:pt idx="299">
                  <c:v>0.93650793650793596</c:v>
                </c:pt>
                <c:pt idx="300">
                  <c:v>0.93650793650793596</c:v>
                </c:pt>
                <c:pt idx="301">
                  <c:v>0.93657984144960404</c:v>
                </c:pt>
                <c:pt idx="302">
                  <c:v>0.93771234428086103</c:v>
                </c:pt>
                <c:pt idx="303">
                  <c:v>0.93771234428086103</c:v>
                </c:pt>
                <c:pt idx="304">
                  <c:v>0.93778280542986403</c:v>
                </c:pt>
                <c:pt idx="305">
                  <c:v>0.93785310734463301</c:v>
                </c:pt>
                <c:pt idx="306">
                  <c:v>0.93792325056433401</c:v>
                </c:pt>
                <c:pt idx="307">
                  <c:v>0.93792325056433401</c:v>
                </c:pt>
                <c:pt idx="308">
                  <c:v>0.93799323562570502</c:v>
                </c:pt>
                <c:pt idx="309">
                  <c:v>0.93799323562570502</c:v>
                </c:pt>
                <c:pt idx="310">
                  <c:v>0.93912063134160095</c:v>
                </c:pt>
                <c:pt idx="311">
                  <c:v>0.93912063134160095</c:v>
                </c:pt>
                <c:pt idx="312">
                  <c:v>0.93918918918918903</c:v>
                </c:pt>
                <c:pt idx="313">
                  <c:v>0.93925759280090004</c:v>
                </c:pt>
                <c:pt idx="314">
                  <c:v>0.93925759280090004</c:v>
                </c:pt>
                <c:pt idx="315">
                  <c:v>0.939325842696629</c:v>
                </c:pt>
                <c:pt idx="316">
                  <c:v>0.939393939393939</c:v>
                </c:pt>
                <c:pt idx="317">
                  <c:v>0.939393939393939</c:v>
                </c:pt>
                <c:pt idx="318">
                  <c:v>0.939393939393939</c:v>
                </c:pt>
                <c:pt idx="319">
                  <c:v>0.93946188340807202</c:v>
                </c:pt>
                <c:pt idx="320">
                  <c:v>0.93946188340807202</c:v>
                </c:pt>
                <c:pt idx="321">
                  <c:v>0.93952967525195996</c:v>
                </c:pt>
                <c:pt idx="322">
                  <c:v>0.93952967525195996</c:v>
                </c:pt>
                <c:pt idx="323">
                  <c:v>0.93959731543624103</c:v>
                </c:pt>
                <c:pt idx="324">
                  <c:v>0.94064949608062698</c:v>
                </c:pt>
                <c:pt idx="325">
                  <c:v>0.94064949608062698</c:v>
                </c:pt>
                <c:pt idx="326">
                  <c:v>0.94064949608062698</c:v>
                </c:pt>
                <c:pt idx="327">
                  <c:v>0.94071588366890402</c:v>
                </c:pt>
                <c:pt idx="328">
                  <c:v>0.94071588366890402</c:v>
                </c:pt>
                <c:pt idx="329">
                  <c:v>0.94071588366890402</c:v>
                </c:pt>
                <c:pt idx="330">
                  <c:v>0.94071588366890402</c:v>
                </c:pt>
                <c:pt idx="331">
                  <c:v>0.94071588366890402</c:v>
                </c:pt>
                <c:pt idx="332">
                  <c:v>0.94071588366890402</c:v>
                </c:pt>
                <c:pt idx="333">
                  <c:v>0.94071588366890402</c:v>
                </c:pt>
                <c:pt idx="334">
                  <c:v>0.94071588366890402</c:v>
                </c:pt>
                <c:pt idx="335">
                  <c:v>0.94078212290502805</c:v>
                </c:pt>
                <c:pt idx="336">
                  <c:v>0.94183445190156601</c:v>
                </c:pt>
                <c:pt idx="337">
                  <c:v>0.94183445190156601</c:v>
                </c:pt>
                <c:pt idx="338">
                  <c:v>0.94183445190156601</c:v>
                </c:pt>
                <c:pt idx="339">
                  <c:v>0.94183445190156601</c:v>
                </c:pt>
                <c:pt idx="340">
                  <c:v>0.94183445190156601</c:v>
                </c:pt>
                <c:pt idx="341">
                  <c:v>0.94189944134078196</c:v>
                </c:pt>
                <c:pt idx="342">
                  <c:v>0.94189944134078196</c:v>
                </c:pt>
                <c:pt idx="343">
                  <c:v>0.94295302013422799</c:v>
                </c:pt>
                <c:pt idx="344">
                  <c:v>0.94301675977653598</c:v>
                </c:pt>
                <c:pt idx="345">
                  <c:v>0.94301675977653598</c:v>
                </c:pt>
                <c:pt idx="346">
                  <c:v>0.94308035714285698</c:v>
                </c:pt>
                <c:pt idx="347">
                  <c:v>0.94308035714285698</c:v>
                </c:pt>
                <c:pt idx="348">
                  <c:v>0.94308035714285698</c:v>
                </c:pt>
                <c:pt idx="349">
                  <c:v>0.94308035714285698</c:v>
                </c:pt>
                <c:pt idx="350">
                  <c:v>0.94314381270903003</c:v>
                </c:pt>
                <c:pt idx="351">
                  <c:v>0.94314381270903003</c:v>
                </c:pt>
                <c:pt idx="352">
                  <c:v>0.94314381270903003</c:v>
                </c:pt>
                <c:pt idx="353">
                  <c:v>0.94314381270903003</c:v>
                </c:pt>
                <c:pt idx="354">
                  <c:v>0.94419642857142905</c:v>
                </c:pt>
                <c:pt idx="355">
                  <c:v>0.94419642857142905</c:v>
                </c:pt>
                <c:pt idx="356">
                  <c:v>0.94419642857142905</c:v>
                </c:pt>
                <c:pt idx="357">
                  <c:v>0.94419642857142905</c:v>
                </c:pt>
                <c:pt idx="358">
                  <c:v>0.94419642857142905</c:v>
                </c:pt>
                <c:pt idx="359">
                  <c:v>0.94419642857142905</c:v>
                </c:pt>
                <c:pt idx="360">
                  <c:v>0.94419642857142905</c:v>
                </c:pt>
                <c:pt idx="361">
                  <c:v>0.94419642857142905</c:v>
                </c:pt>
                <c:pt idx="362">
                  <c:v>0.94419642857142905</c:v>
                </c:pt>
                <c:pt idx="363">
                  <c:v>0.94419642857142905</c:v>
                </c:pt>
                <c:pt idx="364">
                  <c:v>0.94413407821229001</c:v>
                </c:pt>
                <c:pt idx="365">
                  <c:v>0.94413407821229001</c:v>
                </c:pt>
                <c:pt idx="366">
                  <c:v>0.94413407821229001</c:v>
                </c:pt>
                <c:pt idx="367">
                  <c:v>0.94519015659955297</c:v>
                </c:pt>
                <c:pt idx="368">
                  <c:v>0.94519015659955297</c:v>
                </c:pt>
                <c:pt idx="369">
                  <c:v>0.94519015659955297</c:v>
                </c:pt>
                <c:pt idx="370">
                  <c:v>0.94519015659955297</c:v>
                </c:pt>
                <c:pt idx="371">
                  <c:v>0.94519015659955297</c:v>
                </c:pt>
                <c:pt idx="372">
                  <c:v>0.94519015659955297</c:v>
                </c:pt>
                <c:pt idx="373">
                  <c:v>0.94519015659955297</c:v>
                </c:pt>
                <c:pt idx="374">
                  <c:v>0.94512877939529705</c:v>
                </c:pt>
                <c:pt idx="375">
                  <c:v>0.94512877939529705</c:v>
                </c:pt>
                <c:pt idx="376">
                  <c:v>0.94512877939529705</c:v>
                </c:pt>
                <c:pt idx="377">
                  <c:v>0.94512877939529705</c:v>
                </c:pt>
                <c:pt idx="378">
                  <c:v>0.94512877939529705</c:v>
                </c:pt>
                <c:pt idx="379">
                  <c:v>0.94506726457399104</c:v>
                </c:pt>
                <c:pt idx="380">
                  <c:v>0.94612794612794604</c:v>
                </c:pt>
                <c:pt idx="381">
                  <c:v>0.94612794612794604</c:v>
                </c:pt>
                <c:pt idx="382">
                  <c:v>0.94606741573033704</c:v>
                </c:pt>
                <c:pt idx="383">
                  <c:v>0.94606741573033704</c:v>
                </c:pt>
                <c:pt idx="384">
                  <c:v>0.94606741573033704</c:v>
                </c:pt>
                <c:pt idx="385">
                  <c:v>0.94600674915635496</c:v>
                </c:pt>
                <c:pt idx="386">
                  <c:v>0.94594594594594605</c:v>
                </c:pt>
                <c:pt idx="387">
                  <c:v>0.94594594594594605</c:v>
                </c:pt>
                <c:pt idx="388">
                  <c:v>0.94588500563697897</c:v>
                </c:pt>
                <c:pt idx="389">
                  <c:v>0.94582392776523705</c:v>
                </c:pt>
                <c:pt idx="390">
                  <c:v>0.94576271186440697</c:v>
                </c:pt>
                <c:pt idx="391">
                  <c:v>0.94576271186440697</c:v>
                </c:pt>
                <c:pt idx="392">
                  <c:v>0.94576271186440697</c:v>
                </c:pt>
                <c:pt idx="393">
                  <c:v>0.94570135746606299</c:v>
                </c:pt>
                <c:pt idx="394">
                  <c:v>0.94563986409966005</c:v>
                </c:pt>
                <c:pt idx="395">
                  <c:v>0.94557823129251695</c:v>
                </c:pt>
                <c:pt idx="396">
                  <c:v>0.94551645856980704</c:v>
                </c:pt>
                <c:pt idx="397">
                  <c:v>0.94444444444444398</c:v>
                </c:pt>
                <c:pt idx="398">
                  <c:v>0.94438138479001099</c:v>
                </c:pt>
                <c:pt idx="399">
                  <c:v>0.94431818181818195</c:v>
                </c:pt>
                <c:pt idx="400">
                  <c:v>0.944254835039818</c:v>
                </c:pt>
                <c:pt idx="401">
                  <c:v>0.944254835039818</c:v>
                </c:pt>
                <c:pt idx="402">
                  <c:v>0.94419134396355398</c:v>
                </c:pt>
                <c:pt idx="403">
                  <c:v>0.94419134396355398</c:v>
                </c:pt>
                <c:pt idx="404">
                  <c:v>0.94412770809578095</c:v>
                </c:pt>
                <c:pt idx="405">
                  <c:v>0.94406392694063901</c:v>
                </c:pt>
                <c:pt idx="406">
                  <c:v>0.94406392694063901</c:v>
                </c:pt>
                <c:pt idx="407">
                  <c:v>0.94399999999999995</c:v>
                </c:pt>
                <c:pt idx="408">
                  <c:v>0.94393592677345495</c:v>
                </c:pt>
                <c:pt idx="409">
                  <c:v>0.94387170675830501</c:v>
                </c:pt>
                <c:pt idx="410">
                  <c:v>0.94380733944954098</c:v>
                </c:pt>
                <c:pt idx="411">
                  <c:v>0.94374282433983903</c:v>
                </c:pt>
                <c:pt idx="412">
                  <c:v>0.94374282433983903</c:v>
                </c:pt>
                <c:pt idx="413">
                  <c:v>0.94374282433983903</c:v>
                </c:pt>
                <c:pt idx="414">
                  <c:v>0.94367816091954004</c:v>
                </c:pt>
                <c:pt idx="415">
                  <c:v>0.94361334867664004</c:v>
                </c:pt>
                <c:pt idx="416">
                  <c:v>0.94354838709677402</c:v>
                </c:pt>
                <c:pt idx="417">
                  <c:v>0.943483275663206</c:v>
                </c:pt>
                <c:pt idx="418">
                  <c:v>0.94341801385681301</c:v>
                </c:pt>
                <c:pt idx="419">
                  <c:v>0.94341801385681301</c:v>
                </c:pt>
                <c:pt idx="420">
                  <c:v>0.943352601156069</c:v>
                </c:pt>
                <c:pt idx="421">
                  <c:v>0.94444444444444398</c:v>
                </c:pt>
                <c:pt idx="422">
                  <c:v>0.94438006952491305</c:v>
                </c:pt>
                <c:pt idx="423">
                  <c:v>0.94438006952491305</c:v>
                </c:pt>
                <c:pt idx="424">
                  <c:v>0.94431554524361905</c:v>
                </c:pt>
                <c:pt idx="425">
                  <c:v>0.94431554524361905</c:v>
                </c:pt>
                <c:pt idx="426">
                  <c:v>0.94425087108013905</c:v>
                </c:pt>
                <c:pt idx="427">
                  <c:v>0.94425087108013905</c:v>
                </c:pt>
                <c:pt idx="428">
                  <c:v>0.94418604651162796</c:v>
                </c:pt>
                <c:pt idx="429">
                  <c:v>0.94418604651162796</c:v>
                </c:pt>
                <c:pt idx="430">
                  <c:v>0.94418604651162796</c:v>
                </c:pt>
                <c:pt idx="431">
                  <c:v>0.94412107101280596</c:v>
                </c:pt>
                <c:pt idx="432">
                  <c:v>0.94412107101280596</c:v>
                </c:pt>
                <c:pt idx="433">
                  <c:v>0.94412107101280596</c:v>
                </c:pt>
                <c:pt idx="434">
                  <c:v>0.94405594405594395</c:v>
                </c:pt>
                <c:pt idx="435">
                  <c:v>0.94405594405594395</c:v>
                </c:pt>
                <c:pt idx="436">
                  <c:v>0.94405594405594395</c:v>
                </c:pt>
                <c:pt idx="437">
                  <c:v>0.94399066511085195</c:v>
                </c:pt>
                <c:pt idx="438">
                  <c:v>0.94399066511085195</c:v>
                </c:pt>
                <c:pt idx="439">
                  <c:v>0.94399066511085195</c:v>
                </c:pt>
                <c:pt idx="440">
                  <c:v>0.94399066511085195</c:v>
                </c:pt>
                <c:pt idx="441">
                  <c:v>0.94392523364486003</c:v>
                </c:pt>
                <c:pt idx="442">
                  <c:v>0.94392523364486003</c:v>
                </c:pt>
                <c:pt idx="443">
                  <c:v>0.94392523364486003</c:v>
                </c:pt>
                <c:pt idx="444">
                  <c:v>0.94385964912280695</c:v>
                </c:pt>
                <c:pt idx="445">
                  <c:v>0.94385964912280695</c:v>
                </c:pt>
                <c:pt idx="446">
                  <c:v>0.94379391100702603</c:v>
                </c:pt>
                <c:pt idx="447">
                  <c:v>0.94379391100702603</c:v>
                </c:pt>
                <c:pt idx="448">
                  <c:v>0.94372801875732704</c:v>
                </c:pt>
                <c:pt idx="449">
                  <c:v>0.94372801875732704</c:v>
                </c:pt>
                <c:pt idx="450">
                  <c:v>0.94372801875732704</c:v>
                </c:pt>
                <c:pt idx="451">
                  <c:v>0.94366197183098599</c:v>
                </c:pt>
                <c:pt idx="452">
                  <c:v>0.94477085781433601</c:v>
                </c:pt>
                <c:pt idx="453">
                  <c:v>0.94470588235294095</c:v>
                </c:pt>
                <c:pt idx="454">
                  <c:v>0.94470588235294095</c:v>
                </c:pt>
                <c:pt idx="455">
                  <c:v>0.94464075382803303</c:v>
                </c:pt>
                <c:pt idx="456">
                  <c:v>0.94464075382803303</c:v>
                </c:pt>
                <c:pt idx="457">
                  <c:v>0.94464075382803303</c:v>
                </c:pt>
                <c:pt idx="458">
                  <c:v>0.94457547169811296</c:v>
                </c:pt>
                <c:pt idx="459">
                  <c:v>0.94457547169811296</c:v>
                </c:pt>
                <c:pt idx="460">
                  <c:v>0.94457547169811296</c:v>
                </c:pt>
                <c:pt idx="461">
                  <c:v>0.94451003541912604</c:v>
                </c:pt>
                <c:pt idx="462">
                  <c:v>0.94451003541912604</c:v>
                </c:pt>
                <c:pt idx="463">
                  <c:v>0.94451003541912604</c:v>
                </c:pt>
                <c:pt idx="464">
                  <c:v>0.94444444444444398</c:v>
                </c:pt>
                <c:pt idx="465">
                  <c:v>0.94444444444444398</c:v>
                </c:pt>
                <c:pt idx="466">
                  <c:v>0.94437869822485199</c:v>
                </c:pt>
                <c:pt idx="467">
                  <c:v>0.94437869822485199</c:v>
                </c:pt>
                <c:pt idx="468">
                  <c:v>0.94549763033175405</c:v>
                </c:pt>
                <c:pt idx="469">
                  <c:v>0.94543297746144705</c:v>
                </c:pt>
                <c:pt idx="470">
                  <c:v>0.94543297746144705</c:v>
                </c:pt>
                <c:pt idx="471">
                  <c:v>0.94536817102137805</c:v>
                </c:pt>
                <c:pt idx="472">
                  <c:v>0.94536817102137805</c:v>
                </c:pt>
                <c:pt idx="473">
                  <c:v>0.94536817102137805</c:v>
                </c:pt>
                <c:pt idx="474">
                  <c:v>0.945303210463734</c:v>
                </c:pt>
                <c:pt idx="475">
                  <c:v>0.945303210463734</c:v>
                </c:pt>
                <c:pt idx="476">
                  <c:v>0.945303210463734</c:v>
                </c:pt>
                <c:pt idx="477">
                  <c:v>0.94523809523809499</c:v>
                </c:pt>
                <c:pt idx="478">
                  <c:v>0.94523809523809499</c:v>
                </c:pt>
                <c:pt idx="479">
                  <c:v>0.94523809523809499</c:v>
                </c:pt>
                <c:pt idx="480">
                  <c:v>0.94517282479141795</c:v>
                </c:pt>
                <c:pt idx="481">
                  <c:v>0.94517282479141795</c:v>
                </c:pt>
                <c:pt idx="482">
                  <c:v>0.94517282479141795</c:v>
                </c:pt>
                <c:pt idx="483">
                  <c:v>0.94517282479141795</c:v>
                </c:pt>
                <c:pt idx="484">
                  <c:v>0.94517282479141795</c:v>
                </c:pt>
                <c:pt idx="485">
                  <c:v>0.94517282479141795</c:v>
                </c:pt>
                <c:pt idx="486">
                  <c:v>0.94510739856801895</c:v>
                </c:pt>
                <c:pt idx="487">
                  <c:v>0.94510739856801895</c:v>
                </c:pt>
                <c:pt idx="488">
                  <c:v>0.94510739856801895</c:v>
                </c:pt>
                <c:pt idx="489">
                  <c:v>0.94510739856801895</c:v>
                </c:pt>
                <c:pt idx="490">
                  <c:v>0.94510739856801895</c:v>
                </c:pt>
                <c:pt idx="491">
                  <c:v>0.94510739856801895</c:v>
                </c:pt>
                <c:pt idx="492">
                  <c:v>0.94504181600955794</c:v>
                </c:pt>
                <c:pt idx="493">
                  <c:v>0.94504181600955794</c:v>
                </c:pt>
                <c:pt idx="494">
                  <c:v>0.94504181600955794</c:v>
                </c:pt>
                <c:pt idx="495">
                  <c:v>0.94504181600955794</c:v>
                </c:pt>
                <c:pt idx="496">
                  <c:v>0.94504181600955794</c:v>
                </c:pt>
                <c:pt idx="497">
                  <c:v>0.94497607655502402</c:v>
                </c:pt>
                <c:pt idx="498">
                  <c:v>0.94497607655502402</c:v>
                </c:pt>
                <c:pt idx="499">
                  <c:v>0.94497607655502402</c:v>
                </c:pt>
                <c:pt idx="500">
                  <c:v>0.94497607655502402</c:v>
                </c:pt>
                <c:pt idx="501">
                  <c:v>0.94491017964071899</c:v>
                </c:pt>
                <c:pt idx="502">
                  <c:v>0.94491017964071899</c:v>
                </c:pt>
                <c:pt idx="503">
                  <c:v>0.94491017964071899</c:v>
                </c:pt>
                <c:pt idx="504">
                  <c:v>0.94484412470024004</c:v>
                </c:pt>
                <c:pt idx="505">
                  <c:v>0.94484412470024004</c:v>
                </c:pt>
                <c:pt idx="506">
                  <c:v>0.94484412470024004</c:v>
                </c:pt>
                <c:pt idx="507">
                  <c:v>0.94484412470024004</c:v>
                </c:pt>
                <c:pt idx="508">
                  <c:v>0.94484412470024004</c:v>
                </c:pt>
                <c:pt idx="509">
                  <c:v>0.94477791116446597</c:v>
                </c:pt>
                <c:pt idx="510">
                  <c:v>0.94364508393285396</c:v>
                </c:pt>
                <c:pt idx="511">
                  <c:v>0.94364508393285396</c:v>
                </c:pt>
                <c:pt idx="512">
                  <c:v>0.94364508393285396</c:v>
                </c:pt>
                <c:pt idx="513">
                  <c:v>0.94364508393285396</c:v>
                </c:pt>
                <c:pt idx="514">
                  <c:v>0.94364508393285396</c:v>
                </c:pt>
                <c:pt idx="515">
                  <c:v>0.94364508393285396</c:v>
                </c:pt>
                <c:pt idx="516">
                  <c:v>0.94364508393285396</c:v>
                </c:pt>
                <c:pt idx="517">
                  <c:v>0.94364508393285396</c:v>
                </c:pt>
                <c:pt idx="518">
                  <c:v>0.94364508393285396</c:v>
                </c:pt>
                <c:pt idx="519">
                  <c:v>0.94364508393285396</c:v>
                </c:pt>
                <c:pt idx="520">
                  <c:v>0.943577430972389</c:v>
                </c:pt>
                <c:pt idx="521">
                  <c:v>0.943577430972389</c:v>
                </c:pt>
                <c:pt idx="522">
                  <c:v>0.943577430972389</c:v>
                </c:pt>
                <c:pt idx="523">
                  <c:v>0.943577430972389</c:v>
                </c:pt>
                <c:pt idx="524">
                  <c:v>0.943577430972389</c:v>
                </c:pt>
                <c:pt idx="525">
                  <c:v>0.943577430972389</c:v>
                </c:pt>
                <c:pt idx="526">
                  <c:v>0.943577430972389</c:v>
                </c:pt>
                <c:pt idx="527">
                  <c:v>0.943577430972389</c:v>
                </c:pt>
                <c:pt idx="528">
                  <c:v>0.943577430972389</c:v>
                </c:pt>
                <c:pt idx="529">
                  <c:v>0.94350961538461497</c:v>
                </c:pt>
                <c:pt idx="530">
                  <c:v>0.94350961538461497</c:v>
                </c:pt>
                <c:pt idx="531">
                  <c:v>0.94350961538461497</c:v>
                </c:pt>
                <c:pt idx="532">
                  <c:v>0.94350961538461497</c:v>
                </c:pt>
                <c:pt idx="533">
                  <c:v>0.94350961538461497</c:v>
                </c:pt>
                <c:pt idx="534">
                  <c:v>0.94350961538461497</c:v>
                </c:pt>
                <c:pt idx="535">
                  <c:v>0.943577430972389</c:v>
                </c:pt>
                <c:pt idx="536">
                  <c:v>0.943577430972389</c:v>
                </c:pt>
                <c:pt idx="537">
                  <c:v>0.943577430972389</c:v>
                </c:pt>
                <c:pt idx="538">
                  <c:v>0.943577430972389</c:v>
                </c:pt>
                <c:pt idx="539">
                  <c:v>0.943577430972389</c:v>
                </c:pt>
                <c:pt idx="540">
                  <c:v>0.94364508393285396</c:v>
                </c:pt>
                <c:pt idx="541">
                  <c:v>0.94364508393285396</c:v>
                </c:pt>
                <c:pt idx="542">
                  <c:v>0.94364508393285396</c:v>
                </c:pt>
                <c:pt idx="543">
                  <c:v>0.94364508393285396</c:v>
                </c:pt>
                <c:pt idx="544">
                  <c:v>0.94371257485029902</c:v>
                </c:pt>
                <c:pt idx="545">
                  <c:v>0.94371257485029902</c:v>
                </c:pt>
                <c:pt idx="546">
                  <c:v>0.94371257485029902</c:v>
                </c:pt>
                <c:pt idx="547">
                  <c:v>0.94377990430622005</c:v>
                </c:pt>
                <c:pt idx="548">
                  <c:v>0.94377990430622005</c:v>
                </c:pt>
                <c:pt idx="549">
                  <c:v>0.94384707287933101</c:v>
                </c:pt>
                <c:pt idx="550">
                  <c:v>0.94384707287933101</c:v>
                </c:pt>
                <c:pt idx="551">
                  <c:v>0.94384707287933101</c:v>
                </c:pt>
                <c:pt idx="552">
                  <c:v>0.94384707287933101</c:v>
                </c:pt>
                <c:pt idx="553">
                  <c:v>0.94391408114558495</c:v>
                </c:pt>
                <c:pt idx="554">
                  <c:v>0.94391408114558495</c:v>
                </c:pt>
                <c:pt idx="555">
                  <c:v>0.94504181600955794</c:v>
                </c:pt>
                <c:pt idx="556">
                  <c:v>0.94510739856801895</c:v>
                </c:pt>
                <c:pt idx="557">
                  <c:v>0.94510739856801895</c:v>
                </c:pt>
                <c:pt idx="558">
                  <c:v>0.94517282479141795</c:v>
                </c:pt>
                <c:pt idx="559">
                  <c:v>0.94517282479141795</c:v>
                </c:pt>
                <c:pt idx="560">
                  <c:v>0.94517282479141795</c:v>
                </c:pt>
                <c:pt idx="561">
                  <c:v>0.94517282479141795</c:v>
                </c:pt>
                <c:pt idx="562">
                  <c:v>0.94523809523809499</c:v>
                </c:pt>
                <c:pt idx="563">
                  <c:v>0.94523809523809499</c:v>
                </c:pt>
                <c:pt idx="564">
                  <c:v>0.945303210463734</c:v>
                </c:pt>
                <c:pt idx="565">
                  <c:v>0.94536817102137805</c:v>
                </c:pt>
                <c:pt idx="566">
                  <c:v>0.94536817102137805</c:v>
                </c:pt>
                <c:pt idx="567">
                  <c:v>0.94543297746144705</c:v>
                </c:pt>
                <c:pt idx="568">
                  <c:v>0.94543297746144705</c:v>
                </c:pt>
                <c:pt idx="569">
                  <c:v>0.94543297746144705</c:v>
                </c:pt>
                <c:pt idx="570">
                  <c:v>0.94549763033175405</c:v>
                </c:pt>
                <c:pt idx="571">
                  <c:v>0.94549763033175405</c:v>
                </c:pt>
                <c:pt idx="572">
                  <c:v>0.945562130177515</c:v>
                </c:pt>
                <c:pt idx="573">
                  <c:v>0.94562647754137097</c:v>
                </c:pt>
                <c:pt idx="574">
                  <c:v>0.94562647754137097</c:v>
                </c:pt>
                <c:pt idx="575">
                  <c:v>0.94569067296340004</c:v>
                </c:pt>
                <c:pt idx="576">
                  <c:v>0.94569067296340004</c:v>
                </c:pt>
                <c:pt idx="577">
                  <c:v>0.945754716981132</c:v>
                </c:pt>
                <c:pt idx="578">
                  <c:v>0.945754716981132</c:v>
                </c:pt>
                <c:pt idx="579">
                  <c:v>0.94470588235294095</c:v>
                </c:pt>
                <c:pt idx="580">
                  <c:v>0.94470588235294095</c:v>
                </c:pt>
                <c:pt idx="581">
                  <c:v>0.94470588235294095</c:v>
                </c:pt>
                <c:pt idx="582">
                  <c:v>0.94470588235294095</c:v>
                </c:pt>
                <c:pt idx="583">
                  <c:v>0.94477085781433601</c:v>
                </c:pt>
                <c:pt idx="584">
                  <c:v>0.94477085781433601</c:v>
                </c:pt>
                <c:pt idx="585">
                  <c:v>0.94477085781433601</c:v>
                </c:pt>
                <c:pt idx="586">
                  <c:v>0.94477085781433601</c:v>
                </c:pt>
                <c:pt idx="587">
                  <c:v>0.94483568075117397</c:v>
                </c:pt>
                <c:pt idx="588">
                  <c:v>0.94483568075117397</c:v>
                </c:pt>
                <c:pt idx="589">
                  <c:v>0.94483568075117397</c:v>
                </c:pt>
                <c:pt idx="590">
                  <c:v>0.94483568075117397</c:v>
                </c:pt>
                <c:pt idx="591">
                  <c:v>0.94483568075117397</c:v>
                </c:pt>
                <c:pt idx="592">
                  <c:v>0.94483568075117397</c:v>
                </c:pt>
                <c:pt idx="593">
                  <c:v>0.94490035169988296</c:v>
                </c:pt>
                <c:pt idx="594">
                  <c:v>0.94490035169988296</c:v>
                </c:pt>
                <c:pt idx="595">
                  <c:v>0.94490035169988296</c:v>
                </c:pt>
                <c:pt idx="596">
                  <c:v>0.94490035169988296</c:v>
                </c:pt>
                <c:pt idx="597">
                  <c:v>0.94490035169988296</c:v>
                </c:pt>
                <c:pt idx="598">
                  <c:v>0.94490035169988296</c:v>
                </c:pt>
                <c:pt idx="599">
                  <c:v>0.944964871194379</c:v>
                </c:pt>
                <c:pt idx="600">
                  <c:v>0.944964871194379</c:v>
                </c:pt>
                <c:pt idx="601">
                  <c:v>0.94385964912280695</c:v>
                </c:pt>
                <c:pt idx="602">
                  <c:v>0.94385964912280695</c:v>
                </c:pt>
                <c:pt idx="603">
                  <c:v>0.94385964912280695</c:v>
                </c:pt>
                <c:pt idx="604">
                  <c:v>0.94385964912280695</c:v>
                </c:pt>
                <c:pt idx="605">
                  <c:v>0.94385964912280695</c:v>
                </c:pt>
                <c:pt idx="606">
                  <c:v>0.94385964912280695</c:v>
                </c:pt>
                <c:pt idx="607">
                  <c:v>0.94385964912280695</c:v>
                </c:pt>
                <c:pt idx="608">
                  <c:v>0.94385964912280695</c:v>
                </c:pt>
                <c:pt idx="609">
                  <c:v>0.94385964912280695</c:v>
                </c:pt>
                <c:pt idx="610">
                  <c:v>0.94385964912280695</c:v>
                </c:pt>
                <c:pt idx="611">
                  <c:v>0.94385964912280695</c:v>
                </c:pt>
                <c:pt idx="612">
                  <c:v>0.94385964912280695</c:v>
                </c:pt>
                <c:pt idx="613">
                  <c:v>0.94385964912280695</c:v>
                </c:pt>
                <c:pt idx="614">
                  <c:v>0.94385964912280695</c:v>
                </c:pt>
                <c:pt idx="615">
                  <c:v>0.94385964912280695</c:v>
                </c:pt>
                <c:pt idx="616">
                  <c:v>0.94385964912280695</c:v>
                </c:pt>
                <c:pt idx="617">
                  <c:v>0.94385964912280695</c:v>
                </c:pt>
                <c:pt idx="618">
                  <c:v>0.94385964912280695</c:v>
                </c:pt>
                <c:pt idx="619">
                  <c:v>0.94385964912280695</c:v>
                </c:pt>
                <c:pt idx="620">
                  <c:v>0.94385964912280695</c:v>
                </c:pt>
                <c:pt idx="621">
                  <c:v>0.94275700934579398</c:v>
                </c:pt>
                <c:pt idx="622">
                  <c:v>0.94275700934579398</c:v>
                </c:pt>
                <c:pt idx="623">
                  <c:v>0.94275700934579398</c:v>
                </c:pt>
                <c:pt idx="624">
                  <c:v>0.94275700934579398</c:v>
                </c:pt>
                <c:pt idx="625">
                  <c:v>0.94275700934579398</c:v>
                </c:pt>
                <c:pt idx="626">
                  <c:v>0.94282380396732801</c:v>
                </c:pt>
                <c:pt idx="627">
                  <c:v>0.94282380396732801</c:v>
                </c:pt>
                <c:pt idx="628">
                  <c:v>0.94282380396732801</c:v>
                </c:pt>
                <c:pt idx="629">
                  <c:v>0.94282380396732801</c:v>
                </c:pt>
                <c:pt idx="630">
                  <c:v>0.94282380396732801</c:v>
                </c:pt>
                <c:pt idx="631">
                  <c:v>0.94282380396732801</c:v>
                </c:pt>
                <c:pt idx="632">
                  <c:v>0.94282380396732801</c:v>
                </c:pt>
                <c:pt idx="633">
                  <c:v>0.94282380396732801</c:v>
                </c:pt>
                <c:pt idx="634">
                  <c:v>0.94282380396732801</c:v>
                </c:pt>
                <c:pt idx="635">
                  <c:v>0.94282380396732801</c:v>
                </c:pt>
                <c:pt idx="636">
                  <c:v>0.94282380396732801</c:v>
                </c:pt>
                <c:pt idx="637">
                  <c:v>0.94282380396732801</c:v>
                </c:pt>
                <c:pt idx="638">
                  <c:v>0.94282380396732801</c:v>
                </c:pt>
                <c:pt idx="639">
                  <c:v>0.94282380396732801</c:v>
                </c:pt>
                <c:pt idx="640">
                  <c:v>0.94282380396732801</c:v>
                </c:pt>
                <c:pt idx="641">
                  <c:v>0.94282380396732801</c:v>
                </c:pt>
                <c:pt idx="642">
                  <c:v>0.94282380396732801</c:v>
                </c:pt>
                <c:pt idx="643">
                  <c:v>0.94282380396732801</c:v>
                </c:pt>
                <c:pt idx="644">
                  <c:v>0.94282380396732801</c:v>
                </c:pt>
                <c:pt idx="645">
                  <c:v>0.94282380396732801</c:v>
                </c:pt>
                <c:pt idx="646">
                  <c:v>0.94282380396732801</c:v>
                </c:pt>
                <c:pt idx="647">
                  <c:v>0.94282380396732801</c:v>
                </c:pt>
                <c:pt idx="648">
                  <c:v>0.94282380396732801</c:v>
                </c:pt>
                <c:pt idx="649">
                  <c:v>0.94282380396732801</c:v>
                </c:pt>
                <c:pt idx="650">
                  <c:v>0.94282380396732801</c:v>
                </c:pt>
                <c:pt idx="651">
                  <c:v>0.94282380396732801</c:v>
                </c:pt>
                <c:pt idx="652">
                  <c:v>0.94282380396732801</c:v>
                </c:pt>
                <c:pt idx="653">
                  <c:v>0.94282380396732801</c:v>
                </c:pt>
                <c:pt idx="654">
                  <c:v>0.94289044289044299</c:v>
                </c:pt>
                <c:pt idx="655">
                  <c:v>0.94289044289044299</c:v>
                </c:pt>
                <c:pt idx="656">
                  <c:v>0.94289044289044299</c:v>
                </c:pt>
                <c:pt idx="657">
                  <c:v>0.94289044289044299</c:v>
                </c:pt>
                <c:pt idx="658">
                  <c:v>0.94289044289044299</c:v>
                </c:pt>
                <c:pt idx="659">
                  <c:v>0.94179278230500596</c:v>
                </c:pt>
                <c:pt idx="660">
                  <c:v>0.94186046511627897</c:v>
                </c:pt>
                <c:pt idx="661">
                  <c:v>0.94186046511627897</c:v>
                </c:pt>
                <c:pt idx="662">
                  <c:v>0.94186046511627897</c:v>
                </c:pt>
                <c:pt idx="663">
                  <c:v>0.94186046511627897</c:v>
                </c:pt>
                <c:pt idx="664">
                  <c:v>0.94186046511627897</c:v>
                </c:pt>
                <c:pt idx="665">
                  <c:v>0.94186046511627897</c:v>
                </c:pt>
                <c:pt idx="666">
                  <c:v>0.94186046511627897</c:v>
                </c:pt>
                <c:pt idx="667">
                  <c:v>0.94186046511627897</c:v>
                </c:pt>
                <c:pt idx="668">
                  <c:v>0.94186046511627897</c:v>
                </c:pt>
                <c:pt idx="669">
                  <c:v>0.94186046511627897</c:v>
                </c:pt>
                <c:pt idx="670">
                  <c:v>0.94186046511627897</c:v>
                </c:pt>
                <c:pt idx="671">
                  <c:v>0.94186046511627897</c:v>
                </c:pt>
                <c:pt idx="672">
                  <c:v>0.94192799070847899</c:v>
                </c:pt>
                <c:pt idx="673">
                  <c:v>0.94192799070847899</c:v>
                </c:pt>
                <c:pt idx="674">
                  <c:v>0.94192799070847899</c:v>
                </c:pt>
                <c:pt idx="675">
                  <c:v>0.94192799070847899</c:v>
                </c:pt>
                <c:pt idx="676">
                  <c:v>0.94199535962877101</c:v>
                </c:pt>
                <c:pt idx="677">
                  <c:v>0.94199535962877101</c:v>
                </c:pt>
                <c:pt idx="678">
                  <c:v>0.94199535962877101</c:v>
                </c:pt>
                <c:pt idx="679">
                  <c:v>0.94206257242178504</c:v>
                </c:pt>
                <c:pt idx="680">
                  <c:v>0.94206257242178504</c:v>
                </c:pt>
                <c:pt idx="681">
                  <c:v>0.94212962962962998</c:v>
                </c:pt>
                <c:pt idx="682">
                  <c:v>0.94212962962962998</c:v>
                </c:pt>
                <c:pt idx="683">
                  <c:v>0.94212962962962998</c:v>
                </c:pt>
                <c:pt idx="684">
                  <c:v>0.94219653179190699</c:v>
                </c:pt>
                <c:pt idx="685">
                  <c:v>0.94226327944572696</c:v>
                </c:pt>
                <c:pt idx="686">
                  <c:v>0.94226327944572696</c:v>
                </c:pt>
                <c:pt idx="687">
                  <c:v>0.94232987312572103</c:v>
                </c:pt>
                <c:pt idx="688">
                  <c:v>0.94232987312572103</c:v>
                </c:pt>
                <c:pt idx="689">
                  <c:v>0.94239631336405505</c:v>
                </c:pt>
                <c:pt idx="690">
                  <c:v>0.94239631336405505</c:v>
                </c:pt>
                <c:pt idx="691">
                  <c:v>0.94239631336405505</c:v>
                </c:pt>
                <c:pt idx="692">
                  <c:v>0.94246260069044896</c:v>
                </c:pt>
                <c:pt idx="693">
                  <c:v>0.94246260069044896</c:v>
                </c:pt>
                <c:pt idx="694">
                  <c:v>0.94246260069044896</c:v>
                </c:pt>
                <c:pt idx="695">
                  <c:v>0.94252873563218398</c:v>
                </c:pt>
                <c:pt idx="696">
                  <c:v>0.94252873563218398</c:v>
                </c:pt>
                <c:pt idx="697">
                  <c:v>0.94252873563218398</c:v>
                </c:pt>
                <c:pt idx="698">
                  <c:v>0.94259471871412204</c:v>
                </c:pt>
                <c:pt idx="699">
                  <c:v>0.94259471871412204</c:v>
                </c:pt>
                <c:pt idx="700">
                  <c:v>0.94151376146789001</c:v>
                </c:pt>
                <c:pt idx="701">
                  <c:v>0.94151376146789001</c:v>
                </c:pt>
                <c:pt idx="702">
                  <c:v>0.94158075601374602</c:v>
                </c:pt>
                <c:pt idx="703">
                  <c:v>0.94158075601374602</c:v>
                </c:pt>
                <c:pt idx="704">
                  <c:v>0.94158075601374602</c:v>
                </c:pt>
                <c:pt idx="705">
                  <c:v>0.94158075601374602</c:v>
                </c:pt>
                <c:pt idx="706">
                  <c:v>0.94164759725400504</c:v>
                </c:pt>
                <c:pt idx="707">
                  <c:v>0.94164759725400504</c:v>
                </c:pt>
                <c:pt idx="708">
                  <c:v>0.94164759725400504</c:v>
                </c:pt>
                <c:pt idx="709">
                  <c:v>0.94164759725400504</c:v>
                </c:pt>
                <c:pt idx="710">
                  <c:v>0.94171428571428595</c:v>
                </c:pt>
                <c:pt idx="711">
                  <c:v>0.94171428571428595</c:v>
                </c:pt>
                <c:pt idx="712">
                  <c:v>0.94171428571428595</c:v>
                </c:pt>
                <c:pt idx="713">
                  <c:v>0.94171428571428595</c:v>
                </c:pt>
                <c:pt idx="714">
                  <c:v>0.94178082191780799</c:v>
                </c:pt>
                <c:pt idx="715">
                  <c:v>0.94178082191780799</c:v>
                </c:pt>
                <c:pt idx="716">
                  <c:v>0.94070695553021699</c:v>
                </c:pt>
                <c:pt idx="717">
                  <c:v>0.94070695553021699</c:v>
                </c:pt>
                <c:pt idx="718">
                  <c:v>0.94070695553021699</c:v>
                </c:pt>
                <c:pt idx="719">
                  <c:v>0.94070695553021699</c:v>
                </c:pt>
                <c:pt idx="720">
                  <c:v>0.94070695553021699</c:v>
                </c:pt>
                <c:pt idx="721">
                  <c:v>0.94077448747152603</c:v>
                </c:pt>
                <c:pt idx="722">
                  <c:v>0.94070695553021699</c:v>
                </c:pt>
                <c:pt idx="723">
                  <c:v>0.94070695553021699</c:v>
                </c:pt>
                <c:pt idx="724">
                  <c:v>0.94070695553021699</c:v>
                </c:pt>
                <c:pt idx="725">
                  <c:v>0.94070695553021699</c:v>
                </c:pt>
                <c:pt idx="726">
                  <c:v>0.94070695553021699</c:v>
                </c:pt>
                <c:pt idx="727">
                  <c:v>0.94070695553021699</c:v>
                </c:pt>
                <c:pt idx="728">
                  <c:v>0.94070695553021699</c:v>
                </c:pt>
                <c:pt idx="729">
                  <c:v>0.94070695553021699</c:v>
                </c:pt>
                <c:pt idx="730">
                  <c:v>0.94063926940639297</c:v>
                </c:pt>
                <c:pt idx="731">
                  <c:v>0.94063926940639297</c:v>
                </c:pt>
                <c:pt idx="732">
                  <c:v>0.94063926940639297</c:v>
                </c:pt>
                <c:pt idx="733">
                  <c:v>0.93956670467502901</c:v>
                </c:pt>
                <c:pt idx="734">
                  <c:v>0.93956670467502901</c:v>
                </c:pt>
                <c:pt idx="735">
                  <c:v>0.93956670467502901</c:v>
                </c:pt>
                <c:pt idx="736">
                  <c:v>0.93949771689497696</c:v>
                </c:pt>
                <c:pt idx="737">
                  <c:v>0.93949771689497696</c:v>
                </c:pt>
                <c:pt idx="738">
                  <c:v>0.93949771689497696</c:v>
                </c:pt>
                <c:pt idx="739">
                  <c:v>0.93949771689497696</c:v>
                </c:pt>
                <c:pt idx="740">
                  <c:v>0.93949771689497696</c:v>
                </c:pt>
                <c:pt idx="741">
                  <c:v>0.93949771689497696</c:v>
                </c:pt>
                <c:pt idx="742">
                  <c:v>0.93949771689497696</c:v>
                </c:pt>
                <c:pt idx="743">
                  <c:v>0.93942857142857195</c:v>
                </c:pt>
                <c:pt idx="744">
                  <c:v>0.93942857142857195</c:v>
                </c:pt>
                <c:pt idx="745">
                  <c:v>0.93942857142857195</c:v>
                </c:pt>
                <c:pt idx="746">
                  <c:v>0.93942857142857195</c:v>
                </c:pt>
                <c:pt idx="747">
                  <c:v>0.93935926773455403</c:v>
                </c:pt>
                <c:pt idx="748">
                  <c:v>0.93935926773455403</c:v>
                </c:pt>
                <c:pt idx="749">
                  <c:v>0.93935926773455403</c:v>
                </c:pt>
                <c:pt idx="750">
                  <c:v>0.93935926773455403</c:v>
                </c:pt>
                <c:pt idx="751">
                  <c:v>0.93935926773455403</c:v>
                </c:pt>
                <c:pt idx="752">
                  <c:v>0.93928980526918704</c:v>
                </c:pt>
                <c:pt idx="753">
                  <c:v>0.93928980526918704</c:v>
                </c:pt>
                <c:pt idx="754">
                  <c:v>0.93928980526918704</c:v>
                </c:pt>
                <c:pt idx="755">
                  <c:v>0.93928980526918704</c:v>
                </c:pt>
                <c:pt idx="756">
                  <c:v>0.93928980526918704</c:v>
                </c:pt>
                <c:pt idx="757">
                  <c:v>0.93928980526918704</c:v>
                </c:pt>
                <c:pt idx="758">
                  <c:v>0.93928980526918704</c:v>
                </c:pt>
                <c:pt idx="759">
                  <c:v>0.93928980526918704</c:v>
                </c:pt>
                <c:pt idx="760">
                  <c:v>0.93928980526918704</c:v>
                </c:pt>
                <c:pt idx="761">
                  <c:v>0.93928980526918704</c:v>
                </c:pt>
                <c:pt idx="762">
                  <c:v>0.93928980526918704</c:v>
                </c:pt>
                <c:pt idx="763">
                  <c:v>0.93928980526918704</c:v>
                </c:pt>
                <c:pt idx="764">
                  <c:v>0.93935926773455403</c:v>
                </c:pt>
                <c:pt idx="765">
                  <c:v>0.93935926773455403</c:v>
                </c:pt>
                <c:pt idx="766">
                  <c:v>0.93935926773455403</c:v>
                </c:pt>
                <c:pt idx="767">
                  <c:v>0.93935926773455403</c:v>
                </c:pt>
                <c:pt idx="768">
                  <c:v>0.93828571428571395</c:v>
                </c:pt>
                <c:pt idx="769">
                  <c:v>0.93835616438356095</c:v>
                </c:pt>
                <c:pt idx="770">
                  <c:v>0.93835616438356095</c:v>
                </c:pt>
                <c:pt idx="771">
                  <c:v>0.93835616438356095</c:v>
                </c:pt>
                <c:pt idx="772">
                  <c:v>0.93842645381984102</c:v>
                </c:pt>
                <c:pt idx="773">
                  <c:v>0.93842645381984102</c:v>
                </c:pt>
                <c:pt idx="774">
                  <c:v>0.93842645381984102</c:v>
                </c:pt>
                <c:pt idx="775">
                  <c:v>0.93842645381984102</c:v>
                </c:pt>
                <c:pt idx="776">
                  <c:v>0.93842645381984102</c:v>
                </c:pt>
                <c:pt idx="777">
                  <c:v>0.93849658314350803</c:v>
                </c:pt>
                <c:pt idx="778">
                  <c:v>0.93849658314350803</c:v>
                </c:pt>
                <c:pt idx="779">
                  <c:v>0.93849658314350803</c:v>
                </c:pt>
                <c:pt idx="780">
                  <c:v>0.93856655290102398</c:v>
                </c:pt>
                <c:pt idx="781">
                  <c:v>0.93856655290102398</c:v>
                </c:pt>
                <c:pt idx="782">
                  <c:v>0.93856655290102398</c:v>
                </c:pt>
                <c:pt idx="783">
                  <c:v>0.93863636363636305</c:v>
                </c:pt>
                <c:pt idx="784">
                  <c:v>0.93863636363636305</c:v>
                </c:pt>
                <c:pt idx="785">
                  <c:v>0.93863636363636305</c:v>
                </c:pt>
                <c:pt idx="786">
                  <c:v>0.93870601589103297</c:v>
                </c:pt>
                <c:pt idx="787">
                  <c:v>0.93870601589103297</c:v>
                </c:pt>
                <c:pt idx="788">
                  <c:v>0.93877551020408201</c:v>
                </c:pt>
                <c:pt idx="789">
                  <c:v>0.93877551020408201</c:v>
                </c:pt>
                <c:pt idx="790">
                  <c:v>0.93884484711211802</c:v>
                </c:pt>
                <c:pt idx="791">
                  <c:v>0.93891402714932104</c:v>
                </c:pt>
                <c:pt idx="792">
                  <c:v>0.93898305084745703</c:v>
                </c:pt>
                <c:pt idx="793">
                  <c:v>0.93898305084745703</c:v>
                </c:pt>
                <c:pt idx="794">
                  <c:v>0.939051918735892</c:v>
                </c:pt>
                <c:pt idx="795">
                  <c:v>0.939051918735892</c:v>
                </c:pt>
                <c:pt idx="796">
                  <c:v>0.93912063134160095</c:v>
                </c:pt>
                <c:pt idx="797">
                  <c:v>0.93918918918918903</c:v>
                </c:pt>
                <c:pt idx="798">
                  <c:v>0.93820224719101097</c:v>
                </c:pt>
                <c:pt idx="799">
                  <c:v>0.938271604938272</c:v>
                </c:pt>
                <c:pt idx="800">
                  <c:v>0.93834080717488799</c:v>
                </c:pt>
                <c:pt idx="801">
                  <c:v>0.93834080717488799</c:v>
                </c:pt>
                <c:pt idx="802">
                  <c:v>0.93840985442329194</c:v>
                </c:pt>
                <c:pt idx="803">
                  <c:v>0.93840985442329194</c:v>
                </c:pt>
                <c:pt idx="804">
                  <c:v>0.93847874720358004</c:v>
                </c:pt>
                <c:pt idx="805">
                  <c:v>0.93847874720358004</c:v>
                </c:pt>
                <c:pt idx="806">
                  <c:v>0.93854748603352001</c:v>
                </c:pt>
                <c:pt idx="807">
                  <c:v>0.93854748603352001</c:v>
                </c:pt>
                <c:pt idx="808">
                  <c:v>0.93861607142857195</c:v>
                </c:pt>
                <c:pt idx="809">
                  <c:v>0.93861607142857195</c:v>
                </c:pt>
                <c:pt idx="810">
                  <c:v>0.93868450390189495</c:v>
                </c:pt>
                <c:pt idx="811">
                  <c:v>0.93868450390189495</c:v>
                </c:pt>
                <c:pt idx="812">
                  <c:v>0.93770856507230205</c:v>
                </c:pt>
                <c:pt idx="813">
                  <c:v>0.93770856507230205</c:v>
                </c:pt>
                <c:pt idx="814">
                  <c:v>0.93770856507230205</c:v>
                </c:pt>
                <c:pt idx="815">
                  <c:v>0.93777777777777804</c:v>
                </c:pt>
                <c:pt idx="816">
                  <c:v>0.93777777777777804</c:v>
                </c:pt>
                <c:pt idx="817">
                  <c:v>0.93784683684794701</c:v>
                </c:pt>
                <c:pt idx="818">
                  <c:v>0.93784683684794701</c:v>
                </c:pt>
                <c:pt idx="819">
                  <c:v>0.93791574279379197</c:v>
                </c:pt>
                <c:pt idx="820">
                  <c:v>0.93791574279379197</c:v>
                </c:pt>
                <c:pt idx="821">
                  <c:v>0.93798449612403101</c:v>
                </c:pt>
                <c:pt idx="822">
                  <c:v>0.93798449612403101</c:v>
                </c:pt>
                <c:pt idx="823">
                  <c:v>0.93798449612403101</c:v>
                </c:pt>
                <c:pt idx="824">
                  <c:v>0.93805309734513298</c:v>
                </c:pt>
                <c:pt idx="825">
                  <c:v>0.93805309734513298</c:v>
                </c:pt>
                <c:pt idx="826">
                  <c:v>0.93812154696132599</c:v>
                </c:pt>
                <c:pt idx="827">
                  <c:v>0.93812154696132599</c:v>
                </c:pt>
                <c:pt idx="828">
                  <c:v>0.93818984547461404</c:v>
                </c:pt>
                <c:pt idx="829">
                  <c:v>0.93818984547461404</c:v>
                </c:pt>
                <c:pt idx="830">
                  <c:v>0.93818984547461404</c:v>
                </c:pt>
                <c:pt idx="831">
                  <c:v>0.93825799338478499</c:v>
                </c:pt>
                <c:pt idx="832">
                  <c:v>0.93825799338478499</c:v>
                </c:pt>
                <c:pt idx="833">
                  <c:v>0.93825799338478499</c:v>
                </c:pt>
                <c:pt idx="834">
                  <c:v>0.93825799338478499</c:v>
                </c:pt>
                <c:pt idx="835">
                  <c:v>0.93722466960352402</c:v>
                </c:pt>
                <c:pt idx="836">
                  <c:v>0.93722466960352402</c:v>
                </c:pt>
                <c:pt idx="837">
                  <c:v>0.93729372937293698</c:v>
                </c:pt>
                <c:pt idx="838">
                  <c:v>0.93729372937293698</c:v>
                </c:pt>
                <c:pt idx="839">
                  <c:v>0.93729372937293698</c:v>
                </c:pt>
                <c:pt idx="840">
                  <c:v>0.93729372937293698</c:v>
                </c:pt>
                <c:pt idx="841">
                  <c:v>0.93729372937293698</c:v>
                </c:pt>
                <c:pt idx="842">
                  <c:v>0.93729372937293698</c:v>
                </c:pt>
                <c:pt idx="843">
                  <c:v>0.93729372937293698</c:v>
                </c:pt>
                <c:pt idx="844">
                  <c:v>0.93729372937293698</c:v>
                </c:pt>
                <c:pt idx="845">
                  <c:v>0.93729372937293698</c:v>
                </c:pt>
                <c:pt idx="846">
                  <c:v>0.93736263736263703</c:v>
                </c:pt>
                <c:pt idx="847">
                  <c:v>0.93736263736263703</c:v>
                </c:pt>
                <c:pt idx="848">
                  <c:v>0.93736263736263703</c:v>
                </c:pt>
                <c:pt idx="849">
                  <c:v>0.93736263736263703</c:v>
                </c:pt>
                <c:pt idx="850">
                  <c:v>0.93736263736263703</c:v>
                </c:pt>
                <c:pt idx="851">
                  <c:v>0.93736263736263703</c:v>
                </c:pt>
                <c:pt idx="852">
                  <c:v>0.93736263736263703</c:v>
                </c:pt>
                <c:pt idx="853">
                  <c:v>0.93743139407244802</c:v>
                </c:pt>
                <c:pt idx="854">
                  <c:v>0.93743139407244802</c:v>
                </c:pt>
                <c:pt idx="855">
                  <c:v>0.93743139407244802</c:v>
                </c:pt>
                <c:pt idx="856">
                  <c:v>0.93743139407244802</c:v>
                </c:pt>
                <c:pt idx="857">
                  <c:v>0.93743139407244802</c:v>
                </c:pt>
                <c:pt idx="858">
                  <c:v>0.93743139407244802</c:v>
                </c:pt>
                <c:pt idx="859">
                  <c:v>0.93743139407244802</c:v>
                </c:pt>
                <c:pt idx="860">
                  <c:v>0.93743139407244802</c:v>
                </c:pt>
                <c:pt idx="861">
                  <c:v>0.93743139407244802</c:v>
                </c:pt>
                <c:pt idx="862">
                  <c:v>0.93743139407244802</c:v>
                </c:pt>
                <c:pt idx="863">
                  <c:v>0.93743139407244802</c:v>
                </c:pt>
                <c:pt idx="864">
                  <c:v>0.93743139407244802</c:v>
                </c:pt>
                <c:pt idx="865">
                  <c:v>0.93743139407244802</c:v>
                </c:pt>
                <c:pt idx="866">
                  <c:v>0.93743139407244802</c:v>
                </c:pt>
                <c:pt idx="867">
                  <c:v>0.93743139407244802</c:v>
                </c:pt>
                <c:pt idx="868">
                  <c:v>0.93743139407244802</c:v>
                </c:pt>
                <c:pt idx="869">
                  <c:v>0.93743139407244802</c:v>
                </c:pt>
                <c:pt idx="870">
                  <c:v>0.93743139407244802</c:v>
                </c:pt>
                <c:pt idx="871">
                  <c:v>0.93640350877193002</c:v>
                </c:pt>
                <c:pt idx="872">
                  <c:v>0.93640350877193002</c:v>
                </c:pt>
                <c:pt idx="873">
                  <c:v>0.93640350877193002</c:v>
                </c:pt>
                <c:pt idx="874">
                  <c:v>0.93647316538882797</c:v>
                </c:pt>
                <c:pt idx="875">
                  <c:v>0.93647316538882797</c:v>
                </c:pt>
                <c:pt idx="876">
                  <c:v>0.93647316538882797</c:v>
                </c:pt>
                <c:pt idx="877">
                  <c:v>0.93647316538882797</c:v>
                </c:pt>
                <c:pt idx="878">
                  <c:v>0.93647316538882797</c:v>
                </c:pt>
                <c:pt idx="879">
                  <c:v>0.93647316538882797</c:v>
                </c:pt>
                <c:pt idx="880">
                  <c:v>0.93654266958424504</c:v>
                </c:pt>
                <c:pt idx="881">
                  <c:v>0.93654266958424504</c:v>
                </c:pt>
                <c:pt idx="882">
                  <c:v>0.93654266958424504</c:v>
                </c:pt>
                <c:pt idx="883">
                  <c:v>0.93654266958424504</c:v>
                </c:pt>
                <c:pt idx="884">
                  <c:v>0.93654266958424504</c:v>
                </c:pt>
                <c:pt idx="885">
                  <c:v>0.93661202185792303</c:v>
                </c:pt>
                <c:pt idx="886">
                  <c:v>0.93661202185792303</c:v>
                </c:pt>
                <c:pt idx="887">
                  <c:v>0.93661202185792303</c:v>
                </c:pt>
                <c:pt idx="888">
                  <c:v>0.93661202185792303</c:v>
                </c:pt>
                <c:pt idx="889">
                  <c:v>0.93661202185792303</c:v>
                </c:pt>
                <c:pt idx="890">
                  <c:v>0.93661202185792303</c:v>
                </c:pt>
                <c:pt idx="891">
                  <c:v>0.93661202185792303</c:v>
                </c:pt>
                <c:pt idx="892">
                  <c:v>0.93661202185792303</c:v>
                </c:pt>
                <c:pt idx="893">
                  <c:v>0.93661202185792303</c:v>
                </c:pt>
                <c:pt idx="894">
                  <c:v>0.93661202185792303</c:v>
                </c:pt>
                <c:pt idx="895">
                  <c:v>0.93661202185792303</c:v>
                </c:pt>
                <c:pt idx="896">
                  <c:v>0.93661202185792303</c:v>
                </c:pt>
                <c:pt idx="897">
                  <c:v>0.93661202185792303</c:v>
                </c:pt>
                <c:pt idx="898">
                  <c:v>0.93661202185792303</c:v>
                </c:pt>
                <c:pt idx="899">
                  <c:v>0.93661202185792303</c:v>
                </c:pt>
                <c:pt idx="900">
                  <c:v>0.93661202185792303</c:v>
                </c:pt>
                <c:pt idx="901">
                  <c:v>0.93661202185792303</c:v>
                </c:pt>
                <c:pt idx="902">
                  <c:v>0.93661202185792303</c:v>
                </c:pt>
                <c:pt idx="903">
                  <c:v>0.93668122270742404</c:v>
                </c:pt>
                <c:pt idx="904">
                  <c:v>0.93668122270742404</c:v>
                </c:pt>
                <c:pt idx="905">
                  <c:v>0.93668122270742404</c:v>
                </c:pt>
                <c:pt idx="906">
                  <c:v>0.93668122270742404</c:v>
                </c:pt>
                <c:pt idx="907">
                  <c:v>0.93668122270742404</c:v>
                </c:pt>
                <c:pt idx="908">
                  <c:v>0.93668122270742404</c:v>
                </c:pt>
                <c:pt idx="909">
                  <c:v>0.93668122270742404</c:v>
                </c:pt>
                <c:pt idx="910">
                  <c:v>0.93675027262813604</c:v>
                </c:pt>
                <c:pt idx="911">
                  <c:v>0.93675027262813604</c:v>
                </c:pt>
                <c:pt idx="912">
                  <c:v>0.93675027262813604</c:v>
                </c:pt>
                <c:pt idx="913">
                  <c:v>0.93675027262813604</c:v>
                </c:pt>
                <c:pt idx="914">
                  <c:v>0.93681917211329002</c:v>
                </c:pt>
                <c:pt idx="915">
                  <c:v>0.93681917211329002</c:v>
                </c:pt>
                <c:pt idx="916">
                  <c:v>0.93681917211329002</c:v>
                </c:pt>
                <c:pt idx="917">
                  <c:v>0.93681917211329002</c:v>
                </c:pt>
                <c:pt idx="918">
                  <c:v>0.93681917211329002</c:v>
                </c:pt>
                <c:pt idx="919">
                  <c:v>0.93681917211329002</c:v>
                </c:pt>
                <c:pt idx="920">
                  <c:v>0.93681917211329002</c:v>
                </c:pt>
                <c:pt idx="921">
                  <c:v>0.93586956521739095</c:v>
                </c:pt>
                <c:pt idx="922">
                  <c:v>0.93586956521739095</c:v>
                </c:pt>
                <c:pt idx="923">
                  <c:v>0.93586956521739095</c:v>
                </c:pt>
                <c:pt idx="924">
                  <c:v>0.93586956521739095</c:v>
                </c:pt>
                <c:pt idx="925">
                  <c:v>0.93586956521739095</c:v>
                </c:pt>
                <c:pt idx="926">
                  <c:v>0.93586956521739095</c:v>
                </c:pt>
                <c:pt idx="927">
                  <c:v>0.93586956521739095</c:v>
                </c:pt>
                <c:pt idx="928">
                  <c:v>0.93593919652551605</c:v>
                </c:pt>
                <c:pt idx="929">
                  <c:v>0.93593919652551605</c:v>
                </c:pt>
                <c:pt idx="930">
                  <c:v>0.93593919652551605</c:v>
                </c:pt>
                <c:pt idx="931">
                  <c:v>0.93593919652551605</c:v>
                </c:pt>
                <c:pt idx="932">
                  <c:v>0.93600867678958799</c:v>
                </c:pt>
                <c:pt idx="933">
                  <c:v>0.93600867678958799</c:v>
                </c:pt>
                <c:pt idx="934">
                  <c:v>0.93600867678958799</c:v>
                </c:pt>
                <c:pt idx="935">
                  <c:v>0.93499458288190695</c:v>
                </c:pt>
                <c:pt idx="936">
                  <c:v>0.93506493506493504</c:v>
                </c:pt>
                <c:pt idx="937">
                  <c:v>0.93506493506493504</c:v>
                </c:pt>
                <c:pt idx="938">
                  <c:v>0.93506493506493504</c:v>
                </c:pt>
                <c:pt idx="939">
                  <c:v>0.93506493506493504</c:v>
                </c:pt>
                <c:pt idx="940">
                  <c:v>0.93506493506493504</c:v>
                </c:pt>
                <c:pt idx="941">
                  <c:v>0.93513513513513502</c:v>
                </c:pt>
                <c:pt idx="942">
                  <c:v>0.93513513513513502</c:v>
                </c:pt>
                <c:pt idx="943">
                  <c:v>0.93513513513513502</c:v>
                </c:pt>
                <c:pt idx="944">
                  <c:v>0.93513513513513502</c:v>
                </c:pt>
                <c:pt idx="945">
                  <c:v>0.93513513513513502</c:v>
                </c:pt>
                <c:pt idx="946">
                  <c:v>0.93513513513513502</c:v>
                </c:pt>
                <c:pt idx="947">
                  <c:v>0.93513513513513502</c:v>
                </c:pt>
                <c:pt idx="948">
                  <c:v>0.93412526997840195</c:v>
                </c:pt>
                <c:pt idx="949">
                  <c:v>0.93412526997840195</c:v>
                </c:pt>
                <c:pt idx="950">
                  <c:v>0.93412526997840195</c:v>
                </c:pt>
                <c:pt idx="951">
                  <c:v>0.93419633225458498</c:v>
                </c:pt>
                <c:pt idx="952">
                  <c:v>0.93419633225458498</c:v>
                </c:pt>
                <c:pt idx="953">
                  <c:v>0.93419633225458498</c:v>
                </c:pt>
                <c:pt idx="954">
                  <c:v>0.93419633225458498</c:v>
                </c:pt>
                <c:pt idx="955">
                  <c:v>0.93419633225458498</c:v>
                </c:pt>
                <c:pt idx="956">
                  <c:v>0.93419633225458498</c:v>
                </c:pt>
                <c:pt idx="957">
                  <c:v>0.93318965517241403</c:v>
                </c:pt>
                <c:pt idx="958">
                  <c:v>0.93318965517241403</c:v>
                </c:pt>
                <c:pt idx="959">
                  <c:v>0.93326157158234702</c:v>
                </c:pt>
                <c:pt idx="960">
                  <c:v>0.93326157158234702</c:v>
                </c:pt>
                <c:pt idx="961">
                  <c:v>0.93326157158234702</c:v>
                </c:pt>
                <c:pt idx="962">
                  <c:v>0.93326157158234702</c:v>
                </c:pt>
                <c:pt idx="963">
                  <c:v>0.93326157158234702</c:v>
                </c:pt>
                <c:pt idx="964">
                  <c:v>0.93333333333333401</c:v>
                </c:pt>
                <c:pt idx="965">
                  <c:v>0.93333333333333401</c:v>
                </c:pt>
                <c:pt idx="966">
                  <c:v>0.93233082706766901</c:v>
                </c:pt>
                <c:pt idx="967">
                  <c:v>0.93233082706766901</c:v>
                </c:pt>
                <c:pt idx="968">
                  <c:v>0.93233082706766901</c:v>
                </c:pt>
                <c:pt idx="969">
                  <c:v>0.93233082706766901</c:v>
                </c:pt>
                <c:pt idx="970">
                  <c:v>0.93233082706766901</c:v>
                </c:pt>
                <c:pt idx="971">
                  <c:v>0.93233082706766901</c:v>
                </c:pt>
                <c:pt idx="972">
                  <c:v>0.93233082706766901</c:v>
                </c:pt>
                <c:pt idx="973">
                  <c:v>0.93240343347639498</c:v>
                </c:pt>
                <c:pt idx="974">
                  <c:v>0.93240343347639498</c:v>
                </c:pt>
                <c:pt idx="975">
                  <c:v>0.93240343347639498</c:v>
                </c:pt>
                <c:pt idx="976">
                  <c:v>0.93240343347639498</c:v>
                </c:pt>
                <c:pt idx="977">
                  <c:v>0.93240343347639498</c:v>
                </c:pt>
                <c:pt idx="978">
                  <c:v>0.93240343347639498</c:v>
                </c:pt>
                <c:pt idx="979">
                  <c:v>0.93240343347639498</c:v>
                </c:pt>
                <c:pt idx="980">
                  <c:v>0.93240343347639498</c:v>
                </c:pt>
                <c:pt idx="981">
                  <c:v>0.93240343347639498</c:v>
                </c:pt>
                <c:pt idx="982">
                  <c:v>0.93240343347639498</c:v>
                </c:pt>
                <c:pt idx="983">
                  <c:v>0.93340494092373805</c:v>
                </c:pt>
                <c:pt idx="984">
                  <c:v>0.93340494092373805</c:v>
                </c:pt>
                <c:pt idx="985">
                  <c:v>0.93340494092373805</c:v>
                </c:pt>
                <c:pt idx="986">
                  <c:v>0.93340494092373805</c:v>
                </c:pt>
                <c:pt idx="987">
                  <c:v>0.93347639484978495</c:v>
                </c:pt>
                <c:pt idx="988">
                  <c:v>0.93347639484978495</c:v>
                </c:pt>
                <c:pt idx="989">
                  <c:v>0.93347639484978495</c:v>
                </c:pt>
                <c:pt idx="990">
                  <c:v>0.93354769560557405</c:v>
                </c:pt>
                <c:pt idx="991">
                  <c:v>0.93354769560557405</c:v>
                </c:pt>
                <c:pt idx="992">
                  <c:v>0.93354769560557405</c:v>
                </c:pt>
                <c:pt idx="993">
                  <c:v>0.93354769560557405</c:v>
                </c:pt>
                <c:pt idx="994">
                  <c:v>0.93361884368308401</c:v>
                </c:pt>
                <c:pt idx="995">
                  <c:v>0.93361884368308401</c:v>
                </c:pt>
                <c:pt idx="996">
                  <c:v>0.93368983957219298</c:v>
                </c:pt>
                <c:pt idx="997">
                  <c:v>0.93368983957219298</c:v>
                </c:pt>
                <c:pt idx="998">
                  <c:v>0.93368983957219298</c:v>
                </c:pt>
                <c:pt idx="999">
                  <c:v>0.933760683760684</c:v>
                </c:pt>
                <c:pt idx="1000">
                  <c:v>0.933760683760684</c:v>
                </c:pt>
                <c:pt idx="1001">
                  <c:v>0.933760683760684</c:v>
                </c:pt>
                <c:pt idx="1002">
                  <c:v>0.933760683760684</c:v>
                </c:pt>
                <c:pt idx="1003">
                  <c:v>0.93383137673425798</c:v>
                </c:pt>
                <c:pt idx="1004">
                  <c:v>0.93383137673425798</c:v>
                </c:pt>
                <c:pt idx="1005">
                  <c:v>0.93383137673425798</c:v>
                </c:pt>
                <c:pt idx="1006">
                  <c:v>0.93383137673425798</c:v>
                </c:pt>
                <c:pt idx="1007">
                  <c:v>0.93390191897654595</c:v>
                </c:pt>
                <c:pt idx="1008">
                  <c:v>0.93489861259338303</c:v>
                </c:pt>
                <c:pt idx="1009">
                  <c:v>0.93489861259338303</c:v>
                </c:pt>
                <c:pt idx="1010">
                  <c:v>0.93489861259338303</c:v>
                </c:pt>
                <c:pt idx="1011">
                  <c:v>0.93489861259338303</c:v>
                </c:pt>
                <c:pt idx="1012">
                  <c:v>0.93496801705756905</c:v>
                </c:pt>
                <c:pt idx="1013">
                  <c:v>0.93496801705756905</c:v>
                </c:pt>
                <c:pt idx="1014">
                  <c:v>0.935037273695421</c:v>
                </c:pt>
                <c:pt idx="1015">
                  <c:v>0.935037273695421</c:v>
                </c:pt>
                <c:pt idx="1016">
                  <c:v>0.93510638297872295</c:v>
                </c:pt>
                <c:pt idx="1017">
                  <c:v>0.93510638297872295</c:v>
                </c:pt>
                <c:pt idx="1018">
                  <c:v>0.93517534537725799</c:v>
                </c:pt>
                <c:pt idx="1019">
                  <c:v>0.93517534537725799</c:v>
                </c:pt>
                <c:pt idx="1020">
                  <c:v>0.93517534537725799</c:v>
                </c:pt>
                <c:pt idx="1021">
                  <c:v>0.93524416135881105</c:v>
                </c:pt>
                <c:pt idx="1022">
                  <c:v>0.93524416135881105</c:v>
                </c:pt>
                <c:pt idx="1023">
                  <c:v>0.93531283138918397</c:v>
                </c:pt>
                <c:pt idx="1024">
                  <c:v>0.93538135593220295</c:v>
                </c:pt>
                <c:pt idx="1025">
                  <c:v>0.93538135593220295</c:v>
                </c:pt>
                <c:pt idx="1026">
                  <c:v>0.93544973544973598</c:v>
                </c:pt>
                <c:pt idx="1027">
                  <c:v>0.93544973544973598</c:v>
                </c:pt>
                <c:pt idx="1028">
                  <c:v>0.93544973544973598</c:v>
                </c:pt>
                <c:pt idx="1029">
                  <c:v>0.93551797040169105</c:v>
                </c:pt>
                <c:pt idx="1030">
                  <c:v>0.93551797040169105</c:v>
                </c:pt>
                <c:pt idx="1031">
                  <c:v>0.93558606124604005</c:v>
                </c:pt>
                <c:pt idx="1032">
                  <c:v>0.93558606124604005</c:v>
                </c:pt>
                <c:pt idx="1033">
                  <c:v>0.93565400843881896</c:v>
                </c:pt>
                <c:pt idx="1034">
                  <c:v>0.93466807165437304</c:v>
                </c:pt>
                <c:pt idx="1035">
                  <c:v>0.93473684210526298</c:v>
                </c:pt>
                <c:pt idx="1036">
                  <c:v>0.93473684210526298</c:v>
                </c:pt>
                <c:pt idx="1037">
                  <c:v>0.93480546792849695</c:v>
                </c:pt>
                <c:pt idx="1038">
                  <c:v>0.93480546792849695</c:v>
                </c:pt>
                <c:pt idx="1039">
                  <c:v>0.93480546792849695</c:v>
                </c:pt>
                <c:pt idx="1040">
                  <c:v>0.93480546792849695</c:v>
                </c:pt>
                <c:pt idx="1041">
                  <c:v>0.93487394957983205</c:v>
                </c:pt>
                <c:pt idx="1042">
                  <c:v>0.93487394957983205</c:v>
                </c:pt>
                <c:pt idx="1043">
                  <c:v>0.93494228751311703</c:v>
                </c:pt>
                <c:pt idx="1044">
                  <c:v>0.93494228751311703</c:v>
                </c:pt>
                <c:pt idx="1045">
                  <c:v>0.93494228751311703</c:v>
                </c:pt>
                <c:pt idx="1046">
                  <c:v>0.93501048218029403</c:v>
                </c:pt>
                <c:pt idx="1047">
                  <c:v>0.93501048218029403</c:v>
                </c:pt>
                <c:pt idx="1048">
                  <c:v>0.93507853403141405</c:v>
                </c:pt>
                <c:pt idx="1049">
                  <c:v>0.93507853403141405</c:v>
                </c:pt>
                <c:pt idx="1050">
                  <c:v>0.93507853403141405</c:v>
                </c:pt>
                <c:pt idx="1051">
                  <c:v>0.93514644351464404</c:v>
                </c:pt>
                <c:pt idx="1052">
                  <c:v>0.93514644351464404</c:v>
                </c:pt>
                <c:pt idx="1053">
                  <c:v>0.93514644351464404</c:v>
                </c:pt>
                <c:pt idx="1054">
                  <c:v>0.93521421107628</c:v>
                </c:pt>
                <c:pt idx="1055">
                  <c:v>0.93423799582463396</c:v>
                </c:pt>
                <c:pt idx="1056">
                  <c:v>0.93423799582463396</c:v>
                </c:pt>
                <c:pt idx="1057">
                  <c:v>0.93423799582463396</c:v>
                </c:pt>
                <c:pt idx="1058">
                  <c:v>0.93423799582463396</c:v>
                </c:pt>
                <c:pt idx="1059">
                  <c:v>0.93423799582463396</c:v>
                </c:pt>
                <c:pt idx="1060">
                  <c:v>0.93416927899686497</c:v>
                </c:pt>
                <c:pt idx="1061">
                  <c:v>0.93416927899686497</c:v>
                </c:pt>
                <c:pt idx="1062">
                  <c:v>0.93416927899686497</c:v>
                </c:pt>
                <c:pt idx="1063">
                  <c:v>0.93416927899686497</c:v>
                </c:pt>
                <c:pt idx="1064">
                  <c:v>0.93416927899686497</c:v>
                </c:pt>
                <c:pt idx="1065">
                  <c:v>0.93416927899686497</c:v>
                </c:pt>
                <c:pt idx="1066">
                  <c:v>0.93416927899686497</c:v>
                </c:pt>
                <c:pt idx="1067">
                  <c:v>0.93416927899686497</c:v>
                </c:pt>
                <c:pt idx="1068">
                  <c:v>0.93416927899686497</c:v>
                </c:pt>
                <c:pt idx="1069">
                  <c:v>0.93319415448851795</c:v>
                </c:pt>
                <c:pt idx="1070">
                  <c:v>0.93312434691745005</c:v>
                </c:pt>
                <c:pt idx="1071">
                  <c:v>0.93312434691745005</c:v>
                </c:pt>
                <c:pt idx="1072">
                  <c:v>0.93319415448851795</c:v>
                </c:pt>
                <c:pt idx="1073">
                  <c:v>0.93319415448851795</c:v>
                </c:pt>
                <c:pt idx="1074">
                  <c:v>0.93319415448851795</c:v>
                </c:pt>
                <c:pt idx="1075">
                  <c:v>0.93319415448851795</c:v>
                </c:pt>
                <c:pt idx="1076">
                  <c:v>0.93319415448851795</c:v>
                </c:pt>
                <c:pt idx="1077">
                  <c:v>0.93319415448851795</c:v>
                </c:pt>
                <c:pt idx="1078">
                  <c:v>0.93319415448851795</c:v>
                </c:pt>
                <c:pt idx="1079">
                  <c:v>0.93319415448851795</c:v>
                </c:pt>
                <c:pt idx="1080">
                  <c:v>0.93319415448851795</c:v>
                </c:pt>
                <c:pt idx="1081">
                  <c:v>0.93319415448851795</c:v>
                </c:pt>
                <c:pt idx="1082">
                  <c:v>0.93319415448851795</c:v>
                </c:pt>
                <c:pt idx="1083">
                  <c:v>0.93319415448851795</c:v>
                </c:pt>
                <c:pt idx="1084">
                  <c:v>0.93319415448851795</c:v>
                </c:pt>
                <c:pt idx="1085">
                  <c:v>0.93319415448851795</c:v>
                </c:pt>
                <c:pt idx="1086">
                  <c:v>0.93319415448851795</c:v>
                </c:pt>
                <c:pt idx="1087">
                  <c:v>0.93319415448851795</c:v>
                </c:pt>
                <c:pt idx="1088">
                  <c:v>0.93319415448851795</c:v>
                </c:pt>
                <c:pt idx="1089">
                  <c:v>0.93319415448851795</c:v>
                </c:pt>
                <c:pt idx="1090">
                  <c:v>0.93319415448851795</c:v>
                </c:pt>
                <c:pt idx="1091">
                  <c:v>0.93319415448851795</c:v>
                </c:pt>
                <c:pt idx="1092">
                  <c:v>0.93319415448851795</c:v>
                </c:pt>
                <c:pt idx="1093">
                  <c:v>0.93319415448851795</c:v>
                </c:pt>
                <c:pt idx="1094">
                  <c:v>0.93319415448851795</c:v>
                </c:pt>
                <c:pt idx="1095">
                  <c:v>0.93319415448851795</c:v>
                </c:pt>
                <c:pt idx="1096">
                  <c:v>0.93319415448851795</c:v>
                </c:pt>
                <c:pt idx="1097">
                  <c:v>0.93319415448851795</c:v>
                </c:pt>
                <c:pt idx="1098">
                  <c:v>0.93319415448851795</c:v>
                </c:pt>
                <c:pt idx="1099">
                  <c:v>0.93319415448851795</c:v>
                </c:pt>
                <c:pt idx="1100">
                  <c:v>0.93319415448851795</c:v>
                </c:pt>
                <c:pt idx="1101">
                  <c:v>0.93326381647549495</c:v>
                </c:pt>
                <c:pt idx="1102">
                  <c:v>0.93326381647549495</c:v>
                </c:pt>
                <c:pt idx="1103">
                  <c:v>0.93326381647549495</c:v>
                </c:pt>
                <c:pt idx="1104">
                  <c:v>0.93326381647549495</c:v>
                </c:pt>
                <c:pt idx="1105">
                  <c:v>0.93326381647549495</c:v>
                </c:pt>
                <c:pt idx="1106">
                  <c:v>0.93326381647549495</c:v>
                </c:pt>
                <c:pt idx="1107">
                  <c:v>0.93326381647549495</c:v>
                </c:pt>
                <c:pt idx="1108">
                  <c:v>0.93326381647549495</c:v>
                </c:pt>
                <c:pt idx="1109">
                  <c:v>0.93326381647549495</c:v>
                </c:pt>
                <c:pt idx="1110">
                  <c:v>0.93326381647549495</c:v>
                </c:pt>
                <c:pt idx="1111">
                  <c:v>0.93326381647549495</c:v>
                </c:pt>
                <c:pt idx="1112">
                  <c:v>0.93326381647549495</c:v>
                </c:pt>
                <c:pt idx="1113">
                  <c:v>0.93333333333333302</c:v>
                </c:pt>
                <c:pt idx="1114">
                  <c:v>0.93333333333333302</c:v>
                </c:pt>
                <c:pt idx="1115">
                  <c:v>0.93333333333333302</c:v>
                </c:pt>
                <c:pt idx="1116">
                  <c:v>0.93333333333333302</c:v>
                </c:pt>
                <c:pt idx="1117">
                  <c:v>0.93333333333333302</c:v>
                </c:pt>
                <c:pt idx="1118">
                  <c:v>0.93333333333333302</c:v>
                </c:pt>
                <c:pt idx="1119">
                  <c:v>0.93333333333333302</c:v>
                </c:pt>
                <c:pt idx="1120">
                  <c:v>0.93333333333333302</c:v>
                </c:pt>
                <c:pt idx="1121">
                  <c:v>0.93333333333333302</c:v>
                </c:pt>
                <c:pt idx="1122">
                  <c:v>0.93333333333333302</c:v>
                </c:pt>
                <c:pt idx="1123">
                  <c:v>0.93333333333333302</c:v>
                </c:pt>
                <c:pt idx="1124">
                  <c:v>0.93333333333333302</c:v>
                </c:pt>
                <c:pt idx="1125">
                  <c:v>0.93333333333333302</c:v>
                </c:pt>
                <c:pt idx="1126">
                  <c:v>0.93333333333333302</c:v>
                </c:pt>
                <c:pt idx="1127">
                  <c:v>0.93333333333333302</c:v>
                </c:pt>
                <c:pt idx="1128">
                  <c:v>0.93333333333333302</c:v>
                </c:pt>
                <c:pt idx="1129">
                  <c:v>0.93333333333333302</c:v>
                </c:pt>
                <c:pt idx="1130">
                  <c:v>0.93340270551508797</c:v>
                </c:pt>
                <c:pt idx="1131">
                  <c:v>0.93340270551508797</c:v>
                </c:pt>
                <c:pt idx="1132">
                  <c:v>0.93340270551508797</c:v>
                </c:pt>
                <c:pt idx="1133">
                  <c:v>0.93340270551508797</c:v>
                </c:pt>
                <c:pt idx="1134">
                  <c:v>0.93340270551508797</c:v>
                </c:pt>
                <c:pt idx="1135">
                  <c:v>0.93347193347193402</c:v>
                </c:pt>
                <c:pt idx="1136">
                  <c:v>0.93347193347193402</c:v>
                </c:pt>
                <c:pt idx="1137">
                  <c:v>0.93347193347193402</c:v>
                </c:pt>
                <c:pt idx="1138">
                  <c:v>0.93347193347193402</c:v>
                </c:pt>
                <c:pt idx="1139">
                  <c:v>0.93354101765316699</c:v>
                </c:pt>
                <c:pt idx="1140">
                  <c:v>0.93354101765316699</c:v>
                </c:pt>
                <c:pt idx="1141">
                  <c:v>0.93257261410788395</c:v>
                </c:pt>
                <c:pt idx="1142">
                  <c:v>0.93257261410788395</c:v>
                </c:pt>
                <c:pt idx="1143">
                  <c:v>0.93257261410788395</c:v>
                </c:pt>
                <c:pt idx="1144">
                  <c:v>0.93257261410788395</c:v>
                </c:pt>
                <c:pt idx="1145">
                  <c:v>0.93257261410788395</c:v>
                </c:pt>
                <c:pt idx="1146">
                  <c:v>0.932642487046632</c:v>
                </c:pt>
                <c:pt idx="1147">
                  <c:v>0.932642487046632</c:v>
                </c:pt>
                <c:pt idx="1148">
                  <c:v>0.932642487046632</c:v>
                </c:pt>
                <c:pt idx="1149">
                  <c:v>0.932642487046632</c:v>
                </c:pt>
                <c:pt idx="1150">
                  <c:v>0.932642487046632</c:v>
                </c:pt>
                <c:pt idx="1151">
                  <c:v>0.932642487046632</c:v>
                </c:pt>
                <c:pt idx="1152">
                  <c:v>0.93271221532091098</c:v>
                </c:pt>
                <c:pt idx="1153">
                  <c:v>0.93271221532091098</c:v>
                </c:pt>
                <c:pt idx="1154">
                  <c:v>0.93271221532091098</c:v>
                </c:pt>
                <c:pt idx="1155">
                  <c:v>0.93181818181818199</c:v>
                </c:pt>
                <c:pt idx="1156">
                  <c:v>0.93181818181818199</c:v>
                </c:pt>
                <c:pt idx="1157">
                  <c:v>0.93181818181818199</c:v>
                </c:pt>
                <c:pt idx="1158">
                  <c:v>0.93188854489164097</c:v>
                </c:pt>
                <c:pt idx="1159">
                  <c:v>0.93188854489164097</c:v>
                </c:pt>
                <c:pt idx="1160">
                  <c:v>0.93188854489164097</c:v>
                </c:pt>
                <c:pt idx="1161">
                  <c:v>0.93195876288659796</c:v>
                </c:pt>
                <c:pt idx="1162">
                  <c:v>0.93195876288659796</c:v>
                </c:pt>
                <c:pt idx="1163">
                  <c:v>0.93202883625128696</c:v>
                </c:pt>
                <c:pt idx="1164">
                  <c:v>0.93202883625128696</c:v>
                </c:pt>
                <c:pt idx="1165">
                  <c:v>0.93209876543209902</c:v>
                </c:pt>
                <c:pt idx="1166">
                  <c:v>0.93209876543209902</c:v>
                </c:pt>
                <c:pt idx="1167">
                  <c:v>0.93209876543209902</c:v>
                </c:pt>
                <c:pt idx="1168">
                  <c:v>0.93209876543209902</c:v>
                </c:pt>
                <c:pt idx="1169">
                  <c:v>0.93216855087358697</c:v>
                </c:pt>
                <c:pt idx="1170">
                  <c:v>0.93216855087358697</c:v>
                </c:pt>
                <c:pt idx="1171">
                  <c:v>0.93216855087358697</c:v>
                </c:pt>
                <c:pt idx="1172">
                  <c:v>0.93223819301848099</c:v>
                </c:pt>
                <c:pt idx="1173">
                  <c:v>0.93223819301848099</c:v>
                </c:pt>
                <c:pt idx="1174">
                  <c:v>0.93223819301848099</c:v>
                </c:pt>
                <c:pt idx="1175">
                  <c:v>0.93223819301848099</c:v>
                </c:pt>
                <c:pt idx="1176">
                  <c:v>0.93223819301848099</c:v>
                </c:pt>
                <c:pt idx="1177">
                  <c:v>0.93230769230769195</c:v>
                </c:pt>
                <c:pt idx="1178">
                  <c:v>0.93230769230769195</c:v>
                </c:pt>
                <c:pt idx="1179">
                  <c:v>0.93135245901639296</c:v>
                </c:pt>
                <c:pt idx="1180">
                  <c:v>0.93135245901639296</c:v>
                </c:pt>
                <c:pt idx="1181">
                  <c:v>0.93135245901639296</c:v>
                </c:pt>
                <c:pt idx="1182">
                  <c:v>0.93142272262026604</c:v>
                </c:pt>
                <c:pt idx="1183">
                  <c:v>0.93142272262026604</c:v>
                </c:pt>
                <c:pt idx="1184">
                  <c:v>0.93142272262026604</c:v>
                </c:pt>
                <c:pt idx="1185">
                  <c:v>0.93149284253578701</c:v>
                </c:pt>
                <c:pt idx="1186">
                  <c:v>0.93149284253578701</c:v>
                </c:pt>
                <c:pt idx="1187">
                  <c:v>0.93149284253578701</c:v>
                </c:pt>
                <c:pt idx="1188">
                  <c:v>0.931562819203269</c:v>
                </c:pt>
                <c:pt idx="1189">
                  <c:v>0.931562819203269</c:v>
                </c:pt>
                <c:pt idx="1190">
                  <c:v>0.931632653061224</c:v>
                </c:pt>
                <c:pt idx="1191">
                  <c:v>0.931632653061224</c:v>
                </c:pt>
                <c:pt idx="1192">
                  <c:v>0.93170234454638101</c:v>
                </c:pt>
                <c:pt idx="1193">
                  <c:v>0.93170234454638101</c:v>
                </c:pt>
                <c:pt idx="1194">
                  <c:v>0.93177189409368699</c:v>
                </c:pt>
                <c:pt idx="1195">
                  <c:v>0.93177189409368699</c:v>
                </c:pt>
                <c:pt idx="1196">
                  <c:v>0.93177189409368699</c:v>
                </c:pt>
                <c:pt idx="1197">
                  <c:v>0.93184130213631799</c:v>
                </c:pt>
                <c:pt idx="1198">
                  <c:v>0.93184130213631799</c:v>
                </c:pt>
                <c:pt idx="1199">
                  <c:v>0.93184130213631799</c:v>
                </c:pt>
                <c:pt idx="1200">
                  <c:v>0.93191056910569103</c:v>
                </c:pt>
                <c:pt idx="1201">
                  <c:v>0.93191056910569103</c:v>
                </c:pt>
                <c:pt idx="1202">
                  <c:v>0.93191056910569103</c:v>
                </c:pt>
                <c:pt idx="1203">
                  <c:v>0.93197969543147197</c:v>
                </c:pt>
                <c:pt idx="1204">
                  <c:v>0.93197969543147197</c:v>
                </c:pt>
                <c:pt idx="1205">
                  <c:v>0.93197969543147197</c:v>
                </c:pt>
                <c:pt idx="1206">
                  <c:v>0.93197969543147197</c:v>
                </c:pt>
                <c:pt idx="1207">
                  <c:v>0.93204868154158205</c:v>
                </c:pt>
                <c:pt idx="1208">
                  <c:v>0.93204868154158205</c:v>
                </c:pt>
                <c:pt idx="1209">
                  <c:v>0.93211752786220803</c:v>
                </c:pt>
                <c:pt idx="1210">
                  <c:v>0.93211752786220803</c:v>
                </c:pt>
                <c:pt idx="1211">
                  <c:v>0.93211752786220803</c:v>
                </c:pt>
                <c:pt idx="1212">
                  <c:v>0.93211752786220803</c:v>
                </c:pt>
                <c:pt idx="1213">
                  <c:v>0.93218623481781404</c:v>
                </c:pt>
                <c:pt idx="1214">
                  <c:v>0.93225480283114304</c:v>
                </c:pt>
                <c:pt idx="1215">
                  <c:v>0.93225480283114304</c:v>
                </c:pt>
                <c:pt idx="1216">
                  <c:v>0.93225480283114304</c:v>
                </c:pt>
                <c:pt idx="1217">
                  <c:v>0.932323232323232</c:v>
                </c:pt>
                <c:pt idx="1218">
                  <c:v>0.932323232323232</c:v>
                </c:pt>
                <c:pt idx="1219">
                  <c:v>0.932323232323232</c:v>
                </c:pt>
                <c:pt idx="1220">
                  <c:v>0.93239152371342104</c:v>
                </c:pt>
                <c:pt idx="1221">
                  <c:v>0.93239152371342104</c:v>
                </c:pt>
                <c:pt idx="1222">
                  <c:v>0.93239152371342104</c:v>
                </c:pt>
                <c:pt idx="1223">
                  <c:v>0.93245967741935498</c:v>
                </c:pt>
                <c:pt idx="1224">
                  <c:v>0.93245967741935498</c:v>
                </c:pt>
                <c:pt idx="1225">
                  <c:v>0.93245967741935498</c:v>
                </c:pt>
                <c:pt idx="1226">
                  <c:v>0.93245967741935498</c:v>
                </c:pt>
                <c:pt idx="1227">
                  <c:v>0.93245967741935498</c:v>
                </c:pt>
                <c:pt idx="1228">
                  <c:v>0.93245967741935498</c:v>
                </c:pt>
                <c:pt idx="1229">
                  <c:v>0.93245967741935498</c:v>
                </c:pt>
                <c:pt idx="1230">
                  <c:v>0.93245967741935498</c:v>
                </c:pt>
                <c:pt idx="1231">
                  <c:v>0.93245967741935498</c:v>
                </c:pt>
                <c:pt idx="1232">
                  <c:v>0.93245967741935498</c:v>
                </c:pt>
                <c:pt idx="1233">
                  <c:v>0.93245967741935498</c:v>
                </c:pt>
                <c:pt idx="1234">
                  <c:v>0.93245967741935498</c:v>
                </c:pt>
                <c:pt idx="1235">
                  <c:v>0.93245967741935498</c:v>
                </c:pt>
                <c:pt idx="1236">
                  <c:v>0.93245967741935498</c:v>
                </c:pt>
                <c:pt idx="1237">
                  <c:v>0.93245967741935498</c:v>
                </c:pt>
                <c:pt idx="1238">
                  <c:v>0.93239152371342104</c:v>
                </c:pt>
                <c:pt idx="1239">
                  <c:v>0.93239152371342104</c:v>
                </c:pt>
                <c:pt idx="1240">
                  <c:v>0.93239152371342104</c:v>
                </c:pt>
                <c:pt idx="1241">
                  <c:v>0.93239152371342104</c:v>
                </c:pt>
                <c:pt idx="1242">
                  <c:v>0.932323232323232</c:v>
                </c:pt>
                <c:pt idx="1243">
                  <c:v>0.932323232323232</c:v>
                </c:pt>
                <c:pt idx="1244">
                  <c:v>0.932323232323232</c:v>
                </c:pt>
                <c:pt idx="1245">
                  <c:v>0.932323232323232</c:v>
                </c:pt>
                <c:pt idx="1246">
                  <c:v>0.932323232323232</c:v>
                </c:pt>
                <c:pt idx="1247">
                  <c:v>0.93225480283114304</c:v>
                </c:pt>
                <c:pt idx="1248">
                  <c:v>0.93225480283114304</c:v>
                </c:pt>
                <c:pt idx="1249">
                  <c:v>0.93225480283114304</c:v>
                </c:pt>
                <c:pt idx="1250">
                  <c:v>0.93218623481781404</c:v>
                </c:pt>
                <c:pt idx="1251">
                  <c:v>0.93218623481781404</c:v>
                </c:pt>
                <c:pt idx="1252">
                  <c:v>0.93218623481781404</c:v>
                </c:pt>
                <c:pt idx="1253">
                  <c:v>0.93211752786220803</c:v>
                </c:pt>
                <c:pt idx="1254">
                  <c:v>0.93211752786220803</c:v>
                </c:pt>
                <c:pt idx="1255">
                  <c:v>0.93204868154158205</c:v>
                </c:pt>
                <c:pt idx="1256">
                  <c:v>0.93204868154158205</c:v>
                </c:pt>
                <c:pt idx="1257">
                  <c:v>0.93197969543147197</c:v>
                </c:pt>
                <c:pt idx="1258">
                  <c:v>0.93197969543147197</c:v>
                </c:pt>
                <c:pt idx="1259">
                  <c:v>0.93096446700507596</c:v>
                </c:pt>
                <c:pt idx="1260">
                  <c:v>0.93096446700507596</c:v>
                </c:pt>
                <c:pt idx="1261">
                  <c:v>0.93089430894309</c:v>
                </c:pt>
                <c:pt idx="1262">
                  <c:v>0.93089430894309</c:v>
                </c:pt>
                <c:pt idx="1263">
                  <c:v>0.93082400813835198</c:v>
                </c:pt>
                <c:pt idx="1264">
                  <c:v>0.93082400813835198</c:v>
                </c:pt>
                <c:pt idx="1265">
                  <c:v>0.93075356415478605</c:v>
                </c:pt>
                <c:pt idx="1266">
                  <c:v>0.93075356415478605</c:v>
                </c:pt>
                <c:pt idx="1267">
                  <c:v>0.93068297655453602</c:v>
                </c:pt>
                <c:pt idx="1268">
                  <c:v>0.93061224489795902</c:v>
                </c:pt>
                <c:pt idx="1269">
                  <c:v>0.93061224489795902</c:v>
                </c:pt>
                <c:pt idx="1270">
                  <c:v>0.93054136874361604</c:v>
                </c:pt>
                <c:pt idx="1271">
                  <c:v>0.93054136874361604</c:v>
                </c:pt>
                <c:pt idx="1272">
                  <c:v>0.93054136874361604</c:v>
                </c:pt>
                <c:pt idx="1273">
                  <c:v>0.92951991828396296</c:v>
                </c:pt>
                <c:pt idx="1274">
                  <c:v>0.92944785276073605</c:v>
                </c:pt>
                <c:pt idx="1275">
                  <c:v>0.92944785276073605</c:v>
                </c:pt>
                <c:pt idx="1276">
                  <c:v>0.92937563971340897</c:v>
                </c:pt>
                <c:pt idx="1277">
                  <c:v>0.92937563971340897</c:v>
                </c:pt>
                <c:pt idx="1278">
                  <c:v>0.92930327868852503</c:v>
                </c:pt>
                <c:pt idx="1279">
                  <c:v>0.92923076923076897</c:v>
                </c:pt>
                <c:pt idx="1280">
                  <c:v>0.92923076923076897</c:v>
                </c:pt>
                <c:pt idx="1281">
                  <c:v>0.92923076923076897</c:v>
                </c:pt>
                <c:pt idx="1282">
                  <c:v>0.92915811088295697</c:v>
                </c:pt>
                <c:pt idx="1283">
                  <c:v>0.92915811088295697</c:v>
                </c:pt>
                <c:pt idx="1284">
                  <c:v>0.929085303186023</c:v>
                </c:pt>
                <c:pt idx="1285">
                  <c:v>0.92901234567901203</c:v>
                </c:pt>
                <c:pt idx="1286">
                  <c:v>0.92901234567901203</c:v>
                </c:pt>
                <c:pt idx="1287">
                  <c:v>0.92893923789907296</c:v>
                </c:pt>
                <c:pt idx="1288">
                  <c:v>0.92893923789907296</c:v>
                </c:pt>
                <c:pt idx="1289">
                  <c:v>0.928865979381443</c:v>
                </c:pt>
                <c:pt idx="1290">
                  <c:v>0.928865979381443</c:v>
                </c:pt>
                <c:pt idx="1291">
                  <c:v>0.92879256965944301</c:v>
                </c:pt>
                <c:pt idx="1292">
                  <c:v>0.92879256965944301</c:v>
                </c:pt>
                <c:pt idx="1293">
                  <c:v>0.92871900826446296</c:v>
                </c:pt>
                <c:pt idx="1294">
                  <c:v>0.92871900826446296</c:v>
                </c:pt>
                <c:pt idx="1295">
                  <c:v>0.92864529472595703</c:v>
                </c:pt>
                <c:pt idx="1296">
                  <c:v>0.92864529472595703</c:v>
                </c:pt>
                <c:pt idx="1297">
                  <c:v>0.92864529472595703</c:v>
                </c:pt>
                <c:pt idx="1298">
                  <c:v>0.92864529472595703</c:v>
                </c:pt>
                <c:pt idx="1299">
                  <c:v>0.92864529472595703</c:v>
                </c:pt>
                <c:pt idx="1300">
                  <c:v>0.92864529472595703</c:v>
                </c:pt>
                <c:pt idx="1301">
                  <c:v>0.92864529472595703</c:v>
                </c:pt>
                <c:pt idx="1302">
                  <c:v>0.92857142857142905</c:v>
                </c:pt>
                <c:pt idx="1303">
                  <c:v>0.92857142857142905</c:v>
                </c:pt>
                <c:pt idx="1304">
                  <c:v>0.92857142857142905</c:v>
                </c:pt>
                <c:pt idx="1305">
                  <c:v>0.92857142857142905</c:v>
                </c:pt>
                <c:pt idx="1306">
                  <c:v>0.92857142857142905</c:v>
                </c:pt>
                <c:pt idx="1307">
                  <c:v>0.92857142857142905</c:v>
                </c:pt>
                <c:pt idx="1308">
                  <c:v>0.92857142857142905</c:v>
                </c:pt>
                <c:pt idx="1309">
                  <c:v>0.92857142857142905</c:v>
                </c:pt>
                <c:pt idx="1310">
                  <c:v>0.92857142857142905</c:v>
                </c:pt>
                <c:pt idx="1311">
                  <c:v>0.92857142857142905</c:v>
                </c:pt>
                <c:pt idx="1312">
                  <c:v>0.92849740932642499</c:v>
                </c:pt>
                <c:pt idx="1313">
                  <c:v>0.92849740932642499</c:v>
                </c:pt>
                <c:pt idx="1314">
                  <c:v>0.92849740932642499</c:v>
                </c:pt>
                <c:pt idx="1315">
                  <c:v>0.92849740932642499</c:v>
                </c:pt>
                <c:pt idx="1316">
                  <c:v>0.92849740932642499</c:v>
                </c:pt>
                <c:pt idx="1317">
                  <c:v>0.92849740932642499</c:v>
                </c:pt>
                <c:pt idx="1318">
                  <c:v>0.92849740932642499</c:v>
                </c:pt>
                <c:pt idx="1319">
                  <c:v>0.92842323651452296</c:v>
                </c:pt>
                <c:pt idx="1320">
                  <c:v>0.92842323651452296</c:v>
                </c:pt>
                <c:pt idx="1321">
                  <c:v>0.92842323651452296</c:v>
                </c:pt>
                <c:pt idx="1322">
                  <c:v>0.92938733125648998</c:v>
                </c:pt>
                <c:pt idx="1323">
                  <c:v>0.92946058091286299</c:v>
                </c:pt>
                <c:pt idx="1324">
                  <c:v>0.92946058091286299</c:v>
                </c:pt>
                <c:pt idx="1325">
                  <c:v>0.92946058091286299</c:v>
                </c:pt>
                <c:pt idx="1326">
                  <c:v>0.92946058091286299</c:v>
                </c:pt>
                <c:pt idx="1327">
                  <c:v>0.92953367875647697</c:v>
                </c:pt>
                <c:pt idx="1328">
                  <c:v>0.92953367875647697</c:v>
                </c:pt>
                <c:pt idx="1329">
                  <c:v>0.929606625258799</c:v>
                </c:pt>
                <c:pt idx="1330">
                  <c:v>0.929606625258799</c:v>
                </c:pt>
                <c:pt idx="1331">
                  <c:v>0.92967942088934896</c:v>
                </c:pt>
                <c:pt idx="1332">
                  <c:v>0.92967942088934896</c:v>
                </c:pt>
                <c:pt idx="1333">
                  <c:v>0.92975206611570305</c:v>
                </c:pt>
                <c:pt idx="1334">
                  <c:v>0.92975206611570305</c:v>
                </c:pt>
                <c:pt idx="1335">
                  <c:v>0.929824561403509</c:v>
                </c:pt>
                <c:pt idx="1336">
                  <c:v>0.929824561403509</c:v>
                </c:pt>
                <c:pt idx="1337">
                  <c:v>0.929824561403509</c:v>
                </c:pt>
                <c:pt idx="1338">
                  <c:v>0.929824561403509</c:v>
                </c:pt>
                <c:pt idx="1339">
                  <c:v>0.92989690721649498</c:v>
                </c:pt>
                <c:pt idx="1340">
                  <c:v>0.92989690721649498</c:v>
                </c:pt>
                <c:pt idx="1341">
                  <c:v>0.92989690721649498</c:v>
                </c:pt>
                <c:pt idx="1342">
                  <c:v>0.92996910401647803</c:v>
                </c:pt>
                <c:pt idx="1343">
                  <c:v>0.92996910401647803</c:v>
                </c:pt>
                <c:pt idx="1344">
                  <c:v>0.92996910401647803</c:v>
                </c:pt>
                <c:pt idx="1345">
                  <c:v>0.92996910401647803</c:v>
                </c:pt>
                <c:pt idx="1346">
                  <c:v>0.92996910401647803</c:v>
                </c:pt>
                <c:pt idx="1347">
                  <c:v>0.92996910401647803</c:v>
                </c:pt>
                <c:pt idx="1348">
                  <c:v>0.93004115226337503</c:v>
                </c:pt>
                <c:pt idx="1349">
                  <c:v>0.93004115226337503</c:v>
                </c:pt>
                <c:pt idx="1350">
                  <c:v>0.93004115226337503</c:v>
                </c:pt>
                <c:pt idx="1351">
                  <c:v>0.93004115226337503</c:v>
                </c:pt>
                <c:pt idx="1352">
                  <c:v>0.93004115226337503</c:v>
                </c:pt>
                <c:pt idx="1353">
                  <c:v>0.93011305241521103</c:v>
                </c:pt>
                <c:pt idx="1354">
                  <c:v>0.93011305241521103</c:v>
                </c:pt>
                <c:pt idx="1355">
                  <c:v>0.93011305241521103</c:v>
                </c:pt>
                <c:pt idx="1356">
                  <c:v>0.93011305241521103</c:v>
                </c:pt>
                <c:pt idx="1357">
                  <c:v>0.93018480492813205</c:v>
                </c:pt>
                <c:pt idx="1358">
                  <c:v>0.93018480492813205</c:v>
                </c:pt>
                <c:pt idx="1359">
                  <c:v>0.93018480492813205</c:v>
                </c:pt>
                <c:pt idx="1360">
                  <c:v>0.93018480492813205</c:v>
                </c:pt>
                <c:pt idx="1361">
                  <c:v>0.93025641025641004</c:v>
                </c:pt>
                <c:pt idx="1362">
                  <c:v>0.93025641025641004</c:v>
                </c:pt>
                <c:pt idx="1363">
                  <c:v>0.93025641025641004</c:v>
                </c:pt>
                <c:pt idx="1364">
                  <c:v>0.93025641025641004</c:v>
                </c:pt>
                <c:pt idx="1365">
                  <c:v>0.93032786885245899</c:v>
                </c:pt>
                <c:pt idx="1366">
                  <c:v>0.92937563971340897</c:v>
                </c:pt>
                <c:pt idx="1367">
                  <c:v>0.92937563971340897</c:v>
                </c:pt>
                <c:pt idx="1368">
                  <c:v>0.92937563971340897</c:v>
                </c:pt>
                <c:pt idx="1369">
                  <c:v>0.92944785276073605</c:v>
                </c:pt>
                <c:pt idx="1370">
                  <c:v>0.92944785276073605</c:v>
                </c:pt>
                <c:pt idx="1371">
                  <c:v>0.92944785276073605</c:v>
                </c:pt>
                <c:pt idx="1372">
                  <c:v>0.92944785276073605</c:v>
                </c:pt>
                <c:pt idx="1373">
                  <c:v>0.92951991828396296</c:v>
                </c:pt>
                <c:pt idx="1374">
                  <c:v>0.92951991828396296</c:v>
                </c:pt>
                <c:pt idx="1375">
                  <c:v>0.92951991828396296</c:v>
                </c:pt>
                <c:pt idx="1376">
                  <c:v>0.92951991828396296</c:v>
                </c:pt>
                <c:pt idx="1377">
                  <c:v>0.92959183673469403</c:v>
                </c:pt>
                <c:pt idx="1378">
                  <c:v>0.92959183673469403</c:v>
                </c:pt>
                <c:pt idx="1379">
                  <c:v>0.92871690427698605</c:v>
                </c:pt>
                <c:pt idx="1380">
                  <c:v>0.92871690427698605</c:v>
                </c:pt>
                <c:pt idx="1381">
                  <c:v>0.92871690427698605</c:v>
                </c:pt>
                <c:pt idx="1382">
                  <c:v>0.92878942014242105</c:v>
                </c:pt>
                <c:pt idx="1383">
                  <c:v>0.92878942014242105</c:v>
                </c:pt>
                <c:pt idx="1384">
                  <c:v>0.92878942014242105</c:v>
                </c:pt>
                <c:pt idx="1385">
                  <c:v>0.92886178861788604</c:v>
                </c:pt>
                <c:pt idx="1386">
                  <c:v>0.92886178861788604</c:v>
                </c:pt>
                <c:pt idx="1387">
                  <c:v>0.92893401015228405</c:v>
                </c:pt>
                <c:pt idx="1388">
                  <c:v>0.92893401015228405</c:v>
                </c:pt>
                <c:pt idx="1389">
                  <c:v>0.92900608519269801</c:v>
                </c:pt>
                <c:pt idx="1390">
                  <c:v>0.92900608519269801</c:v>
                </c:pt>
                <c:pt idx="1391">
                  <c:v>0.92907801418439695</c:v>
                </c:pt>
                <c:pt idx="1392">
                  <c:v>0.92907801418439695</c:v>
                </c:pt>
                <c:pt idx="1393">
                  <c:v>0.92907801418439695</c:v>
                </c:pt>
                <c:pt idx="1394">
                  <c:v>0.92907801418439695</c:v>
                </c:pt>
                <c:pt idx="1395">
                  <c:v>0.92821031344792704</c:v>
                </c:pt>
                <c:pt idx="1396">
                  <c:v>0.92821031344792704</c:v>
                </c:pt>
                <c:pt idx="1397">
                  <c:v>0.92821031344792704</c:v>
                </c:pt>
                <c:pt idx="1398">
                  <c:v>0.92828282828282804</c:v>
                </c:pt>
                <c:pt idx="1399">
                  <c:v>0.92828282828282804</c:v>
                </c:pt>
                <c:pt idx="1400">
                  <c:v>0.92828282828282804</c:v>
                </c:pt>
                <c:pt idx="1401">
                  <c:v>0.92828282828282804</c:v>
                </c:pt>
                <c:pt idx="1402">
                  <c:v>0.92828282828282804</c:v>
                </c:pt>
                <c:pt idx="1403">
                  <c:v>0.92835519677093803</c:v>
                </c:pt>
                <c:pt idx="1404">
                  <c:v>0.92835519677093803</c:v>
                </c:pt>
                <c:pt idx="1405">
                  <c:v>0.92835519677093803</c:v>
                </c:pt>
              </c:numCache>
            </c:numRef>
          </c:yVal>
          <c:smooth val="1"/>
          <c:extLst xmlns:c16r2="http://schemas.microsoft.com/office/drawing/2015/06/chart">
            <c:ext xmlns:c16="http://schemas.microsoft.com/office/drawing/2014/chart" uri="{C3380CC4-5D6E-409C-BE32-E72D297353CC}">
              <c16:uniqueId val="{00000002-A9BA-7B45-9E37-206917D47DD0}"/>
            </c:ext>
          </c:extLst>
        </c:ser>
        <c:ser>
          <c:idx val="7"/>
          <c:order val="3"/>
          <c:tx>
            <c:v>15BSG Combustion</c:v>
          </c:tx>
          <c:spPr>
            <a:ln>
              <a:solidFill>
                <a:srgbClr val="7030A0"/>
              </a:solidFill>
            </a:ln>
          </c:spPr>
          <c:marker>
            <c:symbol val="none"/>
          </c:marker>
          <c:xVal>
            <c:numRef>
              <c:f>'CO2'!$A$2:$A$2498</c:f>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extLst xmlns:c16r2="http://schemas.microsoft.com/office/drawing/2015/06/chart" xmlns:c15="http://schemas.microsoft.com/office/drawing/2012/chart"/>
            </c:numRef>
          </c:xVal>
          <c:yVal>
            <c:numRef>
              <c:f>'CO2'!$U$2:$U$1407</c:f>
              <c:numCache>
                <c:formatCode>0.00%</c:formatCode>
                <c:ptCount val="140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3.1847133757961797E-2</c:v>
                </c:pt>
                <c:pt idx="82">
                  <c:v>3.1055900621118002E-2</c:v>
                </c:pt>
                <c:pt idx="83">
                  <c:v>5.8823529411764698E-2</c:v>
                </c:pt>
                <c:pt idx="84">
                  <c:v>5.7471264367816098E-2</c:v>
                </c:pt>
                <c:pt idx="85">
                  <c:v>8.3798882681564296E-2</c:v>
                </c:pt>
                <c:pt idx="86">
                  <c:v>0.10638297872340401</c:v>
                </c:pt>
                <c:pt idx="87">
                  <c:v>0.104166666666667</c:v>
                </c:pt>
                <c:pt idx="88">
                  <c:v>0.124378109452736</c:v>
                </c:pt>
                <c:pt idx="89">
                  <c:v>0.162790697674419</c:v>
                </c:pt>
                <c:pt idx="90">
                  <c:v>0.17857142857142899</c:v>
                </c:pt>
                <c:pt idx="91">
                  <c:v>0.21008403361344499</c:v>
                </c:pt>
                <c:pt idx="92">
                  <c:v>0.22267206477732801</c:v>
                </c:pt>
                <c:pt idx="93">
                  <c:v>0.24904214559387</c:v>
                </c:pt>
                <c:pt idx="94">
                  <c:v>0.245283018867925</c:v>
                </c:pt>
                <c:pt idx="95">
                  <c:v>0.25925925925925902</c:v>
                </c:pt>
                <c:pt idx="96">
                  <c:v>0.29411764705882298</c:v>
                </c:pt>
                <c:pt idx="97">
                  <c:v>0.290102389078498</c:v>
                </c:pt>
                <c:pt idx="98">
                  <c:v>0.31147540983606598</c:v>
                </c:pt>
                <c:pt idx="99">
                  <c:v>0.32915360501567398</c:v>
                </c:pt>
                <c:pt idx="100">
                  <c:v>0.33536585365853699</c:v>
                </c:pt>
                <c:pt idx="101">
                  <c:v>0.35087719298245601</c:v>
                </c:pt>
                <c:pt idx="102">
                  <c:v>0.36723163841807899</c:v>
                </c:pt>
                <c:pt idx="103">
                  <c:v>0.37190082644628097</c:v>
                </c:pt>
                <c:pt idx="104">
                  <c:v>0.38873994638069698</c:v>
                </c:pt>
                <c:pt idx="105">
                  <c:v>0.394736842105263</c:v>
                </c:pt>
                <c:pt idx="106">
                  <c:v>0.390625</c:v>
                </c:pt>
                <c:pt idx="107">
                  <c:v>0.40404040404040398</c:v>
                </c:pt>
                <c:pt idx="108">
                  <c:v>0.40942928039702198</c:v>
                </c:pt>
                <c:pt idx="109">
                  <c:v>0.41966426858513201</c:v>
                </c:pt>
                <c:pt idx="110">
                  <c:v>0.42452830188679203</c:v>
                </c:pt>
                <c:pt idx="111">
                  <c:v>0.43577981651376102</c:v>
                </c:pt>
                <c:pt idx="112">
                  <c:v>0.44217687074829898</c:v>
                </c:pt>
                <c:pt idx="113">
                  <c:v>0.45253863134657801</c:v>
                </c:pt>
                <c:pt idx="114">
                  <c:v>0.45652173913043498</c:v>
                </c:pt>
                <c:pt idx="115">
                  <c:v>0.45454545454545398</c:v>
                </c:pt>
                <c:pt idx="116">
                  <c:v>0.46413502109704602</c:v>
                </c:pt>
                <c:pt idx="117">
                  <c:v>0.46777546777546802</c:v>
                </c:pt>
                <c:pt idx="118">
                  <c:v>0.476673427991886</c:v>
                </c:pt>
                <c:pt idx="119">
                  <c:v>0.48</c:v>
                </c:pt>
                <c:pt idx="120">
                  <c:v>0.49019607843137197</c:v>
                </c:pt>
                <c:pt idx="121">
                  <c:v>0.49323017408123798</c:v>
                </c:pt>
                <c:pt idx="122">
                  <c:v>0.498084291187739</c:v>
                </c:pt>
                <c:pt idx="123">
                  <c:v>0.50751879699248104</c:v>
                </c:pt>
                <c:pt idx="124">
                  <c:v>0.51020408163265296</c:v>
                </c:pt>
                <c:pt idx="125">
                  <c:v>0.51020408163265296</c:v>
                </c:pt>
                <c:pt idx="126">
                  <c:v>0.51724137931034497</c:v>
                </c:pt>
                <c:pt idx="127">
                  <c:v>0.52158273381294895</c:v>
                </c:pt>
                <c:pt idx="128">
                  <c:v>0.528169014084507</c:v>
                </c:pt>
                <c:pt idx="129">
                  <c:v>0.53228621291448497</c:v>
                </c:pt>
                <c:pt idx="130">
                  <c:v>0.54030874785591698</c:v>
                </c:pt>
                <c:pt idx="131">
                  <c:v>0.54237288135593198</c:v>
                </c:pt>
                <c:pt idx="132">
                  <c:v>0.55000000000000004</c:v>
                </c:pt>
                <c:pt idx="133">
                  <c:v>0.55371900826446296</c:v>
                </c:pt>
                <c:pt idx="134">
                  <c:v>0.55371900826446296</c:v>
                </c:pt>
                <c:pt idx="135">
                  <c:v>0.55737704918032804</c:v>
                </c:pt>
                <c:pt idx="136">
                  <c:v>0.56270096463022501</c:v>
                </c:pt>
                <c:pt idx="137">
                  <c:v>0.56618819776714502</c:v>
                </c:pt>
                <c:pt idx="138">
                  <c:v>0.569620253164557</c:v>
                </c:pt>
                <c:pt idx="139">
                  <c:v>0.57299843014128704</c:v>
                </c:pt>
                <c:pt idx="140">
                  <c:v>0.57959814528593501</c:v>
                </c:pt>
                <c:pt idx="141">
                  <c:v>0.58282208588957096</c:v>
                </c:pt>
                <c:pt idx="142">
                  <c:v>0.58282208588957096</c:v>
                </c:pt>
                <c:pt idx="143">
                  <c:v>0.58599695585997003</c:v>
                </c:pt>
                <c:pt idx="144">
                  <c:v>0.58912386706948705</c:v>
                </c:pt>
                <c:pt idx="145">
                  <c:v>0.59523809523809501</c:v>
                </c:pt>
                <c:pt idx="146">
                  <c:v>0.59822747415066502</c:v>
                </c:pt>
                <c:pt idx="147">
                  <c:v>0.60294117647058798</c:v>
                </c:pt>
                <c:pt idx="148">
                  <c:v>0.60583941605839398</c:v>
                </c:pt>
                <c:pt idx="149">
                  <c:v>0.611510791366906</c:v>
                </c:pt>
                <c:pt idx="150">
                  <c:v>0.61604584527220596</c:v>
                </c:pt>
                <c:pt idx="151">
                  <c:v>0.61877667140824999</c:v>
                </c:pt>
                <c:pt idx="152">
                  <c:v>0.62412342215988803</c:v>
                </c:pt>
                <c:pt idx="153">
                  <c:v>0.62412342215988803</c:v>
                </c:pt>
                <c:pt idx="154">
                  <c:v>0.62849162011173199</c:v>
                </c:pt>
                <c:pt idx="155">
                  <c:v>0.632823365785814</c:v>
                </c:pt>
                <c:pt idx="156">
                  <c:v>0.63535911602210005</c:v>
                </c:pt>
                <c:pt idx="157">
                  <c:v>0.64207650273224004</c:v>
                </c:pt>
                <c:pt idx="158">
                  <c:v>0.64450474898236099</c:v>
                </c:pt>
                <c:pt idx="159">
                  <c:v>0.64864864864864902</c:v>
                </c:pt>
                <c:pt idx="160">
                  <c:v>0.65333333333333299</c:v>
                </c:pt>
                <c:pt idx="161">
                  <c:v>0.65737051792828705</c:v>
                </c:pt>
                <c:pt idx="162">
                  <c:v>0.65737051792828705</c:v>
                </c:pt>
                <c:pt idx="163">
                  <c:v>0.66137566137566095</c:v>
                </c:pt>
                <c:pt idx="164">
                  <c:v>0.66753926701570698</c:v>
                </c:pt>
                <c:pt idx="165">
                  <c:v>0.66970091027308198</c:v>
                </c:pt>
                <c:pt idx="166">
                  <c:v>0.67357512953367904</c:v>
                </c:pt>
                <c:pt idx="167">
                  <c:v>0.67948717948717996</c:v>
                </c:pt>
                <c:pt idx="168">
                  <c:v>0.68152866242038201</c:v>
                </c:pt>
                <c:pt idx="169">
                  <c:v>0.68527918781725905</c:v>
                </c:pt>
                <c:pt idx="170">
                  <c:v>0.68922305764411096</c:v>
                </c:pt>
                <c:pt idx="171">
                  <c:v>0.69095477386934701</c:v>
                </c:pt>
                <c:pt idx="172">
                  <c:v>0.69461827284105104</c:v>
                </c:pt>
                <c:pt idx="173">
                  <c:v>0.69651741293532299</c:v>
                </c:pt>
                <c:pt idx="174">
                  <c:v>0.70012391573729904</c:v>
                </c:pt>
                <c:pt idx="175">
                  <c:v>0.70552147239263796</c:v>
                </c:pt>
                <c:pt idx="176">
                  <c:v>0.70904645476772599</c:v>
                </c:pt>
                <c:pt idx="177">
                  <c:v>0.71081409477521196</c:v>
                </c:pt>
                <c:pt idx="178">
                  <c:v>0.71600481347773803</c:v>
                </c:pt>
                <c:pt idx="179">
                  <c:v>0.71600481347773803</c:v>
                </c:pt>
                <c:pt idx="180">
                  <c:v>0.72109654350417196</c:v>
                </c:pt>
                <c:pt idx="181">
                  <c:v>0.72281959378733596</c:v>
                </c:pt>
                <c:pt idx="182">
                  <c:v>0.72446555819477398</c:v>
                </c:pt>
                <c:pt idx="183">
                  <c:v>0.72781065088757402</c:v>
                </c:pt>
                <c:pt idx="184">
                  <c:v>0.73113207547169801</c:v>
                </c:pt>
                <c:pt idx="185">
                  <c:v>0.73443008225616901</c:v>
                </c:pt>
                <c:pt idx="186">
                  <c:v>0.73770491803278704</c:v>
                </c:pt>
                <c:pt idx="187">
                  <c:v>0.74245939675174</c:v>
                </c:pt>
                <c:pt idx="188">
                  <c:v>0.74394463667820099</c:v>
                </c:pt>
                <c:pt idx="189">
                  <c:v>0.74712643678160895</c:v>
                </c:pt>
                <c:pt idx="190">
                  <c:v>0.74884792626728103</c:v>
                </c:pt>
                <c:pt idx="191">
                  <c:v>0.75028636884306998</c:v>
                </c:pt>
                <c:pt idx="192">
                  <c:v>0.75342465753424703</c:v>
                </c:pt>
                <c:pt idx="193">
                  <c:v>0.75654152445961298</c:v>
                </c:pt>
                <c:pt idx="194">
                  <c:v>0.75963718820861703</c:v>
                </c:pt>
                <c:pt idx="195">
                  <c:v>0.76271186440677996</c:v>
                </c:pt>
                <c:pt idx="196">
                  <c:v>0.76404494382022503</c:v>
                </c:pt>
                <c:pt idx="197">
                  <c:v>0.76707726763717798</c:v>
                </c:pt>
                <c:pt idx="198">
                  <c:v>0.76837416481068999</c:v>
                </c:pt>
                <c:pt idx="199">
                  <c:v>0.77008928571428603</c:v>
                </c:pt>
                <c:pt idx="200">
                  <c:v>0.77433628318584102</c:v>
                </c:pt>
                <c:pt idx="201">
                  <c:v>0.77728776185226001</c:v>
                </c:pt>
                <c:pt idx="202">
                  <c:v>0.77850877192982504</c:v>
                </c:pt>
                <c:pt idx="203">
                  <c:v>0.78142076502732205</c:v>
                </c:pt>
                <c:pt idx="204">
                  <c:v>0.78431372549019596</c:v>
                </c:pt>
                <c:pt idx="205">
                  <c:v>0.78718783930510305</c:v>
                </c:pt>
                <c:pt idx="206">
                  <c:v>0.79004329004328999</c:v>
                </c:pt>
                <c:pt idx="207">
                  <c:v>0.79004329004328999</c:v>
                </c:pt>
                <c:pt idx="208">
                  <c:v>0.79229122055674495</c:v>
                </c:pt>
                <c:pt idx="209">
                  <c:v>0.79399141630901304</c:v>
                </c:pt>
                <c:pt idx="210">
                  <c:v>0.79679144385026701</c:v>
                </c:pt>
                <c:pt idx="211">
                  <c:v>0.79957356076759001</c:v>
                </c:pt>
                <c:pt idx="212">
                  <c:v>0.80233793836344303</c:v>
                </c:pt>
                <c:pt idx="213">
                  <c:v>0.80508474576271205</c:v>
                </c:pt>
                <c:pt idx="214">
                  <c:v>0.80611169652265602</c:v>
                </c:pt>
                <c:pt idx="215">
                  <c:v>0.80882352941176505</c:v>
                </c:pt>
                <c:pt idx="216">
                  <c:v>0.81151832460732998</c:v>
                </c:pt>
                <c:pt idx="217">
                  <c:v>0.81419624217119002</c:v>
                </c:pt>
                <c:pt idx="218">
                  <c:v>0.81589958158995801</c:v>
                </c:pt>
                <c:pt idx="219">
                  <c:v>0.81856100104275298</c:v>
                </c:pt>
                <c:pt idx="220">
                  <c:v>0.82120582120582097</c:v>
                </c:pt>
                <c:pt idx="221">
                  <c:v>0.82383419689119197</c:v>
                </c:pt>
                <c:pt idx="222">
                  <c:v>0.826446280991736</c:v>
                </c:pt>
                <c:pt idx="223">
                  <c:v>0.829042224510814</c:v>
                </c:pt>
                <c:pt idx="224">
                  <c:v>0.83162217659137605</c:v>
                </c:pt>
                <c:pt idx="225">
                  <c:v>0.83248212461695603</c:v>
                </c:pt>
                <c:pt idx="226">
                  <c:v>0.83418628454452404</c:v>
                </c:pt>
                <c:pt idx="227">
                  <c:v>0.83673469387755095</c:v>
                </c:pt>
                <c:pt idx="228">
                  <c:v>0.839267548321465</c:v>
                </c:pt>
                <c:pt idx="229">
                  <c:v>0.84178498985801198</c:v>
                </c:pt>
                <c:pt idx="230">
                  <c:v>0.84258324924318895</c:v>
                </c:pt>
                <c:pt idx="231">
                  <c:v>0.84428715874620797</c:v>
                </c:pt>
                <c:pt idx="232">
                  <c:v>0.84677419354838701</c:v>
                </c:pt>
                <c:pt idx="233">
                  <c:v>0.84754262788365098</c:v>
                </c:pt>
                <c:pt idx="234">
                  <c:v>0.851703406813627</c:v>
                </c:pt>
                <c:pt idx="235">
                  <c:v>0.85244267198404799</c:v>
                </c:pt>
                <c:pt idx="236">
                  <c:v>0.854870775347913</c:v>
                </c:pt>
                <c:pt idx="237">
                  <c:v>0.856573705179283</c:v>
                </c:pt>
                <c:pt idx="238">
                  <c:v>0.85828343313373301</c:v>
                </c:pt>
                <c:pt idx="239">
                  <c:v>0.85898709036742804</c:v>
                </c:pt>
                <c:pt idx="240">
                  <c:v>0.86138613861386104</c:v>
                </c:pt>
                <c:pt idx="241">
                  <c:v>0.86377097729516294</c:v>
                </c:pt>
                <c:pt idx="242">
                  <c:v>0.86614173228346503</c:v>
                </c:pt>
                <c:pt idx="243">
                  <c:v>0.86614173228346503</c:v>
                </c:pt>
                <c:pt idx="244">
                  <c:v>0.866797257590598</c:v>
                </c:pt>
                <c:pt idx="245">
                  <c:v>0.869140625</c:v>
                </c:pt>
                <c:pt idx="246">
                  <c:v>0.869140625</c:v>
                </c:pt>
                <c:pt idx="247">
                  <c:v>0.87084148727984401</c:v>
                </c:pt>
                <c:pt idx="248">
                  <c:v>0.87147030185004903</c:v>
                </c:pt>
                <c:pt idx="249">
                  <c:v>0.87378640776699001</c:v>
                </c:pt>
                <c:pt idx="250">
                  <c:v>0.87439613526570104</c:v>
                </c:pt>
                <c:pt idx="251">
                  <c:v>0.87608906098741501</c:v>
                </c:pt>
                <c:pt idx="252">
                  <c:v>0.87668593448940302</c:v>
                </c:pt>
                <c:pt idx="253">
                  <c:v>0.87668593448940302</c:v>
                </c:pt>
                <c:pt idx="254">
                  <c:v>0.87837837837837895</c:v>
                </c:pt>
                <c:pt idx="255">
                  <c:v>0.87896253602305496</c:v>
                </c:pt>
                <c:pt idx="256">
                  <c:v>0.88122605363984696</c:v>
                </c:pt>
                <c:pt idx="257">
                  <c:v>0.88122605363984696</c:v>
                </c:pt>
                <c:pt idx="258">
                  <c:v>0.88179218303145901</c:v>
                </c:pt>
                <c:pt idx="259">
                  <c:v>0.88403041825095097</c:v>
                </c:pt>
                <c:pt idx="260">
                  <c:v>0.88403041825095097</c:v>
                </c:pt>
                <c:pt idx="261">
                  <c:v>0.88625592417061605</c:v>
                </c:pt>
                <c:pt idx="262">
                  <c:v>0.88679245283018904</c:v>
                </c:pt>
                <c:pt idx="263">
                  <c:v>0.88679245283018904</c:v>
                </c:pt>
                <c:pt idx="264">
                  <c:v>0.88732394366197198</c:v>
                </c:pt>
                <c:pt idx="265">
                  <c:v>0.88899341486359396</c:v>
                </c:pt>
                <c:pt idx="266">
                  <c:v>0.88951310861423205</c:v>
                </c:pt>
                <c:pt idx="267">
                  <c:v>0.88951310861423205</c:v>
                </c:pt>
                <c:pt idx="268">
                  <c:v>0.89169000933706799</c:v>
                </c:pt>
                <c:pt idx="269">
                  <c:v>0.89219330855018597</c:v>
                </c:pt>
                <c:pt idx="270">
                  <c:v>0.89269195189639206</c:v>
                </c:pt>
                <c:pt idx="271">
                  <c:v>0.89318600368324097</c:v>
                </c:pt>
                <c:pt idx="272">
                  <c:v>0.895316804407713</c:v>
                </c:pt>
                <c:pt idx="273">
                  <c:v>0.89579524680073097</c:v>
                </c:pt>
                <c:pt idx="274">
                  <c:v>0.89579524680073097</c:v>
                </c:pt>
                <c:pt idx="275">
                  <c:v>0.89579524680073097</c:v>
                </c:pt>
                <c:pt idx="276">
                  <c:v>0.89790337283500499</c:v>
                </c:pt>
                <c:pt idx="277">
                  <c:v>0.89836660617059905</c:v>
                </c:pt>
                <c:pt idx="278">
                  <c:v>0.89882565492321598</c:v>
                </c:pt>
                <c:pt idx="279">
                  <c:v>0.90090090090090102</c:v>
                </c:pt>
                <c:pt idx="280">
                  <c:v>0.90134529147982101</c:v>
                </c:pt>
                <c:pt idx="281">
                  <c:v>0.90178571428571397</c:v>
                </c:pt>
                <c:pt idx="282">
                  <c:v>0.90107913669064799</c:v>
                </c:pt>
                <c:pt idx="283">
                  <c:v>0.90213523131672602</c:v>
                </c:pt>
                <c:pt idx="284">
                  <c:v>0.903169014084507</c:v>
                </c:pt>
                <c:pt idx="285">
                  <c:v>0.90575916230366504</c:v>
                </c:pt>
                <c:pt idx="286">
                  <c:v>0.90673575129533701</c:v>
                </c:pt>
                <c:pt idx="287">
                  <c:v>0.90673575129533701</c:v>
                </c:pt>
                <c:pt idx="288">
                  <c:v>0.90769230769230802</c:v>
                </c:pt>
                <c:pt idx="289">
                  <c:v>0.91016949152542403</c:v>
                </c:pt>
                <c:pt idx="290">
                  <c:v>0.91092436974789903</c:v>
                </c:pt>
                <c:pt idx="291">
                  <c:v>0.91181364392678899</c:v>
                </c:pt>
                <c:pt idx="292">
                  <c:v>0.91268533772652405</c:v>
                </c:pt>
                <c:pt idx="293">
                  <c:v>0.91489361702127703</c:v>
                </c:pt>
                <c:pt idx="294">
                  <c:v>0.91572123176661302</c:v>
                </c:pt>
                <c:pt idx="295">
                  <c:v>0.91653290529694997</c:v>
                </c:pt>
                <c:pt idx="296">
                  <c:v>0.91719745222930005</c:v>
                </c:pt>
                <c:pt idx="297">
                  <c:v>0.919303797468354</c:v>
                </c:pt>
                <c:pt idx="298">
                  <c:v>0.919303797468354</c:v>
                </c:pt>
                <c:pt idx="299">
                  <c:v>0.92006269592476497</c:v>
                </c:pt>
                <c:pt idx="300">
                  <c:v>0.92068429237947103</c:v>
                </c:pt>
                <c:pt idx="301">
                  <c:v>0.92272024729520896</c:v>
                </c:pt>
                <c:pt idx="302">
                  <c:v>0.92331288343558304</c:v>
                </c:pt>
                <c:pt idx="303">
                  <c:v>0.92401215805471104</c:v>
                </c:pt>
                <c:pt idx="304">
                  <c:v>0.92598187311178304</c:v>
                </c:pt>
                <c:pt idx="305">
                  <c:v>0.92653673163418304</c:v>
                </c:pt>
                <c:pt idx="306">
                  <c:v>0.92708333333333304</c:v>
                </c:pt>
                <c:pt idx="307">
                  <c:v>0.92708333333333304</c:v>
                </c:pt>
                <c:pt idx="308">
                  <c:v>0.92899408284023699</c:v>
                </c:pt>
                <c:pt idx="309">
                  <c:v>0.92941176470588205</c:v>
                </c:pt>
                <c:pt idx="310">
                  <c:v>0.92992700729927003</c:v>
                </c:pt>
                <c:pt idx="311">
                  <c:v>0.93043478260869605</c:v>
                </c:pt>
                <c:pt idx="312">
                  <c:v>0.932178932178932</c:v>
                </c:pt>
                <c:pt idx="313">
                  <c:v>0.93266475644699198</c:v>
                </c:pt>
                <c:pt idx="314">
                  <c:v>0.93304843304843299</c:v>
                </c:pt>
                <c:pt idx="315">
                  <c:v>0.93437945791726096</c:v>
                </c:pt>
                <c:pt idx="316">
                  <c:v>0.93484419263456098</c:v>
                </c:pt>
                <c:pt idx="317">
                  <c:v>0.935211267605634</c:v>
                </c:pt>
                <c:pt idx="318">
                  <c:v>0.93557422969187698</c:v>
                </c:pt>
                <c:pt idx="319">
                  <c:v>0.93602225312934595</c:v>
                </c:pt>
                <c:pt idx="320">
                  <c:v>0.93767313019390597</c:v>
                </c:pt>
                <c:pt idx="321">
                  <c:v>0.93801652892562004</c:v>
                </c:pt>
                <c:pt idx="322">
                  <c:v>0.93835616438356095</c:v>
                </c:pt>
                <c:pt idx="323">
                  <c:v>0.93869209809264298</c:v>
                </c:pt>
                <c:pt idx="324">
                  <c:v>0.93902439024390205</c:v>
                </c:pt>
                <c:pt idx="325">
                  <c:v>0.94054054054054104</c:v>
                </c:pt>
                <c:pt idx="326">
                  <c:v>0.94054054054054104</c:v>
                </c:pt>
                <c:pt idx="327">
                  <c:v>0.94086021505376305</c:v>
                </c:pt>
                <c:pt idx="328">
                  <c:v>0.94117647058823495</c:v>
                </c:pt>
                <c:pt idx="329">
                  <c:v>0.94148936170212705</c:v>
                </c:pt>
                <c:pt idx="330">
                  <c:v>0.94179894179894197</c:v>
                </c:pt>
                <c:pt idx="331">
                  <c:v>0.94334650856390001</c:v>
                </c:pt>
                <c:pt idx="332">
                  <c:v>0.94364351245085198</c:v>
                </c:pt>
                <c:pt idx="333">
                  <c:v>0.94393741851368995</c:v>
                </c:pt>
                <c:pt idx="334">
                  <c:v>0.944228274967575</c:v>
                </c:pt>
                <c:pt idx="335">
                  <c:v>0.94545454545454499</c:v>
                </c:pt>
                <c:pt idx="336">
                  <c:v>0.94573643410852704</c:v>
                </c:pt>
                <c:pt idx="337">
                  <c:v>0.946015424164525</c:v>
                </c:pt>
                <c:pt idx="338">
                  <c:v>0.94629156010230198</c:v>
                </c:pt>
                <c:pt idx="339">
                  <c:v>0.94656488549618301</c:v>
                </c:pt>
                <c:pt idx="340">
                  <c:v>0.94683544303797496</c:v>
                </c:pt>
                <c:pt idx="341">
                  <c:v>0.94823232323232298</c:v>
                </c:pt>
                <c:pt idx="342">
                  <c:v>0.94849246231155804</c:v>
                </c:pt>
                <c:pt idx="343">
                  <c:v>0.94849246231155804</c:v>
                </c:pt>
                <c:pt idx="344">
                  <c:v>0.94894146948941505</c:v>
                </c:pt>
                <c:pt idx="345">
                  <c:v>0.94894146948941505</c:v>
                </c:pt>
                <c:pt idx="346">
                  <c:v>0.94919454770755896</c:v>
                </c:pt>
                <c:pt idx="347">
                  <c:v>0.94938271604938296</c:v>
                </c:pt>
                <c:pt idx="348">
                  <c:v>0.94963144963144996</c:v>
                </c:pt>
                <c:pt idx="349">
                  <c:v>0.94981640146878799</c:v>
                </c:pt>
                <c:pt idx="350">
                  <c:v>0.95121951219512202</c:v>
                </c:pt>
                <c:pt idx="351">
                  <c:v>0.95139732685297695</c:v>
                </c:pt>
                <c:pt idx="352">
                  <c:v>0.95157384987893501</c:v>
                </c:pt>
                <c:pt idx="353">
                  <c:v>0.95174909529553697</c:v>
                </c:pt>
                <c:pt idx="354">
                  <c:v>0.95174909529553697</c:v>
                </c:pt>
                <c:pt idx="355">
                  <c:v>0.951980792316927</c:v>
                </c:pt>
                <c:pt idx="356">
                  <c:v>0.95215311004784697</c:v>
                </c:pt>
                <c:pt idx="357">
                  <c:v>0.95232419547079905</c:v>
                </c:pt>
                <c:pt idx="358">
                  <c:v>0.95249406175772</c:v>
                </c:pt>
                <c:pt idx="359">
                  <c:v>0.95266272189349099</c:v>
                </c:pt>
                <c:pt idx="360">
                  <c:v>0.95288574793875203</c:v>
                </c:pt>
                <c:pt idx="361">
                  <c:v>0.95305164319248803</c:v>
                </c:pt>
                <c:pt idx="362">
                  <c:v>0.95321637426900596</c:v>
                </c:pt>
                <c:pt idx="363">
                  <c:v>0.95321637426900596</c:v>
                </c:pt>
                <c:pt idx="364">
                  <c:v>0.95449241540256702</c:v>
                </c:pt>
                <c:pt idx="365">
                  <c:v>0.95465116279069795</c:v>
                </c:pt>
                <c:pt idx="366">
                  <c:v>0.95480880648899202</c:v>
                </c:pt>
                <c:pt idx="367">
                  <c:v>0.95496535796766702</c:v>
                </c:pt>
                <c:pt idx="368">
                  <c:v>0.95512082853854996</c:v>
                </c:pt>
                <c:pt idx="369">
                  <c:v>0.95527522935779796</c:v>
                </c:pt>
                <c:pt idx="370">
                  <c:v>0.95542857142857196</c:v>
                </c:pt>
                <c:pt idx="371">
                  <c:v>0.95558086560364397</c:v>
                </c:pt>
                <c:pt idx="372">
                  <c:v>0.95573212258796802</c:v>
                </c:pt>
                <c:pt idx="373">
                  <c:v>0.95573212258796802</c:v>
                </c:pt>
                <c:pt idx="374">
                  <c:v>0.95588235294117596</c:v>
                </c:pt>
                <c:pt idx="375">
                  <c:v>0.95598194130925496</c:v>
                </c:pt>
                <c:pt idx="376">
                  <c:v>0.95613048368953901</c:v>
                </c:pt>
                <c:pt idx="377">
                  <c:v>0.95627802690582997</c:v>
                </c:pt>
                <c:pt idx="378">
                  <c:v>0.95637583892617495</c:v>
                </c:pt>
                <c:pt idx="379">
                  <c:v>0.95652173913043503</c:v>
                </c:pt>
                <c:pt idx="380">
                  <c:v>0.95661846496106795</c:v>
                </c:pt>
                <c:pt idx="381">
                  <c:v>0.95777777777777795</c:v>
                </c:pt>
                <c:pt idx="382">
                  <c:v>0.95777777777777795</c:v>
                </c:pt>
                <c:pt idx="383">
                  <c:v>0.957918050941307</c:v>
                </c:pt>
                <c:pt idx="384">
                  <c:v>0.95801104972375695</c:v>
                </c:pt>
                <c:pt idx="385">
                  <c:v>0.95810363836824697</c:v>
                </c:pt>
                <c:pt idx="386">
                  <c:v>0.95824175824175795</c:v>
                </c:pt>
                <c:pt idx="387">
                  <c:v>0.95833333333333304</c:v>
                </c:pt>
                <c:pt idx="388">
                  <c:v>0.95842450765864295</c:v>
                </c:pt>
                <c:pt idx="389">
                  <c:v>0.95851528384279505</c:v>
                </c:pt>
                <c:pt idx="390">
                  <c:v>0.95837897042716302</c:v>
                </c:pt>
                <c:pt idx="391">
                  <c:v>0.95831047723532603</c:v>
                </c:pt>
                <c:pt idx="392">
                  <c:v>0.95826468973091705</c:v>
                </c:pt>
                <c:pt idx="393">
                  <c:v>0.95826468973091705</c:v>
                </c:pt>
                <c:pt idx="394">
                  <c:v>0.95826468973091705</c:v>
                </c:pt>
                <c:pt idx="395">
                  <c:v>0.95711929631665804</c:v>
                </c:pt>
                <c:pt idx="396">
                  <c:v>0.95711929631665804</c:v>
                </c:pt>
                <c:pt idx="397">
                  <c:v>0.95711929631665804</c:v>
                </c:pt>
                <c:pt idx="398">
                  <c:v>0.95716639209225696</c:v>
                </c:pt>
                <c:pt idx="399">
                  <c:v>0.95707209686296102</c:v>
                </c:pt>
                <c:pt idx="400">
                  <c:v>0.95707209686296102</c:v>
                </c:pt>
                <c:pt idx="401">
                  <c:v>0.95702479338843005</c:v>
                </c:pt>
                <c:pt idx="402">
                  <c:v>0.95697738554881395</c:v>
                </c:pt>
                <c:pt idx="403">
                  <c:v>0.95697738554881395</c:v>
                </c:pt>
                <c:pt idx="404">
                  <c:v>0.95697738554881395</c:v>
                </c:pt>
                <c:pt idx="405">
                  <c:v>0.95697738554881395</c:v>
                </c:pt>
                <c:pt idx="406">
                  <c:v>0.95697738554881395</c:v>
                </c:pt>
                <c:pt idx="407">
                  <c:v>0.95697738554881395</c:v>
                </c:pt>
                <c:pt idx="408">
                  <c:v>0.95697738554881395</c:v>
                </c:pt>
                <c:pt idx="409">
                  <c:v>0.95592286501377399</c:v>
                </c:pt>
                <c:pt idx="410">
                  <c:v>0.95592286501377399</c:v>
                </c:pt>
                <c:pt idx="411">
                  <c:v>0.95584988962472395</c:v>
                </c:pt>
                <c:pt idx="412">
                  <c:v>0.95580110497237603</c:v>
                </c:pt>
                <c:pt idx="413">
                  <c:v>0.955678670360111</c:v>
                </c:pt>
                <c:pt idx="414">
                  <c:v>0.955678670360111</c:v>
                </c:pt>
                <c:pt idx="415">
                  <c:v>0.955678670360111</c:v>
                </c:pt>
                <c:pt idx="416">
                  <c:v>0.955678670360111</c:v>
                </c:pt>
                <c:pt idx="417">
                  <c:v>0.955678670360111</c:v>
                </c:pt>
                <c:pt idx="418">
                  <c:v>0.955678670360111</c:v>
                </c:pt>
                <c:pt idx="419">
                  <c:v>0.955678670360111</c:v>
                </c:pt>
                <c:pt idx="420">
                  <c:v>0.955678670360111</c:v>
                </c:pt>
                <c:pt idx="421">
                  <c:v>0.955678670360111</c:v>
                </c:pt>
                <c:pt idx="422">
                  <c:v>0.955678670360111</c:v>
                </c:pt>
                <c:pt idx="423">
                  <c:v>0.95580110497237603</c:v>
                </c:pt>
                <c:pt idx="424">
                  <c:v>0.95580110497237603</c:v>
                </c:pt>
                <c:pt idx="425">
                  <c:v>0.95580110497237603</c:v>
                </c:pt>
                <c:pt idx="426">
                  <c:v>0.95580110497237603</c:v>
                </c:pt>
                <c:pt idx="427">
                  <c:v>0.95580110497237603</c:v>
                </c:pt>
                <c:pt idx="428">
                  <c:v>0.95580110497237603</c:v>
                </c:pt>
                <c:pt idx="429">
                  <c:v>0.95580110497237603</c:v>
                </c:pt>
                <c:pt idx="430">
                  <c:v>0.95580110497237603</c:v>
                </c:pt>
                <c:pt idx="431">
                  <c:v>0.95580110497237603</c:v>
                </c:pt>
                <c:pt idx="432">
                  <c:v>0.95474613686534204</c:v>
                </c:pt>
                <c:pt idx="433">
                  <c:v>0.95474613686534204</c:v>
                </c:pt>
                <c:pt idx="434">
                  <c:v>0.95474613686534204</c:v>
                </c:pt>
                <c:pt idx="435">
                  <c:v>0.95474613686534204</c:v>
                </c:pt>
                <c:pt idx="436">
                  <c:v>0.95474613686534204</c:v>
                </c:pt>
                <c:pt idx="437">
                  <c:v>0.95474613686534204</c:v>
                </c:pt>
                <c:pt idx="438">
                  <c:v>0.95474613686534204</c:v>
                </c:pt>
                <c:pt idx="439">
                  <c:v>0.95474613686534204</c:v>
                </c:pt>
                <c:pt idx="440">
                  <c:v>0.95474613686534204</c:v>
                </c:pt>
                <c:pt idx="441">
                  <c:v>0.95474613686534204</c:v>
                </c:pt>
                <c:pt idx="442">
                  <c:v>0.95474613686534204</c:v>
                </c:pt>
                <c:pt idx="443">
                  <c:v>0.95474613686534204</c:v>
                </c:pt>
                <c:pt idx="444">
                  <c:v>0.95474613686534204</c:v>
                </c:pt>
                <c:pt idx="445">
                  <c:v>0.95474613686534204</c:v>
                </c:pt>
                <c:pt idx="446">
                  <c:v>0.95474613686534204</c:v>
                </c:pt>
                <c:pt idx="447">
                  <c:v>0.95474613686534204</c:v>
                </c:pt>
                <c:pt idx="448">
                  <c:v>0.95474613686534204</c:v>
                </c:pt>
                <c:pt idx="449">
                  <c:v>0.95474613686534204</c:v>
                </c:pt>
                <c:pt idx="450">
                  <c:v>0.95474613686534204</c:v>
                </c:pt>
                <c:pt idx="451">
                  <c:v>0.95474613686534204</c:v>
                </c:pt>
                <c:pt idx="452">
                  <c:v>0.95474613686534204</c:v>
                </c:pt>
                <c:pt idx="453">
                  <c:v>0.95474613686534204</c:v>
                </c:pt>
                <c:pt idx="454">
                  <c:v>0.95474613686534204</c:v>
                </c:pt>
                <c:pt idx="455">
                  <c:v>0.95474613686534204</c:v>
                </c:pt>
                <c:pt idx="456">
                  <c:v>0.95580110497237603</c:v>
                </c:pt>
                <c:pt idx="457">
                  <c:v>0.95580110497237603</c:v>
                </c:pt>
                <c:pt idx="458">
                  <c:v>0.95580110497237603</c:v>
                </c:pt>
                <c:pt idx="459">
                  <c:v>0.95580110497237603</c:v>
                </c:pt>
                <c:pt idx="460">
                  <c:v>0.95580110497237603</c:v>
                </c:pt>
                <c:pt idx="461">
                  <c:v>0.95580110497237603</c:v>
                </c:pt>
                <c:pt idx="462">
                  <c:v>0.95580110497237603</c:v>
                </c:pt>
                <c:pt idx="463">
                  <c:v>0.95580110497237603</c:v>
                </c:pt>
                <c:pt idx="464">
                  <c:v>0.955678670360111</c:v>
                </c:pt>
                <c:pt idx="465">
                  <c:v>0.955678670360111</c:v>
                </c:pt>
                <c:pt idx="466">
                  <c:v>0.955678670360111</c:v>
                </c:pt>
                <c:pt idx="467">
                  <c:v>0.955678670360111</c:v>
                </c:pt>
                <c:pt idx="468">
                  <c:v>0.955678670360111</c:v>
                </c:pt>
                <c:pt idx="469">
                  <c:v>0.955678670360111</c:v>
                </c:pt>
                <c:pt idx="470">
                  <c:v>0.955678670360111</c:v>
                </c:pt>
                <c:pt idx="471">
                  <c:v>0.955678670360111</c:v>
                </c:pt>
                <c:pt idx="472">
                  <c:v>0.955678670360111</c:v>
                </c:pt>
                <c:pt idx="473">
                  <c:v>0.955678670360111</c:v>
                </c:pt>
                <c:pt idx="474">
                  <c:v>0.95555555555555605</c:v>
                </c:pt>
                <c:pt idx="475">
                  <c:v>0.95555555555555605</c:v>
                </c:pt>
                <c:pt idx="476">
                  <c:v>0.95555555555555605</c:v>
                </c:pt>
                <c:pt idx="477">
                  <c:v>0.95555555555555605</c:v>
                </c:pt>
                <c:pt idx="478">
                  <c:v>0.95555555555555605</c:v>
                </c:pt>
                <c:pt idx="479">
                  <c:v>0.95555555555555605</c:v>
                </c:pt>
                <c:pt idx="480">
                  <c:v>0.95661846496106795</c:v>
                </c:pt>
                <c:pt idx="481">
                  <c:v>0.95661846496106795</c:v>
                </c:pt>
                <c:pt idx="482">
                  <c:v>0.95661846496106795</c:v>
                </c:pt>
                <c:pt idx="483">
                  <c:v>0.956497490239822</c:v>
                </c:pt>
                <c:pt idx="484">
                  <c:v>0.956497490239822</c:v>
                </c:pt>
                <c:pt idx="485">
                  <c:v>0.956497490239822</c:v>
                </c:pt>
                <c:pt idx="486">
                  <c:v>0.956497490239822</c:v>
                </c:pt>
                <c:pt idx="487">
                  <c:v>0.956497490239822</c:v>
                </c:pt>
                <c:pt idx="488">
                  <c:v>0.956497490239822</c:v>
                </c:pt>
                <c:pt idx="489">
                  <c:v>0.956497490239822</c:v>
                </c:pt>
                <c:pt idx="490">
                  <c:v>0.956497490239822</c:v>
                </c:pt>
                <c:pt idx="491">
                  <c:v>0.956497490239822</c:v>
                </c:pt>
                <c:pt idx="492">
                  <c:v>0.95637583892617495</c:v>
                </c:pt>
                <c:pt idx="493">
                  <c:v>0.95744680851063801</c:v>
                </c:pt>
                <c:pt idx="494">
                  <c:v>0.95744680851063801</c:v>
                </c:pt>
                <c:pt idx="495">
                  <c:v>0.95744680851063801</c:v>
                </c:pt>
                <c:pt idx="496">
                  <c:v>0.95744680851063801</c:v>
                </c:pt>
                <c:pt idx="497">
                  <c:v>0.95744680851063801</c:v>
                </c:pt>
                <c:pt idx="498">
                  <c:v>0.95744680851063801</c:v>
                </c:pt>
                <c:pt idx="499">
                  <c:v>0.95744680851063801</c:v>
                </c:pt>
                <c:pt idx="500">
                  <c:v>0.95744680851063801</c:v>
                </c:pt>
                <c:pt idx="501">
                  <c:v>0.95732734418865795</c:v>
                </c:pt>
                <c:pt idx="502">
                  <c:v>0.95732734418865795</c:v>
                </c:pt>
                <c:pt idx="503">
                  <c:v>0.95732734418865795</c:v>
                </c:pt>
                <c:pt idx="504">
                  <c:v>0.95732734418865795</c:v>
                </c:pt>
                <c:pt idx="505">
                  <c:v>0.95732734418865795</c:v>
                </c:pt>
                <c:pt idx="506">
                  <c:v>0.95732734418865795</c:v>
                </c:pt>
                <c:pt idx="507">
                  <c:v>0.95732734418865795</c:v>
                </c:pt>
                <c:pt idx="508">
                  <c:v>0.95732734418865795</c:v>
                </c:pt>
                <c:pt idx="509">
                  <c:v>0.95720720720720698</c:v>
                </c:pt>
                <c:pt idx="510">
                  <c:v>0.95720720720720698</c:v>
                </c:pt>
                <c:pt idx="511">
                  <c:v>0.95720720720720698</c:v>
                </c:pt>
                <c:pt idx="512">
                  <c:v>0.95720720720720698</c:v>
                </c:pt>
                <c:pt idx="513">
                  <c:v>0.95720720720720698</c:v>
                </c:pt>
                <c:pt idx="514">
                  <c:v>0.95720720720720698</c:v>
                </c:pt>
                <c:pt idx="515">
                  <c:v>0.95720720720720698</c:v>
                </c:pt>
                <c:pt idx="516">
                  <c:v>0.95720720720720698</c:v>
                </c:pt>
                <c:pt idx="517">
                  <c:v>0.95708639186900002</c:v>
                </c:pt>
                <c:pt idx="518">
                  <c:v>0.95708639186900002</c:v>
                </c:pt>
                <c:pt idx="519">
                  <c:v>0.95708639186900002</c:v>
                </c:pt>
                <c:pt idx="520">
                  <c:v>0.95708639186900002</c:v>
                </c:pt>
                <c:pt idx="521">
                  <c:v>0.95708639186900002</c:v>
                </c:pt>
                <c:pt idx="522">
                  <c:v>0.95708639186900002</c:v>
                </c:pt>
                <c:pt idx="523">
                  <c:v>0.95708639186900002</c:v>
                </c:pt>
                <c:pt idx="524">
                  <c:v>0.95696489241223104</c:v>
                </c:pt>
                <c:pt idx="525">
                  <c:v>0.95696489241223104</c:v>
                </c:pt>
                <c:pt idx="526">
                  <c:v>0.95696489241223104</c:v>
                </c:pt>
                <c:pt idx="527">
                  <c:v>0.95696489241223104</c:v>
                </c:pt>
                <c:pt idx="528">
                  <c:v>0.95696489241223104</c:v>
                </c:pt>
                <c:pt idx="529">
                  <c:v>0.95696489241223104</c:v>
                </c:pt>
                <c:pt idx="530">
                  <c:v>0.95696489241223104</c:v>
                </c:pt>
                <c:pt idx="531">
                  <c:v>0.95696489241223104</c:v>
                </c:pt>
                <c:pt idx="532">
                  <c:v>0.95696489241223104</c:v>
                </c:pt>
                <c:pt idx="533">
                  <c:v>0.95684270300965402</c:v>
                </c:pt>
                <c:pt idx="534">
                  <c:v>0.95684270300965402</c:v>
                </c:pt>
                <c:pt idx="535">
                  <c:v>0.95684270300965402</c:v>
                </c:pt>
                <c:pt idx="536">
                  <c:v>0.95684270300965402</c:v>
                </c:pt>
                <c:pt idx="537">
                  <c:v>0.95684270300965402</c:v>
                </c:pt>
                <c:pt idx="538">
                  <c:v>0.95684270300965402</c:v>
                </c:pt>
                <c:pt idx="539">
                  <c:v>0.95684270300965402</c:v>
                </c:pt>
                <c:pt idx="540">
                  <c:v>0.95684270300965402</c:v>
                </c:pt>
                <c:pt idx="541">
                  <c:v>0.95684270300965402</c:v>
                </c:pt>
                <c:pt idx="542">
                  <c:v>0.95671981776765402</c:v>
                </c:pt>
                <c:pt idx="543">
                  <c:v>0.95671981776765402</c:v>
                </c:pt>
                <c:pt idx="544">
                  <c:v>0.95563139931740604</c:v>
                </c:pt>
                <c:pt idx="545">
                  <c:v>0.95563139931740604</c:v>
                </c:pt>
                <c:pt idx="546">
                  <c:v>0.95563139931740604</c:v>
                </c:pt>
                <c:pt idx="547">
                  <c:v>0.95563139931740604</c:v>
                </c:pt>
                <c:pt idx="548">
                  <c:v>0.95563139931740604</c:v>
                </c:pt>
                <c:pt idx="549">
                  <c:v>0.95563139931740604</c:v>
                </c:pt>
                <c:pt idx="550">
                  <c:v>0.95563139931740604</c:v>
                </c:pt>
                <c:pt idx="551">
                  <c:v>0.95563139931740604</c:v>
                </c:pt>
                <c:pt idx="552">
                  <c:v>0.95563139931740604</c:v>
                </c:pt>
                <c:pt idx="553">
                  <c:v>0.95563139931740604</c:v>
                </c:pt>
                <c:pt idx="554">
                  <c:v>0.95563139931740604</c:v>
                </c:pt>
                <c:pt idx="555">
                  <c:v>0.95563139931740604</c:v>
                </c:pt>
                <c:pt idx="556">
                  <c:v>0.95563139931740604</c:v>
                </c:pt>
                <c:pt idx="557">
                  <c:v>0.95550484883057596</c:v>
                </c:pt>
                <c:pt idx="558">
                  <c:v>0.95550484883057596</c:v>
                </c:pt>
                <c:pt idx="559">
                  <c:v>0.95550484883057596</c:v>
                </c:pt>
                <c:pt idx="560">
                  <c:v>0.95550484883057596</c:v>
                </c:pt>
                <c:pt idx="561">
                  <c:v>0.95550484883057596</c:v>
                </c:pt>
                <c:pt idx="562">
                  <c:v>0.95550484883057596</c:v>
                </c:pt>
                <c:pt idx="563">
                  <c:v>0.95550484883057596</c:v>
                </c:pt>
                <c:pt idx="564">
                  <c:v>0.95550484883057596</c:v>
                </c:pt>
                <c:pt idx="565">
                  <c:v>0.95441595441595395</c:v>
                </c:pt>
                <c:pt idx="566">
                  <c:v>0.95441595441595395</c:v>
                </c:pt>
                <c:pt idx="567">
                  <c:v>0.95441595441595395</c:v>
                </c:pt>
                <c:pt idx="568">
                  <c:v>0.95441595441595395</c:v>
                </c:pt>
                <c:pt idx="569">
                  <c:v>0.95441595441595395</c:v>
                </c:pt>
                <c:pt idx="570">
                  <c:v>0.95441595441595395</c:v>
                </c:pt>
                <c:pt idx="571">
                  <c:v>0.95441595441595395</c:v>
                </c:pt>
                <c:pt idx="572">
                  <c:v>0.95441595441595395</c:v>
                </c:pt>
                <c:pt idx="573">
                  <c:v>0.95441595441595395</c:v>
                </c:pt>
                <c:pt idx="574">
                  <c:v>0.95441595441595395</c:v>
                </c:pt>
                <c:pt idx="575">
                  <c:v>0.95441595441595395</c:v>
                </c:pt>
                <c:pt idx="576">
                  <c:v>0.95441595441595395</c:v>
                </c:pt>
                <c:pt idx="577">
                  <c:v>0.95441595441595395</c:v>
                </c:pt>
                <c:pt idx="578">
                  <c:v>0.95441595441595395</c:v>
                </c:pt>
                <c:pt idx="579">
                  <c:v>0.95428571428571396</c:v>
                </c:pt>
                <c:pt idx="580">
                  <c:v>0.95428571428571396</c:v>
                </c:pt>
                <c:pt idx="581">
                  <c:v>0.95428571428571396</c:v>
                </c:pt>
                <c:pt idx="582">
                  <c:v>0.95428571428571396</c:v>
                </c:pt>
                <c:pt idx="583">
                  <c:v>0.95428571428571396</c:v>
                </c:pt>
                <c:pt idx="584">
                  <c:v>0.95319634703196299</c:v>
                </c:pt>
                <c:pt idx="585">
                  <c:v>0.95319634703196299</c:v>
                </c:pt>
                <c:pt idx="586">
                  <c:v>0.95319634703196299</c:v>
                </c:pt>
                <c:pt idx="587">
                  <c:v>0.95319634703196299</c:v>
                </c:pt>
                <c:pt idx="588">
                  <c:v>0.95319634703196299</c:v>
                </c:pt>
                <c:pt idx="589">
                  <c:v>0.95319634703196299</c:v>
                </c:pt>
                <c:pt idx="590">
                  <c:v>0.95319634703196299</c:v>
                </c:pt>
                <c:pt idx="591">
                  <c:v>0.95319634703196299</c:v>
                </c:pt>
                <c:pt idx="592">
                  <c:v>0.95319634703196299</c:v>
                </c:pt>
                <c:pt idx="593">
                  <c:v>0.95319634703196299</c:v>
                </c:pt>
                <c:pt idx="594">
                  <c:v>0.95306239267315396</c:v>
                </c:pt>
                <c:pt idx="595">
                  <c:v>0.95306239267315396</c:v>
                </c:pt>
                <c:pt idx="596">
                  <c:v>0.95306239267315396</c:v>
                </c:pt>
                <c:pt idx="597">
                  <c:v>0.95306239267315396</c:v>
                </c:pt>
                <c:pt idx="598">
                  <c:v>0.95306239267315396</c:v>
                </c:pt>
                <c:pt idx="599">
                  <c:v>0.95306239267315396</c:v>
                </c:pt>
                <c:pt idx="600">
                  <c:v>0.95306239267315396</c:v>
                </c:pt>
                <c:pt idx="601">
                  <c:v>0.95306239267315396</c:v>
                </c:pt>
                <c:pt idx="602">
                  <c:v>0.95415472779369603</c:v>
                </c:pt>
                <c:pt idx="603">
                  <c:v>0.95415472779369603</c:v>
                </c:pt>
                <c:pt idx="604">
                  <c:v>0.95415472779369603</c:v>
                </c:pt>
                <c:pt idx="605">
                  <c:v>0.95415472779369603</c:v>
                </c:pt>
                <c:pt idx="606">
                  <c:v>0.95415472779369603</c:v>
                </c:pt>
                <c:pt idx="607">
                  <c:v>0.95415472779369603</c:v>
                </c:pt>
                <c:pt idx="608">
                  <c:v>0.95415472779369603</c:v>
                </c:pt>
                <c:pt idx="609">
                  <c:v>0.95415472779369603</c:v>
                </c:pt>
                <c:pt idx="610">
                  <c:v>0.95415472779369603</c:v>
                </c:pt>
                <c:pt idx="611">
                  <c:v>0.95415472779369603</c:v>
                </c:pt>
                <c:pt idx="612">
                  <c:v>0.95415472779369603</c:v>
                </c:pt>
                <c:pt idx="613">
                  <c:v>0.95415472779369603</c:v>
                </c:pt>
                <c:pt idx="614">
                  <c:v>0.95415472779369603</c:v>
                </c:pt>
                <c:pt idx="615">
                  <c:v>0.95524956970740105</c:v>
                </c:pt>
                <c:pt idx="616">
                  <c:v>0.95524956970740105</c:v>
                </c:pt>
                <c:pt idx="617">
                  <c:v>0.95524956970740105</c:v>
                </c:pt>
                <c:pt idx="618">
                  <c:v>0.95524956970740105</c:v>
                </c:pt>
                <c:pt idx="619">
                  <c:v>0.95524956970740105</c:v>
                </c:pt>
                <c:pt idx="620">
                  <c:v>0.95524956970740105</c:v>
                </c:pt>
                <c:pt idx="621">
                  <c:v>0.95524956970740105</c:v>
                </c:pt>
                <c:pt idx="622">
                  <c:v>0.95524956970740105</c:v>
                </c:pt>
                <c:pt idx="623">
                  <c:v>0.95537757437070903</c:v>
                </c:pt>
                <c:pt idx="624">
                  <c:v>0.95537757437070903</c:v>
                </c:pt>
                <c:pt idx="625">
                  <c:v>0.95537757437070903</c:v>
                </c:pt>
                <c:pt idx="626">
                  <c:v>0.95537757437070903</c:v>
                </c:pt>
                <c:pt idx="627">
                  <c:v>0.95537757437070903</c:v>
                </c:pt>
                <c:pt idx="628">
                  <c:v>0.95537757437070903</c:v>
                </c:pt>
                <c:pt idx="629">
                  <c:v>0.95537757437070903</c:v>
                </c:pt>
                <c:pt idx="630">
                  <c:v>0.95537757437070903</c:v>
                </c:pt>
                <c:pt idx="631">
                  <c:v>0.95647193585337897</c:v>
                </c:pt>
                <c:pt idx="632">
                  <c:v>0.95647193585337897</c:v>
                </c:pt>
                <c:pt idx="633">
                  <c:v>0.95647193585337897</c:v>
                </c:pt>
                <c:pt idx="634">
                  <c:v>0.95647193585337897</c:v>
                </c:pt>
                <c:pt idx="635">
                  <c:v>0.95647193585337897</c:v>
                </c:pt>
                <c:pt idx="636">
                  <c:v>0.95647193585337897</c:v>
                </c:pt>
                <c:pt idx="637">
                  <c:v>0.95647193585337897</c:v>
                </c:pt>
                <c:pt idx="638">
                  <c:v>0.95756880733945005</c:v>
                </c:pt>
                <c:pt idx="639">
                  <c:v>0.95756880733945005</c:v>
                </c:pt>
                <c:pt idx="640">
                  <c:v>0.95756880733945005</c:v>
                </c:pt>
                <c:pt idx="641">
                  <c:v>0.95756880733945005</c:v>
                </c:pt>
                <c:pt idx="642">
                  <c:v>0.95756880733945005</c:v>
                </c:pt>
                <c:pt idx="643">
                  <c:v>0.95756880733945005</c:v>
                </c:pt>
                <c:pt idx="644">
                  <c:v>0.95756880733945005</c:v>
                </c:pt>
                <c:pt idx="645">
                  <c:v>0.95756880733945005</c:v>
                </c:pt>
                <c:pt idx="646">
                  <c:v>0.95756880733945005</c:v>
                </c:pt>
                <c:pt idx="647">
                  <c:v>0.95866819747416798</c:v>
                </c:pt>
                <c:pt idx="648">
                  <c:v>0.95866819747416798</c:v>
                </c:pt>
                <c:pt idx="649">
                  <c:v>0.95866819747416798</c:v>
                </c:pt>
                <c:pt idx="650">
                  <c:v>0.95866819747416798</c:v>
                </c:pt>
                <c:pt idx="651">
                  <c:v>0.95866819747416798</c:v>
                </c:pt>
                <c:pt idx="652">
                  <c:v>0.95866819747416798</c:v>
                </c:pt>
                <c:pt idx="653">
                  <c:v>0.95866819747416798</c:v>
                </c:pt>
                <c:pt idx="654">
                  <c:v>0.95866819747416798</c:v>
                </c:pt>
                <c:pt idx="655">
                  <c:v>0.95866819747416798</c:v>
                </c:pt>
                <c:pt idx="656">
                  <c:v>0.95866819747416798</c:v>
                </c:pt>
                <c:pt idx="657">
                  <c:v>0.95866819747416798</c:v>
                </c:pt>
                <c:pt idx="658">
                  <c:v>0.95866819747416798</c:v>
                </c:pt>
                <c:pt idx="659">
                  <c:v>0.95866819747416798</c:v>
                </c:pt>
                <c:pt idx="660">
                  <c:v>0.95866819747416798</c:v>
                </c:pt>
                <c:pt idx="661">
                  <c:v>0.95866819747416798</c:v>
                </c:pt>
                <c:pt idx="662">
                  <c:v>0.95866819747416798</c:v>
                </c:pt>
                <c:pt idx="663">
                  <c:v>0.95866819747416798</c:v>
                </c:pt>
                <c:pt idx="664">
                  <c:v>0.95866819747416798</c:v>
                </c:pt>
                <c:pt idx="665">
                  <c:v>0.95866819747416798</c:v>
                </c:pt>
                <c:pt idx="666">
                  <c:v>0.95977011494252895</c:v>
                </c:pt>
                <c:pt idx="667">
                  <c:v>0.95977011494252895</c:v>
                </c:pt>
                <c:pt idx="668">
                  <c:v>0.95977011494252895</c:v>
                </c:pt>
                <c:pt idx="669">
                  <c:v>0.95977011494252895</c:v>
                </c:pt>
                <c:pt idx="670">
                  <c:v>0.95965417867435199</c:v>
                </c:pt>
                <c:pt idx="671">
                  <c:v>0.95965417867435199</c:v>
                </c:pt>
                <c:pt idx="672">
                  <c:v>0.95965417867435199</c:v>
                </c:pt>
                <c:pt idx="673">
                  <c:v>0.95965417867435199</c:v>
                </c:pt>
                <c:pt idx="674">
                  <c:v>0.95965417867435199</c:v>
                </c:pt>
                <c:pt idx="675">
                  <c:v>0.95965417867435199</c:v>
                </c:pt>
                <c:pt idx="676">
                  <c:v>0.95965417867435199</c:v>
                </c:pt>
                <c:pt idx="677">
                  <c:v>0.95965417867435199</c:v>
                </c:pt>
                <c:pt idx="678">
                  <c:v>0.95965417867435199</c:v>
                </c:pt>
                <c:pt idx="679">
                  <c:v>0.95965417867435199</c:v>
                </c:pt>
                <c:pt idx="680">
                  <c:v>0.95965417867435199</c:v>
                </c:pt>
                <c:pt idx="681">
                  <c:v>0.95965417867435199</c:v>
                </c:pt>
                <c:pt idx="682">
                  <c:v>0.95965417867435199</c:v>
                </c:pt>
                <c:pt idx="683">
                  <c:v>0.95965417867435199</c:v>
                </c:pt>
                <c:pt idx="684">
                  <c:v>0.95965417867435199</c:v>
                </c:pt>
                <c:pt idx="685">
                  <c:v>0.95965417867435199</c:v>
                </c:pt>
                <c:pt idx="686">
                  <c:v>0.95965417867435199</c:v>
                </c:pt>
                <c:pt idx="687">
                  <c:v>0.95965417867435199</c:v>
                </c:pt>
                <c:pt idx="688">
                  <c:v>0.95965417867435199</c:v>
                </c:pt>
                <c:pt idx="689">
                  <c:v>0.95965417867435199</c:v>
                </c:pt>
                <c:pt idx="690">
                  <c:v>0.95965417867435199</c:v>
                </c:pt>
                <c:pt idx="691">
                  <c:v>0.95965417867435199</c:v>
                </c:pt>
                <c:pt idx="692">
                  <c:v>0.95965417867435199</c:v>
                </c:pt>
                <c:pt idx="693">
                  <c:v>0.95965417867435199</c:v>
                </c:pt>
                <c:pt idx="694">
                  <c:v>0.95965417867435199</c:v>
                </c:pt>
                <c:pt idx="695">
                  <c:v>0.95965417867435199</c:v>
                </c:pt>
                <c:pt idx="696">
                  <c:v>0.95965417867435199</c:v>
                </c:pt>
                <c:pt idx="697">
                  <c:v>0.95965417867435199</c:v>
                </c:pt>
                <c:pt idx="698">
                  <c:v>0.95965417867435199</c:v>
                </c:pt>
                <c:pt idx="699">
                  <c:v>0.95965417867435199</c:v>
                </c:pt>
                <c:pt idx="700">
                  <c:v>0.95965417867435199</c:v>
                </c:pt>
                <c:pt idx="701">
                  <c:v>0.95965417867435199</c:v>
                </c:pt>
                <c:pt idx="702">
                  <c:v>0.95965417867435199</c:v>
                </c:pt>
                <c:pt idx="703">
                  <c:v>0.95965417867435199</c:v>
                </c:pt>
                <c:pt idx="704">
                  <c:v>0.95965417867435199</c:v>
                </c:pt>
                <c:pt idx="705">
                  <c:v>0.95965417867435199</c:v>
                </c:pt>
                <c:pt idx="706">
                  <c:v>0.95965417867435199</c:v>
                </c:pt>
                <c:pt idx="707">
                  <c:v>0.95965417867435199</c:v>
                </c:pt>
                <c:pt idx="708">
                  <c:v>0.95965417867435199</c:v>
                </c:pt>
                <c:pt idx="709">
                  <c:v>0.95965417867435199</c:v>
                </c:pt>
                <c:pt idx="710">
                  <c:v>0.95965417867435199</c:v>
                </c:pt>
                <c:pt idx="711">
                  <c:v>0.95965417867435199</c:v>
                </c:pt>
                <c:pt idx="712">
                  <c:v>0.95965417867435199</c:v>
                </c:pt>
                <c:pt idx="713">
                  <c:v>0.95965417867435199</c:v>
                </c:pt>
                <c:pt idx="714">
                  <c:v>0.95965417867435199</c:v>
                </c:pt>
                <c:pt idx="715">
                  <c:v>0.95965417867435199</c:v>
                </c:pt>
                <c:pt idx="716">
                  <c:v>0.95965417867435199</c:v>
                </c:pt>
                <c:pt idx="717">
                  <c:v>0.95965417867435199</c:v>
                </c:pt>
                <c:pt idx="718">
                  <c:v>0.95965417867435199</c:v>
                </c:pt>
                <c:pt idx="719">
                  <c:v>0.95965417867435199</c:v>
                </c:pt>
                <c:pt idx="720">
                  <c:v>0.95965417867435199</c:v>
                </c:pt>
                <c:pt idx="721">
                  <c:v>0.95965417867435199</c:v>
                </c:pt>
                <c:pt idx="722">
                  <c:v>0.95965417867435199</c:v>
                </c:pt>
                <c:pt idx="723">
                  <c:v>0.95977011494252895</c:v>
                </c:pt>
                <c:pt idx="724">
                  <c:v>0.95977011494252895</c:v>
                </c:pt>
                <c:pt idx="725">
                  <c:v>0.95977011494252895</c:v>
                </c:pt>
                <c:pt idx="726">
                  <c:v>0.95977011494252895</c:v>
                </c:pt>
                <c:pt idx="727">
                  <c:v>0.95977011494252895</c:v>
                </c:pt>
                <c:pt idx="728">
                  <c:v>0.95977011494252895</c:v>
                </c:pt>
                <c:pt idx="729">
                  <c:v>0.95977011494252895</c:v>
                </c:pt>
                <c:pt idx="730">
                  <c:v>0.95977011494252895</c:v>
                </c:pt>
                <c:pt idx="731">
                  <c:v>0.95977011494252895</c:v>
                </c:pt>
                <c:pt idx="732">
                  <c:v>0.95977011494252895</c:v>
                </c:pt>
                <c:pt idx="733">
                  <c:v>0.95977011494252895</c:v>
                </c:pt>
                <c:pt idx="734">
                  <c:v>0.95977011494252895</c:v>
                </c:pt>
                <c:pt idx="735">
                  <c:v>0.95977011494252895</c:v>
                </c:pt>
                <c:pt idx="736">
                  <c:v>0.95977011494252895</c:v>
                </c:pt>
                <c:pt idx="737">
                  <c:v>0.95988538681948399</c:v>
                </c:pt>
                <c:pt idx="738">
                  <c:v>0.95988538681948399</c:v>
                </c:pt>
                <c:pt idx="739">
                  <c:v>0.95988538681948399</c:v>
                </c:pt>
                <c:pt idx="740">
                  <c:v>0.95988538681948399</c:v>
                </c:pt>
                <c:pt idx="741">
                  <c:v>0.95988538681948399</c:v>
                </c:pt>
                <c:pt idx="742">
                  <c:v>0.95988538681948399</c:v>
                </c:pt>
                <c:pt idx="743">
                  <c:v>0.95988538681948399</c:v>
                </c:pt>
                <c:pt idx="744">
                  <c:v>0.95988538681948399</c:v>
                </c:pt>
                <c:pt idx="745">
                  <c:v>0.95988538681948399</c:v>
                </c:pt>
                <c:pt idx="746">
                  <c:v>0.95988538681948399</c:v>
                </c:pt>
                <c:pt idx="747">
                  <c:v>0.96</c:v>
                </c:pt>
                <c:pt idx="748">
                  <c:v>0.96</c:v>
                </c:pt>
                <c:pt idx="749">
                  <c:v>0.96</c:v>
                </c:pt>
                <c:pt idx="750">
                  <c:v>0.96</c:v>
                </c:pt>
                <c:pt idx="751">
                  <c:v>0.96</c:v>
                </c:pt>
                <c:pt idx="752">
                  <c:v>0.96</c:v>
                </c:pt>
                <c:pt idx="753">
                  <c:v>0.96011396011396</c:v>
                </c:pt>
                <c:pt idx="754">
                  <c:v>0.96011396011396</c:v>
                </c:pt>
                <c:pt idx="755">
                  <c:v>0.96011396011396</c:v>
                </c:pt>
                <c:pt idx="756">
                  <c:v>0.96011396011396</c:v>
                </c:pt>
                <c:pt idx="757">
                  <c:v>0.96011396011396</c:v>
                </c:pt>
                <c:pt idx="758">
                  <c:v>0.96022727272727304</c:v>
                </c:pt>
                <c:pt idx="759">
                  <c:v>0.96022727272727304</c:v>
                </c:pt>
                <c:pt idx="760">
                  <c:v>0.96022727272727304</c:v>
                </c:pt>
                <c:pt idx="761">
                  <c:v>0.96022727272727304</c:v>
                </c:pt>
                <c:pt idx="762">
                  <c:v>0.96022727272727304</c:v>
                </c:pt>
                <c:pt idx="763">
                  <c:v>0.96022727272727304</c:v>
                </c:pt>
                <c:pt idx="764">
                  <c:v>0.96033994334277595</c:v>
                </c:pt>
                <c:pt idx="765">
                  <c:v>0.96033994334277595</c:v>
                </c:pt>
                <c:pt idx="766">
                  <c:v>0.96033994334277595</c:v>
                </c:pt>
                <c:pt idx="767">
                  <c:v>0.96033994334277595</c:v>
                </c:pt>
                <c:pt idx="768">
                  <c:v>0.96033994334277595</c:v>
                </c:pt>
                <c:pt idx="769">
                  <c:v>0.96033994334277595</c:v>
                </c:pt>
                <c:pt idx="770">
                  <c:v>0.96045197740112997</c:v>
                </c:pt>
                <c:pt idx="771">
                  <c:v>0.96045197740112997</c:v>
                </c:pt>
                <c:pt idx="772">
                  <c:v>0.96045197740112997</c:v>
                </c:pt>
                <c:pt idx="773">
                  <c:v>0.96045197740112997</c:v>
                </c:pt>
                <c:pt idx="774">
                  <c:v>0.96045197740112997</c:v>
                </c:pt>
                <c:pt idx="775">
                  <c:v>0.96045197740112997</c:v>
                </c:pt>
                <c:pt idx="776">
                  <c:v>0.96045197740112997</c:v>
                </c:pt>
                <c:pt idx="777">
                  <c:v>0.96045197740112997</c:v>
                </c:pt>
                <c:pt idx="778">
                  <c:v>0.96045197740112997</c:v>
                </c:pt>
                <c:pt idx="779">
                  <c:v>0.96045197740112997</c:v>
                </c:pt>
                <c:pt idx="780">
                  <c:v>0.96045197740112997</c:v>
                </c:pt>
                <c:pt idx="781">
                  <c:v>0.96045197740112997</c:v>
                </c:pt>
                <c:pt idx="782">
                  <c:v>0.96045197740112997</c:v>
                </c:pt>
                <c:pt idx="783">
                  <c:v>0.96045197740112997</c:v>
                </c:pt>
                <c:pt idx="784">
                  <c:v>0.96045197740112997</c:v>
                </c:pt>
                <c:pt idx="785">
                  <c:v>0.96045197740112997</c:v>
                </c:pt>
                <c:pt idx="786">
                  <c:v>0.96045197740112997</c:v>
                </c:pt>
                <c:pt idx="787">
                  <c:v>0.96045197740112997</c:v>
                </c:pt>
                <c:pt idx="788">
                  <c:v>0.96045197740112997</c:v>
                </c:pt>
                <c:pt idx="789">
                  <c:v>0.96045197740112997</c:v>
                </c:pt>
                <c:pt idx="790">
                  <c:v>0.96045197740112997</c:v>
                </c:pt>
                <c:pt idx="791">
                  <c:v>0.96045197740112997</c:v>
                </c:pt>
                <c:pt idx="792">
                  <c:v>0.96153846153846201</c:v>
                </c:pt>
                <c:pt idx="793">
                  <c:v>0.96153846153846201</c:v>
                </c:pt>
                <c:pt idx="794">
                  <c:v>0.96153846153846201</c:v>
                </c:pt>
                <c:pt idx="795">
                  <c:v>0.96153846153846201</c:v>
                </c:pt>
                <c:pt idx="796">
                  <c:v>0.96153846153846201</c:v>
                </c:pt>
                <c:pt idx="797">
                  <c:v>0.96153846153846201</c:v>
                </c:pt>
                <c:pt idx="798">
                  <c:v>0.96153846153846201</c:v>
                </c:pt>
                <c:pt idx="799">
                  <c:v>0.96153846153846201</c:v>
                </c:pt>
                <c:pt idx="800">
                  <c:v>0.96153846153846201</c:v>
                </c:pt>
                <c:pt idx="801">
                  <c:v>0.96153846153846201</c:v>
                </c:pt>
                <c:pt idx="802">
                  <c:v>0.96153846153846201</c:v>
                </c:pt>
                <c:pt idx="803">
                  <c:v>0.96153846153846201</c:v>
                </c:pt>
                <c:pt idx="804">
                  <c:v>0.96153846153846201</c:v>
                </c:pt>
                <c:pt idx="805">
                  <c:v>0.96153846153846201</c:v>
                </c:pt>
                <c:pt idx="806">
                  <c:v>0.96153846153846201</c:v>
                </c:pt>
                <c:pt idx="807">
                  <c:v>0.96153846153846201</c:v>
                </c:pt>
                <c:pt idx="808">
                  <c:v>0.96153846153846201</c:v>
                </c:pt>
                <c:pt idx="809">
                  <c:v>0.96153846153846201</c:v>
                </c:pt>
                <c:pt idx="810">
                  <c:v>0.96153846153846201</c:v>
                </c:pt>
                <c:pt idx="811">
                  <c:v>0.96153846153846201</c:v>
                </c:pt>
                <c:pt idx="812">
                  <c:v>0.96153846153846201</c:v>
                </c:pt>
                <c:pt idx="813">
                  <c:v>0.96153846153846201</c:v>
                </c:pt>
                <c:pt idx="814">
                  <c:v>0.96153846153846201</c:v>
                </c:pt>
                <c:pt idx="815">
                  <c:v>0.96153846153846201</c:v>
                </c:pt>
                <c:pt idx="816">
                  <c:v>0.96153846153846201</c:v>
                </c:pt>
                <c:pt idx="817">
                  <c:v>0.96153846153846201</c:v>
                </c:pt>
                <c:pt idx="818">
                  <c:v>0.96164692611393099</c:v>
                </c:pt>
                <c:pt idx="819">
                  <c:v>0.96164692611393099</c:v>
                </c:pt>
                <c:pt idx="820">
                  <c:v>0.96164692611393099</c:v>
                </c:pt>
                <c:pt idx="821">
                  <c:v>0.96164692611393099</c:v>
                </c:pt>
                <c:pt idx="822">
                  <c:v>0.96164692611393099</c:v>
                </c:pt>
                <c:pt idx="823">
                  <c:v>0.96164692611393099</c:v>
                </c:pt>
                <c:pt idx="824">
                  <c:v>0.96164692611393099</c:v>
                </c:pt>
                <c:pt idx="825">
                  <c:v>0.96164692611393099</c:v>
                </c:pt>
                <c:pt idx="826">
                  <c:v>0.96164692611393099</c:v>
                </c:pt>
                <c:pt idx="827">
                  <c:v>0.96175478065241904</c:v>
                </c:pt>
                <c:pt idx="828">
                  <c:v>0.96175478065241904</c:v>
                </c:pt>
                <c:pt idx="829">
                  <c:v>0.96175478065241904</c:v>
                </c:pt>
                <c:pt idx="830">
                  <c:v>0.96175478065241904</c:v>
                </c:pt>
                <c:pt idx="831">
                  <c:v>0.96175478065241904</c:v>
                </c:pt>
                <c:pt idx="832">
                  <c:v>0.96067415730337102</c:v>
                </c:pt>
                <c:pt idx="833">
                  <c:v>0.96078431372549</c:v>
                </c:pt>
                <c:pt idx="834">
                  <c:v>0.96078431372549</c:v>
                </c:pt>
                <c:pt idx="835">
                  <c:v>0.96078431372549</c:v>
                </c:pt>
                <c:pt idx="836">
                  <c:v>0.96078431372549</c:v>
                </c:pt>
                <c:pt idx="837">
                  <c:v>0.96078431372549</c:v>
                </c:pt>
                <c:pt idx="838">
                  <c:v>0.96078431372549</c:v>
                </c:pt>
                <c:pt idx="839">
                  <c:v>0.96078431372549</c:v>
                </c:pt>
                <c:pt idx="840">
                  <c:v>0.960893854748603</c:v>
                </c:pt>
                <c:pt idx="841">
                  <c:v>0.960893854748603</c:v>
                </c:pt>
                <c:pt idx="842">
                  <c:v>0.960893854748603</c:v>
                </c:pt>
                <c:pt idx="843">
                  <c:v>0.960893854748603</c:v>
                </c:pt>
                <c:pt idx="844">
                  <c:v>0.960893854748603</c:v>
                </c:pt>
                <c:pt idx="845">
                  <c:v>0.95982142857142905</c:v>
                </c:pt>
                <c:pt idx="846">
                  <c:v>0.95993322203672804</c:v>
                </c:pt>
                <c:pt idx="847">
                  <c:v>0.95993322203672804</c:v>
                </c:pt>
                <c:pt idx="848">
                  <c:v>0.95993322203672804</c:v>
                </c:pt>
                <c:pt idx="849">
                  <c:v>0.95993322203672804</c:v>
                </c:pt>
                <c:pt idx="850">
                  <c:v>0.95993322203672804</c:v>
                </c:pt>
                <c:pt idx="851">
                  <c:v>0.95993322203672804</c:v>
                </c:pt>
                <c:pt idx="852">
                  <c:v>0.95993322203672804</c:v>
                </c:pt>
                <c:pt idx="853">
                  <c:v>0.95993322203672804</c:v>
                </c:pt>
                <c:pt idx="854">
                  <c:v>0.96004439511653705</c:v>
                </c:pt>
                <c:pt idx="855">
                  <c:v>0.96004439511653705</c:v>
                </c:pt>
                <c:pt idx="856">
                  <c:v>0.95898004434589801</c:v>
                </c:pt>
                <c:pt idx="857">
                  <c:v>0.95898004434589801</c:v>
                </c:pt>
                <c:pt idx="858">
                  <c:v>0.95898004434589801</c:v>
                </c:pt>
                <c:pt idx="859">
                  <c:v>0.95898004434589801</c:v>
                </c:pt>
                <c:pt idx="860">
                  <c:v>0.95898004434589801</c:v>
                </c:pt>
                <c:pt idx="861">
                  <c:v>0.95898004434589801</c:v>
                </c:pt>
                <c:pt idx="862">
                  <c:v>0.95898004434589801</c:v>
                </c:pt>
                <c:pt idx="863">
                  <c:v>0.95898004434589801</c:v>
                </c:pt>
                <c:pt idx="864">
                  <c:v>0.95909342177998902</c:v>
                </c:pt>
                <c:pt idx="865">
                  <c:v>0.95909342177998902</c:v>
                </c:pt>
                <c:pt idx="866">
                  <c:v>0.95909342177998902</c:v>
                </c:pt>
                <c:pt idx="867">
                  <c:v>0.95909342177998902</c:v>
                </c:pt>
                <c:pt idx="868">
                  <c:v>0.95909342177998902</c:v>
                </c:pt>
                <c:pt idx="869">
                  <c:v>0.95909342177998902</c:v>
                </c:pt>
                <c:pt idx="870">
                  <c:v>0.95803423522915498</c:v>
                </c:pt>
                <c:pt idx="871">
                  <c:v>0.95803423522915498</c:v>
                </c:pt>
                <c:pt idx="872">
                  <c:v>0.95803423522915498</c:v>
                </c:pt>
                <c:pt idx="873">
                  <c:v>0.95803423522915498</c:v>
                </c:pt>
                <c:pt idx="874">
                  <c:v>0.95814977973568305</c:v>
                </c:pt>
                <c:pt idx="875">
                  <c:v>0.95814977973568305</c:v>
                </c:pt>
                <c:pt idx="876">
                  <c:v>0.95814977973568305</c:v>
                </c:pt>
                <c:pt idx="877">
                  <c:v>0.95814977973568305</c:v>
                </c:pt>
                <c:pt idx="878">
                  <c:v>0.95709570957095702</c:v>
                </c:pt>
                <c:pt idx="879">
                  <c:v>0.95709570957095702</c:v>
                </c:pt>
                <c:pt idx="880">
                  <c:v>0.95709570957095702</c:v>
                </c:pt>
                <c:pt idx="881">
                  <c:v>0.95709570957095702</c:v>
                </c:pt>
                <c:pt idx="882">
                  <c:v>0.95709570957095702</c:v>
                </c:pt>
                <c:pt idx="883">
                  <c:v>0.95709570957095702</c:v>
                </c:pt>
                <c:pt idx="884">
                  <c:v>0.95709570957095702</c:v>
                </c:pt>
                <c:pt idx="885">
                  <c:v>0.95721338453099303</c:v>
                </c:pt>
                <c:pt idx="886">
                  <c:v>0.95616438356164402</c:v>
                </c:pt>
                <c:pt idx="887">
                  <c:v>0.95616438356164402</c:v>
                </c:pt>
                <c:pt idx="888">
                  <c:v>0.95616438356164402</c:v>
                </c:pt>
                <c:pt idx="889">
                  <c:v>0.95616438356164402</c:v>
                </c:pt>
                <c:pt idx="890">
                  <c:v>0.95616438356164402</c:v>
                </c:pt>
                <c:pt idx="891">
                  <c:v>0.95616438356164402</c:v>
                </c:pt>
                <c:pt idx="892">
                  <c:v>0.95616438356164402</c:v>
                </c:pt>
                <c:pt idx="893">
                  <c:v>0.95616438356164402</c:v>
                </c:pt>
                <c:pt idx="894">
                  <c:v>0.95616438356164402</c:v>
                </c:pt>
                <c:pt idx="895">
                  <c:v>0.95616438356164402</c:v>
                </c:pt>
                <c:pt idx="896">
                  <c:v>0.95628415300546399</c:v>
                </c:pt>
                <c:pt idx="897">
                  <c:v>0.95628415300546399</c:v>
                </c:pt>
                <c:pt idx="898">
                  <c:v>0.95628415300546399</c:v>
                </c:pt>
                <c:pt idx="899">
                  <c:v>0.95628415300546399</c:v>
                </c:pt>
                <c:pt idx="900">
                  <c:v>0.95628415300546399</c:v>
                </c:pt>
                <c:pt idx="901">
                  <c:v>0.95628415300546399</c:v>
                </c:pt>
                <c:pt idx="902">
                  <c:v>0.95628415300546399</c:v>
                </c:pt>
                <c:pt idx="903">
                  <c:v>0.95628415300546399</c:v>
                </c:pt>
                <c:pt idx="904">
                  <c:v>0.95628415300546399</c:v>
                </c:pt>
                <c:pt idx="905">
                  <c:v>0.95640326975476797</c:v>
                </c:pt>
                <c:pt idx="906">
                  <c:v>0.95640326975476797</c:v>
                </c:pt>
                <c:pt idx="907">
                  <c:v>0.95640326975476797</c:v>
                </c:pt>
                <c:pt idx="908">
                  <c:v>0.95640326975476797</c:v>
                </c:pt>
                <c:pt idx="909">
                  <c:v>0.95640326975476797</c:v>
                </c:pt>
                <c:pt idx="910">
                  <c:v>0.95640326975476797</c:v>
                </c:pt>
                <c:pt idx="911">
                  <c:v>0.95640326975476797</c:v>
                </c:pt>
                <c:pt idx="912">
                  <c:v>0.95652173913043503</c:v>
                </c:pt>
                <c:pt idx="913">
                  <c:v>0.95652173913043503</c:v>
                </c:pt>
                <c:pt idx="914">
                  <c:v>0.95652173913043503</c:v>
                </c:pt>
                <c:pt idx="915">
                  <c:v>0.95652173913043503</c:v>
                </c:pt>
                <c:pt idx="916">
                  <c:v>0.95652173913043503</c:v>
                </c:pt>
                <c:pt idx="917">
                  <c:v>0.95652173913043503</c:v>
                </c:pt>
                <c:pt idx="918">
                  <c:v>0.95652173913043503</c:v>
                </c:pt>
                <c:pt idx="919">
                  <c:v>0.95652173913043503</c:v>
                </c:pt>
                <c:pt idx="920">
                  <c:v>0.95652173913043503</c:v>
                </c:pt>
                <c:pt idx="921">
                  <c:v>0.95663956639566405</c:v>
                </c:pt>
                <c:pt idx="922">
                  <c:v>0.95663956639566405</c:v>
                </c:pt>
                <c:pt idx="923">
                  <c:v>0.95663956639566405</c:v>
                </c:pt>
                <c:pt idx="924">
                  <c:v>0.95663956639566405</c:v>
                </c:pt>
                <c:pt idx="925">
                  <c:v>0.95663956639566405</c:v>
                </c:pt>
                <c:pt idx="926">
                  <c:v>0.95663956639566405</c:v>
                </c:pt>
                <c:pt idx="927">
                  <c:v>0.95663956639566405</c:v>
                </c:pt>
                <c:pt idx="928">
                  <c:v>0.95663956639566405</c:v>
                </c:pt>
                <c:pt idx="929">
                  <c:v>0.95663956639566405</c:v>
                </c:pt>
                <c:pt idx="930">
                  <c:v>0.95663956639566405</c:v>
                </c:pt>
                <c:pt idx="931">
                  <c:v>0.95663956639566405</c:v>
                </c:pt>
                <c:pt idx="932">
                  <c:v>0.95675675675675698</c:v>
                </c:pt>
                <c:pt idx="933">
                  <c:v>0.95675675675675698</c:v>
                </c:pt>
                <c:pt idx="934">
                  <c:v>0.95675675675675698</c:v>
                </c:pt>
                <c:pt idx="935">
                  <c:v>0.95675675675675698</c:v>
                </c:pt>
                <c:pt idx="936">
                  <c:v>0.95675675675675698</c:v>
                </c:pt>
                <c:pt idx="937">
                  <c:v>0.95675675675675698</c:v>
                </c:pt>
                <c:pt idx="938">
                  <c:v>0.95779220779220797</c:v>
                </c:pt>
                <c:pt idx="939">
                  <c:v>0.95779220779220797</c:v>
                </c:pt>
                <c:pt idx="940">
                  <c:v>0.95779220779220797</c:v>
                </c:pt>
                <c:pt idx="941">
                  <c:v>0.95779220779220797</c:v>
                </c:pt>
                <c:pt idx="942">
                  <c:v>0.95779220779220797</c:v>
                </c:pt>
                <c:pt idx="943">
                  <c:v>0.95779220779220797</c:v>
                </c:pt>
                <c:pt idx="944">
                  <c:v>0.957906098219104</c:v>
                </c:pt>
                <c:pt idx="945">
                  <c:v>0.957906098219104</c:v>
                </c:pt>
                <c:pt idx="946">
                  <c:v>0.957906098219104</c:v>
                </c:pt>
                <c:pt idx="947">
                  <c:v>0.957906098219104</c:v>
                </c:pt>
                <c:pt idx="948">
                  <c:v>0.957906098219104</c:v>
                </c:pt>
                <c:pt idx="949">
                  <c:v>0.957906098219104</c:v>
                </c:pt>
                <c:pt idx="950">
                  <c:v>0.957906098219104</c:v>
                </c:pt>
                <c:pt idx="951">
                  <c:v>0.95687331536388198</c:v>
                </c:pt>
                <c:pt idx="952">
                  <c:v>0.95687331536388198</c:v>
                </c:pt>
                <c:pt idx="953">
                  <c:v>0.95687331536388198</c:v>
                </c:pt>
                <c:pt idx="954">
                  <c:v>0.95687331536388198</c:v>
                </c:pt>
                <c:pt idx="955">
                  <c:v>0.95687331536388198</c:v>
                </c:pt>
                <c:pt idx="956">
                  <c:v>0.95687331536388198</c:v>
                </c:pt>
                <c:pt idx="957">
                  <c:v>0.956989247311828</c:v>
                </c:pt>
                <c:pt idx="958">
                  <c:v>0.956989247311828</c:v>
                </c:pt>
                <c:pt idx="959">
                  <c:v>0.956989247311828</c:v>
                </c:pt>
                <c:pt idx="960">
                  <c:v>0.956989247311828</c:v>
                </c:pt>
                <c:pt idx="961">
                  <c:v>0.956989247311828</c:v>
                </c:pt>
                <c:pt idx="962">
                  <c:v>0.956989247311828</c:v>
                </c:pt>
                <c:pt idx="963">
                  <c:v>0.956989247311828</c:v>
                </c:pt>
                <c:pt idx="964">
                  <c:v>0.95710455764075097</c:v>
                </c:pt>
                <c:pt idx="965">
                  <c:v>0.95710455764075097</c:v>
                </c:pt>
                <c:pt idx="966">
                  <c:v>0.95710455764075097</c:v>
                </c:pt>
                <c:pt idx="967">
                  <c:v>0.95607927155865002</c:v>
                </c:pt>
                <c:pt idx="968">
                  <c:v>0.95607927155865002</c:v>
                </c:pt>
                <c:pt idx="969">
                  <c:v>0.95607927155865002</c:v>
                </c:pt>
                <c:pt idx="970">
                  <c:v>0.95607927155865002</c:v>
                </c:pt>
                <c:pt idx="971">
                  <c:v>0.95607927155865002</c:v>
                </c:pt>
                <c:pt idx="972">
                  <c:v>0.95607927155865002</c:v>
                </c:pt>
                <c:pt idx="973">
                  <c:v>0.95607927155865002</c:v>
                </c:pt>
                <c:pt idx="974">
                  <c:v>0.95607927155865002</c:v>
                </c:pt>
                <c:pt idx="975">
                  <c:v>0.95619658119658102</c:v>
                </c:pt>
                <c:pt idx="976">
                  <c:v>0.95619658119658102</c:v>
                </c:pt>
                <c:pt idx="977">
                  <c:v>0.95517609391675495</c:v>
                </c:pt>
                <c:pt idx="978">
                  <c:v>0.95517609391675495</c:v>
                </c:pt>
                <c:pt idx="979">
                  <c:v>0.95517609391675495</c:v>
                </c:pt>
                <c:pt idx="980">
                  <c:v>0.95517609391675495</c:v>
                </c:pt>
                <c:pt idx="981">
                  <c:v>0.95517609391675495</c:v>
                </c:pt>
                <c:pt idx="982">
                  <c:v>0.95517609391675495</c:v>
                </c:pt>
                <c:pt idx="983">
                  <c:v>0.95517609391675495</c:v>
                </c:pt>
                <c:pt idx="984">
                  <c:v>0.95517609391675495</c:v>
                </c:pt>
                <c:pt idx="985">
                  <c:v>0.95517609391675495</c:v>
                </c:pt>
                <c:pt idx="986">
                  <c:v>0.95517609391675495</c:v>
                </c:pt>
                <c:pt idx="987">
                  <c:v>0.95415778251599204</c:v>
                </c:pt>
                <c:pt idx="988">
                  <c:v>0.95415778251599204</c:v>
                </c:pt>
                <c:pt idx="989">
                  <c:v>0.95415778251599204</c:v>
                </c:pt>
                <c:pt idx="990">
                  <c:v>0.95415778251599204</c:v>
                </c:pt>
                <c:pt idx="991">
                  <c:v>0.95415778251599204</c:v>
                </c:pt>
                <c:pt idx="992">
                  <c:v>0.95415778251599204</c:v>
                </c:pt>
                <c:pt idx="993">
                  <c:v>0.95415778251599204</c:v>
                </c:pt>
                <c:pt idx="994">
                  <c:v>0.95415778251599204</c:v>
                </c:pt>
                <c:pt idx="995">
                  <c:v>0.95415778251599204</c:v>
                </c:pt>
                <c:pt idx="996">
                  <c:v>0.95415778251599204</c:v>
                </c:pt>
                <c:pt idx="997">
                  <c:v>0.95415778251599204</c:v>
                </c:pt>
                <c:pt idx="998">
                  <c:v>0.95415778251599204</c:v>
                </c:pt>
                <c:pt idx="999">
                  <c:v>0.95415778251599204</c:v>
                </c:pt>
                <c:pt idx="1000">
                  <c:v>0.95415778251599204</c:v>
                </c:pt>
                <c:pt idx="1001">
                  <c:v>0.95415778251599204</c:v>
                </c:pt>
                <c:pt idx="1002">
                  <c:v>0.95415778251599204</c:v>
                </c:pt>
                <c:pt idx="1003">
                  <c:v>0.95415778251599204</c:v>
                </c:pt>
                <c:pt idx="1004">
                  <c:v>0.95314164004259905</c:v>
                </c:pt>
                <c:pt idx="1005">
                  <c:v>0.95314164004259905</c:v>
                </c:pt>
                <c:pt idx="1006">
                  <c:v>0.95301655098771998</c:v>
                </c:pt>
                <c:pt idx="1007">
                  <c:v>0.95301655098771998</c:v>
                </c:pt>
                <c:pt idx="1008">
                  <c:v>0.95301655098771998</c:v>
                </c:pt>
                <c:pt idx="1009">
                  <c:v>0.95301655098771998</c:v>
                </c:pt>
                <c:pt idx="1010">
                  <c:v>0.95301655098771998</c:v>
                </c:pt>
                <c:pt idx="1011">
                  <c:v>0.95301655098771998</c:v>
                </c:pt>
                <c:pt idx="1012">
                  <c:v>0.95301655098771998</c:v>
                </c:pt>
                <c:pt idx="1013">
                  <c:v>0.95301655098771998</c:v>
                </c:pt>
                <c:pt idx="1014">
                  <c:v>0.95301655098771998</c:v>
                </c:pt>
                <c:pt idx="1015">
                  <c:v>0.95301655098771998</c:v>
                </c:pt>
                <c:pt idx="1016">
                  <c:v>0.95301655098771998</c:v>
                </c:pt>
                <c:pt idx="1017">
                  <c:v>0.95301655098771998</c:v>
                </c:pt>
                <c:pt idx="1018">
                  <c:v>0.95301655098771998</c:v>
                </c:pt>
                <c:pt idx="1019">
                  <c:v>0.95301655098771998</c:v>
                </c:pt>
                <c:pt idx="1020">
                  <c:v>0.95301655098771998</c:v>
                </c:pt>
                <c:pt idx="1021">
                  <c:v>0.95301655098771998</c:v>
                </c:pt>
                <c:pt idx="1022">
                  <c:v>0.95199999999999996</c:v>
                </c:pt>
                <c:pt idx="1023">
                  <c:v>0.95199999999999996</c:v>
                </c:pt>
                <c:pt idx="1024">
                  <c:v>0.95199999999999996</c:v>
                </c:pt>
                <c:pt idx="1025">
                  <c:v>0.95199999999999996</c:v>
                </c:pt>
                <c:pt idx="1026">
                  <c:v>0.95212765957446799</c:v>
                </c:pt>
                <c:pt idx="1027">
                  <c:v>0.95212765957446799</c:v>
                </c:pt>
                <c:pt idx="1028">
                  <c:v>0.95212765957446799</c:v>
                </c:pt>
                <c:pt idx="1029">
                  <c:v>0.95212765957446799</c:v>
                </c:pt>
                <c:pt idx="1030">
                  <c:v>0.95212765957446799</c:v>
                </c:pt>
                <c:pt idx="1031">
                  <c:v>0.95111583421891599</c:v>
                </c:pt>
                <c:pt idx="1032">
                  <c:v>0.95111583421891599</c:v>
                </c:pt>
                <c:pt idx="1033">
                  <c:v>0.95111583421891599</c:v>
                </c:pt>
                <c:pt idx="1034">
                  <c:v>0.95111583421891599</c:v>
                </c:pt>
                <c:pt idx="1035">
                  <c:v>0.95111583421891599</c:v>
                </c:pt>
                <c:pt idx="1036">
                  <c:v>0.95111583421891599</c:v>
                </c:pt>
                <c:pt idx="1037">
                  <c:v>0.95111583421891599</c:v>
                </c:pt>
                <c:pt idx="1038">
                  <c:v>0.95111583421891599</c:v>
                </c:pt>
                <c:pt idx="1039">
                  <c:v>0.95111583421891599</c:v>
                </c:pt>
                <c:pt idx="1040">
                  <c:v>0.95111583421891599</c:v>
                </c:pt>
                <c:pt idx="1041">
                  <c:v>0.95111583421891599</c:v>
                </c:pt>
                <c:pt idx="1042">
                  <c:v>0.95111583421891599</c:v>
                </c:pt>
                <c:pt idx="1043">
                  <c:v>0.95111583421891599</c:v>
                </c:pt>
                <c:pt idx="1044">
                  <c:v>0.95111583421891599</c:v>
                </c:pt>
                <c:pt idx="1045">
                  <c:v>0.95111583421891599</c:v>
                </c:pt>
                <c:pt idx="1046">
                  <c:v>0.95111583421891599</c:v>
                </c:pt>
                <c:pt idx="1047">
                  <c:v>0.95111583421891599</c:v>
                </c:pt>
                <c:pt idx="1048">
                  <c:v>0.95111583421891599</c:v>
                </c:pt>
                <c:pt idx="1049">
                  <c:v>0.95111583421891599</c:v>
                </c:pt>
                <c:pt idx="1050">
                  <c:v>0.95111583421891599</c:v>
                </c:pt>
                <c:pt idx="1051">
                  <c:v>0.95111583421891599</c:v>
                </c:pt>
                <c:pt idx="1052">
                  <c:v>0.95111583421891599</c:v>
                </c:pt>
                <c:pt idx="1053">
                  <c:v>0.95111583421891599</c:v>
                </c:pt>
                <c:pt idx="1054">
                  <c:v>0.95111583421891599</c:v>
                </c:pt>
                <c:pt idx="1055">
                  <c:v>0.95111583421891599</c:v>
                </c:pt>
                <c:pt idx="1056">
                  <c:v>0.95111583421891599</c:v>
                </c:pt>
                <c:pt idx="1057">
                  <c:v>0.95111583421891599</c:v>
                </c:pt>
                <c:pt idx="1058">
                  <c:v>0.95111583421891599</c:v>
                </c:pt>
                <c:pt idx="1059">
                  <c:v>0.95111583421891599</c:v>
                </c:pt>
                <c:pt idx="1060">
                  <c:v>0.95111583421891599</c:v>
                </c:pt>
                <c:pt idx="1061">
                  <c:v>0.95111583421891599</c:v>
                </c:pt>
                <c:pt idx="1062">
                  <c:v>0.95111583421891599</c:v>
                </c:pt>
                <c:pt idx="1063">
                  <c:v>0.95111583421891599</c:v>
                </c:pt>
                <c:pt idx="1064">
                  <c:v>0.95111583421891599</c:v>
                </c:pt>
                <c:pt idx="1065">
                  <c:v>0.95111583421891599</c:v>
                </c:pt>
                <c:pt idx="1066">
                  <c:v>0.95111583421891599</c:v>
                </c:pt>
                <c:pt idx="1067">
                  <c:v>0.95111583421891599</c:v>
                </c:pt>
                <c:pt idx="1068">
                  <c:v>0.95111583421891599</c:v>
                </c:pt>
                <c:pt idx="1069">
                  <c:v>0.95111583421891599</c:v>
                </c:pt>
                <c:pt idx="1070">
                  <c:v>0.95111583421891599</c:v>
                </c:pt>
                <c:pt idx="1071">
                  <c:v>0.95111583421891599</c:v>
                </c:pt>
                <c:pt idx="1072">
                  <c:v>0.95111583421891599</c:v>
                </c:pt>
                <c:pt idx="1073">
                  <c:v>0.95111583421891599</c:v>
                </c:pt>
                <c:pt idx="1074">
                  <c:v>0.95111583421891599</c:v>
                </c:pt>
                <c:pt idx="1075">
                  <c:v>0.95111583421891599</c:v>
                </c:pt>
                <c:pt idx="1076">
                  <c:v>0.95111583421891599</c:v>
                </c:pt>
                <c:pt idx="1077">
                  <c:v>0.95111583421891599</c:v>
                </c:pt>
                <c:pt idx="1078">
                  <c:v>0.95111583421891599</c:v>
                </c:pt>
                <c:pt idx="1079">
                  <c:v>0.95111583421891599</c:v>
                </c:pt>
                <c:pt idx="1080">
                  <c:v>0.95111583421891599</c:v>
                </c:pt>
                <c:pt idx="1081">
                  <c:v>0.95111583421891599</c:v>
                </c:pt>
                <c:pt idx="1082">
                  <c:v>0.95111583421891599</c:v>
                </c:pt>
                <c:pt idx="1083">
                  <c:v>0.95124536301006901</c:v>
                </c:pt>
                <c:pt idx="1084">
                  <c:v>0.95124536301006901</c:v>
                </c:pt>
                <c:pt idx="1085">
                  <c:v>0.95124536301006901</c:v>
                </c:pt>
                <c:pt idx="1086">
                  <c:v>0.95124536301006901</c:v>
                </c:pt>
                <c:pt idx="1087">
                  <c:v>0.95124536301006901</c:v>
                </c:pt>
                <c:pt idx="1088">
                  <c:v>0.95124536301006901</c:v>
                </c:pt>
                <c:pt idx="1089">
                  <c:v>0.95225464190981401</c:v>
                </c:pt>
                <c:pt idx="1090">
                  <c:v>0.95225464190981401</c:v>
                </c:pt>
                <c:pt idx="1091">
                  <c:v>0.952380952380952</c:v>
                </c:pt>
                <c:pt idx="1092">
                  <c:v>0.952380952380952</c:v>
                </c:pt>
                <c:pt idx="1093">
                  <c:v>0.952380952380952</c:v>
                </c:pt>
                <c:pt idx="1094">
                  <c:v>0.952380952380952</c:v>
                </c:pt>
                <c:pt idx="1095">
                  <c:v>0.952380952380952</c:v>
                </c:pt>
                <c:pt idx="1096">
                  <c:v>0.952380952380952</c:v>
                </c:pt>
                <c:pt idx="1097">
                  <c:v>0.95250659630606904</c:v>
                </c:pt>
                <c:pt idx="1098">
                  <c:v>0.95250659630606904</c:v>
                </c:pt>
                <c:pt idx="1099">
                  <c:v>0.95250659630606904</c:v>
                </c:pt>
                <c:pt idx="1100">
                  <c:v>0.95250659630606904</c:v>
                </c:pt>
                <c:pt idx="1101">
                  <c:v>0.95250659630606904</c:v>
                </c:pt>
                <c:pt idx="1102">
                  <c:v>0.95250659630606904</c:v>
                </c:pt>
                <c:pt idx="1103">
                  <c:v>0.95263157894736805</c:v>
                </c:pt>
                <c:pt idx="1104">
                  <c:v>0.95263157894736805</c:v>
                </c:pt>
                <c:pt idx="1105">
                  <c:v>0.95263157894736805</c:v>
                </c:pt>
                <c:pt idx="1106">
                  <c:v>0.95263157894736805</c:v>
                </c:pt>
                <c:pt idx="1107">
                  <c:v>0.95263157894736805</c:v>
                </c:pt>
                <c:pt idx="1108">
                  <c:v>0.95263157894736805</c:v>
                </c:pt>
                <c:pt idx="1109">
                  <c:v>0.952755905511811</c:v>
                </c:pt>
                <c:pt idx="1110">
                  <c:v>0.952755905511811</c:v>
                </c:pt>
                <c:pt idx="1111">
                  <c:v>0.952755905511811</c:v>
                </c:pt>
                <c:pt idx="1112">
                  <c:v>0.952755905511811</c:v>
                </c:pt>
                <c:pt idx="1113">
                  <c:v>0.952755905511811</c:v>
                </c:pt>
                <c:pt idx="1114">
                  <c:v>0.952755905511811</c:v>
                </c:pt>
                <c:pt idx="1115">
                  <c:v>0.952755905511811</c:v>
                </c:pt>
                <c:pt idx="1116">
                  <c:v>0.95287958115183302</c:v>
                </c:pt>
                <c:pt idx="1117">
                  <c:v>0.95287958115183302</c:v>
                </c:pt>
                <c:pt idx="1118">
                  <c:v>0.95287958115183302</c:v>
                </c:pt>
                <c:pt idx="1119">
                  <c:v>0.95287958115183302</c:v>
                </c:pt>
                <c:pt idx="1120">
                  <c:v>0.95287958115183302</c:v>
                </c:pt>
                <c:pt idx="1121">
                  <c:v>0.95287958115183302</c:v>
                </c:pt>
                <c:pt idx="1122">
                  <c:v>0.95300261096605798</c:v>
                </c:pt>
                <c:pt idx="1123">
                  <c:v>0.95300261096605798</c:v>
                </c:pt>
                <c:pt idx="1124">
                  <c:v>0.95300261096605798</c:v>
                </c:pt>
                <c:pt idx="1125">
                  <c:v>0.95300261096605798</c:v>
                </c:pt>
                <c:pt idx="1126">
                  <c:v>0.95300261096605798</c:v>
                </c:pt>
                <c:pt idx="1127">
                  <c:v>0.95300261096605798</c:v>
                </c:pt>
                <c:pt idx="1128">
                  <c:v>0.95300261096605798</c:v>
                </c:pt>
                <c:pt idx="1129">
                  <c:v>0.953125</c:v>
                </c:pt>
                <c:pt idx="1130">
                  <c:v>0.953125</c:v>
                </c:pt>
                <c:pt idx="1131">
                  <c:v>0.953125</c:v>
                </c:pt>
                <c:pt idx="1132">
                  <c:v>0.953125</c:v>
                </c:pt>
                <c:pt idx="1133">
                  <c:v>0.953125</c:v>
                </c:pt>
                <c:pt idx="1134">
                  <c:v>0.953125</c:v>
                </c:pt>
                <c:pt idx="1135">
                  <c:v>0.953125</c:v>
                </c:pt>
                <c:pt idx="1136">
                  <c:v>0.953125</c:v>
                </c:pt>
                <c:pt idx="1137">
                  <c:v>0.953125</c:v>
                </c:pt>
                <c:pt idx="1138">
                  <c:v>0.953125</c:v>
                </c:pt>
                <c:pt idx="1139">
                  <c:v>0.95324675324675301</c:v>
                </c:pt>
                <c:pt idx="1140">
                  <c:v>0.95324675324675301</c:v>
                </c:pt>
                <c:pt idx="1141">
                  <c:v>0.95324675324675301</c:v>
                </c:pt>
                <c:pt idx="1142">
                  <c:v>0.95324675324675301</c:v>
                </c:pt>
                <c:pt idx="1143">
                  <c:v>0.952257394914375</c:v>
                </c:pt>
                <c:pt idx="1144">
                  <c:v>0.952257394914375</c:v>
                </c:pt>
                <c:pt idx="1145">
                  <c:v>0.952257394914375</c:v>
                </c:pt>
                <c:pt idx="1146">
                  <c:v>0.952257394914375</c:v>
                </c:pt>
                <c:pt idx="1147">
                  <c:v>0.952257394914375</c:v>
                </c:pt>
                <c:pt idx="1148">
                  <c:v>0.952257394914375</c:v>
                </c:pt>
                <c:pt idx="1149">
                  <c:v>0.952257394914375</c:v>
                </c:pt>
                <c:pt idx="1150">
                  <c:v>0.952257394914375</c:v>
                </c:pt>
                <c:pt idx="1151">
                  <c:v>0.952257394914375</c:v>
                </c:pt>
                <c:pt idx="1152">
                  <c:v>0.952257394914375</c:v>
                </c:pt>
                <c:pt idx="1153">
                  <c:v>0.952257394914375</c:v>
                </c:pt>
                <c:pt idx="1154">
                  <c:v>0.952257394914375</c:v>
                </c:pt>
                <c:pt idx="1155">
                  <c:v>0.952257394914375</c:v>
                </c:pt>
                <c:pt idx="1156">
                  <c:v>0.952257394914375</c:v>
                </c:pt>
                <c:pt idx="1157">
                  <c:v>0.952257394914375</c:v>
                </c:pt>
                <c:pt idx="1158">
                  <c:v>0.952257394914375</c:v>
                </c:pt>
                <c:pt idx="1159">
                  <c:v>0.952257394914375</c:v>
                </c:pt>
                <c:pt idx="1160">
                  <c:v>0.952257394914375</c:v>
                </c:pt>
                <c:pt idx="1161">
                  <c:v>0.952257394914375</c:v>
                </c:pt>
                <c:pt idx="1162">
                  <c:v>0.952257394914375</c:v>
                </c:pt>
                <c:pt idx="1163">
                  <c:v>0.952257394914375</c:v>
                </c:pt>
                <c:pt idx="1164">
                  <c:v>0.952257394914375</c:v>
                </c:pt>
                <c:pt idx="1165">
                  <c:v>0.952257394914375</c:v>
                </c:pt>
                <c:pt idx="1166">
                  <c:v>0.952257394914375</c:v>
                </c:pt>
                <c:pt idx="1167">
                  <c:v>0.952257394914375</c:v>
                </c:pt>
                <c:pt idx="1168">
                  <c:v>0.952257394914375</c:v>
                </c:pt>
                <c:pt idx="1169">
                  <c:v>0.952257394914375</c:v>
                </c:pt>
                <c:pt idx="1170">
                  <c:v>0.95127008812856395</c:v>
                </c:pt>
                <c:pt idx="1171">
                  <c:v>0.95127008812856395</c:v>
                </c:pt>
                <c:pt idx="1172">
                  <c:v>0.95127008812856395</c:v>
                </c:pt>
                <c:pt idx="1173">
                  <c:v>0.95127008812856395</c:v>
                </c:pt>
                <c:pt idx="1174">
                  <c:v>0.95127008812856395</c:v>
                </c:pt>
                <c:pt idx="1175">
                  <c:v>0.95127008812856395</c:v>
                </c:pt>
                <c:pt idx="1176">
                  <c:v>0.95127008812856395</c:v>
                </c:pt>
                <c:pt idx="1177">
                  <c:v>0.95127008812856395</c:v>
                </c:pt>
                <c:pt idx="1178">
                  <c:v>0.95127008812856395</c:v>
                </c:pt>
                <c:pt idx="1179">
                  <c:v>0.95127008812856395</c:v>
                </c:pt>
                <c:pt idx="1180">
                  <c:v>0.95127008812856395</c:v>
                </c:pt>
                <c:pt idx="1181">
                  <c:v>0.95028482651475898</c:v>
                </c:pt>
                <c:pt idx="1182">
                  <c:v>0.95028482651475898</c:v>
                </c:pt>
                <c:pt idx="1183">
                  <c:v>0.95028482651475898</c:v>
                </c:pt>
                <c:pt idx="1184">
                  <c:v>0.95028482651475898</c:v>
                </c:pt>
                <c:pt idx="1185">
                  <c:v>0.95028482651475898</c:v>
                </c:pt>
                <c:pt idx="1186">
                  <c:v>0.95028482651475898</c:v>
                </c:pt>
                <c:pt idx="1187">
                  <c:v>0.95028482651475898</c:v>
                </c:pt>
                <c:pt idx="1188">
                  <c:v>0.95028482651475898</c:v>
                </c:pt>
                <c:pt idx="1189">
                  <c:v>0.95028482651475898</c:v>
                </c:pt>
                <c:pt idx="1190">
                  <c:v>0.95028482651475898</c:v>
                </c:pt>
                <c:pt idx="1191">
                  <c:v>0.95028482651475898</c:v>
                </c:pt>
                <c:pt idx="1192">
                  <c:v>0.95028482651475898</c:v>
                </c:pt>
                <c:pt idx="1193">
                  <c:v>0.95028482651475898</c:v>
                </c:pt>
                <c:pt idx="1194">
                  <c:v>0.95028482651475898</c:v>
                </c:pt>
                <c:pt idx="1195">
                  <c:v>0.95028482651475898</c:v>
                </c:pt>
                <c:pt idx="1196">
                  <c:v>0.95028482651475898</c:v>
                </c:pt>
                <c:pt idx="1197">
                  <c:v>0.95028482651475898</c:v>
                </c:pt>
                <c:pt idx="1198">
                  <c:v>0.95028482651475898</c:v>
                </c:pt>
                <c:pt idx="1199">
                  <c:v>0.95028482651475898</c:v>
                </c:pt>
                <c:pt idx="1200">
                  <c:v>0.95028482651475898</c:v>
                </c:pt>
                <c:pt idx="1201">
                  <c:v>0.95028482651475898</c:v>
                </c:pt>
                <c:pt idx="1202">
                  <c:v>0.95028482651475898</c:v>
                </c:pt>
                <c:pt idx="1203">
                  <c:v>0.95028482651475898</c:v>
                </c:pt>
                <c:pt idx="1204">
                  <c:v>0.95028482651475898</c:v>
                </c:pt>
                <c:pt idx="1205">
                  <c:v>0.95028482651475898</c:v>
                </c:pt>
                <c:pt idx="1206">
                  <c:v>0.95028482651475898</c:v>
                </c:pt>
                <c:pt idx="1207">
                  <c:v>0.95028482651475898</c:v>
                </c:pt>
                <c:pt idx="1208">
                  <c:v>0.95028482651475898</c:v>
                </c:pt>
                <c:pt idx="1209">
                  <c:v>0.95028482651475898</c:v>
                </c:pt>
                <c:pt idx="1210">
                  <c:v>0.95028482651475898</c:v>
                </c:pt>
                <c:pt idx="1211">
                  <c:v>0.95041322314049603</c:v>
                </c:pt>
                <c:pt idx="1212">
                  <c:v>0.95041322314049603</c:v>
                </c:pt>
                <c:pt idx="1213">
                  <c:v>0.95041322314049603</c:v>
                </c:pt>
                <c:pt idx="1214">
                  <c:v>0.95041322314049603</c:v>
                </c:pt>
                <c:pt idx="1215">
                  <c:v>0.95041322314049603</c:v>
                </c:pt>
                <c:pt idx="1216">
                  <c:v>0.95041322314049603</c:v>
                </c:pt>
                <c:pt idx="1217">
                  <c:v>0.95041322314049603</c:v>
                </c:pt>
                <c:pt idx="1218">
                  <c:v>0.95041322314049603</c:v>
                </c:pt>
                <c:pt idx="1219">
                  <c:v>0.95041322314049603</c:v>
                </c:pt>
                <c:pt idx="1220">
                  <c:v>0.95041322314049603</c:v>
                </c:pt>
                <c:pt idx="1221">
                  <c:v>0.95054095826893403</c:v>
                </c:pt>
                <c:pt idx="1222">
                  <c:v>0.95054095826893403</c:v>
                </c:pt>
                <c:pt idx="1223">
                  <c:v>0.95054095826893403</c:v>
                </c:pt>
                <c:pt idx="1224">
                  <c:v>0.95054095826893403</c:v>
                </c:pt>
                <c:pt idx="1225">
                  <c:v>0.95054095826893403</c:v>
                </c:pt>
                <c:pt idx="1226">
                  <c:v>0.95054095826893403</c:v>
                </c:pt>
                <c:pt idx="1227">
                  <c:v>0.95066803699897195</c:v>
                </c:pt>
                <c:pt idx="1228">
                  <c:v>0.95066803699897195</c:v>
                </c:pt>
                <c:pt idx="1229">
                  <c:v>0.95066803699897195</c:v>
                </c:pt>
                <c:pt idx="1230">
                  <c:v>0.95066803699897195</c:v>
                </c:pt>
                <c:pt idx="1231">
                  <c:v>0.95079446437724202</c:v>
                </c:pt>
                <c:pt idx="1232">
                  <c:v>0.95079446437724202</c:v>
                </c:pt>
                <c:pt idx="1233">
                  <c:v>0.95079446437724202</c:v>
                </c:pt>
                <c:pt idx="1234">
                  <c:v>0.95079446437724202</c:v>
                </c:pt>
                <c:pt idx="1235">
                  <c:v>0.95079446437724202</c:v>
                </c:pt>
                <c:pt idx="1236">
                  <c:v>0.95079446437724202</c:v>
                </c:pt>
                <c:pt idx="1237">
                  <c:v>0.95092024539877296</c:v>
                </c:pt>
                <c:pt idx="1238">
                  <c:v>0.95092024539877296</c:v>
                </c:pt>
                <c:pt idx="1239">
                  <c:v>0.95092024539877296</c:v>
                </c:pt>
                <c:pt idx="1240">
                  <c:v>0.95092024539877296</c:v>
                </c:pt>
                <c:pt idx="1241">
                  <c:v>0.95104538500764901</c:v>
                </c:pt>
                <c:pt idx="1242">
                  <c:v>0.95104538500764901</c:v>
                </c:pt>
                <c:pt idx="1243">
                  <c:v>0.95104538500764901</c:v>
                </c:pt>
                <c:pt idx="1244">
                  <c:v>0.95104538500764901</c:v>
                </c:pt>
                <c:pt idx="1245">
                  <c:v>0.95104538500764901</c:v>
                </c:pt>
                <c:pt idx="1246">
                  <c:v>0.95116988809766001</c:v>
                </c:pt>
                <c:pt idx="1247">
                  <c:v>0.95116988809766001</c:v>
                </c:pt>
                <c:pt idx="1248">
                  <c:v>0.95116988809766001</c:v>
                </c:pt>
                <c:pt idx="1249">
                  <c:v>0.95116988809766001</c:v>
                </c:pt>
                <c:pt idx="1250">
                  <c:v>0.95116988809766001</c:v>
                </c:pt>
                <c:pt idx="1251">
                  <c:v>0.95129375951293704</c:v>
                </c:pt>
                <c:pt idx="1252">
                  <c:v>0.95129375951293704</c:v>
                </c:pt>
                <c:pt idx="1253">
                  <c:v>0.95129375951293704</c:v>
                </c:pt>
                <c:pt idx="1254">
                  <c:v>0.95129375951293704</c:v>
                </c:pt>
                <c:pt idx="1255">
                  <c:v>0.95129375951293704</c:v>
                </c:pt>
                <c:pt idx="1256">
                  <c:v>0.95129375951293704</c:v>
                </c:pt>
                <c:pt idx="1257">
                  <c:v>0.95141700404858298</c:v>
                </c:pt>
                <c:pt idx="1258">
                  <c:v>0.95141700404858298</c:v>
                </c:pt>
                <c:pt idx="1259">
                  <c:v>0.95141700404858298</c:v>
                </c:pt>
                <c:pt idx="1260">
                  <c:v>0.95141700404858298</c:v>
                </c:pt>
                <c:pt idx="1261">
                  <c:v>0.95141700404858298</c:v>
                </c:pt>
                <c:pt idx="1262">
                  <c:v>0.95141700404858298</c:v>
                </c:pt>
                <c:pt idx="1263">
                  <c:v>0.95153962645128698</c:v>
                </c:pt>
                <c:pt idx="1264">
                  <c:v>0.95153962645128698</c:v>
                </c:pt>
                <c:pt idx="1265">
                  <c:v>0.95153962645128698</c:v>
                </c:pt>
                <c:pt idx="1266">
                  <c:v>0.95153962645128698</c:v>
                </c:pt>
                <c:pt idx="1267">
                  <c:v>0.95153962645128698</c:v>
                </c:pt>
                <c:pt idx="1268">
                  <c:v>0.95153962645128698</c:v>
                </c:pt>
                <c:pt idx="1269">
                  <c:v>0.95166163141993998</c:v>
                </c:pt>
                <c:pt idx="1270">
                  <c:v>0.95166163141993998</c:v>
                </c:pt>
                <c:pt idx="1271">
                  <c:v>0.95166163141993998</c:v>
                </c:pt>
                <c:pt idx="1272">
                  <c:v>0.95166163141993998</c:v>
                </c:pt>
                <c:pt idx="1273">
                  <c:v>0.95166163141993998</c:v>
                </c:pt>
                <c:pt idx="1274">
                  <c:v>0.95262096774193505</c:v>
                </c:pt>
                <c:pt idx="1275">
                  <c:v>0.95262096774193505</c:v>
                </c:pt>
                <c:pt idx="1276">
                  <c:v>0.95262096774193505</c:v>
                </c:pt>
                <c:pt idx="1277">
                  <c:v>0.95274007038712905</c:v>
                </c:pt>
                <c:pt idx="1278">
                  <c:v>0.95274007038712905</c:v>
                </c:pt>
                <c:pt idx="1279">
                  <c:v>0.95274007038712905</c:v>
                </c:pt>
                <c:pt idx="1280">
                  <c:v>0.95274007038712905</c:v>
                </c:pt>
                <c:pt idx="1281">
                  <c:v>0.95274007038712905</c:v>
                </c:pt>
                <c:pt idx="1282">
                  <c:v>0.95274007038712905</c:v>
                </c:pt>
                <c:pt idx="1283">
                  <c:v>0.95274007038712905</c:v>
                </c:pt>
                <c:pt idx="1284">
                  <c:v>0.95274007038712905</c:v>
                </c:pt>
                <c:pt idx="1285">
                  <c:v>0.95274007038712905</c:v>
                </c:pt>
                <c:pt idx="1286">
                  <c:v>0.95274007038712905</c:v>
                </c:pt>
                <c:pt idx="1287">
                  <c:v>0.95190380761522997</c:v>
                </c:pt>
                <c:pt idx="1288">
                  <c:v>0.95190380761522997</c:v>
                </c:pt>
                <c:pt idx="1289">
                  <c:v>0.95190380761522997</c:v>
                </c:pt>
                <c:pt idx="1290">
                  <c:v>0.95190380761522997</c:v>
                </c:pt>
                <c:pt idx="1291">
                  <c:v>0.95190380761522997</c:v>
                </c:pt>
                <c:pt idx="1292">
                  <c:v>0.95190380761522997</c:v>
                </c:pt>
                <c:pt idx="1293">
                  <c:v>0.95190380761522997</c:v>
                </c:pt>
                <c:pt idx="1294">
                  <c:v>0.95190380761522997</c:v>
                </c:pt>
                <c:pt idx="1295">
                  <c:v>0.95190380761522997</c:v>
                </c:pt>
                <c:pt idx="1296">
                  <c:v>0.95190380761522997</c:v>
                </c:pt>
                <c:pt idx="1297">
                  <c:v>0.95190380761522997</c:v>
                </c:pt>
                <c:pt idx="1298">
                  <c:v>0.95190380761522997</c:v>
                </c:pt>
                <c:pt idx="1299">
                  <c:v>0.95190380761522997</c:v>
                </c:pt>
                <c:pt idx="1300">
                  <c:v>0.95095095095095095</c:v>
                </c:pt>
                <c:pt idx="1301">
                  <c:v>0.95095095095095095</c:v>
                </c:pt>
                <c:pt idx="1302">
                  <c:v>0.95095095095095095</c:v>
                </c:pt>
                <c:pt idx="1303">
                  <c:v>0.95095095095095095</c:v>
                </c:pt>
                <c:pt idx="1304">
                  <c:v>0.95095095095095095</c:v>
                </c:pt>
                <c:pt idx="1305">
                  <c:v>0.95095095095095095</c:v>
                </c:pt>
                <c:pt idx="1306">
                  <c:v>0.95095095095095095</c:v>
                </c:pt>
                <c:pt idx="1307">
                  <c:v>0.95095095095095095</c:v>
                </c:pt>
                <c:pt idx="1308">
                  <c:v>0.95095095095095095</c:v>
                </c:pt>
                <c:pt idx="1309">
                  <c:v>0.95095095095095095</c:v>
                </c:pt>
                <c:pt idx="1310">
                  <c:v>0.95095095095095095</c:v>
                </c:pt>
                <c:pt idx="1311">
                  <c:v>0.95095095095095095</c:v>
                </c:pt>
                <c:pt idx="1312">
                  <c:v>0.95095095095095095</c:v>
                </c:pt>
                <c:pt idx="1313">
                  <c:v>0.95095095095095095</c:v>
                </c:pt>
                <c:pt idx="1314">
                  <c:v>0.95095095095095095</c:v>
                </c:pt>
                <c:pt idx="1315">
                  <c:v>0.95082789764174602</c:v>
                </c:pt>
                <c:pt idx="1316">
                  <c:v>0.95082789764174602</c:v>
                </c:pt>
                <c:pt idx="1317">
                  <c:v>0.95082789764174602</c:v>
                </c:pt>
                <c:pt idx="1318">
                  <c:v>0.95082789764174602</c:v>
                </c:pt>
                <c:pt idx="1319">
                  <c:v>0.95082789764174602</c:v>
                </c:pt>
                <c:pt idx="1320">
                  <c:v>0.95082789764174602</c:v>
                </c:pt>
                <c:pt idx="1321">
                  <c:v>0.95082789764174602</c:v>
                </c:pt>
                <c:pt idx="1322">
                  <c:v>0.95070422535211296</c:v>
                </c:pt>
                <c:pt idx="1323">
                  <c:v>0.95070422535211296</c:v>
                </c:pt>
                <c:pt idx="1324">
                  <c:v>0.94974874371859297</c:v>
                </c:pt>
                <c:pt idx="1325">
                  <c:v>0.94974874371859297</c:v>
                </c:pt>
                <c:pt idx="1326">
                  <c:v>0.94962216624685103</c:v>
                </c:pt>
                <c:pt idx="1327">
                  <c:v>0.94962216624685103</c:v>
                </c:pt>
                <c:pt idx="1328">
                  <c:v>0.94962216624685103</c:v>
                </c:pt>
                <c:pt idx="1329">
                  <c:v>0.94962216624685103</c:v>
                </c:pt>
                <c:pt idx="1330">
                  <c:v>0.94962216624685103</c:v>
                </c:pt>
                <c:pt idx="1331">
                  <c:v>0.94962216624685103</c:v>
                </c:pt>
                <c:pt idx="1332">
                  <c:v>0.94949494949494895</c:v>
                </c:pt>
                <c:pt idx="1333">
                  <c:v>0.94949494949494895</c:v>
                </c:pt>
                <c:pt idx="1334">
                  <c:v>0.94949494949494895</c:v>
                </c:pt>
                <c:pt idx="1335">
                  <c:v>0.94949494949494895</c:v>
                </c:pt>
                <c:pt idx="1336">
                  <c:v>0.94853683148335</c:v>
                </c:pt>
                <c:pt idx="1337">
                  <c:v>0.94853683148335</c:v>
                </c:pt>
                <c:pt idx="1338">
                  <c:v>0.94853683148335</c:v>
                </c:pt>
                <c:pt idx="1339">
                  <c:v>0.94853683148335</c:v>
                </c:pt>
                <c:pt idx="1340">
                  <c:v>0.94840667678300505</c:v>
                </c:pt>
                <c:pt idx="1341">
                  <c:v>0.94840667678300505</c:v>
                </c:pt>
                <c:pt idx="1342">
                  <c:v>0.94840667678300505</c:v>
                </c:pt>
                <c:pt idx="1343">
                  <c:v>0.94840667678300505</c:v>
                </c:pt>
                <c:pt idx="1344">
                  <c:v>0.94840667678300505</c:v>
                </c:pt>
                <c:pt idx="1345">
                  <c:v>0.94840667678300505</c:v>
                </c:pt>
                <c:pt idx="1346">
                  <c:v>0.94840667678300505</c:v>
                </c:pt>
                <c:pt idx="1347">
                  <c:v>0.94840667678300505</c:v>
                </c:pt>
                <c:pt idx="1348">
                  <c:v>0.949367088607595</c:v>
                </c:pt>
                <c:pt idx="1349">
                  <c:v>0.949367088607595</c:v>
                </c:pt>
                <c:pt idx="1350">
                  <c:v>0.949367088607595</c:v>
                </c:pt>
                <c:pt idx="1351">
                  <c:v>0.949367088607595</c:v>
                </c:pt>
                <c:pt idx="1352">
                  <c:v>0.949367088607595</c:v>
                </c:pt>
                <c:pt idx="1353">
                  <c:v>0.949367088607595</c:v>
                </c:pt>
                <c:pt idx="1354">
                  <c:v>0.949367088607595</c:v>
                </c:pt>
                <c:pt idx="1355">
                  <c:v>0.949367088607595</c:v>
                </c:pt>
                <c:pt idx="1356">
                  <c:v>0.949367088607595</c:v>
                </c:pt>
                <c:pt idx="1357">
                  <c:v>0.949367088607595</c:v>
                </c:pt>
                <c:pt idx="1358">
                  <c:v>0.949367088607595</c:v>
                </c:pt>
                <c:pt idx="1359">
                  <c:v>0.949367088607595</c:v>
                </c:pt>
                <c:pt idx="1360">
                  <c:v>0.949367088607595</c:v>
                </c:pt>
                <c:pt idx="1361">
                  <c:v>0.949367088607595</c:v>
                </c:pt>
                <c:pt idx="1362">
                  <c:v>0.949367088607595</c:v>
                </c:pt>
                <c:pt idx="1363">
                  <c:v>0.949367088607595</c:v>
                </c:pt>
                <c:pt idx="1364">
                  <c:v>0.94949494949494895</c:v>
                </c:pt>
                <c:pt idx="1365">
                  <c:v>0.94949494949494895</c:v>
                </c:pt>
                <c:pt idx="1366">
                  <c:v>0.94949494949494895</c:v>
                </c:pt>
                <c:pt idx="1367">
                  <c:v>0.94949494949494895</c:v>
                </c:pt>
                <c:pt idx="1368">
                  <c:v>0.94949494949494895</c:v>
                </c:pt>
                <c:pt idx="1369">
                  <c:v>0.94949494949494895</c:v>
                </c:pt>
                <c:pt idx="1370">
                  <c:v>0.94949494949494895</c:v>
                </c:pt>
                <c:pt idx="1371">
                  <c:v>0.94949494949494895</c:v>
                </c:pt>
                <c:pt idx="1372">
                  <c:v>0.94949494949494895</c:v>
                </c:pt>
                <c:pt idx="1373">
                  <c:v>0.94949494949494895</c:v>
                </c:pt>
                <c:pt idx="1374">
                  <c:v>0.94962216624685103</c:v>
                </c:pt>
                <c:pt idx="1375">
                  <c:v>0.94962216624685103</c:v>
                </c:pt>
                <c:pt idx="1376">
                  <c:v>0.94962216624685103</c:v>
                </c:pt>
                <c:pt idx="1377">
                  <c:v>0.94962216624685103</c:v>
                </c:pt>
                <c:pt idx="1378">
                  <c:v>0.94962216624685103</c:v>
                </c:pt>
                <c:pt idx="1379">
                  <c:v>0.94962216624685103</c:v>
                </c:pt>
                <c:pt idx="1380">
                  <c:v>0.94962216624685103</c:v>
                </c:pt>
                <c:pt idx="1381">
                  <c:v>0.94962216624685103</c:v>
                </c:pt>
                <c:pt idx="1382">
                  <c:v>0.94962216624685103</c:v>
                </c:pt>
                <c:pt idx="1383">
                  <c:v>0.94962216624685103</c:v>
                </c:pt>
                <c:pt idx="1384">
                  <c:v>0.94962216624685103</c:v>
                </c:pt>
                <c:pt idx="1385">
                  <c:v>0.94974874371859297</c:v>
                </c:pt>
                <c:pt idx="1386">
                  <c:v>0.94974874371859297</c:v>
                </c:pt>
                <c:pt idx="1387">
                  <c:v>0.94974874371859297</c:v>
                </c:pt>
                <c:pt idx="1388">
                  <c:v>0.94974874371859297</c:v>
                </c:pt>
                <c:pt idx="1389">
                  <c:v>0.94974874371859297</c:v>
                </c:pt>
                <c:pt idx="1390">
                  <c:v>0.94974874371859297</c:v>
                </c:pt>
                <c:pt idx="1391">
                  <c:v>0.94987468671679198</c:v>
                </c:pt>
                <c:pt idx="1392">
                  <c:v>0.94987468671679198</c:v>
                </c:pt>
                <c:pt idx="1393">
                  <c:v>0.94987468671679198</c:v>
                </c:pt>
                <c:pt idx="1394">
                  <c:v>0.94987468671679198</c:v>
                </c:pt>
                <c:pt idx="1395">
                  <c:v>0.94987468671679198</c:v>
                </c:pt>
                <c:pt idx="1396">
                  <c:v>0.94987468671679198</c:v>
                </c:pt>
                <c:pt idx="1397">
                  <c:v>0.94987468671679198</c:v>
                </c:pt>
                <c:pt idx="1398">
                  <c:v>0.94987468671679198</c:v>
                </c:pt>
                <c:pt idx="1399">
                  <c:v>0.949050949050949</c:v>
                </c:pt>
                <c:pt idx="1400">
                  <c:v>0.949050949050949</c:v>
                </c:pt>
                <c:pt idx="1401">
                  <c:v>0.949050949050949</c:v>
                </c:pt>
                <c:pt idx="1402">
                  <c:v>0.949050949050949</c:v>
                </c:pt>
                <c:pt idx="1403">
                  <c:v>0.949050949050949</c:v>
                </c:pt>
                <c:pt idx="1404">
                  <c:v>0.949050949050949</c:v>
                </c:pt>
                <c:pt idx="1405">
                  <c:v>0.949050949050949</c:v>
                </c:pt>
              </c:numCache>
            </c:numRef>
          </c:yVal>
          <c:smooth val="1"/>
          <c:extLst xmlns:c16r2="http://schemas.microsoft.com/office/drawing/2015/06/chart">
            <c:ext xmlns:c16="http://schemas.microsoft.com/office/drawing/2014/chart" uri="{C3380CC4-5D6E-409C-BE32-E72D297353CC}">
              <c16:uniqueId val="{00000003-A9BA-7B45-9E37-206917D47DD0}"/>
            </c:ext>
          </c:extLst>
        </c:ser>
        <c:dLbls>
          <c:showLegendKey val="0"/>
          <c:showVal val="0"/>
          <c:showCatName val="0"/>
          <c:showSerName val="0"/>
          <c:showPercent val="0"/>
          <c:showBubbleSize val="0"/>
        </c:dLbls>
        <c:axId val="332824960"/>
        <c:axId val="332826880"/>
        <c:extLst xmlns:c16r2="http://schemas.microsoft.com/office/drawing/2015/06/chart">
          <c:ext xmlns:c15="http://schemas.microsoft.com/office/drawing/2012/chart" uri="{02D57815-91ED-43cb-92C2-25804820EDAC}">
            <c15:filteredScatterSeries>
              <c15:ser>
                <c:idx val="4"/>
                <c:order val="1"/>
                <c:tx>
                  <c:v>5OH Combustion</c:v>
                </c:tx>
                <c:spPr>
                  <a:ln>
                    <a:solidFill>
                      <a:schemeClr val="tx1"/>
                    </a:solidFill>
                  </a:ln>
                </c:spPr>
                <c:marker>
                  <c:symbol val="none"/>
                </c:marker>
                <c:xVal>
                  <c:numRef>
                    <c:extLst xmlns:c16r2="http://schemas.microsoft.com/office/drawing/2015/06/chart">
                      <c:ex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6r2="http://schemas.microsoft.com/office/drawing/2015/06/chart">
                      <c:ext uri="{02D57815-91ED-43cb-92C2-25804820EDAC}">
                        <c15:formulaRef>
                          <c15:sqref>'CO2'!$O$2:$O$1178</c15:sqref>
                        </c15:formulaRef>
                      </c:ext>
                    </c:extLst>
                    <c:numCache>
                      <c:formatCode>0.00%</c:formatCode>
                      <c:ptCount val="1177"/>
                      <c:pt idx="0">
                        <c:v>0</c:v>
                      </c:pt>
                      <c:pt idx="1">
                        <c:v>0</c:v>
                      </c:pt>
                      <c:pt idx="2">
                        <c:v>0</c:v>
                      </c:pt>
                      <c:pt idx="3">
                        <c:v>0</c:v>
                      </c:pt>
                      <c:pt idx="4">
                        <c:v>0</c:v>
                      </c:pt>
                      <c:pt idx="5">
                        <c:v>0</c:v>
                      </c:pt>
                      <c:pt idx="6">
                        <c:v>0</c:v>
                      </c:pt>
                      <c:pt idx="7">
                        <c:v>0</c:v>
                      </c:pt>
                      <c:pt idx="8">
                        <c:v>0</c:v>
                      </c:pt>
                      <c:pt idx="9">
                        <c:v>0</c:v>
                      </c:pt>
                      <c:pt idx="10">
                        <c:v>0</c:v>
                      </c:pt>
                      <c:pt idx="11">
                        <c:v>0.33333333333333298</c:v>
                      </c:pt>
                      <c:pt idx="12">
                        <c:v>0.33333333333333298</c:v>
                      </c:pt>
                      <c:pt idx="13">
                        <c:v>0.5</c:v>
                      </c:pt>
                      <c:pt idx="14">
                        <c:v>0.66666666666666696</c:v>
                      </c:pt>
                      <c:pt idx="15">
                        <c:v>0.75</c:v>
                      </c:pt>
                      <c:pt idx="16">
                        <c:v>0.8</c:v>
                      </c:pt>
                      <c:pt idx="17">
                        <c:v>0.83333333333333304</c:v>
                      </c:pt>
                      <c:pt idx="18">
                        <c:v>0.86666666666666703</c:v>
                      </c:pt>
                      <c:pt idx="19">
                        <c:v>0.88235294117647101</c:v>
                      </c:pt>
                      <c:pt idx="20">
                        <c:v>0.83333333333333304</c:v>
                      </c:pt>
                      <c:pt idx="21">
                        <c:v>0.86956521739130399</c:v>
                      </c:pt>
                      <c:pt idx="22">
                        <c:v>0.86956521739130399</c:v>
                      </c:pt>
                      <c:pt idx="23">
                        <c:v>0.88461538461538503</c:v>
                      </c:pt>
                      <c:pt idx="24">
                        <c:v>0.89655172413793105</c:v>
                      </c:pt>
                      <c:pt idx="25">
                        <c:v>0.90909090909090895</c:v>
                      </c:pt>
                      <c:pt idx="26">
                        <c:v>0.891891891891892</c:v>
                      </c:pt>
                      <c:pt idx="27">
                        <c:v>0.9</c:v>
                      </c:pt>
                      <c:pt idx="28">
                        <c:v>0.88888888888888895</c:v>
                      </c:pt>
                      <c:pt idx="29">
                        <c:v>0.89583333333333404</c:v>
                      </c:pt>
                      <c:pt idx="30">
                        <c:v>0.90384615384615397</c:v>
                      </c:pt>
                      <c:pt idx="31">
                        <c:v>0.88679245283018904</c:v>
                      </c:pt>
                      <c:pt idx="32">
                        <c:v>0.87719298245613997</c:v>
                      </c:pt>
                      <c:pt idx="33">
                        <c:v>0.86885245901639396</c:v>
                      </c:pt>
                      <c:pt idx="34">
                        <c:v>0.86363636363636298</c:v>
                      </c:pt>
                      <c:pt idx="35">
                        <c:v>0.85714285714285698</c:v>
                      </c:pt>
                      <c:pt idx="36">
                        <c:v>0.85135135135135098</c:v>
                      </c:pt>
                      <c:pt idx="37">
                        <c:v>0.83750000000000002</c:v>
                      </c:pt>
                      <c:pt idx="38">
                        <c:v>0.83333333333333304</c:v>
                      </c:pt>
                      <c:pt idx="39">
                        <c:v>0.83908045977011503</c:v>
                      </c:pt>
                      <c:pt idx="40">
                        <c:v>0.82022471910112404</c:v>
                      </c:pt>
                      <c:pt idx="41">
                        <c:v>0.81720430107526898</c:v>
                      </c:pt>
                      <c:pt idx="42">
                        <c:v>0.81443298969072098</c:v>
                      </c:pt>
                      <c:pt idx="43">
                        <c:v>0.80198019801980203</c:v>
                      </c:pt>
                      <c:pt idx="44">
                        <c:v>0.8</c:v>
                      </c:pt>
                      <c:pt idx="45">
                        <c:v>0.79090909090909101</c:v>
                      </c:pt>
                      <c:pt idx="46">
                        <c:v>0.787610619469027</c:v>
                      </c:pt>
                      <c:pt idx="47">
                        <c:v>0.77391304347826095</c:v>
                      </c:pt>
                      <c:pt idx="48">
                        <c:v>0.77310924369747902</c:v>
                      </c:pt>
                      <c:pt idx="49">
                        <c:v>0.782258064516129</c:v>
                      </c:pt>
                      <c:pt idx="50">
                        <c:v>0.77600000000000002</c:v>
                      </c:pt>
                      <c:pt idx="51">
                        <c:v>0.76744186046511598</c:v>
                      </c:pt>
                      <c:pt idx="52">
                        <c:v>0.766917293233083</c:v>
                      </c:pt>
                      <c:pt idx="53">
                        <c:v>0.76470588235294101</c:v>
                      </c:pt>
                      <c:pt idx="54">
                        <c:v>0.75886524822695001</c:v>
                      </c:pt>
                      <c:pt idx="55">
                        <c:v>0.75694444444444497</c:v>
                      </c:pt>
                      <c:pt idx="56">
                        <c:v>0.75510204081632604</c:v>
                      </c:pt>
                      <c:pt idx="57">
                        <c:v>0.75496688741721796</c:v>
                      </c:pt>
                      <c:pt idx="58">
                        <c:v>0.75816993464052296</c:v>
                      </c:pt>
                      <c:pt idx="59">
                        <c:v>0.75324675324675305</c:v>
                      </c:pt>
                      <c:pt idx="60">
                        <c:v>0.746835443037975</c:v>
                      </c:pt>
                      <c:pt idx="61">
                        <c:v>0.74691358024691301</c:v>
                      </c:pt>
                      <c:pt idx="62">
                        <c:v>0.74545454545454604</c:v>
                      </c:pt>
                      <c:pt idx="63">
                        <c:v>0.73964497041420096</c:v>
                      </c:pt>
                      <c:pt idx="64">
                        <c:v>0.739884393063584</c:v>
                      </c:pt>
                      <c:pt idx="65">
                        <c:v>0.73446327683615797</c:v>
                      </c:pt>
                      <c:pt idx="66">
                        <c:v>0.73743016759776503</c:v>
                      </c:pt>
                      <c:pt idx="67">
                        <c:v>0.73770491803278704</c:v>
                      </c:pt>
                      <c:pt idx="68">
                        <c:v>0.72972972972973005</c:v>
                      </c:pt>
                      <c:pt idx="69">
                        <c:v>0.72486772486772499</c:v>
                      </c:pt>
                      <c:pt idx="70">
                        <c:v>0.72164948453608302</c:v>
                      </c:pt>
                      <c:pt idx="71">
                        <c:v>0.71717171717171702</c:v>
                      </c:pt>
                      <c:pt idx="72">
                        <c:v>0.71782178217821802</c:v>
                      </c:pt>
                      <c:pt idx="73">
                        <c:v>0.71359223300970898</c:v>
                      </c:pt>
                      <c:pt idx="74">
                        <c:v>0.709523809523809</c:v>
                      </c:pt>
                      <c:pt idx="75">
                        <c:v>0.70697674418604595</c:v>
                      </c:pt>
                      <c:pt idx="76">
                        <c:v>0.70319634703196299</c:v>
                      </c:pt>
                      <c:pt idx="77">
                        <c:v>0.70720720720720698</c:v>
                      </c:pt>
                      <c:pt idx="78">
                        <c:v>0.69777777777777805</c:v>
                      </c:pt>
                      <c:pt idx="79">
                        <c:v>0.694323144104804</c:v>
                      </c:pt>
                      <c:pt idx="80">
                        <c:v>0.69230769230769296</c:v>
                      </c:pt>
                      <c:pt idx="81">
                        <c:v>0.68907563025210095</c:v>
                      </c:pt>
                      <c:pt idx="82">
                        <c:v>0.68724279835391</c:v>
                      </c:pt>
                      <c:pt idx="83">
                        <c:v>0.68548387096774199</c:v>
                      </c:pt>
                      <c:pt idx="84">
                        <c:v>0.67984189723320199</c:v>
                      </c:pt>
                      <c:pt idx="85">
                        <c:v>0.68359375</c:v>
                      </c:pt>
                      <c:pt idx="86">
                        <c:v>0.68199233716475105</c:v>
                      </c:pt>
                      <c:pt idx="87">
                        <c:v>0.67680608365019002</c:v>
                      </c:pt>
                      <c:pt idx="88">
                        <c:v>0.67286245353159901</c:v>
                      </c:pt>
                      <c:pt idx="89">
                        <c:v>0.67153284671532798</c:v>
                      </c:pt>
                      <c:pt idx="90">
                        <c:v>0.670250896057348</c:v>
                      </c:pt>
                      <c:pt idx="91">
                        <c:v>0.66666666666666696</c:v>
                      </c:pt>
                      <c:pt idx="92">
                        <c:v>0.66551724137931001</c:v>
                      </c:pt>
                      <c:pt idx="93">
                        <c:v>0.66329966329966406</c:v>
                      </c:pt>
                      <c:pt idx="94">
                        <c:v>0.66006600660065995</c:v>
                      </c:pt>
                      <c:pt idx="95">
                        <c:v>0.65573770491803296</c:v>
                      </c:pt>
                      <c:pt idx="96">
                        <c:v>0.66019417475728204</c:v>
                      </c:pt>
                      <c:pt idx="97">
                        <c:v>0.658227848101266</c:v>
                      </c:pt>
                      <c:pt idx="98">
                        <c:v>0.658385093167702</c:v>
                      </c:pt>
                      <c:pt idx="99">
                        <c:v>0.65653495440729503</c:v>
                      </c:pt>
                      <c:pt idx="100">
                        <c:v>0.65476190476190499</c:v>
                      </c:pt>
                      <c:pt idx="101">
                        <c:v>0.65497076023391798</c:v>
                      </c:pt>
                      <c:pt idx="102">
                        <c:v>0.653295128939828</c:v>
                      </c:pt>
                      <c:pt idx="103">
                        <c:v>0.65266106442576999</c:v>
                      </c:pt>
                      <c:pt idx="104">
                        <c:v>0.65289256198347101</c:v>
                      </c:pt>
                      <c:pt idx="105">
                        <c:v>0.65760869565217395</c:v>
                      </c:pt>
                      <c:pt idx="106">
                        <c:v>0.65229110512129396</c:v>
                      </c:pt>
                      <c:pt idx="107">
                        <c:v>0.65343915343915404</c:v>
                      </c:pt>
                      <c:pt idx="108">
                        <c:v>0.65284974093264203</c:v>
                      </c:pt>
                      <c:pt idx="109">
                        <c:v>0.65306122448979598</c:v>
                      </c:pt>
                      <c:pt idx="110">
                        <c:v>0.65413533834586501</c:v>
                      </c:pt>
                      <c:pt idx="111">
                        <c:v>0.65356265356265297</c:v>
                      </c:pt>
                      <c:pt idx="112">
                        <c:v>0.65458937198067602</c:v>
                      </c:pt>
                      <c:pt idx="113">
                        <c:v>0.65871121718377101</c:v>
                      </c:pt>
                      <c:pt idx="114">
                        <c:v>0.65962441314553999</c:v>
                      </c:pt>
                      <c:pt idx="115">
                        <c:v>0.65501165501165504</c:v>
                      </c:pt>
                      <c:pt idx="116">
                        <c:v>0.65596330275229298</c:v>
                      </c:pt>
                      <c:pt idx="117">
                        <c:v>0.65688487584650102</c:v>
                      </c:pt>
                      <c:pt idx="118">
                        <c:v>0.65777777777777802</c:v>
                      </c:pt>
                      <c:pt idx="119">
                        <c:v>0.65864332603938702</c:v>
                      </c:pt>
                      <c:pt idx="120">
                        <c:v>0.66021505376344103</c:v>
                      </c:pt>
                      <c:pt idx="121">
                        <c:v>0.66101694915254205</c:v>
                      </c:pt>
                      <c:pt idx="122">
                        <c:v>0.66179540709812101</c:v>
                      </c:pt>
                      <c:pt idx="123">
                        <c:v>0.65904365904365902</c:v>
                      </c:pt>
                      <c:pt idx="124">
                        <c:v>0.66324435318275199</c:v>
                      </c:pt>
                      <c:pt idx="125">
                        <c:v>0.66396761133603199</c:v>
                      </c:pt>
                      <c:pt idx="126">
                        <c:v>0.66533864541832699</c:v>
                      </c:pt>
                      <c:pt idx="127">
                        <c:v>0.66732283464566899</c:v>
                      </c:pt>
                      <c:pt idx="128">
                        <c:v>0.668604651162791</c:v>
                      </c:pt>
                      <c:pt idx="129">
                        <c:v>0.66984732824427495</c:v>
                      </c:pt>
                      <c:pt idx="130">
                        <c:v>0.67231638418079098</c:v>
                      </c:pt>
                      <c:pt idx="131">
                        <c:v>0.67346938775510201</c:v>
                      </c:pt>
                      <c:pt idx="132">
                        <c:v>0.67582417582417598</c:v>
                      </c:pt>
                      <c:pt idx="133">
                        <c:v>0.67934782608695699</c:v>
                      </c:pt>
                      <c:pt idx="134">
                        <c:v>0.67689530685920596</c:v>
                      </c:pt>
                      <c:pt idx="135">
                        <c:v>0.67914438502673802</c:v>
                      </c:pt>
                      <c:pt idx="136">
                        <c:v>0.68189806678383202</c:v>
                      </c:pt>
                      <c:pt idx="137">
                        <c:v>0.68402777777777801</c:v>
                      </c:pt>
                      <c:pt idx="138">
                        <c:v>0.68610634648370505</c:v>
                      </c:pt>
                      <c:pt idx="139">
                        <c:v>0.6875</c:v>
                      </c:pt>
                      <c:pt idx="140">
                        <c:v>0.69</c:v>
                      </c:pt>
                      <c:pt idx="141">
                        <c:v>0.69306930693069302</c:v>
                      </c:pt>
                      <c:pt idx="142">
                        <c:v>0.69543973941368098</c:v>
                      </c:pt>
                      <c:pt idx="143">
                        <c:v>0.69430894308943103</c:v>
                      </c:pt>
                      <c:pt idx="144">
                        <c:v>0.69662921348314599</c:v>
                      </c:pt>
                      <c:pt idx="145">
                        <c:v>0.69889064976228199</c:v>
                      </c:pt>
                      <c:pt idx="146">
                        <c:v>0.70109546165884196</c:v>
                      </c:pt>
                      <c:pt idx="147">
                        <c:v>0.70387596899224802</c:v>
                      </c:pt>
                      <c:pt idx="148">
                        <c:v>0.705972434915773</c:v>
                      </c:pt>
                      <c:pt idx="149">
                        <c:v>0.70801815431164905</c:v>
                      </c:pt>
                      <c:pt idx="150">
                        <c:v>0.70694864048338402</c:v>
                      </c:pt>
                      <c:pt idx="151">
                        <c:v>0.71001494768310902</c:v>
                      </c:pt>
                      <c:pt idx="152">
                        <c:v>0.71301775147929003</c:v>
                      </c:pt>
                      <c:pt idx="153">
                        <c:v>0.71491228070175405</c:v>
                      </c:pt>
                      <c:pt idx="154">
                        <c:v>0.71780028943560104</c:v>
                      </c:pt>
                      <c:pt idx="155">
                        <c:v>0.71959942775393404</c:v>
                      </c:pt>
                      <c:pt idx="156">
                        <c:v>0.72135785007072095</c:v>
                      </c:pt>
                      <c:pt idx="157">
                        <c:v>0.72408963585434205</c:v>
                      </c:pt>
                      <c:pt idx="158">
                        <c:v>0.72576177285318599</c:v>
                      </c:pt>
                      <c:pt idx="159">
                        <c:v>0.72839506172839497</c:v>
                      </c:pt>
                      <c:pt idx="160">
                        <c:v>0.73097826086956497</c:v>
                      </c:pt>
                      <c:pt idx="161">
                        <c:v>0.73351278600269199</c:v>
                      </c:pt>
                      <c:pt idx="162">
                        <c:v>0.73252688172043001</c:v>
                      </c:pt>
                      <c:pt idx="163">
                        <c:v>0.73501997336884195</c:v>
                      </c:pt>
                      <c:pt idx="164">
                        <c:v>0.73746701846965701</c:v>
                      </c:pt>
                      <c:pt idx="165">
                        <c:v>0.73890339425587503</c:v>
                      </c:pt>
                      <c:pt idx="166">
                        <c:v>0.74126778783958602</c:v>
                      </c:pt>
                      <c:pt idx="167">
                        <c:v>0.74326059050064197</c:v>
                      </c:pt>
                      <c:pt idx="168">
                        <c:v>0.74554707379134899</c:v>
                      </c:pt>
                      <c:pt idx="169">
                        <c:v>0.74459974587039401</c:v>
                      </c:pt>
                      <c:pt idx="170">
                        <c:v>0.74685138539042795</c:v>
                      </c:pt>
                      <c:pt idx="171">
                        <c:v>0.74906367041198496</c:v>
                      </c:pt>
                      <c:pt idx="172">
                        <c:v>0.75123762376237602</c:v>
                      </c:pt>
                      <c:pt idx="173">
                        <c:v>0.753071253071253</c:v>
                      </c:pt>
                      <c:pt idx="174">
                        <c:v>0.75517661388550605</c:v>
                      </c:pt>
                      <c:pt idx="175">
                        <c:v>0.75724637681159401</c:v>
                      </c:pt>
                      <c:pt idx="176">
                        <c:v>0.75899280575539596</c:v>
                      </c:pt>
                      <c:pt idx="177">
                        <c:v>0.76099881093935795</c:v>
                      </c:pt>
                      <c:pt idx="178">
                        <c:v>0.76297169811320797</c:v>
                      </c:pt>
                      <c:pt idx="179">
                        <c:v>0.76463700234192</c:v>
                      </c:pt>
                      <c:pt idx="180">
                        <c:v>0.76463700234192</c:v>
                      </c:pt>
                      <c:pt idx="181">
                        <c:v>0.76655052264808399</c:v>
                      </c:pt>
                      <c:pt idx="182">
                        <c:v>0.76816608996539804</c:v>
                      </c:pt>
                      <c:pt idx="183">
                        <c:v>0.77002288329519497</c:v>
                      </c:pt>
                      <c:pt idx="184">
                        <c:v>0.77159090909090899</c:v>
                      </c:pt>
                      <c:pt idx="185">
                        <c:v>0.77313769751692996</c:v>
                      </c:pt>
                      <c:pt idx="186">
                        <c:v>0.77578475336322905</c:v>
                      </c:pt>
                      <c:pt idx="187">
                        <c:v>0.77728285077950998</c:v>
                      </c:pt>
                      <c:pt idx="188">
                        <c:v>0.77876106194690298</c:v>
                      </c:pt>
                      <c:pt idx="189">
                        <c:v>0.77997799779978005</c:v>
                      </c:pt>
                      <c:pt idx="190">
                        <c:v>0.77997799779978005</c:v>
                      </c:pt>
                      <c:pt idx="191">
                        <c:v>0.78142076502732205</c:v>
                      </c:pt>
                      <c:pt idx="192">
                        <c:v>0.78369565217391302</c:v>
                      </c:pt>
                      <c:pt idx="193">
                        <c:v>0.78486486486486495</c:v>
                      </c:pt>
                      <c:pt idx="194">
                        <c:v>0.78602150537634397</c:v>
                      </c:pt>
                      <c:pt idx="195">
                        <c:v>0.78739316239316304</c:v>
                      </c:pt>
                      <c:pt idx="196">
                        <c:v>0.78852284803400596</c:v>
                      </c:pt>
                      <c:pt idx="197">
                        <c:v>0.78936170212765899</c:v>
                      </c:pt>
                      <c:pt idx="198">
                        <c:v>0.79047619047619</c:v>
                      </c:pt>
                      <c:pt idx="199">
                        <c:v>0.79157894736842105</c:v>
                      </c:pt>
                      <c:pt idx="200">
                        <c:v>0.79350104821802903</c:v>
                      </c:pt>
                      <c:pt idx="201">
                        <c:v>0.79457768508863402</c:v>
                      </c:pt>
                      <c:pt idx="202">
                        <c:v>0.79564315352697101</c:v>
                      </c:pt>
                      <c:pt idx="203">
                        <c:v>0.79731127197518104</c:v>
                      </c:pt>
                      <c:pt idx="204">
                        <c:v>0.79835390946502005</c:v>
                      </c:pt>
                      <c:pt idx="205">
                        <c:v>0.80020491803278704</c:v>
                      </c:pt>
                      <c:pt idx="206">
                        <c:v>0.80102040816326503</c:v>
                      </c:pt>
                      <c:pt idx="207">
                        <c:v>0.80284552845528501</c:v>
                      </c:pt>
                      <c:pt idx="208">
                        <c:v>0.80284552845528501</c:v>
                      </c:pt>
                      <c:pt idx="209">
                        <c:v>0.80384226491405397</c:v>
                      </c:pt>
                      <c:pt idx="210">
                        <c:v>0.80544354838709697</c:v>
                      </c:pt>
                      <c:pt idx="211">
                        <c:v>0.80641925777332002</c:v>
                      </c:pt>
                      <c:pt idx="212">
                        <c:v>0.80719280719280695</c:v>
                      </c:pt>
                      <c:pt idx="213">
                        <c:v>0.80876494023904399</c:v>
                      </c:pt>
                      <c:pt idx="214">
                        <c:v>0.80952380952380998</c:v>
                      </c:pt>
                      <c:pt idx="215">
                        <c:v>0.81107814045499504</c:v>
                      </c:pt>
                      <c:pt idx="216">
                        <c:v>0.811822660098522</c:v>
                      </c:pt>
                      <c:pt idx="217">
                        <c:v>0.81256133464180602</c:v>
                      </c:pt>
                      <c:pt idx="218">
                        <c:v>0.81335952848723003</c:v>
                      </c:pt>
                      <c:pt idx="219">
                        <c:v>0.81409001956947202</c:v>
                      </c:pt>
                      <c:pt idx="220">
                        <c:v>0.81463414634146303</c:v>
                      </c:pt>
                      <c:pt idx="221">
                        <c:v>0.81614785992217898</c:v>
                      </c:pt>
                      <c:pt idx="222">
                        <c:v>0.81668283220174598</c:v>
                      </c:pt>
                      <c:pt idx="223">
                        <c:v>0.81800580832526604</c:v>
                      </c:pt>
                      <c:pt idx="224">
                        <c:v>0.819323671497585</c:v>
                      </c:pt>
                      <c:pt idx="225">
                        <c:v>0.819323671497585</c:v>
                      </c:pt>
                      <c:pt idx="226">
                        <c:v>0.82036503362151802</c:v>
                      </c:pt>
                      <c:pt idx="227">
                        <c:v>0.82115384615384601</c:v>
                      </c:pt>
                      <c:pt idx="228">
                        <c:v>0.82245681381957803</c:v>
                      </c:pt>
                      <c:pt idx="229">
                        <c:v>0.82375478927203005</c:v>
                      </c:pt>
                      <c:pt idx="230">
                        <c:v>0.82504780114722698</c:v>
                      </c:pt>
                      <c:pt idx="231">
                        <c:v>0.82633587786259499</c:v>
                      </c:pt>
                      <c:pt idx="232">
                        <c:v>0.82824427480915996</c:v>
                      </c:pt>
                      <c:pt idx="233">
                        <c:v>0.82952380952381</c:v>
                      </c:pt>
                      <c:pt idx="234">
                        <c:v>0.83063748810656501</c:v>
                      </c:pt>
                      <c:pt idx="235">
                        <c:v>0.83269961977186302</c:v>
                      </c:pt>
                      <c:pt idx="236">
                        <c:v>0.83269961977186302</c:v>
                      </c:pt>
                      <c:pt idx="237">
                        <c:v>0.83380816714149997</c:v>
                      </c:pt>
                      <c:pt idx="238">
                        <c:v>0.835863377609108</c:v>
                      </c:pt>
                      <c:pt idx="239">
                        <c:v>0.83696682464454997</c:v>
                      </c:pt>
                      <c:pt idx="240">
                        <c:v>0.83886255924170605</c:v>
                      </c:pt>
                      <c:pt idx="241">
                        <c:v>0.84090909090909105</c:v>
                      </c:pt>
                      <c:pt idx="242">
                        <c:v>0.84280303030303005</c:v>
                      </c:pt>
                      <c:pt idx="243">
                        <c:v>0.84404536862003798</c:v>
                      </c:pt>
                      <c:pt idx="244">
                        <c:v>0.84433962264150997</c:v>
                      </c:pt>
                      <c:pt idx="245">
                        <c:v>0.84593572778827997</c:v>
                      </c:pt>
                      <c:pt idx="246">
                        <c:v>0.84796978281397595</c:v>
                      </c:pt>
                      <c:pt idx="247">
                        <c:v>0.84985835694051004</c:v>
                      </c:pt>
                      <c:pt idx="248">
                        <c:v>0.85188679245283006</c:v>
                      </c:pt>
                      <c:pt idx="249">
                        <c:v>0.85296889726672898</c:v>
                      </c:pt>
                      <c:pt idx="250">
                        <c:v>0.85499058380414295</c:v>
                      </c:pt>
                      <c:pt idx="251">
                        <c:v>0.85687382297551795</c:v>
                      </c:pt>
                      <c:pt idx="252">
                        <c:v>0.85888993414863601</c:v>
                      </c:pt>
                      <c:pt idx="253">
                        <c:v>0.86090225563909795</c:v>
                      </c:pt>
                      <c:pt idx="254">
                        <c:v>0.86116322701688597</c:v>
                      </c:pt>
                      <c:pt idx="255">
                        <c:v>0.86197183098591601</c:v>
                      </c:pt>
                      <c:pt idx="256">
                        <c:v>0.86397748592870605</c:v>
                      </c:pt>
                      <c:pt idx="257">
                        <c:v>0.865979381443299</c:v>
                      </c:pt>
                      <c:pt idx="258">
                        <c:v>0.86716557530402305</c:v>
                      </c:pt>
                      <c:pt idx="259">
                        <c:v>0.86915887850467299</c:v>
                      </c:pt>
                      <c:pt idx="260">
                        <c:v>0.87102803738317802</c:v>
                      </c:pt>
                      <c:pt idx="261">
                        <c:v>0.87220149253731405</c:v>
                      </c:pt>
                      <c:pt idx="262">
                        <c:v>0.87418452935694302</c:v>
                      </c:pt>
                      <c:pt idx="263">
                        <c:v>0.87534883720930301</c:v>
                      </c:pt>
                      <c:pt idx="264">
                        <c:v>0.87534883720930301</c:v>
                      </c:pt>
                      <c:pt idx="265">
                        <c:v>0.87732342007434905</c:v>
                      </c:pt>
                      <c:pt idx="266">
                        <c:v>0.879294336118849</c:v>
                      </c:pt>
                      <c:pt idx="267">
                        <c:v>0.88033395176252305</c:v>
                      </c:pt>
                      <c:pt idx="268">
                        <c:v>0.88148148148148198</c:v>
                      </c:pt>
                      <c:pt idx="269">
                        <c:v>0.88344125809435703</c:v>
                      </c:pt>
                      <c:pt idx="270">
                        <c:v>0.88447319778188505</c:v>
                      </c:pt>
                      <c:pt idx="271">
                        <c:v>0.88642659279778402</c:v>
                      </c:pt>
                      <c:pt idx="272">
                        <c:v>0.88663594470046103</c:v>
                      </c:pt>
                      <c:pt idx="273">
                        <c:v>0.88745387453874602</c:v>
                      </c:pt>
                      <c:pt idx="274">
                        <c:v>0.88929889298892995</c:v>
                      </c:pt>
                      <c:pt idx="275">
                        <c:v>0.89042357274401496</c:v>
                      </c:pt>
                      <c:pt idx="276">
                        <c:v>0.89144434222631097</c:v>
                      </c:pt>
                      <c:pt idx="277">
                        <c:v>0.89328426862925503</c:v>
                      </c:pt>
                      <c:pt idx="278">
                        <c:v>0.89430147058823495</c:v>
                      </c:pt>
                      <c:pt idx="279">
                        <c:v>0.895316804407713</c:v>
                      </c:pt>
                      <c:pt idx="280">
                        <c:v>0.89633027522935804</c:v>
                      </c:pt>
                      <c:pt idx="281">
                        <c:v>0.89816513761467898</c:v>
                      </c:pt>
                      <c:pt idx="282">
                        <c:v>0.89835164835164805</c:v>
                      </c:pt>
                      <c:pt idx="283">
                        <c:v>0.899175068744271</c:v>
                      </c:pt>
                      <c:pt idx="284">
                        <c:v>0.90018315018314998</c:v>
                      </c:pt>
                      <c:pt idx="285">
                        <c:v>0.90118938700823403</c:v>
                      </c:pt>
                      <c:pt idx="286">
                        <c:v>0.90210430009149101</c:v>
                      </c:pt>
                      <c:pt idx="287">
                        <c:v>0.90310786106032903</c:v>
                      </c:pt>
                      <c:pt idx="288">
                        <c:v>0.90410958904109595</c:v>
                      </c:pt>
                      <c:pt idx="289">
                        <c:v>0.90502283105022796</c:v>
                      </c:pt>
                      <c:pt idx="290">
                        <c:v>0.90602189781021902</c:v>
                      </c:pt>
                      <c:pt idx="291">
                        <c:v>0.90701914311759402</c:v>
                      </c:pt>
                      <c:pt idx="292">
                        <c:v>0.90701914311759402</c:v>
                      </c:pt>
                      <c:pt idx="293">
                        <c:v>0.90793072014585197</c:v>
                      </c:pt>
                      <c:pt idx="294">
                        <c:v>0.90892531876138405</c:v>
                      </c:pt>
                      <c:pt idx="295">
                        <c:v>0.90991810737033596</c:v>
                      </c:pt>
                      <c:pt idx="296">
                        <c:v>0.91082802547770703</c:v>
                      </c:pt>
                      <c:pt idx="297">
                        <c:v>0.91181818181818197</c:v>
                      </c:pt>
                      <c:pt idx="298">
                        <c:v>0.91272727272727305</c:v>
                      </c:pt>
                      <c:pt idx="299">
                        <c:v>0.91288566243194202</c:v>
                      </c:pt>
                      <c:pt idx="300">
                        <c:v>0.91379310344827602</c:v>
                      </c:pt>
                      <c:pt idx="301">
                        <c:v>0.91462306993642095</c:v>
                      </c:pt>
                      <c:pt idx="302">
                        <c:v>0.91470054446461002</c:v>
                      </c:pt>
                      <c:pt idx="303">
                        <c:v>0.91568449682683595</c:v>
                      </c:pt>
                      <c:pt idx="304">
                        <c:v>0.91659111514052605</c:v>
                      </c:pt>
                      <c:pt idx="305">
                        <c:v>0.91749773345421604</c:v>
                      </c:pt>
                      <c:pt idx="306">
                        <c:v>0.91757246376811596</c:v>
                      </c:pt>
                      <c:pt idx="307">
                        <c:v>0.91847826086956497</c:v>
                      </c:pt>
                      <c:pt idx="308">
                        <c:v>0.91855203619909498</c:v>
                      </c:pt>
                      <c:pt idx="309">
                        <c:v>0.91945701357466103</c:v>
                      </c:pt>
                      <c:pt idx="310">
                        <c:v>0.91945701357466103</c:v>
                      </c:pt>
                      <c:pt idx="311">
                        <c:v>0.92028985507246397</c:v>
                      </c:pt>
                      <c:pt idx="312">
                        <c:v>0.92036199095022597</c:v>
                      </c:pt>
                      <c:pt idx="313">
                        <c:v>0.92126696832579202</c:v>
                      </c:pt>
                      <c:pt idx="314">
                        <c:v>0.92126696832579202</c:v>
                      </c:pt>
                      <c:pt idx="315">
                        <c:v>0.92217194570135697</c:v>
                      </c:pt>
                      <c:pt idx="316">
                        <c:v>0.92217194570135697</c:v>
                      </c:pt>
                      <c:pt idx="317">
                        <c:v>0.92307692307692302</c:v>
                      </c:pt>
                      <c:pt idx="318">
                        <c:v>0.92307692307692302</c:v>
                      </c:pt>
                      <c:pt idx="319">
                        <c:v>0.92391304347826098</c:v>
                      </c:pt>
                      <c:pt idx="320">
                        <c:v>0.92391304347826098</c:v>
                      </c:pt>
                      <c:pt idx="321">
                        <c:v>0.92398190045248896</c:v>
                      </c:pt>
                      <c:pt idx="322">
                        <c:v>0.92481884057970998</c:v>
                      </c:pt>
                      <c:pt idx="323">
                        <c:v>0.92481884057970998</c:v>
                      </c:pt>
                      <c:pt idx="324">
                        <c:v>0.92572463768115998</c:v>
                      </c:pt>
                      <c:pt idx="325">
                        <c:v>0.92572463768115998</c:v>
                      </c:pt>
                      <c:pt idx="326">
                        <c:v>0.92579185520361995</c:v>
                      </c:pt>
                      <c:pt idx="327">
                        <c:v>0.92579185520361995</c:v>
                      </c:pt>
                      <c:pt idx="328">
                        <c:v>0.92663043478260898</c:v>
                      </c:pt>
                      <c:pt idx="329">
                        <c:v>0.92663043478260898</c:v>
                      </c:pt>
                      <c:pt idx="330">
                        <c:v>0.92753623188405798</c:v>
                      </c:pt>
                      <c:pt idx="331">
                        <c:v>0.92753623188405798</c:v>
                      </c:pt>
                      <c:pt idx="332">
                        <c:v>0.92760180995475106</c:v>
                      </c:pt>
                      <c:pt idx="333">
                        <c:v>0.928506787330317</c:v>
                      </c:pt>
                      <c:pt idx="334">
                        <c:v>0.928506787330317</c:v>
                      </c:pt>
                      <c:pt idx="335">
                        <c:v>0.92857142857142905</c:v>
                      </c:pt>
                      <c:pt idx="336">
                        <c:v>0.92947558770343597</c:v>
                      </c:pt>
                      <c:pt idx="337">
                        <c:v>0.92947558770343597</c:v>
                      </c:pt>
                      <c:pt idx="338">
                        <c:v>0.92953929539295399</c:v>
                      </c:pt>
                      <c:pt idx="339">
                        <c:v>0.930379746835443</c:v>
                      </c:pt>
                      <c:pt idx="340">
                        <c:v>0.93044263775971103</c:v>
                      </c:pt>
                      <c:pt idx="341">
                        <c:v>0.93044263775971103</c:v>
                      </c:pt>
                      <c:pt idx="342">
                        <c:v>0.93134598012646796</c:v>
                      </c:pt>
                      <c:pt idx="343">
                        <c:v>0.93140794223826695</c:v>
                      </c:pt>
                      <c:pt idx="344">
                        <c:v>0.93146979260595097</c:v>
                      </c:pt>
                      <c:pt idx="345">
                        <c:v>0.93231046931408001</c:v>
                      </c:pt>
                      <c:pt idx="346">
                        <c:v>0.93237150586113604</c:v>
                      </c:pt>
                      <c:pt idx="347">
                        <c:v>0.93243243243243301</c:v>
                      </c:pt>
                      <c:pt idx="348">
                        <c:v>0.93243243243243301</c:v>
                      </c:pt>
                      <c:pt idx="349">
                        <c:v>0.93333333333333302</c:v>
                      </c:pt>
                      <c:pt idx="350">
                        <c:v>0.93333333333333302</c:v>
                      </c:pt>
                      <c:pt idx="351">
                        <c:v>0.93339333933393298</c:v>
                      </c:pt>
                      <c:pt idx="352">
                        <c:v>0.93345323741007202</c:v>
                      </c:pt>
                      <c:pt idx="353">
                        <c:v>0.93435251798561103</c:v>
                      </c:pt>
                      <c:pt idx="354">
                        <c:v>0.93435251798561103</c:v>
                      </c:pt>
                      <c:pt idx="355">
                        <c:v>0.93441150044923604</c:v>
                      </c:pt>
                      <c:pt idx="356">
                        <c:v>0.93525179856115104</c:v>
                      </c:pt>
                      <c:pt idx="357">
                        <c:v>0.93530997304582197</c:v>
                      </c:pt>
                      <c:pt idx="358">
                        <c:v>0.93530997304582197</c:v>
                      </c:pt>
                      <c:pt idx="359">
                        <c:v>0.93536804308797095</c:v>
                      </c:pt>
                      <c:pt idx="360">
                        <c:v>0.93542600896860995</c:v>
                      </c:pt>
                      <c:pt idx="361">
                        <c:v>0.93548387096774199</c:v>
                      </c:pt>
                      <c:pt idx="362">
                        <c:v>0.93637992831541195</c:v>
                      </c:pt>
                      <c:pt idx="363">
                        <c:v>0.93637992831541195</c:v>
                      </c:pt>
                      <c:pt idx="364">
                        <c:v>0.93643688451208595</c:v>
                      </c:pt>
                      <c:pt idx="365">
                        <c:v>0.93649373881931997</c:v>
                      </c:pt>
                      <c:pt idx="366">
                        <c:v>0.93655049151027703</c:v>
                      </c:pt>
                      <c:pt idx="367">
                        <c:v>0.93655049151027703</c:v>
                      </c:pt>
                      <c:pt idx="368">
                        <c:v>0.93744414655942798</c:v>
                      </c:pt>
                      <c:pt idx="369">
                        <c:v>0.9375</c:v>
                      </c:pt>
                      <c:pt idx="370">
                        <c:v>0.937555753791258</c:v>
                      </c:pt>
                      <c:pt idx="371">
                        <c:v>0.93761140819964395</c:v>
                      </c:pt>
                      <c:pt idx="372">
                        <c:v>0.93766696349065004</c:v>
                      </c:pt>
                      <c:pt idx="373">
                        <c:v>0.93855743544078396</c:v>
                      </c:pt>
                      <c:pt idx="374">
                        <c:v>0.93861209964412795</c:v>
                      </c:pt>
                      <c:pt idx="375">
                        <c:v>0.93866666666666698</c:v>
                      </c:pt>
                      <c:pt idx="376">
                        <c:v>0.93866666666666698</c:v>
                      </c:pt>
                      <c:pt idx="377">
                        <c:v>0.93872113676731805</c:v>
                      </c:pt>
                      <c:pt idx="378">
                        <c:v>0.93960923623445802</c:v>
                      </c:pt>
                      <c:pt idx="379">
                        <c:v>0.93966282165039905</c:v>
                      </c:pt>
                      <c:pt idx="380">
                        <c:v>0.939716312056738</c:v>
                      </c:pt>
                      <c:pt idx="381">
                        <c:v>0.93976970770593404</c:v>
                      </c:pt>
                      <c:pt idx="382">
                        <c:v>0.93982300884955805</c:v>
                      </c:pt>
                      <c:pt idx="383">
                        <c:v>0.94070796460176997</c:v>
                      </c:pt>
                      <c:pt idx="384">
                        <c:v>0.94070796460176997</c:v>
                      </c:pt>
                      <c:pt idx="385">
                        <c:v>0.94076038903625103</c:v>
                      </c:pt>
                      <c:pt idx="386">
                        <c:v>0.94076038903625103</c:v>
                      </c:pt>
                      <c:pt idx="387">
                        <c:v>0.940812720848057</c:v>
                      </c:pt>
                      <c:pt idx="388">
                        <c:v>0.94086496028243605</c:v>
                      </c:pt>
                      <c:pt idx="389">
                        <c:v>0.94169611307420498</c:v>
                      </c:pt>
                      <c:pt idx="390">
                        <c:v>0.94174757281553401</c:v>
                      </c:pt>
                      <c:pt idx="391">
                        <c:v>0.94174757281553401</c:v>
                      </c:pt>
                      <c:pt idx="392">
                        <c:v>0.94179894179894197</c:v>
                      </c:pt>
                      <c:pt idx="393">
                        <c:v>0.94179894179894197</c:v>
                      </c:pt>
                      <c:pt idx="394">
                        <c:v>0.94185022026431697</c:v>
                      </c:pt>
                      <c:pt idx="395">
                        <c:v>0.94268077601410905</c:v>
                      </c:pt>
                      <c:pt idx="396">
                        <c:v>0.94268077601410905</c:v>
                      </c:pt>
                      <c:pt idx="397">
                        <c:v>0.94268077601410905</c:v>
                      </c:pt>
                      <c:pt idx="398">
                        <c:v>0.94273127753303998</c:v>
                      </c:pt>
                      <c:pt idx="399">
                        <c:v>0.94273127753303998</c:v>
                      </c:pt>
                      <c:pt idx="400">
                        <c:v>0.94273127753303998</c:v>
                      </c:pt>
                      <c:pt idx="401">
                        <c:v>0.94356261022927701</c:v>
                      </c:pt>
                      <c:pt idx="402">
                        <c:v>0.94361233480176199</c:v>
                      </c:pt>
                      <c:pt idx="403">
                        <c:v>0.94361233480176199</c:v>
                      </c:pt>
                      <c:pt idx="404">
                        <c:v>0.94361233480176199</c:v>
                      </c:pt>
                      <c:pt idx="405">
                        <c:v>0.94361233480176199</c:v>
                      </c:pt>
                      <c:pt idx="406">
                        <c:v>0.94361233480176199</c:v>
                      </c:pt>
                      <c:pt idx="407">
                        <c:v>0.94366197183098599</c:v>
                      </c:pt>
                      <c:pt idx="408">
                        <c:v>0.94366197183098599</c:v>
                      </c:pt>
                      <c:pt idx="409">
                        <c:v>0.94366197183098599</c:v>
                      </c:pt>
                      <c:pt idx="410">
                        <c:v>0.94454225352112697</c:v>
                      </c:pt>
                      <c:pt idx="411">
                        <c:v>0.94454225352112697</c:v>
                      </c:pt>
                      <c:pt idx="412">
                        <c:v>0.94454225352112697</c:v>
                      </c:pt>
                      <c:pt idx="413">
                        <c:v>0.94454225352112697</c:v>
                      </c:pt>
                      <c:pt idx="414">
                        <c:v>0.94459102902374703</c:v>
                      </c:pt>
                      <c:pt idx="415">
                        <c:v>0.94459102902374703</c:v>
                      </c:pt>
                      <c:pt idx="416">
                        <c:v>0.94459102902374703</c:v>
                      </c:pt>
                      <c:pt idx="417">
                        <c:v>0.94459102902374703</c:v>
                      </c:pt>
                      <c:pt idx="418">
                        <c:v>0.94463971880492104</c:v>
                      </c:pt>
                      <c:pt idx="419">
                        <c:v>0.94463971880492104</c:v>
                      </c:pt>
                      <c:pt idx="420">
                        <c:v>0.94463971880492104</c:v>
                      </c:pt>
                      <c:pt idx="421">
                        <c:v>0.94463971880492104</c:v>
                      </c:pt>
                      <c:pt idx="422">
                        <c:v>0.94463971880492104</c:v>
                      </c:pt>
                      <c:pt idx="423">
                        <c:v>0.94463971880492104</c:v>
                      </c:pt>
                      <c:pt idx="424">
                        <c:v>0.94547053649956103</c:v>
                      </c:pt>
                      <c:pt idx="425">
                        <c:v>0.94547053649956103</c:v>
                      </c:pt>
                      <c:pt idx="426">
                        <c:v>0.94547053649956103</c:v>
                      </c:pt>
                      <c:pt idx="427">
                        <c:v>0.94547053649956103</c:v>
                      </c:pt>
                      <c:pt idx="428">
                        <c:v>0.94547053649956103</c:v>
                      </c:pt>
                      <c:pt idx="429">
                        <c:v>0.94547053649956103</c:v>
                      </c:pt>
                      <c:pt idx="430">
                        <c:v>0.94547053649956103</c:v>
                      </c:pt>
                      <c:pt idx="431">
                        <c:v>0.94547053649956103</c:v>
                      </c:pt>
                      <c:pt idx="432">
                        <c:v>0.94547053649956103</c:v>
                      </c:pt>
                      <c:pt idx="433">
                        <c:v>0.94547053649956103</c:v>
                      </c:pt>
                      <c:pt idx="434">
                        <c:v>0.94547053649956103</c:v>
                      </c:pt>
                      <c:pt idx="435">
                        <c:v>0.94547053649956103</c:v>
                      </c:pt>
                      <c:pt idx="436">
                        <c:v>0.94547053649956103</c:v>
                      </c:pt>
                      <c:pt idx="437">
                        <c:v>0.94547053649956103</c:v>
                      </c:pt>
                      <c:pt idx="438">
                        <c:v>0.94547053649956103</c:v>
                      </c:pt>
                      <c:pt idx="439">
                        <c:v>0.94547053649956103</c:v>
                      </c:pt>
                      <c:pt idx="440">
                        <c:v>0.94547053649956103</c:v>
                      </c:pt>
                      <c:pt idx="441">
                        <c:v>0.94547053649956103</c:v>
                      </c:pt>
                      <c:pt idx="442">
                        <c:v>0.94551845342706498</c:v>
                      </c:pt>
                      <c:pt idx="443">
                        <c:v>0.94551845342706498</c:v>
                      </c:pt>
                      <c:pt idx="444">
                        <c:v>0.94551845342706498</c:v>
                      </c:pt>
                      <c:pt idx="445">
                        <c:v>0.94556628621597905</c:v>
                      </c:pt>
                      <c:pt idx="446">
                        <c:v>0.94556628621597905</c:v>
                      </c:pt>
                      <c:pt idx="447">
                        <c:v>0.94561403508771902</c:v>
                      </c:pt>
                      <c:pt idx="448">
                        <c:v>0.94561403508771902</c:v>
                      </c:pt>
                      <c:pt idx="449">
                        <c:v>0.94561403508771902</c:v>
                      </c:pt>
                      <c:pt idx="450">
                        <c:v>0.94566170026292695</c:v>
                      </c:pt>
                      <c:pt idx="451">
                        <c:v>0.94566170026292695</c:v>
                      </c:pt>
                      <c:pt idx="452">
                        <c:v>0.94566170026292695</c:v>
                      </c:pt>
                      <c:pt idx="453">
                        <c:v>0.94570928196147097</c:v>
                      </c:pt>
                      <c:pt idx="454">
                        <c:v>0.94653812445223495</c:v>
                      </c:pt>
                      <c:pt idx="455">
                        <c:v>0.94653812445223495</c:v>
                      </c:pt>
                      <c:pt idx="456">
                        <c:v>0.94653812445223495</c:v>
                      </c:pt>
                      <c:pt idx="457">
                        <c:v>0.94658493870402804</c:v>
                      </c:pt>
                      <c:pt idx="458">
                        <c:v>0.94658493870402804</c:v>
                      </c:pt>
                      <c:pt idx="459">
                        <c:v>0.94658493870402804</c:v>
                      </c:pt>
                      <c:pt idx="460">
                        <c:v>0.94658493870402804</c:v>
                      </c:pt>
                      <c:pt idx="461">
                        <c:v>0.94658493870402804</c:v>
                      </c:pt>
                      <c:pt idx="462">
                        <c:v>0.94658493870402804</c:v>
                      </c:pt>
                      <c:pt idx="463">
                        <c:v>0.94658493870402804</c:v>
                      </c:pt>
                      <c:pt idx="464">
                        <c:v>0.94658493870402804</c:v>
                      </c:pt>
                      <c:pt idx="465">
                        <c:v>0.94658493870402804</c:v>
                      </c:pt>
                      <c:pt idx="466">
                        <c:v>0.94658493870402804</c:v>
                      </c:pt>
                      <c:pt idx="467">
                        <c:v>0.94741454864154195</c:v>
                      </c:pt>
                      <c:pt idx="468">
                        <c:v>0.94741454864154195</c:v>
                      </c:pt>
                      <c:pt idx="469">
                        <c:v>0.94741454864154195</c:v>
                      </c:pt>
                      <c:pt idx="470">
                        <c:v>0.94741454864154195</c:v>
                      </c:pt>
                      <c:pt idx="471">
                        <c:v>0.94741454864154195</c:v>
                      </c:pt>
                      <c:pt idx="472">
                        <c:v>0.94741454864154195</c:v>
                      </c:pt>
                      <c:pt idx="473">
                        <c:v>0.94741454864154195</c:v>
                      </c:pt>
                      <c:pt idx="474">
                        <c:v>0.94741454864154195</c:v>
                      </c:pt>
                      <c:pt idx="475">
                        <c:v>0.94736842105263097</c:v>
                      </c:pt>
                      <c:pt idx="476">
                        <c:v>0.94741454864154195</c:v>
                      </c:pt>
                      <c:pt idx="477">
                        <c:v>0.94741454864154195</c:v>
                      </c:pt>
                      <c:pt idx="478">
                        <c:v>0.94741454864154195</c:v>
                      </c:pt>
                      <c:pt idx="479">
                        <c:v>0.94741454864154195</c:v>
                      </c:pt>
                      <c:pt idx="480">
                        <c:v>0.94741454864154195</c:v>
                      </c:pt>
                      <c:pt idx="481">
                        <c:v>0.94741454864154195</c:v>
                      </c:pt>
                      <c:pt idx="482">
                        <c:v>0.94829097283084995</c:v>
                      </c:pt>
                      <c:pt idx="483">
                        <c:v>0.94829097283084995</c:v>
                      </c:pt>
                      <c:pt idx="484">
                        <c:v>0.94829097283084995</c:v>
                      </c:pt>
                      <c:pt idx="485">
                        <c:v>0.94833625218914197</c:v>
                      </c:pt>
                      <c:pt idx="486">
                        <c:v>0.94833625218914197</c:v>
                      </c:pt>
                      <c:pt idx="487">
                        <c:v>0.94838145231846005</c:v>
                      </c:pt>
                      <c:pt idx="488">
                        <c:v>0.94838145231846005</c:v>
                      </c:pt>
                      <c:pt idx="489">
                        <c:v>0.94838145231846005</c:v>
                      </c:pt>
                      <c:pt idx="490">
                        <c:v>0.94842657342657399</c:v>
                      </c:pt>
                      <c:pt idx="491">
                        <c:v>0.94842657342657399</c:v>
                      </c:pt>
                      <c:pt idx="492">
                        <c:v>0.94847161572052396</c:v>
                      </c:pt>
                      <c:pt idx="493">
                        <c:v>0.94847161572052396</c:v>
                      </c:pt>
                      <c:pt idx="494">
                        <c:v>0.94851657940663203</c:v>
                      </c:pt>
                      <c:pt idx="495">
                        <c:v>0.94851657940663203</c:v>
                      </c:pt>
                      <c:pt idx="496">
                        <c:v>0.94856146469049696</c:v>
                      </c:pt>
                      <c:pt idx="497">
                        <c:v>0.94856146469049696</c:v>
                      </c:pt>
                      <c:pt idx="498">
                        <c:v>0.94856146469049696</c:v>
                      </c:pt>
                      <c:pt idx="499">
                        <c:v>0.94860627177700296</c:v>
                      </c:pt>
                      <c:pt idx="500">
                        <c:v>0.94860627177700296</c:v>
                      </c:pt>
                      <c:pt idx="501">
                        <c:v>0.94860627177700296</c:v>
                      </c:pt>
                      <c:pt idx="502">
                        <c:v>0.94865100087032195</c:v>
                      </c:pt>
                      <c:pt idx="503">
                        <c:v>0.94865100087032195</c:v>
                      </c:pt>
                      <c:pt idx="504">
                        <c:v>0.94782608695652204</c:v>
                      </c:pt>
                      <c:pt idx="505">
                        <c:v>0.94782608695652204</c:v>
                      </c:pt>
                      <c:pt idx="506">
                        <c:v>0.94787141615986104</c:v>
                      </c:pt>
                      <c:pt idx="507">
                        <c:v>0.94787141615986104</c:v>
                      </c:pt>
                      <c:pt idx="508">
                        <c:v>0.94787141615986104</c:v>
                      </c:pt>
                      <c:pt idx="509">
                        <c:v>0.94791666666666696</c:v>
                      </c:pt>
                      <c:pt idx="510">
                        <c:v>0.94791666666666696</c:v>
                      </c:pt>
                      <c:pt idx="511">
                        <c:v>0.94796183868170003</c:v>
                      </c:pt>
                      <c:pt idx="512">
                        <c:v>0.94796183868170003</c:v>
                      </c:pt>
                      <c:pt idx="513">
                        <c:v>0.94796183868170003</c:v>
                      </c:pt>
                      <c:pt idx="514">
                        <c:v>0.94800693240901202</c:v>
                      </c:pt>
                      <c:pt idx="515">
                        <c:v>0.94800693240901202</c:v>
                      </c:pt>
                      <c:pt idx="516">
                        <c:v>0.94800693240901202</c:v>
                      </c:pt>
                      <c:pt idx="517">
                        <c:v>0.94805194805194803</c:v>
                      </c:pt>
                      <c:pt idx="518">
                        <c:v>0.94805194805194803</c:v>
                      </c:pt>
                      <c:pt idx="519">
                        <c:v>0.94727744165946404</c:v>
                      </c:pt>
                      <c:pt idx="520">
                        <c:v>0.94727744165946404</c:v>
                      </c:pt>
                      <c:pt idx="521">
                        <c:v>0.94732297063903304</c:v>
                      </c:pt>
                      <c:pt idx="522">
                        <c:v>0.94732297063903304</c:v>
                      </c:pt>
                      <c:pt idx="523">
                        <c:v>0.94736842105263097</c:v>
                      </c:pt>
                      <c:pt idx="524">
                        <c:v>0.94741379310344798</c:v>
                      </c:pt>
                      <c:pt idx="525">
                        <c:v>0.94741379310344798</c:v>
                      </c:pt>
                      <c:pt idx="526">
                        <c:v>0.94741379310344798</c:v>
                      </c:pt>
                      <c:pt idx="527">
                        <c:v>0.94745908699397097</c:v>
                      </c:pt>
                      <c:pt idx="528">
                        <c:v>0.94745908699397097</c:v>
                      </c:pt>
                      <c:pt idx="529">
                        <c:v>0.94750430292598997</c:v>
                      </c:pt>
                      <c:pt idx="530">
                        <c:v>0.94754944110060202</c:v>
                      </c:pt>
                      <c:pt idx="531">
                        <c:v>0.94754944110060202</c:v>
                      </c:pt>
                      <c:pt idx="532">
                        <c:v>0.94759450171821302</c:v>
                      </c:pt>
                      <c:pt idx="533">
                        <c:v>0.94759450171821302</c:v>
                      </c:pt>
                      <c:pt idx="534">
                        <c:v>0.94759450171821302</c:v>
                      </c:pt>
                      <c:pt idx="535">
                        <c:v>0.94759450171821302</c:v>
                      </c:pt>
                      <c:pt idx="536">
                        <c:v>0.947639484978541</c:v>
                      </c:pt>
                      <c:pt idx="537">
                        <c:v>0.947639484978541</c:v>
                      </c:pt>
                      <c:pt idx="538">
                        <c:v>0.947639484978541</c:v>
                      </c:pt>
                      <c:pt idx="539">
                        <c:v>0.94768439108061697</c:v>
                      </c:pt>
                      <c:pt idx="540">
                        <c:v>0.94768439108061697</c:v>
                      </c:pt>
                      <c:pt idx="541">
                        <c:v>0.94768439108061697</c:v>
                      </c:pt>
                      <c:pt idx="542">
                        <c:v>0.94768439108061697</c:v>
                      </c:pt>
                      <c:pt idx="543">
                        <c:v>0.94768439108061697</c:v>
                      </c:pt>
                      <c:pt idx="544">
                        <c:v>0.94768439108061697</c:v>
                      </c:pt>
                      <c:pt idx="545">
                        <c:v>0.94768439108061697</c:v>
                      </c:pt>
                      <c:pt idx="546">
                        <c:v>0.94772922022279404</c:v>
                      </c:pt>
                      <c:pt idx="547">
                        <c:v>0.94772922022279404</c:v>
                      </c:pt>
                      <c:pt idx="548">
                        <c:v>0.94772922022279404</c:v>
                      </c:pt>
                      <c:pt idx="549">
                        <c:v>0.94772922022279404</c:v>
                      </c:pt>
                      <c:pt idx="550">
                        <c:v>0.94772922022279404</c:v>
                      </c:pt>
                      <c:pt idx="551">
                        <c:v>0.94772922022279404</c:v>
                      </c:pt>
                      <c:pt idx="552">
                        <c:v>0.94772922022279404</c:v>
                      </c:pt>
                      <c:pt idx="553">
                        <c:v>0.94772922022279404</c:v>
                      </c:pt>
                      <c:pt idx="554">
                        <c:v>0.94772922022279404</c:v>
                      </c:pt>
                      <c:pt idx="555">
                        <c:v>0.94772922022279404</c:v>
                      </c:pt>
                      <c:pt idx="556">
                        <c:v>0.94777397260273999</c:v>
                      </c:pt>
                      <c:pt idx="557">
                        <c:v>0.94777397260273999</c:v>
                      </c:pt>
                      <c:pt idx="558">
                        <c:v>0.94777397260273999</c:v>
                      </c:pt>
                      <c:pt idx="559">
                        <c:v>0.94777397260273999</c:v>
                      </c:pt>
                      <c:pt idx="560">
                        <c:v>0.94777397260273999</c:v>
                      </c:pt>
                      <c:pt idx="561">
                        <c:v>0.94777397260273999</c:v>
                      </c:pt>
                      <c:pt idx="562">
                        <c:v>0.94777397260273999</c:v>
                      </c:pt>
                      <c:pt idx="563">
                        <c:v>0.94777397260273999</c:v>
                      </c:pt>
                      <c:pt idx="564">
                        <c:v>0.94777397260273999</c:v>
                      </c:pt>
                      <c:pt idx="565">
                        <c:v>0.94777397260273999</c:v>
                      </c:pt>
                      <c:pt idx="566">
                        <c:v>0.94777397260273999</c:v>
                      </c:pt>
                      <c:pt idx="567">
                        <c:v>0.94777397260273999</c:v>
                      </c:pt>
                      <c:pt idx="568">
                        <c:v>0.94777397260273999</c:v>
                      </c:pt>
                      <c:pt idx="569">
                        <c:v>0.94777397260273999</c:v>
                      </c:pt>
                      <c:pt idx="570">
                        <c:v>0.94777397260273999</c:v>
                      </c:pt>
                      <c:pt idx="571">
                        <c:v>0.94777397260273999</c:v>
                      </c:pt>
                      <c:pt idx="572">
                        <c:v>0.94772922022279404</c:v>
                      </c:pt>
                      <c:pt idx="573">
                        <c:v>0.94772922022279404</c:v>
                      </c:pt>
                      <c:pt idx="574">
                        <c:v>0.94691780821917804</c:v>
                      </c:pt>
                      <c:pt idx="575">
                        <c:v>0.94687232219365902</c:v>
                      </c:pt>
                      <c:pt idx="576">
                        <c:v>0.94687232219365902</c:v>
                      </c:pt>
                      <c:pt idx="577">
                        <c:v>0.94687232219365902</c:v>
                      </c:pt>
                      <c:pt idx="578">
                        <c:v>0.94682675814751305</c:v>
                      </c:pt>
                      <c:pt idx="579">
                        <c:v>0.94682675814751305</c:v>
                      </c:pt>
                      <c:pt idx="580">
                        <c:v>0.94678111587982805</c:v>
                      </c:pt>
                      <c:pt idx="581">
                        <c:v>0.94678111587982805</c:v>
                      </c:pt>
                      <c:pt idx="582">
                        <c:v>0.94678111587982805</c:v>
                      </c:pt>
                      <c:pt idx="583">
                        <c:v>0.94673539518900396</c:v>
                      </c:pt>
                      <c:pt idx="584">
                        <c:v>0.94673539518900396</c:v>
                      </c:pt>
                      <c:pt idx="585">
                        <c:v>0.94668959587274304</c:v>
                      </c:pt>
                      <c:pt idx="586">
                        <c:v>0.94668959587274304</c:v>
                      </c:pt>
                      <c:pt idx="587">
                        <c:v>0.946643717728055</c:v>
                      </c:pt>
                      <c:pt idx="588">
                        <c:v>0.946643717728055</c:v>
                      </c:pt>
                      <c:pt idx="589">
                        <c:v>0.946597760551249</c:v>
                      </c:pt>
                      <c:pt idx="590">
                        <c:v>0.946597760551249</c:v>
                      </c:pt>
                      <c:pt idx="591">
                        <c:v>0.946597760551249</c:v>
                      </c:pt>
                      <c:pt idx="592">
                        <c:v>0.946597760551249</c:v>
                      </c:pt>
                      <c:pt idx="593">
                        <c:v>0.94655172413793098</c:v>
                      </c:pt>
                      <c:pt idx="594">
                        <c:v>0.94655172413793098</c:v>
                      </c:pt>
                      <c:pt idx="595">
                        <c:v>0.94655172413793098</c:v>
                      </c:pt>
                      <c:pt idx="596">
                        <c:v>0.94655172413793098</c:v>
                      </c:pt>
                      <c:pt idx="597">
                        <c:v>0.94655172413793098</c:v>
                      </c:pt>
                      <c:pt idx="598">
                        <c:v>0.94655172413793098</c:v>
                      </c:pt>
                      <c:pt idx="599">
                        <c:v>0.94655172413793098</c:v>
                      </c:pt>
                      <c:pt idx="600">
                        <c:v>0.94655172413793098</c:v>
                      </c:pt>
                      <c:pt idx="601">
                        <c:v>0.94655172413793098</c:v>
                      </c:pt>
                      <c:pt idx="602">
                        <c:v>0.94655172413793098</c:v>
                      </c:pt>
                      <c:pt idx="603">
                        <c:v>0.94655172413793098</c:v>
                      </c:pt>
                      <c:pt idx="604">
                        <c:v>0.94655172413793098</c:v>
                      </c:pt>
                      <c:pt idx="605">
                        <c:v>0.94655172413793098</c:v>
                      </c:pt>
                      <c:pt idx="606">
                        <c:v>0.94655172413793098</c:v>
                      </c:pt>
                      <c:pt idx="607">
                        <c:v>0.94655172413793098</c:v>
                      </c:pt>
                      <c:pt idx="608">
                        <c:v>0.94655172413793098</c:v>
                      </c:pt>
                      <c:pt idx="609">
                        <c:v>0.94650560828300301</c:v>
                      </c:pt>
                      <c:pt idx="610">
                        <c:v>0.94650560828300301</c:v>
                      </c:pt>
                      <c:pt idx="611">
                        <c:v>0.94650560828300301</c:v>
                      </c:pt>
                      <c:pt idx="612">
                        <c:v>0.94650560828300301</c:v>
                      </c:pt>
                      <c:pt idx="613">
                        <c:v>0.94650560828300301</c:v>
                      </c:pt>
                      <c:pt idx="614">
                        <c:v>0.94650560828300301</c:v>
                      </c:pt>
                      <c:pt idx="615">
                        <c:v>0.94645941278065604</c:v>
                      </c:pt>
                      <c:pt idx="616">
                        <c:v>0.94645941278065604</c:v>
                      </c:pt>
                      <c:pt idx="617">
                        <c:v>0.94645941278065604</c:v>
                      </c:pt>
                      <c:pt idx="618">
                        <c:v>0.94645941278065604</c:v>
                      </c:pt>
                      <c:pt idx="619">
                        <c:v>0.94645941278065604</c:v>
                      </c:pt>
                      <c:pt idx="620">
                        <c:v>0.94559585492228004</c:v>
                      </c:pt>
                      <c:pt idx="621">
                        <c:v>0.94559585492228004</c:v>
                      </c:pt>
                      <c:pt idx="622">
                        <c:v>0.94559585492228004</c:v>
                      </c:pt>
                      <c:pt idx="623">
                        <c:v>0.94559585492228004</c:v>
                      </c:pt>
                      <c:pt idx="624">
                        <c:v>0.94559585492228004</c:v>
                      </c:pt>
                      <c:pt idx="625">
                        <c:v>0.94554883318928296</c:v>
                      </c:pt>
                      <c:pt idx="626">
                        <c:v>0.94554883318928296</c:v>
                      </c:pt>
                      <c:pt idx="627">
                        <c:v>0.94554883318928296</c:v>
                      </c:pt>
                      <c:pt idx="628">
                        <c:v>0.94554883318928296</c:v>
                      </c:pt>
                      <c:pt idx="629">
                        <c:v>0.94554883318928296</c:v>
                      </c:pt>
                      <c:pt idx="630">
                        <c:v>0.94473229706390305</c:v>
                      </c:pt>
                      <c:pt idx="631">
                        <c:v>0.94473229706390305</c:v>
                      </c:pt>
                      <c:pt idx="632">
                        <c:v>0.94473229706390305</c:v>
                      </c:pt>
                      <c:pt idx="633">
                        <c:v>0.94473229706390305</c:v>
                      </c:pt>
                      <c:pt idx="634">
                        <c:v>0.94473229706390305</c:v>
                      </c:pt>
                      <c:pt idx="635">
                        <c:v>0.94477998274374497</c:v>
                      </c:pt>
                      <c:pt idx="636">
                        <c:v>0.94477998274374497</c:v>
                      </c:pt>
                      <c:pt idx="637">
                        <c:v>0.94477998274374497</c:v>
                      </c:pt>
                      <c:pt idx="638">
                        <c:v>0.943965517241379</c:v>
                      </c:pt>
                      <c:pt idx="639">
                        <c:v>0.943965517241379</c:v>
                      </c:pt>
                      <c:pt idx="640">
                        <c:v>0.943965517241379</c:v>
                      </c:pt>
                      <c:pt idx="641">
                        <c:v>0.943965517241379</c:v>
                      </c:pt>
                      <c:pt idx="642">
                        <c:v>0.943965517241379</c:v>
                      </c:pt>
                      <c:pt idx="643">
                        <c:v>0.943965517241379</c:v>
                      </c:pt>
                      <c:pt idx="644">
                        <c:v>0.94315245478036203</c:v>
                      </c:pt>
                      <c:pt idx="645">
                        <c:v>0.943201376936317</c:v>
                      </c:pt>
                      <c:pt idx="646">
                        <c:v>0.943201376936317</c:v>
                      </c:pt>
                      <c:pt idx="647">
                        <c:v>0.943201376936317</c:v>
                      </c:pt>
                      <c:pt idx="648">
                        <c:v>0.943201376936317</c:v>
                      </c:pt>
                      <c:pt idx="649">
                        <c:v>0.94315245478036203</c:v>
                      </c:pt>
                      <c:pt idx="650">
                        <c:v>0.94315245478036203</c:v>
                      </c:pt>
                      <c:pt idx="651">
                        <c:v>0.94315245478036203</c:v>
                      </c:pt>
                      <c:pt idx="652">
                        <c:v>0.94234079173838203</c:v>
                      </c:pt>
                      <c:pt idx="653">
                        <c:v>0.94234079173838203</c:v>
                      </c:pt>
                      <c:pt idx="654">
                        <c:v>0.94234079173838203</c:v>
                      </c:pt>
                      <c:pt idx="655">
                        <c:v>0.94234079173838203</c:v>
                      </c:pt>
                      <c:pt idx="656">
                        <c:v>0.94234079173838203</c:v>
                      </c:pt>
                      <c:pt idx="657">
                        <c:v>0.94234079173838203</c:v>
                      </c:pt>
                      <c:pt idx="658">
                        <c:v>0.94234079173838203</c:v>
                      </c:pt>
                      <c:pt idx="659">
                        <c:v>0.94234079173838203</c:v>
                      </c:pt>
                      <c:pt idx="660">
                        <c:v>0.94234079173838203</c:v>
                      </c:pt>
                      <c:pt idx="661">
                        <c:v>0.94234079173838203</c:v>
                      </c:pt>
                      <c:pt idx="662">
                        <c:v>0.94234079173838203</c:v>
                      </c:pt>
                      <c:pt idx="663">
                        <c:v>0.94234079173838203</c:v>
                      </c:pt>
                      <c:pt idx="664">
                        <c:v>0.94234079173838203</c:v>
                      </c:pt>
                      <c:pt idx="665">
                        <c:v>0.94234079173838203</c:v>
                      </c:pt>
                      <c:pt idx="666">
                        <c:v>0.94234079173838203</c:v>
                      </c:pt>
                      <c:pt idx="667">
                        <c:v>0.94239036973344803</c:v>
                      </c:pt>
                      <c:pt idx="668">
                        <c:v>0.94239036973344803</c:v>
                      </c:pt>
                      <c:pt idx="669">
                        <c:v>0.94239036973344803</c:v>
                      </c:pt>
                      <c:pt idx="670">
                        <c:v>0.94325021496130701</c:v>
                      </c:pt>
                      <c:pt idx="671">
                        <c:v>0.94325021496130701</c:v>
                      </c:pt>
                      <c:pt idx="672">
                        <c:v>0.94325021496130701</c:v>
                      </c:pt>
                      <c:pt idx="673">
                        <c:v>0.94329896907216504</c:v>
                      </c:pt>
                      <c:pt idx="674">
                        <c:v>0.94329896907216504</c:v>
                      </c:pt>
                      <c:pt idx="675">
                        <c:v>0.94329896907216504</c:v>
                      </c:pt>
                      <c:pt idx="676">
                        <c:v>0.94334763948497902</c:v>
                      </c:pt>
                      <c:pt idx="677">
                        <c:v>0.94334763948497902</c:v>
                      </c:pt>
                      <c:pt idx="678">
                        <c:v>0.94339622641509402</c:v>
                      </c:pt>
                      <c:pt idx="679">
                        <c:v>0.94339622641509402</c:v>
                      </c:pt>
                      <c:pt idx="680">
                        <c:v>0.94420600858369097</c:v>
                      </c:pt>
                      <c:pt idx="681">
                        <c:v>0.94425385934819905</c:v>
                      </c:pt>
                      <c:pt idx="682">
                        <c:v>0.94425385934819905</c:v>
                      </c:pt>
                      <c:pt idx="683">
                        <c:v>0.94430162810625495</c:v>
                      </c:pt>
                      <c:pt idx="684">
                        <c:v>0.94430162810625495</c:v>
                      </c:pt>
                      <c:pt idx="685">
                        <c:v>0.94430162810625495</c:v>
                      </c:pt>
                      <c:pt idx="686">
                        <c:v>0.94430162810625495</c:v>
                      </c:pt>
                      <c:pt idx="687">
                        <c:v>0.94430162810625495</c:v>
                      </c:pt>
                      <c:pt idx="688">
                        <c:v>0.94430162810625495</c:v>
                      </c:pt>
                      <c:pt idx="689">
                        <c:v>0.94434931506849296</c:v>
                      </c:pt>
                      <c:pt idx="690">
                        <c:v>0.94434931506849296</c:v>
                      </c:pt>
                      <c:pt idx="691">
                        <c:v>0.94434931506849296</c:v>
                      </c:pt>
                      <c:pt idx="692">
                        <c:v>0.94434931506849296</c:v>
                      </c:pt>
                      <c:pt idx="693">
                        <c:v>0.94434931506849296</c:v>
                      </c:pt>
                      <c:pt idx="694">
                        <c:v>0.94434931506849296</c:v>
                      </c:pt>
                      <c:pt idx="695">
                        <c:v>0.94434931506849296</c:v>
                      </c:pt>
                      <c:pt idx="696">
                        <c:v>0.94434931506849296</c:v>
                      </c:pt>
                      <c:pt idx="697">
                        <c:v>0.94434931506849296</c:v>
                      </c:pt>
                      <c:pt idx="698">
                        <c:v>0.94515852613538998</c:v>
                      </c:pt>
                      <c:pt idx="699">
                        <c:v>0.94515852613538998</c:v>
                      </c:pt>
                      <c:pt idx="700">
                        <c:v>0.94515852613538998</c:v>
                      </c:pt>
                      <c:pt idx="701">
                        <c:v>0.94515852613538998</c:v>
                      </c:pt>
                      <c:pt idx="702">
                        <c:v>0.94515852613538998</c:v>
                      </c:pt>
                      <c:pt idx="703">
                        <c:v>0.94515852613538998</c:v>
                      </c:pt>
                      <c:pt idx="704">
                        <c:v>0.94515852613538998</c:v>
                      </c:pt>
                      <c:pt idx="705">
                        <c:v>0.94520547945205502</c:v>
                      </c:pt>
                      <c:pt idx="706">
                        <c:v>0.94520547945205502</c:v>
                      </c:pt>
                      <c:pt idx="707">
                        <c:v>0.94520547945205502</c:v>
                      </c:pt>
                      <c:pt idx="708">
                        <c:v>0.94520547945205502</c:v>
                      </c:pt>
                      <c:pt idx="709">
                        <c:v>0.94520547945205502</c:v>
                      </c:pt>
                      <c:pt idx="710">
                        <c:v>0.94520547945205502</c:v>
                      </c:pt>
                      <c:pt idx="711">
                        <c:v>0.945252352437981</c:v>
                      </c:pt>
                      <c:pt idx="712">
                        <c:v>0.945252352437981</c:v>
                      </c:pt>
                      <c:pt idx="713">
                        <c:v>0.94444444444444398</c:v>
                      </c:pt>
                      <c:pt idx="714">
                        <c:v>0.94444444444444398</c:v>
                      </c:pt>
                      <c:pt idx="715">
                        <c:v>0.94444444444444398</c:v>
                      </c:pt>
                      <c:pt idx="716">
                        <c:v>0.94444444444444398</c:v>
                      </c:pt>
                      <c:pt idx="717">
                        <c:v>0.94444444444444398</c:v>
                      </c:pt>
                      <c:pt idx="718">
                        <c:v>0.944491887275833</c:v>
                      </c:pt>
                      <c:pt idx="719">
                        <c:v>0.944491887275833</c:v>
                      </c:pt>
                      <c:pt idx="720">
                        <c:v>0.944491887275833</c:v>
                      </c:pt>
                      <c:pt idx="721">
                        <c:v>0.944491887275833</c:v>
                      </c:pt>
                      <c:pt idx="722">
                        <c:v>0.944491887275833</c:v>
                      </c:pt>
                      <c:pt idx="723">
                        <c:v>0.944491887275833</c:v>
                      </c:pt>
                      <c:pt idx="724">
                        <c:v>0.94453924914675802</c:v>
                      </c:pt>
                      <c:pt idx="725">
                        <c:v>0.94453924914675802</c:v>
                      </c:pt>
                      <c:pt idx="726">
                        <c:v>0.94453924914675802</c:v>
                      </c:pt>
                      <c:pt idx="727">
                        <c:v>0.94453924914675802</c:v>
                      </c:pt>
                      <c:pt idx="728">
                        <c:v>0.94453924914675802</c:v>
                      </c:pt>
                      <c:pt idx="729">
                        <c:v>0.94453924914675802</c:v>
                      </c:pt>
                      <c:pt idx="730">
                        <c:v>0.94453924914675802</c:v>
                      </c:pt>
                      <c:pt idx="731">
                        <c:v>0.94458653026427897</c:v>
                      </c:pt>
                      <c:pt idx="732">
                        <c:v>0.94458653026427897</c:v>
                      </c:pt>
                      <c:pt idx="733">
                        <c:v>0.94458653026427897</c:v>
                      </c:pt>
                      <c:pt idx="734">
                        <c:v>0.94463373083475299</c:v>
                      </c:pt>
                      <c:pt idx="735">
                        <c:v>0.94463373083475299</c:v>
                      </c:pt>
                      <c:pt idx="736">
                        <c:v>0.94468085106383004</c:v>
                      </c:pt>
                      <c:pt idx="737">
                        <c:v>0.94468085106383004</c:v>
                      </c:pt>
                      <c:pt idx="738">
                        <c:v>0.94472789115646305</c:v>
                      </c:pt>
                      <c:pt idx="739">
                        <c:v>0.94472789115646305</c:v>
                      </c:pt>
                      <c:pt idx="740">
                        <c:v>0.94477485131690697</c:v>
                      </c:pt>
                      <c:pt idx="741">
                        <c:v>0.94477485131690697</c:v>
                      </c:pt>
                      <c:pt idx="742">
                        <c:v>0.94482173174872697</c:v>
                      </c:pt>
                      <c:pt idx="743">
                        <c:v>0.94486853265479198</c:v>
                      </c:pt>
                      <c:pt idx="744">
                        <c:v>0.94486853265479198</c:v>
                      </c:pt>
                      <c:pt idx="745">
                        <c:v>0.94491525423728795</c:v>
                      </c:pt>
                      <c:pt idx="746">
                        <c:v>0.94496189669771402</c:v>
                      </c:pt>
                      <c:pt idx="747">
                        <c:v>0.945008460236887</c:v>
                      </c:pt>
                      <c:pt idx="748">
                        <c:v>0.945008460236887</c:v>
                      </c:pt>
                      <c:pt idx="749">
                        <c:v>0.94505494505494503</c:v>
                      </c:pt>
                      <c:pt idx="750">
                        <c:v>0.94505494505494503</c:v>
                      </c:pt>
                      <c:pt idx="751">
                        <c:v>0.94510135135135098</c:v>
                      </c:pt>
                      <c:pt idx="752">
                        <c:v>0.94514767932489496</c:v>
                      </c:pt>
                      <c:pt idx="753">
                        <c:v>0.94514767932489496</c:v>
                      </c:pt>
                      <c:pt idx="754">
                        <c:v>0.94519392917369305</c:v>
                      </c:pt>
                      <c:pt idx="755">
                        <c:v>0.94524010109519796</c:v>
                      </c:pt>
                      <c:pt idx="756">
                        <c:v>0.94444444444444398</c:v>
                      </c:pt>
                      <c:pt idx="757">
                        <c:v>0.94449116904962105</c:v>
                      </c:pt>
                      <c:pt idx="758">
                        <c:v>0.94449116904962105</c:v>
                      </c:pt>
                      <c:pt idx="759">
                        <c:v>0.94449116904962105</c:v>
                      </c:pt>
                      <c:pt idx="760">
                        <c:v>0.94453781512604995</c:v>
                      </c:pt>
                      <c:pt idx="761">
                        <c:v>0.94453781512604995</c:v>
                      </c:pt>
                      <c:pt idx="762">
                        <c:v>0.94458438287153701</c:v>
                      </c:pt>
                      <c:pt idx="763">
                        <c:v>0.94458438287153701</c:v>
                      </c:pt>
                      <c:pt idx="764">
                        <c:v>0.94458438287153701</c:v>
                      </c:pt>
                      <c:pt idx="765">
                        <c:v>0.94458438287153701</c:v>
                      </c:pt>
                      <c:pt idx="766">
                        <c:v>0.94458438287153701</c:v>
                      </c:pt>
                      <c:pt idx="767">
                        <c:v>0.94458438287153701</c:v>
                      </c:pt>
                      <c:pt idx="768">
                        <c:v>0.94458438287153701</c:v>
                      </c:pt>
                      <c:pt idx="769">
                        <c:v>0.94458438287153701</c:v>
                      </c:pt>
                      <c:pt idx="770">
                        <c:v>0.94458438287153701</c:v>
                      </c:pt>
                      <c:pt idx="771">
                        <c:v>0.94458438287153701</c:v>
                      </c:pt>
                      <c:pt idx="772">
                        <c:v>0.94458438287153701</c:v>
                      </c:pt>
                      <c:pt idx="773">
                        <c:v>0.94458438287153701</c:v>
                      </c:pt>
                      <c:pt idx="774">
                        <c:v>0.94458438287153701</c:v>
                      </c:pt>
                      <c:pt idx="775">
                        <c:v>0.94458438287153701</c:v>
                      </c:pt>
                      <c:pt idx="776">
                        <c:v>0.94458438287153701</c:v>
                      </c:pt>
                      <c:pt idx="777">
                        <c:v>0.94458438287153701</c:v>
                      </c:pt>
                      <c:pt idx="778">
                        <c:v>0.94458438287153701</c:v>
                      </c:pt>
                      <c:pt idx="779">
                        <c:v>0.94463087248322197</c:v>
                      </c:pt>
                      <c:pt idx="780">
                        <c:v>0.94463087248322197</c:v>
                      </c:pt>
                      <c:pt idx="781">
                        <c:v>0.94463087248322197</c:v>
                      </c:pt>
                      <c:pt idx="782">
                        <c:v>0.94463087248322197</c:v>
                      </c:pt>
                      <c:pt idx="783">
                        <c:v>0.94463087248322197</c:v>
                      </c:pt>
                      <c:pt idx="784">
                        <c:v>0.94463087248322197</c:v>
                      </c:pt>
                      <c:pt idx="785">
                        <c:v>0.94463087248322197</c:v>
                      </c:pt>
                      <c:pt idx="786">
                        <c:v>0.94463087248322197</c:v>
                      </c:pt>
                      <c:pt idx="787">
                        <c:v>0.94463087248322197</c:v>
                      </c:pt>
                      <c:pt idx="788">
                        <c:v>0.94463087248322197</c:v>
                      </c:pt>
                      <c:pt idx="789">
                        <c:v>0.94463087248322197</c:v>
                      </c:pt>
                      <c:pt idx="790">
                        <c:v>0.94458438287153701</c:v>
                      </c:pt>
                      <c:pt idx="791">
                        <c:v>0.94458438287153701</c:v>
                      </c:pt>
                      <c:pt idx="792">
                        <c:v>0.94458438287153701</c:v>
                      </c:pt>
                      <c:pt idx="793">
                        <c:v>0.94458438287153701</c:v>
                      </c:pt>
                      <c:pt idx="794">
                        <c:v>0.94458438287153701</c:v>
                      </c:pt>
                      <c:pt idx="795">
                        <c:v>0.94458438287153701</c:v>
                      </c:pt>
                      <c:pt idx="796">
                        <c:v>0.94458438287153701</c:v>
                      </c:pt>
                      <c:pt idx="797">
                        <c:v>0.94458438287153701</c:v>
                      </c:pt>
                      <c:pt idx="798">
                        <c:v>0.94453781512604995</c:v>
                      </c:pt>
                      <c:pt idx="799">
                        <c:v>0.94453781512604995</c:v>
                      </c:pt>
                      <c:pt idx="800">
                        <c:v>0.94453781512604995</c:v>
                      </c:pt>
                      <c:pt idx="801">
                        <c:v>0.94453781512604995</c:v>
                      </c:pt>
                      <c:pt idx="802">
                        <c:v>0.94453781512604995</c:v>
                      </c:pt>
                      <c:pt idx="803">
                        <c:v>0.94453781512604995</c:v>
                      </c:pt>
                      <c:pt idx="804">
                        <c:v>0.94453781512604995</c:v>
                      </c:pt>
                      <c:pt idx="805">
                        <c:v>0.94453781512604995</c:v>
                      </c:pt>
                      <c:pt idx="806">
                        <c:v>0.94453781512604995</c:v>
                      </c:pt>
                      <c:pt idx="807">
                        <c:v>0.94453781512604995</c:v>
                      </c:pt>
                      <c:pt idx="808">
                        <c:v>0.94458438287153701</c:v>
                      </c:pt>
                      <c:pt idx="809">
                        <c:v>0.94458438287153701</c:v>
                      </c:pt>
                      <c:pt idx="810">
                        <c:v>0.94458438287153701</c:v>
                      </c:pt>
                      <c:pt idx="811">
                        <c:v>0.94379194630872498</c:v>
                      </c:pt>
                      <c:pt idx="812">
                        <c:v>0.94379194630872498</c:v>
                      </c:pt>
                      <c:pt idx="813">
                        <c:v>0.94383906119027705</c:v>
                      </c:pt>
                      <c:pt idx="814">
                        <c:v>0.94383906119027705</c:v>
                      </c:pt>
                      <c:pt idx="815">
                        <c:v>0.94383906119027705</c:v>
                      </c:pt>
                      <c:pt idx="816">
                        <c:v>0.94383906119027705</c:v>
                      </c:pt>
                      <c:pt idx="817">
                        <c:v>0.94383906119027705</c:v>
                      </c:pt>
                      <c:pt idx="818">
                        <c:v>0.94383906119027705</c:v>
                      </c:pt>
                      <c:pt idx="819">
                        <c:v>0.94388609715242899</c:v>
                      </c:pt>
                      <c:pt idx="820">
                        <c:v>0.94388609715242899</c:v>
                      </c:pt>
                      <c:pt idx="821">
                        <c:v>0.94309623430962297</c:v>
                      </c:pt>
                      <c:pt idx="822">
                        <c:v>0.94309623430962297</c:v>
                      </c:pt>
                      <c:pt idx="823">
                        <c:v>0.94309623430962297</c:v>
                      </c:pt>
                      <c:pt idx="824">
                        <c:v>0.94314381270903003</c:v>
                      </c:pt>
                      <c:pt idx="825">
                        <c:v>0.94314381270903003</c:v>
                      </c:pt>
                      <c:pt idx="826">
                        <c:v>0.94314381270903003</c:v>
                      </c:pt>
                      <c:pt idx="827">
                        <c:v>0.94314381270903003</c:v>
                      </c:pt>
                      <c:pt idx="828">
                        <c:v>0.94235588972431095</c:v>
                      </c:pt>
                      <c:pt idx="829">
                        <c:v>0.94235588972431095</c:v>
                      </c:pt>
                      <c:pt idx="830">
                        <c:v>0.94235588972431095</c:v>
                      </c:pt>
                      <c:pt idx="831">
                        <c:v>0.94235588972431095</c:v>
                      </c:pt>
                      <c:pt idx="832">
                        <c:v>0.94235588972431095</c:v>
                      </c:pt>
                      <c:pt idx="833">
                        <c:v>0.94235588972431095</c:v>
                      </c:pt>
                      <c:pt idx="834">
                        <c:v>0.94235588972431095</c:v>
                      </c:pt>
                      <c:pt idx="835">
                        <c:v>0.94156928213689495</c:v>
                      </c:pt>
                      <c:pt idx="836">
                        <c:v>0.94156928213689495</c:v>
                      </c:pt>
                      <c:pt idx="837">
                        <c:v>0.94156928213689495</c:v>
                      </c:pt>
                      <c:pt idx="838">
                        <c:v>0.94161801501251097</c:v>
                      </c:pt>
                      <c:pt idx="839">
                        <c:v>0.94161801501251097</c:v>
                      </c:pt>
                      <c:pt idx="840">
                        <c:v>0.94083333333333297</c:v>
                      </c:pt>
                      <c:pt idx="841">
                        <c:v>0.94083333333333297</c:v>
                      </c:pt>
                      <c:pt idx="842">
                        <c:v>0.94083333333333297</c:v>
                      </c:pt>
                      <c:pt idx="843">
                        <c:v>0.94083333333333297</c:v>
                      </c:pt>
                      <c:pt idx="844">
                        <c:v>0.94083333333333297</c:v>
                      </c:pt>
                      <c:pt idx="845">
                        <c:v>0.94083333333333297</c:v>
                      </c:pt>
                      <c:pt idx="846">
                        <c:v>0.94088259783513695</c:v>
                      </c:pt>
                      <c:pt idx="847">
                        <c:v>0.94088259783513695</c:v>
                      </c:pt>
                      <c:pt idx="848">
                        <c:v>0.94088259783513695</c:v>
                      </c:pt>
                      <c:pt idx="849">
                        <c:v>0.94014962593516205</c:v>
                      </c:pt>
                      <c:pt idx="850">
                        <c:v>0.94014962593516205</c:v>
                      </c:pt>
                      <c:pt idx="851">
                        <c:v>0.94014962593516205</c:v>
                      </c:pt>
                      <c:pt idx="852">
                        <c:v>0.94019933554817303</c:v>
                      </c:pt>
                      <c:pt idx="853">
                        <c:v>0.94019933554817303</c:v>
                      </c:pt>
                      <c:pt idx="854">
                        <c:v>0.94019933554817303</c:v>
                      </c:pt>
                      <c:pt idx="855">
                        <c:v>0.94024896265560198</c:v>
                      </c:pt>
                      <c:pt idx="856">
                        <c:v>0.94024896265560198</c:v>
                      </c:pt>
                      <c:pt idx="857">
                        <c:v>0.94029850746268695</c:v>
                      </c:pt>
                      <c:pt idx="858">
                        <c:v>0.94029850746268695</c:v>
                      </c:pt>
                      <c:pt idx="859">
                        <c:v>0.94034797017398497</c:v>
                      </c:pt>
                      <c:pt idx="860">
                        <c:v>0.94034797017398497</c:v>
                      </c:pt>
                      <c:pt idx="861">
                        <c:v>0.94034797017398497</c:v>
                      </c:pt>
                      <c:pt idx="862">
                        <c:v>0.94034797017398497</c:v>
                      </c:pt>
                      <c:pt idx="863">
                        <c:v>0.94039735099337696</c:v>
                      </c:pt>
                      <c:pt idx="864">
                        <c:v>0.94039735099337696</c:v>
                      </c:pt>
                      <c:pt idx="865">
                        <c:v>0.94039735099337696</c:v>
                      </c:pt>
                      <c:pt idx="866">
                        <c:v>0.94039735099337696</c:v>
                      </c:pt>
                      <c:pt idx="867">
                        <c:v>0.94039735099337696</c:v>
                      </c:pt>
                      <c:pt idx="868">
                        <c:v>0.94039735099337696</c:v>
                      </c:pt>
                      <c:pt idx="869">
                        <c:v>0.94039735099337696</c:v>
                      </c:pt>
                      <c:pt idx="870">
                        <c:v>0.94039735099337696</c:v>
                      </c:pt>
                      <c:pt idx="871">
                        <c:v>0.94039735099337696</c:v>
                      </c:pt>
                      <c:pt idx="872">
                        <c:v>0.94039735099337696</c:v>
                      </c:pt>
                      <c:pt idx="873">
                        <c:v>0.94039735099337696</c:v>
                      </c:pt>
                      <c:pt idx="874">
                        <c:v>0.94039735099337696</c:v>
                      </c:pt>
                      <c:pt idx="875">
                        <c:v>0.94039735099337696</c:v>
                      </c:pt>
                      <c:pt idx="876">
                        <c:v>0.94039735099337696</c:v>
                      </c:pt>
                      <c:pt idx="877">
                        <c:v>0.94039735099337696</c:v>
                      </c:pt>
                      <c:pt idx="878">
                        <c:v>0.94034797017398497</c:v>
                      </c:pt>
                      <c:pt idx="879">
                        <c:v>0.94034797017398497</c:v>
                      </c:pt>
                      <c:pt idx="880">
                        <c:v>0.94034797017398497</c:v>
                      </c:pt>
                      <c:pt idx="881">
                        <c:v>0.94034797017398497</c:v>
                      </c:pt>
                      <c:pt idx="882">
                        <c:v>0.94034797017398497</c:v>
                      </c:pt>
                      <c:pt idx="883">
                        <c:v>0.94029850746268695</c:v>
                      </c:pt>
                      <c:pt idx="884">
                        <c:v>0.94029850746268695</c:v>
                      </c:pt>
                      <c:pt idx="885">
                        <c:v>0.94029850746268695</c:v>
                      </c:pt>
                      <c:pt idx="886">
                        <c:v>0.94024896265560198</c:v>
                      </c:pt>
                      <c:pt idx="887">
                        <c:v>0.94024896265560198</c:v>
                      </c:pt>
                      <c:pt idx="888">
                        <c:v>0.94019933554817303</c:v>
                      </c:pt>
                      <c:pt idx="889">
                        <c:v>0.94019933554817303</c:v>
                      </c:pt>
                      <c:pt idx="890">
                        <c:v>0.94019933554817303</c:v>
                      </c:pt>
                      <c:pt idx="891">
                        <c:v>0.94019933554817303</c:v>
                      </c:pt>
                      <c:pt idx="892">
                        <c:v>0.94014962593516205</c:v>
                      </c:pt>
                      <c:pt idx="893">
                        <c:v>0.94014962593516205</c:v>
                      </c:pt>
                      <c:pt idx="894">
                        <c:v>0.94009983361064897</c:v>
                      </c:pt>
                      <c:pt idx="895">
                        <c:v>0.94009983361064897</c:v>
                      </c:pt>
                      <c:pt idx="896">
                        <c:v>0.94009983361064897</c:v>
                      </c:pt>
                      <c:pt idx="897">
                        <c:v>0.94004995836802696</c:v>
                      </c:pt>
                      <c:pt idx="898">
                        <c:v>0.94004995836802696</c:v>
                      </c:pt>
                      <c:pt idx="899">
                        <c:v>0.94004995836802696</c:v>
                      </c:pt>
                      <c:pt idx="900">
                        <c:v>0.94004995836802696</c:v>
                      </c:pt>
                      <c:pt idx="901">
                        <c:v>0.94</c:v>
                      </c:pt>
                      <c:pt idx="902">
                        <c:v>0.94</c:v>
                      </c:pt>
                      <c:pt idx="903">
                        <c:v>0.94</c:v>
                      </c:pt>
                      <c:pt idx="904">
                        <c:v>0.94</c:v>
                      </c:pt>
                      <c:pt idx="905">
                        <c:v>0.94</c:v>
                      </c:pt>
                      <c:pt idx="906">
                        <c:v>0.94</c:v>
                      </c:pt>
                      <c:pt idx="907">
                        <c:v>0.94</c:v>
                      </c:pt>
                      <c:pt idx="908">
                        <c:v>0.94</c:v>
                      </c:pt>
                      <c:pt idx="909">
                        <c:v>0.94</c:v>
                      </c:pt>
                      <c:pt idx="910">
                        <c:v>0.94</c:v>
                      </c:pt>
                      <c:pt idx="911">
                        <c:v>0.94</c:v>
                      </c:pt>
                      <c:pt idx="912">
                        <c:v>0.94</c:v>
                      </c:pt>
                      <c:pt idx="913">
                        <c:v>0.94</c:v>
                      </c:pt>
                      <c:pt idx="914">
                        <c:v>0.94</c:v>
                      </c:pt>
                      <c:pt idx="915">
                        <c:v>0.94</c:v>
                      </c:pt>
                      <c:pt idx="916">
                        <c:v>0.94004995836802696</c:v>
                      </c:pt>
                      <c:pt idx="917">
                        <c:v>0.94004995836802696</c:v>
                      </c:pt>
                      <c:pt idx="918">
                        <c:v>0.93926788685524099</c:v>
                      </c:pt>
                      <c:pt idx="919">
                        <c:v>0.93931837073981705</c:v>
                      </c:pt>
                      <c:pt idx="920">
                        <c:v>0.93931837073981705</c:v>
                      </c:pt>
                      <c:pt idx="921">
                        <c:v>0.93936877076411895</c:v>
                      </c:pt>
                      <c:pt idx="922">
                        <c:v>0.93941908713692901</c:v>
                      </c:pt>
                      <c:pt idx="923">
                        <c:v>0.93946932006633499</c:v>
                      </c:pt>
                      <c:pt idx="924">
                        <c:v>0.93946932006633499</c:v>
                      </c:pt>
                      <c:pt idx="925">
                        <c:v>0.93951946975973499</c:v>
                      </c:pt>
                      <c:pt idx="926">
                        <c:v>0.939569536423841</c:v>
                      </c:pt>
                      <c:pt idx="927">
                        <c:v>0.939569536423841</c:v>
                      </c:pt>
                      <c:pt idx="928">
                        <c:v>0.93961952026468198</c:v>
                      </c:pt>
                      <c:pt idx="929">
                        <c:v>0.93966942148760302</c:v>
                      </c:pt>
                      <c:pt idx="930">
                        <c:v>0.93971924029727505</c:v>
                      </c:pt>
                      <c:pt idx="931">
                        <c:v>0.93971924029727505</c:v>
                      </c:pt>
                      <c:pt idx="932">
                        <c:v>0.93976897689769001</c:v>
                      </c:pt>
                      <c:pt idx="933">
                        <c:v>0.93981863149216804</c:v>
                      </c:pt>
                      <c:pt idx="934">
                        <c:v>0.93986820428336104</c:v>
                      </c:pt>
                      <c:pt idx="935">
                        <c:v>0.93986820428336104</c:v>
                      </c:pt>
                      <c:pt idx="936">
                        <c:v>0.93986820428336104</c:v>
                      </c:pt>
                      <c:pt idx="937">
                        <c:v>0.93991769547325099</c:v>
                      </c:pt>
                      <c:pt idx="938">
                        <c:v>0.93991769547325099</c:v>
                      </c:pt>
                      <c:pt idx="939">
                        <c:v>0.93996710526315796</c:v>
                      </c:pt>
                      <c:pt idx="940">
                        <c:v>0.93924466338259505</c:v>
                      </c:pt>
                      <c:pt idx="941">
                        <c:v>0.93924466338259505</c:v>
                      </c:pt>
                      <c:pt idx="942">
                        <c:v>0.93929450369155099</c:v>
                      </c:pt>
                      <c:pt idx="943">
                        <c:v>0.93929450369155099</c:v>
                      </c:pt>
                      <c:pt idx="944">
                        <c:v>0.93934426229508206</c:v>
                      </c:pt>
                      <c:pt idx="945">
                        <c:v>0.93934426229508206</c:v>
                      </c:pt>
                      <c:pt idx="946">
                        <c:v>0.93934426229508206</c:v>
                      </c:pt>
                      <c:pt idx="947">
                        <c:v>0.939393939393939</c:v>
                      </c:pt>
                      <c:pt idx="948">
                        <c:v>0.93944353518821599</c:v>
                      </c:pt>
                      <c:pt idx="949">
                        <c:v>0.93944353518821599</c:v>
                      </c:pt>
                      <c:pt idx="950">
                        <c:v>0.93949304987735005</c:v>
                      </c:pt>
                      <c:pt idx="951">
                        <c:v>0.93954248366013104</c:v>
                      </c:pt>
                      <c:pt idx="952">
                        <c:v>0.93954248366013104</c:v>
                      </c:pt>
                      <c:pt idx="953">
                        <c:v>0.93882544861337702</c:v>
                      </c:pt>
                      <c:pt idx="954">
                        <c:v>0.93887530562347199</c:v>
                      </c:pt>
                      <c:pt idx="955">
                        <c:v>0.93887530562347199</c:v>
                      </c:pt>
                      <c:pt idx="956">
                        <c:v>0.93892508143322495</c:v>
                      </c:pt>
                      <c:pt idx="957">
                        <c:v>0.93897477624084602</c:v>
                      </c:pt>
                      <c:pt idx="958">
                        <c:v>0.93902439024390305</c:v>
                      </c:pt>
                      <c:pt idx="959">
                        <c:v>0.93907392363931796</c:v>
                      </c:pt>
                      <c:pt idx="960">
                        <c:v>0.93912337662337697</c:v>
                      </c:pt>
                      <c:pt idx="961">
                        <c:v>0.93912337662337697</c:v>
                      </c:pt>
                      <c:pt idx="962">
                        <c:v>0.93917274939172701</c:v>
                      </c:pt>
                      <c:pt idx="963">
                        <c:v>0.93917274939172701</c:v>
                      </c:pt>
                      <c:pt idx="964">
                        <c:v>0.93922204213938398</c:v>
                      </c:pt>
                      <c:pt idx="965">
                        <c:v>0.93927125506072895</c:v>
                      </c:pt>
                      <c:pt idx="966">
                        <c:v>0.93932038834951503</c:v>
                      </c:pt>
                      <c:pt idx="967">
                        <c:v>0.93932038834951503</c:v>
                      </c:pt>
                      <c:pt idx="968">
                        <c:v>0.93936944219886798</c:v>
                      </c:pt>
                      <c:pt idx="969">
                        <c:v>0.93941841680129301</c:v>
                      </c:pt>
                      <c:pt idx="970">
                        <c:v>0.93941841680129301</c:v>
                      </c:pt>
                      <c:pt idx="971">
                        <c:v>0.93941841680129301</c:v>
                      </c:pt>
                      <c:pt idx="972">
                        <c:v>0.93946731234866798</c:v>
                      </c:pt>
                      <c:pt idx="973">
                        <c:v>0.93946731234866798</c:v>
                      </c:pt>
                      <c:pt idx="974">
                        <c:v>0.93946731234866798</c:v>
                      </c:pt>
                      <c:pt idx="975">
                        <c:v>0.93951612903225801</c:v>
                      </c:pt>
                      <c:pt idx="976">
                        <c:v>0.93951612903225801</c:v>
                      </c:pt>
                      <c:pt idx="977">
                        <c:v>0.93951612903225801</c:v>
                      </c:pt>
                      <c:pt idx="978">
                        <c:v>0.93951612903225801</c:v>
                      </c:pt>
                      <c:pt idx="979">
                        <c:v>0.93951612903225801</c:v>
                      </c:pt>
                      <c:pt idx="980">
                        <c:v>0.93951612903225801</c:v>
                      </c:pt>
                      <c:pt idx="981">
                        <c:v>0.93956486704270703</c:v>
                      </c:pt>
                      <c:pt idx="982">
                        <c:v>0.93956486704270703</c:v>
                      </c:pt>
                      <c:pt idx="983">
                        <c:v>0.93956486704270703</c:v>
                      </c:pt>
                      <c:pt idx="984">
                        <c:v>0.94032258064516105</c:v>
                      </c:pt>
                      <c:pt idx="985">
                        <c:v>0.94032258064516105</c:v>
                      </c:pt>
                      <c:pt idx="986">
                        <c:v>0.94032258064516105</c:v>
                      </c:pt>
                      <c:pt idx="987">
                        <c:v>0.94032258064516105</c:v>
                      </c:pt>
                      <c:pt idx="988">
                        <c:v>0.94037066881547104</c:v>
                      </c:pt>
                      <c:pt idx="989">
                        <c:v>0.94037066881547104</c:v>
                      </c:pt>
                      <c:pt idx="990">
                        <c:v>0.94037066881547104</c:v>
                      </c:pt>
                      <c:pt idx="991">
                        <c:v>0.94037066881547104</c:v>
                      </c:pt>
                      <c:pt idx="992">
                        <c:v>0.94037066881547104</c:v>
                      </c:pt>
                      <c:pt idx="993">
                        <c:v>0.94037066881547104</c:v>
                      </c:pt>
                      <c:pt idx="994">
                        <c:v>0.94037066881547104</c:v>
                      </c:pt>
                      <c:pt idx="995">
                        <c:v>0.94037066881547104</c:v>
                      </c:pt>
                      <c:pt idx="996">
                        <c:v>0.94037066881547104</c:v>
                      </c:pt>
                      <c:pt idx="997">
                        <c:v>0.94037066881547104</c:v>
                      </c:pt>
                      <c:pt idx="998">
                        <c:v>0.94112903225806499</c:v>
                      </c:pt>
                      <c:pt idx="999">
                        <c:v>0.94112903225806499</c:v>
                      </c:pt>
                      <c:pt idx="1000">
                        <c:v>0.94112903225806499</c:v>
                      </c:pt>
                      <c:pt idx="1001">
                        <c:v>0.94112903225806499</c:v>
                      </c:pt>
                      <c:pt idx="1002">
                        <c:v>0.94112903225806499</c:v>
                      </c:pt>
                      <c:pt idx="1003">
                        <c:v>0.94112903225806499</c:v>
                      </c:pt>
                      <c:pt idx="1004">
                        <c:v>0.94112903225806499</c:v>
                      </c:pt>
                      <c:pt idx="1005">
                        <c:v>0.94112903225806499</c:v>
                      </c:pt>
                      <c:pt idx="1006">
                        <c:v>0.94112903225806499</c:v>
                      </c:pt>
                      <c:pt idx="1007">
                        <c:v>0.94108151735270396</c:v>
                      </c:pt>
                      <c:pt idx="1008">
                        <c:v>0.94108151735270396</c:v>
                      </c:pt>
                      <c:pt idx="1009">
                        <c:v>0.94108151735270396</c:v>
                      </c:pt>
                      <c:pt idx="1010">
                        <c:v>0.94108151735270396</c:v>
                      </c:pt>
                      <c:pt idx="1011">
                        <c:v>0.94108151735270396</c:v>
                      </c:pt>
                      <c:pt idx="1012">
                        <c:v>0.94108151735270396</c:v>
                      </c:pt>
                      <c:pt idx="1013">
                        <c:v>0.94108151735270396</c:v>
                      </c:pt>
                      <c:pt idx="1014">
                        <c:v>0.94103392568659106</c:v>
                      </c:pt>
                      <c:pt idx="1015">
                        <c:v>0.94103392568659106</c:v>
                      </c:pt>
                      <c:pt idx="1016">
                        <c:v>0.94103392568659106</c:v>
                      </c:pt>
                      <c:pt idx="1017">
                        <c:v>0.94098625707356498</c:v>
                      </c:pt>
                      <c:pt idx="1018">
                        <c:v>0.94098625707356498</c:v>
                      </c:pt>
                      <c:pt idx="1019">
                        <c:v>0.94098625707356498</c:v>
                      </c:pt>
                      <c:pt idx="1020">
                        <c:v>0.94022617124394203</c:v>
                      </c:pt>
                      <c:pt idx="1021">
                        <c:v>0.94022617124394203</c:v>
                      </c:pt>
                      <c:pt idx="1022">
                        <c:v>0.94017784963621698</c:v>
                      </c:pt>
                      <c:pt idx="1023">
                        <c:v>0.94017784963621698</c:v>
                      </c:pt>
                      <c:pt idx="1024">
                        <c:v>0.94017784963621698</c:v>
                      </c:pt>
                      <c:pt idx="1025">
                        <c:v>0.94017784963621698</c:v>
                      </c:pt>
                      <c:pt idx="1026">
                        <c:v>0.94017784963621698</c:v>
                      </c:pt>
                      <c:pt idx="1027">
                        <c:v>0.94012944983818802</c:v>
                      </c:pt>
                      <c:pt idx="1028">
                        <c:v>0.94012944983818802</c:v>
                      </c:pt>
                      <c:pt idx="1029">
                        <c:v>0.94012944983818802</c:v>
                      </c:pt>
                      <c:pt idx="1030">
                        <c:v>0.94012944983818802</c:v>
                      </c:pt>
                      <c:pt idx="1031">
                        <c:v>0.940080971659919</c:v>
                      </c:pt>
                      <c:pt idx="1032">
                        <c:v>0.93927125506072895</c:v>
                      </c:pt>
                      <c:pt idx="1033">
                        <c:v>0.93927125506072895</c:v>
                      </c:pt>
                      <c:pt idx="1034">
                        <c:v>0.93922204213938398</c:v>
                      </c:pt>
                      <c:pt idx="1035">
                        <c:v>0.93922204213938398</c:v>
                      </c:pt>
                      <c:pt idx="1036">
                        <c:v>0.93917274939172701</c:v>
                      </c:pt>
                      <c:pt idx="1037">
                        <c:v>0.93912337662337697</c:v>
                      </c:pt>
                      <c:pt idx="1038">
                        <c:v>0.93907392363931796</c:v>
                      </c:pt>
                      <c:pt idx="1039">
                        <c:v>0.93831168831168799</c:v>
                      </c:pt>
                      <c:pt idx="1040">
                        <c:v>0.93826157595450899</c:v>
                      </c:pt>
                      <c:pt idx="1041">
                        <c:v>0.93816110659072405</c:v>
                      </c:pt>
                      <c:pt idx="1042">
                        <c:v>0.93811074918566695</c:v>
                      </c:pt>
                      <c:pt idx="1043">
                        <c:v>0.938060309698452</c:v>
                      </c:pt>
                      <c:pt idx="1044">
                        <c:v>0.93795918367346998</c:v>
                      </c:pt>
                      <c:pt idx="1045">
                        <c:v>0.93709150326797397</c:v>
                      </c:pt>
                      <c:pt idx="1046">
                        <c:v>0.93704006541291895</c:v>
                      </c:pt>
                      <c:pt idx="1047">
                        <c:v>0.93693693693693703</c:v>
                      </c:pt>
                      <c:pt idx="1048">
                        <c:v>0.93683347005742401</c:v>
                      </c:pt>
                      <c:pt idx="1049">
                        <c:v>0.93683347005742401</c:v>
                      </c:pt>
                      <c:pt idx="1050">
                        <c:v>0.93672966310599903</c:v>
                      </c:pt>
                      <c:pt idx="1051">
                        <c:v>0.93657331136738098</c:v>
                      </c:pt>
                      <c:pt idx="1052">
                        <c:v>0.93569661995053599</c:v>
                      </c:pt>
                      <c:pt idx="1053">
                        <c:v>0.93559042113955404</c:v>
                      </c:pt>
                      <c:pt idx="1054">
                        <c:v>0.935430463576159</c:v>
                      </c:pt>
                      <c:pt idx="1055">
                        <c:v>0.93532338308457696</c:v>
                      </c:pt>
                      <c:pt idx="1056">
                        <c:v>0.93532338308457696</c:v>
                      </c:pt>
                      <c:pt idx="1057">
                        <c:v>0.93516209476309198</c:v>
                      </c:pt>
                      <c:pt idx="1058">
                        <c:v>0.93500000000000005</c:v>
                      </c:pt>
                      <c:pt idx="1059">
                        <c:v>0.93489148580968295</c:v>
                      </c:pt>
                      <c:pt idx="1060">
                        <c:v>0.93472803347280398</c:v>
                      </c:pt>
                      <c:pt idx="1061">
                        <c:v>0.93456375838926198</c:v>
                      </c:pt>
                      <c:pt idx="1062">
                        <c:v>0.93439865433137104</c:v>
                      </c:pt>
                      <c:pt idx="1063">
                        <c:v>0.93344566133108697</c:v>
                      </c:pt>
                      <c:pt idx="1064">
                        <c:v>0.93327702702702697</c:v>
                      </c:pt>
                      <c:pt idx="1065">
                        <c:v>0.93305084745762701</c:v>
                      </c:pt>
                      <c:pt idx="1066">
                        <c:v>0.932880203908241</c:v>
                      </c:pt>
                      <c:pt idx="1067">
                        <c:v>0.932880203908241</c:v>
                      </c:pt>
                      <c:pt idx="1068">
                        <c:v>0.93265132139812401</c:v>
                      </c:pt>
                      <c:pt idx="1069">
                        <c:v>0.93247863247863305</c:v>
                      </c:pt>
                      <c:pt idx="1070">
                        <c:v>0.93224699828473401</c:v>
                      </c:pt>
                      <c:pt idx="1071">
                        <c:v>0.93201376936316704</c:v>
                      </c:pt>
                      <c:pt idx="1072">
                        <c:v>0.931778929188256</c:v>
                      </c:pt>
                      <c:pt idx="1073">
                        <c:v>0.93160173160173199</c:v>
                      </c:pt>
                      <c:pt idx="1074">
                        <c:v>0.93130434782608695</c:v>
                      </c:pt>
                      <c:pt idx="1075">
                        <c:v>0.93106457242582896</c:v>
                      </c:pt>
                      <c:pt idx="1076">
                        <c:v>0.93082311733800405</c:v>
                      </c:pt>
                      <c:pt idx="1077">
                        <c:v>0.93082311733800405</c:v>
                      </c:pt>
                      <c:pt idx="1078">
                        <c:v>0.93051890941073001</c:v>
                      </c:pt>
                      <c:pt idx="1079">
                        <c:v>0.93027360988525998</c:v>
                      </c:pt>
                      <c:pt idx="1080">
                        <c:v>0.92996453900709197</c:v>
                      </c:pt>
                      <c:pt idx="1081">
                        <c:v>0.92965271593944798</c:v>
                      </c:pt>
                      <c:pt idx="1082">
                        <c:v>0.929338103756708</c:v>
                      </c:pt>
                      <c:pt idx="1083">
                        <c:v>0.92902066486972201</c:v>
                      </c:pt>
                      <c:pt idx="1084">
                        <c:v>0.92870036101082998</c:v>
                      </c:pt>
                      <c:pt idx="1085">
                        <c:v>0.92870036101082998</c:v>
                      </c:pt>
                      <c:pt idx="1086">
                        <c:v>0.92837715321849501</c:v>
                      </c:pt>
                      <c:pt idx="1087">
                        <c:v>0.92805100182149403</c:v>
                      </c:pt>
                      <c:pt idx="1088">
                        <c:v>0.92772186642268994</c:v>
                      </c:pt>
                      <c:pt idx="1089">
                        <c:v>0.92738970588235303</c:v>
                      </c:pt>
                      <c:pt idx="1090">
                        <c:v>0.92705447830101595</c:v>
                      </c:pt>
                      <c:pt idx="1091">
                        <c:v>0.92664809656453095</c:v>
                      </c:pt>
                      <c:pt idx="1092">
                        <c:v>0.92630597014925398</c:v>
                      </c:pt>
                      <c:pt idx="1093">
                        <c:v>0.92630597014925398</c:v>
                      </c:pt>
                      <c:pt idx="1094">
                        <c:v>0.92596063730084399</c:v>
                      </c:pt>
                      <c:pt idx="1095">
                        <c:v>0.92554194156456204</c:v>
                      </c:pt>
                      <c:pt idx="1096">
                        <c:v>0.92518939393939403</c:v>
                      </c:pt>
                      <c:pt idx="1097">
                        <c:v>0.924833491912464</c:v>
                      </c:pt>
                      <c:pt idx="1098">
                        <c:v>0.924401913875598</c:v>
                      </c:pt>
                      <c:pt idx="1099">
                        <c:v>0.92403846153846203</c:v>
                      </c:pt>
                      <c:pt idx="1100">
                        <c:v>0.92359767891682798</c:v>
                      </c:pt>
                      <c:pt idx="1101">
                        <c:v>0.92322643343051503</c:v>
                      </c:pt>
                      <c:pt idx="1102">
                        <c:v>0.92367906066536198</c:v>
                      </c:pt>
                      <c:pt idx="1103">
                        <c:v>0.92322834645669305</c:v>
                      </c:pt>
                      <c:pt idx="1104">
                        <c:v>0.92284866468842797</c:v>
                      </c:pt>
                      <c:pt idx="1105">
                        <c:v>0.92284866468842797</c:v>
                      </c:pt>
                      <c:pt idx="1106">
                        <c:v>0.92238805970149196</c:v>
                      </c:pt>
                      <c:pt idx="1107">
                        <c:v>0.92192192192192202</c:v>
                      </c:pt>
                      <c:pt idx="1108">
                        <c:v>0.92145015105740202</c:v>
                      </c:pt>
                      <c:pt idx="1109">
                        <c:v>0.92097264437689996</c:v>
                      </c:pt>
                      <c:pt idx="1110">
                        <c:v>0.92048929663608603</c:v>
                      </c:pt>
                      <c:pt idx="1111">
                        <c:v>0.92</c:v>
                      </c:pt>
                      <c:pt idx="1112">
                        <c:v>0.91950464396284803</c:v>
                      </c:pt>
                      <c:pt idx="1113">
                        <c:v>0.91900311526479805</c:v>
                      </c:pt>
                      <c:pt idx="1114">
                        <c:v>0.91900311526479805</c:v>
                      </c:pt>
                      <c:pt idx="1115">
                        <c:v>0.91858037578288099</c:v>
                      </c:pt>
                      <c:pt idx="1116">
                        <c:v>0.91806722689075604</c:v>
                      </c:pt>
                      <c:pt idx="1117">
                        <c:v>0.91754756871035903</c:v>
                      </c:pt>
                      <c:pt idx="1118">
                        <c:v>0.91702127659574495</c:v>
                      </c:pt>
                      <c:pt idx="1119">
                        <c:v>0.91648822269807295</c:v>
                      </c:pt>
                      <c:pt idx="1120">
                        <c:v>0.91594827586206895</c:v>
                      </c:pt>
                      <c:pt idx="1121">
                        <c:v>0.91540130151843802</c:v>
                      </c:pt>
                      <c:pt idx="1122">
                        <c:v>0.91540130151843802</c:v>
                      </c:pt>
                      <c:pt idx="1123">
                        <c:v>0.91484716157205204</c:v>
                      </c:pt>
                      <c:pt idx="1124">
                        <c:v>0.91428571428571404</c:v>
                      </c:pt>
                      <c:pt idx="1125">
                        <c:v>0.91381215469613297</c:v>
                      </c:pt>
                      <c:pt idx="1126">
                        <c:v>0.91323692992213601</c:v>
                      </c:pt>
                      <c:pt idx="1127">
                        <c:v>0.91275167785234901</c:v>
                      </c:pt>
                      <c:pt idx="1128">
                        <c:v>0.91216216216216195</c:v>
                      </c:pt>
                      <c:pt idx="1129">
                        <c:v>0.91156462585034004</c:v>
                      </c:pt>
                      <c:pt idx="1130">
                        <c:v>0.91106043329532505</c:v>
                      </c:pt>
                      <c:pt idx="1131">
                        <c:v>0.91055045871559603</c:v>
                      </c:pt>
                      <c:pt idx="1132">
                        <c:v>0.90993071593533503</c:v>
                      </c:pt>
                      <c:pt idx="1133">
                        <c:v>0.90993071593533503</c:v>
                      </c:pt>
                      <c:pt idx="1134">
                        <c:v>0.909407665505227</c:v>
                      </c:pt>
                      <c:pt idx="1135">
                        <c:v>0.90877192982456101</c:v>
                      </c:pt>
                      <c:pt idx="1136">
                        <c:v>0.90823529411764703</c:v>
                      </c:pt>
                      <c:pt idx="1137">
                        <c:v>0.90661938534278896</c:v>
                      </c:pt>
                      <c:pt idx="1138">
                        <c:v>0.90595238095238095</c:v>
                      </c:pt>
                      <c:pt idx="1139">
                        <c:v>0.90538922155688595</c:v>
                      </c:pt>
                      <c:pt idx="1140">
                        <c:v>0.90481927710843402</c:v>
                      </c:pt>
                      <c:pt idx="1141">
                        <c:v>0.904126213592233</c:v>
                      </c:pt>
                      <c:pt idx="1142">
                        <c:v>0.904126213592233</c:v>
                      </c:pt>
                      <c:pt idx="1143">
                        <c:v>0.903540903540903</c:v>
                      </c:pt>
                      <c:pt idx="1144">
                        <c:v>0.90294840294840295</c:v>
                      </c:pt>
                      <c:pt idx="1145">
                        <c:v>0.90222772277227703</c:v>
                      </c:pt>
                      <c:pt idx="1146">
                        <c:v>0.90049751243781095</c:v>
                      </c:pt>
                      <c:pt idx="1147">
                        <c:v>0.89974937343358397</c:v>
                      </c:pt>
                      <c:pt idx="1148">
                        <c:v>0.89911727616645698</c:v>
                      </c:pt>
                      <c:pt idx="1149">
                        <c:v>0.89847715736040601</c:v>
                      </c:pt>
                      <c:pt idx="1150">
                        <c:v>0.89782886334610501</c:v>
                      </c:pt>
                      <c:pt idx="1151">
                        <c:v>0.89782886334610501</c:v>
                      </c:pt>
                      <c:pt idx="1152">
                        <c:v>0.89588688946015405</c:v>
                      </c:pt>
                      <c:pt idx="1153">
                        <c:v>0.89521345407503194</c:v>
                      </c:pt>
                      <c:pt idx="1154">
                        <c:v>0.89453125</c:v>
                      </c:pt>
                      <c:pt idx="1155">
                        <c:v>0.893840104849279</c:v>
                      </c:pt>
                      <c:pt idx="1156">
                        <c:v>0.89313984168865401</c:v>
                      </c:pt>
                      <c:pt idx="1157">
                        <c:v>0.89110225763612205</c:v>
                      </c:pt>
                      <c:pt idx="1158">
                        <c:v>0.89037433155080203</c:v>
                      </c:pt>
                      <c:pt idx="1159">
                        <c:v>0.89037433155080203</c:v>
                      </c:pt>
                      <c:pt idx="1160">
                        <c:v>0.88888888888888895</c:v>
                      </c:pt>
                      <c:pt idx="1161">
                        <c:v>0.88888888888888895</c:v>
                      </c:pt>
                      <c:pt idx="1162">
                        <c:v>0.88813096862210095</c:v>
                      </c:pt>
                      <c:pt idx="1163">
                        <c:v>0.88736263736263699</c:v>
                      </c:pt>
                      <c:pt idx="1164">
                        <c:v>0.88658367911479896</c:v>
                      </c:pt>
                      <c:pt idx="1165">
                        <c:v>0.88472222222222197</c:v>
                      </c:pt>
                      <c:pt idx="1166">
                        <c:v>0.88391608391608401</c:v>
                      </c:pt>
                      <c:pt idx="1167">
                        <c:v>0.88309859154929604</c:v>
                      </c:pt>
                      <c:pt idx="1168">
                        <c:v>0.88226950354609901</c:v>
                      </c:pt>
                      <c:pt idx="1169">
                        <c:v>0.88142857142857201</c:v>
                      </c:pt>
                      <c:pt idx="1170">
                        <c:v>0.88142857142857201</c:v>
                      </c:pt>
                      <c:pt idx="1171">
                        <c:v>0.880575539568345</c:v>
                      </c:pt>
                      <c:pt idx="1172">
                        <c:v>0.87971014492753596</c:v>
                      </c:pt>
                      <c:pt idx="1173">
                        <c:v>0.87900874635568504</c:v>
                      </c:pt>
                      <c:pt idx="1174">
                        <c:v>0.87812041116005901</c:v>
                      </c:pt>
                      <c:pt idx="1175">
                        <c:v>0.87721893491124303</c:v>
                      </c:pt>
                      <c:pt idx="1176">
                        <c:v>0.87630402384500705</c:v>
                      </c:pt>
                    </c:numCache>
                  </c:numRef>
                </c:yVal>
                <c:smooth val="1"/>
                <c:extLst xmlns:c16r2="http://schemas.microsoft.com/office/drawing/2015/06/chart">
                  <c:ext xmlns:c16="http://schemas.microsoft.com/office/drawing/2014/chart" uri="{C3380CC4-5D6E-409C-BE32-E72D297353CC}">
                    <c16:uniqueId val="{00000004-A9BA-7B45-9E37-206917D47DD0}"/>
                  </c:ext>
                </c:extLst>
              </c15:ser>
            </c15:filteredScatterSeries>
            <c15:filteredScatterSeries>
              <c15:ser>
                <c:idx val="5"/>
                <c:order val="2"/>
                <c:tx>
                  <c:v>5RB Combustion</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P$2:$P$1298</c15:sqref>
                        </c15:formulaRef>
                      </c:ext>
                    </c:extLst>
                    <c:numCache>
                      <c:formatCode>0.00%</c:formatCode>
                      <c:ptCount val="1297"/>
                      <c:pt idx="0">
                        <c:v>0</c:v>
                      </c:pt>
                      <c:pt idx="1">
                        <c:v>0</c:v>
                      </c:pt>
                      <c:pt idx="2">
                        <c:v>0</c:v>
                      </c:pt>
                      <c:pt idx="3">
                        <c:v>0</c:v>
                      </c:pt>
                      <c:pt idx="4">
                        <c:v>0</c:v>
                      </c:pt>
                      <c:pt idx="5">
                        <c:v>0</c:v>
                      </c:pt>
                      <c:pt idx="6">
                        <c:v>0.14285714285714299</c:v>
                      </c:pt>
                      <c:pt idx="7">
                        <c:v>0.125</c:v>
                      </c:pt>
                      <c:pt idx="8">
                        <c:v>0.18181818181818199</c:v>
                      </c:pt>
                      <c:pt idx="9">
                        <c:v>0.214285714285714</c:v>
                      </c:pt>
                      <c:pt idx="10">
                        <c:v>0.22222222222222199</c:v>
                      </c:pt>
                      <c:pt idx="11">
                        <c:v>0.3</c:v>
                      </c:pt>
                      <c:pt idx="12">
                        <c:v>0.32</c:v>
                      </c:pt>
                      <c:pt idx="13">
                        <c:v>0.28571428571428598</c:v>
                      </c:pt>
                      <c:pt idx="14">
                        <c:v>0.30303030303030298</c:v>
                      </c:pt>
                      <c:pt idx="15">
                        <c:v>0.31578947368421101</c:v>
                      </c:pt>
                      <c:pt idx="16">
                        <c:v>0.33333333333333298</c:v>
                      </c:pt>
                      <c:pt idx="17">
                        <c:v>0.34615384615384598</c:v>
                      </c:pt>
                      <c:pt idx="18">
                        <c:v>0.355932203389831</c:v>
                      </c:pt>
                      <c:pt idx="19">
                        <c:v>0.36764705882352899</c:v>
                      </c:pt>
                      <c:pt idx="20">
                        <c:v>0.40277777777777801</c:v>
                      </c:pt>
                      <c:pt idx="21">
                        <c:v>0.41975308641975301</c:v>
                      </c:pt>
                      <c:pt idx="22">
                        <c:v>0.39534883720930197</c:v>
                      </c:pt>
                      <c:pt idx="23">
                        <c:v>0.4</c:v>
                      </c:pt>
                      <c:pt idx="24">
                        <c:v>0.40566037735849098</c:v>
                      </c:pt>
                      <c:pt idx="25">
                        <c:v>0.41880341880341898</c:v>
                      </c:pt>
                      <c:pt idx="26">
                        <c:v>0.421875</c:v>
                      </c:pt>
                      <c:pt idx="27">
                        <c:v>0.44776119402985098</c:v>
                      </c:pt>
                      <c:pt idx="28">
                        <c:v>0.45205479452054798</c:v>
                      </c:pt>
                      <c:pt idx="29">
                        <c:v>0.455696202531646</c:v>
                      </c:pt>
                      <c:pt idx="30">
                        <c:v>0.45882352941176502</c:v>
                      </c:pt>
                      <c:pt idx="31">
                        <c:v>0.46448087431694002</c:v>
                      </c:pt>
                      <c:pt idx="32">
                        <c:v>0.44736842105263203</c:v>
                      </c:pt>
                      <c:pt idx="33">
                        <c:v>0.45049504950495001</c:v>
                      </c:pt>
                      <c:pt idx="34">
                        <c:v>0.455813953488372</c:v>
                      </c:pt>
                      <c:pt idx="35">
                        <c:v>0.45614035087719301</c:v>
                      </c:pt>
                      <c:pt idx="36">
                        <c:v>0.46058091286307101</c:v>
                      </c:pt>
                      <c:pt idx="37">
                        <c:v>0.464566929133858</c:v>
                      </c:pt>
                      <c:pt idx="38">
                        <c:v>0.46441947565543101</c:v>
                      </c:pt>
                      <c:pt idx="39">
                        <c:v>0.47810218978102198</c:v>
                      </c:pt>
                      <c:pt idx="40">
                        <c:v>0.48083623693379801</c:v>
                      </c:pt>
                      <c:pt idx="41">
                        <c:v>0.47098976109215002</c:v>
                      </c:pt>
                      <c:pt idx="42">
                        <c:v>0.473856209150327</c:v>
                      </c:pt>
                      <c:pt idx="43">
                        <c:v>0.47648902821316602</c:v>
                      </c:pt>
                      <c:pt idx="44">
                        <c:v>0.47878787878787898</c:v>
                      </c:pt>
                      <c:pt idx="45">
                        <c:v>0.48245614035087703</c:v>
                      </c:pt>
                      <c:pt idx="46">
                        <c:v>0.48587570621468901</c:v>
                      </c:pt>
                      <c:pt idx="47">
                        <c:v>0.49584487534625998</c:v>
                      </c:pt>
                      <c:pt idx="48">
                        <c:v>0.49731182795698903</c:v>
                      </c:pt>
                      <c:pt idx="49">
                        <c:v>0.49071618037135301</c:v>
                      </c:pt>
                      <c:pt idx="50">
                        <c:v>0.49484536082474201</c:v>
                      </c:pt>
                      <c:pt idx="51">
                        <c:v>0.4975</c:v>
                      </c:pt>
                      <c:pt idx="52">
                        <c:v>0.5</c:v>
                      </c:pt>
                      <c:pt idx="53">
                        <c:v>0.50476190476190497</c:v>
                      </c:pt>
                      <c:pt idx="54">
                        <c:v>0.50812064965197201</c:v>
                      </c:pt>
                      <c:pt idx="55">
                        <c:v>0.51136363636363602</c:v>
                      </c:pt>
                      <c:pt idx="56">
                        <c:v>0.51555555555555599</c:v>
                      </c:pt>
                      <c:pt idx="57">
                        <c:v>0.52192982456140402</c:v>
                      </c:pt>
                      <c:pt idx="58">
                        <c:v>0.52575107296137402</c:v>
                      </c:pt>
                      <c:pt idx="59">
                        <c:v>0.52842105263157901</c:v>
                      </c:pt>
                      <c:pt idx="60">
                        <c:v>0.52620545073375302</c:v>
                      </c:pt>
                      <c:pt idx="61">
                        <c:v>0.52880658436214001</c:v>
                      </c:pt>
                      <c:pt idx="62">
                        <c:v>0.53333333333333299</c:v>
                      </c:pt>
                      <c:pt idx="63">
                        <c:v>0.53677932405566597</c:v>
                      </c:pt>
                      <c:pt idx="64">
                        <c:v>0.54117647058823504</c:v>
                      </c:pt>
                      <c:pt idx="65">
                        <c:v>0.54527938342967297</c:v>
                      </c:pt>
                      <c:pt idx="66">
                        <c:v>0.55047619047619001</c:v>
                      </c:pt>
                      <c:pt idx="67">
                        <c:v>0.55451127819548895</c:v>
                      </c:pt>
                      <c:pt idx="68">
                        <c:v>0.55243445692883897</c:v>
                      </c:pt>
                      <c:pt idx="69">
                        <c:v>0.55637707948243997</c:v>
                      </c:pt>
                      <c:pt idx="70">
                        <c:v>0.56021897810219001</c:v>
                      </c:pt>
                      <c:pt idx="71">
                        <c:v>0.56498194945848401</c:v>
                      </c:pt>
                      <c:pt idx="72">
                        <c:v>0.56862745098039202</c:v>
                      </c:pt>
                      <c:pt idx="73">
                        <c:v>0.57319223985890699</c:v>
                      </c:pt>
                      <c:pt idx="74">
                        <c:v>0.57665505226480895</c:v>
                      </c:pt>
                      <c:pt idx="75">
                        <c:v>0.58103448275862102</c:v>
                      </c:pt>
                      <c:pt idx="76">
                        <c:v>0.58532423208191098</c:v>
                      </c:pt>
                      <c:pt idx="77">
                        <c:v>0.58952702702702697</c:v>
                      </c:pt>
                      <c:pt idx="78">
                        <c:v>0.59052453468697097</c:v>
                      </c:pt>
                      <c:pt idx="79">
                        <c:v>0.59395973154362403</c:v>
                      </c:pt>
                      <c:pt idx="80">
                        <c:v>0.59900166389351095</c:v>
                      </c:pt>
                      <c:pt idx="81">
                        <c:v>0.60231023102310199</c:v>
                      </c:pt>
                      <c:pt idx="82">
                        <c:v>0.60720130932896899</c:v>
                      </c:pt>
                      <c:pt idx="83">
                        <c:v>0.61138211382113805</c:v>
                      </c:pt>
                      <c:pt idx="84">
                        <c:v>0.61550888529886905</c:v>
                      </c:pt>
                      <c:pt idx="85">
                        <c:v>0.61858974358974395</c:v>
                      </c:pt>
                      <c:pt idx="86">
                        <c:v>0.61958266452648503</c:v>
                      </c:pt>
                      <c:pt idx="87">
                        <c:v>0.62360446570972905</c:v>
                      </c:pt>
                      <c:pt idx="88">
                        <c:v>0.62757527733755902</c:v>
                      </c:pt>
                      <c:pt idx="89">
                        <c:v>0.63249211356466895</c:v>
                      </c:pt>
                      <c:pt idx="90">
                        <c:v>0.63636363636363602</c:v>
                      </c:pt>
                      <c:pt idx="91">
                        <c:v>0.64118564742589701</c:v>
                      </c:pt>
                      <c:pt idx="92">
                        <c:v>0.644409937888199</c:v>
                      </c:pt>
                      <c:pt idx="93">
                        <c:v>0.64914992272024696</c:v>
                      </c:pt>
                      <c:pt idx="94">
                        <c:v>0.65230769230769203</c:v>
                      </c:pt>
                      <c:pt idx="95">
                        <c:v>0.65496183206106895</c:v>
                      </c:pt>
                      <c:pt idx="96">
                        <c:v>0.65905631659056296</c:v>
                      </c:pt>
                      <c:pt idx="97">
                        <c:v>0.66106870229007597</c:v>
                      </c:pt>
                      <c:pt idx="98">
                        <c:v>0.66413373860182401</c:v>
                      </c:pt>
                      <c:pt idx="99">
                        <c:v>0.66818181818181799</c:v>
                      </c:pt>
                      <c:pt idx="100">
                        <c:v>0.67269984917043801</c:v>
                      </c:pt>
                      <c:pt idx="101">
                        <c:v>0.67567567567567599</c:v>
                      </c:pt>
                      <c:pt idx="102">
                        <c:v>0.679640718562875</c:v>
                      </c:pt>
                      <c:pt idx="103">
                        <c:v>0.68154761904761896</c:v>
                      </c:pt>
                      <c:pt idx="104">
                        <c:v>0.68545994065281901</c:v>
                      </c:pt>
                      <c:pt idx="105">
                        <c:v>0.6875</c:v>
                      </c:pt>
                      <c:pt idx="106">
                        <c:v>0.69037037037037097</c:v>
                      </c:pt>
                      <c:pt idx="107">
                        <c:v>0.69423929098965997</c:v>
                      </c:pt>
                      <c:pt idx="108">
                        <c:v>0.69808541973490401</c:v>
                      </c:pt>
                      <c:pt idx="109">
                        <c:v>0.70087976539589503</c:v>
                      </c:pt>
                      <c:pt idx="110">
                        <c:v>0.70467836257310001</c:v>
                      </c:pt>
                      <c:pt idx="111">
                        <c:v>0.70845481049562697</c:v>
                      </c:pt>
                      <c:pt idx="112">
                        <c:v>0.71117561683599395</c:v>
                      </c:pt>
                      <c:pt idx="113">
                        <c:v>0.71284271284271306</c:v>
                      </c:pt>
                      <c:pt idx="114">
                        <c:v>0.716546762589928</c:v>
                      </c:pt>
                      <c:pt idx="115">
                        <c:v>0.71919770773639002</c:v>
                      </c:pt>
                      <c:pt idx="116">
                        <c:v>0.72126436781609204</c:v>
                      </c:pt>
                      <c:pt idx="117">
                        <c:v>0.72389127324749702</c:v>
                      </c:pt>
                      <c:pt idx="118">
                        <c:v>0.72753209700428001</c:v>
                      </c:pt>
                      <c:pt idx="119">
                        <c:v>0.73011363636363602</c:v>
                      </c:pt>
                      <c:pt idx="120">
                        <c:v>0.73371104815863997</c:v>
                      </c:pt>
                      <c:pt idx="121">
                        <c:v>0.73661971830985895</c:v>
                      </c:pt>
                      <c:pt idx="122">
                        <c:v>0.73809523809523803</c:v>
                      </c:pt>
                      <c:pt idx="123">
                        <c:v>0.74162011173184395</c:v>
                      </c:pt>
                      <c:pt idx="124">
                        <c:v>0.74265734265734296</c:v>
                      </c:pt>
                      <c:pt idx="125">
                        <c:v>0.74616457461645802</c:v>
                      </c:pt>
                      <c:pt idx="126">
                        <c:v>0.74861111111111101</c:v>
                      </c:pt>
                      <c:pt idx="127">
                        <c:v>0.75138121546961301</c:v>
                      </c:pt>
                      <c:pt idx="128">
                        <c:v>0.75482093663911898</c:v>
                      </c:pt>
                      <c:pt idx="129">
                        <c:v>0.75720164609053497</c:v>
                      </c:pt>
                      <c:pt idx="130">
                        <c:v>0.76060191518467901</c:v>
                      </c:pt>
                      <c:pt idx="131">
                        <c:v>0.76326530612244903</c:v>
                      </c:pt>
                      <c:pt idx="132">
                        <c:v>0.76454668470906595</c:v>
                      </c:pt>
                      <c:pt idx="133">
                        <c:v>0.76684636118598404</c:v>
                      </c:pt>
                      <c:pt idx="134">
                        <c:v>0.77016129032258096</c:v>
                      </c:pt>
                      <c:pt idx="135">
                        <c:v>0.77119784656796797</c:v>
                      </c:pt>
                      <c:pt idx="136">
                        <c:v>0.77449664429530196</c:v>
                      </c:pt>
                      <c:pt idx="137">
                        <c:v>0.77703604806408499</c:v>
                      </c:pt>
                      <c:pt idx="138">
                        <c:v>0.77925531914893598</c:v>
                      </c:pt>
                      <c:pt idx="139">
                        <c:v>0.78249336870026498</c:v>
                      </c:pt>
                      <c:pt idx="140">
                        <c:v>0.784676354029062</c:v>
                      </c:pt>
                      <c:pt idx="141">
                        <c:v>0.78580814717476999</c:v>
                      </c:pt>
                      <c:pt idx="142">
                        <c:v>0.78899082568807299</c:v>
                      </c:pt>
                      <c:pt idx="143">
                        <c:v>0.79112271540470003</c:v>
                      </c:pt>
                      <c:pt idx="144">
                        <c:v>0.792156862745098</c:v>
                      </c:pt>
                      <c:pt idx="145">
                        <c:v>0.79530638852672697</c:v>
                      </c:pt>
                      <c:pt idx="146">
                        <c:v>0.797402597402597</c:v>
                      </c:pt>
                      <c:pt idx="147">
                        <c:v>0.79922279792746098</c:v>
                      </c:pt>
                      <c:pt idx="148">
                        <c:v>0.80232558139534904</c:v>
                      </c:pt>
                      <c:pt idx="149">
                        <c:v>0.80437580437580503</c:v>
                      </c:pt>
                      <c:pt idx="150">
                        <c:v>0.80537772087067805</c:v>
                      </c:pt>
                      <c:pt idx="151">
                        <c:v>0.80739795918367396</c:v>
                      </c:pt>
                      <c:pt idx="152">
                        <c:v>0.80946291560102301</c:v>
                      </c:pt>
                      <c:pt idx="153">
                        <c:v>0.81146496815286595</c:v>
                      </c:pt>
                      <c:pt idx="154">
                        <c:v>0.81321473951715395</c:v>
                      </c:pt>
                      <c:pt idx="155">
                        <c:v>0.81518987341772198</c:v>
                      </c:pt>
                      <c:pt idx="156">
                        <c:v>0.81818181818181801</c:v>
                      </c:pt>
                      <c:pt idx="157">
                        <c:v>0.82012578616352205</c:v>
                      </c:pt>
                      <c:pt idx="158">
                        <c:v>0.82205513784461204</c:v>
                      </c:pt>
                      <c:pt idx="159">
                        <c:v>0.82374999999999998</c:v>
                      </c:pt>
                      <c:pt idx="160">
                        <c:v>0.82462686567164201</c:v>
                      </c:pt>
                      <c:pt idx="161">
                        <c:v>0.826517967781908</c:v>
                      </c:pt>
                      <c:pt idx="162">
                        <c:v>0.82941903584672405</c:v>
                      </c:pt>
                      <c:pt idx="163">
                        <c:v>0.83044554455445496</c:v>
                      </c:pt>
                      <c:pt idx="164">
                        <c:v>0.83209876543209904</c:v>
                      </c:pt>
                      <c:pt idx="165">
                        <c:v>0.83394833948339497</c:v>
                      </c:pt>
                      <c:pt idx="166">
                        <c:v>0.83578431372549</c:v>
                      </c:pt>
                      <c:pt idx="167">
                        <c:v>0.83740831295843499</c:v>
                      </c:pt>
                      <c:pt idx="168">
                        <c:v>0.83922046285018304</c:v>
                      </c:pt>
                      <c:pt idx="169">
                        <c:v>0.84101941747572795</c:v>
                      </c:pt>
                      <c:pt idx="170">
                        <c:v>0.84159613059250304</c:v>
                      </c:pt>
                      <c:pt idx="171">
                        <c:v>0.843373493975904</c:v>
                      </c:pt>
                      <c:pt idx="172">
                        <c:v>0.84439083232810597</c:v>
                      </c:pt>
                      <c:pt idx="173">
                        <c:v>0.84596871239470495</c:v>
                      </c:pt>
                      <c:pt idx="174">
                        <c:v>0.84772182254196704</c:v>
                      </c:pt>
                      <c:pt idx="175">
                        <c:v>0.84946236559139798</c:v>
                      </c:pt>
                      <c:pt idx="176">
                        <c:v>0.85101311084624498</c:v>
                      </c:pt>
                      <c:pt idx="177">
                        <c:v>0.85172004744958496</c:v>
                      </c:pt>
                      <c:pt idx="178">
                        <c:v>0.85325443786982302</c:v>
                      </c:pt>
                      <c:pt idx="179">
                        <c:v>0.85426540284360197</c:v>
                      </c:pt>
                      <c:pt idx="180">
                        <c:v>0.85579196217494102</c:v>
                      </c:pt>
                      <c:pt idx="181">
                        <c:v>0.85647058823529398</c:v>
                      </c:pt>
                      <c:pt idx="182">
                        <c:v>0.857981220657277</c:v>
                      </c:pt>
                      <c:pt idx="183">
                        <c:v>0.859649122807018</c:v>
                      </c:pt>
                      <c:pt idx="184">
                        <c:v>0.86114352392065296</c:v>
                      </c:pt>
                      <c:pt idx="185">
                        <c:v>0.86263096623981395</c:v>
                      </c:pt>
                      <c:pt idx="186">
                        <c:v>0.86326767091541101</c:v>
                      </c:pt>
                      <c:pt idx="187">
                        <c:v>0.86473988439306404</c:v>
                      </c:pt>
                      <c:pt idx="188">
                        <c:v>0.86536248561564999</c:v>
                      </c:pt>
                      <c:pt idx="189">
                        <c:v>0.86681974741676204</c:v>
                      </c:pt>
                      <c:pt idx="190">
                        <c:v>0.86827033218785798</c:v>
                      </c:pt>
                      <c:pt idx="191">
                        <c:v>0.86827033218785798</c:v>
                      </c:pt>
                      <c:pt idx="192">
                        <c:v>0.86986301369862995</c:v>
                      </c:pt>
                      <c:pt idx="193">
                        <c:v>0.87129840546697002</c:v>
                      </c:pt>
                      <c:pt idx="194">
                        <c:v>0.87272727272727302</c:v>
                      </c:pt>
                      <c:pt idx="195">
                        <c:v>0.87429218573046397</c:v>
                      </c:pt>
                      <c:pt idx="196">
                        <c:v>0.87471783295711103</c:v>
                      </c:pt>
                      <c:pt idx="197">
                        <c:v>0.87626546681664796</c:v>
                      </c:pt>
                      <c:pt idx="198">
                        <c:v>0.87668161434977598</c:v>
                      </c:pt>
                      <c:pt idx="199">
                        <c:v>0.87807606263982096</c:v>
                      </c:pt>
                      <c:pt idx="200">
                        <c:v>0.87905935050392003</c:v>
                      </c:pt>
                      <c:pt idx="201">
                        <c:v>0.87959866220735805</c:v>
                      </c:pt>
                      <c:pt idx="202">
                        <c:v>0.88097886540600701</c:v>
                      </c:pt>
                      <c:pt idx="203">
                        <c:v>0.88248337028824797</c:v>
                      </c:pt>
                      <c:pt idx="204">
                        <c:v>0.88384955752212402</c:v>
                      </c:pt>
                      <c:pt idx="205">
                        <c:v>0.88423373759647195</c:v>
                      </c:pt>
                      <c:pt idx="206">
                        <c:v>0.884742041712404</c:v>
                      </c:pt>
                      <c:pt idx="207">
                        <c:v>0.88571428571428601</c:v>
                      </c:pt>
                      <c:pt idx="208">
                        <c:v>0.88743169398907096</c:v>
                      </c:pt>
                      <c:pt idx="209">
                        <c:v>0.88840262582056895</c:v>
                      </c:pt>
                      <c:pt idx="210">
                        <c:v>0.88876772082878996</c:v>
                      </c:pt>
                      <c:pt idx="211">
                        <c:v>0.89021739130434796</c:v>
                      </c:pt>
                      <c:pt idx="212">
                        <c:v>0.89154013015184397</c:v>
                      </c:pt>
                      <c:pt idx="213">
                        <c:v>0.891891891891892</c:v>
                      </c:pt>
                      <c:pt idx="214">
                        <c:v>0.89331896551724099</c:v>
                      </c:pt>
                      <c:pt idx="215">
                        <c:v>0.89366272824919402</c:v>
                      </c:pt>
                      <c:pt idx="216">
                        <c:v>0.89400428265524601</c:v>
                      </c:pt>
                      <c:pt idx="217">
                        <c:v>0.895299145299145</c:v>
                      </c:pt>
                      <c:pt idx="218">
                        <c:v>0.89669861554845598</c:v>
                      </c:pt>
                      <c:pt idx="219">
                        <c:v>0.89669861554845598</c:v>
                      </c:pt>
                      <c:pt idx="220">
                        <c:v>0.89798087141339</c:v>
                      </c:pt>
                      <c:pt idx="221">
                        <c:v>0.89830508474576198</c:v>
                      </c:pt>
                      <c:pt idx="222">
                        <c:v>0.89968321013727603</c:v>
                      </c:pt>
                      <c:pt idx="223">
                        <c:v>0.9</c:v>
                      </c:pt>
                      <c:pt idx="224">
                        <c:v>0.90126050420168102</c:v>
                      </c:pt>
                      <c:pt idx="225">
                        <c:v>0.90251572327044005</c:v>
                      </c:pt>
                      <c:pt idx="226">
                        <c:v>0.90292275574112701</c:v>
                      </c:pt>
                      <c:pt idx="227">
                        <c:v>0.90292275574112701</c:v>
                      </c:pt>
                      <c:pt idx="228">
                        <c:v>0.90416666666666701</c:v>
                      </c:pt>
                      <c:pt idx="229">
                        <c:v>0.904465212876428</c:v>
                      </c:pt>
                      <c:pt idx="230">
                        <c:v>0.90579710144927505</c:v>
                      </c:pt>
                      <c:pt idx="231">
                        <c:v>0.90702479338843001</c:v>
                      </c:pt>
                      <c:pt idx="232">
                        <c:v>0.90731204943357402</c:v>
                      </c:pt>
                      <c:pt idx="233">
                        <c:v>0.90759753593429104</c:v>
                      </c:pt>
                      <c:pt idx="234">
                        <c:v>0.90890481064483097</c:v>
                      </c:pt>
                      <c:pt idx="235">
                        <c:v>0.91011235955056202</c:v>
                      </c:pt>
                      <c:pt idx="236">
                        <c:v>0.91038696537678199</c:v>
                      </c:pt>
                      <c:pt idx="237">
                        <c:v>0.91131498470948002</c:v>
                      </c:pt>
                      <c:pt idx="238">
                        <c:v>0.91260162601626005</c:v>
                      </c:pt>
                      <c:pt idx="239">
                        <c:v>0.91379310344827602</c:v>
                      </c:pt>
                      <c:pt idx="240">
                        <c:v>0.91405460060667398</c:v>
                      </c:pt>
                      <c:pt idx="241">
                        <c:v>0.91532258064516103</c:v>
                      </c:pt>
                      <c:pt idx="242">
                        <c:v>0.91649899396378298</c:v>
                      </c:pt>
                      <c:pt idx="243">
                        <c:v>0.91775325977933797</c:v>
                      </c:pt>
                      <c:pt idx="244">
                        <c:v>0.91808191808191797</c:v>
                      </c:pt>
                      <c:pt idx="245">
                        <c:v>0.91924227318045904</c:v>
                      </c:pt>
                      <c:pt idx="246">
                        <c:v>0.91956305858987097</c:v>
                      </c:pt>
                      <c:pt idx="247">
                        <c:v>0.92047713717693802</c:v>
                      </c:pt>
                      <c:pt idx="248">
                        <c:v>0.92170465807730395</c:v>
                      </c:pt>
                      <c:pt idx="249">
                        <c:v>0.92292490118577097</c:v>
                      </c:pt>
                      <c:pt idx="250">
                        <c:v>0.92322834645669305</c:v>
                      </c:pt>
                      <c:pt idx="251">
                        <c:v>0.92436149312377203</c:v>
                      </c:pt>
                      <c:pt idx="252">
                        <c:v>0.92556317335945104</c:v>
                      </c:pt>
                      <c:pt idx="253">
                        <c:v>0.92585365853658597</c:v>
                      </c:pt>
                      <c:pt idx="254">
                        <c:v>0.9267578125</c:v>
                      </c:pt>
                      <c:pt idx="255">
                        <c:v>0.92794547224927004</c:v>
                      </c:pt>
                      <c:pt idx="256">
                        <c:v>0.92815533980582499</c:v>
                      </c:pt>
                      <c:pt idx="257">
                        <c:v>0.92933204259438495</c:v>
                      </c:pt>
                      <c:pt idx="258">
                        <c:v>0.93050193050192997</c:v>
                      </c:pt>
                      <c:pt idx="259">
                        <c:v>0.93159922928709105</c:v>
                      </c:pt>
                      <c:pt idx="260">
                        <c:v>0.93186180422264797</c:v>
                      </c:pt>
                      <c:pt idx="261">
                        <c:v>0.93295019157088099</c:v>
                      </c:pt>
                      <c:pt idx="262">
                        <c:v>0.93409742120343797</c:v>
                      </c:pt>
                      <c:pt idx="263">
                        <c:v>0.93428571428571405</c:v>
                      </c:pt>
                      <c:pt idx="264">
                        <c:v>0.934472934472935</c:v>
                      </c:pt>
                      <c:pt idx="265">
                        <c:v>0.93536121673003803</c:v>
                      </c:pt>
                      <c:pt idx="266">
                        <c:v>0.93643263757115802</c:v>
                      </c:pt>
                      <c:pt idx="267">
                        <c:v>0.93661305581835397</c:v>
                      </c:pt>
                      <c:pt idx="268">
                        <c:v>0.93761814744801497</c:v>
                      </c:pt>
                      <c:pt idx="269">
                        <c:v>0.93779453345900099</c:v>
                      </c:pt>
                      <c:pt idx="270">
                        <c:v>0.93885230479774195</c:v>
                      </c:pt>
                      <c:pt idx="271">
                        <c:v>0.93896713615023497</c:v>
                      </c:pt>
                      <c:pt idx="272">
                        <c:v>0.93996247654784204</c:v>
                      </c:pt>
                      <c:pt idx="273">
                        <c:v>0.93996247654784204</c:v>
                      </c:pt>
                      <c:pt idx="274">
                        <c:v>0.94106641721234796</c:v>
                      </c:pt>
                      <c:pt idx="275">
                        <c:v>0.94106641721234796</c:v>
                      </c:pt>
                      <c:pt idx="276">
                        <c:v>0.942056074766355</c:v>
                      </c:pt>
                      <c:pt idx="277">
                        <c:v>0.94216417910447803</c:v>
                      </c:pt>
                      <c:pt idx="278">
                        <c:v>0.94315004659832302</c:v>
                      </c:pt>
                      <c:pt idx="279">
                        <c:v>0.94325581395348901</c:v>
                      </c:pt>
                      <c:pt idx="280">
                        <c:v>0.94418604651162796</c:v>
                      </c:pt>
                      <c:pt idx="281">
                        <c:v>0.94428969359331505</c:v>
                      </c:pt>
                      <c:pt idx="282">
                        <c:v>0.94439295644114896</c:v>
                      </c:pt>
                      <c:pt idx="283">
                        <c:v>0.94531974050046297</c:v>
                      </c:pt>
                      <c:pt idx="284">
                        <c:v>0.94531974050046297</c:v>
                      </c:pt>
                      <c:pt idx="285">
                        <c:v>0.94629629629629597</c:v>
                      </c:pt>
                      <c:pt idx="286">
                        <c:v>0.94634597594819603</c:v>
                      </c:pt>
                      <c:pt idx="287">
                        <c:v>0.94644506001846695</c:v>
                      </c:pt>
                      <c:pt idx="288">
                        <c:v>0.94736842105263097</c:v>
                      </c:pt>
                      <c:pt idx="289">
                        <c:v>0.94741697416974202</c:v>
                      </c:pt>
                      <c:pt idx="290">
                        <c:v>0.94751381215469599</c:v>
                      </c:pt>
                      <c:pt idx="291">
                        <c:v>0.94843462246777199</c:v>
                      </c:pt>
                      <c:pt idx="292">
                        <c:v>0.94848206071757102</c:v>
                      </c:pt>
                      <c:pt idx="293">
                        <c:v>0.94848206071757102</c:v>
                      </c:pt>
                      <c:pt idx="294">
                        <c:v>0.94944852941176405</c:v>
                      </c:pt>
                      <c:pt idx="295">
                        <c:v>0.94949494949494895</c:v>
                      </c:pt>
                      <c:pt idx="296">
                        <c:v>0.94954128440367003</c:v>
                      </c:pt>
                      <c:pt idx="297">
                        <c:v>0.94958753437213494</c:v>
                      </c:pt>
                      <c:pt idx="298">
                        <c:v>0.95050412465627898</c:v>
                      </c:pt>
                      <c:pt idx="299">
                        <c:v>0.95054945054945095</c:v>
                      </c:pt>
                      <c:pt idx="300">
                        <c:v>0.95059469350411696</c:v>
                      </c:pt>
                      <c:pt idx="301">
                        <c:v>0.95063985374771498</c:v>
                      </c:pt>
                      <c:pt idx="302">
                        <c:v>0.95068493150684896</c:v>
                      </c:pt>
                      <c:pt idx="303">
                        <c:v>0.95155393053016502</c:v>
                      </c:pt>
                      <c:pt idx="304">
                        <c:v>0.95159817351598197</c:v>
                      </c:pt>
                      <c:pt idx="305">
                        <c:v>0.95164233576642299</c:v>
                      </c:pt>
                      <c:pt idx="306">
                        <c:v>0.951686417502279</c:v>
                      </c:pt>
                      <c:pt idx="307">
                        <c:v>0.95173041894353405</c:v>
                      </c:pt>
                      <c:pt idx="308">
                        <c:v>0.95177434030937202</c:v>
                      </c:pt>
                      <c:pt idx="309">
                        <c:v>0.95268425841674298</c:v>
                      </c:pt>
                      <c:pt idx="310">
                        <c:v>0.95272727272727298</c:v>
                      </c:pt>
                      <c:pt idx="311">
                        <c:v>0.95272727272727298</c:v>
                      </c:pt>
                      <c:pt idx="312">
                        <c:v>0.95272727272727298</c:v>
                      </c:pt>
                      <c:pt idx="313">
                        <c:v>0.95277020890099895</c:v>
                      </c:pt>
                      <c:pt idx="314">
                        <c:v>0.95281306715063496</c:v>
                      </c:pt>
                      <c:pt idx="315">
                        <c:v>0.95281306715063496</c:v>
                      </c:pt>
                      <c:pt idx="316">
                        <c:v>0.95285584768812404</c:v>
                      </c:pt>
                      <c:pt idx="317">
                        <c:v>0.95285584768812404</c:v>
                      </c:pt>
                      <c:pt idx="318">
                        <c:v>0.95289855072463803</c:v>
                      </c:pt>
                      <c:pt idx="319">
                        <c:v>0.95289855072463803</c:v>
                      </c:pt>
                      <c:pt idx="320">
                        <c:v>0.95294117647058896</c:v>
                      </c:pt>
                      <c:pt idx="321">
                        <c:v>0.95294117647058896</c:v>
                      </c:pt>
                      <c:pt idx="322">
                        <c:v>0.95294117647058896</c:v>
                      </c:pt>
                      <c:pt idx="323">
                        <c:v>0.95380434782608703</c:v>
                      </c:pt>
                      <c:pt idx="324">
                        <c:v>0.95384615384615401</c:v>
                      </c:pt>
                      <c:pt idx="325">
                        <c:v>0.95384615384615401</c:v>
                      </c:pt>
                      <c:pt idx="326">
                        <c:v>0.95384615384615401</c:v>
                      </c:pt>
                      <c:pt idx="327">
                        <c:v>0.95388788426763105</c:v>
                      </c:pt>
                      <c:pt idx="328">
                        <c:v>0.95388788426763105</c:v>
                      </c:pt>
                      <c:pt idx="329">
                        <c:v>0.95392953929539304</c:v>
                      </c:pt>
                      <c:pt idx="330">
                        <c:v>0.95392953929539304</c:v>
                      </c:pt>
                      <c:pt idx="331">
                        <c:v>0.95392953929539304</c:v>
                      </c:pt>
                      <c:pt idx="332">
                        <c:v>0.95392953929539304</c:v>
                      </c:pt>
                      <c:pt idx="333">
                        <c:v>0.95392953929539304</c:v>
                      </c:pt>
                      <c:pt idx="334">
                        <c:v>0.95397111913357402</c:v>
                      </c:pt>
                      <c:pt idx="335">
                        <c:v>0.95397111913357402</c:v>
                      </c:pt>
                      <c:pt idx="336">
                        <c:v>0.95397111913357402</c:v>
                      </c:pt>
                      <c:pt idx="337">
                        <c:v>0.95401262398557296</c:v>
                      </c:pt>
                      <c:pt idx="338">
                        <c:v>0.95401262398557296</c:v>
                      </c:pt>
                      <c:pt idx="339">
                        <c:v>0.95315315315315297</c:v>
                      </c:pt>
                      <c:pt idx="340">
                        <c:v>0.95315315315315297</c:v>
                      </c:pt>
                      <c:pt idx="341">
                        <c:v>0.95319531953195302</c:v>
                      </c:pt>
                      <c:pt idx="342">
                        <c:v>0.95319531953195302</c:v>
                      </c:pt>
                      <c:pt idx="343">
                        <c:v>0.95319531953195302</c:v>
                      </c:pt>
                      <c:pt idx="344">
                        <c:v>0.95319531953195302</c:v>
                      </c:pt>
                      <c:pt idx="345">
                        <c:v>0.95323741007194196</c:v>
                      </c:pt>
                      <c:pt idx="346">
                        <c:v>0.95323741007194196</c:v>
                      </c:pt>
                      <c:pt idx="347">
                        <c:v>0.95323741007194196</c:v>
                      </c:pt>
                      <c:pt idx="348">
                        <c:v>0.95323741007194196</c:v>
                      </c:pt>
                      <c:pt idx="349">
                        <c:v>0.95323741007194196</c:v>
                      </c:pt>
                      <c:pt idx="350">
                        <c:v>0.95323741007194196</c:v>
                      </c:pt>
                      <c:pt idx="351">
                        <c:v>0.95323741007194196</c:v>
                      </c:pt>
                      <c:pt idx="352">
                        <c:v>0.95323741007194196</c:v>
                      </c:pt>
                      <c:pt idx="353">
                        <c:v>0.95323741007194196</c:v>
                      </c:pt>
                      <c:pt idx="354">
                        <c:v>0.95323741007194196</c:v>
                      </c:pt>
                      <c:pt idx="355">
                        <c:v>0.95323741007194196</c:v>
                      </c:pt>
                      <c:pt idx="356">
                        <c:v>0.95323741007194196</c:v>
                      </c:pt>
                      <c:pt idx="357">
                        <c:v>0.95323741007194196</c:v>
                      </c:pt>
                      <c:pt idx="358">
                        <c:v>0.95323741007194196</c:v>
                      </c:pt>
                      <c:pt idx="359">
                        <c:v>0.95323741007194196</c:v>
                      </c:pt>
                      <c:pt idx="360">
                        <c:v>0.95323741007194196</c:v>
                      </c:pt>
                      <c:pt idx="361">
                        <c:v>0.95323741007194196</c:v>
                      </c:pt>
                      <c:pt idx="362">
                        <c:v>0.95323741007194196</c:v>
                      </c:pt>
                      <c:pt idx="363">
                        <c:v>0.95323741007194196</c:v>
                      </c:pt>
                      <c:pt idx="364">
                        <c:v>0.95323741007194196</c:v>
                      </c:pt>
                      <c:pt idx="365">
                        <c:v>0.95323741007194196</c:v>
                      </c:pt>
                      <c:pt idx="366">
                        <c:v>0.95323741007194196</c:v>
                      </c:pt>
                      <c:pt idx="367">
                        <c:v>0.95323741007194196</c:v>
                      </c:pt>
                      <c:pt idx="368">
                        <c:v>0.95323741007194196</c:v>
                      </c:pt>
                      <c:pt idx="369">
                        <c:v>0.95323741007194196</c:v>
                      </c:pt>
                      <c:pt idx="370">
                        <c:v>0.95323741007194196</c:v>
                      </c:pt>
                      <c:pt idx="371">
                        <c:v>0.95323741007194196</c:v>
                      </c:pt>
                      <c:pt idx="372">
                        <c:v>0.95323741007194196</c:v>
                      </c:pt>
                      <c:pt idx="373">
                        <c:v>0.95323741007194196</c:v>
                      </c:pt>
                      <c:pt idx="374">
                        <c:v>0.95323741007194196</c:v>
                      </c:pt>
                      <c:pt idx="375">
                        <c:v>0.95327942497753804</c:v>
                      </c:pt>
                      <c:pt idx="376">
                        <c:v>0.95327942497753804</c:v>
                      </c:pt>
                      <c:pt idx="377">
                        <c:v>0.95413669064748197</c:v>
                      </c:pt>
                      <c:pt idx="378">
                        <c:v>0.95413669064748197</c:v>
                      </c:pt>
                      <c:pt idx="379">
                        <c:v>0.95413669064748197</c:v>
                      </c:pt>
                      <c:pt idx="380">
                        <c:v>0.95417789757412397</c:v>
                      </c:pt>
                      <c:pt idx="381">
                        <c:v>0.95417789757412397</c:v>
                      </c:pt>
                      <c:pt idx="382">
                        <c:v>0.95417789757412397</c:v>
                      </c:pt>
                      <c:pt idx="383">
                        <c:v>0.95421903052064605</c:v>
                      </c:pt>
                      <c:pt idx="384">
                        <c:v>0.95421903052064605</c:v>
                      </c:pt>
                      <c:pt idx="385">
                        <c:v>0.95421903052064605</c:v>
                      </c:pt>
                      <c:pt idx="386">
                        <c:v>0.95426008968609899</c:v>
                      </c:pt>
                      <c:pt idx="387">
                        <c:v>0.95426008968609899</c:v>
                      </c:pt>
                      <c:pt idx="388">
                        <c:v>0.95426008968609899</c:v>
                      </c:pt>
                      <c:pt idx="389">
                        <c:v>0.95430107526881702</c:v>
                      </c:pt>
                      <c:pt idx="390">
                        <c:v>0.95430107526881702</c:v>
                      </c:pt>
                      <c:pt idx="391">
                        <c:v>0.95430107526881702</c:v>
                      </c:pt>
                      <c:pt idx="392">
                        <c:v>0.95434198746642795</c:v>
                      </c:pt>
                      <c:pt idx="393">
                        <c:v>0.95434198746642795</c:v>
                      </c:pt>
                      <c:pt idx="394">
                        <c:v>0.95434198746642795</c:v>
                      </c:pt>
                      <c:pt idx="395">
                        <c:v>0.95438282647585004</c:v>
                      </c:pt>
                      <c:pt idx="396">
                        <c:v>0.95438282647585004</c:v>
                      </c:pt>
                      <c:pt idx="397">
                        <c:v>0.954423592493298</c:v>
                      </c:pt>
                      <c:pt idx="398">
                        <c:v>0.954423592493298</c:v>
                      </c:pt>
                      <c:pt idx="399">
                        <c:v>0.95361284567350602</c:v>
                      </c:pt>
                      <c:pt idx="400">
                        <c:v>0.95361284567350602</c:v>
                      </c:pt>
                      <c:pt idx="401">
                        <c:v>0.953654188948307</c:v>
                      </c:pt>
                      <c:pt idx="402">
                        <c:v>0.953654188948307</c:v>
                      </c:pt>
                      <c:pt idx="403">
                        <c:v>0.953654188948307</c:v>
                      </c:pt>
                      <c:pt idx="404">
                        <c:v>0.95369545859305505</c:v>
                      </c:pt>
                      <c:pt idx="405">
                        <c:v>0.95369545859305505</c:v>
                      </c:pt>
                      <c:pt idx="406">
                        <c:v>0.95369545859305505</c:v>
                      </c:pt>
                      <c:pt idx="407">
                        <c:v>0.95369545859305505</c:v>
                      </c:pt>
                      <c:pt idx="408">
                        <c:v>0.95369545859305505</c:v>
                      </c:pt>
                      <c:pt idx="409">
                        <c:v>0.95373665480427094</c:v>
                      </c:pt>
                      <c:pt idx="410">
                        <c:v>0.95373665480427094</c:v>
                      </c:pt>
                      <c:pt idx="411">
                        <c:v>0.95373665480427094</c:v>
                      </c:pt>
                      <c:pt idx="412">
                        <c:v>0.95373665480427094</c:v>
                      </c:pt>
                      <c:pt idx="413">
                        <c:v>0.95373665480427094</c:v>
                      </c:pt>
                      <c:pt idx="414">
                        <c:v>0.95377777777777795</c:v>
                      </c:pt>
                      <c:pt idx="415">
                        <c:v>0.95377777777777795</c:v>
                      </c:pt>
                      <c:pt idx="416">
                        <c:v>0.95377777777777795</c:v>
                      </c:pt>
                      <c:pt idx="417">
                        <c:v>0.952930728241563</c:v>
                      </c:pt>
                      <c:pt idx="418">
                        <c:v>0.952930728241563</c:v>
                      </c:pt>
                      <c:pt idx="419">
                        <c:v>0.952930728241563</c:v>
                      </c:pt>
                      <c:pt idx="420">
                        <c:v>0.95297249334516398</c:v>
                      </c:pt>
                      <c:pt idx="421">
                        <c:v>0.95297249334516398</c:v>
                      </c:pt>
                      <c:pt idx="422">
                        <c:v>0.95297249334516398</c:v>
                      </c:pt>
                      <c:pt idx="423">
                        <c:v>0.95297249334516398</c:v>
                      </c:pt>
                      <c:pt idx="424">
                        <c:v>0.95297249334516398</c:v>
                      </c:pt>
                      <c:pt idx="425">
                        <c:v>0.95297249334516398</c:v>
                      </c:pt>
                      <c:pt idx="426">
                        <c:v>0.95301418439716301</c:v>
                      </c:pt>
                      <c:pt idx="427">
                        <c:v>0.95301418439716301</c:v>
                      </c:pt>
                      <c:pt idx="428">
                        <c:v>0.95217006200177201</c:v>
                      </c:pt>
                      <c:pt idx="429">
                        <c:v>0.95217006200177201</c:v>
                      </c:pt>
                      <c:pt idx="430">
                        <c:v>0.95221238938053099</c:v>
                      </c:pt>
                      <c:pt idx="431">
                        <c:v>0.95221238938053099</c:v>
                      </c:pt>
                      <c:pt idx="432">
                        <c:v>0.95221238938053099</c:v>
                      </c:pt>
                      <c:pt idx="433">
                        <c:v>0.95221238938053099</c:v>
                      </c:pt>
                      <c:pt idx="434">
                        <c:v>0.95225464190981401</c:v>
                      </c:pt>
                      <c:pt idx="435">
                        <c:v>0.95225464190981401</c:v>
                      </c:pt>
                      <c:pt idx="436">
                        <c:v>0.95225464190981401</c:v>
                      </c:pt>
                      <c:pt idx="437">
                        <c:v>0.95229681978798597</c:v>
                      </c:pt>
                      <c:pt idx="438">
                        <c:v>0.95229681978798597</c:v>
                      </c:pt>
                      <c:pt idx="439">
                        <c:v>0.95145631067961201</c:v>
                      </c:pt>
                      <c:pt idx="440">
                        <c:v>0.95149911816578503</c:v>
                      </c:pt>
                      <c:pt idx="441">
                        <c:v>0.95149911816578503</c:v>
                      </c:pt>
                      <c:pt idx="442">
                        <c:v>0.95149911816578503</c:v>
                      </c:pt>
                      <c:pt idx="443">
                        <c:v>0.95149911816578503</c:v>
                      </c:pt>
                      <c:pt idx="444">
                        <c:v>0.95154185022026405</c:v>
                      </c:pt>
                      <c:pt idx="445">
                        <c:v>0.95154185022026405</c:v>
                      </c:pt>
                      <c:pt idx="446">
                        <c:v>0.95154185022026405</c:v>
                      </c:pt>
                      <c:pt idx="447">
                        <c:v>0.95154185022026405</c:v>
                      </c:pt>
                      <c:pt idx="448">
                        <c:v>0.95158450704225295</c:v>
                      </c:pt>
                      <c:pt idx="449">
                        <c:v>0.95158450704225295</c:v>
                      </c:pt>
                      <c:pt idx="450">
                        <c:v>0.95158450704225295</c:v>
                      </c:pt>
                      <c:pt idx="451">
                        <c:v>0.95158450704225295</c:v>
                      </c:pt>
                      <c:pt idx="452">
                        <c:v>0.95158450704225295</c:v>
                      </c:pt>
                      <c:pt idx="453">
                        <c:v>0.95158450704225295</c:v>
                      </c:pt>
                      <c:pt idx="454">
                        <c:v>0.95079086115992995</c:v>
                      </c:pt>
                      <c:pt idx="455">
                        <c:v>0.95079086115992995</c:v>
                      </c:pt>
                      <c:pt idx="456">
                        <c:v>0.95079086115992995</c:v>
                      </c:pt>
                      <c:pt idx="457">
                        <c:v>0.95079086115992995</c:v>
                      </c:pt>
                      <c:pt idx="458">
                        <c:v>0.95079086115992995</c:v>
                      </c:pt>
                      <c:pt idx="459">
                        <c:v>0.95083406496927103</c:v>
                      </c:pt>
                      <c:pt idx="460">
                        <c:v>0.95083406496927103</c:v>
                      </c:pt>
                      <c:pt idx="461">
                        <c:v>0.95083406496927103</c:v>
                      </c:pt>
                      <c:pt idx="462">
                        <c:v>0.95083406496927103</c:v>
                      </c:pt>
                      <c:pt idx="463">
                        <c:v>0.95083406496927103</c:v>
                      </c:pt>
                      <c:pt idx="464">
                        <c:v>0.95087719298245599</c:v>
                      </c:pt>
                      <c:pt idx="465">
                        <c:v>0.95087719298245599</c:v>
                      </c:pt>
                      <c:pt idx="466">
                        <c:v>0.95087719298245599</c:v>
                      </c:pt>
                      <c:pt idx="467">
                        <c:v>0.95008756567425601</c:v>
                      </c:pt>
                      <c:pt idx="468">
                        <c:v>0.95008756567425601</c:v>
                      </c:pt>
                      <c:pt idx="469">
                        <c:v>0.95008756567425601</c:v>
                      </c:pt>
                      <c:pt idx="470">
                        <c:v>0.95013123359580098</c:v>
                      </c:pt>
                      <c:pt idx="471">
                        <c:v>0.95013123359580098</c:v>
                      </c:pt>
                      <c:pt idx="472">
                        <c:v>0.95013123359580098</c:v>
                      </c:pt>
                      <c:pt idx="473">
                        <c:v>0.95017482517482499</c:v>
                      </c:pt>
                      <c:pt idx="474">
                        <c:v>0.95017482517482499</c:v>
                      </c:pt>
                      <c:pt idx="475">
                        <c:v>0.95021834061135402</c:v>
                      </c:pt>
                      <c:pt idx="476">
                        <c:v>0.94938917975567205</c:v>
                      </c:pt>
                      <c:pt idx="477">
                        <c:v>0.949433304272014</c:v>
                      </c:pt>
                      <c:pt idx="478">
                        <c:v>0.949433304272014</c:v>
                      </c:pt>
                      <c:pt idx="479">
                        <c:v>0.949433304272014</c:v>
                      </c:pt>
                      <c:pt idx="480">
                        <c:v>0.949433304272014</c:v>
                      </c:pt>
                      <c:pt idx="481">
                        <c:v>0.94947735191637594</c:v>
                      </c:pt>
                      <c:pt idx="482">
                        <c:v>0.94947735191637594</c:v>
                      </c:pt>
                      <c:pt idx="483">
                        <c:v>0.949521322889469</c:v>
                      </c:pt>
                      <c:pt idx="484">
                        <c:v>0.949521322889469</c:v>
                      </c:pt>
                      <c:pt idx="485">
                        <c:v>0.949521322889469</c:v>
                      </c:pt>
                      <c:pt idx="486">
                        <c:v>0.94874022589052998</c:v>
                      </c:pt>
                      <c:pt idx="487">
                        <c:v>0.94874022589052998</c:v>
                      </c:pt>
                      <c:pt idx="488">
                        <c:v>0.94878472222222199</c:v>
                      </c:pt>
                      <c:pt idx="489">
                        <c:v>0.94878472222222199</c:v>
                      </c:pt>
                      <c:pt idx="490">
                        <c:v>0.94878472222222199</c:v>
                      </c:pt>
                      <c:pt idx="491">
                        <c:v>0.94878472222222199</c:v>
                      </c:pt>
                      <c:pt idx="492">
                        <c:v>0.94882914137033803</c:v>
                      </c:pt>
                      <c:pt idx="493">
                        <c:v>0.94882914137033803</c:v>
                      </c:pt>
                      <c:pt idx="494">
                        <c:v>0.94887348353552903</c:v>
                      </c:pt>
                      <c:pt idx="495">
                        <c:v>0.94887348353552903</c:v>
                      </c:pt>
                      <c:pt idx="496">
                        <c:v>0.94887348353552903</c:v>
                      </c:pt>
                      <c:pt idx="497">
                        <c:v>0.94887348353552903</c:v>
                      </c:pt>
                      <c:pt idx="498">
                        <c:v>0.94887348353552903</c:v>
                      </c:pt>
                      <c:pt idx="499">
                        <c:v>0.94891774891774905</c:v>
                      </c:pt>
                      <c:pt idx="500">
                        <c:v>0.94891774891774905</c:v>
                      </c:pt>
                      <c:pt idx="501">
                        <c:v>0.94891774891774905</c:v>
                      </c:pt>
                      <c:pt idx="502">
                        <c:v>0.94809688581314899</c:v>
                      </c:pt>
                      <c:pt idx="503">
                        <c:v>0.94809688581314899</c:v>
                      </c:pt>
                      <c:pt idx="504">
                        <c:v>0.94814174589455502</c:v>
                      </c:pt>
                      <c:pt idx="505">
                        <c:v>0.94814174589455502</c:v>
                      </c:pt>
                      <c:pt idx="506">
                        <c:v>0.94814174589455502</c:v>
                      </c:pt>
                      <c:pt idx="507">
                        <c:v>0.94814174589455502</c:v>
                      </c:pt>
                      <c:pt idx="508">
                        <c:v>0.94814174589455502</c:v>
                      </c:pt>
                      <c:pt idx="509">
                        <c:v>0.94814174589455502</c:v>
                      </c:pt>
                      <c:pt idx="510">
                        <c:v>0.94814174589455502</c:v>
                      </c:pt>
                      <c:pt idx="511">
                        <c:v>0.94818652849740903</c:v>
                      </c:pt>
                      <c:pt idx="512">
                        <c:v>0.94818652849740903</c:v>
                      </c:pt>
                      <c:pt idx="513">
                        <c:v>0.94818652849740903</c:v>
                      </c:pt>
                      <c:pt idx="514">
                        <c:v>0.94818652849740903</c:v>
                      </c:pt>
                      <c:pt idx="515">
                        <c:v>0.94818652849740903</c:v>
                      </c:pt>
                      <c:pt idx="516">
                        <c:v>0.94818652849740903</c:v>
                      </c:pt>
                      <c:pt idx="517">
                        <c:v>0.94823123382226004</c:v>
                      </c:pt>
                      <c:pt idx="518">
                        <c:v>0.94823123382226004</c:v>
                      </c:pt>
                      <c:pt idx="519">
                        <c:v>0.94823123382226004</c:v>
                      </c:pt>
                      <c:pt idx="520">
                        <c:v>0.94827586206896597</c:v>
                      </c:pt>
                      <c:pt idx="521">
                        <c:v>0.94827586206896597</c:v>
                      </c:pt>
                      <c:pt idx="522">
                        <c:v>0.94827586206896597</c:v>
                      </c:pt>
                      <c:pt idx="523">
                        <c:v>0.94832041343669304</c:v>
                      </c:pt>
                      <c:pt idx="524">
                        <c:v>0.94832041343669304</c:v>
                      </c:pt>
                      <c:pt idx="525">
                        <c:v>0.94832041343669304</c:v>
                      </c:pt>
                      <c:pt idx="526">
                        <c:v>0.94750430292598997</c:v>
                      </c:pt>
                      <c:pt idx="527">
                        <c:v>0.94750430292598997</c:v>
                      </c:pt>
                      <c:pt idx="528">
                        <c:v>0.94754944110060202</c:v>
                      </c:pt>
                      <c:pt idx="529">
                        <c:v>0.94754944110060202</c:v>
                      </c:pt>
                      <c:pt idx="530">
                        <c:v>0.94754944110060202</c:v>
                      </c:pt>
                      <c:pt idx="531">
                        <c:v>0.94754944110060202</c:v>
                      </c:pt>
                      <c:pt idx="532">
                        <c:v>0.94754944110060202</c:v>
                      </c:pt>
                      <c:pt idx="533">
                        <c:v>0.94754944110060202</c:v>
                      </c:pt>
                      <c:pt idx="534">
                        <c:v>0.94754944110060202</c:v>
                      </c:pt>
                      <c:pt idx="535">
                        <c:v>0.94754944110060202</c:v>
                      </c:pt>
                      <c:pt idx="536">
                        <c:v>0.94754944110060202</c:v>
                      </c:pt>
                      <c:pt idx="537">
                        <c:v>0.94754944110060202</c:v>
                      </c:pt>
                      <c:pt idx="538">
                        <c:v>0.94750430292598997</c:v>
                      </c:pt>
                      <c:pt idx="539">
                        <c:v>0.94668959587274304</c:v>
                      </c:pt>
                      <c:pt idx="540">
                        <c:v>0.94668959587274304</c:v>
                      </c:pt>
                      <c:pt idx="541">
                        <c:v>0.94668959587274304</c:v>
                      </c:pt>
                      <c:pt idx="542">
                        <c:v>0.946643717728055</c:v>
                      </c:pt>
                      <c:pt idx="543">
                        <c:v>0.946643717728055</c:v>
                      </c:pt>
                      <c:pt idx="544">
                        <c:v>0.946643717728055</c:v>
                      </c:pt>
                      <c:pt idx="545">
                        <c:v>0.946643717728055</c:v>
                      </c:pt>
                      <c:pt idx="546">
                        <c:v>0.946597760551249</c:v>
                      </c:pt>
                      <c:pt idx="547">
                        <c:v>0.946597760551249</c:v>
                      </c:pt>
                      <c:pt idx="548">
                        <c:v>0.94655172413793098</c:v>
                      </c:pt>
                      <c:pt idx="549">
                        <c:v>0.94655172413793098</c:v>
                      </c:pt>
                      <c:pt idx="550">
                        <c:v>0.94568965517241399</c:v>
                      </c:pt>
                      <c:pt idx="551">
                        <c:v>0.94568965517241399</c:v>
                      </c:pt>
                      <c:pt idx="552">
                        <c:v>0.94568965517241399</c:v>
                      </c:pt>
                      <c:pt idx="553">
                        <c:v>0.94564279551337405</c:v>
                      </c:pt>
                      <c:pt idx="554">
                        <c:v>0.94559585492228004</c:v>
                      </c:pt>
                      <c:pt idx="555">
                        <c:v>0.94559585492228004</c:v>
                      </c:pt>
                      <c:pt idx="556">
                        <c:v>0.94559585492228004</c:v>
                      </c:pt>
                      <c:pt idx="557">
                        <c:v>0.94554883318928296</c:v>
                      </c:pt>
                      <c:pt idx="558">
                        <c:v>0.94554883318928296</c:v>
                      </c:pt>
                      <c:pt idx="559">
                        <c:v>0.945501730103806</c:v>
                      </c:pt>
                      <c:pt idx="560">
                        <c:v>0.945501730103806</c:v>
                      </c:pt>
                      <c:pt idx="561">
                        <c:v>0.94545454545454499</c:v>
                      </c:pt>
                      <c:pt idx="562">
                        <c:v>0.94545454545454499</c:v>
                      </c:pt>
                      <c:pt idx="563">
                        <c:v>0.94540727902946298</c:v>
                      </c:pt>
                      <c:pt idx="564">
                        <c:v>0.94540727902946298</c:v>
                      </c:pt>
                      <c:pt idx="565">
                        <c:v>0.94540727902946298</c:v>
                      </c:pt>
                      <c:pt idx="566">
                        <c:v>0.94540727902946298</c:v>
                      </c:pt>
                      <c:pt idx="567">
                        <c:v>0.94454072790294596</c:v>
                      </c:pt>
                      <c:pt idx="568">
                        <c:v>0.94454072790294596</c:v>
                      </c:pt>
                      <c:pt idx="569">
                        <c:v>0.94449262792714594</c:v>
                      </c:pt>
                      <c:pt idx="570">
                        <c:v>0.94449262792714594</c:v>
                      </c:pt>
                      <c:pt idx="571">
                        <c:v>0.94444444444444398</c:v>
                      </c:pt>
                      <c:pt idx="572">
                        <c:v>0.94439617723718505</c:v>
                      </c:pt>
                      <c:pt idx="573">
                        <c:v>0.94439617723718505</c:v>
                      </c:pt>
                      <c:pt idx="574">
                        <c:v>0.94439617723718505</c:v>
                      </c:pt>
                      <c:pt idx="575">
                        <c:v>0.944347826086956</c:v>
                      </c:pt>
                      <c:pt idx="576">
                        <c:v>0.944347826086956</c:v>
                      </c:pt>
                      <c:pt idx="577">
                        <c:v>0.94512195121951204</c:v>
                      </c:pt>
                      <c:pt idx="578">
                        <c:v>0.94507410636442901</c:v>
                      </c:pt>
                      <c:pt idx="579">
                        <c:v>0.94507410636442901</c:v>
                      </c:pt>
                      <c:pt idx="580">
                        <c:v>0.94502617801047095</c:v>
                      </c:pt>
                      <c:pt idx="581">
                        <c:v>0.94502617801047095</c:v>
                      </c:pt>
                      <c:pt idx="582">
                        <c:v>0.94497816593886397</c:v>
                      </c:pt>
                      <c:pt idx="583">
                        <c:v>0.94497816593886397</c:v>
                      </c:pt>
                      <c:pt idx="584">
                        <c:v>0.94493006993007</c:v>
                      </c:pt>
                      <c:pt idx="585">
                        <c:v>0.94488188976377996</c:v>
                      </c:pt>
                      <c:pt idx="586">
                        <c:v>0.94488188976377996</c:v>
                      </c:pt>
                      <c:pt idx="587">
                        <c:v>0.94483362521891401</c:v>
                      </c:pt>
                      <c:pt idx="588">
                        <c:v>0.94478527607361995</c:v>
                      </c:pt>
                      <c:pt idx="589">
                        <c:v>0.94473684210526299</c:v>
                      </c:pt>
                      <c:pt idx="590">
                        <c:v>0.94473684210526299</c:v>
                      </c:pt>
                      <c:pt idx="591">
                        <c:v>0.94551845342706498</c:v>
                      </c:pt>
                      <c:pt idx="592">
                        <c:v>0.94551845342706498</c:v>
                      </c:pt>
                      <c:pt idx="593">
                        <c:v>0.94547053649956103</c:v>
                      </c:pt>
                      <c:pt idx="594">
                        <c:v>0.94542253521126696</c:v>
                      </c:pt>
                      <c:pt idx="595">
                        <c:v>0.94542253521126696</c:v>
                      </c:pt>
                      <c:pt idx="596">
                        <c:v>0.945374449339207</c:v>
                      </c:pt>
                      <c:pt idx="597">
                        <c:v>0.94532627865961205</c:v>
                      </c:pt>
                      <c:pt idx="598">
                        <c:v>0.94527802294792596</c:v>
                      </c:pt>
                      <c:pt idx="599">
                        <c:v>0.94527802294792596</c:v>
                      </c:pt>
                      <c:pt idx="600">
                        <c:v>0.94522968197879897</c:v>
                      </c:pt>
                      <c:pt idx="601">
                        <c:v>0.94522968197879897</c:v>
                      </c:pt>
                      <c:pt idx="602">
                        <c:v>0.94601769911504396</c:v>
                      </c:pt>
                      <c:pt idx="603">
                        <c:v>0.94601769911504396</c:v>
                      </c:pt>
                      <c:pt idx="604">
                        <c:v>0.94596988485385303</c:v>
                      </c:pt>
                      <c:pt idx="605">
                        <c:v>0.94596988485385303</c:v>
                      </c:pt>
                      <c:pt idx="606">
                        <c:v>0.94592198581560305</c:v>
                      </c:pt>
                      <c:pt idx="607">
                        <c:v>0.94592198581560305</c:v>
                      </c:pt>
                      <c:pt idx="608">
                        <c:v>0.945874001774623</c:v>
                      </c:pt>
                      <c:pt idx="609">
                        <c:v>0.945874001774623</c:v>
                      </c:pt>
                      <c:pt idx="610">
                        <c:v>0.94582593250444102</c:v>
                      </c:pt>
                      <c:pt idx="611">
                        <c:v>0.94582593250444102</c:v>
                      </c:pt>
                      <c:pt idx="612">
                        <c:v>0.94582593250444102</c:v>
                      </c:pt>
                      <c:pt idx="613">
                        <c:v>0.94582593250444102</c:v>
                      </c:pt>
                      <c:pt idx="614">
                        <c:v>0.94577777777777805</c:v>
                      </c:pt>
                      <c:pt idx="615">
                        <c:v>0.94577777777777805</c:v>
                      </c:pt>
                      <c:pt idx="616">
                        <c:v>0.94572953736654797</c:v>
                      </c:pt>
                      <c:pt idx="617">
                        <c:v>0.94572953736654797</c:v>
                      </c:pt>
                      <c:pt idx="618">
                        <c:v>0.94572953736654797</c:v>
                      </c:pt>
                      <c:pt idx="619">
                        <c:v>0.94572953736654797</c:v>
                      </c:pt>
                      <c:pt idx="620">
                        <c:v>0.94572953736654797</c:v>
                      </c:pt>
                      <c:pt idx="621">
                        <c:v>0.94568121104185199</c:v>
                      </c:pt>
                      <c:pt idx="622">
                        <c:v>0.94568121104185199</c:v>
                      </c:pt>
                      <c:pt idx="623">
                        <c:v>0.94568121104185199</c:v>
                      </c:pt>
                      <c:pt idx="624">
                        <c:v>0.94563279857397498</c:v>
                      </c:pt>
                      <c:pt idx="625">
                        <c:v>0.94563279857397498</c:v>
                      </c:pt>
                      <c:pt idx="626">
                        <c:v>0.94563279857397498</c:v>
                      </c:pt>
                      <c:pt idx="627">
                        <c:v>0.94558429973238201</c:v>
                      </c:pt>
                      <c:pt idx="628">
                        <c:v>0.94558429973238201</c:v>
                      </c:pt>
                      <c:pt idx="629">
                        <c:v>0.94558429973238201</c:v>
                      </c:pt>
                      <c:pt idx="630">
                        <c:v>0.94558429973238201</c:v>
                      </c:pt>
                      <c:pt idx="631">
                        <c:v>0.94558429973238201</c:v>
                      </c:pt>
                      <c:pt idx="632">
                        <c:v>0.94558429973238201</c:v>
                      </c:pt>
                      <c:pt idx="633">
                        <c:v>0.94553571428571404</c:v>
                      </c:pt>
                      <c:pt idx="634">
                        <c:v>0.94553571428571404</c:v>
                      </c:pt>
                      <c:pt idx="635">
                        <c:v>0.94553571428571404</c:v>
                      </c:pt>
                      <c:pt idx="636">
                        <c:v>0.94553571428571404</c:v>
                      </c:pt>
                      <c:pt idx="637">
                        <c:v>0.94553571428571404</c:v>
                      </c:pt>
                      <c:pt idx="638">
                        <c:v>0.94553571428571404</c:v>
                      </c:pt>
                      <c:pt idx="639">
                        <c:v>0.94553571428571404</c:v>
                      </c:pt>
                      <c:pt idx="640">
                        <c:v>0.94553571428571404</c:v>
                      </c:pt>
                      <c:pt idx="641">
                        <c:v>0.94553571428571404</c:v>
                      </c:pt>
                      <c:pt idx="642">
                        <c:v>0.94553571428571404</c:v>
                      </c:pt>
                      <c:pt idx="643">
                        <c:v>0.94553571428571404</c:v>
                      </c:pt>
                      <c:pt idx="644">
                        <c:v>0.94553571428571404</c:v>
                      </c:pt>
                      <c:pt idx="645">
                        <c:v>0.94553571428571404</c:v>
                      </c:pt>
                      <c:pt idx="646">
                        <c:v>0.94553571428571404</c:v>
                      </c:pt>
                      <c:pt idx="647">
                        <c:v>0.94553571428571404</c:v>
                      </c:pt>
                      <c:pt idx="648">
                        <c:v>0.94553571428571404</c:v>
                      </c:pt>
                      <c:pt idx="649">
                        <c:v>0.94553571428571404</c:v>
                      </c:pt>
                      <c:pt idx="650">
                        <c:v>0.94553571428571404</c:v>
                      </c:pt>
                      <c:pt idx="651">
                        <c:v>0.94553571428571404</c:v>
                      </c:pt>
                      <c:pt idx="652">
                        <c:v>0.94553571428571404</c:v>
                      </c:pt>
                      <c:pt idx="653">
                        <c:v>0.94558429973238201</c:v>
                      </c:pt>
                      <c:pt idx="654">
                        <c:v>0.94558429973238201</c:v>
                      </c:pt>
                      <c:pt idx="655">
                        <c:v>0.94558429973238201</c:v>
                      </c:pt>
                      <c:pt idx="656">
                        <c:v>0.94558429973238201</c:v>
                      </c:pt>
                      <c:pt idx="657">
                        <c:v>0.94558429973238201</c:v>
                      </c:pt>
                      <c:pt idx="658">
                        <c:v>0.94474153297682695</c:v>
                      </c:pt>
                      <c:pt idx="659">
                        <c:v>0.94474153297682695</c:v>
                      </c:pt>
                      <c:pt idx="660">
                        <c:v>0.94474153297682695</c:v>
                      </c:pt>
                      <c:pt idx="661">
                        <c:v>0.94474153297682695</c:v>
                      </c:pt>
                      <c:pt idx="662">
                        <c:v>0.94474153297682695</c:v>
                      </c:pt>
                      <c:pt idx="663">
                        <c:v>0.94474153297682695</c:v>
                      </c:pt>
                      <c:pt idx="664">
                        <c:v>0.94474153297682695</c:v>
                      </c:pt>
                      <c:pt idx="665">
                        <c:v>0.94474153297682695</c:v>
                      </c:pt>
                      <c:pt idx="666">
                        <c:v>0.94474153297682695</c:v>
                      </c:pt>
                      <c:pt idx="667">
                        <c:v>0.94474153297682695</c:v>
                      </c:pt>
                      <c:pt idx="668">
                        <c:v>0.94474153297682695</c:v>
                      </c:pt>
                      <c:pt idx="669">
                        <c:v>0.94474153297682695</c:v>
                      </c:pt>
                      <c:pt idx="670">
                        <c:v>0.94474153297682695</c:v>
                      </c:pt>
                      <c:pt idx="671">
                        <c:v>0.94474153297682695</c:v>
                      </c:pt>
                      <c:pt idx="672">
                        <c:v>0.94474153297682695</c:v>
                      </c:pt>
                      <c:pt idx="673">
                        <c:v>0.94474153297682695</c:v>
                      </c:pt>
                      <c:pt idx="674">
                        <c:v>0.94474153297682695</c:v>
                      </c:pt>
                      <c:pt idx="675">
                        <c:v>0.94390026714158504</c:v>
                      </c:pt>
                      <c:pt idx="676">
                        <c:v>0.94390026714158504</c:v>
                      </c:pt>
                      <c:pt idx="677">
                        <c:v>0.94390026714158504</c:v>
                      </c:pt>
                      <c:pt idx="678">
                        <c:v>0.94390026714158504</c:v>
                      </c:pt>
                      <c:pt idx="679">
                        <c:v>0.94390026714158504</c:v>
                      </c:pt>
                      <c:pt idx="680">
                        <c:v>0.94390026714158504</c:v>
                      </c:pt>
                      <c:pt idx="681">
                        <c:v>0.94390026714158504</c:v>
                      </c:pt>
                      <c:pt idx="682">
                        <c:v>0.94390026714158504</c:v>
                      </c:pt>
                      <c:pt idx="683">
                        <c:v>0.94390026714158504</c:v>
                      </c:pt>
                      <c:pt idx="684">
                        <c:v>0.94306049822063998</c:v>
                      </c:pt>
                      <c:pt idx="685">
                        <c:v>0.94306049822063998</c:v>
                      </c:pt>
                      <c:pt idx="686">
                        <c:v>0.94311111111111101</c:v>
                      </c:pt>
                      <c:pt idx="687">
                        <c:v>0.94311111111111101</c:v>
                      </c:pt>
                      <c:pt idx="688">
                        <c:v>0.94311111111111101</c:v>
                      </c:pt>
                      <c:pt idx="689">
                        <c:v>0.94316163410302001</c:v>
                      </c:pt>
                      <c:pt idx="690">
                        <c:v>0.94316163410302001</c:v>
                      </c:pt>
                      <c:pt idx="691">
                        <c:v>0.94321206743566999</c:v>
                      </c:pt>
                      <c:pt idx="692">
                        <c:v>0.94321206743566999</c:v>
                      </c:pt>
                      <c:pt idx="693">
                        <c:v>0.94237588652482296</c:v>
                      </c:pt>
                      <c:pt idx="694">
                        <c:v>0.94242692648361404</c:v>
                      </c:pt>
                      <c:pt idx="695">
                        <c:v>0.94247787610619504</c:v>
                      </c:pt>
                      <c:pt idx="696">
                        <c:v>0.94247787610619504</c:v>
                      </c:pt>
                      <c:pt idx="697">
                        <c:v>0.94252873563218398</c:v>
                      </c:pt>
                      <c:pt idx="698">
                        <c:v>0.94252873563218398</c:v>
                      </c:pt>
                      <c:pt idx="699">
                        <c:v>0.94257950530035295</c:v>
                      </c:pt>
                      <c:pt idx="700">
                        <c:v>0.94263018534863197</c:v>
                      </c:pt>
                      <c:pt idx="701">
                        <c:v>0.94179894179894197</c:v>
                      </c:pt>
                      <c:pt idx="702">
                        <c:v>0.94185022026431697</c:v>
                      </c:pt>
                      <c:pt idx="703">
                        <c:v>0.94190140845070403</c:v>
                      </c:pt>
                      <c:pt idx="704">
                        <c:v>0.94190140845070403</c:v>
                      </c:pt>
                      <c:pt idx="705">
                        <c:v>0.94190140845070403</c:v>
                      </c:pt>
                      <c:pt idx="706">
                        <c:v>0.94195250659630603</c:v>
                      </c:pt>
                      <c:pt idx="707">
                        <c:v>0.94195250659630603</c:v>
                      </c:pt>
                      <c:pt idx="708">
                        <c:v>0.94200351493848899</c:v>
                      </c:pt>
                      <c:pt idx="709">
                        <c:v>0.94200351493848899</c:v>
                      </c:pt>
                      <c:pt idx="710">
                        <c:v>0.94205443371378395</c:v>
                      </c:pt>
                      <c:pt idx="711">
                        <c:v>0.94205443371378395</c:v>
                      </c:pt>
                      <c:pt idx="712">
                        <c:v>0.94205443371378395</c:v>
                      </c:pt>
                      <c:pt idx="713">
                        <c:v>0.942105263157895</c:v>
                      </c:pt>
                      <c:pt idx="714">
                        <c:v>0.942105263157895</c:v>
                      </c:pt>
                      <c:pt idx="715">
                        <c:v>0.94215600350569695</c:v>
                      </c:pt>
                      <c:pt idx="716">
                        <c:v>0.94215600350569695</c:v>
                      </c:pt>
                      <c:pt idx="717">
                        <c:v>0.94220665499124301</c:v>
                      </c:pt>
                      <c:pt idx="718">
                        <c:v>0.94220665499124301</c:v>
                      </c:pt>
                      <c:pt idx="719">
                        <c:v>0.94225721784776895</c:v>
                      </c:pt>
                      <c:pt idx="720">
                        <c:v>0.94230769230769196</c:v>
                      </c:pt>
                      <c:pt idx="721">
                        <c:v>0.94230769230769196</c:v>
                      </c:pt>
                      <c:pt idx="722">
                        <c:v>0.94235807860262</c:v>
                      </c:pt>
                      <c:pt idx="723">
                        <c:v>0.94235807860262</c:v>
                      </c:pt>
                      <c:pt idx="724">
                        <c:v>0.942408376963351</c:v>
                      </c:pt>
                      <c:pt idx="725">
                        <c:v>0.942408376963351</c:v>
                      </c:pt>
                      <c:pt idx="726">
                        <c:v>0.942458587619878</c:v>
                      </c:pt>
                      <c:pt idx="727">
                        <c:v>0.94250871080139398</c:v>
                      </c:pt>
                      <c:pt idx="728">
                        <c:v>0.94255874673629203</c:v>
                      </c:pt>
                      <c:pt idx="729">
                        <c:v>0.94260869565217398</c:v>
                      </c:pt>
                      <c:pt idx="730">
                        <c:v>0.94265855777584695</c:v>
                      </c:pt>
                      <c:pt idx="731">
                        <c:v>0.94265855777584695</c:v>
                      </c:pt>
                      <c:pt idx="732">
                        <c:v>0.94265855777584695</c:v>
                      </c:pt>
                      <c:pt idx="733">
                        <c:v>0.94270833333333404</c:v>
                      </c:pt>
                      <c:pt idx="734">
                        <c:v>0.94275802254986996</c:v>
                      </c:pt>
                      <c:pt idx="735">
                        <c:v>0.94280762564991305</c:v>
                      </c:pt>
                      <c:pt idx="736">
                        <c:v>0.94285714285714295</c:v>
                      </c:pt>
                      <c:pt idx="737">
                        <c:v>0.94290657439446401</c:v>
                      </c:pt>
                      <c:pt idx="738">
                        <c:v>0.94214162348877395</c:v>
                      </c:pt>
                      <c:pt idx="739">
                        <c:v>0.94219154443485797</c:v>
                      </c:pt>
                      <c:pt idx="740">
                        <c:v>0.94219154443485797</c:v>
                      </c:pt>
                      <c:pt idx="741">
                        <c:v>0.94219154443485797</c:v>
                      </c:pt>
                      <c:pt idx="742">
                        <c:v>0.94224137931034502</c:v>
                      </c:pt>
                      <c:pt idx="743">
                        <c:v>0.94229112833763995</c:v>
                      </c:pt>
                      <c:pt idx="744">
                        <c:v>0.94234079173838203</c:v>
                      </c:pt>
                      <c:pt idx="745">
                        <c:v>0.94239036973344803</c:v>
                      </c:pt>
                      <c:pt idx="746">
                        <c:v>0.94239036973344803</c:v>
                      </c:pt>
                      <c:pt idx="747">
                        <c:v>0.94243986254295498</c:v>
                      </c:pt>
                      <c:pt idx="748">
                        <c:v>0.94248927038626595</c:v>
                      </c:pt>
                      <c:pt idx="749">
                        <c:v>0.94253859348198998</c:v>
                      </c:pt>
                      <c:pt idx="750">
                        <c:v>0.94253859348198998</c:v>
                      </c:pt>
                      <c:pt idx="751">
                        <c:v>0.941730934018852</c:v>
                      </c:pt>
                      <c:pt idx="752">
                        <c:v>0.94178082191780799</c:v>
                      </c:pt>
                      <c:pt idx="753">
                        <c:v>0.94178082191780799</c:v>
                      </c:pt>
                      <c:pt idx="754">
                        <c:v>0.94183062446535504</c:v>
                      </c:pt>
                      <c:pt idx="755">
                        <c:v>0.94188034188034198</c:v>
                      </c:pt>
                      <c:pt idx="756">
                        <c:v>0.94188034188034198</c:v>
                      </c:pt>
                      <c:pt idx="757">
                        <c:v>0.941929974380871</c:v>
                      </c:pt>
                      <c:pt idx="758">
                        <c:v>0.941929974380871</c:v>
                      </c:pt>
                      <c:pt idx="759">
                        <c:v>0.94197952218430103</c:v>
                      </c:pt>
                      <c:pt idx="760">
                        <c:v>0.94197952218430103</c:v>
                      </c:pt>
                      <c:pt idx="761">
                        <c:v>0.94202898550724601</c:v>
                      </c:pt>
                      <c:pt idx="762">
                        <c:v>0.941226575809199</c:v>
                      </c:pt>
                      <c:pt idx="763">
                        <c:v>0.94127659574468103</c:v>
                      </c:pt>
                      <c:pt idx="764">
                        <c:v>0.94127659574468103</c:v>
                      </c:pt>
                      <c:pt idx="765">
                        <c:v>0.94132653061224503</c:v>
                      </c:pt>
                      <c:pt idx="766">
                        <c:v>0.94137638062871698</c:v>
                      </c:pt>
                      <c:pt idx="767">
                        <c:v>0.94137638062871698</c:v>
                      </c:pt>
                      <c:pt idx="768">
                        <c:v>0.94142614601018704</c:v>
                      </c:pt>
                      <c:pt idx="769">
                        <c:v>0.94142614601018704</c:v>
                      </c:pt>
                      <c:pt idx="770">
                        <c:v>0.94147582697201004</c:v>
                      </c:pt>
                      <c:pt idx="771">
                        <c:v>0.94152542372881398</c:v>
                      </c:pt>
                      <c:pt idx="772">
                        <c:v>0.94152542372881398</c:v>
                      </c:pt>
                      <c:pt idx="773">
                        <c:v>0.94157493649449597</c:v>
                      </c:pt>
                      <c:pt idx="774">
                        <c:v>0.94162436548223305</c:v>
                      </c:pt>
                      <c:pt idx="775">
                        <c:v>0.94167371090448004</c:v>
                      </c:pt>
                      <c:pt idx="776">
                        <c:v>0.94167371090448004</c:v>
                      </c:pt>
                      <c:pt idx="777">
                        <c:v>0.94172297297297303</c:v>
                      </c:pt>
                      <c:pt idx="778">
                        <c:v>0.94172297297297303</c:v>
                      </c:pt>
                      <c:pt idx="779">
                        <c:v>0.94097807757166996</c:v>
                      </c:pt>
                      <c:pt idx="780">
                        <c:v>0.94097807757166996</c:v>
                      </c:pt>
                      <c:pt idx="781">
                        <c:v>0.94102780117944396</c:v>
                      </c:pt>
                      <c:pt idx="782">
                        <c:v>0.94107744107744096</c:v>
                      </c:pt>
                      <c:pt idx="783">
                        <c:v>0.94107744107744096</c:v>
                      </c:pt>
                      <c:pt idx="784">
                        <c:v>0.94112699747687101</c:v>
                      </c:pt>
                      <c:pt idx="785">
                        <c:v>0.94112699747687101</c:v>
                      </c:pt>
                      <c:pt idx="786">
                        <c:v>0.94117647058823495</c:v>
                      </c:pt>
                      <c:pt idx="787">
                        <c:v>0.94117647058823495</c:v>
                      </c:pt>
                      <c:pt idx="788">
                        <c:v>0.94117647058823495</c:v>
                      </c:pt>
                      <c:pt idx="789">
                        <c:v>0.94122586062132696</c:v>
                      </c:pt>
                      <c:pt idx="790">
                        <c:v>0.94122586062132696</c:v>
                      </c:pt>
                      <c:pt idx="791">
                        <c:v>0.94127516778523501</c:v>
                      </c:pt>
                      <c:pt idx="792">
                        <c:v>0.94127516778523501</c:v>
                      </c:pt>
                      <c:pt idx="793">
                        <c:v>0.94132439228834897</c:v>
                      </c:pt>
                      <c:pt idx="794">
                        <c:v>0.94132439228834897</c:v>
                      </c:pt>
                      <c:pt idx="795">
                        <c:v>0.94132439228834897</c:v>
                      </c:pt>
                      <c:pt idx="796">
                        <c:v>0.94137353433835902</c:v>
                      </c:pt>
                      <c:pt idx="797">
                        <c:v>0.94137353433835902</c:v>
                      </c:pt>
                      <c:pt idx="798">
                        <c:v>0.94137353433835902</c:v>
                      </c:pt>
                      <c:pt idx="799">
                        <c:v>0.94137353433835902</c:v>
                      </c:pt>
                      <c:pt idx="800">
                        <c:v>0.94142259414225904</c:v>
                      </c:pt>
                      <c:pt idx="801">
                        <c:v>0.94142259414225904</c:v>
                      </c:pt>
                      <c:pt idx="802">
                        <c:v>0.94142259414225904</c:v>
                      </c:pt>
                      <c:pt idx="803">
                        <c:v>0.941471571906354</c:v>
                      </c:pt>
                      <c:pt idx="804">
                        <c:v>0.941471571906354</c:v>
                      </c:pt>
                      <c:pt idx="805">
                        <c:v>0.941471571906354</c:v>
                      </c:pt>
                      <c:pt idx="806">
                        <c:v>0.94152046783625698</c:v>
                      </c:pt>
                      <c:pt idx="807">
                        <c:v>0.94152046783625698</c:v>
                      </c:pt>
                      <c:pt idx="808">
                        <c:v>0.94152046783625698</c:v>
                      </c:pt>
                      <c:pt idx="809">
                        <c:v>0.94156928213689495</c:v>
                      </c:pt>
                      <c:pt idx="810">
                        <c:v>0.94156928213689495</c:v>
                      </c:pt>
                      <c:pt idx="811">
                        <c:v>0.94161801501251097</c:v>
                      </c:pt>
                      <c:pt idx="812">
                        <c:v>0.94166666666666698</c:v>
                      </c:pt>
                      <c:pt idx="813">
                        <c:v>0.94166666666666698</c:v>
                      </c:pt>
                      <c:pt idx="814">
                        <c:v>0.94171523730224804</c:v>
                      </c:pt>
                      <c:pt idx="815">
                        <c:v>0.94171523730224804</c:v>
                      </c:pt>
                      <c:pt idx="816">
                        <c:v>0.94176372712146394</c:v>
                      </c:pt>
                      <c:pt idx="817">
                        <c:v>0.94181213632585203</c:v>
                      </c:pt>
                      <c:pt idx="818">
                        <c:v>0.94186046511627897</c:v>
                      </c:pt>
                      <c:pt idx="819">
                        <c:v>0.94186046511627897</c:v>
                      </c:pt>
                      <c:pt idx="820">
                        <c:v>0.94190871369294604</c:v>
                      </c:pt>
                      <c:pt idx="821">
                        <c:v>0.94195688225538998</c:v>
                      </c:pt>
                      <c:pt idx="822">
                        <c:v>0.94200497100248604</c:v>
                      </c:pt>
                      <c:pt idx="823">
                        <c:v>0.94205298013244998</c:v>
                      </c:pt>
                      <c:pt idx="824">
                        <c:v>0.94205298013244998</c:v>
                      </c:pt>
                      <c:pt idx="825">
                        <c:v>0.94205298013244998</c:v>
                      </c:pt>
                      <c:pt idx="826">
                        <c:v>0.94132231404958699</c:v>
                      </c:pt>
                      <c:pt idx="827">
                        <c:v>0.94137076796036301</c:v>
                      </c:pt>
                      <c:pt idx="828">
                        <c:v>0.94137076796036301</c:v>
                      </c:pt>
                      <c:pt idx="829">
                        <c:v>0.94141914191419096</c:v>
                      </c:pt>
                      <c:pt idx="830">
                        <c:v>0.941467436108821</c:v>
                      </c:pt>
                      <c:pt idx="831">
                        <c:v>0.941467436108821</c:v>
                      </c:pt>
                      <c:pt idx="832">
                        <c:v>0.94151565074135102</c:v>
                      </c:pt>
                      <c:pt idx="833">
                        <c:v>0.94151565074135102</c:v>
                      </c:pt>
                      <c:pt idx="834">
                        <c:v>0.94151565074135102</c:v>
                      </c:pt>
                      <c:pt idx="835">
                        <c:v>0.94156378600822999</c:v>
                      </c:pt>
                      <c:pt idx="836">
                        <c:v>0.94156378600822999</c:v>
                      </c:pt>
                      <c:pt idx="837">
                        <c:v>0.94156378600822999</c:v>
                      </c:pt>
                      <c:pt idx="838">
                        <c:v>0.94161184210526305</c:v>
                      </c:pt>
                      <c:pt idx="839">
                        <c:v>0.94161184210526305</c:v>
                      </c:pt>
                      <c:pt idx="840">
                        <c:v>0.94161184210526305</c:v>
                      </c:pt>
                      <c:pt idx="841">
                        <c:v>0.94161184210526305</c:v>
                      </c:pt>
                      <c:pt idx="842">
                        <c:v>0.941659819227609</c:v>
                      </c:pt>
                      <c:pt idx="843">
                        <c:v>0.941659819227609</c:v>
                      </c:pt>
                      <c:pt idx="844">
                        <c:v>0.941659819227609</c:v>
                      </c:pt>
                      <c:pt idx="845">
                        <c:v>0.941659819227609</c:v>
                      </c:pt>
                      <c:pt idx="846">
                        <c:v>0.941707717569787</c:v>
                      </c:pt>
                      <c:pt idx="847">
                        <c:v>0.941707717569787</c:v>
                      </c:pt>
                      <c:pt idx="848">
                        <c:v>0.941707717569787</c:v>
                      </c:pt>
                      <c:pt idx="849">
                        <c:v>0.94175553732567696</c:v>
                      </c:pt>
                      <c:pt idx="850">
                        <c:v>0.94175553732567696</c:v>
                      </c:pt>
                      <c:pt idx="851">
                        <c:v>0.94175553732567696</c:v>
                      </c:pt>
                      <c:pt idx="852">
                        <c:v>0.94175553732567696</c:v>
                      </c:pt>
                      <c:pt idx="853">
                        <c:v>0.94180327868852498</c:v>
                      </c:pt>
                      <c:pt idx="854">
                        <c:v>0.94103194103194099</c:v>
                      </c:pt>
                      <c:pt idx="855">
                        <c:v>0.94108019639934504</c:v>
                      </c:pt>
                      <c:pt idx="856">
                        <c:v>0.94112837285363904</c:v>
                      </c:pt>
                      <c:pt idx="857">
                        <c:v>0.94112837285363904</c:v>
                      </c:pt>
                      <c:pt idx="858">
                        <c:v>0.94117647058823495</c:v>
                      </c:pt>
                      <c:pt idx="859">
                        <c:v>0.94117647058823495</c:v>
                      </c:pt>
                      <c:pt idx="860">
                        <c:v>0.941224489795918</c:v>
                      </c:pt>
                      <c:pt idx="861">
                        <c:v>0.941224489795918</c:v>
                      </c:pt>
                      <c:pt idx="862">
                        <c:v>0.94127243066884203</c:v>
                      </c:pt>
                      <c:pt idx="863">
                        <c:v>0.94127243066884203</c:v>
                      </c:pt>
                      <c:pt idx="864">
                        <c:v>0.94127243066884203</c:v>
                      </c:pt>
                      <c:pt idx="865">
                        <c:v>0.94132029339853296</c:v>
                      </c:pt>
                      <c:pt idx="866">
                        <c:v>0.94132029339853296</c:v>
                      </c:pt>
                      <c:pt idx="867">
                        <c:v>0.94060211554108997</c:v>
                      </c:pt>
                      <c:pt idx="868">
                        <c:v>0.94060211554108997</c:v>
                      </c:pt>
                      <c:pt idx="869">
                        <c:v>0.94065040650406495</c:v>
                      </c:pt>
                      <c:pt idx="870">
                        <c:v>0.94065040650406495</c:v>
                      </c:pt>
                      <c:pt idx="871">
                        <c:v>0.94065040650406495</c:v>
                      </c:pt>
                      <c:pt idx="872">
                        <c:v>0.94069861900893603</c:v>
                      </c:pt>
                      <c:pt idx="873">
                        <c:v>0.94069861900893603</c:v>
                      </c:pt>
                      <c:pt idx="874">
                        <c:v>0.94069861900893603</c:v>
                      </c:pt>
                      <c:pt idx="875">
                        <c:v>0.94069861900893603</c:v>
                      </c:pt>
                      <c:pt idx="876">
                        <c:v>0.94074675324675305</c:v>
                      </c:pt>
                      <c:pt idx="877">
                        <c:v>0.94074675324675305</c:v>
                      </c:pt>
                      <c:pt idx="878">
                        <c:v>0.94074675324675305</c:v>
                      </c:pt>
                      <c:pt idx="879">
                        <c:v>0.94074675324675305</c:v>
                      </c:pt>
                      <c:pt idx="880">
                        <c:v>0.94079480940794802</c:v>
                      </c:pt>
                      <c:pt idx="881">
                        <c:v>0.94079480940794802</c:v>
                      </c:pt>
                      <c:pt idx="882">
                        <c:v>0.94079480940794802</c:v>
                      </c:pt>
                      <c:pt idx="883">
                        <c:v>0.94079480940794802</c:v>
                      </c:pt>
                      <c:pt idx="884">
                        <c:v>0.94079480940794802</c:v>
                      </c:pt>
                      <c:pt idx="885">
                        <c:v>0.94084278768233398</c:v>
                      </c:pt>
                      <c:pt idx="886">
                        <c:v>0.940080971659919</c:v>
                      </c:pt>
                      <c:pt idx="887">
                        <c:v>0.940080971659919</c:v>
                      </c:pt>
                      <c:pt idx="888">
                        <c:v>0.94012944983818802</c:v>
                      </c:pt>
                      <c:pt idx="889">
                        <c:v>0.94012944983818802</c:v>
                      </c:pt>
                      <c:pt idx="890">
                        <c:v>0.94012944983818802</c:v>
                      </c:pt>
                      <c:pt idx="891">
                        <c:v>0.94012944983818802</c:v>
                      </c:pt>
                      <c:pt idx="892">
                        <c:v>0.94017784963621698</c:v>
                      </c:pt>
                      <c:pt idx="893">
                        <c:v>0.94017784963621698</c:v>
                      </c:pt>
                      <c:pt idx="894">
                        <c:v>0.94022617124394203</c:v>
                      </c:pt>
                      <c:pt idx="895">
                        <c:v>0.94022617124394203</c:v>
                      </c:pt>
                      <c:pt idx="896">
                        <c:v>0.94027441485068597</c:v>
                      </c:pt>
                      <c:pt idx="897">
                        <c:v>0.94027441485068597</c:v>
                      </c:pt>
                      <c:pt idx="898">
                        <c:v>0.94032258064516105</c:v>
                      </c:pt>
                      <c:pt idx="899">
                        <c:v>0.94037066881547104</c:v>
                      </c:pt>
                      <c:pt idx="900">
                        <c:v>0.94037066881547104</c:v>
                      </c:pt>
                      <c:pt idx="901">
                        <c:v>0.94037066881547104</c:v>
                      </c:pt>
                      <c:pt idx="902">
                        <c:v>0.94041867954911396</c:v>
                      </c:pt>
                      <c:pt idx="903">
                        <c:v>0.94041867954911396</c:v>
                      </c:pt>
                      <c:pt idx="904">
                        <c:v>0.94046661303298495</c:v>
                      </c:pt>
                      <c:pt idx="905">
                        <c:v>0.94051446945337602</c:v>
                      </c:pt>
                      <c:pt idx="906">
                        <c:v>0.94051446945337602</c:v>
                      </c:pt>
                      <c:pt idx="907">
                        <c:v>0.94051446945337602</c:v>
                      </c:pt>
                      <c:pt idx="908">
                        <c:v>0.94056224899598395</c:v>
                      </c:pt>
                      <c:pt idx="909">
                        <c:v>0.94060995184590701</c:v>
                      </c:pt>
                      <c:pt idx="910">
                        <c:v>0.94060995184590701</c:v>
                      </c:pt>
                      <c:pt idx="911">
                        <c:v>0.94065757818764995</c:v>
                      </c:pt>
                      <c:pt idx="912">
                        <c:v>0.94065757818764995</c:v>
                      </c:pt>
                      <c:pt idx="913">
                        <c:v>0.94070512820512797</c:v>
                      </c:pt>
                      <c:pt idx="914">
                        <c:v>0.940752602081665</c:v>
                      </c:pt>
                      <c:pt idx="915">
                        <c:v>0.940752602081665</c:v>
                      </c:pt>
                      <c:pt idx="916">
                        <c:v>0.94079999999999997</c:v>
                      </c:pt>
                      <c:pt idx="917">
                        <c:v>0.94079999999999997</c:v>
                      </c:pt>
                      <c:pt idx="918">
                        <c:v>0.94084732214228595</c:v>
                      </c:pt>
                      <c:pt idx="919">
                        <c:v>0.94084732214228595</c:v>
                      </c:pt>
                      <c:pt idx="920">
                        <c:v>0.94084732214228595</c:v>
                      </c:pt>
                      <c:pt idx="921">
                        <c:v>0.94089456869009602</c:v>
                      </c:pt>
                      <c:pt idx="922">
                        <c:v>0.94094173982442098</c:v>
                      </c:pt>
                      <c:pt idx="923">
                        <c:v>0.94094173982442098</c:v>
                      </c:pt>
                      <c:pt idx="924">
                        <c:v>0.94098883572567804</c:v>
                      </c:pt>
                      <c:pt idx="925">
                        <c:v>0.94103585657370503</c:v>
                      </c:pt>
                      <c:pt idx="926">
                        <c:v>0.94103585657370503</c:v>
                      </c:pt>
                      <c:pt idx="927">
                        <c:v>0.94108280254777099</c:v>
                      </c:pt>
                      <c:pt idx="928">
                        <c:v>0.94108280254777099</c:v>
                      </c:pt>
                      <c:pt idx="929">
                        <c:v>0.94108280254777099</c:v>
                      </c:pt>
                      <c:pt idx="930">
                        <c:v>0.94112967382657098</c:v>
                      </c:pt>
                      <c:pt idx="931">
                        <c:v>0.94117647058823495</c:v>
                      </c:pt>
                      <c:pt idx="932">
                        <c:v>0.94117647058823495</c:v>
                      </c:pt>
                      <c:pt idx="933">
                        <c:v>0.94122319301032598</c:v>
                      </c:pt>
                      <c:pt idx="934">
                        <c:v>0.94122319301032598</c:v>
                      </c:pt>
                      <c:pt idx="935">
                        <c:v>0.94126984126984103</c:v>
                      </c:pt>
                      <c:pt idx="936">
                        <c:v>0.94131641554321999</c:v>
                      </c:pt>
                      <c:pt idx="937">
                        <c:v>0.94131641554321999</c:v>
                      </c:pt>
                      <c:pt idx="938">
                        <c:v>0.94131641554321999</c:v>
                      </c:pt>
                      <c:pt idx="939">
                        <c:v>0.94136291600633903</c:v>
                      </c:pt>
                      <c:pt idx="940">
                        <c:v>0.94136291600633903</c:v>
                      </c:pt>
                      <c:pt idx="941">
                        <c:v>0.94136291600633903</c:v>
                      </c:pt>
                      <c:pt idx="942">
                        <c:v>0.94140934283452105</c:v>
                      </c:pt>
                      <c:pt idx="943">
                        <c:v>0.94140934283452105</c:v>
                      </c:pt>
                      <c:pt idx="944">
                        <c:v>0.941455696202532</c:v>
                      </c:pt>
                      <c:pt idx="945">
                        <c:v>0.941455696202532</c:v>
                      </c:pt>
                      <c:pt idx="946">
                        <c:v>0.941455696202532</c:v>
                      </c:pt>
                      <c:pt idx="947">
                        <c:v>0.941455696202532</c:v>
                      </c:pt>
                      <c:pt idx="948">
                        <c:v>0.94150197628458498</c:v>
                      </c:pt>
                      <c:pt idx="949">
                        <c:v>0.94150197628458498</c:v>
                      </c:pt>
                      <c:pt idx="950">
                        <c:v>0.94150197628458498</c:v>
                      </c:pt>
                      <c:pt idx="951">
                        <c:v>0.94150197628458498</c:v>
                      </c:pt>
                      <c:pt idx="952">
                        <c:v>0.94154818325434397</c:v>
                      </c:pt>
                      <c:pt idx="953">
                        <c:v>0.94154818325434397</c:v>
                      </c:pt>
                      <c:pt idx="954">
                        <c:v>0.94154818325434397</c:v>
                      </c:pt>
                      <c:pt idx="955">
                        <c:v>0.94154818325434397</c:v>
                      </c:pt>
                      <c:pt idx="956">
                        <c:v>0.94080505130228897</c:v>
                      </c:pt>
                      <c:pt idx="957">
                        <c:v>0.94080505130228897</c:v>
                      </c:pt>
                      <c:pt idx="958">
                        <c:v>0.94080505130228897</c:v>
                      </c:pt>
                      <c:pt idx="959">
                        <c:v>0.94085173501577302</c:v>
                      </c:pt>
                      <c:pt idx="960">
                        <c:v>0.94085173501577302</c:v>
                      </c:pt>
                      <c:pt idx="961">
                        <c:v>0.94085173501577302</c:v>
                      </c:pt>
                      <c:pt idx="962">
                        <c:v>0.94085173501577302</c:v>
                      </c:pt>
                      <c:pt idx="963">
                        <c:v>0.94085173501577302</c:v>
                      </c:pt>
                      <c:pt idx="964">
                        <c:v>0.94011032308904596</c:v>
                      </c:pt>
                      <c:pt idx="965">
                        <c:v>0.94011032308904596</c:v>
                      </c:pt>
                      <c:pt idx="966">
                        <c:v>0.94011032308904596</c:v>
                      </c:pt>
                      <c:pt idx="967">
                        <c:v>0.94011032308904596</c:v>
                      </c:pt>
                      <c:pt idx="968">
                        <c:v>0.94011032308904596</c:v>
                      </c:pt>
                      <c:pt idx="969">
                        <c:v>0.94011032308904596</c:v>
                      </c:pt>
                      <c:pt idx="970">
                        <c:v>0.93941778127458697</c:v>
                      </c:pt>
                      <c:pt idx="971">
                        <c:v>0.93941778127458697</c:v>
                      </c:pt>
                      <c:pt idx="972">
                        <c:v>0.93941778127458697</c:v>
                      </c:pt>
                      <c:pt idx="973">
                        <c:v>0.93941778127458697</c:v>
                      </c:pt>
                      <c:pt idx="974">
                        <c:v>0.93941778127458697</c:v>
                      </c:pt>
                      <c:pt idx="975">
                        <c:v>0.93946540880503104</c:v>
                      </c:pt>
                      <c:pt idx="976">
                        <c:v>0.93946540880503104</c:v>
                      </c:pt>
                      <c:pt idx="977">
                        <c:v>0.93872741555381001</c:v>
                      </c:pt>
                      <c:pt idx="978">
                        <c:v>0.93872741555381001</c:v>
                      </c:pt>
                      <c:pt idx="979">
                        <c:v>0.93872741555381001</c:v>
                      </c:pt>
                      <c:pt idx="980">
                        <c:v>0.93877551020408201</c:v>
                      </c:pt>
                      <c:pt idx="981">
                        <c:v>0.93877551020408201</c:v>
                      </c:pt>
                      <c:pt idx="982">
                        <c:v>0.93877551020408201</c:v>
                      </c:pt>
                      <c:pt idx="983">
                        <c:v>0.93877551020408201</c:v>
                      </c:pt>
                      <c:pt idx="984">
                        <c:v>0.93877551020408201</c:v>
                      </c:pt>
                      <c:pt idx="985">
                        <c:v>0.93877551020408201</c:v>
                      </c:pt>
                      <c:pt idx="986">
                        <c:v>0.93803921568627502</c:v>
                      </c:pt>
                      <c:pt idx="987">
                        <c:v>0.93803921568627502</c:v>
                      </c:pt>
                      <c:pt idx="988">
                        <c:v>0.93803921568627502</c:v>
                      </c:pt>
                      <c:pt idx="989">
                        <c:v>0.93803921568627502</c:v>
                      </c:pt>
                      <c:pt idx="990">
                        <c:v>0.93803921568627502</c:v>
                      </c:pt>
                      <c:pt idx="991">
                        <c:v>0.93803921568627502</c:v>
                      </c:pt>
                      <c:pt idx="992">
                        <c:v>0.93803921568627502</c:v>
                      </c:pt>
                      <c:pt idx="993">
                        <c:v>0.93803921568627502</c:v>
                      </c:pt>
                      <c:pt idx="994">
                        <c:v>0.93803921568627502</c:v>
                      </c:pt>
                      <c:pt idx="995">
                        <c:v>0.93803921568627502</c:v>
                      </c:pt>
                      <c:pt idx="996">
                        <c:v>0.93803921568627502</c:v>
                      </c:pt>
                      <c:pt idx="997">
                        <c:v>0.93803921568627502</c:v>
                      </c:pt>
                      <c:pt idx="998">
                        <c:v>0.93799058084772402</c:v>
                      </c:pt>
                      <c:pt idx="999">
                        <c:v>0.93799058084772402</c:v>
                      </c:pt>
                      <c:pt idx="1000">
                        <c:v>0.93799058084772402</c:v>
                      </c:pt>
                      <c:pt idx="1001">
                        <c:v>0.93799058084772402</c:v>
                      </c:pt>
                      <c:pt idx="1002">
                        <c:v>0.93799058084772402</c:v>
                      </c:pt>
                      <c:pt idx="1003">
                        <c:v>0.93799058084772402</c:v>
                      </c:pt>
                      <c:pt idx="1004">
                        <c:v>0.93872741555381001</c:v>
                      </c:pt>
                      <c:pt idx="1005">
                        <c:v>0.93872741555381001</c:v>
                      </c:pt>
                      <c:pt idx="1006">
                        <c:v>0.93872741555381001</c:v>
                      </c:pt>
                      <c:pt idx="1007">
                        <c:v>0.93872741555381001</c:v>
                      </c:pt>
                      <c:pt idx="1008">
                        <c:v>0.93872741555381001</c:v>
                      </c:pt>
                      <c:pt idx="1009">
                        <c:v>0.93872741555381001</c:v>
                      </c:pt>
                      <c:pt idx="1010">
                        <c:v>0.93872741555381001</c:v>
                      </c:pt>
                      <c:pt idx="1011">
                        <c:v>0.93872741555381001</c:v>
                      </c:pt>
                      <c:pt idx="1012">
                        <c:v>0.93872741555381001</c:v>
                      </c:pt>
                      <c:pt idx="1013">
                        <c:v>0.93877551020408201</c:v>
                      </c:pt>
                      <c:pt idx="1014">
                        <c:v>0.93877551020408201</c:v>
                      </c:pt>
                      <c:pt idx="1015">
                        <c:v>0.93877551020408201</c:v>
                      </c:pt>
                      <c:pt idx="1016">
                        <c:v>0.93951296150824803</c:v>
                      </c:pt>
                      <c:pt idx="1017">
                        <c:v>0.93951296150824803</c:v>
                      </c:pt>
                      <c:pt idx="1018">
                        <c:v>0.93951296150824803</c:v>
                      </c:pt>
                      <c:pt idx="1019">
                        <c:v>0.93956043956044</c:v>
                      </c:pt>
                      <c:pt idx="1020">
                        <c:v>0.93956043956044</c:v>
                      </c:pt>
                      <c:pt idx="1021">
                        <c:v>0.93956043956044</c:v>
                      </c:pt>
                      <c:pt idx="1022">
                        <c:v>0.93956043956044</c:v>
                      </c:pt>
                      <c:pt idx="1023">
                        <c:v>0.93956043956044</c:v>
                      </c:pt>
                      <c:pt idx="1024">
                        <c:v>0.93956043956044</c:v>
                      </c:pt>
                      <c:pt idx="1025">
                        <c:v>0.93956043956044</c:v>
                      </c:pt>
                      <c:pt idx="1026">
                        <c:v>0.93956043956044</c:v>
                      </c:pt>
                      <c:pt idx="1027">
                        <c:v>0.93956043956044</c:v>
                      </c:pt>
                      <c:pt idx="1028">
                        <c:v>0.93956043956044</c:v>
                      </c:pt>
                      <c:pt idx="1029">
                        <c:v>0.93956043956044</c:v>
                      </c:pt>
                      <c:pt idx="1030">
                        <c:v>0.93956043956044</c:v>
                      </c:pt>
                      <c:pt idx="1031">
                        <c:v>0.93956043956044</c:v>
                      </c:pt>
                      <c:pt idx="1032">
                        <c:v>0.93956043956044</c:v>
                      </c:pt>
                      <c:pt idx="1033">
                        <c:v>0.93951296150824803</c:v>
                      </c:pt>
                      <c:pt idx="1034">
                        <c:v>0.93951296150824803</c:v>
                      </c:pt>
                      <c:pt idx="1035">
                        <c:v>0.93951296150824803</c:v>
                      </c:pt>
                      <c:pt idx="1036">
                        <c:v>0.93951296150824803</c:v>
                      </c:pt>
                      <c:pt idx="1037">
                        <c:v>0.93946540880503104</c:v>
                      </c:pt>
                      <c:pt idx="1038">
                        <c:v>0.93946540880503104</c:v>
                      </c:pt>
                      <c:pt idx="1039">
                        <c:v>0.93941778127458697</c:v>
                      </c:pt>
                      <c:pt idx="1040">
                        <c:v>0.93941778127458697</c:v>
                      </c:pt>
                      <c:pt idx="1041">
                        <c:v>0.93941778127458697</c:v>
                      </c:pt>
                      <c:pt idx="1042">
                        <c:v>0.93941778127458697</c:v>
                      </c:pt>
                      <c:pt idx="1043">
                        <c:v>0.93937007874015799</c:v>
                      </c:pt>
                      <c:pt idx="1044">
                        <c:v>0.93937007874015799</c:v>
                      </c:pt>
                      <c:pt idx="1045">
                        <c:v>0.93937007874015799</c:v>
                      </c:pt>
                      <c:pt idx="1046">
                        <c:v>0.93932230102442904</c:v>
                      </c:pt>
                      <c:pt idx="1047">
                        <c:v>0.93932230102442904</c:v>
                      </c:pt>
                      <c:pt idx="1048">
                        <c:v>0.93932230102442904</c:v>
                      </c:pt>
                      <c:pt idx="1049">
                        <c:v>0.93927444794952697</c:v>
                      </c:pt>
                      <c:pt idx="1050">
                        <c:v>0.93927444794952697</c:v>
                      </c:pt>
                      <c:pt idx="1051">
                        <c:v>0.93927444794952697</c:v>
                      </c:pt>
                      <c:pt idx="1052">
                        <c:v>0.93927444794952697</c:v>
                      </c:pt>
                      <c:pt idx="1053">
                        <c:v>0.93922651933701595</c:v>
                      </c:pt>
                      <c:pt idx="1054">
                        <c:v>0.93922651933701595</c:v>
                      </c:pt>
                      <c:pt idx="1055">
                        <c:v>0.93922651933701595</c:v>
                      </c:pt>
                      <c:pt idx="1056">
                        <c:v>0.93922651933701595</c:v>
                      </c:pt>
                      <c:pt idx="1057">
                        <c:v>0.93922651933701595</c:v>
                      </c:pt>
                      <c:pt idx="1058">
                        <c:v>0.93922651933701595</c:v>
                      </c:pt>
                      <c:pt idx="1059">
                        <c:v>0.93922651933701595</c:v>
                      </c:pt>
                      <c:pt idx="1060">
                        <c:v>0.93922651933701595</c:v>
                      </c:pt>
                      <c:pt idx="1061">
                        <c:v>0.93922651933701595</c:v>
                      </c:pt>
                      <c:pt idx="1062">
                        <c:v>0.93917851500789895</c:v>
                      </c:pt>
                      <c:pt idx="1063">
                        <c:v>0.93917851500789895</c:v>
                      </c:pt>
                      <c:pt idx="1064">
                        <c:v>0.93917851500789895</c:v>
                      </c:pt>
                      <c:pt idx="1065">
                        <c:v>0.93917851500789895</c:v>
                      </c:pt>
                      <c:pt idx="1066">
                        <c:v>0.93917851500789895</c:v>
                      </c:pt>
                      <c:pt idx="1067">
                        <c:v>0.93917851500789895</c:v>
                      </c:pt>
                      <c:pt idx="1068">
                        <c:v>0.93917851500789895</c:v>
                      </c:pt>
                      <c:pt idx="1069">
                        <c:v>0.938437253354381</c:v>
                      </c:pt>
                      <c:pt idx="1070">
                        <c:v>0.938437253354381</c:v>
                      </c:pt>
                      <c:pt idx="1071">
                        <c:v>0.93838862559241698</c:v>
                      </c:pt>
                      <c:pt idx="1072">
                        <c:v>0.93838862559241698</c:v>
                      </c:pt>
                      <c:pt idx="1073">
                        <c:v>0.93838862559241698</c:v>
                      </c:pt>
                      <c:pt idx="1074">
                        <c:v>0.93838862559241698</c:v>
                      </c:pt>
                      <c:pt idx="1075">
                        <c:v>0.93833992094861596</c:v>
                      </c:pt>
                      <c:pt idx="1076">
                        <c:v>0.93833992094861596</c:v>
                      </c:pt>
                      <c:pt idx="1077">
                        <c:v>0.93833992094861596</c:v>
                      </c:pt>
                      <c:pt idx="1078">
                        <c:v>0.93833992094861596</c:v>
                      </c:pt>
                      <c:pt idx="1079">
                        <c:v>0.938291139240506</c:v>
                      </c:pt>
                      <c:pt idx="1080">
                        <c:v>0.938291139240506</c:v>
                      </c:pt>
                      <c:pt idx="1081">
                        <c:v>0.938291139240506</c:v>
                      </c:pt>
                      <c:pt idx="1082">
                        <c:v>0.93824228028503598</c:v>
                      </c:pt>
                      <c:pt idx="1083">
                        <c:v>0.93824228028503598</c:v>
                      </c:pt>
                      <c:pt idx="1084">
                        <c:v>0.93824228028503598</c:v>
                      </c:pt>
                      <c:pt idx="1085">
                        <c:v>0.93819334389857401</c:v>
                      </c:pt>
                      <c:pt idx="1086">
                        <c:v>0.93819334389857401</c:v>
                      </c:pt>
                      <c:pt idx="1087">
                        <c:v>0.93819334389857401</c:v>
                      </c:pt>
                      <c:pt idx="1088">
                        <c:v>0.93819334389857401</c:v>
                      </c:pt>
                      <c:pt idx="1089">
                        <c:v>0.93745051464766405</c:v>
                      </c:pt>
                      <c:pt idx="1090">
                        <c:v>0.93745051464766405</c:v>
                      </c:pt>
                      <c:pt idx="1091">
                        <c:v>0.93745051464766405</c:v>
                      </c:pt>
                      <c:pt idx="1092">
                        <c:v>0.93745051464766405</c:v>
                      </c:pt>
                      <c:pt idx="1093">
                        <c:v>0.93745051464766405</c:v>
                      </c:pt>
                      <c:pt idx="1094">
                        <c:v>0.93745051464766405</c:v>
                      </c:pt>
                      <c:pt idx="1095">
                        <c:v>0.93745051464766405</c:v>
                      </c:pt>
                      <c:pt idx="1096">
                        <c:v>0.93745051464766405</c:v>
                      </c:pt>
                      <c:pt idx="1097">
                        <c:v>0.9375</c:v>
                      </c:pt>
                      <c:pt idx="1098">
                        <c:v>0.9375</c:v>
                      </c:pt>
                      <c:pt idx="1099">
                        <c:v>0.9375</c:v>
                      </c:pt>
                      <c:pt idx="1100">
                        <c:v>0.9375</c:v>
                      </c:pt>
                      <c:pt idx="1101">
                        <c:v>0.93754940711462498</c:v>
                      </c:pt>
                      <c:pt idx="1102">
                        <c:v>0.93754940711462498</c:v>
                      </c:pt>
                      <c:pt idx="1103">
                        <c:v>0.93754940711462498</c:v>
                      </c:pt>
                      <c:pt idx="1104">
                        <c:v>0.93759873617693501</c:v>
                      </c:pt>
                      <c:pt idx="1105">
                        <c:v>0.93759873617693501</c:v>
                      </c:pt>
                      <c:pt idx="1106">
                        <c:v>0.93759873617693501</c:v>
                      </c:pt>
                      <c:pt idx="1107">
                        <c:v>0.93759873617693501</c:v>
                      </c:pt>
                      <c:pt idx="1108">
                        <c:v>0.93764798737174404</c:v>
                      </c:pt>
                      <c:pt idx="1109">
                        <c:v>0.93764798737174404</c:v>
                      </c:pt>
                      <c:pt idx="1110">
                        <c:v>0.93764798737174404</c:v>
                      </c:pt>
                      <c:pt idx="1111">
                        <c:v>0.93769716088328103</c:v>
                      </c:pt>
                      <c:pt idx="1112">
                        <c:v>0.93769716088328103</c:v>
                      </c:pt>
                      <c:pt idx="1113">
                        <c:v>0.93769716088328103</c:v>
                      </c:pt>
                      <c:pt idx="1114">
                        <c:v>0.93769716088328103</c:v>
                      </c:pt>
                      <c:pt idx="1115">
                        <c:v>0.93769716088328103</c:v>
                      </c:pt>
                      <c:pt idx="1116">
                        <c:v>0.93774625689519298</c:v>
                      </c:pt>
                      <c:pt idx="1117">
                        <c:v>0.93774625689519298</c:v>
                      </c:pt>
                      <c:pt idx="1118">
                        <c:v>0.93774625689519298</c:v>
                      </c:pt>
                      <c:pt idx="1119">
                        <c:v>0.93774625689519298</c:v>
                      </c:pt>
                      <c:pt idx="1120">
                        <c:v>0.93774625689519298</c:v>
                      </c:pt>
                      <c:pt idx="1121">
                        <c:v>0.93779527559055098</c:v>
                      </c:pt>
                      <c:pt idx="1122">
                        <c:v>0.93779527559055098</c:v>
                      </c:pt>
                      <c:pt idx="1123">
                        <c:v>0.93779527559055098</c:v>
                      </c:pt>
                      <c:pt idx="1124">
                        <c:v>0.93779527559055098</c:v>
                      </c:pt>
                      <c:pt idx="1125">
                        <c:v>0.93779527559055098</c:v>
                      </c:pt>
                      <c:pt idx="1126">
                        <c:v>0.93784421715184896</c:v>
                      </c:pt>
                      <c:pt idx="1127">
                        <c:v>0.93784421715184896</c:v>
                      </c:pt>
                      <c:pt idx="1128">
                        <c:v>0.93858267716535404</c:v>
                      </c:pt>
                      <c:pt idx="1129">
                        <c:v>0.93863099921321802</c:v>
                      </c:pt>
                      <c:pt idx="1130">
                        <c:v>0.93863099921321802</c:v>
                      </c:pt>
                      <c:pt idx="1131">
                        <c:v>0.93863099921321802</c:v>
                      </c:pt>
                      <c:pt idx="1132">
                        <c:v>0.93867924528301905</c:v>
                      </c:pt>
                      <c:pt idx="1133">
                        <c:v>0.93867924528301905</c:v>
                      </c:pt>
                      <c:pt idx="1134">
                        <c:v>0.93867924528301905</c:v>
                      </c:pt>
                      <c:pt idx="1135">
                        <c:v>0.93872741555381001</c:v>
                      </c:pt>
                      <c:pt idx="1136">
                        <c:v>0.93872741555381001</c:v>
                      </c:pt>
                      <c:pt idx="1137">
                        <c:v>0.93877551020408201</c:v>
                      </c:pt>
                      <c:pt idx="1138">
                        <c:v>0.93877551020408201</c:v>
                      </c:pt>
                      <c:pt idx="1139">
                        <c:v>0.93882352941176495</c:v>
                      </c:pt>
                      <c:pt idx="1140">
                        <c:v>0.93882352941176495</c:v>
                      </c:pt>
                      <c:pt idx="1141">
                        <c:v>0.93887147335423204</c:v>
                      </c:pt>
                      <c:pt idx="1142">
                        <c:v>0.93887147335423204</c:v>
                      </c:pt>
                      <c:pt idx="1143">
                        <c:v>0.93887147335423204</c:v>
                      </c:pt>
                      <c:pt idx="1144">
                        <c:v>0.93891934220830098</c:v>
                      </c:pt>
                      <c:pt idx="1145">
                        <c:v>0.93891934220830098</c:v>
                      </c:pt>
                      <c:pt idx="1146">
                        <c:v>0.93896713615023497</c:v>
                      </c:pt>
                      <c:pt idx="1147">
                        <c:v>0.93896713615023497</c:v>
                      </c:pt>
                      <c:pt idx="1148">
                        <c:v>0.93896713615023497</c:v>
                      </c:pt>
                      <c:pt idx="1149">
                        <c:v>0.93901485535574702</c:v>
                      </c:pt>
                      <c:pt idx="1150">
                        <c:v>0.93901485535574702</c:v>
                      </c:pt>
                      <c:pt idx="1151">
                        <c:v>0.93901485535574702</c:v>
                      </c:pt>
                      <c:pt idx="1152">
                        <c:v>0.93906250000000002</c:v>
                      </c:pt>
                      <c:pt idx="1153">
                        <c:v>0.93832943013270897</c:v>
                      </c:pt>
                      <c:pt idx="1154">
                        <c:v>0.93832943013270897</c:v>
                      </c:pt>
                      <c:pt idx="1155">
                        <c:v>0.93837753510140398</c:v>
                      </c:pt>
                      <c:pt idx="1156">
                        <c:v>0.93837753510140398</c:v>
                      </c:pt>
                      <c:pt idx="1157">
                        <c:v>0.93837753510140398</c:v>
                      </c:pt>
                      <c:pt idx="1158">
                        <c:v>0.93837753510140398</c:v>
                      </c:pt>
                      <c:pt idx="1159">
                        <c:v>0.93837753510140398</c:v>
                      </c:pt>
                      <c:pt idx="1160">
                        <c:v>0.93837753510140398</c:v>
                      </c:pt>
                      <c:pt idx="1161">
                        <c:v>0.93837753510140398</c:v>
                      </c:pt>
                      <c:pt idx="1162">
                        <c:v>0.93764614185502704</c:v>
                      </c:pt>
                      <c:pt idx="1163">
                        <c:v>0.93764614185502704</c:v>
                      </c:pt>
                      <c:pt idx="1164">
                        <c:v>0.93764614185502704</c:v>
                      </c:pt>
                      <c:pt idx="1165">
                        <c:v>0.93769470404984401</c:v>
                      </c:pt>
                      <c:pt idx="1166">
                        <c:v>0.93769470404984401</c:v>
                      </c:pt>
                      <c:pt idx="1167">
                        <c:v>0.93769470404984401</c:v>
                      </c:pt>
                      <c:pt idx="1168">
                        <c:v>0.93769470404984401</c:v>
                      </c:pt>
                      <c:pt idx="1169">
                        <c:v>0.93696498054474697</c:v>
                      </c:pt>
                      <c:pt idx="1170">
                        <c:v>0.93696498054474697</c:v>
                      </c:pt>
                      <c:pt idx="1171">
                        <c:v>0.93696498054474697</c:v>
                      </c:pt>
                      <c:pt idx="1172">
                        <c:v>0.93696498054474697</c:v>
                      </c:pt>
                      <c:pt idx="1173">
                        <c:v>0.93696498054474697</c:v>
                      </c:pt>
                      <c:pt idx="1174">
                        <c:v>0.93623639191290797</c:v>
                      </c:pt>
                      <c:pt idx="1175">
                        <c:v>0.93623639191290797</c:v>
                      </c:pt>
                      <c:pt idx="1176">
                        <c:v>0.93623639191290797</c:v>
                      </c:pt>
                      <c:pt idx="1177">
                        <c:v>0.93623639191290797</c:v>
                      </c:pt>
                      <c:pt idx="1178">
                        <c:v>0.93623639191290797</c:v>
                      </c:pt>
                      <c:pt idx="1179">
                        <c:v>0.93550893550893599</c:v>
                      </c:pt>
                      <c:pt idx="1180">
                        <c:v>0.93550893550893599</c:v>
                      </c:pt>
                      <c:pt idx="1181">
                        <c:v>0.93545878693623596</c:v>
                      </c:pt>
                      <c:pt idx="1182">
                        <c:v>0.93545878693623596</c:v>
                      </c:pt>
                      <c:pt idx="1183">
                        <c:v>0.93545878693623596</c:v>
                      </c:pt>
                      <c:pt idx="1184">
                        <c:v>0.93473193473193505</c:v>
                      </c:pt>
                      <c:pt idx="1185">
                        <c:v>0.93473193473193505</c:v>
                      </c:pt>
                      <c:pt idx="1186">
                        <c:v>0.93473193473193505</c:v>
                      </c:pt>
                      <c:pt idx="1187">
                        <c:v>0.93468118195956396</c:v>
                      </c:pt>
                      <c:pt idx="1188">
                        <c:v>0.93468118195956396</c:v>
                      </c:pt>
                      <c:pt idx="1189">
                        <c:v>0.93468118195956396</c:v>
                      </c:pt>
                      <c:pt idx="1190">
                        <c:v>0.93468118195956396</c:v>
                      </c:pt>
                      <c:pt idx="1191">
                        <c:v>0.93463035019455298</c:v>
                      </c:pt>
                      <c:pt idx="1192">
                        <c:v>0.93463035019455298</c:v>
                      </c:pt>
                      <c:pt idx="1193">
                        <c:v>0.934579439252336</c:v>
                      </c:pt>
                      <c:pt idx="1194">
                        <c:v>0.93385214007782102</c:v>
                      </c:pt>
                      <c:pt idx="1195">
                        <c:v>0.93380062305295897</c:v>
                      </c:pt>
                      <c:pt idx="1196">
                        <c:v>0.93374902572096596</c:v>
                      </c:pt>
                      <c:pt idx="1197">
                        <c:v>0.93369734789391601</c:v>
                      </c:pt>
                      <c:pt idx="1198">
                        <c:v>0.93369734789391601</c:v>
                      </c:pt>
                      <c:pt idx="1199">
                        <c:v>0.93369734789391601</c:v>
                      </c:pt>
                      <c:pt idx="1200">
                        <c:v>0.93364558938329401</c:v>
                      </c:pt>
                      <c:pt idx="1201">
                        <c:v>0.93432369038311203</c:v>
                      </c:pt>
                      <c:pt idx="1202">
                        <c:v>0.93427230046948395</c:v>
                      </c:pt>
                      <c:pt idx="1203">
                        <c:v>0.93422083007047796</c:v>
                      </c:pt>
                      <c:pt idx="1204">
                        <c:v>0.93411764705882405</c:v>
                      </c:pt>
                      <c:pt idx="1205">
                        <c:v>0.93406593406593397</c:v>
                      </c:pt>
                      <c:pt idx="1206">
                        <c:v>0.93406593406593397</c:v>
                      </c:pt>
                      <c:pt idx="1207">
                        <c:v>0.93401413982717996</c:v>
                      </c:pt>
                      <c:pt idx="1208">
                        <c:v>0.93396226415094297</c:v>
                      </c:pt>
                      <c:pt idx="1209">
                        <c:v>0.93385826771653602</c:v>
                      </c:pt>
                      <c:pt idx="1210">
                        <c:v>0.93380614657210403</c:v>
                      </c:pt>
                      <c:pt idx="1211">
                        <c:v>0.93449092344119999</c:v>
                      </c:pt>
                      <c:pt idx="1212">
                        <c:v>0.93443917851500802</c:v>
                      </c:pt>
                      <c:pt idx="1213">
                        <c:v>0.934335443037975</c:v>
                      </c:pt>
                      <c:pt idx="1214">
                        <c:v>0.93428345209817898</c:v>
                      </c:pt>
                      <c:pt idx="1215">
                        <c:v>0.934179222839017</c:v>
                      </c:pt>
                      <c:pt idx="1216">
                        <c:v>0.93486894360603701</c:v>
                      </c:pt>
                      <c:pt idx="1217">
                        <c:v>0.934765314240255</c:v>
                      </c:pt>
                      <c:pt idx="1218">
                        <c:v>0.934765314240255</c:v>
                      </c:pt>
                      <c:pt idx="1219">
                        <c:v>0.93466135458167299</c:v>
                      </c:pt>
                      <c:pt idx="1220">
                        <c:v>0.93535514764564998</c:v>
                      </c:pt>
                      <c:pt idx="1221">
                        <c:v>0.93525179856115104</c:v>
                      </c:pt>
                      <c:pt idx="1222">
                        <c:v>0.93514811849479595</c:v>
                      </c:pt>
                      <c:pt idx="1223">
                        <c:v>0.93504410585404996</c:v>
                      </c:pt>
                      <c:pt idx="1224">
                        <c:v>0.93569131832797403</c:v>
                      </c:pt>
                      <c:pt idx="1225">
                        <c:v>0.93558776167471802</c:v>
                      </c:pt>
                      <c:pt idx="1226">
                        <c:v>0.93618739903069503</c:v>
                      </c:pt>
                      <c:pt idx="1227">
                        <c:v>0.93618739903069503</c:v>
                      </c:pt>
                      <c:pt idx="1228">
                        <c:v>0.93608414239482196</c:v>
                      </c:pt>
                      <c:pt idx="1229">
                        <c:v>0.93668831168831201</c:v>
                      </c:pt>
                      <c:pt idx="1230">
                        <c:v>0.93653376729047999</c:v>
                      </c:pt>
                      <c:pt idx="1231">
                        <c:v>0.93719412724306705</c:v>
                      </c:pt>
                      <c:pt idx="1232">
                        <c:v>0.93704006541291895</c:v>
                      </c:pt>
                      <c:pt idx="1233">
                        <c:v>0.93760262725779997</c:v>
                      </c:pt>
                      <c:pt idx="1234">
                        <c:v>0.937448559670782</c:v>
                      </c:pt>
                      <c:pt idx="1235">
                        <c:v>0.93729372937293698</c:v>
                      </c:pt>
                      <c:pt idx="1236">
                        <c:v>0.93806771263418698</c:v>
                      </c:pt>
                      <c:pt idx="1237">
                        <c:v>0.93864013266998403</c:v>
                      </c:pt>
                      <c:pt idx="1238">
                        <c:v>0.938435940099834</c:v>
                      </c:pt>
                      <c:pt idx="1239">
                        <c:v>0.93906510851419001</c:v>
                      </c:pt>
                      <c:pt idx="1240">
                        <c:v>0.93886097152428805</c:v>
                      </c:pt>
                      <c:pt idx="1241">
                        <c:v>0.93865546218487395</c:v>
                      </c:pt>
                      <c:pt idx="1242">
                        <c:v>0.93918918918918903</c:v>
                      </c:pt>
                      <c:pt idx="1243">
                        <c:v>0.93977947413061902</c:v>
                      </c:pt>
                      <c:pt idx="1244">
                        <c:v>0.93957446808510603</c:v>
                      </c:pt>
                      <c:pt idx="1245">
                        <c:v>0.940119760479042</c:v>
                      </c:pt>
                      <c:pt idx="1246">
                        <c:v>0.940119760479042</c:v>
                      </c:pt>
                      <c:pt idx="1247">
                        <c:v>0.94067067927772996</c:v>
                      </c:pt>
                      <c:pt idx="1248">
                        <c:v>0.94127806563039695</c:v>
                      </c:pt>
                      <c:pt idx="1249">
                        <c:v>0.94102341717259297</c:v>
                      </c:pt>
                      <c:pt idx="1250">
                        <c:v>0.94158674803836095</c:v>
                      </c:pt>
                      <c:pt idx="1251">
                        <c:v>0.94215600350569695</c:v>
                      </c:pt>
                      <c:pt idx="1252">
                        <c:v>0.94190140845070403</c:v>
                      </c:pt>
                      <c:pt idx="1253">
                        <c:v>0.94159292035398201</c:v>
                      </c:pt>
                      <c:pt idx="1254">
                        <c:v>0.94217081850533801</c:v>
                      </c:pt>
                      <c:pt idx="1255">
                        <c:v>0.94300979519145101</c:v>
                      </c:pt>
                      <c:pt idx="1256">
                        <c:v>0.94359892569382298</c:v>
                      </c:pt>
                      <c:pt idx="1257">
                        <c:v>0.943294329432943</c:v>
                      </c:pt>
                      <c:pt idx="1258">
                        <c:v>0.94389140271493199</c:v>
                      </c:pt>
                      <c:pt idx="1259">
                        <c:v>0.94444444444444497</c:v>
                      </c:pt>
                      <c:pt idx="1260">
                        <c:v>0.944139194139194</c:v>
                      </c:pt>
                      <c:pt idx="1261">
                        <c:v>0.94475138121546998</c:v>
                      </c:pt>
                      <c:pt idx="1262">
                        <c:v>0.94444444444444398</c:v>
                      </c:pt>
                      <c:pt idx="1263">
                        <c:v>0.94501397949673804</c:v>
                      </c:pt>
                      <c:pt idx="1264">
                        <c:v>0.94501397949673804</c:v>
                      </c:pt>
                      <c:pt idx="1265">
                        <c:v>0.94559099437148197</c:v>
                      </c:pt>
                      <c:pt idx="1266">
                        <c:v>0.94617563739376798</c:v>
                      </c:pt>
                      <c:pt idx="1267">
                        <c:v>0.946768060836502</c:v>
                      </c:pt>
                      <c:pt idx="1268">
                        <c:v>0.946462715105162</c:v>
                      </c:pt>
                      <c:pt idx="1269">
                        <c:v>0.94701348747591496</c:v>
                      </c:pt>
                      <c:pt idx="1270">
                        <c:v>0.94762366634335604</c:v>
                      </c:pt>
                      <c:pt idx="1271">
                        <c:v>0.94731707317073199</c:v>
                      </c:pt>
                      <c:pt idx="1272">
                        <c:v>0.94695481335952902</c:v>
                      </c:pt>
                      <c:pt idx="1273">
                        <c:v>0.94788593903638196</c:v>
                      </c:pt>
                      <c:pt idx="1274">
                        <c:v>0.94851485148514902</c:v>
                      </c:pt>
                      <c:pt idx="1275">
                        <c:v>0.94820717131474097</c:v>
                      </c:pt>
                      <c:pt idx="1276">
                        <c:v>0.94879518072289204</c:v>
                      </c:pt>
                      <c:pt idx="1277">
                        <c:v>0.94944388270980795</c:v>
                      </c:pt>
                      <c:pt idx="1278">
                        <c:v>0.94908350305499001</c:v>
                      </c:pt>
                      <c:pt idx="1279">
                        <c:v>0.94974358974358997</c:v>
                      </c:pt>
                      <c:pt idx="1280">
                        <c:v>0.95041322314049603</c:v>
                      </c:pt>
                      <c:pt idx="1281">
                        <c:v>0.95005202913631603</c:v>
                      </c:pt>
                      <c:pt idx="1282">
                        <c:v>0.94973821989528795</c:v>
                      </c:pt>
                      <c:pt idx="1283">
                        <c:v>0.95073375262054505</c:v>
                      </c:pt>
                      <c:pt idx="1284">
                        <c:v>0.95042194092827004</c:v>
                      </c:pt>
                      <c:pt idx="1285">
                        <c:v>0.95106382978723403</c:v>
                      </c:pt>
                      <c:pt idx="1286">
                        <c:v>0.95176848874598097</c:v>
                      </c:pt>
                      <c:pt idx="1287">
                        <c:v>0.95145631067961201</c:v>
                      </c:pt>
                      <c:pt idx="1288">
                        <c:v>0.95217391304347898</c:v>
                      </c:pt>
                      <c:pt idx="1289">
                        <c:v>0.95185995623632402</c:v>
                      </c:pt>
                      <c:pt idx="1290">
                        <c:v>0.95148842337376005</c:v>
                      </c:pt>
                      <c:pt idx="1291">
                        <c:v>0.95222222222222197</c:v>
                      </c:pt>
                      <c:pt idx="1292">
                        <c:v>0.95222222222222197</c:v>
                      </c:pt>
                      <c:pt idx="1293">
                        <c:v>0.95302013422818799</c:v>
                      </c:pt>
                      <c:pt idx="1294">
                        <c:v>0.95377677564825303</c:v>
                      </c:pt>
                      <c:pt idx="1295">
                        <c:v>0.95346197502837704</c:v>
                      </c:pt>
                      <c:pt idx="1296">
                        <c:v>0.95423340961098402</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A9BA-7B45-9E37-206917D47DD0}"/>
                  </c:ext>
                </c:extLst>
              </c15:ser>
            </c15:filteredScatterSeries>
            <c15:filteredScatterSeries>
              <c15:ser>
                <c:idx val="9"/>
                <c:order val="3"/>
                <c:tx>
                  <c:v>5BSG Combustion</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1881</c15:sqref>
                        </c15:formulaRef>
                      </c:ext>
                    </c:extLst>
                    <c:numCache>
                      <c:formatCode>General</c:formatCode>
                      <c:ptCount val="1880"/>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Q$2:$Q$1407</c15:sqref>
                        </c15:formulaRef>
                      </c:ext>
                    </c:extLst>
                    <c:numCache>
                      <c:formatCode>0.00%</c:formatCode>
                      <c:ptCount val="140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2.0746887966804999E-2</c:v>
                      </c:pt>
                      <c:pt idx="78">
                        <c:v>2.0242914979757099E-2</c:v>
                      </c:pt>
                      <c:pt idx="79">
                        <c:v>1.97628458498024E-2</c:v>
                      </c:pt>
                      <c:pt idx="80">
                        <c:v>1.94552529182879E-2</c:v>
                      </c:pt>
                      <c:pt idx="81">
                        <c:v>3.7593984962405999E-2</c:v>
                      </c:pt>
                      <c:pt idx="82">
                        <c:v>5.5350553505535097E-2</c:v>
                      </c:pt>
                      <c:pt idx="83">
                        <c:v>5.4545454545454501E-2</c:v>
                      </c:pt>
                      <c:pt idx="84">
                        <c:v>7.0422535211267595E-2</c:v>
                      </c:pt>
                      <c:pt idx="85">
                        <c:v>8.5324232081911297E-2</c:v>
                      </c:pt>
                      <c:pt idx="86">
                        <c:v>9.9337748344370896E-2</c:v>
                      </c:pt>
                      <c:pt idx="87">
                        <c:v>0.11326860841424</c:v>
                      </c:pt>
                      <c:pt idx="88">
                        <c:v>0.126582278481013</c:v>
                      </c:pt>
                      <c:pt idx="89">
                        <c:v>0.12578616352201299</c:v>
                      </c:pt>
                      <c:pt idx="90">
                        <c:v>0.138461538461538</c:v>
                      </c:pt>
                      <c:pt idx="91">
                        <c:v>0.15151515151515199</c:v>
                      </c:pt>
                      <c:pt idx="92">
                        <c:v>0.15151515151515199</c:v>
                      </c:pt>
                      <c:pt idx="93">
                        <c:v>0.16320474777448099</c:v>
                      </c:pt>
                      <c:pt idx="94">
                        <c:v>0.175438596491228</c:v>
                      </c:pt>
                      <c:pt idx="95">
                        <c:v>0.19886363636363599</c:v>
                      </c:pt>
                      <c:pt idx="96">
                        <c:v>0.21008403361344499</c:v>
                      </c:pt>
                      <c:pt idx="97">
                        <c:v>0.22099447513812201</c:v>
                      </c:pt>
                      <c:pt idx="98">
                        <c:v>0.231607629427793</c:v>
                      </c:pt>
                      <c:pt idx="99">
                        <c:v>0.241935483870968</c:v>
                      </c:pt>
                      <c:pt idx="100">
                        <c:v>0.241935483870968</c:v>
                      </c:pt>
                      <c:pt idx="101">
                        <c:v>0.25198938992042402</c:v>
                      </c:pt>
                      <c:pt idx="102">
                        <c:v>0.26178010471204199</c:v>
                      </c:pt>
                      <c:pt idx="103">
                        <c:v>0.280612244897959</c:v>
                      </c:pt>
                      <c:pt idx="104">
                        <c:v>0.289672544080605</c:v>
                      </c:pt>
                      <c:pt idx="105">
                        <c:v>0.29850746268656703</c:v>
                      </c:pt>
                      <c:pt idx="106">
                        <c:v>0.307125307125307</c:v>
                      </c:pt>
                      <c:pt idx="107">
                        <c:v>0.31553398058252402</c:v>
                      </c:pt>
                      <c:pt idx="108">
                        <c:v>0.32374100719424498</c:v>
                      </c:pt>
                      <c:pt idx="109">
                        <c:v>0.33175355450236999</c:v>
                      </c:pt>
                      <c:pt idx="110">
                        <c:v>0.34117647058823503</c:v>
                      </c:pt>
                      <c:pt idx="111">
                        <c:v>0.34117647058823503</c:v>
                      </c:pt>
                      <c:pt idx="112">
                        <c:v>0.34883720930232598</c:v>
                      </c:pt>
                      <c:pt idx="113">
                        <c:v>0.35632183908046</c:v>
                      </c:pt>
                      <c:pt idx="114">
                        <c:v>0.36529680365296802</c:v>
                      </c:pt>
                      <c:pt idx="115">
                        <c:v>0.37246049661399599</c:v>
                      </c:pt>
                      <c:pt idx="116">
                        <c:v>0.38116591928251098</c:v>
                      </c:pt>
                      <c:pt idx="117">
                        <c:v>0.38802660753880303</c:v>
                      </c:pt>
                      <c:pt idx="118">
                        <c:v>0.39647577092510999</c:v>
                      </c:pt>
                      <c:pt idx="119">
                        <c:v>0.40305010893246201</c:v>
                      </c:pt>
                      <c:pt idx="120">
                        <c:v>0.40305010893246201</c:v>
                      </c:pt>
                      <c:pt idx="121">
                        <c:v>0.41125541125541099</c:v>
                      </c:pt>
                      <c:pt idx="122">
                        <c:v>0.41755888650963602</c:v>
                      </c:pt>
                      <c:pt idx="123">
                        <c:v>0.42553191489361702</c:v>
                      </c:pt>
                      <c:pt idx="124">
                        <c:v>0.433403805496829</c:v>
                      </c:pt>
                      <c:pt idx="125">
                        <c:v>0.43933054393305498</c:v>
                      </c:pt>
                      <c:pt idx="126">
                        <c:v>0.44698544698544701</c:v>
                      </c:pt>
                      <c:pt idx="127">
                        <c:v>0.45454545454545497</c:v>
                      </c:pt>
                      <c:pt idx="128">
                        <c:v>0.45454545454545497</c:v>
                      </c:pt>
                      <c:pt idx="129">
                        <c:v>0.46012269938650302</c:v>
                      </c:pt>
                      <c:pt idx="130">
                        <c:v>0.46747967479674801</c:v>
                      </c:pt>
                      <c:pt idx="131">
                        <c:v>0.47283702213279699</c:v>
                      </c:pt>
                      <c:pt idx="132">
                        <c:v>0.48</c:v>
                      </c:pt>
                      <c:pt idx="133">
                        <c:v>0.49019607843137197</c:v>
                      </c:pt>
                      <c:pt idx="134">
                        <c:v>0.497076023391813</c:v>
                      </c:pt>
                      <c:pt idx="135">
                        <c:v>0.50193050193050204</c:v>
                      </c:pt>
                      <c:pt idx="136">
                        <c:v>0.50863723608445299</c:v>
                      </c:pt>
                      <c:pt idx="137">
                        <c:v>0.51330798479087503</c:v>
                      </c:pt>
                      <c:pt idx="138">
                        <c:v>0.51789077212806001</c:v>
                      </c:pt>
                      <c:pt idx="139">
                        <c:v>0.51984877126654105</c:v>
                      </c:pt>
                      <c:pt idx="140">
                        <c:v>0.52875695732838601</c:v>
                      </c:pt>
                      <c:pt idx="141">
                        <c:v>0.53505535055350595</c:v>
                      </c:pt>
                      <c:pt idx="142">
                        <c:v>0.53930530164533796</c:v>
                      </c:pt>
                      <c:pt idx="143">
                        <c:v>0.54954954954955004</c:v>
                      </c:pt>
                      <c:pt idx="144">
                        <c:v>0.55357142857142905</c:v>
                      </c:pt>
                      <c:pt idx="145">
                        <c:v>0.56338028169014098</c:v>
                      </c:pt>
                      <c:pt idx="146">
                        <c:v>0.567190226876091</c:v>
                      </c:pt>
                      <c:pt idx="147">
                        <c:v>0.567190226876091</c:v>
                      </c:pt>
                      <c:pt idx="148">
                        <c:v>0.57291666666666696</c:v>
                      </c:pt>
                      <c:pt idx="149">
                        <c:v>0.580204778156997</c:v>
                      </c:pt>
                      <c:pt idx="150">
                        <c:v>0.58573853989813196</c:v>
                      </c:pt>
                      <c:pt idx="151">
                        <c:v>0.59265442404006696</c:v>
                      </c:pt>
                      <c:pt idx="152">
                        <c:v>0.59800664451827301</c:v>
                      </c:pt>
                      <c:pt idx="153">
                        <c:v>0.60457516339869299</c:v>
                      </c:pt>
                      <c:pt idx="154">
                        <c:v>0.60975609756097604</c:v>
                      </c:pt>
                      <c:pt idx="155">
                        <c:v>0.61488673139158601</c:v>
                      </c:pt>
                      <c:pt idx="156">
                        <c:v>0.62101910828025497</c:v>
                      </c:pt>
                      <c:pt idx="157">
                        <c:v>0.62101910828025497</c:v>
                      </c:pt>
                      <c:pt idx="158">
                        <c:v>0.62599049128367701</c:v>
                      </c:pt>
                      <c:pt idx="159">
                        <c:v>0.63380281690140905</c:v>
                      </c:pt>
                      <c:pt idx="160">
                        <c:v>0.63664596273291896</c:v>
                      </c:pt>
                      <c:pt idx="161">
                        <c:v>0.64417177914110402</c:v>
                      </c:pt>
                      <c:pt idx="162">
                        <c:v>0.64885496183206104</c:v>
                      </c:pt>
                      <c:pt idx="163">
                        <c:v>0.65151515151515205</c:v>
                      </c:pt>
                      <c:pt idx="164">
                        <c:v>0.65868263473053901</c:v>
                      </c:pt>
                      <c:pt idx="165">
                        <c:v>0.66121842496285299</c:v>
                      </c:pt>
                      <c:pt idx="166">
                        <c:v>0.66617862371888703</c:v>
                      </c:pt>
                      <c:pt idx="167">
                        <c:v>0.66813509544787097</c:v>
                      </c:pt>
                      <c:pt idx="168">
                        <c:v>0.67055393586005796</c:v>
                      </c:pt>
                      <c:pt idx="169">
                        <c:v>0.67489114658925997</c:v>
                      </c:pt>
                      <c:pt idx="170">
                        <c:v>0.67954220314735303</c:v>
                      </c:pt>
                      <c:pt idx="171">
                        <c:v>0.68181818181818199</c:v>
                      </c:pt>
                      <c:pt idx="172">
                        <c:v>0.68627450980392202</c:v>
                      </c:pt>
                      <c:pt idx="173">
                        <c:v>0.69037656903765698</c:v>
                      </c:pt>
                      <c:pt idx="174">
                        <c:v>0.69060773480662996</c:v>
                      </c:pt>
                      <c:pt idx="175">
                        <c:v>0.69060773480662996</c:v>
                      </c:pt>
                      <c:pt idx="176">
                        <c:v>0.69482288828337901</c:v>
                      </c:pt>
                      <c:pt idx="177">
                        <c:v>0.69688768606224605</c:v>
                      </c:pt>
                      <c:pt idx="178">
                        <c:v>0.69892473118279597</c:v>
                      </c:pt>
                      <c:pt idx="179">
                        <c:v>0.70291777188328897</c:v>
                      </c:pt>
                      <c:pt idx="180">
                        <c:v>0.70302233902759503</c:v>
                      </c:pt>
                      <c:pt idx="181">
                        <c:v>0.70496083550913802</c:v>
                      </c:pt>
                      <c:pt idx="182">
                        <c:v>0.70876288659793796</c:v>
                      </c:pt>
                      <c:pt idx="183">
                        <c:v>0.71062740076824604</c:v>
                      </c:pt>
                      <c:pt idx="184">
                        <c:v>0.71428571428571397</c:v>
                      </c:pt>
                      <c:pt idx="185">
                        <c:v>0.71248423707440101</c:v>
                      </c:pt>
                      <c:pt idx="186">
                        <c:v>0.71428571428571397</c:v>
                      </c:pt>
                      <c:pt idx="187">
                        <c:v>0.71606475716064799</c:v>
                      </c:pt>
                      <c:pt idx="188">
                        <c:v>0.71955719557195497</c:v>
                      </c:pt>
                      <c:pt idx="189">
                        <c:v>0.72303921568627505</c:v>
                      </c:pt>
                      <c:pt idx="190">
                        <c:v>0.72639225181598099</c:v>
                      </c:pt>
                      <c:pt idx="191">
                        <c:v>0.72803850782190105</c:v>
                      </c:pt>
                      <c:pt idx="192">
                        <c:v>0.72803850782190105</c:v>
                      </c:pt>
                      <c:pt idx="193">
                        <c:v>0.73286052009456304</c:v>
                      </c:pt>
                      <c:pt idx="194">
                        <c:v>0.73770491803278704</c:v>
                      </c:pt>
                      <c:pt idx="195">
                        <c:v>0.73770491803278704</c:v>
                      </c:pt>
                      <c:pt idx="196">
                        <c:v>0.74074074074074103</c:v>
                      </c:pt>
                      <c:pt idx="197">
                        <c:v>0.74394463667820099</c:v>
                      </c:pt>
                      <c:pt idx="198">
                        <c:v>0.74686431014823296</c:v>
                      </c:pt>
                      <c:pt idx="199">
                        <c:v>0.75</c:v>
                      </c:pt>
                      <c:pt idx="200">
                        <c:v>0.75280898876404501</c:v>
                      </c:pt>
                      <c:pt idx="201">
                        <c:v>0.75418994413407803</c:v>
                      </c:pt>
                      <c:pt idx="202">
                        <c:v>0.75690607734806703</c:v>
                      </c:pt>
                      <c:pt idx="203">
                        <c:v>0.75690607734806703</c:v>
                      </c:pt>
                      <c:pt idx="204">
                        <c:v>0.76122672508214695</c:v>
                      </c:pt>
                      <c:pt idx="205">
                        <c:v>0.762527233115468</c:v>
                      </c:pt>
                      <c:pt idx="206">
                        <c:v>0.76508620689655205</c:v>
                      </c:pt>
                      <c:pt idx="207">
                        <c:v>0.76799140708915203</c:v>
                      </c:pt>
                      <c:pt idx="208">
                        <c:v>0.77045696068012703</c:v>
                      </c:pt>
                      <c:pt idx="209">
                        <c:v>0.77167019027484196</c:v>
                      </c:pt>
                      <c:pt idx="210">
                        <c:v>0.77405857740585804</c:v>
                      </c:pt>
                      <c:pt idx="211">
                        <c:v>0.77639751552795</c:v>
                      </c:pt>
                      <c:pt idx="212">
                        <c:v>0.77915376676986603</c:v>
                      </c:pt>
                      <c:pt idx="213">
                        <c:v>0.77915376676986603</c:v>
                      </c:pt>
                      <c:pt idx="214">
                        <c:v>0.78140960163432105</c:v>
                      </c:pt>
                      <c:pt idx="215">
                        <c:v>0.78252032520325199</c:v>
                      </c:pt>
                      <c:pt idx="216">
                        <c:v>0.78629032258064502</c:v>
                      </c:pt>
                      <c:pt idx="217">
                        <c:v>0.78736208625877602</c:v>
                      </c:pt>
                      <c:pt idx="218">
                        <c:v>0.79104477611940305</c:v>
                      </c:pt>
                      <c:pt idx="219">
                        <c:v>0.79365079365079405</c:v>
                      </c:pt>
                      <c:pt idx="220">
                        <c:v>0.79365079365079405</c:v>
                      </c:pt>
                      <c:pt idx="221">
                        <c:v>0.79667644183773201</c:v>
                      </c:pt>
                      <c:pt idx="222">
                        <c:v>0.80019398642094997</c:v>
                      </c:pt>
                      <c:pt idx="223">
                        <c:v>0.80174927113702599</c:v>
                      </c:pt>
                      <c:pt idx="224">
                        <c:v>0.80426356589147296</c:v>
                      </c:pt>
                      <c:pt idx="225">
                        <c:v>0.80769230769230804</c:v>
                      </c:pt>
                      <c:pt idx="226">
                        <c:v>0.808612440191388</c:v>
                      </c:pt>
                      <c:pt idx="227">
                        <c:v>0.81196581196581197</c:v>
                      </c:pt>
                      <c:pt idx="228">
                        <c:v>0.814393939393939</c:v>
                      </c:pt>
                      <c:pt idx="229">
                        <c:v>0.81766917293233099</c:v>
                      </c:pt>
                      <c:pt idx="230">
                        <c:v>0.82005623242736703</c:v>
                      </c:pt>
                      <c:pt idx="231">
                        <c:v>0.82005623242736703</c:v>
                      </c:pt>
                      <c:pt idx="232">
                        <c:v>0.82325581395348901</c:v>
                      </c:pt>
                      <c:pt idx="233">
                        <c:v>0.82560296846011105</c:v>
                      </c:pt>
                      <c:pt idx="234">
                        <c:v>0.82872928176795602</c:v>
                      </c:pt>
                      <c:pt idx="235">
                        <c:v>0.83103764921946699</c:v>
                      </c:pt>
                      <c:pt idx="236">
                        <c:v>0.83333333333333304</c:v>
                      </c:pt>
                      <c:pt idx="237">
                        <c:v>0.83636363636363598</c:v>
                      </c:pt>
                      <c:pt idx="238">
                        <c:v>0.83862194016319203</c:v>
                      </c:pt>
                      <c:pt idx="239">
                        <c:v>0.83935018050541499</c:v>
                      </c:pt>
                      <c:pt idx="240">
                        <c:v>0.84007187780772696</c:v>
                      </c:pt>
                      <c:pt idx="241">
                        <c:v>0.841584158415842</c:v>
                      </c:pt>
                      <c:pt idx="242">
                        <c:v>0.84450402144772097</c:v>
                      </c:pt>
                      <c:pt idx="243">
                        <c:v>0.84670231729055301</c:v>
                      </c:pt>
                      <c:pt idx="244">
                        <c:v>0.84888888888888903</c:v>
                      </c:pt>
                      <c:pt idx="245">
                        <c:v>0.85106382978723405</c:v>
                      </c:pt>
                      <c:pt idx="246">
                        <c:v>0.85322723253757804</c:v>
                      </c:pt>
                      <c:pt idx="247">
                        <c:v>0.85537918871252205</c:v>
                      </c:pt>
                      <c:pt idx="248">
                        <c:v>0.856643356643357</c:v>
                      </c:pt>
                      <c:pt idx="249">
                        <c:v>0.85814360770577902</c:v>
                      </c:pt>
                      <c:pt idx="250">
                        <c:v>0.859375</c:v>
                      </c:pt>
                      <c:pt idx="251">
                        <c:v>0.860869565217391</c:v>
                      </c:pt>
                      <c:pt idx="252">
                        <c:v>0.86379310344827598</c:v>
                      </c:pt>
                      <c:pt idx="253">
                        <c:v>0.86518771331057998</c:v>
                      </c:pt>
                      <c:pt idx="254">
                        <c:v>0.86802030456852797</c:v>
                      </c:pt>
                      <c:pt idx="255">
                        <c:v>0.87080536912751705</c:v>
                      </c:pt>
                      <c:pt idx="256">
                        <c:v>0.87354409317803705</c:v>
                      </c:pt>
                      <c:pt idx="257">
                        <c:v>0.87354409317803705</c:v>
                      </c:pt>
                      <c:pt idx="258">
                        <c:v>0.87623762376237602</c:v>
                      </c:pt>
                      <c:pt idx="259">
                        <c:v>0.87745098039215697</c:v>
                      </c:pt>
                      <c:pt idx="260">
                        <c:v>0.87987012987013002</c:v>
                      </c:pt>
                      <c:pt idx="261">
                        <c:v>0.88244766505636096</c:v>
                      </c:pt>
                      <c:pt idx="262">
                        <c:v>0.88357256778309401</c:v>
                      </c:pt>
                      <c:pt idx="263">
                        <c:v>0.88589540412044399</c:v>
                      </c:pt>
                      <c:pt idx="264">
                        <c:v>0.88836477987421403</c:v>
                      </c:pt>
                      <c:pt idx="265">
                        <c:v>0.88940809968847401</c:v>
                      </c:pt>
                      <c:pt idx="266">
                        <c:v>0.89164086687306499</c:v>
                      </c:pt>
                      <c:pt idx="267">
                        <c:v>0.89247311827956999</c:v>
                      </c:pt>
                      <c:pt idx="268">
                        <c:v>0.89384615384615396</c:v>
                      </c:pt>
                      <c:pt idx="269">
                        <c:v>0.894817073170732</c:v>
                      </c:pt>
                      <c:pt idx="270">
                        <c:v>0.89696969696969697</c:v>
                      </c:pt>
                      <c:pt idx="271">
                        <c:v>0.89909638554216798</c:v>
                      </c:pt>
                      <c:pt idx="272">
                        <c:v>0.89985052316890901</c:v>
                      </c:pt>
                      <c:pt idx="273">
                        <c:v>0.90207715133531097</c:v>
                      </c:pt>
                      <c:pt idx="274">
                        <c:v>0.90412979351032396</c:v>
                      </c:pt>
                      <c:pt idx="275">
                        <c:v>0.90483162518301596</c:v>
                      </c:pt>
                      <c:pt idx="276">
                        <c:v>0.90684133915575005</c:v>
                      </c:pt>
                      <c:pt idx="277">
                        <c:v>0.90684133915575005</c:v>
                      </c:pt>
                      <c:pt idx="278">
                        <c:v>0.90751445086705196</c:v>
                      </c:pt>
                      <c:pt idx="279">
                        <c:v>0.90935251798561201</c:v>
                      </c:pt>
                      <c:pt idx="280">
                        <c:v>0.91130185979971401</c:v>
                      </c:pt>
                      <c:pt idx="281">
                        <c:v>0.91193181818181801</c:v>
                      </c:pt>
                      <c:pt idx="282">
                        <c:v>0.91371994342291296</c:v>
                      </c:pt>
                      <c:pt idx="283">
                        <c:v>0.91432584269662898</c:v>
                      </c:pt>
                      <c:pt idx="284">
                        <c:v>0.91608391608391604</c:v>
                      </c:pt>
                      <c:pt idx="285">
                        <c:v>0.91608391608391604</c:v>
                      </c:pt>
                      <c:pt idx="286">
                        <c:v>0.91794158553546601</c:v>
                      </c:pt>
                      <c:pt idx="287">
                        <c:v>0.91839557399723404</c:v>
                      </c:pt>
                      <c:pt idx="288">
                        <c:v>0.91884456671251702</c:v>
                      </c:pt>
                      <c:pt idx="289">
                        <c:v>0.92065663474692205</c:v>
                      </c:pt>
                      <c:pt idx="290">
                        <c:v>0.92108843537414997</c:v>
                      </c:pt>
                      <c:pt idx="291">
                        <c:v>0.92276422764227595</c:v>
                      </c:pt>
                      <c:pt idx="292">
                        <c:v>0.92318059299191402</c:v>
                      </c:pt>
                      <c:pt idx="293">
                        <c:v>0.92483221476510102</c:v>
                      </c:pt>
                      <c:pt idx="294">
                        <c:v>0.92523364485981296</c:v>
                      </c:pt>
                      <c:pt idx="295">
                        <c:v>0.92553191489361697</c:v>
                      </c:pt>
                      <c:pt idx="296">
                        <c:v>0.92553191489361697</c:v>
                      </c:pt>
                      <c:pt idx="297">
                        <c:v>0.927152317880795</c:v>
                      </c:pt>
                      <c:pt idx="298">
                        <c:v>0.92753623188405798</c:v>
                      </c:pt>
                      <c:pt idx="299">
                        <c:v>0.92913385826771699</c:v>
                      </c:pt>
                      <c:pt idx="300">
                        <c:v>0.92950391644908603</c:v>
                      </c:pt>
                      <c:pt idx="301">
                        <c:v>0.92987012987012996</c:v>
                      </c:pt>
                      <c:pt idx="302">
                        <c:v>0.93143596377749005</c:v>
                      </c:pt>
                      <c:pt idx="303">
                        <c:v>0.93178893178893196</c:v>
                      </c:pt>
                      <c:pt idx="304">
                        <c:v>0.93213828425096001</c:v>
                      </c:pt>
                      <c:pt idx="305">
                        <c:v>0.93333333333333302</c:v>
                      </c:pt>
                      <c:pt idx="306">
                        <c:v>0.93367346938775497</c:v>
                      </c:pt>
                      <c:pt idx="307">
                        <c:v>0.93401015228426398</c:v>
                      </c:pt>
                      <c:pt idx="308">
                        <c:v>0.93434343434343503</c:v>
                      </c:pt>
                      <c:pt idx="309">
                        <c:v>0.93584905660377404</c:v>
                      </c:pt>
                      <c:pt idx="310">
                        <c:v>0.93617021276595802</c:v>
                      </c:pt>
                      <c:pt idx="311">
                        <c:v>0.93640897755610997</c:v>
                      </c:pt>
                      <c:pt idx="312">
                        <c:v>0.93672456575682395</c:v>
                      </c:pt>
                      <c:pt idx="313">
                        <c:v>0.93788819875776397</c:v>
                      </c:pt>
                      <c:pt idx="314">
                        <c:v>0.93842364532019695</c:v>
                      </c:pt>
                      <c:pt idx="315">
                        <c:v>0.93842364532019695</c:v>
                      </c:pt>
                      <c:pt idx="316">
                        <c:v>0.93872549019607898</c:v>
                      </c:pt>
                      <c:pt idx="317">
                        <c:v>0.93894993894993894</c:v>
                      </c:pt>
                      <c:pt idx="318">
                        <c:v>0.93924665856622103</c:v>
                      </c:pt>
                      <c:pt idx="319">
                        <c:v>0.940606060606061</c:v>
                      </c:pt>
                      <c:pt idx="320">
                        <c:v>0.94089264173703302</c:v>
                      </c:pt>
                      <c:pt idx="321">
                        <c:v>0.94110576923076905</c:v>
                      </c:pt>
                      <c:pt idx="322">
                        <c:v>0.94131736526946097</c:v>
                      </c:pt>
                      <c:pt idx="323">
                        <c:v>0.94265232974910396</c:v>
                      </c:pt>
                      <c:pt idx="324">
                        <c:v>0.94265232974910396</c:v>
                      </c:pt>
                      <c:pt idx="325">
                        <c:v>0.94292508917954798</c:v>
                      </c:pt>
                      <c:pt idx="326">
                        <c:v>0.94312796208530802</c:v>
                      </c:pt>
                      <c:pt idx="327">
                        <c:v>0.94332939787485304</c:v>
                      </c:pt>
                      <c:pt idx="328">
                        <c:v>0.94464075382803303</c:v>
                      </c:pt>
                      <c:pt idx="329">
                        <c:v>0.94483568075117397</c:v>
                      </c:pt>
                      <c:pt idx="330">
                        <c:v>0.94509345794392496</c:v>
                      </c:pt>
                      <c:pt idx="331">
                        <c:v>0.94638694638694598</c:v>
                      </c:pt>
                      <c:pt idx="332">
                        <c:v>0.94657375145180001</c:v>
                      </c:pt>
                      <c:pt idx="333">
                        <c:v>0.94657375145180001</c:v>
                      </c:pt>
                      <c:pt idx="334">
                        <c:v>0.94675925925925897</c:v>
                      </c:pt>
                      <c:pt idx="335">
                        <c:v>0.94694348327566302</c:v>
                      </c:pt>
                      <c:pt idx="336">
                        <c:v>0.94821634062140403</c:v>
                      </c:pt>
                      <c:pt idx="337">
                        <c:v>0.94839449541284404</c:v>
                      </c:pt>
                      <c:pt idx="338">
                        <c:v>0.94857142857142895</c:v>
                      </c:pt>
                      <c:pt idx="339">
                        <c:v>0.94874715261958997</c:v>
                      </c:pt>
                      <c:pt idx="340">
                        <c:v>0.95</c:v>
                      </c:pt>
                      <c:pt idx="341">
                        <c:v>0.950169875424689</c:v>
                      </c:pt>
                      <c:pt idx="342">
                        <c:v>0.95033860045146701</c:v>
                      </c:pt>
                      <c:pt idx="343">
                        <c:v>0.95033860045146701</c:v>
                      </c:pt>
                      <c:pt idx="344">
                        <c:v>0.95157657657657702</c:v>
                      </c:pt>
                      <c:pt idx="345">
                        <c:v>0.95168539325842705</c:v>
                      </c:pt>
                      <c:pt idx="346">
                        <c:v>0.95184770436730104</c:v>
                      </c:pt>
                      <c:pt idx="347">
                        <c:v>0.95307262569832396</c:v>
                      </c:pt>
                      <c:pt idx="348">
                        <c:v>0.95317725752508398</c:v>
                      </c:pt>
                      <c:pt idx="349">
                        <c:v>0.95333333333333303</c:v>
                      </c:pt>
                      <c:pt idx="350">
                        <c:v>0.95343680709534395</c:v>
                      </c:pt>
                      <c:pt idx="351">
                        <c:v>0.95459579180509402</c:v>
                      </c:pt>
                      <c:pt idx="352">
                        <c:v>0.95459579180509402</c:v>
                      </c:pt>
                      <c:pt idx="353">
                        <c:v>0.95474613686534204</c:v>
                      </c:pt>
                      <c:pt idx="354">
                        <c:v>0.95484581497797405</c:v>
                      </c:pt>
                      <c:pt idx="355">
                        <c:v>0.95599559955995606</c:v>
                      </c:pt>
                      <c:pt idx="356">
                        <c:v>0.95614035087719296</c:v>
                      </c:pt>
                      <c:pt idx="357">
                        <c:v>0.95623632385120305</c:v>
                      </c:pt>
                      <c:pt idx="358">
                        <c:v>0.95737704918032795</c:v>
                      </c:pt>
                      <c:pt idx="359">
                        <c:v>0.95747001090512496</c:v>
                      </c:pt>
                      <c:pt idx="360">
                        <c:v>0.95756256800870498</c:v>
                      </c:pt>
                      <c:pt idx="361">
                        <c:v>0.95756256800870498</c:v>
                      </c:pt>
                      <c:pt idx="362">
                        <c:v>0.95765472312703603</c:v>
                      </c:pt>
                      <c:pt idx="363">
                        <c:v>0.95878524945770105</c:v>
                      </c:pt>
                      <c:pt idx="364">
                        <c:v>0.95887445887445899</c:v>
                      </c:pt>
                      <c:pt idx="365">
                        <c:v>0.95896328293736499</c:v>
                      </c:pt>
                      <c:pt idx="366">
                        <c:v>0.96008629989212502</c:v>
                      </c:pt>
                      <c:pt idx="367">
                        <c:v>0.96017222820236803</c:v>
                      </c:pt>
                      <c:pt idx="368">
                        <c:v>0.96025778732545597</c:v>
                      </c:pt>
                      <c:pt idx="369">
                        <c:v>0.96034297963558402</c:v>
                      </c:pt>
                      <c:pt idx="370">
                        <c:v>0.96042780748663104</c:v>
                      </c:pt>
                      <c:pt idx="371">
                        <c:v>0.96145610278372595</c:v>
                      </c:pt>
                      <c:pt idx="372">
                        <c:v>0.96153846153846201</c:v>
                      </c:pt>
                      <c:pt idx="373">
                        <c:v>0.96162046908315602</c:v>
                      </c:pt>
                      <c:pt idx="374">
                        <c:v>0.96170212765957497</c:v>
                      </c:pt>
                      <c:pt idx="375">
                        <c:v>0.96280552603613201</c:v>
                      </c:pt>
                      <c:pt idx="376">
                        <c:v>0.96288441145281001</c:v>
                      </c:pt>
                      <c:pt idx="377">
                        <c:v>0.96296296296296302</c:v>
                      </c:pt>
                      <c:pt idx="378">
                        <c:v>0.963041182682154</c:v>
                      </c:pt>
                      <c:pt idx="379">
                        <c:v>0.96413502109704596</c:v>
                      </c:pt>
                      <c:pt idx="380">
                        <c:v>0.96413502109704596</c:v>
                      </c:pt>
                      <c:pt idx="381">
                        <c:v>0.96421052631578996</c:v>
                      </c:pt>
                      <c:pt idx="382">
                        <c:v>0.96432318992654698</c:v>
                      </c:pt>
                      <c:pt idx="383">
                        <c:v>0.96439790575916196</c:v>
                      </c:pt>
                      <c:pt idx="384">
                        <c:v>0.96447230929989602</c:v>
                      </c:pt>
                      <c:pt idx="385">
                        <c:v>0.96454640250260704</c:v>
                      </c:pt>
                      <c:pt idx="386">
                        <c:v>0.96562499999999996</c:v>
                      </c:pt>
                      <c:pt idx="387">
                        <c:v>0.96569646569646606</c:v>
                      </c:pt>
                      <c:pt idx="388">
                        <c:v>0.96580310880829001</c:v>
                      </c:pt>
                      <c:pt idx="389">
                        <c:v>0.96587383660806603</c:v>
                      </c:pt>
                      <c:pt idx="390">
                        <c:v>0.96587383660806603</c:v>
                      </c:pt>
                      <c:pt idx="391">
                        <c:v>0.96594427244582104</c:v>
                      </c:pt>
                      <c:pt idx="392">
                        <c:v>0.96601441812564404</c:v>
                      </c:pt>
                      <c:pt idx="393">
                        <c:v>0.96707818930041101</c:v>
                      </c:pt>
                      <c:pt idx="394">
                        <c:v>0.96714579055441496</c:v>
                      </c:pt>
                      <c:pt idx="395">
                        <c:v>0.96717948717948699</c:v>
                      </c:pt>
                      <c:pt idx="396">
                        <c:v>0.96724667349027704</c:v>
                      </c:pt>
                      <c:pt idx="397">
                        <c:v>0.967313585291113</c:v>
                      </c:pt>
                      <c:pt idx="398">
                        <c:v>0.967313585291113</c:v>
                      </c:pt>
                      <c:pt idx="399">
                        <c:v>0.96738022426095804</c:v>
                      </c:pt>
                      <c:pt idx="400">
                        <c:v>0.96744659206510697</c:v>
                      </c:pt>
                      <c:pt idx="401">
                        <c:v>0.96747967479674801</c:v>
                      </c:pt>
                      <c:pt idx="402">
                        <c:v>0.96754563894523304</c:v>
                      </c:pt>
                      <c:pt idx="403">
                        <c:v>0.96757852077001005</c:v>
                      </c:pt>
                      <c:pt idx="404">
                        <c:v>0.96862348178137703</c:v>
                      </c:pt>
                      <c:pt idx="405">
                        <c:v>0.96865520728008103</c:v>
                      </c:pt>
                      <c:pt idx="406">
                        <c:v>0.96868686868686904</c:v>
                      </c:pt>
                      <c:pt idx="407">
                        <c:v>0.96875</c:v>
                      </c:pt>
                      <c:pt idx="408">
                        <c:v>0.96875</c:v>
                      </c:pt>
                      <c:pt idx="409">
                        <c:v>0.96878147029204398</c:v>
                      </c:pt>
                      <c:pt idx="410">
                        <c:v>0.96881287726358201</c:v>
                      </c:pt>
                      <c:pt idx="411">
                        <c:v>0.96887550200803196</c:v>
                      </c:pt>
                      <c:pt idx="412">
                        <c:v>0.96890672016048096</c:v>
                      </c:pt>
                      <c:pt idx="413">
                        <c:v>0.96893787575150303</c:v>
                      </c:pt>
                      <c:pt idx="414">
                        <c:v>0.968968968968969</c:v>
                      </c:pt>
                      <c:pt idx="415">
                        <c:v>0.96899999999999997</c:v>
                      </c:pt>
                      <c:pt idx="416">
                        <c:v>0.96906187624750495</c:v>
                      </c:pt>
                      <c:pt idx="417">
                        <c:v>0.96906187624750495</c:v>
                      </c:pt>
                      <c:pt idx="418">
                        <c:v>0.96909272183449702</c:v>
                      </c:pt>
                      <c:pt idx="419">
                        <c:v>0.96912350597609498</c:v>
                      </c:pt>
                      <c:pt idx="420">
                        <c:v>0.969154228855721</c:v>
                      </c:pt>
                      <c:pt idx="421">
                        <c:v>0.96918489065606395</c:v>
                      </c:pt>
                      <c:pt idx="422">
                        <c:v>0.96921549155908704</c:v>
                      </c:pt>
                      <c:pt idx="423">
                        <c:v>0.96924603174603197</c:v>
                      </c:pt>
                      <c:pt idx="424">
                        <c:v>0.96924603174603197</c:v>
                      </c:pt>
                      <c:pt idx="425">
                        <c:v>0.96927651139742299</c:v>
                      </c:pt>
                      <c:pt idx="426">
                        <c:v>0.96930693069306895</c:v>
                      </c:pt>
                      <c:pt idx="427">
                        <c:v>0.96930693069306895</c:v>
                      </c:pt>
                      <c:pt idx="428">
                        <c:v>0.96933728981206702</c:v>
                      </c:pt>
                      <c:pt idx="429">
                        <c:v>0.96936758893280595</c:v>
                      </c:pt>
                      <c:pt idx="430">
                        <c:v>0.96939782823297105</c:v>
                      </c:pt>
                      <c:pt idx="431">
                        <c:v>0.96942800788954597</c:v>
                      </c:pt>
                      <c:pt idx="432">
                        <c:v>0.96945812807881804</c:v>
                      </c:pt>
                      <c:pt idx="433">
                        <c:v>0.96945812807881804</c:v>
                      </c:pt>
                      <c:pt idx="434">
                        <c:v>0.96948818897637801</c:v>
                      </c:pt>
                      <c:pt idx="435">
                        <c:v>0.96948818897637801</c:v>
                      </c:pt>
                      <c:pt idx="436">
                        <c:v>0.96951819075712797</c:v>
                      </c:pt>
                      <c:pt idx="437">
                        <c:v>0.96954813359528502</c:v>
                      </c:pt>
                      <c:pt idx="438">
                        <c:v>0.96954813359528502</c:v>
                      </c:pt>
                      <c:pt idx="439">
                        <c:v>0.96957801766437701</c:v>
                      </c:pt>
                      <c:pt idx="440">
                        <c:v>0.96957801766437701</c:v>
                      </c:pt>
                      <c:pt idx="441">
                        <c:v>0.96960784313725501</c:v>
                      </c:pt>
                      <c:pt idx="442">
                        <c:v>0.96960784313725501</c:v>
                      </c:pt>
                      <c:pt idx="443">
                        <c:v>0.96963761018609196</c:v>
                      </c:pt>
                      <c:pt idx="444">
                        <c:v>0.97058823529411797</c:v>
                      </c:pt>
                      <c:pt idx="445">
                        <c:v>0.97061704211557298</c:v>
                      </c:pt>
                      <c:pt idx="446">
                        <c:v>0.97061704211557298</c:v>
                      </c:pt>
                      <c:pt idx="447">
                        <c:v>0.97061704211557298</c:v>
                      </c:pt>
                      <c:pt idx="448">
                        <c:v>0.97061704211557298</c:v>
                      </c:pt>
                      <c:pt idx="449">
                        <c:v>0.97064579256360095</c:v>
                      </c:pt>
                      <c:pt idx="450">
                        <c:v>0.97064579256360095</c:v>
                      </c:pt>
                      <c:pt idx="451">
                        <c:v>0.97064579256360095</c:v>
                      </c:pt>
                      <c:pt idx="452">
                        <c:v>0.97064579256360095</c:v>
                      </c:pt>
                      <c:pt idx="453">
                        <c:v>0.97064579256360095</c:v>
                      </c:pt>
                      <c:pt idx="454">
                        <c:v>0.97064579256360095</c:v>
                      </c:pt>
                      <c:pt idx="455">
                        <c:v>0.97067448680351898</c:v>
                      </c:pt>
                      <c:pt idx="456">
                        <c:v>0.97067448680351898</c:v>
                      </c:pt>
                      <c:pt idx="457">
                        <c:v>0.97067448680351898</c:v>
                      </c:pt>
                      <c:pt idx="458">
                        <c:v>0.97067448680351898</c:v>
                      </c:pt>
                      <c:pt idx="459">
                        <c:v>0.97067448680351898</c:v>
                      </c:pt>
                      <c:pt idx="460">
                        <c:v>0.97067448680351898</c:v>
                      </c:pt>
                      <c:pt idx="461">
                        <c:v>0.97162426614481401</c:v>
                      </c:pt>
                      <c:pt idx="462">
                        <c:v>0.97165200391006901</c:v>
                      </c:pt>
                      <c:pt idx="463">
                        <c:v>0.97165200391006901</c:v>
                      </c:pt>
                      <c:pt idx="464">
                        <c:v>0.97165200391006901</c:v>
                      </c:pt>
                      <c:pt idx="465">
                        <c:v>0.97165200391006901</c:v>
                      </c:pt>
                      <c:pt idx="466">
                        <c:v>0.97165200391006901</c:v>
                      </c:pt>
                      <c:pt idx="467">
                        <c:v>0.97165200391006901</c:v>
                      </c:pt>
                      <c:pt idx="468">
                        <c:v>0.97165200391006901</c:v>
                      </c:pt>
                      <c:pt idx="469">
                        <c:v>0.97165200391006901</c:v>
                      </c:pt>
                      <c:pt idx="470">
                        <c:v>0.97165200391006901</c:v>
                      </c:pt>
                      <c:pt idx="471">
                        <c:v>0.97260273972602695</c:v>
                      </c:pt>
                      <c:pt idx="472">
                        <c:v>0.97260273972602695</c:v>
                      </c:pt>
                      <c:pt idx="473">
                        <c:v>0.97262952101661804</c:v>
                      </c:pt>
                      <c:pt idx="474">
                        <c:v>0.97262952101661804</c:v>
                      </c:pt>
                      <c:pt idx="475">
                        <c:v>0.97262952101661804</c:v>
                      </c:pt>
                      <c:pt idx="476">
                        <c:v>0.97262952101661804</c:v>
                      </c:pt>
                      <c:pt idx="477">
                        <c:v>0.97262952101661804</c:v>
                      </c:pt>
                      <c:pt idx="478">
                        <c:v>0.97262952101661804</c:v>
                      </c:pt>
                      <c:pt idx="479">
                        <c:v>0.97265625</c:v>
                      </c:pt>
                      <c:pt idx="480">
                        <c:v>0.97265625</c:v>
                      </c:pt>
                      <c:pt idx="481">
                        <c:v>0.97265625</c:v>
                      </c:pt>
                      <c:pt idx="482">
                        <c:v>0.97360703812316696</c:v>
                      </c:pt>
                      <c:pt idx="483">
                        <c:v>0.97360703812316696</c:v>
                      </c:pt>
                      <c:pt idx="484">
                        <c:v>0.9736328125</c:v>
                      </c:pt>
                      <c:pt idx="485">
                        <c:v>0.9736328125</c:v>
                      </c:pt>
                      <c:pt idx="486">
                        <c:v>0.9736328125</c:v>
                      </c:pt>
                      <c:pt idx="487">
                        <c:v>0.9736328125</c:v>
                      </c:pt>
                      <c:pt idx="488">
                        <c:v>0.97365853658536605</c:v>
                      </c:pt>
                      <c:pt idx="489">
                        <c:v>0.97365853658536605</c:v>
                      </c:pt>
                      <c:pt idx="490">
                        <c:v>0.97365853658536605</c:v>
                      </c:pt>
                      <c:pt idx="491">
                        <c:v>0.97365853658536605</c:v>
                      </c:pt>
                      <c:pt idx="492">
                        <c:v>0.97365853658536605</c:v>
                      </c:pt>
                      <c:pt idx="493">
                        <c:v>0.97368421052631604</c:v>
                      </c:pt>
                      <c:pt idx="494">
                        <c:v>0.97368421052631604</c:v>
                      </c:pt>
                      <c:pt idx="495">
                        <c:v>0.97368421052631604</c:v>
                      </c:pt>
                      <c:pt idx="496">
                        <c:v>0.97368421052631604</c:v>
                      </c:pt>
                      <c:pt idx="497">
                        <c:v>0.97370983446932802</c:v>
                      </c:pt>
                      <c:pt idx="498">
                        <c:v>0.97370983446932802</c:v>
                      </c:pt>
                      <c:pt idx="499">
                        <c:v>0.97370983446932802</c:v>
                      </c:pt>
                      <c:pt idx="500">
                        <c:v>0.97370983446932802</c:v>
                      </c:pt>
                      <c:pt idx="501">
                        <c:v>0.97370983446932802</c:v>
                      </c:pt>
                      <c:pt idx="502">
                        <c:v>0.97370983446932802</c:v>
                      </c:pt>
                      <c:pt idx="503">
                        <c:v>0.974658869395712</c:v>
                      </c:pt>
                      <c:pt idx="504">
                        <c:v>0.974658869395712</c:v>
                      </c:pt>
                      <c:pt idx="505">
                        <c:v>0.974658869395712</c:v>
                      </c:pt>
                      <c:pt idx="506">
                        <c:v>0.974658869395712</c:v>
                      </c:pt>
                      <c:pt idx="507">
                        <c:v>0.974658869395712</c:v>
                      </c:pt>
                      <c:pt idx="508">
                        <c:v>0.974658869395712</c:v>
                      </c:pt>
                      <c:pt idx="509">
                        <c:v>0.974658869395712</c:v>
                      </c:pt>
                      <c:pt idx="510">
                        <c:v>0.974658869395712</c:v>
                      </c:pt>
                      <c:pt idx="511">
                        <c:v>0.974658869395712</c:v>
                      </c:pt>
                      <c:pt idx="512">
                        <c:v>0.974658869395712</c:v>
                      </c:pt>
                      <c:pt idx="513">
                        <c:v>0.974658869395712</c:v>
                      </c:pt>
                      <c:pt idx="514">
                        <c:v>0.974683544303797</c:v>
                      </c:pt>
                      <c:pt idx="515">
                        <c:v>0.974683544303797</c:v>
                      </c:pt>
                      <c:pt idx="516">
                        <c:v>0.974683544303797</c:v>
                      </c:pt>
                      <c:pt idx="517">
                        <c:v>0.974683544303797</c:v>
                      </c:pt>
                      <c:pt idx="518">
                        <c:v>0.974683544303797</c:v>
                      </c:pt>
                      <c:pt idx="519">
                        <c:v>0.974683544303797</c:v>
                      </c:pt>
                      <c:pt idx="520">
                        <c:v>0.974683544303797</c:v>
                      </c:pt>
                      <c:pt idx="521">
                        <c:v>0.974683544303797</c:v>
                      </c:pt>
                      <c:pt idx="522">
                        <c:v>0.974683544303797</c:v>
                      </c:pt>
                      <c:pt idx="523">
                        <c:v>0.974683544303797</c:v>
                      </c:pt>
                      <c:pt idx="524">
                        <c:v>0.974683544303797</c:v>
                      </c:pt>
                      <c:pt idx="525">
                        <c:v>0.974683544303797</c:v>
                      </c:pt>
                      <c:pt idx="526">
                        <c:v>0.974683544303797</c:v>
                      </c:pt>
                      <c:pt idx="527">
                        <c:v>0.97470817120622599</c:v>
                      </c:pt>
                      <c:pt idx="528">
                        <c:v>0.97470817120622599</c:v>
                      </c:pt>
                      <c:pt idx="529">
                        <c:v>0.97470817120622599</c:v>
                      </c:pt>
                      <c:pt idx="530">
                        <c:v>0.97470817120622599</c:v>
                      </c:pt>
                      <c:pt idx="531">
                        <c:v>0.97470817120622599</c:v>
                      </c:pt>
                      <c:pt idx="532">
                        <c:v>0.97470817120622599</c:v>
                      </c:pt>
                      <c:pt idx="533">
                        <c:v>0.97565725413826698</c:v>
                      </c:pt>
                      <c:pt idx="534">
                        <c:v>0.97565725413826698</c:v>
                      </c:pt>
                      <c:pt idx="535">
                        <c:v>0.97568093385214005</c:v>
                      </c:pt>
                      <c:pt idx="536">
                        <c:v>0.97568093385214005</c:v>
                      </c:pt>
                      <c:pt idx="537">
                        <c:v>0.97568093385214005</c:v>
                      </c:pt>
                      <c:pt idx="538">
                        <c:v>0.97568093385214005</c:v>
                      </c:pt>
                      <c:pt idx="539">
                        <c:v>0.97568093385214005</c:v>
                      </c:pt>
                      <c:pt idx="540">
                        <c:v>0.97568093385214005</c:v>
                      </c:pt>
                      <c:pt idx="541">
                        <c:v>0.97568093385214005</c:v>
                      </c:pt>
                      <c:pt idx="542">
                        <c:v>0.97568093385214005</c:v>
                      </c:pt>
                      <c:pt idx="543">
                        <c:v>0.97568093385214005</c:v>
                      </c:pt>
                      <c:pt idx="544">
                        <c:v>0.97568093385214005</c:v>
                      </c:pt>
                      <c:pt idx="545">
                        <c:v>0.97568093385214005</c:v>
                      </c:pt>
                      <c:pt idx="546">
                        <c:v>0.97568093385214005</c:v>
                      </c:pt>
                      <c:pt idx="547">
                        <c:v>0.97568093385214005</c:v>
                      </c:pt>
                      <c:pt idx="548">
                        <c:v>0.97568093385214005</c:v>
                      </c:pt>
                      <c:pt idx="549">
                        <c:v>0.97565725413826698</c:v>
                      </c:pt>
                      <c:pt idx="550">
                        <c:v>0.97565725413826698</c:v>
                      </c:pt>
                      <c:pt idx="551">
                        <c:v>0.97565725413826698</c:v>
                      </c:pt>
                      <c:pt idx="552">
                        <c:v>0.97565725413826698</c:v>
                      </c:pt>
                      <c:pt idx="553">
                        <c:v>0.97565725413826698</c:v>
                      </c:pt>
                      <c:pt idx="554">
                        <c:v>0.97565725413826698</c:v>
                      </c:pt>
                      <c:pt idx="555">
                        <c:v>0.97563352826510696</c:v>
                      </c:pt>
                      <c:pt idx="556">
                        <c:v>0.97563352826510696</c:v>
                      </c:pt>
                      <c:pt idx="557">
                        <c:v>0.97563352826510696</c:v>
                      </c:pt>
                      <c:pt idx="558">
                        <c:v>0.97563352826510696</c:v>
                      </c:pt>
                      <c:pt idx="559">
                        <c:v>0.97563352826510696</c:v>
                      </c:pt>
                      <c:pt idx="560">
                        <c:v>0.97563352826510696</c:v>
                      </c:pt>
                      <c:pt idx="561">
                        <c:v>0.97563352826510696</c:v>
                      </c:pt>
                      <c:pt idx="562">
                        <c:v>0.97563352826510696</c:v>
                      </c:pt>
                      <c:pt idx="563">
                        <c:v>0.97563352826510696</c:v>
                      </c:pt>
                      <c:pt idx="564">
                        <c:v>0.97563352826510696</c:v>
                      </c:pt>
                      <c:pt idx="565">
                        <c:v>0.97563352826510696</c:v>
                      </c:pt>
                      <c:pt idx="566">
                        <c:v>0.97563352826510696</c:v>
                      </c:pt>
                      <c:pt idx="567">
                        <c:v>0.97563352826510696</c:v>
                      </c:pt>
                      <c:pt idx="568">
                        <c:v>0.97563352826510696</c:v>
                      </c:pt>
                      <c:pt idx="569">
                        <c:v>0.97563352826510696</c:v>
                      </c:pt>
                      <c:pt idx="570">
                        <c:v>0.97563352826510696</c:v>
                      </c:pt>
                      <c:pt idx="571">
                        <c:v>0.97565725413826698</c:v>
                      </c:pt>
                      <c:pt idx="572">
                        <c:v>0.97565725413826698</c:v>
                      </c:pt>
                      <c:pt idx="573">
                        <c:v>0.97565725413826698</c:v>
                      </c:pt>
                      <c:pt idx="574">
                        <c:v>0.97565725413826698</c:v>
                      </c:pt>
                      <c:pt idx="575">
                        <c:v>0.97565725413826698</c:v>
                      </c:pt>
                      <c:pt idx="576">
                        <c:v>0.97565725413826698</c:v>
                      </c:pt>
                      <c:pt idx="577">
                        <c:v>0.97565725413826698</c:v>
                      </c:pt>
                      <c:pt idx="578">
                        <c:v>0.97568093385214005</c:v>
                      </c:pt>
                      <c:pt idx="579">
                        <c:v>0.97568093385214005</c:v>
                      </c:pt>
                      <c:pt idx="580">
                        <c:v>0.97568093385214005</c:v>
                      </c:pt>
                      <c:pt idx="581">
                        <c:v>0.97568093385214005</c:v>
                      </c:pt>
                      <c:pt idx="582">
                        <c:v>0.97568093385214005</c:v>
                      </c:pt>
                      <c:pt idx="583">
                        <c:v>0.97568093385214005</c:v>
                      </c:pt>
                      <c:pt idx="584">
                        <c:v>0.97568093385214005</c:v>
                      </c:pt>
                      <c:pt idx="585">
                        <c:v>0.97568093385214005</c:v>
                      </c:pt>
                      <c:pt idx="586">
                        <c:v>0.97568093385214005</c:v>
                      </c:pt>
                      <c:pt idx="587">
                        <c:v>0.97565725413826698</c:v>
                      </c:pt>
                      <c:pt idx="588">
                        <c:v>0.97565725413826698</c:v>
                      </c:pt>
                      <c:pt idx="589">
                        <c:v>0.97565725413826698</c:v>
                      </c:pt>
                      <c:pt idx="590">
                        <c:v>0.97565725413826698</c:v>
                      </c:pt>
                      <c:pt idx="591">
                        <c:v>0.97565725413826698</c:v>
                      </c:pt>
                      <c:pt idx="592">
                        <c:v>0.97563352826510696</c:v>
                      </c:pt>
                      <c:pt idx="593">
                        <c:v>0.97563352826510696</c:v>
                      </c:pt>
                      <c:pt idx="594">
                        <c:v>0.97563352826510696</c:v>
                      </c:pt>
                      <c:pt idx="595">
                        <c:v>0.97563352826510696</c:v>
                      </c:pt>
                      <c:pt idx="596">
                        <c:v>0.97563352826510696</c:v>
                      </c:pt>
                      <c:pt idx="597">
                        <c:v>0.97563352826510696</c:v>
                      </c:pt>
                      <c:pt idx="598">
                        <c:v>0.97563352826510696</c:v>
                      </c:pt>
                      <c:pt idx="599">
                        <c:v>0.97563352826510696</c:v>
                      </c:pt>
                      <c:pt idx="600">
                        <c:v>0.97563352826510696</c:v>
                      </c:pt>
                      <c:pt idx="601">
                        <c:v>0.97563352826510696</c:v>
                      </c:pt>
                      <c:pt idx="602">
                        <c:v>0.97563352826510696</c:v>
                      </c:pt>
                      <c:pt idx="603">
                        <c:v>0.97563352826510696</c:v>
                      </c:pt>
                      <c:pt idx="604">
                        <c:v>0.97563352826510696</c:v>
                      </c:pt>
                      <c:pt idx="605">
                        <c:v>0.97563352826510696</c:v>
                      </c:pt>
                      <c:pt idx="606">
                        <c:v>0.97563352826510696</c:v>
                      </c:pt>
                      <c:pt idx="607">
                        <c:v>0.97563352826510696</c:v>
                      </c:pt>
                      <c:pt idx="608">
                        <c:v>0.97563352826510696</c:v>
                      </c:pt>
                      <c:pt idx="609">
                        <c:v>0.97658536585365796</c:v>
                      </c:pt>
                      <c:pt idx="610">
                        <c:v>0.97658536585365796</c:v>
                      </c:pt>
                      <c:pt idx="611">
                        <c:v>0.97658536585365796</c:v>
                      </c:pt>
                      <c:pt idx="612">
                        <c:v>0.97658536585365796</c:v>
                      </c:pt>
                      <c:pt idx="613">
                        <c:v>0.97658536585365796</c:v>
                      </c:pt>
                      <c:pt idx="614">
                        <c:v>0.97658536585365796</c:v>
                      </c:pt>
                      <c:pt idx="615">
                        <c:v>0.97658536585365796</c:v>
                      </c:pt>
                      <c:pt idx="616">
                        <c:v>0.97658536585365796</c:v>
                      </c:pt>
                      <c:pt idx="617">
                        <c:v>0.97658536585365796</c:v>
                      </c:pt>
                      <c:pt idx="618">
                        <c:v>0.97658536585365796</c:v>
                      </c:pt>
                      <c:pt idx="619">
                        <c:v>0.97673291323315603</c:v>
                      </c:pt>
                      <c:pt idx="620">
                        <c:v>0.97673291323315603</c:v>
                      </c:pt>
                      <c:pt idx="621">
                        <c:v>0.97673291323315603</c:v>
                      </c:pt>
                      <c:pt idx="622">
                        <c:v>0.97673291323315603</c:v>
                      </c:pt>
                      <c:pt idx="623">
                        <c:v>0.97673291323315603</c:v>
                      </c:pt>
                      <c:pt idx="624">
                        <c:v>0.97673291323315603</c:v>
                      </c:pt>
                      <c:pt idx="625">
                        <c:v>0.97673291323315603</c:v>
                      </c:pt>
                      <c:pt idx="626">
                        <c:v>0.97673291323315603</c:v>
                      </c:pt>
                      <c:pt idx="627">
                        <c:v>0.97768073750606499</c:v>
                      </c:pt>
                      <c:pt idx="628">
                        <c:v>0.97768073750606499</c:v>
                      </c:pt>
                      <c:pt idx="629">
                        <c:v>0.97768073750606499</c:v>
                      </c:pt>
                      <c:pt idx="630">
                        <c:v>0.97768073750606499</c:v>
                      </c:pt>
                      <c:pt idx="631">
                        <c:v>0.97768073750606499</c:v>
                      </c:pt>
                      <c:pt idx="632">
                        <c:v>0.97762645914396895</c:v>
                      </c:pt>
                      <c:pt idx="633">
                        <c:v>0.97762645914396895</c:v>
                      </c:pt>
                      <c:pt idx="634">
                        <c:v>0.97762645914396895</c:v>
                      </c:pt>
                      <c:pt idx="635">
                        <c:v>0.97762645914396895</c:v>
                      </c:pt>
                      <c:pt idx="636">
                        <c:v>0.97762645914396895</c:v>
                      </c:pt>
                      <c:pt idx="637">
                        <c:v>0.97762645914396895</c:v>
                      </c:pt>
                      <c:pt idx="638">
                        <c:v>0.97762645914396895</c:v>
                      </c:pt>
                      <c:pt idx="639">
                        <c:v>0.97857838364167504</c:v>
                      </c:pt>
                      <c:pt idx="640">
                        <c:v>0.97857838364167504</c:v>
                      </c:pt>
                      <c:pt idx="641">
                        <c:v>0.97857838364167504</c:v>
                      </c:pt>
                      <c:pt idx="642">
                        <c:v>0.97857838364167504</c:v>
                      </c:pt>
                      <c:pt idx="643">
                        <c:v>0.97857838364167504</c:v>
                      </c:pt>
                      <c:pt idx="644">
                        <c:v>0.97857838364167504</c:v>
                      </c:pt>
                      <c:pt idx="645">
                        <c:v>0.97857838364167504</c:v>
                      </c:pt>
                      <c:pt idx="646">
                        <c:v>0.97857838364167504</c:v>
                      </c:pt>
                      <c:pt idx="647">
                        <c:v>0.97857838364167504</c:v>
                      </c:pt>
                      <c:pt idx="648">
                        <c:v>0.97857838364167504</c:v>
                      </c:pt>
                      <c:pt idx="649">
                        <c:v>0.97857838364167504</c:v>
                      </c:pt>
                      <c:pt idx="650">
                        <c:v>0.97847358121330696</c:v>
                      </c:pt>
                      <c:pt idx="651">
                        <c:v>0.97847358121330696</c:v>
                      </c:pt>
                      <c:pt idx="652">
                        <c:v>0.97847358121330696</c:v>
                      </c:pt>
                      <c:pt idx="653">
                        <c:v>0.97847358121330696</c:v>
                      </c:pt>
                      <c:pt idx="654">
                        <c:v>0.97847358121330696</c:v>
                      </c:pt>
                      <c:pt idx="655">
                        <c:v>0.97943192948090096</c:v>
                      </c:pt>
                      <c:pt idx="656">
                        <c:v>0.97943192948090096</c:v>
                      </c:pt>
                      <c:pt idx="657">
                        <c:v>0.97943192948090096</c:v>
                      </c:pt>
                      <c:pt idx="658">
                        <c:v>0.97943192948090096</c:v>
                      </c:pt>
                      <c:pt idx="659">
                        <c:v>0.97943192948090096</c:v>
                      </c:pt>
                      <c:pt idx="660">
                        <c:v>0.97943192948090096</c:v>
                      </c:pt>
                      <c:pt idx="661">
                        <c:v>0.97943192948090096</c:v>
                      </c:pt>
                      <c:pt idx="662">
                        <c:v>0.97943192948090096</c:v>
                      </c:pt>
                      <c:pt idx="663">
                        <c:v>0.97943192948090096</c:v>
                      </c:pt>
                      <c:pt idx="664">
                        <c:v>0.97943192948090096</c:v>
                      </c:pt>
                      <c:pt idx="665">
                        <c:v>0.97943192948090096</c:v>
                      </c:pt>
                      <c:pt idx="666">
                        <c:v>0.97933070866141703</c:v>
                      </c:pt>
                      <c:pt idx="667">
                        <c:v>0.97933070866141703</c:v>
                      </c:pt>
                      <c:pt idx="668">
                        <c:v>0.97933070866141703</c:v>
                      </c:pt>
                      <c:pt idx="669">
                        <c:v>0.97933070866141703</c:v>
                      </c:pt>
                      <c:pt idx="670">
                        <c:v>0.97933070866141703</c:v>
                      </c:pt>
                      <c:pt idx="671">
                        <c:v>0.97933070866141703</c:v>
                      </c:pt>
                      <c:pt idx="672">
                        <c:v>0.97933070866141703</c:v>
                      </c:pt>
                      <c:pt idx="673">
                        <c:v>0.97933070866141703</c:v>
                      </c:pt>
                      <c:pt idx="674">
                        <c:v>0.97880928355196695</c:v>
                      </c:pt>
                      <c:pt idx="675">
                        <c:v>0.97880928355196695</c:v>
                      </c:pt>
                      <c:pt idx="676">
                        <c:v>0.97880928355196695</c:v>
                      </c:pt>
                      <c:pt idx="677">
                        <c:v>0.97880928355196695</c:v>
                      </c:pt>
                      <c:pt idx="678">
                        <c:v>0.97880928355196695</c:v>
                      </c:pt>
                      <c:pt idx="679">
                        <c:v>0.97880928355196695</c:v>
                      </c:pt>
                      <c:pt idx="680">
                        <c:v>0.97880928355196695</c:v>
                      </c:pt>
                      <c:pt idx="681">
                        <c:v>0.97880928355196695</c:v>
                      </c:pt>
                      <c:pt idx="682">
                        <c:v>0.97880928355196695</c:v>
                      </c:pt>
                      <c:pt idx="683">
                        <c:v>0.97880928355196695</c:v>
                      </c:pt>
                      <c:pt idx="684">
                        <c:v>0.97880928355196695</c:v>
                      </c:pt>
                      <c:pt idx="685">
                        <c:v>0.97880928355196695</c:v>
                      </c:pt>
                      <c:pt idx="686">
                        <c:v>0.97782258064516103</c:v>
                      </c:pt>
                      <c:pt idx="687">
                        <c:v>0.97782258064516103</c:v>
                      </c:pt>
                      <c:pt idx="688">
                        <c:v>0.97782258064516103</c:v>
                      </c:pt>
                      <c:pt idx="689">
                        <c:v>0.97771023302938198</c:v>
                      </c:pt>
                      <c:pt idx="690">
                        <c:v>0.97771023302938198</c:v>
                      </c:pt>
                      <c:pt idx="691">
                        <c:v>0.97771023302938198</c:v>
                      </c:pt>
                      <c:pt idx="692">
                        <c:v>0.97771023302938198</c:v>
                      </c:pt>
                      <c:pt idx="693">
                        <c:v>0.977653631284916</c:v>
                      </c:pt>
                      <c:pt idx="694">
                        <c:v>0.977653631284916</c:v>
                      </c:pt>
                      <c:pt idx="695">
                        <c:v>0.977653631284916</c:v>
                      </c:pt>
                      <c:pt idx="696">
                        <c:v>0.977653631284916</c:v>
                      </c:pt>
                      <c:pt idx="697">
                        <c:v>0.977653631284916</c:v>
                      </c:pt>
                      <c:pt idx="698">
                        <c:v>0.97759674134419505</c:v>
                      </c:pt>
                      <c:pt idx="699">
                        <c:v>0.97759674134419505</c:v>
                      </c:pt>
                      <c:pt idx="700">
                        <c:v>0.97759674134419505</c:v>
                      </c:pt>
                      <c:pt idx="701">
                        <c:v>0.97759674134419505</c:v>
                      </c:pt>
                      <c:pt idx="702">
                        <c:v>0.97759674134419505</c:v>
                      </c:pt>
                      <c:pt idx="703">
                        <c:v>0.97759674134419505</c:v>
                      </c:pt>
                      <c:pt idx="704">
                        <c:v>0.97759674134419505</c:v>
                      </c:pt>
                      <c:pt idx="705">
                        <c:v>0.97759674134419505</c:v>
                      </c:pt>
                      <c:pt idx="706">
                        <c:v>0.97759674134419505</c:v>
                      </c:pt>
                      <c:pt idx="707">
                        <c:v>0.97753956100050998</c:v>
                      </c:pt>
                      <c:pt idx="708">
                        <c:v>0.97753956100050998</c:v>
                      </c:pt>
                      <c:pt idx="709">
                        <c:v>0.97853857945835399</c:v>
                      </c:pt>
                      <c:pt idx="710">
                        <c:v>0.97853857945835399</c:v>
                      </c:pt>
                      <c:pt idx="711">
                        <c:v>0.97853857945835399</c:v>
                      </c:pt>
                      <c:pt idx="712">
                        <c:v>0.97853857945835399</c:v>
                      </c:pt>
                      <c:pt idx="713">
                        <c:v>0.97853857945835399</c:v>
                      </c:pt>
                      <c:pt idx="714">
                        <c:v>0.97853857945835399</c:v>
                      </c:pt>
                      <c:pt idx="715">
                        <c:v>0.97848360655737698</c:v>
                      </c:pt>
                      <c:pt idx="716">
                        <c:v>0.97848360655737698</c:v>
                      </c:pt>
                      <c:pt idx="717">
                        <c:v>0.97848360655737698</c:v>
                      </c:pt>
                      <c:pt idx="718">
                        <c:v>0.97848360655737698</c:v>
                      </c:pt>
                      <c:pt idx="719">
                        <c:v>0.97848360655737698</c:v>
                      </c:pt>
                      <c:pt idx="720">
                        <c:v>0.97848360655737698</c:v>
                      </c:pt>
                      <c:pt idx="721">
                        <c:v>0.97848360655737698</c:v>
                      </c:pt>
                      <c:pt idx="722">
                        <c:v>0.97842835130970696</c:v>
                      </c:pt>
                      <c:pt idx="723">
                        <c:v>0.97842835130970696</c:v>
                      </c:pt>
                      <c:pt idx="724">
                        <c:v>0.97842835130970696</c:v>
                      </c:pt>
                      <c:pt idx="725">
                        <c:v>0.97842835130970696</c:v>
                      </c:pt>
                      <c:pt idx="726">
                        <c:v>0.97842835130970696</c:v>
                      </c:pt>
                      <c:pt idx="727">
                        <c:v>0.97842835130970696</c:v>
                      </c:pt>
                      <c:pt idx="728">
                        <c:v>0.97837281153449995</c:v>
                      </c:pt>
                      <c:pt idx="729">
                        <c:v>0.97837281153449995</c:v>
                      </c:pt>
                      <c:pt idx="730">
                        <c:v>0.97837281153449995</c:v>
                      </c:pt>
                      <c:pt idx="731">
                        <c:v>0.97837281153449995</c:v>
                      </c:pt>
                      <c:pt idx="732">
                        <c:v>0.97837281153449995</c:v>
                      </c:pt>
                      <c:pt idx="733">
                        <c:v>0.97938144329896903</c:v>
                      </c:pt>
                      <c:pt idx="734">
                        <c:v>0.97932816537467704</c:v>
                      </c:pt>
                      <c:pt idx="735">
                        <c:v>0.97932816537467704</c:v>
                      </c:pt>
                      <c:pt idx="736">
                        <c:v>0.97932816537467704</c:v>
                      </c:pt>
                      <c:pt idx="737">
                        <c:v>0.97932816537467704</c:v>
                      </c:pt>
                      <c:pt idx="738">
                        <c:v>0.97932816537467704</c:v>
                      </c:pt>
                      <c:pt idx="739">
                        <c:v>0.97932816537467704</c:v>
                      </c:pt>
                      <c:pt idx="740">
                        <c:v>0.97927461139896399</c:v>
                      </c:pt>
                      <c:pt idx="741">
                        <c:v>0.97927461139896399</c:v>
                      </c:pt>
                      <c:pt idx="742">
                        <c:v>0.97927461139896399</c:v>
                      </c:pt>
                      <c:pt idx="743">
                        <c:v>0.97927461139896399</c:v>
                      </c:pt>
                      <c:pt idx="744">
                        <c:v>0.97927461139896399</c:v>
                      </c:pt>
                      <c:pt idx="745">
                        <c:v>0.97927461139896399</c:v>
                      </c:pt>
                      <c:pt idx="746">
                        <c:v>0.97922077922077899</c:v>
                      </c:pt>
                      <c:pt idx="747">
                        <c:v>0.97922077922077899</c:v>
                      </c:pt>
                      <c:pt idx="748">
                        <c:v>0.97922077922077899</c:v>
                      </c:pt>
                      <c:pt idx="749">
                        <c:v>0.97922077922077899</c:v>
                      </c:pt>
                      <c:pt idx="750">
                        <c:v>0.97922077922077899</c:v>
                      </c:pt>
                      <c:pt idx="751">
                        <c:v>0.97922077922077899</c:v>
                      </c:pt>
                      <c:pt idx="752">
                        <c:v>0.97916666666666596</c:v>
                      </c:pt>
                      <c:pt idx="753">
                        <c:v>0.97916666666666596</c:v>
                      </c:pt>
                      <c:pt idx="754">
                        <c:v>0.97916666666666596</c:v>
                      </c:pt>
                      <c:pt idx="755">
                        <c:v>0.97916666666666596</c:v>
                      </c:pt>
                      <c:pt idx="756">
                        <c:v>0.97916666666666596</c:v>
                      </c:pt>
                      <c:pt idx="757">
                        <c:v>0.97916666666666596</c:v>
                      </c:pt>
                      <c:pt idx="758">
                        <c:v>0.97916666666666596</c:v>
                      </c:pt>
                      <c:pt idx="759">
                        <c:v>0.97911227154046998</c:v>
                      </c:pt>
                      <c:pt idx="760">
                        <c:v>0.97911227154046998</c:v>
                      </c:pt>
                      <c:pt idx="761">
                        <c:v>0.97911227154046998</c:v>
                      </c:pt>
                      <c:pt idx="762">
                        <c:v>0.97911227154046998</c:v>
                      </c:pt>
                      <c:pt idx="763">
                        <c:v>0.97911227154046998</c:v>
                      </c:pt>
                      <c:pt idx="764">
                        <c:v>0.97911227154046998</c:v>
                      </c:pt>
                      <c:pt idx="765">
                        <c:v>0.97911227154046998</c:v>
                      </c:pt>
                      <c:pt idx="766">
                        <c:v>0.97905759162303696</c:v>
                      </c:pt>
                      <c:pt idx="767">
                        <c:v>0.97905759162303696</c:v>
                      </c:pt>
                      <c:pt idx="768">
                        <c:v>0.97905759162303696</c:v>
                      </c:pt>
                      <c:pt idx="769">
                        <c:v>0.97905759162303696</c:v>
                      </c:pt>
                      <c:pt idx="770">
                        <c:v>0.97905759162303696</c:v>
                      </c:pt>
                      <c:pt idx="771">
                        <c:v>0.97905759162303696</c:v>
                      </c:pt>
                      <c:pt idx="772">
                        <c:v>0.97900262467191601</c:v>
                      </c:pt>
                      <c:pt idx="773">
                        <c:v>0.97900262467191601</c:v>
                      </c:pt>
                      <c:pt idx="774">
                        <c:v>0.97900262467191601</c:v>
                      </c:pt>
                      <c:pt idx="775">
                        <c:v>0.97900262467191601</c:v>
                      </c:pt>
                      <c:pt idx="776">
                        <c:v>0.97900262467191601</c:v>
                      </c:pt>
                      <c:pt idx="777">
                        <c:v>0.97900262467191601</c:v>
                      </c:pt>
                      <c:pt idx="778">
                        <c:v>0.97900262467191601</c:v>
                      </c:pt>
                      <c:pt idx="779">
                        <c:v>0.97900262467191601</c:v>
                      </c:pt>
                      <c:pt idx="780">
                        <c:v>0.97797587834294697</c:v>
                      </c:pt>
                      <c:pt idx="781">
                        <c:v>0.97791798107255501</c:v>
                      </c:pt>
                      <c:pt idx="782">
                        <c:v>0.97791798107255501</c:v>
                      </c:pt>
                      <c:pt idx="783">
                        <c:v>0.97791798107255501</c:v>
                      </c:pt>
                      <c:pt idx="784">
                        <c:v>0.97791798107255501</c:v>
                      </c:pt>
                      <c:pt idx="785">
                        <c:v>0.97791798107255501</c:v>
                      </c:pt>
                      <c:pt idx="786">
                        <c:v>0.97791798107255501</c:v>
                      </c:pt>
                      <c:pt idx="787">
                        <c:v>0.97791798107255501</c:v>
                      </c:pt>
                      <c:pt idx="788">
                        <c:v>0.97797587834294697</c:v>
                      </c:pt>
                      <c:pt idx="789">
                        <c:v>0.97797587834294697</c:v>
                      </c:pt>
                      <c:pt idx="790">
                        <c:v>0.97797587834294697</c:v>
                      </c:pt>
                      <c:pt idx="791">
                        <c:v>0.97797587834294697</c:v>
                      </c:pt>
                      <c:pt idx="792">
                        <c:v>0.97797587834294697</c:v>
                      </c:pt>
                      <c:pt idx="793">
                        <c:v>0.97797587834294697</c:v>
                      </c:pt>
                      <c:pt idx="794">
                        <c:v>0.97797587834294697</c:v>
                      </c:pt>
                      <c:pt idx="795">
                        <c:v>0.97797587834294697</c:v>
                      </c:pt>
                      <c:pt idx="796">
                        <c:v>0.97797587834294697</c:v>
                      </c:pt>
                      <c:pt idx="797">
                        <c:v>0.97797587834294697</c:v>
                      </c:pt>
                      <c:pt idx="798">
                        <c:v>0.97797587834294697</c:v>
                      </c:pt>
                      <c:pt idx="799">
                        <c:v>0.97797587834294697</c:v>
                      </c:pt>
                      <c:pt idx="800">
                        <c:v>0.97803347280334696</c:v>
                      </c:pt>
                      <c:pt idx="801">
                        <c:v>0.97803347280334696</c:v>
                      </c:pt>
                      <c:pt idx="802">
                        <c:v>0.97803347280334696</c:v>
                      </c:pt>
                      <c:pt idx="803">
                        <c:v>0.97803347280334696</c:v>
                      </c:pt>
                      <c:pt idx="804">
                        <c:v>0.97803347280334696</c:v>
                      </c:pt>
                      <c:pt idx="805">
                        <c:v>0.97803347280334696</c:v>
                      </c:pt>
                      <c:pt idx="806">
                        <c:v>0.97803347280334696</c:v>
                      </c:pt>
                      <c:pt idx="807">
                        <c:v>0.97803347280334696</c:v>
                      </c:pt>
                      <c:pt idx="808">
                        <c:v>0.97803347280334696</c:v>
                      </c:pt>
                      <c:pt idx="809">
                        <c:v>0.97809076682316098</c:v>
                      </c:pt>
                      <c:pt idx="810">
                        <c:v>0.97809076682316098</c:v>
                      </c:pt>
                      <c:pt idx="811">
                        <c:v>0.97809076682316098</c:v>
                      </c:pt>
                      <c:pt idx="812">
                        <c:v>0.97809076682316098</c:v>
                      </c:pt>
                      <c:pt idx="813">
                        <c:v>0.97809076682316098</c:v>
                      </c:pt>
                      <c:pt idx="814">
                        <c:v>0.97809076682316098</c:v>
                      </c:pt>
                      <c:pt idx="815">
                        <c:v>0.97809076682316098</c:v>
                      </c:pt>
                      <c:pt idx="816">
                        <c:v>0.97713097713097696</c:v>
                      </c:pt>
                      <c:pt idx="817">
                        <c:v>0.97713097713097696</c:v>
                      </c:pt>
                      <c:pt idx="818">
                        <c:v>0.97713097713097696</c:v>
                      </c:pt>
                      <c:pt idx="819">
                        <c:v>0.97713097713097696</c:v>
                      </c:pt>
                      <c:pt idx="820">
                        <c:v>0.97713097713097696</c:v>
                      </c:pt>
                      <c:pt idx="821">
                        <c:v>0.97713097713097696</c:v>
                      </c:pt>
                      <c:pt idx="822">
                        <c:v>0.97719025401762505</c:v>
                      </c:pt>
                      <c:pt idx="823">
                        <c:v>0.97719025401762505</c:v>
                      </c:pt>
                      <c:pt idx="824">
                        <c:v>0.97719025401762505</c:v>
                      </c:pt>
                      <c:pt idx="825">
                        <c:v>0.97719025401762505</c:v>
                      </c:pt>
                      <c:pt idx="826">
                        <c:v>0.97724922440537798</c:v>
                      </c:pt>
                      <c:pt idx="827">
                        <c:v>0.97724922440537798</c:v>
                      </c:pt>
                      <c:pt idx="828">
                        <c:v>0.97724922440537798</c:v>
                      </c:pt>
                      <c:pt idx="829">
                        <c:v>0.97724922440537798</c:v>
                      </c:pt>
                      <c:pt idx="830">
                        <c:v>0.97724922440537798</c:v>
                      </c:pt>
                      <c:pt idx="831">
                        <c:v>0.97724922440537798</c:v>
                      </c:pt>
                      <c:pt idx="832">
                        <c:v>0.97724922440537798</c:v>
                      </c:pt>
                      <c:pt idx="833">
                        <c:v>0.97724922440537798</c:v>
                      </c:pt>
                      <c:pt idx="834">
                        <c:v>0.977307890665291</c:v>
                      </c:pt>
                      <c:pt idx="835">
                        <c:v>0.977307890665291</c:v>
                      </c:pt>
                      <c:pt idx="836">
                        <c:v>0.977307890665291</c:v>
                      </c:pt>
                      <c:pt idx="837">
                        <c:v>0.977307890665291</c:v>
                      </c:pt>
                      <c:pt idx="838">
                        <c:v>0.977307890665291</c:v>
                      </c:pt>
                      <c:pt idx="839">
                        <c:v>0.977307890665291</c:v>
                      </c:pt>
                      <c:pt idx="840">
                        <c:v>0.977307890665291</c:v>
                      </c:pt>
                      <c:pt idx="841">
                        <c:v>0.97630087583719705</c:v>
                      </c:pt>
                      <c:pt idx="842">
                        <c:v>0.97630087583719705</c:v>
                      </c:pt>
                      <c:pt idx="843">
                        <c:v>0.97630087583719705</c:v>
                      </c:pt>
                      <c:pt idx="844">
                        <c:v>0.97630087583719705</c:v>
                      </c:pt>
                      <c:pt idx="845">
                        <c:v>0.976361767728674</c:v>
                      </c:pt>
                      <c:pt idx="846">
                        <c:v>0.976361767728674</c:v>
                      </c:pt>
                      <c:pt idx="847">
                        <c:v>0.976361767728674</c:v>
                      </c:pt>
                      <c:pt idx="848">
                        <c:v>0.976361767728674</c:v>
                      </c:pt>
                      <c:pt idx="849">
                        <c:v>0.976361767728674</c:v>
                      </c:pt>
                      <c:pt idx="850">
                        <c:v>0.976361767728674</c:v>
                      </c:pt>
                      <c:pt idx="851">
                        <c:v>0.976361767728674</c:v>
                      </c:pt>
                      <c:pt idx="852">
                        <c:v>0.976361767728674</c:v>
                      </c:pt>
                      <c:pt idx="853">
                        <c:v>0.97642234751409496</c:v>
                      </c:pt>
                      <c:pt idx="854">
                        <c:v>0.97542242703533</c:v>
                      </c:pt>
                      <c:pt idx="855">
                        <c:v>0.97542242703533</c:v>
                      </c:pt>
                      <c:pt idx="856">
                        <c:v>0.97542242703533</c:v>
                      </c:pt>
                      <c:pt idx="857">
                        <c:v>0.97542242703533</c:v>
                      </c:pt>
                      <c:pt idx="858">
                        <c:v>0.97542242703533</c:v>
                      </c:pt>
                      <c:pt idx="859">
                        <c:v>0.97542242703533</c:v>
                      </c:pt>
                      <c:pt idx="860">
                        <c:v>0.97542242703533</c:v>
                      </c:pt>
                      <c:pt idx="861">
                        <c:v>0.97548518896833503</c:v>
                      </c:pt>
                      <c:pt idx="862">
                        <c:v>0.97548518896833503</c:v>
                      </c:pt>
                      <c:pt idx="863">
                        <c:v>0.97548518896833503</c:v>
                      </c:pt>
                      <c:pt idx="864">
                        <c:v>0.97548518896833503</c:v>
                      </c:pt>
                      <c:pt idx="865">
                        <c:v>0.97548518896833503</c:v>
                      </c:pt>
                      <c:pt idx="866">
                        <c:v>0.97548518896833503</c:v>
                      </c:pt>
                      <c:pt idx="867">
                        <c:v>0.97548518896833503</c:v>
                      </c:pt>
                      <c:pt idx="868">
                        <c:v>0.97548518896833503</c:v>
                      </c:pt>
                      <c:pt idx="869">
                        <c:v>0.97548518896833503</c:v>
                      </c:pt>
                      <c:pt idx="870">
                        <c:v>0.97554763117677001</c:v>
                      </c:pt>
                      <c:pt idx="871">
                        <c:v>0.97554763117677001</c:v>
                      </c:pt>
                      <c:pt idx="872">
                        <c:v>0.97554763117677001</c:v>
                      </c:pt>
                      <c:pt idx="873">
                        <c:v>0.97554763117677001</c:v>
                      </c:pt>
                      <c:pt idx="874">
                        <c:v>0.97554763117677001</c:v>
                      </c:pt>
                      <c:pt idx="875">
                        <c:v>0.97554763117677001</c:v>
                      </c:pt>
                      <c:pt idx="876">
                        <c:v>0.97554763117677001</c:v>
                      </c:pt>
                      <c:pt idx="877">
                        <c:v>0.97560975609756095</c:v>
                      </c:pt>
                      <c:pt idx="878">
                        <c:v>0.97560975609756095</c:v>
                      </c:pt>
                      <c:pt idx="879">
                        <c:v>0.97560975609756095</c:v>
                      </c:pt>
                      <c:pt idx="880">
                        <c:v>0.97560975609756095</c:v>
                      </c:pt>
                      <c:pt idx="881">
                        <c:v>0.97567156614292905</c:v>
                      </c:pt>
                      <c:pt idx="882">
                        <c:v>0.97567156614292905</c:v>
                      </c:pt>
                      <c:pt idx="883">
                        <c:v>0.97567156614292905</c:v>
                      </c:pt>
                      <c:pt idx="884">
                        <c:v>0.97567156614292905</c:v>
                      </c:pt>
                      <c:pt idx="885">
                        <c:v>0.97567156614292905</c:v>
                      </c:pt>
                      <c:pt idx="886">
                        <c:v>0.975733063700708</c:v>
                      </c:pt>
                      <c:pt idx="887">
                        <c:v>0.975733063700708</c:v>
                      </c:pt>
                      <c:pt idx="888">
                        <c:v>0.975733063700708</c:v>
                      </c:pt>
                      <c:pt idx="889">
                        <c:v>0.975733063700708</c:v>
                      </c:pt>
                      <c:pt idx="890">
                        <c:v>0.97579425113464502</c:v>
                      </c:pt>
                      <c:pt idx="891">
                        <c:v>0.97579425113464502</c:v>
                      </c:pt>
                      <c:pt idx="892">
                        <c:v>0.97579425113464502</c:v>
                      </c:pt>
                      <c:pt idx="893">
                        <c:v>0.97579425113464502</c:v>
                      </c:pt>
                      <c:pt idx="894">
                        <c:v>0.97579425113464502</c:v>
                      </c:pt>
                      <c:pt idx="895">
                        <c:v>0.97579425113464502</c:v>
                      </c:pt>
                      <c:pt idx="896">
                        <c:v>0.97585513078470798</c:v>
                      </c:pt>
                      <c:pt idx="897">
                        <c:v>0.97585513078470798</c:v>
                      </c:pt>
                      <c:pt idx="898">
                        <c:v>0.97585513078470798</c:v>
                      </c:pt>
                      <c:pt idx="899">
                        <c:v>0.97585513078470798</c:v>
                      </c:pt>
                      <c:pt idx="900">
                        <c:v>0.97585513078470798</c:v>
                      </c:pt>
                      <c:pt idx="901">
                        <c:v>0.975915704967386</c:v>
                      </c:pt>
                      <c:pt idx="902">
                        <c:v>0.975915704967386</c:v>
                      </c:pt>
                      <c:pt idx="903">
                        <c:v>0.975915704967386</c:v>
                      </c:pt>
                      <c:pt idx="904">
                        <c:v>0.975915704967386</c:v>
                      </c:pt>
                      <c:pt idx="905">
                        <c:v>0.975915704967386</c:v>
                      </c:pt>
                      <c:pt idx="906">
                        <c:v>0.975915704967386</c:v>
                      </c:pt>
                      <c:pt idx="907">
                        <c:v>0.975915704967386</c:v>
                      </c:pt>
                      <c:pt idx="908">
                        <c:v>0.97597597597597596</c:v>
                      </c:pt>
                      <c:pt idx="909">
                        <c:v>0.97597597597597596</c:v>
                      </c:pt>
                      <c:pt idx="910">
                        <c:v>0.97597597597597596</c:v>
                      </c:pt>
                      <c:pt idx="911">
                        <c:v>0.97597597597597596</c:v>
                      </c:pt>
                      <c:pt idx="912">
                        <c:v>0.97695390781563096</c:v>
                      </c:pt>
                      <c:pt idx="913">
                        <c:v>0.97695390781563096</c:v>
                      </c:pt>
                      <c:pt idx="914">
                        <c:v>0.97695390781563096</c:v>
                      </c:pt>
                      <c:pt idx="915">
                        <c:v>0.97695390781563096</c:v>
                      </c:pt>
                      <c:pt idx="916">
                        <c:v>0.97701149425287404</c:v>
                      </c:pt>
                      <c:pt idx="917">
                        <c:v>0.97701149425287404</c:v>
                      </c:pt>
                      <c:pt idx="918">
                        <c:v>0.97701149425287404</c:v>
                      </c:pt>
                      <c:pt idx="919">
                        <c:v>0.97701149425287404</c:v>
                      </c:pt>
                      <c:pt idx="920">
                        <c:v>0.97701149425287404</c:v>
                      </c:pt>
                      <c:pt idx="921">
                        <c:v>0.97701149425287404</c:v>
                      </c:pt>
                      <c:pt idx="922">
                        <c:v>0.97701149425287404</c:v>
                      </c:pt>
                      <c:pt idx="923">
                        <c:v>0.97701149425287404</c:v>
                      </c:pt>
                      <c:pt idx="924">
                        <c:v>0.97701149425287404</c:v>
                      </c:pt>
                      <c:pt idx="925">
                        <c:v>0.97701149425287404</c:v>
                      </c:pt>
                      <c:pt idx="926">
                        <c:v>0.97701149425287404</c:v>
                      </c:pt>
                      <c:pt idx="927">
                        <c:v>0.97701149425287404</c:v>
                      </c:pt>
                      <c:pt idx="928">
                        <c:v>0.97701149425287404</c:v>
                      </c:pt>
                      <c:pt idx="929">
                        <c:v>0.97701149425287404</c:v>
                      </c:pt>
                      <c:pt idx="930">
                        <c:v>0.97701149425287404</c:v>
                      </c:pt>
                      <c:pt idx="931">
                        <c:v>0.97701149425287404</c:v>
                      </c:pt>
                      <c:pt idx="932">
                        <c:v>0.97701149425287404</c:v>
                      </c:pt>
                      <c:pt idx="933">
                        <c:v>0.97701149425287404</c:v>
                      </c:pt>
                      <c:pt idx="934">
                        <c:v>0.97701149425287404</c:v>
                      </c:pt>
                      <c:pt idx="935">
                        <c:v>0.97701149425287404</c:v>
                      </c:pt>
                      <c:pt idx="936">
                        <c:v>0.97701149425287404</c:v>
                      </c:pt>
                      <c:pt idx="937">
                        <c:v>0.97701149425287404</c:v>
                      </c:pt>
                      <c:pt idx="938">
                        <c:v>0.97701149425287404</c:v>
                      </c:pt>
                      <c:pt idx="939">
                        <c:v>0.97701149425287404</c:v>
                      </c:pt>
                      <c:pt idx="940">
                        <c:v>0.97701149425287404</c:v>
                      </c:pt>
                      <c:pt idx="941">
                        <c:v>0.97701149425287404</c:v>
                      </c:pt>
                      <c:pt idx="942">
                        <c:v>0.97701149425287404</c:v>
                      </c:pt>
                      <c:pt idx="943">
                        <c:v>0.97701149425287404</c:v>
                      </c:pt>
                      <c:pt idx="944">
                        <c:v>0.97701149425287404</c:v>
                      </c:pt>
                      <c:pt idx="945">
                        <c:v>0.97701149425287404</c:v>
                      </c:pt>
                      <c:pt idx="946">
                        <c:v>0.97701149425287404</c:v>
                      </c:pt>
                      <c:pt idx="947">
                        <c:v>0.97701149425287404</c:v>
                      </c:pt>
                      <c:pt idx="948">
                        <c:v>0.97701149425287404</c:v>
                      </c:pt>
                      <c:pt idx="949">
                        <c:v>0.97701149425287404</c:v>
                      </c:pt>
                      <c:pt idx="950">
                        <c:v>0.97701149425287404</c:v>
                      </c:pt>
                      <c:pt idx="951">
                        <c:v>0.97603594608087896</c:v>
                      </c:pt>
                      <c:pt idx="952">
                        <c:v>0.97603594608087896</c:v>
                      </c:pt>
                      <c:pt idx="953">
                        <c:v>0.97603594608087896</c:v>
                      </c:pt>
                      <c:pt idx="954">
                        <c:v>0.97603594608087896</c:v>
                      </c:pt>
                      <c:pt idx="955">
                        <c:v>0.97603594608087896</c:v>
                      </c:pt>
                      <c:pt idx="956">
                        <c:v>0.97603594608087896</c:v>
                      </c:pt>
                      <c:pt idx="957">
                        <c:v>0.97603594608087896</c:v>
                      </c:pt>
                      <c:pt idx="958">
                        <c:v>0.97603594608087896</c:v>
                      </c:pt>
                      <c:pt idx="959">
                        <c:v>0.97603594608087896</c:v>
                      </c:pt>
                      <c:pt idx="960">
                        <c:v>0.97603594608087896</c:v>
                      </c:pt>
                      <c:pt idx="961">
                        <c:v>0.97603594608087896</c:v>
                      </c:pt>
                      <c:pt idx="962">
                        <c:v>0.97609561752988105</c:v>
                      </c:pt>
                      <c:pt idx="963">
                        <c:v>0.97609561752988105</c:v>
                      </c:pt>
                      <c:pt idx="964">
                        <c:v>0.97609561752988105</c:v>
                      </c:pt>
                      <c:pt idx="965">
                        <c:v>0.97512437810945296</c:v>
                      </c:pt>
                      <c:pt idx="966">
                        <c:v>0.97512437810945296</c:v>
                      </c:pt>
                      <c:pt idx="967">
                        <c:v>0.97512437810945296</c:v>
                      </c:pt>
                      <c:pt idx="968">
                        <c:v>0.97518610421836205</c:v>
                      </c:pt>
                      <c:pt idx="969">
                        <c:v>0.97518610421836205</c:v>
                      </c:pt>
                      <c:pt idx="970">
                        <c:v>0.97518610421836205</c:v>
                      </c:pt>
                      <c:pt idx="971">
                        <c:v>0.97518610421836205</c:v>
                      </c:pt>
                      <c:pt idx="972">
                        <c:v>0.97518610421836205</c:v>
                      </c:pt>
                      <c:pt idx="973">
                        <c:v>0.97518610421836205</c:v>
                      </c:pt>
                      <c:pt idx="974">
                        <c:v>0.97518610421836205</c:v>
                      </c:pt>
                      <c:pt idx="975">
                        <c:v>0.975247524752475</c:v>
                      </c:pt>
                      <c:pt idx="976">
                        <c:v>0.975247524752475</c:v>
                      </c:pt>
                      <c:pt idx="977">
                        <c:v>0.975247524752475</c:v>
                      </c:pt>
                      <c:pt idx="978">
                        <c:v>0.975247524752475</c:v>
                      </c:pt>
                      <c:pt idx="979">
                        <c:v>0.975247524752475</c:v>
                      </c:pt>
                      <c:pt idx="980">
                        <c:v>0.97428288822947595</c:v>
                      </c:pt>
                      <c:pt idx="981">
                        <c:v>0.97428288822947595</c:v>
                      </c:pt>
                      <c:pt idx="982">
                        <c:v>0.97434632461766102</c:v>
                      </c:pt>
                      <c:pt idx="983">
                        <c:v>0.97434632461766102</c:v>
                      </c:pt>
                      <c:pt idx="984">
                        <c:v>0.97434632461766102</c:v>
                      </c:pt>
                      <c:pt idx="985">
                        <c:v>0.97434632461766102</c:v>
                      </c:pt>
                      <c:pt idx="986">
                        <c:v>0.97434632461766102</c:v>
                      </c:pt>
                      <c:pt idx="987">
                        <c:v>0.97434632461766102</c:v>
                      </c:pt>
                      <c:pt idx="988">
                        <c:v>0.97434632461766102</c:v>
                      </c:pt>
                      <c:pt idx="989">
                        <c:v>0.97434632461766102</c:v>
                      </c:pt>
                      <c:pt idx="990">
                        <c:v>0.97440944881889802</c:v>
                      </c:pt>
                      <c:pt idx="991">
                        <c:v>0.97440944881889802</c:v>
                      </c:pt>
                      <c:pt idx="992">
                        <c:v>0.97440944881889802</c:v>
                      </c:pt>
                      <c:pt idx="993">
                        <c:v>0.97440944881889802</c:v>
                      </c:pt>
                      <c:pt idx="994">
                        <c:v>0.97440944881889802</c:v>
                      </c:pt>
                      <c:pt idx="995">
                        <c:v>0.97447226313205704</c:v>
                      </c:pt>
                      <c:pt idx="996">
                        <c:v>0.97447226313205704</c:v>
                      </c:pt>
                      <c:pt idx="997">
                        <c:v>0.97447226313205704</c:v>
                      </c:pt>
                      <c:pt idx="998">
                        <c:v>0.97447226313205704</c:v>
                      </c:pt>
                      <c:pt idx="999">
                        <c:v>0.97447226313205704</c:v>
                      </c:pt>
                      <c:pt idx="1000">
                        <c:v>0.97447226313205704</c:v>
                      </c:pt>
                      <c:pt idx="1001">
                        <c:v>0.97453476983349596</c:v>
                      </c:pt>
                      <c:pt idx="1002">
                        <c:v>0.97453476983349596</c:v>
                      </c:pt>
                      <c:pt idx="1003">
                        <c:v>0.97453476983349596</c:v>
                      </c:pt>
                      <c:pt idx="1004">
                        <c:v>0.97453476983349596</c:v>
                      </c:pt>
                      <c:pt idx="1005">
                        <c:v>0.97453476983349596</c:v>
                      </c:pt>
                      <c:pt idx="1006">
                        <c:v>0.97459697117733202</c:v>
                      </c:pt>
                      <c:pt idx="1007">
                        <c:v>0.97459697117733202</c:v>
                      </c:pt>
                      <c:pt idx="1008">
                        <c:v>0.97459697117733202</c:v>
                      </c:pt>
                      <c:pt idx="1009">
                        <c:v>0.97459697117733202</c:v>
                      </c:pt>
                      <c:pt idx="1010">
                        <c:v>0.97459697117733202</c:v>
                      </c:pt>
                      <c:pt idx="1011">
                        <c:v>0.97459697117733202</c:v>
                      </c:pt>
                      <c:pt idx="1012">
                        <c:v>0.97459697117733202</c:v>
                      </c:pt>
                      <c:pt idx="1013">
                        <c:v>0.97459697117733202</c:v>
                      </c:pt>
                      <c:pt idx="1014">
                        <c:v>0.974658869395712</c:v>
                      </c:pt>
                      <c:pt idx="1015">
                        <c:v>0.974658869395712</c:v>
                      </c:pt>
                      <c:pt idx="1016">
                        <c:v>0.974658869395712</c:v>
                      </c:pt>
                      <c:pt idx="1017">
                        <c:v>0.97560975609756095</c:v>
                      </c:pt>
                      <c:pt idx="1018">
                        <c:v>0.97560975609756095</c:v>
                      </c:pt>
                      <c:pt idx="1019">
                        <c:v>0.97566909975669103</c:v>
                      </c:pt>
                      <c:pt idx="1020">
                        <c:v>0.97566909975669103</c:v>
                      </c:pt>
                      <c:pt idx="1021">
                        <c:v>0.97566909975669103</c:v>
                      </c:pt>
                      <c:pt idx="1022">
                        <c:v>0.97572815533980595</c:v>
                      </c:pt>
                      <c:pt idx="1023">
                        <c:v>0.97572815533980595</c:v>
                      </c:pt>
                      <c:pt idx="1024">
                        <c:v>0.97572815533980595</c:v>
                      </c:pt>
                      <c:pt idx="1025">
                        <c:v>0.97578692493946695</c:v>
                      </c:pt>
                      <c:pt idx="1026">
                        <c:v>0.97578692493946695</c:v>
                      </c:pt>
                      <c:pt idx="1027">
                        <c:v>0.97578692493946695</c:v>
                      </c:pt>
                      <c:pt idx="1028">
                        <c:v>0.97578692493946695</c:v>
                      </c:pt>
                      <c:pt idx="1029">
                        <c:v>0.97578692493946695</c:v>
                      </c:pt>
                      <c:pt idx="1030">
                        <c:v>0.97584541062801999</c:v>
                      </c:pt>
                      <c:pt idx="1031">
                        <c:v>0.97584541062801999</c:v>
                      </c:pt>
                      <c:pt idx="1032">
                        <c:v>0.97584541062801999</c:v>
                      </c:pt>
                      <c:pt idx="1033">
                        <c:v>0.97584541062801999</c:v>
                      </c:pt>
                      <c:pt idx="1034">
                        <c:v>0.97584541062801999</c:v>
                      </c:pt>
                      <c:pt idx="1035">
                        <c:v>0.97584541062801999</c:v>
                      </c:pt>
                      <c:pt idx="1036">
                        <c:v>0.97584541062801999</c:v>
                      </c:pt>
                      <c:pt idx="1037">
                        <c:v>0.97584541062801999</c:v>
                      </c:pt>
                      <c:pt idx="1038">
                        <c:v>0.97584541062801999</c:v>
                      </c:pt>
                      <c:pt idx="1039">
                        <c:v>0.97584541062801999</c:v>
                      </c:pt>
                      <c:pt idx="1040">
                        <c:v>0.97584541062801999</c:v>
                      </c:pt>
                      <c:pt idx="1041">
                        <c:v>0.97584541062801999</c:v>
                      </c:pt>
                      <c:pt idx="1042">
                        <c:v>0.97584541062801999</c:v>
                      </c:pt>
                      <c:pt idx="1043">
                        <c:v>0.97584541062801999</c:v>
                      </c:pt>
                      <c:pt idx="1044">
                        <c:v>0.97584541062801999</c:v>
                      </c:pt>
                      <c:pt idx="1045">
                        <c:v>0.97584541062801999</c:v>
                      </c:pt>
                      <c:pt idx="1046">
                        <c:v>0.97584541062801999</c:v>
                      </c:pt>
                      <c:pt idx="1047">
                        <c:v>0.97584541062801999</c:v>
                      </c:pt>
                      <c:pt idx="1048">
                        <c:v>0.97584541062801999</c:v>
                      </c:pt>
                      <c:pt idx="1049">
                        <c:v>0.97590361445783103</c:v>
                      </c:pt>
                      <c:pt idx="1050">
                        <c:v>0.97590361445783103</c:v>
                      </c:pt>
                      <c:pt idx="1051">
                        <c:v>0.97590361445783103</c:v>
                      </c:pt>
                      <c:pt idx="1052">
                        <c:v>0.97590361445783103</c:v>
                      </c:pt>
                      <c:pt idx="1053">
                        <c:v>0.97590361445783103</c:v>
                      </c:pt>
                      <c:pt idx="1054">
                        <c:v>0.97590361445783103</c:v>
                      </c:pt>
                      <c:pt idx="1055">
                        <c:v>0.97590361445783103</c:v>
                      </c:pt>
                      <c:pt idx="1056">
                        <c:v>0.97690086621751704</c:v>
                      </c:pt>
                      <c:pt idx="1057">
                        <c:v>0.97690086621751704</c:v>
                      </c:pt>
                      <c:pt idx="1058">
                        <c:v>0.97690086621751704</c:v>
                      </c:pt>
                      <c:pt idx="1059">
                        <c:v>0.97690086621751704</c:v>
                      </c:pt>
                      <c:pt idx="1060">
                        <c:v>0.97690086621751704</c:v>
                      </c:pt>
                      <c:pt idx="1061">
                        <c:v>0.97690086621751704</c:v>
                      </c:pt>
                      <c:pt idx="1062">
                        <c:v>0.97690086621751704</c:v>
                      </c:pt>
                      <c:pt idx="1063">
                        <c:v>0.97690086621751704</c:v>
                      </c:pt>
                      <c:pt idx="1064">
                        <c:v>0.97690086621751704</c:v>
                      </c:pt>
                      <c:pt idx="1065">
                        <c:v>0.97690086621751704</c:v>
                      </c:pt>
                      <c:pt idx="1066">
                        <c:v>0.97690086621751704</c:v>
                      </c:pt>
                      <c:pt idx="1067">
                        <c:v>0.97690086621751704</c:v>
                      </c:pt>
                      <c:pt idx="1068">
                        <c:v>0.97690086621751704</c:v>
                      </c:pt>
                      <c:pt idx="1069">
                        <c:v>0.97695631301008201</c:v>
                      </c:pt>
                      <c:pt idx="1070">
                        <c:v>0.97695631301008201</c:v>
                      </c:pt>
                      <c:pt idx="1071">
                        <c:v>0.97695631301008201</c:v>
                      </c:pt>
                      <c:pt idx="1072">
                        <c:v>0.97695631301008201</c:v>
                      </c:pt>
                      <c:pt idx="1073">
                        <c:v>0.97695631301008201</c:v>
                      </c:pt>
                      <c:pt idx="1074">
                        <c:v>0.97695631301008201</c:v>
                      </c:pt>
                      <c:pt idx="1075">
                        <c:v>0.97695631301008201</c:v>
                      </c:pt>
                      <c:pt idx="1076">
                        <c:v>0.97695631301008201</c:v>
                      </c:pt>
                      <c:pt idx="1077">
                        <c:v>0.97695631301008201</c:v>
                      </c:pt>
                      <c:pt idx="1078">
                        <c:v>0.97695631301008201</c:v>
                      </c:pt>
                      <c:pt idx="1079">
                        <c:v>0.97695631301008201</c:v>
                      </c:pt>
                      <c:pt idx="1080">
                        <c:v>0.97695631301008201</c:v>
                      </c:pt>
                      <c:pt idx="1081">
                        <c:v>0.97695631301008201</c:v>
                      </c:pt>
                      <c:pt idx="1082">
                        <c:v>0.97695631301008201</c:v>
                      </c:pt>
                      <c:pt idx="1083">
                        <c:v>0.97695631301008201</c:v>
                      </c:pt>
                      <c:pt idx="1084">
                        <c:v>0.97695631301008201</c:v>
                      </c:pt>
                      <c:pt idx="1085">
                        <c:v>0.97695631301008201</c:v>
                      </c:pt>
                      <c:pt idx="1086">
                        <c:v>0.97701149425287404</c:v>
                      </c:pt>
                      <c:pt idx="1087">
                        <c:v>0.97701149425287404</c:v>
                      </c:pt>
                      <c:pt idx="1088">
                        <c:v>0.97701149425287404</c:v>
                      </c:pt>
                      <c:pt idx="1089">
                        <c:v>0.97701149425287404</c:v>
                      </c:pt>
                      <c:pt idx="1090">
                        <c:v>0.97701149425287404</c:v>
                      </c:pt>
                      <c:pt idx="1091">
                        <c:v>0.97701149425287404</c:v>
                      </c:pt>
                      <c:pt idx="1092">
                        <c:v>0.97701149425287404</c:v>
                      </c:pt>
                      <c:pt idx="1093">
                        <c:v>0.97701149425287404</c:v>
                      </c:pt>
                      <c:pt idx="1094">
                        <c:v>0.97701149425287404</c:v>
                      </c:pt>
                      <c:pt idx="1095">
                        <c:v>0.97701149425287404</c:v>
                      </c:pt>
                      <c:pt idx="1096">
                        <c:v>0.97706641184901999</c:v>
                      </c:pt>
                      <c:pt idx="1097">
                        <c:v>0.97706641184901999</c:v>
                      </c:pt>
                      <c:pt idx="1098">
                        <c:v>0.97706641184901999</c:v>
                      </c:pt>
                      <c:pt idx="1099">
                        <c:v>0.97706641184901999</c:v>
                      </c:pt>
                      <c:pt idx="1100">
                        <c:v>0.97706641184901999</c:v>
                      </c:pt>
                      <c:pt idx="1101">
                        <c:v>0.97706641184901999</c:v>
                      </c:pt>
                      <c:pt idx="1102">
                        <c:v>0.97706641184901999</c:v>
                      </c:pt>
                      <c:pt idx="1103">
                        <c:v>0.97706641184901999</c:v>
                      </c:pt>
                      <c:pt idx="1104">
                        <c:v>0.97706641184901999</c:v>
                      </c:pt>
                      <c:pt idx="1105">
                        <c:v>0.97706641184901999</c:v>
                      </c:pt>
                      <c:pt idx="1106">
                        <c:v>0.97706641184901999</c:v>
                      </c:pt>
                      <c:pt idx="1107">
                        <c:v>0.97706641184901999</c:v>
                      </c:pt>
                      <c:pt idx="1108">
                        <c:v>0.97706641184901999</c:v>
                      </c:pt>
                      <c:pt idx="1109">
                        <c:v>0.97712106768350804</c:v>
                      </c:pt>
                      <c:pt idx="1110">
                        <c:v>0.97712106768350804</c:v>
                      </c:pt>
                      <c:pt idx="1111">
                        <c:v>0.97712106768350804</c:v>
                      </c:pt>
                      <c:pt idx="1112">
                        <c:v>0.97712106768350804</c:v>
                      </c:pt>
                      <c:pt idx="1113">
                        <c:v>0.97712106768350804</c:v>
                      </c:pt>
                      <c:pt idx="1114">
                        <c:v>0.97712106768350804</c:v>
                      </c:pt>
                      <c:pt idx="1115">
                        <c:v>0.97712106768350804</c:v>
                      </c:pt>
                      <c:pt idx="1116">
                        <c:v>0.97717546362339502</c:v>
                      </c:pt>
                      <c:pt idx="1117">
                        <c:v>0.97717546362339502</c:v>
                      </c:pt>
                      <c:pt idx="1118">
                        <c:v>0.97717546362339502</c:v>
                      </c:pt>
                      <c:pt idx="1119">
                        <c:v>0.97717546362339502</c:v>
                      </c:pt>
                      <c:pt idx="1120">
                        <c:v>0.97717546362339502</c:v>
                      </c:pt>
                      <c:pt idx="1121">
                        <c:v>0.97717546362339502</c:v>
                      </c:pt>
                      <c:pt idx="1122">
                        <c:v>0.97717546362339502</c:v>
                      </c:pt>
                      <c:pt idx="1123">
                        <c:v>0.97722960151802696</c:v>
                      </c:pt>
                      <c:pt idx="1124">
                        <c:v>0.97722960151802696</c:v>
                      </c:pt>
                      <c:pt idx="1125">
                        <c:v>0.976303317535545</c:v>
                      </c:pt>
                      <c:pt idx="1126">
                        <c:v>0.976303317535545</c:v>
                      </c:pt>
                      <c:pt idx="1127">
                        <c:v>0.976303317535545</c:v>
                      </c:pt>
                      <c:pt idx="1128">
                        <c:v>0.976303317535545</c:v>
                      </c:pt>
                      <c:pt idx="1129">
                        <c:v>0.976303317535545</c:v>
                      </c:pt>
                      <c:pt idx="1130">
                        <c:v>0.976303317535545</c:v>
                      </c:pt>
                      <c:pt idx="1131">
                        <c:v>0.976303317535545</c:v>
                      </c:pt>
                      <c:pt idx="1132">
                        <c:v>0.976303317535545</c:v>
                      </c:pt>
                      <c:pt idx="1133">
                        <c:v>0.976303317535545</c:v>
                      </c:pt>
                      <c:pt idx="1134">
                        <c:v>0.976303317535545</c:v>
                      </c:pt>
                      <c:pt idx="1135">
                        <c:v>0.976303317535545</c:v>
                      </c:pt>
                      <c:pt idx="1136">
                        <c:v>0.976303317535545</c:v>
                      </c:pt>
                      <c:pt idx="1137">
                        <c:v>0.976303317535545</c:v>
                      </c:pt>
                      <c:pt idx="1138">
                        <c:v>0.976303317535545</c:v>
                      </c:pt>
                      <c:pt idx="1139">
                        <c:v>0.976303317535545</c:v>
                      </c:pt>
                      <c:pt idx="1140">
                        <c:v>0.976303317535545</c:v>
                      </c:pt>
                      <c:pt idx="1141">
                        <c:v>0.976303317535545</c:v>
                      </c:pt>
                      <c:pt idx="1142">
                        <c:v>0.976303317535545</c:v>
                      </c:pt>
                      <c:pt idx="1143">
                        <c:v>0.976303317535545</c:v>
                      </c:pt>
                      <c:pt idx="1144">
                        <c:v>0.976303317535545</c:v>
                      </c:pt>
                      <c:pt idx="1145">
                        <c:v>0.976303317535545</c:v>
                      </c:pt>
                      <c:pt idx="1146">
                        <c:v>0.976303317535545</c:v>
                      </c:pt>
                      <c:pt idx="1147">
                        <c:v>0.976303317535545</c:v>
                      </c:pt>
                      <c:pt idx="1148">
                        <c:v>0.976303317535545</c:v>
                      </c:pt>
                      <c:pt idx="1149">
                        <c:v>0.976303317535545</c:v>
                      </c:pt>
                      <c:pt idx="1150">
                        <c:v>0.976303317535545</c:v>
                      </c:pt>
                      <c:pt idx="1151">
                        <c:v>0.976303317535545</c:v>
                      </c:pt>
                      <c:pt idx="1152">
                        <c:v>0.976303317535545</c:v>
                      </c:pt>
                      <c:pt idx="1153">
                        <c:v>0.976303317535545</c:v>
                      </c:pt>
                      <c:pt idx="1154">
                        <c:v>0.976303317535545</c:v>
                      </c:pt>
                      <c:pt idx="1155">
                        <c:v>0.976303317535545</c:v>
                      </c:pt>
                      <c:pt idx="1156">
                        <c:v>0.976303317535545</c:v>
                      </c:pt>
                      <c:pt idx="1157">
                        <c:v>0.976303317535545</c:v>
                      </c:pt>
                      <c:pt idx="1158">
                        <c:v>0.976303317535545</c:v>
                      </c:pt>
                      <c:pt idx="1159">
                        <c:v>0.976303317535545</c:v>
                      </c:pt>
                      <c:pt idx="1160">
                        <c:v>0.976303317535545</c:v>
                      </c:pt>
                      <c:pt idx="1161">
                        <c:v>0.976303317535545</c:v>
                      </c:pt>
                      <c:pt idx="1162">
                        <c:v>0.976303317535545</c:v>
                      </c:pt>
                      <c:pt idx="1163">
                        <c:v>0.976303317535545</c:v>
                      </c:pt>
                      <c:pt idx="1164">
                        <c:v>0.976303317535545</c:v>
                      </c:pt>
                      <c:pt idx="1165">
                        <c:v>0.976303317535545</c:v>
                      </c:pt>
                      <c:pt idx="1166">
                        <c:v>0.976303317535545</c:v>
                      </c:pt>
                      <c:pt idx="1167">
                        <c:v>0.976303317535545</c:v>
                      </c:pt>
                      <c:pt idx="1168">
                        <c:v>0.976303317535545</c:v>
                      </c:pt>
                      <c:pt idx="1169">
                        <c:v>0.97722960151802696</c:v>
                      </c:pt>
                      <c:pt idx="1170">
                        <c:v>0.97722960151802696</c:v>
                      </c:pt>
                      <c:pt idx="1171">
                        <c:v>0.97722960151802696</c:v>
                      </c:pt>
                      <c:pt idx="1172">
                        <c:v>0.97722960151802696</c:v>
                      </c:pt>
                      <c:pt idx="1173">
                        <c:v>0.97722960151802696</c:v>
                      </c:pt>
                      <c:pt idx="1174">
                        <c:v>0.97722960151802696</c:v>
                      </c:pt>
                      <c:pt idx="1175">
                        <c:v>0.97722960151802696</c:v>
                      </c:pt>
                      <c:pt idx="1176">
                        <c:v>0.97722960151802696</c:v>
                      </c:pt>
                      <c:pt idx="1177">
                        <c:v>0.97722960151802696</c:v>
                      </c:pt>
                      <c:pt idx="1178">
                        <c:v>0.97722960151802696</c:v>
                      </c:pt>
                      <c:pt idx="1179">
                        <c:v>0.97722960151802696</c:v>
                      </c:pt>
                      <c:pt idx="1180">
                        <c:v>0.97722960151802696</c:v>
                      </c:pt>
                      <c:pt idx="1181">
                        <c:v>0.97722960151802696</c:v>
                      </c:pt>
                      <c:pt idx="1182">
                        <c:v>0.97722960151802696</c:v>
                      </c:pt>
                      <c:pt idx="1183">
                        <c:v>0.97722960151802696</c:v>
                      </c:pt>
                      <c:pt idx="1184">
                        <c:v>0.97722960151802696</c:v>
                      </c:pt>
                      <c:pt idx="1185">
                        <c:v>0.978157644824311</c:v>
                      </c:pt>
                      <c:pt idx="1186">
                        <c:v>0.97810566396953802</c:v>
                      </c:pt>
                      <c:pt idx="1187">
                        <c:v>0.97810566396953802</c:v>
                      </c:pt>
                      <c:pt idx="1188">
                        <c:v>0.97810566396953802</c:v>
                      </c:pt>
                      <c:pt idx="1189">
                        <c:v>0.97810566396953802</c:v>
                      </c:pt>
                      <c:pt idx="1190">
                        <c:v>0.97810566396953802</c:v>
                      </c:pt>
                      <c:pt idx="1191">
                        <c:v>0.97810566396953802</c:v>
                      </c:pt>
                      <c:pt idx="1192">
                        <c:v>0.97810566396953802</c:v>
                      </c:pt>
                      <c:pt idx="1193">
                        <c:v>0.97810566396953802</c:v>
                      </c:pt>
                      <c:pt idx="1194">
                        <c:v>0.97810566396953802</c:v>
                      </c:pt>
                      <c:pt idx="1195">
                        <c:v>0.97810566396953802</c:v>
                      </c:pt>
                      <c:pt idx="1196">
                        <c:v>0.97810566396953802</c:v>
                      </c:pt>
                      <c:pt idx="1197">
                        <c:v>0.97810566396953802</c:v>
                      </c:pt>
                      <c:pt idx="1198">
                        <c:v>0.97810566396953802</c:v>
                      </c:pt>
                      <c:pt idx="1199">
                        <c:v>0.97810566396953802</c:v>
                      </c:pt>
                      <c:pt idx="1200">
                        <c:v>0.97810566396953802</c:v>
                      </c:pt>
                      <c:pt idx="1201">
                        <c:v>0.97810566396953802</c:v>
                      </c:pt>
                      <c:pt idx="1202">
                        <c:v>0.97810566396953802</c:v>
                      </c:pt>
                      <c:pt idx="1203">
                        <c:v>0.97810566396953802</c:v>
                      </c:pt>
                      <c:pt idx="1204">
                        <c:v>0.97810566396953802</c:v>
                      </c:pt>
                      <c:pt idx="1205">
                        <c:v>0.97810566396953802</c:v>
                      </c:pt>
                      <c:pt idx="1206">
                        <c:v>0.97810566396953802</c:v>
                      </c:pt>
                      <c:pt idx="1207">
                        <c:v>0.97810566396953802</c:v>
                      </c:pt>
                      <c:pt idx="1208">
                        <c:v>0.97810566396953802</c:v>
                      </c:pt>
                      <c:pt idx="1209">
                        <c:v>0.97810566396953802</c:v>
                      </c:pt>
                      <c:pt idx="1210">
                        <c:v>0.97717546362339502</c:v>
                      </c:pt>
                      <c:pt idx="1211">
                        <c:v>0.97717546362339502</c:v>
                      </c:pt>
                      <c:pt idx="1212">
                        <c:v>0.97717546362339502</c:v>
                      </c:pt>
                      <c:pt idx="1213">
                        <c:v>0.97717546362339502</c:v>
                      </c:pt>
                      <c:pt idx="1214">
                        <c:v>0.97717546362339502</c:v>
                      </c:pt>
                      <c:pt idx="1215">
                        <c:v>0.97717546362339502</c:v>
                      </c:pt>
                      <c:pt idx="1216">
                        <c:v>0.97717546362339502</c:v>
                      </c:pt>
                      <c:pt idx="1217">
                        <c:v>0.97717546362339502</c:v>
                      </c:pt>
                      <c:pt idx="1218">
                        <c:v>0.97717546362339502</c:v>
                      </c:pt>
                      <c:pt idx="1219">
                        <c:v>0.97712106768350804</c:v>
                      </c:pt>
                      <c:pt idx="1220">
                        <c:v>0.97712106768350804</c:v>
                      </c:pt>
                      <c:pt idx="1221">
                        <c:v>0.97712106768350804</c:v>
                      </c:pt>
                      <c:pt idx="1222">
                        <c:v>0.97712106768350804</c:v>
                      </c:pt>
                      <c:pt idx="1223">
                        <c:v>0.97712106768350804</c:v>
                      </c:pt>
                      <c:pt idx="1224">
                        <c:v>0.97712106768350804</c:v>
                      </c:pt>
                      <c:pt idx="1225">
                        <c:v>0.97712106768350804</c:v>
                      </c:pt>
                      <c:pt idx="1226">
                        <c:v>0.97712106768350804</c:v>
                      </c:pt>
                      <c:pt idx="1227">
                        <c:v>0.97624703087886</c:v>
                      </c:pt>
                      <c:pt idx="1228">
                        <c:v>0.97624703087886</c:v>
                      </c:pt>
                      <c:pt idx="1229">
                        <c:v>0.97624703087886</c:v>
                      </c:pt>
                      <c:pt idx="1230">
                        <c:v>0.97624703087886</c:v>
                      </c:pt>
                      <c:pt idx="1231">
                        <c:v>0.97624703087886</c:v>
                      </c:pt>
                      <c:pt idx="1232">
                        <c:v>0.97624703087886</c:v>
                      </c:pt>
                      <c:pt idx="1233">
                        <c:v>0.97624703087886</c:v>
                      </c:pt>
                      <c:pt idx="1234">
                        <c:v>0.97624703087886</c:v>
                      </c:pt>
                      <c:pt idx="1235">
                        <c:v>0.97624703087886</c:v>
                      </c:pt>
                      <c:pt idx="1236">
                        <c:v>0.976303317535545</c:v>
                      </c:pt>
                      <c:pt idx="1237">
                        <c:v>0.976303317535545</c:v>
                      </c:pt>
                      <c:pt idx="1238">
                        <c:v>0.976303317535545</c:v>
                      </c:pt>
                      <c:pt idx="1239">
                        <c:v>0.97537878787878796</c:v>
                      </c:pt>
                      <c:pt idx="1240">
                        <c:v>0.97537878787878796</c:v>
                      </c:pt>
                      <c:pt idx="1241">
                        <c:v>0.97537878787878796</c:v>
                      </c:pt>
                      <c:pt idx="1242">
                        <c:v>0.97537878787878796</c:v>
                      </c:pt>
                      <c:pt idx="1243">
                        <c:v>0.97537878787878796</c:v>
                      </c:pt>
                      <c:pt idx="1244">
                        <c:v>0.97537878787878796</c:v>
                      </c:pt>
                      <c:pt idx="1245">
                        <c:v>0.97537878787878796</c:v>
                      </c:pt>
                      <c:pt idx="1246">
                        <c:v>0.97543693906471396</c:v>
                      </c:pt>
                      <c:pt idx="1247">
                        <c:v>0.97543693906471396</c:v>
                      </c:pt>
                      <c:pt idx="1248">
                        <c:v>0.97543693906471396</c:v>
                      </c:pt>
                      <c:pt idx="1249">
                        <c:v>0.97543693906471396</c:v>
                      </c:pt>
                      <c:pt idx="1250">
                        <c:v>0.97543693906471396</c:v>
                      </c:pt>
                      <c:pt idx="1251">
                        <c:v>0.97543693906471396</c:v>
                      </c:pt>
                      <c:pt idx="1252">
                        <c:v>0.97543693906471396</c:v>
                      </c:pt>
                      <c:pt idx="1253">
                        <c:v>0.97543693906471396</c:v>
                      </c:pt>
                      <c:pt idx="1254">
                        <c:v>0.97543693906471396</c:v>
                      </c:pt>
                      <c:pt idx="1255">
                        <c:v>0.97451628126474699</c:v>
                      </c:pt>
                      <c:pt idx="1256">
                        <c:v>0.97457627118643997</c:v>
                      </c:pt>
                      <c:pt idx="1257">
                        <c:v>0.97457627118643997</c:v>
                      </c:pt>
                      <c:pt idx="1258">
                        <c:v>0.97457627118643997</c:v>
                      </c:pt>
                      <c:pt idx="1259">
                        <c:v>0.97457627118643997</c:v>
                      </c:pt>
                      <c:pt idx="1260">
                        <c:v>0.97457627118643997</c:v>
                      </c:pt>
                      <c:pt idx="1261">
                        <c:v>0.97457627118643997</c:v>
                      </c:pt>
                      <c:pt idx="1262">
                        <c:v>0.97463597933302004</c:v>
                      </c:pt>
                      <c:pt idx="1263">
                        <c:v>0.97463597933302004</c:v>
                      </c:pt>
                      <c:pt idx="1264">
                        <c:v>0.97463597933302004</c:v>
                      </c:pt>
                      <c:pt idx="1265">
                        <c:v>0.97463597933302004</c:v>
                      </c:pt>
                      <c:pt idx="1266">
                        <c:v>0.97469540768509899</c:v>
                      </c:pt>
                      <c:pt idx="1267">
                        <c:v>0.97469540768509899</c:v>
                      </c:pt>
                      <c:pt idx="1268">
                        <c:v>0.97469540768509899</c:v>
                      </c:pt>
                      <c:pt idx="1269">
                        <c:v>0.97469540768509899</c:v>
                      </c:pt>
                      <c:pt idx="1270">
                        <c:v>0.97469540768509899</c:v>
                      </c:pt>
                      <c:pt idx="1271">
                        <c:v>0.97475455820476797</c:v>
                      </c:pt>
                      <c:pt idx="1272">
                        <c:v>0.97475455820476797</c:v>
                      </c:pt>
                      <c:pt idx="1273">
                        <c:v>0.97475455820476797</c:v>
                      </c:pt>
                      <c:pt idx="1274">
                        <c:v>0.97475455820476797</c:v>
                      </c:pt>
                      <c:pt idx="1275">
                        <c:v>0.97475455820476797</c:v>
                      </c:pt>
                      <c:pt idx="1276">
                        <c:v>0.97475455820476797</c:v>
                      </c:pt>
                      <c:pt idx="1277">
                        <c:v>0.974813432835821</c:v>
                      </c:pt>
                      <c:pt idx="1278">
                        <c:v>0.974813432835821</c:v>
                      </c:pt>
                      <c:pt idx="1279">
                        <c:v>0.974813432835821</c:v>
                      </c:pt>
                      <c:pt idx="1280">
                        <c:v>0.974813432835821</c:v>
                      </c:pt>
                      <c:pt idx="1281">
                        <c:v>0.974813432835821</c:v>
                      </c:pt>
                      <c:pt idx="1282">
                        <c:v>0.974813432835821</c:v>
                      </c:pt>
                      <c:pt idx="1283">
                        <c:v>0.974813432835821</c:v>
                      </c:pt>
                      <c:pt idx="1284">
                        <c:v>0.974813432835821</c:v>
                      </c:pt>
                      <c:pt idx="1285">
                        <c:v>0.974813432835821</c:v>
                      </c:pt>
                      <c:pt idx="1286">
                        <c:v>0.974813432835821</c:v>
                      </c:pt>
                      <c:pt idx="1287">
                        <c:v>0.97487203350395502</c:v>
                      </c:pt>
                      <c:pt idx="1288">
                        <c:v>0.97487203350395502</c:v>
                      </c:pt>
                      <c:pt idx="1289">
                        <c:v>0.97487203350395502</c:v>
                      </c:pt>
                      <c:pt idx="1290">
                        <c:v>0.97487203350395502</c:v>
                      </c:pt>
                      <c:pt idx="1291">
                        <c:v>0.97487203350395502</c:v>
                      </c:pt>
                      <c:pt idx="1292">
                        <c:v>0.97487203350395502</c:v>
                      </c:pt>
                      <c:pt idx="1293">
                        <c:v>0.97493036211699202</c:v>
                      </c:pt>
                      <c:pt idx="1294">
                        <c:v>0.97493036211699202</c:v>
                      </c:pt>
                      <c:pt idx="1295">
                        <c:v>0.97493036211699202</c:v>
                      </c:pt>
                      <c:pt idx="1296">
                        <c:v>0.97493036211699202</c:v>
                      </c:pt>
                      <c:pt idx="1297">
                        <c:v>0.97493036211699202</c:v>
                      </c:pt>
                      <c:pt idx="1298">
                        <c:v>0.97498842056507695</c:v>
                      </c:pt>
                      <c:pt idx="1299">
                        <c:v>0.97498842056507695</c:v>
                      </c:pt>
                      <c:pt idx="1300">
                        <c:v>0.97498842056507695</c:v>
                      </c:pt>
                      <c:pt idx="1301">
                        <c:v>0.97498842056507695</c:v>
                      </c:pt>
                      <c:pt idx="1302">
                        <c:v>0.97504621072088704</c:v>
                      </c:pt>
                      <c:pt idx="1303">
                        <c:v>0.97504621072088704</c:v>
                      </c:pt>
                      <c:pt idx="1304">
                        <c:v>0.97504621072088704</c:v>
                      </c:pt>
                      <c:pt idx="1305">
                        <c:v>0.97504621072088704</c:v>
                      </c:pt>
                      <c:pt idx="1306">
                        <c:v>0.97504621072088704</c:v>
                      </c:pt>
                      <c:pt idx="1307">
                        <c:v>0.97504621072088704</c:v>
                      </c:pt>
                      <c:pt idx="1308">
                        <c:v>0.975103734439834</c:v>
                      </c:pt>
                      <c:pt idx="1309">
                        <c:v>0.975103734439834</c:v>
                      </c:pt>
                      <c:pt idx="1310">
                        <c:v>0.975103734439834</c:v>
                      </c:pt>
                      <c:pt idx="1311">
                        <c:v>0.975103734439834</c:v>
                      </c:pt>
                      <c:pt idx="1312">
                        <c:v>0.975103734439834</c:v>
                      </c:pt>
                      <c:pt idx="1313">
                        <c:v>0.975103734439834</c:v>
                      </c:pt>
                      <c:pt idx="1314">
                        <c:v>0.975103734439834</c:v>
                      </c:pt>
                      <c:pt idx="1315">
                        <c:v>0.97516099356025698</c:v>
                      </c:pt>
                      <c:pt idx="1316">
                        <c:v>0.97516099356025698</c:v>
                      </c:pt>
                      <c:pt idx="1317">
                        <c:v>0.97516099356025698</c:v>
                      </c:pt>
                      <c:pt idx="1318">
                        <c:v>0.97516099356025698</c:v>
                      </c:pt>
                      <c:pt idx="1319">
                        <c:v>0.97516099356025698</c:v>
                      </c:pt>
                      <c:pt idx="1320">
                        <c:v>0.97516099356025698</c:v>
                      </c:pt>
                      <c:pt idx="1321">
                        <c:v>0.97521798990362496</c:v>
                      </c:pt>
                      <c:pt idx="1322">
                        <c:v>0.97521798990362496</c:v>
                      </c:pt>
                      <c:pt idx="1323">
                        <c:v>0.97521798990362496</c:v>
                      </c:pt>
                      <c:pt idx="1324">
                        <c:v>0.97521798990362496</c:v>
                      </c:pt>
                      <c:pt idx="1325">
                        <c:v>0.97521798990362496</c:v>
                      </c:pt>
                      <c:pt idx="1326">
                        <c:v>0.97521798990362496</c:v>
                      </c:pt>
                      <c:pt idx="1327">
                        <c:v>0.97521798990362496</c:v>
                      </c:pt>
                      <c:pt idx="1328">
                        <c:v>0.97521798990362496</c:v>
                      </c:pt>
                      <c:pt idx="1329">
                        <c:v>0.97521798990362496</c:v>
                      </c:pt>
                      <c:pt idx="1330">
                        <c:v>0.97527472527472503</c:v>
                      </c:pt>
                      <c:pt idx="1331">
                        <c:v>0.97527472527472503</c:v>
                      </c:pt>
                      <c:pt idx="1332">
                        <c:v>0.97527472527472503</c:v>
                      </c:pt>
                      <c:pt idx="1333">
                        <c:v>0.97527472527472503</c:v>
                      </c:pt>
                      <c:pt idx="1334">
                        <c:v>0.97527472527472503</c:v>
                      </c:pt>
                      <c:pt idx="1335">
                        <c:v>0.97527472527472503</c:v>
                      </c:pt>
                      <c:pt idx="1336">
                        <c:v>0.97527472527472503</c:v>
                      </c:pt>
                      <c:pt idx="1337">
                        <c:v>0.97438243366880195</c:v>
                      </c:pt>
                      <c:pt idx="1338">
                        <c:v>0.97438243366880195</c:v>
                      </c:pt>
                      <c:pt idx="1339">
                        <c:v>0.97438243366880195</c:v>
                      </c:pt>
                      <c:pt idx="1340">
                        <c:v>0.97438243366880195</c:v>
                      </c:pt>
                      <c:pt idx="1341">
                        <c:v>0.97438243366880195</c:v>
                      </c:pt>
                      <c:pt idx="1342">
                        <c:v>0.97438243366880195</c:v>
                      </c:pt>
                      <c:pt idx="1343">
                        <c:v>0.97438243366880195</c:v>
                      </c:pt>
                      <c:pt idx="1344">
                        <c:v>0.97438243366880195</c:v>
                      </c:pt>
                      <c:pt idx="1345">
                        <c:v>0.97438243366880195</c:v>
                      </c:pt>
                      <c:pt idx="1346">
                        <c:v>0.97438243366880195</c:v>
                      </c:pt>
                      <c:pt idx="1347">
                        <c:v>0.97438243366880195</c:v>
                      </c:pt>
                      <c:pt idx="1348">
                        <c:v>0.97438243366880195</c:v>
                      </c:pt>
                      <c:pt idx="1349">
                        <c:v>0.97438243366880195</c:v>
                      </c:pt>
                      <c:pt idx="1350">
                        <c:v>0.97438243366880195</c:v>
                      </c:pt>
                      <c:pt idx="1351">
                        <c:v>0.97438243366880195</c:v>
                      </c:pt>
                      <c:pt idx="1352">
                        <c:v>0.97438243366880195</c:v>
                      </c:pt>
                      <c:pt idx="1353">
                        <c:v>0.97438243366880195</c:v>
                      </c:pt>
                      <c:pt idx="1354">
                        <c:v>0.97438243366880195</c:v>
                      </c:pt>
                      <c:pt idx="1355">
                        <c:v>0.97438243366880195</c:v>
                      </c:pt>
                      <c:pt idx="1356">
                        <c:v>0.97438243366880195</c:v>
                      </c:pt>
                      <c:pt idx="1357">
                        <c:v>0.97438243366880195</c:v>
                      </c:pt>
                      <c:pt idx="1358">
                        <c:v>0.97438243366880195</c:v>
                      </c:pt>
                      <c:pt idx="1359">
                        <c:v>0.97444089456868999</c:v>
                      </c:pt>
                      <c:pt idx="1360">
                        <c:v>0.97444089456868999</c:v>
                      </c:pt>
                      <c:pt idx="1361">
                        <c:v>0.97444089456868999</c:v>
                      </c:pt>
                      <c:pt idx="1362">
                        <c:v>0.97444089456868999</c:v>
                      </c:pt>
                      <c:pt idx="1363">
                        <c:v>0.97355221158230698</c:v>
                      </c:pt>
                      <c:pt idx="1364">
                        <c:v>0.97355221158230698</c:v>
                      </c:pt>
                      <c:pt idx="1365">
                        <c:v>0.97355221158230698</c:v>
                      </c:pt>
                      <c:pt idx="1366">
                        <c:v>0.97355221158230698</c:v>
                      </c:pt>
                      <c:pt idx="1367">
                        <c:v>0.97355221158230698</c:v>
                      </c:pt>
                      <c:pt idx="1368">
                        <c:v>0.97355221158230698</c:v>
                      </c:pt>
                      <c:pt idx="1369">
                        <c:v>0.97349177330895797</c:v>
                      </c:pt>
                      <c:pt idx="1370">
                        <c:v>0.97349177330895797</c:v>
                      </c:pt>
                      <c:pt idx="1371">
                        <c:v>0.97349177330895797</c:v>
                      </c:pt>
                      <c:pt idx="1372">
                        <c:v>0.97349177330895797</c:v>
                      </c:pt>
                      <c:pt idx="1373">
                        <c:v>0.97355221158230698</c:v>
                      </c:pt>
                      <c:pt idx="1374">
                        <c:v>0.97266514806378102</c:v>
                      </c:pt>
                      <c:pt idx="1375">
                        <c:v>0.97266514806378102</c:v>
                      </c:pt>
                      <c:pt idx="1376">
                        <c:v>0.97266514806378102</c:v>
                      </c:pt>
                      <c:pt idx="1377">
                        <c:v>0.97266514806378102</c:v>
                      </c:pt>
                      <c:pt idx="1378">
                        <c:v>0.97266514806378102</c:v>
                      </c:pt>
                      <c:pt idx="1379">
                        <c:v>0.97266514806378102</c:v>
                      </c:pt>
                      <c:pt idx="1380">
                        <c:v>0.97266514806378102</c:v>
                      </c:pt>
                      <c:pt idx="1381">
                        <c:v>0.97266514806378102</c:v>
                      </c:pt>
                      <c:pt idx="1382">
                        <c:v>0.97266514806378102</c:v>
                      </c:pt>
                      <c:pt idx="1383">
                        <c:v>0.97177969959035104</c:v>
                      </c:pt>
                      <c:pt idx="1384">
                        <c:v>0.97177969959035104</c:v>
                      </c:pt>
                      <c:pt idx="1385">
                        <c:v>0.97177969959035104</c:v>
                      </c:pt>
                      <c:pt idx="1386">
                        <c:v>0.97184377838328795</c:v>
                      </c:pt>
                      <c:pt idx="1387">
                        <c:v>0.97184377838328795</c:v>
                      </c:pt>
                      <c:pt idx="1388">
                        <c:v>0.97184377838328795</c:v>
                      </c:pt>
                      <c:pt idx="1389">
                        <c:v>0.97184377838328795</c:v>
                      </c:pt>
                      <c:pt idx="1390">
                        <c:v>0.97184377838328795</c:v>
                      </c:pt>
                      <c:pt idx="1391">
                        <c:v>0.97096188747731405</c:v>
                      </c:pt>
                      <c:pt idx="1392">
                        <c:v>0.97096188747731405</c:v>
                      </c:pt>
                      <c:pt idx="1393">
                        <c:v>0.97096188747731405</c:v>
                      </c:pt>
                      <c:pt idx="1394">
                        <c:v>0.97096188747731405</c:v>
                      </c:pt>
                      <c:pt idx="1395">
                        <c:v>0.97096188747731405</c:v>
                      </c:pt>
                      <c:pt idx="1396">
                        <c:v>0.97102761430511497</c:v>
                      </c:pt>
                      <c:pt idx="1397">
                        <c:v>0.97102761430511497</c:v>
                      </c:pt>
                      <c:pt idx="1398">
                        <c:v>0.97102761430511497</c:v>
                      </c:pt>
                      <c:pt idx="1399">
                        <c:v>0.97102761430511497</c:v>
                      </c:pt>
                      <c:pt idx="1400">
                        <c:v>0.97014925373134298</c:v>
                      </c:pt>
                      <c:pt idx="1401">
                        <c:v>0.97014925373134298</c:v>
                      </c:pt>
                      <c:pt idx="1402">
                        <c:v>0.97014925373134298</c:v>
                      </c:pt>
                      <c:pt idx="1403">
                        <c:v>0.97014925373134298</c:v>
                      </c:pt>
                      <c:pt idx="1404">
                        <c:v>0.97014925373134298</c:v>
                      </c:pt>
                      <c:pt idx="1405">
                        <c:v>0.97014925373134298</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A9BA-7B45-9E37-206917D47DD0}"/>
                  </c:ext>
                </c:extLst>
              </c15:ser>
            </c15:filteredScatterSeries>
            <c15:filteredScatterSeries>
              <c15:ser>
                <c:idx val="8"/>
                <c:order val="7"/>
                <c:tx>
                  <c:v>5BSG</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E$2:$E$1666</c15:sqref>
                        </c15:formulaRef>
                      </c:ext>
                    </c:extLst>
                    <c:numCache>
                      <c:formatCode>General</c:formatCode>
                      <c:ptCount val="166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05</c:v>
                      </c:pt>
                      <c:pt idx="78">
                        <c:v>0.05</c:v>
                      </c:pt>
                      <c:pt idx="79">
                        <c:v>0.05</c:v>
                      </c:pt>
                      <c:pt idx="80">
                        <c:v>0.05</c:v>
                      </c:pt>
                      <c:pt idx="81">
                        <c:v>0.1</c:v>
                      </c:pt>
                      <c:pt idx="82">
                        <c:v>0.15</c:v>
                      </c:pt>
                      <c:pt idx="83">
                        <c:v>0.15</c:v>
                      </c:pt>
                      <c:pt idx="84">
                        <c:v>0.2</c:v>
                      </c:pt>
                      <c:pt idx="85">
                        <c:v>0.25</c:v>
                      </c:pt>
                      <c:pt idx="86">
                        <c:v>0.3</c:v>
                      </c:pt>
                      <c:pt idx="87">
                        <c:v>0.35</c:v>
                      </c:pt>
                      <c:pt idx="88">
                        <c:v>0.4</c:v>
                      </c:pt>
                      <c:pt idx="89">
                        <c:v>0.4</c:v>
                      </c:pt>
                      <c:pt idx="90">
                        <c:v>0.45</c:v>
                      </c:pt>
                      <c:pt idx="91">
                        <c:v>0.5</c:v>
                      </c:pt>
                      <c:pt idx="92">
                        <c:v>0.5</c:v>
                      </c:pt>
                      <c:pt idx="93">
                        <c:v>0.55000000000000004</c:v>
                      </c:pt>
                      <c:pt idx="94">
                        <c:v>0.6</c:v>
                      </c:pt>
                      <c:pt idx="95">
                        <c:v>0.7</c:v>
                      </c:pt>
                      <c:pt idx="96">
                        <c:v>0.75</c:v>
                      </c:pt>
                      <c:pt idx="97">
                        <c:v>0.8</c:v>
                      </c:pt>
                      <c:pt idx="98">
                        <c:v>0.85</c:v>
                      </c:pt>
                      <c:pt idx="99">
                        <c:v>0.9</c:v>
                      </c:pt>
                      <c:pt idx="100">
                        <c:v>0.9</c:v>
                      </c:pt>
                      <c:pt idx="101">
                        <c:v>0.95</c:v>
                      </c:pt>
                      <c:pt idx="102">
                        <c:v>1</c:v>
                      </c:pt>
                      <c:pt idx="103">
                        <c:v>1.1000000000000001</c:v>
                      </c:pt>
                      <c:pt idx="104">
                        <c:v>1.1499999999999999</c:v>
                      </c:pt>
                      <c:pt idx="105">
                        <c:v>1.2</c:v>
                      </c:pt>
                      <c:pt idx="106">
                        <c:v>1.25</c:v>
                      </c:pt>
                      <c:pt idx="107">
                        <c:v>1.3</c:v>
                      </c:pt>
                      <c:pt idx="108">
                        <c:v>1.35</c:v>
                      </c:pt>
                      <c:pt idx="109">
                        <c:v>1.4</c:v>
                      </c:pt>
                      <c:pt idx="110">
                        <c:v>1.45</c:v>
                      </c:pt>
                      <c:pt idx="111">
                        <c:v>1.45</c:v>
                      </c:pt>
                      <c:pt idx="112">
                        <c:v>1.5</c:v>
                      </c:pt>
                      <c:pt idx="113">
                        <c:v>1.55</c:v>
                      </c:pt>
                      <c:pt idx="114">
                        <c:v>1.6</c:v>
                      </c:pt>
                      <c:pt idx="115">
                        <c:v>1.65</c:v>
                      </c:pt>
                      <c:pt idx="116">
                        <c:v>1.7</c:v>
                      </c:pt>
                      <c:pt idx="117">
                        <c:v>1.75</c:v>
                      </c:pt>
                      <c:pt idx="118">
                        <c:v>1.8</c:v>
                      </c:pt>
                      <c:pt idx="119">
                        <c:v>1.85</c:v>
                      </c:pt>
                      <c:pt idx="120">
                        <c:v>1.85</c:v>
                      </c:pt>
                      <c:pt idx="121">
                        <c:v>1.9</c:v>
                      </c:pt>
                      <c:pt idx="122">
                        <c:v>1.95</c:v>
                      </c:pt>
                      <c:pt idx="123">
                        <c:v>2</c:v>
                      </c:pt>
                      <c:pt idx="124">
                        <c:v>2.0499999999999998</c:v>
                      </c:pt>
                      <c:pt idx="125">
                        <c:v>2.1</c:v>
                      </c:pt>
                      <c:pt idx="126">
                        <c:v>2.15</c:v>
                      </c:pt>
                      <c:pt idx="127">
                        <c:v>2.2000000000000002</c:v>
                      </c:pt>
                      <c:pt idx="128">
                        <c:v>2.2000000000000002</c:v>
                      </c:pt>
                      <c:pt idx="129">
                        <c:v>2.25</c:v>
                      </c:pt>
                      <c:pt idx="130">
                        <c:v>2.2999999999999998</c:v>
                      </c:pt>
                      <c:pt idx="131">
                        <c:v>2.35</c:v>
                      </c:pt>
                      <c:pt idx="132">
                        <c:v>2.4</c:v>
                      </c:pt>
                      <c:pt idx="133">
                        <c:v>2.5</c:v>
                      </c:pt>
                      <c:pt idx="134">
                        <c:v>2.5499999999999998</c:v>
                      </c:pt>
                      <c:pt idx="135">
                        <c:v>2.6</c:v>
                      </c:pt>
                      <c:pt idx="136">
                        <c:v>2.65</c:v>
                      </c:pt>
                      <c:pt idx="137">
                        <c:v>2.7</c:v>
                      </c:pt>
                      <c:pt idx="138">
                        <c:v>2.75</c:v>
                      </c:pt>
                      <c:pt idx="139">
                        <c:v>2.75</c:v>
                      </c:pt>
                      <c:pt idx="140">
                        <c:v>2.85</c:v>
                      </c:pt>
                      <c:pt idx="141">
                        <c:v>2.9</c:v>
                      </c:pt>
                      <c:pt idx="142">
                        <c:v>2.95</c:v>
                      </c:pt>
                      <c:pt idx="143">
                        <c:v>3.05</c:v>
                      </c:pt>
                      <c:pt idx="144">
                        <c:v>3.1</c:v>
                      </c:pt>
                      <c:pt idx="145">
                        <c:v>3.2</c:v>
                      </c:pt>
                      <c:pt idx="146">
                        <c:v>3.25</c:v>
                      </c:pt>
                      <c:pt idx="147">
                        <c:v>3.25</c:v>
                      </c:pt>
                      <c:pt idx="148">
                        <c:v>3.3</c:v>
                      </c:pt>
                      <c:pt idx="149">
                        <c:v>3.4</c:v>
                      </c:pt>
                      <c:pt idx="150">
                        <c:v>3.45</c:v>
                      </c:pt>
                      <c:pt idx="151">
                        <c:v>3.55</c:v>
                      </c:pt>
                      <c:pt idx="152">
                        <c:v>3.6</c:v>
                      </c:pt>
                      <c:pt idx="153">
                        <c:v>3.7</c:v>
                      </c:pt>
                      <c:pt idx="154">
                        <c:v>3.75</c:v>
                      </c:pt>
                      <c:pt idx="155">
                        <c:v>3.8</c:v>
                      </c:pt>
                      <c:pt idx="156">
                        <c:v>3.9</c:v>
                      </c:pt>
                      <c:pt idx="157">
                        <c:v>3.9</c:v>
                      </c:pt>
                      <c:pt idx="158">
                        <c:v>3.95</c:v>
                      </c:pt>
                      <c:pt idx="159">
                        <c:v>4.05</c:v>
                      </c:pt>
                      <c:pt idx="160">
                        <c:v>4.0999999999999996</c:v>
                      </c:pt>
                      <c:pt idx="161">
                        <c:v>4.1999999999999966</c:v>
                      </c:pt>
                      <c:pt idx="162">
                        <c:v>4.25</c:v>
                      </c:pt>
                      <c:pt idx="163">
                        <c:v>4.3</c:v>
                      </c:pt>
                      <c:pt idx="164">
                        <c:v>4.3999999999999986</c:v>
                      </c:pt>
                      <c:pt idx="165">
                        <c:v>4.45</c:v>
                      </c:pt>
                      <c:pt idx="166">
                        <c:v>4.55</c:v>
                      </c:pt>
                      <c:pt idx="167">
                        <c:v>4.55</c:v>
                      </c:pt>
                      <c:pt idx="168">
                        <c:v>4.5999999999999996</c:v>
                      </c:pt>
                      <c:pt idx="169">
                        <c:v>4.6499999999999977</c:v>
                      </c:pt>
                      <c:pt idx="170">
                        <c:v>4.75</c:v>
                      </c:pt>
                      <c:pt idx="171">
                        <c:v>4.8</c:v>
                      </c:pt>
                      <c:pt idx="172">
                        <c:v>4.8999999999999986</c:v>
                      </c:pt>
                      <c:pt idx="173">
                        <c:v>4.95</c:v>
                      </c:pt>
                      <c:pt idx="174">
                        <c:v>5</c:v>
                      </c:pt>
                      <c:pt idx="175">
                        <c:v>5</c:v>
                      </c:pt>
                      <c:pt idx="176">
                        <c:v>5.0999999999999996</c:v>
                      </c:pt>
                      <c:pt idx="177">
                        <c:v>5.1499999999999986</c:v>
                      </c:pt>
                      <c:pt idx="178">
                        <c:v>5.1999999999999966</c:v>
                      </c:pt>
                      <c:pt idx="179">
                        <c:v>5.3</c:v>
                      </c:pt>
                      <c:pt idx="180">
                        <c:v>5.35</c:v>
                      </c:pt>
                      <c:pt idx="181">
                        <c:v>5.3999999999999986</c:v>
                      </c:pt>
                      <c:pt idx="182">
                        <c:v>5.5</c:v>
                      </c:pt>
                      <c:pt idx="183">
                        <c:v>5.55</c:v>
                      </c:pt>
                      <c:pt idx="184">
                        <c:v>5.6499999999999977</c:v>
                      </c:pt>
                      <c:pt idx="185">
                        <c:v>5.6499999999999977</c:v>
                      </c:pt>
                      <c:pt idx="186">
                        <c:v>5.6999999999999966</c:v>
                      </c:pt>
                      <c:pt idx="187">
                        <c:v>5.75</c:v>
                      </c:pt>
                      <c:pt idx="188">
                        <c:v>5.85</c:v>
                      </c:pt>
                      <c:pt idx="189">
                        <c:v>5.8999999999999986</c:v>
                      </c:pt>
                      <c:pt idx="190">
                        <c:v>6</c:v>
                      </c:pt>
                      <c:pt idx="191">
                        <c:v>6.05</c:v>
                      </c:pt>
                      <c:pt idx="192">
                        <c:v>6.05</c:v>
                      </c:pt>
                      <c:pt idx="193">
                        <c:v>6.1999999999999966</c:v>
                      </c:pt>
                      <c:pt idx="194">
                        <c:v>6.3</c:v>
                      </c:pt>
                      <c:pt idx="195">
                        <c:v>6.3</c:v>
                      </c:pt>
                      <c:pt idx="196">
                        <c:v>6.3999999999999986</c:v>
                      </c:pt>
                      <c:pt idx="197">
                        <c:v>6.45</c:v>
                      </c:pt>
                      <c:pt idx="198">
                        <c:v>6.55</c:v>
                      </c:pt>
                      <c:pt idx="199">
                        <c:v>6.6</c:v>
                      </c:pt>
                      <c:pt idx="200">
                        <c:v>6.6999999999999966</c:v>
                      </c:pt>
                      <c:pt idx="201">
                        <c:v>6.75</c:v>
                      </c:pt>
                      <c:pt idx="202">
                        <c:v>6.85</c:v>
                      </c:pt>
                      <c:pt idx="203">
                        <c:v>6.85</c:v>
                      </c:pt>
                      <c:pt idx="204">
                        <c:v>6.95</c:v>
                      </c:pt>
                      <c:pt idx="205">
                        <c:v>7</c:v>
                      </c:pt>
                      <c:pt idx="206">
                        <c:v>7.1</c:v>
                      </c:pt>
                      <c:pt idx="207">
                        <c:v>7.1499999999999986</c:v>
                      </c:pt>
                      <c:pt idx="208">
                        <c:v>7.25</c:v>
                      </c:pt>
                      <c:pt idx="209">
                        <c:v>7.3</c:v>
                      </c:pt>
                      <c:pt idx="210">
                        <c:v>7.3999999999999986</c:v>
                      </c:pt>
                      <c:pt idx="211">
                        <c:v>7.5</c:v>
                      </c:pt>
                      <c:pt idx="212">
                        <c:v>7.55</c:v>
                      </c:pt>
                      <c:pt idx="213">
                        <c:v>7.55</c:v>
                      </c:pt>
                      <c:pt idx="214">
                        <c:v>7.6499999999999977</c:v>
                      </c:pt>
                      <c:pt idx="215">
                        <c:v>7.6999999999999966</c:v>
                      </c:pt>
                      <c:pt idx="216">
                        <c:v>7.8</c:v>
                      </c:pt>
                      <c:pt idx="217">
                        <c:v>7.85</c:v>
                      </c:pt>
                      <c:pt idx="218">
                        <c:v>7.95</c:v>
                      </c:pt>
                      <c:pt idx="219">
                        <c:v>8</c:v>
                      </c:pt>
                      <c:pt idx="220">
                        <c:v>8</c:v>
                      </c:pt>
                      <c:pt idx="221">
                        <c:v>8.15</c:v>
                      </c:pt>
                      <c:pt idx="222">
                        <c:v>8.25</c:v>
                      </c:pt>
                      <c:pt idx="223">
                        <c:v>8.25</c:v>
                      </c:pt>
                      <c:pt idx="224">
                        <c:v>8.3000000000000025</c:v>
                      </c:pt>
                      <c:pt idx="225">
                        <c:v>8.4</c:v>
                      </c:pt>
                      <c:pt idx="226">
                        <c:v>8.4499999999999993</c:v>
                      </c:pt>
                      <c:pt idx="227">
                        <c:v>8.5500000000000025</c:v>
                      </c:pt>
                      <c:pt idx="228">
                        <c:v>8.6</c:v>
                      </c:pt>
                      <c:pt idx="229">
                        <c:v>8.7000000000000011</c:v>
                      </c:pt>
                      <c:pt idx="230">
                        <c:v>8.75</c:v>
                      </c:pt>
                      <c:pt idx="231">
                        <c:v>8.75</c:v>
                      </c:pt>
                      <c:pt idx="232">
                        <c:v>8.85</c:v>
                      </c:pt>
                      <c:pt idx="233">
                        <c:v>8.9</c:v>
                      </c:pt>
                      <c:pt idx="234">
                        <c:v>9</c:v>
                      </c:pt>
                      <c:pt idx="235">
                        <c:v>9.0500000000000025</c:v>
                      </c:pt>
                      <c:pt idx="236">
                        <c:v>9.1</c:v>
                      </c:pt>
                      <c:pt idx="237">
                        <c:v>9.2000000000000011</c:v>
                      </c:pt>
                      <c:pt idx="238">
                        <c:v>9.25</c:v>
                      </c:pt>
                      <c:pt idx="239">
                        <c:v>9.3000000000000025</c:v>
                      </c:pt>
                      <c:pt idx="240">
                        <c:v>9.35</c:v>
                      </c:pt>
                      <c:pt idx="241">
                        <c:v>9.35</c:v>
                      </c:pt>
                      <c:pt idx="242">
                        <c:v>9.4499999999999993</c:v>
                      </c:pt>
                      <c:pt idx="243">
                        <c:v>9.5</c:v>
                      </c:pt>
                      <c:pt idx="244">
                        <c:v>9.5500000000000025</c:v>
                      </c:pt>
                      <c:pt idx="245">
                        <c:v>9.6</c:v>
                      </c:pt>
                      <c:pt idx="246">
                        <c:v>9.65</c:v>
                      </c:pt>
                      <c:pt idx="247">
                        <c:v>9.7000000000000011</c:v>
                      </c:pt>
                      <c:pt idx="248">
                        <c:v>9.8000000000000025</c:v>
                      </c:pt>
                      <c:pt idx="249">
                        <c:v>9.8000000000000025</c:v>
                      </c:pt>
                      <c:pt idx="250">
                        <c:v>9.9</c:v>
                      </c:pt>
                      <c:pt idx="251">
                        <c:v>9.9</c:v>
                      </c:pt>
                      <c:pt idx="252">
                        <c:v>10.02</c:v>
                      </c:pt>
                      <c:pt idx="253">
                        <c:v>10.14</c:v>
                      </c:pt>
                      <c:pt idx="254">
                        <c:v>10.26</c:v>
                      </c:pt>
                      <c:pt idx="255">
                        <c:v>10.38</c:v>
                      </c:pt>
                      <c:pt idx="256">
                        <c:v>10.5</c:v>
                      </c:pt>
                      <c:pt idx="257">
                        <c:v>10.5</c:v>
                      </c:pt>
                      <c:pt idx="258">
                        <c:v>10.62</c:v>
                      </c:pt>
                      <c:pt idx="259">
                        <c:v>10.74</c:v>
                      </c:pt>
                      <c:pt idx="260">
                        <c:v>10.84</c:v>
                      </c:pt>
                      <c:pt idx="261">
                        <c:v>10.96</c:v>
                      </c:pt>
                      <c:pt idx="262">
                        <c:v>11.08</c:v>
                      </c:pt>
                      <c:pt idx="263">
                        <c:v>11.18</c:v>
                      </c:pt>
                      <c:pt idx="264">
                        <c:v>11.3</c:v>
                      </c:pt>
                      <c:pt idx="265">
                        <c:v>11.42</c:v>
                      </c:pt>
                      <c:pt idx="266">
                        <c:v>11.52</c:v>
                      </c:pt>
                      <c:pt idx="267">
                        <c:v>11.62</c:v>
                      </c:pt>
                      <c:pt idx="268">
                        <c:v>11.62</c:v>
                      </c:pt>
                      <c:pt idx="269">
                        <c:v>11.74</c:v>
                      </c:pt>
                      <c:pt idx="270">
                        <c:v>11.84</c:v>
                      </c:pt>
                      <c:pt idx="271">
                        <c:v>11.94</c:v>
                      </c:pt>
                      <c:pt idx="272">
                        <c:v>12.04</c:v>
                      </c:pt>
                      <c:pt idx="273">
                        <c:v>12.16</c:v>
                      </c:pt>
                      <c:pt idx="274">
                        <c:v>12.26</c:v>
                      </c:pt>
                      <c:pt idx="275">
                        <c:v>12.36</c:v>
                      </c:pt>
                      <c:pt idx="276">
                        <c:v>12.46</c:v>
                      </c:pt>
                      <c:pt idx="277">
                        <c:v>12.46</c:v>
                      </c:pt>
                      <c:pt idx="278">
                        <c:v>12.56</c:v>
                      </c:pt>
                      <c:pt idx="279">
                        <c:v>12.64</c:v>
                      </c:pt>
                      <c:pt idx="280">
                        <c:v>12.74</c:v>
                      </c:pt>
                      <c:pt idx="281">
                        <c:v>12.84</c:v>
                      </c:pt>
                      <c:pt idx="282">
                        <c:v>12.92</c:v>
                      </c:pt>
                      <c:pt idx="283">
                        <c:v>13.02</c:v>
                      </c:pt>
                      <c:pt idx="284">
                        <c:v>13.1</c:v>
                      </c:pt>
                      <c:pt idx="285">
                        <c:v>13.1</c:v>
                      </c:pt>
                      <c:pt idx="286">
                        <c:v>13.2</c:v>
                      </c:pt>
                      <c:pt idx="287">
                        <c:v>13.28</c:v>
                      </c:pt>
                      <c:pt idx="288">
                        <c:v>13.36</c:v>
                      </c:pt>
                      <c:pt idx="289">
                        <c:v>13.46</c:v>
                      </c:pt>
                      <c:pt idx="290">
                        <c:v>13.54</c:v>
                      </c:pt>
                      <c:pt idx="291">
                        <c:v>13.62</c:v>
                      </c:pt>
                      <c:pt idx="292">
                        <c:v>13.7</c:v>
                      </c:pt>
                      <c:pt idx="293">
                        <c:v>13.78</c:v>
                      </c:pt>
                      <c:pt idx="294">
                        <c:v>13.86</c:v>
                      </c:pt>
                      <c:pt idx="295">
                        <c:v>13.92</c:v>
                      </c:pt>
                      <c:pt idx="296">
                        <c:v>13.92</c:v>
                      </c:pt>
                      <c:pt idx="297">
                        <c:v>14</c:v>
                      </c:pt>
                      <c:pt idx="298">
                        <c:v>14.08</c:v>
                      </c:pt>
                      <c:pt idx="299">
                        <c:v>14.16</c:v>
                      </c:pt>
                      <c:pt idx="300">
                        <c:v>14.24</c:v>
                      </c:pt>
                      <c:pt idx="301">
                        <c:v>14.32</c:v>
                      </c:pt>
                      <c:pt idx="302">
                        <c:v>14.4</c:v>
                      </c:pt>
                      <c:pt idx="303">
                        <c:v>14.48</c:v>
                      </c:pt>
                      <c:pt idx="304">
                        <c:v>14.56</c:v>
                      </c:pt>
                      <c:pt idx="305">
                        <c:v>14.56</c:v>
                      </c:pt>
                      <c:pt idx="306">
                        <c:v>14.64</c:v>
                      </c:pt>
                      <c:pt idx="307">
                        <c:v>14.72</c:v>
                      </c:pt>
                      <c:pt idx="308">
                        <c:v>14.8</c:v>
                      </c:pt>
                      <c:pt idx="309">
                        <c:v>14.88</c:v>
                      </c:pt>
                      <c:pt idx="310">
                        <c:v>14.96</c:v>
                      </c:pt>
                      <c:pt idx="311">
                        <c:v>15.02</c:v>
                      </c:pt>
                      <c:pt idx="312">
                        <c:v>15.1</c:v>
                      </c:pt>
                      <c:pt idx="313">
                        <c:v>15.1</c:v>
                      </c:pt>
                      <c:pt idx="314">
                        <c:v>15.24</c:v>
                      </c:pt>
                      <c:pt idx="315">
                        <c:v>15.24</c:v>
                      </c:pt>
                      <c:pt idx="316">
                        <c:v>15.32</c:v>
                      </c:pt>
                      <c:pt idx="317">
                        <c:v>15.38</c:v>
                      </c:pt>
                      <c:pt idx="318">
                        <c:v>15.46</c:v>
                      </c:pt>
                      <c:pt idx="319">
                        <c:v>15.52</c:v>
                      </c:pt>
                      <c:pt idx="320">
                        <c:v>15.6</c:v>
                      </c:pt>
                      <c:pt idx="321">
                        <c:v>15.66</c:v>
                      </c:pt>
                      <c:pt idx="322">
                        <c:v>15.72</c:v>
                      </c:pt>
                      <c:pt idx="323">
                        <c:v>15.78</c:v>
                      </c:pt>
                      <c:pt idx="324">
                        <c:v>15.78</c:v>
                      </c:pt>
                      <c:pt idx="325">
                        <c:v>15.86</c:v>
                      </c:pt>
                      <c:pt idx="326">
                        <c:v>15.92</c:v>
                      </c:pt>
                      <c:pt idx="327">
                        <c:v>15.98</c:v>
                      </c:pt>
                      <c:pt idx="328">
                        <c:v>16.04</c:v>
                      </c:pt>
                      <c:pt idx="329">
                        <c:v>16.100000000000001</c:v>
                      </c:pt>
                      <c:pt idx="330">
                        <c:v>16.18</c:v>
                      </c:pt>
                      <c:pt idx="331">
                        <c:v>16.239999999999998</c:v>
                      </c:pt>
                      <c:pt idx="332">
                        <c:v>16.3</c:v>
                      </c:pt>
                      <c:pt idx="333">
                        <c:v>16.3</c:v>
                      </c:pt>
                      <c:pt idx="334">
                        <c:v>16.36</c:v>
                      </c:pt>
                      <c:pt idx="335">
                        <c:v>16.420000000000002</c:v>
                      </c:pt>
                      <c:pt idx="336">
                        <c:v>16.48</c:v>
                      </c:pt>
                      <c:pt idx="337">
                        <c:v>16.54</c:v>
                      </c:pt>
                      <c:pt idx="338">
                        <c:v>16.600000000000001</c:v>
                      </c:pt>
                      <c:pt idx="339">
                        <c:v>16.66</c:v>
                      </c:pt>
                      <c:pt idx="340">
                        <c:v>16.72</c:v>
                      </c:pt>
                      <c:pt idx="341">
                        <c:v>16.78</c:v>
                      </c:pt>
                      <c:pt idx="342">
                        <c:v>16.84</c:v>
                      </c:pt>
                      <c:pt idx="343">
                        <c:v>16.84</c:v>
                      </c:pt>
                      <c:pt idx="344">
                        <c:v>16.899999999999999</c:v>
                      </c:pt>
                      <c:pt idx="345">
                        <c:v>16.940000000000001</c:v>
                      </c:pt>
                      <c:pt idx="346">
                        <c:v>17</c:v>
                      </c:pt>
                      <c:pt idx="347">
                        <c:v>17.059999999999999</c:v>
                      </c:pt>
                      <c:pt idx="348">
                        <c:v>17.100000000000001</c:v>
                      </c:pt>
                      <c:pt idx="349">
                        <c:v>17.16</c:v>
                      </c:pt>
                      <c:pt idx="350">
                        <c:v>17.2</c:v>
                      </c:pt>
                      <c:pt idx="351">
                        <c:v>17.239999999999998</c:v>
                      </c:pt>
                      <c:pt idx="352">
                        <c:v>17.239999999999998</c:v>
                      </c:pt>
                      <c:pt idx="353">
                        <c:v>17.3</c:v>
                      </c:pt>
                      <c:pt idx="354">
                        <c:v>17.34</c:v>
                      </c:pt>
                      <c:pt idx="355">
                        <c:v>17.38</c:v>
                      </c:pt>
                      <c:pt idx="356">
                        <c:v>17.440000000000001</c:v>
                      </c:pt>
                      <c:pt idx="357">
                        <c:v>17.48</c:v>
                      </c:pt>
                      <c:pt idx="358">
                        <c:v>17.52</c:v>
                      </c:pt>
                      <c:pt idx="359">
                        <c:v>17.559999999999999</c:v>
                      </c:pt>
                      <c:pt idx="360">
                        <c:v>17.600000000000001</c:v>
                      </c:pt>
                      <c:pt idx="361">
                        <c:v>17.600000000000001</c:v>
                      </c:pt>
                      <c:pt idx="362">
                        <c:v>17.64</c:v>
                      </c:pt>
                      <c:pt idx="363">
                        <c:v>17.68</c:v>
                      </c:pt>
                      <c:pt idx="364">
                        <c:v>17.72</c:v>
                      </c:pt>
                      <c:pt idx="365">
                        <c:v>17.760000000000002</c:v>
                      </c:pt>
                      <c:pt idx="366">
                        <c:v>17.8</c:v>
                      </c:pt>
                      <c:pt idx="367">
                        <c:v>17.84</c:v>
                      </c:pt>
                      <c:pt idx="368">
                        <c:v>17.88</c:v>
                      </c:pt>
                      <c:pt idx="369">
                        <c:v>17.920000000000002</c:v>
                      </c:pt>
                      <c:pt idx="370">
                        <c:v>17.96</c:v>
                      </c:pt>
                      <c:pt idx="371">
                        <c:v>17.96</c:v>
                      </c:pt>
                      <c:pt idx="372">
                        <c:v>18</c:v>
                      </c:pt>
                      <c:pt idx="373">
                        <c:v>18.04</c:v>
                      </c:pt>
                      <c:pt idx="374">
                        <c:v>18.079999999999998</c:v>
                      </c:pt>
                      <c:pt idx="375">
                        <c:v>18.12</c:v>
                      </c:pt>
                      <c:pt idx="376">
                        <c:v>18.16</c:v>
                      </c:pt>
                      <c:pt idx="377">
                        <c:v>18.2</c:v>
                      </c:pt>
                      <c:pt idx="378">
                        <c:v>18.239999999999998</c:v>
                      </c:pt>
                      <c:pt idx="379">
                        <c:v>18.28</c:v>
                      </c:pt>
                      <c:pt idx="380">
                        <c:v>18.28</c:v>
                      </c:pt>
                      <c:pt idx="381">
                        <c:v>18.32</c:v>
                      </c:pt>
                      <c:pt idx="382">
                        <c:v>18.38</c:v>
                      </c:pt>
                      <c:pt idx="383">
                        <c:v>18.420000000000002</c:v>
                      </c:pt>
                      <c:pt idx="384">
                        <c:v>18.46</c:v>
                      </c:pt>
                      <c:pt idx="385">
                        <c:v>18.5</c:v>
                      </c:pt>
                      <c:pt idx="386">
                        <c:v>18.54</c:v>
                      </c:pt>
                      <c:pt idx="387">
                        <c:v>18.579999999999998</c:v>
                      </c:pt>
                      <c:pt idx="388">
                        <c:v>18.64</c:v>
                      </c:pt>
                      <c:pt idx="389">
                        <c:v>18.68</c:v>
                      </c:pt>
                      <c:pt idx="390">
                        <c:v>18.68</c:v>
                      </c:pt>
                      <c:pt idx="391">
                        <c:v>18.72</c:v>
                      </c:pt>
                      <c:pt idx="392">
                        <c:v>18.760000000000002</c:v>
                      </c:pt>
                      <c:pt idx="393">
                        <c:v>18.8</c:v>
                      </c:pt>
                      <c:pt idx="394">
                        <c:v>18.84</c:v>
                      </c:pt>
                      <c:pt idx="395">
                        <c:v>18.86</c:v>
                      </c:pt>
                      <c:pt idx="396">
                        <c:v>18.899999999999999</c:v>
                      </c:pt>
                      <c:pt idx="397">
                        <c:v>18.940000000000001</c:v>
                      </c:pt>
                      <c:pt idx="398">
                        <c:v>18.940000000000001</c:v>
                      </c:pt>
                      <c:pt idx="399">
                        <c:v>18.98</c:v>
                      </c:pt>
                      <c:pt idx="400">
                        <c:v>19.02</c:v>
                      </c:pt>
                      <c:pt idx="401">
                        <c:v>19.04</c:v>
                      </c:pt>
                      <c:pt idx="402">
                        <c:v>19.079999999999998</c:v>
                      </c:pt>
                      <c:pt idx="403">
                        <c:v>19.100000000000001</c:v>
                      </c:pt>
                      <c:pt idx="404">
                        <c:v>19.14</c:v>
                      </c:pt>
                      <c:pt idx="405">
                        <c:v>19.16</c:v>
                      </c:pt>
                      <c:pt idx="406">
                        <c:v>19.18</c:v>
                      </c:pt>
                      <c:pt idx="407">
                        <c:v>19.22</c:v>
                      </c:pt>
                      <c:pt idx="408">
                        <c:v>19.22</c:v>
                      </c:pt>
                      <c:pt idx="409">
                        <c:v>19.239999999999998</c:v>
                      </c:pt>
                      <c:pt idx="410">
                        <c:v>19.260000000000002</c:v>
                      </c:pt>
                      <c:pt idx="411">
                        <c:v>19.3</c:v>
                      </c:pt>
                      <c:pt idx="412">
                        <c:v>19.32</c:v>
                      </c:pt>
                      <c:pt idx="413">
                        <c:v>19.34</c:v>
                      </c:pt>
                      <c:pt idx="414">
                        <c:v>19.36</c:v>
                      </c:pt>
                      <c:pt idx="415">
                        <c:v>19.38</c:v>
                      </c:pt>
                      <c:pt idx="416">
                        <c:v>19.420000000000002</c:v>
                      </c:pt>
                      <c:pt idx="417">
                        <c:v>19.420000000000002</c:v>
                      </c:pt>
                      <c:pt idx="418">
                        <c:v>19.440000000000001</c:v>
                      </c:pt>
                      <c:pt idx="419">
                        <c:v>19.46</c:v>
                      </c:pt>
                      <c:pt idx="420">
                        <c:v>19.48</c:v>
                      </c:pt>
                      <c:pt idx="421">
                        <c:v>19.5</c:v>
                      </c:pt>
                      <c:pt idx="422">
                        <c:v>19.52</c:v>
                      </c:pt>
                      <c:pt idx="423">
                        <c:v>19.54</c:v>
                      </c:pt>
                      <c:pt idx="424">
                        <c:v>19.54</c:v>
                      </c:pt>
                      <c:pt idx="425">
                        <c:v>19.559999999999999</c:v>
                      </c:pt>
                      <c:pt idx="426">
                        <c:v>19.579999999999998</c:v>
                      </c:pt>
                      <c:pt idx="427">
                        <c:v>19.579999999999998</c:v>
                      </c:pt>
                      <c:pt idx="428">
                        <c:v>19.600000000000001</c:v>
                      </c:pt>
                      <c:pt idx="429">
                        <c:v>19.62</c:v>
                      </c:pt>
                      <c:pt idx="430">
                        <c:v>19.64</c:v>
                      </c:pt>
                      <c:pt idx="431">
                        <c:v>19.66</c:v>
                      </c:pt>
                      <c:pt idx="432">
                        <c:v>19.68</c:v>
                      </c:pt>
                      <c:pt idx="433">
                        <c:v>19.68</c:v>
                      </c:pt>
                      <c:pt idx="434">
                        <c:v>19.7</c:v>
                      </c:pt>
                      <c:pt idx="435">
                        <c:v>19.7</c:v>
                      </c:pt>
                      <c:pt idx="436">
                        <c:v>19.72</c:v>
                      </c:pt>
                      <c:pt idx="437">
                        <c:v>19.739999999999998</c:v>
                      </c:pt>
                      <c:pt idx="438">
                        <c:v>19.739999999999998</c:v>
                      </c:pt>
                      <c:pt idx="439">
                        <c:v>19.760000000000002</c:v>
                      </c:pt>
                      <c:pt idx="440">
                        <c:v>19.760000000000002</c:v>
                      </c:pt>
                      <c:pt idx="441">
                        <c:v>19.78</c:v>
                      </c:pt>
                      <c:pt idx="442">
                        <c:v>19.78</c:v>
                      </c:pt>
                      <c:pt idx="443">
                        <c:v>19.8</c:v>
                      </c:pt>
                      <c:pt idx="444">
                        <c:v>19.8</c:v>
                      </c:pt>
                      <c:pt idx="445">
                        <c:v>19.82</c:v>
                      </c:pt>
                      <c:pt idx="446">
                        <c:v>19.82</c:v>
                      </c:pt>
                      <c:pt idx="447">
                        <c:v>19.82</c:v>
                      </c:pt>
                      <c:pt idx="448">
                        <c:v>19.82</c:v>
                      </c:pt>
                      <c:pt idx="449">
                        <c:v>19.84</c:v>
                      </c:pt>
                      <c:pt idx="450">
                        <c:v>19.84</c:v>
                      </c:pt>
                      <c:pt idx="451">
                        <c:v>19.84</c:v>
                      </c:pt>
                      <c:pt idx="452">
                        <c:v>19.84</c:v>
                      </c:pt>
                      <c:pt idx="453">
                        <c:v>19.84</c:v>
                      </c:pt>
                      <c:pt idx="454">
                        <c:v>19.84</c:v>
                      </c:pt>
                      <c:pt idx="455">
                        <c:v>19.86</c:v>
                      </c:pt>
                      <c:pt idx="456">
                        <c:v>19.86</c:v>
                      </c:pt>
                      <c:pt idx="457">
                        <c:v>19.86</c:v>
                      </c:pt>
                      <c:pt idx="458">
                        <c:v>19.86</c:v>
                      </c:pt>
                      <c:pt idx="459">
                        <c:v>19.86</c:v>
                      </c:pt>
                      <c:pt idx="460">
                        <c:v>19.86</c:v>
                      </c:pt>
                      <c:pt idx="461">
                        <c:v>19.86</c:v>
                      </c:pt>
                      <c:pt idx="462">
                        <c:v>19.88</c:v>
                      </c:pt>
                      <c:pt idx="463">
                        <c:v>19.88</c:v>
                      </c:pt>
                      <c:pt idx="464">
                        <c:v>19.88</c:v>
                      </c:pt>
                      <c:pt idx="465">
                        <c:v>19.88</c:v>
                      </c:pt>
                      <c:pt idx="466">
                        <c:v>19.88</c:v>
                      </c:pt>
                      <c:pt idx="467">
                        <c:v>19.88</c:v>
                      </c:pt>
                      <c:pt idx="468">
                        <c:v>19.88</c:v>
                      </c:pt>
                      <c:pt idx="469">
                        <c:v>19.88</c:v>
                      </c:pt>
                      <c:pt idx="470">
                        <c:v>19.88</c:v>
                      </c:pt>
                      <c:pt idx="471">
                        <c:v>19.88</c:v>
                      </c:pt>
                      <c:pt idx="472">
                        <c:v>19.88</c:v>
                      </c:pt>
                      <c:pt idx="473">
                        <c:v>19.899999999999999</c:v>
                      </c:pt>
                      <c:pt idx="474">
                        <c:v>19.899999999999999</c:v>
                      </c:pt>
                      <c:pt idx="475">
                        <c:v>19.899999999999999</c:v>
                      </c:pt>
                      <c:pt idx="476">
                        <c:v>19.899999999999999</c:v>
                      </c:pt>
                      <c:pt idx="477">
                        <c:v>19.899999999999999</c:v>
                      </c:pt>
                      <c:pt idx="478">
                        <c:v>19.899999999999999</c:v>
                      </c:pt>
                      <c:pt idx="479">
                        <c:v>19.920000000000002</c:v>
                      </c:pt>
                      <c:pt idx="480">
                        <c:v>19.920000000000002</c:v>
                      </c:pt>
                      <c:pt idx="481">
                        <c:v>19.920000000000002</c:v>
                      </c:pt>
                      <c:pt idx="482">
                        <c:v>19.920000000000002</c:v>
                      </c:pt>
                      <c:pt idx="483">
                        <c:v>19.920000000000002</c:v>
                      </c:pt>
                      <c:pt idx="484">
                        <c:v>19.940000000000001</c:v>
                      </c:pt>
                      <c:pt idx="485">
                        <c:v>19.940000000000001</c:v>
                      </c:pt>
                      <c:pt idx="486">
                        <c:v>19.940000000000001</c:v>
                      </c:pt>
                      <c:pt idx="487">
                        <c:v>19.940000000000001</c:v>
                      </c:pt>
                      <c:pt idx="488">
                        <c:v>19.96</c:v>
                      </c:pt>
                      <c:pt idx="489">
                        <c:v>19.96</c:v>
                      </c:pt>
                      <c:pt idx="490">
                        <c:v>19.96</c:v>
                      </c:pt>
                      <c:pt idx="491">
                        <c:v>19.96</c:v>
                      </c:pt>
                      <c:pt idx="492">
                        <c:v>19.96</c:v>
                      </c:pt>
                      <c:pt idx="493">
                        <c:v>19.98</c:v>
                      </c:pt>
                      <c:pt idx="494">
                        <c:v>19.98</c:v>
                      </c:pt>
                      <c:pt idx="495">
                        <c:v>19.98</c:v>
                      </c:pt>
                      <c:pt idx="496">
                        <c:v>19.98</c:v>
                      </c:pt>
                      <c:pt idx="497">
                        <c:v>20</c:v>
                      </c:pt>
                      <c:pt idx="498">
                        <c:v>20</c:v>
                      </c:pt>
                      <c:pt idx="499">
                        <c:v>20</c:v>
                      </c:pt>
                      <c:pt idx="500">
                        <c:v>20</c:v>
                      </c:pt>
                      <c:pt idx="501">
                        <c:v>20</c:v>
                      </c:pt>
                      <c:pt idx="502">
                        <c:v>20</c:v>
                      </c:pt>
                      <c:pt idx="503">
                        <c:v>20</c:v>
                      </c:pt>
                      <c:pt idx="504">
                        <c:v>20</c:v>
                      </c:pt>
                      <c:pt idx="505">
                        <c:v>20</c:v>
                      </c:pt>
                      <c:pt idx="506">
                        <c:v>20</c:v>
                      </c:pt>
                      <c:pt idx="507">
                        <c:v>20</c:v>
                      </c:pt>
                      <c:pt idx="508">
                        <c:v>20</c:v>
                      </c:pt>
                      <c:pt idx="509">
                        <c:v>20</c:v>
                      </c:pt>
                      <c:pt idx="510">
                        <c:v>20</c:v>
                      </c:pt>
                      <c:pt idx="511">
                        <c:v>20</c:v>
                      </c:pt>
                      <c:pt idx="512">
                        <c:v>20</c:v>
                      </c:pt>
                      <c:pt idx="513">
                        <c:v>20</c:v>
                      </c:pt>
                      <c:pt idx="514">
                        <c:v>20.02</c:v>
                      </c:pt>
                      <c:pt idx="515">
                        <c:v>20.02</c:v>
                      </c:pt>
                      <c:pt idx="516">
                        <c:v>20.02</c:v>
                      </c:pt>
                      <c:pt idx="517">
                        <c:v>20.02</c:v>
                      </c:pt>
                      <c:pt idx="518">
                        <c:v>20.02</c:v>
                      </c:pt>
                      <c:pt idx="519">
                        <c:v>20.02</c:v>
                      </c:pt>
                      <c:pt idx="520">
                        <c:v>20.02</c:v>
                      </c:pt>
                      <c:pt idx="521">
                        <c:v>20.02</c:v>
                      </c:pt>
                      <c:pt idx="522">
                        <c:v>20.02</c:v>
                      </c:pt>
                      <c:pt idx="523">
                        <c:v>20.02</c:v>
                      </c:pt>
                      <c:pt idx="524">
                        <c:v>20.02</c:v>
                      </c:pt>
                      <c:pt idx="525">
                        <c:v>20.02</c:v>
                      </c:pt>
                      <c:pt idx="526">
                        <c:v>20.02</c:v>
                      </c:pt>
                      <c:pt idx="527">
                        <c:v>20.04</c:v>
                      </c:pt>
                      <c:pt idx="528">
                        <c:v>20.04</c:v>
                      </c:pt>
                      <c:pt idx="529">
                        <c:v>20.04</c:v>
                      </c:pt>
                      <c:pt idx="530">
                        <c:v>20.04</c:v>
                      </c:pt>
                      <c:pt idx="531">
                        <c:v>20.04</c:v>
                      </c:pt>
                      <c:pt idx="532">
                        <c:v>20.04</c:v>
                      </c:pt>
                      <c:pt idx="533">
                        <c:v>20.04</c:v>
                      </c:pt>
                      <c:pt idx="534">
                        <c:v>20.04</c:v>
                      </c:pt>
                      <c:pt idx="535">
                        <c:v>20.059999999999999</c:v>
                      </c:pt>
                      <c:pt idx="536">
                        <c:v>20.059999999999999</c:v>
                      </c:pt>
                      <c:pt idx="537">
                        <c:v>20.059999999999999</c:v>
                      </c:pt>
                      <c:pt idx="538">
                        <c:v>20.059999999999999</c:v>
                      </c:pt>
                      <c:pt idx="539">
                        <c:v>20.059999999999999</c:v>
                      </c:pt>
                      <c:pt idx="540">
                        <c:v>20.059999999999999</c:v>
                      </c:pt>
                      <c:pt idx="541">
                        <c:v>20.059999999999999</c:v>
                      </c:pt>
                      <c:pt idx="542">
                        <c:v>20.059999999999999</c:v>
                      </c:pt>
                      <c:pt idx="543">
                        <c:v>20.059999999999999</c:v>
                      </c:pt>
                      <c:pt idx="544">
                        <c:v>20.059999999999999</c:v>
                      </c:pt>
                      <c:pt idx="545">
                        <c:v>20.059999999999999</c:v>
                      </c:pt>
                      <c:pt idx="546">
                        <c:v>20.059999999999999</c:v>
                      </c:pt>
                      <c:pt idx="547">
                        <c:v>20.059999999999999</c:v>
                      </c:pt>
                      <c:pt idx="548">
                        <c:v>20.059999999999999</c:v>
                      </c:pt>
                      <c:pt idx="549">
                        <c:v>20.04</c:v>
                      </c:pt>
                      <c:pt idx="550">
                        <c:v>20.04</c:v>
                      </c:pt>
                      <c:pt idx="551">
                        <c:v>20.04</c:v>
                      </c:pt>
                      <c:pt idx="552">
                        <c:v>20.04</c:v>
                      </c:pt>
                      <c:pt idx="553">
                        <c:v>20.04</c:v>
                      </c:pt>
                      <c:pt idx="554">
                        <c:v>20.04</c:v>
                      </c:pt>
                      <c:pt idx="555">
                        <c:v>20.02</c:v>
                      </c:pt>
                      <c:pt idx="556">
                        <c:v>20.02</c:v>
                      </c:pt>
                      <c:pt idx="557">
                        <c:v>20.02</c:v>
                      </c:pt>
                      <c:pt idx="558">
                        <c:v>20.02</c:v>
                      </c:pt>
                      <c:pt idx="559">
                        <c:v>20.02</c:v>
                      </c:pt>
                      <c:pt idx="560">
                        <c:v>20.02</c:v>
                      </c:pt>
                      <c:pt idx="561">
                        <c:v>20.02</c:v>
                      </c:pt>
                      <c:pt idx="562">
                        <c:v>20.02</c:v>
                      </c:pt>
                      <c:pt idx="563">
                        <c:v>20.02</c:v>
                      </c:pt>
                      <c:pt idx="564">
                        <c:v>20.02</c:v>
                      </c:pt>
                      <c:pt idx="565">
                        <c:v>20.02</c:v>
                      </c:pt>
                      <c:pt idx="566">
                        <c:v>20.02</c:v>
                      </c:pt>
                      <c:pt idx="567">
                        <c:v>20.02</c:v>
                      </c:pt>
                      <c:pt idx="568">
                        <c:v>20.02</c:v>
                      </c:pt>
                      <c:pt idx="569">
                        <c:v>20.02</c:v>
                      </c:pt>
                      <c:pt idx="570">
                        <c:v>20.02</c:v>
                      </c:pt>
                      <c:pt idx="571">
                        <c:v>20.04</c:v>
                      </c:pt>
                      <c:pt idx="572">
                        <c:v>20.04</c:v>
                      </c:pt>
                      <c:pt idx="573">
                        <c:v>20.04</c:v>
                      </c:pt>
                      <c:pt idx="574">
                        <c:v>20.04</c:v>
                      </c:pt>
                      <c:pt idx="575">
                        <c:v>20.04</c:v>
                      </c:pt>
                      <c:pt idx="576">
                        <c:v>20.04</c:v>
                      </c:pt>
                      <c:pt idx="577">
                        <c:v>20.04</c:v>
                      </c:pt>
                      <c:pt idx="578">
                        <c:v>20.059999999999999</c:v>
                      </c:pt>
                      <c:pt idx="579">
                        <c:v>20.059999999999999</c:v>
                      </c:pt>
                      <c:pt idx="580">
                        <c:v>20.059999999999999</c:v>
                      </c:pt>
                      <c:pt idx="581">
                        <c:v>20.059999999999999</c:v>
                      </c:pt>
                      <c:pt idx="582">
                        <c:v>20.059999999999999</c:v>
                      </c:pt>
                      <c:pt idx="583">
                        <c:v>20.059999999999999</c:v>
                      </c:pt>
                      <c:pt idx="584">
                        <c:v>20.059999999999999</c:v>
                      </c:pt>
                      <c:pt idx="585">
                        <c:v>20.059999999999999</c:v>
                      </c:pt>
                      <c:pt idx="586">
                        <c:v>20.059999999999999</c:v>
                      </c:pt>
                      <c:pt idx="587">
                        <c:v>20.04</c:v>
                      </c:pt>
                      <c:pt idx="588">
                        <c:v>20.04</c:v>
                      </c:pt>
                      <c:pt idx="589">
                        <c:v>20.04</c:v>
                      </c:pt>
                      <c:pt idx="590">
                        <c:v>20.04</c:v>
                      </c:pt>
                      <c:pt idx="591">
                        <c:v>20.04</c:v>
                      </c:pt>
                      <c:pt idx="592">
                        <c:v>20.02</c:v>
                      </c:pt>
                      <c:pt idx="593">
                        <c:v>20.02</c:v>
                      </c:pt>
                      <c:pt idx="594">
                        <c:v>20.02</c:v>
                      </c:pt>
                      <c:pt idx="595">
                        <c:v>20.02</c:v>
                      </c:pt>
                      <c:pt idx="596">
                        <c:v>20.02</c:v>
                      </c:pt>
                      <c:pt idx="597">
                        <c:v>20.02</c:v>
                      </c:pt>
                      <c:pt idx="598">
                        <c:v>20.02</c:v>
                      </c:pt>
                      <c:pt idx="599">
                        <c:v>20.02</c:v>
                      </c:pt>
                      <c:pt idx="600">
                        <c:v>20.02</c:v>
                      </c:pt>
                      <c:pt idx="601">
                        <c:v>20.02</c:v>
                      </c:pt>
                      <c:pt idx="602">
                        <c:v>20.02</c:v>
                      </c:pt>
                      <c:pt idx="603">
                        <c:v>20.02</c:v>
                      </c:pt>
                      <c:pt idx="604">
                        <c:v>20.02</c:v>
                      </c:pt>
                      <c:pt idx="605">
                        <c:v>20.02</c:v>
                      </c:pt>
                      <c:pt idx="606">
                        <c:v>20.02</c:v>
                      </c:pt>
                      <c:pt idx="607">
                        <c:v>20.02</c:v>
                      </c:pt>
                      <c:pt idx="608">
                        <c:v>20.02</c:v>
                      </c:pt>
                      <c:pt idx="609">
                        <c:v>20.02</c:v>
                      </c:pt>
                      <c:pt idx="610">
                        <c:v>20.02</c:v>
                      </c:pt>
                      <c:pt idx="611">
                        <c:v>20.02</c:v>
                      </c:pt>
                      <c:pt idx="612">
                        <c:v>20.02</c:v>
                      </c:pt>
                      <c:pt idx="613">
                        <c:v>20.02</c:v>
                      </c:pt>
                      <c:pt idx="614">
                        <c:v>20.02</c:v>
                      </c:pt>
                      <c:pt idx="615">
                        <c:v>20.02</c:v>
                      </c:pt>
                      <c:pt idx="616">
                        <c:v>20.02</c:v>
                      </c:pt>
                      <c:pt idx="617">
                        <c:v>20.02</c:v>
                      </c:pt>
                      <c:pt idx="618">
                        <c:v>20.02</c:v>
                      </c:pt>
                      <c:pt idx="619">
                        <c:v>20.149999999999999</c:v>
                      </c:pt>
                      <c:pt idx="620">
                        <c:v>20.149999999999999</c:v>
                      </c:pt>
                      <c:pt idx="621">
                        <c:v>20.149999999999999</c:v>
                      </c:pt>
                      <c:pt idx="622">
                        <c:v>20.149999999999999</c:v>
                      </c:pt>
                      <c:pt idx="623">
                        <c:v>20.149999999999999</c:v>
                      </c:pt>
                      <c:pt idx="624">
                        <c:v>20.149999999999999</c:v>
                      </c:pt>
                      <c:pt idx="625">
                        <c:v>20.149999999999999</c:v>
                      </c:pt>
                      <c:pt idx="626">
                        <c:v>20.149999999999999</c:v>
                      </c:pt>
                      <c:pt idx="627">
                        <c:v>20.149999999999999</c:v>
                      </c:pt>
                      <c:pt idx="628">
                        <c:v>20.149999999999999</c:v>
                      </c:pt>
                      <c:pt idx="629">
                        <c:v>20.149999999999999</c:v>
                      </c:pt>
                      <c:pt idx="630">
                        <c:v>20.149999999999999</c:v>
                      </c:pt>
                      <c:pt idx="631">
                        <c:v>20.149999999999999</c:v>
                      </c:pt>
                      <c:pt idx="632">
                        <c:v>20.100000000000001</c:v>
                      </c:pt>
                      <c:pt idx="633">
                        <c:v>20.100000000000001</c:v>
                      </c:pt>
                      <c:pt idx="634">
                        <c:v>20.100000000000001</c:v>
                      </c:pt>
                      <c:pt idx="635">
                        <c:v>20.100000000000001</c:v>
                      </c:pt>
                      <c:pt idx="636">
                        <c:v>20.100000000000001</c:v>
                      </c:pt>
                      <c:pt idx="637">
                        <c:v>20.100000000000001</c:v>
                      </c:pt>
                      <c:pt idx="638">
                        <c:v>20.100000000000001</c:v>
                      </c:pt>
                      <c:pt idx="639">
                        <c:v>20.100000000000001</c:v>
                      </c:pt>
                      <c:pt idx="640">
                        <c:v>20.100000000000001</c:v>
                      </c:pt>
                      <c:pt idx="641">
                        <c:v>20.100000000000001</c:v>
                      </c:pt>
                      <c:pt idx="642">
                        <c:v>20.100000000000001</c:v>
                      </c:pt>
                      <c:pt idx="643">
                        <c:v>20.100000000000001</c:v>
                      </c:pt>
                      <c:pt idx="644">
                        <c:v>20.100000000000001</c:v>
                      </c:pt>
                      <c:pt idx="645">
                        <c:v>20.100000000000001</c:v>
                      </c:pt>
                      <c:pt idx="646">
                        <c:v>20.100000000000001</c:v>
                      </c:pt>
                      <c:pt idx="647">
                        <c:v>20.100000000000001</c:v>
                      </c:pt>
                      <c:pt idx="648">
                        <c:v>20.100000000000001</c:v>
                      </c:pt>
                      <c:pt idx="649">
                        <c:v>20.100000000000001</c:v>
                      </c:pt>
                      <c:pt idx="650">
                        <c:v>20</c:v>
                      </c:pt>
                      <c:pt idx="651">
                        <c:v>20</c:v>
                      </c:pt>
                      <c:pt idx="652">
                        <c:v>20</c:v>
                      </c:pt>
                      <c:pt idx="653">
                        <c:v>20</c:v>
                      </c:pt>
                      <c:pt idx="654">
                        <c:v>20</c:v>
                      </c:pt>
                      <c:pt idx="655">
                        <c:v>20</c:v>
                      </c:pt>
                      <c:pt idx="656">
                        <c:v>20</c:v>
                      </c:pt>
                      <c:pt idx="657">
                        <c:v>20</c:v>
                      </c:pt>
                      <c:pt idx="658">
                        <c:v>20</c:v>
                      </c:pt>
                      <c:pt idx="659">
                        <c:v>20</c:v>
                      </c:pt>
                      <c:pt idx="660">
                        <c:v>20</c:v>
                      </c:pt>
                      <c:pt idx="661">
                        <c:v>20</c:v>
                      </c:pt>
                      <c:pt idx="662">
                        <c:v>20</c:v>
                      </c:pt>
                      <c:pt idx="663">
                        <c:v>20</c:v>
                      </c:pt>
                      <c:pt idx="664">
                        <c:v>20</c:v>
                      </c:pt>
                      <c:pt idx="665">
                        <c:v>20</c:v>
                      </c:pt>
                      <c:pt idx="666">
                        <c:v>19.899999999999999</c:v>
                      </c:pt>
                      <c:pt idx="667">
                        <c:v>19.899999999999999</c:v>
                      </c:pt>
                      <c:pt idx="668">
                        <c:v>19.899999999999999</c:v>
                      </c:pt>
                      <c:pt idx="669">
                        <c:v>19.899999999999999</c:v>
                      </c:pt>
                      <c:pt idx="670">
                        <c:v>19.899999999999999</c:v>
                      </c:pt>
                      <c:pt idx="671">
                        <c:v>19.899999999999999</c:v>
                      </c:pt>
                      <c:pt idx="672">
                        <c:v>19.899999999999999</c:v>
                      </c:pt>
                      <c:pt idx="673">
                        <c:v>19.899999999999999</c:v>
                      </c:pt>
                      <c:pt idx="674">
                        <c:v>19.399999999999999</c:v>
                      </c:pt>
                      <c:pt idx="675">
                        <c:v>19.399999999999999</c:v>
                      </c:pt>
                      <c:pt idx="676">
                        <c:v>19.399999999999999</c:v>
                      </c:pt>
                      <c:pt idx="677">
                        <c:v>19.399999999999999</c:v>
                      </c:pt>
                      <c:pt idx="678">
                        <c:v>19.399999999999999</c:v>
                      </c:pt>
                      <c:pt idx="679">
                        <c:v>19.399999999999999</c:v>
                      </c:pt>
                      <c:pt idx="680">
                        <c:v>19.399999999999999</c:v>
                      </c:pt>
                      <c:pt idx="681">
                        <c:v>19.399999999999999</c:v>
                      </c:pt>
                      <c:pt idx="682">
                        <c:v>19.399999999999999</c:v>
                      </c:pt>
                      <c:pt idx="683">
                        <c:v>19.399999999999999</c:v>
                      </c:pt>
                      <c:pt idx="684">
                        <c:v>19.399999999999999</c:v>
                      </c:pt>
                      <c:pt idx="685">
                        <c:v>19.399999999999999</c:v>
                      </c:pt>
                      <c:pt idx="686">
                        <c:v>19.399999999999999</c:v>
                      </c:pt>
                      <c:pt idx="687">
                        <c:v>19.399999999999999</c:v>
                      </c:pt>
                      <c:pt idx="688">
                        <c:v>19.399999999999999</c:v>
                      </c:pt>
                      <c:pt idx="689">
                        <c:v>19.29999999999999</c:v>
                      </c:pt>
                      <c:pt idx="690">
                        <c:v>19.29999999999999</c:v>
                      </c:pt>
                      <c:pt idx="691">
                        <c:v>19.29999999999999</c:v>
                      </c:pt>
                      <c:pt idx="692">
                        <c:v>19.29999999999999</c:v>
                      </c:pt>
                      <c:pt idx="693">
                        <c:v>19.25</c:v>
                      </c:pt>
                      <c:pt idx="694">
                        <c:v>19.25</c:v>
                      </c:pt>
                      <c:pt idx="695">
                        <c:v>19.25</c:v>
                      </c:pt>
                      <c:pt idx="696">
                        <c:v>19.25</c:v>
                      </c:pt>
                      <c:pt idx="697">
                        <c:v>19.25</c:v>
                      </c:pt>
                      <c:pt idx="698">
                        <c:v>19.2</c:v>
                      </c:pt>
                      <c:pt idx="699">
                        <c:v>19.2</c:v>
                      </c:pt>
                      <c:pt idx="700">
                        <c:v>19.2</c:v>
                      </c:pt>
                      <c:pt idx="701">
                        <c:v>19.2</c:v>
                      </c:pt>
                      <c:pt idx="702">
                        <c:v>19.2</c:v>
                      </c:pt>
                      <c:pt idx="703">
                        <c:v>19.2</c:v>
                      </c:pt>
                      <c:pt idx="704">
                        <c:v>19.2</c:v>
                      </c:pt>
                      <c:pt idx="705">
                        <c:v>19.2</c:v>
                      </c:pt>
                      <c:pt idx="706">
                        <c:v>19.2</c:v>
                      </c:pt>
                      <c:pt idx="707">
                        <c:v>19.149999999999999</c:v>
                      </c:pt>
                      <c:pt idx="708">
                        <c:v>19.149999999999999</c:v>
                      </c:pt>
                      <c:pt idx="709">
                        <c:v>19.149999999999999</c:v>
                      </c:pt>
                      <c:pt idx="710">
                        <c:v>19.149999999999999</c:v>
                      </c:pt>
                      <c:pt idx="711">
                        <c:v>19.149999999999999</c:v>
                      </c:pt>
                      <c:pt idx="712">
                        <c:v>19.149999999999999</c:v>
                      </c:pt>
                      <c:pt idx="713">
                        <c:v>19.149999999999999</c:v>
                      </c:pt>
                      <c:pt idx="714">
                        <c:v>19.149999999999999</c:v>
                      </c:pt>
                      <c:pt idx="715">
                        <c:v>19.100000000000001</c:v>
                      </c:pt>
                      <c:pt idx="716">
                        <c:v>19.100000000000001</c:v>
                      </c:pt>
                      <c:pt idx="717">
                        <c:v>19.100000000000001</c:v>
                      </c:pt>
                      <c:pt idx="718">
                        <c:v>19.100000000000001</c:v>
                      </c:pt>
                      <c:pt idx="719">
                        <c:v>19.100000000000001</c:v>
                      </c:pt>
                      <c:pt idx="720">
                        <c:v>19.100000000000001</c:v>
                      </c:pt>
                      <c:pt idx="721">
                        <c:v>19.100000000000001</c:v>
                      </c:pt>
                      <c:pt idx="722">
                        <c:v>19.04999999999999</c:v>
                      </c:pt>
                      <c:pt idx="723">
                        <c:v>19.04999999999999</c:v>
                      </c:pt>
                      <c:pt idx="724">
                        <c:v>19.04999999999999</c:v>
                      </c:pt>
                      <c:pt idx="725">
                        <c:v>19.04999999999999</c:v>
                      </c:pt>
                      <c:pt idx="726">
                        <c:v>19.04999999999999</c:v>
                      </c:pt>
                      <c:pt idx="727">
                        <c:v>19.04999999999999</c:v>
                      </c:pt>
                      <c:pt idx="728">
                        <c:v>19</c:v>
                      </c:pt>
                      <c:pt idx="729">
                        <c:v>19</c:v>
                      </c:pt>
                      <c:pt idx="730">
                        <c:v>19</c:v>
                      </c:pt>
                      <c:pt idx="731">
                        <c:v>19</c:v>
                      </c:pt>
                      <c:pt idx="732">
                        <c:v>19</c:v>
                      </c:pt>
                      <c:pt idx="733">
                        <c:v>19</c:v>
                      </c:pt>
                      <c:pt idx="734">
                        <c:v>18.95</c:v>
                      </c:pt>
                      <c:pt idx="735">
                        <c:v>18.95</c:v>
                      </c:pt>
                      <c:pt idx="736">
                        <c:v>18.95</c:v>
                      </c:pt>
                      <c:pt idx="737">
                        <c:v>18.95</c:v>
                      </c:pt>
                      <c:pt idx="738">
                        <c:v>18.95</c:v>
                      </c:pt>
                      <c:pt idx="739">
                        <c:v>18.95</c:v>
                      </c:pt>
                      <c:pt idx="740">
                        <c:v>18.899999999999999</c:v>
                      </c:pt>
                      <c:pt idx="741">
                        <c:v>18.899999999999999</c:v>
                      </c:pt>
                      <c:pt idx="742">
                        <c:v>18.899999999999999</c:v>
                      </c:pt>
                      <c:pt idx="743">
                        <c:v>18.899999999999999</c:v>
                      </c:pt>
                      <c:pt idx="744">
                        <c:v>18.899999999999999</c:v>
                      </c:pt>
                      <c:pt idx="745">
                        <c:v>18.899999999999999</c:v>
                      </c:pt>
                      <c:pt idx="746">
                        <c:v>18.850000000000001</c:v>
                      </c:pt>
                      <c:pt idx="747">
                        <c:v>18.850000000000001</c:v>
                      </c:pt>
                      <c:pt idx="748">
                        <c:v>18.850000000000001</c:v>
                      </c:pt>
                      <c:pt idx="749">
                        <c:v>18.850000000000001</c:v>
                      </c:pt>
                      <c:pt idx="750">
                        <c:v>18.850000000000001</c:v>
                      </c:pt>
                      <c:pt idx="751">
                        <c:v>18.850000000000001</c:v>
                      </c:pt>
                      <c:pt idx="752">
                        <c:v>18.79999999999999</c:v>
                      </c:pt>
                      <c:pt idx="753">
                        <c:v>18.79999999999999</c:v>
                      </c:pt>
                      <c:pt idx="754">
                        <c:v>18.79999999999999</c:v>
                      </c:pt>
                      <c:pt idx="755">
                        <c:v>18.79999999999999</c:v>
                      </c:pt>
                      <c:pt idx="756">
                        <c:v>18.79999999999999</c:v>
                      </c:pt>
                      <c:pt idx="757">
                        <c:v>18.79999999999999</c:v>
                      </c:pt>
                      <c:pt idx="758">
                        <c:v>18.79999999999999</c:v>
                      </c:pt>
                      <c:pt idx="759">
                        <c:v>18.75</c:v>
                      </c:pt>
                      <c:pt idx="760">
                        <c:v>18.75</c:v>
                      </c:pt>
                      <c:pt idx="761">
                        <c:v>18.75</c:v>
                      </c:pt>
                      <c:pt idx="762">
                        <c:v>18.75</c:v>
                      </c:pt>
                      <c:pt idx="763">
                        <c:v>18.75</c:v>
                      </c:pt>
                      <c:pt idx="764">
                        <c:v>18.75</c:v>
                      </c:pt>
                      <c:pt idx="765">
                        <c:v>18.75</c:v>
                      </c:pt>
                      <c:pt idx="766">
                        <c:v>18.7</c:v>
                      </c:pt>
                      <c:pt idx="767">
                        <c:v>18.7</c:v>
                      </c:pt>
                      <c:pt idx="768">
                        <c:v>18.7</c:v>
                      </c:pt>
                      <c:pt idx="769">
                        <c:v>18.7</c:v>
                      </c:pt>
                      <c:pt idx="770">
                        <c:v>18.7</c:v>
                      </c:pt>
                      <c:pt idx="771">
                        <c:v>18.7</c:v>
                      </c:pt>
                      <c:pt idx="772">
                        <c:v>18.649999999999999</c:v>
                      </c:pt>
                      <c:pt idx="773">
                        <c:v>18.649999999999999</c:v>
                      </c:pt>
                      <c:pt idx="774">
                        <c:v>18.649999999999999</c:v>
                      </c:pt>
                      <c:pt idx="775">
                        <c:v>18.649999999999999</c:v>
                      </c:pt>
                      <c:pt idx="776">
                        <c:v>18.649999999999999</c:v>
                      </c:pt>
                      <c:pt idx="777">
                        <c:v>18.649999999999999</c:v>
                      </c:pt>
                      <c:pt idx="778">
                        <c:v>18.649999999999999</c:v>
                      </c:pt>
                      <c:pt idx="779">
                        <c:v>18.649999999999999</c:v>
                      </c:pt>
                      <c:pt idx="780">
                        <c:v>18.649999999999999</c:v>
                      </c:pt>
                      <c:pt idx="781">
                        <c:v>18.600000000000001</c:v>
                      </c:pt>
                      <c:pt idx="782">
                        <c:v>18.600000000000001</c:v>
                      </c:pt>
                      <c:pt idx="783">
                        <c:v>18.600000000000001</c:v>
                      </c:pt>
                      <c:pt idx="784">
                        <c:v>18.600000000000001</c:v>
                      </c:pt>
                      <c:pt idx="785">
                        <c:v>18.600000000000001</c:v>
                      </c:pt>
                      <c:pt idx="786">
                        <c:v>18.600000000000001</c:v>
                      </c:pt>
                      <c:pt idx="787">
                        <c:v>18.600000000000001</c:v>
                      </c:pt>
                      <c:pt idx="788">
                        <c:v>18.649999999999999</c:v>
                      </c:pt>
                      <c:pt idx="789">
                        <c:v>18.649999999999999</c:v>
                      </c:pt>
                      <c:pt idx="790">
                        <c:v>18.649999999999999</c:v>
                      </c:pt>
                      <c:pt idx="791">
                        <c:v>18.649999999999999</c:v>
                      </c:pt>
                      <c:pt idx="792">
                        <c:v>18.649999999999999</c:v>
                      </c:pt>
                      <c:pt idx="793">
                        <c:v>18.649999999999999</c:v>
                      </c:pt>
                      <c:pt idx="794">
                        <c:v>18.649999999999999</c:v>
                      </c:pt>
                      <c:pt idx="795">
                        <c:v>18.649999999999999</c:v>
                      </c:pt>
                      <c:pt idx="796">
                        <c:v>18.649999999999999</c:v>
                      </c:pt>
                      <c:pt idx="797">
                        <c:v>18.649999999999999</c:v>
                      </c:pt>
                      <c:pt idx="798">
                        <c:v>18.649999999999999</c:v>
                      </c:pt>
                      <c:pt idx="799">
                        <c:v>18.649999999999999</c:v>
                      </c:pt>
                      <c:pt idx="800">
                        <c:v>18.7</c:v>
                      </c:pt>
                      <c:pt idx="801">
                        <c:v>18.7</c:v>
                      </c:pt>
                      <c:pt idx="802">
                        <c:v>18.7</c:v>
                      </c:pt>
                      <c:pt idx="803">
                        <c:v>18.7</c:v>
                      </c:pt>
                      <c:pt idx="804">
                        <c:v>18.7</c:v>
                      </c:pt>
                      <c:pt idx="805">
                        <c:v>18.7</c:v>
                      </c:pt>
                      <c:pt idx="806">
                        <c:v>18.7</c:v>
                      </c:pt>
                      <c:pt idx="807">
                        <c:v>18.7</c:v>
                      </c:pt>
                      <c:pt idx="808">
                        <c:v>18.7</c:v>
                      </c:pt>
                      <c:pt idx="809">
                        <c:v>18.75</c:v>
                      </c:pt>
                      <c:pt idx="810">
                        <c:v>18.75</c:v>
                      </c:pt>
                      <c:pt idx="811">
                        <c:v>18.75</c:v>
                      </c:pt>
                      <c:pt idx="812">
                        <c:v>18.75</c:v>
                      </c:pt>
                      <c:pt idx="813">
                        <c:v>18.75</c:v>
                      </c:pt>
                      <c:pt idx="814">
                        <c:v>18.75</c:v>
                      </c:pt>
                      <c:pt idx="815">
                        <c:v>18.75</c:v>
                      </c:pt>
                      <c:pt idx="816">
                        <c:v>18.79999999999999</c:v>
                      </c:pt>
                      <c:pt idx="817">
                        <c:v>18.79999999999999</c:v>
                      </c:pt>
                      <c:pt idx="818">
                        <c:v>18.79999999999999</c:v>
                      </c:pt>
                      <c:pt idx="819">
                        <c:v>18.79999999999999</c:v>
                      </c:pt>
                      <c:pt idx="820">
                        <c:v>18.79999999999999</c:v>
                      </c:pt>
                      <c:pt idx="821">
                        <c:v>18.79999999999999</c:v>
                      </c:pt>
                      <c:pt idx="822">
                        <c:v>18.850000000000001</c:v>
                      </c:pt>
                      <c:pt idx="823">
                        <c:v>18.850000000000001</c:v>
                      </c:pt>
                      <c:pt idx="824">
                        <c:v>18.850000000000001</c:v>
                      </c:pt>
                      <c:pt idx="825">
                        <c:v>18.850000000000001</c:v>
                      </c:pt>
                      <c:pt idx="826">
                        <c:v>18.899999999999999</c:v>
                      </c:pt>
                      <c:pt idx="827">
                        <c:v>18.899999999999999</c:v>
                      </c:pt>
                      <c:pt idx="828">
                        <c:v>18.899999999999999</c:v>
                      </c:pt>
                      <c:pt idx="829">
                        <c:v>18.899999999999999</c:v>
                      </c:pt>
                      <c:pt idx="830">
                        <c:v>18.899999999999999</c:v>
                      </c:pt>
                      <c:pt idx="831">
                        <c:v>18.899999999999999</c:v>
                      </c:pt>
                      <c:pt idx="832">
                        <c:v>18.899999999999999</c:v>
                      </c:pt>
                      <c:pt idx="833">
                        <c:v>18.899999999999999</c:v>
                      </c:pt>
                      <c:pt idx="834">
                        <c:v>18.95</c:v>
                      </c:pt>
                      <c:pt idx="835">
                        <c:v>18.95</c:v>
                      </c:pt>
                      <c:pt idx="836">
                        <c:v>18.95</c:v>
                      </c:pt>
                      <c:pt idx="837">
                        <c:v>18.95</c:v>
                      </c:pt>
                      <c:pt idx="838">
                        <c:v>18.95</c:v>
                      </c:pt>
                      <c:pt idx="839">
                        <c:v>18.95</c:v>
                      </c:pt>
                      <c:pt idx="840">
                        <c:v>18.95</c:v>
                      </c:pt>
                      <c:pt idx="841">
                        <c:v>18.95</c:v>
                      </c:pt>
                      <c:pt idx="842">
                        <c:v>18.95</c:v>
                      </c:pt>
                      <c:pt idx="843">
                        <c:v>18.95</c:v>
                      </c:pt>
                      <c:pt idx="844">
                        <c:v>18.95</c:v>
                      </c:pt>
                      <c:pt idx="845">
                        <c:v>19</c:v>
                      </c:pt>
                      <c:pt idx="846">
                        <c:v>19</c:v>
                      </c:pt>
                      <c:pt idx="847">
                        <c:v>19</c:v>
                      </c:pt>
                      <c:pt idx="848">
                        <c:v>19</c:v>
                      </c:pt>
                      <c:pt idx="849">
                        <c:v>19</c:v>
                      </c:pt>
                      <c:pt idx="850">
                        <c:v>19</c:v>
                      </c:pt>
                      <c:pt idx="851">
                        <c:v>19</c:v>
                      </c:pt>
                      <c:pt idx="852">
                        <c:v>19</c:v>
                      </c:pt>
                      <c:pt idx="853">
                        <c:v>19.04999999999999</c:v>
                      </c:pt>
                      <c:pt idx="854">
                        <c:v>19.04999999999999</c:v>
                      </c:pt>
                      <c:pt idx="855">
                        <c:v>19.04999999999999</c:v>
                      </c:pt>
                      <c:pt idx="856">
                        <c:v>19.04999999999999</c:v>
                      </c:pt>
                      <c:pt idx="857">
                        <c:v>19.04999999999999</c:v>
                      </c:pt>
                      <c:pt idx="858">
                        <c:v>19.04999999999999</c:v>
                      </c:pt>
                      <c:pt idx="859">
                        <c:v>19.04999999999999</c:v>
                      </c:pt>
                      <c:pt idx="860">
                        <c:v>19.04999999999999</c:v>
                      </c:pt>
                      <c:pt idx="861">
                        <c:v>19.100000000000001</c:v>
                      </c:pt>
                      <c:pt idx="862">
                        <c:v>19.100000000000001</c:v>
                      </c:pt>
                      <c:pt idx="863">
                        <c:v>19.100000000000001</c:v>
                      </c:pt>
                      <c:pt idx="864">
                        <c:v>19.100000000000001</c:v>
                      </c:pt>
                      <c:pt idx="865">
                        <c:v>19.100000000000001</c:v>
                      </c:pt>
                      <c:pt idx="866">
                        <c:v>19.100000000000001</c:v>
                      </c:pt>
                      <c:pt idx="867">
                        <c:v>19.100000000000001</c:v>
                      </c:pt>
                      <c:pt idx="868">
                        <c:v>19.100000000000001</c:v>
                      </c:pt>
                      <c:pt idx="869">
                        <c:v>19.100000000000001</c:v>
                      </c:pt>
                      <c:pt idx="870">
                        <c:v>19.149999999999999</c:v>
                      </c:pt>
                      <c:pt idx="871">
                        <c:v>19.149999999999999</c:v>
                      </c:pt>
                      <c:pt idx="872">
                        <c:v>19.149999999999999</c:v>
                      </c:pt>
                      <c:pt idx="873">
                        <c:v>19.149999999999999</c:v>
                      </c:pt>
                      <c:pt idx="874">
                        <c:v>19.149999999999999</c:v>
                      </c:pt>
                      <c:pt idx="875">
                        <c:v>19.149999999999999</c:v>
                      </c:pt>
                      <c:pt idx="876">
                        <c:v>19.149999999999999</c:v>
                      </c:pt>
                      <c:pt idx="877">
                        <c:v>19.2</c:v>
                      </c:pt>
                      <c:pt idx="878">
                        <c:v>19.2</c:v>
                      </c:pt>
                      <c:pt idx="879">
                        <c:v>19.2</c:v>
                      </c:pt>
                      <c:pt idx="880">
                        <c:v>19.2</c:v>
                      </c:pt>
                      <c:pt idx="881">
                        <c:v>19.25</c:v>
                      </c:pt>
                      <c:pt idx="882">
                        <c:v>19.25</c:v>
                      </c:pt>
                      <c:pt idx="883">
                        <c:v>19.25</c:v>
                      </c:pt>
                      <c:pt idx="884">
                        <c:v>19.25</c:v>
                      </c:pt>
                      <c:pt idx="885">
                        <c:v>19.25</c:v>
                      </c:pt>
                      <c:pt idx="886">
                        <c:v>19.29999999999999</c:v>
                      </c:pt>
                      <c:pt idx="887">
                        <c:v>19.29999999999999</c:v>
                      </c:pt>
                      <c:pt idx="888">
                        <c:v>19.29999999999999</c:v>
                      </c:pt>
                      <c:pt idx="889">
                        <c:v>19.29999999999999</c:v>
                      </c:pt>
                      <c:pt idx="890">
                        <c:v>19.350000000000001</c:v>
                      </c:pt>
                      <c:pt idx="891">
                        <c:v>19.350000000000001</c:v>
                      </c:pt>
                      <c:pt idx="892">
                        <c:v>19.350000000000001</c:v>
                      </c:pt>
                      <c:pt idx="893">
                        <c:v>19.350000000000001</c:v>
                      </c:pt>
                      <c:pt idx="894">
                        <c:v>19.350000000000001</c:v>
                      </c:pt>
                      <c:pt idx="895">
                        <c:v>19.350000000000001</c:v>
                      </c:pt>
                      <c:pt idx="896">
                        <c:v>19.399999999999999</c:v>
                      </c:pt>
                      <c:pt idx="897">
                        <c:v>19.399999999999999</c:v>
                      </c:pt>
                      <c:pt idx="898">
                        <c:v>19.399999999999999</c:v>
                      </c:pt>
                      <c:pt idx="899">
                        <c:v>19.399999999999999</c:v>
                      </c:pt>
                      <c:pt idx="900">
                        <c:v>19.399999999999999</c:v>
                      </c:pt>
                      <c:pt idx="901">
                        <c:v>19.45</c:v>
                      </c:pt>
                      <c:pt idx="902">
                        <c:v>19.45</c:v>
                      </c:pt>
                      <c:pt idx="903">
                        <c:v>19.45</c:v>
                      </c:pt>
                      <c:pt idx="904">
                        <c:v>19.45</c:v>
                      </c:pt>
                      <c:pt idx="905">
                        <c:v>19.45</c:v>
                      </c:pt>
                      <c:pt idx="906">
                        <c:v>19.45</c:v>
                      </c:pt>
                      <c:pt idx="907">
                        <c:v>19.45</c:v>
                      </c:pt>
                      <c:pt idx="908">
                        <c:v>19.5</c:v>
                      </c:pt>
                      <c:pt idx="909">
                        <c:v>19.5</c:v>
                      </c:pt>
                      <c:pt idx="910">
                        <c:v>19.5</c:v>
                      </c:pt>
                      <c:pt idx="911">
                        <c:v>19.5</c:v>
                      </c:pt>
                      <c:pt idx="912">
                        <c:v>19.5</c:v>
                      </c:pt>
                      <c:pt idx="913">
                        <c:v>19.5</c:v>
                      </c:pt>
                      <c:pt idx="914">
                        <c:v>19.5</c:v>
                      </c:pt>
                      <c:pt idx="915">
                        <c:v>19.5</c:v>
                      </c:pt>
                      <c:pt idx="916">
                        <c:v>19.54999999999999</c:v>
                      </c:pt>
                      <c:pt idx="917">
                        <c:v>19.54999999999999</c:v>
                      </c:pt>
                      <c:pt idx="918">
                        <c:v>19.54999999999999</c:v>
                      </c:pt>
                      <c:pt idx="919">
                        <c:v>19.54999999999999</c:v>
                      </c:pt>
                      <c:pt idx="920">
                        <c:v>19.54999999999999</c:v>
                      </c:pt>
                      <c:pt idx="921">
                        <c:v>19.54999999999999</c:v>
                      </c:pt>
                      <c:pt idx="922">
                        <c:v>19.54999999999999</c:v>
                      </c:pt>
                      <c:pt idx="923">
                        <c:v>19.54999999999999</c:v>
                      </c:pt>
                      <c:pt idx="924">
                        <c:v>19.54999999999999</c:v>
                      </c:pt>
                      <c:pt idx="925">
                        <c:v>19.54999999999999</c:v>
                      </c:pt>
                      <c:pt idx="926">
                        <c:v>19.54999999999999</c:v>
                      </c:pt>
                      <c:pt idx="927">
                        <c:v>19.54999999999999</c:v>
                      </c:pt>
                      <c:pt idx="928">
                        <c:v>19.54999999999999</c:v>
                      </c:pt>
                      <c:pt idx="929">
                        <c:v>19.54999999999999</c:v>
                      </c:pt>
                      <c:pt idx="930">
                        <c:v>19.54999999999999</c:v>
                      </c:pt>
                      <c:pt idx="931">
                        <c:v>19.54999999999999</c:v>
                      </c:pt>
                      <c:pt idx="932">
                        <c:v>19.54999999999999</c:v>
                      </c:pt>
                      <c:pt idx="933">
                        <c:v>19.54999999999999</c:v>
                      </c:pt>
                      <c:pt idx="934">
                        <c:v>19.54999999999999</c:v>
                      </c:pt>
                      <c:pt idx="935">
                        <c:v>19.54999999999999</c:v>
                      </c:pt>
                      <c:pt idx="936">
                        <c:v>19.54999999999999</c:v>
                      </c:pt>
                      <c:pt idx="937">
                        <c:v>19.54999999999999</c:v>
                      </c:pt>
                      <c:pt idx="938">
                        <c:v>19.54999999999999</c:v>
                      </c:pt>
                      <c:pt idx="939">
                        <c:v>19.54999999999999</c:v>
                      </c:pt>
                      <c:pt idx="940">
                        <c:v>19.54999999999999</c:v>
                      </c:pt>
                      <c:pt idx="941">
                        <c:v>19.54999999999999</c:v>
                      </c:pt>
                      <c:pt idx="942">
                        <c:v>19.54999999999999</c:v>
                      </c:pt>
                      <c:pt idx="943">
                        <c:v>19.54999999999999</c:v>
                      </c:pt>
                      <c:pt idx="944">
                        <c:v>19.54999999999999</c:v>
                      </c:pt>
                      <c:pt idx="945">
                        <c:v>19.54999999999999</c:v>
                      </c:pt>
                      <c:pt idx="946">
                        <c:v>19.54999999999999</c:v>
                      </c:pt>
                      <c:pt idx="947">
                        <c:v>19.54999999999999</c:v>
                      </c:pt>
                      <c:pt idx="948">
                        <c:v>19.54999999999999</c:v>
                      </c:pt>
                      <c:pt idx="949">
                        <c:v>19.54999999999999</c:v>
                      </c:pt>
                      <c:pt idx="950">
                        <c:v>19.54999999999999</c:v>
                      </c:pt>
                      <c:pt idx="951">
                        <c:v>19.54999999999999</c:v>
                      </c:pt>
                      <c:pt idx="952">
                        <c:v>19.54999999999999</c:v>
                      </c:pt>
                      <c:pt idx="953">
                        <c:v>19.54999999999999</c:v>
                      </c:pt>
                      <c:pt idx="954">
                        <c:v>19.54999999999999</c:v>
                      </c:pt>
                      <c:pt idx="955">
                        <c:v>19.54999999999999</c:v>
                      </c:pt>
                      <c:pt idx="956">
                        <c:v>19.54999999999999</c:v>
                      </c:pt>
                      <c:pt idx="957">
                        <c:v>19.54999999999999</c:v>
                      </c:pt>
                      <c:pt idx="958">
                        <c:v>19.54999999999999</c:v>
                      </c:pt>
                      <c:pt idx="959">
                        <c:v>19.54999999999999</c:v>
                      </c:pt>
                      <c:pt idx="960">
                        <c:v>19.54999999999999</c:v>
                      </c:pt>
                      <c:pt idx="961">
                        <c:v>19.54999999999999</c:v>
                      </c:pt>
                      <c:pt idx="962">
                        <c:v>19.600000000000001</c:v>
                      </c:pt>
                      <c:pt idx="963">
                        <c:v>19.600000000000001</c:v>
                      </c:pt>
                      <c:pt idx="964">
                        <c:v>19.600000000000001</c:v>
                      </c:pt>
                      <c:pt idx="965">
                        <c:v>19.600000000000001</c:v>
                      </c:pt>
                      <c:pt idx="966">
                        <c:v>19.600000000000001</c:v>
                      </c:pt>
                      <c:pt idx="967">
                        <c:v>19.600000000000001</c:v>
                      </c:pt>
                      <c:pt idx="968">
                        <c:v>19.649999999999999</c:v>
                      </c:pt>
                      <c:pt idx="969">
                        <c:v>19.649999999999999</c:v>
                      </c:pt>
                      <c:pt idx="970">
                        <c:v>19.649999999999999</c:v>
                      </c:pt>
                      <c:pt idx="971">
                        <c:v>19.649999999999999</c:v>
                      </c:pt>
                      <c:pt idx="972">
                        <c:v>19.649999999999999</c:v>
                      </c:pt>
                      <c:pt idx="973">
                        <c:v>19.649999999999999</c:v>
                      </c:pt>
                      <c:pt idx="974">
                        <c:v>19.649999999999999</c:v>
                      </c:pt>
                      <c:pt idx="975">
                        <c:v>19.7</c:v>
                      </c:pt>
                      <c:pt idx="976">
                        <c:v>19.7</c:v>
                      </c:pt>
                      <c:pt idx="977">
                        <c:v>19.7</c:v>
                      </c:pt>
                      <c:pt idx="978">
                        <c:v>19.7</c:v>
                      </c:pt>
                      <c:pt idx="979">
                        <c:v>19.7</c:v>
                      </c:pt>
                      <c:pt idx="980">
                        <c:v>19.7</c:v>
                      </c:pt>
                      <c:pt idx="981">
                        <c:v>19.7</c:v>
                      </c:pt>
                      <c:pt idx="982">
                        <c:v>19.75</c:v>
                      </c:pt>
                      <c:pt idx="983">
                        <c:v>19.75</c:v>
                      </c:pt>
                      <c:pt idx="984">
                        <c:v>19.75</c:v>
                      </c:pt>
                      <c:pt idx="985">
                        <c:v>19.75</c:v>
                      </c:pt>
                      <c:pt idx="986">
                        <c:v>19.75</c:v>
                      </c:pt>
                      <c:pt idx="987">
                        <c:v>19.75</c:v>
                      </c:pt>
                      <c:pt idx="988">
                        <c:v>19.75</c:v>
                      </c:pt>
                      <c:pt idx="989">
                        <c:v>19.75</c:v>
                      </c:pt>
                      <c:pt idx="990">
                        <c:v>19.79999999999999</c:v>
                      </c:pt>
                      <c:pt idx="991">
                        <c:v>19.79999999999999</c:v>
                      </c:pt>
                      <c:pt idx="992">
                        <c:v>19.79999999999999</c:v>
                      </c:pt>
                      <c:pt idx="993">
                        <c:v>19.79999999999999</c:v>
                      </c:pt>
                      <c:pt idx="994">
                        <c:v>19.79999999999999</c:v>
                      </c:pt>
                      <c:pt idx="995">
                        <c:v>19.850000000000001</c:v>
                      </c:pt>
                      <c:pt idx="996">
                        <c:v>19.850000000000001</c:v>
                      </c:pt>
                      <c:pt idx="997">
                        <c:v>19.850000000000001</c:v>
                      </c:pt>
                      <c:pt idx="998">
                        <c:v>19.850000000000001</c:v>
                      </c:pt>
                      <c:pt idx="999">
                        <c:v>19.850000000000001</c:v>
                      </c:pt>
                      <c:pt idx="1000">
                        <c:v>19.850000000000001</c:v>
                      </c:pt>
                      <c:pt idx="1001">
                        <c:v>19.899999999999999</c:v>
                      </c:pt>
                      <c:pt idx="1002">
                        <c:v>19.899999999999999</c:v>
                      </c:pt>
                      <c:pt idx="1003">
                        <c:v>19.899999999999999</c:v>
                      </c:pt>
                      <c:pt idx="1004">
                        <c:v>19.899999999999999</c:v>
                      </c:pt>
                      <c:pt idx="1005">
                        <c:v>19.899999999999999</c:v>
                      </c:pt>
                      <c:pt idx="1006">
                        <c:v>19.95</c:v>
                      </c:pt>
                      <c:pt idx="1007">
                        <c:v>19.95</c:v>
                      </c:pt>
                      <c:pt idx="1008">
                        <c:v>19.95</c:v>
                      </c:pt>
                      <c:pt idx="1009">
                        <c:v>19.95</c:v>
                      </c:pt>
                      <c:pt idx="1010">
                        <c:v>19.95</c:v>
                      </c:pt>
                      <c:pt idx="1011">
                        <c:v>19.95</c:v>
                      </c:pt>
                      <c:pt idx="1012">
                        <c:v>19.95</c:v>
                      </c:pt>
                      <c:pt idx="1013">
                        <c:v>19.95</c:v>
                      </c:pt>
                      <c:pt idx="1014">
                        <c:v>20</c:v>
                      </c:pt>
                      <c:pt idx="1015">
                        <c:v>20</c:v>
                      </c:pt>
                      <c:pt idx="1016">
                        <c:v>20</c:v>
                      </c:pt>
                      <c:pt idx="1017">
                        <c:v>20</c:v>
                      </c:pt>
                      <c:pt idx="1018">
                        <c:v>20</c:v>
                      </c:pt>
                      <c:pt idx="1019">
                        <c:v>20.04999999999999</c:v>
                      </c:pt>
                      <c:pt idx="1020">
                        <c:v>20.04999999999999</c:v>
                      </c:pt>
                      <c:pt idx="1021">
                        <c:v>20.04999999999999</c:v>
                      </c:pt>
                      <c:pt idx="1022">
                        <c:v>20.100000000000001</c:v>
                      </c:pt>
                      <c:pt idx="1023">
                        <c:v>20.100000000000001</c:v>
                      </c:pt>
                      <c:pt idx="1024">
                        <c:v>20.100000000000001</c:v>
                      </c:pt>
                      <c:pt idx="1025">
                        <c:v>20.149999999999999</c:v>
                      </c:pt>
                      <c:pt idx="1026">
                        <c:v>20.149999999999999</c:v>
                      </c:pt>
                      <c:pt idx="1027">
                        <c:v>20.149999999999999</c:v>
                      </c:pt>
                      <c:pt idx="1028">
                        <c:v>20.149999999999999</c:v>
                      </c:pt>
                      <c:pt idx="1029">
                        <c:v>20.149999999999999</c:v>
                      </c:pt>
                      <c:pt idx="1030">
                        <c:v>20.2</c:v>
                      </c:pt>
                      <c:pt idx="1031">
                        <c:v>20.2</c:v>
                      </c:pt>
                      <c:pt idx="1032">
                        <c:v>20.2</c:v>
                      </c:pt>
                      <c:pt idx="1033">
                        <c:v>20.2</c:v>
                      </c:pt>
                      <c:pt idx="1034">
                        <c:v>20.2</c:v>
                      </c:pt>
                      <c:pt idx="1035">
                        <c:v>20.2</c:v>
                      </c:pt>
                      <c:pt idx="1036">
                        <c:v>20.2</c:v>
                      </c:pt>
                      <c:pt idx="1037">
                        <c:v>20.2</c:v>
                      </c:pt>
                      <c:pt idx="1038">
                        <c:v>20.2</c:v>
                      </c:pt>
                      <c:pt idx="1039">
                        <c:v>20.2</c:v>
                      </c:pt>
                      <c:pt idx="1040">
                        <c:v>20.2</c:v>
                      </c:pt>
                      <c:pt idx="1041">
                        <c:v>20.2</c:v>
                      </c:pt>
                      <c:pt idx="1042">
                        <c:v>20.2</c:v>
                      </c:pt>
                      <c:pt idx="1043">
                        <c:v>20.2</c:v>
                      </c:pt>
                      <c:pt idx="1044">
                        <c:v>20.2</c:v>
                      </c:pt>
                      <c:pt idx="1045">
                        <c:v>20.2</c:v>
                      </c:pt>
                      <c:pt idx="1046">
                        <c:v>20.2</c:v>
                      </c:pt>
                      <c:pt idx="1047">
                        <c:v>20.2</c:v>
                      </c:pt>
                      <c:pt idx="1048">
                        <c:v>20.2</c:v>
                      </c:pt>
                      <c:pt idx="1049">
                        <c:v>20.25</c:v>
                      </c:pt>
                      <c:pt idx="1050">
                        <c:v>20.25</c:v>
                      </c:pt>
                      <c:pt idx="1051">
                        <c:v>20.25</c:v>
                      </c:pt>
                      <c:pt idx="1052">
                        <c:v>20.25</c:v>
                      </c:pt>
                      <c:pt idx="1053">
                        <c:v>20.25</c:v>
                      </c:pt>
                      <c:pt idx="1054">
                        <c:v>20.25</c:v>
                      </c:pt>
                      <c:pt idx="1055">
                        <c:v>20.25</c:v>
                      </c:pt>
                      <c:pt idx="1056">
                        <c:v>20.29999999999999</c:v>
                      </c:pt>
                      <c:pt idx="1057">
                        <c:v>20.29999999999999</c:v>
                      </c:pt>
                      <c:pt idx="1058">
                        <c:v>20.29999999999999</c:v>
                      </c:pt>
                      <c:pt idx="1059">
                        <c:v>20.29999999999999</c:v>
                      </c:pt>
                      <c:pt idx="1060">
                        <c:v>20.29999999999999</c:v>
                      </c:pt>
                      <c:pt idx="1061">
                        <c:v>20.29999999999999</c:v>
                      </c:pt>
                      <c:pt idx="1062">
                        <c:v>20.29999999999999</c:v>
                      </c:pt>
                      <c:pt idx="1063">
                        <c:v>20.29999999999999</c:v>
                      </c:pt>
                      <c:pt idx="1064">
                        <c:v>20.29999999999999</c:v>
                      </c:pt>
                      <c:pt idx="1065">
                        <c:v>20.29999999999999</c:v>
                      </c:pt>
                      <c:pt idx="1066">
                        <c:v>20.29999999999999</c:v>
                      </c:pt>
                      <c:pt idx="1067">
                        <c:v>20.29999999999999</c:v>
                      </c:pt>
                      <c:pt idx="1068">
                        <c:v>20.29999999999999</c:v>
                      </c:pt>
                      <c:pt idx="1069">
                        <c:v>20.350000000000001</c:v>
                      </c:pt>
                      <c:pt idx="1070">
                        <c:v>20.350000000000001</c:v>
                      </c:pt>
                      <c:pt idx="1071">
                        <c:v>20.350000000000001</c:v>
                      </c:pt>
                      <c:pt idx="1072">
                        <c:v>20.350000000000001</c:v>
                      </c:pt>
                      <c:pt idx="1073">
                        <c:v>20.350000000000001</c:v>
                      </c:pt>
                      <c:pt idx="1074">
                        <c:v>20.350000000000001</c:v>
                      </c:pt>
                      <c:pt idx="1075">
                        <c:v>20.350000000000001</c:v>
                      </c:pt>
                      <c:pt idx="1076">
                        <c:v>20.350000000000001</c:v>
                      </c:pt>
                      <c:pt idx="1077">
                        <c:v>20.350000000000001</c:v>
                      </c:pt>
                      <c:pt idx="1078">
                        <c:v>20.350000000000001</c:v>
                      </c:pt>
                      <c:pt idx="1079">
                        <c:v>20.350000000000001</c:v>
                      </c:pt>
                      <c:pt idx="1080">
                        <c:v>20.350000000000001</c:v>
                      </c:pt>
                      <c:pt idx="1081">
                        <c:v>20.350000000000001</c:v>
                      </c:pt>
                      <c:pt idx="1082">
                        <c:v>20.350000000000001</c:v>
                      </c:pt>
                      <c:pt idx="1083">
                        <c:v>20.350000000000001</c:v>
                      </c:pt>
                      <c:pt idx="1084">
                        <c:v>20.350000000000001</c:v>
                      </c:pt>
                      <c:pt idx="1085">
                        <c:v>20.350000000000001</c:v>
                      </c:pt>
                      <c:pt idx="1086">
                        <c:v>20.399999999999999</c:v>
                      </c:pt>
                      <c:pt idx="1087">
                        <c:v>20.399999999999999</c:v>
                      </c:pt>
                      <c:pt idx="1088">
                        <c:v>20.399999999999999</c:v>
                      </c:pt>
                      <c:pt idx="1089">
                        <c:v>20.399999999999999</c:v>
                      </c:pt>
                      <c:pt idx="1090">
                        <c:v>20.399999999999999</c:v>
                      </c:pt>
                      <c:pt idx="1091">
                        <c:v>20.399999999999999</c:v>
                      </c:pt>
                      <c:pt idx="1092">
                        <c:v>20.399999999999999</c:v>
                      </c:pt>
                      <c:pt idx="1093">
                        <c:v>20.399999999999999</c:v>
                      </c:pt>
                      <c:pt idx="1094">
                        <c:v>20.399999999999999</c:v>
                      </c:pt>
                      <c:pt idx="1095">
                        <c:v>20.399999999999999</c:v>
                      </c:pt>
                      <c:pt idx="1096">
                        <c:v>20.45</c:v>
                      </c:pt>
                      <c:pt idx="1097">
                        <c:v>20.45</c:v>
                      </c:pt>
                      <c:pt idx="1098">
                        <c:v>20.45</c:v>
                      </c:pt>
                      <c:pt idx="1099">
                        <c:v>20.45</c:v>
                      </c:pt>
                      <c:pt idx="1100">
                        <c:v>20.45</c:v>
                      </c:pt>
                      <c:pt idx="1101">
                        <c:v>20.45</c:v>
                      </c:pt>
                      <c:pt idx="1102">
                        <c:v>20.45</c:v>
                      </c:pt>
                      <c:pt idx="1103">
                        <c:v>20.45</c:v>
                      </c:pt>
                      <c:pt idx="1104">
                        <c:v>20.45</c:v>
                      </c:pt>
                      <c:pt idx="1105">
                        <c:v>20.45</c:v>
                      </c:pt>
                      <c:pt idx="1106">
                        <c:v>20.45</c:v>
                      </c:pt>
                      <c:pt idx="1107">
                        <c:v>20.45</c:v>
                      </c:pt>
                      <c:pt idx="1108">
                        <c:v>20.45</c:v>
                      </c:pt>
                      <c:pt idx="1109">
                        <c:v>20.5</c:v>
                      </c:pt>
                      <c:pt idx="1110">
                        <c:v>20.5</c:v>
                      </c:pt>
                      <c:pt idx="1111">
                        <c:v>20.5</c:v>
                      </c:pt>
                      <c:pt idx="1112">
                        <c:v>20.5</c:v>
                      </c:pt>
                      <c:pt idx="1113">
                        <c:v>20.5</c:v>
                      </c:pt>
                      <c:pt idx="1114">
                        <c:v>20.5</c:v>
                      </c:pt>
                      <c:pt idx="1115">
                        <c:v>20.5</c:v>
                      </c:pt>
                      <c:pt idx="1116">
                        <c:v>20.54999999999999</c:v>
                      </c:pt>
                      <c:pt idx="1117">
                        <c:v>20.54999999999999</c:v>
                      </c:pt>
                      <c:pt idx="1118">
                        <c:v>20.54999999999999</c:v>
                      </c:pt>
                      <c:pt idx="1119">
                        <c:v>20.54999999999999</c:v>
                      </c:pt>
                      <c:pt idx="1120">
                        <c:v>20.54999999999999</c:v>
                      </c:pt>
                      <c:pt idx="1121">
                        <c:v>20.54999999999999</c:v>
                      </c:pt>
                      <c:pt idx="1122">
                        <c:v>20.54999999999999</c:v>
                      </c:pt>
                      <c:pt idx="1123">
                        <c:v>20.6</c:v>
                      </c:pt>
                      <c:pt idx="1124">
                        <c:v>20.6</c:v>
                      </c:pt>
                      <c:pt idx="1125">
                        <c:v>20.6</c:v>
                      </c:pt>
                      <c:pt idx="1126">
                        <c:v>20.6</c:v>
                      </c:pt>
                      <c:pt idx="1127">
                        <c:v>20.6</c:v>
                      </c:pt>
                      <c:pt idx="1128">
                        <c:v>20.6</c:v>
                      </c:pt>
                      <c:pt idx="1129">
                        <c:v>20.6</c:v>
                      </c:pt>
                      <c:pt idx="1130">
                        <c:v>20.6</c:v>
                      </c:pt>
                      <c:pt idx="1131">
                        <c:v>20.6</c:v>
                      </c:pt>
                      <c:pt idx="1132">
                        <c:v>20.6</c:v>
                      </c:pt>
                      <c:pt idx="1133">
                        <c:v>20.6</c:v>
                      </c:pt>
                      <c:pt idx="1134">
                        <c:v>20.6</c:v>
                      </c:pt>
                      <c:pt idx="1135">
                        <c:v>20.6</c:v>
                      </c:pt>
                      <c:pt idx="1136">
                        <c:v>20.6</c:v>
                      </c:pt>
                      <c:pt idx="1137">
                        <c:v>20.6</c:v>
                      </c:pt>
                      <c:pt idx="1138">
                        <c:v>20.6</c:v>
                      </c:pt>
                      <c:pt idx="1139">
                        <c:v>20.6</c:v>
                      </c:pt>
                      <c:pt idx="1140">
                        <c:v>20.6</c:v>
                      </c:pt>
                      <c:pt idx="1141">
                        <c:v>20.6</c:v>
                      </c:pt>
                      <c:pt idx="1142">
                        <c:v>20.6</c:v>
                      </c:pt>
                      <c:pt idx="1143">
                        <c:v>20.6</c:v>
                      </c:pt>
                      <c:pt idx="1144">
                        <c:v>20.6</c:v>
                      </c:pt>
                      <c:pt idx="1145">
                        <c:v>20.6</c:v>
                      </c:pt>
                      <c:pt idx="1146">
                        <c:v>20.6</c:v>
                      </c:pt>
                      <c:pt idx="1147">
                        <c:v>20.6</c:v>
                      </c:pt>
                      <c:pt idx="1148">
                        <c:v>20.6</c:v>
                      </c:pt>
                      <c:pt idx="1149">
                        <c:v>20.6</c:v>
                      </c:pt>
                      <c:pt idx="1150">
                        <c:v>20.6</c:v>
                      </c:pt>
                      <c:pt idx="1151">
                        <c:v>20.6</c:v>
                      </c:pt>
                      <c:pt idx="1152">
                        <c:v>20.6</c:v>
                      </c:pt>
                      <c:pt idx="1153">
                        <c:v>20.6</c:v>
                      </c:pt>
                      <c:pt idx="1154">
                        <c:v>20.6</c:v>
                      </c:pt>
                      <c:pt idx="1155">
                        <c:v>20.6</c:v>
                      </c:pt>
                      <c:pt idx="1156">
                        <c:v>20.6</c:v>
                      </c:pt>
                      <c:pt idx="1157">
                        <c:v>20.6</c:v>
                      </c:pt>
                      <c:pt idx="1158">
                        <c:v>20.6</c:v>
                      </c:pt>
                      <c:pt idx="1159">
                        <c:v>20.6</c:v>
                      </c:pt>
                      <c:pt idx="1160">
                        <c:v>20.6</c:v>
                      </c:pt>
                      <c:pt idx="1161">
                        <c:v>20.6</c:v>
                      </c:pt>
                      <c:pt idx="1162">
                        <c:v>20.6</c:v>
                      </c:pt>
                      <c:pt idx="1163">
                        <c:v>20.6</c:v>
                      </c:pt>
                      <c:pt idx="1164">
                        <c:v>20.6</c:v>
                      </c:pt>
                      <c:pt idx="1165">
                        <c:v>20.6</c:v>
                      </c:pt>
                      <c:pt idx="1166">
                        <c:v>20.6</c:v>
                      </c:pt>
                      <c:pt idx="1167">
                        <c:v>20.6</c:v>
                      </c:pt>
                      <c:pt idx="1168">
                        <c:v>20.6</c:v>
                      </c:pt>
                      <c:pt idx="1169">
                        <c:v>20.6</c:v>
                      </c:pt>
                      <c:pt idx="1170">
                        <c:v>20.6</c:v>
                      </c:pt>
                      <c:pt idx="1171">
                        <c:v>20.6</c:v>
                      </c:pt>
                      <c:pt idx="1172">
                        <c:v>20.6</c:v>
                      </c:pt>
                      <c:pt idx="1173">
                        <c:v>20.6</c:v>
                      </c:pt>
                      <c:pt idx="1174">
                        <c:v>20.6</c:v>
                      </c:pt>
                      <c:pt idx="1175">
                        <c:v>20.6</c:v>
                      </c:pt>
                      <c:pt idx="1176">
                        <c:v>20.6</c:v>
                      </c:pt>
                      <c:pt idx="1177">
                        <c:v>20.6</c:v>
                      </c:pt>
                      <c:pt idx="1178">
                        <c:v>20.6</c:v>
                      </c:pt>
                      <c:pt idx="1179">
                        <c:v>20.6</c:v>
                      </c:pt>
                      <c:pt idx="1180">
                        <c:v>20.6</c:v>
                      </c:pt>
                      <c:pt idx="1181">
                        <c:v>20.6</c:v>
                      </c:pt>
                      <c:pt idx="1182">
                        <c:v>20.6</c:v>
                      </c:pt>
                      <c:pt idx="1183">
                        <c:v>20.6</c:v>
                      </c:pt>
                      <c:pt idx="1184">
                        <c:v>20.6</c:v>
                      </c:pt>
                      <c:pt idx="1185">
                        <c:v>20.6</c:v>
                      </c:pt>
                      <c:pt idx="1186">
                        <c:v>20.54999999999999</c:v>
                      </c:pt>
                      <c:pt idx="1187">
                        <c:v>20.54999999999999</c:v>
                      </c:pt>
                      <c:pt idx="1188">
                        <c:v>20.54999999999999</c:v>
                      </c:pt>
                      <c:pt idx="1189">
                        <c:v>20.54999999999999</c:v>
                      </c:pt>
                      <c:pt idx="1190">
                        <c:v>20.54999999999999</c:v>
                      </c:pt>
                      <c:pt idx="1191">
                        <c:v>20.54999999999999</c:v>
                      </c:pt>
                      <c:pt idx="1192">
                        <c:v>20.54999999999999</c:v>
                      </c:pt>
                      <c:pt idx="1193">
                        <c:v>20.54999999999999</c:v>
                      </c:pt>
                      <c:pt idx="1194">
                        <c:v>20.54999999999999</c:v>
                      </c:pt>
                      <c:pt idx="1195">
                        <c:v>20.54999999999999</c:v>
                      </c:pt>
                      <c:pt idx="1196">
                        <c:v>20.54999999999999</c:v>
                      </c:pt>
                      <c:pt idx="1197">
                        <c:v>20.54999999999999</c:v>
                      </c:pt>
                      <c:pt idx="1198">
                        <c:v>20.54999999999999</c:v>
                      </c:pt>
                      <c:pt idx="1199">
                        <c:v>20.54999999999999</c:v>
                      </c:pt>
                      <c:pt idx="1200">
                        <c:v>20.54999999999999</c:v>
                      </c:pt>
                      <c:pt idx="1201">
                        <c:v>20.54999999999999</c:v>
                      </c:pt>
                      <c:pt idx="1202">
                        <c:v>20.54999999999999</c:v>
                      </c:pt>
                      <c:pt idx="1203">
                        <c:v>20.54999999999999</c:v>
                      </c:pt>
                      <c:pt idx="1204">
                        <c:v>20.54999999999999</c:v>
                      </c:pt>
                      <c:pt idx="1205">
                        <c:v>20.54999999999999</c:v>
                      </c:pt>
                      <c:pt idx="1206">
                        <c:v>20.54999999999999</c:v>
                      </c:pt>
                      <c:pt idx="1207">
                        <c:v>20.54999999999999</c:v>
                      </c:pt>
                      <c:pt idx="1208">
                        <c:v>20.54999999999999</c:v>
                      </c:pt>
                      <c:pt idx="1209">
                        <c:v>20.54999999999999</c:v>
                      </c:pt>
                      <c:pt idx="1210">
                        <c:v>20.54999999999999</c:v>
                      </c:pt>
                      <c:pt idx="1211">
                        <c:v>20.54999999999999</c:v>
                      </c:pt>
                      <c:pt idx="1212">
                        <c:v>20.54999999999999</c:v>
                      </c:pt>
                      <c:pt idx="1213">
                        <c:v>20.54999999999999</c:v>
                      </c:pt>
                      <c:pt idx="1214">
                        <c:v>20.54999999999999</c:v>
                      </c:pt>
                      <c:pt idx="1215">
                        <c:v>20.54999999999999</c:v>
                      </c:pt>
                      <c:pt idx="1216">
                        <c:v>20.54999999999999</c:v>
                      </c:pt>
                      <c:pt idx="1217">
                        <c:v>20.54999999999999</c:v>
                      </c:pt>
                      <c:pt idx="1218">
                        <c:v>20.54999999999999</c:v>
                      </c:pt>
                      <c:pt idx="1219">
                        <c:v>20.5</c:v>
                      </c:pt>
                      <c:pt idx="1220">
                        <c:v>20.5</c:v>
                      </c:pt>
                      <c:pt idx="1221">
                        <c:v>20.5</c:v>
                      </c:pt>
                      <c:pt idx="1222">
                        <c:v>20.5</c:v>
                      </c:pt>
                      <c:pt idx="1223">
                        <c:v>20.5</c:v>
                      </c:pt>
                      <c:pt idx="1224">
                        <c:v>20.5</c:v>
                      </c:pt>
                      <c:pt idx="1225">
                        <c:v>20.5</c:v>
                      </c:pt>
                      <c:pt idx="1226">
                        <c:v>20.5</c:v>
                      </c:pt>
                      <c:pt idx="1227">
                        <c:v>20.54999999999999</c:v>
                      </c:pt>
                      <c:pt idx="1228">
                        <c:v>20.54999999999999</c:v>
                      </c:pt>
                      <c:pt idx="1229">
                        <c:v>20.54999999999999</c:v>
                      </c:pt>
                      <c:pt idx="1230">
                        <c:v>20.54999999999999</c:v>
                      </c:pt>
                      <c:pt idx="1231">
                        <c:v>20.54999999999999</c:v>
                      </c:pt>
                      <c:pt idx="1232">
                        <c:v>20.54999999999999</c:v>
                      </c:pt>
                      <c:pt idx="1233">
                        <c:v>20.54999999999999</c:v>
                      </c:pt>
                      <c:pt idx="1234">
                        <c:v>20.54999999999999</c:v>
                      </c:pt>
                      <c:pt idx="1235">
                        <c:v>20.54999999999999</c:v>
                      </c:pt>
                      <c:pt idx="1236">
                        <c:v>20.6</c:v>
                      </c:pt>
                      <c:pt idx="1237">
                        <c:v>20.6</c:v>
                      </c:pt>
                      <c:pt idx="1238">
                        <c:v>20.6</c:v>
                      </c:pt>
                      <c:pt idx="1239">
                        <c:v>20.6</c:v>
                      </c:pt>
                      <c:pt idx="1240">
                        <c:v>20.6</c:v>
                      </c:pt>
                      <c:pt idx="1241">
                        <c:v>20.6</c:v>
                      </c:pt>
                      <c:pt idx="1242">
                        <c:v>20.6</c:v>
                      </c:pt>
                      <c:pt idx="1243">
                        <c:v>20.6</c:v>
                      </c:pt>
                      <c:pt idx="1244">
                        <c:v>20.6</c:v>
                      </c:pt>
                      <c:pt idx="1245">
                        <c:v>20.6</c:v>
                      </c:pt>
                      <c:pt idx="1246">
                        <c:v>20.65</c:v>
                      </c:pt>
                      <c:pt idx="1247">
                        <c:v>20.65</c:v>
                      </c:pt>
                      <c:pt idx="1248">
                        <c:v>20.65</c:v>
                      </c:pt>
                      <c:pt idx="1249">
                        <c:v>20.65</c:v>
                      </c:pt>
                      <c:pt idx="1250">
                        <c:v>20.65</c:v>
                      </c:pt>
                      <c:pt idx="1251">
                        <c:v>20.65</c:v>
                      </c:pt>
                      <c:pt idx="1252">
                        <c:v>20.65</c:v>
                      </c:pt>
                      <c:pt idx="1253">
                        <c:v>20.65</c:v>
                      </c:pt>
                      <c:pt idx="1254">
                        <c:v>20.65</c:v>
                      </c:pt>
                      <c:pt idx="1255">
                        <c:v>20.65</c:v>
                      </c:pt>
                      <c:pt idx="1256">
                        <c:v>20.7</c:v>
                      </c:pt>
                      <c:pt idx="1257">
                        <c:v>20.7</c:v>
                      </c:pt>
                      <c:pt idx="1258">
                        <c:v>20.7</c:v>
                      </c:pt>
                      <c:pt idx="1259">
                        <c:v>20.7</c:v>
                      </c:pt>
                      <c:pt idx="1260">
                        <c:v>20.7</c:v>
                      </c:pt>
                      <c:pt idx="1261">
                        <c:v>20.7</c:v>
                      </c:pt>
                      <c:pt idx="1262">
                        <c:v>20.75</c:v>
                      </c:pt>
                      <c:pt idx="1263">
                        <c:v>20.75</c:v>
                      </c:pt>
                      <c:pt idx="1264">
                        <c:v>20.75</c:v>
                      </c:pt>
                      <c:pt idx="1265">
                        <c:v>20.75</c:v>
                      </c:pt>
                      <c:pt idx="1266">
                        <c:v>20.79999999999999</c:v>
                      </c:pt>
                      <c:pt idx="1267">
                        <c:v>20.79999999999999</c:v>
                      </c:pt>
                      <c:pt idx="1268">
                        <c:v>20.79999999999999</c:v>
                      </c:pt>
                      <c:pt idx="1269">
                        <c:v>20.79999999999999</c:v>
                      </c:pt>
                      <c:pt idx="1270">
                        <c:v>20.79999999999999</c:v>
                      </c:pt>
                      <c:pt idx="1271">
                        <c:v>20.85</c:v>
                      </c:pt>
                      <c:pt idx="1272">
                        <c:v>20.85</c:v>
                      </c:pt>
                      <c:pt idx="1273">
                        <c:v>20.85</c:v>
                      </c:pt>
                      <c:pt idx="1274">
                        <c:v>20.85</c:v>
                      </c:pt>
                      <c:pt idx="1275">
                        <c:v>20.85</c:v>
                      </c:pt>
                      <c:pt idx="1276">
                        <c:v>20.85</c:v>
                      </c:pt>
                      <c:pt idx="1277">
                        <c:v>20.9</c:v>
                      </c:pt>
                      <c:pt idx="1278">
                        <c:v>20.9</c:v>
                      </c:pt>
                      <c:pt idx="1279">
                        <c:v>20.9</c:v>
                      </c:pt>
                      <c:pt idx="1280">
                        <c:v>20.9</c:v>
                      </c:pt>
                      <c:pt idx="1281">
                        <c:v>20.9</c:v>
                      </c:pt>
                      <c:pt idx="1282">
                        <c:v>20.9</c:v>
                      </c:pt>
                      <c:pt idx="1283">
                        <c:v>20.9</c:v>
                      </c:pt>
                      <c:pt idx="1284">
                        <c:v>20.9</c:v>
                      </c:pt>
                      <c:pt idx="1285">
                        <c:v>20.9</c:v>
                      </c:pt>
                      <c:pt idx="1286">
                        <c:v>20.9</c:v>
                      </c:pt>
                      <c:pt idx="1287">
                        <c:v>20.95</c:v>
                      </c:pt>
                      <c:pt idx="1288">
                        <c:v>20.95</c:v>
                      </c:pt>
                      <c:pt idx="1289">
                        <c:v>20.95</c:v>
                      </c:pt>
                      <c:pt idx="1290">
                        <c:v>20.95</c:v>
                      </c:pt>
                      <c:pt idx="1291">
                        <c:v>20.95</c:v>
                      </c:pt>
                      <c:pt idx="1292">
                        <c:v>20.95</c:v>
                      </c:pt>
                      <c:pt idx="1293">
                        <c:v>21</c:v>
                      </c:pt>
                      <c:pt idx="1294">
                        <c:v>21</c:v>
                      </c:pt>
                      <c:pt idx="1295">
                        <c:v>21</c:v>
                      </c:pt>
                      <c:pt idx="1296">
                        <c:v>21</c:v>
                      </c:pt>
                      <c:pt idx="1297">
                        <c:v>21</c:v>
                      </c:pt>
                      <c:pt idx="1298">
                        <c:v>21.04999999999999</c:v>
                      </c:pt>
                      <c:pt idx="1299">
                        <c:v>21.04999999999999</c:v>
                      </c:pt>
                      <c:pt idx="1300">
                        <c:v>21.04999999999999</c:v>
                      </c:pt>
                      <c:pt idx="1301">
                        <c:v>21.04999999999999</c:v>
                      </c:pt>
                      <c:pt idx="1302">
                        <c:v>21.1</c:v>
                      </c:pt>
                      <c:pt idx="1303">
                        <c:v>21.1</c:v>
                      </c:pt>
                      <c:pt idx="1304">
                        <c:v>21.1</c:v>
                      </c:pt>
                      <c:pt idx="1305">
                        <c:v>21.1</c:v>
                      </c:pt>
                      <c:pt idx="1306">
                        <c:v>21.1</c:v>
                      </c:pt>
                      <c:pt idx="1307">
                        <c:v>21.1</c:v>
                      </c:pt>
                      <c:pt idx="1308">
                        <c:v>21.15</c:v>
                      </c:pt>
                      <c:pt idx="1309">
                        <c:v>21.15</c:v>
                      </c:pt>
                      <c:pt idx="1310">
                        <c:v>21.15</c:v>
                      </c:pt>
                      <c:pt idx="1311">
                        <c:v>21.15</c:v>
                      </c:pt>
                      <c:pt idx="1312">
                        <c:v>21.15</c:v>
                      </c:pt>
                      <c:pt idx="1313">
                        <c:v>21.15</c:v>
                      </c:pt>
                      <c:pt idx="1314">
                        <c:v>21.15</c:v>
                      </c:pt>
                      <c:pt idx="1315">
                        <c:v>21.2</c:v>
                      </c:pt>
                      <c:pt idx="1316">
                        <c:v>21.2</c:v>
                      </c:pt>
                      <c:pt idx="1317">
                        <c:v>21.2</c:v>
                      </c:pt>
                      <c:pt idx="1318">
                        <c:v>21.2</c:v>
                      </c:pt>
                      <c:pt idx="1319">
                        <c:v>21.2</c:v>
                      </c:pt>
                      <c:pt idx="1320">
                        <c:v>21.2</c:v>
                      </c:pt>
                      <c:pt idx="1321">
                        <c:v>21.25</c:v>
                      </c:pt>
                      <c:pt idx="1322">
                        <c:v>21.25</c:v>
                      </c:pt>
                      <c:pt idx="1323">
                        <c:v>21.25</c:v>
                      </c:pt>
                      <c:pt idx="1324">
                        <c:v>21.25</c:v>
                      </c:pt>
                      <c:pt idx="1325">
                        <c:v>21.25</c:v>
                      </c:pt>
                      <c:pt idx="1326">
                        <c:v>21.25</c:v>
                      </c:pt>
                      <c:pt idx="1327">
                        <c:v>21.25</c:v>
                      </c:pt>
                      <c:pt idx="1328">
                        <c:v>21.25</c:v>
                      </c:pt>
                      <c:pt idx="1329">
                        <c:v>21.25</c:v>
                      </c:pt>
                      <c:pt idx="1330">
                        <c:v>21.29999999999999</c:v>
                      </c:pt>
                      <c:pt idx="1331">
                        <c:v>21.29999999999999</c:v>
                      </c:pt>
                      <c:pt idx="1332">
                        <c:v>21.29999999999999</c:v>
                      </c:pt>
                      <c:pt idx="1333">
                        <c:v>21.29999999999999</c:v>
                      </c:pt>
                      <c:pt idx="1334">
                        <c:v>21.29999999999999</c:v>
                      </c:pt>
                      <c:pt idx="1335">
                        <c:v>21.29999999999999</c:v>
                      </c:pt>
                      <c:pt idx="1336">
                        <c:v>21.29999999999999</c:v>
                      </c:pt>
                      <c:pt idx="1337">
                        <c:v>21.29999999999999</c:v>
                      </c:pt>
                      <c:pt idx="1338">
                        <c:v>21.29999999999999</c:v>
                      </c:pt>
                      <c:pt idx="1339">
                        <c:v>21.29999999999999</c:v>
                      </c:pt>
                      <c:pt idx="1340">
                        <c:v>21.29999999999999</c:v>
                      </c:pt>
                      <c:pt idx="1341">
                        <c:v>21.29999999999999</c:v>
                      </c:pt>
                      <c:pt idx="1342">
                        <c:v>21.29999999999999</c:v>
                      </c:pt>
                      <c:pt idx="1343">
                        <c:v>21.29999999999999</c:v>
                      </c:pt>
                      <c:pt idx="1344">
                        <c:v>21.29999999999999</c:v>
                      </c:pt>
                      <c:pt idx="1345">
                        <c:v>21.29999999999999</c:v>
                      </c:pt>
                      <c:pt idx="1346">
                        <c:v>21.29999999999999</c:v>
                      </c:pt>
                      <c:pt idx="1347">
                        <c:v>21.29999999999999</c:v>
                      </c:pt>
                      <c:pt idx="1348">
                        <c:v>21.29999999999999</c:v>
                      </c:pt>
                      <c:pt idx="1349">
                        <c:v>21.29999999999999</c:v>
                      </c:pt>
                      <c:pt idx="1350">
                        <c:v>21.29999999999999</c:v>
                      </c:pt>
                      <c:pt idx="1351">
                        <c:v>21.29999999999999</c:v>
                      </c:pt>
                      <c:pt idx="1352">
                        <c:v>21.29999999999999</c:v>
                      </c:pt>
                      <c:pt idx="1353">
                        <c:v>21.29999999999999</c:v>
                      </c:pt>
                      <c:pt idx="1354">
                        <c:v>21.29999999999999</c:v>
                      </c:pt>
                      <c:pt idx="1355">
                        <c:v>21.29999999999999</c:v>
                      </c:pt>
                      <c:pt idx="1356">
                        <c:v>21.29999999999999</c:v>
                      </c:pt>
                      <c:pt idx="1357">
                        <c:v>21.29999999999999</c:v>
                      </c:pt>
                      <c:pt idx="1358">
                        <c:v>21.29999999999999</c:v>
                      </c:pt>
                      <c:pt idx="1359">
                        <c:v>21.35</c:v>
                      </c:pt>
                      <c:pt idx="1360">
                        <c:v>21.35</c:v>
                      </c:pt>
                      <c:pt idx="1361">
                        <c:v>21.35</c:v>
                      </c:pt>
                      <c:pt idx="1362">
                        <c:v>21.35</c:v>
                      </c:pt>
                      <c:pt idx="1363">
                        <c:v>21.35</c:v>
                      </c:pt>
                      <c:pt idx="1364">
                        <c:v>21.35</c:v>
                      </c:pt>
                      <c:pt idx="1365">
                        <c:v>21.35</c:v>
                      </c:pt>
                      <c:pt idx="1366">
                        <c:v>21.35</c:v>
                      </c:pt>
                      <c:pt idx="1367">
                        <c:v>21.35</c:v>
                      </c:pt>
                      <c:pt idx="1368">
                        <c:v>21.35</c:v>
                      </c:pt>
                      <c:pt idx="1369">
                        <c:v>21.29999999999999</c:v>
                      </c:pt>
                      <c:pt idx="1370">
                        <c:v>21.29999999999999</c:v>
                      </c:pt>
                      <c:pt idx="1371">
                        <c:v>21.29999999999999</c:v>
                      </c:pt>
                      <c:pt idx="1372">
                        <c:v>21.29999999999999</c:v>
                      </c:pt>
                      <c:pt idx="1373">
                        <c:v>21.35</c:v>
                      </c:pt>
                      <c:pt idx="1374">
                        <c:v>21.35</c:v>
                      </c:pt>
                      <c:pt idx="1375">
                        <c:v>21.35</c:v>
                      </c:pt>
                      <c:pt idx="1376">
                        <c:v>21.35</c:v>
                      </c:pt>
                      <c:pt idx="1377">
                        <c:v>21.35</c:v>
                      </c:pt>
                      <c:pt idx="1378">
                        <c:v>21.35</c:v>
                      </c:pt>
                      <c:pt idx="1379">
                        <c:v>21.35</c:v>
                      </c:pt>
                      <c:pt idx="1380">
                        <c:v>21.35</c:v>
                      </c:pt>
                      <c:pt idx="1381">
                        <c:v>21.35</c:v>
                      </c:pt>
                      <c:pt idx="1382">
                        <c:v>21.35</c:v>
                      </c:pt>
                      <c:pt idx="1383">
                        <c:v>21.35</c:v>
                      </c:pt>
                      <c:pt idx="1384">
                        <c:v>21.35</c:v>
                      </c:pt>
                      <c:pt idx="1385">
                        <c:v>21.35</c:v>
                      </c:pt>
                      <c:pt idx="1386">
                        <c:v>21.4</c:v>
                      </c:pt>
                      <c:pt idx="1387">
                        <c:v>21.4</c:v>
                      </c:pt>
                      <c:pt idx="1388">
                        <c:v>21.4</c:v>
                      </c:pt>
                      <c:pt idx="1389">
                        <c:v>21.4</c:v>
                      </c:pt>
                      <c:pt idx="1390">
                        <c:v>21.4</c:v>
                      </c:pt>
                      <c:pt idx="1391">
                        <c:v>21.4</c:v>
                      </c:pt>
                      <c:pt idx="1392">
                        <c:v>21.4</c:v>
                      </c:pt>
                      <c:pt idx="1393">
                        <c:v>21.4</c:v>
                      </c:pt>
                      <c:pt idx="1394">
                        <c:v>21.4</c:v>
                      </c:pt>
                      <c:pt idx="1395">
                        <c:v>21.4</c:v>
                      </c:pt>
                      <c:pt idx="1396">
                        <c:v>21.45</c:v>
                      </c:pt>
                      <c:pt idx="1397">
                        <c:v>21.45</c:v>
                      </c:pt>
                      <c:pt idx="1398">
                        <c:v>21.45</c:v>
                      </c:pt>
                      <c:pt idx="1399">
                        <c:v>21.45</c:v>
                      </c:pt>
                      <c:pt idx="1400">
                        <c:v>21.45</c:v>
                      </c:pt>
                      <c:pt idx="1401">
                        <c:v>21.45</c:v>
                      </c:pt>
                      <c:pt idx="1402">
                        <c:v>21.45</c:v>
                      </c:pt>
                      <c:pt idx="1403">
                        <c:v>21.45</c:v>
                      </c:pt>
                      <c:pt idx="1404">
                        <c:v>21.45</c:v>
                      </c:pt>
                      <c:pt idx="1405">
                        <c:v>21.45</c:v>
                      </c:pt>
                      <c:pt idx="1406">
                        <c:v>21.45</c:v>
                      </c:pt>
                      <c:pt idx="1407">
                        <c:v>21.45</c:v>
                      </c:pt>
                      <c:pt idx="1408">
                        <c:v>21.45</c:v>
                      </c:pt>
                      <c:pt idx="1409">
                        <c:v>21.45</c:v>
                      </c:pt>
                      <c:pt idx="1410">
                        <c:v>21.45</c:v>
                      </c:pt>
                      <c:pt idx="1411">
                        <c:v>21.5</c:v>
                      </c:pt>
                      <c:pt idx="1412">
                        <c:v>21.5</c:v>
                      </c:pt>
                      <c:pt idx="1413">
                        <c:v>21.5</c:v>
                      </c:pt>
                      <c:pt idx="1414">
                        <c:v>21.5</c:v>
                      </c:pt>
                      <c:pt idx="1415">
                        <c:v>21.5</c:v>
                      </c:pt>
                      <c:pt idx="1416">
                        <c:v>21.5</c:v>
                      </c:pt>
                      <c:pt idx="1417">
                        <c:v>21.5</c:v>
                      </c:pt>
                      <c:pt idx="1418">
                        <c:v>21.5</c:v>
                      </c:pt>
                      <c:pt idx="1419">
                        <c:v>21.54999999999999</c:v>
                      </c:pt>
                      <c:pt idx="1420">
                        <c:v>21.54999999999999</c:v>
                      </c:pt>
                      <c:pt idx="1421">
                        <c:v>21.54999999999999</c:v>
                      </c:pt>
                      <c:pt idx="1422">
                        <c:v>21.54999999999999</c:v>
                      </c:pt>
                      <c:pt idx="1423">
                        <c:v>21.54999999999999</c:v>
                      </c:pt>
                      <c:pt idx="1424">
                        <c:v>21.54999999999999</c:v>
                      </c:pt>
                      <c:pt idx="1425">
                        <c:v>21.6</c:v>
                      </c:pt>
                      <c:pt idx="1426">
                        <c:v>21.6</c:v>
                      </c:pt>
                      <c:pt idx="1427">
                        <c:v>21.6</c:v>
                      </c:pt>
                      <c:pt idx="1428">
                        <c:v>21.6</c:v>
                      </c:pt>
                      <c:pt idx="1429">
                        <c:v>21.6</c:v>
                      </c:pt>
                      <c:pt idx="1430">
                        <c:v>21.6</c:v>
                      </c:pt>
                      <c:pt idx="1431">
                        <c:v>21.6</c:v>
                      </c:pt>
                      <c:pt idx="1432">
                        <c:v>21.6</c:v>
                      </c:pt>
                      <c:pt idx="1433">
                        <c:v>21.6</c:v>
                      </c:pt>
                      <c:pt idx="1434">
                        <c:v>21.6</c:v>
                      </c:pt>
                      <c:pt idx="1435">
                        <c:v>21.65</c:v>
                      </c:pt>
                      <c:pt idx="1436">
                        <c:v>21.65</c:v>
                      </c:pt>
                      <c:pt idx="1437">
                        <c:v>21.65</c:v>
                      </c:pt>
                      <c:pt idx="1438">
                        <c:v>21.65</c:v>
                      </c:pt>
                      <c:pt idx="1439">
                        <c:v>21.65</c:v>
                      </c:pt>
                      <c:pt idx="1440">
                        <c:v>21.65</c:v>
                      </c:pt>
                      <c:pt idx="1441">
                        <c:v>21.65</c:v>
                      </c:pt>
                      <c:pt idx="1442">
                        <c:v>21.7</c:v>
                      </c:pt>
                      <c:pt idx="1443">
                        <c:v>21.7</c:v>
                      </c:pt>
                      <c:pt idx="1444">
                        <c:v>21.7</c:v>
                      </c:pt>
                      <c:pt idx="1445">
                        <c:v>21.7</c:v>
                      </c:pt>
                      <c:pt idx="1446">
                        <c:v>21.7</c:v>
                      </c:pt>
                      <c:pt idx="1447">
                        <c:v>21.7</c:v>
                      </c:pt>
                      <c:pt idx="1448">
                        <c:v>21.75</c:v>
                      </c:pt>
                      <c:pt idx="1449">
                        <c:v>21.75</c:v>
                      </c:pt>
                      <c:pt idx="1450">
                        <c:v>21.75</c:v>
                      </c:pt>
                      <c:pt idx="1451">
                        <c:v>21.79999999999999</c:v>
                      </c:pt>
                      <c:pt idx="1452">
                        <c:v>21.79999999999999</c:v>
                      </c:pt>
                      <c:pt idx="1453">
                        <c:v>21.79999999999999</c:v>
                      </c:pt>
                      <c:pt idx="1454">
                        <c:v>21.79999999999999</c:v>
                      </c:pt>
                      <c:pt idx="1455">
                        <c:v>21.79999999999999</c:v>
                      </c:pt>
                      <c:pt idx="1456">
                        <c:v>21.79999999999999</c:v>
                      </c:pt>
                      <c:pt idx="1457">
                        <c:v>21.85</c:v>
                      </c:pt>
                      <c:pt idx="1458">
                        <c:v>21.85</c:v>
                      </c:pt>
                      <c:pt idx="1459">
                        <c:v>21.85</c:v>
                      </c:pt>
                      <c:pt idx="1460">
                        <c:v>21.85</c:v>
                      </c:pt>
                      <c:pt idx="1461">
                        <c:v>21.85</c:v>
                      </c:pt>
                      <c:pt idx="1462">
                        <c:v>21.85</c:v>
                      </c:pt>
                      <c:pt idx="1463">
                        <c:v>21.9</c:v>
                      </c:pt>
                      <c:pt idx="1464">
                        <c:v>21.9</c:v>
                      </c:pt>
                      <c:pt idx="1465">
                        <c:v>21.9</c:v>
                      </c:pt>
                      <c:pt idx="1466">
                        <c:v>21.9</c:v>
                      </c:pt>
                      <c:pt idx="1467">
                        <c:v>21.9</c:v>
                      </c:pt>
                      <c:pt idx="1468">
                        <c:v>21.9</c:v>
                      </c:pt>
                      <c:pt idx="1469">
                        <c:v>21.9</c:v>
                      </c:pt>
                      <c:pt idx="1470">
                        <c:v>21.9</c:v>
                      </c:pt>
                      <c:pt idx="1471">
                        <c:v>21.95</c:v>
                      </c:pt>
                      <c:pt idx="1472">
                        <c:v>21.95</c:v>
                      </c:pt>
                      <c:pt idx="1473">
                        <c:v>21.95</c:v>
                      </c:pt>
                      <c:pt idx="1474">
                        <c:v>21.95</c:v>
                      </c:pt>
                      <c:pt idx="1475">
                        <c:v>21.95</c:v>
                      </c:pt>
                      <c:pt idx="1476">
                        <c:v>21.95</c:v>
                      </c:pt>
                      <c:pt idx="1477">
                        <c:v>21.95</c:v>
                      </c:pt>
                      <c:pt idx="1478">
                        <c:v>22</c:v>
                      </c:pt>
                      <c:pt idx="1479">
                        <c:v>22</c:v>
                      </c:pt>
                      <c:pt idx="1480">
                        <c:v>22</c:v>
                      </c:pt>
                      <c:pt idx="1481">
                        <c:v>22</c:v>
                      </c:pt>
                      <c:pt idx="1482">
                        <c:v>22</c:v>
                      </c:pt>
                      <c:pt idx="1483">
                        <c:v>22</c:v>
                      </c:pt>
                      <c:pt idx="1484">
                        <c:v>22</c:v>
                      </c:pt>
                      <c:pt idx="1485">
                        <c:v>22</c:v>
                      </c:pt>
                      <c:pt idx="1486">
                        <c:v>22</c:v>
                      </c:pt>
                      <c:pt idx="1487">
                        <c:v>22</c:v>
                      </c:pt>
                      <c:pt idx="1488">
                        <c:v>22</c:v>
                      </c:pt>
                      <c:pt idx="1489">
                        <c:v>22</c:v>
                      </c:pt>
                      <c:pt idx="1490">
                        <c:v>22</c:v>
                      </c:pt>
                      <c:pt idx="1491">
                        <c:v>22</c:v>
                      </c:pt>
                      <c:pt idx="1492">
                        <c:v>22</c:v>
                      </c:pt>
                      <c:pt idx="1493">
                        <c:v>22</c:v>
                      </c:pt>
                      <c:pt idx="1494">
                        <c:v>22</c:v>
                      </c:pt>
                      <c:pt idx="1495">
                        <c:v>22</c:v>
                      </c:pt>
                      <c:pt idx="1496">
                        <c:v>22</c:v>
                      </c:pt>
                      <c:pt idx="1497">
                        <c:v>22</c:v>
                      </c:pt>
                      <c:pt idx="1498">
                        <c:v>22</c:v>
                      </c:pt>
                      <c:pt idx="1499">
                        <c:v>22</c:v>
                      </c:pt>
                      <c:pt idx="1500">
                        <c:v>22</c:v>
                      </c:pt>
                      <c:pt idx="1501">
                        <c:v>22</c:v>
                      </c:pt>
                      <c:pt idx="1502">
                        <c:v>22</c:v>
                      </c:pt>
                      <c:pt idx="1503">
                        <c:v>22</c:v>
                      </c:pt>
                      <c:pt idx="1504">
                        <c:v>22</c:v>
                      </c:pt>
                      <c:pt idx="1505">
                        <c:v>22</c:v>
                      </c:pt>
                      <c:pt idx="1506">
                        <c:v>22</c:v>
                      </c:pt>
                      <c:pt idx="1507">
                        <c:v>22</c:v>
                      </c:pt>
                      <c:pt idx="1508">
                        <c:v>22</c:v>
                      </c:pt>
                      <c:pt idx="1509">
                        <c:v>22</c:v>
                      </c:pt>
                      <c:pt idx="1510">
                        <c:v>22</c:v>
                      </c:pt>
                      <c:pt idx="1511">
                        <c:v>22</c:v>
                      </c:pt>
                      <c:pt idx="1512">
                        <c:v>21.95</c:v>
                      </c:pt>
                      <c:pt idx="1513">
                        <c:v>21.95</c:v>
                      </c:pt>
                      <c:pt idx="1514">
                        <c:v>20.65</c:v>
                      </c:pt>
                      <c:pt idx="1515">
                        <c:v>20.6</c:v>
                      </c:pt>
                      <c:pt idx="1516">
                        <c:v>20.5</c:v>
                      </c:pt>
                      <c:pt idx="1517">
                        <c:v>20.45</c:v>
                      </c:pt>
                      <c:pt idx="1518">
                        <c:v>20.399999999999999</c:v>
                      </c:pt>
                      <c:pt idx="1519">
                        <c:v>20.350000000000001</c:v>
                      </c:pt>
                      <c:pt idx="1520">
                        <c:v>20.25</c:v>
                      </c:pt>
                      <c:pt idx="1521">
                        <c:v>20.2</c:v>
                      </c:pt>
                      <c:pt idx="1522">
                        <c:v>20.149999999999999</c:v>
                      </c:pt>
                      <c:pt idx="1523">
                        <c:v>20.149999999999999</c:v>
                      </c:pt>
                      <c:pt idx="1524">
                        <c:v>20.04999999999999</c:v>
                      </c:pt>
                      <c:pt idx="1525">
                        <c:v>20</c:v>
                      </c:pt>
                      <c:pt idx="1526">
                        <c:v>19.899999999999999</c:v>
                      </c:pt>
                      <c:pt idx="1527">
                        <c:v>19.850000000000001</c:v>
                      </c:pt>
                      <c:pt idx="1528">
                        <c:v>19.75</c:v>
                      </c:pt>
                      <c:pt idx="1529">
                        <c:v>19.7</c:v>
                      </c:pt>
                      <c:pt idx="1530">
                        <c:v>19.600000000000001</c:v>
                      </c:pt>
                      <c:pt idx="1531">
                        <c:v>19.600000000000001</c:v>
                      </c:pt>
                      <c:pt idx="1532">
                        <c:v>19.54999999999999</c:v>
                      </c:pt>
                      <c:pt idx="1533">
                        <c:v>19.45</c:v>
                      </c:pt>
                      <c:pt idx="1534">
                        <c:v>19.350000000000001</c:v>
                      </c:pt>
                      <c:pt idx="1535">
                        <c:v>19.29999999999999</c:v>
                      </c:pt>
                      <c:pt idx="1536">
                        <c:v>19.2</c:v>
                      </c:pt>
                      <c:pt idx="1537">
                        <c:v>19.100000000000001</c:v>
                      </c:pt>
                      <c:pt idx="1538">
                        <c:v>19</c:v>
                      </c:pt>
                      <c:pt idx="1539">
                        <c:v>18.899999999999999</c:v>
                      </c:pt>
                      <c:pt idx="1540">
                        <c:v>18.850000000000001</c:v>
                      </c:pt>
                      <c:pt idx="1541">
                        <c:v>18.75</c:v>
                      </c:pt>
                      <c:pt idx="1542">
                        <c:v>18.75</c:v>
                      </c:pt>
                      <c:pt idx="1543">
                        <c:v>18.649999999999999</c:v>
                      </c:pt>
                      <c:pt idx="1544">
                        <c:v>18.54999999999999</c:v>
                      </c:pt>
                      <c:pt idx="1545">
                        <c:v>18.399999999999999</c:v>
                      </c:pt>
                      <c:pt idx="1546">
                        <c:v>18.29999999999999</c:v>
                      </c:pt>
                      <c:pt idx="1547">
                        <c:v>18.2</c:v>
                      </c:pt>
                      <c:pt idx="1548">
                        <c:v>18.100000000000001</c:v>
                      </c:pt>
                      <c:pt idx="1549">
                        <c:v>18</c:v>
                      </c:pt>
                      <c:pt idx="1550">
                        <c:v>17.899999999999999</c:v>
                      </c:pt>
                      <c:pt idx="1551">
                        <c:v>17.899999999999999</c:v>
                      </c:pt>
                      <c:pt idx="1552">
                        <c:v>17.79999999999999</c:v>
                      </c:pt>
                      <c:pt idx="1553">
                        <c:v>17.649999999999999</c:v>
                      </c:pt>
                      <c:pt idx="1554">
                        <c:v>17.54999999999999</c:v>
                      </c:pt>
                      <c:pt idx="1555">
                        <c:v>17.45</c:v>
                      </c:pt>
                      <c:pt idx="1556">
                        <c:v>17.350000000000001</c:v>
                      </c:pt>
                      <c:pt idx="1557">
                        <c:v>17.2</c:v>
                      </c:pt>
                      <c:pt idx="1558">
                        <c:v>17.100000000000001</c:v>
                      </c:pt>
                      <c:pt idx="1559">
                        <c:v>17</c:v>
                      </c:pt>
                      <c:pt idx="1560">
                        <c:v>17</c:v>
                      </c:pt>
                      <c:pt idx="1561">
                        <c:v>16.899999999999999</c:v>
                      </c:pt>
                      <c:pt idx="1562">
                        <c:v>16.79999999999999</c:v>
                      </c:pt>
                      <c:pt idx="1563">
                        <c:v>16.649999999999999</c:v>
                      </c:pt>
                      <c:pt idx="1564">
                        <c:v>16.54999999999999</c:v>
                      </c:pt>
                      <c:pt idx="1565">
                        <c:v>16.45</c:v>
                      </c:pt>
                      <c:pt idx="1566">
                        <c:v>16.350000000000001</c:v>
                      </c:pt>
                      <c:pt idx="1567">
                        <c:v>16.25</c:v>
                      </c:pt>
                      <c:pt idx="1568">
                        <c:v>16.149999999999999</c:v>
                      </c:pt>
                      <c:pt idx="1569">
                        <c:v>16.04999999999999</c:v>
                      </c:pt>
                      <c:pt idx="1570">
                        <c:v>16.04999999999999</c:v>
                      </c:pt>
                      <c:pt idx="1571">
                        <c:v>15.9</c:v>
                      </c:pt>
                      <c:pt idx="1572">
                        <c:v>15.8</c:v>
                      </c:pt>
                      <c:pt idx="1573">
                        <c:v>15.7</c:v>
                      </c:pt>
                      <c:pt idx="1574">
                        <c:v>15.6</c:v>
                      </c:pt>
                      <c:pt idx="1575">
                        <c:v>15.5</c:v>
                      </c:pt>
                      <c:pt idx="1576">
                        <c:v>15.4</c:v>
                      </c:pt>
                      <c:pt idx="1577">
                        <c:v>15.3</c:v>
                      </c:pt>
                      <c:pt idx="1578">
                        <c:v>15.2</c:v>
                      </c:pt>
                      <c:pt idx="1579">
                        <c:v>15.2</c:v>
                      </c:pt>
                      <c:pt idx="1580">
                        <c:v>15.1</c:v>
                      </c:pt>
                      <c:pt idx="1581">
                        <c:v>15</c:v>
                      </c:pt>
                      <c:pt idx="1582">
                        <c:v>14.95</c:v>
                      </c:pt>
                      <c:pt idx="1583">
                        <c:v>14.85</c:v>
                      </c:pt>
                      <c:pt idx="1584">
                        <c:v>14.75</c:v>
                      </c:pt>
                      <c:pt idx="1585">
                        <c:v>14.65</c:v>
                      </c:pt>
                      <c:pt idx="1586">
                        <c:v>14.55</c:v>
                      </c:pt>
                      <c:pt idx="1587">
                        <c:v>14.45</c:v>
                      </c:pt>
                      <c:pt idx="1588">
                        <c:v>14.45</c:v>
                      </c:pt>
                      <c:pt idx="1589">
                        <c:v>14.4</c:v>
                      </c:pt>
                      <c:pt idx="1590">
                        <c:v>14.3</c:v>
                      </c:pt>
                      <c:pt idx="1591">
                        <c:v>14.2</c:v>
                      </c:pt>
                      <c:pt idx="1592">
                        <c:v>14.1</c:v>
                      </c:pt>
                      <c:pt idx="1593">
                        <c:v>14.05</c:v>
                      </c:pt>
                      <c:pt idx="1594">
                        <c:v>13.95</c:v>
                      </c:pt>
                      <c:pt idx="1595">
                        <c:v>13.85</c:v>
                      </c:pt>
                      <c:pt idx="1596">
                        <c:v>13.8</c:v>
                      </c:pt>
                      <c:pt idx="1597">
                        <c:v>13.7</c:v>
                      </c:pt>
                      <c:pt idx="1598">
                        <c:v>13.7</c:v>
                      </c:pt>
                      <c:pt idx="1599">
                        <c:v>13.6</c:v>
                      </c:pt>
                      <c:pt idx="1600">
                        <c:v>13.55</c:v>
                      </c:pt>
                      <c:pt idx="1601">
                        <c:v>13.45</c:v>
                      </c:pt>
                      <c:pt idx="1602">
                        <c:v>13.4</c:v>
                      </c:pt>
                      <c:pt idx="1603">
                        <c:v>13.3</c:v>
                      </c:pt>
                      <c:pt idx="1604">
                        <c:v>13.25</c:v>
                      </c:pt>
                      <c:pt idx="1605">
                        <c:v>13.15</c:v>
                      </c:pt>
                      <c:pt idx="1606">
                        <c:v>13.1</c:v>
                      </c:pt>
                      <c:pt idx="1607">
                        <c:v>13.1</c:v>
                      </c:pt>
                      <c:pt idx="1608">
                        <c:v>13</c:v>
                      </c:pt>
                      <c:pt idx="1609">
                        <c:v>12.95</c:v>
                      </c:pt>
                      <c:pt idx="1610">
                        <c:v>12.85</c:v>
                      </c:pt>
                      <c:pt idx="1611">
                        <c:v>12.8</c:v>
                      </c:pt>
                      <c:pt idx="1612">
                        <c:v>12.7</c:v>
                      </c:pt>
                      <c:pt idx="1613">
                        <c:v>12.65</c:v>
                      </c:pt>
                      <c:pt idx="1614">
                        <c:v>12.6</c:v>
                      </c:pt>
                      <c:pt idx="1615">
                        <c:v>12.6</c:v>
                      </c:pt>
                      <c:pt idx="1616">
                        <c:v>12.5</c:v>
                      </c:pt>
                      <c:pt idx="1617">
                        <c:v>12.45</c:v>
                      </c:pt>
                      <c:pt idx="1618">
                        <c:v>12.4</c:v>
                      </c:pt>
                      <c:pt idx="1619">
                        <c:v>12.35</c:v>
                      </c:pt>
                      <c:pt idx="1620">
                        <c:v>12.25</c:v>
                      </c:pt>
                      <c:pt idx="1621">
                        <c:v>12.2</c:v>
                      </c:pt>
                      <c:pt idx="1622">
                        <c:v>12.15</c:v>
                      </c:pt>
                      <c:pt idx="1623">
                        <c:v>12.1</c:v>
                      </c:pt>
                      <c:pt idx="1624">
                        <c:v>12.05</c:v>
                      </c:pt>
                      <c:pt idx="1625">
                        <c:v>11.95</c:v>
                      </c:pt>
                      <c:pt idx="1626">
                        <c:v>11.95</c:v>
                      </c:pt>
                      <c:pt idx="1627">
                        <c:v>11.9</c:v>
                      </c:pt>
                      <c:pt idx="1628">
                        <c:v>11.85</c:v>
                      </c:pt>
                      <c:pt idx="1629">
                        <c:v>11.8</c:v>
                      </c:pt>
                      <c:pt idx="1630">
                        <c:v>11.75</c:v>
                      </c:pt>
                      <c:pt idx="1631">
                        <c:v>11.7</c:v>
                      </c:pt>
                      <c:pt idx="1632">
                        <c:v>11.35</c:v>
                      </c:pt>
                      <c:pt idx="1633">
                        <c:v>11</c:v>
                      </c:pt>
                      <c:pt idx="1634">
                        <c:v>10.65</c:v>
                      </c:pt>
                      <c:pt idx="1635">
                        <c:v>10.3</c:v>
                      </c:pt>
                      <c:pt idx="1636">
                        <c:v>9.9500000000000028</c:v>
                      </c:pt>
                      <c:pt idx="1637">
                        <c:v>9.6000000000000014</c:v>
                      </c:pt>
                      <c:pt idx="1638">
                        <c:v>9.2500000000000018</c:v>
                      </c:pt>
                      <c:pt idx="1639">
                        <c:v>8.9000000000000021</c:v>
                      </c:pt>
                      <c:pt idx="1640">
                        <c:v>8.5500000000000025</c:v>
                      </c:pt>
                      <c:pt idx="1641">
                        <c:v>8.2000000000000011</c:v>
                      </c:pt>
                      <c:pt idx="1642">
                        <c:v>7.8500000000000014</c:v>
                      </c:pt>
                      <c:pt idx="1643">
                        <c:v>7.5000000000000044</c:v>
                      </c:pt>
                      <c:pt idx="1644">
                        <c:v>7.1500000000000021</c:v>
                      </c:pt>
                      <c:pt idx="1645">
                        <c:v>6.8000000000000043</c:v>
                      </c:pt>
                      <c:pt idx="1646">
                        <c:v>6.4500000000000046</c:v>
                      </c:pt>
                      <c:pt idx="1647">
                        <c:v>6.100000000000005</c:v>
                      </c:pt>
                      <c:pt idx="1648">
                        <c:v>5.7500000000000053</c:v>
                      </c:pt>
                      <c:pt idx="1649">
                        <c:v>5.4000000000000057</c:v>
                      </c:pt>
                      <c:pt idx="1650">
                        <c:v>5.050000000000006</c:v>
                      </c:pt>
                      <c:pt idx="1651">
                        <c:v>4.7000000000000064</c:v>
                      </c:pt>
                      <c:pt idx="1652">
                        <c:v>4.3500000000000068</c:v>
                      </c:pt>
                      <c:pt idx="1653">
                        <c:v>4.0000000000000071</c:v>
                      </c:pt>
                      <c:pt idx="1654">
                        <c:v>3.650000000000007</c:v>
                      </c:pt>
                      <c:pt idx="1655">
                        <c:v>3.3000000000000069</c:v>
                      </c:pt>
                      <c:pt idx="1656">
                        <c:v>2.9500000000000068</c:v>
                      </c:pt>
                      <c:pt idx="1657">
                        <c:v>2.6000000000000072</c:v>
                      </c:pt>
                      <c:pt idx="1658">
                        <c:v>2.2500000000000071</c:v>
                      </c:pt>
                      <c:pt idx="1659">
                        <c:v>1.900000000000007</c:v>
                      </c:pt>
                      <c:pt idx="1660">
                        <c:v>1.550000000000006</c:v>
                      </c:pt>
                      <c:pt idx="1661">
                        <c:v>1.200000000000006</c:v>
                      </c:pt>
                      <c:pt idx="1662">
                        <c:v>0.85000000000000597</c:v>
                      </c:pt>
                      <c:pt idx="1663">
                        <c:v>0.500000000000006</c:v>
                      </c:pt>
                      <c:pt idx="1664">
                        <c:v>0.15000000000000599</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A9BA-7B45-9E37-206917D47DD0}"/>
                  </c:ext>
                </c:extLst>
              </c15:ser>
            </c15:filteredScatterSeries>
            <c15:filteredScatterSeries>
              <c15:ser>
                <c:idx val="1"/>
                <c:order val="8"/>
                <c:tx>
                  <c:v>15OH</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H$2:$H$2022</c15:sqref>
                        </c15:formulaRef>
                      </c:ext>
                    </c:extLst>
                    <c:numCache>
                      <c:formatCode>General</c:formatCode>
                      <c:ptCount val="202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02</c:v>
                      </c:pt>
                      <c:pt idx="24">
                        <c:v>0.02</c:v>
                      </c:pt>
                      <c:pt idx="25">
                        <c:v>0.04</c:v>
                      </c:pt>
                      <c:pt idx="26">
                        <c:v>0.06</c:v>
                      </c:pt>
                      <c:pt idx="27">
                        <c:v>0.06</c:v>
                      </c:pt>
                      <c:pt idx="28">
                        <c:v>0.1</c:v>
                      </c:pt>
                      <c:pt idx="29">
                        <c:v>0.12</c:v>
                      </c:pt>
                      <c:pt idx="30">
                        <c:v>0.12</c:v>
                      </c:pt>
                      <c:pt idx="31">
                        <c:v>0.14000000000000001</c:v>
                      </c:pt>
                      <c:pt idx="32">
                        <c:v>0.18</c:v>
                      </c:pt>
                      <c:pt idx="33">
                        <c:v>0.22</c:v>
                      </c:pt>
                      <c:pt idx="34">
                        <c:v>0.26</c:v>
                      </c:pt>
                      <c:pt idx="35">
                        <c:v>0.3</c:v>
                      </c:pt>
                      <c:pt idx="36">
                        <c:v>0.34</c:v>
                      </c:pt>
                      <c:pt idx="37">
                        <c:v>0.38</c:v>
                      </c:pt>
                      <c:pt idx="38">
                        <c:v>0.42</c:v>
                      </c:pt>
                      <c:pt idx="39">
                        <c:v>0.48</c:v>
                      </c:pt>
                      <c:pt idx="40">
                        <c:v>0.52</c:v>
                      </c:pt>
                      <c:pt idx="41">
                        <c:v>0.52</c:v>
                      </c:pt>
                      <c:pt idx="42">
                        <c:v>0.57999999999999996</c:v>
                      </c:pt>
                      <c:pt idx="43">
                        <c:v>0.62</c:v>
                      </c:pt>
                      <c:pt idx="44">
                        <c:v>0.68</c:v>
                      </c:pt>
                      <c:pt idx="45">
                        <c:v>0.72</c:v>
                      </c:pt>
                      <c:pt idx="46">
                        <c:v>0.78</c:v>
                      </c:pt>
                      <c:pt idx="47">
                        <c:v>0.82</c:v>
                      </c:pt>
                      <c:pt idx="48">
                        <c:v>0.82</c:v>
                      </c:pt>
                      <c:pt idx="49">
                        <c:v>0.88</c:v>
                      </c:pt>
                      <c:pt idx="50">
                        <c:v>0.92</c:v>
                      </c:pt>
                      <c:pt idx="51">
                        <c:v>0.98</c:v>
                      </c:pt>
                      <c:pt idx="52">
                        <c:v>1.02</c:v>
                      </c:pt>
                      <c:pt idx="53">
                        <c:v>1.08</c:v>
                      </c:pt>
                      <c:pt idx="54">
                        <c:v>1.1200000000000001</c:v>
                      </c:pt>
                      <c:pt idx="55">
                        <c:v>1.1599999999999999</c:v>
                      </c:pt>
                      <c:pt idx="56">
                        <c:v>1.22</c:v>
                      </c:pt>
                      <c:pt idx="57">
                        <c:v>1.26</c:v>
                      </c:pt>
                      <c:pt idx="58">
                        <c:v>1.3</c:v>
                      </c:pt>
                      <c:pt idx="59">
                        <c:v>1.3</c:v>
                      </c:pt>
                      <c:pt idx="60">
                        <c:v>1.36</c:v>
                      </c:pt>
                      <c:pt idx="61">
                        <c:v>1.4</c:v>
                      </c:pt>
                      <c:pt idx="62">
                        <c:v>1.44</c:v>
                      </c:pt>
                      <c:pt idx="63">
                        <c:v>1.5</c:v>
                      </c:pt>
                      <c:pt idx="64">
                        <c:v>1.54</c:v>
                      </c:pt>
                      <c:pt idx="65">
                        <c:v>1.6</c:v>
                      </c:pt>
                      <c:pt idx="66">
                        <c:v>1.64</c:v>
                      </c:pt>
                      <c:pt idx="67">
                        <c:v>1.64</c:v>
                      </c:pt>
                      <c:pt idx="68">
                        <c:v>1.7</c:v>
                      </c:pt>
                      <c:pt idx="69">
                        <c:v>1.74</c:v>
                      </c:pt>
                      <c:pt idx="70">
                        <c:v>1.8</c:v>
                      </c:pt>
                      <c:pt idx="71">
                        <c:v>1.84</c:v>
                      </c:pt>
                      <c:pt idx="72">
                        <c:v>1.9</c:v>
                      </c:pt>
                      <c:pt idx="73">
                        <c:v>1.96</c:v>
                      </c:pt>
                      <c:pt idx="74">
                        <c:v>2.02</c:v>
                      </c:pt>
                      <c:pt idx="75">
                        <c:v>2.08</c:v>
                      </c:pt>
                      <c:pt idx="76">
                        <c:v>2.12</c:v>
                      </c:pt>
                      <c:pt idx="77">
                        <c:v>2.1800000000000002</c:v>
                      </c:pt>
                      <c:pt idx="78">
                        <c:v>2.1800000000000002</c:v>
                      </c:pt>
                      <c:pt idx="79">
                        <c:v>2.2400000000000002</c:v>
                      </c:pt>
                      <c:pt idx="80">
                        <c:v>2.3199999999999981</c:v>
                      </c:pt>
                      <c:pt idx="81">
                        <c:v>2.38</c:v>
                      </c:pt>
                      <c:pt idx="82">
                        <c:v>2.44</c:v>
                      </c:pt>
                      <c:pt idx="83">
                        <c:v>2.5</c:v>
                      </c:pt>
                      <c:pt idx="84">
                        <c:v>2.56</c:v>
                      </c:pt>
                      <c:pt idx="85">
                        <c:v>2.62</c:v>
                      </c:pt>
                      <c:pt idx="86">
                        <c:v>2.68</c:v>
                      </c:pt>
                      <c:pt idx="87">
                        <c:v>2.68</c:v>
                      </c:pt>
                      <c:pt idx="88">
                        <c:v>2.76</c:v>
                      </c:pt>
                      <c:pt idx="89">
                        <c:v>2.82</c:v>
                      </c:pt>
                      <c:pt idx="90">
                        <c:v>2.9</c:v>
                      </c:pt>
                      <c:pt idx="91">
                        <c:v>2.96</c:v>
                      </c:pt>
                      <c:pt idx="92">
                        <c:v>3.04</c:v>
                      </c:pt>
                      <c:pt idx="93">
                        <c:v>3.1</c:v>
                      </c:pt>
                      <c:pt idx="94">
                        <c:v>3.18</c:v>
                      </c:pt>
                      <c:pt idx="95">
                        <c:v>3.18</c:v>
                      </c:pt>
                      <c:pt idx="96">
                        <c:v>3.32</c:v>
                      </c:pt>
                      <c:pt idx="97">
                        <c:v>3.32</c:v>
                      </c:pt>
                      <c:pt idx="98">
                        <c:v>3.4</c:v>
                      </c:pt>
                      <c:pt idx="99">
                        <c:v>3.48</c:v>
                      </c:pt>
                      <c:pt idx="100">
                        <c:v>3.56</c:v>
                      </c:pt>
                      <c:pt idx="101">
                        <c:v>3.64</c:v>
                      </c:pt>
                      <c:pt idx="102">
                        <c:v>3.72</c:v>
                      </c:pt>
                      <c:pt idx="103">
                        <c:v>3.82</c:v>
                      </c:pt>
                      <c:pt idx="104">
                        <c:v>3.9</c:v>
                      </c:pt>
                      <c:pt idx="105">
                        <c:v>3.98</c:v>
                      </c:pt>
                      <c:pt idx="106">
                        <c:v>3.98</c:v>
                      </c:pt>
                      <c:pt idx="107">
                        <c:v>4.08</c:v>
                      </c:pt>
                      <c:pt idx="108">
                        <c:v>4.1599999999999984</c:v>
                      </c:pt>
                      <c:pt idx="109">
                        <c:v>4.2600000000000007</c:v>
                      </c:pt>
                      <c:pt idx="110">
                        <c:v>4.3599999999999977</c:v>
                      </c:pt>
                      <c:pt idx="111">
                        <c:v>4.46</c:v>
                      </c:pt>
                      <c:pt idx="112">
                        <c:v>4.5599999999999996</c:v>
                      </c:pt>
                      <c:pt idx="113">
                        <c:v>4.6599999999999984</c:v>
                      </c:pt>
                      <c:pt idx="114">
                        <c:v>4.7600000000000007</c:v>
                      </c:pt>
                      <c:pt idx="115">
                        <c:v>4.7600000000000007</c:v>
                      </c:pt>
                      <c:pt idx="116">
                        <c:v>4.8599999999999977</c:v>
                      </c:pt>
                      <c:pt idx="117">
                        <c:v>4.96</c:v>
                      </c:pt>
                      <c:pt idx="118">
                        <c:v>5.08</c:v>
                      </c:pt>
                      <c:pt idx="119">
                        <c:v>5.1800000000000006</c:v>
                      </c:pt>
                      <c:pt idx="120">
                        <c:v>5.28</c:v>
                      </c:pt>
                      <c:pt idx="121">
                        <c:v>5.3800000000000008</c:v>
                      </c:pt>
                      <c:pt idx="122">
                        <c:v>5.3800000000000008</c:v>
                      </c:pt>
                      <c:pt idx="123">
                        <c:v>5.5</c:v>
                      </c:pt>
                      <c:pt idx="124">
                        <c:v>5.7</c:v>
                      </c:pt>
                      <c:pt idx="125">
                        <c:v>5.7</c:v>
                      </c:pt>
                      <c:pt idx="126">
                        <c:v>5.8199999999999976</c:v>
                      </c:pt>
                      <c:pt idx="127">
                        <c:v>5.92</c:v>
                      </c:pt>
                      <c:pt idx="128">
                        <c:v>6.02</c:v>
                      </c:pt>
                      <c:pt idx="129">
                        <c:v>6.1199999999999983</c:v>
                      </c:pt>
                      <c:pt idx="130">
                        <c:v>6.2200000000000006</c:v>
                      </c:pt>
                      <c:pt idx="131">
                        <c:v>6.3400000000000007</c:v>
                      </c:pt>
                      <c:pt idx="132">
                        <c:v>6.44</c:v>
                      </c:pt>
                      <c:pt idx="133">
                        <c:v>6.54</c:v>
                      </c:pt>
                      <c:pt idx="134">
                        <c:v>6.54</c:v>
                      </c:pt>
                      <c:pt idx="135">
                        <c:v>6.64</c:v>
                      </c:pt>
                      <c:pt idx="136">
                        <c:v>6.74</c:v>
                      </c:pt>
                      <c:pt idx="137">
                        <c:v>6.8400000000000007</c:v>
                      </c:pt>
                      <c:pt idx="138">
                        <c:v>6.94</c:v>
                      </c:pt>
                      <c:pt idx="139">
                        <c:v>7.04</c:v>
                      </c:pt>
                      <c:pt idx="140">
                        <c:v>7.1400000000000006</c:v>
                      </c:pt>
                      <c:pt idx="141">
                        <c:v>7.24</c:v>
                      </c:pt>
                      <c:pt idx="142">
                        <c:v>7.3599999999999977</c:v>
                      </c:pt>
                      <c:pt idx="143">
                        <c:v>7.3599999999999977</c:v>
                      </c:pt>
                      <c:pt idx="144">
                        <c:v>7.46</c:v>
                      </c:pt>
                      <c:pt idx="145">
                        <c:v>7.56</c:v>
                      </c:pt>
                      <c:pt idx="146">
                        <c:v>7.6599999999999984</c:v>
                      </c:pt>
                      <c:pt idx="147">
                        <c:v>7.7600000000000007</c:v>
                      </c:pt>
                      <c:pt idx="148">
                        <c:v>7.8599999999999977</c:v>
                      </c:pt>
                      <c:pt idx="149">
                        <c:v>7.9600000000000009</c:v>
                      </c:pt>
                      <c:pt idx="150">
                        <c:v>8.08</c:v>
                      </c:pt>
                      <c:pt idx="151">
                        <c:v>8.18</c:v>
                      </c:pt>
                      <c:pt idx="152">
                        <c:v>8.2800000000000011</c:v>
                      </c:pt>
                      <c:pt idx="153">
                        <c:v>8.2800000000000011</c:v>
                      </c:pt>
                      <c:pt idx="154">
                        <c:v>8.3800000000000008</c:v>
                      </c:pt>
                      <c:pt idx="155">
                        <c:v>8.48</c:v>
                      </c:pt>
                      <c:pt idx="156">
                        <c:v>8.58</c:v>
                      </c:pt>
                      <c:pt idx="157">
                        <c:v>8.68</c:v>
                      </c:pt>
                      <c:pt idx="158">
                        <c:v>8.7800000000000011</c:v>
                      </c:pt>
                      <c:pt idx="159">
                        <c:v>8.8800000000000008</c:v>
                      </c:pt>
                      <c:pt idx="160">
                        <c:v>8.98</c:v>
                      </c:pt>
                      <c:pt idx="161">
                        <c:v>9.08</c:v>
                      </c:pt>
                      <c:pt idx="162">
                        <c:v>9.08</c:v>
                      </c:pt>
                      <c:pt idx="163">
                        <c:v>9.18</c:v>
                      </c:pt>
                      <c:pt idx="164">
                        <c:v>9.2800000000000011</c:v>
                      </c:pt>
                      <c:pt idx="165">
                        <c:v>9.3800000000000008</c:v>
                      </c:pt>
                      <c:pt idx="166">
                        <c:v>9.4600000000000026</c:v>
                      </c:pt>
                      <c:pt idx="167">
                        <c:v>9.56</c:v>
                      </c:pt>
                      <c:pt idx="168">
                        <c:v>9.66</c:v>
                      </c:pt>
                      <c:pt idx="169">
                        <c:v>9.76</c:v>
                      </c:pt>
                      <c:pt idx="170">
                        <c:v>9.8600000000000012</c:v>
                      </c:pt>
                      <c:pt idx="171">
                        <c:v>9.8600000000000012</c:v>
                      </c:pt>
                      <c:pt idx="172">
                        <c:v>9.94</c:v>
                      </c:pt>
                      <c:pt idx="173">
                        <c:v>10.039999999999999</c:v>
                      </c:pt>
                      <c:pt idx="174">
                        <c:v>10.14</c:v>
                      </c:pt>
                      <c:pt idx="175">
                        <c:v>10.220000000000001</c:v>
                      </c:pt>
                      <c:pt idx="176">
                        <c:v>10.32</c:v>
                      </c:pt>
                      <c:pt idx="177">
                        <c:v>10.42</c:v>
                      </c:pt>
                      <c:pt idx="178">
                        <c:v>10.42</c:v>
                      </c:pt>
                      <c:pt idx="179">
                        <c:v>10.5</c:v>
                      </c:pt>
                      <c:pt idx="180">
                        <c:v>10.7</c:v>
                      </c:pt>
                      <c:pt idx="181">
                        <c:v>10.7</c:v>
                      </c:pt>
                      <c:pt idx="182">
                        <c:v>10.78</c:v>
                      </c:pt>
                      <c:pt idx="183">
                        <c:v>10.88</c:v>
                      </c:pt>
                      <c:pt idx="184">
                        <c:v>10.98</c:v>
                      </c:pt>
                      <c:pt idx="185">
                        <c:v>11.06</c:v>
                      </c:pt>
                      <c:pt idx="186">
                        <c:v>11.16</c:v>
                      </c:pt>
                      <c:pt idx="187">
                        <c:v>11.26</c:v>
                      </c:pt>
                      <c:pt idx="188">
                        <c:v>11.34</c:v>
                      </c:pt>
                      <c:pt idx="189">
                        <c:v>11.44</c:v>
                      </c:pt>
                      <c:pt idx="190">
                        <c:v>11.44</c:v>
                      </c:pt>
                      <c:pt idx="191">
                        <c:v>11.54</c:v>
                      </c:pt>
                      <c:pt idx="192">
                        <c:v>11.64</c:v>
                      </c:pt>
                      <c:pt idx="193">
                        <c:v>11.72</c:v>
                      </c:pt>
                      <c:pt idx="194">
                        <c:v>11.82</c:v>
                      </c:pt>
                      <c:pt idx="195">
                        <c:v>11.92</c:v>
                      </c:pt>
                      <c:pt idx="196">
                        <c:v>12.02</c:v>
                      </c:pt>
                      <c:pt idx="197">
                        <c:v>12.12</c:v>
                      </c:pt>
                      <c:pt idx="198">
                        <c:v>12.22</c:v>
                      </c:pt>
                      <c:pt idx="199">
                        <c:v>12.22</c:v>
                      </c:pt>
                      <c:pt idx="200">
                        <c:v>12.32</c:v>
                      </c:pt>
                      <c:pt idx="201">
                        <c:v>12.42</c:v>
                      </c:pt>
                      <c:pt idx="202">
                        <c:v>12.52</c:v>
                      </c:pt>
                      <c:pt idx="203">
                        <c:v>12.62</c:v>
                      </c:pt>
                      <c:pt idx="204">
                        <c:v>12.72</c:v>
                      </c:pt>
                      <c:pt idx="205">
                        <c:v>12.82</c:v>
                      </c:pt>
                      <c:pt idx="206">
                        <c:v>12.92</c:v>
                      </c:pt>
                      <c:pt idx="207">
                        <c:v>12.92</c:v>
                      </c:pt>
                      <c:pt idx="208">
                        <c:v>13</c:v>
                      </c:pt>
                      <c:pt idx="209">
                        <c:v>13.1</c:v>
                      </c:pt>
                      <c:pt idx="210">
                        <c:v>13.2</c:v>
                      </c:pt>
                      <c:pt idx="211">
                        <c:v>13.3</c:v>
                      </c:pt>
                      <c:pt idx="212">
                        <c:v>13.38</c:v>
                      </c:pt>
                      <c:pt idx="213">
                        <c:v>13.48</c:v>
                      </c:pt>
                      <c:pt idx="214">
                        <c:v>13.58</c:v>
                      </c:pt>
                      <c:pt idx="215">
                        <c:v>13.66</c:v>
                      </c:pt>
                      <c:pt idx="216">
                        <c:v>13.76</c:v>
                      </c:pt>
                      <c:pt idx="217">
                        <c:v>13.84</c:v>
                      </c:pt>
                      <c:pt idx="218">
                        <c:v>13.84</c:v>
                      </c:pt>
                      <c:pt idx="219">
                        <c:v>13.94</c:v>
                      </c:pt>
                      <c:pt idx="220">
                        <c:v>14.02</c:v>
                      </c:pt>
                      <c:pt idx="221">
                        <c:v>14.12</c:v>
                      </c:pt>
                      <c:pt idx="222">
                        <c:v>14.2</c:v>
                      </c:pt>
                      <c:pt idx="223">
                        <c:v>14.28</c:v>
                      </c:pt>
                      <c:pt idx="224">
                        <c:v>14.36</c:v>
                      </c:pt>
                      <c:pt idx="225">
                        <c:v>14.44</c:v>
                      </c:pt>
                      <c:pt idx="226">
                        <c:v>14.52</c:v>
                      </c:pt>
                      <c:pt idx="227">
                        <c:v>14.52</c:v>
                      </c:pt>
                      <c:pt idx="228">
                        <c:v>14.62</c:v>
                      </c:pt>
                      <c:pt idx="229">
                        <c:v>14.7</c:v>
                      </c:pt>
                      <c:pt idx="230">
                        <c:v>14.78</c:v>
                      </c:pt>
                      <c:pt idx="231">
                        <c:v>14.86</c:v>
                      </c:pt>
                      <c:pt idx="232">
                        <c:v>14.94</c:v>
                      </c:pt>
                      <c:pt idx="233">
                        <c:v>15.02</c:v>
                      </c:pt>
                      <c:pt idx="234">
                        <c:v>15.02</c:v>
                      </c:pt>
                      <c:pt idx="235">
                        <c:v>15.08</c:v>
                      </c:pt>
                      <c:pt idx="236">
                        <c:v>15.24</c:v>
                      </c:pt>
                      <c:pt idx="237">
                        <c:v>15.24</c:v>
                      </c:pt>
                      <c:pt idx="238">
                        <c:v>15.3</c:v>
                      </c:pt>
                      <c:pt idx="239">
                        <c:v>15.38</c:v>
                      </c:pt>
                      <c:pt idx="240">
                        <c:v>15.44</c:v>
                      </c:pt>
                      <c:pt idx="241">
                        <c:v>15.52</c:v>
                      </c:pt>
                      <c:pt idx="242">
                        <c:v>15.58</c:v>
                      </c:pt>
                      <c:pt idx="243">
                        <c:v>15.64</c:v>
                      </c:pt>
                      <c:pt idx="244">
                        <c:v>15.7</c:v>
                      </c:pt>
                      <c:pt idx="245">
                        <c:v>15.76</c:v>
                      </c:pt>
                      <c:pt idx="246">
                        <c:v>15.76</c:v>
                      </c:pt>
                      <c:pt idx="247">
                        <c:v>15.82</c:v>
                      </c:pt>
                      <c:pt idx="248">
                        <c:v>15.88</c:v>
                      </c:pt>
                      <c:pt idx="249">
                        <c:v>15.92</c:v>
                      </c:pt>
                      <c:pt idx="250">
                        <c:v>15.98</c:v>
                      </c:pt>
                      <c:pt idx="251">
                        <c:v>16.04</c:v>
                      </c:pt>
                      <c:pt idx="252">
                        <c:v>16.079999999999991</c:v>
                      </c:pt>
                      <c:pt idx="253">
                        <c:v>16.14</c:v>
                      </c:pt>
                      <c:pt idx="254">
                        <c:v>16.18</c:v>
                      </c:pt>
                      <c:pt idx="255">
                        <c:v>16.18</c:v>
                      </c:pt>
                      <c:pt idx="256">
                        <c:v>16.22</c:v>
                      </c:pt>
                      <c:pt idx="257">
                        <c:v>16.27999999999999</c:v>
                      </c:pt>
                      <c:pt idx="258">
                        <c:v>16.32</c:v>
                      </c:pt>
                      <c:pt idx="259">
                        <c:v>16.36</c:v>
                      </c:pt>
                      <c:pt idx="260">
                        <c:v>16.419999999999991</c:v>
                      </c:pt>
                      <c:pt idx="261">
                        <c:v>16.45999999999999</c:v>
                      </c:pt>
                      <c:pt idx="262">
                        <c:v>16.5</c:v>
                      </c:pt>
                      <c:pt idx="263">
                        <c:v>16.559999999999999</c:v>
                      </c:pt>
                      <c:pt idx="264">
                        <c:v>16.599999999999991</c:v>
                      </c:pt>
                      <c:pt idx="265">
                        <c:v>16.599999999999991</c:v>
                      </c:pt>
                      <c:pt idx="266">
                        <c:v>16.64</c:v>
                      </c:pt>
                      <c:pt idx="267">
                        <c:v>16.7</c:v>
                      </c:pt>
                      <c:pt idx="268">
                        <c:v>16.739999999999991</c:v>
                      </c:pt>
                      <c:pt idx="269">
                        <c:v>16.77999999999999</c:v>
                      </c:pt>
                      <c:pt idx="270">
                        <c:v>16.84</c:v>
                      </c:pt>
                      <c:pt idx="271">
                        <c:v>16.88</c:v>
                      </c:pt>
                      <c:pt idx="272">
                        <c:v>16.919999999999991</c:v>
                      </c:pt>
                      <c:pt idx="273">
                        <c:v>16.95999999999999</c:v>
                      </c:pt>
                      <c:pt idx="274">
                        <c:v>16.95999999999999</c:v>
                      </c:pt>
                      <c:pt idx="275">
                        <c:v>17.02</c:v>
                      </c:pt>
                      <c:pt idx="276">
                        <c:v>17.059999999999999</c:v>
                      </c:pt>
                      <c:pt idx="277">
                        <c:v>17.099999999999991</c:v>
                      </c:pt>
                      <c:pt idx="278">
                        <c:v>17.14</c:v>
                      </c:pt>
                      <c:pt idx="279">
                        <c:v>17.18</c:v>
                      </c:pt>
                      <c:pt idx="280">
                        <c:v>17.22</c:v>
                      </c:pt>
                      <c:pt idx="281">
                        <c:v>17.259999999999991</c:v>
                      </c:pt>
                      <c:pt idx="282">
                        <c:v>17.29999999999999</c:v>
                      </c:pt>
                      <c:pt idx="283">
                        <c:v>17.29999999999999</c:v>
                      </c:pt>
                      <c:pt idx="284">
                        <c:v>17.34</c:v>
                      </c:pt>
                      <c:pt idx="285">
                        <c:v>17.38</c:v>
                      </c:pt>
                      <c:pt idx="286">
                        <c:v>17.419999999999991</c:v>
                      </c:pt>
                      <c:pt idx="287">
                        <c:v>17.45999999999999</c:v>
                      </c:pt>
                      <c:pt idx="288">
                        <c:v>17.5</c:v>
                      </c:pt>
                      <c:pt idx="289">
                        <c:v>17.54</c:v>
                      </c:pt>
                      <c:pt idx="290">
                        <c:v>17.579999999999991</c:v>
                      </c:pt>
                      <c:pt idx="291">
                        <c:v>17.62</c:v>
                      </c:pt>
                      <c:pt idx="292">
                        <c:v>17.66</c:v>
                      </c:pt>
                      <c:pt idx="293">
                        <c:v>17.66</c:v>
                      </c:pt>
                      <c:pt idx="294">
                        <c:v>17.7</c:v>
                      </c:pt>
                      <c:pt idx="295">
                        <c:v>17.739999999999991</c:v>
                      </c:pt>
                      <c:pt idx="296">
                        <c:v>17.77999999999999</c:v>
                      </c:pt>
                      <c:pt idx="297">
                        <c:v>17.82</c:v>
                      </c:pt>
                      <c:pt idx="298">
                        <c:v>17.88</c:v>
                      </c:pt>
                      <c:pt idx="299">
                        <c:v>17.919999999999991</c:v>
                      </c:pt>
                      <c:pt idx="300">
                        <c:v>17.95999999999999</c:v>
                      </c:pt>
                      <c:pt idx="301">
                        <c:v>18</c:v>
                      </c:pt>
                      <c:pt idx="302">
                        <c:v>18</c:v>
                      </c:pt>
                      <c:pt idx="303">
                        <c:v>18.04</c:v>
                      </c:pt>
                      <c:pt idx="304">
                        <c:v>18.079999999999991</c:v>
                      </c:pt>
                      <c:pt idx="305">
                        <c:v>18.14</c:v>
                      </c:pt>
                      <c:pt idx="306">
                        <c:v>18.18</c:v>
                      </c:pt>
                      <c:pt idx="307">
                        <c:v>18.22</c:v>
                      </c:pt>
                      <c:pt idx="308">
                        <c:v>18.259999999999991</c:v>
                      </c:pt>
                      <c:pt idx="309">
                        <c:v>18.29999999999999</c:v>
                      </c:pt>
                      <c:pt idx="310">
                        <c:v>18.29999999999999</c:v>
                      </c:pt>
                      <c:pt idx="311">
                        <c:v>18.34</c:v>
                      </c:pt>
                      <c:pt idx="312">
                        <c:v>18.38</c:v>
                      </c:pt>
                      <c:pt idx="313">
                        <c:v>18.419999999999991</c:v>
                      </c:pt>
                      <c:pt idx="314">
                        <c:v>18.45999999999999</c:v>
                      </c:pt>
                      <c:pt idx="315">
                        <c:v>18.5</c:v>
                      </c:pt>
                      <c:pt idx="316">
                        <c:v>18.54</c:v>
                      </c:pt>
                      <c:pt idx="317">
                        <c:v>18.579999999999991</c:v>
                      </c:pt>
                      <c:pt idx="318">
                        <c:v>18.599999999999991</c:v>
                      </c:pt>
                      <c:pt idx="319">
                        <c:v>18.64</c:v>
                      </c:pt>
                      <c:pt idx="320">
                        <c:v>18.66</c:v>
                      </c:pt>
                      <c:pt idx="321">
                        <c:v>18.66</c:v>
                      </c:pt>
                      <c:pt idx="322">
                        <c:v>18.68</c:v>
                      </c:pt>
                      <c:pt idx="323">
                        <c:v>18.72</c:v>
                      </c:pt>
                      <c:pt idx="324">
                        <c:v>18.739999999999991</c:v>
                      </c:pt>
                      <c:pt idx="325">
                        <c:v>18.759999999999991</c:v>
                      </c:pt>
                      <c:pt idx="326">
                        <c:v>18.77999999999999</c:v>
                      </c:pt>
                      <c:pt idx="327">
                        <c:v>18.79999999999999</c:v>
                      </c:pt>
                      <c:pt idx="328">
                        <c:v>18.82</c:v>
                      </c:pt>
                      <c:pt idx="329">
                        <c:v>18.84</c:v>
                      </c:pt>
                      <c:pt idx="330">
                        <c:v>18.84</c:v>
                      </c:pt>
                      <c:pt idx="331">
                        <c:v>18.86</c:v>
                      </c:pt>
                      <c:pt idx="332">
                        <c:v>18.86</c:v>
                      </c:pt>
                      <c:pt idx="333">
                        <c:v>18.88</c:v>
                      </c:pt>
                      <c:pt idx="334">
                        <c:v>18.899999999999999</c:v>
                      </c:pt>
                      <c:pt idx="335">
                        <c:v>18.919999999999991</c:v>
                      </c:pt>
                      <c:pt idx="336">
                        <c:v>18.939999999999991</c:v>
                      </c:pt>
                      <c:pt idx="337">
                        <c:v>18.939999999999991</c:v>
                      </c:pt>
                      <c:pt idx="338">
                        <c:v>18.939999999999991</c:v>
                      </c:pt>
                      <c:pt idx="339">
                        <c:v>18.95999999999999</c:v>
                      </c:pt>
                      <c:pt idx="340">
                        <c:v>18.97999999999999</c:v>
                      </c:pt>
                      <c:pt idx="341">
                        <c:v>18.97999999999999</c:v>
                      </c:pt>
                      <c:pt idx="342">
                        <c:v>19</c:v>
                      </c:pt>
                      <c:pt idx="343">
                        <c:v>19.02</c:v>
                      </c:pt>
                      <c:pt idx="344">
                        <c:v>19.02</c:v>
                      </c:pt>
                      <c:pt idx="345">
                        <c:v>19.04</c:v>
                      </c:pt>
                      <c:pt idx="346">
                        <c:v>19.04</c:v>
                      </c:pt>
                      <c:pt idx="347">
                        <c:v>19.04</c:v>
                      </c:pt>
                      <c:pt idx="348">
                        <c:v>19.04</c:v>
                      </c:pt>
                      <c:pt idx="349">
                        <c:v>19.04</c:v>
                      </c:pt>
                      <c:pt idx="350">
                        <c:v>19.059999999999999</c:v>
                      </c:pt>
                      <c:pt idx="351">
                        <c:v>19.059999999999999</c:v>
                      </c:pt>
                      <c:pt idx="352">
                        <c:v>19.059999999999999</c:v>
                      </c:pt>
                      <c:pt idx="353">
                        <c:v>19.059999999999999</c:v>
                      </c:pt>
                      <c:pt idx="354">
                        <c:v>19.059999999999999</c:v>
                      </c:pt>
                      <c:pt idx="355">
                        <c:v>19.059999999999999</c:v>
                      </c:pt>
                      <c:pt idx="356">
                        <c:v>19.059999999999999</c:v>
                      </c:pt>
                      <c:pt idx="357">
                        <c:v>19.059999999999999</c:v>
                      </c:pt>
                      <c:pt idx="358">
                        <c:v>19.059999999999999</c:v>
                      </c:pt>
                      <c:pt idx="359">
                        <c:v>19.059999999999999</c:v>
                      </c:pt>
                      <c:pt idx="360">
                        <c:v>19.059999999999999</c:v>
                      </c:pt>
                      <c:pt idx="361">
                        <c:v>19.059999999999999</c:v>
                      </c:pt>
                      <c:pt idx="362">
                        <c:v>19.059999999999999</c:v>
                      </c:pt>
                      <c:pt idx="363">
                        <c:v>19.059999999999999</c:v>
                      </c:pt>
                      <c:pt idx="364">
                        <c:v>19.059999999999999</c:v>
                      </c:pt>
                      <c:pt idx="365">
                        <c:v>19.059999999999999</c:v>
                      </c:pt>
                      <c:pt idx="366">
                        <c:v>19.059999999999999</c:v>
                      </c:pt>
                      <c:pt idx="367">
                        <c:v>19.059999999999999</c:v>
                      </c:pt>
                      <c:pt idx="368">
                        <c:v>19.059999999999999</c:v>
                      </c:pt>
                      <c:pt idx="369">
                        <c:v>19.059999999999999</c:v>
                      </c:pt>
                      <c:pt idx="370">
                        <c:v>19.059999999999999</c:v>
                      </c:pt>
                      <c:pt idx="371">
                        <c:v>19.059999999999999</c:v>
                      </c:pt>
                      <c:pt idx="372">
                        <c:v>19.059999999999999</c:v>
                      </c:pt>
                      <c:pt idx="373">
                        <c:v>19.059999999999999</c:v>
                      </c:pt>
                      <c:pt idx="374">
                        <c:v>19.059999999999999</c:v>
                      </c:pt>
                      <c:pt idx="375">
                        <c:v>19.079999999999991</c:v>
                      </c:pt>
                      <c:pt idx="376">
                        <c:v>19.079999999999991</c:v>
                      </c:pt>
                      <c:pt idx="377">
                        <c:v>19.079999999999991</c:v>
                      </c:pt>
                      <c:pt idx="378">
                        <c:v>19.079999999999991</c:v>
                      </c:pt>
                      <c:pt idx="379">
                        <c:v>19.099999999999991</c:v>
                      </c:pt>
                      <c:pt idx="380">
                        <c:v>19.099999999999991</c:v>
                      </c:pt>
                      <c:pt idx="381">
                        <c:v>19.099999999999991</c:v>
                      </c:pt>
                      <c:pt idx="382">
                        <c:v>19.12</c:v>
                      </c:pt>
                      <c:pt idx="383">
                        <c:v>19.12</c:v>
                      </c:pt>
                      <c:pt idx="384">
                        <c:v>19.14</c:v>
                      </c:pt>
                      <c:pt idx="385">
                        <c:v>19.16</c:v>
                      </c:pt>
                      <c:pt idx="386">
                        <c:v>19.16</c:v>
                      </c:pt>
                      <c:pt idx="387">
                        <c:v>19.16</c:v>
                      </c:pt>
                      <c:pt idx="388">
                        <c:v>19.18</c:v>
                      </c:pt>
                      <c:pt idx="389">
                        <c:v>19.2</c:v>
                      </c:pt>
                      <c:pt idx="390">
                        <c:v>19.2</c:v>
                      </c:pt>
                      <c:pt idx="391">
                        <c:v>19.22</c:v>
                      </c:pt>
                      <c:pt idx="392">
                        <c:v>19.239999999999991</c:v>
                      </c:pt>
                      <c:pt idx="393">
                        <c:v>19.239999999999991</c:v>
                      </c:pt>
                      <c:pt idx="394">
                        <c:v>19.239999999999991</c:v>
                      </c:pt>
                      <c:pt idx="395">
                        <c:v>19.259999999999991</c:v>
                      </c:pt>
                      <c:pt idx="396">
                        <c:v>19.259999999999991</c:v>
                      </c:pt>
                      <c:pt idx="397">
                        <c:v>19.27999999999999</c:v>
                      </c:pt>
                      <c:pt idx="398">
                        <c:v>19.27999999999999</c:v>
                      </c:pt>
                      <c:pt idx="399">
                        <c:v>19.29999999999999</c:v>
                      </c:pt>
                      <c:pt idx="400">
                        <c:v>19.32</c:v>
                      </c:pt>
                      <c:pt idx="401">
                        <c:v>19.32</c:v>
                      </c:pt>
                      <c:pt idx="402">
                        <c:v>19.32</c:v>
                      </c:pt>
                      <c:pt idx="403">
                        <c:v>19.34</c:v>
                      </c:pt>
                      <c:pt idx="404">
                        <c:v>19.34</c:v>
                      </c:pt>
                      <c:pt idx="405">
                        <c:v>19.34</c:v>
                      </c:pt>
                      <c:pt idx="406">
                        <c:v>19.36</c:v>
                      </c:pt>
                      <c:pt idx="407">
                        <c:v>19.36</c:v>
                      </c:pt>
                      <c:pt idx="408">
                        <c:v>19.38</c:v>
                      </c:pt>
                      <c:pt idx="409">
                        <c:v>19.38</c:v>
                      </c:pt>
                      <c:pt idx="410">
                        <c:v>19.399999999999999</c:v>
                      </c:pt>
                      <c:pt idx="411">
                        <c:v>19.399999999999999</c:v>
                      </c:pt>
                      <c:pt idx="412">
                        <c:v>19.399999999999999</c:v>
                      </c:pt>
                      <c:pt idx="413">
                        <c:v>19.419999999999991</c:v>
                      </c:pt>
                      <c:pt idx="414">
                        <c:v>19.419999999999991</c:v>
                      </c:pt>
                      <c:pt idx="415">
                        <c:v>19.419999999999991</c:v>
                      </c:pt>
                      <c:pt idx="416">
                        <c:v>19.419999999999991</c:v>
                      </c:pt>
                      <c:pt idx="417">
                        <c:v>19.439999999999991</c:v>
                      </c:pt>
                      <c:pt idx="418">
                        <c:v>19.439999999999991</c:v>
                      </c:pt>
                      <c:pt idx="419">
                        <c:v>19.439999999999991</c:v>
                      </c:pt>
                      <c:pt idx="420">
                        <c:v>19.45999999999999</c:v>
                      </c:pt>
                      <c:pt idx="421">
                        <c:v>19.45999999999999</c:v>
                      </c:pt>
                      <c:pt idx="422">
                        <c:v>19.45999999999999</c:v>
                      </c:pt>
                      <c:pt idx="423">
                        <c:v>19.45999999999999</c:v>
                      </c:pt>
                      <c:pt idx="424">
                        <c:v>19.45999999999999</c:v>
                      </c:pt>
                      <c:pt idx="425">
                        <c:v>19.47999999999999</c:v>
                      </c:pt>
                      <c:pt idx="426">
                        <c:v>19.47999999999999</c:v>
                      </c:pt>
                      <c:pt idx="427">
                        <c:v>19.47999999999999</c:v>
                      </c:pt>
                      <c:pt idx="428">
                        <c:v>19.47999999999999</c:v>
                      </c:pt>
                      <c:pt idx="429">
                        <c:v>19.47999999999999</c:v>
                      </c:pt>
                      <c:pt idx="430">
                        <c:v>19.47999999999999</c:v>
                      </c:pt>
                      <c:pt idx="431">
                        <c:v>19.47999999999999</c:v>
                      </c:pt>
                      <c:pt idx="432">
                        <c:v>19.5</c:v>
                      </c:pt>
                      <c:pt idx="433">
                        <c:v>19.5</c:v>
                      </c:pt>
                      <c:pt idx="434">
                        <c:v>19.5</c:v>
                      </c:pt>
                      <c:pt idx="435">
                        <c:v>19.5</c:v>
                      </c:pt>
                      <c:pt idx="436">
                        <c:v>19.5</c:v>
                      </c:pt>
                      <c:pt idx="437">
                        <c:v>19.5</c:v>
                      </c:pt>
                      <c:pt idx="438">
                        <c:v>19.5</c:v>
                      </c:pt>
                      <c:pt idx="439">
                        <c:v>19.5</c:v>
                      </c:pt>
                      <c:pt idx="440">
                        <c:v>19.5</c:v>
                      </c:pt>
                      <c:pt idx="441">
                        <c:v>19.5</c:v>
                      </c:pt>
                      <c:pt idx="442">
                        <c:v>19.52</c:v>
                      </c:pt>
                      <c:pt idx="443">
                        <c:v>19.52</c:v>
                      </c:pt>
                      <c:pt idx="444">
                        <c:v>19.52</c:v>
                      </c:pt>
                      <c:pt idx="445">
                        <c:v>19.52</c:v>
                      </c:pt>
                      <c:pt idx="446">
                        <c:v>19.54</c:v>
                      </c:pt>
                      <c:pt idx="447">
                        <c:v>19.54</c:v>
                      </c:pt>
                      <c:pt idx="448">
                        <c:v>19.559999999999999</c:v>
                      </c:pt>
                      <c:pt idx="449">
                        <c:v>19.559999999999999</c:v>
                      </c:pt>
                      <c:pt idx="450">
                        <c:v>19.579999999999991</c:v>
                      </c:pt>
                      <c:pt idx="451">
                        <c:v>19.579999999999991</c:v>
                      </c:pt>
                      <c:pt idx="452">
                        <c:v>19.579999999999991</c:v>
                      </c:pt>
                      <c:pt idx="453">
                        <c:v>19.579999999999991</c:v>
                      </c:pt>
                      <c:pt idx="454">
                        <c:v>19.599999999999991</c:v>
                      </c:pt>
                      <c:pt idx="455">
                        <c:v>19.599999999999991</c:v>
                      </c:pt>
                      <c:pt idx="456">
                        <c:v>19.62</c:v>
                      </c:pt>
                      <c:pt idx="457">
                        <c:v>19.62</c:v>
                      </c:pt>
                      <c:pt idx="458">
                        <c:v>19.64</c:v>
                      </c:pt>
                      <c:pt idx="459">
                        <c:v>19.64</c:v>
                      </c:pt>
                      <c:pt idx="460">
                        <c:v>19.64</c:v>
                      </c:pt>
                      <c:pt idx="461">
                        <c:v>19.64</c:v>
                      </c:pt>
                      <c:pt idx="462">
                        <c:v>19.66</c:v>
                      </c:pt>
                      <c:pt idx="463">
                        <c:v>19.66</c:v>
                      </c:pt>
                      <c:pt idx="464">
                        <c:v>19.68</c:v>
                      </c:pt>
                      <c:pt idx="465">
                        <c:v>19.68</c:v>
                      </c:pt>
                      <c:pt idx="466">
                        <c:v>19.68</c:v>
                      </c:pt>
                      <c:pt idx="467">
                        <c:v>19.7</c:v>
                      </c:pt>
                      <c:pt idx="468">
                        <c:v>19.7</c:v>
                      </c:pt>
                      <c:pt idx="469">
                        <c:v>19.7</c:v>
                      </c:pt>
                      <c:pt idx="470">
                        <c:v>19.7</c:v>
                      </c:pt>
                      <c:pt idx="471">
                        <c:v>19.7</c:v>
                      </c:pt>
                      <c:pt idx="472">
                        <c:v>19.72</c:v>
                      </c:pt>
                      <c:pt idx="473">
                        <c:v>19.72</c:v>
                      </c:pt>
                      <c:pt idx="474">
                        <c:v>19.72</c:v>
                      </c:pt>
                      <c:pt idx="475">
                        <c:v>19.739999999999991</c:v>
                      </c:pt>
                      <c:pt idx="476">
                        <c:v>19.739999999999991</c:v>
                      </c:pt>
                      <c:pt idx="477">
                        <c:v>19.739999999999991</c:v>
                      </c:pt>
                      <c:pt idx="478">
                        <c:v>19.739999999999991</c:v>
                      </c:pt>
                      <c:pt idx="479">
                        <c:v>19.739999999999991</c:v>
                      </c:pt>
                      <c:pt idx="480">
                        <c:v>19.759999999999991</c:v>
                      </c:pt>
                      <c:pt idx="481">
                        <c:v>19.759999999999991</c:v>
                      </c:pt>
                      <c:pt idx="482">
                        <c:v>19.759999999999991</c:v>
                      </c:pt>
                      <c:pt idx="483">
                        <c:v>19.77999999999999</c:v>
                      </c:pt>
                      <c:pt idx="484">
                        <c:v>19.77999999999999</c:v>
                      </c:pt>
                      <c:pt idx="485">
                        <c:v>19.77999999999999</c:v>
                      </c:pt>
                      <c:pt idx="486">
                        <c:v>19.79999999999999</c:v>
                      </c:pt>
                      <c:pt idx="487">
                        <c:v>19.79999999999999</c:v>
                      </c:pt>
                      <c:pt idx="488">
                        <c:v>19.79999999999999</c:v>
                      </c:pt>
                      <c:pt idx="489">
                        <c:v>19.79999999999999</c:v>
                      </c:pt>
                      <c:pt idx="490">
                        <c:v>19.79999999999999</c:v>
                      </c:pt>
                      <c:pt idx="491">
                        <c:v>19.82</c:v>
                      </c:pt>
                      <c:pt idx="492">
                        <c:v>19.82</c:v>
                      </c:pt>
                      <c:pt idx="493">
                        <c:v>19.82</c:v>
                      </c:pt>
                      <c:pt idx="494">
                        <c:v>19.82</c:v>
                      </c:pt>
                      <c:pt idx="495">
                        <c:v>19.82</c:v>
                      </c:pt>
                      <c:pt idx="496">
                        <c:v>19.82</c:v>
                      </c:pt>
                      <c:pt idx="497">
                        <c:v>19.82</c:v>
                      </c:pt>
                      <c:pt idx="498">
                        <c:v>19.82</c:v>
                      </c:pt>
                      <c:pt idx="499">
                        <c:v>19.82</c:v>
                      </c:pt>
                      <c:pt idx="500">
                        <c:v>19.82</c:v>
                      </c:pt>
                      <c:pt idx="501">
                        <c:v>19.82</c:v>
                      </c:pt>
                      <c:pt idx="502">
                        <c:v>19.82</c:v>
                      </c:pt>
                      <c:pt idx="503">
                        <c:v>19.82</c:v>
                      </c:pt>
                      <c:pt idx="504">
                        <c:v>19.79999999999999</c:v>
                      </c:pt>
                      <c:pt idx="505">
                        <c:v>19.79999999999999</c:v>
                      </c:pt>
                      <c:pt idx="506">
                        <c:v>19.79999999999999</c:v>
                      </c:pt>
                      <c:pt idx="507">
                        <c:v>19.79999999999999</c:v>
                      </c:pt>
                      <c:pt idx="508">
                        <c:v>19.79999999999999</c:v>
                      </c:pt>
                      <c:pt idx="509">
                        <c:v>19.79999999999999</c:v>
                      </c:pt>
                      <c:pt idx="510">
                        <c:v>19.77999999999999</c:v>
                      </c:pt>
                      <c:pt idx="511">
                        <c:v>19.77999999999999</c:v>
                      </c:pt>
                      <c:pt idx="512">
                        <c:v>19.77999999999999</c:v>
                      </c:pt>
                      <c:pt idx="513">
                        <c:v>19.77999999999999</c:v>
                      </c:pt>
                      <c:pt idx="514">
                        <c:v>19.77999999999999</c:v>
                      </c:pt>
                      <c:pt idx="515">
                        <c:v>19.77999999999999</c:v>
                      </c:pt>
                      <c:pt idx="516">
                        <c:v>19.77999999999999</c:v>
                      </c:pt>
                      <c:pt idx="517">
                        <c:v>19.77999999999999</c:v>
                      </c:pt>
                      <c:pt idx="518">
                        <c:v>19.77999999999999</c:v>
                      </c:pt>
                      <c:pt idx="519">
                        <c:v>19.77999999999999</c:v>
                      </c:pt>
                      <c:pt idx="520">
                        <c:v>19.77999999999999</c:v>
                      </c:pt>
                      <c:pt idx="521">
                        <c:v>19.79999999999999</c:v>
                      </c:pt>
                      <c:pt idx="522">
                        <c:v>19.79999999999999</c:v>
                      </c:pt>
                      <c:pt idx="523">
                        <c:v>19.79999999999999</c:v>
                      </c:pt>
                      <c:pt idx="524">
                        <c:v>19.82</c:v>
                      </c:pt>
                      <c:pt idx="525">
                        <c:v>19.82</c:v>
                      </c:pt>
                      <c:pt idx="526">
                        <c:v>19.82</c:v>
                      </c:pt>
                      <c:pt idx="527">
                        <c:v>19.84</c:v>
                      </c:pt>
                      <c:pt idx="528">
                        <c:v>19.84</c:v>
                      </c:pt>
                      <c:pt idx="529">
                        <c:v>19.86</c:v>
                      </c:pt>
                      <c:pt idx="530">
                        <c:v>19.86</c:v>
                      </c:pt>
                      <c:pt idx="531">
                        <c:v>19.88</c:v>
                      </c:pt>
                      <c:pt idx="532">
                        <c:v>19.88</c:v>
                      </c:pt>
                      <c:pt idx="533">
                        <c:v>19.899999999999999</c:v>
                      </c:pt>
                      <c:pt idx="534">
                        <c:v>19.899999999999999</c:v>
                      </c:pt>
                      <c:pt idx="535">
                        <c:v>19.899999999999999</c:v>
                      </c:pt>
                      <c:pt idx="536">
                        <c:v>19.899999999999999</c:v>
                      </c:pt>
                      <c:pt idx="537">
                        <c:v>19.919999999999991</c:v>
                      </c:pt>
                      <c:pt idx="538">
                        <c:v>19.919999999999991</c:v>
                      </c:pt>
                      <c:pt idx="539">
                        <c:v>19.919999999999991</c:v>
                      </c:pt>
                      <c:pt idx="540">
                        <c:v>19.919999999999991</c:v>
                      </c:pt>
                      <c:pt idx="541">
                        <c:v>19.919999999999991</c:v>
                      </c:pt>
                      <c:pt idx="542">
                        <c:v>19.919999999999991</c:v>
                      </c:pt>
                      <c:pt idx="543">
                        <c:v>19.919999999999991</c:v>
                      </c:pt>
                      <c:pt idx="544">
                        <c:v>19.919999999999991</c:v>
                      </c:pt>
                      <c:pt idx="545">
                        <c:v>19.919999999999991</c:v>
                      </c:pt>
                      <c:pt idx="546">
                        <c:v>19.919999999999991</c:v>
                      </c:pt>
                      <c:pt idx="547">
                        <c:v>19.919999999999991</c:v>
                      </c:pt>
                      <c:pt idx="548">
                        <c:v>19.919999999999991</c:v>
                      </c:pt>
                      <c:pt idx="549">
                        <c:v>19.919999999999991</c:v>
                      </c:pt>
                      <c:pt idx="550">
                        <c:v>19.919999999999991</c:v>
                      </c:pt>
                      <c:pt idx="551">
                        <c:v>19.919999999999991</c:v>
                      </c:pt>
                      <c:pt idx="552">
                        <c:v>19.919999999999991</c:v>
                      </c:pt>
                      <c:pt idx="553">
                        <c:v>19.919999999999991</c:v>
                      </c:pt>
                      <c:pt idx="554">
                        <c:v>19.919999999999991</c:v>
                      </c:pt>
                      <c:pt idx="555">
                        <c:v>19.919999999999991</c:v>
                      </c:pt>
                      <c:pt idx="556">
                        <c:v>19.919999999999991</c:v>
                      </c:pt>
                      <c:pt idx="557">
                        <c:v>19.919999999999991</c:v>
                      </c:pt>
                      <c:pt idx="558">
                        <c:v>19.919999999999991</c:v>
                      </c:pt>
                      <c:pt idx="559">
                        <c:v>19.919999999999991</c:v>
                      </c:pt>
                      <c:pt idx="560">
                        <c:v>19.919999999999991</c:v>
                      </c:pt>
                      <c:pt idx="561">
                        <c:v>19.919999999999991</c:v>
                      </c:pt>
                      <c:pt idx="562">
                        <c:v>19.919999999999991</c:v>
                      </c:pt>
                      <c:pt idx="563">
                        <c:v>19.919999999999991</c:v>
                      </c:pt>
                      <c:pt idx="564">
                        <c:v>19.919999999999991</c:v>
                      </c:pt>
                      <c:pt idx="565">
                        <c:v>19.919999999999991</c:v>
                      </c:pt>
                      <c:pt idx="566">
                        <c:v>19.919999999999991</c:v>
                      </c:pt>
                      <c:pt idx="567">
                        <c:v>19.919999999999991</c:v>
                      </c:pt>
                      <c:pt idx="568">
                        <c:v>19.919999999999991</c:v>
                      </c:pt>
                      <c:pt idx="569">
                        <c:v>19.919999999999991</c:v>
                      </c:pt>
                      <c:pt idx="570">
                        <c:v>19.919999999999991</c:v>
                      </c:pt>
                      <c:pt idx="571">
                        <c:v>19.919999999999991</c:v>
                      </c:pt>
                      <c:pt idx="572">
                        <c:v>19.919999999999991</c:v>
                      </c:pt>
                      <c:pt idx="573">
                        <c:v>19.919999999999991</c:v>
                      </c:pt>
                      <c:pt idx="574">
                        <c:v>19.899999999999999</c:v>
                      </c:pt>
                      <c:pt idx="575">
                        <c:v>19.899999999999999</c:v>
                      </c:pt>
                      <c:pt idx="576">
                        <c:v>19.899999999999999</c:v>
                      </c:pt>
                      <c:pt idx="577">
                        <c:v>19.899999999999999</c:v>
                      </c:pt>
                      <c:pt idx="578">
                        <c:v>19.899999999999999</c:v>
                      </c:pt>
                      <c:pt idx="579">
                        <c:v>19.899999999999999</c:v>
                      </c:pt>
                      <c:pt idx="580">
                        <c:v>19.88</c:v>
                      </c:pt>
                      <c:pt idx="581">
                        <c:v>19.88</c:v>
                      </c:pt>
                      <c:pt idx="582">
                        <c:v>19.88</c:v>
                      </c:pt>
                      <c:pt idx="583">
                        <c:v>19.88</c:v>
                      </c:pt>
                      <c:pt idx="584">
                        <c:v>19.88</c:v>
                      </c:pt>
                      <c:pt idx="585">
                        <c:v>19.86</c:v>
                      </c:pt>
                      <c:pt idx="586">
                        <c:v>19.86</c:v>
                      </c:pt>
                      <c:pt idx="587">
                        <c:v>19.86</c:v>
                      </c:pt>
                      <c:pt idx="588">
                        <c:v>19.86</c:v>
                      </c:pt>
                      <c:pt idx="589">
                        <c:v>19.86</c:v>
                      </c:pt>
                      <c:pt idx="590">
                        <c:v>19.84</c:v>
                      </c:pt>
                      <c:pt idx="591">
                        <c:v>19.84</c:v>
                      </c:pt>
                      <c:pt idx="592">
                        <c:v>19.84</c:v>
                      </c:pt>
                      <c:pt idx="593">
                        <c:v>19.84</c:v>
                      </c:pt>
                      <c:pt idx="594">
                        <c:v>19.84</c:v>
                      </c:pt>
                      <c:pt idx="595">
                        <c:v>19.84</c:v>
                      </c:pt>
                      <c:pt idx="596">
                        <c:v>19.84</c:v>
                      </c:pt>
                      <c:pt idx="597">
                        <c:v>19.84</c:v>
                      </c:pt>
                      <c:pt idx="598">
                        <c:v>19.84</c:v>
                      </c:pt>
                      <c:pt idx="599">
                        <c:v>19.84</c:v>
                      </c:pt>
                      <c:pt idx="600">
                        <c:v>19.84</c:v>
                      </c:pt>
                      <c:pt idx="601">
                        <c:v>19.84</c:v>
                      </c:pt>
                      <c:pt idx="602">
                        <c:v>19.82</c:v>
                      </c:pt>
                      <c:pt idx="603">
                        <c:v>19.82</c:v>
                      </c:pt>
                      <c:pt idx="604">
                        <c:v>19.82</c:v>
                      </c:pt>
                      <c:pt idx="605">
                        <c:v>19.82</c:v>
                      </c:pt>
                      <c:pt idx="606">
                        <c:v>19.82</c:v>
                      </c:pt>
                      <c:pt idx="607">
                        <c:v>19.82</c:v>
                      </c:pt>
                      <c:pt idx="608">
                        <c:v>19.79999999999999</c:v>
                      </c:pt>
                      <c:pt idx="609">
                        <c:v>19.79999999999999</c:v>
                      </c:pt>
                      <c:pt idx="610">
                        <c:v>19.79999999999999</c:v>
                      </c:pt>
                      <c:pt idx="611">
                        <c:v>19.79999999999999</c:v>
                      </c:pt>
                      <c:pt idx="612">
                        <c:v>19.77999999999999</c:v>
                      </c:pt>
                      <c:pt idx="613">
                        <c:v>19.77999999999999</c:v>
                      </c:pt>
                      <c:pt idx="614">
                        <c:v>19.77999999999999</c:v>
                      </c:pt>
                      <c:pt idx="615">
                        <c:v>19.759999999999991</c:v>
                      </c:pt>
                      <c:pt idx="616">
                        <c:v>19.759999999999991</c:v>
                      </c:pt>
                      <c:pt idx="617">
                        <c:v>19.759999999999991</c:v>
                      </c:pt>
                      <c:pt idx="618">
                        <c:v>19.759999999999991</c:v>
                      </c:pt>
                      <c:pt idx="619">
                        <c:v>19.739999999999991</c:v>
                      </c:pt>
                      <c:pt idx="620">
                        <c:v>19.739999999999991</c:v>
                      </c:pt>
                      <c:pt idx="621">
                        <c:v>19.739999999999991</c:v>
                      </c:pt>
                      <c:pt idx="622">
                        <c:v>19.739999999999991</c:v>
                      </c:pt>
                      <c:pt idx="623">
                        <c:v>19.739999999999991</c:v>
                      </c:pt>
                      <c:pt idx="624">
                        <c:v>19.739999999999991</c:v>
                      </c:pt>
                      <c:pt idx="625">
                        <c:v>19.739999999999991</c:v>
                      </c:pt>
                      <c:pt idx="626">
                        <c:v>19.739999999999991</c:v>
                      </c:pt>
                      <c:pt idx="627">
                        <c:v>19.739999999999991</c:v>
                      </c:pt>
                      <c:pt idx="628">
                        <c:v>19.739999999999991</c:v>
                      </c:pt>
                      <c:pt idx="629">
                        <c:v>19.739999999999991</c:v>
                      </c:pt>
                      <c:pt idx="630">
                        <c:v>19.739999999999991</c:v>
                      </c:pt>
                      <c:pt idx="631">
                        <c:v>19.739999999999991</c:v>
                      </c:pt>
                      <c:pt idx="632">
                        <c:v>19.759999999999991</c:v>
                      </c:pt>
                      <c:pt idx="633">
                        <c:v>19.759999999999991</c:v>
                      </c:pt>
                      <c:pt idx="634">
                        <c:v>19.759999999999991</c:v>
                      </c:pt>
                      <c:pt idx="635">
                        <c:v>19.759999999999991</c:v>
                      </c:pt>
                      <c:pt idx="636">
                        <c:v>19.77999999999999</c:v>
                      </c:pt>
                      <c:pt idx="637">
                        <c:v>19.77999999999999</c:v>
                      </c:pt>
                      <c:pt idx="638">
                        <c:v>19.77999999999999</c:v>
                      </c:pt>
                      <c:pt idx="639">
                        <c:v>19.77999999999999</c:v>
                      </c:pt>
                      <c:pt idx="640">
                        <c:v>19.77999999999999</c:v>
                      </c:pt>
                      <c:pt idx="641">
                        <c:v>19.79999999999999</c:v>
                      </c:pt>
                      <c:pt idx="642">
                        <c:v>19.79999999999999</c:v>
                      </c:pt>
                      <c:pt idx="643">
                        <c:v>19.79999999999999</c:v>
                      </c:pt>
                      <c:pt idx="644">
                        <c:v>19.79999999999999</c:v>
                      </c:pt>
                      <c:pt idx="645">
                        <c:v>19.79999999999999</c:v>
                      </c:pt>
                      <c:pt idx="646">
                        <c:v>19.79999999999999</c:v>
                      </c:pt>
                      <c:pt idx="647">
                        <c:v>19.79999999999999</c:v>
                      </c:pt>
                      <c:pt idx="648">
                        <c:v>19.79999999999999</c:v>
                      </c:pt>
                      <c:pt idx="649">
                        <c:v>19.79999999999999</c:v>
                      </c:pt>
                      <c:pt idx="650">
                        <c:v>19.79999999999999</c:v>
                      </c:pt>
                      <c:pt idx="651">
                        <c:v>19.79999999999999</c:v>
                      </c:pt>
                      <c:pt idx="652">
                        <c:v>19.79999999999999</c:v>
                      </c:pt>
                      <c:pt idx="653">
                        <c:v>19.79999999999999</c:v>
                      </c:pt>
                      <c:pt idx="654">
                        <c:v>19.79999999999999</c:v>
                      </c:pt>
                      <c:pt idx="655">
                        <c:v>19.79999999999999</c:v>
                      </c:pt>
                      <c:pt idx="656">
                        <c:v>19.79999999999999</c:v>
                      </c:pt>
                      <c:pt idx="657">
                        <c:v>19.79999999999999</c:v>
                      </c:pt>
                      <c:pt idx="658">
                        <c:v>19.79999999999999</c:v>
                      </c:pt>
                      <c:pt idx="659">
                        <c:v>19.79999999999999</c:v>
                      </c:pt>
                      <c:pt idx="660">
                        <c:v>19.79999999999999</c:v>
                      </c:pt>
                      <c:pt idx="661">
                        <c:v>19.79999999999999</c:v>
                      </c:pt>
                      <c:pt idx="662">
                        <c:v>19.82</c:v>
                      </c:pt>
                      <c:pt idx="663">
                        <c:v>19.82</c:v>
                      </c:pt>
                      <c:pt idx="664">
                        <c:v>19.82</c:v>
                      </c:pt>
                      <c:pt idx="665">
                        <c:v>19.84</c:v>
                      </c:pt>
                      <c:pt idx="666">
                        <c:v>19.84</c:v>
                      </c:pt>
                      <c:pt idx="667">
                        <c:v>19.84</c:v>
                      </c:pt>
                      <c:pt idx="668">
                        <c:v>19.86</c:v>
                      </c:pt>
                      <c:pt idx="669">
                        <c:v>19.86</c:v>
                      </c:pt>
                      <c:pt idx="670">
                        <c:v>19.88</c:v>
                      </c:pt>
                      <c:pt idx="671">
                        <c:v>19.88</c:v>
                      </c:pt>
                      <c:pt idx="672">
                        <c:v>19.899999999999999</c:v>
                      </c:pt>
                      <c:pt idx="673">
                        <c:v>19.899999999999999</c:v>
                      </c:pt>
                      <c:pt idx="674">
                        <c:v>19.899999999999999</c:v>
                      </c:pt>
                      <c:pt idx="675">
                        <c:v>19.919999999999991</c:v>
                      </c:pt>
                      <c:pt idx="676">
                        <c:v>19.919999999999991</c:v>
                      </c:pt>
                      <c:pt idx="677">
                        <c:v>19.939999999999991</c:v>
                      </c:pt>
                      <c:pt idx="678">
                        <c:v>19.939999999999991</c:v>
                      </c:pt>
                      <c:pt idx="679">
                        <c:v>19.95999999999999</c:v>
                      </c:pt>
                      <c:pt idx="680">
                        <c:v>19.97999999999999</c:v>
                      </c:pt>
                      <c:pt idx="681">
                        <c:v>19.97999999999999</c:v>
                      </c:pt>
                      <c:pt idx="682">
                        <c:v>19.97999999999999</c:v>
                      </c:pt>
                      <c:pt idx="683">
                        <c:v>20</c:v>
                      </c:pt>
                      <c:pt idx="684">
                        <c:v>20</c:v>
                      </c:pt>
                      <c:pt idx="685">
                        <c:v>20</c:v>
                      </c:pt>
                      <c:pt idx="686">
                        <c:v>20.02</c:v>
                      </c:pt>
                      <c:pt idx="687">
                        <c:v>20.02</c:v>
                      </c:pt>
                      <c:pt idx="688">
                        <c:v>20.04</c:v>
                      </c:pt>
                      <c:pt idx="689">
                        <c:v>20.04</c:v>
                      </c:pt>
                      <c:pt idx="690">
                        <c:v>20.059999999999999</c:v>
                      </c:pt>
                      <c:pt idx="691">
                        <c:v>20.059999999999999</c:v>
                      </c:pt>
                      <c:pt idx="692">
                        <c:v>20.079999999999991</c:v>
                      </c:pt>
                      <c:pt idx="693">
                        <c:v>20.079999999999991</c:v>
                      </c:pt>
                      <c:pt idx="694">
                        <c:v>20.079999999999991</c:v>
                      </c:pt>
                      <c:pt idx="695">
                        <c:v>20.099999999999991</c:v>
                      </c:pt>
                      <c:pt idx="696">
                        <c:v>20.099999999999991</c:v>
                      </c:pt>
                      <c:pt idx="697">
                        <c:v>20.12</c:v>
                      </c:pt>
                      <c:pt idx="698">
                        <c:v>20.12</c:v>
                      </c:pt>
                      <c:pt idx="699">
                        <c:v>20.14</c:v>
                      </c:pt>
                      <c:pt idx="700">
                        <c:v>20.16</c:v>
                      </c:pt>
                      <c:pt idx="701">
                        <c:v>20.18</c:v>
                      </c:pt>
                      <c:pt idx="702">
                        <c:v>20.18</c:v>
                      </c:pt>
                      <c:pt idx="703">
                        <c:v>20.18</c:v>
                      </c:pt>
                      <c:pt idx="704">
                        <c:v>20.2</c:v>
                      </c:pt>
                      <c:pt idx="705">
                        <c:v>20.22</c:v>
                      </c:pt>
                      <c:pt idx="706">
                        <c:v>20.239999999999991</c:v>
                      </c:pt>
                      <c:pt idx="707">
                        <c:v>20.239999999999991</c:v>
                      </c:pt>
                      <c:pt idx="708">
                        <c:v>20.259999999999991</c:v>
                      </c:pt>
                      <c:pt idx="709">
                        <c:v>20.27999999999999</c:v>
                      </c:pt>
                      <c:pt idx="710">
                        <c:v>20.27999999999999</c:v>
                      </c:pt>
                      <c:pt idx="711">
                        <c:v>20.27999999999999</c:v>
                      </c:pt>
                      <c:pt idx="712">
                        <c:v>20.32</c:v>
                      </c:pt>
                      <c:pt idx="713">
                        <c:v>20.32</c:v>
                      </c:pt>
                      <c:pt idx="714">
                        <c:v>20.32</c:v>
                      </c:pt>
                      <c:pt idx="715">
                        <c:v>20.34</c:v>
                      </c:pt>
                      <c:pt idx="716">
                        <c:v>20.34</c:v>
                      </c:pt>
                      <c:pt idx="717">
                        <c:v>20.36</c:v>
                      </c:pt>
                      <c:pt idx="718">
                        <c:v>20.36</c:v>
                      </c:pt>
                      <c:pt idx="719">
                        <c:v>20.38</c:v>
                      </c:pt>
                      <c:pt idx="720">
                        <c:v>20.38</c:v>
                      </c:pt>
                      <c:pt idx="721">
                        <c:v>20.38</c:v>
                      </c:pt>
                      <c:pt idx="722">
                        <c:v>20.38</c:v>
                      </c:pt>
                      <c:pt idx="723">
                        <c:v>20.399999999999999</c:v>
                      </c:pt>
                      <c:pt idx="724">
                        <c:v>20.399999999999999</c:v>
                      </c:pt>
                      <c:pt idx="725">
                        <c:v>20.399999999999999</c:v>
                      </c:pt>
                      <c:pt idx="726">
                        <c:v>20.419999999999991</c:v>
                      </c:pt>
                      <c:pt idx="727">
                        <c:v>20.419999999999991</c:v>
                      </c:pt>
                      <c:pt idx="728">
                        <c:v>20.419999999999991</c:v>
                      </c:pt>
                      <c:pt idx="729">
                        <c:v>20.439999999999991</c:v>
                      </c:pt>
                      <c:pt idx="730">
                        <c:v>20.439999999999991</c:v>
                      </c:pt>
                      <c:pt idx="731">
                        <c:v>20.439999999999991</c:v>
                      </c:pt>
                      <c:pt idx="732">
                        <c:v>20.439999999999991</c:v>
                      </c:pt>
                      <c:pt idx="733">
                        <c:v>20.439999999999991</c:v>
                      </c:pt>
                      <c:pt idx="734">
                        <c:v>20.45999999999999</c:v>
                      </c:pt>
                      <c:pt idx="735">
                        <c:v>20.45999999999999</c:v>
                      </c:pt>
                      <c:pt idx="736">
                        <c:v>20.47999999999999</c:v>
                      </c:pt>
                      <c:pt idx="737">
                        <c:v>20.47999999999999</c:v>
                      </c:pt>
                      <c:pt idx="738">
                        <c:v>20.47999999999999</c:v>
                      </c:pt>
                      <c:pt idx="739">
                        <c:v>20.47999999999999</c:v>
                      </c:pt>
                      <c:pt idx="740">
                        <c:v>20.5</c:v>
                      </c:pt>
                      <c:pt idx="741">
                        <c:v>20.5</c:v>
                      </c:pt>
                      <c:pt idx="742">
                        <c:v>20.5</c:v>
                      </c:pt>
                      <c:pt idx="743">
                        <c:v>20.5</c:v>
                      </c:pt>
                      <c:pt idx="744">
                        <c:v>20.5</c:v>
                      </c:pt>
                      <c:pt idx="745">
                        <c:v>20.5</c:v>
                      </c:pt>
                      <c:pt idx="746">
                        <c:v>20.5</c:v>
                      </c:pt>
                      <c:pt idx="747">
                        <c:v>20.5</c:v>
                      </c:pt>
                      <c:pt idx="748">
                        <c:v>20.5</c:v>
                      </c:pt>
                      <c:pt idx="749">
                        <c:v>20.5</c:v>
                      </c:pt>
                      <c:pt idx="750">
                        <c:v>20.5</c:v>
                      </c:pt>
                      <c:pt idx="751">
                        <c:v>20.5</c:v>
                      </c:pt>
                      <c:pt idx="752">
                        <c:v>20.5</c:v>
                      </c:pt>
                      <c:pt idx="753">
                        <c:v>20.5</c:v>
                      </c:pt>
                      <c:pt idx="754">
                        <c:v>20.5</c:v>
                      </c:pt>
                      <c:pt idx="755">
                        <c:v>20.5</c:v>
                      </c:pt>
                      <c:pt idx="756">
                        <c:v>20.5</c:v>
                      </c:pt>
                      <c:pt idx="757">
                        <c:v>20.5</c:v>
                      </c:pt>
                      <c:pt idx="758">
                        <c:v>20.5</c:v>
                      </c:pt>
                      <c:pt idx="759">
                        <c:v>20.5</c:v>
                      </c:pt>
                      <c:pt idx="760">
                        <c:v>20.5</c:v>
                      </c:pt>
                      <c:pt idx="761">
                        <c:v>20.47999999999999</c:v>
                      </c:pt>
                      <c:pt idx="762">
                        <c:v>20.5</c:v>
                      </c:pt>
                      <c:pt idx="763">
                        <c:v>20.5</c:v>
                      </c:pt>
                      <c:pt idx="764">
                        <c:v>20.5</c:v>
                      </c:pt>
                      <c:pt idx="765">
                        <c:v>20.5</c:v>
                      </c:pt>
                      <c:pt idx="766">
                        <c:v>20.5</c:v>
                      </c:pt>
                      <c:pt idx="767">
                        <c:v>20.5</c:v>
                      </c:pt>
                      <c:pt idx="768">
                        <c:v>20.52</c:v>
                      </c:pt>
                      <c:pt idx="769">
                        <c:v>20.52</c:v>
                      </c:pt>
                      <c:pt idx="770">
                        <c:v>20.52</c:v>
                      </c:pt>
                      <c:pt idx="771">
                        <c:v>20.54</c:v>
                      </c:pt>
                      <c:pt idx="772">
                        <c:v>20.54</c:v>
                      </c:pt>
                      <c:pt idx="773">
                        <c:v>20.54</c:v>
                      </c:pt>
                      <c:pt idx="774">
                        <c:v>20.56</c:v>
                      </c:pt>
                      <c:pt idx="775">
                        <c:v>20.56</c:v>
                      </c:pt>
                      <c:pt idx="776">
                        <c:v>20.58</c:v>
                      </c:pt>
                      <c:pt idx="777">
                        <c:v>20.58</c:v>
                      </c:pt>
                      <c:pt idx="778">
                        <c:v>20.58</c:v>
                      </c:pt>
                      <c:pt idx="779">
                        <c:v>20.58</c:v>
                      </c:pt>
                      <c:pt idx="780">
                        <c:v>20.599999999999991</c:v>
                      </c:pt>
                      <c:pt idx="781">
                        <c:v>20.599999999999991</c:v>
                      </c:pt>
                      <c:pt idx="782">
                        <c:v>20.62</c:v>
                      </c:pt>
                      <c:pt idx="783">
                        <c:v>20.62</c:v>
                      </c:pt>
                      <c:pt idx="784">
                        <c:v>20.62</c:v>
                      </c:pt>
                      <c:pt idx="785">
                        <c:v>20.62</c:v>
                      </c:pt>
                      <c:pt idx="786">
                        <c:v>20.62</c:v>
                      </c:pt>
                      <c:pt idx="787">
                        <c:v>20.62</c:v>
                      </c:pt>
                      <c:pt idx="788">
                        <c:v>20.62</c:v>
                      </c:pt>
                      <c:pt idx="789">
                        <c:v>20.62</c:v>
                      </c:pt>
                      <c:pt idx="790">
                        <c:v>20.62</c:v>
                      </c:pt>
                      <c:pt idx="791">
                        <c:v>20.62</c:v>
                      </c:pt>
                      <c:pt idx="792">
                        <c:v>20.62</c:v>
                      </c:pt>
                      <c:pt idx="793">
                        <c:v>20.62</c:v>
                      </c:pt>
                      <c:pt idx="794">
                        <c:v>20.599999999999991</c:v>
                      </c:pt>
                      <c:pt idx="795">
                        <c:v>20.599999999999991</c:v>
                      </c:pt>
                      <c:pt idx="796">
                        <c:v>20.599999999999991</c:v>
                      </c:pt>
                      <c:pt idx="797">
                        <c:v>20.599999999999991</c:v>
                      </c:pt>
                      <c:pt idx="798">
                        <c:v>20.599999999999991</c:v>
                      </c:pt>
                      <c:pt idx="799">
                        <c:v>20.599999999999991</c:v>
                      </c:pt>
                      <c:pt idx="800">
                        <c:v>20.599999999999991</c:v>
                      </c:pt>
                      <c:pt idx="801">
                        <c:v>20.599999999999991</c:v>
                      </c:pt>
                      <c:pt idx="802">
                        <c:v>20.599999999999991</c:v>
                      </c:pt>
                      <c:pt idx="803">
                        <c:v>20.599999999999991</c:v>
                      </c:pt>
                      <c:pt idx="804">
                        <c:v>20.62</c:v>
                      </c:pt>
                      <c:pt idx="805">
                        <c:v>20.62</c:v>
                      </c:pt>
                      <c:pt idx="806">
                        <c:v>20.62</c:v>
                      </c:pt>
                      <c:pt idx="807">
                        <c:v>20.62</c:v>
                      </c:pt>
                      <c:pt idx="808">
                        <c:v>20.62</c:v>
                      </c:pt>
                      <c:pt idx="809">
                        <c:v>20.64</c:v>
                      </c:pt>
                      <c:pt idx="810">
                        <c:v>20.64</c:v>
                      </c:pt>
                      <c:pt idx="811">
                        <c:v>20.64</c:v>
                      </c:pt>
                      <c:pt idx="812">
                        <c:v>20.64</c:v>
                      </c:pt>
                      <c:pt idx="813">
                        <c:v>20.64</c:v>
                      </c:pt>
                      <c:pt idx="814">
                        <c:v>20.66</c:v>
                      </c:pt>
                      <c:pt idx="815">
                        <c:v>20.66</c:v>
                      </c:pt>
                      <c:pt idx="816">
                        <c:v>20.66</c:v>
                      </c:pt>
                      <c:pt idx="817">
                        <c:v>20.66</c:v>
                      </c:pt>
                      <c:pt idx="818">
                        <c:v>20.66</c:v>
                      </c:pt>
                      <c:pt idx="819">
                        <c:v>20.66</c:v>
                      </c:pt>
                      <c:pt idx="820">
                        <c:v>20.66</c:v>
                      </c:pt>
                      <c:pt idx="821">
                        <c:v>20.66</c:v>
                      </c:pt>
                      <c:pt idx="822">
                        <c:v>20.66</c:v>
                      </c:pt>
                      <c:pt idx="823">
                        <c:v>20.66</c:v>
                      </c:pt>
                      <c:pt idx="824">
                        <c:v>20.66</c:v>
                      </c:pt>
                      <c:pt idx="825">
                        <c:v>20.66</c:v>
                      </c:pt>
                      <c:pt idx="826">
                        <c:v>20.66</c:v>
                      </c:pt>
                      <c:pt idx="827">
                        <c:v>20.66</c:v>
                      </c:pt>
                      <c:pt idx="828">
                        <c:v>20.66</c:v>
                      </c:pt>
                      <c:pt idx="829">
                        <c:v>20.66</c:v>
                      </c:pt>
                      <c:pt idx="830">
                        <c:v>20.66</c:v>
                      </c:pt>
                      <c:pt idx="831">
                        <c:v>20.68</c:v>
                      </c:pt>
                      <c:pt idx="832">
                        <c:v>20.68</c:v>
                      </c:pt>
                      <c:pt idx="833">
                        <c:v>20.68</c:v>
                      </c:pt>
                      <c:pt idx="834">
                        <c:v>20.68</c:v>
                      </c:pt>
                      <c:pt idx="835">
                        <c:v>20.68</c:v>
                      </c:pt>
                      <c:pt idx="836">
                        <c:v>20.68</c:v>
                      </c:pt>
                      <c:pt idx="837">
                        <c:v>20.68</c:v>
                      </c:pt>
                      <c:pt idx="838">
                        <c:v>20.68</c:v>
                      </c:pt>
                      <c:pt idx="839">
                        <c:v>20.7</c:v>
                      </c:pt>
                      <c:pt idx="840">
                        <c:v>20.7</c:v>
                      </c:pt>
                      <c:pt idx="841">
                        <c:v>20.72</c:v>
                      </c:pt>
                      <c:pt idx="842">
                        <c:v>20.72</c:v>
                      </c:pt>
                      <c:pt idx="843">
                        <c:v>20.74</c:v>
                      </c:pt>
                      <c:pt idx="844">
                        <c:v>20.74</c:v>
                      </c:pt>
                      <c:pt idx="845">
                        <c:v>20.74</c:v>
                      </c:pt>
                      <c:pt idx="846">
                        <c:v>20.759999999999991</c:v>
                      </c:pt>
                      <c:pt idx="847">
                        <c:v>20.759999999999991</c:v>
                      </c:pt>
                      <c:pt idx="848">
                        <c:v>20.77999999999999</c:v>
                      </c:pt>
                      <c:pt idx="849">
                        <c:v>20.77999999999999</c:v>
                      </c:pt>
                      <c:pt idx="850">
                        <c:v>20.79999999999999</c:v>
                      </c:pt>
                      <c:pt idx="851">
                        <c:v>20.79999999999999</c:v>
                      </c:pt>
                      <c:pt idx="852">
                        <c:v>20.82</c:v>
                      </c:pt>
                      <c:pt idx="853">
                        <c:v>20.82</c:v>
                      </c:pt>
                      <c:pt idx="854">
                        <c:v>20.82</c:v>
                      </c:pt>
                      <c:pt idx="855">
                        <c:v>20.84</c:v>
                      </c:pt>
                      <c:pt idx="856">
                        <c:v>20.86</c:v>
                      </c:pt>
                      <c:pt idx="857">
                        <c:v>20.86</c:v>
                      </c:pt>
                      <c:pt idx="858">
                        <c:v>20.88</c:v>
                      </c:pt>
                      <c:pt idx="859">
                        <c:v>20.88</c:v>
                      </c:pt>
                      <c:pt idx="860">
                        <c:v>20.88</c:v>
                      </c:pt>
                      <c:pt idx="861">
                        <c:v>20.88</c:v>
                      </c:pt>
                      <c:pt idx="862">
                        <c:v>20.9</c:v>
                      </c:pt>
                      <c:pt idx="863">
                        <c:v>20.919999999999991</c:v>
                      </c:pt>
                      <c:pt idx="864">
                        <c:v>20.919999999999991</c:v>
                      </c:pt>
                      <c:pt idx="865">
                        <c:v>20.939999999999991</c:v>
                      </c:pt>
                      <c:pt idx="866">
                        <c:v>20.95999999999999</c:v>
                      </c:pt>
                      <c:pt idx="867">
                        <c:v>20.95999999999999</c:v>
                      </c:pt>
                      <c:pt idx="868">
                        <c:v>20.97999999999999</c:v>
                      </c:pt>
                      <c:pt idx="869">
                        <c:v>21</c:v>
                      </c:pt>
                      <c:pt idx="870">
                        <c:v>21.02</c:v>
                      </c:pt>
                      <c:pt idx="871">
                        <c:v>21.02</c:v>
                      </c:pt>
                      <c:pt idx="872">
                        <c:v>21.02</c:v>
                      </c:pt>
                      <c:pt idx="873">
                        <c:v>21.04</c:v>
                      </c:pt>
                      <c:pt idx="874">
                        <c:v>21.06</c:v>
                      </c:pt>
                      <c:pt idx="875">
                        <c:v>21.08</c:v>
                      </c:pt>
                      <c:pt idx="876">
                        <c:v>21.099999999999991</c:v>
                      </c:pt>
                      <c:pt idx="877">
                        <c:v>21.12</c:v>
                      </c:pt>
                      <c:pt idx="878">
                        <c:v>21.14</c:v>
                      </c:pt>
                      <c:pt idx="879">
                        <c:v>21.14</c:v>
                      </c:pt>
                      <c:pt idx="880">
                        <c:v>21.16</c:v>
                      </c:pt>
                      <c:pt idx="881">
                        <c:v>21.16</c:v>
                      </c:pt>
                      <c:pt idx="882">
                        <c:v>21.18</c:v>
                      </c:pt>
                      <c:pt idx="883">
                        <c:v>21.2</c:v>
                      </c:pt>
                      <c:pt idx="884">
                        <c:v>21.22</c:v>
                      </c:pt>
                      <c:pt idx="885">
                        <c:v>21.24</c:v>
                      </c:pt>
                      <c:pt idx="886">
                        <c:v>21.259999999999991</c:v>
                      </c:pt>
                      <c:pt idx="887">
                        <c:v>21.259999999999991</c:v>
                      </c:pt>
                      <c:pt idx="888">
                        <c:v>21.27999999999999</c:v>
                      </c:pt>
                      <c:pt idx="889">
                        <c:v>21.27999999999999</c:v>
                      </c:pt>
                      <c:pt idx="890">
                        <c:v>21.29999999999999</c:v>
                      </c:pt>
                      <c:pt idx="891">
                        <c:v>21.32</c:v>
                      </c:pt>
                      <c:pt idx="892">
                        <c:v>21.32</c:v>
                      </c:pt>
                      <c:pt idx="893">
                        <c:v>21.34</c:v>
                      </c:pt>
                      <c:pt idx="894">
                        <c:v>21.34</c:v>
                      </c:pt>
                      <c:pt idx="895">
                        <c:v>21.36</c:v>
                      </c:pt>
                      <c:pt idx="896">
                        <c:v>21.36</c:v>
                      </c:pt>
                      <c:pt idx="897">
                        <c:v>21.36</c:v>
                      </c:pt>
                      <c:pt idx="898">
                        <c:v>21.38</c:v>
                      </c:pt>
                      <c:pt idx="899">
                        <c:v>21.38</c:v>
                      </c:pt>
                      <c:pt idx="900">
                        <c:v>21.38</c:v>
                      </c:pt>
                      <c:pt idx="901">
                        <c:v>21.38</c:v>
                      </c:pt>
                      <c:pt idx="902">
                        <c:v>21.38</c:v>
                      </c:pt>
                      <c:pt idx="903">
                        <c:v>21.38</c:v>
                      </c:pt>
                      <c:pt idx="904">
                        <c:v>21.4</c:v>
                      </c:pt>
                      <c:pt idx="905">
                        <c:v>21.4</c:v>
                      </c:pt>
                      <c:pt idx="906">
                        <c:v>21.4</c:v>
                      </c:pt>
                      <c:pt idx="907">
                        <c:v>21.4</c:v>
                      </c:pt>
                      <c:pt idx="908">
                        <c:v>21.4</c:v>
                      </c:pt>
                      <c:pt idx="909">
                        <c:v>21.4</c:v>
                      </c:pt>
                      <c:pt idx="910">
                        <c:v>21.4</c:v>
                      </c:pt>
                      <c:pt idx="911">
                        <c:v>21.4</c:v>
                      </c:pt>
                      <c:pt idx="912">
                        <c:v>21.4</c:v>
                      </c:pt>
                      <c:pt idx="913">
                        <c:v>21.4</c:v>
                      </c:pt>
                      <c:pt idx="914">
                        <c:v>21.4</c:v>
                      </c:pt>
                      <c:pt idx="915">
                        <c:v>21.4</c:v>
                      </c:pt>
                      <c:pt idx="916">
                        <c:v>21.4</c:v>
                      </c:pt>
                      <c:pt idx="917">
                        <c:v>21.4</c:v>
                      </c:pt>
                      <c:pt idx="918">
                        <c:v>21.38</c:v>
                      </c:pt>
                      <c:pt idx="919">
                        <c:v>21.38</c:v>
                      </c:pt>
                      <c:pt idx="920">
                        <c:v>21.38</c:v>
                      </c:pt>
                      <c:pt idx="921">
                        <c:v>21.38</c:v>
                      </c:pt>
                      <c:pt idx="922">
                        <c:v>21.38</c:v>
                      </c:pt>
                      <c:pt idx="923">
                        <c:v>21.38</c:v>
                      </c:pt>
                      <c:pt idx="924">
                        <c:v>21.36</c:v>
                      </c:pt>
                      <c:pt idx="925">
                        <c:v>21.36</c:v>
                      </c:pt>
                      <c:pt idx="926">
                        <c:v>21.36</c:v>
                      </c:pt>
                      <c:pt idx="927">
                        <c:v>21.36</c:v>
                      </c:pt>
                      <c:pt idx="928">
                        <c:v>21.36</c:v>
                      </c:pt>
                      <c:pt idx="929">
                        <c:v>21.34</c:v>
                      </c:pt>
                      <c:pt idx="930">
                        <c:v>21.34</c:v>
                      </c:pt>
                      <c:pt idx="931">
                        <c:v>21.34</c:v>
                      </c:pt>
                      <c:pt idx="932">
                        <c:v>21.34</c:v>
                      </c:pt>
                      <c:pt idx="933">
                        <c:v>21.32</c:v>
                      </c:pt>
                      <c:pt idx="934">
                        <c:v>21.32</c:v>
                      </c:pt>
                      <c:pt idx="935">
                        <c:v>21.32</c:v>
                      </c:pt>
                      <c:pt idx="936">
                        <c:v>21.32</c:v>
                      </c:pt>
                      <c:pt idx="937">
                        <c:v>21.32</c:v>
                      </c:pt>
                      <c:pt idx="938">
                        <c:v>21.32</c:v>
                      </c:pt>
                      <c:pt idx="939">
                        <c:v>21.29999999999999</c:v>
                      </c:pt>
                      <c:pt idx="940">
                        <c:v>21.29999999999999</c:v>
                      </c:pt>
                      <c:pt idx="941">
                        <c:v>21.29999999999999</c:v>
                      </c:pt>
                      <c:pt idx="942">
                        <c:v>21.29999999999999</c:v>
                      </c:pt>
                      <c:pt idx="943">
                        <c:v>21.29999999999999</c:v>
                      </c:pt>
                      <c:pt idx="944">
                        <c:v>21.29999999999999</c:v>
                      </c:pt>
                      <c:pt idx="945">
                        <c:v>21.29999999999999</c:v>
                      </c:pt>
                      <c:pt idx="946">
                        <c:v>21.29999999999999</c:v>
                      </c:pt>
                      <c:pt idx="947">
                        <c:v>21.29999999999999</c:v>
                      </c:pt>
                      <c:pt idx="948">
                        <c:v>21.29999999999999</c:v>
                      </c:pt>
                      <c:pt idx="949">
                        <c:v>21.29999999999999</c:v>
                      </c:pt>
                      <c:pt idx="950">
                        <c:v>21.27999999999999</c:v>
                      </c:pt>
                      <c:pt idx="951">
                        <c:v>21.27999999999999</c:v>
                      </c:pt>
                      <c:pt idx="952">
                        <c:v>21.27999999999999</c:v>
                      </c:pt>
                      <c:pt idx="953">
                        <c:v>21.27999999999999</c:v>
                      </c:pt>
                      <c:pt idx="954">
                        <c:v>21.27999999999999</c:v>
                      </c:pt>
                      <c:pt idx="955">
                        <c:v>21.27999999999999</c:v>
                      </c:pt>
                      <c:pt idx="956">
                        <c:v>21.27999999999999</c:v>
                      </c:pt>
                      <c:pt idx="957">
                        <c:v>21.259999999999991</c:v>
                      </c:pt>
                      <c:pt idx="958">
                        <c:v>21.259999999999991</c:v>
                      </c:pt>
                      <c:pt idx="959">
                        <c:v>21.24</c:v>
                      </c:pt>
                      <c:pt idx="960">
                        <c:v>21.24</c:v>
                      </c:pt>
                      <c:pt idx="961">
                        <c:v>21.22</c:v>
                      </c:pt>
                      <c:pt idx="962">
                        <c:v>21.22</c:v>
                      </c:pt>
                      <c:pt idx="963">
                        <c:v>21.2</c:v>
                      </c:pt>
                      <c:pt idx="964">
                        <c:v>21.18</c:v>
                      </c:pt>
                      <c:pt idx="965">
                        <c:v>21.18</c:v>
                      </c:pt>
                      <c:pt idx="966">
                        <c:v>21.18</c:v>
                      </c:pt>
                      <c:pt idx="967">
                        <c:v>21.16</c:v>
                      </c:pt>
                      <c:pt idx="968">
                        <c:v>21.14</c:v>
                      </c:pt>
                      <c:pt idx="969">
                        <c:v>21.12</c:v>
                      </c:pt>
                      <c:pt idx="970">
                        <c:v>21.099999999999991</c:v>
                      </c:pt>
                      <c:pt idx="971">
                        <c:v>21.08</c:v>
                      </c:pt>
                      <c:pt idx="972">
                        <c:v>21.06</c:v>
                      </c:pt>
                      <c:pt idx="973">
                        <c:v>21.04</c:v>
                      </c:pt>
                      <c:pt idx="974">
                        <c:v>21.04</c:v>
                      </c:pt>
                      <c:pt idx="975">
                        <c:v>21.02</c:v>
                      </c:pt>
                      <c:pt idx="976">
                        <c:v>21</c:v>
                      </c:pt>
                      <c:pt idx="977">
                        <c:v>20.97999999999999</c:v>
                      </c:pt>
                      <c:pt idx="978">
                        <c:v>20.939999999999991</c:v>
                      </c:pt>
                      <c:pt idx="979">
                        <c:v>20.919999999999991</c:v>
                      </c:pt>
                      <c:pt idx="980">
                        <c:v>20.9</c:v>
                      </c:pt>
                      <c:pt idx="981">
                        <c:v>20.86</c:v>
                      </c:pt>
                      <c:pt idx="982">
                        <c:v>20.86</c:v>
                      </c:pt>
                      <c:pt idx="983">
                        <c:v>20.84</c:v>
                      </c:pt>
                      <c:pt idx="984">
                        <c:v>20.79999999999999</c:v>
                      </c:pt>
                      <c:pt idx="985">
                        <c:v>20.759999999999991</c:v>
                      </c:pt>
                      <c:pt idx="986">
                        <c:v>20.74</c:v>
                      </c:pt>
                      <c:pt idx="987">
                        <c:v>20.7</c:v>
                      </c:pt>
                      <c:pt idx="988">
                        <c:v>20.66</c:v>
                      </c:pt>
                      <c:pt idx="989">
                        <c:v>20.62</c:v>
                      </c:pt>
                      <c:pt idx="990">
                        <c:v>20.56</c:v>
                      </c:pt>
                      <c:pt idx="991">
                        <c:v>20.52</c:v>
                      </c:pt>
                      <c:pt idx="992">
                        <c:v>20.45999999999999</c:v>
                      </c:pt>
                      <c:pt idx="993">
                        <c:v>20.45999999999999</c:v>
                      </c:pt>
                      <c:pt idx="994">
                        <c:v>20.399999999999999</c:v>
                      </c:pt>
                      <c:pt idx="995">
                        <c:v>20.34</c:v>
                      </c:pt>
                      <c:pt idx="996">
                        <c:v>20.27999999999999</c:v>
                      </c:pt>
                      <c:pt idx="997">
                        <c:v>20.22</c:v>
                      </c:pt>
                      <c:pt idx="998">
                        <c:v>20.16</c:v>
                      </c:pt>
                      <c:pt idx="999">
                        <c:v>20.099999999999991</c:v>
                      </c:pt>
                      <c:pt idx="1000">
                        <c:v>20.02</c:v>
                      </c:pt>
                      <c:pt idx="1001">
                        <c:v>19.939999999999991</c:v>
                      </c:pt>
                      <c:pt idx="1002">
                        <c:v>19.939999999999991</c:v>
                      </c:pt>
                      <c:pt idx="1003">
                        <c:v>19.86</c:v>
                      </c:pt>
                      <c:pt idx="1004">
                        <c:v>19.79999999999999</c:v>
                      </c:pt>
                      <c:pt idx="1005">
                        <c:v>19.72</c:v>
                      </c:pt>
                      <c:pt idx="1006">
                        <c:v>19.62</c:v>
                      </c:pt>
                      <c:pt idx="1007">
                        <c:v>19.54</c:v>
                      </c:pt>
                      <c:pt idx="1008">
                        <c:v>19.45999999999999</c:v>
                      </c:pt>
                      <c:pt idx="1009">
                        <c:v>19.38</c:v>
                      </c:pt>
                      <c:pt idx="1010">
                        <c:v>19.29999999999999</c:v>
                      </c:pt>
                      <c:pt idx="1011">
                        <c:v>19.29999999999999</c:v>
                      </c:pt>
                      <c:pt idx="1012">
                        <c:v>19.2</c:v>
                      </c:pt>
                      <c:pt idx="1013">
                        <c:v>19.12</c:v>
                      </c:pt>
                      <c:pt idx="1014">
                        <c:v>19.02</c:v>
                      </c:pt>
                      <c:pt idx="1015">
                        <c:v>18.939999999999991</c:v>
                      </c:pt>
                      <c:pt idx="1016">
                        <c:v>18.84</c:v>
                      </c:pt>
                      <c:pt idx="1017">
                        <c:v>18.759999999999991</c:v>
                      </c:pt>
                      <c:pt idx="1018">
                        <c:v>18.66</c:v>
                      </c:pt>
                      <c:pt idx="1019">
                        <c:v>18.66</c:v>
                      </c:pt>
                      <c:pt idx="1020">
                        <c:v>18.559999999999999</c:v>
                      </c:pt>
                      <c:pt idx="1021">
                        <c:v>18.47999999999999</c:v>
                      </c:pt>
                      <c:pt idx="1022">
                        <c:v>18.38</c:v>
                      </c:pt>
                      <c:pt idx="1023">
                        <c:v>18.27999999999999</c:v>
                      </c:pt>
                      <c:pt idx="1024">
                        <c:v>18.18</c:v>
                      </c:pt>
                      <c:pt idx="1025">
                        <c:v>18.079999999999991</c:v>
                      </c:pt>
                      <c:pt idx="1026">
                        <c:v>17.97999999999999</c:v>
                      </c:pt>
                      <c:pt idx="1027">
                        <c:v>17.88</c:v>
                      </c:pt>
                      <c:pt idx="1028">
                        <c:v>17.77999999999999</c:v>
                      </c:pt>
                      <c:pt idx="1029">
                        <c:v>17.68</c:v>
                      </c:pt>
                      <c:pt idx="1030">
                        <c:v>17.68</c:v>
                      </c:pt>
                      <c:pt idx="1031">
                        <c:v>17.579999999999991</c:v>
                      </c:pt>
                      <c:pt idx="1032">
                        <c:v>17.47999999999999</c:v>
                      </c:pt>
                      <c:pt idx="1033">
                        <c:v>17.38</c:v>
                      </c:pt>
                      <c:pt idx="1034">
                        <c:v>17.259999999999991</c:v>
                      </c:pt>
                      <c:pt idx="1035">
                        <c:v>17.16</c:v>
                      </c:pt>
                      <c:pt idx="1036">
                        <c:v>17.059999999999999</c:v>
                      </c:pt>
                      <c:pt idx="1037">
                        <c:v>16.939999999999991</c:v>
                      </c:pt>
                      <c:pt idx="1038">
                        <c:v>16.84</c:v>
                      </c:pt>
                      <c:pt idx="1039">
                        <c:v>16.72</c:v>
                      </c:pt>
                      <c:pt idx="1040">
                        <c:v>16.72</c:v>
                      </c:pt>
                      <c:pt idx="1041">
                        <c:v>16.62</c:v>
                      </c:pt>
                      <c:pt idx="1042">
                        <c:v>16.5</c:v>
                      </c:pt>
                      <c:pt idx="1043">
                        <c:v>16.399999999999999</c:v>
                      </c:pt>
                      <c:pt idx="1044">
                        <c:v>16.27999999999999</c:v>
                      </c:pt>
                      <c:pt idx="1045">
                        <c:v>16.18</c:v>
                      </c:pt>
                      <c:pt idx="1046">
                        <c:v>16.059999999999999</c:v>
                      </c:pt>
                      <c:pt idx="1047">
                        <c:v>15.96</c:v>
                      </c:pt>
                      <c:pt idx="1048">
                        <c:v>15.96</c:v>
                      </c:pt>
                      <c:pt idx="1049">
                        <c:v>15.84</c:v>
                      </c:pt>
                      <c:pt idx="1050">
                        <c:v>15.74</c:v>
                      </c:pt>
                      <c:pt idx="1051">
                        <c:v>15.62</c:v>
                      </c:pt>
                      <c:pt idx="1052">
                        <c:v>15.52</c:v>
                      </c:pt>
                      <c:pt idx="1053">
                        <c:v>15.4</c:v>
                      </c:pt>
                      <c:pt idx="1054">
                        <c:v>15.3</c:v>
                      </c:pt>
                      <c:pt idx="1055">
                        <c:v>15.18</c:v>
                      </c:pt>
                      <c:pt idx="1056">
                        <c:v>15.08</c:v>
                      </c:pt>
                      <c:pt idx="1057">
                        <c:v>14.96</c:v>
                      </c:pt>
                      <c:pt idx="1058">
                        <c:v>14.96</c:v>
                      </c:pt>
                      <c:pt idx="1059">
                        <c:v>14.86</c:v>
                      </c:pt>
                      <c:pt idx="1060">
                        <c:v>14.74</c:v>
                      </c:pt>
                      <c:pt idx="1061">
                        <c:v>14.64</c:v>
                      </c:pt>
                      <c:pt idx="1062">
                        <c:v>14.52</c:v>
                      </c:pt>
                      <c:pt idx="1063">
                        <c:v>14.4</c:v>
                      </c:pt>
                      <c:pt idx="1064">
                        <c:v>14.3</c:v>
                      </c:pt>
                      <c:pt idx="1065">
                        <c:v>14.18</c:v>
                      </c:pt>
                      <c:pt idx="1066">
                        <c:v>14.06</c:v>
                      </c:pt>
                      <c:pt idx="1067">
                        <c:v>13.96</c:v>
                      </c:pt>
                      <c:pt idx="1068">
                        <c:v>13.96</c:v>
                      </c:pt>
                      <c:pt idx="1069">
                        <c:v>13.84</c:v>
                      </c:pt>
                      <c:pt idx="1070">
                        <c:v>13.74</c:v>
                      </c:pt>
                      <c:pt idx="1071">
                        <c:v>13.62</c:v>
                      </c:pt>
                      <c:pt idx="1072">
                        <c:v>13.5</c:v>
                      </c:pt>
                      <c:pt idx="1073">
                        <c:v>13.4</c:v>
                      </c:pt>
                      <c:pt idx="1074">
                        <c:v>13.28</c:v>
                      </c:pt>
                      <c:pt idx="1075">
                        <c:v>13.18</c:v>
                      </c:pt>
                      <c:pt idx="1076">
                        <c:v>13.06</c:v>
                      </c:pt>
                      <c:pt idx="1077">
                        <c:v>13.06</c:v>
                      </c:pt>
                      <c:pt idx="1078">
                        <c:v>12.96</c:v>
                      </c:pt>
                      <c:pt idx="1079">
                        <c:v>12.86</c:v>
                      </c:pt>
                      <c:pt idx="1080">
                        <c:v>12.74</c:v>
                      </c:pt>
                      <c:pt idx="1081">
                        <c:v>12.64</c:v>
                      </c:pt>
                      <c:pt idx="1082">
                        <c:v>12.54</c:v>
                      </c:pt>
                      <c:pt idx="1083">
                        <c:v>12.44</c:v>
                      </c:pt>
                      <c:pt idx="1084">
                        <c:v>12.44</c:v>
                      </c:pt>
                      <c:pt idx="1085">
                        <c:v>12.34</c:v>
                      </c:pt>
                      <c:pt idx="1086">
                        <c:v>12.24</c:v>
                      </c:pt>
                      <c:pt idx="1087">
                        <c:v>12.14</c:v>
                      </c:pt>
                      <c:pt idx="1088">
                        <c:v>12.04</c:v>
                      </c:pt>
                      <c:pt idx="1089">
                        <c:v>11.94</c:v>
                      </c:pt>
                      <c:pt idx="1090">
                        <c:v>11.84</c:v>
                      </c:pt>
                      <c:pt idx="1091">
                        <c:v>11.74</c:v>
                      </c:pt>
                      <c:pt idx="1092">
                        <c:v>11.64</c:v>
                      </c:pt>
                      <c:pt idx="1093">
                        <c:v>11.54</c:v>
                      </c:pt>
                      <c:pt idx="1094">
                        <c:v>11.44</c:v>
                      </c:pt>
                      <c:pt idx="1095">
                        <c:v>11.34</c:v>
                      </c:pt>
                      <c:pt idx="1096">
                        <c:v>11.34</c:v>
                      </c:pt>
                      <c:pt idx="1097">
                        <c:v>11.24</c:v>
                      </c:pt>
                      <c:pt idx="1098">
                        <c:v>11.16</c:v>
                      </c:pt>
                      <c:pt idx="1099">
                        <c:v>11.06</c:v>
                      </c:pt>
                      <c:pt idx="1100">
                        <c:v>10.96</c:v>
                      </c:pt>
                      <c:pt idx="1101">
                        <c:v>10.86</c:v>
                      </c:pt>
                      <c:pt idx="1102">
                        <c:v>10.78</c:v>
                      </c:pt>
                      <c:pt idx="1103">
                        <c:v>10.68</c:v>
                      </c:pt>
                      <c:pt idx="1104">
                        <c:v>10.58</c:v>
                      </c:pt>
                      <c:pt idx="1105">
                        <c:v>10.58</c:v>
                      </c:pt>
                      <c:pt idx="1106">
                        <c:v>10.5</c:v>
                      </c:pt>
                      <c:pt idx="1107">
                        <c:v>10.4</c:v>
                      </c:pt>
                      <c:pt idx="1108">
                        <c:v>10.3</c:v>
                      </c:pt>
                      <c:pt idx="1109">
                        <c:v>10.220000000000001</c:v>
                      </c:pt>
                      <c:pt idx="1110">
                        <c:v>10.119999999999999</c:v>
                      </c:pt>
                      <c:pt idx="1111">
                        <c:v>10.039999999999999</c:v>
                      </c:pt>
                      <c:pt idx="1112">
                        <c:v>10.039999999999999</c:v>
                      </c:pt>
                      <c:pt idx="1113">
                        <c:v>9.94</c:v>
                      </c:pt>
                      <c:pt idx="1114">
                        <c:v>9.8600000000000012</c:v>
                      </c:pt>
                      <c:pt idx="1115">
                        <c:v>9.7800000000000011</c:v>
                      </c:pt>
                      <c:pt idx="1116">
                        <c:v>9.68</c:v>
                      </c:pt>
                      <c:pt idx="1117">
                        <c:v>9.6</c:v>
                      </c:pt>
                      <c:pt idx="1118">
                        <c:v>9.52</c:v>
                      </c:pt>
                      <c:pt idx="1119">
                        <c:v>9.44</c:v>
                      </c:pt>
                      <c:pt idx="1120">
                        <c:v>9.3600000000000012</c:v>
                      </c:pt>
                      <c:pt idx="1121">
                        <c:v>9.26</c:v>
                      </c:pt>
                      <c:pt idx="1122">
                        <c:v>9.18</c:v>
                      </c:pt>
                      <c:pt idx="1123">
                        <c:v>9.1</c:v>
                      </c:pt>
                      <c:pt idx="1124">
                        <c:v>9.1</c:v>
                      </c:pt>
                      <c:pt idx="1125">
                        <c:v>9.02</c:v>
                      </c:pt>
                      <c:pt idx="1126">
                        <c:v>8.94</c:v>
                      </c:pt>
                      <c:pt idx="1127">
                        <c:v>8.8600000000000012</c:v>
                      </c:pt>
                      <c:pt idx="1128">
                        <c:v>8.7800000000000011</c:v>
                      </c:pt>
                      <c:pt idx="1129">
                        <c:v>8.7000000000000011</c:v>
                      </c:pt>
                      <c:pt idx="1130">
                        <c:v>8.620000000000001</c:v>
                      </c:pt>
                      <c:pt idx="1131">
                        <c:v>8.620000000000001</c:v>
                      </c:pt>
                      <c:pt idx="1132">
                        <c:v>8.4600000000000026</c:v>
                      </c:pt>
                      <c:pt idx="1133">
                        <c:v>8.4600000000000026</c:v>
                      </c:pt>
                      <c:pt idx="1134">
                        <c:v>8.3800000000000008</c:v>
                      </c:pt>
                      <c:pt idx="1135">
                        <c:v>8.3000000000000007</c:v>
                      </c:pt>
                      <c:pt idx="1136">
                        <c:v>8.2200000000000006</c:v>
                      </c:pt>
                      <c:pt idx="1137">
                        <c:v>8.14</c:v>
                      </c:pt>
                      <c:pt idx="1138">
                        <c:v>8.06</c:v>
                      </c:pt>
                      <c:pt idx="1139">
                        <c:v>8</c:v>
                      </c:pt>
                      <c:pt idx="1140">
                        <c:v>7.92</c:v>
                      </c:pt>
                      <c:pt idx="1141">
                        <c:v>7.8400000000000007</c:v>
                      </c:pt>
                      <c:pt idx="1142">
                        <c:v>7.8400000000000007</c:v>
                      </c:pt>
                      <c:pt idx="1143">
                        <c:v>7.7600000000000007</c:v>
                      </c:pt>
                      <c:pt idx="1144">
                        <c:v>7.7</c:v>
                      </c:pt>
                      <c:pt idx="1145">
                        <c:v>7.6199999999999983</c:v>
                      </c:pt>
                      <c:pt idx="1146">
                        <c:v>7.56</c:v>
                      </c:pt>
                      <c:pt idx="1147">
                        <c:v>7.48</c:v>
                      </c:pt>
                      <c:pt idx="1148">
                        <c:v>7.4</c:v>
                      </c:pt>
                      <c:pt idx="1149">
                        <c:v>7.3400000000000007</c:v>
                      </c:pt>
                      <c:pt idx="1150">
                        <c:v>7.28</c:v>
                      </c:pt>
                      <c:pt idx="1151">
                        <c:v>7.2</c:v>
                      </c:pt>
                      <c:pt idx="1152">
                        <c:v>7.2</c:v>
                      </c:pt>
                      <c:pt idx="1153">
                        <c:v>7.1400000000000006</c:v>
                      </c:pt>
                      <c:pt idx="1154">
                        <c:v>7.06</c:v>
                      </c:pt>
                      <c:pt idx="1155">
                        <c:v>7</c:v>
                      </c:pt>
                      <c:pt idx="1156">
                        <c:v>6.92</c:v>
                      </c:pt>
                      <c:pt idx="1157">
                        <c:v>6.8599999999999977</c:v>
                      </c:pt>
                      <c:pt idx="1158">
                        <c:v>6.8000000000000007</c:v>
                      </c:pt>
                      <c:pt idx="1159">
                        <c:v>6.7200000000000006</c:v>
                      </c:pt>
                      <c:pt idx="1160">
                        <c:v>6.6599999999999984</c:v>
                      </c:pt>
                      <c:pt idx="1161">
                        <c:v>6.6599999999999984</c:v>
                      </c:pt>
                      <c:pt idx="1162">
                        <c:v>6.6</c:v>
                      </c:pt>
                      <c:pt idx="1163">
                        <c:v>6.54</c:v>
                      </c:pt>
                      <c:pt idx="1164">
                        <c:v>6.46</c:v>
                      </c:pt>
                      <c:pt idx="1165">
                        <c:v>6.4</c:v>
                      </c:pt>
                      <c:pt idx="1166">
                        <c:v>6.3400000000000007</c:v>
                      </c:pt>
                      <c:pt idx="1167">
                        <c:v>6.28</c:v>
                      </c:pt>
                      <c:pt idx="1168">
                        <c:v>6.2200000000000006</c:v>
                      </c:pt>
                      <c:pt idx="1169">
                        <c:v>6.1599999999999984</c:v>
                      </c:pt>
                      <c:pt idx="1170">
                        <c:v>6.1599999999999984</c:v>
                      </c:pt>
                      <c:pt idx="1171">
                        <c:v>6.08</c:v>
                      </c:pt>
                      <c:pt idx="1172">
                        <c:v>6.02</c:v>
                      </c:pt>
                      <c:pt idx="1173">
                        <c:v>5.96</c:v>
                      </c:pt>
                      <c:pt idx="1174">
                        <c:v>5.9</c:v>
                      </c:pt>
                      <c:pt idx="1175">
                        <c:v>5.8400000000000007</c:v>
                      </c:pt>
                      <c:pt idx="1176">
                        <c:v>5.8000000000000007</c:v>
                      </c:pt>
                      <c:pt idx="1177">
                        <c:v>5.74</c:v>
                      </c:pt>
                      <c:pt idx="1178">
                        <c:v>5.68</c:v>
                      </c:pt>
                      <c:pt idx="1179">
                        <c:v>5.68</c:v>
                      </c:pt>
                      <c:pt idx="1180">
                        <c:v>5.6199999999999983</c:v>
                      </c:pt>
                      <c:pt idx="1181">
                        <c:v>5.56</c:v>
                      </c:pt>
                      <c:pt idx="1182">
                        <c:v>5.52</c:v>
                      </c:pt>
                      <c:pt idx="1183">
                        <c:v>5.46</c:v>
                      </c:pt>
                      <c:pt idx="1184">
                        <c:v>5.4</c:v>
                      </c:pt>
                      <c:pt idx="1185">
                        <c:v>5.3599999999999977</c:v>
                      </c:pt>
                      <c:pt idx="1186">
                        <c:v>5.3000000000000007</c:v>
                      </c:pt>
                      <c:pt idx="1187">
                        <c:v>5.24</c:v>
                      </c:pt>
                      <c:pt idx="1188">
                        <c:v>5.2</c:v>
                      </c:pt>
                      <c:pt idx="1189">
                        <c:v>5.2</c:v>
                      </c:pt>
                      <c:pt idx="1190">
                        <c:v>5.1400000000000006</c:v>
                      </c:pt>
                      <c:pt idx="1191">
                        <c:v>5.1000000000000014</c:v>
                      </c:pt>
                      <c:pt idx="1192">
                        <c:v>5.04</c:v>
                      </c:pt>
                      <c:pt idx="1193">
                        <c:v>5</c:v>
                      </c:pt>
                      <c:pt idx="1194">
                        <c:v>4.9400000000000004</c:v>
                      </c:pt>
                      <c:pt idx="1195">
                        <c:v>4.9000000000000004</c:v>
                      </c:pt>
                      <c:pt idx="1196">
                        <c:v>4.8599999999999977</c:v>
                      </c:pt>
                      <c:pt idx="1197">
                        <c:v>4.8000000000000007</c:v>
                      </c:pt>
                      <c:pt idx="1198">
                        <c:v>4.8000000000000007</c:v>
                      </c:pt>
                      <c:pt idx="1199">
                        <c:v>4.7600000000000007</c:v>
                      </c:pt>
                      <c:pt idx="1200">
                        <c:v>4.7200000000000006</c:v>
                      </c:pt>
                      <c:pt idx="1201">
                        <c:v>4.6599999999999984</c:v>
                      </c:pt>
                      <c:pt idx="1202">
                        <c:v>4.6199999999999983</c:v>
                      </c:pt>
                      <c:pt idx="1203">
                        <c:v>4.58</c:v>
                      </c:pt>
                      <c:pt idx="1204">
                        <c:v>4.5199999999999996</c:v>
                      </c:pt>
                      <c:pt idx="1205">
                        <c:v>4.4800000000000004</c:v>
                      </c:pt>
                      <c:pt idx="1206">
                        <c:v>4.4400000000000004</c:v>
                      </c:pt>
                      <c:pt idx="1207">
                        <c:v>4.4000000000000004</c:v>
                      </c:pt>
                      <c:pt idx="1208">
                        <c:v>4.4000000000000004</c:v>
                      </c:pt>
                      <c:pt idx="1209">
                        <c:v>4.3599999999999977</c:v>
                      </c:pt>
                      <c:pt idx="1210">
                        <c:v>4.3199999999999976</c:v>
                      </c:pt>
                      <c:pt idx="1211">
                        <c:v>4.2600000000000007</c:v>
                      </c:pt>
                      <c:pt idx="1212">
                        <c:v>4.2200000000000006</c:v>
                      </c:pt>
                      <c:pt idx="1213">
                        <c:v>4.1800000000000006</c:v>
                      </c:pt>
                      <c:pt idx="1214">
                        <c:v>4.1400000000000006</c:v>
                      </c:pt>
                      <c:pt idx="1215">
                        <c:v>4.1000000000000014</c:v>
                      </c:pt>
                      <c:pt idx="1216">
                        <c:v>4.1000000000000014</c:v>
                      </c:pt>
                      <c:pt idx="1217">
                        <c:v>4.0599999999999996</c:v>
                      </c:pt>
                      <c:pt idx="1218">
                        <c:v>4.04</c:v>
                      </c:pt>
                      <c:pt idx="1219">
                        <c:v>3.9999999999999991</c:v>
                      </c:pt>
                      <c:pt idx="1220">
                        <c:v>3.9599999999999991</c:v>
                      </c:pt>
                      <c:pt idx="1221">
                        <c:v>3.919999999999999</c:v>
                      </c:pt>
                      <c:pt idx="1222">
                        <c:v>3.88</c:v>
                      </c:pt>
                      <c:pt idx="1223">
                        <c:v>3.84</c:v>
                      </c:pt>
                      <c:pt idx="1224">
                        <c:v>3.82</c:v>
                      </c:pt>
                      <c:pt idx="1225">
                        <c:v>3.78</c:v>
                      </c:pt>
                      <c:pt idx="1226">
                        <c:v>3.78</c:v>
                      </c:pt>
                      <c:pt idx="1227">
                        <c:v>3.74</c:v>
                      </c:pt>
                      <c:pt idx="1228">
                        <c:v>3.72</c:v>
                      </c:pt>
                      <c:pt idx="1229">
                        <c:v>3.68</c:v>
                      </c:pt>
                      <c:pt idx="1230">
                        <c:v>3.64</c:v>
                      </c:pt>
                      <c:pt idx="1231">
                        <c:v>3.62</c:v>
                      </c:pt>
                      <c:pt idx="1232">
                        <c:v>3.58</c:v>
                      </c:pt>
                      <c:pt idx="1233">
                        <c:v>3.54</c:v>
                      </c:pt>
                      <c:pt idx="1234">
                        <c:v>3.54</c:v>
                      </c:pt>
                      <c:pt idx="1235">
                        <c:v>3.52</c:v>
                      </c:pt>
                      <c:pt idx="1236">
                        <c:v>3.48</c:v>
                      </c:pt>
                      <c:pt idx="1237">
                        <c:v>3.44</c:v>
                      </c:pt>
                      <c:pt idx="1238">
                        <c:v>3.42</c:v>
                      </c:pt>
                      <c:pt idx="1239">
                        <c:v>3.38</c:v>
                      </c:pt>
                      <c:pt idx="1240">
                        <c:v>3.36</c:v>
                      </c:pt>
                      <c:pt idx="1241">
                        <c:v>3.32</c:v>
                      </c:pt>
                      <c:pt idx="1242">
                        <c:v>3.3</c:v>
                      </c:pt>
                      <c:pt idx="1243">
                        <c:v>3.26</c:v>
                      </c:pt>
                      <c:pt idx="1244">
                        <c:v>3.24</c:v>
                      </c:pt>
                      <c:pt idx="1245">
                        <c:v>3.24</c:v>
                      </c:pt>
                      <c:pt idx="1246">
                        <c:v>3.2</c:v>
                      </c:pt>
                      <c:pt idx="1247">
                        <c:v>3.18</c:v>
                      </c:pt>
                      <c:pt idx="1248">
                        <c:v>3.14</c:v>
                      </c:pt>
                      <c:pt idx="1249">
                        <c:v>3.12</c:v>
                      </c:pt>
                      <c:pt idx="1250">
                        <c:v>3.08</c:v>
                      </c:pt>
                      <c:pt idx="1251">
                        <c:v>3.06</c:v>
                      </c:pt>
                      <c:pt idx="1252">
                        <c:v>3.04</c:v>
                      </c:pt>
                      <c:pt idx="1253">
                        <c:v>3.04</c:v>
                      </c:pt>
                      <c:pt idx="1254">
                        <c:v>3</c:v>
                      </c:pt>
                      <c:pt idx="1255">
                        <c:v>2.98</c:v>
                      </c:pt>
                      <c:pt idx="1256">
                        <c:v>2.96</c:v>
                      </c:pt>
                      <c:pt idx="1257">
                        <c:v>2.94</c:v>
                      </c:pt>
                      <c:pt idx="1258">
                        <c:v>2.9</c:v>
                      </c:pt>
                      <c:pt idx="1259">
                        <c:v>2.88</c:v>
                      </c:pt>
                      <c:pt idx="1260">
                        <c:v>2.86</c:v>
                      </c:pt>
                      <c:pt idx="1261">
                        <c:v>2.84</c:v>
                      </c:pt>
                      <c:pt idx="1262">
                        <c:v>2.8</c:v>
                      </c:pt>
                      <c:pt idx="1263">
                        <c:v>2.78</c:v>
                      </c:pt>
                      <c:pt idx="1264">
                        <c:v>2.78</c:v>
                      </c:pt>
                      <c:pt idx="1265">
                        <c:v>2.76</c:v>
                      </c:pt>
                      <c:pt idx="1266">
                        <c:v>2.74</c:v>
                      </c:pt>
                      <c:pt idx="1267">
                        <c:v>2.72</c:v>
                      </c:pt>
                      <c:pt idx="1268">
                        <c:v>2.7</c:v>
                      </c:pt>
                      <c:pt idx="1269">
                        <c:v>2.66</c:v>
                      </c:pt>
                      <c:pt idx="1270">
                        <c:v>2.64</c:v>
                      </c:pt>
                      <c:pt idx="1271">
                        <c:v>2.62</c:v>
                      </c:pt>
                      <c:pt idx="1272">
                        <c:v>2.6</c:v>
                      </c:pt>
                      <c:pt idx="1273">
                        <c:v>2.6</c:v>
                      </c:pt>
                      <c:pt idx="1274">
                        <c:v>2.58</c:v>
                      </c:pt>
                      <c:pt idx="1275">
                        <c:v>2.56</c:v>
                      </c:pt>
                      <c:pt idx="1276">
                        <c:v>2.54</c:v>
                      </c:pt>
                      <c:pt idx="1277">
                        <c:v>2.5</c:v>
                      </c:pt>
                      <c:pt idx="1278">
                        <c:v>2.48</c:v>
                      </c:pt>
                      <c:pt idx="1279">
                        <c:v>2.46</c:v>
                      </c:pt>
                      <c:pt idx="1280">
                        <c:v>2.44</c:v>
                      </c:pt>
                      <c:pt idx="1281">
                        <c:v>2.44</c:v>
                      </c:pt>
                      <c:pt idx="1282">
                        <c:v>2.42</c:v>
                      </c:pt>
                      <c:pt idx="1283">
                        <c:v>2.4</c:v>
                      </c:pt>
                      <c:pt idx="1284">
                        <c:v>2.38</c:v>
                      </c:pt>
                      <c:pt idx="1285">
                        <c:v>2.36</c:v>
                      </c:pt>
                      <c:pt idx="1286">
                        <c:v>2.34</c:v>
                      </c:pt>
                      <c:pt idx="1287">
                        <c:v>2.3199999999999981</c:v>
                      </c:pt>
                      <c:pt idx="1288">
                        <c:v>2.3199999999999981</c:v>
                      </c:pt>
                      <c:pt idx="1289">
                        <c:v>2.2999999999999998</c:v>
                      </c:pt>
                      <c:pt idx="1290">
                        <c:v>2.2799999999999998</c:v>
                      </c:pt>
                      <c:pt idx="1291">
                        <c:v>2.2599999999999998</c:v>
                      </c:pt>
                      <c:pt idx="1292">
                        <c:v>2.2599999999999998</c:v>
                      </c:pt>
                      <c:pt idx="1293">
                        <c:v>2.2400000000000002</c:v>
                      </c:pt>
                      <c:pt idx="1294">
                        <c:v>2.2200000000000002</c:v>
                      </c:pt>
                      <c:pt idx="1295">
                        <c:v>2.2000000000000002</c:v>
                      </c:pt>
                      <c:pt idx="1296">
                        <c:v>2.1800000000000002</c:v>
                      </c:pt>
                      <c:pt idx="1297">
                        <c:v>2.1800000000000002</c:v>
                      </c:pt>
                      <c:pt idx="1298">
                        <c:v>2.16</c:v>
                      </c:pt>
                      <c:pt idx="1299">
                        <c:v>2.14</c:v>
                      </c:pt>
                      <c:pt idx="1300">
                        <c:v>2.12</c:v>
                      </c:pt>
                      <c:pt idx="1301">
                        <c:v>2.12</c:v>
                      </c:pt>
                      <c:pt idx="1302">
                        <c:v>2.1</c:v>
                      </c:pt>
                      <c:pt idx="1303">
                        <c:v>2.1</c:v>
                      </c:pt>
                      <c:pt idx="1304">
                        <c:v>2.08</c:v>
                      </c:pt>
                      <c:pt idx="1305">
                        <c:v>2.06</c:v>
                      </c:pt>
                      <c:pt idx="1306">
                        <c:v>2.04</c:v>
                      </c:pt>
                      <c:pt idx="1307">
                        <c:v>2.02</c:v>
                      </c:pt>
                      <c:pt idx="1308">
                        <c:v>2.02</c:v>
                      </c:pt>
                      <c:pt idx="1309">
                        <c:v>2.02</c:v>
                      </c:pt>
                      <c:pt idx="1310">
                        <c:v>2</c:v>
                      </c:pt>
                      <c:pt idx="1311">
                        <c:v>1.98</c:v>
                      </c:pt>
                      <c:pt idx="1312">
                        <c:v>1.98</c:v>
                      </c:pt>
                      <c:pt idx="1313">
                        <c:v>1.96</c:v>
                      </c:pt>
                      <c:pt idx="1314">
                        <c:v>1.94</c:v>
                      </c:pt>
                      <c:pt idx="1315">
                        <c:v>1.92</c:v>
                      </c:pt>
                      <c:pt idx="1316">
                        <c:v>1.92</c:v>
                      </c:pt>
                      <c:pt idx="1317">
                        <c:v>1.9</c:v>
                      </c:pt>
                      <c:pt idx="1318">
                        <c:v>1.9</c:v>
                      </c:pt>
                      <c:pt idx="1319">
                        <c:v>1.88</c:v>
                      </c:pt>
                      <c:pt idx="1320">
                        <c:v>1.88</c:v>
                      </c:pt>
                      <c:pt idx="1321">
                        <c:v>1.86</c:v>
                      </c:pt>
                      <c:pt idx="1322">
                        <c:v>1.86</c:v>
                      </c:pt>
                      <c:pt idx="1323">
                        <c:v>1.84</c:v>
                      </c:pt>
                      <c:pt idx="1324">
                        <c:v>1.84</c:v>
                      </c:pt>
                      <c:pt idx="1325">
                        <c:v>1.82</c:v>
                      </c:pt>
                      <c:pt idx="1326">
                        <c:v>1.82</c:v>
                      </c:pt>
                      <c:pt idx="1327">
                        <c:v>1.8</c:v>
                      </c:pt>
                      <c:pt idx="1328">
                        <c:v>1.8</c:v>
                      </c:pt>
                      <c:pt idx="1329">
                        <c:v>1.8</c:v>
                      </c:pt>
                      <c:pt idx="1330">
                        <c:v>1.78</c:v>
                      </c:pt>
                      <c:pt idx="1331">
                        <c:v>1.78</c:v>
                      </c:pt>
                      <c:pt idx="1332">
                        <c:v>1.76</c:v>
                      </c:pt>
                      <c:pt idx="1333">
                        <c:v>1.76</c:v>
                      </c:pt>
                      <c:pt idx="1334">
                        <c:v>1.74</c:v>
                      </c:pt>
                      <c:pt idx="1335">
                        <c:v>1.74</c:v>
                      </c:pt>
                      <c:pt idx="1336">
                        <c:v>1.74</c:v>
                      </c:pt>
                      <c:pt idx="1337">
                        <c:v>1.74</c:v>
                      </c:pt>
                      <c:pt idx="1338">
                        <c:v>1.72</c:v>
                      </c:pt>
                      <c:pt idx="1339">
                        <c:v>1.72</c:v>
                      </c:pt>
                      <c:pt idx="1340">
                        <c:v>1.7</c:v>
                      </c:pt>
                      <c:pt idx="1341">
                        <c:v>1.7</c:v>
                      </c:pt>
                      <c:pt idx="1342">
                        <c:v>1.68</c:v>
                      </c:pt>
                      <c:pt idx="1343">
                        <c:v>1.68</c:v>
                      </c:pt>
                      <c:pt idx="1344">
                        <c:v>1.66</c:v>
                      </c:pt>
                      <c:pt idx="1345">
                        <c:v>1.66</c:v>
                      </c:pt>
                      <c:pt idx="1346">
                        <c:v>1.64</c:v>
                      </c:pt>
                      <c:pt idx="1347">
                        <c:v>1.64</c:v>
                      </c:pt>
                      <c:pt idx="1348">
                        <c:v>1.64</c:v>
                      </c:pt>
                      <c:pt idx="1349">
                        <c:v>1.64</c:v>
                      </c:pt>
                      <c:pt idx="1350">
                        <c:v>1.62</c:v>
                      </c:pt>
                      <c:pt idx="1351">
                        <c:v>1.62</c:v>
                      </c:pt>
                      <c:pt idx="1352">
                        <c:v>1.6</c:v>
                      </c:pt>
                      <c:pt idx="1353">
                        <c:v>1.6</c:v>
                      </c:pt>
                      <c:pt idx="1354">
                        <c:v>1.6</c:v>
                      </c:pt>
                      <c:pt idx="1355">
                        <c:v>1.58</c:v>
                      </c:pt>
                      <c:pt idx="1356">
                        <c:v>1.58</c:v>
                      </c:pt>
                      <c:pt idx="1357">
                        <c:v>1.58</c:v>
                      </c:pt>
                      <c:pt idx="1358">
                        <c:v>1.58</c:v>
                      </c:pt>
                      <c:pt idx="1359">
                        <c:v>1.56</c:v>
                      </c:pt>
                      <c:pt idx="1360">
                        <c:v>1.56</c:v>
                      </c:pt>
                      <c:pt idx="1361">
                        <c:v>1.56</c:v>
                      </c:pt>
                      <c:pt idx="1362">
                        <c:v>1.56</c:v>
                      </c:pt>
                      <c:pt idx="1363">
                        <c:v>1.54</c:v>
                      </c:pt>
                      <c:pt idx="1364">
                        <c:v>1.54</c:v>
                      </c:pt>
                      <c:pt idx="1365">
                        <c:v>1.54</c:v>
                      </c:pt>
                      <c:pt idx="1366">
                        <c:v>1.52</c:v>
                      </c:pt>
                      <c:pt idx="1367">
                        <c:v>1.52</c:v>
                      </c:pt>
                      <c:pt idx="1368">
                        <c:v>1.52</c:v>
                      </c:pt>
                      <c:pt idx="1369">
                        <c:v>1.52</c:v>
                      </c:pt>
                      <c:pt idx="1370">
                        <c:v>1.5</c:v>
                      </c:pt>
                      <c:pt idx="1371">
                        <c:v>1.5</c:v>
                      </c:pt>
                      <c:pt idx="1372">
                        <c:v>1.5</c:v>
                      </c:pt>
                      <c:pt idx="1373">
                        <c:v>1.48</c:v>
                      </c:pt>
                      <c:pt idx="1374">
                        <c:v>1.48</c:v>
                      </c:pt>
                      <c:pt idx="1375">
                        <c:v>1.48</c:v>
                      </c:pt>
                      <c:pt idx="1376">
                        <c:v>1.48</c:v>
                      </c:pt>
                      <c:pt idx="1377">
                        <c:v>1.48</c:v>
                      </c:pt>
                      <c:pt idx="1378">
                        <c:v>1.46</c:v>
                      </c:pt>
                      <c:pt idx="1379">
                        <c:v>1.46</c:v>
                      </c:pt>
                      <c:pt idx="1380">
                        <c:v>1.46</c:v>
                      </c:pt>
                      <c:pt idx="1381">
                        <c:v>1.44</c:v>
                      </c:pt>
                      <c:pt idx="1382">
                        <c:v>1.44</c:v>
                      </c:pt>
                      <c:pt idx="1383">
                        <c:v>1.44</c:v>
                      </c:pt>
                      <c:pt idx="1384">
                        <c:v>1.42</c:v>
                      </c:pt>
                      <c:pt idx="1385">
                        <c:v>1.42</c:v>
                      </c:pt>
                      <c:pt idx="1386">
                        <c:v>1.42</c:v>
                      </c:pt>
                      <c:pt idx="1387">
                        <c:v>1.42</c:v>
                      </c:pt>
                      <c:pt idx="1388">
                        <c:v>1.4</c:v>
                      </c:pt>
                      <c:pt idx="1389">
                        <c:v>1.4</c:v>
                      </c:pt>
                      <c:pt idx="1390">
                        <c:v>1.4</c:v>
                      </c:pt>
                      <c:pt idx="1391">
                        <c:v>1.4</c:v>
                      </c:pt>
                      <c:pt idx="1392">
                        <c:v>1.4</c:v>
                      </c:pt>
                      <c:pt idx="1393">
                        <c:v>1.38</c:v>
                      </c:pt>
                      <c:pt idx="1394">
                        <c:v>1.38</c:v>
                      </c:pt>
                      <c:pt idx="1395">
                        <c:v>1.38</c:v>
                      </c:pt>
                      <c:pt idx="1396">
                        <c:v>1.36</c:v>
                      </c:pt>
                      <c:pt idx="1397">
                        <c:v>1.36</c:v>
                      </c:pt>
                      <c:pt idx="1398">
                        <c:v>1.36</c:v>
                      </c:pt>
                      <c:pt idx="1399">
                        <c:v>1.36</c:v>
                      </c:pt>
                      <c:pt idx="1400">
                        <c:v>1.34</c:v>
                      </c:pt>
                      <c:pt idx="1401">
                        <c:v>1.34</c:v>
                      </c:pt>
                      <c:pt idx="1402">
                        <c:v>1.34</c:v>
                      </c:pt>
                      <c:pt idx="1403">
                        <c:v>1.34</c:v>
                      </c:pt>
                      <c:pt idx="1404">
                        <c:v>1.34</c:v>
                      </c:pt>
                      <c:pt idx="1405">
                        <c:v>1.32</c:v>
                      </c:pt>
                      <c:pt idx="1406">
                        <c:v>1.32</c:v>
                      </c:pt>
                      <c:pt idx="1407">
                        <c:v>1.32</c:v>
                      </c:pt>
                      <c:pt idx="1408">
                        <c:v>1.3</c:v>
                      </c:pt>
                      <c:pt idx="1409">
                        <c:v>1.3</c:v>
                      </c:pt>
                      <c:pt idx="1410">
                        <c:v>1.3</c:v>
                      </c:pt>
                      <c:pt idx="1411">
                        <c:v>1.28</c:v>
                      </c:pt>
                      <c:pt idx="1412">
                        <c:v>1.28</c:v>
                      </c:pt>
                      <c:pt idx="1413">
                        <c:v>1.28</c:v>
                      </c:pt>
                      <c:pt idx="1414">
                        <c:v>1.28</c:v>
                      </c:pt>
                      <c:pt idx="1415">
                        <c:v>1.26</c:v>
                      </c:pt>
                      <c:pt idx="1416">
                        <c:v>1.26</c:v>
                      </c:pt>
                      <c:pt idx="1417">
                        <c:v>1.26</c:v>
                      </c:pt>
                      <c:pt idx="1418">
                        <c:v>1.26</c:v>
                      </c:pt>
                      <c:pt idx="1419">
                        <c:v>1.24</c:v>
                      </c:pt>
                      <c:pt idx="1420">
                        <c:v>1.24</c:v>
                      </c:pt>
                      <c:pt idx="1421">
                        <c:v>1.24</c:v>
                      </c:pt>
                      <c:pt idx="1422">
                        <c:v>1.24</c:v>
                      </c:pt>
                      <c:pt idx="1423">
                        <c:v>1.24</c:v>
                      </c:pt>
                      <c:pt idx="1424">
                        <c:v>1.22</c:v>
                      </c:pt>
                      <c:pt idx="1425">
                        <c:v>1.22</c:v>
                      </c:pt>
                      <c:pt idx="1426">
                        <c:v>1.22</c:v>
                      </c:pt>
                      <c:pt idx="1427">
                        <c:v>1.22</c:v>
                      </c:pt>
                      <c:pt idx="1428">
                        <c:v>1.22</c:v>
                      </c:pt>
                      <c:pt idx="1429">
                        <c:v>1.2</c:v>
                      </c:pt>
                      <c:pt idx="1430">
                        <c:v>1.2</c:v>
                      </c:pt>
                      <c:pt idx="1431">
                        <c:v>1.2</c:v>
                      </c:pt>
                      <c:pt idx="1432">
                        <c:v>1.2</c:v>
                      </c:pt>
                      <c:pt idx="1433">
                        <c:v>1.2</c:v>
                      </c:pt>
                      <c:pt idx="1434">
                        <c:v>1.2</c:v>
                      </c:pt>
                      <c:pt idx="1435">
                        <c:v>1.2</c:v>
                      </c:pt>
                      <c:pt idx="1436">
                        <c:v>1.18</c:v>
                      </c:pt>
                      <c:pt idx="1437">
                        <c:v>1.18</c:v>
                      </c:pt>
                      <c:pt idx="1438">
                        <c:v>1.18</c:v>
                      </c:pt>
                      <c:pt idx="1439">
                        <c:v>1.18</c:v>
                      </c:pt>
                      <c:pt idx="1440">
                        <c:v>1.18</c:v>
                      </c:pt>
                      <c:pt idx="1441">
                        <c:v>1.18</c:v>
                      </c:pt>
                      <c:pt idx="1442">
                        <c:v>1.18</c:v>
                      </c:pt>
                      <c:pt idx="1443">
                        <c:v>1.1599999999999999</c:v>
                      </c:pt>
                      <c:pt idx="1444">
                        <c:v>1.1599999999999999</c:v>
                      </c:pt>
                      <c:pt idx="1445">
                        <c:v>1.1599999999999999</c:v>
                      </c:pt>
                      <c:pt idx="1446">
                        <c:v>1.1599999999999999</c:v>
                      </c:pt>
                      <c:pt idx="1447">
                        <c:v>1.1599999999999999</c:v>
                      </c:pt>
                      <c:pt idx="1448">
                        <c:v>1.1399999999999999</c:v>
                      </c:pt>
                      <c:pt idx="1449">
                        <c:v>1.1399999999999999</c:v>
                      </c:pt>
                      <c:pt idx="1450">
                        <c:v>1.1399999999999999</c:v>
                      </c:pt>
                      <c:pt idx="1451">
                        <c:v>1.1399999999999999</c:v>
                      </c:pt>
                      <c:pt idx="1452">
                        <c:v>1.1399999999999999</c:v>
                      </c:pt>
                      <c:pt idx="1453">
                        <c:v>1.1399999999999999</c:v>
                      </c:pt>
                      <c:pt idx="1454">
                        <c:v>1.1200000000000001</c:v>
                      </c:pt>
                      <c:pt idx="1455">
                        <c:v>1.1200000000000001</c:v>
                      </c:pt>
                      <c:pt idx="1456">
                        <c:v>1.1200000000000001</c:v>
                      </c:pt>
                      <c:pt idx="1457">
                        <c:v>1.1200000000000001</c:v>
                      </c:pt>
                      <c:pt idx="1458">
                        <c:v>1.1200000000000001</c:v>
                      </c:pt>
                      <c:pt idx="1459">
                        <c:v>1.1200000000000001</c:v>
                      </c:pt>
                      <c:pt idx="1460">
                        <c:v>1.1200000000000001</c:v>
                      </c:pt>
                      <c:pt idx="1461">
                        <c:v>1.1200000000000001</c:v>
                      </c:pt>
                      <c:pt idx="1462">
                        <c:v>1.1000000000000001</c:v>
                      </c:pt>
                      <c:pt idx="1463">
                        <c:v>1.1000000000000001</c:v>
                      </c:pt>
                      <c:pt idx="1464">
                        <c:v>1.1000000000000001</c:v>
                      </c:pt>
                      <c:pt idx="1465">
                        <c:v>1.1000000000000001</c:v>
                      </c:pt>
                      <c:pt idx="1466">
                        <c:v>1.1000000000000001</c:v>
                      </c:pt>
                      <c:pt idx="1467">
                        <c:v>1.1000000000000001</c:v>
                      </c:pt>
                      <c:pt idx="1468">
                        <c:v>1.1000000000000001</c:v>
                      </c:pt>
                      <c:pt idx="1469">
                        <c:v>1.1000000000000001</c:v>
                      </c:pt>
                      <c:pt idx="1470">
                        <c:v>1.1000000000000001</c:v>
                      </c:pt>
                      <c:pt idx="1471">
                        <c:v>1.1000000000000001</c:v>
                      </c:pt>
                      <c:pt idx="1472">
                        <c:v>1.1000000000000001</c:v>
                      </c:pt>
                      <c:pt idx="1473">
                        <c:v>1.1000000000000001</c:v>
                      </c:pt>
                      <c:pt idx="1474">
                        <c:v>1.1000000000000001</c:v>
                      </c:pt>
                      <c:pt idx="1475">
                        <c:v>1.1000000000000001</c:v>
                      </c:pt>
                      <c:pt idx="1476">
                        <c:v>1.08</c:v>
                      </c:pt>
                      <c:pt idx="1477">
                        <c:v>1.08</c:v>
                      </c:pt>
                      <c:pt idx="1478">
                        <c:v>1.08</c:v>
                      </c:pt>
                      <c:pt idx="1479">
                        <c:v>1.08</c:v>
                      </c:pt>
                      <c:pt idx="1480">
                        <c:v>1.08</c:v>
                      </c:pt>
                      <c:pt idx="1481">
                        <c:v>1.08</c:v>
                      </c:pt>
                      <c:pt idx="1482">
                        <c:v>1.08</c:v>
                      </c:pt>
                      <c:pt idx="1483">
                        <c:v>1.08</c:v>
                      </c:pt>
                      <c:pt idx="1484">
                        <c:v>1.06</c:v>
                      </c:pt>
                      <c:pt idx="1485">
                        <c:v>1.06</c:v>
                      </c:pt>
                      <c:pt idx="1486">
                        <c:v>1.06</c:v>
                      </c:pt>
                      <c:pt idx="1487">
                        <c:v>1.06</c:v>
                      </c:pt>
                      <c:pt idx="1488">
                        <c:v>1.06</c:v>
                      </c:pt>
                      <c:pt idx="1489">
                        <c:v>1.06</c:v>
                      </c:pt>
                      <c:pt idx="1490">
                        <c:v>1.06</c:v>
                      </c:pt>
                      <c:pt idx="1491">
                        <c:v>1.04</c:v>
                      </c:pt>
                      <c:pt idx="1492">
                        <c:v>1.04</c:v>
                      </c:pt>
                      <c:pt idx="1493">
                        <c:v>1.04</c:v>
                      </c:pt>
                      <c:pt idx="1494">
                        <c:v>1.04</c:v>
                      </c:pt>
                      <c:pt idx="1495">
                        <c:v>1.04</c:v>
                      </c:pt>
                      <c:pt idx="1496">
                        <c:v>1.04</c:v>
                      </c:pt>
                      <c:pt idx="1497">
                        <c:v>1.04</c:v>
                      </c:pt>
                      <c:pt idx="1498">
                        <c:v>1.04</c:v>
                      </c:pt>
                      <c:pt idx="1499">
                        <c:v>1.04</c:v>
                      </c:pt>
                      <c:pt idx="1500">
                        <c:v>1.04</c:v>
                      </c:pt>
                      <c:pt idx="1501">
                        <c:v>1.04</c:v>
                      </c:pt>
                      <c:pt idx="1502">
                        <c:v>1.02</c:v>
                      </c:pt>
                      <c:pt idx="1503">
                        <c:v>1.02</c:v>
                      </c:pt>
                      <c:pt idx="1504">
                        <c:v>1.02</c:v>
                      </c:pt>
                      <c:pt idx="1505">
                        <c:v>1.02</c:v>
                      </c:pt>
                      <c:pt idx="1506">
                        <c:v>1.02</c:v>
                      </c:pt>
                      <c:pt idx="1507">
                        <c:v>1.02</c:v>
                      </c:pt>
                      <c:pt idx="1508">
                        <c:v>1.02</c:v>
                      </c:pt>
                      <c:pt idx="1509">
                        <c:v>1.02</c:v>
                      </c:pt>
                      <c:pt idx="1510">
                        <c:v>1.02</c:v>
                      </c:pt>
                      <c:pt idx="1511">
                        <c:v>1</c:v>
                      </c:pt>
                      <c:pt idx="1512">
                        <c:v>1</c:v>
                      </c:pt>
                      <c:pt idx="1513">
                        <c:v>1</c:v>
                      </c:pt>
                      <c:pt idx="1514">
                        <c:v>1</c:v>
                      </c:pt>
                      <c:pt idx="1515">
                        <c:v>1</c:v>
                      </c:pt>
                      <c:pt idx="1516">
                        <c:v>1</c:v>
                      </c:pt>
                      <c:pt idx="1517">
                        <c:v>1</c:v>
                      </c:pt>
                      <c:pt idx="1518">
                        <c:v>0.98</c:v>
                      </c:pt>
                      <c:pt idx="1519">
                        <c:v>0.98</c:v>
                      </c:pt>
                      <c:pt idx="1520">
                        <c:v>0.98</c:v>
                      </c:pt>
                      <c:pt idx="1521">
                        <c:v>0.98</c:v>
                      </c:pt>
                      <c:pt idx="1522">
                        <c:v>0.98</c:v>
                      </c:pt>
                      <c:pt idx="1523">
                        <c:v>0.98</c:v>
                      </c:pt>
                      <c:pt idx="1524">
                        <c:v>0.98</c:v>
                      </c:pt>
                      <c:pt idx="1525">
                        <c:v>0.98</c:v>
                      </c:pt>
                      <c:pt idx="1526">
                        <c:v>0.96</c:v>
                      </c:pt>
                      <c:pt idx="1527">
                        <c:v>0.96</c:v>
                      </c:pt>
                      <c:pt idx="1528">
                        <c:v>0.96</c:v>
                      </c:pt>
                      <c:pt idx="1529">
                        <c:v>0.96</c:v>
                      </c:pt>
                      <c:pt idx="1530">
                        <c:v>0.96</c:v>
                      </c:pt>
                      <c:pt idx="1531">
                        <c:v>0.96</c:v>
                      </c:pt>
                      <c:pt idx="1532">
                        <c:v>0.96</c:v>
                      </c:pt>
                      <c:pt idx="1533">
                        <c:v>0.96</c:v>
                      </c:pt>
                      <c:pt idx="1534">
                        <c:v>0.96</c:v>
                      </c:pt>
                      <c:pt idx="1535">
                        <c:v>0.96</c:v>
                      </c:pt>
                      <c:pt idx="1536">
                        <c:v>0.94</c:v>
                      </c:pt>
                      <c:pt idx="1537">
                        <c:v>0.94</c:v>
                      </c:pt>
                      <c:pt idx="1538">
                        <c:v>0.94</c:v>
                      </c:pt>
                      <c:pt idx="1539">
                        <c:v>0.94</c:v>
                      </c:pt>
                      <c:pt idx="1540">
                        <c:v>0.94</c:v>
                      </c:pt>
                      <c:pt idx="1541">
                        <c:v>0.94</c:v>
                      </c:pt>
                      <c:pt idx="1542">
                        <c:v>0.94</c:v>
                      </c:pt>
                      <c:pt idx="1543">
                        <c:v>0.94</c:v>
                      </c:pt>
                      <c:pt idx="1544">
                        <c:v>0.94</c:v>
                      </c:pt>
                      <c:pt idx="1545">
                        <c:v>0.94</c:v>
                      </c:pt>
                      <c:pt idx="1546">
                        <c:v>0.94</c:v>
                      </c:pt>
                      <c:pt idx="1547">
                        <c:v>0.92</c:v>
                      </c:pt>
                      <c:pt idx="1548">
                        <c:v>0.92</c:v>
                      </c:pt>
                      <c:pt idx="1549">
                        <c:v>0.92</c:v>
                      </c:pt>
                      <c:pt idx="1550">
                        <c:v>0.92</c:v>
                      </c:pt>
                      <c:pt idx="1551">
                        <c:v>0.92</c:v>
                      </c:pt>
                      <c:pt idx="1552">
                        <c:v>0.92</c:v>
                      </c:pt>
                      <c:pt idx="1553">
                        <c:v>0.92</c:v>
                      </c:pt>
                      <c:pt idx="1554">
                        <c:v>0.92</c:v>
                      </c:pt>
                      <c:pt idx="1555">
                        <c:v>0.92</c:v>
                      </c:pt>
                      <c:pt idx="1556">
                        <c:v>0.9</c:v>
                      </c:pt>
                      <c:pt idx="1557">
                        <c:v>0.9</c:v>
                      </c:pt>
                      <c:pt idx="1558">
                        <c:v>0.9</c:v>
                      </c:pt>
                      <c:pt idx="1559">
                        <c:v>0.9</c:v>
                      </c:pt>
                      <c:pt idx="1560">
                        <c:v>0.9</c:v>
                      </c:pt>
                      <c:pt idx="1561">
                        <c:v>0.9</c:v>
                      </c:pt>
                      <c:pt idx="1562">
                        <c:v>0.9</c:v>
                      </c:pt>
                      <c:pt idx="1563">
                        <c:v>0.9</c:v>
                      </c:pt>
                      <c:pt idx="1564">
                        <c:v>0.9</c:v>
                      </c:pt>
                      <c:pt idx="1565">
                        <c:v>0.9</c:v>
                      </c:pt>
                      <c:pt idx="1566">
                        <c:v>0.9</c:v>
                      </c:pt>
                      <c:pt idx="1567">
                        <c:v>0.9</c:v>
                      </c:pt>
                      <c:pt idx="1568">
                        <c:v>0.9</c:v>
                      </c:pt>
                      <c:pt idx="1569">
                        <c:v>0.9</c:v>
                      </c:pt>
                      <c:pt idx="1570">
                        <c:v>0.9</c:v>
                      </c:pt>
                      <c:pt idx="1571">
                        <c:v>0.9</c:v>
                      </c:pt>
                      <c:pt idx="1572">
                        <c:v>0.9</c:v>
                      </c:pt>
                      <c:pt idx="1573">
                        <c:v>0.9</c:v>
                      </c:pt>
                      <c:pt idx="1574">
                        <c:v>0.9</c:v>
                      </c:pt>
                      <c:pt idx="1575">
                        <c:v>0.9</c:v>
                      </c:pt>
                      <c:pt idx="1576">
                        <c:v>0.9</c:v>
                      </c:pt>
                      <c:pt idx="1577">
                        <c:v>0.88</c:v>
                      </c:pt>
                      <c:pt idx="1578">
                        <c:v>0.88</c:v>
                      </c:pt>
                      <c:pt idx="1579">
                        <c:v>0.88</c:v>
                      </c:pt>
                      <c:pt idx="1580">
                        <c:v>0.88</c:v>
                      </c:pt>
                      <c:pt idx="1581">
                        <c:v>0.88</c:v>
                      </c:pt>
                      <c:pt idx="1582">
                        <c:v>0.88</c:v>
                      </c:pt>
                      <c:pt idx="1583">
                        <c:v>0.88</c:v>
                      </c:pt>
                      <c:pt idx="1584">
                        <c:v>0.88</c:v>
                      </c:pt>
                      <c:pt idx="1585">
                        <c:v>0.88</c:v>
                      </c:pt>
                      <c:pt idx="1586">
                        <c:v>0.88</c:v>
                      </c:pt>
                      <c:pt idx="1587">
                        <c:v>0.88</c:v>
                      </c:pt>
                      <c:pt idx="1588">
                        <c:v>0.88</c:v>
                      </c:pt>
                      <c:pt idx="1589">
                        <c:v>0.88</c:v>
                      </c:pt>
                      <c:pt idx="1590">
                        <c:v>0.88</c:v>
                      </c:pt>
                      <c:pt idx="1591">
                        <c:v>0.88</c:v>
                      </c:pt>
                      <c:pt idx="1592">
                        <c:v>0.88</c:v>
                      </c:pt>
                      <c:pt idx="1593">
                        <c:v>0.88</c:v>
                      </c:pt>
                      <c:pt idx="1594">
                        <c:v>0.88</c:v>
                      </c:pt>
                      <c:pt idx="1595">
                        <c:v>0.88</c:v>
                      </c:pt>
                      <c:pt idx="1596">
                        <c:v>0.88</c:v>
                      </c:pt>
                      <c:pt idx="1597">
                        <c:v>0.88</c:v>
                      </c:pt>
                      <c:pt idx="1598">
                        <c:v>0.86</c:v>
                      </c:pt>
                      <c:pt idx="1599">
                        <c:v>0.86</c:v>
                      </c:pt>
                      <c:pt idx="1600">
                        <c:v>0.86</c:v>
                      </c:pt>
                      <c:pt idx="1601">
                        <c:v>0.86</c:v>
                      </c:pt>
                      <c:pt idx="1602">
                        <c:v>0.86</c:v>
                      </c:pt>
                      <c:pt idx="1603">
                        <c:v>0.86</c:v>
                      </c:pt>
                      <c:pt idx="1604">
                        <c:v>0.86</c:v>
                      </c:pt>
                      <c:pt idx="1605">
                        <c:v>0.86</c:v>
                      </c:pt>
                      <c:pt idx="1606">
                        <c:v>0.86</c:v>
                      </c:pt>
                      <c:pt idx="1607">
                        <c:v>0.86</c:v>
                      </c:pt>
                      <c:pt idx="1608">
                        <c:v>0.86</c:v>
                      </c:pt>
                      <c:pt idx="1609">
                        <c:v>0.86</c:v>
                      </c:pt>
                      <c:pt idx="1610">
                        <c:v>0.86</c:v>
                      </c:pt>
                      <c:pt idx="1611">
                        <c:v>0.86</c:v>
                      </c:pt>
                      <c:pt idx="1612">
                        <c:v>0.86</c:v>
                      </c:pt>
                      <c:pt idx="1613">
                        <c:v>0.86</c:v>
                      </c:pt>
                      <c:pt idx="1614">
                        <c:v>0.86</c:v>
                      </c:pt>
                      <c:pt idx="1615">
                        <c:v>0.86</c:v>
                      </c:pt>
                      <c:pt idx="1616">
                        <c:v>0.86</c:v>
                      </c:pt>
                      <c:pt idx="1617">
                        <c:v>0.86</c:v>
                      </c:pt>
                      <c:pt idx="1618">
                        <c:v>0.84</c:v>
                      </c:pt>
                      <c:pt idx="1619">
                        <c:v>0.84</c:v>
                      </c:pt>
                      <c:pt idx="1620">
                        <c:v>0.84</c:v>
                      </c:pt>
                      <c:pt idx="1621">
                        <c:v>0.84</c:v>
                      </c:pt>
                      <c:pt idx="1622">
                        <c:v>0.84</c:v>
                      </c:pt>
                      <c:pt idx="1623">
                        <c:v>0.84</c:v>
                      </c:pt>
                      <c:pt idx="1624">
                        <c:v>0.84</c:v>
                      </c:pt>
                      <c:pt idx="1625">
                        <c:v>0.84</c:v>
                      </c:pt>
                      <c:pt idx="1626">
                        <c:v>0.84</c:v>
                      </c:pt>
                      <c:pt idx="1627">
                        <c:v>0.84</c:v>
                      </c:pt>
                      <c:pt idx="1628">
                        <c:v>0.84</c:v>
                      </c:pt>
                      <c:pt idx="1629">
                        <c:v>0.82</c:v>
                      </c:pt>
                      <c:pt idx="1630">
                        <c:v>0.82</c:v>
                      </c:pt>
                      <c:pt idx="1631">
                        <c:v>0.82</c:v>
                      </c:pt>
                      <c:pt idx="1632">
                        <c:v>0.82</c:v>
                      </c:pt>
                      <c:pt idx="1633">
                        <c:v>0.82</c:v>
                      </c:pt>
                      <c:pt idx="1634">
                        <c:v>0.82</c:v>
                      </c:pt>
                      <c:pt idx="1635">
                        <c:v>0.82</c:v>
                      </c:pt>
                      <c:pt idx="1636">
                        <c:v>0.82</c:v>
                      </c:pt>
                      <c:pt idx="1637">
                        <c:v>0.82</c:v>
                      </c:pt>
                      <c:pt idx="1638">
                        <c:v>0.82</c:v>
                      </c:pt>
                      <c:pt idx="1639">
                        <c:v>0.82</c:v>
                      </c:pt>
                      <c:pt idx="1640">
                        <c:v>0.82</c:v>
                      </c:pt>
                      <c:pt idx="1641">
                        <c:v>0.82</c:v>
                      </c:pt>
                      <c:pt idx="1642">
                        <c:v>0.82</c:v>
                      </c:pt>
                      <c:pt idx="1643">
                        <c:v>0.8</c:v>
                      </c:pt>
                      <c:pt idx="1644">
                        <c:v>0.8</c:v>
                      </c:pt>
                      <c:pt idx="1645">
                        <c:v>0.8</c:v>
                      </c:pt>
                      <c:pt idx="1646">
                        <c:v>0.8</c:v>
                      </c:pt>
                      <c:pt idx="1647">
                        <c:v>0.8</c:v>
                      </c:pt>
                      <c:pt idx="1648">
                        <c:v>0.8</c:v>
                      </c:pt>
                      <c:pt idx="1649">
                        <c:v>0.8</c:v>
                      </c:pt>
                      <c:pt idx="1650">
                        <c:v>0.8</c:v>
                      </c:pt>
                      <c:pt idx="1651">
                        <c:v>0.8</c:v>
                      </c:pt>
                      <c:pt idx="1652">
                        <c:v>0.8</c:v>
                      </c:pt>
                      <c:pt idx="1653">
                        <c:v>0.8</c:v>
                      </c:pt>
                      <c:pt idx="1654">
                        <c:v>0.8</c:v>
                      </c:pt>
                      <c:pt idx="1655">
                        <c:v>0.8</c:v>
                      </c:pt>
                      <c:pt idx="1656">
                        <c:v>0.8</c:v>
                      </c:pt>
                      <c:pt idx="1657">
                        <c:v>0.8</c:v>
                      </c:pt>
                      <c:pt idx="1658">
                        <c:v>0.8</c:v>
                      </c:pt>
                      <c:pt idx="1659">
                        <c:v>0.78</c:v>
                      </c:pt>
                      <c:pt idx="1660">
                        <c:v>0.78</c:v>
                      </c:pt>
                      <c:pt idx="1661">
                        <c:v>0.78</c:v>
                      </c:pt>
                      <c:pt idx="1662">
                        <c:v>0.78</c:v>
                      </c:pt>
                      <c:pt idx="1663">
                        <c:v>0.78</c:v>
                      </c:pt>
                      <c:pt idx="1664">
                        <c:v>0.78</c:v>
                      </c:pt>
                      <c:pt idx="1665">
                        <c:v>0.78</c:v>
                      </c:pt>
                      <c:pt idx="1666">
                        <c:v>0.78</c:v>
                      </c:pt>
                      <c:pt idx="1667">
                        <c:v>0.78</c:v>
                      </c:pt>
                      <c:pt idx="1668">
                        <c:v>0.78</c:v>
                      </c:pt>
                      <c:pt idx="1669">
                        <c:v>0.78</c:v>
                      </c:pt>
                      <c:pt idx="1670">
                        <c:v>0.78</c:v>
                      </c:pt>
                      <c:pt idx="1671">
                        <c:v>0.78</c:v>
                      </c:pt>
                      <c:pt idx="1672">
                        <c:v>0.78</c:v>
                      </c:pt>
                      <c:pt idx="1673">
                        <c:v>0.78</c:v>
                      </c:pt>
                      <c:pt idx="1674">
                        <c:v>0.78</c:v>
                      </c:pt>
                      <c:pt idx="1675">
                        <c:v>0.78</c:v>
                      </c:pt>
                      <c:pt idx="1676">
                        <c:v>0.78</c:v>
                      </c:pt>
                      <c:pt idx="1677">
                        <c:v>0.78</c:v>
                      </c:pt>
                      <c:pt idx="1678">
                        <c:v>0.78</c:v>
                      </c:pt>
                      <c:pt idx="1679">
                        <c:v>0.78</c:v>
                      </c:pt>
                      <c:pt idx="1680">
                        <c:v>0.78</c:v>
                      </c:pt>
                      <c:pt idx="1681">
                        <c:v>0.78</c:v>
                      </c:pt>
                      <c:pt idx="1682">
                        <c:v>0.78</c:v>
                      </c:pt>
                      <c:pt idx="1683">
                        <c:v>0.78</c:v>
                      </c:pt>
                      <c:pt idx="1684">
                        <c:v>0.78</c:v>
                      </c:pt>
                      <c:pt idx="1685">
                        <c:v>0.78</c:v>
                      </c:pt>
                      <c:pt idx="1686">
                        <c:v>0.78</c:v>
                      </c:pt>
                      <c:pt idx="1687">
                        <c:v>0.78</c:v>
                      </c:pt>
                      <c:pt idx="1688">
                        <c:v>0.78</c:v>
                      </c:pt>
                      <c:pt idx="1689">
                        <c:v>0.78</c:v>
                      </c:pt>
                      <c:pt idx="1690">
                        <c:v>0.78</c:v>
                      </c:pt>
                      <c:pt idx="1691">
                        <c:v>0.78</c:v>
                      </c:pt>
                      <c:pt idx="1692">
                        <c:v>0.78</c:v>
                      </c:pt>
                      <c:pt idx="1693">
                        <c:v>0.78</c:v>
                      </c:pt>
                      <c:pt idx="1694">
                        <c:v>0.78</c:v>
                      </c:pt>
                      <c:pt idx="1695">
                        <c:v>0.78</c:v>
                      </c:pt>
                      <c:pt idx="1696">
                        <c:v>0.78</c:v>
                      </c:pt>
                      <c:pt idx="1697">
                        <c:v>0.78</c:v>
                      </c:pt>
                      <c:pt idx="1698">
                        <c:v>0.78</c:v>
                      </c:pt>
                      <c:pt idx="1699">
                        <c:v>0.78</c:v>
                      </c:pt>
                      <c:pt idx="1700">
                        <c:v>0.78</c:v>
                      </c:pt>
                      <c:pt idx="1701">
                        <c:v>0.78</c:v>
                      </c:pt>
                      <c:pt idx="1702">
                        <c:v>0.78</c:v>
                      </c:pt>
                      <c:pt idx="1703">
                        <c:v>0.78</c:v>
                      </c:pt>
                      <c:pt idx="1704">
                        <c:v>0.78</c:v>
                      </c:pt>
                      <c:pt idx="1705">
                        <c:v>0.78</c:v>
                      </c:pt>
                      <c:pt idx="1706">
                        <c:v>0.8</c:v>
                      </c:pt>
                      <c:pt idx="1707">
                        <c:v>0.8</c:v>
                      </c:pt>
                      <c:pt idx="1708">
                        <c:v>0.8</c:v>
                      </c:pt>
                      <c:pt idx="1709">
                        <c:v>0.8</c:v>
                      </c:pt>
                      <c:pt idx="1710">
                        <c:v>0.8</c:v>
                      </c:pt>
                      <c:pt idx="1711">
                        <c:v>0.8</c:v>
                      </c:pt>
                      <c:pt idx="1712">
                        <c:v>0.8</c:v>
                      </c:pt>
                      <c:pt idx="1713">
                        <c:v>0.8</c:v>
                      </c:pt>
                      <c:pt idx="1714">
                        <c:v>0.8</c:v>
                      </c:pt>
                      <c:pt idx="1715">
                        <c:v>0.8</c:v>
                      </c:pt>
                      <c:pt idx="1716">
                        <c:v>0.8</c:v>
                      </c:pt>
                      <c:pt idx="1717">
                        <c:v>0.8</c:v>
                      </c:pt>
                      <c:pt idx="1718">
                        <c:v>0.8</c:v>
                      </c:pt>
                      <c:pt idx="1719">
                        <c:v>0.8</c:v>
                      </c:pt>
                      <c:pt idx="1720">
                        <c:v>0.8</c:v>
                      </c:pt>
                      <c:pt idx="1721">
                        <c:v>0.8</c:v>
                      </c:pt>
                      <c:pt idx="1722">
                        <c:v>0.8</c:v>
                      </c:pt>
                      <c:pt idx="1723">
                        <c:v>0.8</c:v>
                      </c:pt>
                      <c:pt idx="1724">
                        <c:v>0.8</c:v>
                      </c:pt>
                      <c:pt idx="1725">
                        <c:v>0.8</c:v>
                      </c:pt>
                      <c:pt idx="1726">
                        <c:v>0.8</c:v>
                      </c:pt>
                      <c:pt idx="1727">
                        <c:v>0.8</c:v>
                      </c:pt>
                      <c:pt idx="1728">
                        <c:v>0.8</c:v>
                      </c:pt>
                      <c:pt idx="1729">
                        <c:v>0.8</c:v>
                      </c:pt>
                      <c:pt idx="1730">
                        <c:v>0.8</c:v>
                      </c:pt>
                      <c:pt idx="1731">
                        <c:v>0.8</c:v>
                      </c:pt>
                      <c:pt idx="1732">
                        <c:v>0.8</c:v>
                      </c:pt>
                      <c:pt idx="1733">
                        <c:v>0.8</c:v>
                      </c:pt>
                      <c:pt idx="1734">
                        <c:v>0.8</c:v>
                      </c:pt>
                      <c:pt idx="1735">
                        <c:v>0.8</c:v>
                      </c:pt>
                      <c:pt idx="1736">
                        <c:v>0.8</c:v>
                      </c:pt>
                      <c:pt idx="1737">
                        <c:v>0.8</c:v>
                      </c:pt>
                      <c:pt idx="1738">
                        <c:v>0.8</c:v>
                      </c:pt>
                      <c:pt idx="1739">
                        <c:v>0.8</c:v>
                      </c:pt>
                      <c:pt idx="1740">
                        <c:v>0.8</c:v>
                      </c:pt>
                      <c:pt idx="1741">
                        <c:v>0.8</c:v>
                      </c:pt>
                      <c:pt idx="1742">
                        <c:v>0.8</c:v>
                      </c:pt>
                      <c:pt idx="1743">
                        <c:v>0.8</c:v>
                      </c:pt>
                      <c:pt idx="1744">
                        <c:v>0.78</c:v>
                      </c:pt>
                      <c:pt idx="1745">
                        <c:v>0.78</c:v>
                      </c:pt>
                      <c:pt idx="1746">
                        <c:v>0.78</c:v>
                      </c:pt>
                      <c:pt idx="1747">
                        <c:v>0.78</c:v>
                      </c:pt>
                      <c:pt idx="1748">
                        <c:v>0.78</c:v>
                      </c:pt>
                      <c:pt idx="1749">
                        <c:v>0.78</c:v>
                      </c:pt>
                      <c:pt idx="1750">
                        <c:v>0.78</c:v>
                      </c:pt>
                      <c:pt idx="1751">
                        <c:v>0.78</c:v>
                      </c:pt>
                      <c:pt idx="1752">
                        <c:v>0.78</c:v>
                      </c:pt>
                      <c:pt idx="1753">
                        <c:v>0.78</c:v>
                      </c:pt>
                      <c:pt idx="1754">
                        <c:v>0.78</c:v>
                      </c:pt>
                      <c:pt idx="1755">
                        <c:v>0.78</c:v>
                      </c:pt>
                      <c:pt idx="1756">
                        <c:v>0.78</c:v>
                      </c:pt>
                      <c:pt idx="1757">
                        <c:v>0.78</c:v>
                      </c:pt>
                      <c:pt idx="1758">
                        <c:v>0.78</c:v>
                      </c:pt>
                      <c:pt idx="1759">
                        <c:v>0.78</c:v>
                      </c:pt>
                      <c:pt idx="1760">
                        <c:v>0.78</c:v>
                      </c:pt>
                      <c:pt idx="1761">
                        <c:v>0.78</c:v>
                      </c:pt>
                      <c:pt idx="1762">
                        <c:v>0.78</c:v>
                      </c:pt>
                      <c:pt idx="1763">
                        <c:v>0.78</c:v>
                      </c:pt>
                      <c:pt idx="1764">
                        <c:v>0.76</c:v>
                      </c:pt>
                      <c:pt idx="1765">
                        <c:v>0.76</c:v>
                      </c:pt>
                      <c:pt idx="1766">
                        <c:v>0.76</c:v>
                      </c:pt>
                      <c:pt idx="1767">
                        <c:v>0.76</c:v>
                      </c:pt>
                      <c:pt idx="1768">
                        <c:v>0.76</c:v>
                      </c:pt>
                      <c:pt idx="1769">
                        <c:v>0.76</c:v>
                      </c:pt>
                      <c:pt idx="1770">
                        <c:v>0.76</c:v>
                      </c:pt>
                      <c:pt idx="1771">
                        <c:v>0.76</c:v>
                      </c:pt>
                      <c:pt idx="1772">
                        <c:v>0.76</c:v>
                      </c:pt>
                      <c:pt idx="1773">
                        <c:v>0.76</c:v>
                      </c:pt>
                      <c:pt idx="1774">
                        <c:v>0.76</c:v>
                      </c:pt>
                      <c:pt idx="1775">
                        <c:v>0.76</c:v>
                      </c:pt>
                      <c:pt idx="1776">
                        <c:v>0.76</c:v>
                      </c:pt>
                      <c:pt idx="1777">
                        <c:v>0.76</c:v>
                      </c:pt>
                      <c:pt idx="1778">
                        <c:v>0.76</c:v>
                      </c:pt>
                      <c:pt idx="1779">
                        <c:v>0.74</c:v>
                      </c:pt>
                      <c:pt idx="1780">
                        <c:v>0.74</c:v>
                      </c:pt>
                      <c:pt idx="1781">
                        <c:v>0.74</c:v>
                      </c:pt>
                      <c:pt idx="1782">
                        <c:v>0.74</c:v>
                      </c:pt>
                      <c:pt idx="1783">
                        <c:v>0.74</c:v>
                      </c:pt>
                      <c:pt idx="1784">
                        <c:v>0.74</c:v>
                      </c:pt>
                      <c:pt idx="1785">
                        <c:v>0.74</c:v>
                      </c:pt>
                      <c:pt idx="1786">
                        <c:v>0.74</c:v>
                      </c:pt>
                      <c:pt idx="1787">
                        <c:v>0.74</c:v>
                      </c:pt>
                      <c:pt idx="1788">
                        <c:v>0.74</c:v>
                      </c:pt>
                      <c:pt idx="1789">
                        <c:v>0.74</c:v>
                      </c:pt>
                      <c:pt idx="1790">
                        <c:v>0.74</c:v>
                      </c:pt>
                      <c:pt idx="1791">
                        <c:v>0.74</c:v>
                      </c:pt>
                      <c:pt idx="1792">
                        <c:v>0.74</c:v>
                      </c:pt>
                      <c:pt idx="1793">
                        <c:v>0.74</c:v>
                      </c:pt>
                      <c:pt idx="1794">
                        <c:v>0.74</c:v>
                      </c:pt>
                      <c:pt idx="1795">
                        <c:v>0.74</c:v>
                      </c:pt>
                      <c:pt idx="1796">
                        <c:v>0.74</c:v>
                      </c:pt>
                      <c:pt idx="1797">
                        <c:v>0.74</c:v>
                      </c:pt>
                      <c:pt idx="1798">
                        <c:v>0.74</c:v>
                      </c:pt>
                      <c:pt idx="1799">
                        <c:v>0.74</c:v>
                      </c:pt>
                      <c:pt idx="1800">
                        <c:v>0.74</c:v>
                      </c:pt>
                      <c:pt idx="1801">
                        <c:v>0.74</c:v>
                      </c:pt>
                      <c:pt idx="1802">
                        <c:v>0.72</c:v>
                      </c:pt>
                      <c:pt idx="1803">
                        <c:v>0.72</c:v>
                      </c:pt>
                      <c:pt idx="1804">
                        <c:v>0.72</c:v>
                      </c:pt>
                      <c:pt idx="1805">
                        <c:v>0.72</c:v>
                      </c:pt>
                      <c:pt idx="1806">
                        <c:v>0.72</c:v>
                      </c:pt>
                      <c:pt idx="1807">
                        <c:v>0.72</c:v>
                      </c:pt>
                      <c:pt idx="1808">
                        <c:v>0.72</c:v>
                      </c:pt>
                      <c:pt idx="1809">
                        <c:v>0.72</c:v>
                      </c:pt>
                      <c:pt idx="1810">
                        <c:v>0.72</c:v>
                      </c:pt>
                      <c:pt idx="1811">
                        <c:v>0.72</c:v>
                      </c:pt>
                      <c:pt idx="1812">
                        <c:v>0.72</c:v>
                      </c:pt>
                      <c:pt idx="1813">
                        <c:v>0.72</c:v>
                      </c:pt>
                      <c:pt idx="1814">
                        <c:v>0.72</c:v>
                      </c:pt>
                      <c:pt idx="1815">
                        <c:v>0.72</c:v>
                      </c:pt>
                      <c:pt idx="1816">
                        <c:v>0.72</c:v>
                      </c:pt>
                      <c:pt idx="1817">
                        <c:v>0.72</c:v>
                      </c:pt>
                      <c:pt idx="1818">
                        <c:v>0.72</c:v>
                      </c:pt>
                      <c:pt idx="1819">
                        <c:v>0.72</c:v>
                      </c:pt>
                      <c:pt idx="1820">
                        <c:v>0.72</c:v>
                      </c:pt>
                      <c:pt idx="1821">
                        <c:v>0.72</c:v>
                      </c:pt>
                      <c:pt idx="1822">
                        <c:v>0.72</c:v>
                      </c:pt>
                      <c:pt idx="1823">
                        <c:v>0.72</c:v>
                      </c:pt>
                      <c:pt idx="1824">
                        <c:v>0.72</c:v>
                      </c:pt>
                      <c:pt idx="1825">
                        <c:v>0.72</c:v>
                      </c:pt>
                      <c:pt idx="1826">
                        <c:v>0.72</c:v>
                      </c:pt>
                      <c:pt idx="1827">
                        <c:v>0.72</c:v>
                      </c:pt>
                      <c:pt idx="1828">
                        <c:v>0.72</c:v>
                      </c:pt>
                      <c:pt idx="1829">
                        <c:v>0.72</c:v>
                      </c:pt>
                      <c:pt idx="1830">
                        <c:v>0.72</c:v>
                      </c:pt>
                      <c:pt idx="1831">
                        <c:v>0.72</c:v>
                      </c:pt>
                      <c:pt idx="1832">
                        <c:v>0.72</c:v>
                      </c:pt>
                      <c:pt idx="1833">
                        <c:v>0.72</c:v>
                      </c:pt>
                      <c:pt idx="1834">
                        <c:v>0.72</c:v>
                      </c:pt>
                      <c:pt idx="1835">
                        <c:v>0.72</c:v>
                      </c:pt>
                      <c:pt idx="1836">
                        <c:v>0.72</c:v>
                      </c:pt>
                      <c:pt idx="1837">
                        <c:v>0.72</c:v>
                      </c:pt>
                      <c:pt idx="1838">
                        <c:v>0.72</c:v>
                      </c:pt>
                      <c:pt idx="1839">
                        <c:v>0.72</c:v>
                      </c:pt>
                      <c:pt idx="1840">
                        <c:v>0.72</c:v>
                      </c:pt>
                      <c:pt idx="1841">
                        <c:v>0.72</c:v>
                      </c:pt>
                      <c:pt idx="1842">
                        <c:v>0.7</c:v>
                      </c:pt>
                      <c:pt idx="1843">
                        <c:v>0.7</c:v>
                      </c:pt>
                      <c:pt idx="1844">
                        <c:v>0.7</c:v>
                      </c:pt>
                      <c:pt idx="1845">
                        <c:v>0.7</c:v>
                      </c:pt>
                      <c:pt idx="1846">
                        <c:v>0.7</c:v>
                      </c:pt>
                      <c:pt idx="1847">
                        <c:v>0.7</c:v>
                      </c:pt>
                      <c:pt idx="1848">
                        <c:v>0.7</c:v>
                      </c:pt>
                      <c:pt idx="1849">
                        <c:v>0.7</c:v>
                      </c:pt>
                      <c:pt idx="1850">
                        <c:v>0.7</c:v>
                      </c:pt>
                      <c:pt idx="1851">
                        <c:v>0.7</c:v>
                      </c:pt>
                      <c:pt idx="1852">
                        <c:v>0.7</c:v>
                      </c:pt>
                      <c:pt idx="1853">
                        <c:v>0.7</c:v>
                      </c:pt>
                      <c:pt idx="1854">
                        <c:v>0.7</c:v>
                      </c:pt>
                      <c:pt idx="1855">
                        <c:v>0.7</c:v>
                      </c:pt>
                      <c:pt idx="1856">
                        <c:v>0.7</c:v>
                      </c:pt>
                      <c:pt idx="1857">
                        <c:v>0.7</c:v>
                      </c:pt>
                      <c:pt idx="1858">
                        <c:v>0.7</c:v>
                      </c:pt>
                      <c:pt idx="1859">
                        <c:v>0.7</c:v>
                      </c:pt>
                      <c:pt idx="1860">
                        <c:v>0.7</c:v>
                      </c:pt>
                      <c:pt idx="1861">
                        <c:v>0.7</c:v>
                      </c:pt>
                      <c:pt idx="1862">
                        <c:v>0.7</c:v>
                      </c:pt>
                      <c:pt idx="1863">
                        <c:v>0.7</c:v>
                      </c:pt>
                      <c:pt idx="1864">
                        <c:v>0.7</c:v>
                      </c:pt>
                      <c:pt idx="1865">
                        <c:v>0.7</c:v>
                      </c:pt>
                      <c:pt idx="1866">
                        <c:v>0.7</c:v>
                      </c:pt>
                      <c:pt idx="1867">
                        <c:v>0.7</c:v>
                      </c:pt>
                      <c:pt idx="1868">
                        <c:v>0.68</c:v>
                      </c:pt>
                      <c:pt idx="1869">
                        <c:v>0.68</c:v>
                      </c:pt>
                      <c:pt idx="1870">
                        <c:v>0.68</c:v>
                      </c:pt>
                      <c:pt idx="1871">
                        <c:v>0.68</c:v>
                      </c:pt>
                      <c:pt idx="1872">
                        <c:v>0.68</c:v>
                      </c:pt>
                      <c:pt idx="1873">
                        <c:v>0.68</c:v>
                      </c:pt>
                      <c:pt idx="1874">
                        <c:v>0.68</c:v>
                      </c:pt>
                      <c:pt idx="1875">
                        <c:v>0.68</c:v>
                      </c:pt>
                      <c:pt idx="1876">
                        <c:v>0.68</c:v>
                      </c:pt>
                      <c:pt idx="1877">
                        <c:v>0.68</c:v>
                      </c:pt>
                      <c:pt idx="1878">
                        <c:v>0.68</c:v>
                      </c:pt>
                      <c:pt idx="1879">
                        <c:v>0.68</c:v>
                      </c:pt>
                      <c:pt idx="1880">
                        <c:v>0.68</c:v>
                      </c:pt>
                      <c:pt idx="1881">
                        <c:v>0.68</c:v>
                      </c:pt>
                      <c:pt idx="1882">
                        <c:v>0.68</c:v>
                      </c:pt>
                      <c:pt idx="1883">
                        <c:v>0.66</c:v>
                      </c:pt>
                      <c:pt idx="1884">
                        <c:v>0.66</c:v>
                      </c:pt>
                      <c:pt idx="1885">
                        <c:v>0.66</c:v>
                      </c:pt>
                      <c:pt idx="1886">
                        <c:v>0.66</c:v>
                      </c:pt>
                      <c:pt idx="1887">
                        <c:v>0.66</c:v>
                      </c:pt>
                      <c:pt idx="1888">
                        <c:v>0.66</c:v>
                      </c:pt>
                      <c:pt idx="1889">
                        <c:v>0.66</c:v>
                      </c:pt>
                      <c:pt idx="1890">
                        <c:v>0.66</c:v>
                      </c:pt>
                      <c:pt idx="1891">
                        <c:v>0.66</c:v>
                      </c:pt>
                      <c:pt idx="1892">
                        <c:v>0.66</c:v>
                      </c:pt>
                      <c:pt idx="1893">
                        <c:v>0.66</c:v>
                      </c:pt>
                      <c:pt idx="1894">
                        <c:v>0.66</c:v>
                      </c:pt>
                      <c:pt idx="1895">
                        <c:v>0.66</c:v>
                      </c:pt>
                      <c:pt idx="1896">
                        <c:v>0.66</c:v>
                      </c:pt>
                      <c:pt idx="1897">
                        <c:v>0.66</c:v>
                      </c:pt>
                      <c:pt idx="1898">
                        <c:v>0.66</c:v>
                      </c:pt>
                      <c:pt idx="1899">
                        <c:v>0.66</c:v>
                      </c:pt>
                      <c:pt idx="1900">
                        <c:v>0.66</c:v>
                      </c:pt>
                      <c:pt idx="1901">
                        <c:v>0.66</c:v>
                      </c:pt>
                      <c:pt idx="1902">
                        <c:v>0.64</c:v>
                      </c:pt>
                      <c:pt idx="1903">
                        <c:v>0.64</c:v>
                      </c:pt>
                      <c:pt idx="1904">
                        <c:v>0.64</c:v>
                      </c:pt>
                      <c:pt idx="1905">
                        <c:v>0.64</c:v>
                      </c:pt>
                      <c:pt idx="1906">
                        <c:v>0.64</c:v>
                      </c:pt>
                      <c:pt idx="1907">
                        <c:v>0.64</c:v>
                      </c:pt>
                      <c:pt idx="1908">
                        <c:v>0.64</c:v>
                      </c:pt>
                      <c:pt idx="1909">
                        <c:v>0.64</c:v>
                      </c:pt>
                      <c:pt idx="1910">
                        <c:v>0.64</c:v>
                      </c:pt>
                      <c:pt idx="1911">
                        <c:v>0.64</c:v>
                      </c:pt>
                      <c:pt idx="1912">
                        <c:v>0.64</c:v>
                      </c:pt>
                      <c:pt idx="1913">
                        <c:v>0.62</c:v>
                      </c:pt>
                      <c:pt idx="1914">
                        <c:v>0.62</c:v>
                      </c:pt>
                      <c:pt idx="1915">
                        <c:v>0.62</c:v>
                      </c:pt>
                      <c:pt idx="1916">
                        <c:v>0.62</c:v>
                      </c:pt>
                      <c:pt idx="1917">
                        <c:v>0.62</c:v>
                      </c:pt>
                      <c:pt idx="1918">
                        <c:v>0.62</c:v>
                      </c:pt>
                      <c:pt idx="1919">
                        <c:v>0.62</c:v>
                      </c:pt>
                      <c:pt idx="1920">
                        <c:v>0.62</c:v>
                      </c:pt>
                      <c:pt idx="1921">
                        <c:v>0.62</c:v>
                      </c:pt>
                      <c:pt idx="1922">
                        <c:v>0.62</c:v>
                      </c:pt>
                      <c:pt idx="1923">
                        <c:v>0.62</c:v>
                      </c:pt>
                      <c:pt idx="1924">
                        <c:v>0.62</c:v>
                      </c:pt>
                      <c:pt idx="1925">
                        <c:v>0.62</c:v>
                      </c:pt>
                      <c:pt idx="1926">
                        <c:v>0.62</c:v>
                      </c:pt>
                      <c:pt idx="1927">
                        <c:v>0.62</c:v>
                      </c:pt>
                      <c:pt idx="1928">
                        <c:v>0.62</c:v>
                      </c:pt>
                      <c:pt idx="1929">
                        <c:v>0.62</c:v>
                      </c:pt>
                      <c:pt idx="1930">
                        <c:v>0.62</c:v>
                      </c:pt>
                      <c:pt idx="1931">
                        <c:v>0.62</c:v>
                      </c:pt>
                      <c:pt idx="1932">
                        <c:v>0.62</c:v>
                      </c:pt>
                      <c:pt idx="1933">
                        <c:v>0.62</c:v>
                      </c:pt>
                      <c:pt idx="1934">
                        <c:v>0.62</c:v>
                      </c:pt>
                      <c:pt idx="1935">
                        <c:v>0.62</c:v>
                      </c:pt>
                      <c:pt idx="1936">
                        <c:v>0.62</c:v>
                      </c:pt>
                      <c:pt idx="1937">
                        <c:v>0.62</c:v>
                      </c:pt>
                      <c:pt idx="1938">
                        <c:v>0.62</c:v>
                      </c:pt>
                      <c:pt idx="1939">
                        <c:v>0.62</c:v>
                      </c:pt>
                      <c:pt idx="1940">
                        <c:v>0.62</c:v>
                      </c:pt>
                      <c:pt idx="1941">
                        <c:v>0.62</c:v>
                      </c:pt>
                      <c:pt idx="1942">
                        <c:v>0.62</c:v>
                      </c:pt>
                      <c:pt idx="1943">
                        <c:v>0.62</c:v>
                      </c:pt>
                      <c:pt idx="1944">
                        <c:v>0.62</c:v>
                      </c:pt>
                      <c:pt idx="1945">
                        <c:v>0.62</c:v>
                      </c:pt>
                      <c:pt idx="1946">
                        <c:v>0.62</c:v>
                      </c:pt>
                      <c:pt idx="1947">
                        <c:v>0.62</c:v>
                      </c:pt>
                      <c:pt idx="1948">
                        <c:v>0.62</c:v>
                      </c:pt>
                      <c:pt idx="1949">
                        <c:v>0.62</c:v>
                      </c:pt>
                      <c:pt idx="1950">
                        <c:v>0.62</c:v>
                      </c:pt>
                      <c:pt idx="1951">
                        <c:v>0.6</c:v>
                      </c:pt>
                      <c:pt idx="1952">
                        <c:v>0.6</c:v>
                      </c:pt>
                      <c:pt idx="1953">
                        <c:v>0.6</c:v>
                      </c:pt>
                      <c:pt idx="1954">
                        <c:v>0.6</c:v>
                      </c:pt>
                      <c:pt idx="1955">
                        <c:v>0.6</c:v>
                      </c:pt>
                      <c:pt idx="1956">
                        <c:v>0.6</c:v>
                      </c:pt>
                      <c:pt idx="1957">
                        <c:v>0.6</c:v>
                      </c:pt>
                      <c:pt idx="1958">
                        <c:v>0.6</c:v>
                      </c:pt>
                      <c:pt idx="1959">
                        <c:v>0.6</c:v>
                      </c:pt>
                      <c:pt idx="1960">
                        <c:v>0.6</c:v>
                      </c:pt>
                      <c:pt idx="1961">
                        <c:v>0.6</c:v>
                      </c:pt>
                      <c:pt idx="1962">
                        <c:v>0.6</c:v>
                      </c:pt>
                      <c:pt idx="1963">
                        <c:v>0.6</c:v>
                      </c:pt>
                      <c:pt idx="1964">
                        <c:v>0.6</c:v>
                      </c:pt>
                      <c:pt idx="1965">
                        <c:v>0.6</c:v>
                      </c:pt>
                      <c:pt idx="1966">
                        <c:v>0.6</c:v>
                      </c:pt>
                      <c:pt idx="1967">
                        <c:v>0.6</c:v>
                      </c:pt>
                      <c:pt idx="1968">
                        <c:v>0.6</c:v>
                      </c:pt>
                      <c:pt idx="1969">
                        <c:v>0.6</c:v>
                      </c:pt>
                      <c:pt idx="1970">
                        <c:v>0.6</c:v>
                      </c:pt>
                      <c:pt idx="1971">
                        <c:v>0.6</c:v>
                      </c:pt>
                      <c:pt idx="1972">
                        <c:v>0.6</c:v>
                      </c:pt>
                      <c:pt idx="1973">
                        <c:v>0.6</c:v>
                      </c:pt>
                      <c:pt idx="1974">
                        <c:v>0.6</c:v>
                      </c:pt>
                      <c:pt idx="1975">
                        <c:v>0.6</c:v>
                      </c:pt>
                      <c:pt idx="1976">
                        <c:v>0.6</c:v>
                      </c:pt>
                      <c:pt idx="1977">
                        <c:v>0.6</c:v>
                      </c:pt>
                      <c:pt idx="1978">
                        <c:v>0.6</c:v>
                      </c:pt>
                      <c:pt idx="1979">
                        <c:v>0.6</c:v>
                      </c:pt>
                      <c:pt idx="1980">
                        <c:v>0.6</c:v>
                      </c:pt>
                      <c:pt idx="1981">
                        <c:v>0.6</c:v>
                      </c:pt>
                      <c:pt idx="1982">
                        <c:v>0.6</c:v>
                      </c:pt>
                      <c:pt idx="1983">
                        <c:v>0.6</c:v>
                      </c:pt>
                      <c:pt idx="1984">
                        <c:v>0.6</c:v>
                      </c:pt>
                      <c:pt idx="1985">
                        <c:v>0.6</c:v>
                      </c:pt>
                      <c:pt idx="1986">
                        <c:v>0.6</c:v>
                      </c:pt>
                      <c:pt idx="1987">
                        <c:v>0.6</c:v>
                      </c:pt>
                      <c:pt idx="1988">
                        <c:v>0.6</c:v>
                      </c:pt>
                      <c:pt idx="1989">
                        <c:v>0.6</c:v>
                      </c:pt>
                      <c:pt idx="1990">
                        <c:v>0.6</c:v>
                      </c:pt>
                      <c:pt idx="1991">
                        <c:v>0.6</c:v>
                      </c:pt>
                      <c:pt idx="1992">
                        <c:v>0.6</c:v>
                      </c:pt>
                      <c:pt idx="1993">
                        <c:v>0.6</c:v>
                      </c:pt>
                      <c:pt idx="1994">
                        <c:v>0.6</c:v>
                      </c:pt>
                      <c:pt idx="1995">
                        <c:v>0.6</c:v>
                      </c:pt>
                      <c:pt idx="1996">
                        <c:v>0.6</c:v>
                      </c:pt>
                      <c:pt idx="1997">
                        <c:v>0.6</c:v>
                      </c:pt>
                      <c:pt idx="1998">
                        <c:v>0.6</c:v>
                      </c:pt>
                      <c:pt idx="1999">
                        <c:v>0.6</c:v>
                      </c:pt>
                      <c:pt idx="2000">
                        <c:v>0.6</c:v>
                      </c:pt>
                      <c:pt idx="2001">
                        <c:v>0.6</c:v>
                      </c:pt>
                      <c:pt idx="2002">
                        <c:v>0.6</c:v>
                      </c:pt>
                      <c:pt idx="2003">
                        <c:v>0.6</c:v>
                      </c:pt>
                      <c:pt idx="2004">
                        <c:v>0.6</c:v>
                      </c:pt>
                      <c:pt idx="2005">
                        <c:v>0.6</c:v>
                      </c:pt>
                      <c:pt idx="2006">
                        <c:v>0.57999999999999996</c:v>
                      </c:pt>
                      <c:pt idx="2007">
                        <c:v>0.57999999999999996</c:v>
                      </c:pt>
                      <c:pt idx="2008">
                        <c:v>0.57999999999999996</c:v>
                      </c:pt>
                      <c:pt idx="2009">
                        <c:v>0.57999999999999996</c:v>
                      </c:pt>
                      <c:pt idx="2010">
                        <c:v>0.57999999999999996</c:v>
                      </c:pt>
                      <c:pt idx="2011">
                        <c:v>0.57999999999999996</c:v>
                      </c:pt>
                      <c:pt idx="2012">
                        <c:v>0.57999999999999996</c:v>
                      </c:pt>
                      <c:pt idx="2013">
                        <c:v>0.57999999999999996</c:v>
                      </c:pt>
                      <c:pt idx="2014">
                        <c:v>0.57999999999999996</c:v>
                      </c:pt>
                      <c:pt idx="2015">
                        <c:v>0.57999999999999996</c:v>
                      </c:pt>
                      <c:pt idx="2016">
                        <c:v>0.57999999999999996</c:v>
                      </c:pt>
                      <c:pt idx="2017">
                        <c:v>0.57999999999999996</c:v>
                      </c:pt>
                      <c:pt idx="2018">
                        <c:v>0.57999999999999996</c:v>
                      </c:pt>
                      <c:pt idx="2019">
                        <c:v>0.57999999999999996</c:v>
                      </c:pt>
                      <c:pt idx="2020">
                        <c:v>0.5799999999999999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A9BA-7B45-9E37-206917D47DD0}"/>
                  </c:ext>
                </c:extLst>
              </c15:ser>
            </c15:filteredScatterSeries>
            <c15:filteredScatterSeries>
              <c15:ser>
                <c:idx val="2"/>
                <c:order val="9"/>
                <c:tx>
                  <c:v>15RB</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I$2:$I$1783</c15:sqref>
                        </c15:formulaRef>
                      </c:ext>
                    </c:extLst>
                    <c:numCache>
                      <c:formatCode>General</c:formatCode>
                      <c:ptCount val="178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04</c:v>
                      </c:pt>
                      <c:pt idx="20">
                        <c:v>0.04</c:v>
                      </c:pt>
                      <c:pt idx="21">
                        <c:v>0.06</c:v>
                      </c:pt>
                      <c:pt idx="22">
                        <c:v>0.08</c:v>
                      </c:pt>
                      <c:pt idx="23">
                        <c:v>0.12</c:v>
                      </c:pt>
                      <c:pt idx="24">
                        <c:v>0.16</c:v>
                      </c:pt>
                      <c:pt idx="25">
                        <c:v>0.2</c:v>
                      </c:pt>
                      <c:pt idx="26">
                        <c:v>0.24</c:v>
                      </c:pt>
                      <c:pt idx="27">
                        <c:v>0.3</c:v>
                      </c:pt>
                      <c:pt idx="28">
                        <c:v>0.34</c:v>
                      </c:pt>
                      <c:pt idx="29">
                        <c:v>0.34</c:v>
                      </c:pt>
                      <c:pt idx="30">
                        <c:v>0.4</c:v>
                      </c:pt>
                      <c:pt idx="31">
                        <c:v>0.48</c:v>
                      </c:pt>
                      <c:pt idx="32">
                        <c:v>0.54</c:v>
                      </c:pt>
                      <c:pt idx="33">
                        <c:v>0.62</c:v>
                      </c:pt>
                      <c:pt idx="34">
                        <c:v>0.7</c:v>
                      </c:pt>
                      <c:pt idx="35">
                        <c:v>0.78</c:v>
                      </c:pt>
                      <c:pt idx="36">
                        <c:v>0.86</c:v>
                      </c:pt>
                      <c:pt idx="37">
                        <c:v>0.94</c:v>
                      </c:pt>
                      <c:pt idx="38">
                        <c:v>0.94</c:v>
                      </c:pt>
                      <c:pt idx="39">
                        <c:v>1.04</c:v>
                      </c:pt>
                      <c:pt idx="40">
                        <c:v>1.1200000000000001</c:v>
                      </c:pt>
                      <c:pt idx="41">
                        <c:v>1.2</c:v>
                      </c:pt>
                      <c:pt idx="42">
                        <c:v>1.3</c:v>
                      </c:pt>
                      <c:pt idx="43">
                        <c:v>1.4</c:v>
                      </c:pt>
                      <c:pt idx="44">
                        <c:v>1.48</c:v>
                      </c:pt>
                      <c:pt idx="45">
                        <c:v>1.58</c:v>
                      </c:pt>
                      <c:pt idx="46">
                        <c:v>1.66</c:v>
                      </c:pt>
                      <c:pt idx="47">
                        <c:v>1.76</c:v>
                      </c:pt>
                      <c:pt idx="48">
                        <c:v>1.76</c:v>
                      </c:pt>
                      <c:pt idx="49">
                        <c:v>1.86</c:v>
                      </c:pt>
                      <c:pt idx="50">
                        <c:v>1.96</c:v>
                      </c:pt>
                      <c:pt idx="51">
                        <c:v>2.04</c:v>
                      </c:pt>
                      <c:pt idx="52">
                        <c:v>2.14</c:v>
                      </c:pt>
                      <c:pt idx="53">
                        <c:v>2.2400000000000002</c:v>
                      </c:pt>
                      <c:pt idx="54">
                        <c:v>2.34</c:v>
                      </c:pt>
                      <c:pt idx="55">
                        <c:v>2.44</c:v>
                      </c:pt>
                      <c:pt idx="56">
                        <c:v>2.54</c:v>
                      </c:pt>
                      <c:pt idx="57">
                        <c:v>2.54</c:v>
                      </c:pt>
                      <c:pt idx="58">
                        <c:v>2.62</c:v>
                      </c:pt>
                      <c:pt idx="59">
                        <c:v>2.72</c:v>
                      </c:pt>
                      <c:pt idx="60">
                        <c:v>2.82</c:v>
                      </c:pt>
                      <c:pt idx="61">
                        <c:v>2.92</c:v>
                      </c:pt>
                      <c:pt idx="62">
                        <c:v>3.02</c:v>
                      </c:pt>
                      <c:pt idx="63">
                        <c:v>3.12</c:v>
                      </c:pt>
                      <c:pt idx="64">
                        <c:v>3.22</c:v>
                      </c:pt>
                      <c:pt idx="65">
                        <c:v>3.22</c:v>
                      </c:pt>
                      <c:pt idx="66">
                        <c:v>3.32</c:v>
                      </c:pt>
                      <c:pt idx="67">
                        <c:v>3.42</c:v>
                      </c:pt>
                      <c:pt idx="68">
                        <c:v>3.52</c:v>
                      </c:pt>
                      <c:pt idx="69">
                        <c:v>3.62</c:v>
                      </c:pt>
                      <c:pt idx="70">
                        <c:v>3.72</c:v>
                      </c:pt>
                      <c:pt idx="71">
                        <c:v>3.82</c:v>
                      </c:pt>
                      <c:pt idx="72">
                        <c:v>3.92</c:v>
                      </c:pt>
                      <c:pt idx="73">
                        <c:v>4.0199999999999996</c:v>
                      </c:pt>
                      <c:pt idx="74">
                        <c:v>4.0999999999999996</c:v>
                      </c:pt>
                      <c:pt idx="75">
                        <c:v>4.2</c:v>
                      </c:pt>
                      <c:pt idx="76">
                        <c:v>4.2</c:v>
                      </c:pt>
                      <c:pt idx="77">
                        <c:v>4.3</c:v>
                      </c:pt>
                      <c:pt idx="78">
                        <c:v>4.38</c:v>
                      </c:pt>
                      <c:pt idx="79">
                        <c:v>4.4800000000000004</c:v>
                      </c:pt>
                      <c:pt idx="80">
                        <c:v>4.5599999999999996</c:v>
                      </c:pt>
                      <c:pt idx="81">
                        <c:v>4.6399999999999997</c:v>
                      </c:pt>
                      <c:pt idx="82">
                        <c:v>4.74</c:v>
                      </c:pt>
                      <c:pt idx="83">
                        <c:v>4.8199999999999976</c:v>
                      </c:pt>
                      <c:pt idx="84">
                        <c:v>4.8199999999999976</c:v>
                      </c:pt>
                      <c:pt idx="85">
                        <c:v>4.9000000000000004</c:v>
                      </c:pt>
                      <c:pt idx="86">
                        <c:v>4.9800000000000004</c:v>
                      </c:pt>
                      <c:pt idx="87">
                        <c:v>5.0599999999999996</c:v>
                      </c:pt>
                      <c:pt idx="88">
                        <c:v>5.14</c:v>
                      </c:pt>
                      <c:pt idx="89">
                        <c:v>5.2</c:v>
                      </c:pt>
                      <c:pt idx="90">
                        <c:v>5.28</c:v>
                      </c:pt>
                      <c:pt idx="91">
                        <c:v>5.3599999999999977</c:v>
                      </c:pt>
                      <c:pt idx="92">
                        <c:v>5.44</c:v>
                      </c:pt>
                      <c:pt idx="93">
                        <c:v>5.5</c:v>
                      </c:pt>
                      <c:pt idx="94">
                        <c:v>5.5</c:v>
                      </c:pt>
                      <c:pt idx="95">
                        <c:v>5.58</c:v>
                      </c:pt>
                      <c:pt idx="96">
                        <c:v>5.64</c:v>
                      </c:pt>
                      <c:pt idx="97">
                        <c:v>5.72</c:v>
                      </c:pt>
                      <c:pt idx="98">
                        <c:v>5.78</c:v>
                      </c:pt>
                      <c:pt idx="99">
                        <c:v>5.8599999999999977</c:v>
                      </c:pt>
                      <c:pt idx="100">
                        <c:v>5.92</c:v>
                      </c:pt>
                      <c:pt idx="101">
                        <c:v>5.98</c:v>
                      </c:pt>
                      <c:pt idx="102">
                        <c:v>6.06</c:v>
                      </c:pt>
                      <c:pt idx="103">
                        <c:v>6.1199999999999983</c:v>
                      </c:pt>
                      <c:pt idx="104">
                        <c:v>6.1199999999999983</c:v>
                      </c:pt>
                      <c:pt idx="105">
                        <c:v>6.18</c:v>
                      </c:pt>
                      <c:pt idx="106">
                        <c:v>6.24</c:v>
                      </c:pt>
                      <c:pt idx="107">
                        <c:v>6.3</c:v>
                      </c:pt>
                      <c:pt idx="108">
                        <c:v>6.3599999999999977</c:v>
                      </c:pt>
                      <c:pt idx="109">
                        <c:v>6.42</c:v>
                      </c:pt>
                      <c:pt idx="110">
                        <c:v>6.48</c:v>
                      </c:pt>
                      <c:pt idx="111">
                        <c:v>6.54</c:v>
                      </c:pt>
                      <c:pt idx="112">
                        <c:v>6.54</c:v>
                      </c:pt>
                      <c:pt idx="113">
                        <c:v>6.6</c:v>
                      </c:pt>
                      <c:pt idx="114">
                        <c:v>6.6599999999999984</c:v>
                      </c:pt>
                      <c:pt idx="115">
                        <c:v>6.72</c:v>
                      </c:pt>
                      <c:pt idx="116">
                        <c:v>6.8</c:v>
                      </c:pt>
                      <c:pt idx="117">
                        <c:v>6.8599999999999977</c:v>
                      </c:pt>
                      <c:pt idx="118">
                        <c:v>6.92</c:v>
                      </c:pt>
                      <c:pt idx="119">
                        <c:v>6.98</c:v>
                      </c:pt>
                      <c:pt idx="120">
                        <c:v>7.04</c:v>
                      </c:pt>
                      <c:pt idx="121">
                        <c:v>7.1199999999999983</c:v>
                      </c:pt>
                      <c:pt idx="122">
                        <c:v>7.1199999999999983</c:v>
                      </c:pt>
                      <c:pt idx="123">
                        <c:v>7.18</c:v>
                      </c:pt>
                      <c:pt idx="124">
                        <c:v>7.24</c:v>
                      </c:pt>
                      <c:pt idx="125">
                        <c:v>7.3199999999999976</c:v>
                      </c:pt>
                      <c:pt idx="126">
                        <c:v>7.38</c:v>
                      </c:pt>
                      <c:pt idx="127">
                        <c:v>7.44</c:v>
                      </c:pt>
                      <c:pt idx="128">
                        <c:v>7.52</c:v>
                      </c:pt>
                      <c:pt idx="129">
                        <c:v>7.58</c:v>
                      </c:pt>
                      <c:pt idx="130">
                        <c:v>7.6599999999999984</c:v>
                      </c:pt>
                      <c:pt idx="131">
                        <c:v>7.72</c:v>
                      </c:pt>
                      <c:pt idx="132">
                        <c:v>7.72</c:v>
                      </c:pt>
                      <c:pt idx="133">
                        <c:v>7.8</c:v>
                      </c:pt>
                      <c:pt idx="134">
                        <c:v>7.8599999999999977</c:v>
                      </c:pt>
                      <c:pt idx="135">
                        <c:v>7.94</c:v>
                      </c:pt>
                      <c:pt idx="136">
                        <c:v>8</c:v>
                      </c:pt>
                      <c:pt idx="137">
                        <c:v>8.08</c:v>
                      </c:pt>
                      <c:pt idx="138">
                        <c:v>8.14</c:v>
                      </c:pt>
                      <c:pt idx="139">
                        <c:v>8.2200000000000006</c:v>
                      </c:pt>
                      <c:pt idx="140">
                        <c:v>8.2800000000000011</c:v>
                      </c:pt>
                      <c:pt idx="141">
                        <c:v>8.2800000000000011</c:v>
                      </c:pt>
                      <c:pt idx="142">
                        <c:v>8.36</c:v>
                      </c:pt>
                      <c:pt idx="143">
                        <c:v>8.44</c:v>
                      </c:pt>
                      <c:pt idx="144">
                        <c:v>8.5</c:v>
                      </c:pt>
                      <c:pt idx="145">
                        <c:v>8.58</c:v>
                      </c:pt>
                      <c:pt idx="146">
                        <c:v>8.66</c:v>
                      </c:pt>
                      <c:pt idx="147">
                        <c:v>8.7200000000000006</c:v>
                      </c:pt>
                      <c:pt idx="148">
                        <c:v>8.7200000000000006</c:v>
                      </c:pt>
                      <c:pt idx="149">
                        <c:v>8.8800000000000008</c:v>
                      </c:pt>
                      <c:pt idx="150">
                        <c:v>8.8800000000000008</c:v>
                      </c:pt>
                      <c:pt idx="151">
                        <c:v>8.9600000000000026</c:v>
                      </c:pt>
                      <c:pt idx="152">
                        <c:v>9.02</c:v>
                      </c:pt>
                      <c:pt idx="153">
                        <c:v>9.1</c:v>
                      </c:pt>
                      <c:pt idx="154">
                        <c:v>9.16</c:v>
                      </c:pt>
                      <c:pt idx="155">
                        <c:v>9.24</c:v>
                      </c:pt>
                      <c:pt idx="156">
                        <c:v>9.32</c:v>
                      </c:pt>
                      <c:pt idx="157">
                        <c:v>9.3800000000000008</c:v>
                      </c:pt>
                      <c:pt idx="158">
                        <c:v>9.4600000000000026</c:v>
                      </c:pt>
                      <c:pt idx="159">
                        <c:v>9.52</c:v>
                      </c:pt>
                      <c:pt idx="160">
                        <c:v>9.52</c:v>
                      </c:pt>
                      <c:pt idx="161">
                        <c:v>9.6</c:v>
                      </c:pt>
                      <c:pt idx="162">
                        <c:v>9.66</c:v>
                      </c:pt>
                      <c:pt idx="163">
                        <c:v>9.7200000000000006</c:v>
                      </c:pt>
                      <c:pt idx="164">
                        <c:v>9.8000000000000007</c:v>
                      </c:pt>
                      <c:pt idx="165">
                        <c:v>9.86</c:v>
                      </c:pt>
                      <c:pt idx="166">
                        <c:v>9.92</c:v>
                      </c:pt>
                      <c:pt idx="167">
                        <c:v>10</c:v>
                      </c:pt>
                      <c:pt idx="168">
                        <c:v>10.06</c:v>
                      </c:pt>
                      <c:pt idx="169">
                        <c:v>10.06</c:v>
                      </c:pt>
                      <c:pt idx="170">
                        <c:v>10.14</c:v>
                      </c:pt>
                      <c:pt idx="171">
                        <c:v>10.199999999999999</c:v>
                      </c:pt>
                      <c:pt idx="172">
                        <c:v>10.26</c:v>
                      </c:pt>
                      <c:pt idx="173">
                        <c:v>10.34</c:v>
                      </c:pt>
                      <c:pt idx="174">
                        <c:v>10.4</c:v>
                      </c:pt>
                      <c:pt idx="175">
                        <c:v>10.48</c:v>
                      </c:pt>
                      <c:pt idx="176">
                        <c:v>10.56</c:v>
                      </c:pt>
                      <c:pt idx="177">
                        <c:v>10.56</c:v>
                      </c:pt>
                      <c:pt idx="178">
                        <c:v>10.62</c:v>
                      </c:pt>
                      <c:pt idx="179">
                        <c:v>10.7</c:v>
                      </c:pt>
                      <c:pt idx="180">
                        <c:v>10.78</c:v>
                      </c:pt>
                      <c:pt idx="181">
                        <c:v>10.84</c:v>
                      </c:pt>
                      <c:pt idx="182">
                        <c:v>10.92</c:v>
                      </c:pt>
                      <c:pt idx="183">
                        <c:v>11</c:v>
                      </c:pt>
                      <c:pt idx="184">
                        <c:v>11.06</c:v>
                      </c:pt>
                      <c:pt idx="185">
                        <c:v>11.06</c:v>
                      </c:pt>
                      <c:pt idx="186">
                        <c:v>11.14</c:v>
                      </c:pt>
                      <c:pt idx="187">
                        <c:v>11.3</c:v>
                      </c:pt>
                      <c:pt idx="188">
                        <c:v>11.3</c:v>
                      </c:pt>
                      <c:pt idx="189">
                        <c:v>11.36</c:v>
                      </c:pt>
                      <c:pt idx="190">
                        <c:v>11.44</c:v>
                      </c:pt>
                      <c:pt idx="191">
                        <c:v>11.52</c:v>
                      </c:pt>
                      <c:pt idx="192">
                        <c:v>11.58</c:v>
                      </c:pt>
                      <c:pt idx="193">
                        <c:v>11.66</c:v>
                      </c:pt>
                      <c:pt idx="194">
                        <c:v>11.74</c:v>
                      </c:pt>
                      <c:pt idx="195">
                        <c:v>11.8</c:v>
                      </c:pt>
                      <c:pt idx="196">
                        <c:v>11.88</c:v>
                      </c:pt>
                      <c:pt idx="197">
                        <c:v>11.88</c:v>
                      </c:pt>
                      <c:pt idx="198">
                        <c:v>11.96</c:v>
                      </c:pt>
                      <c:pt idx="199">
                        <c:v>12.02</c:v>
                      </c:pt>
                      <c:pt idx="200">
                        <c:v>12.1</c:v>
                      </c:pt>
                      <c:pt idx="201">
                        <c:v>12.18</c:v>
                      </c:pt>
                      <c:pt idx="202">
                        <c:v>12.24</c:v>
                      </c:pt>
                      <c:pt idx="203">
                        <c:v>12.32</c:v>
                      </c:pt>
                      <c:pt idx="204">
                        <c:v>12.38</c:v>
                      </c:pt>
                      <c:pt idx="205">
                        <c:v>12.46</c:v>
                      </c:pt>
                      <c:pt idx="206">
                        <c:v>12.46</c:v>
                      </c:pt>
                      <c:pt idx="207">
                        <c:v>12.54</c:v>
                      </c:pt>
                      <c:pt idx="208">
                        <c:v>12.6</c:v>
                      </c:pt>
                      <c:pt idx="209">
                        <c:v>12.68</c:v>
                      </c:pt>
                      <c:pt idx="210">
                        <c:v>12.74</c:v>
                      </c:pt>
                      <c:pt idx="211">
                        <c:v>12.82</c:v>
                      </c:pt>
                      <c:pt idx="212">
                        <c:v>12.88</c:v>
                      </c:pt>
                      <c:pt idx="213">
                        <c:v>12.94</c:v>
                      </c:pt>
                      <c:pt idx="214">
                        <c:v>13</c:v>
                      </c:pt>
                      <c:pt idx="215">
                        <c:v>13</c:v>
                      </c:pt>
                      <c:pt idx="216">
                        <c:v>13.06</c:v>
                      </c:pt>
                      <c:pt idx="217">
                        <c:v>13.12</c:v>
                      </c:pt>
                      <c:pt idx="218">
                        <c:v>13.18</c:v>
                      </c:pt>
                      <c:pt idx="219">
                        <c:v>13.24</c:v>
                      </c:pt>
                      <c:pt idx="220">
                        <c:v>13.28</c:v>
                      </c:pt>
                      <c:pt idx="221">
                        <c:v>13.34</c:v>
                      </c:pt>
                      <c:pt idx="222">
                        <c:v>13.4</c:v>
                      </c:pt>
                      <c:pt idx="223">
                        <c:v>13.46</c:v>
                      </c:pt>
                      <c:pt idx="224">
                        <c:v>13.5</c:v>
                      </c:pt>
                      <c:pt idx="225">
                        <c:v>13.5</c:v>
                      </c:pt>
                      <c:pt idx="226">
                        <c:v>13.56</c:v>
                      </c:pt>
                      <c:pt idx="227">
                        <c:v>13.62</c:v>
                      </c:pt>
                      <c:pt idx="228">
                        <c:v>13.68</c:v>
                      </c:pt>
                      <c:pt idx="229">
                        <c:v>13.76</c:v>
                      </c:pt>
                      <c:pt idx="230">
                        <c:v>13.82</c:v>
                      </c:pt>
                      <c:pt idx="231">
                        <c:v>13.88</c:v>
                      </c:pt>
                      <c:pt idx="232">
                        <c:v>13.94</c:v>
                      </c:pt>
                      <c:pt idx="233">
                        <c:v>14.02</c:v>
                      </c:pt>
                      <c:pt idx="234">
                        <c:v>14.02</c:v>
                      </c:pt>
                      <c:pt idx="235">
                        <c:v>14.08</c:v>
                      </c:pt>
                      <c:pt idx="236">
                        <c:v>14.14</c:v>
                      </c:pt>
                      <c:pt idx="237">
                        <c:v>14.2</c:v>
                      </c:pt>
                      <c:pt idx="238">
                        <c:v>14.28</c:v>
                      </c:pt>
                      <c:pt idx="239">
                        <c:v>14.34</c:v>
                      </c:pt>
                      <c:pt idx="240">
                        <c:v>14.4</c:v>
                      </c:pt>
                      <c:pt idx="241">
                        <c:v>14.46</c:v>
                      </c:pt>
                      <c:pt idx="242">
                        <c:v>14.52</c:v>
                      </c:pt>
                      <c:pt idx="243">
                        <c:v>14.58</c:v>
                      </c:pt>
                      <c:pt idx="244">
                        <c:v>14.58</c:v>
                      </c:pt>
                      <c:pt idx="245">
                        <c:v>14.64</c:v>
                      </c:pt>
                      <c:pt idx="246">
                        <c:v>14.7</c:v>
                      </c:pt>
                      <c:pt idx="247">
                        <c:v>14.74</c:v>
                      </c:pt>
                      <c:pt idx="248">
                        <c:v>14.8</c:v>
                      </c:pt>
                      <c:pt idx="249">
                        <c:v>14.86</c:v>
                      </c:pt>
                      <c:pt idx="250">
                        <c:v>14.9</c:v>
                      </c:pt>
                      <c:pt idx="251">
                        <c:v>14.96</c:v>
                      </c:pt>
                      <c:pt idx="252">
                        <c:v>14.96</c:v>
                      </c:pt>
                      <c:pt idx="253">
                        <c:v>15.02</c:v>
                      </c:pt>
                      <c:pt idx="254">
                        <c:v>15.06</c:v>
                      </c:pt>
                      <c:pt idx="255">
                        <c:v>15.12</c:v>
                      </c:pt>
                      <c:pt idx="256">
                        <c:v>15.18</c:v>
                      </c:pt>
                      <c:pt idx="257">
                        <c:v>15.22</c:v>
                      </c:pt>
                      <c:pt idx="258">
                        <c:v>15.28</c:v>
                      </c:pt>
                      <c:pt idx="259">
                        <c:v>15.32</c:v>
                      </c:pt>
                      <c:pt idx="260">
                        <c:v>15.38</c:v>
                      </c:pt>
                      <c:pt idx="261">
                        <c:v>15.42</c:v>
                      </c:pt>
                      <c:pt idx="262">
                        <c:v>15.48</c:v>
                      </c:pt>
                      <c:pt idx="263">
                        <c:v>15.48</c:v>
                      </c:pt>
                      <c:pt idx="264">
                        <c:v>15.54</c:v>
                      </c:pt>
                      <c:pt idx="265">
                        <c:v>15.58</c:v>
                      </c:pt>
                      <c:pt idx="266">
                        <c:v>15.62</c:v>
                      </c:pt>
                      <c:pt idx="267">
                        <c:v>15.68</c:v>
                      </c:pt>
                      <c:pt idx="268">
                        <c:v>15.72</c:v>
                      </c:pt>
                      <c:pt idx="269">
                        <c:v>15.76</c:v>
                      </c:pt>
                      <c:pt idx="270">
                        <c:v>15.82</c:v>
                      </c:pt>
                      <c:pt idx="271">
                        <c:v>15.86</c:v>
                      </c:pt>
                      <c:pt idx="272">
                        <c:v>15.86</c:v>
                      </c:pt>
                      <c:pt idx="273">
                        <c:v>15.88</c:v>
                      </c:pt>
                      <c:pt idx="274">
                        <c:v>15.92</c:v>
                      </c:pt>
                      <c:pt idx="275">
                        <c:v>15.96</c:v>
                      </c:pt>
                      <c:pt idx="276">
                        <c:v>16</c:v>
                      </c:pt>
                      <c:pt idx="277">
                        <c:v>16.02</c:v>
                      </c:pt>
                      <c:pt idx="278">
                        <c:v>16.059999999999999</c:v>
                      </c:pt>
                      <c:pt idx="279">
                        <c:v>16.079999999999991</c:v>
                      </c:pt>
                      <c:pt idx="280">
                        <c:v>16.100000000000001</c:v>
                      </c:pt>
                      <c:pt idx="281">
                        <c:v>16.100000000000001</c:v>
                      </c:pt>
                      <c:pt idx="282">
                        <c:v>16.14</c:v>
                      </c:pt>
                      <c:pt idx="283">
                        <c:v>16.16</c:v>
                      </c:pt>
                      <c:pt idx="284">
                        <c:v>16.18</c:v>
                      </c:pt>
                      <c:pt idx="285">
                        <c:v>16.22</c:v>
                      </c:pt>
                      <c:pt idx="286">
                        <c:v>16.239999999999991</c:v>
                      </c:pt>
                      <c:pt idx="287">
                        <c:v>16.260000000000002</c:v>
                      </c:pt>
                      <c:pt idx="288">
                        <c:v>16.28</c:v>
                      </c:pt>
                      <c:pt idx="289">
                        <c:v>16.32</c:v>
                      </c:pt>
                      <c:pt idx="290">
                        <c:v>16.34</c:v>
                      </c:pt>
                      <c:pt idx="291">
                        <c:v>16.34</c:v>
                      </c:pt>
                      <c:pt idx="292">
                        <c:v>16.36</c:v>
                      </c:pt>
                      <c:pt idx="293">
                        <c:v>16.38</c:v>
                      </c:pt>
                      <c:pt idx="294">
                        <c:v>16.420000000000002</c:v>
                      </c:pt>
                      <c:pt idx="295">
                        <c:v>16.440000000000001</c:v>
                      </c:pt>
                      <c:pt idx="296">
                        <c:v>16.46</c:v>
                      </c:pt>
                      <c:pt idx="297">
                        <c:v>16.48</c:v>
                      </c:pt>
                      <c:pt idx="298">
                        <c:v>16.5</c:v>
                      </c:pt>
                      <c:pt idx="299">
                        <c:v>16.52</c:v>
                      </c:pt>
                      <c:pt idx="300">
                        <c:v>16.52</c:v>
                      </c:pt>
                      <c:pt idx="301">
                        <c:v>16.54</c:v>
                      </c:pt>
                      <c:pt idx="302">
                        <c:v>16.559999999999999</c:v>
                      </c:pt>
                      <c:pt idx="303">
                        <c:v>16.559999999999999</c:v>
                      </c:pt>
                      <c:pt idx="304">
                        <c:v>16.579999999999991</c:v>
                      </c:pt>
                      <c:pt idx="305">
                        <c:v>16.600000000000001</c:v>
                      </c:pt>
                      <c:pt idx="306">
                        <c:v>16.62</c:v>
                      </c:pt>
                      <c:pt idx="307">
                        <c:v>16.62</c:v>
                      </c:pt>
                      <c:pt idx="308">
                        <c:v>16.64</c:v>
                      </c:pt>
                      <c:pt idx="309">
                        <c:v>16.64</c:v>
                      </c:pt>
                      <c:pt idx="310">
                        <c:v>16.66</c:v>
                      </c:pt>
                      <c:pt idx="311">
                        <c:v>16.66</c:v>
                      </c:pt>
                      <c:pt idx="312">
                        <c:v>16.68</c:v>
                      </c:pt>
                      <c:pt idx="313">
                        <c:v>16.7</c:v>
                      </c:pt>
                      <c:pt idx="314">
                        <c:v>16.7</c:v>
                      </c:pt>
                      <c:pt idx="315">
                        <c:v>16.72</c:v>
                      </c:pt>
                      <c:pt idx="316">
                        <c:v>16.739999999999991</c:v>
                      </c:pt>
                      <c:pt idx="317">
                        <c:v>16.739999999999991</c:v>
                      </c:pt>
                      <c:pt idx="318">
                        <c:v>16.739999999999991</c:v>
                      </c:pt>
                      <c:pt idx="319">
                        <c:v>16.760000000000002</c:v>
                      </c:pt>
                      <c:pt idx="320">
                        <c:v>16.760000000000002</c:v>
                      </c:pt>
                      <c:pt idx="321">
                        <c:v>16.78</c:v>
                      </c:pt>
                      <c:pt idx="322">
                        <c:v>16.78</c:v>
                      </c:pt>
                      <c:pt idx="323">
                        <c:v>16.8</c:v>
                      </c:pt>
                      <c:pt idx="324">
                        <c:v>16.8</c:v>
                      </c:pt>
                      <c:pt idx="325">
                        <c:v>16.8</c:v>
                      </c:pt>
                      <c:pt idx="326">
                        <c:v>16.8</c:v>
                      </c:pt>
                      <c:pt idx="327">
                        <c:v>16.82</c:v>
                      </c:pt>
                      <c:pt idx="328">
                        <c:v>16.82</c:v>
                      </c:pt>
                      <c:pt idx="329">
                        <c:v>16.82</c:v>
                      </c:pt>
                      <c:pt idx="330">
                        <c:v>16.82</c:v>
                      </c:pt>
                      <c:pt idx="331">
                        <c:v>16.82</c:v>
                      </c:pt>
                      <c:pt idx="332">
                        <c:v>16.82</c:v>
                      </c:pt>
                      <c:pt idx="333">
                        <c:v>16.82</c:v>
                      </c:pt>
                      <c:pt idx="334">
                        <c:v>16.82</c:v>
                      </c:pt>
                      <c:pt idx="335">
                        <c:v>16.84</c:v>
                      </c:pt>
                      <c:pt idx="336">
                        <c:v>16.84</c:v>
                      </c:pt>
                      <c:pt idx="337">
                        <c:v>16.84</c:v>
                      </c:pt>
                      <c:pt idx="338">
                        <c:v>16.84</c:v>
                      </c:pt>
                      <c:pt idx="339">
                        <c:v>16.84</c:v>
                      </c:pt>
                      <c:pt idx="340">
                        <c:v>16.84</c:v>
                      </c:pt>
                      <c:pt idx="341">
                        <c:v>16.86</c:v>
                      </c:pt>
                      <c:pt idx="342">
                        <c:v>16.86</c:v>
                      </c:pt>
                      <c:pt idx="343">
                        <c:v>16.86</c:v>
                      </c:pt>
                      <c:pt idx="344">
                        <c:v>16.88</c:v>
                      </c:pt>
                      <c:pt idx="345">
                        <c:v>16.88</c:v>
                      </c:pt>
                      <c:pt idx="346">
                        <c:v>16.899999999999999</c:v>
                      </c:pt>
                      <c:pt idx="347">
                        <c:v>16.899999999999999</c:v>
                      </c:pt>
                      <c:pt idx="348">
                        <c:v>16.899999999999999</c:v>
                      </c:pt>
                      <c:pt idx="349">
                        <c:v>16.899999999999999</c:v>
                      </c:pt>
                      <c:pt idx="350">
                        <c:v>16.920000000000002</c:v>
                      </c:pt>
                      <c:pt idx="351">
                        <c:v>16.920000000000002</c:v>
                      </c:pt>
                      <c:pt idx="352">
                        <c:v>16.920000000000002</c:v>
                      </c:pt>
                      <c:pt idx="353">
                        <c:v>16.920000000000002</c:v>
                      </c:pt>
                      <c:pt idx="354">
                        <c:v>16.920000000000002</c:v>
                      </c:pt>
                      <c:pt idx="355">
                        <c:v>16.920000000000002</c:v>
                      </c:pt>
                      <c:pt idx="356">
                        <c:v>16.920000000000002</c:v>
                      </c:pt>
                      <c:pt idx="357">
                        <c:v>16.920000000000002</c:v>
                      </c:pt>
                      <c:pt idx="358">
                        <c:v>16.920000000000002</c:v>
                      </c:pt>
                      <c:pt idx="359">
                        <c:v>16.920000000000002</c:v>
                      </c:pt>
                      <c:pt idx="360">
                        <c:v>16.920000000000002</c:v>
                      </c:pt>
                      <c:pt idx="361">
                        <c:v>16.920000000000002</c:v>
                      </c:pt>
                      <c:pt idx="362">
                        <c:v>16.920000000000002</c:v>
                      </c:pt>
                      <c:pt idx="363">
                        <c:v>16.920000000000002</c:v>
                      </c:pt>
                      <c:pt idx="364">
                        <c:v>16.899999999999999</c:v>
                      </c:pt>
                      <c:pt idx="365">
                        <c:v>16.899999999999999</c:v>
                      </c:pt>
                      <c:pt idx="366">
                        <c:v>16.899999999999999</c:v>
                      </c:pt>
                      <c:pt idx="367">
                        <c:v>16.899999999999999</c:v>
                      </c:pt>
                      <c:pt idx="368">
                        <c:v>16.899999999999999</c:v>
                      </c:pt>
                      <c:pt idx="369">
                        <c:v>16.899999999999999</c:v>
                      </c:pt>
                      <c:pt idx="370">
                        <c:v>16.899999999999999</c:v>
                      </c:pt>
                      <c:pt idx="371">
                        <c:v>16.899999999999999</c:v>
                      </c:pt>
                      <c:pt idx="372">
                        <c:v>16.899999999999999</c:v>
                      </c:pt>
                      <c:pt idx="373">
                        <c:v>16.899999999999999</c:v>
                      </c:pt>
                      <c:pt idx="374">
                        <c:v>16.88</c:v>
                      </c:pt>
                      <c:pt idx="375">
                        <c:v>16.88</c:v>
                      </c:pt>
                      <c:pt idx="376">
                        <c:v>16.88</c:v>
                      </c:pt>
                      <c:pt idx="377">
                        <c:v>16.88</c:v>
                      </c:pt>
                      <c:pt idx="378">
                        <c:v>16.88</c:v>
                      </c:pt>
                      <c:pt idx="379">
                        <c:v>16.86</c:v>
                      </c:pt>
                      <c:pt idx="380">
                        <c:v>16.86</c:v>
                      </c:pt>
                      <c:pt idx="381">
                        <c:v>16.86</c:v>
                      </c:pt>
                      <c:pt idx="382">
                        <c:v>16.84</c:v>
                      </c:pt>
                      <c:pt idx="383">
                        <c:v>16.84</c:v>
                      </c:pt>
                      <c:pt idx="384">
                        <c:v>16.84</c:v>
                      </c:pt>
                      <c:pt idx="385">
                        <c:v>16.82</c:v>
                      </c:pt>
                      <c:pt idx="386">
                        <c:v>16.8</c:v>
                      </c:pt>
                      <c:pt idx="387">
                        <c:v>16.8</c:v>
                      </c:pt>
                      <c:pt idx="388">
                        <c:v>16.78</c:v>
                      </c:pt>
                      <c:pt idx="389">
                        <c:v>16.760000000000002</c:v>
                      </c:pt>
                      <c:pt idx="390">
                        <c:v>16.739999999999991</c:v>
                      </c:pt>
                      <c:pt idx="391">
                        <c:v>16.739999999999991</c:v>
                      </c:pt>
                      <c:pt idx="392">
                        <c:v>16.739999999999991</c:v>
                      </c:pt>
                      <c:pt idx="393">
                        <c:v>16.72</c:v>
                      </c:pt>
                      <c:pt idx="394">
                        <c:v>16.7</c:v>
                      </c:pt>
                      <c:pt idx="395">
                        <c:v>16.68</c:v>
                      </c:pt>
                      <c:pt idx="396">
                        <c:v>16.66</c:v>
                      </c:pt>
                      <c:pt idx="397">
                        <c:v>16.66</c:v>
                      </c:pt>
                      <c:pt idx="398">
                        <c:v>16.64</c:v>
                      </c:pt>
                      <c:pt idx="399">
                        <c:v>16.62</c:v>
                      </c:pt>
                      <c:pt idx="400">
                        <c:v>16.600000000000001</c:v>
                      </c:pt>
                      <c:pt idx="401">
                        <c:v>16.600000000000001</c:v>
                      </c:pt>
                      <c:pt idx="402">
                        <c:v>16.579999999999991</c:v>
                      </c:pt>
                      <c:pt idx="403">
                        <c:v>16.579999999999991</c:v>
                      </c:pt>
                      <c:pt idx="404">
                        <c:v>16.559999999999999</c:v>
                      </c:pt>
                      <c:pt idx="405">
                        <c:v>16.54</c:v>
                      </c:pt>
                      <c:pt idx="406">
                        <c:v>16.54</c:v>
                      </c:pt>
                      <c:pt idx="407">
                        <c:v>16.52</c:v>
                      </c:pt>
                      <c:pt idx="408">
                        <c:v>16.5</c:v>
                      </c:pt>
                      <c:pt idx="409">
                        <c:v>16.48</c:v>
                      </c:pt>
                      <c:pt idx="410">
                        <c:v>16.46</c:v>
                      </c:pt>
                      <c:pt idx="411">
                        <c:v>16.440000000000001</c:v>
                      </c:pt>
                      <c:pt idx="412">
                        <c:v>16.440000000000001</c:v>
                      </c:pt>
                      <c:pt idx="413">
                        <c:v>16.440000000000001</c:v>
                      </c:pt>
                      <c:pt idx="414">
                        <c:v>16.420000000000002</c:v>
                      </c:pt>
                      <c:pt idx="415">
                        <c:v>16.399999999999999</c:v>
                      </c:pt>
                      <c:pt idx="416">
                        <c:v>16.38</c:v>
                      </c:pt>
                      <c:pt idx="417">
                        <c:v>16.36</c:v>
                      </c:pt>
                      <c:pt idx="418">
                        <c:v>16.34</c:v>
                      </c:pt>
                      <c:pt idx="419">
                        <c:v>16.34</c:v>
                      </c:pt>
                      <c:pt idx="420">
                        <c:v>16.32</c:v>
                      </c:pt>
                      <c:pt idx="421">
                        <c:v>16.32</c:v>
                      </c:pt>
                      <c:pt idx="422">
                        <c:v>16.3</c:v>
                      </c:pt>
                      <c:pt idx="423">
                        <c:v>16.3</c:v>
                      </c:pt>
                      <c:pt idx="424">
                        <c:v>16.28</c:v>
                      </c:pt>
                      <c:pt idx="425">
                        <c:v>16.28</c:v>
                      </c:pt>
                      <c:pt idx="426">
                        <c:v>16.260000000000002</c:v>
                      </c:pt>
                      <c:pt idx="427">
                        <c:v>16.260000000000002</c:v>
                      </c:pt>
                      <c:pt idx="428">
                        <c:v>16.239999999999991</c:v>
                      </c:pt>
                      <c:pt idx="429">
                        <c:v>16.239999999999991</c:v>
                      </c:pt>
                      <c:pt idx="430">
                        <c:v>16.239999999999991</c:v>
                      </c:pt>
                      <c:pt idx="431">
                        <c:v>16.22</c:v>
                      </c:pt>
                      <c:pt idx="432">
                        <c:v>16.22</c:v>
                      </c:pt>
                      <c:pt idx="433">
                        <c:v>16.22</c:v>
                      </c:pt>
                      <c:pt idx="434">
                        <c:v>16.2</c:v>
                      </c:pt>
                      <c:pt idx="435">
                        <c:v>16.2</c:v>
                      </c:pt>
                      <c:pt idx="436">
                        <c:v>16.2</c:v>
                      </c:pt>
                      <c:pt idx="437">
                        <c:v>16.18</c:v>
                      </c:pt>
                      <c:pt idx="438">
                        <c:v>16.18</c:v>
                      </c:pt>
                      <c:pt idx="439">
                        <c:v>16.18</c:v>
                      </c:pt>
                      <c:pt idx="440">
                        <c:v>16.18</c:v>
                      </c:pt>
                      <c:pt idx="441">
                        <c:v>16.16</c:v>
                      </c:pt>
                      <c:pt idx="442">
                        <c:v>16.16</c:v>
                      </c:pt>
                      <c:pt idx="443">
                        <c:v>16.16</c:v>
                      </c:pt>
                      <c:pt idx="444">
                        <c:v>16.14</c:v>
                      </c:pt>
                      <c:pt idx="445">
                        <c:v>16.14</c:v>
                      </c:pt>
                      <c:pt idx="446">
                        <c:v>16.12</c:v>
                      </c:pt>
                      <c:pt idx="447">
                        <c:v>16.12</c:v>
                      </c:pt>
                      <c:pt idx="448">
                        <c:v>16.100000000000001</c:v>
                      </c:pt>
                      <c:pt idx="449">
                        <c:v>16.100000000000001</c:v>
                      </c:pt>
                      <c:pt idx="450">
                        <c:v>16.100000000000001</c:v>
                      </c:pt>
                      <c:pt idx="451">
                        <c:v>16.079999999999991</c:v>
                      </c:pt>
                      <c:pt idx="452">
                        <c:v>16.079999999999991</c:v>
                      </c:pt>
                      <c:pt idx="453">
                        <c:v>16.059999999999999</c:v>
                      </c:pt>
                      <c:pt idx="454">
                        <c:v>16.059999999999999</c:v>
                      </c:pt>
                      <c:pt idx="455">
                        <c:v>16.04</c:v>
                      </c:pt>
                      <c:pt idx="456">
                        <c:v>16.04</c:v>
                      </c:pt>
                      <c:pt idx="457">
                        <c:v>16.04</c:v>
                      </c:pt>
                      <c:pt idx="458">
                        <c:v>16.02</c:v>
                      </c:pt>
                      <c:pt idx="459">
                        <c:v>16.02</c:v>
                      </c:pt>
                      <c:pt idx="460">
                        <c:v>16.02</c:v>
                      </c:pt>
                      <c:pt idx="461">
                        <c:v>16</c:v>
                      </c:pt>
                      <c:pt idx="462">
                        <c:v>16</c:v>
                      </c:pt>
                      <c:pt idx="463">
                        <c:v>16</c:v>
                      </c:pt>
                      <c:pt idx="464">
                        <c:v>15.98</c:v>
                      </c:pt>
                      <c:pt idx="465">
                        <c:v>15.98</c:v>
                      </c:pt>
                      <c:pt idx="466">
                        <c:v>15.96</c:v>
                      </c:pt>
                      <c:pt idx="467">
                        <c:v>15.96</c:v>
                      </c:pt>
                      <c:pt idx="468">
                        <c:v>15.96</c:v>
                      </c:pt>
                      <c:pt idx="469">
                        <c:v>15.94</c:v>
                      </c:pt>
                      <c:pt idx="470">
                        <c:v>15.94</c:v>
                      </c:pt>
                      <c:pt idx="471">
                        <c:v>15.92</c:v>
                      </c:pt>
                      <c:pt idx="472">
                        <c:v>15.92</c:v>
                      </c:pt>
                      <c:pt idx="473">
                        <c:v>15.92</c:v>
                      </c:pt>
                      <c:pt idx="474">
                        <c:v>15.9</c:v>
                      </c:pt>
                      <c:pt idx="475">
                        <c:v>15.9</c:v>
                      </c:pt>
                      <c:pt idx="476">
                        <c:v>15.9</c:v>
                      </c:pt>
                      <c:pt idx="477">
                        <c:v>15.88</c:v>
                      </c:pt>
                      <c:pt idx="478">
                        <c:v>15.88</c:v>
                      </c:pt>
                      <c:pt idx="479">
                        <c:v>15.88</c:v>
                      </c:pt>
                      <c:pt idx="480">
                        <c:v>15.86</c:v>
                      </c:pt>
                      <c:pt idx="481">
                        <c:v>15.86</c:v>
                      </c:pt>
                      <c:pt idx="482">
                        <c:v>15.86</c:v>
                      </c:pt>
                      <c:pt idx="483">
                        <c:v>15.86</c:v>
                      </c:pt>
                      <c:pt idx="484">
                        <c:v>15.86</c:v>
                      </c:pt>
                      <c:pt idx="485">
                        <c:v>15.86</c:v>
                      </c:pt>
                      <c:pt idx="486">
                        <c:v>15.84</c:v>
                      </c:pt>
                      <c:pt idx="487">
                        <c:v>15.84</c:v>
                      </c:pt>
                      <c:pt idx="488">
                        <c:v>15.84</c:v>
                      </c:pt>
                      <c:pt idx="489">
                        <c:v>15.84</c:v>
                      </c:pt>
                      <c:pt idx="490">
                        <c:v>15.84</c:v>
                      </c:pt>
                      <c:pt idx="491">
                        <c:v>15.84</c:v>
                      </c:pt>
                      <c:pt idx="492">
                        <c:v>15.82</c:v>
                      </c:pt>
                      <c:pt idx="493">
                        <c:v>15.82</c:v>
                      </c:pt>
                      <c:pt idx="494">
                        <c:v>15.82</c:v>
                      </c:pt>
                      <c:pt idx="495">
                        <c:v>15.82</c:v>
                      </c:pt>
                      <c:pt idx="496">
                        <c:v>15.82</c:v>
                      </c:pt>
                      <c:pt idx="497">
                        <c:v>15.8</c:v>
                      </c:pt>
                      <c:pt idx="498">
                        <c:v>15.8</c:v>
                      </c:pt>
                      <c:pt idx="499">
                        <c:v>15.8</c:v>
                      </c:pt>
                      <c:pt idx="500">
                        <c:v>15.8</c:v>
                      </c:pt>
                      <c:pt idx="501">
                        <c:v>15.78</c:v>
                      </c:pt>
                      <c:pt idx="502">
                        <c:v>15.78</c:v>
                      </c:pt>
                      <c:pt idx="503">
                        <c:v>15.78</c:v>
                      </c:pt>
                      <c:pt idx="504">
                        <c:v>15.76</c:v>
                      </c:pt>
                      <c:pt idx="505">
                        <c:v>15.76</c:v>
                      </c:pt>
                      <c:pt idx="506">
                        <c:v>15.76</c:v>
                      </c:pt>
                      <c:pt idx="507">
                        <c:v>15.76</c:v>
                      </c:pt>
                      <c:pt idx="508">
                        <c:v>15.76</c:v>
                      </c:pt>
                      <c:pt idx="509">
                        <c:v>15.74</c:v>
                      </c:pt>
                      <c:pt idx="510">
                        <c:v>15.74</c:v>
                      </c:pt>
                      <c:pt idx="511">
                        <c:v>15.74</c:v>
                      </c:pt>
                      <c:pt idx="512">
                        <c:v>15.74</c:v>
                      </c:pt>
                      <c:pt idx="513">
                        <c:v>15.74</c:v>
                      </c:pt>
                      <c:pt idx="514">
                        <c:v>15.74</c:v>
                      </c:pt>
                      <c:pt idx="515">
                        <c:v>15.74</c:v>
                      </c:pt>
                      <c:pt idx="516">
                        <c:v>15.74</c:v>
                      </c:pt>
                      <c:pt idx="517">
                        <c:v>15.74</c:v>
                      </c:pt>
                      <c:pt idx="518">
                        <c:v>15.74</c:v>
                      </c:pt>
                      <c:pt idx="519">
                        <c:v>15.74</c:v>
                      </c:pt>
                      <c:pt idx="520">
                        <c:v>15.72</c:v>
                      </c:pt>
                      <c:pt idx="521">
                        <c:v>15.72</c:v>
                      </c:pt>
                      <c:pt idx="522">
                        <c:v>15.72</c:v>
                      </c:pt>
                      <c:pt idx="523">
                        <c:v>15.72</c:v>
                      </c:pt>
                      <c:pt idx="524">
                        <c:v>15.72</c:v>
                      </c:pt>
                      <c:pt idx="525">
                        <c:v>15.72</c:v>
                      </c:pt>
                      <c:pt idx="526">
                        <c:v>15.72</c:v>
                      </c:pt>
                      <c:pt idx="527">
                        <c:v>15.72</c:v>
                      </c:pt>
                      <c:pt idx="528">
                        <c:v>15.72</c:v>
                      </c:pt>
                      <c:pt idx="529">
                        <c:v>15.7</c:v>
                      </c:pt>
                      <c:pt idx="530">
                        <c:v>15.7</c:v>
                      </c:pt>
                      <c:pt idx="531">
                        <c:v>15.7</c:v>
                      </c:pt>
                      <c:pt idx="532">
                        <c:v>15.7</c:v>
                      </c:pt>
                      <c:pt idx="533">
                        <c:v>15.7</c:v>
                      </c:pt>
                      <c:pt idx="534">
                        <c:v>15.7</c:v>
                      </c:pt>
                      <c:pt idx="535">
                        <c:v>15.72</c:v>
                      </c:pt>
                      <c:pt idx="536">
                        <c:v>15.72</c:v>
                      </c:pt>
                      <c:pt idx="537">
                        <c:v>15.72</c:v>
                      </c:pt>
                      <c:pt idx="538">
                        <c:v>15.72</c:v>
                      </c:pt>
                      <c:pt idx="539">
                        <c:v>15.72</c:v>
                      </c:pt>
                      <c:pt idx="540">
                        <c:v>15.74</c:v>
                      </c:pt>
                      <c:pt idx="541">
                        <c:v>15.74</c:v>
                      </c:pt>
                      <c:pt idx="542">
                        <c:v>15.74</c:v>
                      </c:pt>
                      <c:pt idx="543">
                        <c:v>15.74</c:v>
                      </c:pt>
                      <c:pt idx="544">
                        <c:v>15.76</c:v>
                      </c:pt>
                      <c:pt idx="545">
                        <c:v>15.76</c:v>
                      </c:pt>
                      <c:pt idx="546">
                        <c:v>15.76</c:v>
                      </c:pt>
                      <c:pt idx="547">
                        <c:v>15.78</c:v>
                      </c:pt>
                      <c:pt idx="548">
                        <c:v>15.78</c:v>
                      </c:pt>
                      <c:pt idx="549">
                        <c:v>15.8</c:v>
                      </c:pt>
                      <c:pt idx="550">
                        <c:v>15.8</c:v>
                      </c:pt>
                      <c:pt idx="551">
                        <c:v>15.8</c:v>
                      </c:pt>
                      <c:pt idx="552">
                        <c:v>15.8</c:v>
                      </c:pt>
                      <c:pt idx="553">
                        <c:v>15.82</c:v>
                      </c:pt>
                      <c:pt idx="554">
                        <c:v>15.82</c:v>
                      </c:pt>
                      <c:pt idx="555">
                        <c:v>15.82</c:v>
                      </c:pt>
                      <c:pt idx="556">
                        <c:v>15.84</c:v>
                      </c:pt>
                      <c:pt idx="557">
                        <c:v>15.84</c:v>
                      </c:pt>
                      <c:pt idx="558">
                        <c:v>15.86</c:v>
                      </c:pt>
                      <c:pt idx="559">
                        <c:v>15.86</c:v>
                      </c:pt>
                      <c:pt idx="560">
                        <c:v>15.86</c:v>
                      </c:pt>
                      <c:pt idx="561">
                        <c:v>15.86</c:v>
                      </c:pt>
                      <c:pt idx="562">
                        <c:v>15.88</c:v>
                      </c:pt>
                      <c:pt idx="563">
                        <c:v>15.88</c:v>
                      </c:pt>
                      <c:pt idx="564">
                        <c:v>15.9</c:v>
                      </c:pt>
                      <c:pt idx="565">
                        <c:v>15.92</c:v>
                      </c:pt>
                      <c:pt idx="566">
                        <c:v>15.92</c:v>
                      </c:pt>
                      <c:pt idx="567">
                        <c:v>15.94</c:v>
                      </c:pt>
                      <c:pt idx="568">
                        <c:v>15.94</c:v>
                      </c:pt>
                      <c:pt idx="569">
                        <c:v>15.94</c:v>
                      </c:pt>
                      <c:pt idx="570">
                        <c:v>15.96</c:v>
                      </c:pt>
                      <c:pt idx="571">
                        <c:v>15.96</c:v>
                      </c:pt>
                      <c:pt idx="572">
                        <c:v>15.98</c:v>
                      </c:pt>
                      <c:pt idx="573">
                        <c:v>16</c:v>
                      </c:pt>
                      <c:pt idx="574">
                        <c:v>16</c:v>
                      </c:pt>
                      <c:pt idx="575">
                        <c:v>16.02</c:v>
                      </c:pt>
                      <c:pt idx="576">
                        <c:v>16.02</c:v>
                      </c:pt>
                      <c:pt idx="577">
                        <c:v>16.04</c:v>
                      </c:pt>
                      <c:pt idx="578">
                        <c:v>16.04</c:v>
                      </c:pt>
                      <c:pt idx="579">
                        <c:v>16.059999999999999</c:v>
                      </c:pt>
                      <c:pt idx="580">
                        <c:v>16.059999999999999</c:v>
                      </c:pt>
                      <c:pt idx="581">
                        <c:v>16.059999999999999</c:v>
                      </c:pt>
                      <c:pt idx="582">
                        <c:v>16.059999999999999</c:v>
                      </c:pt>
                      <c:pt idx="583">
                        <c:v>16.079999999999991</c:v>
                      </c:pt>
                      <c:pt idx="584">
                        <c:v>16.079999999999991</c:v>
                      </c:pt>
                      <c:pt idx="585">
                        <c:v>16.079999999999991</c:v>
                      </c:pt>
                      <c:pt idx="586">
                        <c:v>16.079999999999991</c:v>
                      </c:pt>
                      <c:pt idx="587">
                        <c:v>16.100000000000001</c:v>
                      </c:pt>
                      <c:pt idx="588">
                        <c:v>16.100000000000001</c:v>
                      </c:pt>
                      <c:pt idx="589">
                        <c:v>16.100000000000001</c:v>
                      </c:pt>
                      <c:pt idx="590">
                        <c:v>16.100000000000001</c:v>
                      </c:pt>
                      <c:pt idx="591">
                        <c:v>16.100000000000001</c:v>
                      </c:pt>
                      <c:pt idx="592">
                        <c:v>16.100000000000001</c:v>
                      </c:pt>
                      <c:pt idx="593">
                        <c:v>16.12</c:v>
                      </c:pt>
                      <c:pt idx="594">
                        <c:v>16.12</c:v>
                      </c:pt>
                      <c:pt idx="595">
                        <c:v>16.12</c:v>
                      </c:pt>
                      <c:pt idx="596">
                        <c:v>16.12</c:v>
                      </c:pt>
                      <c:pt idx="597">
                        <c:v>16.12</c:v>
                      </c:pt>
                      <c:pt idx="598">
                        <c:v>16.12</c:v>
                      </c:pt>
                      <c:pt idx="599">
                        <c:v>16.14</c:v>
                      </c:pt>
                      <c:pt idx="600">
                        <c:v>16.14</c:v>
                      </c:pt>
                      <c:pt idx="601">
                        <c:v>16.14</c:v>
                      </c:pt>
                      <c:pt idx="602">
                        <c:v>16.14</c:v>
                      </c:pt>
                      <c:pt idx="603">
                        <c:v>16.14</c:v>
                      </c:pt>
                      <c:pt idx="604">
                        <c:v>16.14</c:v>
                      </c:pt>
                      <c:pt idx="605">
                        <c:v>16.14</c:v>
                      </c:pt>
                      <c:pt idx="606">
                        <c:v>16.14</c:v>
                      </c:pt>
                      <c:pt idx="607">
                        <c:v>16.14</c:v>
                      </c:pt>
                      <c:pt idx="608">
                        <c:v>16.14</c:v>
                      </c:pt>
                      <c:pt idx="609">
                        <c:v>16.14</c:v>
                      </c:pt>
                      <c:pt idx="610">
                        <c:v>16.14</c:v>
                      </c:pt>
                      <c:pt idx="611">
                        <c:v>16.14</c:v>
                      </c:pt>
                      <c:pt idx="612">
                        <c:v>16.14</c:v>
                      </c:pt>
                      <c:pt idx="613">
                        <c:v>16.14</c:v>
                      </c:pt>
                      <c:pt idx="614">
                        <c:v>16.14</c:v>
                      </c:pt>
                      <c:pt idx="615">
                        <c:v>16.14</c:v>
                      </c:pt>
                      <c:pt idx="616">
                        <c:v>16.14</c:v>
                      </c:pt>
                      <c:pt idx="617">
                        <c:v>16.14</c:v>
                      </c:pt>
                      <c:pt idx="618">
                        <c:v>16.14</c:v>
                      </c:pt>
                      <c:pt idx="619">
                        <c:v>16.14</c:v>
                      </c:pt>
                      <c:pt idx="620">
                        <c:v>16.14</c:v>
                      </c:pt>
                      <c:pt idx="621">
                        <c:v>16.14</c:v>
                      </c:pt>
                      <c:pt idx="622">
                        <c:v>16.14</c:v>
                      </c:pt>
                      <c:pt idx="623">
                        <c:v>16.14</c:v>
                      </c:pt>
                      <c:pt idx="624">
                        <c:v>16.14</c:v>
                      </c:pt>
                      <c:pt idx="625">
                        <c:v>16.14</c:v>
                      </c:pt>
                      <c:pt idx="626">
                        <c:v>16.16</c:v>
                      </c:pt>
                      <c:pt idx="627">
                        <c:v>16.16</c:v>
                      </c:pt>
                      <c:pt idx="628">
                        <c:v>16.16</c:v>
                      </c:pt>
                      <c:pt idx="629">
                        <c:v>16.16</c:v>
                      </c:pt>
                      <c:pt idx="630">
                        <c:v>16.16</c:v>
                      </c:pt>
                      <c:pt idx="631">
                        <c:v>16.16</c:v>
                      </c:pt>
                      <c:pt idx="632">
                        <c:v>16.16</c:v>
                      </c:pt>
                      <c:pt idx="633">
                        <c:v>16.16</c:v>
                      </c:pt>
                      <c:pt idx="634">
                        <c:v>16.16</c:v>
                      </c:pt>
                      <c:pt idx="635">
                        <c:v>16.16</c:v>
                      </c:pt>
                      <c:pt idx="636">
                        <c:v>16.16</c:v>
                      </c:pt>
                      <c:pt idx="637">
                        <c:v>16.16</c:v>
                      </c:pt>
                      <c:pt idx="638">
                        <c:v>16.16</c:v>
                      </c:pt>
                      <c:pt idx="639">
                        <c:v>16.16</c:v>
                      </c:pt>
                      <c:pt idx="640">
                        <c:v>16.16</c:v>
                      </c:pt>
                      <c:pt idx="641">
                        <c:v>16.16</c:v>
                      </c:pt>
                      <c:pt idx="642">
                        <c:v>16.16</c:v>
                      </c:pt>
                      <c:pt idx="643">
                        <c:v>16.16</c:v>
                      </c:pt>
                      <c:pt idx="644">
                        <c:v>16.16</c:v>
                      </c:pt>
                      <c:pt idx="645">
                        <c:v>16.16</c:v>
                      </c:pt>
                      <c:pt idx="646">
                        <c:v>16.16</c:v>
                      </c:pt>
                      <c:pt idx="647">
                        <c:v>16.16</c:v>
                      </c:pt>
                      <c:pt idx="648">
                        <c:v>16.16</c:v>
                      </c:pt>
                      <c:pt idx="649">
                        <c:v>16.16</c:v>
                      </c:pt>
                      <c:pt idx="650">
                        <c:v>16.16</c:v>
                      </c:pt>
                      <c:pt idx="651">
                        <c:v>16.16</c:v>
                      </c:pt>
                      <c:pt idx="652">
                        <c:v>16.16</c:v>
                      </c:pt>
                      <c:pt idx="653">
                        <c:v>16.16</c:v>
                      </c:pt>
                      <c:pt idx="654">
                        <c:v>16.18</c:v>
                      </c:pt>
                      <c:pt idx="655">
                        <c:v>16.18</c:v>
                      </c:pt>
                      <c:pt idx="656">
                        <c:v>16.18</c:v>
                      </c:pt>
                      <c:pt idx="657">
                        <c:v>16.18</c:v>
                      </c:pt>
                      <c:pt idx="658">
                        <c:v>16.18</c:v>
                      </c:pt>
                      <c:pt idx="659">
                        <c:v>16.18</c:v>
                      </c:pt>
                      <c:pt idx="660">
                        <c:v>16.2</c:v>
                      </c:pt>
                      <c:pt idx="661">
                        <c:v>16.2</c:v>
                      </c:pt>
                      <c:pt idx="662">
                        <c:v>16.2</c:v>
                      </c:pt>
                      <c:pt idx="663">
                        <c:v>16.2</c:v>
                      </c:pt>
                      <c:pt idx="664">
                        <c:v>16.2</c:v>
                      </c:pt>
                      <c:pt idx="665">
                        <c:v>16.2</c:v>
                      </c:pt>
                      <c:pt idx="666">
                        <c:v>16.2</c:v>
                      </c:pt>
                      <c:pt idx="667">
                        <c:v>16.2</c:v>
                      </c:pt>
                      <c:pt idx="668">
                        <c:v>16.2</c:v>
                      </c:pt>
                      <c:pt idx="669">
                        <c:v>16.2</c:v>
                      </c:pt>
                      <c:pt idx="670">
                        <c:v>16.2</c:v>
                      </c:pt>
                      <c:pt idx="671">
                        <c:v>16.2</c:v>
                      </c:pt>
                      <c:pt idx="672">
                        <c:v>16.22</c:v>
                      </c:pt>
                      <c:pt idx="673">
                        <c:v>16.22</c:v>
                      </c:pt>
                      <c:pt idx="674">
                        <c:v>16.22</c:v>
                      </c:pt>
                      <c:pt idx="675">
                        <c:v>16.22</c:v>
                      </c:pt>
                      <c:pt idx="676">
                        <c:v>16.239999999999991</c:v>
                      </c:pt>
                      <c:pt idx="677">
                        <c:v>16.239999999999991</c:v>
                      </c:pt>
                      <c:pt idx="678">
                        <c:v>16.239999999999991</c:v>
                      </c:pt>
                      <c:pt idx="679">
                        <c:v>16.260000000000002</c:v>
                      </c:pt>
                      <c:pt idx="680">
                        <c:v>16.260000000000002</c:v>
                      </c:pt>
                      <c:pt idx="681">
                        <c:v>16.28</c:v>
                      </c:pt>
                      <c:pt idx="682">
                        <c:v>16.28</c:v>
                      </c:pt>
                      <c:pt idx="683">
                        <c:v>16.28</c:v>
                      </c:pt>
                      <c:pt idx="684">
                        <c:v>16.3</c:v>
                      </c:pt>
                      <c:pt idx="685">
                        <c:v>16.32</c:v>
                      </c:pt>
                      <c:pt idx="686">
                        <c:v>16.32</c:v>
                      </c:pt>
                      <c:pt idx="687">
                        <c:v>16.34</c:v>
                      </c:pt>
                      <c:pt idx="688">
                        <c:v>16.34</c:v>
                      </c:pt>
                      <c:pt idx="689">
                        <c:v>16.36</c:v>
                      </c:pt>
                      <c:pt idx="690">
                        <c:v>16.36</c:v>
                      </c:pt>
                      <c:pt idx="691">
                        <c:v>16.36</c:v>
                      </c:pt>
                      <c:pt idx="692">
                        <c:v>16.38</c:v>
                      </c:pt>
                      <c:pt idx="693">
                        <c:v>16.38</c:v>
                      </c:pt>
                      <c:pt idx="694">
                        <c:v>16.38</c:v>
                      </c:pt>
                      <c:pt idx="695">
                        <c:v>16.399999999999999</c:v>
                      </c:pt>
                      <c:pt idx="696">
                        <c:v>16.399999999999999</c:v>
                      </c:pt>
                      <c:pt idx="697">
                        <c:v>16.399999999999999</c:v>
                      </c:pt>
                      <c:pt idx="698">
                        <c:v>16.420000000000002</c:v>
                      </c:pt>
                      <c:pt idx="699">
                        <c:v>16.420000000000002</c:v>
                      </c:pt>
                      <c:pt idx="700">
                        <c:v>16.420000000000002</c:v>
                      </c:pt>
                      <c:pt idx="701">
                        <c:v>16.420000000000002</c:v>
                      </c:pt>
                      <c:pt idx="702">
                        <c:v>16.440000000000001</c:v>
                      </c:pt>
                      <c:pt idx="703">
                        <c:v>16.440000000000001</c:v>
                      </c:pt>
                      <c:pt idx="704">
                        <c:v>16.440000000000001</c:v>
                      </c:pt>
                      <c:pt idx="705">
                        <c:v>16.440000000000001</c:v>
                      </c:pt>
                      <c:pt idx="706">
                        <c:v>16.46</c:v>
                      </c:pt>
                      <c:pt idx="707">
                        <c:v>16.46</c:v>
                      </c:pt>
                      <c:pt idx="708">
                        <c:v>16.46</c:v>
                      </c:pt>
                      <c:pt idx="709">
                        <c:v>16.46</c:v>
                      </c:pt>
                      <c:pt idx="710">
                        <c:v>16.48</c:v>
                      </c:pt>
                      <c:pt idx="711">
                        <c:v>16.48</c:v>
                      </c:pt>
                      <c:pt idx="712">
                        <c:v>16.48</c:v>
                      </c:pt>
                      <c:pt idx="713">
                        <c:v>16.48</c:v>
                      </c:pt>
                      <c:pt idx="714">
                        <c:v>16.5</c:v>
                      </c:pt>
                      <c:pt idx="715">
                        <c:v>16.5</c:v>
                      </c:pt>
                      <c:pt idx="716">
                        <c:v>16.5</c:v>
                      </c:pt>
                      <c:pt idx="717">
                        <c:v>16.5</c:v>
                      </c:pt>
                      <c:pt idx="718">
                        <c:v>16.5</c:v>
                      </c:pt>
                      <c:pt idx="719">
                        <c:v>16.5</c:v>
                      </c:pt>
                      <c:pt idx="720">
                        <c:v>16.5</c:v>
                      </c:pt>
                      <c:pt idx="721">
                        <c:v>16.52</c:v>
                      </c:pt>
                      <c:pt idx="722">
                        <c:v>16.5</c:v>
                      </c:pt>
                      <c:pt idx="723">
                        <c:v>16.5</c:v>
                      </c:pt>
                      <c:pt idx="724">
                        <c:v>16.5</c:v>
                      </c:pt>
                      <c:pt idx="725">
                        <c:v>16.5</c:v>
                      </c:pt>
                      <c:pt idx="726">
                        <c:v>16.5</c:v>
                      </c:pt>
                      <c:pt idx="727">
                        <c:v>16.5</c:v>
                      </c:pt>
                      <c:pt idx="728">
                        <c:v>16.5</c:v>
                      </c:pt>
                      <c:pt idx="729">
                        <c:v>16.5</c:v>
                      </c:pt>
                      <c:pt idx="730">
                        <c:v>16.48</c:v>
                      </c:pt>
                      <c:pt idx="731">
                        <c:v>16.48</c:v>
                      </c:pt>
                      <c:pt idx="732">
                        <c:v>16.48</c:v>
                      </c:pt>
                      <c:pt idx="733">
                        <c:v>16.48</c:v>
                      </c:pt>
                      <c:pt idx="734">
                        <c:v>16.48</c:v>
                      </c:pt>
                      <c:pt idx="735">
                        <c:v>16.48</c:v>
                      </c:pt>
                      <c:pt idx="736">
                        <c:v>16.46</c:v>
                      </c:pt>
                      <c:pt idx="737">
                        <c:v>16.46</c:v>
                      </c:pt>
                      <c:pt idx="738">
                        <c:v>16.46</c:v>
                      </c:pt>
                      <c:pt idx="739">
                        <c:v>16.46</c:v>
                      </c:pt>
                      <c:pt idx="740">
                        <c:v>16.46</c:v>
                      </c:pt>
                      <c:pt idx="741">
                        <c:v>16.46</c:v>
                      </c:pt>
                      <c:pt idx="742">
                        <c:v>16.46</c:v>
                      </c:pt>
                      <c:pt idx="743">
                        <c:v>16.440000000000001</c:v>
                      </c:pt>
                      <c:pt idx="744">
                        <c:v>16.440000000000001</c:v>
                      </c:pt>
                      <c:pt idx="745">
                        <c:v>16.440000000000001</c:v>
                      </c:pt>
                      <c:pt idx="746">
                        <c:v>16.440000000000001</c:v>
                      </c:pt>
                      <c:pt idx="747">
                        <c:v>16.420000000000002</c:v>
                      </c:pt>
                      <c:pt idx="748">
                        <c:v>16.420000000000002</c:v>
                      </c:pt>
                      <c:pt idx="749">
                        <c:v>16.420000000000002</c:v>
                      </c:pt>
                      <c:pt idx="750">
                        <c:v>16.420000000000002</c:v>
                      </c:pt>
                      <c:pt idx="751">
                        <c:v>16.420000000000002</c:v>
                      </c:pt>
                      <c:pt idx="752">
                        <c:v>16.399999999999999</c:v>
                      </c:pt>
                      <c:pt idx="753">
                        <c:v>16.399999999999999</c:v>
                      </c:pt>
                      <c:pt idx="754">
                        <c:v>16.399999999999999</c:v>
                      </c:pt>
                      <c:pt idx="755">
                        <c:v>16.399999999999999</c:v>
                      </c:pt>
                      <c:pt idx="756">
                        <c:v>16.399999999999999</c:v>
                      </c:pt>
                      <c:pt idx="757">
                        <c:v>16.399999999999999</c:v>
                      </c:pt>
                      <c:pt idx="758">
                        <c:v>16.399999999999999</c:v>
                      </c:pt>
                      <c:pt idx="759">
                        <c:v>16.399999999999999</c:v>
                      </c:pt>
                      <c:pt idx="760">
                        <c:v>16.399999999999999</c:v>
                      </c:pt>
                      <c:pt idx="761">
                        <c:v>16.399999999999999</c:v>
                      </c:pt>
                      <c:pt idx="762">
                        <c:v>16.399999999999999</c:v>
                      </c:pt>
                      <c:pt idx="763">
                        <c:v>16.399999999999999</c:v>
                      </c:pt>
                      <c:pt idx="764">
                        <c:v>16.420000000000002</c:v>
                      </c:pt>
                      <c:pt idx="765">
                        <c:v>16.420000000000002</c:v>
                      </c:pt>
                      <c:pt idx="766">
                        <c:v>16.420000000000002</c:v>
                      </c:pt>
                      <c:pt idx="767">
                        <c:v>16.420000000000002</c:v>
                      </c:pt>
                      <c:pt idx="768">
                        <c:v>16.420000000000002</c:v>
                      </c:pt>
                      <c:pt idx="769">
                        <c:v>16.440000000000001</c:v>
                      </c:pt>
                      <c:pt idx="770">
                        <c:v>16.440000000000001</c:v>
                      </c:pt>
                      <c:pt idx="771">
                        <c:v>16.440000000000001</c:v>
                      </c:pt>
                      <c:pt idx="772">
                        <c:v>16.46</c:v>
                      </c:pt>
                      <c:pt idx="773">
                        <c:v>16.46</c:v>
                      </c:pt>
                      <c:pt idx="774">
                        <c:v>16.46</c:v>
                      </c:pt>
                      <c:pt idx="775">
                        <c:v>16.46</c:v>
                      </c:pt>
                      <c:pt idx="776">
                        <c:v>16.46</c:v>
                      </c:pt>
                      <c:pt idx="777">
                        <c:v>16.48</c:v>
                      </c:pt>
                      <c:pt idx="778">
                        <c:v>16.48</c:v>
                      </c:pt>
                      <c:pt idx="779">
                        <c:v>16.48</c:v>
                      </c:pt>
                      <c:pt idx="780">
                        <c:v>16.5</c:v>
                      </c:pt>
                      <c:pt idx="781">
                        <c:v>16.5</c:v>
                      </c:pt>
                      <c:pt idx="782">
                        <c:v>16.5</c:v>
                      </c:pt>
                      <c:pt idx="783">
                        <c:v>16.52</c:v>
                      </c:pt>
                      <c:pt idx="784">
                        <c:v>16.52</c:v>
                      </c:pt>
                      <c:pt idx="785">
                        <c:v>16.52</c:v>
                      </c:pt>
                      <c:pt idx="786">
                        <c:v>16.54</c:v>
                      </c:pt>
                      <c:pt idx="787">
                        <c:v>16.54</c:v>
                      </c:pt>
                      <c:pt idx="788">
                        <c:v>16.559999999999999</c:v>
                      </c:pt>
                      <c:pt idx="789">
                        <c:v>16.559999999999999</c:v>
                      </c:pt>
                      <c:pt idx="790">
                        <c:v>16.579999999999991</c:v>
                      </c:pt>
                      <c:pt idx="791">
                        <c:v>16.600000000000001</c:v>
                      </c:pt>
                      <c:pt idx="792">
                        <c:v>16.62</c:v>
                      </c:pt>
                      <c:pt idx="793">
                        <c:v>16.62</c:v>
                      </c:pt>
                      <c:pt idx="794">
                        <c:v>16.64</c:v>
                      </c:pt>
                      <c:pt idx="795">
                        <c:v>16.64</c:v>
                      </c:pt>
                      <c:pt idx="796">
                        <c:v>16.66</c:v>
                      </c:pt>
                      <c:pt idx="797">
                        <c:v>16.68</c:v>
                      </c:pt>
                      <c:pt idx="798">
                        <c:v>16.7</c:v>
                      </c:pt>
                      <c:pt idx="799">
                        <c:v>16.72</c:v>
                      </c:pt>
                      <c:pt idx="800">
                        <c:v>16.739999999999991</c:v>
                      </c:pt>
                      <c:pt idx="801">
                        <c:v>16.739999999999991</c:v>
                      </c:pt>
                      <c:pt idx="802">
                        <c:v>16.760000000000002</c:v>
                      </c:pt>
                      <c:pt idx="803">
                        <c:v>16.760000000000002</c:v>
                      </c:pt>
                      <c:pt idx="804">
                        <c:v>16.78</c:v>
                      </c:pt>
                      <c:pt idx="805">
                        <c:v>16.78</c:v>
                      </c:pt>
                      <c:pt idx="806">
                        <c:v>16.8</c:v>
                      </c:pt>
                      <c:pt idx="807">
                        <c:v>16.8</c:v>
                      </c:pt>
                      <c:pt idx="808">
                        <c:v>16.82</c:v>
                      </c:pt>
                      <c:pt idx="809">
                        <c:v>16.82</c:v>
                      </c:pt>
                      <c:pt idx="810">
                        <c:v>16.84</c:v>
                      </c:pt>
                      <c:pt idx="811">
                        <c:v>16.84</c:v>
                      </c:pt>
                      <c:pt idx="812">
                        <c:v>16.86</c:v>
                      </c:pt>
                      <c:pt idx="813">
                        <c:v>16.86</c:v>
                      </c:pt>
                      <c:pt idx="814">
                        <c:v>16.86</c:v>
                      </c:pt>
                      <c:pt idx="815">
                        <c:v>16.88</c:v>
                      </c:pt>
                      <c:pt idx="816">
                        <c:v>16.88</c:v>
                      </c:pt>
                      <c:pt idx="817">
                        <c:v>16.899999999999999</c:v>
                      </c:pt>
                      <c:pt idx="818">
                        <c:v>16.899999999999999</c:v>
                      </c:pt>
                      <c:pt idx="819">
                        <c:v>16.920000000000002</c:v>
                      </c:pt>
                      <c:pt idx="820">
                        <c:v>16.920000000000002</c:v>
                      </c:pt>
                      <c:pt idx="821">
                        <c:v>16.940000000000001</c:v>
                      </c:pt>
                      <c:pt idx="822">
                        <c:v>16.940000000000001</c:v>
                      </c:pt>
                      <c:pt idx="823">
                        <c:v>16.940000000000001</c:v>
                      </c:pt>
                      <c:pt idx="824">
                        <c:v>16.96</c:v>
                      </c:pt>
                      <c:pt idx="825">
                        <c:v>16.96</c:v>
                      </c:pt>
                      <c:pt idx="826">
                        <c:v>16.98</c:v>
                      </c:pt>
                      <c:pt idx="827">
                        <c:v>16.98</c:v>
                      </c:pt>
                      <c:pt idx="828">
                        <c:v>17</c:v>
                      </c:pt>
                      <c:pt idx="829">
                        <c:v>17</c:v>
                      </c:pt>
                      <c:pt idx="830">
                        <c:v>17</c:v>
                      </c:pt>
                      <c:pt idx="831">
                        <c:v>17.02</c:v>
                      </c:pt>
                      <c:pt idx="832">
                        <c:v>17.02</c:v>
                      </c:pt>
                      <c:pt idx="833">
                        <c:v>17.02</c:v>
                      </c:pt>
                      <c:pt idx="834">
                        <c:v>17.02</c:v>
                      </c:pt>
                      <c:pt idx="835">
                        <c:v>17.02</c:v>
                      </c:pt>
                      <c:pt idx="836">
                        <c:v>17.02</c:v>
                      </c:pt>
                      <c:pt idx="837">
                        <c:v>17.04</c:v>
                      </c:pt>
                      <c:pt idx="838">
                        <c:v>17.04</c:v>
                      </c:pt>
                      <c:pt idx="839">
                        <c:v>17.04</c:v>
                      </c:pt>
                      <c:pt idx="840">
                        <c:v>17.04</c:v>
                      </c:pt>
                      <c:pt idx="841">
                        <c:v>17.04</c:v>
                      </c:pt>
                      <c:pt idx="842">
                        <c:v>17.04</c:v>
                      </c:pt>
                      <c:pt idx="843">
                        <c:v>17.04</c:v>
                      </c:pt>
                      <c:pt idx="844">
                        <c:v>17.04</c:v>
                      </c:pt>
                      <c:pt idx="845">
                        <c:v>17.04</c:v>
                      </c:pt>
                      <c:pt idx="846">
                        <c:v>17.059999999999999</c:v>
                      </c:pt>
                      <c:pt idx="847">
                        <c:v>17.059999999999999</c:v>
                      </c:pt>
                      <c:pt idx="848">
                        <c:v>17.059999999999999</c:v>
                      </c:pt>
                      <c:pt idx="849">
                        <c:v>17.059999999999999</c:v>
                      </c:pt>
                      <c:pt idx="850">
                        <c:v>17.059999999999999</c:v>
                      </c:pt>
                      <c:pt idx="851">
                        <c:v>17.059999999999999</c:v>
                      </c:pt>
                      <c:pt idx="852">
                        <c:v>17.059999999999999</c:v>
                      </c:pt>
                      <c:pt idx="853">
                        <c:v>17.079999999999991</c:v>
                      </c:pt>
                      <c:pt idx="854">
                        <c:v>17.079999999999991</c:v>
                      </c:pt>
                      <c:pt idx="855">
                        <c:v>17.079999999999991</c:v>
                      </c:pt>
                      <c:pt idx="856">
                        <c:v>17.079999999999991</c:v>
                      </c:pt>
                      <c:pt idx="857">
                        <c:v>17.079999999999991</c:v>
                      </c:pt>
                      <c:pt idx="858">
                        <c:v>17.079999999999991</c:v>
                      </c:pt>
                      <c:pt idx="859">
                        <c:v>17.079999999999991</c:v>
                      </c:pt>
                      <c:pt idx="860">
                        <c:v>17.079999999999991</c:v>
                      </c:pt>
                      <c:pt idx="861">
                        <c:v>17.079999999999991</c:v>
                      </c:pt>
                      <c:pt idx="862">
                        <c:v>17.079999999999991</c:v>
                      </c:pt>
                      <c:pt idx="863">
                        <c:v>17.079999999999991</c:v>
                      </c:pt>
                      <c:pt idx="864">
                        <c:v>17.079999999999991</c:v>
                      </c:pt>
                      <c:pt idx="865">
                        <c:v>17.079999999999991</c:v>
                      </c:pt>
                      <c:pt idx="866">
                        <c:v>17.079999999999991</c:v>
                      </c:pt>
                      <c:pt idx="867">
                        <c:v>17.079999999999991</c:v>
                      </c:pt>
                      <c:pt idx="868">
                        <c:v>17.079999999999991</c:v>
                      </c:pt>
                      <c:pt idx="869">
                        <c:v>17.079999999999991</c:v>
                      </c:pt>
                      <c:pt idx="870">
                        <c:v>17.079999999999991</c:v>
                      </c:pt>
                      <c:pt idx="871">
                        <c:v>17.079999999999991</c:v>
                      </c:pt>
                      <c:pt idx="872">
                        <c:v>17.079999999999991</c:v>
                      </c:pt>
                      <c:pt idx="873">
                        <c:v>17.079999999999991</c:v>
                      </c:pt>
                      <c:pt idx="874">
                        <c:v>17.100000000000001</c:v>
                      </c:pt>
                      <c:pt idx="875">
                        <c:v>17.100000000000001</c:v>
                      </c:pt>
                      <c:pt idx="876">
                        <c:v>17.100000000000001</c:v>
                      </c:pt>
                      <c:pt idx="877">
                        <c:v>17.100000000000001</c:v>
                      </c:pt>
                      <c:pt idx="878">
                        <c:v>17.100000000000001</c:v>
                      </c:pt>
                      <c:pt idx="879">
                        <c:v>17.100000000000001</c:v>
                      </c:pt>
                      <c:pt idx="880">
                        <c:v>17.12</c:v>
                      </c:pt>
                      <c:pt idx="881">
                        <c:v>17.12</c:v>
                      </c:pt>
                      <c:pt idx="882">
                        <c:v>17.12</c:v>
                      </c:pt>
                      <c:pt idx="883">
                        <c:v>17.12</c:v>
                      </c:pt>
                      <c:pt idx="884">
                        <c:v>17.12</c:v>
                      </c:pt>
                      <c:pt idx="885">
                        <c:v>17.14</c:v>
                      </c:pt>
                      <c:pt idx="886">
                        <c:v>17.14</c:v>
                      </c:pt>
                      <c:pt idx="887">
                        <c:v>17.14</c:v>
                      </c:pt>
                      <c:pt idx="888">
                        <c:v>17.14</c:v>
                      </c:pt>
                      <c:pt idx="889">
                        <c:v>17.14</c:v>
                      </c:pt>
                      <c:pt idx="890">
                        <c:v>17.14</c:v>
                      </c:pt>
                      <c:pt idx="891">
                        <c:v>17.14</c:v>
                      </c:pt>
                      <c:pt idx="892">
                        <c:v>17.14</c:v>
                      </c:pt>
                      <c:pt idx="893">
                        <c:v>17.14</c:v>
                      </c:pt>
                      <c:pt idx="894">
                        <c:v>17.14</c:v>
                      </c:pt>
                      <c:pt idx="895">
                        <c:v>17.14</c:v>
                      </c:pt>
                      <c:pt idx="896">
                        <c:v>17.14</c:v>
                      </c:pt>
                      <c:pt idx="897">
                        <c:v>17.14</c:v>
                      </c:pt>
                      <c:pt idx="898">
                        <c:v>17.14</c:v>
                      </c:pt>
                      <c:pt idx="899">
                        <c:v>17.14</c:v>
                      </c:pt>
                      <c:pt idx="900">
                        <c:v>17.14</c:v>
                      </c:pt>
                      <c:pt idx="901">
                        <c:v>17.14</c:v>
                      </c:pt>
                      <c:pt idx="902">
                        <c:v>17.14</c:v>
                      </c:pt>
                      <c:pt idx="903">
                        <c:v>17.16</c:v>
                      </c:pt>
                      <c:pt idx="904">
                        <c:v>17.16</c:v>
                      </c:pt>
                      <c:pt idx="905">
                        <c:v>17.16</c:v>
                      </c:pt>
                      <c:pt idx="906">
                        <c:v>17.16</c:v>
                      </c:pt>
                      <c:pt idx="907">
                        <c:v>17.16</c:v>
                      </c:pt>
                      <c:pt idx="908">
                        <c:v>17.16</c:v>
                      </c:pt>
                      <c:pt idx="909">
                        <c:v>17.16</c:v>
                      </c:pt>
                      <c:pt idx="910">
                        <c:v>17.18</c:v>
                      </c:pt>
                      <c:pt idx="911">
                        <c:v>17.18</c:v>
                      </c:pt>
                      <c:pt idx="912">
                        <c:v>17.18</c:v>
                      </c:pt>
                      <c:pt idx="913">
                        <c:v>17.18</c:v>
                      </c:pt>
                      <c:pt idx="914">
                        <c:v>17.2</c:v>
                      </c:pt>
                      <c:pt idx="915">
                        <c:v>17.2</c:v>
                      </c:pt>
                      <c:pt idx="916">
                        <c:v>17.2</c:v>
                      </c:pt>
                      <c:pt idx="917">
                        <c:v>17.2</c:v>
                      </c:pt>
                      <c:pt idx="918">
                        <c:v>17.2</c:v>
                      </c:pt>
                      <c:pt idx="919">
                        <c:v>17.2</c:v>
                      </c:pt>
                      <c:pt idx="920">
                        <c:v>17.2</c:v>
                      </c:pt>
                      <c:pt idx="921">
                        <c:v>17.22</c:v>
                      </c:pt>
                      <c:pt idx="922">
                        <c:v>17.22</c:v>
                      </c:pt>
                      <c:pt idx="923">
                        <c:v>17.22</c:v>
                      </c:pt>
                      <c:pt idx="924">
                        <c:v>17.22</c:v>
                      </c:pt>
                      <c:pt idx="925">
                        <c:v>17.22</c:v>
                      </c:pt>
                      <c:pt idx="926">
                        <c:v>17.22</c:v>
                      </c:pt>
                      <c:pt idx="927">
                        <c:v>17.22</c:v>
                      </c:pt>
                      <c:pt idx="928">
                        <c:v>17.239999999999991</c:v>
                      </c:pt>
                      <c:pt idx="929">
                        <c:v>17.239999999999991</c:v>
                      </c:pt>
                      <c:pt idx="930">
                        <c:v>17.239999999999991</c:v>
                      </c:pt>
                      <c:pt idx="931">
                        <c:v>17.239999999999991</c:v>
                      </c:pt>
                      <c:pt idx="932">
                        <c:v>17.260000000000002</c:v>
                      </c:pt>
                      <c:pt idx="933">
                        <c:v>17.260000000000002</c:v>
                      </c:pt>
                      <c:pt idx="934">
                        <c:v>17.260000000000002</c:v>
                      </c:pt>
                      <c:pt idx="935">
                        <c:v>17.260000000000002</c:v>
                      </c:pt>
                      <c:pt idx="936">
                        <c:v>17.28</c:v>
                      </c:pt>
                      <c:pt idx="937">
                        <c:v>17.28</c:v>
                      </c:pt>
                      <c:pt idx="938">
                        <c:v>17.28</c:v>
                      </c:pt>
                      <c:pt idx="939">
                        <c:v>17.28</c:v>
                      </c:pt>
                      <c:pt idx="940">
                        <c:v>17.28</c:v>
                      </c:pt>
                      <c:pt idx="941">
                        <c:v>17.3</c:v>
                      </c:pt>
                      <c:pt idx="942">
                        <c:v>17.3</c:v>
                      </c:pt>
                      <c:pt idx="943">
                        <c:v>17.3</c:v>
                      </c:pt>
                      <c:pt idx="944">
                        <c:v>17.3</c:v>
                      </c:pt>
                      <c:pt idx="945">
                        <c:v>17.3</c:v>
                      </c:pt>
                      <c:pt idx="946">
                        <c:v>17.3</c:v>
                      </c:pt>
                      <c:pt idx="947">
                        <c:v>17.3</c:v>
                      </c:pt>
                      <c:pt idx="948">
                        <c:v>17.3</c:v>
                      </c:pt>
                      <c:pt idx="949">
                        <c:v>17.3</c:v>
                      </c:pt>
                      <c:pt idx="950">
                        <c:v>17.3</c:v>
                      </c:pt>
                      <c:pt idx="951">
                        <c:v>17.32</c:v>
                      </c:pt>
                      <c:pt idx="952">
                        <c:v>17.32</c:v>
                      </c:pt>
                      <c:pt idx="953">
                        <c:v>17.32</c:v>
                      </c:pt>
                      <c:pt idx="954">
                        <c:v>17.32</c:v>
                      </c:pt>
                      <c:pt idx="955">
                        <c:v>17.32</c:v>
                      </c:pt>
                      <c:pt idx="956">
                        <c:v>17.32</c:v>
                      </c:pt>
                      <c:pt idx="957">
                        <c:v>17.32</c:v>
                      </c:pt>
                      <c:pt idx="958">
                        <c:v>17.32</c:v>
                      </c:pt>
                      <c:pt idx="959">
                        <c:v>17.34</c:v>
                      </c:pt>
                      <c:pt idx="960">
                        <c:v>17.34</c:v>
                      </c:pt>
                      <c:pt idx="961">
                        <c:v>17.34</c:v>
                      </c:pt>
                      <c:pt idx="962">
                        <c:v>17.34</c:v>
                      </c:pt>
                      <c:pt idx="963">
                        <c:v>17.34</c:v>
                      </c:pt>
                      <c:pt idx="964">
                        <c:v>17.36</c:v>
                      </c:pt>
                      <c:pt idx="965">
                        <c:v>17.36</c:v>
                      </c:pt>
                      <c:pt idx="966">
                        <c:v>17.36</c:v>
                      </c:pt>
                      <c:pt idx="967">
                        <c:v>17.36</c:v>
                      </c:pt>
                      <c:pt idx="968">
                        <c:v>17.36</c:v>
                      </c:pt>
                      <c:pt idx="969">
                        <c:v>17.36</c:v>
                      </c:pt>
                      <c:pt idx="970">
                        <c:v>17.36</c:v>
                      </c:pt>
                      <c:pt idx="971">
                        <c:v>17.36</c:v>
                      </c:pt>
                      <c:pt idx="972">
                        <c:v>17.36</c:v>
                      </c:pt>
                      <c:pt idx="973">
                        <c:v>17.38</c:v>
                      </c:pt>
                      <c:pt idx="974">
                        <c:v>17.38</c:v>
                      </c:pt>
                      <c:pt idx="975">
                        <c:v>17.38</c:v>
                      </c:pt>
                      <c:pt idx="976">
                        <c:v>17.38</c:v>
                      </c:pt>
                      <c:pt idx="977">
                        <c:v>17.38</c:v>
                      </c:pt>
                      <c:pt idx="978">
                        <c:v>17.38</c:v>
                      </c:pt>
                      <c:pt idx="979">
                        <c:v>17.38</c:v>
                      </c:pt>
                      <c:pt idx="980">
                        <c:v>17.38</c:v>
                      </c:pt>
                      <c:pt idx="981">
                        <c:v>17.38</c:v>
                      </c:pt>
                      <c:pt idx="982">
                        <c:v>17.38</c:v>
                      </c:pt>
                      <c:pt idx="983">
                        <c:v>17.38</c:v>
                      </c:pt>
                      <c:pt idx="984">
                        <c:v>17.38</c:v>
                      </c:pt>
                      <c:pt idx="985">
                        <c:v>17.38</c:v>
                      </c:pt>
                      <c:pt idx="986">
                        <c:v>17.38</c:v>
                      </c:pt>
                      <c:pt idx="987">
                        <c:v>17.399999999999999</c:v>
                      </c:pt>
                      <c:pt idx="988">
                        <c:v>17.399999999999999</c:v>
                      </c:pt>
                      <c:pt idx="989">
                        <c:v>17.399999999999999</c:v>
                      </c:pt>
                      <c:pt idx="990">
                        <c:v>17.420000000000002</c:v>
                      </c:pt>
                      <c:pt idx="991">
                        <c:v>17.420000000000002</c:v>
                      </c:pt>
                      <c:pt idx="992">
                        <c:v>17.420000000000002</c:v>
                      </c:pt>
                      <c:pt idx="993">
                        <c:v>17.420000000000002</c:v>
                      </c:pt>
                      <c:pt idx="994">
                        <c:v>17.440000000000001</c:v>
                      </c:pt>
                      <c:pt idx="995">
                        <c:v>17.440000000000001</c:v>
                      </c:pt>
                      <c:pt idx="996">
                        <c:v>17.46</c:v>
                      </c:pt>
                      <c:pt idx="997">
                        <c:v>17.46</c:v>
                      </c:pt>
                      <c:pt idx="998">
                        <c:v>17.46</c:v>
                      </c:pt>
                      <c:pt idx="999">
                        <c:v>17.48</c:v>
                      </c:pt>
                      <c:pt idx="1000">
                        <c:v>17.48</c:v>
                      </c:pt>
                      <c:pt idx="1001">
                        <c:v>17.48</c:v>
                      </c:pt>
                      <c:pt idx="1002">
                        <c:v>17.48</c:v>
                      </c:pt>
                      <c:pt idx="1003">
                        <c:v>17.5</c:v>
                      </c:pt>
                      <c:pt idx="1004">
                        <c:v>17.5</c:v>
                      </c:pt>
                      <c:pt idx="1005">
                        <c:v>17.5</c:v>
                      </c:pt>
                      <c:pt idx="1006">
                        <c:v>17.5</c:v>
                      </c:pt>
                      <c:pt idx="1007">
                        <c:v>17.52</c:v>
                      </c:pt>
                      <c:pt idx="1008">
                        <c:v>17.52</c:v>
                      </c:pt>
                      <c:pt idx="1009">
                        <c:v>17.52</c:v>
                      </c:pt>
                      <c:pt idx="1010">
                        <c:v>17.52</c:v>
                      </c:pt>
                      <c:pt idx="1011">
                        <c:v>17.52</c:v>
                      </c:pt>
                      <c:pt idx="1012">
                        <c:v>17.54</c:v>
                      </c:pt>
                      <c:pt idx="1013">
                        <c:v>17.54</c:v>
                      </c:pt>
                      <c:pt idx="1014">
                        <c:v>17.559999999999999</c:v>
                      </c:pt>
                      <c:pt idx="1015">
                        <c:v>17.559999999999999</c:v>
                      </c:pt>
                      <c:pt idx="1016">
                        <c:v>17.579999999999991</c:v>
                      </c:pt>
                      <c:pt idx="1017">
                        <c:v>17.579999999999991</c:v>
                      </c:pt>
                      <c:pt idx="1018">
                        <c:v>17.600000000000001</c:v>
                      </c:pt>
                      <c:pt idx="1019">
                        <c:v>17.600000000000001</c:v>
                      </c:pt>
                      <c:pt idx="1020">
                        <c:v>17.600000000000001</c:v>
                      </c:pt>
                      <c:pt idx="1021">
                        <c:v>17.62</c:v>
                      </c:pt>
                      <c:pt idx="1022">
                        <c:v>17.62</c:v>
                      </c:pt>
                      <c:pt idx="1023">
                        <c:v>17.64</c:v>
                      </c:pt>
                      <c:pt idx="1024">
                        <c:v>17.66</c:v>
                      </c:pt>
                      <c:pt idx="1025">
                        <c:v>17.66</c:v>
                      </c:pt>
                      <c:pt idx="1026">
                        <c:v>17.68</c:v>
                      </c:pt>
                      <c:pt idx="1027">
                        <c:v>17.68</c:v>
                      </c:pt>
                      <c:pt idx="1028">
                        <c:v>17.68</c:v>
                      </c:pt>
                      <c:pt idx="1029">
                        <c:v>17.7</c:v>
                      </c:pt>
                      <c:pt idx="1030">
                        <c:v>17.7</c:v>
                      </c:pt>
                      <c:pt idx="1031">
                        <c:v>17.72</c:v>
                      </c:pt>
                      <c:pt idx="1032">
                        <c:v>17.72</c:v>
                      </c:pt>
                      <c:pt idx="1033">
                        <c:v>17.739999999999991</c:v>
                      </c:pt>
                      <c:pt idx="1034">
                        <c:v>17.739999999999991</c:v>
                      </c:pt>
                      <c:pt idx="1035">
                        <c:v>17.760000000000002</c:v>
                      </c:pt>
                      <c:pt idx="1036">
                        <c:v>17.760000000000002</c:v>
                      </c:pt>
                      <c:pt idx="1037">
                        <c:v>17.78</c:v>
                      </c:pt>
                      <c:pt idx="1038">
                        <c:v>17.78</c:v>
                      </c:pt>
                      <c:pt idx="1039">
                        <c:v>17.78</c:v>
                      </c:pt>
                      <c:pt idx="1040">
                        <c:v>17.78</c:v>
                      </c:pt>
                      <c:pt idx="1041">
                        <c:v>17.8</c:v>
                      </c:pt>
                      <c:pt idx="1042">
                        <c:v>17.8</c:v>
                      </c:pt>
                      <c:pt idx="1043">
                        <c:v>17.82</c:v>
                      </c:pt>
                      <c:pt idx="1044">
                        <c:v>17.82</c:v>
                      </c:pt>
                      <c:pt idx="1045">
                        <c:v>17.82</c:v>
                      </c:pt>
                      <c:pt idx="1046">
                        <c:v>17.84</c:v>
                      </c:pt>
                      <c:pt idx="1047">
                        <c:v>17.84</c:v>
                      </c:pt>
                      <c:pt idx="1048">
                        <c:v>17.86</c:v>
                      </c:pt>
                      <c:pt idx="1049">
                        <c:v>17.86</c:v>
                      </c:pt>
                      <c:pt idx="1050">
                        <c:v>17.86</c:v>
                      </c:pt>
                      <c:pt idx="1051">
                        <c:v>17.88</c:v>
                      </c:pt>
                      <c:pt idx="1052">
                        <c:v>17.88</c:v>
                      </c:pt>
                      <c:pt idx="1053">
                        <c:v>17.88</c:v>
                      </c:pt>
                      <c:pt idx="1054">
                        <c:v>17.899999999999999</c:v>
                      </c:pt>
                      <c:pt idx="1055">
                        <c:v>17.899999999999999</c:v>
                      </c:pt>
                      <c:pt idx="1056">
                        <c:v>17.899999999999999</c:v>
                      </c:pt>
                      <c:pt idx="1057">
                        <c:v>17.899999999999999</c:v>
                      </c:pt>
                      <c:pt idx="1058">
                        <c:v>17.899999999999999</c:v>
                      </c:pt>
                      <c:pt idx="1059">
                        <c:v>17.899999999999999</c:v>
                      </c:pt>
                      <c:pt idx="1060">
                        <c:v>17.88</c:v>
                      </c:pt>
                      <c:pt idx="1061">
                        <c:v>17.88</c:v>
                      </c:pt>
                      <c:pt idx="1062">
                        <c:v>17.88</c:v>
                      </c:pt>
                      <c:pt idx="1063">
                        <c:v>17.88</c:v>
                      </c:pt>
                      <c:pt idx="1064">
                        <c:v>17.88</c:v>
                      </c:pt>
                      <c:pt idx="1065">
                        <c:v>17.88</c:v>
                      </c:pt>
                      <c:pt idx="1066">
                        <c:v>17.88</c:v>
                      </c:pt>
                      <c:pt idx="1067">
                        <c:v>17.88</c:v>
                      </c:pt>
                      <c:pt idx="1068">
                        <c:v>17.88</c:v>
                      </c:pt>
                      <c:pt idx="1069">
                        <c:v>17.88</c:v>
                      </c:pt>
                      <c:pt idx="1070">
                        <c:v>17.86</c:v>
                      </c:pt>
                      <c:pt idx="1071">
                        <c:v>17.86</c:v>
                      </c:pt>
                      <c:pt idx="1072">
                        <c:v>17.88</c:v>
                      </c:pt>
                      <c:pt idx="1073">
                        <c:v>17.88</c:v>
                      </c:pt>
                      <c:pt idx="1074">
                        <c:v>17.88</c:v>
                      </c:pt>
                      <c:pt idx="1075">
                        <c:v>17.88</c:v>
                      </c:pt>
                      <c:pt idx="1076">
                        <c:v>17.88</c:v>
                      </c:pt>
                      <c:pt idx="1077">
                        <c:v>17.88</c:v>
                      </c:pt>
                      <c:pt idx="1078">
                        <c:v>17.88</c:v>
                      </c:pt>
                      <c:pt idx="1079">
                        <c:v>17.88</c:v>
                      </c:pt>
                      <c:pt idx="1080">
                        <c:v>17.88</c:v>
                      </c:pt>
                      <c:pt idx="1081">
                        <c:v>17.88</c:v>
                      </c:pt>
                      <c:pt idx="1082">
                        <c:v>17.88</c:v>
                      </c:pt>
                      <c:pt idx="1083">
                        <c:v>17.88</c:v>
                      </c:pt>
                      <c:pt idx="1084">
                        <c:v>17.88</c:v>
                      </c:pt>
                      <c:pt idx="1085">
                        <c:v>17.88</c:v>
                      </c:pt>
                      <c:pt idx="1086">
                        <c:v>17.88</c:v>
                      </c:pt>
                      <c:pt idx="1087">
                        <c:v>17.88</c:v>
                      </c:pt>
                      <c:pt idx="1088">
                        <c:v>17.88</c:v>
                      </c:pt>
                      <c:pt idx="1089">
                        <c:v>17.88</c:v>
                      </c:pt>
                      <c:pt idx="1090">
                        <c:v>17.88</c:v>
                      </c:pt>
                      <c:pt idx="1091">
                        <c:v>17.88</c:v>
                      </c:pt>
                      <c:pt idx="1092">
                        <c:v>17.88</c:v>
                      </c:pt>
                      <c:pt idx="1093">
                        <c:v>17.88</c:v>
                      </c:pt>
                      <c:pt idx="1094">
                        <c:v>17.88</c:v>
                      </c:pt>
                      <c:pt idx="1095">
                        <c:v>17.88</c:v>
                      </c:pt>
                      <c:pt idx="1096">
                        <c:v>17.88</c:v>
                      </c:pt>
                      <c:pt idx="1097">
                        <c:v>17.88</c:v>
                      </c:pt>
                      <c:pt idx="1098">
                        <c:v>17.88</c:v>
                      </c:pt>
                      <c:pt idx="1099">
                        <c:v>17.88</c:v>
                      </c:pt>
                      <c:pt idx="1100">
                        <c:v>17.88</c:v>
                      </c:pt>
                      <c:pt idx="1101">
                        <c:v>17.899999999999999</c:v>
                      </c:pt>
                      <c:pt idx="1102">
                        <c:v>17.899999999999999</c:v>
                      </c:pt>
                      <c:pt idx="1103">
                        <c:v>17.899999999999999</c:v>
                      </c:pt>
                      <c:pt idx="1104">
                        <c:v>17.899999999999999</c:v>
                      </c:pt>
                      <c:pt idx="1105">
                        <c:v>17.899999999999999</c:v>
                      </c:pt>
                      <c:pt idx="1106">
                        <c:v>17.899999999999999</c:v>
                      </c:pt>
                      <c:pt idx="1107">
                        <c:v>17.899999999999999</c:v>
                      </c:pt>
                      <c:pt idx="1108">
                        <c:v>17.899999999999999</c:v>
                      </c:pt>
                      <c:pt idx="1109">
                        <c:v>17.899999999999999</c:v>
                      </c:pt>
                      <c:pt idx="1110">
                        <c:v>17.899999999999999</c:v>
                      </c:pt>
                      <c:pt idx="1111">
                        <c:v>17.899999999999999</c:v>
                      </c:pt>
                      <c:pt idx="1112">
                        <c:v>17.899999999999999</c:v>
                      </c:pt>
                      <c:pt idx="1113">
                        <c:v>17.920000000000002</c:v>
                      </c:pt>
                      <c:pt idx="1114">
                        <c:v>17.920000000000002</c:v>
                      </c:pt>
                      <c:pt idx="1115">
                        <c:v>17.920000000000002</c:v>
                      </c:pt>
                      <c:pt idx="1116">
                        <c:v>17.920000000000002</c:v>
                      </c:pt>
                      <c:pt idx="1117">
                        <c:v>17.920000000000002</c:v>
                      </c:pt>
                      <c:pt idx="1118">
                        <c:v>17.920000000000002</c:v>
                      </c:pt>
                      <c:pt idx="1119">
                        <c:v>17.920000000000002</c:v>
                      </c:pt>
                      <c:pt idx="1120">
                        <c:v>17.920000000000002</c:v>
                      </c:pt>
                      <c:pt idx="1121">
                        <c:v>17.920000000000002</c:v>
                      </c:pt>
                      <c:pt idx="1122">
                        <c:v>17.920000000000002</c:v>
                      </c:pt>
                      <c:pt idx="1123">
                        <c:v>17.920000000000002</c:v>
                      </c:pt>
                      <c:pt idx="1124">
                        <c:v>17.920000000000002</c:v>
                      </c:pt>
                      <c:pt idx="1125">
                        <c:v>17.920000000000002</c:v>
                      </c:pt>
                      <c:pt idx="1126">
                        <c:v>17.920000000000002</c:v>
                      </c:pt>
                      <c:pt idx="1127">
                        <c:v>17.920000000000002</c:v>
                      </c:pt>
                      <c:pt idx="1128">
                        <c:v>17.920000000000002</c:v>
                      </c:pt>
                      <c:pt idx="1129">
                        <c:v>17.920000000000002</c:v>
                      </c:pt>
                      <c:pt idx="1130">
                        <c:v>17.940000000000001</c:v>
                      </c:pt>
                      <c:pt idx="1131">
                        <c:v>17.940000000000001</c:v>
                      </c:pt>
                      <c:pt idx="1132">
                        <c:v>17.940000000000001</c:v>
                      </c:pt>
                      <c:pt idx="1133">
                        <c:v>17.940000000000001</c:v>
                      </c:pt>
                      <c:pt idx="1134">
                        <c:v>17.940000000000001</c:v>
                      </c:pt>
                      <c:pt idx="1135">
                        <c:v>17.96</c:v>
                      </c:pt>
                      <c:pt idx="1136">
                        <c:v>17.96</c:v>
                      </c:pt>
                      <c:pt idx="1137">
                        <c:v>17.96</c:v>
                      </c:pt>
                      <c:pt idx="1138">
                        <c:v>17.96</c:v>
                      </c:pt>
                      <c:pt idx="1139">
                        <c:v>17.98</c:v>
                      </c:pt>
                      <c:pt idx="1140">
                        <c:v>17.98</c:v>
                      </c:pt>
                      <c:pt idx="1141">
                        <c:v>17.98</c:v>
                      </c:pt>
                      <c:pt idx="1142">
                        <c:v>17.98</c:v>
                      </c:pt>
                      <c:pt idx="1143">
                        <c:v>17.98</c:v>
                      </c:pt>
                      <c:pt idx="1144">
                        <c:v>17.98</c:v>
                      </c:pt>
                      <c:pt idx="1145">
                        <c:v>17.98</c:v>
                      </c:pt>
                      <c:pt idx="1146">
                        <c:v>18</c:v>
                      </c:pt>
                      <c:pt idx="1147">
                        <c:v>18</c:v>
                      </c:pt>
                      <c:pt idx="1148">
                        <c:v>18</c:v>
                      </c:pt>
                      <c:pt idx="1149">
                        <c:v>18</c:v>
                      </c:pt>
                      <c:pt idx="1150">
                        <c:v>18</c:v>
                      </c:pt>
                      <c:pt idx="1151">
                        <c:v>18</c:v>
                      </c:pt>
                      <c:pt idx="1152">
                        <c:v>18.02</c:v>
                      </c:pt>
                      <c:pt idx="1153">
                        <c:v>18.02</c:v>
                      </c:pt>
                      <c:pt idx="1154">
                        <c:v>18.02</c:v>
                      </c:pt>
                      <c:pt idx="1155">
                        <c:v>18.04</c:v>
                      </c:pt>
                      <c:pt idx="1156">
                        <c:v>18.04</c:v>
                      </c:pt>
                      <c:pt idx="1157">
                        <c:v>18.04</c:v>
                      </c:pt>
                      <c:pt idx="1158">
                        <c:v>18.059999999999999</c:v>
                      </c:pt>
                      <c:pt idx="1159">
                        <c:v>18.059999999999999</c:v>
                      </c:pt>
                      <c:pt idx="1160">
                        <c:v>18.059999999999999</c:v>
                      </c:pt>
                      <c:pt idx="1161">
                        <c:v>18.079999999999991</c:v>
                      </c:pt>
                      <c:pt idx="1162">
                        <c:v>18.079999999999991</c:v>
                      </c:pt>
                      <c:pt idx="1163">
                        <c:v>18.100000000000001</c:v>
                      </c:pt>
                      <c:pt idx="1164">
                        <c:v>18.100000000000001</c:v>
                      </c:pt>
                      <c:pt idx="1165">
                        <c:v>18.12</c:v>
                      </c:pt>
                      <c:pt idx="1166">
                        <c:v>18.12</c:v>
                      </c:pt>
                      <c:pt idx="1167">
                        <c:v>18.12</c:v>
                      </c:pt>
                      <c:pt idx="1168">
                        <c:v>18.12</c:v>
                      </c:pt>
                      <c:pt idx="1169">
                        <c:v>18.14</c:v>
                      </c:pt>
                      <c:pt idx="1170">
                        <c:v>18.14</c:v>
                      </c:pt>
                      <c:pt idx="1171">
                        <c:v>18.14</c:v>
                      </c:pt>
                      <c:pt idx="1172">
                        <c:v>18.16</c:v>
                      </c:pt>
                      <c:pt idx="1173">
                        <c:v>18.16</c:v>
                      </c:pt>
                      <c:pt idx="1174">
                        <c:v>18.16</c:v>
                      </c:pt>
                      <c:pt idx="1175">
                        <c:v>18.16</c:v>
                      </c:pt>
                      <c:pt idx="1176">
                        <c:v>18.16</c:v>
                      </c:pt>
                      <c:pt idx="1177">
                        <c:v>18.18</c:v>
                      </c:pt>
                      <c:pt idx="1178">
                        <c:v>18.18</c:v>
                      </c:pt>
                      <c:pt idx="1179">
                        <c:v>18.18</c:v>
                      </c:pt>
                      <c:pt idx="1180">
                        <c:v>18.18</c:v>
                      </c:pt>
                      <c:pt idx="1181">
                        <c:v>18.18</c:v>
                      </c:pt>
                      <c:pt idx="1182">
                        <c:v>18.2</c:v>
                      </c:pt>
                      <c:pt idx="1183">
                        <c:v>18.2</c:v>
                      </c:pt>
                      <c:pt idx="1184">
                        <c:v>18.2</c:v>
                      </c:pt>
                      <c:pt idx="1185">
                        <c:v>18.22</c:v>
                      </c:pt>
                      <c:pt idx="1186">
                        <c:v>18.22</c:v>
                      </c:pt>
                      <c:pt idx="1187">
                        <c:v>18.22</c:v>
                      </c:pt>
                      <c:pt idx="1188">
                        <c:v>18.239999999999991</c:v>
                      </c:pt>
                      <c:pt idx="1189">
                        <c:v>18.239999999999991</c:v>
                      </c:pt>
                      <c:pt idx="1190">
                        <c:v>18.260000000000002</c:v>
                      </c:pt>
                      <c:pt idx="1191">
                        <c:v>18.260000000000002</c:v>
                      </c:pt>
                      <c:pt idx="1192">
                        <c:v>18.28</c:v>
                      </c:pt>
                      <c:pt idx="1193">
                        <c:v>18.28</c:v>
                      </c:pt>
                      <c:pt idx="1194">
                        <c:v>18.3</c:v>
                      </c:pt>
                      <c:pt idx="1195">
                        <c:v>18.3</c:v>
                      </c:pt>
                      <c:pt idx="1196">
                        <c:v>18.3</c:v>
                      </c:pt>
                      <c:pt idx="1197">
                        <c:v>18.32</c:v>
                      </c:pt>
                      <c:pt idx="1198">
                        <c:v>18.32</c:v>
                      </c:pt>
                      <c:pt idx="1199">
                        <c:v>18.32</c:v>
                      </c:pt>
                      <c:pt idx="1200">
                        <c:v>18.34</c:v>
                      </c:pt>
                      <c:pt idx="1201">
                        <c:v>18.34</c:v>
                      </c:pt>
                      <c:pt idx="1202">
                        <c:v>18.34</c:v>
                      </c:pt>
                      <c:pt idx="1203">
                        <c:v>18.36</c:v>
                      </c:pt>
                      <c:pt idx="1204">
                        <c:v>18.36</c:v>
                      </c:pt>
                      <c:pt idx="1205">
                        <c:v>18.36</c:v>
                      </c:pt>
                      <c:pt idx="1206">
                        <c:v>18.36</c:v>
                      </c:pt>
                      <c:pt idx="1207">
                        <c:v>18.38</c:v>
                      </c:pt>
                      <c:pt idx="1208">
                        <c:v>18.38</c:v>
                      </c:pt>
                      <c:pt idx="1209">
                        <c:v>18.399999999999999</c:v>
                      </c:pt>
                      <c:pt idx="1210">
                        <c:v>18.399999999999999</c:v>
                      </c:pt>
                      <c:pt idx="1211">
                        <c:v>18.399999999999999</c:v>
                      </c:pt>
                      <c:pt idx="1212">
                        <c:v>18.399999999999999</c:v>
                      </c:pt>
                      <c:pt idx="1213">
                        <c:v>18.420000000000002</c:v>
                      </c:pt>
                      <c:pt idx="1214">
                        <c:v>18.440000000000001</c:v>
                      </c:pt>
                      <c:pt idx="1215">
                        <c:v>18.440000000000001</c:v>
                      </c:pt>
                      <c:pt idx="1216">
                        <c:v>18.440000000000001</c:v>
                      </c:pt>
                      <c:pt idx="1217">
                        <c:v>18.46</c:v>
                      </c:pt>
                      <c:pt idx="1218">
                        <c:v>18.46</c:v>
                      </c:pt>
                      <c:pt idx="1219">
                        <c:v>18.46</c:v>
                      </c:pt>
                      <c:pt idx="1220">
                        <c:v>18.48</c:v>
                      </c:pt>
                      <c:pt idx="1221">
                        <c:v>18.48</c:v>
                      </c:pt>
                      <c:pt idx="1222">
                        <c:v>18.48</c:v>
                      </c:pt>
                      <c:pt idx="1223">
                        <c:v>18.5</c:v>
                      </c:pt>
                      <c:pt idx="1224">
                        <c:v>18.5</c:v>
                      </c:pt>
                      <c:pt idx="1225">
                        <c:v>18.5</c:v>
                      </c:pt>
                      <c:pt idx="1226">
                        <c:v>18.5</c:v>
                      </c:pt>
                      <c:pt idx="1227">
                        <c:v>18.5</c:v>
                      </c:pt>
                      <c:pt idx="1228">
                        <c:v>18.5</c:v>
                      </c:pt>
                      <c:pt idx="1229">
                        <c:v>18.5</c:v>
                      </c:pt>
                      <c:pt idx="1230">
                        <c:v>18.5</c:v>
                      </c:pt>
                      <c:pt idx="1231">
                        <c:v>18.5</c:v>
                      </c:pt>
                      <c:pt idx="1232">
                        <c:v>18.5</c:v>
                      </c:pt>
                      <c:pt idx="1233">
                        <c:v>18.5</c:v>
                      </c:pt>
                      <c:pt idx="1234">
                        <c:v>18.5</c:v>
                      </c:pt>
                      <c:pt idx="1235">
                        <c:v>18.5</c:v>
                      </c:pt>
                      <c:pt idx="1236">
                        <c:v>18.5</c:v>
                      </c:pt>
                      <c:pt idx="1237">
                        <c:v>18.5</c:v>
                      </c:pt>
                      <c:pt idx="1238">
                        <c:v>18.48</c:v>
                      </c:pt>
                      <c:pt idx="1239">
                        <c:v>18.48</c:v>
                      </c:pt>
                      <c:pt idx="1240">
                        <c:v>18.48</c:v>
                      </c:pt>
                      <c:pt idx="1241">
                        <c:v>18.48</c:v>
                      </c:pt>
                      <c:pt idx="1242">
                        <c:v>18.46</c:v>
                      </c:pt>
                      <c:pt idx="1243">
                        <c:v>18.46</c:v>
                      </c:pt>
                      <c:pt idx="1244">
                        <c:v>18.46</c:v>
                      </c:pt>
                      <c:pt idx="1245">
                        <c:v>18.46</c:v>
                      </c:pt>
                      <c:pt idx="1246">
                        <c:v>18.46</c:v>
                      </c:pt>
                      <c:pt idx="1247">
                        <c:v>18.440000000000001</c:v>
                      </c:pt>
                      <c:pt idx="1248">
                        <c:v>18.440000000000001</c:v>
                      </c:pt>
                      <c:pt idx="1249">
                        <c:v>18.440000000000001</c:v>
                      </c:pt>
                      <c:pt idx="1250">
                        <c:v>18.420000000000002</c:v>
                      </c:pt>
                      <c:pt idx="1251">
                        <c:v>18.420000000000002</c:v>
                      </c:pt>
                      <c:pt idx="1252">
                        <c:v>18.420000000000002</c:v>
                      </c:pt>
                      <c:pt idx="1253">
                        <c:v>18.399999999999999</c:v>
                      </c:pt>
                      <c:pt idx="1254">
                        <c:v>18.399999999999999</c:v>
                      </c:pt>
                      <c:pt idx="1255">
                        <c:v>18.38</c:v>
                      </c:pt>
                      <c:pt idx="1256">
                        <c:v>18.38</c:v>
                      </c:pt>
                      <c:pt idx="1257">
                        <c:v>18.36</c:v>
                      </c:pt>
                      <c:pt idx="1258">
                        <c:v>18.36</c:v>
                      </c:pt>
                      <c:pt idx="1259">
                        <c:v>18.34</c:v>
                      </c:pt>
                      <c:pt idx="1260">
                        <c:v>18.34</c:v>
                      </c:pt>
                      <c:pt idx="1261">
                        <c:v>18.32</c:v>
                      </c:pt>
                      <c:pt idx="1262">
                        <c:v>18.32</c:v>
                      </c:pt>
                      <c:pt idx="1263">
                        <c:v>18.3</c:v>
                      </c:pt>
                      <c:pt idx="1264">
                        <c:v>18.3</c:v>
                      </c:pt>
                      <c:pt idx="1265">
                        <c:v>18.28</c:v>
                      </c:pt>
                      <c:pt idx="1266">
                        <c:v>18.28</c:v>
                      </c:pt>
                      <c:pt idx="1267">
                        <c:v>18.260000000000002</c:v>
                      </c:pt>
                      <c:pt idx="1268">
                        <c:v>18.239999999999991</c:v>
                      </c:pt>
                      <c:pt idx="1269">
                        <c:v>18.239999999999991</c:v>
                      </c:pt>
                      <c:pt idx="1270">
                        <c:v>18.22</c:v>
                      </c:pt>
                      <c:pt idx="1271">
                        <c:v>18.22</c:v>
                      </c:pt>
                      <c:pt idx="1272">
                        <c:v>18.22</c:v>
                      </c:pt>
                      <c:pt idx="1273">
                        <c:v>18.2</c:v>
                      </c:pt>
                      <c:pt idx="1274">
                        <c:v>18.18</c:v>
                      </c:pt>
                      <c:pt idx="1275">
                        <c:v>18.18</c:v>
                      </c:pt>
                      <c:pt idx="1276">
                        <c:v>18.16</c:v>
                      </c:pt>
                      <c:pt idx="1277">
                        <c:v>18.16</c:v>
                      </c:pt>
                      <c:pt idx="1278">
                        <c:v>18.14</c:v>
                      </c:pt>
                      <c:pt idx="1279">
                        <c:v>18.12</c:v>
                      </c:pt>
                      <c:pt idx="1280">
                        <c:v>18.12</c:v>
                      </c:pt>
                      <c:pt idx="1281">
                        <c:v>18.12</c:v>
                      </c:pt>
                      <c:pt idx="1282">
                        <c:v>18.100000000000001</c:v>
                      </c:pt>
                      <c:pt idx="1283">
                        <c:v>18.100000000000001</c:v>
                      </c:pt>
                      <c:pt idx="1284">
                        <c:v>18.079999999999991</c:v>
                      </c:pt>
                      <c:pt idx="1285">
                        <c:v>18.059999999999999</c:v>
                      </c:pt>
                      <c:pt idx="1286">
                        <c:v>18.059999999999999</c:v>
                      </c:pt>
                      <c:pt idx="1287">
                        <c:v>18.04</c:v>
                      </c:pt>
                      <c:pt idx="1288">
                        <c:v>18.04</c:v>
                      </c:pt>
                      <c:pt idx="1289">
                        <c:v>18.02</c:v>
                      </c:pt>
                      <c:pt idx="1290">
                        <c:v>18.02</c:v>
                      </c:pt>
                      <c:pt idx="1291">
                        <c:v>18</c:v>
                      </c:pt>
                      <c:pt idx="1292">
                        <c:v>18</c:v>
                      </c:pt>
                      <c:pt idx="1293">
                        <c:v>17.98</c:v>
                      </c:pt>
                      <c:pt idx="1294">
                        <c:v>17.98</c:v>
                      </c:pt>
                      <c:pt idx="1295">
                        <c:v>17.96</c:v>
                      </c:pt>
                      <c:pt idx="1296">
                        <c:v>17.96</c:v>
                      </c:pt>
                      <c:pt idx="1297">
                        <c:v>17.96</c:v>
                      </c:pt>
                      <c:pt idx="1298">
                        <c:v>17.96</c:v>
                      </c:pt>
                      <c:pt idx="1299">
                        <c:v>17.96</c:v>
                      </c:pt>
                      <c:pt idx="1300">
                        <c:v>17.96</c:v>
                      </c:pt>
                      <c:pt idx="1301">
                        <c:v>17.96</c:v>
                      </c:pt>
                      <c:pt idx="1302">
                        <c:v>17.940000000000001</c:v>
                      </c:pt>
                      <c:pt idx="1303">
                        <c:v>17.940000000000001</c:v>
                      </c:pt>
                      <c:pt idx="1304">
                        <c:v>17.940000000000001</c:v>
                      </c:pt>
                      <c:pt idx="1305">
                        <c:v>17.940000000000001</c:v>
                      </c:pt>
                      <c:pt idx="1306">
                        <c:v>17.940000000000001</c:v>
                      </c:pt>
                      <c:pt idx="1307">
                        <c:v>17.940000000000001</c:v>
                      </c:pt>
                      <c:pt idx="1308">
                        <c:v>17.940000000000001</c:v>
                      </c:pt>
                      <c:pt idx="1309">
                        <c:v>17.940000000000001</c:v>
                      </c:pt>
                      <c:pt idx="1310">
                        <c:v>17.940000000000001</c:v>
                      </c:pt>
                      <c:pt idx="1311">
                        <c:v>17.940000000000001</c:v>
                      </c:pt>
                      <c:pt idx="1312">
                        <c:v>17.920000000000002</c:v>
                      </c:pt>
                      <c:pt idx="1313">
                        <c:v>17.920000000000002</c:v>
                      </c:pt>
                      <c:pt idx="1314">
                        <c:v>17.920000000000002</c:v>
                      </c:pt>
                      <c:pt idx="1315">
                        <c:v>17.920000000000002</c:v>
                      </c:pt>
                      <c:pt idx="1316">
                        <c:v>17.920000000000002</c:v>
                      </c:pt>
                      <c:pt idx="1317">
                        <c:v>17.920000000000002</c:v>
                      </c:pt>
                      <c:pt idx="1318">
                        <c:v>17.920000000000002</c:v>
                      </c:pt>
                      <c:pt idx="1319">
                        <c:v>17.899999999999999</c:v>
                      </c:pt>
                      <c:pt idx="1320">
                        <c:v>17.899999999999999</c:v>
                      </c:pt>
                      <c:pt idx="1321">
                        <c:v>17.899999999999999</c:v>
                      </c:pt>
                      <c:pt idx="1322">
                        <c:v>17.899999999999999</c:v>
                      </c:pt>
                      <c:pt idx="1323">
                        <c:v>17.920000000000002</c:v>
                      </c:pt>
                      <c:pt idx="1324">
                        <c:v>17.920000000000002</c:v>
                      </c:pt>
                      <c:pt idx="1325">
                        <c:v>17.920000000000002</c:v>
                      </c:pt>
                      <c:pt idx="1326">
                        <c:v>17.920000000000002</c:v>
                      </c:pt>
                      <c:pt idx="1327">
                        <c:v>17.940000000000001</c:v>
                      </c:pt>
                      <c:pt idx="1328">
                        <c:v>17.940000000000001</c:v>
                      </c:pt>
                      <c:pt idx="1329">
                        <c:v>17.96</c:v>
                      </c:pt>
                      <c:pt idx="1330">
                        <c:v>17.96</c:v>
                      </c:pt>
                      <c:pt idx="1331">
                        <c:v>17.98</c:v>
                      </c:pt>
                      <c:pt idx="1332">
                        <c:v>17.98</c:v>
                      </c:pt>
                      <c:pt idx="1333">
                        <c:v>18</c:v>
                      </c:pt>
                      <c:pt idx="1334">
                        <c:v>18</c:v>
                      </c:pt>
                      <c:pt idx="1335">
                        <c:v>18.02</c:v>
                      </c:pt>
                      <c:pt idx="1336">
                        <c:v>18.02</c:v>
                      </c:pt>
                      <c:pt idx="1337">
                        <c:v>18.02</c:v>
                      </c:pt>
                      <c:pt idx="1338">
                        <c:v>18.02</c:v>
                      </c:pt>
                      <c:pt idx="1339">
                        <c:v>18.04</c:v>
                      </c:pt>
                      <c:pt idx="1340">
                        <c:v>18.04</c:v>
                      </c:pt>
                      <c:pt idx="1341">
                        <c:v>18.04</c:v>
                      </c:pt>
                      <c:pt idx="1342">
                        <c:v>18.059999999999999</c:v>
                      </c:pt>
                      <c:pt idx="1343">
                        <c:v>18.059999999999999</c:v>
                      </c:pt>
                      <c:pt idx="1344">
                        <c:v>18.059999999999999</c:v>
                      </c:pt>
                      <c:pt idx="1345">
                        <c:v>18.059999999999999</c:v>
                      </c:pt>
                      <c:pt idx="1346">
                        <c:v>18.059999999999999</c:v>
                      </c:pt>
                      <c:pt idx="1347">
                        <c:v>18.059999999999999</c:v>
                      </c:pt>
                      <c:pt idx="1348">
                        <c:v>18.079999999999991</c:v>
                      </c:pt>
                      <c:pt idx="1349">
                        <c:v>18.079999999999991</c:v>
                      </c:pt>
                      <c:pt idx="1350">
                        <c:v>18.079999999999991</c:v>
                      </c:pt>
                      <c:pt idx="1351">
                        <c:v>18.079999999999991</c:v>
                      </c:pt>
                      <c:pt idx="1352">
                        <c:v>18.079999999999991</c:v>
                      </c:pt>
                      <c:pt idx="1353">
                        <c:v>18.100000000000001</c:v>
                      </c:pt>
                      <c:pt idx="1354">
                        <c:v>18.100000000000001</c:v>
                      </c:pt>
                      <c:pt idx="1355">
                        <c:v>18.100000000000001</c:v>
                      </c:pt>
                      <c:pt idx="1356">
                        <c:v>18.100000000000001</c:v>
                      </c:pt>
                      <c:pt idx="1357">
                        <c:v>18.12</c:v>
                      </c:pt>
                      <c:pt idx="1358">
                        <c:v>18.12</c:v>
                      </c:pt>
                      <c:pt idx="1359">
                        <c:v>18.12</c:v>
                      </c:pt>
                      <c:pt idx="1360">
                        <c:v>18.12</c:v>
                      </c:pt>
                      <c:pt idx="1361">
                        <c:v>18.14</c:v>
                      </c:pt>
                      <c:pt idx="1362">
                        <c:v>18.14</c:v>
                      </c:pt>
                      <c:pt idx="1363">
                        <c:v>18.14</c:v>
                      </c:pt>
                      <c:pt idx="1364">
                        <c:v>18.14</c:v>
                      </c:pt>
                      <c:pt idx="1365">
                        <c:v>18.16</c:v>
                      </c:pt>
                      <c:pt idx="1366">
                        <c:v>18.16</c:v>
                      </c:pt>
                      <c:pt idx="1367">
                        <c:v>18.16</c:v>
                      </c:pt>
                      <c:pt idx="1368">
                        <c:v>18.16</c:v>
                      </c:pt>
                      <c:pt idx="1369">
                        <c:v>18.18</c:v>
                      </c:pt>
                      <c:pt idx="1370">
                        <c:v>18.18</c:v>
                      </c:pt>
                      <c:pt idx="1371">
                        <c:v>18.18</c:v>
                      </c:pt>
                      <c:pt idx="1372">
                        <c:v>18.18</c:v>
                      </c:pt>
                      <c:pt idx="1373">
                        <c:v>18.2</c:v>
                      </c:pt>
                      <c:pt idx="1374">
                        <c:v>18.2</c:v>
                      </c:pt>
                      <c:pt idx="1375">
                        <c:v>18.2</c:v>
                      </c:pt>
                      <c:pt idx="1376">
                        <c:v>18.2</c:v>
                      </c:pt>
                      <c:pt idx="1377">
                        <c:v>18.22</c:v>
                      </c:pt>
                      <c:pt idx="1378">
                        <c:v>18.22</c:v>
                      </c:pt>
                      <c:pt idx="1379">
                        <c:v>18.239999999999991</c:v>
                      </c:pt>
                      <c:pt idx="1380">
                        <c:v>18.239999999999991</c:v>
                      </c:pt>
                      <c:pt idx="1381">
                        <c:v>18.239999999999991</c:v>
                      </c:pt>
                      <c:pt idx="1382">
                        <c:v>18.260000000000002</c:v>
                      </c:pt>
                      <c:pt idx="1383">
                        <c:v>18.260000000000002</c:v>
                      </c:pt>
                      <c:pt idx="1384">
                        <c:v>18.260000000000002</c:v>
                      </c:pt>
                      <c:pt idx="1385">
                        <c:v>18.28</c:v>
                      </c:pt>
                      <c:pt idx="1386">
                        <c:v>18.28</c:v>
                      </c:pt>
                      <c:pt idx="1387">
                        <c:v>18.3</c:v>
                      </c:pt>
                      <c:pt idx="1388">
                        <c:v>18.3</c:v>
                      </c:pt>
                      <c:pt idx="1389">
                        <c:v>18.32</c:v>
                      </c:pt>
                      <c:pt idx="1390">
                        <c:v>18.32</c:v>
                      </c:pt>
                      <c:pt idx="1391">
                        <c:v>18.34</c:v>
                      </c:pt>
                      <c:pt idx="1392">
                        <c:v>18.34</c:v>
                      </c:pt>
                      <c:pt idx="1393">
                        <c:v>18.34</c:v>
                      </c:pt>
                      <c:pt idx="1394">
                        <c:v>18.34</c:v>
                      </c:pt>
                      <c:pt idx="1395">
                        <c:v>18.36</c:v>
                      </c:pt>
                      <c:pt idx="1396">
                        <c:v>18.36</c:v>
                      </c:pt>
                      <c:pt idx="1397">
                        <c:v>18.36</c:v>
                      </c:pt>
                      <c:pt idx="1398">
                        <c:v>18.38</c:v>
                      </c:pt>
                      <c:pt idx="1399">
                        <c:v>18.38</c:v>
                      </c:pt>
                      <c:pt idx="1400">
                        <c:v>18.38</c:v>
                      </c:pt>
                      <c:pt idx="1401">
                        <c:v>18.38</c:v>
                      </c:pt>
                      <c:pt idx="1402">
                        <c:v>18.38</c:v>
                      </c:pt>
                      <c:pt idx="1403">
                        <c:v>18.399999999999999</c:v>
                      </c:pt>
                      <c:pt idx="1404">
                        <c:v>18.399999999999999</c:v>
                      </c:pt>
                      <c:pt idx="1405">
                        <c:v>18.399999999999999</c:v>
                      </c:pt>
                      <c:pt idx="1406">
                        <c:v>18.420000000000002</c:v>
                      </c:pt>
                      <c:pt idx="1407">
                        <c:v>18.420000000000002</c:v>
                      </c:pt>
                      <c:pt idx="1408">
                        <c:v>18.420000000000002</c:v>
                      </c:pt>
                      <c:pt idx="1409">
                        <c:v>18.420000000000002</c:v>
                      </c:pt>
                      <c:pt idx="1410">
                        <c:v>18.440000000000001</c:v>
                      </c:pt>
                      <c:pt idx="1411">
                        <c:v>18.440000000000001</c:v>
                      </c:pt>
                      <c:pt idx="1412">
                        <c:v>18.46</c:v>
                      </c:pt>
                      <c:pt idx="1413">
                        <c:v>18.48</c:v>
                      </c:pt>
                      <c:pt idx="1414">
                        <c:v>18.48</c:v>
                      </c:pt>
                      <c:pt idx="1415">
                        <c:v>18.5</c:v>
                      </c:pt>
                      <c:pt idx="1416">
                        <c:v>18.5</c:v>
                      </c:pt>
                      <c:pt idx="1417">
                        <c:v>18.52</c:v>
                      </c:pt>
                      <c:pt idx="1418">
                        <c:v>18.52</c:v>
                      </c:pt>
                      <c:pt idx="1419">
                        <c:v>18.54</c:v>
                      </c:pt>
                      <c:pt idx="1420">
                        <c:v>18.54</c:v>
                      </c:pt>
                      <c:pt idx="1421">
                        <c:v>18.54</c:v>
                      </c:pt>
                      <c:pt idx="1422">
                        <c:v>18.559999999999999</c:v>
                      </c:pt>
                      <c:pt idx="1423">
                        <c:v>18.559999999999999</c:v>
                      </c:pt>
                      <c:pt idx="1424">
                        <c:v>18.579999999999991</c:v>
                      </c:pt>
                      <c:pt idx="1425">
                        <c:v>18.579999999999991</c:v>
                      </c:pt>
                      <c:pt idx="1426">
                        <c:v>18.579999999999991</c:v>
                      </c:pt>
                      <c:pt idx="1427">
                        <c:v>18.579999999999991</c:v>
                      </c:pt>
                      <c:pt idx="1428">
                        <c:v>18.579999999999991</c:v>
                      </c:pt>
                      <c:pt idx="1429">
                        <c:v>18.600000000000001</c:v>
                      </c:pt>
                      <c:pt idx="1430">
                        <c:v>18.600000000000001</c:v>
                      </c:pt>
                      <c:pt idx="1431">
                        <c:v>18.600000000000001</c:v>
                      </c:pt>
                      <c:pt idx="1432">
                        <c:v>18.600000000000001</c:v>
                      </c:pt>
                      <c:pt idx="1433">
                        <c:v>18.600000000000001</c:v>
                      </c:pt>
                      <c:pt idx="1434">
                        <c:v>18.62</c:v>
                      </c:pt>
                      <c:pt idx="1435">
                        <c:v>18.62</c:v>
                      </c:pt>
                      <c:pt idx="1436">
                        <c:v>18.62</c:v>
                      </c:pt>
                      <c:pt idx="1437">
                        <c:v>18.62</c:v>
                      </c:pt>
                      <c:pt idx="1438">
                        <c:v>18.64</c:v>
                      </c:pt>
                      <c:pt idx="1439">
                        <c:v>18.64</c:v>
                      </c:pt>
                      <c:pt idx="1440">
                        <c:v>18.64</c:v>
                      </c:pt>
                      <c:pt idx="1441">
                        <c:v>18.64</c:v>
                      </c:pt>
                      <c:pt idx="1442">
                        <c:v>18.66</c:v>
                      </c:pt>
                      <c:pt idx="1443">
                        <c:v>18.66</c:v>
                      </c:pt>
                      <c:pt idx="1444">
                        <c:v>18.66</c:v>
                      </c:pt>
                      <c:pt idx="1445">
                        <c:v>18.68</c:v>
                      </c:pt>
                      <c:pt idx="1446">
                        <c:v>18.68</c:v>
                      </c:pt>
                      <c:pt idx="1447">
                        <c:v>18.68</c:v>
                      </c:pt>
                      <c:pt idx="1448">
                        <c:v>18.68</c:v>
                      </c:pt>
                      <c:pt idx="1449">
                        <c:v>18.7</c:v>
                      </c:pt>
                      <c:pt idx="1450">
                        <c:v>18.7</c:v>
                      </c:pt>
                      <c:pt idx="1451">
                        <c:v>18.72</c:v>
                      </c:pt>
                      <c:pt idx="1452">
                        <c:v>18.72</c:v>
                      </c:pt>
                      <c:pt idx="1453">
                        <c:v>18.72</c:v>
                      </c:pt>
                      <c:pt idx="1454">
                        <c:v>18.72</c:v>
                      </c:pt>
                      <c:pt idx="1455">
                        <c:v>18.72</c:v>
                      </c:pt>
                      <c:pt idx="1456">
                        <c:v>18.739999999999991</c:v>
                      </c:pt>
                      <c:pt idx="1457">
                        <c:v>18.739999999999991</c:v>
                      </c:pt>
                      <c:pt idx="1458">
                        <c:v>18.739999999999991</c:v>
                      </c:pt>
                      <c:pt idx="1459">
                        <c:v>18.739999999999991</c:v>
                      </c:pt>
                      <c:pt idx="1460">
                        <c:v>18.739999999999991</c:v>
                      </c:pt>
                      <c:pt idx="1461">
                        <c:v>18.739999999999991</c:v>
                      </c:pt>
                      <c:pt idx="1462">
                        <c:v>18.739999999999991</c:v>
                      </c:pt>
                      <c:pt idx="1463">
                        <c:v>18.739999999999991</c:v>
                      </c:pt>
                      <c:pt idx="1464">
                        <c:v>18.739999999999991</c:v>
                      </c:pt>
                      <c:pt idx="1465">
                        <c:v>18.739999999999991</c:v>
                      </c:pt>
                      <c:pt idx="1466">
                        <c:v>18.739999999999991</c:v>
                      </c:pt>
                      <c:pt idx="1467">
                        <c:v>18.739999999999991</c:v>
                      </c:pt>
                      <c:pt idx="1468">
                        <c:v>18.739999999999991</c:v>
                      </c:pt>
                      <c:pt idx="1469">
                        <c:v>18.739999999999991</c:v>
                      </c:pt>
                      <c:pt idx="1470">
                        <c:v>18.739999999999991</c:v>
                      </c:pt>
                      <c:pt idx="1471">
                        <c:v>18.739999999999991</c:v>
                      </c:pt>
                      <c:pt idx="1472">
                        <c:v>18.739999999999991</c:v>
                      </c:pt>
                      <c:pt idx="1473">
                        <c:v>18.739999999999991</c:v>
                      </c:pt>
                      <c:pt idx="1474">
                        <c:v>18.760000000000002</c:v>
                      </c:pt>
                      <c:pt idx="1475">
                        <c:v>18.760000000000002</c:v>
                      </c:pt>
                      <c:pt idx="1476">
                        <c:v>18.760000000000002</c:v>
                      </c:pt>
                      <c:pt idx="1477">
                        <c:v>18.760000000000002</c:v>
                      </c:pt>
                      <c:pt idx="1478">
                        <c:v>18.760000000000002</c:v>
                      </c:pt>
                      <c:pt idx="1479">
                        <c:v>18.760000000000002</c:v>
                      </c:pt>
                      <c:pt idx="1480">
                        <c:v>18.760000000000002</c:v>
                      </c:pt>
                      <c:pt idx="1481">
                        <c:v>18.760000000000002</c:v>
                      </c:pt>
                      <c:pt idx="1482">
                        <c:v>18.760000000000002</c:v>
                      </c:pt>
                      <c:pt idx="1483">
                        <c:v>18.760000000000002</c:v>
                      </c:pt>
                      <c:pt idx="1484">
                        <c:v>18.760000000000002</c:v>
                      </c:pt>
                      <c:pt idx="1485">
                        <c:v>18.760000000000002</c:v>
                      </c:pt>
                      <c:pt idx="1486">
                        <c:v>18.760000000000002</c:v>
                      </c:pt>
                      <c:pt idx="1487">
                        <c:v>18.78</c:v>
                      </c:pt>
                      <c:pt idx="1488">
                        <c:v>18.760000000000002</c:v>
                      </c:pt>
                      <c:pt idx="1489">
                        <c:v>18.760000000000002</c:v>
                      </c:pt>
                      <c:pt idx="1490">
                        <c:v>18.760000000000002</c:v>
                      </c:pt>
                      <c:pt idx="1491">
                        <c:v>18.760000000000002</c:v>
                      </c:pt>
                      <c:pt idx="1492">
                        <c:v>18.760000000000002</c:v>
                      </c:pt>
                      <c:pt idx="1493">
                        <c:v>18.760000000000002</c:v>
                      </c:pt>
                      <c:pt idx="1494">
                        <c:v>18.760000000000002</c:v>
                      </c:pt>
                      <c:pt idx="1495">
                        <c:v>18.760000000000002</c:v>
                      </c:pt>
                      <c:pt idx="1496">
                        <c:v>18.760000000000002</c:v>
                      </c:pt>
                      <c:pt idx="1497">
                        <c:v>18.760000000000002</c:v>
                      </c:pt>
                      <c:pt idx="1498">
                        <c:v>18.760000000000002</c:v>
                      </c:pt>
                      <c:pt idx="1499">
                        <c:v>18.760000000000002</c:v>
                      </c:pt>
                      <c:pt idx="1500">
                        <c:v>18.760000000000002</c:v>
                      </c:pt>
                      <c:pt idx="1501">
                        <c:v>18.760000000000002</c:v>
                      </c:pt>
                      <c:pt idx="1502">
                        <c:v>18.760000000000002</c:v>
                      </c:pt>
                      <c:pt idx="1503">
                        <c:v>18.760000000000002</c:v>
                      </c:pt>
                      <c:pt idx="1504">
                        <c:v>18.760000000000002</c:v>
                      </c:pt>
                      <c:pt idx="1505">
                        <c:v>18.760000000000002</c:v>
                      </c:pt>
                      <c:pt idx="1506">
                        <c:v>18.760000000000002</c:v>
                      </c:pt>
                      <c:pt idx="1507">
                        <c:v>18.760000000000002</c:v>
                      </c:pt>
                      <c:pt idx="1508">
                        <c:v>18.760000000000002</c:v>
                      </c:pt>
                      <c:pt idx="1509">
                        <c:v>18.760000000000002</c:v>
                      </c:pt>
                      <c:pt idx="1510">
                        <c:v>18.760000000000002</c:v>
                      </c:pt>
                      <c:pt idx="1511">
                        <c:v>18.760000000000002</c:v>
                      </c:pt>
                      <c:pt idx="1512">
                        <c:v>18.760000000000002</c:v>
                      </c:pt>
                      <c:pt idx="1513">
                        <c:v>18.760000000000002</c:v>
                      </c:pt>
                      <c:pt idx="1514">
                        <c:v>18.760000000000002</c:v>
                      </c:pt>
                      <c:pt idx="1515">
                        <c:v>18.739999999999991</c:v>
                      </c:pt>
                      <c:pt idx="1516">
                        <c:v>18.739999999999991</c:v>
                      </c:pt>
                      <c:pt idx="1517">
                        <c:v>18.739999999999991</c:v>
                      </c:pt>
                      <c:pt idx="1518">
                        <c:v>18.739999999999991</c:v>
                      </c:pt>
                      <c:pt idx="1519">
                        <c:v>18.739999999999991</c:v>
                      </c:pt>
                      <c:pt idx="1520">
                        <c:v>18.739999999999991</c:v>
                      </c:pt>
                      <c:pt idx="1521">
                        <c:v>18.760000000000002</c:v>
                      </c:pt>
                      <c:pt idx="1522">
                        <c:v>18.760000000000002</c:v>
                      </c:pt>
                      <c:pt idx="1523">
                        <c:v>18.760000000000002</c:v>
                      </c:pt>
                      <c:pt idx="1524">
                        <c:v>18.760000000000002</c:v>
                      </c:pt>
                      <c:pt idx="1525">
                        <c:v>18.760000000000002</c:v>
                      </c:pt>
                      <c:pt idx="1526">
                        <c:v>18.760000000000002</c:v>
                      </c:pt>
                      <c:pt idx="1527">
                        <c:v>18.78</c:v>
                      </c:pt>
                      <c:pt idx="1528">
                        <c:v>18.78</c:v>
                      </c:pt>
                      <c:pt idx="1529">
                        <c:v>18.78</c:v>
                      </c:pt>
                      <c:pt idx="1530">
                        <c:v>18.8</c:v>
                      </c:pt>
                      <c:pt idx="1531">
                        <c:v>18.8</c:v>
                      </c:pt>
                      <c:pt idx="1532">
                        <c:v>18.8</c:v>
                      </c:pt>
                      <c:pt idx="1533">
                        <c:v>18.82</c:v>
                      </c:pt>
                      <c:pt idx="1534">
                        <c:v>18.82</c:v>
                      </c:pt>
                      <c:pt idx="1535">
                        <c:v>18.82</c:v>
                      </c:pt>
                      <c:pt idx="1536">
                        <c:v>18.84</c:v>
                      </c:pt>
                      <c:pt idx="1537">
                        <c:v>18.84</c:v>
                      </c:pt>
                      <c:pt idx="1538">
                        <c:v>18.84</c:v>
                      </c:pt>
                      <c:pt idx="1539">
                        <c:v>18.84</c:v>
                      </c:pt>
                      <c:pt idx="1540">
                        <c:v>18.84</c:v>
                      </c:pt>
                      <c:pt idx="1541">
                        <c:v>18.84</c:v>
                      </c:pt>
                      <c:pt idx="1542">
                        <c:v>18.84</c:v>
                      </c:pt>
                      <c:pt idx="1543">
                        <c:v>18.84</c:v>
                      </c:pt>
                      <c:pt idx="1544">
                        <c:v>18.86</c:v>
                      </c:pt>
                      <c:pt idx="1545">
                        <c:v>18.86</c:v>
                      </c:pt>
                      <c:pt idx="1546">
                        <c:v>18.86</c:v>
                      </c:pt>
                      <c:pt idx="1547">
                        <c:v>18.86</c:v>
                      </c:pt>
                      <c:pt idx="1548">
                        <c:v>18.86</c:v>
                      </c:pt>
                      <c:pt idx="1549">
                        <c:v>18.88</c:v>
                      </c:pt>
                      <c:pt idx="1550">
                        <c:v>18.88</c:v>
                      </c:pt>
                      <c:pt idx="1551">
                        <c:v>18.88</c:v>
                      </c:pt>
                      <c:pt idx="1552">
                        <c:v>18.88</c:v>
                      </c:pt>
                      <c:pt idx="1553">
                        <c:v>18.899999999999999</c:v>
                      </c:pt>
                      <c:pt idx="1554">
                        <c:v>18.899999999999999</c:v>
                      </c:pt>
                      <c:pt idx="1555">
                        <c:v>18.899999999999999</c:v>
                      </c:pt>
                      <c:pt idx="1556">
                        <c:v>18.920000000000002</c:v>
                      </c:pt>
                      <c:pt idx="1557">
                        <c:v>18.920000000000002</c:v>
                      </c:pt>
                      <c:pt idx="1558">
                        <c:v>18.920000000000002</c:v>
                      </c:pt>
                      <c:pt idx="1559">
                        <c:v>18.940000000000001</c:v>
                      </c:pt>
                      <c:pt idx="1560">
                        <c:v>18.940000000000001</c:v>
                      </c:pt>
                      <c:pt idx="1561">
                        <c:v>18.940000000000001</c:v>
                      </c:pt>
                      <c:pt idx="1562">
                        <c:v>18.940000000000001</c:v>
                      </c:pt>
                      <c:pt idx="1563">
                        <c:v>18.940000000000001</c:v>
                      </c:pt>
                      <c:pt idx="1564">
                        <c:v>18.96</c:v>
                      </c:pt>
                      <c:pt idx="1565">
                        <c:v>18.96</c:v>
                      </c:pt>
                      <c:pt idx="1566">
                        <c:v>18.96</c:v>
                      </c:pt>
                      <c:pt idx="1567">
                        <c:v>18.96</c:v>
                      </c:pt>
                      <c:pt idx="1568">
                        <c:v>18.96</c:v>
                      </c:pt>
                      <c:pt idx="1569">
                        <c:v>18.96</c:v>
                      </c:pt>
                      <c:pt idx="1570">
                        <c:v>18.96</c:v>
                      </c:pt>
                      <c:pt idx="1571">
                        <c:v>18.96</c:v>
                      </c:pt>
                      <c:pt idx="1572">
                        <c:v>18.96</c:v>
                      </c:pt>
                      <c:pt idx="1573">
                        <c:v>18.96</c:v>
                      </c:pt>
                      <c:pt idx="1574">
                        <c:v>18.96</c:v>
                      </c:pt>
                      <c:pt idx="1575">
                        <c:v>18.96</c:v>
                      </c:pt>
                      <c:pt idx="1576">
                        <c:v>18.96</c:v>
                      </c:pt>
                      <c:pt idx="1577">
                        <c:v>18.96</c:v>
                      </c:pt>
                      <c:pt idx="1578">
                        <c:v>18.96</c:v>
                      </c:pt>
                      <c:pt idx="1579">
                        <c:v>18.940000000000001</c:v>
                      </c:pt>
                      <c:pt idx="1580">
                        <c:v>18.940000000000001</c:v>
                      </c:pt>
                      <c:pt idx="1581">
                        <c:v>18.940000000000001</c:v>
                      </c:pt>
                      <c:pt idx="1582">
                        <c:v>18.940000000000001</c:v>
                      </c:pt>
                      <c:pt idx="1583">
                        <c:v>18.940000000000001</c:v>
                      </c:pt>
                      <c:pt idx="1584">
                        <c:v>18.920000000000002</c:v>
                      </c:pt>
                      <c:pt idx="1585">
                        <c:v>18.920000000000002</c:v>
                      </c:pt>
                      <c:pt idx="1586">
                        <c:v>18.920000000000002</c:v>
                      </c:pt>
                      <c:pt idx="1587">
                        <c:v>18.899999999999999</c:v>
                      </c:pt>
                      <c:pt idx="1588">
                        <c:v>18.899999999999999</c:v>
                      </c:pt>
                      <c:pt idx="1589">
                        <c:v>18.899999999999999</c:v>
                      </c:pt>
                      <c:pt idx="1590">
                        <c:v>18.88</c:v>
                      </c:pt>
                      <c:pt idx="1591">
                        <c:v>18.88</c:v>
                      </c:pt>
                      <c:pt idx="1592">
                        <c:v>18.86</c:v>
                      </c:pt>
                      <c:pt idx="1593">
                        <c:v>18.86</c:v>
                      </c:pt>
                      <c:pt idx="1594">
                        <c:v>18.84</c:v>
                      </c:pt>
                      <c:pt idx="1595">
                        <c:v>18.82</c:v>
                      </c:pt>
                      <c:pt idx="1596">
                        <c:v>18.82</c:v>
                      </c:pt>
                      <c:pt idx="1597">
                        <c:v>18.8</c:v>
                      </c:pt>
                      <c:pt idx="1598">
                        <c:v>18.8</c:v>
                      </c:pt>
                      <c:pt idx="1599">
                        <c:v>18.78</c:v>
                      </c:pt>
                      <c:pt idx="1600">
                        <c:v>18.78</c:v>
                      </c:pt>
                      <c:pt idx="1601">
                        <c:v>18.760000000000002</c:v>
                      </c:pt>
                      <c:pt idx="1602">
                        <c:v>18.739999999999991</c:v>
                      </c:pt>
                      <c:pt idx="1603">
                        <c:v>18.739999999999991</c:v>
                      </c:pt>
                      <c:pt idx="1604">
                        <c:v>18.72</c:v>
                      </c:pt>
                      <c:pt idx="1605">
                        <c:v>18.7</c:v>
                      </c:pt>
                      <c:pt idx="1606">
                        <c:v>18.7</c:v>
                      </c:pt>
                      <c:pt idx="1607">
                        <c:v>18.7</c:v>
                      </c:pt>
                      <c:pt idx="1608">
                        <c:v>18.68</c:v>
                      </c:pt>
                      <c:pt idx="1609">
                        <c:v>18.68</c:v>
                      </c:pt>
                      <c:pt idx="1610">
                        <c:v>18.66</c:v>
                      </c:pt>
                      <c:pt idx="1611">
                        <c:v>18.66</c:v>
                      </c:pt>
                      <c:pt idx="1612">
                        <c:v>18.64</c:v>
                      </c:pt>
                      <c:pt idx="1613">
                        <c:v>18.64</c:v>
                      </c:pt>
                      <c:pt idx="1614">
                        <c:v>18.62</c:v>
                      </c:pt>
                      <c:pt idx="1615">
                        <c:v>18.600000000000001</c:v>
                      </c:pt>
                      <c:pt idx="1616">
                        <c:v>18.600000000000001</c:v>
                      </c:pt>
                      <c:pt idx="1617">
                        <c:v>18.600000000000001</c:v>
                      </c:pt>
                      <c:pt idx="1618">
                        <c:v>18.579999999999991</c:v>
                      </c:pt>
                      <c:pt idx="1619">
                        <c:v>18.579999999999991</c:v>
                      </c:pt>
                      <c:pt idx="1620">
                        <c:v>18.559999999999999</c:v>
                      </c:pt>
                      <c:pt idx="1621">
                        <c:v>18.54</c:v>
                      </c:pt>
                      <c:pt idx="1622">
                        <c:v>18.54</c:v>
                      </c:pt>
                      <c:pt idx="1623">
                        <c:v>18.52</c:v>
                      </c:pt>
                      <c:pt idx="1624">
                        <c:v>18.52</c:v>
                      </c:pt>
                      <c:pt idx="1625">
                        <c:v>18.5</c:v>
                      </c:pt>
                      <c:pt idx="1626">
                        <c:v>18.48</c:v>
                      </c:pt>
                      <c:pt idx="1627">
                        <c:v>18.46</c:v>
                      </c:pt>
                      <c:pt idx="1628">
                        <c:v>18.440000000000001</c:v>
                      </c:pt>
                      <c:pt idx="1629">
                        <c:v>18.440000000000001</c:v>
                      </c:pt>
                      <c:pt idx="1630">
                        <c:v>18.420000000000002</c:v>
                      </c:pt>
                      <c:pt idx="1631">
                        <c:v>18.399999999999999</c:v>
                      </c:pt>
                      <c:pt idx="1632">
                        <c:v>18.38</c:v>
                      </c:pt>
                      <c:pt idx="1633">
                        <c:v>18.36</c:v>
                      </c:pt>
                      <c:pt idx="1634">
                        <c:v>18.34</c:v>
                      </c:pt>
                      <c:pt idx="1635">
                        <c:v>18.34</c:v>
                      </c:pt>
                      <c:pt idx="1636">
                        <c:v>18.32</c:v>
                      </c:pt>
                      <c:pt idx="1637">
                        <c:v>18.3</c:v>
                      </c:pt>
                      <c:pt idx="1638">
                        <c:v>18.28</c:v>
                      </c:pt>
                      <c:pt idx="1639">
                        <c:v>18.260000000000002</c:v>
                      </c:pt>
                      <c:pt idx="1640">
                        <c:v>18.239999999999991</c:v>
                      </c:pt>
                      <c:pt idx="1641">
                        <c:v>18.22</c:v>
                      </c:pt>
                      <c:pt idx="1642">
                        <c:v>18.2</c:v>
                      </c:pt>
                      <c:pt idx="1643">
                        <c:v>18.18</c:v>
                      </c:pt>
                      <c:pt idx="1644">
                        <c:v>18.18</c:v>
                      </c:pt>
                      <c:pt idx="1645">
                        <c:v>18.16</c:v>
                      </c:pt>
                      <c:pt idx="1646">
                        <c:v>18.14</c:v>
                      </c:pt>
                      <c:pt idx="1647">
                        <c:v>18.100000000000001</c:v>
                      </c:pt>
                      <c:pt idx="1648">
                        <c:v>18.079999999999991</c:v>
                      </c:pt>
                      <c:pt idx="1649">
                        <c:v>18.059999999999999</c:v>
                      </c:pt>
                      <c:pt idx="1650">
                        <c:v>18.04</c:v>
                      </c:pt>
                      <c:pt idx="1651">
                        <c:v>18</c:v>
                      </c:pt>
                      <c:pt idx="1652">
                        <c:v>17.98</c:v>
                      </c:pt>
                      <c:pt idx="1653">
                        <c:v>17.940000000000001</c:v>
                      </c:pt>
                      <c:pt idx="1654">
                        <c:v>17.940000000000001</c:v>
                      </c:pt>
                      <c:pt idx="1655">
                        <c:v>17.920000000000002</c:v>
                      </c:pt>
                      <c:pt idx="1656">
                        <c:v>17.88</c:v>
                      </c:pt>
                      <c:pt idx="1657">
                        <c:v>17.84</c:v>
                      </c:pt>
                      <c:pt idx="1658">
                        <c:v>17.8</c:v>
                      </c:pt>
                      <c:pt idx="1659">
                        <c:v>17.78</c:v>
                      </c:pt>
                      <c:pt idx="1660">
                        <c:v>17.739999999999991</c:v>
                      </c:pt>
                      <c:pt idx="1661">
                        <c:v>17.7</c:v>
                      </c:pt>
                      <c:pt idx="1662">
                        <c:v>17.66</c:v>
                      </c:pt>
                      <c:pt idx="1663">
                        <c:v>17.66</c:v>
                      </c:pt>
                      <c:pt idx="1664">
                        <c:v>17.62</c:v>
                      </c:pt>
                      <c:pt idx="1665">
                        <c:v>17.559999999999999</c:v>
                      </c:pt>
                      <c:pt idx="1666">
                        <c:v>17.52</c:v>
                      </c:pt>
                      <c:pt idx="1667">
                        <c:v>17.48</c:v>
                      </c:pt>
                      <c:pt idx="1668">
                        <c:v>17.420000000000002</c:v>
                      </c:pt>
                      <c:pt idx="1669">
                        <c:v>17.38</c:v>
                      </c:pt>
                      <c:pt idx="1670">
                        <c:v>17.32</c:v>
                      </c:pt>
                      <c:pt idx="1671">
                        <c:v>17.32</c:v>
                      </c:pt>
                      <c:pt idx="1672">
                        <c:v>17.260000000000002</c:v>
                      </c:pt>
                      <c:pt idx="1673">
                        <c:v>17.2</c:v>
                      </c:pt>
                      <c:pt idx="1674">
                        <c:v>17.14</c:v>
                      </c:pt>
                      <c:pt idx="1675">
                        <c:v>17.100000000000001</c:v>
                      </c:pt>
                      <c:pt idx="1676">
                        <c:v>17.02</c:v>
                      </c:pt>
                      <c:pt idx="1677">
                        <c:v>16.96</c:v>
                      </c:pt>
                      <c:pt idx="1678">
                        <c:v>16.899999999999999</c:v>
                      </c:pt>
                      <c:pt idx="1679">
                        <c:v>16.82</c:v>
                      </c:pt>
                      <c:pt idx="1680">
                        <c:v>16.760000000000002</c:v>
                      </c:pt>
                      <c:pt idx="1681">
                        <c:v>16.68</c:v>
                      </c:pt>
                      <c:pt idx="1682">
                        <c:v>16.68</c:v>
                      </c:pt>
                      <c:pt idx="1683">
                        <c:v>16.62</c:v>
                      </c:pt>
                      <c:pt idx="1684">
                        <c:v>16.54</c:v>
                      </c:pt>
                      <c:pt idx="1685">
                        <c:v>16.46</c:v>
                      </c:pt>
                      <c:pt idx="1686">
                        <c:v>16.38</c:v>
                      </c:pt>
                      <c:pt idx="1687">
                        <c:v>16.3</c:v>
                      </c:pt>
                      <c:pt idx="1688">
                        <c:v>16.22</c:v>
                      </c:pt>
                      <c:pt idx="1689">
                        <c:v>16.14</c:v>
                      </c:pt>
                      <c:pt idx="1690">
                        <c:v>16.059999999999999</c:v>
                      </c:pt>
                      <c:pt idx="1691">
                        <c:v>16.059999999999999</c:v>
                      </c:pt>
                      <c:pt idx="1692">
                        <c:v>15.96</c:v>
                      </c:pt>
                      <c:pt idx="1693">
                        <c:v>15.88</c:v>
                      </c:pt>
                      <c:pt idx="1694">
                        <c:v>15.8</c:v>
                      </c:pt>
                      <c:pt idx="1695">
                        <c:v>15.7</c:v>
                      </c:pt>
                      <c:pt idx="1696">
                        <c:v>15.62</c:v>
                      </c:pt>
                      <c:pt idx="1697">
                        <c:v>15.52</c:v>
                      </c:pt>
                      <c:pt idx="1698">
                        <c:v>15.44</c:v>
                      </c:pt>
                      <c:pt idx="1699">
                        <c:v>15.34</c:v>
                      </c:pt>
                      <c:pt idx="1700">
                        <c:v>15.26</c:v>
                      </c:pt>
                      <c:pt idx="1701">
                        <c:v>15.26</c:v>
                      </c:pt>
                      <c:pt idx="1702">
                        <c:v>15.16</c:v>
                      </c:pt>
                      <c:pt idx="1703">
                        <c:v>15.06</c:v>
                      </c:pt>
                      <c:pt idx="1704">
                        <c:v>14.96</c:v>
                      </c:pt>
                      <c:pt idx="1705">
                        <c:v>14.88</c:v>
                      </c:pt>
                      <c:pt idx="1706">
                        <c:v>14.78</c:v>
                      </c:pt>
                      <c:pt idx="1707">
                        <c:v>14.68</c:v>
                      </c:pt>
                      <c:pt idx="1708">
                        <c:v>14.58</c:v>
                      </c:pt>
                      <c:pt idx="1709">
                        <c:v>14.58</c:v>
                      </c:pt>
                      <c:pt idx="1710">
                        <c:v>14.48</c:v>
                      </c:pt>
                      <c:pt idx="1711">
                        <c:v>14.38</c:v>
                      </c:pt>
                      <c:pt idx="1712">
                        <c:v>14.28</c:v>
                      </c:pt>
                      <c:pt idx="1713">
                        <c:v>14.18</c:v>
                      </c:pt>
                      <c:pt idx="1714">
                        <c:v>14.08</c:v>
                      </c:pt>
                      <c:pt idx="1715">
                        <c:v>13.98</c:v>
                      </c:pt>
                      <c:pt idx="1716">
                        <c:v>13.88</c:v>
                      </c:pt>
                      <c:pt idx="1717">
                        <c:v>13.78</c:v>
                      </c:pt>
                      <c:pt idx="1718">
                        <c:v>13.68</c:v>
                      </c:pt>
                      <c:pt idx="1719">
                        <c:v>13.68</c:v>
                      </c:pt>
                      <c:pt idx="1720">
                        <c:v>13.58</c:v>
                      </c:pt>
                      <c:pt idx="1721">
                        <c:v>13.48</c:v>
                      </c:pt>
                      <c:pt idx="1722">
                        <c:v>13.38</c:v>
                      </c:pt>
                      <c:pt idx="1723">
                        <c:v>13.28</c:v>
                      </c:pt>
                      <c:pt idx="1724">
                        <c:v>13.18</c:v>
                      </c:pt>
                      <c:pt idx="1725">
                        <c:v>13.08</c:v>
                      </c:pt>
                      <c:pt idx="1726">
                        <c:v>12.96</c:v>
                      </c:pt>
                      <c:pt idx="1727">
                        <c:v>12.86</c:v>
                      </c:pt>
                      <c:pt idx="1728">
                        <c:v>12.76</c:v>
                      </c:pt>
                      <c:pt idx="1729">
                        <c:v>12.76</c:v>
                      </c:pt>
                      <c:pt idx="1730">
                        <c:v>12.66</c:v>
                      </c:pt>
                      <c:pt idx="1731">
                        <c:v>12.56</c:v>
                      </c:pt>
                      <c:pt idx="1732">
                        <c:v>12.46</c:v>
                      </c:pt>
                      <c:pt idx="1733">
                        <c:v>12.36</c:v>
                      </c:pt>
                      <c:pt idx="1734">
                        <c:v>12.26</c:v>
                      </c:pt>
                      <c:pt idx="1735">
                        <c:v>12.16</c:v>
                      </c:pt>
                      <c:pt idx="1736">
                        <c:v>12.06</c:v>
                      </c:pt>
                      <c:pt idx="1737">
                        <c:v>11.96</c:v>
                      </c:pt>
                      <c:pt idx="1738">
                        <c:v>11.96</c:v>
                      </c:pt>
                      <c:pt idx="1739">
                        <c:v>11.86</c:v>
                      </c:pt>
                      <c:pt idx="1740">
                        <c:v>11.76</c:v>
                      </c:pt>
                      <c:pt idx="1741">
                        <c:v>11.66</c:v>
                      </c:pt>
                      <c:pt idx="1742">
                        <c:v>11.56</c:v>
                      </c:pt>
                      <c:pt idx="1743">
                        <c:v>11.46</c:v>
                      </c:pt>
                      <c:pt idx="1744">
                        <c:v>11.38</c:v>
                      </c:pt>
                      <c:pt idx="1745">
                        <c:v>11.38</c:v>
                      </c:pt>
                      <c:pt idx="1746">
                        <c:v>11.28</c:v>
                      </c:pt>
                      <c:pt idx="1747">
                        <c:v>11.18</c:v>
                      </c:pt>
                      <c:pt idx="1748">
                        <c:v>11.08</c:v>
                      </c:pt>
                      <c:pt idx="1749">
                        <c:v>11</c:v>
                      </c:pt>
                      <c:pt idx="1750">
                        <c:v>10.9</c:v>
                      </c:pt>
                      <c:pt idx="1751">
                        <c:v>10.82</c:v>
                      </c:pt>
                      <c:pt idx="1752">
                        <c:v>10.72</c:v>
                      </c:pt>
                      <c:pt idx="1753">
                        <c:v>10.64</c:v>
                      </c:pt>
                      <c:pt idx="1754">
                        <c:v>10.56</c:v>
                      </c:pt>
                      <c:pt idx="1755">
                        <c:v>10.46</c:v>
                      </c:pt>
                      <c:pt idx="1756">
                        <c:v>10.38</c:v>
                      </c:pt>
                      <c:pt idx="1757">
                        <c:v>10.38</c:v>
                      </c:pt>
                      <c:pt idx="1758">
                        <c:v>10.3</c:v>
                      </c:pt>
                      <c:pt idx="1759">
                        <c:v>10.199999999999999</c:v>
                      </c:pt>
                      <c:pt idx="1760">
                        <c:v>10.119999999999999</c:v>
                      </c:pt>
                      <c:pt idx="1761">
                        <c:v>10.039999999999999</c:v>
                      </c:pt>
                      <c:pt idx="1762">
                        <c:v>9.94</c:v>
                      </c:pt>
                      <c:pt idx="1763">
                        <c:v>9.86</c:v>
                      </c:pt>
                      <c:pt idx="1764">
                        <c:v>9.7800000000000011</c:v>
                      </c:pt>
                      <c:pt idx="1765">
                        <c:v>9.7000000000000011</c:v>
                      </c:pt>
                      <c:pt idx="1766">
                        <c:v>9.7000000000000011</c:v>
                      </c:pt>
                      <c:pt idx="1767">
                        <c:v>9.6</c:v>
                      </c:pt>
                      <c:pt idx="1768">
                        <c:v>9.52</c:v>
                      </c:pt>
                      <c:pt idx="1769">
                        <c:v>9.44</c:v>
                      </c:pt>
                      <c:pt idx="1770">
                        <c:v>9.36</c:v>
                      </c:pt>
                      <c:pt idx="1771">
                        <c:v>9.2800000000000011</c:v>
                      </c:pt>
                      <c:pt idx="1772">
                        <c:v>9.2000000000000011</c:v>
                      </c:pt>
                      <c:pt idx="1773">
                        <c:v>9.1</c:v>
                      </c:pt>
                      <c:pt idx="1774">
                        <c:v>9.1</c:v>
                      </c:pt>
                      <c:pt idx="1775">
                        <c:v>9.02</c:v>
                      </c:pt>
                      <c:pt idx="1776">
                        <c:v>8.94</c:v>
                      </c:pt>
                      <c:pt idx="1777">
                        <c:v>8.86</c:v>
                      </c:pt>
                      <c:pt idx="1778">
                        <c:v>8.8000000000000007</c:v>
                      </c:pt>
                      <c:pt idx="1779">
                        <c:v>8.7200000000000006</c:v>
                      </c:pt>
                      <c:pt idx="1780">
                        <c:v>8.64</c:v>
                      </c:pt>
                      <c:pt idx="1781">
                        <c:v>8.5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A9BA-7B45-9E37-206917D47DD0}"/>
                  </c:ext>
                </c:extLst>
              </c15:ser>
            </c15:filteredScatterSeries>
            <c15:filteredScatterSeries>
              <c15:ser>
                <c:idx val="3"/>
                <c:order val="10"/>
                <c:tx>
                  <c:v>15BSG</c:v>
                </c:tx>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2'!$A$2:$A$2498</c15:sqref>
                        </c15:formulaRef>
                      </c:ext>
                    </c:extLst>
                    <c:numCache>
                      <c:formatCode>General</c:formatCode>
                      <c:ptCount val="2497"/>
                      <c:pt idx="0">
                        <c:v>0</c:v>
                      </c:pt>
                      <c:pt idx="1">
                        <c:v>0.99999999999695899</c:v>
                      </c:pt>
                      <c:pt idx="2">
                        <c:v>0.99999999999695899</c:v>
                      </c:pt>
                      <c:pt idx="3">
                        <c:v>1.999999999993918</c:v>
                      </c:pt>
                      <c:pt idx="4">
                        <c:v>1.999999999993918</c:v>
                      </c:pt>
                      <c:pt idx="5">
                        <c:v>2.9999999999908762</c:v>
                      </c:pt>
                      <c:pt idx="6">
                        <c:v>2.9999999999908762</c:v>
                      </c:pt>
                      <c:pt idx="7">
                        <c:v>3.9999999999974278</c:v>
                      </c:pt>
                      <c:pt idx="8">
                        <c:v>3.9999999999974278</c:v>
                      </c:pt>
                      <c:pt idx="9">
                        <c:v>4.9999999999943903</c:v>
                      </c:pt>
                      <c:pt idx="10">
                        <c:v>4.9999999999943903</c:v>
                      </c:pt>
                      <c:pt idx="11">
                        <c:v>6.0000000000009379</c:v>
                      </c:pt>
                      <c:pt idx="12">
                        <c:v>6.0000000000009379</c:v>
                      </c:pt>
                      <c:pt idx="13">
                        <c:v>6.9999999999978968</c:v>
                      </c:pt>
                      <c:pt idx="14">
                        <c:v>6.9999999999978968</c:v>
                      </c:pt>
                      <c:pt idx="15">
                        <c:v>7.9999999999948583</c:v>
                      </c:pt>
                      <c:pt idx="16">
                        <c:v>7.9999999999948583</c:v>
                      </c:pt>
                      <c:pt idx="17">
                        <c:v>8.9999999999918145</c:v>
                      </c:pt>
                      <c:pt idx="18">
                        <c:v>8.9999999999918145</c:v>
                      </c:pt>
                      <c:pt idx="19">
                        <c:v>9.9999999999983693</c:v>
                      </c:pt>
                      <c:pt idx="20">
                        <c:v>9.9999999999983693</c:v>
                      </c:pt>
                      <c:pt idx="21">
                        <c:v>10.99999999999533</c:v>
                      </c:pt>
                      <c:pt idx="22">
                        <c:v>10.99999999999533</c:v>
                      </c:pt>
                      <c:pt idx="23">
                        <c:v>11.999999999992299</c:v>
                      </c:pt>
                      <c:pt idx="24">
                        <c:v>11.999999999992299</c:v>
                      </c:pt>
                      <c:pt idx="25">
                        <c:v>12.99999999999884</c:v>
                      </c:pt>
                      <c:pt idx="26">
                        <c:v>12.99999999999884</c:v>
                      </c:pt>
                      <c:pt idx="27">
                        <c:v>13.999999999995801</c:v>
                      </c:pt>
                      <c:pt idx="28">
                        <c:v>13.999999999995801</c:v>
                      </c:pt>
                      <c:pt idx="29">
                        <c:v>14.999999999992751</c:v>
                      </c:pt>
                      <c:pt idx="30">
                        <c:v>14.999999999992751</c:v>
                      </c:pt>
                      <c:pt idx="31">
                        <c:v>15.99999999998971</c:v>
                      </c:pt>
                      <c:pt idx="32">
                        <c:v>15.99999999998971</c:v>
                      </c:pt>
                      <c:pt idx="33">
                        <c:v>16.999999999996259</c:v>
                      </c:pt>
                      <c:pt idx="34">
                        <c:v>16.999999999996259</c:v>
                      </c:pt>
                      <c:pt idx="35">
                        <c:v>17.999999999993221</c:v>
                      </c:pt>
                      <c:pt idx="36">
                        <c:v>17.999999999993221</c:v>
                      </c:pt>
                      <c:pt idx="37">
                        <c:v>18.999999999999769</c:v>
                      </c:pt>
                      <c:pt idx="38">
                        <c:v>18.999999999999769</c:v>
                      </c:pt>
                      <c:pt idx="39">
                        <c:v>19.999999999996732</c:v>
                      </c:pt>
                      <c:pt idx="40">
                        <c:v>19.999999999996732</c:v>
                      </c:pt>
                      <c:pt idx="41">
                        <c:v>20.99999999999369</c:v>
                      </c:pt>
                      <c:pt idx="42">
                        <c:v>20.99999999999369</c:v>
                      </c:pt>
                      <c:pt idx="43">
                        <c:v>21.999999999990649</c:v>
                      </c:pt>
                      <c:pt idx="44">
                        <c:v>21.999999999990649</c:v>
                      </c:pt>
                      <c:pt idx="45">
                        <c:v>22.9999999999972</c:v>
                      </c:pt>
                      <c:pt idx="46">
                        <c:v>22.9999999999972</c:v>
                      </c:pt>
                      <c:pt idx="47">
                        <c:v>23.999999999994159</c:v>
                      </c:pt>
                      <c:pt idx="48">
                        <c:v>23.999999999994159</c:v>
                      </c:pt>
                      <c:pt idx="49">
                        <c:v>25.000000000000711</c:v>
                      </c:pt>
                      <c:pt idx="50">
                        <c:v>25.000000000000711</c:v>
                      </c:pt>
                      <c:pt idx="51">
                        <c:v>25.999999999997669</c:v>
                      </c:pt>
                      <c:pt idx="52">
                        <c:v>25.999999999997669</c:v>
                      </c:pt>
                      <c:pt idx="53">
                        <c:v>26.999999999994628</c:v>
                      </c:pt>
                      <c:pt idx="54">
                        <c:v>26.999999999994628</c:v>
                      </c:pt>
                      <c:pt idx="55">
                        <c:v>27.999999999991591</c:v>
                      </c:pt>
                      <c:pt idx="56">
                        <c:v>27.999999999991591</c:v>
                      </c:pt>
                      <c:pt idx="57">
                        <c:v>28.999999999998131</c:v>
                      </c:pt>
                      <c:pt idx="58">
                        <c:v>28.999999999998131</c:v>
                      </c:pt>
                      <c:pt idx="59">
                        <c:v>29.99999999999509</c:v>
                      </c:pt>
                      <c:pt idx="60">
                        <c:v>29.99999999999509</c:v>
                      </c:pt>
                      <c:pt idx="61">
                        <c:v>30.99999999999206</c:v>
                      </c:pt>
                      <c:pt idx="62">
                        <c:v>30.99999999999206</c:v>
                      </c:pt>
                      <c:pt idx="63">
                        <c:v>31.999999999998611</c:v>
                      </c:pt>
                      <c:pt idx="64">
                        <c:v>31.999999999998611</c:v>
                      </c:pt>
                      <c:pt idx="65">
                        <c:v>32.999999999995573</c:v>
                      </c:pt>
                      <c:pt idx="66">
                        <c:v>32.999999999995573</c:v>
                      </c:pt>
                      <c:pt idx="67">
                        <c:v>33.999999999992532</c:v>
                      </c:pt>
                      <c:pt idx="68">
                        <c:v>33.999999999992532</c:v>
                      </c:pt>
                      <c:pt idx="69">
                        <c:v>34.999999999989498</c:v>
                      </c:pt>
                      <c:pt idx="70">
                        <c:v>34.999999999989498</c:v>
                      </c:pt>
                      <c:pt idx="71">
                        <c:v>35.999999999996042</c:v>
                      </c:pt>
                      <c:pt idx="72">
                        <c:v>35.999999999996042</c:v>
                      </c:pt>
                      <c:pt idx="73">
                        <c:v>36.999999999993001</c:v>
                      </c:pt>
                      <c:pt idx="74">
                        <c:v>36.999999999993001</c:v>
                      </c:pt>
                      <c:pt idx="75">
                        <c:v>37.999999999999552</c:v>
                      </c:pt>
                      <c:pt idx="76">
                        <c:v>37.999999999999552</c:v>
                      </c:pt>
                      <c:pt idx="77">
                        <c:v>38.999999999996497</c:v>
                      </c:pt>
                      <c:pt idx="78">
                        <c:v>38.999999999996497</c:v>
                      </c:pt>
                      <c:pt idx="79">
                        <c:v>39.999999999993463</c:v>
                      </c:pt>
                      <c:pt idx="80">
                        <c:v>39.999999999993463</c:v>
                      </c:pt>
                      <c:pt idx="81">
                        <c:v>40.999999999990422</c:v>
                      </c:pt>
                      <c:pt idx="82">
                        <c:v>40.999999999990422</c:v>
                      </c:pt>
                      <c:pt idx="83">
                        <c:v>41.999999999996973</c:v>
                      </c:pt>
                      <c:pt idx="84">
                        <c:v>41.999999999996973</c:v>
                      </c:pt>
                      <c:pt idx="85">
                        <c:v>42.999999999993932</c:v>
                      </c:pt>
                      <c:pt idx="86">
                        <c:v>42.999999999993932</c:v>
                      </c:pt>
                      <c:pt idx="87">
                        <c:v>44.000000000000483</c:v>
                      </c:pt>
                      <c:pt idx="88">
                        <c:v>44.000000000000483</c:v>
                      </c:pt>
                      <c:pt idx="89">
                        <c:v>44.999999999997442</c:v>
                      </c:pt>
                      <c:pt idx="90">
                        <c:v>44.999999999997442</c:v>
                      </c:pt>
                      <c:pt idx="91">
                        <c:v>45.999999999994401</c:v>
                      </c:pt>
                      <c:pt idx="92">
                        <c:v>45.999999999994401</c:v>
                      </c:pt>
                      <c:pt idx="93">
                        <c:v>46.99999999999136</c:v>
                      </c:pt>
                      <c:pt idx="94">
                        <c:v>46.99999999999136</c:v>
                      </c:pt>
                      <c:pt idx="95">
                        <c:v>47.999999999997911</c:v>
                      </c:pt>
                      <c:pt idx="96">
                        <c:v>47.999999999997911</c:v>
                      </c:pt>
                      <c:pt idx="97">
                        <c:v>48.99999999999487</c:v>
                      </c:pt>
                      <c:pt idx="98">
                        <c:v>48.99999999999487</c:v>
                      </c:pt>
                      <c:pt idx="99">
                        <c:v>49.999999999991829</c:v>
                      </c:pt>
                      <c:pt idx="100">
                        <c:v>49.999999999991829</c:v>
                      </c:pt>
                      <c:pt idx="101">
                        <c:v>50.99999999999838</c:v>
                      </c:pt>
                      <c:pt idx="102">
                        <c:v>50.99999999999838</c:v>
                      </c:pt>
                      <c:pt idx="103">
                        <c:v>51.999999999995339</c:v>
                      </c:pt>
                      <c:pt idx="104">
                        <c:v>51.999999999995339</c:v>
                      </c:pt>
                      <c:pt idx="105">
                        <c:v>52.999999999992298</c:v>
                      </c:pt>
                      <c:pt idx="106">
                        <c:v>52.999999999992298</c:v>
                      </c:pt>
                      <c:pt idx="107">
                        <c:v>53.999999999989257</c:v>
                      </c:pt>
                      <c:pt idx="108">
                        <c:v>53.999999999989257</c:v>
                      </c:pt>
                      <c:pt idx="109">
                        <c:v>54.999999999995808</c:v>
                      </c:pt>
                      <c:pt idx="110">
                        <c:v>54.999999999995808</c:v>
                      </c:pt>
                      <c:pt idx="111">
                        <c:v>55.999999999992767</c:v>
                      </c:pt>
                      <c:pt idx="112">
                        <c:v>55.999999999992767</c:v>
                      </c:pt>
                      <c:pt idx="113">
                        <c:v>56.999999999999318</c:v>
                      </c:pt>
                      <c:pt idx="114">
                        <c:v>56.999999999999318</c:v>
                      </c:pt>
                      <c:pt idx="115">
                        <c:v>57.999999999996277</c:v>
                      </c:pt>
                      <c:pt idx="116">
                        <c:v>57.999999999996277</c:v>
                      </c:pt>
                      <c:pt idx="117">
                        <c:v>58.999999999993243</c:v>
                      </c:pt>
                      <c:pt idx="118">
                        <c:v>58.999999999993243</c:v>
                      </c:pt>
                      <c:pt idx="119">
                        <c:v>59.999999999990202</c:v>
                      </c:pt>
                      <c:pt idx="120">
                        <c:v>59.999999999990202</c:v>
                      </c:pt>
                      <c:pt idx="121">
                        <c:v>60.999999999996753</c:v>
                      </c:pt>
                      <c:pt idx="122">
                        <c:v>60.999999999996753</c:v>
                      </c:pt>
                      <c:pt idx="123">
                        <c:v>61.999999999993712</c:v>
                      </c:pt>
                      <c:pt idx="124">
                        <c:v>61.999999999993712</c:v>
                      </c:pt>
                      <c:pt idx="125">
                        <c:v>63.000000000000263</c:v>
                      </c:pt>
                      <c:pt idx="126">
                        <c:v>63.000000000000263</c:v>
                      </c:pt>
                      <c:pt idx="127">
                        <c:v>63.999999999997208</c:v>
                      </c:pt>
                      <c:pt idx="128">
                        <c:v>63.999999999997208</c:v>
                      </c:pt>
                      <c:pt idx="129">
                        <c:v>64.999999999994202</c:v>
                      </c:pt>
                      <c:pt idx="130">
                        <c:v>64.999999999994202</c:v>
                      </c:pt>
                      <c:pt idx="131">
                        <c:v>65.999999999991161</c:v>
                      </c:pt>
                      <c:pt idx="132">
                        <c:v>65.999999999991161</c:v>
                      </c:pt>
                      <c:pt idx="133">
                        <c:v>66.999999999997698</c:v>
                      </c:pt>
                      <c:pt idx="134">
                        <c:v>66.999999999997698</c:v>
                      </c:pt>
                      <c:pt idx="135">
                        <c:v>67.999999999994671</c:v>
                      </c:pt>
                      <c:pt idx="136">
                        <c:v>67.999999999994671</c:v>
                      </c:pt>
                      <c:pt idx="137">
                        <c:v>69.00000000000118</c:v>
                      </c:pt>
                      <c:pt idx="138">
                        <c:v>69.00000000000118</c:v>
                      </c:pt>
                      <c:pt idx="139">
                        <c:v>69.999999999998195</c:v>
                      </c:pt>
                      <c:pt idx="140">
                        <c:v>69.999999999998195</c:v>
                      </c:pt>
                      <c:pt idx="141">
                        <c:v>70.999999999995154</c:v>
                      </c:pt>
                      <c:pt idx="142">
                        <c:v>70.999999999995154</c:v>
                      </c:pt>
                      <c:pt idx="143">
                        <c:v>71.999999999992099</c:v>
                      </c:pt>
                      <c:pt idx="144">
                        <c:v>71.999999999992099</c:v>
                      </c:pt>
                      <c:pt idx="145">
                        <c:v>72.999999999989043</c:v>
                      </c:pt>
                      <c:pt idx="146">
                        <c:v>72.999999999989043</c:v>
                      </c:pt>
                      <c:pt idx="147">
                        <c:v>73.999999999995595</c:v>
                      </c:pt>
                      <c:pt idx="148">
                        <c:v>73.999999999995595</c:v>
                      </c:pt>
                      <c:pt idx="149">
                        <c:v>74.999999999992582</c:v>
                      </c:pt>
                      <c:pt idx="150">
                        <c:v>74.999999999992582</c:v>
                      </c:pt>
                      <c:pt idx="151">
                        <c:v>75.999999999999105</c:v>
                      </c:pt>
                      <c:pt idx="152">
                        <c:v>75.999999999999105</c:v>
                      </c:pt>
                      <c:pt idx="153">
                        <c:v>76.999999999996106</c:v>
                      </c:pt>
                      <c:pt idx="154">
                        <c:v>76.999999999996106</c:v>
                      </c:pt>
                      <c:pt idx="155">
                        <c:v>77.999999999993051</c:v>
                      </c:pt>
                      <c:pt idx="156">
                        <c:v>77.999999999993051</c:v>
                      </c:pt>
                      <c:pt idx="157">
                        <c:v>78.999999999989953</c:v>
                      </c:pt>
                      <c:pt idx="158">
                        <c:v>78.999999999989953</c:v>
                      </c:pt>
                      <c:pt idx="159">
                        <c:v>79.999999999996561</c:v>
                      </c:pt>
                      <c:pt idx="160">
                        <c:v>79.999999999996561</c:v>
                      </c:pt>
                      <c:pt idx="161">
                        <c:v>80.999999999993506</c:v>
                      </c:pt>
                      <c:pt idx="162">
                        <c:v>80.999999999993506</c:v>
                      </c:pt>
                      <c:pt idx="163">
                        <c:v>82.000000000000028</c:v>
                      </c:pt>
                      <c:pt idx="164">
                        <c:v>82.000000000000028</c:v>
                      </c:pt>
                      <c:pt idx="165">
                        <c:v>82.999999999997002</c:v>
                      </c:pt>
                      <c:pt idx="166">
                        <c:v>82.999999999997002</c:v>
                      </c:pt>
                      <c:pt idx="167">
                        <c:v>83.999999999993975</c:v>
                      </c:pt>
                      <c:pt idx="168">
                        <c:v>83.999999999993975</c:v>
                      </c:pt>
                      <c:pt idx="169">
                        <c:v>84.999999999990905</c:v>
                      </c:pt>
                      <c:pt idx="170">
                        <c:v>84.999999999990905</c:v>
                      </c:pt>
                      <c:pt idx="171">
                        <c:v>85.999999999997499</c:v>
                      </c:pt>
                      <c:pt idx="172">
                        <c:v>85.999999999997499</c:v>
                      </c:pt>
                      <c:pt idx="173">
                        <c:v>86.999999999994415</c:v>
                      </c:pt>
                      <c:pt idx="174">
                        <c:v>86.999999999994415</c:v>
                      </c:pt>
                      <c:pt idx="175">
                        <c:v>88.000000000000952</c:v>
                      </c:pt>
                      <c:pt idx="176">
                        <c:v>88.000000000000952</c:v>
                      </c:pt>
                      <c:pt idx="177">
                        <c:v>88.999999999997954</c:v>
                      </c:pt>
                      <c:pt idx="178">
                        <c:v>88.999999999997954</c:v>
                      </c:pt>
                      <c:pt idx="179">
                        <c:v>89.999999999994898</c:v>
                      </c:pt>
                      <c:pt idx="180">
                        <c:v>89.999999999994898</c:v>
                      </c:pt>
                      <c:pt idx="181">
                        <c:v>90.999999999991871</c:v>
                      </c:pt>
                      <c:pt idx="182">
                        <c:v>90.999999999991871</c:v>
                      </c:pt>
                      <c:pt idx="183">
                        <c:v>91.999999999988802</c:v>
                      </c:pt>
                      <c:pt idx="184">
                        <c:v>91.999999999988802</c:v>
                      </c:pt>
                      <c:pt idx="185">
                        <c:v>92.999999999995396</c:v>
                      </c:pt>
                      <c:pt idx="186">
                        <c:v>92.999999999995396</c:v>
                      </c:pt>
                      <c:pt idx="187">
                        <c:v>93.999999999992355</c:v>
                      </c:pt>
                      <c:pt idx="188">
                        <c:v>93.999999999992355</c:v>
                      </c:pt>
                      <c:pt idx="189">
                        <c:v>94.999999999998906</c:v>
                      </c:pt>
                      <c:pt idx="190">
                        <c:v>94.999999999998906</c:v>
                      </c:pt>
                      <c:pt idx="191">
                        <c:v>95.99999999999585</c:v>
                      </c:pt>
                      <c:pt idx="192">
                        <c:v>95.99999999999585</c:v>
                      </c:pt>
                      <c:pt idx="193">
                        <c:v>96.999999999992795</c:v>
                      </c:pt>
                      <c:pt idx="194">
                        <c:v>96.999999999992795</c:v>
                      </c:pt>
                      <c:pt idx="195">
                        <c:v>97.999999999989754</c:v>
                      </c:pt>
                      <c:pt idx="196">
                        <c:v>97.999999999989754</c:v>
                      </c:pt>
                      <c:pt idx="197">
                        <c:v>98.999999999996305</c:v>
                      </c:pt>
                      <c:pt idx="198">
                        <c:v>98.999999999996305</c:v>
                      </c:pt>
                      <c:pt idx="199">
                        <c:v>99.999999999993307</c:v>
                      </c:pt>
                      <c:pt idx="200">
                        <c:v>99.999999999993307</c:v>
                      </c:pt>
                      <c:pt idx="201">
                        <c:v>100.9999999999998</c:v>
                      </c:pt>
                      <c:pt idx="202">
                        <c:v>100.9999999999998</c:v>
                      </c:pt>
                      <c:pt idx="203">
                        <c:v>101.9999999999968</c:v>
                      </c:pt>
                      <c:pt idx="204">
                        <c:v>101.9999999999968</c:v>
                      </c:pt>
                      <c:pt idx="205">
                        <c:v>102.9999999999937</c:v>
                      </c:pt>
                      <c:pt idx="206">
                        <c:v>102.9999999999937</c:v>
                      </c:pt>
                      <c:pt idx="207">
                        <c:v>103.99999999999071</c:v>
                      </c:pt>
                      <c:pt idx="208">
                        <c:v>103.99999999999071</c:v>
                      </c:pt>
                      <c:pt idx="209">
                        <c:v>104.9999999999973</c:v>
                      </c:pt>
                      <c:pt idx="210">
                        <c:v>104.9999999999973</c:v>
                      </c:pt>
                      <c:pt idx="211">
                        <c:v>105.9999999999942</c:v>
                      </c:pt>
                      <c:pt idx="212">
                        <c:v>105.9999999999942</c:v>
                      </c:pt>
                      <c:pt idx="213">
                        <c:v>107.0000000000007</c:v>
                      </c:pt>
                      <c:pt idx="214">
                        <c:v>107.0000000000007</c:v>
                      </c:pt>
                      <c:pt idx="215">
                        <c:v>107.9999999999977</c:v>
                      </c:pt>
                      <c:pt idx="216">
                        <c:v>107.9999999999977</c:v>
                      </c:pt>
                      <c:pt idx="217">
                        <c:v>108.9999999999947</c:v>
                      </c:pt>
                      <c:pt idx="218">
                        <c:v>108.9999999999947</c:v>
                      </c:pt>
                      <c:pt idx="219">
                        <c:v>109.9999999999916</c:v>
                      </c:pt>
                      <c:pt idx="220">
                        <c:v>109.9999999999916</c:v>
                      </c:pt>
                      <c:pt idx="221">
                        <c:v>110.9999999999982</c:v>
                      </c:pt>
                      <c:pt idx="222">
                        <c:v>110.9999999999982</c:v>
                      </c:pt>
                      <c:pt idx="223">
                        <c:v>111.9999999999952</c:v>
                      </c:pt>
                      <c:pt idx="224">
                        <c:v>111.9999999999952</c:v>
                      </c:pt>
                      <c:pt idx="225">
                        <c:v>112.9999999999921</c:v>
                      </c:pt>
                      <c:pt idx="226">
                        <c:v>112.9999999999921</c:v>
                      </c:pt>
                      <c:pt idx="227">
                        <c:v>113.99999999999871</c:v>
                      </c:pt>
                      <c:pt idx="228">
                        <c:v>113.99999999999871</c:v>
                      </c:pt>
                      <c:pt idx="229">
                        <c:v>114.99999999999559</c:v>
                      </c:pt>
                      <c:pt idx="230">
                        <c:v>114.99999999999559</c:v>
                      </c:pt>
                      <c:pt idx="231">
                        <c:v>115.9999999999926</c:v>
                      </c:pt>
                      <c:pt idx="232">
                        <c:v>115.9999999999926</c:v>
                      </c:pt>
                      <c:pt idx="233">
                        <c:v>116.9999999999895</c:v>
                      </c:pt>
                      <c:pt idx="234">
                        <c:v>116.9999999999895</c:v>
                      </c:pt>
                      <c:pt idx="235">
                        <c:v>117.99999999999611</c:v>
                      </c:pt>
                      <c:pt idx="236">
                        <c:v>117.99999999999611</c:v>
                      </c:pt>
                      <c:pt idx="237">
                        <c:v>118.99999999999299</c:v>
                      </c:pt>
                      <c:pt idx="238">
                        <c:v>118.99999999999299</c:v>
                      </c:pt>
                      <c:pt idx="239">
                        <c:v>119.9999999999996</c:v>
                      </c:pt>
                      <c:pt idx="240">
                        <c:v>119.9999999999996</c:v>
                      </c:pt>
                      <c:pt idx="241">
                        <c:v>120.9999999999965</c:v>
                      </c:pt>
                      <c:pt idx="242">
                        <c:v>120.9999999999965</c:v>
                      </c:pt>
                      <c:pt idx="243">
                        <c:v>121.99999999999351</c:v>
                      </c:pt>
                      <c:pt idx="244">
                        <c:v>121.99999999999351</c:v>
                      </c:pt>
                      <c:pt idx="245">
                        <c:v>122.99999999999049</c:v>
                      </c:pt>
                      <c:pt idx="246">
                        <c:v>122.99999999999049</c:v>
                      </c:pt>
                      <c:pt idx="247">
                        <c:v>123.999999999997</c:v>
                      </c:pt>
                      <c:pt idx="248">
                        <c:v>123.999999999997</c:v>
                      </c:pt>
                      <c:pt idx="249">
                        <c:v>124.999999999994</c:v>
                      </c:pt>
                      <c:pt idx="250">
                        <c:v>124.999999999994</c:v>
                      </c:pt>
                      <c:pt idx="251">
                        <c:v>126.0000000000005</c:v>
                      </c:pt>
                      <c:pt idx="252">
                        <c:v>126.0000000000005</c:v>
                      </c:pt>
                      <c:pt idx="253">
                        <c:v>126.9999999999975</c:v>
                      </c:pt>
                      <c:pt idx="254">
                        <c:v>126.9999999999975</c:v>
                      </c:pt>
                      <c:pt idx="255">
                        <c:v>127.9999999999944</c:v>
                      </c:pt>
                      <c:pt idx="256">
                        <c:v>127.9999999999944</c:v>
                      </c:pt>
                      <c:pt idx="257">
                        <c:v>128.99999999999139</c:v>
                      </c:pt>
                      <c:pt idx="258">
                        <c:v>128.99999999999139</c:v>
                      </c:pt>
                      <c:pt idx="259">
                        <c:v>129.99999999999801</c:v>
                      </c:pt>
                      <c:pt idx="260">
                        <c:v>129.99999999999801</c:v>
                      </c:pt>
                      <c:pt idx="261">
                        <c:v>130.999999999995</c:v>
                      </c:pt>
                      <c:pt idx="262">
                        <c:v>130.999999999995</c:v>
                      </c:pt>
                      <c:pt idx="263">
                        <c:v>132.00000000000139</c:v>
                      </c:pt>
                      <c:pt idx="264">
                        <c:v>132.00000000000139</c:v>
                      </c:pt>
                      <c:pt idx="265">
                        <c:v>132.99999999999841</c:v>
                      </c:pt>
                      <c:pt idx="266">
                        <c:v>132.99999999999841</c:v>
                      </c:pt>
                      <c:pt idx="267">
                        <c:v>133.9999999999954</c:v>
                      </c:pt>
                      <c:pt idx="268">
                        <c:v>133.9999999999954</c:v>
                      </c:pt>
                      <c:pt idx="269">
                        <c:v>134.9999999999923</c:v>
                      </c:pt>
                      <c:pt idx="270">
                        <c:v>134.9999999999923</c:v>
                      </c:pt>
                      <c:pt idx="271">
                        <c:v>135.99999999998931</c:v>
                      </c:pt>
                      <c:pt idx="272">
                        <c:v>135.99999999998931</c:v>
                      </c:pt>
                      <c:pt idx="273">
                        <c:v>136.99999999999599</c:v>
                      </c:pt>
                      <c:pt idx="274">
                        <c:v>136.99999999999599</c:v>
                      </c:pt>
                      <c:pt idx="275">
                        <c:v>137.99999999999281</c:v>
                      </c:pt>
                      <c:pt idx="276">
                        <c:v>137.99999999999281</c:v>
                      </c:pt>
                      <c:pt idx="277">
                        <c:v>138.9999999999994</c:v>
                      </c:pt>
                      <c:pt idx="278">
                        <c:v>138.9999999999994</c:v>
                      </c:pt>
                      <c:pt idx="279">
                        <c:v>139.99999999999631</c:v>
                      </c:pt>
                      <c:pt idx="280">
                        <c:v>139.99999999999631</c:v>
                      </c:pt>
                      <c:pt idx="281">
                        <c:v>140.99999999999329</c:v>
                      </c:pt>
                      <c:pt idx="282">
                        <c:v>140.99999999999329</c:v>
                      </c:pt>
                      <c:pt idx="283">
                        <c:v>141.99999999999019</c:v>
                      </c:pt>
                      <c:pt idx="284">
                        <c:v>141.99999999999019</c:v>
                      </c:pt>
                      <c:pt idx="285">
                        <c:v>142.99999999999679</c:v>
                      </c:pt>
                      <c:pt idx="286">
                        <c:v>142.99999999999679</c:v>
                      </c:pt>
                      <c:pt idx="287">
                        <c:v>143.9999999999938</c:v>
                      </c:pt>
                      <c:pt idx="288">
                        <c:v>143.9999999999938</c:v>
                      </c:pt>
                      <c:pt idx="289">
                        <c:v>145.00000000000031</c:v>
                      </c:pt>
                      <c:pt idx="290">
                        <c:v>145.00000000000031</c:v>
                      </c:pt>
                      <c:pt idx="291">
                        <c:v>145.99999999999719</c:v>
                      </c:pt>
                      <c:pt idx="292">
                        <c:v>145.99999999999719</c:v>
                      </c:pt>
                      <c:pt idx="293">
                        <c:v>146.9999999999942</c:v>
                      </c:pt>
                      <c:pt idx="294">
                        <c:v>146.9999999999942</c:v>
                      </c:pt>
                      <c:pt idx="295">
                        <c:v>147.99999999999119</c:v>
                      </c:pt>
                      <c:pt idx="296">
                        <c:v>147.99999999999119</c:v>
                      </c:pt>
                      <c:pt idx="297">
                        <c:v>148.9999999999977</c:v>
                      </c:pt>
                      <c:pt idx="298">
                        <c:v>148.9999999999977</c:v>
                      </c:pt>
                      <c:pt idx="299">
                        <c:v>149.99999999999471</c:v>
                      </c:pt>
                      <c:pt idx="300">
                        <c:v>149.99999999999471</c:v>
                      </c:pt>
                      <c:pt idx="301">
                        <c:v>151.00000000000119</c:v>
                      </c:pt>
                      <c:pt idx="302">
                        <c:v>151.00000000000119</c:v>
                      </c:pt>
                      <c:pt idx="303">
                        <c:v>151.99999999999821</c:v>
                      </c:pt>
                      <c:pt idx="304">
                        <c:v>151.99999999999821</c:v>
                      </c:pt>
                      <c:pt idx="305">
                        <c:v>152.99999999999511</c:v>
                      </c:pt>
                      <c:pt idx="306">
                        <c:v>152.99999999999511</c:v>
                      </c:pt>
                      <c:pt idx="307">
                        <c:v>153.9999999999921</c:v>
                      </c:pt>
                      <c:pt idx="308">
                        <c:v>153.9999999999921</c:v>
                      </c:pt>
                      <c:pt idx="309">
                        <c:v>154.99999999998909</c:v>
                      </c:pt>
                      <c:pt idx="310">
                        <c:v>154.99999999998909</c:v>
                      </c:pt>
                      <c:pt idx="311">
                        <c:v>155.99999999999559</c:v>
                      </c:pt>
                      <c:pt idx="312">
                        <c:v>155.99999999999559</c:v>
                      </c:pt>
                      <c:pt idx="313">
                        <c:v>156.99999999999261</c:v>
                      </c:pt>
                      <c:pt idx="314">
                        <c:v>156.99999999999261</c:v>
                      </c:pt>
                      <c:pt idx="315">
                        <c:v>157.99999999999909</c:v>
                      </c:pt>
                      <c:pt idx="316">
                        <c:v>157.99999999999909</c:v>
                      </c:pt>
                      <c:pt idx="317">
                        <c:v>158.99999999999611</c:v>
                      </c:pt>
                      <c:pt idx="318">
                        <c:v>158.99999999999611</c:v>
                      </c:pt>
                      <c:pt idx="319">
                        <c:v>159.99999999999301</c:v>
                      </c:pt>
                      <c:pt idx="320">
                        <c:v>159.99999999999301</c:v>
                      </c:pt>
                      <c:pt idx="321">
                        <c:v>160.99999999999</c:v>
                      </c:pt>
                      <c:pt idx="322">
                        <c:v>160.99999999999</c:v>
                      </c:pt>
                      <c:pt idx="323">
                        <c:v>161.9999999999965</c:v>
                      </c:pt>
                      <c:pt idx="324">
                        <c:v>161.9999999999965</c:v>
                      </c:pt>
                      <c:pt idx="325">
                        <c:v>162.99999999999349</c:v>
                      </c:pt>
                      <c:pt idx="326">
                        <c:v>162.99999999999349</c:v>
                      </c:pt>
                      <c:pt idx="327">
                        <c:v>164.00000000000011</c:v>
                      </c:pt>
                      <c:pt idx="328">
                        <c:v>164.00000000000011</c:v>
                      </c:pt>
                      <c:pt idx="329">
                        <c:v>164.99999999999699</c:v>
                      </c:pt>
                      <c:pt idx="330">
                        <c:v>164.99999999999699</c:v>
                      </c:pt>
                      <c:pt idx="331">
                        <c:v>165.999999999994</c:v>
                      </c:pt>
                      <c:pt idx="332">
                        <c:v>165.999999999994</c:v>
                      </c:pt>
                      <c:pt idx="333">
                        <c:v>166.99999999999099</c:v>
                      </c:pt>
                      <c:pt idx="334">
                        <c:v>166.99999999999099</c:v>
                      </c:pt>
                      <c:pt idx="335">
                        <c:v>167.9999999999975</c:v>
                      </c:pt>
                      <c:pt idx="336">
                        <c:v>167.9999999999975</c:v>
                      </c:pt>
                      <c:pt idx="337">
                        <c:v>168.9999999999944</c:v>
                      </c:pt>
                      <c:pt idx="338">
                        <c:v>168.9999999999944</c:v>
                      </c:pt>
                      <c:pt idx="339">
                        <c:v>170.00000000000099</c:v>
                      </c:pt>
                      <c:pt idx="340">
                        <c:v>170.00000000000099</c:v>
                      </c:pt>
                      <c:pt idx="341">
                        <c:v>170.99999999999801</c:v>
                      </c:pt>
                      <c:pt idx="342">
                        <c:v>170.99999999999801</c:v>
                      </c:pt>
                      <c:pt idx="343">
                        <c:v>171.999999999995</c:v>
                      </c:pt>
                      <c:pt idx="344">
                        <c:v>171.999999999995</c:v>
                      </c:pt>
                      <c:pt idx="345">
                        <c:v>172.99999999999179</c:v>
                      </c:pt>
                      <c:pt idx="346">
                        <c:v>172.99999999999179</c:v>
                      </c:pt>
                      <c:pt idx="347">
                        <c:v>173.99999999999841</c:v>
                      </c:pt>
                      <c:pt idx="348">
                        <c:v>173.99999999999841</c:v>
                      </c:pt>
                      <c:pt idx="349">
                        <c:v>174.9999999999954</c:v>
                      </c:pt>
                      <c:pt idx="350">
                        <c:v>174.9999999999954</c:v>
                      </c:pt>
                      <c:pt idx="351">
                        <c:v>175.9999999999923</c:v>
                      </c:pt>
                      <c:pt idx="352">
                        <c:v>175.9999999999923</c:v>
                      </c:pt>
                      <c:pt idx="353">
                        <c:v>176.99999999999889</c:v>
                      </c:pt>
                      <c:pt idx="354">
                        <c:v>176.99999999999889</c:v>
                      </c:pt>
                      <c:pt idx="355">
                        <c:v>177.99999999999599</c:v>
                      </c:pt>
                      <c:pt idx="356">
                        <c:v>177.99999999999599</c:v>
                      </c:pt>
                      <c:pt idx="357">
                        <c:v>178.99999999999281</c:v>
                      </c:pt>
                      <c:pt idx="358">
                        <c:v>178.99999999999281</c:v>
                      </c:pt>
                      <c:pt idx="359">
                        <c:v>179.9999999999898</c:v>
                      </c:pt>
                      <c:pt idx="360">
                        <c:v>179.9999999999898</c:v>
                      </c:pt>
                      <c:pt idx="361">
                        <c:v>180.99999999999631</c:v>
                      </c:pt>
                      <c:pt idx="362">
                        <c:v>180.99999999999631</c:v>
                      </c:pt>
                      <c:pt idx="363">
                        <c:v>181.99999999999329</c:v>
                      </c:pt>
                      <c:pt idx="364">
                        <c:v>181.99999999999329</c:v>
                      </c:pt>
                      <c:pt idx="365">
                        <c:v>182.9999999999998</c:v>
                      </c:pt>
                      <c:pt idx="366">
                        <c:v>182.9999999999998</c:v>
                      </c:pt>
                      <c:pt idx="367">
                        <c:v>183.99999999999679</c:v>
                      </c:pt>
                      <c:pt idx="368">
                        <c:v>183.99999999999679</c:v>
                      </c:pt>
                      <c:pt idx="369">
                        <c:v>184.9999999999938</c:v>
                      </c:pt>
                      <c:pt idx="370">
                        <c:v>184.9999999999938</c:v>
                      </c:pt>
                      <c:pt idx="371">
                        <c:v>185.99999999999071</c:v>
                      </c:pt>
                      <c:pt idx="372">
                        <c:v>185.99999999999071</c:v>
                      </c:pt>
                      <c:pt idx="373">
                        <c:v>186.99999999999719</c:v>
                      </c:pt>
                      <c:pt idx="374">
                        <c:v>186.99999999999719</c:v>
                      </c:pt>
                      <c:pt idx="375">
                        <c:v>187.9999999999942</c:v>
                      </c:pt>
                      <c:pt idx="376">
                        <c:v>187.9999999999942</c:v>
                      </c:pt>
                      <c:pt idx="377">
                        <c:v>189.0000000000008</c:v>
                      </c:pt>
                      <c:pt idx="378">
                        <c:v>189.0000000000008</c:v>
                      </c:pt>
                      <c:pt idx="379">
                        <c:v>189.9999999999977</c:v>
                      </c:pt>
                      <c:pt idx="380">
                        <c:v>189.9999999999977</c:v>
                      </c:pt>
                      <c:pt idx="381">
                        <c:v>190.99999999999471</c:v>
                      </c:pt>
                      <c:pt idx="382">
                        <c:v>190.99999999999471</c:v>
                      </c:pt>
                      <c:pt idx="383">
                        <c:v>191.99999999999159</c:v>
                      </c:pt>
                      <c:pt idx="384">
                        <c:v>191.99999999999159</c:v>
                      </c:pt>
                      <c:pt idx="385">
                        <c:v>192.99999999999821</c:v>
                      </c:pt>
                      <c:pt idx="386">
                        <c:v>192.99999999999821</c:v>
                      </c:pt>
                      <c:pt idx="387">
                        <c:v>193.9999999999952</c:v>
                      </c:pt>
                      <c:pt idx="388">
                        <c:v>193.9999999999952</c:v>
                      </c:pt>
                      <c:pt idx="389">
                        <c:v>194.9999999999921</c:v>
                      </c:pt>
                      <c:pt idx="390">
                        <c:v>194.9999999999921</c:v>
                      </c:pt>
                      <c:pt idx="391">
                        <c:v>195.99999999999861</c:v>
                      </c:pt>
                      <c:pt idx="392">
                        <c:v>195.99999999999861</c:v>
                      </c:pt>
                      <c:pt idx="393">
                        <c:v>196.99999999999559</c:v>
                      </c:pt>
                      <c:pt idx="394">
                        <c:v>196.99999999999559</c:v>
                      </c:pt>
                      <c:pt idx="395">
                        <c:v>197.99999999999261</c:v>
                      </c:pt>
                      <c:pt idx="396">
                        <c:v>197.99999999999261</c:v>
                      </c:pt>
                      <c:pt idx="397">
                        <c:v>198.99999999998951</c:v>
                      </c:pt>
                      <c:pt idx="398">
                        <c:v>198.99999999998951</c:v>
                      </c:pt>
                      <c:pt idx="399">
                        <c:v>199.99999999999611</c:v>
                      </c:pt>
                      <c:pt idx="400">
                        <c:v>199.99999999999611</c:v>
                      </c:pt>
                      <c:pt idx="401">
                        <c:v>200.99999999999309</c:v>
                      </c:pt>
                      <c:pt idx="402">
                        <c:v>200.99999999999309</c:v>
                      </c:pt>
                      <c:pt idx="403">
                        <c:v>201.9999999999996</c:v>
                      </c:pt>
                      <c:pt idx="404">
                        <c:v>201.9999999999996</c:v>
                      </c:pt>
                      <c:pt idx="405">
                        <c:v>202.99999999999659</c:v>
                      </c:pt>
                      <c:pt idx="406">
                        <c:v>202.99999999999659</c:v>
                      </c:pt>
                      <c:pt idx="407">
                        <c:v>203.99999999999349</c:v>
                      </c:pt>
                      <c:pt idx="408">
                        <c:v>203.99999999999349</c:v>
                      </c:pt>
                      <c:pt idx="409">
                        <c:v>204.99999999999051</c:v>
                      </c:pt>
                      <c:pt idx="410">
                        <c:v>204.99999999999051</c:v>
                      </c:pt>
                      <c:pt idx="411">
                        <c:v>205.99999999999699</c:v>
                      </c:pt>
                      <c:pt idx="412">
                        <c:v>205.99999999999699</c:v>
                      </c:pt>
                      <c:pt idx="413">
                        <c:v>206.999999999994</c:v>
                      </c:pt>
                      <c:pt idx="414">
                        <c:v>206.999999999994</c:v>
                      </c:pt>
                      <c:pt idx="415">
                        <c:v>208.00000000000051</c:v>
                      </c:pt>
                      <c:pt idx="416">
                        <c:v>208.00000000000051</c:v>
                      </c:pt>
                      <c:pt idx="417">
                        <c:v>208.9999999999975</c:v>
                      </c:pt>
                      <c:pt idx="418">
                        <c:v>208.9999999999975</c:v>
                      </c:pt>
                      <c:pt idx="419">
                        <c:v>209.99999999999449</c:v>
                      </c:pt>
                      <c:pt idx="420">
                        <c:v>209.99999999999449</c:v>
                      </c:pt>
                      <c:pt idx="421">
                        <c:v>210.99999999999139</c:v>
                      </c:pt>
                      <c:pt idx="422">
                        <c:v>210.99999999999139</c:v>
                      </c:pt>
                      <c:pt idx="423">
                        <c:v>211.99999999999801</c:v>
                      </c:pt>
                      <c:pt idx="424">
                        <c:v>211.99999999999801</c:v>
                      </c:pt>
                      <c:pt idx="425">
                        <c:v>212.999999999995</c:v>
                      </c:pt>
                      <c:pt idx="426">
                        <c:v>212.999999999995</c:v>
                      </c:pt>
                      <c:pt idx="427">
                        <c:v>213.99999999999179</c:v>
                      </c:pt>
                      <c:pt idx="428">
                        <c:v>213.99999999999179</c:v>
                      </c:pt>
                      <c:pt idx="429">
                        <c:v>214.99999999999841</c:v>
                      </c:pt>
                      <c:pt idx="430">
                        <c:v>214.99999999999841</c:v>
                      </c:pt>
                      <c:pt idx="431">
                        <c:v>215.9999999999954</c:v>
                      </c:pt>
                      <c:pt idx="432">
                        <c:v>215.9999999999954</c:v>
                      </c:pt>
                      <c:pt idx="433">
                        <c:v>216.99999999999241</c:v>
                      </c:pt>
                      <c:pt idx="434">
                        <c:v>216.99999999999241</c:v>
                      </c:pt>
                      <c:pt idx="435">
                        <c:v>217.99999999998931</c:v>
                      </c:pt>
                      <c:pt idx="436">
                        <c:v>217.99999999998931</c:v>
                      </c:pt>
                      <c:pt idx="437">
                        <c:v>218.99999999999599</c:v>
                      </c:pt>
                      <c:pt idx="438">
                        <c:v>218.99999999999599</c:v>
                      </c:pt>
                      <c:pt idx="439">
                        <c:v>219.99999999999281</c:v>
                      </c:pt>
                      <c:pt idx="440">
                        <c:v>219.99999999999281</c:v>
                      </c:pt>
                      <c:pt idx="441">
                        <c:v>220.9999999999994</c:v>
                      </c:pt>
                      <c:pt idx="442">
                        <c:v>220.9999999999994</c:v>
                      </c:pt>
                      <c:pt idx="443">
                        <c:v>221.99999999999631</c:v>
                      </c:pt>
                      <c:pt idx="444">
                        <c:v>221.99999999999631</c:v>
                      </c:pt>
                      <c:pt idx="445">
                        <c:v>222.99999999999329</c:v>
                      </c:pt>
                      <c:pt idx="446">
                        <c:v>222.99999999999329</c:v>
                      </c:pt>
                      <c:pt idx="447">
                        <c:v>223.99999999999031</c:v>
                      </c:pt>
                      <c:pt idx="448">
                        <c:v>223.99999999999031</c:v>
                      </c:pt>
                      <c:pt idx="449">
                        <c:v>224.99999999999679</c:v>
                      </c:pt>
                      <c:pt idx="450">
                        <c:v>224.99999999999679</c:v>
                      </c:pt>
                      <c:pt idx="451">
                        <c:v>225.9999999999938</c:v>
                      </c:pt>
                      <c:pt idx="452">
                        <c:v>225.9999999999938</c:v>
                      </c:pt>
                      <c:pt idx="453">
                        <c:v>227.00000000000031</c:v>
                      </c:pt>
                      <c:pt idx="454">
                        <c:v>227.00000000000031</c:v>
                      </c:pt>
                      <c:pt idx="455">
                        <c:v>227.99999999999719</c:v>
                      </c:pt>
                      <c:pt idx="456">
                        <c:v>227.99999999999719</c:v>
                      </c:pt>
                      <c:pt idx="457">
                        <c:v>228.9999999999942</c:v>
                      </c:pt>
                      <c:pt idx="458">
                        <c:v>228.9999999999942</c:v>
                      </c:pt>
                      <c:pt idx="459">
                        <c:v>229.99999999999119</c:v>
                      </c:pt>
                      <c:pt idx="460">
                        <c:v>229.99999999999119</c:v>
                      </c:pt>
                      <c:pt idx="461">
                        <c:v>230.9999999999977</c:v>
                      </c:pt>
                      <c:pt idx="462">
                        <c:v>230.9999999999977</c:v>
                      </c:pt>
                      <c:pt idx="463">
                        <c:v>231.99999999999471</c:v>
                      </c:pt>
                      <c:pt idx="464">
                        <c:v>231.99999999999471</c:v>
                      </c:pt>
                      <c:pt idx="465">
                        <c:v>233.00000000000131</c:v>
                      </c:pt>
                      <c:pt idx="466">
                        <c:v>233.00000000000131</c:v>
                      </c:pt>
                      <c:pt idx="467">
                        <c:v>233.99999999999821</c:v>
                      </c:pt>
                      <c:pt idx="468">
                        <c:v>233.99999999999821</c:v>
                      </c:pt>
                      <c:pt idx="469">
                        <c:v>234.9999999999952</c:v>
                      </c:pt>
                      <c:pt idx="470">
                        <c:v>234.9999999999952</c:v>
                      </c:pt>
                      <c:pt idx="471">
                        <c:v>235.9999999999921</c:v>
                      </c:pt>
                      <c:pt idx="472">
                        <c:v>235.9999999999921</c:v>
                      </c:pt>
                      <c:pt idx="473">
                        <c:v>236.99999999998909</c:v>
                      </c:pt>
                      <c:pt idx="474">
                        <c:v>236.99999999998909</c:v>
                      </c:pt>
                      <c:pt idx="475">
                        <c:v>237.99999999999559</c:v>
                      </c:pt>
                      <c:pt idx="476">
                        <c:v>237.99999999999559</c:v>
                      </c:pt>
                      <c:pt idx="477">
                        <c:v>238.99999999999261</c:v>
                      </c:pt>
                      <c:pt idx="478">
                        <c:v>238.99999999999261</c:v>
                      </c:pt>
                      <c:pt idx="479">
                        <c:v>239.9999999999992</c:v>
                      </c:pt>
                      <c:pt idx="480">
                        <c:v>239.9999999999992</c:v>
                      </c:pt>
                      <c:pt idx="481">
                        <c:v>240.99999999999611</c:v>
                      </c:pt>
                      <c:pt idx="482">
                        <c:v>240.99999999999611</c:v>
                      </c:pt>
                      <c:pt idx="483">
                        <c:v>241.99999999999309</c:v>
                      </c:pt>
                      <c:pt idx="484">
                        <c:v>241.99999999999309</c:v>
                      </c:pt>
                      <c:pt idx="485">
                        <c:v>242.99999999999</c:v>
                      </c:pt>
                      <c:pt idx="486">
                        <c:v>242.99999999999</c:v>
                      </c:pt>
                      <c:pt idx="487">
                        <c:v>243.99999999999659</c:v>
                      </c:pt>
                      <c:pt idx="488">
                        <c:v>243.99999999999659</c:v>
                      </c:pt>
                      <c:pt idx="489">
                        <c:v>244.99999999999349</c:v>
                      </c:pt>
                      <c:pt idx="490">
                        <c:v>244.99999999999349</c:v>
                      </c:pt>
                      <c:pt idx="491">
                        <c:v>246.00000000000011</c:v>
                      </c:pt>
                      <c:pt idx="492">
                        <c:v>246.00000000000011</c:v>
                      </c:pt>
                      <c:pt idx="493">
                        <c:v>246.99999999999699</c:v>
                      </c:pt>
                      <c:pt idx="494">
                        <c:v>246.99999999999699</c:v>
                      </c:pt>
                      <c:pt idx="495">
                        <c:v>247.999999999994</c:v>
                      </c:pt>
                      <c:pt idx="496">
                        <c:v>247.999999999994</c:v>
                      </c:pt>
                      <c:pt idx="497">
                        <c:v>248.99999999999099</c:v>
                      </c:pt>
                      <c:pt idx="498">
                        <c:v>248.99999999999099</c:v>
                      </c:pt>
                      <c:pt idx="499">
                        <c:v>249.9999999999975</c:v>
                      </c:pt>
                      <c:pt idx="500">
                        <c:v>249.9999999999975</c:v>
                      </c:pt>
                      <c:pt idx="501">
                        <c:v>250.99999999999449</c:v>
                      </c:pt>
                      <c:pt idx="502">
                        <c:v>250.99999999999449</c:v>
                      </c:pt>
                      <c:pt idx="503">
                        <c:v>252.00000000000099</c:v>
                      </c:pt>
                      <c:pt idx="504">
                        <c:v>252.00000000000099</c:v>
                      </c:pt>
                      <c:pt idx="505">
                        <c:v>252.99999999999801</c:v>
                      </c:pt>
                      <c:pt idx="506">
                        <c:v>252.99999999999801</c:v>
                      </c:pt>
                      <c:pt idx="507">
                        <c:v>253.999999999995</c:v>
                      </c:pt>
                      <c:pt idx="508">
                        <c:v>253.999999999995</c:v>
                      </c:pt>
                      <c:pt idx="509">
                        <c:v>254.9999999999919</c:v>
                      </c:pt>
                      <c:pt idx="510">
                        <c:v>254.9999999999919</c:v>
                      </c:pt>
                      <c:pt idx="511">
                        <c:v>255.9999999999888</c:v>
                      </c:pt>
                      <c:pt idx="512">
                        <c:v>255.9999999999888</c:v>
                      </c:pt>
                      <c:pt idx="513">
                        <c:v>256.99999999999523</c:v>
                      </c:pt>
                      <c:pt idx="514">
                        <c:v>256.99999999999523</c:v>
                      </c:pt>
                      <c:pt idx="515">
                        <c:v>257.99999999999221</c:v>
                      </c:pt>
                      <c:pt idx="516">
                        <c:v>257.99999999999221</c:v>
                      </c:pt>
                      <c:pt idx="517">
                        <c:v>258.99999999999892</c:v>
                      </c:pt>
                      <c:pt idx="518">
                        <c:v>258.99999999999892</c:v>
                      </c:pt>
                      <c:pt idx="519">
                        <c:v>259.99999999999591</c:v>
                      </c:pt>
                      <c:pt idx="520">
                        <c:v>259.99999999999591</c:v>
                      </c:pt>
                      <c:pt idx="521">
                        <c:v>260.99999999999272</c:v>
                      </c:pt>
                      <c:pt idx="522">
                        <c:v>260.99999999999272</c:v>
                      </c:pt>
                      <c:pt idx="523">
                        <c:v>261.9999999999896</c:v>
                      </c:pt>
                      <c:pt idx="524">
                        <c:v>261.9999999999896</c:v>
                      </c:pt>
                      <c:pt idx="525">
                        <c:v>262.99999999999619</c:v>
                      </c:pt>
                      <c:pt idx="526">
                        <c:v>262.99999999999619</c:v>
                      </c:pt>
                      <c:pt idx="527">
                        <c:v>263.99999999999318</c:v>
                      </c:pt>
                      <c:pt idx="528">
                        <c:v>263.99999999999318</c:v>
                      </c:pt>
                      <c:pt idx="529">
                        <c:v>264.99999999999972</c:v>
                      </c:pt>
                      <c:pt idx="530">
                        <c:v>264.99999999999972</c:v>
                      </c:pt>
                      <c:pt idx="531">
                        <c:v>265.99999999999682</c:v>
                      </c:pt>
                      <c:pt idx="532">
                        <c:v>265.99999999999682</c:v>
                      </c:pt>
                      <c:pt idx="533">
                        <c:v>266.99999999999358</c:v>
                      </c:pt>
                      <c:pt idx="534">
                        <c:v>266.99999999999358</c:v>
                      </c:pt>
                      <c:pt idx="535">
                        <c:v>267.99999999999062</c:v>
                      </c:pt>
                      <c:pt idx="536">
                        <c:v>267.99999999999062</c:v>
                      </c:pt>
                      <c:pt idx="537">
                        <c:v>268.99999999999721</c:v>
                      </c:pt>
                      <c:pt idx="538">
                        <c:v>268.99999999999721</c:v>
                      </c:pt>
                      <c:pt idx="539">
                        <c:v>269.99999999999409</c:v>
                      </c:pt>
                      <c:pt idx="540">
                        <c:v>269.99999999999409</c:v>
                      </c:pt>
                      <c:pt idx="541">
                        <c:v>271.0000000000008</c:v>
                      </c:pt>
                      <c:pt idx="542">
                        <c:v>271.0000000000008</c:v>
                      </c:pt>
                      <c:pt idx="543">
                        <c:v>271.99999999999761</c:v>
                      </c:pt>
                      <c:pt idx="544">
                        <c:v>271.99999999999761</c:v>
                      </c:pt>
                      <c:pt idx="545">
                        <c:v>272.99999999999449</c:v>
                      </c:pt>
                      <c:pt idx="546">
                        <c:v>272.99999999999449</c:v>
                      </c:pt>
                      <c:pt idx="547">
                        <c:v>273.99999999999159</c:v>
                      </c:pt>
                      <c:pt idx="548">
                        <c:v>273.99999999999159</c:v>
                      </c:pt>
                      <c:pt idx="549">
                        <c:v>274.99999999998857</c:v>
                      </c:pt>
                      <c:pt idx="550">
                        <c:v>274.99999999998857</c:v>
                      </c:pt>
                      <c:pt idx="551">
                        <c:v>275.99999999999511</c:v>
                      </c:pt>
                      <c:pt idx="552">
                        <c:v>275.99999999999511</c:v>
                      </c:pt>
                      <c:pt idx="553">
                        <c:v>276.99999999999199</c:v>
                      </c:pt>
                      <c:pt idx="554">
                        <c:v>276.99999999999199</c:v>
                      </c:pt>
                      <c:pt idx="555">
                        <c:v>277.99999999999858</c:v>
                      </c:pt>
                      <c:pt idx="556">
                        <c:v>277.99999999999858</c:v>
                      </c:pt>
                      <c:pt idx="557">
                        <c:v>278.99999999999562</c:v>
                      </c:pt>
                      <c:pt idx="558">
                        <c:v>278.99999999999562</c:v>
                      </c:pt>
                      <c:pt idx="559">
                        <c:v>279.99999999999261</c:v>
                      </c:pt>
                      <c:pt idx="560">
                        <c:v>279.99999999999261</c:v>
                      </c:pt>
                      <c:pt idx="561">
                        <c:v>280.99999999998943</c:v>
                      </c:pt>
                      <c:pt idx="562">
                        <c:v>280.99999999998943</c:v>
                      </c:pt>
                      <c:pt idx="563">
                        <c:v>281.99999999999608</c:v>
                      </c:pt>
                      <c:pt idx="564">
                        <c:v>281.99999999999608</c:v>
                      </c:pt>
                      <c:pt idx="565">
                        <c:v>282.99999999999301</c:v>
                      </c:pt>
                      <c:pt idx="566">
                        <c:v>282.99999999999301</c:v>
                      </c:pt>
                      <c:pt idx="567">
                        <c:v>283.99999999999949</c:v>
                      </c:pt>
                      <c:pt idx="568">
                        <c:v>283.99999999999949</c:v>
                      </c:pt>
                      <c:pt idx="569">
                        <c:v>284.99999999999659</c:v>
                      </c:pt>
                      <c:pt idx="570">
                        <c:v>284.99999999999659</c:v>
                      </c:pt>
                      <c:pt idx="571">
                        <c:v>285.99999999999352</c:v>
                      </c:pt>
                      <c:pt idx="572">
                        <c:v>285.99999999999352</c:v>
                      </c:pt>
                      <c:pt idx="573">
                        <c:v>286.99999999999051</c:v>
                      </c:pt>
                      <c:pt idx="574">
                        <c:v>286.99999999999051</c:v>
                      </c:pt>
                      <c:pt idx="575">
                        <c:v>287.99999999999687</c:v>
                      </c:pt>
                      <c:pt idx="576">
                        <c:v>287.99999999999687</c:v>
                      </c:pt>
                      <c:pt idx="577">
                        <c:v>288.99999999999392</c:v>
                      </c:pt>
                      <c:pt idx="578">
                        <c:v>288.99999999999392</c:v>
                      </c:pt>
                      <c:pt idx="579">
                        <c:v>290.00000000000063</c:v>
                      </c:pt>
                      <c:pt idx="580">
                        <c:v>290.00000000000063</c:v>
                      </c:pt>
                      <c:pt idx="581">
                        <c:v>290.99999999999733</c:v>
                      </c:pt>
                      <c:pt idx="582">
                        <c:v>290.99999999999733</c:v>
                      </c:pt>
                      <c:pt idx="583">
                        <c:v>291.99999999999432</c:v>
                      </c:pt>
                      <c:pt idx="584">
                        <c:v>291.99999999999432</c:v>
                      </c:pt>
                      <c:pt idx="585">
                        <c:v>292.99999999999142</c:v>
                      </c:pt>
                      <c:pt idx="586">
                        <c:v>292.99999999999142</c:v>
                      </c:pt>
                      <c:pt idx="587">
                        <c:v>293.99999999999801</c:v>
                      </c:pt>
                      <c:pt idx="588">
                        <c:v>293.99999999999801</c:v>
                      </c:pt>
                      <c:pt idx="589">
                        <c:v>294.99999999999483</c:v>
                      </c:pt>
                      <c:pt idx="590">
                        <c:v>294.99999999999483</c:v>
                      </c:pt>
                      <c:pt idx="591">
                        <c:v>296.00000000000148</c:v>
                      </c:pt>
                      <c:pt idx="592">
                        <c:v>296.00000000000148</c:v>
                      </c:pt>
                      <c:pt idx="593">
                        <c:v>296.99999999999841</c:v>
                      </c:pt>
                      <c:pt idx="594">
                        <c:v>296.99999999999841</c:v>
                      </c:pt>
                      <c:pt idx="595">
                        <c:v>297.99999999999528</c:v>
                      </c:pt>
                      <c:pt idx="596">
                        <c:v>297.99999999999528</c:v>
                      </c:pt>
                      <c:pt idx="597">
                        <c:v>298.99999999999221</c:v>
                      </c:pt>
                      <c:pt idx="598">
                        <c:v>298.99999999999221</c:v>
                      </c:pt>
                      <c:pt idx="599">
                        <c:v>299.99999999998909</c:v>
                      </c:pt>
                      <c:pt idx="600">
                        <c:v>299.99999999998909</c:v>
                      </c:pt>
                      <c:pt idx="601">
                        <c:v>300.99999999999591</c:v>
                      </c:pt>
                      <c:pt idx="602">
                        <c:v>300.99999999999591</c:v>
                      </c:pt>
                      <c:pt idx="603">
                        <c:v>301.99999999999272</c:v>
                      </c:pt>
                      <c:pt idx="604">
                        <c:v>301.99999999999272</c:v>
                      </c:pt>
                      <c:pt idx="605">
                        <c:v>302.99999999999932</c:v>
                      </c:pt>
                      <c:pt idx="606">
                        <c:v>302.99999999999932</c:v>
                      </c:pt>
                      <c:pt idx="607">
                        <c:v>303.99999999999619</c:v>
                      </c:pt>
                      <c:pt idx="608">
                        <c:v>303.99999999999619</c:v>
                      </c:pt>
                      <c:pt idx="609">
                        <c:v>304.99999999999318</c:v>
                      </c:pt>
                      <c:pt idx="610">
                        <c:v>304.99999999999318</c:v>
                      </c:pt>
                      <c:pt idx="611">
                        <c:v>305.99999999999022</c:v>
                      </c:pt>
                      <c:pt idx="612">
                        <c:v>305.99999999999022</c:v>
                      </c:pt>
                      <c:pt idx="613">
                        <c:v>306.99999999999682</c:v>
                      </c:pt>
                      <c:pt idx="614">
                        <c:v>306.99999999999682</c:v>
                      </c:pt>
                      <c:pt idx="615">
                        <c:v>307.99999999999358</c:v>
                      </c:pt>
                      <c:pt idx="616">
                        <c:v>307.99999999999358</c:v>
                      </c:pt>
                      <c:pt idx="617">
                        <c:v>309.00000000000028</c:v>
                      </c:pt>
                      <c:pt idx="618">
                        <c:v>309.00000000000028</c:v>
                      </c:pt>
                      <c:pt idx="619">
                        <c:v>309.99999999999721</c:v>
                      </c:pt>
                      <c:pt idx="620">
                        <c:v>309.99999999999721</c:v>
                      </c:pt>
                      <c:pt idx="621">
                        <c:v>310.99999999999409</c:v>
                      </c:pt>
                      <c:pt idx="622">
                        <c:v>310.99999999999409</c:v>
                      </c:pt>
                      <c:pt idx="623">
                        <c:v>311.99999999999119</c:v>
                      </c:pt>
                      <c:pt idx="624">
                        <c:v>311.99999999999119</c:v>
                      </c:pt>
                      <c:pt idx="625">
                        <c:v>312.99999999999761</c:v>
                      </c:pt>
                      <c:pt idx="626">
                        <c:v>312.99999999999761</c:v>
                      </c:pt>
                      <c:pt idx="627">
                        <c:v>313.99999999999449</c:v>
                      </c:pt>
                      <c:pt idx="628">
                        <c:v>313.99999999999449</c:v>
                      </c:pt>
                      <c:pt idx="629">
                        <c:v>315.00000000000131</c:v>
                      </c:pt>
                      <c:pt idx="630">
                        <c:v>315.00000000000131</c:v>
                      </c:pt>
                      <c:pt idx="631">
                        <c:v>315.99999999999818</c:v>
                      </c:pt>
                      <c:pt idx="632">
                        <c:v>315.99999999999818</c:v>
                      </c:pt>
                      <c:pt idx="633">
                        <c:v>316.99999999999523</c:v>
                      </c:pt>
                      <c:pt idx="634">
                        <c:v>316.99999999999523</c:v>
                      </c:pt>
                      <c:pt idx="635">
                        <c:v>317.99999999999199</c:v>
                      </c:pt>
                      <c:pt idx="636">
                        <c:v>317.99999999999199</c:v>
                      </c:pt>
                      <c:pt idx="637">
                        <c:v>318.99999999998892</c:v>
                      </c:pt>
                      <c:pt idx="638">
                        <c:v>318.99999999998892</c:v>
                      </c:pt>
                      <c:pt idx="639">
                        <c:v>319.99999999999562</c:v>
                      </c:pt>
                      <c:pt idx="640">
                        <c:v>319.99999999999562</c:v>
                      </c:pt>
                      <c:pt idx="641">
                        <c:v>320.99999999999261</c:v>
                      </c:pt>
                      <c:pt idx="642">
                        <c:v>320.99999999999261</c:v>
                      </c:pt>
                      <c:pt idx="643">
                        <c:v>321.99999999999898</c:v>
                      </c:pt>
                      <c:pt idx="644">
                        <c:v>321.99999999999898</c:v>
                      </c:pt>
                      <c:pt idx="645">
                        <c:v>322.99999999999608</c:v>
                      </c:pt>
                      <c:pt idx="646">
                        <c:v>322.99999999999608</c:v>
                      </c:pt>
                      <c:pt idx="647">
                        <c:v>323.99999999999301</c:v>
                      </c:pt>
                      <c:pt idx="648">
                        <c:v>323.99999999999301</c:v>
                      </c:pt>
                      <c:pt idx="649">
                        <c:v>324.99999999998988</c:v>
                      </c:pt>
                      <c:pt idx="650">
                        <c:v>324.99999999998988</c:v>
                      </c:pt>
                      <c:pt idx="651">
                        <c:v>325.99999999999659</c:v>
                      </c:pt>
                      <c:pt idx="652">
                        <c:v>325.99999999999659</c:v>
                      </c:pt>
                      <c:pt idx="653">
                        <c:v>326.99999999999352</c:v>
                      </c:pt>
                      <c:pt idx="654">
                        <c:v>326.99999999999352</c:v>
                      </c:pt>
                      <c:pt idx="655">
                        <c:v>328.00000000000011</c:v>
                      </c:pt>
                      <c:pt idx="656">
                        <c:v>328.00000000000011</c:v>
                      </c:pt>
                      <c:pt idx="657">
                        <c:v>328.99999999999687</c:v>
                      </c:pt>
                      <c:pt idx="658">
                        <c:v>328.99999999999687</c:v>
                      </c:pt>
                      <c:pt idx="659">
                        <c:v>329.99999999999392</c:v>
                      </c:pt>
                      <c:pt idx="660">
                        <c:v>329.99999999999392</c:v>
                      </c:pt>
                      <c:pt idx="661">
                        <c:v>330.99999999999102</c:v>
                      </c:pt>
                      <c:pt idx="662">
                        <c:v>330.99999999999102</c:v>
                      </c:pt>
                      <c:pt idx="663">
                        <c:v>331.99999999999739</c:v>
                      </c:pt>
                      <c:pt idx="664">
                        <c:v>331.99999999999739</c:v>
                      </c:pt>
                      <c:pt idx="665">
                        <c:v>332.99999999999432</c:v>
                      </c:pt>
                      <c:pt idx="666">
                        <c:v>332.99999999999432</c:v>
                      </c:pt>
                      <c:pt idx="667">
                        <c:v>334.00000000000102</c:v>
                      </c:pt>
                      <c:pt idx="668">
                        <c:v>334.00000000000102</c:v>
                      </c:pt>
                      <c:pt idx="669">
                        <c:v>334.99999999999801</c:v>
                      </c:pt>
                      <c:pt idx="670">
                        <c:v>334.99999999999801</c:v>
                      </c:pt>
                      <c:pt idx="671">
                        <c:v>335.99999999999483</c:v>
                      </c:pt>
                      <c:pt idx="672">
                        <c:v>335.99999999999483</c:v>
                      </c:pt>
                      <c:pt idx="673">
                        <c:v>336.99999999999193</c:v>
                      </c:pt>
                      <c:pt idx="674">
                        <c:v>336.99999999999193</c:v>
                      </c:pt>
                      <c:pt idx="675">
                        <c:v>337.99999999998869</c:v>
                      </c:pt>
                      <c:pt idx="676">
                        <c:v>337.99999999998869</c:v>
                      </c:pt>
                      <c:pt idx="677">
                        <c:v>338.99999999999528</c:v>
                      </c:pt>
                      <c:pt idx="678">
                        <c:v>338.99999999999528</c:v>
                      </c:pt>
                      <c:pt idx="679">
                        <c:v>339.99999999999221</c:v>
                      </c:pt>
                      <c:pt idx="680">
                        <c:v>339.99999999999221</c:v>
                      </c:pt>
                      <c:pt idx="681">
                        <c:v>340.99999999999892</c:v>
                      </c:pt>
                      <c:pt idx="682">
                        <c:v>340.99999999999892</c:v>
                      </c:pt>
                      <c:pt idx="683">
                        <c:v>341.99999999999591</c:v>
                      </c:pt>
                      <c:pt idx="684">
                        <c:v>341.99999999999591</c:v>
                      </c:pt>
                      <c:pt idx="685">
                        <c:v>342.99999999999272</c:v>
                      </c:pt>
                      <c:pt idx="686">
                        <c:v>342.99999999999272</c:v>
                      </c:pt>
                      <c:pt idx="687">
                        <c:v>343.99999999998971</c:v>
                      </c:pt>
                      <c:pt idx="688">
                        <c:v>343.99999999998971</c:v>
                      </c:pt>
                      <c:pt idx="689">
                        <c:v>344.99999999999619</c:v>
                      </c:pt>
                      <c:pt idx="690">
                        <c:v>344.99999999999619</c:v>
                      </c:pt>
                      <c:pt idx="691">
                        <c:v>345.99999999999318</c:v>
                      </c:pt>
                      <c:pt idx="692">
                        <c:v>345.99999999999318</c:v>
                      </c:pt>
                      <c:pt idx="693">
                        <c:v>346.99999999999972</c:v>
                      </c:pt>
                      <c:pt idx="694">
                        <c:v>346.99999999999972</c:v>
                      </c:pt>
                      <c:pt idx="695">
                        <c:v>347.99999999999682</c:v>
                      </c:pt>
                      <c:pt idx="696">
                        <c:v>347.99999999999682</c:v>
                      </c:pt>
                      <c:pt idx="697">
                        <c:v>348.99999999999358</c:v>
                      </c:pt>
                      <c:pt idx="698">
                        <c:v>348.99999999999358</c:v>
                      </c:pt>
                      <c:pt idx="699">
                        <c:v>349.99999999999062</c:v>
                      </c:pt>
                      <c:pt idx="700">
                        <c:v>349.99999999999062</c:v>
                      </c:pt>
                      <c:pt idx="701">
                        <c:v>350.99999999999721</c:v>
                      </c:pt>
                      <c:pt idx="702">
                        <c:v>350.99999999999721</c:v>
                      </c:pt>
                      <c:pt idx="703">
                        <c:v>351.99999999999409</c:v>
                      </c:pt>
                      <c:pt idx="704">
                        <c:v>351.99999999999409</c:v>
                      </c:pt>
                      <c:pt idx="705">
                        <c:v>353.0000000000008</c:v>
                      </c:pt>
                      <c:pt idx="706">
                        <c:v>353.0000000000008</c:v>
                      </c:pt>
                      <c:pt idx="707">
                        <c:v>353.99999999999761</c:v>
                      </c:pt>
                      <c:pt idx="708">
                        <c:v>353.99999999999761</c:v>
                      </c:pt>
                      <c:pt idx="709">
                        <c:v>354.9999999999946</c:v>
                      </c:pt>
                      <c:pt idx="710">
                        <c:v>354.9999999999946</c:v>
                      </c:pt>
                      <c:pt idx="711">
                        <c:v>355.99999999999159</c:v>
                      </c:pt>
                      <c:pt idx="712">
                        <c:v>355.99999999999159</c:v>
                      </c:pt>
                      <c:pt idx="713">
                        <c:v>356.99999999999818</c:v>
                      </c:pt>
                      <c:pt idx="714">
                        <c:v>356.99999999999818</c:v>
                      </c:pt>
                      <c:pt idx="715">
                        <c:v>357.99999999999523</c:v>
                      </c:pt>
                      <c:pt idx="716">
                        <c:v>357.99999999999523</c:v>
                      </c:pt>
                      <c:pt idx="717">
                        <c:v>358.99999999999199</c:v>
                      </c:pt>
                      <c:pt idx="718">
                        <c:v>358.99999999999199</c:v>
                      </c:pt>
                      <c:pt idx="719">
                        <c:v>359.99999999999858</c:v>
                      </c:pt>
                      <c:pt idx="720">
                        <c:v>359.99999999999858</c:v>
                      </c:pt>
                      <c:pt idx="721">
                        <c:v>360.99999999999562</c:v>
                      </c:pt>
                      <c:pt idx="722">
                        <c:v>360.99999999999562</c:v>
                      </c:pt>
                      <c:pt idx="723">
                        <c:v>361.99999999999261</c:v>
                      </c:pt>
                      <c:pt idx="724">
                        <c:v>361.99999999999261</c:v>
                      </c:pt>
                      <c:pt idx="725">
                        <c:v>362.99999999998943</c:v>
                      </c:pt>
                      <c:pt idx="726">
                        <c:v>362.99999999998943</c:v>
                      </c:pt>
                      <c:pt idx="727">
                        <c:v>363.99999999999608</c:v>
                      </c:pt>
                      <c:pt idx="728">
                        <c:v>363.99999999999608</c:v>
                      </c:pt>
                      <c:pt idx="729">
                        <c:v>364.99999999999312</c:v>
                      </c:pt>
                      <c:pt idx="730">
                        <c:v>364.99999999999312</c:v>
                      </c:pt>
                      <c:pt idx="731">
                        <c:v>365.99999999999949</c:v>
                      </c:pt>
                      <c:pt idx="732">
                        <c:v>365.99999999999949</c:v>
                      </c:pt>
                      <c:pt idx="733">
                        <c:v>366.99999999999659</c:v>
                      </c:pt>
                      <c:pt idx="734">
                        <c:v>366.99999999999659</c:v>
                      </c:pt>
                      <c:pt idx="735">
                        <c:v>367.99999999999352</c:v>
                      </c:pt>
                      <c:pt idx="736">
                        <c:v>367.99999999999352</c:v>
                      </c:pt>
                      <c:pt idx="737">
                        <c:v>368.99999999999051</c:v>
                      </c:pt>
                      <c:pt idx="738">
                        <c:v>368.99999999999051</c:v>
                      </c:pt>
                      <c:pt idx="739">
                        <c:v>369.99999999999687</c:v>
                      </c:pt>
                      <c:pt idx="740">
                        <c:v>369.99999999999687</c:v>
                      </c:pt>
                      <c:pt idx="741">
                        <c:v>370.99999999999392</c:v>
                      </c:pt>
                      <c:pt idx="742">
                        <c:v>370.99999999999392</c:v>
                      </c:pt>
                      <c:pt idx="743">
                        <c:v>372.00000000000063</c:v>
                      </c:pt>
                      <c:pt idx="744">
                        <c:v>372.00000000000063</c:v>
                      </c:pt>
                      <c:pt idx="745">
                        <c:v>372.99999999999739</c:v>
                      </c:pt>
                      <c:pt idx="746">
                        <c:v>372.99999999999739</c:v>
                      </c:pt>
                      <c:pt idx="747">
                        <c:v>373.99999999999437</c:v>
                      </c:pt>
                      <c:pt idx="748">
                        <c:v>373.99999999999437</c:v>
                      </c:pt>
                      <c:pt idx="749">
                        <c:v>374.99999999999142</c:v>
                      </c:pt>
                      <c:pt idx="750">
                        <c:v>374.99999999999142</c:v>
                      </c:pt>
                      <c:pt idx="751">
                        <c:v>375.99999999999801</c:v>
                      </c:pt>
                      <c:pt idx="752">
                        <c:v>375.99999999999801</c:v>
                      </c:pt>
                      <c:pt idx="753">
                        <c:v>376.99999999999483</c:v>
                      </c:pt>
                      <c:pt idx="754">
                        <c:v>376.99999999999483</c:v>
                      </c:pt>
                      <c:pt idx="755">
                        <c:v>377.99999999999193</c:v>
                      </c:pt>
                      <c:pt idx="756">
                        <c:v>377.99999999999193</c:v>
                      </c:pt>
                      <c:pt idx="757">
                        <c:v>378.99999999999852</c:v>
                      </c:pt>
                      <c:pt idx="758">
                        <c:v>378.99999999999852</c:v>
                      </c:pt>
                      <c:pt idx="759">
                        <c:v>379.99999999999528</c:v>
                      </c:pt>
                      <c:pt idx="760">
                        <c:v>379.99999999999528</c:v>
                      </c:pt>
                      <c:pt idx="761">
                        <c:v>380.99999999999221</c:v>
                      </c:pt>
                      <c:pt idx="762">
                        <c:v>380.99999999999221</c:v>
                      </c:pt>
                      <c:pt idx="763">
                        <c:v>381.9999999999892</c:v>
                      </c:pt>
                      <c:pt idx="764">
                        <c:v>381.9999999999892</c:v>
                      </c:pt>
                      <c:pt idx="765">
                        <c:v>382.99999999999591</c:v>
                      </c:pt>
                      <c:pt idx="766">
                        <c:v>382.99999999999591</c:v>
                      </c:pt>
                      <c:pt idx="767">
                        <c:v>383.99999999999272</c:v>
                      </c:pt>
                      <c:pt idx="768">
                        <c:v>383.99999999999272</c:v>
                      </c:pt>
                      <c:pt idx="769">
                        <c:v>384.99999999999932</c:v>
                      </c:pt>
                      <c:pt idx="770">
                        <c:v>384.99999999999932</c:v>
                      </c:pt>
                      <c:pt idx="771">
                        <c:v>385.99999999999619</c:v>
                      </c:pt>
                      <c:pt idx="772">
                        <c:v>385.99999999999619</c:v>
                      </c:pt>
                      <c:pt idx="773">
                        <c:v>386.99999999999318</c:v>
                      </c:pt>
                      <c:pt idx="774">
                        <c:v>386.99999999999318</c:v>
                      </c:pt>
                      <c:pt idx="775">
                        <c:v>387.99999999999022</c:v>
                      </c:pt>
                      <c:pt idx="776">
                        <c:v>387.99999999999022</c:v>
                      </c:pt>
                      <c:pt idx="777">
                        <c:v>388.99999999999682</c:v>
                      </c:pt>
                      <c:pt idx="778">
                        <c:v>388.99999999999682</c:v>
                      </c:pt>
                      <c:pt idx="779">
                        <c:v>389.99999999999358</c:v>
                      </c:pt>
                      <c:pt idx="780">
                        <c:v>389.99999999999358</c:v>
                      </c:pt>
                      <c:pt idx="781">
                        <c:v>391.00000000000028</c:v>
                      </c:pt>
                      <c:pt idx="782">
                        <c:v>391.00000000000028</c:v>
                      </c:pt>
                      <c:pt idx="783">
                        <c:v>391.99999999999721</c:v>
                      </c:pt>
                      <c:pt idx="784">
                        <c:v>391.99999999999721</c:v>
                      </c:pt>
                      <c:pt idx="785">
                        <c:v>392.99999999999409</c:v>
                      </c:pt>
                      <c:pt idx="786">
                        <c:v>392.99999999999409</c:v>
                      </c:pt>
                      <c:pt idx="787">
                        <c:v>393.99999999999119</c:v>
                      </c:pt>
                      <c:pt idx="788">
                        <c:v>393.99999999999119</c:v>
                      </c:pt>
                      <c:pt idx="789">
                        <c:v>394.99999999999761</c:v>
                      </c:pt>
                      <c:pt idx="790">
                        <c:v>394.99999999999761</c:v>
                      </c:pt>
                      <c:pt idx="791">
                        <c:v>395.9999999999946</c:v>
                      </c:pt>
                      <c:pt idx="792">
                        <c:v>395.9999999999946</c:v>
                      </c:pt>
                      <c:pt idx="793">
                        <c:v>397.00000000000131</c:v>
                      </c:pt>
                      <c:pt idx="794">
                        <c:v>397.00000000000131</c:v>
                      </c:pt>
                      <c:pt idx="795">
                        <c:v>397.99999999999818</c:v>
                      </c:pt>
                      <c:pt idx="796">
                        <c:v>397.99999999999818</c:v>
                      </c:pt>
                      <c:pt idx="797">
                        <c:v>398.99999999999523</c:v>
                      </c:pt>
                      <c:pt idx="798">
                        <c:v>398.99999999999523</c:v>
                      </c:pt>
                      <c:pt idx="799">
                        <c:v>399.99999999999199</c:v>
                      </c:pt>
                      <c:pt idx="800">
                        <c:v>399.99999999999199</c:v>
                      </c:pt>
                      <c:pt idx="801">
                        <c:v>400.99999999998897</c:v>
                      </c:pt>
                      <c:pt idx="802">
                        <c:v>400.99999999998897</c:v>
                      </c:pt>
                      <c:pt idx="803">
                        <c:v>401.99999999999562</c:v>
                      </c:pt>
                      <c:pt idx="804">
                        <c:v>401.99999999999562</c:v>
                      </c:pt>
                      <c:pt idx="805">
                        <c:v>402.99999999999261</c:v>
                      </c:pt>
                      <c:pt idx="806">
                        <c:v>402.99999999999261</c:v>
                      </c:pt>
                      <c:pt idx="807">
                        <c:v>403.99999999999898</c:v>
                      </c:pt>
                      <c:pt idx="808">
                        <c:v>403.99999999999898</c:v>
                      </c:pt>
                      <c:pt idx="809">
                        <c:v>404.99999999999608</c:v>
                      </c:pt>
                      <c:pt idx="810">
                        <c:v>404.99999999999608</c:v>
                      </c:pt>
                      <c:pt idx="811">
                        <c:v>405.99999999999312</c:v>
                      </c:pt>
                      <c:pt idx="812">
                        <c:v>405.99999999999312</c:v>
                      </c:pt>
                      <c:pt idx="813">
                        <c:v>406.99999999999011</c:v>
                      </c:pt>
                      <c:pt idx="814">
                        <c:v>406.99999999999011</c:v>
                      </c:pt>
                      <c:pt idx="815">
                        <c:v>407.99999999999659</c:v>
                      </c:pt>
                      <c:pt idx="816">
                        <c:v>407.99999999999659</c:v>
                      </c:pt>
                      <c:pt idx="817">
                        <c:v>408.99999999999352</c:v>
                      </c:pt>
                      <c:pt idx="818">
                        <c:v>408.99999999999352</c:v>
                      </c:pt>
                      <c:pt idx="819">
                        <c:v>410.00000000000011</c:v>
                      </c:pt>
                      <c:pt idx="820">
                        <c:v>410.00000000000011</c:v>
                      </c:pt>
                      <c:pt idx="821">
                        <c:v>410.99999999999687</c:v>
                      </c:pt>
                      <c:pt idx="822">
                        <c:v>410.99999999999687</c:v>
                      </c:pt>
                      <c:pt idx="823">
                        <c:v>411.99999999999392</c:v>
                      </c:pt>
                      <c:pt idx="824">
                        <c:v>411.99999999999392</c:v>
                      </c:pt>
                      <c:pt idx="825">
                        <c:v>412.99999999999102</c:v>
                      </c:pt>
                      <c:pt idx="826">
                        <c:v>412.99999999999102</c:v>
                      </c:pt>
                      <c:pt idx="827">
                        <c:v>413.99999999999739</c:v>
                      </c:pt>
                      <c:pt idx="828">
                        <c:v>413.99999999999739</c:v>
                      </c:pt>
                      <c:pt idx="829">
                        <c:v>414.99999999999437</c:v>
                      </c:pt>
                      <c:pt idx="830">
                        <c:v>414.99999999999437</c:v>
                      </c:pt>
                      <c:pt idx="831">
                        <c:v>416.00000000000108</c:v>
                      </c:pt>
                      <c:pt idx="832">
                        <c:v>416.00000000000108</c:v>
                      </c:pt>
                      <c:pt idx="833">
                        <c:v>416.99999999999801</c:v>
                      </c:pt>
                      <c:pt idx="834">
                        <c:v>416.99999999999801</c:v>
                      </c:pt>
                      <c:pt idx="835">
                        <c:v>417.99999999999483</c:v>
                      </c:pt>
                      <c:pt idx="836">
                        <c:v>417.99999999999483</c:v>
                      </c:pt>
                      <c:pt idx="837">
                        <c:v>418.99999999999193</c:v>
                      </c:pt>
                      <c:pt idx="838">
                        <c:v>418.99999999999193</c:v>
                      </c:pt>
                      <c:pt idx="839">
                        <c:v>419.99999999998892</c:v>
                      </c:pt>
                      <c:pt idx="840">
                        <c:v>419.99999999998892</c:v>
                      </c:pt>
                      <c:pt idx="841">
                        <c:v>420.99999999999528</c:v>
                      </c:pt>
                      <c:pt idx="842">
                        <c:v>420.99999999999528</c:v>
                      </c:pt>
                      <c:pt idx="843">
                        <c:v>421.99999999999233</c:v>
                      </c:pt>
                      <c:pt idx="844">
                        <c:v>421.99999999999233</c:v>
                      </c:pt>
                      <c:pt idx="845">
                        <c:v>422.99999999999892</c:v>
                      </c:pt>
                      <c:pt idx="846">
                        <c:v>422.99999999999892</c:v>
                      </c:pt>
                      <c:pt idx="847">
                        <c:v>423.99999999999591</c:v>
                      </c:pt>
                      <c:pt idx="848">
                        <c:v>423.99999999999591</c:v>
                      </c:pt>
                      <c:pt idx="849">
                        <c:v>424.99999999999272</c:v>
                      </c:pt>
                      <c:pt idx="850">
                        <c:v>424.99999999999272</c:v>
                      </c:pt>
                      <c:pt idx="851">
                        <c:v>425.99999999998971</c:v>
                      </c:pt>
                      <c:pt idx="852">
                        <c:v>425.99999999998971</c:v>
                      </c:pt>
                      <c:pt idx="853">
                        <c:v>426.99999999999642</c:v>
                      </c:pt>
                      <c:pt idx="854">
                        <c:v>426.99999999999642</c:v>
                      </c:pt>
                      <c:pt idx="855">
                        <c:v>427.99999999999318</c:v>
                      </c:pt>
                      <c:pt idx="856">
                        <c:v>427.99999999999318</c:v>
                      </c:pt>
                      <c:pt idx="857">
                        <c:v>428.99999999999972</c:v>
                      </c:pt>
                      <c:pt idx="858">
                        <c:v>428.99999999999972</c:v>
                      </c:pt>
                      <c:pt idx="859">
                        <c:v>429.99999999999682</c:v>
                      </c:pt>
                      <c:pt idx="860">
                        <c:v>429.99999999999682</c:v>
                      </c:pt>
                      <c:pt idx="861">
                        <c:v>430.99999999999369</c:v>
                      </c:pt>
                      <c:pt idx="862">
                        <c:v>430.99999999999369</c:v>
                      </c:pt>
                      <c:pt idx="863">
                        <c:v>431.99999999999062</c:v>
                      </c:pt>
                      <c:pt idx="864">
                        <c:v>431.99999999999062</c:v>
                      </c:pt>
                      <c:pt idx="865">
                        <c:v>432.99999999999721</c:v>
                      </c:pt>
                      <c:pt idx="866">
                        <c:v>432.99999999999721</c:v>
                      </c:pt>
                      <c:pt idx="867">
                        <c:v>433.99999999999409</c:v>
                      </c:pt>
                      <c:pt idx="868">
                        <c:v>433.99999999999409</c:v>
                      </c:pt>
                      <c:pt idx="869">
                        <c:v>435.00000000000102</c:v>
                      </c:pt>
                      <c:pt idx="870">
                        <c:v>435.00000000000102</c:v>
                      </c:pt>
                      <c:pt idx="871">
                        <c:v>435.99999999999773</c:v>
                      </c:pt>
                      <c:pt idx="872">
                        <c:v>435.99999999999773</c:v>
                      </c:pt>
                      <c:pt idx="873">
                        <c:v>436.9999999999946</c:v>
                      </c:pt>
                      <c:pt idx="874">
                        <c:v>436.9999999999946</c:v>
                      </c:pt>
                      <c:pt idx="875">
                        <c:v>437.99999999999159</c:v>
                      </c:pt>
                      <c:pt idx="876">
                        <c:v>437.99999999999159</c:v>
                      </c:pt>
                      <c:pt idx="877">
                        <c:v>438.99999999998857</c:v>
                      </c:pt>
                      <c:pt idx="878">
                        <c:v>438.99999999998857</c:v>
                      </c:pt>
                      <c:pt idx="879">
                        <c:v>439.99999999999523</c:v>
                      </c:pt>
                      <c:pt idx="880">
                        <c:v>439.99999999999523</c:v>
                      </c:pt>
                      <c:pt idx="881">
                        <c:v>440.99999999999221</c:v>
                      </c:pt>
                      <c:pt idx="882">
                        <c:v>440.99999999999221</c:v>
                      </c:pt>
                      <c:pt idx="883">
                        <c:v>441.99999999999858</c:v>
                      </c:pt>
                      <c:pt idx="884">
                        <c:v>441.99999999999858</c:v>
                      </c:pt>
                      <c:pt idx="885">
                        <c:v>442.99999999999562</c:v>
                      </c:pt>
                      <c:pt idx="886">
                        <c:v>442.99999999999562</c:v>
                      </c:pt>
                      <c:pt idx="887">
                        <c:v>443.99999999999261</c:v>
                      </c:pt>
                      <c:pt idx="888">
                        <c:v>443.99999999999261</c:v>
                      </c:pt>
                      <c:pt idx="889">
                        <c:v>444.99999999998948</c:v>
                      </c:pt>
                      <c:pt idx="890">
                        <c:v>444.99999999998948</c:v>
                      </c:pt>
                      <c:pt idx="891">
                        <c:v>445.99999999999619</c:v>
                      </c:pt>
                      <c:pt idx="892">
                        <c:v>445.99999999999619</c:v>
                      </c:pt>
                      <c:pt idx="893">
                        <c:v>446.99999999999312</c:v>
                      </c:pt>
                      <c:pt idx="894">
                        <c:v>446.99999999999312</c:v>
                      </c:pt>
                      <c:pt idx="895">
                        <c:v>447.99999999999949</c:v>
                      </c:pt>
                      <c:pt idx="896">
                        <c:v>447.99999999999949</c:v>
                      </c:pt>
                      <c:pt idx="897">
                        <c:v>448.99999999999659</c:v>
                      </c:pt>
                      <c:pt idx="898">
                        <c:v>448.99999999999659</c:v>
                      </c:pt>
                      <c:pt idx="899">
                        <c:v>449.99999999999358</c:v>
                      </c:pt>
                      <c:pt idx="900">
                        <c:v>449.99999999999358</c:v>
                      </c:pt>
                      <c:pt idx="901">
                        <c:v>450.99999999999051</c:v>
                      </c:pt>
                      <c:pt idx="902">
                        <c:v>450.99999999999051</c:v>
                      </c:pt>
                      <c:pt idx="903">
                        <c:v>451.99999999999687</c:v>
                      </c:pt>
                      <c:pt idx="904">
                        <c:v>451.99999999999687</c:v>
                      </c:pt>
                      <c:pt idx="905">
                        <c:v>452.99999999999392</c:v>
                      </c:pt>
                      <c:pt idx="906">
                        <c:v>452.99999999999392</c:v>
                      </c:pt>
                      <c:pt idx="907">
                        <c:v>454.00000000000068</c:v>
                      </c:pt>
                      <c:pt idx="908">
                        <c:v>454.00000000000068</c:v>
                      </c:pt>
                      <c:pt idx="909">
                        <c:v>454.99999999999761</c:v>
                      </c:pt>
                      <c:pt idx="910">
                        <c:v>454.99999999999761</c:v>
                      </c:pt>
                      <c:pt idx="911">
                        <c:v>455.99999999999437</c:v>
                      </c:pt>
                      <c:pt idx="912">
                        <c:v>455.99999999999437</c:v>
                      </c:pt>
                      <c:pt idx="913">
                        <c:v>456.99999999999142</c:v>
                      </c:pt>
                      <c:pt idx="914">
                        <c:v>456.99999999999142</c:v>
                      </c:pt>
                      <c:pt idx="915">
                        <c:v>457.99999999999801</c:v>
                      </c:pt>
                      <c:pt idx="916">
                        <c:v>457.99999999999801</c:v>
                      </c:pt>
                      <c:pt idx="917">
                        <c:v>458.99999999999483</c:v>
                      </c:pt>
                      <c:pt idx="918">
                        <c:v>458.99999999999483</c:v>
                      </c:pt>
                      <c:pt idx="919">
                        <c:v>459.99999999999193</c:v>
                      </c:pt>
                      <c:pt idx="920">
                        <c:v>459.99999999999193</c:v>
                      </c:pt>
                      <c:pt idx="921">
                        <c:v>460.99999999999852</c:v>
                      </c:pt>
                      <c:pt idx="922">
                        <c:v>460.99999999999852</c:v>
                      </c:pt>
                      <c:pt idx="923">
                        <c:v>461.99999999999528</c:v>
                      </c:pt>
                      <c:pt idx="924">
                        <c:v>461.99999999999528</c:v>
                      </c:pt>
                      <c:pt idx="925">
                        <c:v>462.99999999999233</c:v>
                      </c:pt>
                      <c:pt idx="926">
                        <c:v>462.99999999999233</c:v>
                      </c:pt>
                      <c:pt idx="927">
                        <c:v>463.99999999998931</c:v>
                      </c:pt>
                      <c:pt idx="928">
                        <c:v>463.99999999998931</c:v>
                      </c:pt>
                      <c:pt idx="929">
                        <c:v>464.99999999999591</c:v>
                      </c:pt>
                      <c:pt idx="930">
                        <c:v>464.99999999999591</c:v>
                      </c:pt>
                      <c:pt idx="931">
                        <c:v>465.99999999999272</c:v>
                      </c:pt>
                      <c:pt idx="932">
                        <c:v>465.99999999999272</c:v>
                      </c:pt>
                      <c:pt idx="933">
                        <c:v>466.99999999999932</c:v>
                      </c:pt>
                      <c:pt idx="934">
                        <c:v>466.99999999999932</c:v>
                      </c:pt>
                      <c:pt idx="935">
                        <c:v>467.99999999999642</c:v>
                      </c:pt>
                      <c:pt idx="936">
                        <c:v>467.99999999999642</c:v>
                      </c:pt>
                      <c:pt idx="937">
                        <c:v>468.99999999999318</c:v>
                      </c:pt>
                      <c:pt idx="938">
                        <c:v>468.99999999999318</c:v>
                      </c:pt>
                      <c:pt idx="939">
                        <c:v>469.99999999999022</c:v>
                      </c:pt>
                      <c:pt idx="940">
                        <c:v>469.99999999999022</c:v>
                      </c:pt>
                      <c:pt idx="941">
                        <c:v>470.99999999999682</c:v>
                      </c:pt>
                      <c:pt idx="942">
                        <c:v>470.99999999999682</c:v>
                      </c:pt>
                      <c:pt idx="943">
                        <c:v>471.99999999999369</c:v>
                      </c:pt>
                      <c:pt idx="944">
                        <c:v>471.99999999999369</c:v>
                      </c:pt>
                      <c:pt idx="945">
                        <c:v>473.0000000000004</c:v>
                      </c:pt>
                      <c:pt idx="946">
                        <c:v>473.0000000000004</c:v>
                      </c:pt>
                      <c:pt idx="947">
                        <c:v>473.99999999999721</c:v>
                      </c:pt>
                      <c:pt idx="948">
                        <c:v>473.99999999999721</c:v>
                      </c:pt>
                      <c:pt idx="949">
                        <c:v>474.99999999999409</c:v>
                      </c:pt>
                      <c:pt idx="950">
                        <c:v>474.99999999999409</c:v>
                      </c:pt>
                      <c:pt idx="951">
                        <c:v>475.99999999999119</c:v>
                      </c:pt>
                      <c:pt idx="952">
                        <c:v>475.99999999999119</c:v>
                      </c:pt>
                      <c:pt idx="953">
                        <c:v>476.99999999999773</c:v>
                      </c:pt>
                      <c:pt idx="954">
                        <c:v>476.99999999999773</c:v>
                      </c:pt>
                      <c:pt idx="955">
                        <c:v>477.9999999999946</c:v>
                      </c:pt>
                      <c:pt idx="956">
                        <c:v>477.9999999999946</c:v>
                      </c:pt>
                      <c:pt idx="957">
                        <c:v>479.00000000000142</c:v>
                      </c:pt>
                      <c:pt idx="958">
                        <c:v>479.00000000000142</c:v>
                      </c:pt>
                      <c:pt idx="959">
                        <c:v>479.99999999999818</c:v>
                      </c:pt>
                      <c:pt idx="960">
                        <c:v>479.99999999999818</c:v>
                      </c:pt>
                      <c:pt idx="961">
                        <c:v>480.99999999999523</c:v>
                      </c:pt>
                      <c:pt idx="962">
                        <c:v>480.99999999999523</c:v>
                      </c:pt>
                      <c:pt idx="963">
                        <c:v>481.99999999999221</c:v>
                      </c:pt>
                      <c:pt idx="964">
                        <c:v>481.99999999999221</c:v>
                      </c:pt>
                      <c:pt idx="965">
                        <c:v>482.99999999998897</c:v>
                      </c:pt>
                      <c:pt idx="966">
                        <c:v>482.99999999998897</c:v>
                      </c:pt>
                      <c:pt idx="967">
                        <c:v>483.99999999999562</c:v>
                      </c:pt>
                      <c:pt idx="968">
                        <c:v>483.99999999999562</c:v>
                      </c:pt>
                      <c:pt idx="969">
                        <c:v>484.99999999999261</c:v>
                      </c:pt>
                      <c:pt idx="970">
                        <c:v>484.99999999999261</c:v>
                      </c:pt>
                      <c:pt idx="971">
                        <c:v>485.99999999999898</c:v>
                      </c:pt>
                      <c:pt idx="972">
                        <c:v>485.99999999999898</c:v>
                      </c:pt>
                      <c:pt idx="973">
                        <c:v>486.99999999999619</c:v>
                      </c:pt>
                      <c:pt idx="974">
                        <c:v>486.99999999999619</c:v>
                      </c:pt>
                      <c:pt idx="975">
                        <c:v>487.99999999999312</c:v>
                      </c:pt>
                      <c:pt idx="976">
                        <c:v>487.99999999999312</c:v>
                      </c:pt>
                      <c:pt idx="977">
                        <c:v>488.99999999999011</c:v>
                      </c:pt>
                      <c:pt idx="978">
                        <c:v>488.99999999999011</c:v>
                      </c:pt>
                      <c:pt idx="979">
                        <c:v>489.99999999999659</c:v>
                      </c:pt>
                      <c:pt idx="980">
                        <c:v>489.99999999999659</c:v>
                      </c:pt>
                      <c:pt idx="981">
                        <c:v>490.99999999999358</c:v>
                      </c:pt>
                      <c:pt idx="982">
                        <c:v>490.99999999999358</c:v>
                      </c:pt>
                      <c:pt idx="983">
                        <c:v>492.00000000000023</c:v>
                      </c:pt>
                      <c:pt idx="984">
                        <c:v>492.00000000000023</c:v>
                      </c:pt>
                      <c:pt idx="985">
                        <c:v>492.99999999999699</c:v>
                      </c:pt>
                      <c:pt idx="986">
                        <c:v>492.99999999999699</c:v>
                      </c:pt>
                      <c:pt idx="987">
                        <c:v>493.99999999999392</c:v>
                      </c:pt>
                      <c:pt idx="988">
                        <c:v>493.99999999999392</c:v>
                      </c:pt>
                      <c:pt idx="989">
                        <c:v>494.99999999999102</c:v>
                      </c:pt>
                      <c:pt idx="990">
                        <c:v>494.99999999999102</c:v>
                      </c:pt>
                      <c:pt idx="991">
                        <c:v>495.99999999999761</c:v>
                      </c:pt>
                      <c:pt idx="992">
                        <c:v>495.99999999999761</c:v>
                      </c:pt>
                      <c:pt idx="993">
                        <c:v>496.99999999999437</c:v>
                      </c:pt>
                      <c:pt idx="994">
                        <c:v>496.99999999999437</c:v>
                      </c:pt>
                      <c:pt idx="995">
                        <c:v>498.00000000000119</c:v>
                      </c:pt>
                      <c:pt idx="996">
                        <c:v>498.00000000000119</c:v>
                      </c:pt>
                      <c:pt idx="997">
                        <c:v>498.99999999999801</c:v>
                      </c:pt>
                      <c:pt idx="998">
                        <c:v>498.99999999999801</c:v>
                      </c:pt>
                      <c:pt idx="999">
                        <c:v>499.99999999999483</c:v>
                      </c:pt>
                      <c:pt idx="1000">
                        <c:v>499.99999999999483</c:v>
                      </c:pt>
                      <c:pt idx="1001">
                        <c:v>500.99999999999193</c:v>
                      </c:pt>
                      <c:pt idx="1002">
                        <c:v>500.99999999999193</c:v>
                      </c:pt>
                      <c:pt idx="1003">
                        <c:v>501.99999999998892</c:v>
                      </c:pt>
                      <c:pt idx="1004">
                        <c:v>501.99999999998892</c:v>
                      </c:pt>
                      <c:pt idx="1005">
                        <c:v>502.99999999999551</c:v>
                      </c:pt>
                      <c:pt idx="1006">
                        <c:v>502.99999999999551</c:v>
                      </c:pt>
                      <c:pt idx="1007">
                        <c:v>503.99999999999233</c:v>
                      </c:pt>
                      <c:pt idx="1008">
                        <c:v>503.99999999999233</c:v>
                      </c:pt>
                      <c:pt idx="1009">
                        <c:v>504.99999999999892</c:v>
                      </c:pt>
                      <c:pt idx="1010">
                        <c:v>504.99999999999892</c:v>
                      </c:pt>
                      <c:pt idx="1011">
                        <c:v>505.99999999999591</c:v>
                      </c:pt>
                      <c:pt idx="1012">
                        <c:v>505.99999999999591</c:v>
                      </c:pt>
                      <c:pt idx="1013">
                        <c:v>506.99999999999278</c:v>
                      </c:pt>
                      <c:pt idx="1014">
                        <c:v>506.99999999999278</c:v>
                      </c:pt>
                      <c:pt idx="1015">
                        <c:v>507.99999999998971</c:v>
                      </c:pt>
                      <c:pt idx="1016">
                        <c:v>507.99999999998971</c:v>
                      </c:pt>
                      <c:pt idx="1017">
                        <c:v>508.99999999999642</c:v>
                      </c:pt>
                      <c:pt idx="1018">
                        <c:v>508.99999999999642</c:v>
                      </c:pt>
                      <c:pt idx="1019">
                        <c:v>509.99999999999318</c:v>
                      </c:pt>
                      <c:pt idx="1020">
                        <c:v>509.99999999999318</c:v>
                      </c:pt>
                      <c:pt idx="1021">
                        <c:v>510.99999999999977</c:v>
                      </c:pt>
                      <c:pt idx="1022">
                        <c:v>510.99999999999977</c:v>
                      </c:pt>
                      <c:pt idx="1023">
                        <c:v>511.99999999999687</c:v>
                      </c:pt>
                      <c:pt idx="1024">
                        <c:v>511.99999999999687</c:v>
                      </c:pt>
                      <c:pt idx="1025">
                        <c:v>512.99999999999386</c:v>
                      </c:pt>
                      <c:pt idx="1026">
                        <c:v>512.99999999999386</c:v>
                      </c:pt>
                      <c:pt idx="1027">
                        <c:v>513.99999999999079</c:v>
                      </c:pt>
                      <c:pt idx="1028">
                        <c:v>513.99999999999079</c:v>
                      </c:pt>
                      <c:pt idx="1029">
                        <c:v>514.99999999999739</c:v>
                      </c:pt>
                      <c:pt idx="1030">
                        <c:v>514.99999999999739</c:v>
                      </c:pt>
                      <c:pt idx="1031">
                        <c:v>515.99999999999432</c:v>
                      </c:pt>
                      <c:pt idx="1032">
                        <c:v>515.99999999999432</c:v>
                      </c:pt>
                      <c:pt idx="1033">
                        <c:v>517.00000000000102</c:v>
                      </c:pt>
                      <c:pt idx="1034">
                        <c:v>517.00000000000102</c:v>
                      </c:pt>
                      <c:pt idx="1035">
                        <c:v>517.99999999999784</c:v>
                      </c:pt>
                      <c:pt idx="1036">
                        <c:v>517.99999999999784</c:v>
                      </c:pt>
                      <c:pt idx="1037">
                        <c:v>518.99999999999477</c:v>
                      </c:pt>
                      <c:pt idx="1038">
                        <c:v>518.99999999999477</c:v>
                      </c:pt>
                      <c:pt idx="1039">
                        <c:v>519.99999999999181</c:v>
                      </c:pt>
                      <c:pt idx="1040">
                        <c:v>519.99999999999181</c:v>
                      </c:pt>
                      <c:pt idx="1041">
                        <c:v>520.99999999999829</c:v>
                      </c:pt>
                      <c:pt idx="1042">
                        <c:v>520.99999999999829</c:v>
                      </c:pt>
                      <c:pt idx="1043">
                        <c:v>521.99999999999523</c:v>
                      </c:pt>
                      <c:pt idx="1044">
                        <c:v>521.99999999999523</c:v>
                      </c:pt>
                      <c:pt idx="1045">
                        <c:v>522.99999999999227</c:v>
                      </c:pt>
                      <c:pt idx="1046">
                        <c:v>522.99999999999227</c:v>
                      </c:pt>
                      <c:pt idx="1047">
                        <c:v>523.99999999999852</c:v>
                      </c:pt>
                      <c:pt idx="1048">
                        <c:v>523.99999999999852</c:v>
                      </c:pt>
                      <c:pt idx="1049">
                        <c:v>524.99999999999568</c:v>
                      </c:pt>
                      <c:pt idx="1050">
                        <c:v>524.99999999999568</c:v>
                      </c:pt>
                      <c:pt idx="1051">
                        <c:v>525.99999999999272</c:v>
                      </c:pt>
                      <c:pt idx="1052">
                        <c:v>525.99999999999272</c:v>
                      </c:pt>
                      <c:pt idx="1053">
                        <c:v>526.99999999998943</c:v>
                      </c:pt>
                      <c:pt idx="1054">
                        <c:v>526.99999999998943</c:v>
                      </c:pt>
                      <c:pt idx="1055">
                        <c:v>527.99999999999625</c:v>
                      </c:pt>
                      <c:pt idx="1056">
                        <c:v>527.99999999999625</c:v>
                      </c:pt>
                      <c:pt idx="1057">
                        <c:v>528.99999999999318</c:v>
                      </c:pt>
                      <c:pt idx="1058">
                        <c:v>528.99999999999318</c:v>
                      </c:pt>
                      <c:pt idx="1059">
                        <c:v>529.99999999999977</c:v>
                      </c:pt>
                      <c:pt idx="1060">
                        <c:v>529.99999999999977</c:v>
                      </c:pt>
                      <c:pt idx="1061">
                        <c:v>530.9999999999967</c:v>
                      </c:pt>
                      <c:pt idx="1062">
                        <c:v>530.9999999999967</c:v>
                      </c:pt>
                      <c:pt idx="1063">
                        <c:v>531.99999999999341</c:v>
                      </c:pt>
                      <c:pt idx="1064">
                        <c:v>531.99999999999341</c:v>
                      </c:pt>
                      <c:pt idx="1065">
                        <c:v>532.99999999999056</c:v>
                      </c:pt>
                      <c:pt idx="1066">
                        <c:v>532.99999999999056</c:v>
                      </c:pt>
                      <c:pt idx="1067">
                        <c:v>533.99999999999716</c:v>
                      </c:pt>
                      <c:pt idx="1068">
                        <c:v>533.99999999999716</c:v>
                      </c:pt>
                      <c:pt idx="1069">
                        <c:v>534.99999999999409</c:v>
                      </c:pt>
                      <c:pt idx="1070">
                        <c:v>534.99999999999409</c:v>
                      </c:pt>
                      <c:pt idx="1071">
                        <c:v>536.00000000000068</c:v>
                      </c:pt>
                      <c:pt idx="1072">
                        <c:v>536.00000000000068</c:v>
                      </c:pt>
                      <c:pt idx="1073">
                        <c:v>536.99999999999761</c:v>
                      </c:pt>
                      <c:pt idx="1074">
                        <c:v>536.99999999999761</c:v>
                      </c:pt>
                      <c:pt idx="1075">
                        <c:v>537.99999999999443</c:v>
                      </c:pt>
                      <c:pt idx="1076">
                        <c:v>537.99999999999443</c:v>
                      </c:pt>
                      <c:pt idx="1077">
                        <c:v>538.99999999999159</c:v>
                      </c:pt>
                      <c:pt idx="1078">
                        <c:v>538.99999999999159</c:v>
                      </c:pt>
                      <c:pt idx="1079">
                        <c:v>539.99999999999807</c:v>
                      </c:pt>
                      <c:pt idx="1080">
                        <c:v>539.99999999999807</c:v>
                      </c:pt>
                      <c:pt idx="1081">
                        <c:v>540.999999999995</c:v>
                      </c:pt>
                      <c:pt idx="1082">
                        <c:v>540.999999999995</c:v>
                      </c:pt>
                      <c:pt idx="1083">
                        <c:v>541.99999999999204</c:v>
                      </c:pt>
                      <c:pt idx="1084">
                        <c:v>541.99999999999204</c:v>
                      </c:pt>
                      <c:pt idx="1085">
                        <c:v>542.99999999999841</c:v>
                      </c:pt>
                      <c:pt idx="1086">
                        <c:v>542.99999999999841</c:v>
                      </c:pt>
                      <c:pt idx="1087">
                        <c:v>543.99999999999545</c:v>
                      </c:pt>
                      <c:pt idx="1088">
                        <c:v>543.99999999999545</c:v>
                      </c:pt>
                      <c:pt idx="1089">
                        <c:v>544.99999999999238</c:v>
                      </c:pt>
                      <c:pt idx="1090">
                        <c:v>544.99999999999238</c:v>
                      </c:pt>
                      <c:pt idx="1091">
                        <c:v>545.99999999998943</c:v>
                      </c:pt>
                      <c:pt idx="1092">
                        <c:v>545.99999999998943</c:v>
                      </c:pt>
                      <c:pt idx="1093">
                        <c:v>546.99999999999602</c:v>
                      </c:pt>
                      <c:pt idx="1094">
                        <c:v>546.99999999999602</c:v>
                      </c:pt>
                      <c:pt idx="1095">
                        <c:v>547.99999999999295</c:v>
                      </c:pt>
                      <c:pt idx="1096">
                        <c:v>547.99999999999295</c:v>
                      </c:pt>
                      <c:pt idx="1097">
                        <c:v>548.99999999999943</c:v>
                      </c:pt>
                      <c:pt idx="1098">
                        <c:v>548.99999999999943</c:v>
                      </c:pt>
                      <c:pt idx="1099">
                        <c:v>549.99999999999659</c:v>
                      </c:pt>
                      <c:pt idx="1100">
                        <c:v>549.99999999999659</c:v>
                      </c:pt>
                      <c:pt idx="1101">
                        <c:v>550.99999999999341</c:v>
                      </c:pt>
                      <c:pt idx="1102">
                        <c:v>550.99999999999341</c:v>
                      </c:pt>
                      <c:pt idx="1103">
                        <c:v>551.99999999999034</c:v>
                      </c:pt>
                      <c:pt idx="1104">
                        <c:v>551.99999999999034</c:v>
                      </c:pt>
                      <c:pt idx="1105">
                        <c:v>552.99999999999704</c:v>
                      </c:pt>
                      <c:pt idx="1106">
                        <c:v>552.99999999999704</c:v>
                      </c:pt>
                      <c:pt idx="1107">
                        <c:v>553.99999999999386</c:v>
                      </c:pt>
                      <c:pt idx="1108">
                        <c:v>553.99999999999386</c:v>
                      </c:pt>
                      <c:pt idx="1109">
                        <c:v>555.00000000000045</c:v>
                      </c:pt>
                      <c:pt idx="1110">
                        <c:v>555.00000000000045</c:v>
                      </c:pt>
                      <c:pt idx="1111">
                        <c:v>555.99999999999739</c:v>
                      </c:pt>
                      <c:pt idx="1112">
                        <c:v>555.99999999999739</c:v>
                      </c:pt>
                      <c:pt idx="1113">
                        <c:v>556.99999999999432</c:v>
                      </c:pt>
                      <c:pt idx="1114">
                        <c:v>556.99999999999432</c:v>
                      </c:pt>
                      <c:pt idx="1115">
                        <c:v>557.99999999999136</c:v>
                      </c:pt>
                      <c:pt idx="1116">
                        <c:v>557.99999999999136</c:v>
                      </c:pt>
                      <c:pt idx="1117">
                        <c:v>558.99999999999784</c:v>
                      </c:pt>
                      <c:pt idx="1118">
                        <c:v>558.99999999999784</c:v>
                      </c:pt>
                      <c:pt idx="1119">
                        <c:v>559.99999999999477</c:v>
                      </c:pt>
                      <c:pt idx="1120">
                        <c:v>559.99999999999477</c:v>
                      </c:pt>
                      <c:pt idx="1121">
                        <c:v>561.00000000000136</c:v>
                      </c:pt>
                      <c:pt idx="1122">
                        <c:v>561.00000000000136</c:v>
                      </c:pt>
                      <c:pt idx="1123">
                        <c:v>561.99999999999829</c:v>
                      </c:pt>
                      <c:pt idx="1124">
                        <c:v>561.99999999999829</c:v>
                      </c:pt>
                      <c:pt idx="1125">
                        <c:v>562.99999999999523</c:v>
                      </c:pt>
                      <c:pt idx="1126">
                        <c:v>562.99999999999523</c:v>
                      </c:pt>
                      <c:pt idx="1127">
                        <c:v>563.99999999999227</c:v>
                      </c:pt>
                      <c:pt idx="1128">
                        <c:v>563.99999999999227</c:v>
                      </c:pt>
                      <c:pt idx="1129">
                        <c:v>564.9999999999892</c:v>
                      </c:pt>
                      <c:pt idx="1130">
                        <c:v>564.9999999999892</c:v>
                      </c:pt>
                      <c:pt idx="1131">
                        <c:v>565.99999999999579</c:v>
                      </c:pt>
                      <c:pt idx="1132">
                        <c:v>565.99999999999579</c:v>
                      </c:pt>
                      <c:pt idx="1133">
                        <c:v>566.99999999999272</c:v>
                      </c:pt>
                      <c:pt idx="1134">
                        <c:v>566.99999999999272</c:v>
                      </c:pt>
                      <c:pt idx="1135">
                        <c:v>567.99999999999932</c:v>
                      </c:pt>
                      <c:pt idx="1136">
                        <c:v>567.99999999999932</c:v>
                      </c:pt>
                      <c:pt idx="1137">
                        <c:v>568.99999999999625</c:v>
                      </c:pt>
                      <c:pt idx="1138">
                        <c:v>568.99999999999625</c:v>
                      </c:pt>
                      <c:pt idx="1139">
                        <c:v>569.99999999999318</c:v>
                      </c:pt>
                      <c:pt idx="1140">
                        <c:v>569.99999999999318</c:v>
                      </c:pt>
                      <c:pt idx="1141">
                        <c:v>570.99999999999011</c:v>
                      </c:pt>
                      <c:pt idx="1142">
                        <c:v>570.99999999999011</c:v>
                      </c:pt>
                      <c:pt idx="1143">
                        <c:v>571.9999999999967</c:v>
                      </c:pt>
                      <c:pt idx="1144">
                        <c:v>571.9999999999967</c:v>
                      </c:pt>
                      <c:pt idx="1145">
                        <c:v>572.99999999999341</c:v>
                      </c:pt>
                      <c:pt idx="1146">
                        <c:v>572.99999999999341</c:v>
                      </c:pt>
                      <c:pt idx="1147">
                        <c:v>574.00000000000023</c:v>
                      </c:pt>
                      <c:pt idx="1148">
                        <c:v>574.00000000000023</c:v>
                      </c:pt>
                      <c:pt idx="1149">
                        <c:v>574.99999999999716</c:v>
                      </c:pt>
                      <c:pt idx="1150">
                        <c:v>574.99999999999716</c:v>
                      </c:pt>
                      <c:pt idx="1151">
                        <c:v>575.99999999999409</c:v>
                      </c:pt>
                      <c:pt idx="1152">
                        <c:v>575.99999999999409</c:v>
                      </c:pt>
                      <c:pt idx="1153">
                        <c:v>576.99999999999113</c:v>
                      </c:pt>
                      <c:pt idx="1154">
                        <c:v>576.99999999999113</c:v>
                      </c:pt>
                      <c:pt idx="1155">
                        <c:v>577.99999999999761</c:v>
                      </c:pt>
                      <c:pt idx="1156">
                        <c:v>577.99999999999761</c:v>
                      </c:pt>
                      <c:pt idx="1157">
                        <c:v>578.99999999999443</c:v>
                      </c:pt>
                      <c:pt idx="1158">
                        <c:v>578.99999999999443</c:v>
                      </c:pt>
                      <c:pt idx="1159">
                        <c:v>580.00000000000114</c:v>
                      </c:pt>
                      <c:pt idx="1160">
                        <c:v>580.00000000000114</c:v>
                      </c:pt>
                      <c:pt idx="1161">
                        <c:v>580.99999999999807</c:v>
                      </c:pt>
                      <c:pt idx="1162">
                        <c:v>580.99999999999807</c:v>
                      </c:pt>
                      <c:pt idx="1163">
                        <c:v>581.999999999995</c:v>
                      </c:pt>
                      <c:pt idx="1164">
                        <c:v>581.999999999995</c:v>
                      </c:pt>
                      <c:pt idx="1165">
                        <c:v>582.99999999999204</c:v>
                      </c:pt>
                      <c:pt idx="1166">
                        <c:v>582.99999999999204</c:v>
                      </c:pt>
                      <c:pt idx="1167">
                        <c:v>583.99999999998897</c:v>
                      </c:pt>
                      <c:pt idx="1168">
                        <c:v>583.99999999998897</c:v>
                      </c:pt>
                      <c:pt idx="1169">
                        <c:v>584.99999999999557</c:v>
                      </c:pt>
                      <c:pt idx="1170">
                        <c:v>584.99999999999557</c:v>
                      </c:pt>
                      <c:pt idx="1171">
                        <c:v>585.99999999999238</c:v>
                      </c:pt>
                      <c:pt idx="1172">
                        <c:v>585.99999999999238</c:v>
                      </c:pt>
                      <c:pt idx="1173">
                        <c:v>586.99999999999909</c:v>
                      </c:pt>
                      <c:pt idx="1174">
                        <c:v>586.99999999999909</c:v>
                      </c:pt>
                      <c:pt idx="1175">
                        <c:v>587.99999999999602</c:v>
                      </c:pt>
                      <c:pt idx="1176">
                        <c:v>587.99999999999602</c:v>
                      </c:pt>
                      <c:pt idx="1177">
                        <c:v>588.99999999999295</c:v>
                      </c:pt>
                      <c:pt idx="1178">
                        <c:v>588.99999999999295</c:v>
                      </c:pt>
                      <c:pt idx="1179">
                        <c:v>589.99999999998988</c:v>
                      </c:pt>
                      <c:pt idx="1180">
                        <c:v>589.99999999998988</c:v>
                      </c:pt>
                      <c:pt idx="1181">
                        <c:v>590.99999999999659</c:v>
                      </c:pt>
                      <c:pt idx="1182">
                        <c:v>590.99999999999659</c:v>
                      </c:pt>
                      <c:pt idx="1183">
                        <c:v>591.99999999999341</c:v>
                      </c:pt>
                      <c:pt idx="1184">
                        <c:v>591.99999999999341</c:v>
                      </c:pt>
                      <c:pt idx="1185">
                        <c:v>593</c:v>
                      </c:pt>
                      <c:pt idx="1186">
                        <c:v>593</c:v>
                      </c:pt>
                      <c:pt idx="1187">
                        <c:v>593.99999999999704</c:v>
                      </c:pt>
                      <c:pt idx="1188">
                        <c:v>593.99999999999704</c:v>
                      </c:pt>
                      <c:pt idx="1189">
                        <c:v>594.99999999999386</c:v>
                      </c:pt>
                      <c:pt idx="1190">
                        <c:v>594.99999999999386</c:v>
                      </c:pt>
                      <c:pt idx="1191">
                        <c:v>595.99999999999102</c:v>
                      </c:pt>
                      <c:pt idx="1192">
                        <c:v>595.99999999999102</c:v>
                      </c:pt>
                      <c:pt idx="1193">
                        <c:v>596.99999999999739</c:v>
                      </c:pt>
                      <c:pt idx="1194">
                        <c:v>596.99999999999739</c:v>
                      </c:pt>
                      <c:pt idx="1195">
                        <c:v>597.99999999999432</c:v>
                      </c:pt>
                      <c:pt idx="1196">
                        <c:v>597.99999999999432</c:v>
                      </c:pt>
                      <c:pt idx="1197">
                        <c:v>599.00000000000102</c:v>
                      </c:pt>
                      <c:pt idx="1198">
                        <c:v>599.00000000000102</c:v>
                      </c:pt>
                      <c:pt idx="1199">
                        <c:v>599.99999999999784</c:v>
                      </c:pt>
                      <c:pt idx="1200">
                        <c:v>599.99999999999784</c:v>
                      </c:pt>
                      <c:pt idx="1201">
                        <c:v>600.99999999999477</c:v>
                      </c:pt>
                      <c:pt idx="1202">
                        <c:v>600.99999999999477</c:v>
                      </c:pt>
                      <c:pt idx="1203">
                        <c:v>601.99999999999181</c:v>
                      </c:pt>
                      <c:pt idx="1204">
                        <c:v>601.99999999999181</c:v>
                      </c:pt>
                      <c:pt idx="1205">
                        <c:v>602.99999999998852</c:v>
                      </c:pt>
                      <c:pt idx="1206">
                        <c:v>602.99999999998852</c:v>
                      </c:pt>
                      <c:pt idx="1207">
                        <c:v>603.99999999999534</c:v>
                      </c:pt>
                      <c:pt idx="1208">
                        <c:v>603.99999999999534</c:v>
                      </c:pt>
                      <c:pt idx="1209">
                        <c:v>604.99999999999227</c:v>
                      </c:pt>
                      <c:pt idx="1210">
                        <c:v>604.99999999999227</c:v>
                      </c:pt>
                      <c:pt idx="1211">
                        <c:v>605.99999999999886</c:v>
                      </c:pt>
                      <c:pt idx="1212">
                        <c:v>605.99999999999886</c:v>
                      </c:pt>
                      <c:pt idx="1213">
                        <c:v>606.99999999999579</c:v>
                      </c:pt>
                      <c:pt idx="1214">
                        <c:v>606.99999999999579</c:v>
                      </c:pt>
                      <c:pt idx="1215">
                        <c:v>607.99999999999272</c:v>
                      </c:pt>
                      <c:pt idx="1216">
                        <c:v>607.99999999999272</c:v>
                      </c:pt>
                      <c:pt idx="1217">
                        <c:v>608.99999999998943</c:v>
                      </c:pt>
                      <c:pt idx="1218">
                        <c:v>608.99999999998943</c:v>
                      </c:pt>
                      <c:pt idx="1219">
                        <c:v>609.99999999999625</c:v>
                      </c:pt>
                      <c:pt idx="1220">
                        <c:v>609.99999999999625</c:v>
                      </c:pt>
                      <c:pt idx="1221">
                        <c:v>610.99999999999318</c:v>
                      </c:pt>
                      <c:pt idx="1222">
                        <c:v>610.99999999999318</c:v>
                      </c:pt>
                      <c:pt idx="1223">
                        <c:v>611.99999999999977</c:v>
                      </c:pt>
                      <c:pt idx="1224">
                        <c:v>611.99999999999977</c:v>
                      </c:pt>
                      <c:pt idx="1225">
                        <c:v>612.9999999999967</c:v>
                      </c:pt>
                      <c:pt idx="1226">
                        <c:v>612.9999999999967</c:v>
                      </c:pt>
                      <c:pt idx="1227">
                        <c:v>613.99999999999341</c:v>
                      </c:pt>
                      <c:pt idx="1228">
                        <c:v>613.99999999999341</c:v>
                      </c:pt>
                      <c:pt idx="1229">
                        <c:v>614.99999999999068</c:v>
                      </c:pt>
                      <c:pt idx="1230">
                        <c:v>614.99999999999068</c:v>
                      </c:pt>
                      <c:pt idx="1231">
                        <c:v>615.99999999999716</c:v>
                      </c:pt>
                      <c:pt idx="1232">
                        <c:v>615.99999999999716</c:v>
                      </c:pt>
                      <c:pt idx="1233">
                        <c:v>616.99999999999409</c:v>
                      </c:pt>
                      <c:pt idx="1234">
                        <c:v>616.99999999999409</c:v>
                      </c:pt>
                      <c:pt idx="1235">
                        <c:v>618.00000000000068</c:v>
                      </c:pt>
                      <c:pt idx="1236">
                        <c:v>618.00000000000068</c:v>
                      </c:pt>
                      <c:pt idx="1237">
                        <c:v>618.99999999999761</c:v>
                      </c:pt>
                      <c:pt idx="1238">
                        <c:v>618.99999999999761</c:v>
                      </c:pt>
                      <c:pt idx="1239">
                        <c:v>619.99999999999443</c:v>
                      </c:pt>
                      <c:pt idx="1240">
                        <c:v>619.99999999999443</c:v>
                      </c:pt>
                      <c:pt idx="1241">
                        <c:v>620.99999999999159</c:v>
                      </c:pt>
                      <c:pt idx="1242">
                        <c:v>620.99999999999159</c:v>
                      </c:pt>
                      <c:pt idx="1243">
                        <c:v>621.99999999999807</c:v>
                      </c:pt>
                      <c:pt idx="1244">
                        <c:v>621.99999999999807</c:v>
                      </c:pt>
                      <c:pt idx="1245">
                        <c:v>622.99999999999511</c:v>
                      </c:pt>
                      <c:pt idx="1246">
                        <c:v>622.99999999999511</c:v>
                      </c:pt>
                      <c:pt idx="1247">
                        <c:v>623.99999999999204</c:v>
                      </c:pt>
                      <c:pt idx="1248">
                        <c:v>623.99999999999204</c:v>
                      </c:pt>
                      <c:pt idx="1249">
                        <c:v>624.99999999999841</c:v>
                      </c:pt>
                      <c:pt idx="1250">
                        <c:v>624.99999999999841</c:v>
                      </c:pt>
                      <c:pt idx="1251">
                        <c:v>625.99999999999557</c:v>
                      </c:pt>
                      <c:pt idx="1252">
                        <c:v>625.99999999999557</c:v>
                      </c:pt>
                      <c:pt idx="1253">
                        <c:v>626.99999999999238</c:v>
                      </c:pt>
                      <c:pt idx="1254">
                        <c:v>626.99999999999238</c:v>
                      </c:pt>
                      <c:pt idx="1255">
                        <c:v>627.99999999998943</c:v>
                      </c:pt>
                      <c:pt idx="1256">
                        <c:v>627.99999999998943</c:v>
                      </c:pt>
                      <c:pt idx="1257">
                        <c:v>628.99999999999602</c:v>
                      </c:pt>
                      <c:pt idx="1258">
                        <c:v>628.99999999999602</c:v>
                      </c:pt>
                      <c:pt idx="1259">
                        <c:v>629.99999999999295</c:v>
                      </c:pt>
                      <c:pt idx="1260">
                        <c:v>629.99999999999295</c:v>
                      </c:pt>
                      <c:pt idx="1261">
                        <c:v>630.99999999999943</c:v>
                      </c:pt>
                      <c:pt idx="1262">
                        <c:v>630.99999999999943</c:v>
                      </c:pt>
                      <c:pt idx="1263">
                        <c:v>631.99999999999659</c:v>
                      </c:pt>
                      <c:pt idx="1264">
                        <c:v>631.99999999999659</c:v>
                      </c:pt>
                      <c:pt idx="1265">
                        <c:v>632.99999999999341</c:v>
                      </c:pt>
                      <c:pt idx="1266">
                        <c:v>632.99999999999341</c:v>
                      </c:pt>
                      <c:pt idx="1267">
                        <c:v>633.99999999999045</c:v>
                      </c:pt>
                      <c:pt idx="1268">
                        <c:v>633.99999999999045</c:v>
                      </c:pt>
                      <c:pt idx="1269">
                        <c:v>634.99999999999704</c:v>
                      </c:pt>
                      <c:pt idx="1270">
                        <c:v>634.99999999999704</c:v>
                      </c:pt>
                      <c:pt idx="1271">
                        <c:v>635.99999999999386</c:v>
                      </c:pt>
                      <c:pt idx="1272">
                        <c:v>635.99999999999386</c:v>
                      </c:pt>
                      <c:pt idx="1273">
                        <c:v>637.00000000000045</c:v>
                      </c:pt>
                      <c:pt idx="1274">
                        <c:v>637.00000000000045</c:v>
                      </c:pt>
                      <c:pt idx="1275">
                        <c:v>637.99999999999739</c:v>
                      </c:pt>
                      <c:pt idx="1276">
                        <c:v>637.99999999999739</c:v>
                      </c:pt>
                      <c:pt idx="1277">
                        <c:v>638.99999999999432</c:v>
                      </c:pt>
                      <c:pt idx="1278">
                        <c:v>638.99999999999432</c:v>
                      </c:pt>
                      <c:pt idx="1279">
                        <c:v>639.99999999999136</c:v>
                      </c:pt>
                      <c:pt idx="1280">
                        <c:v>639.99999999999136</c:v>
                      </c:pt>
                      <c:pt idx="1281">
                        <c:v>640.99999999999784</c:v>
                      </c:pt>
                      <c:pt idx="1282">
                        <c:v>640.99999999999784</c:v>
                      </c:pt>
                      <c:pt idx="1283">
                        <c:v>641.99999999999488</c:v>
                      </c:pt>
                      <c:pt idx="1284">
                        <c:v>641.99999999999488</c:v>
                      </c:pt>
                      <c:pt idx="1285">
                        <c:v>643.00000000000136</c:v>
                      </c:pt>
                      <c:pt idx="1286">
                        <c:v>643.00000000000136</c:v>
                      </c:pt>
                      <c:pt idx="1287">
                        <c:v>643.99999999999841</c:v>
                      </c:pt>
                      <c:pt idx="1288">
                        <c:v>643.99999999999841</c:v>
                      </c:pt>
                      <c:pt idx="1289">
                        <c:v>644.99999999999534</c:v>
                      </c:pt>
                      <c:pt idx="1290">
                        <c:v>644.99999999999534</c:v>
                      </c:pt>
                      <c:pt idx="1291">
                        <c:v>645.99999999999227</c:v>
                      </c:pt>
                      <c:pt idx="1292">
                        <c:v>645.99999999999227</c:v>
                      </c:pt>
                      <c:pt idx="1293">
                        <c:v>646.9999999999892</c:v>
                      </c:pt>
                      <c:pt idx="1294">
                        <c:v>646.9999999999892</c:v>
                      </c:pt>
                      <c:pt idx="1295">
                        <c:v>647.99999999999579</c:v>
                      </c:pt>
                      <c:pt idx="1296">
                        <c:v>647.99999999999579</c:v>
                      </c:pt>
                      <c:pt idx="1297">
                        <c:v>648.99999999999272</c:v>
                      </c:pt>
                      <c:pt idx="1298">
                        <c:v>648.99999999999272</c:v>
                      </c:pt>
                      <c:pt idx="1299">
                        <c:v>649.99999999999932</c:v>
                      </c:pt>
                      <c:pt idx="1300">
                        <c:v>649.99999999999932</c:v>
                      </c:pt>
                      <c:pt idx="1301">
                        <c:v>650.99999999999625</c:v>
                      </c:pt>
                      <c:pt idx="1302">
                        <c:v>650.99999999999625</c:v>
                      </c:pt>
                      <c:pt idx="1303">
                        <c:v>651.99999999999318</c:v>
                      </c:pt>
                      <c:pt idx="1304">
                        <c:v>651.99999999999318</c:v>
                      </c:pt>
                      <c:pt idx="1305">
                        <c:v>652.99999999999022</c:v>
                      </c:pt>
                      <c:pt idx="1306">
                        <c:v>652.99999999999022</c:v>
                      </c:pt>
                      <c:pt idx="1307">
                        <c:v>653.9999999999967</c:v>
                      </c:pt>
                      <c:pt idx="1308">
                        <c:v>653.9999999999967</c:v>
                      </c:pt>
                      <c:pt idx="1309">
                        <c:v>654.99999999999341</c:v>
                      </c:pt>
                      <c:pt idx="1310">
                        <c:v>654.99999999999341</c:v>
                      </c:pt>
                      <c:pt idx="1311">
                        <c:v>656.00000000000023</c:v>
                      </c:pt>
                      <c:pt idx="1312">
                        <c:v>656.00000000000023</c:v>
                      </c:pt>
                      <c:pt idx="1313">
                        <c:v>656.99999999999716</c:v>
                      </c:pt>
                      <c:pt idx="1314">
                        <c:v>656.99999999999716</c:v>
                      </c:pt>
                      <c:pt idx="1315">
                        <c:v>657.99999999999409</c:v>
                      </c:pt>
                      <c:pt idx="1316">
                        <c:v>657.99999999999409</c:v>
                      </c:pt>
                      <c:pt idx="1317">
                        <c:v>658.99999999999113</c:v>
                      </c:pt>
                      <c:pt idx="1318">
                        <c:v>658.99999999999113</c:v>
                      </c:pt>
                      <c:pt idx="1319">
                        <c:v>659.99999999999761</c:v>
                      </c:pt>
                      <c:pt idx="1320">
                        <c:v>659.99999999999761</c:v>
                      </c:pt>
                      <c:pt idx="1321">
                        <c:v>660.99999999999466</c:v>
                      </c:pt>
                      <c:pt idx="1322">
                        <c:v>660.99999999999466</c:v>
                      </c:pt>
                      <c:pt idx="1323">
                        <c:v>662.00000000000114</c:v>
                      </c:pt>
                      <c:pt idx="1324">
                        <c:v>662.00000000000114</c:v>
                      </c:pt>
                      <c:pt idx="1325">
                        <c:v>662.99999999999818</c:v>
                      </c:pt>
                      <c:pt idx="1326">
                        <c:v>662.99999999999818</c:v>
                      </c:pt>
                      <c:pt idx="1327">
                        <c:v>663.99999999999511</c:v>
                      </c:pt>
                      <c:pt idx="1328">
                        <c:v>663.99999999999511</c:v>
                      </c:pt>
                      <c:pt idx="1329">
                        <c:v>664.99999999999204</c:v>
                      </c:pt>
                      <c:pt idx="1330">
                        <c:v>664.99999999999204</c:v>
                      </c:pt>
                      <c:pt idx="1331">
                        <c:v>665.99999999998897</c:v>
                      </c:pt>
                      <c:pt idx="1332">
                        <c:v>665.99999999998897</c:v>
                      </c:pt>
                      <c:pt idx="1333">
                        <c:v>666.99999999999557</c:v>
                      </c:pt>
                      <c:pt idx="1334">
                        <c:v>666.99999999999557</c:v>
                      </c:pt>
                      <c:pt idx="1335">
                        <c:v>667.99999999999238</c:v>
                      </c:pt>
                      <c:pt idx="1336">
                        <c:v>667.99999999999238</c:v>
                      </c:pt>
                      <c:pt idx="1337">
                        <c:v>668.99999999999909</c:v>
                      </c:pt>
                      <c:pt idx="1338">
                        <c:v>668.99999999999909</c:v>
                      </c:pt>
                      <c:pt idx="1339">
                        <c:v>669.99999999999602</c:v>
                      </c:pt>
                      <c:pt idx="1340">
                        <c:v>669.99999999999602</c:v>
                      </c:pt>
                      <c:pt idx="1341">
                        <c:v>670.99999999999295</c:v>
                      </c:pt>
                      <c:pt idx="1342">
                        <c:v>670.99999999999295</c:v>
                      </c:pt>
                      <c:pt idx="1343">
                        <c:v>671.99999999999</c:v>
                      </c:pt>
                      <c:pt idx="1344">
                        <c:v>671.99999999999</c:v>
                      </c:pt>
                      <c:pt idx="1345">
                        <c:v>672.99999999999659</c:v>
                      </c:pt>
                      <c:pt idx="1346">
                        <c:v>672.99999999999659</c:v>
                      </c:pt>
                      <c:pt idx="1347">
                        <c:v>673.99999999999341</c:v>
                      </c:pt>
                      <c:pt idx="1348">
                        <c:v>673.99999999999341</c:v>
                      </c:pt>
                      <c:pt idx="1349">
                        <c:v>675</c:v>
                      </c:pt>
                      <c:pt idx="1350">
                        <c:v>675</c:v>
                      </c:pt>
                      <c:pt idx="1351">
                        <c:v>675.99999999999704</c:v>
                      </c:pt>
                      <c:pt idx="1352">
                        <c:v>675.99999999999704</c:v>
                      </c:pt>
                      <c:pt idx="1353">
                        <c:v>676.99999999999386</c:v>
                      </c:pt>
                      <c:pt idx="1354">
                        <c:v>676.99999999999386</c:v>
                      </c:pt>
                      <c:pt idx="1355">
                        <c:v>677.99999999999102</c:v>
                      </c:pt>
                      <c:pt idx="1356">
                        <c:v>677.99999999999102</c:v>
                      </c:pt>
                      <c:pt idx="1357">
                        <c:v>678.99999999999739</c:v>
                      </c:pt>
                      <c:pt idx="1358">
                        <c:v>678.99999999999739</c:v>
                      </c:pt>
                      <c:pt idx="1359">
                        <c:v>679.99999999999443</c:v>
                      </c:pt>
                      <c:pt idx="1360">
                        <c:v>679.99999999999443</c:v>
                      </c:pt>
                      <c:pt idx="1361">
                        <c:v>681.00000000000102</c:v>
                      </c:pt>
                      <c:pt idx="1362">
                        <c:v>681.00000000000102</c:v>
                      </c:pt>
                      <c:pt idx="1363">
                        <c:v>681.99999999999795</c:v>
                      </c:pt>
                      <c:pt idx="1364">
                        <c:v>681.99999999999795</c:v>
                      </c:pt>
                      <c:pt idx="1365">
                        <c:v>682.99999999999488</c:v>
                      </c:pt>
                      <c:pt idx="1366">
                        <c:v>682.99999999999488</c:v>
                      </c:pt>
                      <c:pt idx="1367">
                        <c:v>683.99999999999181</c:v>
                      </c:pt>
                      <c:pt idx="1368">
                        <c:v>683.99999999999181</c:v>
                      </c:pt>
                      <c:pt idx="1369">
                        <c:v>684.99999999998852</c:v>
                      </c:pt>
                      <c:pt idx="1370">
                        <c:v>684.99999999998852</c:v>
                      </c:pt>
                      <c:pt idx="1371">
                        <c:v>685.99999999999534</c:v>
                      </c:pt>
                      <c:pt idx="1372">
                        <c:v>685.99999999999534</c:v>
                      </c:pt>
                      <c:pt idx="1373">
                        <c:v>686.99999999999227</c:v>
                      </c:pt>
                      <c:pt idx="1374">
                        <c:v>686.99999999999227</c:v>
                      </c:pt>
                      <c:pt idx="1375">
                        <c:v>687.99999999999886</c:v>
                      </c:pt>
                      <c:pt idx="1376">
                        <c:v>687.99999999999886</c:v>
                      </c:pt>
                      <c:pt idx="1377">
                        <c:v>688.99999999999579</c:v>
                      </c:pt>
                      <c:pt idx="1378">
                        <c:v>688.99999999999579</c:v>
                      </c:pt>
                      <c:pt idx="1379">
                        <c:v>689.99999999999272</c:v>
                      </c:pt>
                      <c:pt idx="1380">
                        <c:v>689.99999999999272</c:v>
                      </c:pt>
                      <c:pt idx="1381">
                        <c:v>690.99999999998977</c:v>
                      </c:pt>
                      <c:pt idx="1382">
                        <c:v>690.99999999998977</c:v>
                      </c:pt>
                      <c:pt idx="1383">
                        <c:v>691.99999999999625</c:v>
                      </c:pt>
                      <c:pt idx="1384">
                        <c:v>691.99999999999625</c:v>
                      </c:pt>
                      <c:pt idx="1385">
                        <c:v>692.99999999999318</c:v>
                      </c:pt>
                      <c:pt idx="1386">
                        <c:v>692.99999999999318</c:v>
                      </c:pt>
                      <c:pt idx="1387">
                        <c:v>693.99999999999977</c:v>
                      </c:pt>
                      <c:pt idx="1388">
                        <c:v>693.99999999999977</c:v>
                      </c:pt>
                      <c:pt idx="1389">
                        <c:v>694.9999999999967</c:v>
                      </c:pt>
                      <c:pt idx="1390">
                        <c:v>694.9999999999967</c:v>
                      </c:pt>
                      <c:pt idx="1391">
                        <c:v>695.99999999999341</c:v>
                      </c:pt>
                      <c:pt idx="1392">
                        <c:v>695.99999999999341</c:v>
                      </c:pt>
                      <c:pt idx="1393">
                        <c:v>696.99999999999068</c:v>
                      </c:pt>
                      <c:pt idx="1394">
                        <c:v>696.99999999999068</c:v>
                      </c:pt>
                      <c:pt idx="1395">
                        <c:v>697.99999999999716</c:v>
                      </c:pt>
                      <c:pt idx="1396">
                        <c:v>697.99999999999716</c:v>
                      </c:pt>
                      <c:pt idx="1397">
                        <c:v>698.9999999999942</c:v>
                      </c:pt>
                      <c:pt idx="1398">
                        <c:v>698.9999999999942</c:v>
                      </c:pt>
                      <c:pt idx="1399">
                        <c:v>700.00000000000068</c:v>
                      </c:pt>
                      <c:pt idx="1400">
                        <c:v>700.00000000000068</c:v>
                      </c:pt>
                      <c:pt idx="1401">
                        <c:v>700.99999999999773</c:v>
                      </c:pt>
                      <c:pt idx="1402">
                        <c:v>700.99999999999773</c:v>
                      </c:pt>
                      <c:pt idx="1403">
                        <c:v>701.99999999999466</c:v>
                      </c:pt>
                      <c:pt idx="1404">
                        <c:v>701.99999999999466</c:v>
                      </c:pt>
                      <c:pt idx="1405">
                        <c:v>702.99999999999159</c:v>
                      </c:pt>
                      <c:pt idx="1406">
                        <c:v>702.99999999999159</c:v>
                      </c:pt>
                      <c:pt idx="1407">
                        <c:v>703.99999999999818</c:v>
                      </c:pt>
                      <c:pt idx="1408">
                        <c:v>703.99999999999818</c:v>
                      </c:pt>
                      <c:pt idx="1409">
                        <c:v>704.99999999999511</c:v>
                      </c:pt>
                      <c:pt idx="1410">
                        <c:v>704.99999999999511</c:v>
                      </c:pt>
                      <c:pt idx="1411">
                        <c:v>705.99999999999204</c:v>
                      </c:pt>
                      <c:pt idx="1412">
                        <c:v>705.99999999999204</c:v>
                      </c:pt>
                      <c:pt idx="1413">
                        <c:v>706.99999999999841</c:v>
                      </c:pt>
                      <c:pt idx="1414">
                        <c:v>706.99999999999841</c:v>
                      </c:pt>
                      <c:pt idx="1415">
                        <c:v>707.99999999999557</c:v>
                      </c:pt>
                      <c:pt idx="1416">
                        <c:v>707.99999999999557</c:v>
                      </c:pt>
                      <c:pt idx="1417">
                        <c:v>708.99999999999238</c:v>
                      </c:pt>
                      <c:pt idx="1418">
                        <c:v>708.99999999999238</c:v>
                      </c:pt>
                      <c:pt idx="1419">
                        <c:v>709.99999999998943</c:v>
                      </c:pt>
                      <c:pt idx="1420">
                        <c:v>709.99999999998943</c:v>
                      </c:pt>
                      <c:pt idx="1421">
                        <c:v>710.99999999999602</c:v>
                      </c:pt>
                      <c:pt idx="1422">
                        <c:v>710.99999999999602</c:v>
                      </c:pt>
                      <c:pt idx="1423">
                        <c:v>711.99999999999295</c:v>
                      </c:pt>
                      <c:pt idx="1424">
                        <c:v>711.99999999999295</c:v>
                      </c:pt>
                      <c:pt idx="1425">
                        <c:v>712.99999999999943</c:v>
                      </c:pt>
                      <c:pt idx="1426">
                        <c:v>712.99999999999943</c:v>
                      </c:pt>
                      <c:pt idx="1427">
                        <c:v>713.99999999999659</c:v>
                      </c:pt>
                      <c:pt idx="1428">
                        <c:v>713.99999999999659</c:v>
                      </c:pt>
                      <c:pt idx="1429">
                        <c:v>714.99999999999341</c:v>
                      </c:pt>
                      <c:pt idx="1430">
                        <c:v>714.99999999999341</c:v>
                      </c:pt>
                      <c:pt idx="1431">
                        <c:v>715.99999999999045</c:v>
                      </c:pt>
                      <c:pt idx="1432">
                        <c:v>715.99999999999045</c:v>
                      </c:pt>
                      <c:pt idx="1433">
                        <c:v>716.99999999999704</c:v>
                      </c:pt>
                      <c:pt idx="1434">
                        <c:v>716.99999999999704</c:v>
                      </c:pt>
                      <c:pt idx="1435">
                        <c:v>717.99999999999397</c:v>
                      </c:pt>
                      <c:pt idx="1436">
                        <c:v>717.99999999999397</c:v>
                      </c:pt>
                      <c:pt idx="1437">
                        <c:v>719.00000000000045</c:v>
                      </c:pt>
                      <c:pt idx="1438">
                        <c:v>719.00000000000045</c:v>
                      </c:pt>
                      <c:pt idx="1439">
                        <c:v>719.99999999999739</c:v>
                      </c:pt>
                      <c:pt idx="1440">
                        <c:v>719.99999999999739</c:v>
                      </c:pt>
                      <c:pt idx="1441">
                        <c:v>720.99999999999443</c:v>
                      </c:pt>
                      <c:pt idx="1442">
                        <c:v>720.99999999999443</c:v>
                      </c:pt>
                      <c:pt idx="1443">
                        <c:v>721.99999999999136</c:v>
                      </c:pt>
                      <c:pt idx="1444">
                        <c:v>721.99999999999136</c:v>
                      </c:pt>
                      <c:pt idx="1445">
                        <c:v>722.99999999999795</c:v>
                      </c:pt>
                      <c:pt idx="1446">
                        <c:v>722.99999999999795</c:v>
                      </c:pt>
                      <c:pt idx="1447">
                        <c:v>723.99999999999488</c:v>
                      </c:pt>
                      <c:pt idx="1448">
                        <c:v>723.99999999999488</c:v>
                      </c:pt>
                      <c:pt idx="1449">
                        <c:v>725.00000000000136</c:v>
                      </c:pt>
                      <c:pt idx="1450">
                        <c:v>725.00000000000136</c:v>
                      </c:pt>
                      <c:pt idx="1451">
                        <c:v>725.99999999999841</c:v>
                      </c:pt>
                      <c:pt idx="1452">
                        <c:v>725.99999999999841</c:v>
                      </c:pt>
                      <c:pt idx="1453">
                        <c:v>726.99999999999534</c:v>
                      </c:pt>
                      <c:pt idx="1454">
                        <c:v>726.99999999999534</c:v>
                      </c:pt>
                      <c:pt idx="1455">
                        <c:v>727.99999999999227</c:v>
                      </c:pt>
                      <c:pt idx="1456">
                        <c:v>727.99999999999227</c:v>
                      </c:pt>
                      <c:pt idx="1457">
                        <c:v>728.99999999998931</c:v>
                      </c:pt>
                      <c:pt idx="1458">
                        <c:v>728.99999999998931</c:v>
                      </c:pt>
                      <c:pt idx="1459">
                        <c:v>729.99999999999579</c:v>
                      </c:pt>
                      <c:pt idx="1460">
                        <c:v>729.99999999999579</c:v>
                      </c:pt>
                      <c:pt idx="1461">
                        <c:v>730.99999999999272</c:v>
                      </c:pt>
                      <c:pt idx="1462">
                        <c:v>730.99999999999272</c:v>
                      </c:pt>
                      <c:pt idx="1463">
                        <c:v>731.99999999999932</c:v>
                      </c:pt>
                      <c:pt idx="1464">
                        <c:v>731.99999999999932</c:v>
                      </c:pt>
                      <c:pt idx="1465">
                        <c:v>732.99999999999625</c:v>
                      </c:pt>
                      <c:pt idx="1466">
                        <c:v>732.99999999999625</c:v>
                      </c:pt>
                      <c:pt idx="1467">
                        <c:v>733.99999999999318</c:v>
                      </c:pt>
                      <c:pt idx="1468">
                        <c:v>733.99999999999318</c:v>
                      </c:pt>
                      <c:pt idx="1469">
                        <c:v>734.99999999999022</c:v>
                      </c:pt>
                      <c:pt idx="1470">
                        <c:v>734.99999999999022</c:v>
                      </c:pt>
                      <c:pt idx="1471">
                        <c:v>735.9999999999967</c:v>
                      </c:pt>
                      <c:pt idx="1472">
                        <c:v>735.9999999999967</c:v>
                      </c:pt>
                      <c:pt idx="1473">
                        <c:v>736.99999999999352</c:v>
                      </c:pt>
                      <c:pt idx="1474">
                        <c:v>736.99999999999352</c:v>
                      </c:pt>
                      <c:pt idx="1475">
                        <c:v>738.00000000000023</c:v>
                      </c:pt>
                      <c:pt idx="1476">
                        <c:v>738.00000000000023</c:v>
                      </c:pt>
                      <c:pt idx="1477">
                        <c:v>738.99999999999727</c:v>
                      </c:pt>
                      <c:pt idx="1478">
                        <c:v>738.99999999999727</c:v>
                      </c:pt>
                      <c:pt idx="1479">
                        <c:v>739.9999999999942</c:v>
                      </c:pt>
                      <c:pt idx="1480">
                        <c:v>739.9999999999942</c:v>
                      </c:pt>
                      <c:pt idx="1481">
                        <c:v>740.99999999999113</c:v>
                      </c:pt>
                      <c:pt idx="1482">
                        <c:v>740.99999999999113</c:v>
                      </c:pt>
                      <c:pt idx="1483">
                        <c:v>741.99999999999773</c:v>
                      </c:pt>
                      <c:pt idx="1484">
                        <c:v>741.99999999999773</c:v>
                      </c:pt>
                      <c:pt idx="1485">
                        <c:v>742.99999999999466</c:v>
                      </c:pt>
                      <c:pt idx="1486">
                        <c:v>742.99999999999466</c:v>
                      </c:pt>
                      <c:pt idx="1487">
                        <c:v>744.00000000000114</c:v>
                      </c:pt>
                      <c:pt idx="1488">
                        <c:v>744.00000000000114</c:v>
                      </c:pt>
                      <c:pt idx="1489">
                        <c:v>744.99999999999818</c:v>
                      </c:pt>
                      <c:pt idx="1490">
                        <c:v>744.99999999999818</c:v>
                      </c:pt>
                      <c:pt idx="1491">
                        <c:v>745.99999999999511</c:v>
                      </c:pt>
                      <c:pt idx="1492">
                        <c:v>745.99999999999511</c:v>
                      </c:pt>
                      <c:pt idx="1493">
                        <c:v>746.99999999999204</c:v>
                      </c:pt>
                      <c:pt idx="1494">
                        <c:v>746.99999999999204</c:v>
                      </c:pt>
                      <c:pt idx="1495">
                        <c:v>747.99999999998909</c:v>
                      </c:pt>
                      <c:pt idx="1496">
                        <c:v>747.99999999998909</c:v>
                      </c:pt>
                      <c:pt idx="1497">
                        <c:v>748.99999999999557</c:v>
                      </c:pt>
                      <c:pt idx="1498">
                        <c:v>748.99999999999557</c:v>
                      </c:pt>
                      <c:pt idx="1499">
                        <c:v>749.99999999999238</c:v>
                      </c:pt>
                      <c:pt idx="1500">
                        <c:v>749.99999999999238</c:v>
                      </c:pt>
                      <c:pt idx="1501">
                        <c:v>750.99999999999909</c:v>
                      </c:pt>
                      <c:pt idx="1502">
                        <c:v>750.99999999999909</c:v>
                      </c:pt>
                      <c:pt idx="1503">
                        <c:v>751.99999999999602</c:v>
                      </c:pt>
                      <c:pt idx="1504">
                        <c:v>751.99999999999602</c:v>
                      </c:pt>
                      <c:pt idx="1505">
                        <c:v>752.99999999999295</c:v>
                      </c:pt>
                      <c:pt idx="1506">
                        <c:v>752.99999999999295</c:v>
                      </c:pt>
                      <c:pt idx="1507">
                        <c:v>753.99999999999</c:v>
                      </c:pt>
                      <c:pt idx="1508">
                        <c:v>753.99999999999</c:v>
                      </c:pt>
                      <c:pt idx="1509">
                        <c:v>754.99999999999659</c:v>
                      </c:pt>
                      <c:pt idx="1510">
                        <c:v>754.99999999999659</c:v>
                      </c:pt>
                      <c:pt idx="1511">
                        <c:v>755.99999999999341</c:v>
                      </c:pt>
                      <c:pt idx="1512">
                        <c:v>755.99999999999341</c:v>
                      </c:pt>
                      <c:pt idx="1513">
                        <c:v>757</c:v>
                      </c:pt>
                      <c:pt idx="1514">
                        <c:v>757</c:v>
                      </c:pt>
                      <c:pt idx="1515">
                        <c:v>757.99999999999704</c:v>
                      </c:pt>
                      <c:pt idx="1516">
                        <c:v>757.99999999999704</c:v>
                      </c:pt>
                      <c:pt idx="1517">
                        <c:v>758.99999999999397</c:v>
                      </c:pt>
                      <c:pt idx="1518">
                        <c:v>758.99999999999397</c:v>
                      </c:pt>
                      <c:pt idx="1519">
                        <c:v>759.99999999999102</c:v>
                      </c:pt>
                      <c:pt idx="1520">
                        <c:v>759.99999999999102</c:v>
                      </c:pt>
                      <c:pt idx="1521">
                        <c:v>760.99999999999739</c:v>
                      </c:pt>
                      <c:pt idx="1522">
                        <c:v>760.99999999999739</c:v>
                      </c:pt>
                      <c:pt idx="1523">
                        <c:v>761.99999999999443</c:v>
                      </c:pt>
                      <c:pt idx="1524">
                        <c:v>761.99999999999443</c:v>
                      </c:pt>
                      <c:pt idx="1525">
                        <c:v>763.00000000000102</c:v>
                      </c:pt>
                      <c:pt idx="1526">
                        <c:v>763.00000000000102</c:v>
                      </c:pt>
                      <c:pt idx="1527">
                        <c:v>763.99999999999795</c:v>
                      </c:pt>
                      <c:pt idx="1528">
                        <c:v>763.99999999999795</c:v>
                      </c:pt>
                      <c:pt idx="1529">
                        <c:v>764.99999999999488</c:v>
                      </c:pt>
                      <c:pt idx="1530">
                        <c:v>764.99999999999488</c:v>
                      </c:pt>
                      <c:pt idx="1531">
                        <c:v>765.99999999999181</c:v>
                      </c:pt>
                      <c:pt idx="1532">
                        <c:v>765.99999999999181</c:v>
                      </c:pt>
                      <c:pt idx="1533">
                        <c:v>766.99999999998886</c:v>
                      </c:pt>
                      <c:pt idx="1534">
                        <c:v>766.99999999998886</c:v>
                      </c:pt>
                      <c:pt idx="1535">
                        <c:v>767.99999999999534</c:v>
                      </c:pt>
                      <c:pt idx="1536">
                        <c:v>767.99999999999534</c:v>
                      </c:pt>
                      <c:pt idx="1537">
                        <c:v>768.99999999999227</c:v>
                      </c:pt>
                      <c:pt idx="1538">
                        <c:v>768.99999999999227</c:v>
                      </c:pt>
                      <c:pt idx="1539">
                        <c:v>769.99999999999886</c:v>
                      </c:pt>
                      <c:pt idx="1540">
                        <c:v>769.99999999999886</c:v>
                      </c:pt>
                      <c:pt idx="1541">
                        <c:v>770.99999999999579</c:v>
                      </c:pt>
                      <c:pt idx="1542">
                        <c:v>770.99999999999579</c:v>
                      </c:pt>
                      <c:pt idx="1543">
                        <c:v>771.99999999999272</c:v>
                      </c:pt>
                      <c:pt idx="1544">
                        <c:v>771.99999999999272</c:v>
                      </c:pt>
                      <c:pt idx="1545">
                        <c:v>772.99999999998977</c:v>
                      </c:pt>
                      <c:pt idx="1546">
                        <c:v>772.99999999998977</c:v>
                      </c:pt>
                      <c:pt idx="1547">
                        <c:v>773.99999999999625</c:v>
                      </c:pt>
                      <c:pt idx="1548">
                        <c:v>773.99999999999625</c:v>
                      </c:pt>
                      <c:pt idx="1549">
                        <c:v>774.99999999999329</c:v>
                      </c:pt>
                      <c:pt idx="1550">
                        <c:v>774.99999999999329</c:v>
                      </c:pt>
                      <c:pt idx="1551">
                        <c:v>775.99999999999977</c:v>
                      </c:pt>
                      <c:pt idx="1552">
                        <c:v>775.99999999999977</c:v>
                      </c:pt>
                      <c:pt idx="1553">
                        <c:v>776.99999999999682</c:v>
                      </c:pt>
                      <c:pt idx="1554">
                        <c:v>776.99999999999682</c:v>
                      </c:pt>
                      <c:pt idx="1555">
                        <c:v>777.99999999999352</c:v>
                      </c:pt>
                      <c:pt idx="1556">
                        <c:v>777.99999999999352</c:v>
                      </c:pt>
                      <c:pt idx="1557">
                        <c:v>778.99999999999068</c:v>
                      </c:pt>
                      <c:pt idx="1558">
                        <c:v>778.99999999999068</c:v>
                      </c:pt>
                      <c:pt idx="1559">
                        <c:v>779.99999999999727</c:v>
                      </c:pt>
                      <c:pt idx="1560">
                        <c:v>779.99999999999727</c:v>
                      </c:pt>
                      <c:pt idx="1561">
                        <c:v>780.9999999999942</c:v>
                      </c:pt>
                      <c:pt idx="1562">
                        <c:v>780.9999999999942</c:v>
                      </c:pt>
                      <c:pt idx="1563">
                        <c:v>782.00000000000068</c:v>
                      </c:pt>
                      <c:pt idx="1564">
                        <c:v>782.00000000000068</c:v>
                      </c:pt>
                      <c:pt idx="1565">
                        <c:v>782.99999999999773</c:v>
                      </c:pt>
                      <c:pt idx="1566">
                        <c:v>782.99999999999773</c:v>
                      </c:pt>
                      <c:pt idx="1567">
                        <c:v>783.99999999999466</c:v>
                      </c:pt>
                      <c:pt idx="1568">
                        <c:v>783.99999999999466</c:v>
                      </c:pt>
                      <c:pt idx="1569">
                        <c:v>784.99999999999159</c:v>
                      </c:pt>
                      <c:pt idx="1570">
                        <c:v>784.99999999999159</c:v>
                      </c:pt>
                      <c:pt idx="1571">
                        <c:v>785.99999999999818</c:v>
                      </c:pt>
                      <c:pt idx="1572">
                        <c:v>785.99999999999818</c:v>
                      </c:pt>
                      <c:pt idx="1573">
                        <c:v>786.99999999999511</c:v>
                      </c:pt>
                      <c:pt idx="1574">
                        <c:v>786.99999999999511</c:v>
                      </c:pt>
                      <c:pt idx="1575">
                        <c:v>787.99999999999204</c:v>
                      </c:pt>
                      <c:pt idx="1576">
                        <c:v>787.99999999999204</c:v>
                      </c:pt>
                      <c:pt idx="1577">
                        <c:v>788.99999999999841</c:v>
                      </c:pt>
                      <c:pt idx="1578">
                        <c:v>788.99999999999841</c:v>
                      </c:pt>
                      <c:pt idx="1579">
                        <c:v>789.99999999999557</c:v>
                      </c:pt>
                      <c:pt idx="1580">
                        <c:v>789.99999999999557</c:v>
                      </c:pt>
                      <c:pt idx="1581">
                        <c:v>790.99999999999238</c:v>
                      </c:pt>
                      <c:pt idx="1582">
                        <c:v>790.99999999999238</c:v>
                      </c:pt>
                      <c:pt idx="1583">
                        <c:v>791.99999999998943</c:v>
                      </c:pt>
                      <c:pt idx="1584">
                        <c:v>791.99999999998943</c:v>
                      </c:pt>
                      <c:pt idx="1585">
                        <c:v>792.99999999999602</c:v>
                      </c:pt>
                      <c:pt idx="1586">
                        <c:v>792.99999999999602</c:v>
                      </c:pt>
                      <c:pt idx="1587">
                        <c:v>793.99999999999307</c:v>
                      </c:pt>
                      <c:pt idx="1588">
                        <c:v>793.99999999999307</c:v>
                      </c:pt>
                      <c:pt idx="1589">
                        <c:v>794.99999999999943</c:v>
                      </c:pt>
                      <c:pt idx="1590">
                        <c:v>794.99999999999943</c:v>
                      </c:pt>
                      <c:pt idx="1591">
                        <c:v>795.99999999999659</c:v>
                      </c:pt>
                      <c:pt idx="1592">
                        <c:v>795.99999999999659</c:v>
                      </c:pt>
                      <c:pt idx="1593">
                        <c:v>796.99999999999341</c:v>
                      </c:pt>
                      <c:pt idx="1594">
                        <c:v>796.99999999999341</c:v>
                      </c:pt>
                      <c:pt idx="1595">
                        <c:v>797.99999999999045</c:v>
                      </c:pt>
                      <c:pt idx="1596">
                        <c:v>797.99999999999045</c:v>
                      </c:pt>
                      <c:pt idx="1597">
                        <c:v>798.99999999999704</c:v>
                      </c:pt>
                      <c:pt idx="1598">
                        <c:v>798.99999999999704</c:v>
                      </c:pt>
                      <c:pt idx="1599">
                        <c:v>799.99999999999397</c:v>
                      </c:pt>
                      <c:pt idx="1600">
                        <c:v>799.99999999999397</c:v>
                      </c:pt>
                      <c:pt idx="1601">
                        <c:v>801.00000000000045</c:v>
                      </c:pt>
                      <c:pt idx="1602">
                        <c:v>801.00000000000045</c:v>
                      </c:pt>
                      <c:pt idx="1603">
                        <c:v>801.99999999999739</c:v>
                      </c:pt>
                      <c:pt idx="1604">
                        <c:v>801.99999999999739</c:v>
                      </c:pt>
                      <c:pt idx="1605">
                        <c:v>802.99999999999443</c:v>
                      </c:pt>
                      <c:pt idx="1606">
                        <c:v>802.99999999999443</c:v>
                      </c:pt>
                      <c:pt idx="1607">
                        <c:v>803.99999999999136</c:v>
                      </c:pt>
                      <c:pt idx="1608">
                        <c:v>803.99999999999136</c:v>
                      </c:pt>
                      <c:pt idx="1609">
                        <c:v>804.99999999999795</c:v>
                      </c:pt>
                      <c:pt idx="1610">
                        <c:v>804.99999999999795</c:v>
                      </c:pt>
                      <c:pt idx="1611">
                        <c:v>805.99999999999488</c:v>
                      </c:pt>
                      <c:pt idx="1612">
                        <c:v>805.99999999999488</c:v>
                      </c:pt>
                      <c:pt idx="1613">
                        <c:v>807.00000000000159</c:v>
                      </c:pt>
                      <c:pt idx="1614">
                        <c:v>807.00000000000159</c:v>
                      </c:pt>
                      <c:pt idx="1615">
                        <c:v>807.99999999999841</c:v>
                      </c:pt>
                      <c:pt idx="1616">
                        <c:v>807.99999999999841</c:v>
                      </c:pt>
                      <c:pt idx="1617">
                        <c:v>808.99999999999534</c:v>
                      </c:pt>
                      <c:pt idx="1618">
                        <c:v>808.99999999999534</c:v>
                      </c:pt>
                      <c:pt idx="1619">
                        <c:v>809.99999999999227</c:v>
                      </c:pt>
                      <c:pt idx="1620">
                        <c:v>809.99999999999227</c:v>
                      </c:pt>
                      <c:pt idx="1621">
                        <c:v>810.99999999998931</c:v>
                      </c:pt>
                      <c:pt idx="1622">
                        <c:v>810.99999999998931</c:v>
                      </c:pt>
                      <c:pt idx="1623">
                        <c:v>811.99999999999579</c:v>
                      </c:pt>
                      <c:pt idx="1624">
                        <c:v>811.99999999999579</c:v>
                      </c:pt>
                      <c:pt idx="1625">
                        <c:v>812.99999999999284</c:v>
                      </c:pt>
                      <c:pt idx="1626">
                        <c:v>812.99999999999284</c:v>
                      </c:pt>
                      <c:pt idx="1627">
                        <c:v>813.99999999999932</c:v>
                      </c:pt>
                      <c:pt idx="1628">
                        <c:v>813.99999999999932</c:v>
                      </c:pt>
                      <c:pt idx="1629">
                        <c:v>814.99999999999636</c:v>
                      </c:pt>
                      <c:pt idx="1630">
                        <c:v>814.99999999999636</c:v>
                      </c:pt>
                      <c:pt idx="1631">
                        <c:v>815.99999999999329</c:v>
                      </c:pt>
                      <c:pt idx="1632">
                        <c:v>815.99999999999329</c:v>
                      </c:pt>
                      <c:pt idx="1633">
                        <c:v>816.99999999999022</c:v>
                      </c:pt>
                      <c:pt idx="1634">
                        <c:v>816.99999999999022</c:v>
                      </c:pt>
                      <c:pt idx="1635">
                        <c:v>817.99999999999682</c:v>
                      </c:pt>
                      <c:pt idx="1636">
                        <c:v>817.99999999999682</c:v>
                      </c:pt>
                      <c:pt idx="1637">
                        <c:v>818.99999999999352</c:v>
                      </c:pt>
                      <c:pt idx="1638">
                        <c:v>818.99999999999352</c:v>
                      </c:pt>
                      <c:pt idx="1639">
                        <c:v>820.00000000000023</c:v>
                      </c:pt>
                      <c:pt idx="1640">
                        <c:v>820.00000000000023</c:v>
                      </c:pt>
                      <c:pt idx="1641">
                        <c:v>820.99999999999727</c:v>
                      </c:pt>
                      <c:pt idx="1642">
                        <c:v>820.99999999999727</c:v>
                      </c:pt>
                      <c:pt idx="1643">
                        <c:v>821.9999999999942</c:v>
                      </c:pt>
                      <c:pt idx="1644">
                        <c:v>821.9999999999942</c:v>
                      </c:pt>
                      <c:pt idx="1645">
                        <c:v>822.99999999999113</c:v>
                      </c:pt>
                      <c:pt idx="1646">
                        <c:v>822.99999999999113</c:v>
                      </c:pt>
                      <c:pt idx="1647">
                        <c:v>823.99999999999773</c:v>
                      </c:pt>
                      <c:pt idx="1648">
                        <c:v>823.99999999999773</c:v>
                      </c:pt>
                      <c:pt idx="1649">
                        <c:v>824.99999999999466</c:v>
                      </c:pt>
                      <c:pt idx="1650">
                        <c:v>824.99999999999466</c:v>
                      </c:pt>
                      <c:pt idx="1651">
                        <c:v>826.00000000000125</c:v>
                      </c:pt>
                      <c:pt idx="1652">
                        <c:v>826.00000000000125</c:v>
                      </c:pt>
                      <c:pt idx="1653">
                        <c:v>826.99999999999818</c:v>
                      </c:pt>
                      <c:pt idx="1654">
                        <c:v>826.99999999999818</c:v>
                      </c:pt>
                      <c:pt idx="1655">
                        <c:v>827.99999999999511</c:v>
                      </c:pt>
                      <c:pt idx="1656">
                        <c:v>827.99999999999511</c:v>
                      </c:pt>
                      <c:pt idx="1657">
                        <c:v>828.99999999999204</c:v>
                      </c:pt>
                      <c:pt idx="1658">
                        <c:v>828.99999999999204</c:v>
                      </c:pt>
                      <c:pt idx="1659">
                        <c:v>829.99999999998909</c:v>
                      </c:pt>
                      <c:pt idx="1660">
                        <c:v>829.99999999998909</c:v>
                      </c:pt>
                      <c:pt idx="1661">
                        <c:v>830.99999999999557</c:v>
                      </c:pt>
                      <c:pt idx="1662">
                        <c:v>830.99999999999557</c:v>
                      </c:pt>
                      <c:pt idx="1663">
                        <c:v>831.99999999999261</c:v>
                      </c:pt>
                      <c:pt idx="1664">
                        <c:v>831.99999999999261</c:v>
                      </c:pt>
                      <c:pt idx="1665">
                        <c:v>832.99999999999909</c:v>
                      </c:pt>
                      <c:pt idx="1666">
                        <c:v>832.99999999999909</c:v>
                      </c:pt>
                      <c:pt idx="1667">
                        <c:v>833.99999999999613</c:v>
                      </c:pt>
                      <c:pt idx="1668">
                        <c:v>833.99999999999613</c:v>
                      </c:pt>
                      <c:pt idx="1669">
                        <c:v>834.99999999999307</c:v>
                      </c:pt>
                      <c:pt idx="1670">
                        <c:v>834.99999999999307</c:v>
                      </c:pt>
                      <c:pt idx="1671">
                        <c:v>835.99999999999</c:v>
                      </c:pt>
                      <c:pt idx="1672">
                        <c:v>835.99999999999</c:v>
                      </c:pt>
                      <c:pt idx="1673">
                        <c:v>836.99999999999659</c:v>
                      </c:pt>
                      <c:pt idx="1674">
                        <c:v>836.99999999999659</c:v>
                      </c:pt>
                      <c:pt idx="1675">
                        <c:v>837.99999999999341</c:v>
                      </c:pt>
                      <c:pt idx="1676">
                        <c:v>837.99999999999341</c:v>
                      </c:pt>
                      <c:pt idx="1677">
                        <c:v>839</c:v>
                      </c:pt>
                      <c:pt idx="1678">
                        <c:v>839</c:v>
                      </c:pt>
                      <c:pt idx="1679">
                        <c:v>839.99999999999704</c:v>
                      </c:pt>
                      <c:pt idx="1680">
                        <c:v>839.99999999999704</c:v>
                      </c:pt>
                      <c:pt idx="1681">
                        <c:v>840.99999999999397</c:v>
                      </c:pt>
                      <c:pt idx="1682">
                        <c:v>840.99999999999397</c:v>
                      </c:pt>
                      <c:pt idx="1683">
                        <c:v>841.99999999999102</c:v>
                      </c:pt>
                      <c:pt idx="1684">
                        <c:v>841.99999999999102</c:v>
                      </c:pt>
                      <c:pt idx="1685">
                        <c:v>842.99999999999739</c:v>
                      </c:pt>
                      <c:pt idx="1686">
                        <c:v>842.99999999999739</c:v>
                      </c:pt>
                      <c:pt idx="1687">
                        <c:v>843.99999999999443</c:v>
                      </c:pt>
                      <c:pt idx="1688">
                        <c:v>843.99999999999443</c:v>
                      </c:pt>
                      <c:pt idx="1689">
                        <c:v>845.00000000000102</c:v>
                      </c:pt>
                      <c:pt idx="1690">
                        <c:v>845.00000000000102</c:v>
                      </c:pt>
                      <c:pt idx="1691">
                        <c:v>845.99999999999795</c:v>
                      </c:pt>
                      <c:pt idx="1692">
                        <c:v>845.99999999999795</c:v>
                      </c:pt>
                      <c:pt idx="1693">
                        <c:v>846.99999999999488</c:v>
                      </c:pt>
                      <c:pt idx="1694">
                        <c:v>846.99999999999488</c:v>
                      </c:pt>
                      <c:pt idx="1695">
                        <c:v>847.99999999999181</c:v>
                      </c:pt>
                      <c:pt idx="1696">
                        <c:v>847.99999999999181</c:v>
                      </c:pt>
                      <c:pt idx="1697">
                        <c:v>848.99999999998886</c:v>
                      </c:pt>
                      <c:pt idx="1698">
                        <c:v>848.99999999998886</c:v>
                      </c:pt>
                      <c:pt idx="1699">
                        <c:v>849.99999999999534</c:v>
                      </c:pt>
                      <c:pt idx="1700">
                        <c:v>849.99999999999534</c:v>
                      </c:pt>
                      <c:pt idx="1701">
                        <c:v>850.99999999999238</c:v>
                      </c:pt>
                      <c:pt idx="1702">
                        <c:v>850.99999999999238</c:v>
                      </c:pt>
                      <c:pt idx="1703">
                        <c:v>851.99999999999886</c:v>
                      </c:pt>
                      <c:pt idx="1704">
                        <c:v>851.99999999999886</c:v>
                      </c:pt>
                      <c:pt idx="1705">
                        <c:v>852.99999999999602</c:v>
                      </c:pt>
                      <c:pt idx="1706">
                        <c:v>852.99999999999602</c:v>
                      </c:pt>
                      <c:pt idx="1707">
                        <c:v>853.99999999999284</c:v>
                      </c:pt>
                      <c:pt idx="1708">
                        <c:v>853.99999999999284</c:v>
                      </c:pt>
                      <c:pt idx="1709">
                        <c:v>854.99999999998977</c:v>
                      </c:pt>
                      <c:pt idx="1710">
                        <c:v>854.99999999998977</c:v>
                      </c:pt>
                      <c:pt idx="1711">
                        <c:v>855.99999999999636</c:v>
                      </c:pt>
                      <c:pt idx="1712">
                        <c:v>855.99999999999636</c:v>
                      </c:pt>
                      <c:pt idx="1713">
                        <c:v>856.99999999999329</c:v>
                      </c:pt>
                      <c:pt idx="1714">
                        <c:v>856.99999999999329</c:v>
                      </c:pt>
                      <c:pt idx="1715">
                        <c:v>857.99999999999977</c:v>
                      </c:pt>
                      <c:pt idx="1716">
                        <c:v>857.99999999999977</c:v>
                      </c:pt>
                      <c:pt idx="1717">
                        <c:v>858.99999999999682</c:v>
                      </c:pt>
                      <c:pt idx="1718">
                        <c:v>858.99999999999682</c:v>
                      </c:pt>
                      <c:pt idx="1719">
                        <c:v>859.99999999999352</c:v>
                      </c:pt>
                      <c:pt idx="1720">
                        <c:v>859.99999999999352</c:v>
                      </c:pt>
                      <c:pt idx="1721">
                        <c:v>860.99999999999068</c:v>
                      </c:pt>
                      <c:pt idx="1722">
                        <c:v>860.99999999999068</c:v>
                      </c:pt>
                      <c:pt idx="1723">
                        <c:v>861.99999999999727</c:v>
                      </c:pt>
                      <c:pt idx="1724">
                        <c:v>861.99999999999727</c:v>
                      </c:pt>
                      <c:pt idx="1725">
                        <c:v>862.9999999999942</c:v>
                      </c:pt>
                      <c:pt idx="1726">
                        <c:v>862.9999999999942</c:v>
                      </c:pt>
                      <c:pt idx="1727">
                        <c:v>864.0000000000008</c:v>
                      </c:pt>
                      <c:pt idx="1728">
                        <c:v>864.0000000000008</c:v>
                      </c:pt>
                      <c:pt idx="1729">
                        <c:v>864.99999999999773</c:v>
                      </c:pt>
                      <c:pt idx="1730">
                        <c:v>864.99999999999773</c:v>
                      </c:pt>
                      <c:pt idx="1731">
                        <c:v>865.99999999999466</c:v>
                      </c:pt>
                      <c:pt idx="1732">
                        <c:v>865.99999999999466</c:v>
                      </c:pt>
                      <c:pt idx="1733">
                        <c:v>866.99999999999159</c:v>
                      </c:pt>
                      <c:pt idx="1734">
                        <c:v>866.99999999999159</c:v>
                      </c:pt>
                      <c:pt idx="1735">
                        <c:v>867.99999999999818</c:v>
                      </c:pt>
                      <c:pt idx="1736">
                        <c:v>867.99999999999818</c:v>
                      </c:pt>
                      <c:pt idx="1737">
                        <c:v>868.99999999999511</c:v>
                      </c:pt>
                      <c:pt idx="1738">
                        <c:v>868.99999999999511</c:v>
                      </c:pt>
                      <c:pt idx="1739">
                        <c:v>869.99999999999216</c:v>
                      </c:pt>
                      <c:pt idx="1740">
                        <c:v>869.99999999999216</c:v>
                      </c:pt>
                      <c:pt idx="1741">
                        <c:v>870.99999999999841</c:v>
                      </c:pt>
                      <c:pt idx="1742">
                        <c:v>870.99999999999841</c:v>
                      </c:pt>
                      <c:pt idx="1743">
                        <c:v>871.99999999999568</c:v>
                      </c:pt>
                      <c:pt idx="1744">
                        <c:v>871.99999999999568</c:v>
                      </c:pt>
                      <c:pt idx="1745">
                        <c:v>872.99999999999261</c:v>
                      </c:pt>
                      <c:pt idx="1746">
                        <c:v>872.99999999999261</c:v>
                      </c:pt>
                      <c:pt idx="1747">
                        <c:v>873.99999999998943</c:v>
                      </c:pt>
                      <c:pt idx="1748">
                        <c:v>873.99999999998943</c:v>
                      </c:pt>
                      <c:pt idx="1749">
                        <c:v>874.99999999999613</c:v>
                      </c:pt>
                      <c:pt idx="1750">
                        <c:v>874.99999999999613</c:v>
                      </c:pt>
                      <c:pt idx="1751">
                        <c:v>875.99999999999307</c:v>
                      </c:pt>
                      <c:pt idx="1752">
                        <c:v>875.99999999999307</c:v>
                      </c:pt>
                      <c:pt idx="1753">
                        <c:v>876.99999999999943</c:v>
                      </c:pt>
                      <c:pt idx="1754">
                        <c:v>876.99999999999943</c:v>
                      </c:pt>
                      <c:pt idx="1755">
                        <c:v>877.99999999999659</c:v>
                      </c:pt>
                      <c:pt idx="1756">
                        <c:v>877.99999999999659</c:v>
                      </c:pt>
                      <c:pt idx="1757">
                        <c:v>878.99999999999341</c:v>
                      </c:pt>
                      <c:pt idx="1758">
                        <c:v>878.99999999999341</c:v>
                      </c:pt>
                      <c:pt idx="1759">
                        <c:v>879.99999999999045</c:v>
                      </c:pt>
                      <c:pt idx="1760">
                        <c:v>879.99999999999045</c:v>
                      </c:pt>
                      <c:pt idx="1761">
                        <c:v>880.99999999999704</c:v>
                      </c:pt>
                      <c:pt idx="1762">
                        <c:v>880.99999999999704</c:v>
                      </c:pt>
                      <c:pt idx="1763">
                        <c:v>881.99999999999397</c:v>
                      </c:pt>
                      <c:pt idx="1764">
                        <c:v>881.99999999999397</c:v>
                      </c:pt>
                      <c:pt idx="1765">
                        <c:v>883.00000000000057</c:v>
                      </c:pt>
                      <c:pt idx="1766">
                        <c:v>883.00000000000057</c:v>
                      </c:pt>
                      <c:pt idx="1767">
                        <c:v>883.99999999999739</c:v>
                      </c:pt>
                      <c:pt idx="1768">
                        <c:v>883.99999999999739</c:v>
                      </c:pt>
                      <c:pt idx="1769">
                        <c:v>884.99999999999443</c:v>
                      </c:pt>
                      <c:pt idx="1770">
                        <c:v>884.99999999999443</c:v>
                      </c:pt>
                      <c:pt idx="1771">
                        <c:v>885.99999999999136</c:v>
                      </c:pt>
                      <c:pt idx="1772">
                        <c:v>885.99999999999136</c:v>
                      </c:pt>
                      <c:pt idx="1773">
                        <c:v>886.99999999999795</c:v>
                      </c:pt>
                      <c:pt idx="1774">
                        <c:v>886.99999999999795</c:v>
                      </c:pt>
                      <c:pt idx="1775">
                        <c:v>887.99999999999488</c:v>
                      </c:pt>
                      <c:pt idx="1776">
                        <c:v>887.99999999999488</c:v>
                      </c:pt>
                      <c:pt idx="1777">
                        <c:v>889.00000000000159</c:v>
                      </c:pt>
                      <c:pt idx="1778">
                        <c:v>889.00000000000159</c:v>
                      </c:pt>
                      <c:pt idx="1779">
                        <c:v>889.99999999999841</c:v>
                      </c:pt>
                      <c:pt idx="1780">
                        <c:v>889.99999999999841</c:v>
                      </c:pt>
                      <c:pt idx="1781">
                        <c:v>890.99999999999545</c:v>
                      </c:pt>
                      <c:pt idx="1782">
                        <c:v>890.99999999999545</c:v>
                      </c:pt>
                      <c:pt idx="1783">
                        <c:v>891.99999999999238</c:v>
                      </c:pt>
                      <c:pt idx="1784">
                        <c:v>891.99999999999238</c:v>
                      </c:pt>
                      <c:pt idx="1785">
                        <c:v>892.99999999998931</c:v>
                      </c:pt>
                      <c:pt idx="1786">
                        <c:v>892.99999999998931</c:v>
                      </c:pt>
                      <c:pt idx="1787">
                        <c:v>893.99999999999602</c:v>
                      </c:pt>
                      <c:pt idx="1788">
                        <c:v>893.99999999999602</c:v>
                      </c:pt>
                      <c:pt idx="1789">
                        <c:v>894.99999999999284</c:v>
                      </c:pt>
                      <c:pt idx="1790">
                        <c:v>894.99999999999284</c:v>
                      </c:pt>
                      <c:pt idx="1791">
                        <c:v>895.99999999999932</c:v>
                      </c:pt>
                      <c:pt idx="1792">
                        <c:v>895.99999999999932</c:v>
                      </c:pt>
                      <c:pt idx="1793">
                        <c:v>896.99999999999636</c:v>
                      </c:pt>
                      <c:pt idx="1794">
                        <c:v>896.99999999999636</c:v>
                      </c:pt>
                      <c:pt idx="1795">
                        <c:v>897.99999999999329</c:v>
                      </c:pt>
                      <c:pt idx="1796">
                        <c:v>897.99999999999329</c:v>
                      </c:pt>
                      <c:pt idx="1797">
                        <c:v>898.99999999999022</c:v>
                      </c:pt>
                      <c:pt idx="1798">
                        <c:v>898.99999999999022</c:v>
                      </c:pt>
                      <c:pt idx="1799">
                        <c:v>899.99999999999682</c:v>
                      </c:pt>
                      <c:pt idx="1800">
                        <c:v>899.99999999999682</c:v>
                      </c:pt>
                      <c:pt idx="1801">
                        <c:v>900.99999999999352</c:v>
                      </c:pt>
                      <c:pt idx="1802">
                        <c:v>900.99999999999352</c:v>
                      </c:pt>
                      <c:pt idx="1803">
                        <c:v>902.00000000000034</c:v>
                      </c:pt>
                      <c:pt idx="1804">
                        <c:v>902.00000000000034</c:v>
                      </c:pt>
                      <c:pt idx="1805">
                        <c:v>902.99999999999727</c:v>
                      </c:pt>
                      <c:pt idx="1806">
                        <c:v>902.99999999999727</c:v>
                      </c:pt>
                      <c:pt idx="1807">
                        <c:v>903.9999999999942</c:v>
                      </c:pt>
                      <c:pt idx="1808">
                        <c:v>903.9999999999942</c:v>
                      </c:pt>
                      <c:pt idx="1809">
                        <c:v>904.99999999999113</c:v>
                      </c:pt>
                      <c:pt idx="1810">
                        <c:v>904.99999999999113</c:v>
                      </c:pt>
                      <c:pt idx="1811">
                        <c:v>905.99999999999773</c:v>
                      </c:pt>
                      <c:pt idx="1812">
                        <c:v>905.99999999999773</c:v>
                      </c:pt>
                      <c:pt idx="1813">
                        <c:v>906.99999999999466</c:v>
                      </c:pt>
                      <c:pt idx="1814">
                        <c:v>906.99999999999466</c:v>
                      </c:pt>
                      <c:pt idx="1815">
                        <c:v>908.00000000000125</c:v>
                      </c:pt>
                      <c:pt idx="1816">
                        <c:v>908.00000000000125</c:v>
                      </c:pt>
                      <c:pt idx="1817">
                        <c:v>908.99999999999818</c:v>
                      </c:pt>
                      <c:pt idx="1818">
                        <c:v>908.99999999999818</c:v>
                      </c:pt>
                      <c:pt idx="1819">
                        <c:v>909.99999999999523</c:v>
                      </c:pt>
                      <c:pt idx="1820">
                        <c:v>909.99999999999523</c:v>
                      </c:pt>
                      <c:pt idx="1821">
                        <c:v>910.99999999999216</c:v>
                      </c:pt>
                      <c:pt idx="1822">
                        <c:v>910.99999999999216</c:v>
                      </c:pt>
                      <c:pt idx="1823">
                        <c:v>911.99999999998909</c:v>
                      </c:pt>
                      <c:pt idx="1824">
                        <c:v>911.99999999998909</c:v>
                      </c:pt>
                      <c:pt idx="1825">
                        <c:v>912.99999999999568</c:v>
                      </c:pt>
                      <c:pt idx="1826">
                        <c:v>912.99999999999568</c:v>
                      </c:pt>
                      <c:pt idx="1827">
                        <c:v>913.99999999999261</c:v>
                      </c:pt>
                      <c:pt idx="1828">
                        <c:v>913.99999999999261</c:v>
                      </c:pt>
                      <c:pt idx="1829">
                        <c:v>914.99999999999909</c:v>
                      </c:pt>
                      <c:pt idx="1830">
                        <c:v>914.99999999999909</c:v>
                      </c:pt>
                      <c:pt idx="1831">
                        <c:v>915.99999999999613</c:v>
                      </c:pt>
                      <c:pt idx="1832">
                        <c:v>915.99999999999613</c:v>
                      </c:pt>
                      <c:pt idx="1833">
                        <c:v>916.99999999999307</c:v>
                      </c:pt>
                      <c:pt idx="1834">
                        <c:v>916.99999999999307</c:v>
                      </c:pt>
                      <c:pt idx="1835">
                        <c:v>917.99999999999</c:v>
                      </c:pt>
                      <c:pt idx="1836">
                        <c:v>917.99999999999</c:v>
                      </c:pt>
                      <c:pt idx="1837">
                        <c:v>918.99999999999659</c:v>
                      </c:pt>
                      <c:pt idx="1838">
                        <c:v>918.99999999999659</c:v>
                      </c:pt>
                      <c:pt idx="1839">
                        <c:v>919.99999999999341</c:v>
                      </c:pt>
                      <c:pt idx="1840">
                        <c:v>919.99999999999341</c:v>
                      </c:pt>
                      <c:pt idx="1841">
                        <c:v>921.00000000000011</c:v>
                      </c:pt>
                      <c:pt idx="1842">
                        <c:v>921.00000000000011</c:v>
                      </c:pt>
                      <c:pt idx="1843">
                        <c:v>921.99999999999704</c:v>
                      </c:pt>
                      <c:pt idx="1844">
                        <c:v>921.99999999999704</c:v>
                      </c:pt>
                      <c:pt idx="1845">
                        <c:v>922.99999999999397</c:v>
                      </c:pt>
                      <c:pt idx="1846">
                        <c:v>922.99999999999397</c:v>
                      </c:pt>
                      <c:pt idx="1847">
                        <c:v>923.99999999999102</c:v>
                      </c:pt>
                      <c:pt idx="1848">
                        <c:v>923.99999999999102</c:v>
                      </c:pt>
                      <c:pt idx="1849">
                        <c:v>924.99999999999739</c:v>
                      </c:pt>
                      <c:pt idx="1850">
                        <c:v>924.99999999999739</c:v>
                      </c:pt>
                      <c:pt idx="1851">
                        <c:v>925.99999999999443</c:v>
                      </c:pt>
                      <c:pt idx="1852">
                        <c:v>925.99999999999443</c:v>
                      </c:pt>
                      <c:pt idx="1853">
                        <c:v>927.00000000000102</c:v>
                      </c:pt>
                      <c:pt idx="1854">
                        <c:v>927.00000000000102</c:v>
                      </c:pt>
                      <c:pt idx="1855">
                        <c:v>927.99999999999795</c:v>
                      </c:pt>
                      <c:pt idx="1856">
                        <c:v>927.99999999999795</c:v>
                      </c:pt>
                      <c:pt idx="1857">
                        <c:v>928.999999999995</c:v>
                      </c:pt>
                      <c:pt idx="1858">
                        <c:v>928.999999999995</c:v>
                      </c:pt>
                      <c:pt idx="1859">
                        <c:v>929.99999999999204</c:v>
                      </c:pt>
                      <c:pt idx="1860">
                        <c:v>929.99999999999204</c:v>
                      </c:pt>
                      <c:pt idx="1861">
                        <c:v>930.99999999998886</c:v>
                      </c:pt>
                      <c:pt idx="1862">
                        <c:v>930.99999999998886</c:v>
                      </c:pt>
                      <c:pt idx="1863">
                        <c:v>931.99999999999545</c:v>
                      </c:pt>
                      <c:pt idx="1864">
                        <c:v>931.99999999999545</c:v>
                      </c:pt>
                      <c:pt idx="1865">
                        <c:v>932.99999999999238</c:v>
                      </c:pt>
                      <c:pt idx="1866">
                        <c:v>932.99999999999238</c:v>
                      </c:pt>
                      <c:pt idx="1867">
                        <c:v>933.99999999999886</c:v>
                      </c:pt>
                      <c:pt idx="1868">
                        <c:v>933.99999999999886</c:v>
                      </c:pt>
                      <c:pt idx="1869">
                        <c:v>934.99999999999602</c:v>
                      </c:pt>
                      <c:pt idx="1870">
                        <c:v>934.99999999999602</c:v>
                      </c:pt>
                      <c:pt idx="1871">
                        <c:v>935.99999999999284</c:v>
                      </c:pt>
                      <c:pt idx="1872">
                        <c:v>935.99999999999284</c:v>
                      </c:pt>
                      <c:pt idx="1873">
                        <c:v>936.99999999998977</c:v>
                      </c:pt>
                      <c:pt idx="1874">
                        <c:v>936.99999999998977</c:v>
                      </c:pt>
                      <c:pt idx="1875">
                        <c:v>937.99999999999636</c:v>
                      </c:pt>
                      <c:pt idx="1876">
                        <c:v>937.99999999999636</c:v>
                      </c:pt>
                      <c:pt idx="1877">
                        <c:v>938.99999999999329</c:v>
                      </c:pt>
                      <c:pt idx="1878">
                        <c:v>938.99999999999329</c:v>
                      </c:pt>
                      <c:pt idx="1879">
                        <c:v>939.99999999999989</c:v>
                      </c:pt>
                      <c:pt idx="1880">
                        <c:v>939.99999999999989</c:v>
                      </c:pt>
                      <c:pt idx="1881">
                        <c:v>940.99999999999682</c:v>
                      </c:pt>
                      <c:pt idx="1882">
                        <c:v>940.99999999999682</c:v>
                      </c:pt>
                      <c:pt idx="1883">
                        <c:v>941.99999999999352</c:v>
                      </c:pt>
                      <c:pt idx="1884">
                        <c:v>941.99999999999352</c:v>
                      </c:pt>
                      <c:pt idx="1885">
                        <c:v>942.99999999999068</c:v>
                      </c:pt>
                      <c:pt idx="1886">
                        <c:v>942.99999999999068</c:v>
                      </c:pt>
                      <c:pt idx="1887">
                        <c:v>943.99999999999727</c:v>
                      </c:pt>
                      <c:pt idx="1888">
                        <c:v>943.99999999999727</c:v>
                      </c:pt>
                      <c:pt idx="1889">
                        <c:v>944.9999999999942</c:v>
                      </c:pt>
                      <c:pt idx="1890">
                        <c:v>944.9999999999942</c:v>
                      </c:pt>
                      <c:pt idx="1891">
                        <c:v>946.0000000000008</c:v>
                      </c:pt>
                      <c:pt idx="1892">
                        <c:v>946.0000000000008</c:v>
                      </c:pt>
                      <c:pt idx="1893">
                        <c:v>946.99999999999773</c:v>
                      </c:pt>
                      <c:pt idx="1894">
                        <c:v>946.99999999999773</c:v>
                      </c:pt>
                      <c:pt idx="1895">
                        <c:v>947.99999999999477</c:v>
                      </c:pt>
                      <c:pt idx="1896">
                        <c:v>947.99999999999477</c:v>
                      </c:pt>
                      <c:pt idx="1897">
                        <c:v>948.9999999999917</c:v>
                      </c:pt>
                      <c:pt idx="1898">
                        <c:v>948.9999999999917</c:v>
                      </c:pt>
                      <c:pt idx="1899">
                        <c:v>949.99999999999818</c:v>
                      </c:pt>
                      <c:pt idx="1900">
                        <c:v>949.99999999999818</c:v>
                      </c:pt>
                      <c:pt idx="1901">
                        <c:v>950.99999999999523</c:v>
                      </c:pt>
                      <c:pt idx="1902">
                        <c:v>950.99999999999523</c:v>
                      </c:pt>
                      <c:pt idx="1903">
                        <c:v>951.99999999999216</c:v>
                      </c:pt>
                      <c:pt idx="1904">
                        <c:v>951.99999999999216</c:v>
                      </c:pt>
                      <c:pt idx="1905">
                        <c:v>952.99999999999841</c:v>
                      </c:pt>
                      <c:pt idx="1906">
                        <c:v>952.99999999999841</c:v>
                      </c:pt>
                      <c:pt idx="1907">
                        <c:v>953.99999999999568</c:v>
                      </c:pt>
                      <c:pt idx="1908">
                        <c:v>953.99999999999568</c:v>
                      </c:pt>
                      <c:pt idx="1909">
                        <c:v>954.99999999999261</c:v>
                      </c:pt>
                      <c:pt idx="1910">
                        <c:v>954.99999999999261</c:v>
                      </c:pt>
                      <c:pt idx="1911">
                        <c:v>955.99999999998943</c:v>
                      </c:pt>
                      <c:pt idx="1912">
                        <c:v>955.99999999998943</c:v>
                      </c:pt>
                      <c:pt idx="1913">
                        <c:v>956.99999999999613</c:v>
                      </c:pt>
                      <c:pt idx="1914">
                        <c:v>956.99999999999613</c:v>
                      </c:pt>
                      <c:pt idx="1915">
                        <c:v>957.99999999999307</c:v>
                      </c:pt>
                      <c:pt idx="1916">
                        <c:v>957.99999999999307</c:v>
                      </c:pt>
                      <c:pt idx="1917">
                        <c:v>958.99999999999966</c:v>
                      </c:pt>
                      <c:pt idx="1918">
                        <c:v>958.99999999999966</c:v>
                      </c:pt>
                      <c:pt idx="1919">
                        <c:v>959.99999999999659</c:v>
                      </c:pt>
                      <c:pt idx="1920">
                        <c:v>959.99999999999659</c:v>
                      </c:pt>
                      <c:pt idx="1921">
                        <c:v>960.99999999999341</c:v>
                      </c:pt>
                      <c:pt idx="1922">
                        <c:v>960.99999999999341</c:v>
                      </c:pt>
                      <c:pt idx="1923">
                        <c:v>961.99999999999045</c:v>
                      </c:pt>
                      <c:pt idx="1924">
                        <c:v>961.99999999999045</c:v>
                      </c:pt>
                      <c:pt idx="1925">
                        <c:v>962.99999999999704</c:v>
                      </c:pt>
                      <c:pt idx="1926">
                        <c:v>962.99999999999704</c:v>
                      </c:pt>
                      <c:pt idx="1927">
                        <c:v>963.99999999999397</c:v>
                      </c:pt>
                      <c:pt idx="1928">
                        <c:v>963.99999999999397</c:v>
                      </c:pt>
                      <c:pt idx="1929">
                        <c:v>965.00000000000057</c:v>
                      </c:pt>
                      <c:pt idx="1930">
                        <c:v>965.00000000000057</c:v>
                      </c:pt>
                      <c:pt idx="1931">
                        <c:v>965.99999999999739</c:v>
                      </c:pt>
                      <c:pt idx="1932">
                        <c:v>965.99999999999739</c:v>
                      </c:pt>
                      <c:pt idx="1933">
                        <c:v>966.99999999999443</c:v>
                      </c:pt>
                      <c:pt idx="1934">
                        <c:v>966.99999999999443</c:v>
                      </c:pt>
                      <c:pt idx="1935">
                        <c:v>967.99999999999159</c:v>
                      </c:pt>
                      <c:pt idx="1936">
                        <c:v>967.99999999999159</c:v>
                      </c:pt>
                      <c:pt idx="1937">
                        <c:v>968.99999999999795</c:v>
                      </c:pt>
                      <c:pt idx="1938">
                        <c:v>968.99999999999795</c:v>
                      </c:pt>
                      <c:pt idx="1939">
                        <c:v>969.999999999995</c:v>
                      </c:pt>
                      <c:pt idx="1940">
                        <c:v>969.999999999995</c:v>
                      </c:pt>
                      <c:pt idx="1941">
                        <c:v>971.00000000000159</c:v>
                      </c:pt>
                      <c:pt idx="1942">
                        <c:v>971.00000000000159</c:v>
                      </c:pt>
                      <c:pt idx="1943">
                        <c:v>971.99999999999841</c:v>
                      </c:pt>
                      <c:pt idx="1944">
                        <c:v>971.99999999999841</c:v>
                      </c:pt>
                      <c:pt idx="1945">
                        <c:v>972.99999999999545</c:v>
                      </c:pt>
                      <c:pt idx="1946">
                        <c:v>972.99999999999545</c:v>
                      </c:pt>
                      <c:pt idx="1947">
                        <c:v>973.99999999999238</c:v>
                      </c:pt>
                      <c:pt idx="1948">
                        <c:v>973.99999999999238</c:v>
                      </c:pt>
                      <c:pt idx="1949">
                        <c:v>974.99999999998931</c:v>
                      </c:pt>
                      <c:pt idx="1950">
                        <c:v>974.99999999998931</c:v>
                      </c:pt>
                      <c:pt idx="1951">
                        <c:v>975.99999999999602</c:v>
                      </c:pt>
                      <c:pt idx="1952">
                        <c:v>975.99999999999602</c:v>
                      </c:pt>
                      <c:pt idx="1953">
                        <c:v>976.99999999999284</c:v>
                      </c:pt>
                      <c:pt idx="1954">
                        <c:v>976.99999999999284</c:v>
                      </c:pt>
                      <c:pt idx="1955">
                        <c:v>977.99999999999943</c:v>
                      </c:pt>
                      <c:pt idx="1956">
                        <c:v>977.99999999999943</c:v>
                      </c:pt>
                      <c:pt idx="1957">
                        <c:v>978.99999999999636</c:v>
                      </c:pt>
                      <c:pt idx="1958">
                        <c:v>978.99999999999636</c:v>
                      </c:pt>
                      <c:pt idx="1959">
                        <c:v>979.99999999999329</c:v>
                      </c:pt>
                      <c:pt idx="1960">
                        <c:v>979.99999999999329</c:v>
                      </c:pt>
                      <c:pt idx="1961">
                        <c:v>980.99999999999022</c:v>
                      </c:pt>
                      <c:pt idx="1962">
                        <c:v>980.99999999999022</c:v>
                      </c:pt>
                      <c:pt idx="1963">
                        <c:v>981.99999999999682</c:v>
                      </c:pt>
                      <c:pt idx="1964">
                        <c:v>981.99999999999682</c:v>
                      </c:pt>
                      <c:pt idx="1965">
                        <c:v>982.99999999999352</c:v>
                      </c:pt>
                      <c:pt idx="1966">
                        <c:v>982.99999999999352</c:v>
                      </c:pt>
                      <c:pt idx="1967">
                        <c:v>984.00000000000034</c:v>
                      </c:pt>
                      <c:pt idx="1968">
                        <c:v>984.00000000000034</c:v>
                      </c:pt>
                      <c:pt idx="1969">
                        <c:v>984.99999999999727</c:v>
                      </c:pt>
                      <c:pt idx="1970">
                        <c:v>984.99999999999727</c:v>
                      </c:pt>
                      <c:pt idx="1971">
                        <c:v>985.99999999999432</c:v>
                      </c:pt>
                      <c:pt idx="1972">
                        <c:v>985.99999999999432</c:v>
                      </c:pt>
                      <c:pt idx="1973">
                        <c:v>986.99999999999125</c:v>
                      </c:pt>
                      <c:pt idx="1974">
                        <c:v>986.99999999999125</c:v>
                      </c:pt>
                      <c:pt idx="1975">
                        <c:v>987.99999999999773</c:v>
                      </c:pt>
                      <c:pt idx="1976">
                        <c:v>987.99999999999773</c:v>
                      </c:pt>
                      <c:pt idx="1977">
                        <c:v>988.99999999999477</c:v>
                      </c:pt>
                      <c:pt idx="1978">
                        <c:v>988.99999999999477</c:v>
                      </c:pt>
                      <c:pt idx="1979">
                        <c:v>990.00000000000125</c:v>
                      </c:pt>
                      <c:pt idx="1980">
                        <c:v>990.00000000000125</c:v>
                      </c:pt>
                      <c:pt idx="1981">
                        <c:v>990.99999999999818</c:v>
                      </c:pt>
                      <c:pt idx="1982">
                        <c:v>990.99999999999818</c:v>
                      </c:pt>
                      <c:pt idx="1983">
                        <c:v>991.99999999999523</c:v>
                      </c:pt>
                      <c:pt idx="1984">
                        <c:v>991.99999999999523</c:v>
                      </c:pt>
                      <c:pt idx="1985">
                        <c:v>992.99999999999216</c:v>
                      </c:pt>
                      <c:pt idx="1986">
                        <c:v>992.99999999999216</c:v>
                      </c:pt>
                      <c:pt idx="1987">
                        <c:v>993.99999999998909</c:v>
                      </c:pt>
                      <c:pt idx="1988">
                        <c:v>993.99999999998909</c:v>
                      </c:pt>
                      <c:pt idx="1989">
                        <c:v>994.99999999999568</c:v>
                      </c:pt>
                      <c:pt idx="1990">
                        <c:v>994.99999999999568</c:v>
                      </c:pt>
                      <c:pt idx="1991">
                        <c:v>995.99999999999261</c:v>
                      </c:pt>
                      <c:pt idx="1992">
                        <c:v>995.99999999999261</c:v>
                      </c:pt>
                      <c:pt idx="1993">
                        <c:v>996.9999999999992</c:v>
                      </c:pt>
                      <c:pt idx="1994">
                        <c:v>996.9999999999992</c:v>
                      </c:pt>
                      <c:pt idx="1995">
                        <c:v>997.99999999999613</c:v>
                      </c:pt>
                      <c:pt idx="1996">
                        <c:v>997.99999999999613</c:v>
                      </c:pt>
                      <c:pt idx="1997">
                        <c:v>998.99999999999307</c:v>
                      </c:pt>
                      <c:pt idx="1998">
                        <c:v>998.99999999999307</c:v>
                      </c:pt>
                      <c:pt idx="1999">
                        <c:v>999.99999999999</c:v>
                      </c:pt>
                      <c:pt idx="2000">
                        <c:v>999.99999999999</c:v>
                      </c:pt>
                      <c:pt idx="2001">
                        <c:v>1000.999999999997</c:v>
                      </c:pt>
                      <c:pt idx="2002">
                        <c:v>1000.999999999997</c:v>
                      </c:pt>
                      <c:pt idx="2003">
                        <c:v>1001.999999999993</c:v>
                      </c:pt>
                      <c:pt idx="2004">
                        <c:v>1001.999999999993</c:v>
                      </c:pt>
                      <c:pt idx="2005">
                        <c:v>1003</c:v>
                      </c:pt>
                      <c:pt idx="2006">
                        <c:v>1003</c:v>
                      </c:pt>
                      <c:pt idx="2007">
                        <c:v>1003.999999999997</c:v>
                      </c:pt>
                      <c:pt idx="2008">
                        <c:v>1003.999999999997</c:v>
                      </c:pt>
                      <c:pt idx="2009">
                        <c:v>1004.999999999994</c:v>
                      </c:pt>
                      <c:pt idx="2010">
                        <c:v>1004.999999999994</c:v>
                      </c:pt>
                      <c:pt idx="2011">
                        <c:v>1005.999999999991</c:v>
                      </c:pt>
                      <c:pt idx="2012">
                        <c:v>1005.999999999991</c:v>
                      </c:pt>
                      <c:pt idx="2013">
                        <c:v>1006.999999999997</c:v>
                      </c:pt>
                      <c:pt idx="2014">
                        <c:v>1006.999999999997</c:v>
                      </c:pt>
                      <c:pt idx="2015">
                        <c:v>1007.999999999994</c:v>
                      </c:pt>
                      <c:pt idx="2016">
                        <c:v>1007.999999999994</c:v>
                      </c:pt>
                      <c:pt idx="2017">
                        <c:v>1009.000000000001</c:v>
                      </c:pt>
                      <c:pt idx="2018">
                        <c:v>1009.000000000001</c:v>
                      </c:pt>
                      <c:pt idx="2019">
                        <c:v>1009.999999999998</c:v>
                      </c:pt>
                      <c:pt idx="2020">
                        <c:v>1009.999999999998</c:v>
                      </c:pt>
                      <c:pt idx="2021">
                        <c:v>1010.999999999995</c:v>
                      </c:pt>
                      <c:pt idx="2022">
                        <c:v>1010.999999999995</c:v>
                      </c:pt>
                      <c:pt idx="2023">
                        <c:v>1011.999999999992</c:v>
                      </c:pt>
                      <c:pt idx="2024">
                        <c:v>1011.999999999992</c:v>
                      </c:pt>
                      <c:pt idx="2025">
                        <c:v>1012.999999999989</c:v>
                      </c:pt>
                      <c:pt idx="2026">
                        <c:v>1012.999999999989</c:v>
                      </c:pt>
                      <c:pt idx="2027">
                        <c:v>1013.999999999995</c:v>
                      </c:pt>
                      <c:pt idx="2028">
                        <c:v>1013.999999999995</c:v>
                      </c:pt>
                      <c:pt idx="2029">
                        <c:v>1014.999999999992</c:v>
                      </c:pt>
                      <c:pt idx="2030">
                        <c:v>1014.999999999992</c:v>
                      </c:pt>
                      <c:pt idx="2031">
                        <c:v>1015.999999999999</c:v>
                      </c:pt>
                      <c:pt idx="2032">
                        <c:v>1015.999999999999</c:v>
                      </c:pt>
                      <c:pt idx="2033">
                        <c:v>1016.999999999996</c:v>
                      </c:pt>
                      <c:pt idx="2034">
                        <c:v>1016.999999999996</c:v>
                      </c:pt>
                      <c:pt idx="2035">
                        <c:v>1017.999999999993</c:v>
                      </c:pt>
                      <c:pt idx="2036">
                        <c:v>1017.999999999993</c:v>
                      </c:pt>
                      <c:pt idx="2037">
                        <c:v>1018.99999999999</c:v>
                      </c:pt>
                      <c:pt idx="2038">
                        <c:v>1018.99999999999</c:v>
                      </c:pt>
                      <c:pt idx="2039">
                        <c:v>1019.999999999996</c:v>
                      </c:pt>
                      <c:pt idx="2040">
                        <c:v>1019.999999999996</c:v>
                      </c:pt>
                      <c:pt idx="2041">
                        <c:v>1020.999999999993</c:v>
                      </c:pt>
                      <c:pt idx="2042">
                        <c:v>1020.999999999993</c:v>
                      </c:pt>
                      <c:pt idx="2043">
                        <c:v>1022</c:v>
                      </c:pt>
                      <c:pt idx="2044">
                        <c:v>1022</c:v>
                      </c:pt>
                      <c:pt idx="2045">
                        <c:v>1022.999999999997</c:v>
                      </c:pt>
                      <c:pt idx="2046">
                        <c:v>1022.999999999997</c:v>
                      </c:pt>
                      <c:pt idx="2047">
                        <c:v>1023.999999999994</c:v>
                      </c:pt>
                      <c:pt idx="2048">
                        <c:v>1023.999999999994</c:v>
                      </c:pt>
                      <c:pt idx="2049">
                        <c:v>1024.9999999999909</c:v>
                      </c:pt>
                      <c:pt idx="2050">
                        <c:v>1024.9999999999909</c:v>
                      </c:pt>
                      <c:pt idx="2051">
                        <c:v>1025.999999999997</c:v>
                      </c:pt>
                      <c:pt idx="2052">
                        <c:v>1025.999999999997</c:v>
                      </c:pt>
                      <c:pt idx="2053">
                        <c:v>1026.9999999999941</c:v>
                      </c:pt>
                      <c:pt idx="2054">
                        <c:v>1026.9999999999941</c:v>
                      </c:pt>
                      <c:pt idx="2055">
                        <c:v>1028.0000000000009</c:v>
                      </c:pt>
                      <c:pt idx="2056">
                        <c:v>1028.0000000000009</c:v>
                      </c:pt>
                      <c:pt idx="2057">
                        <c:v>1028.999999999998</c:v>
                      </c:pt>
                      <c:pt idx="2058">
                        <c:v>1028.999999999998</c:v>
                      </c:pt>
                      <c:pt idx="2059">
                        <c:v>1029.999999999995</c:v>
                      </c:pt>
                      <c:pt idx="2060">
                        <c:v>1029.999999999995</c:v>
                      </c:pt>
                      <c:pt idx="2061">
                        <c:v>1030.999999999992</c:v>
                      </c:pt>
                      <c:pt idx="2062">
                        <c:v>1030.999999999992</c:v>
                      </c:pt>
                      <c:pt idx="2063">
                        <c:v>1031.999999999998</c:v>
                      </c:pt>
                      <c:pt idx="2064">
                        <c:v>1031.999999999998</c:v>
                      </c:pt>
                      <c:pt idx="2065">
                        <c:v>1032.999999999995</c:v>
                      </c:pt>
                      <c:pt idx="2066">
                        <c:v>1032.999999999995</c:v>
                      </c:pt>
                      <c:pt idx="2067">
                        <c:v>1033.999999999992</c:v>
                      </c:pt>
                      <c:pt idx="2068">
                        <c:v>1033.999999999992</c:v>
                      </c:pt>
                      <c:pt idx="2069">
                        <c:v>1035</c:v>
                      </c:pt>
                      <c:pt idx="2070">
                        <c:v>1035</c:v>
                      </c:pt>
                      <c:pt idx="2071">
                        <c:v>1035.9999999999959</c:v>
                      </c:pt>
                      <c:pt idx="2072">
                        <c:v>1035.9999999999959</c:v>
                      </c:pt>
                      <c:pt idx="2073">
                        <c:v>1036.999999999993</c:v>
                      </c:pt>
                      <c:pt idx="2074">
                        <c:v>1036.999999999993</c:v>
                      </c:pt>
                      <c:pt idx="2075">
                        <c:v>1037.99999999999</c:v>
                      </c:pt>
                      <c:pt idx="2076">
                        <c:v>1037.99999999999</c:v>
                      </c:pt>
                      <c:pt idx="2077">
                        <c:v>1038.9999999999959</c:v>
                      </c:pt>
                      <c:pt idx="2078">
                        <c:v>1038.9999999999959</c:v>
                      </c:pt>
                      <c:pt idx="2079">
                        <c:v>1039.999999999993</c:v>
                      </c:pt>
                      <c:pt idx="2080">
                        <c:v>1039.999999999993</c:v>
                      </c:pt>
                      <c:pt idx="2081">
                        <c:v>1041</c:v>
                      </c:pt>
                      <c:pt idx="2082">
                        <c:v>1041</c:v>
                      </c:pt>
                      <c:pt idx="2083">
                        <c:v>1041.999999999997</c:v>
                      </c:pt>
                      <c:pt idx="2084">
                        <c:v>1041.999999999997</c:v>
                      </c:pt>
                      <c:pt idx="2085">
                        <c:v>1042.9999999999941</c:v>
                      </c:pt>
                      <c:pt idx="2086">
                        <c:v>1042.9999999999941</c:v>
                      </c:pt>
                      <c:pt idx="2087">
                        <c:v>1043.99999999999</c:v>
                      </c:pt>
                      <c:pt idx="2088">
                        <c:v>1043.99999999999</c:v>
                      </c:pt>
                      <c:pt idx="2089">
                        <c:v>1044.999999999997</c:v>
                      </c:pt>
                      <c:pt idx="2090">
                        <c:v>1044.999999999997</c:v>
                      </c:pt>
                      <c:pt idx="2091">
                        <c:v>1045.9999999999941</c:v>
                      </c:pt>
                      <c:pt idx="2092">
                        <c:v>1045.9999999999941</c:v>
                      </c:pt>
                      <c:pt idx="2093">
                        <c:v>1047.0000000000009</c:v>
                      </c:pt>
                      <c:pt idx="2094">
                        <c:v>1047.0000000000009</c:v>
                      </c:pt>
                      <c:pt idx="2095">
                        <c:v>1047.999999999997</c:v>
                      </c:pt>
                      <c:pt idx="2096">
                        <c:v>1047.999999999997</c:v>
                      </c:pt>
                      <c:pt idx="2097">
                        <c:v>1048.999999999995</c:v>
                      </c:pt>
                      <c:pt idx="2098">
                        <c:v>1048.999999999995</c:v>
                      </c:pt>
                      <c:pt idx="2099">
                        <c:v>1049.9999999999909</c:v>
                      </c:pt>
                      <c:pt idx="2100">
                        <c:v>1049.9999999999909</c:v>
                      </c:pt>
                      <c:pt idx="2101">
                        <c:v>1050.999999999998</c:v>
                      </c:pt>
                      <c:pt idx="2102">
                        <c:v>1050.999999999998</c:v>
                      </c:pt>
                      <c:pt idx="2103">
                        <c:v>1051.999999999995</c:v>
                      </c:pt>
                      <c:pt idx="2104">
                        <c:v>1051.999999999995</c:v>
                      </c:pt>
                      <c:pt idx="2105">
                        <c:v>1052.999999999992</c:v>
                      </c:pt>
                      <c:pt idx="2106">
                        <c:v>1052.999999999992</c:v>
                      </c:pt>
                      <c:pt idx="2107">
                        <c:v>1053.999999999998</c:v>
                      </c:pt>
                      <c:pt idx="2108">
                        <c:v>1053.999999999998</c:v>
                      </c:pt>
                      <c:pt idx="2109">
                        <c:v>1054.999999999995</c:v>
                      </c:pt>
                      <c:pt idx="2110">
                        <c:v>1054.999999999995</c:v>
                      </c:pt>
                      <c:pt idx="2111">
                        <c:v>1055.999999999992</c:v>
                      </c:pt>
                      <c:pt idx="2112">
                        <c:v>1055.999999999992</c:v>
                      </c:pt>
                      <c:pt idx="2113">
                        <c:v>1056.99999999999</c:v>
                      </c:pt>
                      <c:pt idx="2114">
                        <c:v>1056.99999999999</c:v>
                      </c:pt>
                      <c:pt idx="2115">
                        <c:v>1057.9999999999959</c:v>
                      </c:pt>
                      <c:pt idx="2116">
                        <c:v>1057.9999999999959</c:v>
                      </c:pt>
                      <c:pt idx="2117">
                        <c:v>1058.999999999993</c:v>
                      </c:pt>
                      <c:pt idx="2118">
                        <c:v>1058.999999999993</c:v>
                      </c:pt>
                      <c:pt idx="2119">
                        <c:v>106</c:v>
                      </c:pt>
                      <c:pt idx="2120">
                        <c:v>106</c:v>
                      </c:pt>
                      <c:pt idx="2121">
                        <c:v>1060.9999999999959</c:v>
                      </c:pt>
                      <c:pt idx="2122">
                        <c:v>1060.9999999999959</c:v>
                      </c:pt>
                      <c:pt idx="2123">
                        <c:v>1061.999999999993</c:v>
                      </c:pt>
                      <c:pt idx="2124">
                        <c:v>1061.999999999993</c:v>
                      </c:pt>
                      <c:pt idx="2125">
                        <c:v>1062.99999999999</c:v>
                      </c:pt>
                      <c:pt idx="2126">
                        <c:v>1062.99999999999</c:v>
                      </c:pt>
                      <c:pt idx="2127">
                        <c:v>1063.999999999997</c:v>
                      </c:pt>
                      <c:pt idx="2128">
                        <c:v>1063.999999999997</c:v>
                      </c:pt>
                      <c:pt idx="2129">
                        <c:v>1064.9999999999941</c:v>
                      </c:pt>
                      <c:pt idx="2130">
                        <c:v>1064.9999999999941</c:v>
                      </c:pt>
                      <c:pt idx="2131">
                        <c:v>1066</c:v>
                      </c:pt>
                      <c:pt idx="2132">
                        <c:v>1066</c:v>
                      </c:pt>
                      <c:pt idx="2133">
                        <c:v>1066.999999999997</c:v>
                      </c:pt>
                      <c:pt idx="2134">
                        <c:v>1066.999999999997</c:v>
                      </c:pt>
                      <c:pt idx="2135">
                        <c:v>1067.9999999999941</c:v>
                      </c:pt>
                      <c:pt idx="2136">
                        <c:v>1067.9999999999941</c:v>
                      </c:pt>
                      <c:pt idx="2137">
                        <c:v>1068.9999999999909</c:v>
                      </c:pt>
                      <c:pt idx="2138">
                        <c:v>1068.9999999999909</c:v>
                      </c:pt>
                      <c:pt idx="2139">
                        <c:v>1069.999999999998</c:v>
                      </c:pt>
                      <c:pt idx="2140">
                        <c:v>1069.999999999998</c:v>
                      </c:pt>
                      <c:pt idx="2141">
                        <c:v>1070.999999999995</c:v>
                      </c:pt>
                      <c:pt idx="2142">
                        <c:v>1070.999999999995</c:v>
                      </c:pt>
                      <c:pt idx="2143">
                        <c:v>1072.0000000000009</c:v>
                      </c:pt>
                      <c:pt idx="2144">
                        <c:v>1072.0000000000009</c:v>
                      </c:pt>
                      <c:pt idx="2145">
                        <c:v>1072.999999999998</c:v>
                      </c:pt>
                      <c:pt idx="2146">
                        <c:v>1072.999999999998</c:v>
                      </c:pt>
                      <c:pt idx="2147">
                        <c:v>1073.999999999995</c:v>
                      </c:pt>
                      <c:pt idx="2148">
                        <c:v>1073.999999999995</c:v>
                      </c:pt>
                      <c:pt idx="2149">
                        <c:v>1074.999999999992</c:v>
                      </c:pt>
                      <c:pt idx="2150">
                        <c:v>1074.999999999992</c:v>
                      </c:pt>
                      <c:pt idx="2151">
                        <c:v>1075.99999999999</c:v>
                      </c:pt>
                      <c:pt idx="2152">
                        <c:v>1075.99999999999</c:v>
                      </c:pt>
                      <c:pt idx="2153">
                        <c:v>1076.9999999999959</c:v>
                      </c:pt>
                      <c:pt idx="2154">
                        <c:v>1076.9999999999959</c:v>
                      </c:pt>
                      <c:pt idx="2155">
                        <c:v>1077.999999999993</c:v>
                      </c:pt>
                      <c:pt idx="2156">
                        <c:v>1077.999999999993</c:v>
                      </c:pt>
                      <c:pt idx="2157">
                        <c:v>1079</c:v>
                      </c:pt>
                      <c:pt idx="2158">
                        <c:v>1079</c:v>
                      </c:pt>
                      <c:pt idx="2159">
                        <c:v>1079.9999999999959</c:v>
                      </c:pt>
                      <c:pt idx="2160">
                        <c:v>1079.9999999999959</c:v>
                      </c:pt>
                      <c:pt idx="2161">
                        <c:v>1080.999999999993</c:v>
                      </c:pt>
                      <c:pt idx="2162">
                        <c:v>1080.999999999993</c:v>
                      </c:pt>
                      <c:pt idx="2163">
                        <c:v>1081.99999999999</c:v>
                      </c:pt>
                      <c:pt idx="2164">
                        <c:v>1081.99999999999</c:v>
                      </c:pt>
                      <c:pt idx="2165">
                        <c:v>1082.999999999997</c:v>
                      </c:pt>
                      <c:pt idx="2166">
                        <c:v>1082.999999999997</c:v>
                      </c:pt>
                      <c:pt idx="2167">
                        <c:v>1083.9999999999941</c:v>
                      </c:pt>
                      <c:pt idx="2168">
                        <c:v>1083.9999999999941</c:v>
                      </c:pt>
                      <c:pt idx="2169">
                        <c:v>1085</c:v>
                      </c:pt>
                      <c:pt idx="2170">
                        <c:v>1085</c:v>
                      </c:pt>
                      <c:pt idx="2171">
                        <c:v>1085.999999999997</c:v>
                      </c:pt>
                      <c:pt idx="2172">
                        <c:v>1085.999999999997</c:v>
                      </c:pt>
                      <c:pt idx="2173">
                        <c:v>1086.9999999999941</c:v>
                      </c:pt>
                      <c:pt idx="2174">
                        <c:v>1086.9999999999941</c:v>
                      </c:pt>
                      <c:pt idx="2175">
                        <c:v>1087.9999999999909</c:v>
                      </c:pt>
                      <c:pt idx="2176">
                        <c:v>1087.9999999999909</c:v>
                      </c:pt>
                      <c:pt idx="2177">
                        <c:v>1088.999999999997</c:v>
                      </c:pt>
                      <c:pt idx="2178">
                        <c:v>1088.999999999997</c:v>
                      </c:pt>
                      <c:pt idx="2179">
                        <c:v>1089.999999999995</c:v>
                      </c:pt>
                      <c:pt idx="2180">
                        <c:v>1089.999999999995</c:v>
                      </c:pt>
                      <c:pt idx="2181">
                        <c:v>1091.0000000000009</c:v>
                      </c:pt>
                      <c:pt idx="2182">
                        <c:v>1091.0000000000009</c:v>
                      </c:pt>
                      <c:pt idx="2183">
                        <c:v>1091.999999999998</c:v>
                      </c:pt>
                      <c:pt idx="2184">
                        <c:v>1091.999999999998</c:v>
                      </c:pt>
                      <c:pt idx="2185">
                        <c:v>1092.999999999995</c:v>
                      </c:pt>
                      <c:pt idx="2186">
                        <c:v>1092.999999999995</c:v>
                      </c:pt>
                      <c:pt idx="2187">
                        <c:v>1093.999999999992</c:v>
                      </c:pt>
                      <c:pt idx="2188">
                        <c:v>1093.999999999992</c:v>
                      </c:pt>
                      <c:pt idx="2189">
                        <c:v>1094.99999999999</c:v>
                      </c:pt>
                      <c:pt idx="2190">
                        <c:v>1094.99999999999</c:v>
                      </c:pt>
                      <c:pt idx="2191">
                        <c:v>1095.999999999995</c:v>
                      </c:pt>
                      <c:pt idx="2192">
                        <c:v>1095.999999999995</c:v>
                      </c:pt>
                      <c:pt idx="2193">
                        <c:v>1096.999999999992</c:v>
                      </c:pt>
                      <c:pt idx="2194">
                        <c:v>1096.999999999992</c:v>
                      </c:pt>
                      <c:pt idx="2195">
                        <c:v>1098</c:v>
                      </c:pt>
                      <c:pt idx="2196">
                        <c:v>1098</c:v>
                      </c:pt>
                      <c:pt idx="2197">
                        <c:v>1098.9999999999959</c:v>
                      </c:pt>
                      <c:pt idx="2198">
                        <c:v>1098.9999999999959</c:v>
                      </c:pt>
                      <c:pt idx="2199">
                        <c:v>1099.999999999993</c:v>
                      </c:pt>
                      <c:pt idx="2200">
                        <c:v>1099.999999999993</c:v>
                      </c:pt>
                      <c:pt idx="2201">
                        <c:v>1100.99999999999</c:v>
                      </c:pt>
                      <c:pt idx="2202">
                        <c:v>1100.99999999999</c:v>
                      </c:pt>
                      <c:pt idx="2203">
                        <c:v>1101.9999999999959</c:v>
                      </c:pt>
                      <c:pt idx="2204">
                        <c:v>1101.9999999999959</c:v>
                      </c:pt>
                      <c:pt idx="2205">
                        <c:v>1102.999999999993</c:v>
                      </c:pt>
                      <c:pt idx="2206">
                        <c:v>1102.999999999993</c:v>
                      </c:pt>
                      <c:pt idx="2207">
                        <c:v>1104</c:v>
                      </c:pt>
                      <c:pt idx="2208">
                        <c:v>1104</c:v>
                      </c:pt>
                      <c:pt idx="2209">
                        <c:v>1104.999999999997</c:v>
                      </c:pt>
                      <c:pt idx="2210">
                        <c:v>1104.999999999997</c:v>
                      </c:pt>
                      <c:pt idx="2211">
                        <c:v>1105.9999999999941</c:v>
                      </c:pt>
                      <c:pt idx="2212">
                        <c:v>1105.9999999999941</c:v>
                      </c:pt>
                      <c:pt idx="2213">
                        <c:v>1106.9999999999909</c:v>
                      </c:pt>
                      <c:pt idx="2214">
                        <c:v>1106.9999999999909</c:v>
                      </c:pt>
                      <c:pt idx="2215">
                        <c:v>1107.999999999997</c:v>
                      </c:pt>
                      <c:pt idx="2216">
                        <c:v>1107.999999999997</c:v>
                      </c:pt>
                      <c:pt idx="2217">
                        <c:v>1108.9999999999941</c:v>
                      </c:pt>
                      <c:pt idx="2218">
                        <c:v>1108.9999999999941</c:v>
                      </c:pt>
                      <c:pt idx="2219">
                        <c:v>1110.0000000000009</c:v>
                      </c:pt>
                      <c:pt idx="2220">
                        <c:v>1110.0000000000009</c:v>
                      </c:pt>
                      <c:pt idx="2221">
                        <c:v>1110.999999999998</c:v>
                      </c:pt>
                      <c:pt idx="2222">
                        <c:v>1110.999999999998</c:v>
                      </c:pt>
                      <c:pt idx="2223">
                        <c:v>1111.999999999995</c:v>
                      </c:pt>
                      <c:pt idx="2224">
                        <c:v>1111.999999999995</c:v>
                      </c:pt>
                      <c:pt idx="2225">
                        <c:v>1112.999999999992</c:v>
                      </c:pt>
                      <c:pt idx="2226">
                        <c:v>1112.999999999992</c:v>
                      </c:pt>
                      <c:pt idx="2227">
                        <c:v>1113.999999999998</c:v>
                      </c:pt>
                      <c:pt idx="2228">
                        <c:v>1113.999999999998</c:v>
                      </c:pt>
                      <c:pt idx="2229">
                        <c:v>1114.999999999995</c:v>
                      </c:pt>
                      <c:pt idx="2230">
                        <c:v>1114.999999999995</c:v>
                      </c:pt>
                      <c:pt idx="2231">
                        <c:v>1115.999999999992</c:v>
                      </c:pt>
                      <c:pt idx="2232">
                        <c:v>1115.999999999992</c:v>
                      </c:pt>
                      <c:pt idx="2233">
                        <c:v>1117</c:v>
                      </c:pt>
                      <c:pt idx="2234">
                        <c:v>1117</c:v>
                      </c:pt>
                      <c:pt idx="2235">
                        <c:v>1117.9999999999959</c:v>
                      </c:pt>
                      <c:pt idx="2236">
                        <c:v>1117.9999999999959</c:v>
                      </c:pt>
                      <c:pt idx="2237">
                        <c:v>1118.999999999993</c:v>
                      </c:pt>
                      <c:pt idx="2238">
                        <c:v>1118.999999999993</c:v>
                      </c:pt>
                      <c:pt idx="2239">
                        <c:v>1119.99999999999</c:v>
                      </c:pt>
                      <c:pt idx="2240">
                        <c:v>1119.99999999999</c:v>
                      </c:pt>
                      <c:pt idx="2241">
                        <c:v>1120.9999999999959</c:v>
                      </c:pt>
                      <c:pt idx="2242">
                        <c:v>1120.9999999999959</c:v>
                      </c:pt>
                      <c:pt idx="2243">
                        <c:v>1121.999999999993</c:v>
                      </c:pt>
                      <c:pt idx="2244">
                        <c:v>1121.999999999993</c:v>
                      </c:pt>
                      <c:pt idx="2245">
                        <c:v>1123</c:v>
                      </c:pt>
                      <c:pt idx="2246">
                        <c:v>1123</c:v>
                      </c:pt>
                      <c:pt idx="2247">
                        <c:v>1123.999999999997</c:v>
                      </c:pt>
                      <c:pt idx="2248">
                        <c:v>1123.999999999997</c:v>
                      </c:pt>
                      <c:pt idx="2249">
                        <c:v>1124.9999999999941</c:v>
                      </c:pt>
                      <c:pt idx="2250">
                        <c:v>1124.9999999999941</c:v>
                      </c:pt>
                      <c:pt idx="2251">
                        <c:v>1125.99999999999</c:v>
                      </c:pt>
                      <c:pt idx="2252">
                        <c:v>1125.99999999999</c:v>
                      </c:pt>
                      <c:pt idx="2253">
                        <c:v>1126.999999999997</c:v>
                      </c:pt>
                      <c:pt idx="2254">
                        <c:v>1126.999999999997</c:v>
                      </c:pt>
                      <c:pt idx="2255">
                        <c:v>1127.9999999999941</c:v>
                      </c:pt>
                      <c:pt idx="2256">
                        <c:v>1127.9999999999941</c:v>
                      </c:pt>
                      <c:pt idx="2257">
                        <c:v>1129.0000000000009</c:v>
                      </c:pt>
                      <c:pt idx="2258">
                        <c:v>1129.0000000000009</c:v>
                      </c:pt>
                      <c:pt idx="2259">
                        <c:v>1129.999999999997</c:v>
                      </c:pt>
                      <c:pt idx="2260">
                        <c:v>1129.999999999997</c:v>
                      </c:pt>
                      <c:pt idx="2261">
                        <c:v>1130.999999999995</c:v>
                      </c:pt>
                      <c:pt idx="2262">
                        <c:v>1130.999999999995</c:v>
                      </c:pt>
                      <c:pt idx="2263">
                        <c:v>1131.999999999992</c:v>
                      </c:pt>
                      <c:pt idx="2264">
                        <c:v>1131.999999999992</c:v>
                      </c:pt>
                      <c:pt idx="2265">
                        <c:v>1132.999999999998</c:v>
                      </c:pt>
                      <c:pt idx="2266">
                        <c:v>1132.999999999998</c:v>
                      </c:pt>
                      <c:pt idx="2267">
                        <c:v>1133.999999999995</c:v>
                      </c:pt>
                      <c:pt idx="2268">
                        <c:v>1133.999999999995</c:v>
                      </c:pt>
                      <c:pt idx="2269">
                        <c:v>1134.999999999992</c:v>
                      </c:pt>
                      <c:pt idx="2270">
                        <c:v>1134.999999999992</c:v>
                      </c:pt>
                      <c:pt idx="2271">
                        <c:v>1136</c:v>
                      </c:pt>
                      <c:pt idx="2272">
                        <c:v>1136</c:v>
                      </c:pt>
                      <c:pt idx="2273">
                        <c:v>1136.999999999995</c:v>
                      </c:pt>
                      <c:pt idx="2274">
                        <c:v>1136.999999999995</c:v>
                      </c:pt>
                      <c:pt idx="2275">
                        <c:v>1137.999999999992</c:v>
                      </c:pt>
                      <c:pt idx="2276">
                        <c:v>1137.999999999992</c:v>
                      </c:pt>
                      <c:pt idx="2277">
                        <c:v>1138.99999999999</c:v>
                      </c:pt>
                      <c:pt idx="2278">
                        <c:v>1138.99999999999</c:v>
                      </c:pt>
                      <c:pt idx="2279">
                        <c:v>1139.9999999999959</c:v>
                      </c:pt>
                      <c:pt idx="2280">
                        <c:v>1139.9999999999959</c:v>
                      </c:pt>
                      <c:pt idx="2281">
                        <c:v>1140.999999999993</c:v>
                      </c:pt>
                      <c:pt idx="2282">
                        <c:v>1140.999999999993</c:v>
                      </c:pt>
                      <c:pt idx="2283">
                        <c:v>1142</c:v>
                      </c:pt>
                      <c:pt idx="2284">
                        <c:v>1142</c:v>
                      </c:pt>
                      <c:pt idx="2285">
                        <c:v>1142.9999999999959</c:v>
                      </c:pt>
                      <c:pt idx="2286">
                        <c:v>1142.9999999999959</c:v>
                      </c:pt>
                      <c:pt idx="2287">
                        <c:v>1143.999999999993</c:v>
                      </c:pt>
                      <c:pt idx="2288">
                        <c:v>1143.999999999993</c:v>
                      </c:pt>
                      <c:pt idx="2289">
                        <c:v>1144.99999999999</c:v>
                      </c:pt>
                      <c:pt idx="2290">
                        <c:v>1144.99999999999</c:v>
                      </c:pt>
                      <c:pt idx="2291">
                        <c:v>1145.999999999997</c:v>
                      </c:pt>
                      <c:pt idx="2292">
                        <c:v>1145.999999999997</c:v>
                      </c:pt>
                      <c:pt idx="2293">
                        <c:v>1146.9999999999941</c:v>
                      </c:pt>
                      <c:pt idx="2294">
                        <c:v>1146.9999999999941</c:v>
                      </c:pt>
                      <c:pt idx="2295">
                        <c:v>1148</c:v>
                      </c:pt>
                      <c:pt idx="2296">
                        <c:v>1148</c:v>
                      </c:pt>
                      <c:pt idx="2297">
                        <c:v>1148.999999999997</c:v>
                      </c:pt>
                      <c:pt idx="2298">
                        <c:v>1148.999999999997</c:v>
                      </c:pt>
                      <c:pt idx="2299">
                        <c:v>1149.9999999999941</c:v>
                      </c:pt>
                      <c:pt idx="2300">
                        <c:v>1149.9999999999941</c:v>
                      </c:pt>
                      <c:pt idx="2301">
                        <c:v>1150.9999999999909</c:v>
                      </c:pt>
                      <c:pt idx="2302">
                        <c:v>1150.9999999999909</c:v>
                      </c:pt>
                      <c:pt idx="2303">
                        <c:v>1151.999999999998</c:v>
                      </c:pt>
                      <c:pt idx="2304">
                        <c:v>1151.999999999998</c:v>
                      </c:pt>
                      <c:pt idx="2305">
                        <c:v>1152.999999999995</c:v>
                      </c:pt>
                      <c:pt idx="2306">
                        <c:v>1152.999999999995</c:v>
                      </c:pt>
                      <c:pt idx="2307">
                        <c:v>1154.0000000000009</c:v>
                      </c:pt>
                      <c:pt idx="2308">
                        <c:v>1154.0000000000009</c:v>
                      </c:pt>
                      <c:pt idx="2309">
                        <c:v>1154.999999999998</c:v>
                      </c:pt>
                      <c:pt idx="2310">
                        <c:v>1154.999999999998</c:v>
                      </c:pt>
                      <c:pt idx="2311">
                        <c:v>1155.999999999995</c:v>
                      </c:pt>
                      <c:pt idx="2312">
                        <c:v>1155.999999999995</c:v>
                      </c:pt>
                      <c:pt idx="2313">
                        <c:v>1156.999999999992</c:v>
                      </c:pt>
                      <c:pt idx="2314">
                        <c:v>1156.999999999992</c:v>
                      </c:pt>
                      <c:pt idx="2315">
                        <c:v>1157.99999999999</c:v>
                      </c:pt>
                      <c:pt idx="2316">
                        <c:v>1157.99999999999</c:v>
                      </c:pt>
                      <c:pt idx="2317">
                        <c:v>1158.9999999999959</c:v>
                      </c:pt>
                      <c:pt idx="2318">
                        <c:v>1158.9999999999959</c:v>
                      </c:pt>
                      <c:pt idx="2319">
                        <c:v>1159.999999999993</c:v>
                      </c:pt>
                      <c:pt idx="2320">
                        <c:v>1159.999999999993</c:v>
                      </c:pt>
                      <c:pt idx="2321">
                        <c:v>1161</c:v>
                      </c:pt>
                      <c:pt idx="2322">
                        <c:v>1161</c:v>
                      </c:pt>
                      <c:pt idx="2323">
                        <c:v>1161.9999999999959</c:v>
                      </c:pt>
                      <c:pt idx="2324">
                        <c:v>1161.9999999999959</c:v>
                      </c:pt>
                      <c:pt idx="2325">
                        <c:v>1162.999999999993</c:v>
                      </c:pt>
                      <c:pt idx="2326">
                        <c:v>1162.999999999993</c:v>
                      </c:pt>
                      <c:pt idx="2327">
                        <c:v>1163.99999999999</c:v>
                      </c:pt>
                      <c:pt idx="2328">
                        <c:v>1163.99999999999</c:v>
                      </c:pt>
                      <c:pt idx="2329">
                        <c:v>1164.999999999997</c:v>
                      </c:pt>
                      <c:pt idx="2330">
                        <c:v>1164.999999999997</c:v>
                      </c:pt>
                      <c:pt idx="2331">
                        <c:v>1165.9999999999941</c:v>
                      </c:pt>
                      <c:pt idx="2332">
                        <c:v>1165.9999999999941</c:v>
                      </c:pt>
                      <c:pt idx="2333">
                        <c:v>1167</c:v>
                      </c:pt>
                      <c:pt idx="2334">
                        <c:v>1167</c:v>
                      </c:pt>
                      <c:pt idx="2335">
                        <c:v>1167.999999999997</c:v>
                      </c:pt>
                      <c:pt idx="2336">
                        <c:v>1167.999999999997</c:v>
                      </c:pt>
                      <c:pt idx="2337">
                        <c:v>1168.9999999999941</c:v>
                      </c:pt>
                      <c:pt idx="2338">
                        <c:v>1168.9999999999941</c:v>
                      </c:pt>
                      <c:pt idx="2339">
                        <c:v>1169.9999999999909</c:v>
                      </c:pt>
                      <c:pt idx="2340">
                        <c:v>1169.9999999999909</c:v>
                      </c:pt>
                      <c:pt idx="2341">
                        <c:v>1170.999999999997</c:v>
                      </c:pt>
                      <c:pt idx="2342">
                        <c:v>1170.999999999997</c:v>
                      </c:pt>
                      <c:pt idx="2343">
                        <c:v>1171.999999999995</c:v>
                      </c:pt>
                      <c:pt idx="2344">
                        <c:v>1171.999999999995</c:v>
                      </c:pt>
                      <c:pt idx="2345">
                        <c:v>1173.0000000000009</c:v>
                      </c:pt>
                      <c:pt idx="2346">
                        <c:v>1173.0000000000009</c:v>
                      </c:pt>
                      <c:pt idx="2347">
                        <c:v>1173.999999999998</c:v>
                      </c:pt>
                      <c:pt idx="2348">
                        <c:v>1173.999999999998</c:v>
                      </c:pt>
                      <c:pt idx="2349">
                        <c:v>1174.999999999995</c:v>
                      </c:pt>
                      <c:pt idx="2350">
                        <c:v>1174.999999999995</c:v>
                      </c:pt>
                      <c:pt idx="2351">
                        <c:v>1175.999999999992</c:v>
                      </c:pt>
                      <c:pt idx="2352">
                        <c:v>1175.999999999992</c:v>
                      </c:pt>
                      <c:pt idx="2353">
                        <c:v>1176.99999999999</c:v>
                      </c:pt>
                      <c:pt idx="2354">
                        <c:v>1176.99999999999</c:v>
                      </c:pt>
                      <c:pt idx="2355">
                        <c:v>1177.999999999995</c:v>
                      </c:pt>
                      <c:pt idx="2356">
                        <c:v>1177.999999999995</c:v>
                      </c:pt>
                      <c:pt idx="2357">
                        <c:v>1178.999999999992</c:v>
                      </c:pt>
                      <c:pt idx="2358">
                        <c:v>1178.999999999992</c:v>
                      </c:pt>
                      <c:pt idx="2359">
                        <c:v>118</c:v>
                      </c:pt>
                      <c:pt idx="2360">
                        <c:v>118</c:v>
                      </c:pt>
                      <c:pt idx="2361">
                        <c:v>1180.9999999999959</c:v>
                      </c:pt>
                      <c:pt idx="2362">
                        <c:v>1180.9999999999959</c:v>
                      </c:pt>
                      <c:pt idx="2363">
                        <c:v>1181.999999999993</c:v>
                      </c:pt>
                      <c:pt idx="2364">
                        <c:v>1181.999999999993</c:v>
                      </c:pt>
                      <c:pt idx="2365">
                        <c:v>1182.99999999999</c:v>
                      </c:pt>
                      <c:pt idx="2366">
                        <c:v>1182.99999999999</c:v>
                      </c:pt>
                      <c:pt idx="2367">
                        <c:v>1183.9999999999959</c:v>
                      </c:pt>
                      <c:pt idx="2368">
                        <c:v>1183.9999999999959</c:v>
                      </c:pt>
                      <c:pt idx="2369">
                        <c:v>1184.999999999993</c:v>
                      </c:pt>
                      <c:pt idx="2370">
                        <c:v>1184.999999999993</c:v>
                      </c:pt>
                      <c:pt idx="2371">
                        <c:v>1186</c:v>
                      </c:pt>
                      <c:pt idx="2372">
                        <c:v>1186</c:v>
                      </c:pt>
                      <c:pt idx="2373">
                        <c:v>1186.999999999997</c:v>
                      </c:pt>
                      <c:pt idx="2374">
                        <c:v>1186.999999999997</c:v>
                      </c:pt>
                      <c:pt idx="2375">
                        <c:v>1187.9999999999941</c:v>
                      </c:pt>
                      <c:pt idx="2376">
                        <c:v>1187.9999999999941</c:v>
                      </c:pt>
                      <c:pt idx="2377">
                        <c:v>1188.9999999999909</c:v>
                      </c:pt>
                      <c:pt idx="2378">
                        <c:v>1188.9999999999909</c:v>
                      </c:pt>
                      <c:pt idx="2379">
                        <c:v>1189.999999999997</c:v>
                      </c:pt>
                      <c:pt idx="2380">
                        <c:v>1189.999999999997</c:v>
                      </c:pt>
                      <c:pt idx="2381">
                        <c:v>1190.9999999999941</c:v>
                      </c:pt>
                      <c:pt idx="2382">
                        <c:v>1190.9999999999941</c:v>
                      </c:pt>
                      <c:pt idx="2383">
                        <c:v>1192.0000000000009</c:v>
                      </c:pt>
                      <c:pt idx="2384">
                        <c:v>1192.0000000000009</c:v>
                      </c:pt>
                      <c:pt idx="2385">
                        <c:v>1192.999999999998</c:v>
                      </c:pt>
                      <c:pt idx="2386">
                        <c:v>1192.999999999998</c:v>
                      </c:pt>
                      <c:pt idx="2387">
                        <c:v>1193.999999999995</c:v>
                      </c:pt>
                      <c:pt idx="2388">
                        <c:v>1193.999999999995</c:v>
                      </c:pt>
                      <c:pt idx="2389">
                        <c:v>1194.999999999992</c:v>
                      </c:pt>
                      <c:pt idx="2390">
                        <c:v>1194.999999999992</c:v>
                      </c:pt>
                      <c:pt idx="2391">
                        <c:v>1195.999999999998</c:v>
                      </c:pt>
                      <c:pt idx="2392">
                        <c:v>1195.999999999998</c:v>
                      </c:pt>
                      <c:pt idx="2393">
                        <c:v>1196.999999999995</c:v>
                      </c:pt>
                      <c:pt idx="2394">
                        <c:v>1196.999999999995</c:v>
                      </c:pt>
                      <c:pt idx="2395">
                        <c:v>1197.999999999992</c:v>
                      </c:pt>
                      <c:pt idx="2396">
                        <c:v>1197.999999999992</c:v>
                      </c:pt>
                      <c:pt idx="2397">
                        <c:v>1199</c:v>
                      </c:pt>
                      <c:pt idx="2398">
                        <c:v>1199</c:v>
                      </c:pt>
                      <c:pt idx="2399">
                        <c:v>1199.9999999999959</c:v>
                      </c:pt>
                      <c:pt idx="2400">
                        <c:v>1199.9999999999959</c:v>
                      </c:pt>
                      <c:pt idx="2401">
                        <c:v>1200.999999999993</c:v>
                      </c:pt>
                      <c:pt idx="2402">
                        <c:v>1200.999999999993</c:v>
                      </c:pt>
                      <c:pt idx="2403">
                        <c:v>1201.99999999999</c:v>
                      </c:pt>
                      <c:pt idx="2404">
                        <c:v>1201.99999999999</c:v>
                      </c:pt>
                      <c:pt idx="2405">
                        <c:v>1202.9999999999959</c:v>
                      </c:pt>
                      <c:pt idx="2406">
                        <c:v>1202.9999999999959</c:v>
                      </c:pt>
                      <c:pt idx="2407">
                        <c:v>1203.999999999993</c:v>
                      </c:pt>
                      <c:pt idx="2408">
                        <c:v>1203.999999999993</c:v>
                      </c:pt>
                      <c:pt idx="2409">
                        <c:v>1205</c:v>
                      </c:pt>
                      <c:pt idx="2410">
                        <c:v>1205</c:v>
                      </c:pt>
                      <c:pt idx="2411">
                        <c:v>1205.999999999997</c:v>
                      </c:pt>
                      <c:pt idx="2412">
                        <c:v>1205.999999999997</c:v>
                      </c:pt>
                      <c:pt idx="2413">
                        <c:v>1206.9999999999941</c:v>
                      </c:pt>
                      <c:pt idx="2414">
                        <c:v>1206.9999999999941</c:v>
                      </c:pt>
                      <c:pt idx="2415">
                        <c:v>1207.9999999999909</c:v>
                      </c:pt>
                      <c:pt idx="2416">
                        <c:v>1207.9999999999909</c:v>
                      </c:pt>
                      <c:pt idx="2417">
                        <c:v>1208.999999999997</c:v>
                      </c:pt>
                      <c:pt idx="2418">
                        <c:v>1208.999999999997</c:v>
                      </c:pt>
                      <c:pt idx="2419">
                        <c:v>1209.9999999999941</c:v>
                      </c:pt>
                      <c:pt idx="2420">
                        <c:v>1209.9999999999941</c:v>
                      </c:pt>
                      <c:pt idx="2421">
                        <c:v>1211.0000000000009</c:v>
                      </c:pt>
                      <c:pt idx="2422">
                        <c:v>1211.0000000000009</c:v>
                      </c:pt>
                      <c:pt idx="2423">
                        <c:v>1211.999999999998</c:v>
                      </c:pt>
                      <c:pt idx="2424">
                        <c:v>1211.999999999998</c:v>
                      </c:pt>
                      <c:pt idx="2425">
                        <c:v>1212.999999999995</c:v>
                      </c:pt>
                      <c:pt idx="2426">
                        <c:v>1212.999999999995</c:v>
                      </c:pt>
                      <c:pt idx="2427">
                        <c:v>1213.999999999992</c:v>
                      </c:pt>
                      <c:pt idx="2428">
                        <c:v>1213.999999999992</c:v>
                      </c:pt>
                      <c:pt idx="2429">
                        <c:v>1214.999999999998</c:v>
                      </c:pt>
                      <c:pt idx="2430">
                        <c:v>1214.999999999998</c:v>
                      </c:pt>
                      <c:pt idx="2431">
                        <c:v>1215.999999999995</c:v>
                      </c:pt>
                      <c:pt idx="2432">
                        <c:v>1215.999999999995</c:v>
                      </c:pt>
                      <c:pt idx="2433">
                        <c:v>1216.999999999992</c:v>
                      </c:pt>
                      <c:pt idx="2434">
                        <c:v>1216.999999999992</c:v>
                      </c:pt>
                      <c:pt idx="2435">
                        <c:v>1218</c:v>
                      </c:pt>
                      <c:pt idx="2436">
                        <c:v>1218</c:v>
                      </c:pt>
                      <c:pt idx="2437">
                        <c:v>1218.999999999995</c:v>
                      </c:pt>
                      <c:pt idx="2438">
                        <c:v>1218.999999999995</c:v>
                      </c:pt>
                      <c:pt idx="2439">
                        <c:v>1219.999999999992</c:v>
                      </c:pt>
                      <c:pt idx="2440">
                        <c:v>1219.999999999992</c:v>
                      </c:pt>
                      <c:pt idx="2441">
                        <c:v>1220.99999999999</c:v>
                      </c:pt>
                      <c:pt idx="2442">
                        <c:v>1220.99999999999</c:v>
                      </c:pt>
                      <c:pt idx="2443">
                        <c:v>1221.9999999999959</c:v>
                      </c:pt>
                      <c:pt idx="2444">
                        <c:v>1221.9999999999959</c:v>
                      </c:pt>
                      <c:pt idx="2445">
                        <c:v>1222.999999999993</c:v>
                      </c:pt>
                      <c:pt idx="2446">
                        <c:v>1222.999999999993</c:v>
                      </c:pt>
                      <c:pt idx="2447">
                        <c:v>1224</c:v>
                      </c:pt>
                      <c:pt idx="2448">
                        <c:v>1224</c:v>
                      </c:pt>
                      <c:pt idx="2449">
                        <c:v>1224.9999999999959</c:v>
                      </c:pt>
                      <c:pt idx="2450">
                        <c:v>1224.9999999999959</c:v>
                      </c:pt>
                      <c:pt idx="2451">
                        <c:v>1225.999999999993</c:v>
                      </c:pt>
                      <c:pt idx="2452">
                        <c:v>1225.999999999993</c:v>
                      </c:pt>
                      <c:pt idx="2453">
                        <c:v>1226.99999999999</c:v>
                      </c:pt>
                      <c:pt idx="2454">
                        <c:v>1226.99999999999</c:v>
                      </c:pt>
                      <c:pt idx="2455">
                        <c:v>1227.999999999997</c:v>
                      </c:pt>
                      <c:pt idx="2456">
                        <c:v>1227.999999999997</c:v>
                      </c:pt>
                      <c:pt idx="2457">
                        <c:v>1228.9999999999941</c:v>
                      </c:pt>
                      <c:pt idx="2458">
                        <c:v>1228.9999999999941</c:v>
                      </c:pt>
                      <c:pt idx="2459">
                        <c:v>1230</c:v>
                      </c:pt>
                      <c:pt idx="2460">
                        <c:v>1230</c:v>
                      </c:pt>
                      <c:pt idx="2461">
                        <c:v>1230.999999999997</c:v>
                      </c:pt>
                      <c:pt idx="2462">
                        <c:v>1230.999999999997</c:v>
                      </c:pt>
                      <c:pt idx="2463">
                        <c:v>1231.9999999999941</c:v>
                      </c:pt>
                      <c:pt idx="2464">
                        <c:v>1231.9999999999941</c:v>
                      </c:pt>
                      <c:pt idx="2465">
                        <c:v>1232.9999999999909</c:v>
                      </c:pt>
                      <c:pt idx="2466">
                        <c:v>1232.9999999999909</c:v>
                      </c:pt>
                      <c:pt idx="2467">
                        <c:v>1233.999999999998</c:v>
                      </c:pt>
                      <c:pt idx="2468">
                        <c:v>1233.999999999998</c:v>
                      </c:pt>
                      <c:pt idx="2469">
                        <c:v>1234.999999999995</c:v>
                      </c:pt>
                      <c:pt idx="2470">
                        <c:v>1234.999999999995</c:v>
                      </c:pt>
                      <c:pt idx="2471">
                        <c:v>1236.0000000000009</c:v>
                      </c:pt>
                      <c:pt idx="2472">
                        <c:v>1236.0000000000009</c:v>
                      </c:pt>
                      <c:pt idx="2473">
                        <c:v>1236.999999999998</c:v>
                      </c:pt>
                      <c:pt idx="2474">
                        <c:v>1236.999999999998</c:v>
                      </c:pt>
                      <c:pt idx="2475">
                        <c:v>1237.999999999995</c:v>
                      </c:pt>
                      <c:pt idx="2476">
                        <c:v>1237.999999999995</c:v>
                      </c:pt>
                      <c:pt idx="2477">
                        <c:v>1238.999999999992</c:v>
                      </c:pt>
                      <c:pt idx="2478">
                        <c:v>1238.999999999992</c:v>
                      </c:pt>
                      <c:pt idx="2479">
                        <c:v>1239.99999999999</c:v>
                      </c:pt>
                      <c:pt idx="2480">
                        <c:v>1239.99999999999</c:v>
                      </c:pt>
                      <c:pt idx="2481">
                        <c:v>1240.9999999999959</c:v>
                      </c:pt>
                      <c:pt idx="2482">
                        <c:v>1240.9999999999959</c:v>
                      </c:pt>
                      <c:pt idx="2483">
                        <c:v>1241.999999999993</c:v>
                      </c:pt>
                      <c:pt idx="2484">
                        <c:v>1241.999999999993</c:v>
                      </c:pt>
                      <c:pt idx="2485">
                        <c:v>1243</c:v>
                      </c:pt>
                      <c:pt idx="2486">
                        <c:v>1243</c:v>
                      </c:pt>
                      <c:pt idx="2487">
                        <c:v>1243.9999999999959</c:v>
                      </c:pt>
                      <c:pt idx="2488">
                        <c:v>1243.9999999999959</c:v>
                      </c:pt>
                      <c:pt idx="2489">
                        <c:v>1244.999999999993</c:v>
                      </c:pt>
                      <c:pt idx="2490">
                        <c:v>1244.999999999993</c:v>
                      </c:pt>
                      <c:pt idx="2491">
                        <c:v>1245.99999999999</c:v>
                      </c:pt>
                      <c:pt idx="2492">
                        <c:v>1245.99999999999</c:v>
                      </c:pt>
                      <c:pt idx="2493">
                        <c:v>1246.999999999997</c:v>
                      </c:pt>
                      <c:pt idx="2494">
                        <c:v>1246.999999999997</c:v>
                      </c:pt>
                      <c:pt idx="2495">
                        <c:v>1247.9999999999941</c:v>
                      </c:pt>
                      <c:pt idx="2496">
                        <c:v>1247.999999999994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2'!$J$2:$J$1850</c15:sqref>
                        </c15:formulaRef>
                      </c:ext>
                    </c:extLst>
                    <c:numCache>
                      <c:formatCode>General</c:formatCode>
                      <c:ptCount val="184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05</c:v>
                      </c:pt>
                      <c:pt idx="82">
                        <c:v>0.05</c:v>
                      </c:pt>
                      <c:pt idx="83">
                        <c:v>0.1</c:v>
                      </c:pt>
                      <c:pt idx="84">
                        <c:v>0.1</c:v>
                      </c:pt>
                      <c:pt idx="85">
                        <c:v>0.15</c:v>
                      </c:pt>
                      <c:pt idx="86">
                        <c:v>0.2</c:v>
                      </c:pt>
                      <c:pt idx="87">
                        <c:v>0.2</c:v>
                      </c:pt>
                      <c:pt idx="88">
                        <c:v>0.25</c:v>
                      </c:pt>
                      <c:pt idx="89">
                        <c:v>0.35</c:v>
                      </c:pt>
                      <c:pt idx="90">
                        <c:v>0.4</c:v>
                      </c:pt>
                      <c:pt idx="91">
                        <c:v>0.5</c:v>
                      </c:pt>
                      <c:pt idx="92">
                        <c:v>0.55000000000000004</c:v>
                      </c:pt>
                      <c:pt idx="93">
                        <c:v>0.65</c:v>
                      </c:pt>
                      <c:pt idx="94">
                        <c:v>0.65</c:v>
                      </c:pt>
                      <c:pt idx="95">
                        <c:v>0.7</c:v>
                      </c:pt>
                      <c:pt idx="96">
                        <c:v>0.85</c:v>
                      </c:pt>
                      <c:pt idx="97">
                        <c:v>0.85</c:v>
                      </c:pt>
                      <c:pt idx="98">
                        <c:v>0.95</c:v>
                      </c:pt>
                      <c:pt idx="99">
                        <c:v>1.05</c:v>
                      </c:pt>
                      <c:pt idx="100">
                        <c:v>1.1000000000000001</c:v>
                      </c:pt>
                      <c:pt idx="101">
                        <c:v>1.2</c:v>
                      </c:pt>
                      <c:pt idx="102">
                        <c:v>1.3</c:v>
                      </c:pt>
                      <c:pt idx="103">
                        <c:v>1.35</c:v>
                      </c:pt>
                      <c:pt idx="104">
                        <c:v>1.45</c:v>
                      </c:pt>
                      <c:pt idx="105">
                        <c:v>1.5</c:v>
                      </c:pt>
                      <c:pt idx="106">
                        <c:v>1.5</c:v>
                      </c:pt>
                      <c:pt idx="107">
                        <c:v>1.6</c:v>
                      </c:pt>
                      <c:pt idx="108">
                        <c:v>1.65</c:v>
                      </c:pt>
                      <c:pt idx="109">
                        <c:v>1.75</c:v>
                      </c:pt>
                      <c:pt idx="110">
                        <c:v>1.8</c:v>
                      </c:pt>
                      <c:pt idx="111">
                        <c:v>1.9</c:v>
                      </c:pt>
                      <c:pt idx="112">
                        <c:v>1.95</c:v>
                      </c:pt>
                      <c:pt idx="113">
                        <c:v>2.0499999999999998</c:v>
                      </c:pt>
                      <c:pt idx="114">
                        <c:v>2.1</c:v>
                      </c:pt>
                      <c:pt idx="115">
                        <c:v>2.1</c:v>
                      </c:pt>
                      <c:pt idx="116">
                        <c:v>2.2000000000000002</c:v>
                      </c:pt>
                      <c:pt idx="117">
                        <c:v>2.25</c:v>
                      </c:pt>
                      <c:pt idx="118">
                        <c:v>2.35</c:v>
                      </c:pt>
                      <c:pt idx="119">
                        <c:v>2.4</c:v>
                      </c:pt>
                      <c:pt idx="120">
                        <c:v>2.5</c:v>
                      </c:pt>
                      <c:pt idx="121">
                        <c:v>2.5499999999999998</c:v>
                      </c:pt>
                      <c:pt idx="122">
                        <c:v>2.6</c:v>
                      </c:pt>
                      <c:pt idx="123">
                        <c:v>2.7</c:v>
                      </c:pt>
                      <c:pt idx="124">
                        <c:v>2.75</c:v>
                      </c:pt>
                      <c:pt idx="125">
                        <c:v>2.75</c:v>
                      </c:pt>
                      <c:pt idx="126">
                        <c:v>2.85</c:v>
                      </c:pt>
                      <c:pt idx="127">
                        <c:v>2.9</c:v>
                      </c:pt>
                      <c:pt idx="128">
                        <c:v>3</c:v>
                      </c:pt>
                      <c:pt idx="129">
                        <c:v>3.05</c:v>
                      </c:pt>
                      <c:pt idx="130">
                        <c:v>3.15</c:v>
                      </c:pt>
                      <c:pt idx="131">
                        <c:v>3.2</c:v>
                      </c:pt>
                      <c:pt idx="132">
                        <c:v>3.3</c:v>
                      </c:pt>
                      <c:pt idx="133">
                        <c:v>3.35</c:v>
                      </c:pt>
                      <c:pt idx="134">
                        <c:v>3.35</c:v>
                      </c:pt>
                      <c:pt idx="135">
                        <c:v>3.4</c:v>
                      </c:pt>
                      <c:pt idx="136">
                        <c:v>3.5</c:v>
                      </c:pt>
                      <c:pt idx="137">
                        <c:v>3.55</c:v>
                      </c:pt>
                      <c:pt idx="138">
                        <c:v>3.6</c:v>
                      </c:pt>
                      <c:pt idx="139">
                        <c:v>3.65</c:v>
                      </c:pt>
                      <c:pt idx="140">
                        <c:v>3.75</c:v>
                      </c:pt>
                      <c:pt idx="141">
                        <c:v>3.8</c:v>
                      </c:pt>
                      <c:pt idx="142">
                        <c:v>3.8</c:v>
                      </c:pt>
                      <c:pt idx="143">
                        <c:v>3.85</c:v>
                      </c:pt>
                      <c:pt idx="144">
                        <c:v>3.9</c:v>
                      </c:pt>
                      <c:pt idx="145">
                        <c:v>4</c:v>
                      </c:pt>
                      <c:pt idx="146">
                        <c:v>4.05</c:v>
                      </c:pt>
                      <c:pt idx="147">
                        <c:v>4.0999999999999996</c:v>
                      </c:pt>
                      <c:pt idx="148">
                        <c:v>4.1499999999999986</c:v>
                      </c:pt>
                      <c:pt idx="149">
                        <c:v>4.25</c:v>
                      </c:pt>
                      <c:pt idx="150">
                        <c:v>4.3</c:v>
                      </c:pt>
                      <c:pt idx="151">
                        <c:v>4.3499999999999996</c:v>
                      </c:pt>
                      <c:pt idx="152">
                        <c:v>4.45</c:v>
                      </c:pt>
                      <c:pt idx="153">
                        <c:v>4.45</c:v>
                      </c:pt>
                      <c:pt idx="154">
                        <c:v>4.5</c:v>
                      </c:pt>
                      <c:pt idx="155">
                        <c:v>4.55</c:v>
                      </c:pt>
                      <c:pt idx="156">
                        <c:v>4.5999999999999996</c:v>
                      </c:pt>
                      <c:pt idx="157">
                        <c:v>4.7</c:v>
                      </c:pt>
                      <c:pt idx="158">
                        <c:v>4.75</c:v>
                      </c:pt>
                      <c:pt idx="159">
                        <c:v>4.8</c:v>
                      </c:pt>
                      <c:pt idx="160">
                        <c:v>4.9000000000000004</c:v>
                      </c:pt>
                      <c:pt idx="161">
                        <c:v>4.95</c:v>
                      </c:pt>
                      <c:pt idx="162">
                        <c:v>4.95</c:v>
                      </c:pt>
                      <c:pt idx="163">
                        <c:v>5</c:v>
                      </c:pt>
                      <c:pt idx="164">
                        <c:v>5.0999999999999996</c:v>
                      </c:pt>
                      <c:pt idx="165">
                        <c:v>5.1499999999999986</c:v>
                      </c:pt>
                      <c:pt idx="166">
                        <c:v>5.2</c:v>
                      </c:pt>
                      <c:pt idx="167">
                        <c:v>5.3</c:v>
                      </c:pt>
                      <c:pt idx="168">
                        <c:v>5.35</c:v>
                      </c:pt>
                      <c:pt idx="169">
                        <c:v>5.4</c:v>
                      </c:pt>
                      <c:pt idx="170">
                        <c:v>5.5</c:v>
                      </c:pt>
                      <c:pt idx="171">
                        <c:v>5.5</c:v>
                      </c:pt>
                      <c:pt idx="172">
                        <c:v>5.55</c:v>
                      </c:pt>
                      <c:pt idx="173">
                        <c:v>5.6</c:v>
                      </c:pt>
                      <c:pt idx="174">
                        <c:v>5.6499999999999977</c:v>
                      </c:pt>
                      <c:pt idx="175">
                        <c:v>5.75</c:v>
                      </c:pt>
                      <c:pt idx="176">
                        <c:v>5.8</c:v>
                      </c:pt>
                      <c:pt idx="177">
                        <c:v>5.85</c:v>
                      </c:pt>
                      <c:pt idx="178">
                        <c:v>5.95</c:v>
                      </c:pt>
                      <c:pt idx="179">
                        <c:v>5.95</c:v>
                      </c:pt>
                      <c:pt idx="180">
                        <c:v>6.05</c:v>
                      </c:pt>
                      <c:pt idx="181">
                        <c:v>6.05</c:v>
                      </c:pt>
                      <c:pt idx="182">
                        <c:v>6.1</c:v>
                      </c:pt>
                      <c:pt idx="183">
                        <c:v>6.1499999999999986</c:v>
                      </c:pt>
                      <c:pt idx="184">
                        <c:v>6.2</c:v>
                      </c:pt>
                      <c:pt idx="185">
                        <c:v>6.25</c:v>
                      </c:pt>
                      <c:pt idx="186">
                        <c:v>6.3</c:v>
                      </c:pt>
                      <c:pt idx="187">
                        <c:v>6.4</c:v>
                      </c:pt>
                      <c:pt idx="188">
                        <c:v>6.45</c:v>
                      </c:pt>
                      <c:pt idx="189">
                        <c:v>6.5</c:v>
                      </c:pt>
                      <c:pt idx="190">
                        <c:v>6.5</c:v>
                      </c:pt>
                      <c:pt idx="191">
                        <c:v>6.55</c:v>
                      </c:pt>
                      <c:pt idx="192">
                        <c:v>6.6</c:v>
                      </c:pt>
                      <c:pt idx="193">
                        <c:v>6.6499999999999977</c:v>
                      </c:pt>
                      <c:pt idx="194">
                        <c:v>6.7</c:v>
                      </c:pt>
                      <c:pt idx="195">
                        <c:v>6.75</c:v>
                      </c:pt>
                      <c:pt idx="196">
                        <c:v>6.8</c:v>
                      </c:pt>
                      <c:pt idx="197">
                        <c:v>6.85</c:v>
                      </c:pt>
                      <c:pt idx="198">
                        <c:v>6.9</c:v>
                      </c:pt>
                      <c:pt idx="199">
                        <c:v>6.9</c:v>
                      </c:pt>
                      <c:pt idx="200">
                        <c:v>7</c:v>
                      </c:pt>
                      <c:pt idx="201">
                        <c:v>7.05</c:v>
                      </c:pt>
                      <c:pt idx="202">
                        <c:v>7.1</c:v>
                      </c:pt>
                      <c:pt idx="203">
                        <c:v>7.1499999999999986</c:v>
                      </c:pt>
                      <c:pt idx="204">
                        <c:v>7.2</c:v>
                      </c:pt>
                      <c:pt idx="205">
                        <c:v>7.25</c:v>
                      </c:pt>
                      <c:pt idx="206">
                        <c:v>7.3</c:v>
                      </c:pt>
                      <c:pt idx="207">
                        <c:v>7.3</c:v>
                      </c:pt>
                      <c:pt idx="208">
                        <c:v>7.4</c:v>
                      </c:pt>
                      <c:pt idx="209">
                        <c:v>7.4</c:v>
                      </c:pt>
                      <c:pt idx="210">
                        <c:v>7.45</c:v>
                      </c:pt>
                      <c:pt idx="211">
                        <c:v>7.5</c:v>
                      </c:pt>
                      <c:pt idx="212">
                        <c:v>7.55</c:v>
                      </c:pt>
                      <c:pt idx="213">
                        <c:v>7.6</c:v>
                      </c:pt>
                      <c:pt idx="214">
                        <c:v>7.6499999999999977</c:v>
                      </c:pt>
                      <c:pt idx="215">
                        <c:v>7.7</c:v>
                      </c:pt>
                      <c:pt idx="216">
                        <c:v>7.75</c:v>
                      </c:pt>
                      <c:pt idx="217">
                        <c:v>7.8</c:v>
                      </c:pt>
                      <c:pt idx="218">
                        <c:v>7.8</c:v>
                      </c:pt>
                      <c:pt idx="219">
                        <c:v>7.85</c:v>
                      </c:pt>
                      <c:pt idx="220">
                        <c:v>7.9</c:v>
                      </c:pt>
                      <c:pt idx="221">
                        <c:v>7.95</c:v>
                      </c:pt>
                      <c:pt idx="222">
                        <c:v>8</c:v>
                      </c:pt>
                      <c:pt idx="223">
                        <c:v>8.0500000000000007</c:v>
                      </c:pt>
                      <c:pt idx="224">
                        <c:v>8.1</c:v>
                      </c:pt>
                      <c:pt idx="225">
                        <c:v>8.15</c:v>
                      </c:pt>
                      <c:pt idx="226">
                        <c:v>8.15</c:v>
                      </c:pt>
                      <c:pt idx="227">
                        <c:v>8.2000000000000011</c:v>
                      </c:pt>
                      <c:pt idx="228">
                        <c:v>8.25</c:v>
                      </c:pt>
                      <c:pt idx="229">
                        <c:v>8.3000000000000007</c:v>
                      </c:pt>
                      <c:pt idx="230">
                        <c:v>8.35</c:v>
                      </c:pt>
                      <c:pt idx="231">
                        <c:v>8.35</c:v>
                      </c:pt>
                      <c:pt idx="232">
                        <c:v>8.4</c:v>
                      </c:pt>
                      <c:pt idx="233">
                        <c:v>8.4499999999999993</c:v>
                      </c:pt>
                      <c:pt idx="234">
                        <c:v>8.5</c:v>
                      </c:pt>
                      <c:pt idx="235">
                        <c:v>8.5500000000000007</c:v>
                      </c:pt>
                      <c:pt idx="236">
                        <c:v>8.6</c:v>
                      </c:pt>
                      <c:pt idx="237">
                        <c:v>8.6</c:v>
                      </c:pt>
                      <c:pt idx="238">
                        <c:v>8.6</c:v>
                      </c:pt>
                      <c:pt idx="239">
                        <c:v>8.65</c:v>
                      </c:pt>
                      <c:pt idx="240">
                        <c:v>8.7000000000000011</c:v>
                      </c:pt>
                      <c:pt idx="241">
                        <c:v>8.75</c:v>
                      </c:pt>
                      <c:pt idx="242">
                        <c:v>8.8000000000000007</c:v>
                      </c:pt>
                      <c:pt idx="243">
                        <c:v>8.8000000000000007</c:v>
                      </c:pt>
                      <c:pt idx="244">
                        <c:v>8.85</c:v>
                      </c:pt>
                      <c:pt idx="245">
                        <c:v>8.9</c:v>
                      </c:pt>
                      <c:pt idx="246">
                        <c:v>8.9</c:v>
                      </c:pt>
                      <c:pt idx="247">
                        <c:v>8.9</c:v>
                      </c:pt>
                      <c:pt idx="248">
                        <c:v>8.9499999999999993</c:v>
                      </c:pt>
                      <c:pt idx="249">
                        <c:v>9</c:v>
                      </c:pt>
                      <c:pt idx="250">
                        <c:v>9.0500000000000007</c:v>
                      </c:pt>
                      <c:pt idx="251">
                        <c:v>9.0500000000000007</c:v>
                      </c:pt>
                      <c:pt idx="252">
                        <c:v>9.1</c:v>
                      </c:pt>
                      <c:pt idx="253">
                        <c:v>9.1</c:v>
                      </c:pt>
                      <c:pt idx="254">
                        <c:v>9.1</c:v>
                      </c:pt>
                      <c:pt idx="255">
                        <c:v>9.15</c:v>
                      </c:pt>
                      <c:pt idx="256">
                        <c:v>9.2000000000000011</c:v>
                      </c:pt>
                      <c:pt idx="257">
                        <c:v>9.2000000000000011</c:v>
                      </c:pt>
                      <c:pt idx="258">
                        <c:v>9.25</c:v>
                      </c:pt>
                      <c:pt idx="259">
                        <c:v>9.3000000000000007</c:v>
                      </c:pt>
                      <c:pt idx="260">
                        <c:v>9.3000000000000007</c:v>
                      </c:pt>
                      <c:pt idx="261">
                        <c:v>9.35</c:v>
                      </c:pt>
                      <c:pt idx="262">
                        <c:v>9.4</c:v>
                      </c:pt>
                      <c:pt idx="263">
                        <c:v>9.4</c:v>
                      </c:pt>
                      <c:pt idx="264">
                        <c:v>9.4499999999999993</c:v>
                      </c:pt>
                      <c:pt idx="265">
                        <c:v>9.4499999999999993</c:v>
                      </c:pt>
                      <c:pt idx="266">
                        <c:v>9.5</c:v>
                      </c:pt>
                      <c:pt idx="267">
                        <c:v>9.5</c:v>
                      </c:pt>
                      <c:pt idx="268">
                        <c:v>9.5500000000000007</c:v>
                      </c:pt>
                      <c:pt idx="269">
                        <c:v>9.6</c:v>
                      </c:pt>
                      <c:pt idx="270">
                        <c:v>9.65</c:v>
                      </c:pt>
                      <c:pt idx="271">
                        <c:v>9.7000000000000011</c:v>
                      </c:pt>
                      <c:pt idx="272">
                        <c:v>9.75</c:v>
                      </c:pt>
                      <c:pt idx="273">
                        <c:v>9.8000000000000007</c:v>
                      </c:pt>
                      <c:pt idx="274">
                        <c:v>9.8000000000000007</c:v>
                      </c:pt>
                      <c:pt idx="275">
                        <c:v>9.8000000000000007</c:v>
                      </c:pt>
                      <c:pt idx="276">
                        <c:v>9.85</c:v>
                      </c:pt>
                      <c:pt idx="277">
                        <c:v>9.9</c:v>
                      </c:pt>
                      <c:pt idx="278">
                        <c:v>9.9499999999999993</c:v>
                      </c:pt>
                      <c:pt idx="279">
                        <c:v>10</c:v>
                      </c:pt>
                      <c:pt idx="280">
                        <c:v>10.050000000000001</c:v>
                      </c:pt>
                      <c:pt idx="281">
                        <c:v>10.1</c:v>
                      </c:pt>
                      <c:pt idx="282">
                        <c:v>10.02</c:v>
                      </c:pt>
                      <c:pt idx="283">
                        <c:v>10.14</c:v>
                      </c:pt>
                      <c:pt idx="284">
                        <c:v>10.26</c:v>
                      </c:pt>
                      <c:pt idx="285">
                        <c:v>10.38</c:v>
                      </c:pt>
                      <c:pt idx="286">
                        <c:v>10.5</c:v>
                      </c:pt>
                      <c:pt idx="287">
                        <c:v>10.5</c:v>
                      </c:pt>
                      <c:pt idx="288">
                        <c:v>10.62</c:v>
                      </c:pt>
                      <c:pt idx="289">
                        <c:v>10.74</c:v>
                      </c:pt>
                      <c:pt idx="290">
                        <c:v>10.84</c:v>
                      </c:pt>
                      <c:pt idx="291">
                        <c:v>10.96</c:v>
                      </c:pt>
                      <c:pt idx="292">
                        <c:v>11.08</c:v>
                      </c:pt>
                      <c:pt idx="293">
                        <c:v>11.18</c:v>
                      </c:pt>
                      <c:pt idx="294">
                        <c:v>11.3</c:v>
                      </c:pt>
                      <c:pt idx="295">
                        <c:v>11.42</c:v>
                      </c:pt>
                      <c:pt idx="296">
                        <c:v>11.52</c:v>
                      </c:pt>
                      <c:pt idx="297">
                        <c:v>11.62</c:v>
                      </c:pt>
                      <c:pt idx="298">
                        <c:v>11.62</c:v>
                      </c:pt>
                      <c:pt idx="299">
                        <c:v>11.74</c:v>
                      </c:pt>
                      <c:pt idx="300">
                        <c:v>11.84</c:v>
                      </c:pt>
                      <c:pt idx="301">
                        <c:v>11.94</c:v>
                      </c:pt>
                      <c:pt idx="302">
                        <c:v>12.04</c:v>
                      </c:pt>
                      <c:pt idx="303">
                        <c:v>12.16</c:v>
                      </c:pt>
                      <c:pt idx="304">
                        <c:v>12.26</c:v>
                      </c:pt>
                      <c:pt idx="305">
                        <c:v>12.36</c:v>
                      </c:pt>
                      <c:pt idx="306">
                        <c:v>12.46</c:v>
                      </c:pt>
                      <c:pt idx="307">
                        <c:v>12.46</c:v>
                      </c:pt>
                      <c:pt idx="308">
                        <c:v>12.56</c:v>
                      </c:pt>
                      <c:pt idx="309">
                        <c:v>12.64</c:v>
                      </c:pt>
                      <c:pt idx="310">
                        <c:v>12.74</c:v>
                      </c:pt>
                      <c:pt idx="311">
                        <c:v>12.84</c:v>
                      </c:pt>
                      <c:pt idx="312">
                        <c:v>12.92</c:v>
                      </c:pt>
                      <c:pt idx="313">
                        <c:v>13.02</c:v>
                      </c:pt>
                      <c:pt idx="314">
                        <c:v>13.1</c:v>
                      </c:pt>
                      <c:pt idx="315">
                        <c:v>13.1</c:v>
                      </c:pt>
                      <c:pt idx="316">
                        <c:v>13.2</c:v>
                      </c:pt>
                      <c:pt idx="317">
                        <c:v>13.28</c:v>
                      </c:pt>
                      <c:pt idx="318">
                        <c:v>13.36</c:v>
                      </c:pt>
                      <c:pt idx="319">
                        <c:v>13.46</c:v>
                      </c:pt>
                      <c:pt idx="320">
                        <c:v>13.54</c:v>
                      </c:pt>
                      <c:pt idx="321">
                        <c:v>13.62</c:v>
                      </c:pt>
                      <c:pt idx="322">
                        <c:v>13.7</c:v>
                      </c:pt>
                      <c:pt idx="323">
                        <c:v>13.78</c:v>
                      </c:pt>
                      <c:pt idx="324">
                        <c:v>13.86</c:v>
                      </c:pt>
                      <c:pt idx="325">
                        <c:v>13.92</c:v>
                      </c:pt>
                      <c:pt idx="326">
                        <c:v>13.92</c:v>
                      </c:pt>
                      <c:pt idx="327">
                        <c:v>14</c:v>
                      </c:pt>
                      <c:pt idx="328">
                        <c:v>14.08</c:v>
                      </c:pt>
                      <c:pt idx="329">
                        <c:v>14.16</c:v>
                      </c:pt>
                      <c:pt idx="330">
                        <c:v>14.24</c:v>
                      </c:pt>
                      <c:pt idx="331">
                        <c:v>14.32</c:v>
                      </c:pt>
                      <c:pt idx="332">
                        <c:v>14.4</c:v>
                      </c:pt>
                      <c:pt idx="333">
                        <c:v>14.48</c:v>
                      </c:pt>
                      <c:pt idx="334">
                        <c:v>14.56</c:v>
                      </c:pt>
                      <c:pt idx="335">
                        <c:v>14.56</c:v>
                      </c:pt>
                      <c:pt idx="336">
                        <c:v>14.64</c:v>
                      </c:pt>
                      <c:pt idx="337">
                        <c:v>14.72</c:v>
                      </c:pt>
                      <c:pt idx="338">
                        <c:v>14.8</c:v>
                      </c:pt>
                      <c:pt idx="339">
                        <c:v>14.88</c:v>
                      </c:pt>
                      <c:pt idx="340">
                        <c:v>14.96</c:v>
                      </c:pt>
                      <c:pt idx="341">
                        <c:v>15.02</c:v>
                      </c:pt>
                      <c:pt idx="342">
                        <c:v>15.1</c:v>
                      </c:pt>
                      <c:pt idx="343">
                        <c:v>15.1</c:v>
                      </c:pt>
                      <c:pt idx="344">
                        <c:v>15.24</c:v>
                      </c:pt>
                      <c:pt idx="345">
                        <c:v>15.24</c:v>
                      </c:pt>
                      <c:pt idx="346">
                        <c:v>15.32</c:v>
                      </c:pt>
                      <c:pt idx="347">
                        <c:v>15.38</c:v>
                      </c:pt>
                      <c:pt idx="348">
                        <c:v>15.46</c:v>
                      </c:pt>
                      <c:pt idx="349">
                        <c:v>15.52</c:v>
                      </c:pt>
                      <c:pt idx="350">
                        <c:v>15.6</c:v>
                      </c:pt>
                      <c:pt idx="351">
                        <c:v>15.66</c:v>
                      </c:pt>
                      <c:pt idx="352">
                        <c:v>15.72</c:v>
                      </c:pt>
                      <c:pt idx="353">
                        <c:v>15.78</c:v>
                      </c:pt>
                      <c:pt idx="354">
                        <c:v>15.78</c:v>
                      </c:pt>
                      <c:pt idx="355">
                        <c:v>15.86</c:v>
                      </c:pt>
                      <c:pt idx="356">
                        <c:v>15.92</c:v>
                      </c:pt>
                      <c:pt idx="357">
                        <c:v>15.98</c:v>
                      </c:pt>
                      <c:pt idx="358">
                        <c:v>16.04</c:v>
                      </c:pt>
                      <c:pt idx="359">
                        <c:v>16.100000000000001</c:v>
                      </c:pt>
                      <c:pt idx="360">
                        <c:v>16.18</c:v>
                      </c:pt>
                      <c:pt idx="361">
                        <c:v>16.239999999999991</c:v>
                      </c:pt>
                      <c:pt idx="362">
                        <c:v>16.3</c:v>
                      </c:pt>
                      <c:pt idx="363">
                        <c:v>16.3</c:v>
                      </c:pt>
                      <c:pt idx="364">
                        <c:v>16.36</c:v>
                      </c:pt>
                      <c:pt idx="365">
                        <c:v>16.420000000000002</c:v>
                      </c:pt>
                      <c:pt idx="366">
                        <c:v>16.48</c:v>
                      </c:pt>
                      <c:pt idx="367">
                        <c:v>16.54</c:v>
                      </c:pt>
                      <c:pt idx="368">
                        <c:v>16.600000000000001</c:v>
                      </c:pt>
                      <c:pt idx="369">
                        <c:v>16.66</c:v>
                      </c:pt>
                      <c:pt idx="370">
                        <c:v>16.72</c:v>
                      </c:pt>
                      <c:pt idx="371">
                        <c:v>16.78</c:v>
                      </c:pt>
                      <c:pt idx="372">
                        <c:v>16.84</c:v>
                      </c:pt>
                      <c:pt idx="373">
                        <c:v>16.84</c:v>
                      </c:pt>
                      <c:pt idx="374">
                        <c:v>16.899999999999999</c:v>
                      </c:pt>
                      <c:pt idx="375">
                        <c:v>16.940000000000001</c:v>
                      </c:pt>
                      <c:pt idx="376">
                        <c:v>17</c:v>
                      </c:pt>
                      <c:pt idx="377">
                        <c:v>17.059999999999999</c:v>
                      </c:pt>
                      <c:pt idx="378">
                        <c:v>17.100000000000001</c:v>
                      </c:pt>
                      <c:pt idx="379">
                        <c:v>17.16</c:v>
                      </c:pt>
                      <c:pt idx="380">
                        <c:v>17.2</c:v>
                      </c:pt>
                      <c:pt idx="381">
                        <c:v>17.239999999999991</c:v>
                      </c:pt>
                      <c:pt idx="382">
                        <c:v>17.239999999999991</c:v>
                      </c:pt>
                      <c:pt idx="383">
                        <c:v>17.3</c:v>
                      </c:pt>
                      <c:pt idx="384">
                        <c:v>17.34</c:v>
                      </c:pt>
                      <c:pt idx="385">
                        <c:v>17.38</c:v>
                      </c:pt>
                      <c:pt idx="386">
                        <c:v>17.440000000000001</c:v>
                      </c:pt>
                      <c:pt idx="387">
                        <c:v>17.48</c:v>
                      </c:pt>
                      <c:pt idx="388">
                        <c:v>17.52</c:v>
                      </c:pt>
                      <c:pt idx="389">
                        <c:v>17.559999999999999</c:v>
                      </c:pt>
                      <c:pt idx="390">
                        <c:v>17.5</c:v>
                      </c:pt>
                      <c:pt idx="391">
                        <c:v>17.47</c:v>
                      </c:pt>
                      <c:pt idx="392">
                        <c:v>17.45</c:v>
                      </c:pt>
                      <c:pt idx="393">
                        <c:v>17.45</c:v>
                      </c:pt>
                      <c:pt idx="394">
                        <c:v>17.45</c:v>
                      </c:pt>
                      <c:pt idx="395">
                        <c:v>17.41</c:v>
                      </c:pt>
                      <c:pt idx="396">
                        <c:v>17.41</c:v>
                      </c:pt>
                      <c:pt idx="397">
                        <c:v>17.41</c:v>
                      </c:pt>
                      <c:pt idx="398">
                        <c:v>17.43</c:v>
                      </c:pt>
                      <c:pt idx="399">
                        <c:v>17.39</c:v>
                      </c:pt>
                      <c:pt idx="400">
                        <c:v>17.39</c:v>
                      </c:pt>
                      <c:pt idx="401">
                        <c:v>17.37</c:v>
                      </c:pt>
                      <c:pt idx="402">
                        <c:v>17.350000000000001</c:v>
                      </c:pt>
                      <c:pt idx="403">
                        <c:v>17.350000000000001</c:v>
                      </c:pt>
                      <c:pt idx="404">
                        <c:v>17.350000000000001</c:v>
                      </c:pt>
                      <c:pt idx="405">
                        <c:v>17.350000000000001</c:v>
                      </c:pt>
                      <c:pt idx="406">
                        <c:v>17.350000000000001</c:v>
                      </c:pt>
                      <c:pt idx="407">
                        <c:v>17.350000000000001</c:v>
                      </c:pt>
                      <c:pt idx="408">
                        <c:v>17.350000000000001</c:v>
                      </c:pt>
                      <c:pt idx="409">
                        <c:v>17.350000000000001</c:v>
                      </c:pt>
                      <c:pt idx="410">
                        <c:v>17.350000000000001</c:v>
                      </c:pt>
                      <c:pt idx="411">
                        <c:v>17.32</c:v>
                      </c:pt>
                      <c:pt idx="412">
                        <c:v>17.3</c:v>
                      </c:pt>
                      <c:pt idx="413">
                        <c:v>17.25</c:v>
                      </c:pt>
                      <c:pt idx="414">
                        <c:v>17.25</c:v>
                      </c:pt>
                      <c:pt idx="415">
                        <c:v>17.25</c:v>
                      </c:pt>
                      <c:pt idx="416">
                        <c:v>17.25</c:v>
                      </c:pt>
                      <c:pt idx="417">
                        <c:v>17.25</c:v>
                      </c:pt>
                      <c:pt idx="418">
                        <c:v>17.25</c:v>
                      </c:pt>
                      <c:pt idx="419">
                        <c:v>17.25</c:v>
                      </c:pt>
                      <c:pt idx="420">
                        <c:v>17.25</c:v>
                      </c:pt>
                      <c:pt idx="421">
                        <c:v>17.25</c:v>
                      </c:pt>
                      <c:pt idx="422">
                        <c:v>17.25</c:v>
                      </c:pt>
                      <c:pt idx="423">
                        <c:v>17.3</c:v>
                      </c:pt>
                      <c:pt idx="424">
                        <c:v>17.3</c:v>
                      </c:pt>
                      <c:pt idx="425">
                        <c:v>17.3</c:v>
                      </c:pt>
                      <c:pt idx="426">
                        <c:v>17.3</c:v>
                      </c:pt>
                      <c:pt idx="427">
                        <c:v>17.3</c:v>
                      </c:pt>
                      <c:pt idx="428">
                        <c:v>17.3</c:v>
                      </c:pt>
                      <c:pt idx="429">
                        <c:v>17.3</c:v>
                      </c:pt>
                      <c:pt idx="430">
                        <c:v>17.3</c:v>
                      </c:pt>
                      <c:pt idx="431">
                        <c:v>17.3</c:v>
                      </c:pt>
                      <c:pt idx="432">
                        <c:v>17.3</c:v>
                      </c:pt>
                      <c:pt idx="433">
                        <c:v>17.3</c:v>
                      </c:pt>
                      <c:pt idx="434">
                        <c:v>17.3</c:v>
                      </c:pt>
                      <c:pt idx="435">
                        <c:v>17.3</c:v>
                      </c:pt>
                      <c:pt idx="436">
                        <c:v>17.3</c:v>
                      </c:pt>
                      <c:pt idx="437">
                        <c:v>17.3</c:v>
                      </c:pt>
                      <c:pt idx="438">
                        <c:v>17.3</c:v>
                      </c:pt>
                      <c:pt idx="439">
                        <c:v>17.3</c:v>
                      </c:pt>
                      <c:pt idx="440">
                        <c:v>17.3</c:v>
                      </c:pt>
                      <c:pt idx="441">
                        <c:v>17.3</c:v>
                      </c:pt>
                      <c:pt idx="442">
                        <c:v>17.3</c:v>
                      </c:pt>
                      <c:pt idx="443">
                        <c:v>17.3</c:v>
                      </c:pt>
                      <c:pt idx="444">
                        <c:v>17.3</c:v>
                      </c:pt>
                      <c:pt idx="445">
                        <c:v>17.3</c:v>
                      </c:pt>
                      <c:pt idx="446">
                        <c:v>17.3</c:v>
                      </c:pt>
                      <c:pt idx="447">
                        <c:v>17.3</c:v>
                      </c:pt>
                      <c:pt idx="448">
                        <c:v>17.3</c:v>
                      </c:pt>
                      <c:pt idx="449">
                        <c:v>17.3</c:v>
                      </c:pt>
                      <c:pt idx="450">
                        <c:v>17.3</c:v>
                      </c:pt>
                      <c:pt idx="451">
                        <c:v>17.3</c:v>
                      </c:pt>
                      <c:pt idx="452">
                        <c:v>17.3</c:v>
                      </c:pt>
                      <c:pt idx="453">
                        <c:v>17.3</c:v>
                      </c:pt>
                      <c:pt idx="454">
                        <c:v>17.3</c:v>
                      </c:pt>
                      <c:pt idx="455">
                        <c:v>17.3</c:v>
                      </c:pt>
                      <c:pt idx="456">
                        <c:v>17.3</c:v>
                      </c:pt>
                      <c:pt idx="457">
                        <c:v>17.3</c:v>
                      </c:pt>
                      <c:pt idx="458">
                        <c:v>17.3</c:v>
                      </c:pt>
                      <c:pt idx="459">
                        <c:v>17.3</c:v>
                      </c:pt>
                      <c:pt idx="460">
                        <c:v>17.3</c:v>
                      </c:pt>
                      <c:pt idx="461">
                        <c:v>17.3</c:v>
                      </c:pt>
                      <c:pt idx="462">
                        <c:v>17.3</c:v>
                      </c:pt>
                      <c:pt idx="463">
                        <c:v>17.3</c:v>
                      </c:pt>
                      <c:pt idx="464">
                        <c:v>17.25</c:v>
                      </c:pt>
                      <c:pt idx="465">
                        <c:v>17.25</c:v>
                      </c:pt>
                      <c:pt idx="466">
                        <c:v>17.25</c:v>
                      </c:pt>
                      <c:pt idx="467">
                        <c:v>17.25</c:v>
                      </c:pt>
                      <c:pt idx="468">
                        <c:v>17.25</c:v>
                      </c:pt>
                      <c:pt idx="469">
                        <c:v>17.25</c:v>
                      </c:pt>
                      <c:pt idx="470">
                        <c:v>17.25</c:v>
                      </c:pt>
                      <c:pt idx="471">
                        <c:v>17.25</c:v>
                      </c:pt>
                      <c:pt idx="472">
                        <c:v>17.25</c:v>
                      </c:pt>
                      <c:pt idx="473">
                        <c:v>17.25</c:v>
                      </c:pt>
                      <c:pt idx="474">
                        <c:v>17.2</c:v>
                      </c:pt>
                      <c:pt idx="475">
                        <c:v>17.2</c:v>
                      </c:pt>
                      <c:pt idx="476">
                        <c:v>17.2</c:v>
                      </c:pt>
                      <c:pt idx="477">
                        <c:v>17.2</c:v>
                      </c:pt>
                      <c:pt idx="478">
                        <c:v>17.2</c:v>
                      </c:pt>
                      <c:pt idx="479">
                        <c:v>17.2</c:v>
                      </c:pt>
                      <c:pt idx="480">
                        <c:v>17.2</c:v>
                      </c:pt>
                      <c:pt idx="481">
                        <c:v>17.2</c:v>
                      </c:pt>
                      <c:pt idx="482">
                        <c:v>17.2</c:v>
                      </c:pt>
                      <c:pt idx="483">
                        <c:v>17.149999999999999</c:v>
                      </c:pt>
                      <c:pt idx="484">
                        <c:v>17.149999999999999</c:v>
                      </c:pt>
                      <c:pt idx="485">
                        <c:v>17.149999999999999</c:v>
                      </c:pt>
                      <c:pt idx="486">
                        <c:v>17.149999999999999</c:v>
                      </c:pt>
                      <c:pt idx="487">
                        <c:v>17.149999999999999</c:v>
                      </c:pt>
                      <c:pt idx="488">
                        <c:v>17.149999999999999</c:v>
                      </c:pt>
                      <c:pt idx="489">
                        <c:v>17.149999999999999</c:v>
                      </c:pt>
                      <c:pt idx="490">
                        <c:v>17.149999999999999</c:v>
                      </c:pt>
                      <c:pt idx="491">
                        <c:v>17.149999999999999</c:v>
                      </c:pt>
                      <c:pt idx="492">
                        <c:v>17.100000000000001</c:v>
                      </c:pt>
                      <c:pt idx="493">
                        <c:v>17.100000000000001</c:v>
                      </c:pt>
                      <c:pt idx="494">
                        <c:v>17.100000000000001</c:v>
                      </c:pt>
                      <c:pt idx="495">
                        <c:v>17.100000000000001</c:v>
                      </c:pt>
                      <c:pt idx="496">
                        <c:v>17.100000000000001</c:v>
                      </c:pt>
                      <c:pt idx="497">
                        <c:v>17.100000000000001</c:v>
                      </c:pt>
                      <c:pt idx="498">
                        <c:v>17.100000000000001</c:v>
                      </c:pt>
                      <c:pt idx="499">
                        <c:v>17.100000000000001</c:v>
                      </c:pt>
                      <c:pt idx="500">
                        <c:v>17.100000000000001</c:v>
                      </c:pt>
                      <c:pt idx="501">
                        <c:v>17.05</c:v>
                      </c:pt>
                      <c:pt idx="502">
                        <c:v>17.05</c:v>
                      </c:pt>
                      <c:pt idx="503">
                        <c:v>17.05</c:v>
                      </c:pt>
                      <c:pt idx="504">
                        <c:v>17.05</c:v>
                      </c:pt>
                      <c:pt idx="505">
                        <c:v>17.05</c:v>
                      </c:pt>
                      <c:pt idx="506">
                        <c:v>17.05</c:v>
                      </c:pt>
                      <c:pt idx="507">
                        <c:v>17.05</c:v>
                      </c:pt>
                      <c:pt idx="508">
                        <c:v>17.05</c:v>
                      </c:pt>
                      <c:pt idx="509">
                        <c:v>17</c:v>
                      </c:pt>
                      <c:pt idx="510">
                        <c:v>17</c:v>
                      </c:pt>
                      <c:pt idx="511">
                        <c:v>17</c:v>
                      </c:pt>
                      <c:pt idx="512">
                        <c:v>17</c:v>
                      </c:pt>
                      <c:pt idx="513">
                        <c:v>17</c:v>
                      </c:pt>
                      <c:pt idx="514">
                        <c:v>17</c:v>
                      </c:pt>
                      <c:pt idx="515">
                        <c:v>17</c:v>
                      </c:pt>
                      <c:pt idx="516">
                        <c:v>17</c:v>
                      </c:pt>
                      <c:pt idx="517">
                        <c:v>16.95</c:v>
                      </c:pt>
                      <c:pt idx="518">
                        <c:v>16.95</c:v>
                      </c:pt>
                      <c:pt idx="519">
                        <c:v>16.95</c:v>
                      </c:pt>
                      <c:pt idx="520">
                        <c:v>16.95</c:v>
                      </c:pt>
                      <c:pt idx="521">
                        <c:v>16.95</c:v>
                      </c:pt>
                      <c:pt idx="522">
                        <c:v>16.95</c:v>
                      </c:pt>
                      <c:pt idx="523">
                        <c:v>16.95</c:v>
                      </c:pt>
                      <c:pt idx="524">
                        <c:v>16.899999999999999</c:v>
                      </c:pt>
                      <c:pt idx="525">
                        <c:v>16.899999999999999</c:v>
                      </c:pt>
                      <c:pt idx="526">
                        <c:v>16.899999999999999</c:v>
                      </c:pt>
                      <c:pt idx="527">
                        <c:v>16.899999999999999</c:v>
                      </c:pt>
                      <c:pt idx="528">
                        <c:v>16.899999999999999</c:v>
                      </c:pt>
                      <c:pt idx="529">
                        <c:v>16.899999999999999</c:v>
                      </c:pt>
                      <c:pt idx="530">
                        <c:v>16.899999999999999</c:v>
                      </c:pt>
                      <c:pt idx="531">
                        <c:v>16.899999999999999</c:v>
                      </c:pt>
                      <c:pt idx="532">
                        <c:v>16.899999999999999</c:v>
                      </c:pt>
                      <c:pt idx="533">
                        <c:v>16.850000000000001</c:v>
                      </c:pt>
                      <c:pt idx="534">
                        <c:v>16.850000000000001</c:v>
                      </c:pt>
                      <c:pt idx="535">
                        <c:v>16.850000000000001</c:v>
                      </c:pt>
                      <c:pt idx="536">
                        <c:v>16.850000000000001</c:v>
                      </c:pt>
                      <c:pt idx="537">
                        <c:v>16.850000000000001</c:v>
                      </c:pt>
                      <c:pt idx="538">
                        <c:v>16.850000000000001</c:v>
                      </c:pt>
                      <c:pt idx="539">
                        <c:v>16.850000000000001</c:v>
                      </c:pt>
                      <c:pt idx="540">
                        <c:v>16.850000000000001</c:v>
                      </c:pt>
                      <c:pt idx="541">
                        <c:v>16.850000000000001</c:v>
                      </c:pt>
                      <c:pt idx="542">
                        <c:v>16.8</c:v>
                      </c:pt>
                      <c:pt idx="543">
                        <c:v>16.8</c:v>
                      </c:pt>
                      <c:pt idx="544">
                        <c:v>16.8</c:v>
                      </c:pt>
                      <c:pt idx="545">
                        <c:v>16.8</c:v>
                      </c:pt>
                      <c:pt idx="546">
                        <c:v>16.8</c:v>
                      </c:pt>
                      <c:pt idx="547">
                        <c:v>16.8</c:v>
                      </c:pt>
                      <c:pt idx="548">
                        <c:v>16.8</c:v>
                      </c:pt>
                      <c:pt idx="549">
                        <c:v>16.8</c:v>
                      </c:pt>
                      <c:pt idx="550">
                        <c:v>16.8</c:v>
                      </c:pt>
                      <c:pt idx="551">
                        <c:v>16.8</c:v>
                      </c:pt>
                      <c:pt idx="552">
                        <c:v>16.8</c:v>
                      </c:pt>
                      <c:pt idx="553">
                        <c:v>16.8</c:v>
                      </c:pt>
                      <c:pt idx="554">
                        <c:v>16.8</c:v>
                      </c:pt>
                      <c:pt idx="555">
                        <c:v>16.8</c:v>
                      </c:pt>
                      <c:pt idx="556">
                        <c:v>16.8</c:v>
                      </c:pt>
                      <c:pt idx="557">
                        <c:v>16.75</c:v>
                      </c:pt>
                      <c:pt idx="558">
                        <c:v>16.75</c:v>
                      </c:pt>
                      <c:pt idx="559">
                        <c:v>16.75</c:v>
                      </c:pt>
                      <c:pt idx="560">
                        <c:v>16.75</c:v>
                      </c:pt>
                      <c:pt idx="561">
                        <c:v>16.75</c:v>
                      </c:pt>
                      <c:pt idx="562">
                        <c:v>16.75</c:v>
                      </c:pt>
                      <c:pt idx="563">
                        <c:v>16.75</c:v>
                      </c:pt>
                      <c:pt idx="564">
                        <c:v>16.75</c:v>
                      </c:pt>
                      <c:pt idx="565">
                        <c:v>16.75</c:v>
                      </c:pt>
                      <c:pt idx="566">
                        <c:v>16.75</c:v>
                      </c:pt>
                      <c:pt idx="567">
                        <c:v>16.75</c:v>
                      </c:pt>
                      <c:pt idx="568">
                        <c:v>16.75</c:v>
                      </c:pt>
                      <c:pt idx="569">
                        <c:v>16.75</c:v>
                      </c:pt>
                      <c:pt idx="570">
                        <c:v>16.75</c:v>
                      </c:pt>
                      <c:pt idx="571">
                        <c:v>16.75</c:v>
                      </c:pt>
                      <c:pt idx="572">
                        <c:v>16.75</c:v>
                      </c:pt>
                      <c:pt idx="573">
                        <c:v>16.75</c:v>
                      </c:pt>
                      <c:pt idx="574">
                        <c:v>16.75</c:v>
                      </c:pt>
                      <c:pt idx="575">
                        <c:v>16.75</c:v>
                      </c:pt>
                      <c:pt idx="576">
                        <c:v>16.75</c:v>
                      </c:pt>
                      <c:pt idx="577">
                        <c:v>16.75</c:v>
                      </c:pt>
                      <c:pt idx="578">
                        <c:v>16.75</c:v>
                      </c:pt>
                      <c:pt idx="579">
                        <c:v>16.7</c:v>
                      </c:pt>
                      <c:pt idx="580">
                        <c:v>16.7</c:v>
                      </c:pt>
                      <c:pt idx="581">
                        <c:v>16.7</c:v>
                      </c:pt>
                      <c:pt idx="582">
                        <c:v>16.7</c:v>
                      </c:pt>
                      <c:pt idx="583">
                        <c:v>16.7</c:v>
                      </c:pt>
                      <c:pt idx="584">
                        <c:v>16.7</c:v>
                      </c:pt>
                      <c:pt idx="585">
                        <c:v>16.7</c:v>
                      </c:pt>
                      <c:pt idx="586">
                        <c:v>16.7</c:v>
                      </c:pt>
                      <c:pt idx="587">
                        <c:v>16.7</c:v>
                      </c:pt>
                      <c:pt idx="588">
                        <c:v>16.7</c:v>
                      </c:pt>
                      <c:pt idx="589">
                        <c:v>16.7</c:v>
                      </c:pt>
                      <c:pt idx="590">
                        <c:v>16.7</c:v>
                      </c:pt>
                      <c:pt idx="591">
                        <c:v>16.7</c:v>
                      </c:pt>
                      <c:pt idx="592">
                        <c:v>16.7</c:v>
                      </c:pt>
                      <c:pt idx="593">
                        <c:v>16.7</c:v>
                      </c:pt>
                      <c:pt idx="594">
                        <c:v>16.649999999999999</c:v>
                      </c:pt>
                      <c:pt idx="595">
                        <c:v>16.649999999999999</c:v>
                      </c:pt>
                      <c:pt idx="596">
                        <c:v>16.649999999999999</c:v>
                      </c:pt>
                      <c:pt idx="597">
                        <c:v>16.649999999999999</c:v>
                      </c:pt>
                      <c:pt idx="598">
                        <c:v>16.649999999999999</c:v>
                      </c:pt>
                      <c:pt idx="599">
                        <c:v>16.649999999999999</c:v>
                      </c:pt>
                      <c:pt idx="600">
                        <c:v>16.649999999999999</c:v>
                      </c:pt>
                      <c:pt idx="601">
                        <c:v>16.649999999999999</c:v>
                      </c:pt>
                      <c:pt idx="602">
                        <c:v>16.649999999999999</c:v>
                      </c:pt>
                      <c:pt idx="603">
                        <c:v>16.649999999999999</c:v>
                      </c:pt>
                      <c:pt idx="604">
                        <c:v>16.649999999999999</c:v>
                      </c:pt>
                      <c:pt idx="605">
                        <c:v>16.649999999999999</c:v>
                      </c:pt>
                      <c:pt idx="606">
                        <c:v>16.649999999999999</c:v>
                      </c:pt>
                      <c:pt idx="607">
                        <c:v>16.649999999999999</c:v>
                      </c:pt>
                      <c:pt idx="608">
                        <c:v>16.649999999999999</c:v>
                      </c:pt>
                      <c:pt idx="609">
                        <c:v>16.649999999999999</c:v>
                      </c:pt>
                      <c:pt idx="610">
                        <c:v>16.649999999999999</c:v>
                      </c:pt>
                      <c:pt idx="611">
                        <c:v>16.649999999999999</c:v>
                      </c:pt>
                      <c:pt idx="612">
                        <c:v>16.649999999999999</c:v>
                      </c:pt>
                      <c:pt idx="613">
                        <c:v>16.649999999999999</c:v>
                      </c:pt>
                      <c:pt idx="614">
                        <c:v>16.649999999999999</c:v>
                      </c:pt>
                      <c:pt idx="615">
                        <c:v>16.649999999999999</c:v>
                      </c:pt>
                      <c:pt idx="616">
                        <c:v>16.649999999999999</c:v>
                      </c:pt>
                      <c:pt idx="617">
                        <c:v>16.649999999999999</c:v>
                      </c:pt>
                      <c:pt idx="618">
                        <c:v>16.649999999999999</c:v>
                      </c:pt>
                      <c:pt idx="619">
                        <c:v>16.649999999999999</c:v>
                      </c:pt>
                      <c:pt idx="620">
                        <c:v>16.649999999999999</c:v>
                      </c:pt>
                      <c:pt idx="621">
                        <c:v>16.649999999999999</c:v>
                      </c:pt>
                      <c:pt idx="622">
                        <c:v>16.649999999999999</c:v>
                      </c:pt>
                      <c:pt idx="623">
                        <c:v>16.7</c:v>
                      </c:pt>
                      <c:pt idx="624">
                        <c:v>16.7</c:v>
                      </c:pt>
                      <c:pt idx="625">
                        <c:v>16.7</c:v>
                      </c:pt>
                      <c:pt idx="626">
                        <c:v>16.7</c:v>
                      </c:pt>
                      <c:pt idx="627">
                        <c:v>16.7</c:v>
                      </c:pt>
                      <c:pt idx="628">
                        <c:v>16.7</c:v>
                      </c:pt>
                      <c:pt idx="629">
                        <c:v>16.7</c:v>
                      </c:pt>
                      <c:pt idx="630">
                        <c:v>16.7</c:v>
                      </c:pt>
                      <c:pt idx="631">
                        <c:v>16.7</c:v>
                      </c:pt>
                      <c:pt idx="632">
                        <c:v>16.7</c:v>
                      </c:pt>
                      <c:pt idx="633">
                        <c:v>16.7</c:v>
                      </c:pt>
                      <c:pt idx="634">
                        <c:v>16.7</c:v>
                      </c:pt>
                      <c:pt idx="635">
                        <c:v>16.7</c:v>
                      </c:pt>
                      <c:pt idx="636">
                        <c:v>16.7</c:v>
                      </c:pt>
                      <c:pt idx="637">
                        <c:v>16.7</c:v>
                      </c:pt>
                      <c:pt idx="638">
                        <c:v>16.7</c:v>
                      </c:pt>
                      <c:pt idx="639">
                        <c:v>16.7</c:v>
                      </c:pt>
                      <c:pt idx="640">
                        <c:v>16.7</c:v>
                      </c:pt>
                      <c:pt idx="641">
                        <c:v>16.7</c:v>
                      </c:pt>
                      <c:pt idx="642">
                        <c:v>16.7</c:v>
                      </c:pt>
                      <c:pt idx="643">
                        <c:v>16.7</c:v>
                      </c:pt>
                      <c:pt idx="644">
                        <c:v>16.7</c:v>
                      </c:pt>
                      <c:pt idx="645">
                        <c:v>16.7</c:v>
                      </c:pt>
                      <c:pt idx="646">
                        <c:v>16.7</c:v>
                      </c:pt>
                      <c:pt idx="647">
                        <c:v>16.7</c:v>
                      </c:pt>
                      <c:pt idx="648">
                        <c:v>16.7</c:v>
                      </c:pt>
                      <c:pt idx="649">
                        <c:v>16.7</c:v>
                      </c:pt>
                      <c:pt idx="650">
                        <c:v>16.7</c:v>
                      </c:pt>
                      <c:pt idx="651">
                        <c:v>16.7</c:v>
                      </c:pt>
                      <c:pt idx="652">
                        <c:v>16.7</c:v>
                      </c:pt>
                      <c:pt idx="653">
                        <c:v>16.7</c:v>
                      </c:pt>
                      <c:pt idx="654">
                        <c:v>16.7</c:v>
                      </c:pt>
                      <c:pt idx="655">
                        <c:v>16.7</c:v>
                      </c:pt>
                      <c:pt idx="656">
                        <c:v>16.7</c:v>
                      </c:pt>
                      <c:pt idx="657">
                        <c:v>16.7</c:v>
                      </c:pt>
                      <c:pt idx="658">
                        <c:v>16.7</c:v>
                      </c:pt>
                      <c:pt idx="659">
                        <c:v>16.7</c:v>
                      </c:pt>
                      <c:pt idx="660">
                        <c:v>16.7</c:v>
                      </c:pt>
                      <c:pt idx="661">
                        <c:v>16.7</c:v>
                      </c:pt>
                      <c:pt idx="662">
                        <c:v>16.7</c:v>
                      </c:pt>
                      <c:pt idx="663">
                        <c:v>16.7</c:v>
                      </c:pt>
                      <c:pt idx="664">
                        <c:v>16.7</c:v>
                      </c:pt>
                      <c:pt idx="665">
                        <c:v>16.7</c:v>
                      </c:pt>
                      <c:pt idx="666">
                        <c:v>16.7</c:v>
                      </c:pt>
                      <c:pt idx="667">
                        <c:v>16.7</c:v>
                      </c:pt>
                      <c:pt idx="668">
                        <c:v>16.7</c:v>
                      </c:pt>
                      <c:pt idx="669">
                        <c:v>16.7</c:v>
                      </c:pt>
                      <c:pt idx="670">
                        <c:v>16.649999999999999</c:v>
                      </c:pt>
                      <c:pt idx="671">
                        <c:v>16.649999999999999</c:v>
                      </c:pt>
                      <c:pt idx="672">
                        <c:v>16.649999999999999</c:v>
                      </c:pt>
                      <c:pt idx="673">
                        <c:v>16.649999999999999</c:v>
                      </c:pt>
                      <c:pt idx="674">
                        <c:v>16.649999999999999</c:v>
                      </c:pt>
                      <c:pt idx="675">
                        <c:v>16.649999999999999</c:v>
                      </c:pt>
                      <c:pt idx="676">
                        <c:v>16.649999999999999</c:v>
                      </c:pt>
                      <c:pt idx="677">
                        <c:v>16.649999999999999</c:v>
                      </c:pt>
                      <c:pt idx="678">
                        <c:v>16.649999999999999</c:v>
                      </c:pt>
                      <c:pt idx="679">
                        <c:v>16.649999999999999</c:v>
                      </c:pt>
                      <c:pt idx="680">
                        <c:v>16.649999999999999</c:v>
                      </c:pt>
                      <c:pt idx="681">
                        <c:v>16.649999999999999</c:v>
                      </c:pt>
                      <c:pt idx="682">
                        <c:v>16.649999999999999</c:v>
                      </c:pt>
                      <c:pt idx="683">
                        <c:v>16.649999999999999</c:v>
                      </c:pt>
                      <c:pt idx="684">
                        <c:v>16.649999999999999</c:v>
                      </c:pt>
                      <c:pt idx="685">
                        <c:v>16.649999999999999</c:v>
                      </c:pt>
                      <c:pt idx="686">
                        <c:v>16.649999999999999</c:v>
                      </c:pt>
                      <c:pt idx="687">
                        <c:v>16.649999999999999</c:v>
                      </c:pt>
                      <c:pt idx="688">
                        <c:v>16.649999999999999</c:v>
                      </c:pt>
                      <c:pt idx="689">
                        <c:v>16.649999999999999</c:v>
                      </c:pt>
                      <c:pt idx="690">
                        <c:v>16.649999999999999</c:v>
                      </c:pt>
                      <c:pt idx="691">
                        <c:v>16.649999999999999</c:v>
                      </c:pt>
                      <c:pt idx="692">
                        <c:v>16.649999999999999</c:v>
                      </c:pt>
                      <c:pt idx="693">
                        <c:v>16.649999999999999</c:v>
                      </c:pt>
                      <c:pt idx="694">
                        <c:v>16.649999999999999</c:v>
                      </c:pt>
                      <c:pt idx="695">
                        <c:v>16.649999999999999</c:v>
                      </c:pt>
                      <c:pt idx="696">
                        <c:v>16.649999999999999</c:v>
                      </c:pt>
                      <c:pt idx="697">
                        <c:v>16.649999999999999</c:v>
                      </c:pt>
                      <c:pt idx="698">
                        <c:v>16.649999999999999</c:v>
                      </c:pt>
                      <c:pt idx="699">
                        <c:v>16.649999999999999</c:v>
                      </c:pt>
                      <c:pt idx="700">
                        <c:v>16.649999999999999</c:v>
                      </c:pt>
                      <c:pt idx="701">
                        <c:v>16.649999999999999</c:v>
                      </c:pt>
                      <c:pt idx="702">
                        <c:v>16.649999999999999</c:v>
                      </c:pt>
                      <c:pt idx="703">
                        <c:v>16.649999999999999</c:v>
                      </c:pt>
                      <c:pt idx="704">
                        <c:v>16.649999999999999</c:v>
                      </c:pt>
                      <c:pt idx="705">
                        <c:v>16.649999999999999</c:v>
                      </c:pt>
                      <c:pt idx="706">
                        <c:v>16.649999999999999</c:v>
                      </c:pt>
                      <c:pt idx="707">
                        <c:v>16.649999999999999</c:v>
                      </c:pt>
                      <c:pt idx="708">
                        <c:v>16.649999999999999</c:v>
                      </c:pt>
                      <c:pt idx="709">
                        <c:v>16.649999999999999</c:v>
                      </c:pt>
                      <c:pt idx="710">
                        <c:v>16.649999999999999</c:v>
                      </c:pt>
                      <c:pt idx="711">
                        <c:v>16.649999999999999</c:v>
                      </c:pt>
                      <c:pt idx="712">
                        <c:v>16.649999999999999</c:v>
                      </c:pt>
                      <c:pt idx="713">
                        <c:v>16.649999999999999</c:v>
                      </c:pt>
                      <c:pt idx="714">
                        <c:v>16.649999999999999</c:v>
                      </c:pt>
                      <c:pt idx="715">
                        <c:v>16.649999999999999</c:v>
                      </c:pt>
                      <c:pt idx="716">
                        <c:v>16.649999999999999</c:v>
                      </c:pt>
                      <c:pt idx="717">
                        <c:v>16.649999999999999</c:v>
                      </c:pt>
                      <c:pt idx="718">
                        <c:v>16.649999999999999</c:v>
                      </c:pt>
                      <c:pt idx="719">
                        <c:v>16.649999999999999</c:v>
                      </c:pt>
                      <c:pt idx="720">
                        <c:v>16.649999999999999</c:v>
                      </c:pt>
                      <c:pt idx="721">
                        <c:v>16.649999999999999</c:v>
                      </c:pt>
                      <c:pt idx="722">
                        <c:v>16.649999999999999</c:v>
                      </c:pt>
                      <c:pt idx="723">
                        <c:v>16.7</c:v>
                      </c:pt>
                      <c:pt idx="724">
                        <c:v>16.7</c:v>
                      </c:pt>
                      <c:pt idx="725">
                        <c:v>16.7</c:v>
                      </c:pt>
                      <c:pt idx="726">
                        <c:v>16.7</c:v>
                      </c:pt>
                      <c:pt idx="727">
                        <c:v>16.7</c:v>
                      </c:pt>
                      <c:pt idx="728">
                        <c:v>16.7</c:v>
                      </c:pt>
                      <c:pt idx="729">
                        <c:v>16.7</c:v>
                      </c:pt>
                      <c:pt idx="730">
                        <c:v>16.7</c:v>
                      </c:pt>
                      <c:pt idx="731">
                        <c:v>16.7</c:v>
                      </c:pt>
                      <c:pt idx="732">
                        <c:v>16.7</c:v>
                      </c:pt>
                      <c:pt idx="733">
                        <c:v>16.7</c:v>
                      </c:pt>
                      <c:pt idx="734">
                        <c:v>16.7</c:v>
                      </c:pt>
                      <c:pt idx="735">
                        <c:v>16.7</c:v>
                      </c:pt>
                      <c:pt idx="736">
                        <c:v>16.7</c:v>
                      </c:pt>
                      <c:pt idx="737">
                        <c:v>16.75</c:v>
                      </c:pt>
                      <c:pt idx="738">
                        <c:v>16.75</c:v>
                      </c:pt>
                      <c:pt idx="739">
                        <c:v>16.75</c:v>
                      </c:pt>
                      <c:pt idx="740">
                        <c:v>16.75</c:v>
                      </c:pt>
                      <c:pt idx="741">
                        <c:v>16.75</c:v>
                      </c:pt>
                      <c:pt idx="742">
                        <c:v>16.75</c:v>
                      </c:pt>
                      <c:pt idx="743">
                        <c:v>16.75</c:v>
                      </c:pt>
                      <c:pt idx="744">
                        <c:v>16.75</c:v>
                      </c:pt>
                      <c:pt idx="745">
                        <c:v>16.75</c:v>
                      </c:pt>
                      <c:pt idx="746">
                        <c:v>16.75</c:v>
                      </c:pt>
                      <c:pt idx="747">
                        <c:v>16.8</c:v>
                      </c:pt>
                      <c:pt idx="748">
                        <c:v>16.8</c:v>
                      </c:pt>
                      <c:pt idx="749">
                        <c:v>16.8</c:v>
                      </c:pt>
                      <c:pt idx="750">
                        <c:v>16.8</c:v>
                      </c:pt>
                      <c:pt idx="751">
                        <c:v>16.8</c:v>
                      </c:pt>
                      <c:pt idx="752">
                        <c:v>16.8</c:v>
                      </c:pt>
                      <c:pt idx="753">
                        <c:v>16.850000000000001</c:v>
                      </c:pt>
                      <c:pt idx="754">
                        <c:v>16.850000000000001</c:v>
                      </c:pt>
                      <c:pt idx="755">
                        <c:v>16.850000000000001</c:v>
                      </c:pt>
                      <c:pt idx="756">
                        <c:v>16.850000000000001</c:v>
                      </c:pt>
                      <c:pt idx="757">
                        <c:v>16.850000000000001</c:v>
                      </c:pt>
                      <c:pt idx="758">
                        <c:v>16.899999999999999</c:v>
                      </c:pt>
                      <c:pt idx="759">
                        <c:v>16.899999999999999</c:v>
                      </c:pt>
                      <c:pt idx="760">
                        <c:v>16.899999999999999</c:v>
                      </c:pt>
                      <c:pt idx="761">
                        <c:v>16.899999999999999</c:v>
                      </c:pt>
                      <c:pt idx="762">
                        <c:v>16.899999999999999</c:v>
                      </c:pt>
                      <c:pt idx="763">
                        <c:v>16.899999999999999</c:v>
                      </c:pt>
                      <c:pt idx="764">
                        <c:v>16.95</c:v>
                      </c:pt>
                      <c:pt idx="765">
                        <c:v>16.95</c:v>
                      </c:pt>
                      <c:pt idx="766">
                        <c:v>16.95</c:v>
                      </c:pt>
                      <c:pt idx="767">
                        <c:v>16.95</c:v>
                      </c:pt>
                      <c:pt idx="768">
                        <c:v>16.95</c:v>
                      </c:pt>
                      <c:pt idx="769">
                        <c:v>16.95</c:v>
                      </c:pt>
                      <c:pt idx="770">
                        <c:v>17</c:v>
                      </c:pt>
                      <c:pt idx="771">
                        <c:v>17</c:v>
                      </c:pt>
                      <c:pt idx="772">
                        <c:v>17</c:v>
                      </c:pt>
                      <c:pt idx="773">
                        <c:v>17</c:v>
                      </c:pt>
                      <c:pt idx="774">
                        <c:v>17</c:v>
                      </c:pt>
                      <c:pt idx="775">
                        <c:v>17</c:v>
                      </c:pt>
                      <c:pt idx="776">
                        <c:v>17</c:v>
                      </c:pt>
                      <c:pt idx="777">
                        <c:v>17</c:v>
                      </c:pt>
                      <c:pt idx="778">
                        <c:v>17</c:v>
                      </c:pt>
                      <c:pt idx="779">
                        <c:v>17</c:v>
                      </c:pt>
                      <c:pt idx="780">
                        <c:v>17</c:v>
                      </c:pt>
                      <c:pt idx="781">
                        <c:v>17</c:v>
                      </c:pt>
                      <c:pt idx="782">
                        <c:v>17</c:v>
                      </c:pt>
                      <c:pt idx="783">
                        <c:v>17</c:v>
                      </c:pt>
                      <c:pt idx="784">
                        <c:v>17</c:v>
                      </c:pt>
                      <c:pt idx="785">
                        <c:v>17</c:v>
                      </c:pt>
                      <c:pt idx="786">
                        <c:v>17</c:v>
                      </c:pt>
                      <c:pt idx="787">
                        <c:v>17</c:v>
                      </c:pt>
                      <c:pt idx="788">
                        <c:v>17</c:v>
                      </c:pt>
                      <c:pt idx="789">
                        <c:v>17</c:v>
                      </c:pt>
                      <c:pt idx="790">
                        <c:v>17</c:v>
                      </c:pt>
                      <c:pt idx="791">
                        <c:v>17</c:v>
                      </c:pt>
                      <c:pt idx="792">
                        <c:v>17</c:v>
                      </c:pt>
                      <c:pt idx="793">
                        <c:v>17</c:v>
                      </c:pt>
                      <c:pt idx="794">
                        <c:v>17</c:v>
                      </c:pt>
                      <c:pt idx="795">
                        <c:v>17</c:v>
                      </c:pt>
                      <c:pt idx="796">
                        <c:v>17</c:v>
                      </c:pt>
                      <c:pt idx="797">
                        <c:v>17</c:v>
                      </c:pt>
                      <c:pt idx="798">
                        <c:v>17</c:v>
                      </c:pt>
                      <c:pt idx="799">
                        <c:v>17</c:v>
                      </c:pt>
                      <c:pt idx="800">
                        <c:v>17</c:v>
                      </c:pt>
                      <c:pt idx="801">
                        <c:v>17</c:v>
                      </c:pt>
                      <c:pt idx="802">
                        <c:v>17</c:v>
                      </c:pt>
                      <c:pt idx="803">
                        <c:v>17</c:v>
                      </c:pt>
                      <c:pt idx="804">
                        <c:v>17</c:v>
                      </c:pt>
                      <c:pt idx="805">
                        <c:v>17</c:v>
                      </c:pt>
                      <c:pt idx="806">
                        <c:v>17</c:v>
                      </c:pt>
                      <c:pt idx="807">
                        <c:v>17</c:v>
                      </c:pt>
                      <c:pt idx="808">
                        <c:v>17</c:v>
                      </c:pt>
                      <c:pt idx="809">
                        <c:v>17</c:v>
                      </c:pt>
                      <c:pt idx="810">
                        <c:v>17</c:v>
                      </c:pt>
                      <c:pt idx="811">
                        <c:v>17</c:v>
                      </c:pt>
                      <c:pt idx="812">
                        <c:v>17</c:v>
                      </c:pt>
                      <c:pt idx="813">
                        <c:v>17</c:v>
                      </c:pt>
                      <c:pt idx="814">
                        <c:v>17</c:v>
                      </c:pt>
                      <c:pt idx="815">
                        <c:v>17</c:v>
                      </c:pt>
                      <c:pt idx="816">
                        <c:v>17</c:v>
                      </c:pt>
                      <c:pt idx="817">
                        <c:v>17</c:v>
                      </c:pt>
                      <c:pt idx="818">
                        <c:v>17.05</c:v>
                      </c:pt>
                      <c:pt idx="819">
                        <c:v>17.05</c:v>
                      </c:pt>
                      <c:pt idx="820">
                        <c:v>17.05</c:v>
                      </c:pt>
                      <c:pt idx="821">
                        <c:v>17.05</c:v>
                      </c:pt>
                      <c:pt idx="822">
                        <c:v>17.05</c:v>
                      </c:pt>
                      <c:pt idx="823">
                        <c:v>17.05</c:v>
                      </c:pt>
                      <c:pt idx="824">
                        <c:v>17.05</c:v>
                      </c:pt>
                      <c:pt idx="825">
                        <c:v>17.05</c:v>
                      </c:pt>
                      <c:pt idx="826">
                        <c:v>17.05</c:v>
                      </c:pt>
                      <c:pt idx="827">
                        <c:v>17.100000000000001</c:v>
                      </c:pt>
                      <c:pt idx="828">
                        <c:v>17.100000000000001</c:v>
                      </c:pt>
                      <c:pt idx="829">
                        <c:v>17.100000000000001</c:v>
                      </c:pt>
                      <c:pt idx="830">
                        <c:v>17.100000000000001</c:v>
                      </c:pt>
                      <c:pt idx="831">
                        <c:v>17.100000000000001</c:v>
                      </c:pt>
                      <c:pt idx="832">
                        <c:v>17.100000000000001</c:v>
                      </c:pt>
                      <c:pt idx="833">
                        <c:v>17.149999999999999</c:v>
                      </c:pt>
                      <c:pt idx="834">
                        <c:v>17.149999999999999</c:v>
                      </c:pt>
                      <c:pt idx="835">
                        <c:v>17.149999999999999</c:v>
                      </c:pt>
                      <c:pt idx="836">
                        <c:v>17.149999999999999</c:v>
                      </c:pt>
                      <c:pt idx="837">
                        <c:v>17.149999999999999</c:v>
                      </c:pt>
                      <c:pt idx="838">
                        <c:v>17.149999999999999</c:v>
                      </c:pt>
                      <c:pt idx="839">
                        <c:v>17.149999999999999</c:v>
                      </c:pt>
                      <c:pt idx="840">
                        <c:v>17.2</c:v>
                      </c:pt>
                      <c:pt idx="841">
                        <c:v>17.2</c:v>
                      </c:pt>
                      <c:pt idx="842">
                        <c:v>17.2</c:v>
                      </c:pt>
                      <c:pt idx="843">
                        <c:v>17.2</c:v>
                      </c:pt>
                      <c:pt idx="844">
                        <c:v>17.2</c:v>
                      </c:pt>
                      <c:pt idx="845">
                        <c:v>17.2</c:v>
                      </c:pt>
                      <c:pt idx="846">
                        <c:v>17.25</c:v>
                      </c:pt>
                      <c:pt idx="847">
                        <c:v>17.25</c:v>
                      </c:pt>
                      <c:pt idx="848">
                        <c:v>17.25</c:v>
                      </c:pt>
                      <c:pt idx="849">
                        <c:v>17.25</c:v>
                      </c:pt>
                      <c:pt idx="850">
                        <c:v>17.25</c:v>
                      </c:pt>
                      <c:pt idx="851">
                        <c:v>17.25</c:v>
                      </c:pt>
                      <c:pt idx="852">
                        <c:v>17.25</c:v>
                      </c:pt>
                      <c:pt idx="853">
                        <c:v>17.25</c:v>
                      </c:pt>
                      <c:pt idx="854">
                        <c:v>17.3</c:v>
                      </c:pt>
                      <c:pt idx="855">
                        <c:v>17.3</c:v>
                      </c:pt>
                      <c:pt idx="856">
                        <c:v>17.3</c:v>
                      </c:pt>
                      <c:pt idx="857">
                        <c:v>17.3</c:v>
                      </c:pt>
                      <c:pt idx="858">
                        <c:v>17.3</c:v>
                      </c:pt>
                      <c:pt idx="859">
                        <c:v>17.3</c:v>
                      </c:pt>
                      <c:pt idx="860">
                        <c:v>17.3</c:v>
                      </c:pt>
                      <c:pt idx="861">
                        <c:v>17.3</c:v>
                      </c:pt>
                      <c:pt idx="862">
                        <c:v>17.3</c:v>
                      </c:pt>
                      <c:pt idx="863">
                        <c:v>17.3</c:v>
                      </c:pt>
                      <c:pt idx="864">
                        <c:v>17.350000000000001</c:v>
                      </c:pt>
                      <c:pt idx="865">
                        <c:v>17.350000000000001</c:v>
                      </c:pt>
                      <c:pt idx="866">
                        <c:v>17.350000000000001</c:v>
                      </c:pt>
                      <c:pt idx="867">
                        <c:v>17.350000000000001</c:v>
                      </c:pt>
                      <c:pt idx="868">
                        <c:v>17.350000000000001</c:v>
                      </c:pt>
                      <c:pt idx="869">
                        <c:v>17.350000000000001</c:v>
                      </c:pt>
                      <c:pt idx="870">
                        <c:v>17.350000000000001</c:v>
                      </c:pt>
                      <c:pt idx="871">
                        <c:v>17.350000000000001</c:v>
                      </c:pt>
                      <c:pt idx="872">
                        <c:v>17.350000000000001</c:v>
                      </c:pt>
                      <c:pt idx="873">
                        <c:v>17.350000000000001</c:v>
                      </c:pt>
                      <c:pt idx="874">
                        <c:v>17.399999999999999</c:v>
                      </c:pt>
                      <c:pt idx="875">
                        <c:v>17.399999999999999</c:v>
                      </c:pt>
                      <c:pt idx="876">
                        <c:v>17.399999999999999</c:v>
                      </c:pt>
                      <c:pt idx="877">
                        <c:v>17.399999999999999</c:v>
                      </c:pt>
                      <c:pt idx="878">
                        <c:v>17.399999999999999</c:v>
                      </c:pt>
                      <c:pt idx="879">
                        <c:v>17.399999999999999</c:v>
                      </c:pt>
                      <c:pt idx="880">
                        <c:v>17.399999999999999</c:v>
                      </c:pt>
                      <c:pt idx="881">
                        <c:v>17.399999999999999</c:v>
                      </c:pt>
                      <c:pt idx="882">
                        <c:v>17.399999999999999</c:v>
                      </c:pt>
                      <c:pt idx="883">
                        <c:v>17.399999999999999</c:v>
                      </c:pt>
                      <c:pt idx="884">
                        <c:v>17.399999999999999</c:v>
                      </c:pt>
                      <c:pt idx="885">
                        <c:v>17.45</c:v>
                      </c:pt>
                      <c:pt idx="886">
                        <c:v>17.45</c:v>
                      </c:pt>
                      <c:pt idx="887">
                        <c:v>17.45</c:v>
                      </c:pt>
                      <c:pt idx="888">
                        <c:v>17.45</c:v>
                      </c:pt>
                      <c:pt idx="889">
                        <c:v>17.45</c:v>
                      </c:pt>
                      <c:pt idx="890">
                        <c:v>17.45</c:v>
                      </c:pt>
                      <c:pt idx="891">
                        <c:v>17.45</c:v>
                      </c:pt>
                      <c:pt idx="892">
                        <c:v>17.45</c:v>
                      </c:pt>
                      <c:pt idx="893">
                        <c:v>17.45</c:v>
                      </c:pt>
                      <c:pt idx="894">
                        <c:v>17.45</c:v>
                      </c:pt>
                      <c:pt idx="895">
                        <c:v>17.45</c:v>
                      </c:pt>
                      <c:pt idx="896">
                        <c:v>17.5</c:v>
                      </c:pt>
                      <c:pt idx="897">
                        <c:v>17.5</c:v>
                      </c:pt>
                      <c:pt idx="898">
                        <c:v>17.5</c:v>
                      </c:pt>
                      <c:pt idx="899">
                        <c:v>17.5</c:v>
                      </c:pt>
                      <c:pt idx="900">
                        <c:v>17.5</c:v>
                      </c:pt>
                      <c:pt idx="901">
                        <c:v>17.5</c:v>
                      </c:pt>
                      <c:pt idx="902">
                        <c:v>17.5</c:v>
                      </c:pt>
                      <c:pt idx="903">
                        <c:v>17.5</c:v>
                      </c:pt>
                      <c:pt idx="904">
                        <c:v>17.5</c:v>
                      </c:pt>
                      <c:pt idx="905">
                        <c:v>17.55</c:v>
                      </c:pt>
                      <c:pt idx="906">
                        <c:v>17.55</c:v>
                      </c:pt>
                      <c:pt idx="907">
                        <c:v>17.55</c:v>
                      </c:pt>
                      <c:pt idx="908">
                        <c:v>17.55</c:v>
                      </c:pt>
                      <c:pt idx="909">
                        <c:v>17.55</c:v>
                      </c:pt>
                      <c:pt idx="910">
                        <c:v>17.55</c:v>
                      </c:pt>
                      <c:pt idx="911">
                        <c:v>17.55</c:v>
                      </c:pt>
                      <c:pt idx="912">
                        <c:v>17.600000000000001</c:v>
                      </c:pt>
                      <c:pt idx="913">
                        <c:v>17.600000000000001</c:v>
                      </c:pt>
                      <c:pt idx="914">
                        <c:v>17.600000000000001</c:v>
                      </c:pt>
                      <c:pt idx="915">
                        <c:v>17.600000000000001</c:v>
                      </c:pt>
                      <c:pt idx="916">
                        <c:v>17.600000000000001</c:v>
                      </c:pt>
                      <c:pt idx="917">
                        <c:v>17.600000000000001</c:v>
                      </c:pt>
                      <c:pt idx="918">
                        <c:v>17.600000000000001</c:v>
                      </c:pt>
                      <c:pt idx="919">
                        <c:v>17.600000000000001</c:v>
                      </c:pt>
                      <c:pt idx="920">
                        <c:v>17.600000000000001</c:v>
                      </c:pt>
                      <c:pt idx="921">
                        <c:v>17.649999999999999</c:v>
                      </c:pt>
                      <c:pt idx="922">
                        <c:v>17.649999999999999</c:v>
                      </c:pt>
                      <c:pt idx="923">
                        <c:v>17.649999999999999</c:v>
                      </c:pt>
                      <c:pt idx="924">
                        <c:v>17.649999999999999</c:v>
                      </c:pt>
                      <c:pt idx="925">
                        <c:v>17.649999999999999</c:v>
                      </c:pt>
                      <c:pt idx="926">
                        <c:v>17.649999999999999</c:v>
                      </c:pt>
                      <c:pt idx="927">
                        <c:v>17.649999999999999</c:v>
                      </c:pt>
                      <c:pt idx="928">
                        <c:v>17.649999999999999</c:v>
                      </c:pt>
                      <c:pt idx="929">
                        <c:v>17.649999999999999</c:v>
                      </c:pt>
                      <c:pt idx="930">
                        <c:v>17.649999999999999</c:v>
                      </c:pt>
                      <c:pt idx="931">
                        <c:v>17.649999999999999</c:v>
                      </c:pt>
                      <c:pt idx="932">
                        <c:v>17.7</c:v>
                      </c:pt>
                      <c:pt idx="933">
                        <c:v>17.7</c:v>
                      </c:pt>
                      <c:pt idx="934">
                        <c:v>17.7</c:v>
                      </c:pt>
                      <c:pt idx="935">
                        <c:v>17.7</c:v>
                      </c:pt>
                      <c:pt idx="936">
                        <c:v>17.7</c:v>
                      </c:pt>
                      <c:pt idx="937">
                        <c:v>17.7</c:v>
                      </c:pt>
                      <c:pt idx="938">
                        <c:v>17.7</c:v>
                      </c:pt>
                      <c:pt idx="939">
                        <c:v>17.7</c:v>
                      </c:pt>
                      <c:pt idx="940">
                        <c:v>17.7</c:v>
                      </c:pt>
                      <c:pt idx="941">
                        <c:v>17.7</c:v>
                      </c:pt>
                      <c:pt idx="942">
                        <c:v>17.7</c:v>
                      </c:pt>
                      <c:pt idx="943">
                        <c:v>17.7</c:v>
                      </c:pt>
                      <c:pt idx="944">
                        <c:v>17.75</c:v>
                      </c:pt>
                      <c:pt idx="945">
                        <c:v>17.75</c:v>
                      </c:pt>
                      <c:pt idx="946">
                        <c:v>17.75</c:v>
                      </c:pt>
                      <c:pt idx="947">
                        <c:v>17.75</c:v>
                      </c:pt>
                      <c:pt idx="948">
                        <c:v>17.75</c:v>
                      </c:pt>
                      <c:pt idx="949">
                        <c:v>17.75</c:v>
                      </c:pt>
                      <c:pt idx="950">
                        <c:v>17.75</c:v>
                      </c:pt>
                      <c:pt idx="951">
                        <c:v>17.75</c:v>
                      </c:pt>
                      <c:pt idx="952">
                        <c:v>17.75</c:v>
                      </c:pt>
                      <c:pt idx="953">
                        <c:v>17.75</c:v>
                      </c:pt>
                      <c:pt idx="954">
                        <c:v>17.75</c:v>
                      </c:pt>
                      <c:pt idx="955">
                        <c:v>17.75</c:v>
                      </c:pt>
                      <c:pt idx="956">
                        <c:v>17.75</c:v>
                      </c:pt>
                      <c:pt idx="957">
                        <c:v>17.8</c:v>
                      </c:pt>
                      <c:pt idx="958">
                        <c:v>17.8</c:v>
                      </c:pt>
                      <c:pt idx="959">
                        <c:v>17.8</c:v>
                      </c:pt>
                      <c:pt idx="960">
                        <c:v>17.8</c:v>
                      </c:pt>
                      <c:pt idx="961">
                        <c:v>17.8</c:v>
                      </c:pt>
                      <c:pt idx="962">
                        <c:v>17.8</c:v>
                      </c:pt>
                      <c:pt idx="963">
                        <c:v>17.8</c:v>
                      </c:pt>
                      <c:pt idx="964">
                        <c:v>17.850000000000001</c:v>
                      </c:pt>
                      <c:pt idx="965">
                        <c:v>17.850000000000001</c:v>
                      </c:pt>
                      <c:pt idx="966">
                        <c:v>17.850000000000001</c:v>
                      </c:pt>
                      <c:pt idx="967">
                        <c:v>17.850000000000001</c:v>
                      </c:pt>
                      <c:pt idx="968">
                        <c:v>17.850000000000001</c:v>
                      </c:pt>
                      <c:pt idx="969">
                        <c:v>17.850000000000001</c:v>
                      </c:pt>
                      <c:pt idx="970">
                        <c:v>17.850000000000001</c:v>
                      </c:pt>
                      <c:pt idx="971">
                        <c:v>17.850000000000001</c:v>
                      </c:pt>
                      <c:pt idx="972">
                        <c:v>17.850000000000001</c:v>
                      </c:pt>
                      <c:pt idx="973">
                        <c:v>17.850000000000001</c:v>
                      </c:pt>
                      <c:pt idx="974">
                        <c:v>17.850000000000001</c:v>
                      </c:pt>
                      <c:pt idx="975">
                        <c:v>17.899999999999999</c:v>
                      </c:pt>
                      <c:pt idx="976">
                        <c:v>17.899999999999999</c:v>
                      </c:pt>
                      <c:pt idx="977">
                        <c:v>17.899999999999999</c:v>
                      </c:pt>
                      <c:pt idx="978">
                        <c:v>17.899999999999999</c:v>
                      </c:pt>
                      <c:pt idx="979">
                        <c:v>17.899999999999999</c:v>
                      </c:pt>
                      <c:pt idx="980">
                        <c:v>17.899999999999999</c:v>
                      </c:pt>
                      <c:pt idx="981">
                        <c:v>17.899999999999999</c:v>
                      </c:pt>
                      <c:pt idx="982">
                        <c:v>17.899999999999999</c:v>
                      </c:pt>
                      <c:pt idx="983">
                        <c:v>17.899999999999999</c:v>
                      </c:pt>
                      <c:pt idx="984">
                        <c:v>17.899999999999999</c:v>
                      </c:pt>
                      <c:pt idx="985">
                        <c:v>17.899999999999999</c:v>
                      </c:pt>
                      <c:pt idx="986">
                        <c:v>17.899999999999999</c:v>
                      </c:pt>
                      <c:pt idx="987">
                        <c:v>17.899999999999999</c:v>
                      </c:pt>
                      <c:pt idx="988">
                        <c:v>17.899999999999999</c:v>
                      </c:pt>
                      <c:pt idx="989">
                        <c:v>17.899999999999999</c:v>
                      </c:pt>
                      <c:pt idx="990">
                        <c:v>17.899999999999999</c:v>
                      </c:pt>
                      <c:pt idx="991">
                        <c:v>17.899999999999999</c:v>
                      </c:pt>
                      <c:pt idx="992">
                        <c:v>17.899999999999999</c:v>
                      </c:pt>
                      <c:pt idx="993">
                        <c:v>17.899999999999999</c:v>
                      </c:pt>
                      <c:pt idx="994">
                        <c:v>17.899999999999999</c:v>
                      </c:pt>
                      <c:pt idx="995">
                        <c:v>17.899999999999999</c:v>
                      </c:pt>
                      <c:pt idx="996">
                        <c:v>17.899999999999999</c:v>
                      </c:pt>
                      <c:pt idx="997">
                        <c:v>17.899999999999999</c:v>
                      </c:pt>
                      <c:pt idx="998">
                        <c:v>17.899999999999999</c:v>
                      </c:pt>
                      <c:pt idx="999">
                        <c:v>17.899999999999999</c:v>
                      </c:pt>
                      <c:pt idx="1000">
                        <c:v>17.899999999999999</c:v>
                      </c:pt>
                      <c:pt idx="1001">
                        <c:v>17.899999999999999</c:v>
                      </c:pt>
                      <c:pt idx="1002">
                        <c:v>17.899999999999999</c:v>
                      </c:pt>
                      <c:pt idx="1003">
                        <c:v>17.899999999999999</c:v>
                      </c:pt>
                      <c:pt idx="1004">
                        <c:v>17.899999999999999</c:v>
                      </c:pt>
                      <c:pt idx="1005">
                        <c:v>17.899999999999999</c:v>
                      </c:pt>
                      <c:pt idx="1006">
                        <c:v>17.850000000000001</c:v>
                      </c:pt>
                      <c:pt idx="1007">
                        <c:v>17.850000000000001</c:v>
                      </c:pt>
                      <c:pt idx="1008">
                        <c:v>17.850000000000001</c:v>
                      </c:pt>
                      <c:pt idx="1009">
                        <c:v>17.850000000000001</c:v>
                      </c:pt>
                      <c:pt idx="1010">
                        <c:v>17.850000000000001</c:v>
                      </c:pt>
                      <c:pt idx="1011">
                        <c:v>17.850000000000001</c:v>
                      </c:pt>
                      <c:pt idx="1012">
                        <c:v>17.850000000000001</c:v>
                      </c:pt>
                      <c:pt idx="1013">
                        <c:v>17.850000000000001</c:v>
                      </c:pt>
                      <c:pt idx="1014">
                        <c:v>17.850000000000001</c:v>
                      </c:pt>
                      <c:pt idx="1015">
                        <c:v>17.850000000000001</c:v>
                      </c:pt>
                      <c:pt idx="1016">
                        <c:v>17.850000000000001</c:v>
                      </c:pt>
                      <c:pt idx="1017">
                        <c:v>17.850000000000001</c:v>
                      </c:pt>
                      <c:pt idx="1018">
                        <c:v>17.850000000000001</c:v>
                      </c:pt>
                      <c:pt idx="1019">
                        <c:v>17.850000000000001</c:v>
                      </c:pt>
                      <c:pt idx="1020">
                        <c:v>17.850000000000001</c:v>
                      </c:pt>
                      <c:pt idx="1021">
                        <c:v>17.850000000000001</c:v>
                      </c:pt>
                      <c:pt idx="1022">
                        <c:v>17.850000000000001</c:v>
                      </c:pt>
                      <c:pt idx="1023">
                        <c:v>17.850000000000001</c:v>
                      </c:pt>
                      <c:pt idx="1024">
                        <c:v>17.850000000000001</c:v>
                      </c:pt>
                      <c:pt idx="1025">
                        <c:v>17.850000000000001</c:v>
                      </c:pt>
                      <c:pt idx="1026">
                        <c:v>17.899999999999999</c:v>
                      </c:pt>
                      <c:pt idx="1027">
                        <c:v>17.899999999999999</c:v>
                      </c:pt>
                      <c:pt idx="1028">
                        <c:v>17.899999999999999</c:v>
                      </c:pt>
                      <c:pt idx="1029">
                        <c:v>17.899999999999999</c:v>
                      </c:pt>
                      <c:pt idx="1030">
                        <c:v>17.899999999999999</c:v>
                      </c:pt>
                      <c:pt idx="1031">
                        <c:v>17.899999999999999</c:v>
                      </c:pt>
                      <c:pt idx="1032">
                        <c:v>17.899999999999999</c:v>
                      </c:pt>
                      <c:pt idx="1033">
                        <c:v>17.899999999999999</c:v>
                      </c:pt>
                      <c:pt idx="1034">
                        <c:v>17.899999999999999</c:v>
                      </c:pt>
                      <c:pt idx="1035">
                        <c:v>17.899999999999999</c:v>
                      </c:pt>
                      <c:pt idx="1036">
                        <c:v>17.899999999999999</c:v>
                      </c:pt>
                      <c:pt idx="1037">
                        <c:v>17.899999999999999</c:v>
                      </c:pt>
                      <c:pt idx="1038">
                        <c:v>17.899999999999999</c:v>
                      </c:pt>
                      <c:pt idx="1039">
                        <c:v>17.899999999999999</c:v>
                      </c:pt>
                      <c:pt idx="1040">
                        <c:v>17.899999999999999</c:v>
                      </c:pt>
                      <c:pt idx="1041">
                        <c:v>17.899999999999999</c:v>
                      </c:pt>
                      <c:pt idx="1042">
                        <c:v>17.899999999999999</c:v>
                      </c:pt>
                      <c:pt idx="1043">
                        <c:v>17.899999999999999</c:v>
                      </c:pt>
                      <c:pt idx="1044">
                        <c:v>17.899999999999999</c:v>
                      </c:pt>
                      <c:pt idx="1045">
                        <c:v>17.899999999999999</c:v>
                      </c:pt>
                      <c:pt idx="1046">
                        <c:v>17.899999999999999</c:v>
                      </c:pt>
                      <c:pt idx="1047">
                        <c:v>17.899999999999999</c:v>
                      </c:pt>
                      <c:pt idx="1048">
                        <c:v>17.899999999999999</c:v>
                      </c:pt>
                      <c:pt idx="1049">
                        <c:v>17.899999999999999</c:v>
                      </c:pt>
                      <c:pt idx="1050">
                        <c:v>17.899999999999999</c:v>
                      </c:pt>
                      <c:pt idx="1051">
                        <c:v>17.899999999999999</c:v>
                      </c:pt>
                      <c:pt idx="1052">
                        <c:v>17.899999999999999</c:v>
                      </c:pt>
                      <c:pt idx="1053">
                        <c:v>17.899999999999999</c:v>
                      </c:pt>
                      <c:pt idx="1054">
                        <c:v>17.899999999999999</c:v>
                      </c:pt>
                      <c:pt idx="1055">
                        <c:v>17.899999999999999</c:v>
                      </c:pt>
                      <c:pt idx="1056">
                        <c:v>17.899999999999999</c:v>
                      </c:pt>
                      <c:pt idx="1057">
                        <c:v>17.899999999999999</c:v>
                      </c:pt>
                      <c:pt idx="1058">
                        <c:v>17.899999999999999</c:v>
                      </c:pt>
                      <c:pt idx="1059">
                        <c:v>17.899999999999999</c:v>
                      </c:pt>
                      <c:pt idx="1060">
                        <c:v>17.899999999999999</c:v>
                      </c:pt>
                      <c:pt idx="1061">
                        <c:v>17.899999999999999</c:v>
                      </c:pt>
                      <c:pt idx="1062">
                        <c:v>17.899999999999999</c:v>
                      </c:pt>
                      <c:pt idx="1063">
                        <c:v>17.899999999999999</c:v>
                      </c:pt>
                      <c:pt idx="1064">
                        <c:v>17.899999999999999</c:v>
                      </c:pt>
                      <c:pt idx="1065">
                        <c:v>17.899999999999999</c:v>
                      </c:pt>
                      <c:pt idx="1066">
                        <c:v>17.899999999999999</c:v>
                      </c:pt>
                      <c:pt idx="1067">
                        <c:v>17.899999999999999</c:v>
                      </c:pt>
                      <c:pt idx="1068">
                        <c:v>17.899999999999999</c:v>
                      </c:pt>
                      <c:pt idx="1069">
                        <c:v>17.899999999999999</c:v>
                      </c:pt>
                      <c:pt idx="1070">
                        <c:v>17.899999999999999</c:v>
                      </c:pt>
                      <c:pt idx="1071">
                        <c:v>17.899999999999999</c:v>
                      </c:pt>
                      <c:pt idx="1072">
                        <c:v>17.899999999999999</c:v>
                      </c:pt>
                      <c:pt idx="1073">
                        <c:v>17.899999999999999</c:v>
                      </c:pt>
                      <c:pt idx="1074">
                        <c:v>17.899999999999999</c:v>
                      </c:pt>
                      <c:pt idx="1075">
                        <c:v>17.899999999999999</c:v>
                      </c:pt>
                      <c:pt idx="1076">
                        <c:v>17.899999999999999</c:v>
                      </c:pt>
                      <c:pt idx="1077">
                        <c:v>17.899999999999999</c:v>
                      </c:pt>
                      <c:pt idx="1078">
                        <c:v>17.899999999999999</c:v>
                      </c:pt>
                      <c:pt idx="1079">
                        <c:v>17.899999999999999</c:v>
                      </c:pt>
                      <c:pt idx="1080">
                        <c:v>17.899999999999999</c:v>
                      </c:pt>
                      <c:pt idx="1081">
                        <c:v>17.899999999999999</c:v>
                      </c:pt>
                      <c:pt idx="1082">
                        <c:v>17.899999999999999</c:v>
                      </c:pt>
                      <c:pt idx="1083">
                        <c:v>17.95</c:v>
                      </c:pt>
                      <c:pt idx="1084">
                        <c:v>17.95</c:v>
                      </c:pt>
                      <c:pt idx="1085">
                        <c:v>17.95</c:v>
                      </c:pt>
                      <c:pt idx="1086">
                        <c:v>17.95</c:v>
                      </c:pt>
                      <c:pt idx="1087">
                        <c:v>17.95</c:v>
                      </c:pt>
                      <c:pt idx="1088">
                        <c:v>17.95</c:v>
                      </c:pt>
                      <c:pt idx="1089">
                        <c:v>17.95</c:v>
                      </c:pt>
                      <c:pt idx="1090">
                        <c:v>17.95</c:v>
                      </c:pt>
                      <c:pt idx="1091">
                        <c:v>18</c:v>
                      </c:pt>
                      <c:pt idx="1092">
                        <c:v>18</c:v>
                      </c:pt>
                      <c:pt idx="1093">
                        <c:v>18</c:v>
                      </c:pt>
                      <c:pt idx="1094">
                        <c:v>18</c:v>
                      </c:pt>
                      <c:pt idx="1095">
                        <c:v>18</c:v>
                      </c:pt>
                      <c:pt idx="1096">
                        <c:v>18</c:v>
                      </c:pt>
                      <c:pt idx="1097">
                        <c:v>18.05</c:v>
                      </c:pt>
                      <c:pt idx="1098">
                        <c:v>18.05</c:v>
                      </c:pt>
                      <c:pt idx="1099">
                        <c:v>18.05</c:v>
                      </c:pt>
                      <c:pt idx="1100">
                        <c:v>18.05</c:v>
                      </c:pt>
                      <c:pt idx="1101">
                        <c:v>18.05</c:v>
                      </c:pt>
                      <c:pt idx="1102">
                        <c:v>18.05</c:v>
                      </c:pt>
                      <c:pt idx="1103">
                        <c:v>18.100000000000001</c:v>
                      </c:pt>
                      <c:pt idx="1104">
                        <c:v>18.100000000000001</c:v>
                      </c:pt>
                      <c:pt idx="1105">
                        <c:v>18.100000000000001</c:v>
                      </c:pt>
                      <c:pt idx="1106">
                        <c:v>18.100000000000001</c:v>
                      </c:pt>
                      <c:pt idx="1107">
                        <c:v>18.100000000000001</c:v>
                      </c:pt>
                      <c:pt idx="1108">
                        <c:v>18.100000000000001</c:v>
                      </c:pt>
                      <c:pt idx="1109">
                        <c:v>18.149999999999999</c:v>
                      </c:pt>
                      <c:pt idx="1110">
                        <c:v>18.149999999999999</c:v>
                      </c:pt>
                      <c:pt idx="1111">
                        <c:v>18.149999999999999</c:v>
                      </c:pt>
                      <c:pt idx="1112">
                        <c:v>18.149999999999999</c:v>
                      </c:pt>
                      <c:pt idx="1113">
                        <c:v>18.149999999999999</c:v>
                      </c:pt>
                      <c:pt idx="1114">
                        <c:v>18.149999999999999</c:v>
                      </c:pt>
                      <c:pt idx="1115">
                        <c:v>18.149999999999999</c:v>
                      </c:pt>
                      <c:pt idx="1116">
                        <c:v>18.2</c:v>
                      </c:pt>
                      <c:pt idx="1117">
                        <c:v>18.2</c:v>
                      </c:pt>
                      <c:pt idx="1118">
                        <c:v>18.2</c:v>
                      </c:pt>
                      <c:pt idx="1119">
                        <c:v>18.2</c:v>
                      </c:pt>
                      <c:pt idx="1120">
                        <c:v>18.2</c:v>
                      </c:pt>
                      <c:pt idx="1121">
                        <c:v>18.2</c:v>
                      </c:pt>
                      <c:pt idx="1122">
                        <c:v>18.25</c:v>
                      </c:pt>
                      <c:pt idx="1123">
                        <c:v>18.25</c:v>
                      </c:pt>
                      <c:pt idx="1124">
                        <c:v>18.25</c:v>
                      </c:pt>
                      <c:pt idx="1125">
                        <c:v>18.25</c:v>
                      </c:pt>
                      <c:pt idx="1126">
                        <c:v>18.25</c:v>
                      </c:pt>
                      <c:pt idx="1127">
                        <c:v>18.25</c:v>
                      </c:pt>
                      <c:pt idx="1128">
                        <c:v>18.25</c:v>
                      </c:pt>
                      <c:pt idx="1129">
                        <c:v>18.3</c:v>
                      </c:pt>
                      <c:pt idx="1130">
                        <c:v>18.3</c:v>
                      </c:pt>
                      <c:pt idx="1131">
                        <c:v>18.3</c:v>
                      </c:pt>
                      <c:pt idx="1132">
                        <c:v>18.3</c:v>
                      </c:pt>
                      <c:pt idx="1133">
                        <c:v>18.3</c:v>
                      </c:pt>
                      <c:pt idx="1134">
                        <c:v>18.3</c:v>
                      </c:pt>
                      <c:pt idx="1135">
                        <c:v>18.3</c:v>
                      </c:pt>
                      <c:pt idx="1136">
                        <c:v>18.3</c:v>
                      </c:pt>
                      <c:pt idx="1137">
                        <c:v>18.3</c:v>
                      </c:pt>
                      <c:pt idx="1138">
                        <c:v>18.3</c:v>
                      </c:pt>
                      <c:pt idx="1139">
                        <c:v>18.350000000000001</c:v>
                      </c:pt>
                      <c:pt idx="1140">
                        <c:v>18.350000000000001</c:v>
                      </c:pt>
                      <c:pt idx="1141">
                        <c:v>18.350000000000001</c:v>
                      </c:pt>
                      <c:pt idx="1142">
                        <c:v>18.350000000000001</c:v>
                      </c:pt>
                      <c:pt idx="1143">
                        <c:v>18.350000000000001</c:v>
                      </c:pt>
                      <c:pt idx="1144">
                        <c:v>18.350000000000001</c:v>
                      </c:pt>
                      <c:pt idx="1145">
                        <c:v>18.350000000000001</c:v>
                      </c:pt>
                      <c:pt idx="1146">
                        <c:v>18.350000000000001</c:v>
                      </c:pt>
                      <c:pt idx="1147">
                        <c:v>18.350000000000001</c:v>
                      </c:pt>
                      <c:pt idx="1148">
                        <c:v>18.350000000000001</c:v>
                      </c:pt>
                      <c:pt idx="1149">
                        <c:v>18.350000000000001</c:v>
                      </c:pt>
                      <c:pt idx="1150">
                        <c:v>18.350000000000001</c:v>
                      </c:pt>
                      <c:pt idx="1151">
                        <c:v>18.350000000000001</c:v>
                      </c:pt>
                      <c:pt idx="1152">
                        <c:v>18.350000000000001</c:v>
                      </c:pt>
                      <c:pt idx="1153">
                        <c:v>18.350000000000001</c:v>
                      </c:pt>
                      <c:pt idx="1154">
                        <c:v>18.350000000000001</c:v>
                      </c:pt>
                      <c:pt idx="1155">
                        <c:v>18.350000000000001</c:v>
                      </c:pt>
                      <c:pt idx="1156">
                        <c:v>18.350000000000001</c:v>
                      </c:pt>
                      <c:pt idx="1157">
                        <c:v>18.350000000000001</c:v>
                      </c:pt>
                      <c:pt idx="1158">
                        <c:v>18.350000000000001</c:v>
                      </c:pt>
                      <c:pt idx="1159">
                        <c:v>18.350000000000001</c:v>
                      </c:pt>
                      <c:pt idx="1160">
                        <c:v>18.350000000000001</c:v>
                      </c:pt>
                      <c:pt idx="1161">
                        <c:v>18.350000000000001</c:v>
                      </c:pt>
                      <c:pt idx="1162">
                        <c:v>18.350000000000001</c:v>
                      </c:pt>
                      <c:pt idx="1163">
                        <c:v>18.350000000000001</c:v>
                      </c:pt>
                      <c:pt idx="1164">
                        <c:v>18.350000000000001</c:v>
                      </c:pt>
                      <c:pt idx="1165">
                        <c:v>18.350000000000001</c:v>
                      </c:pt>
                      <c:pt idx="1166">
                        <c:v>18.350000000000001</c:v>
                      </c:pt>
                      <c:pt idx="1167">
                        <c:v>18.350000000000001</c:v>
                      </c:pt>
                      <c:pt idx="1168">
                        <c:v>18.350000000000001</c:v>
                      </c:pt>
                      <c:pt idx="1169">
                        <c:v>18.350000000000001</c:v>
                      </c:pt>
                      <c:pt idx="1170">
                        <c:v>18.350000000000001</c:v>
                      </c:pt>
                      <c:pt idx="1171">
                        <c:v>18.350000000000001</c:v>
                      </c:pt>
                      <c:pt idx="1172">
                        <c:v>18.350000000000001</c:v>
                      </c:pt>
                      <c:pt idx="1173">
                        <c:v>18.350000000000001</c:v>
                      </c:pt>
                      <c:pt idx="1174">
                        <c:v>18.350000000000001</c:v>
                      </c:pt>
                      <c:pt idx="1175">
                        <c:v>18.350000000000001</c:v>
                      </c:pt>
                      <c:pt idx="1176">
                        <c:v>18.350000000000001</c:v>
                      </c:pt>
                      <c:pt idx="1177">
                        <c:v>18.350000000000001</c:v>
                      </c:pt>
                      <c:pt idx="1178">
                        <c:v>18.350000000000001</c:v>
                      </c:pt>
                      <c:pt idx="1179">
                        <c:v>18.350000000000001</c:v>
                      </c:pt>
                      <c:pt idx="1180">
                        <c:v>18.350000000000001</c:v>
                      </c:pt>
                      <c:pt idx="1181">
                        <c:v>18.350000000000001</c:v>
                      </c:pt>
                      <c:pt idx="1182">
                        <c:v>18.350000000000001</c:v>
                      </c:pt>
                      <c:pt idx="1183">
                        <c:v>18.350000000000001</c:v>
                      </c:pt>
                      <c:pt idx="1184">
                        <c:v>18.350000000000001</c:v>
                      </c:pt>
                      <c:pt idx="1185">
                        <c:v>18.350000000000001</c:v>
                      </c:pt>
                      <c:pt idx="1186">
                        <c:v>18.350000000000001</c:v>
                      </c:pt>
                      <c:pt idx="1187">
                        <c:v>18.350000000000001</c:v>
                      </c:pt>
                      <c:pt idx="1188">
                        <c:v>18.350000000000001</c:v>
                      </c:pt>
                      <c:pt idx="1189">
                        <c:v>18.350000000000001</c:v>
                      </c:pt>
                      <c:pt idx="1190">
                        <c:v>18.350000000000001</c:v>
                      </c:pt>
                      <c:pt idx="1191">
                        <c:v>18.350000000000001</c:v>
                      </c:pt>
                      <c:pt idx="1192">
                        <c:v>18.350000000000001</c:v>
                      </c:pt>
                      <c:pt idx="1193">
                        <c:v>18.350000000000001</c:v>
                      </c:pt>
                      <c:pt idx="1194">
                        <c:v>18.350000000000001</c:v>
                      </c:pt>
                      <c:pt idx="1195">
                        <c:v>18.350000000000001</c:v>
                      </c:pt>
                      <c:pt idx="1196">
                        <c:v>18.350000000000001</c:v>
                      </c:pt>
                      <c:pt idx="1197">
                        <c:v>18.350000000000001</c:v>
                      </c:pt>
                      <c:pt idx="1198">
                        <c:v>18.350000000000001</c:v>
                      </c:pt>
                      <c:pt idx="1199">
                        <c:v>18.350000000000001</c:v>
                      </c:pt>
                      <c:pt idx="1200">
                        <c:v>18.350000000000001</c:v>
                      </c:pt>
                      <c:pt idx="1201">
                        <c:v>18.350000000000001</c:v>
                      </c:pt>
                      <c:pt idx="1202">
                        <c:v>18.350000000000001</c:v>
                      </c:pt>
                      <c:pt idx="1203">
                        <c:v>18.350000000000001</c:v>
                      </c:pt>
                      <c:pt idx="1204">
                        <c:v>18.350000000000001</c:v>
                      </c:pt>
                      <c:pt idx="1205">
                        <c:v>18.350000000000001</c:v>
                      </c:pt>
                      <c:pt idx="1206">
                        <c:v>18.350000000000001</c:v>
                      </c:pt>
                      <c:pt idx="1207">
                        <c:v>18.350000000000001</c:v>
                      </c:pt>
                      <c:pt idx="1208">
                        <c:v>18.350000000000001</c:v>
                      </c:pt>
                      <c:pt idx="1209">
                        <c:v>18.350000000000001</c:v>
                      </c:pt>
                      <c:pt idx="1210">
                        <c:v>18.350000000000001</c:v>
                      </c:pt>
                      <c:pt idx="1211">
                        <c:v>18.399999999999999</c:v>
                      </c:pt>
                      <c:pt idx="1212">
                        <c:v>18.399999999999999</c:v>
                      </c:pt>
                      <c:pt idx="1213">
                        <c:v>18.399999999999999</c:v>
                      </c:pt>
                      <c:pt idx="1214">
                        <c:v>18.399999999999999</c:v>
                      </c:pt>
                      <c:pt idx="1215">
                        <c:v>18.399999999999999</c:v>
                      </c:pt>
                      <c:pt idx="1216">
                        <c:v>18.399999999999999</c:v>
                      </c:pt>
                      <c:pt idx="1217">
                        <c:v>18.399999999999999</c:v>
                      </c:pt>
                      <c:pt idx="1218">
                        <c:v>18.399999999999999</c:v>
                      </c:pt>
                      <c:pt idx="1219">
                        <c:v>18.399999999999999</c:v>
                      </c:pt>
                      <c:pt idx="1220">
                        <c:v>18.399999999999999</c:v>
                      </c:pt>
                      <c:pt idx="1221">
                        <c:v>18.45</c:v>
                      </c:pt>
                      <c:pt idx="1222">
                        <c:v>18.45</c:v>
                      </c:pt>
                      <c:pt idx="1223">
                        <c:v>18.45</c:v>
                      </c:pt>
                      <c:pt idx="1224">
                        <c:v>18.45</c:v>
                      </c:pt>
                      <c:pt idx="1225">
                        <c:v>18.45</c:v>
                      </c:pt>
                      <c:pt idx="1226">
                        <c:v>18.45</c:v>
                      </c:pt>
                      <c:pt idx="1227">
                        <c:v>18.5</c:v>
                      </c:pt>
                      <c:pt idx="1228">
                        <c:v>18.5</c:v>
                      </c:pt>
                      <c:pt idx="1229">
                        <c:v>18.5</c:v>
                      </c:pt>
                      <c:pt idx="1230">
                        <c:v>18.5</c:v>
                      </c:pt>
                      <c:pt idx="1231">
                        <c:v>18.55</c:v>
                      </c:pt>
                      <c:pt idx="1232">
                        <c:v>18.55</c:v>
                      </c:pt>
                      <c:pt idx="1233">
                        <c:v>18.55</c:v>
                      </c:pt>
                      <c:pt idx="1234">
                        <c:v>18.55</c:v>
                      </c:pt>
                      <c:pt idx="1235">
                        <c:v>18.55</c:v>
                      </c:pt>
                      <c:pt idx="1236">
                        <c:v>18.55</c:v>
                      </c:pt>
                      <c:pt idx="1237">
                        <c:v>18.600000000000001</c:v>
                      </c:pt>
                      <c:pt idx="1238">
                        <c:v>18.600000000000001</c:v>
                      </c:pt>
                      <c:pt idx="1239">
                        <c:v>18.600000000000001</c:v>
                      </c:pt>
                      <c:pt idx="1240">
                        <c:v>18.600000000000001</c:v>
                      </c:pt>
                      <c:pt idx="1241">
                        <c:v>18.649999999999999</c:v>
                      </c:pt>
                      <c:pt idx="1242">
                        <c:v>18.649999999999999</c:v>
                      </c:pt>
                      <c:pt idx="1243">
                        <c:v>18.649999999999999</c:v>
                      </c:pt>
                      <c:pt idx="1244">
                        <c:v>18.649999999999999</c:v>
                      </c:pt>
                      <c:pt idx="1245">
                        <c:v>18.649999999999999</c:v>
                      </c:pt>
                      <c:pt idx="1246">
                        <c:v>18.7</c:v>
                      </c:pt>
                      <c:pt idx="1247">
                        <c:v>18.7</c:v>
                      </c:pt>
                      <c:pt idx="1248">
                        <c:v>18.7</c:v>
                      </c:pt>
                      <c:pt idx="1249">
                        <c:v>18.7</c:v>
                      </c:pt>
                      <c:pt idx="1250">
                        <c:v>18.7</c:v>
                      </c:pt>
                      <c:pt idx="1251">
                        <c:v>18.75</c:v>
                      </c:pt>
                      <c:pt idx="1252">
                        <c:v>18.75</c:v>
                      </c:pt>
                      <c:pt idx="1253">
                        <c:v>18.75</c:v>
                      </c:pt>
                      <c:pt idx="1254">
                        <c:v>18.75</c:v>
                      </c:pt>
                      <c:pt idx="1255">
                        <c:v>18.75</c:v>
                      </c:pt>
                      <c:pt idx="1256">
                        <c:v>18.75</c:v>
                      </c:pt>
                      <c:pt idx="1257">
                        <c:v>18.8</c:v>
                      </c:pt>
                      <c:pt idx="1258">
                        <c:v>18.8</c:v>
                      </c:pt>
                      <c:pt idx="1259">
                        <c:v>18.8</c:v>
                      </c:pt>
                      <c:pt idx="1260">
                        <c:v>18.8</c:v>
                      </c:pt>
                      <c:pt idx="1261">
                        <c:v>18.8</c:v>
                      </c:pt>
                      <c:pt idx="1262">
                        <c:v>18.8</c:v>
                      </c:pt>
                      <c:pt idx="1263">
                        <c:v>18.850000000000001</c:v>
                      </c:pt>
                      <c:pt idx="1264">
                        <c:v>18.850000000000001</c:v>
                      </c:pt>
                      <c:pt idx="1265">
                        <c:v>18.850000000000001</c:v>
                      </c:pt>
                      <c:pt idx="1266">
                        <c:v>18.850000000000001</c:v>
                      </c:pt>
                      <c:pt idx="1267">
                        <c:v>18.850000000000001</c:v>
                      </c:pt>
                      <c:pt idx="1268">
                        <c:v>18.850000000000001</c:v>
                      </c:pt>
                      <c:pt idx="1269">
                        <c:v>18.899999999999999</c:v>
                      </c:pt>
                      <c:pt idx="1270">
                        <c:v>18.899999999999999</c:v>
                      </c:pt>
                      <c:pt idx="1271">
                        <c:v>18.899999999999999</c:v>
                      </c:pt>
                      <c:pt idx="1272">
                        <c:v>18.899999999999999</c:v>
                      </c:pt>
                      <c:pt idx="1273">
                        <c:v>18.899999999999999</c:v>
                      </c:pt>
                      <c:pt idx="1274">
                        <c:v>18.899999999999999</c:v>
                      </c:pt>
                      <c:pt idx="1275">
                        <c:v>18.899999999999999</c:v>
                      </c:pt>
                      <c:pt idx="1276">
                        <c:v>18.899999999999999</c:v>
                      </c:pt>
                      <c:pt idx="1277">
                        <c:v>18.95</c:v>
                      </c:pt>
                      <c:pt idx="1278">
                        <c:v>18.95</c:v>
                      </c:pt>
                      <c:pt idx="1279">
                        <c:v>18.95</c:v>
                      </c:pt>
                      <c:pt idx="1280">
                        <c:v>18.95</c:v>
                      </c:pt>
                      <c:pt idx="1281">
                        <c:v>18.95</c:v>
                      </c:pt>
                      <c:pt idx="1282">
                        <c:v>18.95</c:v>
                      </c:pt>
                      <c:pt idx="1283">
                        <c:v>18.95</c:v>
                      </c:pt>
                      <c:pt idx="1284">
                        <c:v>18.95</c:v>
                      </c:pt>
                      <c:pt idx="1285">
                        <c:v>18.95</c:v>
                      </c:pt>
                      <c:pt idx="1286">
                        <c:v>18.95</c:v>
                      </c:pt>
                      <c:pt idx="1287">
                        <c:v>19</c:v>
                      </c:pt>
                      <c:pt idx="1288">
                        <c:v>19</c:v>
                      </c:pt>
                      <c:pt idx="1289">
                        <c:v>19</c:v>
                      </c:pt>
                      <c:pt idx="1290">
                        <c:v>19</c:v>
                      </c:pt>
                      <c:pt idx="1291">
                        <c:v>19</c:v>
                      </c:pt>
                      <c:pt idx="1292">
                        <c:v>19</c:v>
                      </c:pt>
                      <c:pt idx="1293">
                        <c:v>19</c:v>
                      </c:pt>
                      <c:pt idx="1294">
                        <c:v>19</c:v>
                      </c:pt>
                      <c:pt idx="1295">
                        <c:v>19</c:v>
                      </c:pt>
                      <c:pt idx="1296">
                        <c:v>19</c:v>
                      </c:pt>
                      <c:pt idx="1297">
                        <c:v>19</c:v>
                      </c:pt>
                      <c:pt idx="1298">
                        <c:v>19</c:v>
                      </c:pt>
                      <c:pt idx="1299">
                        <c:v>19</c:v>
                      </c:pt>
                      <c:pt idx="1300">
                        <c:v>19</c:v>
                      </c:pt>
                      <c:pt idx="1301">
                        <c:v>19</c:v>
                      </c:pt>
                      <c:pt idx="1302">
                        <c:v>19</c:v>
                      </c:pt>
                      <c:pt idx="1303">
                        <c:v>19</c:v>
                      </c:pt>
                      <c:pt idx="1304">
                        <c:v>19</c:v>
                      </c:pt>
                      <c:pt idx="1305">
                        <c:v>19</c:v>
                      </c:pt>
                      <c:pt idx="1306">
                        <c:v>19</c:v>
                      </c:pt>
                      <c:pt idx="1307">
                        <c:v>19</c:v>
                      </c:pt>
                      <c:pt idx="1308">
                        <c:v>19</c:v>
                      </c:pt>
                      <c:pt idx="1309">
                        <c:v>19</c:v>
                      </c:pt>
                      <c:pt idx="1310">
                        <c:v>19</c:v>
                      </c:pt>
                      <c:pt idx="1311">
                        <c:v>19</c:v>
                      </c:pt>
                      <c:pt idx="1312">
                        <c:v>19</c:v>
                      </c:pt>
                      <c:pt idx="1313">
                        <c:v>19</c:v>
                      </c:pt>
                      <c:pt idx="1314">
                        <c:v>19</c:v>
                      </c:pt>
                      <c:pt idx="1315">
                        <c:v>18.95</c:v>
                      </c:pt>
                      <c:pt idx="1316">
                        <c:v>18.95</c:v>
                      </c:pt>
                      <c:pt idx="1317">
                        <c:v>18.95</c:v>
                      </c:pt>
                      <c:pt idx="1318">
                        <c:v>18.95</c:v>
                      </c:pt>
                      <c:pt idx="1319">
                        <c:v>18.95</c:v>
                      </c:pt>
                      <c:pt idx="1320">
                        <c:v>18.95</c:v>
                      </c:pt>
                      <c:pt idx="1321">
                        <c:v>18.95</c:v>
                      </c:pt>
                      <c:pt idx="1322">
                        <c:v>18.899999999999999</c:v>
                      </c:pt>
                      <c:pt idx="1323">
                        <c:v>18.899999999999999</c:v>
                      </c:pt>
                      <c:pt idx="1324">
                        <c:v>18.899999999999999</c:v>
                      </c:pt>
                      <c:pt idx="1325">
                        <c:v>18.899999999999999</c:v>
                      </c:pt>
                      <c:pt idx="1326">
                        <c:v>18.850000000000001</c:v>
                      </c:pt>
                      <c:pt idx="1327">
                        <c:v>18.850000000000001</c:v>
                      </c:pt>
                      <c:pt idx="1328">
                        <c:v>18.850000000000001</c:v>
                      </c:pt>
                      <c:pt idx="1329">
                        <c:v>18.850000000000001</c:v>
                      </c:pt>
                      <c:pt idx="1330">
                        <c:v>18.850000000000001</c:v>
                      </c:pt>
                      <c:pt idx="1331">
                        <c:v>18.850000000000001</c:v>
                      </c:pt>
                      <c:pt idx="1332">
                        <c:v>18.8</c:v>
                      </c:pt>
                      <c:pt idx="1333">
                        <c:v>18.8</c:v>
                      </c:pt>
                      <c:pt idx="1334">
                        <c:v>18.8</c:v>
                      </c:pt>
                      <c:pt idx="1335">
                        <c:v>18.8</c:v>
                      </c:pt>
                      <c:pt idx="1336">
                        <c:v>18.8</c:v>
                      </c:pt>
                      <c:pt idx="1337">
                        <c:v>18.8</c:v>
                      </c:pt>
                      <c:pt idx="1338">
                        <c:v>18.8</c:v>
                      </c:pt>
                      <c:pt idx="1339">
                        <c:v>18.8</c:v>
                      </c:pt>
                      <c:pt idx="1340">
                        <c:v>18.75</c:v>
                      </c:pt>
                      <c:pt idx="1341">
                        <c:v>18.75</c:v>
                      </c:pt>
                      <c:pt idx="1342">
                        <c:v>18.75</c:v>
                      </c:pt>
                      <c:pt idx="1343">
                        <c:v>18.75</c:v>
                      </c:pt>
                      <c:pt idx="1344">
                        <c:v>18.75</c:v>
                      </c:pt>
                      <c:pt idx="1345">
                        <c:v>18.75</c:v>
                      </c:pt>
                      <c:pt idx="1346">
                        <c:v>18.75</c:v>
                      </c:pt>
                      <c:pt idx="1347">
                        <c:v>18.75</c:v>
                      </c:pt>
                      <c:pt idx="1348">
                        <c:v>18.75</c:v>
                      </c:pt>
                      <c:pt idx="1349">
                        <c:v>18.75</c:v>
                      </c:pt>
                      <c:pt idx="1350">
                        <c:v>18.75</c:v>
                      </c:pt>
                      <c:pt idx="1351">
                        <c:v>18.75</c:v>
                      </c:pt>
                      <c:pt idx="1352">
                        <c:v>18.75</c:v>
                      </c:pt>
                      <c:pt idx="1353">
                        <c:v>18.75</c:v>
                      </c:pt>
                      <c:pt idx="1354">
                        <c:v>18.75</c:v>
                      </c:pt>
                      <c:pt idx="1355">
                        <c:v>18.75</c:v>
                      </c:pt>
                      <c:pt idx="1356">
                        <c:v>18.75</c:v>
                      </c:pt>
                      <c:pt idx="1357">
                        <c:v>18.75</c:v>
                      </c:pt>
                      <c:pt idx="1358">
                        <c:v>18.75</c:v>
                      </c:pt>
                      <c:pt idx="1359">
                        <c:v>18.75</c:v>
                      </c:pt>
                      <c:pt idx="1360">
                        <c:v>18.75</c:v>
                      </c:pt>
                      <c:pt idx="1361">
                        <c:v>18.75</c:v>
                      </c:pt>
                      <c:pt idx="1362">
                        <c:v>18.75</c:v>
                      </c:pt>
                      <c:pt idx="1363">
                        <c:v>18.75</c:v>
                      </c:pt>
                      <c:pt idx="1364">
                        <c:v>18.8</c:v>
                      </c:pt>
                      <c:pt idx="1365">
                        <c:v>18.8</c:v>
                      </c:pt>
                      <c:pt idx="1366">
                        <c:v>18.8</c:v>
                      </c:pt>
                      <c:pt idx="1367">
                        <c:v>18.8</c:v>
                      </c:pt>
                      <c:pt idx="1368">
                        <c:v>18.8</c:v>
                      </c:pt>
                      <c:pt idx="1369">
                        <c:v>18.8</c:v>
                      </c:pt>
                      <c:pt idx="1370">
                        <c:v>18.8</c:v>
                      </c:pt>
                      <c:pt idx="1371">
                        <c:v>18.8</c:v>
                      </c:pt>
                      <c:pt idx="1372">
                        <c:v>18.8</c:v>
                      </c:pt>
                      <c:pt idx="1373">
                        <c:v>18.8</c:v>
                      </c:pt>
                      <c:pt idx="1374">
                        <c:v>18.850000000000001</c:v>
                      </c:pt>
                      <c:pt idx="1375">
                        <c:v>18.850000000000001</c:v>
                      </c:pt>
                      <c:pt idx="1376">
                        <c:v>18.850000000000001</c:v>
                      </c:pt>
                      <c:pt idx="1377">
                        <c:v>18.850000000000001</c:v>
                      </c:pt>
                      <c:pt idx="1378">
                        <c:v>18.850000000000001</c:v>
                      </c:pt>
                      <c:pt idx="1379">
                        <c:v>18.850000000000001</c:v>
                      </c:pt>
                      <c:pt idx="1380">
                        <c:v>18.850000000000001</c:v>
                      </c:pt>
                      <c:pt idx="1381">
                        <c:v>18.850000000000001</c:v>
                      </c:pt>
                      <c:pt idx="1382">
                        <c:v>18.850000000000001</c:v>
                      </c:pt>
                      <c:pt idx="1383">
                        <c:v>18.850000000000001</c:v>
                      </c:pt>
                      <c:pt idx="1384">
                        <c:v>18.850000000000001</c:v>
                      </c:pt>
                      <c:pt idx="1385">
                        <c:v>18.899999999999999</c:v>
                      </c:pt>
                      <c:pt idx="1386">
                        <c:v>18.899999999999999</c:v>
                      </c:pt>
                      <c:pt idx="1387">
                        <c:v>18.899999999999999</c:v>
                      </c:pt>
                      <c:pt idx="1388">
                        <c:v>18.899999999999999</c:v>
                      </c:pt>
                      <c:pt idx="1389">
                        <c:v>18.899999999999999</c:v>
                      </c:pt>
                      <c:pt idx="1390">
                        <c:v>18.899999999999999</c:v>
                      </c:pt>
                      <c:pt idx="1391">
                        <c:v>18.95</c:v>
                      </c:pt>
                      <c:pt idx="1392">
                        <c:v>18.95</c:v>
                      </c:pt>
                      <c:pt idx="1393">
                        <c:v>18.95</c:v>
                      </c:pt>
                      <c:pt idx="1394">
                        <c:v>18.95</c:v>
                      </c:pt>
                      <c:pt idx="1395">
                        <c:v>18.95</c:v>
                      </c:pt>
                      <c:pt idx="1396">
                        <c:v>18.95</c:v>
                      </c:pt>
                      <c:pt idx="1397">
                        <c:v>18.95</c:v>
                      </c:pt>
                      <c:pt idx="1398">
                        <c:v>18.95</c:v>
                      </c:pt>
                      <c:pt idx="1399">
                        <c:v>19</c:v>
                      </c:pt>
                      <c:pt idx="1400">
                        <c:v>19</c:v>
                      </c:pt>
                      <c:pt idx="1401">
                        <c:v>19</c:v>
                      </c:pt>
                      <c:pt idx="1402">
                        <c:v>19</c:v>
                      </c:pt>
                      <c:pt idx="1403">
                        <c:v>19</c:v>
                      </c:pt>
                      <c:pt idx="1404">
                        <c:v>19</c:v>
                      </c:pt>
                      <c:pt idx="1405">
                        <c:v>19</c:v>
                      </c:pt>
                      <c:pt idx="1406">
                        <c:v>19</c:v>
                      </c:pt>
                      <c:pt idx="1407">
                        <c:v>19</c:v>
                      </c:pt>
                      <c:pt idx="1408">
                        <c:v>19</c:v>
                      </c:pt>
                      <c:pt idx="1409">
                        <c:v>19.05</c:v>
                      </c:pt>
                      <c:pt idx="1410">
                        <c:v>19.05</c:v>
                      </c:pt>
                      <c:pt idx="1411">
                        <c:v>19.05</c:v>
                      </c:pt>
                      <c:pt idx="1412">
                        <c:v>19.05</c:v>
                      </c:pt>
                      <c:pt idx="1413">
                        <c:v>19.05</c:v>
                      </c:pt>
                      <c:pt idx="1414">
                        <c:v>19.05</c:v>
                      </c:pt>
                      <c:pt idx="1415">
                        <c:v>19.05</c:v>
                      </c:pt>
                      <c:pt idx="1416">
                        <c:v>19.05</c:v>
                      </c:pt>
                      <c:pt idx="1417">
                        <c:v>19.05</c:v>
                      </c:pt>
                      <c:pt idx="1418">
                        <c:v>19.05</c:v>
                      </c:pt>
                      <c:pt idx="1419">
                        <c:v>19.05</c:v>
                      </c:pt>
                      <c:pt idx="1420">
                        <c:v>19.05</c:v>
                      </c:pt>
                      <c:pt idx="1421">
                        <c:v>19.05</c:v>
                      </c:pt>
                      <c:pt idx="1422">
                        <c:v>19.05</c:v>
                      </c:pt>
                      <c:pt idx="1423">
                        <c:v>19.05</c:v>
                      </c:pt>
                      <c:pt idx="1424">
                        <c:v>19.05</c:v>
                      </c:pt>
                      <c:pt idx="1425">
                        <c:v>19.100000000000001</c:v>
                      </c:pt>
                      <c:pt idx="1426">
                        <c:v>19.100000000000001</c:v>
                      </c:pt>
                      <c:pt idx="1427">
                        <c:v>19.100000000000001</c:v>
                      </c:pt>
                      <c:pt idx="1428">
                        <c:v>19.100000000000001</c:v>
                      </c:pt>
                      <c:pt idx="1429">
                        <c:v>19.100000000000001</c:v>
                      </c:pt>
                      <c:pt idx="1430">
                        <c:v>19.100000000000001</c:v>
                      </c:pt>
                      <c:pt idx="1431">
                        <c:v>19.100000000000001</c:v>
                      </c:pt>
                      <c:pt idx="1432">
                        <c:v>19.100000000000001</c:v>
                      </c:pt>
                      <c:pt idx="1433">
                        <c:v>19.100000000000001</c:v>
                      </c:pt>
                      <c:pt idx="1434">
                        <c:v>19.100000000000001</c:v>
                      </c:pt>
                      <c:pt idx="1435">
                        <c:v>19.100000000000001</c:v>
                      </c:pt>
                      <c:pt idx="1436">
                        <c:v>19.100000000000001</c:v>
                      </c:pt>
                      <c:pt idx="1437">
                        <c:v>19.100000000000001</c:v>
                      </c:pt>
                      <c:pt idx="1438">
                        <c:v>19.100000000000001</c:v>
                      </c:pt>
                      <c:pt idx="1439">
                        <c:v>19.100000000000001</c:v>
                      </c:pt>
                      <c:pt idx="1440">
                        <c:v>19.100000000000001</c:v>
                      </c:pt>
                      <c:pt idx="1441">
                        <c:v>19.100000000000001</c:v>
                      </c:pt>
                      <c:pt idx="1442">
                        <c:v>19.100000000000001</c:v>
                      </c:pt>
                      <c:pt idx="1443">
                        <c:v>19.05</c:v>
                      </c:pt>
                      <c:pt idx="1444">
                        <c:v>19.05</c:v>
                      </c:pt>
                      <c:pt idx="1445">
                        <c:v>19.05</c:v>
                      </c:pt>
                      <c:pt idx="1446">
                        <c:v>19.05</c:v>
                      </c:pt>
                      <c:pt idx="1447">
                        <c:v>19</c:v>
                      </c:pt>
                      <c:pt idx="1448">
                        <c:v>19</c:v>
                      </c:pt>
                      <c:pt idx="1449">
                        <c:v>19</c:v>
                      </c:pt>
                      <c:pt idx="1450">
                        <c:v>19</c:v>
                      </c:pt>
                      <c:pt idx="1451">
                        <c:v>18.95</c:v>
                      </c:pt>
                      <c:pt idx="1452">
                        <c:v>18.95</c:v>
                      </c:pt>
                      <c:pt idx="1453">
                        <c:v>18.899999999999999</c:v>
                      </c:pt>
                      <c:pt idx="1454">
                        <c:v>18.850000000000001</c:v>
                      </c:pt>
                      <c:pt idx="1455">
                        <c:v>18.850000000000001</c:v>
                      </c:pt>
                      <c:pt idx="1456">
                        <c:v>18.8</c:v>
                      </c:pt>
                      <c:pt idx="1457">
                        <c:v>18.75</c:v>
                      </c:pt>
                      <c:pt idx="1458">
                        <c:v>18.7</c:v>
                      </c:pt>
                      <c:pt idx="1459">
                        <c:v>18.649999999999999</c:v>
                      </c:pt>
                      <c:pt idx="1460">
                        <c:v>18.649999999999999</c:v>
                      </c:pt>
                      <c:pt idx="1461">
                        <c:v>18.649999999999999</c:v>
                      </c:pt>
                      <c:pt idx="1462">
                        <c:v>18.600000000000001</c:v>
                      </c:pt>
                      <c:pt idx="1463">
                        <c:v>18.55</c:v>
                      </c:pt>
                      <c:pt idx="1464">
                        <c:v>18.5</c:v>
                      </c:pt>
                      <c:pt idx="1465">
                        <c:v>18.45</c:v>
                      </c:pt>
                      <c:pt idx="1466">
                        <c:v>18.399999999999999</c:v>
                      </c:pt>
                      <c:pt idx="1467">
                        <c:v>18.399999999999999</c:v>
                      </c:pt>
                      <c:pt idx="1468">
                        <c:v>18.350000000000001</c:v>
                      </c:pt>
                      <c:pt idx="1469">
                        <c:v>18.350000000000001</c:v>
                      </c:pt>
                      <c:pt idx="1470">
                        <c:v>18.3</c:v>
                      </c:pt>
                      <c:pt idx="1471">
                        <c:v>18.25</c:v>
                      </c:pt>
                      <c:pt idx="1472">
                        <c:v>18.2</c:v>
                      </c:pt>
                      <c:pt idx="1473">
                        <c:v>18.149999999999999</c:v>
                      </c:pt>
                      <c:pt idx="1474">
                        <c:v>18.100000000000001</c:v>
                      </c:pt>
                      <c:pt idx="1475">
                        <c:v>18.05</c:v>
                      </c:pt>
                      <c:pt idx="1476">
                        <c:v>18</c:v>
                      </c:pt>
                      <c:pt idx="1477">
                        <c:v>17.95</c:v>
                      </c:pt>
                      <c:pt idx="1478">
                        <c:v>17.95</c:v>
                      </c:pt>
                      <c:pt idx="1479">
                        <c:v>17.899999999999999</c:v>
                      </c:pt>
                      <c:pt idx="1480">
                        <c:v>17.850000000000001</c:v>
                      </c:pt>
                      <c:pt idx="1481">
                        <c:v>17.8</c:v>
                      </c:pt>
                      <c:pt idx="1482">
                        <c:v>17.75</c:v>
                      </c:pt>
                      <c:pt idx="1483">
                        <c:v>17.649999999999999</c:v>
                      </c:pt>
                      <c:pt idx="1484">
                        <c:v>17.600000000000001</c:v>
                      </c:pt>
                      <c:pt idx="1485">
                        <c:v>17.55</c:v>
                      </c:pt>
                      <c:pt idx="1486">
                        <c:v>17.5</c:v>
                      </c:pt>
                      <c:pt idx="1487">
                        <c:v>17.399999999999999</c:v>
                      </c:pt>
                      <c:pt idx="1488">
                        <c:v>17.399999999999999</c:v>
                      </c:pt>
                      <c:pt idx="1489">
                        <c:v>17.350000000000001</c:v>
                      </c:pt>
                      <c:pt idx="1490">
                        <c:v>17.3</c:v>
                      </c:pt>
                      <c:pt idx="1491">
                        <c:v>17.2</c:v>
                      </c:pt>
                      <c:pt idx="1492">
                        <c:v>17.149999999999999</c:v>
                      </c:pt>
                      <c:pt idx="1493">
                        <c:v>17.05</c:v>
                      </c:pt>
                      <c:pt idx="1494">
                        <c:v>17</c:v>
                      </c:pt>
                      <c:pt idx="1495">
                        <c:v>16.899999999999999</c:v>
                      </c:pt>
                      <c:pt idx="1496">
                        <c:v>16.850000000000001</c:v>
                      </c:pt>
                      <c:pt idx="1497">
                        <c:v>16.850000000000001</c:v>
                      </c:pt>
                      <c:pt idx="1498">
                        <c:v>16.75</c:v>
                      </c:pt>
                      <c:pt idx="1499">
                        <c:v>16.7</c:v>
                      </c:pt>
                      <c:pt idx="1500">
                        <c:v>16.600000000000001</c:v>
                      </c:pt>
                      <c:pt idx="1501">
                        <c:v>16.5</c:v>
                      </c:pt>
                      <c:pt idx="1502">
                        <c:v>16.45</c:v>
                      </c:pt>
                      <c:pt idx="1503">
                        <c:v>16.350000000000001</c:v>
                      </c:pt>
                      <c:pt idx="1504">
                        <c:v>16.25</c:v>
                      </c:pt>
                      <c:pt idx="1505">
                        <c:v>16.2</c:v>
                      </c:pt>
                      <c:pt idx="1506">
                        <c:v>16.100000000000001</c:v>
                      </c:pt>
                      <c:pt idx="1507">
                        <c:v>16.100000000000001</c:v>
                      </c:pt>
                      <c:pt idx="1508">
                        <c:v>16</c:v>
                      </c:pt>
                      <c:pt idx="1509">
                        <c:v>15.95</c:v>
                      </c:pt>
                      <c:pt idx="1510">
                        <c:v>15.85</c:v>
                      </c:pt>
                      <c:pt idx="1511">
                        <c:v>15.75</c:v>
                      </c:pt>
                      <c:pt idx="1512">
                        <c:v>15.7</c:v>
                      </c:pt>
                      <c:pt idx="1513">
                        <c:v>15.6</c:v>
                      </c:pt>
                      <c:pt idx="1514">
                        <c:v>15.6</c:v>
                      </c:pt>
                      <c:pt idx="1515">
                        <c:v>15.5</c:v>
                      </c:pt>
                      <c:pt idx="1516">
                        <c:v>15.4</c:v>
                      </c:pt>
                      <c:pt idx="1517">
                        <c:v>15.35</c:v>
                      </c:pt>
                      <c:pt idx="1518">
                        <c:v>15.25</c:v>
                      </c:pt>
                      <c:pt idx="1519">
                        <c:v>15.15</c:v>
                      </c:pt>
                      <c:pt idx="1520">
                        <c:v>15.05</c:v>
                      </c:pt>
                      <c:pt idx="1521">
                        <c:v>14.95</c:v>
                      </c:pt>
                      <c:pt idx="1522">
                        <c:v>14.9</c:v>
                      </c:pt>
                      <c:pt idx="1523">
                        <c:v>14.8</c:v>
                      </c:pt>
                      <c:pt idx="1524">
                        <c:v>14.7</c:v>
                      </c:pt>
                      <c:pt idx="1525">
                        <c:v>14.7</c:v>
                      </c:pt>
                      <c:pt idx="1526">
                        <c:v>14.6</c:v>
                      </c:pt>
                      <c:pt idx="1527">
                        <c:v>14.55</c:v>
                      </c:pt>
                      <c:pt idx="1528">
                        <c:v>14.45</c:v>
                      </c:pt>
                      <c:pt idx="1529">
                        <c:v>14.35</c:v>
                      </c:pt>
                      <c:pt idx="1530">
                        <c:v>14.3</c:v>
                      </c:pt>
                      <c:pt idx="1531">
                        <c:v>14.2</c:v>
                      </c:pt>
                      <c:pt idx="1532">
                        <c:v>14.1</c:v>
                      </c:pt>
                      <c:pt idx="1533">
                        <c:v>14</c:v>
                      </c:pt>
                      <c:pt idx="1534">
                        <c:v>13.95</c:v>
                      </c:pt>
                      <c:pt idx="1535">
                        <c:v>13.95</c:v>
                      </c:pt>
                      <c:pt idx="1536">
                        <c:v>13.85</c:v>
                      </c:pt>
                      <c:pt idx="1537">
                        <c:v>13.75</c:v>
                      </c:pt>
                      <c:pt idx="1538">
                        <c:v>13.7</c:v>
                      </c:pt>
                      <c:pt idx="1539">
                        <c:v>13.6</c:v>
                      </c:pt>
                      <c:pt idx="1540">
                        <c:v>13.5</c:v>
                      </c:pt>
                      <c:pt idx="1541">
                        <c:v>13.45</c:v>
                      </c:pt>
                      <c:pt idx="1542">
                        <c:v>13.45</c:v>
                      </c:pt>
                      <c:pt idx="1543">
                        <c:v>13.35</c:v>
                      </c:pt>
                      <c:pt idx="1544">
                        <c:v>13.3</c:v>
                      </c:pt>
                      <c:pt idx="1545">
                        <c:v>13.2</c:v>
                      </c:pt>
                      <c:pt idx="1546">
                        <c:v>13.1</c:v>
                      </c:pt>
                      <c:pt idx="1547">
                        <c:v>13.05</c:v>
                      </c:pt>
                      <c:pt idx="1548">
                        <c:v>12.95</c:v>
                      </c:pt>
                      <c:pt idx="1549">
                        <c:v>12.9</c:v>
                      </c:pt>
                      <c:pt idx="1550">
                        <c:v>12.8</c:v>
                      </c:pt>
                      <c:pt idx="1551">
                        <c:v>12.75</c:v>
                      </c:pt>
                      <c:pt idx="1552">
                        <c:v>12.65</c:v>
                      </c:pt>
                      <c:pt idx="1553">
                        <c:v>12.65</c:v>
                      </c:pt>
                      <c:pt idx="1554">
                        <c:v>12.6</c:v>
                      </c:pt>
                      <c:pt idx="1555">
                        <c:v>12.5</c:v>
                      </c:pt>
                      <c:pt idx="1556">
                        <c:v>12.45</c:v>
                      </c:pt>
                      <c:pt idx="1557">
                        <c:v>12.35</c:v>
                      </c:pt>
                      <c:pt idx="1558">
                        <c:v>12.3</c:v>
                      </c:pt>
                      <c:pt idx="1559">
                        <c:v>12.25</c:v>
                      </c:pt>
                      <c:pt idx="1560">
                        <c:v>12.15</c:v>
                      </c:pt>
                      <c:pt idx="1561">
                        <c:v>12.1</c:v>
                      </c:pt>
                      <c:pt idx="1562">
                        <c:v>12.1</c:v>
                      </c:pt>
                      <c:pt idx="1563">
                        <c:v>12</c:v>
                      </c:pt>
                      <c:pt idx="1564">
                        <c:v>11.95</c:v>
                      </c:pt>
                      <c:pt idx="1565">
                        <c:v>11.9</c:v>
                      </c:pt>
                      <c:pt idx="1566">
                        <c:v>11.8</c:v>
                      </c:pt>
                      <c:pt idx="1567">
                        <c:v>11.75</c:v>
                      </c:pt>
                      <c:pt idx="1568">
                        <c:v>11.7</c:v>
                      </c:pt>
                      <c:pt idx="1569">
                        <c:v>11.6</c:v>
                      </c:pt>
                      <c:pt idx="1570">
                        <c:v>11.6</c:v>
                      </c:pt>
                      <c:pt idx="1571">
                        <c:v>11.5</c:v>
                      </c:pt>
                      <c:pt idx="1572">
                        <c:v>11.5</c:v>
                      </c:pt>
                      <c:pt idx="1573">
                        <c:v>11.4</c:v>
                      </c:pt>
                      <c:pt idx="1574">
                        <c:v>11.35</c:v>
                      </c:pt>
                      <c:pt idx="1575">
                        <c:v>11.3</c:v>
                      </c:pt>
                      <c:pt idx="1576">
                        <c:v>11.2</c:v>
                      </c:pt>
                      <c:pt idx="1577">
                        <c:v>11.15</c:v>
                      </c:pt>
                      <c:pt idx="1578">
                        <c:v>11.1</c:v>
                      </c:pt>
                      <c:pt idx="1579">
                        <c:v>11.05</c:v>
                      </c:pt>
                      <c:pt idx="1580">
                        <c:v>10.95</c:v>
                      </c:pt>
                      <c:pt idx="1581">
                        <c:v>10.95</c:v>
                      </c:pt>
                      <c:pt idx="1582">
                        <c:v>10.9</c:v>
                      </c:pt>
                      <c:pt idx="1583">
                        <c:v>10.85</c:v>
                      </c:pt>
                      <c:pt idx="1584">
                        <c:v>10.8</c:v>
                      </c:pt>
                      <c:pt idx="1585">
                        <c:v>10.7</c:v>
                      </c:pt>
                      <c:pt idx="1586">
                        <c:v>10.65</c:v>
                      </c:pt>
                      <c:pt idx="1587">
                        <c:v>10.6</c:v>
                      </c:pt>
                      <c:pt idx="1588">
                        <c:v>10.55</c:v>
                      </c:pt>
                      <c:pt idx="1589">
                        <c:v>10.5</c:v>
                      </c:pt>
                      <c:pt idx="1590">
                        <c:v>10.5</c:v>
                      </c:pt>
                      <c:pt idx="1591">
                        <c:v>10.45</c:v>
                      </c:pt>
                      <c:pt idx="1592">
                        <c:v>10.35</c:v>
                      </c:pt>
                      <c:pt idx="1593">
                        <c:v>10.3</c:v>
                      </c:pt>
                      <c:pt idx="1594">
                        <c:v>10.25</c:v>
                      </c:pt>
                      <c:pt idx="1595">
                        <c:v>10.199999999999999</c:v>
                      </c:pt>
                      <c:pt idx="1596">
                        <c:v>10.15</c:v>
                      </c:pt>
                      <c:pt idx="1597">
                        <c:v>10.1</c:v>
                      </c:pt>
                      <c:pt idx="1598">
                        <c:v>10.050000000000001</c:v>
                      </c:pt>
                      <c:pt idx="1599">
                        <c:v>10</c:v>
                      </c:pt>
                      <c:pt idx="1600">
                        <c:v>10</c:v>
                      </c:pt>
                      <c:pt idx="1601">
                        <c:v>9.9499999999999993</c:v>
                      </c:pt>
                      <c:pt idx="1602">
                        <c:v>9.9</c:v>
                      </c:pt>
                      <c:pt idx="1603">
                        <c:v>9.85</c:v>
                      </c:pt>
                      <c:pt idx="1604">
                        <c:v>9.8000000000000007</c:v>
                      </c:pt>
                      <c:pt idx="1605">
                        <c:v>9.75</c:v>
                      </c:pt>
                      <c:pt idx="1606">
                        <c:v>9.7000000000000011</c:v>
                      </c:pt>
                      <c:pt idx="1607">
                        <c:v>9.65</c:v>
                      </c:pt>
                      <c:pt idx="1608">
                        <c:v>9.6</c:v>
                      </c:pt>
                      <c:pt idx="1609">
                        <c:v>9.6</c:v>
                      </c:pt>
                      <c:pt idx="1610">
                        <c:v>9.5500000000000007</c:v>
                      </c:pt>
                      <c:pt idx="1611">
                        <c:v>9.5</c:v>
                      </c:pt>
                      <c:pt idx="1612">
                        <c:v>9.4499999999999993</c:v>
                      </c:pt>
                      <c:pt idx="1613">
                        <c:v>9.4</c:v>
                      </c:pt>
                      <c:pt idx="1614">
                        <c:v>9.35</c:v>
                      </c:pt>
                      <c:pt idx="1615">
                        <c:v>9.3000000000000007</c:v>
                      </c:pt>
                      <c:pt idx="1616">
                        <c:v>9.25</c:v>
                      </c:pt>
                      <c:pt idx="1617">
                        <c:v>9.25</c:v>
                      </c:pt>
                      <c:pt idx="1618">
                        <c:v>9.25</c:v>
                      </c:pt>
                      <c:pt idx="1619">
                        <c:v>9.2000000000000011</c:v>
                      </c:pt>
                      <c:pt idx="1620">
                        <c:v>9.15</c:v>
                      </c:pt>
                      <c:pt idx="1621">
                        <c:v>9.1</c:v>
                      </c:pt>
                      <c:pt idx="1622">
                        <c:v>9.0500000000000007</c:v>
                      </c:pt>
                      <c:pt idx="1623">
                        <c:v>9</c:v>
                      </c:pt>
                      <c:pt idx="1624">
                        <c:v>9</c:v>
                      </c:pt>
                      <c:pt idx="1625">
                        <c:v>8.9499999999999993</c:v>
                      </c:pt>
                      <c:pt idx="1626">
                        <c:v>8.9</c:v>
                      </c:pt>
                      <c:pt idx="1627">
                        <c:v>8.85</c:v>
                      </c:pt>
                      <c:pt idx="1628">
                        <c:v>8.85</c:v>
                      </c:pt>
                      <c:pt idx="1629">
                        <c:v>8.85</c:v>
                      </c:pt>
                      <c:pt idx="1630">
                        <c:v>8.8000000000000007</c:v>
                      </c:pt>
                      <c:pt idx="1631">
                        <c:v>8.75</c:v>
                      </c:pt>
                      <c:pt idx="1632">
                        <c:v>8.7000000000000011</c:v>
                      </c:pt>
                      <c:pt idx="1633">
                        <c:v>8.7000000000000011</c:v>
                      </c:pt>
                      <c:pt idx="1634">
                        <c:v>8.65</c:v>
                      </c:pt>
                      <c:pt idx="1635">
                        <c:v>8.6</c:v>
                      </c:pt>
                      <c:pt idx="1636">
                        <c:v>8.6</c:v>
                      </c:pt>
                      <c:pt idx="1637">
                        <c:v>8.6</c:v>
                      </c:pt>
                      <c:pt idx="1638">
                        <c:v>8.5500000000000007</c:v>
                      </c:pt>
                      <c:pt idx="1639">
                        <c:v>8.5</c:v>
                      </c:pt>
                      <c:pt idx="1640">
                        <c:v>8.5</c:v>
                      </c:pt>
                      <c:pt idx="1641">
                        <c:v>8.4499999999999993</c:v>
                      </c:pt>
                      <c:pt idx="1642">
                        <c:v>8.4</c:v>
                      </c:pt>
                      <c:pt idx="1643">
                        <c:v>8.4</c:v>
                      </c:pt>
                      <c:pt idx="1644">
                        <c:v>8.35</c:v>
                      </c:pt>
                      <c:pt idx="1645">
                        <c:v>8.35</c:v>
                      </c:pt>
                      <c:pt idx="1646">
                        <c:v>8.3000000000000007</c:v>
                      </c:pt>
                      <c:pt idx="1647">
                        <c:v>8.3000000000000007</c:v>
                      </c:pt>
                      <c:pt idx="1648">
                        <c:v>8.25</c:v>
                      </c:pt>
                      <c:pt idx="1649">
                        <c:v>8.25</c:v>
                      </c:pt>
                      <c:pt idx="1650">
                        <c:v>8.2000000000000011</c:v>
                      </c:pt>
                      <c:pt idx="1651">
                        <c:v>8.2000000000000011</c:v>
                      </c:pt>
                      <c:pt idx="1652">
                        <c:v>8.15</c:v>
                      </c:pt>
                      <c:pt idx="1653">
                        <c:v>8.1</c:v>
                      </c:pt>
                      <c:pt idx="1654">
                        <c:v>8.1</c:v>
                      </c:pt>
                      <c:pt idx="1655">
                        <c:v>8.0500000000000007</c:v>
                      </c:pt>
                      <c:pt idx="1656">
                        <c:v>8.0500000000000007</c:v>
                      </c:pt>
                      <c:pt idx="1657">
                        <c:v>8.0500000000000007</c:v>
                      </c:pt>
                      <c:pt idx="1658">
                        <c:v>8</c:v>
                      </c:pt>
                      <c:pt idx="1659">
                        <c:v>8</c:v>
                      </c:pt>
                      <c:pt idx="1660">
                        <c:v>7.95</c:v>
                      </c:pt>
                      <c:pt idx="1661">
                        <c:v>7.95</c:v>
                      </c:pt>
                      <c:pt idx="1662">
                        <c:v>7.9</c:v>
                      </c:pt>
                      <c:pt idx="1663">
                        <c:v>7.9</c:v>
                      </c:pt>
                      <c:pt idx="1664">
                        <c:v>7.85</c:v>
                      </c:pt>
                      <c:pt idx="1665">
                        <c:v>7.85</c:v>
                      </c:pt>
                      <c:pt idx="1666">
                        <c:v>7.85</c:v>
                      </c:pt>
                      <c:pt idx="1667">
                        <c:v>7.85</c:v>
                      </c:pt>
                      <c:pt idx="1668">
                        <c:v>7.8</c:v>
                      </c:pt>
                      <c:pt idx="1669">
                        <c:v>7.8</c:v>
                      </c:pt>
                      <c:pt idx="1670">
                        <c:v>7.75</c:v>
                      </c:pt>
                      <c:pt idx="1671">
                        <c:v>7.75</c:v>
                      </c:pt>
                      <c:pt idx="1672">
                        <c:v>7.7</c:v>
                      </c:pt>
                      <c:pt idx="1673">
                        <c:v>7.7</c:v>
                      </c:pt>
                      <c:pt idx="1674">
                        <c:v>7.7</c:v>
                      </c:pt>
                      <c:pt idx="1675">
                        <c:v>7.7</c:v>
                      </c:pt>
                      <c:pt idx="1676">
                        <c:v>7.6499999999999977</c:v>
                      </c:pt>
                      <c:pt idx="1677">
                        <c:v>7.6499999999999977</c:v>
                      </c:pt>
                      <c:pt idx="1678">
                        <c:v>7.6</c:v>
                      </c:pt>
                      <c:pt idx="1679">
                        <c:v>7.6</c:v>
                      </c:pt>
                      <c:pt idx="1680">
                        <c:v>7.6</c:v>
                      </c:pt>
                      <c:pt idx="1681">
                        <c:v>7.55</c:v>
                      </c:pt>
                      <c:pt idx="1682">
                        <c:v>7.55</c:v>
                      </c:pt>
                      <c:pt idx="1683">
                        <c:v>7.55</c:v>
                      </c:pt>
                      <c:pt idx="1684">
                        <c:v>7.55</c:v>
                      </c:pt>
                      <c:pt idx="1685">
                        <c:v>7.5</c:v>
                      </c:pt>
                      <c:pt idx="1686">
                        <c:v>7.5</c:v>
                      </c:pt>
                      <c:pt idx="1687">
                        <c:v>7.5</c:v>
                      </c:pt>
                      <c:pt idx="1688">
                        <c:v>7.45</c:v>
                      </c:pt>
                      <c:pt idx="1689">
                        <c:v>7.45</c:v>
                      </c:pt>
                      <c:pt idx="1690">
                        <c:v>7.45</c:v>
                      </c:pt>
                      <c:pt idx="1691">
                        <c:v>7.4</c:v>
                      </c:pt>
                      <c:pt idx="1692">
                        <c:v>7.4</c:v>
                      </c:pt>
                      <c:pt idx="1693">
                        <c:v>7.4</c:v>
                      </c:pt>
                      <c:pt idx="1694">
                        <c:v>7.4</c:v>
                      </c:pt>
                      <c:pt idx="1695">
                        <c:v>7.35</c:v>
                      </c:pt>
                      <c:pt idx="1696">
                        <c:v>7.35</c:v>
                      </c:pt>
                      <c:pt idx="1697">
                        <c:v>7.35</c:v>
                      </c:pt>
                      <c:pt idx="1698">
                        <c:v>7.35</c:v>
                      </c:pt>
                      <c:pt idx="1699">
                        <c:v>7.3</c:v>
                      </c:pt>
                      <c:pt idx="1700">
                        <c:v>7.3</c:v>
                      </c:pt>
                      <c:pt idx="1701">
                        <c:v>7.3</c:v>
                      </c:pt>
                      <c:pt idx="1702">
                        <c:v>7.25</c:v>
                      </c:pt>
                      <c:pt idx="1703">
                        <c:v>7.25</c:v>
                      </c:pt>
                      <c:pt idx="1704">
                        <c:v>7.25</c:v>
                      </c:pt>
                      <c:pt idx="1705">
                        <c:v>7.25</c:v>
                      </c:pt>
                      <c:pt idx="1706">
                        <c:v>7.25</c:v>
                      </c:pt>
                      <c:pt idx="1707">
                        <c:v>7.2</c:v>
                      </c:pt>
                      <c:pt idx="1708">
                        <c:v>7.2</c:v>
                      </c:pt>
                      <c:pt idx="1709">
                        <c:v>7.2</c:v>
                      </c:pt>
                      <c:pt idx="1710">
                        <c:v>7.1499999999999986</c:v>
                      </c:pt>
                      <c:pt idx="1711">
                        <c:v>7.1499999999999986</c:v>
                      </c:pt>
                      <c:pt idx="1712">
                        <c:v>7.1499999999999986</c:v>
                      </c:pt>
                      <c:pt idx="1713">
                        <c:v>7.1499999999999986</c:v>
                      </c:pt>
                      <c:pt idx="1714">
                        <c:v>7.1499999999999986</c:v>
                      </c:pt>
                      <c:pt idx="1715">
                        <c:v>7.1</c:v>
                      </c:pt>
                      <c:pt idx="1716">
                        <c:v>7.1</c:v>
                      </c:pt>
                      <c:pt idx="1717">
                        <c:v>7.1</c:v>
                      </c:pt>
                      <c:pt idx="1718">
                        <c:v>7.1</c:v>
                      </c:pt>
                      <c:pt idx="1719">
                        <c:v>7.05</c:v>
                      </c:pt>
                      <c:pt idx="1720">
                        <c:v>7.05</c:v>
                      </c:pt>
                      <c:pt idx="1721">
                        <c:v>7.05</c:v>
                      </c:pt>
                      <c:pt idx="1722">
                        <c:v>7.05</c:v>
                      </c:pt>
                      <c:pt idx="1723">
                        <c:v>7.05</c:v>
                      </c:pt>
                      <c:pt idx="1724">
                        <c:v>7</c:v>
                      </c:pt>
                      <c:pt idx="1725">
                        <c:v>7</c:v>
                      </c:pt>
                      <c:pt idx="1726">
                        <c:v>7</c:v>
                      </c:pt>
                      <c:pt idx="1727">
                        <c:v>7</c:v>
                      </c:pt>
                      <c:pt idx="1728">
                        <c:v>6.95</c:v>
                      </c:pt>
                      <c:pt idx="1729">
                        <c:v>6.95</c:v>
                      </c:pt>
                      <c:pt idx="1730">
                        <c:v>6.95</c:v>
                      </c:pt>
                      <c:pt idx="1731">
                        <c:v>6.95</c:v>
                      </c:pt>
                      <c:pt idx="1732">
                        <c:v>6.95</c:v>
                      </c:pt>
                      <c:pt idx="1733">
                        <c:v>6.95</c:v>
                      </c:pt>
                      <c:pt idx="1734">
                        <c:v>6.9</c:v>
                      </c:pt>
                      <c:pt idx="1735">
                        <c:v>6.9</c:v>
                      </c:pt>
                      <c:pt idx="1736">
                        <c:v>6.9</c:v>
                      </c:pt>
                      <c:pt idx="1737">
                        <c:v>6.9</c:v>
                      </c:pt>
                      <c:pt idx="1738">
                        <c:v>6.9</c:v>
                      </c:pt>
                      <c:pt idx="1739">
                        <c:v>6.85</c:v>
                      </c:pt>
                      <c:pt idx="1740">
                        <c:v>6.85</c:v>
                      </c:pt>
                      <c:pt idx="1741">
                        <c:v>6.85</c:v>
                      </c:pt>
                      <c:pt idx="1742">
                        <c:v>6.85</c:v>
                      </c:pt>
                      <c:pt idx="1743">
                        <c:v>6.85</c:v>
                      </c:pt>
                      <c:pt idx="1744">
                        <c:v>6.85</c:v>
                      </c:pt>
                      <c:pt idx="1745">
                        <c:v>6.85</c:v>
                      </c:pt>
                      <c:pt idx="1746">
                        <c:v>6.8</c:v>
                      </c:pt>
                      <c:pt idx="1747">
                        <c:v>6.8</c:v>
                      </c:pt>
                      <c:pt idx="1748">
                        <c:v>6.8</c:v>
                      </c:pt>
                      <c:pt idx="1749">
                        <c:v>6.8</c:v>
                      </c:pt>
                      <c:pt idx="1750">
                        <c:v>6.8</c:v>
                      </c:pt>
                      <c:pt idx="1751">
                        <c:v>6.8</c:v>
                      </c:pt>
                      <c:pt idx="1752">
                        <c:v>6.8</c:v>
                      </c:pt>
                      <c:pt idx="1753">
                        <c:v>6.8</c:v>
                      </c:pt>
                      <c:pt idx="1754">
                        <c:v>6.75</c:v>
                      </c:pt>
                      <c:pt idx="1755">
                        <c:v>6.75</c:v>
                      </c:pt>
                      <c:pt idx="1756">
                        <c:v>6.75</c:v>
                      </c:pt>
                      <c:pt idx="1757">
                        <c:v>6.75</c:v>
                      </c:pt>
                      <c:pt idx="1758">
                        <c:v>6.75</c:v>
                      </c:pt>
                      <c:pt idx="1759">
                        <c:v>6.75</c:v>
                      </c:pt>
                      <c:pt idx="1760">
                        <c:v>6.75</c:v>
                      </c:pt>
                      <c:pt idx="1761">
                        <c:v>6.75</c:v>
                      </c:pt>
                      <c:pt idx="1762">
                        <c:v>6.7</c:v>
                      </c:pt>
                      <c:pt idx="1763">
                        <c:v>6.7</c:v>
                      </c:pt>
                      <c:pt idx="1764">
                        <c:v>6.7</c:v>
                      </c:pt>
                      <c:pt idx="1765">
                        <c:v>6.7</c:v>
                      </c:pt>
                      <c:pt idx="1766">
                        <c:v>6.7</c:v>
                      </c:pt>
                      <c:pt idx="1767">
                        <c:v>6.7</c:v>
                      </c:pt>
                      <c:pt idx="1768">
                        <c:v>6.7</c:v>
                      </c:pt>
                      <c:pt idx="1769">
                        <c:v>6.7</c:v>
                      </c:pt>
                      <c:pt idx="1770">
                        <c:v>6.7</c:v>
                      </c:pt>
                      <c:pt idx="1771">
                        <c:v>6.6499999999999977</c:v>
                      </c:pt>
                      <c:pt idx="1772">
                        <c:v>6.6499999999999977</c:v>
                      </c:pt>
                      <c:pt idx="1773">
                        <c:v>6.6499999999999977</c:v>
                      </c:pt>
                      <c:pt idx="1774">
                        <c:v>6.6499999999999977</c:v>
                      </c:pt>
                      <c:pt idx="1775">
                        <c:v>6.6499999999999977</c:v>
                      </c:pt>
                      <c:pt idx="1776">
                        <c:v>6.6499999999999977</c:v>
                      </c:pt>
                      <c:pt idx="1777">
                        <c:v>6.6499999999999977</c:v>
                      </c:pt>
                      <c:pt idx="1778">
                        <c:v>6.6499999999999977</c:v>
                      </c:pt>
                      <c:pt idx="1779">
                        <c:v>6.6499999999999977</c:v>
                      </c:pt>
                      <c:pt idx="1780">
                        <c:v>6.6499999999999977</c:v>
                      </c:pt>
                      <c:pt idx="1781">
                        <c:v>6.6</c:v>
                      </c:pt>
                      <c:pt idx="1782">
                        <c:v>6.6</c:v>
                      </c:pt>
                      <c:pt idx="1783">
                        <c:v>6.6</c:v>
                      </c:pt>
                      <c:pt idx="1784">
                        <c:v>6.6</c:v>
                      </c:pt>
                      <c:pt idx="1785">
                        <c:v>6.6</c:v>
                      </c:pt>
                      <c:pt idx="1786">
                        <c:v>6.6</c:v>
                      </c:pt>
                      <c:pt idx="1787">
                        <c:v>6.6</c:v>
                      </c:pt>
                      <c:pt idx="1788">
                        <c:v>6.6</c:v>
                      </c:pt>
                      <c:pt idx="1789">
                        <c:v>6.6</c:v>
                      </c:pt>
                      <c:pt idx="1790">
                        <c:v>6.6</c:v>
                      </c:pt>
                      <c:pt idx="1791">
                        <c:v>6.6</c:v>
                      </c:pt>
                      <c:pt idx="1792">
                        <c:v>6.6</c:v>
                      </c:pt>
                      <c:pt idx="1793">
                        <c:v>6.55</c:v>
                      </c:pt>
                      <c:pt idx="1794">
                        <c:v>6.55</c:v>
                      </c:pt>
                      <c:pt idx="1795">
                        <c:v>6.55</c:v>
                      </c:pt>
                      <c:pt idx="1796">
                        <c:v>6.55</c:v>
                      </c:pt>
                      <c:pt idx="1797">
                        <c:v>6.55</c:v>
                      </c:pt>
                      <c:pt idx="1798">
                        <c:v>6.55</c:v>
                      </c:pt>
                      <c:pt idx="1799">
                        <c:v>6</c:v>
                      </c:pt>
                      <c:pt idx="1800">
                        <c:v>6</c:v>
                      </c:pt>
                      <c:pt idx="1801">
                        <c:v>6</c:v>
                      </c:pt>
                      <c:pt idx="1802">
                        <c:v>6</c:v>
                      </c:pt>
                      <c:pt idx="1803">
                        <c:v>6</c:v>
                      </c:pt>
                      <c:pt idx="1804">
                        <c:v>6</c:v>
                      </c:pt>
                      <c:pt idx="1805">
                        <c:v>6</c:v>
                      </c:pt>
                      <c:pt idx="1806">
                        <c:v>6</c:v>
                      </c:pt>
                      <c:pt idx="1807">
                        <c:v>6</c:v>
                      </c:pt>
                      <c:pt idx="1808">
                        <c:v>6</c:v>
                      </c:pt>
                      <c:pt idx="1809">
                        <c:v>6</c:v>
                      </c:pt>
                      <c:pt idx="1810">
                        <c:v>6</c:v>
                      </c:pt>
                      <c:pt idx="1811">
                        <c:v>6</c:v>
                      </c:pt>
                      <c:pt idx="1812">
                        <c:v>6</c:v>
                      </c:pt>
                      <c:pt idx="1813">
                        <c:v>6</c:v>
                      </c:pt>
                      <c:pt idx="1814">
                        <c:v>6</c:v>
                      </c:pt>
                      <c:pt idx="1815">
                        <c:v>6</c:v>
                      </c:pt>
                      <c:pt idx="1816">
                        <c:v>6</c:v>
                      </c:pt>
                      <c:pt idx="1817">
                        <c:v>6</c:v>
                      </c:pt>
                      <c:pt idx="1818">
                        <c:v>6</c:v>
                      </c:pt>
                      <c:pt idx="1819">
                        <c:v>6</c:v>
                      </c:pt>
                      <c:pt idx="1820">
                        <c:v>6</c:v>
                      </c:pt>
                      <c:pt idx="1821">
                        <c:v>6</c:v>
                      </c:pt>
                      <c:pt idx="1822">
                        <c:v>6</c:v>
                      </c:pt>
                      <c:pt idx="1823">
                        <c:v>6</c:v>
                      </c:pt>
                      <c:pt idx="1824">
                        <c:v>6</c:v>
                      </c:pt>
                      <c:pt idx="1825">
                        <c:v>6</c:v>
                      </c:pt>
                      <c:pt idx="1826">
                        <c:v>6</c:v>
                      </c:pt>
                      <c:pt idx="1827">
                        <c:v>6</c:v>
                      </c:pt>
                      <c:pt idx="1828">
                        <c:v>6</c:v>
                      </c:pt>
                      <c:pt idx="1829">
                        <c:v>6</c:v>
                      </c:pt>
                      <c:pt idx="1830">
                        <c:v>6</c:v>
                      </c:pt>
                      <c:pt idx="1831">
                        <c:v>6</c:v>
                      </c:pt>
                      <c:pt idx="1832">
                        <c:v>6</c:v>
                      </c:pt>
                      <c:pt idx="1833">
                        <c:v>6</c:v>
                      </c:pt>
                      <c:pt idx="1834">
                        <c:v>6</c:v>
                      </c:pt>
                      <c:pt idx="1835">
                        <c:v>6</c:v>
                      </c:pt>
                      <c:pt idx="1836">
                        <c:v>6</c:v>
                      </c:pt>
                      <c:pt idx="1837">
                        <c:v>6</c:v>
                      </c:pt>
                      <c:pt idx="1838">
                        <c:v>6</c:v>
                      </c:pt>
                      <c:pt idx="1839">
                        <c:v>6</c:v>
                      </c:pt>
                      <c:pt idx="1840">
                        <c:v>6</c:v>
                      </c:pt>
                      <c:pt idx="1841">
                        <c:v>6</c:v>
                      </c:pt>
                      <c:pt idx="1842">
                        <c:v>6</c:v>
                      </c:pt>
                      <c:pt idx="1843">
                        <c:v>6</c:v>
                      </c:pt>
                      <c:pt idx="1844">
                        <c:v>6</c:v>
                      </c:pt>
                      <c:pt idx="1845">
                        <c:v>6</c:v>
                      </c:pt>
                      <c:pt idx="1846">
                        <c:v>6</c:v>
                      </c:pt>
                      <c:pt idx="1847">
                        <c:v>6</c:v>
                      </c:pt>
                      <c:pt idx="1848">
                        <c:v>6</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A-A9BA-7B45-9E37-206917D47DD0}"/>
                  </c:ext>
                </c:extLst>
              </c15:ser>
            </c15:filteredScatterSeries>
          </c:ext>
        </c:extLst>
      </c:scatterChart>
      <c:valAx>
        <c:axId val="332824960"/>
        <c:scaling>
          <c:orientation val="minMax"/>
          <c:max val="1000"/>
        </c:scaling>
        <c:delete val="0"/>
        <c:axPos val="b"/>
        <c:title>
          <c:tx>
            <c:rich>
              <a:bodyPr/>
              <a:lstStyle/>
              <a:p>
                <a:pPr>
                  <a:defRPr/>
                </a:pPr>
                <a:r>
                  <a:rPr lang="en-GB"/>
                  <a:t>Time (sec)</a:t>
                </a:r>
              </a:p>
            </c:rich>
          </c:tx>
          <c:overlay val="0"/>
        </c:title>
        <c:numFmt formatCode="General" sourceLinked="1"/>
        <c:majorTickMark val="out"/>
        <c:minorTickMark val="none"/>
        <c:tickLblPos val="nextTo"/>
        <c:crossAx val="332826880"/>
        <c:crosses val="autoZero"/>
        <c:crossBetween val="midCat"/>
      </c:valAx>
      <c:valAx>
        <c:axId val="332826880"/>
        <c:scaling>
          <c:orientation val="minMax"/>
          <c:max val="1"/>
          <c:min val="0"/>
        </c:scaling>
        <c:delete val="0"/>
        <c:axPos val="l"/>
        <c:title>
          <c:tx>
            <c:rich>
              <a:bodyPr/>
              <a:lstStyle/>
              <a:p>
                <a:pPr>
                  <a:defRPr/>
                </a:pPr>
                <a:r>
                  <a:rPr lang="en-GB"/>
                  <a:t>Combustion Efficiency</a:t>
                </a:r>
              </a:p>
            </c:rich>
          </c:tx>
          <c:overlay val="0"/>
        </c:title>
        <c:numFmt formatCode="0.00%" sourceLinked="1"/>
        <c:majorTickMark val="out"/>
        <c:minorTickMark val="none"/>
        <c:tickLblPos val="nextTo"/>
        <c:crossAx val="332824960"/>
        <c:crosses val="autoZero"/>
        <c:crossBetween val="midCat"/>
      </c:valAx>
      <c:spPr>
        <a:noFill/>
        <a:ln w="25400">
          <a:noFill/>
        </a:ln>
      </c:spPr>
    </c:plotArea>
    <c:legend>
      <c:legendPos val="r"/>
      <c:overlay val="0"/>
    </c:legend>
    <c:plotVisOnly val="1"/>
    <c:dispBlanksAs val="gap"/>
    <c:showDLblsOverMax val="0"/>
  </c:chart>
  <c:spPr>
    <a:ln>
      <a:solidFill>
        <a:schemeClr val="bg1">
          <a:lumMod val="85000"/>
        </a:schemeClr>
      </a:solidFill>
    </a:ln>
  </c:spPr>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lobal Warming Potential</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LCA - SP Results'!$D$6:$J$6</c:f>
              <c:strCache>
                <c:ptCount val="7"/>
                <c:pt idx="0">
                  <c:v>Base</c:v>
                </c:pt>
                <c:pt idx="1">
                  <c:v>5OH</c:v>
                </c:pt>
                <c:pt idx="2">
                  <c:v>5BSG</c:v>
                </c:pt>
                <c:pt idx="3">
                  <c:v>5RB</c:v>
                </c:pt>
                <c:pt idx="4">
                  <c:v>15OH</c:v>
                </c:pt>
                <c:pt idx="5">
                  <c:v>15BSG</c:v>
                </c:pt>
                <c:pt idx="6">
                  <c:v>15RB</c:v>
                </c:pt>
              </c:strCache>
            </c:strRef>
          </c:cat>
          <c:val>
            <c:numRef>
              <c:f>'LCA - SP Results'!$D$7:$J$7</c:f>
              <c:numCache>
                <c:formatCode>General</c:formatCode>
                <c:ptCount val="7"/>
                <c:pt idx="0">
                  <c:v>462.14571536156802</c:v>
                </c:pt>
                <c:pt idx="1">
                  <c:v>491.358264459005</c:v>
                </c:pt>
                <c:pt idx="2">
                  <c:v>496.20895034594201</c:v>
                </c:pt>
                <c:pt idx="3">
                  <c:v>507.43254794432482</c:v>
                </c:pt>
                <c:pt idx="4">
                  <c:v>520.28336265387804</c:v>
                </c:pt>
                <c:pt idx="5">
                  <c:v>524.5534941861581</c:v>
                </c:pt>
                <c:pt idx="6">
                  <c:v>532.74188090052598</c:v>
                </c:pt>
              </c:numCache>
            </c:numRef>
          </c:val>
          <c:extLst xmlns:c16r2="http://schemas.microsoft.com/office/drawing/2015/06/chart">
            <c:ext xmlns:c16="http://schemas.microsoft.com/office/drawing/2014/chart" uri="{C3380CC4-5D6E-409C-BE32-E72D297353CC}">
              <c16:uniqueId val="{00000000-2CA8-3E43-9291-E704E222FF84}"/>
            </c:ext>
          </c:extLst>
        </c:ser>
        <c:dLbls>
          <c:showLegendKey val="0"/>
          <c:showVal val="0"/>
          <c:showCatName val="0"/>
          <c:showSerName val="0"/>
          <c:showPercent val="0"/>
          <c:showBubbleSize val="0"/>
        </c:dLbls>
        <c:gapWidth val="219"/>
        <c:overlap val="-27"/>
        <c:axId val="336280576"/>
        <c:axId val="336315520"/>
      </c:barChart>
      <c:catAx>
        <c:axId val="336280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bstitu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315520"/>
        <c:crosses val="autoZero"/>
        <c:auto val="1"/>
        <c:lblAlgn val="ctr"/>
        <c:lblOffset val="100"/>
        <c:noMultiLvlLbl val="0"/>
      </c:catAx>
      <c:valAx>
        <c:axId val="3363155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GWP (kgCO2 -Equiv.)</a:t>
                </a:r>
                <a:endParaRPr lang="en-GB" sz="1000">
                  <a:effectLs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280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100" b="0" i="0" baseline="0">
                <a:effectLst/>
              </a:rPr>
              <a:t>Energy (MJ)</a:t>
            </a:r>
            <a:endParaRPr lang="en-GB" sz="1100">
              <a:effectLst/>
            </a:endParaRPr>
          </a:p>
        </c:rich>
      </c:tx>
      <c:overlay val="0"/>
      <c:spPr>
        <a:noFill/>
        <a:ln>
          <a:noFill/>
        </a:ln>
        <a:effectLst/>
      </c:spPr>
    </c:title>
    <c:autoTitleDeleted val="0"/>
    <c:plotArea>
      <c:layout/>
      <c:barChart>
        <c:barDir val="col"/>
        <c:grouping val="clustered"/>
        <c:varyColors val="0"/>
        <c:ser>
          <c:idx val="0"/>
          <c:order val="0"/>
          <c:spPr>
            <a:solidFill>
              <a:srgbClr val="FFFF00"/>
            </a:solidFill>
            <a:ln>
              <a:noFill/>
            </a:ln>
            <a:effectLst/>
          </c:spPr>
          <c:invertIfNegative val="0"/>
          <c:cat>
            <c:strRef>
              <c:f>'LCA -SP result @55% YIELD'!$F$18:$L$18</c:f>
              <c:strCache>
                <c:ptCount val="7"/>
                <c:pt idx="0">
                  <c:v>Base</c:v>
                </c:pt>
                <c:pt idx="1">
                  <c:v>5OH</c:v>
                </c:pt>
                <c:pt idx="2">
                  <c:v>5BSG</c:v>
                </c:pt>
                <c:pt idx="3">
                  <c:v>5RB</c:v>
                </c:pt>
                <c:pt idx="4">
                  <c:v>15OH</c:v>
                </c:pt>
                <c:pt idx="5">
                  <c:v>15BSG</c:v>
                </c:pt>
                <c:pt idx="6">
                  <c:v>15RB</c:v>
                </c:pt>
              </c:strCache>
            </c:strRef>
          </c:cat>
          <c:val>
            <c:numRef>
              <c:f>'LCA -SP result @55% YIELD'!$F$19:$L$19</c:f>
              <c:numCache>
                <c:formatCode>General</c:formatCode>
                <c:ptCount val="7"/>
                <c:pt idx="0">
                  <c:v>1932.39285823198</c:v>
                </c:pt>
                <c:pt idx="1">
                  <c:v>1910.3013957257399</c:v>
                </c:pt>
                <c:pt idx="2">
                  <c:v>1910.22178683323</c:v>
                </c:pt>
                <c:pt idx="3">
                  <c:v>1908.5713590473599</c:v>
                </c:pt>
                <c:pt idx="4">
                  <c:v>1866.11847071327</c:v>
                </c:pt>
                <c:pt idx="5">
                  <c:v>1865.8765815496899</c:v>
                </c:pt>
                <c:pt idx="6">
                  <c:v>1860.92870165093</c:v>
                </c:pt>
              </c:numCache>
            </c:numRef>
          </c:val>
          <c:extLst xmlns:c16r2="http://schemas.microsoft.com/office/drawing/2015/06/chart">
            <c:ext xmlns:c16="http://schemas.microsoft.com/office/drawing/2014/chart" uri="{C3380CC4-5D6E-409C-BE32-E72D297353CC}">
              <c16:uniqueId val="{00000000-D30A-3442-8C94-52FF1F405D87}"/>
            </c:ext>
          </c:extLst>
        </c:ser>
        <c:dLbls>
          <c:showLegendKey val="0"/>
          <c:showVal val="0"/>
          <c:showCatName val="0"/>
          <c:showSerName val="0"/>
          <c:showPercent val="0"/>
          <c:showBubbleSize val="0"/>
        </c:dLbls>
        <c:gapWidth val="219"/>
        <c:overlap val="-27"/>
        <c:axId val="377255424"/>
        <c:axId val="377257344"/>
      </c:barChart>
      <c:catAx>
        <c:axId val="377255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bstitu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257344"/>
        <c:crosses val="autoZero"/>
        <c:auto val="1"/>
        <c:lblAlgn val="ctr"/>
        <c:lblOffset val="100"/>
        <c:noMultiLvlLbl val="0"/>
      </c:catAx>
      <c:valAx>
        <c:axId val="3772573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Energy (net calorific value,MJ)</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255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biotic Depletion ( ADP</a:t>
            </a:r>
            <a:r>
              <a:rPr lang="en-GB" baseline="0"/>
              <a:t> Fossil, </a:t>
            </a:r>
            <a:r>
              <a:rPr lang="en-GB"/>
              <a:t>MJ)</a:t>
            </a:r>
          </a:p>
        </c:rich>
      </c:tx>
      <c:overlay val="0"/>
      <c:spPr>
        <a:noFill/>
        <a:ln>
          <a:noFill/>
        </a:ln>
        <a:effectLst/>
      </c:spPr>
    </c:title>
    <c:autoTitleDeleted val="0"/>
    <c:plotArea>
      <c:layout/>
      <c:barChart>
        <c:barDir val="col"/>
        <c:grouping val="clustered"/>
        <c:varyColors val="0"/>
        <c:ser>
          <c:idx val="0"/>
          <c:order val="0"/>
          <c:spPr>
            <a:solidFill>
              <a:srgbClr val="00B050"/>
            </a:solidFill>
            <a:ln>
              <a:noFill/>
            </a:ln>
            <a:effectLst/>
          </c:spPr>
          <c:invertIfNegative val="0"/>
          <c:cat>
            <c:strRef>
              <c:f>'LCA -SP result @55% YIELD'!$F$12:$L$12</c:f>
              <c:strCache>
                <c:ptCount val="7"/>
                <c:pt idx="0">
                  <c:v>Base</c:v>
                </c:pt>
                <c:pt idx="1">
                  <c:v>5OH</c:v>
                </c:pt>
                <c:pt idx="2">
                  <c:v>5BSG</c:v>
                </c:pt>
                <c:pt idx="3">
                  <c:v>5RB</c:v>
                </c:pt>
                <c:pt idx="4">
                  <c:v>15OH</c:v>
                </c:pt>
                <c:pt idx="5">
                  <c:v>15BSG</c:v>
                </c:pt>
                <c:pt idx="6">
                  <c:v>15RB</c:v>
                </c:pt>
              </c:strCache>
            </c:strRef>
          </c:cat>
          <c:val>
            <c:numRef>
              <c:f>'LCA -SP result @55% YIELD'!$F$13:$L$13</c:f>
              <c:numCache>
                <c:formatCode>General</c:formatCode>
                <c:ptCount val="7"/>
                <c:pt idx="0">
                  <c:v>1811.31490026693</c:v>
                </c:pt>
                <c:pt idx="1">
                  <c:v>1789.0463246039601</c:v>
                </c:pt>
                <c:pt idx="2">
                  <c:v>1788.8431575970999</c:v>
                </c:pt>
                <c:pt idx="3">
                  <c:v>1787.5742460382301</c:v>
                </c:pt>
                <c:pt idx="4">
                  <c:v>1744.5091732780099</c:v>
                </c:pt>
                <c:pt idx="5">
                  <c:v>1743.8972594248701</c:v>
                </c:pt>
                <c:pt idx="6">
                  <c:v>1740.0932296773599</c:v>
                </c:pt>
              </c:numCache>
            </c:numRef>
          </c:val>
          <c:extLst xmlns:c16r2="http://schemas.microsoft.com/office/drawing/2015/06/chart">
            <c:ext xmlns:c16="http://schemas.microsoft.com/office/drawing/2014/chart" uri="{C3380CC4-5D6E-409C-BE32-E72D297353CC}">
              <c16:uniqueId val="{00000000-6639-F542-89E1-DEC8B826C80D}"/>
            </c:ext>
          </c:extLst>
        </c:ser>
        <c:dLbls>
          <c:showLegendKey val="0"/>
          <c:showVal val="0"/>
          <c:showCatName val="0"/>
          <c:showSerName val="0"/>
          <c:showPercent val="0"/>
          <c:showBubbleSize val="0"/>
        </c:dLbls>
        <c:gapWidth val="219"/>
        <c:overlap val="-27"/>
        <c:axId val="377421824"/>
        <c:axId val="377423744"/>
      </c:barChart>
      <c:catAx>
        <c:axId val="377421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bstitu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423744"/>
        <c:crosses val="autoZero"/>
        <c:auto val="1"/>
        <c:lblAlgn val="ctr"/>
        <c:lblOffset val="100"/>
        <c:noMultiLvlLbl val="0"/>
      </c:catAx>
      <c:valAx>
        <c:axId val="3774237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b="0" i="0" baseline="0">
                    <a:effectLst/>
                  </a:rPr>
                  <a:t>Energy (net calorific value,MJ)</a:t>
                </a:r>
                <a:endParaRPr lang="en-GB" sz="900">
                  <a:effectLs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4218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lobal Warming Potential</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LCA -SP results@70%yield'!$F$5:$L$5</c:f>
              <c:strCache>
                <c:ptCount val="7"/>
                <c:pt idx="0">
                  <c:v>Base</c:v>
                </c:pt>
                <c:pt idx="1">
                  <c:v>5OH</c:v>
                </c:pt>
                <c:pt idx="2">
                  <c:v>5BSG</c:v>
                </c:pt>
                <c:pt idx="3">
                  <c:v>5RB</c:v>
                </c:pt>
                <c:pt idx="4">
                  <c:v>15OH</c:v>
                </c:pt>
                <c:pt idx="5">
                  <c:v>15BSG</c:v>
                </c:pt>
                <c:pt idx="6">
                  <c:v>15RB</c:v>
                </c:pt>
              </c:strCache>
            </c:strRef>
          </c:cat>
          <c:val>
            <c:numRef>
              <c:f>'LCA -SP results@70%yield'!$F$6:$L$6</c:f>
              <c:numCache>
                <c:formatCode>General</c:formatCode>
                <c:ptCount val="7"/>
                <c:pt idx="0">
                  <c:v>375.14571536156802</c:v>
                </c:pt>
                <c:pt idx="1">
                  <c:v>373.358264459005</c:v>
                </c:pt>
                <c:pt idx="2">
                  <c:v>369.08168554594198</c:v>
                </c:pt>
                <c:pt idx="3">
                  <c:v>371.60456774432498</c:v>
                </c:pt>
                <c:pt idx="4">
                  <c:v>366.98336265387792</c:v>
                </c:pt>
                <c:pt idx="5">
                  <c:v>362.75349418615798</c:v>
                </c:pt>
                <c:pt idx="6">
                  <c:v>361.62228260052598</c:v>
                </c:pt>
              </c:numCache>
            </c:numRef>
          </c:val>
          <c:extLst xmlns:c16r2="http://schemas.microsoft.com/office/drawing/2015/06/chart">
            <c:ext xmlns:c16="http://schemas.microsoft.com/office/drawing/2014/chart" uri="{C3380CC4-5D6E-409C-BE32-E72D297353CC}">
              <c16:uniqueId val="{00000000-56A4-CE4B-AD63-27F1DE3142F0}"/>
            </c:ext>
          </c:extLst>
        </c:ser>
        <c:dLbls>
          <c:showLegendKey val="0"/>
          <c:showVal val="0"/>
          <c:showCatName val="0"/>
          <c:showSerName val="0"/>
          <c:showPercent val="0"/>
          <c:showBubbleSize val="0"/>
        </c:dLbls>
        <c:gapWidth val="219"/>
        <c:overlap val="-27"/>
        <c:axId val="377444608"/>
        <c:axId val="377450880"/>
      </c:barChart>
      <c:catAx>
        <c:axId val="377444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bstitu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450880"/>
        <c:crosses val="autoZero"/>
        <c:auto val="1"/>
        <c:lblAlgn val="ctr"/>
        <c:lblOffset val="100"/>
        <c:noMultiLvlLbl val="0"/>
      </c:catAx>
      <c:valAx>
        <c:axId val="3774508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GWP (kgCO2 -Equiv.)</a:t>
                </a:r>
                <a:endParaRPr lang="en-GB" sz="1000">
                  <a:effectLs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444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lobal Warming Potential</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LCA -SP Result @705 &amp; CO2 seq'!$F$24:$L$24</c:f>
              <c:strCache>
                <c:ptCount val="7"/>
                <c:pt idx="0">
                  <c:v>Base</c:v>
                </c:pt>
                <c:pt idx="1">
                  <c:v>5OH</c:v>
                </c:pt>
                <c:pt idx="2">
                  <c:v>5BSG</c:v>
                </c:pt>
                <c:pt idx="3">
                  <c:v>5RB</c:v>
                </c:pt>
                <c:pt idx="4">
                  <c:v>15OH</c:v>
                </c:pt>
                <c:pt idx="5">
                  <c:v>15BSG</c:v>
                </c:pt>
                <c:pt idx="6">
                  <c:v>15RB</c:v>
                </c:pt>
              </c:strCache>
            </c:strRef>
          </c:cat>
          <c:val>
            <c:numRef>
              <c:f>'LCA -SP Result @705 &amp; CO2 seq'!$F$25:$L$25</c:f>
              <c:numCache>
                <c:formatCode>General</c:formatCode>
                <c:ptCount val="7"/>
                <c:pt idx="0">
                  <c:v>375.14571536156802</c:v>
                </c:pt>
                <c:pt idx="1">
                  <c:v>369.15826445900501</c:v>
                </c:pt>
                <c:pt idx="2">
                  <c:v>356.02168554594198</c:v>
                </c:pt>
                <c:pt idx="3">
                  <c:v>366.00456774432502</c:v>
                </c:pt>
                <c:pt idx="4">
                  <c:v>354.583362653878</c:v>
                </c:pt>
                <c:pt idx="5">
                  <c:v>323.853494186158</c:v>
                </c:pt>
                <c:pt idx="6">
                  <c:v>344.92228260052599</c:v>
                </c:pt>
              </c:numCache>
            </c:numRef>
          </c:val>
          <c:extLst xmlns:c16r2="http://schemas.microsoft.com/office/drawing/2015/06/chart">
            <c:ext xmlns:c16="http://schemas.microsoft.com/office/drawing/2014/chart" uri="{C3380CC4-5D6E-409C-BE32-E72D297353CC}">
              <c16:uniqueId val="{00000000-30D9-9E4B-9D8E-7ECA8BCD6C27}"/>
            </c:ext>
          </c:extLst>
        </c:ser>
        <c:dLbls>
          <c:showLegendKey val="0"/>
          <c:showVal val="0"/>
          <c:showCatName val="0"/>
          <c:showSerName val="0"/>
          <c:showPercent val="0"/>
          <c:showBubbleSize val="0"/>
        </c:dLbls>
        <c:gapWidth val="219"/>
        <c:overlap val="-27"/>
        <c:axId val="377484032"/>
        <c:axId val="377485952"/>
      </c:barChart>
      <c:catAx>
        <c:axId val="37748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bstitu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485952"/>
        <c:crosses val="autoZero"/>
        <c:auto val="1"/>
        <c:lblAlgn val="ctr"/>
        <c:lblOffset val="100"/>
        <c:noMultiLvlLbl val="0"/>
      </c:catAx>
      <c:valAx>
        <c:axId val="3774859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GWP (kgCO2 -Equiv.)</a:t>
                </a:r>
                <a:endParaRPr lang="en-GB" sz="1000">
                  <a:effectLs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484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WP</a:t>
            </a:r>
          </a:p>
        </c:rich>
      </c:tx>
      <c:overlay val="0"/>
      <c:spPr>
        <a:noFill/>
        <a:ln>
          <a:noFill/>
        </a:ln>
        <a:effectLst/>
      </c:spPr>
    </c:title>
    <c:autoTitleDeleted val="0"/>
    <c:plotArea>
      <c:layout>
        <c:manualLayout>
          <c:layoutTarget val="inner"/>
          <c:xMode val="edge"/>
          <c:yMode val="edge"/>
          <c:x val="0.126233814523185"/>
          <c:y val="0.199490740740741"/>
          <c:w val="0.83765507436570397"/>
          <c:h val="0.62271617089530495"/>
        </c:manualLayout>
      </c:layout>
      <c:barChart>
        <c:barDir val="col"/>
        <c:grouping val="clustered"/>
        <c:varyColors val="0"/>
        <c:ser>
          <c:idx val="0"/>
          <c:order val="0"/>
          <c:spPr>
            <a:solidFill>
              <a:schemeClr val="accent1"/>
            </a:solidFill>
            <a:ln>
              <a:noFill/>
            </a:ln>
            <a:effectLst/>
          </c:spPr>
          <c:invertIfNegative val="0"/>
          <c:val>
            <c:numRef>
              <c:f>'oat husk'!$E$29</c:f>
              <c:numCache>
                <c:formatCode>General</c:formatCode>
                <c:ptCount val="1"/>
                <c:pt idx="0">
                  <c:v>1.9914446015151099</c:v>
                </c:pt>
              </c:numCache>
            </c:numRef>
          </c:val>
          <c:extLst xmlns:c16r2="http://schemas.microsoft.com/office/drawing/2015/06/chart">
            <c:ext xmlns:c16="http://schemas.microsoft.com/office/drawing/2014/chart" uri="{C3380CC4-5D6E-409C-BE32-E72D297353CC}">
              <c16:uniqueId val="{00000000-19C9-1148-84D0-18958387312A}"/>
            </c:ext>
          </c:extLst>
        </c:ser>
        <c:dLbls>
          <c:showLegendKey val="0"/>
          <c:showVal val="0"/>
          <c:showCatName val="0"/>
          <c:showSerName val="0"/>
          <c:showPercent val="0"/>
          <c:showBubbleSize val="0"/>
        </c:dLbls>
        <c:gapWidth val="219"/>
        <c:overlap val="-27"/>
        <c:axId val="377568256"/>
        <c:axId val="377603200"/>
      </c:barChart>
      <c:catAx>
        <c:axId val="377568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OH -Economic allocation</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603200"/>
        <c:crosses val="autoZero"/>
        <c:auto val="1"/>
        <c:lblAlgn val="ctr"/>
        <c:lblOffset val="100"/>
        <c:noMultiLvlLbl val="0"/>
      </c:catAx>
      <c:valAx>
        <c:axId val="3776032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GWP (kgCO2 -Equiv.)</a:t>
                </a:r>
                <a:endParaRPr lang="en-GB" sz="1000">
                  <a:effectLs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568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GWP</a:t>
            </a:r>
          </a:p>
        </c:rich>
      </c:tx>
      <c:overlay val="0"/>
      <c:spPr>
        <a:noFill/>
        <a:ln>
          <a:noFill/>
        </a:ln>
        <a:effectLst/>
      </c:spPr>
    </c:title>
    <c:autoTitleDeleted val="0"/>
    <c:plotArea>
      <c:layout>
        <c:manualLayout>
          <c:layoutTarget val="inner"/>
          <c:xMode val="edge"/>
          <c:yMode val="edge"/>
          <c:x val="0.18137270341207301"/>
          <c:y val="0.21432888597258701"/>
          <c:w val="0.81862729658792699"/>
          <c:h val="0.62271617089530495"/>
        </c:manualLayout>
      </c:layout>
      <c:barChart>
        <c:barDir val="col"/>
        <c:grouping val="clustered"/>
        <c:varyColors val="0"/>
        <c:ser>
          <c:idx val="0"/>
          <c:order val="0"/>
          <c:spPr>
            <a:solidFill>
              <a:schemeClr val="accent1"/>
            </a:solidFill>
            <a:ln>
              <a:noFill/>
            </a:ln>
            <a:effectLst/>
          </c:spPr>
          <c:invertIfNegative val="0"/>
          <c:val>
            <c:numRef>
              <c:f>'oat husk'!$D$29</c:f>
              <c:numCache>
                <c:formatCode>General</c:formatCode>
                <c:ptCount val="1"/>
                <c:pt idx="0">
                  <c:v>913.63146276188604</c:v>
                </c:pt>
              </c:numCache>
            </c:numRef>
          </c:val>
          <c:extLst xmlns:c16r2="http://schemas.microsoft.com/office/drawing/2015/06/chart">
            <c:ext xmlns:c16="http://schemas.microsoft.com/office/drawing/2014/chart" uri="{C3380CC4-5D6E-409C-BE32-E72D297353CC}">
              <c16:uniqueId val="{00000000-497F-DF4E-B118-BBF35EB55C8D}"/>
            </c:ext>
          </c:extLst>
        </c:ser>
        <c:dLbls>
          <c:showLegendKey val="0"/>
          <c:showVal val="0"/>
          <c:showCatName val="0"/>
          <c:showSerName val="0"/>
          <c:showPercent val="0"/>
          <c:showBubbleSize val="0"/>
        </c:dLbls>
        <c:gapWidth val="219"/>
        <c:overlap val="-27"/>
        <c:axId val="377632256"/>
        <c:axId val="377634176"/>
      </c:barChart>
      <c:catAx>
        <c:axId val="377632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OH -Mass    allocation</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634176"/>
        <c:crosses val="autoZero"/>
        <c:auto val="1"/>
        <c:lblAlgn val="ctr"/>
        <c:lblOffset val="100"/>
        <c:noMultiLvlLbl val="0"/>
      </c:catAx>
      <c:valAx>
        <c:axId val="3776341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GWP (kgCO2 -Equiv.)</a:t>
                </a:r>
                <a:endParaRPr lang="en-GB" sz="1000">
                  <a:effectLs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632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Rice Bran</a:t>
            </a:r>
          </a:p>
        </c:rich>
      </c:tx>
      <c:overlay val="1"/>
    </c:title>
    <c:autoTitleDeleted val="0"/>
    <c:plotArea>
      <c:layout>
        <c:manualLayout>
          <c:layoutTarget val="inner"/>
          <c:xMode val="edge"/>
          <c:yMode val="edge"/>
          <c:x val="0.12571759067108501"/>
          <c:y val="5.5067237429506602E-2"/>
          <c:w val="0.83161576765521095"/>
          <c:h val="0.74350320793234204"/>
        </c:manualLayout>
      </c:layout>
      <c:scatterChart>
        <c:scatterStyle val="smoothMarker"/>
        <c:varyColors val="0"/>
        <c:ser>
          <c:idx val="0"/>
          <c:order val="0"/>
          <c:tx>
            <c:v>Coke</c:v>
          </c:tx>
          <c:spPr>
            <a:ln w="19050" cap="rnd">
              <a:solidFill>
                <a:schemeClr val="accent1"/>
              </a:solidFill>
              <a:round/>
            </a:ln>
            <a:effectLst/>
          </c:spPr>
          <c:marker>
            <c:symbol val="none"/>
          </c:marker>
          <c:xVal>
            <c:numRef>
              <c:f>Coke!$M$6:$M$923</c:f>
              <c:numCache>
                <c:formatCode>General</c:formatCode>
                <c:ptCount val="918"/>
                <c:pt idx="0">
                  <c:v>299.24400000000009</c:v>
                </c:pt>
                <c:pt idx="1">
                  <c:v>299.82600000000002</c:v>
                </c:pt>
                <c:pt idx="2">
                  <c:v>300.44799999999992</c:v>
                </c:pt>
                <c:pt idx="3">
                  <c:v>301.09899999999982</c:v>
                </c:pt>
                <c:pt idx="4">
                  <c:v>301.76</c:v>
                </c:pt>
                <c:pt idx="5">
                  <c:v>302.42700000000002</c:v>
                </c:pt>
                <c:pt idx="6">
                  <c:v>303.09599999999978</c:v>
                </c:pt>
                <c:pt idx="7">
                  <c:v>303.76299999999992</c:v>
                </c:pt>
                <c:pt idx="8">
                  <c:v>304.42399999999981</c:v>
                </c:pt>
                <c:pt idx="9">
                  <c:v>305.077</c:v>
                </c:pt>
                <c:pt idx="10">
                  <c:v>305.72800000000001</c:v>
                </c:pt>
                <c:pt idx="11">
                  <c:v>306.392</c:v>
                </c:pt>
                <c:pt idx="12">
                  <c:v>307.053</c:v>
                </c:pt>
                <c:pt idx="13">
                  <c:v>307.71100000000001</c:v>
                </c:pt>
                <c:pt idx="14">
                  <c:v>308.37200000000001</c:v>
                </c:pt>
                <c:pt idx="15">
                  <c:v>309.03599999999977</c:v>
                </c:pt>
                <c:pt idx="16">
                  <c:v>309.70299999999992</c:v>
                </c:pt>
                <c:pt idx="17">
                  <c:v>310.37299999999999</c:v>
                </c:pt>
                <c:pt idx="18">
                  <c:v>311.04300000000001</c:v>
                </c:pt>
                <c:pt idx="19">
                  <c:v>311.71600000000001</c:v>
                </c:pt>
                <c:pt idx="20">
                  <c:v>312.40300000000002</c:v>
                </c:pt>
                <c:pt idx="21">
                  <c:v>313.09199999999981</c:v>
                </c:pt>
                <c:pt idx="22">
                  <c:v>313.78099999999978</c:v>
                </c:pt>
                <c:pt idx="23">
                  <c:v>314.46800000000002</c:v>
                </c:pt>
                <c:pt idx="24">
                  <c:v>315.15199999999999</c:v>
                </c:pt>
                <c:pt idx="25">
                  <c:v>315.834</c:v>
                </c:pt>
                <c:pt idx="26">
                  <c:v>316.51799999999997</c:v>
                </c:pt>
                <c:pt idx="27">
                  <c:v>317.20400000000001</c:v>
                </c:pt>
                <c:pt idx="28">
                  <c:v>317.88400000000001</c:v>
                </c:pt>
                <c:pt idx="29">
                  <c:v>318.56900000000002</c:v>
                </c:pt>
                <c:pt idx="30">
                  <c:v>319.25099999999992</c:v>
                </c:pt>
                <c:pt idx="31">
                  <c:v>319.93599999999981</c:v>
                </c:pt>
                <c:pt idx="32">
                  <c:v>320.62200000000001</c:v>
                </c:pt>
                <c:pt idx="33">
                  <c:v>321.30799999999999</c:v>
                </c:pt>
                <c:pt idx="34">
                  <c:v>321.99799999999982</c:v>
                </c:pt>
                <c:pt idx="35">
                  <c:v>322.69200000000001</c:v>
                </c:pt>
                <c:pt idx="36">
                  <c:v>323.38600000000002</c:v>
                </c:pt>
                <c:pt idx="37">
                  <c:v>324.089</c:v>
                </c:pt>
                <c:pt idx="38">
                  <c:v>324.80200000000002</c:v>
                </c:pt>
                <c:pt idx="39">
                  <c:v>325.50799999999992</c:v>
                </c:pt>
                <c:pt idx="40">
                  <c:v>326.20699999999982</c:v>
                </c:pt>
                <c:pt idx="41">
                  <c:v>326.90699999999981</c:v>
                </c:pt>
                <c:pt idx="42">
                  <c:v>327.613</c:v>
                </c:pt>
                <c:pt idx="43">
                  <c:v>328.31599999999997</c:v>
                </c:pt>
                <c:pt idx="44">
                  <c:v>329.01400000000001</c:v>
                </c:pt>
                <c:pt idx="45">
                  <c:v>329.71600000000001</c:v>
                </c:pt>
                <c:pt idx="46">
                  <c:v>330.42399999999981</c:v>
                </c:pt>
                <c:pt idx="47">
                  <c:v>331.13099999999991</c:v>
                </c:pt>
                <c:pt idx="48">
                  <c:v>331.84500000000008</c:v>
                </c:pt>
                <c:pt idx="49">
                  <c:v>332.553</c:v>
                </c:pt>
                <c:pt idx="50">
                  <c:v>333.25</c:v>
                </c:pt>
                <c:pt idx="51">
                  <c:v>333.95</c:v>
                </c:pt>
                <c:pt idx="52">
                  <c:v>334.654</c:v>
                </c:pt>
                <c:pt idx="53">
                  <c:v>335.36099999999999</c:v>
                </c:pt>
                <c:pt idx="54">
                  <c:v>336.06799999999993</c:v>
                </c:pt>
                <c:pt idx="55">
                  <c:v>336.77800000000002</c:v>
                </c:pt>
                <c:pt idx="56">
                  <c:v>337.49299999999982</c:v>
                </c:pt>
                <c:pt idx="57">
                  <c:v>338.209</c:v>
                </c:pt>
                <c:pt idx="58">
                  <c:v>338.93099999999981</c:v>
                </c:pt>
                <c:pt idx="59">
                  <c:v>339.65</c:v>
                </c:pt>
                <c:pt idx="60">
                  <c:v>340.35899999999992</c:v>
                </c:pt>
                <c:pt idx="61">
                  <c:v>341.06299999999999</c:v>
                </c:pt>
                <c:pt idx="62">
                  <c:v>341.77199999999982</c:v>
                </c:pt>
                <c:pt idx="63">
                  <c:v>342.47899999999981</c:v>
                </c:pt>
                <c:pt idx="64">
                  <c:v>343.185</c:v>
                </c:pt>
                <c:pt idx="65">
                  <c:v>343.892</c:v>
                </c:pt>
                <c:pt idx="66">
                  <c:v>344.60300000000001</c:v>
                </c:pt>
                <c:pt idx="67">
                  <c:v>345.31599999999997</c:v>
                </c:pt>
                <c:pt idx="68">
                  <c:v>346.02800000000002</c:v>
                </c:pt>
                <c:pt idx="69">
                  <c:v>346.74299999999999</c:v>
                </c:pt>
                <c:pt idx="70">
                  <c:v>347.452</c:v>
                </c:pt>
                <c:pt idx="71">
                  <c:v>348.15899999999999</c:v>
                </c:pt>
                <c:pt idx="72">
                  <c:v>348.875</c:v>
                </c:pt>
                <c:pt idx="73">
                  <c:v>349.59599999999978</c:v>
                </c:pt>
                <c:pt idx="74">
                  <c:v>350.31700000000001</c:v>
                </c:pt>
                <c:pt idx="75">
                  <c:v>351.03800000000001</c:v>
                </c:pt>
                <c:pt idx="76">
                  <c:v>351.76400000000001</c:v>
                </c:pt>
                <c:pt idx="77">
                  <c:v>352.48399999999981</c:v>
                </c:pt>
                <c:pt idx="78">
                  <c:v>353.20400000000001</c:v>
                </c:pt>
                <c:pt idx="79">
                  <c:v>353.92799999999983</c:v>
                </c:pt>
                <c:pt idx="80">
                  <c:v>354.65699999999993</c:v>
                </c:pt>
                <c:pt idx="81">
                  <c:v>355.38099999999991</c:v>
                </c:pt>
                <c:pt idx="82">
                  <c:v>356.10300000000001</c:v>
                </c:pt>
                <c:pt idx="83">
                  <c:v>356.82400000000001</c:v>
                </c:pt>
                <c:pt idx="84">
                  <c:v>357.54200000000009</c:v>
                </c:pt>
                <c:pt idx="85">
                  <c:v>358.25900000000001</c:v>
                </c:pt>
                <c:pt idx="86">
                  <c:v>358.97899999999981</c:v>
                </c:pt>
                <c:pt idx="87">
                  <c:v>359.69400000000002</c:v>
                </c:pt>
                <c:pt idx="88">
                  <c:v>360.40499999999992</c:v>
                </c:pt>
                <c:pt idx="89">
                  <c:v>361.11400000000009</c:v>
                </c:pt>
                <c:pt idx="90">
                  <c:v>361.81799999999993</c:v>
                </c:pt>
                <c:pt idx="91">
                  <c:v>362.51400000000001</c:v>
                </c:pt>
                <c:pt idx="92">
                  <c:v>363.209</c:v>
                </c:pt>
                <c:pt idx="93">
                  <c:v>363.90999999999991</c:v>
                </c:pt>
                <c:pt idx="94">
                  <c:v>364.60699999999991</c:v>
                </c:pt>
                <c:pt idx="95">
                  <c:v>365.303</c:v>
                </c:pt>
                <c:pt idx="96">
                  <c:v>365.99799999999982</c:v>
                </c:pt>
                <c:pt idx="97">
                  <c:v>366.69299999999993</c:v>
                </c:pt>
                <c:pt idx="98">
                  <c:v>367.387</c:v>
                </c:pt>
                <c:pt idx="99">
                  <c:v>368.08</c:v>
                </c:pt>
                <c:pt idx="100">
                  <c:v>368.77300000000002</c:v>
                </c:pt>
                <c:pt idx="101">
                  <c:v>369.47</c:v>
                </c:pt>
                <c:pt idx="102">
                  <c:v>370.16399999999999</c:v>
                </c:pt>
                <c:pt idx="103">
                  <c:v>370.85599999999999</c:v>
                </c:pt>
                <c:pt idx="104">
                  <c:v>371.54399999999993</c:v>
                </c:pt>
                <c:pt idx="105">
                  <c:v>372.22599999999977</c:v>
                </c:pt>
                <c:pt idx="106">
                  <c:v>372.91300000000001</c:v>
                </c:pt>
                <c:pt idx="107">
                  <c:v>373.60899999999992</c:v>
                </c:pt>
                <c:pt idx="108">
                  <c:v>374.303</c:v>
                </c:pt>
                <c:pt idx="109">
                  <c:v>374.99099999999981</c:v>
                </c:pt>
                <c:pt idx="110">
                  <c:v>375.68399999999991</c:v>
                </c:pt>
                <c:pt idx="111">
                  <c:v>376.38400000000001</c:v>
                </c:pt>
                <c:pt idx="112">
                  <c:v>377.084</c:v>
                </c:pt>
                <c:pt idx="113">
                  <c:v>377.77800000000002</c:v>
                </c:pt>
                <c:pt idx="114">
                  <c:v>378.47300000000001</c:v>
                </c:pt>
                <c:pt idx="115">
                  <c:v>379.16500000000002</c:v>
                </c:pt>
                <c:pt idx="116">
                  <c:v>379.85599999999999</c:v>
                </c:pt>
                <c:pt idx="117">
                  <c:v>380.54200000000009</c:v>
                </c:pt>
                <c:pt idx="118">
                  <c:v>381.23</c:v>
                </c:pt>
                <c:pt idx="119">
                  <c:v>381.92</c:v>
                </c:pt>
                <c:pt idx="120">
                  <c:v>382.608</c:v>
                </c:pt>
                <c:pt idx="121">
                  <c:v>383.29799999999977</c:v>
                </c:pt>
                <c:pt idx="122">
                  <c:v>383.99400000000003</c:v>
                </c:pt>
                <c:pt idx="123">
                  <c:v>384.69200000000001</c:v>
                </c:pt>
                <c:pt idx="124">
                  <c:v>385.42599999999982</c:v>
                </c:pt>
                <c:pt idx="125">
                  <c:v>386.21299999999991</c:v>
                </c:pt>
                <c:pt idx="126">
                  <c:v>387.02499999999992</c:v>
                </c:pt>
                <c:pt idx="127">
                  <c:v>387.85899999999992</c:v>
                </c:pt>
                <c:pt idx="128">
                  <c:v>388.697</c:v>
                </c:pt>
                <c:pt idx="129">
                  <c:v>389.53699999999998</c:v>
                </c:pt>
                <c:pt idx="130">
                  <c:v>390.37900000000002</c:v>
                </c:pt>
                <c:pt idx="131">
                  <c:v>391.22500000000002</c:v>
                </c:pt>
                <c:pt idx="132">
                  <c:v>392.07299999999992</c:v>
                </c:pt>
                <c:pt idx="133">
                  <c:v>392.92099999999982</c:v>
                </c:pt>
                <c:pt idx="134">
                  <c:v>393.77</c:v>
                </c:pt>
                <c:pt idx="135">
                  <c:v>394.61700000000002</c:v>
                </c:pt>
                <c:pt idx="136">
                  <c:v>395.46299999999991</c:v>
                </c:pt>
                <c:pt idx="137">
                  <c:v>396.30500000000001</c:v>
                </c:pt>
                <c:pt idx="138">
                  <c:v>397.14300000000009</c:v>
                </c:pt>
                <c:pt idx="139">
                  <c:v>397.98099999999982</c:v>
                </c:pt>
                <c:pt idx="140">
                  <c:v>398.81900000000002</c:v>
                </c:pt>
                <c:pt idx="141">
                  <c:v>399.65899999999999</c:v>
                </c:pt>
                <c:pt idx="142">
                  <c:v>400.505</c:v>
                </c:pt>
                <c:pt idx="143">
                  <c:v>401.351</c:v>
                </c:pt>
                <c:pt idx="144">
                  <c:v>402.18799999999999</c:v>
                </c:pt>
                <c:pt idx="145">
                  <c:v>403.01900000000001</c:v>
                </c:pt>
                <c:pt idx="146">
                  <c:v>403.84899999999999</c:v>
                </c:pt>
                <c:pt idx="147">
                  <c:v>404.68</c:v>
                </c:pt>
                <c:pt idx="148">
                  <c:v>405.51400000000001</c:v>
                </c:pt>
                <c:pt idx="149">
                  <c:v>406.34500000000008</c:v>
                </c:pt>
                <c:pt idx="150">
                  <c:v>407.185</c:v>
                </c:pt>
                <c:pt idx="151">
                  <c:v>408.02300000000002</c:v>
                </c:pt>
                <c:pt idx="152">
                  <c:v>408.87</c:v>
                </c:pt>
                <c:pt idx="153">
                  <c:v>409.71899999999982</c:v>
                </c:pt>
                <c:pt idx="154">
                  <c:v>410.56299999999999</c:v>
                </c:pt>
                <c:pt idx="155">
                  <c:v>411.39800000000002</c:v>
                </c:pt>
                <c:pt idx="156">
                  <c:v>412.2269999999998</c:v>
                </c:pt>
                <c:pt idx="157">
                  <c:v>413.05899999999991</c:v>
                </c:pt>
                <c:pt idx="158">
                  <c:v>413.89299999999997</c:v>
                </c:pt>
                <c:pt idx="159">
                  <c:v>414.72300000000001</c:v>
                </c:pt>
                <c:pt idx="160">
                  <c:v>415.54500000000002</c:v>
                </c:pt>
                <c:pt idx="161">
                  <c:v>416.37</c:v>
                </c:pt>
                <c:pt idx="162">
                  <c:v>417.19200000000001</c:v>
                </c:pt>
                <c:pt idx="163">
                  <c:v>418.017</c:v>
                </c:pt>
                <c:pt idx="164">
                  <c:v>418.846</c:v>
                </c:pt>
                <c:pt idx="165">
                  <c:v>419.68099999999998</c:v>
                </c:pt>
                <c:pt idx="166">
                  <c:v>420.51900000000001</c:v>
                </c:pt>
                <c:pt idx="167">
                  <c:v>421.34699999999992</c:v>
                </c:pt>
                <c:pt idx="168">
                  <c:v>422.17700000000002</c:v>
                </c:pt>
                <c:pt idx="169">
                  <c:v>423.01</c:v>
                </c:pt>
                <c:pt idx="170">
                  <c:v>423.84199999999993</c:v>
                </c:pt>
                <c:pt idx="171">
                  <c:v>424.67399999999992</c:v>
                </c:pt>
                <c:pt idx="172">
                  <c:v>425.50700000000001</c:v>
                </c:pt>
                <c:pt idx="173">
                  <c:v>426.334</c:v>
                </c:pt>
                <c:pt idx="174">
                  <c:v>427.1570000000001</c:v>
                </c:pt>
                <c:pt idx="175">
                  <c:v>427.98</c:v>
                </c:pt>
                <c:pt idx="176">
                  <c:v>428.8</c:v>
                </c:pt>
                <c:pt idx="177">
                  <c:v>429.625</c:v>
                </c:pt>
                <c:pt idx="178">
                  <c:v>430.45100000000002</c:v>
                </c:pt>
                <c:pt idx="179">
                  <c:v>431.279</c:v>
                </c:pt>
                <c:pt idx="180">
                  <c:v>432.11099999999999</c:v>
                </c:pt>
                <c:pt idx="181">
                  <c:v>432.94900000000001</c:v>
                </c:pt>
                <c:pt idx="182">
                  <c:v>433.78800000000001</c:v>
                </c:pt>
                <c:pt idx="183">
                  <c:v>434.61900000000009</c:v>
                </c:pt>
                <c:pt idx="184">
                  <c:v>435.44900000000001</c:v>
                </c:pt>
                <c:pt idx="185">
                  <c:v>436.28499999999991</c:v>
                </c:pt>
                <c:pt idx="186">
                  <c:v>437.12</c:v>
                </c:pt>
                <c:pt idx="187">
                  <c:v>437.95400000000001</c:v>
                </c:pt>
                <c:pt idx="188">
                  <c:v>438.78399999999982</c:v>
                </c:pt>
                <c:pt idx="189">
                  <c:v>439.61699999999979</c:v>
                </c:pt>
                <c:pt idx="190">
                  <c:v>440.447</c:v>
                </c:pt>
                <c:pt idx="191">
                  <c:v>441.27800000000002</c:v>
                </c:pt>
                <c:pt idx="192">
                  <c:v>442.10900000000009</c:v>
                </c:pt>
                <c:pt idx="193">
                  <c:v>442.94299999999993</c:v>
                </c:pt>
                <c:pt idx="194">
                  <c:v>443.77600000000001</c:v>
                </c:pt>
                <c:pt idx="195">
                  <c:v>444.61099999999999</c:v>
                </c:pt>
                <c:pt idx="196">
                  <c:v>445.44399999999979</c:v>
                </c:pt>
                <c:pt idx="197">
                  <c:v>446.27300000000002</c:v>
                </c:pt>
                <c:pt idx="198">
                  <c:v>447.09899999999982</c:v>
                </c:pt>
                <c:pt idx="199">
                  <c:v>447.92200000000003</c:v>
                </c:pt>
                <c:pt idx="200">
                  <c:v>448.74700000000001</c:v>
                </c:pt>
                <c:pt idx="201">
                  <c:v>449.57299999999992</c:v>
                </c:pt>
                <c:pt idx="202">
                  <c:v>450.39599999999979</c:v>
                </c:pt>
                <c:pt idx="203">
                  <c:v>451.22500000000002</c:v>
                </c:pt>
                <c:pt idx="204">
                  <c:v>452.05599999999998</c:v>
                </c:pt>
                <c:pt idx="205">
                  <c:v>452.9</c:v>
                </c:pt>
                <c:pt idx="206">
                  <c:v>453.73899999999998</c:v>
                </c:pt>
                <c:pt idx="207">
                  <c:v>454.57</c:v>
                </c:pt>
                <c:pt idx="208">
                  <c:v>455.399</c:v>
                </c:pt>
                <c:pt idx="209">
                  <c:v>456.2269999999998</c:v>
                </c:pt>
                <c:pt idx="210">
                  <c:v>457.05500000000001</c:v>
                </c:pt>
                <c:pt idx="211">
                  <c:v>457.89099999999979</c:v>
                </c:pt>
                <c:pt idx="212">
                  <c:v>458.72500000000002</c:v>
                </c:pt>
                <c:pt idx="213">
                  <c:v>459.55599999999998</c:v>
                </c:pt>
                <c:pt idx="214">
                  <c:v>460.38299999999998</c:v>
                </c:pt>
                <c:pt idx="215">
                  <c:v>461.20799999999991</c:v>
                </c:pt>
                <c:pt idx="216">
                  <c:v>462.02800000000002</c:v>
                </c:pt>
                <c:pt idx="217">
                  <c:v>462.8540000000001</c:v>
                </c:pt>
                <c:pt idx="218">
                  <c:v>463.685</c:v>
                </c:pt>
                <c:pt idx="219">
                  <c:v>464.51400000000001</c:v>
                </c:pt>
                <c:pt idx="220">
                  <c:v>465.34500000000008</c:v>
                </c:pt>
                <c:pt idx="221">
                  <c:v>466.17700000000002</c:v>
                </c:pt>
                <c:pt idx="222">
                  <c:v>467.00700000000001</c:v>
                </c:pt>
                <c:pt idx="223">
                  <c:v>467.83299999999991</c:v>
                </c:pt>
                <c:pt idx="224">
                  <c:v>468.66200000000009</c:v>
                </c:pt>
                <c:pt idx="225">
                  <c:v>469.49700000000001</c:v>
                </c:pt>
                <c:pt idx="226">
                  <c:v>470.327</c:v>
                </c:pt>
                <c:pt idx="227">
                  <c:v>471.15100000000001</c:v>
                </c:pt>
                <c:pt idx="228">
                  <c:v>471.97899999999998</c:v>
                </c:pt>
                <c:pt idx="229">
                  <c:v>472.80200000000002</c:v>
                </c:pt>
                <c:pt idx="230">
                  <c:v>473.62799999999999</c:v>
                </c:pt>
                <c:pt idx="231">
                  <c:v>474.47</c:v>
                </c:pt>
                <c:pt idx="232">
                  <c:v>475.30500000000001</c:v>
                </c:pt>
                <c:pt idx="233">
                  <c:v>476.13400000000001</c:v>
                </c:pt>
                <c:pt idx="234">
                  <c:v>476.96499999999997</c:v>
                </c:pt>
                <c:pt idx="235">
                  <c:v>477.79399999999981</c:v>
                </c:pt>
                <c:pt idx="236">
                  <c:v>478.61699999999979</c:v>
                </c:pt>
                <c:pt idx="237">
                  <c:v>479.44099999999997</c:v>
                </c:pt>
                <c:pt idx="238">
                  <c:v>480.26400000000001</c:v>
                </c:pt>
                <c:pt idx="239">
                  <c:v>481.089</c:v>
                </c:pt>
                <c:pt idx="240">
                  <c:v>481.92200000000003</c:v>
                </c:pt>
                <c:pt idx="241">
                  <c:v>482.75799999999998</c:v>
                </c:pt>
                <c:pt idx="242">
                  <c:v>483.59199999999981</c:v>
                </c:pt>
                <c:pt idx="243">
                  <c:v>484.43099999999993</c:v>
                </c:pt>
                <c:pt idx="244">
                  <c:v>485.26799999999997</c:v>
                </c:pt>
                <c:pt idx="245">
                  <c:v>486.1</c:v>
                </c:pt>
                <c:pt idx="246">
                  <c:v>486.92700000000002</c:v>
                </c:pt>
                <c:pt idx="247">
                  <c:v>487.76</c:v>
                </c:pt>
                <c:pt idx="248">
                  <c:v>488.59199999999981</c:v>
                </c:pt>
                <c:pt idx="249">
                  <c:v>489.41999999999979</c:v>
                </c:pt>
                <c:pt idx="250">
                  <c:v>490.245</c:v>
                </c:pt>
                <c:pt idx="251">
                  <c:v>491.06799999999993</c:v>
                </c:pt>
                <c:pt idx="252">
                  <c:v>491.89400000000001</c:v>
                </c:pt>
                <c:pt idx="253">
                  <c:v>492.71499999999997</c:v>
                </c:pt>
                <c:pt idx="254">
                  <c:v>493.53899999999982</c:v>
                </c:pt>
                <c:pt idx="255">
                  <c:v>494.36699999999979</c:v>
                </c:pt>
                <c:pt idx="256">
                  <c:v>495.19799999999992</c:v>
                </c:pt>
                <c:pt idx="257">
                  <c:v>496.029</c:v>
                </c:pt>
                <c:pt idx="258">
                  <c:v>496.85699999999991</c:v>
                </c:pt>
                <c:pt idx="259">
                  <c:v>497.68799999999999</c:v>
                </c:pt>
                <c:pt idx="260">
                  <c:v>498.51900000000001</c:v>
                </c:pt>
                <c:pt idx="261">
                  <c:v>499.35</c:v>
                </c:pt>
                <c:pt idx="262">
                  <c:v>500.18200000000002</c:v>
                </c:pt>
                <c:pt idx="263">
                  <c:v>501.02099999999979</c:v>
                </c:pt>
                <c:pt idx="264">
                  <c:v>501.8540000000001</c:v>
                </c:pt>
                <c:pt idx="265">
                  <c:v>502.68</c:v>
                </c:pt>
                <c:pt idx="266">
                  <c:v>503.50400000000002</c:v>
                </c:pt>
                <c:pt idx="267">
                  <c:v>504.322</c:v>
                </c:pt>
                <c:pt idx="268">
                  <c:v>505.14300000000009</c:v>
                </c:pt>
                <c:pt idx="269">
                  <c:v>505.97099999999978</c:v>
                </c:pt>
                <c:pt idx="270">
                  <c:v>506.8</c:v>
                </c:pt>
                <c:pt idx="271">
                  <c:v>507.625</c:v>
                </c:pt>
                <c:pt idx="272">
                  <c:v>508.447</c:v>
                </c:pt>
                <c:pt idx="273">
                  <c:v>509.26900000000001</c:v>
                </c:pt>
                <c:pt idx="274">
                  <c:v>510.09399999999982</c:v>
                </c:pt>
                <c:pt idx="275">
                  <c:v>510.91999999999979</c:v>
                </c:pt>
                <c:pt idx="276">
                  <c:v>511.74299999999999</c:v>
                </c:pt>
                <c:pt idx="277">
                  <c:v>512.56399999999996</c:v>
                </c:pt>
                <c:pt idx="278">
                  <c:v>513.38699999999972</c:v>
                </c:pt>
                <c:pt idx="279">
                  <c:v>514.20500000000004</c:v>
                </c:pt>
                <c:pt idx="280">
                  <c:v>515.02800000000002</c:v>
                </c:pt>
                <c:pt idx="281">
                  <c:v>515.85399999999981</c:v>
                </c:pt>
                <c:pt idx="282">
                  <c:v>516.68399999999997</c:v>
                </c:pt>
                <c:pt idx="283">
                  <c:v>517.51499999999999</c:v>
                </c:pt>
                <c:pt idx="284">
                  <c:v>518.35199999999975</c:v>
                </c:pt>
                <c:pt idx="285">
                  <c:v>519.18499999999995</c:v>
                </c:pt>
                <c:pt idx="286">
                  <c:v>520.02</c:v>
                </c:pt>
                <c:pt idx="287">
                  <c:v>520.85499999999979</c:v>
                </c:pt>
                <c:pt idx="288">
                  <c:v>521.69000000000005</c:v>
                </c:pt>
                <c:pt idx="289">
                  <c:v>522.524</c:v>
                </c:pt>
                <c:pt idx="290">
                  <c:v>523.35399999999981</c:v>
                </c:pt>
                <c:pt idx="291">
                  <c:v>524.18000000000006</c:v>
                </c:pt>
                <c:pt idx="292">
                  <c:v>525.005</c:v>
                </c:pt>
                <c:pt idx="293">
                  <c:v>525.83599999999979</c:v>
                </c:pt>
                <c:pt idx="294">
                  <c:v>526.67499999999995</c:v>
                </c:pt>
                <c:pt idx="295">
                  <c:v>527.51099999999997</c:v>
                </c:pt>
                <c:pt idx="296">
                  <c:v>528.34599999999978</c:v>
                </c:pt>
                <c:pt idx="297">
                  <c:v>529.18200000000002</c:v>
                </c:pt>
                <c:pt idx="298">
                  <c:v>530.01400000000001</c:v>
                </c:pt>
                <c:pt idx="299">
                  <c:v>530.84699999999975</c:v>
                </c:pt>
                <c:pt idx="300">
                  <c:v>531.68000000000006</c:v>
                </c:pt>
                <c:pt idx="301">
                  <c:v>532.51499999999999</c:v>
                </c:pt>
                <c:pt idx="302">
                  <c:v>533.35300000000007</c:v>
                </c:pt>
                <c:pt idx="303">
                  <c:v>534.19000000000005</c:v>
                </c:pt>
                <c:pt idx="304">
                  <c:v>535.029</c:v>
                </c:pt>
                <c:pt idx="305">
                  <c:v>535.87</c:v>
                </c:pt>
                <c:pt idx="306">
                  <c:v>536.70699999999999</c:v>
                </c:pt>
                <c:pt idx="307">
                  <c:v>537.54899999999998</c:v>
                </c:pt>
                <c:pt idx="308">
                  <c:v>538.39699999999971</c:v>
                </c:pt>
                <c:pt idx="309">
                  <c:v>539.24</c:v>
                </c:pt>
                <c:pt idx="310">
                  <c:v>540.07299999999998</c:v>
                </c:pt>
                <c:pt idx="311">
                  <c:v>540.90300000000002</c:v>
                </c:pt>
                <c:pt idx="312">
                  <c:v>541.73099999999999</c:v>
                </c:pt>
                <c:pt idx="313">
                  <c:v>542.56400000000008</c:v>
                </c:pt>
                <c:pt idx="314">
                  <c:v>543.39699999999971</c:v>
                </c:pt>
                <c:pt idx="315">
                  <c:v>544.21800000000007</c:v>
                </c:pt>
                <c:pt idx="316">
                  <c:v>545.03899999999999</c:v>
                </c:pt>
                <c:pt idx="317">
                  <c:v>545.86599999999976</c:v>
                </c:pt>
                <c:pt idx="318">
                  <c:v>546.69900000000007</c:v>
                </c:pt>
                <c:pt idx="319">
                  <c:v>547.53600000000006</c:v>
                </c:pt>
                <c:pt idx="320">
                  <c:v>548.36699999999962</c:v>
                </c:pt>
                <c:pt idx="321">
                  <c:v>549.19200000000001</c:v>
                </c:pt>
                <c:pt idx="322">
                  <c:v>550.01299999999969</c:v>
                </c:pt>
                <c:pt idx="323">
                  <c:v>550.83499999999981</c:v>
                </c:pt>
                <c:pt idx="324">
                  <c:v>551.65599999999972</c:v>
                </c:pt>
                <c:pt idx="325">
                  <c:v>552.476</c:v>
                </c:pt>
                <c:pt idx="326">
                  <c:v>553.3009999999997</c:v>
                </c:pt>
                <c:pt idx="327">
                  <c:v>554.13400000000001</c:v>
                </c:pt>
                <c:pt idx="328">
                  <c:v>554.976</c:v>
                </c:pt>
                <c:pt idx="329">
                  <c:v>555.8159999999998</c:v>
                </c:pt>
                <c:pt idx="330">
                  <c:v>556.65899999999999</c:v>
                </c:pt>
                <c:pt idx="331">
                  <c:v>557.50400000000002</c:v>
                </c:pt>
                <c:pt idx="332">
                  <c:v>558.35099999999977</c:v>
                </c:pt>
                <c:pt idx="333">
                  <c:v>559.197</c:v>
                </c:pt>
                <c:pt idx="334">
                  <c:v>560.04999999999973</c:v>
                </c:pt>
                <c:pt idx="335">
                  <c:v>560.90199999999982</c:v>
                </c:pt>
                <c:pt idx="336">
                  <c:v>561.75400000000002</c:v>
                </c:pt>
                <c:pt idx="337">
                  <c:v>562.61099999999999</c:v>
                </c:pt>
                <c:pt idx="338">
                  <c:v>563.47500000000002</c:v>
                </c:pt>
                <c:pt idx="339">
                  <c:v>564.34199999999976</c:v>
                </c:pt>
                <c:pt idx="340">
                  <c:v>565.20800000000008</c:v>
                </c:pt>
                <c:pt idx="341">
                  <c:v>566.07299999999998</c:v>
                </c:pt>
                <c:pt idx="342">
                  <c:v>566.92899999999997</c:v>
                </c:pt>
                <c:pt idx="343">
                  <c:v>567.77800000000002</c:v>
                </c:pt>
                <c:pt idx="344">
                  <c:v>568.63200000000006</c:v>
                </c:pt>
                <c:pt idx="345">
                  <c:v>569.49</c:v>
                </c:pt>
                <c:pt idx="346">
                  <c:v>570.3499999999998</c:v>
                </c:pt>
                <c:pt idx="347">
                  <c:v>571.20100000000002</c:v>
                </c:pt>
                <c:pt idx="348">
                  <c:v>572.05799999999977</c:v>
                </c:pt>
                <c:pt idx="349">
                  <c:v>572.92000000000007</c:v>
                </c:pt>
                <c:pt idx="350">
                  <c:v>573.78700000000003</c:v>
                </c:pt>
                <c:pt idx="351">
                  <c:v>574.66100000000006</c:v>
                </c:pt>
                <c:pt idx="352">
                  <c:v>575.5319999999997</c:v>
                </c:pt>
                <c:pt idx="353">
                  <c:v>576.40599999999972</c:v>
                </c:pt>
                <c:pt idx="354">
                  <c:v>577.28200000000004</c:v>
                </c:pt>
                <c:pt idx="355">
                  <c:v>578.16100000000006</c:v>
                </c:pt>
                <c:pt idx="356">
                  <c:v>579.04</c:v>
                </c:pt>
                <c:pt idx="357">
                  <c:v>579.91699999999969</c:v>
                </c:pt>
                <c:pt idx="358">
                  <c:v>580.78899999999999</c:v>
                </c:pt>
                <c:pt idx="359">
                  <c:v>581.654</c:v>
                </c:pt>
                <c:pt idx="360">
                  <c:v>582.52199999999971</c:v>
                </c:pt>
                <c:pt idx="361">
                  <c:v>583.39100000000008</c:v>
                </c:pt>
                <c:pt idx="362">
                  <c:v>584.25800000000004</c:v>
                </c:pt>
                <c:pt idx="363">
                  <c:v>585.12699999999973</c:v>
                </c:pt>
                <c:pt idx="364">
                  <c:v>586.0029999999997</c:v>
                </c:pt>
                <c:pt idx="365">
                  <c:v>586.88499999999999</c:v>
                </c:pt>
                <c:pt idx="366">
                  <c:v>587.76199999999972</c:v>
                </c:pt>
                <c:pt idx="367">
                  <c:v>588.64</c:v>
                </c:pt>
                <c:pt idx="368">
                  <c:v>589.51499999999999</c:v>
                </c:pt>
                <c:pt idx="369">
                  <c:v>590.39100000000008</c:v>
                </c:pt>
                <c:pt idx="370">
                  <c:v>591.26499999999999</c:v>
                </c:pt>
                <c:pt idx="371">
                  <c:v>592.13699999999972</c:v>
                </c:pt>
                <c:pt idx="372">
                  <c:v>593.00400000000002</c:v>
                </c:pt>
                <c:pt idx="373">
                  <c:v>593.87</c:v>
                </c:pt>
                <c:pt idx="374">
                  <c:v>594.72900000000004</c:v>
                </c:pt>
                <c:pt idx="375">
                  <c:v>595.59300000000007</c:v>
                </c:pt>
                <c:pt idx="376">
                  <c:v>596.46299999999974</c:v>
                </c:pt>
                <c:pt idx="377">
                  <c:v>597.33899999999971</c:v>
                </c:pt>
                <c:pt idx="378">
                  <c:v>598.21</c:v>
                </c:pt>
                <c:pt idx="379">
                  <c:v>599.08100000000002</c:v>
                </c:pt>
                <c:pt idx="380">
                  <c:v>599.9549999999997</c:v>
                </c:pt>
                <c:pt idx="381">
                  <c:v>600.82599999999979</c:v>
                </c:pt>
                <c:pt idx="382">
                  <c:v>601.69600000000003</c:v>
                </c:pt>
                <c:pt idx="383">
                  <c:v>602.56899999999996</c:v>
                </c:pt>
                <c:pt idx="384">
                  <c:v>603.44399999999996</c:v>
                </c:pt>
                <c:pt idx="385">
                  <c:v>604.31899999999996</c:v>
                </c:pt>
                <c:pt idx="386">
                  <c:v>605.19399999999996</c:v>
                </c:pt>
                <c:pt idx="387">
                  <c:v>606.07400000000007</c:v>
                </c:pt>
                <c:pt idx="388">
                  <c:v>606.96099999999979</c:v>
                </c:pt>
                <c:pt idx="389">
                  <c:v>607.85399999999981</c:v>
                </c:pt>
                <c:pt idx="390">
                  <c:v>608.74700000000007</c:v>
                </c:pt>
                <c:pt idx="391">
                  <c:v>609.63900000000001</c:v>
                </c:pt>
                <c:pt idx="392">
                  <c:v>610.524</c:v>
                </c:pt>
                <c:pt idx="393">
                  <c:v>611.40800000000002</c:v>
                </c:pt>
                <c:pt idx="394">
                  <c:v>612.29300000000001</c:v>
                </c:pt>
                <c:pt idx="395">
                  <c:v>613.17600000000004</c:v>
                </c:pt>
                <c:pt idx="396">
                  <c:v>614.06299999999976</c:v>
                </c:pt>
                <c:pt idx="397">
                  <c:v>614.95099999999979</c:v>
                </c:pt>
                <c:pt idx="398">
                  <c:v>615.83499999999981</c:v>
                </c:pt>
                <c:pt idx="399">
                  <c:v>616.71400000000006</c:v>
                </c:pt>
                <c:pt idx="400">
                  <c:v>617.58900000000006</c:v>
                </c:pt>
                <c:pt idx="401">
                  <c:v>618.46299999999974</c:v>
                </c:pt>
                <c:pt idx="402">
                  <c:v>619.33799999999974</c:v>
                </c:pt>
                <c:pt idx="403">
                  <c:v>620.21699999999998</c:v>
                </c:pt>
                <c:pt idx="404">
                  <c:v>621.09500000000003</c:v>
                </c:pt>
                <c:pt idx="405">
                  <c:v>621.97299999999996</c:v>
                </c:pt>
                <c:pt idx="406">
                  <c:v>622.85399999999981</c:v>
                </c:pt>
                <c:pt idx="407">
                  <c:v>623.73500000000001</c:v>
                </c:pt>
                <c:pt idx="408">
                  <c:v>624.62</c:v>
                </c:pt>
                <c:pt idx="409">
                  <c:v>625.50400000000002</c:v>
                </c:pt>
                <c:pt idx="410">
                  <c:v>626.38200000000006</c:v>
                </c:pt>
                <c:pt idx="411">
                  <c:v>627.26299999999969</c:v>
                </c:pt>
                <c:pt idx="412">
                  <c:v>628.14499999999998</c:v>
                </c:pt>
                <c:pt idx="413">
                  <c:v>629.02800000000002</c:v>
                </c:pt>
                <c:pt idx="414">
                  <c:v>629.91000000000008</c:v>
                </c:pt>
                <c:pt idx="415">
                  <c:v>630.79100000000005</c:v>
                </c:pt>
                <c:pt idx="416">
                  <c:v>631.66899999999998</c:v>
                </c:pt>
                <c:pt idx="417">
                  <c:v>632.5509999999997</c:v>
                </c:pt>
                <c:pt idx="418">
                  <c:v>633.43599999999969</c:v>
                </c:pt>
                <c:pt idx="419">
                  <c:v>634.31899999999996</c:v>
                </c:pt>
                <c:pt idx="420">
                  <c:v>635.20299999999997</c:v>
                </c:pt>
                <c:pt idx="421">
                  <c:v>636.08900000000006</c:v>
                </c:pt>
                <c:pt idx="422">
                  <c:v>636.97400000000005</c:v>
                </c:pt>
                <c:pt idx="423">
                  <c:v>637.85499999999979</c:v>
                </c:pt>
                <c:pt idx="424">
                  <c:v>638.73500000000001</c:v>
                </c:pt>
                <c:pt idx="425">
                  <c:v>639.61200000000008</c:v>
                </c:pt>
                <c:pt idx="426">
                  <c:v>640.48800000000006</c:v>
                </c:pt>
                <c:pt idx="427">
                  <c:v>641.37099999999998</c:v>
                </c:pt>
                <c:pt idx="428">
                  <c:v>642.24700000000007</c:v>
                </c:pt>
                <c:pt idx="429">
                  <c:v>643.12300000000005</c:v>
                </c:pt>
                <c:pt idx="430">
                  <c:v>644.00199999999973</c:v>
                </c:pt>
                <c:pt idx="431">
                  <c:v>644.87699999999973</c:v>
                </c:pt>
                <c:pt idx="432">
                  <c:v>645.75400000000002</c:v>
                </c:pt>
                <c:pt idx="433">
                  <c:v>646.63</c:v>
                </c:pt>
                <c:pt idx="434">
                  <c:v>647.51</c:v>
                </c:pt>
                <c:pt idx="435">
                  <c:v>648.38799999999969</c:v>
                </c:pt>
                <c:pt idx="436">
                  <c:v>649.26299999999969</c:v>
                </c:pt>
                <c:pt idx="437">
                  <c:v>650.13799999999969</c:v>
                </c:pt>
                <c:pt idx="438">
                  <c:v>651.01299999999969</c:v>
                </c:pt>
                <c:pt idx="439">
                  <c:v>651.88900000000001</c:v>
                </c:pt>
                <c:pt idx="440">
                  <c:v>652.76800000000003</c:v>
                </c:pt>
                <c:pt idx="441">
                  <c:v>653.64499999999998</c:v>
                </c:pt>
                <c:pt idx="442">
                  <c:v>654.52800000000002</c:v>
                </c:pt>
                <c:pt idx="443">
                  <c:v>655.40800000000002</c:v>
                </c:pt>
                <c:pt idx="444">
                  <c:v>656.28700000000003</c:v>
                </c:pt>
                <c:pt idx="445">
                  <c:v>657.16899999999998</c:v>
                </c:pt>
                <c:pt idx="446">
                  <c:v>658.048</c:v>
                </c:pt>
                <c:pt idx="447">
                  <c:v>658.923</c:v>
                </c:pt>
                <c:pt idx="448">
                  <c:v>659.79500000000007</c:v>
                </c:pt>
                <c:pt idx="449">
                  <c:v>660.66899999999998</c:v>
                </c:pt>
                <c:pt idx="450">
                  <c:v>661.54500000000007</c:v>
                </c:pt>
                <c:pt idx="451">
                  <c:v>662.42499999999973</c:v>
                </c:pt>
                <c:pt idx="452">
                  <c:v>663.30799999999977</c:v>
                </c:pt>
                <c:pt idx="453">
                  <c:v>664.19</c:v>
                </c:pt>
                <c:pt idx="454">
                  <c:v>665.06999999999971</c:v>
                </c:pt>
                <c:pt idx="455">
                  <c:v>665.95299999999975</c:v>
                </c:pt>
                <c:pt idx="456">
                  <c:v>666.83899999999971</c:v>
                </c:pt>
                <c:pt idx="457">
                  <c:v>667.72400000000005</c:v>
                </c:pt>
                <c:pt idx="458">
                  <c:v>668.601</c:v>
                </c:pt>
                <c:pt idx="459">
                  <c:v>669.47299999999996</c:v>
                </c:pt>
                <c:pt idx="460">
                  <c:v>670.34399999999982</c:v>
                </c:pt>
                <c:pt idx="461">
                  <c:v>671.21199999999999</c:v>
                </c:pt>
                <c:pt idx="462">
                  <c:v>672.08199999999999</c:v>
                </c:pt>
                <c:pt idx="463">
                  <c:v>672.94999999999982</c:v>
                </c:pt>
                <c:pt idx="464">
                  <c:v>673.8159999999998</c:v>
                </c:pt>
                <c:pt idx="465">
                  <c:v>674.68600000000004</c:v>
                </c:pt>
                <c:pt idx="466">
                  <c:v>675.55699999999979</c:v>
                </c:pt>
                <c:pt idx="467">
                  <c:v>676.43000000000006</c:v>
                </c:pt>
                <c:pt idx="468">
                  <c:v>677.30599999999981</c:v>
                </c:pt>
                <c:pt idx="469">
                  <c:v>678.18499999999995</c:v>
                </c:pt>
                <c:pt idx="470">
                  <c:v>679.06199999999978</c:v>
                </c:pt>
                <c:pt idx="471">
                  <c:v>679.93299999999977</c:v>
                </c:pt>
                <c:pt idx="472">
                  <c:v>680.80599999999981</c:v>
                </c:pt>
                <c:pt idx="473">
                  <c:v>681.67899999999997</c:v>
                </c:pt>
                <c:pt idx="474">
                  <c:v>682.56099999999969</c:v>
                </c:pt>
                <c:pt idx="475">
                  <c:v>683.44900000000007</c:v>
                </c:pt>
                <c:pt idx="476">
                  <c:v>684.33199999999977</c:v>
                </c:pt>
                <c:pt idx="477">
                  <c:v>685.21199999999999</c:v>
                </c:pt>
                <c:pt idx="478">
                  <c:v>686.09</c:v>
                </c:pt>
                <c:pt idx="479">
                  <c:v>686.96800000000007</c:v>
                </c:pt>
                <c:pt idx="480">
                  <c:v>687.84699999999975</c:v>
                </c:pt>
                <c:pt idx="481">
                  <c:v>688.726</c:v>
                </c:pt>
                <c:pt idx="482">
                  <c:v>689.60500000000002</c:v>
                </c:pt>
                <c:pt idx="483">
                  <c:v>690.48099999999999</c:v>
                </c:pt>
                <c:pt idx="484">
                  <c:v>691.35499999999979</c:v>
                </c:pt>
                <c:pt idx="485">
                  <c:v>692.22699999999998</c:v>
                </c:pt>
                <c:pt idx="486">
                  <c:v>693.10199999999998</c:v>
                </c:pt>
                <c:pt idx="487">
                  <c:v>693.98299999999972</c:v>
                </c:pt>
                <c:pt idx="488">
                  <c:v>694.8689999999998</c:v>
                </c:pt>
                <c:pt idx="489">
                  <c:v>695.7529999999997</c:v>
                </c:pt>
                <c:pt idx="490">
                  <c:v>696.63599999999997</c:v>
                </c:pt>
                <c:pt idx="491">
                  <c:v>697.51400000000001</c:v>
                </c:pt>
                <c:pt idx="492">
                  <c:v>698.38900000000001</c:v>
                </c:pt>
                <c:pt idx="493">
                  <c:v>699.26299999999969</c:v>
                </c:pt>
                <c:pt idx="494">
                  <c:v>700.13699999999972</c:v>
                </c:pt>
                <c:pt idx="495">
                  <c:v>701.01099999999997</c:v>
                </c:pt>
                <c:pt idx="496">
                  <c:v>701.88900000000001</c:v>
                </c:pt>
                <c:pt idx="497">
                  <c:v>702.76199999999972</c:v>
                </c:pt>
                <c:pt idx="498">
                  <c:v>703.64100000000008</c:v>
                </c:pt>
                <c:pt idx="499">
                  <c:v>704.51600000000008</c:v>
                </c:pt>
                <c:pt idx="500">
                  <c:v>705.38799999999969</c:v>
                </c:pt>
                <c:pt idx="501">
                  <c:v>706.26</c:v>
                </c:pt>
                <c:pt idx="502">
                  <c:v>707.12900000000002</c:v>
                </c:pt>
                <c:pt idx="503">
                  <c:v>707.99700000000007</c:v>
                </c:pt>
                <c:pt idx="504">
                  <c:v>708.86300000000006</c:v>
                </c:pt>
                <c:pt idx="505">
                  <c:v>709.73400000000004</c:v>
                </c:pt>
                <c:pt idx="506">
                  <c:v>710.60699999999997</c:v>
                </c:pt>
                <c:pt idx="507">
                  <c:v>711.47900000000004</c:v>
                </c:pt>
                <c:pt idx="508">
                  <c:v>712.34899999999971</c:v>
                </c:pt>
                <c:pt idx="509">
                  <c:v>713.22400000000005</c:v>
                </c:pt>
                <c:pt idx="510">
                  <c:v>714.10300000000007</c:v>
                </c:pt>
                <c:pt idx="511">
                  <c:v>714.98299999999972</c:v>
                </c:pt>
                <c:pt idx="512">
                  <c:v>715.86099999999976</c:v>
                </c:pt>
                <c:pt idx="513">
                  <c:v>716.73700000000008</c:v>
                </c:pt>
                <c:pt idx="514">
                  <c:v>717.61900000000003</c:v>
                </c:pt>
                <c:pt idx="515">
                  <c:v>718.49700000000007</c:v>
                </c:pt>
                <c:pt idx="516">
                  <c:v>719.375</c:v>
                </c:pt>
                <c:pt idx="517">
                  <c:v>720.25099999999998</c:v>
                </c:pt>
                <c:pt idx="518">
                  <c:v>721.12200000000007</c:v>
                </c:pt>
                <c:pt idx="519">
                  <c:v>721.99400000000003</c:v>
                </c:pt>
                <c:pt idx="520">
                  <c:v>722.8689999999998</c:v>
                </c:pt>
                <c:pt idx="521">
                  <c:v>723.74800000000005</c:v>
                </c:pt>
                <c:pt idx="522">
                  <c:v>724.63200000000006</c:v>
                </c:pt>
                <c:pt idx="523">
                  <c:v>725.51299999999969</c:v>
                </c:pt>
                <c:pt idx="524">
                  <c:v>726.39599999999996</c:v>
                </c:pt>
                <c:pt idx="525">
                  <c:v>727.27700000000004</c:v>
                </c:pt>
                <c:pt idx="526">
                  <c:v>728.16199999999981</c:v>
                </c:pt>
                <c:pt idx="527">
                  <c:v>729.0469999999998</c:v>
                </c:pt>
                <c:pt idx="528">
                  <c:v>729.928</c:v>
                </c:pt>
                <c:pt idx="529">
                  <c:v>730.80500000000006</c:v>
                </c:pt>
                <c:pt idx="530">
                  <c:v>731.68499999999995</c:v>
                </c:pt>
                <c:pt idx="531">
                  <c:v>732.56699999999978</c:v>
                </c:pt>
                <c:pt idx="532">
                  <c:v>733.44199999999978</c:v>
                </c:pt>
                <c:pt idx="533">
                  <c:v>734.31999999999971</c:v>
                </c:pt>
                <c:pt idx="534">
                  <c:v>735.20299999999997</c:v>
                </c:pt>
                <c:pt idx="535">
                  <c:v>736.08100000000002</c:v>
                </c:pt>
                <c:pt idx="536">
                  <c:v>736.95399999999972</c:v>
                </c:pt>
                <c:pt idx="537">
                  <c:v>737.82799999999975</c:v>
                </c:pt>
                <c:pt idx="538">
                  <c:v>738.70100000000002</c:v>
                </c:pt>
                <c:pt idx="539">
                  <c:v>739.58199999999999</c:v>
                </c:pt>
                <c:pt idx="540">
                  <c:v>740.46199999999976</c:v>
                </c:pt>
                <c:pt idx="541">
                  <c:v>741.33499999999981</c:v>
                </c:pt>
                <c:pt idx="542">
                  <c:v>742.20900000000006</c:v>
                </c:pt>
                <c:pt idx="543">
                  <c:v>743.07799999999997</c:v>
                </c:pt>
                <c:pt idx="544">
                  <c:v>743.9459999999998</c:v>
                </c:pt>
                <c:pt idx="545">
                  <c:v>744.81499999999983</c:v>
                </c:pt>
                <c:pt idx="546">
                  <c:v>745.68100000000004</c:v>
                </c:pt>
                <c:pt idx="547">
                  <c:v>746.54199999999969</c:v>
                </c:pt>
                <c:pt idx="548">
                  <c:v>747.404</c:v>
                </c:pt>
                <c:pt idx="549">
                  <c:v>748.26499999999999</c:v>
                </c:pt>
                <c:pt idx="550">
                  <c:v>749.13099999999997</c:v>
                </c:pt>
                <c:pt idx="551">
                  <c:v>749.99900000000002</c:v>
                </c:pt>
                <c:pt idx="552">
                  <c:v>750.87</c:v>
                </c:pt>
                <c:pt idx="553">
                  <c:v>751.73900000000003</c:v>
                </c:pt>
                <c:pt idx="554">
                  <c:v>752.61200000000008</c:v>
                </c:pt>
                <c:pt idx="555">
                  <c:v>753.48800000000006</c:v>
                </c:pt>
                <c:pt idx="556">
                  <c:v>754.35799999999949</c:v>
                </c:pt>
                <c:pt idx="557">
                  <c:v>755.23099999999999</c:v>
                </c:pt>
                <c:pt idx="558">
                  <c:v>756.10599999999999</c:v>
                </c:pt>
                <c:pt idx="559">
                  <c:v>756.976</c:v>
                </c:pt>
                <c:pt idx="560">
                  <c:v>757.85199999999975</c:v>
                </c:pt>
                <c:pt idx="561">
                  <c:v>758.73</c:v>
                </c:pt>
                <c:pt idx="562">
                  <c:v>759.60699999999997</c:v>
                </c:pt>
                <c:pt idx="563">
                  <c:v>760.48500000000001</c:v>
                </c:pt>
                <c:pt idx="564">
                  <c:v>761.3589999999997</c:v>
                </c:pt>
                <c:pt idx="565">
                  <c:v>762.23500000000001</c:v>
                </c:pt>
                <c:pt idx="566">
                  <c:v>763.11</c:v>
                </c:pt>
                <c:pt idx="567">
                  <c:v>763.98900000000003</c:v>
                </c:pt>
                <c:pt idx="568">
                  <c:v>764.87099999999998</c:v>
                </c:pt>
                <c:pt idx="569">
                  <c:v>765.7529999999997</c:v>
                </c:pt>
                <c:pt idx="570">
                  <c:v>766.63599999999997</c:v>
                </c:pt>
                <c:pt idx="571">
                  <c:v>767.51699999999983</c:v>
                </c:pt>
                <c:pt idx="572">
                  <c:v>768.39599999999996</c:v>
                </c:pt>
                <c:pt idx="573">
                  <c:v>769.26900000000001</c:v>
                </c:pt>
                <c:pt idx="574">
                  <c:v>770.14499999999998</c:v>
                </c:pt>
                <c:pt idx="575">
                  <c:v>771.02099999999996</c:v>
                </c:pt>
                <c:pt idx="576">
                  <c:v>771.89400000000001</c:v>
                </c:pt>
                <c:pt idx="577">
                  <c:v>772.76499999999999</c:v>
                </c:pt>
                <c:pt idx="578">
                  <c:v>773.63799999999969</c:v>
                </c:pt>
                <c:pt idx="579">
                  <c:v>774.50900000000001</c:v>
                </c:pt>
                <c:pt idx="580">
                  <c:v>775.37300000000005</c:v>
                </c:pt>
                <c:pt idx="581">
                  <c:v>776.22900000000004</c:v>
                </c:pt>
                <c:pt idx="582">
                  <c:v>777.08699999999999</c:v>
                </c:pt>
                <c:pt idx="583">
                  <c:v>777.94900000000007</c:v>
                </c:pt>
                <c:pt idx="584">
                  <c:v>778.8159999999998</c:v>
                </c:pt>
                <c:pt idx="585">
                  <c:v>779.68600000000004</c:v>
                </c:pt>
                <c:pt idx="586">
                  <c:v>780.55199999999979</c:v>
                </c:pt>
                <c:pt idx="587">
                  <c:v>781.41699999999969</c:v>
                </c:pt>
                <c:pt idx="588">
                  <c:v>782.28</c:v>
                </c:pt>
                <c:pt idx="589">
                  <c:v>783.14199999999983</c:v>
                </c:pt>
                <c:pt idx="590">
                  <c:v>784.00199999999973</c:v>
                </c:pt>
                <c:pt idx="591">
                  <c:v>784.85799999999949</c:v>
                </c:pt>
                <c:pt idx="592">
                  <c:v>785.71400000000006</c:v>
                </c:pt>
                <c:pt idx="593">
                  <c:v>786.56099999999981</c:v>
                </c:pt>
                <c:pt idx="594">
                  <c:v>787.40699999999981</c:v>
                </c:pt>
                <c:pt idx="595">
                  <c:v>788.25099999999998</c:v>
                </c:pt>
                <c:pt idx="596">
                  <c:v>789.09699999999998</c:v>
                </c:pt>
                <c:pt idx="597">
                  <c:v>789.94399999999996</c:v>
                </c:pt>
                <c:pt idx="598">
                  <c:v>790.79300000000001</c:v>
                </c:pt>
                <c:pt idx="599">
                  <c:v>791.64199999999983</c:v>
                </c:pt>
                <c:pt idx="600">
                  <c:v>792.48900000000003</c:v>
                </c:pt>
                <c:pt idx="601">
                  <c:v>793.34099999999978</c:v>
                </c:pt>
                <c:pt idx="602">
                  <c:v>794.197</c:v>
                </c:pt>
                <c:pt idx="603">
                  <c:v>795.05499999999972</c:v>
                </c:pt>
                <c:pt idx="604">
                  <c:v>795.9169999999998</c:v>
                </c:pt>
                <c:pt idx="605">
                  <c:v>796.78300000000002</c:v>
                </c:pt>
                <c:pt idx="606">
                  <c:v>797.64699999999982</c:v>
                </c:pt>
                <c:pt idx="607">
                  <c:v>798.51199999999972</c:v>
                </c:pt>
                <c:pt idx="608">
                  <c:v>799.37599999999998</c:v>
                </c:pt>
                <c:pt idx="609">
                  <c:v>800.23800000000006</c:v>
                </c:pt>
                <c:pt idx="610">
                  <c:v>801.10199999999998</c:v>
                </c:pt>
                <c:pt idx="611">
                  <c:v>801.96199999999976</c:v>
                </c:pt>
                <c:pt idx="612">
                  <c:v>802.82399999999996</c:v>
                </c:pt>
                <c:pt idx="613">
                  <c:v>803.69100000000003</c:v>
                </c:pt>
                <c:pt idx="614">
                  <c:v>804.55899999999997</c:v>
                </c:pt>
                <c:pt idx="615">
                  <c:v>805.423</c:v>
                </c:pt>
                <c:pt idx="616">
                  <c:v>806.28700000000003</c:v>
                </c:pt>
                <c:pt idx="617">
                  <c:v>807.15199999999982</c:v>
                </c:pt>
                <c:pt idx="618">
                  <c:v>808.01900000000001</c:v>
                </c:pt>
                <c:pt idx="619">
                  <c:v>808.88099999999997</c:v>
                </c:pt>
                <c:pt idx="620">
                  <c:v>809.73800000000006</c:v>
                </c:pt>
                <c:pt idx="621">
                  <c:v>810.59199999999998</c:v>
                </c:pt>
                <c:pt idx="622">
                  <c:v>811.44899999999996</c:v>
                </c:pt>
                <c:pt idx="623">
                  <c:v>812.31099999999981</c:v>
                </c:pt>
                <c:pt idx="624">
                  <c:v>813.17499999999995</c:v>
                </c:pt>
                <c:pt idx="625">
                  <c:v>814.04</c:v>
                </c:pt>
                <c:pt idx="626">
                  <c:v>814.904</c:v>
                </c:pt>
                <c:pt idx="627">
                  <c:v>815.76800000000003</c:v>
                </c:pt>
                <c:pt idx="628">
                  <c:v>816.63599999999997</c:v>
                </c:pt>
                <c:pt idx="629">
                  <c:v>817.50400000000002</c:v>
                </c:pt>
                <c:pt idx="630">
                  <c:v>818.37199999999996</c:v>
                </c:pt>
                <c:pt idx="631">
                  <c:v>819.23599999999999</c:v>
                </c:pt>
                <c:pt idx="632">
                  <c:v>820.096</c:v>
                </c:pt>
                <c:pt idx="633">
                  <c:v>820.95699999999977</c:v>
                </c:pt>
                <c:pt idx="634">
                  <c:v>821.81899999999996</c:v>
                </c:pt>
                <c:pt idx="635">
                  <c:v>822.68600000000004</c:v>
                </c:pt>
                <c:pt idx="636">
                  <c:v>823.5469999999998</c:v>
                </c:pt>
                <c:pt idx="637">
                  <c:v>824.41099999999972</c:v>
                </c:pt>
                <c:pt idx="638">
                  <c:v>825.27300000000002</c:v>
                </c:pt>
                <c:pt idx="639">
                  <c:v>826.13300000000004</c:v>
                </c:pt>
                <c:pt idx="640">
                  <c:v>826.995</c:v>
                </c:pt>
                <c:pt idx="641">
                  <c:v>827.85699999999974</c:v>
                </c:pt>
                <c:pt idx="642">
                  <c:v>828.72400000000005</c:v>
                </c:pt>
                <c:pt idx="643">
                  <c:v>829.59</c:v>
                </c:pt>
                <c:pt idx="644">
                  <c:v>830.45199999999977</c:v>
                </c:pt>
                <c:pt idx="645">
                  <c:v>831.31999999999982</c:v>
                </c:pt>
                <c:pt idx="646">
                  <c:v>832.19200000000001</c:v>
                </c:pt>
                <c:pt idx="647">
                  <c:v>833.06199999999978</c:v>
                </c:pt>
                <c:pt idx="648">
                  <c:v>833.92899999999997</c:v>
                </c:pt>
                <c:pt idx="649">
                  <c:v>834.79499999999996</c:v>
                </c:pt>
                <c:pt idx="650">
                  <c:v>835.66199999999981</c:v>
                </c:pt>
                <c:pt idx="651">
                  <c:v>836.53399999999999</c:v>
                </c:pt>
                <c:pt idx="652">
                  <c:v>837.40699999999981</c:v>
                </c:pt>
                <c:pt idx="653">
                  <c:v>838.279</c:v>
                </c:pt>
                <c:pt idx="654">
                  <c:v>839.15199999999982</c:v>
                </c:pt>
                <c:pt idx="655">
                  <c:v>840.02099999999996</c:v>
                </c:pt>
                <c:pt idx="656">
                  <c:v>840.88800000000003</c:v>
                </c:pt>
                <c:pt idx="657">
                  <c:v>841.75300000000004</c:v>
                </c:pt>
                <c:pt idx="658">
                  <c:v>842.61500000000001</c:v>
                </c:pt>
                <c:pt idx="659">
                  <c:v>843.48</c:v>
                </c:pt>
                <c:pt idx="660">
                  <c:v>844.34599999999978</c:v>
                </c:pt>
                <c:pt idx="661">
                  <c:v>845.20899999999995</c:v>
                </c:pt>
                <c:pt idx="662">
                  <c:v>846.06799999999976</c:v>
                </c:pt>
                <c:pt idx="663">
                  <c:v>846.92999999999984</c:v>
                </c:pt>
                <c:pt idx="664">
                  <c:v>847.79700000000003</c:v>
                </c:pt>
                <c:pt idx="665">
                  <c:v>848.66599999999983</c:v>
                </c:pt>
                <c:pt idx="666">
                  <c:v>849.53199999999981</c:v>
                </c:pt>
                <c:pt idx="667">
                  <c:v>850.39400000000001</c:v>
                </c:pt>
                <c:pt idx="668">
                  <c:v>851.25800000000004</c:v>
                </c:pt>
                <c:pt idx="669">
                  <c:v>852.12400000000002</c:v>
                </c:pt>
                <c:pt idx="670">
                  <c:v>852.99099999999999</c:v>
                </c:pt>
                <c:pt idx="671">
                  <c:v>853.85899999999981</c:v>
                </c:pt>
                <c:pt idx="672">
                  <c:v>854.73</c:v>
                </c:pt>
                <c:pt idx="673">
                  <c:v>855.59900000000005</c:v>
                </c:pt>
                <c:pt idx="674">
                  <c:v>856.46299999999974</c:v>
                </c:pt>
                <c:pt idx="675">
                  <c:v>857.32999999999981</c:v>
                </c:pt>
                <c:pt idx="676">
                  <c:v>858.19899999999996</c:v>
                </c:pt>
                <c:pt idx="677">
                  <c:v>859.06499999999983</c:v>
                </c:pt>
                <c:pt idx="678">
                  <c:v>859.923</c:v>
                </c:pt>
                <c:pt idx="679">
                  <c:v>860.78</c:v>
                </c:pt>
                <c:pt idx="680">
                  <c:v>861.64099999999996</c:v>
                </c:pt>
                <c:pt idx="681">
                  <c:v>862.50199999999973</c:v>
                </c:pt>
                <c:pt idx="682">
                  <c:v>863.36199999999974</c:v>
                </c:pt>
                <c:pt idx="683">
                  <c:v>864.226</c:v>
                </c:pt>
                <c:pt idx="684">
                  <c:v>865.09199999999998</c:v>
                </c:pt>
                <c:pt idx="685">
                  <c:v>865.95799999999974</c:v>
                </c:pt>
                <c:pt idx="686">
                  <c:v>866.82299999999975</c:v>
                </c:pt>
                <c:pt idx="687">
                  <c:v>867.69100000000003</c:v>
                </c:pt>
                <c:pt idx="688">
                  <c:v>868.55699999999979</c:v>
                </c:pt>
                <c:pt idx="689">
                  <c:v>869.423</c:v>
                </c:pt>
                <c:pt idx="690">
                  <c:v>870.29</c:v>
                </c:pt>
                <c:pt idx="691">
                  <c:v>871.15499999999997</c:v>
                </c:pt>
                <c:pt idx="692">
                  <c:v>872.01599999999996</c:v>
                </c:pt>
                <c:pt idx="693">
                  <c:v>872.88699999999972</c:v>
                </c:pt>
                <c:pt idx="694">
                  <c:v>873.75199999999973</c:v>
                </c:pt>
                <c:pt idx="695">
                  <c:v>874.61400000000003</c:v>
                </c:pt>
                <c:pt idx="696">
                  <c:v>875.48400000000004</c:v>
                </c:pt>
                <c:pt idx="697">
                  <c:v>876.35399999999981</c:v>
                </c:pt>
                <c:pt idx="698">
                  <c:v>877.221</c:v>
                </c:pt>
                <c:pt idx="699">
                  <c:v>878.08500000000004</c:v>
                </c:pt>
                <c:pt idx="700">
                  <c:v>878.94499999999982</c:v>
                </c:pt>
                <c:pt idx="701">
                  <c:v>879.80899999999997</c:v>
                </c:pt>
                <c:pt idx="702">
                  <c:v>880.67</c:v>
                </c:pt>
                <c:pt idx="703">
                  <c:v>881.52800000000002</c:v>
                </c:pt>
                <c:pt idx="704">
                  <c:v>882.38199999999972</c:v>
                </c:pt>
                <c:pt idx="705">
                  <c:v>883.23</c:v>
                </c:pt>
                <c:pt idx="706">
                  <c:v>884.07600000000002</c:v>
                </c:pt>
                <c:pt idx="707">
                  <c:v>884.9219999999998</c:v>
                </c:pt>
                <c:pt idx="708">
                  <c:v>885.774</c:v>
                </c:pt>
                <c:pt idx="709">
                  <c:v>886.62900000000002</c:v>
                </c:pt>
                <c:pt idx="710">
                  <c:v>887.48500000000001</c:v>
                </c:pt>
                <c:pt idx="711">
                  <c:v>888.33699999999976</c:v>
                </c:pt>
                <c:pt idx="712">
                  <c:v>889.19200000000001</c:v>
                </c:pt>
                <c:pt idx="713">
                  <c:v>890.05</c:v>
                </c:pt>
                <c:pt idx="714">
                  <c:v>890.91</c:v>
                </c:pt>
                <c:pt idx="715">
                  <c:v>891.76699999999983</c:v>
                </c:pt>
                <c:pt idx="716">
                  <c:v>892.61699999999996</c:v>
                </c:pt>
                <c:pt idx="717">
                  <c:v>893.47</c:v>
                </c:pt>
                <c:pt idx="718">
                  <c:v>894.3209999999998</c:v>
                </c:pt>
                <c:pt idx="719">
                  <c:v>895.173</c:v>
                </c:pt>
                <c:pt idx="720">
                  <c:v>896.03399999999999</c:v>
                </c:pt>
                <c:pt idx="721">
                  <c:v>896.89199999999983</c:v>
                </c:pt>
                <c:pt idx="722">
                  <c:v>897.75300000000004</c:v>
                </c:pt>
                <c:pt idx="723">
                  <c:v>898.61099999999999</c:v>
                </c:pt>
                <c:pt idx="724">
                  <c:v>899.46699999999976</c:v>
                </c:pt>
                <c:pt idx="725">
                  <c:v>900.32299999999975</c:v>
                </c:pt>
                <c:pt idx="726">
                  <c:v>901.18</c:v>
                </c:pt>
                <c:pt idx="727">
                  <c:v>902.03599999999972</c:v>
                </c:pt>
                <c:pt idx="728">
                  <c:v>902.88900000000001</c:v>
                </c:pt>
                <c:pt idx="729">
                  <c:v>903.74300000000005</c:v>
                </c:pt>
                <c:pt idx="730">
                  <c:v>904.60299999999972</c:v>
                </c:pt>
                <c:pt idx="731">
                  <c:v>905.46199999999976</c:v>
                </c:pt>
                <c:pt idx="732">
                  <c:v>906.31899999999996</c:v>
                </c:pt>
                <c:pt idx="733">
                  <c:v>907.18399999999997</c:v>
                </c:pt>
                <c:pt idx="734">
                  <c:v>908.048</c:v>
                </c:pt>
                <c:pt idx="735">
                  <c:v>908.90800000000002</c:v>
                </c:pt>
                <c:pt idx="736">
                  <c:v>909.76599999999996</c:v>
                </c:pt>
                <c:pt idx="737">
                  <c:v>910.62199999999996</c:v>
                </c:pt>
                <c:pt idx="738">
                  <c:v>911.48699999999997</c:v>
                </c:pt>
                <c:pt idx="739">
                  <c:v>912.34799999999962</c:v>
                </c:pt>
                <c:pt idx="740">
                  <c:v>913.20399999999995</c:v>
                </c:pt>
                <c:pt idx="741">
                  <c:v>914.05799999999977</c:v>
                </c:pt>
                <c:pt idx="742">
                  <c:v>914.90800000000002</c:v>
                </c:pt>
                <c:pt idx="743">
                  <c:v>915.76099999999997</c:v>
                </c:pt>
                <c:pt idx="744">
                  <c:v>916.62199999999996</c:v>
                </c:pt>
                <c:pt idx="745">
                  <c:v>917.48500000000001</c:v>
                </c:pt>
                <c:pt idx="746">
                  <c:v>918.34399999999982</c:v>
                </c:pt>
                <c:pt idx="747">
                  <c:v>919.202</c:v>
                </c:pt>
                <c:pt idx="748">
                  <c:v>920.06099999999981</c:v>
                </c:pt>
                <c:pt idx="749">
                  <c:v>920.92099999999982</c:v>
                </c:pt>
                <c:pt idx="750">
                  <c:v>921.77599999999995</c:v>
                </c:pt>
                <c:pt idx="751">
                  <c:v>922.63099999999997</c:v>
                </c:pt>
                <c:pt idx="752">
                  <c:v>923.48099999999999</c:v>
                </c:pt>
                <c:pt idx="753">
                  <c:v>924.33099999999979</c:v>
                </c:pt>
                <c:pt idx="754">
                  <c:v>925.18100000000004</c:v>
                </c:pt>
                <c:pt idx="755">
                  <c:v>926.02800000000002</c:v>
                </c:pt>
                <c:pt idx="756">
                  <c:v>926.88099999999997</c:v>
                </c:pt>
                <c:pt idx="757">
                  <c:v>927.73500000000001</c:v>
                </c:pt>
                <c:pt idx="758">
                  <c:v>928.58900000000006</c:v>
                </c:pt>
                <c:pt idx="759">
                  <c:v>929.44899999999996</c:v>
                </c:pt>
                <c:pt idx="760">
                  <c:v>930.30799999999977</c:v>
                </c:pt>
                <c:pt idx="761">
                  <c:v>931.16800000000001</c:v>
                </c:pt>
                <c:pt idx="762">
                  <c:v>932.02599999999973</c:v>
                </c:pt>
                <c:pt idx="763">
                  <c:v>932.88099999999997</c:v>
                </c:pt>
                <c:pt idx="764">
                  <c:v>933.73400000000004</c:v>
                </c:pt>
                <c:pt idx="765">
                  <c:v>934.57600000000002</c:v>
                </c:pt>
                <c:pt idx="766">
                  <c:v>935.43499999999972</c:v>
                </c:pt>
                <c:pt idx="767">
                  <c:v>936.29899999999998</c:v>
                </c:pt>
                <c:pt idx="768">
                  <c:v>937.16099999999972</c:v>
                </c:pt>
                <c:pt idx="769">
                  <c:v>938.02199999999982</c:v>
                </c:pt>
                <c:pt idx="770">
                  <c:v>938.87</c:v>
                </c:pt>
                <c:pt idx="771">
                  <c:v>939.7</c:v>
                </c:pt>
                <c:pt idx="772">
                  <c:v>940.51800000000003</c:v>
                </c:pt>
                <c:pt idx="773">
                  <c:v>941.33499999999981</c:v>
                </c:pt>
                <c:pt idx="774">
                  <c:v>942.14499999999998</c:v>
                </c:pt>
                <c:pt idx="775">
                  <c:v>942.95599999999979</c:v>
                </c:pt>
                <c:pt idx="776">
                  <c:v>943.76499999999999</c:v>
                </c:pt>
                <c:pt idx="777">
                  <c:v>944.57500000000005</c:v>
                </c:pt>
                <c:pt idx="778">
                  <c:v>945.38300000000004</c:v>
                </c:pt>
                <c:pt idx="779">
                  <c:v>946.19200000000001</c:v>
                </c:pt>
                <c:pt idx="780">
                  <c:v>947.00199999999973</c:v>
                </c:pt>
                <c:pt idx="781">
                  <c:v>947.81399999999996</c:v>
                </c:pt>
                <c:pt idx="782">
                  <c:v>948.62699999999973</c:v>
                </c:pt>
                <c:pt idx="783">
                  <c:v>949.43799999999976</c:v>
                </c:pt>
                <c:pt idx="784">
                  <c:v>950.25599999999997</c:v>
                </c:pt>
                <c:pt idx="785">
                  <c:v>951.06499999999983</c:v>
                </c:pt>
                <c:pt idx="786">
                  <c:v>951.86799999999971</c:v>
                </c:pt>
                <c:pt idx="787">
                  <c:v>952.67200000000003</c:v>
                </c:pt>
                <c:pt idx="788">
                  <c:v>953.47900000000004</c:v>
                </c:pt>
                <c:pt idx="789">
                  <c:v>954.27599999999995</c:v>
                </c:pt>
                <c:pt idx="790">
                  <c:v>955.08299999999997</c:v>
                </c:pt>
                <c:pt idx="791">
                  <c:v>955.88900000000001</c:v>
                </c:pt>
                <c:pt idx="792">
                  <c:v>956.69600000000003</c:v>
                </c:pt>
                <c:pt idx="793">
                  <c:v>957.48900000000003</c:v>
                </c:pt>
                <c:pt idx="794">
                  <c:v>958.29200000000003</c:v>
                </c:pt>
                <c:pt idx="795">
                  <c:v>959.101</c:v>
                </c:pt>
                <c:pt idx="796">
                  <c:v>959.91300000000001</c:v>
                </c:pt>
                <c:pt idx="797">
                  <c:v>960.726</c:v>
                </c:pt>
                <c:pt idx="798">
                  <c:v>961.53599999999972</c:v>
                </c:pt>
                <c:pt idx="799">
                  <c:v>962.35099999999977</c:v>
                </c:pt>
                <c:pt idx="800">
                  <c:v>963.16</c:v>
                </c:pt>
                <c:pt idx="801">
                  <c:v>963.96899999999982</c:v>
                </c:pt>
                <c:pt idx="802">
                  <c:v>964.779</c:v>
                </c:pt>
                <c:pt idx="803">
                  <c:v>965.58900000000006</c:v>
                </c:pt>
                <c:pt idx="804">
                  <c:v>966.399</c:v>
                </c:pt>
                <c:pt idx="805">
                  <c:v>967.21100000000001</c:v>
                </c:pt>
                <c:pt idx="806">
                  <c:v>968.02099999999996</c:v>
                </c:pt>
                <c:pt idx="807">
                  <c:v>968.83299999999974</c:v>
                </c:pt>
                <c:pt idx="808">
                  <c:v>969.64699999999982</c:v>
                </c:pt>
                <c:pt idx="809">
                  <c:v>970.46199999999976</c:v>
                </c:pt>
                <c:pt idx="810">
                  <c:v>971.27700000000004</c:v>
                </c:pt>
                <c:pt idx="811">
                  <c:v>972.09299999999996</c:v>
                </c:pt>
                <c:pt idx="812">
                  <c:v>972.90300000000002</c:v>
                </c:pt>
                <c:pt idx="813">
                  <c:v>973.71400000000006</c:v>
                </c:pt>
                <c:pt idx="814">
                  <c:v>974.52699999999982</c:v>
                </c:pt>
                <c:pt idx="815">
                  <c:v>975.34199999999976</c:v>
                </c:pt>
                <c:pt idx="816">
                  <c:v>976.15899999999999</c:v>
                </c:pt>
                <c:pt idx="817">
                  <c:v>976.97400000000005</c:v>
                </c:pt>
                <c:pt idx="818">
                  <c:v>977.78800000000001</c:v>
                </c:pt>
                <c:pt idx="819">
                  <c:v>978.60299999999972</c:v>
                </c:pt>
                <c:pt idx="820">
                  <c:v>979.4169999999998</c:v>
                </c:pt>
                <c:pt idx="821">
                  <c:v>980.23299999999972</c:v>
                </c:pt>
                <c:pt idx="822">
                  <c:v>981.05099999999982</c:v>
                </c:pt>
                <c:pt idx="823">
                  <c:v>981.86599999999976</c:v>
                </c:pt>
                <c:pt idx="824">
                  <c:v>982.67100000000005</c:v>
                </c:pt>
                <c:pt idx="825">
                  <c:v>983.47</c:v>
                </c:pt>
                <c:pt idx="826">
                  <c:v>984.27200000000005</c:v>
                </c:pt>
                <c:pt idx="827">
                  <c:v>985.08199999999999</c:v>
                </c:pt>
                <c:pt idx="828">
                  <c:v>985.93299999999977</c:v>
                </c:pt>
                <c:pt idx="829">
                  <c:v>986.81899999999996</c:v>
                </c:pt>
                <c:pt idx="830">
                  <c:v>987.721</c:v>
                </c:pt>
                <c:pt idx="831">
                  <c:v>988.63599999999997</c:v>
                </c:pt>
                <c:pt idx="832">
                  <c:v>989.55899999999997</c:v>
                </c:pt>
                <c:pt idx="833">
                  <c:v>990.49099999999999</c:v>
                </c:pt>
                <c:pt idx="834">
                  <c:v>991.41099999999972</c:v>
                </c:pt>
                <c:pt idx="835">
                  <c:v>992.33199999999977</c:v>
                </c:pt>
                <c:pt idx="836">
                  <c:v>993.25400000000002</c:v>
                </c:pt>
                <c:pt idx="837">
                  <c:v>994.18</c:v>
                </c:pt>
                <c:pt idx="838">
                  <c:v>995.1</c:v>
                </c:pt>
                <c:pt idx="839">
                  <c:v>996.01599999999996</c:v>
                </c:pt>
                <c:pt idx="840">
                  <c:v>996.93899999999996</c:v>
                </c:pt>
                <c:pt idx="841">
                  <c:v>997.86099999999976</c:v>
                </c:pt>
                <c:pt idx="842">
                  <c:v>998.79100000000005</c:v>
                </c:pt>
                <c:pt idx="843">
                  <c:v>999.72199999999998</c:v>
                </c:pt>
                <c:pt idx="844">
                  <c:v>1000.648</c:v>
                </c:pt>
                <c:pt idx="845">
                  <c:v>1001.579</c:v>
                </c:pt>
                <c:pt idx="846">
                  <c:v>1002.511</c:v>
                </c:pt>
                <c:pt idx="847">
                  <c:v>1003.437</c:v>
                </c:pt>
                <c:pt idx="848">
                  <c:v>1004.359</c:v>
                </c:pt>
                <c:pt idx="849">
                  <c:v>1005.287</c:v>
                </c:pt>
                <c:pt idx="850">
                  <c:v>1006.2190000000001</c:v>
                </c:pt>
                <c:pt idx="851">
                  <c:v>1007.147</c:v>
                </c:pt>
                <c:pt idx="852">
                  <c:v>1008.074</c:v>
                </c:pt>
                <c:pt idx="853">
                  <c:v>1009</c:v>
                </c:pt>
                <c:pt idx="854">
                  <c:v>1009.929</c:v>
                </c:pt>
                <c:pt idx="855">
                  <c:v>1010.8579999999999</c:v>
                </c:pt>
                <c:pt idx="856">
                  <c:v>1011.789</c:v>
                </c:pt>
                <c:pt idx="857">
                  <c:v>1012.717</c:v>
                </c:pt>
                <c:pt idx="858">
                  <c:v>1013.647</c:v>
                </c:pt>
                <c:pt idx="859">
                  <c:v>1014.577</c:v>
                </c:pt>
                <c:pt idx="860">
                  <c:v>1015.502</c:v>
                </c:pt>
                <c:pt idx="861">
                  <c:v>1016.428</c:v>
                </c:pt>
                <c:pt idx="862">
                  <c:v>1017.357</c:v>
                </c:pt>
                <c:pt idx="863">
                  <c:v>1018.284</c:v>
                </c:pt>
                <c:pt idx="864">
                  <c:v>1019.215</c:v>
                </c:pt>
                <c:pt idx="865">
                  <c:v>1020.14</c:v>
                </c:pt>
                <c:pt idx="866">
                  <c:v>1021.064</c:v>
                </c:pt>
                <c:pt idx="867">
                  <c:v>1021.994</c:v>
                </c:pt>
                <c:pt idx="868">
                  <c:v>1022.922</c:v>
                </c:pt>
                <c:pt idx="869">
                  <c:v>1023.847</c:v>
                </c:pt>
                <c:pt idx="870">
                  <c:v>1024.7719999999999</c:v>
                </c:pt>
                <c:pt idx="871">
                  <c:v>1025.6959999999999</c:v>
                </c:pt>
                <c:pt idx="872">
                  <c:v>1026.627</c:v>
                </c:pt>
                <c:pt idx="873">
                  <c:v>1027.568</c:v>
                </c:pt>
                <c:pt idx="874">
                  <c:v>1028.5050000000001</c:v>
                </c:pt>
                <c:pt idx="875">
                  <c:v>1029.4349999999999</c:v>
                </c:pt>
                <c:pt idx="876">
                  <c:v>1030.3589999999999</c:v>
                </c:pt>
                <c:pt idx="877">
                  <c:v>1031.289</c:v>
                </c:pt>
                <c:pt idx="878">
                  <c:v>1032.2149999999999</c:v>
                </c:pt>
                <c:pt idx="879">
                  <c:v>1033.1410000000001</c:v>
                </c:pt>
                <c:pt idx="880">
                  <c:v>1034.079</c:v>
                </c:pt>
                <c:pt idx="881">
                  <c:v>1034.998</c:v>
                </c:pt>
                <c:pt idx="882">
                  <c:v>1035.93</c:v>
                </c:pt>
                <c:pt idx="883">
                  <c:v>1036.855</c:v>
                </c:pt>
                <c:pt idx="884">
                  <c:v>1037.78</c:v>
                </c:pt>
                <c:pt idx="885">
                  <c:v>1038.7070000000001</c:v>
                </c:pt>
                <c:pt idx="886">
                  <c:v>1039.623</c:v>
                </c:pt>
                <c:pt idx="887">
                  <c:v>1040.53</c:v>
                </c:pt>
                <c:pt idx="888">
                  <c:v>1041.4269999999999</c:v>
                </c:pt>
                <c:pt idx="889">
                  <c:v>1042.317</c:v>
                </c:pt>
                <c:pt idx="890">
                  <c:v>1043.2070000000001</c:v>
                </c:pt>
                <c:pt idx="891">
                  <c:v>1044.1010000000001</c:v>
                </c:pt>
                <c:pt idx="892">
                  <c:v>1044.9939999999999</c:v>
                </c:pt>
                <c:pt idx="893">
                  <c:v>1045.8879999999999</c:v>
                </c:pt>
                <c:pt idx="894">
                  <c:v>1046.7850000000001</c:v>
                </c:pt>
                <c:pt idx="895">
                  <c:v>1047.681</c:v>
                </c:pt>
                <c:pt idx="896">
                  <c:v>1048.57</c:v>
                </c:pt>
                <c:pt idx="897">
                  <c:v>1049.461</c:v>
                </c:pt>
                <c:pt idx="898">
                  <c:v>1050.3489999999999</c:v>
                </c:pt>
                <c:pt idx="899">
                  <c:v>1051.2339999999999</c:v>
                </c:pt>
                <c:pt idx="900">
                  <c:v>1052.1189999999999</c:v>
                </c:pt>
                <c:pt idx="901">
                  <c:v>1053.0029999999999</c:v>
                </c:pt>
                <c:pt idx="902">
                  <c:v>1053.885</c:v>
                </c:pt>
                <c:pt idx="903">
                  <c:v>1054.7660000000001</c:v>
                </c:pt>
                <c:pt idx="904">
                  <c:v>1055.643</c:v>
                </c:pt>
                <c:pt idx="905">
                  <c:v>1056.5139999999999</c:v>
                </c:pt>
                <c:pt idx="906">
                  <c:v>1057.383</c:v>
                </c:pt>
                <c:pt idx="907">
                  <c:v>1058.251</c:v>
                </c:pt>
                <c:pt idx="908">
                  <c:v>1059.123</c:v>
                </c:pt>
                <c:pt idx="909">
                  <c:v>1060</c:v>
                </c:pt>
                <c:pt idx="910">
                  <c:v>1060.8789999999999</c:v>
                </c:pt>
                <c:pt idx="911">
                  <c:v>1061.76</c:v>
                </c:pt>
                <c:pt idx="912">
                  <c:v>1062.6410000000001</c:v>
                </c:pt>
                <c:pt idx="913">
                  <c:v>1063.52</c:v>
                </c:pt>
                <c:pt idx="914">
                  <c:v>1064.3969999999999</c:v>
                </c:pt>
                <c:pt idx="915">
                  <c:v>1065.2729999999999</c:v>
                </c:pt>
                <c:pt idx="916">
                  <c:v>1066.152</c:v>
                </c:pt>
                <c:pt idx="917">
                  <c:v>1067.03</c:v>
                </c:pt>
              </c:numCache>
            </c:numRef>
          </c:xVal>
          <c:yVal>
            <c:numRef>
              <c:f>Coke!$O$6:$O$923</c:f>
              <c:numCache>
                <c:formatCode>General</c:formatCode>
                <c:ptCount val="918"/>
                <c:pt idx="0">
                  <c:v>1</c:v>
                </c:pt>
                <c:pt idx="1">
                  <c:v>0.99949846683215204</c:v>
                </c:pt>
                <c:pt idx="2">
                  <c:v>0.99899693366430298</c:v>
                </c:pt>
                <c:pt idx="3">
                  <c:v>0.99879378098871896</c:v>
                </c:pt>
                <c:pt idx="4">
                  <c:v>0.99828589929975697</c:v>
                </c:pt>
                <c:pt idx="5">
                  <c:v>0.99747963711853405</c:v>
                </c:pt>
                <c:pt idx="6">
                  <c:v>0.99677495127510096</c:v>
                </c:pt>
                <c:pt idx="7">
                  <c:v>0.99596868909387504</c:v>
                </c:pt>
                <c:pt idx="8">
                  <c:v>0.99526400325044095</c:v>
                </c:pt>
                <c:pt idx="9">
                  <c:v>0.99455296888589895</c:v>
                </c:pt>
                <c:pt idx="10">
                  <c:v>0.99384828304246597</c:v>
                </c:pt>
                <c:pt idx="11">
                  <c:v>0.99304202086124005</c:v>
                </c:pt>
                <c:pt idx="12">
                  <c:v>0.99243891135560003</c:v>
                </c:pt>
                <c:pt idx="13">
                  <c:v>0.99142314797767805</c:v>
                </c:pt>
                <c:pt idx="14">
                  <c:v>0.99021692896639801</c:v>
                </c:pt>
                <c:pt idx="15">
                  <c:v>0.98941066678517198</c:v>
                </c:pt>
                <c:pt idx="16">
                  <c:v>0.98829967559057197</c:v>
                </c:pt>
                <c:pt idx="17">
                  <c:v>0.98729660925487495</c:v>
                </c:pt>
                <c:pt idx="18">
                  <c:v>0.985976116863578</c:v>
                </c:pt>
                <c:pt idx="19">
                  <c:v>0.98466832151450401</c:v>
                </c:pt>
                <c:pt idx="20">
                  <c:v>0.98366525517880699</c:v>
                </c:pt>
                <c:pt idx="21">
                  <c:v>0.98204638229524499</c:v>
                </c:pt>
                <c:pt idx="22">
                  <c:v>0.98094173962175502</c:v>
                </c:pt>
                <c:pt idx="23">
                  <c:v>0.98013547744053098</c:v>
                </c:pt>
                <c:pt idx="24">
                  <c:v>0.97882133357034395</c:v>
                </c:pt>
                <c:pt idx="25">
                  <c:v>0.97690408019451802</c:v>
                </c:pt>
                <c:pt idx="26">
                  <c:v>0.97518997949427799</c:v>
                </c:pt>
                <c:pt idx="27">
                  <c:v>0.97357745513182603</c:v>
                </c:pt>
                <c:pt idx="28">
                  <c:v>0.97175542957268102</c:v>
                </c:pt>
                <c:pt idx="29">
                  <c:v>0.97004767739355102</c:v>
                </c:pt>
                <c:pt idx="30">
                  <c:v>0.96843515303110095</c:v>
                </c:pt>
                <c:pt idx="31">
                  <c:v>0.96661312747195605</c:v>
                </c:pt>
                <c:pt idx="32">
                  <c:v>0.964695874096129</c:v>
                </c:pt>
                <c:pt idx="33">
                  <c:v>0.96217551121466205</c:v>
                </c:pt>
                <c:pt idx="34">
                  <c:v>0.96076613952779599</c:v>
                </c:pt>
                <c:pt idx="35">
                  <c:v>0.95895046248976301</c:v>
                </c:pt>
                <c:pt idx="36">
                  <c:v>0.95683005643835195</c:v>
                </c:pt>
                <c:pt idx="37">
                  <c:v>0.95481122672473295</c:v>
                </c:pt>
                <c:pt idx="38">
                  <c:v>0.95249401651885302</c:v>
                </c:pt>
                <c:pt idx="39">
                  <c:v>0.95017045779185805</c:v>
                </c:pt>
                <c:pt idx="40">
                  <c:v>0.94815797659935197</c:v>
                </c:pt>
                <c:pt idx="41">
                  <c:v>0.945834417872357</c:v>
                </c:pt>
                <c:pt idx="42">
                  <c:v>0.94372036034205697</c:v>
                </c:pt>
                <c:pt idx="43">
                  <c:v>0.94079369210942299</c:v>
                </c:pt>
                <c:pt idx="44">
                  <c:v>0.93796860021458095</c:v>
                </c:pt>
                <c:pt idx="45">
                  <c:v>0.935448237333112</c:v>
                </c:pt>
                <c:pt idx="46">
                  <c:v>0.93313102712723095</c:v>
                </c:pt>
                <c:pt idx="47">
                  <c:v>0.93040751157017998</c:v>
                </c:pt>
                <c:pt idx="48">
                  <c:v>0.92768399601312801</c:v>
                </c:pt>
                <c:pt idx="49">
                  <c:v>0.92496048045607704</c:v>
                </c:pt>
                <c:pt idx="50">
                  <c:v>0.92233219271570599</c:v>
                </c:pt>
                <c:pt idx="51">
                  <c:v>0.91960867715865702</c:v>
                </c:pt>
                <c:pt idx="52">
                  <c:v>0.916586781109341</c:v>
                </c:pt>
                <c:pt idx="53">
                  <c:v>0.91355853653891295</c:v>
                </c:pt>
                <c:pt idx="54">
                  <c:v>0.91073979316518305</c:v>
                </c:pt>
                <c:pt idx="55">
                  <c:v>0.908111505424812</c:v>
                </c:pt>
                <c:pt idx="56">
                  <c:v>0.90519118571328905</c:v>
                </c:pt>
                <c:pt idx="57">
                  <c:v>0.90246767015623697</c:v>
                </c:pt>
                <c:pt idx="58">
                  <c:v>0.89903312023464099</c:v>
                </c:pt>
                <c:pt idx="59">
                  <c:v>0.89590964784753402</c:v>
                </c:pt>
                <c:pt idx="60">
                  <c:v>0.89288140327710697</c:v>
                </c:pt>
                <c:pt idx="61">
                  <c:v>0.890157887720055</c:v>
                </c:pt>
                <c:pt idx="62">
                  <c:v>0.88702806681183699</c:v>
                </c:pt>
                <c:pt idx="63">
                  <c:v>0.88349828907355898</c:v>
                </c:pt>
                <c:pt idx="64">
                  <c:v>0.88007643619418896</c:v>
                </c:pt>
                <c:pt idx="65">
                  <c:v>0.87643873359700897</c:v>
                </c:pt>
                <c:pt idx="66">
                  <c:v>0.87311210853431598</c:v>
                </c:pt>
                <c:pt idx="67">
                  <c:v>0.86977913495051296</c:v>
                </c:pt>
                <c:pt idx="68">
                  <c:v>0.86635728207114204</c:v>
                </c:pt>
                <c:pt idx="69">
                  <c:v>0.86302430848733802</c:v>
                </c:pt>
                <c:pt idx="70">
                  <c:v>0.85949453074906301</c:v>
                </c:pt>
                <c:pt idx="71">
                  <c:v>0.85596475301078501</c:v>
                </c:pt>
                <c:pt idx="72">
                  <c:v>0.85192709358355101</c:v>
                </c:pt>
                <c:pt idx="73">
                  <c:v>0.84809258683189703</c:v>
                </c:pt>
                <c:pt idx="74">
                  <c:v>0.84406127592577396</c:v>
                </c:pt>
                <c:pt idx="75">
                  <c:v>0.84022676917411998</c:v>
                </c:pt>
                <c:pt idx="76">
                  <c:v>0.83660176361916405</c:v>
                </c:pt>
                <c:pt idx="77">
                  <c:v>0.83297040954309598</c:v>
                </c:pt>
                <c:pt idx="78">
                  <c:v>0.82903432645365205</c:v>
                </c:pt>
                <c:pt idx="79">
                  <c:v>0.82510459188531904</c:v>
                </c:pt>
                <c:pt idx="80">
                  <c:v>0.82055905076912306</c:v>
                </c:pt>
                <c:pt idx="81">
                  <c:v>0.81641981500409599</c:v>
                </c:pt>
                <c:pt idx="82">
                  <c:v>0.81259165677355405</c:v>
                </c:pt>
                <c:pt idx="83">
                  <c:v>0.80895395417637395</c:v>
                </c:pt>
                <c:pt idx="84">
                  <c:v>0.80502421960804205</c:v>
                </c:pt>
                <c:pt idx="85">
                  <c:v>0.80119606137750199</c:v>
                </c:pt>
                <c:pt idx="86">
                  <c:v>0.79725997828805795</c:v>
                </c:pt>
                <c:pt idx="87">
                  <c:v>0.79342547153640597</c:v>
                </c:pt>
                <c:pt idx="88">
                  <c:v>0.78939416063028101</c:v>
                </c:pt>
                <c:pt idx="89">
                  <c:v>0.78525492486525095</c:v>
                </c:pt>
                <c:pt idx="90">
                  <c:v>0.78142041811359997</c:v>
                </c:pt>
                <c:pt idx="91">
                  <c:v>0.77718595453189199</c:v>
                </c:pt>
                <c:pt idx="92">
                  <c:v>0.77314829510465499</c:v>
                </c:pt>
                <c:pt idx="93">
                  <c:v>0.76891383152294601</c:v>
                </c:pt>
                <c:pt idx="94">
                  <c:v>0.76478094427903098</c:v>
                </c:pt>
                <c:pt idx="95">
                  <c:v>0.76084486118958705</c:v>
                </c:pt>
                <c:pt idx="96">
                  <c:v>0.75701035443793296</c:v>
                </c:pt>
                <c:pt idx="97">
                  <c:v>0.75317584768628099</c:v>
                </c:pt>
                <c:pt idx="98">
                  <c:v>0.748941384104573</c:v>
                </c:pt>
                <c:pt idx="99">
                  <c:v>0.74491007319844804</c:v>
                </c:pt>
                <c:pt idx="100">
                  <c:v>0.74047245694115604</c:v>
                </c:pt>
                <c:pt idx="101">
                  <c:v>0.73673317800618299</c:v>
                </c:pt>
                <c:pt idx="102">
                  <c:v>0.73270186710005802</c:v>
                </c:pt>
                <c:pt idx="103">
                  <c:v>0.72886736034840705</c:v>
                </c:pt>
                <c:pt idx="104">
                  <c:v>0.72514077845565805</c:v>
                </c:pt>
                <c:pt idx="105">
                  <c:v>0.72120469536621301</c:v>
                </c:pt>
                <c:pt idx="106">
                  <c:v>0.717674917627938</c:v>
                </c:pt>
                <c:pt idx="107">
                  <c:v>0.71404991207298196</c:v>
                </c:pt>
                <c:pt idx="108">
                  <c:v>0.71011382898353803</c:v>
                </c:pt>
                <c:pt idx="109">
                  <c:v>0.70587301688071802</c:v>
                </c:pt>
                <c:pt idx="110">
                  <c:v>0.702540043296914</c:v>
                </c:pt>
                <c:pt idx="111">
                  <c:v>0.69891503774195696</c:v>
                </c:pt>
                <c:pt idx="112">
                  <c:v>0.69568998901705803</c:v>
                </c:pt>
                <c:pt idx="113">
                  <c:v>0.69367115930344003</c:v>
                </c:pt>
                <c:pt idx="114">
                  <c:v>0.69054133839522203</c:v>
                </c:pt>
                <c:pt idx="115">
                  <c:v>0.68640210263019197</c:v>
                </c:pt>
                <c:pt idx="116">
                  <c:v>0.68297390122970902</c:v>
                </c:pt>
                <c:pt idx="117">
                  <c:v>0.679952005180393</c:v>
                </c:pt>
                <c:pt idx="118">
                  <c:v>0.67682853279328703</c:v>
                </c:pt>
                <c:pt idx="119">
                  <c:v>0.67389551603953801</c:v>
                </c:pt>
                <c:pt idx="120">
                  <c:v>0.67077204365243104</c:v>
                </c:pt>
                <c:pt idx="121">
                  <c:v>0.667235917393044</c:v>
                </c:pt>
                <c:pt idx="122">
                  <c:v>0.66381406451367098</c:v>
                </c:pt>
                <c:pt idx="123">
                  <c:v>0.66048109092986795</c:v>
                </c:pt>
                <c:pt idx="124">
                  <c:v>0.65715446586717596</c:v>
                </c:pt>
                <c:pt idx="125">
                  <c:v>0.65403099348006899</c:v>
                </c:pt>
                <c:pt idx="126">
                  <c:v>0.65090117257184898</c:v>
                </c:pt>
                <c:pt idx="127">
                  <c:v>0.64787292800142104</c:v>
                </c:pt>
                <c:pt idx="128">
                  <c:v>0.64474945561431496</c:v>
                </c:pt>
                <c:pt idx="129">
                  <c:v>0.64172121104388702</c:v>
                </c:pt>
                <c:pt idx="130">
                  <c:v>0.63849616231898698</c:v>
                </c:pt>
                <c:pt idx="131">
                  <c:v>0.63536634141076898</c:v>
                </c:pt>
                <c:pt idx="132">
                  <c:v>0.63223652050254897</c:v>
                </c:pt>
                <c:pt idx="133">
                  <c:v>0.62931620079102502</c:v>
                </c:pt>
                <c:pt idx="134">
                  <c:v>0.62619272840391904</c:v>
                </c:pt>
                <c:pt idx="135">
                  <c:v>0.62336763650907501</c:v>
                </c:pt>
                <c:pt idx="136">
                  <c:v>0.62044096827644002</c:v>
                </c:pt>
                <c:pt idx="137">
                  <c:v>0.61751430004380503</c:v>
                </c:pt>
                <c:pt idx="138">
                  <c:v>0.61458763181117004</c:v>
                </c:pt>
                <c:pt idx="139">
                  <c:v>0.61176253991632501</c:v>
                </c:pt>
                <c:pt idx="140">
                  <c:v>0.60894379654259501</c:v>
                </c:pt>
                <c:pt idx="141">
                  <c:v>0.60591555197216695</c:v>
                </c:pt>
                <c:pt idx="142">
                  <c:v>0.60278573106394895</c:v>
                </c:pt>
                <c:pt idx="143">
                  <c:v>0.59996063916910503</c:v>
                </c:pt>
                <c:pt idx="144">
                  <c:v>0.59683716678199805</c:v>
                </c:pt>
                <c:pt idx="145">
                  <c:v>0.59401207488715402</c:v>
                </c:pt>
                <c:pt idx="146">
                  <c:v>0.59128855933010505</c:v>
                </c:pt>
                <c:pt idx="147">
                  <c:v>0.58856504377305296</c:v>
                </c:pt>
                <c:pt idx="148">
                  <c:v>0.58563837554041798</c:v>
                </c:pt>
                <c:pt idx="149">
                  <c:v>0.58271805582889502</c:v>
                </c:pt>
                <c:pt idx="150">
                  <c:v>0.579785039075148</c:v>
                </c:pt>
                <c:pt idx="151">
                  <c:v>0.57716944837700102</c:v>
                </c:pt>
                <c:pt idx="152">
                  <c:v>0.57475066183332602</c:v>
                </c:pt>
                <c:pt idx="153">
                  <c:v>0.57222395043074803</c:v>
                </c:pt>
                <c:pt idx="154">
                  <c:v>0.56899890170584799</c:v>
                </c:pt>
                <c:pt idx="155">
                  <c:v>0.56708164833002095</c:v>
                </c:pt>
                <c:pt idx="156">
                  <c:v>0.56516439495419502</c:v>
                </c:pt>
                <c:pt idx="157">
                  <c:v>0.56172984503260104</c:v>
                </c:pt>
                <c:pt idx="158">
                  <c:v>0.55880952532107697</c:v>
                </c:pt>
                <c:pt idx="159">
                  <c:v>0.556086009764026</c:v>
                </c:pt>
                <c:pt idx="160">
                  <c:v>0.55356564688255905</c:v>
                </c:pt>
                <c:pt idx="161">
                  <c:v>0.55044217449545096</c:v>
                </c:pt>
                <c:pt idx="162">
                  <c:v>0.54741392992502302</c:v>
                </c:pt>
                <c:pt idx="163">
                  <c:v>0.54498879486023799</c:v>
                </c:pt>
                <c:pt idx="164">
                  <c:v>0.54276681247103398</c:v>
                </c:pt>
                <c:pt idx="165">
                  <c:v>0.53974491642172095</c:v>
                </c:pt>
                <c:pt idx="166">
                  <c:v>0.53661509551349995</c:v>
                </c:pt>
                <c:pt idx="167">
                  <c:v>0.53349162312639398</c:v>
                </c:pt>
                <c:pt idx="168">
                  <c:v>0.53056495489375599</c:v>
                </c:pt>
                <c:pt idx="169">
                  <c:v>0.52773986299891396</c:v>
                </c:pt>
                <c:pt idx="170">
                  <c:v>0.52411485744395803</c:v>
                </c:pt>
                <c:pt idx="171">
                  <c:v>0.51987404534113801</c:v>
                </c:pt>
                <c:pt idx="172">
                  <c:v>0.51573480957610995</c:v>
                </c:pt>
                <c:pt idx="173">
                  <c:v>0.51231295669673704</c:v>
                </c:pt>
                <c:pt idx="174">
                  <c:v>0.50827529726950005</c:v>
                </c:pt>
                <c:pt idx="175">
                  <c:v>0.50473917101011301</c:v>
                </c:pt>
                <c:pt idx="176">
                  <c:v>0.50050470742840503</c:v>
                </c:pt>
                <c:pt idx="177">
                  <c:v>0.49687335335233701</c:v>
                </c:pt>
                <c:pt idx="178">
                  <c:v>0.49374988096522998</c:v>
                </c:pt>
                <c:pt idx="179">
                  <c:v>0.49042325590253799</c:v>
                </c:pt>
                <c:pt idx="180">
                  <c:v>0.48719820717763901</c:v>
                </c:pt>
                <c:pt idx="181">
                  <c:v>0.48476672359174</c:v>
                </c:pt>
                <c:pt idx="182">
                  <c:v>0.48225270923138502</c:v>
                </c:pt>
                <c:pt idx="183">
                  <c:v>0.47983392268771002</c:v>
                </c:pt>
                <c:pt idx="184">
                  <c:v>0.477110407130658</c:v>
                </c:pt>
                <c:pt idx="185">
                  <c:v>0.47417739037691198</c:v>
                </c:pt>
                <c:pt idx="186">
                  <c:v>0.47125707066538802</c:v>
                </c:pt>
                <c:pt idx="187">
                  <c:v>0.46914301313509099</c:v>
                </c:pt>
                <c:pt idx="188">
                  <c:v>0.46692103074588698</c:v>
                </c:pt>
                <c:pt idx="189">
                  <c:v>0.46459747201889301</c:v>
                </c:pt>
                <c:pt idx="190">
                  <c:v>0.46258499082638599</c:v>
                </c:pt>
                <c:pt idx="191">
                  <c:v>0.46036300843718397</c:v>
                </c:pt>
                <c:pt idx="192">
                  <c:v>0.45803944971019001</c:v>
                </c:pt>
                <c:pt idx="193">
                  <c:v>0.455620663166516</c:v>
                </c:pt>
                <c:pt idx="194">
                  <c:v>0.45350660563621698</c:v>
                </c:pt>
                <c:pt idx="195">
                  <c:v>0.45128462324701502</c:v>
                </c:pt>
                <c:pt idx="196">
                  <c:v>0.44946894620897998</c:v>
                </c:pt>
                <c:pt idx="197">
                  <c:v>0.44734854015757097</c:v>
                </c:pt>
                <c:pt idx="198">
                  <c:v>0.44543128678174498</c:v>
                </c:pt>
                <c:pt idx="199">
                  <c:v>0.443215652913653</c:v>
                </c:pt>
                <c:pt idx="200">
                  <c:v>0.44109524686224399</c:v>
                </c:pt>
                <c:pt idx="201">
                  <c:v>0.43857488398077599</c:v>
                </c:pt>
                <c:pt idx="202">
                  <c:v>0.43656240278827102</c:v>
                </c:pt>
                <c:pt idx="203">
                  <c:v>0.43474037722912401</c:v>
                </c:pt>
                <c:pt idx="204">
                  <c:v>0.43272789603661799</c:v>
                </c:pt>
                <c:pt idx="205">
                  <c:v>0.43070906632299899</c:v>
                </c:pt>
                <c:pt idx="206">
                  <c:v>0.42889338928496601</c:v>
                </c:pt>
                <c:pt idx="207">
                  <c:v>0.42656983055797199</c:v>
                </c:pt>
                <c:pt idx="208">
                  <c:v>0.42486207837884099</c:v>
                </c:pt>
                <c:pt idx="209">
                  <c:v>0.42273532380632001</c:v>
                </c:pt>
                <c:pt idx="210">
                  <c:v>0.42072284261381399</c:v>
                </c:pt>
                <c:pt idx="211">
                  <c:v>0.41911031825136402</c:v>
                </c:pt>
                <c:pt idx="212">
                  <c:v>0.41759302170559298</c:v>
                </c:pt>
                <c:pt idx="213">
                  <c:v>0.41598049734314302</c:v>
                </c:pt>
                <c:pt idx="214">
                  <c:v>0.41406324396731797</c:v>
                </c:pt>
                <c:pt idx="215">
                  <c:v>0.412349143267075</c:v>
                </c:pt>
                <c:pt idx="216">
                  <c:v>0.410228737215666</c:v>
                </c:pt>
                <c:pt idx="217">
                  <c:v>0.407809950671991</c:v>
                </c:pt>
                <c:pt idx="218">
                  <c:v>0.40629265412622201</c:v>
                </c:pt>
                <c:pt idx="219">
                  <c:v>0.40458490194709201</c:v>
                </c:pt>
                <c:pt idx="220">
                  <c:v>0.40327075807690599</c:v>
                </c:pt>
                <c:pt idx="221">
                  <c:v>0.40186138639003999</c:v>
                </c:pt>
                <c:pt idx="222">
                  <c:v>0.39974098033863098</c:v>
                </c:pt>
                <c:pt idx="223">
                  <c:v>0.39782372696280299</c:v>
                </c:pt>
                <c:pt idx="224">
                  <c:v>0.39621120260035297</c:v>
                </c:pt>
                <c:pt idx="225">
                  <c:v>0.394897058730168</c:v>
                </c:pt>
                <c:pt idx="226">
                  <c:v>0.39318295802992798</c:v>
                </c:pt>
                <c:pt idx="227">
                  <c:v>0.39157043366747601</c:v>
                </c:pt>
                <c:pt idx="228">
                  <c:v>0.38965318029165003</c:v>
                </c:pt>
                <c:pt idx="229">
                  <c:v>0.38823746008367399</c:v>
                </c:pt>
                <c:pt idx="230">
                  <c:v>0.386529707904544</c:v>
                </c:pt>
                <c:pt idx="231">
                  <c:v>0.38551394452662302</c:v>
                </c:pt>
                <c:pt idx="232">
                  <c:v>0.38420614917754897</c:v>
                </c:pt>
                <c:pt idx="233">
                  <c:v>0.38228889580172398</c:v>
                </c:pt>
                <c:pt idx="234">
                  <c:v>0.38077794777706497</c:v>
                </c:pt>
                <c:pt idx="235">
                  <c:v>0.379673305103577</c:v>
                </c:pt>
                <c:pt idx="236">
                  <c:v>0.378054432220015</c:v>
                </c:pt>
                <c:pt idx="237">
                  <c:v>0.37614352736530099</c:v>
                </c:pt>
                <c:pt idx="238">
                  <c:v>0.37462623081953</c:v>
                </c:pt>
                <c:pt idx="239">
                  <c:v>0.37311528279487399</c:v>
                </c:pt>
                <c:pt idx="240">
                  <c:v>0.3718074874458</c:v>
                </c:pt>
                <c:pt idx="241">
                  <c:v>0.370486995054503</c:v>
                </c:pt>
                <c:pt idx="242">
                  <c:v>0.369077623367637</c:v>
                </c:pt>
                <c:pt idx="243">
                  <c:v>0.36776347949745097</c:v>
                </c:pt>
                <c:pt idx="244">
                  <c:v>0.36655726048616999</c:v>
                </c:pt>
                <c:pt idx="245">
                  <c:v>0.36524311661598502</c:v>
                </c:pt>
                <c:pt idx="246">
                  <c:v>0.36373216859132601</c:v>
                </c:pt>
                <c:pt idx="247">
                  <c:v>0.36272275373451701</c:v>
                </c:pt>
                <c:pt idx="248">
                  <c:v>0.36161811106102898</c:v>
                </c:pt>
                <c:pt idx="249">
                  <c:v>0.360602347683108</c:v>
                </c:pt>
                <c:pt idx="250">
                  <c:v>0.359091399658449</c:v>
                </c:pt>
                <c:pt idx="251">
                  <c:v>0.35757410311268001</c:v>
                </c:pt>
                <c:pt idx="252">
                  <c:v>0.356063155088021</c:v>
                </c:pt>
                <c:pt idx="253">
                  <c:v>0.35506008875232598</c:v>
                </c:pt>
                <c:pt idx="254">
                  <c:v>0.353644368544348</c:v>
                </c:pt>
                <c:pt idx="255">
                  <c:v>0.35243180101195498</c:v>
                </c:pt>
                <c:pt idx="256">
                  <c:v>0.351225582000672</c:v>
                </c:pt>
                <c:pt idx="257">
                  <c:v>0.35011459080607199</c:v>
                </c:pt>
                <c:pt idx="258">
                  <c:v>0.34900359961146998</c:v>
                </c:pt>
                <c:pt idx="259">
                  <c:v>0.34809576109245399</c:v>
                </c:pt>
                <c:pt idx="260">
                  <c:v>0.34628643257553099</c:v>
                </c:pt>
                <c:pt idx="261">
                  <c:v>0.34527066919761001</c:v>
                </c:pt>
                <c:pt idx="262">
                  <c:v>0.34557539821098598</c:v>
                </c:pt>
                <c:pt idx="263">
                  <c:v>0.34415967800301001</c:v>
                </c:pt>
                <c:pt idx="264">
                  <c:v>0.34295345899172702</c:v>
                </c:pt>
                <c:pt idx="265">
                  <c:v>0.34113143343258201</c:v>
                </c:pt>
                <c:pt idx="266">
                  <c:v>0.340229943434677</c:v>
                </c:pt>
                <c:pt idx="267">
                  <c:v>0.33942368125345201</c:v>
                </c:pt>
                <c:pt idx="268">
                  <c:v>0.33840791787552998</c:v>
                </c:pt>
                <c:pt idx="269">
                  <c:v>0.33730962372315398</c:v>
                </c:pt>
                <c:pt idx="270">
                  <c:v>0.33589390351517601</c:v>
                </c:pt>
                <c:pt idx="271">
                  <c:v>0.33487814013725498</c:v>
                </c:pt>
                <c:pt idx="272">
                  <c:v>0.334071877956029</c:v>
                </c:pt>
                <c:pt idx="273">
                  <c:v>0.33306881162033403</c:v>
                </c:pt>
                <c:pt idx="274">
                  <c:v>0.33185624408793901</c:v>
                </c:pt>
                <c:pt idx="275">
                  <c:v>0.33084682923113001</c:v>
                </c:pt>
                <c:pt idx="276">
                  <c:v>0.33014214338769698</c:v>
                </c:pt>
                <c:pt idx="277">
                  <c:v>0.32913272853088799</c:v>
                </c:pt>
                <c:pt idx="278">
                  <c:v>0.32823123853298303</c:v>
                </c:pt>
                <c:pt idx="279">
                  <c:v>0.327215475155062</c:v>
                </c:pt>
                <c:pt idx="280">
                  <c:v>0.32640921297383801</c:v>
                </c:pt>
                <c:pt idx="281">
                  <c:v>0.32560295079261198</c:v>
                </c:pt>
                <c:pt idx="282">
                  <c:v>0.32470146079470802</c:v>
                </c:pt>
                <c:pt idx="283">
                  <c:v>0.32368569741678699</c:v>
                </c:pt>
                <c:pt idx="284">
                  <c:v>0.32197794523765599</c:v>
                </c:pt>
                <c:pt idx="285">
                  <c:v>0.32157163988648901</c:v>
                </c:pt>
                <c:pt idx="286">
                  <c:v>0.32056222502968001</c:v>
                </c:pt>
                <c:pt idx="287">
                  <c:v>0.32015591967851098</c:v>
                </c:pt>
                <c:pt idx="288">
                  <c:v>0.31945123383507801</c:v>
                </c:pt>
                <c:pt idx="289">
                  <c:v>0.318740199470533</c:v>
                </c:pt>
                <c:pt idx="290">
                  <c:v>0.31804186214821201</c:v>
                </c:pt>
                <c:pt idx="291">
                  <c:v>0.31733717630477898</c:v>
                </c:pt>
                <c:pt idx="292">
                  <c:v>0.316530914123555</c:v>
                </c:pt>
                <c:pt idx="293">
                  <c:v>0.31561672708342697</c:v>
                </c:pt>
                <c:pt idx="294">
                  <c:v>0.31470888856440798</c:v>
                </c:pt>
                <c:pt idx="295">
                  <c:v>0.313902626383184</c:v>
                </c:pt>
                <c:pt idx="296">
                  <c:v>0.31319794053975097</c:v>
                </c:pt>
                <c:pt idx="297">
                  <c:v>0.31229010202073498</c:v>
                </c:pt>
                <c:pt idx="298">
                  <c:v>0.311483839839509</c:v>
                </c:pt>
                <c:pt idx="299">
                  <c:v>0.31067757765828502</c:v>
                </c:pt>
                <c:pt idx="300">
                  <c:v>0.309763390618155</c:v>
                </c:pt>
                <c:pt idx="301">
                  <c:v>0.30886190062024999</c:v>
                </c:pt>
                <c:pt idx="302">
                  <c:v>0.30804928991791403</c:v>
                </c:pt>
                <c:pt idx="303">
                  <c:v>0.307344604074481</c:v>
                </c:pt>
                <c:pt idx="304">
                  <c:v>0.30664626675216</c:v>
                </c:pt>
                <c:pt idx="305">
                  <c:v>0.305935232387615</c:v>
                </c:pt>
                <c:pt idx="306">
                  <c:v>0.30512897020639101</c:v>
                </c:pt>
                <c:pt idx="307">
                  <c:v>0.30442428436295799</c:v>
                </c:pt>
                <c:pt idx="308">
                  <c:v>0.30411955534958202</c:v>
                </c:pt>
                <c:pt idx="309">
                  <c:v>0.30340852098503701</c:v>
                </c:pt>
                <c:pt idx="310">
                  <c:v>0.30271018366271601</c:v>
                </c:pt>
                <c:pt idx="311">
                  <c:v>0.30210072563596402</c:v>
                </c:pt>
                <c:pt idx="312">
                  <c:v>0.301199235638059</c:v>
                </c:pt>
                <c:pt idx="313">
                  <c:v>0.30028504859792798</c:v>
                </c:pt>
                <c:pt idx="314">
                  <c:v>0.29968193909228802</c:v>
                </c:pt>
                <c:pt idx="315">
                  <c:v>0.29897725324885499</c:v>
                </c:pt>
                <c:pt idx="316">
                  <c:v>0.29826621888430999</c:v>
                </c:pt>
                <c:pt idx="317">
                  <c:v>0.297459956703086</c:v>
                </c:pt>
                <c:pt idx="318">
                  <c:v>0.29675527085965298</c:v>
                </c:pt>
                <c:pt idx="319">
                  <c:v>0.29625373769180502</c:v>
                </c:pt>
                <c:pt idx="320">
                  <c:v>0.295650628186163</c:v>
                </c:pt>
                <c:pt idx="321">
                  <c:v>0.29523797431388499</c:v>
                </c:pt>
                <c:pt idx="322">
                  <c:v>0.29433648431597798</c:v>
                </c:pt>
                <c:pt idx="323">
                  <c:v>0.293930178964811</c:v>
                </c:pt>
                <c:pt idx="324">
                  <c:v>0.29322549312137802</c:v>
                </c:pt>
                <c:pt idx="325">
                  <c:v>0.29231765460235898</c:v>
                </c:pt>
                <c:pt idx="326">
                  <c:v>0.291511392421135</c:v>
                </c:pt>
                <c:pt idx="327">
                  <c:v>0.290901934394383</c:v>
                </c:pt>
                <c:pt idx="328">
                  <c:v>0.29029882488874298</c:v>
                </c:pt>
                <c:pt idx="329">
                  <c:v>0.28979729172089302</c:v>
                </c:pt>
                <c:pt idx="330">
                  <c:v>0.28909260587746</c:v>
                </c:pt>
                <c:pt idx="331">
                  <c:v>0.28939733489083602</c:v>
                </c:pt>
                <c:pt idx="332">
                  <c:v>0.28807684249953902</c:v>
                </c:pt>
                <c:pt idx="333">
                  <c:v>0.28767688566948402</c:v>
                </c:pt>
                <c:pt idx="334">
                  <c:v>0.28696585130493901</c:v>
                </c:pt>
                <c:pt idx="335">
                  <c:v>0.28615958912371298</c:v>
                </c:pt>
                <c:pt idx="336">
                  <c:v>0.28575963229365597</c:v>
                </c:pt>
                <c:pt idx="337">
                  <c:v>0.28515652278801601</c:v>
                </c:pt>
                <c:pt idx="338">
                  <c:v>0.28424233574788799</c:v>
                </c:pt>
                <c:pt idx="339">
                  <c:v>0.28384237891782998</c:v>
                </c:pt>
                <c:pt idx="340">
                  <c:v>0.28354399842556599</c:v>
                </c:pt>
                <c:pt idx="341">
                  <c:v>0.283036116736607</c:v>
                </c:pt>
                <c:pt idx="342">
                  <c:v>0.28243300723096598</c:v>
                </c:pt>
                <c:pt idx="343">
                  <c:v>0.28172832138753301</c:v>
                </c:pt>
                <c:pt idx="344">
                  <c:v>0.281017287022988</c:v>
                </c:pt>
                <c:pt idx="345">
                  <c:v>0.28042052603846002</c:v>
                </c:pt>
                <c:pt idx="346">
                  <c:v>0.27970949167391501</c:v>
                </c:pt>
                <c:pt idx="347">
                  <c:v>0.27910003364716301</c:v>
                </c:pt>
                <c:pt idx="348">
                  <c:v>0.27829377146593698</c:v>
                </c:pt>
                <c:pt idx="349">
                  <c:v>0.27809696731146499</c:v>
                </c:pt>
                <c:pt idx="350">
                  <c:v>0.27799539097367199</c:v>
                </c:pt>
                <c:pt idx="351">
                  <c:v>0.27769066196029601</c:v>
                </c:pt>
                <c:pt idx="352">
                  <c:v>0.27708755245465599</c:v>
                </c:pt>
                <c:pt idx="353">
                  <c:v>0.27648444294901597</c:v>
                </c:pt>
                <c:pt idx="354">
                  <c:v>0.27587498492226298</c:v>
                </c:pt>
                <c:pt idx="355">
                  <c:v>0.27547502809220598</c:v>
                </c:pt>
                <c:pt idx="356">
                  <c:v>0.275068722741037</c:v>
                </c:pt>
                <c:pt idx="357">
                  <c:v>0.27466876591098</c:v>
                </c:pt>
                <c:pt idx="358">
                  <c:v>0.27416088422202101</c:v>
                </c:pt>
                <c:pt idx="359">
                  <c:v>0.27355777471638099</c:v>
                </c:pt>
                <c:pt idx="360">
                  <c:v>0.272649936197362</c:v>
                </c:pt>
                <c:pt idx="361">
                  <c:v>0.27214840302951399</c:v>
                </c:pt>
                <c:pt idx="362">
                  <c:v>0.271640521340553</c:v>
                </c:pt>
                <c:pt idx="363">
                  <c:v>0.27143736866496898</c:v>
                </c:pt>
                <c:pt idx="364">
                  <c:v>0.27093583549712202</c:v>
                </c:pt>
                <c:pt idx="365">
                  <c:v>0.27042795380815998</c:v>
                </c:pt>
                <c:pt idx="366">
                  <c:v>0.270021648456991</c:v>
                </c:pt>
                <c:pt idx="367">
                  <c:v>0.269621691626936</c:v>
                </c:pt>
                <c:pt idx="368">
                  <c:v>0.26931696261355798</c:v>
                </c:pt>
                <c:pt idx="369">
                  <c:v>0.26881542944571002</c:v>
                </c:pt>
                <c:pt idx="370">
                  <c:v>0.26851070043233399</c:v>
                </c:pt>
                <c:pt idx="371">
                  <c:v>0.26770443825110801</c:v>
                </c:pt>
                <c:pt idx="372">
                  <c:v>0.26670137191541299</c:v>
                </c:pt>
                <c:pt idx="373">
                  <c:v>0.26629506656424401</c:v>
                </c:pt>
                <c:pt idx="374">
                  <c:v>0.26589510973418701</c:v>
                </c:pt>
                <c:pt idx="375">
                  <c:v>0.26538087952411399</c:v>
                </c:pt>
                <c:pt idx="376">
                  <c:v>0.26487934635626598</c:v>
                </c:pt>
                <c:pt idx="377">
                  <c:v>0.26437781318841902</c:v>
                </c:pt>
                <c:pt idx="378">
                  <c:v>0.26407308417504</c:v>
                </c:pt>
                <c:pt idx="379">
                  <c:v>0.26357155100719298</c:v>
                </c:pt>
                <c:pt idx="380">
                  <c:v>0.26317159417713598</c:v>
                </c:pt>
                <c:pt idx="381">
                  <c:v>0.26286686516376001</c:v>
                </c:pt>
                <c:pt idx="382">
                  <c:v>0.26225740713700701</c:v>
                </c:pt>
                <c:pt idx="383">
                  <c:v>0.26165429763136699</c:v>
                </c:pt>
                <c:pt idx="384">
                  <c:v>0.261044839604615</c:v>
                </c:pt>
                <c:pt idx="385">
                  <c:v>0.26023857742338902</c:v>
                </c:pt>
                <c:pt idx="386">
                  <c:v>0.26014334960670799</c:v>
                </c:pt>
                <c:pt idx="387">
                  <c:v>0.25943231524216498</c:v>
                </c:pt>
                <c:pt idx="388">
                  <c:v>0.258626053060939</c:v>
                </c:pt>
                <c:pt idx="389">
                  <c:v>0.25853082524425802</c:v>
                </c:pt>
                <c:pt idx="390">
                  <c:v>0.25792136721750603</c:v>
                </c:pt>
                <c:pt idx="391">
                  <c:v>0.25741983404965901</c:v>
                </c:pt>
                <c:pt idx="392">
                  <c:v>0.257216681374073</c:v>
                </c:pt>
                <c:pt idx="393">
                  <c:v>0.25681672454401799</c:v>
                </c:pt>
                <c:pt idx="394">
                  <c:v>0.25630884285505701</c:v>
                </c:pt>
                <c:pt idx="395">
                  <c:v>0.25590253750388797</c:v>
                </c:pt>
                <c:pt idx="396">
                  <c:v>0.25529942799824701</c:v>
                </c:pt>
                <c:pt idx="397">
                  <c:v>0.25499469898487098</c:v>
                </c:pt>
                <c:pt idx="398">
                  <c:v>0.25469631849260699</c:v>
                </c:pt>
                <c:pt idx="399">
                  <c:v>0.25398528412806198</c:v>
                </c:pt>
                <c:pt idx="400">
                  <c:v>0.25368690363579799</c:v>
                </c:pt>
                <c:pt idx="401">
                  <c:v>0.25328694680574099</c:v>
                </c:pt>
                <c:pt idx="402">
                  <c:v>0.25257591244119598</c:v>
                </c:pt>
                <c:pt idx="403">
                  <c:v>0.25196645441444399</c:v>
                </c:pt>
                <c:pt idx="404">
                  <c:v>0.25146492124659597</c:v>
                </c:pt>
                <c:pt idx="405">
                  <c:v>0.25156649758438698</c:v>
                </c:pt>
                <c:pt idx="406">
                  <c:v>0.25116019223322</c:v>
                </c:pt>
                <c:pt idx="407">
                  <c:v>0.25035393005199402</c:v>
                </c:pt>
                <c:pt idx="408">
                  <c:v>0.24995397322193699</c:v>
                </c:pt>
                <c:pt idx="409">
                  <c:v>0.24985239688414601</c:v>
                </c:pt>
                <c:pt idx="410">
                  <c:v>0.24995397322193699</c:v>
                </c:pt>
                <c:pt idx="411">
                  <c:v>0.24945244005408901</c:v>
                </c:pt>
                <c:pt idx="412">
                  <c:v>0.24884298202733701</c:v>
                </c:pt>
                <c:pt idx="413">
                  <c:v>0.24853825301396101</c:v>
                </c:pt>
                <c:pt idx="414">
                  <c:v>0.24793514350832099</c:v>
                </c:pt>
                <c:pt idx="415">
                  <c:v>0.24743361034047101</c:v>
                </c:pt>
                <c:pt idx="416">
                  <c:v>0.246925728651511</c:v>
                </c:pt>
                <c:pt idx="417">
                  <c:v>0.24622739132919</c:v>
                </c:pt>
                <c:pt idx="418">
                  <c:v>0.24601789013249301</c:v>
                </c:pt>
                <c:pt idx="419">
                  <c:v>0.24571316111911701</c:v>
                </c:pt>
                <c:pt idx="420">
                  <c:v>0.24511640013458799</c:v>
                </c:pt>
                <c:pt idx="421">
                  <c:v>0.24481167112121199</c:v>
                </c:pt>
                <c:pt idx="422">
                  <c:v>0.24410063675666699</c:v>
                </c:pt>
                <c:pt idx="423">
                  <c:v>0.24339595091323399</c:v>
                </c:pt>
                <c:pt idx="424">
                  <c:v>0.24339595091323399</c:v>
                </c:pt>
                <c:pt idx="425">
                  <c:v>0.24309757042096999</c:v>
                </c:pt>
                <c:pt idx="426">
                  <c:v>0.242894417745386</c:v>
                </c:pt>
                <c:pt idx="427">
                  <c:v>0.242183383380841</c:v>
                </c:pt>
                <c:pt idx="428">
                  <c:v>0.24158027387520101</c:v>
                </c:pt>
                <c:pt idx="429">
                  <c:v>0.24137712119961499</c:v>
                </c:pt>
                <c:pt idx="430">
                  <c:v>0.24057085901839201</c:v>
                </c:pt>
                <c:pt idx="431">
                  <c:v>0.24057085901839201</c:v>
                </c:pt>
                <c:pt idx="432">
                  <c:v>0.24087558803176801</c:v>
                </c:pt>
                <c:pt idx="433">
                  <c:v>0.24067243535618399</c:v>
                </c:pt>
                <c:pt idx="434">
                  <c:v>0.240069325850544</c:v>
                </c:pt>
                <c:pt idx="435">
                  <c:v>0.239364640007111</c:v>
                </c:pt>
                <c:pt idx="436">
                  <c:v>0.23945986782379</c:v>
                </c:pt>
                <c:pt idx="437">
                  <c:v>0.23916148733152501</c:v>
                </c:pt>
                <c:pt idx="438">
                  <c:v>0.23916148733152501</c:v>
                </c:pt>
                <c:pt idx="439">
                  <c:v>0.23855837782588499</c:v>
                </c:pt>
                <c:pt idx="440">
                  <c:v>0.23744738663128301</c:v>
                </c:pt>
                <c:pt idx="441">
                  <c:v>0.236641124450059</c:v>
                </c:pt>
                <c:pt idx="442">
                  <c:v>0.236641124450059</c:v>
                </c:pt>
                <c:pt idx="443">
                  <c:v>0.23623481909888999</c:v>
                </c:pt>
                <c:pt idx="444">
                  <c:v>0.236336395436683</c:v>
                </c:pt>
                <c:pt idx="445">
                  <c:v>0.23582851374772201</c:v>
                </c:pt>
                <c:pt idx="446">
                  <c:v>0.23542855691766701</c:v>
                </c:pt>
                <c:pt idx="447">
                  <c:v>0.234927023749817</c:v>
                </c:pt>
                <c:pt idx="448">
                  <c:v>0.23412076156859299</c:v>
                </c:pt>
                <c:pt idx="449">
                  <c:v>0.23371445621742401</c:v>
                </c:pt>
                <c:pt idx="450">
                  <c:v>0.233612879879632</c:v>
                </c:pt>
                <c:pt idx="451">
                  <c:v>0.23340972720404801</c:v>
                </c:pt>
                <c:pt idx="452">
                  <c:v>0.23331449938736701</c:v>
                </c:pt>
                <c:pt idx="453">
                  <c:v>0.23331449938736701</c:v>
                </c:pt>
                <c:pt idx="454">
                  <c:v>0.23300977037399101</c:v>
                </c:pt>
                <c:pt idx="455">
                  <c:v>0.23240031234723901</c:v>
                </c:pt>
                <c:pt idx="456">
                  <c:v>0.23170197502491799</c:v>
                </c:pt>
                <c:pt idx="457">
                  <c:v>0.23129566967374901</c:v>
                </c:pt>
                <c:pt idx="458">
                  <c:v>0.23089571284369401</c:v>
                </c:pt>
                <c:pt idx="459">
                  <c:v>0.23089571284369401</c:v>
                </c:pt>
                <c:pt idx="460">
                  <c:v>0.23059098383031601</c:v>
                </c:pt>
                <c:pt idx="461">
                  <c:v>0.23007675362024399</c:v>
                </c:pt>
                <c:pt idx="462">
                  <c:v>0.22967679679018699</c:v>
                </c:pt>
                <c:pt idx="463">
                  <c:v>0.22917526362234</c:v>
                </c:pt>
                <c:pt idx="464">
                  <c:v>0.228768958271171</c:v>
                </c:pt>
                <c:pt idx="465">
                  <c:v>0.22867373045448999</c:v>
                </c:pt>
                <c:pt idx="466">
                  <c:v>0.22817219728664201</c:v>
                </c:pt>
                <c:pt idx="467">
                  <c:v>0.22817219728664201</c:v>
                </c:pt>
                <c:pt idx="468">
                  <c:v>0.22756273925989001</c:v>
                </c:pt>
                <c:pt idx="469">
                  <c:v>0.22715643390872101</c:v>
                </c:pt>
                <c:pt idx="470">
                  <c:v>0.22706120609204</c:v>
                </c:pt>
                <c:pt idx="471">
                  <c:v>0.22715643390872101</c:v>
                </c:pt>
                <c:pt idx="472">
                  <c:v>0.22685170489534501</c:v>
                </c:pt>
                <c:pt idx="473">
                  <c:v>0.22614701905191201</c:v>
                </c:pt>
                <c:pt idx="474">
                  <c:v>0.22554390954627199</c:v>
                </c:pt>
                <c:pt idx="475">
                  <c:v>0.22523918053289599</c:v>
                </c:pt>
                <c:pt idx="476">
                  <c:v>0.22483922370283899</c:v>
                </c:pt>
                <c:pt idx="477">
                  <c:v>0.22453449468946299</c:v>
                </c:pt>
                <c:pt idx="478">
                  <c:v>0.22412818933829401</c:v>
                </c:pt>
                <c:pt idx="479">
                  <c:v>0.22453449468946299</c:v>
                </c:pt>
                <c:pt idx="480">
                  <c:v>0.223226699340389</c:v>
                </c:pt>
                <c:pt idx="481">
                  <c:v>0.223321927157068</c:v>
                </c:pt>
                <c:pt idx="482">
                  <c:v>0.22312512300259599</c:v>
                </c:pt>
                <c:pt idx="483">
                  <c:v>0.22352507983265299</c:v>
                </c:pt>
                <c:pt idx="484">
                  <c:v>0.22312512300259599</c:v>
                </c:pt>
                <c:pt idx="485">
                  <c:v>0.222921970327013</c:v>
                </c:pt>
                <c:pt idx="486">
                  <c:v>0.22211570814578699</c:v>
                </c:pt>
                <c:pt idx="487">
                  <c:v>0.221912555470204</c:v>
                </c:pt>
                <c:pt idx="488">
                  <c:v>0.221912555470204</c:v>
                </c:pt>
                <c:pt idx="489">
                  <c:v>0.221512598640147</c:v>
                </c:pt>
                <c:pt idx="490">
                  <c:v>0.22110629328897799</c:v>
                </c:pt>
                <c:pt idx="491">
                  <c:v>0.22080156427560199</c:v>
                </c:pt>
                <c:pt idx="492">
                  <c:v>0.22070633645892099</c:v>
                </c:pt>
                <c:pt idx="493">
                  <c:v>0.219189039913152</c:v>
                </c:pt>
                <c:pt idx="494">
                  <c:v>0.21908746357535899</c:v>
                </c:pt>
                <c:pt idx="495">
                  <c:v>0.21948742040541599</c:v>
                </c:pt>
                <c:pt idx="496">
                  <c:v>0.21959534526432101</c:v>
                </c:pt>
                <c:pt idx="497">
                  <c:v>0.21898588723756901</c:v>
                </c:pt>
                <c:pt idx="498">
                  <c:v>0.21898588723756901</c:v>
                </c:pt>
                <c:pt idx="499">
                  <c:v>0.218179625056343</c:v>
                </c:pt>
                <c:pt idx="500">
                  <c:v>0.218179625056343</c:v>
                </c:pt>
                <c:pt idx="501">
                  <c:v>0.21747493921291</c:v>
                </c:pt>
                <c:pt idx="502">
                  <c:v>0.21666232851057399</c:v>
                </c:pt>
                <c:pt idx="503">
                  <c:v>0.2164655243561</c:v>
                </c:pt>
                <c:pt idx="504">
                  <c:v>0.21687182970726901</c:v>
                </c:pt>
                <c:pt idx="505">
                  <c:v>0.21656710069389301</c:v>
                </c:pt>
                <c:pt idx="506">
                  <c:v>0.21656710069389301</c:v>
                </c:pt>
                <c:pt idx="507">
                  <c:v>0.216160795342724</c:v>
                </c:pt>
                <c:pt idx="508">
                  <c:v>0.21585606632934801</c:v>
                </c:pt>
                <c:pt idx="509">
                  <c:v>0.215049804148125</c:v>
                </c:pt>
                <c:pt idx="510">
                  <c:v>0.21485299999365101</c:v>
                </c:pt>
                <c:pt idx="511">
                  <c:v>0.21464984731806699</c:v>
                </c:pt>
                <c:pt idx="512">
                  <c:v>0.214345118304691</c:v>
                </c:pt>
                <c:pt idx="513">
                  <c:v>0.21454827098027501</c:v>
                </c:pt>
                <c:pt idx="514">
                  <c:v>0.21414831415021801</c:v>
                </c:pt>
                <c:pt idx="515">
                  <c:v>0.213342051968994</c:v>
                </c:pt>
                <c:pt idx="516">
                  <c:v>0.212631017604449</c:v>
                </c:pt>
                <c:pt idx="517">
                  <c:v>0.212326288591073</c:v>
                </c:pt>
                <c:pt idx="518">
                  <c:v>0.21242786492886601</c:v>
                </c:pt>
                <c:pt idx="519">
                  <c:v>0.212326288591073</c:v>
                </c:pt>
                <c:pt idx="520">
                  <c:v>0.211926331761016</c:v>
                </c:pt>
                <c:pt idx="521">
                  <c:v>0.211323222255375</c:v>
                </c:pt>
                <c:pt idx="522">
                  <c:v>0.211323222255375</c:v>
                </c:pt>
                <c:pt idx="523">
                  <c:v>0.21121529739647099</c:v>
                </c:pt>
                <c:pt idx="524">
                  <c:v>0.21101849324199901</c:v>
                </c:pt>
                <c:pt idx="525">
                  <c:v>0.210923265425318</c:v>
                </c:pt>
                <c:pt idx="526">
                  <c:v>0.21081534056641399</c:v>
                </c:pt>
                <c:pt idx="527">
                  <c:v>0.21040903521524701</c:v>
                </c:pt>
                <c:pt idx="528">
                  <c:v>0.21011700324409499</c:v>
                </c:pt>
                <c:pt idx="529">
                  <c:v>0.20971069789292601</c:v>
                </c:pt>
                <c:pt idx="530">
                  <c:v>0.20930439254175701</c:v>
                </c:pt>
                <c:pt idx="531">
                  <c:v>0.20900601204949301</c:v>
                </c:pt>
                <c:pt idx="532">
                  <c:v>0.208898087190588</c:v>
                </c:pt>
                <c:pt idx="533">
                  <c:v>0.20859970669832401</c:v>
                </c:pt>
                <c:pt idx="534">
                  <c:v>0.20859970669832401</c:v>
                </c:pt>
                <c:pt idx="535">
                  <c:v>0.20839655402274099</c:v>
                </c:pt>
                <c:pt idx="536">
                  <c:v>0.20789502085489101</c:v>
                </c:pt>
                <c:pt idx="537">
                  <c:v>0.20759029184151501</c:v>
                </c:pt>
                <c:pt idx="538">
                  <c:v>0.20708875867366699</c:v>
                </c:pt>
                <c:pt idx="539">
                  <c:v>0.20668245332249799</c:v>
                </c:pt>
                <c:pt idx="540">
                  <c:v>0.206479300646915</c:v>
                </c:pt>
                <c:pt idx="541">
                  <c:v>0.20618092015465</c:v>
                </c:pt>
                <c:pt idx="542">
                  <c:v>0.20597776747906499</c:v>
                </c:pt>
                <c:pt idx="543">
                  <c:v>0.205774614803482</c:v>
                </c:pt>
                <c:pt idx="544">
                  <c:v>0.20536830945231299</c:v>
                </c:pt>
                <c:pt idx="545">
                  <c:v>0.20496200410114401</c:v>
                </c:pt>
                <c:pt idx="546">
                  <c:v>0.20456204727108901</c:v>
                </c:pt>
                <c:pt idx="547">
                  <c:v>0.204460470933296</c:v>
                </c:pt>
                <c:pt idx="548">
                  <c:v>0.204365243116615</c:v>
                </c:pt>
                <c:pt idx="549">
                  <c:v>0.20456204727108901</c:v>
                </c:pt>
                <c:pt idx="550">
                  <c:v>0.204460470933296</c:v>
                </c:pt>
                <c:pt idx="551">
                  <c:v>0.20426366677882499</c:v>
                </c:pt>
                <c:pt idx="552">
                  <c:v>0.20325425192201599</c:v>
                </c:pt>
                <c:pt idx="553">
                  <c:v>0.20305109924643</c:v>
                </c:pt>
                <c:pt idx="554">
                  <c:v>0.20244798974079001</c:v>
                </c:pt>
                <c:pt idx="555">
                  <c:v>0.202041684389621</c:v>
                </c:pt>
                <c:pt idx="556">
                  <c:v>0.20194010805182999</c:v>
                </c:pt>
                <c:pt idx="557">
                  <c:v>0.201432226362869</c:v>
                </c:pt>
                <c:pt idx="558">
                  <c:v>0.201336998546188</c:v>
                </c:pt>
                <c:pt idx="559">
                  <c:v>0.201032269532812</c:v>
                </c:pt>
                <c:pt idx="560">
                  <c:v>0.20123542220839699</c:v>
                </c:pt>
                <c:pt idx="561">
                  <c:v>0.20073388904054701</c:v>
                </c:pt>
                <c:pt idx="562">
                  <c:v>0.19971812566262601</c:v>
                </c:pt>
                <c:pt idx="563">
                  <c:v>0.199622897845948</c:v>
                </c:pt>
                <c:pt idx="564">
                  <c:v>0.19971812566262601</c:v>
                </c:pt>
                <c:pt idx="565">
                  <c:v>0.19901343981919301</c:v>
                </c:pt>
                <c:pt idx="566">
                  <c:v>0.19871505932692901</c:v>
                </c:pt>
                <c:pt idx="567">
                  <c:v>0.198607134468027</c:v>
                </c:pt>
                <c:pt idx="568">
                  <c:v>0.198911863481403</c:v>
                </c:pt>
                <c:pt idx="569">
                  <c:v>0.198607134468027</c:v>
                </c:pt>
                <c:pt idx="570">
                  <c:v>0.19841033031355301</c:v>
                </c:pt>
                <c:pt idx="571">
                  <c:v>0.19770564447012001</c:v>
                </c:pt>
                <c:pt idx="572">
                  <c:v>0.19699461010557501</c:v>
                </c:pt>
                <c:pt idx="573">
                  <c:v>0.19668988109219901</c:v>
                </c:pt>
                <c:pt idx="574">
                  <c:v>0.19668988109219901</c:v>
                </c:pt>
                <c:pt idx="575">
                  <c:v>0.196493076937727</c:v>
                </c:pt>
                <c:pt idx="576">
                  <c:v>0.196188347924351</c:v>
                </c:pt>
                <c:pt idx="577">
                  <c:v>0.195883618910975</c:v>
                </c:pt>
                <c:pt idx="578">
                  <c:v>0.195483662080918</c:v>
                </c:pt>
                <c:pt idx="579">
                  <c:v>0.19498212891307001</c:v>
                </c:pt>
                <c:pt idx="580">
                  <c:v>0.19437267088631599</c:v>
                </c:pt>
                <c:pt idx="581">
                  <c:v>0.194175866731844</c:v>
                </c:pt>
                <c:pt idx="582">
                  <c:v>0.193769561380675</c:v>
                </c:pt>
                <c:pt idx="583">
                  <c:v>0.193464832367299</c:v>
                </c:pt>
                <c:pt idx="584">
                  <c:v>0.19326802821282801</c:v>
                </c:pt>
                <c:pt idx="585">
                  <c:v>0.19296329919945199</c:v>
                </c:pt>
                <c:pt idx="586">
                  <c:v>0.19286807138277101</c:v>
                </c:pt>
                <c:pt idx="587">
                  <c:v>0.19265857018607599</c:v>
                </c:pt>
                <c:pt idx="588">
                  <c:v>0.19225861335601899</c:v>
                </c:pt>
                <c:pt idx="589">
                  <c:v>0.19215703701822601</c:v>
                </c:pt>
                <c:pt idx="590">
                  <c:v>0.19145235117479301</c:v>
                </c:pt>
                <c:pt idx="591">
                  <c:v>0.19114762216141701</c:v>
                </c:pt>
                <c:pt idx="592">
                  <c:v>0.19023978364239999</c:v>
                </c:pt>
                <c:pt idx="593">
                  <c:v>0.18993505462902399</c:v>
                </c:pt>
                <c:pt idx="594">
                  <c:v>0.18953509779896699</c:v>
                </c:pt>
                <c:pt idx="595">
                  <c:v>0.18953509779896699</c:v>
                </c:pt>
                <c:pt idx="596">
                  <c:v>0.189331945123384</c:v>
                </c:pt>
                <c:pt idx="597">
                  <c:v>0.18882406343442201</c:v>
                </c:pt>
                <c:pt idx="598">
                  <c:v>0.18872883561774301</c:v>
                </c:pt>
                <c:pt idx="599">
                  <c:v>0.18812572611210299</c:v>
                </c:pt>
                <c:pt idx="600">
                  <c:v>0.18771942076093401</c:v>
                </c:pt>
                <c:pt idx="601">
                  <c:v>0.18721153907197199</c:v>
                </c:pt>
                <c:pt idx="602">
                  <c:v>0.186608429566332</c:v>
                </c:pt>
                <c:pt idx="603">
                  <c:v>0.186208472736275</c:v>
                </c:pt>
                <c:pt idx="604">
                  <c:v>0.185903743722899</c:v>
                </c:pt>
                <c:pt idx="605">
                  <c:v>0.18540221055505099</c:v>
                </c:pt>
                <c:pt idx="606">
                  <c:v>0.18499590520388201</c:v>
                </c:pt>
                <c:pt idx="607">
                  <c:v>0.18469117619050601</c:v>
                </c:pt>
                <c:pt idx="608">
                  <c:v>0.18408806668486599</c:v>
                </c:pt>
                <c:pt idx="609">
                  <c:v>0.18368176133369701</c:v>
                </c:pt>
                <c:pt idx="610">
                  <c:v>0.18337703232032099</c:v>
                </c:pt>
                <c:pt idx="611">
                  <c:v>0.182875499152473</c:v>
                </c:pt>
                <c:pt idx="612">
                  <c:v>0.18237396598462299</c:v>
                </c:pt>
                <c:pt idx="613">
                  <c:v>0.18237396598462299</c:v>
                </c:pt>
                <c:pt idx="614">
                  <c:v>0.18217081330904</c:v>
                </c:pt>
                <c:pt idx="615">
                  <c:v>0.181764507957871</c:v>
                </c:pt>
                <c:pt idx="616">
                  <c:v>0.181466127465607</c:v>
                </c:pt>
                <c:pt idx="617">
                  <c:v>0.18136455112781399</c:v>
                </c:pt>
                <c:pt idx="618">
                  <c:v>0.180456712608798</c:v>
                </c:pt>
                <c:pt idx="619">
                  <c:v>0.17995517944094799</c:v>
                </c:pt>
                <c:pt idx="620">
                  <c:v>0.17954887408978101</c:v>
                </c:pt>
                <c:pt idx="621">
                  <c:v>0.17904099240082</c:v>
                </c:pt>
                <c:pt idx="622">
                  <c:v>0.17843788289517901</c:v>
                </c:pt>
                <c:pt idx="623">
                  <c:v>0.178037926065122</c:v>
                </c:pt>
                <c:pt idx="624">
                  <c:v>0.17742846803837001</c:v>
                </c:pt>
                <c:pt idx="625">
                  <c:v>0.17723166388389899</c:v>
                </c:pt>
                <c:pt idx="626">
                  <c:v>0.17642540170267301</c:v>
                </c:pt>
                <c:pt idx="627">
                  <c:v>0.17571436733812801</c:v>
                </c:pt>
                <c:pt idx="628">
                  <c:v>0.174908105156904</c:v>
                </c:pt>
                <c:pt idx="629">
                  <c:v>0.174603376143528</c:v>
                </c:pt>
                <c:pt idx="630">
                  <c:v>0.174298647130152</c:v>
                </c:pt>
                <c:pt idx="631">
                  <c:v>0.17400661515899901</c:v>
                </c:pt>
                <c:pt idx="632">
                  <c:v>0.173600309807831</c:v>
                </c:pt>
                <c:pt idx="633">
                  <c:v>0.17309242811886899</c:v>
                </c:pt>
                <c:pt idx="634">
                  <c:v>0.17268612276770001</c:v>
                </c:pt>
                <c:pt idx="635">
                  <c:v>0.171784632769795</c:v>
                </c:pt>
                <c:pt idx="636">
                  <c:v>0.17137832741862899</c:v>
                </c:pt>
                <c:pt idx="637">
                  <c:v>0.17087679425077901</c:v>
                </c:pt>
                <c:pt idx="638">
                  <c:v>0.17017210840734601</c:v>
                </c:pt>
                <c:pt idx="639">
                  <c:v>0.16996260721065101</c:v>
                </c:pt>
                <c:pt idx="640">
                  <c:v>0.16966422671838599</c:v>
                </c:pt>
                <c:pt idx="641">
                  <c:v>0.169156345029425</c:v>
                </c:pt>
                <c:pt idx="642">
                  <c:v>0.16885161601604901</c:v>
                </c:pt>
                <c:pt idx="643">
                  <c:v>0.168451659185992</c:v>
                </c:pt>
                <c:pt idx="644">
                  <c:v>0.16754382066697501</c:v>
                </c:pt>
                <c:pt idx="645">
                  <c:v>0.167042287499128</c:v>
                </c:pt>
                <c:pt idx="646">
                  <c:v>0.16654075433127799</c:v>
                </c:pt>
                <c:pt idx="647">
                  <c:v>0.166032872642318</c:v>
                </c:pt>
                <c:pt idx="648">
                  <c:v>0.16542976313667801</c:v>
                </c:pt>
                <c:pt idx="649">
                  <c:v>0.164921881447716</c:v>
                </c:pt>
                <c:pt idx="650">
                  <c:v>0.16381723877422799</c:v>
                </c:pt>
                <c:pt idx="651">
                  <c:v>0.163207780747474</c:v>
                </c:pt>
                <c:pt idx="652">
                  <c:v>0.16280147539630699</c:v>
                </c:pt>
                <c:pt idx="653">
                  <c:v>0.16209678955287399</c:v>
                </c:pt>
                <c:pt idx="654">
                  <c:v>0.16129052737164801</c:v>
                </c:pt>
                <c:pt idx="655">
                  <c:v>0.16068741786600799</c:v>
                </c:pt>
                <c:pt idx="656">
                  <c:v>0.16028746103595101</c:v>
                </c:pt>
                <c:pt idx="657">
                  <c:v>0.15957642667140601</c:v>
                </c:pt>
                <c:pt idx="658">
                  <c:v>0.159481198854727</c:v>
                </c:pt>
                <c:pt idx="659">
                  <c:v>0.159176469841351</c:v>
                </c:pt>
                <c:pt idx="660">
                  <c:v>0.158770164490182</c:v>
                </c:pt>
                <c:pt idx="661">
                  <c:v>0.158065478646749</c:v>
                </c:pt>
                <c:pt idx="662">
                  <c:v>0.157456020619997</c:v>
                </c:pt>
                <c:pt idx="663">
                  <c:v>0.15664975843877099</c:v>
                </c:pt>
                <c:pt idx="664">
                  <c:v>0.15624345308760201</c:v>
                </c:pt>
                <c:pt idx="665">
                  <c:v>0.155341963089697</c:v>
                </c:pt>
                <c:pt idx="666">
                  <c:v>0.15493565773853099</c:v>
                </c:pt>
                <c:pt idx="667">
                  <c:v>0.154326199711776</c:v>
                </c:pt>
                <c:pt idx="668">
                  <c:v>0.15372943872724801</c:v>
                </c:pt>
                <c:pt idx="669">
                  <c:v>0.153323133376079</c:v>
                </c:pt>
                <c:pt idx="670">
                  <c:v>0.152713675349327</c:v>
                </c:pt>
                <c:pt idx="671">
                  <c:v>0.15201533802700801</c:v>
                </c:pt>
                <c:pt idx="672">
                  <c:v>0.151304303662463</c:v>
                </c:pt>
                <c:pt idx="673">
                  <c:v>0.15059961781903</c:v>
                </c:pt>
                <c:pt idx="674">
                  <c:v>0.150199660988972</c:v>
                </c:pt>
                <c:pt idx="675">
                  <c:v>0.149894931975596</c:v>
                </c:pt>
                <c:pt idx="676">
                  <c:v>0.149488626624427</c:v>
                </c:pt>
                <c:pt idx="677">
                  <c:v>0.14929182246995601</c:v>
                </c:pt>
                <c:pt idx="678">
                  <c:v>0.14848556028873</c:v>
                </c:pt>
                <c:pt idx="679">
                  <c:v>0.147876102261978</c:v>
                </c:pt>
                <c:pt idx="680">
                  <c:v>0.14726664423522601</c:v>
                </c:pt>
                <c:pt idx="681">
                  <c:v>0.14666353472958499</c:v>
                </c:pt>
                <c:pt idx="682">
                  <c:v>0.146060425223945</c:v>
                </c:pt>
                <c:pt idx="683">
                  <c:v>0.145457315718302</c:v>
                </c:pt>
                <c:pt idx="684">
                  <c:v>0.14474628135376</c:v>
                </c:pt>
                <c:pt idx="685">
                  <c:v>0.14424474818590999</c:v>
                </c:pt>
                <c:pt idx="686">
                  <c:v>0.14343848600468601</c:v>
                </c:pt>
                <c:pt idx="687">
                  <c:v>0.14313375699130801</c:v>
                </c:pt>
                <c:pt idx="688">
                  <c:v>0.14282902797793201</c:v>
                </c:pt>
                <c:pt idx="689">
                  <c:v>0.142327494810084</c:v>
                </c:pt>
                <c:pt idx="690">
                  <c:v>0.14152123262885799</c:v>
                </c:pt>
                <c:pt idx="691">
                  <c:v>0.14081654678542699</c:v>
                </c:pt>
                <c:pt idx="692">
                  <c:v>0.140619742630953</c:v>
                </c:pt>
                <c:pt idx="693">
                  <c:v>0.14041024143425801</c:v>
                </c:pt>
                <c:pt idx="694">
                  <c:v>0.13980078340750399</c:v>
                </c:pt>
                <c:pt idx="695">
                  <c:v>0.13879771707180899</c:v>
                </c:pt>
                <c:pt idx="696">
                  <c:v>0.13799145489058301</c:v>
                </c:pt>
                <c:pt idx="697">
                  <c:v>0.13759149806052601</c:v>
                </c:pt>
                <c:pt idx="698">
                  <c:v>0.13708361637156599</c:v>
                </c:pt>
                <c:pt idx="699">
                  <c:v>0.13627100566922901</c:v>
                </c:pt>
                <c:pt idx="700">
                  <c:v>0.13576947250138099</c:v>
                </c:pt>
                <c:pt idx="701">
                  <c:v>0.13506478665794799</c:v>
                </c:pt>
                <c:pt idx="702">
                  <c:v>0.13465848130677899</c:v>
                </c:pt>
                <c:pt idx="703">
                  <c:v>0.13436010081451499</c:v>
                </c:pt>
                <c:pt idx="704">
                  <c:v>0.13385221912555501</c:v>
                </c:pt>
                <c:pt idx="705">
                  <c:v>0.13324910961991501</c:v>
                </c:pt>
                <c:pt idx="706">
                  <c:v>0.13264600011427199</c:v>
                </c:pt>
                <c:pt idx="707">
                  <c:v>0.13193496574972699</c:v>
                </c:pt>
                <c:pt idx="708">
                  <c:v>0.13153500891967301</c:v>
                </c:pt>
                <c:pt idx="709">
                  <c:v>0.13123662842740799</c:v>
                </c:pt>
                <c:pt idx="710">
                  <c:v>0.130728746738447</c:v>
                </c:pt>
                <c:pt idx="711">
                  <c:v>0.13002406089501301</c:v>
                </c:pt>
                <c:pt idx="712">
                  <c:v>0.12941460286826101</c:v>
                </c:pt>
                <c:pt idx="713">
                  <c:v>0.12881149336262099</c:v>
                </c:pt>
                <c:pt idx="714">
                  <c:v>0.12840518801145201</c:v>
                </c:pt>
                <c:pt idx="715">
                  <c:v>0.128208383856981</c:v>
                </c:pt>
                <c:pt idx="716">
                  <c:v>0.12770685068913301</c:v>
                </c:pt>
                <c:pt idx="717">
                  <c:v>0.12709739266237899</c:v>
                </c:pt>
                <c:pt idx="718">
                  <c:v>0.126494283156738</c:v>
                </c:pt>
                <c:pt idx="719">
                  <c:v>0.125884825129986</c:v>
                </c:pt>
                <c:pt idx="720">
                  <c:v>0.125484868299929</c:v>
                </c:pt>
                <c:pt idx="721">
                  <c:v>0.124875410273177</c:v>
                </c:pt>
                <c:pt idx="722">
                  <c:v>0.124678606118705</c:v>
                </c:pt>
                <c:pt idx="723">
                  <c:v>0.124373877105329</c:v>
                </c:pt>
                <c:pt idx="724">
                  <c:v>0.123770767599687</c:v>
                </c:pt>
                <c:pt idx="725">
                  <c:v>0.123066081756256</c:v>
                </c:pt>
                <c:pt idx="726">
                  <c:v>0.122456623729501</c:v>
                </c:pt>
                <c:pt idx="727">
                  <c:v>0.12205031837833499</c:v>
                </c:pt>
                <c:pt idx="728">
                  <c:v>0.12145355739380601</c:v>
                </c:pt>
                <c:pt idx="729">
                  <c:v>0.12064729521258</c:v>
                </c:pt>
                <c:pt idx="730">
                  <c:v>0.120037837185828</c:v>
                </c:pt>
                <c:pt idx="731">
                  <c:v>0.119733108172452</c:v>
                </c:pt>
                <c:pt idx="732">
                  <c:v>0.11963153183465899</c:v>
                </c:pt>
                <c:pt idx="733">
                  <c:v>0.11923157500460201</c:v>
                </c:pt>
                <c:pt idx="734">
                  <c:v>0.118825269653433</c:v>
                </c:pt>
                <c:pt idx="735">
                  <c:v>0.118120583810002</c:v>
                </c:pt>
                <c:pt idx="736">
                  <c:v>0.11751747430436001</c:v>
                </c:pt>
                <c:pt idx="737">
                  <c:v>0.116812788460929</c:v>
                </c:pt>
                <c:pt idx="738">
                  <c:v>0.116101754096384</c:v>
                </c:pt>
                <c:pt idx="739">
                  <c:v>0.115600220928534</c:v>
                </c:pt>
                <c:pt idx="740">
                  <c:v>0.11499076290178201</c:v>
                </c:pt>
                <c:pt idx="741">
                  <c:v>0.11448922973393399</c:v>
                </c:pt>
                <c:pt idx="742">
                  <c:v>0.114184500720558</c:v>
                </c:pt>
                <c:pt idx="743">
                  <c:v>0.113479814877125</c:v>
                </c:pt>
                <c:pt idx="744">
                  <c:v>0.113073509525956</c:v>
                </c:pt>
                <c:pt idx="745">
                  <c:v>0.112470400020316</c:v>
                </c:pt>
                <c:pt idx="746">
                  <c:v>0.111968866852466</c:v>
                </c:pt>
                <c:pt idx="747">
                  <c:v>0.11166413783909</c:v>
                </c:pt>
                <c:pt idx="748">
                  <c:v>0.111264181009035</c:v>
                </c:pt>
                <c:pt idx="749">
                  <c:v>0.11085787565786601</c:v>
                </c:pt>
                <c:pt idx="750">
                  <c:v>0.11034999396890401</c:v>
                </c:pt>
                <c:pt idx="751">
                  <c:v>0.10984846080105699</c:v>
                </c:pt>
                <c:pt idx="752">
                  <c:v>0.10914377495762401</c:v>
                </c:pt>
                <c:pt idx="753">
                  <c:v>0.108540665451983</c:v>
                </c:pt>
                <c:pt idx="754">
                  <c:v>0.107829631087438</c:v>
                </c:pt>
                <c:pt idx="755">
                  <c:v>0.107328097919589</c:v>
                </c:pt>
                <c:pt idx="756">
                  <c:v>0.106718639892836</c:v>
                </c:pt>
                <c:pt idx="757">
                  <c:v>0.106217106724989</c:v>
                </c:pt>
                <c:pt idx="758">
                  <c:v>0.10560764869823699</c:v>
                </c:pt>
                <c:pt idx="759">
                  <c:v>0.104801386517011</c:v>
                </c:pt>
                <c:pt idx="760">
                  <c:v>0.104096700673577</c:v>
                </c:pt>
                <c:pt idx="761">
                  <c:v>0.10369039532240901</c:v>
                </c:pt>
                <c:pt idx="762">
                  <c:v>0.103290438492354</c:v>
                </c:pt>
                <c:pt idx="763">
                  <c:v>0.102884133141185</c:v>
                </c:pt>
                <c:pt idx="764">
                  <c:v>0.10248417631112799</c:v>
                </c:pt>
                <c:pt idx="765">
                  <c:v>0.101785838988806</c:v>
                </c:pt>
                <c:pt idx="766">
                  <c:v>0.101576337792111</c:v>
                </c:pt>
                <c:pt idx="767">
                  <c:v>0.10137953363764</c:v>
                </c:pt>
                <c:pt idx="768">
                  <c:v>0.100770075610885</c:v>
                </c:pt>
                <c:pt idx="769">
                  <c:v>9.9868585612980801E-2</c:v>
                </c:pt>
                <c:pt idx="770">
                  <c:v>9.9157551248435796E-2</c:v>
                </c:pt>
                <c:pt idx="771">
                  <c:v>9.8452865405002796E-2</c:v>
                </c:pt>
                <c:pt idx="772">
                  <c:v>9.7849755899362303E-2</c:v>
                </c:pt>
                <c:pt idx="773">
                  <c:v>9.7443450548195698E-2</c:v>
                </c:pt>
                <c:pt idx="774">
                  <c:v>9.7240297872610099E-2</c:v>
                </c:pt>
                <c:pt idx="775">
                  <c:v>9.6935568859234003E-2</c:v>
                </c:pt>
                <c:pt idx="776">
                  <c:v>9.6332459353593705E-2</c:v>
                </c:pt>
                <c:pt idx="777">
                  <c:v>9.5627773510160594E-2</c:v>
                </c:pt>
                <c:pt idx="778">
                  <c:v>9.4923087666727399E-2</c:v>
                </c:pt>
                <c:pt idx="779">
                  <c:v>9.3812096472127599E-2</c:v>
                </c:pt>
                <c:pt idx="780">
                  <c:v>9.2904257953108901E-2</c:v>
                </c:pt>
                <c:pt idx="781">
                  <c:v>9.2701105277525606E-2</c:v>
                </c:pt>
                <c:pt idx="782">
                  <c:v>9.1894843096299694E-2</c:v>
                </c:pt>
                <c:pt idx="783">
                  <c:v>9.1088580915076003E-2</c:v>
                </c:pt>
                <c:pt idx="784">
                  <c:v>9.0580699226114295E-2</c:v>
                </c:pt>
                <c:pt idx="785">
                  <c:v>9.0485471409435594E-2</c:v>
                </c:pt>
                <c:pt idx="786">
                  <c:v>9.0485471409435594E-2</c:v>
                </c:pt>
                <c:pt idx="787">
                  <c:v>8.8968174863664803E-2</c:v>
                </c:pt>
                <c:pt idx="788">
                  <c:v>8.7552454655689005E-2</c:v>
                </c:pt>
                <c:pt idx="789">
                  <c:v>8.5635201279861003E-2</c:v>
                </c:pt>
                <c:pt idx="790">
                  <c:v>8.6244659306615401E-2</c:v>
                </c:pt>
                <c:pt idx="791">
                  <c:v>8.6746192474462996E-2</c:v>
                </c:pt>
                <c:pt idx="792">
                  <c:v>8.5939930293237099E-2</c:v>
                </c:pt>
                <c:pt idx="793">
                  <c:v>8.5844702476558302E-2</c:v>
                </c:pt>
                <c:pt idx="794">
                  <c:v>8.5343169308708403E-2</c:v>
                </c:pt>
                <c:pt idx="795">
                  <c:v>8.4022676917411401E-2</c:v>
                </c:pt>
                <c:pt idx="796">
                  <c:v>8.3622720087356495E-2</c:v>
                </c:pt>
                <c:pt idx="797">
                  <c:v>8.2911685722811601E-2</c:v>
                </c:pt>
                <c:pt idx="798">
                  <c:v>8.1908619387114107E-2</c:v>
                </c:pt>
                <c:pt idx="799">
                  <c:v>8.1299161360361999E-2</c:v>
                </c:pt>
                <c:pt idx="800">
                  <c:v>8.1000780868097699E-2</c:v>
                </c:pt>
                <c:pt idx="801">
                  <c:v>8.0492899179136004E-2</c:v>
                </c:pt>
                <c:pt idx="802">
                  <c:v>7.9991366011288395E-2</c:v>
                </c:pt>
                <c:pt idx="803">
                  <c:v>7.9686636997910107E-2</c:v>
                </c:pt>
                <c:pt idx="804">
                  <c:v>7.9185103830062498E-2</c:v>
                </c:pt>
                <c:pt idx="805">
                  <c:v>7.8074112635460505E-2</c:v>
                </c:pt>
                <c:pt idx="806">
                  <c:v>7.6963121440860705E-2</c:v>
                </c:pt>
                <c:pt idx="807">
                  <c:v>7.6664740948596405E-2</c:v>
                </c:pt>
                <c:pt idx="808">
                  <c:v>7.6360011935220407E-2</c:v>
                </c:pt>
                <c:pt idx="809">
                  <c:v>7.5655326091787101E-2</c:v>
                </c:pt>
                <c:pt idx="810">
                  <c:v>7.4747487572770693E-2</c:v>
                </c:pt>
                <c:pt idx="811">
                  <c:v>7.3941225391544796E-2</c:v>
                </c:pt>
                <c:pt idx="812">
                  <c:v>7.3738072715961597E-2</c:v>
                </c:pt>
                <c:pt idx="813">
                  <c:v>7.36364963781687E-2</c:v>
                </c:pt>
                <c:pt idx="814">
                  <c:v>7.2735006380264103E-2</c:v>
                </c:pt>
                <c:pt idx="815">
                  <c:v>7.1516090326757403E-2</c:v>
                </c:pt>
                <c:pt idx="816">
                  <c:v>7.1014557158909905E-2</c:v>
                </c:pt>
                <c:pt idx="817">
                  <c:v>7.0912980821117105E-2</c:v>
                </c:pt>
                <c:pt idx="818">
                  <c:v>7.0106718639893401E-2</c:v>
                </c:pt>
                <c:pt idx="819">
                  <c:v>6.9497260613139003E-2</c:v>
                </c:pt>
                <c:pt idx="820">
                  <c:v>6.8995727445291394E-2</c:v>
                </c:pt>
                <c:pt idx="821">
                  <c:v>6.8291041601858296E-2</c:v>
                </c:pt>
                <c:pt idx="822">
                  <c:v>6.7687932096217804E-2</c:v>
                </c:pt>
                <c:pt idx="823">
                  <c:v>6.6983246252784706E-2</c:v>
                </c:pt>
                <c:pt idx="824">
                  <c:v>6.5567526044806701E-2</c:v>
                </c:pt>
                <c:pt idx="825">
                  <c:v>6.4659687525790197E-2</c:v>
                </c:pt>
                <c:pt idx="826">
                  <c:v>6.4659687525790197E-2</c:v>
                </c:pt>
                <c:pt idx="827">
                  <c:v>6.4354958512414101E-2</c:v>
                </c:pt>
                <c:pt idx="828">
                  <c:v>6.3243967317812094E-2</c:v>
                </c:pt>
                <c:pt idx="829">
                  <c:v>6.2240900982116897E-2</c:v>
                </c:pt>
                <c:pt idx="830">
                  <c:v>6.2342477319907399E-2</c:v>
                </c:pt>
                <c:pt idx="831">
                  <c:v>6.1936171968740801E-2</c:v>
                </c:pt>
                <c:pt idx="832">
                  <c:v>6.0520451760762699E-2</c:v>
                </c:pt>
                <c:pt idx="833">
                  <c:v>5.9917342255122401E-2</c:v>
                </c:pt>
                <c:pt idx="834">
                  <c:v>5.9314232749481902E-2</c:v>
                </c:pt>
                <c:pt idx="835">
                  <c:v>5.8209590075991698E-2</c:v>
                </c:pt>
                <c:pt idx="836">
                  <c:v>5.7904861062615602E-2</c:v>
                </c:pt>
                <c:pt idx="837">
                  <c:v>5.7498555711446797E-2</c:v>
                </c:pt>
                <c:pt idx="838">
                  <c:v>5.6793869868013602E-2</c:v>
                </c:pt>
                <c:pt idx="839">
                  <c:v>5.5682878673413802E-2</c:v>
                </c:pt>
                <c:pt idx="840">
                  <c:v>5.50797691677712E-2</c:v>
                </c:pt>
                <c:pt idx="841">
                  <c:v>5.4571887478811802E-2</c:v>
                </c:pt>
                <c:pt idx="842">
                  <c:v>5.4273506986547503E-2</c:v>
                </c:pt>
                <c:pt idx="843">
                  <c:v>5.3765625297585898E-2</c:v>
                </c:pt>
                <c:pt idx="844">
                  <c:v>5.3162515791945503E-2</c:v>
                </c:pt>
                <c:pt idx="845">
                  <c:v>5.2153100935136303E-2</c:v>
                </c:pt>
                <c:pt idx="846">
                  <c:v>5.1245262416119798E-2</c:v>
                </c:pt>
                <c:pt idx="847">
                  <c:v>5.0331075375991602E-2</c:v>
                </c:pt>
                <c:pt idx="848">
                  <c:v>4.95248131947656E-2</c:v>
                </c:pt>
                <c:pt idx="849">
                  <c:v>4.8928052210237001E-2</c:v>
                </c:pt>
                <c:pt idx="850">
                  <c:v>4.8217017845692101E-2</c:v>
                </c:pt>
                <c:pt idx="851">
                  <c:v>4.7315527847787503E-2</c:v>
                </c:pt>
                <c:pt idx="852">
                  <c:v>4.6909222496618497E-2</c:v>
                </c:pt>
                <c:pt idx="853">
                  <c:v>4.6299764469866403E-2</c:v>
                </c:pt>
                <c:pt idx="854">
                  <c:v>4.5798231302018801E-2</c:v>
                </c:pt>
                <c:pt idx="855">
                  <c:v>4.5398274471961798E-2</c:v>
                </c:pt>
                <c:pt idx="856">
                  <c:v>4.4592012290735797E-2</c:v>
                </c:pt>
                <c:pt idx="857">
                  <c:v>4.4084130601776399E-2</c:v>
                </c:pt>
                <c:pt idx="858">
                  <c:v>4.3481021096136101E-2</c:v>
                </c:pt>
                <c:pt idx="859">
                  <c:v>4.2573182577119603E-2</c:v>
                </c:pt>
                <c:pt idx="860">
                  <c:v>4.1658995536989103E-2</c:v>
                </c:pt>
                <c:pt idx="861">
                  <c:v>4.0960658214667697E-2</c:v>
                </c:pt>
                <c:pt idx="862">
                  <c:v>4.0046471174539501E-2</c:v>
                </c:pt>
                <c:pt idx="863">
                  <c:v>3.9544938006691899E-2</c:v>
                </c:pt>
                <c:pt idx="864">
                  <c:v>3.8935479979937501E-2</c:v>
                </c:pt>
                <c:pt idx="865">
                  <c:v>3.8237142657618399E-2</c:v>
                </c:pt>
                <c:pt idx="866">
                  <c:v>3.7627684630866201E-2</c:v>
                </c:pt>
                <c:pt idx="867">
                  <c:v>3.7024575125223502E-2</c:v>
                </c:pt>
                <c:pt idx="868">
                  <c:v>3.6015160268414302E-2</c:v>
                </c:pt>
                <c:pt idx="869">
                  <c:v>3.5405702241662201E-2</c:v>
                </c:pt>
                <c:pt idx="870">
                  <c:v>3.4802592736021799E-2</c:v>
                </c:pt>
                <c:pt idx="871">
                  <c:v>3.3901102738117098E-2</c:v>
                </c:pt>
                <c:pt idx="872">
                  <c:v>3.3596373724741002E-2</c:v>
                </c:pt>
                <c:pt idx="873">
                  <c:v>3.2688535205724602E-2</c:v>
                </c:pt>
                <c:pt idx="874">
                  <c:v>3.19838493622914E-2</c:v>
                </c:pt>
                <c:pt idx="875">
                  <c:v>3.1177587181065499E-2</c:v>
                </c:pt>
                <c:pt idx="876">
                  <c:v>3.0263400140937199E-2</c:v>
                </c:pt>
                <c:pt idx="877">
                  <c:v>2.95650628186158E-2</c:v>
                </c:pt>
                <c:pt idx="878">
                  <c:v>2.8854028454070899E-2</c:v>
                </c:pt>
                <c:pt idx="879">
                  <c:v>2.79398414139427E-2</c:v>
                </c:pt>
                <c:pt idx="880">
                  <c:v>2.7241504091621301E-2</c:v>
                </c:pt>
                <c:pt idx="881">
                  <c:v>2.6536818248188099E-2</c:v>
                </c:pt>
                <c:pt idx="882">
                  <c:v>2.5825783883643198E-2</c:v>
                </c:pt>
                <c:pt idx="883">
                  <c:v>2.5324250715795599E-2</c:v>
                </c:pt>
                <c:pt idx="884">
                  <c:v>2.4714792689043402E-2</c:v>
                </c:pt>
                <c:pt idx="885">
                  <c:v>2.40101068456103E-2</c:v>
                </c:pt>
                <c:pt idx="886">
                  <c:v>2.3203844664384399E-2</c:v>
                </c:pt>
                <c:pt idx="887">
                  <c:v>2.2194429807575099E-2</c:v>
                </c:pt>
                <c:pt idx="888">
                  <c:v>2.1591320301934801E-2</c:v>
                </c:pt>
                <c:pt idx="889">
                  <c:v>2.1083438612975399E-2</c:v>
                </c:pt>
                <c:pt idx="890">
                  <c:v>2.03787527695421E-2</c:v>
                </c:pt>
                <c:pt idx="891">
                  <c:v>1.9572490588316199E-2</c:v>
                </c:pt>
                <c:pt idx="892">
                  <c:v>1.84614993937166E-2</c:v>
                </c:pt>
                <c:pt idx="893">
                  <c:v>1.7655237212490599E-2</c:v>
                </c:pt>
                <c:pt idx="894">
                  <c:v>1.7153704044643E-2</c:v>
                </c:pt>
                <c:pt idx="895">
                  <c:v>1.6544246017890799E-2</c:v>
                </c:pt>
                <c:pt idx="896">
                  <c:v>1.5941136512250501E-2</c:v>
                </c:pt>
                <c:pt idx="897">
                  <c:v>1.5331678485496001E-2</c:v>
                </c:pt>
                <c:pt idx="898">
                  <c:v>1.46333411631769E-2</c:v>
                </c:pt>
                <c:pt idx="899">
                  <c:v>1.38207304608392E-2</c:v>
                </c:pt>
                <c:pt idx="900">
                  <c:v>1.28176641251417E-2</c:v>
                </c:pt>
                <c:pt idx="901">
                  <c:v>1.23161309572941E-2</c:v>
                </c:pt>
                <c:pt idx="902">
                  <c:v>1.1509868776068201E-2</c:v>
                </c:pt>
                <c:pt idx="903">
                  <c:v>1.0900410749315999E-2</c:v>
                </c:pt>
                <c:pt idx="904">
                  <c:v>1.00941485680901E-2</c:v>
                </c:pt>
                <c:pt idx="905">
                  <c:v>9.3831142035452099E-3</c:v>
                </c:pt>
                <c:pt idx="906">
                  <c:v>8.48162420564047E-3</c:v>
                </c:pt>
                <c:pt idx="907">
                  <c:v>7.5737856866240402E-3</c:v>
                </c:pt>
                <c:pt idx="908">
                  <c:v>6.8627513220791397E-3</c:v>
                </c:pt>
                <c:pt idx="909">
                  <c:v>6.15806547864595E-3</c:v>
                </c:pt>
                <c:pt idx="910">
                  <c:v>5.2502269596295097E-3</c:v>
                </c:pt>
                <c:pt idx="911">
                  <c:v>4.2408121028202402E-3</c:v>
                </c:pt>
                <c:pt idx="912">
                  <c:v>3.5361262593870402E-3</c:v>
                </c:pt>
                <c:pt idx="913">
                  <c:v>3.0282445704277201E-3</c:v>
                </c:pt>
                <c:pt idx="914">
                  <c:v>2.5267114025778799E-3</c:v>
                </c:pt>
                <c:pt idx="915">
                  <c:v>1.72044922135417E-3</c:v>
                </c:pt>
                <c:pt idx="916">
                  <c:v>8.1261070233773502E-4</c:v>
                </c:pt>
                <c:pt idx="917">
                  <c:v>0</c:v>
                </c:pt>
              </c:numCache>
            </c:numRef>
          </c:yVal>
          <c:smooth val="1"/>
          <c:extLst xmlns:c16r2="http://schemas.microsoft.com/office/drawing/2015/06/chart">
            <c:ext xmlns:c16="http://schemas.microsoft.com/office/drawing/2014/chart" uri="{C3380CC4-5D6E-409C-BE32-E72D297353CC}">
              <c16:uniqueId val="{00000000-9271-094E-8DFB-15D5B6DD3D1A}"/>
            </c:ext>
          </c:extLst>
        </c:ser>
        <c:ser>
          <c:idx val="3"/>
          <c:order val="1"/>
          <c:tx>
            <c:v>RBP</c:v>
          </c:tx>
          <c:spPr>
            <a:ln w="19050" cap="rnd">
              <a:solidFill>
                <a:schemeClr val="accent4"/>
              </a:solidFill>
              <a:round/>
            </a:ln>
            <a:effectLst/>
          </c:spPr>
          <c:marker>
            <c:symbol val="none"/>
          </c:marker>
          <c:xVal>
            <c:numRef>
              <c:f>RBP!$N$6:$N$923</c:f>
              <c:numCache>
                <c:formatCode>General</c:formatCode>
                <c:ptCount val="918"/>
                <c:pt idx="0">
                  <c:v>299.32400000000001</c:v>
                </c:pt>
                <c:pt idx="1">
                  <c:v>299.90800000000002</c:v>
                </c:pt>
                <c:pt idx="2">
                  <c:v>300.52800000000002</c:v>
                </c:pt>
                <c:pt idx="3">
                  <c:v>301.16300000000001</c:v>
                </c:pt>
                <c:pt idx="4">
                  <c:v>301.81200000000001</c:v>
                </c:pt>
                <c:pt idx="5">
                  <c:v>302.46899999999982</c:v>
                </c:pt>
                <c:pt idx="6">
                  <c:v>303.12900000000002</c:v>
                </c:pt>
                <c:pt idx="7">
                  <c:v>303.78800000000001</c:v>
                </c:pt>
                <c:pt idx="8">
                  <c:v>304.45</c:v>
                </c:pt>
                <c:pt idx="9">
                  <c:v>305.11099999999999</c:v>
                </c:pt>
                <c:pt idx="10">
                  <c:v>305.77100000000002</c:v>
                </c:pt>
                <c:pt idx="11">
                  <c:v>306.42999999999978</c:v>
                </c:pt>
                <c:pt idx="12">
                  <c:v>307.09300000000002</c:v>
                </c:pt>
                <c:pt idx="13">
                  <c:v>307.76600000000002</c:v>
                </c:pt>
                <c:pt idx="14">
                  <c:v>308.43700000000001</c:v>
                </c:pt>
                <c:pt idx="15">
                  <c:v>309.10399999999993</c:v>
                </c:pt>
                <c:pt idx="16">
                  <c:v>309.77199999999982</c:v>
                </c:pt>
                <c:pt idx="17">
                  <c:v>310.43799999999982</c:v>
                </c:pt>
                <c:pt idx="18">
                  <c:v>311.10399999999993</c:v>
                </c:pt>
                <c:pt idx="19">
                  <c:v>311.774</c:v>
                </c:pt>
                <c:pt idx="20">
                  <c:v>312.44799999999992</c:v>
                </c:pt>
                <c:pt idx="21">
                  <c:v>313.11799999999999</c:v>
                </c:pt>
                <c:pt idx="22">
                  <c:v>313.78899999999982</c:v>
                </c:pt>
                <c:pt idx="23">
                  <c:v>314.46100000000001</c:v>
                </c:pt>
                <c:pt idx="24">
                  <c:v>315.13200000000001</c:v>
                </c:pt>
                <c:pt idx="25">
                  <c:v>315.81</c:v>
                </c:pt>
                <c:pt idx="26">
                  <c:v>316.49700000000001</c:v>
                </c:pt>
                <c:pt idx="27">
                  <c:v>317.18299999999999</c:v>
                </c:pt>
                <c:pt idx="28">
                  <c:v>317.86799999999999</c:v>
                </c:pt>
                <c:pt idx="29">
                  <c:v>318.55500000000001</c:v>
                </c:pt>
                <c:pt idx="30">
                  <c:v>319.24599999999992</c:v>
                </c:pt>
                <c:pt idx="31">
                  <c:v>319.93700000000001</c:v>
                </c:pt>
                <c:pt idx="32">
                  <c:v>320.62700000000001</c:v>
                </c:pt>
                <c:pt idx="33">
                  <c:v>321.32</c:v>
                </c:pt>
                <c:pt idx="34">
                  <c:v>322.01799999999997</c:v>
                </c:pt>
                <c:pt idx="35">
                  <c:v>322.71499999999997</c:v>
                </c:pt>
                <c:pt idx="36">
                  <c:v>323.40999999999991</c:v>
                </c:pt>
                <c:pt idx="37">
                  <c:v>324.113</c:v>
                </c:pt>
                <c:pt idx="38">
                  <c:v>324.82299999999992</c:v>
                </c:pt>
                <c:pt idx="39">
                  <c:v>325.53300000000002</c:v>
                </c:pt>
                <c:pt idx="40">
                  <c:v>326.24299999999999</c:v>
                </c:pt>
                <c:pt idx="41">
                  <c:v>326.952</c:v>
                </c:pt>
                <c:pt idx="42">
                  <c:v>327.661</c:v>
                </c:pt>
                <c:pt idx="43">
                  <c:v>328.363</c:v>
                </c:pt>
                <c:pt idx="44">
                  <c:v>329.06200000000001</c:v>
                </c:pt>
                <c:pt idx="45">
                  <c:v>329.76100000000002</c:v>
                </c:pt>
                <c:pt idx="46">
                  <c:v>330.46100000000001</c:v>
                </c:pt>
                <c:pt idx="47">
                  <c:v>331.161</c:v>
                </c:pt>
                <c:pt idx="48">
                  <c:v>331.86099999999999</c:v>
                </c:pt>
                <c:pt idx="49">
                  <c:v>332.56200000000001</c:v>
                </c:pt>
                <c:pt idx="50">
                  <c:v>333.26600000000002</c:v>
                </c:pt>
                <c:pt idx="51">
                  <c:v>333.97300000000001</c:v>
                </c:pt>
                <c:pt idx="52">
                  <c:v>334.68299999999999</c:v>
                </c:pt>
                <c:pt idx="53">
                  <c:v>335.392</c:v>
                </c:pt>
                <c:pt idx="54">
                  <c:v>336.10300000000001</c:v>
                </c:pt>
                <c:pt idx="55">
                  <c:v>336.81400000000002</c:v>
                </c:pt>
                <c:pt idx="56">
                  <c:v>337.53499999999991</c:v>
                </c:pt>
                <c:pt idx="57">
                  <c:v>338.255</c:v>
                </c:pt>
                <c:pt idx="58">
                  <c:v>338.97</c:v>
                </c:pt>
                <c:pt idx="59">
                  <c:v>339.68599999999998</c:v>
                </c:pt>
                <c:pt idx="60">
                  <c:v>340.40300000000002</c:v>
                </c:pt>
                <c:pt idx="61">
                  <c:v>341.12</c:v>
                </c:pt>
                <c:pt idx="62">
                  <c:v>341.83499999999992</c:v>
                </c:pt>
                <c:pt idx="63">
                  <c:v>342.55</c:v>
                </c:pt>
                <c:pt idx="64">
                  <c:v>343.267</c:v>
                </c:pt>
                <c:pt idx="65">
                  <c:v>343.98399999999981</c:v>
                </c:pt>
                <c:pt idx="66">
                  <c:v>344.69900000000001</c:v>
                </c:pt>
                <c:pt idx="67">
                  <c:v>345.41699999999997</c:v>
                </c:pt>
                <c:pt idx="68">
                  <c:v>346.137</c:v>
                </c:pt>
                <c:pt idx="69">
                  <c:v>346.85899999999992</c:v>
                </c:pt>
                <c:pt idx="70">
                  <c:v>347.58100000000002</c:v>
                </c:pt>
                <c:pt idx="71">
                  <c:v>348.30599999999993</c:v>
                </c:pt>
                <c:pt idx="72">
                  <c:v>349.03099999999978</c:v>
                </c:pt>
                <c:pt idx="73">
                  <c:v>349.75299999999999</c:v>
                </c:pt>
                <c:pt idx="74">
                  <c:v>350.47800000000001</c:v>
                </c:pt>
                <c:pt idx="75">
                  <c:v>351.20100000000002</c:v>
                </c:pt>
                <c:pt idx="76">
                  <c:v>351.91500000000002</c:v>
                </c:pt>
                <c:pt idx="77">
                  <c:v>352.63099999999991</c:v>
                </c:pt>
                <c:pt idx="78">
                  <c:v>353.346</c:v>
                </c:pt>
                <c:pt idx="79">
                  <c:v>354.06299999999999</c:v>
                </c:pt>
                <c:pt idx="80">
                  <c:v>354.78</c:v>
                </c:pt>
                <c:pt idx="81">
                  <c:v>355.49400000000003</c:v>
                </c:pt>
                <c:pt idx="82">
                  <c:v>356.21199999999982</c:v>
                </c:pt>
                <c:pt idx="83">
                  <c:v>356.93299999999982</c:v>
                </c:pt>
                <c:pt idx="84">
                  <c:v>357.65100000000001</c:v>
                </c:pt>
                <c:pt idx="85">
                  <c:v>358.37</c:v>
                </c:pt>
                <c:pt idx="86">
                  <c:v>359.09500000000003</c:v>
                </c:pt>
                <c:pt idx="87">
                  <c:v>359.81700000000001</c:v>
                </c:pt>
                <c:pt idx="88">
                  <c:v>360.53099999999978</c:v>
                </c:pt>
                <c:pt idx="89">
                  <c:v>361.24400000000009</c:v>
                </c:pt>
                <c:pt idx="90">
                  <c:v>361.95600000000002</c:v>
                </c:pt>
                <c:pt idx="91">
                  <c:v>362.66700000000009</c:v>
                </c:pt>
                <c:pt idx="92">
                  <c:v>363.37599999999992</c:v>
                </c:pt>
                <c:pt idx="93">
                  <c:v>364.08199999999982</c:v>
                </c:pt>
                <c:pt idx="94">
                  <c:v>364.78399999999982</c:v>
                </c:pt>
                <c:pt idx="95">
                  <c:v>365.4819999999998</c:v>
                </c:pt>
                <c:pt idx="96">
                  <c:v>366.178</c:v>
                </c:pt>
                <c:pt idx="97">
                  <c:v>366.87099999999992</c:v>
                </c:pt>
                <c:pt idx="98">
                  <c:v>367.56599999999997</c:v>
                </c:pt>
                <c:pt idx="99">
                  <c:v>368.25900000000001</c:v>
                </c:pt>
                <c:pt idx="100">
                  <c:v>368.95600000000002</c:v>
                </c:pt>
                <c:pt idx="101">
                  <c:v>369.65300000000002</c:v>
                </c:pt>
                <c:pt idx="102">
                  <c:v>370.34699999999992</c:v>
                </c:pt>
                <c:pt idx="103">
                  <c:v>371.041</c:v>
                </c:pt>
                <c:pt idx="104">
                  <c:v>371.73500000000001</c:v>
                </c:pt>
                <c:pt idx="105">
                  <c:v>372.42999999999978</c:v>
                </c:pt>
                <c:pt idx="106">
                  <c:v>373.13400000000001</c:v>
                </c:pt>
                <c:pt idx="107">
                  <c:v>373.83799999999991</c:v>
                </c:pt>
                <c:pt idx="108">
                  <c:v>374.53099999999978</c:v>
                </c:pt>
                <c:pt idx="109">
                  <c:v>375.22399999999982</c:v>
                </c:pt>
                <c:pt idx="110">
                  <c:v>375.91199999999998</c:v>
                </c:pt>
                <c:pt idx="111">
                  <c:v>376.59899999999982</c:v>
                </c:pt>
                <c:pt idx="112">
                  <c:v>377.28699999999998</c:v>
                </c:pt>
                <c:pt idx="113">
                  <c:v>377.97899999999981</c:v>
                </c:pt>
                <c:pt idx="114">
                  <c:v>378.66700000000009</c:v>
                </c:pt>
                <c:pt idx="115">
                  <c:v>379.35500000000002</c:v>
                </c:pt>
                <c:pt idx="116">
                  <c:v>380.04</c:v>
                </c:pt>
                <c:pt idx="117">
                  <c:v>380.7269999999998</c:v>
                </c:pt>
                <c:pt idx="118">
                  <c:v>381.41300000000001</c:v>
                </c:pt>
                <c:pt idx="119">
                  <c:v>382.101</c:v>
                </c:pt>
                <c:pt idx="120">
                  <c:v>382.79</c:v>
                </c:pt>
                <c:pt idx="121">
                  <c:v>383.48099999999982</c:v>
                </c:pt>
                <c:pt idx="122">
                  <c:v>384.17899999999992</c:v>
                </c:pt>
                <c:pt idx="123">
                  <c:v>384.88299999999992</c:v>
                </c:pt>
                <c:pt idx="124">
                  <c:v>385.63799999999998</c:v>
                </c:pt>
                <c:pt idx="125">
                  <c:v>386.44099999999997</c:v>
                </c:pt>
                <c:pt idx="126">
                  <c:v>387.267</c:v>
                </c:pt>
                <c:pt idx="127">
                  <c:v>388.1</c:v>
                </c:pt>
                <c:pt idx="128">
                  <c:v>388.94200000000001</c:v>
                </c:pt>
                <c:pt idx="129">
                  <c:v>389.79</c:v>
                </c:pt>
                <c:pt idx="130">
                  <c:v>390.63900000000001</c:v>
                </c:pt>
                <c:pt idx="131">
                  <c:v>391.48599999999982</c:v>
                </c:pt>
                <c:pt idx="132">
                  <c:v>392.33199999999982</c:v>
                </c:pt>
                <c:pt idx="133">
                  <c:v>393.173</c:v>
                </c:pt>
                <c:pt idx="134">
                  <c:v>394.01099999999991</c:v>
                </c:pt>
                <c:pt idx="135">
                  <c:v>394.84699999999992</c:v>
                </c:pt>
                <c:pt idx="136">
                  <c:v>395.67899999999992</c:v>
                </c:pt>
                <c:pt idx="137">
                  <c:v>396.51099999999991</c:v>
                </c:pt>
                <c:pt idx="138">
                  <c:v>397.346</c:v>
                </c:pt>
                <c:pt idx="139">
                  <c:v>398.18399999999991</c:v>
                </c:pt>
                <c:pt idx="140">
                  <c:v>399.03099999999978</c:v>
                </c:pt>
                <c:pt idx="141">
                  <c:v>399.87799999999999</c:v>
                </c:pt>
                <c:pt idx="142">
                  <c:v>400.71600000000001</c:v>
                </c:pt>
                <c:pt idx="143">
                  <c:v>401.56</c:v>
                </c:pt>
                <c:pt idx="144">
                  <c:v>402.40300000000002</c:v>
                </c:pt>
                <c:pt idx="145">
                  <c:v>403.24700000000001</c:v>
                </c:pt>
                <c:pt idx="146">
                  <c:v>404.09299999999979</c:v>
                </c:pt>
                <c:pt idx="147">
                  <c:v>404.93799999999982</c:v>
                </c:pt>
                <c:pt idx="148">
                  <c:v>405.78099999999978</c:v>
                </c:pt>
                <c:pt idx="149">
                  <c:v>406.62</c:v>
                </c:pt>
                <c:pt idx="150">
                  <c:v>407.45600000000002</c:v>
                </c:pt>
                <c:pt idx="151">
                  <c:v>408.28499999999991</c:v>
                </c:pt>
                <c:pt idx="152">
                  <c:v>409.12200000000001</c:v>
                </c:pt>
                <c:pt idx="153">
                  <c:v>409.959</c:v>
                </c:pt>
                <c:pt idx="154">
                  <c:v>410.79499999999979</c:v>
                </c:pt>
                <c:pt idx="155">
                  <c:v>411.63</c:v>
                </c:pt>
                <c:pt idx="156">
                  <c:v>412.46100000000001</c:v>
                </c:pt>
                <c:pt idx="157">
                  <c:v>413.29399999999981</c:v>
                </c:pt>
                <c:pt idx="158">
                  <c:v>414.12700000000001</c:v>
                </c:pt>
                <c:pt idx="159">
                  <c:v>414.96</c:v>
                </c:pt>
                <c:pt idx="160">
                  <c:v>415.78999999999979</c:v>
                </c:pt>
                <c:pt idx="161">
                  <c:v>416.61900000000009</c:v>
                </c:pt>
                <c:pt idx="162">
                  <c:v>417.447</c:v>
                </c:pt>
                <c:pt idx="163">
                  <c:v>418.27199999999982</c:v>
                </c:pt>
                <c:pt idx="164">
                  <c:v>419.09899999999982</c:v>
                </c:pt>
                <c:pt idx="165">
                  <c:v>419.92799999999983</c:v>
                </c:pt>
                <c:pt idx="166">
                  <c:v>420.75900000000001</c:v>
                </c:pt>
                <c:pt idx="167">
                  <c:v>421.59199999999981</c:v>
                </c:pt>
                <c:pt idx="168">
                  <c:v>422.41699999999997</c:v>
                </c:pt>
                <c:pt idx="169">
                  <c:v>423.24400000000009</c:v>
                </c:pt>
                <c:pt idx="170">
                  <c:v>424.06899999999979</c:v>
                </c:pt>
                <c:pt idx="171">
                  <c:v>424.899</c:v>
                </c:pt>
                <c:pt idx="172">
                  <c:v>425.73299999999978</c:v>
                </c:pt>
                <c:pt idx="173">
                  <c:v>426.56799999999993</c:v>
                </c:pt>
                <c:pt idx="174">
                  <c:v>427.39699999999982</c:v>
                </c:pt>
                <c:pt idx="175">
                  <c:v>428.22800000000001</c:v>
                </c:pt>
                <c:pt idx="176">
                  <c:v>429.06</c:v>
                </c:pt>
                <c:pt idx="177">
                  <c:v>429.89800000000002</c:v>
                </c:pt>
                <c:pt idx="178">
                  <c:v>430.74299999999999</c:v>
                </c:pt>
                <c:pt idx="179">
                  <c:v>431.58299999999991</c:v>
                </c:pt>
                <c:pt idx="180">
                  <c:v>432.41599999999983</c:v>
                </c:pt>
                <c:pt idx="181">
                  <c:v>433.24</c:v>
                </c:pt>
                <c:pt idx="182">
                  <c:v>434.06599999999997</c:v>
                </c:pt>
                <c:pt idx="183">
                  <c:v>434.89699999999982</c:v>
                </c:pt>
                <c:pt idx="184">
                  <c:v>435.72599999999977</c:v>
                </c:pt>
                <c:pt idx="185">
                  <c:v>436.55700000000002</c:v>
                </c:pt>
                <c:pt idx="186">
                  <c:v>437.38599999999991</c:v>
                </c:pt>
                <c:pt idx="187">
                  <c:v>438.21499999999997</c:v>
                </c:pt>
                <c:pt idx="188">
                  <c:v>439.04300000000001</c:v>
                </c:pt>
                <c:pt idx="189">
                  <c:v>439.875</c:v>
                </c:pt>
                <c:pt idx="190">
                  <c:v>440.714</c:v>
                </c:pt>
                <c:pt idx="191">
                  <c:v>441.55099999999999</c:v>
                </c:pt>
                <c:pt idx="192">
                  <c:v>442.38</c:v>
                </c:pt>
                <c:pt idx="193">
                  <c:v>443.21</c:v>
                </c:pt>
                <c:pt idx="194">
                  <c:v>444.04200000000009</c:v>
                </c:pt>
                <c:pt idx="195">
                  <c:v>444.88</c:v>
                </c:pt>
                <c:pt idx="196">
                  <c:v>445.72099999999978</c:v>
                </c:pt>
                <c:pt idx="197">
                  <c:v>446.55399999999992</c:v>
                </c:pt>
                <c:pt idx="198">
                  <c:v>447.38200000000001</c:v>
                </c:pt>
                <c:pt idx="199">
                  <c:v>448.21299999999991</c:v>
                </c:pt>
                <c:pt idx="200">
                  <c:v>449.04200000000009</c:v>
                </c:pt>
                <c:pt idx="201">
                  <c:v>449.87099999999992</c:v>
                </c:pt>
                <c:pt idx="202">
                  <c:v>450.70299999999992</c:v>
                </c:pt>
                <c:pt idx="203">
                  <c:v>451.53800000000001</c:v>
                </c:pt>
                <c:pt idx="204">
                  <c:v>452.37400000000002</c:v>
                </c:pt>
                <c:pt idx="205">
                  <c:v>453.209</c:v>
                </c:pt>
                <c:pt idx="206">
                  <c:v>454.03899999999982</c:v>
                </c:pt>
                <c:pt idx="207">
                  <c:v>454.86400000000009</c:v>
                </c:pt>
                <c:pt idx="208">
                  <c:v>455.69200000000001</c:v>
                </c:pt>
                <c:pt idx="209">
                  <c:v>456.52199999999982</c:v>
                </c:pt>
                <c:pt idx="210">
                  <c:v>457.3540000000001</c:v>
                </c:pt>
                <c:pt idx="211">
                  <c:v>458.18</c:v>
                </c:pt>
                <c:pt idx="212">
                  <c:v>459</c:v>
                </c:pt>
                <c:pt idx="213">
                  <c:v>459.82499999999999</c:v>
                </c:pt>
                <c:pt idx="214">
                  <c:v>460.65</c:v>
                </c:pt>
                <c:pt idx="215">
                  <c:v>461.47500000000002</c:v>
                </c:pt>
                <c:pt idx="216">
                  <c:v>462.29899999999981</c:v>
                </c:pt>
                <c:pt idx="217">
                  <c:v>463.12900000000002</c:v>
                </c:pt>
                <c:pt idx="218">
                  <c:v>463.96499999999997</c:v>
                </c:pt>
                <c:pt idx="219">
                  <c:v>464.80200000000002</c:v>
                </c:pt>
                <c:pt idx="220">
                  <c:v>465.63599999999991</c:v>
                </c:pt>
                <c:pt idx="221">
                  <c:v>466.47500000000002</c:v>
                </c:pt>
                <c:pt idx="222">
                  <c:v>467.31799999999993</c:v>
                </c:pt>
                <c:pt idx="223">
                  <c:v>468.15800000000002</c:v>
                </c:pt>
                <c:pt idx="224">
                  <c:v>468.99400000000003</c:v>
                </c:pt>
                <c:pt idx="225">
                  <c:v>469.83100000000002</c:v>
                </c:pt>
                <c:pt idx="226">
                  <c:v>470.66300000000001</c:v>
                </c:pt>
                <c:pt idx="227">
                  <c:v>471.49299999999982</c:v>
                </c:pt>
                <c:pt idx="228">
                  <c:v>472.33</c:v>
                </c:pt>
                <c:pt idx="229">
                  <c:v>473.16899999999993</c:v>
                </c:pt>
                <c:pt idx="230">
                  <c:v>474.00400000000002</c:v>
                </c:pt>
                <c:pt idx="231">
                  <c:v>474.84100000000001</c:v>
                </c:pt>
                <c:pt idx="232">
                  <c:v>475.67099999999999</c:v>
                </c:pt>
                <c:pt idx="233">
                  <c:v>476.50099999999992</c:v>
                </c:pt>
                <c:pt idx="234">
                  <c:v>477.33</c:v>
                </c:pt>
                <c:pt idx="235">
                  <c:v>478.15600000000001</c:v>
                </c:pt>
                <c:pt idx="236">
                  <c:v>478.98500000000001</c:v>
                </c:pt>
                <c:pt idx="237">
                  <c:v>479.81399999999991</c:v>
                </c:pt>
                <c:pt idx="238">
                  <c:v>480.64300000000009</c:v>
                </c:pt>
                <c:pt idx="239">
                  <c:v>481.47199999999981</c:v>
                </c:pt>
                <c:pt idx="240">
                  <c:v>482.29799999999977</c:v>
                </c:pt>
                <c:pt idx="241">
                  <c:v>483.12900000000002</c:v>
                </c:pt>
                <c:pt idx="242">
                  <c:v>483.96199999999982</c:v>
                </c:pt>
                <c:pt idx="243">
                  <c:v>484.79299999999978</c:v>
                </c:pt>
                <c:pt idx="244">
                  <c:v>485.625</c:v>
                </c:pt>
                <c:pt idx="245">
                  <c:v>486.45600000000002</c:v>
                </c:pt>
                <c:pt idx="246">
                  <c:v>487.29099999999983</c:v>
                </c:pt>
                <c:pt idx="247">
                  <c:v>488.12200000000001</c:v>
                </c:pt>
                <c:pt idx="248">
                  <c:v>488.94200000000001</c:v>
                </c:pt>
                <c:pt idx="249">
                  <c:v>489.762</c:v>
                </c:pt>
                <c:pt idx="250">
                  <c:v>490.58299999999991</c:v>
                </c:pt>
                <c:pt idx="251">
                  <c:v>491.41199999999998</c:v>
                </c:pt>
                <c:pt idx="252">
                  <c:v>492.24700000000001</c:v>
                </c:pt>
                <c:pt idx="253">
                  <c:v>493.08</c:v>
                </c:pt>
                <c:pt idx="254">
                  <c:v>493.91899999999981</c:v>
                </c:pt>
                <c:pt idx="255">
                  <c:v>494.755</c:v>
                </c:pt>
                <c:pt idx="256">
                  <c:v>495.589</c:v>
                </c:pt>
                <c:pt idx="257">
                  <c:v>496.42099999999982</c:v>
                </c:pt>
                <c:pt idx="258">
                  <c:v>497.24900000000002</c:v>
                </c:pt>
                <c:pt idx="259">
                  <c:v>498.077</c:v>
                </c:pt>
                <c:pt idx="260">
                  <c:v>498.90300000000002</c:v>
                </c:pt>
                <c:pt idx="261">
                  <c:v>499.7319999999998</c:v>
                </c:pt>
                <c:pt idx="262">
                  <c:v>500.56</c:v>
                </c:pt>
                <c:pt idx="263">
                  <c:v>501.38299999999998</c:v>
                </c:pt>
                <c:pt idx="264">
                  <c:v>502.20499999999998</c:v>
                </c:pt>
                <c:pt idx="265">
                  <c:v>503.02600000000001</c:v>
                </c:pt>
                <c:pt idx="266">
                  <c:v>503.84500000000008</c:v>
                </c:pt>
                <c:pt idx="267">
                  <c:v>504.666</c:v>
                </c:pt>
                <c:pt idx="268">
                  <c:v>505.49299999999982</c:v>
                </c:pt>
                <c:pt idx="269">
                  <c:v>506.31799999999993</c:v>
                </c:pt>
                <c:pt idx="270">
                  <c:v>507.142</c:v>
                </c:pt>
                <c:pt idx="271">
                  <c:v>507.97199999999981</c:v>
                </c:pt>
                <c:pt idx="272">
                  <c:v>508.79899999999981</c:v>
                </c:pt>
                <c:pt idx="273">
                  <c:v>509.62</c:v>
                </c:pt>
                <c:pt idx="274">
                  <c:v>510.44299999999993</c:v>
                </c:pt>
                <c:pt idx="275">
                  <c:v>511.27300000000002</c:v>
                </c:pt>
                <c:pt idx="276">
                  <c:v>512.10799999999972</c:v>
                </c:pt>
                <c:pt idx="277">
                  <c:v>512.94499999999971</c:v>
                </c:pt>
                <c:pt idx="278">
                  <c:v>513.78099999999995</c:v>
                </c:pt>
                <c:pt idx="279">
                  <c:v>514.61500000000001</c:v>
                </c:pt>
                <c:pt idx="280">
                  <c:v>515.45199999999977</c:v>
                </c:pt>
                <c:pt idx="281">
                  <c:v>516.28600000000006</c:v>
                </c:pt>
                <c:pt idx="282">
                  <c:v>517.11300000000006</c:v>
                </c:pt>
                <c:pt idx="283">
                  <c:v>517.93199999999979</c:v>
                </c:pt>
                <c:pt idx="284">
                  <c:v>518.75800000000004</c:v>
                </c:pt>
                <c:pt idx="285">
                  <c:v>519.58900000000006</c:v>
                </c:pt>
                <c:pt idx="286">
                  <c:v>520.423</c:v>
                </c:pt>
                <c:pt idx="287">
                  <c:v>521.255</c:v>
                </c:pt>
                <c:pt idx="288">
                  <c:v>522.08299999999997</c:v>
                </c:pt>
                <c:pt idx="289">
                  <c:v>522.91199999999981</c:v>
                </c:pt>
                <c:pt idx="290">
                  <c:v>523.74299999999971</c:v>
                </c:pt>
                <c:pt idx="291">
                  <c:v>524.577</c:v>
                </c:pt>
                <c:pt idx="292">
                  <c:v>525.41100000000006</c:v>
                </c:pt>
                <c:pt idx="293">
                  <c:v>526.24800000000005</c:v>
                </c:pt>
                <c:pt idx="294">
                  <c:v>527.08799999999997</c:v>
                </c:pt>
                <c:pt idx="295">
                  <c:v>527.92699999999979</c:v>
                </c:pt>
                <c:pt idx="296">
                  <c:v>528.76400000000001</c:v>
                </c:pt>
                <c:pt idx="297">
                  <c:v>529.6</c:v>
                </c:pt>
                <c:pt idx="298">
                  <c:v>530.43299999999977</c:v>
                </c:pt>
                <c:pt idx="299">
                  <c:v>531.26600000000008</c:v>
                </c:pt>
                <c:pt idx="300">
                  <c:v>532.10400000000004</c:v>
                </c:pt>
                <c:pt idx="301">
                  <c:v>532.94299999999976</c:v>
                </c:pt>
                <c:pt idx="302">
                  <c:v>533.77800000000002</c:v>
                </c:pt>
                <c:pt idx="303">
                  <c:v>534.61300000000006</c:v>
                </c:pt>
                <c:pt idx="304">
                  <c:v>535.45099999999979</c:v>
                </c:pt>
                <c:pt idx="305">
                  <c:v>536.29100000000005</c:v>
                </c:pt>
                <c:pt idx="306">
                  <c:v>537.13</c:v>
                </c:pt>
                <c:pt idx="307">
                  <c:v>537.96899999999982</c:v>
                </c:pt>
                <c:pt idx="308">
                  <c:v>538.80999999999972</c:v>
                </c:pt>
                <c:pt idx="309">
                  <c:v>539.64800000000002</c:v>
                </c:pt>
                <c:pt idx="310">
                  <c:v>540.48</c:v>
                </c:pt>
                <c:pt idx="311">
                  <c:v>541.30500000000006</c:v>
                </c:pt>
                <c:pt idx="312">
                  <c:v>542.13699999999972</c:v>
                </c:pt>
                <c:pt idx="313">
                  <c:v>542.96800000000007</c:v>
                </c:pt>
                <c:pt idx="314">
                  <c:v>543.79899999999998</c:v>
                </c:pt>
                <c:pt idx="315">
                  <c:v>544.63200000000006</c:v>
                </c:pt>
                <c:pt idx="316">
                  <c:v>545.46199999999976</c:v>
                </c:pt>
                <c:pt idx="317">
                  <c:v>546.28899999999999</c:v>
                </c:pt>
                <c:pt idx="318">
                  <c:v>547.11400000000003</c:v>
                </c:pt>
                <c:pt idx="319">
                  <c:v>547.93900000000008</c:v>
                </c:pt>
                <c:pt idx="320">
                  <c:v>548.76400000000001</c:v>
                </c:pt>
                <c:pt idx="321">
                  <c:v>549.59</c:v>
                </c:pt>
                <c:pt idx="322">
                  <c:v>550.41800000000001</c:v>
                </c:pt>
                <c:pt idx="323">
                  <c:v>551.24800000000005</c:v>
                </c:pt>
                <c:pt idx="324">
                  <c:v>552.07799999999997</c:v>
                </c:pt>
                <c:pt idx="325">
                  <c:v>552.91699999999969</c:v>
                </c:pt>
                <c:pt idx="326">
                  <c:v>553.75900000000001</c:v>
                </c:pt>
                <c:pt idx="327">
                  <c:v>554.59500000000003</c:v>
                </c:pt>
                <c:pt idx="328">
                  <c:v>555.42899999999997</c:v>
                </c:pt>
                <c:pt idx="329">
                  <c:v>556.26199999999972</c:v>
                </c:pt>
                <c:pt idx="330">
                  <c:v>557.09699999999998</c:v>
                </c:pt>
                <c:pt idx="331">
                  <c:v>557.94299999999976</c:v>
                </c:pt>
                <c:pt idx="332">
                  <c:v>558.79700000000003</c:v>
                </c:pt>
                <c:pt idx="333">
                  <c:v>559.64599999999996</c:v>
                </c:pt>
                <c:pt idx="334">
                  <c:v>560.49800000000005</c:v>
                </c:pt>
                <c:pt idx="335">
                  <c:v>561.35099999999977</c:v>
                </c:pt>
                <c:pt idx="336">
                  <c:v>562.20000000000005</c:v>
                </c:pt>
                <c:pt idx="337">
                  <c:v>563.05199999999979</c:v>
                </c:pt>
                <c:pt idx="338">
                  <c:v>563.9069999999997</c:v>
                </c:pt>
                <c:pt idx="339">
                  <c:v>564.76600000000008</c:v>
                </c:pt>
                <c:pt idx="340">
                  <c:v>565.625</c:v>
                </c:pt>
                <c:pt idx="341">
                  <c:v>566.48700000000008</c:v>
                </c:pt>
                <c:pt idx="342">
                  <c:v>567.35199999999975</c:v>
                </c:pt>
                <c:pt idx="343">
                  <c:v>568.22299999999996</c:v>
                </c:pt>
                <c:pt idx="344">
                  <c:v>569.08799999999997</c:v>
                </c:pt>
                <c:pt idx="345">
                  <c:v>569.94999999999982</c:v>
                </c:pt>
                <c:pt idx="346">
                  <c:v>570.80699999999979</c:v>
                </c:pt>
                <c:pt idx="347">
                  <c:v>571.66599999999971</c:v>
                </c:pt>
                <c:pt idx="348">
                  <c:v>572.53099999999972</c:v>
                </c:pt>
                <c:pt idx="349">
                  <c:v>573.39199999999983</c:v>
                </c:pt>
                <c:pt idx="350">
                  <c:v>574.25400000000002</c:v>
                </c:pt>
                <c:pt idx="351">
                  <c:v>575.12</c:v>
                </c:pt>
                <c:pt idx="352">
                  <c:v>575.98800000000006</c:v>
                </c:pt>
                <c:pt idx="353">
                  <c:v>576.86300000000006</c:v>
                </c:pt>
                <c:pt idx="354">
                  <c:v>577.745</c:v>
                </c:pt>
                <c:pt idx="355">
                  <c:v>578.625</c:v>
                </c:pt>
                <c:pt idx="356">
                  <c:v>579.50599999999997</c:v>
                </c:pt>
                <c:pt idx="357">
                  <c:v>580.38599999999997</c:v>
                </c:pt>
                <c:pt idx="358">
                  <c:v>581.26400000000001</c:v>
                </c:pt>
                <c:pt idx="359">
                  <c:v>582.14199999999983</c:v>
                </c:pt>
                <c:pt idx="360">
                  <c:v>583.02</c:v>
                </c:pt>
                <c:pt idx="361">
                  <c:v>583.89699999999971</c:v>
                </c:pt>
                <c:pt idx="362">
                  <c:v>584.77600000000007</c:v>
                </c:pt>
                <c:pt idx="363">
                  <c:v>585.65899999999999</c:v>
                </c:pt>
                <c:pt idx="364">
                  <c:v>586.5469999999998</c:v>
                </c:pt>
                <c:pt idx="365">
                  <c:v>587.43299999999977</c:v>
                </c:pt>
                <c:pt idx="366">
                  <c:v>588.3209999999998</c:v>
                </c:pt>
                <c:pt idx="367">
                  <c:v>589.21199999999999</c:v>
                </c:pt>
                <c:pt idx="368">
                  <c:v>590.10599999999999</c:v>
                </c:pt>
                <c:pt idx="369">
                  <c:v>590.99199999999996</c:v>
                </c:pt>
                <c:pt idx="370">
                  <c:v>591.87300000000005</c:v>
                </c:pt>
                <c:pt idx="371">
                  <c:v>592.7529999999997</c:v>
                </c:pt>
                <c:pt idx="372">
                  <c:v>593.63400000000001</c:v>
                </c:pt>
                <c:pt idx="373">
                  <c:v>594.505</c:v>
                </c:pt>
                <c:pt idx="374">
                  <c:v>595.37200000000007</c:v>
                </c:pt>
                <c:pt idx="375">
                  <c:v>596.23900000000003</c:v>
                </c:pt>
                <c:pt idx="376">
                  <c:v>597.11200000000008</c:v>
                </c:pt>
                <c:pt idx="377">
                  <c:v>597.98700000000008</c:v>
                </c:pt>
                <c:pt idx="378">
                  <c:v>598.86099999999976</c:v>
                </c:pt>
                <c:pt idx="379">
                  <c:v>599.73599999999999</c:v>
                </c:pt>
                <c:pt idx="380">
                  <c:v>600.61500000000001</c:v>
                </c:pt>
                <c:pt idx="381">
                  <c:v>601.495</c:v>
                </c:pt>
                <c:pt idx="382">
                  <c:v>602.38099999999997</c:v>
                </c:pt>
                <c:pt idx="383">
                  <c:v>603.26400000000001</c:v>
                </c:pt>
                <c:pt idx="384">
                  <c:v>604.14400000000001</c:v>
                </c:pt>
                <c:pt idx="385">
                  <c:v>605.02099999999996</c:v>
                </c:pt>
                <c:pt idx="386">
                  <c:v>605.90300000000002</c:v>
                </c:pt>
                <c:pt idx="387">
                  <c:v>606.78200000000004</c:v>
                </c:pt>
                <c:pt idx="388">
                  <c:v>607.66100000000006</c:v>
                </c:pt>
                <c:pt idx="389">
                  <c:v>608.54099999999971</c:v>
                </c:pt>
                <c:pt idx="390">
                  <c:v>609.41899999999998</c:v>
                </c:pt>
                <c:pt idx="391">
                  <c:v>610.29600000000005</c:v>
                </c:pt>
                <c:pt idx="392">
                  <c:v>611.17100000000005</c:v>
                </c:pt>
                <c:pt idx="393">
                  <c:v>612.04300000000001</c:v>
                </c:pt>
                <c:pt idx="394">
                  <c:v>612.91899999999998</c:v>
                </c:pt>
                <c:pt idx="395">
                  <c:v>613.79600000000005</c:v>
                </c:pt>
                <c:pt idx="396">
                  <c:v>614.673</c:v>
                </c:pt>
                <c:pt idx="397">
                  <c:v>615.553</c:v>
                </c:pt>
                <c:pt idx="398">
                  <c:v>616.43499999999972</c:v>
                </c:pt>
                <c:pt idx="399">
                  <c:v>617.31899999999996</c:v>
                </c:pt>
                <c:pt idx="400">
                  <c:v>618.20299999999997</c:v>
                </c:pt>
                <c:pt idx="401">
                  <c:v>619.08400000000006</c:v>
                </c:pt>
                <c:pt idx="402">
                  <c:v>619.96699999999976</c:v>
                </c:pt>
                <c:pt idx="403">
                  <c:v>620.85099999999977</c:v>
                </c:pt>
                <c:pt idx="404">
                  <c:v>621.74099999999999</c:v>
                </c:pt>
                <c:pt idx="405">
                  <c:v>622.63300000000004</c:v>
                </c:pt>
                <c:pt idx="406">
                  <c:v>623.52499999999998</c:v>
                </c:pt>
                <c:pt idx="407">
                  <c:v>624.41300000000001</c:v>
                </c:pt>
                <c:pt idx="408">
                  <c:v>625.298</c:v>
                </c:pt>
                <c:pt idx="409">
                  <c:v>626.18299999999999</c:v>
                </c:pt>
                <c:pt idx="410">
                  <c:v>627.072</c:v>
                </c:pt>
                <c:pt idx="411">
                  <c:v>627.96800000000007</c:v>
                </c:pt>
                <c:pt idx="412">
                  <c:v>628.8589999999997</c:v>
                </c:pt>
                <c:pt idx="413">
                  <c:v>629.74900000000002</c:v>
                </c:pt>
                <c:pt idx="414">
                  <c:v>630.63699999999972</c:v>
                </c:pt>
                <c:pt idx="415">
                  <c:v>631.52199999999971</c:v>
                </c:pt>
                <c:pt idx="416">
                  <c:v>632.40899999999999</c:v>
                </c:pt>
                <c:pt idx="417">
                  <c:v>633.29</c:v>
                </c:pt>
                <c:pt idx="418">
                  <c:v>634.16899999999998</c:v>
                </c:pt>
                <c:pt idx="419">
                  <c:v>635.04899999999998</c:v>
                </c:pt>
                <c:pt idx="420">
                  <c:v>635.928</c:v>
                </c:pt>
                <c:pt idx="421">
                  <c:v>636.80699999999979</c:v>
                </c:pt>
                <c:pt idx="422">
                  <c:v>637.69100000000003</c:v>
                </c:pt>
                <c:pt idx="423">
                  <c:v>638.57500000000005</c:v>
                </c:pt>
                <c:pt idx="424">
                  <c:v>639.45999999999981</c:v>
                </c:pt>
                <c:pt idx="425">
                  <c:v>640.35199999999975</c:v>
                </c:pt>
                <c:pt idx="426">
                  <c:v>641.23900000000003</c:v>
                </c:pt>
                <c:pt idx="427">
                  <c:v>642.12</c:v>
                </c:pt>
                <c:pt idx="428">
                  <c:v>643</c:v>
                </c:pt>
                <c:pt idx="429">
                  <c:v>643.8779999999997</c:v>
                </c:pt>
                <c:pt idx="430">
                  <c:v>644.7529999999997</c:v>
                </c:pt>
                <c:pt idx="431">
                  <c:v>645.63400000000001</c:v>
                </c:pt>
                <c:pt idx="432">
                  <c:v>646.52300000000002</c:v>
                </c:pt>
                <c:pt idx="433">
                  <c:v>647.40800000000002</c:v>
                </c:pt>
                <c:pt idx="434">
                  <c:v>648.29100000000005</c:v>
                </c:pt>
                <c:pt idx="435">
                  <c:v>649.17100000000005</c:v>
                </c:pt>
                <c:pt idx="436">
                  <c:v>650.048</c:v>
                </c:pt>
                <c:pt idx="437">
                  <c:v>650.92399999999998</c:v>
                </c:pt>
                <c:pt idx="438">
                  <c:v>651.80599999999981</c:v>
                </c:pt>
                <c:pt idx="439">
                  <c:v>652.68399999999997</c:v>
                </c:pt>
                <c:pt idx="440">
                  <c:v>653.56799999999976</c:v>
                </c:pt>
                <c:pt idx="441">
                  <c:v>654.45099999999979</c:v>
                </c:pt>
                <c:pt idx="442">
                  <c:v>655.33300000000008</c:v>
                </c:pt>
                <c:pt idx="443">
                  <c:v>656.20900000000006</c:v>
                </c:pt>
                <c:pt idx="444">
                  <c:v>657.08300000000008</c:v>
                </c:pt>
                <c:pt idx="445">
                  <c:v>657.95900000000006</c:v>
                </c:pt>
                <c:pt idx="446">
                  <c:v>658.83599999999979</c:v>
                </c:pt>
                <c:pt idx="447">
                  <c:v>659.71</c:v>
                </c:pt>
                <c:pt idx="448">
                  <c:v>660.58799999999997</c:v>
                </c:pt>
                <c:pt idx="449">
                  <c:v>661.46800000000007</c:v>
                </c:pt>
                <c:pt idx="450">
                  <c:v>662.35300000000007</c:v>
                </c:pt>
                <c:pt idx="451">
                  <c:v>663.23099999999999</c:v>
                </c:pt>
                <c:pt idx="452">
                  <c:v>664.10400000000004</c:v>
                </c:pt>
                <c:pt idx="453">
                  <c:v>664.97699999999998</c:v>
                </c:pt>
                <c:pt idx="454">
                  <c:v>665.84899999999971</c:v>
                </c:pt>
                <c:pt idx="455">
                  <c:v>666.72199999999998</c:v>
                </c:pt>
                <c:pt idx="456">
                  <c:v>667.6</c:v>
                </c:pt>
                <c:pt idx="457">
                  <c:v>668.48199999999997</c:v>
                </c:pt>
                <c:pt idx="458">
                  <c:v>669.35999999999979</c:v>
                </c:pt>
                <c:pt idx="459">
                  <c:v>670.23</c:v>
                </c:pt>
                <c:pt idx="460">
                  <c:v>671.09699999999998</c:v>
                </c:pt>
                <c:pt idx="461">
                  <c:v>671.96199999999976</c:v>
                </c:pt>
                <c:pt idx="462">
                  <c:v>672.82699999999977</c:v>
                </c:pt>
                <c:pt idx="463">
                  <c:v>673.69100000000003</c:v>
                </c:pt>
                <c:pt idx="464">
                  <c:v>674.56099999999969</c:v>
                </c:pt>
                <c:pt idx="465">
                  <c:v>675.43099999999981</c:v>
                </c:pt>
                <c:pt idx="466">
                  <c:v>676.3</c:v>
                </c:pt>
                <c:pt idx="467">
                  <c:v>677.16699999999969</c:v>
                </c:pt>
                <c:pt idx="468">
                  <c:v>678.03399999999999</c:v>
                </c:pt>
                <c:pt idx="469">
                  <c:v>678.90199999999982</c:v>
                </c:pt>
                <c:pt idx="470">
                  <c:v>679.774</c:v>
                </c:pt>
                <c:pt idx="471">
                  <c:v>680.65100000000007</c:v>
                </c:pt>
                <c:pt idx="472">
                  <c:v>681.53399999999999</c:v>
                </c:pt>
                <c:pt idx="473">
                  <c:v>682.41599999999971</c:v>
                </c:pt>
                <c:pt idx="474">
                  <c:v>683.29300000000001</c:v>
                </c:pt>
                <c:pt idx="475">
                  <c:v>684.16899999999998</c:v>
                </c:pt>
                <c:pt idx="476">
                  <c:v>685.04899999999998</c:v>
                </c:pt>
                <c:pt idx="477">
                  <c:v>685.92899999999997</c:v>
                </c:pt>
                <c:pt idx="478">
                  <c:v>686.80399999999997</c:v>
                </c:pt>
                <c:pt idx="479">
                  <c:v>687.68000000000006</c:v>
                </c:pt>
                <c:pt idx="480">
                  <c:v>688.55199999999979</c:v>
                </c:pt>
                <c:pt idx="481">
                  <c:v>689.4219999999998</c:v>
                </c:pt>
                <c:pt idx="482">
                  <c:v>690.29</c:v>
                </c:pt>
                <c:pt idx="483">
                  <c:v>691.16000000000008</c:v>
                </c:pt>
                <c:pt idx="484">
                  <c:v>692.029</c:v>
                </c:pt>
                <c:pt idx="485">
                  <c:v>692.899</c:v>
                </c:pt>
                <c:pt idx="486">
                  <c:v>693.76900000000001</c:v>
                </c:pt>
                <c:pt idx="487">
                  <c:v>694.64699999999971</c:v>
                </c:pt>
                <c:pt idx="488">
                  <c:v>695.53</c:v>
                </c:pt>
                <c:pt idx="489">
                  <c:v>696.40899999999999</c:v>
                </c:pt>
                <c:pt idx="490">
                  <c:v>697.28700000000003</c:v>
                </c:pt>
                <c:pt idx="491">
                  <c:v>698.16199999999981</c:v>
                </c:pt>
                <c:pt idx="492">
                  <c:v>699.03800000000001</c:v>
                </c:pt>
                <c:pt idx="493">
                  <c:v>699.91599999999971</c:v>
                </c:pt>
                <c:pt idx="494">
                  <c:v>700.79300000000001</c:v>
                </c:pt>
                <c:pt idx="495">
                  <c:v>701.66800000000001</c:v>
                </c:pt>
                <c:pt idx="496">
                  <c:v>702.54500000000007</c:v>
                </c:pt>
                <c:pt idx="497">
                  <c:v>703.41100000000006</c:v>
                </c:pt>
                <c:pt idx="498">
                  <c:v>704.28200000000004</c:v>
                </c:pt>
                <c:pt idx="499">
                  <c:v>705.15499999999997</c:v>
                </c:pt>
                <c:pt idx="500">
                  <c:v>706.02699999999982</c:v>
                </c:pt>
                <c:pt idx="501">
                  <c:v>706.899</c:v>
                </c:pt>
                <c:pt idx="502">
                  <c:v>707.77200000000005</c:v>
                </c:pt>
                <c:pt idx="503">
                  <c:v>708.64699999999971</c:v>
                </c:pt>
                <c:pt idx="504">
                  <c:v>709.52099999999996</c:v>
                </c:pt>
                <c:pt idx="505">
                  <c:v>710.39599999999996</c:v>
                </c:pt>
                <c:pt idx="506">
                  <c:v>711.27</c:v>
                </c:pt>
                <c:pt idx="507">
                  <c:v>712.14400000000001</c:v>
                </c:pt>
                <c:pt idx="508">
                  <c:v>713.02</c:v>
                </c:pt>
                <c:pt idx="509">
                  <c:v>713.89300000000003</c:v>
                </c:pt>
                <c:pt idx="510">
                  <c:v>714.76600000000008</c:v>
                </c:pt>
                <c:pt idx="511">
                  <c:v>715.63799999999969</c:v>
                </c:pt>
                <c:pt idx="512">
                  <c:v>716.51299999999969</c:v>
                </c:pt>
                <c:pt idx="513">
                  <c:v>717.38900000000001</c:v>
                </c:pt>
                <c:pt idx="514">
                  <c:v>718.26400000000001</c:v>
                </c:pt>
                <c:pt idx="515">
                  <c:v>719.13699999999972</c:v>
                </c:pt>
                <c:pt idx="516">
                  <c:v>720.01</c:v>
                </c:pt>
                <c:pt idx="517">
                  <c:v>720.88200000000006</c:v>
                </c:pt>
                <c:pt idx="518">
                  <c:v>721.76400000000001</c:v>
                </c:pt>
                <c:pt idx="519">
                  <c:v>722.64800000000002</c:v>
                </c:pt>
                <c:pt idx="520">
                  <c:v>723.53399999999999</c:v>
                </c:pt>
                <c:pt idx="521">
                  <c:v>724.41699999999969</c:v>
                </c:pt>
                <c:pt idx="522">
                  <c:v>725.30199999999979</c:v>
                </c:pt>
                <c:pt idx="523">
                  <c:v>726.18600000000004</c:v>
                </c:pt>
                <c:pt idx="524">
                  <c:v>727.0659999999998</c:v>
                </c:pt>
                <c:pt idx="525">
                  <c:v>727.94699999999978</c:v>
                </c:pt>
                <c:pt idx="526">
                  <c:v>728.83300000000008</c:v>
                </c:pt>
                <c:pt idx="527">
                  <c:v>729.721</c:v>
                </c:pt>
                <c:pt idx="528">
                  <c:v>730.61</c:v>
                </c:pt>
                <c:pt idx="529">
                  <c:v>731.49800000000005</c:v>
                </c:pt>
                <c:pt idx="530">
                  <c:v>732.38799999999969</c:v>
                </c:pt>
                <c:pt idx="531">
                  <c:v>733.274</c:v>
                </c:pt>
                <c:pt idx="532">
                  <c:v>734.15800000000002</c:v>
                </c:pt>
                <c:pt idx="533">
                  <c:v>735.04099999999971</c:v>
                </c:pt>
                <c:pt idx="534">
                  <c:v>735.92099999999982</c:v>
                </c:pt>
                <c:pt idx="535">
                  <c:v>736.803</c:v>
                </c:pt>
                <c:pt idx="536">
                  <c:v>737.68299999999999</c:v>
                </c:pt>
                <c:pt idx="537">
                  <c:v>738.5659999999998</c:v>
                </c:pt>
                <c:pt idx="538">
                  <c:v>739.44499999999971</c:v>
                </c:pt>
                <c:pt idx="539">
                  <c:v>740.31999999999971</c:v>
                </c:pt>
                <c:pt idx="540">
                  <c:v>741.19299999999998</c:v>
                </c:pt>
                <c:pt idx="541">
                  <c:v>742.0659999999998</c:v>
                </c:pt>
                <c:pt idx="542">
                  <c:v>742.93799999999976</c:v>
                </c:pt>
                <c:pt idx="543">
                  <c:v>743.80899999999997</c:v>
                </c:pt>
                <c:pt idx="544">
                  <c:v>744.68200000000002</c:v>
                </c:pt>
                <c:pt idx="545">
                  <c:v>745.55899999999997</c:v>
                </c:pt>
                <c:pt idx="546">
                  <c:v>746.43799999999976</c:v>
                </c:pt>
                <c:pt idx="547">
                  <c:v>747.3159999999998</c:v>
                </c:pt>
                <c:pt idx="548">
                  <c:v>748.197</c:v>
                </c:pt>
                <c:pt idx="549">
                  <c:v>749.07400000000007</c:v>
                </c:pt>
                <c:pt idx="550">
                  <c:v>749.94499999999971</c:v>
                </c:pt>
                <c:pt idx="551">
                  <c:v>750.81499999999983</c:v>
                </c:pt>
                <c:pt idx="552">
                  <c:v>751.68299999999999</c:v>
                </c:pt>
                <c:pt idx="553">
                  <c:v>752.553</c:v>
                </c:pt>
                <c:pt idx="554">
                  <c:v>753.4259999999997</c:v>
                </c:pt>
                <c:pt idx="555">
                  <c:v>754.30199999999979</c:v>
                </c:pt>
                <c:pt idx="556">
                  <c:v>755.18200000000002</c:v>
                </c:pt>
                <c:pt idx="557">
                  <c:v>756.06099999999969</c:v>
                </c:pt>
                <c:pt idx="558">
                  <c:v>756.9409999999998</c:v>
                </c:pt>
                <c:pt idx="559">
                  <c:v>757.81699999999978</c:v>
                </c:pt>
                <c:pt idx="560">
                  <c:v>758.69299999999998</c:v>
                </c:pt>
                <c:pt idx="561">
                  <c:v>759.56999999999971</c:v>
                </c:pt>
                <c:pt idx="562">
                  <c:v>760.4459999999998</c:v>
                </c:pt>
                <c:pt idx="563">
                  <c:v>761.32299999999975</c:v>
                </c:pt>
                <c:pt idx="564">
                  <c:v>762.19799999999998</c:v>
                </c:pt>
                <c:pt idx="565">
                  <c:v>763.07899999999995</c:v>
                </c:pt>
                <c:pt idx="566">
                  <c:v>763.96399999999971</c:v>
                </c:pt>
                <c:pt idx="567">
                  <c:v>764.85300000000007</c:v>
                </c:pt>
                <c:pt idx="568">
                  <c:v>765.74</c:v>
                </c:pt>
                <c:pt idx="569">
                  <c:v>766.62699999999973</c:v>
                </c:pt>
                <c:pt idx="570">
                  <c:v>767.51499999999999</c:v>
                </c:pt>
                <c:pt idx="571">
                  <c:v>768.40100000000007</c:v>
                </c:pt>
                <c:pt idx="572">
                  <c:v>769.28600000000006</c:v>
                </c:pt>
                <c:pt idx="573">
                  <c:v>770.173</c:v>
                </c:pt>
                <c:pt idx="574">
                  <c:v>771.05500000000006</c:v>
                </c:pt>
                <c:pt idx="575">
                  <c:v>771.93599999999969</c:v>
                </c:pt>
                <c:pt idx="576">
                  <c:v>772.8159999999998</c:v>
                </c:pt>
                <c:pt idx="577">
                  <c:v>773.69600000000003</c:v>
                </c:pt>
                <c:pt idx="578">
                  <c:v>774.57100000000003</c:v>
                </c:pt>
                <c:pt idx="579">
                  <c:v>775.4459999999998</c:v>
                </c:pt>
                <c:pt idx="580">
                  <c:v>776.3209999999998</c:v>
                </c:pt>
                <c:pt idx="581">
                  <c:v>777.197</c:v>
                </c:pt>
                <c:pt idx="582">
                  <c:v>778.07400000000007</c:v>
                </c:pt>
                <c:pt idx="583">
                  <c:v>778.9549999999997</c:v>
                </c:pt>
                <c:pt idx="584">
                  <c:v>779.84099999999978</c:v>
                </c:pt>
                <c:pt idx="585">
                  <c:v>780.73199999999997</c:v>
                </c:pt>
                <c:pt idx="586">
                  <c:v>781.62699999999973</c:v>
                </c:pt>
                <c:pt idx="587">
                  <c:v>782.52099999999996</c:v>
                </c:pt>
                <c:pt idx="588">
                  <c:v>783.41100000000006</c:v>
                </c:pt>
                <c:pt idx="589">
                  <c:v>784.28899999999999</c:v>
                </c:pt>
                <c:pt idx="590">
                  <c:v>785.16</c:v>
                </c:pt>
                <c:pt idx="591">
                  <c:v>786.03300000000002</c:v>
                </c:pt>
                <c:pt idx="592">
                  <c:v>786.91</c:v>
                </c:pt>
                <c:pt idx="593">
                  <c:v>787.78300000000002</c:v>
                </c:pt>
                <c:pt idx="594">
                  <c:v>788.65699999999981</c:v>
                </c:pt>
                <c:pt idx="595">
                  <c:v>789.53599999999972</c:v>
                </c:pt>
                <c:pt idx="596">
                  <c:v>790.42099999999982</c:v>
                </c:pt>
                <c:pt idx="597">
                  <c:v>791.30999999999983</c:v>
                </c:pt>
                <c:pt idx="598">
                  <c:v>792.2</c:v>
                </c:pt>
                <c:pt idx="599">
                  <c:v>793.08699999999999</c:v>
                </c:pt>
                <c:pt idx="600">
                  <c:v>793.97799999999972</c:v>
                </c:pt>
                <c:pt idx="601">
                  <c:v>794.8689999999998</c:v>
                </c:pt>
                <c:pt idx="602">
                  <c:v>795.76</c:v>
                </c:pt>
                <c:pt idx="603">
                  <c:v>796.65300000000002</c:v>
                </c:pt>
                <c:pt idx="604">
                  <c:v>797.53300000000002</c:v>
                </c:pt>
                <c:pt idx="605">
                  <c:v>798.40599999999972</c:v>
                </c:pt>
                <c:pt idx="606">
                  <c:v>799.28200000000004</c:v>
                </c:pt>
                <c:pt idx="607">
                  <c:v>800.16199999999981</c:v>
                </c:pt>
                <c:pt idx="608">
                  <c:v>801.04300000000001</c:v>
                </c:pt>
                <c:pt idx="609">
                  <c:v>801.92599999999982</c:v>
                </c:pt>
                <c:pt idx="610">
                  <c:v>802.81899999999996</c:v>
                </c:pt>
                <c:pt idx="611">
                  <c:v>803.71199999999999</c:v>
                </c:pt>
                <c:pt idx="612">
                  <c:v>804.61</c:v>
                </c:pt>
                <c:pt idx="613">
                  <c:v>805.50900000000001</c:v>
                </c:pt>
                <c:pt idx="614">
                  <c:v>806.404</c:v>
                </c:pt>
                <c:pt idx="615">
                  <c:v>807.3</c:v>
                </c:pt>
                <c:pt idx="616">
                  <c:v>808.19799999999998</c:v>
                </c:pt>
                <c:pt idx="617">
                  <c:v>809.09699999999998</c:v>
                </c:pt>
                <c:pt idx="618">
                  <c:v>810</c:v>
                </c:pt>
                <c:pt idx="619">
                  <c:v>810.90800000000002</c:v>
                </c:pt>
                <c:pt idx="620">
                  <c:v>811.81399999999996</c:v>
                </c:pt>
                <c:pt idx="621">
                  <c:v>812.71699999999998</c:v>
                </c:pt>
                <c:pt idx="622">
                  <c:v>813.62099999999998</c:v>
                </c:pt>
                <c:pt idx="623">
                  <c:v>814.52699999999982</c:v>
                </c:pt>
                <c:pt idx="624">
                  <c:v>815.42899999999997</c:v>
                </c:pt>
                <c:pt idx="625">
                  <c:v>816.32999999999981</c:v>
                </c:pt>
                <c:pt idx="626">
                  <c:v>817.23299999999972</c:v>
                </c:pt>
                <c:pt idx="627">
                  <c:v>818.14099999999996</c:v>
                </c:pt>
                <c:pt idx="628">
                  <c:v>819.053</c:v>
                </c:pt>
                <c:pt idx="629">
                  <c:v>819.96699999999976</c:v>
                </c:pt>
                <c:pt idx="630">
                  <c:v>820.88800000000003</c:v>
                </c:pt>
                <c:pt idx="631">
                  <c:v>821.80399999999997</c:v>
                </c:pt>
                <c:pt idx="632">
                  <c:v>822.71900000000005</c:v>
                </c:pt>
                <c:pt idx="633">
                  <c:v>823.63499999999999</c:v>
                </c:pt>
                <c:pt idx="634">
                  <c:v>824.553</c:v>
                </c:pt>
                <c:pt idx="635">
                  <c:v>825.46699999999976</c:v>
                </c:pt>
                <c:pt idx="636">
                  <c:v>826.38400000000001</c:v>
                </c:pt>
                <c:pt idx="637">
                  <c:v>827.3</c:v>
                </c:pt>
                <c:pt idx="638">
                  <c:v>828.22</c:v>
                </c:pt>
                <c:pt idx="639">
                  <c:v>829.14300000000003</c:v>
                </c:pt>
                <c:pt idx="640">
                  <c:v>830.0659999999998</c:v>
                </c:pt>
                <c:pt idx="641">
                  <c:v>830.98900000000003</c:v>
                </c:pt>
                <c:pt idx="642">
                  <c:v>831.90800000000002</c:v>
                </c:pt>
                <c:pt idx="643">
                  <c:v>832.82399999999996</c:v>
                </c:pt>
                <c:pt idx="644">
                  <c:v>833.74300000000005</c:v>
                </c:pt>
                <c:pt idx="645">
                  <c:v>834.66199999999981</c:v>
                </c:pt>
                <c:pt idx="646">
                  <c:v>835.58</c:v>
                </c:pt>
                <c:pt idx="647">
                  <c:v>836.49800000000005</c:v>
                </c:pt>
                <c:pt idx="648">
                  <c:v>837.42</c:v>
                </c:pt>
                <c:pt idx="649">
                  <c:v>838.34899999999982</c:v>
                </c:pt>
                <c:pt idx="650">
                  <c:v>839.28399999999999</c:v>
                </c:pt>
                <c:pt idx="651">
                  <c:v>840.22</c:v>
                </c:pt>
                <c:pt idx="652">
                  <c:v>841.154</c:v>
                </c:pt>
                <c:pt idx="653">
                  <c:v>842.08900000000006</c:v>
                </c:pt>
                <c:pt idx="654">
                  <c:v>843.03099999999972</c:v>
                </c:pt>
                <c:pt idx="655">
                  <c:v>843.97799999999972</c:v>
                </c:pt>
                <c:pt idx="656">
                  <c:v>844.92099999999982</c:v>
                </c:pt>
                <c:pt idx="657">
                  <c:v>845.85599999999977</c:v>
                </c:pt>
                <c:pt idx="658">
                  <c:v>846.78800000000001</c:v>
                </c:pt>
                <c:pt idx="659">
                  <c:v>847.72400000000005</c:v>
                </c:pt>
                <c:pt idx="660">
                  <c:v>848.65800000000002</c:v>
                </c:pt>
                <c:pt idx="661">
                  <c:v>849.58900000000006</c:v>
                </c:pt>
                <c:pt idx="662">
                  <c:v>850.51699999999983</c:v>
                </c:pt>
                <c:pt idx="663">
                  <c:v>851.45499999999981</c:v>
                </c:pt>
                <c:pt idx="664">
                  <c:v>852.39499999999998</c:v>
                </c:pt>
                <c:pt idx="665">
                  <c:v>853.33299999999974</c:v>
                </c:pt>
                <c:pt idx="666">
                  <c:v>854.27300000000002</c:v>
                </c:pt>
                <c:pt idx="667">
                  <c:v>855.21400000000006</c:v>
                </c:pt>
                <c:pt idx="668">
                  <c:v>856.15300000000002</c:v>
                </c:pt>
                <c:pt idx="669">
                  <c:v>857.09500000000003</c:v>
                </c:pt>
                <c:pt idx="670">
                  <c:v>858.03800000000001</c:v>
                </c:pt>
                <c:pt idx="671">
                  <c:v>858.98</c:v>
                </c:pt>
                <c:pt idx="672">
                  <c:v>859.92699999999979</c:v>
                </c:pt>
                <c:pt idx="673">
                  <c:v>860.87599999999998</c:v>
                </c:pt>
                <c:pt idx="674">
                  <c:v>861.82799999999975</c:v>
                </c:pt>
                <c:pt idx="675">
                  <c:v>862.78</c:v>
                </c:pt>
                <c:pt idx="676">
                  <c:v>863.73</c:v>
                </c:pt>
                <c:pt idx="677">
                  <c:v>864.68100000000004</c:v>
                </c:pt>
                <c:pt idx="678">
                  <c:v>865.63199999999972</c:v>
                </c:pt>
                <c:pt idx="679">
                  <c:v>866.58299999999997</c:v>
                </c:pt>
                <c:pt idx="680">
                  <c:v>867.53099999999972</c:v>
                </c:pt>
                <c:pt idx="681">
                  <c:v>868.48</c:v>
                </c:pt>
                <c:pt idx="682">
                  <c:v>869.43399999999997</c:v>
                </c:pt>
                <c:pt idx="683">
                  <c:v>870.39199999999983</c:v>
                </c:pt>
                <c:pt idx="684">
                  <c:v>871.35099999999977</c:v>
                </c:pt>
                <c:pt idx="685">
                  <c:v>872.31499999999983</c:v>
                </c:pt>
                <c:pt idx="686">
                  <c:v>873.27700000000004</c:v>
                </c:pt>
                <c:pt idx="687">
                  <c:v>874.23800000000006</c:v>
                </c:pt>
                <c:pt idx="688">
                  <c:v>875.19600000000003</c:v>
                </c:pt>
                <c:pt idx="689">
                  <c:v>876.15499999999997</c:v>
                </c:pt>
                <c:pt idx="690">
                  <c:v>877.12099999999998</c:v>
                </c:pt>
                <c:pt idx="691">
                  <c:v>878.08799999999997</c:v>
                </c:pt>
                <c:pt idx="692">
                  <c:v>879.05899999999997</c:v>
                </c:pt>
                <c:pt idx="693">
                  <c:v>880.03</c:v>
                </c:pt>
                <c:pt idx="694">
                  <c:v>881</c:v>
                </c:pt>
                <c:pt idx="695">
                  <c:v>881.96899999999982</c:v>
                </c:pt>
                <c:pt idx="696">
                  <c:v>882.9409999999998</c:v>
                </c:pt>
                <c:pt idx="697">
                  <c:v>883.90699999999981</c:v>
                </c:pt>
                <c:pt idx="698">
                  <c:v>884.87199999999996</c:v>
                </c:pt>
                <c:pt idx="699">
                  <c:v>885.83799999999974</c:v>
                </c:pt>
                <c:pt idx="700">
                  <c:v>886.80399999999997</c:v>
                </c:pt>
                <c:pt idx="701">
                  <c:v>887.77300000000002</c:v>
                </c:pt>
                <c:pt idx="702">
                  <c:v>888.74300000000005</c:v>
                </c:pt>
                <c:pt idx="703">
                  <c:v>889.71500000000003</c:v>
                </c:pt>
                <c:pt idx="704">
                  <c:v>890.68499999999995</c:v>
                </c:pt>
                <c:pt idx="705">
                  <c:v>891.65599999999972</c:v>
                </c:pt>
                <c:pt idx="706">
                  <c:v>892.62699999999973</c:v>
                </c:pt>
                <c:pt idx="707">
                  <c:v>893.59900000000005</c:v>
                </c:pt>
                <c:pt idx="708">
                  <c:v>894.5659999999998</c:v>
                </c:pt>
                <c:pt idx="709">
                  <c:v>895.53499999999997</c:v>
                </c:pt>
                <c:pt idx="710">
                  <c:v>896.50699999999972</c:v>
                </c:pt>
                <c:pt idx="711">
                  <c:v>897.48</c:v>
                </c:pt>
                <c:pt idx="712">
                  <c:v>898.45399999999972</c:v>
                </c:pt>
                <c:pt idx="713">
                  <c:v>899.43499999999972</c:v>
                </c:pt>
                <c:pt idx="714">
                  <c:v>900.41399999999999</c:v>
                </c:pt>
                <c:pt idx="715">
                  <c:v>901.38800000000003</c:v>
                </c:pt>
                <c:pt idx="716">
                  <c:v>902.35899999999981</c:v>
                </c:pt>
                <c:pt idx="717">
                  <c:v>903.33299999999974</c:v>
                </c:pt>
                <c:pt idx="718">
                  <c:v>904.30699999999979</c:v>
                </c:pt>
                <c:pt idx="719">
                  <c:v>905.28700000000003</c:v>
                </c:pt>
                <c:pt idx="720">
                  <c:v>906.26599999999996</c:v>
                </c:pt>
                <c:pt idx="721">
                  <c:v>907.25</c:v>
                </c:pt>
                <c:pt idx="722">
                  <c:v>908.23199999999997</c:v>
                </c:pt>
                <c:pt idx="723">
                  <c:v>909.21400000000006</c:v>
                </c:pt>
                <c:pt idx="724">
                  <c:v>910.19500000000005</c:v>
                </c:pt>
                <c:pt idx="725">
                  <c:v>911.16800000000001</c:v>
                </c:pt>
                <c:pt idx="726">
                  <c:v>912.14</c:v>
                </c:pt>
                <c:pt idx="727">
                  <c:v>913.11500000000001</c:v>
                </c:pt>
                <c:pt idx="728">
                  <c:v>914.09100000000001</c:v>
                </c:pt>
                <c:pt idx="729">
                  <c:v>915.06899999999996</c:v>
                </c:pt>
                <c:pt idx="730">
                  <c:v>916.048</c:v>
                </c:pt>
                <c:pt idx="731">
                  <c:v>917.02800000000002</c:v>
                </c:pt>
                <c:pt idx="732">
                  <c:v>918.00300000000004</c:v>
                </c:pt>
                <c:pt idx="733">
                  <c:v>918.97500000000002</c:v>
                </c:pt>
                <c:pt idx="734">
                  <c:v>919.95199999999977</c:v>
                </c:pt>
                <c:pt idx="735">
                  <c:v>920.92699999999979</c:v>
                </c:pt>
                <c:pt idx="736">
                  <c:v>921.90699999999981</c:v>
                </c:pt>
                <c:pt idx="737">
                  <c:v>922.88699999999972</c:v>
                </c:pt>
                <c:pt idx="738">
                  <c:v>923.87</c:v>
                </c:pt>
                <c:pt idx="739">
                  <c:v>924.85399999999981</c:v>
                </c:pt>
                <c:pt idx="740">
                  <c:v>925.83799999999974</c:v>
                </c:pt>
                <c:pt idx="741">
                  <c:v>926.82399999999996</c:v>
                </c:pt>
                <c:pt idx="742">
                  <c:v>927.80599999999981</c:v>
                </c:pt>
                <c:pt idx="743">
                  <c:v>928.78899999999999</c:v>
                </c:pt>
                <c:pt idx="744">
                  <c:v>929.77300000000002</c:v>
                </c:pt>
                <c:pt idx="745">
                  <c:v>930.76499999999999</c:v>
                </c:pt>
                <c:pt idx="746">
                  <c:v>931.76</c:v>
                </c:pt>
                <c:pt idx="747">
                  <c:v>932.76199999999972</c:v>
                </c:pt>
                <c:pt idx="748">
                  <c:v>933.76699999999983</c:v>
                </c:pt>
                <c:pt idx="749">
                  <c:v>934.77200000000005</c:v>
                </c:pt>
                <c:pt idx="750">
                  <c:v>935.78399999999999</c:v>
                </c:pt>
                <c:pt idx="751">
                  <c:v>936.8</c:v>
                </c:pt>
                <c:pt idx="752">
                  <c:v>937.81899999999996</c:v>
                </c:pt>
                <c:pt idx="753">
                  <c:v>938.82599999999979</c:v>
                </c:pt>
                <c:pt idx="754">
                  <c:v>939.81999999999982</c:v>
                </c:pt>
                <c:pt idx="755">
                  <c:v>940.80199999999979</c:v>
                </c:pt>
                <c:pt idx="756">
                  <c:v>941.77300000000002</c:v>
                </c:pt>
                <c:pt idx="757">
                  <c:v>942.73699999999997</c:v>
                </c:pt>
                <c:pt idx="758">
                  <c:v>943.7</c:v>
                </c:pt>
                <c:pt idx="759">
                  <c:v>944.65899999999999</c:v>
                </c:pt>
                <c:pt idx="760">
                  <c:v>945.61699999999996</c:v>
                </c:pt>
                <c:pt idx="761">
                  <c:v>946.57899999999995</c:v>
                </c:pt>
                <c:pt idx="762">
                  <c:v>947.54499999999996</c:v>
                </c:pt>
                <c:pt idx="763">
                  <c:v>948.51499999999999</c:v>
                </c:pt>
                <c:pt idx="764">
                  <c:v>949.48400000000004</c:v>
                </c:pt>
                <c:pt idx="765">
                  <c:v>950.45099999999979</c:v>
                </c:pt>
                <c:pt idx="766">
                  <c:v>951.41399999999999</c:v>
                </c:pt>
                <c:pt idx="767">
                  <c:v>952.37199999999996</c:v>
                </c:pt>
                <c:pt idx="768">
                  <c:v>953.32899999999972</c:v>
                </c:pt>
                <c:pt idx="769">
                  <c:v>954.28399999999999</c:v>
                </c:pt>
                <c:pt idx="770">
                  <c:v>955.23900000000003</c:v>
                </c:pt>
                <c:pt idx="771">
                  <c:v>956.19500000000005</c:v>
                </c:pt>
                <c:pt idx="772">
                  <c:v>957.14699999999982</c:v>
                </c:pt>
                <c:pt idx="773">
                  <c:v>958.09299999999996</c:v>
                </c:pt>
                <c:pt idx="774">
                  <c:v>959.04</c:v>
                </c:pt>
                <c:pt idx="775">
                  <c:v>959.98500000000001</c:v>
                </c:pt>
                <c:pt idx="776">
                  <c:v>960.93099999999981</c:v>
                </c:pt>
                <c:pt idx="777">
                  <c:v>961.87400000000002</c:v>
                </c:pt>
                <c:pt idx="778">
                  <c:v>962.81499999999983</c:v>
                </c:pt>
                <c:pt idx="779">
                  <c:v>963.75699999999972</c:v>
                </c:pt>
                <c:pt idx="780">
                  <c:v>964.69799999999998</c:v>
                </c:pt>
                <c:pt idx="781">
                  <c:v>965.63800000000003</c:v>
                </c:pt>
                <c:pt idx="782">
                  <c:v>966.57399999999996</c:v>
                </c:pt>
                <c:pt idx="783">
                  <c:v>967.50800000000004</c:v>
                </c:pt>
                <c:pt idx="784">
                  <c:v>968.43599999999981</c:v>
                </c:pt>
                <c:pt idx="785">
                  <c:v>969.35999999999979</c:v>
                </c:pt>
                <c:pt idx="786">
                  <c:v>970.29</c:v>
                </c:pt>
                <c:pt idx="787">
                  <c:v>971.221</c:v>
                </c:pt>
                <c:pt idx="788">
                  <c:v>972.15499999999997</c:v>
                </c:pt>
                <c:pt idx="789">
                  <c:v>973.08500000000004</c:v>
                </c:pt>
                <c:pt idx="790">
                  <c:v>974.01300000000003</c:v>
                </c:pt>
                <c:pt idx="791">
                  <c:v>974.93599999999981</c:v>
                </c:pt>
                <c:pt idx="792">
                  <c:v>975.86399999999981</c:v>
                </c:pt>
                <c:pt idx="793">
                  <c:v>976.79100000000005</c:v>
                </c:pt>
                <c:pt idx="794">
                  <c:v>977.71699999999998</c:v>
                </c:pt>
                <c:pt idx="795">
                  <c:v>978.64699999999982</c:v>
                </c:pt>
                <c:pt idx="796">
                  <c:v>979.57799999999997</c:v>
                </c:pt>
                <c:pt idx="797">
                  <c:v>980.50300000000004</c:v>
                </c:pt>
                <c:pt idx="798">
                  <c:v>981.423</c:v>
                </c:pt>
                <c:pt idx="799">
                  <c:v>982.34599999999978</c:v>
                </c:pt>
                <c:pt idx="800">
                  <c:v>983.26900000000001</c:v>
                </c:pt>
                <c:pt idx="801">
                  <c:v>984.19299999999998</c:v>
                </c:pt>
                <c:pt idx="802">
                  <c:v>985.12599999999998</c:v>
                </c:pt>
                <c:pt idx="803">
                  <c:v>986.11199999999997</c:v>
                </c:pt>
                <c:pt idx="804">
                  <c:v>987.13900000000001</c:v>
                </c:pt>
                <c:pt idx="805">
                  <c:v>988.18200000000002</c:v>
                </c:pt>
                <c:pt idx="806">
                  <c:v>989.23099999999999</c:v>
                </c:pt>
                <c:pt idx="807">
                  <c:v>990.28300000000002</c:v>
                </c:pt>
                <c:pt idx="808">
                  <c:v>991.33399999999972</c:v>
                </c:pt>
                <c:pt idx="809">
                  <c:v>992.39300000000003</c:v>
                </c:pt>
                <c:pt idx="810">
                  <c:v>993.44999999999982</c:v>
                </c:pt>
                <c:pt idx="811">
                  <c:v>994.49900000000002</c:v>
                </c:pt>
                <c:pt idx="812">
                  <c:v>995.54599999999982</c:v>
                </c:pt>
                <c:pt idx="813">
                  <c:v>996.58900000000006</c:v>
                </c:pt>
                <c:pt idx="814">
                  <c:v>997.63300000000004</c:v>
                </c:pt>
                <c:pt idx="815">
                  <c:v>998.678</c:v>
                </c:pt>
                <c:pt idx="816">
                  <c:v>999.72500000000002</c:v>
                </c:pt>
                <c:pt idx="817">
                  <c:v>1000.771</c:v>
                </c:pt>
                <c:pt idx="818">
                  <c:v>1001.82</c:v>
                </c:pt>
                <c:pt idx="819">
                  <c:v>1002.87</c:v>
                </c:pt>
                <c:pt idx="820">
                  <c:v>1003.922</c:v>
                </c:pt>
                <c:pt idx="821">
                  <c:v>1004.971</c:v>
                </c:pt>
                <c:pt idx="822">
                  <c:v>1006.0119999999999</c:v>
                </c:pt>
                <c:pt idx="823">
                  <c:v>1007.049</c:v>
                </c:pt>
                <c:pt idx="824">
                  <c:v>1008.09</c:v>
                </c:pt>
                <c:pt idx="825">
                  <c:v>1009.13</c:v>
                </c:pt>
                <c:pt idx="826">
                  <c:v>1010.164</c:v>
                </c:pt>
                <c:pt idx="827">
                  <c:v>1011.197</c:v>
                </c:pt>
                <c:pt idx="828">
                  <c:v>1012.236</c:v>
                </c:pt>
                <c:pt idx="829">
                  <c:v>1013.275</c:v>
                </c:pt>
                <c:pt idx="830">
                  <c:v>1014.314</c:v>
                </c:pt>
                <c:pt idx="831">
                  <c:v>1015.345</c:v>
                </c:pt>
                <c:pt idx="832">
                  <c:v>1016.375</c:v>
                </c:pt>
                <c:pt idx="833">
                  <c:v>1017.4059999999999</c:v>
                </c:pt>
                <c:pt idx="834">
                  <c:v>1018.444</c:v>
                </c:pt>
                <c:pt idx="835">
                  <c:v>1019.486</c:v>
                </c:pt>
                <c:pt idx="836">
                  <c:v>1020.5309999999999</c:v>
                </c:pt>
                <c:pt idx="837">
                  <c:v>1021.576</c:v>
                </c:pt>
                <c:pt idx="838">
                  <c:v>1022.6180000000001</c:v>
                </c:pt>
                <c:pt idx="839">
                  <c:v>1023.662</c:v>
                </c:pt>
                <c:pt idx="840">
                  <c:v>1024.703</c:v>
                </c:pt>
                <c:pt idx="841">
                  <c:v>1025.7529999999999</c:v>
                </c:pt>
                <c:pt idx="842">
                  <c:v>1026.8019999999999</c:v>
                </c:pt>
                <c:pt idx="843">
                  <c:v>1027.857</c:v>
                </c:pt>
                <c:pt idx="844">
                  <c:v>1028.9069999999999</c:v>
                </c:pt>
                <c:pt idx="845">
                  <c:v>1029.9480000000001</c:v>
                </c:pt>
                <c:pt idx="846">
                  <c:v>1030.9849999999999</c:v>
                </c:pt>
                <c:pt idx="847">
                  <c:v>1032.0219999999999</c:v>
                </c:pt>
                <c:pt idx="848">
                  <c:v>1033.0530000000001</c:v>
                </c:pt>
                <c:pt idx="849">
                  <c:v>1034.08</c:v>
                </c:pt>
                <c:pt idx="850">
                  <c:v>1035.1120000000001</c:v>
                </c:pt>
                <c:pt idx="851">
                  <c:v>1036.1479999999999</c:v>
                </c:pt>
                <c:pt idx="852">
                  <c:v>1037.1859999999999</c:v>
                </c:pt>
                <c:pt idx="853">
                  <c:v>1038.2170000000001</c:v>
                </c:pt>
                <c:pt idx="854">
                  <c:v>1039.2329999999999</c:v>
                </c:pt>
                <c:pt idx="855">
                  <c:v>1040.231</c:v>
                </c:pt>
                <c:pt idx="856">
                  <c:v>1041.2149999999999</c:v>
                </c:pt>
                <c:pt idx="857">
                  <c:v>1042.1969999999999</c:v>
                </c:pt>
                <c:pt idx="858">
                  <c:v>1043.173</c:v>
                </c:pt>
                <c:pt idx="859">
                  <c:v>1044.145</c:v>
                </c:pt>
                <c:pt idx="860">
                  <c:v>1045.1210000000001</c:v>
                </c:pt>
                <c:pt idx="861">
                  <c:v>1046.1020000000001</c:v>
                </c:pt>
                <c:pt idx="862">
                  <c:v>1047.085</c:v>
                </c:pt>
                <c:pt idx="863">
                  <c:v>1048.0640000000001</c:v>
                </c:pt>
                <c:pt idx="864">
                  <c:v>1049.0429999999999</c:v>
                </c:pt>
                <c:pt idx="865">
                  <c:v>1050.018</c:v>
                </c:pt>
                <c:pt idx="866">
                  <c:v>1050.998</c:v>
                </c:pt>
                <c:pt idx="867">
                  <c:v>1051.9780000000001</c:v>
                </c:pt>
                <c:pt idx="868">
                  <c:v>1052.953</c:v>
                </c:pt>
                <c:pt idx="869">
                  <c:v>1053.9259999999999</c:v>
                </c:pt>
                <c:pt idx="870">
                  <c:v>1054.904</c:v>
                </c:pt>
                <c:pt idx="871">
                  <c:v>1055.8789999999999</c:v>
                </c:pt>
                <c:pt idx="872">
                  <c:v>1056.8589999999999</c:v>
                </c:pt>
                <c:pt idx="873">
                  <c:v>1057.8389999999999</c:v>
                </c:pt>
                <c:pt idx="874">
                  <c:v>1058.82</c:v>
                </c:pt>
                <c:pt idx="875">
                  <c:v>1059.798</c:v>
                </c:pt>
                <c:pt idx="876">
                  <c:v>1060.7760000000001</c:v>
                </c:pt>
                <c:pt idx="877">
                  <c:v>1061.752</c:v>
                </c:pt>
                <c:pt idx="878">
                  <c:v>1062.729</c:v>
                </c:pt>
                <c:pt idx="879">
                  <c:v>1063.7070000000001</c:v>
                </c:pt>
                <c:pt idx="880">
                  <c:v>1064.683</c:v>
                </c:pt>
                <c:pt idx="881">
                  <c:v>1065.662</c:v>
                </c:pt>
                <c:pt idx="882">
                  <c:v>1066.636</c:v>
                </c:pt>
                <c:pt idx="883">
                  <c:v>1067.6099999999999</c:v>
                </c:pt>
                <c:pt idx="884">
                  <c:v>1068.579</c:v>
                </c:pt>
                <c:pt idx="885">
                  <c:v>1069.548</c:v>
                </c:pt>
                <c:pt idx="886">
                  <c:v>1070.519</c:v>
                </c:pt>
                <c:pt idx="887">
                  <c:v>1071.49</c:v>
                </c:pt>
                <c:pt idx="888">
                  <c:v>1072.4690000000001</c:v>
                </c:pt>
                <c:pt idx="889">
                  <c:v>1073.4490000000001</c:v>
                </c:pt>
                <c:pt idx="890">
                  <c:v>1074.4259999999999</c:v>
                </c:pt>
                <c:pt idx="891">
                  <c:v>1075.403</c:v>
                </c:pt>
                <c:pt idx="892">
                  <c:v>1076.3820000000001</c:v>
                </c:pt>
                <c:pt idx="893">
                  <c:v>1077.3599999999999</c:v>
                </c:pt>
                <c:pt idx="894">
                  <c:v>1078.338</c:v>
                </c:pt>
                <c:pt idx="895">
                  <c:v>1079.3209999999999</c:v>
                </c:pt>
                <c:pt idx="896">
                  <c:v>1080.3019999999999</c:v>
                </c:pt>
                <c:pt idx="897">
                  <c:v>1081.2819999999999</c:v>
                </c:pt>
                <c:pt idx="898">
                  <c:v>1082.261</c:v>
                </c:pt>
                <c:pt idx="899">
                  <c:v>1083.239</c:v>
                </c:pt>
                <c:pt idx="900">
                  <c:v>1084.2159999999999</c:v>
                </c:pt>
                <c:pt idx="901">
                  <c:v>1085.19</c:v>
                </c:pt>
                <c:pt idx="902">
                  <c:v>1086.1600000000001</c:v>
                </c:pt>
                <c:pt idx="903">
                  <c:v>1087.1320000000001</c:v>
                </c:pt>
                <c:pt idx="904">
                  <c:v>1088.096</c:v>
                </c:pt>
                <c:pt idx="905">
                  <c:v>1089.0550000000001</c:v>
                </c:pt>
                <c:pt idx="906">
                  <c:v>1090.0139999999999</c:v>
                </c:pt>
                <c:pt idx="907">
                  <c:v>1090.9780000000001</c:v>
                </c:pt>
                <c:pt idx="908">
                  <c:v>1091.941</c:v>
                </c:pt>
                <c:pt idx="909">
                  <c:v>1092.903</c:v>
                </c:pt>
                <c:pt idx="910">
                  <c:v>1093.876</c:v>
                </c:pt>
                <c:pt idx="911">
                  <c:v>1094.845</c:v>
                </c:pt>
                <c:pt idx="912">
                  <c:v>1095.8130000000001</c:v>
                </c:pt>
                <c:pt idx="913">
                  <c:v>1096.778</c:v>
                </c:pt>
                <c:pt idx="914">
                  <c:v>1097.7439999999999</c:v>
                </c:pt>
                <c:pt idx="915">
                  <c:v>1098.7139999999999</c:v>
                </c:pt>
                <c:pt idx="916">
                  <c:v>1099.6859999999999</c:v>
                </c:pt>
                <c:pt idx="917">
                  <c:v>1100.6579999999999</c:v>
                </c:pt>
              </c:numCache>
            </c:numRef>
          </c:xVal>
          <c:yVal>
            <c:numRef>
              <c:f>RBP!$P$6:$P$923</c:f>
              <c:numCache>
                <c:formatCode>General</c:formatCode>
                <c:ptCount val="918"/>
                <c:pt idx="0">
                  <c:v>1</c:v>
                </c:pt>
                <c:pt idx="1">
                  <c:v>0.99997925273270705</c:v>
                </c:pt>
                <c:pt idx="2">
                  <c:v>0.99997925273270705</c:v>
                </c:pt>
                <c:pt idx="3">
                  <c:v>0.99993775819812003</c:v>
                </c:pt>
                <c:pt idx="4">
                  <c:v>0.99977307676398097</c:v>
                </c:pt>
                <c:pt idx="5">
                  <c:v>0.99981457129856699</c:v>
                </c:pt>
                <c:pt idx="6">
                  <c:v>0.99997925273270705</c:v>
                </c:pt>
                <c:pt idx="7">
                  <c:v>0.99997925273270705</c:v>
                </c:pt>
                <c:pt idx="8">
                  <c:v>0.99969008769480905</c:v>
                </c:pt>
                <c:pt idx="9">
                  <c:v>0.99917659282930305</c:v>
                </c:pt>
                <c:pt idx="10">
                  <c:v>0.99888742779140505</c:v>
                </c:pt>
                <c:pt idx="11">
                  <c:v>0.99876424089185201</c:v>
                </c:pt>
                <c:pt idx="12">
                  <c:v>0.99851786709274604</c:v>
                </c:pt>
                <c:pt idx="13">
                  <c:v>0.99841283405207504</c:v>
                </c:pt>
                <c:pt idx="14">
                  <c:v>0.99831039441981495</c:v>
                </c:pt>
                <c:pt idx="15">
                  <c:v>0.99812626242258795</c:v>
                </c:pt>
                <c:pt idx="16">
                  <c:v>0.99806402062070898</c:v>
                </c:pt>
                <c:pt idx="17">
                  <c:v>0.99783670837342797</c:v>
                </c:pt>
                <c:pt idx="18">
                  <c:v>0.99760978513741005</c:v>
                </c:pt>
                <c:pt idx="19">
                  <c:v>0.997486987249118</c:v>
                </c:pt>
                <c:pt idx="20">
                  <c:v>0.99732217614455798</c:v>
                </c:pt>
                <c:pt idx="21">
                  <c:v>0.99717772329603005</c:v>
                </c:pt>
                <c:pt idx="22">
                  <c:v>0.99697102864562204</c:v>
                </c:pt>
                <c:pt idx="23">
                  <c:v>0.99670377790880305</c:v>
                </c:pt>
                <c:pt idx="24">
                  <c:v>0.99649708325839503</c:v>
                </c:pt>
                <c:pt idx="25">
                  <c:v>0.99624993143676499</c:v>
                </c:pt>
                <c:pt idx="26">
                  <c:v>0.996024564245793</c:v>
                </c:pt>
                <c:pt idx="27">
                  <c:v>0.995838098180996</c:v>
                </c:pt>
                <c:pt idx="28">
                  <c:v>0.99557084744417701</c:v>
                </c:pt>
                <c:pt idx="29">
                  <c:v>0.99532369562254697</c:v>
                </c:pt>
                <c:pt idx="30">
                  <c:v>0.99507654380091703</c:v>
                </c:pt>
                <c:pt idx="31">
                  <c:v>0.99482952164970795</c:v>
                </c:pt>
                <c:pt idx="32">
                  <c:v>0.99456071486784203</c:v>
                </c:pt>
                <c:pt idx="33">
                  <c:v>0.99427310587498996</c:v>
                </c:pt>
                <c:pt idx="34">
                  <c:v>0.993901729790443</c:v>
                </c:pt>
                <c:pt idx="35">
                  <c:v>0.99357223725174404</c:v>
                </c:pt>
                <c:pt idx="36">
                  <c:v>0.99326297329865598</c:v>
                </c:pt>
                <c:pt idx="37">
                  <c:v>0.99303617973305702</c:v>
                </c:pt>
                <c:pt idx="38">
                  <c:v>0.99264457506290005</c:v>
                </c:pt>
                <c:pt idx="39">
                  <c:v>0.99217050000525098</c:v>
                </c:pt>
                <c:pt idx="40">
                  <c:v>0.99184100746655202</c:v>
                </c:pt>
                <c:pt idx="41">
                  <c:v>0.991491416012663</c:v>
                </c:pt>
                <c:pt idx="42">
                  <c:v>0.99114169488835302</c:v>
                </c:pt>
                <c:pt idx="43">
                  <c:v>0.99079054738941696</c:v>
                </c:pt>
                <c:pt idx="44">
                  <c:v>0.99037871413364797</c:v>
                </c:pt>
                <c:pt idx="45">
                  <c:v>0.99000876442372698</c:v>
                </c:pt>
                <c:pt idx="46">
                  <c:v>0.98961715975356901</c:v>
                </c:pt>
                <c:pt idx="47">
                  <c:v>0.98916331328153095</c:v>
                </c:pt>
                <c:pt idx="48">
                  <c:v>0.98873125144015195</c:v>
                </c:pt>
                <c:pt idx="49">
                  <c:v>0.98825730605292395</c:v>
                </c:pt>
                <c:pt idx="50">
                  <c:v>0.98784547279715595</c:v>
                </c:pt>
                <c:pt idx="51">
                  <c:v>0.987371397739507</c:v>
                </c:pt>
                <c:pt idx="52">
                  <c:v>0.98687579739204301</c:v>
                </c:pt>
                <c:pt idx="53">
                  <c:v>0.98638162341920399</c:v>
                </c:pt>
                <c:pt idx="54">
                  <c:v>0.985825207644486</c:v>
                </c:pt>
                <c:pt idx="55">
                  <c:v>0.98531080508603697</c:v>
                </c:pt>
                <c:pt idx="56">
                  <c:v>0.98479484648254101</c:v>
                </c:pt>
                <c:pt idx="57">
                  <c:v>0.98430067250970199</c:v>
                </c:pt>
                <c:pt idx="58">
                  <c:v>0.98378626995125296</c:v>
                </c:pt>
                <c:pt idx="59">
                  <c:v>0.98325008276214598</c:v>
                </c:pt>
                <c:pt idx="60">
                  <c:v>0.98269379665784895</c:v>
                </c:pt>
                <c:pt idx="61">
                  <c:v>0.98213738088312996</c:v>
                </c:pt>
                <c:pt idx="62">
                  <c:v>0.98154063760761201</c:v>
                </c:pt>
                <c:pt idx="63">
                  <c:v>0.98083976898436498</c:v>
                </c:pt>
                <c:pt idx="64">
                  <c:v>0.98022124107818898</c:v>
                </c:pt>
                <c:pt idx="65">
                  <c:v>0.97960413954663805</c:v>
                </c:pt>
                <c:pt idx="66">
                  <c:v>0.97900596989649302</c:v>
                </c:pt>
                <c:pt idx="67">
                  <c:v>0.97838886836494299</c:v>
                </c:pt>
                <c:pt idx="68">
                  <c:v>0.97762588761023805</c:v>
                </c:pt>
                <c:pt idx="69">
                  <c:v>0.97692501898699102</c:v>
                </c:pt>
                <c:pt idx="70">
                  <c:v>0.97624580532398197</c:v>
                </c:pt>
                <c:pt idx="71">
                  <c:v>0.97548282456927704</c:v>
                </c:pt>
                <c:pt idx="72">
                  <c:v>0.97476172736041999</c:v>
                </c:pt>
                <c:pt idx="73">
                  <c:v>0.97410274228302096</c:v>
                </c:pt>
                <c:pt idx="74">
                  <c:v>0.97336141648855301</c:v>
                </c:pt>
                <c:pt idx="75">
                  <c:v>0.97259843573384797</c:v>
                </c:pt>
                <c:pt idx="76">
                  <c:v>0.97189899348522801</c:v>
                </c:pt>
                <c:pt idx="77">
                  <c:v>0.97117789627637097</c:v>
                </c:pt>
                <c:pt idx="78">
                  <c:v>0.97025023408752697</c:v>
                </c:pt>
                <c:pt idx="79">
                  <c:v>0.96938455435972104</c:v>
                </c:pt>
                <c:pt idx="80">
                  <c:v>0.96862299997964196</c:v>
                </c:pt>
                <c:pt idx="81">
                  <c:v>0.96788024781054705</c:v>
                </c:pt>
                <c:pt idx="82">
                  <c:v>0.96718093523234805</c:v>
                </c:pt>
                <c:pt idx="83">
                  <c:v>0.96637736763600102</c:v>
                </c:pt>
                <c:pt idx="84">
                  <c:v>0.96561438688129497</c:v>
                </c:pt>
                <c:pt idx="85">
                  <c:v>0.96477049178414698</c:v>
                </c:pt>
                <c:pt idx="86">
                  <c:v>0.96392517031237201</c:v>
                </c:pt>
                <c:pt idx="87">
                  <c:v>0.96301903341334405</c:v>
                </c:pt>
                <c:pt idx="88">
                  <c:v>0.96213325477034795</c:v>
                </c:pt>
                <c:pt idx="89">
                  <c:v>0.961350045430032</c:v>
                </c:pt>
                <c:pt idx="90">
                  <c:v>0.96054660750410503</c:v>
                </c:pt>
                <c:pt idx="91">
                  <c:v>0.959743039907758</c:v>
                </c:pt>
                <c:pt idx="92">
                  <c:v>0.95889771843598304</c:v>
                </c:pt>
                <c:pt idx="93">
                  <c:v>0.95805382333883404</c:v>
                </c:pt>
                <c:pt idx="94">
                  <c:v>0.95727061399851898</c:v>
                </c:pt>
                <c:pt idx="95">
                  <c:v>0.95646704640217095</c:v>
                </c:pt>
                <c:pt idx="96">
                  <c:v>0.955683837061855</c:v>
                </c:pt>
                <c:pt idx="97">
                  <c:v>0.95483994196470601</c:v>
                </c:pt>
                <c:pt idx="98">
                  <c:v>0.95401627545316903</c:v>
                </c:pt>
                <c:pt idx="99">
                  <c:v>0.95319105289658501</c:v>
                </c:pt>
                <c:pt idx="100">
                  <c:v>0.95238761497065705</c:v>
                </c:pt>
                <c:pt idx="101">
                  <c:v>0.95156394845911996</c:v>
                </c:pt>
                <c:pt idx="102">
                  <c:v>0.95080096770441502</c:v>
                </c:pt>
                <c:pt idx="103">
                  <c:v>0.95001918473872504</c:v>
                </c:pt>
                <c:pt idx="104">
                  <c:v>0.94923597539840898</c:v>
                </c:pt>
                <c:pt idx="105">
                  <c:v>0.94849464960394103</c:v>
                </c:pt>
                <c:pt idx="106">
                  <c:v>0.94769121167801396</c:v>
                </c:pt>
                <c:pt idx="107">
                  <c:v>0.94688764408166703</c:v>
                </c:pt>
                <c:pt idx="108">
                  <c:v>0.94610443474135097</c:v>
                </c:pt>
                <c:pt idx="109">
                  <c:v>0.94530099681542401</c:v>
                </c:pt>
                <c:pt idx="110">
                  <c:v>0.94453801606071897</c:v>
                </c:pt>
                <c:pt idx="111">
                  <c:v>0.94379669026625101</c:v>
                </c:pt>
                <c:pt idx="112">
                  <c:v>0.94307559305739397</c:v>
                </c:pt>
                <c:pt idx="113">
                  <c:v>0.94239637939438503</c:v>
                </c:pt>
                <c:pt idx="114">
                  <c:v>0.94163339863967999</c:v>
                </c:pt>
                <c:pt idx="115">
                  <c:v>0.94089207284521104</c:v>
                </c:pt>
                <c:pt idx="116">
                  <c:v>0.940191204221965</c:v>
                </c:pt>
                <c:pt idx="117">
                  <c:v>0.93947010701310796</c:v>
                </c:pt>
                <c:pt idx="118">
                  <c:v>0.93876923838986204</c:v>
                </c:pt>
                <c:pt idx="119">
                  <c:v>0.93804814118100399</c:v>
                </c:pt>
                <c:pt idx="120">
                  <c:v>0.93740951435963804</c:v>
                </c:pt>
                <c:pt idx="121">
                  <c:v>0.93673030069662799</c:v>
                </c:pt>
                <c:pt idx="122">
                  <c:v>0.93607131561922996</c:v>
                </c:pt>
                <c:pt idx="123">
                  <c:v>0.93532856345013604</c:v>
                </c:pt>
                <c:pt idx="124">
                  <c:v>0.93471146191858501</c:v>
                </c:pt>
                <c:pt idx="125">
                  <c:v>0.93407283509721795</c:v>
                </c:pt>
                <c:pt idx="126">
                  <c:v>0.93347453577665196</c:v>
                </c:pt>
                <c:pt idx="127">
                  <c:v>0.93275343856779602</c:v>
                </c:pt>
                <c:pt idx="128">
                  <c:v>0.932156565621856</c:v>
                </c:pt>
                <c:pt idx="129">
                  <c:v>0.93160027951755897</c:v>
                </c:pt>
                <c:pt idx="130">
                  <c:v>0.93102363515722997</c:v>
                </c:pt>
                <c:pt idx="131">
                  <c:v>0.93044712046732203</c:v>
                </c:pt>
                <c:pt idx="132">
                  <c:v>0.92982859256114503</c:v>
                </c:pt>
                <c:pt idx="133">
                  <c:v>0.92921006465496803</c:v>
                </c:pt>
                <c:pt idx="134">
                  <c:v>0.92867400713628201</c:v>
                </c:pt>
                <c:pt idx="135">
                  <c:v>0.92820148812368097</c:v>
                </c:pt>
                <c:pt idx="136">
                  <c:v>0.92774764165164303</c:v>
                </c:pt>
                <c:pt idx="137">
                  <c:v>0.92723181271856803</c:v>
                </c:pt>
                <c:pt idx="138">
                  <c:v>0.92661471118701699</c:v>
                </c:pt>
                <c:pt idx="139">
                  <c:v>0.92614076579978999</c:v>
                </c:pt>
                <c:pt idx="140">
                  <c:v>0.92562493686671399</c:v>
                </c:pt>
                <c:pt idx="141">
                  <c:v>0.92519274535491403</c:v>
                </c:pt>
                <c:pt idx="142">
                  <c:v>0.92467834279646399</c:v>
                </c:pt>
                <c:pt idx="143">
                  <c:v>0.92414228527777798</c:v>
                </c:pt>
                <c:pt idx="144">
                  <c:v>0.92373045202200899</c:v>
                </c:pt>
                <c:pt idx="145">
                  <c:v>0.92329683413558306</c:v>
                </c:pt>
                <c:pt idx="146">
                  <c:v>0.92286477229420305</c:v>
                </c:pt>
                <c:pt idx="147">
                  <c:v>0.92241105549258595</c:v>
                </c:pt>
                <c:pt idx="148">
                  <c:v>0.92201945082242798</c:v>
                </c:pt>
                <c:pt idx="149">
                  <c:v>0.92162927252689697</c:v>
                </c:pt>
                <c:pt idx="150">
                  <c:v>0.92127812502796003</c:v>
                </c:pt>
                <c:pt idx="151">
                  <c:v>0.92092840390365005</c:v>
                </c:pt>
                <c:pt idx="152">
                  <c:v>0.92055702781910298</c:v>
                </c:pt>
                <c:pt idx="153">
                  <c:v>0.92018707810918199</c:v>
                </c:pt>
                <c:pt idx="154">
                  <c:v>0.91983593061024604</c:v>
                </c:pt>
                <c:pt idx="155">
                  <c:v>0.91950643807154697</c:v>
                </c:pt>
                <c:pt idx="156">
                  <c:v>0.91917694553284701</c:v>
                </c:pt>
                <c:pt idx="157">
                  <c:v>0.91884745299414805</c:v>
                </c:pt>
                <c:pt idx="158">
                  <c:v>0.91851796045544898</c:v>
                </c:pt>
                <c:pt idx="159">
                  <c:v>0.91820869650236103</c:v>
                </c:pt>
                <c:pt idx="160">
                  <c:v>0.91791979080530395</c:v>
                </c:pt>
                <c:pt idx="161">
                  <c:v>0.917652410398064</c:v>
                </c:pt>
                <c:pt idx="162">
                  <c:v>0.91738502999082305</c:v>
                </c:pt>
                <c:pt idx="163">
                  <c:v>0.91711622320895603</c:v>
                </c:pt>
                <c:pt idx="164">
                  <c:v>0.91684897247213704</c:v>
                </c:pt>
                <c:pt idx="165">
                  <c:v>0.91655993710465899</c:v>
                </c:pt>
                <c:pt idx="166">
                  <c:v>0.91629255669741905</c:v>
                </c:pt>
                <c:pt idx="167">
                  <c:v>0.91598329274432999</c:v>
                </c:pt>
                <c:pt idx="168">
                  <c:v>0.91569581342189998</c:v>
                </c:pt>
                <c:pt idx="169">
                  <c:v>0.91542700664003296</c:v>
                </c:pt>
                <c:pt idx="170">
                  <c:v>0.91515962623279301</c:v>
                </c:pt>
                <c:pt idx="171">
                  <c:v>0.91497471621304305</c:v>
                </c:pt>
                <c:pt idx="172">
                  <c:v>0.91472613801678704</c:v>
                </c:pt>
                <c:pt idx="173">
                  <c:v>0.91450064115539498</c:v>
                </c:pt>
                <c:pt idx="174">
                  <c:v>0.91427384758979602</c:v>
                </c:pt>
                <c:pt idx="175">
                  <c:v>0.91408738152499902</c:v>
                </c:pt>
                <c:pt idx="176">
                  <c:v>0.91394435505109695</c:v>
                </c:pt>
                <c:pt idx="177">
                  <c:v>0.91377954394653704</c:v>
                </c:pt>
                <c:pt idx="178">
                  <c:v>0.91361486251239798</c:v>
                </c:pt>
                <c:pt idx="179">
                  <c:v>0.91340816786198997</c:v>
                </c:pt>
                <c:pt idx="180">
                  <c:v>0.91318137429639201</c:v>
                </c:pt>
                <c:pt idx="181">
                  <c:v>0.913016563191832</c:v>
                </c:pt>
                <c:pt idx="182">
                  <c:v>0.91276954104062302</c:v>
                </c:pt>
                <c:pt idx="183">
                  <c:v>0.91260472993606301</c:v>
                </c:pt>
                <c:pt idx="184">
                  <c:v>0.91233747919924302</c:v>
                </c:pt>
                <c:pt idx="185">
                  <c:v>0.91209032737761397</c:v>
                </c:pt>
                <c:pt idx="186">
                  <c:v>0.91188363272720596</c:v>
                </c:pt>
                <c:pt idx="187">
                  <c:v>0.911698722707456</c:v>
                </c:pt>
                <c:pt idx="188">
                  <c:v>0.91147179947143697</c:v>
                </c:pt>
                <c:pt idx="189">
                  <c:v>0.911224777320228</c:v>
                </c:pt>
                <c:pt idx="190">
                  <c:v>0.91112065197250103</c:v>
                </c:pt>
                <c:pt idx="191">
                  <c:v>0.91095597053836197</c:v>
                </c:pt>
                <c:pt idx="192">
                  <c:v>0.91077093084819105</c:v>
                </c:pt>
                <c:pt idx="193">
                  <c:v>0.91056579224282996</c:v>
                </c:pt>
                <c:pt idx="194">
                  <c:v>0.91031721404657395</c:v>
                </c:pt>
                <c:pt idx="195">
                  <c:v>0.91013230402682399</c:v>
                </c:pt>
                <c:pt idx="196">
                  <c:v>0.90998772150787499</c:v>
                </c:pt>
                <c:pt idx="197">
                  <c:v>0.90982304007373604</c:v>
                </c:pt>
                <c:pt idx="198">
                  <c:v>0.909617771797954</c:v>
                </c:pt>
                <c:pt idx="199">
                  <c:v>0.90941120681796705</c:v>
                </c:pt>
                <c:pt idx="200">
                  <c:v>0.90920593854218601</c:v>
                </c:pt>
                <c:pt idx="201">
                  <c:v>0.90893713176031798</c:v>
                </c:pt>
                <c:pt idx="202">
                  <c:v>0.90873199315495801</c:v>
                </c:pt>
                <c:pt idx="203">
                  <c:v>0.90846318637309098</c:v>
                </c:pt>
                <c:pt idx="204">
                  <c:v>0.90819580596585103</c:v>
                </c:pt>
                <c:pt idx="205">
                  <c:v>0.90794878381464195</c:v>
                </c:pt>
                <c:pt idx="206">
                  <c:v>0.90776374412447103</c:v>
                </c:pt>
                <c:pt idx="207">
                  <c:v>0.90757740773009399</c:v>
                </c:pt>
                <c:pt idx="208">
                  <c:v>0.90737213945431305</c:v>
                </c:pt>
                <c:pt idx="209">
                  <c:v>0.90708310408683501</c:v>
                </c:pt>
                <c:pt idx="210">
                  <c:v>0.90685631052123705</c:v>
                </c:pt>
                <c:pt idx="211">
                  <c:v>0.90662938728521902</c:v>
                </c:pt>
                <c:pt idx="212">
                  <c:v>0.90634177829236695</c:v>
                </c:pt>
                <c:pt idx="213">
                  <c:v>0.90621755402945003</c:v>
                </c:pt>
                <c:pt idx="214">
                  <c:v>0.90592994503659896</c:v>
                </c:pt>
                <c:pt idx="215">
                  <c:v>0.9056004524979</c:v>
                </c:pt>
                <c:pt idx="216">
                  <c:v>0.905126507110672</c:v>
                </c:pt>
                <c:pt idx="217">
                  <c:v>0.904940041045875</c:v>
                </c:pt>
                <c:pt idx="218">
                  <c:v>0.90469301889466602</c:v>
                </c:pt>
                <c:pt idx="219">
                  <c:v>0.90438375494157697</c:v>
                </c:pt>
                <c:pt idx="220">
                  <c:v>0.90403403381726799</c:v>
                </c:pt>
                <c:pt idx="221">
                  <c:v>0.90370454127856803</c:v>
                </c:pt>
                <c:pt idx="222">
                  <c:v>0.90337504873986896</c:v>
                </c:pt>
                <c:pt idx="223">
                  <c:v>0.903003672655322</c:v>
                </c:pt>
                <c:pt idx="224">
                  <c:v>0.90263372294540101</c:v>
                </c:pt>
                <c:pt idx="225">
                  <c:v>0.90234468757792397</c:v>
                </c:pt>
                <c:pt idx="226">
                  <c:v>0.90193285432215498</c:v>
                </c:pt>
                <c:pt idx="227">
                  <c:v>0.901541249651997</c:v>
                </c:pt>
                <c:pt idx="228">
                  <c:v>0.90114964498183903</c:v>
                </c:pt>
                <c:pt idx="229">
                  <c:v>0.90071758314045902</c:v>
                </c:pt>
                <c:pt idx="230">
                  <c:v>0.90024363775323202</c:v>
                </c:pt>
                <c:pt idx="231">
                  <c:v>0.89978979128119396</c:v>
                </c:pt>
                <c:pt idx="232">
                  <c:v>0.89937795802542597</c:v>
                </c:pt>
                <c:pt idx="233">
                  <c:v>0.89890401263819797</c:v>
                </c:pt>
                <c:pt idx="234">
                  <c:v>0.89838961007974905</c:v>
                </c:pt>
                <c:pt idx="235">
                  <c:v>0.89783319430503095</c:v>
                </c:pt>
                <c:pt idx="236">
                  <c:v>0.89727690820073303</c:v>
                </c:pt>
                <c:pt idx="237">
                  <c:v>0.89678260455747405</c:v>
                </c:pt>
                <c:pt idx="238">
                  <c:v>0.89620466349294003</c:v>
                </c:pt>
                <c:pt idx="239">
                  <c:v>0.89560779054700002</c:v>
                </c:pt>
                <c:pt idx="240">
                  <c:v>0.89500949122643503</c:v>
                </c:pt>
                <c:pt idx="241">
                  <c:v>0.89445463149676396</c:v>
                </c:pt>
                <c:pt idx="242">
                  <c:v>0.89381587500497595</c:v>
                </c:pt>
                <c:pt idx="243">
                  <c:v>0.893177248183609</c:v>
                </c:pt>
                <c:pt idx="244">
                  <c:v>0.89253849169182198</c:v>
                </c:pt>
                <c:pt idx="245">
                  <c:v>0.89187808023979698</c:v>
                </c:pt>
                <c:pt idx="246">
                  <c:v>0.89117863799117703</c:v>
                </c:pt>
                <c:pt idx="247">
                  <c:v>0.89037520006524995</c:v>
                </c:pt>
                <c:pt idx="248">
                  <c:v>0.889550107179086</c:v>
                </c:pt>
                <c:pt idx="249">
                  <c:v>0.88878855279900804</c:v>
                </c:pt>
                <c:pt idx="250">
                  <c:v>0.88800521378827102</c:v>
                </c:pt>
                <c:pt idx="251">
                  <c:v>0.88713966373088504</c:v>
                </c:pt>
                <c:pt idx="252">
                  <c:v>0.88631599721934695</c:v>
                </c:pt>
                <c:pt idx="253">
                  <c:v>0.88543008890593</c:v>
                </c:pt>
                <c:pt idx="254">
                  <c:v>0.88442008600001598</c:v>
                </c:pt>
                <c:pt idx="255">
                  <c:v>0.88343160838391899</c:v>
                </c:pt>
                <c:pt idx="256">
                  <c:v>0.88250381652465404</c:v>
                </c:pt>
                <c:pt idx="257">
                  <c:v>0.88163969284189503</c:v>
                </c:pt>
                <c:pt idx="258">
                  <c:v>0.88077414278450905</c:v>
                </c:pt>
                <c:pt idx="259">
                  <c:v>0.87968166949110504</c:v>
                </c:pt>
                <c:pt idx="260">
                  <c:v>0.87852851044086799</c:v>
                </c:pt>
                <c:pt idx="261">
                  <c:v>0.87743603714746299</c:v>
                </c:pt>
                <c:pt idx="262">
                  <c:v>0.87636521881429597</c:v>
                </c:pt>
                <c:pt idx="263">
                  <c:v>0.87533485765235097</c:v>
                </c:pt>
                <c:pt idx="264">
                  <c:v>0.87420192718772505</c:v>
                </c:pt>
                <c:pt idx="265">
                  <c:v>0.87296487137537104</c:v>
                </c:pt>
                <c:pt idx="266">
                  <c:v>0.87168891443684304</c:v>
                </c:pt>
                <c:pt idx="267">
                  <c:v>0.87041153112368896</c:v>
                </c:pt>
                <c:pt idx="268">
                  <c:v>0.86909213459426604</c:v>
                </c:pt>
                <c:pt idx="269">
                  <c:v>0.86777416443946898</c:v>
                </c:pt>
                <c:pt idx="270">
                  <c:v>0.86639421182363396</c:v>
                </c:pt>
                <c:pt idx="271">
                  <c:v>0.86497224599153</c:v>
                </c:pt>
                <c:pt idx="272">
                  <c:v>0.86344771085674599</c:v>
                </c:pt>
                <c:pt idx="273">
                  <c:v>0.86192317572196198</c:v>
                </c:pt>
                <c:pt idx="274">
                  <c:v>0.86031617019968798</c:v>
                </c:pt>
                <c:pt idx="275">
                  <c:v>0.85864718221637604</c:v>
                </c:pt>
                <c:pt idx="276">
                  <c:v>0.85699829314825404</c:v>
                </c:pt>
                <c:pt idx="277">
                  <c:v>0.85522660619183999</c:v>
                </c:pt>
                <c:pt idx="278">
                  <c:v>0.85351716103730602</c:v>
                </c:pt>
                <c:pt idx="279">
                  <c:v>0.85166313336382304</c:v>
                </c:pt>
                <c:pt idx="280">
                  <c:v>0.84976722214449196</c:v>
                </c:pt>
                <c:pt idx="281">
                  <c:v>0.84783072408351901</c:v>
                </c:pt>
                <c:pt idx="282">
                  <c:v>0.84574990284443696</c:v>
                </c:pt>
                <c:pt idx="283">
                  <c:v>0.84366895193493496</c:v>
                </c:pt>
                <c:pt idx="284">
                  <c:v>0.84150566030836405</c:v>
                </c:pt>
                <c:pt idx="285">
                  <c:v>0.839280256550334</c:v>
                </c:pt>
                <c:pt idx="286">
                  <c:v>0.83695228348962303</c:v>
                </c:pt>
                <c:pt idx="287">
                  <c:v>0.83452161145581105</c:v>
                </c:pt>
                <c:pt idx="288">
                  <c:v>0.83202882729054095</c:v>
                </c:pt>
                <c:pt idx="289">
                  <c:v>0.82949415957942196</c:v>
                </c:pt>
                <c:pt idx="290">
                  <c:v>0.82683669398001203</c:v>
                </c:pt>
                <c:pt idx="291">
                  <c:v>0.82415899979499097</c:v>
                </c:pt>
                <c:pt idx="292">
                  <c:v>0.82133529671639505</c:v>
                </c:pt>
                <c:pt idx="293">
                  <c:v>0.81839022212413404</c:v>
                </c:pt>
                <c:pt idx="294">
                  <c:v>0.81538160902578705</c:v>
                </c:pt>
                <c:pt idx="295">
                  <c:v>0.81233253875621902</c:v>
                </c:pt>
                <c:pt idx="296">
                  <c:v>0.80916054092793899</c:v>
                </c:pt>
                <c:pt idx="297">
                  <c:v>0.80590477600796395</c:v>
                </c:pt>
                <c:pt idx="298">
                  <c:v>0.802608553916766</c:v>
                </c:pt>
                <c:pt idx="299">
                  <c:v>0.79914765039142899</c:v>
                </c:pt>
                <c:pt idx="300">
                  <c:v>0.79570697545170299</c:v>
                </c:pt>
                <c:pt idx="301">
                  <c:v>0.79218383012448701</c:v>
                </c:pt>
                <c:pt idx="302">
                  <c:v>0.78861880125142303</c:v>
                </c:pt>
                <c:pt idx="303">
                  <c:v>0.78499321629194696</c:v>
                </c:pt>
                <c:pt idx="304">
                  <c:v>0.78118246197188002</c:v>
                </c:pt>
                <c:pt idx="305">
                  <c:v>0.77732995377638503</c:v>
                </c:pt>
                <c:pt idx="306">
                  <c:v>0.77347588953584301</c:v>
                </c:pt>
                <c:pt idx="307">
                  <c:v>0.76952068236724802</c:v>
                </c:pt>
                <c:pt idx="308">
                  <c:v>0.76554394990883501</c:v>
                </c:pt>
                <c:pt idx="309">
                  <c:v>0.76150640202316999</c:v>
                </c:pt>
                <c:pt idx="310">
                  <c:v>0.75744719917726699</c:v>
                </c:pt>
                <c:pt idx="311">
                  <c:v>0.75334753916014296</c:v>
                </c:pt>
                <c:pt idx="312">
                  <c:v>0.74920729230137595</c:v>
                </c:pt>
                <c:pt idx="313">
                  <c:v>0.74506574873840403</c:v>
                </c:pt>
                <c:pt idx="314">
                  <c:v>0.74090397658982099</c:v>
                </c:pt>
                <c:pt idx="315">
                  <c:v>0.73672184618520697</c:v>
                </c:pt>
                <c:pt idx="316">
                  <c:v>0.73251961686540201</c:v>
                </c:pt>
                <c:pt idx="317">
                  <c:v>0.72833618975658099</c:v>
                </c:pt>
                <c:pt idx="318">
                  <c:v>0.72411360218074505</c:v>
                </c:pt>
                <c:pt idx="319">
                  <c:v>0.71995183003216201</c:v>
                </c:pt>
                <c:pt idx="320">
                  <c:v>0.71576982929796795</c:v>
                </c:pt>
                <c:pt idx="321">
                  <c:v>0.71158627251872697</c:v>
                </c:pt>
                <c:pt idx="322">
                  <c:v>0.70744615533038102</c:v>
                </c:pt>
                <c:pt idx="323">
                  <c:v>0.70320191279430799</c:v>
                </c:pt>
                <c:pt idx="324">
                  <c:v>0.69904014064572495</c:v>
                </c:pt>
                <c:pt idx="325">
                  <c:v>0.69492025204299002</c:v>
                </c:pt>
                <c:pt idx="326">
                  <c:v>0.690840820611477</c:v>
                </c:pt>
                <c:pt idx="327">
                  <c:v>0.68676138917996299</c:v>
                </c:pt>
                <c:pt idx="328">
                  <c:v>0.68280475563674103</c:v>
                </c:pt>
                <c:pt idx="329">
                  <c:v>0.67880909129692302</c:v>
                </c:pt>
                <c:pt idx="330">
                  <c:v>0.67483222916809005</c:v>
                </c:pt>
                <c:pt idx="331">
                  <c:v>0.67087715166991502</c:v>
                </c:pt>
                <c:pt idx="332">
                  <c:v>0.66698263025815197</c:v>
                </c:pt>
                <c:pt idx="333">
                  <c:v>0.66310976380662601</c:v>
                </c:pt>
                <c:pt idx="334">
                  <c:v>0.65944216563088098</c:v>
                </c:pt>
                <c:pt idx="335">
                  <c:v>0.65581658067140502</c:v>
                </c:pt>
                <c:pt idx="336">
                  <c:v>0.65225155179834104</c:v>
                </c:pt>
                <c:pt idx="337">
                  <c:v>0.64870817788551405</c:v>
                </c:pt>
                <c:pt idx="338">
                  <c:v>0.64530938649163605</c:v>
                </c:pt>
                <c:pt idx="339">
                  <c:v>0.64201316440043799</c:v>
                </c:pt>
                <c:pt idx="340">
                  <c:v>0.63881951161192096</c:v>
                </c:pt>
                <c:pt idx="341">
                  <c:v>0.63568810062528402</c:v>
                </c:pt>
                <c:pt idx="342">
                  <c:v>0.63265925894132702</c:v>
                </c:pt>
                <c:pt idx="343">
                  <c:v>0.62971275797443904</c:v>
                </c:pt>
                <c:pt idx="344">
                  <c:v>0.62670557125071902</c:v>
                </c:pt>
                <c:pt idx="345">
                  <c:v>0.62384141100090096</c:v>
                </c:pt>
                <c:pt idx="346">
                  <c:v>0.62118394540149102</c:v>
                </c:pt>
                <c:pt idx="347">
                  <c:v>0.61858703588849295</c:v>
                </c:pt>
                <c:pt idx="348">
                  <c:v>0.61601191100615305</c:v>
                </c:pt>
                <c:pt idx="349">
                  <c:v>0.613499027925692</c:v>
                </c:pt>
                <c:pt idx="350">
                  <c:v>0.61108858447749104</c:v>
                </c:pt>
                <c:pt idx="351">
                  <c:v>0.60863625748344197</c:v>
                </c:pt>
                <c:pt idx="352">
                  <c:v>0.60618548653444004</c:v>
                </c:pt>
                <c:pt idx="353">
                  <c:v>0.603815500257461</c:v>
                </c:pt>
                <c:pt idx="354">
                  <c:v>0.60148752719674903</c:v>
                </c:pt>
                <c:pt idx="355">
                  <c:v>0.59917978272164996</c:v>
                </c:pt>
                <c:pt idx="356">
                  <c:v>0.59681122281929699</c:v>
                </c:pt>
                <c:pt idx="357">
                  <c:v>0.59446159479834904</c:v>
                </c:pt>
                <c:pt idx="358">
                  <c:v>0.59211326348160698</c:v>
                </c:pt>
                <c:pt idx="359">
                  <c:v>0.58970294970382597</c:v>
                </c:pt>
                <c:pt idx="360">
                  <c:v>0.58731273484123603</c:v>
                </c:pt>
                <c:pt idx="361">
                  <c:v>0.58492264964906704</c:v>
                </c:pt>
                <c:pt idx="362">
                  <c:v>0.58255421941713403</c:v>
                </c:pt>
                <c:pt idx="363">
                  <c:v>0.58012212100869598</c:v>
                </c:pt>
                <c:pt idx="364">
                  <c:v>0.57771167756049502</c:v>
                </c:pt>
                <c:pt idx="365">
                  <c:v>0.57521902306564499</c:v>
                </c:pt>
                <c:pt idx="366">
                  <c:v>0.57268578172915197</c:v>
                </c:pt>
                <c:pt idx="367">
                  <c:v>0.57000653149908498</c:v>
                </c:pt>
                <c:pt idx="368">
                  <c:v>0.56739094944552304</c:v>
                </c:pt>
                <c:pt idx="369">
                  <c:v>0.56481582456318302</c:v>
                </c:pt>
                <c:pt idx="370">
                  <c:v>0.56221904472060502</c:v>
                </c:pt>
                <c:pt idx="371">
                  <c:v>0.559643919838265</c:v>
                </c:pt>
                <c:pt idx="372">
                  <c:v>0.55688388493617402</c:v>
                </c:pt>
                <c:pt idx="373">
                  <c:v>0.55412229398903701</c:v>
                </c:pt>
                <c:pt idx="374">
                  <c:v>0.55134060412670904</c:v>
                </c:pt>
                <c:pt idx="375">
                  <c:v>0.54851832742273898</c:v>
                </c:pt>
                <c:pt idx="376">
                  <c:v>0.54571627930438005</c:v>
                </c:pt>
                <c:pt idx="377">
                  <c:v>0.54283202013937204</c:v>
                </c:pt>
                <c:pt idx="378">
                  <c:v>0.53986516091645298</c:v>
                </c:pt>
                <c:pt idx="379">
                  <c:v>0.53687820277834397</c:v>
                </c:pt>
                <c:pt idx="380">
                  <c:v>0.53389124464023496</c:v>
                </c:pt>
                <c:pt idx="381">
                  <c:v>0.53082051941042996</c:v>
                </c:pt>
                <c:pt idx="382">
                  <c:v>0.52777144914086205</c:v>
                </c:pt>
                <c:pt idx="383">
                  <c:v>0.52470202061526305</c:v>
                </c:pt>
                <c:pt idx="384">
                  <c:v>0.52155038104301399</c:v>
                </c:pt>
                <c:pt idx="385">
                  <c:v>0.51831484470864897</c:v>
                </c:pt>
                <c:pt idx="386">
                  <c:v>0.515040277577689</c:v>
                </c:pt>
                <c:pt idx="387">
                  <c:v>0.51174405548649204</c:v>
                </c:pt>
                <c:pt idx="388">
                  <c:v>0.50834383771798697</c:v>
                </c:pt>
                <c:pt idx="389">
                  <c:v>0.50496527490971999</c:v>
                </c:pt>
                <c:pt idx="390">
                  <c:v>0.50164882423291202</c:v>
                </c:pt>
                <c:pt idx="391">
                  <c:v>0.498268705379598</c:v>
                </c:pt>
                <c:pt idx="392">
                  <c:v>0.49484968540010899</c:v>
                </c:pt>
                <c:pt idx="393">
                  <c:v>0.49134689832892398</c:v>
                </c:pt>
                <c:pt idx="394">
                  <c:v>0.48788586513316701</c:v>
                </c:pt>
                <c:pt idx="395">
                  <c:v>0.48436284947637098</c:v>
                </c:pt>
                <c:pt idx="396">
                  <c:v>0.48081947556354498</c:v>
                </c:pt>
                <c:pt idx="397">
                  <c:v>0.477276231321138</c:v>
                </c:pt>
                <c:pt idx="398">
                  <c:v>0.47367074527685199</c:v>
                </c:pt>
                <c:pt idx="399">
                  <c:v>0.47006525923256598</c:v>
                </c:pt>
                <c:pt idx="400">
                  <c:v>0.466377432471211</c:v>
                </c:pt>
                <c:pt idx="401">
                  <c:v>0.46273006288107699</c:v>
                </c:pt>
                <c:pt idx="402">
                  <c:v>0.45908411966557</c:v>
                </c:pt>
                <c:pt idx="403">
                  <c:v>0.45541652148982498</c:v>
                </c:pt>
                <c:pt idx="404">
                  <c:v>0.45174892331408001</c:v>
                </c:pt>
                <c:pt idx="405">
                  <c:v>0.44806109655272502</c:v>
                </c:pt>
                <c:pt idx="406">
                  <c:v>0.44431115765991003</c:v>
                </c:pt>
                <c:pt idx="407">
                  <c:v>0.44060310231294397</c:v>
                </c:pt>
                <c:pt idx="408">
                  <c:v>0.43687481838036701</c:v>
                </c:pt>
                <c:pt idx="409">
                  <c:v>0.43328956092169202</c:v>
                </c:pt>
                <c:pt idx="410">
                  <c:v>0.42962196274594799</c:v>
                </c:pt>
                <c:pt idx="411">
                  <c:v>0.42593413598459201</c:v>
                </c:pt>
                <c:pt idx="412">
                  <c:v>0.42224630922323703</c:v>
                </c:pt>
                <c:pt idx="413">
                  <c:v>0.418353214186099</c:v>
                </c:pt>
                <c:pt idx="414">
                  <c:v>0.41447905103036797</c:v>
                </c:pt>
                <c:pt idx="415">
                  <c:v>0.410688654966332</c:v>
                </c:pt>
                <c:pt idx="416">
                  <c:v>0.40700082820497602</c:v>
                </c:pt>
                <c:pt idx="417">
                  <c:v>0.40329277285801002</c:v>
                </c:pt>
                <c:pt idx="418">
                  <c:v>0.39956293288038602</c:v>
                </c:pt>
                <c:pt idx="419">
                  <c:v>0.39587510611902998</c:v>
                </c:pt>
                <c:pt idx="420">
                  <c:v>0.39210493864060503</c:v>
                </c:pt>
                <c:pt idx="421">
                  <c:v>0.38839688329363897</c:v>
                </c:pt>
                <c:pt idx="422">
                  <c:v>0.384729285117894</c:v>
                </c:pt>
                <c:pt idx="423">
                  <c:v>0.38108334190238702</c:v>
                </c:pt>
                <c:pt idx="424">
                  <c:v>0.37751831302932298</c:v>
                </c:pt>
                <c:pt idx="425">
                  <c:v>0.37401552595813797</c:v>
                </c:pt>
                <c:pt idx="426">
                  <c:v>0.370389811328241</c:v>
                </c:pt>
                <c:pt idx="427">
                  <c:v>0.36688845063168302</c:v>
                </c:pt>
                <c:pt idx="428">
                  <c:v>0.36336530530446698</c:v>
                </c:pt>
                <c:pt idx="429">
                  <c:v>0.359842159977251</c:v>
                </c:pt>
                <c:pt idx="430">
                  <c:v>0.356359601491677</c:v>
                </c:pt>
                <c:pt idx="431">
                  <c:v>0.35283645616446002</c:v>
                </c:pt>
                <c:pt idx="432">
                  <c:v>0.34939578122473502</c:v>
                </c:pt>
                <c:pt idx="433">
                  <c:v>0.34595510628500797</c:v>
                </c:pt>
                <c:pt idx="434">
                  <c:v>0.34247384450363999</c:v>
                </c:pt>
                <c:pt idx="435">
                  <c:v>0.33911551028098402</c:v>
                </c:pt>
                <c:pt idx="436">
                  <c:v>0.33569506392686899</c:v>
                </c:pt>
                <c:pt idx="437">
                  <c:v>0.332213802145501</c:v>
                </c:pt>
                <c:pt idx="438">
                  <c:v>0.32883523933723402</c:v>
                </c:pt>
                <c:pt idx="439">
                  <c:v>0.32545667652896598</c:v>
                </c:pt>
                <c:pt idx="440">
                  <c:v>0.32209834230631001</c:v>
                </c:pt>
                <c:pt idx="441">
                  <c:v>0.31865766736658402</c:v>
                </c:pt>
                <c:pt idx="442">
                  <c:v>0.31527897488789702</c:v>
                </c:pt>
                <c:pt idx="443">
                  <c:v>0.311878757119392</c:v>
                </c:pt>
                <c:pt idx="444">
                  <c:v>0.30850019431112502</c:v>
                </c:pt>
                <c:pt idx="445">
                  <c:v>0.30508117433163601</c:v>
                </c:pt>
                <c:pt idx="446">
                  <c:v>0.30161871476125302</c:v>
                </c:pt>
                <c:pt idx="447">
                  <c:v>0.29821992336737502</c:v>
                </c:pt>
                <c:pt idx="448">
                  <c:v>0.29475901984203801</c:v>
                </c:pt>
                <c:pt idx="449">
                  <c:v>0.291276331686044</c:v>
                </c:pt>
                <c:pt idx="450">
                  <c:v>0.28781542816070699</c:v>
                </c:pt>
                <c:pt idx="451">
                  <c:v>0.284334166379339</c:v>
                </c:pt>
                <c:pt idx="452">
                  <c:v>0.28089349143961301</c:v>
                </c:pt>
                <c:pt idx="453">
                  <c:v>0.27745281649988701</c:v>
                </c:pt>
                <c:pt idx="454">
                  <c:v>0.27401201188974</c:v>
                </c:pt>
                <c:pt idx="455">
                  <c:v>0.27061322049586201</c:v>
                </c:pt>
                <c:pt idx="456">
                  <c:v>0.26721300272735798</c:v>
                </c:pt>
                <c:pt idx="457">
                  <c:v>0.26385466850470202</c:v>
                </c:pt>
                <c:pt idx="458">
                  <c:v>0.26057867499911502</c:v>
                </c:pt>
                <c:pt idx="459">
                  <c:v>0.25724199573669598</c:v>
                </c:pt>
                <c:pt idx="460">
                  <c:v>0.25398623081672</c:v>
                </c:pt>
                <c:pt idx="461">
                  <c:v>0.25083446157405098</c:v>
                </c:pt>
                <c:pt idx="462">
                  <c:v>0.24770305058741399</c:v>
                </c:pt>
                <c:pt idx="463">
                  <c:v>0.24457150993035501</c:v>
                </c:pt>
                <c:pt idx="464">
                  <c:v>0.24156289683200899</c:v>
                </c:pt>
                <c:pt idx="465">
                  <c:v>0.23865827941096901</c:v>
                </c:pt>
                <c:pt idx="466">
                  <c:v>0.235815903791809</c:v>
                </c:pt>
                <c:pt idx="467">
                  <c:v>0.232992200713213</c:v>
                </c:pt>
                <c:pt idx="468">
                  <c:v>0.23025226472631299</c:v>
                </c:pt>
                <c:pt idx="469">
                  <c:v>0.227512458409834</c:v>
                </c:pt>
                <c:pt idx="470">
                  <c:v>0.22485499281042401</c:v>
                </c:pt>
                <c:pt idx="471">
                  <c:v>0.22230009651369401</c:v>
                </c:pt>
                <c:pt idx="472">
                  <c:v>0.219787083762813</c:v>
                </c:pt>
                <c:pt idx="473">
                  <c:v>0.217314528183153</c:v>
                </c:pt>
                <c:pt idx="474">
                  <c:v>0.21488255944513501</c:v>
                </c:pt>
                <c:pt idx="475">
                  <c:v>0.21257611167424101</c:v>
                </c:pt>
                <c:pt idx="476">
                  <c:v>0.21028859578475201</c:v>
                </c:pt>
                <c:pt idx="477">
                  <c:v>0.20804296344111101</c:v>
                </c:pt>
                <c:pt idx="478">
                  <c:v>0.20585944322892799</c:v>
                </c:pt>
                <c:pt idx="479">
                  <c:v>0.20369615160235699</c:v>
                </c:pt>
                <c:pt idx="480">
                  <c:v>0.20157331714700699</c:v>
                </c:pt>
                <c:pt idx="481">
                  <c:v>0.199534379453774</c:v>
                </c:pt>
                <c:pt idx="482">
                  <c:v>0.197535769261341</c:v>
                </c:pt>
                <c:pt idx="483">
                  <c:v>0.195557517324941</c:v>
                </c:pt>
                <c:pt idx="484">
                  <c:v>0.193663032480236</c:v>
                </c:pt>
                <c:pt idx="485">
                  <c:v>0.191809004806753</c:v>
                </c:pt>
                <c:pt idx="486">
                  <c:v>0.18999543430449101</c:v>
                </c:pt>
                <c:pt idx="487">
                  <c:v>0.18814140663100801</c:v>
                </c:pt>
                <c:pt idx="488">
                  <c:v>0.18636971967459501</c:v>
                </c:pt>
                <c:pt idx="489">
                  <c:v>0.184658718475013</c:v>
                </c:pt>
                <c:pt idx="490">
                  <c:v>0.18294927332048</c:v>
                </c:pt>
                <c:pt idx="491">
                  <c:v>0.18123969849552499</c:v>
                </c:pt>
                <c:pt idx="492">
                  <c:v>0.17957071051221199</c:v>
                </c:pt>
                <c:pt idx="493">
                  <c:v>0.17796370498993799</c:v>
                </c:pt>
                <c:pt idx="494">
                  <c:v>0.17633660055247399</c:v>
                </c:pt>
                <c:pt idx="495">
                  <c:v>0.174749953286231</c:v>
                </c:pt>
                <c:pt idx="496">
                  <c:v>0.17312129280371999</c:v>
                </c:pt>
                <c:pt idx="497">
                  <c:v>0.17161841262917299</c:v>
                </c:pt>
                <c:pt idx="498">
                  <c:v>0.17011410607999999</c:v>
                </c:pt>
                <c:pt idx="499">
                  <c:v>0.16863002811643699</c:v>
                </c:pt>
                <c:pt idx="500">
                  <c:v>0.16716760511311199</c:v>
                </c:pt>
                <c:pt idx="501">
                  <c:v>0.16566329856393899</c:v>
                </c:pt>
                <c:pt idx="502">
                  <c:v>0.164200875560614</c:v>
                </c:pt>
                <c:pt idx="503">
                  <c:v>0.16277890972851</c:v>
                </c:pt>
                <c:pt idx="504">
                  <c:v>0.16137859885664399</c:v>
                </c:pt>
                <c:pt idx="505">
                  <c:v>0.15999851657038899</c:v>
                </c:pt>
                <c:pt idx="506">
                  <c:v>0.158638792540164</c:v>
                </c:pt>
                <c:pt idx="507">
                  <c:v>0.157258710253909</c:v>
                </c:pt>
                <c:pt idx="508">
                  <c:v>0.15591908513887501</c:v>
                </c:pt>
                <c:pt idx="509">
                  <c:v>0.15459981827987301</c:v>
                </c:pt>
                <c:pt idx="510">
                  <c:v>0.153281848125076</c:v>
                </c:pt>
                <c:pt idx="511">
                  <c:v>0.15200446481192101</c:v>
                </c:pt>
                <c:pt idx="512">
                  <c:v>0.15070672324273601</c:v>
                </c:pt>
                <c:pt idx="513">
                  <c:v>0.14942933992958099</c:v>
                </c:pt>
                <c:pt idx="514">
                  <c:v>0.14815182694600601</c:v>
                </c:pt>
                <c:pt idx="515">
                  <c:v>0.146894672218462</c:v>
                </c:pt>
                <c:pt idx="516">
                  <c:v>0.145659172451156</c:v>
                </c:pt>
                <c:pt idx="517">
                  <c:v>0.144422116638803</c:v>
                </c:pt>
                <c:pt idx="518">
                  <c:v>0.143228500417344</c:v>
                </c:pt>
                <c:pt idx="519">
                  <c:v>0.142011802861022</c:v>
                </c:pt>
                <c:pt idx="520">
                  <c:v>0.14077617342329499</c:v>
                </c:pt>
                <c:pt idx="521">
                  <c:v>0.13958113082720999</c:v>
                </c:pt>
                <c:pt idx="522">
                  <c:v>0.13836585964551501</c:v>
                </c:pt>
                <c:pt idx="523">
                  <c:v>0.137170687379009</c:v>
                </c:pt>
                <c:pt idx="524">
                  <c:v>0.13597564478292401</c:v>
                </c:pt>
                <c:pt idx="525">
                  <c:v>0.134800830772451</c:v>
                </c:pt>
                <c:pt idx="526">
                  <c:v>0.13364767172221401</c:v>
                </c:pt>
                <c:pt idx="527">
                  <c:v>0.13247285771174</c:v>
                </c:pt>
                <c:pt idx="528">
                  <c:v>0.131319698661503</c:v>
                </c:pt>
                <c:pt idx="529">
                  <c:v>0.13014475498060801</c:v>
                </c:pt>
                <c:pt idx="530">
                  <c:v>0.12899159593037199</c:v>
                </c:pt>
                <c:pt idx="531">
                  <c:v>0.12781678191989801</c:v>
                </c:pt>
                <c:pt idx="532">
                  <c:v>0.126683851455272</c:v>
                </c:pt>
                <c:pt idx="533">
                  <c:v>0.125530692405035</c:v>
                </c:pt>
                <c:pt idx="534">
                  <c:v>0.12433564980895</c:v>
                </c:pt>
                <c:pt idx="535">
                  <c:v>0.12316070612805501</c:v>
                </c:pt>
                <c:pt idx="536">
                  <c:v>0.12198731849220799</c:v>
                </c:pt>
                <c:pt idx="537">
                  <c:v>0.120832733067345</c:v>
                </c:pt>
                <c:pt idx="538">
                  <c:v>0.11969980260271899</c:v>
                </c:pt>
                <c:pt idx="539">
                  <c:v>0.118607329309314</c:v>
                </c:pt>
                <c:pt idx="540">
                  <c:v>0.11747439884468799</c:v>
                </c:pt>
                <c:pt idx="541">
                  <c:v>0.116321239794452</c:v>
                </c:pt>
                <c:pt idx="542">
                  <c:v>0.115146425783978</c:v>
                </c:pt>
                <c:pt idx="543">
                  <c:v>0.113972908477709</c:v>
                </c:pt>
                <c:pt idx="544">
                  <c:v>0.112860206598694</c:v>
                </c:pt>
                <c:pt idx="545">
                  <c:v>0.11168539258821999</c:v>
                </c:pt>
                <c:pt idx="546">
                  <c:v>0.110572690709205</c:v>
                </c:pt>
                <c:pt idx="547">
                  <c:v>0.10948164379042701</c:v>
                </c:pt>
                <c:pt idx="548">
                  <c:v>0.108409399082634</c:v>
                </c:pt>
                <c:pt idx="549">
                  <c:v>0.10733858074946601</c:v>
                </c:pt>
                <c:pt idx="550">
                  <c:v>0.106246107456062</c:v>
                </c:pt>
                <c:pt idx="551">
                  <c:v>0.105155190207705</c:v>
                </c:pt>
                <c:pt idx="552">
                  <c:v>0.104020703698032</c:v>
                </c:pt>
                <c:pt idx="553">
                  <c:v>0.102909428193643</c:v>
                </c:pt>
                <c:pt idx="554">
                  <c:v>0.10185741207146</c:v>
                </c:pt>
                <c:pt idx="555">
                  <c:v>0.100766494823103</c:v>
                </c:pt>
                <c:pt idx="556">
                  <c:v>9.97361336611573E-2</c:v>
                </c:pt>
                <c:pt idx="557">
                  <c:v>9.8726001084822698E-2</c:v>
                </c:pt>
                <c:pt idx="558">
                  <c:v>9.7697066297503493E-2</c:v>
                </c:pt>
                <c:pt idx="559">
                  <c:v>9.6666705135558098E-2</c:v>
                </c:pt>
                <c:pt idx="560">
                  <c:v>9.5656702229643994E-2</c:v>
                </c:pt>
                <c:pt idx="561">
                  <c:v>9.4585883896476805E-2</c:v>
                </c:pt>
                <c:pt idx="562">
                  <c:v>9.3555522734531299E-2</c:v>
                </c:pt>
                <c:pt idx="563">
                  <c:v>9.2607502289655405E-2</c:v>
                </c:pt>
                <c:pt idx="564">
                  <c:v>9.1721723646658995E-2</c:v>
                </c:pt>
                <c:pt idx="565">
                  <c:v>9.0793931787393797E-2</c:v>
                </c:pt>
                <c:pt idx="566">
                  <c:v>8.9908153144397401E-2</c:v>
                </c:pt>
                <c:pt idx="567">
                  <c:v>8.9002145915790198E-2</c:v>
                </c:pt>
                <c:pt idx="568">
                  <c:v>8.8198578319442902E-2</c:v>
                </c:pt>
                <c:pt idx="569">
                  <c:v>8.7292571090835505E-2</c:v>
                </c:pt>
                <c:pt idx="570">
                  <c:v>8.6364779231570502E-2</c:v>
                </c:pt>
                <c:pt idx="571">
                  <c:v>8.5438543417352394E-2</c:v>
                </c:pt>
                <c:pt idx="572">
                  <c:v>8.4470294386865694E-2</c:v>
                </c:pt>
                <c:pt idx="573">
                  <c:v>8.3624972915090898E-2</c:v>
                </c:pt>
                <c:pt idx="574">
                  <c:v>8.2863418535012001E-2</c:v>
                </c:pt>
                <c:pt idx="575">
                  <c:v>8.2038325648848096E-2</c:v>
                </c:pt>
                <c:pt idx="576">
                  <c:v>8.1254986638111398E-2</c:v>
                </c:pt>
                <c:pt idx="577">
                  <c:v>8.0513660843643503E-2</c:v>
                </c:pt>
                <c:pt idx="578">
                  <c:v>7.9875034022276595E-2</c:v>
                </c:pt>
                <c:pt idx="579">
                  <c:v>7.90715960963497E-2</c:v>
                </c:pt>
                <c:pt idx="580">
                  <c:v>7.8247799914391597E-2</c:v>
                </c:pt>
                <c:pt idx="581">
                  <c:v>7.7484819159686399E-2</c:v>
                </c:pt>
                <c:pt idx="582">
                  <c:v>7.6743493365218393E-2</c:v>
                </c:pt>
                <c:pt idx="583">
                  <c:v>7.6022396156361194E-2</c:v>
                </c:pt>
                <c:pt idx="584">
                  <c:v>7.5301298947503995E-2</c:v>
                </c:pt>
                <c:pt idx="585">
                  <c:v>7.46222149549155E-2</c:v>
                </c:pt>
                <c:pt idx="586">
                  <c:v>7.39632298775173E-2</c:v>
                </c:pt>
                <c:pt idx="587">
                  <c:v>7.3324473385729602E-2</c:v>
                </c:pt>
                <c:pt idx="588">
                  <c:v>7.2664061933704893E-2</c:v>
                </c:pt>
                <c:pt idx="589">
                  <c:v>7.2047090072575301E-2</c:v>
                </c:pt>
                <c:pt idx="590">
                  <c:v>7.1428562166398396E-2</c:v>
                </c:pt>
                <c:pt idx="591">
                  <c:v>7.0789805674611003E-2</c:v>
                </c:pt>
                <c:pt idx="592">
                  <c:v>7.0171277768434195E-2</c:v>
                </c:pt>
                <c:pt idx="593">
                  <c:v>6.9574534492915299E-2</c:v>
                </c:pt>
                <c:pt idx="594">
                  <c:v>6.9018118718197505E-2</c:v>
                </c:pt>
                <c:pt idx="595">
                  <c:v>6.8399720482441306E-2</c:v>
                </c:pt>
                <c:pt idx="596">
                  <c:v>6.7781192576264596E-2</c:v>
                </c:pt>
                <c:pt idx="597">
                  <c:v>6.7164091044714297E-2</c:v>
                </c:pt>
                <c:pt idx="598">
                  <c:v>6.6648262111638698E-2</c:v>
                </c:pt>
                <c:pt idx="599">
                  <c:v>6.6113501297157998E-2</c:v>
                </c:pt>
                <c:pt idx="600">
                  <c:v>6.5597672364082302E-2</c:v>
                </c:pt>
                <c:pt idx="601">
                  <c:v>6.5083269805633198E-2</c:v>
                </c:pt>
                <c:pt idx="602">
                  <c:v>6.4609194747984905E-2</c:v>
                </c:pt>
                <c:pt idx="603">
                  <c:v>6.4073137229298402E-2</c:v>
                </c:pt>
                <c:pt idx="604">
                  <c:v>6.3558605000428495E-2</c:v>
                </c:pt>
                <c:pt idx="605">
                  <c:v>6.3042776067352896E-2</c:v>
                </c:pt>
                <c:pt idx="606">
                  <c:v>6.2590485640362403E-2</c:v>
                </c:pt>
                <c:pt idx="607">
                  <c:v>6.2156997424356403E-2</c:v>
                </c:pt>
                <c:pt idx="608">
                  <c:v>6.1704577326945398E-2</c:v>
                </c:pt>
                <c:pt idx="609">
                  <c:v>6.1250860525328597E-2</c:v>
                </c:pt>
                <c:pt idx="610">
                  <c:v>6.0859255855170498E-2</c:v>
                </c:pt>
                <c:pt idx="611">
                  <c:v>6.0467651185012503E-2</c:v>
                </c:pt>
                <c:pt idx="612">
                  <c:v>5.9973477212174102E-2</c:v>
                </c:pt>
                <c:pt idx="613">
                  <c:v>5.95414153707945E-2</c:v>
                </c:pt>
                <c:pt idx="614">
                  <c:v>5.9005228181687498E-2</c:v>
                </c:pt>
                <c:pt idx="615">
                  <c:v>5.8613623511529302E-2</c:v>
                </c:pt>
                <c:pt idx="616">
                  <c:v>5.8324588144051802E-2</c:v>
                </c:pt>
                <c:pt idx="617">
                  <c:v>5.8016750565589997E-2</c:v>
                </c:pt>
                <c:pt idx="618">
                  <c:v>5.7625145895431898E-2</c:v>
                </c:pt>
                <c:pt idx="619">
                  <c:v>5.7006747659675797E-2</c:v>
                </c:pt>
                <c:pt idx="620">
                  <c:v>5.6657026535365702E-2</c:v>
                </c:pt>
                <c:pt idx="621">
                  <c:v>5.6388219753499197E-2</c:v>
                </c:pt>
                <c:pt idx="622">
                  <c:v>5.6038498629189103E-2</c:v>
                </c:pt>
                <c:pt idx="623">
                  <c:v>5.5729234676100699E-2</c:v>
                </c:pt>
                <c:pt idx="624">
                  <c:v>5.5564553241961398E-2</c:v>
                </c:pt>
                <c:pt idx="625">
                  <c:v>5.5172948571803403E-2</c:v>
                </c:pt>
                <c:pt idx="626">
                  <c:v>5.4761115316034698E-2</c:v>
                </c:pt>
                <c:pt idx="627">
                  <c:v>5.4307268843997301E-2</c:v>
                </c:pt>
                <c:pt idx="628">
                  <c:v>5.4102130238636303E-2</c:v>
                </c:pt>
                <c:pt idx="629">
                  <c:v>5.3730754154088997E-2</c:v>
                </c:pt>
                <c:pt idx="630">
                  <c:v>5.3421490201000697E-2</c:v>
                </c:pt>
                <c:pt idx="631">
                  <c:v>5.3112226247912502E-2</c:v>
                </c:pt>
                <c:pt idx="632">
                  <c:v>5.2804388669450503E-2</c:v>
                </c:pt>
                <c:pt idx="633">
                  <c:v>5.25775951038523E-2</c:v>
                </c:pt>
                <c:pt idx="634">
                  <c:v>5.2206219019305097E-2</c:v>
                </c:pt>
                <c:pt idx="635">
                  <c:v>5.18362693093843E-2</c:v>
                </c:pt>
                <c:pt idx="636">
                  <c:v>5.1567462527517698E-2</c:v>
                </c:pt>
                <c:pt idx="637">
                  <c:v>5.1362194251736298E-2</c:v>
                </c:pt>
                <c:pt idx="638">
                  <c:v>5.1052930298647901E-2</c:v>
                </c:pt>
                <c:pt idx="639">
                  <c:v>5.0743796015980003E-2</c:v>
                </c:pt>
                <c:pt idx="640">
                  <c:v>5.0516872779961301E-2</c:v>
                </c:pt>
                <c:pt idx="641">
                  <c:v>5.0249492372721E-2</c:v>
                </c:pt>
                <c:pt idx="642">
                  <c:v>5.0042927392733597E-2</c:v>
                </c:pt>
                <c:pt idx="643">
                  <c:v>4.9775546985493399E-2</c:v>
                </c:pt>
                <c:pt idx="644">
                  <c:v>4.9506740203626602E-2</c:v>
                </c:pt>
                <c:pt idx="645">
                  <c:v>4.9239489466806903E-2</c:v>
                </c:pt>
                <c:pt idx="646">
                  <c:v>4.8992337645177401E-2</c:v>
                </c:pt>
                <c:pt idx="647">
                  <c:v>4.87451858235479E-2</c:v>
                </c:pt>
                <c:pt idx="648">
                  <c:v>4.8538620843560497E-2</c:v>
                </c:pt>
                <c:pt idx="649">
                  <c:v>4.8313123982168298E-2</c:v>
                </c:pt>
                <c:pt idx="650">
                  <c:v>4.8106429331760202E-2</c:v>
                </c:pt>
                <c:pt idx="651">
                  <c:v>4.7899864351773E-2</c:v>
                </c:pt>
                <c:pt idx="652">
                  <c:v>4.7694596075991497E-2</c:v>
                </c:pt>
                <c:pt idx="653">
                  <c:v>4.7343448577055101E-2</c:v>
                </c:pt>
                <c:pt idx="654">
                  <c:v>4.7118081386083303E-2</c:v>
                </c:pt>
                <c:pt idx="655">
                  <c:v>4.6931615321286202E-2</c:v>
                </c:pt>
                <c:pt idx="656">
                  <c:v>4.6849274604216701E-2</c:v>
                </c:pt>
                <c:pt idx="657">
                  <c:v>4.6602122782587199E-2</c:v>
                </c:pt>
                <c:pt idx="658">
                  <c:v>4.6355100631378099E-2</c:v>
                </c:pt>
                <c:pt idx="659">
                  <c:v>4.61498323555967E-2</c:v>
                </c:pt>
                <c:pt idx="660">
                  <c:v>4.5943267375609401E-2</c:v>
                </c:pt>
                <c:pt idx="661">
                  <c:v>4.5758227685438801E-2</c:v>
                </c:pt>
                <c:pt idx="662">
                  <c:v>4.5571891291062198E-2</c:v>
                </c:pt>
                <c:pt idx="663">
                  <c:v>4.5366623015280702E-2</c:v>
                </c:pt>
                <c:pt idx="664">
                  <c:v>4.5159928364872801E-2</c:v>
                </c:pt>
                <c:pt idx="665">
                  <c:v>4.4975018345122603E-2</c:v>
                </c:pt>
                <c:pt idx="666">
                  <c:v>4.4685982977645103E-2</c:v>
                </c:pt>
                <c:pt idx="667">
                  <c:v>4.4501072957895099E-2</c:v>
                </c:pt>
                <c:pt idx="668">
                  <c:v>4.4376719024556803E-2</c:v>
                </c:pt>
                <c:pt idx="669">
                  <c:v>4.4253921136265501E-2</c:v>
                </c:pt>
                <c:pt idx="670">
                  <c:v>4.4069011116515497E-2</c:v>
                </c:pt>
                <c:pt idx="671">
                  <c:v>4.3924428597566498E-2</c:v>
                </c:pt>
                <c:pt idx="672">
                  <c:v>4.3573281098629998E-2</c:v>
                </c:pt>
                <c:pt idx="673">
                  <c:v>4.3512595341797501E-2</c:v>
                </c:pt>
                <c:pt idx="674">
                  <c:v>4.3368142493269E-2</c:v>
                </c:pt>
                <c:pt idx="675">
                  <c:v>4.3265443520168E-2</c:v>
                </c:pt>
                <c:pt idx="676">
                  <c:v>4.31614478428613E-2</c:v>
                </c:pt>
                <c:pt idx="677">
                  <c:v>4.3100762086028803E-2</c:v>
                </c:pt>
                <c:pt idx="678">
                  <c:v>4.2811726718551199E-2</c:v>
                </c:pt>
                <c:pt idx="679">
                  <c:v>4.2564574896921697E-2</c:v>
                </c:pt>
                <c:pt idx="680">
                  <c:v>4.2420122048393197E-2</c:v>
                </c:pt>
                <c:pt idx="681">
                  <c:v>4.2235212028643103E-2</c:v>
                </c:pt>
                <c:pt idx="682">
                  <c:v>4.2048745963846001E-2</c:v>
                </c:pt>
                <c:pt idx="683">
                  <c:v>4.1905719489944003E-2</c:v>
                </c:pt>
                <c:pt idx="684">
                  <c:v>4.17813655566057E-2</c:v>
                </c:pt>
                <c:pt idx="685">
                  <c:v>4.1636912708077102E-2</c:v>
                </c:pt>
                <c:pt idx="686">
                  <c:v>4.14721016035174E-2</c:v>
                </c:pt>
                <c:pt idx="687">
                  <c:v>4.1287191583767299E-2</c:v>
                </c:pt>
                <c:pt idx="688">
                  <c:v>4.12048508666975E-2</c:v>
                </c:pt>
                <c:pt idx="689">
                  <c:v>4.1102151893596603E-2</c:v>
                </c:pt>
                <c:pt idx="690">
                  <c:v>4.0998156216289799E-2</c:v>
                </c:pt>
                <c:pt idx="691">
                  <c:v>4.091581549922E-2</c:v>
                </c:pt>
                <c:pt idx="692">
                  <c:v>4.0628206506368898E-2</c:v>
                </c:pt>
                <c:pt idx="693">
                  <c:v>4.0463525072229597E-2</c:v>
                </c:pt>
                <c:pt idx="694">
                  <c:v>4.0339171138891398E-2</c:v>
                </c:pt>
                <c:pt idx="695">
                  <c:v>4.0216373250600103E-2</c:v>
                </c:pt>
                <c:pt idx="696">
                  <c:v>4.0112377573293202E-2</c:v>
                </c:pt>
                <c:pt idx="697">
                  <c:v>3.9967795054344099E-2</c:v>
                </c:pt>
                <c:pt idx="698">
                  <c:v>3.9844997166052797E-2</c:v>
                </c:pt>
                <c:pt idx="699">
                  <c:v>3.97207729031352E-2</c:v>
                </c:pt>
                <c:pt idx="700">
                  <c:v>3.9555961798575297E-2</c:v>
                </c:pt>
                <c:pt idx="701">
                  <c:v>3.93912803644361E-2</c:v>
                </c:pt>
                <c:pt idx="702">
                  <c:v>3.9226469259876197E-2</c:v>
                </c:pt>
                <c:pt idx="703">
                  <c:v>3.9021330654515303E-2</c:v>
                </c:pt>
                <c:pt idx="704">
                  <c:v>3.8896976721177097E-2</c:v>
                </c:pt>
                <c:pt idx="705">
                  <c:v>3.8794407418496699E-2</c:v>
                </c:pt>
                <c:pt idx="706">
                  <c:v>3.8794407418496699E-2</c:v>
                </c:pt>
                <c:pt idx="707">
                  <c:v>3.8774178832885801E-2</c:v>
                </c:pt>
                <c:pt idx="708">
                  <c:v>3.8670183155578901E-2</c:v>
                </c:pt>
                <c:pt idx="709">
                  <c:v>3.8485143465408198E-2</c:v>
                </c:pt>
                <c:pt idx="710">
                  <c:v>3.8340690616879697E-2</c:v>
                </c:pt>
                <c:pt idx="711">
                  <c:v>3.8196108097930698E-2</c:v>
                </c:pt>
                <c:pt idx="712">
                  <c:v>3.8073310209639402E-2</c:v>
                </c:pt>
                <c:pt idx="713">
                  <c:v>3.7928857361110999E-2</c:v>
                </c:pt>
                <c:pt idx="714">
                  <c:v>3.78045034277728E-2</c:v>
                </c:pt>
                <c:pt idx="715">
                  <c:v>3.7661476953870697E-2</c:v>
                </c:pt>
                <c:pt idx="716">
                  <c:v>3.7579136236801002E-2</c:v>
                </c:pt>
                <c:pt idx="717">
                  <c:v>3.7454782303462698E-2</c:v>
                </c:pt>
                <c:pt idx="718">
                  <c:v>3.7331984415171403E-2</c:v>
                </c:pt>
                <c:pt idx="719">
                  <c:v>3.7227988737864502E-2</c:v>
                </c:pt>
                <c:pt idx="720">
                  <c:v>3.7125419435184097E-2</c:v>
                </c:pt>
                <c:pt idx="721">
                  <c:v>3.7001065501845898E-2</c:v>
                </c:pt>
                <c:pt idx="722">
                  <c:v>3.6878267613554602E-2</c:v>
                </c:pt>
                <c:pt idx="723">
                  <c:v>3.6754043350636798E-2</c:v>
                </c:pt>
                <c:pt idx="724">
                  <c:v>3.6651344377535998E-2</c:v>
                </c:pt>
                <c:pt idx="725">
                  <c:v>3.6548775074855398E-2</c:v>
                </c:pt>
                <c:pt idx="726">
                  <c:v>3.6446205772175E-2</c:v>
                </c:pt>
                <c:pt idx="727">
                  <c:v>3.6321851838836697E-2</c:v>
                </c:pt>
                <c:pt idx="728">
                  <c:v>3.61976275759191E-2</c:v>
                </c:pt>
                <c:pt idx="729">
                  <c:v>3.6032946141779799E-2</c:v>
                </c:pt>
                <c:pt idx="730">
                  <c:v>3.5889789997457101E-2</c:v>
                </c:pt>
                <c:pt idx="731">
                  <c:v>3.5847906451609103E-2</c:v>
                </c:pt>
                <c:pt idx="732">
                  <c:v>3.5785794320150298E-2</c:v>
                </c:pt>
                <c:pt idx="733">
                  <c:v>3.5765565734539498E-2</c:v>
                </c:pt>
                <c:pt idx="734">
                  <c:v>3.5558871084131603E-2</c:v>
                </c:pt>
                <c:pt idx="735">
                  <c:v>3.5394189649992303E-2</c:v>
                </c:pt>
                <c:pt idx="736">
                  <c:v>3.5333503893159798E-2</c:v>
                </c:pt>
                <c:pt idx="737">
                  <c:v>3.5251163176090103E-2</c:v>
                </c:pt>
                <c:pt idx="738">
                  <c:v>3.5147037828362697E-2</c:v>
                </c:pt>
                <c:pt idx="739">
                  <c:v>3.5024239940071401E-2</c:v>
                </c:pt>
                <c:pt idx="740">
                  <c:v>3.4962127808612603E-2</c:v>
                </c:pt>
                <c:pt idx="741">
                  <c:v>3.48377738752743E-2</c:v>
                </c:pt>
                <c:pt idx="742">
                  <c:v>3.4714975986982997E-2</c:v>
                </c:pt>
                <c:pt idx="743">
                  <c:v>3.46326352699136E-2</c:v>
                </c:pt>
                <c:pt idx="744">
                  <c:v>3.4550294552843697E-2</c:v>
                </c:pt>
                <c:pt idx="745">
                  <c:v>3.44475955797428E-2</c:v>
                </c:pt>
                <c:pt idx="746">
                  <c:v>3.4282914145603499E-2</c:v>
                </c:pt>
                <c:pt idx="747">
                  <c:v>3.4220802014144701E-2</c:v>
                </c:pt>
                <c:pt idx="748">
                  <c:v>3.4116676666417101E-2</c:v>
                </c:pt>
                <c:pt idx="749">
                  <c:v>3.4014107363736799E-2</c:v>
                </c:pt>
                <c:pt idx="750">
                  <c:v>3.3931766646667097E-2</c:v>
                </c:pt>
                <c:pt idx="751">
                  <c:v>3.3746726956496401E-2</c:v>
                </c:pt>
                <c:pt idx="752">
                  <c:v>3.35820455223571E-2</c:v>
                </c:pt>
                <c:pt idx="753">
                  <c:v>3.3499704805287502E-2</c:v>
                </c:pt>
                <c:pt idx="754">
                  <c:v>3.3395579457559998E-2</c:v>
                </c:pt>
                <c:pt idx="755">
                  <c:v>3.3334893700727598E-2</c:v>
                </c:pt>
                <c:pt idx="756">
                  <c:v>3.32727815692688E-2</c:v>
                </c:pt>
                <c:pt idx="757">
                  <c:v>3.3210669437809898E-2</c:v>
                </c:pt>
                <c:pt idx="758">
                  <c:v>3.3128328720740299E-2</c:v>
                </c:pt>
                <c:pt idx="759">
                  <c:v>3.3108100135129402E-2</c:v>
                </c:pt>
                <c:pt idx="760">
                  <c:v>3.3025629747639201E-2</c:v>
                </c:pt>
                <c:pt idx="761">
                  <c:v>3.2881176899110701E-2</c:v>
                </c:pt>
                <c:pt idx="762">
                  <c:v>3.2758379010819599E-2</c:v>
                </c:pt>
                <c:pt idx="763">
                  <c:v>3.2613796491870399E-2</c:v>
                </c:pt>
                <c:pt idx="764">
                  <c:v>3.2551684360411698E-2</c:v>
                </c:pt>
                <c:pt idx="765">
                  <c:v>3.2449115057731202E-2</c:v>
                </c:pt>
                <c:pt idx="766">
                  <c:v>3.2387002926272397E-2</c:v>
                </c:pt>
                <c:pt idx="767">
                  <c:v>3.2284433623591902E-2</c:v>
                </c:pt>
                <c:pt idx="768">
                  <c:v>3.2180308275864503E-2</c:v>
                </c:pt>
                <c:pt idx="769">
                  <c:v>3.2077738973184E-2</c:v>
                </c:pt>
                <c:pt idx="770">
                  <c:v>3.2037281801962303E-2</c:v>
                </c:pt>
                <c:pt idx="771">
                  <c:v>3.1975169670503498E-2</c:v>
                </c:pt>
                <c:pt idx="772">
                  <c:v>3.1850815737165201E-2</c:v>
                </c:pt>
                <c:pt idx="773">
                  <c:v>3.1788703605706403E-2</c:v>
                </c:pt>
                <c:pt idx="774">
                  <c:v>3.1645677131804398E-2</c:v>
                </c:pt>
                <c:pt idx="775">
                  <c:v>3.1541551784076902E-2</c:v>
                </c:pt>
                <c:pt idx="776">
                  <c:v>3.1438982481396399E-2</c:v>
                </c:pt>
                <c:pt idx="777">
                  <c:v>3.1316184593105097E-2</c:v>
                </c:pt>
                <c:pt idx="778">
                  <c:v>3.1191830659766901E-2</c:v>
                </c:pt>
                <c:pt idx="779">
                  <c:v>3.1129718528307999E-2</c:v>
                </c:pt>
                <c:pt idx="780">
                  <c:v>3.1047377811238602E-2</c:v>
                </c:pt>
                <c:pt idx="781">
                  <c:v>3.0944808508557999E-2</c:v>
                </c:pt>
                <c:pt idx="782">
                  <c:v>3.08624677914884E-2</c:v>
                </c:pt>
                <c:pt idx="783">
                  <c:v>3.0759768818387299E-2</c:v>
                </c:pt>
                <c:pt idx="784">
                  <c:v>3.0655773141080499E-2</c:v>
                </c:pt>
                <c:pt idx="785">
                  <c:v>3.0595087384248001E-2</c:v>
                </c:pt>
                <c:pt idx="786">
                  <c:v>3.05127466671784E-2</c:v>
                </c:pt>
                <c:pt idx="787">
                  <c:v>3.0470863121330401E-2</c:v>
                </c:pt>
                <c:pt idx="788">
                  <c:v>3.03681641482293E-2</c:v>
                </c:pt>
                <c:pt idx="789">
                  <c:v>3.0285823431159702E-2</c:v>
                </c:pt>
                <c:pt idx="790">
                  <c:v>3.0203482714089999E-2</c:v>
                </c:pt>
                <c:pt idx="791">
                  <c:v>3.0121141997020401E-2</c:v>
                </c:pt>
                <c:pt idx="792">
                  <c:v>3.0058900195140899E-2</c:v>
                </c:pt>
                <c:pt idx="793">
                  <c:v>2.9934675932223299E-2</c:v>
                </c:pt>
                <c:pt idx="794">
                  <c:v>2.98523352151536E-2</c:v>
                </c:pt>
                <c:pt idx="795">
                  <c:v>2.9749765912473299E-2</c:v>
                </c:pt>
                <c:pt idx="796">
                  <c:v>2.9647066939372101E-2</c:v>
                </c:pt>
                <c:pt idx="797">
                  <c:v>2.9564726222302499E-2</c:v>
                </c:pt>
                <c:pt idx="798">
                  <c:v>2.9460730544995799E-2</c:v>
                </c:pt>
                <c:pt idx="799">
                  <c:v>2.9358031571894601E-2</c:v>
                </c:pt>
                <c:pt idx="800">
                  <c:v>2.9275690854824999E-2</c:v>
                </c:pt>
                <c:pt idx="801">
                  <c:v>2.9193350137755401E-2</c:v>
                </c:pt>
                <c:pt idx="802">
                  <c:v>2.9111009420685601E-2</c:v>
                </c:pt>
                <c:pt idx="803">
                  <c:v>2.90286687036161E-2</c:v>
                </c:pt>
                <c:pt idx="804">
                  <c:v>2.8925969730514998E-2</c:v>
                </c:pt>
                <c:pt idx="805">
                  <c:v>2.8801745467597301E-2</c:v>
                </c:pt>
                <c:pt idx="806">
                  <c:v>2.8719404750527699E-2</c:v>
                </c:pt>
                <c:pt idx="807">
                  <c:v>2.8616835447847301E-2</c:v>
                </c:pt>
                <c:pt idx="808">
                  <c:v>2.8492481514509001E-2</c:v>
                </c:pt>
                <c:pt idx="809">
                  <c:v>2.8389912211828499E-2</c:v>
                </c:pt>
                <c:pt idx="810">
                  <c:v>2.82655582784903E-2</c:v>
                </c:pt>
                <c:pt idx="811">
                  <c:v>2.8142760390199001E-2</c:v>
                </c:pt>
                <c:pt idx="812">
                  <c:v>2.80185361272813E-2</c:v>
                </c:pt>
                <c:pt idx="813">
                  <c:v>2.7915966824600801E-2</c:v>
                </c:pt>
                <c:pt idx="814">
                  <c:v>2.77930392658889E-2</c:v>
                </c:pt>
                <c:pt idx="815">
                  <c:v>2.76485864173606E-2</c:v>
                </c:pt>
                <c:pt idx="816">
                  <c:v>2.7524232484022401E-2</c:v>
                </c:pt>
                <c:pt idx="817">
                  <c:v>2.7421663181341899E-2</c:v>
                </c:pt>
                <c:pt idx="818">
                  <c:v>2.7277210332813301E-2</c:v>
                </c:pt>
                <c:pt idx="819">
                  <c:v>2.7132627813864298E-2</c:v>
                </c:pt>
                <c:pt idx="820">
                  <c:v>2.69679463797249E-2</c:v>
                </c:pt>
                <c:pt idx="821">
                  <c:v>2.68032649455856E-2</c:v>
                </c:pt>
                <c:pt idx="822">
                  <c:v>2.6638453841025901E-2</c:v>
                </c:pt>
                <c:pt idx="823">
                  <c:v>2.64940009924973E-2</c:v>
                </c:pt>
                <c:pt idx="824">
                  <c:v>2.63089613023266E-2</c:v>
                </c:pt>
                <c:pt idx="825">
                  <c:v>2.61645084537982E-2</c:v>
                </c:pt>
                <c:pt idx="826">
                  <c:v>2.60199259348491E-2</c:v>
                </c:pt>
                <c:pt idx="827">
                  <c:v>2.5814787329488199E-2</c:v>
                </c:pt>
                <c:pt idx="828">
                  <c:v>2.56297476393176E-2</c:v>
                </c:pt>
                <c:pt idx="829">
                  <c:v>2.5465066205178199E-2</c:v>
                </c:pt>
                <c:pt idx="830">
                  <c:v>2.5278600140381201E-2</c:v>
                </c:pt>
                <c:pt idx="831">
                  <c:v>2.5093690120631101E-2</c:v>
                </c:pt>
                <c:pt idx="832">
                  <c:v>2.4908650430460401E-2</c:v>
                </c:pt>
                <c:pt idx="833">
                  <c:v>2.4722314036083801E-2</c:v>
                </c:pt>
                <c:pt idx="834">
                  <c:v>2.4537274345913199E-2</c:v>
                </c:pt>
                <c:pt idx="835">
                  <c:v>2.4352364326163101E-2</c:v>
                </c:pt>
                <c:pt idx="836">
                  <c:v>2.41254410901445E-2</c:v>
                </c:pt>
                <c:pt idx="837">
                  <c:v>2.3918876110157101E-2</c:v>
                </c:pt>
                <c:pt idx="838">
                  <c:v>2.3671724288527499E-2</c:v>
                </c:pt>
                <c:pt idx="839">
                  <c:v>2.3444801052508801E-2</c:v>
                </c:pt>
                <c:pt idx="840">
                  <c:v>2.32396624471479E-2</c:v>
                </c:pt>
                <c:pt idx="841">
                  <c:v>2.3012739211129202E-2</c:v>
                </c:pt>
                <c:pt idx="842">
                  <c:v>2.2765717059920299E-2</c:v>
                </c:pt>
                <c:pt idx="843">
                  <c:v>2.2518565238290801E-2</c:v>
                </c:pt>
                <c:pt idx="844">
                  <c:v>2.2311870587882799E-2</c:v>
                </c:pt>
                <c:pt idx="845">
                  <c:v>2.20446198510631E-2</c:v>
                </c:pt>
                <c:pt idx="846">
                  <c:v>2.1797468029433598E-2</c:v>
                </c:pt>
                <c:pt idx="847">
                  <c:v>2.15907733790257E-2</c:v>
                </c:pt>
                <c:pt idx="848">
                  <c:v>2.1303294056595E-2</c:v>
                </c:pt>
                <c:pt idx="849">
                  <c:v>2.1056142234965498E-2</c:v>
                </c:pt>
                <c:pt idx="850">
                  <c:v>2.08075640387098E-2</c:v>
                </c:pt>
                <c:pt idx="851">
                  <c:v>2.0582196847737998E-2</c:v>
                </c:pt>
                <c:pt idx="852">
                  <c:v>2.03350450261085E-2</c:v>
                </c:pt>
                <c:pt idx="853">
                  <c:v>2.0108121790089702E-2</c:v>
                </c:pt>
                <c:pt idx="854">
                  <c:v>1.9881328224491499E-2</c:v>
                </c:pt>
                <c:pt idx="855">
                  <c:v>1.9654404988472901E-2</c:v>
                </c:pt>
                <c:pt idx="856">
                  <c:v>1.94072531668434E-2</c:v>
                </c:pt>
                <c:pt idx="857">
                  <c:v>1.91602310156344E-2</c:v>
                </c:pt>
                <c:pt idx="858">
                  <c:v>1.88105098913245E-2</c:v>
                </c:pt>
                <c:pt idx="859">
                  <c:v>1.8521474523847E-2</c:v>
                </c:pt>
                <c:pt idx="860">
                  <c:v>1.82324391563694E-2</c:v>
                </c:pt>
                <c:pt idx="861">
                  <c:v>1.79449598339388E-2</c:v>
                </c:pt>
                <c:pt idx="862">
                  <c:v>1.7676153052072201E-2</c:v>
                </c:pt>
                <c:pt idx="863">
                  <c:v>1.7388544059220998E-2</c:v>
                </c:pt>
                <c:pt idx="864">
                  <c:v>1.7119737277354202E-2</c:v>
                </c:pt>
                <c:pt idx="865">
                  <c:v>1.68943700863824E-2</c:v>
                </c:pt>
                <c:pt idx="866">
                  <c:v>1.6647218264752899E-2</c:v>
                </c:pt>
                <c:pt idx="867">
                  <c:v>1.6378411482886299E-2</c:v>
                </c:pt>
                <c:pt idx="868">
                  <c:v>1.6131389331677199E-2</c:v>
                </c:pt>
                <c:pt idx="869">
                  <c:v>1.5822125378589E-2</c:v>
                </c:pt>
                <c:pt idx="870">
                  <c:v>1.5534516385737799E-2</c:v>
                </c:pt>
                <c:pt idx="871">
                  <c:v>1.5245481018260299E-2</c:v>
                </c:pt>
                <c:pt idx="872">
                  <c:v>1.4936217065171901E-2</c:v>
                </c:pt>
                <c:pt idx="873">
                  <c:v>1.46067245264727E-2</c:v>
                </c:pt>
                <c:pt idx="874">
                  <c:v>1.4277361658194199E-2</c:v>
                </c:pt>
                <c:pt idx="875">
                  <c:v>1.4009981250954E-2</c:v>
                </c:pt>
                <c:pt idx="876">
                  <c:v>1.3700717297865501E-2</c:v>
                </c:pt>
                <c:pt idx="877">
                  <c:v>1.3411681930387999E-2</c:v>
                </c:pt>
                <c:pt idx="878">
                  <c:v>1.3102417977299601E-2</c:v>
                </c:pt>
                <c:pt idx="879">
                  <c:v>1.27931540242112E-2</c:v>
                </c:pt>
                <c:pt idx="880">
                  <c:v>1.2505674701780699E-2</c:v>
                </c:pt>
                <c:pt idx="881">
                  <c:v>1.21964107486923E-2</c:v>
                </c:pt>
                <c:pt idx="882">
                  <c:v>1.18871467956039E-2</c:v>
                </c:pt>
                <c:pt idx="883">
                  <c:v>1.1537425671294E-2</c:v>
                </c:pt>
                <c:pt idx="884">
                  <c:v>1.12281617182056E-2</c:v>
                </c:pt>
                <c:pt idx="885">
                  <c:v>1.0878440593895601E-2</c:v>
                </c:pt>
                <c:pt idx="886">
                  <c:v>1.0569176640807299E-2</c:v>
                </c:pt>
                <c:pt idx="887">
                  <c:v>1.02600423581396E-2</c:v>
                </c:pt>
                <c:pt idx="888">
                  <c:v>9.99266195089921E-3</c:v>
                </c:pt>
                <c:pt idx="889">
                  <c:v>9.6833979978108095E-3</c:v>
                </c:pt>
                <c:pt idx="890">
                  <c:v>9.3741340447224299E-3</c:v>
                </c:pt>
                <c:pt idx="891">
                  <c:v>9.0850986772449405E-3</c:v>
                </c:pt>
                <c:pt idx="892">
                  <c:v>8.8799600718840709E-3</c:v>
                </c:pt>
                <c:pt idx="893">
                  <c:v>8.5504675331848894E-3</c:v>
                </c:pt>
                <c:pt idx="894">
                  <c:v>8.2195486198592994E-3</c:v>
                </c:pt>
                <c:pt idx="895">
                  <c:v>7.8293703243276207E-3</c:v>
                </c:pt>
                <c:pt idx="896">
                  <c:v>7.4377656541697599E-3</c:v>
                </c:pt>
                <c:pt idx="897">
                  <c:v>7.0259323984009896E-3</c:v>
                </c:pt>
                <c:pt idx="898">
                  <c:v>6.6545563138536998E-3</c:v>
                </c:pt>
                <c:pt idx="899">
                  <c:v>6.3452923607653098E-3</c:v>
                </c:pt>
                <c:pt idx="900">
                  <c:v>6.0360284076770299E-3</c:v>
                </c:pt>
                <c:pt idx="901">
                  <c:v>5.7065358689778502E-3</c:v>
                </c:pt>
                <c:pt idx="902">
                  <c:v>5.4392851321580799E-3</c:v>
                </c:pt>
                <c:pt idx="903">
                  <c:v>5.06777937719027E-3</c:v>
                </c:pt>
                <c:pt idx="904">
                  <c:v>4.6761747070322999E-3</c:v>
                </c:pt>
                <c:pt idx="905">
                  <c:v>4.2845700368743297E-3</c:v>
                </c:pt>
                <c:pt idx="906">
                  <c:v>3.9348489125643499E-3</c:v>
                </c:pt>
                <c:pt idx="907">
                  <c:v>3.6054860442857901E-3</c:v>
                </c:pt>
                <c:pt idx="908">
                  <c:v>3.2543385453494E-3</c:v>
                </c:pt>
                <c:pt idx="909">
                  <c:v>2.8843888354286298E-3</c:v>
                </c:pt>
                <c:pt idx="910">
                  <c:v>2.5130127508814501E-3</c:v>
                </c:pt>
                <c:pt idx="911">
                  <c:v>2.1010498246919499E-3</c:v>
                </c:pt>
                <c:pt idx="912">
                  <c:v>1.6689879833123901E-3</c:v>
                </c:pt>
                <c:pt idx="913">
                  <c:v>1.2773833131544099E-3</c:v>
                </c:pt>
                <c:pt idx="914">
                  <c:v>9.4789077445522896E-4</c:v>
                </c:pt>
                <c:pt idx="915">
                  <c:v>6.3875649178746197E-4</c:v>
                </c:pt>
                <c:pt idx="916">
                  <c:v>3.2949253869918299E-4</c:v>
                </c:pt>
                <c:pt idx="917">
                  <c:v>0</c:v>
                </c:pt>
              </c:numCache>
            </c:numRef>
          </c:yVal>
          <c:smooth val="1"/>
          <c:extLst xmlns:c16r2="http://schemas.microsoft.com/office/drawing/2015/06/chart">
            <c:ext xmlns:c16="http://schemas.microsoft.com/office/drawing/2014/chart" uri="{C3380CC4-5D6E-409C-BE32-E72D297353CC}">
              <c16:uniqueId val="{00000001-9271-094E-8DFB-15D5B6DD3D1A}"/>
            </c:ext>
          </c:extLst>
        </c:ser>
        <c:ser>
          <c:idx val="6"/>
          <c:order val="2"/>
          <c:tx>
            <c:v>5RB</c:v>
          </c:tx>
          <c:spPr>
            <a:ln w="19050" cap="rnd">
              <a:solidFill>
                <a:srgbClr val="00B050"/>
              </a:solidFill>
              <a:round/>
            </a:ln>
            <a:effectLst/>
          </c:spPr>
          <c:marker>
            <c:symbol val="none"/>
          </c:marker>
          <c:xVal>
            <c:numRef>
              <c:f>Coke!$AI$6:$AI$923</c:f>
              <c:numCache>
                <c:formatCode>General</c:formatCode>
                <c:ptCount val="918"/>
                <c:pt idx="0">
                  <c:v>303.64800000000002</c:v>
                </c:pt>
                <c:pt idx="1">
                  <c:v>304.28599999999977</c:v>
                </c:pt>
                <c:pt idx="2">
                  <c:v>304.96899999999982</c:v>
                </c:pt>
                <c:pt idx="3">
                  <c:v>305.67599999999999</c:v>
                </c:pt>
                <c:pt idx="4">
                  <c:v>306.39400000000001</c:v>
                </c:pt>
                <c:pt idx="5">
                  <c:v>307.11199999999991</c:v>
                </c:pt>
                <c:pt idx="6">
                  <c:v>307.82599999999991</c:v>
                </c:pt>
                <c:pt idx="7">
                  <c:v>308.53299999999979</c:v>
                </c:pt>
                <c:pt idx="8">
                  <c:v>309.23399999999981</c:v>
                </c:pt>
                <c:pt idx="9">
                  <c:v>309.9339999999998</c:v>
                </c:pt>
                <c:pt idx="10">
                  <c:v>310.63899999999978</c:v>
                </c:pt>
                <c:pt idx="11">
                  <c:v>311.34199999999993</c:v>
                </c:pt>
                <c:pt idx="12">
                  <c:v>312.04199999999992</c:v>
                </c:pt>
                <c:pt idx="13">
                  <c:v>312.74299999999999</c:v>
                </c:pt>
                <c:pt idx="14">
                  <c:v>313.44499999999999</c:v>
                </c:pt>
                <c:pt idx="15">
                  <c:v>314.15199999999999</c:v>
                </c:pt>
                <c:pt idx="16">
                  <c:v>314.86</c:v>
                </c:pt>
                <c:pt idx="17">
                  <c:v>315.565</c:v>
                </c:pt>
                <c:pt idx="18">
                  <c:v>316.26900000000001</c:v>
                </c:pt>
                <c:pt idx="19">
                  <c:v>316.97599999999977</c:v>
                </c:pt>
                <c:pt idx="20">
                  <c:v>317.68699999999978</c:v>
                </c:pt>
                <c:pt idx="21">
                  <c:v>318.39799999999991</c:v>
                </c:pt>
                <c:pt idx="22">
                  <c:v>319.11099999999999</c:v>
                </c:pt>
                <c:pt idx="23">
                  <c:v>319.82299999999992</c:v>
                </c:pt>
                <c:pt idx="24">
                  <c:v>320.53699999999981</c:v>
                </c:pt>
                <c:pt idx="25">
                  <c:v>321.25899999999979</c:v>
                </c:pt>
                <c:pt idx="26">
                  <c:v>321.97799999999978</c:v>
                </c:pt>
                <c:pt idx="27">
                  <c:v>322.697</c:v>
                </c:pt>
                <c:pt idx="28">
                  <c:v>323.41499999999979</c:v>
                </c:pt>
                <c:pt idx="29">
                  <c:v>324.13199999999978</c:v>
                </c:pt>
                <c:pt idx="30">
                  <c:v>324.85699999999991</c:v>
                </c:pt>
                <c:pt idx="31">
                  <c:v>325.59699999999981</c:v>
                </c:pt>
                <c:pt idx="32">
                  <c:v>326.33299999999991</c:v>
                </c:pt>
                <c:pt idx="33">
                  <c:v>327.06399999999991</c:v>
                </c:pt>
                <c:pt idx="34">
                  <c:v>327.79299999999978</c:v>
                </c:pt>
                <c:pt idx="35">
                  <c:v>328.52</c:v>
                </c:pt>
                <c:pt idx="36">
                  <c:v>329.24799999999999</c:v>
                </c:pt>
                <c:pt idx="37">
                  <c:v>329.97299999999979</c:v>
                </c:pt>
                <c:pt idx="38">
                  <c:v>330.7</c:v>
                </c:pt>
                <c:pt idx="39">
                  <c:v>331.4289999999998</c:v>
                </c:pt>
                <c:pt idx="40">
                  <c:v>332.17</c:v>
                </c:pt>
                <c:pt idx="41">
                  <c:v>332.92099999999982</c:v>
                </c:pt>
                <c:pt idx="42">
                  <c:v>333.66</c:v>
                </c:pt>
                <c:pt idx="43">
                  <c:v>334.4</c:v>
                </c:pt>
                <c:pt idx="44">
                  <c:v>335.14400000000001</c:v>
                </c:pt>
                <c:pt idx="45">
                  <c:v>335.89799999999991</c:v>
                </c:pt>
                <c:pt idx="46">
                  <c:v>336.65</c:v>
                </c:pt>
                <c:pt idx="47">
                  <c:v>337.39299999999992</c:v>
                </c:pt>
                <c:pt idx="48">
                  <c:v>338.13799999999992</c:v>
                </c:pt>
                <c:pt idx="49">
                  <c:v>338.88699999999977</c:v>
                </c:pt>
                <c:pt idx="50">
                  <c:v>339.64</c:v>
                </c:pt>
                <c:pt idx="51">
                  <c:v>340.39799999999991</c:v>
                </c:pt>
                <c:pt idx="52">
                  <c:v>341.154</c:v>
                </c:pt>
                <c:pt idx="53">
                  <c:v>341.90699999999981</c:v>
                </c:pt>
                <c:pt idx="54">
                  <c:v>342.65599999999989</c:v>
                </c:pt>
                <c:pt idx="55">
                  <c:v>343.404</c:v>
                </c:pt>
                <c:pt idx="56">
                  <c:v>344.149</c:v>
                </c:pt>
                <c:pt idx="57">
                  <c:v>344.88900000000001</c:v>
                </c:pt>
                <c:pt idx="58">
                  <c:v>345.62699999999978</c:v>
                </c:pt>
                <c:pt idx="59">
                  <c:v>346.36599999999999</c:v>
                </c:pt>
                <c:pt idx="60">
                  <c:v>347.11</c:v>
                </c:pt>
                <c:pt idx="61">
                  <c:v>347.85300000000001</c:v>
                </c:pt>
                <c:pt idx="62">
                  <c:v>348.59399999999982</c:v>
                </c:pt>
                <c:pt idx="63">
                  <c:v>349.33799999999991</c:v>
                </c:pt>
                <c:pt idx="64">
                  <c:v>350.08199999999982</c:v>
                </c:pt>
                <c:pt idx="65">
                  <c:v>350.82899999999978</c:v>
                </c:pt>
                <c:pt idx="66">
                  <c:v>351.57599999999991</c:v>
                </c:pt>
                <c:pt idx="67">
                  <c:v>352.32599999999991</c:v>
                </c:pt>
                <c:pt idx="68">
                  <c:v>353.08</c:v>
                </c:pt>
                <c:pt idx="69">
                  <c:v>353.83499999999992</c:v>
                </c:pt>
                <c:pt idx="70">
                  <c:v>354.59299999999979</c:v>
                </c:pt>
                <c:pt idx="71">
                  <c:v>355.34699999999992</c:v>
                </c:pt>
                <c:pt idx="72">
                  <c:v>356.09199999999981</c:v>
                </c:pt>
                <c:pt idx="73">
                  <c:v>356.83399999999978</c:v>
                </c:pt>
                <c:pt idx="74">
                  <c:v>357.58</c:v>
                </c:pt>
                <c:pt idx="75">
                  <c:v>358.327</c:v>
                </c:pt>
                <c:pt idx="76">
                  <c:v>359.07399999999978</c:v>
                </c:pt>
                <c:pt idx="77">
                  <c:v>359.82</c:v>
                </c:pt>
                <c:pt idx="78">
                  <c:v>360.57</c:v>
                </c:pt>
                <c:pt idx="79">
                  <c:v>361.31799999999993</c:v>
                </c:pt>
                <c:pt idx="80">
                  <c:v>362.06399999999991</c:v>
                </c:pt>
                <c:pt idx="81">
                  <c:v>362.80699999999979</c:v>
                </c:pt>
                <c:pt idx="82">
                  <c:v>363.54300000000001</c:v>
                </c:pt>
                <c:pt idx="83">
                  <c:v>364.26900000000001</c:v>
                </c:pt>
                <c:pt idx="84">
                  <c:v>365.00099999999992</c:v>
                </c:pt>
                <c:pt idx="85">
                  <c:v>365.7369999999998</c:v>
                </c:pt>
                <c:pt idx="86">
                  <c:v>366.46999999999991</c:v>
                </c:pt>
                <c:pt idx="87">
                  <c:v>367.20099999999991</c:v>
                </c:pt>
                <c:pt idx="88">
                  <c:v>367.91999999999979</c:v>
                </c:pt>
                <c:pt idx="89">
                  <c:v>368.63699999999977</c:v>
                </c:pt>
                <c:pt idx="90">
                  <c:v>369.35199999999992</c:v>
                </c:pt>
                <c:pt idx="91">
                  <c:v>370.065</c:v>
                </c:pt>
                <c:pt idx="92">
                  <c:v>370.77599999999978</c:v>
                </c:pt>
                <c:pt idx="93">
                  <c:v>371.48899999999981</c:v>
                </c:pt>
                <c:pt idx="94">
                  <c:v>372.20399999999978</c:v>
                </c:pt>
                <c:pt idx="95">
                  <c:v>372.92599999999982</c:v>
                </c:pt>
                <c:pt idx="96">
                  <c:v>373.65100000000001</c:v>
                </c:pt>
                <c:pt idx="97">
                  <c:v>374.37399999999991</c:v>
                </c:pt>
                <c:pt idx="98">
                  <c:v>375.09699999999981</c:v>
                </c:pt>
                <c:pt idx="99">
                  <c:v>375.81200000000001</c:v>
                </c:pt>
                <c:pt idx="100">
                  <c:v>376.51900000000001</c:v>
                </c:pt>
                <c:pt idx="101">
                  <c:v>377.2269999999998</c:v>
                </c:pt>
                <c:pt idx="102">
                  <c:v>377.93899999999979</c:v>
                </c:pt>
                <c:pt idx="103">
                  <c:v>378.65699999999993</c:v>
                </c:pt>
                <c:pt idx="104">
                  <c:v>379.37399999999991</c:v>
                </c:pt>
                <c:pt idx="105">
                  <c:v>380.09100000000001</c:v>
                </c:pt>
                <c:pt idx="106">
                  <c:v>380.80499999999989</c:v>
                </c:pt>
                <c:pt idx="107">
                  <c:v>381.51900000000001</c:v>
                </c:pt>
                <c:pt idx="108">
                  <c:v>382.23899999999981</c:v>
                </c:pt>
                <c:pt idx="109">
                  <c:v>382.96</c:v>
                </c:pt>
                <c:pt idx="110">
                  <c:v>383.68899999999991</c:v>
                </c:pt>
                <c:pt idx="111">
                  <c:v>384.42099999999982</c:v>
                </c:pt>
                <c:pt idx="112">
                  <c:v>385.178</c:v>
                </c:pt>
                <c:pt idx="113">
                  <c:v>386.00399999999979</c:v>
                </c:pt>
                <c:pt idx="114">
                  <c:v>386.86500000000001</c:v>
                </c:pt>
                <c:pt idx="115">
                  <c:v>387.74</c:v>
                </c:pt>
                <c:pt idx="116">
                  <c:v>388.62799999999999</c:v>
                </c:pt>
                <c:pt idx="117">
                  <c:v>389.51199999999977</c:v>
                </c:pt>
                <c:pt idx="118">
                  <c:v>390.4</c:v>
                </c:pt>
                <c:pt idx="119">
                  <c:v>391.28800000000001</c:v>
                </c:pt>
                <c:pt idx="120">
                  <c:v>392.17599999999999</c:v>
                </c:pt>
                <c:pt idx="121">
                  <c:v>393.05899999999991</c:v>
                </c:pt>
                <c:pt idx="122">
                  <c:v>393.94499999999999</c:v>
                </c:pt>
                <c:pt idx="123">
                  <c:v>394.83600000000001</c:v>
                </c:pt>
                <c:pt idx="124">
                  <c:v>395.72599999999977</c:v>
                </c:pt>
                <c:pt idx="125">
                  <c:v>396.61799999999999</c:v>
                </c:pt>
                <c:pt idx="126">
                  <c:v>397.52099999999979</c:v>
                </c:pt>
                <c:pt idx="127">
                  <c:v>398.41399999999982</c:v>
                </c:pt>
                <c:pt idx="128">
                  <c:v>399.30499999999989</c:v>
                </c:pt>
                <c:pt idx="129">
                  <c:v>400.197</c:v>
                </c:pt>
                <c:pt idx="130">
                  <c:v>401.08099999999979</c:v>
                </c:pt>
                <c:pt idx="131">
                  <c:v>401.95899999999978</c:v>
                </c:pt>
                <c:pt idx="132">
                  <c:v>402.83499999999992</c:v>
                </c:pt>
                <c:pt idx="133">
                  <c:v>403.70499999999993</c:v>
                </c:pt>
                <c:pt idx="134">
                  <c:v>404.577</c:v>
                </c:pt>
                <c:pt idx="135">
                  <c:v>405.45299999999992</c:v>
                </c:pt>
                <c:pt idx="136">
                  <c:v>406.33100000000002</c:v>
                </c:pt>
                <c:pt idx="137">
                  <c:v>407.21100000000001</c:v>
                </c:pt>
                <c:pt idx="138">
                  <c:v>408.08899999999983</c:v>
                </c:pt>
                <c:pt idx="139">
                  <c:v>408.96299999999991</c:v>
                </c:pt>
                <c:pt idx="140">
                  <c:v>409.83499999999992</c:v>
                </c:pt>
                <c:pt idx="141">
                  <c:v>410.70299999999992</c:v>
                </c:pt>
                <c:pt idx="142">
                  <c:v>411.57799999999992</c:v>
                </c:pt>
                <c:pt idx="143">
                  <c:v>412.46199999999982</c:v>
                </c:pt>
                <c:pt idx="144">
                  <c:v>413.34899999999999</c:v>
                </c:pt>
                <c:pt idx="145">
                  <c:v>414.22799999999978</c:v>
                </c:pt>
                <c:pt idx="146">
                  <c:v>415.09999999999991</c:v>
                </c:pt>
                <c:pt idx="147">
                  <c:v>415.97499999999991</c:v>
                </c:pt>
                <c:pt idx="148">
                  <c:v>416.84699999999992</c:v>
                </c:pt>
                <c:pt idx="149">
                  <c:v>417.73399999999981</c:v>
                </c:pt>
                <c:pt idx="150">
                  <c:v>418.61299999999989</c:v>
                </c:pt>
                <c:pt idx="151">
                  <c:v>419.4869999999998</c:v>
                </c:pt>
                <c:pt idx="152">
                  <c:v>420.36099999999999</c:v>
                </c:pt>
                <c:pt idx="153">
                  <c:v>421.23599999999982</c:v>
                </c:pt>
                <c:pt idx="154">
                  <c:v>422.10799999999989</c:v>
                </c:pt>
                <c:pt idx="155">
                  <c:v>422.98399999999981</c:v>
                </c:pt>
                <c:pt idx="156">
                  <c:v>423.86399999999992</c:v>
                </c:pt>
                <c:pt idx="157">
                  <c:v>424.7369999999998</c:v>
                </c:pt>
                <c:pt idx="158">
                  <c:v>425.59999999999991</c:v>
                </c:pt>
                <c:pt idx="159">
                  <c:v>426.46699999999981</c:v>
                </c:pt>
                <c:pt idx="160">
                  <c:v>427.33899999999983</c:v>
                </c:pt>
                <c:pt idx="161">
                  <c:v>428.21</c:v>
                </c:pt>
                <c:pt idx="162">
                  <c:v>429.08399999999978</c:v>
                </c:pt>
                <c:pt idx="163">
                  <c:v>429.95699999999982</c:v>
                </c:pt>
                <c:pt idx="164">
                  <c:v>430.83699999999982</c:v>
                </c:pt>
                <c:pt idx="165">
                  <c:v>431.72199999999981</c:v>
                </c:pt>
                <c:pt idx="166">
                  <c:v>432.60500000000002</c:v>
                </c:pt>
                <c:pt idx="167">
                  <c:v>433.4939999999998</c:v>
                </c:pt>
                <c:pt idx="168">
                  <c:v>434.37799999999999</c:v>
                </c:pt>
                <c:pt idx="169">
                  <c:v>435.25599999999991</c:v>
                </c:pt>
                <c:pt idx="170">
                  <c:v>436.12599999999992</c:v>
                </c:pt>
                <c:pt idx="171">
                  <c:v>436.99299999999982</c:v>
                </c:pt>
                <c:pt idx="172">
                  <c:v>437.86199999999991</c:v>
                </c:pt>
                <c:pt idx="173">
                  <c:v>438.73500000000001</c:v>
                </c:pt>
                <c:pt idx="174">
                  <c:v>439.61599999999999</c:v>
                </c:pt>
                <c:pt idx="175">
                  <c:v>440.49799999999982</c:v>
                </c:pt>
                <c:pt idx="176">
                  <c:v>441.38299999999992</c:v>
                </c:pt>
                <c:pt idx="177">
                  <c:v>442.26199999999977</c:v>
                </c:pt>
                <c:pt idx="178">
                  <c:v>443.13499999999999</c:v>
                </c:pt>
                <c:pt idx="179">
                  <c:v>444.00299999999999</c:v>
                </c:pt>
                <c:pt idx="180">
                  <c:v>444.86799999999988</c:v>
                </c:pt>
                <c:pt idx="181">
                  <c:v>445.73399999999981</c:v>
                </c:pt>
                <c:pt idx="182">
                  <c:v>446.60699999999991</c:v>
                </c:pt>
                <c:pt idx="183">
                  <c:v>447.4769999999998</c:v>
                </c:pt>
                <c:pt idx="184">
                  <c:v>448.34699999999992</c:v>
                </c:pt>
                <c:pt idx="185">
                  <c:v>449.21899999999982</c:v>
                </c:pt>
                <c:pt idx="186">
                  <c:v>450.09399999999982</c:v>
                </c:pt>
                <c:pt idx="187">
                  <c:v>450.96999999999991</c:v>
                </c:pt>
                <c:pt idx="188">
                  <c:v>451.846</c:v>
                </c:pt>
                <c:pt idx="189">
                  <c:v>452.71999999999991</c:v>
                </c:pt>
                <c:pt idx="190">
                  <c:v>453.58499999999992</c:v>
                </c:pt>
                <c:pt idx="191">
                  <c:v>454.44899999999978</c:v>
                </c:pt>
                <c:pt idx="192">
                  <c:v>455.30499999999989</c:v>
                </c:pt>
                <c:pt idx="193">
                  <c:v>456.15899999999999</c:v>
                </c:pt>
                <c:pt idx="194">
                  <c:v>457.01</c:v>
                </c:pt>
                <c:pt idx="195">
                  <c:v>457.85500000000002</c:v>
                </c:pt>
                <c:pt idx="196">
                  <c:v>458.68700000000001</c:v>
                </c:pt>
                <c:pt idx="197">
                  <c:v>459.51099999999991</c:v>
                </c:pt>
                <c:pt idx="198">
                  <c:v>460.33600000000001</c:v>
                </c:pt>
                <c:pt idx="199">
                  <c:v>461.17</c:v>
                </c:pt>
                <c:pt idx="200">
                  <c:v>462.01299999999992</c:v>
                </c:pt>
                <c:pt idx="201">
                  <c:v>462.85599999999999</c:v>
                </c:pt>
                <c:pt idx="202">
                  <c:v>463.70099999999991</c:v>
                </c:pt>
                <c:pt idx="203">
                  <c:v>464.54899999999992</c:v>
                </c:pt>
                <c:pt idx="204">
                  <c:v>465.4</c:v>
                </c:pt>
                <c:pt idx="205">
                  <c:v>466.25299999999999</c:v>
                </c:pt>
                <c:pt idx="206">
                  <c:v>467.101</c:v>
                </c:pt>
                <c:pt idx="207">
                  <c:v>467.95299999999992</c:v>
                </c:pt>
                <c:pt idx="208">
                  <c:v>468.80799999999999</c:v>
                </c:pt>
                <c:pt idx="209">
                  <c:v>469.65699999999993</c:v>
                </c:pt>
                <c:pt idx="210">
                  <c:v>470.50199999999978</c:v>
                </c:pt>
                <c:pt idx="211">
                  <c:v>471.35</c:v>
                </c:pt>
                <c:pt idx="212">
                  <c:v>472.19200000000001</c:v>
                </c:pt>
                <c:pt idx="213">
                  <c:v>473.029</c:v>
                </c:pt>
                <c:pt idx="214">
                  <c:v>473.86799999999988</c:v>
                </c:pt>
                <c:pt idx="215">
                  <c:v>474.70899999999978</c:v>
                </c:pt>
                <c:pt idx="216">
                  <c:v>475.54099999999988</c:v>
                </c:pt>
                <c:pt idx="217">
                  <c:v>476.37399999999991</c:v>
                </c:pt>
                <c:pt idx="218">
                  <c:v>477.20799999999991</c:v>
                </c:pt>
                <c:pt idx="219">
                  <c:v>478.03999999999979</c:v>
                </c:pt>
                <c:pt idx="220">
                  <c:v>478.87299999999999</c:v>
                </c:pt>
                <c:pt idx="221">
                  <c:v>479.71499999999992</c:v>
                </c:pt>
                <c:pt idx="222">
                  <c:v>480.56399999999991</c:v>
                </c:pt>
                <c:pt idx="223">
                  <c:v>481.41300000000001</c:v>
                </c:pt>
                <c:pt idx="224">
                  <c:v>482.26</c:v>
                </c:pt>
                <c:pt idx="225">
                  <c:v>483.10599999999999</c:v>
                </c:pt>
                <c:pt idx="226">
                  <c:v>483.95099999999991</c:v>
                </c:pt>
                <c:pt idx="227">
                  <c:v>484.79599999999982</c:v>
                </c:pt>
                <c:pt idx="228">
                  <c:v>485.64199999999988</c:v>
                </c:pt>
                <c:pt idx="229">
                  <c:v>486.48099999999982</c:v>
                </c:pt>
                <c:pt idx="230">
                  <c:v>487.32399999999978</c:v>
                </c:pt>
                <c:pt idx="231">
                  <c:v>488.17399999999992</c:v>
                </c:pt>
                <c:pt idx="232">
                  <c:v>489.02299999999991</c:v>
                </c:pt>
                <c:pt idx="233">
                  <c:v>489.86</c:v>
                </c:pt>
                <c:pt idx="234">
                  <c:v>490.69599999999991</c:v>
                </c:pt>
                <c:pt idx="235">
                  <c:v>491.53599999999977</c:v>
                </c:pt>
                <c:pt idx="236">
                  <c:v>492.37399999999991</c:v>
                </c:pt>
                <c:pt idx="237">
                  <c:v>493.21199999999982</c:v>
                </c:pt>
                <c:pt idx="238">
                  <c:v>494.04300000000001</c:v>
                </c:pt>
                <c:pt idx="239">
                  <c:v>494.87799999999999</c:v>
                </c:pt>
                <c:pt idx="240">
                  <c:v>495.72399999999982</c:v>
                </c:pt>
                <c:pt idx="241">
                  <c:v>496.572</c:v>
                </c:pt>
                <c:pt idx="242">
                  <c:v>497.40599999999978</c:v>
                </c:pt>
                <c:pt idx="243">
                  <c:v>498.24099999999999</c:v>
                </c:pt>
                <c:pt idx="244">
                  <c:v>499.06999999999988</c:v>
                </c:pt>
                <c:pt idx="245">
                  <c:v>499.89799999999991</c:v>
                </c:pt>
                <c:pt idx="246">
                  <c:v>500.72499999999991</c:v>
                </c:pt>
                <c:pt idx="247">
                  <c:v>501.55799999999999</c:v>
                </c:pt>
                <c:pt idx="248">
                  <c:v>502.39400000000001</c:v>
                </c:pt>
                <c:pt idx="249">
                  <c:v>503.23099999999982</c:v>
                </c:pt>
                <c:pt idx="250">
                  <c:v>504.072</c:v>
                </c:pt>
                <c:pt idx="251">
                  <c:v>504.91300000000001</c:v>
                </c:pt>
                <c:pt idx="252">
                  <c:v>505.75400000000002</c:v>
                </c:pt>
                <c:pt idx="253">
                  <c:v>506.59599999999978</c:v>
                </c:pt>
                <c:pt idx="254">
                  <c:v>507.43499999999977</c:v>
                </c:pt>
                <c:pt idx="255">
                  <c:v>508.27</c:v>
                </c:pt>
                <c:pt idx="256">
                  <c:v>509.10599999999999</c:v>
                </c:pt>
                <c:pt idx="257">
                  <c:v>509.94099999999992</c:v>
                </c:pt>
                <c:pt idx="258">
                  <c:v>510.78</c:v>
                </c:pt>
                <c:pt idx="259">
                  <c:v>511.62299999999999</c:v>
                </c:pt>
                <c:pt idx="260">
                  <c:v>512.47</c:v>
                </c:pt>
                <c:pt idx="261">
                  <c:v>513.31199999999978</c:v>
                </c:pt>
                <c:pt idx="262">
                  <c:v>514.14599999999996</c:v>
                </c:pt>
                <c:pt idx="263">
                  <c:v>514.98900000000003</c:v>
                </c:pt>
                <c:pt idx="264">
                  <c:v>515.83999999999969</c:v>
                </c:pt>
                <c:pt idx="265">
                  <c:v>516.68700000000001</c:v>
                </c:pt>
                <c:pt idx="266">
                  <c:v>517.52699999999982</c:v>
                </c:pt>
                <c:pt idx="267">
                  <c:v>518.36299999999949</c:v>
                </c:pt>
                <c:pt idx="268">
                  <c:v>519.19600000000003</c:v>
                </c:pt>
                <c:pt idx="269">
                  <c:v>520.03399999999999</c:v>
                </c:pt>
                <c:pt idx="270">
                  <c:v>520.87199999999996</c:v>
                </c:pt>
                <c:pt idx="271">
                  <c:v>521.71</c:v>
                </c:pt>
                <c:pt idx="272">
                  <c:v>522.54899999999998</c:v>
                </c:pt>
                <c:pt idx="273">
                  <c:v>523.38599999999997</c:v>
                </c:pt>
                <c:pt idx="274">
                  <c:v>524.22400000000005</c:v>
                </c:pt>
                <c:pt idx="275">
                  <c:v>525.06499999999971</c:v>
                </c:pt>
                <c:pt idx="276">
                  <c:v>525.904</c:v>
                </c:pt>
                <c:pt idx="277">
                  <c:v>526.74599999999998</c:v>
                </c:pt>
                <c:pt idx="278">
                  <c:v>527.59400000000005</c:v>
                </c:pt>
                <c:pt idx="279">
                  <c:v>528.43899999999996</c:v>
                </c:pt>
                <c:pt idx="280">
                  <c:v>529.28200000000004</c:v>
                </c:pt>
                <c:pt idx="281">
                  <c:v>530.125</c:v>
                </c:pt>
                <c:pt idx="282">
                  <c:v>530.97199999999998</c:v>
                </c:pt>
                <c:pt idx="283">
                  <c:v>531.81699999999978</c:v>
                </c:pt>
                <c:pt idx="284">
                  <c:v>532.66300000000001</c:v>
                </c:pt>
                <c:pt idx="285">
                  <c:v>533.51</c:v>
                </c:pt>
                <c:pt idx="286">
                  <c:v>534.36499999999978</c:v>
                </c:pt>
                <c:pt idx="287">
                  <c:v>535.21900000000005</c:v>
                </c:pt>
                <c:pt idx="288">
                  <c:v>536.072</c:v>
                </c:pt>
                <c:pt idx="289">
                  <c:v>536.91599999999971</c:v>
                </c:pt>
                <c:pt idx="290">
                  <c:v>537.76199999999972</c:v>
                </c:pt>
                <c:pt idx="291">
                  <c:v>538.61799999999971</c:v>
                </c:pt>
                <c:pt idx="292">
                  <c:v>539.47299999999996</c:v>
                </c:pt>
                <c:pt idx="293">
                  <c:v>540.32599999999979</c:v>
                </c:pt>
                <c:pt idx="294">
                  <c:v>541.17700000000002</c:v>
                </c:pt>
                <c:pt idx="295">
                  <c:v>542.02</c:v>
                </c:pt>
                <c:pt idx="296">
                  <c:v>542.86799999999948</c:v>
                </c:pt>
                <c:pt idx="297">
                  <c:v>543.70799999999997</c:v>
                </c:pt>
                <c:pt idx="298">
                  <c:v>544.54599999999982</c:v>
                </c:pt>
                <c:pt idx="299">
                  <c:v>545.38599999999997</c:v>
                </c:pt>
                <c:pt idx="300">
                  <c:v>546.23</c:v>
                </c:pt>
                <c:pt idx="301">
                  <c:v>547.06499999999983</c:v>
                </c:pt>
                <c:pt idx="302">
                  <c:v>547.89799999999968</c:v>
                </c:pt>
                <c:pt idx="303">
                  <c:v>548.73699999999997</c:v>
                </c:pt>
                <c:pt idx="304">
                  <c:v>549.57899999999995</c:v>
                </c:pt>
                <c:pt idx="305">
                  <c:v>550.428</c:v>
                </c:pt>
                <c:pt idx="306">
                  <c:v>551.27599999999995</c:v>
                </c:pt>
                <c:pt idx="307">
                  <c:v>552.12599999999998</c:v>
                </c:pt>
                <c:pt idx="308">
                  <c:v>552.976</c:v>
                </c:pt>
                <c:pt idx="309">
                  <c:v>553.82499999999982</c:v>
                </c:pt>
                <c:pt idx="310">
                  <c:v>554.66</c:v>
                </c:pt>
                <c:pt idx="311">
                  <c:v>555.48800000000006</c:v>
                </c:pt>
                <c:pt idx="312">
                  <c:v>556.31699999999978</c:v>
                </c:pt>
                <c:pt idx="313">
                  <c:v>557.14400000000001</c:v>
                </c:pt>
                <c:pt idx="314">
                  <c:v>557.96699999999976</c:v>
                </c:pt>
                <c:pt idx="315">
                  <c:v>558.79100000000005</c:v>
                </c:pt>
                <c:pt idx="316">
                  <c:v>559.61599999999999</c:v>
                </c:pt>
                <c:pt idx="317">
                  <c:v>560.44899999999996</c:v>
                </c:pt>
                <c:pt idx="318">
                  <c:v>561.28600000000006</c:v>
                </c:pt>
                <c:pt idx="319">
                  <c:v>562.12699999999973</c:v>
                </c:pt>
                <c:pt idx="320">
                  <c:v>562.96699999999976</c:v>
                </c:pt>
                <c:pt idx="321">
                  <c:v>563.80399999999997</c:v>
                </c:pt>
                <c:pt idx="322">
                  <c:v>564.64099999999996</c:v>
                </c:pt>
                <c:pt idx="323">
                  <c:v>565.48099999999999</c:v>
                </c:pt>
                <c:pt idx="324">
                  <c:v>566.32599999999979</c:v>
                </c:pt>
                <c:pt idx="325">
                  <c:v>567.16799999999967</c:v>
                </c:pt>
                <c:pt idx="326">
                  <c:v>568.00599999999997</c:v>
                </c:pt>
                <c:pt idx="327">
                  <c:v>568.84799999999962</c:v>
                </c:pt>
                <c:pt idx="328">
                  <c:v>569.69399999999996</c:v>
                </c:pt>
                <c:pt idx="329">
                  <c:v>570.54399999999998</c:v>
                </c:pt>
                <c:pt idx="330">
                  <c:v>571.39199999999983</c:v>
                </c:pt>
                <c:pt idx="331">
                  <c:v>572.23900000000003</c:v>
                </c:pt>
                <c:pt idx="332">
                  <c:v>573.08100000000002</c:v>
                </c:pt>
                <c:pt idx="333">
                  <c:v>573.928</c:v>
                </c:pt>
                <c:pt idx="334">
                  <c:v>574.78</c:v>
                </c:pt>
                <c:pt idx="335">
                  <c:v>575.63799999999969</c:v>
                </c:pt>
                <c:pt idx="336">
                  <c:v>576.49199999999996</c:v>
                </c:pt>
                <c:pt idx="337">
                  <c:v>577.34999999999968</c:v>
                </c:pt>
                <c:pt idx="338">
                  <c:v>578.21500000000003</c:v>
                </c:pt>
                <c:pt idx="339">
                  <c:v>579.077</c:v>
                </c:pt>
                <c:pt idx="340">
                  <c:v>579.9259999999997</c:v>
                </c:pt>
                <c:pt idx="341">
                  <c:v>580.77200000000005</c:v>
                </c:pt>
                <c:pt idx="342">
                  <c:v>581.62099999999998</c:v>
                </c:pt>
                <c:pt idx="343">
                  <c:v>582.471</c:v>
                </c:pt>
                <c:pt idx="344">
                  <c:v>583.32099999999969</c:v>
                </c:pt>
                <c:pt idx="345">
                  <c:v>584.17600000000004</c:v>
                </c:pt>
                <c:pt idx="346">
                  <c:v>585.03499999999997</c:v>
                </c:pt>
                <c:pt idx="347">
                  <c:v>585.89099999999996</c:v>
                </c:pt>
                <c:pt idx="348">
                  <c:v>586.75</c:v>
                </c:pt>
                <c:pt idx="349">
                  <c:v>587.60400000000004</c:v>
                </c:pt>
                <c:pt idx="350">
                  <c:v>588.45299999999975</c:v>
                </c:pt>
                <c:pt idx="351">
                  <c:v>589.3009999999997</c:v>
                </c:pt>
                <c:pt idx="352">
                  <c:v>590.14599999999996</c:v>
                </c:pt>
                <c:pt idx="353">
                  <c:v>590.98900000000003</c:v>
                </c:pt>
                <c:pt idx="354">
                  <c:v>591.83499999999981</c:v>
                </c:pt>
                <c:pt idx="355">
                  <c:v>592.68200000000002</c:v>
                </c:pt>
                <c:pt idx="356">
                  <c:v>593.529</c:v>
                </c:pt>
                <c:pt idx="357">
                  <c:v>594.38</c:v>
                </c:pt>
                <c:pt idx="358">
                  <c:v>595.22900000000004</c:v>
                </c:pt>
                <c:pt idx="359">
                  <c:v>596.07500000000005</c:v>
                </c:pt>
                <c:pt idx="360">
                  <c:v>596.9219999999998</c:v>
                </c:pt>
                <c:pt idx="361">
                  <c:v>597.77300000000002</c:v>
                </c:pt>
                <c:pt idx="362">
                  <c:v>598.625</c:v>
                </c:pt>
                <c:pt idx="363">
                  <c:v>599.47799999999972</c:v>
                </c:pt>
                <c:pt idx="364">
                  <c:v>600.33199999999977</c:v>
                </c:pt>
                <c:pt idx="365">
                  <c:v>601.18799999999999</c:v>
                </c:pt>
                <c:pt idx="366">
                  <c:v>602.04299999999967</c:v>
                </c:pt>
                <c:pt idx="367">
                  <c:v>602.89699999999971</c:v>
                </c:pt>
                <c:pt idx="368">
                  <c:v>603.74599999999998</c:v>
                </c:pt>
                <c:pt idx="369">
                  <c:v>604.59699999999998</c:v>
                </c:pt>
                <c:pt idx="370">
                  <c:v>605.44499999999971</c:v>
                </c:pt>
                <c:pt idx="371">
                  <c:v>606.29999999999995</c:v>
                </c:pt>
                <c:pt idx="372">
                  <c:v>607.16100000000006</c:v>
                </c:pt>
                <c:pt idx="373">
                  <c:v>608.02499999999998</c:v>
                </c:pt>
                <c:pt idx="374">
                  <c:v>608.88699999999972</c:v>
                </c:pt>
                <c:pt idx="375">
                  <c:v>609.74400000000003</c:v>
                </c:pt>
                <c:pt idx="376">
                  <c:v>610.6</c:v>
                </c:pt>
                <c:pt idx="377">
                  <c:v>611.4549999999997</c:v>
                </c:pt>
                <c:pt idx="378">
                  <c:v>612.31499999999983</c:v>
                </c:pt>
                <c:pt idx="379">
                  <c:v>613.17100000000005</c:v>
                </c:pt>
                <c:pt idx="380">
                  <c:v>614.02699999999982</c:v>
                </c:pt>
                <c:pt idx="381">
                  <c:v>614.88400000000001</c:v>
                </c:pt>
                <c:pt idx="382">
                  <c:v>615.74199999999996</c:v>
                </c:pt>
                <c:pt idx="383">
                  <c:v>616.601</c:v>
                </c:pt>
                <c:pt idx="384">
                  <c:v>617.46199999999976</c:v>
                </c:pt>
                <c:pt idx="385">
                  <c:v>618.32099999999969</c:v>
                </c:pt>
                <c:pt idx="386">
                  <c:v>619.18299999999999</c:v>
                </c:pt>
                <c:pt idx="387">
                  <c:v>620.0509999999997</c:v>
                </c:pt>
                <c:pt idx="388">
                  <c:v>620.92099999999982</c:v>
                </c:pt>
                <c:pt idx="389">
                  <c:v>621.78800000000001</c:v>
                </c:pt>
                <c:pt idx="390">
                  <c:v>622.65099999999973</c:v>
                </c:pt>
                <c:pt idx="391">
                  <c:v>623.505</c:v>
                </c:pt>
                <c:pt idx="392">
                  <c:v>624.3589999999997</c:v>
                </c:pt>
                <c:pt idx="393">
                  <c:v>625.21799999999996</c:v>
                </c:pt>
                <c:pt idx="394">
                  <c:v>626.08400000000006</c:v>
                </c:pt>
                <c:pt idx="395">
                  <c:v>626.95199999999977</c:v>
                </c:pt>
                <c:pt idx="396">
                  <c:v>627.81099999999969</c:v>
                </c:pt>
                <c:pt idx="397">
                  <c:v>628.67100000000005</c:v>
                </c:pt>
                <c:pt idx="398">
                  <c:v>629.53399999999999</c:v>
                </c:pt>
                <c:pt idx="399">
                  <c:v>630.39699999999971</c:v>
                </c:pt>
                <c:pt idx="400">
                  <c:v>631.2529999999997</c:v>
                </c:pt>
                <c:pt idx="401">
                  <c:v>632.1099999999999</c:v>
                </c:pt>
                <c:pt idx="402">
                  <c:v>632.96399999999971</c:v>
                </c:pt>
                <c:pt idx="403">
                  <c:v>633.81999999999971</c:v>
                </c:pt>
                <c:pt idx="404">
                  <c:v>634.68499999999995</c:v>
                </c:pt>
                <c:pt idx="405">
                  <c:v>635.54399999999998</c:v>
                </c:pt>
                <c:pt idx="406">
                  <c:v>636.39699999999971</c:v>
                </c:pt>
                <c:pt idx="407">
                  <c:v>637.24599999999998</c:v>
                </c:pt>
                <c:pt idx="408">
                  <c:v>638.09500000000003</c:v>
                </c:pt>
                <c:pt idx="409">
                  <c:v>638.94599999999969</c:v>
                </c:pt>
                <c:pt idx="410">
                  <c:v>639.8009999999997</c:v>
                </c:pt>
                <c:pt idx="411">
                  <c:v>640.65499999999997</c:v>
                </c:pt>
                <c:pt idx="412">
                  <c:v>641.50599999999997</c:v>
                </c:pt>
                <c:pt idx="413">
                  <c:v>642.35599999999977</c:v>
                </c:pt>
                <c:pt idx="414">
                  <c:v>643.20500000000004</c:v>
                </c:pt>
                <c:pt idx="415">
                  <c:v>644.05999999999972</c:v>
                </c:pt>
                <c:pt idx="416">
                  <c:v>644.91699999999969</c:v>
                </c:pt>
                <c:pt idx="417">
                  <c:v>645.77099999999996</c:v>
                </c:pt>
                <c:pt idx="418">
                  <c:v>646.62199999999996</c:v>
                </c:pt>
                <c:pt idx="419">
                  <c:v>647.46699999999976</c:v>
                </c:pt>
                <c:pt idx="420">
                  <c:v>648.31799999999976</c:v>
                </c:pt>
                <c:pt idx="421">
                  <c:v>649.16999999999996</c:v>
                </c:pt>
                <c:pt idx="422">
                  <c:v>650.02699999999982</c:v>
                </c:pt>
                <c:pt idx="423">
                  <c:v>650.88699999999972</c:v>
                </c:pt>
                <c:pt idx="424">
                  <c:v>651.74199999999996</c:v>
                </c:pt>
                <c:pt idx="425">
                  <c:v>652.59400000000005</c:v>
                </c:pt>
                <c:pt idx="426">
                  <c:v>653.44899999999996</c:v>
                </c:pt>
                <c:pt idx="427">
                  <c:v>654.298</c:v>
                </c:pt>
                <c:pt idx="428">
                  <c:v>655.13799999999969</c:v>
                </c:pt>
                <c:pt idx="429">
                  <c:v>655.98099999999999</c:v>
                </c:pt>
                <c:pt idx="430">
                  <c:v>656.82599999999979</c:v>
                </c:pt>
                <c:pt idx="431">
                  <c:v>657.67700000000002</c:v>
                </c:pt>
                <c:pt idx="432">
                  <c:v>658.5319999999997</c:v>
                </c:pt>
                <c:pt idx="433">
                  <c:v>659.38799999999969</c:v>
                </c:pt>
                <c:pt idx="434">
                  <c:v>660.24400000000003</c:v>
                </c:pt>
                <c:pt idx="435">
                  <c:v>661.10299999999972</c:v>
                </c:pt>
                <c:pt idx="436">
                  <c:v>661.95999999999981</c:v>
                </c:pt>
                <c:pt idx="437">
                  <c:v>662.8159999999998</c:v>
                </c:pt>
                <c:pt idx="438">
                  <c:v>663.673</c:v>
                </c:pt>
                <c:pt idx="439">
                  <c:v>664.53499999999997</c:v>
                </c:pt>
                <c:pt idx="440">
                  <c:v>665.40099999999973</c:v>
                </c:pt>
                <c:pt idx="441">
                  <c:v>666.26099999999997</c:v>
                </c:pt>
                <c:pt idx="442">
                  <c:v>667.11400000000003</c:v>
                </c:pt>
                <c:pt idx="443">
                  <c:v>667.971</c:v>
                </c:pt>
                <c:pt idx="444">
                  <c:v>668.83799999999974</c:v>
                </c:pt>
                <c:pt idx="445">
                  <c:v>669.70900000000006</c:v>
                </c:pt>
                <c:pt idx="446">
                  <c:v>670.572</c:v>
                </c:pt>
                <c:pt idx="447">
                  <c:v>671.43199999999979</c:v>
                </c:pt>
                <c:pt idx="448">
                  <c:v>672.29100000000005</c:v>
                </c:pt>
                <c:pt idx="449">
                  <c:v>673.154</c:v>
                </c:pt>
                <c:pt idx="450">
                  <c:v>674.01599999999996</c:v>
                </c:pt>
                <c:pt idx="451">
                  <c:v>674.87599999999998</c:v>
                </c:pt>
                <c:pt idx="452">
                  <c:v>675.73199999999997</c:v>
                </c:pt>
                <c:pt idx="453">
                  <c:v>676.58699999999999</c:v>
                </c:pt>
                <c:pt idx="454">
                  <c:v>677.44599999999969</c:v>
                </c:pt>
                <c:pt idx="455">
                  <c:v>678.31199999999967</c:v>
                </c:pt>
                <c:pt idx="456">
                  <c:v>679.17600000000004</c:v>
                </c:pt>
                <c:pt idx="457">
                  <c:v>680.03600000000006</c:v>
                </c:pt>
                <c:pt idx="458">
                  <c:v>680.89300000000003</c:v>
                </c:pt>
                <c:pt idx="459">
                  <c:v>681.74900000000002</c:v>
                </c:pt>
                <c:pt idx="460">
                  <c:v>682.60599999999999</c:v>
                </c:pt>
                <c:pt idx="461">
                  <c:v>683.46699999999976</c:v>
                </c:pt>
                <c:pt idx="462">
                  <c:v>684.33299999999974</c:v>
                </c:pt>
                <c:pt idx="463">
                  <c:v>685.20100000000002</c:v>
                </c:pt>
                <c:pt idx="464">
                  <c:v>686.06799999999976</c:v>
                </c:pt>
                <c:pt idx="465">
                  <c:v>686.92999999999984</c:v>
                </c:pt>
                <c:pt idx="466">
                  <c:v>687.79499999999996</c:v>
                </c:pt>
                <c:pt idx="467">
                  <c:v>688.66</c:v>
                </c:pt>
                <c:pt idx="468">
                  <c:v>689.5319999999997</c:v>
                </c:pt>
                <c:pt idx="469">
                  <c:v>690.40499999999997</c:v>
                </c:pt>
                <c:pt idx="470">
                  <c:v>691.28</c:v>
                </c:pt>
                <c:pt idx="471">
                  <c:v>692.15599999999972</c:v>
                </c:pt>
                <c:pt idx="472">
                  <c:v>693.03</c:v>
                </c:pt>
                <c:pt idx="473">
                  <c:v>693.89799999999968</c:v>
                </c:pt>
                <c:pt idx="474">
                  <c:v>694.76199999999972</c:v>
                </c:pt>
                <c:pt idx="475">
                  <c:v>695.62300000000005</c:v>
                </c:pt>
                <c:pt idx="476">
                  <c:v>696.48099999999999</c:v>
                </c:pt>
                <c:pt idx="477">
                  <c:v>697.33599999999979</c:v>
                </c:pt>
                <c:pt idx="478">
                  <c:v>698.19299999999998</c:v>
                </c:pt>
                <c:pt idx="479">
                  <c:v>699.05199999999968</c:v>
                </c:pt>
                <c:pt idx="480">
                  <c:v>699.9069999999997</c:v>
                </c:pt>
                <c:pt idx="481">
                  <c:v>700.7639999999999</c:v>
                </c:pt>
                <c:pt idx="482">
                  <c:v>701.625</c:v>
                </c:pt>
                <c:pt idx="483">
                  <c:v>702.49099999999999</c:v>
                </c:pt>
                <c:pt idx="484">
                  <c:v>703.35599999999977</c:v>
                </c:pt>
                <c:pt idx="485">
                  <c:v>704.21699999999998</c:v>
                </c:pt>
                <c:pt idx="486">
                  <c:v>705.07600000000002</c:v>
                </c:pt>
                <c:pt idx="487">
                  <c:v>705.93699999999967</c:v>
                </c:pt>
                <c:pt idx="488">
                  <c:v>706.79499999999996</c:v>
                </c:pt>
                <c:pt idx="489">
                  <c:v>707.65099999999973</c:v>
                </c:pt>
                <c:pt idx="490">
                  <c:v>708.50700000000006</c:v>
                </c:pt>
                <c:pt idx="491">
                  <c:v>709.36699999999962</c:v>
                </c:pt>
                <c:pt idx="492">
                  <c:v>710.2349999999999</c:v>
                </c:pt>
                <c:pt idx="493">
                  <c:v>711.10400000000004</c:v>
                </c:pt>
                <c:pt idx="494">
                  <c:v>711.97</c:v>
                </c:pt>
                <c:pt idx="495">
                  <c:v>712.83699999999976</c:v>
                </c:pt>
                <c:pt idx="496">
                  <c:v>713.69799999999998</c:v>
                </c:pt>
                <c:pt idx="497">
                  <c:v>714.55699999999979</c:v>
                </c:pt>
                <c:pt idx="498">
                  <c:v>715.41799999999967</c:v>
                </c:pt>
                <c:pt idx="499">
                  <c:v>716.28</c:v>
                </c:pt>
                <c:pt idx="500">
                  <c:v>717.14099999999996</c:v>
                </c:pt>
                <c:pt idx="501">
                  <c:v>718.00199999999973</c:v>
                </c:pt>
                <c:pt idx="502">
                  <c:v>718.86099999999976</c:v>
                </c:pt>
                <c:pt idx="503">
                  <c:v>719.721</c:v>
                </c:pt>
                <c:pt idx="504">
                  <c:v>720.58299999999997</c:v>
                </c:pt>
                <c:pt idx="505">
                  <c:v>721.44899999999996</c:v>
                </c:pt>
                <c:pt idx="506">
                  <c:v>722.31799999999976</c:v>
                </c:pt>
                <c:pt idx="507">
                  <c:v>723.18799999999999</c:v>
                </c:pt>
                <c:pt idx="508">
                  <c:v>724.06099999999969</c:v>
                </c:pt>
                <c:pt idx="509">
                  <c:v>724.92999999999984</c:v>
                </c:pt>
                <c:pt idx="510">
                  <c:v>725.79600000000005</c:v>
                </c:pt>
                <c:pt idx="511">
                  <c:v>726.66</c:v>
                </c:pt>
                <c:pt idx="512">
                  <c:v>727.524</c:v>
                </c:pt>
                <c:pt idx="513">
                  <c:v>728.38699999999972</c:v>
                </c:pt>
                <c:pt idx="514">
                  <c:v>729.255</c:v>
                </c:pt>
                <c:pt idx="515">
                  <c:v>730.13</c:v>
                </c:pt>
                <c:pt idx="516">
                  <c:v>731.00700000000006</c:v>
                </c:pt>
                <c:pt idx="517">
                  <c:v>731.88099999999997</c:v>
                </c:pt>
                <c:pt idx="518">
                  <c:v>732.755</c:v>
                </c:pt>
                <c:pt idx="519">
                  <c:v>733.62900000000002</c:v>
                </c:pt>
                <c:pt idx="520">
                  <c:v>734.50099999999998</c:v>
                </c:pt>
                <c:pt idx="521">
                  <c:v>735.37099999999998</c:v>
                </c:pt>
                <c:pt idx="522">
                  <c:v>736.24900000000002</c:v>
                </c:pt>
                <c:pt idx="523">
                  <c:v>737.1279999999997</c:v>
                </c:pt>
                <c:pt idx="524">
                  <c:v>738.00700000000006</c:v>
                </c:pt>
                <c:pt idx="525">
                  <c:v>738.8889999999999</c:v>
                </c:pt>
                <c:pt idx="526">
                  <c:v>739.774</c:v>
                </c:pt>
                <c:pt idx="527">
                  <c:v>740.65599999999972</c:v>
                </c:pt>
                <c:pt idx="528">
                  <c:v>741.53699999999981</c:v>
                </c:pt>
                <c:pt idx="529">
                  <c:v>742.41699999999969</c:v>
                </c:pt>
                <c:pt idx="530">
                  <c:v>743.29700000000003</c:v>
                </c:pt>
                <c:pt idx="531">
                  <c:v>744.17399999999998</c:v>
                </c:pt>
                <c:pt idx="532">
                  <c:v>745.05399999999997</c:v>
                </c:pt>
                <c:pt idx="533">
                  <c:v>745.928</c:v>
                </c:pt>
                <c:pt idx="534">
                  <c:v>746.79600000000005</c:v>
                </c:pt>
                <c:pt idx="535">
                  <c:v>747.65899999999999</c:v>
                </c:pt>
                <c:pt idx="536">
                  <c:v>748.524</c:v>
                </c:pt>
                <c:pt idx="537">
                  <c:v>749.38799999999969</c:v>
                </c:pt>
                <c:pt idx="538">
                  <c:v>750.25400000000002</c:v>
                </c:pt>
                <c:pt idx="539">
                  <c:v>751.11799999999971</c:v>
                </c:pt>
                <c:pt idx="540">
                  <c:v>751.97900000000004</c:v>
                </c:pt>
                <c:pt idx="541">
                  <c:v>752.84399999999982</c:v>
                </c:pt>
                <c:pt idx="542">
                  <c:v>753.70799999999997</c:v>
                </c:pt>
                <c:pt idx="543">
                  <c:v>754.57100000000003</c:v>
                </c:pt>
                <c:pt idx="544">
                  <c:v>755.44199999999978</c:v>
                </c:pt>
                <c:pt idx="545">
                  <c:v>756.31399999999996</c:v>
                </c:pt>
                <c:pt idx="546">
                  <c:v>757.18299999999999</c:v>
                </c:pt>
                <c:pt idx="547">
                  <c:v>758.05399999999997</c:v>
                </c:pt>
                <c:pt idx="548">
                  <c:v>758.92999999999984</c:v>
                </c:pt>
                <c:pt idx="549">
                  <c:v>759.80999999999983</c:v>
                </c:pt>
                <c:pt idx="550">
                  <c:v>760.69799999999998</c:v>
                </c:pt>
                <c:pt idx="551">
                  <c:v>761.57600000000002</c:v>
                </c:pt>
                <c:pt idx="552">
                  <c:v>762.44699999999978</c:v>
                </c:pt>
                <c:pt idx="553">
                  <c:v>763.31399999999996</c:v>
                </c:pt>
                <c:pt idx="554">
                  <c:v>764.178</c:v>
                </c:pt>
                <c:pt idx="555">
                  <c:v>765.04</c:v>
                </c:pt>
                <c:pt idx="556">
                  <c:v>765.90599999999972</c:v>
                </c:pt>
                <c:pt idx="557">
                  <c:v>766.77499999999998</c:v>
                </c:pt>
                <c:pt idx="558">
                  <c:v>767.65199999999982</c:v>
                </c:pt>
                <c:pt idx="559">
                  <c:v>768.53399999999999</c:v>
                </c:pt>
                <c:pt idx="560">
                  <c:v>769.42</c:v>
                </c:pt>
                <c:pt idx="561">
                  <c:v>770.30999999999983</c:v>
                </c:pt>
                <c:pt idx="562">
                  <c:v>771.19799999999998</c:v>
                </c:pt>
                <c:pt idx="563">
                  <c:v>772.08799999999997</c:v>
                </c:pt>
                <c:pt idx="564">
                  <c:v>772.98199999999997</c:v>
                </c:pt>
                <c:pt idx="565">
                  <c:v>773.88200000000006</c:v>
                </c:pt>
                <c:pt idx="566">
                  <c:v>774.78899999999999</c:v>
                </c:pt>
                <c:pt idx="567">
                  <c:v>775.69399999999996</c:v>
                </c:pt>
                <c:pt idx="568">
                  <c:v>776.59299999999996</c:v>
                </c:pt>
                <c:pt idx="569">
                  <c:v>777.49699999999996</c:v>
                </c:pt>
                <c:pt idx="570">
                  <c:v>778.39799999999968</c:v>
                </c:pt>
                <c:pt idx="571">
                  <c:v>779.29399999999998</c:v>
                </c:pt>
                <c:pt idx="572">
                  <c:v>780.18899999999996</c:v>
                </c:pt>
                <c:pt idx="573">
                  <c:v>781.07899999999995</c:v>
                </c:pt>
                <c:pt idx="574">
                  <c:v>781.97</c:v>
                </c:pt>
                <c:pt idx="575">
                  <c:v>782.86499999999978</c:v>
                </c:pt>
                <c:pt idx="576">
                  <c:v>783.75700000000006</c:v>
                </c:pt>
                <c:pt idx="577">
                  <c:v>784.649</c:v>
                </c:pt>
                <c:pt idx="578">
                  <c:v>785.54099999999971</c:v>
                </c:pt>
                <c:pt idx="579">
                  <c:v>786.43699999999978</c:v>
                </c:pt>
                <c:pt idx="580">
                  <c:v>787.32799999999975</c:v>
                </c:pt>
                <c:pt idx="581">
                  <c:v>788.22299999999996</c:v>
                </c:pt>
                <c:pt idx="582">
                  <c:v>789.11400000000003</c:v>
                </c:pt>
                <c:pt idx="583">
                  <c:v>790.005</c:v>
                </c:pt>
                <c:pt idx="584">
                  <c:v>790.9</c:v>
                </c:pt>
                <c:pt idx="585">
                  <c:v>791.79300000000001</c:v>
                </c:pt>
                <c:pt idx="586">
                  <c:v>792.68600000000004</c:v>
                </c:pt>
                <c:pt idx="587">
                  <c:v>793.57899999999995</c:v>
                </c:pt>
                <c:pt idx="588">
                  <c:v>794.47199999999998</c:v>
                </c:pt>
                <c:pt idx="589">
                  <c:v>795.36699999999962</c:v>
                </c:pt>
                <c:pt idx="590">
                  <c:v>796.26400000000001</c:v>
                </c:pt>
                <c:pt idx="591">
                  <c:v>797.16099999999972</c:v>
                </c:pt>
                <c:pt idx="592">
                  <c:v>798.06299999999976</c:v>
                </c:pt>
                <c:pt idx="593">
                  <c:v>798.97799999999972</c:v>
                </c:pt>
                <c:pt idx="594">
                  <c:v>799.89599999999996</c:v>
                </c:pt>
                <c:pt idx="595">
                  <c:v>800.80499999999972</c:v>
                </c:pt>
                <c:pt idx="596">
                  <c:v>801.71</c:v>
                </c:pt>
                <c:pt idx="597">
                  <c:v>802.62</c:v>
                </c:pt>
                <c:pt idx="598">
                  <c:v>803.52800000000002</c:v>
                </c:pt>
                <c:pt idx="599">
                  <c:v>804.43499999999972</c:v>
                </c:pt>
                <c:pt idx="600">
                  <c:v>805.34199999999976</c:v>
                </c:pt>
                <c:pt idx="601">
                  <c:v>806.2529999999997</c:v>
                </c:pt>
                <c:pt idx="602">
                  <c:v>807.16199999999969</c:v>
                </c:pt>
                <c:pt idx="603">
                  <c:v>808.06899999999996</c:v>
                </c:pt>
                <c:pt idx="604">
                  <c:v>808.976</c:v>
                </c:pt>
                <c:pt idx="605">
                  <c:v>809.8829999999997</c:v>
                </c:pt>
                <c:pt idx="606">
                  <c:v>810.78899999999999</c:v>
                </c:pt>
                <c:pt idx="607">
                  <c:v>811.697</c:v>
                </c:pt>
                <c:pt idx="608">
                  <c:v>812.60699999999997</c:v>
                </c:pt>
                <c:pt idx="609">
                  <c:v>813.52599999999973</c:v>
                </c:pt>
                <c:pt idx="610">
                  <c:v>814.45099999999979</c:v>
                </c:pt>
                <c:pt idx="611">
                  <c:v>815.37299999999971</c:v>
                </c:pt>
                <c:pt idx="612">
                  <c:v>816.29300000000001</c:v>
                </c:pt>
                <c:pt idx="613">
                  <c:v>817.21</c:v>
                </c:pt>
                <c:pt idx="614">
                  <c:v>818.12900000000002</c:v>
                </c:pt>
                <c:pt idx="615">
                  <c:v>819.048</c:v>
                </c:pt>
                <c:pt idx="616">
                  <c:v>819.96799999999962</c:v>
                </c:pt>
                <c:pt idx="617">
                  <c:v>820.88699999999972</c:v>
                </c:pt>
                <c:pt idx="618">
                  <c:v>821.80199999999979</c:v>
                </c:pt>
                <c:pt idx="619">
                  <c:v>822.71299999999997</c:v>
                </c:pt>
                <c:pt idx="620">
                  <c:v>823.62099999999998</c:v>
                </c:pt>
                <c:pt idx="621">
                  <c:v>824.524</c:v>
                </c:pt>
                <c:pt idx="622">
                  <c:v>825.43399999999997</c:v>
                </c:pt>
                <c:pt idx="623">
                  <c:v>826.34899999999971</c:v>
                </c:pt>
                <c:pt idx="624">
                  <c:v>827.26499999999999</c:v>
                </c:pt>
                <c:pt idx="625">
                  <c:v>828.18700000000001</c:v>
                </c:pt>
                <c:pt idx="626">
                  <c:v>829.11199999999997</c:v>
                </c:pt>
                <c:pt idx="627">
                  <c:v>830.04399999999998</c:v>
                </c:pt>
                <c:pt idx="628">
                  <c:v>830.97699999999998</c:v>
                </c:pt>
                <c:pt idx="629">
                  <c:v>831.90899999999999</c:v>
                </c:pt>
                <c:pt idx="630">
                  <c:v>832.8349999999997</c:v>
                </c:pt>
                <c:pt idx="631">
                  <c:v>833.76199999999972</c:v>
                </c:pt>
                <c:pt idx="632">
                  <c:v>834.69500000000005</c:v>
                </c:pt>
                <c:pt idx="633">
                  <c:v>835.62599999999998</c:v>
                </c:pt>
                <c:pt idx="634">
                  <c:v>836.55</c:v>
                </c:pt>
                <c:pt idx="635">
                  <c:v>837.48199999999997</c:v>
                </c:pt>
                <c:pt idx="636">
                  <c:v>838.41399999999999</c:v>
                </c:pt>
                <c:pt idx="637">
                  <c:v>839.35199999999975</c:v>
                </c:pt>
                <c:pt idx="638">
                  <c:v>840.29600000000005</c:v>
                </c:pt>
                <c:pt idx="639">
                  <c:v>841.23799999999972</c:v>
                </c:pt>
                <c:pt idx="640">
                  <c:v>842.173</c:v>
                </c:pt>
                <c:pt idx="641">
                  <c:v>843.10500000000002</c:v>
                </c:pt>
                <c:pt idx="642">
                  <c:v>844.03399999999999</c:v>
                </c:pt>
                <c:pt idx="643">
                  <c:v>844.96599999999978</c:v>
                </c:pt>
                <c:pt idx="644">
                  <c:v>845.9019999999997</c:v>
                </c:pt>
                <c:pt idx="645">
                  <c:v>846.84299999999962</c:v>
                </c:pt>
                <c:pt idx="646">
                  <c:v>847.78499999999997</c:v>
                </c:pt>
                <c:pt idx="647">
                  <c:v>848.72500000000002</c:v>
                </c:pt>
                <c:pt idx="648">
                  <c:v>849.67</c:v>
                </c:pt>
                <c:pt idx="649">
                  <c:v>850.62</c:v>
                </c:pt>
                <c:pt idx="650">
                  <c:v>851.57100000000003</c:v>
                </c:pt>
                <c:pt idx="651">
                  <c:v>852.52099999999996</c:v>
                </c:pt>
                <c:pt idx="652">
                  <c:v>853.46899999999971</c:v>
                </c:pt>
                <c:pt idx="653">
                  <c:v>854.41599999999971</c:v>
                </c:pt>
                <c:pt idx="654">
                  <c:v>855.36099999999976</c:v>
                </c:pt>
                <c:pt idx="655">
                  <c:v>856.30199999999979</c:v>
                </c:pt>
                <c:pt idx="656">
                  <c:v>857.24299999999971</c:v>
                </c:pt>
                <c:pt idx="657">
                  <c:v>858.19100000000003</c:v>
                </c:pt>
                <c:pt idx="658">
                  <c:v>859.13099999999997</c:v>
                </c:pt>
                <c:pt idx="659">
                  <c:v>860.06999999999971</c:v>
                </c:pt>
                <c:pt idx="660">
                  <c:v>861.01099999999997</c:v>
                </c:pt>
                <c:pt idx="661">
                  <c:v>861.9549999999997</c:v>
                </c:pt>
                <c:pt idx="662">
                  <c:v>862.904</c:v>
                </c:pt>
                <c:pt idx="663">
                  <c:v>863.8539999999997</c:v>
                </c:pt>
                <c:pt idx="664">
                  <c:v>864.803</c:v>
                </c:pt>
                <c:pt idx="665">
                  <c:v>865.755</c:v>
                </c:pt>
                <c:pt idx="666">
                  <c:v>866.70299999999997</c:v>
                </c:pt>
                <c:pt idx="667">
                  <c:v>867.65499999999997</c:v>
                </c:pt>
                <c:pt idx="668">
                  <c:v>868.61299999999972</c:v>
                </c:pt>
                <c:pt idx="669">
                  <c:v>869.56999999999971</c:v>
                </c:pt>
                <c:pt idx="670">
                  <c:v>870.52300000000002</c:v>
                </c:pt>
                <c:pt idx="671">
                  <c:v>871.47500000000002</c:v>
                </c:pt>
                <c:pt idx="672">
                  <c:v>872.4259999999997</c:v>
                </c:pt>
                <c:pt idx="673">
                  <c:v>873.37599999999998</c:v>
                </c:pt>
                <c:pt idx="674">
                  <c:v>874.32399999999996</c:v>
                </c:pt>
                <c:pt idx="675">
                  <c:v>875.27300000000002</c:v>
                </c:pt>
                <c:pt idx="676">
                  <c:v>876.22400000000005</c:v>
                </c:pt>
                <c:pt idx="677">
                  <c:v>877.17700000000002</c:v>
                </c:pt>
                <c:pt idx="678">
                  <c:v>878.13599999999997</c:v>
                </c:pt>
                <c:pt idx="679">
                  <c:v>879.09299999999996</c:v>
                </c:pt>
                <c:pt idx="680">
                  <c:v>880.053</c:v>
                </c:pt>
                <c:pt idx="681">
                  <c:v>881.02099999999996</c:v>
                </c:pt>
                <c:pt idx="682">
                  <c:v>881.98900000000003</c:v>
                </c:pt>
                <c:pt idx="683">
                  <c:v>882.95099999999979</c:v>
                </c:pt>
                <c:pt idx="684">
                  <c:v>883.91099999999972</c:v>
                </c:pt>
                <c:pt idx="685">
                  <c:v>884.87699999999973</c:v>
                </c:pt>
                <c:pt idx="686">
                  <c:v>885.84899999999971</c:v>
                </c:pt>
                <c:pt idx="687">
                  <c:v>886.83199999999977</c:v>
                </c:pt>
                <c:pt idx="688">
                  <c:v>887.8209999999998</c:v>
                </c:pt>
                <c:pt idx="689">
                  <c:v>888.80899999999997</c:v>
                </c:pt>
                <c:pt idx="690">
                  <c:v>889.803</c:v>
                </c:pt>
                <c:pt idx="691">
                  <c:v>890.79300000000001</c:v>
                </c:pt>
                <c:pt idx="692">
                  <c:v>891.78700000000003</c:v>
                </c:pt>
                <c:pt idx="693">
                  <c:v>892.77800000000002</c:v>
                </c:pt>
                <c:pt idx="694">
                  <c:v>893.76499999999999</c:v>
                </c:pt>
                <c:pt idx="695">
                  <c:v>894.74599999999998</c:v>
                </c:pt>
                <c:pt idx="696">
                  <c:v>895.73099999999999</c:v>
                </c:pt>
                <c:pt idx="697">
                  <c:v>896.71500000000003</c:v>
                </c:pt>
                <c:pt idx="698">
                  <c:v>897.70299999999997</c:v>
                </c:pt>
                <c:pt idx="699">
                  <c:v>898.68899999999996</c:v>
                </c:pt>
                <c:pt idx="700">
                  <c:v>899.67100000000005</c:v>
                </c:pt>
                <c:pt idx="701">
                  <c:v>900.65099999999973</c:v>
                </c:pt>
                <c:pt idx="702">
                  <c:v>901.63</c:v>
                </c:pt>
                <c:pt idx="703">
                  <c:v>902.61400000000003</c:v>
                </c:pt>
                <c:pt idx="704">
                  <c:v>903.601</c:v>
                </c:pt>
                <c:pt idx="705">
                  <c:v>904.58900000000006</c:v>
                </c:pt>
                <c:pt idx="706">
                  <c:v>905.58199999999999</c:v>
                </c:pt>
                <c:pt idx="707">
                  <c:v>906.572</c:v>
                </c:pt>
                <c:pt idx="708">
                  <c:v>907.56299999999976</c:v>
                </c:pt>
                <c:pt idx="709">
                  <c:v>908.55799999999977</c:v>
                </c:pt>
                <c:pt idx="710">
                  <c:v>909.54399999999998</c:v>
                </c:pt>
                <c:pt idx="711">
                  <c:v>910.5319999999997</c:v>
                </c:pt>
                <c:pt idx="712">
                  <c:v>911.52099999999996</c:v>
                </c:pt>
                <c:pt idx="713">
                  <c:v>912.5079999999997</c:v>
                </c:pt>
                <c:pt idx="714">
                  <c:v>913.495</c:v>
                </c:pt>
                <c:pt idx="715">
                  <c:v>914.48299999999972</c:v>
                </c:pt>
                <c:pt idx="716">
                  <c:v>915.47900000000004</c:v>
                </c:pt>
                <c:pt idx="717">
                  <c:v>916.47400000000005</c:v>
                </c:pt>
                <c:pt idx="718">
                  <c:v>917.471</c:v>
                </c:pt>
                <c:pt idx="719">
                  <c:v>918.4649999999998</c:v>
                </c:pt>
                <c:pt idx="720">
                  <c:v>919.4549999999997</c:v>
                </c:pt>
                <c:pt idx="721">
                  <c:v>920.44799999999975</c:v>
                </c:pt>
                <c:pt idx="722">
                  <c:v>921.43899999999996</c:v>
                </c:pt>
                <c:pt idx="723">
                  <c:v>922.43199999999979</c:v>
                </c:pt>
                <c:pt idx="724">
                  <c:v>923.43599999999969</c:v>
                </c:pt>
                <c:pt idx="725">
                  <c:v>924.44899999999996</c:v>
                </c:pt>
                <c:pt idx="726">
                  <c:v>925.46299999999974</c:v>
                </c:pt>
                <c:pt idx="727">
                  <c:v>926.47400000000005</c:v>
                </c:pt>
                <c:pt idx="728">
                  <c:v>927.48199999999997</c:v>
                </c:pt>
                <c:pt idx="729">
                  <c:v>928.48699999999997</c:v>
                </c:pt>
                <c:pt idx="730">
                  <c:v>929.48799999999972</c:v>
                </c:pt>
                <c:pt idx="731">
                  <c:v>930.48500000000001</c:v>
                </c:pt>
                <c:pt idx="732">
                  <c:v>931.48</c:v>
                </c:pt>
                <c:pt idx="733">
                  <c:v>932.476</c:v>
                </c:pt>
                <c:pt idx="734">
                  <c:v>933.46599999999978</c:v>
                </c:pt>
                <c:pt idx="735">
                  <c:v>934.45599999999979</c:v>
                </c:pt>
                <c:pt idx="736">
                  <c:v>935.45099999999979</c:v>
                </c:pt>
                <c:pt idx="737">
                  <c:v>936.4459999999998</c:v>
                </c:pt>
                <c:pt idx="738">
                  <c:v>937.4409999999998</c:v>
                </c:pt>
                <c:pt idx="739">
                  <c:v>938.43599999999969</c:v>
                </c:pt>
                <c:pt idx="740">
                  <c:v>939.4309999999997</c:v>
                </c:pt>
                <c:pt idx="741">
                  <c:v>940.42699999999979</c:v>
                </c:pt>
                <c:pt idx="742">
                  <c:v>941.42699999999979</c:v>
                </c:pt>
                <c:pt idx="743">
                  <c:v>942.42699999999979</c:v>
                </c:pt>
                <c:pt idx="744">
                  <c:v>943.42499999999973</c:v>
                </c:pt>
                <c:pt idx="745">
                  <c:v>944.41199999999969</c:v>
                </c:pt>
                <c:pt idx="746">
                  <c:v>945.3829999999997</c:v>
                </c:pt>
                <c:pt idx="747">
                  <c:v>946.34399999999971</c:v>
                </c:pt>
                <c:pt idx="748">
                  <c:v>947.29700000000003</c:v>
                </c:pt>
                <c:pt idx="749">
                  <c:v>948.24900000000002</c:v>
                </c:pt>
                <c:pt idx="750">
                  <c:v>949.19799999999998</c:v>
                </c:pt>
                <c:pt idx="751">
                  <c:v>950.14099999999996</c:v>
                </c:pt>
                <c:pt idx="752">
                  <c:v>951.08199999999999</c:v>
                </c:pt>
                <c:pt idx="753">
                  <c:v>952.02599999999973</c:v>
                </c:pt>
                <c:pt idx="754">
                  <c:v>952.97400000000005</c:v>
                </c:pt>
                <c:pt idx="755">
                  <c:v>953.92499999999973</c:v>
                </c:pt>
                <c:pt idx="756">
                  <c:v>954.8779999999997</c:v>
                </c:pt>
                <c:pt idx="757">
                  <c:v>955.82599999999979</c:v>
                </c:pt>
                <c:pt idx="758">
                  <c:v>956.77200000000005</c:v>
                </c:pt>
                <c:pt idx="759">
                  <c:v>957.71799999999996</c:v>
                </c:pt>
                <c:pt idx="760">
                  <c:v>958.66399999999999</c:v>
                </c:pt>
                <c:pt idx="761">
                  <c:v>959.60699999999997</c:v>
                </c:pt>
                <c:pt idx="762">
                  <c:v>960.54599999999971</c:v>
                </c:pt>
                <c:pt idx="763">
                  <c:v>961.48400000000004</c:v>
                </c:pt>
                <c:pt idx="764">
                  <c:v>962.4219999999998</c:v>
                </c:pt>
                <c:pt idx="765">
                  <c:v>963.36399999999981</c:v>
                </c:pt>
                <c:pt idx="766">
                  <c:v>964.30499999999972</c:v>
                </c:pt>
                <c:pt idx="767">
                  <c:v>965.24799999999971</c:v>
                </c:pt>
                <c:pt idx="768">
                  <c:v>966.197</c:v>
                </c:pt>
                <c:pt idx="769">
                  <c:v>967.14599999999996</c:v>
                </c:pt>
                <c:pt idx="770">
                  <c:v>968.09500000000003</c:v>
                </c:pt>
                <c:pt idx="771">
                  <c:v>969.04300000000001</c:v>
                </c:pt>
                <c:pt idx="772">
                  <c:v>969.98699999999997</c:v>
                </c:pt>
                <c:pt idx="773">
                  <c:v>970.9309999999997</c:v>
                </c:pt>
                <c:pt idx="774">
                  <c:v>971.87900000000002</c:v>
                </c:pt>
                <c:pt idx="775">
                  <c:v>972.82699999999977</c:v>
                </c:pt>
                <c:pt idx="776">
                  <c:v>973.77099999999996</c:v>
                </c:pt>
                <c:pt idx="777">
                  <c:v>974.71600000000001</c:v>
                </c:pt>
                <c:pt idx="778">
                  <c:v>975.66599999999971</c:v>
                </c:pt>
                <c:pt idx="779">
                  <c:v>976.61500000000001</c:v>
                </c:pt>
                <c:pt idx="780">
                  <c:v>977.56399999999996</c:v>
                </c:pt>
                <c:pt idx="781">
                  <c:v>978.50900000000001</c:v>
                </c:pt>
                <c:pt idx="782">
                  <c:v>979.45799999999974</c:v>
                </c:pt>
                <c:pt idx="783">
                  <c:v>980.40800000000002</c:v>
                </c:pt>
                <c:pt idx="784">
                  <c:v>981.35599999999977</c:v>
                </c:pt>
                <c:pt idx="785">
                  <c:v>982.3</c:v>
                </c:pt>
                <c:pt idx="786">
                  <c:v>983.24</c:v>
                </c:pt>
                <c:pt idx="787">
                  <c:v>984.17700000000002</c:v>
                </c:pt>
                <c:pt idx="788">
                  <c:v>985.11799999999971</c:v>
                </c:pt>
                <c:pt idx="789">
                  <c:v>986.06199999999978</c:v>
                </c:pt>
                <c:pt idx="790">
                  <c:v>987.00599999999997</c:v>
                </c:pt>
                <c:pt idx="791">
                  <c:v>987.9499999999997</c:v>
                </c:pt>
                <c:pt idx="792">
                  <c:v>988.89699999999971</c:v>
                </c:pt>
                <c:pt idx="793">
                  <c:v>989.8449999999998</c:v>
                </c:pt>
                <c:pt idx="794">
                  <c:v>990.78899999999999</c:v>
                </c:pt>
                <c:pt idx="795">
                  <c:v>991.74199999999996</c:v>
                </c:pt>
                <c:pt idx="796">
                  <c:v>992.73599999999999</c:v>
                </c:pt>
                <c:pt idx="797">
                  <c:v>993.755</c:v>
                </c:pt>
                <c:pt idx="798">
                  <c:v>994.78399999999999</c:v>
                </c:pt>
                <c:pt idx="799">
                  <c:v>995.81999999999971</c:v>
                </c:pt>
                <c:pt idx="800">
                  <c:v>996.85699999999974</c:v>
                </c:pt>
                <c:pt idx="801">
                  <c:v>997.89699999999971</c:v>
                </c:pt>
                <c:pt idx="802">
                  <c:v>998.94199999999978</c:v>
                </c:pt>
                <c:pt idx="803">
                  <c:v>999.97799999999972</c:v>
                </c:pt>
                <c:pt idx="804">
                  <c:v>1001.015</c:v>
                </c:pt>
                <c:pt idx="805">
                  <c:v>1002.052</c:v>
                </c:pt>
                <c:pt idx="806">
                  <c:v>1003.088</c:v>
                </c:pt>
                <c:pt idx="807">
                  <c:v>1004.13</c:v>
                </c:pt>
                <c:pt idx="808">
                  <c:v>1005.174</c:v>
                </c:pt>
                <c:pt idx="809">
                  <c:v>1006.222</c:v>
                </c:pt>
                <c:pt idx="810">
                  <c:v>1007.271</c:v>
                </c:pt>
                <c:pt idx="811">
                  <c:v>1008.314</c:v>
                </c:pt>
                <c:pt idx="812">
                  <c:v>1009.359</c:v>
                </c:pt>
                <c:pt idx="813">
                  <c:v>1010.409</c:v>
                </c:pt>
                <c:pt idx="814">
                  <c:v>1011.447</c:v>
                </c:pt>
                <c:pt idx="815">
                  <c:v>1012.474</c:v>
                </c:pt>
                <c:pt idx="816">
                  <c:v>1013.505</c:v>
                </c:pt>
                <c:pt idx="817">
                  <c:v>1014.537</c:v>
                </c:pt>
                <c:pt idx="818">
                  <c:v>1015.56</c:v>
                </c:pt>
                <c:pt idx="819">
                  <c:v>1016.581</c:v>
                </c:pt>
                <c:pt idx="820">
                  <c:v>1017.6</c:v>
                </c:pt>
                <c:pt idx="821">
                  <c:v>1018.619</c:v>
                </c:pt>
                <c:pt idx="822">
                  <c:v>1019.6420000000001</c:v>
                </c:pt>
                <c:pt idx="823">
                  <c:v>1020.671</c:v>
                </c:pt>
                <c:pt idx="824">
                  <c:v>1021.697</c:v>
                </c:pt>
                <c:pt idx="825">
                  <c:v>1022.724</c:v>
                </c:pt>
                <c:pt idx="826">
                  <c:v>1023.751</c:v>
                </c:pt>
                <c:pt idx="827">
                  <c:v>1024.7739999999999</c:v>
                </c:pt>
                <c:pt idx="828">
                  <c:v>1025.796</c:v>
                </c:pt>
                <c:pt idx="829">
                  <c:v>1026.8130000000001</c:v>
                </c:pt>
                <c:pt idx="830">
                  <c:v>1027.835</c:v>
                </c:pt>
                <c:pt idx="831">
                  <c:v>1028.857</c:v>
                </c:pt>
                <c:pt idx="832">
                  <c:v>1029.8779999999999</c:v>
                </c:pt>
                <c:pt idx="833">
                  <c:v>1030.905</c:v>
                </c:pt>
                <c:pt idx="834">
                  <c:v>1031.932</c:v>
                </c:pt>
                <c:pt idx="835">
                  <c:v>1032.9570000000001</c:v>
                </c:pt>
                <c:pt idx="836">
                  <c:v>1033.98</c:v>
                </c:pt>
                <c:pt idx="837">
                  <c:v>1034.998</c:v>
                </c:pt>
                <c:pt idx="838">
                  <c:v>1036.0160000000001</c:v>
                </c:pt>
                <c:pt idx="839">
                  <c:v>1037.0360000000001</c:v>
                </c:pt>
                <c:pt idx="840">
                  <c:v>1038.0609999999999</c:v>
                </c:pt>
                <c:pt idx="841">
                  <c:v>1039.0809999999999</c:v>
                </c:pt>
                <c:pt idx="842">
                  <c:v>1040.098</c:v>
                </c:pt>
                <c:pt idx="843">
                  <c:v>1041.1120000000001</c:v>
                </c:pt>
                <c:pt idx="844">
                  <c:v>1042.1189999999999</c:v>
                </c:pt>
                <c:pt idx="845">
                  <c:v>1043.1220000000001</c:v>
                </c:pt>
                <c:pt idx="846">
                  <c:v>1044.127</c:v>
                </c:pt>
                <c:pt idx="847">
                  <c:v>1045.134</c:v>
                </c:pt>
                <c:pt idx="848">
                  <c:v>1046.1310000000001</c:v>
                </c:pt>
                <c:pt idx="849">
                  <c:v>1047.106</c:v>
                </c:pt>
                <c:pt idx="850">
                  <c:v>1048.067</c:v>
                </c:pt>
                <c:pt idx="851">
                  <c:v>1049.0250000000001</c:v>
                </c:pt>
                <c:pt idx="852">
                  <c:v>1049.9870000000001</c:v>
                </c:pt>
                <c:pt idx="853">
                  <c:v>1050.952</c:v>
                </c:pt>
                <c:pt idx="854">
                  <c:v>1051.9169999999999</c:v>
                </c:pt>
                <c:pt idx="855">
                  <c:v>1052.8910000000001</c:v>
                </c:pt>
                <c:pt idx="856">
                  <c:v>1053.8689999999999</c:v>
                </c:pt>
                <c:pt idx="857">
                  <c:v>1054.8420000000001</c:v>
                </c:pt>
                <c:pt idx="858">
                  <c:v>1055.808</c:v>
                </c:pt>
                <c:pt idx="859">
                  <c:v>1056.7670000000001</c:v>
                </c:pt>
                <c:pt idx="860">
                  <c:v>1057.73</c:v>
                </c:pt>
                <c:pt idx="861">
                  <c:v>1058.6890000000001</c:v>
                </c:pt>
                <c:pt idx="862">
                  <c:v>1059.6500000000001</c:v>
                </c:pt>
                <c:pt idx="863">
                  <c:v>1060.614</c:v>
                </c:pt>
                <c:pt idx="864">
                  <c:v>1061.5709999999999</c:v>
                </c:pt>
                <c:pt idx="865">
                  <c:v>1062.5260000000001</c:v>
                </c:pt>
                <c:pt idx="866">
                  <c:v>1063.479</c:v>
                </c:pt>
                <c:pt idx="867">
                  <c:v>1064.4280000000001</c:v>
                </c:pt>
                <c:pt idx="868">
                  <c:v>1065.373</c:v>
                </c:pt>
                <c:pt idx="869">
                  <c:v>1066.32</c:v>
                </c:pt>
                <c:pt idx="870">
                  <c:v>1067.2670000000001</c:v>
                </c:pt>
                <c:pt idx="871">
                  <c:v>1068.204</c:v>
                </c:pt>
                <c:pt idx="872">
                  <c:v>1069.1400000000001</c:v>
                </c:pt>
                <c:pt idx="873">
                  <c:v>1070.077</c:v>
                </c:pt>
                <c:pt idx="874">
                  <c:v>1071.0119999999999</c:v>
                </c:pt>
                <c:pt idx="875">
                  <c:v>1071.9459999999999</c:v>
                </c:pt>
                <c:pt idx="876">
                  <c:v>1072.8820000000001</c:v>
                </c:pt>
                <c:pt idx="877">
                  <c:v>1073.8109999999999</c:v>
                </c:pt>
                <c:pt idx="878">
                  <c:v>1074.7360000000001</c:v>
                </c:pt>
                <c:pt idx="879">
                  <c:v>1075.654</c:v>
                </c:pt>
                <c:pt idx="880">
                  <c:v>1076.5730000000001</c:v>
                </c:pt>
                <c:pt idx="881">
                  <c:v>1077.4829999999999</c:v>
                </c:pt>
                <c:pt idx="882">
                  <c:v>1078.394</c:v>
                </c:pt>
                <c:pt idx="883">
                  <c:v>1079.3019999999999</c:v>
                </c:pt>
                <c:pt idx="884">
                  <c:v>1080.2059999999999</c:v>
                </c:pt>
                <c:pt idx="885">
                  <c:v>1081.1099999999999</c:v>
                </c:pt>
                <c:pt idx="886">
                  <c:v>1082.0160000000001</c:v>
                </c:pt>
                <c:pt idx="887">
                  <c:v>1082.925</c:v>
                </c:pt>
                <c:pt idx="888">
                  <c:v>1083.8330000000001</c:v>
                </c:pt>
                <c:pt idx="889">
                  <c:v>1084.7380000000001</c:v>
                </c:pt>
                <c:pt idx="890">
                  <c:v>1085.6400000000001</c:v>
                </c:pt>
                <c:pt idx="891">
                  <c:v>1086.539</c:v>
                </c:pt>
                <c:pt idx="892">
                  <c:v>1087.44</c:v>
                </c:pt>
                <c:pt idx="893">
                  <c:v>1088.3420000000001</c:v>
                </c:pt>
                <c:pt idx="894">
                  <c:v>1089.241</c:v>
                </c:pt>
                <c:pt idx="895">
                  <c:v>1090.133</c:v>
                </c:pt>
                <c:pt idx="896">
                  <c:v>1091.0229999999999</c:v>
                </c:pt>
                <c:pt idx="897">
                  <c:v>1091.9069999999999</c:v>
                </c:pt>
                <c:pt idx="898">
                  <c:v>1092.789</c:v>
                </c:pt>
                <c:pt idx="899">
                  <c:v>1093.663</c:v>
                </c:pt>
                <c:pt idx="900">
                  <c:v>1094.5260000000001</c:v>
                </c:pt>
                <c:pt idx="901">
                  <c:v>1095.3820000000001</c:v>
                </c:pt>
                <c:pt idx="902">
                  <c:v>1096.2360000000001</c:v>
                </c:pt>
                <c:pt idx="903">
                  <c:v>1097.0909999999999</c:v>
                </c:pt>
                <c:pt idx="904">
                  <c:v>1097.944</c:v>
                </c:pt>
                <c:pt idx="905">
                  <c:v>1098.799</c:v>
                </c:pt>
                <c:pt idx="906">
                  <c:v>1099.646</c:v>
                </c:pt>
                <c:pt idx="907">
                  <c:v>1100.4839999999999</c:v>
                </c:pt>
                <c:pt idx="908">
                  <c:v>1101.309</c:v>
                </c:pt>
                <c:pt idx="909">
                  <c:v>1102.127</c:v>
                </c:pt>
                <c:pt idx="910">
                  <c:v>1102.941</c:v>
                </c:pt>
                <c:pt idx="911">
                  <c:v>1103.752</c:v>
                </c:pt>
                <c:pt idx="912">
                  <c:v>1104.558</c:v>
                </c:pt>
                <c:pt idx="913">
                  <c:v>1105.356</c:v>
                </c:pt>
                <c:pt idx="914">
                  <c:v>1106.144</c:v>
                </c:pt>
                <c:pt idx="915">
                  <c:v>1106.9269999999999</c:v>
                </c:pt>
                <c:pt idx="916">
                  <c:v>1107.7090000000001</c:v>
                </c:pt>
                <c:pt idx="917">
                  <c:v>1108.4839999999999</c:v>
                </c:pt>
              </c:numCache>
            </c:numRef>
          </c:xVal>
          <c:yVal>
            <c:numRef>
              <c:f>Coke!$AJ$6:$AJ$923</c:f>
              <c:numCache>
                <c:formatCode>General</c:formatCode>
                <c:ptCount val="918"/>
                <c:pt idx="0">
                  <c:v>1</c:v>
                </c:pt>
                <c:pt idx="1">
                  <c:v>0.999891197085094</c:v>
                </c:pt>
                <c:pt idx="2">
                  <c:v>0.999729257862909</c:v>
                </c:pt>
                <c:pt idx="3">
                  <c:v>0.99935224311125603</c:v>
                </c:pt>
                <c:pt idx="4">
                  <c:v>0.99897944552685003</c:v>
                </c:pt>
                <c:pt idx="5">
                  <c:v>0.99865556708247905</c:v>
                </c:pt>
                <c:pt idx="6">
                  <c:v>0.99806432023481095</c:v>
                </c:pt>
                <c:pt idx="7">
                  <c:v>0.99763416917587999</c:v>
                </c:pt>
                <c:pt idx="8">
                  <c:v>0.997204861550399</c:v>
                </c:pt>
                <c:pt idx="9">
                  <c:v>0.99661361470273202</c:v>
                </c:pt>
                <c:pt idx="10">
                  <c:v>0.99602658502230801</c:v>
                </c:pt>
                <c:pt idx="11">
                  <c:v>0.99548763104847204</c:v>
                </c:pt>
                <c:pt idx="12">
                  <c:v>0.99489638420080395</c:v>
                </c:pt>
                <c:pt idx="13">
                  <c:v>0.99441394026804197</c:v>
                </c:pt>
                <c:pt idx="14">
                  <c:v>0.993769557113096</c:v>
                </c:pt>
                <c:pt idx="15">
                  <c:v>0.99301637104324203</c:v>
                </c:pt>
                <c:pt idx="16">
                  <c:v>0.99242512419557505</c:v>
                </c:pt>
                <c:pt idx="17">
                  <c:v>0.99183387734790696</c:v>
                </c:pt>
                <c:pt idx="18">
                  <c:v>0.99103177213801996</c:v>
                </c:pt>
                <c:pt idx="19">
                  <c:v>0.99033087894199601</c:v>
                </c:pt>
                <c:pt idx="20">
                  <c:v>0.98958106660593903</c:v>
                </c:pt>
                <c:pt idx="21">
                  <c:v>0.98882788053608695</c:v>
                </c:pt>
                <c:pt idx="22">
                  <c:v>0.98807469446623297</c:v>
                </c:pt>
                <c:pt idx="23">
                  <c:v>0.987324882130176</c:v>
                </c:pt>
                <c:pt idx="24">
                  <c:v>0.98646626687921202</c:v>
                </c:pt>
                <c:pt idx="25">
                  <c:v>0.98571308080935804</c:v>
                </c:pt>
                <c:pt idx="26">
                  <c:v>0.98485362212494598</c:v>
                </c:pt>
                <c:pt idx="27">
                  <c:v>0.983995006873982</c:v>
                </c:pt>
                <c:pt idx="28">
                  <c:v>0.98308325531573904</c:v>
                </c:pt>
                <c:pt idx="29">
                  <c:v>0.98195389792768395</c:v>
                </c:pt>
                <c:pt idx="30">
                  <c:v>0.98104214636943998</c:v>
                </c:pt>
                <c:pt idx="31">
                  <c:v>0.97991194554793704</c:v>
                </c:pt>
                <c:pt idx="32">
                  <c:v>0.97889476480858295</c:v>
                </c:pt>
                <c:pt idx="33">
                  <c:v>0.97787421033543298</c:v>
                </c:pt>
                <c:pt idx="34">
                  <c:v>0.97674400951393003</c:v>
                </c:pt>
                <c:pt idx="35">
                  <c:v>0.97567031873349996</c:v>
                </c:pt>
                <c:pt idx="36">
                  <c:v>0.97475941060870597</c:v>
                </c:pt>
                <c:pt idx="37">
                  <c:v>0.97357607347992203</c:v>
                </c:pt>
                <c:pt idx="38">
                  <c:v>0.97245008982566195</c:v>
                </c:pt>
                <c:pt idx="39">
                  <c:v>0.971052520600862</c:v>
                </c:pt>
                <c:pt idx="40">
                  <c:v>0.96992653694660202</c:v>
                </c:pt>
                <c:pt idx="41">
                  <c:v>0.96874319981781798</c:v>
                </c:pt>
                <c:pt idx="42">
                  <c:v>0.96745527694137201</c:v>
                </c:pt>
                <c:pt idx="43">
                  <c:v>0.96621964693875895</c:v>
                </c:pt>
                <c:pt idx="44">
                  <c:v>0.96493172406231298</c:v>
                </c:pt>
                <c:pt idx="45">
                  <c:v>0.96364295775241804</c:v>
                </c:pt>
                <c:pt idx="46">
                  <c:v>0.96229852483489797</c:v>
                </c:pt>
                <c:pt idx="47">
                  <c:v>0.96095746565117302</c:v>
                </c:pt>
                <c:pt idx="48">
                  <c:v>0.95955989642637196</c:v>
                </c:pt>
                <c:pt idx="49">
                  <c:v>0.95816232720157202</c:v>
                </c:pt>
                <c:pt idx="50">
                  <c:v>0.95671246510293995</c:v>
                </c:pt>
                <c:pt idx="51">
                  <c:v>0.95520946669703</c:v>
                </c:pt>
                <c:pt idx="52">
                  <c:v>0.95359766537621304</c:v>
                </c:pt>
                <c:pt idx="53">
                  <c:v>0.95209466697030198</c:v>
                </c:pt>
                <c:pt idx="54">
                  <c:v>0.95064396143822205</c:v>
                </c:pt>
                <c:pt idx="55">
                  <c:v>0.94908867015848097</c:v>
                </c:pt>
                <c:pt idx="56">
                  <c:v>0.94747602540421505</c:v>
                </c:pt>
                <c:pt idx="57">
                  <c:v>0.945811087776119</c:v>
                </c:pt>
                <c:pt idx="58">
                  <c:v>0.94420266018909704</c:v>
                </c:pt>
                <c:pt idx="59">
                  <c:v>0.94253856599444996</c:v>
                </c:pt>
                <c:pt idx="60">
                  <c:v>0.94081711832527903</c:v>
                </c:pt>
                <c:pt idx="61">
                  <c:v>0.93909904438990299</c:v>
                </c:pt>
                <c:pt idx="62">
                  <c:v>0.93743410676180605</c:v>
                </c:pt>
                <c:pt idx="63">
                  <c:v>0.93576916913371</c:v>
                </c:pt>
                <c:pt idx="64">
                  <c:v>0.93410423150561395</c:v>
                </c:pt>
                <c:pt idx="65">
                  <c:v>0.932333864696406</c:v>
                </c:pt>
                <c:pt idx="66">
                  <c:v>0.93056012415340295</c:v>
                </c:pt>
                <c:pt idx="67">
                  <c:v>0.928789757344197</c:v>
                </c:pt>
                <c:pt idx="68">
                  <c:v>0.92701517336774497</c:v>
                </c:pt>
                <c:pt idx="69">
                  <c:v>0.92519251368470801</c:v>
                </c:pt>
                <c:pt idx="70">
                  <c:v>0.92331250052714497</c:v>
                </c:pt>
                <c:pt idx="71">
                  <c:v>0.92148562367686304</c:v>
                </c:pt>
                <c:pt idx="72">
                  <c:v>0.919658746826582</c:v>
                </c:pt>
                <c:pt idx="73">
                  <c:v>0.91777957710246905</c:v>
                </c:pt>
                <c:pt idx="74">
                  <c:v>0.91600921029326199</c:v>
                </c:pt>
                <c:pt idx="75">
                  <c:v>0.91418233344297894</c:v>
                </c:pt>
                <c:pt idx="76">
                  <c:v>0.91230232028541802</c:v>
                </c:pt>
                <c:pt idx="77">
                  <c:v>0.91052857974241497</c:v>
                </c:pt>
                <c:pt idx="78">
                  <c:v>0.90864856658485404</c:v>
                </c:pt>
                <c:pt idx="79">
                  <c:v>0.90671626055346199</c:v>
                </c:pt>
                <c:pt idx="80">
                  <c:v>0.90483624739589896</c:v>
                </c:pt>
                <c:pt idx="81">
                  <c:v>0.90295707767178601</c:v>
                </c:pt>
                <c:pt idx="82">
                  <c:v>0.90107706451422498</c:v>
                </c:pt>
                <c:pt idx="83">
                  <c:v>0.89930669770501803</c:v>
                </c:pt>
                <c:pt idx="84">
                  <c:v>0.89742752798090397</c:v>
                </c:pt>
                <c:pt idx="85">
                  <c:v>0.89560065113062204</c:v>
                </c:pt>
                <c:pt idx="86">
                  <c:v>0.89366834509922999</c:v>
                </c:pt>
                <c:pt idx="87">
                  <c:v>0.89173182190059297</c:v>
                </c:pt>
                <c:pt idx="88">
                  <c:v>0.89001459139866501</c:v>
                </c:pt>
                <c:pt idx="89">
                  <c:v>0.88818771454838297</c:v>
                </c:pt>
                <c:pt idx="90">
                  <c:v>0.88641734773917702</c:v>
                </c:pt>
                <c:pt idx="91">
                  <c:v>0.884375395359429</c:v>
                </c:pt>
                <c:pt idx="92">
                  <c:v>0.88254851850914795</c:v>
                </c:pt>
                <c:pt idx="93">
                  <c:v>0.880940090922126</c:v>
                </c:pt>
                <c:pt idx="94">
                  <c:v>0.87895127484965796</c:v>
                </c:pt>
                <c:pt idx="95">
                  <c:v>0.87707210512554501</c:v>
                </c:pt>
                <c:pt idx="96">
                  <c:v>0.87535403119016897</c:v>
                </c:pt>
                <c:pt idx="97">
                  <c:v>0.87336943228494501</c:v>
                </c:pt>
                <c:pt idx="98">
                  <c:v>0.87138061621247798</c:v>
                </c:pt>
                <c:pt idx="99">
                  <c:v>0.86955373936219604</c:v>
                </c:pt>
                <c:pt idx="100">
                  <c:v>0.867835665426819</c:v>
                </c:pt>
                <c:pt idx="101">
                  <c:v>0.86611843492489304</c:v>
                </c:pt>
                <c:pt idx="102">
                  <c:v>0.86434385094844102</c:v>
                </c:pt>
                <c:pt idx="103">
                  <c:v>0.86241154491704697</c:v>
                </c:pt>
                <c:pt idx="104">
                  <c:v>0.86064117810784102</c:v>
                </c:pt>
                <c:pt idx="105">
                  <c:v>0.85886743756483896</c:v>
                </c:pt>
                <c:pt idx="106">
                  <c:v>0.85714936362946303</c:v>
                </c:pt>
                <c:pt idx="107">
                  <c:v>0.85527019390534997</c:v>
                </c:pt>
                <c:pt idx="108">
                  <c:v>0.85349560992889895</c:v>
                </c:pt>
                <c:pt idx="109">
                  <c:v>0.851725243119691</c:v>
                </c:pt>
                <c:pt idx="110">
                  <c:v>0.84989836626940896</c:v>
                </c:pt>
                <c:pt idx="111">
                  <c:v>0.848181135767482</c:v>
                </c:pt>
                <c:pt idx="112">
                  <c:v>0.84646306183210596</c:v>
                </c:pt>
                <c:pt idx="113">
                  <c:v>0.84463618498182402</c:v>
                </c:pt>
                <c:pt idx="114">
                  <c:v>0.84291895447989595</c:v>
                </c:pt>
                <c:pt idx="115">
                  <c:v>0.84120088054452002</c:v>
                </c:pt>
                <c:pt idx="116">
                  <c:v>0.83937400369423798</c:v>
                </c:pt>
                <c:pt idx="117">
                  <c:v>0.83776220237342203</c:v>
                </c:pt>
                <c:pt idx="118">
                  <c:v>0.83614955761915599</c:v>
                </c:pt>
                <c:pt idx="119">
                  <c:v>0.83443232711722903</c:v>
                </c:pt>
                <c:pt idx="120">
                  <c:v>0.83271425318185299</c:v>
                </c:pt>
                <c:pt idx="121">
                  <c:v>0.83104931555375705</c:v>
                </c:pt>
                <c:pt idx="122">
                  <c:v>0.82938437792566</c:v>
                </c:pt>
                <c:pt idx="123">
                  <c:v>0.82755750107537795</c:v>
                </c:pt>
                <c:pt idx="124">
                  <c:v>0.82605450266946701</c:v>
                </c:pt>
                <c:pt idx="125">
                  <c:v>0.82438956504136995</c:v>
                </c:pt>
                <c:pt idx="126">
                  <c:v>0.82272462741327401</c:v>
                </c:pt>
                <c:pt idx="127">
                  <c:v>0.82100739691134605</c:v>
                </c:pt>
                <c:pt idx="128">
                  <c:v>0.81928932297597001</c:v>
                </c:pt>
                <c:pt idx="129">
                  <c:v>0.81762438534787396</c:v>
                </c:pt>
                <c:pt idx="130">
                  <c:v>0.81596029115322699</c:v>
                </c:pt>
                <c:pt idx="131">
                  <c:v>0.81429535352513105</c:v>
                </c:pt>
                <c:pt idx="132">
                  <c:v>0.81268270877086501</c:v>
                </c:pt>
                <c:pt idx="133">
                  <c:v>0.81107090745004795</c:v>
                </c:pt>
                <c:pt idx="134">
                  <c:v>0.809462479863026</c:v>
                </c:pt>
                <c:pt idx="135">
                  <c:v>0.80784983510876096</c:v>
                </c:pt>
                <c:pt idx="136">
                  <c:v>0.80618489748066402</c:v>
                </c:pt>
                <c:pt idx="137">
                  <c:v>0.80457309615984696</c:v>
                </c:pt>
                <c:pt idx="138">
                  <c:v>0.80307009775393601</c:v>
                </c:pt>
                <c:pt idx="139">
                  <c:v>0.80135202381855997</c:v>
                </c:pt>
                <c:pt idx="140">
                  <c:v>0.79968708619046402</c:v>
                </c:pt>
                <c:pt idx="141">
                  <c:v>0.79812842117692695</c:v>
                </c:pt>
                <c:pt idx="142">
                  <c:v>0.79657228646373601</c:v>
                </c:pt>
                <c:pt idx="143">
                  <c:v>0.79496048514291995</c:v>
                </c:pt>
                <c:pt idx="144">
                  <c:v>0.79340435042972901</c:v>
                </c:pt>
                <c:pt idx="145">
                  <c:v>0.79190135202381895</c:v>
                </c:pt>
                <c:pt idx="146">
                  <c:v>0.79023641439572201</c:v>
                </c:pt>
                <c:pt idx="147">
                  <c:v>0.78867690594873596</c:v>
                </c:pt>
                <c:pt idx="148">
                  <c:v>0.78706847836171501</c:v>
                </c:pt>
                <c:pt idx="149">
                  <c:v>0.78550896991472896</c:v>
                </c:pt>
                <c:pt idx="150">
                  <c:v>0.78395367863498799</c:v>
                </c:pt>
                <c:pt idx="151">
                  <c:v>0.78244730649528105</c:v>
                </c:pt>
                <c:pt idx="152">
                  <c:v>0.780891171782091</c:v>
                </c:pt>
                <c:pt idx="153">
                  <c:v>0.77927937046127405</c:v>
                </c:pt>
                <c:pt idx="154">
                  <c:v>0.777723235748084</c:v>
                </c:pt>
                <c:pt idx="155">
                  <c:v>0.77616372730109695</c:v>
                </c:pt>
                <c:pt idx="156">
                  <c:v>0.774660728895187</c:v>
                </c:pt>
                <c:pt idx="157">
                  <c:v>0.77315773048927605</c:v>
                </c:pt>
                <c:pt idx="158">
                  <c:v>0.77154592916845899</c:v>
                </c:pt>
                <c:pt idx="159">
                  <c:v>0.76999063788871702</c:v>
                </c:pt>
                <c:pt idx="160">
                  <c:v>0.76843112944173098</c:v>
                </c:pt>
                <c:pt idx="161">
                  <c:v>0.76692813103582103</c:v>
                </c:pt>
                <c:pt idx="162">
                  <c:v>0.76537199632263098</c:v>
                </c:pt>
                <c:pt idx="163">
                  <c:v>0.76381248787564404</c:v>
                </c:pt>
                <c:pt idx="164">
                  <c:v>0.76230948946973398</c:v>
                </c:pt>
                <c:pt idx="165">
                  <c:v>0.76075419818999201</c:v>
                </c:pt>
                <c:pt idx="166">
                  <c:v>0.75919468974300597</c:v>
                </c:pt>
                <c:pt idx="167">
                  <c:v>0.757639398463264</c:v>
                </c:pt>
                <c:pt idx="168">
                  <c:v>0.75613218289010897</c:v>
                </c:pt>
                <c:pt idx="169">
                  <c:v>0.75462918448419902</c:v>
                </c:pt>
                <c:pt idx="170">
                  <c:v>0.75307389320445595</c:v>
                </c:pt>
                <c:pt idx="171">
                  <c:v>0.75151438475747001</c:v>
                </c:pt>
                <c:pt idx="172">
                  <c:v>0.75001138635155895</c:v>
                </c:pt>
                <c:pt idx="173">
                  <c:v>0.748508387945648</c:v>
                </c:pt>
                <c:pt idx="174">
                  <c:v>0.74695309666590703</c:v>
                </c:pt>
                <c:pt idx="175">
                  <c:v>0.74544588109275201</c:v>
                </c:pt>
                <c:pt idx="176">
                  <c:v>0.74383745350573105</c:v>
                </c:pt>
                <c:pt idx="177">
                  <c:v>0.74238759140709898</c:v>
                </c:pt>
                <c:pt idx="178">
                  <c:v>0.74093688587502005</c:v>
                </c:pt>
                <c:pt idx="179">
                  <c:v>0.73927194824692299</c:v>
                </c:pt>
                <c:pt idx="180">
                  <c:v>0.73766014692610604</c:v>
                </c:pt>
                <c:pt idx="181">
                  <c:v>0.73610485564636496</c:v>
                </c:pt>
                <c:pt idx="182">
                  <c:v>0.73454534719937903</c:v>
                </c:pt>
                <c:pt idx="183">
                  <c:v>0.73293270244511299</c:v>
                </c:pt>
                <c:pt idx="184">
                  <c:v>0.73142970403920204</c:v>
                </c:pt>
                <c:pt idx="185">
                  <c:v>0.72982127645218098</c:v>
                </c:pt>
                <c:pt idx="186">
                  <c:v>0.72831490431247503</c:v>
                </c:pt>
                <c:pt idx="187">
                  <c:v>0.72670647672545396</c:v>
                </c:pt>
                <c:pt idx="188">
                  <c:v>0.72514696827846803</c:v>
                </c:pt>
                <c:pt idx="189">
                  <c:v>0.72364396987255697</c:v>
                </c:pt>
                <c:pt idx="190">
                  <c:v>0.72214097146664602</c:v>
                </c:pt>
                <c:pt idx="191">
                  <c:v>0.72058146301965997</c:v>
                </c:pt>
                <c:pt idx="192">
                  <c:v>0.71897303543263902</c:v>
                </c:pt>
                <c:pt idx="193">
                  <c:v>0.71746666329293196</c:v>
                </c:pt>
                <c:pt idx="194">
                  <c:v>0.71574858935755703</c:v>
                </c:pt>
                <c:pt idx="195">
                  <c:v>0.71419329807781495</c:v>
                </c:pt>
                <c:pt idx="196">
                  <c:v>0.712690299671904</c:v>
                </c:pt>
                <c:pt idx="197">
                  <c:v>0.71107849835108805</c:v>
                </c:pt>
                <c:pt idx="198">
                  <c:v>0.709518989904102</c:v>
                </c:pt>
                <c:pt idx="199">
                  <c:v>0.70791056231708105</c:v>
                </c:pt>
                <c:pt idx="200">
                  <c:v>0.706245624688984</c:v>
                </c:pt>
                <c:pt idx="201">
                  <c:v>0.70463297993471796</c:v>
                </c:pt>
                <c:pt idx="202">
                  <c:v>0.70296804230662202</c:v>
                </c:pt>
                <c:pt idx="203">
                  <c:v>0.70125081180469395</c:v>
                </c:pt>
                <c:pt idx="204">
                  <c:v>0.69963816705042803</c:v>
                </c:pt>
                <c:pt idx="205">
                  <c:v>0.69797322942233198</c:v>
                </c:pt>
                <c:pt idx="206">
                  <c:v>0.69625599892040502</c:v>
                </c:pt>
                <c:pt idx="207">
                  <c:v>0.69464335416613898</c:v>
                </c:pt>
                <c:pt idx="208">
                  <c:v>0.69297925997149201</c:v>
                </c:pt>
                <c:pt idx="209">
                  <c:v>0.69126118603611597</c:v>
                </c:pt>
                <c:pt idx="210">
                  <c:v>0.68954395553418901</c:v>
                </c:pt>
                <c:pt idx="211">
                  <c:v>0.68782588159881297</c:v>
                </c:pt>
                <c:pt idx="212">
                  <c:v>0.68621408027799502</c:v>
                </c:pt>
                <c:pt idx="213">
                  <c:v>0.68449600634261898</c:v>
                </c:pt>
                <c:pt idx="214">
                  <c:v>0.68266912949233705</c:v>
                </c:pt>
                <c:pt idx="215">
                  <c:v>0.68095189899040998</c:v>
                </c:pt>
                <c:pt idx="216">
                  <c:v>0.67923045132123905</c:v>
                </c:pt>
                <c:pt idx="217">
                  <c:v>0.67735043816367702</c:v>
                </c:pt>
                <c:pt idx="218">
                  <c:v>0.67558007135447096</c:v>
                </c:pt>
                <c:pt idx="219">
                  <c:v>0.67370090163035701</c:v>
                </c:pt>
                <c:pt idx="220">
                  <c:v>0.67187402478007496</c:v>
                </c:pt>
                <c:pt idx="221">
                  <c:v>0.66994171874868302</c:v>
                </c:pt>
                <c:pt idx="222">
                  <c:v>0.66811484189839898</c:v>
                </c:pt>
                <c:pt idx="223">
                  <c:v>0.66623482874083795</c:v>
                </c:pt>
                <c:pt idx="224">
                  <c:v>0.66430252270944501</c:v>
                </c:pt>
                <c:pt idx="225">
                  <c:v>0.66237021667805396</c:v>
                </c:pt>
                <c:pt idx="226">
                  <c:v>0.66049020352049204</c:v>
                </c:pt>
                <c:pt idx="227">
                  <c:v>0.658501387448023</c:v>
                </c:pt>
                <c:pt idx="228">
                  <c:v>0.65656908141663095</c:v>
                </c:pt>
                <c:pt idx="229">
                  <c:v>0.65452797247033301</c:v>
                </c:pt>
                <c:pt idx="230">
                  <c:v>0.65248602009058398</c:v>
                </c:pt>
                <c:pt idx="231">
                  <c:v>0.65039177483700705</c:v>
                </c:pt>
                <c:pt idx="232">
                  <c:v>0.64829752958342901</c:v>
                </c:pt>
                <c:pt idx="233">
                  <c:v>0.64631208724475497</c:v>
                </c:pt>
                <c:pt idx="234">
                  <c:v>0.64410903907627204</c:v>
                </c:pt>
                <c:pt idx="235">
                  <c:v>0.64196165751541301</c:v>
                </c:pt>
                <c:pt idx="236">
                  <c:v>0.63976198308072496</c:v>
                </c:pt>
                <c:pt idx="237">
                  <c:v>0.63766773782714703</c:v>
                </c:pt>
                <c:pt idx="238">
                  <c:v>0.63557349257356799</c:v>
                </c:pt>
                <c:pt idx="239">
                  <c:v>0.63320766174944998</c:v>
                </c:pt>
                <c:pt idx="240">
                  <c:v>0.63089918439985504</c:v>
                </c:pt>
                <c:pt idx="241">
                  <c:v>0.62864215649064203</c:v>
                </c:pt>
                <c:pt idx="242">
                  <c:v>0.62633367914104698</c:v>
                </c:pt>
                <c:pt idx="243">
                  <c:v>0.62402435835800396</c:v>
                </c:pt>
                <c:pt idx="244">
                  <c:v>0.62171588100840902</c:v>
                </c:pt>
                <c:pt idx="245">
                  <c:v>0.61935342391808601</c:v>
                </c:pt>
                <c:pt idx="246">
                  <c:v>0.61699181026121097</c:v>
                </c:pt>
                <c:pt idx="247">
                  <c:v>0.61462682287054105</c:v>
                </c:pt>
                <c:pt idx="248">
                  <c:v>0.61215556286531203</c:v>
                </c:pt>
                <c:pt idx="249">
                  <c:v>0.60968852002732699</c:v>
                </c:pt>
                <c:pt idx="250">
                  <c:v>0.60721726002209797</c:v>
                </c:pt>
                <c:pt idx="251">
                  <c:v>0.60469370714303805</c:v>
                </c:pt>
                <c:pt idx="252">
                  <c:v>0.60217015426397802</c:v>
                </c:pt>
                <c:pt idx="253">
                  <c:v>0.59958924791039403</c:v>
                </c:pt>
                <c:pt idx="254">
                  <c:v>0.59701340215750298</c:v>
                </c:pt>
                <c:pt idx="255">
                  <c:v>0.59443671297116296</c:v>
                </c:pt>
                <c:pt idx="256">
                  <c:v>0.59185665005102694</c:v>
                </c:pt>
                <c:pt idx="257">
                  <c:v>0.58911802164250304</c:v>
                </c:pt>
                <c:pt idx="258">
                  <c:v>0.58659446876344201</c:v>
                </c:pt>
                <c:pt idx="259">
                  <c:v>0.583964643269823</c:v>
                </c:pt>
                <c:pt idx="260">
                  <c:v>0.58122264112750099</c:v>
                </c:pt>
                <c:pt idx="261">
                  <c:v>0.57854052276005197</c:v>
                </c:pt>
                <c:pt idx="262">
                  <c:v>0.57585503065880606</c:v>
                </c:pt>
                <c:pt idx="263">
                  <c:v>0.57311640225028004</c:v>
                </c:pt>
                <c:pt idx="264">
                  <c:v>0.57043091014903402</c:v>
                </c:pt>
                <c:pt idx="265">
                  <c:v>0.56779771092162001</c:v>
                </c:pt>
                <c:pt idx="266">
                  <c:v>0.56511221882037399</c:v>
                </c:pt>
                <c:pt idx="267">
                  <c:v>0.56253552963403397</c:v>
                </c:pt>
                <c:pt idx="268">
                  <c:v>0.55985003753278795</c:v>
                </c:pt>
                <c:pt idx="269">
                  <c:v>0.55722105547261902</c:v>
                </c:pt>
                <c:pt idx="270">
                  <c:v>0.55458785624520301</c:v>
                </c:pt>
                <c:pt idx="271">
                  <c:v>0.55195465701778801</c:v>
                </c:pt>
                <c:pt idx="272">
                  <c:v>0.54937881126489696</c:v>
                </c:pt>
                <c:pt idx="273">
                  <c:v>0.54680212207855805</c:v>
                </c:pt>
                <c:pt idx="274">
                  <c:v>0.54427856919949702</c:v>
                </c:pt>
                <c:pt idx="275">
                  <c:v>0.54175501632043699</c:v>
                </c:pt>
                <c:pt idx="276">
                  <c:v>0.53933604918903899</c:v>
                </c:pt>
                <c:pt idx="277">
                  <c:v>0.53691792549108897</c:v>
                </c:pt>
                <c:pt idx="278">
                  <c:v>0.53455631183421504</c:v>
                </c:pt>
                <c:pt idx="279">
                  <c:v>0.53219469817734</c:v>
                </c:pt>
                <c:pt idx="280">
                  <c:v>0.52993851370157696</c:v>
                </c:pt>
                <c:pt idx="281">
                  <c:v>0.52762919291853305</c:v>
                </c:pt>
                <c:pt idx="282">
                  <c:v>0.52542614475004901</c:v>
                </c:pt>
                <c:pt idx="283">
                  <c:v>0.52333105606302099</c:v>
                </c:pt>
                <c:pt idx="284">
                  <c:v>0.52123681080944295</c:v>
                </c:pt>
                <c:pt idx="285">
                  <c:v>0.51914256555586502</c:v>
                </c:pt>
                <c:pt idx="286">
                  <c:v>0.51715796665064095</c:v>
                </c:pt>
                <c:pt idx="287">
                  <c:v>0.51516915057817403</c:v>
                </c:pt>
                <c:pt idx="288">
                  <c:v>0.513289137420612</c:v>
                </c:pt>
                <c:pt idx="289">
                  <c:v>0.51130453851538804</c:v>
                </c:pt>
                <c:pt idx="290">
                  <c:v>0.509477661665106</c:v>
                </c:pt>
                <c:pt idx="291">
                  <c:v>0.50765078481482395</c:v>
                </c:pt>
                <c:pt idx="292">
                  <c:v>0.505880418005618</c:v>
                </c:pt>
                <c:pt idx="293">
                  <c:v>0.50416234407024096</c:v>
                </c:pt>
                <c:pt idx="294">
                  <c:v>0.50244089640107004</c:v>
                </c:pt>
                <c:pt idx="295">
                  <c:v>0.50083246881404897</c:v>
                </c:pt>
                <c:pt idx="296">
                  <c:v>0.49922066749323102</c:v>
                </c:pt>
                <c:pt idx="297">
                  <c:v>0.49771766908732001</c:v>
                </c:pt>
                <c:pt idx="298">
                  <c:v>0.49615816064033402</c:v>
                </c:pt>
                <c:pt idx="299">
                  <c:v>0.49460202592714497</c:v>
                </c:pt>
                <c:pt idx="300">
                  <c:v>0.49309902752123402</c:v>
                </c:pt>
                <c:pt idx="301">
                  <c:v>0.49153951907424798</c:v>
                </c:pt>
                <c:pt idx="302">
                  <c:v>0.490146167016692</c:v>
                </c:pt>
                <c:pt idx="303">
                  <c:v>0.48869630491806099</c:v>
                </c:pt>
                <c:pt idx="304">
                  <c:v>0.48729873569326099</c:v>
                </c:pt>
                <c:pt idx="305">
                  <c:v>0.48600996938336599</c:v>
                </c:pt>
                <c:pt idx="306">
                  <c:v>0.48456010728473498</c:v>
                </c:pt>
                <c:pt idx="307">
                  <c:v>0.48321567436721402</c:v>
                </c:pt>
                <c:pt idx="308">
                  <c:v>0.48192690805732002</c:v>
                </c:pt>
                <c:pt idx="309">
                  <c:v>0.48053355599976399</c:v>
                </c:pt>
                <c:pt idx="310">
                  <c:v>0.47918912308224298</c:v>
                </c:pt>
                <c:pt idx="311">
                  <c:v>0.47784806389851803</c:v>
                </c:pt>
                <c:pt idx="312">
                  <c:v>0.47655929758862398</c:v>
                </c:pt>
                <c:pt idx="313">
                  <c:v>0.47526715754493398</c:v>
                </c:pt>
                <c:pt idx="314">
                  <c:v>0.47397923466848901</c:v>
                </c:pt>
                <c:pt idx="315">
                  <c:v>0.47269131179204299</c:v>
                </c:pt>
                <c:pt idx="316">
                  <c:v>0.47135025260831798</c:v>
                </c:pt>
                <c:pt idx="317">
                  <c:v>0.47011462260570303</c:v>
                </c:pt>
                <c:pt idx="318">
                  <c:v>0.46871705338090303</c:v>
                </c:pt>
                <c:pt idx="319">
                  <c:v>0.467429130504458</c:v>
                </c:pt>
                <c:pt idx="320">
                  <c:v>0.46614036419456401</c:v>
                </c:pt>
                <c:pt idx="321">
                  <c:v>0.46490557762539803</c:v>
                </c:pt>
                <c:pt idx="322">
                  <c:v>0.46350800840059703</c:v>
                </c:pt>
                <c:pt idx="323">
                  <c:v>0.46216694921687201</c:v>
                </c:pt>
                <c:pt idx="324">
                  <c:v>0.46082167286590198</c:v>
                </c:pt>
                <c:pt idx="325">
                  <c:v>0.45948061368217702</c:v>
                </c:pt>
                <c:pt idx="326">
                  <c:v>0.45813618076465701</c:v>
                </c:pt>
                <c:pt idx="327">
                  <c:v>0.456795121580932</c:v>
                </c:pt>
                <c:pt idx="328">
                  <c:v>0.45534525948230098</c:v>
                </c:pt>
                <c:pt idx="329">
                  <c:v>0.45389455395022099</c:v>
                </c:pt>
                <c:pt idx="330">
                  <c:v>0.45249782815887002</c:v>
                </c:pt>
                <c:pt idx="331">
                  <c:v>0.45099482975295901</c:v>
                </c:pt>
                <c:pt idx="332">
                  <c:v>0.44960063426195401</c:v>
                </c:pt>
                <c:pt idx="333">
                  <c:v>0.44820306503715301</c:v>
                </c:pt>
                <c:pt idx="334">
                  <c:v>0.44680549581235302</c:v>
                </c:pt>
                <c:pt idx="335">
                  <c:v>0.44530334083989098</c:v>
                </c:pt>
                <c:pt idx="336">
                  <c:v>0.44385263530781099</c:v>
                </c:pt>
                <c:pt idx="337">
                  <c:v>0.44245506608301099</c:v>
                </c:pt>
                <c:pt idx="338">
                  <c:v>0.44089977480326897</c:v>
                </c:pt>
                <c:pt idx="339">
                  <c:v>0.43934026635628298</c:v>
                </c:pt>
                <c:pt idx="340">
                  <c:v>0.43794607086527798</c:v>
                </c:pt>
                <c:pt idx="341">
                  <c:v>0.43628113323718198</c:v>
                </c:pt>
                <c:pt idx="342">
                  <c:v>0.43477897826472001</c:v>
                </c:pt>
                <c:pt idx="343">
                  <c:v>0.43316633351045403</c:v>
                </c:pt>
                <c:pt idx="344">
                  <c:v>0.43150139588235797</c:v>
                </c:pt>
                <c:pt idx="345">
                  <c:v>0.42988959456154102</c:v>
                </c:pt>
                <c:pt idx="346">
                  <c:v>0.42828116697452001</c:v>
                </c:pt>
                <c:pt idx="347">
                  <c:v>0.42661622934642401</c:v>
                </c:pt>
                <c:pt idx="348">
                  <c:v>0.42500358459215798</c:v>
                </c:pt>
                <c:pt idx="349">
                  <c:v>0.42344407614517199</c:v>
                </c:pt>
                <c:pt idx="350">
                  <c:v>0.42177913851707599</c:v>
                </c:pt>
                <c:pt idx="351">
                  <c:v>0.42000877170786899</c:v>
                </c:pt>
                <c:pt idx="352">
                  <c:v>0.41829154120594098</c:v>
                </c:pt>
                <c:pt idx="353">
                  <c:v>0.416678896451675</c:v>
                </c:pt>
                <c:pt idx="354">
                  <c:v>0.41469008037920801</c:v>
                </c:pt>
                <c:pt idx="355">
                  <c:v>0.413081652792187</c:v>
                </c:pt>
                <c:pt idx="356">
                  <c:v>0.411307912249184</c:v>
                </c:pt>
                <c:pt idx="357">
                  <c:v>0.40942789909162303</c:v>
                </c:pt>
                <c:pt idx="358">
                  <c:v>0.40771066858969501</c:v>
                </c:pt>
                <c:pt idx="359">
                  <c:v>0.40583065543213298</c:v>
                </c:pt>
                <c:pt idx="360">
                  <c:v>0.40395148570802097</c:v>
                </c:pt>
                <c:pt idx="361">
                  <c:v>0.40201917967662798</c:v>
                </c:pt>
                <c:pt idx="362">
                  <c:v>0.40008687364523499</c:v>
                </c:pt>
                <c:pt idx="363">
                  <c:v>0.39804492126548802</c:v>
                </c:pt>
                <c:pt idx="364">
                  <c:v>0.39616575154137501</c:v>
                </c:pt>
                <c:pt idx="365">
                  <c:v>0.39417693546890697</c:v>
                </c:pt>
                <c:pt idx="366">
                  <c:v>0.39219149313023399</c:v>
                </c:pt>
                <c:pt idx="367">
                  <c:v>0.39015038418393599</c:v>
                </c:pt>
                <c:pt idx="368">
                  <c:v>0.38810843180418803</c:v>
                </c:pt>
                <c:pt idx="369">
                  <c:v>0.386066479424441</c:v>
                </c:pt>
                <c:pt idx="370">
                  <c:v>0.38397223417086301</c:v>
                </c:pt>
                <c:pt idx="371">
                  <c:v>0.38182569604345401</c:v>
                </c:pt>
                <c:pt idx="372">
                  <c:v>0.37973145078987602</c:v>
                </c:pt>
                <c:pt idx="373">
                  <c:v>0.37758406922901799</c:v>
                </c:pt>
                <c:pt idx="374">
                  <c:v>0.37532788475325402</c:v>
                </c:pt>
                <c:pt idx="375">
                  <c:v>0.37307170027748898</c:v>
                </c:pt>
                <c:pt idx="376">
                  <c:v>0.37087202584280099</c:v>
                </c:pt>
                <c:pt idx="377">
                  <c:v>0.36856270505975802</c:v>
                </c:pt>
                <c:pt idx="378">
                  <c:v>0.366253384276714</c:v>
                </c:pt>
                <c:pt idx="379">
                  <c:v>0.36394490692711801</c:v>
                </c:pt>
                <c:pt idx="380">
                  <c:v>0.36163558614407498</c:v>
                </c:pt>
                <c:pt idx="381">
                  <c:v>0.35926975531995697</c:v>
                </c:pt>
                <c:pt idx="382">
                  <c:v>0.35685584878925197</c:v>
                </c:pt>
                <c:pt idx="383">
                  <c:v>0.35449001796513202</c:v>
                </c:pt>
                <c:pt idx="384">
                  <c:v>0.35202297512714797</c:v>
                </c:pt>
                <c:pt idx="385">
                  <c:v>0.34965714430302902</c:v>
                </c:pt>
                <c:pt idx="386">
                  <c:v>0.34724239433887499</c:v>
                </c:pt>
                <c:pt idx="387">
                  <c:v>0.34482427064092502</c:v>
                </c:pt>
                <c:pt idx="388">
                  <c:v>0.34235385406914398</c:v>
                </c:pt>
                <c:pt idx="389">
                  <c:v>0.33993910410499101</c:v>
                </c:pt>
                <c:pt idx="390">
                  <c:v>0.33746784409976099</c:v>
                </c:pt>
                <c:pt idx="391">
                  <c:v>0.33499742752798101</c:v>
                </c:pt>
                <c:pt idx="392">
                  <c:v>0.33242073834164199</c:v>
                </c:pt>
                <c:pt idx="393">
                  <c:v>0.32994947833641203</c:v>
                </c:pt>
                <c:pt idx="394">
                  <c:v>0.327531354638463</c:v>
                </c:pt>
                <c:pt idx="395">
                  <c:v>0.32490237257829202</c:v>
                </c:pt>
                <c:pt idx="396">
                  <c:v>0.32237881969923199</c:v>
                </c:pt>
                <c:pt idx="397">
                  <c:v>0.31995985256783399</c:v>
                </c:pt>
                <c:pt idx="398">
                  <c:v>0.31743629968877302</c:v>
                </c:pt>
                <c:pt idx="399">
                  <c:v>0.314965039683543</c:v>
                </c:pt>
                <c:pt idx="400">
                  <c:v>0.31244148680448403</c:v>
                </c:pt>
                <c:pt idx="401">
                  <c:v>0.30997107023270298</c:v>
                </c:pt>
                <c:pt idx="402">
                  <c:v>0.30744667392019398</c:v>
                </c:pt>
                <c:pt idx="403">
                  <c:v>0.304923121041135</c:v>
                </c:pt>
                <c:pt idx="404">
                  <c:v>0.30245186103590499</c:v>
                </c:pt>
                <c:pt idx="405">
                  <c:v>0.299984818197921</c:v>
                </c:pt>
                <c:pt idx="406">
                  <c:v>0.29751440162614001</c:v>
                </c:pt>
                <c:pt idx="407">
                  <c:v>0.29504314162091</c:v>
                </c:pt>
                <c:pt idx="408">
                  <c:v>0.29262501792296097</c:v>
                </c:pt>
                <c:pt idx="409">
                  <c:v>0.290210267958807</c:v>
                </c:pt>
                <c:pt idx="410">
                  <c:v>0.28779214426085697</c:v>
                </c:pt>
                <c:pt idx="411">
                  <c:v>0.28543053060398299</c:v>
                </c:pt>
                <c:pt idx="412">
                  <c:v>0.28301156347258399</c:v>
                </c:pt>
                <c:pt idx="413">
                  <c:v>0.28064994981571001</c:v>
                </c:pt>
                <c:pt idx="414">
                  <c:v>0.27828833615883503</c:v>
                </c:pt>
                <c:pt idx="415">
                  <c:v>0.27592250533471702</c:v>
                </c:pt>
                <c:pt idx="416">
                  <c:v>0.27367053802619701</c:v>
                </c:pt>
                <c:pt idx="417">
                  <c:v>0.271304707202079</c:v>
                </c:pt>
                <c:pt idx="418">
                  <c:v>0.26904852272631402</c:v>
                </c:pt>
                <c:pt idx="419">
                  <c:v>0.26668690906944098</c:v>
                </c:pt>
                <c:pt idx="420">
                  <c:v>0.26448723463475099</c:v>
                </c:pt>
                <c:pt idx="421">
                  <c:v>0.26223105015898801</c:v>
                </c:pt>
                <c:pt idx="422">
                  <c:v>0.25997486568322298</c:v>
                </c:pt>
                <c:pt idx="423">
                  <c:v>0.25777434781508601</c:v>
                </c:pt>
                <c:pt idx="424">
                  <c:v>0.25557129964660102</c:v>
                </c:pt>
                <c:pt idx="425">
                  <c:v>0.25331511517083799</c:v>
                </c:pt>
                <c:pt idx="426">
                  <c:v>0.25116773360997902</c:v>
                </c:pt>
                <c:pt idx="427">
                  <c:v>0.24902035204912201</c:v>
                </c:pt>
                <c:pt idx="428">
                  <c:v>0.24686959675446901</c:v>
                </c:pt>
                <c:pt idx="429">
                  <c:v>0.24466992231977899</c:v>
                </c:pt>
                <c:pt idx="430">
                  <c:v>0.24252338419237099</c:v>
                </c:pt>
                <c:pt idx="431">
                  <c:v>0.240429138938792</c:v>
                </c:pt>
                <c:pt idx="432">
                  <c:v>0.23833067651796999</c:v>
                </c:pt>
                <c:pt idx="433">
                  <c:v>0.23623643126439201</c:v>
                </c:pt>
                <c:pt idx="434">
                  <c:v>0.234089049703533</c:v>
                </c:pt>
                <c:pt idx="435">
                  <c:v>0.23199480444995499</c:v>
                </c:pt>
                <c:pt idx="436">
                  <c:v>0.229900559196376</c:v>
                </c:pt>
                <c:pt idx="437">
                  <c:v>0.22780631394279799</c:v>
                </c:pt>
                <c:pt idx="438">
                  <c:v>0.22576436156305099</c:v>
                </c:pt>
                <c:pt idx="439">
                  <c:v>0.22372662635054799</c:v>
                </c:pt>
                <c:pt idx="440">
                  <c:v>0.22173781027808001</c:v>
                </c:pt>
                <c:pt idx="441">
                  <c:v>0.21969670133178201</c:v>
                </c:pt>
                <c:pt idx="442">
                  <c:v>0.21776439530038899</c:v>
                </c:pt>
                <c:pt idx="443">
                  <c:v>0.215832089268996</c:v>
                </c:pt>
                <c:pt idx="444">
                  <c:v>0.21384327319652899</c:v>
                </c:pt>
                <c:pt idx="445">
                  <c:v>0.21191096716513599</c:v>
                </c:pt>
                <c:pt idx="446">
                  <c:v>0.21008409031485401</c:v>
                </c:pt>
                <c:pt idx="447">
                  <c:v>0.20826058719836699</c:v>
                </c:pt>
                <c:pt idx="448">
                  <c:v>0.206433710348085</c:v>
                </c:pt>
                <c:pt idx="449">
                  <c:v>0.204659969805083</c:v>
                </c:pt>
                <c:pt idx="450">
                  <c:v>0.202995032176987</c:v>
                </c:pt>
                <c:pt idx="451">
                  <c:v>0.20138660458996599</c:v>
                </c:pt>
                <c:pt idx="452">
                  <c:v>0.19977395983570001</c:v>
                </c:pt>
                <c:pt idx="453">
                  <c:v>0.19810902220760301</c:v>
                </c:pt>
                <c:pt idx="454">
                  <c:v>0.19660602380169301</c:v>
                </c:pt>
                <c:pt idx="455">
                  <c:v>0.195103025395782</c:v>
                </c:pt>
                <c:pt idx="456">
                  <c:v>0.19365316329715099</c:v>
                </c:pt>
                <c:pt idx="457">
                  <c:v>0.192202457765071</c:v>
                </c:pt>
                <c:pt idx="458">
                  <c:v>0.19075259566644001</c:v>
                </c:pt>
                <c:pt idx="459">
                  <c:v>0.18935502644163901</c:v>
                </c:pt>
                <c:pt idx="460">
                  <c:v>0.188658350412861</c:v>
                </c:pt>
                <c:pt idx="461">
                  <c:v>0.18811939643902401</c:v>
                </c:pt>
                <c:pt idx="462">
                  <c:v>0.18720848831422901</c:v>
                </c:pt>
                <c:pt idx="463">
                  <c:v>0.18618709040763201</c:v>
                </c:pt>
                <c:pt idx="464">
                  <c:v>0.185114243060652</c:v>
                </c:pt>
                <c:pt idx="465">
                  <c:v>0.18398404223914699</c:v>
                </c:pt>
                <c:pt idx="466">
                  <c:v>0.18291035145871801</c:v>
                </c:pt>
                <c:pt idx="467">
                  <c:v>0.18183666067828999</c:v>
                </c:pt>
                <c:pt idx="468">
                  <c:v>0.18076296989786</c:v>
                </c:pt>
                <c:pt idx="469">
                  <c:v>0.17974241542471101</c:v>
                </c:pt>
                <c:pt idx="470">
                  <c:v>0.17872186095156201</c:v>
                </c:pt>
                <c:pt idx="471">
                  <c:v>0.17770046304496301</c:v>
                </c:pt>
                <c:pt idx="472">
                  <c:v>0.176841847794001</c:v>
                </c:pt>
                <c:pt idx="473">
                  <c:v>0.17593009623575701</c:v>
                </c:pt>
                <c:pt idx="474">
                  <c:v>0.17485724888877699</c:v>
                </c:pt>
                <c:pt idx="475">
                  <c:v>0.173941280163289</c:v>
                </c:pt>
                <c:pt idx="476">
                  <c:v>0.17319231126067999</c:v>
                </c:pt>
                <c:pt idx="477">
                  <c:v>0.17233285257626799</c:v>
                </c:pt>
                <c:pt idx="478">
                  <c:v>0.171527373632584</c:v>
                </c:pt>
                <c:pt idx="479">
                  <c:v>0.17066791494817199</c:v>
                </c:pt>
                <c:pt idx="480">
                  <c:v>0.169862436004488</c:v>
                </c:pt>
                <c:pt idx="481">
                  <c:v>0.169109249934634</c:v>
                </c:pt>
                <c:pt idx="482">
                  <c:v>0.168197498376391</c:v>
                </c:pt>
                <c:pt idx="483">
                  <c:v>0.16739117599925801</c:v>
                </c:pt>
                <c:pt idx="484">
                  <c:v>0.16663798992940501</c:v>
                </c:pt>
                <c:pt idx="485">
                  <c:v>0.166050116815532</c:v>
                </c:pt>
                <c:pt idx="486">
                  <c:v>0.16540235992679</c:v>
                </c:pt>
                <c:pt idx="487">
                  <c:v>0.164543744675826</c:v>
                </c:pt>
                <c:pt idx="488">
                  <c:v>0.163899361520879</c:v>
                </c:pt>
                <c:pt idx="489">
                  <c:v>0.16304074626991499</c:v>
                </c:pt>
                <c:pt idx="490">
                  <c:v>0.16239636311496899</c:v>
                </c:pt>
                <c:pt idx="491">
                  <c:v>0.161590040737836</c:v>
                </c:pt>
                <c:pt idx="492">
                  <c:v>0.16094650101633801</c:v>
                </c:pt>
                <c:pt idx="493">
                  <c:v>0.16019668868028</c:v>
                </c:pt>
                <c:pt idx="494">
                  <c:v>0.15949579548425699</c:v>
                </c:pt>
                <c:pt idx="495">
                  <c:v>0.15885225576275999</c:v>
                </c:pt>
                <c:pt idx="496">
                  <c:v>0.15820787260781199</c:v>
                </c:pt>
                <c:pt idx="497">
                  <c:v>0.15751119657903401</c:v>
                </c:pt>
                <c:pt idx="498">
                  <c:v>0.15675801050918101</c:v>
                </c:pt>
                <c:pt idx="499">
                  <c:v>0.15611362735423401</c:v>
                </c:pt>
                <c:pt idx="500">
                  <c:v>0.15536044128438001</c:v>
                </c:pt>
                <c:pt idx="501">
                  <c:v>0.15471605812943401</c:v>
                </c:pt>
                <c:pt idx="502">
                  <c:v>0.153966245793377</c:v>
                </c:pt>
                <c:pt idx="503">
                  <c:v>0.153374998945708</c:v>
                </c:pt>
                <c:pt idx="504">
                  <c:v>0.15278375209804099</c:v>
                </c:pt>
                <c:pt idx="505">
                  <c:v>0.15203056602818699</c:v>
                </c:pt>
                <c:pt idx="506">
                  <c:v>0.15128075369213001</c:v>
                </c:pt>
                <c:pt idx="507">
                  <c:v>0.150689506844462</c:v>
                </c:pt>
                <c:pt idx="508">
                  <c:v>0.14999283081568501</c:v>
                </c:pt>
                <c:pt idx="509">
                  <c:v>0.14934844766073699</c:v>
                </c:pt>
                <c:pt idx="510">
                  <c:v>0.148647554464715</c:v>
                </c:pt>
                <c:pt idx="511">
                  <c:v>0.14805630761704799</c:v>
                </c:pt>
                <c:pt idx="512">
                  <c:v>0.1474119244621</c:v>
                </c:pt>
                <c:pt idx="513">
                  <c:v>0.146768384740603</c:v>
                </c:pt>
                <c:pt idx="514">
                  <c:v>0.146124001585655</c:v>
                </c:pt>
                <c:pt idx="515">
                  <c:v>0.145374189249598</c:v>
                </c:pt>
                <c:pt idx="516">
                  <c:v>0.14494488162411601</c:v>
                </c:pt>
                <c:pt idx="517">
                  <c:v>0.14429712473537301</c:v>
                </c:pt>
                <c:pt idx="518">
                  <c:v>0.143600448706596</c:v>
                </c:pt>
                <c:pt idx="519">
                  <c:v>0.142956065551648</c:v>
                </c:pt>
                <c:pt idx="520">
                  <c:v>0.14214974317451501</c:v>
                </c:pt>
                <c:pt idx="521">
                  <c:v>0.141558496326847</c:v>
                </c:pt>
                <c:pt idx="522">
                  <c:v>0.140914956605349</c:v>
                </c:pt>
                <c:pt idx="523">
                  <c:v>0.140270573450402</c:v>
                </c:pt>
                <c:pt idx="524">
                  <c:v>0.139626190295455</c:v>
                </c:pt>
                <c:pt idx="525">
                  <c:v>0.13892951426667799</c:v>
                </c:pt>
                <c:pt idx="526">
                  <c:v>0.13833826741900901</c:v>
                </c:pt>
                <c:pt idx="527">
                  <c:v>0.13764159139023199</c:v>
                </c:pt>
                <c:pt idx="528">
                  <c:v>0.13705034454256401</c:v>
                </c:pt>
                <c:pt idx="529">
                  <c:v>0.13651139056872699</c:v>
                </c:pt>
                <c:pt idx="530">
                  <c:v>0.13592014372106001</c:v>
                </c:pt>
                <c:pt idx="531">
                  <c:v>0.13527576056611301</c:v>
                </c:pt>
                <c:pt idx="532">
                  <c:v>0.13463137741116599</c:v>
                </c:pt>
                <c:pt idx="533">
                  <c:v>0.13409664060457299</c:v>
                </c:pt>
                <c:pt idx="534">
                  <c:v>0.13350539375690601</c:v>
                </c:pt>
                <c:pt idx="535">
                  <c:v>0.13286101060195901</c:v>
                </c:pt>
                <c:pt idx="536">
                  <c:v>0.132269763754291</c:v>
                </c:pt>
                <c:pt idx="537">
                  <c:v>0.13162538059934401</c:v>
                </c:pt>
                <c:pt idx="538">
                  <c:v>0.131034133751676</c:v>
                </c:pt>
                <c:pt idx="539">
                  <c:v>0.130390594030178</c:v>
                </c:pt>
                <c:pt idx="540">
                  <c:v>0.129851640056342</c:v>
                </c:pt>
                <c:pt idx="541">
                  <c:v>0.12931690324974901</c:v>
                </c:pt>
                <c:pt idx="542">
                  <c:v>0.128725656402082</c:v>
                </c:pt>
                <c:pt idx="543">
                  <c:v>0.12813440955441399</c:v>
                </c:pt>
                <c:pt idx="544">
                  <c:v>0.12754231927329801</c:v>
                </c:pt>
                <c:pt idx="545">
                  <c:v>0.12700758246670599</c:v>
                </c:pt>
                <c:pt idx="546">
                  <c:v>0.12646947192631799</c:v>
                </c:pt>
                <c:pt idx="547">
                  <c:v>0.12587738164520099</c:v>
                </c:pt>
                <c:pt idx="548">
                  <c:v>0.125290351964779</c:v>
                </c:pt>
                <c:pt idx="549">
                  <c:v>0.124751397990941</c:v>
                </c:pt>
                <c:pt idx="550">
                  <c:v>0.12426895405818</c:v>
                </c:pt>
                <c:pt idx="551">
                  <c:v>0.123730843517793</c:v>
                </c:pt>
                <c:pt idx="552">
                  <c:v>0.123191889543955</c:v>
                </c:pt>
                <c:pt idx="553">
                  <c:v>0.12265715273736399</c:v>
                </c:pt>
                <c:pt idx="554">
                  <c:v>0.122118198763527</c:v>
                </c:pt>
                <c:pt idx="555">
                  <c:v>0.121636598264214</c:v>
                </c:pt>
                <c:pt idx="556">
                  <c:v>0.121097644290378</c:v>
                </c:pt>
                <c:pt idx="557">
                  <c:v>0.120562907483785</c:v>
                </c:pt>
                <c:pt idx="558">
                  <c:v>0.120080463551023</c:v>
                </c:pt>
                <c:pt idx="559">
                  <c:v>0.119594645884467</c:v>
                </c:pt>
                <c:pt idx="560">
                  <c:v>0.11911220195170601</c:v>
                </c:pt>
                <c:pt idx="561">
                  <c:v>0.118630601452392</c:v>
                </c:pt>
                <c:pt idx="562">
                  <c:v>0.11803935460472501</c:v>
                </c:pt>
                <c:pt idx="563">
                  <c:v>0.117500400630888</c:v>
                </c:pt>
                <c:pt idx="564">
                  <c:v>0.11701795669812699</c:v>
                </c:pt>
                <c:pt idx="565">
                  <c:v>0.116536356198815</c:v>
                </c:pt>
                <c:pt idx="566">
                  <c:v>0.116050538532257</c:v>
                </c:pt>
                <c:pt idx="567">
                  <c:v>0.115514958292216</c:v>
                </c:pt>
                <c:pt idx="568">
                  <c:v>0.115029140625659</c:v>
                </c:pt>
                <c:pt idx="569">
                  <c:v>0.11454754012634601</c:v>
                </c:pt>
                <c:pt idx="570">
                  <c:v>0.114118232500864</c:v>
                </c:pt>
                <c:pt idx="571">
                  <c:v>0.113635788568103</c:v>
                </c:pt>
                <c:pt idx="572">
                  <c:v>0.11320648094262201</c:v>
                </c:pt>
                <c:pt idx="573">
                  <c:v>0.112777173317139</c:v>
                </c:pt>
                <c:pt idx="574">
                  <c:v>0.112291355650583</c:v>
                </c:pt>
                <c:pt idx="575">
                  <c:v>0.111917714632727</c:v>
                </c:pt>
                <c:pt idx="576">
                  <c:v>0.11143189696617101</c:v>
                </c:pt>
                <c:pt idx="577">
                  <c:v>0.110950296466857</c:v>
                </c:pt>
                <c:pt idx="578">
                  <c:v>0.11046785253409599</c:v>
                </c:pt>
                <c:pt idx="579">
                  <c:v>0.11009083778244499</c:v>
                </c:pt>
                <c:pt idx="580">
                  <c:v>0.10966153015696301</c:v>
                </c:pt>
                <c:pt idx="581">
                  <c:v>0.109285358838761</c:v>
                </c:pt>
                <c:pt idx="582">
                  <c:v>0.10885605121328</c:v>
                </c:pt>
                <c:pt idx="583">
                  <c:v>0.108425900154349</c:v>
                </c:pt>
                <c:pt idx="584">
                  <c:v>0.107996592528866</c:v>
                </c:pt>
                <c:pt idx="585">
                  <c:v>0.10762042121066499</c:v>
                </c:pt>
                <c:pt idx="586">
                  <c:v>0.107137977277904</c:v>
                </c:pt>
                <c:pt idx="587">
                  <c:v>0.106599023304066</c:v>
                </c:pt>
                <c:pt idx="588">
                  <c:v>0.106117422804754</c:v>
                </c:pt>
                <c:pt idx="589">
                  <c:v>0.105688115179272</c:v>
                </c:pt>
                <c:pt idx="590">
                  <c:v>0.1053642367349</c:v>
                </c:pt>
                <c:pt idx="591">
                  <c:v>0.10514916120543499</c:v>
                </c:pt>
                <c:pt idx="592">
                  <c:v>0.10477214645378401</c:v>
                </c:pt>
                <c:pt idx="593">
                  <c:v>0.104342838828303</c:v>
                </c:pt>
                <c:pt idx="594">
                  <c:v>0.10407547042500701</c:v>
                </c:pt>
                <c:pt idx="595">
                  <c:v>0.103593869925693</c:v>
                </c:pt>
                <c:pt idx="596">
                  <c:v>0.103269991481322</c:v>
                </c:pt>
                <c:pt idx="597">
                  <c:v>0.102892976729672</c:v>
                </c:pt>
                <c:pt idx="598">
                  <c:v>0.102625608326376</c:v>
                </c:pt>
                <c:pt idx="599">
                  <c:v>0.10241053279690999</c:v>
                </c:pt>
                <c:pt idx="600">
                  <c:v>0.10203436147870699</c:v>
                </c:pt>
                <c:pt idx="601">
                  <c:v>0.101499624672116</c:v>
                </c:pt>
                <c:pt idx="602">
                  <c:v>0.101228039101575</c:v>
                </c:pt>
                <c:pt idx="603">
                  <c:v>0.100855241517168</c:v>
                </c:pt>
                <c:pt idx="604">
                  <c:v>0.10026399466950101</c:v>
                </c:pt>
                <c:pt idx="605">
                  <c:v>0.100048919140035</c:v>
                </c:pt>
                <c:pt idx="606">
                  <c:v>9.9619611514553993E-2</c:v>
                </c:pt>
                <c:pt idx="607">
                  <c:v>9.9242596762903104E-2</c:v>
                </c:pt>
                <c:pt idx="608">
                  <c:v>9.8975228359606093E-2</c:v>
                </c:pt>
                <c:pt idx="609">
                  <c:v>9.8545920734124604E-2</c:v>
                </c:pt>
                <c:pt idx="610">
                  <c:v>9.8113239374847699E-2</c:v>
                </c:pt>
                <c:pt idx="611">
                  <c:v>9.80601030675681E-2</c:v>
                </c:pt>
                <c:pt idx="612">
                  <c:v>9.7630795442085402E-2</c:v>
                </c:pt>
                <c:pt idx="613">
                  <c:v>9.7310290731509694E-2</c:v>
                </c:pt>
                <c:pt idx="614">
                  <c:v>9.6934119413307998E-2</c:v>
                </c:pt>
                <c:pt idx="615">
                  <c:v>9.6772180191122506E-2</c:v>
                </c:pt>
                <c:pt idx="616">
                  <c:v>9.6448301746751397E-2</c:v>
                </c:pt>
                <c:pt idx="617">
                  <c:v>9.6127797036174606E-2</c:v>
                </c:pt>
                <c:pt idx="618">
                  <c:v>9.5750782284523703E-2</c:v>
                </c:pt>
                <c:pt idx="619">
                  <c:v>9.5483413881227802E-2</c:v>
                </c:pt>
                <c:pt idx="620">
                  <c:v>9.5216045477931902E-2</c:v>
                </c:pt>
                <c:pt idx="621">
                  <c:v>9.4945303340840601E-2</c:v>
                </c:pt>
                <c:pt idx="622">
                  <c:v>9.4624798630263796E-2</c:v>
                </c:pt>
                <c:pt idx="623">
                  <c:v>9.43009201858927E-2</c:v>
                </c:pt>
                <c:pt idx="624">
                  <c:v>9.4085844656427303E-2</c:v>
                </c:pt>
                <c:pt idx="625">
                  <c:v>9.3818476253131403E-2</c:v>
                </c:pt>
                <c:pt idx="626">
                  <c:v>9.3551107849835502E-2</c:v>
                </c:pt>
                <c:pt idx="627">
                  <c:v>9.3227229405464504E-2</c:v>
                </c:pt>
                <c:pt idx="628">
                  <c:v>9.2851058087261601E-2</c:v>
                </c:pt>
                <c:pt idx="629">
                  <c:v>9.2583689683965603E-2</c:v>
                </c:pt>
                <c:pt idx="630">
                  <c:v>9.2258967806145495E-2</c:v>
                </c:pt>
                <c:pt idx="631">
                  <c:v>9.1991599402849594E-2</c:v>
                </c:pt>
                <c:pt idx="632">
                  <c:v>9.1777367306833502E-2</c:v>
                </c:pt>
                <c:pt idx="633">
                  <c:v>9.1400352555181405E-2</c:v>
                </c:pt>
                <c:pt idx="634">
                  <c:v>9.1027554970775207E-2</c:v>
                </c:pt>
                <c:pt idx="635">
                  <c:v>9.0865615748589604E-2</c:v>
                </c:pt>
                <c:pt idx="636">
                  <c:v>9.0650540219124304E-2</c:v>
                </c:pt>
                <c:pt idx="637">
                  <c:v>9.0488600996938701E-2</c:v>
                </c:pt>
                <c:pt idx="638">
                  <c:v>9.0164722552567703E-2</c:v>
                </c:pt>
                <c:pt idx="639">
                  <c:v>8.9845061275439994E-2</c:v>
                </c:pt>
                <c:pt idx="640">
                  <c:v>8.9629985745974694E-2</c:v>
                </c:pt>
                <c:pt idx="641">
                  <c:v>8.9415753649958504E-2</c:v>
                </c:pt>
                <c:pt idx="642">
                  <c:v>8.9200678120493301E-2</c:v>
                </c:pt>
                <c:pt idx="643">
                  <c:v>8.8933309717197401E-2</c:v>
                </c:pt>
                <c:pt idx="644">
                  <c:v>8.8661724146656906E-2</c:v>
                </c:pt>
                <c:pt idx="645">
                  <c:v>8.8447492050639495E-2</c:v>
                </c:pt>
                <c:pt idx="646">
                  <c:v>8.8126987340063898E-2</c:v>
                </c:pt>
                <c:pt idx="647">
                  <c:v>8.7912755244047694E-2</c:v>
                </c:pt>
                <c:pt idx="648">
                  <c:v>8.7697679714582394E-2</c:v>
                </c:pt>
                <c:pt idx="649">
                  <c:v>8.7426937577491107E-2</c:v>
                </c:pt>
                <c:pt idx="650">
                  <c:v>8.7159569174193999E-2</c:v>
                </c:pt>
                <c:pt idx="651">
                  <c:v>8.6834847296373793E-2</c:v>
                </c:pt>
                <c:pt idx="652">
                  <c:v>8.6620615200357701E-2</c:v>
                </c:pt>
                <c:pt idx="653">
                  <c:v>8.6300110489782006E-2</c:v>
                </c:pt>
                <c:pt idx="654">
                  <c:v>8.5923939171580394E-2</c:v>
                </c:pt>
                <c:pt idx="655">
                  <c:v>8.5818509990469902E-2</c:v>
                </c:pt>
                <c:pt idx="656">
                  <c:v>8.5546924419928297E-2</c:v>
                </c:pt>
                <c:pt idx="657">
                  <c:v>8.5332692323912204E-2</c:v>
                </c:pt>
                <c:pt idx="658">
                  <c:v>8.4902541264981493E-2</c:v>
                </c:pt>
                <c:pt idx="659">
                  <c:v>8.4740602042796001E-2</c:v>
                </c:pt>
                <c:pt idx="660">
                  <c:v>8.4582879987855103E-2</c:v>
                </c:pt>
                <c:pt idx="661">
                  <c:v>8.4259001543483994E-2</c:v>
                </c:pt>
                <c:pt idx="662">
                  <c:v>8.4097062321297295E-2</c:v>
                </c:pt>
                <c:pt idx="663">
                  <c:v>8.3776557610721503E-2</c:v>
                </c:pt>
                <c:pt idx="664">
                  <c:v>8.3724264736890999E-2</c:v>
                </c:pt>
                <c:pt idx="665">
                  <c:v>8.3294113677960399E-2</c:v>
                </c:pt>
                <c:pt idx="666">
                  <c:v>8.3023371540869098E-2</c:v>
                </c:pt>
                <c:pt idx="667">
                  <c:v>8.2756003137573197E-2</c:v>
                </c:pt>
                <c:pt idx="668">
                  <c:v>8.2646356789218306E-2</c:v>
                </c:pt>
                <c:pt idx="669">
                  <c:v>8.25409276081078E-2</c:v>
                </c:pt>
                <c:pt idx="670">
                  <c:v>8.2164756289904897E-2</c:v>
                </c:pt>
                <c:pt idx="671">
                  <c:v>8.18442515793293E-2</c:v>
                </c:pt>
                <c:pt idx="672">
                  <c:v>8.1682312357143697E-2</c:v>
                </c:pt>
                <c:pt idx="673">
                  <c:v>8.1520373134958302E-2</c:v>
                </c:pt>
                <c:pt idx="674">
                  <c:v>8.1414943953847893E-2</c:v>
                </c:pt>
                <c:pt idx="675">
                  <c:v>8.0981419161121906E-2</c:v>
                </c:pt>
                <c:pt idx="676">
                  <c:v>8.0767187065104495E-2</c:v>
                </c:pt>
                <c:pt idx="677">
                  <c:v>8.0446682354528898E-2</c:v>
                </c:pt>
                <c:pt idx="678">
                  <c:v>8.0284743132343295E-2</c:v>
                </c:pt>
                <c:pt idx="679">
                  <c:v>8.0122803910157803E-2</c:v>
                </c:pt>
                <c:pt idx="680">
                  <c:v>7.9855435506861902E-2</c:v>
                </c:pt>
                <c:pt idx="681">
                  <c:v>7.9802299199582205E-2</c:v>
                </c:pt>
                <c:pt idx="682">
                  <c:v>7.9534930796286304E-2</c:v>
                </c:pt>
                <c:pt idx="683">
                  <c:v>7.9264188659193699E-2</c:v>
                </c:pt>
                <c:pt idx="684">
                  <c:v>7.8887173907542907E-2</c:v>
                </c:pt>
                <c:pt idx="685">
                  <c:v>7.8672941811526703E-2</c:v>
                </c:pt>
                <c:pt idx="686">
                  <c:v>7.8567512630416406E-2</c:v>
                </c:pt>
                <c:pt idx="687">
                  <c:v>7.8243634186045297E-2</c:v>
                </c:pt>
                <c:pt idx="688">
                  <c:v>7.8085068697655205E-2</c:v>
                </c:pt>
                <c:pt idx="689">
                  <c:v>7.78134831271136E-2</c:v>
                </c:pt>
                <c:pt idx="690">
                  <c:v>7.7655761072172494E-2</c:v>
                </c:pt>
                <c:pt idx="691">
                  <c:v>7.75461147238177E-2</c:v>
                </c:pt>
                <c:pt idx="692">
                  <c:v>7.7169943405615907E-2</c:v>
                </c:pt>
                <c:pt idx="693">
                  <c:v>7.6902575002320006E-2</c:v>
                </c:pt>
                <c:pt idx="694">
                  <c:v>7.6635206599022898E-2</c:v>
                </c:pt>
                <c:pt idx="695">
                  <c:v>7.6363621028482501E-2</c:v>
                </c:pt>
                <c:pt idx="696">
                  <c:v>7.6205055540092395E-2</c:v>
                </c:pt>
                <c:pt idx="697">
                  <c:v>7.6043116317906806E-2</c:v>
                </c:pt>
                <c:pt idx="698">
                  <c:v>7.5828884221890699E-2</c:v>
                </c:pt>
                <c:pt idx="699">
                  <c:v>7.5451869470239796E-2</c:v>
                </c:pt>
                <c:pt idx="700">
                  <c:v>7.5289930248054304E-2</c:v>
                </c:pt>
                <c:pt idx="701">
                  <c:v>7.5184501066944007E-2</c:v>
                </c:pt>
                <c:pt idx="702">
                  <c:v>7.4970268970926596E-2</c:v>
                </c:pt>
                <c:pt idx="703">
                  <c:v>7.4698683400386101E-2</c:v>
                </c:pt>
                <c:pt idx="704">
                  <c:v>7.4483607870920801E-2</c:v>
                </c:pt>
                <c:pt idx="705">
                  <c:v>7.4378178689810504E-2</c:v>
                </c:pt>
                <c:pt idx="706">
                  <c:v>7.4054300245439394E-2</c:v>
                </c:pt>
                <c:pt idx="707">
                  <c:v>7.3896578190498399E-2</c:v>
                </c:pt>
                <c:pt idx="708">
                  <c:v>7.3681502661033099E-2</c:v>
                </c:pt>
                <c:pt idx="709">
                  <c:v>7.3467270565015799E-2</c:v>
                </c:pt>
                <c:pt idx="710">
                  <c:v>7.3248821301755002E-2</c:v>
                </c:pt>
                <c:pt idx="711">
                  <c:v>7.3033745772289702E-2</c:v>
                </c:pt>
                <c:pt idx="712">
                  <c:v>7.2819513676273595E-2</c:v>
                </c:pt>
                <c:pt idx="713">
                  <c:v>7.2604438146808295E-2</c:v>
                </c:pt>
                <c:pt idx="714">
                  <c:v>7.2389362617343106E-2</c:v>
                </c:pt>
                <c:pt idx="715">
                  <c:v>7.2231640562402097E-2</c:v>
                </c:pt>
                <c:pt idx="716">
                  <c:v>7.1960054991861699E-2</c:v>
                </c:pt>
                <c:pt idx="717">
                  <c:v>7.1692686588564494E-2</c:v>
                </c:pt>
                <c:pt idx="718">
                  <c:v>7.1530747366379002E-2</c:v>
                </c:pt>
                <c:pt idx="719">
                  <c:v>7.1263378963083102E-2</c:v>
                </c:pt>
                <c:pt idx="720">
                  <c:v>7.0996010559787104E-2</c:v>
                </c:pt>
                <c:pt idx="721">
                  <c:v>7.0834071337601598E-2</c:v>
                </c:pt>
                <c:pt idx="722">
                  <c:v>7.0618995808136395E-2</c:v>
                </c:pt>
                <c:pt idx="723">
                  <c:v>7.05101928932306E-2</c:v>
                </c:pt>
                <c:pt idx="724">
                  <c:v>7.0242824489933506E-2</c:v>
                </c:pt>
                <c:pt idx="725">
                  <c:v>6.9975456086637605E-2</c:v>
                </c:pt>
                <c:pt idx="726">
                  <c:v>6.9708087683341594E-2</c:v>
                </c:pt>
                <c:pt idx="727">
                  <c:v>6.9546148461156101E-2</c:v>
                </c:pt>
                <c:pt idx="728">
                  <c:v>6.9331072931690801E-2</c:v>
                </c:pt>
                <c:pt idx="729">
                  <c:v>6.9059487361150307E-2</c:v>
                </c:pt>
                <c:pt idx="730">
                  <c:v>6.8845255265133007E-2</c:v>
                </c:pt>
                <c:pt idx="731">
                  <c:v>6.8630179735667596E-2</c:v>
                </c:pt>
                <c:pt idx="732">
                  <c:v>6.8415947639651503E-2</c:v>
                </c:pt>
                <c:pt idx="733">
                  <c:v>6.8148579236355603E-2</c:v>
                </c:pt>
                <c:pt idx="734">
                  <c:v>6.7986640014170097E-2</c:v>
                </c:pt>
                <c:pt idx="735">
                  <c:v>6.7719271610874196E-2</c:v>
                </c:pt>
                <c:pt idx="736">
                  <c:v>6.7504196081408896E-2</c:v>
                </c:pt>
                <c:pt idx="737">
                  <c:v>6.7342256859222099E-2</c:v>
                </c:pt>
                <c:pt idx="738">
                  <c:v>6.7074888455926296E-2</c:v>
                </c:pt>
                <c:pt idx="739">
                  <c:v>6.6859812926460899E-2</c:v>
                </c:pt>
                <c:pt idx="740">
                  <c:v>6.6645580830444806E-2</c:v>
                </c:pt>
                <c:pt idx="741">
                  <c:v>6.6430505300979506E-2</c:v>
                </c:pt>
                <c:pt idx="742">
                  <c:v>6.6163136897683605E-2</c:v>
                </c:pt>
                <c:pt idx="743">
                  <c:v>6.5948904801666305E-2</c:v>
                </c:pt>
                <c:pt idx="744">
                  <c:v>6.5730455538405605E-2</c:v>
                </c:pt>
                <c:pt idx="745">
                  <c:v>6.5515380008940305E-2</c:v>
                </c:pt>
                <c:pt idx="746">
                  <c:v>6.5194875298364596E-2</c:v>
                </c:pt>
                <c:pt idx="747">
                  <c:v>6.4980643202348504E-2</c:v>
                </c:pt>
                <c:pt idx="748">
                  <c:v>6.4713274799052506E-2</c:v>
                </c:pt>
                <c:pt idx="749">
                  <c:v>6.4498199269587303E-2</c:v>
                </c:pt>
                <c:pt idx="750">
                  <c:v>6.4227457132494795E-2</c:v>
                </c:pt>
                <c:pt idx="751">
                  <c:v>6.4012381603029495E-2</c:v>
                </c:pt>
                <c:pt idx="752">
                  <c:v>6.3797306073564097E-2</c:v>
                </c:pt>
                <c:pt idx="753">
                  <c:v>6.3583073977548005E-2</c:v>
                </c:pt>
                <c:pt idx="754">
                  <c:v>6.3367998448082705E-2</c:v>
                </c:pt>
                <c:pt idx="755">
                  <c:v>6.3048337170956301E-2</c:v>
                </c:pt>
                <c:pt idx="756">
                  <c:v>6.2776751600415695E-2</c:v>
                </c:pt>
                <c:pt idx="757">
                  <c:v>6.2509383197118601E-2</c:v>
                </c:pt>
                <c:pt idx="758">
                  <c:v>6.2295151101102501E-2</c:v>
                </c:pt>
                <c:pt idx="759">
                  <c:v>6.20269392643574E-2</c:v>
                </c:pt>
                <c:pt idx="760">
                  <c:v>6.1703060819986499E-2</c:v>
                </c:pt>
                <c:pt idx="761">
                  <c:v>6.1435692416690398E-2</c:v>
                </c:pt>
                <c:pt idx="762">
                  <c:v>6.1221460320673098E-2</c:v>
                </c:pt>
                <c:pt idx="763">
                  <c:v>6.08975818763021E-2</c:v>
                </c:pt>
                <c:pt idx="764">
                  <c:v>6.0739016387911897E-2</c:v>
                </c:pt>
                <c:pt idx="765">
                  <c:v>6.0415137943540899E-2</c:v>
                </c:pt>
                <c:pt idx="766">
                  <c:v>6.02531987213554E-2</c:v>
                </c:pt>
                <c:pt idx="767">
                  <c:v>6.0094633232965197E-2</c:v>
                </c:pt>
                <c:pt idx="768">
                  <c:v>5.9876183969704497E-2</c:v>
                </c:pt>
                <c:pt idx="769">
                  <c:v>5.9503386385297098E-2</c:v>
                </c:pt>
                <c:pt idx="770">
                  <c:v>5.92326442482057E-2</c:v>
                </c:pt>
                <c:pt idx="771">
                  <c:v>5.8965275844909799E-2</c:v>
                </c:pt>
                <c:pt idx="772">
                  <c:v>5.8750200315444499E-2</c:v>
                </c:pt>
                <c:pt idx="773">
                  <c:v>5.8429695604868902E-2</c:v>
                </c:pt>
                <c:pt idx="774">
                  <c:v>5.8158953467776303E-2</c:v>
                </c:pt>
                <c:pt idx="775">
                  <c:v>5.7838448757200699E-2</c:v>
                </c:pt>
                <c:pt idx="776">
                  <c:v>5.7514570312829597E-2</c:v>
                </c:pt>
                <c:pt idx="777">
                  <c:v>5.7247201909533703E-2</c:v>
                </c:pt>
                <c:pt idx="778">
                  <c:v>5.6923323465162601E-2</c:v>
                </c:pt>
                <c:pt idx="779">
                  <c:v>5.66559550618655E-2</c:v>
                </c:pt>
                <c:pt idx="780">
                  <c:v>5.6335450351289798E-2</c:v>
                </c:pt>
                <c:pt idx="781">
                  <c:v>5.6117001088029202E-2</c:v>
                </c:pt>
                <c:pt idx="782">
                  <c:v>5.5797339810902603E-2</c:v>
                </c:pt>
                <c:pt idx="783">
                  <c:v>5.5529971407606703E-2</c:v>
                </c:pt>
                <c:pt idx="784">
                  <c:v>5.51529566559548E-2</c:v>
                </c:pt>
                <c:pt idx="785">
                  <c:v>5.4829078211583698E-2</c:v>
                </c:pt>
                <c:pt idx="786">
                  <c:v>5.4456280627177299E-2</c:v>
                </c:pt>
                <c:pt idx="787">
                  <c:v>5.4132402182806398E-2</c:v>
                </c:pt>
                <c:pt idx="788">
                  <c:v>5.38650337795104E-2</c:v>
                </c:pt>
                <c:pt idx="789">
                  <c:v>5.34357261540278E-2</c:v>
                </c:pt>
                <c:pt idx="790">
                  <c:v>5.32206506245625E-2</c:v>
                </c:pt>
                <c:pt idx="791">
                  <c:v>5.2791342999081101E-2</c:v>
                </c:pt>
                <c:pt idx="792">
                  <c:v>5.2362035373599597E-2</c:v>
                </c:pt>
                <c:pt idx="793">
                  <c:v>5.2143586110337703E-2</c:v>
                </c:pt>
                <c:pt idx="794">
                  <c:v>5.1770788525931401E-2</c:v>
                </c:pt>
                <c:pt idx="795">
                  <c:v>5.1446910081560299E-2</c:v>
                </c:pt>
                <c:pt idx="796">
                  <c:v>5.10698953299095E-2</c:v>
                </c:pt>
                <c:pt idx="797">
                  <c:v>5.06405877044269E-2</c:v>
                </c:pt>
                <c:pt idx="798">
                  <c:v>5.0373219301130902E-2</c:v>
                </c:pt>
                <c:pt idx="799">
                  <c:v>4.9890775368369701E-2</c:v>
                </c:pt>
                <c:pt idx="800">
                  <c:v>4.9513760616718999E-2</c:v>
                </c:pt>
                <c:pt idx="801">
                  <c:v>4.9137589298516103E-2</c:v>
                </c:pt>
                <c:pt idx="802">
                  <c:v>4.8708281673034703E-2</c:v>
                </c:pt>
                <c:pt idx="803">
                  <c:v>4.83312669213838E-2</c:v>
                </c:pt>
                <c:pt idx="804">
                  <c:v>4.7955095603182098E-2</c:v>
                </c:pt>
                <c:pt idx="805">
                  <c:v>4.7581454585326699E-2</c:v>
                </c:pt>
                <c:pt idx="806">
                  <c:v>4.7152146959844002E-2</c:v>
                </c:pt>
                <c:pt idx="807">
                  <c:v>4.6775975641642403E-2</c:v>
                </c:pt>
                <c:pt idx="808">
                  <c:v>4.63466680161609E-2</c:v>
                </c:pt>
                <c:pt idx="809">
                  <c:v>4.59696532645089E-2</c:v>
                </c:pt>
                <c:pt idx="810">
                  <c:v>4.5487209331747699E-2</c:v>
                </c:pt>
                <c:pt idx="811">
                  <c:v>4.5057901706266203E-2</c:v>
                </c:pt>
                <c:pt idx="812">
                  <c:v>4.4734023261895101E-2</c:v>
                </c:pt>
                <c:pt idx="813">
                  <c:v>4.4304715636412598E-2</c:v>
                </c:pt>
                <c:pt idx="814">
                  <c:v>4.3822271703651397E-2</c:v>
                </c:pt>
                <c:pt idx="815">
                  <c:v>4.3446100385449701E-2</c:v>
                </c:pt>
                <c:pt idx="816">
                  <c:v>4.3016792759967101E-2</c:v>
                </c:pt>
                <c:pt idx="817">
                  <c:v>4.2587485134485598E-2</c:v>
                </c:pt>
                <c:pt idx="818">
                  <c:v>4.2210470382834799E-2</c:v>
                </c:pt>
                <c:pt idx="819">
                  <c:v>4.1781162757353302E-2</c:v>
                </c:pt>
                <c:pt idx="820">
                  <c:v>4.1298718824590901E-2</c:v>
                </c:pt>
                <c:pt idx="821">
                  <c:v>4.0760608284203699E-2</c:v>
                </c:pt>
                <c:pt idx="822">
                  <c:v>4.0330457225273099E-2</c:v>
                </c:pt>
                <c:pt idx="823">
                  <c:v>3.99542859070703E-2</c:v>
                </c:pt>
                <c:pt idx="824">
                  <c:v>3.9471841974309099E-2</c:v>
                </c:pt>
                <c:pt idx="825">
                  <c:v>3.9042534348827498E-2</c:v>
                </c:pt>
                <c:pt idx="826">
                  <c:v>3.8556716682271001E-2</c:v>
                </c:pt>
                <c:pt idx="827">
                  <c:v>3.80742727495086E-2</c:v>
                </c:pt>
                <c:pt idx="828">
                  <c:v>3.7698101431306898E-2</c:v>
                </c:pt>
                <c:pt idx="829">
                  <c:v>3.7268793805825498E-2</c:v>
                </c:pt>
                <c:pt idx="830">
                  <c:v>3.6891779054173401E-2</c:v>
                </c:pt>
                <c:pt idx="831">
                  <c:v>3.63570422475816E-2</c:v>
                </c:pt>
                <c:pt idx="832">
                  <c:v>3.58745983148204E-2</c:v>
                </c:pt>
                <c:pt idx="833">
                  <c:v>3.5445290689339E-2</c:v>
                </c:pt>
                <c:pt idx="834">
                  <c:v>3.4959473022781101E-2</c:v>
                </c:pt>
                <c:pt idx="835">
                  <c:v>3.4530165397299702E-2</c:v>
                </c:pt>
                <c:pt idx="836">
                  <c:v>3.4100857771818302E-2</c:v>
                </c:pt>
                <c:pt idx="837">
                  <c:v>3.3671550146335702E-2</c:v>
                </c:pt>
                <c:pt idx="838">
                  <c:v>3.3189106213574501E-2</c:v>
                </c:pt>
                <c:pt idx="839">
                  <c:v>3.2650152239738099E-2</c:v>
                </c:pt>
                <c:pt idx="840">
                  <c:v>3.2220844614255499E-2</c:v>
                </c:pt>
                <c:pt idx="841">
                  <c:v>3.1791536988774002E-2</c:v>
                </c:pt>
                <c:pt idx="842">
                  <c:v>3.1362229363292603E-2</c:v>
                </c:pt>
                <c:pt idx="843">
                  <c:v>3.0932921737809899E-2</c:v>
                </c:pt>
                <c:pt idx="844">
                  <c:v>3.0503614112328499E-2</c:v>
                </c:pt>
                <c:pt idx="845">
                  <c:v>3.0074306486847099E-2</c:v>
                </c:pt>
                <c:pt idx="846">
                  <c:v>2.9749584609026901E-2</c:v>
                </c:pt>
                <c:pt idx="847">
                  <c:v>2.9214847802433899E-2</c:v>
                </c:pt>
                <c:pt idx="848">
                  <c:v>2.8514798039861101E-2</c:v>
                </c:pt>
                <c:pt idx="849">
                  <c:v>2.8032354107099901E-2</c:v>
                </c:pt>
                <c:pt idx="850">
                  <c:v>2.7655339355447801E-2</c:v>
                </c:pt>
                <c:pt idx="851">
                  <c:v>2.7279168037246199E-2</c:v>
                </c:pt>
                <c:pt idx="852">
                  <c:v>2.69063704528399E-2</c:v>
                </c:pt>
                <c:pt idx="853">
                  <c:v>2.64762193939093E-2</c:v>
                </c:pt>
                <c:pt idx="854">
                  <c:v>2.60469117684267E-2</c:v>
                </c:pt>
                <c:pt idx="855">
                  <c:v>2.5561094101870001E-2</c:v>
                </c:pt>
                <c:pt idx="856">
                  <c:v>2.5079493602558001E-2</c:v>
                </c:pt>
                <c:pt idx="857">
                  <c:v>2.4649342543627401E-2</c:v>
                </c:pt>
                <c:pt idx="858">
                  <c:v>2.4220034918144701E-2</c:v>
                </c:pt>
                <c:pt idx="859">
                  <c:v>2.37384344188327E-2</c:v>
                </c:pt>
                <c:pt idx="860">
                  <c:v>2.3252616752274999E-2</c:v>
                </c:pt>
                <c:pt idx="861">
                  <c:v>2.2985248348978998E-2</c:v>
                </c:pt>
                <c:pt idx="862">
                  <c:v>2.2340865194032299E-2</c:v>
                </c:pt>
                <c:pt idx="863">
                  <c:v>2.20169867496612E-2</c:v>
                </c:pt>
                <c:pt idx="864">
                  <c:v>2.1534542816898799E-2</c:v>
                </c:pt>
                <c:pt idx="865">
                  <c:v>2.1105235191417399E-2</c:v>
                </c:pt>
                <c:pt idx="866">
                  <c:v>2.0622791258656199E-2</c:v>
                </c:pt>
                <c:pt idx="867">
                  <c:v>2.01369735920983E-2</c:v>
                </c:pt>
                <c:pt idx="868">
                  <c:v>1.9764176007692098E-2</c:v>
                </c:pt>
                <c:pt idx="869">
                  <c:v>1.92783583411354E-2</c:v>
                </c:pt>
                <c:pt idx="870">
                  <c:v>1.8795914408374199E-2</c:v>
                </c:pt>
                <c:pt idx="871">
                  <c:v>1.83666067828917E-2</c:v>
                </c:pt>
                <c:pt idx="872">
                  <c:v>1.79372991574103E-2</c:v>
                </c:pt>
                <c:pt idx="873">
                  <c:v>1.75079915319287E-2</c:v>
                </c:pt>
                <c:pt idx="874">
                  <c:v>1.70786839064462E-2</c:v>
                </c:pt>
                <c:pt idx="875">
                  <c:v>1.66493762809647E-2</c:v>
                </c:pt>
                <c:pt idx="876">
                  <c:v>1.6272361529313901E-2</c:v>
                </c:pt>
                <c:pt idx="877">
                  <c:v>1.5896190211112202E-2</c:v>
                </c:pt>
                <c:pt idx="878">
                  <c:v>1.5413746278349801E-2</c:v>
                </c:pt>
                <c:pt idx="879">
                  <c:v>1.4984438652868399E-2</c:v>
                </c:pt>
                <c:pt idx="880">
                  <c:v>1.4555131027386901E-2</c:v>
                </c:pt>
                <c:pt idx="881">
                  <c:v>1.42312525830146E-2</c:v>
                </c:pt>
                <c:pt idx="882">
                  <c:v>1.38011015240841E-2</c:v>
                </c:pt>
                <c:pt idx="883">
                  <c:v>1.3371793898602701E-2</c:v>
                </c:pt>
                <c:pt idx="884">
                  <c:v>1.2995622580400899E-2</c:v>
                </c:pt>
                <c:pt idx="885">
                  <c:v>1.2566314954918299E-2</c:v>
                </c:pt>
                <c:pt idx="886">
                  <c:v>1.2245810244342599E-2</c:v>
                </c:pt>
                <c:pt idx="887">
                  <c:v>1.1759992577786E-2</c:v>
                </c:pt>
                <c:pt idx="888">
                  <c:v>1.13306849523046E-2</c:v>
                </c:pt>
                <c:pt idx="889">
                  <c:v>1.0848241019542199E-2</c:v>
                </c:pt>
                <c:pt idx="890">
                  <c:v>1.04720697013405E-2</c:v>
                </c:pt>
                <c:pt idx="891">
                  <c:v>1.0147347823520199E-2</c:v>
                </c:pt>
                <c:pt idx="892">
                  <c:v>9.7745502391139993E-3</c:v>
                </c:pt>
                <c:pt idx="893">
                  <c:v>9.3452426136313403E-3</c:v>
                </c:pt>
                <c:pt idx="894">
                  <c:v>8.9690712954296793E-3</c:v>
                </c:pt>
                <c:pt idx="895">
                  <c:v>8.6451928510585807E-3</c:v>
                </c:pt>
                <c:pt idx="896">
                  <c:v>8.3246881404829293E-3</c:v>
                </c:pt>
                <c:pt idx="897">
                  <c:v>7.8388704739251799E-3</c:v>
                </c:pt>
                <c:pt idx="898">
                  <c:v>7.5183657633495198E-3</c:v>
                </c:pt>
                <c:pt idx="899">
                  <c:v>7.0890581378680899E-3</c:v>
                </c:pt>
                <c:pt idx="900">
                  <c:v>6.5501041640316799E-3</c:v>
                </c:pt>
                <c:pt idx="901">
                  <c:v>6.2827357607345702E-3</c:v>
                </c:pt>
                <c:pt idx="902">
                  <c:v>5.8534281352531402E-3</c:v>
                </c:pt>
                <c:pt idx="903">
                  <c:v>5.4772568170514697E-3</c:v>
                </c:pt>
                <c:pt idx="904">
                  <c:v>5.1567521064758096E-3</c:v>
                </c:pt>
                <c:pt idx="905">
                  <c:v>4.67093443991795E-3</c:v>
                </c:pt>
                <c:pt idx="906">
                  <c:v>4.1884905071567502E-3</c:v>
                </c:pt>
                <c:pt idx="907">
                  <c:v>3.8646120627856499E-3</c:v>
                </c:pt>
                <c:pt idx="908">
                  <c:v>3.5972436594897701E-3</c:v>
                </c:pt>
                <c:pt idx="909">
                  <c:v>3.2202289078378001E-3</c:v>
                </c:pt>
                <c:pt idx="910">
                  <c:v>2.9005676307112299E-3</c:v>
                </c:pt>
                <c:pt idx="911">
                  <c:v>2.5766891863402402E-3</c:v>
                </c:pt>
                <c:pt idx="912">
                  <c:v>2.19967443468938E-3</c:v>
                </c:pt>
                <c:pt idx="913">
                  <c:v>1.77036680920673E-3</c:v>
                </c:pt>
                <c:pt idx="914">
                  <c:v>1.3975692248005E-3</c:v>
                </c:pt>
                <c:pt idx="915">
                  <c:v>9.1175155824385601E-4</c:v>
                </c:pt>
                <c:pt idx="916">
                  <c:v>6.4438315494797004E-4</c:v>
                </c:pt>
                <c:pt idx="917">
                  <c:v>3.20504710575653E-4</c:v>
                </c:pt>
              </c:numCache>
            </c:numRef>
          </c:yVal>
          <c:smooth val="1"/>
          <c:extLst xmlns:c16r2="http://schemas.microsoft.com/office/drawing/2015/06/chart">
            <c:ext xmlns:c16="http://schemas.microsoft.com/office/drawing/2014/chart" uri="{C3380CC4-5D6E-409C-BE32-E72D297353CC}">
              <c16:uniqueId val="{00000002-9271-094E-8DFB-15D5B6DD3D1A}"/>
            </c:ext>
          </c:extLst>
        </c:ser>
        <c:ser>
          <c:idx val="9"/>
          <c:order val="3"/>
          <c:tx>
            <c:v>15RB</c:v>
          </c:tx>
          <c:spPr>
            <a:ln w="19050" cap="rnd">
              <a:solidFill>
                <a:srgbClr val="FF0000"/>
              </a:solidFill>
              <a:round/>
            </a:ln>
            <a:effectLst/>
          </c:spPr>
          <c:marker>
            <c:symbol val="none"/>
          </c:marker>
          <c:xVal>
            <c:numRef>
              <c:f>Coke!$AR$6:$AR$923</c:f>
              <c:numCache>
                <c:formatCode>General</c:formatCode>
                <c:ptCount val="918"/>
                <c:pt idx="0">
                  <c:v>304.29099999999983</c:v>
                </c:pt>
                <c:pt idx="1">
                  <c:v>304.92999999999978</c:v>
                </c:pt>
                <c:pt idx="2">
                  <c:v>305.61</c:v>
                </c:pt>
                <c:pt idx="3">
                  <c:v>306.30999999999989</c:v>
                </c:pt>
                <c:pt idx="4">
                  <c:v>307.02099999999979</c:v>
                </c:pt>
                <c:pt idx="5">
                  <c:v>307.73899999999981</c:v>
                </c:pt>
                <c:pt idx="6">
                  <c:v>308.45599999999979</c:v>
                </c:pt>
                <c:pt idx="7">
                  <c:v>309.17</c:v>
                </c:pt>
                <c:pt idx="8">
                  <c:v>309.88</c:v>
                </c:pt>
                <c:pt idx="9">
                  <c:v>310.58699999999982</c:v>
                </c:pt>
                <c:pt idx="10">
                  <c:v>311.28799999999978</c:v>
                </c:pt>
                <c:pt idx="11">
                  <c:v>311.9869999999998</c:v>
                </c:pt>
                <c:pt idx="12">
                  <c:v>312.68099999999993</c:v>
                </c:pt>
                <c:pt idx="13">
                  <c:v>313.37699999999978</c:v>
                </c:pt>
                <c:pt idx="14">
                  <c:v>314.07399999999978</c:v>
                </c:pt>
                <c:pt idx="15">
                  <c:v>314.77699999999982</c:v>
                </c:pt>
                <c:pt idx="16">
                  <c:v>315.48099999999982</c:v>
                </c:pt>
                <c:pt idx="17">
                  <c:v>316.18299999999999</c:v>
                </c:pt>
                <c:pt idx="18">
                  <c:v>316.88499999999999</c:v>
                </c:pt>
                <c:pt idx="19">
                  <c:v>317.58299999999991</c:v>
                </c:pt>
                <c:pt idx="20">
                  <c:v>318.28499999999991</c:v>
                </c:pt>
                <c:pt idx="21">
                  <c:v>318.99</c:v>
                </c:pt>
                <c:pt idx="22">
                  <c:v>319.697</c:v>
                </c:pt>
                <c:pt idx="23">
                  <c:v>320.40199999999982</c:v>
                </c:pt>
                <c:pt idx="24">
                  <c:v>321.10300000000001</c:v>
                </c:pt>
                <c:pt idx="25">
                  <c:v>321.80499999999989</c:v>
                </c:pt>
                <c:pt idx="26">
                  <c:v>322.51099999999991</c:v>
                </c:pt>
                <c:pt idx="27">
                  <c:v>323.21899999999982</c:v>
                </c:pt>
                <c:pt idx="28">
                  <c:v>323.93199999999968</c:v>
                </c:pt>
                <c:pt idx="29">
                  <c:v>324.64999999999998</c:v>
                </c:pt>
                <c:pt idx="30">
                  <c:v>325.37299999999999</c:v>
                </c:pt>
                <c:pt idx="31">
                  <c:v>326.10300000000001</c:v>
                </c:pt>
                <c:pt idx="32">
                  <c:v>326.83399999999978</c:v>
                </c:pt>
                <c:pt idx="33">
                  <c:v>327.55999999999989</c:v>
                </c:pt>
                <c:pt idx="34">
                  <c:v>328.28599999999977</c:v>
                </c:pt>
                <c:pt idx="35">
                  <c:v>329.01599999999979</c:v>
                </c:pt>
                <c:pt idx="36">
                  <c:v>329.74799999999999</c:v>
                </c:pt>
                <c:pt idx="37">
                  <c:v>330.47799999999978</c:v>
                </c:pt>
                <c:pt idx="38">
                  <c:v>331.20599999999979</c:v>
                </c:pt>
                <c:pt idx="39">
                  <c:v>331.93799999999982</c:v>
                </c:pt>
                <c:pt idx="40">
                  <c:v>332.67399999999992</c:v>
                </c:pt>
                <c:pt idx="41">
                  <c:v>333.41099999999977</c:v>
                </c:pt>
                <c:pt idx="42">
                  <c:v>334.15</c:v>
                </c:pt>
                <c:pt idx="43">
                  <c:v>334.887</c:v>
                </c:pt>
                <c:pt idx="44">
                  <c:v>335.62099999999992</c:v>
                </c:pt>
                <c:pt idx="45">
                  <c:v>336.35199999999992</c:v>
                </c:pt>
                <c:pt idx="46">
                  <c:v>337.08399999999978</c:v>
                </c:pt>
                <c:pt idx="47">
                  <c:v>337.81899999999979</c:v>
                </c:pt>
                <c:pt idx="48">
                  <c:v>338.56099999999992</c:v>
                </c:pt>
                <c:pt idx="49">
                  <c:v>339.31099999999992</c:v>
                </c:pt>
                <c:pt idx="50">
                  <c:v>340.06200000000001</c:v>
                </c:pt>
                <c:pt idx="51">
                  <c:v>340.80999999999989</c:v>
                </c:pt>
                <c:pt idx="52">
                  <c:v>341.56099999999992</c:v>
                </c:pt>
                <c:pt idx="53">
                  <c:v>342.30899999999991</c:v>
                </c:pt>
                <c:pt idx="54">
                  <c:v>343.05099999999999</c:v>
                </c:pt>
                <c:pt idx="55">
                  <c:v>343.7919999999998</c:v>
                </c:pt>
                <c:pt idx="56">
                  <c:v>344.53399999999982</c:v>
                </c:pt>
                <c:pt idx="57">
                  <c:v>345.28399999999982</c:v>
                </c:pt>
                <c:pt idx="58">
                  <c:v>346.03899999999982</c:v>
                </c:pt>
                <c:pt idx="59">
                  <c:v>346.79099999999983</c:v>
                </c:pt>
                <c:pt idx="60">
                  <c:v>347.54199999999992</c:v>
                </c:pt>
                <c:pt idx="61">
                  <c:v>348.28999999999979</c:v>
                </c:pt>
                <c:pt idx="62">
                  <c:v>349.03899999999982</c:v>
                </c:pt>
                <c:pt idx="63">
                  <c:v>349.78499999999991</c:v>
                </c:pt>
                <c:pt idx="64">
                  <c:v>350.53499999999991</c:v>
                </c:pt>
                <c:pt idx="65">
                  <c:v>351.28999999999979</c:v>
                </c:pt>
                <c:pt idx="66">
                  <c:v>352.04599999999999</c:v>
                </c:pt>
                <c:pt idx="67">
                  <c:v>352.79599999999982</c:v>
                </c:pt>
                <c:pt idx="68">
                  <c:v>353.54199999999992</c:v>
                </c:pt>
                <c:pt idx="69">
                  <c:v>354.29299999999978</c:v>
                </c:pt>
                <c:pt idx="70">
                  <c:v>355.03999999999979</c:v>
                </c:pt>
                <c:pt idx="71">
                  <c:v>355.78499999999991</c:v>
                </c:pt>
                <c:pt idx="72">
                  <c:v>356.53299999999979</c:v>
                </c:pt>
                <c:pt idx="73">
                  <c:v>357.28499999999991</c:v>
                </c:pt>
                <c:pt idx="74">
                  <c:v>358.041</c:v>
                </c:pt>
                <c:pt idx="75">
                  <c:v>358.79899999999981</c:v>
                </c:pt>
                <c:pt idx="76">
                  <c:v>359.55599999999993</c:v>
                </c:pt>
                <c:pt idx="77">
                  <c:v>360.30699999999979</c:v>
                </c:pt>
                <c:pt idx="78">
                  <c:v>361.05199999999991</c:v>
                </c:pt>
                <c:pt idx="79">
                  <c:v>361.7969999999998</c:v>
                </c:pt>
                <c:pt idx="80">
                  <c:v>362.53899999999982</c:v>
                </c:pt>
                <c:pt idx="81">
                  <c:v>363.274</c:v>
                </c:pt>
                <c:pt idx="82">
                  <c:v>364.00699999999978</c:v>
                </c:pt>
                <c:pt idx="83">
                  <c:v>364.73499999999979</c:v>
                </c:pt>
                <c:pt idx="84">
                  <c:v>365.46</c:v>
                </c:pt>
                <c:pt idx="85">
                  <c:v>366.18299999999999</c:v>
                </c:pt>
                <c:pt idx="86">
                  <c:v>366.90799999999979</c:v>
                </c:pt>
                <c:pt idx="87">
                  <c:v>367.63399999999979</c:v>
                </c:pt>
                <c:pt idx="88">
                  <c:v>368.35799999999989</c:v>
                </c:pt>
                <c:pt idx="89">
                  <c:v>369.08099999999979</c:v>
                </c:pt>
                <c:pt idx="90">
                  <c:v>369.80699999999979</c:v>
                </c:pt>
                <c:pt idx="91">
                  <c:v>370.52799999999979</c:v>
                </c:pt>
                <c:pt idx="92">
                  <c:v>371.24599999999992</c:v>
                </c:pt>
                <c:pt idx="93">
                  <c:v>371.96299999999991</c:v>
                </c:pt>
                <c:pt idx="94">
                  <c:v>372.67999999999989</c:v>
                </c:pt>
                <c:pt idx="95">
                  <c:v>373.39499999999992</c:v>
                </c:pt>
                <c:pt idx="96">
                  <c:v>374.10799999999989</c:v>
                </c:pt>
                <c:pt idx="97">
                  <c:v>374.81599999999992</c:v>
                </c:pt>
                <c:pt idx="98">
                  <c:v>375.53</c:v>
                </c:pt>
                <c:pt idx="99">
                  <c:v>376.25199999999978</c:v>
                </c:pt>
                <c:pt idx="100">
                  <c:v>376.97399999999982</c:v>
                </c:pt>
                <c:pt idx="101">
                  <c:v>377.69499999999999</c:v>
                </c:pt>
                <c:pt idx="102">
                  <c:v>378.41399999999982</c:v>
                </c:pt>
                <c:pt idx="103">
                  <c:v>379.13399999999979</c:v>
                </c:pt>
                <c:pt idx="104">
                  <c:v>379.85199999999992</c:v>
                </c:pt>
                <c:pt idx="105">
                  <c:v>380.565</c:v>
                </c:pt>
                <c:pt idx="106">
                  <c:v>381.27699999999982</c:v>
                </c:pt>
                <c:pt idx="107">
                  <c:v>382</c:v>
                </c:pt>
                <c:pt idx="108">
                  <c:v>382.71899999999982</c:v>
                </c:pt>
                <c:pt idx="109">
                  <c:v>383.43299999999982</c:v>
                </c:pt>
                <c:pt idx="110">
                  <c:v>384.15100000000001</c:v>
                </c:pt>
                <c:pt idx="111">
                  <c:v>384.88199999999978</c:v>
                </c:pt>
                <c:pt idx="112">
                  <c:v>385.678</c:v>
                </c:pt>
                <c:pt idx="113">
                  <c:v>386.52099999999979</c:v>
                </c:pt>
                <c:pt idx="114">
                  <c:v>387.38499999999999</c:v>
                </c:pt>
                <c:pt idx="115">
                  <c:v>388.26299999999992</c:v>
                </c:pt>
                <c:pt idx="116">
                  <c:v>389.149</c:v>
                </c:pt>
                <c:pt idx="117">
                  <c:v>390.03599999999977</c:v>
                </c:pt>
                <c:pt idx="118">
                  <c:v>390.92999999999978</c:v>
                </c:pt>
                <c:pt idx="119">
                  <c:v>391.82099999999991</c:v>
                </c:pt>
                <c:pt idx="120">
                  <c:v>392.71</c:v>
                </c:pt>
                <c:pt idx="121">
                  <c:v>393.601</c:v>
                </c:pt>
                <c:pt idx="122">
                  <c:v>394.4939999999998</c:v>
                </c:pt>
                <c:pt idx="123">
                  <c:v>395.38799999999992</c:v>
                </c:pt>
                <c:pt idx="124">
                  <c:v>396.27599999999978</c:v>
                </c:pt>
                <c:pt idx="125">
                  <c:v>397.16099999999989</c:v>
                </c:pt>
                <c:pt idx="126">
                  <c:v>398.04699999999991</c:v>
                </c:pt>
                <c:pt idx="127">
                  <c:v>398.93499999999977</c:v>
                </c:pt>
                <c:pt idx="128">
                  <c:v>399.81899999999979</c:v>
                </c:pt>
                <c:pt idx="129">
                  <c:v>400.70799999999991</c:v>
                </c:pt>
                <c:pt idx="130">
                  <c:v>401.59499999999991</c:v>
                </c:pt>
                <c:pt idx="131">
                  <c:v>402.47799999999978</c:v>
                </c:pt>
                <c:pt idx="132">
                  <c:v>403.36</c:v>
                </c:pt>
                <c:pt idx="133">
                  <c:v>404.24</c:v>
                </c:pt>
                <c:pt idx="134">
                  <c:v>405.12099999999992</c:v>
                </c:pt>
                <c:pt idx="135">
                  <c:v>406.005</c:v>
                </c:pt>
                <c:pt idx="136">
                  <c:v>406.89099999999979</c:v>
                </c:pt>
                <c:pt idx="137">
                  <c:v>407.77299999999991</c:v>
                </c:pt>
                <c:pt idx="138">
                  <c:v>408.65199999999999</c:v>
                </c:pt>
                <c:pt idx="139">
                  <c:v>409.529</c:v>
                </c:pt>
                <c:pt idx="140">
                  <c:v>410.41499999999979</c:v>
                </c:pt>
                <c:pt idx="141">
                  <c:v>411.29799999999977</c:v>
                </c:pt>
                <c:pt idx="142">
                  <c:v>412.18099999999993</c:v>
                </c:pt>
                <c:pt idx="143">
                  <c:v>413.05599999999993</c:v>
                </c:pt>
                <c:pt idx="144">
                  <c:v>413.92699999999979</c:v>
                </c:pt>
                <c:pt idx="145">
                  <c:v>414.80099999999999</c:v>
                </c:pt>
                <c:pt idx="146">
                  <c:v>415.673</c:v>
                </c:pt>
                <c:pt idx="147">
                  <c:v>416.548</c:v>
                </c:pt>
                <c:pt idx="148">
                  <c:v>417.4219999999998</c:v>
                </c:pt>
                <c:pt idx="149">
                  <c:v>418.29799999999977</c:v>
                </c:pt>
                <c:pt idx="150">
                  <c:v>419.173</c:v>
                </c:pt>
                <c:pt idx="151">
                  <c:v>420.05199999999991</c:v>
                </c:pt>
                <c:pt idx="152">
                  <c:v>420.93099999999981</c:v>
                </c:pt>
                <c:pt idx="153">
                  <c:v>421.80899999999991</c:v>
                </c:pt>
                <c:pt idx="154">
                  <c:v>422.68399999999991</c:v>
                </c:pt>
                <c:pt idx="155">
                  <c:v>423.55700000000002</c:v>
                </c:pt>
                <c:pt idx="156">
                  <c:v>424.42799999999983</c:v>
                </c:pt>
                <c:pt idx="157">
                  <c:v>425.29299999999978</c:v>
                </c:pt>
                <c:pt idx="158">
                  <c:v>426.16300000000001</c:v>
                </c:pt>
                <c:pt idx="159">
                  <c:v>427.03199999999981</c:v>
                </c:pt>
                <c:pt idx="160">
                  <c:v>427.9</c:v>
                </c:pt>
                <c:pt idx="161">
                  <c:v>428.77299999999991</c:v>
                </c:pt>
                <c:pt idx="162">
                  <c:v>429.64400000000001</c:v>
                </c:pt>
                <c:pt idx="163">
                  <c:v>430.51099999999991</c:v>
                </c:pt>
                <c:pt idx="164">
                  <c:v>431.38</c:v>
                </c:pt>
                <c:pt idx="165">
                  <c:v>432.24899999999991</c:v>
                </c:pt>
                <c:pt idx="166">
                  <c:v>433.11299999999989</c:v>
                </c:pt>
                <c:pt idx="167">
                  <c:v>433.9819999999998</c:v>
                </c:pt>
                <c:pt idx="168">
                  <c:v>434.85500000000002</c:v>
                </c:pt>
                <c:pt idx="169">
                  <c:v>435.73</c:v>
                </c:pt>
                <c:pt idx="170">
                  <c:v>436.59899999999982</c:v>
                </c:pt>
                <c:pt idx="171">
                  <c:v>437.46899999999982</c:v>
                </c:pt>
                <c:pt idx="172">
                  <c:v>438.34300000000002</c:v>
                </c:pt>
                <c:pt idx="173">
                  <c:v>439.21399999999983</c:v>
                </c:pt>
                <c:pt idx="174">
                  <c:v>440.08899999999983</c:v>
                </c:pt>
                <c:pt idx="175">
                  <c:v>440.96499999999992</c:v>
                </c:pt>
                <c:pt idx="176">
                  <c:v>441.84300000000002</c:v>
                </c:pt>
                <c:pt idx="177">
                  <c:v>442.71899999999982</c:v>
                </c:pt>
                <c:pt idx="178">
                  <c:v>443.59699999999981</c:v>
                </c:pt>
                <c:pt idx="179">
                  <c:v>444.47499999999991</c:v>
                </c:pt>
                <c:pt idx="180">
                  <c:v>445.35599999999999</c:v>
                </c:pt>
                <c:pt idx="181">
                  <c:v>446.24</c:v>
                </c:pt>
                <c:pt idx="182">
                  <c:v>447.11699999999979</c:v>
                </c:pt>
                <c:pt idx="183">
                  <c:v>447.99</c:v>
                </c:pt>
                <c:pt idx="184">
                  <c:v>448.86599999999999</c:v>
                </c:pt>
                <c:pt idx="185">
                  <c:v>449.74699999999979</c:v>
                </c:pt>
                <c:pt idx="186">
                  <c:v>450.62199999999979</c:v>
                </c:pt>
                <c:pt idx="187">
                  <c:v>451.49</c:v>
                </c:pt>
                <c:pt idx="188">
                  <c:v>452.36099999999999</c:v>
                </c:pt>
                <c:pt idx="189">
                  <c:v>453.2269999999998</c:v>
                </c:pt>
                <c:pt idx="190">
                  <c:v>454.08600000000001</c:v>
                </c:pt>
                <c:pt idx="191">
                  <c:v>454.94299999999993</c:v>
                </c:pt>
                <c:pt idx="192">
                  <c:v>455.79999999999978</c:v>
                </c:pt>
                <c:pt idx="193">
                  <c:v>456.66</c:v>
                </c:pt>
                <c:pt idx="194">
                  <c:v>457.51400000000001</c:v>
                </c:pt>
                <c:pt idx="195">
                  <c:v>458.36500000000001</c:v>
                </c:pt>
                <c:pt idx="196">
                  <c:v>459.21299999999991</c:v>
                </c:pt>
                <c:pt idx="197">
                  <c:v>460.05799999999999</c:v>
                </c:pt>
                <c:pt idx="198">
                  <c:v>460.899</c:v>
                </c:pt>
                <c:pt idx="199">
                  <c:v>461.73899999999981</c:v>
                </c:pt>
                <c:pt idx="200">
                  <c:v>462.57599999999991</c:v>
                </c:pt>
                <c:pt idx="201">
                  <c:v>463.41399999999982</c:v>
                </c:pt>
                <c:pt idx="202">
                  <c:v>464.25699999999978</c:v>
                </c:pt>
                <c:pt idx="203">
                  <c:v>465.10199999999992</c:v>
                </c:pt>
                <c:pt idx="204">
                  <c:v>465.94299999999993</c:v>
                </c:pt>
                <c:pt idx="205">
                  <c:v>466.78599999999977</c:v>
                </c:pt>
                <c:pt idx="206">
                  <c:v>467.63299999999992</c:v>
                </c:pt>
                <c:pt idx="207">
                  <c:v>468.47499999999991</c:v>
                </c:pt>
                <c:pt idx="208">
                  <c:v>469.32099999999991</c:v>
                </c:pt>
                <c:pt idx="209">
                  <c:v>470.16500000000002</c:v>
                </c:pt>
                <c:pt idx="210">
                  <c:v>471.01099999999991</c:v>
                </c:pt>
                <c:pt idx="211">
                  <c:v>471.85899999999992</c:v>
                </c:pt>
                <c:pt idx="212">
                  <c:v>472.71</c:v>
                </c:pt>
                <c:pt idx="213">
                  <c:v>473.56099999999992</c:v>
                </c:pt>
                <c:pt idx="214">
                  <c:v>474.40499999999992</c:v>
                </c:pt>
                <c:pt idx="215">
                  <c:v>475.245</c:v>
                </c:pt>
                <c:pt idx="216">
                  <c:v>476.08199999999982</c:v>
                </c:pt>
                <c:pt idx="217">
                  <c:v>476.92499999999978</c:v>
                </c:pt>
                <c:pt idx="218">
                  <c:v>477.77199999999982</c:v>
                </c:pt>
                <c:pt idx="219">
                  <c:v>478.61599999999999</c:v>
                </c:pt>
                <c:pt idx="220">
                  <c:v>479.45399999999978</c:v>
                </c:pt>
                <c:pt idx="221">
                  <c:v>480.29299999999978</c:v>
                </c:pt>
                <c:pt idx="222">
                  <c:v>481.13499999999999</c:v>
                </c:pt>
                <c:pt idx="223">
                  <c:v>481.97599999999977</c:v>
                </c:pt>
                <c:pt idx="224">
                  <c:v>482.81799999999993</c:v>
                </c:pt>
                <c:pt idx="225">
                  <c:v>483.66199999999992</c:v>
                </c:pt>
                <c:pt idx="226">
                  <c:v>484.50900000000001</c:v>
                </c:pt>
                <c:pt idx="227">
                  <c:v>485.35199999999992</c:v>
                </c:pt>
                <c:pt idx="228">
                  <c:v>486.19299999999993</c:v>
                </c:pt>
                <c:pt idx="229">
                  <c:v>487.03599999999977</c:v>
                </c:pt>
                <c:pt idx="230">
                  <c:v>487.87900000000002</c:v>
                </c:pt>
                <c:pt idx="231">
                  <c:v>488.71699999999981</c:v>
                </c:pt>
                <c:pt idx="232">
                  <c:v>489.55</c:v>
                </c:pt>
                <c:pt idx="233">
                  <c:v>490.38299999999992</c:v>
                </c:pt>
                <c:pt idx="234">
                  <c:v>491.21600000000001</c:v>
                </c:pt>
                <c:pt idx="235">
                  <c:v>492.053</c:v>
                </c:pt>
                <c:pt idx="236">
                  <c:v>492.88799999999992</c:v>
                </c:pt>
                <c:pt idx="237">
                  <c:v>493.72299999999979</c:v>
                </c:pt>
                <c:pt idx="238">
                  <c:v>494.55599999999993</c:v>
                </c:pt>
                <c:pt idx="239">
                  <c:v>495.39</c:v>
                </c:pt>
                <c:pt idx="240">
                  <c:v>496.22799999999978</c:v>
                </c:pt>
                <c:pt idx="241">
                  <c:v>497.06700000000001</c:v>
                </c:pt>
                <c:pt idx="242">
                  <c:v>497.90499999999992</c:v>
                </c:pt>
                <c:pt idx="243">
                  <c:v>498.74</c:v>
                </c:pt>
                <c:pt idx="244">
                  <c:v>499.57799999999992</c:v>
                </c:pt>
                <c:pt idx="245">
                  <c:v>500.41300000000001</c:v>
                </c:pt>
                <c:pt idx="246">
                  <c:v>501.24599999999992</c:v>
                </c:pt>
                <c:pt idx="247">
                  <c:v>502.08199999999982</c:v>
                </c:pt>
                <c:pt idx="248">
                  <c:v>502.91999999999979</c:v>
                </c:pt>
                <c:pt idx="249">
                  <c:v>503.755</c:v>
                </c:pt>
                <c:pt idx="250">
                  <c:v>504.58899999999983</c:v>
                </c:pt>
                <c:pt idx="251">
                  <c:v>505.41599999999983</c:v>
                </c:pt>
                <c:pt idx="252">
                  <c:v>506.24799999999999</c:v>
                </c:pt>
                <c:pt idx="253">
                  <c:v>507.08399999999978</c:v>
                </c:pt>
                <c:pt idx="254">
                  <c:v>507.92399999999981</c:v>
                </c:pt>
                <c:pt idx="255">
                  <c:v>508.76099999999991</c:v>
                </c:pt>
                <c:pt idx="256">
                  <c:v>509.59899999999982</c:v>
                </c:pt>
                <c:pt idx="257">
                  <c:v>510.43700000000001</c:v>
                </c:pt>
                <c:pt idx="258">
                  <c:v>511.27499999999992</c:v>
                </c:pt>
                <c:pt idx="259">
                  <c:v>512.11299999999972</c:v>
                </c:pt>
                <c:pt idx="260">
                  <c:v>512.95199999999977</c:v>
                </c:pt>
                <c:pt idx="261">
                  <c:v>513.78800000000001</c:v>
                </c:pt>
                <c:pt idx="262">
                  <c:v>514.62400000000002</c:v>
                </c:pt>
                <c:pt idx="263">
                  <c:v>515.46199999999976</c:v>
                </c:pt>
                <c:pt idx="264">
                  <c:v>516.3009999999997</c:v>
                </c:pt>
                <c:pt idx="265">
                  <c:v>517.13900000000001</c:v>
                </c:pt>
                <c:pt idx="266">
                  <c:v>517.976</c:v>
                </c:pt>
                <c:pt idx="267">
                  <c:v>518.81799999999976</c:v>
                </c:pt>
                <c:pt idx="268">
                  <c:v>519.66699999999969</c:v>
                </c:pt>
                <c:pt idx="269">
                  <c:v>520.50699999999972</c:v>
                </c:pt>
                <c:pt idx="270">
                  <c:v>521.33799999999974</c:v>
                </c:pt>
                <c:pt idx="271">
                  <c:v>522.16699999999969</c:v>
                </c:pt>
                <c:pt idx="272">
                  <c:v>523</c:v>
                </c:pt>
                <c:pt idx="273">
                  <c:v>523.83999999999969</c:v>
                </c:pt>
                <c:pt idx="274">
                  <c:v>524.68399999999997</c:v>
                </c:pt>
                <c:pt idx="275">
                  <c:v>525.52599999999973</c:v>
                </c:pt>
                <c:pt idx="276">
                  <c:v>526.37300000000005</c:v>
                </c:pt>
                <c:pt idx="277">
                  <c:v>527.226</c:v>
                </c:pt>
                <c:pt idx="278">
                  <c:v>528.07899999999995</c:v>
                </c:pt>
                <c:pt idx="279">
                  <c:v>528.92899999999997</c:v>
                </c:pt>
                <c:pt idx="280">
                  <c:v>529.78</c:v>
                </c:pt>
                <c:pt idx="281">
                  <c:v>530.63099999999997</c:v>
                </c:pt>
                <c:pt idx="282">
                  <c:v>531.47799999999972</c:v>
                </c:pt>
                <c:pt idx="283">
                  <c:v>532.32399999999996</c:v>
                </c:pt>
                <c:pt idx="284">
                  <c:v>533.16899999999998</c:v>
                </c:pt>
                <c:pt idx="285">
                  <c:v>534.01499999999999</c:v>
                </c:pt>
                <c:pt idx="286">
                  <c:v>534.86799999999948</c:v>
                </c:pt>
                <c:pt idx="287">
                  <c:v>535.72199999999998</c:v>
                </c:pt>
                <c:pt idx="288">
                  <c:v>536.57299999999998</c:v>
                </c:pt>
                <c:pt idx="289">
                  <c:v>537.4219999999998</c:v>
                </c:pt>
                <c:pt idx="290">
                  <c:v>538.27800000000002</c:v>
                </c:pt>
                <c:pt idx="291">
                  <c:v>539.13599999999997</c:v>
                </c:pt>
                <c:pt idx="292">
                  <c:v>539.99299999999971</c:v>
                </c:pt>
                <c:pt idx="293">
                  <c:v>540.84599999999978</c:v>
                </c:pt>
                <c:pt idx="294">
                  <c:v>541.69299999999998</c:v>
                </c:pt>
                <c:pt idx="295">
                  <c:v>542.53499999999997</c:v>
                </c:pt>
                <c:pt idx="296">
                  <c:v>543.37699999999973</c:v>
                </c:pt>
                <c:pt idx="297">
                  <c:v>544.21599999999989</c:v>
                </c:pt>
                <c:pt idx="298">
                  <c:v>545.048</c:v>
                </c:pt>
                <c:pt idx="299">
                  <c:v>545.88099999999997</c:v>
                </c:pt>
                <c:pt idx="300">
                  <c:v>546.71500000000003</c:v>
                </c:pt>
                <c:pt idx="301">
                  <c:v>547.54899999999998</c:v>
                </c:pt>
                <c:pt idx="302">
                  <c:v>548.38699999999972</c:v>
                </c:pt>
                <c:pt idx="303">
                  <c:v>549.22400000000005</c:v>
                </c:pt>
                <c:pt idx="304">
                  <c:v>550.05699999999979</c:v>
                </c:pt>
                <c:pt idx="305">
                  <c:v>550.8889999999999</c:v>
                </c:pt>
                <c:pt idx="306">
                  <c:v>551.72500000000002</c:v>
                </c:pt>
                <c:pt idx="307">
                  <c:v>552.56499999999983</c:v>
                </c:pt>
                <c:pt idx="308">
                  <c:v>553.40199999999982</c:v>
                </c:pt>
                <c:pt idx="309">
                  <c:v>554.23800000000006</c:v>
                </c:pt>
                <c:pt idx="310">
                  <c:v>555.07600000000002</c:v>
                </c:pt>
                <c:pt idx="311">
                  <c:v>555.91499999999996</c:v>
                </c:pt>
                <c:pt idx="312">
                  <c:v>556.75599999999997</c:v>
                </c:pt>
                <c:pt idx="313">
                  <c:v>557.59400000000005</c:v>
                </c:pt>
                <c:pt idx="314">
                  <c:v>558.42899999999997</c:v>
                </c:pt>
                <c:pt idx="315">
                  <c:v>559.26499999999999</c:v>
                </c:pt>
                <c:pt idx="316">
                  <c:v>560.09699999999998</c:v>
                </c:pt>
                <c:pt idx="317">
                  <c:v>560.93199999999979</c:v>
                </c:pt>
                <c:pt idx="318">
                  <c:v>561.77</c:v>
                </c:pt>
                <c:pt idx="319">
                  <c:v>562.60699999999997</c:v>
                </c:pt>
                <c:pt idx="320">
                  <c:v>563.44499999999971</c:v>
                </c:pt>
                <c:pt idx="321">
                  <c:v>564.28800000000001</c:v>
                </c:pt>
                <c:pt idx="322">
                  <c:v>565.13099999999997</c:v>
                </c:pt>
                <c:pt idx="323">
                  <c:v>565.97199999999998</c:v>
                </c:pt>
                <c:pt idx="324">
                  <c:v>566.81199999999967</c:v>
                </c:pt>
                <c:pt idx="325">
                  <c:v>567.65599999999972</c:v>
                </c:pt>
                <c:pt idx="326">
                  <c:v>568.50400000000002</c:v>
                </c:pt>
                <c:pt idx="327">
                  <c:v>569.35099999999977</c:v>
                </c:pt>
                <c:pt idx="328">
                  <c:v>570.20100000000002</c:v>
                </c:pt>
                <c:pt idx="329">
                  <c:v>571.05499999999972</c:v>
                </c:pt>
                <c:pt idx="330">
                  <c:v>571.90799999999967</c:v>
                </c:pt>
                <c:pt idx="331">
                  <c:v>572.75800000000004</c:v>
                </c:pt>
                <c:pt idx="332">
                  <c:v>573.6099999999999</c:v>
                </c:pt>
                <c:pt idx="333">
                  <c:v>574.46699999999976</c:v>
                </c:pt>
                <c:pt idx="334">
                  <c:v>575.33299999999974</c:v>
                </c:pt>
                <c:pt idx="335">
                  <c:v>576.19600000000003</c:v>
                </c:pt>
                <c:pt idx="336">
                  <c:v>577.0509999999997</c:v>
                </c:pt>
                <c:pt idx="337">
                  <c:v>577.899</c:v>
                </c:pt>
                <c:pt idx="338">
                  <c:v>578.74299999999971</c:v>
                </c:pt>
                <c:pt idx="339">
                  <c:v>579.58900000000006</c:v>
                </c:pt>
                <c:pt idx="340">
                  <c:v>580.43899999999996</c:v>
                </c:pt>
                <c:pt idx="341">
                  <c:v>581.28700000000003</c:v>
                </c:pt>
                <c:pt idx="342">
                  <c:v>582.14199999999983</c:v>
                </c:pt>
                <c:pt idx="343">
                  <c:v>582.99900000000002</c:v>
                </c:pt>
                <c:pt idx="344">
                  <c:v>583.85599999999977</c:v>
                </c:pt>
                <c:pt idx="345">
                  <c:v>584.71400000000006</c:v>
                </c:pt>
                <c:pt idx="346">
                  <c:v>585.56499999999983</c:v>
                </c:pt>
                <c:pt idx="347">
                  <c:v>586.41599999999971</c:v>
                </c:pt>
                <c:pt idx="348">
                  <c:v>587.27599999999995</c:v>
                </c:pt>
                <c:pt idx="349">
                  <c:v>588.13599999999997</c:v>
                </c:pt>
                <c:pt idx="350">
                  <c:v>588.99299999999971</c:v>
                </c:pt>
                <c:pt idx="351">
                  <c:v>589.85099999999977</c:v>
                </c:pt>
                <c:pt idx="352">
                  <c:v>590.70399999999995</c:v>
                </c:pt>
                <c:pt idx="353">
                  <c:v>591.55799999999977</c:v>
                </c:pt>
                <c:pt idx="354">
                  <c:v>592.41399999999999</c:v>
                </c:pt>
                <c:pt idx="355">
                  <c:v>593.26699999999983</c:v>
                </c:pt>
                <c:pt idx="356">
                  <c:v>594.11900000000003</c:v>
                </c:pt>
                <c:pt idx="357">
                  <c:v>594.97400000000005</c:v>
                </c:pt>
                <c:pt idx="358">
                  <c:v>595.82299999999975</c:v>
                </c:pt>
                <c:pt idx="359">
                  <c:v>596.66999999999996</c:v>
                </c:pt>
                <c:pt idx="360">
                  <c:v>597.52099999999996</c:v>
                </c:pt>
                <c:pt idx="361">
                  <c:v>598.375</c:v>
                </c:pt>
                <c:pt idx="362">
                  <c:v>599.22900000000004</c:v>
                </c:pt>
                <c:pt idx="363">
                  <c:v>600.08799999999997</c:v>
                </c:pt>
                <c:pt idx="364">
                  <c:v>600.94299999999976</c:v>
                </c:pt>
                <c:pt idx="365">
                  <c:v>601.79600000000005</c:v>
                </c:pt>
                <c:pt idx="366">
                  <c:v>602.65199999999982</c:v>
                </c:pt>
                <c:pt idx="367">
                  <c:v>603.50900000000001</c:v>
                </c:pt>
                <c:pt idx="368">
                  <c:v>604.36699999999962</c:v>
                </c:pt>
                <c:pt idx="369">
                  <c:v>605.22400000000005</c:v>
                </c:pt>
                <c:pt idx="370">
                  <c:v>606.08299999999997</c:v>
                </c:pt>
                <c:pt idx="371">
                  <c:v>606.9409999999998</c:v>
                </c:pt>
                <c:pt idx="372">
                  <c:v>607.80599999999981</c:v>
                </c:pt>
                <c:pt idx="373">
                  <c:v>608.66999999999996</c:v>
                </c:pt>
                <c:pt idx="374">
                  <c:v>609.53099999999972</c:v>
                </c:pt>
                <c:pt idx="375">
                  <c:v>610.39099999999996</c:v>
                </c:pt>
                <c:pt idx="376">
                  <c:v>611.24800000000005</c:v>
                </c:pt>
                <c:pt idx="377">
                  <c:v>612.10400000000004</c:v>
                </c:pt>
                <c:pt idx="378">
                  <c:v>612.96299999999974</c:v>
                </c:pt>
                <c:pt idx="379">
                  <c:v>613.82099999999969</c:v>
                </c:pt>
                <c:pt idx="380">
                  <c:v>614.67899999999997</c:v>
                </c:pt>
                <c:pt idx="381">
                  <c:v>615.53800000000001</c:v>
                </c:pt>
                <c:pt idx="382">
                  <c:v>616.39499999999998</c:v>
                </c:pt>
                <c:pt idx="383">
                  <c:v>617.25099999999998</c:v>
                </c:pt>
                <c:pt idx="384">
                  <c:v>618.10799999999972</c:v>
                </c:pt>
                <c:pt idx="385">
                  <c:v>618.96499999999969</c:v>
                </c:pt>
                <c:pt idx="386">
                  <c:v>619.82399999999996</c:v>
                </c:pt>
                <c:pt idx="387">
                  <c:v>620.68499999999995</c:v>
                </c:pt>
                <c:pt idx="388">
                  <c:v>621.54199999999969</c:v>
                </c:pt>
                <c:pt idx="389">
                  <c:v>622.399</c:v>
                </c:pt>
                <c:pt idx="390">
                  <c:v>623.25400000000002</c:v>
                </c:pt>
                <c:pt idx="391">
                  <c:v>624.11400000000003</c:v>
                </c:pt>
                <c:pt idx="392">
                  <c:v>624.97500000000002</c:v>
                </c:pt>
                <c:pt idx="393">
                  <c:v>625.84099999999967</c:v>
                </c:pt>
                <c:pt idx="394">
                  <c:v>626.70299999999997</c:v>
                </c:pt>
                <c:pt idx="395">
                  <c:v>627.56799999999976</c:v>
                </c:pt>
                <c:pt idx="396">
                  <c:v>628.43699999999967</c:v>
                </c:pt>
                <c:pt idx="397">
                  <c:v>629.30599999999981</c:v>
                </c:pt>
                <c:pt idx="398">
                  <c:v>630.17100000000005</c:v>
                </c:pt>
                <c:pt idx="399">
                  <c:v>631.03099999999972</c:v>
                </c:pt>
                <c:pt idx="400">
                  <c:v>631.89</c:v>
                </c:pt>
                <c:pt idx="401">
                  <c:v>632.74599999999998</c:v>
                </c:pt>
                <c:pt idx="402">
                  <c:v>633.60699999999997</c:v>
                </c:pt>
                <c:pt idx="403">
                  <c:v>634.46799999999962</c:v>
                </c:pt>
                <c:pt idx="404">
                  <c:v>635.32699999999977</c:v>
                </c:pt>
                <c:pt idx="405">
                  <c:v>636.17999999999995</c:v>
                </c:pt>
                <c:pt idx="406">
                  <c:v>637.0319999999997</c:v>
                </c:pt>
                <c:pt idx="407">
                  <c:v>637.88699999999972</c:v>
                </c:pt>
                <c:pt idx="408">
                  <c:v>638.74800000000005</c:v>
                </c:pt>
                <c:pt idx="409">
                  <c:v>639.60299999999972</c:v>
                </c:pt>
                <c:pt idx="410">
                  <c:v>640.45799999999974</c:v>
                </c:pt>
                <c:pt idx="411">
                  <c:v>641.31399999999996</c:v>
                </c:pt>
                <c:pt idx="412">
                  <c:v>642.16999999999996</c:v>
                </c:pt>
                <c:pt idx="413">
                  <c:v>643.02800000000002</c:v>
                </c:pt>
                <c:pt idx="414">
                  <c:v>643.88099999999997</c:v>
                </c:pt>
                <c:pt idx="415">
                  <c:v>644.73099999999999</c:v>
                </c:pt>
                <c:pt idx="416">
                  <c:v>645.58299999999997</c:v>
                </c:pt>
                <c:pt idx="417">
                  <c:v>646.43599999999969</c:v>
                </c:pt>
                <c:pt idx="418">
                  <c:v>647.28499999999997</c:v>
                </c:pt>
                <c:pt idx="419">
                  <c:v>648.13400000000001</c:v>
                </c:pt>
                <c:pt idx="420">
                  <c:v>648.9849999999999</c:v>
                </c:pt>
                <c:pt idx="421">
                  <c:v>649.83599999999979</c:v>
                </c:pt>
                <c:pt idx="422">
                  <c:v>650.68799999999999</c:v>
                </c:pt>
                <c:pt idx="423">
                  <c:v>651.53800000000001</c:v>
                </c:pt>
                <c:pt idx="424">
                  <c:v>652.38400000000001</c:v>
                </c:pt>
                <c:pt idx="425">
                  <c:v>653.23</c:v>
                </c:pt>
                <c:pt idx="426">
                  <c:v>654.07899999999995</c:v>
                </c:pt>
                <c:pt idx="427">
                  <c:v>654.93399999999997</c:v>
                </c:pt>
                <c:pt idx="428">
                  <c:v>655.79299999999989</c:v>
                </c:pt>
                <c:pt idx="429">
                  <c:v>656.654</c:v>
                </c:pt>
                <c:pt idx="430">
                  <c:v>657.51199999999972</c:v>
                </c:pt>
                <c:pt idx="431">
                  <c:v>658.37099999999998</c:v>
                </c:pt>
                <c:pt idx="432">
                  <c:v>659.23099999999999</c:v>
                </c:pt>
                <c:pt idx="433">
                  <c:v>660.09799999999996</c:v>
                </c:pt>
                <c:pt idx="434">
                  <c:v>660.96599999999967</c:v>
                </c:pt>
                <c:pt idx="435">
                  <c:v>661.83199999999977</c:v>
                </c:pt>
                <c:pt idx="436">
                  <c:v>662.69399999999996</c:v>
                </c:pt>
                <c:pt idx="437">
                  <c:v>663.55499999999972</c:v>
                </c:pt>
                <c:pt idx="438">
                  <c:v>664.41699999999969</c:v>
                </c:pt>
                <c:pt idx="439">
                  <c:v>665.27800000000002</c:v>
                </c:pt>
                <c:pt idx="440">
                  <c:v>666.14</c:v>
                </c:pt>
                <c:pt idx="441">
                  <c:v>667</c:v>
                </c:pt>
                <c:pt idx="442">
                  <c:v>667.86599999999976</c:v>
                </c:pt>
                <c:pt idx="443">
                  <c:v>668.73099999999999</c:v>
                </c:pt>
                <c:pt idx="444">
                  <c:v>669.59799999999996</c:v>
                </c:pt>
                <c:pt idx="445">
                  <c:v>670.46699999999976</c:v>
                </c:pt>
                <c:pt idx="446">
                  <c:v>671.33599999999979</c:v>
                </c:pt>
                <c:pt idx="447">
                  <c:v>672.20100000000002</c:v>
                </c:pt>
                <c:pt idx="448">
                  <c:v>673.06499999999983</c:v>
                </c:pt>
                <c:pt idx="449">
                  <c:v>673.92399999999998</c:v>
                </c:pt>
                <c:pt idx="450">
                  <c:v>674.779</c:v>
                </c:pt>
                <c:pt idx="451">
                  <c:v>675.63599999999997</c:v>
                </c:pt>
                <c:pt idx="452">
                  <c:v>676.49099999999999</c:v>
                </c:pt>
                <c:pt idx="453">
                  <c:v>677.34699999999975</c:v>
                </c:pt>
                <c:pt idx="454">
                  <c:v>678.20799999999997</c:v>
                </c:pt>
                <c:pt idx="455">
                  <c:v>679.06699999999978</c:v>
                </c:pt>
                <c:pt idx="456">
                  <c:v>679.92999999999984</c:v>
                </c:pt>
                <c:pt idx="457">
                  <c:v>680.79499999999996</c:v>
                </c:pt>
                <c:pt idx="458">
                  <c:v>681.66</c:v>
                </c:pt>
                <c:pt idx="459">
                  <c:v>682.52099999999996</c:v>
                </c:pt>
                <c:pt idx="460">
                  <c:v>683.37900000000002</c:v>
                </c:pt>
                <c:pt idx="461">
                  <c:v>684.2349999999999</c:v>
                </c:pt>
                <c:pt idx="462">
                  <c:v>685.09199999999998</c:v>
                </c:pt>
                <c:pt idx="463">
                  <c:v>685.94699999999978</c:v>
                </c:pt>
                <c:pt idx="464">
                  <c:v>686.79899999999998</c:v>
                </c:pt>
                <c:pt idx="465">
                  <c:v>687.654</c:v>
                </c:pt>
                <c:pt idx="466">
                  <c:v>688.51299999999969</c:v>
                </c:pt>
                <c:pt idx="467">
                  <c:v>689.37099999999998</c:v>
                </c:pt>
                <c:pt idx="468">
                  <c:v>690.23299999999972</c:v>
                </c:pt>
                <c:pt idx="469">
                  <c:v>691.09799999999996</c:v>
                </c:pt>
                <c:pt idx="470">
                  <c:v>691.95699999999977</c:v>
                </c:pt>
                <c:pt idx="471">
                  <c:v>692.81299999999976</c:v>
                </c:pt>
                <c:pt idx="472">
                  <c:v>693.673</c:v>
                </c:pt>
                <c:pt idx="473">
                  <c:v>694.52800000000002</c:v>
                </c:pt>
                <c:pt idx="474">
                  <c:v>695.38200000000006</c:v>
                </c:pt>
                <c:pt idx="475">
                  <c:v>696.24699999999996</c:v>
                </c:pt>
                <c:pt idx="476">
                  <c:v>697.11300000000006</c:v>
                </c:pt>
                <c:pt idx="477">
                  <c:v>697.98199999999997</c:v>
                </c:pt>
                <c:pt idx="478">
                  <c:v>698.8449999999998</c:v>
                </c:pt>
                <c:pt idx="479">
                  <c:v>699.70699999999999</c:v>
                </c:pt>
                <c:pt idx="480">
                  <c:v>700.56799999999976</c:v>
                </c:pt>
                <c:pt idx="481">
                  <c:v>701.42499999999973</c:v>
                </c:pt>
                <c:pt idx="482">
                  <c:v>702.28300000000002</c:v>
                </c:pt>
                <c:pt idx="483">
                  <c:v>703.14</c:v>
                </c:pt>
                <c:pt idx="484">
                  <c:v>703.99699999999996</c:v>
                </c:pt>
                <c:pt idx="485">
                  <c:v>704.85599999999977</c:v>
                </c:pt>
                <c:pt idx="486">
                  <c:v>705.71799999999996</c:v>
                </c:pt>
                <c:pt idx="487">
                  <c:v>706.57500000000005</c:v>
                </c:pt>
                <c:pt idx="488">
                  <c:v>707.43199999999979</c:v>
                </c:pt>
                <c:pt idx="489">
                  <c:v>708.28600000000006</c:v>
                </c:pt>
                <c:pt idx="490">
                  <c:v>709.1389999999999</c:v>
                </c:pt>
                <c:pt idx="491">
                  <c:v>709.99299999999971</c:v>
                </c:pt>
                <c:pt idx="492">
                  <c:v>710.8529999999995</c:v>
                </c:pt>
                <c:pt idx="493">
                  <c:v>711.71699999999998</c:v>
                </c:pt>
                <c:pt idx="494">
                  <c:v>712.58100000000002</c:v>
                </c:pt>
                <c:pt idx="495">
                  <c:v>713.44799999999975</c:v>
                </c:pt>
                <c:pt idx="496">
                  <c:v>714.31299999999976</c:v>
                </c:pt>
                <c:pt idx="497">
                  <c:v>715.18100000000004</c:v>
                </c:pt>
                <c:pt idx="498">
                  <c:v>716.0469999999998</c:v>
                </c:pt>
                <c:pt idx="499">
                  <c:v>716.90899999999999</c:v>
                </c:pt>
                <c:pt idx="500">
                  <c:v>717.77300000000002</c:v>
                </c:pt>
                <c:pt idx="501">
                  <c:v>718.63699999999972</c:v>
                </c:pt>
                <c:pt idx="502">
                  <c:v>719.49800000000005</c:v>
                </c:pt>
                <c:pt idx="503">
                  <c:v>720.3589999999997</c:v>
                </c:pt>
                <c:pt idx="504">
                  <c:v>721.22</c:v>
                </c:pt>
                <c:pt idx="505">
                  <c:v>722.08</c:v>
                </c:pt>
                <c:pt idx="506">
                  <c:v>722.93799999999976</c:v>
                </c:pt>
                <c:pt idx="507">
                  <c:v>723.798</c:v>
                </c:pt>
                <c:pt idx="508">
                  <c:v>724.66</c:v>
                </c:pt>
                <c:pt idx="509">
                  <c:v>725.52499999999998</c:v>
                </c:pt>
                <c:pt idx="510">
                  <c:v>726.39</c:v>
                </c:pt>
                <c:pt idx="511">
                  <c:v>727.25599999999997</c:v>
                </c:pt>
                <c:pt idx="512">
                  <c:v>728.12199999999996</c:v>
                </c:pt>
                <c:pt idx="513">
                  <c:v>728.99299999999971</c:v>
                </c:pt>
                <c:pt idx="514">
                  <c:v>729.86099999999976</c:v>
                </c:pt>
                <c:pt idx="515">
                  <c:v>730.72699999999998</c:v>
                </c:pt>
                <c:pt idx="516">
                  <c:v>731.58900000000006</c:v>
                </c:pt>
                <c:pt idx="517">
                  <c:v>732.45799999999974</c:v>
                </c:pt>
                <c:pt idx="518">
                  <c:v>733.32799999999975</c:v>
                </c:pt>
                <c:pt idx="519">
                  <c:v>734.19600000000003</c:v>
                </c:pt>
                <c:pt idx="520">
                  <c:v>735.06199999999967</c:v>
                </c:pt>
                <c:pt idx="521">
                  <c:v>735.93599999999969</c:v>
                </c:pt>
                <c:pt idx="522">
                  <c:v>736.81099999999969</c:v>
                </c:pt>
                <c:pt idx="523">
                  <c:v>737.68600000000004</c:v>
                </c:pt>
                <c:pt idx="524">
                  <c:v>738.55599999999981</c:v>
                </c:pt>
                <c:pt idx="525">
                  <c:v>739.43199999999979</c:v>
                </c:pt>
                <c:pt idx="526">
                  <c:v>740.31199999999967</c:v>
                </c:pt>
                <c:pt idx="527">
                  <c:v>741.18799999999999</c:v>
                </c:pt>
                <c:pt idx="528">
                  <c:v>742.06199999999967</c:v>
                </c:pt>
                <c:pt idx="529">
                  <c:v>742.93499999999972</c:v>
                </c:pt>
                <c:pt idx="530">
                  <c:v>743.803</c:v>
                </c:pt>
                <c:pt idx="531">
                  <c:v>744.66799999999967</c:v>
                </c:pt>
                <c:pt idx="532">
                  <c:v>745.53699999999981</c:v>
                </c:pt>
                <c:pt idx="533">
                  <c:v>746.4069999999997</c:v>
                </c:pt>
                <c:pt idx="534">
                  <c:v>747.27499999999998</c:v>
                </c:pt>
                <c:pt idx="535">
                  <c:v>748.14199999999983</c:v>
                </c:pt>
                <c:pt idx="536">
                  <c:v>749.01</c:v>
                </c:pt>
                <c:pt idx="537">
                  <c:v>749.8779999999997</c:v>
                </c:pt>
                <c:pt idx="538">
                  <c:v>750.73900000000003</c:v>
                </c:pt>
                <c:pt idx="539">
                  <c:v>751.60400000000004</c:v>
                </c:pt>
                <c:pt idx="540">
                  <c:v>752.471</c:v>
                </c:pt>
                <c:pt idx="541">
                  <c:v>753.33899999999971</c:v>
                </c:pt>
                <c:pt idx="542">
                  <c:v>754.20299999999997</c:v>
                </c:pt>
                <c:pt idx="543">
                  <c:v>755.06499999999983</c:v>
                </c:pt>
                <c:pt idx="544">
                  <c:v>755.92699999999968</c:v>
                </c:pt>
                <c:pt idx="545">
                  <c:v>756.78899999999999</c:v>
                </c:pt>
                <c:pt idx="546">
                  <c:v>757.65599999999972</c:v>
                </c:pt>
                <c:pt idx="547">
                  <c:v>758.52599999999973</c:v>
                </c:pt>
                <c:pt idx="548">
                  <c:v>759.39599999999996</c:v>
                </c:pt>
                <c:pt idx="549">
                  <c:v>760.26900000000001</c:v>
                </c:pt>
                <c:pt idx="550">
                  <c:v>761.14599999999996</c:v>
                </c:pt>
                <c:pt idx="551">
                  <c:v>762.02199999999971</c:v>
                </c:pt>
                <c:pt idx="552">
                  <c:v>762.89799999999968</c:v>
                </c:pt>
                <c:pt idx="553">
                  <c:v>763.77</c:v>
                </c:pt>
                <c:pt idx="554">
                  <c:v>764.64099999999996</c:v>
                </c:pt>
                <c:pt idx="555">
                  <c:v>765.5139999999999</c:v>
                </c:pt>
                <c:pt idx="556">
                  <c:v>766.38799999999969</c:v>
                </c:pt>
                <c:pt idx="557">
                  <c:v>767.26699999999983</c:v>
                </c:pt>
                <c:pt idx="558">
                  <c:v>768.15300000000002</c:v>
                </c:pt>
                <c:pt idx="559">
                  <c:v>769.04299999999967</c:v>
                </c:pt>
                <c:pt idx="560">
                  <c:v>769.93599999999969</c:v>
                </c:pt>
                <c:pt idx="561">
                  <c:v>770.82899999999972</c:v>
                </c:pt>
                <c:pt idx="562">
                  <c:v>771.71799999999996</c:v>
                </c:pt>
                <c:pt idx="563">
                  <c:v>772.60799999999972</c:v>
                </c:pt>
                <c:pt idx="564">
                  <c:v>773.50400000000002</c:v>
                </c:pt>
                <c:pt idx="565">
                  <c:v>774.404</c:v>
                </c:pt>
                <c:pt idx="566">
                  <c:v>775.303</c:v>
                </c:pt>
                <c:pt idx="567">
                  <c:v>776.20100000000002</c:v>
                </c:pt>
                <c:pt idx="568">
                  <c:v>777.09799999999996</c:v>
                </c:pt>
                <c:pt idx="569">
                  <c:v>777.99599999999998</c:v>
                </c:pt>
                <c:pt idx="570">
                  <c:v>778.89300000000003</c:v>
                </c:pt>
                <c:pt idx="571">
                  <c:v>779.79100000000005</c:v>
                </c:pt>
                <c:pt idx="572">
                  <c:v>780.69299999999998</c:v>
                </c:pt>
                <c:pt idx="573">
                  <c:v>781.58400000000006</c:v>
                </c:pt>
                <c:pt idx="574">
                  <c:v>782.44899999999996</c:v>
                </c:pt>
                <c:pt idx="575">
                  <c:v>783.30499999999972</c:v>
                </c:pt>
                <c:pt idx="576">
                  <c:v>784.17399999999998</c:v>
                </c:pt>
                <c:pt idx="577">
                  <c:v>785.06299999999976</c:v>
                </c:pt>
                <c:pt idx="578">
                  <c:v>785.97299999999996</c:v>
                </c:pt>
                <c:pt idx="579">
                  <c:v>786.89699999999971</c:v>
                </c:pt>
                <c:pt idx="580">
                  <c:v>787.82199999999978</c:v>
                </c:pt>
                <c:pt idx="581">
                  <c:v>788.74900000000002</c:v>
                </c:pt>
                <c:pt idx="582">
                  <c:v>789.67100000000005</c:v>
                </c:pt>
                <c:pt idx="583">
                  <c:v>790.58399999999995</c:v>
                </c:pt>
                <c:pt idx="584">
                  <c:v>791.49599999999998</c:v>
                </c:pt>
                <c:pt idx="585">
                  <c:v>792.41</c:v>
                </c:pt>
                <c:pt idx="586">
                  <c:v>793.32299999999975</c:v>
                </c:pt>
                <c:pt idx="587">
                  <c:v>794.24400000000003</c:v>
                </c:pt>
                <c:pt idx="588">
                  <c:v>795.16199999999969</c:v>
                </c:pt>
                <c:pt idx="589">
                  <c:v>796.07600000000002</c:v>
                </c:pt>
                <c:pt idx="590">
                  <c:v>796.98799999999972</c:v>
                </c:pt>
                <c:pt idx="591">
                  <c:v>797.90099999999973</c:v>
                </c:pt>
                <c:pt idx="592">
                  <c:v>798.81499999999971</c:v>
                </c:pt>
                <c:pt idx="593">
                  <c:v>799.73</c:v>
                </c:pt>
                <c:pt idx="594">
                  <c:v>800.64499999999998</c:v>
                </c:pt>
                <c:pt idx="595">
                  <c:v>801.55799999999977</c:v>
                </c:pt>
                <c:pt idx="596">
                  <c:v>802.46899999999971</c:v>
                </c:pt>
                <c:pt idx="597">
                  <c:v>803.3779999999997</c:v>
                </c:pt>
                <c:pt idx="598">
                  <c:v>804.28700000000003</c:v>
                </c:pt>
                <c:pt idx="599">
                  <c:v>805.19899999999996</c:v>
                </c:pt>
                <c:pt idx="600">
                  <c:v>806.11299999999972</c:v>
                </c:pt>
                <c:pt idx="601">
                  <c:v>807.0319999999997</c:v>
                </c:pt>
                <c:pt idx="602">
                  <c:v>807.9499999999997</c:v>
                </c:pt>
                <c:pt idx="603">
                  <c:v>808.86699999999962</c:v>
                </c:pt>
                <c:pt idx="604">
                  <c:v>809.78499999999997</c:v>
                </c:pt>
                <c:pt idx="605">
                  <c:v>810.71</c:v>
                </c:pt>
                <c:pt idx="606">
                  <c:v>811.63800000000003</c:v>
                </c:pt>
                <c:pt idx="607">
                  <c:v>812.56799999999976</c:v>
                </c:pt>
                <c:pt idx="608">
                  <c:v>813.49299999999971</c:v>
                </c:pt>
                <c:pt idx="609">
                  <c:v>814.42399999999998</c:v>
                </c:pt>
                <c:pt idx="610">
                  <c:v>815.35999999999979</c:v>
                </c:pt>
                <c:pt idx="611">
                  <c:v>816.28599999999994</c:v>
                </c:pt>
                <c:pt idx="612">
                  <c:v>817.20100000000002</c:v>
                </c:pt>
                <c:pt idx="613">
                  <c:v>818.11699999999996</c:v>
                </c:pt>
                <c:pt idx="614">
                  <c:v>819.0319999999997</c:v>
                </c:pt>
                <c:pt idx="615">
                  <c:v>819.95599999999979</c:v>
                </c:pt>
                <c:pt idx="616">
                  <c:v>820.88499999999999</c:v>
                </c:pt>
                <c:pt idx="617">
                  <c:v>821.81399999999996</c:v>
                </c:pt>
                <c:pt idx="618">
                  <c:v>822.74299999999971</c:v>
                </c:pt>
                <c:pt idx="619">
                  <c:v>823.68</c:v>
                </c:pt>
                <c:pt idx="620">
                  <c:v>824.61799999999971</c:v>
                </c:pt>
                <c:pt idx="621">
                  <c:v>825.5559999999997</c:v>
                </c:pt>
                <c:pt idx="622">
                  <c:v>826.49699999999996</c:v>
                </c:pt>
                <c:pt idx="623">
                  <c:v>827.4409999999998</c:v>
                </c:pt>
                <c:pt idx="624">
                  <c:v>828.38599999999997</c:v>
                </c:pt>
                <c:pt idx="625">
                  <c:v>829.3349999999997</c:v>
                </c:pt>
                <c:pt idx="626">
                  <c:v>830.28300000000002</c:v>
                </c:pt>
                <c:pt idx="627">
                  <c:v>831.23199999999997</c:v>
                </c:pt>
                <c:pt idx="628">
                  <c:v>832.18700000000001</c:v>
                </c:pt>
                <c:pt idx="629">
                  <c:v>833.14199999999971</c:v>
                </c:pt>
                <c:pt idx="630">
                  <c:v>834.09699999999998</c:v>
                </c:pt>
                <c:pt idx="631">
                  <c:v>835.053</c:v>
                </c:pt>
                <c:pt idx="632">
                  <c:v>836.0079999999997</c:v>
                </c:pt>
                <c:pt idx="633">
                  <c:v>836.96599999999978</c:v>
                </c:pt>
                <c:pt idx="634">
                  <c:v>837.928</c:v>
                </c:pt>
                <c:pt idx="635">
                  <c:v>838.88699999999972</c:v>
                </c:pt>
                <c:pt idx="636">
                  <c:v>839.8449999999998</c:v>
                </c:pt>
                <c:pt idx="637">
                  <c:v>840.80199999999979</c:v>
                </c:pt>
                <c:pt idx="638">
                  <c:v>841.75900000000001</c:v>
                </c:pt>
                <c:pt idx="639">
                  <c:v>842.71500000000003</c:v>
                </c:pt>
                <c:pt idx="640">
                  <c:v>843.66899999999998</c:v>
                </c:pt>
                <c:pt idx="641">
                  <c:v>844.62900000000002</c:v>
                </c:pt>
                <c:pt idx="642">
                  <c:v>845.58699999999999</c:v>
                </c:pt>
                <c:pt idx="643">
                  <c:v>846.5469999999998</c:v>
                </c:pt>
                <c:pt idx="644">
                  <c:v>847.51199999999972</c:v>
                </c:pt>
                <c:pt idx="645">
                  <c:v>848.48599999999999</c:v>
                </c:pt>
                <c:pt idx="646">
                  <c:v>849.46199999999976</c:v>
                </c:pt>
                <c:pt idx="647">
                  <c:v>850.43999999999971</c:v>
                </c:pt>
                <c:pt idx="648">
                  <c:v>851.41899999999998</c:v>
                </c:pt>
                <c:pt idx="649">
                  <c:v>852.4019999999997</c:v>
                </c:pt>
                <c:pt idx="650">
                  <c:v>853.38599999999997</c:v>
                </c:pt>
                <c:pt idx="651">
                  <c:v>854.37199999999996</c:v>
                </c:pt>
                <c:pt idx="652">
                  <c:v>855.3589999999997</c:v>
                </c:pt>
                <c:pt idx="653">
                  <c:v>856.3399999999998</c:v>
                </c:pt>
                <c:pt idx="654">
                  <c:v>857.3249999999997</c:v>
                </c:pt>
                <c:pt idx="655">
                  <c:v>858.30799999999977</c:v>
                </c:pt>
                <c:pt idx="656">
                  <c:v>859.29</c:v>
                </c:pt>
                <c:pt idx="657">
                  <c:v>860.274</c:v>
                </c:pt>
                <c:pt idx="658">
                  <c:v>861.25599999999997</c:v>
                </c:pt>
                <c:pt idx="659">
                  <c:v>862.23900000000003</c:v>
                </c:pt>
                <c:pt idx="660">
                  <c:v>863.22799999999972</c:v>
                </c:pt>
                <c:pt idx="661">
                  <c:v>864.221</c:v>
                </c:pt>
                <c:pt idx="662">
                  <c:v>865.21100000000001</c:v>
                </c:pt>
                <c:pt idx="663">
                  <c:v>866.20299999999997</c:v>
                </c:pt>
                <c:pt idx="664">
                  <c:v>867.19100000000003</c:v>
                </c:pt>
                <c:pt idx="665">
                  <c:v>868.17499999999995</c:v>
                </c:pt>
                <c:pt idx="666">
                  <c:v>869.16199999999969</c:v>
                </c:pt>
                <c:pt idx="667">
                  <c:v>870.14800000000002</c:v>
                </c:pt>
                <c:pt idx="668">
                  <c:v>871.13199999999972</c:v>
                </c:pt>
                <c:pt idx="669">
                  <c:v>872.12099999999998</c:v>
                </c:pt>
                <c:pt idx="670">
                  <c:v>873.11699999999996</c:v>
                </c:pt>
                <c:pt idx="671">
                  <c:v>874.11500000000001</c:v>
                </c:pt>
                <c:pt idx="672">
                  <c:v>875.10900000000004</c:v>
                </c:pt>
                <c:pt idx="673">
                  <c:v>876.1</c:v>
                </c:pt>
                <c:pt idx="674">
                  <c:v>877.08900000000006</c:v>
                </c:pt>
                <c:pt idx="675">
                  <c:v>878.08399999999995</c:v>
                </c:pt>
                <c:pt idx="676">
                  <c:v>879.08100000000002</c:v>
                </c:pt>
                <c:pt idx="677">
                  <c:v>880.08500000000004</c:v>
                </c:pt>
                <c:pt idx="678">
                  <c:v>881.09199999999998</c:v>
                </c:pt>
                <c:pt idx="679">
                  <c:v>882.10199999999998</c:v>
                </c:pt>
                <c:pt idx="680">
                  <c:v>883.11299999999972</c:v>
                </c:pt>
                <c:pt idx="681">
                  <c:v>884.12400000000002</c:v>
                </c:pt>
                <c:pt idx="682">
                  <c:v>885.14300000000003</c:v>
                </c:pt>
                <c:pt idx="683">
                  <c:v>886.16399999999999</c:v>
                </c:pt>
                <c:pt idx="684">
                  <c:v>887.18799999999999</c:v>
                </c:pt>
                <c:pt idx="685">
                  <c:v>888.226</c:v>
                </c:pt>
                <c:pt idx="686">
                  <c:v>889.26599999999996</c:v>
                </c:pt>
                <c:pt idx="687">
                  <c:v>890.303</c:v>
                </c:pt>
                <c:pt idx="688">
                  <c:v>891.34299999999962</c:v>
                </c:pt>
                <c:pt idx="689">
                  <c:v>892.3829999999997</c:v>
                </c:pt>
                <c:pt idx="690">
                  <c:v>893.42499999999973</c:v>
                </c:pt>
                <c:pt idx="691">
                  <c:v>894.46899999999971</c:v>
                </c:pt>
                <c:pt idx="692">
                  <c:v>895.51400000000001</c:v>
                </c:pt>
                <c:pt idx="693">
                  <c:v>896.56999999999971</c:v>
                </c:pt>
                <c:pt idx="694">
                  <c:v>897.6329999999997</c:v>
                </c:pt>
                <c:pt idx="695">
                  <c:v>898.69299999999998</c:v>
                </c:pt>
                <c:pt idx="696">
                  <c:v>899.73400000000004</c:v>
                </c:pt>
                <c:pt idx="697">
                  <c:v>900.76699999999971</c:v>
                </c:pt>
                <c:pt idx="698">
                  <c:v>901.80199999999979</c:v>
                </c:pt>
                <c:pt idx="699">
                  <c:v>902.8399999999998</c:v>
                </c:pt>
                <c:pt idx="700">
                  <c:v>903.87599999999998</c:v>
                </c:pt>
                <c:pt idx="701">
                  <c:v>904.91</c:v>
                </c:pt>
                <c:pt idx="702">
                  <c:v>905.9409999999998</c:v>
                </c:pt>
                <c:pt idx="703">
                  <c:v>906.97500000000002</c:v>
                </c:pt>
                <c:pt idx="704">
                  <c:v>908.00199999999973</c:v>
                </c:pt>
                <c:pt idx="705">
                  <c:v>909.03499999999997</c:v>
                </c:pt>
                <c:pt idx="706">
                  <c:v>910.07299999999998</c:v>
                </c:pt>
                <c:pt idx="707">
                  <c:v>911.11299999999972</c:v>
                </c:pt>
                <c:pt idx="708">
                  <c:v>912.15</c:v>
                </c:pt>
                <c:pt idx="709">
                  <c:v>913.18299999999999</c:v>
                </c:pt>
                <c:pt idx="710">
                  <c:v>914.21799999999996</c:v>
                </c:pt>
                <c:pt idx="711">
                  <c:v>915.255</c:v>
                </c:pt>
                <c:pt idx="712">
                  <c:v>916.29</c:v>
                </c:pt>
                <c:pt idx="713">
                  <c:v>917.33099999999979</c:v>
                </c:pt>
                <c:pt idx="714">
                  <c:v>918.37199999999996</c:v>
                </c:pt>
                <c:pt idx="715">
                  <c:v>919.41199999999969</c:v>
                </c:pt>
                <c:pt idx="716">
                  <c:v>920.45099999999979</c:v>
                </c:pt>
                <c:pt idx="717">
                  <c:v>921.48799999999972</c:v>
                </c:pt>
                <c:pt idx="718">
                  <c:v>922.52300000000002</c:v>
                </c:pt>
                <c:pt idx="719">
                  <c:v>923.55399999999997</c:v>
                </c:pt>
                <c:pt idx="720">
                  <c:v>924.58199999999999</c:v>
                </c:pt>
                <c:pt idx="721">
                  <c:v>925.60900000000004</c:v>
                </c:pt>
                <c:pt idx="722">
                  <c:v>926.63800000000003</c:v>
                </c:pt>
                <c:pt idx="723">
                  <c:v>927.67100000000005</c:v>
                </c:pt>
                <c:pt idx="724">
                  <c:v>928.70699999999999</c:v>
                </c:pt>
                <c:pt idx="725">
                  <c:v>929.74299999999971</c:v>
                </c:pt>
                <c:pt idx="726">
                  <c:v>930.78200000000004</c:v>
                </c:pt>
                <c:pt idx="727">
                  <c:v>931.82199999999978</c:v>
                </c:pt>
                <c:pt idx="728">
                  <c:v>932.86099999999976</c:v>
                </c:pt>
                <c:pt idx="729">
                  <c:v>933.89599999999996</c:v>
                </c:pt>
                <c:pt idx="730">
                  <c:v>934.9259999999997</c:v>
                </c:pt>
                <c:pt idx="731">
                  <c:v>935.95599999999979</c:v>
                </c:pt>
                <c:pt idx="732">
                  <c:v>936.98599999999999</c:v>
                </c:pt>
                <c:pt idx="733">
                  <c:v>938.02199999999971</c:v>
                </c:pt>
                <c:pt idx="734">
                  <c:v>939.05899999999997</c:v>
                </c:pt>
                <c:pt idx="735">
                  <c:v>940.09400000000005</c:v>
                </c:pt>
                <c:pt idx="736">
                  <c:v>941.13</c:v>
                </c:pt>
                <c:pt idx="737">
                  <c:v>942.1669999999998</c:v>
                </c:pt>
                <c:pt idx="738">
                  <c:v>943.19799999999998</c:v>
                </c:pt>
                <c:pt idx="739">
                  <c:v>944.21799999999996</c:v>
                </c:pt>
                <c:pt idx="740">
                  <c:v>945.21699999999998</c:v>
                </c:pt>
                <c:pt idx="741">
                  <c:v>946.202</c:v>
                </c:pt>
                <c:pt idx="742">
                  <c:v>947.18</c:v>
                </c:pt>
                <c:pt idx="743">
                  <c:v>948.15099999999973</c:v>
                </c:pt>
                <c:pt idx="744">
                  <c:v>949.11799999999971</c:v>
                </c:pt>
                <c:pt idx="745">
                  <c:v>950.09100000000001</c:v>
                </c:pt>
                <c:pt idx="746">
                  <c:v>951.06499999999971</c:v>
                </c:pt>
                <c:pt idx="747">
                  <c:v>952.04499999999996</c:v>
                </c:pt>
                <c:pt idx="748">
                  <c:v>953.02499999999998</c:v>
                </c:pt>
                <c:pt idx="749">
                  <c:v>954.00599999999997</c:v>
                </c:pt>
                <c:pt idx="750">
                  <c:v>954.98400000000004</c:v>
                </c:pt>
                <c:pt idx="751">
                  <c:v>955.95399999999972</c:v>
                </c:pt>
                <c:pt idx="752">
                  <c:v>956.92</c:v>
                </c:pt>
                <c:pt idx="753">
                  <c:v>957.88</c:v>
                </c:pt>
                <c:pt idx="754">
                  <c:v>958.84099999999978</c:v>
                </c:pt>
                <c:pt idx="755">
                  <c:v>959.80199999999979</c:v>
                </c:pt>
                <c:pt idx="756">
                  <c:v>960.76599999999996</c:v>
                </c:pt>
                <c:pt idx="757">
                  <c:v>961.73299999999972</c:v>
                </c:pt>
                <c:pt idx="758">
                  <c:v>962.70500000000004</c:v>
                </c:pt>
                <c:pt idx="759">
                  <c:v>963.67399999999998</c:v>
                </c:pt>
                <c:pt idx="760">
                  <c:v>964.64</c:v>
                </c:pt>
                <c:pt idx="761">
                  <c:v>965.61199999999997</c:v>
                </c:pt>
                <c:pt idx="762">
                  <c:v>966.58299999999997</c:v>
                </c:pt>
                <c:pt idx="763">
                  <c:v>967.55199999999979</c:v>
                </c:pt>
                <c:pt idx="764">
                  <c:v>968.52499999999998</c:v>
                </c:pt>
                <c:pt idx="765">
                  <c:v>969.49900000000002</c:v>
                </c:pt>
                <c:pt idx="766">
                  <c:v>970.46899999999971</c:v>
                </c:pt>
                <c:pt idx="767">
                  <c:v>971.43899999999996</c:v>
                </c:pt>
                <c:pt idx="768">
                  <c:v>972.4069999999997</c:v>
                </c:pt>
                <c:pt idx="769">
                  <c:v>973.3779999999997</c:v>
                </c:pt>
                <c:pt idx="770">
                  <c:v>974.35099999999977</c:v>
                </c:pt>
                <c:pt idx="771">
                  <c:v>975.3209999999998</c:v>
                </c:pt>
                <c:pt idx="772">
                  <c:v>976.29100000000005</c:v>
                </c:pt>
                <c:pt idx="773">
                  <c:v>977.2579999999997</c:v>
                </c:pt>
                <c:pt idx="774">
                  <c:v>978.22299999999996</c:v>
                </c:pt>
                <c:pt idx="775">
                  <c:v>979.18499999999995</c:v>
                </c:pt>
                <c:pt idx="776">
                  <c:v>980.149</c:v>
                </c:pt>
                <c:pt idx="777">
                  <c:v>981.11400000000003</c:v>
                </c:pt>
                <c:pt idx="778">
                  <c:v>982.07500000000005</c:v>
                </c:pt>
                <c:pt idx="779">
                  <c:v>983.03599999999972</c:v>
                </c:pt>
                <c:pt idx="780">
                  <c:v>983.995</c:v>
                </c:pt>
                <c:pt idx="781">
                  <c:v>984.95899999999972</c:v>
                </c:pt>
                <c:pt idx="782">
                  <c:v>985.92699999999979</c:v>
                </c:pt>
                <c:pt idx="783">
                  <c:v>986.89</c:v>
                </c:pt>
                <c:pt idx="784">
                  <c:v>987.84899999999971</c:v>
                </c:pt>
                <c:pt idx="785">
                  <c:v>988.80999999999983</c:v>
                </c:pt>
                <c:pt idx="786">
                  <c:v>989.77300000000002</c:v>
                </c:pt>
                <c:pt idx="787">
                  <c:v>990.74</c:v>
                </c:pt>
                <c:pt idx="788">
                  <c:v>991.71199999999999</c:v>
                </c:pt>
                <c:pt idx="789">
                  <c:v>992.73599999999999</c:v>
                </c:pt>
                <c:pt idx="790">
                  <c:v>993.78499999999997</c:v>
                </c:pt>
                <c:pt idx="791">
                  <c:v>994.85599999999977</c:v>
                </c:pt>
                <c:pt idx="792">
                  <c:v>995.93299999999977</c:v>
                </c:pt>
                <c:pt idx="793">
                  <c:v>997.01699999999971</c:v>
                </c:pt>
                <c:pt idx="794">
                  <c:v>998.09699999999998</c:v>
                </c:pt>
                <c:pt idx="795">
                  <c:v>999.17700000000002</c:v>
                </c:pt>
                <c:pt idx="796">
                  <c:v>1000.258</c:v>
                </c:pt>
                <c:pt idx="797">
                  <c:v>1001.332</c:v>
                </c:pt>
                <c:pt idx="798">
                  <c:v>1002.402</c:v>
                </c:pt>
                <c:pt idx="799">
                  <c:v>1003.472</c:v>
                </c:pt>
                <c:pt idx="800">
                  <c:v>1004.542</c:v>
                </c:pt>
                <c:pt idx="801">
                  <c:v>1005.619</c:v>
                </c:pt>
                <c:pt idx="802">
                  <c:v>1006.702</c:v>
                </c:pt>
                <c:pt idx="803">
                  <c:v>1007.7809999999999</c:v>
                </c:pt>
                <c:pt idx="804">
                  <c:v>1008.85</c:v>
                </c:pt>
                <c:pt idx="805">
                  <c:v>1009.915</c:v>
                </c:pt>
                <c:pt idx="806">
                  <c:v>1010.982</c:v>
                </c:pt>
                <c:pt idx="807">
                  <c:v>1012.04</c:v>
                </c:pt>
                <c:pt idx="808">
                  <c:v>1013.083</c:v>
                </c:pt>
                <c:pt idx="809">
                  <c:v>1014.12</c:v>
                </c:pt>
                <c:pt idx="810">
                  <c:v>1015.154</c:v>
                </c:pt>
                <c:pt idx="811">
                  <c:v>1016.199</c:v>
                </c:pt>
                <c:pt idx="812">
                  <c:v>1017.255</c:v>
                </c:pt>
                <c:pt idx="813">
                  <c:v>1018.316</c:v>
                </c:pt>
                <c:pt idx="814">
                  <c:v>1019.37</c:v>
                </c:pt>
                <c:pt idx="815">
                  <c:v>1020.424</c:v>
                </c:pt>
                <c:pt idx="816">
                  <c:v>1021.481</c:v>
                </c:pt>
                <c:pt idx="817">
                  <c:v>1022.5359999999999</c:v>
                </c:pt>
                <c:pt idx="818">
                  <c:v>1023.591</c:v>
                </c:pt>
                <c:pt idx="819">
                  <c:v>1024.643</c:v>
                </c:pt>
                <c:pt idx="820">
                  <c:v>1025.693</c:v>
                </c:pt>
                <c:pt idx="821">
                  <c:v>1026.739</c:v>
                </c:pt>
                <c:pt idx="822">
                  <c:v>1027.7819999999999</c:v>
                </c:pt>
                <c:pt idx="823">
                  <c:v>1028.8209999999999</c:v>
                </c:pt>
                <c:pt idx="824">
                  <c:v>1029.8610000000001</c:v>
                </c:pt>
                <c:pt idx="825">
                  <c:v>1030.902</c:v>
                </c:pt>
                <c:pt idx="826">
                  <c:v>1031.94</c:v>
                </c:pt>
                <c:pt idx="827">
                  <c:v>1032.9780000000001</c:v>
                </c:pt>
                <c:pt idx="828">
                  <c:v>1034.019</c:v>
                </c:pt>
                <c:pt idx="829">
                  <c:v>1035.0630000000001</c:v>
                </c:pt>
                <c:pt idx="830">
                  <c:v>1036.1120000000001</c:v>
                </c:pt>
                <c:pt idx="831">
                  <c:v>1037.155</c:v>
                </c:pt>
                <c:pt idx="832">
                  <c:v>1038.1959999999999</c:v>
                </c:pt>
                <c:pt idx="833">
                  <c:v>1039.23</c:v>
                </c:pt>
                <c:pt idx="834">
                  <c:v>1040.2639999999999</c:v>
                </c:pt>
                <c:pt idx="835">
                  <c:v>1041.296</c:v>
                </c:pt>
                <c:pt idx="836">
                  <c:v>1042.328</c:v>
                </c:pt>
                <c:pt idx="837">
                  <c:v>1043.3599999999999</c:v>
                </c:pt>
                <c:pt idx="838">
                  <c:v>1044.3920000000001</c:v>
                </c:pt>
                <c:pt idx="839">
                  <c:v>1045.42</c:v>
                </c:pt>
                <c:pt idx="840">
                  <c:v>1046.43</c:v>
                </c:pt>
                <c:pt idx="841">
                  <c:v>1047.4290000000001</c:v>
                </c:pt>
                <c:pt idx="842">
                  <c:v>1048.425</c:v>
                </c:pt>
                <c:pt idx="843">
                  <c:v>1049.414</c:v>
                </c:pt>
                <c:pt idx="844">
                  <c:v>1050.3969999999999</c:v>
                </c:pt>
                <c:pt idx="845">
                  <c:v>1051.3779999999999</c:v>
                </c:pt>
                <c:pt idx="846">
                  <c:v>1052.355</c:v>
                </c:pt>
                <c:pt idx="847">
                  <c:v>1053.3340000000001</c:v>
                </c:pt>
                <c:pt idx="848">
                  <c:v>1054.3130000000001</c:v>
                </c:pt>
                <c:pt idx="849">
                  <c:v>1055.2909999999999</c:v>
                </c:pt>
                <c:pt idx="850">
                  <c:v>1056.271</c:v>
                </c:pt>
                <c:pt idx="851">
                  <c:v>1057.248</c:v>
                </c:pt>
                <c:pt idx="852">
                  <c:v>1058.2239999999999</c:v>
                </c:pt>
                <c:pt idx="853">
                  <c:v>1059.2049999999999</c:v>
                </c:pt>
                <c:pt idx="854">
                  <c:v>1060.1859999999999</c:v>
                </c:pt>
                <c:pt idx="855">
                  <c:v>1061.1679999999999</c:v>
                </c:pt>
                <c:pt idx="856">
                  <c:v>1062.1489999999999</c:v>
                </c:pt>
                <c:pt idx="857">
                  <c:v>1063.1279999999999</c:v>
                </c:pt>
                <c:pt idx="858">
                  <c:v>1064.1079999999999</c:v>
                </c:pt>
                <c:pt idx="859">
                  <c:v>1065.0899999999999</c:v>
                </c:pt>
                <c:pt idx="860">
                  <c:v>1066.0730000000001</c:v>
                </c:pt>
                <c:pt idx="861">
                  <c:v>1067.0550000000001</c:v>
                </c:pt>
                <c:pt idx="862">
                  <c:v>1068.0429999999999</c:v>
                </c:pt>
                <c:pt idx="863">
                  <c:v>1069.0360000000001</c:v>
                </c:pt>
                <c:pt idx="864">
                  <c:v>1070.0260000000001</c:v>
                </c:pt>
                <c:pt idx="865">
                  <c:v>1071.011</c:v>
                </c:pt>
                <c:pt idx="866">
                  <c:v>1071.9880000000001</c:v>
                </c:pt>
                <c:pt idx="867">
                  <c:v>1072.96</c:v>
                </c:pt>
                <c:pt idx="868">
                  <c:v>1073.93</c:v>
                </c:pt>
                <c:pt idx="869">
                  <c:v>1074.9010000000001</c:v>
                </c:pt>
                <c:pt idx="870">
                  <c:v>1075.875</c:v>
                </c:pt>
                <c:pt idx="871">
                  <c:v>1076.846</c:v>
                </c:pt>
                <c:pt idx="872">
                  <c:v>1077.817</c:v>
                </c:pt>
                <c:pt idx="873">
                  <c:v>1078.789</c:v>
                </c:pt>
                <c:pt idx="874">
                  <c:v>1079.7550000000001</c:v>
                </c:pt>
                <c:pt idx="875">
                  <c:v>1080.7270000000001</c:v>
                </c:pt>
                <c:pt idx="876">
                  <c:v>1081.6969999999999</c:v>
                </c:pt>
                <c:pt idx="877">
                  <c:v>1082.6659999999999</c:v>
                </c:pt>
                <c:pt idx="878">
                  <c:v>1083.6410000000001</c:v>
                </c:pt>
                <c:pt idx="879">
                  <c:v>1084.6189999999999</c:v>
                </c:pt>
                <c:pt idx="880">
                  <c:v>1085.5940000000001</c:v>
                </c:pt>
                <c:pt idx="881">
                  <c:v>1086.569</c:v>
                </c:pt>
                <c:pt idx="882">
                  <c:v>1087.5440000000001</c:v>
                </c:pt>
                <c:pt idx="883">
                  <c:v>1088.5160000000001</c:v>
                </c:pt>
                <c:pt idx="884">
                  <c:v>1089.489</c:v>
                </c:pt>
                <c:pt idx="885">
                  <c:v>1090.4670000000001</c:v>
                </c:pt>
                <c:pt idx="886">
                  <c:v>1091.442</c:v>
                </c:pt>
                <c:pt idx="887">
                  <c:v>1092.415</c:v>
                </c:pt>
                <c:pt idx="888">
                  <c:v>1093.384</c:v>
                </c:pt>
                <c:pt idx="889">
                  <c:v>1094.354</c:v>
                </c:pt>
                <c:pt idx="890">
                  <c:v>1095.319</c:v>
                </c:pt>
                <c:pt idx="891">
                  <c:v>1096.2829999999999</c:v>
                </c:pt>
                <c:pt idx="892">
                  <c:v>1097.2470000000001</c:v>
                </c:pt>
                <c:pt idx="893">
                  <c:v>1098.213</c:v>
                </c:pt>
                <c:pt idx="894">
                  <c:v>1099.1859999999999</c:v>
                </c:pt>
                <c:pt idx="895">
                  <c:v>1100.1569999999999</c:v>
                </c:pt>
                <c:pt idx="896">
                  <c:v>1101.124</c:v>
                </c:pt>
                <c:pt idx="897">
                  <c:v>1102.0889999999999</c:v>
                </c:pt>
                <c:pt idx="898">
                  <c:v>1103.0519999999999</c:v>
                </c:pt>
                <c:pt idx="899">
                  <c:v>1104.009</c:v>
                </c:pt>
                <c:pt idx="900">
                  <c:v>1104.962</c:v>
                </c:pt>
                <c:pt idx="901">
                  <c:v>1105.9159999999999</c:v>
                </c:pt>
                <c:pt idx="902">
                  <c:v>1106.8720000000001</c:v>
                </c:pt>
                <c:pt idx="903">
                  <c:v>1107.825</c:v>
                </c:pt>
                <c:pt idx="904">
                  <c:v>1108.7750000000001</c:v>
                </c:pt>
                <c:pt idx="905">
                  <c:v>1109.722</c:v>
                </c:pt>
                <c:pt idx="906">
                  <c:v>1110.6679999999999</c:v>
                </c:pt>
                <c:pt idx="907">
                  <c:v>1111.6189999999999</c:v>
                </c:pt>
                <c:pt idx="908">
                  <c:v>1112.576</c:v>
                </c:pt>
                <c:pt idx="909">
                  <c:v>1113.528</c:v>
                </c:pt>
                <c:pt idx="910">
                  <c:v>1114.4780000000001</c:v>
                </c:pt>
                <c:pt idx="911">
                  <c:v>1115.4280000000001</c:v>
                </c:pt>
                <c:pt idx="912">
                  <c:v>1116.3779999999999</c:v>
                </c:pt>
                <c:pt idx="913">
                  <c:v>1117.3240000000001</c:v>
                </c:pt>
                <c:pt idx="914">
                  <c:v>1118.2670000000001</c:v>
                </c:pt>
                <c:pt idx="915">
                  <c:v>1119.2070000000001</c:v>
                </c:pt>
                <c:pt idx="916">
                  <c:v>1120.143</c:v>
                </c:pt>
                <c:pt idx="917">
                  <c:v>1121.075</c:v>
                </c:pt>
              </c:numCache>
            </c:numRef>
          </c:xVal>
          <c:yVal>
            <c:numRef>
              <c:f>Coke!$AS$6:$AS$923</c:f>
              <c:numCache>
                <c:formatCode>General</c:formatCode>
                <c:ptCount val="918"/>
                <c:pt idx="0">
                  <c:v>1</c:v>
                </c:pt>
                <c:pt idx="1">
                  <c:v>0.99987282533257305</c:v>
                </c:pt>
                <c:pt idx="2">
                  <c:v>0.999698347892506</c:v>
                </c:pt>
                <c:pt idx="3">
                  <c:v>0.99947075176513001</c:v>
                </c:pt>
                <c:pt idx="4">
                  <c:v>0.99926952111758605</c:v>
                </c:pt>
                <c:pt idx="5">
                  <c:v>0.99899229585170202</c:v>
                </c:pt>
                <c:pt idx="6">
                  <c:v>0.99874182379329401</c:v>
                </c:pt>
                <c:pt idx="7">
                  <c:v>0.99846498625505498</c:v>
                </c:pt>
                <c:pt idx="8">
                  <c:v>0.99816333414756098</c:v>
                </c:pt>
                <c:pt idx="9">
                  <c:v>0.99786168204006698</c:v>
                </c:pt>
                <c:pt idx="10">
                  <c:v>0.99753521536332002</c:v>
                </c:pt>
                <c:pt idx="11">
                  <c:v>0.99720719777599398</c:v>
                </c:pt>
                <c:pt idx="12">
                  <c:v>0.99688073109924702</c:v>
                </c:pt>
                <c:pt idx="13">
                  <c:v>0.99647826980415799</c:v>
                </c:pt>
                <c:pt idx="14">
                  <c:v>0.99615025221683196</c:v>
                </c:pt>
                <c:pt idx="15">
                  <c:v>0.99574817864939003</c:v>
                </c:pt>
                <c:pt idx="16">
                  <c:v>0.99532090278504703</c:v>
                </c:pt>
                <c:pt idx="17">
                  <c:v>0.99496807062846704</c:v>
                </c:pt>
                <c:pt idx="18">
                  <c:v>0.99454118249177004</c:v>
                </c:pt>
                <c:pt idx="19">
                  <c:v>0.99403829973673197</c:v>
                </c:pt>
                <c:pt idx="20">
                  <c:v>0.993661040738543</c:v>
                </c:pt>
                <c:pt idx="21">
                  <c:v>0.99318297255276</c:v>
                </c:pt>
                <c:pt idx="22">
                  <c:v>0.992704904366976</c:v>
                </c:pt>
                <c:pt idx="23">
                  <c:v>0.99227762850263401</c:v>
                </c:pt>
                <c:pt idx="24">
                  <c:v>0.99172395342615505</c:v>
                </c:pt>
                <c:pt idx="25">
                  <c:v>0.99119625610186401</c:v>
                </c:pt>
                <c:pt idx="26">
                  <c:v>0.99066700786699402</c:v>
                </c:pt>
                <c:pt idx="27">
                  <c:v>0.99008851822125998</c:v>
                </c:pt>
                <c:pt idx="28">
                  <c:v>0.98956082089696795</c:v>
                </c:pt>
                <c:pt idx="29">
                  <c:v>0.989006758092845</c:v>
                </c:pt>
                <c:pt idx="30">
                  <c:v>0.98835421246699395</c:v>
                </c:pt>
                <c:pt idx="31">
                  <c:v>0.98777533509361704</c:v>
                </c:pt>
                <c:pt idx="32">
                  <c:v>0.98717203087862904</c:v>
                </c:pt>
                <c:pt idx="33">
                  <c:v>0.98654236118381</c:v>
                </c:pt>
                <c:pt idx="34">
                  <c:v>0.985939056968823</c:v>
                </c:pt>
                <c:pt idx="35">
                  <c:v>0.98521012899698701</c:v>
                </c:pt>
                <c:pt idx="36">
                  <c:v>0.98450446468382702</c:v>
                </c:pt>
                <c:pt idx="37">
                  <c:v>0.98385191905797598</c:v>
                </c:pt>
                <c:pt idx="38">
                  <c:v>0.98312144017556302</c:v>
                </c:pt>
                <c:pt idx="39">
                  <c:v>0.98241732677298099</c:v>
                </c:pt>
                <c:pt idx="40">
                  <c:v>0.98166242104895796</c:v>
                </c:pt>
                <c:pt idx="41">
                  <c:v>0.980857886186427</c:v>
                </c:pt>
                <c:pt idx="42">
                  <c:v>0.980129345942236</c:v>
                </c:pt>
                <c:pt idx="43">
                  <c:v>0.97934923792131401</c:v>
                </c:pt>
                <c:pt idx="44">
                  <c:v>0.97851833757895101</c:v>
                </c:pt>
                <c:pt idx="45">
                  <c:v>0.97768937587480997</c:v>
                </c:pt>
                <c:pt idx="46">
                  <c:v>0.97680884639393895</c:v>
                </c:pt>
                <c:pt idx="47">
                  <c:v>0.97602912610066195</c:v>
                </c:pt>
                <c:pt idx="48">
                  <c:v>0.97509741657070403</c:v>
                </c:pt>
                <c:pt idx="49">
                  <c:v>0.974217274817477</c:v>
                </c:pt>
                <c:pt idx="50">
                  <c:v>0.97333674533660497</c:v>
                </c:pt>
                <c:pt idx="51">
                  <c:v>0.97245660358337904</c:v>
                </c:pt>
                <c:pt idx="52">
                  <c:v>0.97150201812239001</c:v>
                </c:pt>
                <c:pt idx="53">
                  <c:v>0.97057069632007698</c:v>
                </c:pt>
                <c:pt idx="54">
                  <c:v>0.96961417222086499</c:v>
                </c:pt>
                <c:pt idx="55">
                  <c:v>0.96860879443843395</c:v>
                </c:pt>
                <c:pt idx="56">
                  <c:v>0.96760302892836003</c:v>
                </c:pt>
                <c:pt idx="57">
                  <c:v>0.96662207798753796</c:v>
                </c:pt>
                <c:pt idx="58">
                  <c:v>0.96561476156688497</c:v>
                </c:pt>
                <c:pt idx="59">
                  <c:v>0.96455975464594601</c:v>
                </c:pt>
                <c:pt idx="60">
                  <c:v>0.96350319681442897</c:v>
                </c:pt>
                <c:pt idx="61">
                  <c:v>0.96244625125526795</c:v>
                </c:pt>
                <c:pt idx="62">
                  <c:v>0.96131369880541095</c:v>
                </c:pt>
                <c:pt idx="63">
                  <c:v>0.960207511835386</c:v>
                </c:pt>
                <c:pt idx="64">
                  <c:v>0.95907651029610796</c:v>
                </c:pt>
                <c:pt idx="65">
                  <c:v>0.95789432870774205</c:v>
                </c:pt>
                <c:pt idx="66">
                  <c:v>0.95671059620879895</c:v>
                </c:pt>
                <c:pt idx="67">
                  <c:v>0.95555516782790995</c:v>
                </c:pt>
                <c:pt idx="68">
                  <c:v>0.95434662075971299</c:v>
                </c:pt>
                <c:pt idx="69">
                  <c:v>0.95314001232973899</c:v>
                </c:pt>
                <c:pt idx="70">
                  <c:v>0.95193301617212001</c:v>
                </c:pt>
                <c:pt idx="71">
                  <c:v>0.95065041312380605</c:v>
                </c:pt>
                <c:pt idx="72">
                  <c:v>0.94941743921399802</c:v>
                </c:pt>
                <c:pt idx="73">
                  <c:v>0.94815926300729303</c:v>
                </c:pt>
                <c:pt idx="74">
                  <c:v>0.94690147452823203</c:v>
                </c:pt>
                <c:pt idx="75">
                  <c:v>0.94561887147991697</c:v>
                </c:pt>
                <c:pt idx="76">
                  <c:v>0.94428508838251701</c:v>
                </c:pt>
                <c:pt idx="77">
                  <c:v>0.94300248533420095</c:v>
                </c:pt>
                <c:pt idx="78">
                  <c:v>0.94169506771663303</c:v>
                </c:pt>
                <c:pt idx="79">
                  <c:v>0.94038803782670899</c:v>
                </c:pt>
                <c:pt idx="80">
                  <c:v>0.93910543477839403</c:v>
                </c:pt>
                <c:pt idx="81">
                  <c:v>0.93777165168099297</c:v>
                </c:pt>
                <c:pt idx="82">
                  <c:v>0.93643786858359201</c:v>
                </c:pt>
                <c:pt idx="83">
                  <c:v>0.93513045096602299</c:v>
                </c:pt>
                <c:pt idx="84">
                  <c:v>0.93379666786862203</c:v>
                </c:pt>
                <c:pt idx="85">
                  <c:v>0.932489250251054</c:v>
                </c:pt>
                <c:pt idx="86">
                  <c:v>0.93115585488129704</c:v>
                </c:pt>
                <c:pt idx="87">
                  <c:v>0.92982362269447405</c:v>
                </c:pt>
                <c:pt idx="88">
                  <c:v>0.92848983959707299</c:v>
                </c:pt>
                <c:pt idx="89">
                  <c:v>0.92715605649967203</c:v>
                </c:pt>
                <c:pt idx="90">
                  <c:v>0.925848638882103</c:v>
                </c:pt>
                <c:pt idx="91">
                  <c:v>0.92454160899217896</c:v>
                </c:pt>
                <c:pt idx="92">
                  <c:v>0.92323264046403197</c:v>
                </c:pt>
                <c:pt idx="93">
                  <c:v>0.92190040827720998</c:v>
                </c:pt>
                <c:pt idx="94">
                  <c:v>0.92059143974906299</c:v>
                </c:pt>
                <c:pt idx="95">
                  <c:v>0.91930883670074803</c:v>
                </c:pt>
                <c:pt idx="96">
                  <c:v>0.918001419083179</c:v>
                </c:pt>
                <c:pt idx="97">
                  <c:v>0.91671881603486505</c:v>
                </c:pt>
                <c:pt idx="98">
                  <c:v>0.91540984750671694</c:v>
                </c:pt>
                <c:pt idx="99">
                  <c:v>0.91407800304753895</c:v>
                </c:pt>
                <c:pt idx="100">
                  <c:v>0.91281982684083396</c:v>
                </c:pt>
                <c:pt idx="101">
                  <c:v>0.911537223792519</c:v>
                </c:pt>
                <c:pt idx="102">
                  <c:v>0.91027943531345801</c:v>
                </c:pt>
                <c:pt idx="103">
                  <c:v>0.90899683226514405</c:v>
                </c:pt>
                <c:pt idx="104">
                  <c:v>0.90773904378608306</c:v>
                </c:pt>
                <c:pt idx="105">
                  <c:v>0.90653204762846296</c:v>
                </c:pt>
                <c:pt idx="106">
                  <c:v>0.90529907371865703</c:v>
                </c:pt>
                <c:pt idx="107">
                  <c:v>0.90406765071942796</c:v>
                </c:pt>
                <c:pt idx="108">
                  <c:v>0.90283428908197705</c:v>
                </c:pt>
                <c:pt idx="109">
                  <c:v>0.90160092744452602</c:v>
                </c:pt>
                <c:pt idx="110">
                  <c:v>0.90039431901455103</c:v>
                </c:pt>
                <c:pt idx="111">
                  <c:v>0.89918771058457703</c:v>
                </c:pt>
                <c:pt idx="112">
                  <c:v>0.898005528996212</c:v>
                </c:pt>
                <c:pt idx="113">
                  <c:v>0.89682373513549096</c:v>
                </c:pt>
                <c:pt idx="114">
                  <c:v>0.89566636811638001</c:v>
                </c:pt>
                <c:pt idx="115">
                  <c:v>0.89448418652801498</c:v>
                </c:pt>
                <c:pt idx="116">
                  <c:v>0.89335163407815799</c:v>
                </c:pt>
                <c:pt idx="117">
                  <c:v>0.89219426705904703</c:v>
                </c:pt>
                <c:pt idx="118">
                  <c:v>0.891063265519768</c:v>
                </c:pt>
                <c:pt idx="119">
                  <c:v>0.88993071306991101</c:v>
                </c:pt>
                <c:pt idx="120">
                  <c:v>0.88882452609988705</c:v>
                </c:pt>
                <c:pt idx="121">
                  <c:v>0.88771833912986098</c:v>
                </c:pt>
                <c:pt idx="122">
                  <c:v>0.88661021352161395</c:v>
                </c:pt>
                <c:pt idx="123">
                  <c:v>0.88555365569009703</c:v>
                </c:pt>
                <c:pt idx="124">
                  <c:v>0.88447228328932603</c:v>
                </c:pt>
                <c:pt idx="125">
                  <c:v>0.88341727636838796</c:v>
                </c:pt>
                <c:pt idx="126">
                  <c:v>0.88236033080922605</c:v>
                </c:pt>
                <c:pt idx="127">
                  <c:v>0.88132819981931798</c:v>
                </c:pt>
                <c:pt idx="128">
                  <c:v>0.88029800746763398</c:v>
                </c:pt>
                <c:pt idx="129">
                  <c:v>0.87926587647772703</c:v>
                </c:pt>
                <c:pt idx="130">
                  <c:v>0.87828492553690596</c:v>
                </c:pt>
                <c:pt idx="131">
                  <c:v>0.87725473318522096</c:v>
                </c:pt>
                <c:pt idx="132">
                  <c:v>0.87624702903692298</c:v>
                </c:pt>
                <c:pt idx="133">
                  <c:v>0.87526646582374601</c:v>
                </c:pt>
                <c:pt idx="134">
                  <c:v>0.87428551488292605</c:v>
                </c:pt>
                <c:pt idx="135">
                  <c:v>0.87330456394210398</c:v>
                </c:pt>
                <c:pt idx="136">
                  <c:v>0.87237479305036902</c:v>
                </c:pt>
                <c:pt idx="137">
                  <c:v>0.871443083520412</c:v>
                </c:pt>
                <c:pt idx="138">
                  <c:v>0.87051331262867704</c:v>
                </c:pt>
                <c:pt idx="139">
                  <c:v>0.869581990826364</c:v>
                </c:pt>
                <c:pt idx="140">
                  <c:v>0.86865221993462904</c:v>
                </c:pt>
                <c:pt idx="141">
                  <c:v>0.86772051040467102</c:v>
                </c:pt>
                <c:pt idx="142">
                  <c:v>0.86681555408219102</c:v>
                </c:pt>
                <c:pt idx="143">
                  <c:v>0.86593541232896398</c:v>
                </c:pt>
                <c:pt idx="144">
                  <c:v>0.86505488284809195</c:v>
                </c:pt>
                <c:pt idx="145">
                  <c:v>0.86417435336722004</c:v>
                </c:pt>
                <c:pt idx="146">
                  <c:v>0.86334345302485704</c:v>
                </c:pt>
                <c:pt idx="147">
                  <c:v>0.86248967675146304</c:v>
                </c:pt>
                <c:pt idx="148">
                  <c:v>0.86158278179075798</c:v>
                </c:pt>
                <c:pt idx="149">
                  <c:v>0.86072900551736398</c:v>
                </c:pt>
                <c:pt idx="150">
                  <c:v>0.85987329060574702</c:v>
                </c:pt>
                <c:pt idx="151">
                  <c:v>0.85901757569412895</c:v>
                </c:pt>
                <c:pt idx="152">
                  <c:v>0.85818861398998902</c:v>
                </c:pt>
                <c:pt idx="153">
                  <c:v>0.85738407912745696</c:v>
                </c:pt>
                <c:pt idx="154">
                  <c:v>0.85657760562670404</c:v>
                </c:pt>
                <c:pt idx="155">
                  <c:v>0.85577307076417197</c:v>
                </c:pt>
                <c:pt idx="156">
                  <c:v>0.85501816504014905</c:v>
                </c:pt>
                <c:pt idx="157">
                  <c:v>0.85418881560836402</c:v>
                </c:pt>
                <c:pt idx="158">
                  <c:v>0.85338428074583195</c:v>
                </c:pt>
                <c:pt idx="159">
                  <c:v>0.85260456045255495</c:v>
                </c:pt>
                <c:pt idx="160">
                  <c:v>0.85180002559002399</c:v>
                </c:pt>
                <c:pt idx="161">
                  <c:v>0.85102030529674699</c:v>
                </c:pt>
                <c:pt idx="162">
                  <c:v>0.85026539957272396</c:v>
                </c:pt>
                <c:pt idx="163">
                  <c:v>0.849460864710193</c:v>
                </c:pt>
                <c:pt idx="164">
                  <c:v>0.84873038582777904</c:v>
                </c:pt>
                <c:pt idx="165">
                  <c:v>0.84797509237611102</c:v>
                </c:pt>
                <c:pt idx="166">
                  <c:v>0.84719537208283402</c:v>
                </c:pt>
                <c:pt idx="167">
                  <c:v>0.84639083722030295</c:v>
                </c:pt>
                <c:pt idx="168">
                  <c:v>0.84563748240685799</c:v>
                </c:pt>
                <c:pt idx="169">
                  <c:v>0.84485776211358099</c:v>
                </c:pt>
                <c:pt idx="170">
                  <c:v>0.84410285638955795</c:v>
                </c:pt>
                <c:pt idx="171">
                  <c:v>0.843372377507144</c:v>
                </c:pt>
                <c:pt idx="172">
                  <c:v>0.842643837262953</c:v>
                </c:pt>
                <c:pt idx="173">
                  <c:v>0.84193972386037097</c:v>
                </c:pt>
                <c:pt idx="174">
                  <c:v>0.84116000356709397</c:v>
                </c:pt>
                <c:pt idx="175">
                  <c:v>0.84042952468468002</c:v>
                </c:pt>
                <c:pt idx="176">
                  <c:v>0.83967616987123495</c:v>
                </c:pt>
                <c:pt idx="177">
                  <c:v>0.83894569098882199</c:v>
                </c:pt>
                <c:pt idx="178">
                  <c:v>0.83821715074463099</c:v>
                </c:pt>
                <c:pt idx="179">
                  <c:v>0.83743743045135399</c:v>
                </c:pt>
                <c:pt idx="180">
                  <c:v>0.83673370477641595</c:v>
                </c:pt>
                <c:pt idx="181">
                  <c:v>0.83597841132474904</c:v>
                </c:pt>
                <c:pt idx="182">
                  <c:v>0.835223505600726</c:v>
                </c:pt>
                <c:pt idx="183">
                  <c:v>0.83444339757980401</c:v>
                </c:pt>
                <c:pt idx="184">
                  <c:v>0.83371485733561301</c:v>
                </c:pt>
                <c:pt idx="185">
                  <c:v>0.83295995161158998</c:v>
                </c:pt>
                <c:pt idx="186">
                  <c:v>0.83220465815992195</c:v>
                </c:pt>
                <c:pt idx="187">
                  <c:v>0.83142493786664395</c:v>
                </c:pt>
                <c:pt idx="188">
                  <c:v>0.83069639762245395</c:v>
                </c:pt>
                <c:pt idx="189">
                  <c:v>0.82994110417078604</c:v>
                </c:pt>
                <c:pt idx="190">
                  <c:v>0.82921256392659504</c:v>
                </c:pt>
                <c:pt idx="191">
                  <c:v>0.82843284363331804</c:v>
                </c:pt>
                <c:pt idx="192">
                  <c:v>0.82770236475090397</c:v>
                </c:pt>
                <c:pt idx="193">
                  <c:v>0.82692264445762698</c:v>
                </c:pt>
                <c:pt idx="194">
                  <c:v>0.82614292416434898</c:v>
                </c:pt>
                <c:pt idx="195">
                  <c:v>0.82538956935090502</c:v>
                </c:pt>
                <c:pt idx="196">
                  <c:v>0.82460946132998403</c:v>
                </c:pt>
                <c:pt idx="197">
                  <c:v>0.823803375556874</c:v>
                </c:pt>
                <c:pt idx="198">
                  <c:v>0.82299884069434204</c:v>
                </c:pt>
                <c:pt idx="199">
                  <c:v>0.82219430583181097</c:v>
                </c:pt>
                <c:pt idx="200">
                  <c:v>0.82138977096928001</c:v>
                </c:pt>
                <c:pt idx="201">
                  <c:v>0.82058523610674905</c:v>
                </c:pt>
                <c:pt idx="202">
                  <c:v>0.81977915033363902</c:v>
                </c:pt>
                <c:pt idx="203">
                  <c:v>0.81894980090185399</c:v>
                </c:pt>
                <c:pt idx="204">
                  <c:v>0.81814565376696802</c:v>
                </c:pt>
                <c:pt idx="205">
                  <c:v>0.81728993885534995</c:v>
                </c:pt>
                <c:pt idx="206">
                  <c:v>0.81645903851298696</c:v>
                </c:pt>
                <c:pt idx="207">
                  <c:v>0.81557850903211504</c:v>
                </c:pt>
                <c:pt idx="208">
                  <c:v>0.81472473275872104</c:v>
                </c:pt>
                <c:pt idx="209">
                  <c:v>0.81384420327784901</c:v>
                </c:pt>
                <c:pt idx="210">
                  <c:v>0.81296406152462197</c:v>
                </c:pt>
                <c:pt idx="211">
                  <c:v>0.81203235199466395</c:v>
                </c:pt>
                <c:pt idx="212">
                  <c:v>0.81115221024143802</c:v>
                </c:pt>
                <c:pt idx="213">
                  <c:v>0.81022243934970295</c:v>
                </c:pt>
                <c:pt idx="214">
                  <c:v>0.80926591525049196</c:v>
                </c:pt>
                <c:pt idx="215">
                  <c:v>0.80833459344817804</c:v>
                </c:pt>
                <c:pt idx="216">
                  <c:v>0.80740482255644297</c:v>
                </c:pt>
                <c:pt idx="217">
                  <c:v>0.80642387161562201</c:v>
                </c:pt>
                <c:pt idx="218">
                  <c:v>0.80539174062571495</c:v>
                </c:pt>
                <c:pt idx="219">
                  <c:v>0.80438597511564003</c:v>
                </c:pt>
                <c:pt idx="220">
                  <c:v>0.80338059733320899</c:v>
                </c:pt>
                <c:pt idx="221">
                  <c:v>0.80237483182313396</c:v>
                </c:pt>
                <c:pt idx="222">
                  <c:v>0.80134270083322701</c:v>
                </c:pt>
                <c:pt idx="223">
                  <c:v>0.80026132843245601</c:v>
                </c:pt>
                <c:pt idx="224">
                  <c:v>0.79915514146243105</c:v>
                </c:pt>
                <c:pt idx="225">
                  <c:v>0.79804740358182802</c:v>
                </c:pt>
                <c:pt idx="226">
                  <c:v>0.79691640204254899</c:v>
                </c:pt>
                <c:pt idx="227">
                  <c:v>0.79575903502343803</c:v>
                </c:pt>
                <c:pt idx="228">
                  <c:v>0.79457685343507301</c:v>
                </c:pt>
                <c:pt idx="229">
                  <c:v>0.79336830636687605</c:v>
                </c:pt>
                <c:pt idx="230">
                  <c:v>0.79218651250615502</c:v>
                </c:pt>
                <c:pt idx="231">
                  <c:v>0.79093027493767198</c:v>
                </c:pt>
                <c:pt idx="232">
                  <c:v>0.78967248645861199</c:v>
                </c:pt>
                <c:pt idx="233">
                  <c:v>0.78838988341029703</c:v>
                </c:pt>
                <c:pt idx="234">
                  <c:v>0.78708091488215004</c:v>
                </c:pt>
                <c:pt idx="235">
                  <c:v>0.78582273867544505</c:v>
                </c:pt>
                <c:pt idx="236">
                  <c:v>0.78443971416717995</c:v>
                </c:pt>
                <c:pt idx="237">
                  <c:v>0.78308111650052503</c:v>
                </c:pt>
                <c:pt idx="238">
                  <c:v>0.78172445747209396</c:v>
                </c:pt>
                <c:pt idx="239">
                  <c:v>0.78029025291474297</c:v>
                </c:pt>
                <c:pt idx="240">
                  <c:v>0.77883123378813801</c:v>
                </c:pt>
                <c:pt idx="241">
                  <c:v>0.77737221466153295</c:v>
                </c:pt>
                <c:pt idx="242">
                  <c:v>0.77588838096567403</c:v>
                </c:pt>
                <c:pt idx="243">
                  <c:v>0.77435336722072901</c:v>
                </c:pt>
                <c:pt idx="244">
                  <c:v>0.77279392663417501</c:v>
                </c:pt>
                <c:pt idx="245">
                  <c:v>0.77123448604762102</c:v>
                </c:pt>
                <c:pt idx="246">
                  <c:v>0.76964984316416796</c:v>
                </c:pt>
                <c:pt idx="247">
                  <c:v>0.768014407959273</c:v>
                </c:pt>
                <c:pt idx="248">
                  <c:v>0.76635454591276897</c:v>
                </c:pt>
                <c:pt idx="249">
                  <c:v>0.76466948156936698</c:v>
                </c:pt>
                <c:pt idx="250">
                  <c:v>0.76290881033526803</c:v>
                </c:pt>
                <c:pt idx="251">
                  <c:v>0.761123324531915</c:v>
                </c:pt>
                <c:pt idx="252">
                  <c:v>0.759313411886954</c:v>
                </c:pt>
                <c:pt idx="253">
                  <c:v>0.75742556598542898</c:v>
                </c:pt>
                <c:pt idx="254">
                  <c:v>0.75558890013298996</c:v>
                </c:pt>
                <c:pt idx="255">
                  <c:v>0.75365375145882496</c:v>
                </c:pt>
                <c:pt idx="256">
                  <c:v>0.75164066952809705</c:v>
                </c:pt>
                <c:pt idx="257">
                  <c:v>0.74957834618650498</c:v>
                </c:pt>
                <c:pt idx="258">
                  <c:v>0.74751602284491303</c:v>
                </c:pt>
                <c:pt idx="259">
                  <c:v>0.74537770488498001</c:v>
                </c:pt>
                <c:pt idx="260">
                  <c:v>0.74316533094492998</c:v>
                </c:pt>
                <c:pt idx="261">
                  <c:v>0.740899838317572</c:v>
                </c:pt>
                <c:pt idx="262">
                  <c:v>0.73858704291757304</c:v>
                </c:pt>
                <c:pt idx="263">
                  <c:v>0.73619631426100995</c:v>
                </c:pt>
                <c:pt idx="264">
                  <c:v>0.73375673192122903</c:v>
                </c:pt>
                <c:pt idx="265">
                  <c:v>0.73121595266620898</c:v>
                </c:pt>
                <c:pt idx="266">
                  <c:v>0.72865074656957995</c:v>
                </c:pt>
                <c:pt idx="267">
                  <c:v>0.72600993358225396</c:v>
                </c:pt>
                <c:pt idx="268">
                  <c:v>0.72329273824894502</c:v>
                </c:pt>
                <c:pt idx="269">
                  <c:v>0.72052668923241503</c:v>
                </c:pt>
                <c:pt idx="270">
                  <c:v>0.71768425786990098</c:v>
                </c:pt>
                <c:pt idx="271">
                  <c:v>0.71476621961669295</c:v>
                </c:pt>
                <c:pt idx="272">
                  <c:v>0.71177412538336604</c:v>
                </c:pt>
                <c:pt idx="273">
                  <c:v>0.70873085110095202</c:v>
                </c:pt>
                <c:pt idx="274">
                  <c:v>0.70561158220019904</c:v>
                </c:pt>
                <c:pt idx="275">
                  <c:v>0.70244113325035995</c:v>
                </c:pt>
                <c:pt idx="276">
                  <c:v>0.69919701604804796</c:v>
                </c:pt>
                <c:pt idx="277">
                  <c:v>0.69587651649975002</c:v>
                </c:pt>
                <c:pt idx="278">
                  <c:v>0.69245559549150304</c:v>
                </c:pt>
                <c:pt idx="279">
                  <c:v>0.68906142769073297</c:v>
                </c:pt>
                <c:pt idx="280">
                  <c:v>0.6855893266334</c:v>
                </c:pt>
                <c:pt idx="281">
                  <c:v>0.68209434964503501</c:v>
                </c:pt>
                <c:pt idx="282">
                  <c:v>0.67857300717683799</c:v>
                </c:pt>
                <c:pt idx="283">
                  <c:v>0.67500048465955598</c:v>
                </c:pt>
                <c:pt idx="284">
                  <c:v>0.67137833300376504</c:v>
                </c:pt>
                <c:pt idx="285">
                  <c:v>0.66773175450636502</c:v>
                </c:pt>
                <c:pt idx="286">
                  <c:v>0.66413441741982804</c:v>
                </c:pt>
                <c:pt idx="287">
                  <c:v>0.66051226576403599</c:v>
                </c:pt>
                <c:pt idx="288">
                  <c:v>0.65686568726663697</c:v>
                </c:pt>
                <c:pt idx="289">
                  <c:v>0.65321717013101299</c:v>
                </c:pt>
                <c:pt idx="290">
                  <c:v>0.64959540620286704</c:v>
                </c:pt>
                <c:pt idx="291">
                  <c:v>0.64597325454707599</c:v>
                </c:pt>
                <c:pt idx="292">
                  <c:v>0.64237785609876197</c:v>
                </c:pt>
                <c:pt idx="293">
                  <c:v>0.63882976042308903</c:v>
                </c:pt>
                <c:pt idx="294">
                  <c:v>0.63531035659311497</c:v>
                </c:pt>
                <c:pt idx="295">
                  <c:v>0.63178862639727396</c:v>
                </c:pt>
                <c:pt idx="296">
                  <c:v>0.62836770538902598</c:v>
                </c:pt>
                <c:pt idx="297">
                  <c:v>0.62499641351928803</c:v>
                </c:pt>
                <c:pt idx="298">
                  <c:v>0.62167630169863497</c:v>
                </c:pt>
                <c:pt idx="299">
                  <c:v>0.61835580215033703</c:v>
                </c:pt>
                <c:pt idx="300">
                  <c:v>0.61506205580951701</c:v>
                </c:pt>
                <c:pt idx="301">
                  <c:v>0.61184236544881399</c:v>
                </c:pt>
                <c:pt idx="302">
                  <c:v>0.608723096548061</c:v>
                </c:pt>
                <c:pt idx="303">
                  <c:v>0.60570463683490205</c:v>
                </c:pt>
                <c:pt idx="304">
                  <c:v>0.602736969443184</c:v>
                </c:pt>
                <c:pt idx="305">
                  <c:v>0.59981893118997498</c:v>
                </c:pt>
                <c:pt idx="306">
                  <c:v>0.59697688755510603</c:v>
                </c:pt>
                <c:pt idx="307">
                  <c:v>0.59423526538018601</c:v>
                </c:pt>
                <c:pt idx="308">
                  <c:v>0.59154288461613003</c:v>
                </c:pt>
                <c:pt idx="309">
                  <c:v>0.58900249308875496</c:v>
                </c:pt>
                <c:pt idx="310">
                  <c:v>0.58648846704121105</c:v>
                </c:pt>
                <c:pt idx="311">
                  <c:v>0.58404849697378602</c:v>
                </c:pt>
                <c:pt idx="312">
                  <c:v>0.58170894836630904</c:v>
                </c:pt>
                <c:pt idx="313">
                  <c:v>0.57944539437717302</c:v>
                </c:pt>
                <c:pt idx="314">
                  <c:v>0.57723146952654603</c:v>
                </c:pt>
                <c:pt idx="315">
                  <c:v>0.57506833699735904</c:v>
                </c:pt>
                <c:pt idx="316">
                  <c:v>0.57300601365576798</c:v>
                </c:pt>
                <c:pt idx="317">
                  <c:v>0.57101929720487099</c:v>
                </c:pt>
                <c:pt idx="318">
                  <c:v>0.56908220989248304</c:v>
                </c:pt>
                <c:pt idx="319">
                  <c:v>0.56716993714934905</c:v>
                </c:pt>
                <c:pt idx="320">
                  <c:v>0.56533520993513298</c:v>
                </c:pt>
                <c:pt idx="321">
                  <c:v>0.56349854408269395</c:v>
                </c:pt>
                <c:pt idx="322">
                  <c:v>0.56171305827934204</c:v>
                </c:pt>
                <c:pt idx="323">
                  <c:v>0.55990120699615697</c:v>
                </c:pt>
                <c:pt idx="324">
                  <c:v>0.55811572119280495</c:v>
                </c:pt>
                <c:pt idx="325">
                  <c:v>0.55637986452796095</c:v>
                </c:pt>
                <c:pt idx="326">
                  <c:v>0.554619193293863</c:v>
                </c:pt>
                <c:pt idx="327">
                  <c:v>0.55288294890137302</c:v>
                </c:pt>
                <c:pt idx="328">
                  <c:v>0.55117345771636095</c:v>
                </c:pt>
                <c:pt idx="329">
                  <c:v>0.54941278648226299</c:v>
                </c:pt>
                <c:pt idx="330">
                  <c:v>0.547676929817419</c:v>
                </c:pt>
                <c:pt idx="331">
                  <c:v>0.54589144401406697</c:v>
                </c:pt>
                <c:pt idx="332">
                  <c:v>0.54413077277996802</c:v>
                </c:pt>
                <c:pt idx="333">
                  <c:v>0.54234528697661599</c:v>
                </c:pt>
                <c:pt idx="334">
                  <c:v>0.540558250262685</c:v>
                </c:pt>
                <c:pt idx="335">
                  <c:v>0.53877276445933298</c:v>
                </c:pt>
                <c:pt idx="336">
                  <c:v>0.53688685719603102</c:v>
                </c:pt>
                <c:pt idx="337">
                  <c:v>0.535050191343592</c:v>
                </c:pt>
                <c:pt idx="338">
                  <c:v>0.53316428408029104</c:v>
                </c:pt>
                <c:pt idx="339">
                  <c:v>0.53125162360951195</c:v>
                </c:pt>
                <c:pt idx="340">
                  <c:v>0.52936571634620999</c:v>
                </c:pt>
                <c:pt idx="341">
                  <c:v>0.527453443603076</c:v>
                </c:pt>
                <c:pt idx="342">
                  <c:v>0.52546672715217901</c:v>
                </c:pt>
                <c:pt idx="343">
                  <c:v>0.52350482527053699</c:v>
                </c:pt>
                <c:pt idx="344">
                  <c:v>0.52149368197803103</c:v>
                </c:pt>
                <c:pt idx="345">
                  <c:v>0.51948060004730301</c:v>
                </c:pt>
                <c:pt idx="346">
                  <c:v>0.51744309127496502</c:v>
                </c:pt>
                <c:pt idx="347">
                  <c:v>0.51535595336411899</c:v>
                </c:pt>
                <c:pt idx="348">
                  <c:v>0.51329363002252704</c:v>
                </c:pt>
                <c:pt idx="349">
                  <c:v>0.51115531206259501</c:v>
                </c:pt>
                <c:pt idx="350">
                  <c:v>0.50904180867191695</c:v>
                </c:pt>
                <c:pt idx="351">
                  <c:v>0.50687867614272997</c:v>
                </c:pt>
                <c:pt idx="352">
                  <c:v>0.50466630220268105</c:v>
                </c:pt>
                <c:pt idx="353">
                  <c:v>0.50245237735205195</c:v>
                </c:pt>
                <c:pt idx="354">
                  <c:v>0.500213637932171</c:v>
                </c:pt>
                <c:pt idx="355">
                  <c:v>0.49792526937378101</c:v>
                </c:pt>
                <c:pt idx="356">
                  <c:v>0.49561053533555899</c:v>
                </c:pt>
                <c:pt idx="357">
                  <c:v>0.49327098672808201</c:v>
                </c:pt>
                <c:pt idx="358">
                  <c:v>0.490907011278997</c:v>
                </c:pt>
                <c:pt idx="359">
                  <c:v>0.48851822126065803</c:v>
                </c:pt>
                <c:pt idx="360">
                  <c:v>0.48605188571339902</c:v>
                </c:pt>
                <c:pt idx="361">
                  <c:v>0.48358710107671998</c:v>
                </c:pt>
                <c:pt idx="362">
                  <c:v>0.48109788959842997</c:v>
                </c:pt>
                <c:pt idx="363">
                  <c:v>0.47855749807105502</c:v>
                </c:pt>
                <c:pt idx="364">
                  <c:v>0.47601671881603502</c:v>
                </c:pt>
                <c:pt idx="365">
                  <c:v>0.47340072039796399</c:v>
                </c:pt>
                <c:pt idx="366">
                  <c:v>0.47078433425224803</c:v>
                </c:pt>
                <c:pt idx="367">
                  <c:v>0.46809350439877001</c:v>
                </c:pt>
                <c:pt idx="368">
                  <c:v>0.465427876842191</c:v>
                </c:pt>
                <c:pt idx="369">
                  <c:v>0.46268625466727098</c:v>
                </c:pt>
                <c:pt idx="370">
                  <c:v>0.45989345244326502</c:v>
                </c:pt>
                <c:pt idx="371">
                  <c:v>0.45707583565000598</c:v>
                </c:pt>
                <c:pt idx="372">
                  <c:v>0.45428497206422302</c:v>
                </c:pt>
                <c:pt idx="373">
                  <c:v>0.45144292842935402</c:v>
                </c:pt>
                <c:pt idx="374">
                  <c:v>0.44860049706684102</c:v>
                </c:pt>
                <c:pt idx="375">
                  <c:v>0.44570727338288502</c:v>
                </c:pt>
                <c:pt idx="376">
                  <c:v>0.44276442056042198</c:v>
                </c:pt>
                <c:pt idx="377">
                  <c:v>0.43984638230721201</c:v>
                </c:pt>
                <c:pt idx="378">
                  <c:v>0.43685428807388499</c:v>
                </c:pt>
                <c:pt idx="379">
                  <c:v>0.43383582836072598</c:v>
                </c:pt>
                <c:pt idx="380">
                  <c:v>0.43081698091992199</c:v>
                </c:pt>
                <c:pt idx="381">
                  <c:v>0.42777370663751002</c:v>
                </c:pt>
                <c:pt idx="382">
                  <c:v>0.424730432355097</c:v>
                </c:pt>
                <c:pt idx="383">
                  <c:v>0.42168715807268298</c:v>
                </c:pt>
                <c:pt idx="384">
                  <c:v>0.41856788917193</c:v>
                </c:pt>
                <c:pt idx="385">
                  <c:v>0.41549980032026301</c:v>
                </c:pt>
                <c:pt idx="386">
                  <c:v>0.41238091914715402</c:v>
                </c:pt>
                <c:pt idx="387">
                  <c:v>0.40926165024640099</c:v>
                </c:pt>
                <c:pt idx="388">
                  <c:v>0.40614238134564801</c:v>
                </c:pt>
                <c:pt idx="389">
                  <c:v>0.40302311244489403</c:v>
                </c:pt>
                <c:pt idx="390">
                  <c:v>0.39982823665344502</c:v>
                </c:pt>
                <c:pt idx="391">
                  <c:v>0.396710906390915</c:v>
                </c:pt>
                <c:pt idx="392">
                  <c:v>0.39354045744107502</c:v>
                </c:pt>
                <c:pt idx="393">
                  <c:v>0.390371947129459</c:v>
                </c:pt>
                <c:pt idx="394">
                  <c:v>0.38720149817961902</c:v>
                </c:pt>
                <c:pt idx="395">
                  <c:v>0.38405780243725601</c:v>
                </c:pt>
                <c:pt idx="396">
                  <c:v>0.380888904397995</c:v>
                </c:pt>
                <c:pt idx="397">
                  <c:v>0.37772039408637798</c:v>
                </c:pt>
                <c:pt idx="398">
                  <c:v>0.37452551829492903</c:v>
                </c:pt>
                <c:pt idx="399">
                  <c:v>0.371357007983312</c:v>
                </c:pt>
                <c:pt idx="400">
                  <c:v>0.36823773908255902</c:v>
                </c:pt>
                <c:pt idx="401">
                  <c:v>0.36506729013271899</c:v>
                </c:pt>
                <c:pt idx="402">
                  <c:v>0.36194802123196601</c:v>
                </c:pt>
                <c:pt idx="403">
                  <c:v>0.35883069096943498</c:v>
                </c:pt>
                <c:pt idx="404">
                  <c:v>0.35568505658885002</c:v>
                </c:pt>
                <c:pt idx="405">
                  <c:v>0.35259254089557401</c:v>
                </c:pt>
                <c:pt idx="406">
                  <c:v>0.349498086564074</c:v>
                </c:pt>
                <c:pt idx="407">
                  <c:v>0.34642999771240701</c:v>
                </c:pt>
                <c:pt idx="408">
                  <c:v>0.34338672342999399</c:v>
                </c:pt>
                <c:pt idx="409">
                  <c:v>0.34036787598918999</c:v>
                </c:pt>
                <c:pt idx="410">
                  <c:v>0.33734941627603099</c:v>
                </c:pt>
                <c:pt idx="411">
                  <c:v>0.33435732204270402</c:v>
                </c:pt>
                <c:pt idx="412">
                  <c:v>0.33136328917115498</c:v>
                </c:pt>
                <c:pt idx="413">
                  <c:v>0.32836925629960501</c:v>
                </c:pt>
                <c:pt idx="414">
                  <c:v>0.32542679120478601</c:v>
                </c:pt>
                <c:pt idx="415">
                  <c:v>0.32248393838232198</c:v>
                </c:pt>
                <c:pt idx="416">
                  <c:v>0.31956590012911301</c:v>
                </c:pt>
                <c:pt idx="417">
                  <c:v>0.31667422735573603</c:v>
                </c:pt>
                <c:pt idx="418">
                  <c:v>0.313807369151613</c:v>
                </c:pt>
                <c:pt idx="419">
                  <c:v>0.310914145467658</c:v>
                </c:pt>
                <c:pt idx="420">
                  <c:v>0.30804689953588998</c:v>
                </c:pt>
                <c:pt idx="421">
                  <c:v>0.305178490421189</c:v>
                </c:pt>
                <c:pt idx="422">
                  <c:v>0.30231163221706497</c:v>
                </c:pt>
                <c:pt idx="423">
                  <c:v>0.29949401542380599</c:v>
                </c:pt>
                <c:pt idx="424">
                  <c:v>0.29665197178893599</c:v>
                </c:pt>
                <c:pt idx="425">
                  <c:v>0.29380954042642299</c:v>
                </c:pt>
                <c:pt idx="426">
                  <c:v>0.290992311360808</c:v>
                </c:pt>
                <c:pt idx="427">
                  <c:v>0.288149879998294</c:v>
                </c:pt>
                <c:pt idx="428">
                  <c:v>0.28528302179417098</c:v>
                </c:pt>
                <c:pt idx="429">
                  <c:v>0.28246579272855599</c:v>
                </c:pt>
                <c:pt idx="430">
                  <c:v>0.27967454141512799</c:v>
                </c:pt>
                <c:pt idx="431">
                  <c:v>0.27683249778025898</c:v>
                </c:pt>
                <c:pt idx="432">
                  <c:v>0.27399006641774498</c:v>
                </c:pt>
                <c:pt idx="433">
                  <c:v>0.27114802278287697</c:v>
                </c:pt>
                <c:pt idx="434">
                  <c:v>0.26835522055887001</c:v>
                </c:pt>
                <c:pt idx="435">
                  <c:v>0.26553760376561097</c:v>
                </c:pt>
                <c:pt idx="436">
                  <c:v>0.262721925610574</c:v>
                </c:pt>
                <c:pt idx="437">
                  <c:v>0.25990430881731402</c:v>
                </c:pt>
                <c:pt idx="438">
                  <c:v>0.25711189432095299</c:v>
                </c:pt>
                <c:pt idx="439">
                  <c:v>0.25434545757678001</c:v>
                </c:pt>
                <c:pt idx="440">
                  <c:v>0.25155265535277399</c:v>
                </c:pt>
                <c:pt idx="441">
                  <c:v>0.248811033177854</c:v>
                </c:pt>
                <c:pt idx="442">
                  <c:v>0.24609577648276801</c:v>
                </c:pt>
                <c:pt idx="443">
                  <c:v>0.24342821028796499</c:v>
                </c:pt>
                <c:pt idx="444">
                  <c:v>0.24078700957299601</c:v>
                </c:pt>
                <c:pt idx="445">
                  <c:v>0.238172562065503</c:v>
                </c:pt>
                <c:pt idx="446">
                  <c:v>0.23558099048904099</c:v>
                </c:pt>
                <c:pt idx="447">
                  <c:v>0.23304059896166501</c:v>
                </c:pt>
                <c:pt idx="448">
                  <c:v>0.23055099975573201</c:v>
                </c:pt>
                <c:pt idx="449">
                  <c:v>0.22808660284669599</c:v>
                </c:pt>
                <c:pt idx="450">
                  <c:v>0.22569587419013401</c:v>
                </c:pt>
                <c:pt idx="451">
                  <c:v>0.223331898741048</c:v>
                </c:pt>
                <c:pt idx="452">
                  <c:v>0.221068344751912</c:v>
                </c:pt>
                <c:pt idx="453">
                  <c:v>0.21877997619352299</c:v>
                </c:pt>
                <c:pt idx="454">
                  <c:v>0.216566051342895</c:v>
                </c:pt>
                <c:pt idx="455">
                  <c:v>0.21440291881370799</c:v>
                </c:pt>
                <c:pt idx="456">
                  <c:v>0.21228941542303001</c:v>
                </c:pt>
                <c:pt idx="457">
                  <c:v>0.210227092081439</c:v>
                </c:pt>
                <c:pt idx="458">
                  <c:v>0.20816476873984699</c:v>
                </c:pt>
                <c:pt idx="459">
                  <c:v>0.20620286685820399</c:v>
                </c:pt>
                <c:pt idx="460">
                  <c:v>0.20426577954581601</c:v>
                </c:pt>
                <c:pt idx="461">
                  <c:v>0.20237948455486901</c:v>
                </c:pt>
                <c:pt idx="462">
                  <c:v>0.200493577291567</c:v>
                </c:pt>
                <c:pt idx="463">
                  <c:v>0.19865729916677299</c:v>
                </c:pt>
                <c:pt idx="464">
                  <c:v>0.19687181336342099</c:v>
                </c:pt>
                <c:pt idx="465">
                  <c:v>0.19511114212932301</c:v>
                </c:pt>
                <c:pt idx="466">
                  <c:v>0.19342607778592</c:v>
                </c:pt>
                <c:pt idx="467">
                  <c:v>0.191714647962685</c:v>
                </c:pt>
                <c:pt idx="468">
                  <c:v>0.190054785916181</c:v>
                </c:pt>
                <c:pt idx="469">
                  <c:v>0.18844571619111899</c:v>
                </c:pt>
                <c:pt idx="470">
                  <c:v>0.186859522397087</c:v>
                </c:pt>
                <c:pt idx="471">
                  <c:v>0.185301632721112</c:v>
                </c:pt>
                <c:pt idx="472">
                  <c:v>0.18379182127306501</c:v>
                </c:pt>
                <c:pt idx="473">
                  <c:v>0.18228317300795199</c:v>
                </c:pt>
                <c:pt idx="474">
                  <c:v>0.18079933931209399</c:v>
                </c:pt>
                <c:pt idx="475">
                  <c:v>0.179365134754743</c:v>
                </c:pt>
                <c:pt idx="476">
                  <c:v>0.177955357039002</c:v>
                </c:pt>
                <c:pt idx="477">
                  <c:v>0.17657233253073701</c:v>
                </c:pt>
                <c:pt idx="478">
                  <c:v>0.17521373486408201</c:v>
                </c:pt>
                <c:pt idx="479">
                  <c:v>0.17388189040490401</c:v>
                </c:pt>
                <c:pt idx="480">
                  <c:v>0.172548107307503</c:v>
                </c:pt>
                <c:pt idx="481">
                  <c:v>0.171240689689934</c:v>
                </c:pt>
                <c:pt idx="482">
                  <c:v>0.16998290121087301</c:v>
                </c:pt>
                <c:pt idx="483">
                  <c:v>0.16872511273181301</c:v>
                </c:pt>
                <c:pt idx="484">
                  <c:v>0.167442509683498</c:v>
                </c:pt>
                <c:pt idx="485">
                  <c:v>0.166209148046046</c:v>
                </c:pt>
                <c:pt idx="486">
                  <c:v>0.16502735418532599</c:v>
                </c:pt>
                <c:pt idx="487">
                  <c:v>0.163871538076793</c:v>
                </c:pt>
                <c:pt idx="488">
                  <c:v>0.16273898562693601</c:v>
                </c:pt>
                <c:pt idx="489">
                  <c:v>0.16160643317707901</c:v>
                </c:pt>
                <c:pt idx="490">
                  <c:v>0.16047543163780001</c:v>
                </c:pt>
                <c:pt idx="491">
                  <c:v>0.15936924466777599</c:v>
                </c:pt>
                <c:pt idx="492">
                  <c:v>0.158287872267004</c:v>
                </c:pt>
                <c:pt idx="493">
                  <c:v>0.15720456122801099</c:v>
                </c:pt>
                <c:pt idx="494">
                  <c:v>0.15612318882723999</c:v>
                </c:pt>
                <c:pt idx="495">
                  <c:v>0.155092608747911</c:v>
                </c:pt>
                <c:pt idx="496">
                  <c:v>0.15406047775800399</c:v>
                </c:pt>
                <c:pt idx="497">
                  <c:v>0.15305509997557301</c:v>
                </c:pt>
                <c:pt idx="498">
                  <c:v>0.15204933446549801</c:v>
                </c:pt>
                <c:pt idx="499">
                  <c:v>0.15104201804484499</c:v>
                </c:pt>
                <c:pt idx="500">
                  <c:v>0.15003625253476999</c:v>
                </c:pt>
                <c:pt idx="501">
                  <c:v>0.14905568932159299</c:v>
                </c:pt>
                <c:pt idx="502">
                  <c:v>0.14809916522238101</c:v>
                </c:pt>
                <c:pt idx="503">
                  <c:v>0.14711821428155999</c:v>
                </c:pt>
                <c:pt idx="504">
                  <c:v>0.14613726334073901</c:v>
                </c:pt>
                <c:pt idx="505">
                  <c:v>0.145183065607395</c:v>
                </c:pt>
                <c:pt idx="506">
                  <c:v>0.144251356077437</c:v>
                </c:pt>
                <c:pt idx="507">
                  <c:v>0.14332158518570201</c:v>
                </c:pt>
                <c:pt idx="508">
                  <c:v>0.14236544881413499</c:v>
                </c:pt>
                <c:pt idx="509">
                  <c:v>0.14143412701182201</c:v>
                </c:pt>
                <c:pt idx="510">
                  <c:v>0.14050435612008699</c:v>
                </c:pt>
                <c:pt idx="511">
                  <c:v>0.139572646590129</c:v>
                </c:pt>
                <c:pt idx="512">
                  <c:v>0.13864287569839401</c:v>
                </c:pt>
                <c:pt idx="513">
                  <c:v>0.137711553896081</c:v>
                </c:pt>
                <c:pt idx="514">
                  <c:v>0.13678178300434701</c:v>
                </c:pt>
                <c:pt idx="515">
                  <c:v>0.135876438954221</c:v>
                </c:pt>
                <c:pt idx="516">
                  <c:v>0.13496993172116201</c:v>
                </c:pt>
                <c:pt idx="517">
                  <c:v>0.13411576772012199</c:v>
                </c:pt>
                <c:pt idx="518">
                  <c:v>0.13318444591781001</c:v>
                </c:pt>
                <c:pt idx="519">
                  <c:v>0.13230391643693801</c:v>
                </c:pt>
                <c:pt idx="520">
                  <c:v>0.13139896011445701</c:v>
                </c:pt>
                <c:pt idx="521">
                  <c:v>0.130543245202839</c:v>
                </c:pt>
                <c:pt idx="522">
                  <c:v>0.12966310344961299</c:v>
                </c:pt>
                <c:pt idx="523">
                  <c:v>0.128733332557878</c:v>
                </c:pt>
                <c:pt idx="524">
                  <c:v>0.127852803077006</c:v>
                </c:pt>
                <c:pt idx="525">
                  <c:v>0.12697266132377899</c:v>
                </c:pt>
                <c:pt idx="526">
                  <c:v>0.126016137224568</c:v>
                </c:pt>
                <c:pt idx="527">
                  <c:v>0.12516081004059501</c:v>
                </c:pt>
                <c:pt idx="528">
                  <c:v>0.124305095128978</c:v>
                </c:pt>
                <c:pt idx="529">
                  <c:v>0.123424565648106</c:v>
                </c:pt>
                <c:pt idx="530">
                  <c:v>0.122570789374712</c:v>
                </c:pt>
                <c:pt idx="531">
                  <c:v>0.121764315873958</c:v>
                </c:pt>
                <c:pt idx="532">
                  <c:v>0.120935354169817</c:v>
                </c:pt>
                <c:pt idx="533">
                  <c:v>0.120054824688946</c:v>
                </c:pt>
                <c:pt idx="534">
                  <c:v>0.11922392434658199</c:v>
                </c:pt>
                <c:pt idx="535">
                  <c:v>0.11837014807318701</c:v>
                </c:pt>
                <c:pt idx="536">
                  <c:v>0.117563674572434</c:v>
                </c:pt>
                <c:pt idx="537">
                  <c:v>0.116734712868293</c:v>
                </c:pt>
                <c:pt idx="538">
                  <c:v>0.115930178005762</c:v>
                </c:pt>
                <c:pt idx="539">
                  <c:v>0.115150457712485</c:v>
                </c:pt>
                <c:pt idx="540">
                  <c:v>0.114345922849953</c:v>
                </c:pt>
                <c:pt idx="541">
                  <c:v>0.113566202556676</c:v>
                </c:pt>
                <c:pt idx="542">
                  <c:v>0.112786094535754</c:v>
                </c:pt>
                <c:pt idx="543">
                  <c:v>0.11198000876264499</c:v>
                </c:pt>
                <c:pt idx="544">
                  <c:v>0.11122665394920001</c:v>
                </c:pt>
                <c:pt idx="545">
                  <c:v>0.110471748225177</c:v>
                </c:pt>
                <c:pt idx="546">
                  <c:v>0.109716454773509</c:v>
                </c:pt>
                <c:pt idx="547">
                  <c:v>0.10896309996006399</c:v>
                </c:pt>
                <c:pt idx="548">
                  <c:v>0.108257435646904</c:v>
                </c:pt>
                <c:pt idx="549">
                  <c:v>0.107528895402713</c:v>
                </c:pt>
                <c:pt idx="550">
                  <c:v>0.10679841652029901</c:v>
                </c:pt>
                <c:pt idx="551">
                  <c:v>0.106069876276109</c:v>
                </c:pt>
                <c:pt idx="552">
                  <c:v>0.105341336031918</c:v>
                </c:pt>
                <c:pt idx="553">
                  <c:v>0.1046864640402</c:v>
                </c:pt>
                <c:pt idx="554">
                  <c:v>0.10398273836526301</c:v>
                </c:pt>
                <c:pt idx="555">
                  <c:v>0.10330343953193501</c:v>
                </c:pt>
                <c:pt idx="556">
                  <c:v>0.10262414069860799</c:v>
                </c:pt>
                <c:pt idx="557">
                  <c:v>0.10194484186527999</c:v>
                </c:pt>
                <c:pt idx="558">
                  <c:v>0.101341537650293</c:v>
                </c:pt>
                <c:pt idx="559">
                  <c:v>0.100662238816965</c:v>
                </c:pt>
                <c:pt idx="560">
                  <c:v>9.9983327711282405E-2</c:v>
                </c:pt>
                <c:pt idx="561">
                  <c:v>9.9353270288818199E-2</c:v>
                </c:pt>
                <c:pt idx="562">
                  <c:v>9.87499660738312E-2</c:v>
                </c:pt>
                <c:pt idx="563">
                  <c:v>9.8121847289590197E-2</c:v>
                </c:pt>
                <c:pt idx="564">
                  <c:v>9.7492177594770094E-2</c:v>
                </c:pt>
                <c:pt idx="565">
                  <c:v>9.6864058810529105E-2</c:v>
                </c:pt>
                <c:pt idx="566">
                  <c:v>9.6260754595541995E-2</c:v>
                </c:pt>
                <c:pt idx="567">
                  <c:v>9.5681877222163897E-2</c:v>
                </c:pt>
                <c:pt idx="568">
                  <c:v>9.5078573007176995E-2</c:v>
                </c:pt>
                <c:pt idx="569">
                  <c:v>9.4500083361443707E-2</c:v>
                </c:pt>
                <c:pt idx="570">
                  <c:v>9.3970447398929E-2</c:v>
                </c:pt>
                <c:pt idx="571">
                  <c:v>9.3391957753195601E-2</c:v>
                </c:pt>
                <c:pt idx="572">
                  <c:v>9.2839833587294807E-2</c:v>
                </c:pt>
                <c:pt idx="573">
                  <c:v>9.2260956213917097E-2</c:v>
                </c:pt>
                <c:pt idx="574">
                  <c:v>9.1707281137437799E-2</c:v>
                </c:pt>
                <c:pt idx="575">
                  <c:v>9.1179583813146406E-2</c:v>
                </c:pt>
                <c:pt idx="576">
                  <c:v>9.0650335578276606E-2</c:v>
                </c:pt>
                <c:pt idx="577">
                  <c:v>9.0122638253985005E-2</c:v>
                </c:pt>
                <c:pt idx="578">
                  <c:v>8.95953286573377E-2</c:v>
                </c:pt>
                <c:pt idx="579">
                  <c:v>8.90660804224679E-2</c:v>
                </c:pt>
                <c:pt idx="580">
                  <c:v>8.8563197667430496E-2</c:v>
                </c:pt>
                <c:pt idx="581">
                  <c:v>8.8060314912393106E-2</c:v>
                </c:pt>
                <c:pt idx="582">
                  <c:v>8.7557432157355106E-2</c:v>
                </c:pt>
                <c:pt idx="583">
                  <c:v>8.7054937129962498E-2</c:v>
                </c:pt>
                <c:pt idx="584">
                  <c:v>8.6576868944178695E-2</c:v>
                </c:pt>
                <c:pt idx="585">
                  <c:v>8.6123227600004806E-2</c:v>
                </c:pt>
                <c:pt idx="586">
                  <c:v>8.5645159414221003E-2</c:v>
                </c:pt>
                <c:pt idx="587">
                  <c:v>8.51670912284372E-2</c:v>
                </c:pt>
                <c:pt idx="588">
                  <c:v>8.4715388522486501E-2</c:v>
                </c:pt>
                <c:pt idx="589">
                  <c:v>8.4286561747566199E-2</c:v>
                </c:pt>
                <c:pt idx="590">
                  <c:v>8.3859673610869004E-2</c:v>
                </c:pt>
                <c:pt idx="591">
                  <c:v>8.3381605425085201E-2</c:v>
                </c:pt>
                <c:pt idx="592">
                  <c:v>8.2954717288388005E-2</c:v>
                </c:pt>
                <c:pt idx="593">
                  <c:v>8.2525890513467703E-2</c:v>
                </c:pt>
                <c:pt idx="594">
                  <c:v>8.2099002376770494E-2</c:v>
                </c:pt>
                <c:pt idx="595">
                  <c:v>8.1696928809327496E-2</c:v>
                </c:pt>
                <c:pt idx="596">
                  <c:v>8.1294467514239105E-2</c:v>
                </c:pt>
                <c:pt idx="597">
                  <c:v>8.0892393946795996E-2</c:v>
                </c:pt>
                <c:pt idx="598">
                  <c:v>8.0489932651708201E-2</c:v>
                </c:pt>
                <c:pt idx="599">
                  <c:v>8.0112673653518707E-2</c:v>
                </c:pt>
                <c:pt idx="600">
                  <c:v>7.9710212358430899E-2</c:v>
                </c:pt>
                <c:pt idx="601">
                  <c:v>7.93081387909879E-2</c:v>
                </c:pt>
                <c:pt idx="602">
                  <c:v>7.8930492065153707E-2</c:v>
                </c:pt>
                <c:pt idx="603">
                  <c:v>7.8577659908573599E-2</c:v>
                </c:pt>
                <c:pt idx="604">
                  <c:v>7.8200013182740002E-2</c:v>
                </c:pt>
                <c:pt idx="605">
                  <c:v>7.7822366456906197E-2</c:v>
                </c:pt>
                <c:pt idx="606">
                  <c:v>7.7471472938549196E-2</c:v>
                </c:pt>
                <c:pt idx="607">
                  <c:v>7.71186407819692E-2</c:v>
                </c:pt>
                <c:pt idx="608">
                  <c:v>7.6767359535967403E-2</c:v>
                </c:pt>
                <c:pt idx="609">
                  <c:v>7.6414527379387795E-2</c:v>
                </c:pt>
                <c:pt idx="610">
                  <c:v>7.6088448430284394E-2</c:v>
                </c:pt>
                <c:pt idx="611">
                  <c:v>7.5735616273704801E-2</c:v>
                </c:pt>
                <c:pt idx="612">
                  <c:v>7.5433576438566602E-2</c:v>
                </c:pt>
                <c:pt idx="613">
                  <c:v>7.5107497489463798E-2</c:v>
                </c:pt>
                <c:pt idx="614">
                  <c:v>7.4779092174493106E-2</c:v>
                </c:pt>
                <c:pt idx="615">
                  <c:v>7.4477440066999606E-2</c:v>
                </c:pt>
                <c:pt idx="616">
                  <c:v>7.4126546548642605E-2</c:v>
                </c:pt>
                <c:pt idx="617">
                  <c:v>7.3822955802926096E-2</c:v>
                </c:pt>
                <c:pt idx="618">
                  <c:v>7.3547669175264396E-2</c:v>
                </c:pt>
                <c:pt idx="619">
                  <c:v>7.3246017067770994E-2</c:v>
                </c:pt>
                <c:pt idx="620">
                  <c:v>7.2944364960277397E-2</c:v>
                </c:pt>
                <c:pt idx="621">
                  <c:v>7.2667527422037706E-2</c:v>
                </c:pt>
                <c:pt idx="622">
                  <c:v>7.2365875314544095E-2</c:v>
                </c:pt>
                <c:pt idx="623">
                  <c:v>7.2088650048660094E-2</c:v>
                </c:pt>
                <c:pt idx="624">
                  <c:v>7.1811812510420098E-2</c:v>
                </c:pt>
                <c:pt idx="625">
                  <c:v>7.1585767293622093E-2</c:v>
                </c:pt>
                <c:pt idx="626">
                  <c:v>7.1257749706296197E-2</c:v>
                </c:pt>
                <c:pt idx="627">
                  <c:v>7.0956097598802698E-2</c:v>
                </c:pt>
                <c:pt idx="628">
                  <c:v>7.0730440109649406E-2</c:v>
                </c:pt>
                <c:pt idx="629">
                  <c:v>7.0453214843765294E-2</c:v>
                </c:pt>
                <c:pt idx="630">
                  <c:v>7.0201191874779606E-2</c:v>
                </c:pt>
                <c:pt idx="631">
                  <c:v>6.9925905247118503E-2</c:v>
                </c:pt>
                <c:pt idx="632">
                  <c:v>6.9673494550488005E-2</c:v>
                </c:pt>
                <c:pt idx="633">
                  <c:v>6.9423022492080502E-2</c:v>
                </c:pt>
                <c:pt idx="634">
                  <c:v>6.9170611795450601E-2</c:v>
                </c:pt>
                <c:pt idx="635">
                  <c:v>6.8918588826464802E-2</c:v>
                </c:pt>
                <c:pt idx="636">
                  <c:v>6.8667729040412601E-2</c:v>
                </c:pt>
                <c:pt idx="637">
                  <c:v>6.8415706071427398E-2</c:v>
                </c:pt>
                <c:pt idx="638">
                  <c:v>6.8165234013020007E-2</c:v>
                </c:pt>
                <c:pt idx="639">
                  <c:v>6.7937637885643706E-2</c:v>
                </c:pt>
                <c:pt idx="640">
                  <c:v>6.7686778099591394E-2</c:v>
                </c:pt>
                <c:pt idx="641">
                  <c:v>6.7459569699859903E-2</c:v>
                </c:pt>
                <c:pt idx="642">
                  <c:v>6.7284704532148396E-2</c:v>
                </c:pt>
                <c:pt idx="643">
                  <c:v>6.7057108404772095E-2</c:v>
                </c:pt>
                <c:pt idx="644">
                  <c:v>6.6831450915618706E-2</c:v>
                </c:pt>
                <c:pt idx="645">
                  <c:v>6.6579040218988805E-2</c:v>
                </c:pt>
                <c:pt idx="646">
                  <c:v>6.6377809571444901E-2</c:v>
                </c:pt>
                <c:pt idx="647">
                  <c:v>6.6176966651545197E-2</c:v>
                </c:pt>
                <c:pt idx="648">
                  <c:v>6.5950921434747095E-2</c:v>
                </c:pt>
                <c:pt idx="649">
                  <c:v>6.5725263945593901E-2</c:v>
                </c:pt>
                <c:pt idx="650">
                  <c:v>6.55240332980499E-2</c:v>
                </c:pt>
                <c:pt idx="651">
                  <c:v>6.5347617219760207E-2</c:v>
                </c:pt>
                <c:pt idx="652">
                  <c:v>6.5146386572216303E-2</c:v>
                </c:pt>
                <c:pt idx="653">
                  <c:v>6.4920729083062997E-2</c:v>
                </c:pt>
                <c:pt idx="654">
                  <c:v>6.4717559797296098E-2</c:v>
                </c:pt>
                <c:pt idx="655">
                  <c:v>6.4491902308142696E-2</c:v>
                </c:pt>
                <c:pt idx="656">
                  <c:v>6.4290671660598903E-2</c:v>
                </c:pt>
                <c:pt idx="657">
                  <c:v>6.4089828740699697E-2</c:v>
                </c:pt>
                <c:pt idx="658">
                  <c:v>6.3888598093155197E-2</c:v>
                </c:pt>
                <c:pt idx="659">
                  <c:v>6.3687367445611306E-2</c:v>
                </c:pt>
                <c:pt idx="660">
                  <c:v>6.3486136798067402E-2</c:v>
                </c:pt>
                <c:pt idx="661">
                  <c:v>6.3309720719777696E-2</c:v>
                </c:pt>
                <c:pt idx="662">
                  <c:v>6.3108877799878504E-2</c:v>
                </c:pt>
                <c:pt idx="663">
                  <c:v>6.29076471523346E-2</c:v>
                </c:pt>
                <c:pt idx="664">
                  <c:v>6.2706416504790696E-2</c:v>
                </c:pt>
                <c:pt idx="665">
                  <c:v>6.2530000426500407E-2</c:v>
                </c:pt>
                <c:pt idx="666">
                  <c:v>6.2329157506601202E-2</c:v>
                </c:pt>
                <c:pt idx="667">
                  <c:v>6.2152353700666699E-2</c:v>
                </c:pt>
                <c:pt idx="668">
                  <c:v>6.1951510780767001E-2</c:v>
                </c:pt>
                <c:pt idx="669">
                  <c:v>6.1750280133223E-2</c:v>
                </c:pt>
                <c:pt idx="670">
                  <c:v>6.1600229534765703E-2</c:v>
                </c:pt>
                <c:pt idx="671">
                  <c:v>6.1399386614865999E-2</c:v>
                </c:pt>
                <c:pt idx="672">
                  <c:v>6.1247397378185603E-2</c:v>
                </c:pt>
                <c:pt idx="673">
                  <c:v>6.1070981299896E-2</c:v>
                </c:pt>
                <c:pt idx="674">
                  <c:v>6.0869750652351999E-2</c:v>
                </c:pt>
                <c:pt idx="675">
                  <c:v>6.0693334574061703E-2</c:v>
                </c:pt>
                <c:pt idx="676">
                  <c:v>6.0492491654162497E-2</c:v>
                </c:pt>
                <c:pt idx="677">
                  <c:v>6.0367255624958802E-2</c:v>
                </c:pt>
                <c:pt idx="678">
                  <c:v>6.0141210408160797E-2</c:v>
                </c:pt>
                <c:pt idx="679">
                  <c:v>5.9989608899125198E-2</c:v>
                </c:pt>
                <c:pt idx="680">
                  <c:v>5.9839558300667298E-2</c:v>
                </c:pt>
                <c:pt idx="681">
                  <c:v>5.9638327653123401E-2</c:v>
                </c:pt>
                <c:pt idx="682">
                  <c:v>5.9486726144087197E-2</c:v>
                </c:pt>
                <c:pt idx="683">
                  <c:v>5.9335124635051598E-2</c:v>
                </c:pt>
                <c:pt idx="684">
                  <c:v>5.9160259467339597E-2</c:v>
                </c:pt>
                <c:pt idx="685">
                  <c:v>5.89838433890498E-2</c:v>
                </c:pt>
                <c:pt idx="686">
                  <c:v>5.8807427310760101E-2</c:v>
                </c:pt>
                <c:pt idx="687">
                  <c:v>5.8657764439946997E-2</c:v>
                </c:pt>
                <c:pt idx="688">
                  <c:v>5.8454595154179903E-2</c:v>
                </c:pt>
                <c:pt idx="689">
                  <c:v>5.8280117714112699E-2</c:v>
                </c:pt>
                <c:pt idx="690">
                  <c:v>5.8103701635822902E-2</c:v>
                </c:pt>
                <c:pt idx="691">
                  <c:v>5.7978465606619199E-2</c:v>
                </c:pt>
                <c:pt idx="692">
                  <c:v>5.7802049528329499E-2</c:v>
                </c:pt>
                <c:pt idx="693">
                  <c:v>5.7625633450039099E-2</c:v>
                </c:pt>
                <c:pt idx="694">
                  <c:v>5.7449217371749399E-2</c:v>
                </c:pt>
                <c:pt idx="695">
                  <c:v>5.7299166773291499E-2</c:v>
                </c:pt>
                <c:pt idx="696">
                  <c:v>5.7122750695001702E-2</c:v>
                </c:pt>
                <c:pt idx="697">
                  <c:v>5.6946334616712099E-2</c:v>
                </c:pt>
                <c:pt idx="698">
                  <c:v>5.6796284018254102E-2</c:v>
                </c:pt>
                <c:pt idx="699">
                  <c:v>5.6619867939964402E-2</c:v>
                </c:pt>
                <c:pt idx="700">
                  <c:v>5.6468266430928199E-2</c:v>
                </c:pt>
                <c:pt idx="701">
                  <c:v>5.6318215832470903E-2</c:v>
                </c:pt>
                <c:pt idx="702">
                  <c:v>5.6166614323434699E-2</c:v>
                </c:pt>
                <c:pt idx="703">
                  <c:v>5.5990198245144999E-2</c:v>
                </c:pt>
                <c:pt idx="704">
                  <c:v>5.5813782166854599E-2</c:v>
                </c:pt>
                <c:pt idx="705">
                  <c:v>5.5663731568397302E-2</c:v>
                </c:pt>
                <c:pt idx="706">
                  <c:v>5.5512130059361203E-2</c:v>
                </c:pt>
                <c:pt idx="707">
                  <c:v>5.5362079460903303E-2</c:v>
                </c:pt>
                <c:pt idx="708">
                  <c:v>5.5210090224222998E-2</c:v>
                </c:pt>
                <c:pt idx="709">
                  <c:v>5.5060427353409797E-2</c:v>
                </c:pt>
                <c:pt idx="710">
                  <c:v>5.4908438116729401E-2</c:v>
                </c:pt>
                <c:pt idx="711">
                  <c:v>5.4758775245916297E-2</c:v>
                </c:pt>
                <c:pt idx="712">
                  <c:v>5.4631600578489599E-2</c:v>
                </c:pt>
                <c:pt idx="713">
                  <c:v>5.4481549980032302E-2</c:v>
                </c:pt>
                <c:pt idx="714">
                  <c:v>5.4305133901741999E-2</c:v>
                </c:pt>
                <c:pt idx="715">
                  <c:v>5.4155083303284703E-2</c:v>
                </c:pt>
                <c:pt idx="716">
                  <c:v>5.4003481794248402E-2</c:v>
                </c:pt>
                <c:pt idx="717">
                  <c:v>5.3827065715958598E-2</c:v>
                </c:pt>
                <c:pt idx="718">
                  <c:v>5.3677015117500802E-2</c:v>
                </c:pt>
                <c:pt idx="719">
                  <c:v>5.3550228177718803E-2</c:v>
                </c:pt>
                <c:pt idx="720">
                  <c:v>5.3424992148515003E-2</c:v>
                </c:pt>
                <c:pt idx="721">
                  <c:v>5.32749415500577E-2</c:v>
                </c:pt>
                <c:pt idx="722">
                  <c:v>5.3098525471767397E-2</c:v>
                </c:pt>
                <c:pt idx="723">
                  <c:v>5.29221093934776E-2</c:v>
                </c:pt>
                <c:pt idx="724">
                  <c:v>5.2770120156797398E-2</c:v>
                </c:pt>
                <c:pt idx="725">
                  <c:v>5.2620457285984197E-2</c:v>
                </c:pt>
                <c:pt idx="726">
                  <c:v>5.2495221256780397E-2</c:v>
                </c:pt>
                <c:pt idx="727">
                  <c:v>5.2343232020099599E-2</c:v>
                </c:pt>
                <c:pt idx="728">
                  <c:v>5.2191630511063902E-2</c:v>
                </c:pt>
                <c:pt idx="729">
                  <c:v>5.2041579912606099E-2</c:v>
                </c:pt>
                <c:pt idx="730">
                  <c:v>5.1889978403570403E-2</c:v>
                </c:pt>
                <c:pt idx="731">
                  <c:v>5.17647423743667E-2</c:v>
                </c:pt>
                <c:pt idx="732">
                  <c:v>5.15883262960765E-2</c:v>
                </c:pt>
                <c:pt idx="733">
                  <c:v>5.1438275697619003E-2</c:v>
                </c:pt>
                <c:pt idx="734">
                  <c:v>5.1286674188582897E-2</c:v>
                </c:pt>
                <c:pt idx="735">
                  <c:v>5.1161438159379201E-2</c:v>
                </c:pt>
                <c:pt idx="736">
                  <c:v>5.1009448922698902E-2</c:v>
                </c:pt>
                <c:pt idx="737">
                  <c:v>5.0884212893495102E-2</c:v>
                </c:pt>
                <c:pt idx="738">
                  <c:v>5.0734550022681998E-2</c:v>
                </c:pt>
                <c:pt idx="739">
                  <c:v>5.05825607860017E-2</c:v>
                </c:pt>
                <c:pt idx="740">
                  <c:v>5.0430959276965497E-2</c:v>
                </c:pt>
                <c:pt idx="741">
                  <c:v>5.0256094109254003E-2</c:v>
                </c:pt>
                <c:pt idx="742">
                  <c:v>5.0104492600217897E-2</c:v>
                </c:pt>
                <c:pt idx="743">
                  <c:v>4.9979256571014097E-2</c:v>
                </c:pt>
                <c:pt idx="744">
                  <c:v>4.9778025923470297E-2</c:v>
                </c:pt>
                <c:pt idx="745">
                  <c:v>4.9652789894266497E-2</c:v>
                </c:pt>
                <c:pt idx="746">
                  <c:v>4.9501188385230897E-2</c:v>
                </c:pt>
                <c:pt idx="747">
                  <c:v>4.9349586876194701E-2</c:v>
                </c:pt>
                <c:pt idx="748">
                  <c:v>4.9224350846990901E-2</c:v>
                </c:pt>
                <c:pt idx="749">
                  <c:v>4.9074300248533702E-2</c:v>
                </c:pt>
                <c:pt idx="750">
                  <c:v>4.8897884170243301E-2</c:v>
                </c:pt>
                <c:pt idx="751">
                  <c:v>4.8772648141039703E-2</c:v>
                </c:pt>
                <c:pt idx="752">
                  <c:v>4.8596232062749899E-2</c:v>
                </c:pt>
                <c:pt idx="753">
                  <c:v>4.8444242826069503E-2</c:v>
                </c:pt>
                <c:pt idx="754">
                  <c:v>4.8319006796865703E-2</c:v>
                </c:pt>
                <c:pt idx="755">
                  <c:v>4.8142590718575497E-2</c:v>
                </c:pt>
                <c:pt idx="756">
                  <c:v>4.7992927847762899E-2</c:v>
                </c:pt>
                <c:pt idx="757">
                  <c:v>4.7840938611081997E-2</c:v>
                </c:pt>
                <c:pt idx="758">
                  <c:v>4.7689337102045801E-2</c:v>
                </c:pt>
                <c:pt idx="759">
                  <c:v>4.7514471934334397E-2</c:v>
                </c:pt>
                <c:pt idx="760">
                  <c:v>4.7362870425298798E-2</c:v>
                </c:pt>
                <c:pt idx="761">
                  <c:v>4.7212819826840897E-2</c:v>
                </c:pt>
                <c:pt idx="762">
                  <c:v>4.7036403748551101E-2</c:v>
                </c:pt>
                <c:pt idx="763">
                  <c:v>4.6884802239515001E-2</c:v>
                </c:pt>
                <c:pt idx="764">
                  <c:v>4.6734751641057101E-2</c:v>
                </c:pt>
                <c:pt idx="765">
                  <c:v>4.6583150132021398E-2</c:v>
                </c:pt>
                <c:pt idx="766">
                  <c:v>4.6406734053731198E-2</c:v>
                </c:pt>
                <c:pt idx="767">
                  <c:v>4.6231868886019697E-2</c:v>
                </c:pt>
                <c:pt idx="768">
                  <c:v>4.6080267376983598E-2</c:v>
                </c:pt>
                <c:pt idx="769">
                  <c:v>4.5928665867947902E-2</c:v>
                </c:pt>
                <c:pt idx="770">
                  <c:v>4.5753800700235901E-2</c:v>
                </c:pt>
                <c:pt idx="771">
                  <c:v>4.5602199191200198E-2</c:v>
                </c:pt>
                <c:pt idx="772">
                  <c:v>4.5400968543656398E-2</c:v>
                </c:pt>
                <c:pt idx="773">
                  <c:v>4.5251305672843203E-2</c:v>
                </c:pt>
                <c:pt idx="774">
                  <c:v>4.5099316436162801E-2</c:v>
                </c:pt>
                <c:pt idx="775">
                  <c:v>4.4922900357872601E-2</c:v>
                </c:pt>
                <c:pt idx="776">
                  <c:v>4.4746484279582797E-2</c:v>
                </c:pt>
                <c:pt idx="777">
                  <c:v>4.45452536320389E-2</c:v>
                </c:pt>
                <c:pt idx="778">
                  <c:v>4.4370776191971599E-2</c:v>
                </c:pt>
                <c:pt idx="779">
                  <c:v>4.4167994633849503E-2</c:v>
                </c:pt>
                <c:pt idx="780">
                  <c:v>4.3993129466138002E-2</c:v>
                </c:pt>
                <c:pt idx="781">
                  <c:v>4.3816713387847699E-2</c:v>
                </c:pt>
                <c:pt idx="782">
                  <c:v>4.3615482740303801E-2</c:v>
                </c:pt>
                <c:pt idx="783">
                  <c:v>4.3414639820404603E-2</c:v>
                </c:pt>
                <c:pt idx="784">
                  <c:v>4.3213409172860602E-2</c:v>
                </c:pt>
                <c:pt idx="785">
                  <c:v>4.3012178525316802E-2</c:v>
                </c:pt>
                <c:pt idx="786">
                  <c:v>4.2784582397940502E-2</c:v>
                </c:pt>
                <c:pt idx="787">
                  <c:v>4.2583739478041303E-2</c:v>
                </c:pt>
                <c:pt idx="788">
                  <c:v>4.2382508830497302E-2</c:v>
                </c:pt>
                <c:pt idx="789">
                  <c:v>4.2156463613699298E-2</c:v>
                </c:pt>
                <c:pt idx="790">
                  <c:v>4.1930806124546E-2</c:v>
                </c:pt>
                <c:pt idx="791">
                  <c:v>4.1703209997169699E-2</c:v>
                </c:pt>
                <c:pt idx="792">
                  <c:v>4.14527379387623E-2</c:v>
                </c:pt>
                <c:pt idx="793">
                  <c:v>4.1200327242132302E-2</c:v>
                </c:pt>
                <c:pt idx="794">
                  <c:v>4.09746697529789E-2</c:v>
                </c:pt>
                <c:pt idx="795">
                  <c:v>4.0722259056348499E-2</c:v>
                </c:pt>
                <c:pt idx="796">
                  <c:v>4.0496601567195201E-2</c:v>
                </c:pt>
                <c:pt idx="797">
                  <c:v>4.0219376301311102E-2</c:v>
                </c:pt>
                <c:pt idx="798">
                  <c:v>3.9968904242903697E-2</c:v>
                </c:pt>
                <c:pt idx="799">
                  <c:v>3.9665701224831797E-2</c:v>
                </c:pt>
                <c:pt idx="800">
                  <c:v>3.9414841438779699E-2</c:v>
                </c:pt>
                <c:pt idx="801">
                  <c:v>3.91380039005403E-2</c:v>
                </c:pt>
                <c:pt idx="802">
                  <c:v>3.8861166362300401E-2</c:v>
                </c:pt>
                <c:pt idx="803">
                  <c:v>3.8583941096416399E-2</c:v>
                </c:pt>
                <c:pt idx="804">
                  <c:v>3.8308654468754699E-2</c:v>
                </c:pt>
                <c:pt idx="805">
                  <c:v>3.8031816930515397E-2</c:v>
                </c:pt>
                <c:pt idx="806">
                  <c:v>3.7730164823021897E-2</c:v>
                </c:pt>
                <c:pt idx="807">
                  <c:v>3.7428512715527801E-2</c:v>
                </c:pt>
                <c:pt idx="808">
                  <c:v>3.7151675177288603E-2</c:v>
                </c:pt>
                <c:pt idx="809">
                  <c:v>3.6849635342150397E-2</c:v>
                </c:pt>
                <c:pt idx="810">
                  <c:v>3.65479832346568E-2</c:v>
                </c:pt>
                <c:pt idx="811">
                  <c:v>3.6246331127162801E-2</c:v>
                </c:pt>
                <c:pt idx="812">
                  <c:v>3.5943128109090901E-2</c:v>
                </c:pt>
                <c:pt idx="813">
                  <c:v>3.5616661432343301E-2</c:v>
                </c:pt>
                <c:pt idx="814">
                  <c:v>3.5315009324849898E-2</c:v>
                </c:pt>
                <c:pt idx="815">
                  <c:v>3.5013357217356399E-2</c:v>
                </c:pt>
                <c:pt idx="816">
                  <c:v>3.4686890540608799E-2</c:v>
                </c:pt>
                <c:pt idx="817">
                  <c:v>3.4385238433115299E-2</c:v>
                </c:pt>
                <c:pt idx="818">
                  <c:v>3.4032406276535199E-2</c:v>
                </c:pt>
                <c:pt idx="819">
                  <c:v>3.3730754169041699E-2</c:v>
                </c:pt>
                <c:pt idx="820">
                  <c:v>3.3402348854071097E-2</c:v>
                </c:pt>
                <c:pt idx="821">
                  <c:v>3.3076269904968099E-2</c:v>
                </c:pt>
                <c:pt idx="822">
                  <c:v>3.2724988658966399E-2</c:v>
                </c:pt>
                <c:pt idx="823">
                  <c:v>3.2421397913249897E-2</c:v>
                </c:pt>
                <c:pt idx="824">
                  <c:v>3.2095318964147003E-2</c:v>
                </c:pt>
                <c:pt idx="825">
                  <c:v>3.1744037718145303E-2</c:v>
                </c:pt>
                <c:pt idx="826">
                  <c:v>3.1416020130819199E-2</c:v>
                </c:pt>
                <c:pt idx="827">
                  <c:v>3.1089553454071599E-2</c:v>
                </c:pt>
                <c:pt idx="828">
                  <c:v>3.0736721297491599E-2</c:v>
                </c:pt>
                <c:pt idx="829">
                  <c:v>3.0385440051490398E-2</c:v>
                </c:pt>
                <c:pt idx="830">
                  <c:v>3.0057422464164402E-2</c:v>
                </c:pt>
                <c:pt idx="831">
                  <c:v>2.9706528945807401E-2</c:v>
                </c:pt>
                <c:pt idx="832">
                  <c:v>2.93536967892273E-2</c:v>
                </c:pt>
                <c:pt idx="833">
                  <c:v>2.8976050063393599E-2</c:v>
                </c:pt>
                <c:pt idx="834">
                  <c:v>2.8649583386645999E-2</c:v>
                </c:pt>
                <c:pt idx="835">
                  <c:v>2.8296751230065899E-2</c:v>
                </c:pt>
                <c:pt idx="836">
                  <c:v>2.7919104504232298E-2</c:v>
                </c:pt>
                <c:pt idx="837">
                  <c:v>2.7568210985875301E-2</c:v>
                </c:pt>
                <c:pt idx="838">
                  <c:v>2.71905642600411E-2</c:v>
                </c:pt>
                <c:pt idx="839">
                  <c:v>2.68129175342075E-2</c:v>
                </c:pt>
                <c:pt idx="840">
                  <c:v>2.6435658536017901E-2</c:v>
                </c:pt>
                <c:pt idx="841">
                  <c:v>2.60843772900167E-2</c:v>
                </c:pt>
                <c:pt idx="842">
                  <c:v>2.5682303722573099E-2</c:v>
                </c:pt>
                <c:pt idx="843">
                  <c:v>2.5329471565993002E-2</c:v>
                </c:pt>
                <c:pt idx="844">
                  <c:v>2.4976639409413401E-2</c:v>
                </c:pt>
                <c:pt idx="845">
                  <c:v>2.46005435941575E-2</c:v>
                </c:pt>
                <c:pt idx="846">
                  <c:v>2.4223284595968699E-2</c:v>
                </c:pt>
                <c:pt idx="847">
                  <c:v>2.3845637870134401E-2</c:v>
                </c:pt>
                <c:pt idx="848">
                  <c:v>2.3467991144300801E-2</c:v>
                </c:pt>
                <c:pt idx="849">
                  <c:v>2.30903444184666E-2</c:v>
                </c:pt>
                <c:pt idx="850">
                  <c:v>2.2713085420277598E-2</c:v>
                </c:pt>
                <c:pt idx="851">
                  <c:v>2.23106241251892E-2</c:v>
                </c:pt>
                <c:pt idx="852">
                  <c:v>2.19597306068328E-2</c:v>
                </c:pt>
                <c:pt idx="853">
                  <c:v>2.1582083880998599E-2</c:v>
                </c:pt>
                <c:pt idx="854">
                  <c:v>2.1204437155164998E-2</c:v>
                </c:pt>
                <c:pt idx="855">
                  <c:v>2.0826790429330701E-2</c:v>
                </c:pt>
                <c:pt idx="856">
                  <c:v>2.0449531431141699E-2</c:v>
                </c:pt>
                <c:pt idx="857">
                  <c:v>2.0047070136053401E-2</c:v>
                </c:pt>
                <c:pt idx="858">
                  <c:v>1.96698111378645E-2</c:v>
                </c:pt>
                <c:pt idx="859">
                  <c:v>1.9267349842776699E-2</c:v>
                </c:pt>
                <c:pt idx="860">
                  <c:v>1.8889703116942502E-2</c:v>
                </c:pt>
                <c:pt idx="861">
                  <c:v>1.8487629549499299E-2</c:v>
                </c:pt>
                <c:pt idx="862">
                  <c:v>1.8109982823665199E-2</c:v>
                </c:pt>
                <c:pt idx="863">
                  <c:v>1.7732336097831501E-2</c:v>
                </c:pt>
                <c:pt idx="864">
                  <c:v>1.7356628010220299E-2</c:v>
                </c:pt>
                <c:pt idx="865">
                  <c:v>1.6978981284386699E-2</c:v>
                </c:pt>
                <c:pt idx="866">
                  <c:v>1.65769077169436E-2</c:v>
                </c:pt>
                <c:pt idx="867">
                  <c:v>1.6199260991109399E-2</c:v>
                </c:pt>
                <c:pt idx="868">
                  <c:v>1.5822001992919901E-2</c:v>
                </c:pt>
                <c:pt idx="869">
                  <c:v>1.54443552670862E-2</c:v>
                </c:pt>
                <c:pt idx="870">
                  <c:v>1.50915231105062E-2</c:v>
                </c:pt>
                <c:pt idx="871">
                  <c:v>1.47158150228955E-2</c:v>
                </c:pt>
                <c:pt idx="872">
                  <c:v>1.43381682970614E-2</c:v>
                </c:pt>
                <c:pt idx="873">
                  <c:v>1.39605215712276E-2</c:v>
                </c:pt>
                <c:pt idx="874">
                  <c:v>1.3558448003784E-2</c:v>
                </c:pt>
                <c:pt idx="875">
                  <c:v>1.32056158472045E-2</c:v>
                </c:pt>
                <c:pt idx="876">
                  <c:v>1.28543346012028E-2</c:v>
                </c:pt>
                <c:pt idx="877">
                  <c:v>1.2501502444622699E-2</c:v>
                </c:pt>
                <c:pt idx="878">
                  <c:v>1.2123855718789E-2</c:v>
                </c:pt>
                <c:pt idx="879">
                  <c:v>1.1771023562208899E-2</c:v>
                </c:pt>
                <c:pt idx="880">
                  <c:v>1.14201300438519E-2</c:v>
                </c:pt>
                <c:pt idx="881">
                  <c:v>1.10672978872718E-2</c:v>
                </c:pt>
                <c:pt idx="882">
                  <c:v>1.0716016641270599E-2</c:v>
                </c:pt>
                <c:pt idx="883">
                  <c:v>1.0363184484690501E-2</c:v>
                </c:pt>
                <c:pt idx="884">
                  <c:v>9.9855377588569105E-3</c:v>
                </c:pt>
                <c:pt idx="885">
                  <c:v>9.6594588097539402E-3</c:v>
                </c:pt>
                <c:pt idx="886">
                  <c:v>9.3329921330063109E-3</c:v>
                </c:pt>
                <c:pt idx="887">
                  <c:v>8.9801599764263197E-3</c:v>
                </c:pt>
                <c:pt idx="888">
                  <c:v>8.6273278198462106E-3</c:v>
                </c:pt>
                <c:pt idx="889">
                  <c:v>8.3008611430985795E-3</c:v>
                </c:pt>
                <c:pt idx="890">
                  <c:v>7.9743944663509501E-3</c:v>
                </c:pt>
                <c:pt idx="891">
                  <c:v>7.6215623097708497E-3</c:v>
                </c:pt>
                <c:pt idx="892">
                  <c:v>7.3199102022774003E-3</c:v>
                </c:pt>
                <c:pt idx="893">
                  <c:v>6.9670780456978498E-3</c:v>
                </c:pt>
                <c:pt idx="894">
                  <c:v>6.6406113689502196E-3</c:v>
                </c:pt>
                <c:pt idx="895">
                  <c:v>6.3389592614562203E-3</c:v>
                </c:pt>
                <c:pt idx="896">
                  <c:v>6.0373071539627796E-3</c:v>
                </c:pt>
                <c:pt idx="897">
                  <c:v>5.7356550464692201E-3</c:v>
                </c:pt>
                <c:pt idx="898">
                  <c:v>5.4340029389757802E-3</c:v>
                </c:pt>
                <c:pt idx="899">
                  <c:v>5.1059853516498502E-3</c:v>
                </c:pt>
                <c:pt idx="900">
                  <c:v>4.8043332441557399E-3</c:v>
                </c:pt>
                <c:pt idx="901">
                  <c:v>4.52710797827171E-3</c:v>
                </c:pt>
                <c:pt idx="902">
                  <c:v>4.2518213506106397E-3</c:v>
                </c:pt>
                <c:pt idx="903">
                  <c:v>3.8989891940306399E-3</c:v>
                </c:pt>
                <c:pt idx="904">
                  <c:v>3.5973370865370899E-3</c:v>
                </c:pt>
                <c:pt idx="905">
                  <c:v>3.32049954829716E-3</c:v>
                </c:pt>
                <c:pt idx="906">
                  <c:v>3.0188474408037202E-3</c:v>
                </c:pt>
                <c:pt idx="907">
                  <c:v>2.7664367441732102E-3</c:v>
                </c:pt>
                <c:pt idx="908">
                  <c:v>2.4647846366797599E-3</c:v>
                </c:pt>
                <c:pt idx="909">
                  <c:v>2.1894980090186901E-3</c:v>
                </c:pt>
                <c:pt idx="910">
                  <c:v>1.88590726330218E-3</c:v>
                </c:pt>
                <c:pt idx="911">
                  <c:v>1.6110083632853199E-3</c:v>
                </c:pt>
                <c:pt idx="912">
                  <c:v>1.33378309740129E-3</c:v>
                </c:pt>
                <c:pt idx="913">
                  <c:v>1.0569455591613599E-3</c:v>
                </c:pt>
                <c:pt idx="914">
                  <c:v>8.0453486253140305E-4</c:v>
                </c:pt>
                <c:pt idx="915">
                  <c:v>5.2924823486988402E-4</c:v>
                </c:pt>
                <c:pt idx="916">
                  <c:v>2.7722526588402902E-4</c:v>
                </c:pt>
                <c:pt idx="917">
                  <c:v>0</c:v>
                </c:pt>
              </c:numCache>
            </c:numRef>
          </c:yVal>
          <c:smooth val="1"/>
          <c:extLst xmlns:c16r2="http://schemas.microsoft.com/office/drawing/2015/06/chart">
            <c:ext xmlns:c16="http://schemas.microsoft.com/office/drawing/2014/chart" uri="{C3380CC4-5D6E-409C-BE32-E72D297353CC}">
              <c16:uniqueId val="{00000003-9271-094E-8DFB-15D5B6DD3D1A}"/>
            </c:ext>
          </c:extLst>
        </c:ser>
        <c:dLbls>
          <c:showLegendKey val="0"/>
          <c:showVal val="0"/>
          <c:showCatName val="0"/>
          <c:showSerName val="0"/>
          <c:showPercent val="0"/>
          <c:showBubbleSize val="0"/>
        </c:dLbls>
        <c:axId val="235848448"/>
        <c:axId val="235850368"/>
        <c:extLst xmlns:c16r2="http://schemas.microsoft.com/office/drawing/2015/06/chart">
          <c:ext xmlns:c15="http://schemas.microsoft.com/office/drawing/2012/chart" uri="{02D57815-91ED-43cb-92C2-25804820EDAC}">
            <c15:filteredScatterSeries>
              <c15:ser>
                <c:idx val="1"/>
                <c:order val="1"/>
                <c:tx>
                  <c:v>BSG</c:v>
                </c:tx>
                <c:spPr>
                  <a:ln w="19050" cap="rnd">
                    <a:solidFill>
                      <a:schemeClr val="accent2"/>
                    </a:solidFill>
                    <a:round/>
                  </a:ln>
                  <a:effectLst/>
                </c:spPr>
                <c:marker>
                  <c:symbol val="none"/>
                </c:marker>
                <c:xVal>
                  <c:numRef>
                    <c:extLst xmlns:c16r2="http://schemas.microsoft.com/office/drawing/2015/06/chart">
                      <c:ext uri="{02D57815-91ED-43cb-92C2-25804820EDAC}">
                        <c15:formulaRef>
                          <c15:sqref>BSG!$N$6:$N$923</c15:sqref>
                        </c15:formulaRef>
                      </c:ext>
                    </c:extLst>
                    <c:numCache>
                      <c:formatCode>General</c:formatCode>
                      <c:ptCount val="918"/>
                      <c:pt idx="0">
                        <c:v>299.15199999999999</c:v>
                      </c:pt>
                      <c:pt idx="1">
                        <c:v>299.74400000000009</c:v>
                      </c:pt>
                      <c:pt idx="2">
                        <c:v>300.36900000000009</c:v>
                      </c:pt>
                      <c:pt idx="3">
                        <c:v>301.017</c:v>
                      </c:pt>
                      <c:pt idx="4">
                        <c:v>301.678</c:v>
                      </c:pt>
                      <c:pt idx="5">
                        <c:v>302.34300000000002</c:v>
                      </c:pt>
                      <c:pt idx="6">
                        <c:v>303.01100000000002</c:v>
                      </c:pt>
                      <c:pt idx="7">
                        <c:v>303.68099999999993</c:v>
                      </c:pt>
                      <c:pt idx="8">
                        <c:v>304.34199999999993</c:v>
                      </c:pt>
                      <c:pt idx="9">
                        <c:v>305.00700000000001</c:v>
                      </c:pt>
                      <c:pt idx="10">
                        <c:v>305.67200000000008</c:v>
                      </c:pt>
                      <c:pt idx="11">
                        <c:v>306.34100000000001</c:v>
                      </c:pt>
                      <c:pt idx="12">
                        <c:v>307.01</c:v>
                      </c:pt>
                      <c:pt idx="13">
                        <c:v>307.67599999999999</c:v>
                      </c:pt>
                      <c:pt idx="14">
                        <c:v>308.34300000000002</c:v>
                      </c:pt>
                      <c:pt idx="15">
                        <c:v>309.00400000000002</c:v>
                      </c:pt>
                      <c:pt idx="16">
                        <c:v>309.66399999999999</c:v>
                      </c:pt>
                      <c:pt idx="17">
                        <c:v>310.32900000000001</c:v>
                      </c:pt>
                      <c:pt idx="18">
                        <c:v>311.00200000000001</c:v>
                      </c:pt>
                      <c:pt idx="19">
                        <c:v>311.67200000000008</c:v>
                      </c:pt>
                      <c:pt idx="20">
                        <c:v>312.34300000000002</c:v>
                      </c:pt>
                      <c:pt idx="21">
                        <c:v>313.01400000000001</c:v>
                      </c:pt>
                      <c:pt idx="22">
                        <c:v>313.68799999999999</c:v>
                      </c:pt>
                      <c:pt idx="23">
                        <c:v>314.36500000000001</c:v>
                      </c:pt>
                      <c:pt idx="24">
                        <c:v>315.041</c:v>
                      </c:pt>
                      <c:pt idx="25">
                        <c:v>315.71699999999981</c:v>
                      </c:pt>
                      <c:pt idx="26">
                        <c:v>316.399</c:v>
                      </c:pt>
                      <c:pt idx="27">
                        <c:v>317.08600000000001</c:v>
                      </c:pt>
                      <c:pt idx="28">
                        <c:v>317.77699999999982</c:v>
                      </c:pt>
                      <c:pt idx="29">
                        <c:v>318.47300000000001</c:v>
                      </c:pt>
                      <c:pt idx="30">
                        <c:v>319.17200000000008</c:v>
                      </c:pt>
                      <c:pt idx="31">
                        <c:v>319.863</c:v>
                      </c:pt>
                      <c:pt idx="32">
                        <c:v>320.553</c:v>
                      </c:pt>
                      <c:pt idx="33">
                        <c:v>321.24099999999999</c:v>
                      </c:pt>
                      <c:pt idx="34">
                        <c:v>321.93099999999981</c:v>
                      </c:pt>
                      <c:pt idx="35">
                        <c:v>322.62200000000001</c:v>
                      </c:pt>
                      <c:pt idx="36">
                        <c:v>323.32100000000003</c:v>
                      </c:pt>
                      <c:pt idx="37">
                        <c:v>324.02</c:v>
                      </c:pt>
                      <c:pt idx="38">
                        <c:v>324.72099999999978</c:v>
                      </c:pt>
                      <c:pt idx="39">
                        <c:v>325.42700000000002</c:v>
                      </c:pt>
                      <c:pt idx="40">
                        <c:v>326.137</c:v>
                      </c:pt>
                      <c:pt idx="41">
                        <c:v>326.846</c:v>
                      </c:pt>
                      <c:pt idx="42">
                        <c:v>327.55799999999999</c:v>
                      </c:pt>
                      <c:pt idx="43">
                        <c:v>328.26499999999999</c:v>
                      </c:pt>
                      <c:pt idx="44">
                        <c:v>328.97099999999978</c:v>
                      </c:pt>
                      <c:pt idx="45">
                        <c:v>329.678</c:v>
                      </c:pt>
                      <c:pt idx="46">
                        <c:v>330.38799999999992</c:v>
                      </c:pt>
                      <c:pt idx="47">
                        <c:v>331.09800000000001</c:v>
                      </c:pt>
                      <c:pt idx="48">
                        <c:v>331.80899999999991</c:v>
                      </c:pt>
                      <c:pt idx="49">
                        <c:v>332.51400000000001</c:v>
                      </c:pt>
                      <c:pt idx="50">
                        <c:v>333.21499999999997</c:v>
                      </c:pt>
                      <c:pt idx="51">
                        <c:v>333.91799999999978</c:v>
                      </c:pt>
                      <c:pt idx="52">
                        <c:v>334.62900000000002</c:v>
                      </c:pt>
                      <c:pt idx="53">
                        <c:v>335.34199999999993</c:v>
                      </c:pt>
                      <c:pt idx="54">
                        <c:v>336.053</c:v>
                      </c:pt>
                      <c:pt idx="55">
                        <c:v>336.76900000000001</c:v>
                      </c:pt>
                      <c:pt idx="56">
                        <c:v>337.48599999999982</c:v>
                      </c:pt>
                      <c:pt idx="57">
                        <c:v>338.2</c:v>
                      </c:pt>
                      <c:pt idx="58">
                        <c:v>338.91300000000001</c:v>
                      </c:pt>
                      <c:pt idx="59">
                        <c:v>339.62700000000001</c:v>
                      </c:pt>
                      <c:pt idx="60">
                        <c:v>340.34199999999993</c:v>
                      </c:pt>
                      <c:pt idx="61">
                        <c:v>341.05500000000001</c:v>
                      </c:pt>
                      <c:pt idx="62">
                        <c:v>341.76600000000002</c:v>
                      </c:pt>
                      <c:pt idx="63">
                        <c:v>342.47800000000001</c:v>
                      </c:pt>
                      <c:pt idx="64">
                        <c:v>343.18899999999991</c:v>
                      </c:pt>
                      <c:pt idx="65">
                        <c:v>343.90199999999982</c:v>
                      </c:pt>
                      <c:pt idx="66">
                        <c:v>344.61700000000002</c:v>
                      </c:pt>
                      <c:pt idx="67">
                        <c:v>345.33</c:v>
                      </c:pt>
                      <c:pt idx="68">
                        <c:v>346.04700000000008</c:v>
                      </c:pt>
                      <c:pt idx="69">
                        <c:v>346.76499999999999</c:v>
                      </c:pt>
                      <c:pt idx="70">
                        <c:v>347.48099999999982</c:v>
                      </c:pt>
                      <c:pt idx="71">
                        <c:v>348.202</c:v>
                      </c:pt>
                      <c:pt idx="72">
                        <c:v>348.92799999999983</c:v>
                      </c:pt>
                      <c:pt idx="73">
                        <c:v>349.65199999999999</c:v>
                      </c:pt>
                      <c:pt idx="74">
                        <c:v>350.37400000000002</c:v>
                      </c:pt>
                      <c:pt idx="75">
                        <c:v>351.09199999999981</c:v>
                      </c:pt>
                      <c:pt idx="76">
                        <c:v>351.81200000000001</c:v>
                      </c:pt>
                      <c:pt idx="77">
                        <c:v>352.53499999999991</c:v>
                      </c:pt>
                      <c:pt idx="78">
                        <c:v>353.25299999999999</c:v>
                      </c:pt>
                      <c:pt idx="79">
                        <c:v>353.97</c:v>
                      </c:pt>
                      <c:pt idx="80">
                        <c:v>354.68599999999998</c:v>
                      </c:pt>
                      <c:pt idx="81">
                        <c:v>355.40199999999982</c:v>
                      </c:pt>
                      <c:pt idx="82">
                        <c:v>356.12200000000001</c:v>
                      </c:pt>
                      <c:pt idx="83">
                        <c:v>356.839</c:v>
                      </c:pt>
                      <c:pt idx="84">
                        <c:v>357.55099999999999</c:v>
                      </c:pt>
                      <c:pt idx="85">
                        <c:v>358.26799999999997</c:v>
                      </c:pt>
                      <c:pt idx="86">
                        <c:v>358.9819999999998</c:v>
                      </c:pt>
                      <c:pt idx="87">
                        <c:v>359.69200000000001</c:v>
                      </c:pt>
                      <c:pt idx="88">
                        <c:v>360.39699999999982</c:v>
                      </c:pt>
                      <c:pt idx="89">
                        <c:v>361.1</c:v>
                      </c:pt>
                      <c:pt idx="90">
                        <c:v>361.80599999999993</c:v>
                      </c:pt>
                      <c:pt idx="91">
                        <c:v>362.51099999999991</c:v>
                      </c:pt>
                      <c:pt idx="92">
                        <c:v>363.20799999999991</c:v>
                      </c:pt>
                      <c:pt idx="93">
                        <c:v>363.90499999999992</c:v>
                      </c:pt>
                      <c:pt idx="94">
                        <c:v>364.59800000000001</c:v>
                      </c:pt>
                      <c:pt idx="95">
                        <c:v>365.29199999999997</c:v>
                      </c:pt>
                      <c:pt idx="96">
                        <c:v>365.99099999999981</c:v>
                      </c:pt>
                      <c:pt idx="97">
                        <c:v>366.68599999999998</c:v>
                      </c:pt>
                      <c:pt idx="98">
                        <c:v>367.38400000000001</c:v>
                      </c:pt>
                      <c:pt idx="99">
                        <c:v>368.08100000000002</c:v>
                      </c:pt>
                      <c:pt idx="100">
                        <c:v>368.77800000000002</c:v>
                      </c:pt>
                      <c:pt idx="101">
                        <c:v>369.47099999999978</c:v>
                      </c:pt>
                      <c:pt idx="102">
                        <c:v>370.166</c:v>
                      </c:pt>
                      <c:pt idx="103">
                        <c:v>370.86099999999999</c:v>
                      </c:pt>
                      <c:pt idx="104">
                        <c:v>371.55399999999992</c:v>
                      </c:pt>
                      <c:pt idx="105">
                        <c:v>372.245</c:v>
                      </c:pt>
                      <c:pt idx="106">
                        <c:v>372.93499999999977</c:v>
                      </c:pt>
                      <c:pt idx="107">
                        <c:v>373.63400000000001</c:v>
                      </c:pt>
                      <c:pt idx="108">
                        <c:v>374.334</c:v>
                      </c:pt>
                      <c:pt idx="109">
                        <c:v>375.03499999999991</c:v>
                      </c:pt>
                      <c:pt idx="110">
                        <c:v>375.72899999999981</c:v>
                      </c:pt>
                      <c:pt idx="111">
                        <c:v>376.42099999999982</c:v>
                      </c:pt>
                      <c:pt idx="112">
                        <c:v>377.11400000000009</c:v>
                      </c:pt>
                      <c:pt idx="113">
                        <c:v>377.80500000000001</c:v>
                      </c:pt>
                      <c:pt idx="114">
                        <c:v>378.49900000000002</c:v>
                      </c:pt>
                      <c:pt idx="115">
                        <c:v>379.19499999999999</c:v>
                      </c:pt>
                      <c:pt idx="116">
                        <c:v>379.88900000000001</c:v>
                      </c:pt>
                      <c:pt idx="117">
                        <c:v>380.58100000000002</c:v>
                      </c:pt>
                      <c:pt idx="118">
                        <c:v>381.26900000000001</c:v>
                      </c:pt>
                      <c:pt idx="119">
                        <c:v>381.96299999999991</c:v>
                      </c:pt>
                      <c:pt idx="120">
                        <c:v>382.65300000000002</c:v>
                      </c:pt>
                      <c:pt idx="121">
                        <c:v>383.33600000000001</c:v>
                      </c:pt>
                      <c:pt idx="122">
                        <c:v>384.02</c:v>
                      </c:pt>
                      <c:pt idx="123">
                        <c:v>384.71600000000001</c:v>
                      </c:pt>
                      <c:pt idx="124">
                        <c:v>385.45699999999982</c:v>
                      </c:pt>
                      <c:pt idx="125">
                        <c:v>386.24900000000002</c:v>
                      </c:pt>
                      <c:pt idx="126">
                        <c:v>387.06700000000001</c:v>
                      </c:pt>
                      <c:pt idx="127">
                        <c:v>387.899</c:v>
                      </c:pt>
                      <c:pt idx="128">
                        <c:v>388.74</c:v>
                      </c:pt>
                      <c:pt idx="129">
                        <c:v>389.58600000000001</c:v>
                      </c:pt>
                      <c:pt idx="130">
                        <c:v>390.43200000000002</c:v>
                      </c:pt>
                      <c:pt idx="131">
                        <c:v>391.279</c:v>
                      </c:pt>
                      <c:pt idx="132">
                        <c:v>392.12900000000002</c:v>
                      </c:pt>
                      <c:pt idx="133">
                        <c:v>392.97500000000002</c:v>
                      </c:pt>
                      <c:pt idx="134">
                        <c:v>393.82100000000003</c:v>
                      </c:pt>
                      <c:pt idx="135">
                        <c:v>394.66700000000009</c:v>
                      </c:pt>
                      <c:pt idx="136">
                        <c:v>395.51400000000001</c:v>
                      </c:pt>
                      <c:pt idx="137">
                        <c:v>396.363</c:v>
                      </c:pt>
                      <c:pt idx="138">
                        <c:v>397.20499999999993</c:v>
                      </c:pt>
                      <c:pt idx="139">
                        <c:v>398.04300000000001</c:v>
                      </c:pt>
                      <c:pt idx="140">
                        <c:v>398.88499999999999</c:v>
                      </c:pt>
                      <c:pt idx="141">
                        <c:v>399.7269999999998</c:v>
                      </c:pt>
                      <c:pt idx="142">
                        <c:v>400.565</c:v>
                      </c:pt>
                      <c:pt idx="143">
                        <c:v>401.40300000000002</c:v>
                      </c:pt>
                      <c:pt idx="144">
                        <c:v>402.24799999999999</c:v>
                      </c:pt>
                      <c:pt idx="145">
                        <c:v>403.09699999999981</c:v>
                      </c:pt>
                      <c:pt idx="146">
                        <c:v>403.947</c:v>
                      </c:pt>
                      <c:pt idx="147">
                        <c:v>404.79899999999981</c:v>
                      </c:pt>
                      <c:pt idx="148">
                        <c:v>405.64800000000002</c:v>
                      </c:pt>
                      <c:pt idx="149">
                        <c:v>406.49</c:v>
                      </c:pt>
                      <c:pt idx="150">
                        <c:v>407.33100000000002</c:v>
                      </c:pt>
                      <c:pt idx="151">
                        <c:v>408.16800000000001</c:v>
                      </c:pt>
                      <c:pt idx="152">
                        <c:v>409.00799999999998</c:v>
                      </c:pt>
                      <c:pt idx="153">
                        <c:v>409.85599999999999</c:v>
                      </c:pt>
                      <c:pt idx="154">
                        <c:v>410.702</c:v>
                      </c:pt>
                      <c:pt idx="155">
                        <c:v>411.53999999999979</c:v>
                      </c:pt>
                      <c:pt idx="156">
                        <c:v>412.37099999999992</c:v>
                      </c:pt>
                      <c:pt idx="157">
                        <c:v>413.20600000000002</c:v>
                      </c:pt>
                      <c:pt idx="158">
                        <c:v>414.04300000000001</c:v>
                      </c:pt>
                      <c:pt idx="159">
                        <c:v>414.88299999999998</c:v>
                      </c:pt>
                      <c:pt idx="160">
                        <c:v>415.72300000000001</c:v>
                      </c:pt>
                      <c:pt idx="161">
                        <c:v>416.56099999999998</c:v>
                      </c:pt>
                      <c:pt idx="162">
                        <c:v>417.39099999999979</c:v>
                      </c:pt>
                      <c:pt idx="163">
                        <c:v>418.22199999999981</c:v>
                      </c:pt>
                      <c:pt idx="164">
                        <c:v>419.053</c:v>
                      </c:pt>
                      <c:pt idx="165">
                        <c:v>419.88</c:v>
                      </c:pt>
                      <c:pt idx="166">
                        <c:v>420.70799999999991</c:v>
                      </c:pt>
                      <c:pt idx="167">
                        <c:v>421.53800000000001</c:v>
                      </c:pt>
                      <c:pt idx="168">
                        <c:v>422.37</c:v>
                      </c:pt>
                      <c:pt idx="169">
                        <c:v>423.19900000000001</c:v>
                      </c:pt>
                      <c:pt idx="170">
                        <c:v>424.02099999999979</c:v>
                      </c:pt>
                      <c:pt idx="171">
                        <c:v>424.84100000000001</c:v>
                      </c:pt>
                      <c:pt idx="172">
                        <c:v>425.67</c:v>
                      </c:pt>
                      <c:pt idx="173">
                        <c:v>426.50400000000002</c:v>
                      </c:pt>
                      <c:pt idx="174">
                        <c:v>427.34000000000009</c:v>
                      </c:pt>
                      <c:pt idx="175">
                        <c:v>428.17599999999999</c:v>
                      </c:pt>
                      <c:pt idx="176">
                        <c:v>429.00900000000001</c:v>
                      </c:pt>
                      <c:pt idx="177">
                        <c:v>429.84199999999993</c:v>
                      </c:pt>
                      <c:pt idx="178">
                        <c:v>430.673</c:v>
                      </c:pt>
                      <c:pt idx="179">
                        <c:v>431.50700000000001</c:v>
                      </c:pt>
                      <c:pt idx="180">
                        <c:v>432.34800000000001</c:v>
                      </c:pt>
                      <c:pt idx="181">
                        <c:v>433.18200000000002</c:v>
                      </c:pt>
                      <c:pt idx="182">
                        <c:v>434.01099999999991</c:v>
                      </c:pt>
                      <c:pt idx="183">
                        <c:v>434.839</c:v>
                      </c:pt>
                      <c:pt idx="184">
                        <c:v>435.666</c:v>
                      </c:pt>
                      <c:pt idx="185">
                        <c:v>436.5</c:v>
                      </c:pt>
                      <c:pt idx="186">
                        <c:v>437.34100000000001</c:v>
                      </c:pt>
                      <c:pt idx="187">
                        <c:v>438.178</c:v>
                      </c:pt>
                      <c:pt idx="188">
                        <c:v>439.01400000000001</c:v>
                      </c:pt>
                      <c:pt idx="189">
                        <c:v>439.84899999999999</c:v>
                      </c:pt>
                      <c:pt idx="190">
                        <c:v>440.68700000000001</c:v>
                      </c:pt>
                      <c:pt idx="191">
                        <c:v>441.52499999999992</c:v>
                      </c:pt>
                      <c:pt idx="192">
                        <c:v>442.363</c:v>
                      </c:pt>
                      <c:pt idx="193">
                        <c:v>443.2</c:v>
                      </c:pt>
                      <c:pt idx="194">
                        <c:v>444.03899999999982</c:v>
                      </c:pt>
                      <c:pt idx="195">
                        <c:v>444.87799999999999</c:v>
                      </c:pt>
                      <c:pt idx="196">
                        <c:v>445.714</c:v>
                      </c:pt>
                      <c:pt idx="197">
                        <c:v>446.54700000000008</c:v>
                      </c:pt>
                      <c:pt idx="198">
                        <c:v>447.38</c:v>
                      </c:pt>
                      <c:pt idx="199">
                        <c:v>448.21600000000001</c:v>
                      </c:pt>
                      <c:pt idx="200">
                        <c:v>449.05099999999999</c:v>
                      </c:pt>
                      <c:pt idx="201">
                        <c:v>449.87799999999999</c:v>
                      </c:pt>
                      <c:pt idx="202">
                        <c:v>450.70299999999992</c:v>
                      </c:pt>
                      <c:pt idx="203">
                        <c:v>451.529</c:v>
                      </c:pt>
                      <c:pt idx="204">
                        <c:v>452.35699999999991</c:v>
                      </c:pt>
                      <c:pt idx="205">
                        <c:v>453.18599999999998</c:v>
                      </c:pt>
                      <c:pt idx="206">
                        <c:v>454.01799999999997</c:v>
                      </c:pt>
                      <c:pt idx="207">
                        <c:v>454.851</c:v>
                      </c:pt>
                      <c:pt idx="208">
                        <c:v>455.67899999999992</c:v>
                      </c:pt>
                      <c:pt idx="209">
                        <c:v>456.50400000000002</c:v>
                      </c:pt>
                      <c:pt idx="210">
                        <c:v>457.33600000000001</c:v>
                      </c:pt>
                      <c:pt idx="211">
                        <c:v>458.166</c:v>
                      </c:pt>
                      <c:pt idx="212">
                        <c:v>458.99</c:v>
                      </c:pt>
                      <c:pt idx="213">
                        <c:v>459.81799999999993</c:v>
                      </c:pt>
                      <c:pt idx="214">
                        <c:v>460.64600000000002</c:v>
                      </c:pt>
                      <c:pt idx="215">
                        <c:v>461.47599999999977</c:v>
                      </c:pt>
                      <c:pt idx="216">
                        <c:v>462.31099999999998</c:v>
                      </c:pt>
                      <c:pt idx="217">
                        <c:v>463.149</c:v>
                      </c:pt>
                      <c:pt idx="218">
                        <c:v>463.9869999999998</c:v>
                      </c:pt>
                      <c:pt idx="219">
                        <c:v>464.81899999999979</c:v>
                      </c:pt>
                      <c:pt idx="220">
                        <c:v>465.64300000000009</c:v>
                      </c:pt>
                      <c:pt idx="221">
                        <c:v>466.46699999999981</c:v>
                      </c:pt>
                      <c:pt idx="222">
                        <c:v>467.29299999999978</c:v>
                      </c:pt>
                      <c:pt idx="223">
                        <c:v>468.12</c:v>
                      </c:pt>
                      <c:pt idx="224">
                        <c:v>468.94799999999992</c:v>
                      </c:pt>
                      <c:pt idx="225">
                        <c:v>469.78</c:v>
                      </c:pt>
                      <c:pt idx="226">
                        <c:v>470.61699999999979</c:v>
                      </c:pt>
                      <c:pt idx="227">
                        <c:v>471.44600000000003</c:v>
                      </c:pt>
                      <c:pt idx="228">
                        <c:v>472.27</c:v>
                      </c:pt>
                      <c:pt idx="229">
                        <c:v>473.09500000000003</c:v>
                      </c:pt>
                      <c:pt idx="230">
                        <c:v>473.91999999999979</c:v>
                      </c:pt>
                      <c:pt idx="231">
                        <c:v>474.74599999999992</c:v>
                      </c:pt>
                      <c:pt idx="232">
                        <c:v>475.56899999999979</c:v>
                      </c:pt>
                      <c:pt idx="233">
                        <c:v>476.39400000000001</c:v>
                      </c:pt>
                      <c:pt idx="234">
                        <c:v>477.21699999999981</c:v>
                      </c:pt>
                      <c:pt idx="235">
                        <c:v>478.03699999999998</c:v>
                      </c:pt>
                      <c:pt idx="236">
                        <c:v>478.85500000000002</c:v>
                      </c:pt>
                      <c:pt idx="237">
                        <c:v>479.67399999999992</c:v>
                      </c:pt>
                      <c:pt idx="238">
                        <c:v>480.49700000000001</c:v>
                      </c:pt>
                      <c:pt idx="239">
                        <c:v>481.32400000000001</c:v>
                      </c:pt>
                      <c:pt idx="240">
                        <c:v>482.15899999999999</c:v>
                      </c:pt>
                      <c:pt idx="241">
                        <c:v>482.99099999999981</c:v>
                      </c:pt>
                      <c:pt idx="242">
                        <c:v>483.82100000000003</c:v>
                      </c:pt>
                      <c:pt idx="243">
                        <c:v>484.65899999999999</c:v>
                      </c:pt>
                      <c:pt idx="244">
                        <c:v>485.50299999999999</c:v>
                      </c:pt>
                      <c:pt idx="245">
                        <c:v>486.34199999999993</c:v>
                      </c:pt>
                      <c:pt idx="246">
                        <c:v>487.17599999999999</c:v>
                      </c:pt>
                      <c:pt idx="247">
                        <c:v>488.01099999999991</c:v>
                      </c:pt>
                      <c:pt idx="248">
                        <c:v>488.84399999999999</c:v>
                      </c:pt>
                      <c:pt idx="249">
                        <c:v>489.67</c:v>
                      </c:pt>
                      <c:pt idx="250">
                        <c:v>490.48899999999998</c:v>
                      </c:pt>
                      <c:pt idx="251">
                        <c:v>491.30700000000002</c:v>
                      </c:pt>
                      <c:pt idx="252">
                        <c:v>492.13</c:v>
                      </c:pt>
                      <c:pt idx="253">
                        <c:v>492.96199999999982</c:v>
                      </c:pt>
                      <c:pt idx="254">
                        <c:v>493.79099999999983</c:v>
                      </c:pt>
                      <c:pt idx="255">
                        <c:v>494.61699999999979</c:v>
                      </c:pt>
                      <c:pt idx="256">
                        <c:v>495.44200000000001</c:v>
                      </c:pt>
                      <c:pt idx="257">
                        <c:v>496.26400000000001</c:v>
                      </c:pt>
                      <c:pt idx="258">
                        <c:v>497.09100000000001</c:v>
                      </c:pt>
                      <c:pt idx="259">
                        <c:v>497.91799999999978</c:v>
                      </c:pt>
                      <c:pt idx="260">
                        <c:v>498.745</c:v>
                      </c:pt>
                      <c:pt idx="261">
                        <c:v>499.572</c:v>
                      </c:pt>
                      <c:pt idx="262">
                        <c:v>500.4</c:v>
                      </c:pt>
                      <c:pt idx="263">
                        <c:v>501.22899999999998</c:v>
                      </c:pt>
                      <c:pt idx="264">
                        <c:v>502.05799999999999</c:v>
                      </c:pt>
                      <c:pt idx="265">
                        <c:v>502.89299999999997</c:v>
                      </c:pt>
                      <c:pt idx="266">
                        <c:v>503.72099999999978</c:v>
                      </c:pt>
                      <c:pt idx="267">
                        <c:v>504.54899999999992</c:v>
                      </c:pt>
                      <c:pt idx="268">
                        <c:v>505.375</c:v>
                      </c:pt>
                      <c:pt idx="269">
                        <c:v>506.20299999999992</c:v>
                      </c:pt>
                      <c:pt idx="270">
                        <c:v>507.03599999999977</c:v>
                      </c:pt>
                      <c:pt idx="271">
                        <c:v>507.875</c:v>
                      </c:pt>
                      <c:pt idx="272">
                        <c:v>508.70499999999998</c:v>
                      </c:pt>
                      <c:pt idx="273">
                        <c:v>509.529</c:v>
                      </c:pt>
                      <c:pt idx="274">
                        <c:v>510.3540000000001</c:v>
                      </c:pt>
                      <c:pt idx="275">
                        <c:v>511.18</c:v>
                      </c:pt>
                      <c:pt idx="276">
                        <c:v>512.01400000000001</c:v>
                      </c:pt>
                      <c:pt idx="277">
                        <c:v>512.84699999999975</c:v>
                      </c:pt>
                      <c:pt idx="278">
                        <c:v>513.67700000000002</c:v>
                      </c:pt>
                      <c:pt idx="279">
                        <c:v>514.51</c:v>
                      </c:pt>
                      <c:pt idx="280">
                        <c:v>515.3399999999998</c:v>
                      </c:pt>
                      <c:pt idx="281">
                        <c:v>516.16800000000001</c:v>
                      </c:pt>
                      <c:pt idx="282">
                        <c:v>516.99800000000005</c:v>
                      </c:pt>
                      <c:pt idx="283">
                        <c:v>517.82499999999982</c:v>
                      </c:pt>
                      <c:pt idx="284">
                        <c:v>518.654</c:v>
                      </c:pt>
                      <c:pt idx="285">
                        <c:v>519.48</c:v>
                      </c:pt>
                      <c:pt idx="286">
                        <c:v>520.3009999999997</c:v>
                      </c:pt>
                      <c:pt idx="287">
                        <c:v>521.12300000000005</c:v>
                      </c:pt>
                      <c:pt idx="288">
                        <c:v>521.94799999999975</c:v>
                      </c:pt>
                      <c:pt idx="289">
                        <c:v>522.779</c:v>
                      </c:pt>
                      <c:pt idx="290">
                        <c:v>523.61400000000003</c:v>
                      </c:pt>
                      <c:pt idx="291">
                        <c:v>524.44799999999975</c:v>
                      </c:pt>
                      <c:pt idx="292">
                        <c:v>525.28600000000006</c:v>
                      </c:pt>
                      <c:pt idx="293">
                        <c:v>526.12699999999973</c:v>
                      </c:pt>
                      <c:pt idx="294">
                        <c:v>526.95999999999981</c:v>
                      </c:pt>
                      <c:pt idx="295">
                        <c:v>527.79200000000003</c:v>
                      </c:pt>
                      <c:pt idx="296">
                        <c:v>528.62300000000005</c:v>
                      </c:pt>
                      <c:pt idx="297">
                        <c:v>529.45099999999979</c:v>
                      </c:pt>
                      <c:pt idx="298">
                        <c:v>530.28</c:v>
                      </c:pt>
                      <c:pt idx="299">
                        <c:v>531.11300000000006</c:v>
                      </c:pt>
                      <c:pt idx="300">
                        <c:v>531.94699999999978</c:v>
                      </c:pt>
                      <c:pt idx="301">
                        <c:v>532.78600000000006</c:v>
                      </c:pt>
                      <c:pt idx="302">
                        <c:v>533.62200000000007</c:v>
                      </c:pt>
                      <c:pt idx="303">
                        <c:v>534.45699999999977</c:v>
                      </c:pt>
                      <c:pt idx="304">
                        <c:v>535.29200000000003</c:v>
                      </c:pt>
                      <c:pt idx="305">
                        <c:v>536.12599999999998</c:v>
                      </c:pt>
                      <c:pt idx="306">
                        <c:v>536.96299999999974</c:v>
                      </c:pt>
                      <c:pt idx="307">
                        <c:v>537.80500000000006</c:v>
                      </c:pt>
                      <c:pt idx="308">
                        <c:v>538.64300000000003</c:v>
                      </c:pt>
                      <c:pt idx="309">
                        <c:v>539.48400000000004</c:v>
                      </c:pt>
                      <c:pt idx="310">
                        <c:v>540.3209999999998</c:v>
                      </c:pt>
                      <c:pt idx="311">
                        <c:v>541.149</c:v>
                      </c:pt>
                      <c:pt idx="312">
                        <c:v>541.97500000000002</c:v>
                      </c:pt>
                      <c:pt idx="313">
                        <c:v>542.8009999999997</c:v>
                      </c:pt>
                      <c:pt idx="314">
                        <c:v>543.63</c:v>
                      </c:pt>
                      <c:pt idx="315">
                        <c:v>544.45399999999972</c:v>
                      </c:pt>
                      <c:pt idx="316">
                        <c:v>545.28300000000002</c:v>
                      </c:pt>
                      <c:pt idx="317">
                        <c:v>546.11599999999999</c:v>
                      </c:pt>
                      <c:pt idx="318">
                        <c:v>546.94699999999978</c:v>
                      </c:pt>
                      <c:pt idx="319">
                        <c:v>547.77600000000007</c:v>
                      </c:pt>
                      <c:pt idx="320">
                        <c:v>548.60599999999999</c:v>
                      </c:pt>
                      <c:pt idx="321">
                        <c:v>549.43399999999997</c:v>
                      </c:pt>
                      <c:pt idx="322">
                        <c:v>550.26199999999972</c:v>
                      </c:pt>
                      <c:pt idx="323">
                        <c:v>551.09400000000005</c:v>
                      </c:pt>
                      <c:pt idx="324">
                        <c:v>551.93199999999979</c:v>
                      </c:pt>
                      <c:pt idx="325">
                        <c:v>552.76400000000001</c:v>
                      </c:pt>
                      <c:pt idx="326">
                        <c:v>553.59900000000005</c:v>
                      </c:pt>
                      <c:pt idx="327">
                        <c:v>554.42899999999997</c:v>
                      </c:pt>
                      <c:pt idx="328">
                        <c:v>555.25900000000001</c:v>
                      </c:pt>
                      <c:pt idx="329">
                        <c:v>556.08500000000004</c:v>
                      </c:pt>
                      <c:pt idx="330">
                        <c:v>556.91699999999969</c:v>
                      </c:pt>
                      <c:pt idx="331">
                        <c:v>557.75599999999997</c:v>
                      </c:pt>
                      <c:pt idx="332">
                        <c:v>558.60799999999972</c:v>
                      </c:pt>
                      <c:pt idx="333">
                        <c:v>559.46599999999978</c:v>
                      </c:pt>
                      <c:pt idx="334">
                        <c:v>560.31999999999971</c:v>
                      </c:pt>
                      <c:pt idx="335">
                        <c:v>561.18000000000006</c:v>
                      </c:pt>
                      <c:pt idx="336">
                        <c:v>562.04500000000007</c:v>
                      </c:pt>
                      <c:pt idx="337">
                        <c:v>562.91000000000008</c:v>
                      </c:pt>
                      <c:pt idx="338">
                        <c:v>563.77300000000002</c:v>
                      </c:pt>
                      <c:pt idx="339">
                        <c:v>564.62900000000002</c:v>
                      </c:pt>
                      <c:pt idx="340">
                        <c:v>565.48900000000003</c:v>
                      </c:pt>
                      <c:pt idx="341">
                        <c:v>566.35199999999975</c:v>
                      </c:pt>
                      <c:pt idx="342">
                        <c:v>567.22</c:v>
                      </c:pt>
                      <c:pt idx="343">
                        <c:v>568.08600000000001</c:v>
                      </c:pt>
                      <c:pt idx="344">
                        <c:v>568.95299999999975</c:v>
                      </c:pt>
                      <c:pt idx="345">
                        <c:v>569.81799999999976</c:v>
                      </c:pt>
                      <c:pt idx="346">
                        <c:v>570.68299999999999</c:v>
                      </c:pt>
                      <c:pt idx="347">
                        <c:v>571.54500000000007</c:v>
                      </c:pt>
                      <c:pt idx="348">
                        <c:v>572.40599999999972</c:v>
                      </c:pt>
                      <c:pt idx="349">
                        <c:v>573.27</c:v>
                      </c:pt>
                      <c:pt idx="350">
                        <c:v>574.13400000000001</c:v>
                      </c:pt>
                      <c:pt idx="351">
                        <c:v>575.00400000000002</c:v>
                      </c:pt>
                      <c:pt idx="352">
                        <c:v>575.87900000000002</c:v>
                      </c:pt>
                      <c:pt idx="353">
                        <c:v>576.74900000000002</c:v>
                      </c:pt>
                      <c:pt idx="354">
                        <c:v>577.61500000000001</c:v>
                      </c:pt>
                      <c:pt idx="355">
                        <c:v>578.48199999999997</c:v>
                      </c:pt>
                      <c:pt idx="356">
                        <c:v>579.34799999999962</c:v>
                      </c:pt>
                      <c:pt idx="357">
                        <c:v>580.21699999999998</c:v>
                      </c:pt>
                      <c:pt idx="358">
                        <c:v>581.09</c:v>
                      </c:pt>
                      <c:pt idx="359">
                        <c:v>581.96699999999976</c:v>
                      </c:pt>
                      <c:pt idx="360">
                        <c:v>582.8449999999998</c:v>
                      </c:pt>
                      <c:pt idx="361">
                        <c:v>583.72199999999998</c:v>
                      </c:pt>
                      <c:pt idx="362">
                        <c:v>584.60300000000007</c:v>
                      </c:pt>
                      <c:pt idx="363">
                        <c:v>585.48500000000001</c:v>
                      </c:pt>
                      <c:pt idx="364">
                        <c:v>586.36399999999981</c:v>
                      </c:pt>
                      <c:pt idx="365">
                        <c:v>587.24099999999999</c:v>
                      </c:pt>
                      <c:pt idx="366">
                        <c:v>588.11799999999971</c:v>
                      </c:pt>
                      <c:pt idx="367">
                        <c:v>589.0029999999997</c:v>
                      </c:pt>
                      <c:pt idx="368">
                        <c:v>589.89</c:v>
                      </c:pt>
                      <c:pt idx="369">
                        <c:v>590.774</c:v>
                      </c:pt>
                      <c:pt idx="370">
                        <c:v>591.65199999999982</c:v>
                      </c:pt>
                      <c:pt idx="371">
                        <c:v>592.52499999999998</c:v>
                      </c:pt>
                      <c:pt idx="372">
                        <c:v>593.399</c:v>
                      </c:pt>
                      <c:pt idx="373">
                        <c:v>594.27800000000002</c:v>
                      </c:pt>
                      <c:pt idx="374">
                        <c:v>595.16000000000008</c:v>
                      </c:pt>
                      <c:pt idx="375">
                        <c:v>596.03800000000001</c:v>
                      </c:pt>
                      <c:pt idx="376">
                        <c:v>596.91300000000001</c:v>
                      </c:pt>
                      <c:pt idx="377">
                        <c:v>597.78899999999999</c:v>
                      </c:pt>
                      <c:pt idx="378">
                        <c:v>598.66599999999971</c:v>
                      </c:pt>
                      <c:pt idx="379">
                        <c:v>599.54199999999969</c:v>
                      </c:pt>
                      <c:pt idx="380">
                        <c:v>600.41800000000001</c:v>
                      </c:pt>
                      <c:pt idx="381">
                        <c:v>601.29500000000007</c:v>
                      </c:pt>
                      <c:pt idx="382">
                        <c:v>602.173</c:v>
                      </c:pt>
                      <c:pt idx="383">
                        <c:v>603.05699999999979</c:v>
                      </c:pt>
                      <c:pt idx="384">
                        <c:v>603.94199999999978</c:v>
                      </c:pt>
                      <c:pt idx="385">
                        <c:v>604.82400000000007</c:v>
                      </c:pt>
                      <c:pt idx="386">
                        <c:v>605.70699999999999</c:v>
                      </c:pt>
                      <c:pt idx="387">
                        <c:v>606.59</c:v>
                      </c:pt>
                      <c:pt idx="388">
                        <c:v>607.47299999999996</c:v>
                      </c:pt>
                      <c:pt idx="389">
                        <c:v>608.36499999999978</c:v>
                      </c:pt>
                      <c:pt idx="390">
                        <c:v>609.25800000000004</c:v>
                      </c:pt>
                      <c:pt idx="391">
                        <c:v>610.14800000000002</c:v>
                      </c:pt>
                      <c:pt idx="392">
                        <c:v>611.03600000000006</c:v>
                      </c:pt>
                      <c:pt idx="393">
                        <c:v>611.923</c:v>
                      </c:pt>
                      <c:pt idx="394">
                        <c:v>612.80899999999997</c:v>
                      </c:pt>
                      <c:pt idx="395">
                        <c:v>613.69399999999996</c:v>
                      </c:pt>
                      <c:pt idx="396">
                        <c:v>614.58000000000004</c:v>
                      </c:pt>
                      <c:pt idx="397">
                        <c:v>615.46299999999974</c:v>
                      </c:pt>
                      <c:pt idx="398">
                        <c:v>616.34699999999975</c:v>
                      </c:pt>
                      <c:pt idx="399">
                        <c:v>617.23199999999997</c:v>
                      </c:pt>
                      <c:pt idx="400">
                        <c:v>618.11400000000003</c:v>
                      </c:pt>
                      <c:pt idx="401">
                        <c:v>618.99400000000003</c:v>
                      </c:pt>
                      <c:pt idx="402">
                        <c:v>619.87200000000007</c:v>
                      </c:pt>
                      <c:pt idx="403">
                        <c:v>620.755</c:v>
                      </c:pt>
                      <c:pt idx="404">
                        <c:v>621.64199999999983</c:v>
                      </c:pt>
                      <c:pt idx="405">
                        <c:v>622.52699999999982</c:v>
                      </c:pt>
                      <c:pt idx="406">
                        <c:v>623.41000000000008</c:v>
                      </c:pt>
                      <c:pt idx="407">
                        <c:v>624.29200000000003</c:v>
                      </c:pt>
                      <c:pt idx="408">
                        <c:v>625.17200000000003</c:v>
                      </c:pt>
                      <c:pt idx="409">
                        <c:v>626.053</c:v>
                      </c:pt>
                      <c:pt idx="410">
                        <c:v>626.93399999999997</c:v>
                      </c:pt>
                      <c:pt idx="411">
                        <c:v>627.81899999999996</c:v>
                      </c:pt>
                      <c:pt idx="412">
                        <c:v>628.70100000000002</c:v>
                      </c:pt>
                      <c:pt idx="413">
                        <c:v>629.58199999999999</c:v>
                      </c:pt>
                      <c:pt idx="414">
                        <c:v>630.46399999999971</c:v>
                      </c:pt>
                      <c:pt idx="415">
                        <c:v>631.34899999999971</c:v>
                      </c:pt>
                      <c:pt idx="416">
                        <c:v>632.23299999999972</c:v>
                      </c:pt>
                      <c:pt idx="417">
                        <c:v>633.11699999999996</c:v>
                      </c:pt>
                      <c:pt idx="418">
                        <c:v>633.99400000000003</c:v>
                      </c:pt>
                      <c:pt idx="419">
                        <c:v>634.87099999999998</c:v>
                      </c:pt>
                      <c:pt idx="420">
                        <c:v>635.74900000000002</c:v>
                      </c:pt>
                      <c:pt idx="421">
                        <c:v>636.625</c:v>
                      </c:pt>
                      <c:pt idx="422">
                        <c:v>637.5029999999997</c:v>
                      </c:pt>
                      <c:pt idx="423">
                        <c:v>638.38200000000006</c:v>
                      </c:pt>
                      <c:pt idx="424">
                        <c:v>639.26099999999997</c:v>
                      </c:pt>
                      <c:pt idx="425">
                        <c:v>640.14100000000008</c:v>
                      </c:pt>
                      <c:pt idx="426">
                        <c:v>641.02499999999998</c:v>
                      </c:pt>
                      <c:pt idx="427">
                        <c:v>641.90599999999972</c:v>
                      </c:pt>
                      <c:pt idx="428">
                        <c:v>642.78300000000002</c:v>
                      </c:pt>
                      <c:pt idx="429">
                        <c:v>643.6569999999997</c:v>
                      </c:pt>
                      <c:pt idx="430">
                        <c:v>644.529</c:v>
                      </c:pt>
                      <c:pt idx="431">
                        <c:v>645.404</c:v>
                      </c:pt>
                      <c:pt idx="432">
                        <c:v>646.27800000000002</c:v>
                      </c:pt>
                      <c:pt idx="433">
                        <c:v>647.154</c:v>
                      </c:pt>
                      <c:pt idx="434">
                        <c:v>648.03600000000006</c:v>
                      </c:pt>
                      <c:pt idx="435">
                        <c:v>648.9219999999998</c:v>
                      </c:pt>
                      <c:pt idx="436">
                        <c:v>649.80399999999997</c:v>
                      </c:pt>
                      <c:pt idx="437">
                        <c:v>650.68399999999997</c:v>
                      </c:pt>
                      <c:pt idx="438">
                        <c:v>651.56999999999971</c:v>
                      </c:pt>
                      <c:pt idx="439">
                        <c:v>652.45299999999975</c:v>
                      </c:pt>
                      <c:pt idx="440">
                        <c:v>653.33300000000008</c:v>
                      </c:pt>
                      <c:pt idx="441">
                        <c:v>654.21</c:v>
                      </c:pt>
                      <c:pt idx="442">
                        <c:v>655.08900000000006</c:v>
                      </c:pt>
                      <c:pt idx="443">
                        <c:v>655.97</c:v>
                      </c:pt>
                      <c:pt idx="444">
                        <c:v>656.85199999999975</c:v>
                      </c:pt>
                      <c:pt idx="445">
                        <c:v>657.73299999999972</c:v>
                      </c:pt>
                      <c:pt idx="446">
                        <c:v>658.61200000000008</c:v>
                      </c:pt>
                      <c:pt idx="447">
                        <c:v>659.49099999999999</c:v>
                      </c:pt>
                      <c:pt idx="448">
                        <c:v>660.37099999999998</c:v>
                      </c:pt>
                      <c:pt idx="449">
                        <c:v>661.25</c:v>
                      </c:pt>
                      <c:pt idx="450">
                        <c:v>662.12300000000005</c:v>
                      </c:pt>
                      <c:pt idx="451">
                        <c:v>663</c:v>
                      </c:pt>
                      <c:pt idx="452">
                        <c:v>663.88099999999997</c:v>
                      </c:pt>
                      <c:pt idx="453">
                        <c:v>664.76099999999997</c:v>
                      </c:pt>
                      <c:pt idx="454">
                        <c:v>665.63900000000001</c:v>
                      </c:pt>
                      <c:pt idx="455">
                        <c:v>666.51400000000001</c:v>
                      </c:pt>
                      <c:pt idx="456">
                        <c:v>667.38699999999972</c:v>
                      </c:pt>
                      <c:pt idx="457">
                        <c:v>668.26199999999972</c:v>
                      </c:pt>
                      <c:pt idx="458">
                        <c:v>669.13400000000001</c:v>
                      </c:pt>
                      <c:pt idx="459">
                        <c:v>670.00099999999998</c:v>
                      </c:pt>
                      <c:pt idx="460">
                        <c:v>670.86799999999948</c:v>
                      </c:pt>
                      <c:pt idx="461">
                        <c:v>671.73900000000003</c:v>
                      </c:pt>
                      <c:pt idx="462">
                        <c:v>672.62099999999998</c:v>
                      </c:pt>
                      <c:pt idx="463">
                        <c:v>673.49900000000002</c:v>
                      </c:pt>
                      <c:pt idx="464">
                        <c:v>674.37699999999973</c:v>
                      </c:pt>
                      <c:pt idx="465">
                        <c:v>675.25599999999997</c:v>
                      </c:pt>
                      <c:pt idx="466">
                        <c:v>676.13200000000006</c:v>
                      </c:pt>
                      <c:pt idx="467">
                        <c:v>677.00900000000001</c:v>
                      </c:pt>
                      <c:pt idx="468">
                        <c:v>677.88400000000001</c:v>
                      </c:pt>
                      <c:pt idx="469">
                        <c:v>678.75900000000001</c:v>
                      </c:pt>
                      <c:pt idx="470">
                        <c:v>679.63300000000004</c:v>
                      </c:pt>
                      <c:pt idx="471">
                        <c:v>680.50800000000004</c:v>
                      </c:pt>
                      <c:pt idx="472">
                        <c:v>681.38200000000006</c:v>
                      </c:pt>
                      <c:pt idx="473">
                        <c:v>682.24900000000002</c:v>
                      </c:pt>
                      <c:pt idx="474">
                        <c:v>683.11500000000001</c:v>
                      </c:pt>
                      <c:pt idx="475">
                        <c:v>683.98299999999972</c:v>
                      </c:pt>
                      <c:pt idx="476">
                        <c:v>684.84599999999978</c:v>
                      </c:pt>
                      <c:pt idx="477">
                        <c:v>685.71299999999997</c:v>
                      </c:pt>
                      <c:pt idx="478">
                        <c:v>686.58300000000008</c:v>
                      </c:pt>
                      <c:pt idx="479">
                        <c:v>687.45599999999979</c:v>
                      </c:pt>
                      <c:pt idx="480">
                        <c:v>688.33699999999976</c:v>
                      </c:pt>
                      <c:pt idx="481">
                        <c:v>689.221</c:v>
                      </c:pt>
                      <c:pt idx="482">
                        <c:v>690.10199999999998</c:v>
                      </c:pt>
                      <c:pt idx="483">
                        <c:v>690.98</c:v>
                      </c:pt>
                      <c:pt idx="484">
                        <c:v>691.85199999999975</c:v>
                      </c:pt>
                      <c:pt idx="485">
                        <c:v>692.72400000000005</c:v>
                      </c:pt>
                      <c:pt idx="486">
                        <c:v>693.59300000000007</c:v>
                      </c:pt>
                      <c:pt idx="487">
                        <c:v>694.46199999999976</c:v>
                      </c:pt>
                      <c:pt idx="488">
                        <c:v>695.33699999999976</c:v>
                      </c:pt>
                      <c:pt idx="489">
                        <c:v>696.21100000000001</c:v>
                      </c:pt>
                      <c:pt idx="490">
                        <c:v>697.08699999999999</c:v>
                      </c:pt>
                      <c:pt idx="491">
                        <c:v>697.96099999999979</c:v>
                      </c:pt>
                      <c:pt idx="492">
                        <c:v>698.83499999999981</c:v>
                      </c:pt>
                      <c:pt idx="493">
                        <c:v>699.70900000000006</c:v>
                      </c:pt>
                      <c:pt idx="494">
                        <c:v>700.58799999999997</c:v>
                      </c:pt>
                      <c:pt idx="495">
                        <c:v>701.46099999999979</c:v>
                      </c:pt>
                      <c:pt idx="496">
                        <c:v>702.33899999999971</c:v>
                      </c:pt>
                      <c:pt idx="497">
                        <c:v>703.21400000000006</c:v>
                      </c:pt>
                      <c:pt idx="498">
                        <c:v>704.09</c:v>
                      </c:pt>
                      <c:pt idx="499">
                        <c:v>704.96299999999974</c:v>
                      </c:pt>
                      <c:pt idx="500">
                        <c:v>705.83899999999971</c:v>
                      </c:pt>
                      <c:pt idx="501">
                        <c:v>706.71699999999998</c:v>
                      </c:pt>
                      <c:pt idx="502">
                        <c:v>707.6</c:v>
                      </c:pt>
                      <c:pt idx="503">
                        <c:v>708.48099999999999</c:v>
                      </c:pt>
                      <c:pt idx="504">
                        <c:v>709.36099999999976</c:v>
                      </c:pt>
                      <c:pt idx="505">
                        <c:v>710.24</c:v>
                      </c:pt>
                      <c:pt idx="506">
                        <c:v>711.11599999999999</c:v>
                      </c:pt>
                      <c:pt idx="507">
                        <c:v>711.99400000000003</c:v>
                      </c:pt>
                      <c:pt idx="508">
                        <c:v>712.86799999999948</c:v>
                      </c:pt>
                      <c:pt idx="509">
                        <c:v>713.74400000000003</c:v>
                      </c:pt>
                      <c:pt idx="510">
                        <c:v>714.62099999999998</c:v>
                      </c:pt>
                      <c:pt idx="511">
                        <c:v>715.5</c:v>
                      </c:pt>
                      <c:pt idx="512">
                        <c:v>716.38099999999997</c:v>
                      </c:pt>
                      <c:pt idx="513">
                        <c:v>717.26299999999969</c:v>
                      </c:pt>
                      <c:pt idx="514">
                        <c:v>718.15</c:v>
                      </c:pt>
                      <c:pt idx="515">
                        <c:v>719.03500000000008</c:v>
                      </c:pt>
                      <c:pt idx="516">
                        <c:v>719.91699999999969</c:v>
                      </c:pt>
                      <c:pt idx="517">
                        <c:v>720.8</c:v>
                      </c:pt>
                      <c:pt idx="518">
                        <c:v>721.678</c:v>
                      </c:pt>
                      <c:pt idx="519">
                        <c:v>722.55599999999981</c:v>
                      </c:pt>
                      <c:pt idx="520">
                        <c:v>723.43399999999997</c:v>
                      </c:pt>
                      <c:pt idx="521">
                        <c:v>724.31199999999978</c:v>
                      </c:pt>
                      <c:pt idx="522">
                        <c:v>725.18900000000008</c:v>
                      </c:pt>
                      <c:pt idx="523">
                        <c:v>726.06899999999996</c:v>
                      </c:pt>
                      <c:pt idx="524">
                        <c:v>726.94999999999982</c:v>
                      </c:pt>
                      <c:pt idx="525">
                        <c:v>727.83599999999979</c:v>
                      </c:pt>
                      <c:pt idx="526">
                        <c:v>728.72299999999996</c:v>
                      </c:pt>
                      <c:pt idx="527">
                        <c:v>729.60699999999997</c:v>
                      </c:pt>
                      <c:pt idx="528">
                        <c:v>730.49</c:v>
                      </c:pt>
                      <c:pt idx="529">
                        <c:v>731.37099999999998</c:v>
                      </c:pt>
                      <c:pt idx="530">
                        <c:v>732.2529999999997</c:v>
                      </c:pt>
                      <c:pt idx="531">
                        <c:v>733.14100000000008</c:v>
                      </c:pt>
                      <c:pt idx="532">
                        <c:v>734.02800000000002</c:v>
                      </c:pt>
                      <c:pt idx="533">
                        <c:v>734.91300000000001</c:v>
                      </c:pt>
                      <c:pt idx="534">
                        <c:v>735.79600000000005</c:v>
                      </c:pt>
                      <c:pt idx="535">
                        <c:v>736.67899999999997</c:v>
                      </c:pt>
                      <c:pt idx="536">
                        <c:v>737.56099999999969</c:v>
                      </c:pt>
                      <c:pt idx="537">
                        <c:v>738.43999999999983</c:v>
                      </c:pt>
                      <c:pt idx="538">
                        <c:v>739.31099999999969</c:v>
                      </c:pt>
                      <c:pt idx="539">
                        <c:v>740.18000000000006</c:v>
                      </c:pt>
                      <c:pt idx="540">
                        <c:v>741.05</c:v>
                      </c:pt>
                      <c:pt idx="541">
                        <c:v>741.923</c:v>
                      </c:pt>
                      <c:pt idx="542">
                        <c:v>742.79600000000005</c:v>
                      </c:pt>
                      <c:pt idx="543">
                        <c:v>743.66800000000001</c:v>
                      </c:pt>
                      <c:pt idx="544">
                        <c:v>744.53699999999981</c:v>
                      </c:pt>
                      <c:pt idx="545">
                        <c:v>745.40899999999999</c:v>
                      </c:pt>
                      <c:pt idx="546">
                        <c:v>746.29100000000005</c:v>
                      </c:pt>
                      <c:pt idx="547">
                        <c:v>747.17200000000003</c:v>
                      </c:pt>
                      <c:pt idx="548">
                        <c:v>748.053</c:v>
                      </c:pt>
                      <c:pt idx="549">
                        <c:v>748.93599999999969</c:v>
                      </c:pt>
                      <c:pt idx="550">
                        <c:v>749.81499999999983</c:v>
                      </c:pt>
                      <c:pt idx="551">
                        <c:v>750.68799999999999</c:v>
                      </c:pt>
                      <c:pt idx="552">
                        <c:v>751.56299999999976</c:v>
                      </c:pt>
                      <c:pt idx="553">
                        <c:v>752.43999999999983</c:v>
                      </c:pt>
                      <c:pt idx="554">
                        <c:v>753.3159999999998</c:v>
                      </c:pt>
                      <c:pt idx="555">
                        <c:v>754.19399999999996</c:v>
                      </c:pt>
                      <c:pt idx="556">
                        <c:v>755.07799999999997</c:v>
                      </c:pt>
                      <c:pt idx="557">
                        <c:v>755.96299999999974</c:v>
                      </c:pt>
                      <c:pt idx="558">
                        <c:v>756.8449999999998</c:v>
                      </c:pt>
                      <c:pt idx="559">
                        <c:v>757.72299999999996</c:v>
                      </c:pt>
                      <c:pt idx="560">
                        <c:v>758.60199999999998</c:v>
                      </c:pt>
                      <c:pt idx="561">
                        <c:v>759.48199999999997</c:v>
                      </c:pt>
                      <c:pt idx="562">
                        <c:v>760.36300000000006</c:v>
                      </c:pt>
                      <c:pt idx="563">
                        <c:v>761.2529999999997</c:v>
                      </c:pt>
                      <c:pt idx="564">
                        <c:v>762.14800000000002</c:v>
                      </c:pt>
                      <c:pt idx="565">
                        <c:v>763.04399999999998</c:v>
                      </c:pt>
                      <c:pt idx="566">
                        <c:v>763.93900000000008</c:v>
                      </c:pt>
                      <c:pt idx="567">
                        <c:v>764.82699999999977</c:v>
                      </c:pt>
                      <c:pt idx="568">
                        <c:v>765.71199999999999</c:v>
                      </c:pt>
                      <c:pt idx="569">
                        <c:v>766.596</c:v>
                      </c:pt>
                      <c:pt idx="570">
                        <c:v>767.48400000000004</c:v>
                      </c:pt>
                      <c:pt idx="571">
                        <c:v>768.37400000000002</c:v>
                      </c:pt>
                      <c:pt idx="572">
                        <c:v>769.26299999999969</c:v>
                      </c:pt>
                      <c:pt idx="573">
                        <c:v>770.149</c:v>
                      </c:pt>
                      <c:pt idx="574">
                        <c:v>771.03800000000001</c:v>
                      </c:pt>
                      <c:pt idx="575">
                        <c:v>771.928</c:v>
                      </c:pt>
                      <c:pt idx="576">
                        <c:v>772.81999999999971</c:v>
                      </c:pt>
                      <c:pt idx="577">
                        <c:v>773.70699999999999</c:v>
                      </c:pt>
                      <c:pt idx="578">
                        <c:v>774.59300000000007</c:v>
                      </c:pt>
                      <c:pt idx="579">
                        <c:v>775.47699999999998</c:v>
                      </c:pt>
                      <c:pt idx="580">
                        <c:v>776.35499999999979</c:v>
                      </c:pt>
                      <c:pt idx="581">
                        <c:v>777.22900000000004</c:v>
                      </c:pt>
                      <c:pt idx="582">
                        <c:v>778.10500000000002</c:v>
                      </c:pt>
                      <c:pt idx="583">
                        <c:v>778.97900000000004</c:v>
                      </c:pt>
                      <c:pt idx="584">
                        <c:v>779.85399999999981</c:v>
                      </c:pt>
                      <c:pt idx="585">
                        <c:v>780.74</c:v>
                      </c:pt>
                      <c:pt idx="586">
                        <c:v>781.62099999999998</c:v>
                      </c:pt>
                      <c:pt idx="587">
                        <c:v>782.49900000000002</c:v>
                      </c:pt>
                      <c:pt idx="588">
                        <c:v>783.37699999999973</c:v>
                      </c:pt>
                      <c:pt idx="589">
                        <c:v>784.25400000000002</c:v>
                      </c:pt>
                      <c:pt idx="590">
                        <c:v>785.13199999999972</c:v>
                      </c:pt>
                      <c:pt idx="591">
                        <c:v>786.01199999999972</c:v>
                      </c:pt>
                      <c:pt idx="592">
                        <c:v>786.89300000000003</c:v>
                      </c:pt>
                      <c:pt idx="593">
                        <c:v>787.77800000000002</c:v>
                      </c:pt>
                      <c:pt idx="594">
                        <c:v>788.66499999999996</c:v>
                      </c:pt>
                      <c:pt idx="595">
                        <c:v>789.55699999999979</c:v>
                      </c:pt>
                      <c:pt idx="596">
                        <c:v>790.44899999999996</c:v>
                      </c:pt>
                      <c:pt idx="597">
                        <c:v>791.3399999999998</c:v>
                      </c:pt>
                      <c:pt idx="598">
                        <c:v>792.23400000000004</c:v>
                      </c:pt>
                      <c:pt idx="599">
                        <c:v>793.13</c:v>
                      </c:pt>
                      <c:pt idx="600">
                        <c:v>794.02</c:v>
                      </c:pt>
                      <c:pt idx="601">
                        <c:v>794.89699999999982</c:v>
                      </c:pt>
                      <c:pt idx="602">
                        <c:v>795.76800000000003</c:v>
                      </c:pt>
                      <c:pt idx="603">
                        <c:v>796.63199999999972</c:v>
                      </c:pt>
                      <c:pt idx="604">
                        <c:v>797.5</c:v>
                      </c:pt>
                      <c:pt idx="605">
                        <c:v>798.37099999999998</c:v>
                      </c:pt>
                      <c:pt idx="606">
                        <c:v>799.255</c:v>
                      </c:pt>
                      <c:pt idx="607">
                        <c:v>800.15</c:v>
                      </c:pt>
                      <c:pt idx="608">
                        <c:v>801.05799999999977</c:v>
                      </c:pt>
                      <c:pt idx="609">
                        <c:v>801.95999999999981</c:v>
                      </c:pt>
                      <c:pt idx="610">
                        <c:v>802.85199999999975</c:v>
                      </c:pt>
                      <c:pt idx="611">
                        <c:v>803.74</c:v>
                      </c:pt>
                      <c:pt idx="612">
                        <c:v>804.62699999999973</c:v>
                      </c:pt>
                      <c:pt idx="613">
                        <c:v>805.51599999999996</c:v>
                      </c:pt>
                      <c:pt idx="614">
                        <c:v>806.41099999999972</c:v>
                      </c:pt>
                      <c:pt idx="615">
                        <c:v>807.30399999999997</c:v>
                      </c:pt>
                      <c:pt idx="616">
                        <c:v>808.20299999999997</c:v>
                      </c:pt>
                      <c:pt idx="617">
                        <c:v>809.101</c:v>
                      </c:pt>
                      <c:pt idx="618">
                        <c:v>809.99800000000005</c:v>
                      </c:pt>
                      <c:pt idx="619">
                        <c:v>810.89599999999996</c:v>
                      </c:pt>
                      <c:pt idx="620">
                        <c:v>811.79300000000001</c:v>
                      </c:pt>
                      <c:pt idx="621">
                        <c:v>812.69100000000003</c:v>
                      </c:pt>
                      <c:pt idx="622">
                        <c:v>813.59299999999996</c:v>
                      </c:pt>
                      <c:pt idx="623">
                        <c:v>814.49800000000005</c:v>
                      </c:pt>
                      <c:pt idx="624">
                        <c:v>815.4</c:v>
                      </c:pt>
                      <c:pt idx="625">
                        <c:v>816.30199999999979</c:v>
                      </c:pt>
                      <c:pt idx="626">
                        <c:v>817.21400000000006</c:v>
                      </c:pt>
                      <c:pt idx="627">
                        <c:v>818.13</c:v>
                      </c:pt>
                      <c:pt idx="628">
                        <c:v>819.04099999999983</c:v>
                      </c:pt>
                      <c:pt idx="629">
                        <c:v>819.95299999999975</c:v>
                      </c:pt>
                      <c:pt idx="630">
                        <c:v>820.86099999999976</c:v>
                      </c:pt>
                      <c:pt idx="631">
                        <c:v>821.76599999999996</c:v>
                      </c:pt>
                      <c:pt idx="632">
                        <c:v>822.67100000000005</c:v>
                      </c:pt>
                      <c:pt idx="633">
                        <c:v>823.57799999999997</c:v>
                      </c:pt>
                      <c:pt idx="634">
                        <c:v>824.48599999999999</c:v>
                      </c:pt>
                      <c:pt idx="635">
                        <c:v>825.39300000000003</c:v>
                      </c:pt>
                      <c:pt idx="636">
                        <c:v>826.298</c:v>
                      </c:pt>
                      <c:pt idx="637">
                        <c:v>827.20699999999999</c:v>
                      </c:pt>
                      <c:pt idx="638">
                        <c:v>828.12099999999998</c:v>
                      </c:pt>
                      <c:pt idx="639">
                        <c:v>829.03800000000001</c:v>
                      </c:pt>
                      <c:pt idx="640">
                        <c:v>829.95499999999981</c:v>
                      </c:pt>
                      <c:pt idx="641">
                        <c:v>830.87800000000004</c:v>
                      </c:pt>
                      <c:pt idx="642">
                        <c:v>831.80399999999997</c:v>
                      </c:pt>
                      <c:pt idx="643">
                        <c:v>832.721</c:v>
                      </c:pt>
                      <c:pt idx="644">
                        <c:v>833.63499999999999</c:v>
                      </c:pt>
                      <c:pt idx="645">
                        <c:v>834.54599999999982</c:v>
                      </c:pt>
                      <c:pt idx="646">
                        <c:v>835.45899999999972</c:v>
                      </c:pt>
                      <c:pt idx="647">
                        <c:v>836.37800000000004</c:v>
                      </c:pt>
                      <c:pt idx="648">
                        <c:v>837.30099999999982</c:v>
                      </c:pt>
                      <c:pt idx="649">
                        <c:v>838.22299999999996</c:v>
                      </c:pt>
                      <c:pt idx="650">
                        <c:v>839.15300000000002</c:v>
                      </c:pt>
                      <c:pt idx="651">
                        <c:v>840.08299999999997</c:v>
                      </c:pt>
                      <c:pt idx="652">
                        <c:v>841.01</c:v>
                      </c:pt>
                      <c:pt idx="653">
                        <c:v>841.93899999999996</c:v>
                      </c:pt>
                      <c:pt idx="654">
                        <c:v>842.87199999999996</c:v>
                      </c:pt>
                      <c:pt idx="655">
                        <c:v>843.80699999999979</c:v>
                      </c:pt>
                      <c:pt idx="656">
                        <c:v>844.745</c:v>
                      </c:pt>
                      <c:pt idx="657">
                        <c:v>845.68299999999999</c:v>
                      </c:pt>
                      <c:pt idx="658">
                        <c:v>846.62</c:v>
                      </c:pt>
                      <c:pt idx="659">
                        <c:v>847.55499999999972</c:v>
                      </c:pt>
                      <c:pt idx="660">
                        <c:v>848.48699999999997</c:v>
                      </c:pt>
                      <c:pt idx="661">
                        <c:v>849.42399999999998</c:v>
                      </c:pt>
                      <c:pt idx="662">
                        <c:v>850.36199999999974</c:v>
                      </c:pt>
                      <c:pt idx="663">
                        <c:v>851.29499999999996</c:v>
                      </c:pt>
                      <c:pt idx="664">
                        <c:v>852.226</c:v>
                      </c:pt>
                      <c:pt idx="665">
                        <c:v>853.15699999999981</c:v>
                      </c:pt>
                      <c:pt idx="666">
                        <c:v>854.09100000000001</c:v>
                      </c:pt>
                      <c:pt idx="667">
                        <c:v>855.029</c:v>
                      </c:pt>
                      <c:pt idx="668">
                        <c:v>855.96299999999974</c:v>
                      </c:pt>
                      <c:pt idx="669">
                        <c:v>856.89800000000002</c:v>
                      </c:pt>
                      <c:pt idx="670">
                        <c:v>857.83399999999972</c:v>
                      </c:pt>
                      <c:pt idx="671">
                        <c:v>858.77599999999995</c:v>
                      </c:pt>
                      <c:pt idx="672">
                        <c:v>859.72</c:v>
                      </c:pt>
                      <c:pt idx="673">
                        <c:v>860.66199999999981</c:v>
                      </c:pt>
                      <c:pt idx="674">
                        <c:v>861.60299999999972</c:v>
                      </c:pt>
                      <c:pt idx="675">
                        <c:v>862.54300000000001</c:v>
                      </c:pt>
                      <c:pt idx="676">
                        <c:v>863.48199999999997</c:v>
                      </c:pt>
                      <c:pt idx="677">
                        <c:v>864.42399999999998</c:v>
                      </c:pt>
                      <c:pt idx="678">
                        <c:v>865.36499999999978</c:v>
                      </c:pt>
                      <c:pt idx="679">
                        <c:v>866.30799999999977</c:v>
                      </c:pt>
                      <c:pt idx="680">
                        <c:v>867.25599999999997</c:v>
                      </c:pt>
                      <c:pt idx="681">
                        <c:v>868.20500000000004</c:v>
                      </c:pt>
                      <c:pt idx="682">
                        <c:v>869.15499999999997</c:v>
                      </c:pt>
                      <c:pt idx="683">
                        <c:v>870.11099999999999</c:v>
                      </c:pt>
                      <c:pt idx="684">
                        <c:v>871.0659999999998</c:v>
                      </c:pt>
                      <c:pt idx="685">
                        <c:v>872.02499999999998</c:v>
                      </c:pt>
                      <c:pt idx="686">
                        <c:v>872.98199999999997</c:v>
                      </c:pt>
                      <c:pt idx="687">
                        <c:v>873.9409999999998</c:v>
                      </c:pt>
                      <c:pt idx="688">
                        <c:v>874.90199999999982</c:v>
                      </c:pt>
                      <c:pt idx="689">
                        <c:v>875.86599999999976</c:v>
                      </c:pt>
                      <c:pt idx="690">
                        <c:v>876.83199999999977</c:v>
                      </c:pt>
                      <c:pt idx="691">
                        <c:v>877.8</c:v>
                      </c:pt>
                      <c:pt idx="692">
                        <c:v>878.76900000000001</c:v>
                      </c:pt>
                      <c:pt idx="693">
                        <c:v>879.73599999999999</c:v>
                      </c:pt>
                      <c:pt idx="694">
                        <c:v>880.70299999999997</c:v>
                      </c:pt>
                      <c:pt idx="695">
                        <c:v>881.66800000000001</c:v>
                      </c:pt>
                      <c:pt idx="696">
                        <c:v>882.63699999999972</c:v>
                      </c:pt>
                      <c:pt idx="697">
                        <c:v>883.61199999999997</c:v>
                      </c:pt>
                      <c:pt idx="698">
                        <c:v>884.58</c:v>
                      </c:pt>
                      <c:pt idx="699">
                        <c:v>885.54099999999983</c:v>
                      </c:pt>
                      <c:pt idx="700">
                        <c:v>886.5</c:v>
                      </c:pt>
                      <c:pt idx="701">
                        <c:v>887.46299999999974</c:v>
                      </c:pt>
                      <c:pt idx="702">
                        <c:v>888.42499999999973</c:v>
                      </c:pt>
                      <c:pt idx="703">
                        <c:v>889.39099999999996</c:v>
                      </c:pt>
                      <c:pt idx="704">
                        <c:v>890.35699999999974</c:v>
                      </c:pt>
                      <c:pt idx="705">
                        <c:v>891.32399999999996</c:v>
                      </c:pt>
                      <c:pt idx="706">
                        <c:v>892.29200000000003</c:v>
                      </c:pt>
                      <c:pt idx="707">
                        <c:v>893.255</c:v>
                      </c:pt>
                      <c:pt idx="708">
                        <c:v>894.21699999999998</c:v>
                      </c:pt>
                      <c:pt idx="709">
                        <c:v>895.18200000000002</c:v>
                      </c:pt>
                      <c:pt idx="710">
                        <c:v>896.15300000000002</c:v>
                      </c:pt>
                      <c:pt idx="711">
                        <c:v>897.12900000000002</c:v>
                      </c:pt>
                      <c:pt idx="712">
                        <c:v>898.10400000000004</c:v>
                      </c:pt>
                      <c:pt idx="713">
                        <c:v>899.072</c:v>
                      </c:pt>
                      <c:pt idx="714">
                        <c:v>900.04399999999998</c:v>
                      </c:pt>
                      <c:pt idx="715">
                        <c:v>901.01699999999983</c:v>
                      </c:pt>
                      <c:pt idx="716">
                        <c:v>901.98699999999997</c:v>
                      </c:pt>
                      <c:pt idx="717">
                        <c:v>902.95599999999979</c:v>
                      </c:pt>
                      <c:pt idx="718">
                        <c:v>903.92599999999982</c:v>
                      </c:pt>
                      <c:pt idx="719">
                        <c:v>904.899</c:v>
                      </c:pt>
                      <c:pt idx="720">
                        <c:v>905.8689999999998</c:v>
                      </c:pt>
                      <c:pt idx="721">
                        <c:v>906.83799999999974</c:v>
                      </c:pt>
                      <c:pt idx="722">
                        <c:v>907.80999999999983</c:v>
                      </c:pt>
                      <c:pt idx="723">
                        <c:v>908.78499999999997</c:v>
                      </c:pt>
                      <c:pt idx="724">
                        <c:v>909.76300000000003</c:v>
                      </c:pt>
                      <c:pt idx="725">
                        <c:v>910.73800000000006</c:v>
                      </c:pt>
                      <c:pt idx="726">
                        <c:v>911.71100000000001</c:v>
                      </c:pt>
                      <c:pt idx="727">
                        <c:v>912.68299999999999</c:v>
                      </c:pt>
                      <c:pt idx="728">
                        <c:v>913.65499999999997</c:v>
                      </c:pt>
                      <c:pt idx="729">
                        <c:v>914.62800000000004</c:v>
                      </c:pt>
                      <c:pt idx="730">
                        <c:v>915.59699999999998</c:v>
                      </c:pt>
                      <c:pt idx="731">
                        <c:v>916.56399999999996</c:v>
                      </c:pt>
                      <c:pt idx="732">
                        <c:v>917.53</c:v>
                      </c:pt>
                      <c:pt idx="733">
                        <c:v>918.49599999999998</c:v>
                      </c:pt>
                      <c:pt idx="734">
                        <c:v>919.46199999999976</c:v>
                      </c:pt>
                      <c:pt idx="735">
                        <c:v>920.42899999999997</c:v>
                      </c:pt>
                      <c:pt idx="736">
                        <c:v>921.39499999999998</c:v>
                      </c:pt>
                      <c:pt idx="737">
                        <c:v>922.35399999999981</c:v>
                      </c:pt>
                      <c:pt idx="738">
                        <c:v>923.31499999999983</c:v>
                      </c:pt>
                      <c:pt idx="739">
                        <c:v>924.27800000000002</c:v>
                      </c:pt>
                      <c:pt idx="740">
                        <c:v>925.24599999999998</c:v>
                      </c:pt>
                      <c:pt idx="741">
                        <c:v>926.21299999999997</c:v>
                      </c:pt>
                      <c:pt idx="742">
                        <c:v>927.18100000000004</c:v>
                      </c:pt>
                      <c:pt idx="743">
                        <c:v>928.14599999999996</c:v>
                      </c:pt>
                      <c:pt idx="744">
                        <c:v>929.10900000000004</c:v>
                      </c:pt>
                      <c:pt idx="745">
                        <c:v>930.07299999999998</c:v>
                      </c:pt>
                      <c:pt idx="746">
                        <c:v>931.04399999999998</c:v>
                      </c:pt>
                      <c:pt idx="747">
                        <c:v>932.02</c:v>
                      </c:pt>
                      <c:pt idx="748">
                        <c:v>932.99199999999996</c:v>
                      </c:pt>
                      <c:pt idx="749">
                        <c:v>933.96699999999976</c:v>
                      </c:pt>
                      <c:pt idx="750">
                        <c:v>934.9409999999998</c:v>
                      </c:pt>
                      <c:pt idx="751">
                        <c:v>935.91399999999999</c:v>
                      </c:pt>
                      <c:pt idx="752">
                        <c:v>936.89</c:v>
                      </c:pt>
                      <c:pt idx="753">
                        <c:v>937.86699999999962</c:v>
                      </c:pt>
                      <c:pt idx="754">
                        <c:v>938.83199999999977</c:v>
                      </c:pt>
                      <c:pt idx="755">
                        <c:v>939.78</c:v>
                      </c:pt>
                      <c:pt idx="756">
                        <c:v>940.72299999999996</c:v>
                      </c:pt>
                      <c:pt idx="757">
                        <c:v>941.6669999999998</c:v>
                      </c:pt>
                      <c:pt idx="758">
                        <c:v>942.61300000000006</c:v>
                      </c:pt>
                      <c:pt idx="759">
                        <c:v>943.56199999999978</c:v>
                      </c:pt>
                      <c:pt idx="760">
                        <c:v>944.51</c:v>
                      </c:pt>
                      <c:pt idx="761">
                        <c:v>945.45599999999979</c:v>
                      </c:pt>
                      <c:pt idx="762">
                        <c:v>946.40599999999972</c:v>
                      </c:pt>
                      <c:pt idx="763">
                        <c:v>947.35699999999974</c:v>
                      </c:pt>
                      <c:pt idx="764">
                        <c:v>948.31299999999976</c:v>
                      </c:pt>
                      <c:pt idx="765">
                        <c:v>949.27099999999996</c:v>
                      </c:pt>
                      <c:pt idx="766">
                        <c:v>950.23400000000004</c:v>
                      </c:pt>
                      <c:pt idx="767">
                        <c:v>951.20500000000004</c:v>
                      </c:pt>
                      <c:pt idx="768">
                        <c:v>952.17399999999998</c:v>
                      </c:pt>
                      <c:pt idx="769">
                        <c:v>953.14199999999983</c:v>
                      </c:pt>
                      <c:pt idx="770">
                        <c:v>954.10599999999999</c:v>
                      </c:pt>
                      <c:pt idx="771">
                        <c:v>955.06099999999981</c:v>
                      </c:pt>
                      <c:pt idx="772">
                        <c:v>956.01599999999996</c:v>
                      </c:pt>
                      <c:pt idx="773">
                        <c:v>956.97400000000005</c:v>
                      </c:pt>
                      <c:pt idx="774">
                        <c:v>957.93499999999972</c:v>
                      </c:pt>
                      <c:pt idx="775">
                        <c:v>958.89699999999982</c:v>
                      </c:pt>
                      <c:pt idx="776">
                        <c:v>959.85899999999981</c:v>
                      </c:pt>
                      <c:pt idx="777">
                        <c:v>960.81899999999996</c:v>
                      </c:pt>
                      <c:pt idx="778">
                        <c:v>961.779</c:v>
                      </c:pt>
                      <c:pt idx="779">
                        <c:v>962.73599999999999</c:v>
                      </c:pt>
                      <c:pt idx="780">
                        <c:v>963.68799999999999</c:v>
                      </c:pt>
                      <c:pt idx="781">
                        <c:v>964.63599999999997</c:v>
                      </c:pt>
                      <c:pt idx="782">
                        <c:v>965.58100000000002</c:v>
                      </c:pt>
                      <c:pt idx="783">
                        <c:v>966.52499999999998</c:v>
                      </c:pt>
                      <c:pt idx="784">
                        <c:v>967.46699999999976</c:v>
                      </c:pt>
                      <c:pt idx="785">
                        <c:v>968.40699999999981</c:v>
                      </c:pt>
                      <c:pt idx="786">
                        <c:v>969.34899999999982</c:v>
                      </c:pt>
                      <c:pt idx="787">
                        <c:v>970.28899999999999</c:v>
                      </c:pt>
                      <c:pt idx="788">
                        <c:v>971.22799999999972</c:v>
                      </c:pt>
                      <c:pt idx="789">
                        <c:v>972.17</c:v>
                      </c:pt>
                      <c:pt idx="790">
                        <c:v>973.10900000000004</c:v>
                      </c:pt>
                      <c:pt idx="791">
                        <c:v>974.04300000000001</c:v>
                      </c:pt>
                      <c:pt idx="792">
                        <c:v>974.97199999999998</c:v>
                      </c:pt>
                      <c:pt idx="793">
                        <c:v>975.90099999999973</c:v>
                      </c:pt>
                      <c:pt idx="794">
                        <c:v>976.82799999999975</c:v>
                      </c:pt>
                      <c:pt idx="795">
                        <c:v>977.75300000000004</c:v>
                      </c:pt>
                      <c:pt idx="796">
                        <c:v>978.678</c:v>
                      </c:pt>
                      <c:pt idx="797">
                        <c:v>979.601</c:v>
                      </c:pt>
                      <c:pt idx="798">
                        <c:v>980.529</c:v>
                      </c:pt>
                      <c:pt idx="799">
                        <c:v>981.45799999999974</c:v>
                      </c:pt>
                      <c:pt idx="800">
                        <c:v>982.38499999999999</c:v>
                      </c:pt>
                      <c:pt idx="801">
                        <c:v>983.30699999999979</c:v>
                      </c:pt>
                      <c:pt idx="802">
                        <c:v>984.23299999999972</c:v>
                      </c:pt>
                      <c:pt idx="803">
                        <c:v>985.17</c:v>
                      </c:pt>
                      <c:pt idx="804">
                        <c:v>986.15699999999981</c:v>
                      </c:pt>
                      <c:pt idx="805">
                        <c:v>987.17700000000002</c:v>
                      </c:pt>
                      <c:pt idx="806">
                        <c:v>988.21400000000006</c:v>
                      </c:pt>
                      <c:pt idx="807">
                        <c:v>989.26300000000003</c:v>
                      </c:pt>
                      <c:pt idx="808">
                        <c:v>990.31299999999976</c:v>
                      </c:pt>
                      <c:pt idx="809">
                        <c:v>991.37</c:v>
                      </c:pt>
                      <c:pt idx="810">
                        <c:v>992.42599999999982</c:v>
                      </c:pt>
                      <c:pt idx="811">
                        <c:v>993.48500000000001</c:v>
                      </c:pt>
                      <c:pt idx="812">
                        <c:v>994.548</c:v>
                      </c:pt>
                      <c:pt idx="813">
                        <c:v>995.61699999999996</c:v>
                      </c:pt>
                      <c:pt idx="814">
                        <c:v>996.68299999999999</c:v>
                      </c:pt>
                      <c:pt idx="815">
                        <c:v>997.74800000000005</c:v>
                      </c:pt>
                      <c:pt idx="816">
                        <c:v>998.80899999999997</c:v>
                      </c:pt>
                      <c:pt idx="817">
                        <c:v>999.86499999999978</c:v>
                      </c:pt>
                      <c:pt idx="818">
                        <c:v>1000.919</c:v>
                      </c:pt>
                      <c:pt idx="819">
                        <c:v>1001.9690000000001</c:v>
                      </c:pt>
                      <c:pt idx="820">
                        <c:v>1003.02</c:v>
                      </c:pt>
                      <c:pt idx="821">
                        <c:v>1004.068</c:v>
                      </c:pt>
                      <c:pt idx="822">
                        <c:v>1005.1180000000001</c:v>
                      </c:pt>
                      <c:pt idx="823">
                        <c:v>1006.17</c:v>
                      </c:pt>
                      <c:pt idx="824">
                        <c:v>1007.218</c:v>
                      </c:pt>
                      <c:pt idx="825">
                        <c:v>1008.274</c:v>
                      </c:pt>
                      <c:pt idx="826">
                        <c:v>1009.332</c:v>
                      </c:pt>
                      <c:pt idx="827">
                        <c:v>1010.384</c:v>
                      </c:pt>
                      <c:pt idx="828">
                        <c:v>1011.4349999999999</c:v>
                      </c:pt>
                      <c:pt idx="829">
                        <c:v>1012.481</c:v>
                      </c:pt>
                      <c:pt idx="830">
                        <c:v>1013.522</c:v>
                      </c:pt>
                      <c:pt idx="831">
                        <c:v>1014.563</c:v>
                      </c:pt>
                      <c:pt idx="832">
                        <c:v>1015.605</c:v>
                      </c:pt>
                      <c:pt idx="833">
                        <c:v>1016.6420000000001</c:v>
                      </c:pt>
                      <c:pt idx="834">
                        <c:v>1017.683</c:v>
                      </c:pt>
                      <c:pt idx="835">
                        <c:v>1018.724</c:v>
                      </c:pt>
                      <c:pt idx="836">
                        <c:v>1019.759</c:v>
                      </c:pt>
                      <c:pt idx="837">
                        <c:v>1020.799</c:v>
                      </c:pt>
                      <c:pt idx="838">
                        <c:v>1021.831</c:v>
                      </c:pt>
                      <c:pt idx="839">
                        <c:v>1022.861</c:v>
                      </c:pt>
                      <c:pt idx="840">
                        <c:v>1023.888</c:v>
                      </c:pt>
                      <c:pt idx="841">
                        <c:v>1024.9110000000001</c:v>
                      </c:pt>
                      <c:pt idx="842">
                        <c:v>1025.942</c:v>
                      </c:pt>
                      <c:pt idx="843">
                        <c:v>1026.9739999999999</c:v>
                      </c:pt>
                      <c:pt idx="844">
                        <c:v>1028.0039999999999</c:v>
                      </c:pt>
                      <c:pt idx="845">
                        <c:v>1029.03</c:v>
                      </c:pt>
                      <c:pt idx="846">
                        <c:v>1030.0640000000001</c:v>
                      </c:pt>
                      <c:pt idx="847">
                        <c:v>1031.1030000000001</c:v>
                      </c:pt>
                      <c:pt idx="848">
                        <c:v>1032.1320000000001</c:v>
                      </c:pt>
                      <c:pt idx="849">
                        <c:v>1033.152</c:v>
                      </c:pt>
                      <c:pt idx="850">
                        <c:v>1034.173</c:v>
                      </c:pt>
                      <c:pt idx="851">
                        <c:v>1035.1949999999999</c:v>
                      </c:pt>
                      <c:pt idx="852">
                        <c:v>1036.2159999999999</c:v>
                      </c:pt>
                      <c:pt idx="853">
                        <c:v>1037.2349999999999</c:v>
                      </c:pt>
                      <c:pt idx="854">
                        <c:v>1038.2449999999999</c:v>
                      </c:pt>
                      <c:pt idx="855">
                        <c:v>1039.231</c:v>
                      </c:pt>
                      <c:pt idx="856">
                        <c:v>1040.201</c:v>
                      </c:pt>
                      <c:pt idx="857">
                        <c:v>1041.1569999999999</c:v>
                      </c:pt>
                      <c:pt idx="858">
                        <c:v>1042.105</c:v>
                      </c:pt>
                      <c:pt idx="859">
                        <c:v>1043.0530000000001</c:v>
                      </c:pt>
                      <c:pt idx="860">
                        <c:v>1044.0039999999999</c:v>
                      </c:pt>
                      <c:pt idx="861">
                        <c:v>1044.9659999999999</c:v>
                      </c:pt>
                      <c:pt idx="862">
                        <c:v>1045.941</c:v>
                      </c:pt>
                      <c:pt idx="863">
                        <c:v>1046.9359999999999</c:v>
                      </c:pt>
                      <c:pt idx="864">
                        <c:v>1047.9380000000001</c:v>
                      </c:pt>
                      <c:pt idx="865">
                        <c:v>1048.9449999999999</c:v>
                      </c:pt>
                      <c:pt idx="866">
                        <c:v>1049.954</c:v>
                      </c:pt>
                      <c:pt idx="867">
                        <c:v>1050.9670000000001</c:v>
                      </c:pt>
                      <c:pt idx="868">
                        <c:v>1051.972</c:v>
                      </c:pt>
                      <c:pt idx="869">
                        <c:v>1052.972</c:v>
                      </c:pt>
                      <c:pt idx="870">
                        <c:v>1053.9670000000001</c:v>
                      </c:pt>
                      <c:pt idx="871">
                        <c:v>1054.9580000000001</c:v>
                      </c:pt>
                      <c:pt idx="872">
                        <c:v>1055.943</c:v>
                      </c:pt>
                      <c:pt idx="873">
                        <c:v>1056.9290000000001</c:v>
                      </c:pt>
                      <c:pt idx="874">
                        <c:v>1057.913</c:v>
                      </c:pt>
                      <c:pt idx="875">
                        <c:v>1058.8920000000001</c:v>
                      </c:pt>
                      <c:pt idx="876">
                        <c:v>1059.8679999999999</c:v>
                      </c:pt>
                      <c:pt idx="877">
                        <c:v>1060.845</c:v>
                      </c:pt>
                      <c:pt idx="878">
                        <c:v>1061.8219999999999</c:v>
                      </c:pt>
                      <c:pt idx="879">
                        <c:v>1062.8</c:v>
                      </c:pt>
                      <c:pt idx="880">
                        <c:v>1063.7750000000001</c:v>
                      </c:pt>
                      <c:pt idx="881">
                        <c:v>1064.752</c:v>
                      </c:pt>
                      <c:pt idx="882">
                        <c:v>1065.7280000000001</c:v>
                      </c:pt>
                      <c:pt idx="883">
                        <c:v>1066.7049999999999</c:v>
                      </c:pt>
                      <c:pt idx="884">
                        <c:v>1067.6880000000001</c:v>
                      </c:pt>
                      <c:pt idx="885">
                        <c:v>1068.674</c:v>
                      </c:pt>
                      <c:pt idx="886">
                        <c:v>1069.6610000000001</c:v>
                      </c:pt>
                      <c:pt idx="887">
                        <c:v>1070.643</c:v>
                      </c:pt>
                      <c:pt idx="888">
                        <c:v>1071.627</c:v>
                      </c:pt>
                      <c:pt idx="889">
                        <c:v>1072.604</c:v>
                      </c:pt>
                      <c:pt idx="890">
                        <c:v>1073.58</c:v>
                      </c:pt>
                      <c:pt idx="891">
                        <c:v>1074.558</c:v>
                      </c:pt>
                      <c:pt idx="892">
                        <c:v>1075.5350000000001</c:v>
                      </c:pt>
                      <c:pt idx="893">
                        <c:v>1076.509</c:v>
                      </c:pt>
                      <c:pt idx="894">
                        <c:v>1077.4760000000001</c:v>
                      </c:pt>
                      <c:pt idx="895">
                        <c:v>1078.4469999999999</c:v>
                      </c:pt>
                      <c:pt idx="896">
                        <c:v>1079.4190000000001</c:v>
                      </c:pt>
                      <c:pt idx="897">
                        <c:v>1080.395</c:v>
                      </c:pt>
                      <c:pt idx="898">
                        <c:v>1081.373</c:v>
                      </c:pt>
                      <c:pt idx="899">
                        <c:v>1082.3489999999999</c:v>
                      </c:pt>
                      <c:pt idx="900">
                        <c:v>1083.325</c:v>
                      </c:pt>
                      <c:pt idx="901">
                        <c:v>1084.297</c:v>
                      </c:pt>
                      <c:pt idx="902">
                        <c:v>1085.2670000000001</c:v>
                      </c:pt>
                      <c:pt idx="903">
                        <c:v>1086.232</c:v>
                      </c:pt>
                      <c:pt idx="904">
                        <c:v>1087.194</c:v>
                      </c:pt>
                      <c:pt idx="905">
                        <c:v>1088.1590000000001</c:v>
                      </c:pt>
                      <c:pt idx="906">
                        <c:v>1089.126</c:v>
                      </c:pt>
                      <c:pt idx="907">
                        <c:v>1090.096</c:v>
                      </c:pt>
                      <c:pt idx="908">
                        <c:v>1091.0640000000001</c:v>
                      </c:pt>
                      <c:pt idx="909">
                        <c:v>1092.0329999999999</c:v>
                      </c:pt>
                      <c:pt idx="910">
                        <c:v>1093</c:v>
                      </c:pt>
                      <c:pt idx="911">
                        <c:v>1093.9649999999999</c:v>
                      </c:pt>
                      <c:pt idx="912">
                        <c:v>1094.93</c:v>
                      </c:pt>
                      <c:pt idx="913">
                        <c:v>1095.895</c:v>
                      </c:pt>
                      <c:pt idx="914">
                        <c:v>1096.8630000000001</c:v>
                      </c:pt>
                      <c:pt idx="915">
                        <c:v>1097.83</c:v>
                      </c:pt>
                      <c:pt idx="916">
                        <c:v>1098.799</c:v>
                      </c:pt>
                      <c:pt idx="917">
                        <c:v>1099.77</c:v>
                      </c:pt>
                    </c:numCache>
                  </c:numRef>
                </c:xVal>
                <c:yVal>
                  <c:numRef>
                    <c:extLst xmlns:c16r2="http://schemas.microsoft.com/office/drawing/2015/06/chart">
                      <c:ext uri="{02D57815-91ED-43cb-92C2-25804820EDAC}">
                        <c15:formulaRef>
                          <c15:sqref>BSG!$P$6:$P$923</c15:sqref>
                        </c15:formulaRef>
                      </c:ext>
                    </c:extLst>
                    <c:numCache>
                      <c:formatCode>General</c:formatCode>
                      <c:ptCount val="918"/>
                      <c:pt idx="0">
                        <c:v>1</c:v>
                      </c:pt>
                      <c:pt idx="1">
                        <c:v>0.99992458109511995</c:v>
                      </c:pt>
                      <c:pt idx="2">
                        <c:v>0.99990690478928901</c:v>
                      </c:pt>
                      <c:pt idx="3">
                        <c:v>0.99990690478928901</c:v>
                      </c:pt>
                      <c:pt idx="4">
                        <c:v>0.99971953594747798</c:v>
                      </c:pt>
                      <c:pt idx="5">
                        <c:v>0.99956869813771798</c:v>
                      </c:pt>
                      <c:pt idx="6">
                        <c:v>0.99947560292700799</c:v>
                      </c:pt>
                      <c:pt idx="7">
                        <c:v>0.99936365299007701</c:v>
                      </c:pt>
                      <c:pt idx="8">
                        <c:v>0.99926937935897697</c:v>
                      </c:pt>
                      <c:pt idx="9">
                        <c:v>0.99913857469582601</c:v>
                      </c:pt>
                      <c:pt idx="10">
                        <c:v>0.99898891530645495</c:v>
                      </c:pt>
                      <c:pt idx="11">
                        <c:v>0.99887696536952397</c:v>
                      </c:pt>
                      <c:pt idx="12">
                        <c:v>0.99874616070637401</c:v>
                      </c:pt>
                      <c:pt idx="13">
                        <c:v>0.99857764659078296</c:v>
                      </c:pt>
                      <c:pt idx="14">
                        <c:v>0.99842798720141201</c:v>
                      </c:pt>
                      <c:pt idx="15">
                        <c:v>0.99825829466543203</c:v>
                      </c:pt>
                      <c:pt idx="16">
                        <c:v>0.99814752314888999</c:v>
                      </c:pt>
                      <c:pt idx="17">
                        <c:v>0.99794129958085998</c:v>
                      </c:pt>
                      <c:pt idx="18">
                        <c:v>0.99775275231866001</c:v>
                      </c:pt>
                      <c:pt idx="19">
                        <c:v>0.99754652875062899</c:v>
                      </c:pt>
                      <c:pt idx="20">
                        <c:v>0.99732262887676704</c:v>
                      </c:pt>
                      <c:pt idx="21">
                        <c:v>0.99713526003495701</c:v>
                      </c:pt>
                      <c:pt idx="22">
                        <c:v>0.99687365070865497</c:v>
                      </c:pt>
                      <c:pt idx="23">
                        <c:v>0.99661204138235304</c:v>
                      </c:pt>
                      <c:pt idx="24">
                        <c:v>0.99638696308810204</c:v>
                      </c:pt>
                      <c:pt idx="25">
                        <c:v>0.99612417534141195</c:v>
                      </c:pt>
                      <c:pt idx="26">
                        <c:v>0.99578714711022998</c:v>
                      </c:pt>
                      <c:pt idx="27">
                        <c:v>0.99552553778392805</c:v>
                      </c:pt>
                      <c:pt idx="28">
                        <c:v>0.99522621900518704</c:v>
                      </c:pt>
                      <c:pt idx="29">
                        <c:v>0.99492572180605598</c:v>
                      </c:pt>
                      <c:pt idx="30">
                        <c:v>0.99462640302731498</c:v>
                      </c:pt>
                      <c:pt idx="31">
                        <c:v>0.99432708424857297</c:v>
                      </c:pt>
                      <c:pt idx="32">
                        <c:v>0.99402776546983096</c:v>
                      </c:pt>
                      <c:pt idx="33">
                        <c:v>0.99363417305999002</c:v>
                      </c:pt>
                      <c:pt idx="34">
                        <c:v>0.99327829010258895</c:v>
                      </c:pt>
                      <c:pt idx="35">
                        <c:v>0.99290473083935604</c:v>
                      </c:pt>
                      <c:pt idx="36">
                        <c:v>0.99247342897707502</c:v>
                      </c:pt>
                      <c:pt idx="37">
                        <c:v>0.99206098184101299</c:v>
                      </c:pt>
                      <c:pt idx="38">
                        <c:v>0.99166856785155999</c:v>
                      </c:pt>
                      <c:pt idx="39">
                        <c:v>0.99127497544171905</c:v>
                      </c:pt>
                      <c:pt idx="40">
                        <c:v>0.99090023775809799</c:v>
                      </c:pt>
                      <c:pt idx="41">
                        <c:v>0.99047011431620502</c:v>
                      </c:pt>
                      <c:pt idx="42">
                        <c:v>0.99002113614809295</c:v>
                      </c:pt>
                      <c:pt idx="43">
                        <c:v>0.98955330325376001</c:v>
                      </c:pt>
                      <c:pt idx="44">
                        <c:v>0.98900887303415896</c:v>
                      </c:pt>
                      <c:pt idx="45">
                        <c:v>0.98850333068738705</c:v>
                      </c:pt>
                      <c:pt idx="46">
                        <c:v>0.98798011203478298</c:v>
                      </c:pt>
                      <c:pt idx="47">
                        <c:v>0.98745571496179096</c:v>
                      </c:pt>
                      <c:pt idx="48">
                        <c:v>0.98696902734123904</c:v>
                      </c:pt>
                      <c:pt idx="49">
                        <c:v>0.98642577554202604</c:v>
                      </c:pt>
                      <c:pt idx="50">
                        <c:v>0.98586366901659395</c:v>
                      </c:pt>
                      <c:pt idx="51">
                        <c:v>0.98530156249116196</c:v>
                      </c:pt>
                      <c:pt idx="52">
                        <c:v>0.98468524862784701</c:v>
                      </c:pt>
                      <c:pt idx="53">
                        <c:v>0.98404772319753497</c:v>
                      </c:pt>
                      <c:pt idx="54">
                        <c:v>0.98343023091383197</c:v>
                      </c:pt>
                      <c:pt idx="55">
                        <c:v>0.98281156020974003</c:v>
                      </c:pt>
                      <c:pt idx="56">
                        <c:v>0.98217521319981704</c:v>
                      </c:pt>
                      <c:pt idx="57">
                        <c:v>0.98150115673745297</c:v>
                      </c:pt>
                      <c:pt idx="58">
                        <c:v>0.98082827869547895</c:v>
                      </c:pt>
                      <c:pt idx="59">
                        <c:v>0.98015422223311599</c:v>
                      </c:pt>
                      <c:pt idx="60">
                        <c:v>0.979460132624144</c:v>
                      </c:pt>
                      <c:pt idx="61">
                        <c:v>0.97874836670934096</c:v>
                      </c:pt>
                      <c:pt idx="62">
                        <c:v>0.97803895763531601</c:v>
                      </c:pt>
                      <c:pt idx="63">
                        <c:v>0.97727062754185301</c:v>
                      </c:pt>
                      <c:pt idx="64">
                        <c:v>0.97652115217461</c:v>
                      </c:pt>
                      <c:pt idx="65">
                        <c:v>0.97577285522775603</c:v>
                      </c:pt>
                      <c:pt idx="66">
                        <c:v>0.97502337986051302</c:v>
                      </c:pt>
                      <c:pt idx="67">
                        <c:v>0.97425622818743796</c:v>
                      </c:pt>
                      <c:pt idx="68">
                        <c:v>0.97345136706192403</c:v>
                      </c:pt>
                      <c:pt idx="69">
                        <c:v>0.97266418224224205</c:v>
                      </c:pt>
                      <c:pt idx="70">
                        <c:v>0.97185932111672801</c:v>
                      </c:pt>
                      <c:pt idx="71">
                        <c:v>0.97107331471743297</c:v>
                      </c:pt>
                      <c:pt idx="72">
                        <c:v>0.97024959886569995</c:v>
                      </c:pt>
                      <c:pt idx="73">
                        <c:v>0.96944473774018602</c:v>
                      </c:pt>
                      <c:pt idx="74">
                        <c:v>0.96860098874184297</c:v>
                      </c:pt>
                      <c:pt idx="75">
                        <c:v>0.96775959658427801</c:v>
                      </c:pt>
                      <c:pt idx="76">
                        <c:v>0.96691702600632401</c:v>
                      </c:pt>
                      <c:pt idx="77">
                        <c:v>0.96605442228176097</c:v>
                      </c:pt>
                      <c:pt idx="78">
                        <c:v>0.96521303012419601</c:v>
                      </c:pt>
                      <c:pt idx="79">
                        <c:v>0.96437045954624201</c:v>
                      </c:pt>
                      <c:pt idx="80">
                        <c:v>0.963527888968288</c:v>
                      </c:pt>
                      <c:pt idx="81">
                        <c:v>0.96264760893789503</c:v>
                      </c:pt>
                      <c:pt idx="82">
                        <c:v>0.96176732890750105</c:v>
                      </c:pt>
                      <c:pt idx="83">
                        <c:v>0.960907082023716</c:v>
                      </c:pt>
                      <c:pt idx="84">
                        <c:v>0.96002562357293297</c:v>
                      </c:pt>
                      <c:pt idx="85">
                        <c:v>0.959145343542539</c:v>
                      </c:pt>
                      <c:pt idx="86">
                        <c:v>0.95828627507914299</c:v>
                      </c:pt>
                      <c:pt idx="87">
                        <c:v>0.95736828559630904</c:v>
                      </c:pt>
                      <c:pt idx="88">
                        <c:v>0.95641258666103501</c:v>
                      </c:pt>
                      <c:pt idx="89">
                        <c:v>0.95549459717820195</c:v>
                      </c:pt>
                      <c:pt idx="90">
                        <c:v>0.95461549556819703</c:v>
                      </c:pt>
                      <c:pt idx="91">
                        <c:v>0.95377292499024302</c:v>
                      </c:pt>
                      <c:pt idx="92">
                        <c:v>0.95291149968606903</c:v>
                      </c:pt>
                      <c:pt idx="93">
                        <c:v>0.95205007438189504</c:v>
                      </c:pt>
                      <c:pt idx="94">
                        <c:v>0.95115211804567001</c:v>
                      </c:pt>
                      <c:pt idx="95">
                        <c:v>0.95027183801527604</c:v>
                      </c:pt>
                      <c:pt idx="96">
                        <c:v>0.94942926743732203</c:v>
                      </c:pt>
                      <c:pt idx="97">
                        <c:v>0.94845589219621695</c:v>
                      </c:pt>
                      <c:pt idx="98">
                        <c:v>0.94761332161826295</c:v>
                      </c:pt>
                      <c:pt idx="99">
                        <c:v>0.94675189631408996</c:v>
                      </c:pt>
                      <c:pt idx="100">
                        <c:v>0.94594585676818699</c:v>
                      </c:pt>
                      <c:pt idx="101">
                        <c:v>0.94514099564267295</c:v>
                      </c:pt>
                      <c:pt idx="102">
                        <c:v>0.94427957033849896</c:v>
                      </c:pt>
                      <c:pt idx="103">
                        <c:v>0.94343817818093401</c:v>
                      </c:pt>
                      <c:pt idx="104">
                        <c:v>0.94259442918259095</c:v>
                      </c:pt>
                      <c:pt idx="105">
                        <c:v>0.94171532757258603</c:v>
                      </c:pt>
                      <c:pt idx="106">
                        <c:v>0.94087275699463202</c:v>
                      </c:pt>
                      <c:pt idx="107">
                        <c:v>0.94006671744872905</c:v>
                      </c:pt>
                      <c:pt idx="108">
                        <c:v>0.93928188946982405</c:v>
                      </c:pt>
                      <c:pt idx="109">
                        <c:v>0.93855126882880102</c:v>
                      </c:pt>
                      <c:pt idx="110">
                        <c:v>0.93776526242950697</c:v>
                      </c:pt>
                      <c:pt idx="111">
                        <c:v>0.93692151343116403</c:v>
                      </c:pt>
                      <c:pt idx="112">
                        <c:v>0.93615471528420702</c:v>
                      </c:pt>
                      <c:pt idx="113">
                        <c:v>0.935368119674718</c:v>
                      </c:pt>
                      <c:pt idx="114">
                        <c:v>0.934619587043787</c:v>
                      </c:pt>
                      <c:pt idx="115">
                        <c:v>0.93386964030838804</c:v>
                      </c:pt>
                      <c:pt idx="116">
                        <c:v>0.93310272431939101</c:v>
                      </c:pt>
                      <c:pt idx="117">
                        <c:v>0.93239095840458897</c:v>
                      </c:pt>
                      <c:pt idx="118">
                        <c:v>0.93164242577365697</c:v>
                      </c:pt>
                      <c:pt idx="119">
                        <c:v>0.93093065985885404</c:v>
                      </c:pt>
                      <c:pt idx="120">
                        <c:v>0.93020039274394695</c:v>
                      </c:pt>
                      <c:pt idx="121">
                        <c:v>0.929508306449636</c:v>
                      </c:pt>
                      <c:pt idx="122">
                        <c:v>0.92883330725096203</c:v>
                      </c:pt>
                      <c:pt idx="123">
                        <c:v>0.92814122095665097</c:v>
                      </c:pt>
                      <c:pt idx="124">
                        <c:v>0.92744783839991296</c:v>
                      </c:pt>
                      <c:pt idx="125">
                        <c:v>0.92679251882172997</c:v>
                      </c:pt>
                      <c:pt idx="126">
                        <c:v>0.92615687886403997</c:v>
                      </c:pt>
                      <c:pt idx="127">
                        <c:v>0.92551994264392301</c:v>
                      </c:pt>
                      <c:pt idx="128">
                        <c:v>0.92490138978186998</c:v>
                      </c:pt>
                      <c:pt idx="129">
                        <c:v>0.92426586766621899</c:v>
                      </c:pt>
                      <c:pt idx="130">
                        <c:v>0.92359086846754501</c:v>
                      </c:pt>
                      <c:pt idx="131">
                        <c:v>0.92295522850985501</c:v>
                      </c:pt>
                      <c:pt idx="132">
                        <c:v>0.92241150534248695</c:v>
                      </c:pt>
                      <c:pt idx="133">
                        <c:v>0.92188746179561099</c:v>
                      </c:pt>
                      <c:pt idx="134">
                        <c:v>0.92134385647028205</c:v>
                      </c:pt>
                      <c:pt idx="135">
                        <c:v>0.92076466284921299</c:v>
                      </c:pt>
                      <c:pt idx="136">
                        <c:v>0.92018417296571697</c:v>
                      </c:pt>
                      <c:pt idx="137">
                        <c:v>0.91962218428232301</c:v>
                      </c:pt>
                      <c:pt idx="138">
                        <c:v>0.91906007775689103</c:v>
                      </c:pt>
                      <c:pt idx="139">
                        <c:v>0.91857291876818303</c:v>
                      </c:pt>
                      <c:pt idx="140">
                        <c:v>0.91808693819986398</c:v>
                      </c:pt>
                      <c:pt idx="141">
                        <c:v>0.91756301249502703</c:v>
                      </c:pt>
                      <c:pt idx="142">
                        <c:v>0.91711250238040898</c:v>
                      </c:pt>
                      <c:pt idx="143">
                        <c:v>0.91662663965412905</c:v>
                      </c:pt>
                      <c:pt idx="144">
                        <c:v>0.91617742580193895</c:v>
                      </c:pt>
                      <c:pt idx="145">
                        <c:v>0.91565220383467405</c:v>
                      </c:pt>
                      <c:pt idx="146">
                        <c:v>0.91516622326635499</c:v>
                      </c:pt>
                      <c:pt idx="147">
                        <c:v>0.914679064277647</c:v>
                      </c:pt>
                      <c:pt idx="148">
                        <c:v>0.91424835162555995</c:v>
                      </c:pt>
                      <c:pt idx="149">
                        <c:v>0.91379913777336996</c:v>
                      </c:pt>
                      <c:pt idx="150">
                        <c:v>0.913330362142727</c:v>
                      </c:pt>
                      <c:pt idx="151">
                        <c:v>0.91286276493247198</c:v>
                      </c:pt>
                      <c:pt idx="152">
                        <c:v>0.91245043563844896</c:v>
                      </c:pt>
                      <c:pt idx="153">
                        <c:v>0.91205778596491904</c:v>
                      </c:pt>
                      <c:pt idx="154">
                        <c:v>0.91162707331283199</c:v>
                      </c:pt>
                      <c:pt idx="155">
                        <c:v>0.91119624281870604</c:v>
                      </c:pt>
                      <c:pt idx="156">
                        <c:v>0.91082197650324004</c:v>
                      </c:pt>
                      <c:pt idx="157">
                        <c:v>0.910484476903903</c:v>
                      </c:pt>
                      <c:pt idx="158">
                        <c:v>0.91012989020892898</c:v>
                      </c:pt>
                      <c:pt idx="159">
                        <c:v>0.90979239060959205</c:v>
                      </c:pt>
                      <c:pt idx="160">
                        <c:v>0.90945489101025501</c:v>
                      </c:pt>
                      <c:pt idx="161">
                        <c:v>0.90913707103140995</c:v>
                      </c:pt>
                      <c:pt idx="162">
                        <c:v>0.90879957143207302</c:v>
                      </c:pt>
                      <c:pt idx="163">
                        <c:v>0.90846336809516304</c:v>
                      </c:pt>
                      <c:pt idx="164">
                        <c:v>0.90816404931642203</c:v>
                      </c:pt>
                      <c:pt idx="165">
                        <c:v>0.90782643187504597</c:v>
                      </c:pt>
                      <c:pt idx="166">
                        <c:v>0.90752711309630396</c:v>
                      </c:pt>
                      <c:pt idx="167">
                        <c:v>0.90720799685503195</c:v>
                      </c:pt>
                      <c:pt idx="168">
                        <c:v>0.90694662321280795</c:v>
                      </c:pt>
                      <c:pt idx="169">
                        <c:v>0.90664718659202703</c:v>
                      </c:pt>
                      <c:pt idx="170">
                        <c:v>0.90636613332931104</c:v>
                      </c:pt>
                      <c:pt idx="171">
                        <c:v>0.90612314304515096</c:v>
                      </c:pt>
                      <c:pt idx="172">
                        <c:v>0.90586059098253902</c:v>
                      </c:pt>
                      <c:pt idx="173">
                        <c:v>0.90559792107788695</c:v>
                      </c:pt>
                      <c:pt idx="174">
                        <c:v>0.90531686781517096</c:v>
                      </c:pt>
                      <c:pt idx="175">
                        <c:v>0.90507387753101198</c:v>
                      </c:pt>
                      <c:pt idx="176">
                        <c:v>0.90486777180501898</c:v>
                      </c:pt>
                      <c:pt idx="177">
                        <c:v>0.90454995182617504</c:v>
                      </c:pt>
                      <c:pt idx="178">
                        <c:v>0.90430696154201495</c:v>
                      </c:pt>
                      <c:pt idx="179">
                        <c:v>0.90408235461592001</c:v>
                      </c:pt>
                      <c:pt idx="180">
                        <c:v>0.90383806806933298</c:v>
                      </c:pt>
                      <c:pt idx="181">
                        <c:v>0.90361357898527594</c:v>
                      </c:pt>
                      <c:pt idx="182">
                        <c:v>0.90342703503773802</c:v>
                      </c:pt>
                      <c:pt idx="183">
                        <c:v>0.90323931266981095</c:v>
                      </c:pt>
                      <c:pt idx="184">
                        <c:v>0.90303308910178004</c:v>
                      </c:pt>
                      <c:pt idx="185">
                        <c:v>0.90282686553374902</c:v>
                      </c:pt>
                      <c:pt idx="186">
                        <c:v>0.90264043942824901</c:v>
                      </c:pt>
                      <c:pt idx="187">
                        <c:v>0.90243421586021899</c:v>
                      </c:pt>
                      <c:pt idx="188">
                        <c:v>0.90226617311278301</c:v>
                      </c:pt>
                      <c:pt idx="189">
                        <c:v>0.90207833290281703</c:v>
                      </c:pt>
                      <c:pt idx="190">
                        <c:v>0.90189061053488995</c:v>
                      </c:pt>
                      <c:pt idx="191">
                        <c:v>0.90168568322928699</c:v>
                      </c:pt>
                      <c:pt idx="192">
                        <c:v>0.90151634421942395</c:v>
                      </c:pt>
                      <c:pt idx="193">
                        <c:v>0.90134818362994995</c:v>
                      </c:pt>
                      <c:pt idx="194">
                        <c:v>0.90118014088251397</c:v>
                      </c:pt>
                      <c:pt idx="195">
                        <c:v>0.90101068403061302</c:v>
                      </c:pt>
                      <c:pt idx="196">
                        <c:v>0.90080587456704897</c:v>
                      </c:pt>
                      <c:pt idx="197">
                        <c:v>0.90063641771514702</c:v>
                      </c:pt>
                      <c:pt idx="198">
                        <c:v>0.90046825712567302</c:v>
                      </c:pt>
                      <c:pt idx="199">
                        <c:v>0.90031859773630096</c:v>
                      </c:pt>
                      <c:pt idx="200">
                        <c:v>0.90016893834693101</c:v>
                      </c:pt>
                      <c:pt idx="201">
                        <c:v>0.90000077775745702</c:v>
                      </c:pt>
                      <c:pt idx="202">
                        <c:v>0.89983143874759397</c:v>
                      </c:pt>
                      <c:pt idx="203">
                        <c:v>0.89966327815811997</c:v>
                      </c:pt>
                      <c:pt idx="204">
                        <c:v>0.89949523541068399</c:v>
                      </c:pt>
                      <c:pt idx="205">
                        <c:v>0.89934545817927503</c:v>
                      </c:pt>
                      <c:pt idx="206">
                        <c:v>0.89917611916941198</c:v>
                      </c:pt>
                      <c:pt idx="207">
                        <c:v>0.89902634193800202</c:v>
                      </c:pt>
                      <c:pt idx="208">
                        <c:v>0.89889506590669599</c:v>
                      </c:pt>
                      <c:pt idx="209">
                        <c:v>0.89872690531722099</c:v>
                      </c:pt>
                      <c:pt idx="210">
                        <c:v>0.89859562928591497</c:v>
                      </c:pt>
                      <c:pt idx="211">
                        <c:v>0.898445852054505</c:v>
                      </c:pt>
                      <c:pt idx="212">
                        <c:v>0.89829619266513505</c:v>
                      </c:pt>
                      <c:pt idx="213">
                        <c:v>0.89812803207566005</c:v>
                      </c:pt>
                      <c:pt idx="214">
                        <c:v>0.89797837268628999</c:v>
                      </c:pt>
                      <c:pt idx="215">
                        <c:v>0.89782871329691905</c:v>
                      </c:pt>
                      <c:pt idx="216">
                        <c:v>0.89767893606550897</c:v>
                      </c:pt>
                      <c:pt idx="217">
                        <c:v>0.89752927667613802</c:v>
                      </c:pt>
                      <c:pt idx="218">
                        <c:v>0.89737949944472895</c:v>
                      </c:pt>
                      <c:pt idx="219">
                        <c:v>0.89719177707680098</c:v>
                      </c:pt>
                      <c:pt idx="220">
                        <c:v>0.89702361648732698</c:v>
                      </c:pt>
                      <c:pt idx="221">
                        <c:v>0.89683589411940001</c:v>
                      </c:pt>
                      <c:pt idx="222">
                        <c:v>0.89668611688799005</c:v>
                      </c:pt>
                      <c:pt idx="223">
                        <c:v>0.89651807414055495</c:v>
                      </c:pt>
                      <c:pt idx="224">
                        <c:v>0.89638668026720902</c:v>
                      </c:pt>
                      <c:pt idx="225">
                        <c:v>0.89623702087783796</c:v>
                      </c:pt>
                      <c:pt idx="226">
                        <c:v>0.89604918066787198</c:v>
                      </c:pt>
                      <c:pt idx="227">
                        <c:v>0.89589952127850203</c:v>
                      </c:pt>
                      <c:pt idx="228">
                        <c:v>0.89573136068902703</c:v>
                      </c:pt>
                      <c:pt idx="229">
                        <c:v>0.89554363832109996</c:v>
                      </c:pt>
                      <c:pt idx="230">
                        <c:v>0.89537547773162596</c:v>
                      </c:pt>
                      <c:pt idx="231">
                        <c:v>0.89520743498418998</c:v>
                      </c:pt>
                      <c:pt idx="232">
                        <c:v>0.89501959477422399</c:v>
                      </c:pt>
                      <c:pt idx="233">
                        <c:v>0.89485155202678901</c:v>
                      </c:pt>
                      <c:pt idx="234">
                        <c:v>0.89466371181682303</c:v>
                      </c:pt>
                      <c:pt idx="235">
                        <c:v>0.89447728571132301</c:v>
                      </c:pt>
                      <c:pt idx="236">
                        <c:v>0.89419623244860702</c:v>
                      </c:pt>
                      <c:pt idx="237">
                        <c:v>0.893990008880576</c:v>
                      </c:pt>
                      <c:pt idx="238">
                        <c:v>0.89380216867061002</c:v>
                      </c:pt>
                      <c:pt idx="239">
                        <c:v>0.89361574256511001</c:v>
                      </c:pt>
                      <c:pt idx="240">
                        <c:v>0.89344769981767502</c:v>
                      </c:pt>
                      <c:pt idx="241">
                        <c:v>0.89325985960770904</c:v>
                      </c:pt>
                      <c:pt idx="242">
                        <c:v>0.89305363603967802</c:v>
                      </c:pt>
                      <c:pt idx="243">
                        <c:v>0.89282914695562199</c:v>
                      </c:pt>
                      <c:pt idx="244">
                        <c:v>0.89256647705097003</c:v>
                      </c:pt>
                      <c:pt idx="245">
                        <c:v>0.89232348676680995</c:v>
                      </c:pt>
                      <c:pt idx="246">
                        <c:v>0.89213706066131104</c:v>
                      </c:pt>
                      <c:pt idx="247">
                        <c:v>0.89191115747278804</c:v>
                      </c:pt>
                      <c:pt idx="248">
                        <c:v>0.89172461352524901</c:v>
                      </c:pt>
                      <c:pt idx="249">
                        <c:v>0.89148174108312905</c:v>
                      </c:pt>
                      <c:pt idx="250">
                        <c:v>0.89125583789460605</c:v>
                      </c:pt>
                      <c:pt idx="251">
                        <c:v>0.89101284761044597</c:v>
                      </c:pt>
                      <c:pt idx="252">
                        <c:v>0.890769857326287</c:v>
                      </c:pt>
                      <c:pt idx="253">
                        <c:v>0.89052568862173798</c:v>
                      </c:pt>
                      <c:pt idx="254">
                        <c:v>0.890282698337579</c:v>
                      </c:pt>
                      <c:pt idx="255">
                        <c:v>0.890021324695355</c:v>
                      </c:pt>
                      <c:pt idx="256">
                        <c:v>0.88975865479070304</c:v>
                      </c:pt>
                      <c:pt idx="257">
                        <c:v>0.88949610272808999</c:v>
                      </c:pt>
                      <c:pt idx="258">
                        <c:v>0.889215049465374</c:v>
                      </c:pt>
                      <c:pt idx="259">
                        <c:v>0.88893529246508596</c:v>
                      </c:pt>
                      <c:pt idx="260">
                        <c:v>0.88865423920236997</c:v>
                      </c:pt>
                      <c:pt idx="261">
                        <c:v>0.88831673960303303</c:v>
                      </c:pt>
                      <c:pt idx="262">
                        <c:v>0.88801730298225201</c:v>
                      </c:pt>
                      <c:pt idx="263">
                        <c:v>0.88771786636147199</c:v>
                      </c:pt>
                      <c:pt idx="264">
                        <c:v>0.88741842974069096</c:v>
                      </c:pt>
                      <c:pt idx="265">
                        <c:v>0.88713749432001399</c:v>
                      </c:pt>
                      <c:pt idx="266">
                        <c:v>0.88679999472067705</c:v>
                      </c:pt>
                      <c:pt idx="267">
                        <c:v>0.886482174741831</c:v>
                      </c:pt>
                      <c:pt idx="268">
                        <c:v>0.88620112147911601</c:v>
                      </c:pt>
                      <c:pt idx="269">
                        <c:v>0.88588330150027095</c:v>
                      </c:pt>
                      <c:pt idx="270">
                        <c:v>0.88552741854286898</c:v>
                      </c:pt>
                      <c:pt idx="271">
                        <c:v>0.88518991894353205</c:v>
                      </c:pt>
                      <c:pt idx="272">
                        <c:v>0.88485371560662296</c:v>
                      </c:pt>
                      <c:pt idx="273">
                        <c:v>0.88447815302872901</c:v>
                      </c:pt>
                      <c:pt idx="274">
                        <c:v>0.88410376887122399</c:v>
                      </c:pt>
                      <c:pt idx="275">
                        <c:v>0.88376768337635403</c:v>
                      </c:pt>
                      <c:pt idx="276">
                        <c:v>0.88341168257691305</c:v>
                      </c:pt>
                      <c:pt idx="277">
                        <c:v>0.88299935328289103</c:v>
                      </c:pt>
                      <c:pt idx="278">
                        <c:v>0.88262508696742503</c:v>
                      </c:pt>
                      <c:pt idx="279">
                        <c:v>0.88221275767340201</c:v>
                      </c:pt>
                      <c:pt idx="280">
                        <c:v>0.88180172464180795</c:v>
                      </c:pt>
                      <c:pt idx="281">
                        <c:v>0.88140766086381095</c:v>
                      </c:pt>
                      <c:pt idx="282">
                        <c:v>0.88097694821172401</c:v>
                      </c:pt>
                      <c:pt idx="283">
                        <c:v>0.88056591518012906</c:v>
                      </c:pt>
                      <c:pt idx="284">
                        <c:v>0.88011681916997697</c:v>
                      </c:pt>
                      <c:pt idx="285">
                        <c:v>0.87968598867585102</c:v>
                      </c:pt>
                      <c:pt idx="286">
                        <c:v>0.87921721304520795</c:v>
                      </c:pt>
                      <c:pt idx="287">
                        <c:v>0.87873135031892802</c:v>
                      </c:pt>
                      <c:pt idx="288">
                        <c:v>0.87824407348818101</c:v>
                      </c:pt>
                      <c:pt idx="289">
                        <c:v>0.87777529785753805</c:v>
                      </c:pt>
                      <c:pt idx="290">
                        <c:v>0.87730770064728303</c:v>
                      </c:pt>
                      <c:pt idx="291">
                        <c:v>0.87676539158438205</c:v>
                      </c:pt>
                      <c:pt idx="292">
                        <c:v>0.87624005177507802</c:v>
                      </c:pt>
                      <c:pt idx="293">
                        <c:v>0.87571600822820295</c:v>
                      </c:pt>
                      <c:pt idx="294">
                        <c:v>0.87517369916530097</c:v>
                      </c:pt>
                      <c:pt idx="295">
                        <c:v>0.87462997599793402</c:v>
                      </c:pt>
                      <c:pt idx="296">
                        <c:v>0.87410605029309696</c:v>
                      </c:pt>
                      <c:pt idx="297">
                        <c:v>0.87354394376766398</c:v>
                      </c:pt>
                      <c:pt idx="298">
                        <c:v>0.87298313350465995</c:v>
                      </c:pt>
                      <c:pt idx="299">
                        <c:v>0.87238296400067095</c:v>
                      </c:pt>
                      <c:pt idx="300">
                        <c:v>0.87174744188501996</c:v>
                      </c:pt>
                      <c:pt idx="301">
                        <c:v>0.871110505664902</c:v>
                      </c:pt>
                      <c:pt idx="302">
                        <c:v>0.87049195280284897</c:v>
                      </c:pt>
                      <c:pt idx="303">
                        <c:v>0.869874696203224</c:v>
                      </c:pt>
                      <c:pt idx="304">
                        <c:v>0.86920099326697697</c:v>
                      </c:pt>
                      <c:pt idx="305">
                        <c:v>0.86850761071023896</c:v>
                      </c:pt>
                      <c:pt idx="306">
                        <c:v>0.86779584479543603</c:v>
                      </c:pt>
                      <c:pt idx="307">
                        <c:v>0.86712214185918901</c:v>
                      </c:pt>
                      <c:pt idx="308">
                        <c:v>0.86643005556487795</c:v>
                      </c:pt>
                      <c:pt idx="309">
                        <c:v>0.86571828965007502</c:v>
                      </c:pt>
                      <c:pt idx="310">
                        <c:v>0.86498802253516904</c:v>
                      </c:pt>
                      <c:pt idx="311">
                        <c:v>0.86423948990423705</c:v>
                      </c:pt>
                      <c:pt idx="312">
                        <c:v>0.86348966101087699</c:v>
                      </c:pt>
                      <c:pt idx="313">
                        <c:v>0.86272274502188095</c:v>
                      </c:pt>
                      <c:pt idx="314">
                        <c:v>0.86197409454891005</c:v>
                      </c:pt>
                      <c:pt idx="315">
                        <c:v>0.86120588229748596</c:v>
                      </c:pt>
                      <c:pt idx="316">
                        <c:v>0.86041928668799805</c:v>
                      </c:pt>
                      <c:pt idx="317">
                        <c:v>0.85959580652034195</c:v>
                      </c:pt>
                      <c:pt idx="318">
                        <c:v>0.858752764574232</c:v>
                      </c:pt>
                      <c:pt idx="319">
                        <c:v>0.85791090104851098</c:v>
                      </c:pt>
                      <c:pt idx="320">
                        <c:v>0.85704947574433799</c:v>
                      </c:pt>
                      <c:pt idx="321">
                        <c:v>0.85620631595618901</c:v>
                      </c:pt>
                      <c:pt idx="322">
                        <c:v>0.85534618691444297</c:v>
                      </c:pt>
                      <c:pt idx="323">
                        <c:v>0.85442819743160903</c:v>
                      </c:pt>
                      <c:pt idx="324">
                        <c:v>0.85351020794877597</c:v>
                      </c:pt>
                      <c:pt idx="325">
                        <c:v>0.85257513137030505</c:v>
                      </c:pt>
                      <c:pt idx="326">
                        <c:v>0.85161907890891497</c:v>
                      </c:pt>
                      <c:pt idx="327">
                        <c:v>0.85066444055199097</c:v>
                      </c:pt>
                      <c:pt idx="328">
                        <c:v>0.84969130099496404</c:v>
                      </c:pt>
                      <c:pt idx="329">
                        <c:v>0.84869848181744501</c:v>
                      </c:pt>
                      <c:pt idx="330">
                        <c:v>0.84770695890235304</c:v>
                      </c:pt>
                      <c:pt idx="331">
                        <c:v>0.84665769338821295</c:v>
                      </c:pt>
                      <c:pt idx="332">
                        <c:v>0.84560960629446202</c:v>
                      </c:pt>
                      <c:pt idx="333">
                        <c:v>0.84452357406419298</c:v>
                      </c:pt>
                      <c:pt idx="334">
                        <c:v>0.84343754183392405</c:v>
                      </c:pt>
                      <c:pt idx="335">
                        <c:v>0.84229494542499495</c:v>
                      </c:pt>
                      <c:pt idx="336">
                        <c:v>0.84113537976246799</c:v>
                      </c:pt>
                      <c:pt idx="337">
                        <c:v>0.83995472037498298</c:v>
                      </c:pt>
                      <c:pt idx="338">
                        <c:v>0.83873870837583497</c:v>
                      </c:pt>
                      <c:pt idx="339">
                        <c:v>0.83746483593559995</c:v>
                      </c:pt>
                      <c:pt idx="340">
                        <c:v>0.8361725801373</c:v>
                      </c:pt>
                      <c:pt idx="341">
                        <c:v>0.83484355762287199</c:v>
                      </c:pt>
                      <c:pt idx="342">
                        <c:v>0.83349615175037794</c:v>
                      </c:pt>
                      <c:pt idx="343">
                        <c:v>0.83211068289932899</c:v>
                      </c:pt>
                      <c:pt idx="344">
                        <c:v>0.83066876771165798</c:v>
                      </c:pt>
                      <c:pt idx="345">
                        <c:v>0.82917028834532802</c:v>
                      </c:pt>
                      <c:pt idx="346">
                        <c:v>0.82763516010490801</c:v>
                      </c:pt>
                      <c:pt idx="347">
                        <c:v>0.826025084327763</c:v>
                      </c:pt>
                      <c:pt idx="348">
                        <c:v>0.82437694557206198</c:v>
                      </c:pt>
                      <c:pt idx="349">
                        <c:v>0.82267365674216697</c:v>
                      </c:pt>
                      <c:pt idx="350">
                        <c:v>0.82089553821758698</c:v>
                      </c:pt>
                      <c:pt idx="351">
                        <c:v>0.81904117589385605</c:v>
                      </c:pt>
                      <c:pt idx="352">
                        <c:v>0.81713166349593003</c:v>
                      </c:pt>
                      <c:pt idx="353">
                        <c:v>0.81512893804525499</c:v>
                      </c:pt>
                      <c:pt idx="354">
                        <c:v>0.81305008663746703</c:v>
                      </c:pt>
                      <c:pt idx="355">
                        <c:v>0.81089640553499298</c:v>
                      </c:pt>
                      <c:pt idx="356">
                        <c:v>0.80863101017966699</c:v>
                      </c:pt>
                      <c:pt idx="357">
                        <c:v>0.80625401841352595</c:v>
                      </c:pt>
                      <c:pt idx="358">
                        <c:v>0.80380078284823298</c:v>
                      </c:pt>
                      <c:pt idx="359">
                        <c:v>0.80123606871416397</c:v>
                      </c:pt>
                      <c:pt idx="360">
                        <c:v>0.798576727422879</c:v>
                      </c:pt>
                      <c:pt idx="361">
                        <c:v>0.79580567187874096</c:v>
                      </c:pt>
                      <c:pt idx="362">
                        <c:v>0.79292313776582801</c:v>
                      </c:pt>
                      <c:pt idx="363">
                        <c:v>0.78988953015907803</c:v>
                      </c:pt>
                      <c:pt idx="364">
                        <c:v>0.78678097501560196</c:v>
                      </c:pt>
                      <c:pt idx="365">
                        <c:v>0.78350449496673102</c:v>
                      </c:pt>
                      <c:pt idx="366">
                        <c:v>0.78002296977021701</c:v>
                      </c:pt>
                      <c:pt idx="367">
                        <c:v>0.77642737348007396</c:v>
                      </c:pt>
                      <c:pt idx="368">
                        <c:v>0.77270156173697302</c:v>
                      </c:pt>
                      <c:pt idx="369">
                        <c:v>0.76878814546798402</c:v>
                      </c:pt>
                      <c:pt idx="370">
                        <c:v>0.76474463158807704</c:v>
                      </c:pt>
                      <c:pt idx="371">
                        <c:v>0.760531660856268</c:v>
                      </c:pt>
                      <c:pt idx="372">
                        <c:v>0.75615064737702498</c:v>
                      </c:pt>
                      <c:pt idx="373">
                        <c:v>0.75160147330830696</c:v>
                      </c:pt>
                      <c:pt idx="374">
                        <c:v>0.74690134358779103</c:v>
                      </c:pt>
                      <c:pt idx="375">
                        <c:v>0.74201478776177399</c:v>
                      </c:pt>
                      <c:pt idx="376">
                        <c:v>0.73699683806241301</c:v>
                      </c:pt>
                      <c:pt idx="377">
                        <c:v>0.73182911113164195</c:v>
                      </c:pt>
                      <c:pt idx="378">
                        <c:v>0.72643689511681397</c:v>
                      </c:pt>
                      <c:pt idx="379">
                        <c:v>0.72087663635455201</c:v>
                      </c:pt>
                      <c:pt idx="380">
                        <c:v>0.71518498371894401</c:v>
                      </c:pt>
                      <c:pt idx="381">
                        <c:v>0.70928710751530499</c:v>
                      </c:pt>
                      <c:pt idx="382">
                        <c:v>0.70321989230180404</c:v>
                      </c:pt>
                      <c:pt idx="383">
                        <c:v>0.69704225909787698</c:v>
                      </c:pt>
                      <c:pt idx="384">
                        <c:v>0.69069528688408699</c:v>
                      </c:pt>
                      <c:pt idx="385">
                        <c:v>0.68417897566043395</c:v>
                      </c:pt>
                      <c:pt idx="386">
                        <c:v>0.67753256682586305</c:v>
                      </c:pt>
                      <c:pt idx="387">
                        <c:v>0.67079164867611596</c:v>
                      </c:pt>
                      <c:pt idx="388">
                        <c:v>0.66401384596820001</c:v>
                      </c:pt>
                      <c:pt idx="389">
                        <c:v>0.65704973499682295</c:v>
                      </c:pt>
                      <c:pt idx="390">
                        <c:v>0.65004744320485097</c:v>
                      </c:pt>
                      <c:pt idx="391">
                        <c:v>0.64289407791904196</c:v>
                      </c:pt>
                      <c:pt idx="392">
                        <c:v>0.63566729704301295</c:v>
                      </c:pt>
                      <c:pt idx="393">
                        <c:v>0.62840233534639001</c:v>
                      </c:pt>
                      <c:pt idx="394">
                        <c:v>0.62113866991219302</c:v>
                      </c:pt>
                      <c:pt idx="395">
                        <c:v>0.61378049516281996</c:v>
                      </c:pt>
                      <c:pt idx="396">
                        <c:v>0.60640264079295403</c:v>
                      </c:pt>
                      <c:pt idx="397">
                        <c:v>0.59912070984273302</c:v>
                      </c:pt>
                      <c:pt idx="398">
                        <c:v>0.59174273763082796</c:v>
                      </c:pt>
                      <c:pt idx="399">
                        <c:v>0.58447919003867099</c:v>
                      </c:pt>
                      <c:pt idx="400">
                        <c:v>0.57717616536349103</c:v>
                      </c:pt>
                      <c:pt idx="401">
                        <c:v>0.56998732962398002</c:v>
                      </c:pt>
                      <c:pt idx="402">
                        <c:v>0.56279731546408096</c:v>
                      </c:pt>
                      <c:pt idx="403">
                        <c:v>0.55568213099886699</c:v>
                      </c:pt>
                      <c:pt idx="404">
                        <c:v>0.54875466890157998</c:v>
                      </c:pt>
                      <c:pt idx="405">
                        <c:v>0.54182720680429397</c:v>
                      </c:pt>
                      <c:pt idx="406">
                        <c:v>0.53506790529648096</c:v>
                      </c:pt>
                      <c:pt idx="407">
                        <c:v>0.52842149646191106</c:v>
                      </c:pt>
                      <c:pt idx="408">
                        <c:v>0.52192486485875</c:v>
                      </c:pt>
                      <c:pt idx="409">
                        <c:v>0.51555950928689498</c:v>
                      </c:pt>
                      <c:pt idx="410">
                        <c:v>0.509398963178605</c:v>
                      </c:pt>
                      <c:pt idx="411">
                        <c:v>0.503333044227531</c:v>
                      </c:pt>
                      <c:pt idx="412">
                        <c:v>0.497435285865932</c:v>
                      </c:pt>
                      <c:pt idx="413">
                        <c:v>0.49166868569359901</c:v>
                      </c:pt>
                      <c:pt idx="414">
                        <c:v>0.48607036395278003</c:v>
                      </c:pt>
                      <c:pt idx="415">
                        <c:v>0.480603200401229</c:v>
                      </c:pt>
                      <c:pt idx="416">
                        <c:v>0.47526613446059501</c:v>
                      </c:pt>
                      <c:pt idx="417">
                        <c:v>0.47004337529766899</c:v>
                      </c:pt>
                      <c:pt idx="418">
                        <c:v>0.46493209470351898</c:v>
                      </c:pt>
                      <c:pt idx="419">
                        <c:v>0.45996929507835099</c:v>
                      </c:pt>
                      <c:pt idx="420">
                        <c:v>0.45517724856751202</c:v>
                      </c:pt>
                      <c:pt idx="421">
                        <c:v>0.45047711884699598</c:v>
                      </c:pt>
                      <c:pt idx="422">
                        <c:v>0.445889881799721</c:v>
                      </c:pt>
                      <c:pt idx="423">
                        <c:v>0.44139727190966299</c:v>
                      </c:pt>
                      <c:pt idx="424">
                        <c:v>0.437034641788484</c:v>
                      </c:pt>
                      <c:pt idx="425">
                        <c:v>0.43276522472005402</c:v>
                      </c:pt>
                      <c:pt idx="426">
                        <c:v>0.42855237183028499</c:v>
                      </c:pt>
                      <c:pt idx="427">
                        <c:v>0.42439584743509701</c:v>
                      </c:pt>
                      <c:pt idx="428">
                        <c:v>0.42031427057663401</c:v>
                      </c:pt>
                      <c:pt idx="429">
                        <c:v>0.41636396974947698</c:v>
                      </c:pt>
                      <c:pt idx="430">
                        <c:v>0.41245043563844902</c:v>
                      </c:pt>
                      <c:pt idx="431">
                        <c:v>0.40863152868463798</c:v>
                      </c:pt>
                      <c:pt idx="432">
                        <c:v>0.40486777180501998</c:v>
                      </c:pt>
                      <c:pt idx="433">
                        <c:v>0.40112369454589297</c:v>
                      </c:pt>
                      <c:pt idx="434">
                        <c:v>0.39743476736096101</c:v>
                      </c:pt>
                      <c:pt idx="435">
                        <c:v>0.39382196613314102</c:v>
                      </c:pt>
                      <c:pt idx="436">
                        <c:v>0.390189485284829</c:v>
                      </c:pt>
                      <c:pt idx="437">
                        <c:v>0.38655700443651703</c:v>
                      </c:pt>
                      <c:pt idx="438">
                        <c:v>0.38296129030433401</c:v>
                      </c:pt>
                      <c:pt idx="439">
                        <c:v>0.37940505325517399</c:v>
                      </c:pt>
                      <c:pt idx="440">
                        <c:v>0.37584740210154799</c:v>
                      </c:pt>
                      <c:pt idx="441">
                        <c:v>0.37238308184271002</c:v>
                      </c:pt>
                      <c:pt idx="442">
                        <c:v>0.36886349366763999</c:v>
                      </c:pt>
                      <c:pt idx="443">
                        <c:v>0.365362406692674</c:v>
                      </c:pt>
                      <c:pt idx="444">
                        <c:v>0.36184281851760403</c:v>
                      </c:pt>
                      <c:pt idx="445">
                        <c:v>0.35828528520601599</c:v>
                      </c:pt>
                      <c:pt idx="446">
                        <c:v>0.35470925069432502</c:v>
                      </c:pt>
                      <c:pt idx="447">
                        <c:v>0.35118836625682798</c:v>
                      </c:pt>
                      <c:pt idx="448">
                        <c:v>0.34763083294524</c:v>
                      </c:pt>
                      <c:pt idx="449">
                        <c:v>0.34411124477017002</c:v>
                      </c:pt>
                      <c:pt idx="450">
                        <c:v>0.34057339107907503</c:v>
                      </c:pt>
                      <c:pt idx="451">
                        <c:v>0.33705250664157699</c:v>
                      </c:pt>
                      <c:pt idx="452">
                        <c:v>0.333551419666611</c:v>
                      </c:pt>
                      <c:pt idx="453">
                        <c:v>0.32999376851298401</c:v>
                      </c:pt>
                      <c:pt idx="454">
                        <c:v>0.32636258392709999</c:v>
                      </c:pt>
                      <c:pt idx="455">
                        <c:v>0.32273010307878802</c:v>
                      </c:pt>
                      <c:pt idx="456">
                        <c:v>0.31917256976720099</c:v>
                      </c:pt>
                      <c:pt idx="457">
                        <c:v>0.31559653525551001</c:v>
                      </c:pt>
                      <c:pt idx="458">
                        <c:v>0.31190760807057699</c:v>
                      </c:pt>
                      <c:pt idx="459">
                        <c:v>0.30829480684275701</c:v>
                      </c:pt>
                      <c:pt idx="460">
                        <c:v>0.30462426301588902</c:v>
                      </c:pt>
                      <c:pt idx="461">
                        <c:v>0.30102984514613301</c:v>
                      </c:pt>
                      <c:pt idx="462">
                        <c:v>0.29739736429782199</c:v>
                      </c:pt>
                      <c:pt idx="463">
                        <c:v>0.293803064270105</c:v>
                      </c:pt>
                      <c:pt idx="464">
                        <c:v>0.290245413116479</c:v>
                      </c:pt>
                      <c:pt idx="465">
                        <c:v>0.28663131562623101</c:v>
                      </c:pt>
                      <c:pt idx="466">
                        <c:v>0.28303701559851502</c:v>
                      </c:pt>
                      <c:pt idx="467">
                        <c:v>0.27946098108682399</c:v>
                      </c:pt>
                      <c:pt idx="468">
                        <c:v>0.27581011688044799</c:v>
                      </c:pt>
                      <c:pt idx="469">
                        <c:v>0.27236417997967499</c:v>
                      </c:pt>
                      <c:pt idx="470">
                        <c:v>0.26890103814122601</c:v>
                      </c:pt>
                      <c:pt idx="471">
                        <c:v>0.265474780860945</c:v>
                      </c:pt>
                      <c:pt idx="472">
                        <c:v>0.262141736633413</c:v>
                      </c:pt>
                      <c:pt idx="473">
                        <c:v>0.25871547935313199</c:v>
                      </c:pt>
                      <c:pt idx="474">
                        <c:v>0.25538243512560099</c:v>
                      </c:pt>
                      <c:pt idx="475">
                        <c:v>0.25208745387662601</c:v>
                      </c:pt>
                      <c:pt idx="476">
                        <c:v>0.24882923934378001</c:v>
                      </c:pt>
                      <c:pt idx="477">
                        <c:v>0.24559082227346499</c:v>
                      </c:pt>
                      <c:pt idx="478">
                        <c:v>0.24246388377192599</c:v>
                      </c:pt>
                      <c:pt idx="479">
                        <c:v>0.23943027616517501</c:v>
                      </c:pt>
                      <c:pt idx="480">
                        <c:v>0.23641634817891599</c:v>
                      </c:pt>
                      <c:pt idx="481">
                        <c:v>0.233345973856037</c:v>
                      </c:pt>
                      <c:pt idx="482">
                        <c:v>0.23035042922784199</c:v>
                      </c:pt>
                      <c:pt idx="483">
                        <c:v>0.22744809765239801</c:v>
                      </c:pt>
                      <c:pt idx="484">
                        <c:v>0.22460233025561299</c:v>
                      </c:pt>
                      <c:pt idx="485">
                        <c:v>0.221831392553514</c:v>
                      </c:pt>
                      <c:pt idx="486">
                        <c:v>0.21917205126222999</c:v>
                      </c:pt>
                      <c:pt idx="487">
                        <c:v>0.21645744205471301</c:v>
                      </c:pt>
                      <c:pt idx="488">
                        <c:v>0.21385466494208799</c:v>
                      </c:pt>
                      <c:pt idx="489">
                        <c:v>0.21128983296598</c:v>
                      </c:pt>
                      <c:pt idx="490">
                        <c:v>0.20872500098987301</c:v>
                      </c:pt>
                      <c:pt idx="491">
                        <c:v>0.206346712961304</c:v>
                      </c:pt>
                      <c:pt idx="492">
                        <c:v>0.203931658216607</c:v>
                      </c:pt>
                      <c:pt idx="493">
                        <c:v>0.20162819988272401</c:v>
                      </c:pt>
                      <c:pt idx="494">
                        <c:v>0.19932603781126801</c:v>
                      </c:pt>
                      <c:pt idx="495">
                        <c:v>0.19709752701410899</c:v>
                      </c:pt>
                      <c:pt idx="496">
                        <c:v>0.19483213165878199</c:v>
                      </c:pt>
                      <c:pt idx="497">
                        <c:v>0.19258511966152</c:v>
                      </c:pt>
                      <c:pt idx="498">
                        <c:v>0.19050756451615899</c:v>
                      </c:pt>
                      <c:pt idx="499">
                        <c:v>0.188410329750307</c:v>
                      </c:pt>
                      <c:pt idx="500">
                        <c:v>0.18638792467914</c:v>
                      </c:pt>
                      <c:pt idx="501">
                        <c:v>0.18436540176593399</c:v>
                      </c:pt>
                      <c:pt idx="502">
                        <c:v>0.18243762385198301</c:v>
                      </c:pt>
                      <c:pt idx="503">
                        <c:v>0.180509728095993</c:v>
                      </c:pt>
                      <c:pt idx="504">
                        <c:v>0.17865536577226099</c:v>
                      </c:pt>
                      <c:pt idx="505">
                        <c:v>0.17678273793250401</c:v>
                      </c:pt>
                      <c:pt idx="506">
                        <c:v>0.17494805522926399</c:v>
                      </c:pt>
                      <c:pt idx="507">
                        <c:v>0.17307542738950699</c:v>
                      </c:pt>
                      <c:pt idx="508">
                        <c:v>0.171353755201547</c:v>
                      </c:pt>
                      <c:pt idx="509">
                        <c:v>0.169593902192993</c:v>
                      </c:pt>
                      <c:pt idx="510">
                        <c:v>0.16796414679535601</c:v>
                      </c:pt>
                      <c:pt idx="511">
                        <c:v>0.16629762468159101</c:v>
                      </c:pt>
                      <c:pt idx="512">
                        <c:v>0.164594335851696</c:v>
                      </c:pt>
                      <c:pt idx="513">
                        <c:v>0.16290943037986599</c:v>
                      </c:pt>
                      <c:pt idx="514">
                        <c:v>0.161261291624165</c:v>
                      </c:pt>
                      <c:pt idx="515">
                        <c:v>0.15961456697293</c:v>
                      </c:pt>
                      <c:pt idx="516">
                        <c:v>0.15798481157529301</c:v>
                      </c:pt>
                      <c:pt idx="517">
                        <c:v>0.15639311915621301</c:v>
                      </c:pt>
                      <c:pt idx="518">
                        <c:v>0.154821106357625</c:v>
                      </c:pt>
                      <c:pt idx="519">
                        <c:v>0.153322744833334</c:v>
                      </c:pt>
                      <c:pt idx="520">
                        <c:v>0.15176911539280999</c:v>
                      </c:pt>
                      <c:pt idx="521">
                        <c:v>0.15017742297372999</c:v>
                      </c:pt>
                      <c:pt idx="522">
                        <c:v>0.148623911375245</c:v>
                      </c:pt>
                      <c:pt idx="523">
                        <c:v>0.14710704865085</c:v>
                      </c:pt>
                      <c:pt idx="524">
                        <c:v>0.14562836674705101</c:v>
                      </c:pt>
                      <c:pt idx="525">
                        <c:v>0.144148270738785</c:v>
                      </c:pt>
                      <c:pt idx="526">
                        <c:v>0.14265120547692101</c:v>
                      </c:pt>
                      <c:pt idx="527">
                        <c:v>0.141172405731082</c:v>
                      </c:pt>
                      <c:pt idx="528">
                        <c:v>0.139692427564856</c:v>
                      </c:pt>
                      <c:pt idx="529">
                        <c:v>0.13823212901912099</c:v>
                      </c:pt>
                      <c:pt idx="530">
                        <c:v>0.13673494591521801</c:v>
                      </c:pt>
                      <c:pt idx="531">
                        <c:v>0.135274647369483</c:v>
                      </c:pt>
                      <c:pt idx="532">
                        <c:v>0.13385099769783801</c:v>
                      </c:pt>
                      <c:pt idx="533">
                        <c:v>0.13242876213065899</c:v>
                      </c:pt>
                      <c:pt idx="534">
                        <c:v>0.13098684694298901</c:v>
                      </c:pt>
                      <c:pt idx="535">
                        <c:v>0.12948836757665899</c:v>
                      </c:pt>
                      <c:pt idx="536">
                        <c:v>0.12802806903092401</c:v>
                      </c:pt>
                      <c:pt idx="537">
                        <c:v>0.12662421682180999</c:v>
                      </c:pt>
                      <c:pt idx="538">
                        <c:v>0.12527551468688899</c:v>
                      </c:pt>
                      <c:pt idx="539">
                        <c:v>0.12389004583584</c:v>
                      </c:pt>
                      <c:pt idx="540">
                        <c:v>0.122486193626725</c:v>
                      </c:pt>
                      <c:pt idx="541">
                        <c:v>0.12108222357557299</c:v>
                      </c:pt>
                      <c:pt idx="542">
                        <c:v>0.11971513808258701</c:v>
                      </c:pt>
                      <c:pt idx="543">
                        <c:v>0.118329669231538</c:v>
                      </c:pt>
                      <c:pt idx="544">
                        <c:v>0.11696258373855301</c:v>
                      </c:pt>
                      <c:pt idx="545">
                        <c:v>0.11561517786606</c:v>
                      </c:pt>
                      <c:pt idx="546">
                        <c:v>0.11430453870969599</c:v>
                      </c:pt>
                      <c:pt idx="547">
                        <c:v>0.112975516195267</c:v>
                      </c:pt>
                      <c:pt idx="548">
                        <c:v>0.111645197418411</c:v>
                      </c:pt>
                      <c:pt idx="549">
                        <c:v>0.11033455826204699</c:v>
                      </c:pt>
                      <c:pt idx="550">
                        <c:v>0.109043598726175</c:v>
                      </c:pt>
                      <c:pt idx="551">
                        <c:v>0.10771327994931799</c:v>
                      </c:pt>
                      <c:pt idx="552">
                        <c:v>0.106459204971614</c:v>
                      </c:pt>
                      <c:pt idx="553">
                        <c:v>0.105241778868</c:v>
                      </c:pt>
                      <c:pt idx="554">
                        <c:v>0.103987586048257</c:v>
                      </c:pt>
                      <c:pt idx="555">
                        <c:v>0.102789957407173</c:v>
                      </c:pt>
                      <c:pt idx="556">
                        <c:v>0.101534468325003</c:v>
                      </c:pt>
                      <c:pt idx="557">
                        <c:v>0.10035510519994501</c:v>
                      </c:pt>
                      <c:pt idx="558">
                        <c:v>9.9213922895482601E-2</c:v>
                      </c:pt>
                      <c:pt idx="559">
                        <c:v>9.7996496791868198E-2</c:v>
                      </c:pt>
                      <c:pt idx="560">
                        <c:v>9.6722624351632994E-2</c:v>
                      </c:pt>
                      <c:pt idx="561">
                        <c:v>9.5543379068614195E-2</c:v>
                      </c:pt>
                      <c:pt idx="562">
                        <c:v>9.4382399301620803E-2</c:v>
                      </c:pt>
                      <c:pt idx="563">
                        <c:v>9.3334430049908407E-2</c:v>
                      </c:pt>
                      <c:pt idx="564">
                        <c:v>9.2266781177703802E-2</c:v>
                      </c:pt>
                      <c:pt idx="565">
                        <c:v>9.11807489474349E-2</c:v>
                      </c:pt>
                      <c:pt idx="566">
                        <c:v>9.0094716717165901E-2</c:v>
                      </c:pt>
                      <c:pt idx="567">
                        <c:v>8.8953416570664606E-2</c:v>
                      </c:pt>
                      <c:pt idx="568">
                        <c:v>8.7923830677016604E-2</c:v>
                      </c:pt>
                      <c:pt idx="569">
                        <c:v>8.6894244783368504E-2</c:v>
                      </c:pt>
                      <c:pt idx="570">
                        <c:v>8.5901425605849499E-2</c:v>
                      </c:pt>
                      <c:pt idx="571">
                        <c:v>8.4871839712201497E-2</c:v>
                      </c:pt>
                      <c:pt idx="572">
                        <c:v>8.38225741980613E-2</c:v>
                      </c:pt>
                      <c:pt idx="573">
                        <c:v>8.2792988304413298E-2</c:v>
                      </c:pt>
                      <c:pt idx="574">
                        <c:v>8.1801465389321801E-2</c:v>
                      </c:pt>
                      <c:pt idx="575">
                        <c:v>8.0865092548423695E-2</c:v>
                      </c:pt>
                      <c:pt idx="576">
                        <c:v>7.9910336349460903E-2</c:v>
                      </c:pt>
                      <c:pt idx="577">
                        <c:v>7.8973963508562797E-2</c:v>
                      </c:pt>
                      <c:pt idx="578">
                        <c:v>7.8019325151639105E-2</c:v>
                      </c:pt>
                      <c:pt idx="579">
                        <c:v>7.7119719026869801E-2</c:v>
                      </c:pt>
                      <c:pt idx="580">
                        <c:v>7.6184642448399301E-2</c:v>
                      </c:pt>
                      <c:pt idx="581">
                        <c:v>7.5285036323629997E-2</c:v>
                      </c:pt>
                      <c:pt idx="582">
                        <c:v>7.4423611019456201E-2</c:v>
                      </c:pt>
                      <c:pt idx="583">
                        <c:v>7.3563364135670994E-2</c:v>
                      </c:pt>
                      <c:pt idx="584">
                        <c:v>7.2701938831497101E-2</c:v>
                      </c:pt>
                      <c:pt idx="585">
                        <c:v>7.18403956852844E-2</c:v>
                      </c:pt>
                      <c:pt idx="586">
                        <c:v>7.1017033359667095E-2</c:v>
                      </c:pt>
                      <c:pt idx="587">
                        <c:v>7.0248703266204193E-2</c:v>
                      </c:pt>
                      <c:pt idx="588">
                        <c:v>6.9481787277207802E-2</c:v>
                      </c:pt>
                      <c:pt idx="589">
                        <c:v>6.8713575025783694E-2</c:v>
                      </c:pt>
                      <c:pt idx="590">
                        <c:v>6.7945244932320806E-2</c:v>
                      </c:pt>
                      <c:pt idx="591">
                        <c:v>6.7178328943324497E-2</c:v>
                      </c:pt>
                      <c:pt idx="592">
                        <c:v>6.6410116691900598E-2</c:v>
                      </c:pt>
                      <c:pt idx="593">
                        <c:v>6.5661584060968697E-2</c:v>
                      </c:pt>
                      <c:pt idx="594">
                        <c:v>6.5006264482786597E-2</c:v>
                      </c:pt>
                      <c:pt idx="595">
                        <c:v>6.4314178188475499E-2</c:v>
                      </c:pt>
                      <c:pt idx="596">
                        <c:v>6.3545848095012597E-2</c:v>
                      </c:pt>
                      <c:pt idx="597">
                        <c:v>6.2834082180209694E-2</c:v>
                      </c:pt>
                      <c:pt idx="598">
                        <c:v>6.2123612527834299E-2</c:v>
                      </c:pt>
                      <c:pt idx="599">
                        <c:v>6.1448613329160101E-2</c:v>
                      </c:pt>
                      <c:pt idx="600">
                        <c:v>6.0793293750978097E-2</c:v>
                      </c:pt>
                      <c:pt idx="601">
                        <c:v>6.0119590814731498E-2</c:v>
                      </c:pt>
                      <c:pt idx="602">
                        <c:v>5.9389441541864103E-2</c:v>
                      </c:pt>
                      <c:pt idx="603">
                        <c:v>5.86960589851254E-2</c:v>
                      </c:pt>
                      <c:pt idx="604">
                        <c:v>5.8172015438249798E-2</c:v>
                      </c:pt>
                      <c:pt idx="605">
                        <c:v>5.7704536070033903E-2</c:v>
                      </c:pt>
                      <c:pt idx="606">
                        <c:v>5.7085983207980799E-2</c:v>
                      </c:pt>
                      <c:pt idx="607">
                        <c:v>5.6468726608355203E-2</c:v>
                      </c:pt>
                      <c:pt idx="608">
                        <c:v>5.5888236724858702E-2</c:v>
                      </c:pt>
                      <c:pt idx="609">
                        <c:v>5.5326248041465097E-2</c:v>
                      </c:pt>
                      <c:pt idx="610">
                        <c:v>5.4727374799904298E-2</c:v>
                      </c:pt>
                      <c:pt idx="611">
                        <c:v>5.4146884916407498E-2</c:v>
                      </c:pt>
                      <c:pt idx="612">
                        <c:v>5.3641342569635202E-2</c:v>
                      </c:pt>
                      <c:pt idx="613">
                        <c:v>5.30989156646949E-2</c:v>
                      </c:pt>
                      <c:pt idx="614">
                        <c:v>5.2518425781198398E-2</c:v>
                      </c:pt>
                      <c:pt idx="615">
                        <c:v>5.2012883434426102E-2</c:v>
                      </c:pt>
                      <c:pt idx="616">
                        <c:v>5.1507223245614797E-2</c:v>
                      </c:pt>
                      <c:pt idx="617">
                        <c:v>5.0963617920285899E-2</c:v>
                      </c:pt>
                      <c:pt idx="618">
                        <c:v>5.0477637351966899E-2</c:v>
                      </c:pt>
                      <c:pt idx="619">
                        <c:v>5.0027245079387703E-2</c:v>
                      </c:pt>
                      <c:pt idx="620">
                        <c:v>4.95228811530041E-2</c:v>
                      </c:pt>
                      <c:pt idx="621">
                        <c:v>4.9054105522360697E-2</c:v>
                      </c:pt>
                      <c:pt idx="622">
                        <c:v>4.8586626154144899E-2</c:v>
                      </c:pt>
                      <c:pt idx="623">
                        <c:v>4.8061286344841601E-2</c:v>
                      </c:pt>
                      <c:pt idx="624">
                        <c:v>4.7612190334690198E-2</c:v>
                      </c:pt>
                      <c:pt idx="625">
                        <c:v>4.7181359840564499E-2</c:v>
                      </c:pt>
                      <c:pt idx="626">
                        <c:v>4.6751943450904901E-2</c:v>
                      </c:pt>
                      <c:pt idx="627">
                        <c:v>4.6321230798818197E-2</c:v>
                      </c:pt>
                      <c:pt idx="628">
                        <c:v>4.5870720684200297E-2</c:v>
                      </c:pt>
                      <c:pt idx="629">
                        <c:v>4.54780710106698E-2</c:v>
                      </c:pt>
                      <c:pt idx="630">
                        <c:v>4.5047358358582902E-2</c:v>
                      </c:pt>
                      <c:pt idx="631">
                        <c:v>4.4635029064560398E-2</c:v>
                      </c:pt>
                      <c:pt idx="632">
                        <c:v>4.42239960329655E-2</c:v>
                      </c:pt>
                      <c:pt idx="633">
                        <c:v>4.3829932254968701E-2</c:v>
                      </c:pt>
                      <c:pt idx="634">
                        <c:v>4.3437282581438301E-2</c:v>
                      </c:pt>
                      <c:pt idx="635">
                        <c:v>4.3024953287415797E-2</c:v>
                      </c:pt>
                      <c:pt idx="636">
                        <c:v>4.2632303613885397E-2</c:v>
                      </c:pt>
                      <c:pt idx="637">
                        <c:v>4.2258037298419399E-2</c:v>
                      </c:pt>
                      <c:pt idx="638">
                        <c:v>4.1883770982953497E-2</c:v>
                      </c:pt>
                      <c:pt idx="639">
                        <c:v>4.1527888025551803E-2</c:v>
                      </c:pt>
                      <c:pt idx="640">
                        <c:v>4.1190270584175903E-2</c:v>
                      </c:pt>
                      <c:pt idx="641">
                        <c:v>4.0854185089305398E-2</c:v>
                      </c:pt>
                      <c:pt idx="642">
                        <c:v>4.0498184289865E-2</c:v>
                      </c:pt>
                      <c:pt idx="643">
                        <c:v>4.0123917974399098E-2</c:v>
                      </c:pt>
                      <c:pt idx="644">
                        <c:v>3.9768035016997397E-2</c:v>
                      </c:pt>
                      <c:pt idx="645">
                        <c:v>3.9448918775724998E-2</c:v>
                      </c:pt>
                      <c:pt idx="646">
                        <c:v>3.90930358183234E-2</c:v>
                      </c:pt>
                      <c:pt idx="647">
                        <c:v>3.8756832481413803E-2</c:v>
                      </c:pt>
                      <c:pt idx="648">
                        <c:v>3.8419332882076898E-2</c:v>
                      </c:pt>
                      <c:pt idx="649">
                        <c:v>3.8119896261296297E-2</c:v>
                      </c:pt>
                      <c:pt idx="650">
                        <c:v>3.7782396661959199E-2</c:v>
                      </c:pt>
                      <c:pt idx="651">
                        <c:v>3.7464576683114197E-2</c:v>
                      </c:pt>
                      <c:pt idx="652">
                        <c:v>3.7146756704269299E-2</c:v>
                      </c:pt>
                      <c:pt idx="653">
                        <c:v>3.6847437925527401E-2</c:v>
                      </c:pt>
                      <c:pt idx="654">
                        <c:v>3.6528321684255002E-2</c:v>
                      </c:pt>
                      <c:pt idx="655">
                        <c:v>3.6228885063474298E-2</c:v>
                      </c:pt>
                      <c:pt idx="656">
                        <c:v>3.5947831800758202E-2</c:v>
                      </c:pt>
                      <c:pt idx="657">
                        <c:v>3.56667785380421E-2</c:v>
                      </c:pt>
                      <c:pt idx="658">
                        <c:v>3.5387021537753603E-2</c:v>
                      </c:pt>
                      <c:pt idx="659">
                        <c:v>3.5086288654545598E-2</c:v>
                      </c:pt>
                      <c:pt idx="660">
                        <c:v>3.4786852033765102E-2</c:v>
                      </c:pt>
                      <c:pt idx="661">
                        <c:v>3.4487415412984397E-2</c:v>
                      </c:pt>
                      <c:pt idx="662">
                        <c:v>3.4169713276178203E-2</c:v>
                      </c:pt>
                      <c:pt idx="663">
                        <c:v>3.3925426729591202E-2</c:v>
                      </c:pt>
                      <c:pt idx="664">
                        <c:v>3.3700819803495999E-2</c:v>
                      </c:pt>
                      <c:pt idx="665">
                        <c:v>3.3439446161271903E-2</c:v>
                      </c:pt>
                      <c:pt idx="666">
                        <c:v>3.3176894098659301E-2</c:v>
                      </c:pt>
                      <c:pt idx="667">
                        <c:v>3.2895840835943102E-2</c:v>
                      </c:pt>
                      <c:pt idx="668">
                        <c:v>3.2634467193719E-2</c:v>
                      </c:pt>
                      <c:pt idx="669">
                        <c:v>3.2390180647131797E-2</c:v>
                      </c:pt>
                      <c:pt idx="670">
                        <c:v>3.2128807004907702E-2</c:v>
                      </c:pt>
                      <c:pt idx="671">
                        <c:v>3.1847871584230601E-2</c:v>
                      </c:pt>
                      <c:pt idx="672">
                        <c:v>3.1623264658135503E-2</c:v>
                      </c:pt>
                      <c:pt idx="673">
                        <c:v>3.13422113954194E-2</c:v>
                      </c:pt>
                      <c:pt idx="674">
                        <c:v>3.1061158132703201E-2</c:v>
                      </c:pt>
                      <c:pt idx="675">
                        <c:v>3.0855052406711599E-2</c:v>
                      </c:pt>
                      <c:pt idx="676">
                        <c:v>3.0648828838680701E-2</c:v>
                      </c:pt>
                      <c:pt idx="677">
                        <c:v>3.0369071838392301E-2</c:v>
                      </c:pt>
                      <c:pt idx="678">
                        <c:v>3.0144582754336E-2</c:v>
                      </c:pt>
                      <c:pt idx="679">
                        <c:v>2.9900296207748801E-2</c:v>
                      </c:pt>
                      <c:pt idx="680">
                        <c:v>2.9675689281653799E-2</c:v>
                      </c:pt>
                      <c:pt idx="681">
                        <c:v>2.9414315639429499E-2</c:v>
                      </c:pt>
                      <c:pt idx="682">
                        <c:v>2.91885302929458E-2</c:v>
                      </c:pt>
                      <c:pt idx="683">
                        <c:v>2.8963923366850601E-2</c:v>
                      </c:pt>
                      <c:pt idx="684">
                        <c:v>2.87393164407556E-2</c:v>
                      </c:pt>
                      <c:pt idx="685">
                        <c:v>2.84964439986348E-2</c:v>
                      </c:pt>
                      <c:pt idx="686">
                        <c:v>2.8290220430604199E-2</c:v>
                      </c:pt>
                      <c:pt idx="687">
                        <c:v>2.8065613504509101E-2</c:v>
                      </c:pt>
                      <c:pt idx="688">
                        <c:v>2.7859507778517301E-2</c:v>
                      </c:pt>
                      <c:pt idx="689">
                        <c:v>2.7672963830978701E-2</c:v>
                      </c:pt>
                      <c:pt idx="690">
                        <c:v>2.7448356904883599E-2</c:v>
                      </c:pt>
                      <c:pt idx="691">
                        <c:v>2.7242251178891699E-2</c:v>
                      </c:pt>
                      <c:pt idx="692">
                        <c:v>2.70176442527966E-2</c:v>
                      </c:pt>
                      <c:pt idx="693">
                        <c:v>2.6773357706209502E-2</c:v>
                      </c:pt>
                      <c:pt idx="694">
                        <c:v>2.6567251980217602E-2</c:v>
                      </c:pt>
                      <c:pt idx="695">
                        <c:v>2.6380708032679001E-2</c:v>
                      </c:pt>
                      <c:pt idx="696">
                        <c:v>2.61929856647517E-2</c:v>
                      </c:pt>
                      <c:pt idx="697">
                        <c:v>2.6043208433341899E-2</c:v>
                      </c:pt>
                      <c:pt idx="698">
                        <c:v>2.5818719349285701E-2</c:v>
                      </c:pt>
                      <c:pt idx="699">
                        <c:v>2.5594112423190402E-2</c:v>
                      </c:pt>
                      <c:pt idx="700">
                        <c:v>2.5331442518538801E-2</c:v>
                      </c:pt>
                      <c:pt idx="701">
                        <c:v>2.51266330549746E-2</c:v>
                      </c:pt>
                      <c:pt idx="702">
                        <c:v>2.4920409486944101E-2</c:v>
                      </c:pt>
                      <c:pt idx="703">
                        <c:v>2.4732569276977801E-2</c:v>
                      </c:pt>
                      <c:pt idx="704">
                        <c:v>2.4564526529542299E-2</c:v>
                      </c:pt>
                      <c:pt idx="705">
                        <c:v>2.4358302961511799E-2</c:v>
                      </c:pt>
                      <c:pt idx="706">
                        <c:v>2.41336960354166E-2</c:v>
                      </c:pt>
                      <c:pt idx="707">
                        <c:v>2.3945973667489299E-2</c:v>
                      </c:pt>
                      <c:pt idx="708">
                        <c:v>2.3759429719950698E-2</c:v>
                      </c:pt>
                      <c:pt idx="709">
                        <c:v>2.3553323993958802E-2</c:v>
                      </c:pt>
                      <c:pt idx="710">
                        <c:v>2.3366780046420201E-2</c:v>
                      </c:pt>
                      <c:pt idx="711">
                        <c:v>2.3160674320428301E-2</c:v>
                      </c:pt>
                      <c:pt idx="712">
                        <c:v>2.2972834110462199E-2</c:v>
                      </c:pt>
                      <c:pt idx="713">
                        <c:v>2.27864080049625E-2</c:v>
                      </c:pt>
                      <c:pt idx="714">
                        <c:v>2.2616951153060599E-2</c:v>
                      </c:pt>
                      <c:pt idx="715">
                        <c:v>2.2430407205522002E-2</c:v>
                      </c:pt>
                      <c:pt idx="716">
                        <c:v>2.2242684837594701E-2</c:v>
                      </c:pt>
                      <c:pt idx="717">
                        <c:v>2.2074524248120599E-2</c:v>
                      </c:pt>
                      <c:pt idx="718">
                        <c:v>2.1943248216814301E-2</c:v>
                      </c:pt>
                      <c:pt idx="719">
                        <c:v>2.1793588827443401E-2</c:v>
                      </c:pt>
                      <c:pt idx="720">
                        <c:v>2.1662194954098199E-2</c:v>
                      </c:pt>
                      <c:pt idx="721">
                        <c:v>2.1455971386067502E-2</c:v>
                      </c:pt>
                      <c:pt idx="722">
                        <c:v>2.1213098943946601E-2</c:v>
                      </c:pt>
                      <c:pt idx="723">
                        <c:v>2.1044938354472499E-2</c:v>
                      </c:pt>
                      <c:pt idx="724">
                        <c:v>2.0913662323166299E-2</c:v>
                      </c:pt>
                      <c:pt idx="725">
                        <c:v>2.0745501733691898E-2</c:v>
                      </c:pt>
                      <c:pt idx="726">
                        <c:v>2.05393960077003E-2</c:v>
                      </c:pt>
                      <c:pt idx="727">
                        <c:v>2.0426385492419499E-2</c:v>
                      </c:pt>
                      <c:pt idx="728">
                        <c:v>2.0258342744984201E-2</c:v>
                      </c:pt>
                      <c:pt idx="729">
                        <c:v>2.0090182155510099E-2</c:v>
                      </c:pt>
                      <c:pt idx="730">
                        <c:v>1.99024597875825E-2</c:v>
                      </c:pt>
                      <c:pt idx="731">
                        <c:v>1.9714619577616301E-2</c:v>
                      </c:pt>
                      <c:pt idx="732">
                        <c:v>1.9528193472116501E-2</c:v>
                      </c:pt>
                      <c:pt idx="733">
                        <c:v>1.9360032882642399E-2</c:v>
                      </c:pt>
                      <c:pt idx="734">
                        <c:v>1.91906938727796E-2</c:v>
                      </c:pt>
                      <c:pt idx="735">
                        <c:v>1.9004149925241E-2</c:v>
                      </c:pt>
                      <c:pt idx="736">
                        <c:v>1.8872873893934401E-2</c:v>
                      </c:pt>
                      <c:pt idx="737">
                        <c:v>1.87230966625248E-2</c:v>
                      </c:pt>
                      <c:pt idx="738">
                        <c:v>1.8573437273154102E-2</c:v>
                      </c:pt>
                      <c:pt idx="739">
                        <c:v>1.8385597063187702E-2</c:v>
                      </c:pt>
                      <c:pt idx="740">
                        <c:v>1.8235937673816899E-2</c:v>
                      </c:pt>
                      <c:pt idx="741">
                        <c:v>1.8049393726278201E-2</c:v>
                      </c:pt>
                      <c:pt idx="742">
                        <c:v>1.7918117694972001E-2</c:v>
                      </c:pt>
                      <c:pt idx="743">
                        <c:v>1.7768458305601101E-2</c:v>
                      </c:pt>
                      <c:pt idx="744">
                        <c:v>1.75990014536993E-2</c:v>
                      </c:pt>
                      <c:pt idx="745">
                        <c:v>1.73940741480961E-2</c:v>
                      </c:pt>
                      <c:pt idx="746">
                        <c:v>1.7206351780168799E-2</c:v>
                      </c:pt>
                      <c:pt idx="747">
                        <c:v>1.7074957906823798E-2</c:v>
                      </c:pt>
                      <c:pt idx="748">
                        <c:v>1.6888531801323901E-2</c:v>
                      </c:pt>
                      <c:pt idx="749">
                        <c:v>1.6719074949422201E-2</c:v>
                      </c:pt>
                      <c:pt idx="750">
                        <c:v>1.6625861896672301E-2</c:v>
                      </c:pt>
                      <c:pt idx="751">
                        <c:v>1.6494585865366E-2</c:v>
                      </c:pt>
                      <c:pt idx="752">
                        <c:v>1.63631919920206E-2</c:v>
                      </c:pt>
                      <c:pt idx="753">
                        <c:v>1.6195149244585299E-2</c:v>
                      </c:pt>
                      <c:pt idx="754">
                        <c:v>1.6045372013175699E-2</c:v>
                      </c:pt>
                      <c:pt idx="755">
                        <c:v>1.5895712623804702E-2</c:v>
                      </c:pt>
                      <c:pt idx="756">
                        <c:v>1.5745935392395102E-2</c:v>
                      </c:pt>
                      <c:pt idx="757">
                        <c:v>1.55778926449598E-2</c:v>
                      </c:pt>
                      <c:pt idx="758">
                        <c:v>1.54466166136534E-2</c:v>
                      </c:pt>
                      <c:pt idx="759">
                        <c:v>1.53152227403082E-2</c:v>
                      </c:pt>
                      <c:pt idx="760">
                        <c:v>1.51839467090018E-2</c:v>
                      </c:pt>
                      <c:pt idx="761">
                        <c:v>1.50341694775919E-2</c:v>
                      </c:pt>
                      <c:pt idx="762">
                        <c:v>1.4922573066777699E-2</c:v>
                      </c:pt>
                      <c:pt idx="763">
                        <c:v>1.47531162148761E-2</c:v>
                      </c:pt>
                      <c:pt idx="764">
                        <c:v>1.46218401835695E-2</c:v>
                      </c:pt>
                      <c:pt idx="765">
                        <c:v>1.44721807941988E-2</c:v>
                      </c:pt>
                      <c:pt idx="766">
                        <c:v>1.43040202047245E-2</c:v>
                      </c:pt>
                      <c:pt idx="767">
                        <c:v>1.4192423793910299E-2</c:v>
                      </c:pt>
                      <c:pt idx="768">
                        <c:v>1.4042646562500399E-2</c:v>
                      </c:pt>
                      <c:pt idx="769">
                        <c:v>1.3891690910702199E-2</c:v>
                      </c:pt>
                      <c:pt idx="770">
                        <c:v>1.3741913679292299E-2</c:v>
                      </c:pt>
                      <c:pt idx="771">
                        <c:v>1.35922542899215E-2</c:v>
                      </c:pt>
                      <c:pt idx="772">
                        <c:v>1.34424770585119E-2</c:v>
                      </c:pt>
                      <c:pt idx="773">
                        <c:v>1.33308806476976E-2</c:v>
                      </c:pt>
                      <c:pt idx="774">
                        <c:v>1.3181221258326501E-2</c:v>
                      </c:pt>
                      <c:pt idx="775">
                        <c:v>1.3049827384981399E-2</c:v>
                      </c:pt>
                      <c:pt idx="776">
                        <c:v>1.29566143322316E-2</c:v>
                      </c:pt>
                      <c:pt idx="777">
                        <c:v>1.28437216589896E-2</c:v>
                      </c:pt>
                      <c:pt idx="778">
                        <c:v>1.27123277856443E-2</c:v>
                      </c:pt>
                      <c:pt idx="779">
                        <c:v>1.2581051754337999E-2</c:v>
                      </c:pt>
                      <c:pt idx="780">
                        <c:v>1.2431274522928099E-2</c:v>
                      </c:pt>
                      <c:pt idx="781">
                        <c:v>1.2301294754049501E-2</c:v>
                      </c:pt>
                      <c:pt idx="782">
                        <c:v>1.2188402080807501E-2</c:v>
                      </c:pt>
                      <c:pt idx="783">
                        <c:v>1.20768056699933E-2</c:v>
                      </c:pt>
                      <c:pt idx="784">
                        <c:v>1.19454117966479E-2</c:v>
                      </c:pt>
                      <c:pt idx="785">
                        <c:v>1.1832519123406099E-2</c:v>
                      </c:pt>
                      <c:pt idx="786">
                        <c:v>1.1701125250060699E-2</c:v>
                      </c:pt>
                      <c:pt idx="787">
                        <c:v>1.15895288392465E-2</c:v>
                      </c:pt>
                      <c:pt idx="788">
                        <c:v>1.14766361660045E-2</c:v>
                      </c:pt>
                      <c:pt idx="789">
                        <c:v>1.13268589345948E-2</c:v>
                      </c:pt>
                      <c:pt idx="790">
                        <c:v>1.12152625237805E-2</c:v>
                      </c:pt>
                      <c:pt idx="791">
                        <c:v>1.11023698505385E-2</c:v>
                      </c:pt>
                      <c:pt idx="792">
                        <c:v>1.09709759771932E-2</c:v>
                      </c:pt>
                      <c:pt idx="793">
                        <c:v>1.0821316587822399E-2</c:v>
                      </c:pt>
                      <c:pt idx="794">
                        <c:v>1.06912189769047E-2</c:v>
                      </c:pt>
                      <c:pt idx="795">
                        <c:v>1.05967096617272E-2</c:v>
                      </c:pt>
                      <c:pt idx="796">
                        <c:v>1.0465433630421E-2</c:v>
                      </c:pt>
                      <c:pt idx="797">
                        <c:v>1.0372102735632001E-2</c:v>
                      </c:pt>
                      <c:pt idx="798">
                        <c:v>1.02605063248178E-2</c:v>
                      </c:pt>
                      <c:pt idx="799">
                        <c:v>1.01292302935114E-2</c:v>
                      </c:pt>
                      <c:pt idx="800">
                        <c:v>1.0035899398722599E-2</c:v>
                      </c:pt>
                      <c:pt idx="801">
                        <c:v>9.9046233674163695E-3</c:v>
                      </c:pt>
                      <c:pt idx="802">
                        <c:v>9.8101140522388608E-3</c:v>
                      </c:pt>
                      <c:pt idx="803">
                        <c:v>9.7167831574501706E-3</c:v>
                      </c:pt>
                      <c:pt idx="804">
                        <c:v>9.6235701047001597E-3</c:v>
                      </c:pt>
                      <c:pt idx="805">
                        <c:v>9.5106774314583902E-3</c:v>
                      </c:pt>
                      <c:pt idx="806">
                        <c:v>9.3989631786051096E-3</c:v>
                      </c:pt>
                      <c:pt idx="807">
                        <c:v>9.2860705053630106E-3</c:v>
                      </c:pt>
                      <c:pt idx="808">
                        <c:v>9.1547944740567599E-3</c:v>
                      </c:pt>
                      <c:pt idx="809">
                        <c:v>9.0430802212035904E-3</c:v>
                      </c:pt>
                      <c:pt idx="810">
                        <c:v>8.9498671684537998E-3</c:v>
                      </c:pt>
                      <c:pt idx="811">
                        <c:v>8.83697449521181E-3</c:v>
                      </c:pt>
                      <c:pt idx="812">
                        <c:v>8.7437614424620298E-3</c:v>
                      </c:pt>
                      <c:pt idx="813">
                        <c:v>8.6123675691166506E-3</c:v>
                      </c:pt>
                      <c:pt idx="814">
                        <c:v>8.5191545163666501E-3</c:v>
                      </c:pt>
                      <c:pt idx="815">
                        <c:v>8.40614400108608E-3</c:v>
                      </c:pt>
                      <c:pt idx="816">
                        <c:v>8.3129309483360708E-3</c:v>
                      </c:pt>
                      <c:pt idx="817">
                        <c:v>8.2197178955861795E-3</c:v>
                      </c:pt>
                      <c:pt idx="818">
                        <c:v>8.1252085804086605E-3</c:v>
                      </c:pt>
                      <c:pt idx="819">
                        <c:v>8.0318776856200796E-3</c:v>
                      </c:pt>
                      <c:pt idx="820">
                        <c:v>7.9189850123780898E-3</c:v>
                      </c:pt>
                      <c:pt idx="821">
                        <c:v>7.8073886015638302E-3</c:v>
                      </c:pt>
                      <c:pt idx="822">
                        <c:v>7.7140577067749102E-3</c:v>
                      </c:pt>
                      <c:pt idx="823">
                        <c:v>7.6195483915973998E-3</c:v>
                      </c:pt>
                      <c:pt idx="824">
                        <c:v>7.52633533884761E-3</c:v>
                      </c:pt>
                      <c:pt idx="825">
                        <c:v>7.4331222860978298E-3</c:v>
                      </c:pt>
                      <c:pt idx="826">
                        <c:v>7.3017284127525599E-3</c:v>
                      </c:pt>
                      <c:pt idx="827">
                        <c:v>7.2636654341959898E-3</c:v>
                      </c:pt>
                      <c:pt idx="828">
                        <c:v>7.1704523814462E-3</c:v>
                      </c:pt>
                      <c:pt idx="829">
                        <c:v>7.0390585081009397E-3</c:v>
                      </c:pt>
                      <c:pt idx="830">
                        <c:v>6.9458454553510398E-3</c:v>
                      </c:pt>
                      <c:pt idx="831">
                        <c:v>6.8342490445367802E-3</c:v>
                      </c:pt>
                      <c:pt idx="832">
                        <c:v>6.7396218873202497E-3</c:v>
                      </c:pt>
                      <c:pt idx="833">
                        <c:v>6.64640883457046E-3</c:v>
                      </c:pt>
                      <c:pt idx="834">
                        <c:v>6.5715791398849302E-3</c:v>
                      </c:pt>
                      <c:pt idx="835">
                        <c:v>6.4783660871351499E-3</c:v>
                      </c:pt>
                      <c:pt idx="836">
                        <c:v>6.3837389299188398E-3</c:v>
                      </c:pt>
                      <c:pt idx="837">
                        <c:v>6.30890923523331E-3</c:v>
                      </c:pt>
                      <c:pt idx="838">
                        <c:v>6.2340795405479996E-3</c:v>
                      </c:pt>
                      <c:pt idx="839">
                        <c:v>6.1408664877982098E-3</c:v>
                      </c:pt>
                      <c:pt idx="840">
                        <c:v>6.0475355930094104E-3</c:v>
                      </c:pt>
                      <c:pt idx="841">
                        <c:v>5.9727058983241096E-3</c:v>
                      </c:pt>
                      <c:pt idx="842">
                        <c:v>5.8781965831465896E-3</c:v>
                      </c:pt>
                      <c:pt idx="843">
                        <c:v>5.82304650895305E-3</c:v>
                      </c:pt>
                      <c:pt idx="844">
                        <c:v>5.7284193517367398E-3</c:v>
                      </c:pt>
                      <c:pt idx="845">
                        <c:v>5.63520629898695E-3</c:v>
                      </c:pt>
                      <c:pt idx="846">
                        <c:v>5.5603766043014202E-3</c:v>
                      </c:pt>
                      <c:pt idx="847">
                        <c:v>5.4291005729950603E-3</c:v>
                      </c:pt>
                      <c:pt idx="848">
                        <c:v>5.3173863201420001E-3</c:v>
                      </c:pt>
                      <c:pt idx="849">
                        <c:v>5.2425566254564702E-3</c:v>
                      </c:pt>
                      <c:pt idx="850">
                        <c:v>5.1861102888354198E-3</c:v>
                      </c:pt>
                      <c:pt idx="851">
                        <c:v>5.0928972360856396E-3</c:v>
                      </c:pt>
                      <c:pt idx="852">
                        <c:v>4.9431200046760101E-3</c:v>
                      </c:pt>
                      <c:pt idx="853">
                        <c:v>4.8682903099904699E-3</c:v>
                      </c:pt>
                      <c:pt idx="854">
                        <c:v>4.7553976367484801E-3</c:v>
                      </c:pt>
                      <c:pt idx="855">
                        <c:v>4.6988334580886403E-3</c:v>
                      </c:pt>
                      <c:pt idx="856">
                        <c:v>4.5872370472743703E-3</c:v>
                      </c:pt>
                      <c:pt idx="857">
                        <c:v>4.5124073525888396E-3</c:v>
                      </c:pt>
                      <c:pt idx="858">
                        <c:v>4.3993968373082799E-3</c:v>
                      </c:pt>
                      <c:pt idx="859">
                        <c:v>4.3061837845582698E-3</c:v>
                      </c:pt>
                      <c:pt idx="860">
                        <c:v>4.2497374479372203E-3</c:v>
                      </c:pt>
                      <c:pt idx="861">
                        <c:v>4.2129707318083699E-3</c:v>
                      </c:pt>
                      <c:pt idx="862">
                        <c:v>4.1749077532519099E-3</c:v>
                      </c:pt>
                      <c:pt idx="863">
                        <c:v>4.1000780585666004E-3</c:v>
                      </c:pt>
                      <c:pt idx="864">
                        <c:v>4.0067471637778001E-3</c:v>
                      </c:pt>
                      <c:pt idx="865">
                        <c:v>3.9883638057133198E-3</c:v>
                      </c:pt>
                      <c:pt idx="866">
                        <c:v>3.8006414377860201E-3</c:v>
                      </c:pt>
                      <c:pt idx="867">
                        <c:v>3.76257845922945E-3</c:v>
                      </c:pt>
                      <c:pt idx="868">
                        <c:v>3.7256939010617001E-3</c:v>
                      </c:pt>
                      <c:pt idx="869">
                        <c:v>3.6508642063761698E-3</c:v>
                      </c:pt>
                      <c:pt idx="870">
                        <c:v>3.6324808483118001E-3</c:v>
                      </c:pt>
                      <c:pt idx="871">
                        <c:v>3.4828214589408498E-3</c:v>
                      </c:pt>
                      <c:pt idx="872">
                        <c:v>3.38819430172455E-3</c:v>
                      </c:pt>
                      <c:pt idx="873">
                        <c:v>3.2765978909101699E-3</c:v>
                      </c:pt>
                      <c:pt idx="874">
                        <c:v>3.1453218596039201E-3</c:v>
                      </c:pt>
                      <c:pt idx="875">
                        <c:v>3.0704921649186102E-3</c:v>
                      </c:pt>
                      <c:pt idx="876">
                        <c:v>2.9955446281942901E-3</c:v>
                      </c:pt>
                      <c:pt idx="877">
                        <c:v>2.9207149335087599E-3</c:v>
                      </c:pt>
                      <c:pt idx="878">
                        <c:v>2.8642685968877099E-3</c:v>
                      </c:pt>
                      <c:pt idx="879">
                        <c:v>2.8275018807589801E-3</c:v>
                      </c:pt>
                      <c:pt idx="880">
                        <c:v>2.7328747235424401E-3</c:v>
                      </c:pt>
                      <c:pt idx="881">
                        <c:v>2.6580450288571401E-3</c:v>
                      </c:pt>
                      <c:pt idx="882">
                        <c:v>2.5832153341716099E-3</c:v>
                      </c:pt>
                      <c:pt idx="883">
                        <c:v>2.5267689975507798E-3</c:v>
                      </c:pt>
                      <c:pt idx="884">
                        <c:v>2.4335559448007702E-3</c:v>
                      </c:pt>
                      <c:pt idx="885">
                        <c:v>2.3586084080764501E-3</c:v>
                      </c:pt>
                      <c:pt idx="886">
                        <c:v>2.2653953553266599E-3</c:v>
                      </c:pt>
                      <c:pt idx="887">
                        <c:v>2.2089490187057201E-3</c:v>
                      </c:pt>
                      <c:pt idx="888">
                        <c:v>2.1157359659558202E-3</c:v>
                      </c:pt>
                      <c:pt idx="889">
                        <c:v>2.0407884292315001E-3</c:v>
                      </c:pt>
                      <c:pt idx="890">
                        <c:v>1.9843420926105599E-3</c:v>
                      </c:pt>
                      <c:pt idx="891">
                        <c:v>1.9659587345462999E-3</c:v>
                      </c:pt>
                      <c:pt idx="892">
                        <c:v>1.83468270323972E-3</c:v>
                      </c:pt>
                      <c:pt idx="893">
                        <c:v>1.7216721879589299E-3</c:v>
                      </c:pt>
                      <c:pt idx="894">
                        <c:v>1.6284591352091499E-3</c:v>
                      </c:pt>
                      <c:pt idx="895">
                        <c:v>1.5352460824590299E-3</c:v>
                      </c:pt>
                      <c:pt idx="896">
                        <c:v>1.46041638777372E-3</c:v>
                      </c:pt>
                      <c:pt idx="897">
                        <c:v>1.40397005115278E-3</c:v>
                      </c:pt>
                      <c:pt idx="898">
                        <c:v>1.3290225144284599E-3</c:v>
                      </c:pt>
                      <c:pt idx="899">
                        <c:v>1.2725761778074099E-3</c:v>
                      </c:pt>
                      <c:pt idx="900">
                        <c:v>1.21612984118669E-3</c:v>
                      </c:pt>
                      <c:pt idx="901">
                        <c:v>1.14130014650116E-3</c:v>
                      </c:pt>
                      <c:pt idx="902">
                        <c:v>1.10453343037231E-3</c:v>
                      </c:pt>
                      <c:pt idx="903">
                        <c:v>1.04796925171258E-3</c:v>
                      </c:pt>
                      <c:pt idx="904">
                        <c:v>9.5475619896257002E-4</c:v>
                      </c:pt>
                      <c:pt idx="905">
                        <c:v>8.6154314621267303E-4</c:v>
                      </c:pt>
                      <c:pt idx="906">
                        <c:v>7.8671345152714301E-4</c:v>
                      </c:pt>
                      <c:pt idx="907">
                        <c:v>7.1188375684183504E-4</c:v>
                      </c:pt>
                      <c:pt idx="908">
                        <c:v>6.5531957818210096E-4</c:v>
                      </c:pt>
                      <c:pt idx="909">
                        <c:v>5.6081026300458504E-4</c:v>
                      </c:pt>
                      <c:pt idx="910">
                        <c:v>4.675972102548E-4</c:v>
                      </c:pt>
                      <c:pt idx="911">
                        <c:v>4.1115087363374802E-4</c:v>
                      </c:pt>
                      <c:pt idx="912">
                        <c:v>3.36203336909424E-4</c:v>
                      </c:pt>
                      <c:pt idx="913">
                        <c:v>2.8105326271610199E-4</c:v>
                      </c:pt>
                      <c:pt idx="914">
                        <c:v>1.8654394753858699E-4</c:v>
                      </c:pt>
                      <c:pt idx="915">
                        <c:v>1.11714252853057E-4</c:v>
                      </c:pt>
                      <c:pt idx="916">
                        <c:v>3.6766716128844301E-5</c:v>
                      </c:pt>
                      <c:pt idx="917">
                        <c:v>0</c:v>
                      </c:pt>
                    </c:numCache>
                  </c:numRef>
                </c:yVal>
                <c:smooth val="1"/>
                <c:extLst xmlns:c16r2="http://schemas.microsoft.com/office/drawing/2015/06/chart">
                  <c:ext xmlns:c16="http://schemas.microsoft.com/office/drawing/2014/chart" uri="{C3380CC4-5D6E-409C-BE32-E72D297353CC}">
                    <c16:uniqueId val="{00000004-9271-094E-8DFB-15D5B6DD3D1A}"/>
                  </c:ext>
                </c:extLst>
              </c15:ser>
            </c15:filteredScatterSeries>
            <c15:filteredScatterSeries>
              <c15:ser>
                <c:idx val="2"/>
                <c:order val="2"/>
                <c:tx>
                  <c:v>OH</c:v>
                </c:tx>
                <c:spPr>
                  <a:ln w="19050" cap="rnd">
                    <a:solidFill>
                      <a:schemeClr val="accent3"/>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OAT Husk'!$N$6:$N$923</c15:sqref>
                        </c15:formulaRef>
                      </c:ext>
                    </c:extLst>
                    <c:numCache>
                      <c:formatCode>General</c:formatCode>
                      <c:ptCount val="918"/>
                      <c:pt idx="0">
                        <c:v>299.82499999999999</c:v>
                      </c:pt>
                      <c:pt idx="1">
                        <c:v>300.40199999999982</c:v>
                      </c:pt>
                      <c:pt idx="2">
                        <c:v>301.02</c:v>
                      </c:pt>
                      <c:pt idx="3">
                        <c:v>301.66500000000002</c:v>
                      </c:pt>
                      <c:pt idx="4">
                        <c:v>302.33100000000002</c:v>
                      </c:pt>
                      <c:pt idx="5">
                        <c:v>303.00299999999999</c:v>
                      </c:pt>
                      <c:pt idx="6">
                        <c:v>303.68</c:v>
                      </c:pt>
                      <c:pt idx="7">
                        <c:v>304.35399999999993</c:v>
                      </c:pt>
                      <c:pt idx="8">
                        <c:v>305.02</c:v>
                      </c:pt>
                      <c:pt idx="9">
                        <c:v>305.68</c:v>
                      </c:pt>
                      <c:pt idx="10">
                        <c:v>306.34000000000009</c:v>
                      </c:pt>
                      <c:pt idx="11">
                        <c:v>307.00299999999999</c:v>
                      </c:pt>
                      <c:pt idx="12">
                        <c:v>307.65899999999999</c:v>
                      </c:pt>
                      <c:pt idx="13">
                        <c:v>308.31400000000002</c:v>
                      </c:pt>
                      <c:pt idx="14">
                        <c:v>308.97099999999978</c:v>
                      </c:pt>
                      <c:pt idx="15">
                        <c:v>309.637</c:v>
                      </c:pt>
                      <c:pt idx="16">
                        <c:v>310.30799999999999</c:v>
                      </c:pt>
                      <c:pt idx="17">
                        <c:v>310.97599999999977</c:v>
                      </c:pt>
                      <c:pt idx="18">
                        <c:v>311.64100000000002</c:v>
                      </c:pt>
                      <c:pt idx="19">
                        <c:v>312.30799999999999</c:v>
                      </c:pt>
                      <c:pt idx="20">
                        <c:v>312.97000000000003</c:v>
                      </c:pt>
                      <c:pt idx="21">
                        <c:v>313.63600000000002</c:v>
                      </c:pt>
                      <c:pt idx="22">
                        <c:v>314.31</c:v>
                      </c:pt>
                      <c:pt idx="23">
                        <c:v>314.98599999999982</c:v>
                      </c:pt>
                      <c:pt idx="24">
                        <c:v>315.66000000000003</c:v>
                      </c:pt>
                      <c:pt idx="25">
                        <c:v>316.33699999999982</c:v>
                      </c:pt>
                      <c:pt idx="26">
                        <c:v>317.02199999999982</c:v>
                      </c:pt>
                      <c:pt idx="27">
                        <c:v>317.70999999999992</c:v>
                      </c:pt>
                      <c:pt idx="28">
                        <c:v>318.39999999999992</c:v>
                      </c:pt>
                      <c:pt idx="29">
                        <c:v>319.09300000000002</c:v>
                      </c:pt>
                      <c:pt idx="30">
                        <c:v>319.77800000000002</c:v>
                      </c:pt>
                      <c:pt idx="31">
                        <c:v>320.46600000000001</c:v>
                      </c:pt>
                      <c:pt idx="32">
                        <c:v>321.15600000000001</c:v>
                      </c:pt>
                      <c:pt idx="33">
                        <c:v>321.84399999999999</c:v>
                      </c:pt>
                      <c:pt idx="34">
                        <c:v>322.53399999999982</c:v>
                      </c:pt>
                      <c:pt idx="35">
                        <c:v>323.22899999999981</c:v>
                      </c:pt>
                      <c:pt idx="36">
                        <c:v>323.92700000000002</c:v>
                      </c:pt>
                      <c:pt idx="37">
                        <c:v>324.62400000000002</c:v>
                      </c:pt>
                      <c:pt idx="38">
                        <c:v>325.32799999999992</c:v>
                      </c:pt>
                      <c:pt idx="39">
                        <c:v>326.03099999999978</c:v>
                      </c:pt>
                      <c:pt idx="40">
                        <c:v>326.74</c:v>
                      </c:pt>
                      <c:pt idx="41">
                        <c:v>327.44600000000003</c:v>
                      </c:pt>
                      <c:pt idx="42">
                        <c:v>328.14800000000002</c:v>
                      </c:pt>
                      <c:pt idx="43">
                        <c:v>328.85199999999992</c:v>
                      </c:pt>
                      <c:pt idx="44">
                        <c:v>329.55599999999993</c:v>
                      </c:pt>
                      <c:pt idx="45">
                        <c:v>330.25900000000001</c:v>
                      </c:pt>
                      <c:pt idx="46">
                        <c:v>330.96300000000002</c:v>
                      </c:pt>
                      <c:pt idx="47">
                        <c:v>331.66300000000001</c:v>
                      </c:pt>
                      <c:pt idx="48">
                        <c:v>332.36200000000002</c:v>
                      </c:pt>
                      <c:pt idx="49">
                        <c:v>333.06099999999992</c:v>
                      </c:pt>
                      <c:pt idx="50">
                        <c:v>333.76400000000001</c:v>
                      </c:pt>
                      <c:pt idx="51">
                        <c:v>334.46699999999981</c:v>
                      </c:pt>
                      <c:pt idx="52">
                        <c:v>335.17399999999992</c:v>
                      </c:pt>
                      <c:pt idx="53">
                        <c:v>335.88600000000002</c:v>
                      </c:pt>
                      <c:pt idx="54">
                        <c:v>336.60300000000001</c:v>
                      </c:pt>
                      <c:pt idx="55">
                        <c:v>337.322</c:v>
                      </c:pt>
                      <c:pt idx="56">
                        <c:v>338.03399999999982</c:v>
                      </c:pt>
                      <c:pt idx="57">
                        <c:v>338.74400000000009</c:v>
                      </c:pt>
                      <c:pt idx="58">
                        <c:v>339.45799999999991</c:v>
                      </c:pt>
                      <c:pt idx="59">
                        <c:v>340.17399999999992</c:v>
                      </c:pt>
                      <c:pt idx="60">
                        <c:v>340.89</c:v>
                      </c:pt>
                      <c:pt idx="61">
                        <c:v>341.60199999999992</c:v>
                      </c:pt>
                      <c:pt idx="62">
                        <c:v>342.31299999999999</c:v>
                      </c:pt>
                      <c:pt idx="63">
                        <c:v>343.02100000000002</c:v>
                      </c:pt>
                      <c:pt idx="64">
                        <c:v>343.7269999999998</c:v>
                      </c:pt>
                      <c:pt idx="65">
                        <c:v>344.43499999999977</c:v>
                      </c:pt>
                      <c:pt idx="66">
                        <c:v>345.14499999999998</c:v>
                      </c:pt>
                      <c:pt idx="67">
                        <c:v>345.85899999999992</c:v>
                      </c:pt>
                      <c:pt idx="68">
                        <c:v>346.572</c:v>
                      </c:pt>
                      <c:pt idx="69">
                        <c:v>347.29</c:v>
                      </c:pt>
                      <c:pt idx="70">
                        <c:v>348.012</c:v>
                      </c:pt>
                      <c:pt idx="71">
                        <c:v>348.73399999999981</c:v>
                      </c:pt>
                      <c:pt idx="72">
                        <c:v>349.45799999999991</c:v>
                      </c:pt>
                      <c:pt idx="73">
                        <c:v>350.17700000000002</c:v>
                      </c:pt>
                      <c:pt idx="74">
                        <c:v>350.89400000000001</c:v>
                      </c:pt>
                      <c:pt idx="75">
                        <c:v>351.61099999999999</c:v>
                      </c:pt>
                      <c:pt idx="76">
                        <c:v>352.32600000000002</c:v>
                      </c:pt>
                      <c:pt idx="77">
                        <c:v>353.04500000000002</c:v>
                      </c:pt>
                      <c:pt idx="78">
                        <c:v>353.76799999999997</c:v>
                      </c:pt>
                      <c:pt idx="79">
                        <c:v>354.49200000000002</c:v>
                      </c:pt>
                      <c:pt idx="80">
                        <c:v>355.21499999999997</c:v>
                      </c:pt>
                      <c:pt idx="81">
                        <c:v>355.93799999999982</c:v>
                      </c:pt>
                      <c:pt idx="82">
                        <c:v>356.66500000000002</c:v>
                      </c:pt>
                      <c:pt idx="83">
                        <c:v>357.39100000000002</c:v>
                      </c:pt>
                      <c:pt idx="84">
                        <c:v>358.11599999999999</c:v>
                      </c:pt>
                      <c:pt idx="85">
                        <c:v>358.83699999999982</c:v>
                      </c:pt>
                      <c:pt idx="86">
                        <c:v>359.553</c:v>
                      </c:pt>
                      <c:pt idx="87">
                        <c:v>360.26499999999999</c:v>
                      </c:pt>
                      <c:pt idx="88">
                        <c:v>360.97399999999982</c:v>
                      </c:pt>
                      <c:pt idx="89">
                        <c:v>361.68</c:v>
                      </c:pt>
                      <c:pt idx="90">
                        <c:v>362.38099999999991</c:v>
                      </c:pt>
                      <c:pt idx="91">
                        <c:v>363.07900000000001</c:v>
                      </c:pt>
                      <c:pt idx="92">
                        <c:v>363.78199999999981</c:v>
                      </c:pt>
                      <c:pt idx="93">
                        <c:v>364.48399999999981</c:v>
                      </c:pt>
                      <c:pt idx="94">
                        <c:v>365.18599999999998</c:v>
                      </c:pt>
                      <c:pt idx="95">
                        <c:v>365.88900000000001</c:v>
                      </c:pt>
                      <c:pt idx="96">
                        <c:v>366.59</c:v>
                      </c:pt>
                      <c:pt idx="97">
                        <c:v>367.28699999999998</c:v>
                      </c:pt>
                      <c:pt idx="98">
                        <c:v>367.9869999999998</c:v>
                      </c:pt>
                      <c:pt idx="99">
                        <c:v>368.69200000000001</c:v>
                      </c:pt>
                      <c:pt idx="100">
                        <c:v>369.39400000000001</c:v>
                      </c:pt>
                      <c:pt idx="101">
                        <c:v>370.09199999999981</c:v>
                      </c:pt>
                      <c:pt idx="102">
                        <c:v>370.78699999999998</c:v>
                      </c:pt>
                      <c:pt idx="103">
                        <c:v>371.47899999999981</c:v>
                      </c:pt>
                      <c:pt idx="104">
                        <c:v>372.173</c:v>
                      </c:pt>
                      <c:pt idx="105">
                        <c:v>372.86900000000009</c:v>
                      </c:pt>
                      <c:pt idx="106">
                        <c:v>373.56599999999997</c:v>
                      </c:pt>
                      <c:pt idx="107">
                        <c:v>374.25799999999992</c:v>
                      </c:pt>
                      <c:pt idx="108">
                        <c:v>374.95100000000002</c:v>
                      </c:pt>
                      <c:pt idx="109">
                        <c:v>375.64600000000002</c:v>
                      </c:pt>
                      <c:pt idx="110">
                        <c:v>376.34100000000001</c:v>
                      </c:pt>
                      <c:pt idx="111">
                        <c:v>377.03300000000002</c:v>
                      </c:pt>
                      <c:pt idx="112">
                        <c:v>377.72199999999981</c:v>
                      </c:pt>
                      <c:pt idx="113">
                        <c:v>378.41099999999977</c:v>
                      </c:pt>
                      <c:pt idx="114">
                        <c:v>379.09899999999982</c:v>
                      </c:pt>
                      <c:pt idx="115">
                        <c:v>379.78499999999991</c:v>
                      </c:pt>
                      <c:pt idx="116">
                        <c:v>380.47399999999982</c:v>
                      </c:pt>
                      <c:pt idx="117">
                        <c:v>381.16200000000009</c:v>
                      </c:pt>
                      <c:pt idx="118">
                        <c:v>381.85300000000001</c:v>
                      </c:pt>
                      <c:pt idx="119">
                        <c:v>382.548</c:v>
                      </c:pt>
                      <c:pt idx="120">
                        <c:v>383.24</c:v>
                      </c:pt>
                      <c:pt idx="121">
                        <c:v>383.93299999999982</c:v>
                      </c:pt>
                      <c:pt idx="122">
                        <c:v>384.63400000000001</c:v>
                      </c:pt>
                      <c:pt idx="123">
                        <c:v>385.37</c:v>
                      </c:pt>
                      <c:pt idx="124">
                        <c:v>386.16399999999999</c:v>
                      </c:pt>
                      <c:pt idx="125">
                        <c:v>386.97899999999981</c:v>
                      </c:pt>
                      <c:pt idx="126">
                        <c:v>387.81399999999991</c:v>
                      </c:pt>
                      <c:pt idx="127">
                        <c:v>388.65800000000002</c:v>
                      </c:pt>
                      <c:pt idx="128">
                        <c:v>389.5</c:v>
                      </c:pt>
                      <c:pt idx="129">
                        <c:v>390.34699999999992</c:v>
                      </c:pt>
                      <c:pt idx="130">
                        <c:v>391.18700000000001</c:v>
                      </c:pt>
                      <c:pt idx="131">
                        <c:v>392.02699999999982</c:v>
                      </c:pt>
                      <c:pt idx="132">
                        <c:v>392.86199999999991</c:v>
                      </c:pt>
                      <c:pt idx="133">
                        <c:v>393.697</c:v>
                      </c:pt>
                      <c:pt idx="134">
                        <c:v>394.53800000000001</c:v>
                      </c:pt>
                      <c:pt idx="135">
                        <c:v>395.38099999999991</c:v>
                      </c:pt>
                      <c:pt idx="136">
                        <c:v>396.22899999999981</c:v>
                      </c:pt>
                      <c:pt idx="137">
                        <c:v>397.072</c:v>
                      </c:pt>
                      <c:pt idx="138">
                        <c:v>397.91699999999997</c:v>
                      </c:pt>
                      <c:pt idx="139">
                        <c:v>398.767</c:v>
                      </c:pt>
                      <c:pt idx="140">
                        <c:v>399.61400000000009</c:v>
                      </c:pt>
                      <c:pt idx="141">
                        <c:v>400.46</c:v>
                      </c:pt>
                      <c:pt idx="142">
                        <c:v>401.30500000000001</c:v>
                      </c:pt>
                      <c:pt idx="143">
                        <c:v>402.14699999999999</c:v>
                      </c:pt>
                      <c:pt idx="144">
                        <c:v>402.9869999999998</c:v>
                      </c:pt>
                      <c:pt idx="145">
                        <c:v>403.82799999999992</c:v>
                      </c:pt>
                      <c:pt idx="146">
                        <c:v>404.67099999999999</c:v>
                      </c:pt>
                      <c:pt idx="147">
                        <c:v>405.51499999999999</c:v>
                      </c:pt>
                      <c:pt idx="148">
                        <c:v>406.36099999999999</c:v>
                      </c:pt>
                      <c:pt idx="149">
                        <c:v>407.20400000000001</c:v>
                      </c:pt>
                      <c:pt idx="150">
                        <c:v>408.05</c:v>
                      </c:pt>
                      <c:pt idx="151">
                        <c:v>408.89</c:v>
                      </c:pt>
                      <c:pt idx="152">
                        <c:v>409.72500000000002</c:v>
                      </c:pt>
                      <c:pt idx="153">
                        <c:v>410.56</c:v>
                      </c:pt>
                      <c:pt idx="154">
                        <c:v>411.39599999999979</c:v>
                      </c:pt>
                      <c:pt idx="155">
                        <c:v>412.23099999999982</c:v>
                      </c:pt>
                      <c:pt idx="156">
                        <c:v>413.06599999999997</c:v>
                      </c:pt>
                      <c:pt idx="157">
                        <c:v>413.90100000000001</c:v>
                      </c:pt>
                      <c:pt idx="158">
                        <c:v>414.73599999999982</c:v>
                      </c:pt>
                      <c:pt idx="159">
                        <c:v>415.57100000000003</c:v>
                      </c:pt>
                      <c:pt idx="160">
                        <c:v>416.41099999999977</c:v>
                      </c:pt>
                      <c:pt idx="161">
                        <c:v>417.255</c:v>
                      </c:pt>
                      <c:pt idx="162">
                        <c:v>418.09399999999982</c:v>
                      </c:pt>
                      <c:pt idx="163">
                        <c:v>418.92700000000002</c:v>
                      </c:pt>
                      <c:pt idx="164">
                        <c:v>419.75799999999998</c:v>
                      </c:pt>
                      <c:pt idx="165">
                        <c:v>420.59</c:v>
                      </c:pt>
                      <c:pt idx="166">
                        <c:v>421.42200000000003</c:v>
                      </c:pt>
                      <c:pt idx="167">
                        <c:v>422.25</c:v>
                      </c:pt>
                      <c:pt idx="168">
                        <c:v>423.07600000000002</c:v>
                      </c:pt>
                      <c:pt idx="169">
                        <c:v>423.90699999999998</c:v>
                      </c:pt>
                      <c:pt idx="170">
                        <c:v>424.73799999999977</c:v>
                      </c:pt>
                      <c:pt idx="171">
                        <c:v>425.56899999999979</c:v>
                      </c:pt>
                      <c:pt idx="172">
                        <c:v>426.39400000000001</c:v>
                      </c:pt>
                      <c:pt idx="173">
                        <c:v>427.23</c:v>
                      </c:pt>
                      <c:pt idx="174">
                        <c:v>428.06799999999993</c:v>
                      </c:pt>
                      <c:pt idx="175">
                        <c:v>428.899</c:v>
                      </c:pt>
                      <c:pt idx="176">
                        <c:v>429.73</c:v>
                      </c:pt>
                      <c:pt idx="177">
                        <c:v>430.55899999999991</c:v>
                      </c:pt>
                      <c:pt idx="178">
                        <c:v>431.38599999999991</c:v>
                      </c:pt>
                      <c:pt idx="179">
                        <c:v>432.21799999999979</c:v>
                      </c:pt>
                      <c:pt idx="180">
                        <c:v>433.05</c:v>
                      </c:pt>
                      <c:pt idx="181">
                        <c:v>433.87700000000001</c:v>
                      </c:pt>
                      <c:pt idx="182">
                        <c:v>434.70400000000001</c:v>
                      </c:pt>
                      <c:pt idx="183">
                        <c:v>435.53699999999998</c:v>
                      </c:pt>
                      <c:pt idx="184">
                        <c:v>436.37700000000001</c:v>
                      </c:pt>
                      <c:pt idx="185">
                        <c:v>437.21499999999997</c:v>
                      </c:pt>
                      <c:pt idx="186">
                        <c:v>438.04899999999992</c:v>
                      </c:pt>
                      <c:pt idx="187">
                        <c:v>438.88900000000001</c:v>
                      </c:pt>
                      <c:pt idx="188">
                        <c:v>439.72800000000001</c:v>
                      </c:pt>
                      <c:pt idx="189">
                        <c:v>440.56299999999999</c:v>
                      </c:pt>
                      <c:pt idx="190">
                        <c:v>441.40100000000001</c:v>
                      </c:pt>
                      <c:pt idx="191">
                        <c:v>442.2369999999998</c:v>
                      </c:pt>
                      <c:pt idx="192">
                        <c:v>443.07299999999992</c:v>
                      </c:pt>
                      <c:pt idx="193">
                        <c:v>443.91199999999998</c:v>
                      </c:pt>
                      <c:pt idx="194">
                        <c:v>444.74799999999999</c:v>
                      </c:pt>
                      <c:pt idx="195">
                        <c:v>445.584</c:v>
                      </c:pt>
                      <c:pt idx="196">
                        <c:v>446.41599999999983</c:v>
                      </c:pt>
                      <c:pt idx="197">
                        <c:v>447.24299999999999</c:v>
                      </c:pt>
                      <c:pt idx="198">
                        <c:v>448.07299999999992</c:v>
                      </c:pt>
                      <c:pt idx="199">
                        <c:v>448.90599999999978</c:v>
                      </c:pt>
                      <c:pt idx="200">
                        <c:v>449.7369999999998</c:v>
                      </c:pt>
                      <c:pt idx="201">
                        <c:v>450.57</c:v>
                      </c:pt>
                      <c:pt idx="202">
                        <c:v>451.4</c:v>
                      </c:pt>
                      <c:pt idx="203">
                        <c:v>452.22800000000001</c:v>
                      </c:pt>
                      <c:pt idx="204">
                        <c:v>453.06399999999991</c:v>
                      </c:pt>
                      <c:pt idx="205">
                        <c:v>453.89800000000002</c:v>
                      </c:pt>
                      <c:pt idx="206">
                        <c:v>454.72399999999982</c:v>
                      </c:pt>
                      <c:pt idx="207">
                        <c:v>455.55399999999992</c:v>
                      </c:pt>
                      <c:pt idx="208">
                        <c:v>456.38499999999999</c:v>
                      </c:pt>
                      <c:pt idx="209">
                        <c:v>457.21600000000001</c:v>
                      </c:pt>
                      <c:pt idx="210">
                        <c:v>458.05</c:v>
                      </c:pt>
                      <c:pt idx="211">
                        <c:v>458.88099999999991</c:v>
                      </c:pt>
                      <c:pt idx="212">
                        <c:v>459.71199999999982</c:v>
                      </c:pt>
                      <c:pt idx="213">
                        <c:v>460.548</c:v>
                      </c:pt>
                      <c:pt idx="214">
                        <c:v>461.38900000000001</c:v>
                      </c:pt>
                      <c:pt idx="215">
                        <c:v>462.22899999999998</c:v>
                      </c:pt>
                      <c:pt idx="216">
                        <c:v>463.07299999999992</c:v>
                      </c:pt>
                      <c:pt idx="217">
                        <c:v>463.91399999999982</c:v>
                      </c:pt>
                      <c:pt idx="218">
                        <c:v>464.74900000000002</c:v>
                      </c:pt>
                      <c:pt idx="219">
                        <c:v>465.584</c:v>
                      </c:pt>
                      <c:pt idx="220">
                        <c:v>466.41300000000001</c:v>
                      </c:pt>
                      <c:pt idx="221">
                        <c:v>467.23500000000001</c:v>
                      </c:pt>
                      <c:pt idx="222">
                        <c:v>468.06299999999999</c:v>
                      </c:pt>
                      <c:pt idx="223">
                        <c:v>468.88900000000001</c:v>
                      </c:pt>
                      <c:pt idx="224">
                        <c:v>469.71699999999981</c:v>
                      </c:pt>
                      <c:pt idx="225">
                        <c:v>470.54700000000008</c:v>
                      </c:pt>
                      <c:pt idx="226">
                        <c:v>471.37599999999992</c:v>
                      </c:pt>
                      <c:pt idx="227">
                        <c:v>472.2</c:v>
                      </c:pt>
                      <c:pt idx="228">
                        <c:v>473.02099999999979</c:v>
                      </c:pt>
                      <c:pt idx="229">
                        <c:v>473.84300000000002</c:v>
                      </c:pt>
                      <c:pt idx="230">
                        <c:v>474.67200000000008</c:v>
                      </c:pt>
                      <c:pt idx="231">
                        <c:v>475.505</c:v>
                      </c:pt>
                      <c:pt idx="232">
                        <c:v>476.33699999999982</c:v>
                      </c:pt>
                      <c:pt idx="233">
                        <c:v>477.166</c:v>
                      </c:pt>
                      <c:pt idx="234">
                        <c:v>477.99</c:v>
                      </c:pt>
                      <c:pt idx="235">
                        <c:v>478.81799999999993</c:v>
                      </c:pt>
                      <c:pt idx="236">
                        <c:v>479.64699999999999</c:v>
                      </c:pt>
                      <c:pt idx="237">
                        <c:v>480.47300000000001</c:v>
                      </c:pt>
                      <c:pt idx="238">
                        <c:v>481.29899999999981</c:v>
                      </c:pt>
                      <c:pt idx="239">
                        <c:v>482.12299999999999</c:v>
                      </c:pt>
                      <c:pt idx="240">
                        <c:v>482.94399999999979</c:v>
                      </c:pt>
                      <c:pt idx="241">
                        <c:v>483.767</c:v>
                      </c:pt>
                      <c:pt idx="242">
                        <c:v>484.59500000000003</c:v>
                      </c:pt>
                      <c:pt idx="243">
                        <c:v>485.43200000000002</c:v>
                      </c:pt>
                      <c:pt idx="244">
                        <c:v>486.26799999999997</c:v>
                      </c:pt>
                      <c:pt idx="245">
                        <c:v>487.10699999999991</c:v>
                      </c:pt>
                      <c:pt idx="246">
                        <c:v>487.94399999999979</c:v>
                      </c:pt>
                      <c:pt idx="247">
                        <c:v>488.774</c:v>
                      </c:pt>
                      <c:pt idx="248">
                        <c:v>489.60699999999991</c:v>
                      </c:pt>
                      <c:pt idx="249">
                        <c:v>490.43700000000001</c:v>
                      </c:pt>
                      <c:pt idx="250">
                        <c:v>491.26099999999991</c:v>
                      </c:pt>
                      <c:pt idx="251">
                        <c:v>492.08100000000002</c:v>
                      </c:pt>
                      <c:pt idx="252">
                        <c:v>492.90100000000001</c:v>
                      </c:pt>
                      <c:pt idx="253">
                        <c:v>493.72099999999978</c:v>
                      </c:pt>
                      <c:pt idx="254">
                        <c:v>494.541</c:v>
                      </c:pt>
                      <c:pt idx="255">
                        <c:v>495.36599999999999</c:v>
                      </c:pt>
                      <c:pt idx="256">
                        <c:v>496.19399999999979</c:v>
                      </c:pt>
                      <c:pt idx="257">
                        <c:v>497.02099999999979</c:v>
                      </c:pt>
                      <c:pt idx="258">
                        <c:v>497.84500000000008</c:v>
                      </c:pt>
                      <c:pt idx="259">
                        <c:v>498.67099999999999</c:v>
                      </c:pt>
                      <c:pt idx="260">
                        <c:v>499.49700000000001</c:v>
                      </c:pt>
                      <c:pt idx="261">
                        <c:v>500.32600000000002</c:v>
                      </c:pt>
                      <c:pt idx="262">
                        <c:v>501.15199999999999</c:v>
                      </c:pt>
                      <c:pt idx="263">
                        <c:v>501.97300000000001</c:v>
                      </c:pt>
                      <c:pt idx="264">
                        <c:v>502.79700000000003</c:v>
                      </c:pt>
                      <c:pt idx="265">
                        <c:v>503.62400000000002</c:v>
                      </c:pt>
                      <c:pt idx="266">
                        <c:v>504.45499999999998</c:v>
                      </c:pt>
                      <c:pt idx="267">
                        <c:v>505.28899999999982</c:v>
                      </c:pt>
                      <c:pt idx="268">
                        <c:v>506.12</c:v>
                      </c:pt>
                      <c:pt idx="269">
                        <c:v>506.95100000000002</c:v>
                      </c:pt>
                      <c:pt idx="270">
                        <c:v>507.78099999999978</c:v>
                      </c:pt>
                      <c:pt idx="271">
                        <c:v>508.61400000000009</c:v>
                      </c:pt>
                      <c:pt idx="272">
                        <c:v>509.44200000000001</c:v>
                      </c:pt>
                      <c:pt idx="273">
                        <c:v>510.27199999999982</c:v>
                      </c:pt>
                      <c:pt idx="274">
                        <c:v>511.101</c:v>
                      </c:pt>
                      <c:pt idx="275">
                        <c:v>511.92799999999983</c:v>
                      </c:pt>
                      <c:pt idx="276">
                        <c:v>512.75700000000006</c:v>
                      </c:pt>
                      <c:pt idx="277">
                        <c:v>513.57899999999995</c:v>
                      </c:pt>
                      <c:pt idx="278">
                        <c:v>514.40300000000002</c:v>
                      </c:pt>
                      <c:pt idx="279">
                        <c:v>515.23299999999972</c:v>
                      </c:pt>
                      <c:pt idx="280">
                        <c:v>516.06799999999976</c:v>
                      </c:pt>
                      <c:pt idx="281">
                        <c:v>516.90300000000002</c:v>
                      </c:pt>
                      <c:pt idx="282">
                        <c:v>517.73500000000001</c:v>
                      </c:pt>
                      <c:pt idx="283">
                        <c:v>518.5659999999998</c:v>
                      </c:pt>
                      <c:pt idx="284">
                        <c:v>519.39699999999971</c:v>
                      </c:pt>
                      <c:pt idx="285">
                        <c:v>520.22699999999998</c:v>
                      </c:pt>
                      <c:pt idx="286">
                        <c:v>521.05999999999972</c:v>
                      </c:pt>
                      <c:pt idx="287">
                        <c:v>521.89199999999983</c:v>
                      </c:pt>
                      <c:pt idx="288">
                        <c:v>522.721</c:v>
                      </c:pt>
                      <c:pt idx="289">
                        <c:v>523.55699999999979</c:v>
                      </c:pt>
                      <c:pt idx="290">
                        <c:v>524.39300000000003</c:v>
                      </c:pt>
                      <c:pt idx="291">
                        <c:v>525.22900000000004</c:v>
                      </c:pt>
                      <c:pt idx="292">
                        <c:v>526.06699999999978</c:v>
                      </c:pt>
                      <c:pt idx="293">
                        <c:v>526.91</c:v>
                      </c:pt>
                      <c:pt idx="294">
                        <c:v>527.75</c:v>
                      </c:pt>
                      <c:pt idx="295">
                        <c:v>528.58900000000006</c:v>
                      </c:pt>
                      <c:pt idx="296">
                        <c:v>529.42399999999998</c:v>
                      </c:pt>
                      <c:pt idx="297">
                        <c:v>530.25700000000006</c:v>
                      </c:pt>
                      <c:pt idx="298">
                        <c:v>531.08900000000006</c:v>
                      </c:pt>
                      <c:pt idx="299">
                        <c:v>531.9259999999997</c:v>
                      </c:pt>
                      <c:pt idx="300">
                        <c:v>532.76800000000003</c:v>
                      </c:pt>
                      <c:pt idx="301">
                        <c:v>533.601</c:v>
                      </c:pt>
                      <c:pt idx="302">
                        <c:v>534.42699999999979</c:v>
                      </c:pt>
                      <c:pt idx="303">
                        <c:v>535.25599999999997</c:v>
                      </c:pt>
                      <c:pt idx="304">
                        <c:v>536.09100000000001</c:v>
                      </c:pt>
                      <c:pt idx="305">
                        <c:v>536.93399999999997</c:v>
                      </c:pt>
                      <c:pt idx="306">
                        <c:v>537.77700000000004</c:v>
                      </c:pt>
                      <c:pt idx="307">
                        <c:v>538.61900000000003</c:v>
                      </c:pt>
                      <c:pt idx="308">
                        <c:v>539.46299999999974</c:v>
                      </c:pt>
                      <c:pt idx="309">
                        <c:v>540.29700000000003</c:v>
                      </c:pt>
                      <c:pt idx="310">
                        <c:v>541.12599999999998</c:v>
                      </c:pt>
                      <c:pt idx="311">
                        <c:v>541.95299999999975</c:v>
                      </c:pt>
                      <c:pt idx="312">
                        <c:v>542.78600000000006</c:v>
                      </c:pt>
                      <c:pt idx="313">
                        <c:v>543.61300000000006</c:v>
                      </c:pt>
                      <c:pt idx="314">
                        <c:v>544.43900000000008</c:v>
                      </c:pt>
                      <c:pt idx="315">
                        <c:v>545.26600000000008</c:v>
                      </c:pt>
                      <c:pt idx="316">
                        <c:v>546.09500000000003</c:v>
                      </c:pt>
                      <c:pt idx="317">
                        <c:v>546.92499999999973</c:v>
                      </c:pt>
                      <c:pt idx="318">
                        <c:v>547.75599999999997</c:v>
                      </c:pt>
                      <c:pt idx="319">
                        <c:v>548.58900000000006</c:v>
                      </c:pt>
                      <c:pt idx="320">
                        <c:v>549.42000000000007</c:v>
                      </c:pt>
                      <c:pt idx="321">
                        <c:v>550.24900000000002</c:v>
                      </c:pt>
                      <c:pt idx="322">
                        <c:v>551.07899999999995</c:v>
                      </c:pt>
                      <c:pt idx="323">
                        <c:v>551.91100000000006</c:v>
                      </c:pt>
                      <c:pt idx="324">
                        <c:v>552.74599999999998</c:v>
                      </c:pt>
                      <c:pt idx="325">
                        <c:v>553.58400000000006</c:v>
                      </c:pt>
                      <c:pt idx="326">
                        <c:v>554.42099999999982</c:v>
                      </c:pt>
                      <c:pt idx="327">
                        <c:v>555.25800000000004</c:v>
                      </c:pt>
                      <c:pt idx="328">
                        <c:v>556.09699999999998</c:v>
                      </c:pt>
                      <c:pt idx="329">
                        <c:v>556.93299999999977</c:v>
                      </c:pt>
                      <c:pt idx="330">
                        <c:v>557.76900000000001</c:v>
                      </c:pt>
                      <c:pt idx="331">
                        <c:v>558.61</c:v>
                      </c:pt>
                      <c:pt idx="332">
                        <c:v>559.45199999999977</c:v>
                      </c:pt>
                      <c:pt idx="333">
                        <c:v>560.29899999999998</c:v>
                      </c:pt>
                      <c:pt idx="334">
                        <c:v>561.14699999999971</c:v>
                      </c:pt>
                      <c:pt idx="335">
                        <c:v>561.99800000000005</c:v>
                      </c:pt>
                      <c:pt idx="336">
                        <c:v>562.85599999999977</c:v>
                      </c:pt>
                      <c:pt idx="337">
                        <c:v>563.71400000000006</c:v>
                      </c:pt>
                      <c:pt idx="338">
                        <c:v>564.56899999999996</c:v>
                      </c:pt>
                      <c:pt idx="339">
                        <c:v>565.4259999999997</c:v>
                      </c:pt>
                      <c:pt idx="340">
                        <c:v>566.28600000000006</c:v>
                      </c:pt>
                      <c:pt idx="341">
                        <c:v>567.14300000000003</c:v>
                      </c:pt>
                      <c:pt idx="342">
                        <c:v>568.00199999999973</c:v>
                      </c:pt>
                      <c:pt idx="343">
                        <c:v>568.86199999999985</c:v>
                      </c:pt>
                      <c:pt idx="344">
                        <c:v>569.72500000000002</c:v>
                      </c:pt>
                      <c:pt idx="345">
                        <c:v>570.59199999999998</c:v>
                      </c:pt>
                      <c:pt idx="346">
                        <c:v>571.46299999999974</c:v>
                      </c:pt>
                      <c:pt idx="347">
                        <c:v>572.33599999999979</c:v>
                      </c:pt>
                      <c:pt idx="348">
                        <c:v>573.21500000000003</c:v>
                      </c:pt>
                      <c:pt idx="349">
                        <c:v>574.09</c:v>
                      </c:pt>
                      <c:pt idx="350">
                        <c:v>574.96899999999982</c:v>
                      </c:pt>
                      <c:pt idx="351">
                        <c:v>575.84699999999975</c:v>
                      </c:pt>
                      <c:pt idx="352">
                        <c:v>576.72299999999996</c:v>
                      </c:pt>
                      <c:pt idx="353">
                        <c:v>577.59100000000001</c:v>
                      </c:pt>
                      <c:pt idx="354">
                        <c:v>578.45800000000008</c:v>
                      </c:pt>
                      <c:pt idx="355">
                        <c:v>579.33099999999979</c:v>
                      </c:pt>
                      <c:pt idx="356">
                        <c:v>580.20800000000008</c:v>
                      </c:pt>
                      <c:pt idx="357">
                        <c:v>581.08400000000006</c:v>
                      </c:pt>
                      <c:pt idx="358">
                        <c:v>581.96099999999979</c:v>
                      </c:pt>
                      <c:pt idx="359">
                        <c:v>582.83699999999976</c:v>
                      </c:pt>
                      <c:pt idx="360">
                        <c:v>583.71600000000001</c:v>
                      </c:pt>
                      <c:pt idx="361">
                        <c:v>584.60300000000007</c:v>
                      </c:pt>
                      <c:pt idx="362">
                        <c:v>585.48700000000008</c:v>
                      </c:pt>
                      <c:pt idx="363">
                        <c:v>586.36499999999978</c:v>
                      </c:pt>
                      <c:pt idx="364">
                        <c:v>587.24299999999971</c:v>
                      </c:pt>
                      <c:pt idx="365">
                        <c:v>588.12</c:v>
                      </c:pt>
                      <c:pt idx="366">
                        <c:v>588.99900000000002</c:v>
                      </c:pt>
                      <c:pt idx="367">
                        <c:v>589.87699999999973</c:v>
                      </c:pt>
                      <c:pt idx="368">
                        <c:v>590.75400000000002</c:v>
                      </c:pt>
                      <c:pt idx="369">
                        <c:v>591.62699999999973</c:v>
                      </c:pt>
                      <c:pt idx="370">
                        <c:v>592.50099999999998</c:v>
                      </c:pt>
                      <c:pt idx="371">
                        <c:v>593.37200000000007</c:v>
                      </c:pt>
                      <c:pt idx="372">
                        <c:v>594.25</c:v>
                      </c:pt>
                      <c:pt idx="373">
                        <c:v>595.1279999999997</c:v>
                      </c:pt>
                      <c:pt idx="374">
                        <c:v>596.00400000000002</c:v>
                      </c:pt>
                      <c:pt idx="375">
                        <c:v>596.88</c:v>
                      </c:pt>
                      <c:pt idx="376">
                        <c:v>597.7529999999997</c:v>
                      </c:pt>
                      <c:pt idx="377">
                        <c:v>598.6279999999997</c:v>
                      </c:pt>
                      <c:pt idx="378">
                        <c:v>599.505</c:v>
                      </c:pt>
                      <c:pt idx="379">
                        <c:v>600.38200000000006</c:v>
                      </c:pt>
                      <c:pt idx="380">
                        <c:v>601.26499999999999</c:v>
                      </c:pt>
                      <c:pt idx="381">
                        <c:v>602.14699999999971</c:v>
                      </c:pt>
                      <c:pt idx="382">
                        <c:v>603.029</c:v>
                      </c:pt>
                      <c:pt idx="383">
                        <c:v>603.91300000000001</c:v>
                      </c:pt>
                      <c:pt idx="384">
                        <c:v>604.80199999999979</c:v>
                      </c:pt>
                      <c:pt idx="385">
                        <c:v>605.68900000000008</c:v>
                      </c:pt>
                      <c:pt idx="386">
                        <c:v>606.58000000000004</c:v>
                      </c:pt>
                      <c:pt idx="387">
                        <c:v>607.471</c:v>
                      </c:pt>
                      <c:pt idx="388">
                        <c:v>608.36199999999985</c:v>
                      </c:pt>
                      <c:pt idx="389">
                        <c:v>609.25199999999973</c:v>
                      </c:pt>
                      <c:pt idx="390">
                        <c:v>610.14100000000008</c:v>
                      </c:pt>
                      <c:pt idx="391">
                        <c:v>611.02800000000002</c:v>
                      </c:pt>
                      <c:pt idx="392">
                        <c:v>611.91599999999971</c:v>
                      </c:pt>
                      <c:pt idx="393">
                        <c:v>612.803</c:v>
                      </c:pt>
                      <c:pt idx="394">
                        <c:v>613.69000000000005</c:v>
                      </c:pt>
                      <c:pt idx="395">
                        <c:v>614.58199999999999</c:v>
                      </c:pt>
                      <c:pt idx="396">
                        <c:v>615.476</c:v>
                      </c:pt>
                      <c:pt idx="397">
                        <c:v>616.37699999999973</c:v>
                      </c:pt>
                      <c:pt idx="398">
                        <c:v>617.279</c:v>
                      </c:pt>
                      <c:pt idx="399">
                        <c:v>618.17600000000004</c:v>
                      </c:pt>
                      <c:pt idx="400">
                        <c:v>619.06699999999978</c:v>
                      </c:pt>
                      <c:pt idx="401">
                        <c:v>619.95999999999981</c:v>
                      </c:pt>
                      <c:pt idx="402">
                        <c:v>620.85199999999975</c:v>
                      </c:pt>
                      <c:pt idx="403">
                        <c:v>621.74700000000007</c:v>
                      </c:pt>
                      <c:pt idx="404">
                        <c:v>622.64599999999996</c:v>
                      </c:pt>
                      <c:pt idx="405">
                        <c:v>623.54300000000001</c:v>
                      </c:pt>
                      <c:pt idx="406">
                        <c:v>624.44799999999975</c:v>
                      </c:pt>
                      <c:pt idx="407">
                        <c:v>625.35399999999981</c:v>
                      </c:pt>
                      <c:pt idx="408">
                        <c:v>626.25599999999997</c:v>
                      </c:pt>
                      <c:pt idx="409">
                        <c:v>627.154</c:v>
                      </c:pt>
                      <c:pt idx="410">
                        <c:v>628.05199999999979</c:v>
                      </c:pt>
                      <c:pt idx="411">
                        <c:v>628.9459999999998</c:v>
                      </c:pt>
                      <c:pt idx="412">
                        <c:v>629.84399999999982</c:v>
                      </c:pt>
                      <c:pt idx="413">
                        <c:v>630.73900000000003</c:v>
                      </c:pt>
                      <c:pt idx="414">
                        <c:v>631.63300000000004</c:v>
                      </c:pt>
                      <c:pt idx="415">
                        <c:v>632.51800000000003</c:v>
                      </c:pt>
                      <c:pt idx="416">
                        <c:v>633.40599999999972</c:v>
                      </c:pt>
                      <c:pt idx="417">
                        <c:v>634.29100000000005</c:v>
                      </c:pt>
                      <c:pt idx="418">
                        <c:v>635.17700000000002</c:v>
                      </c:pt>
                      <c:pt idx="419">
                        <c:v>636.06199999999978</c:v>
                      </c:pt>
                      <c:pt idx="420">
                        <c:v>636.94699999999978</c:v>
                      </c:pt>
                      <c:pt idx="421">
                        <c:v>637.83400000000006</c:v>
                      </c:pt>
                      <c:pt idx="422">
                        <c:v>638.721</c:v>
                      </c:pt>
                      <c:pt idx="423">
                        <c:v>639.6</c:v>
                      </c:pt>
                      <c:pt idx="424">
                        <c:v>640.48</c:v>
                      </c:pt>
                      <c:pt idx="425">
                        <c:v>641.35999999999979</c:v>
                      </c:pt>
                      <c:pt idx="426">
                        <c:v>642.24099999999999</c:v>
                      </c:pt>
                      <c:pt idx="427">
                        <c:v>643.12400000000002</c:v>
                      </c:pt>
                      <c:pt idx="428">
                        <c:v>644.00700000000006</c:v>
                      </c:pt>
                      <c:pt idx="429">
                        <c:v>644.88799999999969</c:v>
                      </c:pt>
                      <c:pt idx="430">
                        <c:v>645.77300000000002</c:v>
                      </c:pt>
                      <c:pt idx="431">
                        <c:v>646.65</c:v>
                      </c:pt>
                      <c:pt idx="432">
                        <c:v>647.52600000000007</c:v>
                      </c:pt>
                      <c:pt idx="433">
                        <c:v>648.404</c:v>
                      </c:pt>
                      <c:pt idx="434">
                        <c:v>649.28500000000008</c:v>
                      </c:pt>
                      <c:pt idx="435">
                        <c:v>650.16499999999996</c:v>
                      </c:pt>
                      <c:pt idx="436">
                        <c:v>651.04599999999982</c:v>
                      </c:pt>
                      <c:pt idx="437">
                        <c:v>651.93000000000006</c:v>
                      </c:pt>
                      <c:pt idx="438">
                        <c:v>652.81299999999976</c:v>
                      </c:pt>
                      <c:pt idx="439">
                        <c:v>653.69200000000001</c:v>
                      </c:pt>
                      <c:pt idx="440">
                        <c:v>654.56899999999996</c:v>
                      </c:pt>
                      <c:pt idx="441">
                        <c:v>655.44699999999978</c:v>
                      </c:pt>
                      <c:pt idx="442">
                        <c:v>656.32799999999975</c:v>
                      </c:pt>
                      <c:pt idx="443">
                        <c:v>657.20699999999999</c:v>
                      </c:pt>
                      <c:pt idx="444">
                        <c:v>658.08900000000006</c:v>
                      </c:pt>
                      <c:pt idx="445">
                        <c:v>658.97299999999996</c:v>
                      </c:pt>
                      <c:pt idx="446">
                        <c:v>659.85399999999981</c:v>
                      </c:pt>
                      <c:pt idx="447">
                        <c:v>660.73099999999999</c:v>
                      </c:pt>
                      <c:pt idx="448">
                        <c:v>661.61300000000006</c:v>
                      </c:pt>
                      <c:pt idx="449">
                        <c:v>662.49700000000007</c:v>
                      </c:pt>
                      <c:pt idx="450">
                        <c:v>663.38</c:v>
                      </c:pt>
                      <c:pt idx="451">
                        <c:v>664.26199999999972</c:v>
                      </c:pt>
                      <c:pt idx="452">
                        <c:v>665.14599999999996</c:v>
                      </c:pt>
                      <c:pt idx="453">
                        <c:v>666.02800000000002</c:v>
                      </c:pt>
                      <c:pt idx="454">
                        <c:v>666.9069999999997</c:v>
                      </c:pt>
                      <c:pt idx="455">
                        <c:v>667.78800000000001</c:v>
                      </c:pt>
                      <c:pt idx="456">
                        <c:v>668.67000000000007</c:v>
                      </c:pt>
                      <c:pt idx="457">
                        <c:v>669.55199999999979</c:v>
                      </c:pt>
                      <c:pt idx="458">
                        <c:v>670.43199999999979</c:v>
                      </c:pt>
                      <c:pt idx="459">
                        <c:v>671.31400000000008</c:v>
                      </c:pt>
                      <c:pt idx="460">
                        <c:v>672.19799999999998</c:v>
                      </c:pt>
                      <c:pt idx="461">
                        <c:v>673.07600000000002</c:v>
                      </c:pt>
                      <c:pt idx="462">
                        <c:v>673.95299999999975</c:v>
                      </c:pt>
                      <c:pt idx="463">
                        <c:v>674.82699999999977</c:v>
                      </c:pt>
                      <c:pt idx="464">
                        <c:v>675.69900000000007</c:v>
                      </c:pt>
                      <c:pt idx="465">
                        <c:v>676.56699999999978</c:v>
                      </c:pt>
                      <c:pt idx="466">
                        <c:v>677.43599999999969</c:v>
                      </c:pt>
                      <c:pt idx="467">
                        <c:v>678.30899999999997</c:v>
                      </c:pt>
                      <c:pt idx="468">
                        <c:v>679.18200000000002</c:v>
                      </c:pt>
                      <c:pt idx="469">
                        <c:v>680.05799999999977</c:v>
                      </c:pt>
                      <c:pt idx="470">
                        <c:v>680.93499999999972</c:v>
                      </c:pt>
                      <c:pt idx="471">
                        <c:v>681.81099999999969</c:v>
                      </c:pt>
                      <c:pt idx="472">
                        <c:v>682.68499999999995</c:v>
                      </c:pt>
                      <c:pt idx="473">
                        <c:v>683.55999999999983</c:v>
                      </c:pt>
                      <c:pt idx="474">
                        <c:v>684.43499999999972</c:v>
                      </c:pt>
                      <c:pt idx="475">
                        <c:v>685.30899999999997</c:v>
                      </c:pt>
                      <c:pt idx="476">
                        <c:v>686.18200000000002</c:v>
                      </c:pt>
                      <c:pt idx="477">
                        <c:v>687.05399999999997</c:v>
                      </c:pt>
                      <c:pt idx="478">
                        <c:v>687.928</c:v>
                      </c:pt>
                      <c:pt idx="479">
                        <c:v>688.8</c:v>
                      </c:pt>
                      <c:pt idx="480">
                        <c:v>689.67899999999997</c:v>
                      </c:pt>
                      <c:pt idx="481">
                        <c:v>690.55699999999979</c:v>
                      </c:pt>
                      <c:pt idx="482">
                        <c:v>691.43199999999979</c:v>
                      </c:pt>
                      <c:pt idx="483">
                        <c:v>692.30599999999981</c:v>
                      </c:pt>
                      <c:pt idx="484">
                        <c:v>693.17700000000002</c:v>
                      </c:pt>
                      <c:pt idx="485">
                        <c:v>694.053</c:v>
                      </c:pt>
                      <c:pt idx="486">
                        <c:v>694.92699999999979</c:v>
                      </c:pt>
                      <c:pt idx="487">
                        <c:v>695.80199999999979</c:v>
                      </c:pt>
                      <c:pt idx="488">
                        <c:v>696.67899999999997</c:v>
                      </c:pt>
                      <c:pt idx="489">
                        <c:v>697.55799999999977</c:v>
                      </c:pt>
                      <c:pt idx="490">
                        <c:v>698.43399999999997</c:v>
                      </c:pt>
                      <c:pt idx="491">
                        <c:v>699.30799999999977</c:v>
                      </c:pt>
                      <c:pt idx="492">
                        <c:v>700.17899999999997</c:v>
                      </c:pt>
                      <c:pt idx="493">
                        <c:v>701.04899999999998</c:v>
                      </c:pt>
                      <c:pt idx="494">
                        <c:v>701.91899999999998</c:v>
                      </c:pt>
                      <c:pt idx="495">
                        <c:v>702.79300000000001</c:v>
                      </c:pt>
                      <c:pt idx="496">
                        <c:v>703.66100000000006</c:v>
                      </c:pt>
                      <c:pt idx="497">
                        <c:v>704.53500000000008</c:v>
                      </c:pt>
                      <c:pt idx="498">
                        <c:v>705.41000000000008</c:v>
                      </c:pt>
                      <c:pt idx="499">
                        <c:v>706.29</c:v>
                      </c:pt>
                      <c:pt idx="500">
                        <c:v>707.16599999999971</c:v>
                      </c:pt>
                      <c:pt idx="501">
                        <c:v>708.04099999999971</c:v>
                      </c:pt>
                      <c:pt idx="502">
                        <c:v>708.92099999999982</c:v>
                      </c:pt>
                      <c:pt idx="503">
                        <c:v>709.79700000000003</c:v>
                      </c:pt>
                      <c:pt idx="504">
                        <c:v>710.67200000000003</c:v>
                      </c:pt>
                      <c:pt idx="505">
                        <c:v>711.54599999999982</c:v>
                      </c:pt>
                      <c:pt idx="506">
                        <c:v>712.4259999999997</c:v>
                      </c:pt>
                      <c:pt idx="507">
                        <c:v>713.30799999999977</c:v>
                      </c:pt>
                      <c:pt idx="508">
                        <c:v>714.19299999999998</c:v>
                      </c:pt>
                      <c:pt idx="509">
                        <c:v>715.07100000000003</c:v>
                      </c:pt>
                      <c:pt idx="510">
                        <c:v>715.94499999999971</c:v>
                      </c:pt>
                      <c:pt idx="511">
                        <c:v>716.8209999999998</c:v>
                      </c:pt>
                      <c:pt idx="512">
                        <c:v>717.70299999999997</c:v>
                      </c:pt>
                      <c:pt idx="513">
                        <c:v>718.58699999999999</c:v>
                      </c:pt>
                      <c:pt idx="514">
                        <c:v>719.46800000000007</c:v>
                      </c:pt>
                      <c:pt idx="515">
                        <c:v>720.34899999999971</c:v>
                      </c:pt>
                      <c:pt idx="516">
                        <c:v>721.23</c:v>
                      </c:pt>
                      <c:pt idx="517">
                        <c:v>722.11400000000003</c:v>
                      </c:pt>
                      <c:pt idx="518">
                        <c:v>722.99599999999998</c:v>
                      </c:pt>
                      <c:pt idx="519">
                        <c:v>723.87900000000002</c:v>
                      </c:pt>
                      <c:pt idx="520">
                        <c:v>724.76800000000003</c:v>
                      </c:pt>
                      <c:pt idx="521">
                        <c:v>725.65499999999997</c:v>
                      </c:pt>
                      <c:pt idx="522">
                        <c:v>726.53899999999999</c:v>
                      </c:pt>
                      <c:pt idx="523">
                        <c:v>727.42000000000007</c:v>
                      </c:pt>
                      <c:pt idx="524">
                        <c:v>728.30199999999979</c:v>
                      </c:pt>
                      <c:pt idx="525">
                        <c:v>729.18700000000001</c:v>
                      </c:pt>
                      <c:pt idx="526">
                        <c:v>730.07799999999997</c:v>
                      </c:pt>
                      <c:pt idx="527">
                        <c:v>730.971</c:v>
                      </c:pt>
                      <c:pt idx="528">
                        <c:v>731.8689999999998</c:v>
                      </c:pt>
                      <c:pt idx="529">
                        <c:v>732.76600000000008</c:v>
                      </c:pt>
                      <c:pt idx="530">
                        <c:v>733.66300000000001</c:v>
                      </c:pt>
                      <c:pt idx="531">
                        <c:v>734.55899999999997</c:v>
                      </c:pt>
                      <c:pt idx="532">
                        <c:v>735.44900000000007</c:v>
                      </c:pt>
                      <c:pt idx="533">
                        <c:v>736.33799999999974</c:v>
                      </c:pt>
                      <c:pt idx="534">
                        <c:v>737.23500000000001</c:v>
                      </c:pt>
                      <c:pt idx="535">
                        <c:v>738.13300000000004</c:v>
                      </c:pt>
                      <c:pt idx="536">
                        <c:v>739.02699999999982</c:v>
                      </c:pt>
                      <c:pt idx="537">
                        <c:v>739.91499999999996</c:v>
                      </c:pt>
                      <c:pt idx="538">
                        <c:v>740.79899999999998</c:v>
                      </c:pt>
                      <c:pt idx="539">
                        <c:v>741.68000000000006</c:v>
                      </c:pt>
                      <c:pt idx="540">
                        <c:v>742.55899999999997</c:v>
                      </c:pt>
                      <c:pt idx="541">
                        <c:v>743.4409999999998</c:v>
                      </c:pt>
                      <c:pt idx="542">
                        <c:v>744.32199999999978</c:v>
                      </c:pt>
                      <c:pt idx="543">
                        <c:v>745.20699999999999</c:v>
                      </c:pt>
                      <c:pt idx="544">
                        <c:v>746.09799999999996</c:v>
                      </c:pt>
                      <c:pt idx="545">
                        <c:v>746.99</c:v>
                      </c:pt>
                      <c:pt idx="546">
                        <c:v>747.88799999999969</c:v>
                      </c:pt>
                      <c:pt idx="547">
                        <c:v>748.78200000000004</c:v>
                      </c:pt>
                      <c:pt idx="548">
                        <c:v>749.67499999999995</c:v>
                      </c:pt>
                      <c:pt idx="549">
                        <c:v>750.56400000000008</c:v>
                      </c:pt>
                      <c:pt idx="550">
                        <c:v>751.45599999999979</c:v>
                      </c:pt>
                      <c:pt idx="551">
                        <c:v>752.35099999999977</c:v>
                      </c:pt>
                      <c:pt idx="552">
                        <c:v>753.245</c:v>
                      </c:pt>
                      <c:pt idx="553">
                        <c:v>754.14</c:v>
                      </c:pt>
                      <c:pt idx="554">
                        <c:v>755.04099999999971</c:v>
                      </c:pt>
                      <c:pt idx="555">
                        <c:v>755.9459999999998</c:v>
                      </c:pt>
                      <c:pt idx="556">
                        <c:v>756.84699999999975</c:v>
                      </c:pt>
                      <c:pt idx="557">
                        <c:v>757.74800000000005</c:v>
                      </c:pt>
                      <c:pt idx="558">
                        <c:v>758.65499999999997</c:v>
                      </c:pt>
                      <c:pt idx="559">
                        <c:v>759.56199999999978</c:v>
                      </c:pt>
                      <c:pt idx="560">
                        <c:v>760.46699999999976</c:v>
                      </c:pt>
                      <c:pt idx="561">
                        <c:v>761.375</c:v>
                      </c:pt>
                      <c:pt idx="562">
                        <c:v>762.28399999999999</c:v>
                      </c:pt>
                      <c:pt idx="563">
                        <c:v>763.19</c:v>
                      </c:pt>
                      <c:pt idx="564">
                        <c:v>764.09400000000005</c:v>
                      </c:pt>
                      <c:pt idx="565">
                        <c:v>764.99700000000007</c:v>
                      </c:pt>
                      <c:pt idx="566">
                        <c:v>765.899</c:v>
                      </c:pt>
                      <c:pt idx="567">
                        <c:v>766.798</c:v>
                      </c:pt>
                      <c:pt idx="568">
                        <c:v>767.702</c:v>
                      </c:pt>
                      <c:pt idx="569">
                        <c:v>768.60699999999997</c:v>
                      </c:pt>
                      <c:pt idx="570">
                        <c:v>769.51499999999999</c:v>
                      </c:pt>
                      <c:pt idx="571">
                        <c:v>770.43000000000006</c:v>
                      </c:pt>
                      <c:pt idx="572">
                        <c:v>771.35499999999979</c:v>
                      </c:pt>
                      <c:pt idx="573">
                        <c:v>772.27499999999998</c:v>
                      </c:pt>
                      <c:pt idx="574">
                        <c:v>773.19200000000001</c:v>
                      </c:pt>
                      <c:pt idx="575">
                        <c:v>774.10400000000004</c:v>
                      </c:pt>
                      <c:pt idx="576">
                        <c:v>775.01800000000003</c:v>
                      </c:pt>
                      <c:pt idx="577">
                        <c:v>775.92099999999982</c:v>
                      </c:pt>
                      <c:pt idx="578">
                        <c:v>776.82199999999978</c:v>
                      </c:pt>
                      <c:pt idx="579">
                        <c:v>777.72699999999998</c:v>
                      </c:pt>
                      <c:pt idx="580">
                        <c:v>778.63400000000001</c:v>
                      </c:pt>
                      <c:pt idx="581">
                        <c:v>779.54</c:v>
                      </c:pt>
                      <c:pt idx="582">
                        <c:v>780.44499999999971</c:v>
                      </c:pt>
                      <c:pt idx="583">
                        <c:v>781.35300000000007</c:v>
                      </c:pt>
                      <c:pt idx="584">
                        <c:v>782.27</c:v>
                      </c:pt>
                      <c:pt idx="585">
                        <c:v>783.19</c:v>
                      </c:pt>
                      <c:pt idx="586">
                        <c:v>784.10300000000007</c:v>
                      </c:pt>
                      <c:pt idx="587">
                        <c:v>785.00699999999972</c:v>
                      </c:pt>
                      <c:pt idx="588">
                        <c:v>785.90699999999981</c:v>
                      </c:pt>
                      <c:pt idx="589">
                        <c:v>786.80499999999972</c:v>
                      </c:pt>
                      <c:pt idx="590">
                        <c:v>787.70799999999997</c:v>
                      </c:pt>
                      <c:pt idx="591">
                        <c:v>788.62</c:v>
                      </c:pt>
                      <c:pt idx="592">
                        <c:v>789.53099999999972</c:v>
                      </c:pt>
                      <c:pt idx="593">
                        <c:v>790.43999999999983</c:v>
                      </c:pt>
                      <c:pt idx="594">
                        <c:v>791.3499999999998</c:v>
                      </c:pt>
                      <c:pt idx="595">
                        <c:v>792.25800000000004</c:v>
                      </c:pt>
                      <c:pt idx="596">
                        <c:v>793.16599999999983</c:v>
                      </c:pt>
                      <c:pt idx="597">
                        <c:v>794.07600000000002</c:v>
                      </c:pt>
                      <c:pt idx="598">
                        <c:v>794.98599999999999</c:v>
                      </c:pt>
                      <c:pt idx="599">
                        <c:v>795.89800000000002</c:v>
                      </c:pt>
                      <c:pt idx="600">
                        <c:v>796.81399999999996</c:v>
                      </c:pt>
                      <c:pt idx="601">
                        <c:v>797.72500000000002</c:v>
                      </c:pt>
                      <c:pt idx="602">
                        <c:v>798.64199999999983</c:v>
                      </c:pt>
                      <c:pt idx="603">
                        <c:v>799.553</c:v>
                      </c:pt>
                      <c:pt idx="604">
                        <c:v>800.45899999999972</c:v>
                      </c:pt>
                      <c:pt idx="605">
                        <c:v>801.36199999999974</c:v>
                      </c:pt>
                      <c:pt idx="606">
                        <c:v>802.27</c:v>
                      </c:pt>
                      <c:pt idx="607">
                        <c:v>803.18200000000002</c:v>
                      </c:pt>
                      <c:pt idx="608">
                        <c:v>804.10400000000004</c:v>
                      </c:pt>
                      <c:pt idx="609">
                        <c:v>805.04399999999998</c:v>
                      </c:pt>
                      <c:pt idx="610">
                        <c:v>805.98299999999972</c:v>
                      </c:pt>
                      <c:pt idx="611">
                        <c:v>806.91899999999998</c:v>
                      </c:pt>
                      <c:pt idx="612">
                        <c:v>807.85699999999974</c:v>
                      </c:pt>
                      <c:pt idx="613">
                        <c:v>808.78899999999999</c:v>
                      </c:pt>
                      <c:pt idx="614">
                        <c:v>809.71199999999999</c:v>
                      </c:pt>
                      <c:pt idx="615">
                        <c:v>810.63199999999972</c:v>
                      </c:pt>
                      <c:pt idx="616">
                        <c:v>811.55099999999982</c:v>
                      </c:pt>
                      <c:pt idx="617">
                        <c:v>812.46899999999982</c:v>
                      </c:pt>
                      <c:pt idx="618">
                        <c:v>813.38599999999997</c:v>
                      </c:pt>
                      <c:pt idx="619">
                        <c:v>814.30399999999997</c:v>
                      </c:pt>
                      <c:pt idx="620">
                        <c:v>815.23099999999999</c:v>
                      </c:pt>
                      <c:pt idx="621">
                        <c:v>816.16199999999981</c:v>
                      </c:pt>
                      <c:pt idx="622">
                        <c:v>817.09799999999996</c:v>
                      </c:pt>
                      <c:pt idx="623">
                        <c:v>818.03300000000002</c:v>
                      </c:pt>
                      <c:pt idx="624">
                        <c:v>818.96899999999982</c:v>
                      </c:pt>
                      <c:pt idx="625">
                        <c:v>819.90499999999997</c:v>
                      </c:pt>
                      <c:pt idx="626">
                        <c:v>820.84199999999976</c:v>
                      </c:pt>
                      <c:pt idx="627">
                        <c:v>821.78200000000004</c:v>
                      </c:pt>
                      <c:pt idx="628">
                        <c:v>822.72400000000005</c:v>
                      </c:pt>
                      <c:pt idx="629">
                        <c:v>823.66599999999983</c:v>
                      </c:pt>
                      <c:pt idx="630">
                        <c:v>824.60599999999999</c:v>
                      </c:pt>
                      <c:pt idx="631">
                        <c:v>825.54599999999982</c:v>
                      </c:pt>
                      <c:pt idx="632">
                        <c:v>826.49</c:v>
                      </c:pt>
                      <c:pt idx="633">
                        <c:v>827.43599999999981</c:v>
                      </c:pt>
                      <c:pt idx="634">
                        <c:v>828.38400000000001</c:v>
                      </c:pt>
                      <c:pt idx="635">
                        <c:v>829.33599999999979</c:v>
                      </c:pt>
                      <c:pt idx="636">
                        <c:v>830.28800000000001</c:v>
                      </c:pt>
                      <c:pt idx="637">
                        <c:v>831.23599999999999</c:v>
                      </c:pt>
                      <c:pt idx="638">
                        <c:v>832.18600000000004</c:v>
                      </c:pt>
                      <c:pt idx="639">
                        <c:v>833.13800000000003</c:v>
                      </c:pt>
                      <c:pt idx="640">
                        <c:v>834.09299999999996</c:v>
                      </c:pt>
                      <c:pt idx="641">
                        <c:v>835.04599999999982</c:v>
                      </c:pt>
                      <c:pt idx="642">
                        <c:v>835.99699999999996</c:v>
                      </c:pt>
                      <c:pt idx="643">
                        <c:v>836.95099999999979</c:v>
                      </c:pt>
                      <c:pt idx="644">
                        <c:v>837.90699999999981</c:v>
                      </c:pt>
                      <c:pt idx="645">
                        <c:v>838.86199999999974</c:v>
                      </c:pt>
                      <c:pt idx="646">
                        <c:v>839.81699999999978</c:v>
                      </c:pt>
                      <c:pt idx="647">
                        <c:v>840.774</c:v>
                      </c:pt>
                      <c:pt idx="648">
                        <c:v>841.73</c:v>
                      </c:pt>
                      <c:pt idx="649">
                        <c:v>842.68899999999996</c:v>
                      </c:pt>
                      <c:pt idx="650">
                        <c:v>843.64800000000002</c:v>
                      </c:pt>
                      <c:pt idx="651">
                        <c:v>844.60900000000004</c:v>
                      </c:pt>
                      <c:pt idx="652">
                        <c:v>845.57299999999998</c:v>
                      </c:pt>
                      <c:pt idx="653">
                        <c:v>846.54</c:v>
                      </c:pt>
                      <c:pt idx="654">
                        <c:v>847.51199999999972</c:v>
                      </c:pt>
                      <c:pt idx="655">
                        <c:v>848.48199999999997</c:v>
                      </c:pt>
                      <c:pt idx="656">
                        <c:v>849.44999999999982</c:v>
                      </c:pt>
                      <c:pt idx="657">
                        <c:v>850.42</c:v>
                      </c:pt>
                      <c:pt idx="658">
                        <c:v>851.39099999999996</c:v>
                      </c:pt>
                      <c:pt idx="659">
                        <c:v>852.36300000000006</c:v>
                      </c:pt>
                      <c:pt idx="660">
                        <c:v>853.33199999999977</c:v>
                      </c:pt>
                      <c:pt idx="661">
                        <c:v>854.303</c:v>
                      </c:pt>
                      <c:pt idx="662">
                        <c:v>855.26499999999999</c:v>
                      </c:pt>
                      <c:pt idx="663">
                        <c:v>856.21900000000005</c:v>
                      </c:pt>
                      <c:pt idx="664">
                        <c:v>857.178</c:v>
                      </c:pt>
                      <c:pt idx="665">
                        <c:v>858.14300000000003</c:v>
                      </c:pt>
                      <c:pt idx="666">
                        <c:v>859.11099999999999</c:v>
                      </c:pt>
                      <c:pt idx="667">
                        <c:v>860.07799999999997</c:v>
                      </c:pt>
                      <c:pt idx="668">
                        <c:v>861.0469999999998</c:v>
                      </c:pt>
                      <c:pt idx="669">
                        <c:v>862.02</c:v>
                      </c:pt>
                      <c:pt idx="670">
                        <c:v>862.99099999999999</c:v>
                      </c:pt>
                      <c:pt idx="671">
                        <c:v>863.95999999999981</c:v>
                      </c:pt>
                      <c:pt idx="672">
                        <c:v>864.928</c:v>
                      </c:pt>
                      <c:pt idx="673">
                        <c:v>865.89699999999982</c:v>
                      </c:pt>
                      <c:pt idx="674">
                        <c:v>866.8689999999998</c:v>
                      </c:pt>
                      <c:pt idx="675">
                        <c:v>867.8449999999998</c:v>
                      </c:pt>
                      <c:pt idx="676">
                        <c:v>868.81299999999976</c:v>
                      </c:pt>
                      <c:pt idx="677">
                        <c:v>869.78300000000002</c:v>
                      </c:pt>
                      <c:pt idx="678">
                        <c:v>870.755</c:v>
                      </c:pt>
                      <c:pt idx="679">
                        <c:v>871.72799999999972</c:v>
                      </c:pt>
                      <c:pt idx="680">
                        <c:v>872.7</c:v>
                      </c:pt>
                      <c:pt idx="681">
                        <c:v>873.67499999999995</c:v>
                      </c:pt>
                      <c:pt idx="682">
                        <c:v>874.65099999999973</c:v>
                      </c:pt>
                      <c:pt idx="683">
                        <c:v>875.63099999999997</c:v>
                      </c:pt>
                      <c:pt idx="684">
                        <c:v>876.61300000000006</c:v>
                      </c:pt>
                      <c:pt idx="685">
                        <c:v>877.59699999999998</c:v>
                      </c:pt>
                      <c:pt idx="686">
                        <c:v>878.58299999999997</c:v>
                      </c:pt>
                      <c:pt idx="687">
                        <c:v>879.56099999999981</c:v>
                      </c:pt>
                      <c:pt idx="688">
                        <c:v>880.53599999999972</c:v>
                      </c:pt>
                      <c:pt idx="689">
                        <c:v>881.51099999999997</c:v>
                      </c:pt>
                      <c:pt idx="690">
                        <c:v>882.49099999999999</c:v>
                      </c:pt>
                      <c:pt idx="691">
                        <c:v>883.47299999999996</c:v>
                      </c:pt>
                      <c:pt idx="692">
                        <c:v>884.45599999999979</c:v>
                      </c:pt>
                      <c:pt idx="693">
                        <c:v>885.43999999999983</c:v>
                      </c:pt>
                      <c:pt idx="694">
                        <c:v>886.423</c:v>
                      </c:pt>
                      <c:pt idx="695">
                        <c:v>887.41199999999981</c:v>
                      </c:pt>
                      <c:pt idx="696">
                        <c:v>888.399</c:v>
                      </c:pt>
                      <c:pt idx="697">
                        <c:v>889.38499999999999</c:v>
                      </c:pt>
                      <c:pt idx="698">
                        <c:v>890.36599999999976</c:v>
                      </c:pt>
                      <c:pt idx="699">
                        <c:v>891.3499999999998</c:v>
                      </c:pt>
                      <c:pt idx="700">
                        <c:v>892.32899999999972</c:v>
                      </c:pt>
                      <c:pt idx="701">
                        <c:v>893.303</c:v>
                      </c:pt>
                      <c:pt idx="702">
                        <c:v>894.27200000000005</c:v>
                      </c:pt>
                      <c:pt idx="703">
                        <c:v>895.23699999999997</c:v>
                      </c:pt>
                      <c:pt idx="704">
                        <c:v>896.20699999999999</c:v>
                      </c:pt>
                      <c:pt idx="705">
                        <c:v>897.18</c:v>
                      </c:pt>
                      <c:pt idx="706">
                        <c:v>898.15099999999973</c:v>
                      </c:pt>
                      <c:pt idx="707">
                        <c:v>899.12199999999996</c:v>
                      </c:pt>
                      <c:pt idx="708">
                        <c:v>900.09400000000005</c:v>
                      </c:pt>
                      <c:pt idx="709">
                        <c:v>901.06799999999976</c:v>
                      </c:pt>
                      <c:pt idx="710">
                        <c:v>902.04399999999998</c:v>
                      </c:pt>
                      <c:pt idx="711">
                        <c:v>903.01699999999983</c:v>
                      </c:pt>
                      <c:pt idx="712">
                        <c:v>903.98800000000006</c:v>
                      </c:pt>
                      <c:pt idx="713">
                        <c:v>904.95399999999972</c:v>
                      </c:pt>
                      <c:pt idx="714">
                        <c:v>905.92099999999982</c:v>
                      </c:pt>
                      <c:pt idx="715">
                        <c:v>906.88499999999999</c:v>
                      </c:pt>
                      <c:pt idx="716">
                        <c:v>907.8529999999995</c:v>
                      </c:pt>
                      <c:pt idx="717">
                        <c:v>908.82199999999978</c:v>
                      </c:pt>
                      <c:pt idx="718">
                        <c:v>909.79399999999998</c:v>
                      </c:pt>
                      <c:pt idx="719">
                        <c:v>910.76499999999999</c:v>
                      </c:pt>
                      <c:pt idx="720">
                        <c:v>911.73699999999997</c:v>
                      </c:pt>
                      <c:pt idx="721">
                        <c:v>912.70299999999997</c:v>
                      </c:pt>
                      <c:pt idx="722">
                        <c:v>913.66899999999998</c:v>
                      </c:pt>
                      <c:pt idx="723">
                        <c:v>914.63699999999972</c:v>
                      </c:pt>
                      <c:pt idx="724">
                        <c:v>915.60799999999972</c:v>
                      </c:pt>
                      <c:pt idx="725">
                        <c:v>916.58</c:v>
                      </c:pt>
                      <c:pt idx="726">
                        <c:v>917.55</c:v>
                      </c:pt>
                      <c:pt idx="727">
                        <c:v>918.51900000000001</c:v>
                      </c:pt>
                      <c:pt idx="728">
                        <c:v>919.48299999999972</c:v>
                      </c:pt>
                      <c:pt idx="729">
                        <c:v>920.44299999999976</c:v>
                      </c:pt>
                      <c:pt idx="730">
                        <c:v>921.40300000000002</c:v>
                      </c:pt>
                      <c:pt idx="731">
                        <c:v>922.36099999999976</c:v>
                      </c:pt>
                      <c:pt idx="732">
                        <c:v>923.31999999999982</c:v>
                      </c:pt>
                      <c:pt idx="733">
                        <c:v>924.279</c:v>
                      </c:pt>
                      <c:pt idx="734">
                        <c:v>925.23500000000001</c:v>
                      </c:pt>
                      <c:pt idx="735">
                        <c:v>926.19600000000003</c:v>
                      </c:pt>
                      <c:pt idx="736">
                        <c:v>927.16</c:v>
                      </c:pt>
                      <c:pt idx="737">
                        <c:v>928.12</c:v>
                      </c:pt>
                      <c:pt idx="738">
                        <c:v>929.07899999999995</c:v>
                      </c:pt>
                      <c:pt idx="739">
                        <c:v>930.04</c:v>
                      </c:pt>
                      <c:pt idx="740">
                        <c:v>931.00699999999972</c:v>
                      </c:pt>
                      <c:pt idx="741">
                        <c:v>931.97299999999996</c:v>
                      </c:pt>
                      <c:pt idx="742">
                        <c:v>932.94199999999978</c:v>
                      </c:pt>
                      <c:pt idx="743">
                        <c:v>933.91</c:v>
                      </c:pt>
                      <c:pt idx="744">
                        <c:v>934.87400000000002</c:v>
                      </c:pt>
                      <c:pt idx="745">
                        <c:v>935.83399999999972</c:v>
                      </c:pt>
                      <c:pt idx="746">
                        <c:v>936.79700000000003</c:v>
                      </c:pt>
                      <c:pt idx="747">
                        <c:v>937.76099999999997</c:v>
                      </c:pt>
                      <c:pt idx="748">
                        <c:v>938.71699999999998</c:v>
                      </c:pt>
                      <c:pt idx="749">
                        <c:v>939.65099999999973</c:v>
                      </c:pt>
                      <c:pt idx="750">
                        <c:v>940.56799999999976</c:v>
                      </c:pt>
                      <c:pt idx="751">
                        <c:v>941.47699999999998</c:v>
                      </c:pt>
                      <c:pt idx="752">
                        <c:v>942.38699999999972</c:v>
                      </c:pt>
                      <c:pt idx="753">
                        <c:v>943.3</c:v>
                      </c:pt>
                      <c:pt idx="754">
                        <c:v>944.21199999999999</c:v>
                      </c:pt>
                      <c:pt idx="755">
                        <c:v>945.12400000000002</c:v>
                      </c:pt>
                      <c:pt idx="756">
                        <c:v>946.03099999999972</c:v>
                      </c:pt>
                      <c:pt idx="757">
                        <c:v>946.93299999999977</c:v>
                      </c:pt>
                      <c:pt idx="758">
                        <c:v>947.83699999999976</c:v>
                      </c:pt>
                      <c:pt idx="759">
                        <c:v>948.74099999999999</c:v>
                      </c:pt>
                      <c:pt idx="760">
                        <c:v>949.64599999999996</c:v>
                      </c:pt>
                      <c:pt idx="761">
                        <c:v>950.553</c:v>
                      </c:pt>
                      <c:pt idx="762">
                        <c:v>951.46099999999979</c:v>
                      </c:pt>
                      <c:pt idx="763">
                        <c:v>952.37199999999996</c:v>
                      </c:pt>
                      <c:pt idx="764">
                        <c:v>953.27700000000004</c:v>
                      </c:pt>
                      <c:pt idx="765">
                        <c:v>954.17700000000002</c:v>
                      </c:pt>
                      <c:pt idx="766">
                        <c:v>955.077</c:v>
                      </c:pt>
                      <c:pt idx="767">
                        <c:v>955.97900000000004</c:v>
                      </c:pt>
                      <c:pt idx="768">
                        <c:v>956.87800000000004</c:v>
                      </c:pt>
                      <c:pt idx="769">
                        <c:v>957.78</c:v>
                      </c:pt>
                      <c:pt idx="770">
                        <c:v>958.68700000000001</c:v>
                      </c:pt>
                      <c:pt idx="771">
                        <c:v>959.6</c:v>
                      </c:pt>
                      <c:pt idx="772">
                        <c:v>960.51</c:v>
                      </c:pt>
                      <c:pt idx="773">
                        <c:v>961.4169999999998</c:v>
                      </c:pt>
                      <c:pt idx="774">
                        <c:v>962.32499999999982</c:v>
                      </c:pt>
                      <c:pt idx="775">
                        <c:v>963.226</c:v>
                      </c:pt>
                      <c:pt idx="776">
                        <c:v>964.12699999999973</c:v>
                      </c:pt>
                      <c:pt idx="777">
                        <c:v>965.03300000000002</c:v>
                      </c:pt>
                      <c:pt idx="778">
                        <c:v>965.93599999999981</c:v>
                      </c:pt>
                      <c:pt idx="779">
                        <c:v>966.8449999999998</c:v>
                      </c:pt>
                      <c:pt idx="780">
                        <c:v>967.75300000000004</c:v>
                      </c:pt>
                      <c:pt idx="781">
                        <c:v>968.66099999999972</c:v>
                      </c:pt>
                      <c:pt idx="782">
                        <c:v>969.56499999999983</c:v>
                      </c:pt>
                      <c:pt idx="783">
                        <c:v>970.46400000000006</c:v>
                      </c:pt>
                      <c:pt idx="784">
                        <c:v>971.36099999999976</c:v>
                      </c:pt>
                      <c:pt idx="785">
                        <c:v>972.26400000000001</c:v>
                      </c:pt>
                      <c:pt idx="786">
                        <c:v>973.16300000000001</c:v>
                      </c:pt>
                      <c:pt idx="787">
                        <c:v>974.06099999999981</c:v>
                      </c:pt>
                      <c:pt idx="788">
                        <c:v>974.96199999999976</c:v>
                      </c:pt>
                      <c:pt idx="789">
                        <c:v>975.8689999999998</c:v>
                      </c:pt>
                      <c:pt idx="790">
                        <c:v>976.78200000000004</c:v>
                      </c:pt>
                      <c:pt idx="791">
                        <c:v>977.69600000000003</c:v>
                      </c:pt>
                      <c:pt idx="792">
                        <c:v>978.61</c:v>
                      </c:pt>
                      <c:pt idx="793">
                        <c:v>979.524</c:v>
                      </c:pt>
                      <c:pt idx="794">
                        <c:v>980.43299999999977</c:v>
                      </c:pt>
                      <c:pt idx="795">
                        <c:v>981.33699999999976</c:v>
                      </c:pt>
                      <c:pt idx="796">
                        <c:v>982.23699999999997</c:v>
                      </c:pt>
                      <c:pt idx="797">
                        <c:v>983.13400000000001</c:v>
                      </c:pt>
                      <c:pt idx="798">
                        <c:v>984.03399999999999</c:v>
                      </c:pt>
                      <c:pt idx="799">
                        <c:v>984.93799999999976</c:v>
                      </c:pt>
                      <c:pt idx="800">
                        <c:v>985.88300000000004</c:v>
                      </c:pt>
                      <c:pt idx="801">
                        <c:v>986.87300000000005</c:v>
                      </c:pt>
                      <c:pt idx="802">
                        <c:v>987.88300000000004</c:v>
                      </c:pt>
                      <c:pt idx="803">
                        <c:v>988.90199999999982</c:v>
                      </c:pt>
                      <c:pt idx="804">
                        <c:v>989.928</c:v>
                      </c:pt>
                      <c:pt idx="805">
                        <c:v>990.95399999999972</c:v>
                      </c:pt>
                      <c:pt idx="806">
                        <c:v>991.98599999999999</c:v>
                      </c:pt>
                      <c:pt idx="807">
                        <c:v>993.02199999999982</c:v>
                      </c:pt>
                      <c:pt idx="808">
                        <c:v>994.05899999999997</c:v>
                      </c:pt>
                      <c:pt idx="809">
                        <c:v>995.09400000000005</c:v>
                      </c:pt>
                      <c:pt idx="810">
                        <c:v>996.12400000000002</c:v>
                      </c:pt>
                      <c:pt idx="811">
                        <c:v>997.15499999999997</c:v>
                      </c:pt>
                      <c:pt idx="812">
                        <c:v>998.18600000000004</c:v>
                      </c:pt>
                      <c:pt idx="813">
                        <c:v>999.21100000000001</c:v>
                      </c:pt>
                      <c:pt idx="814">
                        <c:v>1000.235</c:v>
                      </c:pt>
                      <c:pt idx="815">
                        <c:v>1001.255</c:v>
                      </c:pt>
                      <c:pt idx="816">
                        <c:v>1002.277</c:v>
                      </c:pt>
                      <c:pt idx="817">
                        <c:v>1003.303</c:v>
                      </c:pt>
                      <c:pt idx="818">
                        <c:v>1004.329</c:v>
                      </c:pt>
                      <c:pt idx="819">
                        <c:v>1005.353</c:v>
                      </c:pt>
                      <c:pt idx="820">
                        <c:v>1006.374</c:v>
                      </c:pt>
                      <c:pt idx="821">
                        <c:v>1007.389</c:v>
                      </c:pt>
                      <c:pt idx="822">
                        <c:v>1008.4059999999999</c:v>
                      </c:pt>
                      <c:pt idx="823">
                        <c:v>1009.415</c:v>
                      </c:pt>
                      <c:pt idx="824">
                        <c:v>1010.426</c:v>
                      </c:pt>
                      <c:pt idx="825">
                        <c:v>1011.437</c:v>
                      </c:pt>
                      <c:pt idx="826">
                        <c:v>1012.443</c:v>
                      </c:pt>
                      <c:pt idx="827">
                        <c:v>1013.453</c:v>
                      </c:pt>
                      <c:pt idx="828">
                        <c:v>1014.463</c:v>
                      </c:pt>
                      <c:pt idx="829">
                        <c:v>1015.476</c:v>
                      </c:pt>
                      <c:pt idx="830">
                        <c:v>1016.487</c:v>
                      </c:pt>
                      <c:pt idx="831">
                        <c:v>1017.499</c:v>
                      </c:pt>
                      <c:pt idx="832">
                        <c:v>1018.5069999999999</c:v>
                      </c:pt>
                      <c:pt idx="833">
                        <c:v>1019.509</c:v>
                      </c:pt>
                      <c:pt idx="834">
                        <c:v>1020.513</c:v>
                      </c:pt>
                      <c:pt idx="835">
                        <c:v>1021.5170000000001</c:v>
                      </c:pt>
                      <c:pt idx="836">
                        <c:v>1022.523</c:v>
                      </c:pt>
                      <c:pt idx="837">
                        <c:v>1023.527</c:v>
                      </c:pt>
                      <c:pt idx="838">
                        <c:v>1024.539</c:v>
                      </c:pt>
                      <c:pt idx="839">
                        <c:v>1025.55</c:v>
                      </c:pt>
                      <c:pt idx="840">
                        <c:v>1026.5640000000001</c:v>
                      </c:pt>
                      <c:pt idx="841">
                        <c:v>1027.576</c:v>
                      </c:pt>
                      <c:pt idx="842">
                        <c:v>1028.585</c:v>
                      </c:pt>
                      <c:pt idx="843">
                        <c:v>1029.588</c:v>
                      </c:pt>
                      <c:pt idx="844">
                        <c:v>1030.5940000000001</c:v>
                      </c:pt>
                      <c:pt idx="845">
                        <c:v>1031.597</c:v>
                      </c:pt>
                      <c:pt idx="846">
                        <c:v>1032.595</c:v>
                      </c:pt>
                      <c:pt idx="847">
                        <c:v>1033.5909999999999</c:v>
                      </c:pt>
                      <c:pt idx="848">
                        <c:v>1034.5909999999999</c:v>
                      </c:pt>
                      <c:pt idx="849">
                        <c:v>1035.5840000000001</c:v>
                      </c:pt>
                      <c:pt idx="850">
                        <c:v>1036.575</c:v>
                      </c:pt>
                      <c:pt idx="851">
                        <c:v>1037.57</c:v>
                      </c:pt>
                      <c:pt idx="852">
                        <c:v>1038.567</c:v>
                      </c:pt>
                      <c:pt idx="853">
                        <c:v>1039.5450000000001</c:v>
                      </c:pt>
                      <c:pt idx="854">
                        <c:v>1040.5070000000001</c:v>
                      </c:pt>
                      <c:pt idx="855">
                        <c:v>1041.463</c:v>
                      </c:pt>
                      <c:pt idx="856">
                        <c:v>1042.4179999999999</c:v>
                      </c:pt>
                      <c:pt idx="857">
                        <c:v>1043.366</c:v>
                      </c:pt>
                      <c:pt idx="858">
                        <c:v>1044.31</c:v>
                      </c:pt>
                      <c:pt idx="859">
                        <c:v>1045.2529999999999</c:v>
                      </c:pt>
                      <c:pt idx="860">
                        <c:v>1046.1949999999999</c:v>
                      </c:pt>
                      <c:pt idx="861">
                        <c:v>1047.134</c:v>
                      </c:pt>
                      <c:pt idx="862">
                        <c:v>1048.0809999999999</c:v>
                      </c:pt>
                      <c:pt idx="863">
                        <c:v>1049.027</c:v>
                      </c:pt>
                      <c:pt idx="864">
                        <c:v>1049.973</c:v>
                      </c:pt>
                      <c:pt idx="865">
                        <c:v>1050.9190000000001</c:v>
                      </c:pt>
                      <c:pt idx="866">
                        <c:v>1051.8679999999999</c:v>
                      </c:pt>
                      <c:pt idx="867">
                        <c:v>1052.8140000000001</c:v>
                      </c:pt>
                      <c:pt idx="868">
                        <c:v>1053.7619999999999</c:v>
                      </c:pt>
                      <c:pt idx="869">
                        <c:v>1054.713</c:v>
                      </c:pt>
                      <c:pt idx="870">
                        <c:v>1055.6610000000001</c:v>
                      </c:pt>
                      <c:pt idx="871">
                        <c:v>1056.6079999999999</c:v>
                      </c:pt>
                      <c:pt idx="872">
                        <c:v>1057.548</c:v>
                      </c:pt>
                      <c:pt idx="873">
                        <c:v>1058.48</c:v>
                      </c:pt>
                      <c:pt idx="874">
                        <c:v>1059.415</c:v>
                      </c:pt>
                      <c:pt idx="875">
                        <c:v>1060.345</c:v>
                      </c:pt>
                      <c:pt idx="876">
                        <c:v>1061.2719999999999</c:v>
                      </c:pt>
                      <c:pt idx="877">
                        <c:v>1062.1969999999999</c:v>
                      </c:pt>
                      <c:pt idx="878">
                        <c:v>1063.1289999999999</c:v>
                      </c:pt>
                      <c:pt idx="879">
                        <c:v>1064.0650000000001</c:v>
                      </c:pt>
                      <c:pt idx="880">
                        <c:v>1064.998</c:v>
                      </c:pt>
                      <c:pt idx="881">
                        <c:v>1065.925</c:v>
                      </c:pt>
                      <c:pt idx="882">
                        <c:v>1066.8489999999999</c:v>
                      </c:pt>
                      <c:pt idx="883">
                        <c:v>1067.7760000000001</c:v>
                      </c:pt>
                      <c:pt idx="884">
                        <c:v>1068.704</c:v>
                      </c:pt>
                      <c:pt idx="885">
                        <c:v>1069.625</c:v>
                      </c:pt>
                      <c:pt idx="886">
                        <c:v>1070.546</c:v>
                      </c:pt>
                      <c:pt idx="887">
                        <c:v>1071.4659999999999</c:v>
                      </c:pt>
                      <c:pt idx="888">
                        <c:v>1072.386</c:v>
                      </c:pt>
                      <c:pt idx="889">
                        <c:v>1073.3030000000001</c:v>
                      </c:pt>
                      <c:pt idx="890">
                        <c:v>1074.223</c:v>
                      </c:pt>
                      <c:pt idx="891">
                        <c:v>1075.143</c:v>
                      </c:pt>
                      <c:pt idx="892">
                        <c:v>1076.066</c:v>
                      </c:pt>
                      <c:pt idx="893">
                        <c:v>1076.9880000000001</c:v>
                      </c:pt>
                      <c:pt idx="894">
                        <c:v>1077.9090000000001</c:v>
                      </c:pt>
                      <c:pt idx="895">
                        <c:v>1078.8320000000001</c:v>
                      </c:pt>
                      <c:pt idx="896">
                        <c:v>1079.7550000000001</c:v>
                      </c:pt>
                      <c:pt idx="897">
                        <c:v>1080.681</c:v>
                      </c:pt>
                      <c:pt idx="898">
                        <c:v>1081.605</c:v>
                      </c:pt>
                      <c:pt idx="899">
                        <c:v>1082.5229999999999</c:v>
                      </c:pt>
                      <c:pt idx="900">
                        <c:v>1083.442</c:v>
                      </c:pt>
                      <c:pt idx="901">
                        <c:v>1084.3589999999999</c:v>
                      </c:pt>
                      <c:pt idx="902">
                        <c:v>1085.277</c:v>
                      </c:pt>
                      <c:pt idx="903">
                        <c:v>1086.193</c:v>
                      </c:pt>
                      <c:pt idx="904">
                        <c:v>1087.1030000000001</c:v>
                      </c:pt>
                      <c:pt idx="905">
                        <c:v>1088.011</c:v>
                      </c:pt>
                      <c:pt idx="906">
                        <c:v>1088.9159999999999</c:v>
                      </c:pt>
                      <c:pt idx="907">
                        <c:v>1089.8219999999999</c:v>
                      </c:pt>
                      <c:pt idx="908">
                        <c:v>1090.732</c:v>
                      </c:pt>
                      <c:pt idx="909">
                        <c:v>1091.644</c:v>
                      </c:pt>
                      <c:pt idx="910">
                        <c:v>1092.5540000000001</c:v>
                      </c:pt>
                      <c:pt idx="911">
                        <c:v>1093.4659999999999</c:v>
                      </c:pt>
                      <c:pt idx="912">
                        <c:v>1094.384</c:v>
                      </c:pt>
                      <c:pt idx="913">
                        <c:v>1095.298</c:v>
                      </c:pt>
                      <c:pt idx="914">
                        <c:v>1096.2080000000001</c:v>
                      </c:pt>
                      <c:pt idx="915">
                        <c:v>1097.1220000000001</c:v>
                      </c:pt>
                      <c:pt idx="916">
                        <c:v>1098.0329999999999</c:v>
                      </c:pt>
                      <c:pt idx="917">
                        <c:v>1098.939000000000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OAT Husk'!$P$6:$P$923</c15:sqref>
                        </c15:formulaRef>
                      </c:ext>
                    </c:extLst>
                    <c:numCache>
                      <c:formatCode>General</c:formatCode>
                      <c:ptCount val="918"/>
                      <c:pt idx="0">
                        <c:v>1</c:v>
                      </c:pt>
                      <c:pt idx="1">
                        <c:v>0.99995918078384405</c:v>
                      </c:pt>
                      <c:pt idx="2">
                        <c:v>0.99993877117576602</c:v>
                      </c:pt>
                      <c:pt idx="3">
                        <c:v>0.99985840834395801</c:v>
                      </c:pt>
                      <c:pt idx="4">
                        <c:v>0.99981758912780205</c:v>
                      </c:pt>
                      <c:pt idx="5">
                        <c:v>0.99973595069548904</c:v>
                      </c:pt>
                      <c:pt idx="6">
                        <c:v>0.99955353982329098</c:v>
                      </c:pt>
                      <c:pt idx="7">
                        <c:v>0.99945276738340505</c:v>
                      </c:pt>
                      <c:pt idx="8">
                        <c:v>0.99939153855917096</c:v>
                      </c:pt>
                      <c:pt idx="9">
                        <c:v>0.99921040328747801</c:v>
                      </c:pt>
                      <c:pt idx="10">
                        <c:v>0.99908794563900905</c:v>
                      </c:pt>
                      <c:pt idx="11">
                        <c:v>0.99888640075923696</c:v>
                      </c:pt>
                      <c:pt idx="12">
                        <c:v>0.99872439949511704</c:v>
                      </c:pt>
                      <c:pt idx="13">
                        <c:v>0.998621075854222</c:v>
                      </c:pt>
                      <c:pt idx="14">
                        <c:v>0.99837871175829396</c:v>
                      </c:pt>
                      <c:pt idx="15">
                        <c:v>0.99819630088609601</c:v>
                      </c:pt>
                      <c:pt idx="16">
                        <c:v>0.99801516561440196</c:v>
                      </c:pt>
                      <c:pt idx="17">
                        <c:v>0.99783147914170001</c:v>
                      </c:pt>
                      <c:pt idx="18">
                        <c:v>0.99764906826950095</c:v>
                      </c:pt>
                      <c:pt idx="19">
                        <c:v>0.99740670417357402</c:v>
                      </c:pt>
                      <c:pt idx="20">
                        <c:v>0.99712224526098503</c:v>
                      </c:pt>
                      <c:pt idx="21">
                        <c:v>0.99691942478070805</c:v>
                      </c:pt>
                      <c:pt idx="22">
                        <c:v>0.99665537547619798</c:v>
                      </c:pt>
                      <c:pt idx="23">
                        <c:v>0.99643342098834797</c:v>
                      </c:pt>
                      <c:pt idx="24">
                        <c:v>0.99616937168383701</c:v>
                      </c:pt>
                      <c:pt idx="25">
                        <c:v>0.99586577876367499</c:v>
                      </c:pt>
                      <c:pt idx="26">
                        <c:v>0.99556091024300797</c:v>
                      </c:pt>
                      <c:pt idx="27">
                        <c:v>0.99525859292335095</c:v>
                      </c:pt>
                      <c:pt idx="28">
                        <c:v>0.99497413401076196</c:v>
                      </c:pt>
                      <c:pt idx="29">
                        <c:v>0.99465013148252202</c:v>
                      </c:pt>
                      <c:pt idx="30">
                        <c:v>0.99428403413762101</c:v>
                      </c:pt>
                      <c:pt idx="31">
                        <c:v>0.99394089760180804</c:v>
                      </c:pt>
                      <c:pt idx="32">
                        <c:v>0.993555666249333</c:v>
                      </c:pt>
                      <c:pt idx="33">
                        <c:v>0.99321125411301503</c:v>
                      </c:pt>
                      <c:pt idx="34">
                        <c:v>0.99284643236861803</c:v>
                      </c:pt>
                      <c:pt idx="35">
                        <c:v>0.99246120101614299</c:v>
                      </c:pt>
                      <c:pt idx="36">
                        <c:v>0.99203553312766402</c:v>
                      </c:pt>
                      <c:pt idx="37">
                        <c:v>0.99158920051100496</c:v>
                      </c:pt>
                      <c:pt idx="38">
                        <c:v>0.99118406979065399</c:v>
                      </c:pt>
                      <c:pt idx="39">
                        <c:v>0.99075903970242796</c:v>
                      </c:pt>
                      <c:pt idx="40">
                        <c:v>0.99027137762941098</c:v>
                      </c:pt>
                      <c:pt idx="41">
                        <c:v>0.98976534690912399</c:v>
                      </c:pt>
                      <c:pt idx="42">
                        <c:v>0.98925918862878703</c:v>
                      </c:pt>
                      <c:pt idx="43">
                        <c:v>0.98877165411582102</c:v>
                      </c:pt>
                      <c:pt idx="44">
                        <c:v>0.98824572402765698</c:v>
                      </c:pt>
                      <c:pt idx="45">
                        <c:v>0.98769836385101195</c:v>
                      </c:pt>
                      <c:pt idx="46">
                        <c:v>0.98713123186654095</c:v>
                      </c:pt>
                      <c:pt idx="47">
                        <c:v>0.98656256916146401</c:v>
                      </c:pt>
                      <c:pt idx="48">
                        <c:v>0.98599530961694404</c:v>
                      </c:pt>
                      <c:pt idx="49">
                        <c:v>0.98540827826459698</c:v>
                      </c:pt>
                      <c:pt idx="50">
                        <c:v>0.984779917455891</c:v>
                      </c:pt>
                      <c:pt idx="51">
                        <c:v>0.98409045538300199</c:v>
                      </c:pt>
                      <c:pt idx="52">
                        <c:v>0.98342229583854501</c:v>
                      </c:pt>
                      <c:pt idx="53">
                        <c:v>0.98277263250140801</c:v>
                      </c:pt>
                      <c:pt idx="54">
                        <c:v>0.98210460051700099</c:v>
                      </c:pt>
                      <c:pt idx="55">
                        <c:v>0.98141513844411199</c:v>
                      </c:pt>
                      <c:pt idx="56">
                        <c:v>0.98066597826759405</c:v>
                      </c:pt>
                      <c:pt idx="57">
                        <c:v>0.97991541493052103</c:v>
                      </c:pt>
                      <c:pt idx="58">
                        <c:v>0.97916625475400298</c:v>
                      </c:pt>
                      <c:pt idx="59">
                        <c:v>0.97839566448900395</c:v>
                      </c:pt>
                      <c:pt idx="60">
                        <c:v>0.97760530241617905</c:v>
                      </c:pt>
                      <c:pt idx="61">
                        <c:v>0.97675383907917002</c:v>
                      </c:pt>
                      <c:pt idx="62">
                        <c:v>0.97592214754998596</c:v>
                      </c:pt>
                      <c:pt idx="63">
                        <c:v>0.97509198674140796</c:v>
                      </c:pt>
                      <c:pt idx="64">
                        <c:v>0.97424052340439904</c:v>
                      </c:pt>
                      <c:pt idx="65">
                        <c:v>0.97341036259582103</c:v>
                      </c:pt>
                      <c:pt idx="66">
                        <c:v>0.97253887233088598</c:v>
                      </c:pt>
                      <c:pt idx="67">
                        <c:v>0.97166610646544505</c:v>
                      </c:pt>
                      <c:pt idx="68">
                        <c:v>0.97073491809688095</c:v>
                      </c:pt>
                      <c:pt idx="69">
                        <c:v>0.96982235349568802</c:v>
                      </c:pt>
                      <c:pt idx="70">
                        <c:v>0.96888976196656795</c:v>
                      </c:pt>
                      <c:pt idx="71">
                        <c:v>0.967957170437448</c:v>
                      </c:pt>
                      <c:pt idx="72">
                        <c:v>0.96704600899681004</c:v>
                      </c:pt>
                      <c:pt idx="73">
                        <c:v>0.96607361873193798</c:v>
                      </c:pt>
                      <c:pt idx="74">
                        <c:v>0.96514115476286899</c:v>
                      </c:pt>
                      <c:pt idx="75">
                        <c:v>0.96418866386587299</c:v>
                      </c:pt>
                      <c:pt idx="76">
                        <c:v>0.96315517233681702</c:v>
                      </c:pt>
                      <c:pt idx="77">
                        <c:v>0.96218150647143996</c:v>
                      </c:pt>
                      <c:pt idx="78">
                        <c:v>0.96120911620656801</c:v>
                      </c:pt>
                      <c:pt idx="79">
                        <c:v>0.96021542341326505</c:v>
                      </c:pt>
                      <c:pt idx="80">
                        <c:v>0.95924303314839299</c:v>
                      </c:pt>
                      <c:pt idx="81">
                        <c:v>0.95812854098727596</c:v>
                      </c:pt>
                      <c:pt idx="82">
                        <c:v>0.95719607701820697</c:v>
                      </c:pt>
                      <c:pt idx="83">
                        <c:v>0.95624358612121096</c:v>
                      </c:pt>
                      <c:pt idx="84">
                        <c:v>0.95529122278426604</c:v>
                      </c:pt>
                      <c:pt idx="85">
                        <c:v>0.95441973251932999</c:v>
                      </c:pt>
                      <c:pt idx="86">
                        <c:v>0.95346736918238495</c:v>
                      </c:pt>
                      <c:pt idx="87">
                        <c:v>0.95241257512489697</c:v>
                      </c:pt>
                      <c:pt idx="88">
                        <c:v>0.951379083595841</c:v>
                      </c:pt>
                      <c:pt idx="89">
                        <c:v>0.95040669333096905</c:v>
                      </c:pt>
                      <c:pt idx="90">
                        <c:v>0.949434303066097</c:v>
                      </c:pt>
                      <c:pt idx="91">
                        <c:v>0.94844073783284399</c:v>
                      </c:pt>
                      <c:pt idx="92">
                        <c:v>0.94746834756797205</c:v>
                      </c:pt>
                      <c:pt idx="93">
                        <c:v>0.94649455414254502</c:v>
                      </c:pt>
                      <c:pt idx="94">
                        <c:v>0.94554219080559898</c:v>
                      </c:pt>
                      <c:pt idx="95">
                        <c:v>0.94456980054072703</c:v>
                      </c:pt>
                      <c:pt idx="96">
                        <c:v>0.94361730964373103</c:v>
                      </c:pt>
                      <c:pt idx="97">
                        <c:v>0.94266494630678599</c:v>
                      </c:pt>
                      <c:pt idx="98">
                        <c:v>0.94173235477766604</c:v>
                      </c:pt>
                      <c:pt idx="99">
                        <c:v>0.94086099207278096</c:v>
                      </c:pt>
                      <c:pt idx="100">
                        <c:v>0.939928400543661</c:v>
                      </c:pt>
                      <c:pt idx="101">
                        <c:v>0.93899593657459202</c:v>
                      </c:pt>
                      <c:pt idx="102">
                        <c:v>0.93808464757390397</c:v>
                      </c:pt>
                      <c:pt idx="103">
                        <c:v>0.937253083604771</c:v>
                      </c:pt>
                      <c:pt idx="104">
                        <c:v>0.93638159333983495</c:v>
                      </c:pt>
                      <c:pt idx="105">
                        <c:v>0.935571331899133</c:v>
                      </c:pt>
                      <c:pt idx="106">
                        <c:v>0.93478096982630798</c:v>
                      </c:pt>
                      <c:pt idx="107">
                        <c:v>0.93394940585717501</c:v>
                      </c:pt>
                      <c:pt idx="108">
                        <c:v>0.93307791559223896</c:v>
                      </c:pt>
                      <c:pt idx="109">
                        <c:v>0.93226765415153701</c:v>
                      </c:pt>
                      <c:pt idx="110">
                        <c:v>0.93145739271083605</c:v>
                      </c:pt>
                      <c:pt idx="111">
                        <c:v>0.93070682937376303</c:v>
                      </c:pt>
                      <c:pt idx="112">
                        <c:v>0.929936239108764</c:v>
                      </c:pt>
                      <c:pt idx="113">
                        <c:v>0.92910607830018599</c:v>
                      </c:pt>
                      <c:pt idx="114">
                        <c:v>0.92819351369899294</c:v>
                      </c:pt>
                      <c:pt idx="115">
                        <c:v>0.92752535415453496</c:v>
                      </c:pt>
                      <c:pt idx="116">
                        <c:v>0.92709892090575297</c:v>
                      </c:pt>
                      <c:pt idx="117">
                        <c:v>0.92636966009711097</c:v>
                      </c:pt>
                      <c:pt idx="118">
                        <c:v>0.92564039928846997</c:v>
                      </c:pt>
                      <c:pt idx="119">
                        <c:v>0.92495093721558097</c:v>
                      </c:pt>
                      <c:pt idx="120">
                        <c:v>0.92426147514269197</c:v>
                      </c:pt>
                      <c:pt idx="121">
                        <c:v>0.92359331559823399</c:v>
                      </c:pt>
                      <c:pt idx="122">
                        <c:v>0.92292375289322204</c:v>
                      </c:pt>
                      <c:pt idx="123">
                        <c:v>0.92231682217299804</c:v>
                      </c:pt>
                      <c:pt idx="124">
                        <c:v>0.92172826010004505</c:v>
                      </c:pt>
                      <c:pt idx="125">
                        <c:v>0.92118089992340002</c:v>
                      </c:pt>
                      <c:pt idx="126">
                        <c:v>0.92063366730680596</c:v>
                      </c:pt>
                      <c:pt idx="127">
                        <c:v>0.92004650839440805</c:v>
                      </c:pt>
                      <c:pt idx="128">
                        <c:v>0.91947937640993704</c:v>
                      </c:pt>
                      <c:pt idx="129">
                        <c:v>0.91895191560116796</c:v>
                      </c:pt>
                      <c:pt idx="130">
                        <c:v>0.91844588488088097</c:v>
                      </c:pt>
                      <c:pt idx="131">
                        <c:v>0.91793832343998805</c:v>
                      </c:pt>
                      <c:pt idx="132">
                        <c:v>0.91743229271970095</c:v>
                      </c:pt>
                      <c:pt idx="133">
                        <c:v>0.91696606073516695</c:v>
                      </c:pt>
                      <c:pt idx="134">
                        <c:v>0.91643859992639798</c:v>
                      </c:pt>
                      <c:pt idx="135">
                        <c:v>0.91611446983810696</c:v>
                      </c:pt>
                      <c:pt idx="136">
                        <c:v>0.91564823785357297</c:v>
                      </c:pt>
                      <c:pt idx="137">
                        <c:v>0.91520190523691403</c:v>
                      </c:pt>
                      <c:pt idx="138">
                        <c:v>0.914776875148687</c:v>
                      </c:pt>
                      <c:pt idx="139">
                        <c:v>0.91439164379621196</c:v>
                      </c:pt>
                      <c:pt idx="140">
                        <c:v>0.91396648614793496</c:v>
                      </c:pt>
                      <c:pt idx="141">
                        <c:v>0.91356135542758499</c:v>
                      </c:pt>
                      <c:pt idx="142">
                        <c:v>0.91317612407510995</c:v>
                      </c:pt>
                      <c:pt idx="143">
                        <c:v>0.91283069145838802</c:v>
                      </c:pt>
                      <c:pt idx="144">
                        <c:v>0.91252799145857899</c:v>
                      </c:pt>
                      <c:pt idx="145">
                        <c:v>0.91218243128180598</c:v>
                      </c:pt>
                      <c:pt idx="146">
                        <c:v>0.91187832812144198</c:v>
                      </c:pt>
                      <c:pt idx="147">
                        <c:v>0.91157409740102802</c:v>
                      </c:pt>
                      <c:pt idx="148">
                        <c:v>0.91127126984116902</c:v>
                      </c:pt>
                      <c:pt idx="149">
                        <c:v>0.91102814038493796</c:v>
                      </c:pt>
                      <c:pt idx="150">
                        <c:v>0.91074393659245001</c:v>
                      </c:pt>
                      <c:pt idx="151">
                        <c:v>0.91045960523991198</c:v>
                      </c:pt>
                      <c:pt idx="152">
                        <c:v>0.91017667704792904</c:v>
                      </c:pt>
                      <c:pt idx="153">
                        <c:v>0.90993354759169798</c:v>
                      </c:pt>
                      <c:pt idx="154">
                        <c:v>0.90973034443126999</c:v>
                      </c:pt>
                      <c:pt idx="155">
                        <c:v>0.90946731560716298</c:v>
                      </c:pt>
                      <c:pt idx="156">
                        <c:v>0.90926398488668503</c:v>
                      </c:pt>
                      <c:pt idx="157">
                        <c:v>0.90908208425468895</c:v>
                      </c:pt>
                      <c:pt idx="158">
                        <c:v>0.90890018362269298</c:v>
                      </c:pt>
                      <c:pt idx="159">
                        <c:v>0.90869685290221403</c:v>
                      </c:pt>
                      <c:pt idx="160">
                        <c:v>0.90851482471016698</c:v>
                      </c:pt>
                      <c:pt idx="161">
                        <c:v>0.90835282344604695</c:v>
                      </c:pt>
                      <c:pt idx="162">
                        <c:v>0.90823062091768003</c:v>
                      </c:pt>
                      <c:pt idx="163">
                        <c:v>0.90808839146138498</c:v>
                      </c:pt>
                      <c:pt idx="164">
                        <c:v>0.90792639019726495</c:v>
                      </c:pt>
                      <c:pt idx="165">
                        <c:v>0.90778416074097101</c:v>
                      </c:pt>
                      <c:pt idx="166">
                        <c:v>0.90764346200528201</c:v>
                      </c:pt>
                      <c:pt idx="167">
                        <c:v>0.90750136010903804</c:v>
                      </c:pt>
                      <c:pt idx="168">
                        <c:v>0.90737903002062004</c:v>
                      </c:pt>
                      <c:pt idx="169">
                        <c:v>0.90727813002068403</c:v>
                      </c:pt>
                      <c:pt idx="170">
                        <c:v>0.90715592749231599</c:v>
                      </c:pt>
                      <c:pt idx="171">
                        <c:v>0.90705489993232902</c:v>
                      </c:pt>
                      <c:pt idx="172">
                        <c:v>0.90695399993239301</c:v>
                      </c:pt>
                      <c:pt idx="173">
                        <c:v>0.906853099932457</c:v>
                      </c:pt>
                      <c:pt idx="174">
                        <c:v>0.90675066921191505</c:v>
                      </c:pt>
                      <c:pt idx="175">
                        <c:v>0.90666966857985498</c:v>
                      </c:pt>
                      <c:pt idx="176">
                        <c:v>0.90658866794779502</c:v>
                      </c:pt>
                      <c:pt idx="177">
                        <c:v>0.90650766731573496</c:v>
                      </c:pt>
                      <c:pt idx="178">
                        <c:v>0.90636543785944002</c:v>
                      </c:pt>
                      <c:pt idx="179">
                        <c:v>0.90630573975581197</c:v>
                      </c:pt>
                      <c:pt idx="180">
                        <c:v>0.90622473912375201</c:v>
                      </c:pt>
                      <c:pt idx="181">
                        <c:v>0.90616363785956799</c:v>
                      </c:pt>
                      <c:pt idx="182">
                        <c:v>0.90612243596326003</c:v>
                      </c:pt>
                      <c:pt idx="183">
                        <c:v>0.90606273785963098</c:v>
                      </c:pt>
                      <c:pt idx="184">
                        <c:v>0.90598160966752095</c:v>
                      </c:pt>
                      <c:pt idx="185">
                        <c:v>0.90589920587490602</c:v>
                      </c:pt>
                      <c:pt idx="186">
                        <c:v>0.90585940713915403</c:v>
                      </c:pt>
                      <c:pt idx="187">
                        <c:v>0.90581820524284595</c:v>
                      </c:pt>
                      <c:pt idx="188">
                        <c:v>0.90575850713921702</c:v>
                      </c:pt>
                      <c:pt idx="189">
                        <c:v>0.905697405875033</c:v>
                      </c:pt>
                      <c:pt idx="190">
                        <c:v>0.90561627768292297</c:v>
                      </c:pt>
                      <c:pt idx="191">
                        <c:v>0.90559637831504702</c:v>
                      </c:pt>
                      <c:pt idx="192">
                        <c:v>0.90551537768298596</c:v>
                      </c:pt>
                      <c:pt idx="193">
                        <c:v>0.90551537768298596</c:v>
                      </c:pt>
                      <c:pt idx="194">
                        <c:v>0.90545427641880305</c:v>
                      </c:pt>
                      <c:pt idx="195">
                        <c:v>0.90539317515461903</c:v>
                      </c:pt>
                      <c:pt idx="196">
                        <c:v>0.90537327578674198</c:v>
                      </c:pt>
                      <c:pt idx="197">
                        <c:v>0.90533207389043502</c:v>
                      </c:pt>
                      <c:pt idx="198">
                        <c:v>0.90529227515468202</c:v>
                      </c:pt>
                      <c:pt idx="199">
                        <c:v>0.90529227515468202</c:v>
                      </c:pt>
                      <c:pt idx="200">
                        <c:v>0.90525094569832398</c:v>
                      </c:pt>
                      <c:pt idx="201">
                        <c:v>0.90521114696257199</c:v>
                      </c:pt>
                      <c:pt idx="202">
                        <c:v>0.90515004569838797</c:v>
                      </c:pt>
                      <c:pt idx="203">
                        <c:v>0.90513014633051203</c:v>
                      </c:pt>
                      <c:pt idx="204">
                        <c:v>0.90508894443420396</c:v>
                      </c:pt>
                      <c:pt idx="205">
                        <c:v>0.90504914569845196</c:v>
                      </c:pt>
                      <c:pt idx="206">
                        <c:v>0.905007943802144</c:v>
                      </c:pt>
                      <c:pt idx="207">
                        <c:v>0.90490691624215802</c:v>
                      </c:pt>
                      <c:pt idx="208">
                        <c:v>0.90488701687428097</c:v>
                      </c:pt>
                      <c:pt idx="209">
                        <c:v>0.90486571434584995</c:v>
                      </c:pt>
                      <c:pt idx="210">
                        <c:v>0.90482591561009795</c:v>
                      </c:pt>
                      <c:pt idx="211">
                        <c:v>0.90478471371378999</c:v>
                      </c:pt>
                      <c:pt idx="212">
                        <c:v>0.904744914978038</c:v>
                      </c:pt>
                      <c:pt idx="213">
                        <c:v>0.90468381371385398</c:v>
                      </c:pt>
                      <c:pt idx="214">
                        <c:v>0.90460281308179402</c:v>
                      </c:pt>
                      <c:pt idx="215">
                        <c:v>0.90456301434604103</c:v>
                      </c:pt>
                      <c:pt idx="216">
                        <c:v>0.90454158425755904</c:v>
                      </c:pt>
                      <c:pt idx="217">
                        <c:v>0.90450178552180704</c:v>
                      </c:pt>
                      <c:pt idx="218">
                        <c:v>0.90446058362549897</c:v>
                      </c:pt>
                      <c:pt idx="219">
                        <c:v>0.90439948236131495</c:v>
                      </c:pt>
                      <c:pt idx="220">
                        <c:v>0.90435968362556296</c:v>
                      </c:pt>
                      <c:pt idx="221">
                        <c:v>0.90429858236137906</c:v>
                      </c:pt>
                      <c:pt idx="222">
                        <c:v>0.90425878362562595</c:v>
                      </c:pt>
                      <c:pt idx="223">
                        <c:v>0.90421745416926802</c:v>
                      </c:pt>
                      <c:pt idx="224">
                        <c:v>0.90417765543351603</c:v>
                      </c:pt>
                      <c:pt idx="225">
                        <c:v>0.90413645353720795</c:v>
                      </c:pt>
                      <c:pt idx="226">
                        <c:v>0.90407535227302505</c:v>
                      </c:pt>
                      <c:pt idx="227">
                        <c:v>0.90403555353727205</c:v>
                      </c:pt>
                      <c:pt idx="228">
                        <c:v>0.90397445227308904</c:v>
                      </c:pt>
                      <c:pt idx="229">
                        <c:v>0.90391335100890402</c:v>
                      </c:pt>
                      <c:pt idx="230">
                        <c:v>0.90387355227315203</c:v>
                      </c:pt>
                      <c:pt idx="231">
                        <c:v>0.90381232344891704</c:v>
                      </c:pt>
                      <c:pt idx="232">
                        <c:v>0.90375122218473403</c:v>
                      </c:pt>
                      <c:pt idx="233">
                        <c:v>0.903589220920614</c:v>
                      </c:pt>
                      <c:pt idx="234">
                        <c:v>0.90354942218486101</c:v>
                      </c:pt>
                      <c:pt idx="235">
                        <c:v>0.90350822028855404</c:v>
                      </c:pt>
                      <c:pt idx="236">
                        <c:v>0.90352811965642998</c:v>
                      </c:pt>
                      <c:pt idx="237">
                        <c:v>0.90342709209644301</c:v>
                      </c:pt>
                      <c:pt idx="238">
                        <c:v>0.90336599083225899</c:v>
                      </c:pt>
                      <c:pt idx="239">
                        <c:v>0.90330629272862994</c:v>
                      </c:pt>
                      <c:pt idx="240">
                        <c:v>0.90322529209657099</c:v>
                      </c:pt>
                      <c:pt idx="241">
                        <c:v>0.90310296200815199</c:v>
                      </c:pt>
                      <c:pt idx="242">
                        <c:v>0.90304186074396897</c:v>
                      </c:pt>
                      <c:pt idx="243">
                        <c:v>0.90279885884778799</c:v>
                      </c:pt>
                      <c:pt idx="244">
                        <c:v>0.90275906011203599</c:v>
                      </c:pt>
                      <c:pt idx="245">
                        <c:v>0.90271773065567795</c:v>
                      </c:pt>
                      <c:pt idx="246">
                        <c:v>0.90269783128780201</c:v>
                      </c:pt>
                      <c:pt idx="247">
                        <c:v>0.90273763002355401</c:v>
                      </c:pt>
                      <c:pt idx="248">
                        <c:v>0.90255572939155804</c:v>
                      </c:pt>
                      <c:pt idx="249">
                        <c:v>0.90245482939162103</c:v>
                      </c:pt>
                      <c:pt idx="250">
                        <c:v>0.90235380183163405</c:v>
                      </c:pt>
                      <c:pt idx="251">
                        <c:v>0.90225149867114296</c:v>
                      </c:pt>
                      <c:pt idx="252">
                        <c:v>0.90215059867120695</c:v>
                      </c:pt>
                      <c:pt idx="253">
                        <c:v>0.90202826858278895</c:v>
                      </c:pt>
                      <c:pt idx="254">
                        <c:v>0.90194726795072899</c:v>
                      </c:pt>
                      <c:pt idx="255">
                        <c:v>0.90184636795079198</c:v>
                      </c:pt>
                      <c:pt idx="256">
                        <c:v>0.90174546795085597</c:v>
                      </c:pt>
                      <c:pt idx="257">
                        <c:v>0.90164444039086999</c:v>
                      </c:pt>
                      <c:pt idx="258">
                        <c:v>0.90152223786250196</c:v>
                      </c:pt>
                      <c:pt idx="259">
                        <c:v>0.90140003533413404</c:v>
                      </c:pt>
                      <c:pt idx="260">
                        <c:v>0.90129900777414695</c:v>
                      </c:pt>
                      <c:pt idx="261">
                        <c:v>0.901178208406335</c:v>
                      </c:pt>
                      <c:pt idx="262">
                        <c:v>0.90103610651009103</c:v>
                      </c:pt>
                      <c:pt idx="263">
                        <c:v>0.90091377642167303</c:v>
                      </c:pt>
                      <c:pt idx="264">
                        <c:v>0.90077167452542894</c:v>
                      </c:pt>
                      <c:pt idx="265">
                        <c:v>0.90065087515761699</c:v>
                      </c:pt>
                      <c:pt idx="266">
                        <c:v>0.90046884696556895</c:v>
                      </c:pt>
                      <c:pt idx="267">
                        <c:v>0.90030684570144903</c:v>
                      </c:pt>
                      <c:pt idx="268">
                        <c:v>0.90016461624515498</c:v>
                      </c:pt>
                      <c:pt idx="269">
                        <c:v>0.90004241371678695</c:v>
                      </c:pt>
                      <c:pt idx="270">
                        <c:v>0.89988041245266703</c:v>
                      </c:pt>
                      <c:pt idx="271">
                        <c:v>0.89969838426062099</c:v>
                      </c:pt>
                      <c:pt idx="272">
                        <c:v>0.89953638299649996</c:v>
                      </c:pt>
                      <c:pt idx="273">
                        <c:v>0.89937425417232997</c:v>
                      </c:pt>
                      <c:pt idx="274">
                        <c:v>0.89919095037977803</c:v>
                      </c:pt>
                      <c:pt idx="275">
                        <c:v>0.89900892218773099</c:v>
                      </c:pt>
                      <c:pt idx="276">
                        <c:v>0.89884692092361096</c:v>
                      </c:pt>
                      <c:pt idx="277">
                        <c:v>0.89866489273156502</c:v>
                      </c:pt>
                      <c:pt idx="278">
                        <c:v>0.89846168957113703</c:v>
                      </c:pt>
                      <c:pt idx="279">
                        <c:v>0.89825976201121405</c:v>
                      </c:pt>
                      <c:pt idx="280">
                        <c:v>0.89805643129073598</c:v>
                      </c:pt>
                      <c:pt idx="281">
                        <c:v>0.89783332876243105</c:v>
                      </c:pt>
                      <c:pt idx="282">
                        <c:v>0.89761009867407704</c:v>
                      </c:pt>
                      <c:pt idx="283">
                        <c:v>0.89740829867420502</c:v>
                      </c:pt>
                      <c:pt idx="284">
                        <c:v>0.89718506858585001</c:v>
                      </c:pt>
                      <c:pt idx="285">
                        <c:v>0.89694193912961995</c:v>
                      </c:pt>
                      <c:pt idx="286">
                        <c:v>0.896657735337132</c:v>
                      </c:pt>
                      <c:pt idx="287">
                        <c:v>0.89643450524877699</c:v>
                      </c:pt>
                      <c:pt idx="288">
                        <c:v>0.89619137579254704</c:v>
                      </c:pt>
                      <c:pt idx="289">
                        <c:v>0.89594837389636595</c:v>
                      </c:pt>
                      <c:pt idx="290">
                        <c:v>0.89570524444013599</c:v>
                      </c:pt>
                      <c:pt idx="291">
                        <c:v>0.89544221561602899</c:v>
                      </c:pt>
                      <c:pt idx="292">
                        <c:v>0.89515788426349097</c:v>
                      </c:pt>
                      <c:pt idx="293">
                        <c:v>0.89487508363155799</c:v>
                      </c:pt>
                      <c:pt idx="294">
                        <c:v>0.89457085291114402</c:v>
                      </c:pt>
                      <c:pt idx="295">
                        <c:v>0.89426662219072905</c:v>
                      </c:pt>
                      <c:pt idx="296">
                        <c:v>0.89394249210243903</c:v>
                      </c:pt>
                      <c:pt idx="297">
                        <c:v>0.89361836201414802</c:v>
                      </c:pt>
                      <c:pt idx="298">
                        <c:v>0.89331413129373305</c:v>
                      </c:pt>
                      <c:pt idx="299">
                        <c:v>0.89297022939761705</c:v>
                      </c:pt>
                      <c:pt idx="300">
                        <c:v>0.89266599867720198</c:v>
                      </c:pt>
                      <c:pt idx="301">
                        <c:v>0.89219963913261702</c:v>
                      </c:pt>
                      <c:pt idx="302">
                        <c:v>0.89199643597218903</c:v>
                      </c:pt>
                      <c:pt idx="303">
                        <c:v>0.89163250714814601</c:v>
                      </c:pt>
                      <c:pt idx="304">
                        <c:v>0.89126717516354803</c:v>
                      </c:pt>
                      <c:pt idx="305">
                        <c:v>0.89096294444313395</c:v>
                      </c:pt>
                      <c:pt idx="306">
                        <c:v>0.89053791435490703</c:v>
                      </c:pt>
                      <c:pt idx="307">
                        <c:v>0.89013278363455595</c:v>
                      </c:pt>
                      <c:pt idx="308">
                        <c:v>0.88974755228208202</c:v>
                      </c:pt>
                      <c:pt idx="309">
                        <c:v>0.889301092105372</c:v>
                      </c:pt>
                      <c:pt idx="310">
                        <c:v>0.88889596138502203</c:v>
                      </c:pt>
                      <c:pt idx="311">
                        <c:v>0.88846952813623903</c:v>
                      </c:pt>
                      <c:pt idx="312">
                        <c:v>0.88806439741588905</c:v>
                      </c:pt>
                      <c:pt idx="313">
                        <c:v>0.88763936732766202</c:v>
                      </c:pt>
                      <c:pt idx="314">
                        <c:v>0.88717300778307695</c:v>
                      </c:pt>
                      <c:pt idx="315">
                        <c:v>0.88670677579854196</c:v>
                      </c:pt>
                      <c:pt idx="316">
                        <c:v>0.88624054381400696</c:v>
                      </c:pt>
                      <c:pt idx="317">
                        <c:v>0.88577431182947297</c:v>
                      </c:pt>
                      <c:pt idx="318">
                        <c:v>0.88528805291701096</c:v>
                      </c:pt>
                      <c:pt idx="319">
                        <c:v>0.88480192156460102</c:v>
                      </c:pt>
                      <c:pt idx="320">
                        <c:v>0.88429589084431404</c:v>
                      </c:pt>
                      <c:pt idx="321">
                        <c:v>0.88374853066766901</c:v>
                      </c:pt>
                      <c:pt idx="322">
                        <c:v>0.88322119741895</c:v>
                      </c:pt>
                      <c:pt idx="323">
                        <c:v>0.88267383724230497</c:v>
                      </c:pt>
                      <c:pt idx="324">
                        <c:v>0.882106577697784</c:v>
                      </c:pt>
                      <c:pt idx="325">
                        <c:v>0.88157924444906499</c:v>
                      </c:pt>
                      <c:pt idx="326">
                        <c:v>0.88097078300823595</c:v>
                      </c:pt>
                      <c:pt idx="327">
                        <c:v>0.88034254975958104</c:v>
                      </c:pt>
                      <c:pt idx="328">
                        <c:v>0.87953216075882901</c:v>
                      </c:pt>
                      <c:pt idx="329">
                        <c:v>0.87894512940648195</c:v>
                      </c:pt>
                      <c:pt idx="330">
                        <c:v>0.87837646670140601</c:v>
                      </c:pt>
                      <c:pt idx="331">
                        <c:v>0.87774950905325599</c:v>
                      </c:pt>
                      <c:pt idx="332">
                        <c:v>0.87718097390823002</c:v>
                      </c:pt>
                      <c:pt idx="333">
                        <c:v>0.87653271373164798</c:v>
                      </c:pt>
                      <c:pt idx="334">
                        <c:v>0.87572245229094703</c:v>
                      </c:pt>
                      <c:pt idx="335">
                        <c:v>0.87497188895387401</c:v>
                      </c:pt>
                      <c:pt idx="336">
                        <c:v>0.87420282940948002</c:v>
                      </c:pt>
                      <c:pt idx="337">
                        <c:v>0.87339103724817302</c:v>
                      </c:pt>
                      <c:pt idx="338">
                        <c:v>0.87258077580747095</c:v>
                      </c:pt>
                      <c:pt idx="339">
                        <c:v>0.87172931247046204</c:v>
                      </c:pt>
                      <c:pt idx="340">
                        <c:v>0.87085782220552599</c:v>
                      </c:pt>
                      <c:pt idx="341">
                        <c:v>0.87002766139694798</c:v>
                      </c:pt>
                      <c:pt idx="342">
                        <c:v>0.86913499616363099</c:v>
                      </c:pt>
                      <c:pt idx="343">
                        <c:v>0.86822370716294295</c:v>
                      </c:pt>
                      <c:pt idx="344">
                        <c:v>0.86727134382599802</c:v>
                      </c:pt>
                      <c:pt idx="345">
                        <c:v>0.86629755040057099</c:v>
                      </c:pt>
                      <c:pt idx="346">
                        <c:v>0.86530526076782199</c:v>
                      </c:pt>
                      <c:pt idx="347">
                        <c:v>0.86423056734245796</c:v>
                      </c:pt>
                      <c:pt idx="348">
                        <c:v>0.86313597454921898</c:v>
                      </c:pt>
                      <c:pt idx="349">
                        <c:v>0.862001583020227</c:v>
                      </c:pt>
                      <c:pt idx="350">
                        <c:v>0.86082598959492695</c:v>
                      </c:pt>
                      <c:pt idx="351">
                        <c:v>0.85965026860957705</c:v>
                      </c:pt>
                      <c:pt idx="352">
                        <c:v>0.85843487644852401</c:v>
                      </c:pt>
                      <c:pt idx="353">
                        <c:v>0.85715685230268202</c:v>
                      </c:pt>
                      <c:pt idx="354">
                        <c:v>0.85581925761326205</c:v>
                      </c:pt>
                      <c:pt idx="355">
                        <c:v>0.85446163599591496</c:v>
                      </c:pt>
                      <c:pt idx="356">
                        <c:v>0.85302301374650902</c:v>
                      </c:pt>
                      <c:pt idx="357">
                        <c:v>0.851543189600794</c:v>
                      </c:pt>
                      <c:pt idx="358">
                        <c:v>0.84998236482302003</c:v>
                      </c:pt>
                      <c:pt idx="359">
                        <c:v>0.84836171438156704</c:v>
                      </c:pt>
                      <c:pt idx="360">
                        <c:v>0.846719888971732</c:v>
                      </c:pt>
                      <c:pt idx="361">
                        <c:v>0.84497703600191099</c:v>
                      </c:pt>
                      <c:pt idx="362">
                        <c:v>0.84317308176790495</c:v>
                      </c:pt>
                      <c:pt idx="363">
                        <c:v>0.84130802626971701</c:v>
                      </c:pt>
                      <c:pt idx="364">
                        <c:v>0.83934334637209695</c:v>
                      </c:pt>
                      <c:pt idx="365">
                        <c:v>0.83729639024191105</c:v>
                      </c:pt>
                      <c:pt idx="366">
                        <c:v>0.83516830591961499</c:v>
                      </c:pt>
                      <c:pt idx="367">
                        <c:v>0.83289811970107597</c:v>
                      </c:pt>
                      <c:pt idx="368">
                        <c:v>0.83054680529042602</c:v>
                      </c:pt>
                      <c:pt idx="369">
                        <c:v>0.82809459087983905</c:v>
                      </c:pt>
                      <c:pt idx="370">
                        <c:v>0.82552017394088495</c:v>
                      </c:pt>
                      <c:pt idx="371">
                        <c:v>0.82276372880988402</c:v>
                      </c:pt>
                      <c:pt idx="372">
                        <c:v>0.82002871376736497</c:v>
                      </c:pt>
                      <c:pt idx="373">
                        <c:v>0.81711026737224401</c:v>
                      </c:pt>
                      <c:pt idx="374">
                        <c:v>0.81400838962452104</c:v>
                      </c:pt>
                      <c:pt idx="375">
                        <c:v>0.81074591377323302</c:v>
                      </c:pt>
                      <c:pt idx="376">
                        <c:v>0.80736123539357696</c:v>
                      </c:pt>
                      <c:pt idx="377">
                        <c:v>0.80377322629344305</c:v>
                      </c:pt>
                      <c:pt idx="378">
                        <c:v>0.79994361845768402</c:v>
                      </c:pt>
                      <c:pt idx="379">
                        <c:v>0.79603147926925899</c:v>
                      </c:pt>
                      <c:pt idx="380">
                        <c:v>0.79191741252091197</c:v>
                      </c:pt>
                      <c:pt idx="381">
                        <c:v>0.78745944387644795</c:v>
                      </c:pt>
                      <c:pt idx="382">
                        <c:v>0.78287914514356605</c:v>
                      </c:pt>
                      <c:pt idx="383">
                        <c:v>0.77811554261813198</c:v>
                      </c:pt>
                      <c:pt idx="384">
                        <c:v>0.77311021379702305</c:v>
                      </c:pt>
                      <c:pt idx="385">
                        <c:v>0.767840580551302</c:v>
                      </c:pt>
                      <c:pt idx="386">
                        <c:v>0.76232781784935</c:v>
                      </c:pt>
                      <c:pt idx="387">
                        <c:v>0.75657192569116805</c:v>
                      </c:pt>
                      <c:pt idx="388">
                        <c:v>0.75061270281250803</c:v>
                      </c:pt>
                      <c:pt idx="389">
                        <c:v>0.74435077993403798</c:v>
                      </c:pt>
                      <c:pt idx="390">
                        <c:v>0.737743424438847</c:v>
                      </c:pt>
                      <c:pt idx="391">
                        <c:v>0.73093414138373303</c:v>
                      </c:pt>
                      <c:pt idx="392">
                        <c:v>0.72386042634395698</c:v>
                      </c:pt>
                      <c:pt idx="393">
                        <c:v>0.71658491130430801</c:v>
                      </c:pt>
                      <c:pt idx="394">
                        <c:v>0.70902506491212103</c:v>
                      </c:pt>
                      <c:pt idx="395">
                        <c:v>0.70132311662368996</c:v>
                      </c:pt>
                      <c:pt idx="396">
                        <c:v>0.69339934140745896</c:v>
                      </c:pt>
                      <c:pt idx="397">
                        <c:v>0.68529226239867802</c:v>
                      </c:pt>
                      <c:pt idx="398">
                        <c:v>0.67704295393360103</c:v>
                      </c:pt>
                      <c:pt idx="399">
                        <c:v>0.66867284610071298</c:v>
                      </c:pt>
                      <c:pt idx="400">
                        <c:v>0.66018193890001098</c:v>
                      </c:pt>
                      <c:pt idx="401">
                        <c:v>0.65160850034664497</c:v>
                      </c:pt>
                      <c:pt idx="402">
                        <c:v>0.64299526305752497</c:v>
                      </c:pt>
                      <c:pt idx="403">
                        <c:v>0.634380622607851</c:v>
                      </c:pt>
                      <c:pt idx="404">
                        <c:v>0.625767385318731</c:v>
                      </c:pt>
                      <c:pt idx="405">
                        <c:v>0.61717417495753801</c:v>
                      </c:pt>
                      <c:pt idx="406">
                        <c:v>0.60864193830047897</c:v>
                      </c:pt>
                      <c:pt idx="407">
                        <c:v>0.60019082983553096</c:v>
                      </c:pt>
                      <c:pt idx="408">
                        <c:v>0.59186052073839401</c:v>
                      </c:pt>
                      <c:pt idx="409">
                        <c:v>0.58359131290544197</c:v>
                      </c:pt>
                      <c:pt idx="410">
                        <c:v>0.575485637057215</c:v>
                      </c:pt>
                      <c:pt idx="411">
                        <c:v>0.56749922985619505</c:v>
                      </c:pt>
                      <c:pt idx="412">
                        <c:v>0.55965658283207598</c:v>
                      </c:pt>
                      <c:pt idx="413">
                        <c:v>0.55195463454364402</c:v>
                      </c:pt>
                      <c:pt idx="414">
                        <c:v>0.54435498941570504</c:v>
                      </c:pt>
                      <c:pt idx="415">
                        <c:v>0.53695714428763797</c:v>
                      </c:pt>
                      <c:pt idx="416">
                        <c:v>0.52966172988011295</c:v>
                      </c:pt>
                      <c:pt idx="417">
                        <c:v>0.522526913576152</c:v>
                      </c:pt>
                      <c:pt idx="418">
                        <c:v>0.51549452799273399</c:v>
                      </c:pt>
                      <c:pt idx="419">
                        <c:v>0.50858294177712804</c:v>
                      </c:pt>
                      <c:pt idx="420">
                        <c:v>0.50179355808989001</c:v>
                      </c:pt>
                      <c:pt idx="421">
                        <c:v>0.49508530259476302</c:v>
                      </c:pt>
                      <c:pt idx="422">
                        <c:v>0.48847781953952102</c:v>
                      </c:pt>
                      <c:pt idx="423">
                        <c:v>0.48195286783694502</c:v>
                      </c:pt>
                      <c:pt idx="424">
                        <c:v>0.47546631170956599</c:v>
                      </c:pt>
                      <c:pt idx="425">
                        <c:v>0.46906228693485302</c:v>
                      </c:pt>
                      <c:pt idx="426">
                        <c:v>0.46269793333584203</c:v>
                      </c:pt>
                      <c:pt idx="427">
                        <c:v>0.45635500982531302</c:v>
                      </c:pt>
                      <c:pt idx="428">
                        <c:v>0.45005175749048598</c:v>
                      </c:pt>
                      <c:pt idx="429">
                        <c:v>0.44374863271570902</c:v>
                      </c:pt>
                      <c:pt idx="430">
                        <c:v>0.43744538038088199</c:v>
                      </c:pt>
                      <c:pt idx="431">
                        <c:v>0.43114225560610497</c:v>
                      </c:pt>
                      <c:pt idx="432">
                        <c:v>0.42483900327127799</c:v>
                      </c:pt>
                      <c:pt idx="433">
                        <c:v>0.41851597912862498</c:v>
                      </c:pt>
                      <c:pt idx="434">
                        <c:v>0.41219295498597203</c:v>
                      </c:pt>
                      <c:pt idx="435">
                        <c:v>0.40582860138695998</c:v>
                      </c:pt>
                      <c:pt idx="436">
                        <c:v>0.39944434842007298</c:v>
                      </c:pt>
                      <c:pt idx="437">
                        <c:v>0.39300052490960802</c:v>
                      </c:pt>
                      <c:pt idx="438">
                        <c:v>0.386594969414289</c:v>
                      </c:pt>
                      <c:pt idx="439">
                        <c:v>0.37998901707965299</c:v>
                      </c:pt>
                      <c:pt idx="440">
                        <c:v>0.37348256158439802</c:v>
                      </c:pt>
                      <c:pt idx="441">
                        <c:v>0.366956206721267</c:v>
                      </c:pt>
                      <c:pt idx="442">
                        <c:v>0.36040995249025898</c:v>
                      </c:pt>
                      <c:pt idx="443">
                        <c:v>0.353803872595573</c:v>
                      </c:pt>
                      <c:pt idx="444">
                        <c:v>0.34719651710038102</c:v>
                      </c:pt>
                      <c:pt idx="445">
                        <c:v>0.34054795970888202</c:v>
                      </c:pt>
                      <c:pt idx="446">
                        <c:v>0.33388077855001203</c:v>
                      </c:pt>
                      <c:pt idx="447">
                        <c:v>0.32723362431906799</c:v>
                      </c:pt>
                      <c:pt idx="448">
                        <c:v>0.32066606755963001</c:v>
                      </c:pt>
                      <c:pt idx="449">
                        <c:v>0.314060115224994</c:v>
                      </c:pt>
                      <c:pt idx="450">
                        <c:v>0.30741143027344398</c:v>
                      </c:pt>
                      <c:pt idx="451">
                        <c:v>0.3007642760425</c:v>
                      </c:pt>
                      <c:pt idx="452">
                        <c:v>0.29419812244361698</c:v>
                      </c:pt>
                      <c:pt idx="453">
                        <c:v>0.28771156631623801</c:v>
                      </c:pt>
                      <c:pt idx="454">
                        <c:v>0.281246312717291</c:v>
                      </c:pt>
                      <c:pt idx="455">
                        <c:v>0.27486346291095898</c:v>
                      </c:pt>
                      <c:pt idx="456">
                        <c:v>0.26858023750405802</c:v>
                      </c:pt>
                      <c:pt idx="457">
                        <c:v>0.26219598453717102</c:v>
                      </c:pt>
                      <c:pt idx="458">
                        <c:v>0.25609619048287202</c:v>
                      </c:pt>
                      <c:pt idx="459">
                        <c:v>0.250117068236336</c:v>
                      </c:pt>
                      <c:pt idx="460">
                        <c:v>0.24431997418184601</c:v>
                      </c:pt>
                      <c:pt idx="461">
                        <c:v>0.23842198012742</c:v>
                      </c:pt>
                      <c:pt idx="462">
                        <c:v>0.23268739049766901</c:v>
                      </c:pt>
                      <c:pt idx="463">
                        <c:v>0.227073600235731</c:v>
                      </c:pt>
                      <c:pt idx="464">
                        <c:v>0.22166173753371601</c:v>
                      </c:pt>
                      <c:pt idx="465">
                        <c:v>0.216352305552243</c:v>
                      </c:pt>
                      <c:pt idx="466">
                        <c:v>0.211143646010655</c:v>
                      </c:pt>
                      <c:pt idx="467">
                        <c:v>0.20617824348534899</c:v>
                      </c:pt>
                      <c:pt idx="468">
                        <c:v>0.20135341213568</c:v>
                      </c:pt>
                      <c:pt idx="469">
                        <c:v>0.19671354285921999</c:v>
                      </c:pt>
                      <c:pt idx="470">
                        <c:v>0.19207214286215399</c:v>
                      </c:pt>
                      <c:pt idx="471">
                        <c:v>0.18761264349708401</c:v>
                      </c:pt>
                      <c:pt idx="472">
                        <c:v>0.18335660241254301</c:v>
                      </c:pt>
                      <c:pt idx="473">
                        <c:v>0.17926243503207201</c:v>
                      </c:pt>
                      <c:pt idx="474">
                        <c:v>0.17529059774001901</c:v>
                      </c:pt>
                      <c:pt idx="475">
                        <c:v>0.17148088927213601</c:v>
                      </c:pt>
                      <c:pt idx="476">
                        <c:v>0.167811879539942</c:v>
                      </c:pt>
                      <c:pt idx="477">
                        <c:v>0.164306274232423</c:v>
                      </c:pt>
                      <c:pt idx="478">
                        <c:v>0.160921595852768</c:v>
                      </c:pt>
                      <c:pt idx="479">
                        <c:v>0.15769891873723199</c:v>
                      </c:pt>
                      <c:pt idx="480">
                        <c:v>0.15459844415006399</c:v>
                      </c:pt>
                      <c:pt idx="481">
                        <c:v>0.15163879585863499</c:v>
                      </c:pt>
                      <c:pt idx="482">
                        <c:v>0.14880135009557399</c:v>
                      </c:pt>
                      <c:pt idx="483">
                        <c:v>0.14608623442093199</c:v>
                      </c:pt>
                      <c:pt idx="484">
                        <c:v>0.143511817481977</c:v>
                      </c:pt>
                      <c:pt idx="485">
                        <c:v>0.14103970370351501</c:v>
                      </c:pt>
                      <c:pt idx="486">
                        <c:v>0.13866848992498801</c:v>
                      </c:pt>
                      <c:pt idx="487">
                        <c:v>0.13639830370644901</c:v>
                      </c:pt>
                      <c:pt idx="488">
                        <c:v>0.13427021938415301</c:v>
                      </c:pt>
                      <c:pt idx="489">
                        <c:v>0.132243035061793</c:v>
                      </c:pt>
                      <c:pt idx="490">
                        <c:v>0.13029697893154399</c:v>
                      </c:pt>
                      <c:pt idx="491">
                        <c:v>0.12843332659391099</c:v>
                      </c:pt>
                      <c:pt idx="492">
                        <c:v>0.12664927172778201</c:v>
                      </c:pt>
                      <c:pt idx="493">
                        <c:v>0.12496752002214399</c:v>
                      </c:pt>
                      <c:pt idx="494">
                        <c:v>0.123365493348062</c:v>
                      </c:pt>
                      <c:pt idx="495">
                        <c:v>0.121825971098719</c:v>
                      </c:pt>
                      <c:pt idx="496">
                        <c:v>0.120346019392954</c:v>
                      </c:pt>
                      <c:pt idx="497">
                        <c:v>0.11894732343935099</c:v>
                      </c:pt>
                      <c:pt idx="498">
                        <c:v>0.117589701822004</c:v>
                      </c:pt>
                      <c:pt idx="499">
                        <c:v>0.116293181468841</c:v>
                      </c:pt>
                      <c:pt idx="500">
                        <c:v>0.11507638614723401</c:v>
                      </c:pt>
                      <c:pt idx="501">
                        <c:v>0.113900792721934</c:v>
                      </c:pt>
                      <c:pt idx="502">
                        <c:v>0.112746501825065</c:v>
                      </c:pt>
                      <c:pt idx="503">
                        <c:v>0.11167180839970201</c:v>
                      </c:pt>
                      <c:pt idx="504">
                        <c:v>0.11061841750277</c:v>
                      </c:pt>
                      <c:pt idx="505">
                        <c:v>0.109584925973714</c:v>
                      </c:pt>
                      <c:pt idx="506">
                        <c:v>0.108611132548286</c:v>
                      </c:pt>
                      <c:pt idx="507">
                        <c:v>0.10765864165128999</c:v>
                      </c:pt>
                      <c:pt idx="508">
                        <c:v>0.106706278314345</c:v>
                      </c:pt>
                      <c:pt idx="509">
                        <c:v>0.10581488868153301</c:v>
                      </c:pt>
                      <c:pt idx="510">
                        <c:v>0.10494352597664799</c:v>
                      </c:pt>
                      <c:pt idx="511">
                        <c:v>0.104133264535946</c:v>
                      </c:pt>
                      <c:pt idx="512">
                        <c:v>0.103321472374639</c:v>
                      </c:pt>
                      <c:pt idx="513">
                        <c:v>0.102511210933937</c:v>
                      </c:pt>
                      <c:pt idx="514">
                        <c:v>0.101720848861112</c:v>
                      </c:pt>
                      <c:pt idx="515">
                        <c:v>0.100970285524039</c:v>
                      </c:pt>
                      <c:pt idx="516">
                        <c:v>0.100241024715398</c:v>
                      </c:pt>
                      <c:pt idx="517">
                        <c:v>9.9491864538880107E-2</c:v>
                      </c:pt>
                      <c:pt idx="518">
                        <c:v>9.8741301201807005E-2</c:v>
                      </c:pt>
                      <c:pt idx="519">
                        <c:v>9.79921410252894E-2</c:v>
                      </c:pt>
                      <c:pt idx="520">
                        <c:v>9.7282779584524096E-2</c:v>
                      </c:pt>
                      <c:pt idx="521">
                        <c:v>9.6573418143758805E-2</c:v>
                      </c:pt>
                      <c:pt idx="522">
                        <c:v>9.5883956070869705E-2</c:v>
                      </c:pt>
                      <c:pt idx="523">
                        <c:v>9.5194493997980703E-2</c:v>
                      </c:pt>
                      <c:pt idx="524">
                        <c:v>9.4505031925091604E-2</c:v>
                      </c:pt>
                      <c:pt idx="525">
                        <c:v>9.3816973012757904E-2</c:v>
                      </c:pt>
                      <c:pt idx="526">
                        <c:v>9.3107611571992696E-2</c:v>
                      </c:pt>
                      <c:pt idx="527">
                        <c:v>9.2438048866979705E-2</c:v>
                      </c:pt>
                      <c:pt idx="528">
                        <c:v>9.1770016882572705E-2</c:v>
                      </c:pt>
                      <c:pt idx="529">
                        <c:v>9.1080554809683495E-2</c:v>
                      </c:pt>
                      <c:pt idx="530">
                        <c:v>9.04521940009783E-2</c:v>
                      </c:pt>
                      <c:pt idx="531">
                        <c:v>8.9803933824396998E-2</c:v>
                      </c:pt>
                      <c:pt idx="532">
                        <c:v>8.9175573015691803E-2</c:v>
                      </c:pt>
                      <c:pt idx="533">
                        <c:v>8.8506137870729404E-2</c:v>
                      </c:pt>
                      <c:pt idx="534">
                        <c:v>8.7837978326271798E-2</c:v>
                      </c:pt>
                      <c:pt idx="535">
                        <c:v>8.7189718149690301E-2</c:v>
                      </c:pt>
                      <c:pt idx="536">
                        <c:v>8.6561357340985107E-2</c:v>
                      </c:pt>
                      <c:pt idx="537">
                        <c:v>8.5933124092330407E-2</c:v>
                      </c:pt>
                      <c:pt idx="538">
                        <c:v>8.5324662651501404E-2</c:v>
                      </c:pt>
                      <c:pt idx="539">
                        <c:v>8.4696301842796196E-2</c:v>
                      </c:pt>
                      <c:pt idx="540">
                        <c:v>8.4048041666214796E-2</c:v>
                      </c:pt>
                      <c:pt idx="541">
                        <c:v>8.3419808417560096E-2</c:v>
                      </c:pt>
                      <c:pt idx="542">
                        <c:v>8.2791447608854998E-2</c:v>
                      </c:pt>
                      <c:pt idx="543">
                        <c:v>8.2202885535902007E-2</c:v>
                      </c:pt>
                      <c:pt idx="544">
                        <c:v>8.1576055447802706E-2</c:v>
                      </c:pt>
                      <c:pt idx="545">
                        <c:v>8.0967594006973703E-2</c:v>
                      </c:pt>
                      <c:pt idx="546">
                        <c:v>8.0400334462452303E-2</c:v>
                      </c:pt>
                      <c:pt idx="547">
                        <c:v>7.9792000581673794E-2</c:v>
                      </c:pt>
                      <c:pt idx="548">
                        <c:v>7.92034385087209E-2</c:v>
                      </c:pt>
                      <c:pt idx="549">
                        <c:v>7.8616279596323502E-2</c:v>
                      </c:pt>
                      <c:pt idx="550">
                        <c:v>7.8007945715544896E-2</c:v>
                      </c:pt>
                      <c:pt idx="551">
                        <c:v>7.7440686171023496E-2</c:v>
                      </c:pt>
                      <c:pt idx="552">
                        <c:v>7.6873426626502206E-2</c:v>
                      </c:pt>
                      <c:pt idx="553">
                        <c:v>7.6284992113599903E-2</c:v>
                      </c:pt>
                      <c:pt idx="554">
                        <c:v>7.5697833201202394E-2</c:v>
                      </c:pt>
                      <c:pt idx="555">
                        <c:v>7.5150600584607694E-2</c:v>
                      </c:pt>
                      <c:pt idx="556">
                        <c:v>7.4583341040086404E-2</c:v>
                      </c:pt>
                      <c:pt idx="557">
                        <c:v>7.4016209055615595E-2</c:v>
                      </c:pt>
                      <c:pt idx="558">
                        <c:v>7.3447546350538698E-2</c:v>
                      </c:pt>
                      <c:pt idx="559">
                        <c:v>7.2880286806017602E-2</c:v>
                      </c:pt>
                      <c:pt idx="560">
                        <c:v>7.2333054189422805E-2</c:v>
                      </c:pt>
                      <c:pt idx="561">
                        <c:v>7.1785694012777596E-2</c:v>
                      </c:pt>
                      <c:pt idx="562">
                        <c:v>7.1238461396182895E-2</c:v>
                      </c:pt>
                      <c:pt idx="563">
                        <c:v>7.0712403747969402E-2</c:v>
                      </c:pt>
                      <c:pt idx="564">
                        <c:v>7.0165171131374701E-2</c:v>
                      </c:pt>
                      <c:pt idx="565">
                        <c:v>6.9637710322605698E-2</c:v>
                      </c:pt>
                      <c:pt idx="566">
                        <c:v>6.9110377073887105E-2</c:v>
                      </c:pt>
                      <c:pt idx="567">
                        <c:v>6.8584446985724107E-2</c:v>
                      </c:pt>
                      <c:pt idx="568">
                        <c:v>6.8076885544831406E-2</c:v>
                      </c:pt>
                      <c:pt idx="569">
                        <c:v>6.7570854824544294E-2</c:v>
                      </c:pt>
                      <c:pt idx="570">
                        <c:v>6.7043394015775304E-2</c:v>
                      </c:pt>
                      <c:pt idx="571">
                        <c:v>6.65373632954884E-2</c:v>
                      </c:pt>
                      <c:pt idx="572">
                        <c:v>6.6009902486719396E-2</c:v>
                      </c:pt>
                      <c:pt idx="573">
                        <c:v>6.5503871766432506E-2</c:v>
                      </c:pt>
                      <c:pt idx="574">
                        <c:v>6.4996437885590105E-2</c:v>
                      </c:pt>
                      <c:pt idx="575">
                        <c:v>6.4510178973128801E-2</c:v>
                      </c:pt>
                      <c:pt idx="576">
                        <c:v>6.40041482528418E-2</c:v>
                      </c:pt>
                      <c:pt idx="577">
                        <c:v>6.3518016900431004E-2</c:v>
                      </c:pt>
                      <c:pt idx="578">
                        <c:v>6.3030354827414495E-2</c:v>
                      </c:pt>
                      <c:pt idx="579">
                        <c:v>6.2564122842879794E-2</c:v>
                      </c:pt>
                      <c:pt idx="580">
                        <c:v>6.2099294018900499E-2</c:v>
                      </c:pt>
                      <c:pt idx="581">
                        <c:v>6.1611631945883899E-2</c:v>
                      </c:pt>
                      <c:pt idx="582">
                        <c:v>6.1166702489780803E-2</c:v>
                      </c:pt>
                      <c:pt idx="583">
                        <c:v>6.068057113737E-2</c:v>
                      </c:pt>
                      <c:pt idx="584">
                        <c:v>6.0254137888587703E-2</c:v>
                      </c:pt>
                      <c:pt idx="585">
                        <c:v>5.98289802403104E-2</c:v>
                      </c:pt>
                      <c:pt idx="586">
                        <c:v>5.9382647623651898E-2</c:v>
                      </c:pt>
                      <c:pt idx="587">
                        <c:v>5.8957617535424903E-2</c:v>
                      </c:pt>
                      <c:pt idx="588">
                        <c:v>5.8471486183014197E-2</c:v>
                      </c:pt>
                      <c:pt idx="589">
                        <c:v>5.80648247420575E-2</c:v>
                      </c:pt>
                      <c:pt idx="590">
                        <c:v>5.7599995918078302E-2</c:v>
                      </c:pt>
                      <c:pt idx="591">
                        <c:v>5.7092562037235998E-2</c:v>
                      </c:pt>
                      <c:pt idx="592">
                        <c:v>5.66462294205776E-2</c:v>
                      </c:pt>
                      <c:pt idx="593">
                        <c:v>5.6262401228658297E-2</c:v>
                      </c:pt>
                      <c:pt idx="594">
                        <c:v>5.5835840419825498E-2</c:v>
                      </c:pt>
                      <c:pt idx="595">
                        <c:v>5.5450609067350998E-2</c:v>
                      </c:pt>
                      <c:pt idx="596">
                        <c:v>5.5065377714876497E-2</c:v>
                      </c:pt>
                      <c:pt idx="597">
                        <c:v>5.4640347626649599E-2</c:v>
                      </c:pt>
                      <c:pt idx="598">
                        <c:v>5.4235216906298803E-2</c:v>
                      </c:pt>
                      <c:pt idx="599">
                        <c:v>5.3808783657516498E-2</c:v>
                      </c:pt>
                      <c:pt idx="600">
                        <c:v>5.3383753569289601E-2</c:v>
                      </c:pt>
                      <c:pt idx="601">
                        <c:v>5.2958595921012097E-2</c:v>
                      </c:pt>
                      <c:pt idx="602">
                        <c:v>5.2593263936413802E-2</c:v>
                      </c:pt>
                      <c:pt idx="603">
                        <c:v>5.2208032583939197E-2</c:v>
                      </c:pt>
                      <c:pt idx="604">
                        <c:v>5.1802901863588498E-2</c:v>
                      </c:pt>
                      <c:pt idx="605">
                        <c:v>5.1397771143237701E-2</c:v>
                      </c:pt>
                      <c:pt idx="606">
                        <c:v>5.1012539790763298E-2</c:v>
                      </c:pt>
                      <c:pt idx="607">
                        <c:v>5.0627308438288499E-2</c:v>
                      </c:pt>
                      <c:pt idx="608">
                        <c:v>5.0242077085814102E-2</c:v>
                      </c:pt>
                      <c:pt idx="609">
                        <c:v>4.9856845733339497E-2</c:v>
                      </c:pt>
                      <c:pt idx="610">
                        <c:v>4.9451715012988701E-2</c:v>
                      </c:pt>
                      <c:pt idx="611">
                        <c:v>4.9087786188945701E-2</c:v>
                      </c:pt>
                      <c:pt idx="612">
                        <c:v>4.8722454204347398E-2</c:v>
                      </c:pt>
                      <c:pt idx="613">
                        <c:v>4.8357122219748902E-2</c:v>
                      </c:pt>
                      <c:pt idx="614">
                        <c:v>4.7993193395705902E-2</c:v>
                      </c:pt>
                      <c:pt idx="615">
                        <c:v>4.7607962043231401E-2</c:v>
                      </c:pt>
                      <c:pt idx="616">
                        <c:v>4.7262529426509103E-2</c:v>
                      </c:pt>
                      <c:pt idx="617">
                        <c:v>4.6898600602466103E-2</c:v>
                      </c:pt>
                      <c:pt idx="618">
                        <c:v>4.6452140425757203E-2</c:v>
                      </c:pt>
                      <c:pt idx="619">
                        <c:v>4.6088211601714203E-2</c:v>
                      </c:pt>
                      <c:pt idx="620">
                        <c:v>4.5762678352868E-2</c:v>
                      </c:pt>
                      <c:pt idx="621">
                        <c:v>4.5438675824627801E-2</c:v>
                      </c:pt>
                      <c:pt idx="622">
                        <c:v>4.51344451042133E-2</c:v>
                      </c:pt>
                      <c:pt idx="623">
                        <c:v>4.4790415648046498E-2</c:v>
                      </c:pt>
                      <c:pt idx="624">
                        <c:v>4.4527386823939703E-2</c:v>
                      </c:pt>
                      <c:pt idx="625">
                        <c:v>4.4223156103525202E-2</c:v>
                      </c:pt>
                      <c:pt idx="626">
                        <c:v>4.3818025383174398E-2</c:v>
                      </c:pt>
                      <c:pt idx="627">
                        <c:v>4.3371692766516E-2</c:v>
                      </c:pt>
                      <c:pt idx="628">
                        <c:v>4.3148462678161498E-2</c:v>
                      </c:pt>
                      <c:pt idx="629">
                        <c:v>4.2824332589870701E-2</c:v>
                      </c:pt>
                      <c:pt idx="630">
                        <c:v>4.2480303133704003E-2</c:v>
                      </c:pt>
                      <c:pt idx="631">
                        <c:v>4.2156300605463798E-2</c:v>
                      </c:pt>
                      <c:pt idx="632">
                        <c:v>4.1832170517173001E-2</c:v>
                      </c:pt>
                      <c:pt idx="633">
                        <c:v>4.1547839164634698E-2</c:v>
                      </c:pt>
                      <c:pt idx="634">
                        <c:v>4.1203809708467799E-2</c:v>
                      </c:pt>
                      <c:pt idx="635">
                        <c:v>4.0878276459621797E-2</c:v>
                      </c:pt>
                      <c:pt idx="636">
                        <c:v>4.0575448899762598E-2</c:v>
                      </c:pt>
                      <c:pt idx="637">
                        <c:v>4.0251318811471898E-2</c:v>
                      </c:pt>
                      <c:pt idx="638">
                        <c:v>3.9925785562625903E-2</c:v>
                      </c:pt>
                      <c:pt idx="639">
                        <c:v>3.9623085562817198E-2</c:v>
                      </c:pt>
                      <c:pt idx="640">
                        <c:v>3.9338754210278902E-2</c:v>
                      </c:pt>
                      <c:pt idx="641">
                        <c:v>3.9034523489864401E-2</c:v>
                      </c:pt>
                      <c:pt idx="642">
                        <c:v>3.8710393401573701E-2</c:v>
                      </c:pt>
                      <c:pt idx="643">
                        <c:v>3.8406162681159303E-2</c:v>
                      </c:pt>
                      <c:pt idx="644">
                        <c:v>3.8101931960744601E-2</c:v>
                      </c:pt>
                      <c:pt idx="645">
                        <c:v>3.78390306966883E-2</c:v>
                      </c:pt>
                      <c:pt idx="646">
                        <c:v>3.7534799976273903E-2</c:v>
                      </c:pt>
                      <c:pt idx="647">
                        <c:v>3.7250468623735399E-2</c:v>
                      </c:pt>
                      <c:pt idx="648">
                        <c:v>3.6967540431752398E-2</c:v>
                      </c:pt>
                      <c:pt idx="649">
                        <c:v>3.6683209079214102E-2</c:v>
                      </c:pt>
                      <c:pt idx="650">
                        <c:v>3.6420307815157801E-2</c:v>
                      </c:pt>
                      <c:pt idx="651">
                        <c:v>3.6135976462619498E-2</c:v>
                      </c:pt>
                      <c:pt idx="652">
                        <c:v>3.58317457422049E-2</c:v>
                      </c:pt>
                      <c:pt idx="653">
                        <c:v>3.5548817550221899E-2</c:v>
                      </c:pt>
                      <c:pt idx="654">
                        <c:v>3.5264486197683499E-2</c:v>
                      </c:pt>
                      <c:pt idx="655">
                        <c:v>3.5021484301503397E-2</c:v>
                      </c:pt>
                      <c:pt idx="656">
                        <c:v>3.4738556109520501E-2</c:v>
                      </c:pt>
                      <c:pt idx="657">
                        <c:v>3.4474124124858403E-2</c:v>
                      </c:pt>
                      <c:pt idx="658">
                        <c:v>3.4191323492925897E-2</c:v>
                      </c:pt>
                      <c:pt idx="659">
                        <c:v>3.39069921403874E-2</c:v>
                      </c:pt>
                      <c:pt idx="660">
                        <c:v>3.3643963316280702E-2</c:v>
                      </c:pt>
                      <c:pt idx="661">
                        <c:v>3.3400833860050001E-2</c:v>
                      </c:pt>
                      <c:pt idx="662">
                        <c:v>3.3157831963869802E-2</c:v>
                      </c:pt>
                      <c:pt idx="663">
                        <c:v>3.2873500611331402E-2</c:v>
                      </c:pt>
                      <c:pt idx="664">
                        <c:v>3.2610471787224801E-2</c:v>
                      </c:pt>
                      <c:pt idx="665">
                        <c:v>3.2326140434686297E-2</c:v>
                      </c:pt>
                      <c:pt idx="666">
                        <c:v>3.2063239170629997E-2</c:v>
                      </c:pt>
                      <c:pt idx="667">
                        <c:v>3.1840009082275599E-2</c:v>
                      </c:pt>
                      <c:pt idx="668">
                        <c:v>3.1596879626045002E-2</c:v>
                      </c:pt>
                      <c:pt idx="669">
                        <c:v>3.1353877729864803E-2</c:v>
                      </c:pt>
                      <c:pt idx="670">
                        <c:v>3.1089445745202698E-2</c:v>
                      </c:pt>
                      <c:pt idx="671">
                        <c:v>3.0826416921095799E-2</c:v>
                      </c:pt>
                      <c:pt idx="672">
                        <c:v>3.0522186200681201E-2</c:v>
                      </c:pt>
                      <c:pt idx="673">
                        <c:v>3.0279184304501199E-2</c:v>
                      </c:pt>
                      <c:pt idx="674">
                        <c:v>3.0075853584022899E-2</c:v>
                      </c:pt>
                      <c:pt idx="675">
                        <c:v>2.9874053584150399E-2</c:v>
                      </c:pt>
                      <c:pt idx="676">
                        <c:v>2.9630924127919799E-2</c:v>
                      </c:pt>
                      <c:pt idx="677">
                        <c:v>2.94076940395652E-2</c:v>
                      </c:pt>
                      <c:pt idx="678">
                        <c:v>2.9144792775509E-2</c:v>
                      </c:pt>
                      <c:pt idx="679">
                        <c:v>2.8901663319278299E-2</c:v>
                      </c:pt>
                      <c:pt idx="680">
                        <c:v>2.8658533863047699E-2</c:v>
                      </c:pt>
                      <c:pt idx="681">
                        <c:v>2.8435431334743699E-2</c:v>
                      </c:pt>
                      <c:pt idx="682">
                        <c:v>2.82122012463892E-2</c:v>
                      </c:pt>
                      <c:pt idx="683">
                        <c:v>2.8111301246452901E-2</c:v>
                      </c:pt>
                      <c:pt idx="684">
                        <c:v>2.7846869261790801E-2</c:v>
                      </c:pt>
                      <c:pt idx="685">
                        <c:v>2.7563941069807901E-2</c:v>
                      </c:pt>
                      <c:pt idx="686">
                        <c:v>2.7320939173627799E-2</c:v>
                      </c:pt>
                      <c:pt idx="687">
                        <c:v>2.7076406556841601E-2</c:v>
                      </c:pt>
                      <c:pt idx="688">
                        <c:v>2.6854579629042599E-2</c:v>
                      </c:pt>
                      <c:pt idx="689">
                        <c:v>2.6631477100738699E-2</c:v>
                      </c:pt>
                      <c:pt idx="690">
                        <c:v>2.6469348276568001E-2</c:v>
                      </c:pt>
                      <c:pt idx="691">
                        <c:v>2.6266145116140199E-2</c:v>
                      </c:pt>
                      <c:pt idx="692">
                        <c:v>2.60031162920333E-2</c:v>
                      </c:pt>
                      <c:pt idx="693">
                        <c:v>2.57599868358027E-2</c:v>
                      </c:pt>
                      <c:pt idx="694">
                        <c:v>2.5597985571682601E-2</c:v>
                      </c:pt>
                      <c:pt idx="695">
                        <c:v>2.5414554219080399E-2</c:v>
                      </c:pt>
                      <c:pt idx="696">
                        <c:v>2.52127542192081E-2</c:v>
                      </c:pt>
                      <c:pt idx="697">
                        <c:v>2.4948322234545899E-2</c:v>
                      </c:pt>
                      <c:pt idx="698">
                        <c:v>2.4746394674622901E-2</c:v>
                      </c:pt>
                      <c:pt idx="699">
                        <c:v>2.4523292146319101E-2</c:v>
                      </c:pt>
                      <c:pt idx="700">
                        <c:v>2.43213645863961E-2</c:v>
                      </c:pt>
                      <c:pt idx="701">
                        <c:v>2.40982620580922E-2</c:v>
                      </c:pt>
                      <c:pt idx="702">
                        <c:v>2.3894931337613799E-2</c:v>
                      </c:pt>
                      <c:pt idx="703">
                        <c:v>2.3671701249259301E-2</c:v>
                      </c:pt>
                      <c:pt idx="704">
                        <c:v>2.3469901249386901E-2</c:v>
                      </c:pt>
                      <c:pt idx="705">
                        <c:v>2.3286469896784699E-2</c:v>
                      </c:pt>
                      <c:pt idx="706">
                        <c:v>2.3104569264788499E-2</c:v>
                      </c:pt>
                      <c:pt idx="707">
                        <c:v>2.2922541072741699E-2</c:v>
                      </c:pt>
                      <c:pt idx="708">
                        <c:v>2.2719337912314001E-2</c:v>
                      </c:pt>
                      <c:pt idx="709">
                        <c:v>2.2517410352391E-2</c:v>
                      </c:pt>
                      <c:pt idx="710">
                        <c:v>2.2314207191963101E-2</c:v>
                      </c:pt>
                      <c:pt idx="711">
                        <c:v>2.2152078367792601E-2</c:v>
                      </c:pt>
                      <c:pt idx="712">
                        <c:v>2.1948875207364899E-2</c:v>
                      </c:pt>
                      <c:pt idx="713">
                        <c:v>2.17668470153181E-2</c:v>
                      </c:pt>
                      <c:pt idx="714">
                        <c:v>2.15650470154456E-2</c:v>
                      </c:pt>
                      <c:pt idx="715">
                        <c:v>2.1381615662843401E-2</c:v>
                      </c:pt>
                      <c:pt idx="716">
                        <c:v>2.11997150308471E-2</c:v>
                      </c:pt>
                      <c:pt idx="717">
                        <c:v>2.1017686838800301E-2</c:v>
                      </c:pt>
                      <c:pt idx="718">
                        <c:v>2.0834383046248801E-2</c:v>
                      </c:pt>
                      <c:pt idx="719">
                        <c:v>2.06722542220781E-2</c:v>
                      </c:pt>
                      <c:pt idx="720">
                        <c:v>2.0510252957958001E-2</c:v>
                      </c:pt>
                      <c:pt idx="721">
                        <c:v>2.03083253980351E-2</c:v>
                      </c:pt>
                      <c:pt idx="722">
                        <c:v>2.0125021605483601E-2</c:v>
                      </c:pt>
                      <c:pt idx="723">
                        <c:v>1.9962892781312799E-2</c:v>
                      </c:pt>
                      <c:pt idx="724">
                        <c:v>1.9780992149316601E-2</c:v>
                      </c:pt>
                      <c:pt idx="725">
                        <c:v>1.9618863325146101E-2</c:v>
                      </c:pt>
                      <c:pt idx="726">
                        <c:v>1.94369626931498E-2</c:v>
                      </c:pt>
                      <c:pt idx="727">
                        <c:v>1.9274833868979199E-2</c:v>
                      </c:pt>
                      <c:pt idx="728">
                        <c:v>1.90716307085513E-2</c:v>
                      </c:pt>
                      <c:pt idx="729">
                        <c:v>1.8889602516504601E-2</c:v>
                      </c:pt>
                      <c:pt idx="730">
                        <c:v>1.8727601252384499E-2</c:v>
                      </c:pt>
                      <c:pt idx="731">
                        <c:v>1.8565472428213901E-2</c:v>
                      </c:pt>
                      <c:pt idx="732">
                        <c:v>1.8382168635662301E-2</c:v>
                      </c:pt>
                      <c:pt idx="733">
                        <c:v>1.8200140443615499E-2</c:v>
                      </c:pt>
                      <c:pt idx="734">
                        <c:v>1.80779379152478E-2</c:v>
                      </c:pt>
                      <c:pt idx="735">
                        <c:v>1.7915936651127701E-2</c:v>
                      </c:pt>
                      <c:pt idx="736">
                        <c:v>1.77538078269571E-2</c:v>
                      </c:pt>
                      <c:pt idx="737">
                        <c:v>1.7591806562837001E-2</c:v>
                      </c:pt>
                      <c:pt idx="738">
                        <c:v>1.7449577106542501E-2</c:v>
                      </c:pt>
                      <c:pt idx="739">
                        <c:v>1.7267676474546301E-2</c:v>
                      </c:pt>
                      <c:pt idx="740">
                        <c:v>1.7125447018251898E-2</c:v>
                      </c:pt>
                      <c:pt idx="741">
                        <c:v>1.6983345122007901E-2</c:v>
                      </c:pt>
                      <c:pt idx="742">
                        <c:v>1.6821343857887801E-2</c:v>
                      </c:pt>
                      <c:pt idx="743">
                        <c:v>1.6680517562148799E-2</c:v>
                      </c:pt>
                      <c:pt idx="744">
                        <c:v>1.6538415665904999E-2</c:v>
                      </c:pt>
                      <c:pt idx="745">
                        <c:v>1.6396186209610499E-2</c:v>
                      </c:pt>
                      <c:pt idx="746">
                        <c:v>1.6214285577614201E-2</c:v>
                      </c:pt>
                      <c:pt idx="747">
                        <c:v>1.6092083049246399E-2</c:v>
                      </c:pt>
                      <c:pt idx="748">
                        <c:v>1.5910054857199599E-2</c:v>
                      </c:pt>
                      <c:pt idx="749">
                        <c:v>1.5767952960955699E-2</c:v>
                      </c:pt>
                      <c:pt idx="750">
                        <c:v>1.56257235046613E-2</c:v>
                      </c:pt>
                      <c:pt idx="751">
                        <c:v>1.5483621608417399E-2</c:v>
                      </c:pt>
                      <c:pt idx="752">
                        <c:v>1.53214927842468E-2</c:v>
                      </c:pt>
                      <c:pt idx="753">
                        <c:v>1.5180794048558301E-2</c:v>
                      </c:pt>
                      <c:pt idx="754">
                        <c:v>1.5058591520190401E-2</c:v>
                      </c:pt>
                      <c:pt idx="755">
                        <c:v>1.4916362063896E-2</c:v>
                      </c:pt>
                      <c:pt idx="756">
                        <c:v>1.47742601676522E-2</c:v>
                      </c:pt>
                      <c:pt idx="757">
                        <c:v>1.4633561431963499E-2</c:v>
                      </c:pt>
                      <c:pt idx="758">
                        <c:v>1.44501300793615E-2</c:v>
                      </c:pt>
                      <c:pt idx="759">
                        <c:v>1.4349230079425099E-2</c:v>
                      </c:pt>
                      <c:pt idx="760">
                        <c:v>1.42284307116128E-2</c:v>
                      </c:pt>
                      <c:pt idx="761">
                        <c:v>1.4106100623194499E-2</c:v>
                      </c:pt>
                      <c:pt idx="762">
                        <c:v>1.3983898094826801E-2</c:v>
                      </c:pt>
                      <c:pt idx="763">
                        <c:v>1.38430717990878E-2</c:v>
                      </c:pt>
                      <c:pt idx="764">
                        <c:v>1.36810705349677E-2</c:v>
                      </c:pt>
                      <c:pt idx="765">
                        <c:v>1.35588680066E-2</c:v>
                      </c:pt>
                      <c:pt idx="766">
                        <c:v>1.34365379181818E-2</c:v>
                      </c:pt>
                      <c:pt idx="767">
                        <c:v>1.32745366540616E-2</c:v>
                      </c:pt>
                      <c:pt idx="768">
                        <c:v>1.31536097261986E-2</c:v>
                      </c:pt>
                      <c:pt idx="769">
                        <c:v>1.3031407197831E-2</c:v>
                      </c:pt>
                      <c:pt idx="770">
                        <c:v>1.29106078300186E-2</c:v>
                      </c:pt>
                      <c:pt idx="771">
                        <c:v>1.2768378373724101E-2</c:v>
                      </c:pt>
                      <c:pt idx="772">
                        <c:v>1.2667478373788E-2</c:v>
                      </c:pt>
                      <c:pt idx="773">
                        <c:v>1.25253764775439E-2</c:v>
                      </c:pt>
                      <c:pt idx="774">
                        <c:v>1.23632476533734E-2</c:v>
                      </c:pt>
                      <c:pt idx="775">
                        <c:v>1.22410451250056E-2</c:v>
                      </c:pt>
                      <c:pt idx="776">
                        <c:v>1.2140145125069401E-2</c:v>
                      </c:pt>
                      <c:pt idx="777">
                        <c:v>1.20391175650827E-2</c:v>
                      </c:pt>
                      <c:pt idx="778">
                        <c:v>1.1936814404591E-2</c:v>
                      </c:pt>
                      <c:pt idx="779">
                        <c:v>1.1796115668902599E-2</c:v>
                      </c:pt>
                      <c:pt idx="780">
                        <c:v>1.16538862126081E-2</c:v>
                      </c:pt>
                      <c:pt idx="781">
                        <c:v>1.1552986212671999E-2</c:v>
                      </c:pt>
                      <c:pt idx="782">
                        <c:v>1.14307836843042E-2</c:v>
                      </c:pt>
                      <c:pt idx="783">
                        <c:v>1.13297561243174E-2</c:v>
                      </c:pt>
                      <c:pt idx="784">
                        <c:v>1.13098567564412E-2</c:v>
                      </c:pt>
                      <c:pt idx="785">
                        <c:v>1.11066535960135E-2</c:v>
                      </c:pt>
                      <c:pt idx="786">
                        <c:v>1.09843235075953E-2</c:v>
                      </c:pt>
                      <c:pt idx="787">
                        <c:v>1.08436247719067E-2</c:v>
                      </c:pt>
                      <c:pt idx="788">
                        <c:v>1.0741321611415101E-2</c:v>
                      </c:pt>
                      <c:pt idx="789">
                        <c:v>1.06404216114788E-2</c:v>
                      </c:pt>
                      <c:pt idx="790">
                        <c:v>1.05180915230606E-2</c:v>
                      </c:pt>
                      <c:pt idx="791">
                        <c:v>1.0356090258940499E-2</c:v>
                      </c:pt>
                      <c:pt idx="792">
                        <c:v>1.0174062066893599E-2</c:v>
                      </c:pt>
                      <c:pt idx="793">
                        <c:v>1.00731620669575E-2</c:v>
                      </c:pt>
                      <c:pt idx="794">
                        <c:v>1.0012060802773601E-2</c:v>
                      </c:pt>
                      <c:pt idx="795">
                        <c:v>9.9722620670213997E-3</c:v>
                      </c:pt>
                      <c:pt idx="796">
                        <c:v>9.9722620670213997E-3</c:v>
                      </c:pt>
                      <c:pt idx="797">
                        <c:v>9.8300326107269003E-3</c:v>
                      </c:pt>
                      <c:pt idx="798">
                        <c:v>9.6879307144830396E-3</c:v>
                      </c:pt>
                      <c:pt idx="799">
                        <c:v>9.5657281861151206E-3</c:v>
                      </c:pt>
                      <c:pt idx="800">
                        <c:v>9.4647006261283691E-3</c:v>
                      </c:pt>
                      <c:pt idx="801">
                        <c:v>9.3439012583159693E-3</c:v>
                      </c:pt>
                      <c:pt idx="802">
                        <c:v>9.2216987299483799E-3</c:v>
                      </c:pt>
                      <c:pt idx="803">
                        <c:v>9.1405705378377906E-3</c:v>
                      </c:pt>
                      <c:pt idx="804">
                        <c:v>9.0595699057777201E-3</c:v>
                      </c:pt>
                      <c:pt idx="805">
                        <c:v>8.9586699058414893E-3</c:v>
                      </c:pt>
                      <c:pt idx="806">
                        <c:v>8.8165680095976303E-3</c:v>
                      </c:pt>
                      <c:pt idx="807">
                        <c:v>8.7155404496108702E-3</c:v>
                      </c:pt>
                      <c:pt idx="808">
                        <c:v>8.6345398175507997E-3</c:v>
                      </c:pt>
                      <c:pt idx="809">
                        <c:v>8.5734385533670094E-3</c:v>
                      </c:pt>
                      <c:pt idx="810">
                        <c:v>8.4725385534306693E-3</c:v>
                      </c:pt>
                      <c:pt idx="811">
                        <c:v>8.3701078328886104E-3</c:v>
                      </c:pt>
                      <c:pt idx="812">
                        <c:v>8.28910720082854E-3</c:v>
                      </c:pt>
                      <c:pt idx="813">
                        <c:v>8.1882072008923005E-3</c:v>
                      </c:pt>
                      <c:pt idx="814">
                        <c:v>8.0873072009561807E-3</c:v>
                      </c:pt>
                      <c:pt idx="815">
                        <c:v>8.0061790088455896E-3</c:v>
                      </c:pt>
                      <c:pt idx="816">
                        <c:v>7.9038758483539508E-3</c:v>
                      </c:pt>
                      <c:pt idx="817">
                        <c:v>7.8029758484178197E-3</c:v>
                      </c:pt>
                      <c:pt idx="818">
                        <c:v>7.70194828843107E-3</c:v>
                      </c:pt>
                      <c:pt idx="819">
                        <c:v>7.6209476563711097E-3</c:v>
                      </c:pt>
                      <c:pt idx="820">
                        <c:v>7.51864449587947E-3</c:v>
                      </c:pt>
                      <c:pt idx="821">
                        <c:v>7.41774449594324E-3</c:v>
                      </c:pt>
                      <c:pt idx="822">
                        <c:v>7.3366163038326403E-3</c:v>
                      </c:pt>
                      <c:pt idx="823">
                        <c:v>7.2357163038964103E-3</c:v>
                      </c:pt>
                      <c:pt idx="824">
                        <c:v>7.15471567183645E-3</c:v>
                      </c:pt>
                      <c:pt idx="825">
                        <c:v>7.0737150397762703E-3</c:v>
                      </c:pt>
                      <c:pt idx="826">
                        <c:v>6.9726874797896299E-3</c:v>
                      </c:pt>
                      <c:pt idx="827">
                        <c:v>6.8504849514219304E-3</c:v>
                      </c:pt>
                      <c:pt idx="828">
                        <c:v>6.7495849514856996E-3</c:v>
                      </c:pt>
                      <c:pt idx="829">
                        <c:v>6.6884836873017904E-3</c:v>
                      </c:pt>
                      <c:pt idx="830">
                        <c:v>6.5874561273150398E-3</c:v>
                      </c:pt>
                      <c:pt idx="831">
                        <c:v>6.5064554952550804E-3</c:v>
                      </c:pt>
                      <c:pt idx="832">
                        <c:v>6.42545486319501E-3</c:v>
                      </c:pt>
                      <c:pt idx="833">
                        <c:v>6.3444542311349404E-3</c:v>
                      </c:pt>
                      <c:pt idx="834">
                        <c:v>6.2634535990748804E-3</c:v>
                      </c:pt>
                      <c:pt idx="835">
                        <c:v>6.1610228785328198E-3</c:v>
                      </c:pt>
                      <c:pt idx="836">
                        <c:v>6.0800222464727502E-3</c:v>
                      </c:pt>
                      <c:pt idx="837">
                        <c:v>5.99902161441279E-3</c:v>
                      </c:pt>
                      <c:pt idx="838">
                        <c:v>5.9178934223021997E-3</c:v>
                      </c:pt>
                      <c:pt idx="839">
                        <c:v>5.8169934223659698E-3</c:v>
                      </c:pt>
                      <c:pt idx="840">
                        <c:v>5.7160934224297398E-3</c:v>
                      </c:pt>
                      <c:pt idx="841">
                        <c:v>5.6350927903697796E-3</c:v>
                      </c:pt>
                      <c:pt idx="842">
                        <c:v>5.5540921583095999E-3</c:v>
                      </c:pt>
                      <c:pt idx="843">
                        <c:v>5.4516614377675401E-3</c:v>
                      </c:pt>
                      <c:pt idx="844">
                        <c:v>5.3706608057074697E-3</c:v>
                      </c:pt>
                      <c:pt idx="845">
                        <c:v>5.3308620699551498E-3</c:v>
                      </c:pt>
                      <c:pt idx="846">
                        <c:v>5.2285589094636098E-3</c:v>
                      </c:pt>
                      <c:pt idx="847">
                        <c:v>5.1474307173530196E-3</c:v>
                      </c:pt>
                      <c:pt idx="848">
                        <c:v>5.0465307174168998E-3</c:v>
                      </c:pt>
                      <c:pt idx="849">
                        <c:v>4.9854294532329898E-3</c:v>
                      </c:pt>
                      <c:pt idx="850">
                        <c:v>4.9044288211729202E-3</c:v>
                      </c:pt>
                      <c:pt idx="851">
                        <c:v>4.82330062906233E-3</c:v>
                      </c:pt>
                      <c:pt idx="852">
                        <c:v>4.7224006291261E-3</c:v>
                      </c:pt>
                      <c:pt idx="853">
                        <c:v>4.6612993649423097E-3</c:v>
                      </c:pt>
                      <c:pt idx="854">
                        <c:v>4.5802987328822401E-3</c:v>
                      </c:pt>
                      <c:pt idx="855">
                        <c:v>4.5191974686983301E-3</c:v>
                      </c:pt>
                      <c:pt idx="856">
                        <c:v>4.4380692765877399E-3</c:v>
                      </c:pt>
                      <c:pt idx="857">
                        <c:v>4.3570686445276703E-3</c:v>
                      </c:pt>
                      <c:pt idx="858">
                        <c:v>4.2760680124677196E-3</c:v>
                      </c:pt>
                      <c:pt idx="859">
                        <c:v>4.1950673804076501E-3</c:v>
                      </c:pt>
                      <c:pt idx="860">
                        <c:v>4.1353692767790396E-3</c:v>
                      </c:pt>
                      <c:pt idx="861">
                        <c:v>4.0542410846685596E-3</c:v>
                      </c:pt>
                      <c:pt idx="862">
                        <c:v>3.9718372920530803E-3</c:v>
                      </c:pt>
                      <c:pt idx="863">
                        <c:v>3.87093729211696E-3</c:v>
                      </c:pt>
                      <c:pt idx="864">
                        <c:v>3.78993666005689E-3</c:v>
                      </c:pt>
                      <c:pt idx="865">
                        <c:v>3.7287078358224598E-3</c:v>
                      </c:pt>
                      <c:pt idx="866">
                        <c:v>3.6477072037625099E-3</c:v>
                      </c:pt>
                      <c:pt idx="867">
                        <c:v>3.5667065717024399E-3</c:v>
                      </c:pt>
                      <c:pt idx="868">
                        <c:v>3.52690783595011E-3</c:v>
                      </c:pt>
                      <c:pt idx="869">
                        <c:v>3.4260078360138801E-3</c:v>
                      </c:pt>
                      <c:pt idx="870">
                        <c:v>3.3647790117794498E-3</c:v>
                      </c:pt>
                      <c:pt idx="871">
                        <c:v>3.28377837971949E-3</c:v>
                      </c:pt>
                      <c:pt idx="872">
                        <c:v>3.22267711553559E-3</c:v>
                      </c:pt>
                      <c:pt idx="873">
                        <c:v>3.1416764834754098E-3</c:v>
                      </c:pt>
                      <c:pt idx="874">
                        <c:v>3.04077648353929E-3</c:v>
                      </c:pt>
                      <c:pt idx="875">
                        <c:v>2.9596482914286998E-3</c:v>
                      </c:pt>
                      <c:pt idx="876">
                        <c:v>2.8985470272447902E-3</c:v>
                      </c:pt>
                      <c:pt idx="877">
                        <c:v>2.8175463951848299E-3</c:v>
                      </c:pt>
                      <c:pt idx="878">
                        <c:v>2.7763444988772E-3</c:v>
                      </c:pt>
                      <c:pt idx="879">
                        <c:v>2.6953438668170199E-3</c:v>
                      </c:pt>
                      <c:pt idx="880">
                        <c:v>2.6142156747064301E-3</c:v>
                      </c:pt>
                      <c:pt idx="881">
                        <c:v>2.5531144105226402E-3</c:v>
                      </c:pt>
                      <c:pt idx="882">
                        <c:v>2.4934163068940402E-3</c:v>
                      </c:pt>
                      <c:pt idx="883">
                        <c:v>2.3911131464025002E-3</c:v>
                      </c:pt>
                      <c:pt idx="884">
                        <c:v>2.30998495429191E-3</c:v>
                      </c:pt>
                      <c:pt idx="885">
                        <c:v>2.2502868506634201E-3</c:v>
                      </c:pt>
                      <c:pt idx="886">
                        <c:v>2.2090849543557902E-3</c:v>
                      </c:pt>
                      <c:pt idx="887">
                        <c:v>2.1479836901718802E-3</c:v>
                      </c:pt>
                      <c:pt idx="888">
                        <c:v>2.0271843223594898E-3</c:v>
                      </c:pt>
                      <c:pt idx="889">
                        <c:v>1.9660830581755798E-3</c:v>
                      </c:pt>
                      <c:pt idx="890">
                        <c:v>1.8849548660650999E-3</c:v>
                      </c:pt>
                      <c:pt idx="891">
                        <c:v>1.82385360188131E-3</c:v>
                      </c:pt>
                      <c:pt idx="892">
                        <c:v>1.7627523376974E-3</c:v>
                      </c:pt>
                      <c:pt idx="893">
                        <c:v>1.7030542340689099E-3</c:v>
                      </c:pt>
                      <c:pt idx="894">
                        <c:v>1.62205360200873E-3</c:v>
                      </c:pt>
                      <c:pt idx="895">
                        <c:v>1.5608247777744201E-3</c:v>
                      </c:pt>
                      <c:pt idx="896">
                        <c:v>1.4798241457143499E-3</c:v>
                      </c:pt>
                      <c:pt idx="897">
                        <c:v>1.3789241457781199E-3</c:v>
                      </c:pt>
                      <c:pt idx="898">
                        <c:v>1.3178228815943201E-3</c:v>
                      </c:pt>
                      <c:pt idx="899">
                        <c:v>1.2567216174103101E-3</c:v>
                      </c:pt>
                      <c:pt idx="900">
                        <c:v>1.19549279317588E-3</c:v>
                      </c:pt>
                      <c:pt idx="901">
                        <c:v>1.1144921611160299E-3</c:v>
                      </c:pt>
                      <c:pt idx="902">
                        <c:v>1.01359216117969E-3</c:v>
                      </c:pt>
                      <c:pt idx="903">
                        <c:v>9.5249089699589505E-4</c:v>
                      </c:pt>
                      <c:pt idx="904">
                        <c:v>8.9138963281199001E-4</c:v>
                      </c:pt>
                      <c:pt idx="905">
                        <c:v>8.31563969132865E-4</c:v>
                      </c:pt>
                      <c:pt idx="906">
                        <c:v>7.7046270494907098E-4</c:v>
                      </c:pt>
                      <c:pt idx="907">
                        <c:v>7.0936144076527697E-4</c:v>
                      </c:pt>
                      <c:pt idx="908">
                        <c:v>6.2836080870509801E-4</c:v>
                      </c:pt>
                      <c:pt idx="909">
                        <c:v>5.4736017664514002E-4</c:v>
                      </c:pt>
                      <c:pt idx="910">
                        <c:v>4.8613135241071302E-4</c:v>
                      </c:pt>
                      <c:pt idx="911">
                        <c:v>4.0513072035075498E-4</c:v>
                      </c:pt>
                      <c:pt idx="912">
                        <c:v>3.2413008829068602E-4</c:v>
                      </c:pt>
                      <c:pt idx="913">
                        <c:v>2.8433135253835802E-4</c:v>
                      </c:pt>
                      <c:pt idx="914">
                        <c:v>2.0333072047829E-4</c:v>
                      </c:pt>
                      <c:pt idx="915">
                        <c:v>1.4222945629438499E-4</c:v>
                      </c:pt>
                      <c:pt idx="916">
                        <c:v>6.1101264183904797E-5</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9271-094E-8DFB-15D5B6DD3D1A}"/>
                  </c:ext>
                </c:extLst>
              </c15:ser>
            </c15:filteredScatterSeries>
            <c15:filteredScatterSeries>
              <c15:ser>
                <c:idx val="4"/>
                <c:order val="4"/>
                <c:tx>
                  <c:v>5BSG Marcela</c:v>
                </c:tx>
                <c:spPr>
                  <a:ln w="19050" cap="rnd">
                    <a:solidFill>
                      <a:schemeClr val="accent5"/>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C$6:$AC$923</c15:sqref>
                        </c15:formulaRef>
                      </c:ext>
                    </c:extLst>
                    <c:numCache>
                      <c:formatCode>General</c:formatCode>
                      <c:ptCount val="918"/>
                      <c:pt idx="0">
                        <c:v>303.67399999999992</c:v>
                      </c:pt>
                      <c:pt idx="1">
                        <c:v>304.28799999999978</c:v>
                      </c:pt>
                      <c:pt idx="2">
                        <c:v>304.94899999999978</c:v>
                      </c:pt>
                      <c:pt idx="3">
                        <c:v>305.637</c:v>
                      </c:pt>
                      <c:pt idx="4">
                        <c:v>306.33599999999979</c:v>
                      </c:pt>
                      <c:pt idx="5">
                        <c:v>307.041</c:v>
                      </c:pt>
                      <c:pt idx="6">
                        <c:v>307.74799999999999</c:v>
                      </c:pt>
                      <c:pt idx="7">
                        <c:v>308.45499999999993</c:v>
                      </c:pt>
                      <c:pt idx="8">
                        <c:v>309.16699999999992</c:v>
                      </c:pt>
                      <c:pt idx="9">
                        <c:v>309.87899999999979</c:v>
                      </c:pt>
                      <c:pt idx="10">
                        <c:v>310.58499999999992</c:v>
                      </c:pt>
                      <c:pt idx="11">
                        <c:v>311.28899999999982</c:v>
                      </c:pt>
                      <c:pt idx="12">
                        <c:v>311.99199999999968</c:v>
                      </c:pt>
                      <c:pt idx="13">
                        <c:v>312.69399999999979</c:v>
                      </c:pt>
                      <c:pt idx="14">
                        <c:v>313.392</c:v>
                      </c:pt>
                      <c:pt idx="15">
                        <c:v>314.08799999999991</c:v>
                      </c:pt>
                      <c:pt idx="16">
                        <c:v>314.78599999999977</c:v>
                      </c:pt>
                      <c:pt idx="17">
                        <c:v>315.48399999999981</c:v>
                      </c:pt>
                      <c:pt idx="18">
                        <c:v>316.18599999999992</c:v>
                      </c:pt>
                      <c:pt idx="19">
                        <c:v>316.89</c:v>
                      </c:pt>
                      <c:pt idx="20">
                        <c:v>317.59399999999982</c:v>
                      </c:pt>
                      <c:pt idx="21">
                        <c:v>318.29599999999982</c:v>
                      </c:pt>
                      <c:pt idx="22">
                        <c:v>319.005</c:v>
                      </c:pt>
                      <c:pt idx="23">
                        <c:v>319.71699999999981</c:v>
                      </c:pt>
                      <c:pt idx="24">
                        <c:v>320.4289999999998</c:v>
                      </c:pt>
                      <c:pt idx="25">
                        <c:v>321.14400000000001</c:v>
                      </c:pt>
                      <c:pt idx="26">
                        <c:v>321.86</c:v>
                      </c:pt>
                      <c:pt idx="27">
                        <c:v>322.57799999999992</c:v>
                      </c:pt>
                      <c:pt idx="28">
                        <c:v>323.29599999999982</c:v>
                      </c:pt>
                      <c:pt idx="29">
                        <c:v>324.01099999999991</c:v>
                      </c:pt>
                      <c:pt idx="30">
                        <c:v>324.7319999999998</c:v>
                      </c:pt>
                      <c:pt idx="31">
                        <c:v>325.45599999999979</c:v>
                      </c:pt>
                      <c:pt idx="32">
                        <c:v>326.18499999999989</c:v>
                      </c:pt>
                      <c:pt idx="33">
                        <c:v>326.9219999999998</c:v>
                      </c:pt>
                      <c:pt idx="34">
                        <c:v>327.65699999999993</c:v>
                      </c:pt>
                      <c:pt idx="35">
                        <c:v>328.392</c:v>
                      </c:pt>
                      <c:pt idx="36">
                        <c:v>329.125</c:v>
                      </c:pt>
                      <c:pt idx="37">
                        <c:v>329.86</c:v>
                      </c:pt>
                      <c:pt idx="38">
                        <c:v>330.59599999999978</c:v>
                      </c:pt>
                      <c:pt idx="39">
                        <c:v>331.33399999999978</c:v>
                      </c:pt>
                      <c:pt idx="40">
                        <c:v>332.07099999999991</c:v>
                      </c:pt>
                      <c:pt idx="41">
                        <c:v>332.80899999999991</c:v>
                      </c:pt>
                      <c:pt idx="42">
                        <c:v>333.548</c:v>
                      </c:pt>
                      <c:pt idx="43">
                        <c:v>334.28199999999981</c:v>
                      </c:pt>
                      <c:pt idx="44">
                        <c:v>335.017</c:v>
                      </c:pt>
                      <c:pt idx="45">
                        <c:v>335.75599999999991</c:v>
                      </c:pt>
                      <c:pt idx="46">
                        <c:v>336.4939999999998</c:v>
                      </c:pt>
                      <c:pt idx="47">
                        <c:v>337.24099999999999</c:v>
                      </c:pt>
                      <c:pt idx="48">
                        <c:v>337.98399999999981</c:v>
                      </c:pt>
                      <c:pt idx="49">
                        <c:v>338.72899999999981</c:v>
                      </c:pt>
                      <c:pt idx="50">
                        <c:v>339.47499999999991</c:v>
                      </c:pt>
                      <c:pt idx="51">
                        <c:v>340.21899999999982</c:v>
                      </c:pt>
                      <c:pt idx="52">
                        <c:v>340.96100000000001</c:v>
                      </c:pt>
                      <c:pt idx="53">
                        <c:v>341.70699999999982</c:v>
                      </c:pt>
                      <c:pt idx="54">
                        <c:v>342.44899999999978</c:v>
                      </c:pt>
                      <c:pt idx="55">
                        <c:v>343.19</c:v>
                      </c:pt>
                      <c:pt idx="56">
                        <c:v>343.93199999999968</c:v>
                      </c:pt>
                      <c:pt idx="57">
                        <c:v>344.68099999999993</c:v>
                      </c:pt>
                      <c:pt idx="58">
                        <c:v>345.44</c:v>
                      </c:pt>
                      <c:pt idx="59">
                        <c:v>346.19599999999991</c:v>
                      </c:pt>
                      <c:pt idx="60">
                        <c:v>346.94499999999999</c:v>
                      </c:pt>
                      <c:pt idx="61">
                        <c:v>347.69099999999992</c:v>
                      </c:pt>
                      <c:pt idx="62">
                        <c:v>348.43700000000001</c:v>
                      </c:pt>
                      <c:pt idx="63">
                        <c:v>349.178</c:v>
                      </c:pt>
                      <c:pt idx="64">
                        <c:v>349.91799999999978</c:v>
                      </c:pt>
                      <c:pt idx="65">
                        <c:v>350.66300000000001</c:v>
                      </c:pt>
                      <c:pt idx="66">
                        <c:v>351.40999999999991</c:v>
                      </c:pt>
                      <c:pt idx="67">
                        <c:v>352.15</c:v>
                      </c:pt>
                      <c:pt idx="68">
                        <c:v>352.89</c:v>
                      </c:pt>
                      <c:pt idx="69">
                        <c:v>353.64</c:v>
                      </c:pt>
                      <c:pt idx="70">
                        <c:v>354.38699999999977</c:v>
                      </c:pt>
                      <c:pt idx="71">
                        <c:v>355.13199999999978</c:v>
                      </c:pt>
                      <c:pt idx="72">
                        <c:v>355.87699999999978</c:v>
                      </c:pt>
                      <c:pt idx="73">
                        <c:v>356.62</c:v>
                      </c:pt>
                      <c:pt idx="74">
                        <c:v>357.36199999999991</c:v>
                      </c:pt>
                      <c:pt idx="75">
                        <c:v>358.101</c:v>
                      </c:pt>
                      <c:pt idx="76">
                        <c:v>358.84899999999999</c:v>
                      </c:pt>
                      <c:pt idx="77">
                        <c:v>359.601</c:v>
                      </c:pt>
                      <c:pt idx="78">
                        <c:v>360.34500000000003</c:v>
                      </c:pt>
                      <c:pt idx="79">
                        <c:v>361.08699999999982</c:v>
                      </c:pt>
                      <c:pt idx="80">
                        <c:v>361.82299999999992</c:v>
                      </c:pt>
                      <c:pt idx="81">
                        <c:v>362.55399999999992</c:v>
                      </c:pt>
                      <c:pt idx="82">
                        <c:v>363.28299999999979</c:v>
                      </c:pt>
                      <c:pt idx="83">
                        <c:v>364.00799999999992</c:v>
                      </c:pt>
                      <c:pt idx="84">
                        <c:v>364.7369999999998</c:v>
                      </c:pt>
                      <c:pt idx="85">
                        <c:v>365.47299999999979</c:v>
                      </c:pt>
                      <c:pt idx="86">
                        <c:v>366.20699999999982</c:v>
                      </c:pt>
                      <c:pt idx="87">
                        <c:v>366.93299999999982</c:v>
                      </c:pt>
                      <c:pt idx="88">
                        <c:v>367.65599999999989</c:v>
                      </c:pt>
                      <c:pt idx="89">
                        <c:v>368.38099999999991</c:v>
                      </c:pt>
                      <c:pt idx="90">
                        <c:v>369.09999999999991</c:v>
                      </c:pt>
                      <c:pt idx="91">
                        <c:v>369.81599999999992</c:v>
                      </c:pt>
                      <c:pt idx="92">
                        <c:v>370.53499999999991</c:v>
                      </c:pt>
                      <c:pt idx="93">
                        <c:v>371.25599999999991</c:v>
                      </c:pt>
                      <c:pt idx="94">
                        <c:v>371.98099999999982</c:v>
                      </c:pt>
                      <c:pt idx="95">
                        <c:v>372.70299999999992</c:v>
                      </c:pt>
                      <c:pt idx="96">
                        <c:v>373.41399999999982</c:v>
                      </c:pt>
                      <c:pt idx="97">
                        <c:v>374.125</c:v>
                      </c:pt>
                      <c:pt idx="98">
                        <c:v>374.84100000000001</c:v>
                      </c:pt>
                      <c:pt idx="99">
                        <c:v>375.56200000000001</c:v>
                      </c:pt>
                      <c:pt idx="100">
                        <c:v>376.28</c:v>
                      </c:pt>
                      <c:pt idx="101">
                        <c:v>376.99599999999981</c:v>
                      </c:pt>
                      <c:pt idx="102">
                        <c:v>377.70699999999982</c:v>
                      </c:pt>
                      <c:pt idx="103">
                        <c:v>378.4219999999998</c:v>
                      </c:pt>
                      <c:pt idx="104">
                        <c:v>379.13599999999991</c:v>
                      </c:pt>
                      <c:pt idx="105">
                        <c:v>379.84699999999992</c:v>
                      </c:pt>
                      <c:pt idx="106">
                        <c:v>380.55699999999979</c:v>
                      </c:pt>
                      <c:pt idx="107">
                        <c:v>381.26299999999992</c:v>
                      </c:pt>
                      <c:pt idx="108">
                        <c:v>381.96899999999982</c:v>
                      </c:pt>
                      <c:pt idx="109">
                        <c:v>382.673</c:v>
                      </c:pt>
                      <c:pt idx="110">
                        <c:v>383.37199999999979</c:v>
                      </c:pt>
                      <c:pt idx="111">
                        <c:v>384.07599999999991</c:v>
                      </c:pt>
                      <c:pt idx="112">
                        <c:v>384.78899999999982</c:v>
                      </c:pt>
                      <c:pt idx="113">
                        <c:v>385.57</c:v>
                      </c:pt>
                      <c:pt idx="114">
                        <c:v>386.39599999999979</c:v>
                      </c:pt>
                      <c:pt idx="115">
                        <c:v>387.24699999999979</c:v>
                      </c:pt>
                      <c:pt idx="116">
                        <c:v>388.11399999999992</c:v>
                      </c:pt>
                      <c:pt idx="117">
                        <c:v>388.98399999999981</c:v>
                      </c:pt>
                      <c:pt idx="118">
                        <c:v>389.86199999999991</c:v>
                      </c:pt>
                      <c:pt idx="119">
                        <c:v>390.7369999999998</c:v>
                      </c:pt>
                      <c:pt idx="120">
                        <c:v>391.61099999999999</c:v>
                      </c:pt>
                      <c:pt idx="121">
                        <c:v>392.48599999999982</c:v>
                      </c:pt>
                      <c:pt idx="122">
                        <c:v>393.36299999999989</c:v>
                      </c:pt>
                      <c:pt idx="123">
                        <c:v>394.24199999999979</c:v>
                      </c:pt>
                      <c:pt idx="124">
                        <c:v>395.125</c:v>
                      </c:pt>
                      <c:pt idx="125">
                        <c:v>395.99799999999982</c:v>
                      </c:pt>
                      <c:pt idx="126">
                        <c:v>396.86599999999999</c:v>
                      </c:pt>
                      <c:pt idx="127">
                        <c:v>397.73399999999981</c:v>
                      </c:pt>
                      <c:pt idx="128">
                        <c:v>398.60199999999992</c:v>
                      </c:pt>
                      <c:pt idx="129">
                        <c:v>399.47599999999977</c:v>
                      </c:pt>
                      <c:pt idx="130">
                        <c:v>400.346</c:v>
                      </c:pt>
                      <c:pt idx="131">
                        <c:v>401.21799999999979</c:v>
                      </c:pt>
                      <c:pt idx="132">
                        <c:v>402.09699999999981</c:v>
                      </c:pt>
                      <c:pt idx="133">
                        <c:v>402.97099999999978</c:v>
                      </c:pt>
                      <c:pt idx="134">
                        <c:v>403.84100000000001</c:v>
                      </c:pt>
                      <c:pt idx="135">
                        <c:v>404.70799999999991</c:v>
                      </c:pt>
                      <c:pt idx="136">
                        <c:v>405.57799999999992</c:v>
                      </c:pt>
                      <c:pt idx="137">
                        <c:v>406.44499999999988</c:v>
                      </c:pt>
                      <c:pt idx="138">
                        <c:v>407.30799999999999</c:v>
                      </c:pt>
                      <c:pt idx="139">
                        <c:v>408.16699999999992</c:v>
                      </c:pt>
                      <c:pt idx="140">
                        <c:v>409.024</c:v>
                      </c:pt>
                      <c:pt idx="141">
                        <c:v>409.88099999999991</c:v>
                      </c:pt>
                      <c:pt idx="142">
                        <c:v>410.74399999999991</c:v>
                      </c:pt>
                      <c:pt idx="143">
                        <c:v>411.60399999999993</c:v>
                      </c:pt>
                      <c:pt idx="144">
                        <c:v>412.47199999999981</c:v>
                      </c:pt>
                      <c:pt idx="145">
                        <c:v>413.346</c:v>
                      </c:pt>
                      <c:pt idx="146">
                        <c:v>414.21799999999979</c:v>
                      </c:pt>
                      <c:pt idx="147">
                        <c:v>415.09199999999981</c:v>
                      </c:pt>
                      <c:pt idx="148">
                        <c:v>415.96</c:v>
                      </c:pt>
                      <c:pt idx="149">
                        <c:v>416.82399999999978</c:v>
                      </c:pt>
                      <c:pt idx="150">
                        <c:v>417.68799999999999</c:v>
                      </c:pt>
                      <c:pt idx="151">
                        <c:v>418.55199999999991</c:v>
                      </c:pt>
                      <c:pt idx="152">
                        <c:v>419.41399999999982</c:v>
                      </c:pt>
                      <c:pt idx="153">
                        <c:v>420.27799999999979</c:v>
                      </c:pt>
                      <c:pt idx="154">
                        <c:v>421.14800000000002</c:v>
                      </c:pt>
                      <c:pt idx="155">
                        <c:v>422.02</c:v>
                      </c:pt>
                      <c:pt idx="156">
                        <c:v>422.89199999999983</c:v>
                      </c:pt>
                      <c:pt idx="157">
                        <c:v>423.76299999999992</c:v>
                      </c:pt>
                      <c:pt idx="158">
                        <c:v>424.62799999999999</c:v>
                      </c:pt>
                      <c:pt idx="159">
                        <c:v>425.49</c:v>
                      </c:pt>
                      <c:pt idx="160">
                        <c:v>426.34899999999999</c:v>
                      </c:pt>
                      <c:pt idx="161">
                        <c:v>427.20600000000002</c:v>
                      </c:pt>
                      <c:pt idx="162">
                        <c:v>428.06299999999999</c:v>
                      </c:pt>
                      <c:pt idx="163">
                        <c:v>428.92099999999982</c:v>
                      </c:pt>
                      <c:pt idx="164">
                        <c:v>429.78199999999981</c:v>
                      </c:pt>
                      <c:pt idx="165">
                        <c:v>430.64699999999999</c:v>
                      </c:pt>
                      <c:pt idx="166">
                        <c:v>431.51400000000001</c:v>
                      </c:pt>
                      <c:pt idx="167">
                        <c:v>432.38</c:v>
                      </c:pt>
                      <c:pt idx="168">
                        <c:v>433.25</c:v>
                      </c:pt>
                      <c:pt idx="169">
                        <c:v>434.12199999999979</c:v>
                      </c:pt>
                      <c:pt idx="170">
                        <c:v>434.99499999999978</c:v>
                      </c:pt>
                      <c:pt idx="171">
                        <c:v>435.86399999999992</c:v>
                      </c:pt>
                      <c:pt idx="172">
                        <c:v>436.7319999999998</c:v>
                      </c:pt>
                      <c:pt idx="173">
                        <c:v>437.60199999999992</c:v>
                      </c:pt>
                      <c:pt idx="174">
                        <c:v>438.47199999999981</c:v>
                      </c:pt>
                      <c:pt idx="175">
                        <c:v>439.34399999999988</c:v>
                      </c:pt>
                      <c:pt idx="176">
                        <c:v>440.21600000000001</c:v>
                      </c:pt>
                      <c:pt idx="177">
                        <c:v>441.08899999999983</c:v>
                      </c:pt>
                      <c:pt idx="178">
                        <c:v>441.96100000000001</c:v>
                      </c:pt>
                      <c:pt idx="179">
                        <c:v>442.83399999999978</c:v>
                      </c:pt>
                      <c:pt idx="180">
                        <c:v>443.70600000000002</c:v>
                      </c:pt>
                      <c:pt idx="181">
                        <c:v>444.57299999999992</c:v>
                      </c:pt>
                      <c:pt idx="182">
                        <c:v>445.44499999999988</c:v>
                      </c:pt>
                      <c:pt idx="183">
                        <c:v>446.31799999999993</c:v>
                      </c:pt>
                      <c:pt idx="184">
                        <c:v>447.19200000000001</c:v>
                      </c:pt>
                      <c:pt idx="185">
                        <c:v>448.05799999999999</c:v>
                      </c:pt>
                      <c:pt idx="186">
                        <c:v>448.92599999999982</c:v>
                      </c:pt>
                      <c:pt idx="187">
                        <c:v>449.7969999999998</c:v>
                      </c:pt>
                      <c:pt idx="188">
                        <c:v>450.66500000000002</c:v>
                      </c:pt>
                      <c:pt idx="189">
                        <c:v>451.53399999999982</c:v>
                      </c:pt>
                      <c:pt idx="190">
                        <c:v>452.399</c:v>
                      </c:pt>
                      <c:pt idx="191">
                        <c:v>453.25599999999991</c:v>
                      </c:pt>
                      <c:pt idx="192">
                        <c:v>454.11299999999989</c:v>
                      </c:pt>
                      <c:pt idx="193">
                        <c:v>454.97199999999981</c:v>
                      </c:pt>
                      <c:pt idx="194">
                        <c:v>455.83299999999991</c:v>
                      </c:pt>
                      <c:pt idx="195">
                        <c:v>456.69200000000001</c:v>
                      </c:pt>
                      <c:pt idx="196">
                        <c:v>457.548</c:v>
                      </c:pt>
                      <c:pt idx="197">
                        <c:v>458.40299999999979</c:v>
                      </c:pt>
                      <c:pt idx="198">
                        <c:v>459.26</c:v>
                      </c:pt>
                      <c:pt idx="199">
                        <c:v>460.11599999999999</c:v>
                      </c:pt>
                      <c:pt idx="200">
                        <c:v>460.96399999999983</c:v>
                      </c:pt>
                      <c:pt idx="201">
                        <c:v>461.81299999999999</c:v>
                      </c:pt>
                      <c:pt idx="202">
                        <c:v>462.66399999999999</c:v>
                      </c:pt>
                      <c:pt idx="203">
                        <c:v>463.50599999999991</c:v>
                      </c:pt>
                      <c:pt idx="204">
                        <c:v>464.35</c:v>
                      </c:pt>
                      <c:pt idx="205">
                        <c:v>465.19599999999991</c:v>
                      </c:pt>
                      <c:pt idx="206">
                        <c:v>466.03300000000002</c:v>
                      </c:pt>
                      <c:pt idx="207">
                        <c:v>466.86799999999988</c:v>
                      </c:pt>
                      <c:pt idx="208">
                        <c:v>467.70600000000002</c:v>
                      </c:pt>
                      <c:pt idx="209">
                        <c:v>468.54399999999993</c:v>
                      </c:pt>
                      <c:pt idx="210">
                        <c:v>469.38499999999999</c:v>
                      </c:pt>
                      <c:pt idx="211">
                        <c:v>470.2319999999998</c:v>
                      </c:pt>
                      <c:pt idx="212">
                        <c:v>471.07599999999991</c:v>
                      </c:pt>
                      <c:pt idx="213">
                        <c:v>471.91899999999981</c:v>
                      </c:pt>
                      <c:pt idx="214">
                        <c:v>472.76599999999979</c:v>
                      </c:pt>
                      <c:pt idx="215">
                        <c:v>473.60899999999992</c:v>
                      </c:pt>
                      <c:pt idx="216">
                        <c:v>474.44799999999992</c:v>
                      </c:pt>
                      <c:pt idx="217">
                        <c:v>475.28399999999982</c:v>
                      </c:pt>
                      <c:pt idx="218">
                        <c:v>476.12199999999979</c:v>
                      </c:pt>
                      <c:pt idx="219">
                        <c:v>476.96799999999979</c:v>
                      </c:pt>
                      <c:pt idx="220">
                        <c:v>477.82099999999991</c:v>
                      </c:pt>
                      <c:pt idx="221">
                        <c:v>478.673</c:v>
                      </c:pt>
                      <c:pt idx="222">
                        <c:v>479.52499999999992</c:v>
                      </c:pt>
                      <c:pt idx="223">
                        <c:v>480.36899999999991</c:v>
                      </c:pt>
                      <c:pt idx="224">
                        <c:v>481.21</c:v>
                      </c:pt>
                      <c:pt idx="225">
                        <c:v>482.053</c:v>
                      </c:pt>
                      <c:pt idx="226">
                        <c:v>482.89299999999992</c:v>
                      </c:pt>
                      <c:pt idx="227">
                        <c:v>483.73099999999982</c:v>
                      </c:pt>
                      <c:pt idx="228">
                        <c:v>484.55799999999999</c:v>
                      </c:pt>
                      <c:pt idx="229">
                        <c:v>485.38900000000001</c:v>
                      </c:pt>
                      <c:pt idx="230">
                        <c:v>486.21899999999982</c:v>
                      </c:pt>
                      <c:pt idx="231">
                        <c:v>487.05199999999991</c:v>
                      </c:pt>
                      <c:pt idx="232">
                        <c:v>487.89199999999983</c:v>
                      </c:pt>
                      <c:pt idx="233">
                        <c:v>488.7369999999998</c:v>
                      </c:pt>
                      <c:pt idx="234">
                        <c:v>489.57799999999992</c:v>
                      </c:pt>
                      <c:pt idx="235">
                        <c:v>490.41199999999981</c:v>
                      </c:pt>
                      <c:pt idx="236">
                        <c:v>491.245</c:v>
                      </c:pt>
                      <c:pt idx="237">
                        <c:v>492.08</c:v>
                      </c:pt>
                      <c:pt idx="238">
                        <c:v>492.91300000000001</c:v>
                      </c:pt>
                      <c:pt idx="239">
                        <c:v>493.74899999999991</c:v>
                      </c:pt>
                      <c:pt idx="240">
                        <c:v>494.58399999999978</c:v>
                      </c:pt>
                      <c:pt idx="241">
                        <c:v>495.4169999999998</c:v>
                      </c:pt>
                      <c:pt idx="242">
                        <c:v>496.24799999999999</c:v>
                      </c:pt>
                      <c:pt idx="243">
                        <c:v>497.08399999999978</c:v>
                      </c:pt>
                      <c:pt idx="244">
                        <c:v>497.92299999999977</c:v>
                      </c:pt>
                      <c:pt idx="245">
                        <c:v>498.75799999999992</c:v>
                      </c:pt>
                      <c:pt idx="246">
                        <c:v>499.59199999999981</c:v>
                      </c:pt>
                      <c:pt idx="247">
                        <c:v>500.41799999999978</c:v>
                      </c:pt>
                      <c:pt idx="248">
                        <c:v>501.245</c:v>
                      </c:pt>
                      <c:pt idx="249">
                        <c:v>502.07899999999978</c:v>
                      </c:pt>
                      <c:pt idx="250">
                        <c:v>502.9169999999998</c:v>
                      </c:pt>
                      <c:pt idx="251">
                        <c:v>503.75199999999978</c:v>
                      </c:pt>
                      <c:pt idx="252">
                        <c:v>504.58899999999983</c:v>
                      </c:pt>
                      <c:pt idx="253">
                        <c:v>505.42499999999978</c:v>
                      </c:pt>
                      <c:pt idx="254">
                        <c:v>506.25900000000001</c:v>
                      </c:pt>
                      <c:pt idx="255">
                        <c:v>507.09199999999981</c:v>
                      </c:pt>
                      <c:pt idx="256">
                        <c:v>507.91999999999979</c:v>
                      </c:pt>
                      <c:pt idx="257">
                        <c:v>508.74399999999991</c:v>
                      </c:pt>
                      <c:pt idx="258">
                        <c:v>509.572</c:v>
                      </c:pt>
                      <c:pt idx="259">
                        <c:v>510.40199999999982</c:v>
                      </c:pt>
                      <c:pt idx="260">
                        <c:v>511.2369999999998</c:v>
                      </c:pt>
                      <c:pt idx="261">
                        <c:v>512.07399999999996</c:v>
                      </c:pt>
                      <c:pt idx="262">
                        <c:v>512.91399999999999</c:v>
                      </c:pt>
                      <c:pt idx="263">
                        <c:v>513.75699999999972</c:v>
                      </c:pt>
                      <c:pt idx="264">
                        <c:v>514.59199999999998</c:v>
                      </c:pt>
                      <c:pt idx="265">
                        <c:v>515.42399999999998</c:v>
                      </c:pt>
                      <c:pt idx="266">
                        <c:v>516.25400000000002</c:v>
                      </c:pt>
                      <c:pt idx="267">
                        <c:v>517.08699999999999</c:v>
                      </c:pt>
                      <c:pt idx="268">
                        <c:v>517.92099999999971</c:v>
                      </c:pt>
                      <c:pt idx="269">
                        <c:v>518.75900000000001</c:v>
                      </c:pt>
                      <c:pt idx="270">
                        <c:v>519.59900000000005</c:v>
                      </c:pt>
                      <c:pt idx="271">
                        <c:v>520.43799999999976</c:v>
                      </c:pt>
                      <c:pt idx="272">
                        <c:v>521.27700000000004</c:v>
                      </c:pt>
                      <c:pt idx="273">
                        <c:v>522.11500000000001</c:v>
                      </c:pt>
                      <c:pt idx="274">
                        <c:v>522.94999999999982</c:v>
                      </c:pt>
                      <c:pt idx="275">
                        <c:v>523.78800000000001</c:v>
                      </c:pt>
                      <c:pt idx="276">
                        <c:v>524.62400000000002</c:v>
                      </c:pt>
                      <c:pt idx="277">
                        <c:v>525.45799999999974</c:v>
                      </c:pt>
                      <c:pt idx="278">
                        <c:v>526.29200000000003</c:v>
                      </c:pt>
                      <c:pt idx="279">
                        <c:v>527.12900000000002</c:v>
                      </c:pt>
                      <c:pt idx="280">
                        <c:v>527.96799999999962</c:v>
                      </c:pt>
                      <c:pt idx="281">
                        <c:v>528.80799999999977</c:v>
                      </c:pt>
                      <c:pt idx="282">
                        <c:v>529.65</c:v>
                      </c:pt>
                      <c:pt idx="283">
                        <c:v>530.49400000000003</c:v>
                      </c:pt>
                      <c:pt idx="284">
                        <c:v>531.34699999999975</c:v>
                      </c:pt>
                      <c:pt idx="285">
                        <c:v>532.20600000000002</c:v>
                      </c:pt>
                      <c:pt idx="286">
                        <c:v>533.06199999999967</c:v>
                      </c:pt>
                      <c:pt idx="287">
                        <c:v>533.91399999999999</c:v>
                      </c:pt>
                      <c:pt idx="288">
                        <c:v>534.76099999999997</c:v>
                      </c:pt>
                      <c:pt idx="289">
                        <c:v>535.60900000000004</c:v>
                      </c:pt>
                      <c:pt idx="290">
                        <c:v>536.46199999999976</c:v>
                      </c:pt>
                      <c:pt idx="291">
                        <c:v>537.31399999999996</c:v>
                      </c:pt>
                      <c:pt idx="292">
                        <c:v>538.16599999999971</c:v>
                      </c:pt>
                      <c:pt idx="293">
                        <c:v>539.02299999999968</c:v>
                      </c:pt>
                      <c:pt idx="294">
                        <c:v>539.87900000000002</c:v>
                      </c:pt>
                      <c:pt idx="295">
                        <c:v>540.73699999999997</c:v>
                      </c:pt>
                      <c:pt idx="296">
                        <c:v>541.59099999999989</c:v>
                      </c:pt>
                      <c:pt idx="297">
                        <c:v>542.43599999999969</c:v>
                      </c:pt>
                      <c:pt idx="298">
                        <c:v>543.27499999999998</c:v>
                      </c:pt>
                      <c:pt idx="299">
                        <c:v>544.11400000000003</c:v>
                      </c:pt>
                      <c:pt idx="300">
                        <c:v>544.95399999999972</c:v>
                      </c:pt>
                      <c:pt idx="301">
                        <c:v>545.79200000000003</c:v>
                      </c:pt>
                      <c:pt idx="302">
                        <c:v>546.63</c:v>
                      </c:pt>
                      <c:pt idx="303">
                        <c:v>547.46399999999971</c:v>
                      </c:pt>
                      <c:pt idx="304">
                        <c:v>548.298</c:v>
                      </c:pt>
                      <c:pt idx="305">
                        <c:v>549.13</c:v>
                      </c:pt>
                      <c:pt idx="306">
                        <c:v>549.96499999999969</c:v>
                      </c:pt>
                      <c:pt idx="307">
                        <c:v>550.79999999999995</c:v>
                      </c:pt>
                      <c:pt idx="308">
                        <c:v>551.63300000000004</c:v>
                      </c:pt>
                      <c:pt idx="309">
                        <c:v>552.46899999999982</c:v>
                      </c:pt>
                      <c:pt idx="310">
                        <c:v>553.30699999999979</c:v>
                      </c:pt>
                      <c:pt idx="311">
                        <c:v>554.14099999999996</c:v>
                      </c:pt>
                      <c:pt idx="312">
                        <c:v>554.97500000000002</c:v>
                      </c:pt>
                      <c:pt idx="313">
                        <c:v>555.80699999999979</c:v>
                      </c:pt>
                      <c:pt idx="314">
                        <c:v>556.64199999999983</c:v>
                      </c:pt>
                      <c:pt idx="315">
                        <c:v>557.48</c:v>
                      </c:pt>
                      <c:pt idx="316">
                        <c:v>558.31699999999978</c:v>
                      </c:pt>
                      <c:pt idx="317">
                        <c:v>559.15</c:v>
                      </c:pt>
                      <c:pt idx="318">
                        <c:v>559.98199999999997</c:v>
                      </c:pt>
                      <c:pt idx="319">
                        <c:v>560.81399999999996</c:v>
                      </c:pt>
                      <c:pt idx="320">
                        <c:v>561.649</c:v>
                      </c:pt>
                      <c:pt idx="321">
                        <c:v>562.49</c:v>
                      </c:pt>
                      <c:pt idx="322">
                        <c:v>563.32699999999977</c:v>
                      </c:pt>
                      <c:pt idx="323">
                        <c:v>564.16300000000001</c:v>
                      </c:pt>
                      <c:pt idx="324">
                        <c:v>565.00700000000006</c:v>
                      </c:pt>
                      <c:pt idx="325">
                        <c:v>565.85799999999949</c:v>
                      </c:pt>
                      <c:pt idx="326">
                        <c:v>566.71100000000001</c:v>
                      </c:pt>
                      <c:pt idx="327">
                        <c:v>567.56099999999969</c:v>
                      </c:pt>
                      <c:pt idx="328">
                        <c:v>568.41899999999998</c:v>
                      </c:pt>
                      <c:pt idx="329">
                        <c:v>569.274</c:v>
                      </c:pt>
                      <c:pt idx="330">
                        <c:v>570.11699999999996</c:v>
                      </c:pt>
                      <c:pt idx="331">
                        <c:v>570.95799999999974</c:v>
                      </c:pt>
                      <c:pt idx="332">
                        <c:v>571.79700000000003</c:v>
                      </c:pt>
                      <c:pt idx="333">
                        <c:v>572.63499999999999</c:v>
                      </c:pt>
                      <c:pt idx="334">
                        <c:v>573.47400000000005</c:v>
                      </c:pt>
                      <c:pt idx="335">
                        <c:v>574.31099999999969</c:v>
                      </c:pt>
                      <c:pt idx="336">
                        <c:v>575.14799999999968</c:v>
                      </c:pt>
                      <c:pt idx="337">
                        <c:v>575.98599999999999</c:v>
                      </c:pt>
                      <c:pt idx="338">
                        <c:v>576.83199999999977</c:v>
                      </c:pt>
                      <c:pt idx="339">
                        <c:v>577.6869999999999</c:v>
                      </c:pt>
                      <c:pt idx="340">
                        <c:v>578.53800000000001</c:v>
                      </c:pt>
                      <c:pt idx="341">
                        <c:v>579.39499999999998</c:v>
                      </c:pt>
                      <c:pt idx="342">
                        <c:v>580.24400000000003</c:v>
                      </c:pt>
                      <c:pt idx="343">
                        <c:v>581.09</c:v>
                      </c:pt>
                      <c:pt idx="344">
                        <c:v>581.93699999999967</c:v>
                      </c:pt>
                      <c:pt idx="345">
                        <c:v>582.79200000000003</c:v>
                      </c:pt>
                      <c:pt idx="346">
                        <c:v>583.649</c:v>
                      </c:pt>
                      <c:pt idx="347">
                        <c:v>584.5029999999997</c:v>
                      </c:pt>
                      <c:pt idx="348">
                        <c:v>585.3589999999997</c:v>
                      </c:pt>
                      <c:pt idx="349">
                        <c:v>586.22</c:v>
                      </c:pt>
                      <c:pt idx="350">
                        <c:v>587.08500000000004</c:v>
                      </c:pt>
                      <c:pt idx="351">
                        <c:v>587.94199999999978</c:v>
                      </c:pt>
                      <c:pt idx="352">
                        <c:v>588.80599999999981</c:v>
                      </c:pt>
                      <c:pt idx="353">
                        <c:v>589.66999999999996</c:v>
                      </c:pt>
                      <c:pt idx="354">
                        <c:v>590.5319999999997</c:v>
                      </c:pt>
                      <c:pt idx="355">
                        <c:v>591.38599999999997</c:v>
                      </c:pt>
                      <c:pt idx="356">
                        <c:v>592.2349999999999</c:v>
                      </c:pt>
                      <c:pt idx="357">
                        <c:v>593.08100000000002</c:v>
                      </c:pt>
                      <c:pt idx="358">
                        <c:v>593.923</c:v>
                      </c:pt>
                      <c:pt idx="359">
                        <c:v>594.76299999999969</c:v>
                      </c:pt>
                      <c:pt idx="360">
                        <c:v>595.60500000000002</c:v>
                      </c:pt>
                      <c:pt idx="361">
                        <c:v>596.45099999999979</c:v>
                      </c:pt>
                      <c:pt idx="362">
                        <c:v>597.29899999999998</c:v>
                      </c:pt>
                      <c:pt idx="363">
                        <c:v>598.14499999999998</c:v>
                      </c:pt>
                      <c:pt idx="364">
                        <c:v>598.99</c:v>
                      </c:pt>
                      <c:pt idx="365">
                        <c:v>599.83899999999971</c:v>
                      </c:pt>
                      <c:pt idx="366">
                        <c:v>600.69000000000005</c:v>
                      </c:pt>
                      <c:pt idx="367">
                        <c:v>601.54599999999982</c:v>
                      </c:pt>
                      <c:pt idx="368">
                        <c:v>602.40300000000002</c:v>
                      </c:pt>
                      <c:pt idx="369">
                        <c:v>603.25599999999997</c:v>
                      </c:pt>
                      <c:pt idx="370">
                        <c:v>604.10500000000002</c:v>
                      </c:pt>
                      <c:pt idx="371">
                        <c:v>604.95799999999974</c:v>
                      </c:pt>
                      <c:pt idx="372">
                        <c:v>605.80799999999977</c:v>
                      </c:pt>
                      <c:pt idx="373">
                        <c:v>606.66</c:v>
                      </c:pt>
                      <c:pt idx="374">
                        <c:v>607.51199999999972</c:v>
                      </c:pt>
                      <c:pt idx="375">
                        <c:v>608.36399999999981</c:v>
                      </c:pt>
                      <c:pt idx="376">
                        <c:v>609.221</c:v>
                      </c:pt>
                      <c:pt idx="377">
                        <c:v>610.07299999999998</c:v>
                      </c:pt>
                      <c:pt idx="378">
                        <c:v>610.9259999999997</c:v>
                      </c:pt>
                      <c:pt idx="379">
                        <c:v>611.779</c:v>
                      </c:pt>
                      <c:pt idx="380">
                        <c:v>612.63300000000004</c:v>
                      </c:pt>
                      <c:pt idx="381">
                        <c:v>613.48800000000006</c:v>
                      </c:pt>
                      <c:pt idx="382">
                        <c:v>614.34299999999962</c:v>
                      </c:pt>
                      <c:pt idx="383">
                        <c:v>615.20299999999997</c:v>
                      </c:pt>
                      <c:pt idx="384">
                        <c:v>616.06999999999971</c:v>
                      </c:pt>
                      <c:pt idx="385">
                        <c:v>616.94299999999976</c:v>
                      </c:pt>
                      <c:pt idx="386">
                        <c:v>617.80599999999981</c:v>
                      </c:pt>
                      <c:pt idx="387">
                        <c:v>618.66199999999981</c:v>
                      </c:pt>
                      <c:pt idx="388">
                        <c:v>619.51800000000003</c:v>
                      </c:pt>
                      <c:pt idx="389">
                        <c:v>620.37</c:v>
                      </c:pt>
                      <c:pt idx="390">
                        <c:v>621.22299999999996</c:v>
                      </c:pt>
                      <c:pt idx="391">
                        <c:v>622.07899999999995</c:v>
                      </c:pt>
                      <c:pt idx="392">
                        <c:v>622.9409999999998</c:v>
                      </c:pt>
                      <c:pt idx="393">
                        <c:v>623.803</c:v>
                      </c:pt>
                      <c:pt idx="394">
                        <c:v>624.65899999999999</c:v>
                      </c:pt>
                      <c:pt idx="395">
                        <c:v>625.50900000000001</c:v>
                      </c:pt>
                      <c:pt idx="396">
                        <c:v>626.35799999999949</c:v>
                      </c:pt>
                      <c:pt idx="397">
                        <c:v>627.21</c:v>
                      </c:pt>
                      <c:pt idx="398">
                        <c:v>628.06799999999976</c:v>
                      </c:pt>
                      <c:pt idx="399">
                        <c:v>628.928</c:v>
                      </c:pt>
                      <c:pt idx="400">
                        <c:v>629.78499999999997</c:v>
                      </c:pt>
                      <c:pt idx="401">
                        <c:v>630.64</c:v>
                      </c:pt>
                      <c:pt idx="402">
                        <c:v>631.49699999999996</c:v>
                      </c:pt>
                      <c:pt idx="403">
                        <c:v>632.35699999999974</c:v>
                      </c:pt>
                      <c:pt idx="404">
                        <c:v>633.21699999999998</c:v>
                      </c:pt>
                      <c:pt idx="405">
                        <c:v>634.077</c:v>
                      </c:pt>
                      <c:pt idx="406">
                        <c:v>634.93899999999996</c:v>
                      </c:pt>
                      <c:pt idx="407">
                        <c:v>635.79700000000003</c:v>
                      </c:pt>
                      <c:pt idx="408">
                        <c:v>636.65199999999982</c:v>
                      </c:pt>
                      <c:pt idx="409">
                        <c:v>637.50599999999997</c:v>
                      </c:pt>
                      <c:pt idx="410">
                        <c:v>638.36399999999981</c:v>
                      </c:pt>
                      <c:pt idx="411">
                        <c:v>639.22900000000004</c:v>
                      </c:pt>
                      <c:pt idx="412">
                        <c:v>640.09199999999998</c:v>
                      </c:pt>
                      <c:pt idx="413">
                        <c:v>640.95399999999972</c:v>
                      </c:pt>
                      <c:pt idx="414">
                        <c:v>641.81999999999971</c:v>
                      </c:pt>
                      <c:pt idx="415">
                        <c:v>642.67899999999997</c:v>
                      </c:pt>
                      <c:pt idx="416">
                        <c:v>643.53699999999981</c:v>
                      </c:pt>
                      <c:pt idx="417">
                        <c:v>644.39099999999996</c:v>
                      </c:pt>
                      <c:pt idx="418">
                        <c:v>645.245</c:v>
                      </c:pt>
                      <c:pt idx="419">
                        <c:v>646.1</c:v>
                      </c:pt>
                      <c:pt idx="420">
                        <c:v>646.95999999999981</c:v>
                      </c:pt>
                      <c:pt idx="421">
                        <c:v>647.82099999999969</c:v>
                      </c:pt>
                      <c:pt idx="422">
                        <c:v>648.67700000000002</c:v>
                      </c:pt>
                      <c:pt idx="423">
                        <c:v>649.53</c:v>
                      </c:pt>
                      <c:pt idx="424">
                        <c:v>650.38499999999999</c:v>
                      </c:pt>
                      <c:pt idx="425">
                        <c:v>651.245</c:v>
                      </c:pt>
                      <c:pt idx="426">
                        <c:v>652.101</c:v>
                      </c:pt>
                      <c:pt idx="427">
                        <c:v>652.95699999999977</c:v>
                      </c:pt>
                      <c:pt idx="428">
                        <c:v>653.81299999999976</c:v>
                      </c:pt>
                      <c:pt idx="429">
                        <c:v>654.66899999999998</c:v>
                      </c:pt>
                      <c:pt idx="430">
                        <c:v>655.52800000000002</c:v>
                      </c:pt>
                      <c:pt idx="431">
                        <c:v>656.38499999999999</c:v>
                      </c:pt>
                      <c:pt idx="432">
                        <c:v>657.24299999999971</c:v>
                      </c:pt>
                      <c:pt idx="433">
                        <c:v>658.101</c:v>
                      </c:pt>
                      <c:pt idx="434">
                        <c:v>658.96199999999976</c:v>
                      </c:pt>
                      <c:pt idx="435">
                        <c:v>659.82899999999972</c:v>
                      </c:pt>
                      <c:pt idx="436">
                        <c:v>660.69200000000001</c:v>
                      </c:pt>
                      <c:pt idx="437">
                        <c:v>661.5509999999997</c:v>
                      </c:pt>
                      <c:pt idx="438">
                        <c:v>662.41599999999971</c:v>
                      </c:pt>
                      <c:pt idx="439">
                        <c:v>663.28099999999995</c:v>
                      </c:pt>
                      <c:pt idx="440">
                        <c:v>664.14499999999998</c:v>
                      </c:pt>
                      <c:pt idx="441">
                        <c:v>665.00800000000004</c:v>
                      </c:pt>
                      <c:pt idx="442">
                        <c:v>665.875</c:v>
                      </c:pt>
                      <c:pt idx="443">
                        <c:v>666.74099999999999</c:v>
                      </c:pt>
                      <c:pt idx="444">
                        <c:v>667.60799999999972</c:v>
                      </c:pt>
                      <c:pt idx="445">
                        <c:v>668.47400000000005</c:v>
                      </c:pt>
                      <c:pt idx="446">
                        <c:v>669.33999999999969</c:v>
                      </c:pt>
                      <c:pt idx="447">
                        <c:v>670.202</c:v>
                      </c:pt>
                      <c:pt idx="448">
                        <c:v>671.05899999999997</c:v>
                      </c:pt>
                      <c:pt idx="449">
                        <c:v>671.91100000000006</c:v>
                      </c:pt>
                      <c:pt idx="450">
                        <c:v>672.76800000000003</c:v>
                      </c:pt>
                      <c:pt idx="451">
                        <c:v>673.62900000000002</c:v>
                      </c:pt>
                      <c:pt idx="452">
                        <c:v>674.49099999999999</c:v>
                      </c:pt>
                      <c:pt idx="453">
                        <c:v>675.34799999999962</c:v>
                      </c:pt>
                      <c:pt idx="454">
                        <c:v>676.202</c:v>
                      </c:pt>
                      <c:pt idx="455">
                        <c:v>677.05599999999981</c:v>
                      </c:pt>
                      <c:pt idx="456">
                        <c:v>677.91199999999981</c:v>
                      </c:pt>
                      <c:pt idx="457">
                        <c:v>678.7639999999999</c:v>
                      </c:pt>
                      <c:pt idx="458">
                        <c:v>679.61400000000003</c:v>
                      </c:pt>
                      <c:pt idx="459">
                        <c:v>680.46799999999962</c:v>
                      </c:pt>
                      <c:pt idx="460">
                        <c:v>681.32499999999982</c:v>
                      </c:pt>
                      <c:pt idx="461">
                        <c:v>682.18799999999999</c:v>
                      </c:pt>
                      <c:pt idx="462">
                        <c:v>683.0469999999998</c:v>
                      </c:pt>
                      <c:pt idx="463">
                        <c:v>683.90599999999972</c:v>
                      </c:pt>
                      <c:pt idx="464">
                        <c:v>684.76499999999999</c:v>
                      </c:pt>
                      <c:pt idx="465">
                        <c:v>685.625</c:v>
                      </c:pt>
                      <c:pt idx="466">
                        <c:v>686.48400000000004</c:v>
                      </c:pt>
                      <c:pt idx="467">
                        <c:v>687.34199999999976</c:v>
                      </c:pt>
                      <c:pt idx="468">
                        <c:v>688.20299999999997</c:v>
                      </c:pt>
                      <c:pt idx="469">
                        <c:v>689.06899999999996</c:v>
                      </c:pt>
                      <c:pt idx="470">
                        <c:v>689.93199999999979</c:v>
                      </c:pt>
                      <c:pt idx="471">
                        <c:v>690.79100000000005</c:v>
                      </c:pt>
                      <c:pt idx="472">
                        <c:v>691.65099999999973</c:v>
                      </c:pt>
                      <c:pt idx="473">
                        <c:v>692.5139999999999</c:v>
                      </c:pt>
                      <c:pt idx="474">
                        <c:v>693.37599999999998</c:v>
                      </c:pt>
                      <c:pt idx="475">
                        <c:v>694.23800000000006</c:v>
                      </c:pt>
                      <c:pt idx="476">
                        <c:v>695.096</c:v>
                      </c:pt>
                      <c:pt idx="477">
                        <c:v>695.95299999999975</c:v>
                      </c:pt>
                      <c:pt idx="478">
                        <c:v>696.8159999999998</c:v>
                      </c:pt>
                      <c:pt idx="479">
                        <c:v>697.68100000000004</c:v>
                      </c:pt>
                      <c:pt idx="480">
                        <c:v>698.54599999999982</c:v>
                      </c:pt>
                      <c:pt idx="481">
                        <c:v>699.41699999999969</c:v>
                      </c:pt>
                      <c:pt idx="482">
                        <c:v>700.28600000000006</c:v>
                      </c:pt>
                      <c:pt idx="483">
                        <c:v>701.15099999999973</c:v>
                      </c:pt>
                      <c:pt idx="484">
                        <c:v>702.00900000000001</c:v>
                      </c:pt>
                      <c:pt idx="485">
                        <c:v>702.86599999999976</c:v>
                      </c:pt>
                      <c:pt idx="486">
                        <c:v>703.71699999999998</c:v>
                      </c:pt>
                      <c:pt idx="487">
                        <c:v>704.56899999999996</c:v>
                      </c:pt>
                      <c:pt idx="488">
                        <c:v>705.4219999999998</c:v>
                      </c:pt>
                      <c:pt idx="489">
                        <c:v>706.274</c:v>
                      </c:pt>
                      <c:pt idx="490">
                        <c:v>707.13099999999997</c:v>
                      </c:pt>
                      <c:pt idx="491">
                        <c:v>707.98699999999997</c:v>
                      </c:pt>
                      <c:pt idx="492">
                        <c:v>708.84099999999967</c:v>
                      </c:pt>
                      <c:pt idx="493">
                        <c:v>709.69299999999998</c:v>
                      </c:pt>
                      <c:pt idx="494">
                        <c:v>710.54199999999969</c:v>
                      </c:pt>
                      <c:pt idx="495">
                        <c:v>711.38799999999969</c:v>
                      </c:pt>
                      <c:pt idx="496">
                        <c:v>712.24</c:v>
                      </c:pt>
                      <c:pt idx="497">
                        <c:v>713.096</c:v>
                      </c:pt>
                      <c:pt idx="498">
                        <c:v>713.94999999999982</c:v>
                      </c:pt>
                      <c:pt idx="499">
                        <c:v>714.80499999999972</c:v>
                      </c:pt>
                      <c:pt idx="500">
                        <c:v>715.66199999999981</c:v>
                      </c:pt>
                      <c:pt idx="501">
                        <c:v>716.52</c:v>
                      </c:pt>
                      <c:pt idx="502">
                        <c:v>717.37699999999973</c:v>
                      </c:pt>
                      <c:pt idx="503">
                        <c:v>718.23199999999997</c:v>
                      </c:pt>
                      <c:pt idx="504">
                        <c:v>719.08900000000006</c:v>
                      </c:pt>
                      <c:pt idx="505">
                        <c:v>719.95199999999977</c:v>
                      </c:pt>
                      <c:pt idx="506">
                        <c:v>720.81799999999976</c:v>
                      </c:pt>
                      <c:pt idx="507">
                        <c:v>721.68499999999995</c:v>
                      </c:pt>
                      <c:pt idx="508">
                        <c:v>722.55199999999968</c:v>
                      </c:pt>
                      <c:pt idx="509">
                        <c:v>723.41899999999998</c:v>
                      </c:pt>
                      <c:pt idx="510">
                        <c:v>724.28600000000006</c:v>
                      </c:pt>
                      <c:pt idx="511">
                        <c:v>725.16</c:v>
                      </c:pt>
                      <c:pt idx="512">
                        <c:v>726.03499999999997</c:v>
                      </c:pt>
                      <c:pt idx="513">
                        <c:v>726.90599999999972</c:v>
                      </c:pt>
                      <c:pt idx="514">
                        <c:v>727.77599999999995</c:v>
                      </c:pt>
                      <c:pt idx="515">
                        <c:v>728.64599999999996</c:v>
                      </c:pt>
                      <c:pt idx="516">
                        <c:v>729.51800000000003</c:v>
                      </c:pt>
                      <c:pt idx="517">
                        <c:v>730.38799999999969</c:v>
                      </c:pt>
                      <c:pt idx="518">
                        <c:v>731.25400000000002</c:v>
                      </c:pt>
                      <c:pt idx="519">
                        <c:v>732.12199999999996</c:v>
                      </c:pt>
                      <c:pt idx="520">
                        <c:v>732.99299999999971</c:v>
                      </c:pt>
                      <c:pt idx="521">
                        <c:v>733.86099999999976</c:v>
                      </c:pt>
                      <c:pt idx="522">
                        <c:v>734.73400000000004</c:v>
                      </c:pt>
                      <c:pt idx="523">
                        <c:v>735.60699999999997</c:v>
                      </c:pt>
                      <c:pt idx="524">
                        <c:v>736.48</c:v>
                      </c:pt>
                      <c:pt idx="525">
                        <c:v>737.35199999999975</c:v>
                      </c:pt>
                      <c:pt idx="526">
                        <c:v>738.22199999999998</c:v>
                      </c:pt>
                      <c:pt idx="527">
                        <c:v>739.08900000000006</c:v>
                      </c:pt>
                      <c:pt idx="528">
                        <c:v>739.95599999999968</c:v>
                      </c:pt>
                      <c:pt idx="529">
                        <c:v>740.82499999999982</c:v>
                      </c:pt>
                      <c:pt idx="530">
                        <c:v>741.69399999999996</c:v>
                      </c:pt>
                      <c:pt idx="531">
                        <c:v>742.56199999999967</c:v>
                      </c:pt>
                      <c:pt idx="532">
                        <c:v>743.42999999999984</c:v>
                      </c:pt>
                      <c:pt idx="533">
                        <c:v>744.29899999999998</c:v>
                      </c:pt>
                      <c:pt idx="534">
                        <c:v>745.16599999999971</c:v>
                      </c:pt>
                      <c:pt idx="535">
                        <c:v>746.02800000000002</c:v>
                      </c:pt>
                      <c:pt idx="536">
                        <c:v>746.88799999999969</c:v>
                      </c:pt>
                      <c:pt idx="537">
                        <c:v>747.75</c:v>
                      </c:pt>
                      <c:pt idx="538">
                        <c:v>748.60799999999972</c:v>
                      </c:pt>
                      <c:pt idx="539">
                        <c:v>749.47299999999996</c:v>
                      </c:pt>
                      <c:pt idx="540">
                        <c:v>750.33999999999969</c:v>
                      </c:pt>
                      <c:pt idx="541">
                        <c:v>751.20299999999997</c:v>
                      </c:pt>
                      <c:pt idx="542">
                        <c:v>752.0659999999998</c:v>
                      </c:pt>
                      <c:pt idx="543">
                        <c:v>752.93099999999981</c:v>
                      </c:pt>
                      <c:pt idx="544">
                        <c:v>753.79499999999996</c:v>
                      </c:pt>
                      <c:pt idx="545">
                        <c:v>754.66300000000001</c:v>
                      </c:pt>
                      <c:pt idx="546">
                        <c:v>755.529</c:v>
                      </c:pt>
                      <c:pt idx="547">
                        <c:v>756.3889999999999</c:v>
                      </c:pt>
                      <c:pt idx="548">
                        <c:v>757.2529999999997</c:v>
                      </c:pt>
                      <c:pt idx="549">
                        <c:v>758.11900000000003</c:v>
                      </c:pt>
                      <c:pt idx="550">
                        <c:v>758.9849999999999</c:v>
                      </c:pt>
                      <c:pt idx="551">
                        <c:v>759.85199999999975</c:v>
                      </c:pt>
                      <c:pt idx="552">
                        <c:v>760.71900000000005</c:v>
                      </c:pt>
                      <c:pt idx="553">
                        <c:v>761.58500000000004</c:v>
                      </c:pt>
                      <c:pt idx="554">
                        <c:v>762.4549999999997</c:v>
                      </c:pt>
                      <c:pt idx="555">
                        <c:v>763.32299999999975</c:v>
                      </c:pt>
                      <c:pt idx="556">
                        <c:v>764.19100000000003</c:v>
                      </c:pt>
                      <c:pt idx="557">
                        <c:v>765.0659999999998</c:v>
                      </c:pt>
                      <c:pt idx="558">
                        <c:v>765.94799999999975</c:v>
                      </c:pt>
                      <c:pt idx="559">
                        <c:v>766.83599999999979</c:v>
                      </c:pt>
                      <c:pt idx="560">
                        <c:v>767.726</c:v>
                      </c:pt>
                      <c:pt idx="561">
                        <c:v>768.61300000000006</c:v>
                      </c:pt>
                      <c:pt idx="562">
                        <c:v>769.50099999999998</c:v>
                      </c:pt>
                      <c:pt idx="563">
                        <c:v>770.39300000000003</c:v>
                      </c:pt>
                      <c:pt idx="564">
                        <c:v>771.28700000000003</c:v>
                      </c:pt>
                      <c:pt idx="565">
                        <c:v>772.17600000000004</c:v>
                      </c:pt>
                      <c:pt idx="566">
                        <c:v>773.06499999999983</c:v>
                      </c:pt>
                      <c:pt idx="567">
                        <c:v>773.94899999999996</c:v>
                      </c:pt>
                      <c:pt idx="568">
                        <c:v>774.83400000000006</c:v>
                      </c:pt>
                      <c:pt idx="569">
                        <c:v>775.72199999999998</c:v>
                      </c:pt>
                      <c:pt idx="570">
                        <c:v>776.61400000000003</c:v>
                      </c:pt>
                      <c:pt idx="571">
                        <c:v>777.50099999999998</c:v>
                      </c:pt>
                      <c:pt idx="572">
                        <c:v>778.38200000000006</c:v>
                      </c:pt>
                      <c:pt idx="573">
                        <c:v>779.26199999999972</c:v>
                      </c:pt>
                      <c:pt idx="574">
                        <c:v>780.14</c:v>
                      </c:pt>
                      <c:pt idx="575">
                        <c:v>781.0139999999999</c:v>
                      </c:pt>
                      <c:pt idx="576">
                        <c:v>781.88499999999999</c:v>
                      </c:pt>
                      <c:pt idx="577">
                        <c:v>782.75599999999997</c:v>
                      </c:pt>
                      <c:pt idx="578">
                        <c:v>783.63200000000006</c:v>
                      </c:pt>
                      <c:pt idx="579">
                        <c:v>784.51299999999969</c:v>
                      </c:pt>
                      <c:pt idx="580">
                        <c:v>785.39699999999971</c:v>
                      </c:pt>
                      <c:pt idx="581">
                        <c:v>786.279</c:v>
                      </c:pt>
                      <c:pt idx="582">
                        <c:v>787.15800000000002</c:v>
                      </c:pt>
                      <c:pt idx="583">
                        <c:v>788.03599999999972</c:v>
                      </c:pt>
                      <c:pt idx="584">
                        <c:v>788.91599999999971</c:v>
                      </c:pt>
                      <c:pt idx="585">
                        <c:v>789.79899999999998</c:v>
                      </c:pt>
                      <c:pt idx="586">
                        <c:v>790.68499999999995</c:v>
                      </c:pt>
                      <c:pt idx="587">
                        <c:v>791.572</c:v>
                      </c:pt>
                      <c:pt idx="588">
                        <c:v>792.45299999999975</c:v>
                      </c:pt>
                      <c:pt idx="589">
                        <c:v>793.33399999999972</c:v>
                      </c:pt>
                      <c:pt idx="590">
                        <c:v>794.22</c:v>
                      </c:pt>
                      <c:pt idx="591">
                        <c:v>795.10400000000004</c:v>
                      </c:pt>
                      <c:pt idx="592">
                        <c:v>795.99199999999996</c:v>
                      </c:pt>
                      <c:pt idx="593">
                        <c:v>796.88</c:v>
                      </c:pt>
                      <c:pt idx="594">
                        <c:v>797.76599999999996</c:v>
                      </c:pt>
                      <c:pt idx="595">
                        <c:v>798.6519999999997</c:v>
                      </c:pt>
                      <c:pt idx="596">
                        <c:v>799.53599999999972</c:v>
                      </c:pt>
                      <c:pt idx="597">
                        <c:v>800.42</c:v>
                      </c:pt>
                      <c:pt idx="598">
                        <c:v>801.30699999999979</c:v>
                      </c:pt>
                      <c:pt idx="599">
                        <c:v>802.19600000000003</c:v>
                      </c:pt>
                      <c:pt idx="600">
                        <c:v>803.08799999999997</c:v>
                      </c:pt>
                      <c:pt idx="601">
                        <c:v>803.97900000000004</c:v>
                      </c:pt>
                      <c:pt idx="602">
                        <c:v>804.86699999999962</c:v>
                      </c:pt>
                      <c:pt idx="603">
                        <c:v>805.7529999999997</c:v>
                      </c:pt>
                      <c:pt idx="604">
                        <c:v>806.64199999999971</c:v>
                      </c:pt>
                      <c:pt idx="605">
                        <c:v>807.53499999999997</c:v>
                      </c:pt>
                      <c:pt idx="606">
                        <c:v>808.43199999999979</c:v>
                      </c:pt>
                      <c:pt idx="607">
                        <c:v>809.33099999999979</c:v>
                      </c:pt>
                      <c:pt idx="608">
                        <c:v>810.23</c:v>
                      </c:pt>
                      <c:pt idx="609">
                        <c:v>811.13</c:v>
                      </c:pt>
                      <c:pt idx="610">
                        <c:v>812.03499999999997</c:v>
                      </c:pt>
                      <c:pt idx="611">
                        <c:v>812.94199999999978</c:v>
                      </c:pt>
                      <c:pt idx="612">
                        <c:v>813.84099999999978</c:v>
                      </c:pt>
                      <c:pt idx="613">
                        <c:v>814.73299999999972</c:v>
                      </c:pt>
                      <c:pt idx="614">
                        <c:v>815.62400000000002</c:v>
                      </c:pt>
                      <c:pt idx="615">
                        <c:v>816.51499999999999</c:v>
                      </c:pt>
                      <c:pt idx="616">
                        <c:v>817.4069999999997</c:v>
                      </c:pt>
                      <c:pt idx="617">
                        <c:v>818.303</c:v>
                      </c:pt>
                      <c:pt idx="618">
                        <c:v>819.197</c:v>
                      </c:pt>
                      <c:pt idx="619">
                        <c:v>820.09699999999998</c:v>
                      </c:pt>
                      <c:pt idx="620">
                        <c:v>820.99799999999971</c:v>
                      </c:pt>
                      <c:pt idx="621">
                        <c:v>821.89099999999996</c:v>
                      </c:pt>
                      <c:pt idx="622">
                        <c:v>822.78200000000004</c:v>
                      </c:pt>
                      <c:pt idx="623">
                        <c:v>823.67399999999998</c:v>
                      </c:pt>
                      <c:pt idx="624">
                        <c:v>824.56699999999978</c:v>
                      </c:pt>
                      <c:pt idx="625">
                        <c:v>825.4599999999997</c:v>
                      </c:pt>
                      <c:pt idx="626">
                        <c:v>826.3539999999997</c:v>
                      </c:pt>
                      <c:pt idx="627">
                        <c:v>827.255</c:v>
                      </c:pt>
                      <c:pt idx="628">
                        <c:v>828.16399999999999</c:v>
                      </c:pt>
                      <c:pt idx="629">
                        <c:v>829.077</c:v>
                      </c:pt>
                      <c:pt idx="630">
                        <c:v>829.99</c:v>
                      </c:pt>
                      <c:pt idx="631">
                        <c:v>830.904</c:v>
                      </c:pt>
                      <c:pt idx="632">
                        <c:v>831.81499999999971</c:v>
                      </c:pt>
                      <c:pt idx="633">
                        <c:v>832.726</c:v>
                      </c:pt>
                      <c:pt idx="634">
                        <c:v>833.63800000000003</c:v>
                      </c:pt>
                      <c:pt idx="635">
                        <c:v>834.5469999999998</c:v>
                      </c:pt>
                      <c:pt idx="636">
                        <c:v>835.4549999999997</c:v>
                      </c:pt>
                      <c:pt idx="637">
                        <c:v>836.35999999999979</c:v>
                      </c:pt>
                      <c:pt idx="638">
                        <c:v>837.26400000000001</c:v>
                      </c:pt>
                      <c:pt idx="639">
                        <c:v>838.1669999999998</c:v>
                      </c:pt>
                      <c:pt idx="640">
                        <c:v>839.07500000000005</c:v>
                      </c:pt>
                      <c:pt idx="641">
                        <c:v>839.98699999999997</c:v>
                      </c:pt>
                      <c:pt idx="642">
                        <c:v>840.90300000000002</c:v>
                      </c:pt>
                      <c:pt idx="643">
                        <c:v>841.81699999999978</c:v>
                      </c:pt>
                      <c:pt idx="644">
                        <c:v>842.72799999999972</c:v>
                      </c:pt>
                      <c:pt idx="645">
                        <c:v>843.63900000000001</c:v>
                      </c:pt>
                      <c:pt idx="646">
                        <c:v>844.55</c:v>
                      </c:pt>
                      <c:pt idx="647">
                        <c:v>845.46199999999976</c:v>
                      </c:pt>
                      <c:pt idx="648">
                        <c:v>846.375</c:v>
                      </c:pt>
                      <c:pt idx="649">
                        <c:v>847.29700000000003</c:v>
                      </c:pt>
                      <c:pt idx="650">
                        <c:v>848.21600000000001</c:v>
                      </c:pt>
                      <c:pt idx="651">
                        <c:v>849.13499999999999</c:v>
                      </c:pt>
                      <c:pt idx="652">
                        <c:v>850.0469999999998</c:v>
                      </c:pt>
                      <c:pt idx="653">
                        <c:v>850.9599999999997</c:v>
                      </c:pt>
                      <c:pt idx="654">
                        <c:v>851.87599999999998</c:v>
                      </c:pt>
                      <c:pt idx="655">
                        <c:v>852.79499999999996</c:v>
                      </c:pt>
                      <c:pt idx="656">
                        <c:v>853.71500000000003</c:v>
                      </c:pt>
                      <c:pt idx="657">
                        <c:v>854.63199999999972</c:v>
                      </c:pt>
                      <c:pt idx="658">
                        <c:v>855.54499999999996</c:v>
                      </c:pt>
                      <c:pt idx="659">
                        <c:v>856.46299999999974</c:v>
                      </c:pt>
                      <c:pt idx="660">
                        <c:v>857.3829999999997</c:v>
                      </c:pt>
                      <c:pt idx="661">
                        <c:v>858.30999999999983</c:v>
                      </c:pt>
                      <c:pt idx="662">
                        <c:v>859.23299999999972</c:v>
                      </c:pt>
                      <c:pt idx="663">
                        <c:v>860.154</c:v>
                      </c:pt>
                      <c:pt idx="664">
                        <c:v>861.07500000000005</c:v>
                      </c:pt>
                      <c:pt idx="665">
                        <c:v>861.99900000000002</c:v>
                      </c:pt>
                      <c:pt idx="666">
                        <c:v>862.92899999999997</c:v>
                      </c:pt>
                      <c:pt idx="667">
                        <c:v>863.86499999999978</c:v>
                      </c:pt>
                      <c:pt idx="668">
                        <c:v>864.798</c:v>
                      </c:pt>
                      <c:pt idx="669">
                        <c:v>865.72900000000004</c:v>
                      </c:pt>
                      <c:pt idx="670">
                        <c:v>866.65800000000002</c:v>
                      </c:pt>
                      <c:pt idx="671">
                        <c:v>867.59</c:v>
                      </c:pt>
                      <c:pt idx="672">
                        <c:v>868.52099999999996</c:v>
                      </c:pt>
                      <c:pt idx="673">
                        <c:v>869.4549999999997</c:v>
                      </c:pt>
                      <c:pt idx="674">
                        <c:v>870.3829999999997</c:v>
                      </c:pt>
                      <c:pt idx="675">
                        <c:v>871.31199999999978</c:v>
                      </c:pt>
                      <c:pt idx="676">
                        <c:v>872.25199999999973</c:v>
                      </c:pt>
                      <c:pt idx="677">
                        <c:v>873.19500000000005</c:v>
                      </c:pt>
                      <c:pt idx="678">
                        <c:v>874.13900000000001</c:v>
                      </c:pt>
                      <c:pt idx="679">
                        <c:v>875.09</c:v>
                      </c:pt>
                      <c:pt idx="680">
                        <c:v>876.04099999999971</c:v>
                      </c:pt>
                      <c:pt idx="681">
                        <c:v>876.98799999999972</c:v>
                      </c:pt>
                      <c:pt idx="682">
                        <c:v>877.93799999999976</c:v>
                      </c:pt>
                      <c:pt idx="683">
                        <c:v>878.89699999999971</c:v>
                      </c:pt>
                      <c:pt idx="684">
                        <c:v>879.8529999999995</c:v>
                      </c:pt>
                      <c:pt idx="685">
                        <c:v>880.81699999999978</c:v>
                      </c:pt>
                      <c:pt idx="686">
                        <c:v>881.78399999999999</c:v>
                      </c:pt>
                      <c:pt idx="687">
                        <c:v>882.75099999999998</c:v>
                      </c:pt>
                      <c:pt idx="688">
                        <c:v>883.71</c:v>
                      </c:pt>
                      <c:pt idx="689">
                        <c:v>884.66499999999996</c:v>
                      </c:pt>
                      <c:pt idx="690">
                        <c:v>885.61099999999999</c:v>
                      </c:pt>
                      <c:pt idx="691">
                        <c:v>886.55699999999979</c:v>
                      </c:pt>
                      <c:pt idx="692">
                        <c:v>887.51</c:v>
                      </c:pt>
                      <c:pt idx="693">
                        <c:v>888.46799999999962</c:v>
                      </c:pt>
                      <c:pt idx="694">
                        <c:v>889.4259999999997</c:v>
                      </c:pt>
                      <c:pt idx="695">
                        <c:v>890.38400000000001</c:v>
                      </c:pt>
                      <c:pt idx="696">
                        <c:v>891.34399999999971</c:v>
                      </c:pt>
                      <c:pt idx="697">
                        <c:v>892.30899999999997</c:v>
                      </c:pt>
                      <c:pt idx="698">
                        <c:v>893.27</c:v>
                      </c:pt>
                      <c:pt idx="699">
                        <c:v>894.221</c:v>
                      </c:pt>
                      <c:pt idx="700">
                        <c:v>895.17200000000003</c:v>
                      </c:pt>
                      <c:pt idx="701">
                        <c:v>896.12299999999971</c:v>
                      </c:pt>
                      <c:pt idx="702">
                        <c:v>897.07299999999998</c:v>
                      </c:pt>
                      <c:pt idx="703">
                        <c:v>898.024</c:v>
                      </c:pt>
                      <c:pt idx="704">
                        <c:v>898.98299999999972</c:v>
                      </c:pt>
                      <c:pt idx="705">
                        <c:v>899.93899999999996</c:v>
                      </c:pt>
                      <c:pt idx="706">
                        <c:v>900.89599999999996</c:v>
                      </c:pt>
                      <c:pt idx="707">
                        <c:v>901.8529999999995</c:v>
                      </c:pt>
                      <c:pt idx="708">
                        <c:v>902.81099999999969</c:v>
                      </c:pt>
                      <c:pt idx="709">
                        <c:v>903.76499999999999</c:v>
                      </c:pt>
                      <c:pt idx="710">
                        <c:v>904.71600000000001</c:v>
                      </c:pt>
                      <c:pt idx="711">
                        <c:v>905.65899999999999</c:v>
                      </c:pt>
                      <c:pt idx="712">
                        <c:v>906.60199999999998</c:v>
                      </c:pt>
                      <c:pt idx="713">
                        <c:v>907.54899999999998</c:v>
                      </c:pt>
                      <c:pt idx="714">
                        <c:v>908.49900000000002</c:v>
                      </c:pt>
                      <c:pt idx="715">
                        <c:v>909.45399999999972</c:v>
                      </c:pt>
                      <c:pt idx="716">
                        <c:v>910.41199999999969</c:v>
                      </c:pt>
                      <c:pt idx="717">
                        <c:v>911.38</c:v>
                      </c:pt>
                      <c:pt idx="718">
                        <c:v>912.3539999999997</c:v>
                      </c:pt>
                      <c:pt idx="719">
                        <c:v>913.32699999999977</c:v>
                      </c:pt>
                      <c:pt idx="720">
                        <c:v>914.29499999999996</c:v>
                      </c:pt>
                      <c:pt idx="721">
                        <c:v>915.26199999999972</c:v>
                      </c:pt>
                      <c:pt idx="722">
                        <c:v>916.23400000000004</c:v>
                      </c:pt>
                      <c:pt idx="723">
                        <c:v>917.20799999999997</c:v>
                      </c:pt>
                      <c:pt idx="724">
                        <c:v>918.18299999999999</c:v>
                      </c:pt>
                      <c:pt idx="725">
                        <c:v>919.15899999999999</c:v>
                      </c:pt>
                      <c:pt idx="726">
                        <c:v>920.13599999999997</c:v>
                      </c:pt>
                      <c:pt idx="727">
                        <c:v>921.10400000000004</c:v>
                      </c:pt>
                      <c:pt idx="728">
                        <c:v>922.0659999999998</c:v>
                      </c:pt>
                      <c:pt idx="729">
                        <c:v>923.0319999999997</c:v>
                      </c:pt>
                      <c:pt idx="730">
                        <c:v>924</c:v>
                      </c:pt>
                      <c:pt idx="731">
                        <c:v>924.97199999999998</c:v>
                      </c:pt>
                      <c:pt idx="732">
                        <c:v>925.94399999999996</c:v>
                      </c:pt>
                      <c:pt idx="733">
                        <c:v>926.91300000000001</c:v>
                      </c:pt>
                      <c:pt idx="734">
                        <c:v>927.8779999999997</c:v>
                      </c:pt>
                      <c:pt idx="735">
                        <c:v>928.84399999999971</c:v>
                      </c:pt>
                      <c:pt idx="736">
                        <c:v>929.80799999999977</c:v>
                      </c:pt>
                      <c:pt idx="737">
                        <c:v>930.77300000000002</c:v>
                      </c:pt>
                      <c:pt idx="738">
                        <c:v>931.73299999999972</c:v>
                      </c:pt>
                      <c:pt idx="739">
                        <c:v>932.697</c:v>
                      </c:pt>
                      <c:pt idx="740">
                        <c:v>933.6569999999997</c:v>
                      </c:pt>
                      <c:pt idx="741">
                        <c:v>934.61900000000003</c:v>
                      </c:pt>
                      <c:pt idx="742">
                        <c:v>935.58</c:v>
                      </c:pt>
                      <c:pt idx="743">
                        <c:v>936.5419999999998</c:v>
                      </c:pt>
                      <c:pt idx="744">
                        <c:v>937.5029999999997</c:v>
                      </c:pt>
                      <c:pt idx="745">
                        <c:v>938.4649999999998</c:v>
                      </c:pt>
                      <c:pt idx="746">
                        <c:v>939.43199999999979</c:v>
                      </c:pt>
                      <c:pt idx="747">
                        <c:v>940.39800000000002</c:v>
                      </c:pt>
                      <c:pt idx="748">
                        <c:v>941.3689999999998</c:v>
                      </c:pt>
                      <c:pt idx="749">
                        <c:v>942.3449999999998</c:v>
                      </c:pt>
                      <c:pt idx="750">
                        <c:v>943.31999999999971</c:v>
                      </c:pt>
                      <c:pt idx="751">
                        <c:v>944.28200000000004</c:v>
                      </c:pt>
                      <c:pt idx="752">
                        <c:v>945.22799999999972</c:v>
                      </c:pt>
                      <c:pt idx="753">
                        <c:v>946.16899999999998</c:v>
                      </c:pt>
                      <c:pt idx="754">
                        <c:v>947.10400000000004</c:v>
                      </c:pt>
                      <c:pt idx="755">
                        <c:v>948.03300000000002</c:v>
                      </c:pt>
                      <c:pt idx="756">
                        <c:v>948.95899999999972</c:v>
                      </c:pt>
                      <c:pt idx="757">
                        <c:v>949.87900000000002</c:v>
                      </c:pt>
                      <c:pt idx="758">
                        <c:v>950.79700000000003</c:v>
                      </c:pt>
                      <c:pt idx="759">
                        <c:v>951.71600000000001</c:v>
                      </c:pt>
                      <c:pt idx="760">
                        <c:v>952.63900000000001</c:v>
                      </c:pt>
                      <c:pt idx="761">
                        <c:v>953.56699999999978</c:v>
                      </c:pt>
                      <c:pt idx="762">
                        <c:v>954.49199999999996</c:v>
                      </c:pt>
                      <c:pt idx="763">
                        <c:v>955.41199999999969</c:v>
                      </c:pt>
                      <c:pt idx="764">
                        <c:v>956.32899999999972</c:v>
                      </c:pt>
                      <c:pt idx="765">
                        <c:v>957.24199999999996</c:v>
                      </c:pt>
                      <c:pt idx="766">
                        <c:v>958.15800000000002</c:v>
                      </c:pt>
                      <c:pt idx="767">
                        <c:v>959.08</c:v>
                      </c:pt>
                      <c:pt idx="768">
                        <c:v>960.00400000000002</c:v>
                      </c:pt>
                      <c:pt idx="769">
                        <c:v>960.9259999999997</c:v>
                      </c:pt>
                      <c:pt idx="770">
                        <c:v>961.84199999999976</c:v>
                      </c:pt>
                      <c:pt idx="771">
                        <c:v>962.755</c:v>
                      </c:pt>
                      <c:pt idx="772">
                        <c:v>963.6669999999998</c:v>
                      </c:pt>
                      <c:pt idx="773">
                        <c:v>964.58299999999997</c:v>
                      </c:pt>
                      <c:pt idx="774">
                        <c:v>965.5</c:v>
                      </c:pt>
                      <c:pt idx="775">
                        <c:v>966.41899999999998</c:v>
                      </c:pt>
                      <c:pt idx="776">
                        <c:v>967.3349999999997</c:v>
                      </c:pt>
                      <c:pt idx="777">
                        <c:v>968.25099999999998</c:v>
                      </c:pt>
                      <c:pt idx="778">
                        <c:v>969.16499999999996</c:v>
                      </c:pt>
                      <c:pt idx="779">
                        <c:v>970.08</c:v>
                      </c:pt>
                      <c:pt idx="780">
                        <c:v>971</c:v>
                      </c:pt>
                      <c:pt idx="781">
                        <c:v>971.9169999999998</c:v>
                      </c:pt>
                      <c:pt idx="782">
                        <c:v>972.83399999999972</c:v>
                      </c:pt>
                      <c:pt idx="783">
                        <c:v>973.75199999999973</c:v>
                      </c:pt>
                      <c:pt idx="784">
                        <c:v>974.67100000000005</c:v>
                      </c:pt>
                      <c:pt idx="785">
                        <c:v>975.59100000000001</c:v>
                      </c:pt>
                      <c:pt idx="786">
                        <c:v>976.50699999999972</c:v>
                      </c:pt>
                      <c:pt idx="787">
                        <c:v>977.423</c:v>
                      </c:pt>
                      <c:pt idx="788">
                        <c:v>978.33799999999974</c:v>
                      </c:pt>
                      <c:pt idx="789">
                        <c:v>979.255</c:v>
                      </c:pt>
                      <c:pt idx="790">
                        <c:v>980.17399999999998</c:v>
                      </c:pt>
                      <c:pt idx="791">
                        <c:v>981.09400000000005</c:v>
                      </c:pt>
                      <c:pt idx="792">
                        <c:v>982.01300000000003</c:v>
                      </c:pt>
                      <c:pt idx="793">
                        <c:v>982.928</c:v>
                      </c:pt>
                      <c:pt idx="794">
                        <c:v>983.84199999999976</c:v>
                      </c:pt>
                      <c:pt idx="795">
                        <c:v>984.75</c:v>
                      </c:pt>
                      <c:pt idx="796">
                        <c:v>985.6519999999997</c:v>
                      </c:pt>
                      <c:pt idx="797">
                        <c:v>986.5509999999997</c:v>
                      </c:pt>
                      <c:pt idx="798">
                        <c:v>987.45299999999975</c:v>
                      </c:pt>
                      <c:pt idx="799">
                        <c:v>988.35699999999974</c:v>
                      </c:pt>
                      <c:pt idx="800">
                        <c:v>989.25699999999972</c:v>
                      </c:pt>
                      <c:pt idx="801">
                        <c:v>990.15300000000002</c:v>
                      </c:pt>
                      <c:pt idx="802">
                        <c:v>991.04599999999971</c:v>
                      </c:pt>
                      <c:pt idx="803">
                        <c:v>991.96199999999976</c:v>
                      </c:pt>
                      <c:pt idx="804">
                        <c:v>992.93199999999979</c:v>
                      </c:pt>
                      <c:pt idx="805">
                        <c:v>993.92699999999979</c:v>
                      </c:pt>
                      <c:pt idx="806">
                        <c:v>994.93199999999979</c:v>
                      </c:pt>
                      <c:pt idx="807">
                        <c:v>995.94199999999978</c:v>
                      </c:pt>
                      <c:pt idx="808">
                        <c:v>996.95399999999972</c:v>
                      </c:pt>
                      <c:pt idx="809">
                        <c:v>997.97</c:v>
                      </c:pt>
                      <c:pt idx="810">
                        <c:v>998.98900000000003</c:v>
                      </c:pt>
                      <c:pt idx="811">
                        <c:v>1000.01</c:v>
                      </c:pt>
                      <c:pt idx="812">
                        <c:v>1001.025</c:v>
                      </c:pt>
                      <c:pt idx="813">
                        <c:v>1002.04</c:v>
                      </c:pt>
                      <c:pt idx="814">
                        <c:v>1003.052</c:v>
                      </c:pt>
                      <c:pt idx="815">
                        <c:v>1004.059</c:v>
                      </c:pt>
                      <c:pt idx="816">
                        <c:v>1005.064</c:v>
                      </c:pt>
                      <c:pt idx="817">
                        <c:v>1006.069</c:v>
                      </c:pt>
                      <c:pt idx="818">
                        <c:v>1007.073</c:v>
                      </c:pt>
                      <c:pt idx="819">
                        <c:v>1008.091</c:v>
                      </c:pt>
                      <c:pt idx="820">
                        <c:v>1009.111</c:v>
                      </c:pt>
                      <c:pt idx="821">
                        <c:v>1010.128</c:v>
                      </c:pt>
                      <c:pt idx="822">
                        <c:v>1011.14</c:v>
                      </c:pt>
                      <c:pt idx="823">
                        <c:v>1012.155</c:v>
                      </c:pt>
                      <c:pt idx="824">
                        <c:v>1013.172</c:v>
                      </c:pt>
                      <c:pt idx="825">
                        <c:v>1014.19</c:v>
                      </c:pt>
                      <c:pt idx="826">
                        <c:v>1015.196</c:v>
                      </c:pt>
                      <c:pt idx="827">
                        <c:v>1016.199</c:v>
                      </c:pt>
                      <c:pt idx="828">
                        <c:v>1017.203</c:v>
                      </c:pt>
                      <c:pt idx="829">
                        <c:v>1018.2140000000001</c:v>
                      </c:pt>
                      <c:pt idx="830">
                        <c:v>1019.221</c:v>
                      </c:pt>
                      <c:pt idx="831">
                        <c:v>1020.226</c:v>
                      </c:pt>
                      <c:pt idx="832">
                        <c:v>1021.236</c:v>
                      </c:pt>
                      <c:pt idx="833">
                        <c:v>1022.248</c:v>
                      </c:pt>
                      <c:pt idx="834">
                        <c:v>1023.259</c:v>
                      </c:pt>
                      <c:pt idx="835">
                        <c:v>1024.271</c:v>
                      </c:pt>
                      <c:pt idx="836">
                        <c:v>1025.2860000000001</c:v>
                      </c:pt>
                      <c:pt idx="837">
                        <c:v>1026.2950000000001</c:v>
                      </c:pt>
                      <c:pt idx="838">
                        <c:v>1027.296</c:v>
                      </c:pt>
                      <c:pt idx="839">
                        <c:v>1028.3150000000001</c:v>
                      </c:pt>
                      <c:pt idx="840">
                        <c:v>1029.328</c:v>
                      </c:pt>
                      <c:pt idx="841">
                        <c:v>1030.337</c:v>
                      </c:pt>
                      <c:pt idx="842">
                        <c:v>1031.3399999999999</c:v>
                      </c:pt>
                      <c:pt idx="843">
                        <c:v>1032.3409999999999</c:v>
                      </c:pt>
                      <c:pt idx="844">
                        <c:v>1033.348</c:v>
                      </c:pt>
                      <c:pt idx="845">
                        <c:v>1034.3530000000001</c:v>
                      </c:pt>
                      <c:pt idx="846">
                        <c:v>1035.3620000000001</c:v>
                      </c:pt>
                      <c:pt idx="847">
                        <c:v>1036.3699999999999</c:v>
                      </c:pt>
                      <c:pt idx="848">
                        <c:v>1037.3800000000001</c:v>
                      </c:pt>
                      <c:pt idx="849">
                        <c:v>1038.386</c:v>
                      </c:pt>
                      <c:pt idx="850">
                        <c:v>1039.386</c:v>
                      </c:pt>
                      <c:pt idx="851">
                        <c:v>1040.385</c:v>
                      </c:pt>
                      <c:pt idx="852">
                        <c:v>1041.4010000000001</c:v>
                      </c:pt>
                      <c:pt idx="853">
                        <c:v>1042.4159999999999</c:v>
                      </c:pt>
                      <c:pt idx="854">
                        <c:v>1043.43</c:v>
                      </c:pt>
                      <c:pt idx="855">
                        <c:v>1044.4349999999999</c:v>
                      </c:pt>
                      <c:pt idx="856">
                        <c:v>1045.4349999999999</c:v>
                      </c:pt>
                      <c:pt idx="857">
                        <c:v>1046.415</c:v>
                      </c:pt>
                      <c:pt idx="858">
                        <c:v>1047.3800000000001</c:v>
                      </c:pt>
                      <c:pt idx="859">
                        <c:v>1048.336</c:v>
                      </c:pt>
                      <c:pt idx="860">
                        <c:v>1049.289</c:v>
                      </c:pt>
                      <c:pt idx="861">
                        <c:v>1050.2360000000001</c:v>
                      </c:pt>
                      <c:pt idx="862">
                        <c:v>1051.1880000000001</c:v>
                      </c:pt>
                      <c:pt idx="863">
                        <c:v>1052.136</c:v>
                      </c:pt>
                      <c:pt idx="864">
                        <c:v>1053.079</c:v>
                      </c:pt>
                      <c:pt idx="865">
                        <c:v>1054.0229999999999</c:v>
                      </c:pt>
                      <c:pt idx="866">
                        <c:v>1054.96</c:v>
                      </c:pt>
                      <c:pt idx="867">
                        <c:v>1055.9059999999999</c:v>
                      </c:pt>
                      <c:pt idx="868">
                        <c:v>1056.857</c:v>
                      </c:pt>
                      <c:pt idx="869">
                        <c:v>1057.81</c:v>
                      </c:pt>
                      <c:pt idx="870">
                        <c:v>1058.758</c:v>
                      </c:pt>
                      <c:pt idx="871">
                        <c:v>1059.7059999999999</c:v>
                      </c:pt>
                      <c:pt idx="872">
                        <c:v>1060.6569999999999</c:v>
                      </c:pt>
                      <c:pt idx="873">
                        <c:v>1061.6110000000001</c:v>
                      </c:pt>
                      <c:pt idx="874">
                        <c:v>1062.5640000000001</c:v>
                      </c:pt>
                      <c:pt idx="875">
                        <c:v>1063.518</c:v>
                      </c:pt>
                      <c:pt idx="876">
                        <c:v>1064.4680000000001</c:v>
                      </c:pt>
                      <c:pt idx="877">
                        <c:v>1065.4179999999999</c:v>
                      </c:pt>
                      <c:pt idx="878">
                        <c:v>1066.366</c:v>
                      </c:pt>
                      <c:pt idx="879">
                        <c:v>1067.316</c:v>
                      </c:pt>
                      <c:pt idx="880">
                        <c:v>1068.2650000000001</c:v>
                      </c:pt>
                      <c:pt idx="881">
                        <c:v>1069.2149999999999</c:v>
                      </c:pt>
                      <c:pt idx="882">
                        <c:v>1070.162</c:v>
                      </c:pt>
                      <c:pt idx="883">
                        <c:v>1071.1079999999999</c:v>
                      </c:pt>
                      <c:pt idx="884">
                        <c:v>1072.0550000000001</c:v>
                      </c:pt>
                      <c:pt idx="885">
                        <c:v>1072.999</c:v>
                      </c:pt>
                      <c:pt idx="886">
                        <c:v>1073.9480000000001</c:v>
                      </c:pt>
                      <c:pt idx="887">
                        <c:v>1074.9000000000001</c:v>
                      </c:pt>
                      <c:pt idx="888">
                        <c:v>1075.854</c:v>
                      </c:pt>
                      <c:pt idx="889">
                        <c:v>1076.8</c:v>
                      </c:pt>
                      <c:pt idx="890">
                        <c:v>1077.741</c:v>
                      </c:pt>
                      <c:pt idx="891">
                        <c:v>1078.682</c:v>
                      </c:pt>
                      <c:pt idx="892">
                        <c:v>1079.624</c:v>
                      </c:pt>
                      <c:pt idx="893">
                        <c:v>1080.5640000000001</c:v>
                      </c:pt>
                      <c:pt idx="894">
                        <c:v>1081.502</c:v>
                      </c:pt>
                      <c:pt idx="895">
                        <c:v>1082.44</c:v>
                      </c:pt>
                      <c:pt idx="896">
                        <c:v>1083.3789999999999</c:v>
                      </c:pt>
                      <c:pt idx="897">
                        <c:v>1084.3209999999999</c:v>
                      </c:pt>
                      <c:pt idx="898">
                        <c:v>1085.2629999999999</c:v>
                      </c:pt>
                      <c:pt idx="899">
                        <c:v>1086.2070000000001</c:v>
                      </c:pt>
                      <c:pt idx="900">
                        <c:v>1087.1500000000001</c:v>
                      </c:pt>
                      <c:pt idx="901">
                        <c:v>1088.085</c:v>
                      </c:pt>
                      <c:pt idx="902">
                        <c:v>1089.0119999999999</c:v>
                      </c:pt>
                      <c:pt idx="903">
                        <c:v>1089.9390000000001</c:v>
                      </c:pt>
                      <c:pt idx="904">
                        <c:v>1090.865</c:v>
                      </c:pt>
                      <c:pt idx="905">
                        <c:v>1091.7929999999999</c:v>
                      </c:pt>
                      <c:pt idx="906">
                        <c:v>1092.7170000000001</c:v>
                      </c:pt>
                      <c:pt idx="907">
                        <c:v>1093.6379999999999</c:v>
                      </c:pt>
                      <c:pt idx="908">
                        <c:v>1094.5540000000001</c:v>
                      </c:pt>
                      <c:pt idx="909">
                        <c:v>1095.4680000000001</c:v>
                      </c:pt>
                      <c:pt idx="910">
                        <c:v>1096.3800000000001</c:v>
                      </c:pt>
                      <c:pt idx="911">
                        <c:v>1097.2909999999999</c:v>
                      </c:pt>
                      <c:pt idx="912">
                        <c:v>1098.2059999999999</c:v>
                      </c:pt>
                      <c:pt idx="913">
                        <c:v>1099.127</c:v>
                      </c:pt>
                      <c:pt idx="914">
                        <c:v>1100.048</c:v>
                      </c:pt>
                      <c:pt idx="915">
                        <c:v>1100.9739999999999</c:v>
                      </c:pt>
                      <c:pt idx="916">
                        <c:v>1101.905</c:v>
                      </c:pt>
                      <c:pt idx="917">
                        <c:v>1102.836</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D$6:$AD$923</c15:sqref>
                        </c15:formulaRef>
                      </c:ext>
                    </c:extLst>
                    <c:numCache>
                      <c:formatCode>General</c:formatCode>
                      <c:ptCount val="918"/>
                      <c:pt idx="0">
                        <c:v>1</c:v>
                      </c:pt>
                      <c:pt idx="1">
                        <c:v>0.99962532783814095</c:v>
                      </c:pt>
                      <c:pt idx="2">
                        <c:v>0.99919664887817805</c:v>
                      </c:pt>
                      <c:pt idx="3">
                        <c:v>0.99892999031253005</c:v>
                      </c:pt>
                      <c:pt idx="4">
                        <c:v>0.99844730455446096</c:v>
                      </c:pt>
                      <c:pt idx="5">
                        <c:v>0.99791061199828501</c:v>
                      </c:pt>
                      <c:pt idx="6">
                        <c:v>0.99737391944210896</c:v>
                      </c:pt>
                      <c:pt idx="7">
                        <c:v>0.99667520649161701</c:v>
                      </c:pt>
                      <c:pt idx="8">
                        <c:v>0.99608450713733598</c:v>
                      </c:pt>
                      <c:pt idx="9">
                        <c:v>0.99544317640983004</c:v>
                      </c:pt>
                      <c:pt idx="10">
                        <c:v>0.99479847025744395</c:v>
                      </c:pt>
                      <c:pt idx="11">
                        <c:v>0.99405250135860801</c:v>
                      </c:pt>
                      <c:pt idx="12">
                        <c:v>0.99335041298323401</c:v>
                      </c:pt>
                      <c:pt idx="13">
                        <c:v>0.99265507545762299</c:v>
                      </c:pt>
                      <c:pt idx="14">
                        <c:v>0.99185172433580104</c:v>
                      </c:pt>
                      <c:pt idx="15">
                        <c:v>0.99110238001208395</c:v>
                      </c:pt>
                      <c:pt idx="16">
                        <c:v>0.99024164666727399</c:v>
                      </c:pt>
                      <c:pt idx="17">
                        <c:v>0.98944167097033398</c:v>
                      </c:pt>
                      <c:pt idx="18">
                        <c:v>0.98863494442362898</c:v>
                      </c:pt>
                      <c:pt idx="19">
                        <c:v>0.98766957290749002</c:v>
                      </c:pt>
                      <c:pt idx="20">
                        <c:v>0.98670420139134996</c:v>
                      </c:pt>
                      <c:pt idx="21">
                        <c:v>0.98579283667331696</c:v>
                      </c:pt>
                      <c:pt idx="22">
                        <c:v>0.98488147195528297</c:v>
                      </c:pt>
                      <c:pt idx="23">
                        <c:v>0.98386209364103705</c:v>
                      </c:pt>
                      <c:pt idx="24">
                        <c:v>0.98289672212489698</c:v>
                      </c:pt>
                      <c:pt idx="25">
                        <c:v>0.98182333701254598</c:v>
                      </c:pt>
                      <c:pt idx="26">
                        <c:v>0.98064531372886599</c:v>
                      </c:pt>
                      <c:pt idx="27">
                        <c:v>0.97951792181840902</c:v>
                      </c:pt>
                      <c:pt idx="28">
                        <c:v>0.97833989853472803</c:v>
                      </c:pt>
                      <c:pt idx="29">
                        <c:v>0.97716187525104703</c:v>
                      </c:pt>
                      <c:pt idx="30">
                        <c:v>0.97603448334059095</c:v>
                      </c:pt>
                      <c:pt idx="31">
                        <c:v>0.97485646005690896</c:v>
                      </c:pt>
                      <c:pt idx="32">
                        <c:v>0.97351304095403002</c:v>
                      </c:pt>
                      <c:pt idx="33">
                        <c:v>0.97233501767035002</c:v>
                      </c:pt>
                      <c:pt idx="34">
                        <c:v>0.97110298758856295</c:v>
                      </c:pt>
                      <c:pt idx="35">
                        <c:v>0.96975956848568401</c:v>
                      </c:pt>
                      <c:pt idx="36">
                        <c:v>0.96831151121147396</c:v>
                      </c:pt>
                      <c:pt idx="37">
                        <c:v>0.96697484295835801</c:v>
                      </c:pt>
                      <c:pt idx="38">
                        <c:v>0.96552678568414796</c:v>
                      </c:pt>
                      <c:pt idx="39">
                        <c:v>0.96402472161183295</c:v>
                      </c:pt>
                      <c:pt idx="40">
                        <c:v>0.96257666433762401</c:v>
                      </c:pt>
                      <c:pt idx="41">
                        <c:v>0.96107797569019005</c:v>
                      </c:pt>
                      <c:pt idx="42">
                        <c:v>0.95951852939488802</c:v>
                      </c:pt>
                      <c:pt idx="43">
                        <c:v>0.95801984074745405</c:v>
                      </c:pt>
                      <c:pt idx="44">
                        <c:v>0.95651777667514004</c:v>
                      </c:pt>
                      <c:pt idx="45">
                        <c:v>0.95485706763338896</c:v>
                      </c:pt>
                      <c:pt idx="46">
                        <c:v>0.953084969570545</c:v>
                      </c:pt>
                      <c:pt idx="47">
                        <c:v>0.95142426052879503</c:v>
                      </c:pt>
                      <c:pt idx="48">
                        <c:v>0.94976017606216201</c:v>
                      </c:pt>
                      <c:pt idx="49">
                        <c:v>0.94804546022230596</c:v>
                      </c:pt>
                      <c:pt idx="50">
                        <c:v>0.94633074438244902</c:v>
                      </c:pt>
                      <c:pt idx="51">
                        <c:v>0.94461602854259297</c:v>
                      </c:pt>
                      <c:pt idx="52">
                        <c:v>0.94279329910652498</c:v>
                      </c:pt>
                      <c:pt idx="53">
                        <c:v>0.94102457646856297</c:v>
                      </c:pt>
                      <c:pt idx="54">
                        <c:v>0.93920184703249598</c:v>
                      </c:pt>
                      <c:pt idx="55">
                        <c:v>0.93748713119263904</c:v>
                      </c:pt>
                      <c:pt idx="56">
                        <c:v>0.93561039495846499</c:v>
                      </c:pt>
                      <c:pt idx="57">
                        <c:v>0.93378429009751596</c:v>
                      </c:pt>
                      <c:pt idx="58">
                        <c:v>0.93185692249011898</c:v>
                      </c:pt>
                      <c:pt idx="59">
                        <c:v>0.93003081762916895</c:v>
                      </c:pt>
                      <c:pt idx="60">
                        <c:v>0.92804606779878496</c:v>
                      </c:pt>
                      <c:pt idx="61">
                        <c:v>0.92616933156461001</c:v>
                      </c:pt>
                      <c:pt idx="62">
                        <c:v>0.92418795715910795</c:v>
                      </c:pt>
                      <c:pt idx="63">
                        <c:v>0.922149200530618</c:v>
                      </c:pt>
                      <c:pt idx="64">
                        <c:v>0.92022183292322002</c:v>
                      </c:pt>
                      <c:pt idx="65">
                        <c:v>0.91823370766795298</c:v>
                      </c:pt>
                      <c:pt idx="66">
                        <c:v>0.916306340060555</c:v>
                      </c:pt>
                      <c:pt idx="67">
                        <c:v>0.91426758343206505</c:v>
                      </c:pt>
                      <c:pt idx="68">
                        <c:v>0.91228620902656099</c:v>
                      </c:pt>
                      <c:pt idx="69">
                        <c:v>0.91024745239807103</c:v>
                      </c:pt>
                      <c:pt idx="70">
                        <c:v>0.90826270256768604</c:v>
                      </c:pt>
                      <c:pt idx="71">
                        <c:v>0.90616993914109001</c:v>
                      </c:pt>
                      <c:pt idx="72">
                        <c:v>0.90418856473558695</c:v>
                      </c:pt>
                      <c:pt idx="73">
                        <c:v>0.902149808107096</c:v>
                      </c:pt>
                      <c:pt idx="74">
                        <c:v>0.90011105147860504</c:v>
                      </c:pt>
                      <c:pt idx="75">
                        <c:v>0.89812967707310198</c:v>
                      </c:pt>
                      <c:pt idx="76">
                        <c:v>0.89609092044461203</c:v>
                      </c:pt>
                      <c:pt idx="77">
                        <c:v>0.89410954603910797</c:v>
                      </c:pt>
                      <c:pt idx="78">
                        <c:v>0.89202015803739299</c:v>
                      </c:pt>
                      <c:pt idx="79">
                        <c:v>0.88998140140890303</c:v>
                      </c:pt>
                      <c:pt idx="80">
                        <c:v>0.88788863798230599</c:v>
                      </c:pt>
                      <c:pt idx="81">
                        <c:v>0.88584988135381604</c:v>
                      </c:pt>
                      <c:pt idx="82">
                        <c:v>0.88376049335210205</c:v>
                      </c:pt>
                      <c:pt idx="83">
                        <c:v>0.88182975031982203</c:v>
                      </c:pt>
                      <c:pt idx="84">
                        <c:v>0.87984500048943703</c:v>
                      </c:pt>
                      <c:pt idx="85">
                        <c:v>0.87780961928582801</c:v>
                      </c:pt>
                      <c:pt idx="86">
                        <c:v>0.87571685585923198</c:v>
                      </c:pt>
                      <c:pt idx="87">
                        <c:v>0.87368147465562196</c:v>
                      </c:pt>
                      <c:pt idx="88">
                        <c:v>0.87169672482523797</c:v>
                      </c:pt>
                      <c:pt idx="89">
                        <c:v>0.86965796819674701</c:v>
                      </c:pt>
                      <c:pt idx="90">
                        <c:v>0.86767659379124396</c:v>
                      </c:pt>
                      <c:pt idx="91">
                        <c:v>0.86558383036464803</c:v>
                      </c:pt>
                      <c:pt idx="92">
                        <c:v>0.86359908053426204</c:v>
                      </c:pt>
                      <c:pt idx="93">
                        <c:v>0.86161770612875999</c:v>
                      </c:pt>
                      <c:pt idx="94">
                        <c:v>0.859632956298374</c:v>
                      </c:pt>
                      <c:pt idx="95">
                        <c:v>0.857648206467989</c:v>
                      </c:pt>
                      <c:pt idx="96">
                        <c:v>0.85566345663760501</c:v>
                      </c:pt>
                      <c:pt idx="97">
                        <c:v>0.85362807543399499</c:v>
                      </c:pt>
                      <c:pt idx="98">
                        <c:v>0.851643325603611</c:v>
                      </c:pt>
                      <c:pt idx="99">
                        <c:v>0.84971595799621302</c:v>
                      </c:pt>
                      <c:pt idx="100">
                        <c:v>0.84772783274094599</c:v>
                      </c:pt>
                      <c:pt idx="101">
                        <c:v>0.84580046513354901</c:v>
                      </c:pt>
                      <c:pt idx="102">
                        <c:v>0.84386972210126898</c:v>
                      </c:pt>
                      <c:pt idx="103">
                        <c:v>0.84188497227088499</c:v>
                      </c:pt>
                      <c:pt idx="104">
                        <c:v>0.83995422923860596</c:v>
                      </c:pt>
                      <c:pt idx="105">
                        <c:v>0.83797285483310202</c:v>
                      </c:pt>
                      <c:pt idx="106">
                        <c:v>0.836042111800823</c:v>
                      </c:pt>
                      <c:pt idx="107">
                        <c:v>0.83411136876854297</c:v>
                      </c:pt>
                      <c:pt idx="108">
                        <c:v>0.83223463253437102</c:v>
                      </c:pt>
                      <c:pt idx="109">
                        <c:v>0.83030726492697304</c:v>
                      </c:pt>
                      <c:pt idx="110">
                        <c:v>0.82837652189469302</c:v>
                      </c:pt>
                      <c:pt idx="111">
                        <c:v>0.82649978566051996</c:v>
                      </c:pt>
                      <c:pt idx="112">
                        <c:v>0.82456566720336</c:v>
                      </c:pt>
                      <c:pt idx="113">
                        <c:v>0.82268893096918705</c:v>
                      </c:pt>
                      <c:pt idx="114">
                        <c:v>0.82076156336178896</c:v>
                      </c:pt>
                      <c:pt idx="115">
                        <c:v>0.81888482712761601</c:v>
                      </c:pt>
                      <c:pt idx="116">
                        <c:v>0.81700809089344095</c:v>
                      </c:pt>
                      <c:pt idx="117">
                        <c:v>0.815131354659268</c:v>
                      </c:pt>
                      <c:pt idx="118">
                        <c:v>0.81320061162698898</c:v>
                      </c:pt>
                      <c:pt idx="119">
                        <c:v>0.811377882190922</c:v>
                      </c:pt>
                      <c:pt idx="120">
                        <c:v>0.80955515275485301</c:v>
                      </c:pt>
                      <c:pt idx="121">
                        <c:v>0.80767841652067995</c:v>
                      </c:pt>
                      <c:pt idx="122">
                        <c:v>0.80580168028650601</c:v>
                      </c:pt>
                      <c:pt idx="123">
                        <c:v>0.80403295764854499</c:v>
                      </c:pt>
                      <c:pt idx="124">
                        <c:v>0.802048207818159</c:v>
                      </c:pt>
                      <c:pt idx="125">
                        <c:v>0.80027948518019698</c:v>
                      </c:pt>
                      <c:pt idx="126">
                        <c:v>0.79845675574413</c:v>
                      </c:pt>
                      <c:pt idx="127">
                        <c:v>0.79658001950995505</c:v>
                      </c:pt>
                      <c:pt idx="128">
                        <c:v>0.79475391464900702</c:v>
                      </c:pt>
                      <c:pt idx="129">
                        <c:v>0.79288055383971501</c:v>
                      </c:pt>
                      <c:pt idx="130">
                        <c:v>0.79105782440364703</c:v>
                      </c:pt>
                      <c:pt idx="131">
                        <c:v>0.78928910176568401</c:v>
                      </c:pt>
                      <c:pt idx="132">
                        <c:v>0.78746299690473598</c:v>
                      </c:pt>
                      <c:pt idx="133">
                        <c:v>0.78564364289354904</c:v>
                      </c:pt>
                      <c:pt idx="134">
                        <c:v>0.78387154483070498</c:v>
                      </c:pt>
                      <c:pt idx="135">
                        <c:v>0.78205219081952004</c:v>
                      </c:pt>
                      <c:pt idx="136">
                        <c:v>0.78028009275667598</c:v>
                      </c:pt>
                      <c:pt idx="137">
                        <c:v>0.778457363320608</c:v>
                      </c:pt>
                      <c:pt idx="138">
                        <c:v>0.77663800930942195</c:v>
                      </c:pt>
                      <c:pt idx="139">
                        <c:v>0.774865911246578</c:v>
                      </c:pt>
                      <c:pt idx="140">
                        <c:v>0.77309718860861598</c:v>
                      </c:pt>
                      <c:pt idx="141">
                        <c:v>0.77122045237444303</c:v>
                      </c:pt>
                      <c:pt idx="142">
                        <c:v>0.76950236110970505</c:v>
                      </c:pt>
                      <c:pt idx="143">
                        <c:v>0.767683007098519</c:v>
                      </c:pt>
                      <c:pt idx="144">
                        <c:v>0.76596491583378101</c:v>
                      </c:pt>
                      <c:pt idx="145">
                        <c:v>0.764196193195819</c:v>
                      </c:pt>
                      <c:pt idx="146">
                        <c:v>0.76253210872918598</c:v>
                      </c:pt>
                      <c:pt idx="147">
                        <c:v>0.76081739288933004</c:v>
                      </c:pt>
                      <c:pt idx="148">
                        <c:v>0.75899466345326305</c:v>
                      </c:pt>
                      <c:pt idx="149">
                        <c:v>0.75722594081530004</c:v>
                      </c:pt>
                      <c:pt idx="150">
                        <c:v>0.75550784955056305</c:v>
                      </c:pt>
                      <c:pt idx="151">
                        <c:v>0.753793133710706</c:v>
                      </c:pt>
                      <c:pt idx="152">
                        <c:v>0.75202778649762603</c:v>
                      </c:pt>
                      <c:pt idx="153">
                        <c:v>0.75030631980800599</c:v>
                      </c:pt>
                      <c:pt idx="154">
                        <c:v>0.74854097259492602</c:v>
                      </c:pt>
                      <c:pt idx="155">
                        <c:v>0.74682625675506997</c:v>
                      </c:pt>
                      <c:pt idx="156">
                        <c:v>0.74505415869222602</c:v>
                      </c:pt>
                      <c:pt idx="157">
                        <c:v>0.743390074225593</c:v>
                      </c:pt>
                      <c:pt idx="158">
                        <c:v>0.74162472701251203</c:v>
                      </c:pt>
                      <c:pt idx="159">
                        <c:v>0.73991001117265598</c:v>
                      </c:pt>
                      <c:pt idx="160">
                        <c:v>0.73819191990791799</c:v>
                      </c:pt>
                      <c:pt idx="161">
                        <c:v>0.73647720406806205</c:v>
                      </c:pt>
                      <c:pt idx="162">
                        <c:v>0.73470848143010004</c:v>
                      </c:pt>
                      <c:pt idx="163">
                        <c:v>0.73304439696346801</c:v>
                      </c:pt>
                      <c:pt idx="164">
                        <c:v>0.73132630569873003</c:v>
                      </c:pt>
                      <c:pt idx="165">
                        <c:v>0.72961158985887298</c:v>
                      </c:pt>
                      <c:pt idx="166">
                        <c:v>0.72789687401901704</c:v>
                      </c:pt>
                      <c:pt idx="167">
                        <c:v>0.72618215817916099</c:v>
                      </c:pt>
                      <c:pt idx="168">
                        <c:v>0.72452144913741101</c:v>
                      </c:pt>
                      <c:pt idx="169">
                        <c:v>0.72274935107456695</c:v>
                      </c:pt>
                      <c:pt idx="170">
                        <c:v>0.72114264883092205</c:v>
                      </c:pt>
                      <c:pt idx="171">
                        <c:v>0.71942455756618395</c:v>
                      </c:pt>
                      <c:pt idx="172">
                        <c:v>0.71770984172632701</c:v>
                      </c:pt>
                      <c:pt idx="173">
                        <c:v>0.71604913268457704</c:v>
                      </c:pt>
                      <c:pt idx="174">
                        <c:v>0.71438504821794502</c:v>
                      </c:pt>
                      <c:pt idx="175">
                        <c:v>0.71272433917619404</c:v>
                      </c:pt>
                      <c:pt idx="176">
                        <c:v>0.71111763693254904</c:v>
                      </c:pt>
                      <c:pt idx="177">
                        <c:v>0.70945355246591701</c:v>
                      </c:pt>
                      <c:pt idx="178">
                        <c:v>0.70784685022227201</c:v>
                      </c:pt>
                      <c:pt idx="179">
                        <c:v>0.70623677255374495</c:v>
                      </c:pt>
                      <c:pt idx="180">
                        <c:v>0.70462669488521801</c:v>
                      </c:pt>
                      <c:pt idx="181">
                        <c:v>0.70291197904536196</c:v>
                      </c:pt>
                      <c:pt idx="182">
                        <c:v>0.70130190137683501</c:v>
                      </c:pt>
                      <c:pt idx="183">
                        <c:v>0.699695199133191</c:v>
                      </c:pt>
                      <c:pt idx="184">
                        <c:v>0.69808512146466495</c:v>
                      </c:pt>
                      <c:pt idx="185">
                        <c:v>0.69653242601912502</c:v>
                      </c:pt>
                      <c:pt idx="186">
                        <c:v>0.69492234835059896</c:v>
                      </c:pt>
                      <c:pt idx="187">
                        <c:v>0.69331227068207202</c:v>
                      </c:pt>
                      <c:pt idx="188">
                        <c:v>0.69170556843842801</c:v>
                      </c:pt>
                      <c:pt idx="189">
                        <c:v>0.69014949756800603</c:v>
                      </c:pt>
                      <c:pt idx="190">
                        <c:v>0.68859680212246699</c:v>
                      </c:pt>
                      <c:pt idx="191">
                        <c:v>0.68698672445394104</c:v>
                      </c:pt>
                      <c:pt idx="192">
                        <c:v>0.68532601541218996</c:v>
                      </c:pt>
                      <c:pt idx="193">
                        <c:v>0.68382395133987595</c:v>
                      </c:pt>
                      <c:pt idx="194">
                        <c:v>0.68226788046945497</c:v>
                      </c:pt>
                      <c:pt idx="195">
                        <c:v>0.68066455365069101</c:v>
                      </c:pt>
                      <c:pt idx="196">
                        <c:v>0.67910510735538898</c:v>
                      </c:pt>
                      <c:pt idx="197">
                        <c:v>0.67760641870795402</c:v>
                      </c:pt>
                      <c:pt idx="198">
                        <c:v>0.67610435463564</c:v>
                      </c:pt>
                      <c:pt idx="199">
                        <c:v>0.67459891513844406</c:v>
                      </c:pt>
                      <c:pt idx="200">
                        <c:v>0.67299558831967998</c:v>
                      </c:pt>
                      <c:pt idx="201">
                        <c:v>0.67149352424736397</c:v>
                      </c:pt>
                      <c:pt idx="202">
                        <c:v>0.66999146017504996</c:v>
                      </c:pt>
                      <c:pt idx="203">
                        <c:v>0.66843538930462898</c:v>
                      </c:pt>
                      <c:pt idx="204">
                        <c:v>0.66693670065719601</c:v>
                      </c:pt>
                      <c:pt idx="205">
                        <c:v>0.66548864338298597</c:v>
                      </c:pt>
                      <c:pt idx="206">
                        <c:v>0.66404058610877703</c:v>
                      </c:pt>
                      <c:pt idx="207">
                        <c:v>0.66259252883456599</c:v>
                      </c:pt>
                      <c:pt idx="208">
                        <c:v>0.66109046476225197</c:v>
                      </c:pt>
                      <c:pt idx="209">
                        <c:v>0.65964578291292397</c:v>
                      </c:pt>
                      <c:pt idx="210">
                        <c:v>0.65814371884060896</c:v>
                      </c:pt>
                      <c:pt idx="211">
                        <c:v>0.65669566156640002</c:v>
                      </c:pt>
                      <c:pt idx="212">
                        <c:v>0.65524760429219098</c:v>
                      </c:pt>
                      <c:pt idx="213">
                        <c:v>0.65374891564475701</c:v>
                      </c:pt>
                      <c:pt idx="214">
                        <c:v>0.652351489743771</c:v>
                      </c:pt>
                      <c:pt idx="215">
                        <c:v>0.65085280109633803</c:v>
                      </c:pt>
                      <c:pt idx="216">
                        <c:v>0.64934736159914097</c:v>
                      </c:pt>
                      <c:pt idx="217">
                        <c:v>0.64795668654791905</c:v>
                      </c:pt>
                      <c:pt idx="218">
                        <c:v>0.64655926064693403</c:v>
                      </c:pt>
                      <c:pt idx="219">
                        <c:v>0.64522259239381796</c:v>
                      </c:pt>
                      <c:pt idx="220">
                        <c:v>0.64393318008904299</c:v>
                      </c:pt>
                      <c:pt idx="221">
                        <c:v>0.64253912961293902</c:v>
                      </c:pt>
                      <c:pt idx="222">
                        <c:v>0.64109107233873097</c:v>
                      </c:pt>
                      <c:pt idx="223">
                        <c:v>0.63964639048940297</c:v>
                      </c:pt>
                      <c:pt idx="224">
                        <c:v>0.63824896458841796</c:v>
                      </c:pt>
                      <c:pt idx="225">
                        <c:v>0.63696292770852503</c:v>
                      </c:pt>
                      <c:pt idx="226">
                        <c:v>0.63562288403052702</c:v>
                      </c:pt>
                      <c:pt idx="227">
                        <c:v>0.63428284035253002</c:v>
                      </c:pt>
                      <c:pt idx="228">
                        <c:v>0.63299680347263698</c:v>
                      </c:pt>
                      <c:pt idx="229">
                        <c:v>0.63181540476407505</c:v>
                      </c:pt>
                      <c:pt idx="230">
                        <c:v>0.63052936788418201</c:v>
                      </c:pt>
                      <c:pt idx="231">
                        <c:v>0.62913869283295998</c:v>
                      </c:pt>
                      <c:pt idx="232">
                        <c:v>0.62769063555875204</c:v>
                      </c:pt>
                      <c:pt idx="233">
                        <c:v>0.62634721645587099</c:v>
                      </c:pt>
                      <c:pt idx="234">
                        <c:v>0.62511181094920298</c:v>
                      </c:pt>
                      <c:pt idx="235">
                        <c:v>0.62387978086741602</c:v>
                      </c:pt>
                      <c:pt idx="236">
                        <c:v>0.62259374398752498</c:v>
                      </c:pt>
                      <c:pt idx="237">
                        <c:v>0.62125370030952598</c:v>
                      </c:pt>
                      <c:pt idx="238">
                        <c:v>0.61996766342963505</c:v>
                      </c:pt>
                      <c:pt idx="239">
                        <c:v>0.61862761975163705</c:v>
                      </c:pt>
                      <c:pt idx="240">
                        <c:v>0.61734158287174401</c:v>
                      </c:pt>
                      <c:pt idx="241">
                        <c:v>0.61616018416318197</c:v>
                      </c:pt>
                      <c:pt idx="242">
                        <c:v>0.61498216087949997</c:v>
                      </c:pt>
                      <c:pt idx="243">
                        <c:v>0.61390877576714997</c:v>
                      </c:pt>
                      <c:pt idx="244">
                        <c:v>0.612619363462376</c:v>
                      </c:pt>
                      <c:pt idx="245">
                        <c:v>0.61133332658248296</c:v>
                      </c:pt>
                      <c:pt idx="246">
                        <c:v>0.61026331689501401</c:v>
                      </c:pt>
                      <c:pt idx="247">
                        <c:v>0.60908191818645196</c:v>
                      </c:pt>
                      <c:pt idx="248">
                        <c:v>0.60790389490277097</c:v>
                      </c:pt>
                      <c:pt idx="249">
                        <c:v>0.60667186482098401</c:v>
                      </c:pt>
                      <c:pt idx="250">
                        <c:v>0.60549046611242197</c:v>
                      </c:pt>
                      <c:pt idx="251">
                        <c:v>0.60431244282874097</c:v>
                      </c:pt>
                      <c:pt idx="252">
                        <c:v>0.60323568229150903</c:v>
                      </c:pt>
                      <c:pt idx="253">
                        <c:v>0.60211166580593301</c:v>
                      </c:pt>
                      <c:pt idx="254">
                        <c:v>0.60104165611846405</c:v>
                      </c:pt>
                      <c:pt idx="255">
                        <c:v>0.59975561923857201</c:v>
                      </c:pt>
                      <c:pt idx="256">
                        <c:v>0.59868223412622101</c:v>
                      </c:pt>
                      <c:pt idx="257">
                        <c:v>0.59766285581197598</c:v>
                      </c:pt>
                      <c:pt idx="258">
                        <c:v>0.59648145710341305</c:v>
                      </c:pt>
                      <c:pt idx="259">
                        <c:v>0.59524942702162598</c:v>
                      </c:pt>
                      <c:pt idx="260">
                        <c:v>0.59417604190927598</c:v>
                      </c:pt>
                      <c:pt idx="261">
                        <c:v>0.59321067039313602</c:v>
                      </c:pt>
                      <c:pt idx="262">
                        <c:v>0.59214066070566596</c:v>
                      </c:pt>
                      <c:pt idx="263">
                        <c:v>0.59112128239142103</c:v>
                      </c:pt>
                      <c:pt idx="264">
                        <c:v>0.59004789727907003</c:v>
                      </c:pt>
                      <c:pt idx="265">
                        <c:v>0.588923880793495</c:v>
                      </c:pt>
                      <c:pt idx="266">
                        <c:v>0.587850495681144</c:v>
                      </c:pt>
                      <c:pt idx="267">
                        <c:v>0.58672310377068704</c:v>
                      </c:pt>
                      <c:pt idx="268">
                        <c:v>0.585703725456442</c:v>
                      </c:pt>
                      <c:pt idx="269">
                        <c:v>0.58463371576897205</c:v>
                      </c:pt>
                      <c:pt idx="270">
                        <c:v>0.58372235105093895</c:v>
                      </c:pt>
                      <c:pt idx="271">
                        <c:v>0.582652341363469</c:v>
                      </c:pt>
                      <c:pt idx="272">
                        <c:v>0.58163296304922396</c:v>
                      </c:pt>
                      <c:pt idx="273">
                        <c:v>0.58066421610820296</c:v>
                      </c:pt>
                      <c:pt idx="274">
                        <c:v>0.57964483779395803</c:v>
                      </c:pt>
                      <c:pt idx="275">
                        <c:v>0.578625459479713</c:v>
                      </c:pt>
                      <c:pt idx="276">
                        <c:v>0.57766346338845398</c:v>
                      </c:pt>
                      <c:pt idx="277">
                        <c:v>0.57669809187231502</c:v>
                      </c:pt>
                      <c:pt idx="278">
                        <c:v>0.57567871355806999</c:v>
                      </c:pt>
                      <c:pt idx="279">
                        <c:v>0.57460532844571899</c:v>
                      </c:pt>
                      <c:pt idx="280">
                        <c:v>0.57364333235445997</c:v>
                      </c:pt>
                      <c:pt idx="281">
                        <c:v>0.57262395404021504</c:v>
                      </c:pt>
                      <c:pt idx="282">
                        <c:v>0.57160457572597001</c:v>
                      </c:pt>
                      <c:pt idx="283">
                        <c:v>0.57063920420983105</c:v>
                      </c:pt>
                      <c:pt idx="284">
                        <c:v>0.56961982589558402</c:v>
                      </c:pt>
                      <c:pt idx="285">
                        <c:v>0.568657829804327</c:v>
                      </c:pt>
                      <c:pt idx="286">
                        <c:v>0.56774308966141096</c:v>
                      </c:pt>
                      <c:pt idx="287">
                        <c:v>0.56672371134716604</c:v>
                      </c:pt>
                      <c:pt idx="288">
                        <c:v>0.56570770845780205</c:v>
                      </c:pt>
                      <c:pt idx="289">
                        <c:v>0.56468833014355702</c:v>
                      </c:pt>
                      <c:pt idx="290">
                        <c:v>0.56372295862741695</c:v>
                      </c:pt>
                      <c:pt idx="291">
                        <c:v>0.56275758711127799</c:v>
                      </c:pt>
                      <c:pt idx="292">
                        <c:v>0.56179559102001897</c:v>
                      </c:pt>
                      <c:pt idx="293">
                        <c:v>0.56082684407899897</c:v>
                      </c:pt>
                      <c:pt idx="294">
                        <c:v>0.55986484798774006</c:v>
                      </c:pt>
                      <c:pt idx="295">
                        <c:v>0.55889947647160099</c:v>
                      </c:pt>
                      <c:pt idx="296">
                        <c:v>0.55793072953057898</c:v>
                      </c:pt>
                      <c:pt idx="297">
                        <c:v>0.55696873343932196</c:v>
                      </c:pt>
                      <c:pt idx="298">
                        <c:v>0.556003361923183</c:v>
                      </c:pt>
                      <c:pt idx="299">
                        <c:v>0.55509199720514901</c:v>
                      </c:pt>
                      <c:pt idx="300">
                        <c:v>0.55401861209279801</c:v>
                      </c:pt>
                      <c:pt idx="301">
                        <c:v>0.55310724737476302</c:v>
                      </c:pt>
                      <c:pt idx="302">
                        <c:v>0.552145251283506</c:v>
                      </c:pt>
                      <c:pt idx="303">
                        <c:v>0.551176504342484</c:v>
                      </c:pt>
                      <c:pt idx="304">
                        <c:v>0.55021113282634504</c:v>
                      </c:pt>
                      <c:pt idx="305">
                        <c:v>0.54919175451209901</c:v>
                      </c:pt>
                      <c:pt idx="306">
                        <c:v>0.54817237619785397</c:v>
                      </c:pt>
                      <c:pt idx="307">
                        <c:v>0.54721038010659595</c:v>
                      </c:pt>
                      <c:pt idx="308">
                        <c:v>0.54624500859045599</c:v>
                      </c:pt>
                      <c:pt idx="309">
                        <c:v>0.54527963707431704</c:v>
                      </c:pt>
                      <c:pt idx="310">
                        <c:v>0.54431426555817697</c:v>
                      </c:pt>
                      <c:pt idx="311">
                        <c:v>0.54329488724393205</c:v>
                      </c:pt>
                      <c:pt idx="312">
                        <c:v>0.54222487755646298</c:v>
                      </c:pt>
                      <c:pt idx="313">
                        <c:v>0.54109748564600602</c:v>
                      </c:pt>
                      <c:pt idx="314">
                        <c:v>0.54023675230119605</c:v>
                      </c:pt>
                      <c:pt idx="315">
                        <c:v>0.53916674261372699</c:v>
                      </c:pt>
                      <c:pt idx="316">
                        <c:v>0.53814736429948196</c:v>
                      </c:pt>
                      <c:pt idx="317">
                        <c:v>0.53713136141011797</c:v>
                      </c:pt>
                      <c:pt idx="318">
                        <c:v>0.53632801028829502</c:v>
                      </c:pt>
                      <c:pt idx="319">
                        <c:v>0.53535926334727402</c:v>
                      </c:pt>
                      <c:pt idx="320">
                        <c:v>0.53396521287117105</c:v>
                      </c:pt>
                      <c:pt idx="321">
                        <c:v>0.53294583455692501</c:v>
                      </c:pt>
                      <c:pt idx="322">
                        <c:v>0.53192983166756203</c:v>
                      </c:pt>
                      <c:pt idx="323">
                        <c:v>0.53074843295899898</c:v>
                      </c:pt>
                      <c:pt idx="324">
                        <c:v>0.52967842327152903</c:v>
                      </c:pt>
                      <c:pt idx="325">
                        <c:v>0.528659044957284</c:v>
                      </c:pt>
                      <c:pt idx="326">
                        <c:v>0.527585659844932</c:v>
                      </c:pt>
                      <c:pt idx="327">
                        <c:v>0.52640426113636996</c:v>
                      </c:pt>
                      <c:pt idx="328">
                        <c:v>0.52522623785268996</c:v>
                      </c:pt>
                      <c:pt idx="329">
                        <c:v>0.523994207770903</c:v>
                      </c:pt>
                      <c:pt idx="330">
                        <c:v>0.52276217768911704</c:v>
                      </c:pt>
                      <c:pt idx="331">
                        <c:v>0.52158077898055399</c:v>
                      </c:pt>
                      <c:pt idx="332">
                        <c:v>0.52029474210066196</c:v>
                      </c:pt>
                      <c:pt idx="333">
                        <c:v>0.51906271201887499</c:v>
                      </c:pt>
                      <c:pt idx="334">
                        <c:v>0.51777329971410202</c:v>
                      </c:pt>
                      <c:pt idx="335">
                        <c:v>0.51643325603610302</c:v>
                      </c:pt>
                      <c:pt idx="336">
                        <c:v>0.51509321235810601</c:v>
                      </c:pt>
                      <c:pt idx="337">
                        <c:v>0.51374979325522696</c:v>
                      </c:pt>
                      <c:pt idx="338">
                        <c:v>0.51230848683078001</c:v>
                      </c:pt>
                      <c:pt idx="339">
                        <c:v>0.51080304733358395</c:v>
                      </c:pt>
                      <c:pt idx="340">
                        <c:v>0.50930098326126805</c:v>
                      </c:pt>
                      <c:pt idx="341">
                        <c:v>0.50780229461383497</c:v>
                      </c:pt>
                      <c:pt idx="342">
                        <c:v>0.50624959916829604</c:v>
                      </c:pt>
                      <c:pt idx="343">
                        <c:v>0.50458551470166202</c:v>
                      </c:pt>
                      <c:pt idx="344">
                        <c:v>0.50292480565991304</c:v>
                      </c:pt>
                      <c:pt idx="345">
                        <c:v>0.50120671439517495</c:v>
                      </c:pt>
                      <c:pt idx="346">
                        <c:v>0.49938398495910702</c:v>
                      </c:pt>
                      <c:pt idx="347">
                        <c:v>0.49750724872493302</c:v>
                      </c:pt>
                      <c:pt idx="348">
                        <c:v>0.49568451928886498</c:v>
                      </c:pt>
                      <c:pt idx="349">
                        <c:v>0.49375377625658601</c:v>
                      </c:pt>
                      <c:pt idx="350">
                        <c:v>0.49166438825487102</c:v>
                      </c:pt>
                      <c:pt idx="351">
                        <c:v>0.48957162482827499</c:v>
                      </c:pt>
                      <c:pt idx="352">
                        <c:v>0.48748223682656</c:v>
                      </c:pt>
                      <c:pt idx="353">
                        <c:v>0.48528145980375298</c:v>
                      </c:pt>
                      <c:pt idx="354">
                        <c:v>0.48297604460961502</c:v>
                      </c:pt>
                      <c:pt idx="355">
                        <c:v>0.48061999804225403</c:v>
                      </c:pt>
                      <c:pt idx="356">
                        <c:v>0.478257200625128</c:v>
                      </c:pt>
                      <c:pt idx="357">
                        <c:v>0.47568512686534398</c:v>
                      </c:pt>
                      <c:pt idx="358">
                        <c:v>0.47311305310556001</c:v>
                      </c:pt>
                      <c:pt idx="359">
                        <c:v>0.47037895895145798</c:v>
                      </c:pt>
                      <c:pt idx="360">
                        <c:v>0.46764148937247502</c:v>
                      </c:pt>
                      <c:pt idx="361">
                        <c:v>0.46485338842026702</c:v>
                      </c:pt>
                      <c:pt idx="362">
                        <c:v>0.46185263570051899</c:v>
                      </c:pt>
                      <c:pt idx="363">
                        <c:v>0.45884850755588802</c:v>
                      </c:pt>
                      <c:pt idx="364">
                        <c:v>0.455739741239928</c:v>
                      </c:pt>
                      <c:pt idx="365">
                        <c:v>0.45263097492396798</c:v>
                      </c:pt>
                      <c:pt idx="366">
                        <c:v>0.44930618141558598</c:v>
                      </c:pt>
                      <c:pt idx="367">
                        <c:v>0.44598138790720299</c:v>
                      </c:pt>
                      <c:pt idx="368">
                        <c:v>0.44249794942938397</c:v>
                      </c:pt>
                      <c:pt idx="369">
                        <c:v>0.43895712872857801</c:v>
                      </c:pt>
                      <c:pt idx="370">
                        <c:v>0.43536567665454901</c:v>
                      </c:pt>
                      <c:pt idx="371">
                        <c:v>0.43171684235753199</c:v>
                      </c:pt>
                      <c:pt idx="372">
                        <c:v>0.428020752112172</c:v>
                      </c:pt>
                      <c:pt idx="373">
                        <c:v>0.42426727964382599</c:v>
                      </c:pt>
                      <c:pt idx="374">
                        <c:v>0.420405793579267</c:v>
                      </c:pt>
                      <c:pt idx="375">
                        <c:v>0.41649030071660298</c:v>
                      </c:pt>
                      <c:pt idx="376">
                        <c:v>0.412581558703702</c:v>
                      </c:pt>
                      <c:pt idx="377">
                        <c:v>0.40861205904293102</c:v>
                      </c:pt>
                      <c:pt idx="378">
                        <c:v>0.40458855258405602</c:v>
                      </c:pt>
                      <c:pt idx="379">
                        <c:v>0.40051441475195698</c:v>
                      </c:pt>
                      <c:pt idx="380">
                        <c:v>0.396440276919857</c:v>
                      </c:pt>
                      <c:pt idx="381">
                        <c:v>0.39230875686477101</c:v>
                      </c:pt>
                      <c:pt idx="382">
                        <c:v>0.388288625830777</c:v>
                      </c:pt>
                      <c:pt idx="383">
                        <c:v>0.38421786342355801</c:v>
                      </c:pt>
                      <c:pt idx="384">
                        <c:v>0.37997832977226098</c:v>
                      </c:pt>
                      <c:pt idx="385">
                        <c:v>0.375904191940161</c:v>
                      </c:pt>
                      <c:pt idx="386">
                        <c:v>0.371880685481285</c:v>
                      </c:pt>
                      <c:pt idx="387">
                        <c:v>0.36786055444729099</c:v>
                      </c:pt>
                      <c:pt idx="388">
                        <c:v>0.363894430211403</c:v>
                      </c:pt>
                      <c:pt idx="389">
                        <c:v>0.35992493055063202</c:v>
                      </c:pt>
                      <c:pt idx="390">
                        <c:v>0.35595880631474502</c:v>
                      </c:pt>
                      <c:pt idx="391">
                        <c:v>0.352151327048292</c:v>
                      </c:pt>
                      <c:pt idx="392">
                        <c:v>0.34834722320672101</c:v>
                      </c:pt>
                      <c:pt idx="393">
                        <c:v>0.344698388909704</c:v>
                      </c:pt>
                      <c:pt idx="394">
                        <c:v>0.34099892323946301</c:v>
                      </c:pt>
                      <c:pt idx="395">
                        <c:v>0.33740747116543401</c:v>
                      </c:pt>
                      <c:pt idx="396">
                        <c:v>0.333924032687615</c:v>
                      </c:pt>
                      <c:pt idx="397">
                        <c:v>0.33049122558302002</c:v>
                      </c:pt>
                      <c:pt idx="398">
                        <c:v>0.32716643207463703</c:v>
                      </c:pt>
                      <c:pt idx="399">
                        <c:v>0.32389564536436</c:v>
                      </c:pt>
                      <c:pt idx="400">
                        <c:v>0.32073287225029401</c:v>
                      </c:pt>
                      <c:pt idx="401">
                        <c:v>0.317620730509453</c:v>
                      </c:pt>
                      <c:pt idx="402">
                        <c:v>0.31456934641648099</c:v>
                      </c:pt>
                      <c:pt idx="403">
                        <c:v>0.31167323186806101</c:v>
                      </c:pt>
                      <c:pt idx="404">
                        <c:v>0.30877711731964302</c:v>
                      </c:pt>
                      <c:pt idx="405">
                        <c:v>0.30598901636743597</c:v>
                      </c:pt>
                      <c:pt idx="406">
                        <c:v>0.30320091541522798</c:v>
                      </c:pt>
                      <c:pt idx="407">
                        <c:v>0.30051745263434998</c:v>
                      </c:pt>
                      <c:pt idx="408">
                        <c:v>0.29794537887456601</c:v>
                      </c:pt>
                      <c:pt idx="409">
                        <c:v>0.29542731191288701</c:v>
                      </c:pt>
                      <c:pt idx="410">
                        <c:v>0.29290586952632702</c:v>
                      </c:pt>
                      <c:pt idx="411">
                        <c:v>0.290438433937872</c:v>
                      </c:pt>
                      <c:pt idx="412">
                        <c:v>0.28802838057240499</c:v>
                      </c:pt>
                      <c:pt idx="413">
                        <c:v>0.28571958995338598</c:v>
                      </c:pt>
                      <c:pt idx="414">
                        <c:v>0.28341417475924802</c:v>
                      </c:pt>
                      <c:pt idx="415">
                        <c:v>0.28110875956511</c:v>
                      </c:pt>
                      <c:pt idx="416">
                        <c:v>0.27886072659396</c:v>
                      </c:pt>
                      <c:pt idx="417">
                        <c:v>0.27660594277304601</c:v>
                      </c:pt>
                      <c:pt idx="418">
                        <c:v>0.274462547973226</c:v>
                      </c:pt>
                      <c:pt idx="419">
                        <c:v>0.272315777748524</c:v>
                      </c:pt>
                      <c:pt idx="420">
                        <c:v>0.27017238294870399</c:v>
                      </c:pt>
                      <c:pt idx="421">
                        <c:v>0.26808299494698901</c:v>
                      </c:pt>
                      <c:pt idx="422">
                        <c:v>0.26599023152039297</c:v>
                      </c:pt>
                      <c:pt idx="423">
                        <c:v>0.26400548169000698</c:v>
                      </c:pt>
                      <c:pt idx="424">
                        <c:v>0.26197010048639802</c:v>
                      </c:pt>
                      <c:pt idx="425">
                        <c:v>0.259931343857908</c:v>
                      </c:pt>
                      <c:pt idx="426">
                        <c:v>0.25794659402752301</c:v>
                      </c:pt>
                      <c:pt idx="427">
                        <c:v>0.25601922642012498</c:v>
                      </c:pt>
                      <c:pt idx="428">
                        <c:v>0.25403447658974099</c:v>
                      </c:pt>
                      <c:pt idx="429">
                        <c:v>0.252049726759356</c:v>
                      </c:pt>
                      <c:pt idx="430">
                        <c:v>0.25012235915195802</c:v>
                      </c:pt>
                      <c:pt idx="431">
                        <c:v>0.24819161611967899</c:v>
                      </c:pt>
                      <c:pt idx="432">
                        <c:v>0.246257497662518</c:v>
                      </c:pt>
                      <c:pt idx="433">
                        <c:v>0.24433013005512</c:v>
                      </c:pt>
                      <c:pt idx="434">
                        <c:v>0.242399387022841</c:v>
                      </c:pt>
                      <c:pt idx="435">
                        <c:v>0.240522650788668</c:v>
                      </c:pt>
                      <c:pt idx="436">
                        <c:v>0.23864591455449499</c:v>
                      </c:pt>
                      <c:pt idx="437">
                        <c:v>0.23671854694709701</c:v>
                      </c:pt>
                      <c:pt idx="438">
                        <c:v>0.234784428489936</c:v>
                      </c:pt>
                      <c:pt idx="439">
                        <c:v>0.23290769225576299</c:v>
                      </c:pt>
                      <c:pt idx="440">
                        <c:v>0.23098032464836499</c:v>
                      </c:pt>
                      <c:pt idx="441">
                        <c:v>0.22904958161608599</c:v>
                      </c:pt>
                      <c:pt idx="442">
                        <c:v>0.22717284538191301</c:v>
                      </c:pt>
                      <c:pt idx="443">
                        <c:v>0.22529610914773901</c:v>
                      </c:pt>
                      <c:pt idx="444">
                        <c:v>0.223368741540341</c:v>
                      </c:pt>
                      <c:pt idx="445">
                        <c:v>0.221492005306168</c:v>
                      </c:pt>
                      <c:pt idx="446">
                        <c:v>0.21955788684900701</c:v>
                      </c:pt>
                      <c:pt idx="447">
                        <c:v>0.21762714381672801</c:v>
                      </c:pt>
                      <c:pt idx="448">
                        <c:v>0.21569977620933001</c:v>
                      </c:pt>
                      <c:pt idx="449">
                        <c:v>0.21376903317705101</c:v>
                      </c:pt>
                      <c:pt idx="450">
                        <c:v>0.21183829014477101</c:v>
                      </c:pt>
                      <c:pt idx="451">
                        <c:v>0.20990754711249199</c:v>
                      </c:pt>
                      <c:pt idx="452">
                        <c:v>0.20797680408021399</c:v>
                      </c:pt>
                      <c:pt idx="453">
                        <c:v>0.20604943647281601</c:v>
                      </c:pt>
                      <c:pt idx="454">
                        <c:v>0.204226707036748</c:v>
                      </c:pt>
                      <c:pt idx="455">
                        <c:v>0.202349970802575</c:v>
                      </c:pt>
                      <c:pt idx="456">
                        <c:v>0.20036184554730799</c:v>
                      </c:pt>
                      <c:pt idx="457">
                        <c:v>0.198542491536122</c:v>
                      </c:pt>
                      <c:pt idx="458">
                        <c:v>0.19666575530194799</c:v>
                      </c:pt>
                      <c:pt idx="459">
                        <c:v>0.194731636844787</c:v>
                      </c:pt>
                      <c:pt idx="460">
                        <c:v>0.192966289631708</c:v>
                      </c:pt>
                      <c:pt idx="461">
                        <c:v>0.191140184770758</c:v>
                      </c:pt>
                      <c:pt idx="462">
                        <c:v>0.18931745533468999</c:v>
                      </c:pt>
                      <c:pt idx="463">
                        <c:v>0.187548732696729</c:v>
                      </c:pt>
                      <c:pt idx="464">
                        <c:v>0.18578001005876599</c:v>
                      </c:pt>
                      <c:pt idx="465">
                        <c:v>0.18411592559213399</c:v>
                      </c:pt>
                      <c:pt idx="466">
                        <c:v>0.182401209752277</c:v>
                      </c:pt>
                      <c:pt idx="467">
                        <c:v>0.18063248711431501</c:v>
                      </c:pt>
                      <c:pt idx="468">
                        <c:v>0.17897177807256501</c:v>
                      </c:pt>
                      <c:pt idx="469">
                        <c:v>0.17725706223270901</c:v>
                      </c:pt>
                      <c:pt idx="470">
                        <c:v>0.17570099136228801</c:v>
                      </c:pt>
                      <c:pt idx="471">
                        <c:v>0.17414829591674899</c:v>
                      </c:pt>
                      <c:pt idx="472">
                        <c:v>0.17253821824822199</c:v>
                      </c:pt>
                      <c:pt idx="473">
                        <c:v>0.17103615417590601</c:v>
                      </c:pt>
                      <c:pt idx="474">
                        <c:v>0.16953746552847301</c:v>
                      </c:pt>
                      <c:pt idx="475">
                        <c:v>0.168140039627488</c:v>
                      </c:pt>
                      <c:pt idx="476">
                        <c:v>0.16669198235327801</c:v>
                      </c:pt>
                      <c:pt idx="477">
                        <c:v>0.16529793187717501</c:v>
                      </c:pt>
                      <c:pt idx="478">
                        <c:v>0.163957888199177</c:v>
                      </c:pt>
                      <c:pt idx="479">
                        <c:v>0.16256383772307301</c:v>
                      </c:pt>
                      <c:pt idx="480">
                        <c:v>0.161277800843181</c:v>
                      </c:pt>
                      <c:pt idx="481">
                        <c:v>0.16004577076139401</c:v>
                      </c:pt>
                      <c:pt idx="482">
                        <c:v>0.15875635845662101</c:v>
                      </c:pt>
                      <c:pt idx="483">
                        <c:v>0.15762896654616401</c:v>
                      </c:pt>
                      <c:pt idx="484">
                        <c:v>0.15640031188925901</c:v>
                      </c:pt>
                      <c:pt idx="485">
                        <c:v>0.155323551352026</c:v>
                      </c:pt>
                      <c:pt idx="486">
                        <c:v>0.15414890349322699</c:v>
                      </c:pt>
                      <c:pt idx="487">
                        <c:v>0.15301813615788901</c:v>
                      </c:pt>
                      <c:pt idx="488">
                        <c:v>0.15200213326852499</c:v>
                      </c:pt>
                      <c:pt idx="489">
                        <c:v>0.15092874815617499</c:v>
                      </c:pt>
                      <c:pt idx="490">
                        <c:v>0.14990936984192799</c:v>
                      </c:pt>
                      <c:pt idx="491">
                        <c:v>0.14894737375067099</c:v>
                      </c:pt>
                      <c:pt idx="492">
                        <c:v>0.14803263360775501</c:v>
                      </c:pt>
                      <c:pt idx="493">
                        <c:v>0.14712126888972099</c:v>
                      </c:pt>
                      <c:pt idx="494">
                        <c:v>0.14610189057547601</c:v>
                      </c:pt>
                      <c:pt idx="495">
                        <c:v>0.14524453265554799</c:v>
                      </c:pt>
                      <c:pt idx="496">
                        <c:v>0.14438717473561999</c:v>
                      </c:pt>
                      <c:pt idx="497">
                        <c:v>0.14347918544246699</c:v>
                      </c:pt>
                      <c:pt idx="498">
                        <c:v>0.14262182752253899</c:v>
                      </c:pt>
                      <c:pt idx="499">
                        <c:v>0.141815100975835</c:v>
                      </c:pt>
                      <c:pt idx="500">
                        <c:v>0.140957743055907</c:v>
                      </c:pt>
                      <c:pt idx="501">
                        <c:v>0.14015439193408399</c:v>
                      </c:pt>
                      <c:pt idx="502">
                        <c:v>0.139347665387381</c:v>
                      </c:pt>
                      <c:pt idx="503">
                        <c:v>0.13854431426555899</c:v>
                      </c:pt>
                      <c:pt idx="504">
                        <c:v>0.13779159451695999</c:v>
                      </c:pt>
                      <c:pt idx="505">
                        <c:v>0.13704225019324301</c:v>
                      </c:pt>
                      <c:pt idx="506">
                        <c:v>0.13634353724275</c:v>
                      </c:pt>
                      <c:pt idx="507">
                        <c:v>0.13564819971713901</c:v>
                      </c:pt>
                      <c:pt idx="508">
                        <c:v>0.134898855393423</c:v>
                      </c:pt>
                      <c:pt idx="509">
                        <c:v>0.13420014244292899</c:v>
                      </c:pt>
                      <c:pt idx="510">
                        <c:v>0.13345079811921301</c:v>
                      </c:pt>
                      <c:pt idx="511">
                        <c:v>0.132752085168721</c:v>
                      </c:pt>
                      <c:pt idx="512">
                        <c:v>0.13205674764311001</c:v>
                      </c:pt>
                      <c:pt idx="513">
                        <c:v>0.13130402789451101</c:v>
                      </c:pt>
                      <c:pt idx="514">
                        <c:v>0.13060869036889999</c:v>
                      </c:pt>
                      <c:pt idx="515">
                        <c:v>0.129913352843289</c:v>
                      </c:pt>
                      <c:pt idx="516">
                        <c:v>0.12926864669090199</c:v>
                      </c:pt>
                      <c:pt idx="517">
                        <c:v>0.128623940538515</c:v>
                      </c:pt>
                      <c:pt idx="518">
                        <c:v>0.12792860301290401</c:v>
                      </c:pt>
                      <c:pt idx="519">
                        <c:v>0.12723326548729399</c:v>
                      </c:pt>
                      <c:pt idx="520">
                        <c:v>0.126531177111918</c:v>
                      </c:pt>
                      <c:pt idx="521">
                        <c:v>0.12583583958630701</c:v>
                      </c:pt>
                      <c:pt idx="522">
                        <c:v>0.12524514023202701</c:v>
                      </c:pt>
                      <c:pt idx="523">
                        <c:v>0.124603809504522</c:v>
                      </c:pt>
                      <c:pt idx="524">
                        <c:v>0.123908471978911</c:v>
                      </c:pt>
                      <c:pt idx="525">
                        <c:v>0.1232131344533</c:v>
                      </c:pt>
                      <c:pt idx="526">
                        <c:v>0.122511046077924</c:v>
                      </c:pt>
                      <c:pt idx="527">
                        <c:v>0.121869715350419</c:v>
                      </c:pt>
                      <c:pt idx="528">
                        <c:v>0.121174377824808</c:v>
                      </c:pt>
                      <c:pt idx="529">
                        <c:v>0.120529671672422</c:v>
                      </c:pt>
                      <c:pt idx="530">
                        <c:v>0.119888340944917</c:v>
                      </c:pt>
                      <c:pt idx="531">
                        <c:v>0.119186252569542</c:v>
                      </c:pt>
                      <c:pt idx="532">
                        <c:v>0.11854492184203599</c:v>
                      </c:pt>
                      <c:pt idx="533">
                        <c:v>0.11790021568965001</c:v>
                      </c:pt>
                      <c:pt idx="534">
                        <c:v>0.117258884962145</c:v>
                      </c:pt>
                      <c:pt idx="535">
                        <c:v>0.116668185607863</c:v>
                      </c:pt>
                      <c:pt idx="536">
                        <c:v>0.116023479455477</c:v>
                      </c:pt>
                      <c:pt idx="537">
                        <c:v>0.11538214872797101</c:v>
                      </c:pt>
                      <c:pt idx="538">
                        <c:v>0.11479144937369</c:v>
                      </c:pt>
                      <c:pt idx="539">
                        <c:v>0.11420075001940801</c:v>
                      </c:pt>
                      <c:pt idx="540">
                        <c:v>0.113559419291903</c:v>
                      </c:pt>
                      <c:pt idx="541">
                        <c:v>0.112968719937622</c:v>
                      </c:pt>
                      <c:pt idx="542">
                        <c:v>0.112324013785235</c:v>
                      </c:pt>
                      <c:pt idx="543">
                        <c:v>0.111736689855835</c:v>
                      </c:pt>
                      <c:pt idx="544">
                        <c:v>0.11114599050155501</c:v>
                      </c:pt>
                      <c:pt idx="545">
                        <c:v>0.110555291147273</c:v>
                      </c:pt>
                      <c:pt idx="546">
                        <c:v>0.109913960419768</c:v>
                      </c:pt>
                      <c:pt idx="547">
                        <c:v>0.109323261065486</c:v>
                      </c:pt>
                      <c:pt idx="548">
                        <c:v>0.108732561711205</c:v>
                      </c:pt>
                      <c:pt idx="549">
                        <c:v>0.10819924457991199</c:v>
                      </c:pt>
                      <c:pt idx="550">
                        <c:v>0.10760854522563</c:v>
                      </c:pt>
                      <c:pt idx="551">
                        <c:v>0.106963839073244</c:v>
                      </c:pt>
                      <c:pt idx="552">
                        <c:v>0.106427146517068</c:v>
                      </c:pt>
                      <c:pt idx="553">
                        <c:v>0.10583644716278599</c:v>
                      </c:pt>
                      <c:pt idx="554">
                        <c:v>0.105303130031492</c:v>
                      </c:pt>
                      <c:pt idx="555">
                        <c:v>0.104766437475317</c:v>
                      </c:pt>
                      <c:pt idx="556">
                        <c:v>0.10428375171724701</c:v>
                      </c:pt>
                      <c:pt idx="557">
                        <c:v>0.103693052362966</c:v>
                      </c:pt>
                      <c:pt idx="558">
                        <c:v>0.10315635980679</c:v>
                      </c:pt>
                      <c:pt idx="559">
                        <c:v>0.102623042675497</c:v>
                      </c:pt>
                      <c:pt idx="560">
                        <c:v>0.102032343321215</c:v>
                      </c:pt>
                      <c:pt idx="561">
                        <c:v>0.101549657563146</c:v>
                      </c:pt>
                      <c:pt idx="562">
                        <c:v>0.10106359638019401</c:v>
                      </c:pt>
                      <c:pt idx="563">
                        <c:v>0.100530279248901</c:v>
                      </c:pt>
                      <c:pt idx="564">
                        <c:v>0.100044218065949</c:v>
                      </c:pt>
                      <c:pt idx="565">
                        <c:v>9.9615539105985196E-2</c:v>
                      </c:pt>
                      <c:pt idx="566">
                        <c:v>9.9031590601466601E-2</c:v>
                      </c:pt>
                      <c:pt idx="567">
                        <c:v>9.8545529418515604E-2</c:v>
                      </c:pt>
                      <c:pt idx="568">
                        <c:v>9.8116850458550897E-2</c:v>
                      </c:pt>
                      <c:pt idx="569">
                        <c:v>9.7634164700481404E-2</c:v>
                      </c:pt>
                      <c:pt idx="570">
                        <c:v>9.7097472144305905E-2</c:v>
                      </c:pt>
                      <c:pt idx="571">
                        <c:v>9.6614786386236301E-2</c:v>
                      </c:pt>
                      <c:pt idx="572">
                        <c:v>9.6135476053048299E-2</c:v>
                      </c:pt>
                      <c:pt idx="573">
                        <c:v>9.5649414870096205E-2</c:v>
                      </c:pt>
                      <c:pt idx="574">
                        <c:v>9.5220735910132706E-2</c:v>
                      </c:pt>
                      <c:pt idx="575">
                        <c:v>9.4792056950167999E-2</c:v>
                      </c:pt>
                      <c:pt idx="576">
                        <c:v>9.4309371192098507E-2</c:v>
                      </c:pt>
                      <c:pt idx="577">
                        <c:v>9.3880692232134993E-2</c:v>
                      </c:pt>
                      <c:pt idx="578">
                        <c:v>9.3343999675959494E-2</c:v>
                      </c:pt>
                      <c:pt idx="579">
                        <c:v>9.2861313917888696E-2</c:v>
                      </c:pt>
                      <c:pt idx="580">
                        <c:v>9.2432634957925294E-2</c:v>
                      </c:pt>
                      <c:pt idx="581">
                        <c:v>9.2111969594172796E-2</c:v>
                      </c:pt>
                      <c:pt idx="582">
                        <c:v>9.1575277037997296E-2</c:v>
                      </c:pt>
                      <c:pt idx="583">
                        <c:v>9.1200604876138694E-2</c:v>
                      </c:pt>
                      <c:pt idx="584">
                        <c:v>9.0771925916174001E-2</c:v>
                      </c:pt>
                      <c:pt idx="585">
                        <c:v>9.0343246956210502E-2</c:v>
                      </c:pt>
                      <c:pt idx="586">
                        <c:v>8.9968574794351899E-2</c:v>
                      </c:pt>
                      <c:pt idx="587">
                        <c:v>8.9536520409505896E-2</c:v>
                      </c:pt>
                      <c:pt idx="588">
                        <c:v>8.9057210076317797E-2</c:v>
                      </c:pt>
                      <c:pt idx="589">
                        <c:v>8.85711488933668E-2</c:v>
                      </c:pt>
                      <c:pt idx="590">
                        <c:v>8.8199852156389702E-2</c:v>
                      </c:pt>
                      <c:pt idx="591">
                        <c:v>8.7821804569649706E-2</c:v>
                      </c:pt>
                      <c:pt idx="592">
                        <c:v>8.7393125609686206E-2</c:v>
                      </c:pt>
                      <c:pt idx="593">
                        <c:v>8.7018453447827701E-2</c:v>
                      </c:pt>
                      <c:pt idx="594">
                        <c:v>8.6643781285969002E-2</c:v>
                      </c:pt>
                      <c:pt idx="595">
                        <c:v>8.6265733699228894E-2</c:v>
                      </c:pt>
                      <c:pt idx="596">
                        <c:v>8.5894436962251894E-2</c:v>
                      </c:pt>
                      <c:pt idx="597">
                        <c:v>8.5465758002288506E-2</c:v>
                      </c:pt>
                      <c:pt idx="598">
                        <c:v>8.5141717213654503E-2</c:v>
                      </c:pt>
                      <c:pt idx="599">
                        <c:v>8.4817676425019195E-2</c:v>
                      </c:pt>
                      <c:pt idx="600">
                        <c:v>8.4388997465055807E-2</c:v>
                      </c:pt>
                      <c:pt idx="601">
                        <c:v>8.4017700728078695E-2</c:v>
                      </c:pt>
                      <c:pt idx="602">
                        <c:v>8.3643028566220204E-2</c:v>
                      </c:pt>
                      <c:pt idx="603">
                        <c:v>8.32109741813752E-2</c:v>
                      </c:pt>
                      <c:pt idx="604">
                        <c:v>8.2940940190846094E-2</c:v>
                      </c:pt>
                      <c:pt idx="605">
                        <c:v>8.2512261230882594E-2</c:v>
                      </c:pt>
                      <c:pt idx="606">
                        <c:v>8.2140964493905497E-2</c:v>
                      </c:pt>
                      <c:pt idx="607">
                        <c:v>8.1870930503376502E-2</c:v>
                      </c:pt>
                      <c:pt idx="608">
                        <c:v>8.1496258341519107E-2</c:v>
                      </c:pt>
                      <c:pt idx="609">
                        <c:v>8.1175592977766595E-2</c:v>
                      </c:pt>
                      <c:pt idx="610">
                        <c:v>8.0851552189131301E-2</c:v>
                      </c:pt>
                      <c:pt idx="611">
                        <c:v>8.0530886825378803E-2</c:v>
                      </c:pt>
                      <c:pt idx="612">
                        <c:v>8.0156214663520201E-2</c:v>
                      </c:pt>
                      <c:pt idx="613">
                        <c:v>7.9835549299767702E-2</c:v>
                      </c:pt>
                      <c:pt idx="614">
                        <c:v>7.9511508511133797E-2</c:v>
                      </c:pt>
                      <c:pt idx="615">
                        <c:v>7.9190843147381201E-2</c:v>
                      </c:pt>
                      <c:pt idx="616">
                        <c:v>7.8870177783628703E-2</c:v>
                      </c:pt>
                      <c:pt idx="617">
                        <c:v>7.8546136994993507E-2</c:v>
                      </c:pt>
                      <c:pt idx="618">
                        <c:v>7.8225471631240898E-2</c:v>
                      </c:pt>
                      <c:pt idx="619">
                        <c:v>7.7901430842607006E-2</c:v>
                      </c:pt>
                      <c:pt idx="620">
                        <c:v>7.7584140903735999E-2</c:v>
                      </c:pt>
                      <c:pt idx="621">
                        <c:v>7.7317482338089605E-2</c:v>
                      </c:pt>
                      <c:pt idx="622">
                        <c:v>7.6993441549454297E-2</c:v>
                      </c:pt>
                      <c:pt idx="623">
                        <c:v>7.6726782983807904E-2</c:v>
                      </c:pt>
                      <c:pt idx="624">
                        <c:v>7.6402742195173901E-2</c:v>
                      </c:pt>
                      <c:pt idx="625">
                        <c:v>7.6082076831421305E-2</c:v>
                      </c:pt>
                      <c:pt idx="626">
                        <c:v>7.5758036042786206E-2</c:v>
                      </c:pt>
                      <c:pt idx="627">
                        <c:v>7.5491377477139701E-2</c:v>
                      </c:pt>
                      <c:pt idx="628">
                        <c:v>7.5278725709598093E-2</c:v>
                      </c:pt>
                      <c:pt idx="629">
                        <c:v>7.4954684920964104E-2</c:v>
                      </c:pt>
                      <c:pt idx="630">
                        <c:v>7.4688026355317697E-2</c:v>
                      </c:pt>
                      <c:pt idx="631">
                        <c:v>7.4309978768577603E-2</c:v>
                      </c:pt>
                      <c:pt idx="632">
                        <c:v>7.4043320202930002E-2</c:v>
                      </c:pt>
                      <c:pt idx="633">
                        <c:v>7.3776661637283594E-2</c:v>
                      </c:pt>
                      <c:pt idx="634">
                        <c:v>7.3506627646754405E-2</c:v>
                      </c:pt>
                      <c:pt idx="635">
                        <c:v>7.3185962283001907E-2</c:v>
                      </c:pt>
                      <c:pt idx="636">
                        <c:v>7.2861921494367904E-2</c:v>
                      </c:pt>
                      <c:pt idx="637">
                        <c:v>7.2544631555496897E-2</c:v>
                      </c:pt>
                      <c:pt idx="638">
                        <c:v>7.22712221400863E-2</c:v>
                      </c:pt>
                      <c:pt idx="639">
                        <c:v>7.2004563574439906E-2</c:v>
                      </c:pt>
                      <c:pt idx="640">
                        <c:v>7.1791911806898298E-2</c:v>
                      </c:pt>
                      <c:pt idx="641">
                        <c:v>7.1525253241251793E-2</c:v>
                      </c:pt>
                      <c:pt idx="642">
                        <c:v>7.1255219250722701E-2</c:v>
                      </c:pt>
                      <c:pt idx="643">
                        <c:v>7.0985185260194705E-2</c:v>
                      </c:pt>
                      <c:pt idx="644">
                        <c:v>7.0718526694546993E-2</c:v>
                      </c:pt>
                      <c:pt idx="645">
                        <c:v>7.0451868128900599E-2</c:v>
                      </c:pt>
                      <c:pt idx="646">
                        <c:v>7.0239216361359005E-2</c:v>
                      </c:pt>
                      <c:pt idx="647">
                        <c:v>6.9965806945949699E-2</c:v>
                      </c:pt>
                      <c:pt idx="648">
                        <c:v>6.9699148380302001E-2</c:v>
                      </c:pt>
                      <c:pt idx="649">
                        <c:v>6.9432489814655607E-2</c:v>
                      </c:pt>
                      <c:pt idx="650">
                        <c:v>6.9108449026021507E-2</c:v>
                      </c:pt>
                      <c:pt idx="651">
                        <c:v>6.8841790460373906E-2</c:v>
                      </c:pt>
                      <c:pt idx="652">
                        <c:v>6.8521125096621296E-2</c:v>
                      </c:pt>
                      <c:pt idx="653">
                        <c:v>6.8251091106092301E-2</c:v>
                      </c:pt>
                      <c:pt idx="654">
                        <c:v>6.8092446136656798E-2</c:v>
                      </c:pt>
                      <c:pt idx="655">
                        <c:v>6.7822412146128802E-2</c:v>
                      </c:pt>
                      <c:pt idx="656">
                        <c:v>6.7501746782376304E-2</c:v>
                      </c:pt>
                      <c:pt idx="657">
                        <c:v>6.7231712791847101E-2</c:v>
                      </c:pt>
                      <c:pt idx="658">
                        <c:v>6.6965054226200693E-2</c:v>
                      </c:pt>
                      <c:pt idx="659">
                        <c:v>6.6803033831883699E-2</c:v>
                      </c:pt>
                      <c:pt idx="660">
                        <c:v>6.6485743893012705E-2</c:v>
                      </c:pt>
                      <c:pt idx="661">
                        <c:v>6.6215709902483502E-2</c:v>
                      </c:pt>
                      <c:pt idx="662">
                        <c:v>6.5945675911955701E-2</c:v>
                      </c:pt>
                      <c:pt idx="663">
                        <c:v>6.5625010548203105E-2</c:v>
                      </c:pt>
                      <c:pt idx="664">
                        <c:v>6.5408983355780104E-2</c:v>
                      </c:pt>
                      <c:pt idx="665">
                        <c:v>6.5142324790132405E-2</c:v>
                      </c:pt>
                      <c:pt idx="666">
                        <c:v>6.4821659426379893E-2</c:v>
                      </c:pt>
                      <c:pt idx="667">
                        <c:v>6.4551625435851898E-2</c:v>
                      </c:pt>
                      <c:pt idx="668">
                        <c:v>6.4284966870204199E-2</c:v>
                      </c:pt>
                      <c:pt idx="669">
                        <c:v>6.4068939677781295E-2</c:v>
                      </c:pt>
                      <c:pt idx="670">
                        <c:v>6.3856287910240894E-2</c:v>
                      </c:pt>
                      <c:pt idx="671">
                        <c:v>6.3640260717817795E-2</c:v>
                      </c:pt>
                      <c:pt idx="672">
                        <c:v>6.3427608950276201E-2</c:v>
                      </c:pt>
                      <c:pt idx="673">
                        <c:v>6.3160950384629794E-2</c:v>
                      </c:pt>
                      <c:pt idx="674">
                        <c:v>6.2836909595995805E-2</c:v>
                      </c:pt>
                      <c:pt idx="675">
                        <c:v>6.2570251030348106E-2</c:v>
                      </c:pt>
                      <c:pt idx="676">
                        <c:v>6.2303592464701602E-2</c:v>
                      </c:pt>
                      <c:pt idx="677">
                        <c:v>6.1979551676067599E-2</c:v>
                      </c:pt>
                      <c:pt idx="678">
                        <c:v>6.1766899908526102E-2</c:v>
                      </c:pt>
                      <c:pt idx="679">
                        <c:v>6.1550872716103003E-2</c:v>
                      </c:pt>
                      <c:pt idx="680">
                        <c:v>6.1338220948561499E-2</c:v>
                      </c:pt>
                      <c:pt idx="681">
                        <c:v>6.1068186958033503E-2</c:v>
                      </c:pt>
                      <c:pt idx="682">
                        <c:v>6.0798152967504397E-2</c:v>
                      </c:pt>
                      <c:pt idx="683">
                        <c:v>6.0585501199962803E-2</c:v>
                      </c:pt>
                      <c:pt idx="684">
                        <c:v>6.0369474007540898E-2</c:v>
                      </c:pt>
                      <c:pt idx="685">
                        <c:v>6.0102815441893297E-2</c:v>
                      </c:pt>
                      <c:pt idx="686">
                        <c:v>5.9890163674352799E-2</c:v>
                      </c:pt>
                      <c:pt idx="687">
                        <c:v>5.95121160876129E-2</c:v>
                      </c:pt>
                      <c:pt idx="688">
                        <c:v>5.9245457521965202E-2</c:v>
                      </c:pt>
                      <c:pt idx="689">
                        <c:v>5.8978798956318801E-2</c:v>
                      </c:pt>
                      <c:pt idx="690">
                        <c:v>5.8816778562001702E-2</c:v>
                      </c:pt>
                      <c:pt idx="691">
                        <c:v>5.8604126794460101E-2</c:v>
                      </c:pt>
                      <c:pt idx="692">
                        <c:v>5.83880996020371E-2</c:v>
                      </c:pt>
                      <c:pt idx="693">
                        <c:v>5.8121441036390602E-2</c:v>
                      </c:pt>
                      <c:pt idx="694">
                        <c:v>5.7902038419086102E-2</c:v>
                      </c:pt>
                      <c:pt idx="695">
                        <c:v>5.7635379853438501E-2</c:v>
                      </c:pt>
                      <c:pt idx="696">
                        <c:v>5.7368721287792003E-2</c:v>
                      </c:pt>
                      <c:pt idx="697">
                        <c:v>5.7102062722145602E-2</c:v>
                      </c:pt>
                      <c:pt idx="698">
                        <c:v>5.6886035529722503E-2</c:v>
                      </c:pt>
                      <c:pt idx="699">
                        <c:v>5.66160015391933E-2</c:v>
                      </c:pt>
                      <c:pt idx="700">
                        <c:v>5.63493429735469E-2</c:v>
                      </c:pt>
                      <c:pt idx="701">
                        <c:v>5.6136691206005403E-2</c:v>
                      </c:pt>
                      <c:pt idx="702">
                        <c:v>5.5920664013582297E-2</c:v>
                      </c:pt>
                      <c:pt idx="703">
                        <c:v>5.5654005447935903E-2</c:v>
                      </c:pt>
                      <c:pt idx="704">
                        <c:v>5.53839714574067E-2</c:v>
                      </c:pt>
                      <c:pt idx="705">
                        <c:v>5.5167944264983601E-2</c:v>
                      </c:pt>
                      <c:pt idx="706">
                        <c:v>5.5012674720430803E-2</c:v>
                      </c:pt>
                      <c:pt idx="707">
                        <c:v>5.4850654326112601E-2</c:v>
                      </c:pt>
                      <c:pt idx="708">
                        <c:v>5.4526613537478598E-2</c:v>
                      </c:pt>
                      <c:pt idx="709">
                        <c:v>5.42599549718321E-2</c:v>
                      </c:pt>
                      <c:pt idx="710">
                        <c:v>5.4043927779409098E-2</c:v>
                      </c:pt>
                      <c:pt idx="711">
                        <c:v>5.3831276011867497E-2</c:v>
                      </c:pt>
                      <c:pt idx="712">
                        <c:v>5.3615248819444503E-2</c:v>
                      </c:pt>
                      <c:pt idx="713">
                        <c:v>5.3348590253797998E-2</c:v>
                      </c:pt>
                      <c:pt idx="714">
                        <c:v>5.3135938486256397E-2</c:v>
                      </c:pt>
                      <c:pt idx="715">
                        <c:v>5.2919911293833298E-2</c:v>
                      </c:pt>
                      <c:pt idx="716">
                        <c:v>5.2649877303305399E-2</c:v>
                      </c:pt>
                      <c:pt idx="717">
                        <c:v>5.2329211939552901E-2</c:v>
                      </c:pt>
                      <c:pt idx="718">
                        <c:v>5.2167191545235997E-2</c:v>
                      </c:pt>
                      <c:pt idx="719">
                        <c:v>5.2005171150919002E-2</c:v>
                      </c:pt>
                      <c:pt idx="720">
                        <c:v>5.1900532979588299E-2</c:v>
                      </c:pt>
                      <c:pt idx="721">
                        <c:v>5.1687881212047898E-2</c:v>
                      </c:pt>
                      <c:pt idx="722">
                        <c:v>5.1525860817729703E-2</c:v>
                      </c:pt>
                      <c:pt idx="723">
                        <c:v>5.12018200290957E-2</c:v>
                      </c:pt>
                      <c:pt idx="724">
                        <c:v>5.0935161463449202E-2</c:v>
                      </c:pt>
                      <c:pt idx="725">
                        <c:v>5.0773141069132201E-2</c:v>
                      </c:pt>
                      <c:pt idx="726">
                        <c:v>5.0506482503484502E-2</c:v>
                      </c:pt>
                      <c:pt idx="727">
                        <c:v>5.0290455311061598E-2</c:v>
                      </c:pt>
                      <c:pt idx="728">
                        <c:v>5.00237967454151E-2</c:v>
                      </c:pt>
                      <c:pt idx="729">
                        <c:v>4.9811144977873499E-2</c:v>
                      </c:pt>
                      <c:pt idx="730">
                        <c:v>4.9537735562464102E-2</c:v>
                      </c:pt>
                      <c:pt idx="731">
                        <c:v>4.9382466017910097E-2</c:v>
                      </c:pt>
                      <c:pt idx="732">
                        <c:v>4.9166438825486998E-2</c:v>
                      </c:pt>
                      <c:pt idx="733">
                        <c:v>4.8896404834957802E-2</c:v>
                      </c:pt>
                      <c:pt idx="734">
                        <c:v>4.8737759865522298E-2</c:v>
                      </c:pt>
                      <c:pt idx="735">
                        <c:v>4.8363087703664903E-2</c:v>
                      </c:pt>
                      <c:pt idx="736">
                        <c:v>4.8201067309347902E-2</c:v>
                      </c:pt>
                      <c:pt idx="737">
                        <c:v>4.79850401169249E-2</c:v>
                      </c:pt>
                      <c:pt idx="738">
                        <c:v>4.7877026520712802E-2</c:v>
                      </c:pt>
                      <c:pt idx="739">
                        <c:v>4.7505729783736898E-2</c:v>
                      </c:pt>
                      <c:pt idx="740">
                        <c:v>4.7289702591313799E-2</c:v>
                      </c:pt>
                      <c:pt idx="741">
                        <c:v>4.7181688995101702E-2</c:v>
                      </c:pt>
                      <c:pt idx="742">
                        <c:v>4.6915030429455197E-2</c:v>
                      </c:pt>
                      <c:pt idx="743">
                        <c:v>4.6648371863808803E-2</c:v>
                      </c:pt>
                      <c:pt idx="744">
                        <c:v>4.6486351469490497E-2</c:v>
                      </c:pt>
                      <c:pt idx="745">
                        <c:v>4.63243310751736E-2</c:v>
                      </c:pt>
                      <c:pt idx="746">
                        <c:v>4.6108303882750501E-2</c:v>
                      </c:pt>
                      <c:pt idx="747">
                        <c:v>4.5895652115210198E-2</c:v>
                      </c:pt>
                      <c:pt idx="748">
                        <c:v>4.5679624922787099E-2</c:v>
                      </c:pt>
                      <c:pt idx="749">
                        <c:v>4.5466973155245498E-2</c:v>
                      </c:pt>
                      <c:pt idx="750">
                        <c:v>4.5142932366611502E-2</c:v>
                      </c:pt>
                      <c:pt idx="751">
                        <c:v>4.4984287397175998E-2</c:v>
                      </c:pt>
                      <c:pt idx="752">
                        <c:v>4.4771635629634397E-2</c:v>
                      </c:pt>
                      <c:pt idx="753">
                        <c:v>4.4609615235317403E-2</c:v>
                      </c:pt>
                      <c:pt idx="754">
                        <c:v>4.43395812447894E-2</c:v>
                      </c:pt>
                      <c:pt idx="755">
                        <c:v>4.4123554052366502E-2</c:v>
                      </c:pt>
                      <c:pt idx="756">
                        <c:v>4.3910902284824901E-2</c:v>
                      </c:pt>
                      <c:pt idx="757">
                        <c:v>4.3640868294296899E-2</c:v>
                      </c:pt>
                      <c:pt idx="758">
                        <c:v>4.3374209728649298E-2</c:v>
                      </c:pt>
                      <c:pt idx="759">
                        <c:v>4.3161557961107697E-2</c:v>
                      </c:pt>
                      <c:pt idx="760">
                        <c:v>4.2945530768685798E-2</c:v>
                      </c:pt>
                      <c:pt idx="761">
                        <c:v>4.2732879001144197E-2</c:v>
                      </c:pt>
                      <c:pt idx="762">
                        <c:v>4.2462845010615202E-2</c:v>
                      </c:pt>
                      <c:pt idx="763">
                        <c:v>4.2304200041179602E-2</c:v>
                      </c:pt>
                      <c:pt idx="764">
                        <c:v>4.2034166050651703E-2</c:v>
                      </c:pt>
                      <c:pt idx="765">
                        <c:v>4.1818138858228597E-2</c:v>
                      </c:pt>
                      <c:pt idx="766">
                        <c:v>4.1605487090687003E-2</c:v>
                      </c:pt>
                      <c:pt idx="767">
                        <c:v>4.1335453100159097E-2</c:v>
                      </c:pt>
                      <c:pt idx="768">
                        <c:v>4.1122801332617497E-2</c:v>
                      </c:pt>
                      <c:pt idx="769">
                        <c:v>4.0906774140194398E-2</c:v>
                      </c:pt>
                      <c:pt idx="770">
                        <c:v>4.0694122372653997E-2</c:v>
                      </c:pt>
                      <c:pt idx="771">
                        <c:v>4.0478095180230898E-2</c:v>
                      </c:pt>
                      <c:pt idx="772">
                        <c:v>4.0211436614583401E-2</c:v>
                      </c:pt>
                      <c:pt idx="773">
                        <c:v>4.01034230183724E-2</c:v>
                      </c:pt>
                      <c:pt idx="774">
                        <c:v>3.9890771250830799E-2</c:v>
                      </c:pt>
                      <c:pt idx="775">
                        <c:v>3.9570105887078301E-2</c:v>
                      </c:pt>
                      <c:pt idx="776">
                        <c:v>3.9300071896550402E-2</c:v>
                      </c:pt>
                      <c:pt idx="777">
                        <c:v>3.9084044704127303E-2</c:v>
                      </c:pt>
                      <c:pt idx="778">
                        <c:v>3.8871392936585702E-2</c:v>
                      </c:pt>
                      <c:pt idx="779">
                        <c:v>3.8655365744162701E-2</c:v>
                      </c:pt>
                      <c:pt idx="780">
                        <c:v>3.8334700380410203E-2</c:v>
                      </c:pt>
                      <c:pt idx="781">
                        <c:v>3.8064666389882297E-2</c:v>
                      </c:pt>
                      <c:pt idx="782">
                        <c:v>3.7798007824234599E-2</c:v>
                      </c:pt>
                      <c:pt idx="783">
                        <c:v>3.7585356056692998E-2</c:v>
                      </c:pt>
                      <c:pt idx="784">
                        <c:v>3.7423335662376003E-2</c:v>
                      </c:pt>
                      <c:pt idx="785">
                        <c:v>3.7156677096729498E-2</c:v>
                      </c:pt>
                      <c:pt idx="786">
                        <c:v>3.6832636308095502E-2</c:v>
                      </c:pt>
                      <c:pt idx="787">
                        <c:v>3.6616609115672501E-2</c:v>
                      </c:pt>
                      <c:pt idx="788">
                        <c:v>3.63499505500249E-2</c:v>
                      </c:pt>
                      <c:pt idx="789">
                        <c:v>3.6137298782484499E-2</c:v>
                      </c:pt>
                      <c:pt idx="790">
                        <c:v>3.59212715900614E-2</c:v>
                      </c:pt>
                      <c:pt idx="791">
                        <c:v>3.5546599428202798E-2</c:v>
                      </c:pt>
                      <c:pt idx="792">
                        <c:v>3.5330572235779699E-2</c:v>
                      </c:pt>
                      <c:pt idx="793">
                        <c:v>3.5063913670133298E-2</c:v>
                      </c:pt>
                      <c:pt idx="794">
                        <c:v>3.4851261902591697E-2</c:v>
                      </c:pt>
                      <c:pt idx="795">
                        <c:v>3.4635234710168702E-2</c:v>
                      </c:pt>
                      <c:pt idx="796">
                        <c:v>3.4527221113957798E-2</c:v>
                      </c:pt>
                      <c:pt idx="797">
                        <c:v>3.4152548952099203E-2</c:v>
                      </c:pt>
                      <c:pt idx="798">
                        <c:v>3.3831883588346698E-2</c:v>
                      </c:pt>
                      <c:pt idx="799">
                        <c:v>3.3615856395923599E-2</c:v>
                      </c:pt>
                      <c:pt idx="800">
                        <c:v>3.3349197830277101E-2</c:v>
                      </c:pt>
                      <c:pt idx="801">
                        <c:v>3.3025157041641898E-2</c:v>
                      </c:pt>
                      <c:pt idx="802">
                        <c:v>3.27584984759954E-2</c:v>
                      </c:pt>
                      <c:pt idx="803">
                        <c:v>3.2545846708454E-2</c:v>
                      </c:pt>
                      <c:pt idx="804">
                        <c:v>3.2275812717925997E-2</c:v>
                      </c:pt>
                      <c:pt idx="805">
                        <c:v>3.2063160950384403E-2</c:v>
                      </c:pt>
                      <c:pt idx="806">
                        <c:v>3.1793126959856498E-2</c:v>
                      </c:pt>
                      <c:pt idx="807">
                        <c:v>3.1526468394208799E-2</c:v>
                      </c:pt>
                      <c:pt idx="808">
                        <c:v>3.1259809828562399E-2</c:v>
                      </c:pt>
                      <c:pt idx="809">
                        <c:v>3.0935769039927102E-2</c:v>
                      </c:pt>
                      <c:pt idx="810">
                        <c:v>3.07197418475052E-2</c:v>
                      </c:pt>
                      <c:pt idx="811">
                        <c:v>3.04024519086342E-2</c:v>
                      </c:pt>
                      <c:pt idx="812">
                        <c:v>3.01290424932237E-2</c:v>
                      </c:pt>
                      <c:pt idx="813">
                        <c:v>2.9862383927577198E-2</c:v>
                      </c:pt>
                      <c:pt idx="814">
                        <c:v>2.9649732160035601E-2</c:v>
                      </c:pt>
                      <c:pt idx="815">
                        <c:v>2.9383073594388E-2</c:v>
                      </c:pt>
                      <c:pt idx="816">
                        <c:v>2.9059032805754E-2</c:v>
                      </c:pt>
                      <c:pt idx="817">
                        <c:v>2.8843005613330999E-2</c:v>
                      </c:pt>
                      <c:pt idx="818">
                        <c:v>2.8525715674459901E-2</c:v>
                      </c:pt>
                      <c:pt idx="819">
                        <c:v>2.83096884820381E-2</c:v>
                      </c:pt>
                      <c:pt idx="820">
                        <c:v>2.80396544915089E-2</c:v>
                      </c:pt>
                      <c:pt idx="821">
                        <c:v>2.7718989127756399E-2</c:v>
                      </c:pt>
                      <c:pt idx="822">
                        <c:v>2.74523305621087E-2</c:v>
                      </c:pt>
                      <c:pt idx="823">
                        <c:v>2.7182296571580802E-2</c:v>
                      </c:pt>
                      <c:pt idx="824">
                        <c:v>2.69156380059343E-2</c:v>
                      </c:pt>
                      <c:pt idx="825">
                        <c:v>2.6648979440286699E-2</c:v>
                      </c:pt>
                      <c:pt idx="826">
                        <c:v>2.6432952247863701E-2</c:v>
                      </c:pt>
                      <c:pt idx="827">
                        <c:v>2.6108911459229701E-2</c:v>
                      </c:pt>
                      <c:pt idx="828">
                        <c:v>2.5791621520358601E-2</c:v>
                      </c:pt>
                      <c:pt idx="829">
                        <c:v>2.5575594327935498E-2</c:v>
                      </c:pt>
                      <c:pt idx="830">
                        <c:v>2.5356191710630999E-2</c:v>
                      </c:pt>
                      <c:pt idx="831">
                        <c:v>2.5089533144984501E-2</c:v>
                      </c:pt>
                      <c:pt idx="832">
                        <c:v>2.4772243206113501E-2</c:v>
                      </c:pt>
                      <c:pt idx="833">
                        <c:v>2.4610222811796499E-2</c:v>
                      </c:pt>
                      <c:pt idx="834">
                        <c:v>2.4394195619373501E-2</c:v>
                      </c:pt>
                      <c:pt idx="835">
                        <c:v>2.4019523457514898E-2</c:v>
                      </c:pt>
                      <c:pt idx="836">
                        <c:v>2.3752864891868401E-2</c:v>
                      </c:pt>
                      <c:pt idx="837">
                        <c:v>2.3482830901339301E-2</c:v>
                      </c:pt>
                      <c:pt idx="838">
                        <c:v>2.3266803708916199E-2</c:v>
                      </c:pt>
                      <c:pt idx="839">
                        <c:v>2.2946138345163701E-2</c:v>
                      </c:pt>
                      <c:pt idx="840">
                        <c:v>2.26794797795172E-2</c:v>
                      </c:pt>
                      <c:pt idx="841">
                        <c:v>2.2355438990883301E-2</c:v>
                      </c:pt>
                      <c:pt idx="842">
                        <c:v>2.20887804252357E-2</c:v>
                      </c:pt>
                      <c:pt idx="843">
                        <c:v>2.1822121859589198E-2</c:v>
                      </c:pt>
                      <c:pt idx="844">
                        <c:v>2.1552087869059999E-2</c:v>
                      </c:pt>
                      <c:pt idx="845">
                        <c:v>2.1336060676637E-2</c:v>
                      </c:pt>
                      <c:pt idx="846">
                        <c:v>2.1069402110990499E-2</c:v>
                      </c:pt>
                      <c:pt idx="847">
                        <c:v>2.0748736747238001E-2</c:v>
                      </c:pt>
                      <c:pt idx="848">
                        <c:v>2.0478702756708898E-2</c:v>
                      </c:pt>
                      <c:pt idx="849">
                        <c:v>2.0212044191062501E-2</c:v>
                      </c:pt>
                      <c:pt idx="850">
                        <c:v>1.9945385625416E-2</c:v>
                      </c:pt>
                      <c:pt idx="851">
                        <c:v>1.96213448367808E-2</c:v>
                      </c:pt>
                      <c:pt idx="852">
                        <c:v>1.9354686271134298E-2</c:v>
                      </c:pt>
                      <c:pt idx="853">
                        <c:v>1.90846522806053E-2</c:v>
                      </c:pt>
                      <c:pt idx="854">
                        <c:v>1.8817993714958799E-2</c:v>
                      </c:pt>
                      <c:pt idx="855">
                        <c:v>1.8497328351206301E-2</c:v>
                      </c:pt>
                      <c:pt idx="856">
                        <c:v>1.8227294360677201E-2</c:v>
                      </c:pt>
                      <c:pt idx="857">
                        <c:v>1.79606357950307E-2</c:v>
                      </c:pt>
                      <c:pt idx="858">
                        <c:v>1.7693977229382998E-2</c:v>
                      </c:pt>
                      <c:pt idx="859">
                        <c:v>1.74239432388551E-2</c:v>
                      </c:pt>
                      <c:pt idx="860">
                        <c:v>1.7157284673207401E-2</c:v>
                      </c:pt>
                      <c:pt idx="861">
                        <c:v>1.68872506826796E-2</c:v>
                      </c:pt>
                      <c:pt idx="862">
                        <c:v>1.6566585318927102E-2</c:v>
                      </c:pt>
                      <c:pt idx="863">
                        <c:v>1.6296551328397899E-2</c:v>
                      </c:pt>
                      <c:pt idx="864">
                        <c:v>1.5979261389526898E-2</c:v>
                      </c:pt>
                      <c:pt idx="865">
                        <c:v>1.5709227398998899E-2</c:v>
                      </c:pt>
                      <c:pt idx="866">
                        <c:v>1.5388562035246399E-2</c:v>
                      </c:pt>
                      <c:pt idx="867">
                        <c:v>1.51185280447173E-2</c:v>
                      </c:pt>
                      <c:pt idx="868">
                        <c:v>1.47978626809648E-2</c:v>
                      </c:pt>
                      <c:pt idx="869">
                        <c:v>1.45312041153184E-2</c:v>
                      </c:pt>
                      <c:pt idx="870">
                        <c:v>1.42611701247892E-2</c:v>
                      </c:pt>
                      <c:pt idx="871">
                        <c:v>1.39405047610367E-2</c:v>
                      </c:pt>
                      <c:pt idx="872">
                        <c:v>1.3616463972402701E-2</c:v>
                      </c:pt>
                      <c:pt idx="873">
                        <c:v>1.34038122048611E-2</c:v>
                      </c:pt>
                      <c:pt idx="874">
                        <c:v>1.30831468411086E-2</c:v>
                      </c:pt>
                      <c:pt idx="875">
                        <c:v>1.2813112850579501E-2</c:v>
                      </c:pt>
                      <c:pt idx="876">
                        <c:v>1.25464542849331E-2</c:v>
                      </c:pt>
                      <c:pt idx="877">
                        <c:v>1.22764202944039E-2</c:v>
                      </c:pt>
                      <c:pt idx="878">
                        <c:v>1.2006386303876E-2</c:v>
                      </c:pt>
                      <c:pt idx="879">
                        <c:v>1.1689096365004901E-2</c:v>
                      </c:pt>
                      <c:pt idx="880">
                        <c:v>1.14190623744758E-2</c:v>
                      </c:pt>
                      <c:pt idx="881">
                        <c:v>1.10983970107232E-2</c:v>
                      </c:pt>
                      <c:pt idx="882">
                        <c:v>1.07777316469708E-2</c:v>
                      </c:pt>
                      <c:pt idx="883">
                        <c:v>1.05076976564429E-2</c:v>
                      </c:pt>
                      <c:pt idx="884">
                        <c:v>1.02410390907952E-2</c:v>
                      </c:pt>
                      <c:pt idx="885">
                        <c:v>9.91699830216119E-3</c:v>
                      </c:pt>
                      <c:pt idx="886">
                        <c:v>9.5963329384086693E-3</c:v>
                      </c:pt>
                      <c:pt idx="887">
                        <c:v>9.3296743727610005E-3</c:v>
                      </c:pt>
                      <c:pt idx="888">
                        <c:v>9.0056335841270999E-3</c:v>
                      </c:pt>
                      <c:pt idx="889">
                        <c:v>8.7389750184806402E-3</c:v>
                      </c:pt>
                      <c:pt idx="890">
                        <c:v>8.3643028566220395E-3</c:v>
                      </c:pt>
                      <c:pt idx="891">
                        <c:v>8.1482756641989493E-3</c:v>
                      </c:pt>
                      <c:pt idx="892">
                        <c:v>7.8816170985525104E-3</c:v>
                      </c:pt>
                      <c:pt idx="893">
                        <c:v>7.6115831080233497E-3</c:v>
                      </c:pt>
                      <c:pt idx="894">
                        <c:v>7.2402863710462296E-3</c:v>
                      </c:pt>
                      <c:pt idx="895">
                        <c:v>6.9668769556369102E-3</c:v>
                      </c:pt>
                      <c:pt idx="896">
                        <c:v>6.7002183899892397E-3</c:v>
                      </c:pt>
                      <c:pt idx="897">
                        <c:v>6.1635258338136297E-3</c:v>
                      </c:pt>
                      <c:pt idx="898">
                        <c:v>5.7348468738501798E-3</c:v>
                      </c:pt>
                      <c:pt idx="899">
                        <c:v>5.4681883082024997E-3</c:v>
                      </c:pt>
                      <c:pt idx="900">
                        <c:v>5.2015297425560599E-3</c:v>
                      </c:pt>
                      <c:pt idx="901">
                        <c:v>5.0901407214636301E-3</c:v>
                      </c:pt>
                      <c:pt idx="902">
                        <c:v>4.7728507825925996E-3</c:v>
                      </c:pt>
                      <c:pt idx="903">
                        <c:v>4.5568235901696204E-3</c:v>
                      </c:pt>
                      <c:pt idx="904">
                        <c:v>4.2867895996404597E-3</c:v>
                      </c:pt>
                      <c:pt idx="905">
                        <c:v>3.9154928626633501E-3</c:v>
                      </c:pt>
                      <c:pt idx="906">
                        <c:v>3.64208344725392E-3</c:v>
                      </c:pt>
                      <c:pt idx="907">
                        <c:v>3.2707867102768099E-3</c:v>
                      </c:pt>
                      <c:pt idx="908">
                        <c:v>2.8961145484183199E-3</c:v>
                      </c:pt>
                      <c:pt idx="909">
                        <c:v>2.5180669616782199E-3</c:v>
                      </c:pt>
                      <c:pt idx="910">
                        <c:v>2.3054151941378498E-3</c:v>
                      </c:pt>
                      <c:pt idx="911">
                        <c:v>1.8767362341731699E-3</c:v>
                      </c:pt>
                      <c:pt idx="912">
                        <c:v>1.49868864743308E-3</c:v>
                      </c:pt>
                      <c:pt idx="913">
                        <c:v>1.2860368798914799E-3</c:v>
                      </c:pt>
                      <c:pt idx="914">
                        <c:v>1.01937831424503E-3</c:v>
                      </c:pt>
                      <c:pt idx="915">
                        <c:v>6.9533752561112805E-4</c:v>
                      </c:pt>
                      <c:pt idx="916">
                        <c:v>2.6665856564644903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9271-094E-8DFB-15D5B6DD3D1A}"/>
                  </c:ext>
                </c:extLst>
              </c15:ser>
            </c15:filteredScatterSeries>
            <c15:filteredScatterSeries>
              <c15:ser>
                <c:idx val="5"/>
                <c:order val="5"/>
                <c:tx>
                  <c:v>5OH Marcela</c:v>
                </c:tx>
                <c:spPr>
                  <a:ln w="19050" cap="rnd">
                    <a:solidFill>
                      <a:schemeClr val="accent6"/>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F$6:$AF$923</c15:sqref>
                        </c15:formulaRef>
                      </c:ext>
                    </c:extLst>
                    <c:numCache>
                      <c:formatCode>General</c:formatCode>
                      <c:ptCount val="918"/>
                      <c:pt idx="0">
                        <c:v>304.54500000000002</c:v>
                      </c:pt>
                      <c:pt idx="1">
                        <c:v>305.17599999999999</c:v>
                      </c:pt>
                      <c:pt idx="2">
                        <c:v>305.85300000000001</c:v>
                      </c:pt>
                      <c:pt idx="3">
                        <c:v>306.55499999999989</c:v>
                      </c:pt>
                      <c:pt idx="4">
                        <c:v>307.267</c:v>
                      </c:pt>
                      <c:pt idx="5">
                        <c:v>307.98299999999978</c:v>
                      </c:pt>
                      <c:pt idx="6">
                        <c:v>308.70099999999991</c:v>
                      </c:pt>
                      <c:pt idx="7">
                        <c:v>309.41999999999979</c:v>
                      </c:pt>
                      <c:pt idx="8">
                        <c:v>310.137</c:v>
                      </c:pt>
                      <c:pt idx="9">
                        <c:v>310.84699999999992</c:v>
                      </c:pt>
                      <c:pt idx="10">
                        <c:v>311.55</c:v>
                      </c:pt>
                      <c:pt idx="11">
                        <c:v>312.255</c:v>
                      </c:pt>
                      <c:pt idx="12">
                        <c:v>312.96299999999991</c:v>
                      </c:pt>
                      <c:pt idx="13">
                        <c:v>313.673</c:v>
                      </c:pt>
                      <c:pt idx="14">
                        <c:v>314.38599999999991</c:v>
                      </c:pt>
                      <c:pt idx="15">
                        <c:v>315.09399999999982</c:v>
                      </c:pt>
                      <c:pt idx="16">
                        <c:v>315.79399999999981</c:v>
                      </c:pt>
                      <c:pt idx="17">
                        <c:v>316.4939999999998</c:v>
                      </c:pt>
                      <c:pt idx="18">
                        <c:v>317.19299999999993</c:v>
                      </c:pt>
                      <c:pt idx="19">
                        <c:v>317.89599999999979</c:v>
                      </c:pt>
                      <c:pt idx="20">
                        <c:v>318.60500000000002</c:v>
                      </c:pt>
                      <c:pt idx="21">
                        <c:v>319.31099999999992</c:v>
                      </c:pt>
                      <c:pt idx="22">
                        <c:v>320.01499999999999</c:v>
                      </c:pt>
                      <c:pt idx="23">
                        <c:v>320.72599999999977</c:v>
                      </c:pt>
                      <c:pt idx="24">
                        <c:v>321.43799999999982</c:v>
                      </c:pt>
                      <c:pt idx="25">
                        <c:v>322.15100000000001</c:v>
                      </c:pt>
                      <c:pt idx="26">
                        <c:v>322.86399999999992</c:v>
                      </c:pt>
                      <c:pt idx="27">
                        <c:v>323.57899999999978</c:v>
                      </c:pt>
                      <c:pt idx="28">
                        <c:v>324.29899999999981</c:v>
                      </c:pt>
                      <c:pt idx="29">
                        <c:v>325.024</c:v>
                      </c:pt>
                      <c:pt idx="30">
                        <c:v>325.75099999999992</c:v>
                      </c:pt>
                      <c:pt idx="31">
                        <c:v>326.47799999999978</c:v>
                      </c:pt>
                      <c:pt idx="32">
                        <c:v>327.20399999999978</c:v>
                      </c:pt>
                      <c:pt idx="33">
                        <c:v>327.93499999999977</c:v>
                      </c:pt>
                      <c:pt idx="34">
                        <c:v>328.66899999999993</c:v>
                      </c:pt>
                      <c:pt idx="35">
                        <c:v>329.40299999999979</c:v>
                      </c:pt>
                      <c:pt idx="36">
                        <c:v>330.14</c:v>
                      </c:pt>
                      <c:pt idx="37">
                        <c:v>330.87599999999992</c:v>
                      </c:pt>
                      <c:pt idx="38">
                        <c:v>331.61099999999999</c:v>
                      </c:pt>
                      <c:pt idx="39">
                        <c:v>332.34800000000001</c:v>
                      </c:pt>
                      <c:pt idx="40">
                        <c:v>333.08599999999979</c:v>
                      </c:pt>
                      <c:pt idx="41">
                        <c:v>333.82399999999978</c:v>
                      </c:pt>
                      <c:pt idx="42">
                        <c:v>334.55899999999991</c:v>
                      </c:pt>
                      <c:pt idx="43">
                        <c:v>335.29599999999982</c:v>
                      </c:pt>
                      <c:pt idx="44">
                        <c:v>336.03999999999979</c:v>
                      </c:pt>
                      <c:pt idx="45">
                        <c:v>336.78</c:v>
                      </c:pt>
                      <c:pt idx="46">
                        <c:v>337.51799999999992</c:v>
                      </c:pt>
                      <c:pt idx="47">
                        <c:v>338.25699999999978</c:v>
                      </c:pt>
                      <c:pt idx="48">
                        <c:v>338.99599999999981</c:v>
                      </c:pt>
                      <c:pt idx="49">
                        <c:v>339.73399999999981</c:v>
                      </c:pt>
                      <c:pt idx="50">
                        <c:v>340.47499999999991</c:v>
                      </c:pt>
                      <c:pt idx="51">
                        <c:v>341.21899999999982</c:v>
                      </c:pt>
                      <c:pt idx="52">
                        <c:v>341.96499999999992</c:v>
                      </c:pt>
                      <c:pt idx="53">
                        <c:v>342.71199999999982</c:v>
                      </c:pt>
                      <c:pt idx="54">
                        <c:v>343.45299999999992</c:v>
                      </c:pt>
                      <c:pt idx="55">
                        <c:v>344.19099999999992</c:v>
                      </c:pt>
                      <c:pt idx="56">
                        <c:v>344.93299999999982</c:v>
                      </c:pt>
                      <c:pt idx="57">
                        <c:v>345.67399999999992</c:v>
                      </c:pt>
                      <c:pt idx="58">
                        <c:v>346.41999999999979</c:v>
                      </c:pt>
                      <c:pt idx="59">
                        <c:v>347.166</c:v>
                      </c:pt>
                      <c:pt idx="60">
                        <c:v>347.90999999999991</c:v>
                      </c:pt>
                      <c:pt idx="61">
                        <c:v>348.65599999999989</c:v>
                      </c:pt>
                      <c:pt idx="62">
                        <c:v>349.40199999999982</c:v>
                      </c:pt>
                      <c:pt idx="63">
                        <c:v>350.15</c:v>
                      </c:pt>
                      <c:pt idx="64">
                        <c:v>350.89699999999982</c:v>
                      </c:pt>
                      <c:pt idx="65">
                        <c:v>351.64499999999998</c:v>
                      </c:pt>
                      <c:pt idx="66">
                        <c:v>352.39099999999979</c:v>
                      </c:pt>
                      <c:pt idx="67">
                        <c:v>353.14400000000001</c:v>
                      </c:pt>
                      <c:pt idx="68">
                        <c:v>353.892</c:v>
                      </c:pt>
                      <c:pt idx="69">
                        <c:v>354.63799999999992</c:v>
                      </c:pt>
                      <c:pt idx="70">
                        <c:v>355.38699999999977</c:v>
                      </c:pt>
                      <c:pt idx="71">
                        <c:v>356.13499999999999</c:v>
                      </c:pt>
                      <c:pt idx="72">
                        <c:v>356.88900000000001</c:v>
                      </c:pt>
                      <c:pt idx="73">
                        <c:v>357.64499999999998</c:v>
                      </c:pt>
                      <c:pt idx="74">
                        <c:v>358.39799999999991</c:v>
                      </c:pt>
                      <c:pt idx="75">
                        <c:v>359.15199999999999</c:v>
                      </c:pt>
                      <c:pt idx="76">
                        <c:v>359.90299999999979</c:v>
                      </c:pt>
                      <c:pt idx="77">
                        <c:v>360.654</c:v>
                      </c:pt>
                      <c:pt idx="78">
                        <c:v>361.399</c:v>
                      </c:pt>
                      <c:pt idx="79">
                        <c:v>362.14</c:v>
                      </c:pt>
                      <c:pt idx="80">
                        <c:v>362.87599999999992</c:v>
                      </c:pt>
                      <c:pt idx="81">
                        <c:v>363.60599999999999</c:v>
                      </c:pt>
                      <c:pt idx="82">
                        <c:v>364.33199999999982</c:v>
                      </c:pt>
                      <c:pt idx="83">
                        <c:v>365.05899999999991</c:v>
                      </c:pt>
                      <c:pt idx="84">
                        <c:v>365.78899999999982</c:v>
                      </c:pt>
                      <c:pt idx="85">
                        <c:v>366.51499999999999</c:v>
                      </c:pt>
                      <c:pt idx="86">
                        <c:v>367.23599999999982</c:v>
                      </c:pt>
                      <c:pt idx="87">
                        <c:v>367.95699999999982</c:v>
                      </c:pt>
                      <c:pt idx="88">
                        <c:v>368.67599999999999</c:v>
                      </c:pt>
                      <c:pt idx="89">
                        <c:v>369.39699999999982</c:v>
                      </c:pt>
                      <c:pt idx="90">
                        <c:v>370.11899999999991</c:v>
                      </c:pt>
                      <c:pt idx="91">
                        <c:v>370.84199999999993</c:v>
                      </c:pt>
                      <c:pt idx="92">
                        <c:v>371.56399999999991</c:v>
                      </c:pt>
                      <c:pt idx="93">
                        <c:v>372.28499999999991</c:v>
                      </c:pt>
                      <c:pt idx="94">
                        <c:v>373.01</c:v>
                      </c:pt>
                      <c:pt idx="95">
                        <c:v>373.72899999999981</c:v>
                      </c:pt>
                      <c:pt idx="96">
                        <c:v>374.44499999999999</c:v>
                      </c:pt>
                      <c:pt idx="97">
                        <c:v>375.166</c:v>
                      </c:pt>
                      <c:pt idx="98">
                        <c:v>375.88599999999991</c:v>
                      </c:pt>
                      <c:pt idx="99">
                        <c:v>376.60500000000002</c:v>
                      </c:pt>
                      <c:pt idx="100">
                        <c:v>377.32099999999991</c:v>
                      </c:pt>
                      <c:pt idx="101">
                        <c:v>378.03499999999991</c:v>
                      </c:pt>
                      <c:pt idx="102">
                        <c:v>378.74599999999992</c:v>
                      </c:pt>
                      <c:pt idx="103">
                        <c:v>379.45799999999991</c:v>
                      </c:pt>
                      <c:pt idx="104">
                        <c:v>380.16899999999993</c:v>
                      </c:pt>
                      <c:pt idx="105">
                        <c:v>380.88</c:v>
                      </c:pt>
                      <c:pt idx="106">
                        <c:v>381.59</c:v>
                      </c:pt>
                      <c:pt idx="107">
                        <c:v>382.29899999999981</c:v>
                      </c:pt>
                      <c:pt idx="108">
                        <c:v>383.00599999999991</c:v>
                      </c:pt>
                      <c:pt idx="109">
                        <c:v>383.71499999999992</c:v>
                      </c:pt>
                      <c:pt idx="110">
                        <c:v>384.43299999999982</c:v>
                      </c:pt>
                      <c:pt idx="111">
                        <c:v>385.18199999999979</c:v>
                      </c:pt>
                      <c:pt idx="112">
                        <c:v>385.9989999999998</c:v>
                      </c:pt>
                      <c:pt idx="113">
                        <c:v>386.846</c:v>
                      </c:pt>
                      <c:pt idx="114">
                        <c:v>387.71199999999982</c:v>
                      </c:pt>
                      <c:pt idx="115">
                        <c:v>388.58899999999983</c:v>
                      </c:pt>
                      <c:pt idx="116">
                        <c:v>389.46299999999991</c:v>
                      </c:pt>
                      <c:pt idx="117">
                        <c:v>390.34399999999999</c:v>
                      </c:pt>
                      <c:pt idx="118">
                        <c:v>391.22799999999978</c:v>
                      </c:pt>
                      <c:pt idx="119">
                        <c:v>392.11099999999999</c:v>
                      </c:pt>
                      <c:pt idx="120">
                        <c:v>392.99599999999981</c:v>
                      </c:pt>
                      <c:pt idx="121">
                        <c:v>393.88</c:v>
                      </c:pt>
                      <c:pt idx="122">
                        <c:v>394.76099999999991</c:v>
                      </c:pt>
                      <c:pt idx="123">
                        <c:v>395.64</c:v>
                      </c:pt>
                      <c:pt idx="124">
                        <c:v>396.51400000000001</c:v>
                      </c:pt>
                      <c:pt idx="125">
                        <c:v>397.38900000000001</c:v>
                      </c:pt>
                      <c:pt idx="126">
                        <c:v>398.267</c:v>
                      </c:pt>
                      <c:pt idx="127">
                        <c:v>399.15300000000002</c:v>
                      </c:pt>
                      <c:pt idx="128">
                        <c:v>400.03999999999979</c:v>
                      </c:pt>
                      <c:pt idx="129">
                        <c:v>400.92499999999978</c:v>
                      </c:pt>
                      <c:pt idx="130">
                        <c:v>401.81200000000001</c:v>
                      </c:pt>
                      <c:pt idx="131">
                        <c:v>402.69399999999979</c:v>
                      </c:pt>
                      <c:pt idx="132">
                        <c:v>403.56899999999979</c:v>
                      </c:pt>
                      <c:pt idx="133">
                        <c:v>404.43899999999979</c:v>
                      </c:pt>
                      <c:pt idx="134">
                        <c:v>405.30700000000002</c:v>
                      </c:pt>
                      <c:pt idx="135">
                        <c:v>406.178</c:v>
                      </c:pt>
                      <c:pt idx="136">
                        <c:v>407.05</c:v>
                      </c:pt>
                      <c:pt idx="137">
                        <c:v>407.9219999999998</c:v>
                      </c:pt>
                      <c:pt idx="138">
                        <c:v>408.79299999999978</c:v>
                      </c:pt>
                      <c:pt idx="139">
                        <c:v>409.67</c:v>
                      </c:pt>
                      <c:pt idx="140">
                        <c:v>410.548</c:v>
                      </c:pt>
                      <c:pt idx="141">
                        <c:v>411.42699999999979</c:v>
                      </c:pt>
                      <c:pt idx="142">
                        <c:v>412.2969999999998</c:v>
                      </c:pt>
                      <c:pt idx="143">
                        <c:v>413.16099999999989</c:v>
                      </c:pt>
                      <c:pt idx="144">
                        <c:v>414.03099999999978</c:v>
                      </c:pt>
                      <c:pt idx="145">
                        <c:v>414.90099999999978</c:v>
                      </c:pt>
                      <c:pt idx="146">
                        <c:v>415.77</c:v>
                      </c:pt>
                      <c:pt idx="147">
                        <c:v>416.64</c:v>
                      </c:pt>
                      <c:pt idx="148">
                        <c:v>417.50900000000001</c:v>
                      </c:pt>
                      <c:pt idx="149">
                        <c:v>418.375</c:v>
                      </c:pt>
                      <c:pt idx="150">
                        <c:v>419.24099999999999</c:v>
                      </c:pt>
                      <c:pt idx="151">
                        <c:v>420.09999999999991</c:v>
                      </c:pt>
                      <c:pt idx="152">
                        <c:v>420.96</c:v>
                      </c:pt>
                      <c:pt idx="153">
                        <c:v>421.822</c:v>
                      </c:pt>
                      <c:pt idx="154">
                        <c:v>422.69200000000001</c:v>
                      </c:pt>
                      <c:pt idx="155">
                        <c:v>423.56499999999988</c:v>
                      </c:pt>
                      <c:pt idx="156">
                        <c:v>424.43700000000001</c:v>
                      </c:pt>
                      <c:pt idx="157">
                        <c:v>425.30899999999991</c:v>
                      </c:pt>
                      <c:pt idx="158">
                        <c:v>426.17699999999991</c:v>
                      </c:pt>
                      <c:pt idx="159">
                        <c:v>427.04199999999992</c:v>
                      </c:pt>
                      <c:pt idx="160">
                        <c:v>427.90800000000002</c:v>
                      </c:pt>
                      <c:pt idx="161">
                        <c:v>428.77599999999978</c:v>
                      </c:pt>
                      <c:pt idx="162">
                        <c:v>429.64600000000002</c:v>
                      </c:pt>
                      <c:pt idx="163">
                        <c:v>430.51299999999992</c:v>
                      </c:pt>
                      <c:pt idx="164">
                        <c:v>431.38699999999977</c:v>
                      </c:pt>
                      <c:pt idx="165">
                        <c:v>432.25699999999978</c:v>
                      </c:pt>
                      <c:pt idx="166">
                        <c:v>433.12099999999992</c:v>
                      </c:pt>
                      <c:pt idx="167">
                        <c:v>433.99299999999982</c:v>
                      </c:pt>
                      <c:pt idx="168">
                        <c:v>434.86500000000001</c:v>
                      </c:pt>
                      <c:pt idx="169">
                        <c:v>435.7369999999998</c:v>
                      </c:pt>
                      <c:pt idx="170">
                        <c:v>436.61</c:v>
                      </c:pt>
                      <c:pt idx="171">
                        <c:v>437.4869999999998</c:v>
                      </c:pt>
                      <c:pt idx="172">
                        <c:v>438.36099999999999</c:v>
                      </c:pt>
                      <c:pt idx="173">
                        <c:v>439.23099999999982</c:v>
                      </c:pt>
                      <c:pt idx="174">
                        <c:v>440.10199999999992</c:v>
                      </c:pt>
                      <c:pt idx="175">
                        <c:v>440.97599999999977</c:v>
                      </c:pt>
                      <c:pt idx="176">
                        <c:v>441.85199999999992</c:v>
                      </c:pt>
                      <c:pt idx="177">
                        <c:v>442.73</c:v>
                      </c:pt>
                      <c:pt idx="178">
                        <c:v>443.61</c:v>
                      </c:pt>
                      <c:pt idx="179">
                        <c:v>444.49099999999981</c:v>
                      </c:pt>
                      <c:pt idx="180">
                        <c:v>445.37799999999999</c:v>
                      </c:pt>
                      <c:pt idx="181">
                        <c:v>446.26099999999991</c:v>
                      </c:pt>
                      <c:pt idx="182">
                        <c:v>447.14100000000002</c:v>
                      </c:pt>
                      <c:pt idx="183">
                        <c:v>448.01499999999999</c:v>
                      </c:pt>
                      <c:pt idx="184">
                        <c:v>448.88799999999992</c:v>
                      </c:pt>
                      <c:pt idx="185">
                        <c:v>449.76499999999999</c:v>
                      </c:pt>
                      <c:pt idx="186">
                        <c:v>450.64800000000002</c:v>
                      </c:pt>
                      <c:pt idx="187">
                        <c:v>451.52599999999978</c:v>
                      </c:pt>
                      <c:pt idx="188">
                        <c:v>452.39699999999982</c:v>
                      </c:pt>
                      <c:pt idx="189">
                        <c:v>453.26199999999977</c:v>
                      </c:pt>
                      <c:pt idx="190">
                        <c:v>454.12099999999992</c:v>
                      </c:pt>
                      <c:pt idx="191">
                        <c:v>454.98</c:v>
                      </c:pt>
                      <c:pt idx="192">
                        <c:v>455.83600000000001</c:v>
                      </c:pt>
                      <c:pt idx="193">
                        <c:v>456.68899999999991</c:v>
                      </c:pt>
                      <c:pt idx="194">
                        <c:v>457.53599999999977</c:v>
                      </c:pt>
                      <c:pt idx="195">
                        <c:v>458.38400000000001</c:v>
                      </c:pt>
                      <c:pt idx="196">
                        <c:v>459.23899999999981</c:v>
                      </c:pt>
                      <c:pt idx="197">
                        <c:v>460.09699999999981</c:v>
                      </c:pt>
                      <c:pt idx="198">
                        <c:v>460.94599999999991</c:v>
                      </c:pt>
                      <c:pt idx="199">
                        <c:v>461.78599999999977</c:v>
                      </c:pt>
                      <c:pt idx="200">
                        <c:v>462.62599999999992</c:v>
                      </c:pt>
                      <c:pt idx="201">
                        <c:v>463.46999999999991</c:v>
                      </c:pt>
                      <c:pt idx="202">
                        <c:v>464.31799999999993</c:v>
                      </c:pt>
                      <c:pt idx="203">
                        <c:v>465.17</c:v>
                      </c:pt>
                      <c:pt idx="204">
                        <c:v>466.02299999999991</c:v>
                      </c:pt>
                      <c:pt idx="205">
                        <c:v>466.87099999999992</c:v>
                      </c:pt>
                      <c:pt idx="206">
                        <c:v>467.71</c:v>
                      </c:pt>
                      <c:pt idx="207">
                        <c:v>468.54899999999992</c:v>
                      </c:pt>
                      <c:pt idx="208">
                        <c:v>469.39</c:v>
                      </c:pt>
                      <c:pt idx="209">
                        <c:v>470.23399999999981</c:v>
                      </c:pt>
                      <c:pt idx="210">
                        <c:v>471.07799999999992</c:v>
                      </c:pt>
                      <c:pt idx="211">
                        <c:v>471.91799999999978</c:v>
                      </c:pt>
                      <c:pt idx="212">
                        <c:v>472.76299999999992</c:v>
                      </c:pt>
                      <c:pt idx="213">
                        <c:v>473.61</c:v>
                      </c:pt>
                      <c:pt idx="214">
                        <c:v>474.46100000000001</c:v>
                      </c:pt>
                      <c:pt idx="215">
                        <c:v>475.31299999999999</c:v>
                      </c:pt>
                      <c:pt idx="216">
                        <c:v>476.16399999999999</c:v>
                      </c:pt>
                      <c:pt idx="217">
                        <c:v>477.01099999999991</c:v>
                      </c:pt>
                      <c:pt idx="218">
                        <c:v>477.85</c:v>
                      </c:pt>
                      <c:pt idx="219">
                        <c:v>478.68799999999999</c:v>
                      </c:pt>
                      <c:pt idx="220">
                        <c:v>479.52699999999982</c:v>
                      </c:pt>
                      <c:pt idx="221">
                        <c:v>480.36299999999989</c:v>
                      </c:pt>
                      <c:pt idx="222">
                        <c:v>481.2</c:v>
                      </c:pt>
                      <c:pt idx="223">
                        <c:v>482.04199999999992</c:v>
                      </c:pt>
                      <c:pt idx="224">
                        <c:v>482.88599999999991</c:v>
                      </c:pt>
                      <c:pt idx="225">
                        <c:v>483.74</c:v>
                      </c:pt>
                      <c:pt idx="226">
                        <c:v>484.59499999999991</c:v>
                      </c:pt>
                      <c:pt idx="227">
                        <c:v>485.44599999999991</c:v>
                      </c:pt>
                      <c:pt idx="228">
                        <c:v>486.28899999999982</c:v>
                      </c:pt>
                      <c:pt idx="229">
                        <c:v>487.13099999999991</c:v>
                      </c:pt>
                      <c:pt idx="230">
                        <c:v>487.97599999999977</c:v>
                      </c:pt>
                      <c:pt idx="231">
                        <c:v>488.81899999999979</c:v>
                      </c:pt>
                      <c:pt idx="232">
                        <c:v>489.65899999999999</c:v>
                      </c:pt>
                      <c:pt idx="233">
                        <c:v>490.4939999999998</c:v>
                      </c:pt>
                      <c:pt idx="234">
                        <c:v>491.32599999999991</c:v>
                      </c:pt>
                      <c:pt idx="235">
                        <c:v>492.15499999999997</c:v>
                      </c:pt>
                      <c:pt idx="236">
                        <c:v>492.98500000000001</c:v>
                      </c:pt>
                      <c:pt idx="237">
                        <c:v>493.81399999999991</c:v>
                      </c:pt>
                      <c:pt idx="238">
                        <c:v>494.64499999999998</c:v>
                      </c:pt>
                      <c:pt idx="239">
                        <c:v>495.47899999999981</c:v>
                      </c:pt>
                      <c:pt idx="240">
                        <c:v>496.30999999999989</c:v>
                      </c:pt>
                      <c:pt idx="241">
                        <c:v>497.13699999999977</c:v>
                      </c:pt>
                      <c:pt idx="242">
                        <c:v>497.96899999999982</c:v>
                      </c:pt>
                      <c:pt idx="243">
                        <c:v>498.80700000000002</c:v>
                      </c:pt>
                      <c:pt idx="244">
                        <c:v>499.65</c:v>
                      </c:pt>
                      <c:pt idx="245">
                        <c:v>500.4939999999998</c:v>
                      </c:pt>
                      <c:pt idx="246">
                        <c:v>501.33699999999982</c:v>
                      </c:pt>
                      <c:pt idx="247">
                        <c:v>502.18099999999993</c:v>
                      </c:pt>
                      <c:pt idx="248">
                        <c:v>503.02299999999991</c:v>
                      </c:pt>
                      <c:pt idx="249">
                        <c:v>503.86099999999999</c:v>
                      </c:pt>
                      <c:pt idx="250">
                        <c:v>504.69599999999991</c:v>
                      </c:pt>
                      <c:pt idx="251">
                        <c:v>505.53499999999991</c:v>
                      </c:pt>
                      <c:pt idx="252">
                        <c:v>506.37599999999992</c:v>
                      </c:pt>
                      <c:pt idx="253">
                        <c:v>507.21699999999981</c:v>
                      </c:pt>
                      <c:pt idx="254">
                        <c:v>508.05399999999992</c:v>
                      </c:pt>
                      <c:pt idx="255">
                        <c:v>508.88599999999991</c:v>
                      </c:pt>
                      <c:pt idx="256">
                        <c:v>509.72099999999978</c:v>
                      </c:pt>
                      <c:pt idx="257">
                        <c:v>510.55599999999993</c:v>
                      </c:pt>
                      <c:pt idx="258">
                        <c:v>511.38699999999977</c:v>
                      </c:pt>
                      <c:pt idx="259">
                        <c:v>512.21600000000001</c:v>
                      </c:pt>
                      <c:pt idx="260">
                        <c:v>513.04399999999998</c:v>
                      </c:pt>
                      <c:pt idx="261">
                        <c:v>513.875</c:v>
                      </c:pt>
                      <c:pt idx="262">
                        <c:v>514.70600000000002</c:v>
                      </c:pt>
                      <c:pt idx="263">
                        <c:v>515.53599999999972</c:v>
                      </c:pt>
                      <c:pt idx="264">
                        <c:v>516.36099999999976</c:v>
                      </c:pt>
                      <c:pt idx="265">
                        <c:v>517.18499999999995</c:v>
                      </c:pt>
                      <c:pt idx="266">
                        <c:v>518.01800000000003</c:v>
                      </c:pt>
                      <c:pt idx="267">
                        <c:v>518.85099999999977</c:v>
                      </c:pt>
                      <c:pt idx="268">
                        <c:v>519.68899999999996</c:v>
                      </c:pt>
                      <c:pt idx="269">
                        <c:v>520.53</c:v>
                      </c:pt>
                      <c:pt idx="270">
                        <c:v>521.37300000000005</c:v>
                      </c:pt>
                      <c:pt idx="271">
                        <c:v>522.21400000000006</c:v>
                      </c:pt>
                      <c:pt idx="272">
                        <c:v>523.05199999999968</c:v>
                      </c:pt>
                      <c:pt idx="273">
                        <c:v>523.88699999999972</c:v>
                      </c:pt>
                      <c:pt idx="274">
                        <c:v>524.72299999999996</c:v>
                      </c:pt>
                      <c:pt idx="275">
                        <c:v>525.55799999999977</c:v>
                      </c:pt>
                      <c:pt idx="276">
                        <c:v>526.39699999999971</c:v>
                      </c:pt>
                      <c:pt idx="277">
                        <c:v>527.23799999999972</c:v>
                      </c:pt>
                      <c:pt idx="278">
                        <c:v>528.08199999999999</c:v>
                      </c:pt>
                      <c:pt idx="279">
                        <c:v>528.928</c:v>
                      </c:pt>
                      <c:pt idx="280">
                        <c:v>529.774</c:v>
                      </c:pt>
                      <c:pt idx="281">
                        <c:v>530.61799999999971</c:v>
                      </c:pt>
                      <c:pt idx="282">
                        <c:v>531.45999999999981</c:v>
                      </c:pt>
                      <c:pt idx="283">
                        <c:v>532.30499999999972</c:v>
                      </c:pt>
                      <c:pt idx="284">
                        <c:v>533.15499999999997</c:v>
                      </c:pt>
                      <c:pt idx="285">
                        <c:v>534.00900000000001</c:v>
                      </c:pt>
                      <c:pt idx="286">
                        <c:v>534.86099999999976</c:v>
                      </c:pt>
                      <c:pt idx="287">
                        <c:v>535.70900000000006</c:v>
                      </c:pt>
                      <c:pt idx="288">
                        <c:v>536.55699999999979</c:v>
                      </c:pt>
                      <c:pt idx="289">
                        <c:v>537.40199999999982</c:v>
                      </c:pt>
                      <c:pt idx="290">
                        <c:v>538.24800000000005</c:v>
                      </c:pt>
                      <c:pt idx="291">
                        <c:v>539.09699999999998</c:v>
                      </c:pt>
                      <c:pt idx="292">
                        <c:v>539.94399999999996</c:v>
                      </c:pt>
                      <c:pt idx="293">
                        <c:v>540.78899999999999</c:v>
                      </c:pt>
                      <c:pt idx="294">
                        <c:v>541.63200000000006</c:v>
                      </c:pt>
                      <c:pt idx="295">
                        <c:v>542.47699999999998</c:v>
                      </c:pt>
                      <c:pt idx="296">
                        <c:v>543.32199999999978</c:v>
                      </c:pt>
                      <c:pt idx="297">
                        <c:v>544.16199999999981</c:v>
                      </c:pt>
                      <c:pt idx="298">
                        <c:v>545.00599999999997</c:v>
                      </c:pt>
                      <c:pt idx="299">
                        <c:v>545.84899999999971</c:v>
                      </c:pt>
                      <c:pt idx="300">
                        <c:v>546.6869999999999</c:v>
                      </c:pt>
                      <c:pt idx="301">
                        <c:v>547.52699999999982</c:v>
                      </c:pt>
                      <c:pt idx="302">
                        <c:v>548.36499999999978</c:v>
                      </c:pt>
                      <c:pt idx="303">
                        <c:v>549.20500000000004</c:v>
                      </c:pt>
                      <c:pt idx="304">
                        <c:v>550.04499999999996</c:v>
                      </c:pt>
                      <c:pt idx="305">
                        <c:v>550.88699999999972</c:v>
                      </c:pt>
                      <c:pt idx="306">
                        <c:v>551.72699999999998</c:v>
                      </c:pt>
                      <c:pt idx="307">
                        <c:v>552.56499999999983</c:v>
                      </c:pt>
                      <c:pt idx="308">
                        <c:v>553.40199999999982</c:v>
                      </c:pt>
                      <c:pt idx="309">
                        <c:v>554.24</c:v>
                      </c:pt>
                      <c:pt idx="310">
                        <c:v>555.07399999999996</c:v>
                      </c:pt>
                      <c:pt idx="311">
                        <c:v>555.9069999999997</c:v>
                      </c:pt>
                      <c:pt idx="312">
                        <c:v>556.74400000000003</c:v>
                      </c:pt>
                      <c:pt idx="313">
                        <c:v>557.57500000000005</c:v>
                      </c:pt>
                      <c:pt idx="314">
                        <c:v>558.404</c:v>
                      </c:pt>
                      <c:pt idx="315">
                        <c:v>559.22900000000004</c:v>
                      </c:pt>
                      <c:pt idx="316">
                        <c:v>560.05599999999981</c:v>
                      </c:pt>
                      <c:pt idx="317">
                        <c:v>560.88499999999999</c:v>
                      </c:pt>
                      <c:pt idx="318">
                        <c:v>561.72199999999998</c:v>
                      </c:pt>
                      <c:pt idx="319">
                        <c:v>562.56399999999996</c:v>
                      </c:pt>
                      <c:pt idx="320">
                        <c:v>563.40799999999967</c:v>
                      </c:pt>
                      <c:pt idx="321">
                        <c:v>564.25099999999998</c:v>
                      </c:pt>
                      <c:pt idx="322">
                        <c:v>565.08900000000006</c:v>
                      </c:pt>
                      <c:pt idx="323">
                        <c:v>565.92499999999973</c:v>
                      </c:pt>
                      <c:pt idx="324">
                        <c:v>566.76499999999999</c:v>
                      </c:pt>
                      <c:pt idx="325">
                        <c:v>567.61199999999997</c:v>
                      </c:pt>
                      <c:pt idx="326">
                        <c:v>568.45900000000006</c:v>
                      </c:pt>
                      <c:pt idx="327">
                        <c:v>569.30599999999981</c:v>
                      </c:pt>
                      <c:pt idx="328">
                        <c:v>570.149</c:v>
                      </c:pt>
                      <c:pt idx="329">
                        <c:v>570.99400000000003</c:v>
                      </c:pt>
                      <c:pt idx="330">
                        <c:v>571.84099999999967</c:v>
                      </c:pt>
                      <c:pt idx="331">
                        <c:v>572.68799999999999</c:v>
                      </c:pt>
                      <c:pt idx="332">
                        <c:v>573.53099999999972</c:v>
                      </c:pt>
                      <c:pt idx="333">
                        <c:v>574.38300000000004</c:v>
                      </c:pt>
                      <c:pt idx="334">
                        <c:v>575.23699999999997</c:v>
                      </c:pt>
                      <c:pt idx="335">
                        <c:v>576.09</c:v>
                      </c:pt>
                      <c:pt idx="336">
                        <c:v>576.93999999999983</c:v>
                      </c:pt>
                      <c:pt idx="337">
                        <c:v>577.79100000000005</c:v>
                      </c:pt>
                      <c:pt idx="338">
                        <c:v>578.6389999999999</c:v>
                      </c:pt>
                      <c:pt idx="339">
                        <c:v>579.48900000000003</c:v>
                      </c:pt>
                      <c:pt idx="340">
                        <c:v>580.34199999999976</c:v>
                      </c:pt>
                      <c:pt idx="341">
                        <c:v>581.19299999999998</c:v>
                      </c:pt>
                      <c:pt idx="342">
                        <c:v>582.04299999999967</c:v>
                      </c:pt>
                      <c:pt idx="343">
                        <c:v>582.89</c:v>
                      </c:pt>
                      <c:pt idx="344">
                        <c:v>583.73599999999999</c:v>
                      </c:pt>
                      <c:pt idx="345">
                        <c:v>584.58299999999997</c:v>
                      </c:pt>
                      <c:pt idx="346">
                        <c:v>585.43199999999979</c:v>
                      </c:pt>
                      <c:pt idx="347">
                        <c:v>586.28300000000002</c:v>
                      </c:pt>
                      <c:pt idx="348">
                        <c:v>587.13699999999972</c:v>
                      </c:pt>
                      <c:pt idx="349">
                        <c:v>587.99199999999996</c:v>
                      </c:pt>
                      <c:pt idx="350">
                        <c:v>588.84799999999962</c:v>
                      </c:pt>
                      <c:pt idx="351">
                        <c:v>589.70000000000005</c:v>
                      </c:pt>
                      <c:pt idx="352">
                        <c:v>590.55599999999981</c:v>
                      </c:pt>
                      <c:pt idx="353">
                        <c:v>591.41100000000006</c:v>
                      </c:pt>
                      <c:pt idx="354">
                        <c:v>592.27</c:v>
                      </c:pt>
                      <c:pt idx="355">
                        <c:v>593.13400000000001</c:v>
                      </c:pt>
                      <c:pt idx="356">
                        <c:v>593.99299999999971</c:v>
                      </c:pt>
                      <c:pt idx="357">
                        <c:v>594.84299999999962</c:v>
                      </c:pt>
                      <c:pt idx="358">
                        <c:v>595.69399999999996</c:v>
                      </c:pt>
                      <c:pt idx="359">
                        <c:v>596.54099999999971</c:v>
                      </c:pt>
                      <c:pt idx="360">
                        <c:v>597.38599999999997</c:v>
                      </c:pt>
                      <c:pt idx="361">
                        <c:v>598.23400000000004</c:v>
                      </c:pt>
                      <c:pt idx="362">
                        <c:v>599.08600000000001</c:v>
                      </c:pt>
                      <c:pt idx="363">
                        <c:v>599.93799999999976</c:v>
                      </c:pt>
                      <c:pt idx="364">
                        <c:v>600.79200000000003</c:v>
                      </c:pt>
                      <c:pt idx="365">
                        <c:v>601.64599999999996</c:v>
                      </c:pt>
                      <c:pt idx="366">
                        <c:v>602.5029999999997</c:v>
                      </c:pt>
                      <c:pt idx="367">
                        <c:v>603.3589999999997</c:v>
                      </c:pt>
                      <c:pt idx="368">
                        <c:v>604.21299999999997</c:v>
                      </c:pt>
                      <c:pt idx="369">
                        <c:v>605.06399999999996</c:v>
                      </c:pt>
                      <c:pt idx="370">
                        <c:v>605.91599999999971</c:v>
                      </c:pt>
                      <c:pt idx="371">
                        <c:v>606.76699999999983</c:v>
                      </c:pt>
                      <c:pt idx="372">
                        <c:v>607.61400000000003</c:v>
                      </c:pt>
                      <c:pt idx="373">
                        <c:v>608.45699999999977</c:v>
                      </c:pt>
                      <c:pt idx="374">
                        <c:v>609.30499999999972</c:v>
                      </c:pt>
                      <c:pt idx="375">
                        <c:v>610.15499999999997</c:v>
                      </c:pt>
                      <c:pt idx="376">
                        <c:v>611.01</c:v>
                      </c:pt>
                      <c:pt idx="377">
                        <c:v>611.86899999999969</c:v>
                      </c:pt>
                      <c:pt idx="378">
                        <c:v>612.72400000000005</c:v>
                      </c:pt>
                      <c:pt idx="379">
                        <c:v>613.58400000000006</c:v>
                      </c:pt>
                      <c:pt idx="380">
                        <c:v>614.43899999999996</c:v>
                      </c:pt>
                      <c:pt idx="381">
                        <c:v>615.29200000000003</c:v>
                      </c:pt>
                      <c:pt idx="382">
                        <c:v>616.14599999999996</c:v>
                      </c:pt>
                      <c:pt idx="383">
                        <c:v>617.00099999999998</c:v>
                      </c:pt>
                      <c:pt idx="384">
                        <c:v>617.85699999999974</c:v>
                      </c:pt>
                      <c:pt idx="385">
                        <c:v>618.71299999999997</c:v>
                      </c:pt>
                      <c:pt idx="386">
                        <c:v>619.56699999999978</c:v>
                      </c:pt>
                      <c:pt idx="387">
                        <c:v>620.41599999999971</c:v>
                      </c:pt>
                      <c:pt idx="388">
                        <c:v>621.27</c:v>
                      </c:pt>
                      <c:pt idx="389">
                        <c:v>622.13099999999997</c:v>
                      </c:pt>
                      <c:pt idx="390">
                        <c:v>622.99299999999971</c:v>
                      </c:pt>
                      <c:pt idx="391">
                        <c:v>623.85699999999974</c:v>
                      </c:pt>
                      <c:pt idx="392">
                        <c:v>624.71799999999996</c:v>
                      </c:pt>
                      <c:pt idx="393">
                        <c:v>625.577</c:v>
                      </c:pt>
                      <c:pt idx="394">
                        <c:v>626.43599999999969</c:v>
                      </c:pt>
                      <c:pt idx="395">
                        <c:v>627.29399999999998</c:v>
                      </c:pt>
                      <c:pt idx="396">
                        <c:v>628.15099999999973</c:v>
                      </c:pt>
                      <c:pt idx="397">
                        <c:v>629.00400000000002</c:v>
                      </c:pt>
                      <c:pt idx="398">
                        <c:v>629.86399999999981</c:v>
                      </c:pt>
                      <c:pt idx="399">
                        <c:v>630.72400000000005</c:v>
                      </c:pt>
                      <c:pt idx="400">
                        <c:v>631.58000000000004</c:v>
                      </c:pt>
                      <c:pt idx="401">
                        <c:v>632.43699999999967</c:v>
                      </c:pt>
                      <c:pt idx="402">
                        <c:v>633.29200000000003</c:v>
                      </c:pt>
                      <c:pt idx="403">
                        <c:v>634.1569999999997</c:v>
                      </c:pt>
                      <c:pt idx="404">
                        <c:v>635.01900000000001</c:v>
                      </c:pt>
                      <c:pt idx="405">
                        <c:v>635.875</c:v>
                      </c:pt>
                      <c:pt idx="406">
                        <c:v>636.73099999999999</c:v>
                      </c:pt>
                      <c:pt idx="407">
                        <c:v>637.58799999999997</c:v>
                      </c:pt>
                      <c:pt idx="408">
                        <c:v>638.44299999999976</c:v>
                      </c:pt>
                      <c:pt idx="409">
                        <c:v>639.29999999999995</c:v>
                      </c:pt>
                      <c:pt idx="410">
                        <c:v>640.16</c:v>
                      </c:pt>
                      <c:pt idx="411">
                        <c:v>641.024</c:v>
                      </c:pt>
                      <c:pt idx="412">
                        <c:v>641.88499999999999</c:v>
                      </c:pt>
                      <c:pt idx="413">
                        <c:v>642.74599999999998</c:v>
                      </c:pt>
                      <c:pt idx="414">
                        <c:v>643.60299999999972</c:v>
                      </c:pt>
                      <c:pt idx="415">
                        <c:v>644.45799999999974</c:v>
                      </c:pt>
                      <c:pt idx="416">
                        <c:v>645.31199999999967</c:v>
                      </c:pt>
                      <c:pt idx="417">
                        <c:v>646.16300000000001</c:v>
                      </c:pt>
                      <c:pt idx="418">
                        <c:v>647.01</c:v>
                      </c:pt>
                      <c:pt idx="419">
                        <c:v>647.85699999999974</c:v>
                      </c:pt>
                      <c:pt idx="420">
                        <c:v>648.70799999999997</c:v>
                      </c:pt>
                      <c:pt idx="421">
                        <c:v>649.56099999999969</c:v>
                      </c:pt>
                      <c:pt idx="422">
                        <c:v>650.41399999999999</c:v>
                      </c:pt>
                      <c:pt idx="423">
                        <c:v>651.26199999999972</c:v>
                      </c:pt>
                      <c:pt idx="424">
                        <c:v>652.1099999999999</c:v>
                      </c:pt>
                      <c:pt idx="425">
                        <c:v>652.95900000000006</c:v>
                      </c:pt>
                      <c:pt idx="426">
                        <c:v>653.80699999999979</c:v>
                      </c:pt>
                      <c:pt idx="427">
                        <c:v>654.654</c:v>
                      </c:pt>
                      <c:pt idx="428">
                        <c:v>655.50400000000002</c:v>
                      </c:pt>
                      <c:pt idx="429">
                        <c:v>656.36099999999976</c:v>
                      </c:pt>
                      <c:pt idx="430">
                        <c:v>657.21799999999996</c:v>
                      </c:pt>
                      <c:pt idx="431">
                        <c:v>658.07100000000003</c:v>
                      </c:pt>
                      <c:pt idx="432">
                        <c:v>658.92499999999973</c:v>
                      </c:pt>
                      <c:pt idx="433">
                        <c:v>659.779</c:v>
                      </c:pt>
                      <c:pt idx="434">
                        <c:v>660.63400000000001</c:v>
                      </c:pt>
                      <c:pt idx="435">
                        <c:v>661.49</c:v>
                      </c:pt>
                      <c:pt idx="436">
                        <c:v>662.34599999999978</c:v>
                      </c:pt>
                      <c:pt idx="437">
                        <c:v>663.202</c:v>
                      </c:pt>
                      <c:pt idx="438">
                        <c:v>664.05599999999981</c:v>
                      </c:pt>
                      <c:pt idx="439">
                        <c:v>664.90599999999972</c:v>
                      </c:pt>
                      <c:pt idx="440">
                        <c:v>665.755</c:v>
                      </c:pt>
                      <c:pt idx="441">
                        <c:v>666.6099999999999</c:v>
                      </c:pt>
                      <c:pt idx="442">
                        <c:v>667.46899999999982</c:v>
                      </c:pt>
                      <c:pt idx="443">
                        <c:v>668.32799999999975</c:v>
                      </c:pt>
                      <c:pt idx="444">
                        <c:v>669.18899999999996</c:v>
                      </c:pt>
                      <c:pt idx="445">
                        <c:v>670.05599999999981</c:v>
                      </c:pt>
                      <c:pt idx="446">
                        <c:v>670.928</c:v>
                      </c:pt>
                      <c:pt idx="447">
                        <c:v>671.798</c:v>
                      </c:pt>
                      <c:pt idx="448">
                        <c:v>672.66199999999981</c:v>
                      </c:pt>
                      <c:pt idx="449">
                        <c:v>673.52099999999996</c:v>
                      </c:pt>
                      <c:pt idx="450">
                        <c:v>674.375</c:v>
                      </c:pt>
                      <c:pt idx="451">
                        <c:v>675.22799999999972</c:v>
                      </c:pt>
                      <c:pt idx="452">
                        <c:v>676.08199999999999</c:v>
                      </c:pt>
                      <c:pt idx="453">
                        <c:v>676.93799999999976</c:v>
                      </c:pt>
                      <c:pt idx="454">
                        <c:v>677.79499999999996</c:v>
                      </c:pt>
                      <c:pt idx="455">
                        <c:v>678.6569999999997</c:v>
                      </c:pt>
                      <c:pt idx="456">
                        <c:v>679.51900000000001</c:v>
                      </c:pt>
                      <c:pt idx="457">
                        <c:v>680.3779999999997</c:v>
                      </c:pt>
                      <c:pt idx="458">
                        <c:v>681.23400000000004</c:v>
                      </c:pt>
                      <c:pt idx="459">
                        <c:v>682.09199999999998</c:v>
                      </c:pt>
                      <c:pt idx="460">
                        <c:v>682.94999999999982</c:v>
                      </c:pt>
                      <c:pt idx="461">
                        <c:v>683.81399999999996</c:v>
                      </c:pt>
                      <c:pt idx="462">
                        <c:v>684.67499999999995</c:v>
                      </c:pt>
                      <c:pt idx="463">
                        <c:v>685.53399999999999</c:v>
                      </c:pt>
                      <c:pt idx="464">
                        <c:v>686.39499999999998</c:v>
                      </c:pt>
                      <c:pt idx="465">
                        <c:v>687.25599999999997</c:v>
                      </c:pt>
                      <c:pt idx="466">
                        <c:v>688.11699999999996</c:v>
                      </c:pt>
                      <c:pt idx="467">
                        <c:v>688.971</c:v>
                      </c:pt>
                      <c:pt idx="468">
                        <c:v>689.82099999999969</c:v>
                      </c:pt>
                      <c:pt idx="469">
                        <c:v>690.66799999999967</c:v>
                      </c:pt>
                      <c:pt idx="470">
                        <c:v>691.51499999999999</c:v>
                      </c:pt>
                      <c:pt idx="471">
                        <c:v>692.36599999999976</c:v>
                      </c:pt>
                      <c:pt idx="472">
                        <c:v>693.22400000000005</c:v>
                      </c:pt>
                      <c:pt idx="473">
                        <c:v>694.08500000000004</c:v>
                      </c:pt>
                      <c:pt idx="474">
                        <c:v>694.93999999999983</c:v>
                      </c:pt>
                      <c:pt idx="475">
                        <c:v>695.79299999999989</c:v>
                      </c:pt>
                      <c:pt idx="476">
                        <c:v>696.64300000000003</c:v>
                      </c:pt>
                      <c:pt idx="477">
                        <c:v>697.49099999999999</c:v>
                      </c:pt>
                      <c:pt idx="478">
                        <c:v>698.34299999999962</c:v>
                      </c:pt>
                      <c:pt idx="479">
                        <c:v>699.19600000000003</c:v>
                      </c:pt>
                      <c:pt idx="480">
                        <c:v>700.05199999999968</c:v>
                      </c:pt>
                      <c:pt idx="481">
                        <c:v>700.91199999999981</c:v>
                      </c:pt>
                      <c:pt idx="482">
                        <c:v>701.76599999999996</c:v>
                      </c:pt>
                      <c:pt idx="483">
                        <c:v>702.61599999999999</c:v>
                      </c:pt>
                      <c:pt idx="484">
                        <c:v>703.46599999999967</c:v>
                      </c:pt>
                      <c:pt idx="485">
                        <c:v>704.31499999999983</c:v>
                      </c:pt>
                      <c:pt idx="486">
                        <c:v>705.16699999999969</c:v>
                      </c:pt>
                      <c:pt idx="487">
                        <c:v>706.024</c:v>
                      </c:pt>
                      <c:pt idx="488">
                        <c:v>706.8779999999997</c:v>
                      </c:pt>
                      <c:pt idx="489">
                        <c:v>707.73299999999972</c:v>
                      </c:pt>
                      <c:pt idx="490">
                        <c:v>708.58500000000004</c:v>
                      </c:pt>
                      <c:pt idx="491">
                        <c:v>709.43699999999967</c:v>
                      </c:pt>
                      <c:pt idx="492">
                        <c:v>710.29</c:v>
                      </c:pt>
                      <c:pt idx="493">
                        <c:v>711.14300000000003</c:v>
                      </c:pt>
                      <c:pt idx="494">
                        <c:v>711.995</c:v>
                      </c:pt>
                      <c:pt idx="495">
                        <c:v>712.84699999999975</c:v>
                      </c:pt>
                      <c:pt idx="496">
                        <c:v>713.702</c:v>
                      </c:pt>
                      <c:pt idx="497">
                        <c:v>714.55599999999981</c:v>
                      </c:pt>
                      <c:pt idx="498">
                        <c:v>715.41199999999981</c:v>
                      </c:pt>
                      <c:pt idx="499">
                        <c:v>716.27300000000002</c:v>
                      </c:pt>
                      <c:pt idx="500">
                        <c:v>717.12900000000002</c:v>
                      </c:pt>
                      <c:pt idx="501">
                        <c:v>717.98599999999999</c:v>
                      </c:pt>
                      <c:pt idx="502">
                        <c:v>718.84399999999982</c:v>
                      </c:pt>
                      <c:pt idx="503">
                        <c:v>719.70399999999995</c:v>
                      </c:pt>
                      <c:pt idx="504">
                        <c:v>720.55999999999983</c:v>
                      </c:pt>
                      <c:pt idx="505">
                        <c:v>721.41699999999969</c:v>
                      </c:pt>
                      <c:pt idx="506">
                        <c:v>722.27300000000002</c:v>
                      </c:pt>
                      <c:pt idx="507">
                        <c:v>723.12900000000002</c:v>
                      </c:pt>
                      <c:pt idx="508">
                        <c:v>723.98800000000006</c:v>
                      </c:pt>
                      <c:pt idx="509">
                        <c:v>724.84899999999971</c:v>
                      </c:pt>
                      <c:pt idx="510">
                        <c:v>725.71400000000006</c:v>
                      </c:pt>
                      <c:pt idx="511">
                        <c:v>726.577</c:v>
                      </c:pt>
                      <c:pt idx="512">
                        <c:v>727.44199999999978</c:v>
                      </c:pt>
                      <c:pt idx="513">
                        <c:v>728.30999999999983</c:v>
                      </c:pt>
                      <c:pt idx="514">
                        <c:v>729.17399999999998</c:v>
                      </c:pt>
                      <c:pt idx="515">
                        <c:v>730.03399999999999</c:v>
                      </c:pt>
                      <c:pt idx="516">
                        <c:v>730.89199999999983</c:v>
                      </c:pt>
                      <c:pt idx="517">
                        <c:v>731.75400000000002</c:v>
                      </c:pt>
                      <c:pt idx="518">
                        <c:v>732.61900000000003</c:v>
                      </c:pt>
                      <c:pt idx="519">
                        <c:v>733.48699999999997</c:v>
                      </c:pt>
                      <c:pt idx="520">
                        <c:v>734.36300000000006</c:v>
                      </c:pt>
                      <c:pt idx="521">
                        <c:v>735.24699999999996</c:v>
                      </c:pt>
                      <c:pt idx="522">
                        <c:v>736.12300000000005</c:v>
                      </c:pt>
                      <c:pt idx="523">
                        <c:v>736.99599999999998</c:v>
                      </c:pt>
                      <c:pt idx="524">
                        <c:v>737.86699999999962</c:v>
                      </c:pt>
                      <c:pt idx="525">
                        <c:v>738.73299999999972</c:v>
                      </c:pt>
                      <c:pt idx="526">
                        <c:v>739.6</c:v>
                      </c:pt>
                      <c:pt idx="527">
                        <c:v>740.46199999999976</c:v>
                      </c:pt>
                      <c:pt idx="528">
                        <c:v>741.32599999999979</c:v>
                      </c:pt>
                      <c:pt idx="529">
                        <c:v>742.19</c:v>
                      </c:pt>
                      <c:pt idx="530">
                        <c:v>743.0469999999998</c:v>
                      </c:pt>
                      <c:pt idx="531">
                        <c:v>743.90300000000002</c:v>
                      </c:pt>
                      <c:pt idx="532">
                        <c:v>744.75599999999997</c:v>
                      </c:pt>
                      <c:pt idx="533">
                        <c:v>745.61500000000001</c:v>
                      </c:pt>
                      <c:pt idx="534">
                        <c:v>746.471</c:v>
                      </c:pt>
                      <c:pt idx="535">
                        <c:v>747.32699999999977</c:v>
                      </c:pt>
                      <c:pt idx="536">
                        <c:v>748.18600000000004</c:v>
                      </c:pt>
                      <c:pt idx="537">
                        <c:v>749.04499999999996</c:v>
                      </c:pt>
                      <c:pt idx="538">
                        <c:v>749.9</c:v>
                      </c:pt>
                      <c:pt idx="539">
                        <c:v>750.7529999999997</c:v>
                      </c:pt>
                      <c:pt idx="540">
                        <c:v>751.60500000000002</c:v>
                      </c:pt>
                      <c:pt idx="541">
                        <c:v>752.45399999999972</c:v>
                      </c:pt>
                      <c:pt idx="542">
                        <c:v>753.30699999999979</c:v>
                      </c:pt>
                      <c:pt idx="543">
                        <c:v>754.16199999999981</c:v>
                      </c:pt>
                      <c:pt idx="544">
                        <c:v>755.01900000000001</c:v>
                      </c:pt>
                      <c:pt idx="545">
                        <c:v>755.87099999999998</c:v>
                      </c:pt>
                      <c:pt idx="546">
                        <c:v>756.72299999999996</c:v>
                      </c:pt>
                      <c:pt idx="547">
                        <c:v>757.57899999999995</c:v>
                      </c:pt>
                      <c:pt idx="548">
                        <c:v>758.43699999999967</c:v>
                      </c:pt>
                      <c:pt idx="549">
                        <c:v>759.29299999999989</c:v>
                      </c:pt>
                      <c:pt idx="550">
                        <c:v>760.14499999999998</c:v>
                      </c:pt>
                      <c:pt idx="551">
                        <c:v>760.99699999999996</c:v>
                      </c:pt>
                      <c:pt idx="552">
                        <c:v>761.8529999999995</c:v>
                      </c:pt>
                      <c:pt idx="553">
                        <c:v>762.71199999999999</c:v>
                      </c:pt>
                      <c:pt idx="554">
                        <c:v>763.57899999999995</c:v>
                      </c:pt>
                      <c:pt idx="555">
                        <c:v>764.45099999999979</c:v>
                      </c:pt>
                      <c:pt idx="556">
                        <c:v>765.31999999999971</c:v>
                      </c:pt>
                      <c:pt idx="557">
                        <c:v>766.19100000000003</c:v>
                      </c:pt>
                      <c:pt idx="558">
                        <c:v>767.06199999999967</c:v>
                      </c:pt>
                      <c:pt idx="559">
                        <c:v>767.94299999999976</c:v>
                      </c:pt>
                      <c:pt idx="560">
                        <c:v>768.82599999999979</c:v>
                      </c:pt>
                      <c:pt idx="561">
                        <c:v>769.71299999999997</c:v>
                      </c:pt>
                      <c:pt idx="562">
                        <c:v>770.6</c:v>
                      </c:pt>
                      <c:pt idx="563">
                        <c:v>771.48800000000006</c:v>
                      </c:pt>
                      <c:pt idx="564">
                        <c:v>772.37300000000005</c:v>
                      </c:pt>
                      <c:pt idx="565">
                        <c:v>773.25900000000001</c:v>
                      </c:pt>
                      <c:pt idx="566">
                        <c:v>774.14599999999996</c:v>
                      </c:pt>
                      <c:pt idx="567">
                        <c:v>775.03399999999999</c:v>
                      </c:pt>
                      <c:pt idx="568">
                        <c:v>775.92</c:v>
                      </c:pt>
                      <c:pt idx="569">
                        <c:v>776.8009999999997</c:v>
                      </c:pt>
                      <c:pt idx="570">
                        <c:v>777.67899999999997</c:v>
                      </c:pt>
                      <c:pt idx="571">
                        <c:v>778.55399999999997</c:v>
                      </c:pt>
                      <c:pt idx="572">
                        <c:v>779.42699999999968</c:v>
                      </c:pt>
                      <c:pt idx="573">
                        <c:v>780.29299999999989</c:v>
                      </c:pt>
                      <c:pt idx="574">
                        <c:v>781.16</c:v>
                      </c:pt>
                      <c:pt idx="575">
                        <c:v>782.024</c:v>
                      </c:pt>
                      <c:pt idx="576">
                        <c:v>782.88799999999969</c:v>
                      </c:pt>
                      <c:pt idx="577">
                        <c:v>783.755</c:v>
                      </c:pt>
                      <c:pt idx="578">
                        <c:v>784.62599999999998</c:v>
                      </c:pt>
                      <c:pt idx="579">
                        <c:v>785.49400000000003</c:v>
                      </c:pt>
                      <c:pt idx="580">
                        <c:v>786.36199999999974</c:v>
                      </c:pt>
                      <c:pt idx="581">
                        <c:v>787.23400000000004</c:v>
                      </c:pt>
                      <c:pt idx="582">
                        <c:v>788.11500000000001</c:v>
                      </c:pt>
                      <c:pt idx="583">
                        <c:v>788.99799999999971</c:v>
                      </c:pt>
                      <c:pt idx="584">
                        <c:v>789.87599999999998</c:v>
                      </c:pt>
                      <c:pt idx="585">
                        <c:v>790.75099999999998</c:v>
                      </c:pt>
                      <c:pt idx="586">
                        <c:v>791.62400000000002</c:v>
                      </c:pt>
                      <c:pt idx="587">
                        <c:v>792.50099999999998</c:v>
                      </c:pt>
                      <c:pt idx="588">
                        <c:v>793.38099999999997</c:v>
                      </c:pt>
                      <c:pt idx="589">
                        <c:v>794.26</c:v>
                      </c:pt>
                      <c:pt idx="590">
                        <c:v>795.13900000000001</c:v>
                      </c:pt>
                      <c:pt idx="591">
                        <c:v>796.02</c:v>
                      </c:pt>
                      <c:pt idx="592">
                        <c:v>796.90599999999972</c:v>
                      </c:pt>
                      <c:pt idx="593">
                        <c:v>797.79</c:v>
                      </c:pt>
                      <c:pt idx="594">
                        <c:v>798.66899999999998</c:v>
                      </c:pt>
                      <c:pt idx="595">
                        <c:v>799.5469999999998</c:v>
                      </c:pt>
                      <c:pt idx="596">
                        <c:v>800.42499999999973</c:v>
                      </c:pt>
                      <c:pt idx="597">
                        <c:v>801.303</c:v>
                      </c:pt>
                      <c:pt idx="598">
                        <c:v>802.18399999999997</c:v>
                      </c:pt>
                      <c:pt idx="599">
                        <c:v>803.06499999999971</c:v>
                      </c:pt>
                      <c:pt idx="600">
                        <c:v>803.9459999999998</c:v>
                      </c:pt>
                      <c:pt idx="601">
                        <c:v>804.82899999999972</c:v>
                      </c:pt>
                      <c:pt idx="602">
                        <c:v>805.71699999999998</c:v>
                      </c:pt>
                      <c:pt idx="603">
                        <c:v>806.60500000000002</c:v>
                      </c:pt>
                      <c:pt idx="604">
                        <c:v>807.49099999999999</c:v>
                      </c:pt>
                      <c:pt idx="605">
                        <c:v>808.38099999999997</c:v>
                      </c:pt>
                      <c:pt idx="606">
                        <c:v>809.26900000000001</c:v>
                      </c:pt>
                      <c:pt idx="607">
                        <c:v>810.154</c:v>
                      </c:pt>
                      <c:pt idx="608">
                        <c:v>811.04300000000001</c:v>
                      </c:pt>
                      <c:pt idx="609">
                        <c:v>811.93499999999972</c:v>
                      </c:pt>
                      <c:pt idx="610">
                        <c:v>812.82399999999996</c:v>
                      </c:pt>
                      <c:pt idx="611">
                        <c:v>813.71</c:v>
                      </c:pt>
                      <c:pt idx="612">
                        <c:v>814.59500000000003</c:v>
                      </c:pt>
                      <c:pt idx="613">
                        <c:v>815.48299999999972</c:v>
                      </c:pt>
                      <c:pt idx="614">
                        <c:v>816.3689999999998</c:v>
                      </c:pt>
                      <c:pt idx="615">
                        <c:v>817.25</c:v>
                      </c:pt>
                      <c:pt idx="616">
                        <c:v>818.13599999999997</c:v>
                      </c:pt>
                      <c:pt idx="617">
                        <c:v>819.02800000000002</c:v>
                      </c:pt>
                      <c:pt idx="618">
                        <c:v>819.9219999999998</c:v>
                      </c:pt>
                      <c:pt idx="619">
                        <c:v>820.81399999999996</c:v>
                      </c:pt>
                      <c:pt idx="620">
                        <c:v>821.71</c:v>
                      </c:pt>
                      <c:pt idx="621">
                        <c:v>822.60699999999997</c:v>
                      </c:pt>
                      <c:pt idx="622">
                        <c:v>823.50599999999997</c:v>
                      </c:pt>
                      <c:pt idx="623">
                        <c:v>824.40300000000002</c:v>
                      </c:pt>
                      <c:pt idx="624">
                        <c:v>825.3009999999997</c:v>
                      </c:pt>
                      <c:pt idx="625">
                        <c:v>826.19899999999996</c:v>
                      </c:pt>
                      <c:pt idx="626">
                        <c:v>827.10500000000002</c:v>
                      </c:pt>
                      <c:pt idx="627">
                        <c:v>828.01300000000003</c:v>
                      </c:pt>
                      <c:pt idx="628">
                        <c:v>828.91399999999999</c:v>
                      </c:pt>
                      <c:pt idx="629">
                        <c:v>829.81299999999976</c:v>
                      </c:pt>
                      <c:pt idx="630">
                        <c:v>830.71199999999999</c:v>
                      </c:pt>
                      <c:pt idx="631">
                        <c:v>831.60900000000004</c:v>
                      </c:pt>
                      <c:pt idx="632">
                        <c:v>832.5079999999997</c:v>
                      </c:pt>
                      <c:pt idx="633">
                        <c:v>833.40800000000002</c:v>
                      </c:pt>
                      <c:pt idx="634">
                        <c:v>834.31099999999969</c:v>
                      </c:pt>
                      <c:pt idx="635">
                        <c:v>835.22199999999998</c:v>
                      </c:pt>
                      <c:pt idx="636">
                        <c:v>836.13499999999999</c:v>
                      </c:pt>
                      <c:pt idx="637">
                        <c:v>837.05</c:v>
                      </c:pt>
                      <c:pt idx="638">
                        <c:v>837.97</c:v>
                      </c:pt>
                      <c:pt idx="639">
                        <c:v>838.89</c:v>
                      </c:pt>
                      <c:pt idx="640">
                        <c:v>839.80699999999979</c:v>
                      </c:pt>
                      <c:pt idx="641">
                        <c:v>840.72199999999998</c:v>
                      </c:pt>
                      <c:pt idx="642">
                        <c:v>841.63400000000001</c:v>
                      </c:pt>
                      <c:pt idx="643">
                        <c:v>842.54599999999971</c:v>
                      </c:pt>
                      <c:pt idx="644">
                        <c:v>843.46399999999971</c:v>
                      </c:pt>
                      <c:pt idx="645">
                        <c:v>844.38499999999999</c:v>
                      </c:pt>
                      <c:pt idx="646">
                        <c:v>845.30199999999979</c:v>
                      </c:pt>
                      <c:pt idx="647">
                        <c:v>846.22</c:v>
                      </c:pt>
                      <c:pt idx="648">
                        <c:v>847.14300000000003</c:v>
                      </c:pt>
                      <c:pt idx="649">
                        <c:v>848.06799999999976</c:v>
                      </c:pt>
                      <c:pt idx="650">
                        <c:v>848.99199999999996</c:v>
                      </c:pt>
                      <c:pt idx="651">
                        <c:v>849.91800000000001</c:v>
                      </c:pt>
                      <c:pt idx="652">
                        <c:v>850.84299999999962</c:v>
                      </c:pt>
                      <c:pt idx="653">
                        <c:v>851.76699999999971</c:v>
                      </c:pt>
                      <c:pt idx="654">
                        <c:v>852.69100000000003</c:v>
                      </c:pt>
                      <c:pt idx="655">
                        <c:v>853.61199999999997</c:v>
                      </c:pt>
                      <c:pt idx="656">
                        <c:v>854.52599999999973</c:v>
                      </c:pt>
                      <c:pt idx="657">
                        <c:v>855.42899999999997</c:v>
                      </c:pt>
                      <c:pt idx="658">
                        <c:v>856.33099999999979</c:v>
                      </c:pt>
                      <c:pt idx="659">
                        <c:v>857.24299999999971</c:v>
                      </c:pt>
                      <c:pt idx="660">
                        <c:v>858.16199999999969</c:v>
                      </c:pt>
                      <c:pt idx="661">
                        <c:v>859.08900000000006</c:v>
                      </c:pt>
                      <c:pt idx="662">
                        <c:v>860.01699999999971</c:v>
                      </c:pt>
                      <c:pt idx="663">
                        <c:v>860.93999999999971</c:v>
                      </c:pt>
                      <c:pt idx="664">
                        <c:v>861.8539999999997</c:v>
                      </c:pt>
                      <c:pt idx="665">
                        <c:v>862.76900000000001</c:v>
                      </c:pt>
                      <c:pt idx="666">
                        <c:v>863.68600000000004</c:v>
                      </c:pt>
                      <c:pt idx="667">
                        <c:v>864.59400000000005</c:v>
                      </c:pt>
                      <c:pt idx="668">
                        <c:v>865.5</c:v>
                      </c:pt>
                      <c:pt idx="669">
                        <c:v>866.40599999999972</c:v>
                      </c:pt>
                      <c:pt idx="670">
                        <c:v>867.3159999999998</c:v>
                      </c:pt>
                      <c:pt idx="671">
                        <c:v>868.23299999999972</c:v>
                      </c:pt>
                      <c:pt idx="672">
                        <c:v>869.15</c:v>
                      </c:pt>
                      <c:pt idx="673">
                        <c:v>870.06399999999996</c:v>
                      </c:pt>
                      <c:pt idx="674">
                        <c:v>870.97299999999996</c:v>
                      </c:pt>
                      <c:pt idx="675">
                        <c:v>871.88900000000001</c:v>
                      </c:pt>
                      <c:pt idx="676">
                        <c:v>872.81399999999996</c:v>
                      </c:pt>
                      <c:pt idx="677">
                        <c:v>873.74599999999998</c:v>
                      </c:pt>
                      <c:pt idx="678">
                        <c:v>874.68299999999999</c:v>
                      </c:pt>
                      <c:pt idx="679">
                        <c:v>875.625</c:v>
                      </c:pt>
                      <c:pt idx="680">
                        <c:v>876.56799999999976</c:v>
                      </c:pt>
                      <c:pt idx="681">
                        <c:v>877.51699999999971</c:v>
                      </c:pt>
                      <c:pt idx="682">
                        <c:v>878.46799999999962</c:v>
                      </c:pt>
                      <c:pt idx="683">
                        <c:v>879.4219999999998</c:v>
                      </c:pt>
                      <c:pt idx="684">
                        <c:v>880.37599999999998</c:v>
                      </c:pt>
                      <c:pt idx="685">
                        <c:v>881.32699999999977</c:v>
                      </c:pt>
                      <c:pt idx="686">
                        <c:v>882.27700000000004</c:v>
                      </c:pt>
                      <c:pt idx="687">
                        <c:v>883.23</c:v>
                      </c:pt>
                      <c:pt idx="688">
                        <c:v>884.19</c:v>
                      </c:pt>
                      <c:pt idx="689">
                        <c:v>885.1519999999997</c:v>
                      </c:pt>
                      <c:pt idx="690">
                        <c:v>886.11599999999999</c:v>
                      </c:pt>
                      <c:pt idx="691">
                        <c:v>887.07799999999997</c:v>
                      </c:pt>
                      <c:pt idx="692">
                        <c:v>888.0419999999998</c:v>
                      </c:pt>
                      <c:pt idx="693">
                        <c:v>889.00699999999972</c:v>
                      </c:pt>
                      <c:pt idx="694">
                        <c:v>889.97199999999998</c:v>
                      </c:pt>
                      <c:pt idx="695">
                        <c:v>890.93499999999972</c:v>
                      </c:pt>
                      <c:pt idx="696">
                        <c:v>891.89499999999998</c:v>
                      </c:pt>
                      <c:pt idx="697">
                        <c:v>892.8539999999997</c:v>
                      </c:pt>
                      <c:pt idx="698">
                        <c:v>893.81399999999996</c:v>
                      </c:pt>
                      <c:pt idx="699">
                        <c:v>894.77499999999998</c:v>
                      </c:pt>
                      <c:pt idx="700">
                        <c:v>895.74199999999996</c:v>
                      </c:pt>
                      <c:pt idx="701">
                        <c:v>896.71799999999996</c:v>
                      </c:pt>
                      <c:pt idx="702">
                        <c:v>897.697</c:v>
                      </c:pt>
                      <c:pt idx="703">
                        <c:v>898.66899999999998</c:v>
                      </c:pt>
                      <c:pt idx="704">
                        <c:v>899.63900000000001</c:v>
                      </c:pt>
                      <c:pt idx="705">
                        <c:v>900.60400000000004</c:v>
                      </c:pt>
                      <c:pt idx="706">
                        <c:v>901.56799999999976</c:v>
                      </c:pt>
                      <c:pt idx="707">
                        <c:v>902.529</c:v>
                      </c:pt>
                      <c:pt idx="708">
                        <c:v>903.48799999999972</c:v>
                      </c:pt>
                      <c:pt idx="709">
                        <c:v>904.44799999999975</c:v>
                      </c:pt>
                      <c:pt idx="710">
                        <c:v>905.41</c:v>
                      </c:pt>
                      <c:pt idx="711">
                        <c:v>906.37299999999971</c:v>
                      </c:pt>
                      <c:pt idx="712">
                        <c:v>907.33599999999979</c:v>
                      </c:pt>
                      <c:pt idx="713">
                        <c:v>908.29600000000005</c:v>
                      </c:pt>
                      <c:pt idx="714">
                        <c:v>909.2529999999997</c:v>
                      </c:pt>
                      <c:pt idx="715">
                        <c:v>910.21600000000001</c:v>
                      </c:pt>
                      <c:pt idx="716">
                        <c:v>911.18200000000002</c:v>
                      </c:pt>
                      <c:pt idx="717">
                        <c:v>912.15</c:v>
                      </c:pt>
                      <c:pt idx="718">
                        <c:v>913.11799999999971</c:v>
                      </c:pt>
                      <c:pt idx="719">
                        <c:v>914.08</c:v>
                      </c:pt>
                      <c:pt idx="720">
                        <c:v>915.0419999999998</c:v>
                      </c:pt>
                      <c:pt idx="721">
                        <c:v>916.00699999999972</c:v>
                      </c:pt>
                      <c:pt idx="722">
                        <c:v>916.971</c:v>
                      </c:pt>
                      <c:pt idx="723">
                        <c:v>917.928</c:v>
                      </c:pt>
                      <c:pt idx="724">
                        <c:v>918.88599999999997</c:v>
                      </c:pt>
                      <c:pt idx="725">
                        <c:v>919.84799999999962</c:v>
                      </c:pt>
                      <c:pt idx="726">
                        <c:v>920.81199999999978</c:v>
                      </c:pt>
                      <c:pt idx="727">
                        <c:v>921.77800000000002</c:v>
                      </c:pt>
                      <c:pt idx="728">
                        <c:v>922.74799999999971</c:v>
                      </c:pt>
                      <c:pt idx="729">
                        <c:v>923.72299999999996</c:v>
                      </c:pt>
                      <c:pt idx="730">
                        <c:v>924.69299999999998</c:v>
                      </c:pt>
                      <c:pt idx="731">
                        <c:v>925.66</c:v>
                      </c:pt>
                      <c:pt idx="732">
                        <c:v>926.63400000000001</c:v>
                      </c:pt>
                      <c:pt idx="733">
                        <c:v>927.60599999999999</c:v>
                      </c:pt>
                      <c:pt idx="734">
                        <c:v>928.57100000000003</c:v>
                      </c:pt>
                      <c:pt idx="735">
                        <c:v>929.53499999999997</c:v>
                      </c:pt>
                      <c:pt idx="736">
                        <c:v>930.49699999999996</c:v>
                      </c:pt>
                      <c:pt idx="737">
                        <c:v>931.46099999999979</c:v>
                      </c:pt>
                      <c:pt idx="738">
                        <c:v>932.42699999999979</c:v>
                      </c:pt>
                      <c:pt idx="739">
                        <c:v>933.38900000000001</c:v>
                      </c:pt>
                      <c:pt idx="740">
                        <c:v>934.34799999999962</c:v>
                      </c:pt>
                      <c:pt idx="741">
                        <c:v>935.30899999999997</c:v>
                      </c:pt>
                      <c:pt idx="742">
                        <c:v>936.27099999999996</c:v>
                      </c:pt>
                      <c:pt idx="743">
                        <c:v>937.23699999999997</c:v>
                      </c:pt>
                      <c:pt idx="744">
                        <c:v>938.202</c:v>
                      </c:pt>
                      <c:pt idx="745">
                        <c:v>939.17499999999995</c:v>
                      </c:pt>
                      <c:pt idx="746">
                        <c:v>940.14699999999971</c:v>
                      </c:pt>
                      <c:pt idx="747">
                        <c:v>941.12199999999996</c:v>
                      </c:pt>
                      <c:pt idx="748">
                        <c:v>942.09699999999998</c:v>
                      </c:pt>
                      <c:pt idx="749">
                        <c:v>943.06699999999978</c:v>
                      </c:pt>
                      <c:pt idx="750">
                        <c:v>944.03300000000002</c:v>
                      </c:pt>
                      <c:pt idx="751">
                        <c:v>944.97799999999972</c:v>
                      </c:pt>
                      <c:pt idx="752">
                        <c:v>945.91300000000001</c:v>
                      </c:pt>
                      <c:pt idx="753">
                        <c:v>946.8349999999997</c:v>
                      </c:pt>
                      <c:pt idx="754">
                        <c:v>947.75199999999973</c:v>
                      </c:pt>
                      <c:pt idx="755">
                        <c:v>948.66399999999999</c:v>
                      </c:pt>
                      <c:pt idx="756">
                        <c:v>949.57299999999998</c:v>
                      </c:pt>
                      <c:pt idx="757">
                        <c:v>950.48199999999997</c:v>
                      </c:pt>
                      <c:pt idx="758">
                        <c:v>951.39</c:v>
                      </c:pt>
                      <c:pt idx="759">
                        <c:v>952.30399999999997</c:v>
                      </c:pt>
                      <c:pt idx="760">
                        <c:v>953.21600000000001</c:v>
                      </c:pt>
                      <c:pt idx="761">
                        <c:v>954.1329999999997</c:v>
                      </c:pt>
                      <c:pt idx="762">
                        <c:v>955.0509999999997</c:v>
                      </c:pt>
                      <c:pt idx="763">
                        <c:v>955.96899999999971</c:v>
                      </c:pt>
                      <c:pt idx="764">
                        <c:v>956.88699999999972</c:v>
                      </c:pt>
                      <c:pt idx="765">
                        <c:v>957.8009999999997</c:v>
                      </c:pt>
                      <c:pt idx="766">
                        <c:v>958.71900000000005</c:v>
                      </c:pt>
                      <c:pt idx="767">
                        <c:v>959.63900000000001</c:v>
                      </c:pt>
                      <c:pt idx="768">
                        <c:v>960.55799999999977</c:v>
                      </c:pt>
                      <c:pt idx="769">
                        <c:v>961.47400000000005</c:v>
                      </c:pt>
                      <c:pt idx="770">
                        <c:v>962.38800000000003</c:v>
                      </c:pt>
                      <c:pt idx="771">
                        <c:v>963.3009999999997</c:v>
                      </c:pt>
                      <c:pt idx="772">
                        <c:v>964.21299999999997</c:v>
                      </c:pt>
                      <c:pt idx="773">
                        <c:v>965.12599999999998</c:v>
                      </c:pt>
                      <c:pt idx="774">
                        <c:v>966.0419999999998</c:v>
                      </c:pt>
                      <c:pt idx="775">
                        <c:v>966.95399999999972</c:v>
                      </c:pt>
                      <c:pt idx="776">
                        <c:v>967.87</c:v>
                      </c:pt>
                      <c:pt idx="777">
                        <c:v>968.78599999999994</c:v>
                      </c:pt>
                      <c:pt idx="778">
                        <c:v>969.70500000000004</c:v>
                      </c:pt>
                      <c:pt idx="779">
                        <c:v>970.6279999999997</c:v>
                      </c:pt>
                      <c:pt idx="780">
                        <c:v>971.54899999999998</c:v>
                      </c:pt>
                      <c:pt idx="781">
                        <c:v>972.47</c:v>
                      </c:pt>
                      <c:pt idx="782">
                        <c:v>973.38599999999997</c:v>
                      </c:pt>
                      <c:pt idx="783">
                        <c:v>974.29899999999998</c:v>
                      </c:pt>
                      <c:pt idx="784">
                        <c:v>975.21400000000006</c:v>
                      </c:pt>
                      <c:pt idx="785">
                        <c:v>976.12199999999996</c:v>
                      </c:pt>
                      <c:pt idx="786">
                        <c:v>977.024</c:v>
                      </c:pt>
                      <c:pt idx="787">
                        <c:v>977.9309999999997</c:v>
                      </c:pt>
                      <c:pt idx="788">
                        <c:v>978.84399999999971</c:v>
                      </c:pt>
                      <c:pt idx="789">
                        <c:v>979.75</c:v>
                      </c:pt>
                      <c:pt idx="790">
                        <c:v>980.649</c:v>
                      </c:pt>
                      <c:pt idx="791">
                        <c:v>981.5509999999997</c:v>
                      </c:pt>
                      <c:pt idx="792">
                        <c:v>982.45899999999972</c:v>
                      </c:pt>
                      <c:pt idx="793">
                        <c:v>983.37</c:v>
                      </c:pt>
                      <c:pt idx="794">
                        <c:v>984.27700000000004</c:v>
                      </c:pt>
                      <c:pt idx="795">
                        <c:v>985.18</c:v>
                      </c:pt>
                      <c:pt idx="796">
                        <c:v>986.08100000000002</c:v>
                      </c:pt>
                      <c:pt idx="797">
                        <c:v>986.97500000000002</c:v>
                      </c:pt>
                      <c:pt idx="798">
                        <c:v>987.86599999999976</c:v>
                      </c:pt>
                      <c:pt idx="799">
                        <c:v>988.7529999999997</c:v>
                      </c:pt>
                      <c:pt idx="800">
                        <c:v>989.62699999999973</c:v>
                      </c:pt>
                      <c:pt idx="801">
                        <c:v>990.50900000000001</c:v>
                      </c:pt>
                      <c:pt idx="802">
                        <c:v>991.39599999999996</c:v>
                      </c:pt>
                      <c:pt idx="803">
                        <c:v>992.32699999999977</c:v>
                      </c:pt>
                      <c:pt idx="804">
                        <c:v>993.30699999999979</c:v>
                      </c:pt>
                      <c:pt idx="805">
                        <c:v>994.30199999999979</c:v>
                      </c:pt>
                      <c:pt idx="806">
                        <c:v>995.3059999999997</c:v>
                      </c:pt>
                      <c:pt idx="807">
                        <c:v>996.32199999999978</c:v>
                      </c:pt>
                      <c:pt idx="808">
                        <c:v>997.33899999999971</c:v>
                      </c:pt>
                      <c:pt idx="809">
                        <c:v>998.3589999999997</c:v>
                      </c:pt>
                      <c:pt idx="810">
                        <c:v>999.375</c:v>
                      </c:pt>
                      <c:pt idx="811">
                        <c:v>1000.3920000000001</c:v>
                      </c:pt>
                      <c:pt idx="812">
                        <c:v>1001.41</c:v>
                      </c:pt>
                      <c:pt idx="813">
                        <c:v>1002.425</c:v>
                      </c:pt>
                      <c:pt idx="814">
                        <c:v>1003.421</c:v>
                      </c:pt>
                      <c:pt idx="815">
                        <c:v>1004.4160000000001</c:v>
                      </c:pt>
                      <c:pt idx="816">
                        <c:v>1005.42</c:v>
                      </c:pt>
                      <c:pt idx="817">
                        <c:v>1006.418</c:v>
                      </c:pt>
                      <c:pt idx="818">
                        <c:v>1007.419</c:v>
                      </c:pt>
                      <c:pt idx="819">
                        <c:v>1008.412</c:v>
                      </c:pt>
                      <c:pt idx="820">
                        <c:v>1009.412</c:v>
                      </c:pt>
                      <c:pt idx="821">
                        <c:v>1010.404</c:v>
                      </c:pt>
                      <c:pt idx="822">
                        <c:v>1011.412</c:v>
                      </c:pt>
                      <c:pt idx="823">
                        <c:v>1012.42</c:v>
                      </c:pt>
                      <c:pt idx="824">
                        <c:v>1013.408</c:v>
                      </c:pt>
                      <c:pt idx="825">
                        <c:v>1014.386</c:v>
                      </c:pt>
                      <c:pt idx="826">
                        <c:v>1015.37</c:v>
                      </c:pt>
                      <c:pt idx="827">
                        <c:v>1016.3630000000001</c:v>
                      </c:pt>
                      <c:pt idx="828">
                        <c:v>1017.3579999999999</c:v>
                      </c:pt>
                      <c:pt idx="829">
                        <c:v>1018.357</c:v>
                      </c:pt>
                      <c:pt idx="830">
                        <c:v>1019.356</c:v>
                      </c:pt>
                      <c:pt idx="831">
                        <c:v>1020.362</c:v>
                      </c:pt>
                      <c:pt idx="832">
                        <c:v>1021.364</c:v>
                      </c:pt>
                      <c:pt idx="833">
                        <c:v>1022.351</c:v>
                      </c:pt>
                      <c:pt idx="834">
                        <c:v>1023.333</c:v>
                      </c:pt>
                      <c:pt idx="835">
                        <c:v>1024.3119999999999</c:v>
                      </c:pt>
                      <c:pt idx="836">
                        <c:v>1025.297</c:v>
                      </c:pt>
                      <c:pt idx="837">
                        <c:v>1026.2840000000001</c:v>
                      </c:pt>
                      <c:pt idx="838">
                        <c:v>1027.2719999999999</c:v>
                      </c:pt>
                      <c:pt idx="839">
                        <c:v>1028.2539999999999</c:v>
                      </c:pt>
                      <c:pt idx="840">
                        <c:v>1029.2370000000001</c:v>
                      </c:pt>
                      <c:pt idx="841">
                        <c:v>1030.2180000000001</c:v>
                      </c:pt>
                      <c:pt idx="842">
                        <c:v>1031.193</c:v>
                      </c:pt>
                      <c:pt idx="843">
                        <c:v>1032.171</c:v>
                      </c:pt>
                      <c:pt idx="844">
                        <c:v>1033.1600000000001</c:v>
                      </c:pt>
                      <c:pt idx="845">
                        <c:v>1034.146</c:v>
                      </c:pt>
                      <c:pt idx="846">
                        <c:v>1035.126</c:v>
                      </c:pt>
                      <c:pt idx="847">
                        <c:v>1036.1020000000001</c:v>
                      </c:pt>
                      <c:pt idx="848">
                        <c:v>1037.086</c:v>
                      </c:pt>
                      <c:pt idx="849">
                        <c:v>1038.07</c:v>
                      </c:pt>
                      <c:pt idx="850">
                        <c:v>1039.0509999999999</c:v>
                      </c:pt>
                      <c:pt idx="851">
                        <c:v>1040.029</c:v>
                      </c:pt>
                      <c:pt idx="852">
                        <c:v>1041.002</c:v>
                      </c:pt>
                      <c:pt idx="853">
                        <c:v>1041.9739999999999</c:v>
                      </c:pt>
                      <c:pt idx="854">
                        <c:v>1042.94</c:v>
                      </c:pt>
                      <c:pt idx="855">
                        <c:v>1043.913</c:v>
                      </c:pt>
                      <c:pt idx="856">
                        <c:v>1044.8820000000001</c:v>
                      </c:pt>
                      <c:pt idx="857">
                        <c:v>1045.846</c:v>
                      </c:pt>
                      <c:pt idx="858">
                        <c:v>1046.7909999999999</c:v>
                      </c:pt>
                      <c:pt idx="859">
                        <c:v>1047.7260000000001</c:v>
                      </c:pt>
                      <c:pt idx="860">
                        <c:v>1048.6569999999999</c:v>
                      </c:pt>
                      <c:pt idx="861">
                        <c:v>1049.578</c:v>
                      </c:pt>
                      <c:pt idx="862">
                        <c:v>1050.492</c:v>
                      </c:pt>
                      <c:pt idx="863">
                        <c:v>1051.412</c:v>
                      </c:pt>
                      <c:pt idx="864">
                        <c:v>1052.335</c:v>
                      </c:pt>
                      <c:pt idx="865">
                        <c:v>1053.258</c:v>
                      </c:pt>
                      <c:pt idx="866">
                        <c:v>1054.184</c:v>
                      </c:pt>
                      <c:pt idx="867">
                        <c:v>1055.1110000000001</c:v>
                      </c:pt>
                      <c:pt idx="868">
                        <c:v>1056.038</c:v>
                      </c:pt>
                      <c:pt idx="869">
                        <c:v>1056.962</c:v>
                      </c:pt>
                      <c:pt idx="870">
                        <c:v>1057.885</c:v>
                      </c:pt>
                      <c:pt idx="871">
                        <c:v>1058.8019999999999</c:v>
                      </c:pt>
                      <c:pt idx="872">
                        <c:v>1059.7170000000001</c:v>
                      </c:pt>
                      <c:pt idx="873">
                        <c:v>1060.6300000000001</c:v>
                      </c:pt>
                      <c:pt idx="874">
                        <c:v>1061.54</c:v>
                      </c:pt>
                      <c:pt idx="875">
                        <c:v>1062.451</c:v>
                      </c:pt>
                      <c:pt idx="876">
                        <c:v>1063.3610000000001</c:v>
                      </c:pt>
                      <c:pt idx="877">
                        <c:v>1064.271</c:v>
                      </c:pt>
                      <c:pt idx="878">
                        <c:v>1065.1869999999999</c:v>
                      </c:pt>
                      <c:pt idx="879">
                        <c:v>1066.104</c:v>
                      </c:pt>
                      <c:pt idx="880">
                        <c:v>1067.019</c:v>
                      </c:pt>
                      <c:pt idx="881">
                        <c:v>1067.925</c:v>
                      </c:pt>
                      <c:pt idx="882">
                        <c:v>1068.829</c:v>
                      </c:pt>
                      <c:pt idx="883">
                        <c:v>1069.729</c:v>
                      </c:pt>
                      <c:pt idx="884">
                        <c:v>1070.6289999999999</c:v>
                      </c:pt>
                      <c:pt idx="885">
                        <c:v>1071.529</c:v>
                      </c:pt>
                      <c:pt idx="886">
                        <c:v>1072.432</c:v>
                      </c:pt>
                      <c:pt idx="887">
                        <c:v>1073.33</c:v>
                      </c:pt>
                      <c:pt idx="888">
                        <c:v>1074.229</c:v>
                      </c:pt>
                      <c:pt idx="889">
                        <c:v>1075.135</c:v>
                      </c:pt>
                      <c:pt idx="890">
                        <c:v>1076.0350000000001</c:v>
                      </c:pt>
                      <c:pt idx="891">
                        <c:v>1076.93</c:v>
                      </c:pt>
                      <c:pt idx="892">
                        <c:v>1077.818</c:v>
                      </c:pt>
                      <c:pt idx="893">
                        <c:v>1078.7070000000001</c:v>
                      </c:pt>
                      <c:pt idx="894">
                        <c:v>1079.5940000000001</c:v>
                      </c:pt>
                      <c:pt idx="895">
                        <c:v>1080.48</c:v>
                      </c:pt>
                      <c:pt idx="896">
                        <c:v>1081.373</c:v>
                      </c:pt>
                      <c:pt idx="897">
                        <c:v>1082.2619999999999</c:v>
                      </c:pt>
                      <c:pt idx="898">
                        <c:v>1083.145</c:v>
                      </c:pt>
                      <c:pt idx="899">
                        <c:v>1084.0239999999999</c:v>
                      </c:pt>
                      <c:pt idx="900">
                        <c:v>1084.9090000000001</c:v>
                      </c:pt>
                      <c:pt idx="901">
                        <c:v>1085.7940000000001</c:v>
                      </c:pt>
                      <c:pt idx="902">
                        <c:v>1086.6790000000001</c:v>
                      </c:pt>
                      <c:pt idx="903">
                        <c:v>1087.557</c:v>
                      </c:pt>
                      <c:pt idx="904">
                        <c:v>1088.43</c:v>
                      </c:pt>
                      <c:pt idx="905">
                        <c:v>1089.3050000000001</c:v>
                      </c:pt>
                      <c:pt idx="906">
                        <c:v>1090.1780000000001</c:v>
                      </c:pt>
                      <c:pt idx="907">
                        <c:v>1091.0429999999999</c:v>
                      </c:pt>
                      <c:pt idx="908">
                        <c:v>1091.913</c:v>
                      </c:pt>
                      <c:pt idx="909">
                        <c:v>1092.7829999999999</c:v>
                      </c:pt>
                      <c:pt idx="910">
                        <c:v>1093.655</c:v>
                      </c:pt>
                      <c:pt idx="911">
                        <c:v>1094.5250000000001</c:v>
                      </c:pt>
                      <c:pt idx="912">
                        <c:v>1095.394</c:v>
                      </c:pt>
                      <c:pt idx="913">
                        <c:v>1096.261</c:v>
                      </c:pt>
                      <c:pt idx="914">
                        <c:v>1097.1199999999999</c:v>
                      </c:pt>
                      <c:pt idx="915">
                        <c:v>1097.9739999999999</c:v>
                      </c:pt>
                      <c:pt idx="916">
                        <c:v>1098.828</c:v>
                      </c:pt>
                      <c:pt idx="917">
                        <c:v>1099.679000000000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G$6:$AG$923</c15:sqref>
                        </c15:formulaRef>
                      </c:ext>
                    </c:extLst>
                    <c:numCache>
                      <c:formatCode>General</c:formatCode>
                      <c:ptCount val="918"/>
                      <c:pt idx="0">
                        <c:v>1</c:v>
                      </c:pt>
                      <c:pt idx="1">
                        <c:v>0.99983842217535301</c:v>
                      </c:pt>
                      <c:pt idx="2">
                        <c:v>0.99967598489419196</c:v>
                      </c:pt>
                      <c:pt idx="3">
                        <c:v>0.99903311142166096</c:v>
                      </c:pt>
                      <c:pt idx="4">
                        <c:v>0.99876582044578299</c:v>
                      </c:pt>
                      <c:pt idx="5">
                        <c:v>0.99844180533997495</c:v>
                      </c:pt>
                      <c:pt idx="6">
                        <c:v>0.99785565599737303</c:v>
                      </c:pt>
                      <c:pt idx="7">
                        <c:v>0.99731677676304498</c:v>
                      </c:pt>
                      <c:pt idx="8">
                        <c:v>0.99683548111516296</c:v>
                      </c:pt>
                      <c:pt idx="9">
                        <c:v>0.99634988818470804</c:v>
                      </c:pt>
                      <c:pt idx="10">
                        <c:v>0.99581616568946396</c:v>
                      </c:pt>
                      <c:pt idx="11">
                        <c:v>0.99501085493577301</c:v>
                      </c:pt>
                      <c:pt idx="12">
                        <c:v>0.99436712200672805</c:v>
                      </c:pt>
                      <c:pt idx="13">
                        <c:v>0.99388238853278699</c:v>
                      </c:pt>
                      <c:pt idx="14">
                        <c:v>0.99329537973367199</c:v>
                      </c:pt>
                      <c:pt idx="15">
                        <c:v>0.99243764213261998</c:v>
                      </c:pt>
                      <c:pt idx="16">
                        <c:v>0.99168475822628799</c:v>
                      </c:pt>
                      <c:pt idx="17">
                        <c:v>0.99125588942576304</c:v>
                      </c:pt>
                      <c:pt idx="18">
                        <c:v>0.99055972964936001</c:v>
                      </c:pt>
                      <c:pt idx="19">
                        <c:v>0.98964526791837903</c:v>
                      </c:pt>
                      <c:pt idx="20">
                        <c:v>0.98894910814197501</c:v>
                      </c:pt>
                      <c:pt idx="21">
                        <c:v>0.988091370540925</c:v>
                      </c:pt>
                      <c:pt idx="22">
                        <c:v>0.98701876881135497</c:v>
                      </c:pt>
                      <c:pt idx="23">
                        <c:v>0.98637589533882397</c:v>
                      </c:pt>
                      <c:pt idx="24">
                        <c:v>0.98557058458513203</c:v>
                      </c:pt>
                      <c:pt idx="25">
                        <c:v>0.98476527383143897</c:v>
                      </c:pt>
                      <c:pt idx="26">
                        <c:v>0.98395996307774902</c:v>
                      </c:pt>
                      <c:pt idx="27">
                        <c:v>0.98299307449940998</c:v>
                      </c:pt>
                      <c:pt idx="28">
                        <c:v>0.98197375907371198</c:v>
                      </c:pt>
                      <c:pt idx="29">
                        <c:v>0.98095788147407104</c:v>
                      </c:pt>
                      <c:pt idx="30">
                        <c:v>0.97999099289573199</c:v>
                      </c:pt>
                      <c:pt idx="31">
                        <c:v>0.97891839116616197</c:v>
                      </c:pt>
                      <c:pt idx="32">
                        <c:v>0.97773663845930403</c:v>
                      </c:pt>
                      <c:pt idx="33">
                        <c:v>0.97676974988096499</c:v>
                      </c:pt>
                      <c:pt idx="34">
                        <c:v>0.97564472130403701</c:v>
                      </c:pt>
                      <c:pt idx="35">
                        <c:v>0.97430568805510198</c:v>
                      </c:pt>
                      <c:pt idx="36">
                        <c:v>0.97307150850088397</c:v>
                      </c:pt>
                      <c:pt idx="37">
                        <c:v>0.97188975579402703</c:v>
                      </c:pt>
                      <c:pt idx="38">
                        <c:v>0.97108530449684904</c:v>
                      </c:pt>
                      <c:pt idx="39">
                        <c:v>0.96974541179139995</c:v>
                      </c:pt>
                      <c:pt idx="40">
                        <c:v>0.96840208125989502</c:v>
                      </c:pt>
                      <c:pt idx="41">
                        <c:v>0.96711547485831795</c:v>
                      </c:pt>
                      <c:pt idx="42">
                        <c:v>0.96582886845674298</c:v>
                      </c:pt>
                      <c:pt idx="43">
                        <c:v>0.96443311107787799</c:v>
                      </c:pt>
                      <c:pt idx="44">
                        <c:v>0.963093218372431</c:v>
                      </c:pt>
                      <c:pt idx="45">
                        <c:v>0.96169746099356601</c:v>
                      </c:pt>
                      <c:pt idx="46">
                        <c:v>0.96014356361611197</c:v>
                      </c:pt>
                      <c:pt idx="47">
                        <c:v>0.95874780623724798</c:v>
                      </c:pt>
                      <c:pt idx="48">
                        <c:v>0.95735204885838399</c:v>
                      </c:pt>
                      <c:pt idx="49">
                        <c:v>0.95585057832828901</c:v>
                      </c:pt>
                      <c:pt idx="50">
                        <c:v>0.95429668095083398</c:v>
                      </c:pt>
                      <c:pt idx="51">
                        <c:v>0.95268605944344997</c:v>
                      </c:pt>
                      <c:pt idx="52">
                        <c:v>0.95102301108870901</c:v>
                      </c:pt>
                      <c:pt idx="53">
                        <c:v>0.94946911371125298</c:v>
                      </c:pt>
                      <c:pt idx="54">
                        <c:v>0.94780606535651202</c:v>
                      </c:pt>
                      <c:pt idx="55">
                        <c:v>0.94619544384912802</c:v>
                      </c:pt>
                      <c:pt idx="56">
                        <c:v>0.94464154647167398</c:v>
                      </c:pt>
                      <c:pt idx="57">
                        <c:v>0.94297849811693102</c:v>
                      </c:pt>
                      <c:pt idx="58">
                        <c:v>0.94120629878490103</c:v>
                      </c:pt>
                      <c:pt idx="59">
                        <c:v>0.93959653673403098</c:v>
                      </c:pt>
                      <c:pt idx="60">
                        <c:v>0.93793348837928803</c:v>
                      </c:pt>
                      <c:pt idx="61">
                        <c:v>0.93611230002595602</c:v>
                      </c:pt>
                      <c:pt idx="62">
                        <c:v>0.93434010069392504</c:v>
                      </c:pt>
                      <c:pt idx="63">
                        <c:v>0.93251547451453598</c:v>
                      </c:pt>
                      <c:pt idx="64">
                        <c:v>0.93085586398585096</c:v>
                      </c:pt>
                      <c:pt idx="65">
                        <c:v>0.92897881095910295</c:v>
                      </c:pt>
                      <c:pt idx="66">
                        <c:v>0.92710089847584098</c:v>
                      </c:pt>
                      <c:pt idx="67">
                        <c:v>0.92522384544909198</c:v>
                      </c:pt>
                      <c:pt idx="68">
                        <c:v>0.92356079709435002</c:v>
                      </c:pt>
                      <c:pt idx="69">
                        <c:v>0.92195017558696601</c:v>
                      </c:pt>
                      <c:pt idx="70">
                        <c:v>0.92007226310370405</c:v>
                      </c:pt>
                      <c:pt idx="71">
                        <c:v>0.91814278322959797</c:v>
                      </c:pt>
                      <c:pt idx="72">
                        <c:v>0.916264870746335</c:v>
                      </c:pt>
                      <c:pt idx="73">
                        <c:v>0.91406380261377995</c:v>
                      </c:pt>
                      <c:pt idx="74">
                        <c:v>0.91229590056431897</c:v>
                      </c:pt>
                      <c:pt idx="75">
                        <c:v>0.91047041492841696</c:v>
                      </c:pt>
                      <c:pt idx="76">
                        <c:v>0.90859336190166695</c:v>
                      </c:pt>
                      <c:pt idx="77">
                        <c:v>0.90666302257104703</c:v>
                      </c:pt>
                      <c:pt idx="78">
                        <c:v>0.90483839639165797</c:v>
                      </c:pt>
                      <c:pt idx="79">
                        <c:v>0.90290805706103705</c:v>
                      </c:pt>
                      <c:pt idx="80">
                        <c:v>0.90103014457777497</c:v>
                      </c:pt>
                      <c:pt idx="81">
                        <c:v>0.899096367421098</c:v>
                      </c:pt>
                      <c:pt idx="82">
                        <c:v>0.89711360124311801</c:v>
                      </c:pt>
                      <c:pt idx="83">
                        <c:v>0.89512739723908197</c:v>
                      </c:pt>
                      <c:pt idx="84">
                        <c:v>0.89335863573310903</c:v>
                      </c:pt>
                      <c:pt idx="85">
                        <c:v>0.89121429173048194</c:v>
                      </c:pt>
                      <c:pt idx="86">
                        <c:v>0.88922722826993095</c:v>
                      </c:pt>
                      <c:pt idx="87">
                        <c:v>0.88729688893931102</c:v>
                      </c:pt>
                      <c:pt idx="88">
                        <c:v>0.88541983591256301</c:v>
                      </c:pt>
                      <c:pt idx="89">
                        <c:v>0.88364763658053203</c:v>
                      </c:pt>
                      <c:pt idx="90">
                        <c:v>0.88166487040255304</c:v>
                      </c:pt>
                      <c:pt idx="91">
                        <c:v>0.87984024422316398</c:v>
                      </c:pt>
                      <c:pt idx="92">
                        <c:v>0.87774832706789596</c:v>
                      </c:pt>
                      <c:pt idx="93">
                        <c:v>0.87581798773727404</c:v>
                      </c:pt>
                      <c:pt idx="94">
                        <c:v>0.87394007525401196</c:v>
                      </c:pt>
                      <c:pt idx="95">
                        <c:v>0.87200973592339204</c:v>
                      </c:pt>
                      <c:pt idx="96">
                        <c:v>0.87007595876671395</c:v>
                      </c:pt>
                      <c:pt idx="97">
                        <c:v>0.86819890573996605</c:v>
                      </c:pt>
                      <c:pt idx="98">
                        <c:v>0.86626856640934602</c:v>
                      </c:pt>
                      <c:pt idx="99">
                        <c:v>0.864553091207244</c:v>
                      </c:pt>
                      <c:pt idx="100">
                        <c:v>0.86240788774810295</c:v>
                      </c:pt>
                      <c:pt idx="101">
                        <c:v>0.86053083472135505</c:v>
                      </c:pt>
                      <c:pt idx="102">
                        <c:v>0.85875863538932595</c:v>
                      </c:pt>
                      <c:pt idx="103">
                        <c:v>0.85693400920993601</c:v>
                      </c:pt>
                      <c:pt idx="104">
                        <c:v>0.85505609672667404</c:v>
                      </c:pt>
                      <c:pt idx="105">
                        <c:v>0.85317904369992703</c:v>
                      </c:pt>
                      <c:pt idx="106">
                        <c:v>0.85130113121666395</c:v>
                      </c:pt>
                      <c:pt idx="107">
                        <c:v>0.84937079188604303</c:v>
                      </c:pt>
                      <c:pt idx="108">
                        <c:v>0.84749373885929502</c:v>
                      </c:pt>
                      <c:pt idx="109">
                        <c:v>0.84572497735332097</c:v>
                      </c:pt>
                      <c:pt idx="110">
                        <c:v>0.84390035117393203</c:v>
                      </c:pt>
                      <c:pt idx="111">
                        <c:v>0.84212815184190204</c:v>
                      </c:pt>
                      <c:pt idx="112">
                        <c:v>0.84030696348856904</c:v>
                      </c:pt>
                      <c:pt idx="113">
                        <c:v>0.83848233730917898</c:v>
                      </c:pt>
                      <c:pt idx="114">
                        <c:v>0.83665771112979004</c:v>
                      </c:pt>
                      <c:pt idx="115">
                        <c:v>0.83483308495040098</c:v>
                      </c:pt>
                      <c:pt idx="116">
                        <c:v>0.83295517246713902</c:v>
                      </c:pt>
                      <c:pt idx="117">
                        <c:v>0.83113398411380601</c:v>
                      </c:pt>
                      <c:pt idx="118">
                        <c:v>0.82936178478177502</c:v>
                      </c:pt>
                      <c:pt idx="119">
                        <c:v>0.82748473175502701</c:v>
                      </c:pt>
                      <c:pt idx="120">
                        <c:v>0.82571597024905397</c:v>
                      </c:pt>
                      <c:pt idx="121">
                        <c:v>0.82394377091702298</c:v>
                      </c:pt>
                      <c:pt idx="122">
                        <c:v>0.822175868867563</c:v>
                      </c:pt>
                      <c:pt idx="123">
                        <c:v>0.82045953420894802</c:v>
                      </c:pt>
                      <c:pt idx="124">
                        <c:v>0.81858248118220001</c:v>
                      </c:pt>
                      <c:pt idx="125">
                        <c:v>0.81686270869752797</c:v>
                      </c:pt>
                      <c:pt idx="126">
                        <c:v>0.81504152034419497</c:v>
                      </c:pt>
                      <c:pt idx="127">
                        <c:v>0.81337847198945301</c:v>
                      </c:pt>
                      <c:pt idx="128">
                        <c:v>0.81165955896129505</c:v>
                      </c:pt>
                      <c:pt idx="129">
                        <c:v>0.80994322430267995</c:v>
                      </c:pt>
                      <c:pt idx="130">
                        <c:v>0.80822774910057904</c:v>
                      </c:pt>
                      <c:pt idx="131">
                        <c:v>0.80656470074583597</c:v>
                      </c:pt>
                      <c:pt idx="132">
                        <c:v>0.80479679869637699</c:v>
                      </c:pt>
                      <c:pt idx="133">
                        <c:v>0.803024599364346</c:v>
                      </c:pt>
                      <c:pt idx="134">
                        <c:v>0.80130826470573102</c:v>
                      </c:pt>
                      <c:pt idx="135">
                        <c:v>0.79964521635098795</c:v>
                      </c:pt>
                      <c:pt idx="136">
                        <c:v>0.79792974114888704</c:v>
                      </c:pt>
                      <c:pt idx="137">
                        <c:v>0.79615754181685705</c:v>
                      </c:pt>
                      <c:pt idx="138">
                        <c:v>0.79444206661475603</c:v>
                      </c:pt>
                      <c:pt idx="139">
                        <c:v>0.79283144510737202</c:v>
                      </c:pt>
                      <c:pt idx="140">
                        <c:v>0.79116839675262896</c:v>
                      </c:pt>
                      <c:pt idx="141">
                        <c:v>0.789505348397888</c:v>
                      </c:pt>
                      <c:pt idx="142">
                        <c:v>0.78784230004314504</c:v>
                      </c:pt>
                      <c:pt idx="143">
                        <c:v>0.78612682484104401</c:v>
                      </c:pt>
                      <c:pt idx="144">
                        <c:v>0.78451620333366001</c:v>
                      </c:pt>
                      <c:pt idx="145">
                        <c:v>0.78290987910884702</c:v>
                      </c:pt>
                      <c:pt idx="146">
                        <c:v>0.78119010662417598</c:v>
                      </c:pt>
                      <c:pt idx="147">
                        <c:v>0.77958378239936199</c:v>
                      </c:pt>
                      <c:pt idx="148">
                        <c:v>0.77792073404462003</c:v>
                      </c:pt>
                      <c:pt idx="149">
                        <c:v>0.77625768568987696</c:v>
                      </c:pt>
                      <c:pt idx="150">
                        <c:v>0.77470035048636599</c:v>
                      </c:pt>
                      <c:pt idx="151">
                        <c:v>0.77303730213162403</c:v>
                      </c:pt>
                      <c:pt idx="152">
                        <c:v>0.77137425377688196</c:v>
                      </c:pt>
                      <c:pt idx="153">
                        <c:v>0.76976707009555401</c:v>
                      </c:pt>
                      <c:pt idx="154">
                        <c:v>0.76815730804468596</c:v>
                      </c:pt>
                      <c:pt idx="155">
                        <c:v>0.76660341066723003</c:v>
                      </c:pt>
                      <c:pt idx="156">
                        <c:v>0.76504521600720599</c:v>
                      </c:pt>
                      <c:pt idx="157">
                        <c:v>0.76349131862975095</c:v>
                      </c:pt>
                      <c:pt idx="158">
                        <c:v>0.76182827027500899</c:v>
                      </c:pt>
                      <c:pt idx="159">
                        <c:v>0.76021764876762499</c:v>
                      </c:pt>
                      <c:pt idx="160">
                        <c:v>0.75871703769404397</c:v>
                      </c:pt>
                      <c:pt idx="161">
                        <c:v>0.75705398933930101</c:v>
                      </c:pt>
                      <c:pt idx="162">
                        <c:v>0.75544336783191801</c:v>
                      </c:pt>
                      <c:pt idx="163">
                        <c:v>0.75399518360569495</c:v>
                      </c:pt>
                      <c:pt idx="164">
                        <c:v>0.75238456209831195</c:v>
                      </c:pt>
                      <c:pt idx="165">
                        <c:v>0.75083066472085802</c:v>
                      </c:pt>
                      <c:pt idx="166">
                        <c:v>0.74932919419076205</c:v>
                      </c:pt>
                      <c:pt idx="167">
                        <c:v>0.74777185898725196</c:v>
                      </c:pt>
                      <c:pt idx="168">
                        <c:v>0.74627038845715599</c:v>
                      </c:pt>
                      <c:pt idx="169">
                        <c:v>0.74471649107970195</c:v>
                      </c:pt>
                      <c:pt idx="170">
                        <c:v>0.74321502054960598</c:v>
                      </c:pt>
                      <c:pt idx="171">
                        <c:v>0.741657685346094</c:v>
                      </c:pt>
                      <c:pt idx="172">
                        <c:v>0.73999463699135304</c:v>
                      </c:pt>
                      <c:pt idx="173">
                        <c:v>0.73859887961248805</c:v>
                      </c:pt>
                      <c:pt idx="174">
                        <c:v>0.73704498223503401</c:v>
                      </c:pt>
                      <c:pt idx="175">
                        <c:v>0.73554351170493804</c:v>
                      </c:pt>
                      <c:pt idx="176">
                        <c:v>0.73409446802220202</c:v>
                      </c:pt>
                      <c:pt idx="177">
                        <c:v>0.73269871064333802</c:v>
                      </c:pt>
                      <c:pt idx="178">
                        <c:v>0.73119809956975701</c:v>
                      </c:pt>
                      <c:pt idx="179">
                        <c:v>0.72974905588701899</c:v>
                      </c:pt>
                      <c:pt idx="180">
                        <c:v>0.72830087166079704</c:v>
                      </c:pt>
                      <c:pt idx="181">
                        <c:v>0.72685182797806003</c:v>
                      </c:pt>
                      <c:pt idx="182">
                        <c:v>0.72529793060060599</c:v>
                      </c:pt>
                      <c:pt idx="183">
                        <c:v>0.723902173221742</c:v>
                      </c:pt>
                      <c:pt idx="184">
                        <c:v>0.722506415842878</c:v>
                      </c:pt>
                      <c:pt idx="185">
                        <c:v>0.72105737216014099</c:v>
                      </c:pt>
                      <c:pt idx="186">
                        <c:v>0.71950347478268595</c:v>
                      </c:pt>
                      <c:pt idx="187">
                        <c:v>0.718055290556463</c:v>
                      </c:pt>
                      <c:pt idx="188">
                        <c:v>0.71671539785101601</c:v>
                      </c:pt>
                      <c:pt idx="189">
                        <c:v>0.71526721362479295</c:v>
                      </c:pt>
                      <c:pt idx="190">
                        <c:v>0.71387145624592896</c:v>
                      </c:pt>
                      <c:pt idx="191">
                        <c:v>0.71253156354047997</c:v>
                      </c:pt>
                      <c:pt idx="192">
                        <c:v>0.71108337931425702</c:v>
                      </c:pt>
                      <c:pt idx="193">
                        <c:v>0.70968762193539303</c:v>
                      </c:pt>
                      <c:pt idx="194">
                        <c:v>0.70823857825265701</c:v>
                      </c:pt>
                      <c:pt idx="195">
                        <c:v>0.70695197185108105</c:v>
                      </c:pt>
                      <c:pt idx="196">
                        <c:v>0.70560864131957501</c:v>
                      </c:pt>
                      <c:pt idx="197">
                        <c:v>0.70421632176676696</c:v>
                      </c:pt>
                      <c:pt idx="198">
                        <c:v>0.70276813754054501</c:v>
                      </c:pt>
                      <c:pt idx="199">
                        <c:v>0.70142480700903898</c:v>
                      </c:pt>
                      <c:pt idx="200">
                        <c:v>0.70013820060746401</c:v>
                      </c:pt>
                      <c:pt idx="201">
                        <c:v>0.69874244322860102</c:v>
                      </c:pt>
                      <c:pt idx="202">
                        <c:v>0.69745583682702506</c:v>
                      </c:pt>
                      <c:pt idx="203">
                        <c:v>0.69611594412157596</c:v>
                      </c:pt>
                      <c:pt idx="204">
                        <c:v>0.694829337719999</c:v>
                      </c:pt>
                      <c:pt idx="205">
                        <c:v>0.69354273131842403</c:v>
                      </c:pt>
                      <c:pt idx="206">
                        <c:v>0.69219940078691899</c:v>
                      </c:pt>
                      <c:pt idx="207">
                        <c:v>0.69091279438534203</c:v>
                      </c:pt>
                      <c:pt idx="208">
                        <c:v>0.68967861483112602</c:v>
                      </c:pt>
                      <c:pt idx="209">
                        <c:v>0.68844443527690902</c:v>
                      </c:pt>
                      <c:pt idx="210">
                        <c:v>0.68710454257146003</c:v>
                      </c:pt>
                      <c:pt idx="211">
                        <c:v>0.68581793616988396</c:v>
                      </c:pt>
                      <c:pt idx="212">
                        <c:v>0.68447460563838003</c:v>
                      </c:pt>
                      <c:pt idx="213">
                        <c:v>0.68329371238803405</c:v>
                      </c:pt>
                      <c:pt idx="214">
                        <c:v>0.68206297065987398</c:v>
                      </c:pt>
                      <c:pt idx="215">
                        <c:v>0.68077206697572801</c:v>
                      </c:pt>
                      <c:pt idx="216">
                        <c:v>0.67964703839879803</c:v>
                      </c:pt>
                      <c:pt idx="217">
                        <c:v>0.67841371830109598</c:v>
                      </c:pt>
                      <c:pt idx="218">
                        <c:v>0.67717953874687797</c:v>
                      </c:pt>
                      <c:pt idx="219">
                        <c:v>0.67594535919266097</c:v>
                      </c:pt>
                      <c:pt idx="220">
                        <c:v>0.67476704431185897</c:v>
                      </c:pt>
                      <c:pt idx="221">
                        <c:v>0.67358615106151398</c:v>
                      </c:pt>
                      <c:pt idx="222">
                        <c:v>0.67240439835465604</c:v>
                      </c:pt>
                      <c:pt idx="223">
                        <c:v>0.67127936977772795</c:v>
                      </c:pt>
                      <c:pt idx="224">
                        <c:v>0.67004519022351094</c:v>
                      </c:pt>
                      <c:pt idx="225">
                        <c:v>0.66892016164658197</c:v>
                      </c:pt>
                      <c:pt idx="226">
                        <c:v>0.66779169524359605</c:v>
                      </c:pt>
                      <c:pt idx="227">
                        <c:v>0.66661423981930801</c:v>
                      </c:pt>
                      <c:pt idx="228">
                        <c:v>0.66553820026368204</c:v>
                      </c:pt>
                      <c:pt idx="229">
                        <c:v>0.66435988538288004</c:v>
                      </c:pt>
                      <c:pt idx="230">
                        <c:v>0.66328814310982398</c:v>
                      </c:pt>
                      <c:pt idx="231">
                        <c:v>0.66221210355419702</c:v>
                      </c:pt>
                      <c:pt idx="232">
                        <c:v>0.66108707497726804</c:v>
                      </c:pt>
                      <c:pt idx="233">
                        <c:v>0.65996204640033895</c:v>
                      </c:pt>
                      <c:pt idx="234">
                        <c:v>0.65888944467076904</c:v>
                      </c:pt>
                      <c:pt idx="235">
                        <c:v>0.65776097826778301</c:v>
                      </c:pt>
                      <c:pt idx="236">
                        <c:v>0.65668837653821299</c:v>
                      </c:pt>
                      <c:pt idx="237">
                        <c:v>0.65572148795987395</c:v>
                      </c:pt>
                      <c:pt idx="238">
                        <c:v>0.65464888623030404</c:v>
                      </c:pt>
                      <c:pt idx="239">
                        <c:v>0.65357714395724698</c:v>
                      </c:pt>
                      <c:pt idx="240">
                        <c:v>0.65250454222767695</c:v>
                      </c:pt>
                      <c:pt idx="241">
                        <c:v>0.65148522680197996</c:v>
                      </c:pt>
                      <c:pt idx="242">
                        <c:v>0.650465051919768</c:v>
                      </c:pt>
                      <c:pt idx="243">
                        <c:v>0.649445736494071</c:v>
                      </c:pt>
                      <c:pt idx="244">
                        <c:v>0.64848228574178801</c:v>
                      </c:pt>
                      <c:pt idx="245">
                        <c:v>0.64751539716344997</c:v>
                      </c:pt>
                      <c:pt idx="246">
                        <c:v>0.64649608173775297</c:v>
                      </c:pt>
                      <c:pt idx="247">
                        <c:v>0.64547590685554201</c:v>
                      </c:pt>
                      <c:pt idx="248">
                        <c:v>0.64445659142984402</c:v>
                      </c:pt>
                      <c:pt idx="249">
                        <c:v>0.64344071383020296</c:v>
                      </c:pt>
                      <c:pt idx="250">
                        <c:v>0.64252625209922298</c:v>
                      </c:pt>
                      <c:pt idx="251">
                        <c:v>0.64150693667352499</c:v>
                      </c:pt>
                      <c:pt idx="252">
                        <c:v>0.64059591276860195</c:v>
                      </c:pt>
                      <c:pt idx="253">
                        <c:v>0.63962902419026302</c:v>
                      </c:pt>
                      <c:pt idx="254">
                        <c:v>0.63860970876456602</c:v>
                      </c:pt>
                      <c:pt idx="255">
                        <c:v>0.63775197116351501</c:v>
                      </c:pt>
                      <c:pt idx="256">
                        <c:v>0.63678852041123202</c:v>
                      </c:pt>
                      <c:pt idx="257">
                        <c:v>0.63576920498553502</c:v>
                      </c:pt>
                      <c:pt idx="258">
                        <c:v>0.63491060792797005</c:v>
                      </c:pt>
                      <c:pt idx="259">
                        <c:v>0.63399700565350603</c:v>
                      </c:pt>
                      <c:pt idx="260">
                        <c:v>0.63308598174858199</c:v>
                      </c:pt>
                      <c:pt idx="261">
                        <c:v>0.63211909317024295</c:v>
                      </c:pt>
                      <c:pt idx="262">
                        <c:v>0.63142293339384004</c:v>
                      </c:pt>
                      <c:pt idx="263">
                        <c:v>0.63067090894402</c:v>
                      </c:pt>
                      <c:pt idx="264">
                        <c:v>0.62986559819032895</c:v>
                      </c:pt>
                      <c:pt idx="265">
                        <c:v>0.62900786058927904</c:v>
                      </c:pt>
                      <c:pt idx="266">
                        <c:v>0.62809683668435401</c:v>
                      </c:pt>
                      <c:pt idx="267">
                        <c:v>0.62712994810601697</c:v>
                      </c:pt>
                      <c:pt idx="268">
                        <c:v>0.62605820583295901</c:v>
                      </c:pt>
                      <c:pt idx="269">
                        <c:v>0.62509475508067702</c:v>
                      </c:pt>
                      <c:pt idx="270">
                        <c:v>0.624232720197056</c:v>
                      </c:pt>
                      <c:pt idx="271">
                        <c:v>0.62337498259600499</c:v>
                      </c:pt>
                      <c:pt idx="272">
                        <c:v>0.62246481814759702</c:v>
                      </c:pt>
                      <c:pt idx="273">
                        <c:v>0.62160708054654601</c:v>
                      </c:pt>
                      <c:pt idx="274">
                        <c:v>0.62074848348898104</c:v>
                      </c:pt>
                      <c:pt idx="275">
                        <c:v>0.61989074588793003</c:v>
                      </c:pt>
                      <c:pt idx="276">
                        <c:v>0.61908543513423897</c:v>
                      </c:pt>
                      <c:pt idx="277">
                        <c:v>0.61822769753318796</c:v>
                      </c:pt>
                      <c:pt idx="278">
                        <c:v>0.61742238677949601</c:v>
                      </c:pt>
                      <c:pt idx="279">
                        <c:v>0.61661793548231802</c:v>
                      </c:pt>
                      <c:pt idx="280">
                        <c:v>0.61576019788126701</c:v>
                      </c:pt>
                      <c:pt idx="281">
                        <c:v>0.61500731397493502</c:v>
                      </c:pt>
                      <c:pt idx="282">
                        <c:v>0.61414957637388501</c:v>
                      </c:pt>
                      <c:pt idx="283">
                        <c:v>0.61340098975012103</c:v>
                      </c:pt>
                      <c:pt idx="284">
                        <c:v>0.61264810584378904</c:v>
                      </c:pt>
                      <c:pt idx="285">
                        <c:v>0.61184279509009698</c:v>
                      </c:pt>
                      <c:pt idx="286">
                        <c:v>0.61103748433640603</c:v>
                      </c:pt>
                      <c:pt idx="287">
                        <c:v>0.61023303303922805</c:v>
                      </c:pt>
                      <c:pt idx="288">
                        <c:v>0.60932200913430501</c:v>
                      </c:pt>
                      <c:pt idx="289">
                        <c:v>0.60851669838061195</c:v>
                      </c:pt>
                      <c:pt idx="290">
                        <c:v>0.60782053860420904</c:v>
                      </c:pt>
                      <c:pt idx="291">
                        <c:v>0.60706851415438901</c:v>
                      </c:pt>
                      <c:pt idx="292">
                        <c:v>0.60626320340069795</c:v>
                      </c:pt>
                      <c:pt idx="293">
                        <c:v>0.60551461677693497</c:v>
                      </c:pt>
                      <c:pt idx="294">
                        <c:v>0.60476173287060297</c:v>
                      </c:pt>
                      <c:pt idx="295">
                        <c:v>0.60395642211691003</c:v>
                      </c:pt>
                      <c:pt idx="296">
                        <c:v>0.60315197081973304</c:v>
                      </c:pt>
                      <c:pt idx="297">
                        <c:v>0.60245581104332901</c:v>
                      </c:pt>
                      <c:pt idx="298">
                        <c:v>0.60165050028963696</c:v>
                      </c:pt>
                      <c:pt idx="299">
                        <c:v>0.60090191366587498</c:v>
                      </c:pt>
                      <c:pt idx="300">
                        <c:v>0.60020145660690105</c:v>
                      </c:pt>
                      <c:pt idx="301">
                        <c:v>0.599400443135779</c:v>
                      </c:pt>
                      <c:pt idx="302">
                        <c:v>0.59870084553331904</c:v>
                      </c:pt>
                      <c:pt idx="303">
                        <c:v>0.59800468575691501</c:v>
                      </c:pt>
                      <c:pt idx="304">
                        <c:v>0.59725180185058202</c:v>
                      </c:pt>
                      <c:pt idx="305">
                        <c:v>0.59644649109689096</c:v>
                      </c:pt>
                      <c:pt idx="306">
                        <c:v>0.59569790447312798</c:v>
                      </c:pt>
                      <c:pt idx="307">
                        <c:v>0.59484016687207697</c:v>
                      </c:pt>
                      <c:pt idx="308">
                        <c:v>0.59408728296574398</c:v>
                      </c:pt>
                      <c:pt idx="309">
                        <c:v>0.59328283166856699</c:v>
                      </c:pt>
                      <c:pt idx="310">
                        <c:v>0.59247752091487405</c:v>
                      </c:pt>
                      <c:pt idx="311">
                        <c:v>0.59178136113847102</c:v>
                      </c:pt>
                      <c:pt idx="312">
                        <c:v>0.59092362353742001</c:v>
                      </c:pt>
                      <c:pt idx="313">
                        <c:v>0.59017073963108801</c:v>
                      </c:pt>
                      <c:pt idx="314">
                        <c:v>0.58942215300732403</c:v>
                      </c:pt>
                      <c:pt idx="315">
                        <c:v>0.58861684225363298</c:v>
                      </c:pt>
                      <c:pt idx="316">
                        <c:v>0.58786481780381405</c:v>
                      </c:pt>
                      <c:pt idx="317">
                        <c:v>0.587115371723538</c:v>
                      </c:pt>
                      <c:pt idx="318">
                        <c:v>0.58631092042636002</c:v>
                      </c:pt>
                      <c:pt idx="319">
                        <c:v>0.58555803652002603</c:v>
                      </c:pt>
                      <c:pt idx="320">
                        <c:v>0.58475272576633497</c:v>
                      </c:pt>
                      <c:pt idx="321">
                        <c:v>0.58394741501264302</c:v>
                      </c:pt>
                      <c:pt idx="322">
                        <c:v>0.58314640154152098</c:v>
                      </c:pt>
                      <c:pt idx="323">
                        <c:v>0.58228866394047096</c:v>
                      </c:pt>
                      <c:pt idx="324">
                        <c:v>0.58142662905685005</c:v>
                      </c:pt>
                      <c:pt idx="325">
                        <c:v>0.58056889145579904</c:v>
                      </c:pt>
                      <c:pt idx="326">
                        <c:v>0.57982030483203695</c:v>
                      </c:pt>
                      <c:pt idx="327">
                        <c:v>0.57896256723098605</c:v>
                      </c:pt>
                      <c:pt idx="328">
                        <c:v>0.57810053234736603</c:v>
                      </c:pt>
                      <c:pt idx="329">
                        <c:v>0.57719036789895495</c:v>
                      </c:pt>
                      <c:pt idx="330">
                        <c:v>0.57633263029790505</c:v>
                      </c:pt>
                      <c:pt idx="331">
                        <c:v>0.57547403324033997</c:v>
                      </c:pt>
                      <c:pt idx="332">
                        <c:v>0.574563868791931</c:v>
                      </c:pt>
                      <c:pt idx="333">
                        <c:v>0.57364940706095102</c:v>
                      </c:pt>
                      <c:pt idx="334">
                        <c:v>0.57268681576518399</c:v>
                      </c:pt>
                      <c:pt idx="335">
                        <c:v>0.57177235403420301</c:v>
                      </c:pt>
                      <c:pt idx="336">
                        <c:v>0.57075217915199095</c:v>
                      </c:pt>
                      <c:pt idx="337">
                        <c:v>0.56978958785622302</c:v>
                      </c:pt>
                      <c:pt idx="338">
                        <c:v>0.56876941297401296</c:v>
                      </c:pt>
                      <c:pt idx="339">
                        <c:v>0.56785495124303198</c:v>
                      </c:pt>
                      <c:pt idx="340">
                        <c:v>0.56678320896997603</c:v>
                      </c:pt>
                      <c:pt idx="341">
                        <c:v>0.565710607240406</c:v>
                      </c:pt>
                      <c:pt idx="342">
                        <c:v>0.56458557866347703</c:v>
                      </c:pt>
                      <c:pt idx="343">
                        <c:v>0.563457112260491</c:v>
                      </c:pt>
                      <c:pt idx="344">
                        <c:v>0.56222293270627399</c:v>
                      </c:pt>
                      <c:pt idx="345">
                        <c:v>0.56104547728198695</c:v>
                      </c:pt>
                      <c:pt idx="346">
                        <c:v>0.55986372457512801</c:v>
                      </c:pt>
                      <c:pt idx="347">
                        <c:v>0.55857711817355205</c:v>
                      </c:pt>
                      <c:pt idx="348">
                        <c:v>0.55734293861933504</c:v>
                      </c:pt>
                      <c:pt idx="349">
                        <c:v>0.55605633221775996</c:v>
                      </c:pt>
                      <c:pt idx="350">
                        <c:v>0.55466057483889497</c:v>
                      </c:pt>
                      <c:pt idx="351">
                        <c:v>0.55326395800351702</c:v>
                      </c:pt>
                      <c:pt idx="352">
                        <c:v>0.55187249790722404</c:v>
                      </c:pt>
                      <c:pt idx="353">
                        <c:v>0.55037102737712795</c:v>
                      </c:pt>
                      <c:pt idx="354">
                        <c:v>0.54876040586974495</c:v>
                      </c:pt>
                      <c:pt idx="355">
                        <c:v>0.54709735751500199</c:v>
                      </c:pt>
                      <c:pt idx="356">
                        <c:v>0.54538188231290097</c:v>
                      </c:pt>
                      <c:pt idx="357">
                        <c:v>0.54371883395815901</c:v>
                      </c:pt>
                      <c:pt idx="358">
                        <c:v>0.54189420777876895</c:v>
                      </c:pt>
                      <c:pt idx="359">
                        <c:v>0.54006872214286505</c:v>
                      </c:pt>
                      <c:pt idx="360">
                        <c:v>0.53813924226875898</c:v>
                      </c:pt>
                      <c:pt idx="361">
                        <c:v>0.53615647609077899</c:v>
                      </c:pt>
                      <c:pt idx="362">
                        <c:v>0.53406026165294096</c:v>
                      </c:pt>
                      <c:pt idx="363">
                        <c:v>0.531810204499084</c:v>
                      </c:pt>
                      <c:pt idx="364">
                        <c:v>0.529556709519168</c:v>
                      </c:pt>
                      <c:pt idx="365">
                        <c:v>0.52719750138802302</c:v>
                      </c:pt>
                      <c:pt idx="366">
                        <c:v>0.524729142279589</c:v>
                      </c:pt>
                      <c:pt idx="367">
                        <c:v>0.52226078317115299</c:v>
                      </c:pt>
                      <c:pt idx="368">
                        <c:v>0.51963084623807299</c:v>
                      </c:pt>
                      <c:pt idx="369">
                        <c:v>0.51689605561027496</c:v>
                      </c:pt>
                      <c:pt idx="370">
                        <c:v>0.513998827701315</c:v>
                      </c:pt>
                      <c:pt idx="371">
                        <c:v>0.51099588664112405</c:v>
                      </c:pt>
                      <c:pt idx="372">
                        <c:v>0.50788465406015904</c:v>
                      </c:pt>
                      <c:pt idx="373">
                        <c:v>0.50472013517532099</c:v>
                      </c:pt>
                      <c:pt idx="374">
                        <c:v>0.50144646531319503</c:v>
                      </c:pt>
                      <c:pt idx="375">
                        <c:v>0.49801551490899199</c:v>
                      </c:pt>
                      <c:pt idx="376">
                        <c:v>0.494474554070988</c:v>
                      </c:pt>
                      <c:pt idx="377">
                        <c:v>0.49088202584213803</c:v>
                      </c:pt>
                      <c:pt idx="378">
                        <c:v>0.48712706033212799</c:v>
                      </c:pt>
                      <c:pt idx="379">
                        <c:v>0.48331537069218999</c:v>
                      </c:pt>
                      <c:pt idx="380">
                        <c:v>0.47945469203094698</c:v>
                      </c:pt>
                      <c:pt idx="381">
                        <c:v>0.47537657087164398</c:v>
                      </c:pt>
                      <c:pt idx="382">
                        <c:v>0.47130188753839602</c:v>
                      </c:pt>
                      <c:pt idx="383">
                        <c:v>0.46717048007522</c:v>
                      </c:pt>
                      <c:pt idx="384">
                        <c:v>0.46293335946081199</c:v>
                      </c:pt>
                      <c:pt idx="385">
                        <c:v>0.45874952515027601</c:v>
                      </c:pt>
                      <c:pt idx="386">
                        <c:v>0.45445653986245299</c:v>
                      </c:pt>
                      <c:pt idx="387">
                        <c:v>0.45016699240068597</c:v>
                      </c:pt>
                      <c:pt idx="388">
                        <c:v>0.44576485613557498</c:v>
                      </c:pt>
                      <c:pt idx="389">
                        <c:v>0.441367017153034</c:v>
                      </c:pt>
                      <c:pt idx="390">
                        <c:v>0.43702504284390797</c:v>
                      </c:pt>
                      <c:pt idx="391">
                        <c:v>0.43257047973143797</c:v>
                      </c:pt>
                      <c:pt idx="392">
                        <c:v>0.42811935444502303</c:v>
                      </c:pt>
                      <c:pt idx="393">
                        <c:v>0.42372065600596898</c:v>
                      </c:pt>
                      <c:pt idx="394">
                        <c:v>0.41932195756691398</c:v>
                      </c:pt>
                      <c:pt idx="395">
                        <c:v>0.41497654543173101</c:v>
                      </c:pt>
                      <c:pt idx="396">
                        <c:v>0.41057784699267602</c:v>
                      </c:pt>
                      <c:pt idx="397">
                        <c:v>0.406232434857494</c:v>
                      </c:pt>
                      <c:pt idx="398">
                        <c:v>0.40188702272231203</c:v>
                      </c:pt>
                      <c:pt idx="399">
                        <c:v>0.39770318841177599</c:v>
                      </c:pt>
                      <c:pt idx="400">
                        <c:v>0.39335691682008</c:v>
                      </c:pt>
                      <c:pt idx="401">
                        <c:v>0.38912065566218601</c:v>
                      </c:pt>
                      <c:pt idx="402">
                        <c:v>0.38493682135165003</c:v>
                      </c:pt>
                      <c:pt idx="403">
                        <c:v>0.380805413888474</c:v>
                      </c:pt>
                      <c:pt idx="404">
                        <c:v>0.37656829327406599</c:v>
                      </c:pt>
                      <c:pt idx="405">
                        <c:v>0.37254689624469101</c:v>
                      </c:pt>
                      <c:pt idx="406">
                        <c:v>0.368520342476232</c:v>
                      </c:pt>
                      <c:pt idx="407">
                        <c:v>0.36455137229421702</c:v>
                      </c:pt>
                      <c:pt idx="408">
                        <c:v>0.360638266785616</c:v>
                      </c:pt>
                      <c:pt idx="409">
                        <c:v>0.35677415029831799</c:v>
                      </c:pt>
                      <c:pt idx="410">
                        <c:v>0.35285760696366097</c:v>
                      </c:pt>
                      <c:pt idx="411">
                        <c:v>0.34904935514977797</c:v>
                      </c:pt>
                      <c:pt idx="412">
                        <c:v>0.34524196279240899</c:v>
                      </c:pt>
                      <c:pt idx="413">
                        <c:v>0.341434570435041</c:v>
                      </c:pt>
                      <c:pt idx="414">
                        <c:v>0.33767960492502902</c:v>
                      </c:pt>
                      <c:pt idx="415">
                        <c:v>0.33392463941501999</c:v>
                      </c:pt>
                      <c:pt idx="416">
                        <c:v>0.33027452759972797</c:v>
                      </c:pt>
                      <c:pt idx="417">
                        <c:v>0.32657198893707601</c:v>
                      </c:pt>
                      <c:pt idx="418">
                        <c:v>0.32281702342706597</c:v>
                      </c:pt>
                      <c:pt idx="419">
                        <c:v>0.31911878204698502</c:v>
                      </c:pt>
                      <c:pt idx="420">
                        <c:v>0.315468670231693</c:v>
                      </c:pt>
                      <c:pt idx="421">
                        <c:v>0.31160885102696501</c:v>
                      </c:pt>
                      <c:pt idx="422">
                        <c:v>0.307744734539667</c:v>
                      </c:pt>
                      <c:pt idx="423">
                        <c:v>0.30404219587701498</c:v>
                      </c:pt>
                      <c:pt idx="424">
                        <c:v>0.30039638134429397</c:v>
                      </c:pt>
                      <c:pt idx="425">
                        <c:v>0.29664141583428399</c:v>
                      </c:pt>
                      <c:pt idx="426">
                        <c:v>0.29288645032427302</c:v>
                      </c:pt>
                      <c:pt idx="427">
                        <c:v>0.28907905796690397</c:v>
                      </c:pt>
                      <c:pt idx="428">
                        <c:v>0.285324092456895</c:v>
                      </c:pt>
                      <c:pt idx="429">
                        <c:v>0.281730704771531</c:v>
                      </c:pt>
                      <c:pt idx="430">
                        <c:v>0.27781416143687498</c:v>
                      </c:pt>
                      <c:pt idx="431">
                        <c:v>0.27400590962299098</c:v>
                      </c:pt>
                      <c:pt idx="432">
                        <c:v>0.27014179313569198</c:v>
                      </c:pt>
                      <c:pt idx="433">
                        <c:v>0.266386827625683</c:v>
                      </c:pt>
                      <c:pt idx="434">
                        <c:v>0.26263186211567302</c:v>
                      </c:pt>
                      <c:pt idx="435">
                        <c:v>0.25882446975830398</c:v>
                      </c:pt>
                      <c:pt idx="436">
                        <c:v>0.25501621794442098</c:v>
                      </c:pt>
                      <c:pt idx="437">
                        <c:v>0.25131453873828302</c:v>
                      </c:pt>
                      <c:pt idx="438">
                        <c:v>0.24750628692440099</c:v>
                      </c:pt>
                      <c:pt idx="439">
                        <c:v>0.24369545674097501</c:v>
                      </c:pt>
                      <c:pt idx="440">
                        <c:v>0.23999635590438101</c:v>
                      </c:pt>
                      <c:pt idx="441">
                        <c:v>0.23634710354560201</c:v>
                      </c:pt>
                      <c:pt idx="442">
                        <c:v>0.23264456488294999</c:v>
                      </c:pt>
                      <c:pt idx="443">
                        <c:v>0.228946323502871</c:v>
                      </c:pt>
                      <c:pt idx="444">
                        <c:v>0.22534949799144999</c:v>
                      </c:pt>
                      <c:pt idx="445">
                        <c:v>0.22180853715344701</c:v>
                      </c:pt>
                      <c:pt idx="446">
                        <c:v>0.21827187359801201</c:v>
                      </c:pt>
                      <c:pt idx="447">
                        <c:v>0.21488905275859799</c:v>
                      </c:pt>
                      <c:pt idx="448">
                        <c:v>0.21145810235439499</c:v>
                      </c:pt>
                      <c:pt idx="449">
                        <c:v>0.20813200564491099</c:v>
                      </c:pt>
                      <c:pt idx="450">
                        <c:v>0.204805908935426</c:v>
                      </c:pt>
                      <c:pt idx="451">
                        <c:v>0.201588963203229</c:v>
                      </c:pt>
                      <c:pt idx="452">
                        <c:v>0.19842100649233499</c:v>
                      </c:pt>
                      <c:pt idx="453">
                        <c:v>0.195313211737426</c:v>
                      </c:pt>
                      <c:pt idx="454">
                        <c:v>0.192306832851179</c:v>
                      </c:pt>
                      <c:pt idx="455">
                        <c:v>0.189303891790987</c:v>
                      </c:pt>
                      <c:pt idx="456">
                        <c:v>0.18635423703467</c:v>
                      </c:pt>
                      <c:pt idx="457">
                        <c:v>0.18367187325423001</c:v>
                      </c:pt>
                      <c:pt idx="458">
                        <c:v>0.180936223169917</c:v>
                      </c:pt>
                      <c:pt idx="459">
                        <c:v>0.178200573085604</c:v>
                      </c:pt>
                      <c:pt idx="460">
                        <c:v>0.17562392245639499</c:v>
                      </c:pt>
                      <c:pt idx="461">
                        <c:v>0.17321142802137601</c:v>
                      </c:pt>
                      <c:pt idx="462">
                        <c:v>0.170848782064174</c:v>
                      </c:pt>
                      <c:pt idx="463">
                        <c:v>0.16854286023690199</c:v>
                      </c:pt>
                      <c:pt idx="464">
                        <c:v>0.16639765677776</c:v>
                      </c:pt>
                      <c:pt idx="465">
                        <c:v>0.16430573962249301</c:v>
                      </c:pt>
                      <c:pt idx="466">
                        <c:v>0.162266249314584</c:v>
                      </c:pt>
                      <c:pt idx="467">
                        <c:v>0.16033676944047701</c:v>
                      </c:pt>
                      <c:pt idx="468">
                        <c:v>0.158297279132568</c:v>
                      </c:pt>
                      <c:pt idx="469">
                        <c:v>0.156472652953178</c:v>
                      </c:pt>
                      <c:pt idx="470">
                        <c:v>0.15470389144720501</c:v>
                      </c:pt>
                      <c:pt idx="471">
                        <c:v>0.15304084309246199</c:v>
                      </c:pt>
                      <c:pt idx="472">
                        <c:v>0.15153937256236599</c:v>
                      </c:pt>
                      <c:pt idx="473">
                        <c:v>0.14998203735885601</c:v>
                      </c:pt>
                      <c:pt idx="474">
                        <c:v>0.14853385313263401</c:v>
                      </c:pt>
                      <c:pt idx="475">
                        <c:v>0.14719396042718499</c:v>
                      </c:pt>
                      <c:pt idx="476">
                        <c:v>0.145907354025609</c:v>
                      </c:pt>
                      <c:pt idx="477">
                        <c:v>0.14462074762403301</c:v>
                      </c:pt>
                      <c:pt idx="478">
                        <c:v>0.14338656806981501</c:v>
                      </c:pt>
                      <c:pt idx="479">
                        <c:v>0.14220481536295701</c:v>
                      </c:pt>
                      <c:pt idx="480">
                        <c:v>0.14097063580874</c:v>
                      </c:pt>
                      <c:pt idx="481">
                        <c:v>0.139845607231812</c:v>
                      </c:pt>
                      <c:pt idx="482">
                        <c:v>0.13887871865347301</c:v>
                      </c:pt>
                      <c:pt idx="483">
                        <c:v>0.13807340789978101</c:v>
                      </c:pt>
                      <c:pt idx="484">
                        <c:v>0.13716324345137201</c:v>
                      </c:pt>
                      <c:pt idx="485">
                        <c:v>0.136305505850321</c:v>
                      </c:pt>
                      <c:pt idx="486">
                        <c:v>0.135500195096629</c:v>
                      </c:pt>
                      <c:pt idx="487">
                        <c:v>0.13458917119170599</c:v>
                      </c:pt>
                      <c:pt idx="488">
                        <c:v>0.13372799576459801</c:v>
                      </c:pt>
                      <c:pt idx="489">
                        <c:v>0.132870258163548</c:v>
                      </c:pt>
                      <c:pt idx="490">
                        <c:v>0.132174098387144</c:v>
                      </c:pt>
                      <c:pt idx="491">
                        <c:v>0.13131636078609399</c:v>
                      </c:pt>
                      <c:pt idx="492">
                        <c:v>0.130672627857048</c:v>
                      </c:pt>
                      <c:pt idx="493">
                        <c:v>0.13008218123187701</c:v>
                      </c:pt>
                      <c:pt idx="494">
                        <c:v>0.12949173460670399</c:v>
                      </c:pt>
                      <c:pt idx="495">
                        <c:v>0.12890042852501801</c:v>
                      </c:pt>
                      <c:pt idx="496">
                        <c:v>0.12820426874861501</c:v>
                      </c:pt>
                      <c:pt idx="497">
                        <c:v>0.12761382212344199</c:v>
                      </c:pt>
                      <c:pt idx="498">
                        <c:v>0.12697008919439801</c:v>
                      </c:pt>
                      <c:pt idx="499">
                        <c:v>0.12648879354651399</c:v>
                      </c:pt>
                      <c:pt idx="500">
                        <c:v>0.125898346921341</c:v>
                      </c:pt>
                      <c:pt idx="501">
                        <c:v>0.12530704083965499</c:v>
                      </c:pt>
                      <c:pt idx="502">
                        <c:v>0.124825745191771</c:v>
                      </c:pt>
                      <c:pt idx="503">
                        <c:v>0.124235298566598</c:v>
                      </c:pt>
                      <c:pt idx="504">
                        <c:v>0.12380642976607401</c:v>
                      </c:pt>
                      <c:pt idx="505">
                        <c:v>0.123268409988261</c:v>
                      </c:pt>
                      <c:pt idx="506">
                        <c:v>0.122624677059215</c:v>
                      </c:pt>
                      <c:pt idx="507">
                        <c:v>0.122090095107458</c:v>
                      </c:pt>
                      <c:pt idx="508">
                        <c:v>0.121499648482286</c:v>
                      </c:pt>
                      <c:pt idx="509">
                        <c:v>0.120961628704473</c:v>
                      </c:pt>
                      <c:pt idx="510">
                        <c:v>0.120532759903948</c:v>
                      </c:pt>
                      <c:pt idx="511">
                        <c:v>0.119998177952191</c:v>
                      </c:pt>
                      <c:pt idx="512">
                        <c:v>0.119569309151665</c:v>
                      </c:pt>
                      <c:pt idx="513">
                        <c:v>0.11914044035113899</c:v>
                      </c:pt>
                      <c:pt idx="514">
                        <c:v>0.118711571550615</c:v>
                      </c:pt>
                      <c:pt idx="515">
                        <c:v>0.118173551772802</c:v>
                      </c:pt>
                      <c:pt idx="516">
                        <c:v>0.117583105147629</c:v>
                      </c:pt>
                      <c:pt idx="517">
                        <c:v>0.11715423634710399</c:v>
                      </c:pt>
                      <c:pt idx="518">
                        <c:v>0.116562930265417</c:v>
                      </c:pt>
                      <c:pt idx="519">
                        <c:v>0.11618734776876501</c:v>
                      </c:pt>
                      <c:pt idx="520">
                        <c:v>0.11581434364165499</c:v>
                      </c:pt>
                      <c:pt idx="521">
                        <c:v>0.115437901688489</c:v>
                      </c:pt>
                      <c:pt idx="522">
                        <c:v>0.11500903288796301</c:v>
                      </c:pt>
                      <c:pt idx="523">
                        <c:v>0.114580164087438</c:v>
                      </c:pt>
                      <c:pt idx="524">
                        <c:v>0.114095430613498</c:v>
                      </c:pt>
                      <c:pt idx="525">
                        <c:v>0.1136132755091</c:v>
                      </c:pt>
                      <c:pt idx="526">
                        <c:v>0.113236833555933</c:v>
                      </c:pt>
                      <c:pt idx="527">
                        <c:v>0.112807964755407</c:v>
                      </c:pt>
                      <c:pt idx="528">
                        <c:v>0.112379095954883</c:v>
                      </c:pt>
                      <c:pt idx="529">
                        <c:v>0.11200351345822999</c:v>
                      </c:pt>
                      <c:pt idx="530">
                        <c:v>0.111468931506473</c:v>
                      </c:pt>
                      <c:pt idx="531">
                        <c:v>0.11093091172866</c:v>
                      </c:pt>
                      <c:pt idx="532">
                        <c:v>0.110449616080775</c:v>
                      </c:pt>
                      <c:pt idx="533">
                        <c:v>0.109967460976377</c:v>
                      </c:pt>
                      <c:pt idx="534">
                        <c:v>0.109538592175852</c:v>
                      </c:pt>
                      <c:pt idx="535">
                        <c:v>0.109109723375326</c:v>
                      </c:pt>
                      <c:pt idx="536">
                        <c:v>0.108838994573392</c:v>
                      </c:pt>
                      <c:pt idx="537">
                        <c:v>0.108410125772866</c:v>
                      </c:pt>
                      <c:pt idx="538">
                        <c:v>0.107981256972342</c:v>
                      </c:pt>
                      <c:pt idx="539">
                        <c:v>0.10749910186794299</c:v>
                      </c:pt>
                      <c:pt idx="540">
                        <c:v>0.107070233067417</c:v>
                      </c:pt>
                      <c:pt idx="541">
                        <c:v>0.106641364266893</c:v>
                      </c:pt>
                      <c:pt idx="542">
                        <c:v>0.10637063546495799</c:v>
                      </c:pt>
                      <c:pt idx="543">
                        <c:v>0.10599849079436199</c:v>
                      </c:pt>
                      <c:pt idx="544">
                        <c:v>0.105512897863907</c:v>
                      </c:pt>
                      <c:pt idx="545">
                        <c:v>0.105084029063382</c:v>
                      </c:pt>
                      <c:pt idx="546">
                        <c:v>0.104816738087503</c:v>
                      </c:pt>
                      <c:pt idx="547">
                        <c:v>0.104440296134337</c:v>
                      </c:pt>
                      <c:pt idx="548">
                        <c:v>0.103906573639094</c:v>
                      </c:pt>
                      <c:pt idx="549">
                        <c:v>0.10342098070864</c:v>
                      </c:pt>
                      <c:pt idx="550">
                        <c:v>0.103101262885402</c:v>
                      </c:pt>
                      <c:pt idx="551">
                        <c:v>0.10272482093223601</c:v>
                      </c:pt>
                      <c:pt idx="552">
                        <c:v>0.10229595213171</c:v>
                      </c:pt>
                      <c:pt idx="553">
                        <c:v>0.101813797027312</c:v>
                      </c:pt>
                      <c:pt idx="554">
                        <c:v>0.101490641378018</c:v>
                      </c:pt>
                      <c:pt idx="555">
                        <c:v>0.10106177257749301</c:v>
                      </c:pt>
                      <c:pt idx="556">
                        <c:v>0.10073775747168499</c:v>
                      </c:pt>
                      <c:pt idx="557">
                        <c:v>0.10036561280109001</c:v>
                      </c:pt>
                      <c:pt idx="558">
                        <c:v>9.9880019870634995E-2</c:v>
                      </c:pt>
                      <c:pt idx="559">
                        <c:v>9.95078752000393E-2</c:v>
                      </c:pt>
                      <c:pt idx="560">
                        <c:v>9.9131433246872902E-2</c:v>
                      </c:pt>
                      <c:pt idx="561">
                        <c:v>9.8754991293705505E-2</c:v>
                      </c:pt>
                      <c:pt idx="562">
                        <c:v>9.8379408797053605E-2</c:v>
                      </c:pt>
                      <c:pt idx="563">
                        <c:v>9.8058831517301798E-2</c:v>
                      </c:pt>
                      <c:pt idx="564">
                        <c:v>9.7629962716777194E-2</c:v>
                      </c:pt>
                      <c:pt idx="565">
                        <c:v>9.73068070674835E-2</c:v>
                      </c:pt>
                      <c:pt idx="566">
                        <c:v>9.6877938266957703E-2</c:v>
                      </c:pt>
                      <c:pt idx="567">
                        <c:v>9.6610647291079793E-2</c:v>
                      </c:pt>
                      <c:pt idx="568">
                        <c:v>9.6287491641786196E-2</c:v>
                      </c:pt>
                      <c:pt idx="569">
                        <c:v>9.5911049688618702E-2</c:v>
                      </c:pt>
                      <c:pt idx="570">
                        <c:v>9.5591331865382503E-2</c:v>
                      </c:pt>
                      <c:pt idx="571">
                        <c:v>9.5267316759574505E-2</c:v>
                      </c:pt>
                      <c:pt idx="572">
                        <c:v>9.4890874806408301E-2</c:v>
                      </c:pt>
                      <c:pt idx="573">
                        <c:v>9.4518730135811302E-2</c:v>
                      </c:pt>
                      <c:pt idx="574">
                        <c:v>9.4142288182645001E-2</c:v>
                      </c:pt>
                      <c:pt idx="575">
                        <c:v>9.37658462294787E-2</c:v>
                      </c:pt>
                      <c:pt idx="576">
                        <c:v>9.34426905801852E-2</c:v>
                      </c:pt>
                      <c:pt idx="577">
                        <c:v>9.3122972756947697E-2</c:v>
                      </c:pt>
                      <c:pt idx="578">
                        <c:v>9.2746530803781493E-2</c:v>
                      </c:pt>
                      <c:pt idx="579">
                        <c:v>9.2426812980544004E-2</c:v>
                      </c:pt>
                      <c:pt idx="580">
                        <c:v>9.2102797874736006E-2</c:v>
                      </c:pt>
                      <c:pt idx="581">
                        <c:v>9.1727215378084204E-2</c:v>
                      </c:pt>
                      <c:pt idx="582">
                        <c:v>9.1350773424917805E-2</c:v>
                      </c:pt>
                      <c:pt idx="583">
                        <c:v>9.1031055601680497E-2</c:v>
                      </c:pt>
                      <c:pt idx="584">
                        <c:v>9.0654613648514099E-2</c:v>
                      </c:pt>
                      <c:pt idx="585">
                        <c:v>9.0278171695346701E-2</c:v>
                      </c:pt>
                      <c:pt idx="586">
                        <c:v>8.9958453872109198E-2</c:v>
                      </c:pt>
                      <c:pt idx="587">
                        <c:v>8.9582011918942994E-2</c:v>
                      </c:pt>
                      <c:pt idx="588">
                        <c:v>8.9258856269649398E-2</c:v>
                      </c:pt>
                      <c:pt idx="589">
                        <c:v>8.8991565293771502E-2</c:v>
                      </c:pt>
                      <c:pt idx="590">
                        <c:v>8.8671847470534096E-2</c:v>
                      </c:pt>
                      <c:pt idx="591">
                        <c:v>8.8347832364726195E-2</c:v>
                      </c:pt>
                      <c:pt idx="592">
                        <c:v>8.8081400845361396E-2</c:v>
                      </c:pt>
                      <c:pt idx="593">
                        <c:v>8.7704958892195206E-2</c:v>
                      </c:pt>
                      <c:pt idx="594">
                        <c:v>8.7328516939028905E-2</c:v>
                      </c:pt>
                      <c:pt idx="595">
                        <c:v>8.6952074985862604E-2</c:v>
                      </c:pt>
                      <c:pt idx="596">
                        <c:v>8.6684784009983598E-2</c:v>
                      </c:pt>
                      <c:pt idx="597">
                        <c:v>8.6309201513331504E-2</c:v>
                      </c:pt>
                      <c:pt idx="598">
                        <c:v>8.5988624233579905E-2</c:v>
                      </c:pt>
                      <c:pt idx="599">
                        <c:v>8.5717895431645805E-2</c:v>
                      </c:pt>
                      <c:pt idx="600">
                        <c:v>8.5450604455766799E-2</c:v>
                      </c:pt>
                      <c:pt idx="601">
                        <c:v>8.5130886632529296E-2</c:v>
                      </c:pt>
                      <c:pt idx="602">
                        <c:v>8.4755304135877396E-2</c:v>
                      </c:pt>
                      <c:pt idx="603">
                        <c:v>8.4540440007357998E-2</c:v>
                      </c:pt>
                      <c:pt idx="604">
                        <c:v>8.4273149031478894E-2</c:v>
                      </c:pt>
                      <c:pt idx="605">
                        <c:v>8.3896707078312496E-2</c:v>
                      </c:pt>
                      <c:pt idx="606">
                        <c:v>8.3573551429018997E-2</c:v>
                      </c:pt>
                      <c:pt idx="607">
                        <c:v>8.3358687300499501E-2</c:v>
                      </c:pt>
                      <c:pt idx="608">
                        <c:v>8.2983104803846297E-2</c:v>
                      </c:pt>
                      <c:pt idx="609">
                        <c:v>8.2610100676736201E-2</c:v>
                      </c:pt>
                      <c:pt idx="610">
                        <c:v>8.2286945027442604E-2</c:v>
                      </c:pt>
                      <c:pt idx="611">
                        <c:v>8.2019654051564694E-2</c:v>
                      </c:pt>
                      <c:pt idx="612">
                        <c:v>8.1748925249629498E-2</c:v>
                      </c:pt>
                      <c:pt idx="613">
                        <c:v>8.1429207426392106E-2</c:v>
                      </c:pt>
                      <c:pt idx="614">
                        <c:v>8.1105192320584205E-2</c:v>
                      </c:pt>
                      <c:pt idx="615">
                        <c:v>8.0785474497346701E-2</c:v>
                      </c:pt>
                      <c:pt idx="616">
                        <c:v>8.0462318848053202E-2</c:v>
                      </c:pt>
                      <c:pt idx="617">
                        <c:v>8.0195027872175306E-2</c:v>
                      </c:pt>
                      <c:pt idx="618">
                        <c:v>7.99277368962963E-2</c:v>
                      </c:pt>
                      <c:pt idx="619">
                        <c:v>7.9657008094362297E-2</c:v>
                      </c:pt>
                      <c:pt idx="620">
                        <c:v>7.9284003967252104E-2</c:v>
                      </c:pt>
                      <c:pt idx="621">
                        <c:v>7.9013275165316907E-2</c:v>
                      </c:pt>
                      <c:pt idx="622">
                        <c:v>7.8745984189437804E-2</c:v>
                      </c:pt>
                      <c:pt idx="623">
                        <c:v>7.8478693213560102E-2</c:v>
                      </c:pt>
                      <c:pt idx="624">
                        <c:v>7.8207964411624795E-2</c:v>
                      </c:pt>
                      <c:pt idx="625">
                        <c:v>7.7779095611100094E-2</c:v>
                      </c:pt>
                      <c:pt idx="626">
                        <c:v>7.7565090939093806E-2</c:v>
                      </c:pt>
                      <c:pt idx="627">
                        <c:v>7.7297799963215993E-2</c:v>
                      </c:pt>
                      <c:pt idx="628">
                        <c:v>7.6978082139978504E-2</c:v>
                      </c:pt>
                      <c:pt idx="629">
                        <c:v>7.6706493881529003E-2</c:v>
                      </c:pt>
                      <c:pt idx="630">
                        <c:v>7.6386776058292694E-2</c:v>
                      </c:pt>
                      <c:pt idx="631">
                        <c:v>7.6116047256357497E-2</c:v>
                      </c:pt>
                      <c:pt idx="632">
                        <c:v>7.5796329433120105E-2</c:v>
                      </c:pt>
                      <c:pt idx="633">
                        <c:v>7.55823247611149E-2</c:v>
                      </c:pt>
                      <c:pt idx="634">
                        <c:v>7.5205882807947405E-2</c:v>
                      </c:pt>
                      <c:pt idx="635">
                        <c:v>7.4938591832069607E-2</c:v>
                      </c:pt>
                      <c:pt idx="636">
                        <c:v>7.4614576726261594E-2</c:v>
                      </c:pt>
                      <c:pt idx="637">
                        <c:v>7.44005720542565E-2</c:v>
                      </c:pt>
                      <c:pt idx="638">
                        <c:v>7.4024130101090199E-2</c:v>
                      </c:pt>
                      <c:pt idx="639">
                        <c:v>7.3756839125211096E-2</c:v>
                      </c:pt>
                      <c:pt idx="640">
                        <c:v>7.3437121301973801E-2</c:v>
                      </c:pt>
                      <c:pt idx="641">
                        <c:v>7.3113965652680094E-2</c:v>
                      </c:pt>
                      <c:pt idx="642">
                        <c:v>7.2846674676802295E-2</c:v>
                      </c:pt>
                      <c:pt idx="643">
                        <c:v>7.2579383700923206E-2</c:v>
                      </c:pt>
                      <c:pt idx="644">
                        <c:v>7.2361081746347602E-2</c:v>
                      </c:pt>
                      <c:pt idx="645">
                        <c:v>7.2041363923110099E-2</c:v>
                      </c:pt>
                      <c:pt idx="646">
                        <c:v>7.1774072947231204E-2</c:v>
                      </c:pt>
                      <c:pt idx="647">
                        <c:v>7.1503344145296993E-2</c:v>
                      </c:pt>
                      <c:pt idx="648">
                        <c:v>7.1183626322059698E-2</c:v>
                      </c:pt>
                      <c:pt idx="649">
                        <c:v>7.08596112162517E-2</c:v>
                      </c:pt>
                      <c:pt idx="650">
                        <c:v>7.0593179696886998E-2</c:v>
                      </c:pt>
                      <c:pt idx="651">
                        <c:v>7.0378315568367503E-2</c:v>
                      </c:pt>
                      <c:pt idx="652">
                        <c:v>7.0111024592489593E-2</c:v>
                      </c:pt>
                      <c:pt idx="653">
                        <c:v>6.9840295790554396E-2</c:v>
                      </c:pt>
                      <c:pt idx="654">
                        <c:v>6.9520577967317004E-2</c:v>
                      </c:pt>
                      <c:pt idx="655">
                        <c:v>6.9196562861509103E-2</c:v>
                      </c:pt>
                      <c:pt idx="656">
                        <c:v>6.8930131342144305E-2</c:v>
                      </c:pt>
                      <c:pt idx="657">
                        <c:v>6.8662840366266603E-2</c:v>
                      </c:pt>
                      <c:pt idx="658">
                        <c:v>6.8338825260458494E-2</c:v>
                      </c:pt>
                      <c:pt idx="659">
                        <c:v>6.8071534284580806E-2</c:v>
                      </c:pt>
                      <c:pt idx="660">
                        <c:v>6.7805102765215994E-2</c:v>
                      </c:pt>
                      <c:pt idx="661">
                        <c:v>6.7481087659408107E-2</c:v>
                      </c:pt>
                      <c:pt idx="662">
                        <c:v>6.7267082987402901E-2</c:v>
                      </c:pt>
                      <c:pt idx="663">
                        <c:v>6.7052218858882295E-2</c:v>
                      </c:pt>
                      <c:pt idx="664">
                        <c:v>6.6729063209588602E-2</c:v>
                      </c:pt>
                      <c:pt idx="665">
                        <c:v>6.6461772233710706E-2</c:v>
                      </c:pt>
                      <c:pt idx="666">
                        <c:v>6.6142054410473397E-2</c:v>
                      </c:pt>
                      <c:pt idx="667">
                        <c:v>6.5927190281953901E-2</c:v>
                      </c:pt>
                      <c:pt idx="668">
                        <c:v>6.5604034632660305E-2</c:v>
                      </c:pt>
                      <c:pt idx="669">
                        <c:v>6.5283457352908497E-2</c:v>
                      </c:pt>
                      <c:pt idx="670">
                        <c:v>6.5069452680903403E-2</c:v>
                      </c:pt>
                      <c:pt idx="671">
                        <c:v>6.4798723878968095E-2</c:v>
                      </c:pt>
                      <c:pt idx="672">
                        <c:v>6.4531432903090297E-2</c:v>
                      </c:pt>
                      <c:pt idx="673">
                        <c:v>6.4316568774569594E-2</c:v>
                      </c:pt>
                      <c:pt idx="674">
                        <c:v>6.4102564102564402E-2</c:v>
                      </c:pt>
                      <c:pt idx="675">
                        <c:v>6.3778548996756501E-2</c:v>
                      </c:pt>
                      <c:pt idx="676">
                        <c:v>6.35121174773918E-2</c:v>
                      </c:pt>
                      <c:pt idx="677">
                        <c:v>6.3191540197641297E-2</c:v>
                      </c:pt>
                      <c:pt idx="678">
                        <c:v>6.2977535525634898E-2</c:v>
                      </c:pt>
                      <c:pt idx="679">
                        <c:v>6.2706806723700895E-2</c:v>
                      </c:pt>
                      <c:pt idx="680">
                        <c:v>6.2439515747821799E-2</c:v>
                      </c:pt>
                      <c:pt idx="681">
                        <c:v>6.2063073794655498E-2</c:v>
                      </c:pt>
                      <c:pt idx="682">
                        <c:v>6.1686631841489301E-2</c:v>
                      </c:pt>
                      <c:pt idx="683">
                        <c:v>6.1472627169482902E-2</c:v>
                      </c:pt>
                      <c:pt idx="684">
                        <c:v>6.1257763040963399E-2</c:v>
                      </c:pt>
                      <c:pt idx="685">
                        <c:v>6.1043758368958201E-2</c:v>
                      </c:pt>
                      <c:pt idx="686">
                        <c:v>6.0828894240438802E-2</c:v>
                      </c:pt>
                      <c:pt idx="687">
                        <c:v>6.0561603264559699E-2</c:v>
                      </c:pt>
                      <c:pt idx="688">
                        <c:v>6.0238447615266102E-2</c:v>
                      </c:pt>
                      <c:pt idx="689">
                        <c:v>6.00235834867466E-2</c:v>
                      </c:pt>
                      <c:pt idx="690">
                        <c:v>5.9757151967381898E-2</c:v>
                      </c:pt>
                      <c:pt idx="691">
                        <c:v>5.9542287838862402E-2</c:v>
                      </c:pt>
                      <c:pt idx="692">
                        <c:v>5.9222570015625003E-2</c:v>
                      </c:pt>
                      <c:pt idx="693">
                        <c:v>5.8951841213691E-2</c:v>
                      </c:pt>
                      <c:pt idx="694">
                        <c:v>5.87369770851702E-2</c:v>
                      </c:pt>
                      <c:pt idx="695">
                        <c:v>5.8575399260523499E-2</c:v>
                      </c:pt>
                      <c:pt idx="696">
                        <c:v>5.8360535132004003E-2</c:v>
                      </c:pt>
                      <c:pt idx="697">
                        <c:v>5.8094103612640398E-2</c:v>
                      </c:pt>
                      <c:pt idx="698">
                        <c:v>5.7773526332888701E-2</c:v>
                      </c:pt>
                      <c:pt idx="699">
                        <c:v>5.7502797530953498E-2</c:v>
                      </c:pt>
                      <c:pt idx="700">
                        <c:v>5.7235506555075602E-2</c:v>
                      </c:pt>
                      <c:pt idx="701">
                        <c:v>5.69690750357109E-2</c:v>
                      </c:pt>
                      <c:pt idx="702">
                        <c:v>5.6754210907191502E-2</c:v>
                      </c:pt>
                      <c:pt idx="703">
                        <c:v>5.6483482105256201E-2</c:v>
                      </c:pt>
                      <c:pt idx="704">
                        <c:v>5.6268617976736698E-2</c:v>
                      </c:pt>
                      <c:pt idx="705">
                        <c:v>5.6001327000857602E-2</c:v>
                      </c:pt>
                      <c:pt idx="706">
                        <c:v>5.5681609177620203E-2</c:v>
                      </c:pt>
                      <c:pt idx="707">
                        <c:v>5.54108803756862E-2</c:v>
                      </c:pt>
                      <c:pt idx="708">
                        <c:v>5.5143589399807097E-2</c:v>
                      </c:pt>
                      <c:pt idx="709">
                        <c:v>5.48204337505135E-2</c:v>
                      </c:pt>
                      <c:pt idx="710">
                        <c:v>5.46622937519229E-2</c:v>
                      </c:pt>
                      <c:pt idx="711">
                        <c:v>5.4391564949988903E-2</c:v>
                      </c:pt>
                      <c:pt idx="712">
                        <c:v>5.4233424951398303E-2</c:v>
                      </c:pt>
                      <c:pt idx="713">
                        <c:v>5.3962696149463002E-2</c:v>
                      </c:pt>
                      <c:pt idx="714">
                        <c:v>5.3747832020943603E-2</c:v>
                      </c:pt>
                      <c:pt idx="715">
                        <c:v>5.3533827348938398E-2</c:v>
                      </c:pt>
                      <c:pt idx="716">
                        <c:v>5.2942521267251401E-2</c:v>
                      </c:pt>
                      <c:pt idx="717">
                        <c:v>5.2837667572534698E-2</c:v>
                      </c:pt>
                      <c:pt idx="718">
                        <c:v>5.2622803444014002E-2</c:v>
                      </c:pt>
                      <c:pt idx="719">
                        <c:v>5.2408798772008901E-2</c:v>
                      </c:pt>
                      <c:pt idx="720">
                        <c:v>5.2141507796130998E-2</c:v>
                      </c:pt>
                      <c:pt idx="721">
                        <c:v>5.2084783666200903E-2</c:v>
                      </c:pt>
                      <c:pt idx="722">
                        <c:v>5.1979929971484297E-2</c:v>
                      </c:pt>
                      <c:pt idx="723">
                        <c:v>5.1765065842963497E-2</c:v>
                      </c:pt>
                      <c:pt idx="724">
                        <c:v>5.13886238897973E-2</c:v>
                      </c:pt>
                      <c:pt idx="725">
                        <c:v>5.1174619217792101E-2</c:v>
                      </c:pt>
                      <c:pt idx="726">
                        <c:v>5.1013041393145199E-2</c:v>
                      </c:pt>
                      <c:pt idx="727">
                        <c:v>5.0745750417266297E-2</c:v>
                      </c:pt>
                      <c:pt idx="728">
                        <c:v>5.0530886288746697E-2</c:v>
                      </c:pt>
                      <c:pt idx="729">
                        <c:v>5.01544443355805E-2</c:v>
                      </c:pt>
                      <c:pt idx="730">
                        <c:v>4.97788618389284E-2</c:v>
                      </c:pt>
                      <c:pt idx="731">
                        <c:v>4.9673148687696199E-2</c:v>
                      </c:pt>
                      <c:pt idx="732">
                        <c:v>4.9459144015691098E-2</c:v>
                      </c:pt>
                      <c:pt idx="733">
                        <c:v>4.9187555757241402E-2</c:v>
                      </c:pt>
                      <c:pt idx="734">
                        <c:v>4.8920264781363701E-2</c:v>
                      </c:pt>
                      <c:pt idx="735">
                        <c:v>4.8600546958126198E-2</c:v>
                      </c:pt>
                      <c:pt idx="736">
                        <c:v>4.8277391308832698E-2</c:v>
                      </c:pt>
                      <c:pt idx="737">
                        <c:v>4.8062527180313099E-2</c:v>
                      </c:pt>
                      <c:pt idx="738">
                        <c:v>4.7957673485595202E-2</c:v>
                      </c:pt>
                      <c:pt idx="739">
                        <c:v>4.7633658379787301E-2</c:v>
                      </c:pt>
                      <c:pt idx="740">
                        <c:v>4.7419653707782103E-2</c:v>
                      </c:pt>
                      <c:pt idx="741">
                        <c:v>4.7310502730493802E-2</c:v>
                      </c:pt>
                      <c:pt idx="742">
                        <c:v>4.6828347626095099E-2</c:v>
                      </c:pt>
                      <c:pt idx="743">
                        <c:v>4.6452765129443199E-2</c:v>
                      </c:pt>
                      <c:pt idx="744">
                        <c:v>4.6347051978210999E-2</c:v>
                      </c:pt>
                      <c:pt idx="745">
                        <c:v>4.6185474153564103E-2</c:v>
                      </c:pt>
                      <c:pt idx="746">
                        <c:v>4.5970610025044698E-2</c:v>
                      </c:pt>
                      <c:pt idx="747">
                        <c:v>4.5647454375750997E-2</c:v>
                      </c:pt>
                      <c:pt idx="748">
                        <c:v>4.5380163399873198E-2</c:v>
                      </c:pt>
                      <c:pt idx="749">
                        <c:v>4.5112872423994199E-2</c:v>
                      </c:pt>
                      <c:pt idx="750">
                        <c:v>4.4898867751989001E-2</c:v>
                      </c:pt>
                      <c:pt idx="751">
                        <c:v>4.4684003623469498E-2</c:v>
                      </c:pt>
                      <c:pt idx="752">
                        <c:v>4.45224257988227E-2</c:v>
                      </c:pt>
                      <c:pt idx="753">
                        <c:v>4.4360847974175902E-2</c:v>
                      </c:pt>
                      <c:pt idx="754">
                        <c:v>4.4093556998296903E-2</c:v>
                      </c:pt>
                      <c:pt idx="755">
                        <c:v>4.3826266022419E-2</c:v>
                      </c:pt>
                      <c:pt idx="756">
                        <c:v>4.3555537220483803E-2</c:v>
                      </c:pt>
                      <c:pt idx="757">
                        <c:v>4.32882462446047E-2</c:v>
                      </c:pt>
                      <c:pt idx="758">
                        <c:v>4.3020955268726797E-2</c:v>
                      </c:pt>
                      <c:pt idx="759">
                        <c:v>4.2753664292847798E-2</c:v>
                      </c:pt>
                      <c:pt idx="760">
                        <c:v>4.2539659620842697E-2</c:v>
                      </c:pt>
                      <c:pt idx="761">
                        <c:v>4.2215644515034699E-2</c:v>
                      </c:pt>
                      <c:pt idx="762">
                        <c:v>4.18959266917973E-2</c:v>
                      </c:pt>
                      <c:pt idx="763">
                        <c:v>4.1677624737221697E-2</c:v>
                      </c:pt>
                      <c:pt idx="764">
                        <c:v>4.1519484738630999E-2</c:v>
                      </c:pt>
                      <c:pt idx="765">
                        <c:v>4.1305480066625898E-2</c:v>
                      </c:pt>
                      <c:pt idx="766">
                        <c:v>4.1034751264690701E-2</c:v>
                      </c:pt>
                      <c:pt idx="767">
                        <c:v>4.0819887136171101E-2</c:v>
                      </c:pt>
                      <c:pt idx="768">
                        <c:v>4.0552596160291998E-2</c:v>
                      </c:pt>
                      <c:pt idx="769">
                        <c:v>4.0232878337054703E-2</c:v>
                      </c:pt>
                      <c:pt idx="770">
                        <c:v>3.99621495351207E-2</c:v>
                      </c:pt>
                      <c:pt idx="771">
                        <c:v>3.9747285406601197E-2</c:v>
                      </c:pt>
                      <c:pt idx="772">
                        <c:v>3.9480853887236399E-2</c:v>
                      </c:pt>
                      <c:pt idx="773">
                        <c:v>3.9318416606075303E-2</c:v>
                      </c:pt>
                      <c:pt idx="774">
                        <c:v>3.9104411934070202E-2</c:v>
                      </c:pt>
                      <c:pt idx="775">
                        <c:v>3.8942834109423299E-2</c:v>
                      </c:pt>
                      <c:pt idx="776">
                        <c:v>3.85698299823133E-2</c:v>
                      </c:pt>
                      <c:pt idx="777">
                        <c:v>3.8246674333019599E-2</c:v>
                      </c:pt>
                      <c:pt idx="778">
                        <c:v>3.79793833571406E-2</c:v>
                      </c:pt>
                      <c:pt idx="779">
                        <c:v>3.7602941403974403E-2</c:v>
                      </c:pt>
                      <c:pt idx="780">
                        <c:v>3.7388936731967998E-2</c:v>
                      </c:pt>
                      <c:pt idx="781">
                        <c:v>3.7226499450807998E-2</c:v>
                      </c:pt>
                      <c:pt idx="782">
                        <c:v>3.7064921626161297E-2</c:v>
                      </c:pt>
                      <c:pt idx="783">
                        <c:v>3.6797630650282201E-2</c:v>
                      </c:pt>
                      <c:pt idx="784">
                        <c:v>3.6583625978277003E-2</c:v>
                      </c:pt>
                      <c:pt idx="785">
                        <c:v>3.63163350023979E-2</c:v>
                      </c:pt>
                      <c:pt idx="786">
                        <c:v>3.5830742071943297E-2</c:v>
                      </c:pt>
                      <c:pt idx="787">
                        <c:v>3.5672602073353897E-2</c:v>
                      </c:pt>
                      <c:pt idx="788">
                        <c:v>3.5401873271418603E-2</c:v>
                      </c:pt>
                      <c:pt idx="789">
                        <c:v>3.5134582295539597E-2</c:v>
                      </c:pt>
                      <c:pt idx="790">
                        <c:v>3.4814864472302101E-2</c:v>
                      </c:pt>
                      <c:pt idx="791">
                        <c:v>3.4600859800297E-2</c:v>
                      </c:pt>
                      <c:pt idx="792">
                        <c:v>3.4705713495015E-2</c:v>
                      </c:pt>
                      <c:pt idx="793">
                        <c:v>3.4329271541848602E-2</c:v>
                      </c:pt>
                      <c:pt idx="794">
                        <c:v>3.3953689045195502E-2</c:v>
                      </c:pt>
                      <c:pt idx="795">
                        <c:v>3.3580684918085302E-2</c:v>
                      </c:pt>
                      <c:pt idx="796">
                        <c:v>3.3366680246080201E-2</c:v>
                      </c:pt>
                      <c:pt idx="797">
                        <c:v>3.3151816117560698E-2</c:v>
                      </c:pt>
                      <c:pt idx="798">
                        <c:v>3.2775374164393301E-2</c:v>
                      </c:pt>
                      <c:pt idx="799">
                        <c:v>3.2508942645029702E-2</c:v>
                      </c:pt>
                      <c:pt idx="800">
                        <c:v>3.2184927539221801E-2</c:v>
                      </c:pt>
                      <c:pt idx="801">
                        <c:v>3.1808485586055403E-2</c:v>
                      </c:pt>
                      <c:pt idx="802">
                        <c:v>3.1594480914049101E-2</c:v>
                      </c:pt>
                      <c:pt idx="803">
                        <c:v>3.1379616785529599E-2</c:v>
                      </c:pt>
                      <c:pt idx="804">
                        <c:v>3.11123258096517E-2</c:v>
                      </c:pt>
                      <c:pt idx="805">
                        <c:v>3.0950747985004998E-2</c:v>
                      </c:pt>
                      <c:pt idx="806">
                        <c:v>3.0683457009125899E-2</c:v>
                      </c:pt>
                      <c:pt idx="807">
                        <c:v>3.0416166033248E-2</c:v>
                      </c:pt>
                      <c:pt idx="808">
                        <c:v>3.01987235351855E-2</c:v>
                      </c:pt>
                      <c:pt idx="809">
                        <c:v>2.9983859406666001E-2</c:v>
                      </c:pt>
                      <c:pt idx="810">
                        <c:v>2.98257194080754E-2</c:v>
                      </c:pt>
                      <c:pt idx="811">
                        <c:v>2.95549906061402E-2</c:v>
                      </c:pt>
                      <c:pt idx="812">
                        <c:v>2.9182845935544401E-2</c:v>
                      </c:pt>
                      <c:pt idx="813">
                        <c:v>2.88588308297365E-2</c:v>
                      </c:pt>
                      <c:pt idx="814">
                        <c:v>2.84299620292119E-2</c:v>
                      </c:pt>
                      <c:pt idx="815">
                        <c:v>2.82150979006923E-2</c:v>
                      </c:pt>
                      <c:pt idx="816">
                        <c:v>2.7948666381327598E-2</c:v>
                      </c:pt>
                      <c:pt idx="817">
                        <c:v>2.77338022528082E-2</c:v>
                      </c:pt>
                      <c:pt idx="818">
                        <c:v>2.7519797580801801E-2</c:v>
                      </c:pt>
                      <c:pt idx="819">
                        <c:v>2.71957824749951E-2</c:v>
                      </c:pt>
                      <c:pt idx="820">
                        <c:v>2.67144868271109E-2</c:v>
                      </c:pt>
                      <c:pt idx="821">
                        <c:v>2.64996226985902E-2</c:v>
                      </c:pt>
                      <c:pt idx="822">
                        <c:v>2.6390471721302902E-2</c:v>
                      </c:pt>
                      <c:pt idx="823">
                        <c:v>2.6176467049296499E-2</c:v>
                      </c:pt>
                      <c:pt idx="824">
                        <c:v>2.60140297681366E-2</c:v>
                      </c:pt>
                      <c:pt idx="825">
                        <c:v>2.5800025096130198E-2</c:v>
                      </c:pt>
                      <c:pt idx="826">
                        <c:v>2.55327341202524E-2</c:v>
                      </c:pt>
                      <c:pt idx="827">
                        <c:v>2.5213016297015001E-2</c:v>
                      </c:pt>
                      <c:pt idx="828">
                        <c:v>2.48365743438487E-2</c:v>
                      </c:pt>
                      <c:pt idx="829">
                        <c:v>2.4565845541913399E-2</c:v>
                      </c:pt>
                      <c:pt idx="830">
                        <c:v>2.4407705543322802E-2</c:v>
                      </c:pt>
                      <c:pt idx="831">
                        <c:v>2.4136976741387602E-2</c:v>
                      </c:pt>
                      <c:pt idx="832">
                        <c:v>2.3869685765509699E-2</c:v>
                      </c:pt>
                      <c:pt idx="833">
                        <c:v>2.36023947896307E-2</c:v>
                      </c:pt>
                      <c:pt idx="834">
                        <c:v>2.32792391403371E-2</c:v>
                      </c:pt>
                      <c:pt idx="835">
                        <c:v>2.3121099141746499E-2</c:v>
                      </c:pt>
                      <c:pt idx="836">
                        <c:v>2.2797084035939798E-2</c:v>
                      </c:pt>
                      <c:pt idx="837">
                        <c:v>2.25830793639334E-2</c:v>
                      </c:pt>
                      <c:pt idx="838">
                        <c:v>2.2259064258126699E-2</c:v>
                      </c:pt>
                      <c:pt idx="839">
                        <c:v>2.19393464348893E-2</c:v>
                      </c:pt>
                      <c:pt idx="840">
                        <c:v>2.16720554590102E-2</c:v>
                      </c:pt>
                      <c:pt idx="841">
                        <c:v>2.1510477634363399E-2</c:v>
                      </c:pt>
                      <c:pt idx="842">
                        <c:v>2.1187321985069899E-2</c:v>
                      </c:pt>
                      <c:pt idx="843">
                        <c:v>2.0972457856550299E-2</c:v>
                      </c:pt>
                      <c:pt idx="844">
                        <c:v>2.07051668806713E-2</c:v>
                      </c:pt>
                      <c:pt idx="845">
                        <c:v>2.0491162208666199E-2</c:v>
                      </c:pt>
                      <c:pt idx="846">
                        <c:v>2.0167147102858201E-2</c:v>
                      </c:pt>
                      <c:pt idx="847">
                        <c:v>1.9795002432262399E-2</c:v>
                      </c:pt>
                      <c:pt idx="848">
                        <c:v>1.9580138303742899E-2</c:v>
                      </c:pt>
                      <c:pt idx="849">
                        <c:v>1.9418560479096202E-2</c:v>
                      </c:pt>
                      <c:pt idx="850">
                        <c:v>1.9095404829802501E-2</c:v>
                      </c:pt>
                      <c:pt idx="851">
                        <c:v>1.8775687006565199E-2</c:v>
                      </c:pt>
                      <c:pt idx="852">
                        <c:v>1.85608228780457E-2</c:v>
                      </c:pt>
                      <c:pt idx="853">
                        <c:v>1.8346818206039301E-2</c:v>
                      </c:pt>
                      <c:pt idx="854">
                        <c:v>1.8131954077519798E-2</c:v>
                      </c:pt>
                      <c:pt idx="855">
                        <c:v>1.7861225275584501E-2</c:v>
                      </c:pt>
                      <c:pt idx="856">
                        <c:v>1.73266433238277E-2</c:v>
                      </c:pt>
                      <c:pt idx="857">
                        <c:v>1.6950201370661399E-2</c:v>
                      </c:pt>
                      <c:pt idx="858">
                        <c:v>1.6683769851296701E-2</c:v>
                      </c:pt>
                      <c:pt idx="859">
                        <c:v>1.6468905722777202E-2</c:v>
                      </c:pt>
                      <c:pt idx="860">
                        <c:v>1.64121815928483E-2</c:v>
                      </c:pt>
                      <c:pt idx="861">
                        <c:v>1.6145750073483602E-2</c:v>
                      </c:pt>
                      <c:pt idx="862">
                        <c:v>1.6040036922252501E-2</c:v>
                      </c:pt>
                      <c:pt idx="863">
                        <c:v>1.55544439917978E-2</c:v>
                      </c:pt>
                      <c:pt idx="864">
                        <c:v>1.5234726168560401E-2</c:v>
                      </c:pt>
                      <c:pt idx="865">
                        <c:v>1.50731483439136E-2</c:v>
                      </c:pt>
                      <c:pt idx="866">
                        <c:v>1.4805857368034501E-2</c:v>
                      </c:pt>
                      <c:pt idx="867">
                        <c:v>1.4535128566100499E-2</c:v>
                      </c:pt>
                      <c:pt idx="868">
                        <c:v>1.43769885675099E-2</c:v>
                      </c:pt>
                      <c:pt idx="869">
                        <c:v>1.4052973461701999E-2</c:v>
                      </c:pt>
                      <c:pt idx="870">
                        <c:v>1.3677390965049999E-2</c:v>
                      </c:pt>
                      <c:pt idx="871">
                        <c:v>1.35716778138177E-2</c:v>
                      </c:pt>
                      <c:pt idx="872">
                        <c:v>1.3304386837939899E-2</c:v>
                      </c:pt>
                      <c:pt idx="873">
                        <c:v>1.29812311886464E-2</c:v>
                      </c:pt>
                      <c:pt idx="874">
                        <c:v>1.27139402127673E-2</c:v>
                      </c:pt>
                      <c:pt idx="875">
                        <c:v>1.2443211410833301E-2</c:v>
                      </c:pt>
                      <c:pt idx="876">
                        <c:v>1.2123493587595799E-2</c:v>
                      </c:pt>
                      <c:pt idx="877">
                        <c:v>1.18562026117167E-2</c:v>
                      </c:pt>
                      <c:pt idx="878">
                        <c:v>1.15321875059088E-2</c:v>
                      </c:pt>
                      <c:pt idx="879">
                        <c:v>1.1209031856615301E-2</c:v>
                      </c:pt>
                      <c:pt idx="880">
                        <c:v>1.0889314033377799E-2</c:v>
                      </c:pt>
                      <c:pt idx="881">
                        <c:v>1.06220230574999E-2</c:v>
                      </c:pt>
                      <c:pt idx="882">
                        <c:v>1.03512942555647E-2</c:v>
                      </c:pt>
                      <c:pt idx="883">
                        <c:v>1.0031576432327299E-2</c:v>
                      </c:pt>
                      <c:pt idx="884">
                        <c:v>9.7642854564494695E-3</c:v>
                      </c:pt>
                      <c:pt idx="885">
                        <c:v>9.5494213279300206E-3</c:v>
                      </c:pt>
                      <c:pt idx="886">
                        <c:v>9.2786925259947806E-3</c:v>
                      </c:pt>
                      <c:pt idx="887">
                        <c:v>8.9589747027573E-3</c:v>
                      </c:pt>
                      <c:pt idx="888">
                        <c:v>8.6349595969493799E-3</c:v>
                      </c:pt>
                      <c:pt idx="889">
                        <c:v>8.3685280775846992E-3</c:v>
                      </c:pt>
                      <c:pt idx="890">
                        <c:v>8.1536639490651392E-3</c:v>
                      </c:pt>
                      <c:pt idx="891">
                        <c:v>7.9396592770600901E-3</c:v>
                      </c:pt>
                      <c:pt idx="892">
                        <c:v>7.6156441712521604E-3</c:v>
                      </c:pt>
                      <c:pt idx="893">
                        <c:v>7.4016394992469899E-3</c:v>
                      </c:pt>
                      <c:pt idx="894">
                        <c:v>7.1343485233679197E-3</c:v>
                      </c:pt>
                      <c:pt idx="895">
                        <c:v>6.9719112422067502E-3</c:v>
                      </c:pt>
                      <c:pt idx="896">
                        <c:v>6.4906155943237299E-3</c:v>
                      </c:pt>
                      <c:pt idx="897">
                        <c:v>6.3290377696757502E-3</c:v>
                      </c:pt>
                      <c:pt idx="898">
                        <c:v>5.9525958165094197E-3</c:v>
                      </c:pt>
                      <c:pt idx="899">
                        <c:v>5.5804511459136598E-3</c:v>
                      </c:pt>
                      <c:pt idx="900">
                        <c:v>5.3621491913380401E-3</c:v>
                      </c:pt>
                      <c:pt idx="901">
                        <c:v>4.9332803908122003E-3</c:v>
                      </c:pt>
                      <c:pt idx="902">
                        <c:v>4.6135625675747197E-3</c:v>
                      </c:pt>
                      <c:pt idx="903">
                        <c:v>4.34627159169687E-3</c:v>
                      </c:pt>
                      <c:pt idx="904">
                        <c:v>4.0755427897616299E-3</c:v>
                      </c:pt>
                      <c:pt idx="905">
                        <c:v>3.8082518138838899E-3</c:v>
                      </c:pt>
                      <c:pt idx="906">
                        <c:v>3.4842367080758501E-3</c:v>
                      </c:pt>
                      <c:pt idx="907">
                        <c:v>3.2169457321968801E-3</c:v>
                      </c:pt>
                      <c:pt idx="908">
                        <c:v>2.95051421283332E-3</c:v>
                      </c:pt>
                      <c:pt idx="909">
                        <c:v>2.3592081311463202E-3</c:v>
                      </c:pt>
                      <c:pt idx="910">
                        <c:v>1.8779124832621901E-3</c:v>
                      </c:pt>
                      <c:pt idx="911">
                        <c:v>1.6630483547426199E-3</c:v>
                      </c:pt>
                      <c:pt idx="912">
                        <c:v>1.55389737745415E-3</c:v>
                      </c:pt>
                      <c:pt idx="913">
                        <c:v>1.23417955421801E-3</c:v>
                      </c:pt>
                      <c:pt idx="914">
                        <c:v>9.6345075228276801E-4</c:v>
                      </c:pt>
                      <c:pt idx="915">
                        <c:v>8.5859705756485805E-4</c:v>
                      </c:pt>
                      <c:pt idx="916">
                        <c:v>4.8215510439852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9271-094E-8DFB-15D5B6DD3D1A}"/>
                  </c:ext>
                </c:extLst>
              </c15:ser>
            </c15:filteredScatterSeries>
            <c15:filteredScatterSeries>
              <c15:ser>
                <c:idx val="7"/>
                <c:order val="7"/>
                <c:tx>
                  <c:v>20BSG Marcela</c:v>
                </c:tx>
                <c:spPr>
                  <a:ln w="19050" cap="rnd">
                    <a:solidFill>
                      <a:schemeClr val="accent2">
                        <a:lumMod val="60000"/>
                      </a:schemeClr>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O$6:$AO$923</c15:sqref>
                        </c15:formulaRef>
                      </c:ext>
                    </c:extLst>
                    <c:numCache>
                      <c:formatCode>General</c:formatCode>
                      <c:ptCount val="918"/>
                      <c:pt idx="0">
                        <c:v>297.03999999999979</c:v>
                      </c:pt>
                      <c:pt idx="1">
                        <c:v>297.69599999999991</c:v>
                      </c:pt>
                      <c:pt idx="2">
                        <c:v>298.39999999999992</c:v>
                      </c:pt>
                      <c:pt idx="3">
                        <c:v>299.13399999999979</c:v>
                      </c:pt>
                      <c:pt idx="4">
                        <c:v>299.887</c:v>
                      </c:pt>
                      <c:pt idx="5">
                        <c:v>300.64100000000002</c:v>
                      </c:pt>
                      <c:pt idx="6">
                        <c:v>301.39699999999982</c:v>
                      </c:pt>
                      <c:pt idx="7">
                        <c:v>302.15800000000002</c:v>
                      </c:pt>
                      <c:pt idx="8">
                        <c:v>302.92699999999979</c:v>
                      </c:pt>
                      <c:pt idx="9">
                        <c:v>303.69799999999992</c:v>
                      </c:pt>
                      <c:pt idx="10">
                        <c:v>304.46699999999981</c:v>
                      </c:pt>
                      <c:pt idx="11">
                        <c:v>305.2319999999998</c:v>
                      </c:pt>
                      <c:pt idx="12">
                        <c:v>305.99499999999978</c:v>
                      </c:pt>
                      <c:pt idx="13">
                        <c:v>306.75899999999979</c:v>
                      </c:pt>
                      <c:pt idx="14">
                        <c:v>307.52</c:v>
                      </c:pt>
                      <c:pt idx="15">
                        <c:v>308.27699999999982</c:v>
                      </c:pt>
                      <c:pt idx="16">
                        <c:v>309.03599999999977</c:v>
                      </c:pt>
                      <c:pt idx="17">
                        <c:v>309.79799999999977</c:v>
                      </c:pt>
                      <c:pt idx="18">
                        <c:v>310.55399999999992</c:v>
                      </c:pt>
                      <c:pt idx="19">
                        <c:v>311.31299999999999</c:v>
                      </c:pt>
                      <c:pt idx="20">
                        <c:v>312.08</c:v>
                      </c:pt>
                      <c:pt idx="21">
                        <c:v>312.84300000000002</c:v>
                      </c:pt>
                      <c:pt idx="22">
                        <c:v>313.60799999999989</c:v>
                      </c:pt>
                      <c:pt idx="23">
                        <c:v>314.37199999999979</c:v>
                      </c:pt>
                      <c:pt idx="24">
                        <c:v>315.13</c:v>
                      </c:pt>
                      <c:pt idx="25">
                        <c:v>315.89099999999979</c:v>
                      </c:pt>
                      <c:pt idx="26">
                        <c:v>316.66000000000003</c:v>
                      </c:pt>
                      <c:pt idx="27">
                        <c:v>317.43699999999973</c:v>
                      </c:pt>
                      <c:pt idx="28">
                        <c:v>318.21600000000001</c:v>
                      </c:pt>
                      <c:pt idx="29">
                        <c:v>318.99799999999982</c:v>
                      </c:pt>
                      <c:pt idx="30">
                        <c:v>319.78099999999978</c:v>
                      </c:pt>
                      <c:pt idx="31">
                        <c:v>320.56399999999991</c:v>
                      </c:pt>
                      <c:pt idx="32">
                        <c:v>321.34800000000001</c:v>
                      </c:pt>
                      <c:pt idx="33">
                        <c:v>322.13399999999979</c:v>
                      </c:pt>
                      <c:pt idx="34">
                        <c:v>322.92399999999981</c:v>
                      </c:pt>
                      <c:pt idx="35">
                        <c:v>323.70599999999979</c:v>
                      </c:pt>
                      <c:pt idx="36">
                        <c:v>324.4939999999998</c:v>
                      </c:pt>
                      <c:pt idx="37">
                        <c:v>325.28699999999981</c:v>
                      </c:pt>
                      <c:pt idx="38">
                        <c:v>326.08099999999979</c:v>
                      </c:pt>
                      <c:pt idx="39">
                        <c:v>326.875</c:v>
                      </c:pt>
                      <c:pt idx="40">
                        <c:v>327.66399999999999</c:v>
                      </c:pt>
                      <c:pt idx="41">
                        <c:v>328.45899999999978</c:v>
                      </c:pt>
                      <c:pt idx="42">
                        <c:v>329.262</c:v>
                      </c:pt>
                      <c:pt idx="43">
                        <c:v>330.072</c:v>
                      </c:pt>
                      <c:pt idx="44">
                        <c:v>330.88</c:v>
                      </c:pt>
                      <c:pt idx="45">
                        <c:v>331.68499999999989</c:v>
                      </c:pt>
                      <c:pt idx="46">
                        <c:v>332.4989999999998</c:v>
                      </c:pt>
                      <c:pt idx="47">
                        <c:v>333.315</c:v>
                      </c:pt>
                      <c:pt idx="48">
                        <c:v>334.12799999999999</c:v>
                      </c:pt>
                      <c:pt idx="49">
                        <c:v>334.94399999999979</c:v>
                      </c:pt>
                      <c:pt idx="50">
                        <c:v>335.76399999999978</c:v>
                      </c:pt>
                      <c:pt idx="51">
                        <c:v>336.58499999999992</c:v>
                      </c:pt>
                      <c:pt idx="52">
                        <c:v>337.40899999999982</c:v>
                      </c:pt>
                      <c:pt idx="53">
                        <c:v>338.22999999999979</c:v>
                      </c:pt>
                      <c:pt idx="54">
                        <c:v>339.04899999999992</c:v>
                      </c:pt>
                      <c:pt idx="55">
                        <c:v>339.86399999999992</c:v>
                      </c:pt>
                      <c:pt idx="56">
                        <c:v>340.67999999999989</c:v>
                      </c:pt>
                      <c:pt idx="57">
                        <c:v>341.50099999999992</c:v>
                      </c:pt>
                      <c:pt idx="58">
                        <c:v>342.32599999999991</c:v>
                      </c:pt>
                      <c:pt idx="59">
                        <c:v>343.14100000000002</c:v>
                      </c:pt>
                      <c:pt idx="60">
                        <c:v>343.95299999999992</c:v>
                      </c:pt>
                      <c:pt idx="61">
                        <c:v>344.76400000000001</c:v>
                      </c:pt>
                      <c:pt idx="62">
                        <c:v>345.577</c:v>
                      </c:pt>
                      <c:pt idx="63">
                        <c:v>346.38599999999991</c:v>
                      </c:pt>
                      <c:pt idx="64">
                        <c:v>347.19899999999978</c:v>
                      </c:pt>
                      <c:pt idx="65">
                        <c:v>348.02699999999982</c:v>
                      </c:pt>
                      <c:pt idx="66">
                        <c:v>348.84899999999999</c:v>
                      </c:pt>
                      <c:pt idx="67">
                        <c:v>349.67</c:v>
                      </c:pt>
                      <c:pt idx="68">
                        <c:v>350.49099999999981</c:v>
                      </c:pt>
                      <c:pt idx="69">
                        <c:v>351.31299999999999</c:v>
                      </c:pt>
                      <c:pt idx="70">
                        <c:v>352.13699999999977</c:v>
                      </c:pt>
                      <c:pt idx="71">
                        <c:v>352.95799999999991</c:v>
                      </c:pt>
                      <c:pt idx="72">
                        <c:v>353.78699999999981</c:v>
                      </c:pt>
                      <c:pt idx="73">
                        <c:v>354.61500000000001</c:v>
                      </c:pt>
                      <c:pt idx="74">
                        <c:v>355.43899999999979</c:v>
                      </c:pt>
                      <c:pt idx="75">
                        <c:v>356.26599999999979</c:v>
                      </c:pt>
                      <c:pt idx="76">
                        <c:v>357.09199999999981</c:v>
                      </c:pt>
                      <c:pt idx="77">
                        <c:v>357.91499999999979</c:v>
                      </c:pt>
                      <c:pt idx="78">
                        <c:v>358.73899999999981</c:v>
                      </c:pt>
                      <c:pt idx="79">
                        <c:v>359.565</c:v>
                      </c:pt>
                      <c:pt idx="80">
                        <c:v>360.39799999999991</c:v>
                      </c:pt>
                      <c:pt idx="81">
                        <c:v>361.22299999999979</c:v>
                      </c:pt>
                      <c:pt idx="82">
                        <c:v>362.04300000000001</c:v>
                      </c:pt>
                      <c:pt idx="83">
                        <c:v>362.851</c:v>
                      </c:pt>
                      <c:pt idx="84">
                        <c:v>363.65899999999999</c:v>
                      </c:pt>
                      <c:pt idx="85">
                        <c:v>364.46799999999979</c:v>
                      </c:pt>
                      <c:pt idx="86">
                        <c:v>365.27799999999979</c:v>
                      </c:pt>
                      <c:pt idx="87">
                        <c:v>366.08</c:v>
                      </c:pt>
                      <c:pt idx="88">
                        <c:v>366.88199999999978</c:v>
                      </c:pt>
                      <c:pt idx="89">
                        <c:v>367.67899999999992</c:v>
                      </c:pt>
                      <c:pt idx="90">
                        <c:v>368.47199999999981</c:v>
                      </c:pt>
                      <c:pt idx="91">
                        <c:v>369.26900000000001</c:v>
                      </c:pt>
                      <c:pt idx="92">
                        <c:v>370.06899999999979</c:v>
                      </c:pt>
                      <c:pt idx="93">
                        <c:v>370.87399999999991</c:v>
                      </c:pt>
                      <c:pt idx="94">
                        <c:v>371.67399999999992</c:v>
                      </c:pt>
                      <c:pt idx="95">
                        <c:v>372.47199999999981</c:v>
                      </c:pt>
                      <c:pt idx="96">
                        <c:v>373.267</c:v>
                      </c:pt>
                      <c:pt idx="97">
                        <c:v>374.06299999999999</c:v>
                      </c:pt>
                      <c:pt idx="98">
                        <c:v>374.86199999999991</c:v>
                      </c:pt>
                      <c:pt idx="99">
                        <c:v>375.66399999999999</c:v>
                      </c:pt>
                      <c:pt idx="100">
                        <c:v>376.46699999999981</c:v>
                      </c:pt>
                      <c:pt idx="101">
                        <c:v>377.26499999999999</c:v>
                      </c:pt>
                      <c:pt idx="102">
                        <c:v>378.05499999999989</c:v>
                      </c:pt>
                      <c:pt idx="103">
                        <c:v>378.846</c:v>
                      </c:pt>
                      <c:pt idx="104">
                        <c:v>379.63699999999977</c:v>
                      </c:pt>
                      <c:pt idx="105">
                        <c:v>380.43599999999981</c:v>
                      </c:pt>
                      <c:pt idx="106">
                        <c:v>381.2369999999998</c:v>
                      </c:pt>
                      <c:pt idx="107">
                        <c:v>382.03299999999979</c:v>
                      </c:pt>
                      <c:pt idx="108">
                        <c:v>382.82899999999978</c:v>
                      </c:pt>
                      <c:pt idx="109">
                        <c:v>383.62599999999992</c:v>
                      </c:pt>
                      <c:pt idx="110">
                        <c:v>384.41899999999981</c:v>
                      </c:pt>
                      <c:pt idx="111">
                        <c:v>385.21</c:v>
                      </c:pt>
                      <c:pt idx="112">
                        <c:v>385.9939999999998</c:v>
                      </c:pt>
                      <c:pt idx="113">
                        <c:v>386.77499999999992</c:v>
                      </c:pt>
                      <c:pt idx="114">
                        <c:v>387.565</c:v>
                      </c:pt>
                      <c:pt idx="115">
                        <c:v>388.36399999999992</c:v>
                      </c:pt>
                      <c:pt idx="116">
                        <c:v>389.16</c:v>
                      </c:pt>
                      <c:pt idx="117">
                        <c:v>389.96</c:v>
                      </c:pt>
                      <c:pt idx="118">
                        <c:v>390.76099999999991</c:v>
                      </c:pt>
                      <c:pt idx="119">
                        <c:v>391.55599999999993</c:v>
                      </c:pt>
                      <c:pt idx="120">
                        <c:v>392.34800000000001</c:v>
                      </c:pt>
                      <c:pt idx="121">
                        <c:v>393.14100000000002</c:v>
                      </c:pt>
                      <c:pt idx="122">
                        <c:v>393.94099999999992</c:v>
                      </c:pt>
                      <c:pt idx="123">
                        <c:v>394.74199999999979</c:v>
                      </c:pt>
                      <c:pt idx="124">
                        <c:v>395.57799999999992</c:v>
                      </c:pt>
                      <c:pt idx="125">
                        <c:v>396.43799999999982</c:v>
                      </c:pt>
                      <c:pt idx="126">
                        <c:v>397.30199999999991</c:v>
                      </c:pt>
                      <c:pt idx="127">
                        <c:v>398.17199999999991</c:v>
                      </c:pt>
                      <c:pt idx="128">
                        <c:v>399.04599999999999</c:v>
                      </c:pt>
                      <c:pt idx="129">
                        <c:v>399.91599999999983</c:v>
                      </c:pt>
                      <c:pt idx="130">
                        <c:v>400.78599999999977</c:v>
                      </c:pt>
                      <c:pt idx="131">
                        <c:v>401.65499999999997</c:v>
                      </c:pt>
                      <c:pt idx="132">
                        <c:v>402.524</c:v>
                      </c:pt>
                      <c:pt idx="133">
                        <c:v>403.39099999999979</c:v>
                      </c:pt>
                      <c:pt idx="134">
                        <c:v>404.25799999999992</c:v>
                      </c:pt>
                      <c:pt idx="135">
                        <c:v>405.12199999999979</c:v>
                      </c:pt>
                      <c:pt idx="136">
                        <c:v>405.99099999999981</c:v>
                      </c:pt>
                      <c:pt idx="137">
                        <c:v>406.85500000000002</c:v>
                      </c:pt>
                      <c:pt idx="138">
                        <c:v>407.72299999999979</c:v>
                      </c:pt>
                      <c:pt idx="139">
                        <c:v>408.601</c:v>
                      </c:pt>
                      <c:pt idx="140">
                        <c:v>409.47599999999977</c:v>
                      </c:pt>
                      <c:pt idx="141">
                        <c:v>410.35</c:v>
                      </c:pt>
                      <c:pt idx="142">
                        <c:v>411.22299999999979</c:v>
                      </c:pt>
                      <c:pt idx="143">
                        <c:v>412.09799999999979</c:v>
                      </c:pt>
                      <c:pt idx="144">
                        <c:v>412.96899999999982</c:v>
                      </c:pt>
                      <c:pt idx="145">
                        <c:v>413.84300000000002</c:v>
                      </c:pt>
                      <c:pt idx="146">
                        <c:v>414.71499999999992</c:v>
                      </c:pt>
                      <c:pt idx="147">
                        <c:v>415.577</c:v>
                      </c:pt>
                      <c:pt idx="148">
                        <c:v>416.43999999999983</c:v>
                      </c:pt>
                      <c:pt idx="149">
                        <c:v>417.30499999999989</c:v>
                      </c:pt>
                      <c:pt idx="150">
                        <c:v>418.16899999999993</c:v>
                      </c:pt>
                      <c:pt idx="151">
                        <c:v>419.02799999999979</c:v>
                      </c:pt>
                      <c:pt idx="152">
                        <c:v>419.88299999999992</c:v>
                      </c:pt>
                      <c:pt idx="153">
                        <c:v>420.74599999999992</c:v>
                      </c:pt>
                      <c:pt idx="154">
                        <c:v>421.61500000000001</c:v>
                      </c:pt>
                      <c:pt idx="155">
                        <c:v>422.48299999999978</c:v>
                      </c:pt>
                      <c:pt idx="156">
                        <c:v>423.351</c:v>
                      </c:pt>
                      <c:pt idx="157">
                        <c:v>424.21199999999982</c:v>
                      </c:pt>
                      <c:pt idx="158">
                        <c:v>425.077</c:v>
                      </c:pt>
                      <c:pt idx="159">
                        <c:v>425.94799999999992</c:v>
                      </c:pt>
                      <c:pt idx="160">
                        <c:v>426.82399999999978</c:v>
                      </c:pt>
                      <c:pt idx="161">
                        <c:v>427.70099999999991</c:v>
                      </c:pt>
                      <c:pt idx="162">
                        <c:v>428.56799999999993</c:v>
                      </c:pt>
                      <c:pt idx="163">
                        <c:v>429.43099999999981</c:v>
                      </c:pt>
                      <c:pt idx="164">
                        <c:v>430.2969999999998</c:v>
                      </c:pt>
                      <c:pt idx="165">
                        <c:v>431.15199999999999</c:v>
                      </c:pt>
                      <c:pt idx="166">
                        <c:v>432.00400000000002</c:v>
                      </c:pt>
                      <c:pt idx="167">
                        <c:v>432.86099999999999</c:v>
                      </c:pt>
                      <c:pt idx="168">
                        <c:v>433.71100000000001</c:v>
                      </c:pt>
                      <c:pt idx="169">
                        <c:v>434.56099999999992</c:v>
                      </c:pt>
                      <c:pt idx="170">
                        <c:v>435.41199999999981</c:v>
                      </c:pt>
                      <c:pt idx="171">
                        <c:v>436.26299999999992</c:v>
                      </c:pt>
                      <c:pt idx="172">
                        <c:v>437.12199999999979</c:v>
                      </c:pt>
                      <c:pt idx="173">
                        <c:v>437.98099999999982</c:v>
                      </c:pt>
                      <c:pt idx="174">
                        <c:v>438.83600000000001</c:v>
                      </c:pt>
                      <c:pt idx="175">
                        <c:v>439.68999999999988</c:v>
                      </c:pt>
                      <c:pt idx="176">
                        <c:v>440.548</c:v>
                      </c:pt>
                      <c:pt idx="177">
                        <c:v>441.40499999999992</c:v>
                      </c:pt>
                      <c:pt idx="178">
                        <c:v>442.26499999999999</c:v>
                      </c:pt>
                      <c:pt idx="179">
                        <c:v>443.13299999999992</c:v>
                      </c:pt>
                      <c:pt idx="180">
                        <c:v>444.00199999999978</c:v>
                      </c:pt>
                      <c:pt idx="181">
                        <c:v>444.86500000000001</c:v>
                      </c:pt>
                      <c:pt idx="182">
                        <c:v>445.72499999999991</c:v>
                      </c:pt>
                      <c:pt idx="183">
                        <c:v>446.59</c:v>
                      </c:pt>
                      <c:pt idx="184">
                        <c:v>447.45499999999993</c:v>
                      </c:pt>
                      <c:pt idx="185">
                        <c:v>448.32299999999992</c:v>
                      </c:pt>
                      <c:pt idx="186">
                        <c:v>449.19499999999988</c:v>
                      </c:pt>
                      <c:pt idx="187">
                        <c:v>450.072</c:v>
                      </c:pt>
                      <c:pt idx="188">
                        <c:v>450.94799999999992</c:v>
                      </c:pt>
                      <c:pt idx="189">
                        <c:v>451.82099999999991</c:v>
                      </c:pt>
                      <c:pt idx="190">
                        <c:v>452.68499999999989</c:v>
                      </c:pt>
                      <c:pt idx="191">
                        <c:v>453.553</c:v>
                      </c:pt>
                      <c:pt idx="192">
                        <c:v>454.42299999999977</c:v>
                      </c:pt>
                      <c:pt idx="193">
                        <c:v>455.2969999999998</c:v>
                      </c:pt>
                      <c:pt idx="194">
                        <c:v>456.16399999999999</c:v>
                      </c:pt>
                      <c:pt idx="195">
                        <c:v>457.02699999999982</c:v>
                      </c:pt>
                      <c:pt idx="196">
                        <c:v>457.88199999999978</c:v>
                      </c:pt>
                      <c:pt idx="197">
                        <c:v>458.72899999999981</c:v>
                      </c:pt>
                      <c:pt idx="198">
                        <c:v>459.577</c:v>
                      </c:pt>
                      <c:pt idx="199">
                        <c:v>460.42999999999978</c:v>
                      </c:pt>
                      <c:pt idx="200">
                        <c:v>461.27799999999979</c:v>
                      </c:pt>
                      <c:pt idx="201">
                        <c:v>462.12199999999979</c:v>
                      </c:pt>
                      <c:pt idx="202">
                        <c:v>462.97199999999981</c:v>
                      </c:pt>
                      <c:pt idx="203">
                        <c:v>463.81799999999993</c:v>
                      </c:pt>
                      <c:pt idx="204">
                        <c:v>464.65800000000002</c:v>
                      </c:pt>
                      <c:pt idx="205">
                        <c:v>465.50299999999999</c:v>
                      </c:pt>
                      <c:pt idx="206">
                        <c:v>466.34699999999992</c:v>
                      </c:pt>
                      <c:pt idx="207">
                        <c:v>467.197</c:v>
                      </c:pt>
                      <c:pt idx="208">
                        <c:v>468.048</c:v>
                      </c:pt>
                      <c:pt idx="209">
                        <c:v>468.90099999999978</c:v>
                      </c:pt>
                      <c:pt idx="210">
                        <c:v>469.75099999999992</c:v>
                      </c:pt>
                      <c:pt idx="211">
                        <c:v>470.60199999999992</c:v>
                      </c:pt>
                      <c:pt idx="212">
                        <c:v>471.44499999999988</c:v>
                      </c:pt>
                      <c:pt idx="213">
                        <c:v>472.29799999999977</c:v>
                      </c:pt>
                      <c:pt idx="214">
                        <c:v>473.16199999999992</c:v>
                      </c:pt>
                      <c:pt idx="215">
                        <c:v>474.01900000000001</c:v>
                      </c:pt>
                      <c:pt idx="216">
                        <c:v>474.875</c:v>
                      </c:pt>
                      <c:pt idx="217">
                        <c:v>475.72299999999979</c:v>
                      </c:pt>
                      <c:pt idx="218">
                        <c:v>476.56999999999988</c:v>
                      </c:pt>
                      <c:pt idx="219">
                        <c:v>477.41599999999983</c:v>
                      </c:pt>
                      <c:pt idx="220">
                        <c:v>478.26099999999991</c:v>
                      </c:pt>
                      <c:pt idx="221">
                        <c:v>479.10500000000002</c:v>
                      </c:pt>
                      <c:pt idx="222">
                        <c:v>479.95</c:v>
                      </c:pt>
                      <c:pt idx="223">
                        <c:v>480.79099999999983</c:v>
                      </c:pt>
                      <c:pt idx="224">
                        <c:v>481.63099999999991</c:v>
                      </c:pt>
                      <c:pt idx="225">
                        <c:v>482.47399999999982</c:v>
                      </c:pt>
                      <c:pt idx="226">
                        <c:v>483.31599999999992</c:v>
                      </c:pt>
                      <c:pt idx="227">
                        <c:v>484.16500000000002</c:v>
                      </c:pt>
                      <c:pt idx="228">
                        <c:v>485.01400000000001</c:v>
                      </c:pt>
                      <c:pt idx="229">
                        <c:v>485.85500000000002</c:v>
                      </c:pt>
                      <c:pt idx="230">
                        <c:v>486.697</c:v>
                      </c:pt>
                      <c:pt idx="231">
                        <c:v>487.54099999999988</c:v>
                      </c:pt>
                      <c:pt idx="232">
                        <c:v>488.38299999999992</c:v>
                      </c:pt>
                      <c:pt idx="233">
                        <c:v>489.23</c:v>
                      </c:pt>
                      <c:pt idx="234">
                        <c:v>490.08</c:v>
                      </c:pt>
                      <c:pt idx="235">
                        <c:v>490.92799999999983</c:v>
                      </c:pt>
                      <c:pt idx="236">
                        <c:v>491.77799999999979</c:v>
                      </c:pt>
                      <c:pt idx="237">
                        <c:v>492.63099999999991</c:v>
                      </c:pt>
                      <c:pt idx="238">
                        <c:v>493.49099999999981</c:v>
                      </c:pt>
                      <c:pt idx="239">
                        <c:v>494.35399999999993</c:v>
                      </c:pt>
                      <c:pt idx="240">
                        <c:v>495.21699999999981</c:v>
                      </c:pt>
                      <c:pt idx="241">
                        <c:v>496.077</c:v>
                      </c:pt>
                      <c:pt idx="242">
                        <c:v>496.92699999999979</c:v>
                      </c:pt>
                      <c:pt idx="243">
                        <c:v>497.76900000000001</c:v>
                      </c:pt>
                      <c:pt idx="244">
                        <c:v>498.60500000000002</c:v>
                      </c:pt>
                      <c:pt idx="245">
                        <c:v>499.44399999999979</c:v>
                      </c:pt>
                      <c:pt idx="246">
                        <c:v>500.28199999999981</c:v>
                      </c:pt>
                      <c:pt idx="247">
                        <c:v>501.11500000000001</c:v>
                      </c:pt>
                      <c:pt idx="248">
                        <c:v>501.94799999999992</c:v>
                      </c:pt>
                      <c:pt idx="249">
                        <c:v>502.78599999999977</c:v>
                      </c:pt>
                      <c:pt idx="250">
                        <c:v>503.62299999999999</c:v>
                      </c:pt>
                      <c:pt idx="251">
                        <c:v>504.46100000000001</c:v>
                      </c:pt>
                      <c:pt idx="252">
                        <c:v>505.29599999999982</c:v>
                      </c:pt>
                      <c:pt idx="253">
                        <c:v>506.12399999999991</c:v>
                      </c:pt>
                      <c:pt idx="254">
                        <c:v>506.95</c:v>
                      </c:pt>
                      <c:pt idx="255">
                        <c:v>507.78</c:v>
                      </c:pt>
                      <c:pt idx="256">
                        <c:v>508.60799999999989</c:v>
                      </c:pt>
                      <c:pt idx="257">
                        <c:v>509.43899999999979</c:v>
                      </c:pt>
                      <c:pt idx="258">
                        <c:v>510.27199999999982</c:v>
                      </c:pt>
                      <c:pt idx="259">
                        <c:v>511.10799999999989</c:v>
                      </c:pt>
                      <c:pt idx="260">
                        <c:v>511.947</c:v>
                      </c:pt>
                      <c:pt idx="261">
                        <c:v>512.78599999999994</c:v>
                      </c:pt>
                      <c:pt idx="262">
                        <c:v>513.62900000000002</c:v>
                      </c:pt>
                      <c:pt idx="263">
                        <c:v>514.476</c:v>
                      </c:pt>
                      <c:pt idx="264">
                        <c:v>515.32499999999982</c:v>
                      </c:pt>
                      <c:pt idx="265">
                        <c:v>516.16599999999971</c:v>
                      </c:pt>
                      <c:pt idx="266">
                        <c:v>517.01</c:v>
                      </c:pt>
                      <c:pt idx="267">
                        <c:v>517.85599999999977</c:v>
                      </c:pt>
                      <c:pt idx="268">
                        <c:v>518.70000000000005</c:v>
                      </c:pt>
                      <c:pt idx="269">
                        <c:v>519.54599999999971</c:v>
                      </c:pt>
                      <c:pt idx="270">
                        <c:v>520.38699999999972</c:v>
                      </c:pt>
                      <c:pt idx="271">
                        <c:v>521.22900000000004</c:v>
                      </c:pt>
                      <c:pt idx="272">
                        <c:v>522.07799999999997</c:v>
                      </c:pt>
                      <c:pt idx="273">
                        <c:v>522.93099999999981</c:v>
                      </c:pt>
                      <c:pt idx="274">
                        <c:v>523.77700000000004</c:v>
                      </c:pt>
                      <c:pt idx="275">
                        <c:v>524.62400000000002</c:v>
                      </c:pt>
                      <c:pt idx="276">
                        <c:v>525.47500000000002</c:v>
                      </c:pt>
                      <c:pt idx="277">
                        <c:v>526.32099999999969</c:v>
                      </c:pt>
                      <c:pt idx="278">
                        <c:v>527.16300000000001</c:v>
                      </c:pt>
                      <c:pt idx="279">
                        <c:v>528.00400000000002</c:v>
                      </c:pt>
                      <c:pt idx="280">
                        <c:v>528.85399999999981</c:v>
                      </c:pt>
                      <c:pt idx="281">
                        <c:v>529.69899999999996</c:v>
                      </c:pt>
                      <c:pt idx="282">
                        <c:v>530.54199999999969</c:v>
                      </c:pt>
                      <c:pt idx="283">
                        <c:v>531.39</c:v>
                      </c:pt>
                      <c:pt idx="284">
                        <c:v>532.24199999999996</c:v>
                      </c:pt>
                      <c:pt idx="285">
                        <c:v>533.09199999999998</c:v>
                      </c:pt>
                      <c:pt idx="286">
                        <c:v>533.94499999999971</c:v>
                      </c:pt>
                      <c:pt idx="287">
                        <c:v>534.803</c:v>
                      </c:pt>
                      <c:pt idx="288">
                        <c:v>535.66100000000006</c:v>
                      </c:pt>
                      <c:pt idx="289">
                        <c:v>536.5139999999999</c:v>
                      </c:pt>
                      <c:pt idx="290">
                        <c:v>537.36899999999969</c:v>
                      </c:pt>
                      <c:pt idx="291">
                        <c:v>538.221</c:v>
                      </c:pt>
                      <c:pt idx="292">
                        <c:v>539.077</c:v>
                      </c:pt>
                      <c:pt idx="293">
                        <c:v>539.93699999999967</c:v>
                      </c:pt>
                      <c:pt idx="294">
                        <c:v>540.79700000000003</c:v>
                      </c:pt>
                      <c:pt idx="295">
                        <c:v>541.65199999999982</c:v>
                      </c:pt>
                      <c:pt idx="296">
                        <c:v>542.50800000000004</c:v>
                      </c:pt>
                      <c:pt idx="297">
                        <c:v>543.36199999999974</c:v>
                      </c:pt>
                      <c:pt idx="298">
                        <c:v>544.21799999999996</c:v>
                      </c:pt>
                      <c:pt idx="299">
                        <c:v>545.07100000000003</c:v>
                      </c:pt>
                      <c:pt idx="300">
                        <c:v>545.92699999999968</c:v>
                      </c:pt>
                      <c:pt idx="301">
                        <c:v>546.78600000000006</c:v>
                      </c:pt>
                      <c:pt idx="302">
                        <c:v>547.63499999999999</c:v>
                      </c:pt>
                      <c:pt idx="303">
                        <c:v>548.4849999999999</c:v>
                      </c:pt>
                      <c:pt idx="304">
                        <c:v>549.33899999999971</c:v>
                      </c:pt>
                      <c:pt idx="305">
                        <c:v>550.18899999999996</c:v>
                      </c:pt>
                      <c:pt idx="306">
                        <c:v>551.03600000000006</c:v>
                      </c:pt>
                      <c:pt idx="307">
                        <c:v>551.88300000000004</c:v>
                      </c:pt>
                      <c:pt idx="308">
                        <c:v>552.72699999999998</c:v>
                      </c:pt>
                      <c:pt idx="309">
                        <c:v>553.57399999999996</c:v>
                      </c:pt>
                      <c:pt idx="310">
                        <c:v>554.41699999999969</c:v>
                      </c:pt>
                      <c:pt idx="311">
                        <c:v>555.26499999999999</c:v>
                      </c:pt>
                      <c:pt idx="312">
                        <c:v>556.12</c:v>
                      </c:pt>
                      <c:pt idx="313">
                        <c:v>556.97199999999998</c:v>
                      </c:pt>
                      <c:pt idx="314">
                        <c:v>557.81999999999971</c:v>
                      </c:pt>
                      <c:pt idx="315">
                        <c:v>558.66300000000001</c:v>
                      </c:pt>
                      <c:pt idx="316">
                        <c:v>559.50099999999998</c:v>
                      </c:pt>
                      <c:pt idx="317">
                        <c:v>560.33400000000006</c:v>
                      </c:pt>
                      <c:pt idx="318">
                        <c:v>561.16999999999996</c:v>
                      </c:pt>
                      <c:pt idx="319">
                        <c:v>562.01099999999997</c:v>
                      </c:pt>
                      <c:pt idx="320">
                        <c:v>562.85199999999975</c:v>
                      </c:pt>
                      <c:pt idx="321">
                        <c:v>563.68799999999999</c:v>
                      </c:pt>
                      <c:pt idx="322">
                        <c:v>564.51599999999996</c:v>
                      </c:pt>
                      <c:pt idx="323">
                        <c:v>565.34199999999976</c:v>
                      </c:pt>
                      <c:pt idx="324">
                        <c:v>566.16999999999996</c:v>
                      </c:pt>
                      <c:pt idx="325">
                        <c:v>566.99699999999996</c:v>
                      </c:pt>
                      <c:pt idx="326">
                        <c:v>567.83400000000006</c:v>
                      </c:pt>
                      <c:pt idx="327">
                        <c:v>568.673</c:v>
                      </c:pt>
                      <c:pt idx="328">
                        <c:v>569.51</c:v>
                      </c:pt>
                      <c:pt idx="329">
                        <c:v>570.34799999999962</c:v>
                      </c:pt>
                      <c:pt idx="330">
                        <c:v>571.18899999999996</c:v>
                      </c:pt>
                      <c:pt idx="331">
                        <c:v>572.02699999999982</c:v>
                      </c:pt>
                      <c:pt idx="332">
                        <c:v>572.86899999999969</c:v>
                      </c:pt>
                      <c:pt idx="333">
                        <c:v>573.71400000000006</c:v>
                      </c:pt>
                      <c:pt idx="334">
                        <c:v>574.55799999999977</c:v>
                      </c:pt>
                      <c:pt idx="335">
                        <c:v>575.40099999999973</c:v>
                      </c:pt>
                      <c:pt idx="336">
                        <c:v>576.24199999999996</c:v>
                      </c:pt>
                      <c:pt idx="337">
                        <c:v>577.08900000000006</c:v>
                      </c:pt>
                      <c:pt idx="338">
                        <c:v>577.92999999999972</c:v>
                      </c:pt>
                      <c:pt idx="339">
                        <c:v>578.77</c:v>
                      </c:pt>
                      <c:pt idx="340">
                        <c:v>579.60900000000004</c:v>
                      </c:pt>
                      <c:pt idx="341">
                        <c:v>580.45599999999968</c:v>
                      </c:pt>
                      <c:pt idx="342">
                        <c:v>581.30599999999981</c:v>
                      </c:pt>
                      <c:pt idx="343">
                        <c:v>582.15899999999999</c:v>
                      </c:pt>
                      <c:pt idx="344">
                        <c:v>583.0139999999999</c:v>
                      </c:pt>
                      <c:pt idx="345">
                        <c:v>583.86699999999962</c:v>
                      </c:pt>
                      <c:pt idx="346">
                        <c:v>584.71799999999996</c:v>
                      </c:pt>
                      <c:pt idx="347">
                        <c:v>585.56699999999978</c:v>
                      </c:pt>
                      <c:pt idx="348">
                        <c:v>586.41599999999971</c:v>
                      </c:pt>
                      <c:pt idx="349">
                        <c:v>587.26699999999983</c:v>
                      </c:pt>
                      <c:pt idx="350">
                        <c:v>588.11699999999996</c:v>
                      </c:pt>
                      <c:pt idx="351">
                        <c:v>588.97</c:v>
                      </c:pt>
                      <c:pt idx="352">
                        <c:v>589.82199999999978</c:v>
                      </c:pt>
                      <c:pt idx="353">
                        <c:v>590.67399999999998</c:v>
                      </c:pt>
                      <c:pt idx="354">
                        <c:v>591.529</c:v>
                      </c:pt>
                      <c:pt idx="355">
                        <c:v>592.3889999999999</c:v>
                      </c:pt>
                      <c:pt idx="356">
                        <c:v>593.24900000000002</c:v>
                      </c:pt>
                      <c:pt idx="357">
                        <c:v>594.11199999999997</c:v>
                      </c:pt>
                      <c:pt idx="358">
                        <c:v>594.97500000000002</c:v>
                      </c:pt>
                      <c:pt idx="359">
                        <c:v>595.83799999999974</c:v>
                      </c:pt>
                      <c:pt idx="360">
                        <c:v>596.69899999999996</c:v>
                      </c:pt>
                      <c:pt idx="361">
                        <c:v>597.55899999999997</c:v>
                      </c:pt>
                      <c:pt idx="362">
                        <c:v>598.41199999999981</c:v>
                      </c:pt>
                      <c:pt idx="363">
                        <c:v>599.26499999999999</c:v>
                      </c:pt>
                      <c:pt idx="364">
                        <c:v>600.11799999999971</c:v>
                      </c:pt>
                      <c:pt idx="365">
                        <c:v>600.96599999999967</c:v>
                      </c:pt>
                      <c:pt idx="366">
                        <c:v>601.81099999999969</c:v>
                      </c:pt>
                      <c:pt idx="367">
                        <c:v>602.65899999999999</c:v>
                      </c:pt>
                      <c:pt idx="368">
                        <c:v>603.5139999999999</c:v>
                      </c:pt>
                      <c:pt idx="369">
                        <c:v>604.36799999999948</c:v>
                      </c:pt>
                      <c:pt idx="370">
                        <c:v>605.221</c:v>
                      </c:pt>
                      <c:pt idx="371">
                        <c:v>606.072</c:v>
                      </c:pt>
                      <c:pt idx="372">
                        <c:v>606.92499999999973</c:v>
                      </c:pt>
                      <c:pt idx="373">
                        <c:v>607.77599999999995</c:v>
                      </c:pt>
                      <c:pt idx="374">
                        <c:v>608.63099999999997</c:v>
                      </c:pt>
                      <c:pt idx="375">
                        <c:v>609.48400000000004</c:v>
                      </c:pt>
                      <c:pt idx="376">
                        <c:v>610.33699999999976</c:v>
                      </c:pt>
                      <c:pt idx="377">
                        <c:v>611.18399999999997</c:v>
                      </c:pt>
                      <c:pt idx="378">
                        <c:v>612.02800000000002</c:v>
                      </c:pt>
                      <c:pt idx="379">
                        <c:v>612.87699999999973</c:v>
                      </c:pt>
                      <c:pt idx="380">
                        <c:v>613.72400000000005</c:v>
                      </c:pt>
                      <c:pt idx="381">
                        <c:v>614.56999999999971</c:v>
                      </c:pt>
                      <c:pt idx="382">
                        <c:v>615.41899999999998</c:v>
                      </c:pt>
                      <c:pt idx="383">
                        <c:v>616.27099999999996</c:v>
                      </c:pt>
                      <c:pt idx="384">
                        <c:v>617.12900000000002</c:v>
                      </c:pt>
                      <c:pt idx="385">
                        <c:v>617.995</c:v>
                      </c:pt>
                      <c:pt idx="386">
                        <c:v>618.85699999999974</c:v>
                      </c:pt>
                      <c:pt idx="387">
                        <c:v>619.71199999999999</c:v>
                      </c:pt>
                      <c:pt idx="388">
                        <c:v>620.56199999999967</c:v>
                      </c:pt>
                      <c:pt idx="389">
                        <c:v>621.41100000000006</c:v>
                      </c:pt>
                      <c:pt idx="390">
                        <c:v>622.25800000000004</c:v>
                      </c:pt>
                      <c:pt idx="391">
                        <c:v>623.10199999999998</c:v>
                      </c:pt>
                      <c:pt idx="392">
                        <c:v>623.95399999999972</c:v>
                      </c:pt>
                      <c:pt idx="393">
                        <c:v>624.81099999999969</c:v>
                      </c:pt>
                      <c:pt idx="394">
                        <c:v>625.67399999999998</c:v>
                      </c:pt>
                      <c:pt idx="395">
                        <c:v>626.53399999999999</c:v>
                      </c:pt>
                      <c:pt idx="396">
                        <c:v>627.39300000000003</c:v>
                      </c:pt>
                      <c:pt idx="397">
                        <c:v>628.24699999999996</c:v>
                      </c:pt>
                      <c:pt idx="398">
                        <c:v>629.1</c:v>
                      </c:pt>
                      <c:pt idx="399">
                        <c:v>629.95599999999968</c:v>
                      </c:pt>
                      <c:pt idx="400">
                        <c:v>630.81999999999971</c:v>
                      </c:pt>
                      <c:pt idx="401">
                        <c:v>631.68499999999995</c:v>
                      </c:pt>
                      <c:pt idx="402">
                        <c:v>632.548</c:v>
                      </c:pt>
                      <c:pt idx="403">
                        <c:v>633.41499999999996</c:v>
                      </c:pt>
                      <c:pt idx="404">
                        <c:v>634.27700000000004</c:v>
                      </c:pt>
                      <c:pt idx="405">
                        <c:v>635.1389999999999</c:v>
                      </c:pt>
                      <c:pt idx="406">
                        <c:v>636.00599999999997</c:v>
                      </c:pt>
                      <c:pt idx="407">
                        <c:v>636.87099999999998</c:v>
                      </c:pt>
                      <c:pt idx="408">
                        <c:v>637.7349999999999</c:v>
                      </c:pt>
                      <c:pt idx="409">
                        <c:v>638.59400000000005</c:v>
                      </c:pt>
                      <c:pt idx="410">
                        <c:v>639.45699999999977</c:v>
                      </c:pt>
                      <c:pt idx="411">
                        <c:v>640.31899999999996</c:v>
                      </c:pt>
                      <c:pt idx="412">
                        <c:v>641.17999999999995</c:v>
                      </c:pt>
                      <c:pt idx="413">
                        <c:v>642.03800000000001</c:v>
                      </c:pt>
                      <c:pt idx="414">
                        <c:v>642.89799999999968</c:v>
                      </c:pt>
                      <c:pt idx="415">
                        <c:v>643.75800000000004</c:v>
                      </c:pt>
                      <c:pt idx="416">
                        <c:v>644.61300000000006</c:v>
                      </c:pt>
                      <c:pt idx="417">
                        <c:v>645.46299999999974</c:v>
                      </c:pt>
                      <c:pt idx="418">
                        <c:v>646.31399999999996</c:v>
                      </c:pt>
                      <c:pt idx="419">
                        <c:v>647.16899999999998</c:v>
                      </c:pt>
                      <c:pt idx="420">
                        <c:v>648.02800000000002</c:v>
                      </c:pt>
                      <c:pt idx="421">
                        <c:v>648.88499999999999</c:v>
                      </c:pt>
                      <c:pt idx="422">
                        <c:v>649.74</c:v>
                      </c:pt>
                      <c:pt idx="423">
                        <c:v>650.59299999999996</c:v>
                      </c:pt>
                      <c:pt idx="424">
                        <c:v>651.44199999999978</c:v>
                      </c:pt>
                      <c:pt idx="425">
                        <c:v>652.29100000000005</c:v>
                      </c:pt>
                      <c:pt idx="426">
                        <c:v>653.1389999999999</c:v>
                      </c:pt>
                      <c:pt idx="427">
                        <c:v>653.98699999999997</c:v>
                      </c:pt>
                      <c:pt idx="428">
                        <c:v>654.83400000000006</c:v>
                      </c:pt>
                      <c:pt idx="429">
                        <c:v>655.6869999999999</c:v>
                      </c:pt>
                      <c:pt idx="430">
                        <c:v>656.54599999999982</c:v>
                      </c:pt>
                      <c:pt idx="431">
                        <c:v>657.40099999999973</c:v>
                      </c:pt>
                      <c:pt idx="432">
                        <c:v>658.255</c:v>
                      </c:pt>
                      <c:pt idx="433">
                        <c:v>659.1099999999999</c:v>
                      </c:pt>
                      <c:pt idx="434">
                        <c:v>659.96199999999976</c:v>
                      </c:pt>
                      <c:pt idx="435">
                        <c:v>660.81099999999969</c:v>
                      </c:pt>
                      <c:pt idx="436">
                        <c:v>661.66100000000006</c:v>
                      </c:pt>
                      <c:pt idx="437">
                        <c:v>662.5139999999999</c:v>
                      </c:pt>
                      <c:pt idx="438">
                        <c:v>663.37</c:v>
                      </c:pt>
                      <c:pt idx="439">
                        <c:v>664.22699999999998</c:v>
                      </c:pt>
                      <c:pt idx="440">
                        <c:v>665.09</c:v>
                      </c:pt>
                      <c:pt idx="441">
                        <c:v>665.95599999999968</c:v>
                      </c:pt>
                      <c:pt idx="442">
                        <c:v>666.8159999999998</c:v>
                      </c:pt>
                      <c:pt idx="443">
                        <c:v>667.66799999999967</c:v>
                      </c:pt>
                      <c:pt idx="444">
                        <c:v>668.51599999999996</c:v>
                      </c:pt>
                      <c:pt idx="445">
                        <c:v>669.36099999999976</c:v>
                      </c:pt>
                      <c:pt idx="446">
                        <c:v>670.21299999999997</c:v>
                      </c:pt>
                      <c:pt idx="447">
                        <c:v>671.072</c:v>
                      </c:pt>
                      <c:pt idx="448">
                        <c:v>671.93599999999969</c:v>
                      </c:pt>
                      <c:pt idx="449">
                        <c:v>672.8009999999997</c:v>
                      </c:pt>
                      <c:pt idx="450">
                        <c:v>673.66599999999971</c:v>
                      </c:pt>
                      <c:pt idx="451">
                        <c:v>674.52800000000002</c:v>
                      </c:pt>
                      <c:pt idx="452">
                        <c:v>675.3889999999999</c:v>
                      </c:pt>
                      <c:pt idx="453">
                        <c:v>676.25199999999973</c:v>
                      </c:pt>
                      <c:pt idx="454">
                        <c:v>677.12400000000002</c:v>
                      </c:pt>
                      <c:pt idx="455">
                        <c:v>677.99299999999971</c:v>
                      </c:pt>
                      <c:pt idx="456">
                        <c:v>678.85099999999977</c:v>
                      </c:pt>
                      <c:pt idx="457">
                        <c:v>679.70299999999997</c:v>
                      </c:pt>
                      <c:pt idx="458">
                        <c:v>680.553</c:v>
                      </c:pt>
                      <c:pt idx="459">
                        <c:v>681.40199999999982</c:v>
                      </c:pt>
                      <c:pt idx="460">
                        <c:v>682.25199999999973</c:v>
                      </c:pt>
                      <c:pt idx="461">
                        <c:v>683.1099999999999</c:v>
                      </c:pt>
                      <c:pt idx="462">
                        <c:v>683.97299999999996</c:v>
                      </c:pt>
                      <c:pt idx="463">
                        <c:v>684.83299999999974</c:v>
                      </c:pt>
                      <c:pt idx="464">
                        <c:v>685.69</c:v>
                      </c:pt>
                      <c:pt idx="465">
                        <c:v>686.54599999999982</c:v>
                      </c:pt>
                      <c:pt idx="466">
                        <c:v>687.40099999999973</c:v>
                      </c:pt>
                      <c:pt idx="467">
                        <c:v>688.25199999999973</c:v>
                      </c:pt>
                      <c:pt idx="468">
                        <c:v>689.10699999999997</c:v>
                      </c:pt>
                      <c:pt idx="469">
                        <c:v>689.96699999999976</c:v>
                      </c:pt>
                      <c:pt idx="470">
                        <c:v>690.82899999999972</c:v>
                      </c:pt>
                      <c:pt idx="471">
                        <c:v>691.68399999999997</c:v>
                      </c:pt>
                      <c:pt idx="472">
                        <c:v>692.53399999999999</c:v>
                      </c:pt>
                      <c:pt idx="473">
                        <c:v>693.38799999999969</c:v>
                      </c:pt>
                      <c:pt idx="474">
                        <c:v>694.25199999999973</c:v>
                      </c:pt>
                      <c:pt idx="475">
                        <c:v>695.125</c:v>
                      </c:pt>
                      <c:pt idx="476">
                        <c:v>695.99299999999971</c:v>
                      </c:pt>
                      <c:pt idx="477">
                        <c:v>696.8529999999995</c:v>
                      </c:pt>
                      <c:pt idx="478">
                        <c:v>697.71400000000006</c:v>
                      </c:pt>
                      <c:pt idx="479">
                        <c:v>698.57299999999998</c:v>
                      </c:pt>
                      <c:pt idx="480">
                        <c:v>699.42699999999968</c:v>
                      </c:pt>
                      <c:pt idx="481">
                        <c:v>700.27800000000002</c:v>
                      </c:pt>
                      <c:pt idx="482">
                        <c:v>701.12599999999998</c:v>
                      </c:pt>
                      <c:pt idx="483">
                        <c:v>701.97299999999996</c:v>
                      </c:pt>
                      <c:pt idx="484">
                        <c:v>702.82399999999996</c:v>
                      </c:pt>
                      <c:pt idx="485">
                        <c:v>703.678</c:v>
                      </c:pt>
                      <c:pt idx="486">
                        <c:v>704.53600000000006</c:v>
                      </c:pt>
                      <c:pt idx="487">
                        <c:v>705.39300000000003</c:v>
                      </c:pt>
                      <c:pt idx="488">
                        <c:v>706.245</c:v>
                      </c:pt>
                      <c:pt idx="489">
                        <c:v>707.101</c:v>
                      </c:pt>
                      <c:pt idx="490">
                        <c:v>707.95299999999975</c:v>
                      </c:pt>
                      <c:pt idx="491">
                        <c:v>708.80599999999981</c:v>
                      </c:pt>
                      <c:pt idx="492">
                        <c:v>709.6569999999997</c:v>
                      </c:pt>
                      <c:pt idx="493">
                        <c:v>710.50700000000006</c:v>
                      </c:pt>
                      <c:pt idx="494">
                        <c:v>711.36099999999976</c:v>
                      </c:pt>
                      <c:pt idx="495">
                        <c:v>712.21500000000003</c:v>
                      </c:pt>
                      <c:pt idx="496">
                        <c:v>713.07500000000005</c:v>
                      </c:pt>
                      <c:pt idx="497">
                        <c:v>713.92899999999997</c:v>
                      </c:pt>
                      <c:pt idx="498">
                        <c:v>714.78899999999999</c:v>
                      </c:pt>
                      <c:pt idx="499">
                        <c:v>715.64799999999968</c:v>
                      </c:pt>
                      <c:pt idx="500">
                        <c:v>716.50199999999973</c:v>
                      </c:pt>
                      <c:pt idx="501">
                        <c:v>717.36300000000006</c:v>
                      </c:pt>
                      <c:pt idx="502">
                        <c:v>718.22400000000005</c:v>
                      </c:pt>
                      <c:pt idx="503">
                        <c:v>719.08500000000004</c:v>
                      </c:pt>
                      <c:pt idx="504">
                        <c:v>719.94399999999996</c:v>
                      </c:pt>
                      <c:pt idx="505">
                        <c:v>720.80499999999972</c:v>
                      </c:pt>
                      <c:pt idx="506">
                        <c:v>721.66399999999999</c:v>
                      </c:pt>
                      <c:pt idx="507">
                        <c:v>722.52199999999971</c:v>
                      </c:pt>
                      <c:pt idx="508">
                        <c:v>723.38099999999997</c:v>
                      </c:pt>
                      <c:pt idx="509">
                        <c:v>724.24199999999996</c:v>
                      </c:pt>
                      <c:pt idx="510">
                        <c:v>725.101</c:v>
                      </c:pt>
                      <c:pt idx="511">
                        <c:v>725.95599999999968</c:v>
                      </c:pt>
                      <c:pt idx="512">
                        <c:v>726.81199999999967</c:v>
                      </c:pt>
                      <c:pt idx="513">
                        <c:v>727.66899999999998</c:v>
                      </c:pt>
                      <c:pt idx="514">
                        <c:v>728.53</c:v>
                      </c:pt>
                      <c:pt idx="515">
                        <c:v>729.39099999999996</c:v>
                      </c:pt>
                      <c:pt idx="516">
                        <c:v>730.24800000000005</c:v>
                      </c:pt>
                      <c:pt idx="517">
                        <c:v>731.10599999999999</c:v>
                      </c:pt>
                      <c:pt idx="518">
                        <c:v>731.96799999999962</c:v>
                      </c:pt>
                      <c:pt idx="519">
                        <c:v>732.8299999999997</c:v>
                      </c:pt>
                      <c:pt idx="520">
                        <c:v>733.69100000000003</c:v>
                      </c:pt>
                      <c:pt idx="521">
                        <c:v>734.5509999999997</c:v>
                      </c:pt>
                      <c:pt idx="522">
                        <c:v>735.41699999999969</c:v>
                      </c:pt>
                      <c:pt idx="523">
                        <c:v>736.28099999999995</c:v>
                      </c:pt>
                      <c:pt idx="524">
                        <c:v>737.14300000000003</c:v>
                      </c:pt>
                      <c:pt idx="525">
                        <c:v>738.00599999999997</c:v>
                      </c:pt>
                      <c:pt idx="526">
                        <c:v>738.86799999999948</c:v>
                      </c:pt>
                      <c:pt idx="527">
                        <c:v>739.73400000000004</c:v>
                      </c:pt>
                      <c:pt idx="528">
                        <c:v>740.601</c:v>
                      </c:pt>
                      <c:pt idx="529">
                        <c:v>741.46799999999962</c:v>
                      </c:pt>
                      <c:pt idx="530">
                        <c:v>742.33799999999974</c:v>
                      </c:pt>
                      <c:pt idx="531">
                        <c:v>743.20699999999999</c:v>
                      </c:pt>
                      <c:pt idx="532">
                        <c:v>744.07399999999996</c:v>
                      </c:pt>
                      <c:pt idx="533">
                        <c:v>744.93699999999967</c:v>
                      </c:pt>
                      <c:pt idx="534">
                        <c:v>745.8009999999997</c:v>
                      </c:pt>
                      <c:pt idx="535">
                        <c:v>746.66199999999981</c:v>
                      </c:pt>
                      <c:pt idx="536">
                        <c:v>747.52499999999998</c:v>
                      </c:pt>
                      <c:pt idx="537">
                        <c:v>748.39099999999996</c:v>
                      </c:pt>
                      <c:pt idx="538">
                        <c:v>749.26099999999997</c:v>
                      </c:pt>
                      <c:pt idx="539">
                        <c:v>750.13499999999999</c:v>
                      </c:pt>
                      <c:pt idx="540">
                        <c:v>751.005</c:v>
                      </c:pt>
                      <c:pt idx="541">
                        <c:v>751.87199999999996</c:v>
                      </c:pt>
                      <c:pt idx="542">
                        <c:v>752.73900000000003</c:v>
                      </c:pt>
                      <c:pt idx="543">
                        <c:v>753.60599999999999</c:v>
                      </c:pt>
                      <c:pt idx="544">
                        <c:v>754.46499999999969</c:v>
                      </c:pt>
                      <c:pt idx="545">
                        <c:v>755.32499999999982</c:v>
                      </c:pt>
                      <c:pt idx="546">
                        <c:v>756.18</c:v>
                      </c:pt>
                      <c:pt idx="547">
                        <c:v>757.03299999999967</c:v>
                      </c:pt>
                      <c:pt idx="548">
                        <c:v>757.88799999999969</c:v>
                      </c:pt>
                      <c:pt idx="549">
                        <c:v>758.75400000000002</c:v>
                      </c:pt>
                      <c:pt idx="550">
                        <c:v>759.625</c:v>
                      </c:pt>
                      <c:pt idx="551">
                        <c:v>760.49400000000003</c:v>
                      </c:pt>
                      <c:pt idx="552">
                        <c:v>761.35999999999967</c:v>
                      </c:pt>
                      <c:pt idx="553">
                        <c:v>762.22299999999996</c:v>
                      </c:pt>
                      <c:pt idx="554">
                        <c:v>763.08699999999999</c:v>
                      </c:pt>
                      <c:pt idx="555">
                        <c:v>763.94599999999969</c:v>
                      </c:pt>
                      <c:pt idx="556">
                        <c:v>764.8</c:v>
                      </c:pt>
                      <c:pt idx="557">
                        <c:v>765.65599999999972</c:v>
                      </c:pt>
                      <c:pt idx="558">
                        <c:v>766.52</c:v>
                      </c:pt>
                      <c:pt idx="559">
                        <c:v>767.39300000000003</c:v>
                      </c:pt>
                      <c:pt idx="560">
                        <c:v>768.26599999999996</c:v>
                      </c:pt>
                      <c:pt idx="561">
                        <c:v>769.13799999999969</c:v>
                      </c:pt>
                      <c:pt idx="562">
                        <c:v>770.00700000000006</c:v>
                      </c:pt>
                      <c:pt idx="563">
                        <c:v>770.87699999999973</c:v>
                      </c:pt>
                      <c:pt idx="564">
                        <c:v>771.745</c:v>
                      </c:pt>
                      <c:pt idx="565">
                        <c:v>772.61199999999997</c:v>
                      </c:pt>
                      <c:pt idx="566">
                        <c:v>773.47900000000004</c:v>
                      </c:pt>
                      <c:pt idx="567">
                        <c:v>774.34599999999978</c:v>
                      </c:pt>
                      <c:pt idx="568">
                        <c:v>775.21599999999989</c:v>
                      </c:pt>
                      <c:pt idx="569">
                        <c:v>776.08799999999997</c:v>
                      </c:pt>
                      <c:pt idx="570">
                        <c:v>776.96199999999976</c:v>
                      </c:pt>
                      <c:pt idx="571">
                        <c:v>777.83899999999971</c:v>
                      </c:pt>
                      <c:pt idx="572">
                        <c:v>778.71900000000005</c:v>
                      </c:pt>
                      <c:pt idx="573">
                        <c:v>779.601</c:v>
                      </c:pt>
                      <c:pt idx="574">
                        <c:v>780.48599999999999</c:v>
                      </c:pt>
                      <c:pt idx="575">
                        <c:v>781.38300000000004</c:v>
                      </c:pt>
                      <c:pt idx="576">
                        <c:v>782.28200000000004</c:v>
                      </c:pt>
                      <c:pt idx="577">
                        <c:v>783.18</c:v>
                      </c:pt>
                      <c:pt idx="578">
                        <c:v>784.07500000000005</c:v>
                      </c:pt>
                      <c:pt idx="579">
                        <c:v>784.96399999999971</c:v>
                      </c:pt>
                      <c:pt idx="580">
                        <c:v>785.85199999999975</c:v>
                      </c:pt>
                      <c:pt idx="581">
                        <c:v>786.73500000000001</c:v>
                      </c:pt>
                      <c:pt idx="582">
                        <c:v>787.61900000000003</c:v>
                      </c:pt>
                      <c:pt idx="583">
                        <c:v>788.49799999999971</c:v>
                      </c:pt>
                      <c:pt idx="584">
                        <c:v>789.37400000000002</c:v>
                      </c:pt>
                      <c:pt idx="585">
                        <c:v>790.24900000000002</c:v>
                      </c:pt>
                      <c:pt idx="586">
                        <c:v>791.12</c:v>
                      </c:pt>
                      <c:pt idx="587">
                        <c:v>791.99299999999971</c:v>
                      </c:pt>
                      <c:pt idx="588">
                        <c:v>792.86799999999948</c:v>
                      </c:pt>
                      <c:pt idx="589">
                        <c:v>793.74799999999971</c:v>
                      </c:pt>
                      <c:pt idx="590">
                        <c:v>794.6279999999997</c:v>
                      </c:pt>
                      <c:pt idx="591">
                        <c:v>795.50900000000001</c:v>
                      </c:pt>
                      <c:pt idx="592">
                        <c:v>796.38699999999972</c:v>
                      </c:pt>
                      <c:pt idx="593">
                        <c:v>797.2579999999997</c:v>
                      </c:pt>
                      <c:pt idx="594">
                        <c:v>798.12599999999998</c:v>
                      </c:pt>
                      <c:pt idx="595">
                        <c:v>798.99199999999996</c:v>
                      </c:pt>
                      <c:pt idx="596">
                        <c:v>799.86099999999976</c:v>
                      </c:pt>
                      <c:pt idx="597">
                        <c:v>800.72699999999998</c:v>
                      </c:pt>
                      <c:pt idx="598">
                        <c:v>801.59799999999996</c:v>
                      </c:pt>
                      <c:pt idx="599">
                        <c:v>802.46899999999971</c:v>
                      </c:pt>
                      <c:pt idx="600">
                        <c:v>803.34099999999978</c:v>
                      </c:pt>
                      <c:pt idx="601">
                        <c:v>804.20899999999995</c:v>
                      </c:pt>
                      <c:pt idx="602">
                        <c:v>805.077</c:v>
                      </c:pt>
                      <c:pt idx="603">
                        <c:v>805.9459999999998</c:v>
                      </c:pt>
                      <c:pt idx="604">
                        <c:v>806.81999999999971</c:v>
                      </c:pt>
                      <c:pt idx="605">
                        <c:v>807.69600000000003</c:v>
                      </c:pt>
                      <c:pt idx="606">
                        <c:v>808.56799999999976</c:v>
                      </c:pt>
                      <c:pt idx="607">
                        <c:v>809.4409999999998</c:v>
                      </c:pt>
                      <c:pt idx="608">
                        <c:v>810.31999999999971</c:v>
                      </c:pt>
                      <c:pt idx="609">
                        <c:v>811.202</c:v>
                      </c:pt>
                      <c:pt idx="610">
                        <c:v>812.08299999999997</c:v>
                      </c:pt>
                      <c:pt idx="611">
                        <c:v>812.97</c:v>
                      </c:pt>
                      <c:pt idx="612">
                        <c:v>813.8529999999995</c:v>
                      </c:pt>
                      <c:pt idx="613">
                        <c:v>814.73099999999999</c:v>
                      </c:pt>
                      <c:pt idx="614">
                        <c:v>815.61299999999972</c:v>
                      </c:pt>
                      <c:pt idx="615">
                        <c:v>816.48799999999972</c:v>
                      </c:pt>
                      <c:pt idx="616">
                        <c:v>817.36099999999976</c:v>
                      </c:pt>
                      <c:pt idx="617">
                        <c:v>818.23799999999972</c:v>
                      </c:pt>
                      <c:pt idx="618">
                        <c:v>819.11799999999971</c:v>
                      </c:pt>
                      <c:pt idx="619">
                        <c:v>820.0029999999997</c:v>
                      </c:pt>
                      <c:pt idx="620">
                        <c:v>820.88900000000001</c:v>
                      </c:pt>
                      <c:pt idx="621">
                        <c:v>821.77200000000005</c:v>
                      </c:pt>
                      <c:pt idx="622">
                        <c:v>822.6519999999997</c:v>
                      </c:pt>
                      <c:pt idx="623">
                        <c:v>823.53300000000002</c:v>
                      </c:pt>
                      <c:pt idx="624">
                        <c:v>824.41499999999996</c:v>
                      </c:pt>
                      <c:pt idx="625">
                        <c:v>825.29399999999998</c:v>
                      </c:pt>
                      <c:pt idx="626">
                        <c:v>826.17600000000004</c:v>
                      </c:pt>
                      <c:pt idx="627">
                        <c:v>827.05699999999979</c:v>
                      </c:pt>
                      <c:pt idx="628">
                        <c:v>827.93899999999996</c:v>
                      </c:pt>
                      <c:pt idx="629">
                        <c:v>828.81999999999971</c:v>
                      </c:pt>
                      <c:pt idx="630">
                        <c:v>829.70100000000002</c:v>
                      </c:pt>
                      <c:pt idx="631">
                        <c:v>830.58199999999999</c:v>
                      </c:pt>
                      <c:pt idx="632">
                        <c:v>831.4599999999997</c:v>
                      </c:pt>
                      <c:pt idx="633">
                        <c:v>832.34199999999976</c:v>
                      </c:pt>
                      <c:pt idx="634">
                        <c:v>833.226</c:v>
                      </c:pt>
                      <c:pt idx="635">
                        <c:v>834.10500000000002</c:v>
                      </c:pt>
                      <c:pt idx="636">
                        <c:v>834.98199999999997</c:v>
                      </c:pt>
                      <c:pt idx="637">
                        <c:v>835.8589999999997</c:v>
                      </c:pt>
                      <c:pt idx="638">
                        <c:v>836.73500000000001</c:v>
                      </c:pt>
                      <c:pt idx="639">
                        <c:v>837.61599999999999</c:v>
                      </c:pt>
                      <c:pt idx="640">
                        <c:v>838.5</c:v>
                      </c:pt>
                      <c:pt idx="641">
                        <c:v>839.38800000000003</c:v>
                      </c:pt>
                      <c:pt idx="642">
                        <c:v>840.27300000000002</c:v>
                      </c:pt>
                      <c:pt idx="643">
                        <c:v>841.15899999999999</c:v>
                      </c:pt>
                      <c:pt idx="644">
                        <c:v>842.04</c:v>
                      </c:pt>
                      <c:pt idx="645">
                        <c:v>842.923</c:v>
                      </c:pt>
                      <c:pt idx="646">
                        <c:v>843.8059999999997</c:v>
                      </c:pt>
                      <c:pt idx="647">
                        <c:v>844.69100000000003</c:v>
                      </c:pt>
                      <c:pt idx="648">
                        <c:v>845.57600000000002</c:v>
                      </c:pt>
                      <c:pt idx="649">
                        <c:v>846.45899999999972</c:v>
                      </c:pt>
                      <c:pt idx="650">
                        <c:v>847.33899999999971</c:v>
                      </c:pt>
                      <c:pt idx="651">
                        <c:v>848.21900000000005</c:v>
                      </c:pt>
                      <c:pt idx="652">
                        <c:v>849.09799999999996</c:v>
                      </c:pt>
                      <c:pt idx="653">
                        <c:v>849.98299999999972</c:v>
                      </c:pt>
                      <c:pt idx="654">
                        <c:v>850.86599999999976</c:v>
                      </c:pt>
                      <c:pt idx="655">
                        <c:v>851.74900000000002</c:v>
                      </c:pt>
                      <c:pt idx="656">
                        <c:v>852.64</c:v>
                      </c:pt>
                      <c:pt idx="657">
                        <c:v>853.53599999999972</c:v>
                      </c:pt>
                      <c:pt idx="658">
                        <c:v>854.42999999999984</c:v>
                      </c:pt>
                      <c:pt idx="659">
                        <c:v>855.31999999999971</c:v>
                      </c:pt>
                      <c:pt idx="660">
                        <c:v>856.21</c:v>
                      </c:pt>
                      <c:pt idx="661">
                        <c:v>857.09699999999998</c:v>
                      </c:pt>
                      <c:pt idx="662">
                        <c:v>857.98400000000004</c:v>
                      </c:pt>
                      <c:pt idx="663">
                        <c:v>858.8779999999997</c:v>
                      </c:pt>
                      <c:pt idx="664">
                        <c:v>859.78</c:v>
                      </c:pt>
                      <c:pt idx="665">
                        <c:v>860.68100000000004</c:v>
                      </c:pt>
                      <c:pt idx="666">
                        <c:v>861.57500000000005</c:v>
                      </c:pt>
                      <c:pt idx="667">
                        <c:v>862.46299999999974</c:v>
                      </c:pt>
                      <c:pt idx="668">
                        <c:v>863.3499999999998</c:v>
                      </c:pt>
                      <c:pt idx="669">
                        <c:v>864.23299999999972</c:v>
                      </c:pt>
                      <c:pt idx="670">
                        <c:v>865.11599999999999</c:v>
                      </c:pt>
                      <c:pt idx="671">
                        <c:v>866.00099999999998</c:v>
                      </c:pt>
                      <c:pt idx="672">
                        <c:v>866.88400000000001</c:v>
                      </c:pt>
                      <c:pt idx="673">
                        <c:v>867.76800000000003</c:v>
                      </c:pt>
                      <c:pt idx="674">
                        <c:v>868.65</c:v>
                      </c:pt>
                      <c:pt idx="675">
                        <c:v>869.529</c:v>
                      </c:pt>
                      <c:pt idx="676">
                        <c:v>870.41099999999972</c:v>
                      </c:pt>
                      <c:pt idx="677">
                        <c:v>871.29600000000005</c:v>
                      </c:pt>
                      <c:pt idx="678">
                        <c:v>872.18399999999997</c:v>
                      </c:pt>
                      <c:pt idx="679">
                        <c:v>873.07600000000002</c:v>
                      </c:pt>
                      <c:pt idx="680">
                        <c:v>873.96299999999974</c:v>
                      </c:pt>
                      <c:pt idx="681">
                        <c:v>874.85199999999975</c:v>
                      </c:pt>
                      <c:pt idx="682">
                        <c:v>875.745</c:v>
                      </c:pt>
                      <c:pt idx="683">
                        <c:v>876.64099999999996</c:v>
                      </c:pt>
                      <c:pt idx="684">
                        <c:v>877.53300000000002</c:v>
                      </c:pt>
                      <c:pt idx="685">
                        <c:v>878.42499999999973</c:v>
                      </c:pt>
                      <c:pt idx="686">
                        <c:v>879.32399999999996</c:v>
                      </c:pt>
                      <c:pt idx="687">
                        <c:v>880.22</c:v>
                      </c:pt>
                      <c:pt idx="688">
                        <c:v>881.11400000000003</c:v>
                      </c:pt>
                      <c:pt idx="689">
                        <c:v>882.00900000000001</c:v>
                      </c:pt>
                      <c:pt idx="690">
                        <c:v>882.90599999999972</c:v>
                      </c:pt>
                      <c:pt idx="691">
                        <c:v>883.803</c:v>
                      </c:pt>
                      <c:pt idx="692">
                        <c:v>884.70600000000002</c:v>
                      </c:pt>
                      <c:pt idx="693">
                        <c:v>885.61</c:v>
                      </c:pt>
                      <c:pt idx="694">
                        <c:v>886.52</c:v>
                      </c:pt>
                      <c:pt idx="695">
                        <c:v>887.43299999999977</c:v>
                      </c:pt>
                      <c:pt idx="696">
                        <c:v>888.35199999999975</c:v>
                      </c:pt>
                      <c:pt idx="697">
                        <c:v>889.27499999999998</c:v>
                      </c:pt>
                      <c:pt idx="698">
                        <c:v>890.2</c:v>
                      </c:pt>
                      <c:pt idx="699">
                        <c:v>891.12599999999998</c:v>
                      </c:pt>
                      <c:pt idx="700">
                        <c:v>892.05699999999979</c:v>
                      </c:pt>
                      <c:pt idx="701">
                        <c:v>892.99099999999999</c:v>
                      </c:pt>
                      <c:pt idx="702">
                        <c:v>893.92699999999979</c:v>
                      </c:pt>
                      <c:pt idx="703">
                        <c:v>894.86299999999949</c:v>
                      </c:pt>
                      <c:pt idx="704">
                        <c:v>895.79399999999998</c:v>
                      </c:pt>
                      <c:pt idx="705">
                        <c:v>896.72299999999996</c:v>
                      </c:pt>
                      <c:pt idx="706">
                        <c:v>897.64699999999971</c:v>
                      </c:pt>
                      <c:pt idx="707">
                        <c:v>898.57399999999996</c:v>
                      </c:pt>
                      <c:pt idx="708">
                        <c:v>899.50099999999998</c:v>
                      </c:pt>
                      <c:pt idx="709">
                        <c:v>900.42499999999973</c:v>
                      </c:pt>
                      <c:pt idx="710">
                        <c:v>901.34899999999971</c:v>
                      </c:pt>
                      <c:pt idx="711">
                        <c:v>902.27</c:v>
                      </c:pt>
                      <c:pt idx="712">
                        <c:v>903.19200000000001</c:v>
                      </c:pt>
                      <c:pt idx="713">
                        <c:v>904.11599999999999</c:v>
                      </c:pt>
                      <c:pt idx="714">
                        <c:v>905.04300000000001</c:v>
                      </c:pt>
                      <c:pt idx="715">
                        <c:v>905.97699999999998</c:v>
                      </c:pt>
                      <c:pt idx="716">
                        <c:v>906.91399999999999</c:v>
                      </c:pt>
                      <c:pt idx="717">
                        <c:v>907.8449999999998</c:v>
                      </c:pt>
                      <c:pt idx="718">
                        <c:v>908.77700000000004</c:v>
                      </c:pt>
                      <c:pt idx="719">
                        <c:v>909.70899999999995</c:v>
                      </c:pt>
                      <c:pt idx="720">
                        <c:v>910.63800000000003</c:v>
                      </c:pt>
                      <c:pt idx="721">
                        <c:v>911.56299999999976</c:v>
                      </c:pt>
                      <c:pt idx="722">
                        <c:v>912.48199999999997</c:v>
                      </c:pt>
                      <c:pt idx="723">
                        <c:v>913.40599999999972</c:v>
                      </c:pt>
                      <c:pt idx="724">
                        <c:v>914.33599999999979</c:v>
                      </c:pt>
                      <c:pt idx="725">
                        <c:v>915.26699999999971</c:v>
                      </c:pt>
                      <c:pt idx="726">
                        <c:v>916.197</c:v>
                      </c:pt>
                      <c:pt idx="727">
                        <c:v>917.1279999999997</c:v>
                      </c:pt>
                      <c:pt idx="728">
                        <c:v>918.05699999999979</c:v>
                      </c:pt>
                      <c:pt idx="729">
                        <c:v>918.98400000000004</c:v>
                      </c:pt>
                      <c:pt idx="730">
                        <c:v>919.91399999999999</c:v>
                      </c:pt>
                      <c:pt idx="731">
                        <c:v>920.84199999999976</c:v>
                      </c:pt>
                      <c:pt idx="732">
                        <c:v>921.77200000000005</c:v>
                      </c:pt>
                      <c:pt idx="733">
                        <c:v>922.70299999999997</c:v>
                      </c:pt>
                      <c:pt idx="734">
                        <c:v>923.62900000000002</c:v>
                      </c:pt>
                      <c:pt idx="735">
                        <c:v>924.5559999999997</c:v>
                      </c:pt>
                      <c:pt idx="736">
                        <c:v>925.48500000000001</c:v>
                      </c:pt>
                      <c:pt idx="737">
                        <c:v>926.41300000000001</c:v>
                      </c:pt>
                      <c:pt idx="738">
                        <c:v>927.3449999999998</c:v>
                      </c:pt>
                      <c:pt idx="739">
                        <c:v>928.28</c:v>
                      </c:pt>
                      <c:pt idx="740">
                        <c:v>929.21199999999999</c:v>
                      </c:pt>
                      <c:pt idx="741">
                        <c:v>930.14300000000003</c:v>
                      </c:pt>
                      <c:pt idx="742">
                        <c:v>931.07299999999998</c:v>
                      </c:pt>
                      <c:pt idx="743">
                        <c:v>932.00199999999973</c:v>
                      </c:pt>
                      <c:pt idx="744">
                        <c:v>932.928</c:v>
                      </c:pt>
                      <c:pt idx="745">
                        <c:v>933.8589999999997</c:v>
                      </c:pt>
                      <c:pt idx="746">
                        <c:v>934.78899999999999</c:v>
                      </c:pt>
                      <c:pt idx="747">
                        <c:v>935.71600000000001</c:v>
                      </c:pt>
                      <c:pt idx="748">
                        <c:v>936.64599999999996</c:v>
                      </c:pt>
                      <c:pt idx="749">
                        <c:v>937.57600000000002</c:v>
                      </c:pt>
                      <c:pt idx="750">
                        <c:v>938.51199999999972</c:v>
                      </c:pt>
                      <c:pt idx="751">
                        <c:v>939.44399999999996</c:v>
                      </c:pt>
                      <c:pt idx="752">
                        <c:v>940.37400000000002</c:v>
                      </c:pt>
                      <c:pt idx="753">
                        <c:v>941.3</c:v>
                      </c:pt>
                      <c:pt idx="754">
                        <c:v>942.22900000000004</c:v>
                      </c:pt>
                      <c:pt idx="755">
                        <c:v>943.16499999999996</c:v>
                      </c:pt>
                      <c:pt idx="756">
                        <c:v>944.101</c:v>
                      </c:pt>
                      <c:pt idx="757">
                        <c:v>945.03699999999969</c:v>
                      </c:pt>
                      <c:pt idx="758">
                        <c:v>945.97400000000005</c:v>
                      </c:pt>
                      <c:pt idx="759">
                        <c:v>946.91099999999972</c:v>
                      </c:pt>
                      <c:pt idx="760">
                        <c:v>947.8299999999997</c:v>
                      </c:pt>
                      <c:pt idx="761">
                        <c:v>948.73</c:v>
                      </c:pt>
                      <c:pt idx="762">
                        <c:v>949.62599999999998</c:v>
                      </c:pt>
                      <c:pt idx="763">
                        <c:v>950.51599999999996</c:v>
                      </c:pt>
                      <c:pt idx="764">
                        <c:v>951.41300000000001</c:v>
                      </c:pt>
                      <c:pt idx="765">
                        <c:v>952.30999999999983</c:v>
                      </c:pt>
                      <c:pt idx="766">
                        <c:v>953.20799999999997</c:v>
                      </c:pt>
                      <c:pt idx="767">
                        <c:v>954.10599999999999</c:v>
                      </c:pt>
                      <c:pt idx="768">
                        <c:v>955.005</c:v>
                      </c:pt>
                      <c:pt idx="769">
                        <c:v>955.9</c:v>
                      </c:pt>
                      <c:pt idx="770">
                        <c:v>956.79700000000003</c:v>
                      </c:pt>
                      <c:pt idx="771">
                        <c:v>957.69500000000005</c:v>
                      </c:pt>
                      <c:pt idx="772">
                        <c:v>958.59400000000005</c:v>
                      </c:pt>
                      <c:pt idx="773">
                        <c:v>959.49099999999999</c:v>
                      </c:pt>
                      <c:pt idx="774">
                        <c:v>960.39</c:v>
                      </c:pt>
                      <c:pt idx="775">
                        <c:v>961.28899999999999</c:v>
                      </c:pt>
                      <c:pt idx="776">
                        <c:v>962.19299999999998</c:v>
                      </c:pt>
                      <c:pt idx="777">
                        <c:v>963.09900000000005</c:v>
                      </c:pt>
                      <c:pt idx="778">
                        <c:v>964.00699999999972</c:v>
                      </c:pt>
                      <c:pt idx="779">
                        <c:v>964.92</c:v>
                      </c:pt>
                      <c:pt idx="780">
                        <c:v>965.8299999999997</c:v>
                      </c:pt>
                      <c:pt idx="781">
                        <c:v>966.73299999999972</c:v>
                      </c:pt>
                      <c:pt idx="782">
                        <c:v>967.6329999999997</c:v>
                      </c:pt>
                      <c:pt idx="783">
                        <c:v>968.5319999999997</c:v>
                      </c:pt>
                      <c:pt idx="784">
                        <c:v>969.43599999999969</c:v>
                      </c:pt>
                      <c:pt idx="785">
                        <c:v>970.33899999999971</c:v>
                      </c:pt>
                      <c:pt idx="786">
                        <c:v>971.245</c:v>
                      </c:pt>
                      <c:pt idx="787">
                        <c:v>972.15599999999972</c:v>
                      </c:pt>
                      <c:pt idx="788">
                        <c:v>973.06699999999978</c:v>
                      </c:pt>
                      <c:pt idx="789">
                        <c:v>973.976</c:v>
                      </c:pt>
                      <c:pt idx="790">
                        <c:v>974.8829999999997</c:v>
                      </c:pt>
                      <c:pt idx="791">
                        <c:v>975.78700000000003</c:v>
                      </c:pt>
                      <c:pt idx="792">
                        <c:v>976.68600000000004</c:v>
                      </c:pt>
                      <c:pt idx="793">
                        <c:v>977.58799999999997</c:v>
                      </c:pt>
                      <c:pt idx="794">
                        <c:v>978.49</c:v>
                      </c:pt>
                      <c:pt idx="795">
                        <c:v>979.38900000000001</c:v>
                      </c:pt>
                      <c:pt idx="796">
                        <c:v>980.28800000000001</c:v>
                      </c:pt>
                      <c:pt idx="797">
                        <c:v>981.18700000000001</c:v>
                      </c:pt>
                      <c:pt idx="798">
                        <c:v>982.08299999999997</c:v>
                      </c:pt>
                      <c:pt idx="799">
                        <c:v>982.97500000000002</c:v>
                      </c:pt>
                      <c:pt idx="800">
                        <c:v>983.87</c:v>
                      </c:pt>
                      <c:pt idx="801">
                        <c:v>984.76400000000001</c:v>
                      </c:pt>
                      <c:pt idx="802">
                        <c:v>985.66199999999969</c:v>
                      </c:pt>
                      <c:pt idx="803">
                        <c:v>986.56399999999996</c:v>
                      </c:pt>
                      <c:pt idx="804">
                        <c:v>987.45799999999974</c:v>
                      </c:pt>
                      <c:pt idx="805">
                        <c:v>988.3539999999997</c:v>
                      </c:pt>
                      <c:pt idx="806">
                        <c:v>989.255</c:v>
                      </c:pt>
                      <c:pt idx="807">
                        <c:v>990.1569999999997</c:v>
                      </c:pt>
                      <c:pt idx="808">
                        <c:v>991.06099999999969</c:v>
                      </c:pt>
                      <c:pt idx="809">
                        <c:v>991.96199999999976</c:v>
                      </c:pt>
                      <c:pt idx="810">
                        <c:v>992.85999999999979</c:v>
                      </c:pt>
                      <c:pt idx="811">
                        <c:v>993.76199999999972</c:v>
                      </c:pt>
                      <c:pt idx="812">
                        <c:v>994.70399999999995</c:v>
                      </c:pt>
                      <c:pt idx="813">
                        <c:v>995.66899999999998</c:v>
                      </c:pt>
                      <c:pt idx="814">
                        <c:v>996.64800000000002</c:v>
                      </c:pt>
                      <c:pt idx="815">
                        <c:v>997.63199999999972</c:v>
                      </c:pt>
                      <c:pt idx="816">
                        <c:v>998.61799999999971</c:v>
                      </c:pt>
                      <c:pt idx="817">
                        <c:v>999.60799999999972</c:v>
                      </c:pt>
                      <c:pt idx="818">
                        <c:v>1000.6</c:v>
                      </c:pt>
                      <c:pt idx="819">
                        <c:v>1001.59</c:v>
                      </c:pt>
                      <c:pt idx="820">
                        <c:v>1002.582</c:v>
                      </c:pt>
                      <c:pt idx="821">
                        <c:v>1003.569</c:v>
                      </c:pt>
                      <c:pt idx="822">
                        <c:v>1004.553</c:v>
                      </c:pt>
                      <c:pt idx="823">
                        <c:v>1005.54</c:v>
                      </c:pt>
                      <c:pt idx="824">
                        <c:v>1006.525</c:v>
                      </c:pt>
                      <c:pt idx="825">
                        <c:v>1007.508</c:v>
                      </c:pt>
                      <c:pt idx="826">
                        <c:v>1008.492</c:v>
                      </c:pt>
                      <c:pt idx="827">
                        <c:v>1009.476</c:v>
                      </c:pt>
                      <c:pt idx="828">
                        <c:v>1010.456</c:v>
                      </c:pt>
                      <c:pt idx="829">
                        <c:v>1011.433</c:v>
                      </c:pt>
                      <c:pt idx="830">
                        <c:v>1012.413</c:v>
                      </c:pt>
                      <c:pt idx="831">
                        <c:v>1013.39</c:v>
                      </c:pt>
                      <c:pt idx="832">
                        <c:v>1014.3680000000001</c:v>
                      </c:pt>
                      <c:pt idx="833">
                        <c:v>1015.347</c:v>
                      </c:pt>
                      <c:pt idx="834">
                        <c:v>1016.319</c:v>
                      </c:pt>
                      <c:pt idx="835">
                        <c:v>1017.29</c:v>
                      </c:pt>
                      <c:pt idx="836">
                        <c:v>1018.2619999999999</c:v>
                      </c:pt>
                      <c:pt idx="837">
                        <c:v>1019.24</c:v>
                      </c:pt>
                      <c:pt idx="838">
                        <c:v>1020.213</c:v>
                      </c:pt>
                      <c:pt idx="839">
                        <c:v>1021.188</c:v>
                      </c:pt>
                      <c:pt idx="840">
                        <c:v>1022.1609999999999</c:v>
                      </c:pt>
                      <c:pt idx="841">
                        <c:v>1023.13</c:v>
                      </c:pt>
                      <c:pt idx="842">
                        <c:v>1024.0930000000001</c:v>
                      </c:pt>
                      <c:pt idx="843">
                        <c:v>1025.0550000000001</c:v>
                      </c:pt>
                      <c:pt idx="844">
                        <c:v>1026.0150000000001</c:v>
                      </c:pt>
                      <c:pt idx="845">
                        <c:v>1026.979</c:v>
                      </c:pt>
                      <c:pt idx="846">
                        <c:v>1027.941</c:v>
                      </c:pt>
                      <c:pt idx="847">
                        <c:v>1028.9010000000001</c:v>
                      </c:pt>
                      <c:pt idx="848">
                        <c:v>1029.865</c:v>
                      </c:pt>
                      <c:pt idx="849">
                        <c:v>1030.828</c:v>
                      </c:pt>
                      <c:pt idx="850">
                        <c:v>1031.7919999999999</c:v>
                      </c:pt>
                      <c:pt idx="851">
                        <c:v>1032.7560000000001</c:v>
                      </c:pt>
                      <c:pt idx="852">
                        <c:v>1033.7190000000001</c:v>
                      </c:pt>
                      <c:pt idx="853">
                        <c:v>1034.68</c:v>
                      </c:pt>
                      <c:pt idx="854">
                        <c:v>1035.644</c:v>
                      </c:pt>
                      <c:pt idx="855">
                        <c:v>1036.6120000000001</c:v>
                      </c:pt>
                      <c:pt idx="856">
                        <c:v>1037.578</c:v>
                      </c:pt>
                      <c:pt idx="857">
                        <c:v>1038.5409999999999</c:v>
                      </c:pt>
                      <c:pt idx="858">
                        <c:v>1039.5050000000001</c:v>
                      </c:pt>
                      <c:pt idx="859">
                        <c:v>1040.4659999999999</c:v>
                      </c:pt>
                      <c:pt idx="860">
                        <c:v>1041.4280000000001</c:v>
                      </c:pt>
                      <c:pt idx="861">
                        <c:v>1042.394</c:v>
                      </c:pt>
                      <c:pt idx="862">
                        <c:v>1043.357</c:v>
                      </c:pt>
                      <c:pt idx="863">
                        <c:v>1044.3209999999999</c:v>
                      </c:pt>
                      <c:pt idx="864">
                        <c:v>1045.2840000000001</c:v>
                      </c:pt>
                      <c:pt idx="865">
                        <c:v>1046.2460000000001</c:v>
                      </c:pt>
                      <c:pt idx="866">
                        <c:v>1047.201</c:v>
                      </c:pt>
                      <c:pt idx="867">
                        <c:v>1048.134</c:v>
                      </c:pt>
                      <c:pt idx="868">
                        <c:v>1049.047</c:v>
                      </c:pt>
                      <c:pt idx="869">
                        <c:v>1049.954</c:v>
                      </c:pt>
                      <c:pt idx="870">
                        <c:v>1050.864</c:v>
                      </c:pt>
                      <c:pt idx="871">
                        <c:v>1051.7729999999999</c:v>
                      </c:pt>
                      <c:pt idx="872">
                        <c:v>1052.68</c:v>
                      </c:pt>
                      <c:pt idx="873">
                        <c:v>1053.586</c:v>
                      </c:pt>
                      <c:pt idx="874">
                        <c:v>1054.4939999999999</c:v>
                      </c:pt>
                      <c:pt idx="875">
                        <c:v>1055.4079999999999</c:v>
                      </c:pt>
                      <c:pt idx="876">
                        <c:v>1056.3240000000001</c:v>
                      </c:pt>
                      <c:pt idx="877">
                        <c:v>1057.241</c:v>
                      </c:pt>
                      <c:pt idx="878">
                        <c:v>1058.1569999999999</c:v>
                      </c:pt>
                      <c:pt idx="879">
                        <c:v>1059.0719999999999</c:v>
                      </c:pt>
                      <c:pt idx="880">
                        <c:v>1059.9839999999999</c:v>
                      </c:pt>
                      <c:pt idx="881">
                        <c:v>1060.893</c:v>
                      </c:pt>
                      <c:pt idx="882">
                        <c:v>1061.8009999999999</c:v>
                      </c:pt>
                      <c:pt idx="883">
                        <c:v>1062.7090000000001</c:v>
                      </c:pt>
                      <c:pt idx="884">
                        <c:v>1063.614</c:v>
                      </c:pt>
                      <c:pt idx="885">
                        <c:v>1064.5229999999999</c:v>
                      </c:pt>
                      <c:pt idx="886">
                        <c:v>1065.43</c:v>
                      </c:pt>
                      <c:pt idx="887">
                        <c:v>1066.335</c:v>
                      </c:pt>
                      <c:pt idx="888">
                        <c:v>1067.2349999999999</c:v>
                      </c:pt>
                      <c:pt idx="889">
                        <c:v>1068.135</c:v>
                      </c:pt>
                      <c:pt idx="890">
                        <c:v>1069.038</c:v>
                      </c:pt>
                      <c:pt idx="891">
                        <c:v>1069.941</c:v>
                      </c:pt>
                      <c:pt idx="892">
                        <c:v>1070.8430000000001</c:v>
                      </c:pt>
                      <c:pt idx="893">
                        <c:v>1071.7439999999999</c:v>
                      </c:pt>
                      <c:pt idx="894">
                        <c:v>1072.6420000000001</c:v>
                      </c:pt>
                      <c:pt idx="895">
                        <c:v>1073.5440000000001</c:v>
                      </c:pt>
                      <c:pt idx="896">
                        <c:v>1074.4480000000001</c:v>
                      </c:pt>
                      <c:pt idx="897">
                        <c:v>1075.357</c:v>
                      </c:pt>
                      <c:pt idx="898">
                        <c:v>1076.2760000000001</c:v>
                      </c:pt>
                      <c:pt idx="899">
                        <c:v>1077.194</c:v>
                      </c:pt>
                      <c:pt idx="900">
                        <c:v>1078.1120000000001</c:v>
                      </c:pt>
                      <c:pt idx="901">
                        <c:v>1079.03</c:v>
                      </c:pt>
                      <c:pt idx="902">
                        <c:v>1079.951</c:v>
                      </c:pt>
                      <c:pt idx="903">
                        <c:v>1080.877</c:v>
                      </c:pt>
                      <c:pt idx="904">
                        <c:v>1081.8030000000001</c:v>
                      </c:pt>
                      <c:pt idx="905">
                        <c:v>1082.7270000000001</c:v>
                      </c:pt>
                      <c:pt idx="906">
                        <c:v>1083.644</c:v>
                      </c:pt>
                      <c:pt idx="907">
                        <c:v>1084.5609999999999</c:v>
                      </c:pt>
                      <c:pt idx="908">
                        <c:v>1085.4770000000001</c:v>
                      </c:pt>
                      <c:pt idx="909">
                        <c:v>1086.393</c:v>
                      </c:pt>
                      <c:pt idx="910">
                        <c:v>1087.316</c:v>
                      </c:pt>
                      <c:pt idx="911">
                        <c:v>1088.24</c:v>
                      </c:pt>
                      <c:pt idx="912">
                        <c:v>1089.1669999999999</c:v>
                      </c:pt>
                      <c:pt idx="913">
                        <c:v>1090.0909999999999</c:v>
                      </c:pt>
                      <c:pt idx="914">
                        <c:v>1091.0160000000001</c:v>
                      </c:pt>
                      <c:pt idx="915">
                        <c:v>1091.9449999999999</c:v>
                      </c:pt>
                      <c:pt idx="916">
                        <c:v>1092.875</c:v>
                      </c:pt>
                      <c:pt idx="917">
                        <c:v>1093.800999999999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P$6:$AP$923</c15:sqref>
                        </c15:formulaRef>
                      </c:ext>
                    </c:extLst>
                    <c:numCache>
                      <c:formatCode>General</c:formatCode>
                      <c:ptCount val="918"/>
                      <c:pt idx="0">
                        <c:v>1</c:v>
                      </c:pt>
                      <c:pt idx="1">
                        <c:v>0.99995627761738404</c:v>
                      </c:pt>
                      <c:pt idx="2">
                        <c:v>0.99993371122635599</c:v>
                      </c:pt>
                      <c:pt idx="3">
                        <c:v>0.99977715688860203</c:v>
                      </c:pt>
                      <c:pt idx="4">
                        <c:v>0.99968689132449196</c:v>
                      </c:pt>
                      <c:pt idx="5">
                        <c:v>0.99957546976879297</c:v>
                      </c:pt>
                      <c:pt idx="6">
                        <c:v>0.99935121625795598</c:v>
                      </c:pt>
                      <c:pt idx="7">
                        <c:v>0.99926095069384602</c:v>
                      </c:pt>
                      <c:pt idx="8">
                        <c:v>0.99905926357403696</c:v>
                      </c:pt>
                      <c:pt idx="9">
                        <c:v>0.99888014284525495</c:v>
                      </c:pt>
                      <c:pt idx="10">
                        <c:v>0.99870102211647405</c:v>
                      </c:pt>
                      <c:pt idx="11">
                        <c:v>0.99847676860563706</c:v>
                      </c:pt>
                      <c:pt idx="12">
                        <c:v>0.99831880386844296</c:v>
                      </c:pt>
                      <c:pt idx="13">
                        <c:v>0.99807198396657903</c:v>
                      </c:pt>
                      <c:pt idx="14">
                        <c:v>0.99784914085518095</c:v>
                      </c:pt>
                      <c:pt idx="15">
                        <c:v>0.99764604333593299</c:v>
                      </c:pt>
                      <c:pt idx="16">
                        <c:v>0.99740063383350797</c:v>
                      </c:pt>
                      <c:pt idx="17">
                        <c:v>0.99715381393164304</c:v>
                      </c:pt>
                      <c:pt idx="18">
                        <c:v>0.996906994029779</c:v>
                      </c:pt>
                      <c:pt idx="19">
                        <c:v>0.996616451745299</c:v>
                      </c:pt>
                      <c:pt idx="20">
                        <c:v>0.99634706545240703</c:v>
                      </c:pt>
                      <c:pt idx="21">
                        <c:v>0.99607626876007505</c:v>
                      </c:pt>
                      <c:pt idx="22">
                        <c:v>0.99576457048400702</c:v>
                      </c:pt>
                      <c:pt idx="23">
                        <c:v>0.99547120740064798</c:v>
                      </c:pt>
                      <c:pt idx="24">
                        <c:v>0.99515809872514005</c:v>
                      </c:pt>
                      <c:pt idx="25">
                        <c:v>0.994778701275988</c:v>
                      </c:pt>
                      <c:pt idx="26">
                        <c:v>0.994441615810014</c:v>
                      </c:pt>
                      <c:pt idx="27">
                        <c:v>0.99408337435244998</c:v>
                      </c:pt>
                      <c:pt idx="28">
                        <c:v>0.99367858971339196</c:v>
                      </c:pt>
                      <c:pt idx="29">
                        <c:v>0.99332034825582904</c:v>
                      </c:pt>
                      <c:pt idx="30">
                        <c:v>0.99289440762518399</c:v>
                      </c:pt>
                      <c:pt idx="31">
                        <c:v>0.99246846699453695</c:v>
                      </c:pt>
                      <c:pt idx="32">
                        <c:v>0.99201995997286396</c:v>
                      </c:pt>
                      <c:pt idx="33">
                        <c:v>0.99157145295118998</c:v>
                      </c:pt>
                      <c:pt idx="34">
                        <c:v>0.99110037953848895</c:v>
                      </c:pt>
                      <c:pt idx="35">
                        <c:v>0.99065187251681597</c:v>
                      </c:pt>
                      <c:pt idx="36">
                        <c:v>0.99011451033047104</c:v>
                      </c:pt>
                      <c:pt idx="37">
                        <c:v>0.98962087052674197</c:v>
                      </c:pt>
                      <c:pt idx="38">
                        <c:v>0.98910607473142498</c:v>
                      </c:pt>
                      <c:pt idx="39">
                        <c:v>0.98852357976302396</c:v>
                      </c:pt>
                      <c:pt idx="40">
                        <c:v>0.98798480717724102</c:v>
                      </c:pt>
                      <c:pt idx="41">
                        <c:v>0.987402312208841</c:v>
                      </c:pt>
                      <c:pt idx="42">
                        <c:v>0.98681840684100097</c:v>
                      </c:pt>
                      <c:pt idx="43">
                        <c:v>0.98621334548157402</c:v>
                      </c:pt>
                      <c:pt idx="44">
                        <c:v>0.98556315134009098</c:v>
                      </c:pt>
                      <c:pt idx="45">
                        <c:v>0.98491295719860805</c:v>
                      </c:pt>
                      <c:pt idx="46">
                        <c:v>0.98421763027507003</c:v>
                      </c:pt>
                      <c:pt idx="47">
                        <c:v>0.98354628014199896</c:v>
                      </c:pt>
                      <c:pt idx="48">
                        <c:v>0.98285095321846105</c:v>
                      </c:pt>
                      <c:pt idx="49">
                        <c:v>0.98211049351286706</c:v>
                      </c:pt>
                      <c:pt idx="50">
                        <c:v>0.98132631142465798</c:v>
                      </c:pt>
                      <c:pt idx="51">
                        <c:v>0.98054212933644902</c:v>
                      </c:pt>
                      <c:pt idx="52">
                        <c:v>0.97975653684880104</c:v>
                      </c:pt>
                      <c:pt idx="53">
                        <c:v>0.97894978836956403</c:v>
                      </c:pt>
                      <c:pt idx="54">
                        <c:v>0.97814445028976704</c:v>
                      </c:pt>
                      <c:pt idx="55">
                        <c:v>0.97724743624641897</c:v>
                      </c:pt>
                      <c:pt idx="56">
                        <c:v>0.97637298859410004</c:v>
                      </c:pt>
                      <c:pt idx="57">
                        <c:v>0.97549854094178001</c:v>
                      </c:pt>
                      <c:pt idx="58">
                        <c:v>0.974578960507405</c:v>
                      </c:pt>
                      <c:pt idx="59">
                        <c:v>0.97365938007303099</c:v>
                      </c:pt>
                      <c:pt idx="60">
                        <c:v>0.97271864364706695</c:v>
                      </c:pt>
                      <c:pt idx="61">
                        <c:v>0.97175534083007598</c:v>
                      </c:pt>
                      <c:pt idx="62">
                        <c:v>0.97076806122261805</c:v>
                      </c:pt>
                      <c:pt idx="63">
                        <c:v>0.96975962562357299</c:v>
                      </c:pt>
                      <c:pt idx="64">
                        <c:v>0.96870605724247105</c:v>
                      </c:pt>
                      <c:pt idx="65">
                        <c:v>0.96765248886137001</c:v>
                      </c:pt>
                      <c:pt idx="66">
                        <c:v>0.96659751008082995</c:v>
                      </c:pt>
                      <c:pt idx="67">
                        <c:v>0.96550021931711305</c:v>
                      </c:pt>
                      <c:pt idx="68">
                        <c:v>0.96440151815395603</c:v>
                      </c:pt>
                      <c:pt idx="69">
                        <c:v>0.96325768420874502</c:v>
                      </c:pt>
                      <c:pt idx="70">
                        <c:v>0.96213641665456096</c:v>
                      </c:pt>
                      <c:pt idx="71">
                        <c:v>0.96097142671776103</c:v>
                      </c:pt>
                      <c:pt idx="72">
                        <c:v>0.95976130399890602</c:v>
                      </c:pt>
                      <c:pt idx="73">
                        <c:v>0.95861747005369402</c:v>
                      </c:pt>
                      <c:pt idx="74">
                        <c:v>0.95740734733483901</c:v>
                      </c:pt>
                      <c:pt idx="75">
                        <c:v>0.95619581421654398</c:v>
                      </c:pt>
                      <c:pt idx="76">
                        <c:v>0.95500966828815603</c:v>
                      </c:pt>
                      <c:pt idx="77">
                        <c:v>0.95377556877883396</c:v>
                      </c:pt>
                      <c:pt idx="78">
                        <c:v>0.95252031327792297</c:v>
                      </c:pt>
                      <c:pt idx="79">
                        <c:v>0.95128762416804002</c:v>
                      </c:pt>
                      <c:pt idx="80">
                        <c:v>0.95000839187666297</c:v>
                      </c:pt>
                      <c:pt idx="81">
                        <c:v>0.94873198038416395</c:v>
                      </c:pt>
                      <c:pt idx="82">
                        <c:v>0.94745415849222703</c:v>
                      </c:pt>
                      <c:pt idx="83">
                        <c:v>0.94615377020926095</c:v>
                      </c:pt>
                      <c:pt idx="84">
                        <c:v>0.94487453791788401</c:v>
                      </c:pt>
                      <c:pt idx="85">
                        <c:v>0.94357697043379696</c:v>
                      </c:pt>
                      <c:pt idx="86">
                        <c:v>0.94227658215083099</c:v>
                      </c:pt>
                      <c:pt idx="87">
                        <c:v>0.94097619386786502</c:v>
                      </c:pt>
                      <c:pt idx="88">
                        <c:v>0.939653239193872</c:v>
                      </c:pt>
                      <c:pt idx="89">
                        <c:v>0.93835285091090603</c:v>
                      </c:pt>
                      <c:pt idx="90">
                        <c:v>0.93700732984588597</c:v>
                      </c:pt>
                      <c:pt idx="91">
                        <c:v>0.93570694156292</c:v>
                      </c:pt>
                      <c:pt idx="92">
                        <c:v>0.93438398688892599</c:v>
                      </c:pt>
                      <c:pt idx="93">
                        <c:v>0.93306244261437299</c:v>
                      </c:pt>
                      <c:pt idx="94">
                        <c:v>0.93173948794037997</c:v>
                      </c:pt>
                      <c:pt idx="95">
                        <c:v>0.93041653326638596</c:v>
                      </c:pt>
                      <c:pt idx="96">
                        <c:v>0.92909498899183196</c:v>
                      </c:pt>
                      <c:pt idx="97">
                        <c:v>0.92779460070886699</c:v>
                      </c:pt>
                      <c:pt idx="98">
                        <c:v>0.92647023563543396</c:v>
                      </c:pt>
                      <c:pt idx="99">
                        <c:v>0.92514869136088096</c:v>
                      </c:pt>
                      <c:pt idx="100">
                        <c:v>0.92384830307791399</c:v>
                      </c:pt>
                      <c:pt idx="101">
                        <c:v>0.922593047577004</c:v>
                      </c:pt>
                      <c:pt idx="102">
                        <c:v>0.92124893691142296</c:v>
                      </c:pt>
                      <c:pt idx="103">
                        <c:v>0.91999227101107295</c:v>
                      </c:pt>
                      <c:pt idx="104">
                        <c:v>0.91871585951857504</c:v>
                      </c:pt>
                      <c:pt idx="105">
                        <c:v>0.91741547123560796</c:v>
                      </c:pt>
                      <c:pt idx="106">
                        <c:v>0.91613623894423102</c:v>
                      </c:pt>
                      <c:pt idx="107">
                        <c:v>0.91488239384276004</c:v>
                      </c:pt>
                      <c:pt idx="108">
                        <c:v>0.91362572794241104</c:v>
                      </c:pt>
                      <c:pt idx="109">
                        <c:v>0.91237047244150005</c:v>
                      </c:pt>
                      <c:pt idx="110">
                        <c:v>0.91113778333161699</c:v>
                      </c:pt>
                      <c:pt idx="111">
                        <c:v>0.90992766061276198</c:v>
                      </c:pt>
                      <c:pt idx="112">
                        <c:v>0.90864842832138504</c:v>
                      </c:pt>
                      <c:pt idx="113">
                        <c:v>0.90743830560252903</c:v>
                      </c:pt>
                      <c:pt idx="114">
                        <c:v>0.90622818288367402</c:v>
                      </c:pt>
                      <c:pt idx="115">
                        <c:v>0.90501664976537999</c:v>
                      </c:pt>
                      <c:pt idx="116">
                        <c:v>0.90382909343755302</c:v>
                      </c:pt>
                      <c:pt idx="117">
                        <c:v>0.90264153710972495</c:v>
                      </c:pt>
                      <c:pt idx="118">
                        <c:v>0.90147513677348601</c:v>
                      </c:pt>
                      <c:pt idx="119">
                        <c:v>0.90031014683668498</c:v>
                      </c:pt>
                      <c:pt idx="120">
                        <c:v>0.89914374650044704</c:v>
                      </c:pt>
                      <c:pt idx="121">
                        <c:v>0.89800132295467405</c:v>
                      </c:pt>
                      <c:pt idx="122">
                        <c:v>0.89683633301787402</c:v>
                      </c:pt>
                      <c:pt idx="123">
                        <c:v>0.89569249907266202</c:v>
                      </c:pt>
                      <c:pt idx="124">
                        <c:v>0.89459379790950599</c:v>
                      </c:pt>
                      <c:pt idx="125">
                        <c:v>0.89347253035532204</c:v>
                      </c:pt>
                      <c:pt idx="126">
                        <c:v>0.89237523959160503</c:v>
                      </c:pt>
                      <c:pt idx="127">
                        <c:v>0.89127512802900899</c:v>
                      </c:pt>
                      <c:pt idx="128">
                        <c:v>0.89017642686585197</c:v>
                      </c:pt>
                      <c:pt idx="129">
                        <c:v>0.889101702493163</c:v>
                      </c:pt>
                      <c:pt idx="130">
                        <c:v>0.88802556772103403</c:v>
                      </c:pt>
                      <c:pt idx="131">
                        <c:v>0.88697199933993298</c:v>
                      </c:pt>
                      <c:pt idx="132">
                        <c:v>0.88591843095883205</c:v>
                      </c:pt>
                      <c:pt idx="133">
                        <c:v>0.88486345217829199</c:v>
                      </c:pt>
                      <c:pt idx="134">
                        <c:v>0.88380988379719005</c:v>
                      </c:pt>
                      <c:pt idx="135">
                        <c:v>0.88280285859758301</c:v>
                      </c:pt>
                      <c:pt idx="136">
                        <c:v>0.88177044620807099</c:v>
                      </c:pt>
                      <c:pt idx="137">
                        <c:v>0.88076060020958602</c:v>
                      </c:pt>
                      <c:pt idx="138">
                        <c:v>0.87975357500997897</c:v>
                      </c:pt>
                      <c:pt idx="139">
                        <c:v>0.87876770580195995</c:v>
                      </c:pt>
                      <c:pt idx="140">
                        <c:v>0.87778042619450303</c:v>
                      </c:pt>
                      <c:pt idx="141">
                        <c:v>0.87681571297807304</c:v>
                      </c:pt>
                      <c:pt idx="142">
                        <c:v>0.87585241016108195</c:v>
                      </c:pt>
                      <c:pt idx="143">
                        <c:v>0.87488769694465196</c:v>
                      </c:pt>
                      <c:pt idx="144">
                        <c:v>0.87392439412765999</c:v>
                      </c:pt>
                      <c:pt idx="145">
                        <c:v>0.87300622409272499</c:v>
                      </c:pt>
                      <c:pt idx="146">
                        <c:v>0.87206407726732305</c:v>
                      </c:pt>
                      <c:pt idx="147">
                        <c:v>0.87116706322397597</c:v>
                      </c:pt>
                      <c:pt idx="148">
                        <c:v>0.87024889318903997</c:v>
                      </c:pt>
                      <c:pt idx="149">
                        <c:v>0.86932790235522595</c:v>
                      </c:pt>
                      <c:pt idx="150">
                        <c:v>0.868432298711317</c:v>
                      </c:pt>
                      <c:pt idx="151">
                        <c:v>0.86755785105899796</c:v>
                      </c:pt>
                      <c:pt idx="152">
                        <c:v>0.86668340340667904</c:v>
                      </c:pt>
                      <c:pt idx="153">
                        <c:v>0.86580895575435901</c:v>
                      </c:pt>
                      <c:pt idx="154">
                        <c:v>0.86493450810203898</c:v>
                      </c:pt>
                      <c:pt idx="155">
                        <c:v>0.86406147084915896</c:v>
                      </c:pt>
                      <c:pt idx="156">
                        <c:v>0.86323074557945501</c:v>
                      </c:pt>
                      <c:pt idx="157">
                        <c:v>0.86238027471760303</c:v>
                      </c:pt>
                      <c:pt idx="158">
                        <c:v>0.86154954944789897</c:v>
                      </c:pt>
                      <c:pt idx="159">
                        <c:v>0.86072164497707404</c:v>
                      </c:pt>
                      <c:pt idx="160">
                        <c:v>0.85989091970736997</c:v>
                      </c:pt>
                      <c:pt idx="161">
                        <c:v>0.85906160483710603</c:v>
                      </c:pt>
                      <c:pt idx="162">
                        <c:v>0.85827742274889696</c:v>
                      </c:pt>
                      <c:pt idx="163">
                        <c:v>0.85746926387022004</c:v>
                      </c:pt>
                      <c:pt idx="164">
                        <c:v>0.85666251539098404</c:v>
                      </c:pt>
                      <c:pt idx="165">
                        <c:v>0.85587833330277496</c:v>
                      </c:pt>
                      <c:pt idx="166">
                        <c:v>0.85511530720615403</c:v>
                      </c:pt>
                      <c:pt idx="167">
                        <c:v>0.85433112511794396</c:v>
                      </c:pt>
                      <c:pt idx="168">
                        <c:v>0.85354694302973499</c:v>
                      </c:pt>
                      <c:pt idx="169">
                        <c:v>0.85278532733255397</c:v>
                      </c:pt>
                      <c:pt idx="170">
                        <c:v>0.85202230123593303</c:v>
                      </c:pt>
                      <c:pt idx="171">
                        <c:v>0.85126068553875101</c:v>
                      </c:pt>
                      <c:pt idx="172">
                        <c:v>0.85049765944212996</c:v>
                      </c:pt>
                      <c:pt idx="173">
                        <c:v>0.84975861013597698</c:v>
                      </c:pt>
                      <c:pt idx="174">
                        <c:v>0.84897442804776702</c:v>
                      </c:pt>
                      <c:pt idx="175">
                        <c:v>0.84825653473320095</c:v>
                      </c:pt>
                      <c:pt idx="176">
                        <c:v>0.84754005181807501</c:v>
                      </c:pt>
                      <c:pt idx="177">
                        <c:v>0.84679959211248201</c:v>
                      </c:pt>
                      <c:pt idx="178">
                        <c:v>0.84608169879791595</c:v>
                      </c:pt>
                      <c:pt idx="179">
                        <c:v>0.84534123909232295</c:v>
                      </c:pt>
                      <c:pt idx="180">
                        <c:v>0.84464732256822395</c:v>
                      </c:pt>
                      <c:pt idx="181">
                        <c:v>0.84392942925365899</c:v>
                      </c:pt>
                      <c:pt idx="182">
                        <c:v>0.84323410233012097</c:v>
                      </c:pt>
                      <c:pt idx="183">
                        <c:v>0.84254018580602197</c:v>
                      </c:pt>
                      <c:pt idx="184">
                        <c:v>0.84184485888248395</c:v>
                      </c:pt>
                      <c:pt idx="185">
                        <c:v>0.84114953195894604</c:v>
                      </c:pt>
                      <c:pt idx="186">
                        <c:v>0.84045420503540802</c:v>
                      </c:pt>
                      <c:pt idx="187">
                        <c:v>0.83978285490233695</c:v>
                      </c:pt>
                      <c:pt idx="188">
                        <c:v>0.83908893837823795</c:v>
                      </c:pt>
                      <c:pt idx="189">
                        <c:v>0.83841476744628796</c:v>
                      </c:pt>
                      <c:pt idx="190">
                        <c:v>0.83774200691377798</c:v>
                      </c:pt>
                      <c:pt idx="191">
                        <c:v>0.83707065678070702</c:v>
                      </c:pt>
                      <c:pt idx="192">
                        <c:v>0.83642046263922398</c:v>
                      </c:pt>
                      <c:pt idx="193">
                        <c:v>0.83572513571568596</c:v>
                      </c:pt>
                      <c:pt idx="194">
                        <c:v>0.83507494157420303</c:v>
                      </c:pt>
                      <c:pt idx="195">
                        <c:v>0.83440218104169195</c:v>
                      </c:pt>
                      <c:pt idx="196">
                        <c:v>0.83375198690021002</c:v>
                      </c:pt>
                      <c:pt idx="197">
                        <c:v>0.83308063676713895</c:v>
                      </c:pt>
                      <c:pt idx="198">
                        <c:v>0.832429032226217</c:v>
                      </c:pt>
                      <c:pt idx="199">
                        <c:v>0.83178024848417298</c:v>
                      </c:pt>
                      <c:pt idx="200">
                        <c:v>0.83112864394325103</c:v>
                      </c:pt>
                      <c:pt idx="201">
                        <c:v>0.83050101619279604</c:v>
                      </c:pt>
                      <c:pt idx="202">
                        <c:v>0.82985223245075301</c:v>
                      </c:pt>
                      <c:pt idx="203">
                        <c:v>0.82920062790982996</c:v>
                      </c:pt>
                      <c:pt idx="204">
                        <c:v>0.82855184416778704</c:v>
                      </c:pt>
                      <c:pt idx="205">
                        <c:v>0.82790023962686499</c:v>
                      </c:pt>
                      <c:pt idx="206">
                        <c:v>0.82725145588482096</c:v>
                      </c:pt>
                      <c:pt idx="207">
                        <c:v>0.82662382813436597</c:v>
                      </c:pt>
                      <c:pt idx="208">
                        <c:v>0.82601876677493802</c:v>
                      </c:pt>
                      <c:pt idx="209">
                        <c:v>0.82536716223401596</c:v>
                      </c:pt>
                      <c:pt idx="210">
                        <c:v>0.82474094488299998</c:v>
                      </c:pt>
                      <c:pt idx="211">
                        <c:v>0.82409075074151705</c:v>
                      </c:pt>
                      <c:pt idx="212">
                        <c:v>0.82346312299106195</c:v>
                      </c:pt>
                      <c:pt idx="213">
                        <c:v>0.822858061631635</c:v>
                      </c:pt>
                      <c:pt idx="214">
                        <c:v>0.82222902348173998</c:v>
                      </c:pt>
                      <c:pt idx="215">
                        <c:v>0.82160139573128499</c:v>
                      </c:pt>
                      <c:pt idx="216">
                        <c:v>0.82099633437185804</c:v>
                      </c:pt>
                      <c:pt idx="217">
                        <c:v>0.82036870662140204</c:v>
                      </c:pt>
                      <c:pt idx="218">
                        <c:v>0.81971992287935902</c:v>
                      </c:pt>
                      <c:pt idx="219">
                        <c:v>0.81911486151993096</c:v>
                      </c:pt>
                      <c:pt idx="220">
                        <c:v>0.81848582337003695</c:v>
                      </c:pt>
                      <c:pt idx="221">
                        <c:v>0.81788217241004801</c:v>
                      </c:pt>
                      <c:pt idx="222">
                        <c:v>0.817253134260154</c:v>
                      </c:pt>
                      <c:pt idx="223">
                        <c:v>0.81662550650969901</c:v>
                      </c:pt>
                      <c:pt idx="224">
                        <c:v>0.81602044515027095</c:v>
                      </c:pt>
                      <c:pt idx="225">
                        <c:v>0.81541397339140398</c:v>
                      </c:pt>
                      <c:pt idx="226">
                        <c:v>0.81478634564094898</c:v>
                      </c:pt>
                      <c:pt idx="227">
                        <c:v>0.814160128289933</c:v>
                      </c:pt>
                      <c:pt idx="228">
                        <c:v>0.81355365653106604</c:v>
                      </c:pt>
                      <c:pt idx="229">
                        <c:v>0.81294859517163798</c:v>
                      </c:pt>
                      <c:pt idx="230">
                        <c:v>0.81234353381221103</c:v>
                      </c:pt>
                      <c:pt idx="231">
                        <c:v>0.81173847245278297</c:v>
                      </c:pt>
                      <c:pt idx="232">
                        <c:v>0.81113341109335602</c:v>
                      </c:pt>
                      <c:pt idx="233">
                        <c:v>0.81050578334290002</c:v>
                      </c:pt>
                      <c:pt idx="234">
                        <c:v>0.80990072198347296</c:v>
                      </c:pt>
                      <c:pt idx="235">
                        <c:v>0.80927309423301796</c:v>
                      </c:pt>
                      <c:pt idx="236">
                        <c:v>0.808666622474151</c:v>
                      </c:pt>
                      <c:pt idx="237">
                        <c:v>0.80806156111472305</c:v>
                      </c:pt>
                      <c:pt idx="238">
                        <c:v>0.80743393336426805</c:v>
                      </c:pt>
                      <c:pt idx="239">
                        <c:v>0.80682887200484099</c:v>
                      </c:pt>
                      <c:pt idx="240">
                        <c:v>0.80622381064541304</c:v>
                      </c:pt>
                      <c:pt idx="241">
                        <c:v>0.80561874928598498</c:v>
                      </c:pt>
                      <c:pt idx="242">
                        <c:v>0.80501368792655803</c:v>
                      </c:pt>
                      <c:pt idx="243">
                        <c:v>0.80440721616769095</c:v>
                      </c:pt>
                      <c:pt idx="244">
                        <c:v>0.803802154808263</c:v>
                      </c:pt>
                      <c:pt idx="245">
                        <c:v>0.80317452705780801</c:v>
                      </c:pt>
                      <c:pt idx="246">
                        <c:v>0.80259203208940799</c:v>
                      </c:pt>
                      <c:pt idx="247">
                        <c:v>0.801964404338953</c:v>
                      </c:pt>
                      <c:pt idx="248">
                        <c:v>0.80135934297952505</c:v>
                      </c:pt>
                      <c:pt idx="249">
                        <c:v>0.80073171522907005</c:v>
                      </c:pt>
                      <c:pt idx="250">
                        <c:v>0.80012665386964199</c:v>
                      </c:pt>
                      <c:pt idx="251">
                        <c:v>0.79952018211077602</c:v>
                      </c:pt>
                      <c:pt idx="252">
                        <c:v>0.79889396475976004</c:v>
                      </c:pt>
                      <c:pt idx="253">
                        <c:v>0.79828749300089297</c:v>
                      </c:pt>
                      <c:pt idx="254">
                        <c:v>0.79770499803249295</c:v>
                      </c:pt>
                      <c:pt idx="255">
                        <c:v>0.79707737028203696</c:v>
                      </c:pt>
                      <c:pt idx="256">
                        <c:v>0.79647230892261001</c:v>
                      </c:pt>
                      <c:pt idx="257">
                        <c:v>0.79584468117215501</c:v>
                      </c:pt>
                      <c:pt idx="258">
                        <c:v>0.79523961981272695</c:v>
                      </c:pt>
                      <c:pt idx="259">
                        <c:v>0.79463314805385998</c:v>
                      </c:pt>
                      <c:pt idx="260">
                        <c:v>0.79398436431181696</c:v>
                      </c:pt>
                      <c:pt idx="261">
                        <c:v>0.79335532616192195</c:v>
                      </c:pt>
                      <c:pt idx="262">
                        <c:v>0.792750264802494</c:v>
                      </c:pt>
                      <c:pt idx="263">
                        <c:v>0.792122637052039</c:v>
                      </c:pt>
                      <c:pt idx="264">
                        <c:v>0.79149500930158401</c:v>
                      </c:pt>
                      <c:pt idx="265">
                        <c:v>0.79088994794215595</c:v>
                      </c:pt>
                      <c:pt idx="266">
                        <c:v>0.79026232019170095</c:v>
                      </c:pt>
                      <c:pt idx="267">
                        <c:v>0.78963469244124596</c:v>
                      </c:pt>
                      <c:pt idx="268">
                        <c:v>0.78898449829976303</c:v>
                      </c:pt>
                      <c:pt idx="269">
                        <c:v>0.78833430415827999</c:v>
                      </c:pt>
                      <c:pt idx="270">
                        <c:v>0.78770808680726401</c:v>
                      </c:pt>
                      <c:pt idx="271">
                        <c:v>0.78705648226634195</c:v>
                      </c:pt>
                      <c:pt idx="272">
                        <c:v>0.78640769852429904</c:v>
                      </c:pt>
                      <c:pt idx="273">
                        <c:v>0.78575609398337698</c:v>
                      </c:pt>
                      <c:pt idx="274">
                        <c:v>0.78508474385030502</c:v>
                      </c:pt>
                      <c:pt idx="275">
                        <c:v>0.78443313930938297</c:v>
                      </c:pt>
                      <c:pt idx="276">
                        <c:v>0.78376037877687299</c:v>
                      </c:pt>
                      <c:pt idx="277">
                        <c:v>0.78308902864380303</c:v>
                      </c:pt>
                      <c:pt idx="278">
                        <c:v>0.78241626811129195</c:v>
                      </c:pt>
                      <c:pt idx="279">
                        <c:v>0.78172094118775404</c:v>
                      </c:pt>
                      <c:pt idx="280">
                        <c:v>0.78102702466365503</c:v>
                      </c:pt>
                      <c:pt idx="281">
                        <c:v>0.78033169774011701</c:v>
                      </c:pt>
                      <c:pt idx="282">
                        <c:v>0.77963637081657899</c:v>
                      </c:pt>
                      <c:pt idx="283">
                        <c:v>0.77891988790145295</c:v>
                      </c:pt>
                      <c:pt idx="284">
                        <c:v>0.77820199458688699</c:v>
                      </c:pt>
                      <c:pt idx="285">
                        <c:v>0.77748410127232104</c:v>
                      </c:pt>
                      <c:pt idx="286">
                        <c:v>0.77676620795775497</c:v>
                      </c:pt>
                      <c:pt idx="287">
                        <c:v>0.77602715865160199</c:v>
                      </c:pt>
                      <c:pt idx="288">
                        <c:v>0.77528669894600799</c:v>
                      </c:pt>
                      <c:pt idx="289">
                        <c:v>0.77452649364826598</c:v>
                      </c:pt>
                      <c:pt idx="290">
                        <c:v>0.77380718993426101</c:v>
                      </c:pt>
                      <c:pt idx="291">
                        <c:v>0.773046984636519</c:v>
                      </c:pt>
                      <c:pt idx="292">
                        <c:v>0.77226139214887002</c:v>
                      </c:pt>
                      <c:pt idx="293">
                        <c:v>0.77147721006066095</c:v>
                      </c:pt>
                      <c:pt idx="294">
                        <c:v>0.77069302797245198</c:v>
                      </c:pt>
                      <c:pt idx="295">
                        <c:v>0.76988486909377596</c:v>
                      </c:pt>
                      <c:pt idx="296">
                        <c:v>0.76909927660612798</c:v>
                      </c:pt>
                      <c:pt idx="297">
                        <c:v>0.76829252812689097</c:v>
                      </c:pt>
                      <c:pt idx="298">
                        <c:v>0.76748719004709298</c:v>
                      </c:pt>
                      <c:pt idx="299">
                        <c:v>0.76663389838636198</c:v>
                      </c:pt>
                      <c:pt idx="300">
                        <c:v>0.76580599391553705</c:v>
                      </c:pt>
                      <c:pt idx="301">
                        <c:v>0.76495411265424496</c:v>
                      </c:pt>
                      <c:pt idx="302">
                        <c:v>0.76414736417500795</c:v>
                      </c:pt>
                      <c:pt idx="303">
                        <c:v>0.76324893973222196</c:v>
                      </c:pt>
                      <c:pt idx="304">
                        <c:v>0.76237449207990204</c:v>
                      </c:pt>
                      <c:pt idx="305">
                        <c:v>0.76150004442758201</c:v>
                      </c:pt>
                      <c:pt idx="306">
                        <c:v>0.76062559677526198</c:v>
                      </c:pt>
                      <c:pt idx="307">
                        <c:v>0.75970742674032699</c:v>
                      </c:pt>
                      <c:pt idx="308">
                        <c:v>0.75881041269698002</c:v>
                      </c:pt>
                      <c:pt idx="309">
                        <c:v>0.75789224266204402</c:v>
                      </c:pt>
                      <c:pt idx="310">
                        <c:v>0.75695009583664197</c:v>
                      </c:pt>
                      <c:pt idx="311">
                        <c:v>0.75598679301965099</c:v>
                      </c:pt>
                      <c:pt idx="312">
                        <c:v>0.75504464619424905</c:v>
                      </c:pt>
                      <c:pt idx="313">
                        <c:v>0.75407993297781895</c:v>
                      </c:pt>
                      <c:pt idx="314">
                        <c:v>0.75307290777821201</c:v>
                      </c:pt>
                      <c:pt idx="315">
                        <c:v>0.75206306177972604</c:v>
                      </c:pt>
                      <c:pt idx="316">
                        <c:v>0.75105321578124096</c:v>
                      </c:pt>
                      <c:pt idx="317">
                        <c:v>0.74997849140855199</c:v>
                      </c:pt>
                      <c:pt idx="318">
                        <c:v>0.74892492302744995</c:v>
                      </c:pt>
                      <c:pt idx="319">
                        <c:v>0.74784878825532197</c:v>
                      </c:pt>
                      <c:pt idx="320">
                        <c:v>0.74672752070113702</c:v>
                      </c:pt>
                      <c:pt idx="321">
                        <c:v>0.74562881953798099</c:v>
                      </c:pt>
                      <c:pt idx="322">
                        <c:v>0.74446382960118096</c:v>
                      </c:pt>
                      <c:pt idx="323">
                        <c:v>0.74327486287391398</c:v>
                      </c:pt>
                      <c:pt idx="324">
                        <c:v>0.74208730654608701</c:v>
                      </c:pt>
                      <c:pt idx="325">
                        <c:v>0.74083205104517702</c:v>
                      </c:pt>
                      <c:pt idx="326">
                        <c:v>0.73959936193529396</c:v>
                      </c:pt>
                      <c:pt idx="327">
                        <c:v>0.73832012964391602</c:v>
                      </c:pt>
                      <c:pt idx="328">
                        <c:v>0.73695345258730705</c:v>
                      </c:pt>
                      <c:pt idx="329">
                        <c:v>0.73558536513125805</c:v>
                      </c:pt>
                      <c:pt idx="330">
                        <c:v>0.73417355529259398</c:v>
                      </c:pt>
                      <c:pt idx="331">
                        <c:v>0.732694046280847</c:v>
                      </c:pt>
                      <c:pt idx="332">
                        <c:v>0.73119338127751199</c:v>
                      </c:pt>
                      <c:pt idx="333">
                        <c:v>0.72966732908426901</c:v>
                      </c:pt>
                      <c:pt idx="334">
                        <c:v>0.72807639851682404</c:v>
                      </c:pt>
                      <c:pt idx="335">
                        <c:v>0.72641776877629505</c:v>
                      </c:pt>
                      <c:pt idx="336">
                        <c:v>0.72469143986268303</c:v>
                      </c:pt>
                      <c:pt idx="337">
                        <c:v>0.72291997816701703</c:v>
                      </c:pt>
                      <c:pt idx="338">
                        <c:v>0.72110479408873396</c:v>
                      </c:pt>
                      <c:pt idx="339">
                        <c:v>0.71917677805531299</c:v>
                      </c:pt>
                      <c:pt idx="340">
                        <c:v>0.717181062848809</c:v>
                      </c:pt>
                      <c:pt idx="341">
                        <c:v>0.71514162525969005</c:v>
                      </c:pt>
                      <c:pt idx="342">
                        <c:v>0.71298935571543198</c:v>
                      </c:pt>
                      <c:pt idx="343">
                        <c:v>0.71079195338911905</c:v>
                      </c:pt>
                      <c:pt idx="344">
                        <c:v>0.70848312950710701</c:v>
                      </c:pt>
                      <c:pt idx="345">
                        <c:v>0.70608545046042503</c:v>
                      </c:pt>
                      <c:pt idx="346">
                        <c:v>0.70357352905916504</c:v>
                      </c:pt>
                      <c:pt idx="347">
                        <c:v>0.70099672928370005</c:v>
                      </c:pt>
                      <c:pt idx="348">
                        <c:v>0.69828312076263099</c:v>
                      </c:pt>
                      <c:pt idx="349">
                        <c:v>0.69550463386735695</c:v>
                      </c:pt>
                      <c:pt idx="350">
                        <c:v>0.69256677183545101</c:v>
                      </c:pt>
                      <c:pt idx="351">
                        <c:v>0.68951889864728599</c:v>
                      </c:pt>
                      <c:pt idx="352">
                        <c:v>0.686379349495571</c:v>
                      </c:pt>
                      <c:pt idx="353">
                        <c:v>0.68308465640554095</c:v>
                      </c:pt>
                      <c:pt idx="354">
                        <c:v>0.67974483053345602</c:v>
                      </c:pt>
                      <c:pt idx="355">
                        <c:v>0.67624703992417701</c:v>
                      </c:pt>
                      <c:pt idx="356">
                        <c:v>0.67261526136817196</c:v>
                      </c:pt>
                      <c:pt idx="357">
                        <c:v>0.66887065085702901</c:v>
                      </c:pt>
                      <c:pt idx="358">
                        <c:v>0.66499346279859906</c:v>
                      </c:pt>
                      <c:pt idx="359">
                        <c:v>0.66100344278503098</c:v>
                      </c:pt>
                      <c:pt idx="360">
                        <c:v>0.65683289164324199</c:v>
                      </c:pt>
                      <c:pt idx="361">
                        <c:v>0.65257348533678206</c:v>
                      </c:pt>
                      <c:pt idx="362">
                        <c:v>0.64820265747462302</c:v>
                      </c:pt>
                      <c:pt idx="363">
                        <c:v>0.64367386487527101</c:v>
                      </c:pt>
                      <c:pt idx="364">
                        <c:v>0.63901108432919296</c:v>
                      </c:pt>
                      <c:pt idx="365">
                        <c:v>0.63421431583638799</c:v>
                      </c:pt>
                      <c:pt idx="366">
                        <c:v>0.62932728177947295</c:v>
                      </c:pt>
                      <c:pt idx="367">
                        <c:v>0.62430484937639197</c:v>
                      </c:pt>
                      <c:pt idx="368">
                        <c:v>0.61912727303499604</c:v>
                      </c:pt>
                      <c:pt idx="369">
                        <c:v>0.61385943112949104</c:v>
                      </c:pt>
                      <c:pt idx="370">
                        <c:v>0.60847875726884604</c:v>
                      </c:pt>
                      <c:pt idx="371">
                        <c:v>0.60298666185250305</c:v>
                      </c:pt>
                      <c:pt idx="372">
                        <c:v>0.59738314488046096</c:v>
                      </c:pt>
                      <c:pt idx="373">
                        <c:v>0.59168795194487001</c:v>
                      </c:pt>
                      <c:pt idx="374">
                        <c:v>0.58592647023563504</c:v>
                      </c:pt>
                      <c:pt idx="375">
                        <c:v>0.58003100057967405</c:v>
                      </c:pt>
                      <c:pt idx="376">
                        <c:v>0.57411296453268501</c:v>
                      </c:pt>
                      <c:pt idx="377">
                        <c:v>0.56810466292158601</c:v>
                      </c:pt>
                      <c:pt idx="378">
                        <c:v>0.56202866213740399</c:v>
                      </c:pt>
                      <c:pt idx="379">
                        <c:v>0.555908938970606</c:v>
                      </c:pt>
                      <c:pt idx="380">
                        <c:v>0.54974549342119206</c:v>
                      </c:pt>
                      <c:pt idx="381">
                        <c:v>0.54355807108131104</c:v>
                      </c:pt>
                      <c:pt idx="382">
                        <c:v>0.53737064874143003</c:v>
                      </c:pt>
                      <c:pt idx="383">
                        <c:v>0.531162070409961</c:v>
                      </c:pt>
                      <c:pt idx="384">
                        <c:v>0.52495067127961303</c:v>
                      </c:pt>
                      <c:pt idx="385">
                        <c:v>0.51876324893973202</c:v>
                      </c:pt>
                      <c:pt idx="386">
                        <c:v>0.51259980339031797</c:v>
                      </c:pt>
                      <c:pt idx="387">
                        <c:v>0.50645610343305303</c:v>
                      </c:pt>
                      <c:pt idx="388">
                        <c:v>0.50038292344774904</c:v>
                      </c:pt>
                      <c:pt idx="389">
                        <c:v>0.494352055445623</c:v>
                      </c:pt>
                      <c:pt idx="390">
                        <c:v>0.48838747621713902</c:v>
                      </c:pt>
                      <c:pt idx="391">
                        <c:v>0.48249341696061798</c:v>
                      </c:pt>
                      <c:pt idx="392">
                        <c:v>0.4766642360783</c:v>
                      </c:pt>
                      <c:pt idx="393">
                        <c:v>0.47099301993317499</c:v>
                      </c:pt>
                      <c:pt idx="394">
                        <c:v>0.46541065895272199</c:v>
                      </c:pt>
                      <c:pt idx="395">
                        <c:v>0.45994112992740699</c:v>
                      </c:pt>
                      <c:pt idx="396">
                        <c:v>0.45458302245778998</c:v>
                      </c:pt>
                      <c:pt idx="397">
                        <c:v>0.44931377015284502</c:v>
                      </c:pt>
                      <c:pt idx="398">
                        <c:v>0.44422645937555899</c:v>
                      </c:pt>
                      <c:pt idx="399">
                        <c:v>0.43920402697247901</c:v>
                      </c:pt>
                      <c:pt idx="400">
                        <c:v>0.43431699291556403</c:v>
                      </c:pt>
                      <c:pt idx="401">
                        <c:v>0.42958651319640201</c:v>
                      </c:pt>
                      <c:pt idx="402">
                        <c:v>0.42496886543237899</c:v>
                      </c:pt>
                      <c:pt idx="403">
                        <c:v>0.42046263922405502</c:v>
                      </c:pt>
                      <c:pt idx="404">
                        <c:v>0.416069244970868</c:v>
                      </c:pt>
                      <c:pt idx="405">
                        <c:v>0.41180983866440801</c:v>
                      </c:pt>
                      <c:pt idx="406">
                        <c:v>0.40763928752261902</c:v>
                      </c:pt>
                      <c:pt idx="407">
                        <c:v>0.40356041234438</c:v>
                      </c:pt>
                      <c:pt idx="408">
                        <c:v>0.399614114713428</c:v>
                      </c:pt>
                      <c:pt idx="409">
                        <c:v>0.39575949304602598</c:v>
                      </c:pt>
                      <c:pt idx="410">
                        <c:v>0.39197116015226602</c:v>
                      </c:pt>
                      <c:pt idx="411">
                        <c:v>0.38824911603215101</c:v>
                      </c:pt>
                      <c:pt idx="412">
                        <c:v>0.38466247025820199</c:v>
                      </c:pt>
                      <c:pt idx="413">
                        <c:v>0.381119546866868</c:v>
                      </c:pt>
                      <c:pt idx="414">
                        <c:v>0.37766829943908398</c:v>
                      </c:pt>
                      <c:pt idx="415">
                        <c:v>0.37426077439391597</c:v>
                      </c:pt>
                      <c:pt idx="416">
                        <c:v>0.37091953812239198</c:v>
                      </c:pt>
                      <c:pt idx="417">
                        <c:v>0.36764741142338903</c:v>
                      </c:pt>
                      <c:pt idx="418">
                        <c:v>0.36441900710700298</c:v>
                      </c:pt>
                      <c:pt idx="419">
                        <c:v>0.36125971236313797</c:v>
                      </c:pt>
                      <c:pt idx="420">
                        <c:v>0.35812016321142298</c:v>
                      </c:pt>
                      <c:pt idx="421">
                        <c:v>0.355004590850174</c:v>
                      </c:pt>
                      <c:pt idx="422">
                        <c:v>0.35195530726257002</c:v>
                      </c:pt>
                      <c:pt idx="423">
                        <c:v>0.34892859006599197</c:v>
                      </c:pt>
                      <c:pt idx="424">
                        <c:v>0.34594700565147002</c:v>
                      </c:pt>
                      <c:pt idx="425">
                        <c:v>0.34296542123694901</c:v>
                      </c:pt>
                      <c:pt idx="426">
                        <c:v>0.34000640321345399</c:v>
                      </c:pt>
                      <c:pt idx="427">
                        <c:v>0.33706995158098702</c:v>
                      </c:pt>
                      <c:pt idx="428">
                        <c:v>0.334110933557493</c:v>
                      </c:pt>
                      <c:pt idx="429">
                        <c:v>0.33119704831605401</c:v>
                      </c:pt>
                      <c:pt idx="430">
                        <c:v>0.32828316307461503</c:v>
                      </c:pt>
                      <c:pt idx="431">
                        <c:v>0.32536786743373602</c:v>
                      </c:pt>
                      <c:pt idx="432">
                        <c:v>0.32245398219229598</c:v>
                      </c:pt>
                      <c:pt idx="433">
                        <c:v>0.31956266334188499</c:v>
                      </c:pt>
                      <c:pt idx="434">
                        <c:v>0.31658107892736298</c:v>
                      </c:pt>
                      <c:pt idx="435">
                        <c:v>0.31362206090386902</c:v>
                      </c:pt>
                      <c:pt idx="436">
                        <c:v>0.31068560927140199</c:v>
                      </c:pt>
                      <c:pt idx="437">
                        <c:v>0.30770402485687998</c:v>
                      </c:pt>
                      <c:pt idx="438">
                        <c:v>0.30474500683338501</c:v>
                      </c:pt>
                      <c:pt idx="439">
                        <c:v>0.30178457841045098</c:v>
                      </c:pt>
                      <c:pt idx="440">
                        <c:v>0.29878042760490198</c:v>
                      </c:pt>
                      <c:pt idx="441">
                        <c:v>0.29577768719879199</c:v>
                      </c:pt>
                      <c:pt idx="442">
                        <c:v>0.292773536393242</c:v>
                      </c:pt>
                      <c:pt idx="443">
                        <c:v>0.28974681919666501</c:v>
                      </c:pt>
                      <c:pt idx="444">
                        <c:v>0.28665240282700399</c:v>
                      </c:pt>
                      <c:pt idx="445">
                        <c:v>0.28353824086519502</c:v>
                      </c:pt>
                      <c:pt idx="446">
                        <c:v>0.28048895727759099</c:v>
                      </c:pt>
                      <c:pt idx="447">
                        <c:v>0.27737197451690299</c:v>
                      </c:pt>
                      <c:pt idx="448">
                        <c:v>0.27430153493770998</c:v>
                      </c:pt>
                      <c:pt idx="449">
                        <c:v>0.27120711856804902</c:v>
                      </c:pt>
                      <c:pt idx="450">
                        <c:v>0.26811411259782902</c:v>
                      </c:pt>
                      <c:pt idx="451">
                        <c:v>0.26499712983714102</c:v>
                      </c:pt>
                      <c:pt idx="452">
                        <c:v>0.26192669025794801</c:v>
                      </c:pt>
                      <c:pt idx="453">
                        <c:v>0.25885625067875401</c:v>
                      </c:pt>
                      <c:pt idx="454">
                        <c:v>0.25580696709114997</c:v>
                      </c:pt>
                      <c:pt idx="455">
                        <c:v>0.25271255072149001</c:v>
                      </c:pt>
                      <c:pt idx="456">
                        <c:v>0.24968724392435099</c:v>
                      </c:pt>
                      <c:pt idx="457">
                        <c:v>0.24668309311880199</c:v>
                      </c:pt>
                      <c:pt idx="458">
                        <c:v>0.24361124314016899</c:v>
                      </c:pt>
                      <c:pt idx="459">
                        <c:v>0.240652225116675</c:v>
                      </c:pt>
                      <c:pt idx="460">
                        <c:v>0.23769320709318101</c:v>
                      </c:pt>
                      <c:pt idx="461">
                        <c:v>0.234779321851741</c:v>
                      </c:pt>
                      <c:pt idx="462">
                        <c:v>0.23191056939235699</c:v>
                      </c:pt>
                      <c:pt idx="463">
                        <c:v>0.229040406533534</c:v>
                      </c:pt>
                      <c:pt idx="464">
                        <c:v>0.226216786856205</c:v>
                      </c:pt>
                      <c:pt idx="465">
                        <c:v>0.22341291277102601</c:v>
                      </c:pt>
                      <c:pt idx="466">
                        <c:v>0.220700714649396</c:v>
                      </c:pt>
                      <c:pt idx="467">
                        <c:v>0.21798851652776599</c:v>
                      </c:pt>
                      <c:pt idx="468">
                        <c:v>0.215344017579219</c:v>
                      </c:pt>
                      <c:pt idx="469">
                        <c:v>0.21272067462225899</c:v>
                      </c:pt>
                      <c:pt idx="470">
                        <c:v>0.21014246444735599</c:v>
                      </c:pt>
                      <c:pt idx="471">
                        <c:v>0.207654519836563</c:v>
                      </c:pt>
                      <c:pt idx="472">
                        <c:v>0.20516516482633099</c:v>
                      </c:pt>
                      <c:pt idx="473">
                        <c:v>0.202743508989181</c:v>
                      </c:pt>
                      <c:pt idx="474">
                        <c:v>0.20036839633352499</c:v>
                      </c:pt>
                      <c:pt idx="475">
                        <c:v>0.19799187327843101</c:v>
                      </c:pt>
                      <c:pt idx="476">
                        <c:v>0.19566048300539199</c:v>
                      </c:pt>
                      <c:pt idx="477">
                        <c:v>0.193441924687491</c:v>
                      </c:pt>
                      <c:pt idx="478">
                        <c:v>0.191244522361178</c:v>
                      </c:pt>
                      <c:pt idx="479">
                        <c:v>0.18909225281691999</c:v>
                      </c:pt>
                      <c:pt idx="480">
                        <c:v>0.18693998327266301</c:v>
                      </c:pt>
                      <c:pt idx="481">
                        <c:v>0.18487797929251501</c:v>
                      </c:pt>
                      <c:pt idx="482">
                        <c:v>0.182859697694984</c:v>
                      </c:pt>
                      <c:pt idx="483">
                        <c:v>0.18086539288792</c:v>
                      </c:pt>
                      <c:pt idx="484">
                        <c:v>0.17893737685449901</c:v>
                      </c:pt>
                      <c:pt idx="485">
                        <c:v>0.177054493603133</c:v>
                      </c:pt>
                      <c:pt idx="486">
                        <c:v>0.17517019995232799</c:v>
                      </c:pt>
                      <c:pt idx="487">
                        <c:v>0.17333244948301799</c:v>
                      </c:pt>
                      <c:pt idx="488">
                        <c:v>0.17156239818679</c:v>
                      </c:pt>
                      <c:pt idx="489">
                        <c:v>0.169813502882151</c:v>
                      </c:pt>
                      <c:pt idx="490">
                        <c:v>0.16810832996012801</c:v>
                      </c:pt>
                      <c:pt idx="491">
                        <c:v>0.16640597783698299</c:v>
                      </c:pt>
                      <c:pt idx="492">
                        <c:v>0.164768504088042</c:v>
                      </c:pt>
                      <c:pt idx="493">
                        <c:v>0.163156417529008</c:v>
                      </c:pt>
                      <c:pt idx="494">
                        <c:v>0.161562666162684</c:v>
                      </c:pt>
                      <c:pt idx="495">
                        <c:v>0.16001686837729301</c:v>
                      </c:pt>
                      <c:pt idx="496">
                        <c:v>0.15851479297451801</c:v>
                      </c:pt>
                      <c:pt idx="497">
                        <c:v>0.15699015118071599</c:v>
                      </c:pt>
                      <c:pt idx="498">
                        <c:v>0.15551064216896801</c:v>
                      </c:pt>
                      <c:pt idx="499">
                        <c:v>0.15407626593927701</c:v>
                      </c:pt>
                      <c:pt idx="500">
                        <c:v>0.15266304570117301</c:v>
                      </c:pt>
                      <c:pt idx="501">
                        <c:v>0.15125123586250799</c:v>
                      </c:pt>
                      <c:pt idx="502">
                        <c:v>0.14988314840646</c:v>
                      </c:pt>
                      <c:pt idx="503">
                        <c:v>0.14853903774087801</c:v>
                      </c:pt>
                      <c:pt idx="504">
                        <c:v>0.14719492707529699</c:v>
                      </c:pt>
                      <c:pt idx="505">
                        <c:v>0.14587056200186499</c:v>
                      </c:pt>
                      <c:pt idx="506">
                        <c:v>0.14457158411833801</c:v>
                      </c:pt>
                      <c:pt idx="507">
                        <c:v>0.14327119583537201</c:v>
                      </c:pt>
                      <c:pt idx="508">
                        <c:v>0.141993373943434</c:v>
                      </c:pt>
                      <c:pt idx="509">
                        <c:v>0.14073811844252401</c:v>
                      </c:pt>
                      <c:pt idx="510">
                        <c:v>0.13948145254217401</c:v>
                      </c:pt>
                      <c:pt idx="511">
                        <c:v>0.138227607440703</c:v>
                      </c:pt>
                      <c:pt idx="512">
                        <c:v>0.137016074322409</c:v>
                      </c:pt>
                      <c:pt idx="513">
                        <c:v>0.135783385212526</c:v>
                      </c:pt>
                      <c:pt idx="514">
                        <c:v>0.13457326249367099</c:v>
                      </c:pt>
                      <c:pt idx="515">
                        <c:v>0.13338429576640401</c:v>
                      </c:pt>
                      <c:pt idx="516">
                        <c:v>0.13219673943857599</c:v>
                      </c:pt>
                      <c:pt idx="517">
                        <c:v>0.13100777271131001</c:v>
                      </c:pt>
                      <c:pt idx="518">
                        <c:v>0.12982021638348201</c:v>
                      </c:pt>
                      <c:pt idx="519">
                        <c:v>0.12863266005565399</c:v>
                      </c:pt>
                      <c:pt idx="520">
                        <c:v>0.127466259719415</c:v>
                      </c:pt>
                      <c:pt idx="521">
                        <c:v>0.12630126978261499</c:v>
                      </c:pt>
                      <c:pt idx="522">
                        <c:v>0.12515743583740299</c:v>
                      </c:pt>
                      <c:pt idx="523">
                        <c:v>0.12396846911013699</c:v>
                      </c:pt>
                      <c:pt idx="524">
                        <c:v>0.12282604556436399</c:v>
                      </c:pt>
                      <c:pt idx="525">
                        <c:v>0.12170477801018</c:v>
                      </c:pt>
                      <c:pt idx="526">
                        <c:v>0.12056094406496801</c:v>
                      </c:pt>
                      <c:pt idx="527">
                        <c:v>0.11941852051919601</c:v>
                      </c:pt>
                      <c:pt idx="528">
                        <c:v>0.118321229755479</c:v>
                      </c:pt>
                      <c:pt idx="529">
                        <c:v>0.117199962201295</c:v>
                      </c:pt>
                      <c:pt idx="530">
                        <c:v>0.116101261038139</c:v>
                      </c:pt>
                      <c:pt idx="531">
                        <c:v>0.114979993483955</c:v>
                      </c:pt>
                      <c:pt idx="532">
                        <c:v>0.113903858711826</c:v>
                      </c:pt>
                      <c:pt idx="533">
                        <c:v>0.11282913433913599</c:v>
                      </c:pt>
                      <c:pt idx="534">
                        <c:v>0.111751589167568</c:v>
                      </c:pt>
                      <c:pt idx="535">
                        <c:v>0.110698020786467</c:v>
                      </c:pt>
                      <c:pt idx="536">
                        <c:v>0.109621886014338</c:v>
                      </c:pt>
                      <c:pt idx="537">
                        <c:v>0.10859088402426401</c:v>
                      </c:pt>
                      <c:pt idx="538">
                        <c:v>0.107537315643163</c:v>
                      </c:pt>
                      <c:pt idx="539">
                        <c:v>0.10650631365309</c:v>
                      </c:pt>
                      <c:pt idx="540">
                        <c:v>0.105497878054043</c:v>
                      </c:pt>
                      <c:pt idx="541">
                        <c:v>0.10446687606397</c:v>
                      </c:pt>
                      <c:pt idx="542">
                        <c:v>0.103479596456512</c:v>
                      </c:pt>
                      <c:pt idx="543">
                        <c:v>0.10247116085746601</c:v>
                      </c:pt>
                      <c:pt idx="544">
                        <c:v>0.101485291649448</c:v>
                      </c:pt>
                      <c:pt idx="545">
                        <c:v>0.100475445650963</c:v>
                      </c:pt>
                      <c:pt idx="546">
                        <c:v>9.9533298825560404E-2</c:v>
                      </c:pt>
                      <c:pt idx="547">
                        <c:v>9.8569996008569402E-2</c:v>
                      </c:pt>
                      <c:pt idx="548">
                        <c:v>9.7606693191578595E-2</c:v>
                      </c:pt>
                      <c:pt idx="549">
                        <c:v>9.6641979975148506E-2</c:v>
                      </c:pt>
                      <c:pt idx="550">
                        <c:v>9.5723809940212998E-2</c:v>
                      </c:pt>
                      <c:pt idx="551">
                        <c:v>9.4826795896865698E-2</c:v>
                      </c:pt>
                      <c:pt idx="552">
                        <c:v>9.3929781853518399E-2</c:v>
                      </c:pt>
                      <c:pt idx="553">
                        <c:v>9.3055334201198797E-2</c:v>
                      </c:pt>
                      <c:pt idx="554">
                        <c:v>9.2159730557291195E-2</c:v>
                      </c:pt>
                      <c:pt idx="555">
                        <c:v>9.1285282904971607E-2</c:v>
                      </c:pt>
                      <c:pt idx="556">
                        <c:v>9.0410835252652005E-2</c:v>
                      </c:pt>
                      <c:pt idx="557">
                        <c:v>8.9558953991359699E-2</c:v>
                      </c:pt>
                      <c:pt idx="558">
                        <c:v>8.8707072730067907E-2</c:v>
                      </c:pt>
                      <c:pt idx="559">
                        <c:v>8.7877757859803202E-2</c:v>
                      </c:pt>
                      <c:pt idx="560">
                        <c:v>8.7069598981127205E-2</c:v>
                      </c:pt>
                      <c:pt idx="561">
                        <c:v>8.6241694510302405E-2</c:v>
                      </c:pt>
                      <c:pt idx="562">
                        <c:v>8.5434946031065495E-2</c:v>
                      </c:pt>
                      <c:pt idx="563">
                        <c:v>8.4649353543416794E-2</c:v>
                      </c:pt>
                      <c:pt idx="564">
                        <c:v>8.3865171455207693E-2</c:v>
                      </c:pt>
                      <c:pt idx="565">
                        <c:v>8.3080989366998606E-2</c:v>
                      </c:pt>
                      <c:pt idx="566">
                        <c:v>8.2295396879349794E-2</c:v>
                      </c:pt>
                      <c:pt idx="567">
                        <c:v>8.15549371737566E-2</c:v>
                      </c:pt>
                      <c:pt idx="568">
                        <c:v>8.0815887867603103E-2</c:v>
                      </c:pt>
                      <c:pt idx="569">
                        <c:v>8.0075428162009799E-2</c:v>
                      </c:pt>
                      <c:pt idx="570">
                        <c:v>7.93589452468835E-2</c:v>
                      </c:pt>
                      <c:pt idx="571">
                        <c:v>7.8618485541290306E-2</c:v>
                      </c:pt>
                      <c:pt idx="572">
                        <c:v>7.7923158617751995E-2</c:v>
                      </c:pt>
                      <c:pt idx="573">
                        <c:v>7.7206675702625599E-2</c:v>
                      </c:pt>
                      <c:pt idx="574">
                        <c:v>7.6535325569554294E-2</c:v>
                      </c:pt>
                      <c:pt idx="575">
                        <c:v>7.5883721028632403E-2</c:v>
                      </c:pt>
                      <c:pt idx="576">
                        <c:v>7.5188394105094203E-2</c:v>
                      </c:pt>
                      <c:pt idx="577">
                        <c:v>7.45156335725842E-2</c:v>
                      </c:pt>
                      <c:pt idx="578">
                        <c:v>7.3844283439512895E-2</c:v>
                      </c:pt>
                      <c:pt idx="579">
                        <c:v>7.3192678898590893E-2</c:v>
                      </c:pt>
                      <c:pt idx="580">
                        <c:v>7.2543895156547397E-2</c:v>
                      </c:pt>
                      <c:pt idx="581">
                        <c:v>7.1916267406091805E-2</c:v>
                      </c:pt>
                      <c:pt idx="582">
                        <c:v>7.1311206046664605E-2</c:v>
                      </c:pt>
                      <c:pt idx="583">
                        <c:v>7.0682167896769899E-2</c:v>
                      </c:pt>
                      <c:pt idx="584">
                        <c:v>7.0078516936781396E-2</c:v>
                      </c:pt>
                      <c:pt idx="585">
                        <c:v>6.9473455577354098E-2</c:v>
                      </c:pt>
                      <c:pt idx="586">
                        <c:v>6.8889550209514899E-2</c:v>
                      </c:pt>
                      <c:pt idx="587">
                        <c:v>6.8284488850087199E-2</c:v>
                      </c:pt>
                      <c:pt idx="588">
                        <c:v>6.7724560272714895E-2</c:v>
                      </c:pt>
                      <c:pt idx="589">
                        <c:v>6.7140654904875294E-2</c:v>
                      </c:pt>
                      <c:pt idx="590">
                        <c:v>6.6579315928063904E-2</c:v>
                      </c:pt>
                      <c:pt idx="591">
                        <c:v>6.6041953741718798E-2</c:v>
                      </c:pt>
                      <c:pt idx="592">
                        <c:v>6.5525747546962401E-2</c:v>
                      </c:pt>
                      <c:pt idx="593">
                        <c:v>6.4967229369029295E-2</c:v>
                      </c:pt>
                      <c:pt idx="594">
                        <c:v>6.44284567832452E-2</c:v>
                      </c:pt>
                      <c:pt idx="595">
                        <c:v>6.3934816979516501E-2</c:v>
                      </c:pt>
                      <c:pt idx="596">
                        <c:v>6.3397454793172006E-2</c:v>
                      </c:pt>
                      <c:pt idx="597">
                        <c:v>6.2903814989442905E-2</c:v>
                      </c:pt>
                      <c:pt idx="598">
                        <c:v>6.2387608794686397E-2</c:v>
                      </c:pt>
                      <c:pt idx="599">
                        <c:v>6.1917945781424698E-2</c:v>
                      </c:pt>
                      <c:pt idx="600">
                        <c:v>6.1424305977696103E-2</c:v>
                      </c:pt>
                      <c:pt idx="601">
                        <c:v>6.0932076573406102E-2</c:v>
                      </c:pt>
                      <c:pt idx="602">
                        <c:v>6.0459592761266001E-2</c:v>
                      </c:pt>
                      <c:pt idx="603">
                        <c:v>6.0033652130619501E-2</c:v>
                      </c:pt>
                      <c:pt idx="604">
                        <c:v>5.9563989117357802E-2</c:v>
                      </c:pt>
                      <c:pt idx="605">
                        <c:v>5.9094326104095603E-2</c:v>
                      </c:pt>
                      <c:pt idx="606">
                        <c:v>5.86444086829827E-2</c:v>
                      </c:pt>
                      <c:pt idx="607">
                        <c:v>5.8195901661309599E-2</c:v>
                      </c:pt>
                      <c:pt idx="608">
                        <c:v>5.77473946396359E-2</c:v>
                      </c:pt>
                      <c:pt idx="609">
                        <c:v>5.73454307994564E-2</c:v>
                      </c:pt>
                      <c:pt idx="610">
                        <c:v>5.6919490168810503E-2</c:v>
                      </c:pt>
                      <c:pt idx="611">
                        <c:v>5.6493549538164503E-2</c:v>
                      </c:pt>
                      <c:pt idx="612">
                        <c:v>5.6088764899106802E-2</c:v>
                      </c:pt>
                      <c:pt idx="613">
                        <c:v>5.5686801058927801E-2</c:v>
                      </c:pt>
                      <c:pt idx="614">
                        <c:v>5.5282016419870003E-2</c:v>
                      </c:pt>
                      <c:pt idx="615">
                        <c:v>5.4878642180251701E-2</c:v>
                      </c:pt>
                      <c:pt idx="616">
                        <c:v>5.4497834331660798E-2</c:v>
                      </c:pt>
                      <c:pt idx="617">
                        <c:v>5.4117026483069902E-2</c:v>
                      </c:pt>
                      <c:pt idx="618">
                        <c:v>5.3691085852423999E-2</c:v>
                      </c:pt>
                      <c:pt idx="619">
                        <c:v>5.3308867604393899E-2</c:v>
                      </c:pt>
                      <c:pt idx="620">
                        <c:v>5.2950626146830798E-2</c:v>
                      </c:pt>
                      <c:pt idx="621">
                        <c:v>5.2613540680856198E-2</c:v>
                      </c:pt>
                      <c:pt idx="622">
                        <c:v>5.2255299223293E-2</c:v>
                      </c:pt>
                      <c:pt idx="623">
                        <c:v>5.1874491374702097E-2</c:v>
                      </c:pt>
                      <c:pt idx="624">
                        <c:v>5.1538816308166702E-2</c:v>
                      </c:pt>
                      <c:pt idx="625">
                        <c:v>5.1180574850603601E-2</c:v>
                      </c:pt>
                      <c:pt idx="626">
                        <c:v>5.0820922993600602E-2</c:v>
                      </c:pt>
                      <c:pt idx="627">
                        <c:v>5.0485247927065199E-2</c:v>
                      </c:pt>
                      <c:pt idx="628">
                        <c:v>5.0148162461090599E-2</c:v>
                      </c:pt>
                      <c:pt idx="629">
                        <c:v>4.9833643386143399E-2</c:v>
                      </c:pt>
                      <c:pt idx="630">
                        <c:v>4.9475401928580097E-2</c:v>
                      </c:pt>
                      <c:pt idx="631">
                        <c:v>4.9138316462605101E-2</c:v>
                      </c:pt>
                      <c:pt idx="632">
                        <c:v>4.8826618186536698E-2</c:v>
                      </c:pt>
                      <c:pt idx="633">
                        <c:v>4.8534665502617001E-2</c:v>
                      </c:pt>
                      <c:pt idx="634">
                        <c:v>4.8220146427669697E-2</c:v>
                      </c:pt>
                      <c:pt idx="635">
                        <c:v>4.7929604143189301E-2</c:v>
                      </c:pt>
                      <c:pt idx="636">
                        <c:v>4.7615085068241997E-2</c:v>
                      </c:pt>
                      <c:pt idx="637">
                        <c:v>4.7279410001706497E-2</c:v>
                      </c:pt>
                      <c:pt idx="638">
                        <c:v>4.6987457317787001E-2</c:v>
                      </c:pt>
                      <c:pt idx="639">
                        <c:v>4.6695504633867402E-2</c:v>
                      </c:pt>
                      <c:pt idx="640">
                        <c:v>4.6404962349386999E-2</c:v>
                      </c:pt>
                      <c:pt idx="641">
                        <c:v>4.61144200649065E-2</c:v>
                      </c:pt>
                      <c:pt idx="642">
                        <c:v>4.58210569815478E-2</c:v>
                      </c:pt>
                      <c:pt idx="643">
                        <c:v>4.5530514697067398E-2</c:v>
                      </c:pt>
                      <c:pt idx="644">
                        <c:v>4.5239972412586898E-2</c:v>
                      </c:pt>
                      <c:pt idx="645">
                        <c:v>4.4970586119694601E-2</c:v>
                      </c:pt>
                      <c:pt idx="646">
                        <c:v>4.4701199826802797E-2</c:v>
                      </c:pt>
                      <c:pt idx="647">
                        <c:v>4.4433223933350197E-2</c:v>
                      </c:pt>
                      <c:pt idx="648">
                        <c:v>4.4162427241018598E-2</c:v>
                      </c:pt>
                      <c:pt idx="649">
                        <c:v>4.38718849565383E-2</c:v>
                      </c:pt>
                      <c:pt idx="650">
                        <c:v>4.3602498663646398E-2</c:v>
                      </c:pt>
                      <c:pt idx="651">
                        <c:v>4.3378245152809497E-2</c:v>
                      </c:pt>
                      <c:pt idx="652">
                        <c:v>4.3086292468889897E-2</c:v>
                      </c:pt>
                      <c:pt idx="653">
                        <c:v>4.2839472567025402E-2</c:v>
                      </c:pt>
                      <c:pt idx="654">
                        <c:v>4.2548930282544903E-2</c:v>
                      </c:pt>
                      <c:pt idx="655">
                        <c:v>4.2324676771708203E-2</c:v>
                      </c:pt>
                      <c:pt idx="656">
                        <c:v>4.2055290478816301E-2</c:v>
                      </c:pt>
                      <c:pt idx="657">
                        <c:v>4.1808470576951702E-2</c:v>
                      </c:pt>
                      <c:pt idx="658">
                        <c:v>4.15630610745268E-2</c:v>
                      </c:pt>
                      <c:pt idx="659">
                        <c:v>4.1316241172662201E-2</c:v>
                      </c:pt>
                      <c:pt idx="660">
                        <c:v>4.1069421270798198E-2</c:v>
                      </c:pt>
                      <c:pt idx="661">
                        <c:v>4.0822601368933599E-2</c:v>
                      </c:pt>
                      <c:pt idx="662">
                        <c:v>4.0599758257535902E-2</c:v>
                      </c:pt>
                      <c:pt idx="663">
                        <c:v>4.0352938355671802E-2</c:v>
                      </c:pt>
                      <c:pt idx="664">
                        <c:v>4.0106118453807203E-2</c:v>
                      </c:pt>
                      <c:pt idx="665">
                        <c:v>3.9859298551942701E-2</c:v>
                      </c:pt>
                      <c:pt idx="666">
                        <c:v>3.96350450411058E-2</c:v>
                      </c:pt>
                      <c:pt idx="667">
                        <c:v>3.9410791530268899E-2</c:v>
                      </c:pt>
                      <c:pt idx="668">
                        <c:v>3.9163971628404903E-2</c:v>
                      </c:pt>
                      <c:pt idx="669">
                        <c:v>3.8941128517007297E-2</c:v>
                      </c:pt>
                      <c:pt idx="670">
                        <c:v>3.8715464606731198E-2</c:v>
                      </c:pt>
                      <c:pt idx="671">
                        <c:v>3.8491211095894401E-2</c:v>
                      </c:pt>
                      <c:pt idx="672">
                        <c:v>3.8245801593468999E-2</c:v>
                      </c:pt>
                      <c:pt idx="673">
                        <c:v>3.8042704074220703E-2</c:v>
                      </c:pt>
                      <c:pt idx="674">
                        <c:v>3.7819860962823103E-2</c:v>
                      </c:pt>
                      <c:pt idx="675">
                        <c:v>3.7616763443574799E-2</c:v>
                      </c:pt>
                      <c:pt idx="676">
                        <c:v>3.7393920332177102E-2</c:v>
                      </c:pt>
                      <c:pt idx="677">
                        <c:v>3.7168256421901101E-2</c:v>
                      </c:pt>
                      <c:pt idx="678">
                        <c:v>3.6966569302092099E-2</c:v>
                      </c:pt>
                      <c:pt idx="679">
                        <c:v>3.6742315791255198E-2</c:v>
                      </c:pt>
                      <c:pt idx="680">
                        <c:v>3.6519472679857598E-2</c:v>
                      </c:pt>
                      <c:pt idx="681">
                        <c:v>3.6316375160609399E-2</c:v>
                      </c:pt>
                      <c:pt idx="682">
                        <c:v>3.61146880407998E-2</c:v>
                      </c:pt>
                      <c:pt idx="683">
                        <c:v>3.5891844929402103E-2</c:v>
                      </c:pt>
                      <c:pt idx="684">
                        <c:v>3.56887474101538E-2</c:v>
                      </c:pt>
                      <c:pt idx="685">
                        <c:v>3.5487060290344798E-2</c:v>
                      </c:pt>
                      <c:pt idx="686">
                        <c:v>3.5262806779507903E-2</c:v>
                      </c:pt>
                      <c:pt idx="687">
                        <c:v>3.50836860507261E-2</c:v>
                      </c:pt>
                      <c:pt idx="688">
                        <c:v>3.4881998930917001E-2</c:v>
                      </c:pt>
                      <c:pt idx="689">
                        <c:v>3.4680311811107999E-2</c:v>
                      </c:pt>
                      <c:pt idx="690">
                        <c:v>3.4478624691298802E-2</c:v>
                      </c:pt>
                      <c:pt idx="691">
                        <c:v>3.4276937571489301E-2</c:v>
                      </c:pt>
                      <c:pt idx="692">
                        <c:v>3.4075250451680097E-2</c:v>
                      </c:pt>
                      <c:pt idx="693">
                        <c:v>3.38961297228988E-2</c:v>
                      </c:pt>
                      <c:pt idx="694">
                        <c:v>3.3717008994116997E-2</c:v>
                      </c:pt>
                      <c:pt idx="695">
                        <c:v>3.35139114748687E-2</c:v>
                      </c:pt>
                      <c:pt idx="696">
                        <c:v>3.3334790746086897E-2</c:v>
                      </c:pt>
                      <c:pt idx="697">
                        <c:v>3.3133103626277902E-2</c:v>
                      </c:pt>
                      <c:pt idx="698">
                        <c:v>3.2932826905907903E-2</c:v>
                      </c:pt>
                      <c:pt idx="699">
                        <c:v>3.2753706177126099E-2</c:v>
                      </c:pt>
                      <c:pt idx="700">
                        <c:v>3.2550608657877803E-2</c:v>
                      </c:pt>
                      <c:pt idx="701">
                        <c:v>3.2348921538068801E-2</c:v>
                      </c:pt>
                      <c:pt idx="702">
                        <c:v>3.21698008092869E-2</c:v>
                      </c:pt>
                      <c:pt idx="703">
                        <c:v>3.1968113689477801E-2</c:v>
                      </c:pt>
                      <c:pt idx="704">
                        <c:v>3.1811559351723799E-2</c:v>
                      </c:pt>
                      <c:pt idx="705">
                        <c:v>3.1632438622942398E-2</c:v>
                      </c:pt>
                      <c:pt idx="706">
                        <c:v>3.1429341103693699E-2</c:v>
                      </c:pt>
                      <c:pt idx="707">
                        <c:v>3.12276539838846E-2</c:v>
                      </c:pt>
                      <c:pt idx="708">
                        <c:v>3.1048533255103299E-2</c:v>
                      </c:pt>
                      <c:pt idx="709">
                        <c:v>3.08468461352936E-2</c:v>
                      </c:pt>
                      <c:pt idx="710">
                        <c:v>3.0690291797539598E-2</c:v>
                      </c:pt>
                      <c:pt idx="711">
                        <c:v>3.0532327060346798E-2</c:v>
                      </c:pt>
                      <c:pt idx="712">
                        <c:v>3.03320503399764E-2</c:v>
                      </c:pt>
                      <c:pt idx="713">
                        <c:v>3.01529296111951E-2</c:v>
                      </c:pt>
                      <c:pt idx="714">
                        <c:v>2.99738088824133E-2</c:v>
                      </c:pt>
                      <c:pt idx="715">
                        <c:v>2.9793277754192798E-2</c:v>
                      </c:pt>
                      <c:pt idx="716">
                        <c:v>2.9614157025410901E-2</c:v>
                      </c:pt>
                      <c:pt idx="717">
                        <c:v>2.94576026876569E-2</c:v>
                      </c:pt>
                      <c:pt idx="718">
                        <c:v>2.9278481958875498E-2</c:v>
                      </c:pt>
                      <c:pt idx="719">
                        <c:v>2.9099361230093702E-2</c:v>
                      </c:pt>
                      <c:pt idx="720">
                        <c:v>2.8920240501312401E-2</c:v>
                      </c:pt>
                      <c:pt idx="721">
                        <c:v>2.8762275764119199E-2</c:v>
                      </c:pt>
                      <c:pt idx="722">
                        <c:v>2.8583155035337302E-2</c:v>
                      </c:pt>
                      <c:pt idx="723">
                        <c:v>2.84040343065559E-2</c:v>
                      </c:pt>
                      <c:pt idx="724">
                        <c:v>2.82249135777741E-2</c:v>
                      </c:pt>
                      <c:pt idx="725">
                        <c:v>2.80457928489928E-2</c:v>
                      </c:pt>
                      <c:pt idx="726">
                        <c:v>2.7887828111799601E-2</c:v>
                      </c:pt>
                      <c:pt idx="727">
                        <c:v>2.7731273774045499E-2</c:v>
                      </c:pt>
                      <c:pt idx="728">
                        <c:v>2.7573309036852199E-2</c:v>
                      </c:pt>
                      <c:pt idx="729">
                        <c:v>2.7394188308070399E-2</c:v>
                      </c:pt>
                      <c:pt idx="730">
                        <c:v>2.72376339703168E-2</c:v>
                      </c:pt>
                      <c:pt idx="731">
                        <c:v>2.7058513241535E-2</c:v>
                      </c:pt>
                      <c:pt idx="732">
                        <c:v>2.6901958903780901E-2</c:v>
                      </c:pt>
                      <c:pt idx="733">
                        <c:v>2.67214277755604E-2</c:v>
                      </c:pt>
                      <c:pt idx="734">
                        <c:v>2.6566283837245502E-2</c:v>
                      </c:pt>
                      <c:pt idx="735">
                        <c:v>2.6387163108463701E-2</c:v>
                      </c:pt>
                      <c:pt idx="736">
                        <c:v>2.6229198371270399E-2</c:v>
                      </c:pt>
                      <c:pt idx="737">
                        <c:v>2.6093800025104901E-2</c:v>
                      </c:pt>
                      <c:pt idx="738">
                        <c:v>2.59146792963235E-2</c:v>
                      </c:pt>
                      <c:pt idx="739">
                        <c:v>2.57806913495973E-2</c:v>
                      </c:pt>
                      <c:pt idx="740">
                        <c:v>2.56015706208154E-2</c:v>
                      </c:pt>
                      <c:pt idx="741">
                        <c:v>2.54224498920336E-2</c:v>
                      </c:pt>
                      <c:pt idx="742">
                        <c:v>2.5287051545868099E-2</c:v>
                      </c:pt>
                      <c:pt idx="743">
                        <c:v>2.5130497208114E-2</c:v>
                      </c:pt>
                      <c:pt idx="744">
                        <c:v>2.49725324709207E-2</c:v>
                      </c:pt>
                      <c:pt idx="745">
                        <c:v>2.4817388532606299E-2</c:v>
                      </c:pt>
                      <c:pt idx="746">
                        <c:v>2.4638267803824498E-2</c:v>
                      </c:pt>
                      <c:pt idx="747">
                        <c:v>2.4502869457659001E-2</c:v>
                      </c:pt>
                      <c:pt idx="748">
                        <c:v>2.4346315119904899E-2</c:v>
                      </c:pt>
                      <c:pt idx="749">
                        <c:v>2.4188350382711599E-2</c:v>
                      </c:pt>
                      <c:pt idx="750">
                        <c:v>2.4033206444397201E-2</c:v>
                      </c:pt>
                      <c:pt idx="751">
                        <c:v>2.3854085715615401E-2</c:v>
                      </c:pt>
                      <c:pt idx="752">
                        <c:v>2.37186873694499E-2</c:v>
                      </c:pt>
                      <c:pt idx="753">
                        <c:v>2.35607226322566E-2</c:v>
                      </c:pt>
                      <c:pt idx="754">
                        <c:v>2.3404168294502498E-2</c:v>
                      </c:pt>
                      <c:pt idx="755">
                        <c:v>2.32476139567485E-2</c:v>
                      </c:pt>
                      <c:pt idx="756">
                        <c:v>2.3091059618994401E-2</c:v>
                      </c:pt>
                      <c:pt idx="757">
                        <c:v>2.2933094881801199E-2</c:v>
                      </c:pt>
                      <c:pt idx="758">
                        <c:v>2.2800517334513899E-2</c:v>
                      </c:pt>
                      <c:pt idx="759">
                        <c:v>2.26425525973207E-2</c:v>
                      </c:pt>
                      <c:pt idx="760">
                        <c:v>2.2485998259567101E-2</c:v>
                      </c:pt>
                      <c:pt idx="761">
                        <c:v>2.2350599913401201E-2</c:v>
                      </c:pt>
                      <c:pt idx="762">
                        <c:v>2.2194045575647501E-2</c:v>
                      </c:pt>
                      <c:pt idx="763">
                        <c:v>2.2037491237893399E-2</c:v>
                      </c:pt>
                      <c:pt idx="764">
                        <c:v>2.18795265007002E-2</c:v>
                      </c:pt>
                      <c:pt idx="765">
                        <c:v>2.17455385539739E-2</c:v>
                      </c:pt>
                      <c:pt idx="766">
                        <c:v>2.16115506072476E-2</c:v>
                      </c:pt>
                      <c:pt idx="767">
                        <c:v>2.1476152261081599E-2</c:v>
                      </c:pt>
                      <c:pt idx="768">
                        <c:v>2.1297031532300201E-2</c:v>
                      </c:pt>
                      <c:pt idx="769">
                        <c:v>2.11856099766011E-2</c:v>
                      </c:pt>
                      <c:pt idx="770">
                        <c:v>2.1027645239407901E-2</c:v>
                      </c:pt>
                      <c:pt idx="771">
                        <c:v>2.0893657292681601E-2</c:v>
                      </c:pt>
                      <c:pt idx="772">
                        <c:v>2.0737102954927498E-2</c:v>
                      </c:pt>
                      <c:pt idx="773">
                        <c:v>2.0579138217734699E-2</c:v>
                      </c:pt>
                      <c:pt idx="774">
                        <c:v>2.04225838799806E-2</c:v>
                      </c:pt>
                      <c:pt idx="775">
                        <c:v>2.02885959332543E-2</c:v>
                      </c:pt>
                      <c:pt idx="776">
                        <c:v>2.0132041595500201E-2</c:v>
                      </c:pt>
                      <c:pt idx="777">
                        <c:v>2.00206200398012E-2</c:v>
                      </c:pt>
                      <c:pt idx="778">
                        <c:v>1.9840088911580601E-2</c:v>
                      </c:pt>
                      <c:pt idx="779">
                        <c:v>1.9683534573826499E-2</c:v>
                      </c:pt>
                      <c:pt idx="780">
                        <c:v>1.95255698366333E-2</c:v>
                      </c:pt>
                      <c:pt idx="781">
                        <c:v>1.9391581889907E-2</c:v>
                      </c:pt>
                      <c:pt idx="782">
                        <c:v>1.9235027552152902E-2</c:v>
                      </c:pt>
                      <c:pt idx="783">
                        <c:v>1.9055906823371101E-2</c:v>
                      </c:pt>
                      <c:pt idx="784">
                        <c:v>1.8943074868233298E-2</c:v>
                      </c:pt>
                      <c:pt idx="785">
                        <c:v>1.8809086921506998E-2</c:v>
                      </c:pt>
                      <c:pt idx="786">
                        <c:v>1.8673688575341501E-2</c:v>
                      </c:pt>
                      <c:pt idx="787">
                        <c:v>1.8517134237587399E-2</c:v>
                      </c:pt>
                      <c:pt idx="788">
                        <c:v>1.8383146290861099E-2</c:v>
                      </c:pt>
                      <c:pt idx="789">
                        <c:v>1.8226591953107101E-2</c:v>
                      </c:pt>
                      <c:pt idx="790">
                        <c:v>1.80926040063807E-2</c:v>
                      </c:pt>
                      <c:pt idx="791">
                        <c:v>1.79346392691874E-2</c:v>
                      </c:pt>
                      <c:pt idx="792">
                        <c:v>1.7799240923021899E-2</c:v>
                      </c:pt>
                      <c:pt idx="793">
                        <c:v>1.7666663375734699E-2</c:v>
                      </c:pt>
                      <c:pt idx="794">
                        <c:v>1.7531265029568699E-2</c:v>
                      </c:pt>
                      <c:pt idx="795">
                        <c:v>1.73733002923755E-2</c:v>
                      </c:pt>
                      <c:pt idx="796">
                        <c:v>1.7218156354061102E-2</c:v>
                      </c:pt>
                      <c:pt idx="797">
                        <c:v>1.71053243989229E-2</c:v>
                      </c:pt>
                      <c:pt idx="798">
                        <c:v>1.6971336452196499E-2</c:v>
                      </c:pt>
                      <c:pt idx="799">
                        <c:v>1.6835938106031002E-2</c:v>
                      </c:pt>
                      <c:pt idx="800">
                        <c:v>1.6677973368837799E-2</c:v>
                      </c:pt>
                      <c:pt idx="801">
                        <c:v>1.6545395821550599E-2</c:v>
                      </c:pt>
                      <c:pt idx="802">
                        <c:v>1.6409997475385098E-2</c:v>
                      </c:pt>
                      <c:pt idx="803">
                        <c:v>1.62520327381919E-2</c:v>
                      </c:pt>
                      <c:pt idx="804">
                        <c:v>1.6119455190904599E-2</c:v>
                      </c:pt>
                      <c:pt idx="805">
                        <c:v>1.5984056844738699E-2</c:v>
                      </c:pt>
                      <c:pt idx="806">
                        <c:v>1.5850068898012298E-2</c:v>
                      </c:pt>
                      <c:pt idx="807">
                        <c:v>1.5692104160819099E-2</c:v>
                      </c:pt>
                      <c:pt idx="808">
                        <c:v>1.5535549823065001E-2</c:v>
                      </c:pt>
                      <c:pt idx="809">
                        <c:v>1.54241282673664E-2</c:v>
                      </c:pt>
                      <c:pt idx="810">
                        <c:v>1.52661635301732E-2</c:v>
                      </c:pt>
                      <c:pt idx="811">
                        <c:v>1.51335859828861E-2</c:v>
                      </c:pt>
                      <c:pt idx="812">
                        <c:v>1.49756212456927E-2</c:v>
                      </c:pt>
                      <c:pt idx="813">
                        <c:v>1.4840222899527199E-2</c:v>
                      </c:pt>
                      <c:pt idx="814">
                        <c:v>1.4706234952800899E-2</c:v>
                      </c:pt>
                      <c:pt idx="815">
                        <c:v>1.4549680615046801E-2</c:v>
                      </c:pt>
                      <c:pt idx="816">
                        <c:v>1.43931262772927E-2</c:v>
                      </c:pt>
                      <c:pt idx="817">
                        <c:v>1.42802943221551E-2</c:v>
                      </c:pt>
                      <c:pt idx="818">
                        <c:v>1.4144895975989001E-2</c:v>
                      </c:pt>
                      <c:pt idx="819">
                        <c:v>1.3989752037674601E-2</c:v>
                      </c:pt>
                      <c:pt idx="820">
                        <c:v>1.38543536915086E-2</c:v>
                      </c:pt>
                      <c:pt idx="821">
                        <c:v>1.3718955345343099E-2</c:v>
                      </c:pt>
                      <c:pt idx="822">
                        <c:v>1.3607533789644501E-2</c:v>
                      </c:pt>
                      <c:pt idx="823">
                        <c:v>1.34509794518904E-2</c:v>
                      </c:pt>
                      <c:pt idx="824">
                        <c:v>1.33395578961919E-2</c:v>
                      </c:pt>
                      <c:pt idx="825">
                        <c:v>1.3181593158998599E-2</c:v>
                      </c:pt>
                      <c:pt idx="826">
                        <c:v>1.30250388212445E-2</c:v>
                      </c:pt>
                      <c:pt idx="827">
                        <c:v>1.28684844834904E-2</c:v>
                      </c:pt>
                      <c:pt idx="828">
                        <c:v>1.27556525283522E-2</c:v>
                      </c:pt>
                      <c:pt idx="829">
                        <c:v>1.2621664581625801E-2</c:v>
                      </c:pt>
                      <c:pt idx="830">
                        <c:v>1.24862662354603E-2</c:v>
                      </c:pt>
                      <c:pt idx="831">
                        <c:v>1.23748446797618E-2</c:v>
                      </c:pt>
                      <c:pt idx="832">
                        <c:v>1.2195723950979899E-2</c:v>
                      </c:pt>
                      <c:pt idx="833">
                        <c:v>1.20603256048144E-2</c:v>
                      </c:pt>
                      <c:pt idx="834">
                        <c:v>1.1926337658088201E-2</c:v>
                      </c:pt>
                      <c:pt idx="835">
                        <c:v>1.17697833203341E-2</c:v>
                      </c:pt>
                      <c:pt idx="836">
                        <c:v>1.1635795373607699E-2</c:v>
                      </c:pt>
                      <c:pt idx="837">
                        <c:v>1.15003970274422E-2</c:v>
                      </c:pt>
                      <c:pt idx="838">
                        <c:v>1.13649986812762E-2</c:v>
                      </c:pt>
                      <c:pt idx="839">
                        <c:v>1.12098547429618E-2</c:v>
                      </c:pt>
                      <c:pt idx="840">
                        <c:v>1.1074456396795799E-2</c:v>
                      </c:pt>
                      <c:pt idx="841">
                        <c:v>1.09179020590422E-2</c:v>
                      </c:pt>
                      <c:pt idx="842">
                        <c:v>1.07839141123154E-2</c:v>
                      </c:pt>
                      <c:pt idx="843">
                        <c:v>1.0648515766149899E-2</c:v>
                      </c:pt>
                      <c:pt idx="844">
                        <c:v>1.0491961428395801E-2</c:v>
                      </c:pt>
                      <c:pt idx="845">
                        <c:v>1.03579734816694E-2</c:v>
                      </c:pt>
                      <c:pt idx="846">
                        <c:v>1.0222575135504E-2</c:v>
                      </c:pt>
                      <c:pt idx="847">
                        <c:v>1.0067431197188999E-2</c:v>
                      </c:pt>
                      <c:pt idx="848">
                        <c:v>9.9320328510235107E-3</c:v>
                      </c:pt>
                      <c:pt idx="849">
                        <c:v>9.7966345048580202E-3</c:v>
                      </c:pt>
                      <c:pt idx="850">
                        <c:v>9.6400801671039406E-3</c:v>
                      </c:pt>
                      <c:pt idx="851">
                        <c:v>9.5060922203775693E-3</c:v>
                      </c:pt>
                      <c:pt idx="852">
                        <c:v>9.3721042736513195E-3</c:v>
                      </c:pt>
                      <c:pt idx="853">
                        <c:v>9.2141395364579992E-3</c:v>
                      </c:pt>
                      <c:pt idx="854">
                        <c:v>9.0787411902925001E-3</c:v>
                      </c:pt>
                      <c:pt idx="855">
                        <c:v>8.9221868525384308E-3</c:v>
                      </c:pt>
                      <c:pt idx="856">
                        <c:v>8.7881989058121706E-3</c:v>
                      </c:pt>
                      <c:pt idx="857">
                        <c:v>8.6528005596461302E-3</c:v>
                      </c:pt>
                      <c:pt idx="858">
                        <c:v>8.4976566213317301E-3</c:v>
                      </c:pt>
                      <c:pt idx="859">
                        <c:v>8.3622582751662396E-3</c:v>
                      </c:pt>
                      <c:pt idx="860">
                        <c:v>8.2268599290001906E-3</c:v>
                      </c:pt>
                      <c:pt idx="861">
                        <c:v>8.0717159906857905E-3</c:v>
                      </c:pt>
                      <c:pt idx="862">
                        <c:v>7.9363176445198507E-3</c:v>
                      </c:pt>
                      <c:pt idx="863">
                        <c:v>7.8023296977934899E-3</c:v>
                      </c:pt>
                      <c:pt idx="864">
                        <c:v>7.6669313516279898E-3</c:v>
                      </c:pt>
                      <c:pt idx="865">
                        <c:v>7.5103770138739197E-3</c:v>
                      </c:pt>
                      <c:pt idx="866">
                        <c:v>7.3763890671475502E-3</c:v>
                      </c:pt>
                      <c:pt idx="867">
                        <c:v>7.2409907209820597E-3</c:v>
                      </c:pt>
                      <c:pt idx="868">
                        <c:v>7.0844363832279801E-3</c:v>
                      </c:pt>
                      <c:pt idx="869">
                        <c:v>6.9278820454738996E-3</c:v>
                      </c:pt>
                      <c:pt idx="870">
                        <c:v>6.7924836993083996E-3</c:v>
                      </c:pt>
                      <c:pt idx="871">
                        <c:v>6.6584957525820396E-3</c:v>
                      </c:pt>
                      <c:pt idx="872">
                        <c:v>6.5245078058556701E-3</c:v>
                      </c:pt>
                      <c:pt idx="873">
                        <c:v>6.3665430686624704E-3</c:v>
                      </c:pt>
                      <c:pt idx="874">
                        <c:v>6.2339655213753398E-3</c:v>
                      </c:pt>
                      <c:pt idx="875">
                        <c:v>6.0985671752092898E-3</c:v>
                      </c:pt>
                      <c:pt idx="876">
                        <c:v>5.9645792284829299E-3</c:v>
                      </c:pt>
                      <c:pt idx="877">
                        <c:v>5.8291808823174298E-3</c:v>
                      </c:pt>
                      <c:pt idx="878">
                        <c:v>5.6937825361519402E-3</c:v>
                      </c:pt>
                      <c:pt idx="879">
                        <c:v>5.5386385978371004E-3</c:v>
                      </c:pt>
                      <c:pt idx="880">
                        <c:v>5.3806738606437801E-3</c:v>
                      </c:pt>
                      <c:pt idx="881">
                        <c:v>5.2452755144782896E-3</c:v>
                      </c:pt>
                      <c:pt idx="882">
                        <c:v>5.1126979671911599E-3</c:v>
                      </c:pt>
                      <c:pt idx="883">
                        <c:v>4.9547332299978396E-3</c:v>
                      </c:pt>
                      <c:pt idx="884">
                        <c:v>4.8433116742992999E-3</c:v>
                      </c:pt>
                      <c:pt idx="885">
                        <c:v>4.7079133281333601E-3</c:v>
                      </c:pt>
                      <c:pt idx="886">
                        <c:v>4.5513589903797298E-3</c:v>
                      </c:pt>
                      <c:pt idx="887">
                        <c:v>4.3948046526256501E-3</c:v>
                      </c:pt>
                      <c:pt idx="888">
                        <c:v>4.2382503148715696E-3</c:v>
                      </c:pt>
                      <c:pt idx="889">
                        <c:v>4.10285196870608E-3</c:v>
                      </c:pt>
                      <c:pt idx="890">
                        <c:v>3.9688640219797096E-3</c:v>
                      </c:pt>
                      <c:pt idx="891">
                        <c:v>3.81230968422563E-3</c:v>
                      </c:pt>
                      <c:pt idx="892">
                        <c:v>3.6769113380601399E-3</c:v>
                      </c:pt>
                      <c:pt idx="893">
                        <c:v>3.4977906092783502E-3</c:v>
                      </c:pt>
                      <c:pt idx="894">
                        <c:v>3.3638026625519798E-3</c:v>
                      </c:pt>
                      <c:pt idx="895">
                        <c:v>3.2284043163864902E-3</c:v>
                      </c:pt>
                      <c:pt idx="896">
                        <c:v>3.1169827606873902E-3</c:v>
                      </c:pt>
                      <c:pt idx="897">
                        <c:v>2.9815844145219001E-3</c:v>
                      </c:pt>
                      <c:pt idx="898">
                        <c:v>2.8024636857401099E-3</c:v>
                      </c:pt>
                      <c:pt idx="899">
                        <c:v>2.66847573901374E-3</c:v>
                      </c:pt>
                      <c:pt idx="900">
                        <c:v>2.5330773928482499E-3</c:v>
                      </c:pt>
                      <c:pt idx="901">
                        <c:v>2.3765230550941699E-3</c:v>
                      </c:pt>
                      <c:pt idx="902">
                        <c:v>2.2425351083677999E-3</c:v>
                      </c:pt>
                      <c:pt idx="903">
                        <c:v>2.0859807706137298E-3</c:v>
                      </c:pt>
                      <c:pt idx="904">
                        <c:v>1.9280160334205201E-3</c:v>
                      </c:pt>
                      <c:pt idx="905">
                        <c:v>1.7940280866941499E-3</c:v>
                      </c:pt>
                      <c:pt idx="906">
                        <c:v>1.6374737489400801E-3</c:v>
                      </c:pt>
                      <c:pt idx="907">
                        <c:v>1.4795090117473201E-3</c:v>
                      </c:pt>
                      <c:pt idx="908">
                        <c:v>1.34693146445963E-3</c:v>
                      </c:pt>
                      <c:pt idx="909">
                        <c:v>1.21153311829414E-3</c:v>
                      </c:pt>
                      <c:pt idx="910">
                        <c:v>1.0761347721286499E-3</c:v>
                      </c:pt>
                      <c:pt idx="911">
                        <c:v>9.1958043437456705E-4</c:v>
                      </c:pt>
                      <c:pt idx="912">
                        <c:v>7.85592487648201E-4</c:v>
                      </c:pt>
                      <c:pt idx="913">
                        <c:v>6.2762775045499596E-4</c:v>
                      </c:pt>
                      <c:pt idx="914">
                        <c:v>4.7248381214004499E-4</c:v>
                      </c:pt>
                      <c:pt idx="915">
                        <c:v>3.1451907494684E-4</c:v>
                      </c:pt>
                      <c:pt idx="916">
                        <c:v>1.57964737193206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9271-094E-8DFB-15D5B6DD3D1A}"/>
                  </c:ext>
                </c:extLst>
              </c15:ser>
            </c15:filteredScatterSeries>
            <c15:filteredScatterSeries>
              <c15:ser>
                <c:idx val="8"/>
                <c:order val="8"/>
                <c:tx>
                  <c:v>20OH Marcela</c:v>
                </c:tx>
                <c:spPr>
                  <a:ln w="19050" cap="rnd">
                    <a:solidFill>
                      <a:schemeClr val="accent3">
                        <a:lumMod val="60000"/>
                      </a:schemeClr>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L$6:$AL$923</c15:sqref>
                        </c15:formulaRef>
                      </c:ext>
                    </c:extLst>
                    <c:numCache>
                      <c:formatCode>General</c:formatCode>
                      <c:ptCount val="918"/>
                      <c:pt idx="0">
                        <c:v>303.86500000000001</c:v>
                      </c:pt>
                      <c:pt idx="1">
                        <c:v>304.49499999999978</c:v>
                      </c:pt>
                      <c:pt idx="2">
                        <c:v>305.166</c:v>
                      </c:pt>
                      <c:pt idx="3">
                        <c:v>305.85699999999991</c:v>
                      </c:pt>
                      <c:pt idx="4">
                        <c:v>306.55399999999992</c:v>
                      </c:pt>
                      <c:pt idx="5">
                        <c:v>307.26299999999992</c:v>
                      </c:pt>
                      <c:pt idx="6">
                        <c:v>307.96899999999982</c:v>
                      </c:pt>
                      <c:pt idx="7">
                        <c:v>308.67099999999999</c:v>
                      </c:pt>
                      <c:pt idx="8">
                        <c:v>309.37899999999979</c:v>
                      </c:pt>
                      <c:pt idx="9">
                        <c:v>310.08199999999982</c:v>
                      </c:pt>
                      <c:pt idx="10">
                        <c:v>310.79099999999983</c:v>
                      </c:pt>
                      <c:pt idx="11">
                        <c:v>311.49</c:v>
                      </c:pt>
                      <c:pt idx="12">
                        <c:v>312.18199999999979</c:v>
                      </c:pt>
                      <c:pt idx="13">
                        <c:v>312.875</c:v>
                      </c:pt>
                      <c:pt idx="14">
                        <c:v>313.57</c:v>
                      </c:pt>
                      <c:pt idx="15">
                        <c:v>314.26299999999992</c:v>
                      </c:pt>
                      <c:pt idx="16">
                        <c:v>314.95499999999993</c:v>
                      </c:pt>
                      <c:pt idx="17">
                        <c:v>315.64999999999998</c:v>
                      </c:pt>
                      <c:pt idx="18">
                        <c:v>316.34199999999993</c:v>
                      </c:pt>
                      <c:pt idx="19">
                        <c:v>317.03299999999979</c:v>
                      </c:pt>
                      <c:pt idx="20">
                        <c:v>317.72299999999979</c:v>
                      </c:pt>
                      <c:pt idx="21">
                        <c:v>318.4289999999998</c:v>
                      </c:pt>
                      <c:pt idx="22">
                        <c:v>319.14</c:v>
                      </c:pt>
                      <c:pt idx="23">
                        <c:v>319.85300000000001</c:v>
                      </c:pt>
                      <c:pt idx="24">
                        <c:v>320.57399999999978</c:v>
                      </c:pt>
                      <c:pt idx="25">
                        <c:v>321.30399999999992</c:v>
                      </c:pt>
                      <c:pt idx="26">
                        <c:v>322.03499999999991</c:v>
                      </c:pt>
                      <c:pt idx="27">
                        <c:v>322.76399999999978</c:v>
                      </c:pt>
                      <c:pt idx="28">
                        <c:v>323.49099999999981</c:v>
                      </c:pt>
                      <c:pt idx="29">
                        <c:v>324.20999999999992</c:v>
                      </c:pt>
                      <c:pt idx="30">
                        <c:v>324.92499999999978</c:v>
                      </c:pt>
                      <c:pt idx="31">
                        <c:v>325.64299999999997</c:v>
                      </c:pt>
                      <c:pt idx="32">
                        <c:v>326.36899999999991</c:v>
                      </c:pt>
                      <c:pt idx="33">
                        <c:v>327.101</c:v>
                      </c:pt>
                      <c:pt idx="34">
                        <c:v>327.83499999999992</c:v>
                      </c:pt>
                      <c:pt idx="35">
                        <c:v>328.572</c:v>
                      </c:pt>
                      <c:pt idx="36">
                        <c:v>329.30699999999979</c:v>
                      </c:pt>
                      <c:pt idx="37">
                        <c:v>330.048</c:v>
                      </c:pt>
                      <c:pt idx="38">
                        <c:v>330.78799999999978</c:v>
                      </c:pt>
                      <c:pt idx="39">
                        <c:v>331.529</c:v>
                      </c:pt>
                      <c:pt idx="40">
                        <c:v>332.26299999999992</c:v>
                      </c:pt>
                      <c:pt idx="41">
                        <c:v>332.9869999999998</c:v>
                      </c:pt>
                      <c:pt idx="42">
                        <c:v>333.70899999999978</c:v>
                      </c:pt>
                      <c:pt idx="43">
                        <c:v>334.44299999999993</c:v>
                      </c:pt>
                      <c:pt idx="44">
                        <c:v>335.173</c:v>
                      </c:pt>
                      <c:pt idx="45">
                        <c:v>335.90599999999978</c:v>
                      </c:pt>
                      <c:pt idx="46">
                        <c:v>336.63899999999978</c:v>
                      </c:pt>
                      <c:pt idx="47">
                        <c:v>337.37399999999991</c:v>
                      </c:pt>
                      <c:pt idx="48">
                        <c:v>338.11099999999999</c:v>
                      </c:pt>
                      <c:pt idx="49">
                        <c:v>338.846</c:v>
                      </c:pt>
                      <c:pt idx="50">
                        <c:v>339.58</c:v>
                      </c:pt>
                      <c:pt idx="51">
                        <c:v>340.31200000000001</c:v>
                      </c:pt>
                      <c:pt idx="52">
                        <c:v>341.05399999999992</c:v>
                      </c:pt>
                      <c:pt idx="53">
                        <c:v>341.80199999999991</c:v>
                      </c:pt>
                      <c:pt idx="54">
                        <c:v>342.54599999999999</c:v>
                      </c:pt>
                      <c:pt idx="55">
                        <c:v>343.28800000000001</c:v>
                      </c:pt>
                      <c:pt idx="56">
                        <c:v>344.02699999999982</c:v>
                      </c:pt>
                      <c:pt idx="57">
                        <c:v>344.77099999999979</c:v>
                      </c:pt>
                      <c:pt idx="58">
                        <c:v>345.51799999999992</c:v>
                      </c:pt>
                      <c:pt idx="59">
                        <c:v>346.26199999999977</c:v>
                      </c:pt>
                      <c:pt idx="60">
                        <c:v>347.00399999999979</c:v>
                      </c:pt>
                      <c:pt idx="61">
                        <c:v>347.74199999999979</c:v>
                      </c:pt>
                      <c:pt idx="62">
                        <c:v>348.48399999999981</c:v>
                      </c:pt>
                      <c:pt idx="63">
                        <c:v>349.22599999999977</c:v>
                      </c:pt>
                      <c:pt idx="64">
                        <c:v>349.96799999999979</c:v>
                      </c:pt>
                      <c:pt idx="65">
                        <c:v>350.70799999999991</c:v>
                      </c:pt>
                      <c:pt idx="66">
                        <c:v>351.45</c:v>
                      </c:pt>
                      <c:pt idx="67">
                        <c:v>352.19099999999992</c:v>
                      </c:pt>
                      <c:pt idx="68">
                        <c:v>352.93899999999979</c:v>
                      </c:pt>
                      <c:pt idx="69">
                        <c:v>353.69499999999999</c:v>
                      </c:pt>
                      <c:pt idx="70">
                        <c:v>354.44399999999979</c:v>
                      </c:pt>
                      <c:pt idx="71">
                        <c:v>355.18599999999992</c:v>
                      </c:pt>
                      <c:pt idx="72">
                        <c:v>355.92999999999978</c:v>
                      </c:pt>
                      <c:pt idx="73">
                        <c:v>356.67099999999999</c:v>
                      </c:pt>
                      <c:pt idx="74">
                        <c:v>357.41199999999981</c:v>
                      </c:pt>
                      <c:pt idx="75">
                        <c:v>358.15699999999993</c:v>
                      </c:pt>
                      <c:pt idx="76">
                        <c:v>358.90199999999982</c:v>
                      </c:pt>
                      <c:pt idx="77">
                        <c:v>359.64299999999997</c:v>
                      </c:pt>
                      <c:pt idx="78">
                        <c:v>360.38399999999979</c:v>
                      </c:pt>
                      <c:pt idx="79">
                        <c:v>361.12799999999999</c:v>
                      </c:pt>
                      <c:pt idx="80">
                        <c:v>361.87</c:v>
                      </c:pt>
                      <c:pt idx="81">
                        <c:v>362.60799999999989</c:v>
                      </c:pt>
                      <c:pt idx="82">
                        <c:v>363.33799999999991</c:v>
                      </c:pt>
                      <c:pt idx="83">
                        <c:v>364.06200000000001</c:v>
                      </c:pt>
                      <c:pt idx="84">
                        <c:v>364.78099999999978</c:v>
                      </c:pt>
                      <c:pt idx="85">
                        <c:v>365.505</c:v>
                      </c:pt>
                      <c:pt idx="86">
                        <c:v>366.22799999999978</c:v>
                      </c:pt>
                      <c:pt idx="87">
                        <c:v>366.94799999999992</c:v>
                      </c:pt>
                      <c:pt idx="88">
                        <c:v>367.66800000000001</c:v>
                      </c:pt>
                      <c:pt idx="89">
                        <c:v>368.392</c:v>
                      </c:pt>
                      <c:pt idx="90">
                        <c:v>369.12899999999979</c:v>
                      </c:pt>
                      <c:pt idx="91">
                        <c:v>369.86299999999989</c:v>
                      </c:pt>
                      <c:pt idx="92">
                        <c:v>370.58499999999992</c:v>
                      </c:pt>
                      <c:pt idx="93">
                        <c:v>371.30399999999992</c:v>
                      </c:pt>
                      <c:pt idx="94">
                        <c:v>372.02699999999982</c:v>
                      </c:pt>
                      <c:pt idx="95">
                        <c:v>372.74799999999999</c:v>
                      </c:pt>
                      <c:pt idx="96">
                        <c:v>373.46999999999991</c:v>
                      </c:pt>
                      <c:pt idx="97">
                        <c:v>374.2</c:v>
                      </c:pt>
                      <c:pt idx="98">
                        <c:v>374.9289999999998</c:v>
                      </c:pt>
                      <c:pt idx="99">
                        <c:v>375.65499999999997</c:v>
                      </c:pt>
                      <c:pt idx="100">
                        <c:v>376.38</c:v>
                      </c:pt>
                      <c:pt idx="101">
                        <c:v>377.09899999999982</c:v>
                      </c:pt>
                      <c:pt idx="102">
                        <c:v>377.81899999999979</c:v>
                      </c:pt>
                      <c:pt idx="103">
                        <c:v>378.53399999999982</c:v>
                      </c:pt>
                      <c:pt idx="104">
                        <c:v>379.24199999999979</c:v>
                      </c:pt>
                      <c:pt idx="105">
                        <c:v>379.95299999999992</c:v>
                      </c:pt>
                      <c:pt idx="106">
                        <c:v>380.67599999999999</c:v>
                      </c:pt>
                      <c:pt idx="107">
                        <c:v>381.38900000000001</c:v>
                      </c:pt>
                      <c:pt idx="108">
                        <c:v>382.09899999999982</c:v>
                      </c:pt>
                      <c:pt idx="109">
                        <c:v>382.80799999999999</c:v>
                      </c:pt>
                      <c:pt idx="110">
                        <c:v>383.51</c:v>
                      </c:pt>
                      <c:pt idx="111">
                        <c:v>384.21399999999983</c:v>
                      </c:pt>
                      <c:pt idx="112">
                        <c:v>384.93799999999982</c:v>
                      </c:pt>
                      <c:pt idx="113">
                        <c:v>385.72899999999981</c:v>
                      </c:pt>
                      <c:pt idx="114">
                        <c:v>386.57</c:v>
                      </c:pt>
                      <c:pt idx="115">
                        <c:v>387.42799999999983</c:v>
                      </c:pt>
                      <c:pt idx="116">
                        <c:v>388.29999999999978</c:v>
                      </c:pt>
                      <c:pt idx="117">
                        <c:v>389.18099999999993</c:v>
                      </c:pt>
                      <c:pt idx="118">
                        <c:v>390.07</c:v>
                      </c:pt>
                      <c:pt idx="119">
                        <c:v>390.96699999999981</c:v>
                      </c:pt>
                      <c:pt idx="120">
                        <c:v>391.86500000000001</c:v>
                      </c:pt>
                      <c:pt idx="121">
                        <c:v>392.76</c:v>
                      </c:pt>
                      <c:pt idx="122">
                        <c:v>393.65</c:v>
                      </c:pt>
                      <c:pt idx="123">
                        <c:v>394.54199999999992</c:v>
                      </c:pt>
                      <c:pt idx="124">
                        <c:v>395.43299999999982</c:v>
                      </c:pt>
                      <c:pt idx="125">
                        <c:v>396.32499999999999</c:v>
                      </c:pt>
                      <c:pt idx="126">
                        <c:v>397.21899999999982</c:v>
                      </c:pt>
                      <c:pt idx="127">
                        <c:v>398.10599999999999</c:v>
                      </c:pt>
                      <c:pt idx="128">
                        <c:v>398.98899999999981</c:v>
                      </c:pt>
                      <c:pt idx="129">
                        <c:v>399.86399999999992</c:v>
                      </c:pt>
                      <c:pt idx="130">
                        <c:v>400.7369999999998</c:v>
                      </c:pt>
                      <c:pt idx="131">
                        <c:v>401.61500000000001</c:v>
                      </c:pt>
                      <c:pt idx="132">
                        <c:v>402.48899999999981</c:v>
                      </c:pt>
                      <c:pt idx="133">
                        <c:v>403.35500000000002</c:v>
                      </c:pt>
                      <c:pt idx="134">
                        <c:v>404.22199999999981</c:v>
                      </c:pt>
                      <c:pt idx="135">
                        <c:v>405.09499999999991</c:v>
                      </c:pt>
                      <c:pt idx="136">
                        <c:v>405.98099999999982</c:v>
                      </c:pt>
                      <c:pt idx="137">
                        <c:v>406.86699999999979</c:v>
                      </c:pt>
                      <c:pt idx="138">
                        <c:v>407.75299999999999</c:v>
                      </c:pt>
                      <c:pt idx="139">
                        <c:v>408.63299999999992</c:v>
                      </c:pt>
                      <c:pt idx="140">
                        <c:v>409.505</c:v>
                      </c:pt>
                      <c:pt idx="141">
                        <c:v>410.37399999999991</c:v>
                      </c:pt>
                      <c:pt idx="142">
                        <c:v>411.23799999999977</c:v>
                      </c:pt>
                      <c:pt idx="143">
                        <c:v>412.10500000000002</c:v>
                      </c:pt>
                      <c:pt idx="144">
                        <c:v>412.97799999999978</c:v>
                      </c:pt>
                      <c:pt idx="145">
                        <c:v>413.85</c:v>
                      </c:pt>
                      <c:pt idx="146">
                        <c:v>414.72799999999978</c:v>
                      </c:pt>
                      <c:pt idx="147">
                        <c:v>415.60799999999989</c:v>
                      </c:pt>
                      <c:pt idx="148">
                        <c:v>416.4869999999998</c:v>
                      </c:pt>
                      <c:pt idx="149">
                        <c:v>417.36099999999999</c:v>
                      </c:pt>
                      <c:pt idx="150">
                        <c:v>418.23</c:v>
                      </c:pt>
                      <c:pt idx="151">
                        <c:v>419.101</c:v>
                      </c:pt>
                      <c:pt idx="152">
                        <c:v>419.97799999999978</c:v>
                      </c:pt>
                      <c:pt idx="153">
                        <c:v>420.85399999999993</c:v>
                      </c:pt>
                      <c:pt idx="154">
                        <c:v>421.72599999999977</c:v>
                      </c:pt>
                      <c:pt idx="155">
                        <c:v>422.59499999999991</c:v>
                      </c:pt>
                      <c:pt idx="156">
                        <c:v>423.46</c:v>
                      </c:pt>
                      <c:pt idx="157">
                        <c:v>424.32399999999978</c:v>
                      </c:pt>
                      <c:pt idx="158">
                        <c:v>425.18700000000001</c:v>
                      </c:pt>
                      <c:pt idx="159">
                        <c:v>426.04699999999991</c:v>
                      </c:pt>
                      <c:pt idx="160">
                        <c:v>426.90599999999978</c:v>
                      </c:pt>
                      <c:pt idx="161">
                        <c:v>427.76799999999992</c:v>
                      </c:pt>
                      <c:pt idx="162">
                        <c:v>428.63900000000001</c:v>
                      </c:pt>
                      <c:pt idx="163">
                        <c:v>429.50699999999978</c:v>
                      </c:pt>
                      <c:pt idx="164">
                        <c:v>430.38</c:v>
                      </c:pt>
                      <c:pt idx="165">
                        <c:v>431.24899999999991</c:v>
                      </c:pt>
                      <c:pt idx="166">
                        <c:v>432.11099999999999</c:v>
                      </c:pt>
                      <c:pt idx="167">
                        <c:v>432.97199999999981</c:v>
                      </c:pt>
                      <c:pt idx="168">
                        <c:v>433.83199999999982</c:v>
                      </c:pt>
                      <c:pt idx="169">
                        <c:v>434.69399999999979</c:v>
                      </c:pt>
                      <c:pt idx="170">
                        <c:v>435.55399999999992</c:v>
                      </c:pt>
                      <c:pt idx="171">
                        <c:v>436.41300000000001</c:v>
                      </c:pt>
                      <c:pt idx="172">
                        <c:v>437.27</c:v>
                      </c:pt>
                      <c:pt idx="173">
                        <c:v>438.13400000000001</c:v>
                      </c:pt>
                      <c:pt idx="174">
                        <c:v>439.00900000000001</c:v>
                      </c:pt>
                      <c:pt idx="175">
                        <c:v>439.88900000000001</c:v>
                      </c:pt>
                      <c:pt idx="176">
                        <c:v>440.76900000000001</c:v>
                      </c:pt>
                      <c:pt idx="177">
                        <c:v>441.65199999999999</c:v>
                      </c:pt>
                      <c:pt idx="178">
                        <c:v>442.53399999999982</c:v>
                      </c:pt>
                      <c:pt idx="179">
                        <c:v>443.41899999999981</c:v>
                      </c:pt>
                      <c:pt idx="180">
                        <c:v>444.29899999999981</c:v>
                      </c:pt>
                      <c:pt idx="181">
                        <c:v>445.17500000000001</c:v>
                      </c:pt>
                      <c:pt idx="182">
                        <c:v>446.04500000000002</c:v>
                      </c:pt>
                      <c:pt idx="183">
                        <c:v>446.91300000000001</c:v>
                      </c:pt>
                      <c:pt idx="184">
                        <c:v>447.78499999999991</c:v>
                      </c:pt>
                      <c:pt idx="185">
                        <c:v>448.65300000000002</c:v>
                      </c:pt>
                      <c:pt idx="186">
                        <c:v>449.52099999999979</c:v>
                      </c:pt>
                      <c:pt idx="187">
                        <c:v>450.39</c:v>
                      </c:pt>
                      <c:pt idx="188">
                        <c:v>451.26199999999977</c:v>
                      </c:pt>
                      <c:pt idx="189">
                        <c:v>452.12799999999999</c:v>
                      </c:pt>
                      <c:pt idx="190">
                        <c:v>452.9869999999998</c:v>
                      </c:pt>
                      <c:pt idx="191">
                        <c:v>453.83799999999991</c:v>
                      </c:pt>
                      <c:pt idx="192">
                        <c:v>454.69099999999992</c:v>
                      </c:pt>
                      <c:pt idx="193">
                        <c:v>455.53999999999979</c:v>
                      </c:pt>
                      <c:pt idx="194">
                        <c:v>456.39299999999992</c:v>
                      </c:pt>
                      <c:pt idx="195">
                        <c:v>457.24199999999979</c:v>
                      </c:pt>
                      <c:pt idx="196">
                        <c:v>458.09699999999981</c:v>
                      </c:pt>
                      <c:pt idx="197">
                        <c:v>458.95299999999992</c:v>
                      </c:pt>
                      <c:pt idx="198">
                        <c:v>459.803</c:v>
                      </c:pt>
                      <c:pt idx="199">
                        <c:v>460.64800000000002</c:v>
                      </c:pt>
                      <c:pt idx="200">
                        <c:v>461.49099999999981</c:v>
                      </c:pt>
                      <c:pt idx="201">
                        <c:v>462.32899999999978</c:v>
                      </c:pt>
                      <c:pt idx="202">
                        <c:v>463.16500000000002</c:v>
                      </c:pt>
                      <c:pt idx="203">
                        <c:v>464.00400000000002</c:v>
                      </c:pt>
                      <c:pt idx="204">
                        <c:v>464.851</c:v>
                      </c:pt>
                      <c:pt idx="205">
                        <c:v>465.71</c:v>
                      </c:pt>
                      <c:pt idx="206">
                        <c:v>466.56999999999988</c:v>
                      </c:pt>
                      <c:pt idx="207">
                        <c:v>467.43099999999981</c:v>
                      </c:pt>
                      <c:pt idx="208">
                        <c:v>468.28899999999982</c:v>
                      </c:pt>
                      <c:pt idx="209">
                        <c:v>469.14699999999999</c:v>
                      </c:pt>
                      <c:pt idx="210">
                        <c:v>469.9939999999998</c:v>
                      </c:pt>
                      <c:pt idx="211">
                        <c:v>470.83</c:v>
                      </c:pt>
                      <c:pt idx="212">
                        <c:v>471.66500000000002</c:v>
                      </c:pt>
                      <c:pt idx="213">
                        <c:v>472.49799999999982</c:v>
                      </c:pt>
                      <c:pt idx="214">
                        <c:v>473.33100000000002</c:v>
                      </c:pt>
                      <c:pt idx="215">
                        <c:v>474.16500000000002</c:v>
                      </c:pt>
                      <c:pt idx="216">
                        <c:v>475.00099999999992</c:v>
                      </c:pt>
                      <c:pt idx="217">
                        <c:v>475.83899999999983</c:v>
                      </c:pt>
                      <c:pt idx="218">
                        <c:v>476.673</c:v>
                      </c:pt>
                      <c:pt idx="219">
                        <c:v>477.51</c:v>
                      </c:pt>
                      <c:pt idx="220">
                        <c:v>478.34500000000003</c:v>
                      </c:pt>
                      <c:pt idx="221">
                        <c:v>479.18399999999991</c:v>
                      </c:pt>
                      <c:pt idx="222">
                        <c:v>480.02299999999991</c:v>
                      </c:pt>
                      <c:pt idx="223">
                        <c:v>480.86500000000001</c:v>
                      </c:pt>
                      <c:pt idx="224">
                        <c:v>481.71299999999991</c:v>
                      </c:pt>
                      <c:pt idx="225">
                        <c:v>482.56799999999993</c:v>
                      </c:pt>
                      <c:pt idx="226">
                        <c:v>483.42599999999982</c:v>
                      </c:pt>
                      <c:pt idx="227">
                        <c:v>484.28699999999981</c:v>
                      </c:pt>
                      <c:pt idx="228">
                        <c:v>485.14800000000002</c:v>
                      </c:pt>
                      <c:pt idx="229">
                        <c:v>485.99799999999982</c:v>
                      </c:pt>
                      <c:pt idx="230">
                        <c:v>486.86099999999999</c:v>
                      </c:pt>
                      <c:pt idx="231">
                        <c:v>487.71299999999991</c:v>
                      </c:pt>
                      <c:pt idx="232">
                        <c:v>488.56099999999992</c:v>
                      </c:pt>
                      <c:pt idx="233">
                        <c:v>489.40199999999982</c:v>
                      </c:pt>
                      <c:pt idx="234">
                        <c:v>490.23299999999978</c:v>
                      </c:pt>
                      <c:pt idx="235">
                        <c:v>491.05700000000002</c:v>
                      </c:pt>
                      <c:pt idx="236">
                        <c:v>491.88</c:v>
                      </c:pt>
                      <c:pt idx="237">
                        <c:v>492.70299999999992</c:v>
                      </c:pt>
                      <c:pt idx="238">
                        <c:v>493.52699999999982</c:v>
                      </c:pt>
                      <c:pt idx="239">
                        <c:v>494.34800000000001</c:v>
                      </c:pt>
                      <c:pt idx="240">
                        <c:v>495.17399999999992</c:v>
                      </c:pt>
                      <c:pt idx="241">
                        <c:v>496</c:v>
                      </c:pt>
                      <c:pt idx="242">
                        <c:v>496.81999999999988</c:v>
                      </c:pt>
                      <c:pt idx="243">
                        <c:v>497.64600000000002</c:v>
                      </c:pt>
                      <c:pt idx="244">
                        <c:v>498.48</c:v>
                      </c:pt>
                      <c:pt idx="245">
                        <c:v>499.31700000000001</c:v>
                      </c:pt>
                      <c:pt idx="246">
                        <c:v>500.15100000000001</c:v>
                      </c:pt>
                      <c:pt idx="247">
                        <c:v>500.9869999999998</c:v>
                      </c:pt>
                      <c:pt idx="248">
                        <c:v>501.82599999999991</c:v>
                      </c:pt>
                      <c:pt idx="249">
                        <c:v>502.66399999999999</c:v>
                      </c:pt>
                      <c:pt idx="250">
                        <c:v>503.49799999999982</c:v>
                      </c:pt>
                      <c:pt idx="251">
                        <c:v>504.33299999999991</c:v>
                      </c:pt>
                      <c:pt idx="252">
                        <c:v>505.16399999999999</c:v>
                      </c:pt>
                      <c:pt idx="253">
                        <c:v>505.99699999999967</c:v>
                      </c:pt>
                      <c:pt idx="254">
                        <c:v>506.83199999999982</c:v>
                      </c:pt>
                      <c:pt idx="255">
                        <c:v>507.66199999999992</c:v>
                      </c:pt>
                      <c:pt idx="256">
                        <c:v>508.49599999999981</c:v>
                      </c:pt>
                      <c:pt idx="257">
                        <c:v>509.32799999999992</c:v>
                      </c:pt>
                      <c:pt idx="258">
                        <c:v>510.16399999999999</c:v>
                      </c:pt>
                      <c:pt idx="259">
                        <c:v>511.00400000000002</c:v>
                      </c:pt>
                      <c:pt idx="260">
                        <c:v>511.84399999999988</c:v>
                      </c:pt>
                      <c:pt idx="261">
                        <c:v>512.68200000000002</c:v>
                      </c:pt>
                      <c:pt idx="262">
                        <c:v>513.51599999999996</c:v>
                      </c:pt>
                      <c:pt idx="263">
                        <c:v>514.35499999999979</c:v>
                      </c:pt>
                      <c:pt idx="264">
                        <c:v>515.19600000000003</c:v>
                      </c:pt>
                      <c:pt idx="265">
                        <c:v>516.03699999999981</c:v>
                      </c:pt>
                      <c:pt idx="266">
                        <c:v>516.87599999999998</c:v>
                      </c:pt>
                      <c:pt idx="267">
                        <c:v>517.72</c:v>
                      </c:pt>
                      <c:pt idx="268">
                        <c:v>518.55999999999972</c:v>
                      </c:pt>
                      <c:pt idx="269">
                        <c:v>519.40199999999982</c:v>
                      </c:pt>
                      <c:pt idx="270">
                        <c:v>520.24800000000005</c:v>
                      </c:pt>
                      <c:pt idx="271">
                        <c:v>521.08900000000006</c:v>
                      </c:pt>
                      <c:pt idx="272">
                        <c:v>521.92699999999968</c:v>
                      </c:pt>
                      <c:pt idx="273">
                        <c:v>522.77200000000005</c:v>
                      </c:pt>
                      <c:pt idx="274">
                        <c:v>523.61299999999972</c:v>
                      </c:pt>
                      <c:pt idx="275">
                        <c:v>524.45199999999977</c:v>
                      </c:pt>
                      <c:pt idx="276">
                        <c:v>525.298</c:v>
                      </c:pt>
                      <c:pt idx="277">
                        <c:v>526.13799999999969</c:v>
                      </c:pt>
                      <c:pt idx="278">
                        <c:v>526.97699999999998</c:v>
                      </c:pt>
                      <c:pt idx="279">
                        <c:v>527.82499999999982</c:v>
                      </c:pt>
                      <c:pt idx="280">
                        <c:v>528.678</c:v>
                      </c:pt>
                      <c:pt idx="281">
                        <c:v>529.53399999999999</c:v>
                      </c:pt>
                      <c:pt idx="282">
                        <c:v>530.3889999999999</c:v>
                      </c:pt>
                      <c:pt idx="283">
                        <c:v>531.23699999999997</c:v>
                      </c:pt>
                      <c:pt idx="284">
                        <c:v>532.08199999999999</c:v>
                      </c:pt>
                      <c:pt idx="285">
                        <c:v>532.92999999999972</c:v>
                      </c:pt>
                      <c:pt idx="286">
                        <c:v>533.77499999999998</c:v>
                      </c:pt>
                      <c:pt idx="287">
                        <c:v>534.625</c:v>
                      </c:pt>
                      <c:pt idx="288">
                        <c:v>535.4849999999999</c:v>
                      </c:pt>
                      <c:pt idx="289">
                        <c:v>536.34099999999967</c:v>
                      </c:pt>
                      <c:pt idx="290">
                        <c:v>537.19299999999998</c:v>
                      </c:pt>
                      <c:pt idx="291">
                        <c:v>538.04399999999998</c:v>
                      </c:pt>
                      <c:pt idx="292">
                        <c:v>538.89699999999971</c:v>
                      </c:pt>
                      <c:pt idx="293">
                        <c:v>539.75199999999973</c:v>
                      </c:pt>
                      <c:pt idx="294">
                        <c:v>540.60400000000004</c:v>
                      </c:pt>
                      <c:pt idx="295">
                        <c:v>541.44799999999975</c:v>
                      </c:pt>
                      <c:pt idx="296">
                        <c:v>542.28700000000003</c:v>
                      </c:pt>
                      <c:pt idx="297">
                        <c:v>543.12199999999996</c:v>
                      </c:pt>
                      <c:pt idx="298">
                        <c:v>543.95699999999977</c:v>
                      </c:pt>
                      <c:pt idx="299">
                        <c:v>544.79600000000005</c:v>
                      </c:pt>
                      <c:pt idx="300">
                        <c:v>545.63400000000001</c:v>
                      </c:pt>
                      <c:pt idx="301">
                        <c:v>546.47</c:v>
                      </c:pt>
                      <c:pt idx="302">
                        <c:v>547.31099999999969</c:v>
                      </c:pt>
                      <c:pt idx="303">
                        <c:v>548.154</c:v>
                      </c:pt>
                      <c:pt idx="304">
                        <c:v>548.99299999999971</c:v>
                      </c:pt>
                      <c:pt idx="305">
                        <c:v>549.83199999999977</c:v>
                      </c:pt>
                      <c:pt idx="306">
                        <c:v>550.66899999999998</c:v>
                      </c:pt>
                      <c:pt idx="307">
                        <c:v>551.50599999999997</c:v>
                      </c:pt>
                      <c:pt idx="308">
                        <c:v>552.3449999999998</c:v>
                      </c:pt>
                      <c:pt idx="309">
                        <c:v>553.18200000000002</c:v>
                      </c:pt>
                      <c:pt idx="310">
                        <c:v>554.01499999999999</c:v>
                      </c:pt>
                      <c:pt idx="311">
                        <c:v>554.84799999999962</c:v>
                      </c:pt>
                      <c:pt idx="312">
                        <c:v>555.67899999999997</c:v>
                      </c:pt>
                      <c:pt idx="313">
                        <c:v>556.50900000000001</c:v>
                      </c:pt>
                      <c:pt idx="314">
                        <c:v>557.33899999999971</c:v>
                      </c:pt>
                      <c:pt idx="315">
                        <c:v>558.16599999999971</c:v>
                      </c:pt>
                      <c:pt idx="316">
                        <c:v>558.99</c:v>
                      </c:pt>
                      <c:pt idx="317">
                        <c:v>559.81899999999996</c:v>
                      </c:pt>
                      <c:pt idx="318">
                        <c:v>560.66</c:v>
                      </c:pt>
                      <c:pt idx="319">
                        <c:v>561.50400000000002</c:v>
                      </c:pt>
                      <c:pt idx="320">
                        <c:v>562.34999999999968</c:v>
                      </c:pt>
                      <c:pt idx="321">
                        <c:v>563.20000000000005</c:v>
                      </c:pt>
                      <c:pt idx="322">
                        <c:v>564.04899999999998</c:v>
                      </c:pt>
                      <c:pt idx="323">
                        <c:v>564.89099999999996</c:v>
                      </c:pt>
                      <c:pt idx="324">
                        <c:v>565.72900000000004</c:v>
                      </c:pt>
                      <c:pt idx="325">
                        <c:v>566.57100000000003</c:v>
                      </c:pt>
                      <c:pt idx="326">
                        <c:v>567.41499999999996</c:v>
                      </c:pt>
                      <c:pt idx="327">
                        <c:v>568.26299999999969</c:v>
                      </c:pt>
                      <c:pt idx="328">
                        <c:v>569.10799999999972</c:v>
                      </c:pt>
                      <c:pt idx="329">
                        <c:v>569.95799999999974</c:v>
                      </c:pt>
                      <c:pt idx="330">
                        <c:v>570.81299999999976</c:v>
                      </c:pt>
                      <c:pt idx="331">
                        <c:v>571.67200000000003</c:v>
                      </c:pt>
                      <c:pt idx="332">
                        <c:v>572.53</c:v>
                      </c:pt>
                      <c:pt idx="333">
                        <c:v>573.38</c:v>
                      </c:pt>
                      <c:pt idx="334">
                        <c:v>574.22699999999998</c:v>
                      </c:pt>
                      <c:pt idx="335">
                        <c:v>575.077</c:v>
                      </c:pt>
                      <c:pt idx="336">
                        <c:v>575.93899999999996</c:v>
                      </c:pt>
                      <c:pt idx="337">
                        <c:v>576.80599999999981</c:v>
                      </c:pt>
                      <c:pt idx="338">
                        <c:v>577.66300000000001</c:v>
                      </c:pt>
                      <c:pt idx="339">
                        <c:v>578.51199999999972</c:v>
                      </c:pt>
                      <c:pt idx="340">
                        <c:v>579.3589999999997</c:v>
                      </c:pt>
                      <c:pt idx="341">
                        <c:v>580.20399999999995</c:v>
                      </c:pt>
                      <c:pt idx="342">
                        <c:v>581.05499999999972</c:v>
                      </c:pt>
                      <c:pt idx="343">
                        <c:v>581.90899999999999</c:v>
                      </c:pt>
                      <c:pt idx="344">
                        <c:v>582.76199999999972</c:v>
                      </c:pt>
                      <c:pt idx="345">
                        <c:v>583.61699999999996</c:v>
                      </c:pt>
                      <c:pt idx="346">
                        <c:v>584.47799999999972</c:v>
                      </c:pt>
                      <c:pt idx="347">
                        <c:v>585.33899999999971</c:v>
                      </c:pt>
                      <c:pt idx="348">
                        <c:v>586.20600000000002</c:v>
                      </c:pt>
                      <c:pt idx="349">
                        <c:v>587.06699999999978</c:v>
                      </c:pt>
                      <c:pt idx="350">
                        <c:v>587.92099999999982</c:v>
                      </c:pt>
                      <c:pt idx="351">
                        <c:v>588.76800000000003</c:v>
                      </c:pt>
                      <c:pt idx="352">
                        <c:v>589.61400000000003</c:v>
                      </c:pt>
                      <c:pt idx="353">
                        <c:v>590.46299999999974</c:v>
                      </c:pt>
                      <c:pt idx="354">
                        <c:v>591.31399999999996</c:v>
                      </c:pt>
                      <c:pt idx="355">
                        <c:v>592.17100000000005</c:v>
                      </c:pt>
                      <c:pt idx="356">
                        <c:v>593.03</c:v>
                      </c:pt>
                      <c:pt idx="357">
                        <c:v>593.88699999999972</c:v>
                      </c:pt>
                      <c:pt idx="358">
                        <c:v>594.74199999999996</c:v>
                      </c:pt>
                      <c:pt idx="359">
                        <c:v>595.59500000000003</c:v>
                      </c:pt>
                      <c:pt idx="360">
                        <c:v>596.45399999999972</c:v>
                      </c:pt>
                      <c:pt idx="361">
                        <c:v>597.30699999999979</c:v>
                      </c:pt>
                      <c:pt idx="362">
                        <c:v>598.15799999999967</c:v>
                      </c:pt>
                      <c:pt idx="363">
                        <c:v>599.01199999999972</c:v>
                      </c:pt>
                      <c:pt idx="364">
                        <c:v>599.86300000000006</c:v>
                      </c:pt>
                      <c:pt idx="365">
                        <c:v>600.71799999999996</c:v>
                      </c:pt>
                      <c:pt idx="366">
                        <c:v>601.56799999999976</c:v>
                      </c:pt>
                      <c:pt idx="367">
                        <c:v>602.41199999999981</c:v>
                      </c:pt>
                      <c:pt idx="368">
                        <c:v>603.2529999999997</c:v>
                      </c:pt>
                      <c:pt idx="369">
                        <c:v>604.08900000000006</c:v>
                      </c:pt>
                      <c:pt idx="370">
                        <c:v>604.928</c:v>
                      </c:pt>
                      <c:pt idx="371">
                        <c:v>605.78300000000002</c:v>
                      </c:pt>
                      <c:pt idx="372">
                        <c:v>606.63699999999972</c:v>
                      </c:pt>
                      <c:pt idx="373">
                        <c:v>607.49099999999999</c:v>
                      </c:pt>
                      <c:pt idx="374">
                        <c:v>608.3449999999998</c:v>
                      </c:pt>
                      <c:pt idx="375">
                        <c:v>609.20699999999999</c:v>
                      </c:pt>
                      <c:pt idx="376">
                        <c:v>610.07100000000003</c:v>
                      </c:pt>
                      <c:pt idx="377">
                        <c:v>610.93599999999969</c:v>
                      </c:pt>
                      <c:pt idx="378">
                        <c:v>611.79899999999998</c:v>
                      </c:pt>
                      <c:pt idx="379">
                        <c:v>612.6569999999997</c:v>
                      </c:pt>
                      <c:pt idx="380">
                        <c:v>613.51599999999996</c:v>
                      </c:pt>
                      <c:pt idx="381">
                        <c:v>614.37400000000002</c:v>
                      </c:pt>
                      <c:pt idx="382">
                        <c:v>615.23599999999999</c:v>
                      </c:pt>
                      <c:pt idx="383">
                        <c:v>616.09400000000005</c:v>
                      </c:pt>
                      <c:pt idx="384">
                        <c:v>616.94799999999975</c:v>
                      </c:pt>
                      <c:pt idx="385">
                        <c:v>617.798</c:v>
                      </c:pt>
                      <c:pt idx="386">
                        <c:v>618.65</c:v>
                      </c:pt>
                      <c:pt idx="387">
                        <c:v>619.505</c:v>
                      </c:pt>
                      <c:pt idx="388">
                        <c:v>620.36099999999976</c:v>
                      </c:pt>
                      <c:pt idx="389">
                        <c:v>621.21799999999996</c:v>
                      </c:pt>
                      <c:pt idx="390">
                        <c:v>622.077</c:v>
                      </c:pt>
                      <c:pt idx="391">
                        <c:v>622.92999999999972</c:v>
                      </c:pt>
                      <c:pt idx="392">
                        <c:v>623.79299999999989</c:v>
                      </c:pt>
                      <c:pt idx="393">
                        <c:v>624.6569999999997</c:v>
                      </c:pt>
                      <c:pt idx="394">
                        <c:v>625.529</c:v>
                      </c:pt>
                      <c:pt idx="395">
                        <c:v>626.39599999999996</c:v>
                      </c:pt>
                      <c:pt idx="396">
                        <c:v>627.25599999999997</c:v>
                      </c:pt>
                      <c:pt idx="397">
                        <c:v>628.11699999999996</c:v>
                      </c:pt>
                      <c:pt idx="398">
                        <c:v>628.98099999999999</c:v>
                      </c:pt>
                      <c:pt idx="399">
                        <c:v>629.84699999999975</c:v>
                      </c:pt>
                      <c:pt idx="400">
                        <c:v>630.71500000000003</c:v>
                      </c:pt>
                      <c:pt idx="401">
                        <c:v>631.572</c:v>
                      </c:pt>
                      <c:pt idx="402">
                        <c:v>632.42499999999973</c:v>
                      </c:pt>
                      <c:pt idx="403">
                        <c:v>633.274</c:v>
                      </c:pt>
                      <c:pt idx="404">
                        <c:v>634.1279999999997</c:v>
                      </c:pt>
                      <c:pt idx="405">
                        <c:v>634.98800000000006</c:v>
                      </c:pt>
                      <c:pt idx="406">
                        <c:v>635.85199999999975</c:v>
                      </c:pt>
                      <c:pt idx="407">
                        <c:v>636.71799999999996</c:v>
                      </c:pt>
                      <c:pt idx="408">
                        <c:v>637.58600000000001</c:v>
                      </c:pt>
                      <c:pt idx="409">
                        <c:v>638.44999999999982</c:v>
                      </c:pt>
                      <c:pt idx="410">
                        <c:v>639.30999999999972</c:v>
                      </c:pt>
                      <c:pt idx="411">
                        <c:v>640.17399999999998</c:v>
                      </c:pt>
                      <c:pt idx="412">
                        <c:v>641.03600000000006</c:v>
                      </c:pt>
                      <c:pt idx="413">
                        <c:v>641.89300000000003</c:v>
                      </c:pt>
                      <c:pt idx="414">
                        <c:v>642.74800000000005</c:v>
                      </c:pt>
                      <c:pt idx="415">
                        <c:v>643.60199999999998</c:v>
                      </c:pt>
                      <c:pt idx="416">
                        <c:v>644.45299999999975</c:v>
                      </c:pt>
                      <c:pt idx="417">
                        <c:v>645.3009999999997</c:v>
                      </c:pt>
                      <c:pt idx="418">
                        <c:v>646.14499999999998</c:v>
                      </c:pt>
                      <c:pt idx="419">
                        <c:v>646.98900000000003</c:v>
                      </c:pt>
                      <c:pt idx="420">
                        <c:v>647.83599999999979</c:v>
                      </c:pt>
                      <c:pt idx="421">
                        <c:v>648.6869999999999</c:v>
                      </c:pt>
                      <c:pt idx="422">
                        <c:v>649.54399999999998</c:v>
                      </c:pt>
                      <c:pt idx="423">
                        <c:v>650.399</c:v>
                      </c:pt>
                      <c:pt idx="424">
                        <c:v>651.24800000000005</c:v>
                      </c:pt>
                      <c:pt idx="425">
                        <c:v>652.1</c:v>
                      </c:pt>
                      <c:pt idx="426">
                        <c:v>652.96099999999979</c:v>
                      </c:pt>
                      <c:pt idx="427">
                        <c:v>653.81999999999971</c:v>
                      </c:pt>
                      <c:pt idx="428">
                        <c:v>654.67700000000002</c:v>
                      </c:pt>
                      <c:pt idx="429">
                        <c:v>655.53099999999972</c:v>
                      </c:pt>
                      <c:pt idx="430">
                        <c:v>656.38599999999997</c:v>
                      </c:pt>
                      <c:pt idx="431">
                        <c:v>657.245</c:v>
                      </c:pt>
                      <c:pt idx="432">
                        <c:v>658.10400000000004</c:v>
                      </c:pt>
                      <c:pt idx="433">
                        <c:v>658.96799999999962</c:v>
                      </c:pt>
                      <c:pt idx="434">
                        <c:v>659.83099999999968</c:v>
                      </c:pt>
                      <c:pt idx="435">
                        <c:v>660.68600000000004</c:v>
                      </c:pt>
                      <c:pt idx="436">
                        <c:v>661.54299999999967</c:v>
                      </c:pt>
                      <c:pt idx="437">
                        <c:v>662.40099999999973</c:v>
                      </c:pt>
                      <c:pt idx="438">
                        <c:v>663.25700000000006</c:v>
                      </c:pt>
                      <c:pt idx="439">
                        <c:v>664.12</c:v>
                      </c:pt>
                      <c:pt idx="440">
                        <c:v>664.98400000000004</c:v>
                      </c:pt>
                      <c:pt idx="441">
                        <c:v>665.84599999999978</c:v>
                      </c:pt>
                      <c:pt idx="442">
                        <c:v>666.71299999999997</c:v>
                      </c:pt>
                      <c:pt idx="443">
                        <c:v>667.58400000000006</c:v>
                      </c:pt>
                      <c:pt idx="444">
                        <c:v>668.45099999999979</c:v>
                      </c:pt>
                      <c:pt idx="445">
                        <c:v>669.31799999999976</c:v>
                      </c:pt>
                      <c:pt idx="446">
                        <c:v>670.178</c:v>
                      </c:pt>
                      <c:pt idx="447">
                        <c:v>671.03800000000001</c:v>
                      </c:pt>
                      <c:pt idx="448">
                        <c:v>671.89499999999998</c:v>
                      </c:pt>
                      <c:pt idx="449">
                        <c:v>672.75099999999998</c:v>
                      </c:pt>
                      <c:pt idx="450">
                        <c:v>673.60500000000002</c:v>
                      </c:pt>
                      <c:pt idx="451">
                        <c:v>674.46799999999962</c:v>
                      </c:pt>
                      <c:pt idx="452">
                        <c:v>675.33400000000006</c:v>
                      </c:pt>
                      <c:pt idx="453">
                        <c:v>676.19299999999998</c:v>
                      </c:pt>
                      <c:pt idx="454">
                        <c:v>677.05</c:v>
                      </c:pt>
                      <c:pt idx="455">
                        <c:v>677.90599999999972</c:v>
                      </c:pt>
                      <c:pt idx="456">
                        <c:v>678.76199999999972</c:v>
                      </c:pt>
                      <c:pt idx="457">
                        <c:v>679.61799999999971</c:v>
                      </c:pt>
                      <c:pt idx="458">
                        <c:v>680.47400000000005</c:v>
                      </c:pt>
                      <c:pt idx="459">
                        <c:v>681.33099999999968</c:v>
                      </c:pt>
                      <c:pt idx="460">
                        <c:v>682.18100000000004</c:v>
                      </c:pt>
                      <c:pt idx="461">
                        <c:v>683.0319999999997</c:v>
                      </c:pt>
                      <c:pt idx="462">
                        <c:v>683.88400000000001</c:v>
                      </c:pt>
                      <c:pt idx="463">
                        <c:v>684.73099999999999</c:v>
                      </c:pt>
                      <c:pt idx="464">
                        <c:v>685.57600000000002</c:v>
                      </c:pt>
                      <c:pt idx="465">
                        <c:v>686.428</c:v>
                      </c:pt>
                      <c:pt idx="466">
                        <c:v>687.28800000000001</c:v>
                      </c:pt>
                      <c:pt idx="467">
                        <c:v>688.14599999999996</c:v>
                      </c:pt>
                      <c:pt idx="468">
                        <c:v>689.005</c:v>
                      </c:pt>
                      <c:pt idx="469">
                        <c:v>689.86199999999974</c:v>
                      </c:pt>
                      <c:pt idx="470">
                        <c:v>690.72299999999996</c:v>
                      </c:pt>
                      <c:pt idx="471">
                        <c:v>691.58400000000006</c:v>
                      </c:pt>
                      <c:pt idx="472">
                        <c:v>692.43999999999983</c:v>
                      </c:pt>
                      <c:pt idx="473">
                        <c:v>693.303</c:v>
                      </c:pt>
                      <c:pt idx="474">
                        <c:v>694.16699999999969</c:v>
                      </c:pt>
                      <c:pt idx="475">
                        <c:v>695.02299999999968</c:v>
                      </c:pt>
                      <c:pt idx="476">
                        <c:v>695.87400000000002</c:v>
                      </c:pt>
                      <c:pt idx="477">
                        <c:v>696.72</c:v>
                      </c:pt>
                      <c:pt idx="478">
                        <c:v>697.56399999999996</c:v>
                      </c:pt>
                      <c:pt idx="479">
                        <c:v>698.41199999999981</c:v>
                      </c:pt>
                      <c:pt idx="480">
                        <c:v>699.26699999999983</c:v>
                      </c:pt>
                      <c:pt idx="481">
                        <c:v>700.12699999999973</c:v>
                      </c:pt>
                      <c:pt idx="482">
                        <c:v>700.99099999999999</c:v>
                      </c:pt>
                      <c:pt idx="483">
                        <c:v>701.85499999999979</c:v>
                      </c:pt>
                      <c:pt idx="484">
                        <c:v>702.72299999999996</c:v>
                      </c:pt>
                      <c:pt idx="485">
                        <c:v>703.58799999999997</c:v>
                      </c:pt>
                      <c:pt idx="486">
                        <c:v>704.44499999999971</c:v>
                      </c:pt>
                      <c:pt idx="487">
                        <c:v>705.30199999999968</c:v>
                      </c:pt>
                      <c:pt idx="488">
                        <c:v>706.1569999999997</c:v>
                      </c:pt>
                      <c:pt idx="489">
                        <c:v>706.99599999999998</c:v>
                      </c:pt>
                      <c:pt idx="490">
                        <c:v>707.83899999999971</c:v>
                      </c:pt>
                      <c:pt idx="491">
                        <c:v>708.68600000000004</c:v>
                      </c:pt>
                      <c:pt idx="492">
                        <c:v>709.53499999999997</c:v>
                      </c:pt>
                      <c:pt idx="493">
                        <c:v>710.38300000000004</c:v>
                      </c:pt>
                      <c:pt idx="494">
                        <c:v>711.23199999999997</c:v>
                      </c:pt>
                      <c:pt idx="495">
                        <c:v>712.08199999999999</c:v>
                      </c:pt>
                      <c:pt idx="496">
                        <c:v>712.92999999999984</c:v>
                      </c:pt>
                      <c:pt idx="497">
                        <c:v>713.78</c:v>
                      </c:pt>
                      <c:pt idx="498">
                        <c:v>714.63</c:v>
                      </c:pt>
                      <c:pt idx="499">
                        <c:v>715.47900000000004</c:v>
                      </c:pt>
                      <c:pt idx="500">
                        <c:v>716.33599999999979</c:v>
                      </c:pt>
                      <c:pt idx="501">
                        <c:v>717.19899999999996</c:v>
                      </c:pt>
                      <c:pt idx="502">
                        <c:v>718.06099999999969</c:v>
                      </c:pt>
                      <c:pt idx="503">
                        <c:v>718.91699999999969</c:v>
                      </c:pt>
                      <c:pt idx="504">
                        <c:v>719.77499999999998</c:v>
                      </c:pt>
                      <c:pt idx="505">
                        <c:v>720.6389999999999</c:v>
                      </c:pt>
                      <c:pt idx="506">
                        <c:v>721.50800000000004</c:v>
                      </c:pt>
                      <c:pt idx="507">
                        <c:v>722.37400000000002</c:v>
                      </c:pt>
                      <c:pt idx="508">
                        <c:v>723.23199999999997</c:v>
                      </c:pt>
                      <c:pt idx="509">
                        <c:v>724.09</c:v>
                      </c:pt>
                      <c:pt idx="510">
                        <c:v>724.94999999999982</c:v>
                      </c:pt>
                      <c:pt idx="511">
                        <c:v>725.80999999999983</c:v>
                      </c:pt>
                      <c:pt idx="512">
                        <c:v>726.67100000000005</c:v>
                      </c:pt>
                      <c:pt idx="513">
                        <c:v>727.53099999999972</c:v>
                      </c:pt>
                      <c:pt idx="514">
                        <c:v>728.38699999999972</c:v>
                      </c:pt>
                      <c:pt idx="515">
                        <c:v>729.2349999999999</c:v>
                      </c:pt>
                      <c:pt idx="516">
                        <c:v>730.08199999999999</c:v>
                      </c:pt>
                      <c:pt idx="517">
                        <c:v>730.93999999999983</c:v>
                      </c:pt>
                      <c:pt idx="518">
                        <c:v>731.80899999999997</c:v>
                      </c:pt>
                      <c:pt idx="519">
                        <c:v>732.67600000000004</c:v>
                      </c:pt>
                      <c:pt idx="520">
                        <c:v>733.53499999999997</c:v>
                      </c:pt>
                      <c:pt idx="521">
                        <c:v>734.39300000000003</c:v>
                      </c:pt>
                      <c:pt idx="522">
                        <c:v>735.25400000000002</c:v>
                      </c:pt>
                      <c:pt idx="523">
                        <c:v>736.11699999999996</c:v>
                      </c:pt>
                      <c:pt idx="524">
                        <c:v>736.97900000000004</c:v>
                      </c:pt>
                      <c:pt idx="525">
                        <c:v>737.83899999999971</c:v>
                      </c:pt>
                      <c:pt idx="526">
                        <c:v>738.69600000000003</c:v>
                      </c:pt>
                      <c:pt idx="527">
                        <c:v>739.548</c:v>
                      </c:pt>
                      <c:pt idx="528">
                        <c:v>740.40199999999982</c:v>
                      </c:pt>
                      <c:pt idx="529">
                        <c:v>741.26299999999969</c:v>
                      </c:pt>
                      <c:pt idx="530">
                        <c:v>742.1279999999997</c:v>
                      </c:pt>
                      <c:pt idx="531">
                        <c:v>742.99299999999971</c:v>
                      </c:pt>
                      <c:pt idx="532">
                        <c:v>743.86099999999976</c:v>
                      </c:pt>
                      <c:pt idx="533">
                        <c:v>744.72699999999998</c:v>
                      </c:pt>
                      <c:pt idx="534">
                        <c:v>745.59299999999996</c:v>
                      </c:pt>
                      <c:pt idx="535">
                        <c:v>746.46699999999976</c:v>
                      </c:pt>
                      <c:pt idx="536">
                        <c:v>747.33999999999969</c:v>
                      </c:pt>
                      <c:pt idx="537">
                        <c:v>748.21100000000001</c:v>
                      </c:pt>
                      <c:pt idx="538">
                        <c:v>749.072</c:v>
                      </c:pt>
                      <c:pt idx="539">
                        <c:v>749.9259999999997</c:v>
                      </c:pt>
                      <c:pt idx="540">
                        <c:v>750.78200000000004</c:v>
                      </c:pt>
                      <c:pt idx="541">
                        <c:v>751.63499999999999</c:v>
                      </c:pt>
                      <c:pt idx="542">
                        <c:v>752.48800000000006</c:v>
                      </c:pt>
                      <c:pt idx="543">
                        <c:v>753.34099999999967</c:v>
                      </c:pt>
                      <c:pt idx="544">
                        <c:v>754.19600000000003</c:v>
                      </c:pt>
                      <c:pt idx="545">
                        <c:v>755.05999999999983</c:v>
                      </c:pt>
                      <c:pt idx="546">
                        <c:v>755.92499999999973</c:v>
                      </c:pt>
                      <c:pt idx="547">
                        <c:v>756.79</c:v>
                      </c:pt>
                      <c:pt idx="548">
                        <c:v>757.65599999999972</c:v>
                      </c:pt>
                      <c:pt idx="549">
                        <c:v>758.52299999999968</c:v>
                      </c:pt>
                      <c:pt idx="550">
                        <c:v>759.39</c:v>
                      </c:pt>
                      <c:pt idx="551">
                        <c:v>760.25099999999998</c:v>
                      </c:pt>
                      <c:pt idx="552">
                        <c:v>761.10699999999997</c:v>
                      </c:pt>
                      <c:pt idx="553">
                        <c:v>761.96499999999969</c:v>
                      </c:pt>
                      <c:pt idx="554">
                        <c:v>762.82199999999978</c:v>
                      </c:pt>
                      <c:pt idx="555">
                        <c:v>763.67899999999997</c:v>
                      </c:pt>
                      <c:pt idx="556">
                        <c:v>764.53600000000006</c:v>
                      </c:pt>
                      <c:pt idx="557">
                        <c:v>765.39300000000003</c:v>
                      </c:pt>
                      <c:pt idx="558">
                        <c:v>766.2529999999997</c:v>
                      </c:pt>
                      <c:pt idx="559">
                        <c:v>767.11799999999971</c:v>
                      </c:pt>
                      <c:pt idx="560">
                        <c:v>767.98900000000003</c:v>
                      </c:pt>
                      <c:pt idx="561">
                        <c:v>768.85999999999967</c:v>
                      </c:pt>
                      <c:pt idx="562">
                        <c:v>769.73400000000004</c:v>
                      </c:pt>
                      <c:pt idx="563">
                        <c:v>770.61099999999999</c:v>
                      </c:pt>
                      <c:pt idx="564">
                        <c:v>771.49699999999996</c:v>
                      </c:pt>
                      <c:pt idx="565">
                        <c:v>772.38200000000006</c:v>
                      </c:pt>
                      <c:pt idx="566">
                        <c:v>773.26699999999983</c:v>
                      </c:pt>
                      <c:pt idx="567">
                        <c:v>774.15</c:v>
                      </c:pt>
                      <c:pt idx="568">
                        <c:v>775.029</c:v>
                      </c:pt>
                      <c:pt idx="569">
                        <c:v>775.9069999999997</c:v>
                      </c:pt>
                      <c:pt idx="570">
                        <c:v>776.78399999999999</c:v>
                      </c:pt>
                      <c:pt idx="571">
                        <c:v>777.66199999999981</c:v>
                      </c:pt>
                      <c:pt idx="572">
                        <c:v>778.54299999999967</c:v>
                      </c:pt>
                      <c:pt idx="573">
                        <c:v>779.42499999999973</c:v>
                      </c:pt>
                      <c:pt idx="574">
                        <c:v>780.30599999999981</c:v>
                      </c:pt>
                      <c:pt idx="575">
                        <c:v>781.18</c:v>
                      </c:pt>
                      <c:pt idx="576">
                        <c:v>782.05499999999972</c:v>
                      </c:pt>
                      <c:pt idx="577">
                        <c:v>782.94299999999976</c:v>
                      </c:pt>
                      <c:pt idx="578">
                        <c:v>783.83199999999977</c:v>
                      </c:pt>
                      <c:pt idx="579">
                        <c:v>784.71699999999998</c:v>
                      </c:pt>
                      <c:pt idx="580">
                        <c:v>785.59900000000005</c:v>
                      </c:pt>
                      <c:pt idx="581">
                        <c:v>786.48</c:v>
                      </c:pt>
                      <c:pt idx="582">
                        <c:v>787.35699999999974</c:v>
                      </c:pt>
                      <c:pt idx="583">
                        <c:v>788.23299999999972</c:v>
                      </c:pt>
                      <c:pt idx="584">
                        <c:v>789.11599999999999</c:v>
                      </c:pt>
                      <c:pt idx="585">
                        <c:v>789.99699999999996</c:v>
                      </c:pt>
                      <c:pt idx="586">
                        <c:v>790.87699999999973</c:v>
                      </c:pt>
                      <c:pt idx="587">
                        <c:v>791.75900000000001</c:v>
                      </c:pt>
                      <c:pt idx="588">
                        <c:v>792.64499999999998</c:v>
                      </c:pt>
                      <c:pt idx="589">
                        <c:v>793.53499999999997</c:v>
                      </c:pt>
                      <c:pt idx="590">
                        <c:v>794.42499999999973</c:v>
                      </c:pt>
                      <c:pt idx="591">
                        <c:v>795.30799999999977</c:v>
                      </c:pt>
                      <c:pt idx="592">
                        <c:v>796.18700000000001</c:v>
                      </c:pt>
                      <c:pt idx="593">
                        <c:v>797.06799999999976</c:v>
                      </c:pt>
                      <c:pt idx="594">
                        <c:v>797.95899999999972</c:v>
                      </c:pt>
                      <c:pt idx="595">
                        <c:v>798.84899999999971</c:v>
                      </c:pt>
                      <c:pt idx="596">
                        <c:v>799.73699999999997</c:v>
                      </c:pt>
                      <c:pt idx="597">
                        <c:v>800.62599999999998</c:v>
                      </c:pt>
                      <c:pt idx="598">
                        <c:v>801.51199999999972</c:v>
                      </c:pt>
                      <c:pt idx="599">
                        <c:v>802.39699999999971</c:v>
                      </c:pt>
                      <c:pt idx="600">
                        <c:v>803.28499999999997</c:v>
                      </c:pt>
                      <c:pt idx="601">
                        <c:v>804.17200000000003</c:v>
                      </c:pt>
                      <c:pt idx="602">
                        <c:v>805.06399999999996</c:v>
                      </c:pt>
                      <c:pt idx="603">
                        <c:v>805.95699999999977</c:v>
                      </c:pt>
                      <c:pt idx="604">
                        <c:v>806.85099999999977</c:v>
                      </c:pt>
                      <c:pt idx="605">
                        <c:v>807.745</c:v>
                      </c:pt>
                      <c:pt idx="606">
                        <c:v>808.63599999999997</c:v>
                      </c:pt>
                      <c:pt idx="607">
                        <c:v>809.52599999999973</c:v>
                      </c:pt>
                      <c:pt idx="608">
                        <c:v>810.41599999999971</c:v>
                      </c:pt>
                      <c:pt idx="609">
                        <c:v>811.298</c:v>
                      </c:pt>
                      <c:pt idx="610">
                        <c:v>812.18200000000002</c:v>
                      </c:pt>
                      <c:pt idx="611">
                        <c:v>813.06899999999996</c:v>
                      </c:pt>
                      <c:pt idx="612">
                        <c:v>813.96299999999974</c:v>
                      </c:pt>
                      <c:pt idx="613">
                        <c:v>814.85499999999979</c:v>
                      </c:pt>
                      <c:pt idx="614">
                        <c:v>815.73900000000003</c:v>
                      </c:pt>
                      <c:pt idx="615">
                        <c:v>816.62599999999998</c:v>
                      </c:pt>
                      <c:pt idx="616">
                        <c:v>817.51400000000001</c:v>
                      </c:pt>
                      <c:pt idx="617">
                        <c:v>818.40300000000002</c:v>
                      </c:pt>
                      <c:pt idx="618">
                        <c:v>819.29399999999998</c:v>
                      </c:pt>
                      <c:pt idx="619">
                        <c:v>820.18700000000001</c:v>
                      </c:pt>
                      <c:pt idx="620">
                        <c:v>821.07899999999995</c:v>
                      </c:pt>
                      <c:pt idx="621">
                        <c:v>821.97</c:v>
                      </c:pt>
                      <c:pt idx="622">
                        <c:v>822.8589999999997</c:v>
                      </c:pt>
                      <c:pt idx="623">
                        <c:v>823.75199999999973</c:v>
                      </c:pt>
                      <c:pt idx="624">
                        <c:v>824.64800000000002</c:v>
                      </c:pt>
                      <c:pt idx="625">
                        <c:v>825.5469999999998</c:v>
                      </c:pt>
                      <c:pt idx="626">
                        <c:v>826.4499999999997</c:v>
                      </c:pt>
                      <c:pt idx="627">
                        <c:v>827.35099999999977</c:v>
                      </c:pt>
                      <c:pt idx="628">
                        <c:v>828.24599999999998</c:v>
                      </c:pt>
                      <c:pt idx="629">
                        <c:v>829.14300000000003</c:v>
                      </c:pt>
                      <c:pt idx="630">
                        <c:v>830.04499999999996</c:v>
                      </c:pt>
                      <c:pt idx="631">
                        <c:v>830.94199999999978</c:v>
                      </c:pt>
                      <c:pt idx="632">
                        <c:v>831.8349999999997</c:v>
                      </c:pt>
                      <c:pt idx="633">
                        <c:v>832.72900000000004</c:v>
                      </c:pt>
                      <c:pt idx="634">
                        <c:v>833.63099999999997</c:v>
                      </c:pt>
                      <c:pt idx="635">
                        <c:v>834.54099999999971</c:v>
                      </c:pt>
                      <c:pt idx="636">
                        <c:v>835.46099999999979</c:v>
                      </c:pt>
                      <c:pt idx="637">
                        <c:v>836.37199999999996</c:v>
                      </c:pt>
                      <c:pt idx="638">
                        <c:v>837.27599999999995</c:v>
                      </c:pt>
                      <c:pt idx="639">
                        <c:v>838.19200000000001</c:v>
                      </c:pt>
                      <c:pt idx="640">
                        <c:v>839.101</c:v>
                      </c:pt>
                      <c:pt idx="641">
                        <c:v>840.01499999999999</c:v>
                      </c:pt>
                      <c:pt idx="642">
                        <c:v>840.94199999999978</c:v>
                      </c:pt>
                      <c:pt idx="643">
                        <c:v>841.86699999999962</c:v>
                      </c:pt>
                      <c:pt idx="644">
                        <c:v>842.78599999999994</c:v>
                      </c:pt>
                      <c:pt idx="645">
                        <c:v>843.69799999999998</c:v>
                      </c:pt>
                      <c:pt idx="646">
                        <c:v>844.61199999999997</c:v>
                      </c:pt>
                      <c:pt idx="647">
                        <c:v>845.53399999999999</c:v>
                      </c:pt>
                      <c:pt idx="648">
                        <c:v>846.46399999999971</c:v>
                      </c:pt>
                      <c:pt idx="649">
                        <c:v>847.39699999999971</c:v>
                      </c:pt>
                      <c:pt idx="650">
                        <c:v>848.33699999999976</c:v>
                      </c:pt>
                      <c:pt idx="651">
                        <c:v>849.27499999999998</c:v>
                      </c:pt>
                      <c:pt idx="652">
                        <c:v>850.21699999999998</c:v>
                      </c:pt>
                      <c:pt idx="653">
                        <c:v>851.15</c:v>
                      </c:pt>
                      <c:pt idx="654">
                        <c:v>852.07500000000005</c:v>
                      </c:pt>
                      <c:pt idx="655">
                        <c:v>852.99400000000003</c:v>
                      </c:pt>
                      <c:pt idx="656">
                        <c:v>853.91899999999998</c:v>
                      </c:pt>
                      <c:pt idx="657">
                        <c:v>854.8499999999998</c:v>
                      </c:pt>
                      <c:pt idx="658">
                        <c:v>855.78</c:v>
                      </c:pt>
                      <c:pt idx="659">
                        <c:v>856.70600000000002</c:v>
                      </c:pt>
                      <c:pt idx="660">
                        <c:v>857.63099999999997</c:v>
                      </c:pt>
                      <c:pt idx="661">
                        <c:v>858.56099999999969</c:v>
                      </c:pt>
                      <c:pt idx="662">
                        <c:v>859.48900000000003</c:v>
                      </c:pt>
                      <c:pt idx="663">
                        <c:v>860.42</c:v>
                      </c:pt>
                      <c:pt idx="664">
                        <c:v>861.3529999999995</c:v>
                      </c:pt>
                      <c:pt idx="665">
                        <c:v>862.28700000000003</c:v>
                      </c:pt>
                      <c:pt idx="666">
                        <c:v>863.21799999999996</c:v>
                      </c:pt>
                      <c:pt idx="667">
                        <c:v>864.14599999999996</c:v>
                      </c:pt>
                      <c:pt idx="668">
                        <c:v>865.08100000000002</c:v>
                      </c:pt>
                      <c:pt idx="669">
                        <c:v>866.03300000000002</c:v>
                      </c:pt>
                      <c:pt idx="670">
                        <c:v>866.98400000000004</c:v>
                      </c:pt>
                      <c:pt idx="671">
                        <c:v>867.9219999999998</c:v>
                      </c:pt>
                      <c:pt idx="672">
                        <c:v>868.85499999999979</c:v>
                      </c:pt>
                      <c:pt idx="673">
                        <c:v>869.79</c:v>
                      </c:pt>
                      <c:pt idx="674">
                        <c:v>870.72799999999972</c:v>
                      </c:pt>
                      <c:pt idx="675">
                        <c:v>871.673</c:v>
                      </c:pt>
                      <c:pt idx="676">
                        <c:v>872.61400000000003</c:v>
                      </c:pt>
                      <c:pt idx="677">
                        <c:v>873.5559999999997</c:v>
                      </c:pt>
                      <c:pt idx="678">
                        <c:v>874.5079999999997</c:v>
                      </c:pt>
                      <c:pt idx="679">
                        <c:v>875.46699999999976</c:v>
                      </c:pt>
                      <c:pt idx="680">
                        <c:v>876.43599999999969</c:v>
                      </c:pt>
                      <c:pt idx="681">
                        <c:v>877.40099999999973</c:v>
                      </c:pt>
                      <c:pt idx="682">
                        <c:v>878.36199999999974</c:v>
                      </c:pt>
                      <c:pt idx="683">
                        <c:v>879.32599999999979</c:v>
                      </c:pt>
                      <c:pt idx="684">
                        <c:v>880.29499999999996</c:v>
                      </c:pt>
                      <c:pt idx="685">
                        <c:v>881.26199999999972</c:v>
                      </c:pt>
                      <c:pt idx="686">
                        <c:v>882.22500000000002</c:v>
                      </c:pt>
                      <c:pt idx="687">
                        <c:v>883.19399999999996</c:v>
                      </c:pt>
                      <c:pt idx="688">
                        <c:v>884.16899999999998</c:v>
                      </c:pt>
                      <c:pt idx="689">
                        <c:v>885.149</c:v>
                      </c:pt>
                      <c:pt idx="690">
                        <c:v>886.13199999999972</c:v>
                      </c:pt>
                      <c:pt idx="691">
                        <c:v>887.11799999999971</c:v>
                      </c:pt>
                      <c:pt idx="692">
                        <c:v>888.10400000000004</c:v>
                      </c:pt>
                      <c:pt idx="693">
                        <c:v>889.08799999999997</c:v>
                      </c:pt>
                      <c:pt idx="694">
                        <c:v>890.0659999999998</c:v>
                      </c:pt>
                      <c:pt idx="695">
                        <c:v>891.04599999999971</c:v>
                      </c:pt>
                      <c:pt idx="696">
                        <c:v>892.02199999999971</c:v>
                      </c:pt>
                      <c:pt idx="697">
                        <c:v>892.99799999999971</c:v>
                      </c:pt>
                      <c:pt idx="698">
                        <c:v>893.97900000000004</c:v>
                      </c:pt>
                      <c:pt idx="699">
                        <c:v>894.96399999999971</c:v>
                      </c:pt>
                      <c:pt idx="700">
                        <c:v>895.95299999999975</c:v>
                      </c:pt>
                      <c:pt idx="701">
                        <c:v>896.9499999999997</c:v>
                      </c:pt>
                      <c:pt idx="702">
                        <c:v>897.94199999999978</c:v>
                      </c:pt>
                      <c:pt idx="703">
                        <c:v>898.93199999999979</c:v>
                      </c:pt>
                      <c:pt idx="704">
                        <c:v>899.92099999999971</c:v>
                      </c:pt>
                      <c:pt idx="705">
                        <c:v>900.90899999999999</c:v>
                      </c:pt>
                      <c:pt idx="706">
                        <c:v>901.89800000000002</c:v>
                      </c:pt>
                      <c:pt idx="707">
                        <c:v>902.88599999999997</c:v>
                      </c:pt>
                      <c:pt idx="708">
                        <c:v>903.87</c:v>
                      </c:pt>
                      <c:pt idx="709">
                        <c:v>904.8529999999995</c:v>
                      </c:pt>
                      <c:pt idx="710">
                        <c:v>905.83299999999974</c:v>
                      </c:pt>
                      <c:pt idx="711">
                        <c:v>906.80799999999977</c:v>
                      </c:pt>
                      <c:pt idx="712">
                        <c:v>907.78200000000004</c:v>
                      </c:pt>
                      <c:pt idx="713">
                        <c:v>908.76099999999997</c:v>
                      </c:pt>
                      <c:pt idx="714">
                        <c:v>909.74199999999996</c:v>
                      </c:pt>
                      <c:pt idx="715">
                        <c:v>910.72400000000005</c:v>
                      </c:pt>
                      <c:pt idx="716">
                        <c:v>911.70799999999997</c:v>
                      </c:pt>
                      <c:pt idx="717">
                        <c:v>912.69</c:v>
                      </c:pt>
                      <c:pt idx="718">
                        <c:v>913.67200000000003</c:v>
                      </c:pt>
                      <c:pt idx="719">
                        <c:v>914.65800000000002</c:v>
                      </c:pt>
                      <c:pt idx="720">
                        <c:v>915.65099999999973</c:v>
                      </c:pt>
                      <c:pt idx="721">
                        <c:v>916.64400000000001</c:v>
                      </c:pt>
                      <c:pt idx="722">
                        <c:v>917.64300000000003</c:v>
                      </c:pt>
                      <c:pt idx="723">
                        <c:v>918.63699999999972</c:v>
                      </c:pt>
                      <c:pt idx="724">
                        <c:v>919.6279999999997</c:v>
                      </c:pt>
                      <c:pt idx="725">
                        <c:v>920.61699999999996</c:v>
                      </c:pt>
                      <c:pt idx="726">
                        <c:v>921.60599999999999</c:v>
                      </c:pt>
                      <c:pt idx="727">
                        <c:v>922.59900000000005</c:v>
                      </c:pt>
                      <c:pt idx="728">
                        <c:v>923.59199999999998</c:v>
                      </c:pt>
                      <c:pt idx="729">
                        <c:v>924.58699999999999</c:v>
                      </c:pt>
                      <c:pt idx="730">
                        <c:v>925.57500000000005</c:v>
                      </c:pt>
                      <c:pt idx="731">
                        <c:v>926.56499999999971</c:v>
                      </c:pt>
                      <c:pt idx="732">
                        <c:v>927.55399999999997</c:v>
                      </c:pt>
                      <c:pt idx="733">
                        <c:v>928.54300000000001</c:v>
                      </c:pt>
                      <c:pt idx="734">
                        <c:v>929.5319999999997</c:v>
                      </c:pt>
                      <c:pt idx="735">
                        <c:v>930.524</c:v>
                      </c:pt>
                      <c:pt idx="736">
                        <c:v>931.51699999999971</c:v>
                      </c:pt>
                      <c:pt idx="737">
                        <c:v>932.51699999999971</c:v>
                      </c:pt>
                      <c:pt idx="738">
                        <c:v>933.51699999999971</c:v>
                      </c:pt>
                      <c:pt idx="739">
                        <c:v>934.51400000000001</c:v>
                      </c:pt>
                      <c:pt idx="740">
                        <c:v>935.50599999999997</c:v>
                      </c:pt>
                      <c:pt idx="741">
                        <c:v>936.49599999999998</c:v>
                      </c:pt>
                      <c:pt idx="742">
                        <c:v>937.49199999999996</c:v>
                      </c:pt>
                      <c:pt idx="743">
                        <c:v>938.49099999999999</c:v>
                      </c:pt>
                      <c:pt idx="744">
                        <c:v>939.5</c:v>
                      </c:pt>
                      <c:pt idx="745">
                        <c:v>940.51499999999999</c:v>
                      </c:pt>
                      <c:pt idx="746">
                        <c:v>941.53</c:v>
                      </c:pt>
                      <c:pt idx="747">
                        <c:v>942.55</c:v>
                      </c:pt>
                      <c:pt idx="748">
                        <c:v>943.57299999999998</c:v>
                      </c:pt>
                      <c:pt idx="749">
                        <c:v>944.57799999999997</c:v>
                      </c:pt>
                      <c:pt idx="750">
                        <c:v>945.53800000000001</c:v>
                      </c:pt>
                      <c:pt idx="751">
                        <c:v>946.47</c:v>
                      </c:pt>
                      <c:pt idx="752">
                        <c:v>947.39400000000001</c:v>
                      </c:pt>
                      <c:pt idx="753">
                        <c:v>948.3159999999998</c:v>
                      </c:pt>
                      <c:pt idx="754">
                        <c:v>949.23500000000001</c:v>
                      </c:pt>
                      <c:pt idx="755">
                        <c:v>950.15800000000002</c:v>
                      </c:pt>
                      <c:pt idx="756">
                        <c:v>951.08799999999997</c:v>
                      </c:pt>
                      <c:pt idx="757">
                        <c:v>952.02</c:v>
                      </c:pt>
                      <c:pt idx="758">
                        <c:v>952.95399999999972</c:v>
                      </c:pt>
                      <c:pt idx="759">
                        <c:v>953.88599999999997</c:v>
                      </c:pt>
                      <c:pt idx="760">
                        <c:v>954.82699999999977</c:v>
                      </c:pt>
                      <c:pt idx="761">
                        <c:v>955.77800000000002</c:v>
                      </c:pt>
                      <c:pt idx="762">
                        <c:v>956.72400000000005</c:v>
                      </c:pt>
                      <c:pt idx="763">
                        <c:v>957.67100000000005</c:v>
                      </c:pt>
                      <c:pt idx="764">
                        <c:v>958.62400000000002</c:v>
                      </c:pt>
                      <c:pt idx="765">
                        <c:v>959.58900000000006</c:v>
                      </c:pt>
                      <c:pt idx="766">
                        <c:v>960.54899999999998</c:v>
                      </c:pt>
                      <c:pt idx="767">
                        <c:v>961.48900000000003</c:v>
                      </c:pt>
                      <c:pt idx="768">
                        <c:v>962.41300000000001</c:v>
                      </c:pt>
                      <c:pt idx="769">
                        <c:v>963.33399999999972</c:v>
                      </c:pt>
                      <c:pt idx="770">
                        <c:v>964.25900000000001</c:v>
                      </c:pt>
                      <c:pt idx="771">
                        <c:v>965.18100000000004</c:v>
                      </c:pt>
                      <c:pt idx="772">
                        <c:v>966.10699999999997</c:v>
                      </c:pt>
                      <c:pt idx="773">
                        <c:v>967.03300000000002</c:v>
                      </c:pt>
                      <c:pt idx="774">
                        <c:v>967.95199999999977</c:v>
                      </c:pt>
                      <c:pt idx="775">
                        <c:v>968.87400000000002</c:v>
                      </c:pt>
                      <c:pt idx="776">
                        <c:v>969.80699999999979</c:v>
                      </c:pt>
                      <c:pt idx="777">
                        <c:v>970.74</c:v>
                      </c:pt>
                      <c:pt idx="778">
                        <c:v>971.6669999999998</c:v>
                      </c:pt>
                      <c:pt idx="779">
                        <c:v>972.59100000000001</c:v>
                      </c:pt>
                      <c:pt idx="780">
                        <c:v>973.51400000000001</c:v>
                      </c:pt>
                      <c:pt idx="781">
                        <c:v>974.43199999999979</c:v>
                      </c:pt>
                      <c:pt idx="782">
                        <c:v>975.35099999999977</c:v>
                      </c:pt>
                      <c:pt idx="783">
                        <c:v>976.26900000000001</c:v>
                      </c:pt>
                      <c:pt idx="784">
                        <c:v>977.19299999999998</c:v>
                      </c:pt>
                      <c:pt idx="785">
                        <c:v>978.12299999999971</c:v>
                      </c:pt>
                      <c:pt idx="786">
                        <c:v>979.05199999999979</c:v>
                      </c:pt>
                      <c:pt idx="787">
                        <c:v>979.97500000000002</c:v>
                      </c:pt>
                      <c:pt idx="788">
                        <c:v>980.90300000000002</c:v>
                      </c:pt>
                      <c:pt idx="789">
                        <c:v>981.83199999999977</c:v>
                      </c:pt>
                      <c:pt idx="790">
                        <c:v>982.7529999999997</c:v>
                      </c:pt>
                      <c:pt idx="791">
                        <c:v>983.67499999999995</c:v>
                      </c:pt>
                      <c:pt idx="792">
                        <c:v>984.601</c:v>
                      </c:pt>
                      <c:pt idx="793">
                        <c:v>985.52599999999973</c:v>
                      </c:pt>
                      <c:pt idx="794">
                        <c:v>986.45399999999972</c:v>
                      </c:pt>
                      <c:pt idx="795">
                        <c:v>987.37699999999973</c:v>
                      </c:pt>
                      <c:pt idx="796">
                        <c:v>988.30199999999979</c:v>
                      </c:pt>
                      <c:pt idx="797">
                        <c:v>989.22500000000002</c:v>
                      </c:pt>
                      <c:pt idx="798">
                        <c:v>990.13800000000003</c:v>
                      </c:pt>
                      <c:pt idx="799">
                        <c:v>991.04499999999996</c:v>
                      </c:pt>
                      <c:pt idx="800">
                        <c:v>991.98</c:v>
                      </c:pt>
                      <c:pt idx="801">
                        <c:v>992.95299999999975</c:v>
                      </c:pt>
                      <c:pt idx="802">
                        <c:v>993.9459999999998</c:v>
                      </c:pt>
                      <c:pt idx="803">
                        <c:v>994.95899999999972</c:v>
                      </c:pt>
                      <c:pt idx="804">
                        <c:v>995.971</c:v>
                      </c:pt>
                      <c:pt idx="805">
                        <c:v>996.98799999999972</c:v>
                      </c:pt>
                      <c:pt idx="806">
                        <c:v>998.00099999999998</c:v>
                      </c:pt>
                      <c:pt idx="807">
                        <c:v>999.01199999999972</c:v>
                      </c:pt>
                      <c:pt idx="808">
                        <c:v>1000.027</c:v>
                      </c:pt>
                      <c:pt idx="809">
                        <c:v>1001.04</c:v>
                      </c:pt>
                      <c:pt idx="810">
                        <c:v>1002.052</c:v>
                      </c:pt>
                      <c:pt idx="811">
                        <c:v>1003.09</c:v>
                      </c:pt>
                      <c:pt idx="812">
                        <c:v>1004.126</c:v>
                      </c:pt>
                      <c:pt idx="813">
                        <c:v>1005.158</c:v>
                      </c:pt>
                      <c:pt idx="814">
                        <c:v>1006.178</c:v>
                      </c:pt>
                      <c:pt idx="815">
                        <c:v>1007.196</c:v>
                      </c:pt>
                      <c:pt idx="816">
                        <c:v>1008.21</c:v>
                      </c:pt>
                      <c:pt idx="817">
                        <c:v>1009.212</c:v>
                      </c:pt>
                      <c:pt idx="818">
                        <c:v>1010.207</c:v>
                      </c:pt>
                      <c:pt idx="819">
                        <c:v>1011.201</c:v>
                      </c:pt>
                      <c:pt idx="820">
                        <c:v>1012.198</c:v>
                      </c:pt>
                      <c:pt idx="821">
                        <c:v>1013.21</c:v>
                      </c:pt>
                      <c:pt idx="822">
                        <c:v>1014.225</c:v>
                      </c:pt>
                      <c:pt idx="823">
                        <c:v>1015.234</c:v>
                      </c:pt>
                      <c:pt idx="824">
                        <c:v>1016.237</c:v>
                      </c:pt>
                      <c:pt idx="825">
                        <c:v>1017.24</c:v>
                      </c:pt>
                      <c:pt idx="826">
                        <c:v>1018.252</c:v>
                      </c:pt>
                      <c:pt idx="827">
                        <c:v>1019.259</c:v>
                      </c:pt>
                      <c:pt idx="828">
                        <c:v>1020.264</c:v>
                      </c:pt>
                      <c:pt idx="829">
                        <c:v>1021.2619999999999</c:v>
                      </c:pt>
                      <c:pt idx="830">
                        <c:v>1022.258</c:v>
                      </c:pt>
                      <c:pt idx="831">
                        <c:v>1023.264</c:v>
                      </c:pt>
                      <c:pt idx="832">
                        <c:v>1024.2729999999999</c:v>
                      </c:pt>
                      <c:pt idx="833">
                        <c:v>1025.2719999999999</c:v>
                      </c:pt>
                      <c:pt idx="834">
                        <c:v>1026.2619999999999</c:v>
                      </c:pt>
                      <c:pt idx="835">
                        <c:v>1027.2629999999999</c:v>
                      </c:pt>
                      <c:pt idx="836">
                        <c:v>1028.258</c:v>
                      </c:pt>
                      <c:pt idx="837">
                        <c:v>1029.2560000000001</c:v>
                      </c:pt>
                      <c:pt idx="838">
                        <c:v>1030.2429999999999</c:v>
                      </c:pt>
                      <c:pt idx="839">
                        <c:v>1031.2270000000001</c:v>
                      </c:pt>
                      <c:pt idx="840">
                        <c:v>1032.2090000000001</c:v>
                      </c:pt>
                      <c:pt idx="841">
                        <c:v>1033.1959999999999</c:v>
                      </c:pt>
                      <c:pt idx="842">
                        <c:v>1034.1949999999999</c:v>
                      </c:pt>
                      <c:pt idx="843">
                        <c:v>1035.1990000000001</c:v>
                      </c:pt>
                      <c:pt idx="844">
                        <c:v>1036.2139999999999</c:v>
                      </c:pt>
                      <c:pt idx="845">
                        <c:v>1037.222</c:v>
                      </c:pt>
                      <c:pt idx="846">
                        <c:v>1038.2249999999999</c:v>
                      </c:pt>
                      <c:pt idx="847">
                        <c:v>1039.2170000000001</c:v>
                      </c:pt>
                      <c:pt idx="848">
                        <c:v>1040.204</c:v>
                      </c:pt>
                      <c:pt idx="849">
                        <c:v>1041.1880000000001</c:v>
                      </c:pt>
                      <c:pt idx="850">
                        <c:v>1042.1679999999999</c:v>
                      </c:pt>
                      <c:pt idx="851">
                        <c:v>1043.1469999999999</c:v>
                      </c:pt>
                      <c:pt idx="852">
                        <c:v>1044.124</c:v>
                      </c:pt>
                      <c:pt idx="853">
                        <c:v>1045.104</c:v>
                      </c:pt>
                      <c:pt idx="854">
                        <c:v>1046.0730000000001</c:v>
                      </c:pt>
                      <c:pt idx="855">
                        <c:v>1047.021</c:v>
                      </c:pt>
                      <c:pt idx="856">
                        <c:v>1047.96</c:v>
                      </c:pt>
                      <c:pt idx="857">
                        <c:v>1048.895</c:v>
                      </c:pt>
                      <c:pt idx="858">
                        <c:v>1049.835</c:v>
                      </c:pt>
                      <c:pt idx="859">
                        <c:v>1050.7809999999999</c:v>
                      </c:pt>
                      <c:pt idx="860">
                        <c:v>1051.7339999999999</c:v>
                      </c:pt>
                      <c:pt idx="861">
                        <c:v>1052.682</c:v>
                      </c:pt>
                      <c:pt idx="862">
                        <c:v>1053.6220000000001</c:v>
                      </c:pt>
                      <c:pt idx="863">
                        <c:v>1054.557</c:v>
                      </c:pt>
                      <c:pt idx="864">
                        <c:v>1055.4839999999999</c:v>
                      </c:pt>
                      <c:pt idx="865">
                        <c:v>1056.4069999999999</c:v>
                      </c:pt>
                      <c:pt idx="866">
                        <c:v>1057.3240000000001</c:v>
                      </c:pt>
                      <c:pt idx="867">
                        <c:v>1058.239</c:v>
                      </c:pt>
                      <c:pt idx="868">
                        <c:v>1059.1659999999999</c:v>
                      </c:pt>
                      <c:pt idx="869">
                        <c:v>1060.087</c:v>
                      </c:pt>
                      <c:pt idx="870">
                        <c:v>1061.0160000000001</c:v>
                      </c:pt>
                      <c:pt idx="871">
                        <c:v>1061.9469999999999</c:v>
                      </c:pt>
                      <c:pt idx="872">
                        <c:v>1062.877</c:v>
                      </c:pt>
                      <c:pt idx="873">
                        <c:v>1063.8040000000001</c:v>
                      </c:pt>
                      <c:pt idx="874">
                        <c:v>1064.7270000000001</c:v>
                      </c:pt>
                      <c:pt idx="875">
                        <c:v>1065.6500000000001</c:v>
                      </c:pt>
                      <c:pt idx="876">
                        <c:v>1066.566</c:v>
                      </c:pt>
                      <c:pt idx="877">
                        <c:v>1067.4860000000001</c:v>
                      </c:pt>
                      <c:pt idx="878">
                        <c:v>1068.404</c:v>
                      </c:pt>
                      <c:pt idx="879">
                        <c:v>1069.3219999999999</c:v>
                      </c:pt>
                      <c:pt idx="880">
                        <c:v>1070.2349999999999</c:v>
                      </c:pt>
                      <c:pt idx="881">
                        <c:v>1071.1659999999999</c:v>
                      </c:pt>
                      <c:pt idx="882">
                        <c:v>1072.107</c:v>
                      </c:pt>
                      <c:pt idx="883">
                        <c:v>1073.0530000000001</c:v>
                      </c:pt>
                      <c:pt idx="884">
                        <c:v>1073.9939999999999</c:v>
                      </c:pt>
                      <c:pt idx="885">
                        <c:v>1074.9169999999999</c:v>
                      </c:pt>
                      <c:pt idx="886">
                        <c:v>1075.8309999999999</c:v>
                      </c:pt>
                      <c:pt idx="887">
                        <c:v>1076.7470000000001</c:v>
                      </c:pt>
                      <c:pt idx="888">
                        <c:v>1077.6579999999999</c:v>
                      </c:pt>
                      <c:pt idx="889">
                        <c:v>1078.5719999999999</c:v>
                      </c:pt>
                      <c:pt idx="890">
                        <c:v>1079.49</c:v>
                      </c:pt>
                      <c:pt idx="891">
                        <c:v>1080.396</c:v>
                      </c:pt>
                      <c:pt idx="892">
                        <c:v>1081.2950000000001</c:v>
                      </c:pt>
                      <c:pt idx="893">
                        <c:v>1082.191</c:v>
                      </c:pt>
                      <c:pt idx="894">
                        <c:v>1083.1010000000001</c:v>
                      </c:pt>
                      <c:pt idx="895">
                        <c:v>1084.0139999999999</c:v>
                      </c:pt>
                      <c:pt idx="896">
                        <c:v>1084.931</c:v>
                      </c:pt>
                      <c:pt idx="897">
                        <c:v>1085.8520000000001</c:v>
                      </c:pt>
                      <c:pt idx="898">
                        <c:v>1086.7719999999999</c:v>
                      </c:pt>
                      <c:pt idx="899">
                        <c:v>1087.69</c:v>
                      </c:pt>
                      <c:pt idx="900">
                        <c:v>1088.605</c:v>
                      </c:pt>
                      <c:pt idx="901">
                        <c:v>1089.5150000000001</c:v>
                      </c:pt>
                      <c:pt idx="902">
                        <c:v>1090.4179999999999</c:v>
                      </c:pt>
                      <c:pt idx="903">
                        <c:v>1091.3140000000001</c:v>
                      </c:pt>
                      <c:pt idx="904">
                        <c:v>1092.21</c:v>
                      </c:pt>
                      <c:pt idx="905">
                        <c:v>1093.1020000000001</c:v>
                      </c:pt>
                      <c:pt idx="906">
                        <c:v>1093.9960000000001</c:v>
                      </c:pt>
                      <c:pt idx="907">
                        <c:v>1094.894</c:v>
                      </c:pt>
                      <c:pt idx="908">
                        <c:v>1095.787</c:v>
                      </c:pt>
                      <c:pt idx="909">
                        <c:v>1096.674</c:v>
                      </c:pt>
                      <c:pt idx="910">
                        <c:v>1097.567</c:v>
                      </c:pt>
                      <c:pt idx="911">
                        <c:v>1098.463</c:v>
                      </c:pt>
                      <c:pt idx="912">
                        <c:v>1099.354</c:v>
                      </c:pt>
                      <c:pt idx="913">
                        <c:v>1100.2449999999999</c:v>
                      </c:pt>
                      <c:pt idx="914">
                        <c:v>1101.1389999999999</c:v>
                      </c:pt>
                      <c:pt idx="915">
                        <c:v>1102.039</c:v>
                      </c:pt>
                      <c:pt idx="916">
                        <c:v>1102.93</c:v>
                      </c:pt>
                      <c:pt idx="917">
                        <c:v>1103.807</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M$6:$AM$923</c15:sqref>
                        </c15:formulaRef>
                      </c:ext>
                    </c:extLst>
                    <c:numCache>
                      <c:formatCode>General</c:formatCode>
                      <c:ptCount val="918"/>
                      <c:pt idx="0">
                        <c:v>1</c:v>
                      </c:pt>
                      <c:pt idx="1">
                        <c:v>0.99967451081944503</c:v>
                      </c:pt>
                      <c:pt idx="2">
                        <c:v>0.99964022186488899</c:v>
                      </c:pt>
                      <c:pt idx="3">
                        <c:v>0.99921647179963802</c:v>
                      </c:pt>
                      <c:pt idx="4">
                        <c:v>0.99885669366452701</c:v>
                      </c:pt>
                      <c:pt idx="5">
                        <c:v>0.99869394907424902</c:v>
                      </c:pt>
                      <c:pt idx="6">
                        <c:v>0.99820417997709299</c:v>
                      </c:pt>
                      <c:pt idx="7">
                        <c:v>0.99797490457946902</c:v>
                      </c:pt>
                      <c:pt idx="8">
                        <c:v>0.99764992717435497</c:v>
                      </c:pt>
                      <c:pt idx="9">
                        <c:v>0.99712740444896597</c:v>
                      </c:pt>
                      <c:pt idx="10">
                        <c:v>0.99689864082678403</c:v>
                      </c:pt>
                      <c:pt idx="11">
                        <c:v>0.99637611810139504</c:v>
                      </c:pt>
                      <c:pt idx="12">
                        <c:v>0.99585410715144795</c:v>
                      </c:pt>
                      <c:pt idx="13">
                        <c:v>0.99552657086912799</c:v>
                      </c:pt>
                      <c:pt idx="14">
                        <c:v>0.99487354540625295</c:v>
                      </c:pt>
                      <c:pt idx="15">
                        <c:v>0.99444979534100097</c:v>
                      </c:pt>
                      <c:pt idx="16">
                        <c:v>0.99402399817398601</c:v>
                      </c:pt>
                      <c:pt idx="17">
                        <c:v>0.99333873085832003</c:v>
                      </c:pt>
                      <c:pt idx="18">
                        <c:v>0.99297946449864904</c:v>
                      </c:pt>
                      <c:pt idx="19">
                        <c:v>0.99235868088856505</c:v>
                      </c:pt>
                      <c:pt idx="20">
                        <c:v>0.99167341357289995</c:v>
                      </c:pt>
                      <c:pt idx="21">
                        <c:v>0.99115140262295098</c:v>
                      </c:pt>
                      <c:pt idx="22">
                        <c:v>0.99046408820552101</c:v>
                      </c:pt>
                      <c:pt idx="23">
                        <c:v>0.989747090812505</c:v>
                      </c:pt>
                      <c:pt idx="24">
                        <c:v>0.98919079090800299</c:v>
                      </c:pt>
                      <c:pt idx="25">
                        <c:v>0.98837553263029099</c:v>
                      </c:pt>
                      <c:pt idx="26">
                        <c:v>0.98772250716741505</c:v>
                      </c:pt>
                      <c:pt idx="27">
                        <c:v>0.98703519274998497</c:v>
                      </c:pt>
                      <c:pt idx="28">
                        <c:v>0.98618769261948203</c:v>
                      </c:pt>
                      <c:pt idx="29">
                        <c:v>0.98550088997749197</c:v>
                      </c:pt>
                      <c:pt idx="30">
                        <c:v>0.98468511992433905</c:v>
                      </c:pt>
                      <c:pt idx="31">
                        <c:v>0.98373680003193498</c:v>
                      </c:pt>
                      <c:pt idx="32">
                        <c:v>0.98301980263891897</c:v>
                      </c:pt>
                      <c:pt idx="33">
                        <c:v>0.98210372459930495</c:v>
                      </c:pt>
                      <c:pt idx="34">
                        <c:v>0.98118969366145703</c:v>
                      </c:pt>
                      <c:pt idx="35">
                        <c:v>0.98030790457639905</c:v>
                      </c:pt>
                      <c:pt idx="36">
                        <c:v>0.97932990170840895</c:v>
                      </c:pt>
                      <c:pt idx="37">
                        <c:v>0.97841382366879603</c:v>
                      </c:pt>
                      <c:pt idx="38">
                        <c:v>0.97746755087815596</c:v>
                      </c:pt>
                      <c:pt idx="39">
                        <c:v>0.97642301720281999</c:v>
                      </c:pt>
                      <c:pt idx="40">
                        <c:v>0.97544296723306601</c:v>
                      </c:pt>
                      <c:pt idx="41">
                        <c:v>0.97436619170493899</c:v>
                      </c:pt>
                      <c:pt idx="42">
                        <c:v>0.97318910819035198</c:v>
                      </c:pt>
                      <c:pt idx="43">
                        <c:v>0.97214457451501701</c:v>
                      </c:pt>
                      <c:pt idx="44">
                        <c:v>0.970969538102194</c:v>
                      </c:pt>
                      <c:pt idx="45">
                        <c:v>0.96979450168937098</c:v>
                      </c:pt>
                      <c:pt idx="46">
                        <c:v>0.96865119535389799</c:v>
                      </c:pt>
                      <c:pt idx="47">
                        <c:v>0.96734360910182404</c:v>
                      </c:pt>
                      <c:pt idx="48">
                        <c:v>0.96613633083620998</c:v>
                      </c:pt>
                      <c:pt idx="49">
                        <c:v>0.96489476361604198</c:v>
                      </c:pt>
                      <c:pt idx="50">
                        <c:v>0.96352269365838705</c:v>
                      </c:pt>
                      <c:pt idx="51">
                        <c:v>0.96228163821365797</c:v>
                      </c:pt>
                      <c:pt idx="52">
                        <c:v>0.960877326403212</c:v>
                      </c:pt>
                      <c:pt idx="53">
                        <c:v>0.95944128451541599</c:v>
                      </c:pt>
                      <c:pt idx="54">
                        <c:v>0.95810350351231499</c:v>
                      </c:pt>
                      <c:pt idx="55">
                        <c:v>0.95666490274731297</c:v>
                      </c:pt>
                      <c:pt idx="56">
                        <c:v>0.95522886085951697</c:v>
                      </c:pt>
                      <c:pt idx="57">
                        <c:v>0.95379281897172097</c:v>
                      </c:pt>
                      <c:pt idx="58">
                        <c:v>0.95222371546923201</c:v>
                      </c:pt>
                      <c:pt idx="59">
                        <c:v>0.95072114277409003</c:v>
                      </c:pt>
                      <c:pt idx="60">
                        <c:v>0.94925285903350298</c:v>
                      </c:pt>
                      <c:pt idx="61">
                        <c:v>0.94771804448556796</c:v>
                      </c:pt>
                      <c:pt idx="62">
                        <c:v>0.94621547179042598</c:v>
                      </c:pt>
                      <c:pt idx="63">
                        <c:v>0.944614638210588</c:v>
                      </c:pt>
                      <c:pt idx="64">
                        <c:v>0.94304758180986403</c:v>
                      </c:pt>
                      <c:pt idx="65">
                        <c:v>0.94148103718458098</c:v>
                      </c:pt>
                      <c:pt idx="66">
                        <c:v>0.93981571989916002</c:v>
                      </c:pt>
                      <c:pt idx="67">
                        <c:v>0.93821488631932204</c:v>
                      </c:pt>
                      <c:pt idx="68">
                        <c:v>0.93654956903390096</c:v>
                      </c:pt>
                      <c:pt idx="69">
                        <c:v>0.934884251748481</c:v>
                      </c:pt>
                      <c:pt idx="70">
                        <c:v>0.93321893446306103</c:v>
                      </c:pt>
                      <c:pt idx="71">
                        <c:v>0.93155361717763996</c:v>
                      </c:pt>
                      <c:pt idx="72">
                        <c:v>0.92982228086031504</c:v>
                      </c:pt>
                      <c:pt idx="73">
                        <c:v>0.92818920542768601</c:v>
                      </c:pt>
                      <c:pt idx="74">
                        <c:v>0.92645991621212498</c:v>
                      </c:pt>
                      <c:pt idx="75">
                        <c:v>0.92476030997214897</c:v>
                      </c:pt>
                      <c:pt idx="76">
                        <c:v>0.92312672276407903</c:v>
                      </c:pt>
                      <c:pt idx="77">
                        <c:v>0.921299172663823</c:v>
                      </c:pt>
                      <c:pt idx="78">
                        <c:v>0.91963385537840203</c:v>
                      </c:pt>
                      <c:pt idx="79">
                        <c:v>0.91796853809298096</c:v>
                      </c:pt>
                      <c:pt idx="80">
                        <c:v>0.91626893185300595</c:v>
                      </c:pt>
                      <c:pt idx="81">
                        <c:v>0.91460361456758599</c:v>
                      </c:pt>
                      <c:pt idx="82">
                        <c:v>0.91284003639747002</c:v>
                      </c:pt>
                      <c:pt idx="83">
                        <c:v>0.91117471911204895</c:v>
                      </c:pt>
                      <c:pt idx="84">
                        <c:v>0.90947767174927896</c:v>
                      </c:pt>
                      <c:pt idx="85">
                        <c:v>0.90778011261106795</c:v>
                      </c:pt>
                      <c:pt idx="86">
                        <c:v>0.90611274822388399</c:v>
                      </c:pt>
                      <c:pt idx="87">
                        <c:v>0.904415700861113</c:v>
                      </c:pt>
                      <c:pt idx="88">
                        <c:v>0.90268385276834695</c:v>
                      </c:pt>
                      <c:pt idx="89">
                        <c:v>0.90098680540557696</c:v>
                      </c:pt>
                      <c:pt idx="90">
                        <c:v>0.899321488120157</c:v>
                      </c:pt>
                      <c:pt idx="91">
                        <c:v>0.89765617083473703</c:v>
                      </c:pt>
                      <c:pt idx="92">
                        <c:v>0.89605482547945703</c:v>
                      </c:pt>
                      <c:pt idx="93">
                        <c:v>0.89435777811668704</c:v>
                      </c:pt>
                      <c:pt idx="94">
                        <c:v>0.89269246083126697</c:v>
                      </c:pt>
                      <c:pt idx="95">
                        <c:v>0.89109162725142899</c:v>
                      </c:pt>
                      <c:pt idx="96">
                        <c:v>0.88942630996600802</c:v>
                      </c:pt>
                      <c:pt idx="97">
                        <c:v>0.88785925356528395</c:v>
                      </c:pt>
                      <c:pt idx="98">
                        <c:v>0.88629066183823602</c:v>
                      </c:pt>
                      <c:pt idx="99">
                        <c:v>0.88465963350737198</c:v>
                      </c:pt>
                      <c:pt idx="100">
                        <c:v>0.88305828815209197</c:v>
                      </c:pt>
                      <c:pt idx="101">
                        <c:v>0.88142521271946195</c:v>
                      </c:pt>
                      <c:pt idx="102">
                        <c:v>0.87982642624138796</c:v>
                      </c:pt>
                      <c:pt idx="103">
                        <c:v>0.87832385354624598</c:v>
                      </c:pt>
                      <c:pt idx="104">
                        <c:v>0.87678955077375398</c:v>
                      </c:pt>
                      <c:pt idx="105">
                        <c:v>0.87531870815596102</c:v>
                      </c:pt>
                      <c:pt idx="106">
                        <c:v>0.87384837731360898</c:v>
                      </c:pt>
                      <c:pt idx="107">
                        <c:v>0.87231356276567495</c:v>
                      </c:pt>
                      <c:pt idx="108">
                        <c:v>0.87087752087787995</c:v>
                      </c:pt>
                      <c:pt idx="109">
                        <c:v>0.86937494818273697</c:v>
                      </c:pt>
                      <c:pt idx="110">
                        <c:v>0.86790666444214903</c:v>
                      </c:pt>
                      <c:pt idx="111">
                        <c:v>0.86643633359979799</c:v>
                      </c:pt>
                      <c:pt idx="112">
                        <c:v>0.86493324912921399</c:v>
                      </c:pt>
                      <c:pt idx="113">
                        <c:v>0.86346547716406896</c:v>
                      </c:pt>
                      <c:pt idx="114">
                        <c:v>0.86209340720641303</c:v>
                      </c:pt>
                      <c:pt idx="115">
                        <c:v>0.86068909539596605</c:v>
                      </c:pt>
                      <c:pt idx="116">
                        <c:v>0.85934926729110095</c:v>
                      </c:pt>
                      <c:pt idx="117">
                        <c:v>0.85797924443521001</c:v>
                      </c:pt>
                      <c:pt idx="118">
                        <c:v>0.85663941633034502</c:v>
                      </c:pt>
                      <c:pt idx="119">
                        <c:v>0.85526734637268897</c:v>
                      </c:pt>
                      <c:pt idx="120">
                        <c:v>0.85389527641503404</c:v>
                      </c:pt>
                      <c:pt idx="121">
                        <c:v>0.85255749541193304</c:v>
                      </c:pt>
                      <c:pt idx="122">
                        <c:v>0.85128419811441502</c:v>
                      </c:pt>
                      <c:pt idx="123">
                        <c:v>0.84994437000955003</c:v>
                      </c:pt>
                      <c:pt idx="124">
                        <c:v>0.84867056093658999</c:v>
                      </c:pt>
                      <c:pt idx="125">
                        <c:v>0.84736502178628104</c:v>
                      </c:pt>
                      <c:pt idx="126">
                        <c:v>0.84609172448876202</c:v>
                      </c:pt>
                      <c:pt idx="127">
                        <c:v>0.84481791541580198</c:v>
                      </c:pt>
                      <c:pt idx="128">
                        <c:v>0.84347808731093699</c:v>
                      </c:pt>
                      <c:pt idx="129">
                        <c:v>0.84227080904532403</c:v>
                      </c:pt>
                      <c:pt idx="130">
                        <c:v>0.84102924182515504</c:v>
                      </c:pt>
                      <c:pt idx="131">
                        <c:v>0.839822475334983</c:v>
                      </c:pt>
                      <c:pt idx="132">
                        <c:v>0.83864488004495397</c:v>
                      </c:pt>
                      <c:pt idx="133">
                        <c:v>0.83740587170199099</c:v>
                      </c:pt>
                      <c:pt idx="134">
                        <c:v>0.83622827641196296</c:v>
                      </c:pt>
                      <c:pt idx="135">
                        <c:v>0.83508548185193099</c:v>
                      </c:pt>
                      <c:pt idx="136">
                        <c:v>0.83394268729190002</c:v>
                      </c:pt>
                      <c:pt idx="137">
                        <c:v>0.83270316717349602</c:v>
                      </c:pt>
                      <c:pt idx="138">
                        <c:v>0.83152608365890801</c:v>
                      </c:pt>
                      <c:pt idx="139">
                        <c:v>0.83038277732343502</c:v>
                      </c:pt>
                      <c:pt idx="140">
                        <c:v>0.82927427171795798</c:v>
                      </c:pt>
                      <c:pt idx="141">
                        <c:v>0.82816320723527703</c:v>
                      </c:pt>
                      <c:pt idx="142">
                        <c:v>0.82698817082245402</c:v>
                      </c:pt>
                      <c:pt idx="143">
                        <c:v>0.82581108730786701</c:v>
                      </c:pt>
                      <c:pt idx="144">
                        <c:v>0.82479879548532198</c:v>
                      </c:pt>
                      <c:pt idx="145">
                        <c:v>0.82375426180998601</c:v>
                      </c:pt>
                      <c:pt idx="146">
                        <c:v>0.82267748628185899</c:v>
                      </c:pt>
                      <c:pt idx="147">
                        <c:v>0.82163295260652403</c:v>
                      </c:pt>
                      <c:pt idx="148">
                        <c:v>0.82045586909193702</c:v>
                      </c:pt>
                      <c:pt idx="149">
                        <c:v>0.81934736348645998</c:v>
                      </c:pt>
                      <c:pt idx="150">
                        <c:v>0.81830027093391899</c:v>
                      </c:pt>
                      <c:pt idx="151">
                        <c:v>0.817224007181233</c:v>
                      </c:pt>
                      <c:pt idx="152">
                        <c:v>0.81621120358324695</c:v>
                      </c:pt>
                      <c:pt idx="153">
                        <c:v>0.81519891176070203</c:v>
                      </c:pt>
                      <c:pt idx="154">
                        <c:v>0.81425059186829796</c:v>
                      </c:pt>
                      <c:pt idx="155">
                        <c:v>0.81320605819296199</c:v>
                      </c:pt>
                      <c:pt idx="156">
                        <c:v>0.812129794440277</c:v>
                      </c:pt>
                      <c:pt idx="157">
                        <c:v>0.81118147454787304</c:v>
                      </c:pt>
                      <c:pt idx="158">
                        <c:v>0.81049671900764697</c:v>
                      </c:pt>
                      <c:pt idx="159">
                        <c:v>0.80951615726245096</c:v>
                      </c:pt>
                      <c:pt idx="160">
                        <c:v>0.80827459004228297</c:v>
                      </c:pt>
                      <c:pt idx="161">
                        <c:v>0.80752586257191705</c:v>
                      </c:pt>
                      <c:pt idx="162">
                        <c:v>0.80638255623644395</c:v>
                      </c:pt>
                      <c:pt idx="163">
                        <c:v>0.80533597545934399</c:v>
                      </c:pt>
                      <c:pt idx="164">
                        <c:v>0.80425919993121697</c:v>
                      </c:pt>
                      <c:pt idx="165">
                        <c:v>0.80318037730132597</c:v>
                      </c:pt>
                      <c:pt idx="166">
                        <c:v>0.80242909095375603</c:v>
                      </c:pt>
                      <c:pt idx="167">
                        <c:v>0.80161383267604303</c:v>
                      </c:pt>
                      <c:pt idx="168">
                        <c:v>0.80043879626322001</c:v>
                      </c:pt>
                      <c:pt idx="169">
                        <c:v>0.79942650444067598</c:v>
                      </c:pt>
                      <c:pt idx="170">
                        <c:v>0.79860868728575796</c:v>
                      </c:pt>
                      <c:pt idx="171">
                        <c:v>0.79795566182288302</c:v>
                      </c:pt>
                      <c:pt idx="172">
                        <c:v>0.79684510911564199</c:v>
                      </c:pt>
                      <c:pt idx="173">
                        <c:v>0.79583486439486195</c:v>
                      </c:pt>
                      <c:pt idx="174">
                        <c:v>0.79488654450245699</c:v>
                      </c:pt>
                      <c:pt idx="175">
                        <c:v>0.79387425267991196</c:v>
                      </c:pt>
                      <c:pt idx="176">
                        <c:v>0.79299195181941295</c:v>
                      </c:pt>
                      <c:pt idx="177">
                        <c:v>0.79224066547184202</c:v>
                      </c:pt>
                      <c:pt idx="178">
                        <c:v>0.79139316534133897</c:v>
                      </c:pt>
                      <c:pt idx="179">
                        <c:v>0.79051137625628098</c:v>
                      </c:pt>
                      <c:pt idx="180">
                        <c:v>0.78956305636387702</c:v>
                      </c:pt>
                      <c:pt idx="181">
                        <c:v>0.78878003993895596</c:v>
                      </c:pt>
                      <c:pt idx="182">
                        <c:v>0.78802875359138402</c:v>
                      </c:pt>
                      <c:pt idx="183">
                        <c:v>0.78717869458367595</c:v>
                      </c:pt>
                      <c:pt idx="184">
                        <c:v>0.78616640276113103</c:v>
                      </c:pt>
                      <c:pt idx="185">
                        <c:v>0.78528666077783704</c:v>
                      </c:pt>
                      <c:pt idx="186">
                        <c:v>0.78456761628305705</c:v>
                      </c:pt>
                      <c:pt idx="187">
                        <c:v>0.78358705453786204</c:v>
                      </c:pt>
                      <c:pt idx="188">
                        <c:v>0.78267353537545403</c:v>
                      </c:pt>
                      <c:pt idx="189">
                        <c:v>0.78202050991257899</c:v>
                      </c:pt>
                      <c:pt idx="190">
                        <c:v>0.78123698171221601</c:v>
                      </c:pt>
                      <c:pt idx="191">
                        <c:v>0.78032090367260298</c:v>
                      </c:pt>
                      <c:pt idx="192">
                        <c:v>0.77953737547224</c:v>
                      </c:pt>
                      <c:pt idx="193">
                        <c:v>0.77901536452229303</c:v>
                      </c:pt>
                      <c:pt idx="194">
                        <c:v>0.77777379730212504</c:v>
                      </c:pt>
                      <c:pt idx="195">
                        <c:v>0.77708904176189997</c:v>
                      </c:pt>
                      <c:pt idx="196">
                        <c:v>0.77607674993935505</c:v>
                      </c:pt>
                      <c:pt idx="197">
                        <c:v>0.77499997441122803</c:v>
                      </c:pt>
                      <c:pt idx="198">
                        <c:v>0.77431265999379795</c:v>
                      </c:pt>
                      <c:pt idx="199">
                        <c:v>0.77372667711370902</c:v>
                      </c:pt>
                      <c:pt idx="200">
                        <c:v>0.77297539076613797</c:v>
                      </c:pt>
                      <c:pt idx="201">
                        <c:v>0.77225583449591695</c:v>
                      </c:pt>
                      <c:pt idx="202">
                        <c:v>0.77150454814834502</c:v>
                      </c:pt>
                      <c:pt idx="203">
                        <c:v>0.770852034460911</c:v>
                      </c:pt>
                      <c:pt idx="204">
                        <c:v>0.76996973360041199</c:v>
                      </c:pt>
                      <c:pt idx="205">
                        <c:v>0.76912018636814505</c:v>
                      </c:pt>
                      <c:pt idx="206">
                        <c:v>0.76840318897512905</c:v>
                      </c:pt>
                      <c:pt idx="207">
                        <c:v>0.76778240536504505</c:v>
                      </c:pt>
                      <c:pt idx="208">
                        <c:v>0.76699938894012398</c:v>
                      </c:pt>
                      <c:pt idx="209">
                        <c:v>0.76605106904771902</c:v>
                      </c:pt>
                      <c:pt idx="210">
                        <c:v>0.765331512777497</c:v>
                      </c:pt>
                      <c:pt idx="211">
                        <c:v>0.76477725997475898</c:v>
                      </c:pt>
                      <c:pt idx="212">
                        <c:v>0.76422300717202096</c:v>
                      </c:pt>
                      <c:pt idx="213">
                        <c:v>0.76334121808696298</c:v>
                      </c:pt>
                      <c:pt idx="214">
                        <c:v>0.76249115907925502</c:v>
                      </c:pt>
                      <c:pt idx="215">
                        <c:v>0.76177211458447502</c:v>
                      </c:pt>
                      <c:pt idx="216">
                        <c:v>0.76105511719145902</c:v>
                      </c:pt>
                      <c:pt idx="217">
                        <c:v>0.76043433358137402</c:v>
                      </c:pt>
                      <c:pt idx="218">
                        <c:v>0.75971528908659403</c:v>
                      </c:pt>
                      <c:pt idx="219">
                        <c:v>0.75916103628385601</c:v>
                      </c:pt>
                      <c:pt idx="220">
                        <c:v>0.75831097727614705</c:v>
                      </c:pt>
                      <c:pt idx="221">
                        <c:v>0.75746347714564399</c:v>
                      </c:pt>
                      <c:pt idx="222">
                        <c:v>0.75703767997862803</c:v>
                      </c:pt>
                      <c:pt idx="223">
                        <c:v>0.75645118532309896</c:v>
                      </c:pt>
                      <c:pt idx="224">
                        <c:v>0.75543889350055504</c:v>
                      </c:pt>
                      <c:pt idx="225">
                        <c:v>0.75471933723033302</c:v>
                      </c:pt>
                      <c:pt idx="226">
                        <c:v>0.754066823542899</c:v>
                      </c:pt>
                      <c:pt idx="227">
                        <c:v>0.753446039932814</c:v>
                      </c:pt>
                      <c:pt idx="228">
                        <c:v>0.75279301446993896</c:v>
                      </c:pt>
                      <c:pt idx="229">
                        <c:v>0.75214050078250505</c:v>
                      </c:pt>
                      <c:pt idx="230">
                        <c:v>0.75145318636507497</c:v>
                      </c:pt>
                      <c:pt idx="231">
                        <c:v>0.75083240275498997</c:v>
                      </c:pt>
                      <c:pt idx="232">
                        <c:v>0.75021161914490497</c:v>
                      </c:pt>
                      <c:pt idx="233">
                        <c:v>0.74946289167454005</c:v>
                      </c:pt>
                      <c:pt idx="234">
                        <c:v>0.74880781910990002</c:v>
                      </c:pt>
                      <c:pt idx="235">
                        <c:v>0.748351827191858</c:v>
                      </c:pt>
                      <c:pt idx="236">
                        <c:v>0.74760054084428595</c:v>
                      </c:pt>
                      <c:pt idx="237">
                        <c:v>0.74707852989433898</c:v>
                      </c:pt>
                      <c:pt idx="238">
                        <c:v>0.74645774628425499</c:v>
                      </c:pt>
                      <c:pt idx="239">
                        <c:v>0.74573819001403296</c:v>
                      </c:pt>
                      <c:pt idx="240">
                        <c:v>0.74515220713394603</c:v>
                      </c:pt>
                      <c:pt idx="241">
                        <c:v>0.74453142352386104</c:v>
                      </c:pt>
                      <c:pt idx="242">
                        <c:v>0.743974611843917</c:v>
                      </c:pt>
                      <c:pt idx="243">
                        <c:v>0.74332158638104195</c:v>
                      </c:pt>
                      <c:pt idx="244">
                        <c:v>0.742636830840816</c:v>
                      </c:pt>
                      <c:pt idx="245">
                        <c:v>0.74211481989086903</c:v>
                      </c:pt>
                      <c:pt idx="246">
                        <c:v>0.74155800821092499</c:v>
                      </c:pt>
                      <c:pt idx="247">
                        <c:v>0.74097151355539703</c:v>
                      </c:pt>
                      <c:pt idx="248">
                        <c:v>0.74048174445824</c:v>
                      </c:pt>
                      <c:pt idx="249">
                        <c:v>0.73982871899536495</c:v>
                      </c:pt>
                      <c:pt idx="250">
                        <c:v>0.73907743264779302</c:v>
                      </c:pt>
                      <c:pt idx="251">
                        <c:v>0.73845664903770902</c:v>
                      </c:pt>
                      <c:pt idx="252">
                        <c:v>0.73793463808776205</c:v>
                      </c:pt>
                      <c:pt idx="253">
                        <c:v>0.73737782640781802</c:v>
                      </c:pt>
                      <c:pt idx="254">
                        <c:v>0.73666082901480201</c:v>
                      </c:pt>
                      <c:pt idx="255">
                        <c:v>0.73604004540471701</c:v>
                      </c:pt>
                      <c:pt idx="256">
                        <c:v>0.73545150364742395</c:v>
                      </c:pt>
                      <c:pt idx="257">
                        <c:v>0.73496122277482601</c:v>
                      </c:pt>
                      <c:pt idx="258">
                        <c:v>0.73443921182487903</c:v>
                      </c:pt>
                      <c:pt idx="259">
                        <c:v>0.73375445628465397</c:v>
                      </c:pt>
                      <c:pt idx="260">
                        <c:v>0.73323193355926497</c:v>
                      </c:pt>
                      <c:pt idx="261">
                        <c:v>0.73257941987183095</c:v>
                      </c:pt>
                      <c:pt idx="262">
                        <c:v>0.73205689714644295</c:v>
                      </c:pt>
                      <c:pt idx="263">
                        <c:v>0.73153232731928997</c:v>
                      </c:pt>
                      <c:pt idx="264">
                        <c:v>0.73104460532389803</c:v>
                      </c:pt>
                      <c:pt idx="265">
                        <c:v>0.73032504905367601</c:v>
                      </c:pt>
                      <c:pt idx="266">
                        <c:v>0.72973650729638295</c:v>
                      </c:pt>
                      <c:pt idx="267">
                        <c:v>0.72918225449364504</c:v>
                      </c:pt>
                      <c:pt idx="268">
                        <c:v>0.72869197362104698</c:v>
                      </c:pt>
                      <c:pt idx="269">
                        <c:v>0.72807119001096199</c:v>
                      </c:pt>
                      <c:pt idx="270">
                        <c:v>0.72748520713087494</c:v>
                      </c:pt>
                      <c:pt idx="271">
                        <c:v>0.726994926258277</c:v>
                      </c:pt>
                      <c:pt idx="272">
                        <c:v>0.72653688723846999</c:v>
                      </c:pt>
                      <c:pt idx="273">
                        <c:v>0.72604660636587304</c:v>
                      </c:pt>
                      <c:pt idx="274">
                        <c:v>0.72536185082564697</c:v>
                      </c:pt>
                      <c:pt idx="275">
                        <c:v>0.724772797292913</c:v>
                      </c:pt>
                      <c:pt idx="276">
                        <c:v>0.72428302819575596</c:v>
                      </c:pt>
                      <c:pt idx="277">
                        <c:v>0.72359776088008998</c:v>
                      </c:pt>
                      <c:pt idx="278">
                        <c:v>0.72287871638530998</c:v>
                      </c:pt>
                      <c:pt idx="279">
                        <c:v>0.72235670543536201</c:v>
                      </c:pt>
                      <c:pt idx="280">
                        <c:v>0.72196468544746095</c:v>
                      </c:pt>
                      <c:pt idx="281">
                        <c:v>0.721474404574864</c:v>
                      </c:pt>
                      <c:pt idx="282">
                        <c:v>0.72085413274022003</c:v>
                      </c:pt>
                      <c:pt idx="283">
                        <c:v>0.720659146297151</c:v>
                      </c:pt>
                      <c:pt idx="284">
                        <c:v>0.71980959906488395</c:v>
                      </c:pt>
                      <c:pt idx="285">
                        <c:v>0.71912433174921797</c:v>
                      </c:pt>
                      <c:pt idx="286">
                        <c:v>0.71843752910722802</c:v>
                      </c:pt>
                      <c:pt idx="287">
                        <c:v>0.71791500638184003</c:v>
                      </c:pt>
                      <c:pt idx="288">
                        <c:v>0.71732902350175198</c:v>
                      </c:pt>
                      <c:pt idx="289">
                        <c:v>0.71670823989166799</c:v>
                      </c:pt>
                      <c:pt idx="290">
                        <c:v>0.716281930949211</c:v>
                      </c:pt>
                      <c:pt idx="291">
                        <c:v>0.71582593903116898</c:v>
                      </c:pt>
                      <c:pt idx="292">
                        <c:v>0.71504292260624802</c:v>
                      </c:pt>
                      <c:pt idx="293">
                        <c:v>0.71465090261834596</c:v>
                      </c:pt>
                      <c:pt idx="294">
                        <c:v>0.71422510545133</c:v>
                      </c:pt>
                      <c:pt idx="295">
                        <c:v>0.71354034991110404</c:v>
                      </c:pt>
                      <c:pt idx="296">
                        <c:v>0.71298609710836702</c:v>
                      </c:pt>
                      <c:pt idx="297">
                        <c:v>0.71236531349828203</c:v>
                      </c:pt>
                      <c:pt idx="298">
                        <c:v>0.71180850181833799</c:v>
                      </c:pt>
                      <c:pt idx="299">
                        <c:v>0.71112374627811303</c:v>
                      </c:pt>
                      <c:pt idx="300">
                        <c:v>0.71047072081523799</c:v>
                      </c:pt>
                      <c:pt idx="301">
                        <c:v>0.71004492364822203</c:v>
                      </c:pt>
                      <c:pt idx="302">
                        <c:v>0.70929363730065098</c:v>
                      </c:pt>
                      <c:pt idx="303">
                        <c:v>0.70880591530525905</c:v>
                      </c:pt>
                      <c:pt idx="304">
                        <c:v>0.70824910362531501</c:v>
                      </c:pt>
                      <c:pt idx="305">
                        <c:v>0.70753210623229901</c:v>
                      </c:pt>
                      <c:pt idx="306">
                        <c:v>0.70687703366765897</c:v>
                      </c:pt>
                      <c:pt idx="307">
                        <c:v>0.70616003627464297</c:v>
                      </c:pt>
                      <c:pt idx="308">
                        <c:v>0.70553925266455897</c:v>
                      </c:pt>
                      <c:pt idx="309">
                        <c:v>0.70495071090726502</c:v>
                      </c:pt>
                      <c:pt idx="310">
                        <c:v>0.70423371351425001</c:v>
                      </c:pt>
                      <c:pt idx="311">
                        <c:v>0.70361292990416502</c:v>
                      </c:pt>
                      <c:pt idx="312">
                        <c:v>0.70299214629408102</c:v>
                      </c:pt>
                      <c:pt idx="313">
                        <c:v>0.702339632606647</c:v>
                      </c:pt>
                      <c:pt idx="314">
                        <c:v>0.70165231818921603</c:v>
                      </c:pt>
                      <c:pt idx="315">
                        <c:v>0.70096756264899096</c:v>
                      </c:pt>
                      <c:pt idx="316">
                        <c:v>0.700282807108765</c:v>
                      </c:pt>
                      <c:pt idx="317">
                        <c:v>0.69966202349868101</c:v>
                      </c:pt>
                      <c:pt idx="318">
                        <c:v>0.69900899803580596</c:v>
                      </c:pt>
                      <c:pt idx="319">
                        <c:v>0.69828995354102597</c:v>
                      </c:pt>
                      <c:pt idx="320">
                        <c:v>0.69757039727080405</c:v>
                      </c:pt>
                      <c:pt idx="321">
                        <c:v>0.69681911092323301</c:v>
                      </c:pt>
                      <c:pt idx="322">
                        <c:v>0.69606782457566196</c:v>
                      </c:pt>
                      <c:pt idx="323">
                        <c:v>0.69531653822809003</c:v>
                      </c:pt>
                      <c:pt idx="324">
                        <c:v>0.69453352180316896</c:v>
                      </c:pt>
                      <c:pt idx="325">
                        <c:v>0.69378223545559903</c:v>
                      </c:pt>
                      <c:pt idx="326">
                        <c:v>0.69299870725523605</c:v>
                      </c:pt>
                      <c:pt idx="327">
                        <c:v>0.69221517905487395</c:v>
                      </c:pt>
                      <c:pt idx="328">
                        <c:v>0.69126941803967501</c:v>
                      </c:pt>
                      <c:pt idx="329">
                        <c:v>0.69035282822461996</c:v>
                      </c:pt>
                      <c:pt idx="330">
                        <c:v>0.68953756994690796</c:v>
                      </c:pt>
                      <c:pt idx="331">
                        <c:v>0.68872231166919695</c:v>
                      </c:pt>
                      <c:pt idx="332">
                        <c:v>0.68790449451428004</c:v>
                      </c:pt>
                      <c:pt idx="333">
                        <c:v>0.68695873349908099</c:v>
                      </c:pt>
                      <c:pt idx="334">
                        <c:v>0.68604214368402605</c:v>
                      </c:pt>
                      <c:pt idx="335">
                        <c:v>0.68493363807854901</c:v>
                      </c:pt>
                      <c:pt idx="336">
                        <c:v>0.68401960714069998</c:v>
                      </c:pt>
                      <c:pt idx="337">
                        <c:v>0.68284252362611297</c:v>
                      </c:pt>
                      <c:pt idx="338">
                        <c:v>0.68179798995077801</c:v>
                      </c:pt>
                      <c:pt idx="339">
                        <c:v>0.680817428205583</c:v>
                      </c:pt>
                      <c:pt idx="340">
                        <c:v>0.67983942533759301</c:v>
                      </c:pt>
                      <c:pt idx="341">
                        <c:v>0.67879284456049305</c:v>
                      </c:pt>
                      <c:pt idx="342">
                        <c:v>0.67751903548753201</c:v>
                      </c:pt>
                      <c:pt idx="343">
                        <c:v>0.67614952440708298</c:v>
                      </c:pt>
                      <c:pt idx="344">
                        <c:v>0.67487571533412305</c:v>
                      </c:pt>
                      <c:pt idx="345">
                        <c:v>0.67363465988939597</c:v>
                      </c:pt>
                      <c:pt idx="346">
                        <c:v>0.67236085081643604</c:v>
                      </c:pt>
                      <c:pt idx="347">
                        <c:v>0.67108755351891702</c:v>
                      </c:pt>
                      <c:pt idx="348">
                        <c:v>0.66974721363861101</c:v>
                      </c:pt>
                      <c:pt idx="349">
                        <c:v>0.66827892989802395</c:v>
                      </c:pt>
                      <c:pt idx="350">
                        <c:v>0.66693910179315896</c:v>
                      </c:pt>
                      <c:pt idx="351">
                        <c:v>0.66504502088555595</c:v>
                      </c:pt>
                      <c:pt idx="352">
                        <c:v>0.66331573166999502</c:v>
                      </c:pt>
                      <c:pt idx="353">
                        <c:v>0.66174662816750596</c:v>
                      </c:pt>
                      <c:pt idx="354">
                        <c:v>0.65995080814460005</c:v>
                      </c:pt>
                      <c:pt idx="355">
                        <c:v>0.65799224353141506</c:v>
                      </c:pt>
                      <c:pt idx="356">
                        <c:v>0.65603163181646496</c:v>
                      </c:pt>
                      <c:pt idx="357">
                        <c:v>0.65417183986341798</c:v>
                      </c:pt>
                      <c:pt idx="358">
                        <c:v>0.65211245548833097</c:v>
                      </c:pt>
                      <c:pt idx="359">
                        <c:v>0.64999165806031001</c:v>
                      </c:pt>
                      <c:pt idx="360">
                        <c:v>0.64773779901759598</c:v>
                      </c:pt>
                      <c:pt idx="361">
                        <c:v>0.64541945626930097</c:v>
                      </c:pt>
                      <c:pt idx="362">
                        <c:v>0.64297112255896005</c:v>
                      </c:pt>
                      <c:pt idx="363">
                        <c:v>0.64045574626583002</c:v>
                      </c:pt>
                      <c:pt idx="364">
                        <c:v>0.63767987627317002</c:v>
                      </c:pt>
                      <c:pt idx="365">
                        <c:v>0.63516501175548201</c:v>
                      </c:pt>
                      <c:pt idx="366">
                        <c:v>0.63193263806933697</c:v>
                      </c:pt>
                      <c:pt idx="367">
                        <c:v>0.62895973453184395</c:v>
                      </c:pt>
                      <c:pt idx="368">
                        <c:v>0.62579184455128001</c:v>
                      </c:pt>
                      <c:pt idx="369">
                        <c:v>0.62233070724295303</c:v>
                      </c:pt>
                      <c:pt idx="370">
                        <c:v>0.61870733711978898</c:v>
                      </c:pt>
                      <c:pt idx="371">
                        <c:v>0.61508140811942003</c:v>
                      </c:pt>
                      <c:pt idx="372">
                        <c:v>0.61139150718891</c:v>
                      </c:pt>
                      <c:pt idx="373">
                        <c:v>0.60757059174547201</c:v>
                      </c:pt>
                      <c:pt idx="374">
                        <c:v>0.60332643801222297</c:v>
                      </c:pt>
                      <c:pt idx="375">
                        <c:v>0.59907972540177001</c:v>
                      </c:pt>
                      <c:pt idx="376">
                        <c:v>0.59473679900838405</c:v>
                      </c:pt>
                      <c:pt idx="377">
                        <c:v>0.59022908092295601</c:v>
                      </c:pt>
                      <c:pt idx="378">
                        <c:v>0.58559290720180701</c:v>
                      </c:pt>
                      <c:pt idx="379">
                        <c:v>0.58085847259596102</c:v>
                      </c:pt>
                      <c:pt idx="380">
                        <c:v>0.57563375711751696</c:v>
                      </c:pt>
                      <c:pt idx="381">
                        <c:v>0.57040648276186801</c:v>
                      </c:pt>
                      <c:pt idx="382">
                        <c:v>0.56521605623797999</c:v>
                      </c:pt>
                      <c:pt idx="383">
                        <c:v>0.55992532172763099</c:v>
                      </c:pt>
                      <c:pt idx="384">
                        <c:v>0.55421032537658999</c:v>
                      </c:pt>
                      <c:pt idx="385">
                        <c:v>0.54865807361582697</c:v>
                      </c:pt>
                      <c:pt idx="386">
                        <c:v>0.54300960807213206</c:v>
                      </c:pt>
                      <c:pt idx="387">
                        <c:v>0.53732685357388199</c:v>
                      </c:pt>
                      <c:pt idx="388">
                        <c:v>0.53157961537004905</c:v>
                      </c:pt>
                      <c:pt idx="389">
                        <c:v>0.52557137169124402</c:v>
                      </c:pt>
                      <c:pt idx="390">
                        <c:v>0.51965985357081101</c:v>
                      </c:pt>
                      <c:pt idx="391">
                        <c:v>0.51368385174479603</c:v>
                      </c:pt>
                      <c:pt idx="392">
                        <c:v>0.50754510532850405</c:v>
                      </c:pt>
                      <c:pt idx="393">
                        <c:v>0.501699606239976</c:v>
                      </c:pt>
                      <c:pt idx="394">
                        <c:v>0.49565707360661498</c:v>
                      </c:pt>
                      <c:pt idx="395">
                        <c:v>0.48981157451808699</c:v>
                      </c:pt>
                      <c:pt idx="396">
                        <c:v>0.48406484808969602</c:v>
                      </c:pt>
                      <c:pt idx="397">
                        <c:v>0.47815281819382199</c:v>
                      </c:pt>
                      <c:pt idx="398">
                        <c:v>0.47253659450291702</c:v>
                      </c:pt>
                      <c:pt idx="399">
                        <c:v>0.46678935629908602</c:v>
                      </c:pt>
                      <c:pt idx="400">
                        <c:v>0.46123710453832201</c:v>
                      </c:pt>
                      <c:pt idx="401">
                        <c:v>0.45571914173211397</c:v>
                      </c:pt>
                      <c:pt idx="402">
                        <c:v>0.45016688997135101</c:v>
                      </c:pt>
                      <c:pt idx="403">
                        <c:v>0.44464892716514298</c:v>
                      </c:pt>
                      <c:pt idx="404">
                        <c:v>0.43942421168669998</c:v>
                      </c:pt>
                      <c:pt idx="405">
                        <c:v>0.434066946369005</c:v>
                      </c:pt>
                      <c:pt idx="406">
                        <c:v>0.428940491775257</c:v>
                      </c:pt>
                      <c:pt idx="407">
                        <c:v>0.42378230710415998</c:v>
                      </c:pt>
                      <c:pt idx="408">
                        <c:v>0.41865380540864799</c:v>
                      </c:pt>
                      <c:pt idx="409">
                        <c:v>0.41362612347503702</c:v>
                      </c:pt>
                      <c:pt idx="410">
                        <c:v>0.408694655324359</c:v>
                      </c:pt>
                      <c:pt idx="411">
                        <c:v>0.40379491725102901</c:v>
                      </c:pt>
                      <c:pt idx="412">
                        <c:v>0.39899395183783698</c:v>
                      </c:pt>
                      <c:pt idx="413">
                        <c:v>0.39416125634729499</c:v>
                      </c:pt>
                      <c:pt idx="414">
                        <c:v>0.38932804908131202</c:v>
                      </c:pt>
                      <c:pt idx="415">
                        <c:v>0.384494841815329</c:v>
                      </c:pt>
                      <c:pt idx="416">
                        <c:v>0.37972816535669202</c:v>
                      </c:pt>
                      <c:pt idx="417">
                        <c:v>0.37508994453377797</c:v>
                      </c:pt>
                      <c:pt idx="418">
                        <c:v>0.37022500719044499</c:v>
                      </c:pt>
                      <c:pt idx="419">
                        <c:v>0.36549006080915802</c:v>
                      </c:pt>
                      <c:pt idx="420">
                        <c:v>0.360689095395966</c:v>
                      </c:pt>
                      <c:pt idx="421">
                        <c:v>0.35598690264291</c:v>
                      </c:pt>
                      <c:pt idx="422">
                        <c:v>0.35112196529957801</c:v>
                      </c:pt>
                      <c:pt idx="423">
                        <c:v>0.34635272996373601</c:v>
                      </c:pt>
                      <c:pt idx="424">
                        <c:v>0.34158605350509902</c:v>
                      </c:pt>
                      <c:pt idx="425">
                        <c:v>0.33684957179748898</c:v>
                      </c:pt>
                      <c:pt idx="426">
                        <c:v>0.332050653486061</c:v>
                      </c:pt>
                      <c:pt idx="427">
                        <c:v>0.32724968807286903</c:v>
                      </c:pt>
                      <c:pt idx="428">
                        <c:v>0.32231821992219001</c:v>
                      </c:pt>
                      <c:pt idx="429">
                        <c:v>0.31741899362430198</c:v>
                      </c:pt>
                      <c:pt idx="430">
                        <c:v>0.31248957257538701</c:v>
                      </c:pt>
                      <c:pt idx="431">
                        <c:v>0.30765636530940399</c:v>
                      </c:pt>
                      <c:pt idx="432">
                        <c:v>0.30275713901151602</c:v>
                      </c:pt>
                      <c:pt idx="433">
                        <c:v>0.29785995981539198</c:v>
                      </c:pt>
                      <c:pt idx="434">
                        <c:v>0.29299246359485398</c:v>
                      </c:pt>
                      <c:pt idx="435">
                        <c:v>0.28809528439873</c:v>
                      </c:pt>
                      <c:pt idx="436">
                        <c:v>0.283195546325401</c:v>
                      </c:pt>
                      <c:pt idx="437">
                        <c:v>0.27829836712927802</c:v>
                      </c:pt>
                      <c:pt idx="438">
                        <c:v>0.27336689897859801</c:v>
                      </c:pt>
                      <c:pt idx="439">
                        <c:v>0.26853420348805601</c:v>
                      </c:pt>
                      <c:pt idx="440">
                        <c:v>0.26370099622207399</c:v>
                      </c:pt>
                      <c:pt idx="441">
                        <c:v>0.25899829169357702</c:v>
                      </c:pt>
                      <c:pt idx="442">
                        <c:v>0.25426180998596698</c:v>
                      </c:pt>
                      <c:pt idx="443">
                        <c:v>0.249396360867193</c:v>
                      </c:pt>
                      <c:pt idx="444">
                        <c:v>0.244595395454001</c:v>
                      </c:pt>
                      <c:pt idx="445">
                        <c:v>0.239991463585642</c:v>
                      </c:pt>
                      <c:pt idx="446">
                        <c:v>0.23545150364742401</c:v>
                      </c:pt>
                      <c:pt idx="447">
                        <c:v>0.230978074516551</c:v>
                      </c:pt>
                      <c:pt idx="448">
                        <c:v>0.22666738997595701</c:v>
                      </c:pt>
                      <c:pt idx="449">
                        <c:v>0.22242323624270799</c:v>
                      </c:pt>
                      <c:pt idx="450">
                        <c:v>0.217982048964627</c:v>
                      </c:pt>
                      <c:pt idx="451">
                        <c:v>0.21376962530872901</c:v>
                      </c:pt>
                      <c:pt idx="452">
                        <c:v>0.209687704390316</c:v>
                      </c:pt>
                      <c:pt idx="453">
                        <c:v>0.20570199725483601</c:v>
                      </c:pt>
                      <c:pt idx="454">
                        <c:v>0.201817621656699</c:v>
                      </c:pt>
                      <c:pt idx="455">
                        <c:v>0.19802894806605201</c:v>
                      </c:pt>
                      <c:pt idx="456">
                        <c:v>0.19433904713554201</c:v>
                      </c:pt>
                      <c:pt idx="457">
                        <c:v>0.190811379019868</c:v>
                      </c:pt>
                      <c:pt idx="458">
                        <c:v>0.187219738974054</c:v>
                      </c:pt>
                      <c:pt idx="459">
                        <c:v>0.18375860166572699</c:v>
                      </c:pt>
                      <c:pt idx="460">
                        <c:v>0.180361948062981</c:v>
                      </c:pt>
                      <c:pt idx="461">
                        <c:v>0.17725854178799999</c:v>
                      </c:pt>
                      <c:pt idx="462">
                        <c:v>0.174124940761993</c:v>
                      </c:pt>
                      <c:pt idx="463">
                        <c:v>0.17102102271156999</c:v>
                      </c:pt>
                      <c:pt idx="464">
                        <c:v>0.16808240812863201</c:v>
                      </c:pt>
                      <c:pt idx="465">
                        <c:v>0.165372557167875</c:v>
                      </c:pt>
                      <c:pt idx="466">
                        <c:v>0.16262841725256399</c:v>
                      </c:pt>
                      <c:pt idx="467">
                        <c:v>0.16008131088208599</c:v>
                      </c:pt>
                      <c:pt idx="468">
                        <c:v>0.15756644636439801</c:v>
                      </c:pt>
                      <c:pt idx="469">
                        <c:v>0.155248615391544</c:v>
                      </c:pt>
                      <c:pt idx="470">
                        <c:v>0.15293027264324899</c:v>
                      </c:pt>
                      <c:pt idx="471">
                        <c:v>0.15070865545332501</c:v>
                      </c:pt>
                      <c:pt idx="472">
                        <c:v>0.14861958810265399</c:v>
                      </c:pt>
                      <c:pt idx="473">
                        <c:v>0.14669326534225999</c:v>
                      </c:pt>
                      <c:pt idx="474">
                        <c:v>0.144897445319353</c:v>
                      </c:pt>
                      <c:pt idx="475">
                        <c:v>0.142971122558959</c:v>
                      </c:pt>
                      <c:pt idx="476">
                        <c:v>0.141141013581497</c:v>
                      </c:pt>
                      <c:pt idx="477">
                        <c:v>0.139574468956214</c:v>
                      </c:pt>
                      <c:pt idx="478">
                        <c:v>0.137941393523584</c:v>
                      </c:pt>
                      <c:pt idx="479">
                        <c:v>0.136340048168304</c:v>
                      </c:pt>
                      <c:pt idx="480">
                        <c:v>0.13493573635785799</c:v>
                      </c:pt>
                      <c:pt idx="481">
                        <c:v>0.13349969447006199</c:v>
                      </c:pt>
                      <c:pt idx="482">
                        <c:v>0.13212762451240601</c:v>
                      </c:pt>
                      <c:pt idx="483">
                        <c:v>0.13088605729223701</c:v>
                      </c:pt>
                      <c:pt idx="484">
                        <c:v>0.129679290802064</c:v>
                      </c:pt>
                      <c:pt idx="485">
                        <c:v>0.12850425438924201</c:v>
                      </c:pt>
                      <c:pt idx="486">
                        <c:v>0.12745972071390599</c:v>
                      </c:pt>
                      <c:pt idx="487">
                        <c:v>0.12644742889136101</c:v>
                      </c:pt>
                      <c:pt idx="488">
                        <c:v>0.12546686714616601</c:v>
                      </c:pt>
                      <c:pt idx="489">
                        <c:v>0.124518547253762</c:v>
                      </c:pt>
                      <c:pt idx="490">
                        <c:v>0.12363675816870399</c:v>
                      </c:pt>
                      <c:pt idx="491">
                        <c:v>0.12272272723085501</c:v>
                      </c:pt>
                      <c:pt idx="492">
                        <c:v>0.121744724362865</c:v>
                      </c:pt>
                      <c:pt idx="493">
                        <c:v>0.120959149060738</c:v>
                      </c:pt>
                      <c:pt idx="494">
                        <c:v>0.12014389078302699</c:v>
                      </c:pt>
                      <c:pt idx="495">
                        <c:v>0.119360362582664</c:v>
                      </c:pt>
                      <c:pt idx="496">
                        <c:v>0.11860907623509299</c:v>
                      </c:pt>
                      <c:pt idx="497">
                        <c:v>0.117889519964872</c:v>
                      </c:pt>
                      <c:pt idx="498">
                        <c:v>0.1171382336173</c:v>
                      </c:pt>
                      <c:pt idx="499">
                        <c:v>0.116453478077076</c:v>
                      </c:pt>
                      <c:pt idx="500">
                        <c:v>0.11580096438964201</c:v>
                      </c:pt>
                      <c:pt idx="501">
                        <c:v>0.11511364997221001</c:v>
                      </c:pt>
                      <c:pt idx="502">
                        <c:v>0.114460624509336</c:v>
                      </c:pt>
                      <c:pt idx="503">
                        <c:v>0.113874641629247</c:v>
                      </c:pt>
                      <c:pt idx="504">
                        <c:v>0.11321956906460701</c:v>
                      </c:pt>
                      <c:pt idx="505">
                        <c:v>0.112600832556287</c:v>
                      </c:pt>
                      <c:pt idx="506">
                        <c:v>0.111980048946203</c:v>
                      </c:pt>
                      <c:pt idx="507">
                        <c:v>0.11126100445142301</c:v>
                      </c:pt>
                      <c:pt idx="508">
                        <c:v>0.110770723578825</c:v>
                      </c:pt>
                      <c:pt idx="509">
                        <c:v>0.110216470776087</c:v>
                      </c:pt>
                      <c:pt idx="510">
                        <c:v>0.10962792901879399</c:v>
                      </c:pt>
                      <c:pt idx="511">
                        <c:v>0.10904143436326499</c:v>
                      </c:pt>
                      <c:pt idx="512">
                        <c:v>0.108452892605971</c:v>
                      </c:pt>
                      <c:pt idx="513">
                        <c:v>0.107863839073236</c:v>
                      </c:pt>
                      <c:pt idx="514">
                        <c:v>0.107243567238593</c:v>
                      </c:pt>
                      <c:pt idx="515">
                        <c:v>0.10672104451320399</c:v>
                      </c:pt>
                      <c:pt idx="516">
                        <c:v>0.106166791710466</c:v>
                      </c:pt>
                      <c:pt idx="517">
                        <c:v>0.105612538907728</c:v>
                      </c:pt>
                      <c:pt idx="518">
                        <c:v>0.10518622996527099</c:v>
                      </c:pt>
                      <c:pt idx="519">
                        <c:v>0.10466421901532399</c:v>
                      </c:pt>
                      <c:pt idx="520">
                        <c:v>0.104109966212585</c:v>
                      </c:pt>
                      <c:pt idx="521">
                        <c:v>0.103422651795155</c:v>
                      </c:pt>
                      <c:pt idx="522">
                        <c:v>0.102900640845207</c:v>
                      </c:pt>
                      <c:pt idx="523">
                        <c:v>0.102575151664652</c:v>
                      </c:pt>
                      <c:pt idx="524">
                        <c:v>0.102053140714705</c:v>
                      </c:pt>
                      <c:pt idx="525">
                        <c:v>0.10143235710462099</c:v>
                      </c:pt>
                      <c:pt idx="526">
                        <c:v>0.100909834379232</c:v>
                      </c:pt>
                      <c:pt idx="527">
                        <c:v>0.100254761814592</c:v>
                      </c:pt>
                      <c:pt idx="528">
                        <c:v>9.9799281671990606E-2</c:v>
                      </c:pt>
                      <c:pt idx="529">
                        <c:v>9.9407261684088796E-2</c:v>
                      </c:pt>
                      <c:pt idx="530">
                        <c:v>9.8850961779586299E-2</c:v>
                      </c:pt>
                      <c:pt idx="531">
                        <c:v>9.8328439054197705E-2</c:v>
                      </c:pt>
                      <c:pt idx="532">
                        <c:v>9.7872958911596794E-2</c:v>
                      </c:pt>
                      <c:pt idx="533">
                        <c:v>9.7414408116348897E-2</c:v>
                      </c:pt>
                      <c:pt idx="534">
                        <c:v>9.6825866359055504E-2</c:v>
                      </c:pt>
                      <c:pt idx="535">
                        <c:v>9.6303855409108199E-2</c:v>
                      </c:pt>
                      <c:pt idx="536">
                        <c:v>9.5813574536510598E-2</c:v>
                      </c:pt>
                      <c:pt idx="537">
                        <c:v>9.5357582618468398E-2</c:v>
                      </c:pt>
                      <c:pt idx="538">
                        <c:v>9.4899543598661706E-2</c:v>
                      </c:pt>
                      <c:pt idx="539">
                        <c:v>9.4409262726064105E-2</c:v>
                      </c:pt>
                      <c:pt idx="540">
                        <c:v>9.3887251776116898E-2</c:v>
                      </c:pt>
                      <c:pt idx="541">
                        <c:v>9.3396970903519297E-2</c:v>
                      </c:pt>
                      <c:pt idx="542">
                        <c:v>9.2940978985476999E-2</c:v>
                      </c:pt>
                      <c:pt idx="543">
                        <c:v>9.2517228920225694E-2</c:v>
                      </c:pt>
                      <c:pt idx="544">
                        <c:v>9.2027459823068702E-2</c:v>
                      </c:pt>
                      <c:pt idx="545">
                        <c:v>9.1569420803261997E-2</c:v>
                      </c:pt>
                      <c:pt idx="546">
                        <c:v>9.1046898077873598E-2</c:v>
                      </c:pt>
                      <c:pt idx="547">
                        <c:v>9.0524887127926404E-2</c:v>
                      </c:pt>
                      <c:pt idx="548">
                        <c:v>9.0098578185469305E-2</c:v>
                      </c:pt>
                      <c:pt idx="549">
                        <c:v>8.9674828120218E-2</c:v>
                      </c:pt>
                      <c:pt idx="550">
                        <c:v>8.9152817170270807E-2</c:v>
                      </c:pt>
                      <c:pt idx="551">
                        <c:v>8.8760797182369094E-2</c:v>
                      </c:pt>
                      <c:pt idx="552">
                        <c:v>8.8369288969908699E-2</c:v>
                      </c:pt>
                      <c:pt idx="553">
                        <c:v>8.7911249950101994E-2</c:v>
                      </c:pt>
                      <c:pt idx="554">
                        <c:v>8.7487499884850703E-2</c:v>
                      </c:pt>
                      <c:pt idx="555">
                        <c:v>8.6964977159462206E-2</c:v>
                      </c:pt>
                      <c:pt idx="556">
                        <c:v>8.6442966209514999E-2</c:v>
                      </c:pt>
                      <c:pt idx="557">
                        <c:v>8.6016657267057997E-2</c:v>
                      </c:pt>
                      <c:pt idx="558">
                        <c:v>8.5561177124456197E-2</c:v>
                      </c:pt>
                      <c:pt idx="559">
                        <c:v>8.5169157136555207E-2</c:v>
                      </c:pt>
                      <c:pt idx="560">
                        <c:v>8.4711118116747905E-2</c:v>
                      </c:pt>
                      <c:pt idx="561">
                        <c:v>8.4287368051496697E-2</c:v>
                      </c:pt>
                      <c:pt idx="562">
                        <c:v>8.3895859839036205E-2</c:v>
                      </c:pt>
                      <c:pt idx="563">
                        <c:v>8.34378208192295E-2</c:v>
                      </c:pt>
                      <c:pt idx="564">
                        <c:v>8.3014070753978195E-2</c:v>
                      </c:pt>
                      <c:pt idx="565">
                        <c:v>8.2654292618867406E-2</c:v>
                      </c:pt>
                      <c:pt idx="566">
                        <c:v>8.2230542553616101E-2</c:v>
                      </c:pt>
                      <c:pt idx="567">
                        <c:v>8.1871276193946504E-2</c:v>
                      </c:pt>
                      <c:pt idx="568">
                        <c:v>8.1511498058835702E-2</c:v>
                      </c:pt>
                      <c:pt idx="569">
                        <c:v>8.1119478070934101E-2</c:v>
                      </c:pt>
                      <c:pt idx="570">
                        <c:v>8.0693680903918402E-2</c:v>
                      </c:pt>
                      <c:pt idx="571">
                        <c:v>8.0302172691457896E-2</c:v>
                      </c:pt>
                      <c:pt idx="572">
                        <c:v>7.9846180773415695E-2</c:v>
                      </c:pt>
                      <c:pt idx="573">
                        <c:v>7.9486402638304907E-2</c:v>
                      </c:pt>
                      <c:pt idx="574">
                        <c:v>7.8964391688357699E-2</c:v>
                      </c:pt>
                      <c:pt idx="575">
                        <c:v>7.8540641623105603E-2</c:v>
                      </c:pt>
                      <c:pt idx="576">
                        <c:v>7.8180863487994898E-2</c:v>
                      </c:pt>
                      <c:pt idx="577">
                        <c:v>7.7789355275534405E-2</c:v>
                      </c:pt>
                      <c:pt idx="578">
                        <c:v>7.7461818993214596E-2</c:v>
                      </c:pt>
                      <c:pt idx="579">
                        <c:v>7.7069799005312897E-2</c:v>
                      </c:pt>
                      <c:pt idx="580">
                        <c:v>7.6646048940061495E-2</c:v>
                      </c:pt>
                      <c:pt idx="581">
                        <c:v>7.6318512657741699E-2</c:v>
                      </c:pt>
                      <c:pt idx="582">
                        <c:v>7.5860473637934994E-2</c:v>
                      </c:pt>
                      <c:pt idx="583">
                        <c:v>7.5535496232820895E-2</c:v>
                      </c:pt>
                      <c:pt idx="584">
                        <c:v>7.5242248905056403E-2</c:v>
                      </c:pt>
                      <c:pt idx="585">
                        <c:v>7.48824707699456E-2</c:v>
                      </c:pt>
                      <c:pt idx="586">
                        <c:v>7.4456673602929901E-2</c:v>
                      </c:pt>
                      <c:pt idx="587">
                        <c:v>7.4099454345024796E-2</c:v>
                      </c:pt>
                      <c:pt idx="588">
                        <c:v>7.3739676209914007E-2</c:v>
                      </c:pt>
                      <c:pt idx="589">
                        <c:v>7.3443870004943804E-2</c:v>
                      </c:pt>
                      <c:pt idx="590">
                        <c:v>7.3118892599829594E-2</c:v>
                      </c:pt>
                      <c:pt idx="591">
                        <c:v>7.2695142534578303E-2</c:v>
                      </c:pt>
                      <c:pt idx="592">
                        <c:v>7.2399848105049305E-2</c:v>
                      </c:pt>
                      <c:pt idx="593">
                        <c:v>7.1976098039798E-2</c:v>
                      </c:pt>
                      <c:pt idx="594">
                        <c:v>7.1584078051896302E-2</c:v>
                      </c:pt>
                      <c:pt idx="595">
                        <c:v>7.1256541769576395E-2</c:v>
                      </c:pt>
                      <c:pt idx="596">
                        <c:v>7.0931564364461602E-2</c:v>
                      </c:pt>
                      <c:pt idx="597">
                        <c:v>7.0539544376559807E-2</c:v>
                      </c:pt>
                      <c:pt idx="598">
                        <c:v>7.0244249947030907E-2</c:v>
                      </c:pt>
                      <c:pt idx="599">
                        <c:v>6.9918760766475505E-2</c:v>
                      </c:pt>
                      <c:pt idx="600">
                        <c:v>6.9559494406806005E-2</c:v>
                      </c:pt>
                      <c:pt idx="601">
                        <c:v>6.9231958124486098E-2</c:v>
                      </c:pt>
                      <c:pt idx="602">
                        <c:v>6.8906468943930696E-2</c:v>
                      </c:pt>
                      <c:pt idx="603">
                        <c:v>6.8578932661610803E-2</c:v>
                      </c:pt>
                      <c:pt idx="604">
                        <c:v>6.8253955256496704E-2</c:v>
                      </c:pt>
                      <c:pt idx="605">
                        <c:v>6.7992438006081804E-2</c:v>
                      </c:pt>
                      <c:pt idx="606">
                        <c:v>6.7664901723761897E-2</c:v>
                      </c:pt>
                      <c:pt idx="607">
                        <c:v>6.7436138101579196E-2</c:v>
                      </c:pt>
                      <c:pt idx="608">
                        <c:v>6.7012388036327905E-2</c:v>
                      </c:pt>
                      <c:pt idx="609">
                        <c:v>6.6620368048426207E-2</c:v>
                      </c:pt>
                      <c:pt idx="610">
                        <c:v>6.6228859835965798E-2</c:v>
                      </c:pt>
                      <c:pt idx="611">
                        <c:v>6.6000096213783097E-2</c:v>
                      </c:pt>
                      <c:pt idx="612">
                        <c:v>6.5706848886018507E-2</c:v>
                      </c:pt>
                      <c:pt idx="613">
                        <c:v>6.5379312603698697E-2</c:v>
                      </c:pt>
                      <c:pt idx="614">
                        <c:v>6.51822790588657E-2</c:v>
                      </c:pt>
                      <c:pt idx="615">
                        <c:v>6.4726287140823402E-2</c:v>
                      </c:pt>
                      <c:pt idx="616">
                        <c:v>6.4366509005712599E-2</c:v>
                      </c:pt>
                      <c:pt idx="617">
                        <c:v>6.4038972723392804E-2</c:v>
                      </c:pt>
                      <c:pt idx="618">
                        <c:v>6.3745725395628297E-2</c:v>
                      </c:pt>
                      <c:pt idx="619">
                        <c:v>6.3516961773444805E-2</c:v>
                      </c:pt>
                      <c:pt idx="620">
                        <c:v>6.3255956298471305E-2</c:v>
                      </c:pt>
                      <c:pt idx="621">
                        <c:v>6.2863936310569496E-2</c:v>
                      </c:pt>
                      <c:pt idx="622">
                        <c:v>6.2602930835595899E-2</c:v>
                      </c:pt>
                      <c:pt idx="623">
                        <c:v>6.2374167213413302E-2</c:v>
                      </c:pt>
                      <c:pt idx="624">
                        <c:v>6.2112649962998402E-2</c:v>
                      </c:pt>
                      <c:pt idx="625">
                        <c:v>6.1787672557884199E-2</c:v>
                      </c:pt>
                      <c:pt idx="626">
                        <c:v>6.1395652569982501E-2</c:v>
                      </c:pt>
                      <c:pt idx="627">
                        <c:v>6.1199130800590702E-2</c:v>
                      </c:pt>
                      <c:pt idx="628">
                        <c:v>6.0905883472826203E-2</c:v>
                      </c:pt>
                      <c:pt idx="629">
                        <c:v>6.0479574530369097E-2</c:v>
                      </c:pt>
                      <c:pt idx="630">
                        <c:v>6.0154597125254901E-2</c:v>
                      </c:pt>
                      <c:pt idx="631">
                        <c:v>5.9957563580421903E-2</c:v>
                      </c:pt>
                      <c:pt idx="632">
                        <c:v>5.9696046330006997E-2</c:v>
                      </c:pt>
                      <c:pt idx="633">
                        <c:v>5.94350408550334E-2</c:v>
                      </c:pt>
                      <c:pt idx="634">
                        <c:v>5.91417935272689E-2</c:v>
                      </c:pt>
                      <c:pt idx="635">
                        <c:v>5.8814257244949097E-2</c:v>
                      </c:pt>
                      <c:pt idx="636">
                        <c:v>5.8553251769975397E-2</c:v>
                      </c:pt>
                      <c:pt idx="637">
                        <c:v>5.8193473634864601E-2</c:v>
                      </c:pt>
                      <c:pt idx="638">
                        <c:v>5.7900738082541398E-2</c:v>
                      </c:pt>
                      <c:pt idx="639">
                        <c:v>5.7705751639472801E-2</c:v>
                      </c:pt>
                      <c:pt idx="640">
                        <c:v>5.7410457209943901E-2</c:v>
                      </c:pt>
                      <c:pt idx="641">
                        <c:v>5.7181181812319903E-2</c:v>
                      </c:pt>
                      <c:pt idx="642">
                        <c:v>5.68879344845553E-2</c:v>
                      </c:pt>
                      <c:pt idx="643">
                        <c:v>5.66269290095818E-2</c:v>
                      </c:pt>
                      <c:pt idx="644">
                        <c:v>5.6365923534607301E-2</c:v>
                      </c:pt>
                      <c:pt idx="645">
                        <c:v>5.6038387252287498E-2</c:v>
                      </c:pt>
                      <c:pt idx="646">
                        <c:v>5.5777381777313999E-2</c:v>
                      </c:pt>
                      <c:pt idx="647">
                        <c:v>5.5582395334245298E-2</c:v>
                      </c:pt>
                      <c:pt idx="648">
                        <c:v>5.5419650743967597E-2</c:v>
                      </c:pt>
                      <c:pt idx="649">
                        <c:v>5.51243563144386E-2</c:v>
                      </c:pt>
                      <c:pt idx="650">
                        <c:v>5.4634075441841103E-2</c:v>
                      </c:pt>
                      <c:pt idx="651">
                        <c:v>5.4373069966867402E-2</c:v>
                      </c:pt>
                      <c:pt idx="652">
                        <c:v>5.4112064491893902E-2</c:v>
                      </c:pt>
                      <c:pt idx="653">
                        <c:v>5.3917078048825201E-2</c:v>
                      </c:pt>
                      <c:pt idx="654">
                        <c:v>5.3589541766505301E-2</c:v>
                      </c:pt>
                      <c:pt idx="655">
                        <c:v>5.3328536291531697E-2</c:v>
                      </c:pt>
                      <c:pt idx="656">
                        <c:v>5.3165791701254003E-2</c:v>
                      </c:pt>
                      <c:pt idx="657">
                        <c:v>5.2937028079071302E-2</c:v>
                      </c:pt>
                      <c:pt idx="658">
                        <c:v>5.2676022604097601E-2</c:v>
                      </c:pt>
                      <c:pt idx="659">
                        <c:v>5.2316244468987E-2</c:v>
                      </c:pt>
                      <c:pt idx="660">
                        <c:v>5.2022997141222403E-2</c:v>
                      </c:pt>
                      <c:pt idx="661">
                        <c:v>5.1892494403735598E-2</c:v>
                      </c:pt>
                      <c:pt idx="662">
                        <c:v>5.1663219006111601E-2</c:v>
                      </c:pt>
                      <c:pt idx="663">
                        <c:v>5.1335682723791701E-2</c:v>
                      </c:pt>
                      <c:pt idx="664">
                        <c:v>5.0978463465886602E-2</c:v>
                      </c:pt>
                      <c:pt idx="665">
                        <c:v>5.0683169036357702E-2</c:v>
                      </c:pt>
                      <c:pt idx="666">
                        <c:v>5.0453893638733802E-2</c:v>
                      </c:pt>
                      <c:pt idx="667">
                        <c:v>5.0160646310969302E-2</c:v>
                      </c:pt>
                      <c:pt idx="668">
                        <c:v>4.9931882688786601E-2</c:v>
                      </c:pt>
                      <c:pt idx="669">
                        <c:v>4.9670365438371701E-2</c:v>
                      </c:pt>
                      <c:pt idx="670">
                        <c:v>4.9443648917953401E-2</c:v>
                      </c:pt>
                      <c:pt idx="671">
                        <c:v>4.9214885295769999E-2</c:v>
                      </c:pt>
                      <c:pt idx="672">
                        <c:v>4.90500936037278E-2</c:v>
                      </c:pt>
                      <c:pt idx="673">
                        <c:v>4.8788576353313698E-2</c:v>
                      </c:pt>
                      <c:pt idx="674">
                        <c:v>4.85275708783394E-2</c:v>
                      </c:pt>
                      <c:pt idx="675">
                        <c:v>4.83008543579211E-2</c:v>
                      </c:pt>
                      <c:pt idx="676">
                        <c:v>4.8037290005741799E-2</c:v>
                      </c:pt>
                      <c:pt idx="677">
                        <c:v>4.7810573485323499E-2</c:v>
                      </c:pt>
                      <c:pt idx="678">
                        <c:v>4.7581809863140798E-2</c:v>
                      </c:pt>
                      <c:pt idx="679">
                        <c:v>4.73525344655168E-2</c:v>
                      </c:pt>
                      <c:pt idx="680">
                        <c:v>4.7059287137752301E-2</c:v>
                      </c:pt>
                      <c:pt idx="681">
                        <c:v>4.6862253592919199E-2</c:v>
                      </c:pt>
                      <c:pt idx="682">
                        <c:v>4.6601248117945603E-2</c:v>
                      </c:pt>
                      <c:pt idx="683">
                        <c:v>4.6438503527667901E-2</c:v>
                      </c:pt>
                      <c:pt idx="684">
                        <c:v>4.6177498052694298E-2</c:v>
                      </c:pt>
                      <c:pt idx="685">
                        <c:v>4.5884250724929701E-2</c:v>
                      </c:pt>
                      <c:pt idx="686">
                        <c:v>4.5556714442609898E-2</c:v>
                      </c:pt>
                      <c:pt idx="687">
                        <c:v>4.5295708967636399E-2</c:v>
                      </c:pt>
                      <c:pt idx="688">
                        <c:v>4.5034703492662698E-2</c:v>
                      </c:pt>
                      <c:pt idx="689">
                        <c:v>4.48376699478297E-2</c:v>
                      </c:pt>
                      <c:pt idx="690">
                        <c:v>4.4642683504760999E-2</c:v>
                      </c:pt>
                      <c:pt idx="691">
                        <c:v>4.4477891812718898E-2</c:v>
                      </c:pt>
                      <c:pt idx="692">
                        <c:v>4.4216886337745197E-2</c:v>
                      </c:pt>
                      <c:pt idx="693">
                        <c:v>4.3923639009980801E-2</c:v>
                      </c:pt>
                      <c:pt idx="694">
                        <c:v>4.3694363612356797E-2</c:v>
                      </c:pt>
                      <c:pt idx="695">
                        <c:v>4.3532130797520302E-2</c:v>
                      </c:pt>
                      <c:pt idx="696">
                        <c:v>4.3270613547105402E-2</c:v>
                      </c:pt>
                      <c:pt idx="697">
                        <c:v>4.3074091777713701E-2</c:v>
                      </c:pt>
                      <c:pt idx="698">
                        <c:v>4.2911347187435903E-2</c:v>
                      </c:pt>
                      <c:pt idx="699">
                        <c:v>4.26180998596715E-2</c:v>
                      </c:pt>
                      <c:pt idx="700">
                        <c:v>4.2324852531906897E-2</c:v>
                      </c:pt>
                      <c:pt idx="701">
                        <c:v>4.2095577134282899E-2</c:v>
                      </c:pt>
                      <c:pt idx="702">
                        <c:v>4.18990553648904E-2</c:v>
                      </c:pt>
                      <c:pt idx="703">
                        <c:v>4.1704068921821803E-2</c:v>
                      </c:pt>
                      <c:pt idx="704">
                        <c:v>4.1507035376988702E-2</c:v>
                      </c:pt>
                      <c:pt idx="705">
                        <c:v>4.1278271754806001E-2</c:v>
                      </c:pt>
                      <c:pt idx="706">
                        <c:v>4.11155271645283E-2</c:v>
                      </c:pt>
                      <c:pt idx="707">
                        <c:v>4.0886251766904302E-2</c:v>
                      </c:pt>
                      <c:pt idx="708">
                        <c:v>4.0755749029417497E-2</c:v>
                      </c:pt>
                      <c:pt idx="709">
                        <c:v>4.0561274361790099E-2</c:v>
                      </c:pt>
                      <c:pt idx="710">
                        <c:v>4.026546815682E-2</c:v>
                      </c:pt>
                      <c:pt idx="711">
                        <c:v>3.9972220829055403E-2</c:v>
                      </c:pt>
                      <c:pt idx="712">
                        <c:v>3.9972220829055403E-2</c:v>
                      </c:pt>
                      <c:pt idx="713">
                        <c:v>3.9612954469386001E-2</c:v>
                      </c:pt>
                      <c:pt idx="714">
                        <c:v>3.9220934481484199E-2</c:v>
                      </c:pt>
                      <c:pt idx="715">
                        <c:v>3.9026459813856898E-2</c:v>
                      </c:pt>
                      <c:pt idx="716">
                        <c:v>3.8731165384327998E-2</c:v>
                      </c:pt>
                      <c:pt idx="717">
                        <c:v>3.8536178941259297E-2</c:v>
                      </c:pt>
                      <c:pt idx="718">
                        <c:v>3.8307415319076603E-2</c:v>
                      </c:pt>
                      <c:pt idx="719">
                        <c:v>3.8307415319076603E-2</c:v>
                      </c:pt>
                      <c:pt idx="720">
                        <c:v>3.8176912581589798E-2</c:v>
                      </c:pt>
                      <c:pt idx="721">
                        <c:v>3.7979879036756703E-2</c:v>
                      </c:pt>
                      <c:pt idx="722">
                        <c:v>3.7817134446479099E-2</c:v>
                      </c:pt>
                      <c:pt idx="723">
                        <c:v>3.7718361786341803E-2</c:v>
                      </c:pt>
                      <c:pt idx="724">
                        <c:v>3.7228592689185602E-2</c:v>
                      </c:pt>
                      <c:pt idx="725">
                        <c:v>3.68708616558392E-2</c:v>
                      </c:pt>
                      <c:pt idx="726">
                        <c:v>3.6609856180865499E-2</c:v>
                      </c:pt>
                      <c:pt idx="727">
                        <c:v>3.6479353443378798E-2</c:v>
                      </c:pt>
                      <c:pt idx="728">
                        <c:v>3.6250078045754898E-2</c:v>
                      </c:pt>
                      <c:pt idx="729">
                        <c:v>3.5989072570781197E-2</c:v>
                      </c:pt>
                      <c:pt idx="730">
                        <c:v>3.5989072570781197E-2</c:v>
                      </c:pt>
                      <c:pt idx="731">
                        <c:v>3.57280670958076E-2</c:v>
                      </c:pt>
                      <c:pt idx="732">
                        <c:v>3.5498791698183603E-2</c:v>
                      </c:pt>
                      <c:pt idx="733">
                        <c:v>3.5336558883347198E-2</c:v>
                      </c:pt>
                      <c:pt idx="734">
                        <c:v>3.5040752678376898E-2</c:v>
                      </c:pt>
                      <c:pt idx="735">
                        <c:v>3.4878519863539799E-2</c:v>
                      </c:pt>
                      <c:pt idx="736">
                        <c:v>3.4747505350612398E-2</c:v>
                      </c:pt>
                      <c:pt idx="737">
                        <c:v>3.4550983581219899E-2</c:v>
                      </c:pt>
                      <c:pt idx="738">
                        <c:v>3.43237552853611E-2</c:v>
                      </c:pt>
                      <c:pt idx="739">
                        <c:v>3.4158963593318298E-2</c:v>
                      </c:pt>
                      <c:pt idx="740">
                        <c:v>3.4028460855831402E-2</c:v>
                      </c:pt>
                      <c:pt idx="741">
                        <c:v>3.3865716265553701E-2</c:v>
                      </c:pt>
                      <c:pt idx="742">
                        <c:v>3.3703483450717303E-2</c:v>
                      </c:pt>
                      <c:pt idx="743">
                        <c:v>3.3311463462815501E-2</c:v>
                      </c:pt>
                      <c:pt idx="744">
                        <c:v>3.3114429917982503E-2</c:v>
                      </c:pt>
                      <c:pt idx="745">
                        <c:v>3.2885666295799802E-2</c:v>
                      </c:pt>
                      <c:pt idx="746">
                        <c:v>3.2722921705522198E-2</c:v>
                      </c:pt>
                      <c:pt idx="747">
                        <c:v>3.2624149045384902E-2</c:v>
                      </c:pt>
                      <c:pt idx="748">
                        <c:v>3.2363143570411403E-2</c:v>
                      </c:pt>
                      <c:pt idx="749">
                        <c:v>3.22326408329245E-2</c:v>
                      </c:pt>
                      <c:pt idx="750">
                        <c:v>3.2134379948228702E-2</c:v>
                      </c:pt>
                      <c:pt idx="751">
                        <c:v>3.2003877210741799E-2</c:v>
                      </c:pt>
                      <c:pt idx="752">
                        <c:v>3.1513596338144198E-2</c:v>
                      </c:pt>
                      <c:pt idx="753">
                        <c:v>3.1350851747866601E-2</c:v>
                      </c:pt>
                      <c:pt idx="754">
                        <c:v>3.1252590863170698E-2</c:v>
                      </c:pt>
                      <c:pt idx="755">
                        <c:v>3.1025362567311199E-2</c:v>
                      </c:pt>
                      <c:pt idx="756">
                        <c:v>3.0860570875268899E-2</c:v>
                      </c:pt>
                      <c:pt idx="757">
                        <c:v>3.05355934701548E-2</c:v>
                      </c:pt>
                      <c:pt idx="758">
                        <c:v>3.03063180725308E-2</c:v>
                      </c:pt>
                      <c:pt idx="759">
                        <c:v>3.0175815335044001E-2</c:v>
                      </c:pt>
                      <c:pt idx="760">
                        <c:v>3.0175815335044001E-2</c:v>
                      </c:pt>
                      <c:pt idx="761">
                        <c:v>2.9914809860070401E-2</c:v>
                      </c:pt>
                      <c:pt idx="762">
                        <c:v>2.9784307122583599E-2</c:v>
                      </c:pt>
                      <c:pt idx="763">
                        <c:v>2.9653804385096801E-2</c:v>
                      </c:pt>
                      <c:pt idx="764">
                        <c:v>2.9357998180126601E-2</c:v>
                      </c:pt>
                      <c:pt idx="765">
                        <c:v>2.9096992705153001E-2</c:v>
                      </c:pt>
                      <c:pt idx="766">
                        <c:v>2.88702761847347E-2</c:v>
                      </c:pt>
                      <c:pt idx="767">
                        <c:v>2.8705484492692598E-2</c:v>
                      </c:pt>
                      <c:pt idx="768">
                        <c:v>2.8510498049623901E-2</c:v>
                      </c:pt>
                      <c:pt idx="769">
                        <c:v>2.8215203620095001E-2</c:v>
                      </c:pt>
                      <c:pt idx="770">
                        <c:v>2.8084700882608199E-2</c:v>
                      </c:pt>
                      <c:pt idx="771">
                        <c:v>2.7889714439539599E-2</c:v>
                      </c:pt>
                      <c:pt idx="772">
                        <c:v>2.7727481624702399E-2</c:v>
                      </c:pt>
                      <c:pt idx="773">
                        <c:v>2.7530448079869301E-2</c:v>
                      </c:pt>
                      <c:pt idx="774">
                        <c:v>2.73677034895916E-2</c:v>
                      </c:pt>
                      <c:pt idx="775">
                        <c:v>2.7170669944758599E-2</c:v>
                      </c:pt>
                      <c:pt idx="776">
                        <c:v>2.69756835016907E-2</c:v>
                      </c:pt>
                      <c:pt idx="777">
                        <c:v>2.68108918096478E-2</c:v>
                      </c:pt>
                      <c:pt idx="778">
                        <c:v>2.6616417142020499E-2</c:v>
                      </c:pt>
                      <c:pt idx="779">
                        <c:v>2.6387141744396402E-2</c:v>
                      </c:pt>
                      <c:pt idx="780">
                        <c:v>2.62566390069097E-2</c:v>
                      </c:pt>
                      <c:pt idx="781">
                        <c:v>2.6062164339282299E-2</c:v>
                      </c:pt>
                      <c:pt idx="782">
                        <c:v>2.5896860871798901E-2</c:v>
                      </c:pt>
                      <c:pt idx="783">
                        <c:v>2.5766358134311999E-2</c:v>
                      </c:pt>
                      <c:pt idx="784">
                        <c:v>2.5537594512129301E-2</c:v>
                      </c:pt>
                      <c:pt idx="785">
                        <c:v>2.5276589037155801E-2</c:v>
                      </c:pt>
                      <c:pt idx="786">
                        <c:v>2.5145574524227599E-2</c:v>
                      </c:pt>
                      <c:pt idx="787">
                        <c:v>2.4983341709391201E-2</c:v>
                      </c:pt>
                      <c:pt idx="788">
                        <c:v>2.4655805427071398E-2</c:v>
                      </c:pt>
                      <c:pt idx="789">
                        <c:v>2.4429088906653101E-2</c:v>
                      </c:pt>
                      <c:pt idx="790">
                        <c:v>2.42637854391696E-2</c:v>
                      </c:pt>
                      <c:pt idx="791">
                        <c:v>2.4167571656238201E-2</c:v>
                      </c:pt>
                      <c:pt idx="792">
                        <c:v>2.39705381114051E-2</c:v>
                      </c:pt>
                      <c:pt idx="793">
                        <c:v>2.37095326364315E-2</c:v>
                      </c:pt>
                      <c:pt idx="794">
                        <c:v>2.3448527161457899E-2</c:v>
                      </c:pt>
                      <c:pt idx="795">
                        <c:v>2.3285782571180198E-2</c:v>
                      </c:pt>
                      <c:pt idx="796">
                        <c:v>2.3088749026347201E-2</c:v>
                      </c:pt>
                      <c:pt idx="797">
                        <c:v>2.2958246288860298E-2</c:v>
                      </c:pt>
                      <c:pt idx="798">
                        <c:v>2.2763771621233001E-2</c:v>
                      </c:pt>
                      <c:pt idx="799">
                        <c:v>2.2633268883746199E-2</c:v>
                      </c:pt>
                      <c:pt idx="800">
                        <c:v>2.2337462678776E-2</c:v>
                      </c:pt>
                      <c:pt idx="801">
                        <c:v>2.2206959941289201E-2</c:v>
                      </c:pt>
                      <c:pt idx="802">
                        <c:v>2.19781963191065E-2</c:v>
                      </c:pt>
                      <c:pt idx="803">
                        <c:v>2.17832098760379E-2</c:v>
                      </c:pt>
                      <c:pt idx="804">
                        <c:v>2.1522204401064199E-2</c:v>
                      </c:pt>
                      <c:pt idx="805">
                        <c:v>2.13917016635774E-2</c:v>
                      </c:pt>
                      <c:pt idx="806">
                        <c:v>2.1226909971535299E-2</c:v>
                      </c:pt>
                      <c:pt idx="807">
                        <c:v>2.1031923528466601E-2</c:v>
                      </c:pt>
                      <c:pt idx="808">
                        <c:v>2.08348899836336E-2</c:v>
                      </c:pt>
                      <c:pt idx="809">
                        <c:v>2.06081734632153E-2</c:v>
                      </c:pt>
                      <c:pt idx="810">
                        <c:v>2.0379409841031901E-2</c:v>
                      </c:pt>
                      <c:pt idx="811">
                        <c:v>2.0280637180895501E-2</c:v>
                      </c:pt>
                      <c:pt idx="812">
                        <c:v>2.0083603636062399E-2</c:v>
                      </c:pt>
                      <c:pt idx="813">
                        <c:v>1.9953100898575601E-2</c:v>
                      </c:pt>
                      <c:pt idx="814">
                        <c:v>1.9920859045784702E-2</c:v>
                      </c:pt>
                      <c:pt idx="815">
                        <c:v>1.96598535708103E-2</c:v>
                      </c:pt>
                      <c:pt idx="816">
                        <c:v>1.9268345358350002E-2</c:v>
                      </c:pt>
                      <c:pt idx="817">
                        <c:v>1.90390699607259E-2</c:v>
                      </c:pt>
                      <c:pt idx="818">
                        <c:v>1.8778064485752401E-2</c:v>
                      </c:pt>
                      <c:pt idx="819">
                        <c:v>1.8583589818124999E-2</c:v>
                      </c:pt>
                      <c:pt idx="820">
                        <c:v>1.8452575305196998E-2</c:v>
                      </c:pt>
                      <c:pt idx="821">
                        <c:v>1.8191569830223301E-2</c:v>
                      </c:pt>
                      <c:pt idx="822">
                        <c:v>1.79945362853903E-2</c:v>
                      </c:pt>
                      <c:pt idx="823">
                        <c:v>1.7832303470553802E-2</c:v>
                      </c:pt>
                      <c:pt idx="824">
                        <c:v>1.76670000030704E-2</c:v>
                      </c:pt>
                      <c:pt idx="825">
                        <c:v>1.7504767188233902E-2</c:v>
                      </c:pt>
                      <c:pt idx="826">
                        <c:v>1.7275491790609901E-2</c:v>
                      </c:pt>
                      <c:pt idx="827">
                        <c:v>1.70810171229826E-2</c:v>
                      </c:pt>
                      <c:pt idx="828">
                        <c:v>1.6918272532704899E-2</c:v>
                      </c:pt>
                      <c:pt idx="829">
                        <c:v>1.6721238987871801E-2</c:v>
                      </c:pt>
                      <c:pt idx="830">
                        <c:v>1.65242054430388E-2</c:v>
                      </c:pt>
                      <c:pt idx="831">
                        <c:v>1.6329730775411399E-2</c:v>
                      </c:pt>
                      <c:pt idx="832">
                        <c:v>1.6166986185133701E-2</c:v>
                      </c:pt>
                      <c:pt idx="833">
                        <c:v>1.59699526403007E-2</c:v>
                      </c:pt>
                      <c:pt idx="834">
                        <c:v>1.57749661972321E-2</c:v>
                      </c:pt>
                      <c:pt idx="835">
                        <c:v>1.5644463459745201E-2</c:v>
                      </c:pt>
                      <c:pt idx="836">
                        <c:v>1.54156998375625E-2</c:v>
                      </c:pt>
                      <c:pt idx="837">
                        <c:v>1.5250908145520299E-2</c:v>
                      </c:pt>
                      <c:pt idx="838">
                        <c:v>1.5055921702451701E-2</c:v>
                      </c:pt>
                      <c:pt idx="839">
                        <c:v>1.48588881576187E-2</c:v>
                      </c:pt>
                      <c:pt idx="840">
                        <c:v>1.4664413489991399E-2</c:v>
                      </c:pt>
                      <c:pt idx="841">
                        <c:v>1.4467379945158201E-2</c:v>
                      </c:pt>
                      <c:pt idx="842">
                        <c:v>1.42723935020896E-2</c:v>
                      </c:pt>
                      <c:pt idx="843">
                        <c:v>1.4075359957256599E-2</c:v>
                      </c:pt>
                      <c:pt idx="844">
                        <c:v>1.3944857219769799E-2</c:v>
                      </c:pt>
                      <c:pt idx="845">
                        <c:v>1.37160935975871E-2</c:v>
                      </c:pt>
                      <c:pt idx="846">
                        <c:v>1.35533490073093E-2</c:v>
                      </c:pt>
                      <c:pt idx="847">
                        <c:v>1.3390604417031699E-2</c:v>
                      </c:pt>
                      <c:pt idx="848">
                        <c:v>1.3129598942058E-2</c:v>
                      </c:pt>
                      <c:pt idx="849">
                        <c:v>1.2964807250015101E-2</c:v>
                      </c:pt>
                      <c:pt idx="850">
                        <c:v>1.2769820806947199E-2</c:v>
                      </c:pt>
                      <c:pt idx="851">
                        <c:v>1.25727872621142E-2</c:v>
                      </c:pt>
                      <c:pt idx="852">
                        <c:v>1.2410554447276999E-2</c:v>
                      </c:pt>
                      <c:pt idx="853">
                        <c:v>1.2181279049653101E-2</c:v>
                      </c:pt>
                      <c:pt idx="854">
                        <c:v>1.2018534459375301E-2</c:v>
                      </c:pt>
                      <c:pt idx="855">
                        <c:v>1.1757528984401701E-2</c:v>
                      </c:pt>
                      <c:pt idx="856">
                        <c:v>1.1594784394123999E-2</c:v>
                      </c:pt>
                      <c:pt idx="857">
                        <c:v>1.1429992702081899E-2</c:v>
                      </c:pt>
                      <c:pt idx="858">
                        <c:v>1.12672481118041E-2</c:v>
                      </c:pt>
                      <c:pt idx="859">
                        <c:v>1.11050152969677E-2</c:v>
                      </c:pt>
                      <c:pt idx="860">
                        <c:v>1.094227070669E-2</c:v>
                      </c:pt>
                      <c:pt idx="861">
                        <c:v>1.0712995309066E-2</c:v>
                      </c:pt>
                      <c:pt idx="862">
                        <c:v>1.05482036170239E-2</c:v>
                      </c:pt>
                      <c:pt idx="863">
                        <c:v>1.04177008795371E-2</c:v>
                      </c:pt>
                      <c:pt idx="864">
                        <c:v>1.02227144364684E-2</c:v>
                      </c:pt>
                      <c:pt idx="865">
                        <c:v>9.9939508142857791E-3</c:v>
                      </c:pt>
                      <c:pt idx="866">
                        <c:v>9.7646754166618097E-3</c:v>
                      </c:pt>
                      <c:pt idx="867">
                        <c:v>9.5702007490343598E-3</c:v>
                      </c:pt>
                      <c:pt idx="868">
                        <c:v>9.3731672042013398E-3</c:v>
                      </c:pt>
                      <c:pt idx="869">
                        <c:v>9.3091952740608202E-3</c:v>
                      </c:pt>
                      <c:pt idx="870">
                        <c:v>9.2104226139236908E-3</c:v>
                      </c:pt>
                      <c:pt idx="871">
                        <c:v>8.7866725486722697E-3</c:v>
                      </c:pt>
                      <c:pt idx="872">
                        <c:v>8.5896390038392497E-3</c:v>
                      </c:pt>
                      <c:pt idx="873">
                        <c:v>8.3926054590062193E-3</c:v>
                      </c:pt>
                      <c:pt idx="874">
                        <c:v>8.1981307913788805E-3</c:v>
                      </c:pt>
                      <c:pt idx="875">
                        <c:v>8.0676280538920508E-3</c:v>
                      </c:pt>
                      <c:pt idx="876">
                        <c:v>8.0010972465457408E-3</c:v>
                      </c:pt>
                      <c:pt idx="877">
                        <c:v>7.7400917715722004E-3</c:v>
                      </c:pt>
                      <c:pt idx="878">
                        <c:v>7.4468444438076098E-3</c:v>
                      </c:pt>
                      <c:pt idx="879">
                        <c:v>7.2175690461836499E-3</c:v>
                      </c:pt>
                      <c:pt idx="880">
                        <c:v>7.0230943785562997E-3</c:v>
                      </c:pt>
                      <c:pt idx="881">
                        <c:v>6.8260608337232798E-3</c:v>
                      </c:pt>
                      <c:pt idx="882">
                        <c:v>6.5967854360993198E-3</c:v>
                      </c:pt>
                      <c:pt idx="883">
                        <c:v>6.4345526212628004E-3</c:v>
                      </c:pt>
                      <c:pt idx="884">
                        <c:v>6.3040498837760896E-3</c:v>
                      </c:pt>
                      <c:pt idx="885">
                        <c:v>6.1070163389429499E-3</c:v>
                      </c:pt>
                      <c:pt idx="886">
                        <c:v>5.9442717486653E-3</c:v>
                      </c:pt>
                      <c:pt idx="887">
                        <c:v>5.7492853055965999E-3</c:v>
                      </c:pt>
                      <c:pt idx="888">
                        <c:v>5.5844936135545104E-3</c:v>
                      </c:pt>
                      <c:pt idx="889">
                        <c:v>5.3234881385801902E-3</c:v>
                      </c:pt>
                      <c:pt idx="890">
                        <c:v>5.1607435483024301E-3</c:v>
                      </c:pt>
                      <c:pt idx="891">
                        <c:v>4.9637100034693998E-3</c:v>
                      </c:pt>
                      <c:pt idx="892">
                        <c:v>4.76923533584206E-3</c:v>
                      </c:pt>
                      <c:pt idx="893">
                        <c:v>4.5722017910089204E-3</c:v>
                      </c:pt>
                      <c:pt idx="894">
                        <c:v>4.3772153479403296E-3</c:v>
                      </c:pt>
                      <c:pt idx="895">
                        <c:v>4.1484517257576198E-3</c:v>
                      </c:pt>
                      <c:pt idx="896">
                        <c:v>3.9534652826890299E-3</c:v>
                      </c:pt>
                      <c:pt idx="897">
                        <c:v>3.7247016605063102E-3</c:v>
                      </c:pt>
                      <c:pt idx="898">
                        <c:v>3.6259290003691799E-3</c:v>
                      </c:pt>
                      <c:pt idx="899">
                        <c:v>3.3971653781864602E-3</c:v>
                      </c:pt>
                      <c:pt idx="900">
                        <c:v>3.2344207879087001E-3</c:v>
                      </c:pt>
                      <c:pt idx="901">
                        <c:v>3.0056571657260901E-3</c:v>
                      </c:pt>
                      <c:pt idx="902">
                        <c:v>2.77638176810202E-3</c:v>
                      </c:pt>
                      <c:pt idx="903">
                        <c:v>2.5819071004746798E-3</c:v>
                      </c:pt>
                      <c:pt idx="904">
                        <c:v>2.3526317028507199E-3</c:v>
                      </c:pt>
                      <c:pt idx="905">
                        <c:v>2.15559815801769E-3</c:v>
                      </c:pt>
                      <c:pt idx="906">
                        <c:v>1.9928535677399299E-3</c:v>
                      </c:pt>
                      <c:pt idx="907">
                        <c:v>1.7983789001125899E-3</c:v>
                      </c:pt>
                      <c:pt idx="908">
                        <c:v>1.60134535527956E-3</c:v>
                      </c:pt>
                      <c:pt idx="909">
                        <c:v>1.4043118104465301E-3</c:v>
                      </c:pt>
                      <c:pt idx="910">
                        <c:v>1.2098371428191899E-3</c:v>
                      </c:pt>
                      <c:pt idx="911">
                        <c:v>9.8056174519511896E-4</c:v>
                      </c:pt>
                      <c:pt idx="912">
                        <c:v>7.8608707756777597E-4</c:v>
                      </c:pt>
                      <c:pt idx="913">
                        <c:v>6.2078361008444105E-4</c:v>
                      </c:pt>
                      <c:pt idx="914">
                        <c:v>4.2630894245698802E-4</c:v>
                      </c:pt>
                      <c:pt idx="915">
                        <c:v>2.9580620497027298E-4</c:v>
                      </c:pt>
                      <c:pt idx="916">
                        <c:v>1.970335448330249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9271-094E-8DFB-15D5B6DD3D1A}"/>
                  </c:ext>
                </c:extLst>
              </c15:ser>
            </c15:filteredScatterSeries>
          </c:ext>
        </c:extLst>
      </c:scatterChart>
      <c:valAx>
        <c:axId val="235848448"/>
        <c:scaling>
          <c:orientation val="minMax"/>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Kelvi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850368"/>
        <c:crosses val="autoZero"/>
        <c:crossBetween val="midCat"/>
      </c:valAx>
      <c:valAx>
        <c:axId val="235850368"/>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version</a:t>
                </a:r>
                <a:r>
                  <a:rPr lang="en-US" baseline="0"/>
                  <a:t> Rat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848448"/>
        <c:crosses val="autoZero"/>
        <c:crossBetween val="midCat"/>
      </c:valAx>
      <c:spPr>
        <a:noFill/>
        <a:ln>
          <a:noFill/>
        </a:ln>
        <a:effectLst/>
      </c:spPr>
    </c:plotArea>
    <c:legend>
      <c:legendPos val="r"/>
      <c:layout>
        <c:manualLayout>
          <c:xMode val="edge"/>
          <c:yMode val="edge"/>
          <c:x val="0.66916584598365014"/>
          <c:y val="8.5463021642691581E-2"/>
          <c:w val="0.26946495351170918"/>
          <c:h val="0.45407182977541261"/>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biotic Depletion</a:t>
            </a:r>
          </a:p>
        </c:rich>
      </c:tx>
      <c:overlay val="0"/>
      <c:spPr>
        <a:noFill/>
        <a:ln>
          <a:noFill/>
        </a:ln>
        <a:effectLst/>
      </c:spPr>
    </c:title>
    <c:autoTitleDeleted val="0"/>
    <c:plotArea>
      <c:layout/>
      <c:barChart>
        <c:barDir val="col"/>
        <c:grouping val="clustered"/>
        <c:varyColors val="0"/>
        <c:ser>
          <c:idx val="0"/>
          <c:order val="0"/>
          <c:spPr>
            <a:solidFill>
              <a:schemeClr val="accent6"/>
            </a:solidFill>
            <a:ln>
              <a:noFill/>
            </a:ln>
            <a:effectLst/>
          </c:spPr>
          <c:invertIfNegative val="0"/>
          <c:val>
            <c:numRef>
              <c:f>'oat husk'!$E$11</c:f>
              <c:numCache>
                <c:formatCode>General</c:formatCode>
                <c:ptCount val="1"/>
                <c:pt idx="0">
                  <c:v>1286.8166501206299</c:v>
                </c:pt>
              </c:numCache>
            </c:numRef>
          </c:val>
          <c:extLst xmlns:c16r2="http://schemas.microsoft.com/office/drawing/2015/06/chart">
            <c:ext xmlns:c16="http://schemas.microsoft.com/office/drawing/2014/chart" uri="{C3380CC4-5D6E-409C-BE32-E72D297353CC}">
              <c16:uniqueId val="{00000000-FDCC-C14F-9C26-4B9FB5497FA6}"/>
            </c:ext>
          </c:extLst>
        </c:ser>
        <c:dLbls>
          <c:showLegendKey val="0"/>
          <c:showVal val="0"/>
          <c:showCatName val="0"/>
          <c:showSerName val="0"/>
          <c:showPercent val="0"/>
          <c:showBubbleSize val="0"/>
        </c:dLbls>
        <c:gapWidth val="219"/>
        <c:overlap val="-27"/>
        <c:axId val="377671680"/>
        <c:axId val="377673600"/>
      </c:barChart>
      <c:catAx>
        <c:axId val="377671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OH -Mass allocation</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673600"/>
        <c:crosses val="autoZero"/>
        <c:auto val="1"/>
        <c:lblAlgn val="ctr"/>
        <c:lblOffset val="100"/>
        <c:noMultiLvlLbl val="0"/>
      </c:catAx>
      <c:valAx>
        <c:axId val="377673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Abiotic Depletion (MJ</a:t>
                </a:r>
                <a:endParaRPr lang="en-GB" sz="1000">
                  <a:effectLs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6716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biotic Depletion</a:t>
            </a:r>
          </a:p>
        </c:rich>
      </c:tx>
      <c:overlay val="0"/>
      <c:spPr>
        <a:noFill/>
        <a:ln>
          <a:noFill/>
        </a:ln>
        <a:effectLst/>
      </c:spPr>
    </c:title>
    <c:autoTitleDeleted val="0"/>
    <c:plotArea>
      <c:layout/>
      <c:barChart>
        <c:barDir val="col"/>
        <c:grouping val="clustered"/>
        <c:varyColors val="0"/>
        <c:ser>
          <c:idx val="0"/>
          <c:order val="0"/>
          <c:spPr>
            <a:solidFill>
              <a:schemeClr val="accent6"/>
            </a:solidFill>
            <a:ln>
              <a:noFill/>
            </a:ln>
            <a:effectLst/>
          </c:spPr>
          <c:invertIfNegative val="0"/>
          <c:val>
            <c:numRef>
              <c:f>'oat husk'!$M$11</c:f>
              <c:numCache>
                <c:formatCode>General</c:formatCode>
                <c:ptCount val="1"/>
                <c:pt idx="0">
                  <c:v>50.505087692678288</c:v>
                </c:pt>
              </c:numCache>
            </c:numRef>
          </c:val>
          <c:extLst xmlns:c16r2="http://schemas.microsoft.com/office/drawing/2015/06/chart">
            <c:ext xmlns:c16="http://schemas.microsoft.com/office/drawing/2014/chart" uri="{C3380CC4-5D6E-409C-BE32-E72D297353CC}">
              <c16:uniqueId val="{00000000-08C3-6F43-B9E6-34BBFBD28FAD}"/>
            </c:ext>
          </c:extLst>
        </c:ser>
        <c:dLbls>
          <c:showLegendKey val="0"/>
          <c:showVal val="0"/>
          <c:showCatName val="0"/>
          <c:showSerName val="0"/>
          <c:showPercent val="0"/>
          <c:showBubbleSize val="0"/>
        </c:dLbls>
        <c:gapWidth val="219"/>
        <c:overlap val="-27"/>
        <c:axId val="383650048"/>
        <c:axId val="383676800"/>
      </c:barChart>
      <c:catAx>
        <c:axId val="383650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OH -Economic allocation</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676800"/>
        <c:crosses val="autoZero"/>
        <c:auto val="1"/>
        <c:lblAlgn val="ctr"/>
        <c:lblOffset val="100"/>
        <c:noMultiLvlLbl val="0"/>
      </c:catAx>
      <c:valAx>
        <c:axId val="3836768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Abiotic Depletion (MJ)</a:t>
                </a:r>
                <a:endParaRPr lang="en-GB" sz="1000">
                  <a:effectLs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650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nergy Use</a:t>
            </a:r>
          </a:p>
        </c:rich>
      </c:tx>
      <c:overlay val="0"/>
      <c:spPr>
        <a:noFill/>
        <a:ln>
          <a:noFill/>
        </a:ln>
        <a:effectLst/>
      </c:spPr>
    </c:title>
    <c:autoTitleDeleted val="0"/>
    <c:plotArea>
      <c:layout>
        <c:manualLayout>
          <c:layoutTarget val="inner"/>
          <c:xMode val="edge"/>
          <c:yMode val="edge"/>
          <c:x val="0.146934521013036"/>
          <c:y val="0.208802083333333"/>
          <c:w val="0.82124368105538104"/>
          <c:h val="0.57555569225721803"/>
        </c:manualLayout>
      </c:layout>
      <c:barChart>
        <c:barDir val="col"/>
        <c:grouping val="clustered"/>
        <c:varyColors val="0"/>
        <c:ser>
          <c:idx val="0"/>
          <c:order val="0"/>
          <c:spPr>
            <a:solidFill>
              <a:schemeClr val="accent4"/>
            </a:solidFill>
            <a:ln>
              <a:noFill/>
            </a:ln>
            <a:effectLst/>
          </c:spPr>
          <c:invertIfNegative val="0"/>
          <c:val>
            <c:numRef>
              <c:f>'oat husk'!$M$18</c:f>
              <c:numCache>
                <c:formatCode>General</c:formatCode>
                <c:ptCount val="1"/>
                <c:pt idx="0">
                  <c:v>79.005147782716094</c:v>
                </c:pt>
              </c:numCache>
            </c:numRef>
          </c:val>
          <c:extLst xmlns:c16r2="http://schemas.microsoft.com/office/drawing/2015/06/chart">
            <c:ext xmlns:c16="http://schemas.microsoft.com/office/drawing/2014/chart" uri="{C3380CC4-5D6E-409C-BE32-E72D297353CC}">
              <c16:uniqueId val="{00000000-CBC6-CA4D-822C-F9A039C72795}"/>
            </c:ext>
          </c:extLst>
        </c:ser>
        <c:dLbls>
          <c:showLegendKey val="0"/>
          <c:showVal val="0"/>
          <c:showCatName val="0"/>
          <c:showSerName val="0"/>
          <c:showPercent val="0"/>
          <c:showBubbleSize val="0"/>
        </c:dLbls>
        <c:gapWidth val="219"/>
        <c:overlap val="-27"/>
        <c:axId val="383701760"/>
        <c:axId val="383703680"/>
      </c:barChart>
      <c:catAx>
        <c:axId val="383701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OH -Economic allocation</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703680"/>
        <c:crosses val="autoZero"/>
        <c:auto val="1"/>
        <c:lblAlgn val="ctr"/>
        <c:lblOffset val="100"/>
        <c:noMultiLvlLbl val="0"/>
      </c:catAx>
      <c:valAx>
        <c:axId val="383703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Energy (net calorific value,MJ)</a:t>
                </a:r>
                <a:endParaRPr lang="en-GB" sz="1000">
                  <a:effectLs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701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nergy Use</a:t>
            </a:r>
          </a:p>
        </c:rich>
      </c:tx>
      <c:overlay val="0"/>
      <c:spPr>
        <a:noFill/>
        <a:ln>
          <a:noFill/>
        </a:ln>
        <a:effectLst/>
      </c:spPr>
    </c:title>
    <c:autoTitleDeleted val="0"/>
    <c:plotArea>
      <c:layout/>
      <c:barChart>
        <c:barDir val="col"/>
        <c:grouping val="clustered"/>
        <c:varyColors val="0"/>
        <c:ser>
          <c:idx val="0"/>
          <c:order val="0"/>
          <c:spPr>
            <a:solidFill>
              <a:schemeClr val="accent4"/>
            </a:solidFill>
            <a:ln>
              <a:noFill/>
            </a:ln>
            <a:effectLst/>
          </c:spPr>
          <c:invertIfNegative val="0"/>
          <c:val>
            <c:numRef>
              <c:f>'oat husk'!$D$17</c:f>
              <c:numCache>
                <c:formatCode>General</c:formatCode>
                <c:ptCount val="1"/>
                <c:pt idx="0">
                  <c:v>2022.6352292900499</c:v>
                </c:pt>
              </c:numCache>
            </c:numRef>
          </c:val>
          <c:extLst xmlns:c16r2="http://schemas.microsoft.com/office/drawing/2015/06/chart">
            <c:ext xmlns:c16="http://schemas.microsoft.com/office/drawing/2014/chart" uri="{C3380CC4-5D6E-409C-BE32-E72D297353CC}">
              <c16:uniqueId val="{00000000-B2C8-DF4B-9B2C-BC373F29FE6C}"/>
            </c:ext>
          </c:extLst>
        </c:ser>
        <c:dLbls>
          <c:showLegendKey val="0"/>
          <c:showVal val="0"/>
          <c:showCatName val="0"/>
          <c:showSerName val="0"/>
          <c:showPercent val="0"/>
          <c:showBubbleSize val="0"/>
        </c:dLbls>
        <c:gapWidth val="219"/>
        <c:overlap val="-27"/>
        <c:axId val="339868672"/>
        <c:axId val="383685760"/>
      </c:barChart>
      <c:catAx>
        <c:axId val="339868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OH- Mass allocation</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685760"/>
        <c:crosses val="autoZero"/>
        <c:auto val="1"/>
        <c:lblAlgn val="ctr"/>
        <c:lblOffset val="100"/>
        <c:noMultiLvlLbl val="0"/>
      </c:catAx>
      <c:valAx>
        <c:axId val="3836857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u="none" strike="noStrike" baseline="0">
                    <a:effectLst/>
                  </a:rPr>
                  <a:t>Energy (net calorific value,MJ)</a:t>
                </a:r>
                <a:endParaRPr lang="en-GB" sz="1000">
                  <a:effectLs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868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Oat</a:t>
            </a:r>
            <a:r>
              <a:rPr lang="en-GB" sz="1400" b="0" baseline="0"/>
              <a:t> Husk</a:t>
            </a:r>
            <a:endParaRPr lang="en-GB" sz="1400" b="0"/>
          </a:p>
        </c:rich>
      </c:tx>
      <c:layout>
        <c:manualLayout>
          <c:xMode val="edge"/>
          <c:yMode val="edge"/>
          <c:x val="0.383689538807649"/>
          <c:y val="2.75406224180667E-2"/>
        </c:manualLayout>
      </c:layout>
      <c:overlay val="1"/>
    </c:title>
    <c:autoTitleDeleted val="0"/>
    <c:plotArea>
      <c:layout>
        <c:manualLayout>
          <c:layoutTarget val="inner"/>
          <c:xMode val="edge"/>
          <c:yMode val="edge"/>
          <c:x val="0.11175499130024477"/>
          <c:y val="6.1928233908794997E-2"/>
          <c:w val="0.83161576765521095"/>
          <c:h val="0.74350320793234204"/>
        </c:manualLayout>
      </c:layout>
      <c:scatterChart>
        <c:scatterStyle val="smoothMarker"/>
        <c:varyColors val="0"/>
        <c:ser>
          <c:idx val="0"/>
          <c:order val="0"/>
          <c:tx>
            <c:v>Coke</c:v>
          </c:tx>
          <c:spPr>
            <a:ln w="19050" cap="rnd">
              <a:solidFill>
                <a:schemeClr val="accent1"/>
              </a:solidFill>
              <a:round/>
            </a:ln>
            <a:effectLst/>
          </c:spPr>
          <c:marker>
            <c:symbol val="none"/>
          </c:marker>
          <c:xVal>
            <c:numRef>
              <c:f>Coke!$M$6:$M$923</c:f>
              <c:numCache>
                <c:formatCode>General</c:formatCode>
                <c:ptCount val="918"/>
                <c:pt idx="0">
                  <c:v>299.24400000000009</c:v>
                </c:pt>
                <c:pt idx="1">
                  <c:v>299.82600000000002</c:v>
                </c:pt>
                <c:pt idx="2">
                  <c:v>300.44799999999992</c:v>
                </c:pt>
                <c:pt idx="3">
                  <c:v>301.09899999999982</c:v>
                </c:pt>
                <c:pt idx="4">
                  <c:v>301.76</c:v>
                </c:pt>
                <c:pt idx="5">
                  <c:v>302.42700000000002</c:v>
                </c:pt>
                <c:pt idx="6">
                  <c:v>303.09599999999978</c:v>
                </c:pt>
                <c:pt idx="7">
                  <c:v>303.76299999999992</c:v>
                </c:pt>
                <c:pt idx="8">
                  <c:v>304.42399999999981</c:v>
                </c:pt>
                <c:pt idx="9">
                  <c:v>305.077</c:v>
                </c:pt>
                <c:pt idx="10">
                  <c:v>305.72800000000001</c:v>
                </c:pt>
                <c:pt idx="11">
                  <c:v>306.392</c:v>
                </c:pt>
                <c:pt idx="12">
                  <c:v>307.053</c:v>
                </c:pt>
                <c:pt idx="13">
                  <c:v>307.71100000000001</c:v>
                </c:pt>
                <c:pt idx="14">
                  <c:v>308.37200000000001</c:v>
                </c:pt>
                <c:pt idx="15">
                  <c:v>309.03599999999977</c:v>
                </c:pt>
                <c:pt idx="16">
                  <c:v>309.70299999999992</c:v>
                </c:pt>
                <c:pt idx="17">
                  <c:v>310.37299999999999</c:v>
                </c:pt>
                <c:pt idx="18">
                  <c:v>311.04300000000001</c:v>
                </c:pt>
                <c:pt idx="19">
                  <c:v>311.71600000000001</c:v>
                </c:pt>
                <c:pt idx="20">
                  <c:v>312.40300000000002</c:v>
                </c:pt>
                <c:pt idx="21">
                  <c:v>313.09199999999981</c:v>
                </c:pt>
                <c:pt idx="22">
                  <c:v>313.78099999999978</c:v>
                </c:pt>
                <c:pt idx="23">
                  <c:v>314.46800000000002</c:v>
                </c:pt>
                <c:pt idx="24">
                  <c:v>315.15199999999999</c:v>
                </c:pt>
                <c:pt idx="25">
                  <c:v>315.834</c:v>
                </c:pt>
                <c:pt idx="26">
                  <c:v>316.51799999999997</c:v>
                </c:pt>
                <c:pt idx="27">
                  <c:v>317.20400000000001</c:v>
                </c:pt>
                <c:pt idx="28">
                  <c:v>317.88400000000001</c:v>
                </c:pt>
                <c:pt idx="29">
                  <c:v>318.56900000000002</c:v>
                </c:pt>
                <c:pt idx="30">
                  <c:v>319.25099999999992</c:v>
                </c:pt>
                <c:pt idx="31">
                  <c:v>319.93599999999981</c:v>
                </c:pt>
                <c:pt idx="32">
                  <c:v>320.62200000000001</c:v>
                </c:pt>
                <c:pt idx="33">
                  <c:v>321.30799999999999</c:v>
                </c:pt>
                <c:pt idx="34">
                  <c:v>321.99799999999982</c:v>
                </c:pt>
                <c:pt idx="35">
                  <c:v>322.69200000000001</c:v>
                </c:pt>
                <c:pt idx="36">
                  <c:v>323.38600000000002</c:v>
                </c:pt>
                <c:pt idx="37">
                  <c:v>324.089</c:v>
                </c:pt>
                <c:pt idx="38">
                  <c:v>324.80200000000002</c:v>
                </c:pt>
                <c:pt idx="39">
                  <c:v>325.50799999999992</c:v>
                </c:pt>
                <c:pt idx="40">
                  <c:v>326.20699999999982</c:v>
                </c:pt>
                <c:pt idx="41">
                  <c:v>326.90699999999981</c:v>
                </c:pt>
                <c:pt idx="42">
                  <c:v>327.613</c:v>
                </c:pt>
                <c:pt idx="43">
                  <c:v>328.31599999999997</c:v>
                </c:pt>
                <c:pt idx="44">
                  <c:v>329.01400000000001</c:v>
                </c:pt>
                <c:pt idx="45">
                  <c:v>329.71600000000001</c:v>
                </c:pt>
                <c:pt idx="46">
                  <c:v>330.42399999999981</c:v>
                </c:pt>
                <c:pt idx="47">
                  <c:v>331.13099999999991</c:v>
                </c:pt>
                <c:pt idx="48">
                  <c:v>331.84500000000008</c:v>
                </c:pt>
                <c:pt idx="49">
                  <c:v>332.553</c:v>
                </c:pt>
                <c:pt idx="50">
                  <c:v>333.25</c:v>
                </c:pt>
                <c:pt idx="51">
                  <c:v>333.95</c:v>
                </c:pt>
                <c:pt idx="52">
                  <c:v>334.654</c:v>
                </c:pt>
                <c:pt idx="53">
                  <c:v>335.36099999999999</c:v>
                </c:pt>
                <c:pt idx="54">
                  <c:v>336.06799999999993</c:v>
                </c:pt>
                <c:pt idx="55">
                  <c:v>336.77800000000002</c:v>
                </c:pt>
                <c:pt idx="56">
                  <c:v>337.49299999999982</c:v>
                </c:pt>
                <c:pt idx="57">
                  <c:v>338.209</c:v>
                </c:pt>
                <c:pt idx="58">
                  <c:v>338.93099999999981</c:v>
                </c:pt>
                <c:pt idx="59">
                  <c:v>339.65</c:v>
                </c:pt>
                <c:pt idx="60">
                  <c:v>340.35899999999992</c:v>
                </c:pt>
                <c:pt idx="61">
                  <c:v>341.06299999999999</c:v>
                </c:pt>
                <c:pt idx="62">
                  <c:v>341.77199999999982</c:v>
                </c:pt>
                <c:pt idx="63">
                  <c:v>342.47899999999981</c:v>
                </c:pt>
                <c:pt idx="64">
                  <c:v>343.185</c:v>
                </c:pt>
                <c:pt idx="65">
                  <c:v>343.892</c:v>
                </c:pt>
                <c:pt idx="66">
                  <c:v>344.60300000000001</c:v>
                </c:pt>
                <c:pt idx="67">
                  <c:v>345.31599999999997</c:v>
                </c:pt>
                <c:pt idx="68">
                  <c:v>346.02800000000002</c:v>
                </c:pt>
                <c:pt idx="69">
                  <c:v>346.74299999999999</c:v>
                </c:pt>
                <c:pt idx="70">
                  <c:v>347.452</c:v>
                </c:pt>
                <c:pt idx="71">
                  <c:v>348.15899999999999</c:v>
                </c:pt>
                <c:pt idx="72">
                  <c:v>348.875</c:v>
                </c:pt>
                <c:pt idx="73">
                  <c:v>349.59599999999978</c:v>
                </c:pt>
                <c:pt idx="74">
                  <c:v>350.31700000000001</c:v>
                </c:pt>
                <c:pt idx="75">
                  <c:v>351.03800000000001</c:v>
                </c:pt>
                <c:pt idx="76">
                  <c:v>351.76400000000001</c:v>
                </c:pt>
                <c:pt idx="77">
                  <c:v>352.48399999999981</c:v>
                </c:pt>
                <c:pt idx="78">
                  <c:v>353.20400000000001</c:v>
                </c:pt>
                <c:pt idx="79">
                  <c:v>353.92799999999983</c:v>
                </c:pt>
                <c:pt idx="80">
                  <c:v>354.65699999999993</c:v>
                </c:pt>
                <c:pt idx="81">
                  <c:v>355.38099999999991</c:v>
                </c:pt>
                <c:pt idx="82">
                  <c:v>356.10300000000001</c:v>
                </c:pt>
                <c:pt idx="83">
                  <c:v>356.82400000000001</c:v>
                </c:pt>
                <c:pt idx="84">
                  <c:v>357.54200000000009</c:v>
                </c:pt>
                <c:pt idx="85">
                  <c:v>358.25900000000001</c:v>
                </c:pt>
                <c:pt idx="86">
                  <c:v>358.97899999999981</c:v>
                </c:pt>
                <c:pt idx="87">
                  <c:v>359.69400000000002</c:v>
                </c:pt>
                <c:pt idx="88">
                  <c:v>360.40499999999992</c:v>
                </c:pt>
                <c:pt idx="89">
                  <c:v>361.11400000000009</c:v>
                </c:pt>
                <c:pt idx="90">
                  <c:v>361.81799999999993</c:v>
                </c:pt>
                <c:pt idx="91">
                  <c:v>362.51400000000001</c:v>
                </c:pt>
                <c:pt idx="92">
                  <c:v>363.209</c:v>
                </c:pt>
                <c:pt idx="93">
                  <c:v>363.90999999999991</c:v>
                </c:pt>
                <c:pt idx="94">
                  <c:v>364.60699999999991</c:v>
                </c:pt>
                <c:pt idx="95">
                  <c:v>365.303</c:v>
                </c:pt>
                <c:pt idx="96">
                  <c:v>365.99799999999982</c:v>
                </c:pt>
                <c:pt idx="97">
                  <c:v>366.69299999999993</c:v>
                </c:pt>
                <c:pt idx="98">
                  <c:v>367.387</c:v>
                </c:pt>
                <c:pt idx="99">
                  <c:v>368.08</c:v>
                </c:pt>
                <c:pt idx="100">
                  <c:v>368.77300000000002</c:v>
                </c:pt>
                <c:pt idx="101">
                  <c:v>369.47</c:v>
                </c:pt>
                <c:pt idx="102">
                  <c:v>370.16399999999999</c:v>
                </c:pt>
                <c:pt idx="103">
                  <c:v>370.85599999999999</c:v>
                </c:pt>
                <c:pt idx="104">
                  <c:v>371.54399999999993</c:v>
                </c:pt>
                <c:pt idx="105">
                  <c:v>372.22599999999977</c:v>
                </c:pt>
                <c:pt idx="106">
                  <c:v>372.91300000000001</c:v>
                </c:pt>
                <c:pt idx="107">
                  <c:v>373.60899999999992</c:v>
                </c:pt>
                <c:pt idx="108">
                  <c:v>374.303</c:v>
                </c:pt>
                <c:pt idx="109">
                  <c:v>374.99099999999981</c:v>
                </c:pt>
                <c:pt idx="110">
                  <c:v>375.68399999999991</c:v>
                </c:pt>
                <c:pt idx="111">
                  <c:v>376.38400000000001</c:v>
                </c:pt>
                <c:pt idx="112">
                  <c:v>377.084</c:v>
                </c:pt>
                <c:pt idx="113">
                  <c:v>377.77800000000002</c:v>
                </c:pt>
                <c:pt idx="114">
                  <c:v>378.47300000000001</c:v>
                </c:pt>
                <c:pt idx="115">
                  <c:v>379.16500000000002</c:v>
                </c:pt>
                <c:pt idx="116">
                  <c:v>379.85599999999999</c:v>
                </c:pt>
                <c:pt idx="117">
                  <c:v>380.54200000000009</c:v>
                </c:pt>
                <c:pt idx="118">
                  <c:v>381.23</c:v>
                </c:pt>
                <c:pt idx="119">
                  <c:v>381.92</c:v>
                </c:pt>
                <c:pt idx="120">
                  <c:v>382.608</c:v>
                </c:pt>
                <c:pt idx="121">
                  <c:v>383.29799999999977</c:v>
                </c:pt>
                <c:pt idx="122">
                  <c:v>383.99400000000003</c:v>
                </c:pt>
                <c:pt idx="123">
                  <c:v>384.69200000000001</c:v>
                </c:pt>
                <c:pt idx="124">
                  <c:v>385.42599999999982</c:v>
                </c:pt>
                <c:pt idx="125">
                  <c:v>386.21299999999991</c:v>
                </c:pt>
                <c:pt idx="126">
                  <c:v>387.02499999999992</c:v>
                </c:pt>
                <c:pt idx="127">
                  <c:v>387.85899999999992</c:v>
                </c:pt>
                <c:pt idx="128">
                  <c:v>388.697</c:v>
                </c:pt>
                <c:pt idx="129">
                  <c:v>389.53699999999998</c:v>
                </c:pt>
                <c:pt idx="130">
                  <c:v>390.37900000000002</c:v>
                </c:pt>
                <c:pt idx="131">
                  <c:v>391.22500000000002</c:v>
                </c:pt>
                <c:pt idx="132">
                  <c:v>392.07299999999992</c:v>
                </c:pt>
                <c:pt idx="133">
                  <c:v>392.92099999999982</c:v>
                </c:pt>
                <c:pt idx="134">
                  <c:v>393.77</c:v>
                </c:pt>
                <c:pt idx="135">
                  <c:v>394.61700000000002</c:v>
                </c:pt>
                <c:pt idx="136">
                  <c:v>395.46299999999991</c:v>
                </c:pt>
                <c:pt idx="137">
                  <c:v>396.30500000000001</c:v>
                </c:pt>
                <c:pt idx="138">
                  <c:v>397.14300000000009</c:v>
                </c:pt>
                <c:pt idx="139">
                  <c:v>397.98099999999982</c:v>
                </c:pt>
                <c:pt idx="140">
                  <c:v>398.81900000000002</c:v>
                </c:pt>
                <c:pt idx="141">
                  <c:v>399.65899999999999</c:v>
                </c:pt>
                <c:pt idx="142">
                  <c:v>400.505</c:v>
                </c:pt>
                <c:pt idx="143">
                  <c:v>401.351</c:v>
                </c:pt>
                <c:pt idx="144">
                  <c:v>402.18799999999999</c:v>
                </c:pt>
                <c:pt idx="145">
                  <c:v>403.01900000000001</c:v>
                </c:pt>
                <c:pt idx="146">
                  <c:v>403.84899999999999</c:v>
                </c:pt>
                <c:pt idx="147">
                  <c:v>404.68</c:v>
                </c:pt>
                <c:pt idx="148">
                  <c:v>405.51400000000001</c:v>
                </c:pt>
                <c:pt idx="149">
                  <c:v>406.34500000000008</c:v>
                </c:pt>
                <c:pt idx="150">
                  <c:v>407.185</c:v>
                </c:pt>
                <c:pt idx="151">
                  <c:v>408.02300000000002</c:v>
                </c:pt>
                <c:pt idx="152">
                  <c:v>408.87</c:v>
                </c:pt>
                <c:pt idx="153">
                  <c:v>409.71899999999982</c:v>
                </c:pt>
                <c:pt idx="154">
                  <c:v>410.56299999999999</c:v>
                </c:pt>
                <c:pt idx="155">
                  <c:v>411.39800000000002</c:v>
                </c:pt>
                <c:pt idx="156">
                  <c:v>412.2269999999998</c:v>
                </c:pt>
                <c:pt idx="157">
                  <c:v>413.05899999999991</c:v>
                </c:pt>
                <c:pt idx="158">
                  <c:v>413.89299999999997</c:v>
                </c:pt>
                <c:pt idx="159">
                  <c:v>414.72300000000001</c:v>
                </c:pt>
                <c:pt idx="160">
                  <c:v>415.54500000000002</c:v>
                </c:pt>
                <c:pt idx="161">
                  <c:v>416.37</c:v>
                </c:pt>
                <c:pt idx="162">
                  <c:v>417.19200000000001</c:v>
                </c:pt>
                <c:pt idx="163">
                  <c:v>418.017</c:v>
                </c:pt>
                <c:pt idx="164">
                  <c:v>418.846</c:v>
                </c:pt>
                <c:pt idx="165">
                  <c:v>419.68099999999998</c:v>
                </c:pt>
                <c:pt idx="166">
                  <c:v>420.51900000000001</c:v>
                </c:pt>
                <c:pt idx="167">
                  <c:v>421.34699999999992</c:v>
                </c:pt>
                <c:pt idx="168">
                  <c:v>422.17700000000002</c:v>
                </c:pt>
                <c:pt idx="169">
                  <c:v>423.01</c:v>
                </c:pt>
                <c:pt idx="170">
                  <c:v>423.84199999999993</c:v>
                </c:pt>
                <c:pt idx="171">
                  <c:v>424.67399999999992</c:v>
                </c:pt>
                <c:pt idx="172">
                  <c:v>425.50700000000001</c:v>
                </c:pt>
                <c:pt idx="173">
                  <c:v>426.334</c:v>
                </c:pt>
                <c:pt idx="174">
                  <c:v>427.1570000000001</c:v>
                </c:pt>
                <c:pt idx="175">
                  <c:v>427.98</c:v>
                </c:pt>
                <c:pt idx="176">
                  <c:v>428.8</c:v>
                </c:pt>
                <c:pt idx="177">
                  <c:v>429.625</c:v>
                </c:pt>
                <c:pt idx="178">
                  <c:v>430.45100000000002</c:v>
                </c:pt>
                <c:pt idx="179">
                  <c:v>431.279</c:v>
                </c:pt>
                <c:pt idx="180">
                  <c:v>432.11099999999999</c:v>
                </c:pt>
                <c:pt idx="181">
                  <c:v>432.94900000000001</c:v>
                </c:pt>
                <c:pt idx="182">
                  <c:v>433.78800000000001</c:v>
                </c:pt>
                <c:pt idx="183">
                  <c:v>434.61900000000009</c:v>
                </c:pt>
                <c:pt idx="184">
                  <c:v>435.44900000000001</c:v>
                </c:pt>
                <c:pt idx="185">
                  <c:v>436.28499999999991</c:v>
                </c:pt>
                <c:pt idx="186">
                  <c:v>437.12</c:v>
                </c:pt>
                <c:pt idx="187">
                  <c:v>437.95400000000001</c:v>
                </c:pt>
                <c:pt idx="188">
                  <c:v>438.78399999999982</c:v>
                </c:pt>
                <c:pt idx="189">
                  <c:v>439.61699999999979</c:v>
                </c:pt>
                <c:pt idx="190">
                  <c:v>440.447</c:v>
                </c:pt>
                <c:pt idx="191">
                  <c:v>441.27800000000002</c:v>
                </c:pt>
                <c:pt idx="192">
                  <c:v>442.10900000000009</c:v>
                </c:pt>
                <c:pt idx="193">
                  <c:v>442.94299999999993</c:v>
                </c:pt>
                <c:pt idx="194">
                  <c:v>443.77600000000001</c:v>
                </c:pt>
                <c:pt idx="195">
                  <c:v>444.61099999999999</c:v>
                </c:pt>
                <c:pt idx="196">
                  <c:v>445.44399999999979</c:v>
                </c:pt>
                <c:pt idx="197">
                  <c:v>446.27300000000002</c:v>
                </c:pt>
                <c:pt idx="198">
                  <c:v>447.09899999999982</c:v>
                </c:pt>
                <c:pt idx="199">
                  <c:v>447.92200000000003</c:v>
                </c:pt>
                <c:pt idx="200">
                  <c:v>448.74700000000001</c:v>
                </c:pt>
                <c:pt idx="201">
                  <c:v>449.57299999999992</c:v>
                </c:pt>
                <c:pt idx="202">
                  <c:v>450.39599999999979</c:v>
                </c:pt>
                <c:pt idx="203">
                  <c:v>451.22500000000002</c:v>
                </c:pt>
                <c:pt idx="204">
                  <c:v>452.05599999999998</c:v>
                </c:pt>
                <c:pt idx="205">
                  <c:v>452.9</c:v>
                </c:pt>
                <c:pt idx="206">
                  <c:v>453.73899999999998</c:v>
                </c:pt>
                <c:pt idx="207">
                  <c:v>454.57</c:v>
                </c:pt>
                <c:pt idx="208">
                  <c:v>455.399</c:v>
                </c:pt>
                <c:pt idx="209">
                  <c:v>456.2269999999998</c:v>
                </c:pt>
                <c:pt idx="210">
                  <c:v>457.05500000000001</c:v>
                </c:pt>
                <c:pt idx="211">
                  <c:v>457.89099999999979</c:v>
                </c:pt>
                <c:pt idx="212">
                  <c:v>458.72500000000002</c:v>
                </c:pt>
                <c:pt idx="213">
                  <c:v>459.55599999999998</c:v>
                </c:pt>
                <c:pt idx="214">
                  <c:v>460.38299999999998</c:v>
                </c:pt>
                <c:pt idx="215">
                  <c:v>461.20799999999991</c:v>
                </c:pt>
                <c:pt idx="216">
                  <c:v>462.02800000000002</c:v>
                </c:pt>
                <c:pt idx="217">
                  <c:v>462.8540000000001</c:v>
                </c:pt>
                <c:pt idx="218">
                  <c:v>463.685</c:v>
                </c:pt>
                <c:pt idx="219">
                  <c:v>464.51400000000001</c:v>
                </c:pt>
                <c:pt idx="220">
                  <c:v>465.34500000000008</c:v>
                </c:pt>
                <c:pt idx="221">
                  <c:v>466.17700000000002</c:v>
                </c:pt>
                <c:pt idx="222">
                  <c:v>467.00700000000001</c:v>
                </c:pt>
                <c:pt idx="223">
                  <c:v>467.83299999999991</c:v>
                </c:pt>
                <c:pt idx="224">
                  <c:v>468.66200000000009</c:v>
                </c:pt>
                <c:pt idx="225">
                  <c:v>469.49700000000001</c:v>
                </c:pt>
                <c:pt idx="226">
                  <c:v>470.327</c:v>
                </c:pt>
                <c:pt idx="227">
                  <c:v>471.15100000000001</c:v>
                </c:pt>
                <c:pt idx="228">
                  <c:v>471.97899999999998</c:v>
                </c:pt>
                <c:pt idx="229">
                  <c:v>472.80200000000002</c:v>
                </c:pt>
                <c:pt idx="230">
                  <c:v>473.62799999999999</c:v>
                </c:pt>
                <c:pt idx="231">
                  <c:v>474.47</c:v>
                </c:pt>
                <c:pt idx="232">
                  <c:v>475.30500000000001</c:v>
                </c:pt>
                <c:pt idx="233">
                  <c:v>476.13400000000001</c:v>
                </c:pt>
                <c:pt idx="234">
                  <c:v>476.96499999999997</c:v>
                </c:pt>
                <c:pt idx="235">
                  <c:v>477.79399999999981</c:v>
                </c:pt>
                <c:pt idx="236">
                  <c:v>478.61699999999979</c:v>
                </c:pt>
                <c:pt idx="237">
                  <c:v>479.44099999999997</c:v>
                </c:pt>
                <c:pt idx="238">
                  <c:v>480.26400000000001</c:v>
                </c:pt>
                <c:pt idx="239">
                  <c:v>481.089</c:v>
                </c:pt>
                <c:pt idx="240">
                  <c:v>481.92200000000003</c:v>
                </c:pt>
                <c:pt idx="241">
                  <c:v>482.75799999999998</c:v>
                </c:pt>
                <c:pt idx="242">
                  <c:v>483.59199999999981</c:v>
                </c:pt>
                <c:pt idx="243">
                  <c:v>484.43099999999993</c:v>
                </c:pt>
                <c:pt idx="244">
                  <c:v>485.26799999999997</c:v>
                </c:pt>
                <c:pt idx="245">
                  <c:v>486.1</c:v>
                </c:pt>
                <c:pt idx="246">
                  <c:v>486.92700000000002</c:v>
                </c:pt>
                <c:pt idx="247">
                  <c:v>487.76</c:v>
                </c:pt>
                <c:pt idx="248">
                  <c:v>488.59199999999981</c:v>
                </c:pt>
                <c:pt idx="249">
                  <c:v>489.41999999999979</c:v>
                </c:pt>
                <c:pt idx="250">
                  <c:v>490.245</c:v>
                </c:pt>
                <c:pt idx="251">
                  <c:v>491.06799999999993</c:v>
                </c:pt>
                <c:pt idx="252">
                  <c:v>491.89400000000001</c:v>
                </c:pt>
                <c:pt idx="253">
                  <c:v>492.71499999999997</c:v>
                </c:pt>
                <c:pt idx="254">
                  <c:v>493.53899999999982</c:v>
                </c:pt>
                <c:pt idx="255">
                  <c:v>494.36699999999979</c:v>
                </c:pt>
                <c:pt idx="256">
                  <c:v>495.19799999999992</c:v>
                </c:pt>
                <c:pt idx="257">
                  <c:v>496.029</c:v>
                </c:pt>
                <c:pt idx="258">
                  <c:v>496.85699999999991</c:v>
                </c:pt>
                <c:pt idx="259">
                  <c:v>497.68799999999999</c:v>
                </c:pt>
                <c:pt idx="260">
                  <c:v>498.51900000000001</c:v>
                </c:pt>
                <c:pt idx="261">
                  <c:v>499.35</c:v>
                </c:pt>
                <c:pt idx="262">
                  <c:v>500.18200000000002</c:v>
                </c:pt>
                <c:pt idx="263">
                  <c:v>501.02099999999979</c:v>
                </c:pt>
                <c:pt idx="264">
                  <c:v>501.8540000000001</c:v>
                </c:pt>
                <c:pt idx="265">
                  <c:v>502.68</c:v>
                </c:pt>
                <c:pt idx="266">
                  <c:v>503.50400000000002</c:v>
                </c:pt>
                <c:pt idx="267">
                  <c:v>504.322</c:v>
                </c:pt>
                <c:pt idx="268">
                  <c:v>505.14300000000009</c:v>
                </c:pt>
                <c:pt idx="269">
                  <c:v>505.97099999999978</c:v>
                </c:pt>
                <c:pt idx="270">
                  <c:v>506.8</c:v>
                </c:pt>
                <c:pt idx="271">
                  <c:v>507.625</c:v>
                </c:pt>
                <c:pt idx="272">
                  <c:v>508.447</c:v>
                </c:pt>
                <c:pt idx="273">
                  <c:v>509.26900000000001</c:v>
                </c:pt>
                <c:pt idx="274">
                  <c:v>510.09399999999982</c:v>
                </c:pt>
                <c:pt idx="275">
                  <c:v>510.91999999999979</c:v>
                </c:pt>
                <c:pt idx="276">
                  <c:v>511.74299999999999</c:v>
                </c:pt>
                <c:pt idx="277">
                  <c:v>512.56399999999996</c:v>
                </c:pt>
                <c:pt idx="278">
                  <c:v>513.38699999999972</c:v>
                </c:pt>
                <c:pt idx="279">
                  <c:v>514.20500000000004</c:v>
                </c:pt>
                <c:pt idx="280">
                  <c:v>515.02800000000002</c:v>
                </c:pt>
                <c:pt idx="281">
                  <c:v>515.85399999999981</c:v>
                </c:pt>
                <c:pt idx="282">
                  <c:v>516.68399999999997</c:v>
                </c:pt>
                <c:pt idx="283">
                  <c:v>517.51499999999999</c:v>
                </c:pt>
                <c:pt idx="284">
                  <c:v>518.35199999999975</c:v>
                </c:pt>
                <c:pt idx="285">
                  <c:v>519.18499999999995</c:v>
                </c:pt>
                <c:pt idx="286">
                  <c:v>520.02</c:v>
                </c:pt>
                <c:pt idx="287">
                  <c:v>520.85499999999979</c:v>
                </c:pt>
                <c:pt idx="288">
                  <c:v>521.69000000000005</c:v>
                </c:pt>
                <c:pt idx="289">
                  <c:v>522.524</c:v>
                </c:pt>
                <c:pt idx="290">
                  <c:v>523.35399999999981</c:v>
                </c:pt>
                <c:pt idx="291">
                  <c:v>524.18000000000006</c:v>
                </c:pt>
                <c:pt idx="292">
                  <c:v>525.005</c:v>
                </c:pt>
                <c:pt idx="293">
                  <c:v>525.83599999999979</c:v>
                </c:pt>
                <c:pt idx="294">
                  <c:v>526.67499999999995</c:v>
                </c:pt>
                <c:pt idx="295">
                  <c:v>527.51099999999997</c:v>
                </c:pt>
                <c:pt idx="296">
                  <c:v>528.34599999999978</c:v>
                </c:pt>
                <c:pt idx="297">
                  <c:v>529.18200000000002</c:v>
                </c:pt>
                <c:pt idx="298">
                  <c:v>530.01400000000001</c:v>
                </c:pt>
                <c:pt idx="299">
                  <c:v>530.84699999999975</c:v>
                </c:pt>
                <c:pt idx="300">
                  <c:v>531.68000000000006</c:v>
                </c:pt>
                <c:pt idx="301">
                  <c:v>532.51499999999999</c:v>
                </c:pt>
                <c:pt idx="302">
                  <c:v>533.35300000000007</c:v>
                </c:pt>
                <c:pt idx="303">
                  <c:v>534.19000000000005</c:v>
                </c:pt>
                <c:pt idx="304">
                  <c:v>535.029</c:v>
                </c:pt>
                <c:pt idx="305">
                  <c:v>535.87</c:v>
                </c:pt>
                <c:pt idx="306">
                  <c:v>536.70699999999999</c:v>
                </c:pt>
                <c:pt idx="307">
                  <c:v>537.54899999999998</c:v>
                </c:pt>
                <c:pt idx="308">
                  <c:v>538.39699999999971</c:v>
                </c:pt>
                <c:pt idx="309">
                  <c:v>539.24</c:v>
                </c:pt>
                <c:pt idx="310">
                  <c:v>540.07299999999998</c:v>
                </c:pt>
                <c:pt idx="311">
                  <c:v>540.90300000000002</c:v>
                </c:pt>
                <c:pt idx="312">
                  <c:v>541.73099999999999</c:v>
                </c:pt>
                <c:pt idx="313">
                  <c:v>542.56400000000008</c:v>
                </c:pt>
                <c:pt idx="314">
                  <c:v>543.39699999999971</c:v>
                </c:pt>
                <c:pt idx="315">
                  <c:v>544.21800000000007</c:v>
                </c:pt>
                <c:pt idx="316">
                  <c:v>545.03899999999999</c:v>
                </c:pt>
                <c:pt idx="317">
                  <c:v>545.86599999999976</c:v>
                </c:pt>
                <c:pt idx="318">
                  <c:v>546.69900000000007</c:v>
                </c:pt>
                <c:pt idx="319">
                  <c:v>547.53600000000006</c:v>
                </c:pt>
                <c:pt idx="320">
                  <c:v>548.36699999999962</c:v>
                </c:pt>
                <c:pt idx="321">
                  <c:v>549.19200000000001</c:v>
                </c:pt>
                <c:pt idx="322">
                  <c:v>550.01299999999969</c:v>
                </c:pt>
                <c:pt idx="323">
                  <c:v>550.83499999999981</c:v>
                </c:pt>
                <c:pt idx="324">
                  <c:v>551.65599999999972</c:v>
                </c:pt>
                <c:pt idx="325">
                  <c:v>552.476</c:v>
                </c:pt>
                <c:pt idx="326">
                  <c:v>553.3009999999997</c:v>
                </c:pt>
                <c:pt idx="327">
                  <c:v>554.13400000000001</c:v>
                </c:pt>
                <c:pt idx="328">
                  <c:v>554.976</c:v>
                </c:pt>
                <c:pt idx="329">
                  <c:v>555.8159999999998</c:v>
                </c:pt>
                <c:pt idx="330">
                  <c:v>556.65899999999999</c:v>
                </c:pt>
                <c:pt idx="331">
                  <c:v>557.50400000000002</c:v>
                </c:pt>
                <c:pt idx="332">
                  <c:v>558.35099999999977</c:v>
                </c:pt>
                <c:pt idx="333">
                  <c:v>559.197</c:v>
                </c:pt>
                <c:pt idx="334">
                  <c:v>560.04999999999973</c:v>
                </c:pt>
                <c:pt idx="335">
                  <c:v>560.90199999999982</c:v>
                </c:pt>
                <c:pt idx="336">
                  <c:v>561.75400000000002</c:v>
                </c:pt>
                <c:pt idx="337">
                  <c:v>562.61099999999999</c:v>
                </c:pt>
                <c:pt idx="338">
                  <c:v>563.47500000000002</c:v>
                </c:pt>
                <c:pt idx="339">
                  <c:v>564.34199999999976</c:v>
                </c:pt>
                <c:pt idx="340">
                  <c:v>565.20800000000008</c:v>
                </c:pt>
                <c:pt idx="341">
                  <c:v>566.07299999999998</c:v>
                </c:pt>
                <c:pt idx="342">
                  <c:v>566.92899999999997</c:v>
                </c:pt>
                <c:pt idx="343">
                  <c:v>567.77800000000002</c:v>
                </c:pt>
                <c:pt idx="344">
                  <c:v>568.63200000000006</c:v>
                </c:pt>
                <c:pt idx="345">
                  <c:v>569.49</c:v>
                </c:pt>
                <c:pt idx="346">
                  <c:v>570.3499999999998</c:v>
                </c:pt>
                <c:pt idx="347">
                  <c:v>571.20100000000002</c:v>
                </c:pt>
                <c:pt idx="348">
                  <c:v>572.05799999999977</c:v>
                </c:pt>
                <c:pt idx="349">
                  <c:v>572.92000000000007</c:v>
                </c:pt>
                <c:pt idx="350">
                  <c:v>573.78700000000003</c:v>
                </c:pt>
                <c:pt idx="351">
                  <c:v>574.66100000000006</c:v>
                </c:pt>
                <c:pt idx="352">
                  <c:v>575.5319999999997</c:v>
                </c:pt>
                <c:pt idx="353">
                  <c:v>576.40599999999972</c:v>
                </c:pt>
                <c:pt idx="354">
                  <c:v>577.28200000000004</c:v>
                </c:pt>
                <c:pt idx="355">
                  <c:v>578.16100000000006</c:v>
                </c:pt>
                <c:pt idx="356">
                  <c:v>579.04</c:v>
                </c:pt>
                <c:pt idx="357">
                  <c:v>579.91699999999969</c:v>
                </c:pt>
                <c:pt idx="358">
                  <c:v>580.78899999999999</c:v>
                </c:pt>
                <c:pt idx="359">
                  <c:v>581.654</c:v>
                </c:pt>
                <c:pt idx="360">
                  <c:v>582.52199999999971</c:v>
                </c:pt>
                <c:pt idx="361">
                  <c:v>583.39100000000008</c:v>
                </c:pt>
                <c:pt idx="362">
                  <c:v>584.25800000000004</c:v>
                </c:pt>
                <c:pt idx="363">
                  <c:v>585.12699999999973</c:v>
                </c:pt>
                <c:pt idx="364">
                  <c:v>586.0029999999997</c:v>
                </c:pt>
                <c:pt idx="365">
                  <c:v>586.88499999999999</c:v>
                </c:pt>
                <c:pt idx="366">
                  <c:v>587.76199999999972</c:v>
                </c:pt>
                <c:pt idx="367">
                  <c:v>588.64</c:v>
                </c:pt>
                <c:pt idx="368">
                  <c:v>589.51499999999999</c:v>
                </c:pt>
                <c:pt idx="369">
                  <c:v>590.39100000000008</c:v>
                </c:pt>
                <c:pt idx="370">
                  <c:v>591.26499999999999</c:v>
                </c:pt>
                <c:pt idx="371">
                  <c:v>592.13699999999972</c:v>
                </c:pt>
                <c:pt idx="372">
                  <c:v>593.00400000000002</c:v>
                </c:pt>
                <c:pt idx="373">
                  <c:v>593.87</c:v>
                </c:pt>
                <c:pt idx="374">
                  <c:v>594.72900000000004</c:v>
                </c:pt>
                <c:pt idx="375">
                  <c:v>595.59300000000007</c:v>
                </c:pt>
                <c:pt idx="376">
                  <c:v>596.46299999999974</c:v>
                </c:pt>
                <c:pt idx="377">
                  <c:v>597.33899999999971</c:v>
                </c:pt>
                <c:pt idx="378">
                  <c:v>598.21</c:v>
                </c:pt>
                <c:pt idx="379">
                  <c:v>599.08100000000002</c:v>
                </c:pt>
                <c:pt idx="380">
                  <c:v>599.9549999999997</c:v>
                </c:pt>
                <c:pt idx="381">
                  <c:v>600.82599999999979</c:v>
                </c:pt>
                <c:pt idx="382">
                  <c:v>601.69600000000003</c:v>
                </c:pt>
                <c:pt idx="383">
                  <c:v>602.56899999999996</c:v>
                </c:pt>
                <c:pt idx="384">
                  <c:v>603.44399999999996</c:v>
                </c:pt>
                <c:pt idx="385">
                  <c:v>604.31899999999996</c:v>
                </c:pt>
                <c:pt idx="386">
                  <c:v>605.19399999999996</c:v>
                </c:pt>
                <c:pt idx="387">
                  <c:v>606.07400000000007</c:v>
                </c:pt>
                <c:pt idx="388">
                  <c:v>606.96099999999979</c:v>
                </c:pt>
                <c:pt idx="389">
                  <c:v>607.85399999999981</c:v>
                </c:pt>
                <c:pt idx="390">
                  <c:v>608.74700000000007</c:v>
                </c:pt>
                <c:pt idx="391">
                  <c:v>609.63900000000001</c:v>
                </c:pt>
                <c:pt idx="392">
                  <c:v>610.524</c:v>
                </c:pt>
                <c:pt idx="393">
                  <c:v>611.40800000000002</c:v>
                </c:pt>
                <c:pt idx="394">
                  <c:v>612.29300000000001</c:v>
                </c:pt>
                <c:pt idx="395">
                  <c:v>613.17600000000004</c:v>
                </c:pt>
                <c:pt idx="396">
                  <c:v>614.06299999999976</c:v>
                </c:pt>
                <c:pt idx="397">
                  <c:v>614.95099999999979</c:v>
                </c:pt>
                <c:pt idx="398">
                  <c:v>615.83499999999981</c:v>
                </c:pt>
                <c:pt idx="399">
                  <c:v>616.71400000000006</c:v>
                </c:pt>
                <c:pt idx="400">
                  <c:v>617.58900000000006</c:v>
                </c:pt>
                <c:pt idx="401">
                  <c:v>618.46299999999974</c:v>
                </c:pt>
                <c:pt idx="402">
                  <c:v>619.33799999999974</c:v>
                </c:pt>
                <c:pt idx="403">
                  <c:v>620.21699999999998</c:v>
                </c:pt>
                <c:pt idx="404">
                  <c:v>621.09500000000003</c:v>
                </c:pt>
                <c:pt idx="405">
                  <c:v>621.97299999999996</c:v>
                </c:pt>
                <c:pt idx="406">
                  <c:v>622.85399999999981</c:v>
                </c:pt>
                <c:pt idx="407">
                  <c:v>623.73500000000001</c:v>
                </c:pt>
                <c:pt idx="408">
                  <c:v>624.62</c:v>
                </c:pt>
                <c:pt idx="409">
                  <c:v>625.50400000000002</c:v>
                </c:pt>
                <c:pt idx="410">
                  <c:v>626.38200000000006</c:v>
                </c:pt>
                <c:pt idx="411">
                  <c:v>627.26299999999969</c:v>
                </c:pt>
                <c:pt idx="412">
                  <c:v>628.14499999999998</c:v>
                </c:pt>
                <c:pt idx="413">
                  <c:v>629.02800000000002</c:v>
                </c:pt>
                <c:pt idx="414">
                  <c:v>629.91000000000008</c:v>
                </c:pt>
                <c:pt idx="415">
                  <c:v>630.79100000000005</c:v>
                </c:pt>
                <c:pt idx="416">
                  <c:v>631.66899999999998</c:v>
                </c:pt>
                <c:pt idx="417">
                  <c:v>632.5509999999997</c:v>
                </c:pt>
                <c:pt idx="418">
                  <c:v>633.43599999999969</c:v>
                </c:pt>
                <c:pt idx="419">
                  <c:v>634.31899999999996</c:v>
                </c:pt>
                <c:pt idx="420">
                  <c:v>635.20299999999997</c:v>
                </c:pt>
                <c:pt idx="421">
                  <c:v>636.08900000000006</c:v>
                </c:pt>
                <c:pt idx="422">
                  <c:v>636.97400000000005</c:v>
                </c:pt>
                <c:pt idx="423">
                  <c:v>637.85499999999979</c:v>
                </c:pt>
                <c:pt idx="424">
                  <c:v>638.73500000000001</c:v>
                </c:pt>
                <c:pt idx="425">
                  <c:v>639.61200000000008</c:v>
                </c:pt>
                <c:pt idx="426">
                  <c:v>640.48800000000006</c:v>
                </c:pt>
                <c:pt idx="427">
                  <c:v>641.37099999999998</c:v>
                </c:pt>
                <c:pt idx="428">
                  <c:v>642.24700000000007</c:v>
                </c:pt>
                <c:pt idx="429">
                  <c:v>643.12300000000005</c:v>
                </c:pt>
                <c:pt idx="430">
                  <c:v>644.00199999999973</c:v>
                </c:pt>
                <c:pt idx="431">
                  <c:v>644.87699999999973</c:v>
                </c:pt>
                <c:pt idx="432">
                  <c:v>645.75400000000002</c:v>
                </c:pt>
                <c:pt idx="433">
                  <c:v>646.63</c:v>
                </c:pt>
                <c:pt idx="434">
                  <c:v>647.51</c:v>
                </c:pt>
                <c:pt idx="435">
                  <c:v>648.38799999999969</c:v>
                </c:pt>
                <c:pt idx="436">
                  <c:v>649.26299999999969</c:v>
                </c:pt>
                <c:pt idx="437">
                  <c:v>650.13799999999969</c:v>
                </c:pt>
                <c:pt idx="438">
                  <c:v>651.01299999999969</c:v>
                </c:pt>
                <c:pt idx="439">
                  <c:v>651.88900000000001</c:v>
                </c:pt>
                <c:pt idx="440">
                  <c:v>652.76800000000003</c:v>
                </c:pt>
                <c:pt idx="441">
                  <c:v>653.64499999999998</c:v>
                </c:pt>
                <c:pt idx="442">
                  <c:v>654.52800000000002</c:v>
                </c:pt>
                <c:pt idx="443">
                  <c:v>655.40800000000002</c:v>
                </c:pt>
                <c:pt idx="444">
                  <c:v>656.28700000000003</c:v>
                </c:pt>
                <c:pt idx="445">
                  <c:v>657.16899999999998</c:v>
                </c:pt>
                <c:pt idx="446">
                  <c:v>658.048</c:v>
                </c:pt>
                <c:pt idx="447">
                  <c:v>658.923</c:v>
                </c:pt>
                <c:pt idx="448">
                  <c:v>659.79500000000007</c:v>
                </c:pt>
                <c:pt idx="449">
                  <c:v>660.66899999999998</c:v>
                </c:pt>
                <c:pt idx="450">
                  <c:v>661.54500000000007</c:v>
                </c:pt>
                <c:pt idx="451">
                  <c:v>662.42499999999973</c:v>
                </c:pt>
                <c:pt idx="452">
                  <c:v>663.30799999999977</c:v>
                </c:pt>
                <c:pt idx="453">
                  <c:v>664.19</c:v>
                </c:pt>
                <c:pt idx="454">
                  <c:v>665.06999999999971</c:v>
                </c:pt>
                <c:pt idx="455">
                  <c:v>665.95299999999975</c:v>
                </c:pt>
                <c:pt idx="456">
                  <c:v>666.83899999999971</c:v>
                </c:pt>
                <c:pt idx="457">
                  <c:v>667.72400000000005</c:v>
                </c:pt>
                <c:pt idx="458">
                  <c:v>668.601</c:v>
                </c:pt>
                <c:pt idx="459">
                  <c:v>669.47299999999996</c:v>
                </c:pt>
                <c:pt idx="460">
                  <c:v>670.34399999999982</c:v>
                </c:pt>
                <c:pt idx="461">
                  <c:v>671.21199999999999</c:v>
                </c:pt>
                <c:pt idx="462">
                  <c:v>672.08199999999999</c:v>
                </c:pt>
                <c:pt idx="463">
                  <c:v>672.94999999999982</c:v>
                </c:pt>
                <c:pt idx="464">
                  <c:v>673.8159999999998</c:v>
                </c:pt>
                <c:pt idx="465">
                  <c:v>674.68600000000004</c:v>
                </c:pt>
                <c:pt idx="466">
                  <c:v>675.55699999999979</c:v>
                </c:pt>
                <c:pt idx="467">
                  <c:v>676.43000000000006</c:v>
                </c:pt>
                <c:pt idx="468">
                  <c:v>677.30599999999981</c:v>
                </c:pt>
                <c:pt idx="469">
                  <c:v>678.18499999999995</c:v>
                </c:pt>
                <c:pt idx="470">
                  <c:v>679.06199999999978</c:v>
                </c:pt>
                <c:pt idx="471">
                  <c:v>679.93299999999977</c:v>
                </c:pt>
                <c:pt idx="472">
                  <c:v>680.80599999999981</c:v>
                </c:pt>
                <c:pt idx="473">
                  <c:v>681.67899999999997</c:v>
                </c:pt>
                <c:pt idx="474">
                  <c:v>682.56099999999969</c:v>
                </c:pt>
                <c:pt idx="475">
                  <c:v>683.44900000000007</c:v>
                </c:pt>
                <c:pt idx="476">
                  <c:v>684.33199999999977</c:v>
                </c:pt>
                <c:pt idx="477">
                  <c:v>685.21199999999999</c:v>
                </c:pt>
                <c:pt idx="478">
                  <c:v>686.09</c:v>
                </c:pt>
                <c:pt idx="479">
                  <c:v>686.96800000000007</c:v>
                </c:pt>
                <c:pt idx="480">
                  <c:v>687.84699999999975</c:v>
                </c:pt>
                <c:pt idx="481">
                  <c:v>688.726</c:v>
                </c:pt>
                <c:pt idx="482">
                  <c:v>689.60500000000002</c:v>
                </c:pt>
                <c:pt idx="483">
                  <c:v>690.48099999999999</c:v>
                </c:pt>
                <c:pt idx="484">
                  <c:v>691.35499999999979</c:v>
                </c:pt>
                <c:pt idx="485">
                  <c:v>692.22699999999998</c:v>
                </c:pt>
                <c:pt idx="486">
                  <c:v>693.10199999999998</c:v>
                </c:pt>
                <c:pt idx="487">
                  <c:v>693.98299999999972</c:v>
                </c:pt>
                <c:pt idx="488">
                  <c:v>694.8689999999998</c:v>
                </c:pt>
                <c:pt idx="489">
                  <c:v>695.7529999999997</c:v>
                </c:pt>
                <c:pt idx="490">
                  <c:v>696.63599999999997</c:v>
                </c:pt>
                <c:pt idx="491">
                  <c:v>697.51400000000001</c:v>
                </c:pt>
                <c:pt idx="492">
                  <c:v>698.38900000000001</c:v>
                </c:pt>
                <c:pt idx="493">
                  <c:v>699.26299999999969</c:v>
                </c:pt>
                <c:pt idx="494">
                  <c:v>700.13699999999972</c:v>
                </c:pt>
                <c:pt idx="495">
                  <c:v>701.01099999999997</c:v>
                </c:pt>
                <c:pt idx="496">
                  <c:v>701.88900000000001</c:v>
                </c:pt>
                <c:pt idx="497">
                  <c:v>702.76199999999972</c:v>
                </c:pt>
                <c:pt idx="498">
                  <c:v>703.64100000000008</c:v>
                </c:pt>
                <c:pt idx="499">
                  <c:v>704.51600000000008</c:v>
                </c:pt>
                <c:pt idx="500">
                  <c:v>705.38799999999969</c:v>
                </c:pt>
                <c:pt idx="501">
                  <c:v>706.26</c:v>
                </c:pt>
                <c:pt idx="502">
                  <c:v>707.12900000000002</c:v>
                </c:pt>
                <c:pt idx="503">
                  <c:v>707.99700000000007</c:v>
                </c:pt>
                <c:pt idx="504">
                  <c:v>708.86300000000006</c:v>
                </c:pt>
                <c:pt idx="505">
                  <c:v>709.73400000000004</c:v>
                </c:pt>
                <c:pt idx="506">
                  <c:v>710.60699999999997</c:v>
                </c:pt>
                <c:pt idx="507">
                  <c:v>711.47900000000004</c:v>
                </c:pt>
                <c:pt idx="508">
                  <c:v>712.34899999999971</c:v>
                </c:pt>
                <c:pt idx="509">
                  <c:v>713.22400000000005</c:v>
                </c:pt>
                <c:pt idx="510">
                  <c:v>714.10300000000007</c:v>
                </c:pt>
                <c:pt idx="511">
                  <c:v>714.98299999999972</c:v>
                </c:pt>
                <c:pt idx="512">
                  <c:v>715.86099999999976</c:v>
                </c:pt>
                <c:pt idx="513">
                  <c:v>716.73700000000008</c:v>
                </c:pt>
                <c:pt idx="514">
                  <c:v>717.61900000000003</c:v>
                </c:pt>
                <c:pt idx="515">
                  <c:v>718.49700000000007</c:v>
                </c:pt>
                <c:pt idx="516">
                  <c:v>719.375</c:v>
                </c:pt>
                <c:pt idx="517">
                  <c:v>720.25099999999998</c:v>
                </c:pt>
                <c:pt idx="518">
                  <c:v>721.12200000000007</c:v>
                </c:pt>
                <c:pt idx="519">
                  <c:v>721.99400000000003</c:v>
                </c:pt>
                <c:pt idx="520">
                  <c:v>722.8689999999998</c:v>
                </c:pt>
                <c:pt idx="521">
                  <c:v>723.74800000000005</c:v>
                </c:pt>
                <c:pt idx="522">
                  <c:v>724.63200000000006</c:v>
                </c:pt>
                <c:pt idx="523">
                  <c:v>725.51299999999969</c:v>
                </c:pt>
                <c:pt idx="524">
                  <c:v>726.39599999999996</c:v>
                </c:pt>
                <c:pt idx="525">
                  <c:v>727.27700000000004</c:v>
                </c:pt>
                <c:pt idx="526">
                  <c:v>728.16199999999981</c:v>
                </c:pt>
                <c:pt idx="527">
                  <c:v>729.0469999999998</c:v>
                </c:pt>
                <c:pt idx="528">
                  <c:v>729.928</c:v>
                </c:pt>
                <c:pt idx="529">
                  <c:v>730.80500000000006</c:v>
                </c:pt>
                <c:pt idx="530">
                  <c:v>731.68499999999995</c:v>
                </c:pt>
                <c:pt idx="531">
                  <c:v>732.56699999999978</c:v>
                </c:pt>
                <c:pt idx="532">
                  <c:v>733.44199999999978</c:v>
                </c:pt>
                <c:pt idx="533">
                  <c:v>734.31999999999971</c:v>
                </c:pt>
                <c:pt idx="534">
                  <c:v>735.20299999999997</c:v>
                </c:pt>
                <c:pt idx="535">
                  <c:v>736.08100000000002</c:v>
                </c:pt>
                <c:pt idx="536">
                  <c:v>736.95399999999972</c:v>
                </c:pt>
                <c:pt idx="537">
                  <c:v>737.82799999999975</c:v>
                </c:pt>
                <c:pt idx="538">
                  <c:v>738.70100000000002</c:v>
                </c:pt>
                <c:pt idx="539">
                  <c:v>739.58199999999999</c:v>
                </c:pt>
                <c:pt idx="540">
                  <c:v>740.46199999999976</c:v>
                </c:pt>
                <c:pt idx="541">
                  <c:v>741.33499999999981</c:v>
                </c:pt>
                <c:pt idx="542">
                  <c:v>742.20900000000006</c:v>
                </c:pt>
                <c:pt idx="543">
                  <c:v>743.07799999999997</c:v>
                </c:pt>
                <c:pt idx="544">
                  <c:v>743.9459999999998</c:v>
                </c:pt>
                <c:pt idx="545">
                  <c:v>744.81499999999983</c:v>
                </c:pt>
                <c:pt idx="546">
                  <c:v>745.68100000000004</c:v>
                </c:pt>
                <c:pt idx="547">
                  <c:v>746.54199999999969</c:v>
                </c:pt>
                <c:pt idx="548">
                  <c:v>747.404</c:v>
                </c:pt>
                <c:pt idx="549">
                  <c:v>748.26499999999999</c:v>
                </c:pt>
                <c:pt idx="550">
                  <c:v>749.13099999999997</c:v>
                </c:pt>
                <c:pt idx="551">
                  <c:v>749.99900000000002</c:v>
                </c:pt>
                <c:pt idx="552">
                  <c:v>750.87</c:v>
                </c:pt>
                <c:pt idx="553">
                  <c:v>751.73900000000003</c:v>
                </c:pt>
                <c:pt idx="554">
                  <c:v>752.61200000000008</c:v>
                </c:pt>
                <c:pt idx="555">
                  <c:v>753.48800000000006</c:v>
                </c:pt>
                <c:pt idx="556">
                  <c:v>754.35799999999949</c:v>
                </c:pt>
                <c:pt idx="557">
                  <c:v>755.23099999999999</c:v>
                </c:pt>
                <c:pt idx="558">
                  <c:v>756.10599999999999</c:v>
                </c:pt>
                <c:pt idx="559">
                  <c:v>756.976</c:v>
                </c:pt>
                <c:pt idx="560">
                  <c:v>757.85199999999975</c:v>
                </c:pt>
                <c:pt idx="561">
                  <c:v>758.73</c:v>
                </c:pt>
                <c:pt idx="562">
                  <c:v>759.60699999999997</c:v>
                </c:pt>
                <c:pt idx="563">
                  <c:v>760.48500000000001</c:v>
                </c:pt>
                <c:pt idx="564">
                  <c:v>761.3589999999997</c:v>
                </c:pt>
                <c:pt idx="565">
                  <c:v>762.23500000000001</c:v>
                </c:pt>
                <c:pt idx="566">
                  <c:v>763.11</c:v>
                </c:pt>
                <c:pt idx="567">
                  <c:v>763.98900000000003</c:v>
                </c:pt>
                <c:pt idx="568">
                  <c:v>764.87099999999998</c:v>
                </c:pt>
                <c:pt idx="569">
                  <c:v>765.7529999999997</c:v>
                </c:pt>
                <c:pt idx="570">
                  <c:v>766.63599999999997</c:v>
                </c:pt>
                <c:pt idx="571">
                  <c:v>767.51699999999983</c:v>
                </c:pt>
                <c:pt idx="572">
                  <c:v>768.39599999999996</c:v>
                </c:pt>
                <c:pt idx="573">
                  <c:v>769.26900000000001</c:v>
                </c:pt>
                <c:pt idx="574">
                  <c:v>770.14499999999998</c:v>
                </c:pt>
                <c:pt idx="575">
                  <c:v>771.02099999999996</c:v>
                </c:pt>
                <c:pt idx="576">
                  <c:v>771.89400000000001</c:v>
                </c:pt>
                <c:pt idx="577">
                  <c:v>772.76499999999999</c:v>
                </c:pt>
                <c:pt idx="578">
                  <c:v>773.63799999999969</c:v>
                </c:pt>
                <c:pt idx="579">
                  <c:v>774.50900000000001</c:v>
                </c:pt>
                <c:pt idx="580">
                  <c:v>775.37300000000005</c:v>
                </c:pt>
                <c:pt idx="581">
                  <c:v>776.22900000000004</c:v>
                </c:pt>
                <c:pt idx="582">
                  <c:v>777.08699999999999</c:v>
                </c:pt>
                <c:pt idx="583">
                  <c:v>777.94900000000007</c:v>
                </c:pt>
                <c:pt idx="584">
                  <c:v>778.8159999999998</c:v>
                </c:pt>
                <c:pt idx="585">
                  <c:v>779.68600000000004</c:v>
                </c:pt>
                <c:pt idx="586">
                  <c:v>780.55199999999979</c:v>
                </c:pt>
                <c:pt idx="587">
                  <c:v>781.41699999999969</c:v>
                </c:pt>
                <c:pt idx="588">
                  <c:v>782.28</c:v>
                </c:pt>
                <c:pt idx="589">
                  <c:v>783.14199999999983</c:v>
                </c:pt>
                <c:pt idx="590">
                  <c:v>784.00199999999973</c:v>
                </c:pt>
                <c:pt idx="591">
                  <c:v>784.85799999999949</c:v>
                </c:pt>
                <c:pt idx="592">
                  <c:v>785.71400000000006</c:v>
                </c:pt>
                <c:pt idx="593">
                  <c:v>786.56099999999981</c:v>
                </c:pt>
                <c:pt idx="594">
                  <c:v>787.40699999999981</c:v>
                </c:pt>
                <c:pt idx="595">
                  <c:v>788.25099999999998</c:v>
                </c:pt>
                <c:pt idx="596">
                  <c:v>789.09699999999998</c:v>
                </c:pt>
                <c:pt idx="597">
                  <c:v>789.94399999999996</c:v>
                </c:pt>
                <c:pt idx="598">
                  <c:v>790.79300000000001</c:v>
                </c:pt>
                <c:pt idx="599">
                  <c:v>791.64199999999983</c:v>
                </c:pt>
                <c:pt idx="600">
                  <c:v>792.48900000000003</c:v>
                </c:pt>
                <c:pt idx="601">
                  <c:v>793.34099999999978</c:v>
                </c:pt>
                <c:pt idx="602">
                  <c:v>794.197</c:v>
                </c:pt>
                <c:pt idx="603">
                  <c:v>795.05499999999972</c:v>
                </c:pt>
                <c:pt idx="604">
                  <c:v>795.9169999999998</c:v>
                </c:pt>
                <c:pt idx="605">
                  <c:v>796.78300000000002</c:v>
                </c:pt>
                <c:pt idx="606">
                  <c:v>797.64699999999982</c:v>
                </c:pt>
                <c:pt idx="607">
                  <c:v>798.51199999999972</c:v>
                </c:pt>
                <c:pt idx="608">
                  <c:v>799.37599999999998</c:v>
                </c:pt>
                <c:pt idx="609">
                  <c:v>800.23800000000006</c:v>
                </c:pt>
                <c:pt idx="610">
                  <c:v>801.10199999999998</c:v>
                </c:pt>
                <c:pt idx="611">
                  <c:v>801.96199999999976</c:v>
                </c:pt>
                <c:pt idx="612">
                  <c:v>802.82399999999996</c:v>
                </c:pt>
                <c:pt idx="613">
                  <c:v>803.69100000000003</c:v>
                </c:pt>
                <c:pt idx="614">
                  <c:v>804.55899999999997</c:v>
                </c:pt>
                <c:pt idx="615">
                  <c:v>805.423</c:v>
                </c:pt>
                <c:pt idx="616">
                  <c:v>806.28700000000003</c:v>
                </c:pt>
                <c:pt idx="617">
                  <c:v>807.15199999999982</c:v>
                </c:pt>
                <c:pt idx="618">
                  <c:v>808.01900000000001</c:v>
                </c:pt>
                <c:pt idx="619">
                  <c:v>808.88099999999997</c:v>
                </c:pt>
                <c:pt idx="620">
                  <c:v>809.73800000000006</c:v>
                </c:pt>
                <c:pt idx="621">
                  <c:v>810.59199999999998</c:v>
                </c:pt>
                <c:pt idx="622">
                  <c:v>811.44899999999996</c:v>
                </c:pt>
                <c:pt idx="623">
                  <c:v>812.31099999999981</c:v>
                </c:pt>
                <c:pt idx="624">
                  <c:v>813.17499999999995</c:v>
                </c:pt>
                <c:pt idx="625">
                  <c:v>814.04</c:v>
                </c:pt>
                <c:pt idx="626">
                  <c:v>814.904</c:v>
                </c:pt>
                <c:pt idx="627">
                  <c:v>815.76800000000003</c:v>
                </c:pt>
                <c:pt idx="628">
                  <c:v>816.63599999999997</c:v>
                </c:pt>
                <c:pt idx="629">
                  <c:v>817.50400000000002</c:v>
                </c:pt>
                <c:pt idx="630">
                  <c:v>818.37199999999996</c:v>
                </c:pt>
                <c:pt idx="631">
                  <c:v>819.23599999999999</c:v>
                </c:pt>
                <c:pt idx="632">
                  <c:v>820.096</c:v>
                </c:pt>
                <c:pt idx="633">
                  <c:v>820.95699999999977</c:v>
                </c:pt>
                <c:pt idx="634">
                  <c:v>821.81899999999996</c:v>
                </c:pt>
                <c:pt idx="635">
                  <c:v>822.68600000000004</c:v>
                </c:pt>
                <c:pt idx="636">
                  <c:v>823.5469999999998</c:v>
                </c:pt>
                <c:pt idx="637">
                  <c:v>824.41099999999972</c:v>
                </c:pt>
                <c:pt idx="638">
                  <c:v>825.27300000000002</c:v>
                </c:pt>
                <c:pt idx="639">
                  <c:v>826.13300000000004</c:v>
                </c:pt>
                <c:pt idx="640">
                  <c:v>826.995</c:v>
                </c:pt>
                <c:pt idx="641">
                  <c:v>827.85699999999974</c:v>
                </c:pt>
                <c:pt idx="642">
                  <c:v>828.72400000000005</c:v>
                </c:pt>
                <c:pt idx="643">
                  <c:v>829.59</c:v>
                </c:pt>
                <c:pt idx="644">
                  <c:v>830.45199999999977</c:v>
                </c:pt>
                <c:pt idx="645">
                  <c:v>831.31999999999982</c:v>
                </c:pt>
                <c:pt idx="646">
                  <c:v>832.19200000000001</c:v>
                </c:pt>
                <c:pt idx="647">
                  <c:v>833.06199999999978</c:v>
                </c:pt>
                <c:pt idx="648">
                  <c:v>833.92899999999997</c:v>
                </c:pt>
                <c:pt idx="649">
                  <c:v>834.79499999999996</c:v>
                </c:pt>
                <c:pt idx="650">
                  <c:v>835.66199999999981</c:v>
                </c:pt>
                <c:pt idx="651">
                  <c:v>836.53399999999999</c:v>
                </c:pt>
                <c:pt idx="652">
                  <c:v>837.40699999999981</c:v>
                </c:pt>
                <c:pt idx="653">
                  <c:v>838.279</c:v>
                </c:pt>
                <c:pt idx="654">
                  <c:v>839.15199999999982</c:v>
                </c:pt>
                <c:pt idx="655">
                  <c:v>840.02099999999996</c:v>
                </c:pt>
                <c:pt idx="656">
                  <c:v>840.88800000000003</c:v>
                </c:pt>
                <c:pt idx="657">
                  <c:v>841.75300000000004</c:v>
                </c:pt>
                <c:pt idx="658">
                  <c:v>842.61500000000001</c:v>
                </c:pt>
                <c:pt idx="659">
                  <c:v>843.48</c:v>
                </c:pt>
                <c:pt idx="660">
                  <c:v>844.34599999999978</c:v>
                </c:pt>
                <c:pt idx="661">
                  <c:v>845.20899999999995</c:v>
                </c:pt>
                <c:pt idx="662">
                  <c:v>846.06799999999976</c:v>
                </c:pt>
                <c:pt idx="663">
                  <c:v>846.92999999999984</c:v>
                </c:pt>
                <c:pt idx="664">
                  <c:v>847.79700000000003</c:v>
                </c:pt>
                <c:pt idx="665">
                  <c:v>848.66599999999983</c:v>
                </c:pt>
                <c:pt idx="666">
                  <c:v>849.53199999999981</c:v>
                </c:pt>
                <c:pt idx="667">
                  <c:v>850.39400000000001</c:v>
                </c:pt>
                <c:pt idx="668">
                  <c:v>851.25800000000004</c:v>
                </c:pt>
                <c:pt idx="669">
                  <c:v>852.12400000000002</c:v>
                </c:pt>
                <c:pt idx="670">
                  <c:v>852.99099999999999</c:v>
                </c:pt>
                <c:pt idx="671">
                  <c:v>853.85899999999981</c:v>
                </c:pt>
                <c:pt idx="672">
                  <c:v>854.73</c:v>
                </c:pt>
                <c:pt idx="673">
                  <c:v>855.59900000000005</c:v>
                </c:pt>
                <c:pt idx="674">
                  <c:v>856.46299999999974</c:v>
                </c:pt>
                <c:pt idx="675">
                  <c:v>857.32999999999981</c:v>
                </c:pt>
                <c:pt idx="676">
                  <c:v>858.19899999999996</c:v>
                </c:pt>
                <c:pt idx="677">
                  <c:v>859.06499999999983</c:v>
                </c:pt>
                <c:pt idx="678">
                  <c:v>859.923</c:v>
                </c:pt>
                <c:pt idx="679">
                  <c:v>860.78</c:v>
                </c:pt>
                <c:pt idx="680">
                  <c:v>861.64099999999996</c:v>
                </c:pt>
                <c:pt idx="681">
                  <c:v>862.50199999999973</c:v>
                </c:pt>
                <c:pt idx="682">
                  <c:v>863.36199999999974</c:v>
                </c:pt>
                <c:pt idx="683">
                  <c:v>864.226</c:v>
                </c:pt>
                <c:pt idx="684">
                  <c:v>865.09199999999998</c:v>
                </c:pt>
                <c:pt idx="685">
                  <c:v>865.95799999999974</c:v>
                </c:pt>
                <c:pt idx="686">
                  <c:v>866.82299999999975</c:v>
                </c:pt>
                <c:pt idx="687">
                  <c:v>867.69100000000003</c:v>
                </c:pt>
                <c:pt idx="688">
                  <c:v>868.55699999999979</c:v>
                </c:pt>
                <c:pt idx="689">
                  <c:v>869.423</c:v>
                </c:pt>
                <c:pt idx="690">
                  <c:v>870.29</c:v>
                </c:pt>
                <c:pt idx="691">
                  <c:v>871.15499999999997</c:v>
                </c:pt>
                <c:pt idx="692">
                  <c:v>872.01599999999996</c:v>
                </c:pt>
                <c:pt idx="693">
                  <c:v>872.88699999999972</c:v>
                </c:pt>
                <c:pt idx="694">
                  <c:v>873.75199999999973</c:v>
                </c:pt>
                <c:pt idx="695">
                  <c:v>874.61400000000003</c:v>
                </c:pt>
                <c:pt idx="696">
                  <c:v>875.48400000000004</c:v>
                </c:pt>
                <c:pt idx="697">
                  <c:v>876.35399999999981</c:v>
                </c:pt>
                <c:pt idx="698">
                  <c:v>877.221</c:v>
                </c:pt>
                <c:pt idx="699">
                  <c:v>878.08500000000004</c:v>
                </c:pt>
                <c:pt idx="700">
                  <c:v>878.94499999999982</c:v>
                </c:pt>
                <c:pt idx="701">
                  <c:v>879.80899999999997</c:v>
                </c:pt>
                <c:pt idx="702">
                  <c:v>880.67</c:v>
                </c:pt>
                <c:pt idx="703">
                  <c:v>881.52800000000002</c:v>
                </c:pt>
                <c:pt idx="704">
                  <c:v>882.38199999999972</c:v>
                </c:pt>
                <c:pt idx="705">
                  <c:v>883.23</c:v>
                </c:pt>
                <c:pt idx="706">
                  <c:v>884.07600000000002</c:v>
                </c:pt>
                <c:pt idx="707">
                  <c:v>884.9219999999998</c:v>
                </c:pt>
                <c:pt idx="708">
                  <c:v>885.774</c:v>
                </c:pt>
                <c:pt idx="709">
                  <c:v>886.62900000000002</c:v>
                </c:pt>
                <c:pt idx="710">
                  <c:v>887.48500000000001</c:v>
                </c:pt>
                <c:pt idx="711">
                  <c:v>888.33699999999976</c:v>
                </c:pt>
                <c:pt idx="712">
                  <c:v>889.19200000000001</c:v>
                </c:pt>
                <c:pt idx="713">
                  <c:v>890.05</c:v>
                </c:pt>
                <c:pt idx="714">
                  <c:v>890.91</c:v>
                </c:pt>
                <c:pt idx="715">
                  <c:v>891.76699999999983</c:v>
                </c:pt>
                <c:pt idx="716">
                  <c:v>892.61699999999996</c:v>
                </c:pt>
                <c:pt idx="717">
                  <c:v>893.47</c:v>
                </c:pt>
                <c:pt idx="718">
                  <c:v>894.3209999999998</c:v>
                </c:pt>
                <c:pt idx="719">
                  <c:v>895.173</c:v>
                </c:pt>
                <c:pt idx="720">
                  <c:v>896.03399999999999</c:v>
                </c:pt>
                <c:pt idx="721">
                  <c:v>896.89199999999983</c:v>
                </c:pt>
                <c:pt idx="722">
                  <c:v>897.75300000000004</c:v>
                </c:pt>
                <c:pt idx="723">
                  <c:v>898.61099999999999</c:v>
                </c:pt>
                <c:pt idx="724">
                  <c:v>899.46699999999976</c:v>
                </c:pt>
                <c:pt idx="725">
                  <c:v>900.32299999999975</c:v>
                </c:pt>
                <c:pt idx="726">
                  <c:v>901.18</c:v>
                </c:pt>
                <c:pt idx="727">
                  <c:v>902.03599999999972</c:v>
                </c:pt>
                <c:pt idx="728">
                  <c:v>902.88900000000001</c:v>
                </c:pt>
                <c:pt idx="729">
                  <c:v>903.74300000000005</c:v>
                </c:pt>
                <c:pt idx="730">
                  <c:v>904.60299999999972</c:v>
                </c:pt>
                <c:pt idx="731">
                  <c:v>905.46199999999976</c:v>
                </c:pt>
                <c:pt idx="732">
                  <c:v>906.31899999999996</c:v>
                </c:pt>
                <c:pt idx="733">
                  <c:v>907.18399999999997</c:v>
                </c:pt>
                <c:pt idx="734">
                  <c:v>908.048</c:v>
                </c:pt>
                <c:pt idx="735">
                  <c:v>908.90800000000002</c:v>
                </c:pt>
                <c:pt idx="736">
                  <c:v>909.76599999999996</c:v>
                </c:pt>
                <c:pt idx="737">
                  <c:v>910.62199999999996</c:v>
                </c:pt>
                <c:pt idx="738">
                  <c:v>911.48699999999997</c:v>
                </c:pt>
                <c:pt idx="739">
                  <c:v>912.34799999999962</c:v>
                </c:pt>
                <c:pt idx="740">
                  <c:v>913.20399999999995</c:v>
                </c:pt>
                <c:pt idx="741">
                  <c:v>914.05799999999977</c:v>
                </c:pt>
                <c:pt idx="742">
                  <c:v>914.90800000000002</c:v>
                </c:pt>
                <c:pt idx="743">
                  <c:v>915.76099999999997</c:v>
                </c:pt>
                <c:pt idx="744">
                  <c:v>916.62199999999996</c:v>
                </c:pt>
                <c:pt idx="745">
                  <c:v>917.48500000000001</c:v>
                </c:pt>
                <c:pt idx="746">
                  <c:v>918.34399999999982</c:v>
                </c:pt>
                <c:pt idx="747">
                  <c:v>919.202</c:v>
                </c:pt>
                <c:pt idx="748">
                  <c:v>920.06099999999981</c:v>
                </c:pt>
                <c:pt idx="749">
                  <c:v>920.92099999999982</c:v>
                </c:pt>
                <c:pt idx="750">
                  <c:v>921.77599999999995</c:v>
                </c:pt>
                <c:pt idx="751">
                  <c:v>922.63099999999997</c:v>
                </c:pt>
                <c:pt idx="752">
                  <c:v>923.48099999999999</c:v>
                </c:pt>
                <c:pt idx="753">
                  <c:v>924.33099999999979</c:v>
                </c:pt>
                <c:pt idx="754">
                  <c:v>925.18100000000004</c:v>
                </c:pt>
                <c:pt idx="755">
                  <c:v>926.02800000000002</c:v>
                </c:pt>
                <c:pt idx="756">
                  <c:v>926.88099999999997</c:v>
                </c:pt>
                <c:pt idx="757">
                  <c:v>927.73500000000001</c:v>
                </c:pt>
                <c:pt idx="758">
                  <c:v>928.58900000000006</c:v>
                </c:pt>
                <c:pt idx="759">
                  <c:v>929.44899999999996</c:v>
                </c:pt>
                <c:pt idx="760">
                  <c:v>930.30799999999977</c:v>
                </c:pt>
                <c:pt idx="761">
                  <c:v>931.16800000000001</c:v>
                </c:pt>
                <c:pt idx="762">
                  <c:v>932.02599999999973</c:v>
                </c:pt>
                <c:pt idx="763">
                  <c:v>932.88099999999997</c:v>
                </c:pt>
                <c:pt idx="764">
                  <c:v>933.73400000000004</c:v>
                </c:pt>
                <c:pt idx="765">
                  <c:v>934.57600000000002</c:v>
                </c:pt>
                <c:pt idx="766">
                  <c:v>935.43499999999972</c:v>
                </c:pt>
                <c:pt idx="767">
                  <c:v>936.29899999999998</c:v>
                </c:pt>
                <c:pt idx="768">
                  <c:v>937.16099999999972</c:v>
                </c:pt>
                <c:pt idx="769">
                  <c:v>938.02199999999982</c:v>
                </c:pt>
                <c:pt idx="770">
                  <c:v>938.87</c:v>
                </c:pt>
                <c:pt idx="771">
                  <c:v>939.7</c:v>
                </c:pt>
                <c:pt idx="772">
                  <c:v>940.51800000000003</c:v>
                </c:pt>
                <c:pt idx="773">
                  <c:v>941.33499999999981</c:v>
                </c:pt>
                <c:pt idx="774">
                  <c:v>942.14499999999998</c:v>
                </c:pt>
                <c:pt idx="775">
                  <c:v>942.95599999999979</c:v>
                </c:pt>
                <c:pt idx="776">
                  <c:v>943.76499999999999</c:v>
                </c:pt>
                <c:pt idx="777">
                  <c:v>944.57500000000005</c:v>
                </c:pt>
                <c:pt idx="778">
                  <c:v>945.38300000000004</c:v>
                </c:pt>
                <c:pt idx="779">
                  <c:v>946.19200000000001</c:v>
                </c:pt>
                <c:pt idx="780">
                  <c:v>947.00199999999973</c:v>
                </c:pt>
                <c:pt idx="781">
                  <c:v>947.81399999999996</c:v>
                </c:pt>
                <c:pt idx="782">
                  <c:v>948.62699999999973</c:v>
                </c:pt>
                <c:pt idx="783">
                  <c:v>949.43799999999976</c:v>
                </c:pt>
                <c:pt idx="784">
                  <c:v>950.25599999999997</c:v>
                </c:pt>
                <c:pt idx="785">
                  <c:v>951.06499999999983</c:v>
                </c:pt>
                <c:pt idx="786">
                  <c:v>951.86799999999971</c:v>
                </c:pt>
                <c:pt idx="787">
                  <c:v>952.67200000000003</c:v>
                </c:pt>
                <c:pt idx="788">
                  <c:v>953.47900000000004</c:v>
                </c:pt>
                <c:pt idx="789">
                  <c:v>954.27599999999995</c:v>
                </c:pt>
                <c:pt idx="790">
                  <c:v>955.08299999999997</c:v>
                </c:pt>
                <c:pt idx="791">
                  <c:v>955.88900000000001</c:v>
                </c:pt>
                <c:pt idx="792">
                  <c:v>956.69600000000003</c:v>
                </c:pt>
                <c:pt idx="793">
                  <c:v>957.48900000000003</c:v>
                </c:pt>
                <c:pt idx="794">
                  <c:v>958.29200000000003</c:v>
                </c:pt>
                <c:pt idx="795">
                  <c:v>959.101</c:v>
                </c:pt>
                <c:pt idx="796">
                  <c:v>959.91300000000001</c:v>
                </c:pt>
                <c:pt idx="797">
                  <c:v>960.726</c:v>
                </c:pt>
                <c:pt idx="798">
                  <c:v>961.53599999999972</c:v>
                </c:pt>
                <c:pt idx="799">
                  <c:v>962.35099999999977</c:v>
                </c:pt>
                <c:pt idx="800">
                  <c:v>963.16</c:v>
                </c:pt>
                <c:pt idx="801">
                  <c:v>963.96899999999982</c:v>
                </c:pt>
                <c:pt idx="802">
                  <c:v>964.779</c:v>
                </c:pt>
                <c:pt idx="803">
                  <c:v>965.58900000000006</c:v>
                </c:pt>
                <c:pt idx="804">
                  <c:v>966.399</c:v>
                </c:pt>
                <c:pt idx="805">
                  <c:v>967.21100000000001</c:v>
                </c:pt>
                <c:pt idx="806">
                  <c:v>968.02099999999996</c:v>
                </c:pt>
                <c:pt idx="807">
                  <c:v>968.83299999999974</c:v>
                </c:pt>
                <c:pt idx="808">
                  <c:v>969.64699999999982</c:v>
                </c:pt>
                <c:pt idx="809">
                  <c:v>970.46199999999976</c:v>
                </c:pt>
                <c:pt idx="810">
                  <c:v>971.27700000000004</c:v>
                </c:pt>
                <c:pt idx="811">
                  <c:v>972.09299999999996</c:v>
                </c:pt>
                <c:pt idx="812">
                  <c:v>972.90300000000002</c:v>
                </c:pt>
                <c:pt idx="813">
                  <c:v>973.71400000000006</c:v>
                </c:pt>
                <c:pt idx="814">
                  <c:v>974.52699999999982</c:v>
                </c:pt>
                <c:pt idx="815">
                  <c:v>975.34199999999976</c:v>
                </c:pt>
                <c:pt idx="816">
                  <c:v>976.15899999999999</c:v>
                </c:pt>
                <c:pt idx="817">
                  <c:v>976.97400000000005</c:v>
                </c:pt>
                <c:pt idx="818">
                  <c:v>977.78800000000001</c:v>
                </c:pt>
                <c:pt idx="819">
                  <c:v>978.60299999999972</c:v>
                </c:pt>
                <c:pt idx="820">
                  <c:v>979.4169999999998</c:v>
                </c:pt>
                <c:pt idx="821">
                  <c:v>980.23299999999972</c:v>
                </c:pt>
                <c:pt idx="822">
                  <c:v>981.05099999999982</c:v>
                </c:pt>
                <c:pt idx="823">
                  <c:v>981.86599999999976</c:v>
                </c:pt>
                <c:pt idx="824">
                  <c:v>982.67100000000005</c:v>
                </c:pt>
                <c:pt idx="825">
                  <c:v>983.47</c:v>
                </c:pt>
                <c:pt idx="826">
                  <c:v>984.27200000000005</c:v>
                </c:pt>
                <c:pt idx="827">
                  <c:v>985.08199999999999</c:v>
                </c:pt>
                <c:pt idx="828">
                  <c:v>985.93299999999977</c:v>
                </c:pt>
                <c:pt idx="829">
                  <c:v>986.81899999999996</c:v>
                </c:pt>
                <c:pt idx="830">
                  <c:v>987.721</c:v>
                </c:pt>
                <c:pt idx="831">
                  <c:v>988.63599999999997</c:v>
                </c:pt>
                <c:pt idx="832">
                  <c:v>989.55899999999997</c:v>
                </c:pt>
                <c:pt idx="833">
                  <c:v>990.49099999999999</c:v>
                </c:pt>
                <c:pt idx="834">
                  <c:v>991.41099999999972</c:v>
                </c:pt>
                <c:pt idx="835">
                  <c:v>992.33199999999977</c:v>
                </c:pt>
                <c:pt idx="836">
                  <c:v>993.25400000000002</c:v>
                </c:pt>
                <c:pt idx="837">
                  <c:v>994.18</c:v>
                </c:pt>
                <c:pt idx="838">
                  <c:v>995.1</c:v>
                </c:pt>
                <c:pt idx="839">
                  <c:v>996.01599999999996</c:v>
                </c:pt>
                <c:pt idx="840">
                  <c:v>996.93899999999996</c:v>
                </c:pt>
                <c:pt idx="841">
                  <c:v>997.86099999999976</c:v>
                </c:pt>
                <c:pt idx="842">
                  <c:v>998.79100000000005</c:v>
                </c:pt>
                <c:pt idx="843">
                  <c:v>999.72199999999998</c:v>
                </c:pt>
                <c:pt idx="844">
                  <c:v>1000.648</c:v>
                </c:pt>
                <c:pt idx="845">
                  <c:v>1001.579</c:v>
                </c:pt>
                <c:pt idx="846">
                  <c:v>1002.511</c:v>
                </c:pt>
                <c:pt idx="847">
                  <c:v>1003.437</c:v>
                </c:pt>
                <c:pt idx="848">
                  <c:v>1004.359</c:v>
                </c:pt>
                <c:pt idx="849">
                  <c:v>1005.287</c:v>
                </c:pt>
                <c:pt idx="850">
                  <c:v>1006.2190000000001</c:v>
                </c:pt>
                <c:pt idx="851">
                  <c:v>1007.147</c:v>
                </c:pt>
                <c:pt idx="852">
                  <c:v>1008.074</c:v>
                </c:pt>
                <c:pt idx="853">
                  <c:v>1009</c:v>
                </c:pt>
                <c:pt idx="854">
                  <c:v>1009.929</c:v>
                </c:pt>
                <c:pt idx="855">
                  <c:v>1010.8579999999999</c:v>
                </c:pt>
                <c:pt idx="856">
                  <c:v>1011.789</c:v>
                </c:pt>
                <c:pt idx="857">
                  <c:v>1012.717</c:v>
                </c:pt>
                <c:pt idx="858">
                  <c:v>1013.647</c:v>
                </c:pt>
                <c:pt idx="859">
                  <c:v>1014.577</c:v>
                </c:pt>
                <c:pt idx="860">
                  <c:v>1015.502</c:v>
                </c:pt>
                <c:pt idx="861">
                  <c:v>1016.428</c:v>
                </c:pt>
                <c:pt idx="862">
                  <c:v>1017.357</c:v>
                </c:pt>
                <c:pt idx="863">
                  <c:v>1018.284</c:v>
                </c:pt>
                <c:pt idx="864">
                  <c:v>1019.215</c:v>
                </c:pt>
                <c:pt idx="865">
                  <c:v>1020.14</c:v>
                </c:pt>
                <c:pt idx="866">
                  <c:v>1021.064</c:v>
                </c:pt>
                <c:pt idx="867">
                  <c:v>1021.994</c:v>
                </c:pt>
                <c:pt idx="868">
                  <c:v>1022.922</c:v>
                </c:pt>
                <c:pt idx="869">
                  <c:v>1023.847</c:v>
                </c:pt>
                <c:pt idx="870">
                  <c:v>1024.7719999999999</c:v>
                </c:pt>
                <c:pt idx="871">
                  <c:v>1025.6959999999999</c:v>
                </c:pt>
                <c:pt idx="872">
                  <c:v>1026.627</c:v>
                </c:pt>
                <c:pt idx="873">
                  <c:v>1027.568</c:v>
                </c:pt>
                <c:pt idx="874">
                  <c:v>1028.5050000000001</c:v>
                </c:pt>
                <c:pt idx="875">
                  <c:v>1029.4349999999999</c:v>
                </c:pt>
                <c:pt idx="876">
                  <c:v>1030.3589999999999</c:v>
                </c:pt>
                <c:pt idx="877">
                  <c:v>1031.289</c:v>
                </c:pt>
                <c:pt idx="878">
                  <c:v>1032.2149999999999</c:v>
                </c:pt>
                <c:pt idx="879">
                  <c:v>1033.1410000000001</c:v>
                </c:pt>
                <c:pt idx="880">
                  <c:v>1034.079</c:v>
                </c:pt>
                <c:pt idx="881">
                  <c:v>1034.998</c:v>
                </c:pt>
                <c:pt idx="882">
                  <c:v>1035.93</c:v>
                </c:pt>
                <c:pt idx="883">
                  <c:v>1036.855</c:v>
                </c:pt>
                <c:pt idx="884">
                  <c:v>1037.78</c:v>
                </c:pt>
                <c:pt idx="885">
                  <c:v>1038.7070000000001</c:v>
                </c:pt>
                <c:pt idx="886">
                  <c:v>1039.623</c:v>
                </c:pt>
                <c:pt idx="887">
                  <c:v>1040.53</c:v>
                </c:pt>
                <c:pt idx="888">
                  <c:v>1041.4269999999999</c:v>
                </c:pt>
                <c:pt idx="889">
                  <c:v>1042.317</c:v>
                </c:pt>
                <c:pt idx="890">
                  <c:v>1043.2070000000001</c:v>
                </c:pt>
                <c:pt idx="891">
                  <c:v>1044.1010000000001</c:v>
                </c:pt>
                <c:pt idx="892">
                  <c:v>1044.9939999999999</c:v>
                </c:pt>
                <c:pt idx="893">
                  <c:v>1045.8879999999999</c:v>
                </c:pt>
                <c:pt idx="894">
                  <c:v>1046.7850000000001</c:v>
                </c:pt>
                <c:pt idx="895">
                  <c:v>1047.681</c:v>
                </c:pt>
                <c:pt idx="896">
                  <c:v>1048.57</c:v>
                </c:pt>
                <c:pt idx="897">
                  <c:v>1049.461</c:v>
                </c:pt>
                <c:pt idx="898">
                  <c:v>1050.3489999999999</c:v>
                </c:pt>
                <c:pt idx="899">
                  <c:v>1051.2339999999999</c:v>
                </c:pt>
                <c:pt idx="900">
                  <c:v>1052.1189999999999</c:v>
                </c:pt>
                <c:pt idx="901">
                  <c:v>1053.0029999999999</c:v>
                </c:pt>
                <c:pt idx="902">
                  <c:v>1053.885</c:v>
                </c:pt>
                <c:pt idx="903">
                  <c:v>1054.7660000000001</c:v>
                </c:pt>
                <c:pt idx="904">
                  <c:v>1055.643</c:v>
                </c:pt>
                <c:pt idx="905">
                  <c:v>1056.5139999999999</c:v>
                </c:pt>
                <c:pt idx="906">
                  <c:v>1057.383</c:v>
                </c:pt>
                <c:pt idx="907">
                  <c:v>1058.251</c:v>
                </c:pt>
                <c:pt idx="908">
                  <c:v>1059.123</c:v>
                </c:pt>
                <c:pt idx="909">
                  <c:v>1060</c:v>
                </c:pt>
                <c:pt idx="910">
                  <c:v>1060.8789999999999</c:v>
                </c:pt>
                <c:pt idx="911">
                  <c:v>1061.76</c:v>
                </c:pt>
                <c:pt idx="912">
                  <c:v>1062.6410000000001</c:v>
                </c:pt>
                <c:pt idx="913">
                  <c:v>1063.52</c:v>
                </c:pt>
                <c:pt idx="914">
                  <c:v>1064.3969999999999</c:v>
                </c:pt>
                <c:pt idx="915">
                  <c:v>1065.2729999999999</c:v>
                </c:pt>
                <c:pt idx="916">
                  <c:v>1066.152</c:v>
                </c:pt>
                <c:pt idx="917">
                  <c:v>1067.03</c:v>
                </c:pt>
              </c:numCache>
            </c:numRef>
          </c:xVal>
          <c:yVal>
            <c:numRef>
              <c:f>Coke!$O$6:$O$923</c:f>
              <c:numCache>
                <c:formatCode>General</c:formatCode>
                <c:ptCount val="918"/>
                <c:pt idx="0">
                  <c:v>1</c:v>
                </c:pt>
                <c:pt idx="1">
                  <c:v>0.99949846683215204</c:v>
                </c:pt>
                <c:pt idx="2">
                  <c:v>0.99899693366430298</c:v>
                </c:pt>
                <c:pt idx="3">
                  <c:v>0.99879378098871896</c:v>
                </c:pt>
                <c:pt idx="4">
                  <c:v>0.99828589929975697</c:v>
                </c:pt>
                <c:pt idx="5">
                  <c:v>0.99747963711853405</c:v>
                </c:pt>
                <c:pt idx="6">
                  <c:v>0.99677495127510096</c:v>
                </c:pt>
                <c:pt idx="7">
                  <c:v>0.99596868909387504</c:v>
                </c:pt>
                <c:pt idx="8">
                  <c:v>0.99526400325044095</c:v>
                </c:pt>
                <c:pt idx="9">
                  <c:v>0.99455296888589895</c:v>
                </c:pt>
                <c:pt idx="10">
                  <c:v>0.99384828304246597</c:v>
                </c:pt>
                <c:pt idx="11">
                  <c:v>0.99304202086124005</c:v>
                </c:pt>
                <c:pt idx="12">
                  <c:v>0.99243891135560003</c:v>
                </c:pt>
                <c:pt idx="13">
                  <c:v>0.99142314797767805</c:v>
                </c:pt>
                <c:pt idx="14">
                  <c:v>0.99021692896639801</c:v>
                </c:pt>
                <c:pt idx="15">
                  <c:v>0.98941066678517198</c:v>
                </c:pt>
                <c:pt idx="16">
                  <c:v>0.98829967559057197</c:v>
                </c:pt>
                <c:pt idx="17">
                  <c:v>0.98729660925487495</c:v>
                </c:pt>
                <c:pt idx="18">
                  <c:v>0.985976116863578</c:v>
                </c:pt>
                <c:pt idx="19">
                  <c:v>0.98466832151450401</c:v>
                </c:pt>
                <c:pt idx="20">
                  <c:v>0.98366525517880699</c:v>
                </c:pt>
                <c:pt idx="21">
                  <c:v>0.98204638229524499</c:v>
                </c:pt>
                <c:pt idx="22">
                  <c:v>0.98094173962175502</c:v>
                </c:pt>
                <c:pt idx="23">
                  <c:v>0.98013547744053098</c:v>
                </c:pt>
                <c:pt idx="24">
                  <c:v>0.97882133357034395</c:v>
                </c:pt>
                <c:pt idx="25">
                  <c:v>0.97690408019451802</c:v>
                </c:pt>
                <c:pt idx="26">
                  <c:v>0.97518997949427799</c:v>
                </c:pt>
                <c:pt idx="27">
                  <c:v>0.97357745513182603</c:v>
                </c:pt>
                <c:pt idx="28">
                  <c:v>0.97175542957268102</c:v>
                </c:pt>
                <c:pt idx="29">
                  <c:v>0.97004767739355102</c:v>
                </c:pt>
                <c:pt idx="30">
                  <c:v>0.96843515303110095</c:v>
                </c:pt>
                <c:pt idx="31">
                  <c:v>0.96661312747195605</c:v>
                </c:pt>
                <c:pt idx="32">
                  <c:v>0.964695874096129</c:v>
                </c:pt>
                <c:pt idx="33">
                  <c:v>0.96217551121466205</c:v>
                </c:pt>
                <c:pt idx="34">
                  <c:v>0.96076613952779599</c:v>
                </c:pt>
                <c:pt idx="35">
                  <c:v>0.95895046248976301</c:v>
                </c:pt>
                <c:pt idx="36">
                  <c:v>0.95683005643835195</c:v>
                </c:pt>
                <c:pt idx="37">
                  <c:v>0.95481122672473295</c:v>
                </c:pt>
                <c:pt idx="38">
                  <c:v>0.95249401651885302</c:v>
                </c:pt>
                <c:pt idx="39">
                  <c:v>0.95017045779185805</c:v>
                </c:pt>
                <c:pt idx="40">
                  <c:v>0.94815797659935197</c:v>
                </c:pt>
                <c:pt idx="41">
                  <c:v>0.945834417872357</c:v>
                </c:pt>
                <c:pt idx="42">
                  <c:v>0.94372036034205697</c:v>
                </c:pt>
                <c:pt idx="43">
                  <c:v>0.94079369210942299</c:v>
                </c:pt>
                <c:pt idx="44">
                  <c:v>0.93796860021458095</c:v>
                </c:pt>
                <c:pt idx="45">
                  <c:v>0.935448237333112</c:v>
                </c:pt>
                <c:pt idx="46">
                  <c:v>0.93313102712723095</c:v>
                </c:pt>
                <c:pt idx="47">
                  <c:v>0.93040751157017998</c:v>
                </c:pt>
                <c:pt idx="48">
                  <c:v>0.92768399601312801</c:v>
                </c:pt>
                <c:pt idx="49">
                  <c:v>0.92496048045607704</c:v>
                </c:pt>
                <c:pt idx="50">
                  <c:v>0.92233219271570599</c:v>
                </c:pt>
                <c:pt idx="51">
                  <c:v>0.91960867715865702</c:v>
                </c:pt>
                <c:pt idx="52">
                  <c:v>0.916586781109341</c:v>
                </c:pt>
                <c:pt idx="53">
                  <c:v>0.91355853653891295</c:v>
                </c:pt>
                <c:pt idx="54">
                  <c:v>0.91073979316518305</c:v>
                </c:pt>
                <c:pt idx="55">
                  <c:v>0.908111505424812</c:v>
                </c:pt>
                <c:pt idx="56">
                  <c:v>0.90519118571328905</c:v>
                </c:pt>
                <c:pt idx="57">
                  <c:v>0.90246767015623697</c:v>
                </c:pt>
                <c:pt idx="58">
                  <c:v>0.89903312023464099</c:v>
                </c:pt>
                <c:pt idx="59">
                  <c:v>0.89590964784753402</c:v>
                </c:pt>
                <c:pt idx="60">
                  <c:v>0.89288140327710697</c:v>
                </c:pt>
                <c:pt idx="61">
                  <c:v>0.890157887720055</c:v>
                </c:pt>
                <c:pt idx="62">
                  <c:v>0.88702806681183699</c:v>
                </c:pt>
                <c:pt idx="63">
                  <c:v>0.88349828907355898</c:v>
                </c:pt>
                <c:pt idx="64">
                  <c:v>0.88007643619418896</c:v>
                </c:pt>
                <c:pt idx="65">
                  <c:v>0.87643873359700897</c:v>
                </c:pt>
                <c:pt idx="66">
                  <c:v>0.87311210853431598</c:v>
                </c:pt>
                <c:pt idx="67">
                  <c:v>0.86977913495051296</c:v>
                </c:pt>
                <c:pt idx="68">
                  <c:v>0.86635728207114204</c:v>
                </c:pt>
                <c:pt idx="69">
                  <c:v>0.86302430848733802</c:v>
                </c:pt>
                <c:pt idx="70">
                  <c:v>0.85949453074906301</c:v>
                </c:pt>
                <c:pt idx="71">
                  <c:v>0.85596475301078501</c:v>
                </c:pt>
                <c:pt idx="72">
                  <c:v>0.85192709358355101</c:v>
                </c:pt>
                <c:pt idx="73">
                  <c:v>0.84809258683189703</c:v>
                </c:pt>
                <c:pt idx="74">
                  <c:v>0.84406127592577396</c:v>
                </c:pt>
                <c:pt idx="75">
                  <c:v>0.84022676917411998</c:v>
                </c:pt>
                <c:pt idx="76">
                  <c:v>0.83660176361916405</c:v>
                </c:pt>
                <c:pt idx="77">
                  <c:v>0.83297040954309598</c:v>
                </c:pt>
                <c:pt idx="78">
                  <c:v>0.82903432645365205</c:v>
                </c:pt>
                <c:pt idx="79">
                  <c:v>0.82510459188531904</c:v>
                </c:pt>
                <c:pt idx="80">
                  <c:v>0.82055905076912306</c:v>
                </c:pt>
                <c:pt idx="81">
                  <c:v>0.81641981500409599</c:v>
                </c:pt>
                <c:pt idx="82">
                  <c:v>0.81259165677355405</c:v>
                </c:pt>
                <c:pt idx="83">
                  <c:v>0.80895395417637395</c:v>
                </c:pt>
                <c:pt idx="84">
                  <c:v>0.80502421960804205</c:v>
                </c:pt>
                <c:pt idx="85">
                  <c:v>0.80119606137750199</c:v>
                </c:pt>
                <c:pt idx="86">
                  <c:v>0.79725997828805795</c:v>
                </c:pt>
                <c:pt idx="87">
                  <c:v>0.79342547153640597</c:v>
                </c:pt>
                <c:pt idx="88">
                  <c:v>0.78939416063028101</c:v>
                </c:pt>
                <c:pt idx="89">
                  <c:v>0.78525492486525095</c:v>
                </c:pt>
                <c:pt idx="90">
                  <c:v>0.78142041811359997</c:v>
                </c:pt>
                <c:pt idx="91">
                  <c:v>0.77718595453189199</c:v>
                </c:pt>
                <c:pt idx="92">
                  <c:v>0.77314829510465499</c:v>
                </c:pt>
                <c:pt idx="93">
                  <c:v>0.76891383152294601</c:v>
                </c:pt>
                <c:pt idx="94">
                  <c:v>0.76478094427903098</c:v>
                </c:pt>
                <c:pt idx="95">
                  <c:v>0.76084486118958705</c:v>
                </c:pt>
                <c:pt idx="96">
                  <c:v>0.75701035443793296</c:v>
                </c:pt>
                <c:pt idx="97">
                  <c:v>0.75317584768628099</c:v>
                </c:pt>
                <c:pt idx="98">
                  <c:v>0.748941384104573</c:v>
                </c:pt>
                <c:pt idx="99">
                  <c:v>0.74491007319844804</c:v>
                </c:pt>
                <c:pt idx="100">
                  <c:v>0.74047245694115604</c:v>
                </c:pt>
                <c:pt idx="101">
                  <c:v>0.73673317800618299</c:v>
                </c:pt>
                <c:pt idx="102">
                  <c:v>0.73270186710005802</c:v>
                </c:pt>
                <c:pt idx="103">
                  <c:v>0.72886736034840705</c:v>
                </c:pt>
                <c:pt idx="104">
                  <c:v>0.72514077845565805</c:v>
                </c:pt>
                <c:pt idx="105">
                  <c:v>0.72120469536621301</c:v>
                </c:pt>
                <c:pt idx="106">
                  <c:v>0.717674917627938</c:v>
                </c:pt>
                <c:pt idx="107">
                  <c:v>0.71404991207298196</c:v>
                </c:pt>
                <c:pt idx="108">
                  <c:v>0.71011382898353803</c:v>
                </c:pt>
                <c:pt idx="109">
                  <c:v>0.70587301688071802</c:v>
                </c:pt>
                <c:pt idx="110">
                  <c:v>0.702540043296914</c:v>
                </c:pt>
                <c:pt idx="111">
                  <c:v>0.69891503774195696</c:v>
                </c:pt>
                <c:pt idx="112">
                  <c:v>0.69568998901705803</c:v>
                </c:pt>
                <c:pt idx="113">
                  <c:v>0.69367115930344003</c:v>
                </c:pt>
                <c:pt idx="114">
                  <c:v>0.69054133839522203</c:v>
                </c:pt>
                <c:pt idx="115">
                  <c:v>0.68640210263019197</c:v>
                </c:pt>
                <c:pt idx="116">
                  <c:v>0.68297390122970902</c:v>
                </c:pt>
                <c:pt idx="117">
                  <c:v>0.679952005180393</c:v>
                </c:pt>
                <c:pt idx="118">
                  <c:v>0.67682853279328703</c:v>
                </c:pt>
                <c:pt idx="119">
                  <c:v>0.67389551603953801</c:v>
                </c:pt>
                <c:pt idx="120">
                  <c:v>0.67077204365243104</c:v>
                </c:pt>
                <c:pt idx="121">
                  <c:v>0.667235917393044</c:v>
                </c:pt>
                <c:pt idx="122">
                  <c:v>0.66381406451367098</c:v>
                </c:pt>
                <c:pt idx="123">
                  <c:v>0.66048109092986795</c:v>
                </c:pt>
                <c:pt idx="124">
                  <c:v>0.65715446586717596</c:v>
                </c:pt>
                <c:pt idx="125">
                  <c:v>0.65403099348006899</c:v>
                </c:pt>
                <c:pt idx="126">
                  <c:v>0.65090117257184898</c:v>
                </c:pt>
                <c:pt idx="127">
                  <c:v>0.64787292800142104</c:v>
                </c:pt>
                <c:pt idx="128">
                  <c:v>0.64474945561431496</c:v>
                </c:pt>
                <c:pt idx="129">
                  <c:v>0.64172121104388702</c:v>
                </c:pt>
                <c:pt idx="130">
                  <c:v>0.63849616231898698</c:v>
                </c:pt>
                <c:pt idx="131">
                  <c:v>0.63536634141076898</c:v>
                </c:pt>
                <c:pt idx="132">
                  <c:v>0.63223652050254897</c:v>
                </c:pt>
                <c:pt idx="133">
                  <c:v>0.62931620079102502</c:v>
                </c:pt>
                <c:pt idx="134">
                  <c:v>0.62619272840391904</c:v>
                </c:pt>
                <c:pt idx="135">
                  <c:v>0.62336763650907501</c:v>
                </c:pt>
                <c:pt idx="136">
                  <c:v>0.62044096827644002</c:v>
                </c:pt>
                <c:pt idx="137">
                  <c:v>0.61751430004380503</c:v>
                </c:pt>
                <c:pt idx="138">
                  <c:v>0.61458763181117004</c:v>
                </c:pt>
                <c:pt idx="139">
                  <c:v>0.61176253991632501</c:v>
                </c:pt>
                <c:pt idx="140">
                  <c:v>0.60894379654259501</c:v>
                </c:pt>
                <c:pt idx="141">
                  <c:v>0.60591555197216695</c:v>
                </c:pt>
                <c:pt idx="142">
                  <c:v>0.60278573106394895</c:v>
                </c:pt>
                <c:pt idx="143">
                  <c:v>0.59996063916910503</c:v>
                </c:pt>
                <c:pt idx="144">
                  <c:v>0.59683716678199805</c:v>
                </c:pt>
                <c:pt idx="145">
                  <c:v>0.59401207488715402</c:v>
                </c:pt>
                <c:pt idx="146">
                  <c:v>0.59128855933010505</c:v>
                </c:pt>
                <c:pt idx="147">
                  <c:v>0.58856504377305296</c:v>
                </c:pt>
                <c:pt idx="148">
                  <c:v>0.58563837554041798</c:v>
                </c:pt>
                <c:pt idx="149">
                  <c:v>0.58271805582889502</c:v>
                </c:pt>
                <c:pt idx="150">
                  <c:v>0.579785039075148</c:v>
                </c:pt>
                <c:pt idx="151">
                  <c:v>0.57716944837700102</c:v>
                </c:pt>
                <c:pt idx="152">
                  <c:v>0.57475066183332602</c:v>
                </c:pt>
                <c:pt idx="153">
                  <c:v>0.57222395043074803</c:v>
                </c:pt>
                <c:pt idx="154">
                  <c:v>0.56899890170584799</c:v>
                </c:pt>
                <c:pt idx="155">
                  <c:v>0.56708164833002095</c:v>
                </c:pt>
                <c:pt idx="156">
                  <c:v>0.56516439495419502</c:v>
                </c:pt>
                <c:pt idx="157">
                  <c:v>0.56172984503260104</c:v>
                </c:pt>
                <c:pt idx="158">
                  <c:v>0.55880952532107697</c:v>
                </c:pt>
                <c:pt idx="159">
                  <c:v>0.556086009764026</c:v>
                </c:pt>
                <c:pt idx="160">
                  <c:v>0.55356564688255905</c:v>
                </c:pt>
                <c:pt idx="161">
                  <c:v>0.55044217449545096</c:v>
                </c:pt>
                <c:pt idx="162">
                  <c:v>0.54741392992502302</c:v>
                </c:pt>
                <c:pt idx="163">
                  <c:v>0.54498879486023799</c:v>
                </c:pt>
                <c:pt idx="164">
                  <c:v>0.54276681247103398</c:v>
                </c:pt>
                <c:pt idx="165">
                  <c:v>0.53974491642172095</c:v>
                </c:pt>
                <c:pt idx="166">
                  <c:v>0.53661509551349995</c:v>
                </c:pt>
                <c:pt idx="167">
                  <c:v>0.53349162312639398</c:v>
                </c:pt>
                <c:pt idx="168">
                  <c:v>0.53056495489375599</c:v>
                </c:pt>
                <c:pt idx="169">
                  <c:v>0.52773986299891396</c:v>
                </c:pt>
                <c:pt idx="170">
                  <c:v>0.52411485744395803</c:v>
                </c:pt>
                <c:pt idx="171">
                  <c:v>0.51987404534113801</c:v>
                </c:pt>
                <c:pt idx="172">
                  <c:v>0.51573480957610995</c:v>
                </c:pt>
                <c:pt idx="173">
                  <c:v>0.51231295669673704</c:v>
                </c:pt>
                <c:pt idx="174">
                  <c:v>0.50827529726950005</c:v>
                </c:pt>
                <c:pt idx="175">
                  <c:v>0.50473917101011301</c:v>
                </c:pt>
                <c:pt idx="176">
                  <c:v>0.50050470742840503</c:v>
                </c:pt>
                <c:pt idx="177">
                  <c:v>0.49687335335233701</c:v>
                </c:pt>
                <c:pt idx="178">
                  <c:v>0.49374988096522998</c:v>
                </c:pt>
                <c:pt idx="179">
                  <c:v>0.49042325590253799</c:v>
                </c:pt>
                <c:pt idx="180">
                  <c:v>0.48719820717763901</c:v>
                </c:pt>
                <c:pt idx="181">
                  <c:v>0.48476672359174</c:v>
                </c:pt>
                <c:pt idx="182">
                  <c:v>0.48225270923138502</c:v>
                </c:pt>
                <c:pt idx="183">
                  <c:v>0.47983392268771002</c:v>
                </c:pt>
                <c:pt idx="184">
                  <c:v>0.477110407130658</c:v>
                </c:pt>
                <c:pt idx="185">
                  <c:v>0.47417739037691198</c:v>
                </c:pt>
                <c:pt idx="186">
                  <c:v>0.47125707066538802</c:v>
                </c:pt>
                <c:pt idx="187">
                  <c:v>0.46914301313509099</c:v>
                </c:pt>
                <c:pt idx="188">
                  <c:v>0.46692103074588698</c:v>
                </c:pt>
                <c:pt idx="189">
                  <c:v>0.46459747201889301</c:v>
                </c:pt>
                <c:pt idx="190">
                  <c:v>0.46258499082638599</c:v>
                </c:pt>
                <c:pt idx="191">
                  <c:v>0.46036300843718397</c:v>
                </c:pt>
                <c:pt idx="192">
                  <c:v>0.45803944971019001</c:v>
                </c:pt>
                <c:pt idx="193">
                  <c:v>0.455620663166516</c:v>
                </c:pt>
                <c:pt idx="194">
                  <c:v>0.45350660563621698</c:v>
                </c:pt>
                <c:pt idx="195">
                  <c:v>0.45128462324701502</c:v>
                </c:pt>
                <c:pt idx="196">
                  <c:v>0.44946894620897998</c:v>
                </c:pt>
                <c:pt idx="197">
                  <c:v>0.44734854015757097</c:v>
                </c:pt>
                <c:pt idx="198">
                  <c:v>0.44543128678174498</c:v>
                </c:pt>
                <c:pt idx="199">
                  <c:v>0.443215652913653</c:v>
                </c:pt>
                <c:pt idx="200">
                  <c:v>0.44109524686224399</c:v>
                </c:pt>
                <c:pt idx="201">
                  <c:v>0.43857488398077599</c:v>
                </c:pt>
                <c:pt idx="202">
                  <c:v>0.43656240278827102</c:v>
                </c:pt>
                <c:pt idx="203">
                  <c:v>0.43474037722912401</c:v>
                </c:pt>
                <c:pt idx="204">
                  <c:v>0.43272789603661799</c:v>
                </c:pt>
                <c:pt idx="205">
                  <c:v>0.43070906632299899</c:v>
                </c:pt>
                <c:pt idx="206">
                  <c:v>0.42889338928496601</c:v>
                </c:pt>
                <c:pt idx="207">
                  <c:v>0.42656983055797199</c:v>
                </c:pt>
                <c:pt idx="208">
                  <c:v>0.42486207837884099</c:v>
                </c:pt>
                <c:pt idx="209">
                  <c:v>0.42273532380632001</c:v>
                </c:pt>
                <c:pt idx="210">
                  <c:v>0.42072284261381399</c:v>
                </c:pt>
                <c:pt idx="211">
                  <c:v>0.41911031825136402</c:v>
                </c:pt>
                <c:pt idx="212">
                  <c:v>0.41759302170559298</c:v>
                </c:pt>
                <c:pt idx="213">
                  <c:v>0.41598049734314302</c:v>
                </c:pt>
                <c:pt idx="214">
                  <c:v>0.41406324396731797</c:v>
                </c:pt>
                <c:pt idx="215">
                  <c:v>0.412349143267075</c:v>
                </c:pt>
                <c:pt idx="216">
                  <c:v>0.410228737215666</c:v>
                </c:pt>
                <c:pt idx="217">
                  <c:v>0.407809950671991</c:v>
                </c:pt>
                <c:pt idx="218">
                  <c:v>0.40629265412622201</c:v>
                </c:pt>
                <c:pt idx="219">
                  <c:v>0.40458490194709201</c:v>
                </c:pt>
                <c:pt idx="220">
                  <c:v>0.40327075807690599</c:v>
                </c:pt>
                <c:pt idx="221">
                  <c:v>0.40186138639003999</c:v>
                </c:pt>
                <c:pt idx="222">
                  <c:v>0.39974098033863098</c:v>
                </c:pt>
                <c:pt idx="223">
                  <c:v>0.39782372696280299</c:v>
                </c:pt>
                <c:pt idx="224">
                  <c:v>0.39621120260035297</c:v>
                </c:pt>
                <c:pt idx="225">
                  <c:v>0.394897058730168</c:v>
                </c:pt>
                <c:pt idx="226">
                  <c:v>0.39318295802992798</c:v>
                </c:pt>
                <c:pt idx="227">
                  <c:v>0.39157043366747601</c:v>
                </c:pt>
                <c:pt idx="228">
                  <c:v>0.38965318029165003</c:v>
                </c:pt>
                <c:pt idx="229">
                  <c:v>0.38823746008367399</c:v>
                </c:pt>
                <c:pt idx="230">
                  <c:v>0.386529707904544</c:v>
                </c:pt>
                <c:pt idx="231">
                  <c:v>0.38551394452662302</c:v>
                </c:pt>
                <c:pt idx="232">
                  <c:v>0.38420614917754897</c:v>
                </c:pt>
                <c:pt idx="233">
                  <c:v>0.38228889580172398</c:v>
                </c:pt>
                <c:pt idx="234">
                  <c:v>0.38077794777706497</c:v>
                </c:pt>
                <c:pt idx="235">
                  <c:v>0.379673305103577</c:v>
                </c:pt>
                <c:pt idx="236">
                  <c:v>0.378054432220015</c:v>
                </c:pt>
                <c:pt idx="237">
                  <c:v>0.37614352736530099</c:v>
                </c:pt>
                <c:pt idx="238">
                  <c:v>0.37462623081953</c:v>
                </c:pt>
                <c:pt idx="239">
                  <c:v>0.37311528279487399</c:v>
                </c:pt>
                <c:pt idx="240">
                  <c:v>0.3718074874458</c:v>
                </c:pt>
                <c:pt idx="241">
                  <c:v>0.370486995054503</c:v>
                </c:pt>
                <c:pt idx="242">
                  <c:v>0.369077623367637</c:v>
                </c:pt>
                <c:pt idx="243">
                  <c:v>0.36776347949745097</c:v>
                </c:pt>
                <c:pt idx="244">
                  <c:v>0.36655726048616999</c:v>
                </c:pt>
                <c:pt idx="245">
                  <c:v>0.36524311661598502</c:v>
                </c:pt>
                <c:pt idx="246">
                  <c:v>0.36373216859132601</c:v>
                </c:pt>
                <c:pt idx="247">
                  <c:v>0.36272275373451701</c:v>
                </c:pt>
                <c:pt idx="248">
                  <c:v>0.36161811106102898</c:v>
                </c:pt>
                <c:pt idx="249">
                  <c:v>0.360602347683108</c:v>
                </c:pt>
                <c:pt idx="250">
                  <c:v>0.359091399658449</c:v>
                </c:pt>
                <c:pt idx="251">
                  <c:v>0.35757410311268001</c:v>
                </c:pt>
                <c:pt idx="252">
                  <c:v>0.356063155088021</c:v>
                </c:pt>
                <c:pt idx="253">
                  <c:v>0.35506008875232598</c:v>
                </c:pt>
                <c:pt idx="254">
                  <c:v>0.353644368544348</c:v>
                </c:pt>
                <c:pt idx="255">
                  <c:v>0.35243180101195498</c:v>
                </c:pt>
                <c:pt idx="256">
                  <c:v>0.351225582000672</c:v>
                </c:pt>
                <c:pt idx="257">
                  <c:v>0.35011459080607199</c:v>
                </c:pt>
                <c:pt idx="258">
                  <c:v>0.34900359961146998</c:v>
                </c:pt>
                <c:pt idx="259">
                  <c:v>0.34809576109245399</c:v>
                </c:pt>
                <c:pt idx="260">
                  <c:v>0.34628643257553099</c:v>
                </c:pt>
                <c:pt idx="261">
                  <c:v>0.34527066919761001</c:v>
                </c:pt>
                <c:pt idx="262">
                  <c:v>0.34557539821098598</c:v>
                </c:pt>
                <c:pt idx="263">
                  <c:v>0.34415967800301001</c:v>
                </c:pt>
                <c:pt idx="264">
                  <c:v>0.34295345899172702</c:v>
                </c:pt>
                <c:pt idx="265">
                  <c:v>0.34113143343258201</c:v>
                </c:pt>
                <c:pt idx="266">
                  <c:v>0.340229943434677</c:v>
                </c:pt>
                <c:pt idx="267">
                  <c:v>0.33942368125345201</c:v>
                </c:pt>
                <c:pt idx="268">
                  <c:v>0.33840791787552998</c:v>
                </c:pt>
                <c:pt idx="269">
                  <c:v>0.33730962372315398</c:v>
                </c:pt>
                <c:pt idx="270">
                  <c:v>0.33589390351517601</c:v>
                </c:pt>
                <c:pt idx="271">
                  <c:v>0.33487814013725498</c:v>
                </c:pt>
                <c:pt idx="272">
                  <c:v>0.334071877956029</c:v>
                </c:pt>
                <c:pt idx="273">
                  <c:v>0.33306881162033403</c:v>
                </c:pt>
                <c:pt idx="274">
                  <c:v>0.33185624408793901</c:v>
                </c:pt>
                <c:pt idx="275">
                  <c:v>0.33084682923113001</c:v>
                </c:pt>
                <c:pt idx="276">
                  <c:v>0.33014214338769698</c:v>
                </c:pt>
                <c:pt idx="277">
                  <c:v>0.32913272853088799</c:v>
                </c:pt>
                <c:pt idx="278">
                  <c:v>0.32823123853298303</c:v>
                </c:pt>
                <c:pt idx="279">
                  <c:v>0.327215475155062</c:v>
                </c:pt>
                <c:pt idx="280">
                  <c:v>0.32640921297383801</c:v>
                </c:pt>
                <c:pt idx="281">
                  <c:v>0.32560295079261198</c:v>
                </c:pt>
                <c:pt idx="282">
                  <c:v>0.32470146079470802</c:v>
                </c:pt>
                <c:pt idx="283">
                  <c:v>0.32368569741678699</c:v>
                </c:pt>
                <c:pt idx="284">
                  <c:v>0.32197794523765599</c:v>
                </c:pt>
                <c:pt idx="285">
                  <c:v>0.32157163988648901</c:v>
                </c:pt>
                <c:pt idx="286">
                  <c:v>0.32056222502968001</c:v>
                </c:pt>
                <c:pt idx="287">
                  <c:v>0.32015591967851098</c:v>
                </c:pt>
                <c:pt idx="288">
                  <c:v>0.31945123383507801</c:v>
                </c:pt>
                <c:pt idx="289">
                  <c:v>0.318740199470533</c:v>
                </c:pt>
                <c:pt idx="290">
                  <c:v>0.31804186214821201</c:v>
                </c:pt>
                <c:pt idx="291">
                  <c:v>0.31733717630477898</c:v>
                </c:pt>
                <c:pt idx="292">
                  <c:v>0.316530914123555</c:v>
                </c:pt>
                <c:pt idx="293">
                  <c:v>0.31561672708342697</c:v>
                </c:pt>
                <c:pt idx="294">
                  <c:v>0.31470888856440798</c:v>
                </c:pt>
                <c:pt idx="295">
                  <c:v>0.313902626383184</c:v>
                </c:pt>
                <c:pt idx="296">
                  <c:v>0.31319794053975097</c:v>
                </c:pt>
                <c:pt idx="297">
                  <c:v>0.31229010202073498</c:v>
                </c:pt>
                <c:pt idx="298">
                  <c:v>0.311483839839509</c:v>
                </c:pt>
                <c:pt idx="299">
                  <c:v>0.31067757765828502</c:v>
                </c:pt>
                <c:pt idx="300">
                  <c:v>0.309763390618155</c:v>
                </c:pt>
                <c:pt idx="301">
                  <c:v>0.30886190062024999</c:v>
                </c:pt>
                <c:pt idx="302">
                  <c:v>0.30804928991791403</c:v>
                </c:pt>
                <c:pt idx="303">
                  <c:v>0.307344604074481</c:v>
                </c:pt>
                <c:pt idx="304">
                  <c:v>0.30664626675216</c:v>
                </c:pt>
                <c:pt idx="305">
                  <c:v>0.305935232387615</c:v>
                </c:pt>
                <c:pt idx="306">
                  <c:v>0.30512897020639101</c:v>
                </c:pt>
                <c:pt idx="307">
                  <c:v>0.30442428436295799</c:v>
                </c:pt>
                <c:pt idx="308">
                  <c:v>0.30411955534958202</c:v>
                </c:pt>
                <c:pt idx="309">
                  <c:v>0.30340852098503701</c:v>
                </c:pt>
                <c:pt idx="310">
                  <c:v>0.30271018366271601</c:v>
                </c:pt>
                <c:pt idx="311">
                  <c:v>0.30210072563596402</c:v>
                </c:pt>
                <c:pt idx="312">
                  <c:v>0.301199235638059</c:v>
                </c:pt>
                <c:pt idx="313">
                  <c:v>0.30028504859792798</c:v>
                </c:pt>
                <c:pt idx="314">
                  <c:v>0.29968193909228802</c:v>
                </c:pt>
                <c:pt idx="315">
                  <c:v>0.29897725324885499</c:v>
                </c:pt>
                <c:pt idx="316">
                  <c:v>0.29826621888430999</c:v>
                </c:pt>
                <c:pt idx="317">
                  <c:v>0.297459956703086</c:v>
                </c:pt>
                <c:pt idx="318">
                  <c:v>0.29675527085965298</c:v>
                </c:pt>
                <c:pt idx="319">
                  <c:v>0.29625373769180502</c:v>
                </c:pt>
                <c:pt idx="320">
                  <c:v>0.295650628186163</c:v>
                </c:pt>
                <c:pt idx="321">
                  <c:v>0.29523797431388499</c:v>
                </c:pt>
                <c:pt idx="322">
                  <c:v>0.29433648431597798</c:v>
                </c:pt>
                <c:pt idx="323">
                  <c:v>0.293930178964811</c:v>
                </c:pt>
                <c:pt idx="324">
                  <c:v>0.29322549312137802</c:v>
                </c:pt>
                <c:pt idx="325">
                  <c:v>0.29231765460235898</c:v>
                </c:pt>
                <c:pt idx="326">
                  <c:v>0.291511392421135</c:v>
                </c:pt>
                <c:pt idx="327">
                  <c:v>0.290901934394383</c:v>
                </c:pt>
                <c:pt idx="328">
                  <c:v>0.29029882488874298</c:v>
                </c:pt>
                <c:pt idx="329">
                  <c:v>0.28979729172089302</c:v>
                </c:pt>
                <c:pt idx="330">
                  <c:v>0.28909260587746</c:v>
                </c:pt>
                <c:pt idx="331">
                  <c:v>0.28939733489083602</c:v>
                </c:pt>
                <c:pt idx="332">
                  <c:v>0.28807684249953902</c:v>
                </c:pt>
                <c:pt idx="333">
                  <c:v>0.28767688566948402</c:v>
                </c:pt>
                <c:pt idx="334">
                  <c:v>0.28696585130493901</c:v>
                </c:pt>
                <c:pt idx="335">
                  <c:v>0.28615958912371298</c:v>
                </c:pt>
                <c:pt idx="336">
                  <c:v>0.28575963229365597</c:v>
                </c:pt>
                <c:pt idx="337">
                  <c:v>0.28515652278801601</c:v>
                </c:pt>
                <c:pt idx="338">
                  <c:v>0.28424233574788799</c:v>
                </c:pt>
                <c:pt idx="339">
                  <c:v>0.28384237891782998</c:v>
                </c:pt>
                <c:pt idx="340">
                  <c:v>0.28354399842556599</c:v>
                </c:pt>
                <c:pt idx="341">
                  <c:v>0.283036116736607</c:v>
                </c:pt>
                <c:pt idx="342">
                  <c:v>0.28243300723096598</c:v>
                </c:pt>
                <c:pt idx="343">
                  <c:v>0.28172832138753301</c:v>
                </c:pt>
                <c:pt idx="344">
                  <c:v>0.281017287022988</c:v>
                </c:pt>
                <c:pt idx="345">
                  <c:v>0.28042052603846002</c:v>
                </c:pt>
                <c:pt idx="346">
                  <c:v>0.27970949167391501</c:v>
                </c:pt>
                <c:pt idx="347">
                  <c:v>0.27910003364716301</c:v>
                </c:pt>
                <c:pt idx="348">
                  <c:v>0.27829377146593698</c:v>
                </c:pt>
                <c:pt idx="349">
                  <c:v>0.27809696731146499</c:v>
                </c:pt>
                <c:pt idx="350">
                  <c:v>0.27799539097367199</c:v>
                </c:pt>
                <c:pt idx="351">
                  <c:v>0.27769066196029601</c:v>
                </c:pt>
                <c:pt idx="352">
                  <c:v>0.27708755245465599</c:v>
                </c:pt>
                <c:pt idx="353">
                  <c:v>0.27648444294901597</c:v>
                </c:pt>
                <c:pt idx="354">
                  <c:v>0.27587498492226298</c:v>
                </c:pt>
                <c:pt idx="355">
                  <c:v>0.27547502809220598</c:v>
                </c:pt>
                <c:pt idx="356">
                  <c:v>0.275068722741037</c:v>
                </c:pt>
                <c:pt idx="357">
                  <c:v>0.27466876591098</c:v>
                </c:pt>
                <c:pt idx="358">
                  <c:v>0.27416088422202101</c:v>
                </c:pt>
                <c:pt idx="359">
                  <c:v>0.27355777471638099</c:v>
                </c:pt>
                <c:pt idx="360">
                  <c:v>0.272649936197362</c:v>
                </c:pt>
                <c:pt idx="361">
                  <c:v>0.27214840302951399</c:v>
                </c:pt>
                <c:pt idx="362">
                  <c:v>0.271640521340553</c:v>
                </c:pt>
                <c:pt idx="363">
                  <c:v>0.27143736866496898</c:v>
                </c:pt>
                <c:pt idx="364">
                  <c:v>0.27093583549712202</c:v>
                </c:pt>
                <c:pt idx="365">
                  <c:v>0.27042795380815998</c:v>
                </c:pt>
                <c:pt idx="366">
                  <c:v>0.270021648456991</c:v>
                </c:pt>
                <c:pt idx="367">
                  <c:v>0.269621691626936</c:v>
                </c:pt>
                <c:pt idx="368">
                  <c:v>0.26931696261355798</c:v>
                </c:pt>
                <c:pt idx="369">
                  <c:v>0.26881542944571002</c:v>
                </c:pt>
                <c:pt idx="370">
                  <c:v>0.26851070043233399</c:v>
                </c:pt>
                <c:pt idx="371">
                  <c:v>0.26770443825110801</c:v>
                </c:pt>
                <c:pt idx="372">
                  <c:v>0.26670137191541299</c:v>
                </c:pt>
                <c:pt idx="373">
                  <c:v>0.26629506656424401</c:v>
                </c:pt>
                <c:pt idx="374">
                  <c:v>0.26589510973418701</c:v>
                </c:pt>
                <c:pt idx="375">
                  <c:v>0.26538087952411399</c:v>
                </c:pt>
                <c:pt idx="376">
                  <c:v>0.26487934635626598</c:v>
                </c:pt>
                <c:pt idx="377">
                  <c:v>0.26437781318841902</c:v>
                </c:pt>
                <c:pt idx="378">
                  <c:v>0.26407308417504</c:v>
                </c:pt>
                <c:pt idx="379">
                  <c:v>0.26357155100719298</c:v>
                </c:pt>
                <c:pt idx="380">
                  <c:v>0.26317159417713598</c:v>
                </c:pt>
                <c:pt idx="381">
                  <c:v>0.26286686516376001</c:v>
                </c:pt>
                <c:pt idx="382">
                  <c:v>0.26225740713700701</c:v>
                </c:pt>
                <c:pt idx="383">
                  <c:v>0.26165429763136699</c:v>
                </c:pt>
                <c:pt idx="384">
                  <c:v>0.261044839604615</c:v>
                </c:pt>
                <c:pt idx="385">
                  <c:v>0.26023857742338902</c:v>
                </c:pt>
                <c:pt idx="386">
                  <c:v>0.26014334960670799</c:v>
                </c:pt>
                <c:pt idx="387">
                  <c:v>0.25943231524216498</c:v>
                </c:pt>
                <c:pt idx="388">
                  <c:v>0.258626053060939</c:v>
                </c:pt>
                <c:pt idx="389">
                  <c:v>0.25853082524425802</c:v>
                </c:pt>
                <c:pt idx="390">
                  <c:v>0.25792136721750603</c:v>
                </c:pt>
                <c:pt idx="391">
                  <c:v>0.25741983404965901</c:v>
                </c:pt>
                <c:pt idx="392">
                  <c:v>0.257216681374073</c:v>
                </c:pt>
                <c:pt idx="393">
                  <c:v>0.25681672454401799</c:v>
                </c:pt>
                <c:pt idx="394">
                  <c:v>0.25630884285505701</c:v>
                </c:pt>
                <c:pt idx="395">
                  <c:v>0.25590253750388797</c:v>
                </c:pt>
                <c:pt idx="396">
                  <c:v>0.25529942799824701</c:v>
                </c:pt>
                <c:pt idx="397">
                  <c:v>0.25499469898487098</c:v>
                </c:pt>
                <c:pt idx="398">
                  <c:v>0.25469631849260699</c:v>
                </c:pt>
                <c:pt idx="399">
                  <c:v>0.25398528412806198</c:v>
                </c:pt>
                <c:pt idx="400">
                  <c:v>0.25368690363579799</c:v>
                </c:pt>
                <c:pt idx="401">
                  <c:v>0.25328694680574099</c:v>
                </c:pt>
                <c:pt idx="402">
                  <c:v>0.25257591244119598</c:v>
                </c:pt>
                <c:pt idx="403">
                  <c:v>0.25196645441444399</c:v>
                </c:pt>
                <c:pt idx="404">
                  <c:v>0.25146492124659597</c:v>
                </c:pt>
                <c:pt idx="405">
                  <c:v>0.25156649758438698</c:v>
                </c:pt>
                <c:pt idx="406">
                  <c:v>0.25116019223322</c:v>
                </c:pt>
                <c:pt idx="407">
                  <c:v>0.25035393005199402</c:v>
                </c:pt>
                <c:pt idx="408">
                  <c:v>0.24995397322193699</c:v>
                </c:pt>
                <c:pt idx="409">
                  <c:v>0.24985239688414601</c:v>
                </c:pt>
                <c:pt idx="410">
                  <c:v>0.24995397322193699</c:v>
                </c:pt>
                <c:pt idx="411">
                  <c:v>0.24945244005408901</c:v>
                </c:pt>
                <c:pt idx="412">
                  <c:v>0.24884298202733701</c:v>
                </c:pt>
                <c:pt idx="413">
                  <c:v>0.24853825301396101</c:v>
                </c:pt>
                <c:pt idx="414">
                  <c:v>0.24793514350832099</c:v>
                </c:pt>
                <c:pt idx="415">
                  <c:v>0.24743361034047101</c:v>
                </c:pt>
                <c:pt idx="416">
                  <c:v>0.246925728651511</c:v>
                </c:pt>
                <c:pt idx="417">
                  <c:v>0.24622739132919</c:v>
                </c:pt>
                <c:pt idx="418">
                  <c:v>0.24601789013249301</c:v>
                </c:pt>
                <c:pt idx="419">
                  <c:v>0.24571316111911701</c:v>
                </c:pt>
                <c:pt idx="420">
                  <c:v>0.24511640013458799</c:v>
                </c:pt>
                <c:pt idx="421">
                  <c:v>0.24481167112121199</c:v>
                </c:pt>
                <c:pt idx="422">
                  <c:v>0.24410063675666699</c:v>
                </c:pt>
                <c:pt idx="423">
                  <c:v>0.24339595091323399</c:v>
                </c:pt>
                <c:pt idx="424">
                  <c:v>0.24339595091323399</c:v>
                </c:pt>
                <c:pt idx="425">
                  <c:v>0.24309757042096999</c:v>
                </c:pt>
                <c:pt idx="426">
                  <c:v>0.242894417745386</c:v>
                </c:pt>
                <c:pt idx="427">
                  <c:v>0.242183383380841</c:v>
                </c:pt>
                <c:pt idx="428">
                  <c:v>0.24158027387520101</c:v>
                </c:pt>
                <c:pt idx="429">
                  <c:v>0.24137712119961499</c:v>
                </c:pt>
                <c:pt idx="430">
                  <c:v>0.24057085901839201</c:v>
                </c:pt>
                <c:pt idx="431">
                  <c:v>0.24057085901839201</c:v>
                </c:pt>
                <c:pt idx="432">
                  <c:v>0.24087558803176801</c:v>
                </c:pt>
                <c:pt idx="433">
                  <c:v>0.24067243535618399</c:v>
                </c:pt>
                <c:pt idx="434">
                  <c:v>0.240069325850544</c:v>
                </c:pt>
                <c:pt idx="435">
                  <c:v>0.239364640007111</c:v>
                </c:pt>
                <c:pt idx="436">
                  <c:v>0.23945986782379</c:v>
                </c:pt>
                <c:pt idx="437">
                  <c:v>0.23916148733152501</c:v>
                </c:pt>
                <c:pt idx="438">
                  <c:v>0.23916148733152501</c:v>
                </c:pt>
                <c:pt idx="439">
                  <c:v>0.23855837782588499</c:v>
                </c:pt>
                <c:pt idx="440">
                  <c:v>0.23744738663128301</c:v>
                </c:pt>
                <c:pt idx="441">
                  <c:v>0.236641124450059</c:v>
                </c:pt>
                <c:pt idx="442">
                  <c:v>0.236641124450059</c:v>
                </c:pt>
                <c:pt idx="443">
                  <c:v>0.23623481909888999</c:v>
                </c:pt>
                <c:pt idx="444">
                  <c:v>0.236336395436683</c:v>
                </c:pt>
                <c:pt idx="445">
                  <c:v>0.23582851374772201</c:v>
                </c:pt>
                <c:pt idx="446">
                  <c:v>0.23542855691766701</c:v>
                </c:pt>
                <c:pt idx="447">
                  <c:v>0.234927023749817</c:v>
                </c:pt>
                <c:pt idx="448">
                  <c:v>0.23412076156859299</c:v>
                </c:pt>
                <c:pt idx="449">
                  <c:v>0.23371445621742401</c:v>
                </c:pt>
                <c:pt idx="450">
                  <c:v>0.233612879879632</c:v>
                </c:pt>
                <c:pt idx="451">
                  <c:v>0.23340972720404801</c:v>
                </c:pt>
                <c:pt idx="452">
                  <c:v>0.23331449938736701</c:v>
                </c:pt>
                <c:pt idx="453">
                  <c:v>0.23331449938736701</c:v>
                </c:pt>
                <c:pt idx="454">
                  <c:v>0.23300977037399101</c:v>
                </c:pt>
                <c:pt idx="455">
                  <c:v>0.23240031234723901</c:v>
                </c:pt>
                <c:pt idx="456">
                  <c:v>0.23170197502491799</c:v>
                </c:pt>
                <c:pt idx="457">
                  <c:v>0.23129566967374901</c:v>
                </c:pt>
                <c:pt idx="458">
                  <c:v>0.23089571284369401</c:v>
                </c:pt>
                <c:pt idx="459">
                  <c:v>0.23089571284369401</c:v>
                </c:pt>
                <c:pt idx="460">
                  <c:v>0.23059098383031601</c:v>
                </c:pt>
                <c:pt idx="461">
                  <c:v>0.23007675362024399</c:v>
                </c:pt>
                <c:pt idx="462">
                  <c:v>0.22967679679018699</c:v>
                </c:pt>
                <c:pt idx="463">
                  <c:v>0.22917526362234</c:v>
                </c:pt>
                <c:pt idx="464">
                  <c:v>0.228768958271171</c:v>
                </c:pt>
                <c:pt idx="465">
                  <c:v>0.22867373045448999</c:v>
                </c:pt>
                <c:pt idx="466">
                  <c:v>0.22817219728664201</c:v>
                </c:pt>
                <c:pt idx="467">
                  <c:v>0.22817219728664201</c:v>
                </c:pt>
                <c:pt idx="468">
                  <c:v>0.22756273925989001</c:v>
                </c:pt>
                <c:pt idx="469">
                  <c:v>0.22715643390872101</c:v>
                </c:pt>
                <c:pt idx="470">
                  <c:v>0.22706120609204</c:v>
                </c:pt>
                <c:pt idx="471">
                  <c:v>0.22715643390872101</c:v>
                </c:pt>
                <c:pt idx="472">
                  <c:v>0.22685170489534501</c:v>
                </c:pt>
                <c:pt idx="473">
                  <c:v>0.22614701905191201</c:v>
                </c:pt>
                <c:pt idx="474">
                  <c:v>0.22554390954627199</c:v>
                </c:pt>
                <c:pt idx="475">
                  <c:v>0.22523918053289599</c:v>
                </c:pt>
                <c:pt idx="476">
                  <c:v>0.22483922370283899</c:v>
                </c:pt>
                <c:pt idx="477">
                  <c:v>0.22453449468946299</c:v>
                </c:pt>
                <c:pt idx="478">
                  <c:v>0.22412818933829401</c:v>
                </c:pt>
                <c:pt idx="479">
                  <c:v>0.22453449468946299</c:v>
                </c:pt>
                <c:pt idx="480">
                  <c:v>0.223226699340389</c:v>
                </c:pt>
                <c:pt idx="481">
                  <c:v>0.223321927157068</c:v>
                </c:pt>
                <c:pt idx="482">
                  <c:v>0.22312512300259599</c:v>
                </c:pt>
                <c:pt idx="483">
                  <c:v>0.22352507983265299</c:v>
                </c:pt>
                <c:pt idx="484">
                  <c:v>0.22312512300259599</c:v>
                </c:pt>
                <c:pt idx="485">
                  <c:v>0.222921970327013</c:v>
                </c:pt>
                <c:pt idx="486">
                  <c:v>0.22211570814578699</c:v>
                </c:pt>
                <c:pt idx="487">
                  <c:v>0.221912555470204</c:v>
                </c:pt>
                <c:pt idx="488">
                  <c:v>0.221912555470204</c:v>
                </c:pt>
                <c:pt idx="489">
                  <c:v>0.221512598640147</c:v>
                </c:pt>
                <c:pt idx="490">
                  <c:v>0.22110629328897799</c:v>
                </c:pt>
                <c:pt idx="491">
                  <c:v>0.22080156427560199</c:v>
                </c:pt>
                <c:pt idx="492">
                  <c:v>0.22070633645892099</c:v>
                </c:pt>
                <c:pt idx="493">
                  <c:v>0.219189039913152</c:v>
                </c:pt>
                <c:pt idx="494">
                  <c:v>0.21908746357535899</c:v>
                </c:pt>
                <c:pt idx="495">
                  <c:v>0.21948742040541599</c:v>
                </c:pt>
                <c:pt idx="496">
                  <c:v>0.21959534526432101</c:v>
                </c:pt>
                <c:pt idx="497">
                  <c:v>0.21898588723756901</c:v>
                </c:pt>
                <c:pt idx="498">
                  <c:v>0.21898588723756901</c:v>
                </c:pt>
                <c:pt idx="499">
                  <c:v>0.218179625056343</c:v>
                </c:pt>
                <c:pt idx="500">
                  <c:v>0.218179625056343</c:v>
                </c:pt>
                <c:pt idx="501">
                  <c:v>0.21747493921291</c:v>
                </c:pt>
                <c:pt idx="502">
                  <c:v>0.21666232851057399</c:v>
                </c:pt>
                <c:pt idx="503">
                  <c:v>0.2164655243561</c:v>
                </c:pt>
                <c:pt idx="504">
                  <c:v>0.21687182970726901</c:v>
                </c:pt>
                <c:pt idx="505">
                  <c:v>0.21656710069389301</c:v>
                </c:pt>
                <c:pt idx="506">
                  <c:v>0.21656710069389301</c:v>
                </c:pt>
                <c:pt idx="507">
                  <c:v>0.216160795342724</c:v>
                </c:pt>
                <c:pt idx="508">
                  <c:v>0.21585606632934801</c:v>
                </c:pt>
                <c:pt idx="509">
                  <c:v>0.215049804148125</c:v>
                </c:pt>
                <c:pt idx="510">
                  <c:v>0.21485299999365101</c:v>
                </c:pt>
                <c:pt idx="511">
                  <c:v>0.21464984731806699</c:v>
                </c:pt>
                <c:pt idx="512">
                  <c:v>0.214345118304691</c:v>
                </c:pt>
                <c:pt idx="513">
                  <c:v>0.21454827098027501</c:v>
                </c:pt>
                <c:pt idx="514">
                  <c:v>0.21414831415021801</c:v>
                </c:pt>
                <c:pt idx="515">
                  <c:v>0.213342051968994</c:v>
                </c:pt>
                <c:pt idx="516">
                  <c:v>0.212631017604449</c:v>
                </c:pt>
                <c:pt idx="517">
                  <c:v>0.212326288591073</c:v>
                </c:pt>
                <c:pt idx="518">
                  <c:v>0.21242786492886601</c:v>
                </c:pt>
                <c:pt idx="519">
                  <c:v>0.212326288591073</c:v>
                </c:pt>
                <c:pt idx="520">
                  <c:v>0.211926331761016</c:v>
                </c:pt>
                <c:pt idx="521">
                  <c:v>0.211323222255375</c:v>
                </c:pt>
                <c:pt idx="522">
                  <c:v>0.211323222255375</c:v>
                </c:pt>
                <c:pt idx="523">
                  <c:v>0.21121529739647099</c:v>
                </c:pt>
                <c:pt idx="524">
                  <c:v>0.21101849324199901</c:v>
                </c:pt>
                <c:pt idx="525">
                  <c:v>0.210923265425318</c:v>
                </c:pt>
                <c:pt idx="526">
                  <c:v>0.21081534056641399</c:v>
                </c:pt>
                <c:pt idx="527">
                  <c:v>0.21040903521524701</c:v>
                </c:pt>
                <c:pt idx="528">
                  <c:v>0.21011700324409499</c:v>
                </c:pt>
                <c:pt idx="529">
                  <c:v>0.20971069789292601</c:v>
                </c:pt>
                <c:pt idx="530">
                  <c:v>0.20930439254175701</c:v>
                </c:pt>
                <c:pt idx="531">
                  <c:v>0.20900601204949301</c:v>
                </c:pt>
                <c:pt idx="532">
                  <c:v>0.208898087190588</c:v>
                </c:pt>
                <c:pt idx="533">
                  <c:v>0.20859970669832401</c:v>
                </c:pt>
                <c:pt idx="534">
                  <c:v>0.20859970669832401</c:v>
                </c:pt>
                <c:pt idx="535">
                  <c:v>0.20839655402274099</c:v>
                </c:pt>
                <c:pt idx="536">
                  <c:v>0.20789502085489101</c:v>
                </c:pt>
                <c:pt idx="537">
                  <c:v>0.20759029184151501</c:v>
                </c:pt>
                <c:pt idx="538">
                  <c:v>0.20708875867366699</c:v>
                </c:pt>
                <c:pt idx="539">
                  <c:v>0.20668245332249799</c:v>
                </c:pt>
                <c:pt idx="540">
                  <c:v>0.206479300646915</c:v>
                </c:pt>
                <c:pt idx="541">
                  <c:v>0.20618092015465</c:v>
                </c:pt>
                <c:pt idx="542">
                  <c:v>0.20597776747906499</c:v>
                </c:pt>
                <c:pt idx="543">
                  <c:v>0.205774614803482</c:v>
                </c:pt>
                <c:pt idx="544">
                  <c:v>0.20536830945231299</c:v>
                </c:pt>
                <c:pt idx="545">
                  <c:v>0.20496200410114401</c:v>
                </c:pt>
                <c:pt idx="546">
                  <c:v>0.20456204727108901</c:v>
                </c:pt>
                <c:pt idx="547">
                  <c:v>0.204460470933296</c:v>
                </c:pt>
                <c:pt idx="548">
                  <c:v>0.204365243116615</c:v>
                </c:pt>
                <c:pt idx="549">
                  <c:v>0.20456204727108901</c:v>
                </c:pt>
                <c:pt idx="550">
                  <c:v>0.204460470933296</c:v>
                </c:pt>
                <c:pt idx="551">
                  <c:v>0.20426366677882499</c:v>
                </c:pt>
                <c:pt idx="552">
                  <c:v>0.20325425192201599</c:v>
                </c:pt>
                <c:pt idx="553">
                  <c:v>0.20305109924643</c:v>
                </c:pt>
                <c:pt idx="554">
                  <c:v>0.20244798974079001</c:v>
                </c:pt>
                <c:pt idx="555">
                  <c:v>0.202041684389621</c:v>
                </c:pt>
                <c:pt idx="556">
                  <c:v>0.20194010805182999</c:v>
                </c:pt>
                <c:pt idx="557">
                  <c:v>0.201432226362869</c:v>
                </c:pt>
                <c:pt idx="558">
                  <c:v>0.201336998546188</c:v>
                </c:pt>
                <c:pt idx="559">
                  <c:v>0.201032269532812</c:v>
                </c:pt>
                <c:pt idx="560">
                  <c:v>0.20123542220839699</c:v>
                </c:pt>
                <c:pt idx="561">
                  <c:v>0.20073388904054701</c:v>
                </c:pt>
                <c:pt idx="562">
                  <c:v>0.19971812566262601</c:v>
                </c:pt>
                <c:pt idx="563">
                  <c:v>0.199622897845948</c:v>
                </c:pt>
                <c:pt idx="564">
                  <c:v>0.19971812566262601</c:v>
                </c:pt>
                <c:pt idx="565">
                  <c:v>0.19901343981919301</c:v>
                </c:pt>
                <c:pt idx="566">
                  <c:v>0.19871505932692901</c:v>
                </c:pt>
                <c:pt idx="567">
                  <c:v>0.198607134468027</c:v>
                </c:pt>
                <c:pt idx="568">
                  <c:v>0.198911863481403</c:v>
                </c:pt>
                <c:pt idx="569">
                  <c:v>0.198607134468027</c:v>
                </c:pt>
                <c:pt idx="570">
                  <c:v>0.19841033031355301</c:v>
                </c:pt>
                <c:pt idx="571">
                  <c:v>0.19770564447012001</c:v>
                </c:pt>
                <c:pt idx="572">
                  <c:v>0.19699461010557501</c:v>
                </c:pt>
                <c:pt idx="573">
                  <c:v>0.19668988109219901</c:v>
                </c:pt>
                <c:pt idx="574">
                  <c:v>0.19668988109219901</c:v>
                </c:pt>
                <c:pt idx="575">
                  <c:v>0.196493076937727</c:v>
                </c:pt>
                <c:pt idx="576">
                  <c:v>0.196188347924351</c:v>
                </c:pt>
                <c:pt idx="577">
                  <c:v>0.195883618910975</c:v>
                </c:pt>
                <c:pt idx="578">
                  <c:v>0.195483662080918</c:v>
                </c:pt>
                <c:pt idx="579">
                  <c:v>0.19498212891307001</c:v>
                </c:pt>
                <c:pt idx="580">
                  <c:v>0.19437267088631599</c:v>
                </c:pt>
                <c:pt idx="581">
                  <c:v>0.194175866731844</c:v>
                </c:pt>
                <c:pt idx="582">
                  <c:v>0.193769561380675</c:v>
                </c:pt>
                <c:pt idx="583">
                  <c:v>0.193464832367299</c:v>
                </c:pt>
                <c:pt idx="584">
                  <c:v>0.19326802821282801</c:v>
                </c:pt>
                <c:pt idx="585">
                  <c:v>0.19296329919945199</c:v>
                </c:pt>
                <c:pt idx="586">
                  <c:v>0.19286807138277101</c:v>
                </c:pt>
                <c:pt idx="587">
                  <c:v>0.19265857018607599</c:v>
                </c:pt>
                <c:pt idx="588">
                  <c:v>0.19225861335601899</c:v>
                </c:pt>
                <c:pt idx="589">
                  <c:v>0.19215703701822601</c:v>
                </c:pt>
                <c:pt idx="590">
                  <c:v>0.19145235117479301</c:v>
                </c:pt>
                <c:pt idx="591">
                  <c:v>0.19114762216141701</c:v>
                </c:pt>
                <c:pt idx="592">
                  <c:v>0.19023978364239999</c:v>
                </c:pt>
                <c:pt idx="593">
                  <c:v>0.18993505462902399</c:v>
                </c:pt>
                <c:pt idx="594">
                  <c:v>0.18953509779896699</c:v>
                </c:pt>
                <c:pt idx="595">
                  <c:v>0.18953509779896699</c:v>
                </c:pt>
                <c:pt idx="596">
                  <c:v>0.189331945123384</c:v>
                </c:pt>
                <c:pt idx="597">
                  <c:v>0.18882406343442201</c:v>
                </c:pt>
                <c:pt idx="598">
                  <c:v>0.18872883561774301</c:v>
                </c:pt>
                <c:pt idx="599">
                  <c:v>0.18812572611210299</c:v>
                </c:pt>
                <c:pt idx="600">
                  <c:v>0.18771942076093401</c:v>
                </c:pt>
                <c:pt idx="601">
                  <c:v>0.18721153907197199</c:v>
                </c:pt>
                <c:pt idx="602">
                  <c:v>0.186608429566332</c:v>
                </c:pt>
                <c:pt idx="603">
                  <c:v>0.186208472736275</c:v>
                </c:pt>
                <c:pt idx="604">
                  <c:v>0.185903743722899</c:v>
                </c:pt>
                <c:pt idx="605">
                  <c:v>0.18540221055505099</c:v>
                </c:pt>
                <c:pt idx="606">
                  <c:v>0.18499590520388201</c:v>
                </c:pt>
                <c:pt idx="607">
                  <c:v>0.18469117619050601</c:v>
                </c:pt>
                <c:pt idx="608">
                  <c:v>0.18408806668486599</c:v>
                </c:pt>
                <c:pt idx="609">
                  <c:v>0.18368176133369701</c:v>
                </c:pt>
                <c:pt idx="610">
                  <c:v>0.18337703232032099</c:v>
                </c:pt>
                <c:pt idx="611">
                  <c:v>0.182875499152473</c:v>
                </c:pt>
                <c:pt idx="612">
                  <c:v>0.18237396598462299</c:v>
                </c:pt>
                <c:pt idx="613">
                  <c:v>0.18237396598462299</c:v>
                </c:pt>
                <c:pt idx="614">
                  <c:v>0.18217081330904</c:v>
                </c:pt>
                <c:pt idx="615">
                  <c:v>0.181764507957871</c:v>
                </c:pt>
                <c:pt idx="616">
                  <c:v>0.181466127465607</c:v>
                </c:pt>
                <c:pt idx="617">
                  <c:v>0.18136455112781399</c:v>
                </c:pt>
                <c:pt idx="618">
                  <c:v>0.180456712608798</c:v>
                </c:pt>
                <c:pt idx="619">
                  <c:v>0.17995517944094799</c:v>
                </c:pt>
                <c:pt idx="620">
                  <c:v>0.17954887408978101</c:v>
                </c:pt>
                <c:pt idx="621">
                  <c:v>0.17904099240082</c:v>
                </c:pt>
                <c:pt idx="622">
                  <c:v>0.17843788289517901</c:v>
                </c:pt>
                <c:pt idx="623">
                  <c:v>0.178037926065122</c:v>
                </c:pt>
                <c:pt idx="624">
                  <c:v>0.17742846803837001</c:v>
                </c:pt>
                <c:pt idx="625">
                  <c:v>0.17723166388389899</c:v>
                </c:pt>
                <c:pt idx="626">
                  <c:v>0.17642540170267301</c:v>
                </c:pt>
                <c:pt idx="627">
                  <c:v>0.17571436733812801</c:v>
                </c:pt>
                <c:pt idx="628">
                  <c:v>0.174908105156904</c:v>
                </c:pt>
                <c:pt idx="629">
                  <c:v>0.174603376143528</c:v>
                </c:pt>
                <c:pt idx="630">
                  <c:v>0.174298647130152</c:v>
                </c:pt>
                <c:pt idx="631">
                  <c:v>0.17400661515899901</c:v>
                </c:pt>
                <c:pt idx="632">
                  <c:v>0.173600309807831</c:v>
                </c:pt>
                <c:pt idx="633">
                  <c:v>0.17309242811886899</c:v>
                </c:pt>
                <c:pt idx="634">
                  <c:v>0.17268612276770001</c:v>
                </c:pt>
                <c:pt idx="635">
                  <c:v>0.171784632769795</c:v>
                </c:pt>
                <c:pt idx="636">
                  <c:v>0.17137832741862899</c:v>
                </c:pt>
                <c:pt idx="637">
                  <c:v>0.17087679425077901</c:v>
                </c:pt>
                <c:pt idx="638">
                  <c:v>0.17017210840734601</c:v>
                </c:pt>
                <c:pt idx="639">
                  <c:v>0.16996260721065101</c:v>
                </c:pt>
                <c:pt idx="640">
                  <c:v>0.16966422671838599</c:v>
                </c:pt>
                <c:pt idx="641">
                  <c:v>0.169156345029425</c:v>
                </c:pt>
                <c:pt idx="642">
                  <c:v>0.16885161601604901</c:v>
                </c:pt>
                <c:pt idx="643">
                  <c:v>0.168451659185992</c:v>
                </c:pt>
                <c:pt idx="644">
                  <c:v>0.16754382066697501</c:v>
                </c:pt>
                <c:pt idx="645">
                  <c:v>0.167042287499128</c:v>
                </c:pt>
                <c:pt idx="646">
                  <c:v>0.16654075433127799</c:v>
                </c:pt>
                <c:pt idx="647">
                  <c:v>0.166032872642318</c:v>
                </c:pt>
                <c:pt idx="648">
                  <c:v>0.16542976313667801</c:v>
                </c:pt>
                <c:pt idx="649">
                  <c:v>0.164921881447716</c:v>
                </c:pt>
                <c:pt idx="650">
                  <c:v>0.16381723877422799</c:v>
                </c:pt>
                <c:pt idx="651">
                  <c:v>0.163207780747474</c:v>
                </c:pt>
                <c:pt idx="652">
                  <c:v>0.16280147539630699</c:v>
                </c:pt>
                <c:pt idx="653">
                  <c:v>0.16209678955287399</c:v>
                </c:pt>
                <c:pt idx="654">
                  <c:v>0.16129052737164801</c:v>
                </c:pt>
                <c:pt idx="655">
                  <c:v>0.16068741786600799</c:v>
                </c:pt>
                <c:pt idx="656">
                  <c:v>0.16028746103595101</c:v>
                </c:pt>
                <c:pt idx="657">
                  <c:v>0.15957642667140601</c:v>
                </c:pt>
                <c:pt idx="658">
                  <c:v>0.159481198854727</c:v>
                </c:pt>
                <c:pt idx="659">
                  <c:v>0.159176469841351</c:v>
                </c:pt>
                <c:pt idx="660">
                  <c:v>0.158770164490182</c:v>
                </c:pt>
                <c:pt idx="661">
                  <c:v>0.158065478646749</c:v>
                </c:pt>
                <c:pt idx="662">
                  <c:v>0.157456020619997</c:v>
                </c:pt>
                <c:pt idx="663">
                  <c:v>0.15664975843877099</c:v>
                </c:pt>
                <c:pt idx="664">
                  <c:v>0.15624345308760201</c:v>
                </c:pt>
                <c:pt idx="665">
                  <c:v>0.155341963089697</c:v>
                </c:pt>
                <c:pt idx="666">
                  <c:v>0.15493565773853099</c:v>
                </c:pt>
                <c:pt idx="667">
                  <c:v>0.154326199711776</c:v>
                </c:pt>
                <c:pt idx="668">
                  <c:v>0.15372943872724801</c:v>
                </c:pt>
                <c:pt idx="669">
                  <c:v>0.153323133376079</c:v>
                </c:pt>
                <c:pt idx="670">
                  <c:v>0.152713675349327</c:v>
                </c:pt>
                <c:pt idx="671">
                  <c:v>0.15201533802700801</c:v>
                </c:pt>
                <c:pt idx="672">
                  <c:v>0.151304303662463</c:v>
                </c:pt>
                <c:pt idx="673">
                  <c:v>0.15059961781903</c:v>
                </c:pt>
                <c:pt idx="674">
                  <c:v>0.150199660988972</c:v>
                </c:pt>
                <c:pt idx="675">
                  <c:v>0.149894931975596</c:v>
                </c:pt>
                <c:pt idx="676">
                  <c:v>0.149488626624427</c:v>
                </c:pt>
                <c:pt idx="677">
                  <c:v>0.14929182246995601</c:v>
                </c:pt>
                <c:pt idx="678">
                  <c:v>0.14848556028873</c:v>
                </c:pt>
                <c:pt idx="679">
                  <c:v>0.147876102261978</c:v>
                </c:pt>
                <c:pt idx="680">
                  <c:v>0.14726664423522601</c:v>
                </c:pt>
                <c:pt idx="681">
                  <c:v>0.14666353472958499</c:v>
                </c:pt>
                <c:pt idx="682">
                  <c:v>0.146060425223945</c:v>
                </c:pt>
                <c:pt idx="683">
                  <c:v>0.145457315718302</c:v>
                </c:pt>
                <c:pt idx="684">
                  <c:v>0.14474628135376</c:v>
                </c:pt>
                <c:pt idx="685">
                  <c:v>0.14424474818590999</c:v>
                </c:pt>
                <c:pt idx="686">
                  <c:v>0.14343848600468601</c:v>
                </c:pt>
                <c:pt idx="687">
                  <c:v>0.14313375699130801</c:v>
                </c:pt>
                <c:pt idx="688">
                  <c:v>0.14282902797793201</c:v>
                </c:pt>
                <c:pt idx="689">
                  <c:v>0.142327494810084</c:v>
                </c:pt>
                <c:pt idx="690">
                  <c:v>0.14152123262885799</c:v>
                </c:pt>
                <c:pt idx="691">
                  <c:v>0.14081654678542699</c:v>
                </c:pt>
                <c:pt idx="692">
                  <c:v>0.140619742630953</c:v>
                </c:pt>
                <c:pt idx="693">
                  <c:v>0.14041024143425801</c:v>
                </c:pt>
                <c:pt idx="694">
                  <c:v>0.13980078340750399</c:v>
                </c:pt>
                <c:pt idx="695">
                  <c:v>0.13879771707180899</c:v>
                </c:pt>
                <c:pt idx="696">
                  <c:v>0.13799145489058301</c:v>
                </c:pt>
                <c:pt idx="697">
                  <c:v>0.13759149806052601</c:v>
                </c:pt>
                <c:pt idx="698">
                  <c:v>0.13708361637156599</c:v>
                </c:pt>
                <c:pt idx="699">
                  <c:v>0.13627100566922901</c:v>
                </c:pt>
                <c:pt idx="700">
                  <c:v>0.13576947250138099</c:v>
                </c:pt>
                <c:pt idx="701">
                  <c:v>0.13506478665794799</c:v>
                </c:pt>
                <c:pt idx="702">
                  <c:v>0.13465848130677899</c:v>
                </c:pt>
                <c:pt idx="703">
                  <c:v>0.13436010081451499</c:v>
                </c:pt>
                <c:pt idx="704">
                  <c:v>0.13385221912555501</c:v>
                </c:pt>
                <c:pt idx="705">
                  <c:v>0.13324910961991501</c:v>
                </c:pt>
                <c:pt idx="706">
                  <c:v>0.13264600011427199</c:v>
                </c:pt>
                <c:pt idx="707">
                  <c:v>0.13193496574972699</c:v>
                </c:pt>
                <c:pt idx="708">
                  <c:v>0.13153500891967301</c:v>
                </c:pt>
                <c:pt idx="709">
                  <c:v>0.13123662842740799</c:v>
                </c:pt>
                <c:pt idx="710">
                  <c:v>0.130728746738447</c:v>
                </c:pt>
                <c:pt idx="711">
                  <c:v>0.13002406089501301</c:v>
                </c:pt>
                <c:pt idx="712">
                  <c:v>0.12941460286826101</c:v>
                </c:pt>
                <c:pt idx="713">
                  <c:v>0.12881149336262099</c:v>
                </c:pt>
                <c:pt idx="714">
                  <c:v>0.12840518801145201</c:v>
                </c:pt>
                <c:pt idx="715">
                  <c:v>0.128208383856981</c:v>
                </c:pt>
                <c:pt idx="716">
                  <c:v>0.12770685068913301</c:v>
                </c:pt>
                <c:pt idx="717">
                  <c:v>0.12709739266237899</c:v>
                </c:pt>
                <c:pt idx="718">
                  <c:v>0.126494283156738</c:v>
                </c:pt>
                <c:pt idx="719">
                  <c:v>0.125884825129986</c:v>
                </c:pt>
                <c:pt idx="720">
                  <c:v>0.125484868299929</c:v>
                </c:pt>
                <c:pt idx="721">
                  <c:v>0.124875410273177</c:v>
                </c:pt>
                <c:pt idx="722">
                  <c:v>0.124678606118705</c:v>
                </c:pt>
                <c:pt idx="723">
                  <c:v>0.124373877105329</c:v>
                </c:pt>
                <c:pt idx="724">
                  <c:v>0.123770767599687</c:v>
                </c:pt>
                <c:pt idx="725">
                  <c:v>0.123066081756256</c:v>
                </c:pt>
                <c:pt idx="726">
                  <c:v>0.122456623729501</c:v>
                </c:pt>
                <c:pt idx="727">
                  <c:v>0.12205031837833499</c:v>
                </c:pt>
                <c:pt idx="728">
                  <c:v>0.12145355739380601</c:v>
                </c:pt>
                <c:pt idx="729">
                  <c:v>0.12064729521258</c:v>
                </c:pt>
                <c:pt idx="730">
                  <c:v>0.120037837185828</c:v>
                </c:pt>
                <c:pt idx="731">
                  <c:v>0.119733108172452</c:v>
                </c:pt>
                <c:pt idx="732">
                  <c:v>0.11963153183465899</c:v>
                </c:pt>
                <c:pt idx="733">
                  <c:v>0.11923157500460201</c:v>
                </c:pt>
                <c:pt idx="734">
                  <c:v>0.118825269653433</c:v>
                </c:pt>
                <c:pt idx="735">
                  <c:v>0.118120583810002</c:v>
                </c:pt>
                <c:pt idx="736">
                  <c:v>0.11751747430436001</c:v>
                </c:pt>
                <c:pt idx="737">
                  <c:v>0.116812788460929</c:v>
                </c:pt>
                <c:pt idx="738">
                  <c:v>0.116101754096384</c:v>
                </c:pt>
                <c:pt idx="739">
                  <c:v>0.115600220928534</c:v>
                </c:pt>
                <c:pt idx="740">
                  <c:v>0.11499076290178201</c:v>
                </c:pt>
                <c:pt idx="741">
                  <c:v>0.11448922973393399</c:v>
                </c:pt>
                <c:pt idx="742">
                  <c:v>0.114184500720558</c:v>
                </c:pt>
                <c:pt idx="743">
                  <c:v>0.113479814877125</c:v>
                </c:pt>
                <c:pt idx="744">
                  <c:v>0.113073509525956</c:v>
                </c:pt>
                <c:pt idx="745">
                  <c:v>0.112470400020316</c:v>
                </c:pt>
                <c:pt idx="746">
                  <c:v>0.111968866852466</c:v>
                </c:pt>
                <c:pt idx="747">
                  <c:v>0.11166413783909</c:v>
                </c:pt>
                <c:pt idx="748">
                  <c:v>0.111264181009035</c:v>
                </c:pt>
                <c:pt idx="749">
                  <c:v>0.11085787565786601</c:v>
                </c:pt>
                <c:pt idx="750">
                  <c:v>0.11034999396890401</c:v>
                </c:pt>
                <c:pt idx="751">
                  <c:v>0.10984846080105699</c:v>
                </c:pt>
                <c:pt idx="752">
                  <c:v>0.10914377495762401</c:v>
                </c:pt>
                <c:pt idx="753">
                  <c:v>0.108540665451983</c:v>
                </c:pt>
                <c:pt idx="754">
                  <c:v>0.107829631087438</c:v>
                </c:pt>
                <c:pt idx="755">
                  <c:v>0.107328097919589</c:v>
                </c:pt>
                <c:pt idx="756">
                  <c:v>0.106718639892836</c:v>
                </c:pt>
                <c:pt idx="757">
                  <c:v>0.106217106724989</c:v>
                </c:pt>
                <c:pt idx="758">
                  <c:v>0.10560764869823699</c:v>
                </c:pt>
                <c:pt idx="759">
                  <c:v>0.104801386517011</c:v>
                </c:pt>
                <c:pt idx="760">
                  <c:v>0.104096700673577</c:v>
                </c:pt>
                <c:pt idx="761">
                  <c:v>0.10369039532240901</c:v>
                </c:pt>
                <c:pt idx="762">
                  <c:v>0.103290438492354</c:v>
                </c:pt>
                <c:pt idx="763">
                  <c:v>0.102884133141185</c:v>
                </c:pt>
                <c:pt idx="764">
                  <c:v>0.10248417631112799</c:v>
                </c:pt>
                <c:pt idx="765">
                  <c:v>0.101785838988806</c:v>
                </c:pt>
                <c:pt idx="766">
                  <c:v>0.101576337792111</c:v>
                </c:pt>
                <c:pt idx="767">
                  <c:v>0.10137953363764</c:v>
                </c:pt>
                <c:pt idx="768">
                  <c:v>0.100770075610885</c:v>
                </c:pt>
                <c:pt idx="769">
                  <c:v>9.9868585612980801E-2</c:v>
                </c:pt>
                <c:pt idx="770">
                  <c:v>9.9157551248435796E-2</c:v>
                </c:pt>
                <c:pt idx="771">
                  <c:v>9.8452865405002796E-2</c:v>
                </c:pt>
                <c:pt idx="772">
                  <c:v>9.7849755899362303E-2</c:v>
                </c:pt>
                <c:pt idx="773">
                  <c:v>9.7443450548195698E-2</c:v>
                </c:pt>
                <c:pt idx="774">
                  <c:v>9.7240297872610099E-2</c:v>
                </c:pt>
                <c:pt idx="775">
                  <c:v>9.6935568859234003E-2</c:v>
                </c:pt>
                <c:pt idx="776">
                  <c:v>9.6332459353593705E-2</c:v>
                </c:pt>
                <c:pt idx="777">
                  <c:v>9.5627773510160594E-2</c:v>
                </c:pt>
                <c:pt idx="778">
                  <c:v>9.4923087666727399E-2</c:v>
                </c:pt>
                <c:pt idx="779">
                  <c:v>9.3812096472127599E-2</c:v>
                </c:pt>
                <c:pt idx="780">
                  <c:v>9.2904257953108901E-2</c:v>
                </c:pt>
                <c:pt idx="781">
                  <c:v>9.2701105277525606E-2</c:v>
                </c:pt>
                <c:pt idx="782">
                  <c:v>9.1894843096299694E-2</c:v>
                </c:pt>
                <c:pt idx="783">
                  <c:v>9.1088580915076003E-2</c:v>
                </c:pt>
                <c:pt idx="784">
                  <c:v>9.0580699226114295E-2</c:v>
                </c:pt>
                <c:pt idx="785">
                  <c:v>9.0485471409435594E-2</c:v>
                </c:pt>
                <c:pt idx="786">
                  <c:v>9.0485471409435594E-2</c:v>
                </c:pt>
                <c:pt idx="787">
                  <c:v>8.8968174863664803E-2</c:v>
                </c:pt>
                <c:pt idx="788">
                  <c:v>8.7552454655689005E-2</c:v>
                </c:pt>
                <c:pt idx="789">
                  <c:v>8.5635201279861003E-2</c:v>
                </c:pt>
                <c:pt idx="790">
                  <c:v>8.6244659306615401E-2</c:v>
                </c:pt>
                <c:pt idx="791">
                  <c:v>8.6746192474462996E-2</c:v>
                </c:pt>
                <c:pt idx="792">
                  <c:v>8.5939930293237099E-2</c:v>
                </c:pt>
                <c:pt idx="793">
                  <c:v>8.5844702476558302E-2</c:v>
                </c:pt>
                <c:pt idx="794">
                  <c:v>8.5343169308708403E-2</c:v>
                </c:pt>
                <c:pt idx="795">
                  <c:v>8.4022676917411401E-2</c:v>
                </c:pt>
                <c:pt idx="796">
                  <c:v>8.3622720087356495E-2</c:v>
                </c:pt>
                <c:pt idx="797">
                  <c:v>8.2911685722811601E-2</c:v>
                </c:pt>
                <c:pt idx="798">
                  <c:v>8.1908619387114107E-2</c:v>
                </c:pt>
                <c:pt idx="799">
                  <c:v>8.1299161360361999E-2</c:v>
                </c:pt>
                <c:pt idx="800">
                  <c:v>8.1000780868097699E-2</c:v>
                </c:pt>
                <c:pt idx="801">
                  <c:v>8.0492899179136004E-2</c:v>
                </c:pt>
                <c:pt idx="802">
                  <c:v>7.9991366011288395E-2</c:v>
                </c:pt>
                <c:pt idx="803">
                  <c:v>7.9686636997910107E-2</c:v>
                </c:pt>
                <c:pt idx="804">
                  <c:v>7.9185103830062498E-2</c:v>
                </c:pt>
                <c:pt idx="805">
                  <c:v>7.8074112635460505E-2</c:v>
                </c:pt>
                <c:pt idx="806">
                  <c:v>7.6963121440860705E-2</c:v>
                </c:pt>
                <c:pt idx="807">
                  <c:v>7.6664740948596405E-2</c:v>
                </c:pt>
                <c:pt idx="808">
                  <c:v>7.6360011935220407E-2</c:v>
                </c:pt>
                <c:pt idx="809">
                  <c:v>7.5655326091787101E-2</c:v>
                </c:pt>
                <c:pt idx="810">
                  <c:v>7.4747487572770693E-2</c:v>
                </c:pt>
                <c:pt idx="811">
                  <c:v>7.3941225391544796E-2</c:v>
                </c:pt>
                <c:pt idx="812">
                  <c:v>7.3738072715961597E-2</c:v>
                </c:pt>
                <c:pt idx="813">
                  <c:v>7.36364963781687E-2</c:v>
                </c:pt>
                <c:pt idx="814">
                  <c:v>7.2735006380264103E-2</c:v>
                </c:pt>
                <c:pt idx="815">
                  <c:v>7.1516090326757403E-2</c:v>
                </c:pt>
                <c:pt idx="816">
                  <c:v>7.1014557158909905E-2</c:v>
                </c:pt>
                <c:pt idx="817">
                  <c:v>7.0912980821117105E-2</c:v>
                </c:pt>
                <c:pt idx="818">
                  <c:v>7.0106718639893401E-2</c:v>
                </c:pt>
                <c:pt idx="819">
                  <c:v>6.9497260613139003E-2</c:v>
                </c:pt>
                <c:pt idx="820">
                  <c:v>6.8995727445291394E-2</c:v>
                </c:pt>
                <c:pt idx="821">
                  <c:v>6.8291041601858296E-2</c:v>
                </c:pt>
                <c:pt idx="822">
                  <c:v>6.7687932096217804E-2</c:v>
                </c:pt>
                <c:pt idx="823">
                  <c:v>6.6983246252784706E-2</c:v>
                </c:pt>
                <c:pt idx="824">
                  <c:v>6.5567526044806701E-2</c:v>
                </c:pt>
                <c:pt idx="825">
                  <c:v>6.4659687525790197E-2</c:v>
                </c:pt>
                <c:pt idx="826">
                  <c:v>6.4659687525790197E-2</c:v>
                </c:pt>
                <c:pt idx="827">
                  <c:v>6.4354958512414101E-2</c:v>
                </c:pt>
                <c:pt idx="828">
                  <c:v>6.3243967317812094E-2</c:v>
                </c:pt>
                <c:pt idx="829">
                  <c:v>6.2240900982116897E-2</c:v>
                </c:pt>
                <c:pt idx="830">
                  <c:v>6.2342477319907399E-2</c:v>
                </c:pt>
                <c:pt idx="831">
                  <c:v>6.1936171968740801E-2</c:v>
                </c:pt>
                <c:pt idx="832">
                  <c:v>6.0520451760762699E-2</c:v>
                </c:pt>
                <c:pt idx="833">
                  <c:v>5.9917342255122401E-2</c:v>
                </c:pt>
                <c:pt idx="834">
                  <c:v>5.9314232749481902E-2</c:v>
                </c:pt>
                <c:pt idx="835">
                  <c:v>5.8209590075991698E-2</c:v>
                </c:pt>
                <c:pt idx="836">
                  <c:v>5.7904861062615602E-2</c:v>
                </c:pt>
                <c:pt idx="837">
                  <c:v>5.7498555711446797E-2</c:v>
                </c:pt>
                <c:pt idx="838">
                  <c:v>5.6793869868013602E-2</c:v>
                </c:pt>
                <c:pt idx="839">
                  <c:v>5.5682878673413802E-2</c:v>
                </c:pt>
                <c:pt idx="840">
                  <c:v>5.50797691677712E-2</c:v>
                </c:pt>
                <c:pt idx="841">
                  <c:v>5.4571887478811802E-2</c:v>
                </c:pt>
                <c:pt idx="842">
                  <c:v>5.4273506986547503E-2</c:v>
                </c:pt>
                <c:pt idx="843">
                  <c:v>5.3765625297585898E-2</c:v>
                </c:pt>
                <c:pt idx="844">
                  <c:v>5.3162515791945503E-2</c:v>
                </c:pt>
                <c:pt idx="845">
                  <c:v>5.2153100935136303E-2</c:v>
                </c:pt>
                <c:pt idx="846">
                  <c:v>5.1245262416119798E-2</c:v>
                </c:pt>
                <c:pt idx="847">
                  <c:v>5.0331075375991602E-2</c:v>
                </c:pt>
                <c:pt idx="848">
                  <c:v>4.95248131947656E-2</c:v>
                </c:pt>
                <c:pt idx="849">
                  <c:v>4.8928052210237001E-2</c:v>
                </c:pt>
                <c:pt idx="850">
                  <c:v>4.8217017845692101E-2</c:v>
                </c:pt>
                <c:pt idx="851">
                  <c:v>4.7315527847787503E-2</c:v>
                </c:pt>
                <c:pt idx="852">
                  <c:v>4.6909222496618497E-2</c:v>
                </c:pt>
                <c:pt idx="853">
                  <c:v>4.6299764469866403E-2</c:v>
                </c:pt>
                <c:pt idx="854">
                  <c:v>4.5798231302018801E-2</c:v>
                </c:pt>
                <c:pt idx="855">
                  <c:v>4.5398274471961798E-2</c:v>
                </c:pt>
                <c:pt idx="856">
                  <c:v>4.4592012290735797E-2</c:v>
                </c:pt>
                <c:pt idx="857">
                  <c:v>4.4084130601776399E-2</c:v>
                </c:pt>
                <c:pt idx="858">
                  <c:v>4.3481021096136101E-2</c:v>
                </c:pt>
                <c:pt idx="859">
                  <c:v>4.2573182577119603E-2</c:v>
                </c:pt>
                <c:pt idx="860">
                  <c:v>4.1658995536989103E-2</c:v>
                </c:pt>
                <c:pt idx="861">
                  <c:v>4.0960658214667697E-2</c:v>
                </c:pt>
                <c:pt idx="862">
                  <c:v>4.0046471174539501E-2</c:v>
                </c:pt>
                <c:pt idx="863">
                  <c:v>3.9544938006691899E-2</c:v>
                </c:pt>
                <c:pt idx="864">
                  <c:v>3.8935479979937501E-2</c:v>
                </c:pt>
                <c:pt idx="865">
                  <c:v>3.8237142657618399E-2</c:v>
                </c:pt>
                <c:pt idx="866">
                  <c:v>3.7627684630866201E-2</c:v>
                </c:pt>
                <c:pt idx="867">
                  <c:v>3.7024575125223502E-2</c:v>
                </c:pt>
                <c:pt idx="868">
                  <c:v>3.6015160268414302E-2</c:v>
                </c:pt>
                <c:pt idx="869">
                  <c:v>3.5405702241662201E-2</c:v>
                </c:pt>
                <c:pt idx="870">
                  <c:v>3.4802592736021799E-2</c:v>
                </c:pt>
                <c:pt idx="871">
                  <c:v>3.3901102738117098E-2</c:v>
                </c:pt>
                <c:pt idx="872">
                  <c:v>3.3596373724741002E-2</c:v>
                </c:pt>
                <c:pt idx="873">
                  <c:v>3.2688535205724602E-2</c:v>
                </c:pt>
                <c:pt idx="874">
                  <c:v>3.19838493622914E-2</c:v>
                </c:pt>
                <c:pt idx="875">
                  <c:v>3.1177587181065499E-2</c:v>
                </c:pt>
                <c:pt idx="876">
                  <c:v>3.0263400140937199E-2</c:v>
                </c:pt>
                <c:pt idx="877">
                  <c:v>2.95650628186158E-2</c:v>
                </c:pt>
                <c:pt idx="878">
                  <c:v>2.8854028454070899E-2</c:v>
                </c:pt>
                <c:pt idx="879">
                  <c:v>2.79398414139427E-2</c:v>
                </c:pt>
                <c:pt idx="880">
                  <c:v>2.7241504091621301E-2</c:v>
                </c:pt>
                <c:pt idx="881">
                  <c:v>2.6536818248188099E-2</c:v>
                </c:pt>
                <c:pt idx="882">
                  <c:v>2.5825783883643198E-2</c:v>
                </c:pt>
                <c:pt idx="883">
                  <c:v>2.5324250715795599E-2</c:v>
                </c:pt>
                <c:pt idx="884">
                  <c:v>2.4714792689043402E-2</c:v>
                </c:pt>
                <c:pt idx="885">
                  <c:v>2.40101068456103E-2</c:v>
                </c:pt>
                <c:pt idx="886">
                  <c:v>2.3203844664384399E-2</c:v>
                </c:pt>
                <c:pt idx="887">
                  <c:v>2.2194429807575099E-2</c:v>
                </c:pt>
                <c:pt idx="888">
                  <c:v>2.1591320301934801E-2</c:v>
                </c:pt>
                <c:pt idx="889">
                  <c:v>2.1083438612975399E-2</c:v>
                </c:pt>
                <c:pt idx="890">
                  <c:v>2.03787527695421E-2</c:v>
                </c:pt>
                <c:pt idx="891">
                  <c:v>1.9572490588316199E-2</c:v>
                </c:pt>
                <c:pt idx="892">
                  <c:v>1.84614993937166E-2</c:v>
                </c:pt>
                <c:pt idx="893">
                  <c:v>1.7655237212490599E-2</c:v>
                </c:pt>
                <c:pt idx="894">
                  <c:v>1.7153704044643E-2</c:v>
                </c:pt>
                <c:pt idx="895">
                  <c:v>1.6544246017890799E-2</c:v>
                </c:pt>
                <c:pt idx="896">
                  <c:v>1.5941136512250501E-2</c:v>
                </c:pt>
                <c:pt idx="897">
                  <c:v>1.5331678485496001E-2</c:v>
                </c:pt>
                <c:pt idx="898">
                  <c:v>1.46333411631769E-2</c:v>
                </c:pt>
                <c:pt idx="899">
                  <c:v>1.38207304608392E-2</c:v>
                </c:pt>
                <c:pt idx="900">
                  <c:v>1.28176641251417E-2</c:v>
                </c:pt>
                <c:pt idx="901">
                  <c:v>1.23161309572941E-2</c:v>
                </c:pt>
                <c:pt idx="902">
                  <c:v>1.1509868776068201E-2</c:v>
                </c:pt>
                <c:pt idx="903">
                  <c:v>1.0900410749315999E-2</c:v>
                </c:pt>
                <c:pt idx="904">
                  <c:v>1.00941485680901E-2</c:v>
                </c:pt>
                <c:pt idx="905">
                  <c:v>9.3831142035452099E-3</c:v>
                </c:pt>
                <c:pt idx="906">
                  <c:v>8.48162420564047E-3</c:v>
                </c:pt>
                <c:pt idx="907">
                  <c:v>7.5737856866240402E-3</c:v>
                </c:pt>
                <c:pt idx="908">
                  <c:v>6.8627513220791397E-3</c:v>
                </c:pt>
                <c:pt idx="909">
                  <c:v>6.15806547864595E-3</c:v>
                </c:pt>
                <c:pt idx="910">
                  <c:v>5.2502269596295097E-3</c:v>
                </c:pt>
                <c:pt idx="911">
                  <c:v>4.2408121028202402E-3</c:v>
                </c:pt>
                <c:pt idx="912">
                  <c:v>3.5361262593870402E-3</c:v>
                </c:pt>
                <c:pt idx="913">
                  <c:v>3.0282445704277201E-3</c:v>
                </c:pt>
                <c:pt idx="914">
                  <c:v>2.5267114025778799E-3</c:v>
                </c:pt>
                <c:pt idx="915">
                  <c:v>1.72044922135417E-3</c:v>
                </c:pt>
                <c:pt idx="916">
                  <c:v>8.1261070233773502E-4</c:v>
                </c:pt>
                <c:pt idx="917">
                  <c:v>0</c:v>
                </c:pt>
              </c:numCache>
            </c:numRef>
          </c:yVal>
          <c:smooth val="1"/>
          <c:extLst xmlns:c16r2="http://schemas.microsoft.com/office/drawing/2015/06/chart">
            <c:ext xmlns:c16="http://schemas.microsoft.com/office/drawing/2014/chart" uri="{C3380CC4-5D6E-409C-BE32-E72D297353CC}">
              <c16:uniqueId val="{00000000-B408-BA43-A6AA-5FB26DA354BB}"/>
            </c:ext>
          </c:extLst>
        </c:ser>
        <c:ser>
          <c:idx val="3"/>
          <c:order val="1"/>
          <c:tx>
            <c:v>OH</c:v>
          </c:tx>
          <c:spPr>
            <a:ln w="19050" cap="rnd">
              <a:solidFill>
                <a:schemeClr val="accent4"/>
              </a:solidFill>
              <a:round/>
            </a:ln>
            <a:effectLst/>
          </c:spPr>
          <c:marker>
            <c:symbol val="none"/>
          </c:marker>
          <c:xVal>
            <c:numRef>
              <c:f>'OAT Husk'!$N$6:$N$923</c:f>
              <c:numCache>
                <c:formatCode>General</c:formatCode>
                <c:ptCount val="918"/>
                <c:pt idx="0">
                  <c:v>299.82499999999999</c:v>
                </c:pt>
                <c:pt idx="1">
                  <c:v>300.40199999999982</c:v>
                </c:pt>
                <c:pt idx="2">
                  <c:v>301.02</c:v>
                </c:pt>
                <c:pt idx="3">
                  <c:v>301.66500000000002</c:v>
                </c:pt>
                <c:pt idx="4">
                  <c:v>302.33100000000002</c:v>
                </c:pt>
                <c:pt idx="5">
                  <c:v>303.00299999999999</c:v>
                </c:pt>
                <c:pt idx="6">
                  <c:v>303.68</c:v>
                </c:pt>
                <c:pt idx="7">
                  <c:v>304.35399999999993</c:v>
                </c:pt>
                <c:pt idx="8">
                  <c:v>305.02</c:v>
                </c:pt>
                <c:pt idx="9">
                  <c:v>305.68</c:v>
                </c:pt>
                <c:pt idx="10">
                  <c:v>306.34000000000009</c:v>
                </c:pt>
                <c:pt idx="11">
                  <c:v>307.00299999999999</c:v>
                </c:pt>
                <c:pt idx="12">
                  <c:v>307.65899999999999</c:v>
                </c:pt>
                <c:pt idx="13">
                  <c:v>308.31400000000002</c:v>
                </c:pt>
                <c:pt idx="14">
                  <c:v>308.97099999999978</c:v>
                </c:pt>
                <c:pt idx="15">
                  <c:v>309.637</c:v>
                </c:pt>
                <c:pt idx="16">
                  <c:v>310.30799999999999</c:v>
                </c:pt>
                <c:pt idx="17">
                  <c:v>310.97599999999977</c:v>
                </c:pt>
                <c:pt idx="18">
                  <c:v>311.64100000000002</c:v>
                </c:pt>
                <c:pt idx="19">
                  <c:v>312.30799999999999</c:v>
                </c:pt>
                <c:pt idx="20">
                  <c:v>312.97000000000003</c:v>
                </c:pt>
                <c:pt idx="21">
                  <c:v>313.63600000000002</c:v>
                </c:pt>
                <c:pt idx="22">
                  <c:v>314.31</c:v>
                </c:pt>
                <c:pt idx="23">
                  <c:v>314.98599999999982</c:v>
                </c:pt>
                <c:pt idx="24">
                  <c:v>315.66000000000003</c:v>
                </c:pt>
                <c:pt idx="25">
                  <c:v>316.33699999999982</c:v>
                </c:pt>
                <c:pt idx="26">
                  <c:v>317.02199999999982</c:v>
                </c:pt>
                <c:pt idx="27">
                  <c:v>317.70999999999992</c:v>
                </c:pt>
                <c:pt idx="28">
                  <c:v>318.39999999999992</c:v>
                </c:pt>
                <c:pt idx="29">
                  <c:v>319.09300000000002</c:v>
                </c:pt>
                <c:pt idx="30">
                  <c:v>319.77800000000002</c:v>
                </c:pt>
                <c:pt idx="31">
                  <c:v>320.46600000000001</c:v>
                </c:pt>
                <c:pt idx="32">
                  <c:v>321.15600000000001</c:v>
                </c:pt>
                <c:pt idx="33">
                  <c:v>321.84399999999999</c:v>
                </c:pt>
                <c:pt idx="34">
                  <c:v>322.53399999999982</c:v>
                </c:pt>
                <c:pt idx="35">
                  <c:v>323.22899999999981</c:v>
                </c:pt>
                <c:pt idx="36">
                  <c:v>323.92700000000002</c:v>
                </c:pt>
                <c:pt idx="37">
                  <c:v>324.62400000000002</c:v>
                </c:pt>
                <c:pt idx="38">
                  <c:v>325.32799999999992</c:v>
                </c:pt>
                <c:pt idx="39">
                  <c:v>326.03099999999978</c:v>
                </c:pt>
                <c:pt idx="40">
                  <c:v>326.74</c:v>
                </c:pt>
                <c:pt idx="41">
                  <c:v>327.44600000000003</c:v>
                </c:pt>
                <c:pt idx="42">
                  <c:v>328.14800000000002</c:v>
                </c:pt>
                <c:pt idx="43">
                  <c:v>328.85199999999992</c:v>
                </c:pt>
                <c:pt idx="44">
                  <c:v>329.55599999999993</c:v>
                </c:pt>
                <c:pt idx="45">
                  <c:v>330.25900000000001</c:v>
                </c:pt>
                <c:pt idx="46">
                  <c:v>330.96300000000002</c:v>
                </c:pt>
                <c:pt idx="47">
                  <c:v>331.66300000000001</c:v>
                </c:pt>
                <c:pt idx="48">
                  <c:v>332.36200000000002</c:v>
                </c:pt>
                <c:pt idx="49">
                  <c:v>333.06099999999992</c:v>
                </c:pt>
                <c:pt idx="50">
                  <c:v>333.76400000000001</c:v>
                </c:pt>
                <c:pt idx="51">
                  <c:v>334.46699999999981</c:v>
                </c:pt>
                <c:pt idx="52">
                  <c:v>335.17399999999992</c:v>
                </c:pt>
                <c:pt idx="53">
                  <c:v>335.88600000000002</c:v>
                </c:pt>
                <c:pt idx="54">
                  <c:v>336.60300000000001</c:v>
                </c:pt>
                <c:pt idx="55">
                  <c:v>337.322</c:v>
                </c:pt>
                <c:pt idx="56">
                  <c:v>338.03399999999982</c:v>
                </c:pt>
                <c:pt idx="57">
                  <c:v>338.74400000000009</c:v>
                </c:pt>
                <c:pt idx="58">
                  <c:v>339.45799999999991</c:v>
                </c:pt>
                <c:pt idx="59">
                  <c:v>340.17399999999992</c:v>
                </c:pt>
                <c:pt idx="60">
                  <c:v>340.89</c:v>
                </c:pt>
                <c:pt idx="61">
                  <c:v>341.60199999999992</c:v>
                </c:pt>
                <c:pt idx="62">
                  <c:v>342.31299999999999</c:v>
                </c:pt>
                <c:pt idx="63">
                  <c:v>343.02100000000002</c:v>
                </c:pt>
                <c:pt idx="64">
                  <c:v>343.7269999999998</c:v>
                </c:pt>
                <c:pt idx="65">
                  <c:v>344.43499999999977</c:v>
                </c:pt>
                <c:pt idx="66">
                  <c:v>345.14499999999998</c:v>
                </c:pt>
                <c:pt idx="67">
                  <c:v>345.85899999999992</c:v>
                </c:pt>
                <c:pt idx="68">
                  <c:v>346.572</c:v>
                </c:pt>
                <c:pt idx="69">
                  <c:v>347.29</c:v>
                </c:pt>
                <c:pt idx="70">
                  <c:v>348.012</c:v>
                </c:pt>
                <c:pt idx="71">
                  <c:v>348.73399999999981</c:v>
                </c:pt>
                <c:pt idx="72">
                  <c:v>349.45799999999991</c:v>
                </c:pt>
                <c:pt idx="73">
                  <c:v>350.17700000000002</c:v>
                </c:pt>
                <c:pt idx="74">
                  <c:v>350.89400000000001</c:v>
                </c:pt>
                <c:pt idx="75">
                  <c:v>351.61099999999999</c:v>
                </c:pt>
                <c:pt idx="76">
                  <c:v>352.32600000000002</c:v>
                </c:pt>
                <c:pt idx="77">
                  <c:v>353.04500000000002</c:v>
                </c:pt>
                <c:pt idx="78">
                  <c:v>353.76799999999997</c:v>
                </c:pt>
                <c:pt idx="79">
                  <c:v>354.49200000000002</c:v>
                </c:pt>
                <c:pt idx="80">
                  <c:v>355.21499999999997</c:v>
                </c:pt>
                <c:pt idx="81">
                  <c:v>355.93799999999982</c:v>
                </c:pt>
                <c:pt idx="82">
                  <c:v>356.66500000000002</c:v>
                </c:pt>
                <c:pt idx="83">
                  <c:v>357.39100000000002</c:v>
                </c:pt>
                <c:pt idx="84">
                  <c:v>358.11599999999999</c:v>
                </c:pt>
                <c:pt idx="85">
                  <c:v>358.83699999999982</c:v>
                </c:pt>
                <c:pt idx="86">
                  <c:v>359.553</c:v>
                </c:pt>
                <c:pt idx="87">
                  <c:v>360.26499999999999</c:v>
                </c:pt>
                <c:pt idx="88">
                  <c:v>360.97399999999982</c:v>
                </c:pt>
                <c:pt idx="89">
                  <c:v>361.68</c:v>
                </c:pt>
                <c:pt idx="90">
                  <c:v>362.38099999999991</c:v>
                </c:pt>
                <c:pt idx="91">
                  <c:v>363.07900000000001</c:v>
                </c:pt>
                <c:pt idx="92">
                  <c:v>363.78199999999981</c:v>
                </c:pt>
                <c:pt idx="93">
                  <c:v>364.48399999999981</c:v>
                </c:pt>
                <c:pt idx="94">
                  <c:v>365.18599999999998</c:v>
                </c:pt>
                <c:pt idx="95">
                  <c:v>365.88900000000001</c:v>
                </c:pt>
                <c:pt idx="96">
                  <c:v>366.59</c:v>
                </c:pt>
                <c:pt idx="97">
                  <c:v>367.28699999999998</c:v>
                </c:pt>
                <c:pt idx="98">
                  <c:v>367.9869999999998</c:v>
                </c:pt>
                <c:pt idx="99">
                  <c:v>368.69200000000001</c:v>
                </c:pt>
                <c:pt idx="100">
                  <c:v>369.39400000000001</c:v>
                </c:pt>
                <c:pt idx="101">
                  <c:v>370.09199999999981</c:v>
                </c:pt>
                <c:pt idx="102">
                  <c:v>370.78699999999998</c:v>
                </c:pt>
                <c:pt idx="103">
                  <c:v>371.47899999999981</c:v>
                </c:pt>
                <c:pt idx="104">
                  <c:v>372.173</c:v>
                </c:pt>
                <c:pt idx="105">
                  <c:v>372.86900000000009</c:v>
                </c:pt>
                <c:pt idx="106">
                  <c:v>373.56599999999997</c:v>
                </c:pt>
                <c:pt idx="107">
                  <c:v>374.25799999999992</c:v>
                </c:pt>
                <c:pt idx="108">
                  <c:v>374.95100000000002</c:v>
                </c:pt>
                <c:pt idx="109">
                  <c:v>375.64600000000002</c:v>
                </c:pt>
                <c:pt idx="110">
                  <c:v>376.34100000000001</c:v>
                </c:pt>
                <c:pt idx="111">
                  <c:v>377.03300000000002</c:v>
                </c:pt>
                <c:pt idx="112">
                  <c:v>377.72199999999981</c:v>
                </c:pt>
                <c:pt idx="113">
                  <c:v>378.41099999999977</c:v>
                </c:pt>
                <c:pt idx="114">
                  <c:v>379.09899999999982</c:v>
                </c:pt>
                <c:pt idx="115">
                  <c:v>379.78499999999991</c:v>
                </c:pt>
                <c:pt idx="116">
                  <c:v>380.47399999999982</c:v>
                </c:pt>
                <c:pt idx="117">
                  <c:v>381.16200000000009</c:v>
                </c:pt>
                <c:pt idx="118">
                  <c:v>381.85300000000001</c:v>
                </c:pt>
                <c:pt idx="119">
                  <c:v>382.548</c:v>
                </c:pt>
                <c:pt idx="120">
                  <c:v>383.24</c:v>
                </c:pt>
                <c:pt idx="121">
                  <c:v>383.93299999999982</c:v>
                </c:pt>
                <c:pt idx="122">
                  <c:v>384.63400000000001</c:v>
                </c:pt>
                <c:pt idx="123">
                  <c:v>385.37</c:v>
                </c:pt>
                <c:pt idx="124">
                  <c:v>386.16399999999999</c:v>
                </c:pt>
                <c:pt idx="125">
                  <c:v>386.97899999999981</c:v>
                </c:pt>
                <c:pt idx="126">
                  <c:v>387.81399999999991</c:v>
                </c:pt>
                <c:pt idx="127">
                  <c:v>388.65800000000002</c:v>
                </c:pt>
                <c:pt idx="128">
                  <c:v>389.5</c:v>
                </c:pt>
                <c:pt idx="129">
                  <c:v>390.34699999999992</c:v>
                </c:pt>
                <c:pt idx="130">
                  <c:v>391.18700000000001</c:v>
                </c:pt>
                <c:pt idx="131">
                  <c:v>392.02699999999982</c:v>
                </c:pt>
                <c:pt idx="132">
                  <c:v>392.86199999999991</c:v>
                </c:pt>
                <c:pt idx="133">
                  <c:v>393.697</c:v>
                </c:pt>
                <c:pt idx="134">
                  <c:v>394.53800000000001</c:v>
                </c:pt>
                <c:pt idx="135">
                  <c:v>395.38099999999991</c:v>
                </c:pt>
                <c:pt idx="136">
                  <c:v>396.22899999999981</c:v>
                </c:pt>
                <c:pt idx="137">
                  <c:v>397.072</c:v>
                </c:pt>
                <c:pt idx="138">
                  <c:v>397.91699999999997</c:v>
                </c:pt>
                <c:pt idx="139">
                  <c:v>398.767</c:v>
                </c:pt>
                <c:pt idx="140">
                  <c:v>399.61400000000009</c:v>
                </c:pt>
                <c:pt idx="141">
                  <c:v>400.46</c:v>
                </c:pt>
                <c:pt idx="142">
                  <c:v>401.30500000000001</c:v>
                </c:pt>
                <c:pt idx="143">
                  <c:v>402.14699999999999</c:v>
                </c:pt>
                <c:pt idx="144">
                  <c:v>402.9869999999998</c:v>
                </c:pt>
                <c:pt idx="145">
                  <c:v>403.82799999999992</c:v>
                </c:pt>
                <c:pt idx="146">
                  <c:v>404.67099999999999</c:v>
                </c:pt>
                <c:pt idx="147">
                  <c:v>405.51499999999999</c:v>
                </c:pt>
                <c:pt idx="148">
                  <c:v>406.36099999999999</c:v>
                </c:pt>
                <c:pt idx="149">
                  <c:v>407.20400000000001</c:v>
                </c:pt>
                <c:pt idx="150">
                  <c:v>408.05</c:v>
                </c:pt>
                <c:pt idx="151">
                  <c:v>408.89</c:v>
                </c:pt>
                <c:pt idx="152">
                  <c:v>409.72500000000002</c:v>
                </c:pt>
                <c:pt idx="153">
                  <c:v>410.56</c:v>
                </c:pt>
                <c:pt idx="154">
                  <c:v>411.39599999999979</c:v>
                </c:pt>
                <c:pt idx="155">
                  <c:v>412.23099999999982</c:v>
                </c:pt>
                <c:pt idx="156">
                  <c:v>413.06599999999997</c:v>
                </c:pt>
                <c:pt idx="157">
                  <c:v>413.90100000000001</c:v>
                </c:pt>
                <c:pt idx="158">
                  <c:v>414.73599999999982</c:v>
                </c:pt>
                <c:pt idx="159">
                  <c:v>415.57100000000003</c:v>
                </c:pt>
                <c:pt idx="160">
                  <c:v>416.41099999999977</c:v>
                </c:pt>
                <c:pt idx="161">
                  <c:v>417.255</c:v>
                </c:pt>
                <c:pt idx="162">
                  <c:v>418.09399999999982</c:v>
                </c:pt>
                <c:pt idx="163">
                  <c:v>418.92700000000002</c:v>
                </c:pt>
                <c:pt idx="164">
                  <c:v>419.75799999999998</c:v>
                </c:pt>
                <c:pt idx="165">
                  <c:v>420.59</c:v>
                </c:pt>
                <c:pt idx="166">
                  <c:v>421.42200000000003</c:v>
                </c:pt>
                <c:pt idx="167">
                  <c:v>422.25</c:v>
                </c:pt>
                <c:pt idx="168">
                  <c:v>423.07600000000002</c:v>
                </c:pt>
                <c:pt idx="169">
                  <c:v>423.90699999999998</c:v>
                </c:pt>
                <c:pt idx="170">
                  <c:v>424.73799999999977</c:v>
                </c:pt>
                <c:pt idx="171">
                  <c:v>425.56899999999979</c:v>
                </c:pt>
                <c:pt idx="172">
                  <c:v>426.39400000000001</c:v>
                </c:pt>
                <c:pt idx="173">
                  <c:v>427.23</c:v>
                </c:pt>
                <c:pt idx="174">
                  <c:v>428.06799999999993</c:v>
                </c:pt>
                <c:pt idx="175">
                  <c:v>428.899</c:v>
                </c:pt>
                <c:pt idx="176">
                  <c:v>429.73</c:v>
                </c:pt>
                <c:pt idx="177">
                  <c:v>430.55899999999991</c:v>
                </c:pt>
                <c:pt idx="178">
                  <c:v>431.38599999999991</c:v>
                </c:pt>
                <c:pt idx="179">
                  <c:v>432.21799999999979</c:v>
                </c:pt>
                <c:pt idx="180">
                  <c:v>433.05</c:v>
                </c:pt>
                <c:pt idx="181">
                  <c:v>433.87700000000001</c:v>
                </c:pt>
                <c:pt idx="182">
                  <c:v>434.70400000000001</c:v>
                </c:pt>
                <c:pt idx="183">
                  <c:v>435.53699999999998</c:v>
                </c:pt>
                <c:pt idx="184">
                  <c:v>436.37700000000001</c:v>
                </c:pt>
                <c:pt idx="185">
                  <c:v>437.21499999999997</c:v>
                </c:pt>
                <c:pt idx="186">
                  <c:v>438.04899999999992</c:v>
                </c:pt>
                <c:pt idx="187">
                  <c:v>438.88900000000001</c:v>
                </c:pt>
                <c:pt idx="188">
                  <c:v>439.72800000000001</c:v>
                </c:pt>
                <c:pt idx="189">
                  <c:v>440.56299999999999</c:v>
                </c:pt>
                <c:pt idx="190">
                  <c:v>441.40100000000001</c:v>
                </c:pt>
                <c:pt idx="191">
                  <c:v>442.2369999999998</c:v>
                </c:pt>
                <c:pt idx="192">
                  <c:v>443.07299999999992</c:v>
                </c:pt>
                <c:pt idx="193">
                  <c:v>443.91199999999998</c:v>
                </c:pt>
                <c:pt idx="194">
                  <c:v>444.74799999999999</c:v>
                </c:pt>
                <c:pt idx="195">
                  <c:v>445.584</c:v>
                </c:pt>
                <c:pt idx="196">
                  <c:v>446.41599999999983</c:v>
                </c:pt>
                <c:pt idx="197">
                  <c:v>447.24299999999999</c:v>
                </c:pt>
                <c:pt idx="198">
                  <c:v>448.07299999999992</c:v>
                </c:pt>
                <c:pt idx="199">
                  <c:v>448.90599999999978</c:v>
                </c:pt>
                <c:pt idx="200">
                  <c:v>449.7369999999998</c:v>
                </c:pt>
                <c:pt idx="201">
                  <c:v>450.57</c:v>
                </c:pt>
                <c:pt idx="202">
                  <c:v>451.4</c:v>
                </c:pt>
                <c:pt idx="203">
                  <c:v>452.22800000000001</c:v>
                </c:pt>
                <c:pt idx="204">
                  <c:v>453.06399999999991</c:v>
                </c:pt>
                <c:pt idx="205">
                  <c:v>453.89800000000002</c:v>
                </c:pt>
                <c:pt idx="206">
                  <c:v>454.72399999999982</c:v>
                </c:pt>
                <c:pt idx="207">
                  <c:v>455.55399999999992</c:v>
                </c:pt>
                <c:pt idx="208">
                  <c:v>456.38499999999999</c:v>
                </c:pt>
                <c:pt idx="209">
                  <c:v>457.21600000000001</c:v>
                </c:pt>
                <c:pt idx="210">
                  <c:v>458.05</c:v>
                </c:pt>
                <c:pt idx="211">
                  <c:v>458.88099999999991</c:v>
                </c:pt>
                <c:pt idx="212">
                  <c:v>459.71199999999982</c:v>
                </c:pt>
                <c:pt idx="213">
                  <c:v>460.548</c:v>
                </c:pt>
                <c:pt idx="214">
                  <c:v>461.38900000000001</c:v>
                </c:pt>
                <c:pt idx="215">
                  <c:v>462.22899999999998</c:v>
                </c:pt>
                <c:pt idx="216">
                  <c:v>463.07299999999992</c:v>
                </c:pt>
                <c:pt idx="217">
                  <c:v>463.91399999999982</c:v>
                </c:pt>
                <c:pt idx="218">
                  <c:v>464.74900000000002</c:v>
                </c:pt>
                <c:pt idx="219">
                  <c:v>465.584</c:v>
                </c:pt>
                <c:pt idx="220">
                  <c:v>466.41300000000001</c:v>
                </c:pt>
                <c:pt idx="221">
                  <c:v>467.23500000000001</c:v>
                </c:pt>
                <c:pt idx="222">
                  <c:v>468.06299999999999</c:v>
                </c:pt>
                <c:pt idx="223">
                  <c:v>468.88900000000001</c:v>
                </c:pt>
                <c:pt idx="224">
                  <c:v>469.71699999999981</c:v>
                </c:pt>
                <c:pt idx="225">
                  <c:v>470.54700000000008</c:v>
                </c:pt>
                <c:pt idx="226">
                  <c:v>471.37599999999992</c:v>
                </c:pt>
                <c:pt idx="227">
                  <c:v>472.2</c:v>
                </c:pt>
                <c:pt idx="228">
                  <c:v>473.02099999999979</c:v>
                </c:pt>
                <c:pt idx="229">
                  <c:v>473.84300000000002</c:v>
                </c:pt>
                <c:pt idx="230">
                  <c:v>474.67200000000008</c:v>
                </c:pt>
                <c:pt idx="231">
                  <c:v>475.505</c:v>
                </c:pt>
                <c:pt idx="232">
                  <c:v>476.33699999999982</c:v>
                </c:pt>
                <c:pt idx="233">
                  <c:v>477.166</c:v>
                </c:pt>
                <c:pt idx="234">
                  <c:v>477.99</c:v>
                </c:pt>
                <c:pt idx="235">
                  <c:v>478.81799999999993</c:v>
                </c:pt>
                <c:pt idx="236">
                  <c:v>479.64699999999999</c:v>
                </c:pt>
                <c:pt idx="237">
                  <c:v>480.47300000000001</c:v>
                </c:pt>
                <c:pt idx="238">
                  <c:v>481.29899999999981</c:v>
                </c:pt>
                <c:pt idx="239">
                  <c:v>482.12299999999999</c:v>
                </c:pt>
                <c:pt idx="240">
                  <c:v>482.94399999999979</c:v>
                </c:pt>
                <c:pt idx="241">
                  <c:v>483.767</c:v>
                </c:pt>
                <c:pt idx="242">
                  <c:v>484.59500000000003</c:v>
                </c:pt>
                <c:pt idx="243">
                  <c:v>485.43200000000002</c:v>
                </c:pt>
                <c:pt idx="244">
                  <c:v>486.26799999999997</c:v>
                </c:pt>
                <c:pt idx="245">
                  <c:v>487.10699999999991</c:v>
                </c:pt>
                <c:pt idx="246">
                  <c:v>487.94399999999979</c:v>
                </c:pt>
                <c:pt idx="247">
                  <c:v>488.774</c:v>
                </c:pt>
                <c:pt idx="248">
                  <c:v>489.60699999999991</c:v>
                </c:pt>
                <c:pt idx="249">
                  <c:v>490.43700000000001</c:v>
                </c:pt>
                <c:pt idx="250">
                  <c:v>491.26099999999991</c:v>
                </c:pt>
                <c:pt idx="251">
                  <c:v>492.08100000000002</c:v>
                </c:pt>
                <c:pt idx="252">
                  <c:v>492.90100000000001</c:v>
                </c:pt>
                <c:pt idx="253">
                  <c:v>493.72099999999978</c:v>
                </c:pt>
                <c:pt idx="254">
                  <c:v>494.541</c:v>
                </c:pt>
                <c:pt idx="255">
                  <c:v>495.36599999999999</c:v>
                </c:pt>
                <c:pt idx="256">
                  <c:v>496.19399999999979</c:v>
                </c:pt>
                <c:pt idx="257">
                  <c:v>497.02099999999979</c:v>
                </c:pt>
                <c:pt idx="258">
                  <c:v>497.84500000000008</c:v>
                </c:pt>
                <c:pt idx="259">
                  <c:v>498.67099999999999</c:v>
                </c:pt>
                <c:pt idx="260">
                  <c:v>499.49700000000001</c:v>
                </c:pt>
                <c:pt idx="261">
                  <c:v>500.32600000000002</c:v>
                </c:pt>
                <c:pt idx="262">
                  <c:v>501.15199999999999</c:v>
                </c:pt>
                <c:pt idx="263">
                  <c:v>501.97300000000001</c:v>
                </c:pt>
                <c:pt idx="264">
                  <c:v>502.79700000000003</c:v>
                </c:pt>
                <c:pt idx="265">
                  <c:v>503.62400000000002</c:v>
                </c:pt>
                <c:pt idx="266">
                  <c:v>504.45499999999998</c:v>
                </c:pt>
                <c:pt idx="267">
                  <c:v>505.28899999999982</c:v>
                </c:pt>
                <c:pt idx="268">
                  <c:v>506.12</c:v>
                </c:pt>
                <c:pt idx="269">
                  <c:v>506.95100000000002</c:v>
                </c:pt>
                <c:pt idx="270">
                  <c:v>507.78099999999978</c:v>
                </c:pt>
                <c:pt idx="271">
                  <c:v>508.61400000000009</c:v>
                </c:pt>
                <c:pt idx="272">
                  <c:v>509.44200000000001</c:v>
                </c:pt>
                <c:pt idx="273">
                  <c:v>510.27199999999982</c:v>
                </c:pt>
                <c:pt idx="274">
                  <c:v>511.101</c:v>
                </c:pt>
                <c:pt idx="275">
                  <c:v>511.92799999999983</c:v>
                </c:pt>
                <c:pt idx="276">
                  <c:v>512.75700000000006</c:v>
                </c:pt>
                <c:pt idx="277">
                  <c:v>513.57899999999995</c:v>
                </c:pt>
                <c:pt idx="278">
                  <c:v>514.40300000000002</c:v>
                </c:pt>
                <c:pt idx="279">
                  <c:v>515.23299999999972</c:v>
                </c:pt>
                <c:pt idx="280">
                  <c:v>516.06799999999976</c:v>
                </c:pt>
                <c:pt idx="281">
                  <c:v>516.90300000000002</c:v>
                </c:pt>
                <c:pt idx="282">
                  <c:v>517.73500000000001</c:v>
                </c:pt>
                <c:pt idx="283">
                  <c:v>518.5659999999998</c:v>
                </c:pt>
                <c:pt idx="284">
                  <c:v>519.39699999999971</c:v>
                </c:pt>
                <c:pt idx="285">
                  <c:v>520.22699999999998</c:v>
                </c:pt>
                <c:pt idx="286">
                  <c:v>521.05999999999972</c:v>
                </c:pt>
                <c:pt idx="287">
                  <c:v>521.89199999999983</c:v>
                </c:pt>
                <c:pt idx="288">
                  <c:v>522.721</c:v>
                </c:pt>
                <c:pt idx="289">
                  <c:v>523.55699999999979</c:v>
                </c:pt>
                <c:pt idx="290">
                  <c:v>524.39300000000003</c:v>
                </c:pt>
                <c:pt idx="291">
                  <c:v>525.22900000000004</c:v>
                </c:pt>
                <c:pt idx="292">
                  <c:v>526.06699999999978</c:v>
                </c:pt>
                <c:pt idx="293">
                  <c:v>526.91</c:v>
                </c:pt>
                <c:pt idx="294">
                  <c:v>527.75</c:v>
                </c:pt>
                <c:pt idx="295">
                  <c:v>528.58900000000006</c:v>
                </c:pt>
                <c:pt idx="296">
                  <c:v>529.42399999999998</c:v>
                </c:pt>
                <c:pt idx="297">
                  <c:v>530.25700000000006</c:v>
                </c:pt>
                <c:pt idx="298">
                  <c:v>531.08900000000006</c:v>
                </c:pt>
                <c:pt idx="299">
                  <c:v>531.9259999999997</c:v>
                </c:pt>
                <c:pt idx="300">
                  <c:v>532.76800000000003</c:v>
                </c:pt>
                <c:pt idx="301">
                  <c:v>533.601</c:v>
                </c:pt>
                <c:pt idx="302">
                  <c:v>534.42699999999979</c:v>
                </c:pt>
                <c:pt idx="303">
                  <c:v>535.25599999999997</c:v>
                </c:pt>
                <c:pt idx="304">
                  <c:v>536.09100000000001</c:v>
                </c:pt>
                <c:pt idx="305">
                  <c:v>536.93399999999997</c:v>
                </c:pt>
                <c:pt idx="306">
                  <c:v>537.77700000000004</c:v>
                </c:pt>
                <c:pt idx="307">
                  <c:v>538.61900000000003</c:v>
                </c:pt>
                <c:pt idx="308">
                  <c:v>539.46299999999974</c:v>
                </c:pt>
                <c:pt idx="309">
                  <c:v>540.29700000000003</c:v>
                </c:pt>
                <c:pt idx="310">
                  <c:v>541.12599999999998</c:v>
                </c:pt>
                <c:pt idx="311">
                  <c:v>541.95299999999975</c:v>
                </c:pt>
                <c:pt idx="312">
                  <c:v>542.78600000000006</c:v>
                </c:pt>
                <c:pt idx="313">
                  <c:v>543.61300000000006</c:v>
                </c:pt>
                <c:pt idx="314">
                  <c:v>544.43900000000008</c:v>
                </c:pt>
                <c:pt idx="315">
                  <c:v>545.26600000000008</c:v>
                </c:pt>
                <c:pt idx="316">
                  <c:v>546.09500000000003</c:v>
                </c:pt>
                <c:pt idx="317">
                  <c:v>546.92499999999973</c:v>
                </c:pt>
                <c:pt idx="318">
                  <c:v>547.75599999999997</c:v>
                </c:pt>
                <c:pt idx="319">
                  <c:v>548.58900000000006</c:v>
                </c:pt>
                <c:pt idx="320">
                  <c:v>549.42000000000007</c:v>
                </c:pt>
                <c:pt idx="321">
                  <c:v>550.24900000000002</c:v>
                </c:pt>
                <c:pt idx="322">
                  <c:v>551.07899999999995</c:v>
                </c:pt>
                <c:pt idx="323">
                  <c:v>551.91100000000006</c:v>
                </c:pt>
                <c:pt idx="324">
                  <c:v>552.74599999999998</c:v>
                </c:pt>
                <c:pt idx="325">
                  <c:v>553.58400000000006</c:v>
                </c:pt>
                <c:pt idx="326">
                  <c:v>554.42099999999982</c:v>
                </c:pt>
                <c:pt idx="327">
                  <c:v>555.25800000000004</c:v>
                </c:pt>
                <c:pt idx="328">
                  <c:v>556.09699999999998</c:v>
                </c:pt>
                <c:pt idx="329">
                  <c:v>556.93299999999977</c:v>
                </c:pt>
                <c:pt idx="330">
                  <c:v>557.76900000000001</c:v>
                </c:pt>
                <c:pt idx="331">
                  <c:v>558.61</c:v>
                </c:pt>
                <c:pt idx="332">
                  <c:v>559.45199999999977</c:v>
                </c:pt>
                <c:pt idx="333">
                  <c:v>560.29899999999998</c:v>
                </c:pt>
                <c:pt idx="334">
                  <c:v>561.14699999999971</c:v>
                </c:pt>
                <c:pt idx="335">
                  <c:v>561.99800000000005</c:v>
                </c:pt>
                <c:pt idx="336">
                  <c:v>562.85599999999977</c:v>
                </c:pt>
                <c:pt idx="337">
                  <c:v>563.71400000000006</c:v>
                </c:pt>
                <c:pt idx="338">
                  <c:v>564.56899999999996</c:v>
                </c:pt>
                <c:pt idx="339">
                  <c:v>565.4259999999997</c:v>
                </c:pt>
                <c:pt idx="340">
                  <c:v>566.28600000000006</c:v>
                </c:pt>
                <c:pt idx="341">
                  <c:v>567.14300000000003</c:v>
                </c:pt>
                <c:pt idx="342">
                  <c:v>568.00199999999973</c:v>
                </c:pt>
                <c:pt idx="343">
                  <c:v>568.86199999999985</c:v>
                </c:pt>
                <c:pt idx="344">
                  <c:v>569.72500000000002</c:v>
                </c:pt>
                <c:pt idx="345">
                  <c:v>570.59199999999998</c:v>
                </c:pt>
                <c:pt idx="346">
                  <c:v>571.46299999999974</c:v>
                </c:pt>
                <c:pt idx="347">
                  <c:v>572.33599999999979</c:v>
                </c:pt>
                <c:pt idx="348">
                  <c:v>573.21500000000003</c:v>
                </c:pt>
                <c:pt idx="349">
                  <c:v>574.09</c:v>
                </c:pt>
                <c:pt idx="350">
                  <c:v>574.96899999999982</c:v>
                </c:pt>
                <c:pt idx="351">
                  <c:v>575.84699999999975</c:v>
                </c:pt>
                <c:pt idx="352">
                  <c:v>576.72299999999996</c:v>
                </c:pt>
                <c:pt idx="353">
                  <c:v>577.59100000000001</c:v>
                </c:pt>
                <c:pt idx="354">
                  <c:v>578.45800000000008</c:v>
                </c:pt>
                <c:pt idx="355">
                  <c:v>579.33099999999979</c:v>
                </c:pt>
                <c:pt idx="356">
                  <c:v>580.20800000000008</c:v>
                </c:pt>
                <c:pt idx="357">
                  <c:v>581.08400000000006</c:v>
                </c:pt>
                <c:pt idx="358">
                  <c:v>581.96099999999979</c:v>
                </c:pt>
                <c:pt idx="359">
                  <c:v>582.83699999999976</c:v>
                </c:pt>
                <c:pt idx="360">
                  <c:v>583.71600000000001</c:v>
                </c:pt>
                <c:pt idx="361">
                  <c:v>584.60300000000007</c:v>
                </c:pt>
                <c:pt idx="362">
                  <c:v>585.48700000000008</c:v>
                </c:pt>
                <c:pt idx="363">
                  <c:v>586.36499999999978</c:v>
                </c:pt>
                <c:pt idx="364">
                  <c:v>587.24299999999971</c:v>
                </c:pt>
                <c:pt idx="365">
                  <c:v>588.12</c:v>
                </c:pt>
                <c:pt idx="366">
                  <c:v>588.99900000000002</c:v>
                </c:pt>
                <c:pt idx="367">
                  <c:v>589.87699999999973</c:v>
                </c:pt>
                <c:pt idx="368">
                  <c:v>590.75400000000002</c:v>
                </c:pt>
                <c:pt idx="369">
                  <c:v>591.62699999999973</c:v>
                </c:pt>
                <c:pt idx="370">
                  <c:v>592.50099999999998</c:v>
                </c:pt>
                <c:pt idx="371">
                  <c:v>593.37200000000007</c:v>
                </c:pt>
                <c:pt idx="372">
                  <c:v>594.25</c:v>
                </c:pt>
                <c:pt idx="373">
                  <c:v>595.1279999999997</c:v>
                </c:pt>
                <c:pt idx="374">
                  <c:v>596.00400000000002</c:v>
                </c:pt>
                <c:pt idx="375">
                  <c:v>596.88</c:v>
                </c:pt>
                <c:pt idx="376">
                  <c:v>597.7529999999997</c:v>
                </c:pt>
                <c:pt idx="377">
                  <c:v>598.6279999999997</c:v>
                </c:pt>
                <c:pt idx="378">
                  <c:v>599.505</c:v>
                </c:pt>
                <c:pt idx="379">
                  <c:v>600.38200000000006</c:v>
                </c:pt>
                <c:pt idx="380">
                  <c:v>601.26499999999999</c:v>
                </c:pt>
                <c:pt idx="381">
                  <c:v>602.14699999999971</c:v>
                </c:pt>
                <c:pt idx="382">
                  <c:v>603.029</c:v>
                </c:pt>
                <c:pt idx="383">
                  <c:v>603.91300000000001</c:v>
                </c:pt>
                <c:pt idx="384">
                  <c:v>604.80199999999979</c:v>
                </c:pt>
                <c:pt idx="385">
                  <c:v>605.68900000000008</c:v>
                </c:pt>
                <c:pt idx="386">
                  <c:v>606.58000000000004</c:v>
                </c:pt>
                <c:pt idx="387">
                  <c:v>607.471</c:v>
                </c:pt>
                <c:pt idx="388">
                  <c:v>608.36199999999985</c:v>
                </c:pt>
                <c:pt idx="389">
                  <c:v>609.25199999999973</c:v>
                </c:pt>
                <c:pt idx="390">
                  <c:v>610.14100000000008</c:v>
                </c:pt>
                <c:pt idx="391">
                  <c:v>611.02800000000002</c:v>
                </c:pt>
                <c:pt idx="392">
                  <c:v>611.91599999999971</c:v>
                </c:pt>
                <c:pt idx="393">
                  <c:v>612.803</c:v>
                </c:pt>
                <c:pt idx="394">
                  <c:v>613.69000000000005</c:v>
                </c:pt>
                <c:pt idx="395">
                  <c:v>614.58199999999999</c:v>
                </c:pt>
                <c:pt idx="396">
                  <c:v>615.476</c:v>
                </c:pt>
                <c:pt idx="397">
                  <c:v>616.37699999999973</c:v>
                </c:pt>
                <c:pt idx="398">
                  <c:v>617.279</c:v>
                </c:pt>
                <c:pt idx="399">
                  <c:v>618.17600000000004</c:v>
                </c:pt>
                <c:pt idx="400">
                  <c:v>619.06699999999978</c:v>
                </c:pt>
                <c:pt idx="401">
                  <c:v>619.95999999999981</c:v>
                </c:pt>
                <c:pt idx="402">
                  <c:v>620.85199999999975</c:v>
                </c:pt>
                <c:pt idx="403">
                  <c:v>621.74700000000007</c:v>
                </c:pt>
                <c:pt idx="404">
                  <c:v>622.64599999999996</c:v>
                </c:pt>
                <c:pt idx="405">
                  <c:v>623.54300000000001</c:v>
                </c:pt>
                <c:pt idx="406">
                  <c:v>624.44799999999975</c:v>
                </c:pt>
                <c:pt idx="407">
                  <c:v>625.35399999999981</c:v>
                </c:pt>
                <c:pt idx="408">
                  <c:v>626.25599999999997</c:v>
                </c:pt>
                <c:pt idx="409">
                  <c:v>627.154</c:v>
                </c:pt>
                <c:pt idx="410">
                  <c:v>628.05199999999979</c:v>
                </c:pt>
                <c:pt idx="411">
                  <c:v>628.9459999999998</c:v>
                </c:pt>
                <c:pt idx="412">
                  <c:v>629.84399999999982</c:v>
                </c:pt>
                <c:pt idx="413">
                  <c:v>630.73900000000003</c:v>
                </c:pt>
                <c:pt idx="414">
                  <c:v>631.63300000000004</c:v>
                </c:pt>
                <c:pt idx="415">
                  <c:v>632.51800000000003</c:v>
                </c:pt>
                <c:pt idx="416">
                  <c:v>633.40599999999972</c:v>
                </c:pt>
                <c:pt idx="417">
                  <c:v>634.29100000000005</c:v>
                </c:pt>
                <c:pt idx="418">
                  <c:v>635.17700000000002</c:v>
                </c:pt>
                <c:pt idx="419">
                  <c:v>636.06199999999978</c:v>
                </c:pt>
                <c:pt idx="420">
                  <c:v>636.94699999999978</c:v>
                </c:pt>
                <c:pt idx="421">
                  <c:v>637.83400000000006</c:v>
                </c:pt>
                <c:pt idx="422">
                  <c:v>638.721</c:v>
                </c:pt>
                <c:pt idx="423">
                  <c:v>639.6</c:v>
                </c:pt>
                <c:pt idx="424">
                  <c:v>640.48</c:v>
                </c:pt>
                <c:pt idx="425">
                  <c:v>641.35999999999979</c:v>
                </c:pt>
                <c:pt idx="426">
                  <c:v>642.24099999999999</c:v>
                </c:pt>
                <c:pt idx="427">
                  <c:v>643.12400000000002</c:v>
                </c:pt>
                <c:pt idx="428">
                  <c:v>644.00700000000006</c:v>
                </c:pt>
                <c:pt idx="429">
                  <c:v>644.88799999999969</c:v>
                </c:pt>
                <c:pt idx="430">
                  <c:v>645.77300000000002</c:v>
                </c:pt>
                <c:pt idx="431">
                  <c:v>646.65</c:v>
                </c:pt>
                <c:pt idx="432">
                  <c:v>647.52600000000007</c:v>
                </c:pt>
                <c:pt idx="433">
                  <c:v>648.404</c:v>
                </c:pt>
                <c:pt idx="434">
                  <c:v>649.28500000000008</c:v>
                </c:pt>
                <c:pt idx="435">
                  <c:v>650.16499999999996</c:v>
                </c:pt>
                <c:pt idx="436">
                  <c:v>651.04599999999982</c:v>
                </c:pt>
                <c:pt idx="437">
                  <c:v>651.93000000000006</c:v>
                </c:pt>
                <c:pt idx="438">
                  <c:v>652.81299999999976</c:v>
                </c:pt>
                <c:pt idx="439">
                  <c:v>653.69200000000001</c:v>
                </c:pt>
                <c:pt idx="440">
                  <c:v>654.56899999999996</c:v>
                </c:pt>
                <c:pt idx="441">
                  <c:v>655.44699999999978</c:v>
                </c:pt>
                <c:pt idx="442">
                  <c:v>656.32799999999975</c:v>
                </c:pt>
                <c:pt idx="443">
                  <c:v>657.20699999999999</c:v>
                </c:pt>
                <c:pt idx="444">
                  <c:v>658.08900000000006</c:v>
                </c:pt>
                <c:pt idx="445">
                  <c:v>658.97299999999996</c:v>
                </c:pt>
                <c:pt idx="446">
                  <c:v>659.85399999999981</c:v>
                </c:pt>
                <c:pt idx="447">
                  <c:v>660.73099999999999</c:v>
                </c:pt>
                <c:pt idx="448">
                  <c:v>661.61300000000006</c:v>
                </c:pt>
                <c:pt idx="449">
                  <c:v>662.49700000000007</c:v>
                </c:pt>
                <c:pt idx="450">
                  <c:v>663.38</c:v>
                </c:pt>
                <c:pt idx="451">
                  <c:v>664.26199999999972</c:v>
                </c:pt>
                <c:pt idx="452">
                  <c:v>665.14599999999996</c:v>
                </c:pt>
                <c:pt idx="453">
                  <c:v>666.02800000000002</c:v>
                </c:pt>
                <c:pt idx="454">
                  <c:v>666.9069999999997</c:v>
                </c:pt>
                <c:pt idx="455">
                  <c:v>667.78800000000001</c:v>
                </c:pt>
                <c:pt idx="456">
                  <c:v>668.67000000000007</c:v>
                </c:pt>
                <c:pt idx="457">
                  <c:v>669.55199999999979</c:v>
                </c:pt>
                <c:pt idx="458">
                  <c:v>670.43199999999979</c:v>
                </c:pt>
                <c:pt idx="459">
                  <c:v>671.31400000000008</c:v>
                </c:pt>
                <c:pt idx="460">
                  <c:v>672.19799999999998</c:v>
                </c:pt>
                <c:pt idx="461">
                  <c:v>673.07600000000002</c:v>
                </c:pt>
                <c:pt idx="462">
                  <c:v>673.95299999999975</c:v>
                </c:pt>
                <c:pt idx="463">
                  <c:v>674.82699999999977</c:v>
                </c:pt>
                <c:pt idx="464">
                  <c:v>675.69900000000007</c:v>
                </c:pt>
                <c:pt idx="465">
                  <c:v>676.56699999999978</c:v>
                </c:pt>
                <c:pt idx="466">
                  <c:v>677.43599999999969</c:v>
                </c:pt>
                <c:pt idx="467">
                  <c:v>678.30899999999997</c:v>
                </c:pt>
                <c:pt idx="468">
                  <c:v>679.18200000000002</c:v>
                </c:pt>
                <c:pt idx="469">
                  <c:v>680.05799999999977</c:v>
                </c:pt>
                <c:pt idx="470">
                  <c:v>680.93499999999972</c:v>
                </c:pt>
                <c:pt idx="471">
                  <c:v>681.81099999999969</c:v>
                </c:pt>
                <c:pt idx="472">
                  <c:v>682.68499999999995</c:v>
                </c:pt>
                <c:pt idx="473">
                  <c:v>683.55999999999983</c:v>
                </c:pt>
                <c:pt idx="474">
                  <c:v>684.43499999999972</c:v>
                </c:pt>
                <c:pt idx="475">
                  <c:v>685.30899999999997</c:v>
                </c:pt>
                <c:pt idx="476">
                  <c:v>686.18200000000002</c:v>
                </c:pt>
                <c:pt idx="477">
                  <c:v>687.05399999999997</c:v>
                </c:pt>
                <c:pt idx="478">
                  <c:v>687.928</c:v>
                </c:pt>
                <c:pt idx="479">
                  <c:v>688.8</c:v>
                </c:pt>
                <c:pt idx="480">
                  <c:v>689.67899999999997</c:v>
                </c:pt>
                <c:pt idx="481">
                  <c:v>690.55699999999979</c:v>
                </c:pt>
                <c:pt idx="482">
                  <c:v>691.43199999999979</c:v>
                </c:pt>
                <c:pt idx="483">
                  <c:v>692.30599999999981</c:v>
                </c:pt>
                <c:pt idx="484">
                  <c:v>693.17700000000002</c:v>
                </c:pt>
                <c:pt idx="485">
                  <c:v>694.053</c:v>
                </c:pt>
                <c:pt idx="486">
                  <c:v>694.92699999999979</c:v>
                </c:pt>
                <c:pt idx="487">
                  <c:v>695.80199999999979</c:v>
                </c:pt>
                <c:pt idx="488">
                  <c:v>696.67899999999997</c:v>
                </c:pt>
                <c:pt idx="489">
                  <c:v>697.55799999999977</c:v>
                </c:pt>
                <c:pt idx="490">
                  <c:v>698.43399999999997</c:v>
                </c:pt>
                <c:pt idx="491">
                  <c:v>699.30799999999977</c:v>
                </c:pt>
                <c:pt idx="492">
                  <c:v>700.17899999999997</c:v>
                </c:pt>
                <c:pt idx="493">
                  <c:v>701.04899999999998</c:v>
                </c:pt>
                <c:pt idx="494">
                  <c:v>701.91899999999998</c:v>
                </c:pt>
                <c:pt idx="495">
                  <c:v>702.79300000000001</c:v>
                </c:pt>
                <c:pt idx="496">
                  <c:v>703.66100000000006</c:v>
                </c:pt>
                <c:pt idx="497">
                  <c:v>704.53500000000008</c:v>
                </c:pt>
                <c:pt idx="498">
                  <c:v>705.41000000000008</c:v>
                </c:pt>
                <c:pt idx="499">
                  <c:v>706.29</c:v>
                </c:pt>
                <c:pt idx="500">
                  <c:v>707.16599999999971</c:v>
                </c:pt>
                <c:pt idx="501">
                  <c:v>708.04099999999971</c:v>
                </c:pt>
                <c:pt idx="502">
                  <c:v>708.92099999999982</c:v>
                </c:pt>
                <c:pt idx="503">
                  <c:v>709.79700000000003</c:v>
                </c:pt>
                <c:pt idx="504">
                  <c:v>710.67200000000003</c:v>
                </c:pt>
                <c:pt idx="505">
                  <c:v>711.54599999999982</c:v>
                </c:pt>
                <c:pt idx="506">
                  <c:v>712.4259999999997</c:v>
                </c:pt>
                <c:pt idx="507">
                  <c:v>713.30799999999977</c:v>
                </c:pt>
                <c:pt idx="508">
                  <c:v>714.19299999999998</c:v>
                </c:pt>
                <c:pt idx="509">
                  <c:v>715.07100000000003</c:v>
                </c:pt>
                <c:pt idx="510">
                  <c:v>715.94499999999971</c:v>
                </c:pt>
                <c:pt idx="511">
                  <c:v>716.8209999999998</c:v>
                </c:pt>
                <c:pt idx="512">
                  <c:v>717.70299999999997</c:v>
                </c:pt>
                <c:pt idx="513">
                  <c:v>718.58699999999999</c:v>
                </c:pt>
                <c:pt idx="514">
                  <c:v>719.46800000000007</c:v>
                </c:pt>
                <c:pt idx="515">
                  <c:v>720.34899999999971</c:v>
                </c:pt>
                <c:pt idx="516">
                  <c:v>721.23</c:v>
                </c:pt>
                <c:pt idx="517">
                  <c:v>722.11400000000003</c:v>
                </c:pt>
                <c:pt idx="518">
                  <c:v>722.99599999999998</c:v>
                </c:pt>
                <c:pt idx="519">
                  <c:v>723.87900000000002</c:v>
                </c:pt>
                <c:pt idx="520">
                  <c:v>724.76800000000003</c:v>
                </c:pt>
                <c:pt idx="521">
                  <c:v>725.65499999999997</c:v>
                </c:pt>
                <c:pt idx="522">
                  <c:v>726.53899999999999</c:v>
                </c:pt>
                <c:pt idx="523">
                  <c:v>727.42000000000007</c:v>
                </c:pt>
                <c:pt idx="524">
                  <c:v>728.30199999999979</c:v>
                </c:pt>
                <c:pt idx="525">
                  <c:v>729.18700000000001</c:v>
                </c:pt>
                <c:pt idx="526">
                  <c:v>730.07799999999997</c:v>
                </c:pt>
                <c:pt idx="527">
                  <c:v>730.971</c:v>
                </c:pt>
                <c:pt idx="528">
                  <c:v>731.8689999999998</c:v>
                </c:pt>
                <c:pt idx="529">
                  <c:v>732.76600000000008</c:v>
                </c:pt>
                <c:pt idx="530">
                  <c:v>733.66300000000001</c:v>
                </c:pt>
                <c:pt idx="531">
                  <c:v>734.55899999999997</c:v>
                </c:pt>
                <c:pt idx="532">
                  <c:v>735.44900000000007</c:v>
                </c:pt>
                <c:pt idx="533">
                  <c:v>736.33799999999974</c:v>
                </c:pt>
                <c:pt idx="534">
                  <c:v>737.23500000000001</c:v>
                </c:pt>
                <c:pt idx="535">
                  <c:v>738.13300000000004</c:v>
                </c:pt>
                <c:pt idx="536">
                  <c:v>739.02699999999982</c:v>
                </c:pt>
                <c:pt idx="537">
                  <c:v>739.91499999999996</c:v>
                </c:pt>
                <c:pt idx="538">
                  <c:v>740.79899999999998</c:v>
                </c:pt>
                <c:pt idx="539">
                  <c:v>741.68000000000006</c:v>
                </c:pt>
                <c:pt idx="540">
                  <c:v>742.55899999999997</c:v>
                </c:pt>
                <c:pt idx="541">
                  <c:v>743.4409999999998</c:v>
                </c:pt>
                <c:pt idx="542">
                  <c:v>744.32199999999978</c:v>
                </c:pt>
                <c:pt idx="543">
                  <c:v>745.20699999999999</c:v>
                </c:pt>
                <c:pt idx="544">
                  <c:v>746.09799999999996</c:v>
                </c:pt>
                <c:pt idx="545">
                  <c:v>746.99</c:v>
                </c:pt>
                <c:pt idx="546">
                  <c:v>747.88799999999969</c:v>
                </c:pt>
                <c:pt idx="547">
                  <c:v>748.78200000000004</c:v>
                </c:pt>
                <c:pt idx="548">
                  <c:v>749.67499999999995</c:v>
                </c:pt>
                <c:pt idx="549">
                  <c:v>750.56400000000008</c:v>
                </c:pt>
                <c:pt idx="550">
                  <c:v>751.45599999999979</c:v>
                </c:pt>
                <c:pt idx="551">
                  <c:v>752.35099999999977</c:v>
                </c:pt>
                <c:pt idx="552">
                  <c:v>753.245</c:v>
                </c:pt>
                <c:pt idx="553">
                  <c:v>754.14</c:v>
                </c:pt>
                <c:pt idx="554">
                  <c:v>755.04099999999971</c:v>
                </c:pt>
                <c:pt idx="555">
                  <c:v>755.9459999999998</c:v>
                </c:pt>
                <c:pt idx="556">
                  <c:v>756.84699999999975</c:v>
                </c:pt>
                <c:pt idx="557">
                  <c:v>757.74800000000005</c:v>
                </c:pt>
                <c:pt idx="558">
                  <c:v>758.65499999999997</c:v>
                </c:pt>
                <c:pt idx="559">
                  <c:v>759.56199999999978</c:v>
                </c:pt>
                <c:pt idx="560">
                  <c:v>760.46699999999976</c:v>
                </c:pt>
                <c:pt idx="561">
                  <c:v>761.375</c:v>
                </c:pt>
                <c:pt idx="562">
                  <c:v>762.28399999999999</c:v>
                </c:pt>
                <c:pt idx="563">
                  <c:v>763.19</c:v>
                </c:pt>
                <c:pt idx="564">
                  <c:v>764.09400000000005</c:v>
                </c:pt>
                <c:pt idx="565">
                  <c:v>764.99700000000007</c:v>
                </c:pt>
                <c:pt idx="566">
                  <c:v>765.899</c:v>
                </c:pt>
                <c:pt idx="567">
                  <c:v>766.798</c:v>
                </c:pt>
                <c:pt idx="568">
                  <c:v>767.702</c:v>
                </c:pt>
                <c:pt idx="569">
                  <c:v>768.60699999999997</c:v>
                </c:pt>
                <c:pt idx="570">
                  <c:v>769.51499999999999</c:v>
                </c:pt>
                <c:pt idx="571">
                  <c:v>770.43000000000006</c:v>
                </c:pt>
                <c:pt idx="572">
                  <c:v>771.35499999999979</c:v>
                </c:pt>
                <c:pt idx="573">
                  <c:v>772.27499999999998</c:v>
                </c:pt>
                <c:pt idx="574">
                  <c:v>773.19200000000001</c:v>
                </c:pt>
                <c:pt idx="575">
                  <c:v>774.10400000000004</c:v>
                </c:pt>
                <c:pt idx="576">
                  <c:v>775.01800000000003</c:v>
                </c:pt>
                <c:pt idx="577">
                  <c:v>775.92099999999982</c:v>
                </c:pt>
                <c:pt idx="578">
                  <c:v>776.82199999999978</c:v>
                </c:pt>
                <c:pt idx="579">
                  <c:v>777.72699999999998</c:v>
                </c:pt>
                <c:pt idx="580">
                  <c:v>778.63400000000001</c:v>
                </c:pt>
                <c:pt idx="581">
                  <c:v>779.54</c:v>
                </c:pt>
                <c:pt idx="582">
                  <c:v>780.44499999999971</c:v>
                </c:pt>
                <c:pt idx="583">
                  <c:v>781.35300000000007</c:v>
                </c:pt>
                <c:pt idx="584">
                  <c:v>782.27</c:v>
                </c:pt>
                <c:pt idx="585">
                  <c:v>783.19</c:v>
                </c:pt>
                <c:pt idx="586">
                  <c:v>784.10300000000007</c:v>
                </c:pt>
                <c:pt idx="587">
                  <c:v>785.00699999999972</c:v>
                </c:pt>
                <c:pt idx="588">
                  <c:v>785.90699999999981</c:v>
                </c:pt>
                <c:pt idx="589">
                  <c:v>786.80499999999972</c:v>
                </c:pt>
                <c:pt idx="590">
                  <c:v>787.70799999999997</c:v>
                </c:pt>
                <c:pt idx="591">
                  <c:v>788.62</c:v>
                </c:pt>
                <c:pt idx="592">
                  <c:v>789.53099999999972</c:v>
                </c:pt>
                <c:pt idx="593">
                  <c:v>790.43999999999983</c:v>
                </c:pt>
                <c:pt idx="594">
                  <c:v>791.3499999999998</c:v>
                </c:pt>
                <c:pt idx="595">
                  <c:v>792.25800000000004</c:v>
                </c:pt>
                <c:pt idx="596">
                  <c:v>793.16599999999983</c:v>
                </c:pt>
                <c:pt idx="597">
                  <c:v>794.07600000000002</c:v>
                </c:pt>
                <c:pt idx="598">
                  <c:v>794.98599999999999</c:v>
                </c:pt>
                <c:pt idx="599">
                  <c:v>795.89800000000002</c:v>
                </c:pt>
                <c:pt idx="600">
                  <c:v>796.81399999999996</c:v>
                </c:pt>
                <c:pt idx="601">
                  <c:v>797.72500000000002</c:v>
                </c:pt>
                <c:pt idx="602">
                  <c:v>798.64199999999983</c:v>
                </c:pt>
                <c:pt idx="603">
                  <c:v>799.553</c:v>
                </c:pt>
                <c:pt idx="604">
                  <c:v>800.45899999999972</c:v>
                </c:pt>
                <c:pt idx="605">
                  <c:v>801.36199999999974</c:v>
                </c:pt>
                <c:pt idx="606">
                  <c:v>802.27</c:v>
                </c:pt>
                <c:pt idx="607">
                  <c:v>803.18200000000002</c:v>
                </c:pt>
                <c:pt idx="608">
                  <c:v>804.10400000000004</c:v>
                </c:pt>
                <c:pt idx="609">
                  <c:v>805.04399999999998</c:v>
                </c:pt>
                <c:pt idx="610">
                  <c:v>805.98299999999972</c:v>
                </c:pt>
                <c:pt idx="611">
                  <c:v>806.91899999999998</c:v>
                </c:pt>
                <c:pt idx="612">
                  <c:v>807.85699999999974</c:v>
                </c:pt>
                <c:pt idx="613">
                  <c:v>808.78899999999999</c:v>
                </c:pt>
                <c:pt idx="614">
                  <c:v>809.71199999999999</c:v>
                </c:pt>
                <c:pt idx="615">
                  <c:v>810.63199999999972</c:v>
                </c:pt>
                <c:pt idx="616">
                  <c:v>811.55099999999982</c:v>
                </c:pt>
                <c:pt idx="617">
                  <c:v>812.46899999999982</c:v>
                </c:pt>
                <c:pt idx="618">
                  <c:v>813.38599999999997</c:v>
                </c:pt>
                <c:pt idx="619">
                  <c:v>814.30399999999997</c:v>
                </c:pt>
                <c:pt idx="620">
                  <c:v>815.23099999999999</c:v>
                </c:pt>
                <c:pt idx="621">
                  <c:v>816.16199999999981</c:v>
                </c:pt>
                <c:pt idx="622">
                  <c:v>817.09799999999996</c:v>
                </c:pt>
                <c:pt idx="623">
                  <c:v>818.03300000000002</c:v>
                </c:pt>
                <c:pt idx="624">
                  <c:v>818.96899999999982</c:v>
                </c:pt>
                <c:pt idx="625">
                  <c:v>819.90499999999997</c:v>
                </c:pt>
                <c:pt idx="626">
                  <c:v>820.84199999999976</c:v>
                </c:pt>
                <c:pt idx="627">
                  <c:v>821.78200000000004</c:v>
                </c:pt>
                <c:pt idx="628">
                  <c:v>822.72400000000005</c:v>
                </c:pt>
                <c:pt idx="629">
                  <c:v>823.66599999999983</c:v>
                </c:pt>
                <c:pt idx="630">
                  <c:v>824.60599999999999</c:v>
                </c:pt>
                <c:pt idx="631">
                  <c:v>825.54599999999982</c:v>
                </c:pt>
                <c:pt idx="632">
                  <c:v>826.49</c:v>
                </c:pt>
                <c:pt idx="633">
                  <c:v>827.43599999999981</c:v>
                </c:pt>
                <c:pt idx="634">
                  <c:v>828.38400000000001</c:v>
                </c:pt>
                <c:pt idx="635">
                  <c:v>829.33599999999979</c:v>
                </c:pt>
                <c:pt idx="636">
                  <c:v>830.28800000000001</c:v>
                </c:pt>
                <c:pt idx="637">
                  <c:v>831.23599999999999</c:v>
                </c:pt>
                <c:pt idx="638">
                  <c:v>832.18600000000004</c:v>
                </c:pt>
                <c:pt idx="639">
                  <c:v>833.13800000000003</c:v>
                </c:pt>
                <c:pt idx="640">
                  <c:v>834.09299999999996</c:v>
                </c:pt>
                <c:pt idx="641">
                  <c:v>835.04599999999982</c:v>
                </c:pt>
                <c:pt idx="642">
                  <c:v>835.99699999999996</c:v>
                </c:pt>
                <c:pt idx="643">
                  <c:v>836.95099999999979</c:v>
                </c:pt>
                <c:pt idx="644">
                  <c:v>837.90699999999981</c:v>
                </c:pt>
                <c:pt idx="645">
                  <c:v>838.86199999999974</c:v>
                </c:pt>
                <c:pt idx="646">
                  <c:v>839.81699999999978</c:v>
                </c:pt>
                <c:pt idx="647">
                  <c:v>840.774</c:v>
                </c:pt>
                <c:pt idx="648">
                  <c:v>841.73</c:v>
                </c:pt>
                <c:pt idx="649">
                  <c:v>842.68899999999996</c:v>
                </c:pt>
                <c:pt idx="650">
                  <c:v>843.64800000000002</c:v>
                </c:pt>
                <c:pt idx="651">
                  <c:v>844.60900000000004</c:v>
                </c:pt>
                <c:pt idx="652">
                  <c:v>845.57299999999998</c:v>
                </c:pt>
                <c:pt idx="653">
                  <c:v>846.54</c:v>
                </c:pt>
                <c:pt idx="654">
                  <c:v>847.51199999999972</c:v>
                </c:pt>
                <c:pt idx="655">
                  <c:v>848.48199999999997</c:v>
                </c:pt>
                <c:pt idx="656">
                  <c:v>849.44999999999982</c:v>
                </c:pt>
                <c:pt idx="657">
                  <c:v>850.42</c:v>
                </c:pt>
                <c:pt idx="658">
                  <c:v>851.39099999999996</c:v>
                </c:pt>
                <c:pt idx="659">
                  <c:v>852.36300000000006</c:v>
                </c:pt>
                <c:pt idx="660">
                  <c:v>853.33199999999977</c:v>
                </c:pt>
                <c:pt idx="661">
                  <c:v>854.303</c:v>
                </c:pt>
                <c:pt idx="662">
                  <c:v>855.26499999999999</c:v>
                </c:pt>
                <c:pt idx="663">
                  <c:v>856.21900000000005</c:v>
                </c:pt>
                <c:pt idx="664">
                  <c:v>857.178</c:v>
                </c:pt>
                <c:pt idx="665">
                  <c:v>858.14300000000003</c:v>
                </c:pt>
                <c:pt idx="666">
                  <c:v>859.11099999999999</c:v>
                </c:pt>
                <c:pt idx="667">
                  <c:v>860.07799999999997</c:v>
                </c:pt>
                <c:pt idx="668">
                  <c:v>861.0469999999998</c:v>
                </c:pt>
                <c:pt idx="669">
                  <c:v>862.02</c:v>
                </c:pt>
                <c:pt idx="670">
                  <c:v>862.99099999999999</c:v>
                </c:pt>
                <c:pt idx="671">
                  <c:v>863.95999999999981</c:v>
                </c:pt>
                <c:pt idx="672">
                  <c:v>864.928</c:v>
                </c:pt>
                <c:pt idx="673">
                  <c:v>865.89699999999982</c:v>
                </c:pt>
                <c:pt idx="674">
                  <c:v>866.8689999999998</c:v>
                </c:pt>
                <c:pt idx="675">
                  <c:v>867.8449999999998</c:v>
                </c:pt>
                <c:pt idx="676">
                  <c:v>868.81299999999976</c:v>
                </c:pt>
                <c:pt idx="677">
                  <c:v>869.78300000000002</c:v>
                </c:pt>
                <c:pt idx="678">
                  <c:v>870.755</c:v>
                </c:pt>
                <c:pt idx="679">
                  <c:v>871.72799999999972</c:v>
                </c:pt>
                <c:pt idx="680">
                  <c:v>872.7</c:v>
                </c:pt>
                <c:pt idx="681">
                  <c:v>873.67499999999995</c:v>
                </c:pt>
                <c:pt idx="682">
                  <c:v>874.65099999999973</c:v>
                </c:pt>
                <c:pt idx="683">
                  <c:v>875.63099999999997</c:v>
                </c:pt>
                <c:pt idx="684">
                  <c:v>876.61300000000006</c:v>
                </c:pt>
                <c:pt idx="685">
                  <c:v>877.59699999999998</c:v>
                </c:pt>
                <c:pt idx="686">
                  <c:v>878.58299999999997</c:v>
                </c:pt>
                <c:pt idx="687">
                  <c:v>879.56099999999981</c:v>
                </c:pt>
                <c:pt idx="688">
                  <c:v>880.53599999999972</c:v>
                </c:pt>
                <c:pt idx="689">
                  <c:v>881.51099999999997</c:v>
                </c:pt>
                <c:pt idx="690">
                  <c:v>882.49099999999999</c:v>
                </c:pt>
                <c:pt idx="691">
                  <c:v>883.47299999999996</c:v>
                </c:pt>
                <c:pt idx="692">
                  <c:v>884.45599999999979</c:v>
                </c:pt>
                <c:pt idx="693">
                  <c:v>885.43999999999983</c:v>
                </c:pt>
                <c:pt idx="694">
                  <c:v>886.423</c:v>
                </c:pt>
                <c:pt idx="695">
                  <c:v>887.41199999999981</c:v>
                </c:pt>
                <c:pt idx="696">
                  <c:v>888.399</c:v>
                </c:pt>
                <c:pt idx="697">
                  <c:v>889.38499999999999</c:v>
                </c:pt>
                <c:pt idx="698">
                  <c:v>890.36599999999976</c:v>
                </c:pt>
                <c:pt idx="699">
                  <c:v>891.3499999999998</c:v>
                </c:pt>
                <c:pt idx="700">
                  <c:v>892.32899999999972</c:v>
                </c:pt>
                <c:pt idx="701">
                  <c:v>893.303</c:v>
                </c:pt>
                <c:pt idx="702">
                  <c:v>894.27200000000005</c:v>
                </c:pt>
                <c:pt idx="703">
                  <c:v>895.23699999999997</c:v>
                </c:pt>
                <c:pt idx="704">
                  <c:v>896.20699999999999</c:v>
                </c:pt>
                <c:pt idx="705">
                  <c:v>897.18</c:v>
                </c:pt>
                <c:pt idx="706">
                  <c:v>898.15099999999973</c:v>
                </c:pt>
                <c:pt idx="707">
                  <c:v>899.12199999999996</c:v>
                </c:pt>
                <c:pt idx="708">
                  <c:v>900.09400000000005</c:v>
                </c:pt>
                <c:pt idx="709">
                  <c:v>901.06799999999976</c:v>
                </c:pt>
                <c:pt idx="710">
                  <c:v>902.04399999999998</c:v>
                </c:pt>
                <c:pt idx="711">
                  <c:v>903.01699999999983</c:v>
                </c:pt>
                <c:pt idx="712">
                  <c:v>903.98800000000006</c:v>
                </c:pt>
                <c:pt idx="713">
                  <c:v>904.95399999999972</c:v>
                </c:pt>
                <c:pt idx="714">
                  <c:v>905.92099999999982</c:v>
                </c:pt>
                <c:pt idx="715">
                  <c:v>906.88499999999999</c:v>
                </c:pt>
                <c:pt idx="716">
                  <c:v>907.8529999999995</c:v>
                </c:pt>
                <c:pt idx="717">
                  <c:v>908.82199999999978</c:v>
                </c:pt>
                <c:pt idx="718">
                  <c:v>909.79399999999998</c:v>
                </c:pt>
                <c:pt idx="719">
                  <c:v>910.76499999999999</c:v>
                </c:pt>
                <c:pt idx="720">
                  <c:v>911.73699999999997</c:v>
                </c:pt>
                <c:pt idx="721">
                  <c:v>912.70299999999997</c:v>
                </c:pt>
                <c:pt idx="722">
                  <c:v>913.66899999999998</c:v>
                </c:pt>
                <c:pt idx="723">
                  <c:v>914.63699999999972</c:v>
                </c:pt>
                <c:pt idx="724">
                  <c:v>915.60799999999972</c:v>
                </c:pt>
                <c:pt idx="725">
                  <c:v>916.58</c:v>
                </c:pt>
                <c:pt idx="726">
                  <c:v>917.55</c:v>
                </c:pt>
                <c:pt idx="727">
                  <c:v>918.51900000000001</c:v>
                </c:pt>
                <c:pt idx="728">
                  <c:v>919.48299999999972</c:v>
                </c:pt>
                <c:pt idx="729">
                  <c:v>920.44299999999976</c:v>
                </c:pt>
                <c:pt idx="730">
                  <c:v>921.40300000000002</c:v>
                </c:pt>
                <c:pt idx="731">
                  <c:v>922.36099999999976</c:v>
                </c:pt>
                <c:pt idx="732">
                  <c:v>923.31999999999982</c:v>
                </c:pt>
                <c:pt idx="733">
                  <c:v>924.279</c:v>
                </c:pt>
                <c:pt idx="734">
                  <c:v>925.23500000000001</c:v>
                </c:pt>
                <c:pt idx="735">
                  <c:v>926.19600000000003</c:v>
                </c:pt>
                <c:pt idx="736">
                  <c:v>927.16</c:v>
                </c:pt>
                <c:pt idx="737">
                  <c:v>928.12</c:v>
                </c:pt>
                <c:pt idx="738">
                  <c:v>929.07899999999995</c:v>
                </c:pt>
                <c:pt idx="739">
                  <c:v>930.04</c:v>
                </c:pt>
                <c:pt idx="740">
                  <c:v>931.00699999999972</c:v>
                </c:pt>
                <c:pt idx="741">
                  <c:v>931.97299999999996</c:v>
                </c:pt>
                <c:pt idx="742">
                  <c:v>932.94199999999978</c:v>
                </c:pt>
                <c:pt idx="743">
                  <c:v>933.91</c:v>
                </c:pt>
                <c:pt idx="744">
                  <c:v>934.87400000000002</c:v>
                </c:pt>
                <c:pt idx="745">
                  <c:v>935.83399999999972</c:v>
                </c:pt>
                <c:pt idx="746">
                  <c:v>936.79700000000003</c:v>
                </c:pt>
                <c:pt idx="747">
                  <c:v>937.76099999999997</c:v>
                </c:pt>
                <c:pt idx="748">
                  <c:v>938.71699999999998</c:v>
                </c:pt>
                <c:pt idx="749">
                  <c:v>939.65099999999973</c:v>
                </c:pt>
                <c:pt idx="750">
                  <c:v>940.56799999999976</c:v>
                </c:pt>
                <c:pt idx="751">
                  <c:v>941.47699999999998</c:v>
                </c:pt>
                <c:pt idx="752">
                  <c:v>942.38699999999972</c:v>
                </c:pt>
                <c:pt idx="753">
                  <c:v>943.3</c:v>
                </c:pt>
                <c:pt idx="754">
                  <c:v>944.21199999999999</c:v>
                </c:pt>
                <c:pt idx="755">
                  <c:v>945.12400000000002</c:v>
                </c:pt>
                <c:pt idx="756">
                  <c:v>946.03099999999972</c:v>
                </c:pt>
                <c:pt idx="757">
                  <c:v>946.93299999999977</c:v>
                </c:pt>
                <c:pt idx="758">
                  <c:v>947.83699999999976</c:v>
                </c:pt>
                <c:pt idx="759">
                  <c:v>948.74099999999999</c:v>
                </c:pt>
                <c:pt idx="760">
                  <c:v>949.64599999999996</c:v>
                </c:pt>
                <c:pt idx="761">
                  <c:v>950.553</c:v>
                </c:pt>
                <c:pt idx="762">
                  <c:v>951.46099999999979</c:v>
                </c:pt>
                <c:pt idx="763">
                  <c:v>952.37199999999996</c:v>
                </c:pt>
                <c:pt idx="764">
                  <c:v>953.27700000000004</c:v>
                </c:pt>
                <c:pt idx="765">
                  <c:v>954.17700000000002</c:v>
                </c:pt>
                <c:pt idx="766">
                  <c:v>955.077</c:v>
                </c:pt>
                <c:pt idx="767">
                  <c:v>955.97900000000004</c:v>
                </c:pt>
                <c:pt idx="768">
                  <c:v>956.87800000000004</c:v>
                </c:pt>
                <c:pt idx="769">
                  <c:v>957.78</c:v>
                </c:pt>
                <c:pt idx="770">
                  <c:v>958.68700000000001</c:v>
                </c:pt>
                <c:pt idx="771">
                  <c:v>959.6</c:v>
                </c:pt>
                <c:pt idx="772">
                  <c:v>960.51</c:v>
                </c:pt>
                <c:pt idx="773">
                  <c:v>961.4169999999998</c:v>
                </c:pt>
                <c:pt idx="774">
                  <c:v>962.32499999999982</c:v>
                </c:pt>
                <c:pt idx="775">
                  <c:v>963.226</c:v>
                </c:pt>
                <c:pt idx="776">
                  <c:v>964.12699999999973</c:v>
                </c:pt>
                <c:pt idx="777">
                  <c:v>965.03300000000002</c:v>
                </c:pt>
                <c:pt idx="778">
                  <c:v>965.93599999999981</c:v>
                </c:pt>
                <c:pt idx="779">
                  <c:v>966.8449999999998</c:v>
                </c:pt>
                <c:pt idx="780">
                  <c:v>967.75300000000004</c:v>
                </c:pt>
                <c:pt idx="781">
                  <c:v>968.66099999999972</c:v>
                </c:pt>
                <c:pt idx="782">
                  <c:v>969.56499999999983</c:v>
                </c:pt>
                <c:pt idx="783">
                  <c:v>970.46400000000006</c:v>
                </c:pt>
                <c:pt idx="784">
                  <c:v>971.36099999999976</c:v>
                </c:pt>
                <c:pt idx="785">
                  <c:v>972.26400000000001</c:v>
                </c:pt>
                <c:pt idx="786">
                  <c:v>973.16300000000001</c:v>
                </c:pt>
                <c:pt idx="787">
                  <c:v>974.06099999999981</c:v>
                </c:pt>
                <c:pt idx="788">
                  <c:v>974.96199999999976</c:v>
                </c:pt>
                <c:pt idx="789">
                  <c:v>975.8689999999998</c:v>
                </c:pt>
                <c:pt idx="790">
                  <c:v>976.78200000000004</c:v>
                </c:pt>
                <c:pt idx="791">
                  <c:v>977.69600000000003</c:v>
                </c:pt>
                <c:pt idx="792">
                  <c:v>978.61</c:v>
                </c:pt>
                <c:pt idx="793">
                  <c:v>979.524</c:v>
                </c:pt>
                <c:pt idx="794">
                  <c:v>980.43299999999977</c:v>
                </c:pt>
                <c:pt idx="795">
                  <c:v>981.33699999999976</c:v>
                </c:pt>
                <c:pt idx="796">
                  <c:v>982.23699999999997</c:v>
                </c:pt>
                <c:pt idx="797">
                  <c:v>983.13400000000001</c:v>
                </c:pt>
                <c:pt idx="798">
                  <c:v>984.03399999999999</c:v>
                </c:pt>
                <c:pt idx="799">
                  <c:v>984.93799999999976</c:v>
                </c:pt>
                <c:pt idx="800">
                  <c:v>985.88300000000004</c:v>
                </c:pt>
                <c:pt idx="801">
                  <c:v>986.87300000000005</c:v>
                </c:pt>
                <c:pt idx="802">
                  <c:v>987.88300000000004</c:v>
                </c:pt>
                <c:pt idx="803">
                  <c:v>988.90199999999982</c:v>
                </c:pt>
                <c:pt idx="804">
                  <c:v>989.928</c:v>
                </c:pt>
                <c:pt idx="805">
                  <c:v>990.95399999999972</c:v>
                </c:pt>
                <c:pt idx="806">
                  <c:v>991.98599999999999</c:v>
                </c:pt>
                <c:pt idx="807">
                  <c:v>993.02199999999982</c:v>
                </c:pt>
                <c:pt idx="808">
                  <c:v>994.05899999999997</c:v>
                </c:pt>
                <c:pt idx="809">
                  <c:v>995.09400000000005</c:v>
                </c:pt>
                <c:pt idx="810">
                  <c:v>996.12400000000002</c:v>
                </c:pt>
                <c:pt idx="811">
                  <c:v>997.15499999999997</c:v>
                </c:pt>
                <c:pt idx="812">
                  <c:v>998.18600000000004</c:v>
                </c:pt>
                <c:pt idx="813">
                  <c:v>999.21100000000001</c:v>
                </c:pt>
                <c:pt idx="814">
                  <c:v>1000.235</c:v>
                </c:pt>
                <c:pt idx="815">
                  <c:v>1001.255</c:v>
                </c:pt>
                <c:pt idx="816">
                  <c:v>1002.277</c:v>
                </c:pt>
                <c:pt idx="817">
                  <c:v>1003.303</c:v>
                </c:pt>
                <c:pt idx="818">
                  <c:v>1004.329</c:v>
                </c:pt>
                <c:pt idx="819">
                  <c:v>1005.353</c:v>
                </c:pt>
                <c:pt idx="820">
                  <c:v>1006.374</c:v>
                </c:pt>
                <c:pt idx="821">
                  <c:v>1007.389</c:v>
                </c:pt>
                <c:pt idx="822">
                  <c:v>1008.4059999999999</c:v>
                </c:pt>
                <c:pt idx="823">
                  <c:v>1009.415</c:v>
                </c:pt>
                <c:pt idx="824">
                  <c:v>1010.426</c:v>
                </c:pt>
                <c:pt idx="825">
                  <c:v>1011.437</c:v>
                </c:pt>
                <c:pt idx="826">
                  <c:v>1012.443</c:v>
                </c:pt>
                <c:pt idx="827">
                  <c:v>1013.453</c:v>
                </c:pt>
                <c:pt idx="828">
                  <c:v>1014.463</c:v>
                </c:pt>
                <c:pt idx="829">
                  <c:v>1015.476</c:v>
                </c:pt>
                <c:pt idx="830">
                  <c:v>1016.487</c:v>
                </c:pt>
                <c:pt idx="831">
                  <c:v>1017.499</c:v>
                </c:pt>
                <c:pt idx="832">
                  <c:v>1018.5069999999999</c:v>
                </c:pt>
                <c:pt idx="833">
                  <c:v>1019.509</c:v>
                </c:pt>
                <c:pt idx="834">
                  <c:v>1020.513</c:v>
                </c:pt>
                <c:pt idx="835">
                  <c:v>1021.5170000000001</c:v>
                </c:pt>
                <c:pt idx="836">
                  <c:v>1022.523</c:v>
                </c:pt>
                <c:pt idx="837">
                  <c:v>1023.527</c:v>
                </c:pt>
                <c:pt idx="838">
                  <c:v>1024.539</c:v>
                </c:pt>
                <c:pt idx="839">
                  <c:v>1025.55</c:v>
                </c:pt>
                <c:pt idx="840">
                  <c:v>1026.5640000000001</c:v>
                </c:pt>
                <c:pt idx="841">
                  <c:v>1027.576</c:v>
                </c:pt>
                <c:pt idx="842">
                  <c:v>1028.585</c:v>
                </c:pt>
                <c:pt idx="843">
                  <c:v>1029.588</c:v>
                </c:pt>
                <c:pt idx="844">
                  <c:v>1030.5940000000001</c:v>
                </c:pt>
                <c:pt idx="845">
                  <c:v>1031.597</c:v>
                </c:pt>
                <c:pt idx="846">
                  <c:v>1032.595</c:v>
                </c:pt>
                <c:pt idx="847">
                  <c:v>1033.5909999999999</c:v>
                </c:pt>
                <c:pt idx="848">
                  <c:v>1034.5909999999999</c:v>
                </c:pt>
                <c:pt idx="849">
                  <c:v>1035.5840000000001</c:v>
                </c:pt>
                <c:pt idx="850">
                  <c:v>1036.575</c:v>
                </c:pt>
                <c:pt idx="851">
                  <c:v>1037.57</c:v>
                </c:pt>
                <c:pt idx="852">
                  <c:v>1038.567</c:v>
                </c:pt>
                <c:pt idx="853">
                  <c:v>1039.5450000000001</c:v>
                </c:pt>
                <c:pt idx="854">
                  <c:v>1040.5070000000001</c:v>
                </c:pt>
                <c:pt idx="855">
                  <c:v>1041.463</c:v>
                </c:pt>
                <c:pt idx="856">
                  <c:v>1042.4179999999999</c:v>
                </c:pt>
                <c:pt idx="857">
                  <c:v>1043.366</c:v>
                </c:pt>
                <c:pt idx="858">
                  <c:v>1044.31</c:v>
                </c:pt>
                <c:pt idx="859">
                  <c:v>1045.2529999999999</c:v>
                </c:pt>
                <c:pt idx="860">
                  <c:v>1046.1949999999999</c:v>
                </c:pt>
                <c:pt idx="861">
                  <c:v>1047.134</c:v>
                </c:pt>
                <c:pt idx="862">
                  <c:v>1048.0809999999999</c:v>
                </c:pt>
                <c:pt idx="863">
                  <c:v>1049.027</c:v>
                </c:pt>
                <c:pt idx="864">
                  <c:v>1049.973</c:v>
                </c:pt>
                <c:pt idx="865">
                  <c:v>1050.9190000000001</c:v>
                </c:pt>
                <c:pt idx="866">
                  <c:v>1051.8679999999999</c:v>
                </c:pt>
                <c:pt idx="867">
                  <c:v>1052.8140000000001</c:v>
                </c:pt>
                <c:pt idx="868">
                  <c:v>1053.7619999999999</c:v>
                </c:pt>
                <c:pt idx="869">
                  <c:v>1054.713</c:v>
                </c:pt>
                <c:pt idx="870">
                  <c:v>1055.6610000000001</c:v>
                </c:pt>
                <c:pt idx="871">
                  <c:v>1056.6079999999999</c:v>
                </c:pt>
                <c:pt idx="872">
                  <c:v>1057.548</c:v>
                </c:pt>
                <c:pt idx="873">
                  <c:v>1058.48</c:v>
                </c:pt>
                <c:pt idx="874">
                  <c:v>1059.415</c:v>
                </c:pt>
                <c:pt idx="875">
                  <c:v>1060.345</c:v>
                </c:pt>
                <c:pt idx="876">
                  <c:v>1061.2719999999999</c:v>
                </c:pt>
                <c:pt idx="877">
                  <c:v>1062.1969999999999</c:v>
                </c:pt>
                <c:pt idx="878">
                  <c:v>1063.1289999999999</c:v>
                </c:pt>
                <c:pt idx="879">
                  <c:v>1064.0650000000001</c:v>
                </c:pt>
                <c:pt idx="880">
                  <c:v>1064.998</c:v>
                </c:pt>
                <c:pt idx="881">
                  <c:v>1065.925</c:v>
                </c:pt>
                <c:pt idx="882">
                  <c:v>1066.8489999999999</c:v>
                </c:pt>
                <c:pt idx="883">
                  <c:v>1067.7760000000001</c:v>
                </c:pt>
                <c:pt idx="884">
                  <c:v>1068.704</c:v>
                </c:pt>
                <c:pt idx="885">
                  <c:v>1069.625</c:v>
                </c:pt>
                <c:pt idx="886">
                  <c:v>1070.546</c:v>
                </c:pt>
                <c:pt idx="887">
                  <c:v>1071.4659999999999</c:v>
                </c:pt>
                <c:pt idx="888">
                  <c:v>1072.386</c:v>
                </c:pt>
                <c:pt idx="889">
                  <c:v>1073.3030000000001</c:v>
                </c:pt>
                <c:pt idx="890">
                  <c:v>1074.223</c:v>
                </c:pt>
                <c:pt idx="891">
                  <c:v>1075.143</c:v>
                </c:pt>
                <c:pt idx="892">
                  <c:v>1076.066</c:v>
                </c:pt>
                <c:pt idx="893">
                  <c:v>1076.9880000000001</c:v>
                </c:pt>
                <c:pt idx="894">
                  <c:v>1077.9090000000001</c:v>
                </c:pt>
                <c:pt idx="895">
                  <c:v>1078.8320000000001</c:v>
                </c:pt>
                <c:pt idx="896">
                  <c:v>1079.7550000000001</c:v>
                </c:pt>
                <c:pt idx="897">
                  <c:v>1080.681</c:v>
                </c:pt>
                <c:pt idx="898">
                  <c:v>1081.605</c:v>
                </c:pt>
                <c:pt idx="899">
                  <c:v>1082.5229999999999</c:v>
                </c:pt>
                <c:pt idx="900">
                  <c:v>1083.442</c:v>
                </c:pt>
                <c:pt idx="901">
                  <c:v>1084.3589999999999</c:v>
                </c:pt>
                <c:pt idx="902">
                  <c:v>1085.277</c:v>
                </c:pt>
                <c:pt idx="903">
                  <c:v>1086.193</c:v>
                </c:pt>
                <c:pt idx="904">
                  <c:v>1087.1030000000001</c:v>
                </c:pt>
                <c:pt idx="905">
                  <c:v>1088.011</c:v>
                </c:pt>
                <c:pt idx="906">
                  <c:v>1088.9159999999999</c:v>
                </c:pt>
                <c:pt idx="907">
                  <c:v>1089.8219999999999</c:v>
                </c:pt>
                <c:pt idx="908">
                  <c:v>1090.732</c:v>
                </c:pt>
                <c:pt idx="909">
                  <c:v>1091.644</c:v>
                </c:pt>
                <c:pt idx="910">
                  <c:v>1092.5540000000001</c:v>
                </c:pt>
                <c:pt idx="911">
                  <c:v>1093.4659999999999</c:v>
                </c:pt>
                <c:pt idx="912">
                  <c:v>1094.384</c:v>
                </c:pt>
                <c:pt idx="913">
                  <c:v>1095.298</c:v>
                </c:pt>
                <c:pt idx="914">
                  <c:v>1096.2080000000001</c:v>
                </c:pt>
                <c:pt idx="915">
                  <c:v>1097.1220000000001</c:v>
                </c:pt>
                <c:pt idx="916">
                  <c:v>1098.0329999999999</c:v>
                </c:pt>
                <c:pt idx="917">
                  <c:v>1098.9390000000001</c:v>
                </c:pt>
              </c:numCache>
            </c:numRef>
          </c:xVal>
          <c:yVal>
            <c:numRef>
              <c:f>'OAT Husk'!$P$6:$P$923</c:f>
              <c:numCache>
                <c:formatCode>General</c:formatCode>
                <c:ptCount val="918"/>
                <c:pt idx="0">
                  <c:v>1</c:v>
                </c:pt>
                <c:pt idx="1">
                  <c:v>0.99995918078384405</c:v>
                </c:pt>
                <c:pt idx="2">
                  <c:v>0.99993877117576602</c:v>
                </c:pt>
                <c:pt idx="3">
                  <c:v>0.99985840834395801</c:v>
                </c:pt>
                <c:pt idx="4">
                  <c:v>0.99981758912780205</c:v>
                </c:pt>
                <c:pt idx="5">
                  <c:v>0.99973595069548904</c:v>
                </c:pt>
                <c:pt idx="6">
                  <c:v>0.99955353982329098</c:v>
                </c:pt>
                <c:pt idx="7">
                  <c:v>0.99945276738340505</c:v>
                </c:pt>
                <c:pt idx="8">
                  <c:v>0.99939153855917096</c:v>
                </c:pt>
                <c:pt idx="9">
                  <c:v>0.99921040328747801</c:v>
                </c:pt>
                <c:pt idx="10">
                  <c:v>0.99908794563900905</c:v>
                </c:pt>
                <c:pt idx="11">
                  <c:v>0.99888640075923696</c:v>
                </c:pt>
                <c:pt idx="12">
                  <c:v>0.99872439949511704</c:v>
                </c:pt>
                <c:pt idx="13">
                  <c:v>0.998621075854222</c:v>
                </c:pt>
                <c:pt idx="14">
                  <c:v>0.99837871175829396</c:v>
                </c:pt>
                <c:pt idx="15">
                  <c:v>0.99819630088609601</c:v>
                </c:pt>
                <c:pt idx="16">
                  <c:v>0.99801516561440196</c:v>
                </c:pt>
                <c:pt idx="17">
                  <c:v>0.99783147914170001</c:v>
                </c:pt>
                <c:pt idx="18">
                  <c:v>0.99764906826950095</c:v>
                </c:pt>
                <c:pt idx="19">
                  <c:v>0.99740670417357402</c:v>
                </c:pt>
                <c:pt idx="20">
                  <c:v>0.99712224526098503</c:v>
                </c:pt>
                <c:pt idx="21">
                  <c:v>0.99691942478070805</c:v>
                </c:pt>
                <c:pt idx="22">
                  <c:v>0.99665537547619798</c:v>
                </c:pt>
                <c:pt idx="23">
                  <c:v>0.99643342098834797</c:v>
                </c:pt>
                <c:pt idx="24">
                  <c:v>0.99616937168383701</c:v>
                </c:pt>
                <c:pt idx="25">
                  <c:v>0.99586577876367499</c:v>
                </c:pt>
                <c:pt idx="26">
                  <c:v>0.99556091024300797</c:v>
                </c:pt>
                <c:pt idx="27">
                  <c:v>0.99525859292335095</c:v>
                </c:pt>
                <c:pt idx="28">
                  <c:v>0.99497413401076196</c:v>
                </c:pt>
                <c:pt idx="29">
                  <c:v>0.99465013148252202</c:v>
                </c:pt>
                <c:pt idx="30">
                  <c:v>0.99428403413762101</c:v>
                </c:pt>
                <c:pt idx="31">
                  <c:v>0.99394089760180804</c:v>
                </c:pt>
                <c:pt idx="32">
                  <c:v>0.993555666249333</c:v>
                </c:pt>
                <c:pt idx="33">
                  <c:v>0.99321125411301503</c:v>
                </c:pt>
                <c:pt idx="34">
                  <c:v>0.99284643236861803</c:v>
                </c:pt>
                <c:pt idx="35">
                  <c:v>0.99246120101614299</c:v>
                </c:pt>
                <c:pt idx="36">
                  <c:v>0.99203553312766402</c:v>
                </c:pt>
                <c:pt idx="37">
                  <c:v>0.99158920051100496</c:v>
                </c:pt>
                <c:pt idx="38">
                  <c:v>0.99118406979065399</c:v>
                </c:pt>
                <c:pt idx="39">
                  <c:v>0.99075903970242796</c:v>
                </c:pt>
                <c:pt idx="40">
                  <c:v>0.99027137762941098</c:v>
                </c:pt>
                <c:pt idx="41">
                  <c:v>0.98976534690912399</c:v>
                </c:pt>
                <c:pt idx="42">
                  <c:v>0.98925918862878703</c:v>
                </c:pt>
                <c:pt idx="43">
                  <c:v>0.98877165411582102</c:v>
                </c:pt>
                <c:pt idx="44">
                  <c:v>0.98824572402765698</c:v>
                </c:pt>
                <c:pt idx="45">
                  <c:v>0.98769836385101195</c:v>
                </c:pt>
                <c:pt idx="46">
                  <c:v>0.98713123186654095</c:v>
                </c:pt>
                <c:pt idx="47">
                  <c:v>0.98656256916146401</c:v>
                </c:pt>
                <c:pt idx="48">
                  <c:v>0.98599530961694404</c:v>
                </c:pt>
                <c:pt idx="49">
                  <c:v>0.98540827826459698</c:v>
                </c:pt>
                <c:pt idx="50">
                  <c:v>0.984779917455891</c:v>
                </c:pt>
                <c:pt idx="51">
                  <c:v>0.98409045538300199</c:v>
                </c:pt>
                <c:pt idx="52">
                  <c:v>0.98342229583854501</c:v>
                </c:pt>
                <c:pt idx="53">
                  <c:v>0.98277263250140801</c:v>
                </c:pt>
                <c:pt idx="54">
                  <c:v>0.98210460051700099</c:v>
                </c:pt>
                <c:pt idx="55">
                  <c:v>0.98141513844411199</c:v>
                </c:pt>
                <c:pt idx="56">
                  <c:v>0.98066597826759405</c:v>
                </c:pt>
                <c:pt idx="57">
                  <c:v>0.97991541493052103</c:v>
                </c:pt>
                <c:pt idx="58">
                  <c:v>0.97916625475400298</c:v>
                </c:pt>
                <c:pt idx="59">
                  <c:v>0.97839566448900395</c:v>
                </c:pt>
                <c:pt idx="60">
                  <c:v>0.97760530241617905</c:v>
                </c:pt>
                <c:pt idx="61">
                  <c:v>0.97675383907917002</c:v>
                </c:pt>
                <c:pt idx="62">
                  <c:v>0.97592214754998596</c:v>
                </c:pt>
                <c:pt idx="63">
                  <c:v>0.97509198674140796</c:v>
                </c:pt>
                <c:pt idx="64">
                  <c:v>0.97424052340439904</c:v>
                </c:pt>
                <c:pt idx="65">
                  <c:v>0.97341036259582103</c:v>
                </c:pt>
                <c:pt idx="66">
                  <c:v>0.97253887233088598</c:v>
                </c:pt>
                <c:pt idx="67">
                  <c:v>0.97166610646544505</c:v>
                </c:pt>
                <c:pt idx="68">
                  <c:v>0.97073491809688095</c:v>
                </c:pt>
                <c:pt idx="69">
                  <c:v>0.96982235349568802</c:v>
                </c:pt>
                <c:pt idx="70">
                  <c:v>0.96888976196656795</c:v>
                </c:pt>
                <c:pt idx="71">
                  <c:v>0.967957170437448</c:v>
                </c:pt>
                <c:pt idx="72">
                  <c:v>0.96704600899681004</c:v>
                </c:pt>
                <c:pt idx="73">
                  <c:v>0.96607361873193798</c:v>
                </c:pt>
                <c:pt idx="74">
                  <c:v>0.96514115476286899</c:v>
                </c:pt>
                <c:pt idx="75">
                  <c:v>0.96418866386587299</c:v>
                </c:pt>
                <c:pt idx="76">
                  <c:v>0.96315517233681702</c:v>
                </c:pt>
                <c:pt idx="77">
                  <c:v>0.96218150647143996</c:v>
                </c:pt>
                <c:pt idx="78">
                  <c:v>0.96120911620656801</c:v>
                </c:pt>
                <c:pt idx="79">
                  <c:v>0.96021542341326505</c:v>
                </c:pt>
                <c:pt idx="80">
                  <c:v>0.95924303314839299</c:v>
                </c:pt>
                <c:pt idx="81">
                  <c:v>0.95812854098727596</c:v>
                </c:pt>
                <c:pt idx="82">
                  <c:v>0.95719607701820697</c:v>
                </c:pt>
                <c:pt idx="83">
                  <c:v>0.95624358612121096</c:v>
                </c:pt>
                <c:pt idx="84">
                  <c:v>0.95529122278426604</c:v>
                </c:pt>
                <c:pt idx="85">
                  <c:v>0.95441973251932999</c:v>
                </c:pt>
                <c:pt idx="86">
                  <c:v>0.95346736918238495</c:v>
                </c:pt>
                <c:pt idx="87">
                  <c:v>0.95241257512489697</c:v>
                </c:pt>
                <c:pt idx="88">
                  <c:v>0.951379083595841</c:v>
                </c:pt>
                <c:pt idx="89">
                  <c:v>0.95040669333096905</c:v>
                </c:pt>
                <c:pt idx="90">
                  <c:v>0.949434303066097</c:v>
                </c:pt>
                <c:pt idx="91">
                  <c:v>0.94844073783284399</c:v>
                </c:pt>
                <c:pt idx="92">
                  <c:v>0.94746834756797205</c:v>
                </c:pt>
                <c:pt idx="93">
                  <c:v>0.94649455414254502</c:v>
                </c:pt>
                <c:pt idx="94">
                  <c:v>0.94554219080559898</c:v>
                </c:pt>
                <c:pt idx="95">
                  <c:v>0.94456980054072703</c:v>
                </c:pt>
                <c:pt idx="96">
                  <c:v>0.94361730964373103</c:v>
                </c:pt>
                <c:pt idx="97">
                  <c:v>0.94266494630678599</c:v>
                </c:pt>
                <c:pt idx="98">
                  <c:v>0.94173235477766604</c:v>
                </c:pt>
                <c:pt idx="99">
                  <c:v>0.94086099207278096</c:v>
                </c:pt>
                <c:pt idx="100">
                  <c:v>0.939928400543661</c:v>
                </c:pt>
                <c:pt idx="101">
                  <c:v>0.93899593657459202</c:v>
                </c:pt>
                <c:pt idx="102">
                  <c:v>0.93808464757390397</c:v>
                </c:pt>
                <c:pt idx="103">
                  <c:v>0.937253083604771</c:v>
                </c:pt>
                <c:pt idx="104">
                  <c:v>0.93638159333983495</c:v>
                </c:pt>
                <c:pt idx="105">
                  <c:v>0.935571331899133</c:v>
                </c:pt>
                <c:pt idx="106">
                  <c:v>0.93478096982630798</c:v>
                </c:pt>
                <c:pt idx="107">
                  <c:v>0.93394940585717501</c:v>
                </c:pt>
                <c:pt idx="108">
                  <c:v>0.93307791559223896</c:v>
                </c:pt>
                <c:pt idx="109">
                  <c:v>0.93226765415153701</c:v>
                </c:pt>
                <c:pt idx="110">
                  <c:v>0.93145739271083605</c:v>
                </c:pt>
                <c:pt idx="111">
                  <c:v>0.93070682937376303</c:v>
                </c:pt>
                <c:pt idx="112">
                  <c:v>0.929936239108764</c:v>
                </c:pt>
                <c:pt idx="113">
                  <c:v>0.92910607830018599</c:v>
                </c:pt>
                <c:pt idx="114">
                  <c:v>0.92819351369899294</c:v>
                </c:pt>
                <c:pt idx="115">
                  <c:v>0.92752535415453496</c:v>
                </c:pt>
                <c:pt idx="116">
                  <c:v>0.92709892090575297</c:v>
                </c:pt>
                <c:pt idx="117">
                  <c:v>0.92636966009711097</c:v>
                </c:pt>
                <c:pt idx="118">
                  <c:v>0.92564039928846997</c:v>
                </c:pt>
                <c:pt idx="119">
                  <c:v>0.92495093721558097</c:v>
                </c:pt>
                <c:pt idx="120">
                  <c:v>0.92426147514269197</c:v>
                </c:pt>
                <c:pt idx="121">
                  <c:v>0.92359331559823399</c:v>
                </c:pt>
                <c:pt idx="122">
                  <c:v>0.92292375289322204</c:v>
                </c:pt>
                <c:pt idx="123">
                  <c:v>0.92231682217299804</c:v>
                </c:pt>
                <c:pt idx="124">
                  <c:v>0.92172826010004505</c:v>
                </c:pt>
                <c:pt idx="125">
                  <c:v>0.92118089992340002</c:v>
                </c:pt>
                <c:pt idx="126">
                  <c:v>0.92063366730680596</c:v>
                </c:pt>
                <c:pt idx="127">
                  <c:v>0.92004650839440805</c:v>
                </c:pt>
                <c:pt idx="128">
                  <c:v>0.91947937640993704</c:v>
                </c:pt>
                <c:pt idx="129">
                  <c:v>0.91895191560116796</c:v>
                </c:pt>
                <c:pt idx="130">
                  <c:v>0.91844588488088097</c:v>
                </c:pt>
                <c:pt idx="131">
                  <c:v>0.91793832343998805</c:v>
                </c:pt>
                <c:pt idx="132">
                  <c:v>0.91743229271970095</c:v>
                </c:pt>
                <c:pt idx="133">
                  <c:v>0.91696606073516695</c:v>
                </c:pt>
                <c:pt idx="134">
                  <c:v>0.91643859992639798</c:v>
                </c:pt>
                <c:pt idx="135">
                  <c:v>0.91611446983810696</c:v>
                </c:pt>
                <c:pt idx="136">
                  <c:v>0.91564823785357297</c:v>
                </c:pt>
                <c:pt idx="137">
                  <c:v>0.91520190523691403</c:v>
                </c:pt>
                <c:pt idx="138">
                  <c:v>0.914776875148687</c:v>
                </c:pt>
                <c:pt idx="139">
                  <c:v>0.91439164379621196</c:v>
                </c:pt>
                <c:pt idx="140">
                  <c:v>0.91396648614793496</c:v>
                </c:pt>
                <c:pt idx="141">
                  <c:v>0.91356135542758499</c:v>
                </c:pt>
                <c:pt idx="142">
                  <c:v>0.91317612407510995</c:v>
                </c:pt>
                <c:pt idx="143">
                  <c:v>0.91283069145838802</c:v>
                </c:pt>
                <c:pt idx="144">
                  <c:v>0.91252799145857899</c:v>
                </c:pt>
                <c:pt idx="145">
                  <c:v>0.91218243128180598</c:v>
                </c:pt>
                <c:pt idx="146">
                  <c:v>0.91187832812144198</c:v>
                </c:pt>
                <c:pt idx="147">
                  <c:v>0.91157409740102802</c:v>
                </c:pt>
                <c:pt idx="148">
                  <c:v>0.91127126984116902</c:v>
                </c:pt>
                <c:pt idx="149">
                  <c:v>0.91102814038493796</c:v>
                </c:pt>
                <c:pt idx="150">
                  <c:v>0.91074393659245001</c:v>
                </c:pt>
                <c:pt idx="151">
                  <c:v>0.91045960523991198</c:v>
                </c:pt>
                <c:pt idx="152">
                  <c:v>0.91017667704792904</c:v>
                </c:pt>
                <c:pt idx="153">
                  <c:v>0.90993354759169798</c:v>
                </c:pt>
                <c:pt idx="154">
                  <c:v>0.90973034443126999</c:v>
                </c:pt>
                <c:pt idx="155">
                  <c:v>0.90946731560716298</c:v>
                </c:pt>
                <c:pt idx="156">
                  <c:v>0.90926398488668503</c:v>
                </c:pt>
                <c:pt idx="157">
                  <c:v>0.90908208425468895</c:v>
                </c:pt>
                <c:pt idx="158">
                  <c:v>0.90890018362269298</c:v>
                </c:pt>
                <c:pt idx="159">
                  <c:v>0.90869685290221403</c:v>
                </c:pt>
                <c:pt idx="160">
                  <c:v>0.90851482471016698</c:v>
                </c:pt>
                <c:pt idx="161">
                  <c:v>0.90835282344604695</c:v>
                </c:pt>
                <c:pt idx="162">
                  <c:v>0.90823062091768003</c:v>
                </c:pt>
                <c:pt idx="163">
                  <c:v>0.90808839146138498</c:v>
                </c:pt>
                <c:pt idx="164">
                  <c:v>0.90792639019726495</c:v>
                </c:pt>
                <c:pt idx="165">
                  <c:v>0.90778416074097101</c:v>
                </c:pt>
                <c:pt idx="166">
                  <c:v>0.90764346200528201</c:v>
                </c:pt>
                <c:pt idx="167">
                  <c:v>0.90750136010903804</c:v>
                </c:pt>
                <c:pt idx="168">
                  <c:v>0.90737903002062004</c:v>
                </c:pt>
                <c:pt idx="169">
                  <c:v>0.90727813002068403</c:v>
                </c:pt>
                <c:pt idx="170">
                  <c:v>0.90715592749231599</c:v>
                </c:pt>
                <c:pt idx="171">
                  <c:v>0.90705489993232902</c:v>
                </c:pt>
                <c:pt idx="172">
                  <c:v>0.90695399993239301</c:v>
                </c:pt>
                <c:pt idx="173">
                  <c:v>0.906853099932457</c:v>
                </c:pt>
                <c:pt idx="174">
                  <c:v>0.90675066921191505</c:v>
                </c:pt>
                <c:pt idx="175">
                  <c:v>0.90666966857985498</c:v>
                </c:pt>
                <c:pt idx="176">
                  <c:v>0.90658866794779502</c:v>
                </c:pt>
                <c:pt idx="177">
                  <c:v>0.90650766731573496</c:v>
                </c:pt>
                <c:pt idx="178">
                  <c:v>0.90636543785944002</c:v>
                </c:pt>
                <c:pt idx="179">
                  <c:v>0.90630573975581197</c:v>
                </c:pt>
                <c:pt idx="180">
                  <c:v>0.90622473912375201</c:v>
                </c:pt>
                <c:pt idx="181">
                  <c:v>0.90616363785956799</c:v>
                </c:pt>
                <c:pt idx="182">
                  <c:v>0.90612243596326003</c:v>
                </c:pt>
                <c:pt idx="183">
                  <c:v>0.90606273785963098</c:v>
                </c:pt>
                <c:pt idx="184">
                  <c:v>0.90598160966752095</c:v>
                </c:pt>
                <c:pt idx="185">
                  <c:v>0.90589920587490602</c:v>
                </c:pt>
                <c:pt idx="186">
                  <c:v>0.90585940713915403</c:v>
                </c:pt>
                <c:pt idx="187">
                  <c:v>0.90581820524284595</c:v>
                </c:pt>
                <c:pt idx="188">
                  <c:v>0.90575850713921702</c:v>
                </c:pt>
                <c:pt idx="189">
                  <c:v>0.905697405875033</c:v>
                </c:pt>
                <c:pt idx="190">
                  <c:v>0.90561627768292297</c:v>
                </c:pt>
                <c:pt idx="191">
                  <c:v>0.90559637831504702</c:v>
                </c:pt>
                <c:pt idx="192">
                  <c:v>0.90551537768298596</c:v>
                </c:pt>
                <c:pt idx="193">
                  <c:v>0.90551537768298596</c:v>
                </c:pt>
                <c:pt idx="194">
                  <c:v>0.90545427641880305</c:v>
                </c:pt>
                <c:pt idx="195">
                  <c:v>0.90539317515461903</c:v>
                </c:pt>
                <c:pt idx="196">
                  <c:v>0.90537327578674198</c:v>
                </c:pt>
                <c:pt idx="197">
                  <c:v>0.90533207389043502</c:v>
                </c:pt>
                <c:pt idx="198">
                  <c:v>0.90529227515468202</c:v>
                </c:pt>
                <c:pt idx="199">
                  <c:v>0.90529227515468202</c:v>
                </c:pt>
                <c:pt idx="200">
                  <c:v>0.90525094569832398</c:v>
                </c:pt>
                <c:pt idx="201">
                  <c:v>0.90521114696257199</c:v>
                </c:pt>
                <c:pt idx="202">
                  <c:v>0.90515004569838797</c:v>
                </c:pt>
                <c:pt idx="203">
                  <c:v>0.90513014633051203</c:v>
                </c:pt>
                <c:pt idx="204">
                  <c:v>0.90508894443420396</c:v>
                </c:pt>
                <c:pt idx="205">
                  <c:v>0.90504914569845196</c:v>
                </c:pt>
                <c:pt idx="206">
                  <c:v>0.905007943802144</c:v>
                </c:pt>
                <c:pt idx="207">
                  <c:v>0.90490691624215802</c:v>
                </c:pt>
                <c:pt idx="208">
                  <c:v>0.90488701687428097</c:v>
                </c:pt>
                <c:pt idx="209">
                  <c:v>0.90486571434584995</c:v>
                </c:pt>
                <c:pt idx="210">
                  <c:v>0.90482591561009795</c:v>
                </c:pt>
                <c:pt idx="211">
                  <c:v>0.90478471371378999</c:v>
                </c:pt>
                <c:pt idx="212">
                  <c:v>0.904744914978038</c:v>
                </c:pt>
                <c:pt idx="213">
                  <c:v>0.90468381371385398</c:v>
                </c:pt>
                <c:pt idx="214">
                  <c:v>0.90460281308179402</c:v>
                </c:pt>
                <c:pt idx="215">
                  <c:v>0.90456301434604103</c:v>
                </c:pt>
                <c:pt idx="216">
                  <c:v>0.90454158425755904</c:v>
                </c:pt>
                <c:pt idx="217">
                  <c:v>0.90450178552180704</c:v>
                </c:pt>
                <c:pt idx="218">
                  <c:v>0.90446058362549897</c:v>
                </c:pt>
                <c:pt idx="219">
                  <c:v>0.90439948236131495</c:v>
                </c:pt>
                <c:pt idx="220">
                  <c:v>0.90435968362556296</c:v>
                </c:pt>
                <c:pt idx="221">
                  <c:v>0.90429858236137906</c:v>
                </c:pt>
                <c:pt idx="222">
                  <c:v>0.90425878362562595</c:v>
                </c:pt>
                <c:pt idx="223">
                  <c:v>0.90421745416926802</c:v>
                </c:pt>
                <c:pt idx="224">
                  <c:v>0.90417765543351603</c:v>
                </c:pt>
                <c:pt idx="225">
                  <c:v>0.90413645353720795</c:v>
                </c:pt>
                <c:pt idx="226">
                  <c:v>0.90407535227302505</c:v>
                </c:pt>
                <c:pt idx="227">
                  <c:v>0.90403555353727205</c:v>
                </c:pt>
                <c:pt idx="228">
                  <c:v>0.90397445227308904</c:v>
                </c:pt>
                <c:pt idx="229">
                  <c:v>0.90391335100890402</c:v>
                </c:pt>
                <c:pt idx="230">
                  <c:v>0.90387355227315203</c:v>
                </c:pt>
                <c:pt idx="231">
                  <c:v>0.90381232344891704</c:v>
                </c:pt>
                <c:pt idx="232">
                  <c:v>0.90375122218473403</c:v>
                </c:pt>
                <c:pt idx="233">
                  <c:v>0.903589220920614</c:v>
                </c:pt>
                <c:pt idx="234">
                  <c:v>0.90354942218486101</c:v>
                </c:pt>
                <c:pt idx="235">
                  <c:v>0.90350822028855404</c:v>
                </c:pt>
                <c:pt idx="236">
                  <c:v>0.90352811965642998</c:v>
                </c:pt>
                <c:pt idx="237">
                  <c:v>0.90342709209644301</c:v>
                </c:pt>
                <c:pt idx="238">
                  <c:v>0.90336599083225899</c:v>
                </c:pt>
                <c:pt idx="239">
                  <c:v>0.90330629272862994</c:v>
                </c:pt>
                <c:pt idx="240">
                  <c:v>0.90322529209657099</c:v>
                </c:pt>
                <c:pt idx="241">
                  <c:v>0.90310296200815199</c:v>
                </c:pt>
                <c:pt idx="242">
                  <c:v>0.90304186074396897</c:v>
                </c:pt>
                <c:pt idx="243">
                  <c:v>0.90279885884778799</c:v>
                </c:pt>
                <c:pt idx="244">
                  <c:v>0.90275906011203599</c:v>
                </c:pt>
                <c:pt idx="245">
                  <c:v>0.90271773065567795</c:v>
                </c:pt>
                <c:pt idx="246">
                  <c:v>0.90269783128780201</c:v>
                </c:pt>
                <c:pt idx="247">
                  <c:v>0.90273763002355401</c:v>
                </c:pt>
                <c:pt idx="248">
                  <c:v>0.90255572939155804</c:v>
                </c:pt>
                <c:pt idx="249">
                  <c:v>0.90245482939162103</c:v>
                </c:pt>
                <c:pt idx="250">
                  <c:v>0.90235380183163405</c:v>
                </c:pt>
                <c:pt idx="251">
                  <c:v>0.90225149867114296</c:v>
                </c:pt>
                <c:pt idx="252">
                  <c:v>0.90215059867120695</c:v>
                </c:pt>
                <c:pt idx="253">
                  <c:v>0.90202826858278895</c:v>
                </c:pt>
                <c:pt idx="254">
                  <c:v>0.90194726795072899</c:v>
                </c:pt>
                <c:pt idx="255">
                  <c:v>0.90184636795079198</c:v>
                </c:pt>
                <c:pt idx="256">
                  <c:v>0.90174546795085597</c:v>
                </c:pt>
                <c:pt idx="257">
                  <c:v>0.90164444039086999</c:v>
                </c:pt>
                <c:pt idx="258">
                  <c:v>0.90152223786250196</c:v>
                </c:pt>
                <c:pt idx="259">
                  <c:v>0.90140003533413404</c:v>
                </c:pt>
                <c:pt idx="260">
                  <c:v>0.90129900777414695</c:v>
                </c:pt>
                <c:pt idx="261">
                  <c:v>0.901178208406335</c:v>
                </c:pt>
                <c:pt idx="262">
                  <c:v>0.90103610651009103</c:v>
                </c:pt>
                <c:pt idx="263">
                  <c:v>0.90091377642167303</c:v>
                </c:pt>
                <c:pt idx="264">
                  <c:v>0.90077167452542894</c:v>
                </c:pt>
                <c:pt idx="265">
                  <c:v>0.90065087515761699</c:v>
                </c:pt>
                <c:pt idx="266">
                  <c:v>0.90046884696556895</c:v>
                </c:pt>
                <c:pt idx="267">
                  <c:v>0.90030684570144903</c:v>
                </c:pt>
                <c:pt idx="268">
                  <c:v>0.90016461624515498</c:v>
                </c:pt>
                <c:pt idx="269">
                  <c:v>0.90004241371678695</c:v>
                </c:pt>
                <c:pt idx="270">
                  <c:v>0.89988041245266703</c:v>
                </c:pt>
                <c:pt idx="271">
                  <c:v>0.89969838426062099</c:v>
                </c:pt>
                <c:pt idx="272">
                  <c:v>0.89953638299649996</c:v>
                </c:pt>
                <c:pt idx="273">
                  <c:v>0.89937425417232997</c:v>
                </c:pt>
                <c:pt idx="274">
                  <c:v>0.89919095037977803</c:v>
                </c:pt>
                <c:pt idx="275">
                  <c:v>0.89900892218773099</c:v>
                </c:pt>
                <c:pt idx="276">
                  <c:v>0.89884692092361096</c:v>
                </c:pt>
                <c:pt idx="277">
                  <c:v>0.89866489273156502</c:v>
                </c:pt>
                <c:pt idx="278">
                  <c:v>0.89846168957113703</c:v>
                </c:pt>
                <c:pt idx="279">
                  <c:v>0.89825976201121405</c:v>
                </c:pt>
                <c:pt idx="280">
                  <c:v>0.89805643129073598</c:v>
                </c:pt>
                <c:pt idx="281">
                  <c:v>0.89783332876243105</c:v>
                </c:pt>
                <c:pt idx="282">
                  <c:v>0.89761009867407704</c:v>
                </c:pt>
                <c:pt idx="283">
                  <c:v>0.89740829867420502</c:v>
                </c:pt>
                <c:pt idx="284">
                  <c:v>0.89718506858585001</c:v>
                </c:pt>
                <c:pt idx="285">
                  <c:v>0.89694193912961995</c:v>
                </c:pt>
                <c:pt idx="286">
                  <c:v>0.896657735337132</c:v>
                </c:pt>
                <c:pt idx="287">
                  <c:v>0.89643450524877699</c:v>
                </c:pt>
                <c:pt idx="288">
                  <c:v>0.89619137579254704</c:v>
                </c:pt>
                <c:pt idx="289">
                  <c:v>0.89594837389636595</c:v>
                </c:pt>
                <c:pt idx="290">
                  <c:v>0.89570524444013599</c:v>
                </c:pt>
                <c:pt idx="291">
                  <c:v>0.89544221561602899</c:v>
                </c:pt>
                <c:pt idx="292">
                  <c:v>0.89515788426349097</c:v>
                </c:pt>
                <c:pt idx="293">
                  <c:v>0.89487508363155799</c:v>
                </c:pt>
                <c:pt idx="294">
                  <c:v>0.89457085291114402</c:v>
                </c:pt>
                <c:pt idx="295">
                  <c:v>0.89426662219072905</c:v>
                </c:pt>
                <c:pt idx="296">
                  <c:v>0.89394249210243903</c:v>
                </c:pt>
                <c:pt idx="297">
                  <c:v>0.89361836201414802</c:v>
                </c:pt>
                <c:pt idx="298">
                  <c:v>0.89331413129373305</c:v>
                </c:pt>
                <c:pt idx="299">
                  <c:v>0.89297022939761705</c:v>
                </c:pt>
                <c:pt idx="300">
                  <c:v>0.89266599867720198</c:v>
                </c:pt>
                <c:pt idx="301">
                  <c:v>0.89219963913261702</c:v>
                </c:pt>
                <c:pt idx="302">
                  <c:v>0.89199643597218903</c:v>
                </c:pt>
                <c:pt idx="303">
                  <c:v>0.89163250714814601</c:v>
                </c:pt>
                <c:pt idx="304">
                  <c:v>0.89126717516354803</c:v>
                </c:pt>
                <c:pt idx="305">
                  <c:v>0.89096294444313395</c:v>
                </c:pt>
                <c:pt idx="306">
                  <c:v>0.89053791435490703</c:v>
                </c:pt>
                <c:pt idx="307">
                  <c:v>0.89013278363455595</c:v>
                </c:pt>
                <c:pt idx="308">
                  <c:v>0.88974755228208202</c:v>
                </c:pt>
                <c:pt idx="309">
                  <c:v>0.889301092105372</c:v>
                </c:pt>
                <c:pt idx="310">
                  <c:v>0.88889596138502203</c:v>
                </c:pt>
                <c:pt idx="311">
                  <c:v>0.88846952813623903</c:v>
                </c:pt>
                <c:pt idx="312">
                  <c:v>0.88806439741588905</c:v>
                </c:pt>
                <c:pt idx="313">
                  <c:v>0.88763936732766202</c:v>
                </c:pt>
                <c:pt idx="314">
                  <c:v>0.88717300778307695</c:v>
                </c:pt>
                <c:pt idx="315">
                  <c:v>0.88670677579854196</c:v>
                </c:pt>
                <c:pt idx="316">
                  <c:v>0.88624054381400696</c:v>
                </c:pt>
                <c:pt idx="317">
                  <c:v>0.88577431182947297</c:v>
                </c:pt>
                <c:pt idx="318">
                  <c:v>0.88528805291701096</c:v>
                </c:pt>
                <c:pt idx="319">
                  <c:v>0.88480192156460102</c:v>
                </c:pt>
                <c:pt idx="320">
                  <c:v>0.88429589084431404</c:v>
                </c:pt>
                <c:pt idx="321">
                  <c:v>0.88374853066766901</c:v>
                </c:pt>
                <c:pt idx="322">
                  <c:v>0.88322119741895</c:v>
                </c:pt>
                <c:pt idx="323">
                  <c:v>0.88267383724230497</c:v>
                </c:pt>
                <c:pt idx="324">
                  <c:v>0.882106577697784</c:v>
                </c:pt>
                <c:pt idx="325">
                  <c:v>0.88157924444906499</c:v>
                </c:pt>
                <c:pt idx="326">
                  <c:v>0.88097078300823595</c:v>
                </c:pt>
                <c:pt idx="327">
                  <c:v>0.88034254975958104</c:v>
                </c:pt>
                <c:pt idx="328">
                  <c:v>0.87953216075882901</c:v>
                </c:pt>
                <c:pt idx="329">
                  <c:v>0.87894512940648195</c:v>
                </c:pt>
                <c:pt idx="330">
                  <c:v>0.87837646670140601</c:v>
                </c:pt>
                <c:pt idx="331">
                  <c:v>0.87774950905325599</c:v>
                </c:pt>
                <c:pt idx="332">
                  <c:v>0.87718097390823002</c:v>
                </c:pt>
                <c:pt idx="333">
                  <c:v>0.87653271373164798</c:v>
                </c:pt>
                <c:pt idx="334">
                  <c:v>0.87572245229094703</c:v>
                </c:pt>
                <c:pt idx="335">
                  <c:v>0.87497188895387401</c:v>
                </c:pt>
                <c:pt idx="336">
                  <c:v>0.87420282940948002</c:v>
                </c:pt>
                <c:pt idx="337">
                  <c:v>0.87339103724817302</c:v>
                </c:pt>
                <c:pt idx="338">
                  <c:v>0.87258077580747095</c:v>
                </c:pt>
                <c:pt idx="339">
                  <c:v>0.87172931247046204</c:v>
                </c:pt>
                <c:pt idx="340">
                  <c:v>0.87085782220552599</c:v>
                </c:pt>
                <c:pt idx="341">
                  <c:v>0.87002766139694798</c:v>
                </c:pt>
                <c:pt idx="342">
                  <c:v>0.86913499616363099</c:v>
                </c:pt>
                <c:pt idx="343">
                  <c:v>0.86822370716294295</c:v>
                </c:pt>
                <c:pt idx="344">
                  <c:v>0.86727134382599802</c:v>
                </c:pt>
                <c:pt idx="345">
                  <c:v>0.86629755040057099</c:v>
                </c:pt>
                <c:pt idx="346">
                  <c:v>0.86530526076782199</c:v>
                </c:pt>
                <c:pt idx="347">
                  <c:v>0.86423056734245796</c:v>
                </c:pt>
                <c:pt idx="348">
                  <c:v>0.86313597454921898</c:v>
                </c:pt>
                <c:pt idx="349">
                  <c:v>0.862001583020227</c:v>
                </c:pt>
                <c:pt idx="350">
                  <c:v>0.86082598959492695</c:v>
                </c:pt>
                <c:pt idx="351">
                  <c:v>0.85965026860957705</c:v>
                </c:pt>
                <c:pt idx="352">
                  <c:v>0.85843487644852401</c:v>
                </c:pt>
                <c:pt idx="353">
                  <c:v>0.85715685230268202</c:v>
                </c:pt>
                <c:pt idx="354">
                  <c:v>0.85581925761326205</c:v>
                </c:pt>
                <c:pt idx="355">
                  <c:v>0.85446163599591496</c:v>
                </c:pt>
                <c:pt idx="356">
                  <c:v>0.85302301374650902</c:v>
                </c:pt>
                <c:pt idx="357">
                  <c:v>0.851543189600794</c:v>
                </c:pt>
                <c:pt idx="358">
                  <c:v>0.84998236482302003</c:v>
                </c:pt>
                <c:pt idx="359">
                  <c:v>0.84836171438156704</c:v>
                </c:pt>
                <c:pt idx="360">
                  <c:v>0.846719888971732</c:v>
                </c:pt>
                <c:pt idx="361">
                  <c:v>0.84497703600191099</c:v>
                </c:pt>
                <c:pt idx="362">
                  <c:v>0.84317308176790495</c:v>
                </c:pt>
                <c:pt idx="363">
                  <c:v>0.84130802626971701</c:v>
                </c:pt>
                <c:pt idx="364">
                  <c:v>0.83934334637209695</c:v>
                </c:pt>
                <c:pt idx="365">
                  <c:v>0.83729639024191105</c:v>
                </c:pt>
                <c:pt idx="366">
                  <c:v>0.83516830591961499</c:v>
                </c:pt>
                <c:pt idx="367">
                  <c:v>0.83289811970107597</c:v>
                </c:pt>
                <c:pt idx="368">
                  <c:v>0.83054680529042602</c:v>
                </c:pt>
                <c:pt idx="369">
                  <c:v>0.82809459087983905</c:v>
                </c:pt>
                <c:pt idx="370">
                  <c:v>0.82552017394088495</c:v>
                </c:pt>
                <c:pt idx="371">
                  <c:v>0.82276372880988402</c:v>
                </c:pt>
                <c:pt idx="372">
                  <c:v>0.82002871376736497</c:v>
                </c:pt>
                <c:pt idx="373">
                  <c:v>0.81711026737224401</c:v>
                </c:pt>
                <c:pt idx="374">
                  <c:v>0.81400838962452104</c:v>
                </c:pt>
                <c:pt idx="375">
                  <c:v>0.81074591377323302</c:v>
                </c:pt>
                <c:pt idx="376">
                  <c:v>0.80736123539357696</c:v>
                </c:pt>
                <c:pt idx="377">
                  <c:v>0.80377322629344305</c:v>
                </c:pt>
                <c:pt idx="378">
                  <c:v>0.79994361845768402</c:v>
                </c:pt>
                <c:pt idx="379">
                  <c:v>0.79603147926925899</c:v>
                </c:pt>
                <c:pt idx="380">
                  <c:v>0.79191741252091197</c:v>
                </c:pt>
                <c:pt idx="381">
                  <c:v>0.78745944387644795</c:v>
                </c:pt>
                <c:pt idx="382">
                  <c:v>0.78287914514356605</c:v>
                </c:pt>
                <c:pt idx="383">
                  <c:v>0.77811554261813198</c:v>
                </c:pt>
                <c:pt idx="384">
                  <c:v>0.77311021379702305</c:v>
                </c:pt>
                <c:pt idx="385">
                  <c:v>0.767840580551302</c:v>
                </c:pt>
                <c:pt idx="386">
                  <c:v>0.76232781784935</c:v>
                </c:pt>
                <c:pt idx="387">
                  <c:v>0.75657192569116805</c:v>
                </c:pt>
                <c:pt idx="388">
                  <c:v>0.75061270281250803</c:v>
                </c:pt>
                <c:pt idx="389">
                  <c:v>0.74435077993403798</c:v>
                </c:pt>
                <c:pt idx="390">
                  <c:v>0.737743424438847</c:v>
                </c:pt>
                <c:pt idx="391">
                  <c:v>0.73093414138373303</c:v>
                </c:pt>
                <c:pt idx="392">
                  <c:v>0.72386042634395698</c:v>
                </c:pt>
                <c:pt idx="393">
                  <c:v>0.71658491130430801</c:v>
                </c:pt>
                <c:pt idx="394">
                  <c:v>0.70902506491212103</c:v>
                </c:pt>
                <c:pt idx="395">
                  <c:v>0.70132311662368996</c:v>
                </c:pt>
                <c:pt idx="396">
                  <c:v>0.69339934140745896</c:v>
                </c:pt>
                <c:pt idx="397">
                  <c:v>0.68529226239867802</c:v>
                </c:pt>
                <c:pt idx="398">
                  <c:v>0.67704295393360103</c:v>
                </c:pt>
                <c:pt idx="399">
                  <c:v>0.66867284610071298</c:v>
                </c:pt>
                <c:pt idx="400">
                  <c:v>0.66018193890001098</c:v>
                </c:pt>
                <c:pt idx="401">
                  <c:v>0.65160850034664497</c:v>
                </c:pt>
                <c:pt idx="402">
                  <c:v>0.64299526305752497</c:v>
                </c:pt>
                <c:pt idx="403">
                  <c:v>0.634380622607851</c:v>
                </c:pt>
                <c:pt idx="404">
                  <c:v>0.625767385318731</c:v>
                </c:pt>
                <c:pt idx="405">
                  <c:v>0.61717417495753801</c:v>
                </c:pt>
                <c:pt idx="406">
                  <c:v>0.60864193830047897</c:v>
                </c:pt>
                <c:pt idx="407">
                  <c:v>0.60019082983553096</c:v>
                </c:pt>
                <c:pt idx="408">
                  <c:v>0.59186052073839401</c:v>
                </c:pt>
                <c:pt idx="409">
                  <c:v>0.58359131290544197</c:v>
                </c:pt>
                <c:pt idx="410">
                  <c:v>0.575485637057215</c:v>
                </c:pt>
                <c:pt idx="411">
                  <c:v>0.56749922985619505</c:v>
                </c:pt>
                <c:pt idx="412">
                  <c:v>0.55965658283207598</c:v>
                </c:pt>
                <c:pt idx="413">
                  <c:v>0.55195463454364402</c:v>
                </c:pt>
                <c:pt idx="414">
                  <c:v>0.54435498941570504</c:v>
                </c:pt>
                <c:pt idx="415">
                  <c:v>0.53695714428763797</c:v>
                </c:pt>
                <c:pt idx="416">
                  <c:v>0.52966172988011295</c:v>
                </c:pt>
                <c:pt idx="417">
                  <c:v>0.522526913576152</c:v>
                </c:pt>
                <c:pt idx="418">
                  <c:v>0.51549452799273399</c:v>
                </c:pt>
                <c:pt idx="419">
                  <c:v>0.50858294177712804</c:v>
                </c:pt>
                <c:pt idx="420">
                  <c:v>0.50179355808989001</c:v>
                </c:pt>
                <c:pt idx="421">
                  <c:v>0.49508530259476302</c:v>
                </c:pt>
                <c:pt idx="422">
                  <c:v>0.48847781953952102</c:v>
                </c:pt>
                <c:pt idx="423">
                  <c:v>0.48195286783694502</c:v>
                </c:pt>
                <c:pt idx="424">
                  <c:v>0.47546631170956599</c:v>
                </c:pt>
                <c:pt idx="425">
                  <c:v>0.46906228693485302</c:v>
                </c:pt>
                <c:pt idx="426">
                  <c:v>0.46269793333584203</c:v>
                </c:pt>
                <c:pt idx="427">
                  <c:v>0.45635500982531302</c:v>
                </c:pt>
                <c:pt idx="428">
                  <c:v>0.45005175749048598</c:v>
                </c:pt>
                <c:pt idx="429">
                  <c:v>0.44374863271570902</c:v>
                </c:pt>
                <c:pt idx="430">
                  <c:v>0.43744538038088199</c:v>
                </c:pt>
                <c:pt idx="431">
                  <c:v>0.43114225560610497</c:v>
                </c:pt>
                <c:pt idx="432">
                  <c:v>0.42483900327127799</c:v>
                </c:pt>
                <c:pt idx="433">
                  <c:v>0.41851597912862498</c:v>
                </c:pt>
                <c:pt idx="434">
                  <c:v>0.41219295498597203</c:v>
                </c:pt>
                <c:pt idx="435">
                  <c:v>0.40582860138695998</c:v>
                </c:pt>
                <c:pt idx="436">
                  <c:v>0.39944434842007298</c:v>
                </c:pt>
                <c:pt idx="437">
                  <c:v>0.39300052490960802</c:v>
                </c:pt>
                <c:pt idx="438">
                  <c:v>0.386594969414289</c:v>
                </c:pt>
                <c:pt idx="439">
                  <c:v>0.37998901707965299</c:v>
                </c:pt>
                <c:pt idx="440">
                  <c:v>0.37348256158439802</c:v>
                </c:pt>
                <c:pt idx="441">
                  <c:v>0.366956206721267</c:v>
                </c:pt>
                <c:pt idx="442">
                  <c:v>0.36040995249025898</c:v>
                </c:pt>
                <c:pt idx="443">
                  <c:v>0.353803872595573</c:v>
                </c:pt>
                <c:pt idx="444">
                  <c:v>0.34719651710038102</c:v>
                </c:pt>
                <c:pt idx="445">
                  <c:v>0.34054795970888202</c:v>
                </c:pt>
                <c:pt idx="446">
                  <c:v>0.33388077855001203</c:v>
                </c:pt>
                <c:pt idx="447">
                  <c:v>0.32723362431906799</c:v>
                </c:pt>
                <c:pt idx="448">
                  <c:v>0.32066606755963001</c:v>
                </c:pt>
                <c:pt idx="449">
                  <c:v>0.314060115224994</c:v>
                </c:pt>
                <c:pt idx="450">
                  <c:v>0.30741143027344398</c:v>
                </c:pt>
                <c:pt idx="451">
                  <c:v>0.3007642760425</c:v>
                </c:pt>
                <c:pt idx="452">
                  <c:v>0.29419812244361698</c:v>
                </c:pt>
                <c:pt idx="453">
                  <c:v>0.28771156631623801</c:v>
                </c:pt>
                <c:pt idx="454">
                  <c:v>0.281246312717291</c:v>
                </c:pt>
                <c:pt idx="455">
                  <c:v>0.27486346291095898</c:v>
                </c:pt>
                <c:pt idx="456">
                  <c:v>0.26858023750405802</c:v>
                </c:pt>
                <c:pt idx="457">
                  <c:v>0.26219598453717102</c:v>
                </c:pt>
                <c:pt idx="458">
                  <c:v>0.25609619048287202</c:v>
                </c:pt>
                <c:pt idx="459">
                  <c:v>0.250117068236336</c:v>
                </c:pt>
                <c:pt idx="460">
                  <c:v>0.24431997418184601</c:v>
                </c:pt>
                <c:pt idx="461">
                  <c:v>0.23842198012742</c:v>
                </c:pt>
                <c:pt idx="462">
                  <c:v>0.23268739049766901</c:v>
                </c:pt>
                <c:pt idx="463">
                  <c:v>0.227073600235731</c:v>
                </c:pt>
                <c:pt idx="464">
                  <c:v>0.22166173753371601</c:v>
                </c:pt>
                <c:pt idx="465">
                  <c:v>0.216352305552243</c:v>
                </c:pt>
                <c:pt idx="466">
                  <c:v>0.211143646010655</c:v>
                </c:pt>
                <c:pt idx="467">
                  <c:v>0.20617824348534899</c:v>
                </c:pt>
                <c:pt idx="468">
                  <c:v>0.20135341213568</c:v>
                </c:pt>
                <c:pt idx="469">
                  <c:v>0.19671354285921999</c:v>
                </c:pt>
                <c:pt idx="470">
                  <c:v>0.19207214286215399</c:v>
                </c:pt>
                <c:pt idx="471">
                  <c:v>0.18761264349708401</c:v>
                </c:pt>
                <c:pt idx="472">
                  <c:v>0.18335660241254301</c:v>
                </c:pt>
                <c:pt idx="473">
                  <c:v>0.17926243503207201</c:v>
                </c:pt>
                <c:pt idx="474">
                  <c:v>0.17529059774001901</c:v>
                </c:pt>
                <c:pt idx="475">
                  <c:v>0.17148088927213601</c:v>
                </c:pt>
                <c:pt idx="476">
                  <c:v>0.167811879539942</c:v>
                </c:pt>
                <c:pt idx="477">
                  <c:v>0.164306274232423</c:v>
                </c:pt>
                <c:pt idx="478">
                  <c:v>0.160921595852768</c:v>
                </c:pt>
                <c:pt idx="479">
                  <c:v>0.15769891873723199</c:v>
                </c:pt>
                <c:pt idx="480">
                  <c:v>0.15459844415006399</c:v>
                </c:pt>
                <c:pt idx="481">
                  <c:v>0.15163879585863499</c:v>
                </c:pt>
                <c:pt idx="482">
                  <c:v>0.14880135009557399</c:v>
                </c:pt>
                <c:pt idx="483">
                  <c:v>0.14608623442093199</c:v>
                </c:pt>
                <c:pt idx="484">
                  <c:v>0.143511817481977</c:v>
                </c:pt>
                <c:pt idx="485">
                  <c:v>0.14103970370351501</c:v>
                </c:pt>
                <c:pt idx="486">
                  <c:v>0.13866848992498801</c:v>
                </c:pt>
                <c:pt idx="487">
                  <c:v>0.13639830370644901</c:v>
                </c:pt>
                <c:pt idx="488">
                  <c:v>0.13427021938415301</c:v>
                </c:pt>
                <c:pt idx="489">
                  <c:v>0.132243035061793</c:v>
                </c:pt>
                <c:pt idx="490">
                  <c:v>0.13029697893154399</c:v>
                </c:pt>
                <c:pt idx="491">
                  <c:v>0.12843332659391099</c:v>
                </c:pt>
                <c:pt idx="492">
                  <c:v>0.12664927172778201</c:v>
                </c:pt>
                <c:pt idx="493">
                  <c:v>0.12496752002214399</c:v>
                </c:pt>
                <c:pt idx="494">
                  <c:v>0.123365493348062</c:v>
                </c:pt>
                <c:pt idx="495">
                  <c:v>0.121825971098719</c:v>
                </c:pt>
                <c:pt idx="496">
                  <c:v>0.120346019392954</c:v>
                </c:pt>
                <c:pt idx="497">
                  <c:v>0.11894732343935099</c:v>
                </c:pt>
                <c:pt idx="498">
                  <c:v>0.117589701822004</c:v>
                </c:pt>
                <c:pt idx="499">
                  <c:v>0.116293181468841</c:v>
                </c:pt>
                <c:pt idx="500">
                  <c:v>0.11507638614723401</c:v>
                </c:pt>
                <c:pt idx="501">
                  <c:v>0.113900792721934</c:v>
                </c:pt>
                <c:pt idx="502">
                  <c:v>0.112746501825065</c:v>
                </c:pt>
                <c:pt idx="503">
                  <c:v>0.11167180839970201</c:v>
                </c:pt>
                <c:pt idx="504">
                  <c:v>0.11061841750277</c:v>
                </c:pt>
                <c:pt idx="505">
                  <c:v>0.109584925973714</c:v>
                </c:pt>
                <c:pt idx="506">
                  <c:v>0.108611132548286</c:v>
                </c:pt>
                <c:pt idx="507">
                  <c:v>0.10765864165128999</c:v>
                </c:pt>
                <c:pt idx="508">
                  <c:v>0.106706278314345</c:v>
                </c:pt>
                <c:pt idx="509">
                  <c:v>0.10581488868153301</c:v>
                </c:pt>
                <c:pt idx="510">
                  <c:v>0.10494352597664799</c:v>
                </c:pt>
                <c:pt idx="511">
                  <c:v>0.104133264535946</c:v>
                </c:pt>
                <c:pt idx="512">
                  <c:v>0.103321472374639</c:v>
                </c:pt>
                <c:pt idx="513">
                  <c:v>0.102511210933937</c:v>
                </c:pt>
                <c:pt idx="514">
                  <c:v>0.101720848861112</c:v>
                </c:pt>
                <c:pt idx="515">
                  <c:v>0.100970285524039</c:v>
                </c:pt>
                <c:pt idx="516">
                  <c:v>0.100241024715398</c:v>
                </c:pt>
                <c:pt idx="517">
                  <c:v>9.9491864538880107E-2</c:v>
                </c:pt>
                <c:pt idx="518">
                  <c:v>9.8741301201807005E-2</c:v>
                </c:pt>
                <c:pt idx="519">
                  <c:v>9.79921410252894E-2</c:v>
                </c:pt>
                <c:pt idx="520">
                  <c:v>9.7282779584524096E-2</c:v>
                </c:pt>
                <c:pt idx="521">
                  <c:v>9.6573418143758805E-2</c:v>
                </c:pt>
                <c:pt idx="522">
                  <c:v>9.5883956070869705E-2</c:v>
                </c:pt>
                <c:pt idx="523">
                  <c:v>9.5194493997980703E-2</c:v>
                </c:pt>
                <c:pt idx="524">
                  <c:v>9.4505031925091604E-2</c:v>
                </c:pt>
                <c:pt idx="525">
                  <c:v>9.3816973012757904E-2</c:v>
                </c:pt>
                <c:pt idx="526">
                  <c:v>9.3107611571992696E-2</c:v>
                </c:pt>
                <c:pt idx="527">
                  <c:v>9.2438048866979705E-2</c:v>
                </c:pt>
                <c:pt idx="528">
                  <c:v>9.1770016882572705E-2</c:v>
                </c:pt>
                <c:pt idx="529">
                  <c:v>9.1080554809683495E-2</c:v>
                </c:pt>
                <c:pt idx="530">
                  <c:v>9.04521940009783E-2</c:v>
                </c:pt>
                <c:pt idx="531">
                  <c:v>8.9803933824396998E-2</c:v>
                </c:pt>
                <c:pt idx="532">
                  <c:v>8.9175573015691803E-2</c:v>
                </c:pt>
                <c:pt idx="533">
                  <c:v>8.8506137870729404E-2</c:v>
                </c:pt>
                <c:pt idx="534">
                  <c:v>8.7837978326271798E-2</c:v>
                </c:pt>
                <c:pt idx="535">
                  <c:v>8.7189718149690301E-2</c:v>
                </c:pt>
                <c:pt idx="536">
                  <c:v>8.6561357340985107E-2</c:v>
                </c:pt>
                <c:pt idx="537">
                  <c:v>8.5933124092330407E-2</c:v>
                </c:pt>
                <c:pt idx="538">
                  <c:v>8.5324662651501404E-2</c:v>
                </c:pt>
                <c:pt idx="539">
                  <c:v>8.4696301842796196E-2</c:v>
                </c:pt>
                <c:pt idx="540">
                  <c:v>8.4048041666214796E-2</c:v>
                </c:pt>
                <c:pt idx="541">
                  <c:v>8.3419808417560096E-2</c:v>
                </c:pt>
                <c:pt idx="542">
                  <c:v>8.2791447608854998E-2</c:v>
                </c:pt>
                <c:pt idx="543">
                  <c:v>8.2202885535902007E-2</c:v>
                </c:pt>
                <c:pt idx="544">
                  <c:v>8.1576055447802706E-2</c:v>
                </c:pt>
                <c:pt idx="545">
                  <c:v>8.0967594006973703E-2</c:v>
                </c:pt>
                <c:pt idx="546">
                  <c:v>8.0400334462452303E-2</c:v>
                </c:pt>
                <c:pt idx="547">
                  <c:v>7.9792000581673794E-2</c:v>
                </c:pt>
                <c:pt idx="548">
                  <c:v>7.92034385087209E-2</c:v>
                </c:pt>
                <c:pt idx="549">
                  <c:v>7.8616279596323502E-2</c:v>
                </c:pt>
                <c:pt idx="550">
                  <c:v>7.8007945715544896E-2</c:v>
                </c:pt>
                <c:pt idx="551">
                  <c:v>7.7440686171023496E-2</c:v>
                </c:pt>
                <c:pt idx="552">
                  <c:v>7.6873426626502206E-2</c:v>
                </c:pt>
                <c:pt idx="553">
                  <c:v>7.6284992113599903E-2</c:v>
                </c:pt>
                <c:pt idx="554">
                  <c:v>7.5697833201202394E-2</c:v>
                </c:pt>
                <c:pt idx="555">
                  <c:v>7.5150600584607694E-2</c:v>
                </c:pt>
                <c:pt idx="556">
                  <c:v>7.4583341040086404E-2</c:v>
                </c:pt>
                <c:pt idx="557">
                  <c:v>7.4016209055615595E-2</c:v>
                </c:pt>
                <c:pt idx="558">
                  <c:v>7.3447546350538698E-2</c:v>
                </c:pt>
                <c:pt idx="559">
                  <c:v>7.2880286806017602E-2</c:v>
                </c:pt>
                <c:pt idx="560">
                  <c:v>7.2333054189422805E-2</c:v>
                </c:pt>
                <c:pt idx="561">
                  <c:v>7.1785694012777596E-2</c:v>
                </c:pt>
                <c:pt idx="562">
                  <c:v>7.1238461396182895E-2</c:v>
                </c:pt>
                <c:pt idx="563">
                  <c:v>7.0712403747969402E-2</c:v>
                </c:pt>
                <c:pt idx="564">
                  <c:v>7.0165171131374701E-2</c:v>
                </c:pt>
                <c:pt idx="565">
                  <c:v>6.9637710322605698E-2</c:v>
                </c:pt>
                <c:pt idx="566">
                  <c:v>6.9110377073887105E-2</c:v>
                </c:pt>
                <c:pt idx="567">
                  <c:v>6.8584446985724107E-2</c:v>
                </c:pt>
                <c:pt idx="568">
                  <c:v>6.8076885544831406E-2</c:v>
                </c:pt>
                <c:pt idx="569">
                  <c:v>6.7570854824544294E-2</c:v>
                </c:pt>
                <c:pt idx="570">
                  <c:v>6.7043394015775304E-2</c:v>
                </c:pt>
                <c:pt idx="571">
                  <c:v>6.65373632954884E-2</c:v>
                </c:pt>
                <c:pt idx="572">
                  <c:v>6.6009902486719396E-2</c:v>
                </c:pt>
                <c:pt idx="573">
                  <c:v>6.5503871766432506E-2</c:v>
                </c:pt>
                <c:pt idx="574">
                  <c:v>6.4996437885590105E-2</c:v>
                </c:pt>
                <c:pt idx="575">
                  <c:v>6.4510178973128801E-2</c:v>
                </c:pt>
                <c:pt idx="576">
                  <c:v>6.40041482528418E-2</c:v>
                </c:pt>
                <c:pt idx="577">
                  <c:v>6.3518016900431004E-2</c:v>
                </c:pt>
                <c:pt idx="578">
                  <c:v>6.3030354827414495E-2</c:v>
                </c:pt>
                <c:pt idx="579">
                  <c:v>6.2564122842879794E-2</c:v>
                </c:pt>
                <c:pt idx="580">
                  <c:v>6.2099294018900499E-2</c:v>
                </c:pt>
                <c:pt idx="581">
                  <c:v>6.1611631945883899E-2</c:v>
                </c:pt>
                <c:pt idx="582">
                  <c:v>6.1166702489780803E-2</c:v>
                </c:pt>
                <c:pt idx="583">
                  <c:v>6.068057113737E-2</c:v>
                </c:pt>
                <c:pt idx="584">
                  <c:v>6.0254137888587703E-2</c:v>
                </c:pt>
                <c:pt idx="585">
                  <c:v>5.98289802403104E-2</c:v>
                </c:pt>
                <c:pt idx="586">
                  <c:v>5.9382647623651898E-2</c:v>
                </c:pt>
                <c:pt idx="587">
                  <c:v>5.8957617535424903E-2</c:v>
                </c:pt>
                <c:pt idx="588">
                  <c:v>5.8471486183014197E-2</c:v>
                </c:pt>
                <c:pt idx="589">
                  <c:v>5.80648247420575E-2</c:v>
                </c:pt>
                <c:pt idx="590">
                  <c:v>5.7599995918078302E-2</c:v>
                </c:pt>
                <c:pt idx="591">
                  <c:v>5.7092562037235998E-2</c:v>
                </c:pt>
                <c:pt idx="592">
                  <c:v>5.66462294205776E-2</c:v>
                </c:pt>
                <c:pt idx="593">
                  <c:v>5.6262401228658297E-2</c:v>
                </c:pt>
                <c:pt idx="594">
                  <c:v>5.5835840419825498E-2</c:v>
                </c:pt>
                <c:pt idx="595">
                  <c:v>5.5450609067350998E-2</c:v>
                </c:pt>
                <c:pt idx="596">
                  <c:v>5.5065377714876497E-2</c:v>
                </c:pt>
                <c:pt idx="597">
                  <c:v>5.4640347626649599E-2</c:v>
                </c:pt>
                <c:pt idx="598">
                  <c:v>5.4235216906298803E-2</c:v>
                </c:pt>
                <c:pt idx="599">
                  <c:v>5.3808783657516498E-2</c:v>
                </c:pt>
                <c:pt idx="600">
                  <c:v>5.3383753569289601E-2</c:v>
                </c:pt>
                <c:pt idx="601">
                  <c:v>5.2958595921012097E-2</c:v>
                </c:pt>
                <c:pt idx="602">
                  <c:v>5.2593263936413802E-2</c:v>
                </c:pt>
                <c:pt idx="603">
                  <c:v>5.2208032583939197E-2</c:v>
                </c:pt>
                <c:pt idx="604">
                  <c:v>5.1802901863588498E-2</c:v>
                </c:pt>
                <c:pt idx="605">
                  <c:v>5.1397771143237701E-2</c:v>
                </c:pt>
                <c:pt idx="606">
                  <c:v>5.1012539790763298E-2</c:v>
                </c:pt>
                <c:pt idx="607">
                  <c:v>5.0627308438288499E-2</c:v>
                </c:pt>
                <c:pt idx="608">
                  <c:v>5.0242077085814102E-2</c:v>
                </c:pt>
                <c:pt idx="609">
                  <c:v>4.9856845733339497E-2</c:v>
                </c:pt>
                <c:pt idx="610">
                  <c:v>4.9451715012988701E-2</c:v>
                </c:pt>
                <c:pt idx="611">
                  <c:v>4.9087786188945701E-2</c:v>
                </c:pt>
                <c:pt idx="612">
                  <c:v>4.8722454204347398E-2</c:v>
                </c:pt>
                <c:pt idx="613">
                  <c:v>4.8357122219748902E-2</c:v>
                </c:pt>
                <c:pt idx="614">
                  <c:v>4.7993193395705902E-2</c:v>
                </c:pt>
                <c:pt idx="615">
                  <c:v>4.7607962043231401E-2</c:v>
                </c:pt>
                <c:pt idx="616">
                  <c:v>4.7262529426509103E-2</c:v>
                </c:pt>
                <c:pt idx="617">
                  <c:v>4.6898600602466103E-2</c:v>
                </c:pt>
                <c:pt idx="618">
                  <c:v>4.6452140425757203E-2</c:v>
                </c:pt>
                <c:pt idx="619">
                  <c:v>4.6088211601714203E-2</c:v>
                </c:pt>
                <c:pt idx="620">
                  <c:v>4.5762678352868E-2</c:v>
                </c:pt>
                <c:pt idx="621">
                  <c:v>4.5438675824627801E-2</c:v>
                </c:pt>
                <c:pt idx="622">
                  <c:v>4.51344451042133E-2</c:v>
                </c:pt>
                <c:pt idx="623">
                  <c:v>4.4790415648046498E-2</c:v>
                </c:pt>
                <c:pt idx="624">
                  <c:v>4.4527386823939703E-2</c:v>
                </c:pt>
                <c:pt idx="625">
                  <c:v>4.4223156103525202E-2</c:v>
                </c:pt>
                <c:pt idx="626">
                  <c:v>4.3818025383174398E-2</c:v>
                </c:pt>
                <c:pt idx="627">
                  <c:v>4.3371692766516E-2</c:v>
                </c:pt>
                <c:pt idx="628">
                  <c:v>4.3148462678161498E-2</c:v>
                </c:pt>
                <c:pt idx="629">
                  <c:v>4.2824332589870701E-2</c:v>
                </c:pt>
                <c:pt idx="630">
                  <c:v>4.2480303133704003E-2</c:v>
                </c:pt>
                <c:pt idx="631">
                  <c:v>4.2156300605463798E-2</c:v>
                </c:pt>
                <c:pt idx="632">
                  <c:v>4.1832170517173001E-2</c:v>
                </c:pt>
                <c:pt idx="633">
                  <c:v>4.1547839164634698E-2</c:v>
                </c:pt>
                <c:pt idx="634">
                  <c:v>4.1203809708467799E-2</c:v>
                </c:pt>
                <c:pt idx="635">
                  <c:v>4.0878276459621797E-2</c:v>
                </c:pt>
                <c:pt idx="636">
                  <c:v>4.0575448899762598E-2</c:v>
                </c:pt>
                <c:pt idx="637">
                  <c:v>4.0251318811471898E-2</c:v>
                </c:pt>
                <c:pt idx="638">
                  <c:v>3.9925785562625903E-2</c:v>
                </c:pt>
                <c:pt idx="639">
                  <c:v>3.9623085562817198E-2</c:v>
                </c:pt>
                <c:pt idx="640">
                  <c:v>3.9338754210278902E-2</c:v>
                </c:pt>
                <c:pt idx="641">
                  <c:v>3.9034523489864401E-2</c:v>
                </c:pt>
                <c:pt idx="642">
                  <c:v>3.8710393401573701E-2</c:v>
                </c:pt>
                <c:pt idx="643">
                  <c:v>3.8406162681159303E-2</c:v>
                </c:pt>
                <c:pt idx="644">
                  <c:v>3.8101931960744601E-2</c:v>
                </c:pt>
                <c:pt idx="645">
                  <c:v>3.78390306966883E-2</c:v>
                </c:pt>
                <c:pt idx="646">
                  <c:v>3.7534799976273903E-2</c:v>
                </c:pt>
                <c:pt idx="647">
                  <c:v>3.7250468623735399E-2</c:v>
                </c:pt>
                <c:pt idx="648">
                  <c:v>3.6967540431752398E-2</c:v>
                </c:pt>
                <c:pt idx="649">
                  <c:v>3.6683209079214102E-2</c:v>
                </c:pt>
                <c:pt idx="650">
                  <c:v>3.6420307815157801E-2</c:v>
                </c:pt>
                <c:pt idx="651">
                  <c:v>3.6135976462619498E-2</c:v>
                </c:pt>
                <c:pt idx="652">
                  <c:v>3.58317457422049E-2</c:v>
                </c:pt>
                <c:pt idx="653">
                  <c:v>3.5548817550221899E-2</c:v>
                </c:pt>
                <c:pt idx="654">
                  <c:v>3.5264486197683499E-2</c:v>
                </c:pt>
                <c:pt idx="655">
                  <c:v>3.5021484301503397E-2</c:v>
                </c:pt>
                <c:pt idx="656">
                  <c:v>3.4738556109520501E-2</c:v>
                </c:pt>
                <c:pt idx="657">
                  <c:v>3.4474124124858403E-2</c:v>
                </c:pt>
                <c:pt idx="658">
                  <c:v>3.4191323492925897E-2</c:v>
                </c:pt>
                <c:pt idx="659">
                  <c:v>3.39069921403874E-2</c:v>
                </c:pt>
                <c:pt idx="660">
                  <c:v>3.3643963316280702E-2</c:v>
                </c:pt>
                <c:pt idx="661">
                  <c:v>3.3400833860050001E-2</c:v>
                </c:pt>
                <c:pt idx="662">
                  <c:v>3.3157831963869802E-2</c:v>
                </c:pt>
                <c:pt idx="663">
                  <c:v>3.2873500611331402E-2</c:v>
                </c:pt>
                <c:pt idx="664">
                  <c:v>3.2610471787224801E-2</c:v>
                </c:pt>
                <c:pt idx="665">
                  <c:v>3.2326140434686297E-2</c:v>
                </c:pt>
                <c:pt idx="666">
                  <c:v>3.2063239170629997E-2</c:v>
                </c:pt>
                <c:pt idx="667">
                  <c:v>3.1840009082275599E-2</c:v>
                </c:pt>
                <c:pt idx="668">
                  <c:v>3.1596879626045002E-2</c:v>
                </c:pt>
                <c:pt idx="669">
                  <c:v>3.1353877729864803E-2</c:v>
                </c:pt>
                <c:pt idx="670">
                  <c:v>3.1089445745202698E-2</c:v>
                </c:pt>
                <c:pt idx="671">
                  <c:v>3.0826416921095799E-2</c:v>
                </c:pt>
                <c:pt idx="672">
                  <c:v>3.0522186200681201E-2</c:v>
                </c:pt>
                <c:pt idx="673">
                  <c:v>3.0279184304501199E-2</c:v>
                </c:pt>
                <c:pt idx="674">
                  <c:v>3.0075853584022899E-2</c:v>
                </c:pt>
                <c:pt idx="675">
                  <c:v>2.9874053584150399E-2</c:v>
                </c:pt>
                <c:pt idx="676">
                  <c:v>2.9630924127919799E-2</c:v>
                </c:pt>
                <c:pt idx="677">
                  <c:v>2.94076940395652E-2</c:v>
                </c:pt>
                <c:pt idx="678">
                  <c:v>2.9144792775509E-2</c:v>
                </c:pt>
                <c:pt idx="679">
                  <c:v>2.8901663319278299E-2</c:v>
                </c:pt>
                <c:pt idx="680">
                  <c:v>2.8658533863047699E-2</c:v>
                </c:pt>
                <c:pt idx="681">
                  <c:v>2.8435431334743699E-2</c:v>
                </c:pt>
                <c:pt idx="682">
                  <c:v>2.82122012463892E-2</c:v>
                </c:pt>
                <c:pt idx="683">
                  <c:v>2.8111301246452901E-2</c:v>
                </c:pt>
                <c:pt idx="684">
                  <c:v>2.7846869261790801E-2</c:v>
                </c:pt>
                <c:pt idx="685">
                  <c:v>2.7563941069807901E-2</c:v>
                </c:pt>
                <c:pt idx="686">
                  <c:v>2.7320939173627799E-2</c:v>
                </c:pt>
                <c:pt idx="687">
                  <c:v>2.7076406556841601E-2</c:v>
                </c:pt>
                <c:pt idx="688">
                  <c:v>2.6854579629042599E-2</c:v>
                </c:pt>
                <c:pt idx="689">
                  <c:v>2.6631477100738699E-2</c:v>
                </c:pt>
                <c:pt idx="690">
                  <c:v>2.6469348276568001E-2</c:v>
                </c:pt>
                <c:pt idx="691">
                  <c:v>2.6266145116140199E-2</c:v>
                </c:pt>
                <c:pt idx="692">
                  <c:v>2.60031162920333E-2</c:v>
                </c:pt>
                <c:pt idx="693">
                  <c:v>2.57599868358027E-2</c:v>
                </c:pt>
                <c:pt idx="694">
                  <c:v>2.5597985571682601E-2</c:v>
                </c:pt>
                <c:pt idx="695">
                  <c:v>2.5414554219080399E-2</c:v>
                </c:pt>
                <c:pt idx="696">
                  <c:v>2.52127542192081E-2</c:v>
                </c:pt>
                <c:pt idx="697">
                  <c:v>2.4948322234545899E-2</c:v>
                </c:pt>
                <c:pt idx="698">
                  <c:v>2.4746394674622901E-2</c:v>
                </c:pt>
                <c:pt idx="699">
                  <c:v>2.4523292146319101E-2</c:v>
                </c:pt>
                <c:pt idx="700">
                  <c:v>2.43213645863961E-2</c:v>
                </c:pt>
                <c:pt idx="701">
                  <c:v>2.40982620580922E-2</c:v>
                </c:pt>
                <c:pt idx="702">
                  <c:v>2.3894931337613799E-2</c:v>
                </c:pt>
                <c:pt idx="703">
                  <c:v>2.3671701249259301E-2</c:v>
                </c:pt>
                <c:pt idx="704">
                  <c:v>2.3469901249386901E-2</c:v>
                </c:pt>
                <c:pt idx="705">
                  <c:v>2.3286469896784699E-2</c:v>
                </c:pt>
                <c:pt idx="706">
                  <c:v>2.3104569264788499E-2</c:v>
                </c:pt>
                <c:pt idx="707">
                  <c:v>2.2922541072741699E-2</c:v>
                </c:pt>
                <c:pt idx="708">
                  <c:v>2.2719337912314001E-2</c:v>
                </c:pt>
                <c:pt idx="709">
                  <c:v>2.2517410352391E-2</c:v>
                </c:pt>
                <c:pt idx="710">
                  <c:v>2.2314207191963101E-2</c:v>
                </c:pt>
                <c:pt idx="711">
                  <c:v>2.2152078367792601E-2</c:v>
                </c:pt>
                <c:pt idx="712">
                  <c:v>2.1948875207364899E-2</c:v>
                </c:pt>
                <c:pt idx="713">
                  <c:v>2.17668470153181E-2</c:v>
                </c:pt>
                <c:pt idx="714">
                  <c:v>2.15650470154456E-2</c:v>
                </c:pt>
                <c:pt idx="715">
                  <c:v>2.1381615662843401E-2</c:v>
                </c:pt>
                <c:pt idx="716">
                  <c:v>2.11997150308471E-2</c:v>
                </c:pt>
                <c:pt idx="717">
                  <c:v>2.1017686838800301E-2</c:v>
                </c:pt>
                <c:pt idx="718">
                  <c:v>2.0834383046248801E-2</c:v>
                </c:pt>
                <c:pt idx="719">
                  <c:v>2.06722542220781E-2</c:v>
                </c:pt>
                <c:pt idx="720">
                  <c:v>2.0510252957958001E-2</c:v>
                </c:pt>
                <c:pt idx="721">
                  <c:v>2.03083253980351E-2</c:v>
                </c:pt>
                <c:pt idx="722">
                  <c:v>2.0125021605483601E-2</c:v>
                </c:pt>
                <c:pt idx="723">
                  <c:v>1.9962892781312799E-2</c:v>
                </c:pt>
                <c:pt idx="724">
                  <c:v>1.9780992149316601E-2</c:v>
                </c:pt>
                <c:pt idx="725">
                  <c:v>1.9618863325146101E-2</c:v>
                </c:pt>
                <c:pt idx="726">
                  <c:v>1.94369626931498E-2</c:v>
                </c:pt>
                <c:pt idx="727">
                  <c:v>1.9274833868979199E-2</c:v>
                </c:pt>
                <c:pt idx="728">
                  <c:v>1.90716307085513E-2</c:v>
                </c:pt>
                <c:pt idx="729">
                  <c:v>1.8889602516504601E-2</c:v>
                </c:pt>
                <c:pt idx="730">
                  <c:v>1.8727601252384499E-2</c:v>
                </c:pt>
                <c:pt idx="731">
                  <c:v>1.8565472428213901E-2</c:v>
                </c:pt>
                <c:pt idx="732">
                  <c:v>1.8382168635662301E-2</c:v>
                </c:pt>
                <c:pt idx="733">
                  <c:v>1.8200140443615499E-2</c:v>
                </c:pt>
                <c:pt idx="734">
                  <c:v>1.80779379152478E-2</c:v>
                </c:pt>
                <c:pt idx="735">
                  <c:v>1.7915936651127701E-2</c:v>
                </c:pt>
                <c:pt idx="736">
                  <c:v>1.77538078269571E-2</c:v>
                </c:pt>
                <c:pt idx="737">
                  <c:v>1.7591806562837001E-2</c:v>
                </c:pt>
                <c:pt idx="738">
                  <c:v>1.7449577106542501E-2</c:v>
                </c:pt>
                <c:pt idx="739">
                  <c:v>1.7267676474546301E-2</c:v>
                </c:pt>
                <c:pt idx="740">
                  <c:v>1.7125447018251898E-2</c:v>
                </c:pt>
                <c:pt idx="741">
                  <c:v>1.6983345122007901E-2</c:v>
                </c:pt>
                <c:pt idx="742">
                  <c:v>1.6821343857887801E-2</c:v>
                </c:pt>
                <c:pt idx="743">
                  <c:v>1.6680517562148799E-2</c:v>
                </c:pt>
                <c:pt idx="744">
                  <c:v>1.6538415665904999E-2</c:v>
                </c:pt>
                <c:pt idx="745">
                  <c:v>1.6396186209610499E-2</c:v>
                </c:pt>
                <c:pt idx="746">
                  <c:v>1.6214285577614201E-2</c:v>
                </c:pt>
                <c:pt idx="747">
                  <c:v>1.6092083049246399E-2</c:v>
                </c:pt>
                <c:pt idx="748">
                  <c:v>1.5910054857199599E-2</c:v>
                </c:pt>
                <c:pt idx="749">
                  <c:v>1.5767952960955699E-2</c:v>
                </c:pt>
                <c:pt idx="750">
                  <c:v>1.56257235046613E-2</c:v>
                </c:pt>
                <c:pt idx="751">
                  <c:v>1.5483621608417399E-2</c:v>
                </c:pt>
                <c:pt idx="752">
                  <c:v>1.53214927842468E-2</c:v>
                </c:pt>
                <c:pt idx="753">
                  <c:v>1.5180794048558301E-2</c:v>
                </c:pt>
                <c:pt idx="754">
                  <c:v>1.5058591520190401E-2</c:v>
                </c:pt>
                <c:pt idx="755">
                  <c:v>1.4916362063896E-2</c:v>
                </c:pt>
                <c:pt idx="756">
                  <c:v>1.47742601676522E-2</c:v>
                </c:pt>
                <c:pt idx="757">
                  <c:v>1.4633561431963499E-2</c:v>
                </c:pt>
                <c:pt idx="758">
                  <c:v>1.44501300793615E-2</c:v>
                </c:pt>
                <c:pt idx="759">
                  <c:v>1.4349230079425099E-2</c:v>
                </c:pt>
                <c:pt idx="760">
                  <c:v>1.42284307116128E-2</c:v>
                </c:pt>
                <c:pt idx="761">
                  <c:v>1.4106100623194499E-2</c:v>
                </c:pt>
                <c:pt idx="762">
                  <c:v>1.3983898094826801E-2</c:v>
                </c:pt>
                <c:pt idx="763">
                  <c:v>1.38430717990878E-2</c:v>
                </c:pt>
                <c:pt idx="764">
                  <c:v>1.36810705349677E-2</c:v>
                </c:pt>
                <c:pt idx="765">
                  <c:v>1.35588680066E-2</c:v>
                </c:pt>
                <c:pt idx="766">
                  <c:v>1.34365379181818E-2</c:v>
                </c:pt>
                <c:pt idx="767">
                  <c:v>1.32745366540616E-2</c:v>
                </c:pt>
                <c:pt idx="768">
                  <c:v>1.31536097261986E-2</c:v>
                </c:pt>
                <c:pt idx="769">
                  <c:v>1.3031407197831E-2</c:v>
                </c:pt>
                <c:pt idx="770">
                  <c:v>1.29106078300186E-2</c:v>
                </c:pt>
                <c:pt idx="771">
                  <c:v>1.2768378373724101E-2</c:v>
                </c:pt>
                <c:pt idx="772">
                  <c:v>1.2667478373788E-2</c:v>
                </c:pt>
                <c:pt idx="773">
                  <c:v>1.25253764775439E-2</c:v>
                </c:pt>
                <c:pt idx="774">
                  <c:v>1.23632476533734E-2</c:v>
                </c:pt>
                <c:pt idx="775">
                  <c:v>1.22410451250056E-2</c:v>
                </c:pt>
                <c:pt idx="776">
                  <c:v>1.2140145125069401E-2</c:v>
                </c:pt>
                <c:pt idx="777">
                  <c:v>1.20391175650827E-2</c:v>
                </c:pt>
                <c:pt idx="778">
                  <c:v>1.1936814404591E-2</c:v>
                </c:pt>
                <c:pt idx="779">
                  <c:v>1.1796115668902599E-2</c:v>
                </c:pt>
                <c:pt idx="780">
                  <c:v>1.16538862126081E-2</c:v>
                </c:pt>
                <c:pt idx="781">
                  <c:v>1.1552986212671999E-2</c:v>
                </c:pt>
                <c:pt idx="782">
                  <c:v>1.14307836843042E-2</c:v>
                </c:pt>
                <c:pt idx="783">
                  <c:v>1.13297561243174E-2</c:v>
                </c:pt>
                <c:pt idx="784">
                  <c:v>1.13098567564412E-2</c:v>
                </c:pt>
                <c:pt idx="785">
                  <c:v>1.11066535960135E-2</c:v>
                </c:pt>
                <c:pt idx="786">
                  <c:v>1.09843235075953E-2</c:v>
                </c:pt>
                <c:pt idx="787">
                  <c:v>1.08436247719067E-2</c:v>
                </c:pt>
                <c:pt idx="788">
                  <c:v>1.0741321611415101E-2</c:v>
                </c:pt>
                <c:pt idx="789">
                  <c:v>1.06404216114788E-2</c:v>
                </c:pt>
                <c:pt idx="790">
                  <c:v>1.05180915230606E-2</c:v>
                </c:pt>
                <c:pt idx="791">
                  <c:v>1.0356090258940499E-2</c:v>
                </c:pt>
                <c:pt idx="792">
                  <c:v>1.0174062066893599E-2</c:v>
                </c:pt>
                <c:pt idx="793">
                  <c:v>1.00731620669575E-2</c:v>
                </c:pt>
                <c:pt idx="794">
                  <c:v>1.0012060802773601E-2</c:v>
                </c:pt>
                <c:pt idx="795">
                  <c:v>9.9722620670213997E-3</c:v>
                </c:pt>
                <c:pt idx="796">
                  <c:v>9.9722620670213997E-3</c:v>
                </c:pt>
                <c:pt idx="797">
                  <c:v>9.8300326107269003E-3</c:v>
                </c:pt>
                <c:pt idx="798">
                  <c:v>9.6879307144830396E-3</c:v>
                </c:pt>
                <c:pt idx="799">
                  <c:v>9.5657281861151206E-3</c:v>
                </c:pt>
                <c:pt idx="800">
                  <c:v>9.4647006261283691E-3</c:v>
                </c:pt>
                <c:pt idx="801">
                  <c:v>9.3439012583159693E-3</c:v>
                </c:pt>
                <c:pt idx="802">
                  <c:v>9.2216987299483799E-3</c:v>
                </c:pt>
                <c:pt idx="803">
                  <c:v>9.1405705378377906E-3</c:v>
                </c:pt>
                <c:pt idx="804">
                  <c:v>9.0595699057777201E-3</c:v>
                </c:pt>
                <c:pt idx="805">
                  <c:v>8.9586699058414893E-3</c:v>
                </c:pt>
                <c:pt idx="806">
                  <c:v>8.8165680095976303E-3</c:v>
                </c:pt>
                <c:pt idx="807">
                  <c:v>8.7155404496108702E-3</c:v>
                </c:pt>
                <c:pt idx="808">
                  <c:v>8.6345398175507997E-3</c:v>
                </c:pt>
                <c:pt idx="809">
                  <c:v>8.5734385533670094E-3</c:v>
                </c:pt>
                <c:pt idx="810">
                  <c:v>8.4725385534306693E-3</c:v>
                </c:pt>
                <c:pt idx="811">
                  <c:v>8.3701078328886104E-3</c:v>
                </c:pt>
                <c:pt idx="812">
                  <c:v>8.28910720082854E-3</c:v>
                </c:pt>
                <c:pt idx="813">
                  <c:v>8.1882072008923005E-3</c:v>
                </c:pt>
                <c:pt idx="814">
                  <c:v>8.0873072009561807E-3</c:v>
                </c:pt>
                <c:pt idx="815">
                  <c:v>8.0061790088455896E-3</c:v>
                </c:pt>
                <c:pt idx="816">
                  <c:v>7.9038758483539508E-3</c:v>
                </c:pt>
                <c:pt idx="817">
                  <c:v>7.8029758484178197E-3</c:v>
                </c:pt>
                <c:pt idx="818">
                  <c:v>7.70194828843107E-3</c:v>
                </c:pt>
                <c:pt idx="819">
                  <c:v>7.6209476563711097E-3</c:v>
                </c:pt>
                <c:pt idx="820">
                  <c:v>7.51864449587947E-3</c:v>
                </c:pt>
                <c:pt idx="821">
                  <c:v>7.41774449594324E-3</c:v>
                </c:pt>
                <c:pt idx="822">
                  <c:v>7.3366163038326403E-3</c:v>
                </c:pt>
                <c:pt idx="823">
                  <c:v>7.2357163038964103E-3</c:v>
                </c:pt>
                <c:pt idx="824">
                  <c:v>7.15471567183645E-3</c:v>
                </c:pt>
                <c:pt idx="825">
                  <c:v>7.0737150397762703E-3</c:v>
                </c:pt>
                <c:pt idx="826">
                  <c:v>6.9726874797896299E-3</c:v>
                </c:pt>
                <c:pt idx="827">
                  <c:v>6.8504849514219304E-3</c:v>
                </c:pt>
                <c:pt idx="828">
                  <c:v>6.7495849514856996E-3</c:v>
                </c:pt>
                <c:pt idx="829">
                  <c:v>6.6884836873017904E-3</c:v>
                </c:pt>
                <c:pt idx="830">
                  <c:v>6.5874561273150398E-3</c:v>
                </c:pt>
                <c:pt idx="831">
                  <c:v>6.5064554952550804E-3</c:v>
                </c:pt>
                <c:pt idx="832">
                  <c:v>6.42545486319501E-3</c:v>
                </c:pt>
                <c:pt idx="833">
                  <c:v>6.3444542311349404E-3</c:v>
                </c:pt>
                <c:pt idx="834">
                  <c:v>6.2634535990748804E-3</c:v>
                </c:pt>
                <c:pt idx="835">
                  <c:v>6.1610228785328198E-3</c:v>
                </c:pt>
                <c:pt idx="836">
                  <c:v>6.0800222464727502E-3</c:v>
                </c:pt>
                <c:pt idx="837">
                  <c:v>5.99902161441279E-3</c:v>
                </c:pt>
                <c:pt idx="838">
                  <c:v>5.9178934223021997E-3</c:v>
                </c:pt>
                <c:pt idx="839">
                  <c:v>5.8169934223659698E-3</c:v>
                </c:pt>
                <c:pt idx="840">
                  <c:v>5.7160934224297398E-3</c:v>
                </c:pt>
                <c:pt idx="841">
                  <c:v>5.6350927903697796E-3</c:v>
                </c:pt>
                <c:pt idx="842">
                  <c:v>5.5540921583095999E-3</c:v>
                </c:pt>
                <c:pt idx="843">
                  <c:v>5.4516614377675401E-3</c:v>
                </c:pt>
                <c:pt idx="844">
                  <c:v>5.3706608057074697E-3</c:v>
                </c:pt>
                <c:pt idx="845">
                  <c:v>5.3308620699551498E-3</c:v>
                </c:pt>
                <c:pt idx="846">
                  <c:v>5.2285589094636098E-3</c:v>
                </c:pt>
                <c:pt idx="847">
                  <c:v>5.1474307173530196E-3</c:v>
                </c:pt>
                <c:pt idx="848">
                  <c:v>5.0465307174168998E-3</c:v>
                </c:pt>
                <c:pt idx="849">
                  <c:v>4.9854294532329898E-3</c:v>
                </c:pt>
                <c:pt idx="850">
                  <c:v>4.9044288211729202E-3</c:v>
                </c:pt>
                <c:pt idx="851">
                  <c:v>4.82330062906233E-3</c:v>
                </c:pt>
                <c:pt idx="852">
                  <c:v>4.7224006291261E-3</c:v>
                </c:pt>
                <c:pt idx="853">
                  <c:v>4.6612993649423097E-3</c:v>
                </c:pt>
                <c:pt idx="854">
                  <c:v>4.5802987328822401E-3</c:v>
                </c:pt>
                <c:pt idx="855">
                  <c:v>4.5191974686983301E-3</c:v>
                </c:pt>
                <c:pt idx="856">
                  <c:v>4.4380692765877399E-3</c:v>
                </c:pt>
                <c:pt idx="857">
                  <c:v>4.3570686445276703E-3</c:v>
                </c:pt>
                <c:pt idx="858">
                  <c:v>4.2760680124677196E-3</c:v>
                </c:pt>
                <c:pt idx="859">
                  <c:v>4.1950673804076501E-3</c:v>
                </c:pt>
                <c:pt idx="860">
                  <c:v>4.1353692767790396E-3</c:v>
                </c:pt>
                <c:pt idx="861">
                  <c:v>4.0542410846685596E-3</c:v>
                </c:pt>
                <c:pt idx="862">
                  <c:v>3.9718372920530803E-3</c:v>
                </c:pt>
                <c:pt idx="863">
                  <c:v>3.87093729211696E-3</c:v>
                </c:pt>
                <c:pt idx="864">
                  <c:v>3.78993666005689E-3</c:v>
                </c:pt>
                <c:pt idx="865">
                  <c:v>3.7287078358224598E-3</c:v>
                </c:pt>
                <c:pt idx="866">
                  <c:v>3.6477072037625099E-3</c:v>
                </c:pt>
                <c:pt idx="867">
                  <c:v>3.5667065717024399E-3</c:v>
                </c:pt>
                <c:pt idx="868">
                  <c:v>3.52690783595011E-3</c:v>
                </c:pt>
                <c:pt idx="869">
                  <c:v>3.4260078360138801E-3</c:v>
                </c:pt>
                <c:pt idx="870">
                  <c:v>3.3647790117794498E-3</c:v>
                </c:pt>
                <c:pt idx="871">
                  <c:v>3.28377837971949E-3</c:v>
                </c:pt>
                <c:pt idx="872">
                  <c:v>3.22267711553559E-3</c:v>
                </c:pt>
                <c:pt idx="873">
                  <c:v>3.1416764834754098E-3</c:v>
                </c:pt>
                <c:pt idx="874">
                  <c:v>3.04077648353929E-3</c:v>
                </c:pt>
                <c:pt idx="875">
                  <c:v>2.9596482914286998E-3</c:v>
                </c:pt>
                <c:pt idx="876">
                  <c:v>2.8985470272447902E-3</c:v>
                </c:pt>
                <c:pt idx="877">
                  <c:v>2.8175463951848299E-3</c:v>
                </c:pt>
                <c:pt idx="878">
                  <c:v>2.7763444988772E-3</c:v>
                </c:pt>
                <c:pt idx="879">
                  <c:v>2.6953438668170199E-3</c:v>
                </c:pt>
                <c:pt idx="880">
                  <c:v>2.6142156747064301E-3</c:v>
                </c:pt>
                <c:pt idx="881">
                  <c:v>2.5531144105226402E-3</c:v>
                </c:pt>
                <c:pt idx="882">
                  <c:v>2.4934163068940402E-3</c:v>
                </c:pt>
                <c:pt idx="883">
                  <c:v>2.3911131464025002E-3</c:v>
                </c:pt>
                <c:pt idx="884">
                  <c:v>2.30998495429191E-3</c:v>
                </c:pt>
                <c:pt idx="885">
                  <c:v>2.2502868506634201E-3</c:v>
                </c:pt>
                <c:pt idx="886">
                  <c:v>2.2090849543557902E-3</c:v>
                </c:pt>
                <c:pt idx="887">
                  <c:v>2.1479836901718802E-3</c:v>
                </c:pt>
                <c:pt idx="888">
                  <c:v>2.0271843223594898E-3</c:v>
                </c:pt>
                <c:pt idx="889">
                  <c:v>1.9660830581755798E-3</c:v>
                </c:pt>
                <c:pt idx="890">
                  <c:v>1.8849548660650999E-3</c:v>
                </c:pt>
                <c:pt idx="891">
                  <c:v>1.82385360188131E-3</c:v>
                </c:pt>
                <c:pt idx="892">
                  <c:v>1.7627523376974E-3</c:v>
                </c:pt>
                <c:pt idx="893">
                  <c:v>1.7030542340689099E-3</c:v>
                </c:pt>
                <c:pt idx="894">
                  <c:v>1.62205360200873E-3</c:v>
                </c:pt>
                <c:pt idx="895">
                  <c:v>1.5608247777744201E-3</c:v>
                </c:pt>
                <c:pt idx="896">
                  <c:v>1.4798241457143499E-3</c:v>
                </c:pt>
                <c:pt idx="897">
                  <c:v>1.3789241457781199E-3</c:v>
                </c:pt>
                <c:pt idx="898">
                  <c:v>1.3178228815943201E-3</c:v>
                </c:pt>
                <c:pt idx="899">
                  <c:v>1.2567216174103101E-3</c:v>
                </c:pt>
                <c:pt idx="900">
                  <c:v>1.19549279317588E-3</c:v>
                </c:pt>
                <c:pt idx="901">
                  <c:v>1.1144921611160299E-3</c:v>
                </c:pt>
                <c:pt idx="902">
                  <c:v>1.01359216117969E-3</c:v>
                </c:pt>
                <c:pt idx="903">
                  <c:v>9.5249089699589505E-4</c:v>
                </c:pt>
                <c:pt idx="904">
                  <c:v>8.9138963281199001E-4</c:v>
                </c:pt>
                <c:pt idx="905">
                  <c:v>8.31563969132865E-4</c:v>
                </c:pt>
                <c:pt idx="906">
                  <c:v>7.7046270494907098E-4</c:v>
                </c:pt>
                <c:pt idx="907">
                  <c:v>7.0936144076527697E-4</c:v>
                </c:pt>
                <c:pt idx="908">
                  <c:v>6.2836080870509801E-4</c:v>
                </c:pt>
                <c:pt idx="909">
                  <c:v>5.4736017664514002E-4</c:v>
                </c:pt>
                <c:pt idx="910">
                  <c:v>4.8613135241071302E-4</c:v>
                </c:pt>
                <c:pt idx="911">
                  <c:v>4.0513072035075498E-4</c:v>
                </c:pt>
                <c:pt idx="912">
                  <c:v>3.2413008829068602E-4</c:v>
                </c:pt>
                <c:pt idx="913">
                  <c:v>2.8433135253835802E-4</c:v>
                </c:pt>
                <c:pt idx="914">
                  <c:v>2.0333072047829E-4</c:v>
                </c:pt>
                <c:pt idx="915">
                  <c:v>1.4222945629438499E-4</c:v>
                </c:pt>
                <c:pt idx="916">
                  <c:v>6.1101264183904797E-5</c:v>
                </c:pt>
                <c:pt idx="917">
                  <c:v>0</c:v>
                </c:pt>
              </c:numCache>
            </c:numRef>
          </c:yVal>
          <c:smooth val="1"/>
          <c:extLst xmlns:c16r2="http://schemas.microsoft.com/office/drawing/2015/06/chart">
            <c:ext xmlns:c16="http://schemas.microsoft.com/office/drawing/2014/chart" uri="{C3380CC4-5D6E-409C-BE32-E72D297353CC}">
              <c16:uniqueId val="{00000001-B408-BA43-A6AA-5FB26DA354BB}"/>
            </c:ext>
          </c:extLst>
        </c:ser>
        <c:ser>
          <c:idx val="9"/>
          <c:order val="2"/>
          <c:tx>
            <c:v>5OH</c:v>
          </c:tx>
          <c:spPr>
            <a:ln w="19050" cap="rnd">
              <a:solidFill>
                <a:srgbClr val="00B050"/>
              </a:solidFill>
              <a:round/>
            </a:ln>
            <a:effectLst/>
          </c:spPr>
          <c:marker>
            <c:symbol val="none"/>
          </c:marker>
          <c:xVal>
            <c:numRef>
              <c:f>Coke!$AF$6:$AF$923</c:f>
              <c:numCache>
                <c:formatCode>General</c:formatCode>
                <c:ptCount val="918"/>
                <c:pt idx="0">
                  <c:v>304.54500000000002</c:v>
                </c:pt>
                <c:pt idx="1">
                  <c:v>305.17599999999999</c:v>
                </c:pt>
                <c:pt idx="2">
                  <c:v>305.85300000000001</c:v>
                </c:pt>
                <c:pt idx="3">
                  <c:v>306.55499999999989</c:v>
                </c:pt>
                <c:pt idx="4">
                  <c:v>307.267</c:v>
                </c:pt>
                <c:pt idx="5">
                  <c:v>307.98299999999978</c:v>
                </c:pt>
                <c:pt idx="6">
                  <c:v>308.70099999999991</c:v>
                </c:pt>
                <c:pt idx="7">
                  <c:v>309.41999999999979</c:v>
                </c:pt>
                <c:pt idx="8">
                  <c:v>310.137</c:v>
                </c:pt>
                <c:pt idx="9">
                  <c:v>310.84699999999992</c:v>
                </c:pt>
                <c:pt idx="10">
                  <c:v>311.55</c:v>
                </c:pt>
                <c:pt idx="11">
                  <c:v>312.255</c:v>
                </c:pt>
                <c:pt idx="12">
                  <c:v>312.96299999999991</c:v>
                </c:pt>
                <c:pt idx="13">
                  <c:v>313.673</c:v>
                </c:pt>
                <c:pt idx="14">
                  <c:v>314.38599999999991</c:v>
                </c:pt>
                <c:pt idx="15">
                  <c:v>315.09399999999982</c:v>
                </c:pt>
                <c:pt idx="16">
                  <c:v>315.79399999999981</c:v>
                </c:pt>
                <c:pt idx="17">
                  <c:v>316.4939999999998</c:v>
                </c:pt>
                <c:pt idx="18">
                  <c:v>317.19299999999993</c:v>
                </c:pt>
                <c:pt idx="19">
                  <c:v>317.89599999999979</c:v>
                </c:pt>
                <c:pt idx="20">
                  <c:v>318.60500000000002</c:v>
                </c:pt>
                <c:pt idx="21">
                  <c:v>319.31099999999992</c:v>
                </c:pt>
                <c:pt idx="22">
                  <c:v>320.01499999999999</c:v>
                </c:pt>
                <c:pt idx="23">
                  <c:v>320.72599999999977</c:v>
                </c:pt>
                <c:pt idx="24">
                  <c:v>321.43799999999982</c:v>
                </c:pt>
                <c:pt idx="25">
                  <c:v>322.15100000000001</c:v>
                </c:pt>
                <c:pt idx="26">
                  <c:v>322.86399999999992</c:v>
                </c:pt>
                <c:pt idx="27">
                  <c:v>323.57899999999978</c:v>
                </c:pt>
                <c:pt idx="28">
                  <c:v>324.29899999999981</c:v>
                </c:pt>
                <c:pt idx="29">
                  <c:v>325.024</c:v>
                </c:pt>
                <c:pt idx="30">
                  <c:v>325.75099999999992</c:v>
                </c:pt>
                <c:pt idx="31">
                  <c:v>326.47799999999978</c:v>
                </c:pt>
                <c:pt idx="32">
                  <c:v>327.20399999999978</c:v>
                </c:pt>
                <c:pt idx="33">
                  <c:v>327.93499999999977</c:v>
                </c:pt>
                <c:pt idx="34">
                  <c:v>328.66899999999993</c:v>
                </c:pt>
                <c:pt idx="35">
                  <c:v>329.40299999999979</c:v>
                </c:pt>
                <c:pt idx="36">
                  <c:v>330.14</c:v>
                </c:pt>
                <c:pt idx="37">
                  <c:v>330.87599999999992</c:v>
                </c:pt>
                <c:pt idx="38">
                  <c:v>331.61099999999999</c:v>
                </c:pt>
                <c:pt idx="39">
                  <c:v>332.34800000000001</c:v>
                </c:pt>
                <c:pt idx="40">
                  <c:v>333.08599999999979</c:v>
                </c:pt>
                <c:pt idx="41">
                  <c:v>333.82399999999978</c:v>
                </c:pt>
                <c:pt idx="42">
                  <c:v>334.55899999999991</c:v>
                </c:pt>
                <c:pt idx="43">
                  <c:v>335.29599999999982</c:v>
                </c:pt>
                <c:pt idx="44">
                  <c:v>336.03999999999979</c:v>
                </c:pt>
                <c:pt idx="45">
                  <c:v>336.78</c:v>
                </c:pt>
                <c:pt idx="46">
                  <c:v>337.51799999999992</c:v>
                </c:pt>
                <c:pt idx="47">
                  <c:v>338.25699999999978</c:v>
                </c:pt>
                <c:pt idx="48">
                  <c:v>338.99599999999981</c:v>
                </c:pt>
                <c:pt idx="49">
                  <c:v>339.73399999999981</c:v>
                </c:pt>
                <c:pt idx="50">
                  <c:v>340.47499999999991</c:v>
                </c:pt>
                <c:pt idx="51">
                  <c:v>341.21899999999982</c:v>
                </c:pt>
                <c:pt idx="52">
                  <c:v>341.96499999999992</c:v>
                </c:pt>
                <c:pt idx="53">
                  <c:v>342.71199999999982</c:v>
                </c:pt>
                <c:pt idx="54">
                  <c:v>343.45299999999992</c:v>
                </c:pt>
                <c:pt idx="55">
                  <c:v>344.19099999999992</c:v>
                </c:pt>
                <c:pt idx="56">
                  <c:v>344.93299999999982</c:v>
                </c:pt>
                <c:pt idx="57">
                  <c:v>345.67399999999992</c:v>
                </c:pt>
                <c:pt idx="58">
                  <c:v>346.41999999999979</c:v>
                </c:pt>
                <c:pt idx="59">
                  <c:v>347.166</c:v>
                </c:pt>
                <c:pt idx="60">
                  <c:v>347.90999999999991</c:v>
                </c:pt>
                <c:pt idx="61">
                  <c:v>348.65599999999989</c:v>
                </c:pt>
                <c:pt idx="62">
                  <c:v>349.40199999999982</c:v>
                </c:pt>
                <c:pt idx="63">
                  <c:v>350.15</c:v>
                </c:pt>
                <c:pt idx="64">
                  <c:v>350.89699999999982</c:v>
                </c:pt>
                <c:pt idx="65">
                  <c:v>351.64499999999998</c:v>
                </c:pt>
                <c:pt idx="66">
                  <c:v>352.39099999999979</c:v>
                </c:pt>
                <c:pt idx="67">
                  <c:v>353.14400000000001</c:v>
                </c:pt>
                <c:pt idx="68">
                  <c:v>353.892</c:v>
                </c:pt>
                <c:pt idx="69">
                  <c:v>354.63799999999992</c:v>
                </c:pt>
                <c:pt idx="70">
                  <c:v>355.38699999999977</c:v>
                </c:pt>
                <c:pt idx="71">
                  <c:v>356.13499999999999</c:v>
                </c:pt>
                <c:pt idx="72">
                  <c:v>356.88900000000001</c:v>
                </c:pt>
                <c:pt idx="73">
                  <c:v>357.64499999999998</c:v>
                </c:pt>
                <c:pt idx="74">
                  <c:v>358.39799999999991</c:v>
                </c:pt>
                <c:pt idx="75">
                  <c:v>359.15199999999999</c:v>
                </c:pt>
                <c:pt idx="76">
                  <c:v>359.90299999999979</c:v>
                </c:pt>
                <c:pt idx="77">
                  <c:v>360.654</c:v>
                </c:pt>
                <c:pt idx="78">
                  <c:v>361.399</c:v>
                </c:pt>
                <c:pt idx="79">
                  <c:v>362.14</c:v>
                </c:pt>
                <c:pt idx="80">
                  <c:v>362.87599999999992</c:v>
                </c:pt>
                <c:pt idx="81">
                  <c:v>363.60599999999999</c:v>
                </c:pt>
                <c:pt idx="82">
                  <c:v>364.33199999999982</c:v>
                </c:pt>
                <c:pt idx="83">
                  <c:v>365.05899999999991</c:v>
                </c:pt>
                <c:pt idx="84">
                  <c:v>365.78899999999982</c:v>
                </c:pt>
                <c:pt idx="85">
                  <c:v>366.51499999999999</c:v>
                </c:pt>
                <c:pt idx="86">
                  <c:v>367.23599999999982</c:v>
                </c:pt>
                <c:pt idx="87">
                  <c:v>367.95699999999982</c:v>
                </c:pt>
                <c:pt idx="88">
                  <c:v>368.67599999999999</c:v>
                </c:pt>
                <c:pt idx="89">
                  <c:v>369.39699999999982</c:v>
                </c:pt>
                <c:pt idx="90">
                  <c:v>370.11899999999991</c:v>
                </c:pt>
                <c:pt idx="91">
                  <c:v>370.84199999999993</c:v>
                </c:pt>
                <c:pt idx="92">
                  <c:v>371.56399999999991</c:v>
                </c:pt>
                <c:pt idx="93">
                  <c:v>372.28499999999991</c:v>
                </c:pt>
                <c:pt idx="94">
                  <c:v>373.01</c:v>
                </c:pt>
                <c:pt idx="95">
                  <c:v>373.72899999999981</c:v>
                </c:pt>
                <c:pt idx="96">
                  <c:v>374.44499999999999</c:v>
                </c:pt>
                <c:pt idx="97">
                  <c:v>375.166</c:v>
                </c:pt>
                <c:pt idx="98">
                  <c:v>375.88599999999991</c:v>
                </c:pt>
                <c:pt idx="99">
                  <c:v>376.60500000000002</c:v>
                </c:pt>
                <c:pt idx="100">
                  <c:v>377.32099999999991</c:v>
                </c:pt>
                <c:pt idx="101">
                  <c:v>378.03499999999991</c:v>
                </c:pt>
                <c:pt idx="102">
                  <c:v>378.74599999999992</c:v>
                </c:pt>
                <c:pt idx="103">
                  <c:v>379.45799999999991</c:v>
                </c:pt>
                <c:pt idx="104">
                  <c:v>380.16899999999993</c:v>
                </c:pt>
                <c:pt idx="105">
                  <c:v>380.88</c:v>
                </c:pt>
                <c:pt idx="106">
                  <c:v>381.59</c:v>
                </c:pt>
                <c:pt idx="107">
                  <c:v>382.29899999999981</c:v>
                </c:pt>
                <c:pt idx="108">
                  <c:v>383.00599999999991</c:v>
                </c:pt>
                <c:pt idx="109">
                  <c:v>383.71499999999992</c:v>
                </c:pt>
                <c:pt idx="110">
                  <c:v>384.43299999999982</c:v>
                </c:pt>
                <c:pt idx="111">
                  <c:v>385.18199999999979</c:v>
                </c:pt>
                <c:pt idx="112">
                  <c:v>385.9989999999998</c:v>
                </c:pt>
                <c:pt idx="113">
                  <c:v>386.846</c:v>
                </c:pt>
                <c:pt idx="114">
                  <c:v>387.71199999999982</c:v>
                </c:pt>
                <c:pt idx="115">
                  <c:v>388.58899999999983</c:v>
                </c:pt>
                <c:pt idx="116">
                  <c:v>389.46299999999991</c:v>
                </c:pt>
                <c:pt idx="117">
                  <c:v>390.34399999999999</c:v>
                </c:pt>
                <c:pt idx="118">
                  <c:v>391.22799999999978</c:v>
                </c:pt>
                <c:pt idx="119">
                  <c:v>392.11099999999999</c:v>
                </c:pt>
                <c:pt idx="120">
                  <c:v>392.99599999999981</c:v>
                </c:pt>
                <c:pt idx="121">
                  <c:v>393.88</c:v>
                </c:pt>
                <c:pt idx="122">
                  <c:v>394.76099999999991</c:v>
                </c:pt>
                <c:pt idx="123">
                  <c:v>395.64</c:v>
                </c:pt>
                <c:pt idx="124">
                  <c:v>396.51400000000001</c:v>
                </c:pt>
                <c:pt idx="125">
                  <c:v>397.38900000000001</c:v>
                </c:pt>
                <c:pt idx="126">
                  <c:v>398.267</c:v>
                </c:pt>
                <c:pt idx="127">
                  <c:v>399.15300000000002</c:v>
                </c:pt>
                <c:pt idx="128">
                  <c:v>400.03999999999979</c:v>
                </c:pt>
                <c:pt idx="129">
                  <c:v>400.92499999999978</c:v>
                </c:pt>
                <c:pt idx="130">
                  <c:v>401.81200000000001</c:v>
                </c:pt>
                <c:pt idx="131">
                  <c:v>402.69399999999979</c:v>
                </c:pt>
                <c:pt idx="132">
                  <c:v>403.56899999999979</c:v>
                </c:pt>
                <c:pt idx="133">
                  <c:v>404.43899999999979</c:v>
                </c:pt>
                <c:pt idx="134">
                  <c:v>405.30700000000002</c:v>
                </c:pt>
                <c:pt idx="135">
                  <c:v>406.178</c:v>
                </c:pt>
                <c:pt idx="136">
                  <c:v>407.05</c:v>
                </c:pt>
                <c:pt idx="137">
                  <c:v>407.9219999999998</c:v>
                </c:pt>
                <c:pt idx="138">
                  <c:v>408.79299999999978</c:v>
                </c:pt>
                <c:pt idx="139">
                  <c:v>409.67</c:v>
                </c:pt>
                <c:pt idx="140">
                  <c:v>410.548</c:v>
                </c:pt>
                <c:pt idx="141">
                  <c:v>411.42699999999979</c:v>
                </c:pt>
                <c:pt idx="142">
                  <c:v>412.2969999999998</c:v>
                </c:pt>
                <c:pt idx="143">
                  <c:v>413.16099999999989</c:v>
                </c:pt>
                <c:pt idx="144">
                  <c:v>414.03099999999978</c:v>
                </c:pt>
                <c:pt idx="145">
                  <c:v>414.90099999999978</c:v>
                </c:pt>
                <c:pt idx="146">
                  <c:v>415.77</c:v>
                </c:pt>
                <c:pt idx="147">
                  <c:v>416.64</c:v>
                </c:pt>
                <c:pt idx="148">
                  <c:v>417.50900000000001</c:v>
                </c:pt>
                <c:pt idx="149">
                  <c:v>418.375</c:v>
                </c:pt>
                <c:pt idx="150">
                  <c:v>419.24099999999999</c:v>
                </c:pt>
                <c:pt idx="151">
                  <c:v>420.09999999999991</c:v>
                </c:pt>
                <c:pt idx="152">
                  <c:v>420.96</c:v>
                </c:pt>
                <c:pt idx="153">
                  <c:v>421.822</c:v>
                </c:pt>
                <c:pt idx="154">
                  <c:v>422.69200000000001</c:v>
                </c:pt>
                <c:pt idx="155">
                  <c:v>423.56499999999988</c:v>
                </c:pt>
                <c:pt idx="156">
                  <c:v>424.43700000000001</c:v>
                </c:pt>
                <c:pt idx="157">
                  <c:v>425.30899999999991</c:v>
                </c:pt>
                <c:pt idx="158">
                  <c:v>426.17699999999991</c:v>
                </c:pt>
                <c:pt idx="159">
                  <c:v>427.04199999999992</c:v>
                </c:pt>
                <c:pt idx="160">
                  <c:v>427.90800000000002</c:v>
                </c:pt>
                <c:pt idx="161">
                  <c:v>428.77599999999978</c:v>
                </c:pt>
                <c:pt idx="162">
                  <c:v>429.64600000000002</c:v>
                </c:pt>
                <c:pt idx="163">
                  <c:v>430.51299999999992</c:v>
                </c:pt>
                <c:pt idx="164">
                  <c:v>431.38699999999977</c:v>
                </c:pt>
                <c:pt idx="165">
                  <c:v>432.25699999999978</c:v>
                </c:pt>
                <c:pt idx="166">
                  <c:v>433.12099999999992</c:v>
                </c:pt>
                <c:pt idx="167">
                  <c:v>433.99299999999982</c:v>
                </c:pt>
                <c:pt idx="168">
                  <c:v>434.86500000000001</c:v>
                </c:pt>
                <c:pt idx="169">
                  <c:v>435.7369999999998</c:v>
                </c:pt>
                <c:pt idx="170">
                  <c:v>436.61</c:v>
                </c:pt>
                <c:pt idx="171">
                  <c:v>437.4869999999998</c:v>
                </c:pt>
                <c:pt idx="172">
                  <c:v>438.36099999999999</c:v>
                </c:pt>
                <c:pt idx="173">
                  <c:v>439.23099999999982</c:v>
                </c:pt>
                <c:pt idx="174">
                  <c:v>440.10199999999992</c:v>
                </c:pt>
                <c:pt idx="175">
                  <c:v>440.97599999999977</c:v>
                </c:pt>
                <c:pt idx="176">
                  <c:v>441.85199999999992</c:v>
                </c:pt>
                <c:pt idx="177">
                  <c:v>442.73</c:v>
                </c:pt>
                <c:pt idx="178">
                  <c:v>443.61</c:v>
                </c:pt>
                <c:pt idx="179">
                  <c:v>444.49099999999981</c:v>
                </c:pt>
                <c:pt idx="180">
                  <c:v>445.37799999999999</c:v>
                </c:pt>
                <c:pt idx="181">
                  <c:v>446.26099999999991</c:v>
                </c:pt>
                <c:pt idx="182">
                  <c:v>447.14100000000002</c:v>
                </c:pt>
                <c:pt idx="183">
                  <c:v>448.01499999999999</c:v>
                </c:pt>
                <c:pt idx="184">
                  <c:v>448.88799999999992</c:v>
                </c:pt>
                <c:pt idx="185">
                  <c:v>449.76499999999999</c:v>
                </c:pt>
                <c:pt idx="186">
                  <c:v>450.64800000000002</c:v>
                </c:pt>
                <c:pt idx="187">
                  <c:v>451.52599999999978</c:v>
                </c:pt>
                <c:pt idx="188">
                  <c:v>452.39699999999982</c:v>
                </c:pt>
                <c:pt idx="189">
                  <c:v>453.26199999999977</c:v>
                </c:pt>
                <c:pt idx="190">
                  <c:v>454.12099999999992</c:v>
                </c:pt>
                <c:pt idx="191">
                  <c:v>454.98</c:v>
                </c:pt>
                <c:pt idx="192">
                  <c:v>455.83600000000001</c:v>
                </c:pt>
                <c:pt idx="193">
                  <c:v>456.68899999999991</c:v>
                </c:pt>
                <c:pt idx="194">
                  <c:v>457.53599999999977</c:v>
                </c:pt>
                <c:pt idx="195">
                  <c:v>458.38400000000001</c:v>
                </c:pt>
                <c:pt idx="196">
                  <c:v>459.23899999999981</c:v>
                </c:pt>
                <c:pt idx="197">
                  <c:v>460.09699999999981</c:v>
                </c:pt>
                <c:pt idx="198">
                  <c:v>460.94599999999991</c:v>
                </c:pt>
                <c:pt idx="199">
                  <c:v>461.78599999999977</c:v>
                </c:pt>
                <c:pt idx="200">
                  <c:v>462.62599999999992</c:v>
                </c:pt>
                <c:pt idx="201">
                  <c:v>463.46999999999991</c:v>
                </c:pt>
                <c:pt idx="202">
                  <c:v>464.31799999999993</c:v>
                </c:pt>
                <c:pt idx="203">
                  <c:v>465.17</c:v>
                </c:pt>
                <c:pt idx="204">
                  <c:v>466.02299999999991</c:v>
                </c:pt>
                <c:pt idx="205">
                  <c:v>466.87099999999992</c:v>
                </c:pt>
                <c:pt idx="206">
                  <c:v>467.71</c:v>
                </c:pt>
                <c:pt idx="207">
                  <c:v>468.54899999999992</c:v>
                </c:pt>
                <c:pt idx="208">
                  <c:v>469.39</c:v>
                </c:pt>
                <c:pt idx="209">
                  <c:v>470.23399999999981</c:v>
                </c:pt>
                <c:pt idx="210">
                  <c:v>471.07799999999992</c:v>
                </c:pt>
                <c:pt idx="211">
                  <c:v>471.91799999999978</c:v>
                </c:pt>
                <c:pt idx="212">
                  <c:v>472.76299999999992</c:v>
                </c:pt>
                <c:pt idx="213">
                  <c:v>473.61</c:v>
                </c:pt>
                <c:pt idx="214">
                  <c:v>474.46100000000001</c:v>
                </c:pt>
                <c:pt idx="215">
                  <c:v>475.31299999999999</c:v>
                </c:pt>
                <c:pt idx="216">
                  <c:v>476.16399999999999</c:v>
                </c:pt>
                <c:pt idx="217">
                  <c:v>477.01099999999991</c:v>
                </c:pt>
                <c:pt idx="218">
                  <c:v>477.85</c:v>
                </c:pt>
                <c:pt idx="219">
                  <c:v>478.68799999999999</c:v>
                </c:pt>
                <c:pt idx="220">
                  <c:v>479.52699999999982</c:v>
                </c:pt>
                <c:pt idx="221">
                  <c:v>480.36299999999989</c:v>
                </c:pt>
                <c:pt idx="222">
                  <c:v>481.2</c:v>
                </c:pt>
                <c:pt idx="223">
                  <c:v>482.04199999999992</c:v>
                </c:pt>
                <c:pt idx="224">
                  <c:v>482.88599999999991</c:v>
                </c:pt>
                <c:pt idx="225">
                  <c:v>483.74</c:v>
                </c:pt>
                <c:pt idx="226">
                  <c:v>484.59499999999991</c:v>
                </c:pt>
                <c:pt idx="227">
                  <c:v>485.44599999999991</c:v>
                </c:pt>
                <c:pt idx="228">
                  <c:v>486.28899999999982</c:v>
                </c:pt>
                <c:pt idx="229">
                  <c:v>487.13099999999991</c:v>
                </c:pt>
                <c:pt idx="230">
                  <c:v>487.97599999999977</c:v>
                </c:pt>
                <c:pt idx="231">
                  <c:v>488.81899999999979</c:v>
                </c:pt>
                <c:pt idx="232">
                  <c:v>489.65899999999999</c:v>
                </c:pt>
                <c:pt idx="233">
                  <c:v>490.4939999999998</c:v>
                </c:pt>
                <c:pt idx="234">
                  <c:v>491.32599999999991</c:v>
                </c:pt>
                <c:pt idx="235">
                  <c:v>492.15499999999997</c:v>
                </c:pt>
                <c:pt idx="236">
                  <c:v>492.98500000000001</c:v>
                </c:pt>
                <c:pt idx="237">
                  <c:v>493.81399999999991</c:v>
                </c:pt>
                <c:pt idx="238">
                  <c:v>494.64499999999998</c:v>
                </c:pt>
                <c:pt idx="239">
                  <c:v>495.47899999999981</c:v>
                </c:pt>
                <c:pt idx="240">
                  <c:v>496.30999999999989</c:v>
                </c:pt>
                <c:pt idx="241">
                  <c:v>497.13699999999977</c:v>
                </c:pt>
                <c:pt idx="242">
                  <c:v>497.96899999999982</c:v>
                </c:pt>
                <c:pt idx="243">
                  <c:v>498.80700000000002</c:v>
                </c:pt>
                <c:pt idx="244">
                  <c:v>499.65</c:v>
                </c:pt>
                <c:pt idx="245">
                  <c:v>500.4939999999998</c:v>
                </c:pt>
                <c:pt idx="246">
                  <c:v>501.33699999999982</c:v>
                </c:pt>
                <c:pt idx="247">
                  <c:v>502.18099999999993</c:v>
                </c:pt>
                <c:pt idx="248">
                  <c:v>503.02299999999991</c:v>
                </c:pt>
                <c:pt idx="249">
                  <c:v>503.86099999999999</c:v>
                </c:pt>
                <c:pt idx="250">
                  <c:v>504.69599999999991</c:v>
                </c:pt>
                <c:pt idx="251">
                  <c:v>505.53499999999991</c:v>
                </c:pt>
                <c:pt idx="252">
                  <c:v>506.37599999999992</c:v>
                </c:pt>
                <c:pt idx="253">
                  <c:v>507.21699999999981</c:v>
                </c:pt>
                <c:pt idx="254">
                  <c:v>508.05399999999992</c:v>
                </c:pt>
                <c:pt idx="255">
                  <c:v>508.88599999999991</c:v>
                </c:pt>
                <c:pt idx="256">
                  <c:v>509.72099999999978</c:v>
                </c:pt>
                <c:pt idx="257">
                  <c:v>510.55599999999993</c:v>
                </c:pt>
                <c:pt idx="258">
                  <c:v>511.38699999999977</c:v>
                </c:pt>
                <c:pt idx="259">
                  <c:v>512.21600000000001</c:v>
                </c:pt>
                <c:pt idx="260">
                  <c:v>513.04399999999998</c:v>
                </c:pt>
                <c:pt idx="261">
                  <c:v>513.875</c:v>
                </c:pt>
                <c:pt idx="262">
                  <c:v>514.70600000000002</c:v>
                </c:pt>
                <c:pt idx="263">
                  <c:v>515.53599999999972</c:v>
                </c:pt>
                <c:pt idx="264">
                  <c:v>516.36099999999976</c:v>
                </c:pt>
                <c:pt idx="265">
                  <c:v>517.18499999999995</c:v>
                </c:pt>
                <c:pt idx="266">
                  <c:v>518.01800000000003</c:v>
                </c:pt>
                <c:pt idx="267">
                  <c:v>518.85099999999977</c:v>
                </c:pt>
                <c:pt idx="268">
                  <c:v>519.68899999999996</c:v>
                </c:pt>
                <c:pt idx="269">
                  <c:v>520.53</c:v>
                </c:pt>
                <c:pt idx="270">
                  <c:v>521.37300000000005</c:v>
                </c:pt>
                <c:pt idx="271">
                  <c:v>522.21400000000006</c:v>
                </c:pt>
                <c:pt idx="272">
                  <c:v>523.05199999999968</c:v>
                </c:pt>
                <c:pt idx="273">
                  <c:v>523.88699999999972</c:v>
                </c:pt>
                <c:pt idx="274">
                  <c:v>524.72299999999996</c:v>
                </c:pt>
                <c:pt idx="275">
                  <c:v>525.55799999999977</c:v>
                </c:pt>
                <c:pt idx="276">
                  <c:v>526.39699999999971</c:v>
                </c:pt>
                <c:pt idx="277">
                  <c:v>527.23799999999972</c:v>
                </c:pt>
                <c:pt idx="278">
                  <c:v>528.08199999999999</c:v>
                </c:pt>
                <c:pt idx="279">
                  <c:v>528.928</c:v>
                </c:pt>
                <c:pt idx="280">
                  <c:v>529.774</c:v>
                </c:pt>
                <c:pt idx="281">
                  <c:v>530.61799999999971</c:v>
                </c:pt>
                <c:pt idx="282">
                  <c:v>531.45999999999981</c:v>
                </c:pt>
                <c:pt idx="283">
                  <c:v>532.30499999999972</c:v>
                </c:pt>
                <c:pt idx="284">
                  <c:v>533.15499999999997</c:v>
                </c:pt>
                <c:pt idx="285">
                  <c:v>534.00900000000001</c:v>
                </c:pt>
                <c:pt idx="286">
                  <c:v>534.86099999999976</c:v>
                </c:pt>
                <c:pt idx="287">
                  <c:v>535.70900000000006</c:v>
                </c:pt>
                <c:pt idx="288">
                  <c:v>536.55699999999979</c:v>
                </c:pt>
                <c:pt idx="289">
                  <c:v>537.40199999999982</c:v>
                </c:pt>
                <c:pt idx="290">
                  <c:v>538.24800000000005</c:v>
                </c:pt>
                <c:pt idx="291">
                  <c:v>539.09699999999998</c:v>
                </c:pt>
                <c:pt idx="292">
                  <c:v>539.94399999999996</c:v>
                </c:pt>
                <c:pt idx="293">
                  <c:v>540.78899999999999</c:v>
                </c:pt>
                <c:pt idx="294">
                  <c:v>541.63200000000006</c:v>
                </c:pt>
                <c:pt idx="295">
                  <c:v>542.47699999999998</c:v>
                </c:pt>
                <c:pt idx="296">
                  <c:v>543.32199999999978</c:v>
                </c:pt>
                <c:pt idx="297">
                  <c:v>544.16199999999981</c:v>
                </c:pt>
                <c:pt idx="298">
                  <c:v>545.00599999999997</c:v>
                </c:pt>
                <c:pt idx="299">
                  <c:v>545.84899999999971</c:v>
                </c:pt>
                <c:pt idx="300">
                  <c:v>546.6869999999999</c:v>
                </c:pt>
                <c:pt idx="301">
                  <c:v>547.52699999999982</c:v>
                </c:pt>
                <c:pt idx="302">
                  <c:v>548.36499999999978</c:v>
                </c:pt>
                <c:pt idx="303">
                  <c:v>549.20500000000004</c:v>
                </c:pt>
                <c:pt idx="304">
                  <c:v>550.04499999999996</c:v>
                </c:pt>
                <c:pt idx="305">
                  <c:v>550.88699999999972</c:v>
                </c:pt>
                <c:pt idx="306">
                  <c:v>551.72699999999998</c:v>
                </c:pt>
                <c:pt idx="307">
                  <c:v>552.56499999999983</c:v>
                </c:pt>
                <c:pt idx="308">
                  <c:v>553.40199999999982</c:v>
                </c:pt>
                <c:pt idx="309">
                  <c:v>554.24</c:v>
                </c:pt>
                <c:pt idx="310">
                  <c:v>555.07399999999996</c:v>
                </c:pt>
                <c:pt idx="311">
                  <c:v>555.9069999999997</c:v>
                </c:pt>
                <c:pt idx="312">
                  <c:v>556.74400000000003</c:v>
                </c:pt>
                <c:pt idx="313">
                  <c:v>557.57500000000005</c:v>
                </c:pt>
                <c:pt idx="314">
                  <c:v>558.404</c:v>
                </c:pt>
                <c:pt idx="315">
                  <c:v>559.22900000000004</c:v>
                </c:pt>
                <c:pt idx="316">
                  <c:v>560.05599999999981</c:v>
                </c:pt>
                <c:pt idx="317">
                  <c:v>560.88499999999999</c:v>
                </c:pt>
                <c:pt idx="318">
                  <c:v>561.72199999999998</c:v>
                </c:pt>
                <c:pt idx="319">
                  <c:v>562.56399999999996</c:v>
                </c:pt>
                <c:pt idx="320">
                  <c:v>563.40799999999967</c:v>
                </c:pt>
                <c:pt idx="321">
                  <c:v>564.25099999999998</c:v>
                </c:pt>
                <c:pt idx="322">
                  <c:v>565.08900000000006</c:v>
                </c:pt>
                <c:pt idx="323">
                  <c:v>565.92499999999973</c:v>
                </c:pt>
                <c:pt idx="324">
                  <c:v>566.76499999999999</c:v>
                </c:pt>
                <c:pt idx="325">
                  <c:v>567.61199999999997</c:v>
                </c:pt>
                <c:pt idx="326">
                  <c:v>568.45900000000006</c:v>
                </c:pt>
                <c:pt idx="327">
                  <c:v>569.30599999999981</c:v>
                </c:pt>
                <c:pt idx="328">
                  <c:v>570.149</c:v>
                </c:pt>
                <c:pt idx="329">
                  <c:v>570.99400000000003</c:v>
                </c:pt>
                <c:pt idx="330">
                  <c:v>571.84099999999967</c:v>
                </c:pt>
                <c:pt idx="331">
                  <c:v>572.68799999999999</c:v>
                </c:pt>
                <c:pt idx="332">
                  <c:v>573.53099999999972</c:v>
                </c:pt>
                <c:pt idx="333">
                  <c:v>574.38300000000004</c:v>
                </c:pt>
                <c:pt idx="334">
                  <c:v>575.23699999999997</c:v>
                </c:pt>
                <c:pt idx="335">
                  <c:v>576.09</c:v>
                </c:pt>
                <c:pt idx="336">
                  <c:v>576.93999999999983</c:v>
                </c:pt>
                <c:pt idx="337">
                  <c:v>577.79100000000005</c:v>
                </c:pt>
                <c:pt idx="338">
                  <c:v>578.6389999999999</c:v>
                </c:pt>
                <c:pt idx="339">
                  <c:v>579.48900000000003</c:v>
                </c:pt>
                <c:pt idx="340">
                  <c:v>580.34199999999976</c:v>
                </c:pt>
                <c:pt idx="341">
                  <c:v>581.19299999999998</c:v>
                </c:pt>
                <c:pt idx="342">
                  <c:v>582.04299999999967</c:v>
                </c:pt>
                <c:pt idx="343">
                  <c:v>582.89</c:v>
                </c:pt>
                <c:pt idx="344">
                  <c:v>583.73599999999999</c:v>
                </c:pt>
                <c:pt idx="345">
                  <c:v>584.58299999999997</c:v>
                </c:pt>
                <c:pt idx="346">
                  <c:v>585.43199999999979</c:v>
                </c:pt>
                <c:pt idx="347">
                  <c:v>586.28300000000002</c:v>
                </c:pt>
                <c:pt idx="348">
                  <c:v>587.13699999999972</c:v>
                </c:pt>
                <c:pt idx="349">
                  <c:v>587.99199999999996</c:v>
                </c:pt>
                <c:pt idx="350">
                  <c:v>588.84799999999962</c:v>
                </c:pt>
                <c:pt idx="351">
                  <c:v>589.70000000000005</c:v>
                </c:pt>
                <c:pt idx="352">
                  <c:v>590.55599999999981</c:v>
                </c:pt>
                <c:pt idx="353">
                  <c:v>591.41100000000006</c:v>
                </c:pt>
                <c:pt idx="354">
                  <c:v>592.27</c:v>
                </c:pt>
                <c:pt idx="355">
                  <c:v>593.13400000000001</c:v>
                </c:pt>
                <c:pt idx="356">
                  <c:v>593.99299999999971</c:v>
                </c:pt>
                <c:pt idx="357">
                  <c:v>594.84299999999962</c:v>
                </c:pt>
                <c:pt idx="358">
                  <c:v>595.69399999999996</c:v>
                </c:pt>
                <c:pt idx="359">
                  <c:v>596.54099999999971</c:v>
                </c:pt>
                <c:pt idx="360">
                  <c:v>597.38599999999997</c:v>
                </c:pt>
                <c:pt idx="361">
                  <c:v>598.23400000000004</c:v>
                </c:pt>
                <c:pt idx="362">
                  <c:v>599.08600000000001</c:v>
                </c:pt>
                <c:pt idx="363">
                  <c:v>599.93799999999976</c:v>
                </c:pt>
                <c:pt idx="364">
                  <c:v>600.79200000000003</c:v>
                </c:pt>
                <c:pt idx="365">
                  <c:v>601.64599999999996</c:v>
                </c:pt>
                <c:pt idx="366">
                  <c:v>602.5029999999997</c:v>
                </c:pt>
                <c:pt idx="367">
                  <c:v>603.3589999999997</c:v>
                </c:pt>
                <c:pt idx="368">
                  <c:v>604.21299999999997</c:v>
                </c:pt>
                <c:pt idx="369">
                  <c:v>605.06399999999996</c:v>
                </c:pt>
                <c:pt idx="370">
                  <c:v>605.91599999999971</c:v>
                </c:pt>
                <c:pt idx="371">
                  <c:v>606.76699999999983</c:v>
                </c:pt>
                <c:pt idx="372">
                  <c:v>607.61400000000003</c:v>
                </c:pt>
                <c:pt idx="373">
                  <c:v>608.45699999999977</c:v>
                </c:pt>
                <c:pt idx="374">
                  <c:v>609.30499999999972</c:v>
                </c:pt>
                <c:pt idx="375">
                  <c:v>610.15499999999997</c:v>
                </c:pt>
                <c:pt idx="376">
                  <c:v>611.01</c:v>
                </c:pt>
                <c:pt idx="377">
                  <c:v>611.86899999999969</c:v>
                </c:pt>
                <c:pt idx="378">
                  <c:v>612.72400000000005</c:v>
                </c:pt>
                <c:pt idx="379">
                  <c:v>613.58400000000006</c:v>
                </c:pt>
                <c:pt idx="380">
                  <c:v>614.43899999999996</c:v>
                </c:pt>
                <c:pt idx="381">
                  <c:v>615.29200000000003</c:v>
                </c:pt>
                <c:pt idx="382">
                  <c:v>616.14599999999996</c:v>
                </c:pt>
                <c:pt idx="383">
                  <c:v>617.00099999999998</c:v>
                </c:pt>
                <c:pt idx="384">
                  <c:v>617.85699999999974</c:v>
                </c:pt>
                <c:pt idx="385">
                  <c:v>618.71299999999997</c:v>
                </c:pt>
                <c:pt idx="386">
                  <c:v>619.56699999999978</c:v>
                </c:pt>
                <c:pt idx="387">
                  <c:v>620.41599999999971</c:v>
                </c:pt>
                <c:pt idx="388">
                  <c:v>621.27</c:v>
                </c:pt>
                <c:pt idx="389">
                  <c:v>622.13099999999997</c:v>
                </c:pt>
                <c:pt idx="390">
                  <c:v>622.99299999999971</c:v>
                </c:pt>
                <c:pt idx="391">
                  <c:v>623.85699999999974</c:v>
                </c:pt>
                <c:pt idx="392">
                  <c:v>624.71799999999996</c:v>
                </c:pt>
                <c:pt idx="393">
                  <c:v>625.577</c:v>
                </c:pt>
                <c:pt idx="394">
                  <c:v>626.43599999999969</c:v>
                </c:pt>
                <c:pt idx="395">
                  <c:v>627.29399999999998</c:v>
                </c:pt>
                <c:pt idx="396">
                  <c:v>628.15099999999973</c:v>
                </c:pt>
                <c:pt idx="397">
                  <c:v>629.00400000000002</c:v>
                </c:pt>
                <c:pt idx="398">
                  <c:v>629.86399999999981</c:v>
                </c:pt>
                <c:pt idx="399">
                  <c:v>630.72400000000005</c:v>
                </c:pt>
                <c:pt idx="400">
                  <c:v>631.58000000000004</c:v>
                </c:pt>
                <c:pt idx="401">
                  <c:v>632.43699999999967</c:v>
                </c:pt>
                <c:pt idx="402">
                  <c:v>633.29200000000003</c:v>
                </c:pt>
                <c:pt idx="403">
                  <c:v>634.1569999999997</c:v>
                </c:pt>
                <c:pt idx="404">
                  <c:v>635.01900000000001</c:v>
                </c:pt>
                <c:pt idx="405">
                  <c:v>635.875</c:v>
                </c:pt>
                <c:pt idx="406">
                  <c:v>636.73099999999999</c:v>
                </c:pt>
                <c:pt idx="407">
                  <c:v>637.58799999999997</c:v>
                </c:pt>
                <c:pt idx="408">
                  <c:v>638.44299999999976</c:v>
                </c:pt>
                <c:pt idx="409">
                  <c:v>639.29999999999995</c:v>
                </c:pt>
                <c:pt idx="410">
                  <c:v>640.16</c:v>
                </c:pt>
                <c:pt idx="411">
                  <c:v>641.024</c:v>
                </c:pt>
                <c:pt idx="412">
                  <c:v>641.88499999999999</c:v>
                </c:pt>
                <c:pt idx="413">
                  <c:v>642.74599999999998</c:v>
                </c:pt>
                <c:pt idx="414">
                  <c:v>643.60299999999972</c:v>
                </c:pt>
                <c:pt idx="415">
                  <c:v>644.45799999999974</c:v>
                </c:pt>
                <c:pt idx="416">
                  <c:v>645.31199999999967</c:v>
                </c:pt>
                <c:pt idx="417">
                  <c:v>646.16300000000001</c:v>
                </c:pt>
                <c:pt idx="418">
                  <c:v>647.01</c:v>
                </c:pt>
                <c:pt idx="419">
                  <c:v>647.85699999999974</c:v>
                </c:pt>
                <c:pt idx="420">
                  <c:v>648.70799999999997</c:v>
                </c:pt>
                <c:pt idx="421">
                  <c:v>649.56099999999969</c:v>
                </c:pt>
                <c:pt idx="422">
                  <c:v>650.41399999999999</c:v>
                </c:pt>
                <c:pt idx="423">
                  <c:v>651.26199999999972</c:v>
                </c:pt>
                <c:pt idx="424">
                  <c:v>652.1099999999999</c:v>
                </c:pt>
                <c:pt idx="425">
                  <c:v>652.95900000000006</c:v>
                </c:pt>
                <c:pt idx="426">
                  <c:v>653.80699999999979</c:v>
                </c:pt>
                <c:pt idx="427">
                  <c:v>654.654</c:v>
                </c:pt>
                <c:pt idx="428">
                  <c:v>655.50400000000002</c:v>
                </c:pt>
                <c:pt idx="429">
                  <c:v>656.36099999999976</c:v>
                </c:pt>
                <c:pt idx="430">
                  <c:v>657.21799999999996</c:v>
                </c:pt>
                <c:pt idx="431">
                  <c:v>658.07100000000003</c:v>
                </c:pt>
                <c:pt idx="432">
                  <c:v>658.92499999999973</c:v>
                </c:pt>
                <c:pt idx="433">
                  <c:v>659.779</c:v>
                </c:pt>
                <c:pt idx="434">
                  <c:v>660.63400000000001</c:v>
                </c:pt>
                <c:pt idx="435">
                  <c:v>661.49</c:v>
                </c:pt>
                <c:pt idx="436">
                  <c:v>662.34599999999978</c:v>
                </c:pt>
                <c:pt idx="437">
                  <c:v>663.202</c:v>
                </c:pt>
                <c:pt idx="438">
                  <c:v>664.05599999999981</c:v>
                </c:pt>
                <c:pt idx="439">
                  <c:v>664.90599999999972</c:v>
                </c:pt>
                <c:pt idx="440">
                  <c:v>665.755</c:v>
                </c:pt>
                <c:pt idx="441">
                  <c:v>666.6099999999999</c:v>
                </c:pt>
                <c:pt idx="442">
                  <c:v>667.46899999999982</c:v>
                </c:pt>
                <c:pt idx="443">
                  <c:v>668.32799999999975</c:v>
                </c:pt>
                <c:pt idx="444">
                  <c:v>669.18899999999996</c:v>
                </c:pt>
                <c:pt idx="445">
                  <c:v>670.05599999999981</c:v>
                </c:pt>
                <c:pt idx="446">
                  <c:v>670.928</c:v>
                </c:pt>
                <c:pt idx="447">
                  <c:v>671.798</c:v>
                </c:pt>
                <c:pt idx="448">
                  <c:v>672.66199999999981</c:v>
                </c:pt>
                <c:pt idx="449">
                  <c:v>673.52099999999996</c:v>
                </c:pt>
                <c:pt idx="450">
                  <c:v>674.375</c:v>
                </c:pt>
                <c:pt idx="451">
                  <c:v>675.22799999999972</c:v>
                </c:pt>
                <c:pt idx="452">
                  <c:v>676.08199999999999</c:v>
                </c:pt>
                <c:pt idx="453">
                  <c:v>676.93799999999976</c:v>
                </c:pt>
                <c:pt idx="454">
                  <c:v>677.79499999999996</c:v>
                </c:pt>
                <c:pt idx="455">
                  <c:v>678.6569999999997</c:v>
                </c:pt>
                <c:pt idx="456">
                  <c:v>679.51900000000001</c:v>
                </c:pt>
                <c:pt idx="457">
                  <c:v>680.3779999999997</c:v>
                </c:pt>
                <c:pt idx="458">
                  <c:v>681.23400000000004</c:v>
                </c:pt>
                <c:pt idx="459">
                  <c:v>682.09199999999998</c:v>
                </c:pt>
                <c:pt idx="460">
                  <c:v>682.94999999999982</c:v>
                </c:pt>
                <c:pt idx="461">
                  <c:v>683.81399999999996</c:v>
                </c:pt>
                <c:pt idx="462">
                  <c:v>684.67499999999995</c:v>
                </c:pt>
                <c:pt idx="463">
                  <c:v>685.53399999999999</c:v>
                </c:pt>
                <c:pt idx="464">
                  <c:v>686.39499999999998</c:v>
                </c:pt>
                <c:pt idx="465">
                  <c:v>687.25599999999997</c:v>
                </c:pt>
                <c:pt idx="466">
                  <c:v>688.11699999999996</c:v>
                </c:pt>
                <c:pt idx="467">
                  <c:v>688.971</c:v>
                </c:pt>
                <c:pt idx="468">
                  <c:v>689.82099999999969</c:v>
                </c:pt>
                <c:pt idx="469">
                  <c:v>690.66799999999967</c:v>
                </c:pt>
                <c:pt idx="470">
                  <c:v>691.51499999999999</c:v>
                </c:pt>
                <c:pt idx="471">
                  <c:v>692.36599999999976</c:v>
                </c:pt>
                <c:pt idx="472">
                  <c:v>693.22400000000005</c:v>
                </c:pt>
                <c:pt idx="473">
                  <c:v>694.08500000000004</c:v>
                </c:pt>
                <c:pt idx="474">
                  <c:v>694.93999999999983</c:v>
                </c:pt>
                <c:pt idx="475">
                  <c:v>695.79299999999989</c:v>
                </c:pt>
                <c:pt idx="476">
                  <c:v>696.64300000000003</c:v>
                </c:pt>
                <c:pt idx="477">
                  <c:v>697.49099999999999</c:v>
                </c:pt>
                <c:pt idx="478">
                  <c:v>698.34299999999962</c:v>
                </c:pt>
                <c:pt idx="479">
                  <c:v>699.19600000000003</c:v>
                </c:pt>
                <c:pt idx="480">
                  <c:v>700.05199999999968</c:v>
                </c:pt>
                <c:pt idx="481">
                  <c:v>700.91199999999981</c:v>
                </c:pt>
                <c:pt idx="482">
                  <c:v>701.76599999999996</c:v>
                </c:pt>
                <c:pt idx="483">
                  <c:v>702.61599999999999</c:v>
                </c:pt>
                <c:pt idx="484">
                  <c:v>703.46599999999967</c:v>
                </c:pt>
                <c:pt idx="485">
                  <c:v>704.31499999999983</c:v>
                </c:pt>
                <c:pt idx="486">
                  <c:v>705.16699999999969</c:v>
                </c:pt>
                <c:pt idx="487">
                  <c:v>706.024</c:v>
                </c:pt>
                <c:pt idx="488">
                  <c:v>706.8779999999997</c:v>
                </c:pt>
                <c:pt idx="489">
                  <c:v>707.73299999999972</c:v>
                </c:pt>
                <c:pt idx="490">
                  <c:v>708.58500000000004</c:v>
                </c:pt>
                <c:pt idx="491">
                  <c:v>709.43699999999967</c:v>
                </c:pt>
                <c:pt idx="492">
                  <c:v>710.29</c:v>
                </c:pt>
                <c:pt idx="493">
                  <c:v>711.14300000000003</c:v>
                </c:pt>
                <c:pt idx="494">
                  <c:v>711.995</c:v>
                </c:pt>
                <c:pt idx="495">
                  <c:v>712.84699999999975</c:v>
                </c:pt>
                <c:pt idx="496">
                  <c:v>713.702</c:v>
                </c:pt>
                <c:pt idx="497">
                  <c:v>714.55599999999981</c:v>
                </c:pt>
                <c:pt idx="498">
                  <c:v>715.41199999999981</c:v>
                </c:pt>
                <c:pt idx="499">
                  <c:v>716.27300000000002</c:v>
                </c:pt>
                <c:pt idx="500">
                  <c:v>717.12900000000002</c:v>
                </c:pt>
                <c:pt idx="501">
                  <c:v>717.98599999999999</c:v>
                </c:pt>
                <c:pt idx="502">
                  <c:v>718.84399999999982</c:v>
                </c:pt>
                <c:pt idx="503">
                  <c:v>719.70399999999995</c:v>
                </c:pt>
                <c:pt idx="504">
                  <c:v>720.55999999999983</c:v>
                </c:pt>
                <c:pt idx="505">
                  <c:v>721.41699999999969</c:v>
                </c:pt>
                <c:pt idx="506">
                  <c:v>722.27300000000002</c:v>
                </c:pt>
                <c:pt idx="507">
                  <c:v>723.12900000000002</c:v>
                </c:pt>
                <c:pt idx="508">
                  <c:v>723.98800000000006</c:v>
                </c:pt>
                <c:pt idx="509">
                  <c:v>724.84899999999971</c:v>
                </c:pt>
                <c:pt idx="510">
                  <c:v>725.71400000000006</c:v>
                </c:pt>
                <c:pt idx="511">
                  <c:v>726.577</c:v>
                </c:pt>
                <c:pt idx="512">
                  <c:v>727.44199999999978</c:v>
                </c:pt>
                <c:pt idx="513">
                  <c:v>728.30999999999983</c:v>
                </c:pt>
                <c:pt idx="514">
                  <c:v>729.17399999999998</c:v>
                </c:pt>
                <c:pt idx="515">
                  <c:v>730.03399999999999</c:v>
                </c:pt>
                <c:pt idx="516">
                  <c:v>730.89199999999983</c:v>
                </c:pt>
                <c:pt idx="517">
                  <c:v>731.75400000000002</c:v>
                </c:pt>
                <c:pt idx="518">
                  <c:v>732.61900000000003</c:v>
                </c:pt>
                <c:pt idx="519">
                  <c:v>733.48699999999997</c:v>
                </c:pt>
                <c:pt idx="520">
                  <c:v>734.36300000000006</c:v>
                </c:pt>
                <c:pt idx="521">
                  <c:v>735.24699999999996</c:v>
                </c:pt>
                <c:pt idx="522">
                  <c:v>736.12300000000005</c:v>
                </c:pt>
                <c:pt idx="523">
                  <c:v>736.99599999999998</c:v>
                </c:pt>
                <c:pt idx="524">
                  <c:v>737.86699999999962</c:v>
                </c:pt>
                <c:pt idx="525">
                  <c:v>738.73299999999972</c:v>
                </c:pt>
                <c:pt idx="526">
                  <c:v>739.6</c:v>
                </c:pt>
                <c:pt idx="527">
                  <c:v>740.46199999999976</c:v>
                </c:pt>
                <c:pt idx="528">
                  <c:v>741.32599999999979</c:v>
                </c:pt>
                <c:pt idx="529">
                  <c:v>742.19</c:v>
                </c:pt>
                <c:pt idx="530">
                  <c:v>743.0469999999998</c:v>
                </c:pt>
                <c:pt idx="531">
                  <c:v>743.90300000000002</c:v>
                </c:pt>
                <c:pt idx="532">
                  <c:v>744.75599999999997</c:v>
                </c:pt>
                <c:pt idx="533">
                  <c:v>745.61500000000001</c:v>
                </c:pt>
                <c:pt idx="534">
                  <c:v>746.471</c:v>
                </c:pt>
                <c:pt idx="535">
                  <c:v>747.32699999999977</c:v>
                </c:pt>
                <c:pt idx="536">
                  <c:v>748.18600000000004</c:v>
                </c:pt>
                <c:pt idx="537">
                  <c:v>749.04499999999996</c:v>
                </c:pt>
                <c:pt idx="538">
                  <c:v>749.9</c:v>
                </c:pt>
                <c:pt idx="539">
                  <c:v>750.7529999999997</c:v>
                </c:pt>
                <c:pt idx="540">
                  <c:v>751.60500000000002</c:v>
                </c:pt>
                <c:pt idx="541">
                  <c:v>752.45399999999972</c:v>
                </c:pt>
                <c:pt idx="542">
                  <c:v>753.30699999999979</c:v>
                </c:pt>
                <c:pt idx="543">
                  <c:v>754.16199999999981</c:v>
                </c:pt>
                <c:pt idx="544">
                  <c:v>755.01900000000001</c:v>
                </c:pt>
                <c:pt idx="545">
                  <c:v>755.87099999999998</c:v>
                </c:pt>
                <c:pt idx="546">
                  <c:v>756.72299999999996</c:v>
                </c:pt>
                <c:pt idx="547">
                  <c:v>757.57899999999995</c:v>
                </c:pt>
                <c:pt idx="548">
                  <c:v>758.43699999999967</c:v>
                </c:pt>
                <c:pt idx="549">
                  <c:v>759.29299999999989</c:v>
                </c:pt>
                <c:pt idx="550">
                  <c:v>760.14499999999998</c:v>
                </c:pt>
                <c:pt idx="551">
                  <c:v>760.99699999999996</c:v>
                </c:pt>
                <c:pt idx="552">
                  <c:v>761.8529999999995</c:v>
                </c:pt>
                <c:pt idx="553">
                  <c:v>762.71199999999999</c:v>
                </c:pt>
                <c:pt idx="554">
                  <c:v>763.57899999999995</c:v>
                </c:pt>
                <c:pt idx="555">
                  <c:v>764.45099999999979</c:v>
                </c:pt>
                <c:pt idx="556">
                  <c:v>765.31999999999971</c:v>
                </c:pt>
                <c:pt idx="557">
                  <c:v>766.19100000000003</c:v>
                </c:pt>
                <c:pt idx="558">
                  <c:v>767.06199999999967</c:v>
                </c:pt>
                <c:pt idx="559">
                  <c:v>767.94299999999976</c:v>
                </c:pt>
                <c:pt idx="560">
                  <c:v>768.82599999999979</c:v>
                </c:pt>
                <c:pt idx="561">
                  <c:v>769.71299999999997</c:v>
                </c:pt>
                <c:pt idx="562">
                  <c:v>770.6</c:v>
                </c:pt>
                <c:pt idx="563">
                  <c:v>771.48800000000006</c:v>
                </c:pt>
                <c:pt idx="564">
                  <c:v>772.37300000000005</c:v>
                </c:pt>
                <c:pt idx="565">
                  <c:v>773.25900000000001</c:v>
                </c:pt>
                <c:pt idx="566">
                  <c:v>774.14599999999996</c:v>
                </c:pt>
                <c:pt idx="567">
                  <c:v>775.03399999999999</c:v>
                </c:pt>
                <c:pt idx="568">
                  <c:v>775.92</c:v>
                </c:pt>
                <c:pt idx="569">
                  <c:v>776.8009999999997</c:v>
                </c:pt>
                <c:pt idx="570">
                  <c:v>777.67899999999997</c:v>
                </c:pt>
                <c:pt idx="571">
                  <c:v>778.55399999999997</c:v>
                </c:pt>
                <c:pt idx="572">
                  <c:v>779.42699999999968</c:v>
                </c:pt>
                <c:pt idx="573">
                  <c:v>780.29299999999989</c:v>
                </c:pt>
                <c:pt idx="574">
                  <c:v>781.16</c:v>
                </c:pt>
                <c:pt idx="575">
                  <c:v>782.024</c:v>
                </c:pt>
                <c:pt idx="576">
                  <c:v>782.88799999999969</c:v>
                </c:pt>
                <c:pt idx="577">
                  <c:v>783.755</c:v>
                </c:pt>
                <c:pt idx="578">
                  <c:v>784.62599999999998</c:v>
                </c:pt>
                <c:pt idx="579">
                  <c:v>785.49400000000003</c:v>
                </c:pt>
                <c:pt idx="580">
                  <c:v>786.36199999999974</c:v>
                </c:pt>
                <c:pt idx="581">
                  <c:v>787.23400000000004</c:v>
                </c:pt>
                <c:pt idx="582">
                  <c:v>788.11500000000001</c:v>
                </c:pt>
                <c:pt idx="583">
                  <c:v>788.99799999999971</c:v>
                </c:pt>
                <c:pt idx="584">
                  <c:v>789.87599999999998</c:v>
                </c:pt>
                <c:pt idx="585">
                  <c:v>790.75099999999998</c:v>
                </c:pt>
                <c:pt idx="586">
                  <c:v>791.62400000000002</c:v>
                </c:pt>
                <c:pt idx="587">
                  <c:v>792.50099999999998</c:v>
                </c:pt>
                <c:pt idx="588">
                  <c:v>793.38099999999997</c:v>
                </c:pt>
                <c:pt idx="589">
                  <c:v>794.26</c:v>
                </c:pt>
                <c:pt idx="590">
                  <c:v>795.13900000000001</c:v>
                </c:pt>
                <c:pt idx="591">
                  <c:v>796.02</c:v>
                </c:pt>
                <c:pt idx="592">
                  <c:v>796.90599999999972</c:v>
                </c:pt>
                <c:pt idx="593">
                  <c:v>797.79</c:v>
                </c:pt>
                <c:pt idx="594">
                  <c:v>798.66899999999998</c:v>
                </c:pt>
                <c:pt idx="595">
                  <c:v>799.5469999999998</c:v>
                </c:pt>
                <c:pt idx="596">
                  <c:v>800.42499999999973</c:v>
                </c:pt>
                <c:pt idx="597">
                  <c:v>801.303</c:v>
                </c:pt>
                <c:pt idx="598">
                  <c:v>802.18399999999997</c:v>
                </c:pt>
                <c:pt idx="599">
                  <c:v>803.06499999999971</c:v>
                </c:pt>
                <c:pt idx="600">
                  <c:v>803.9459999999998</c:v>
                </c:pt>
                <c:pt idx="601">
                  <c:v>804.82899999999972</c:v>
                </c:pt>
                <c:pt idx="602">
                  <c:v>805.71699999999998</c:v>
                </c:pt>
                <c:pt idx="603">
                  <c:v>806.60500000000002</c:v>
                </c:pt>
                <c:pt idx="604">
                  <c:v>807.49099999999999</c:v>
                </c:pt>
                <c:pt idx="605">
                  <c:v>808.38099999999997</c:v>
                </c:pt>
                <c:pt idx="606">
                  <c:v>809.26900000000001</c:v>
                </c:pt>
                <c:pt idx="607">
                  <c:v>810.154</c:v>
                </c:pt>
                <c:pt idx="608">
                  <c:v>811.04300000000001</c:v>
                </c:pt>
                <c:pt idx="609">
                  <c:v>811.93499999999972</c:v>
                </c:pt>
                <c:pt idx="610">
                  <c:v>812.82399999999996</c:v>
                </c:pt>
                <c:pt idx="611">
                  <c:v>813.71</c:v>
                </c:pt>
                <c:pt idx="612">
                  <c:v>814.59500000000003</c:v>
                </c:pt>
                <c:pt idx="613">
                  <c:v>815.48299999999972</c:v>
                </c:pt>
                <c:pt idx="614">
                  <c:v>816.3689999999998</c:v>
                </c:pt>
                <c:pt idx="615">
                  <c:v>817.25</c:v>
                </c:pt>
                <c:pt idx="616">
                  <c:v>818.13599999999997</c:v>
                </c:pt>
                <c:pt idx="617">
                  <c:v>819.02800000000002</c:v>
                </c:pt>
                <c:pt idx="618">
                  <c:v>819.9219999999998</c:v>
                </c:pt>
                <c:pt idx="619">
                  <c:v>820.81399999999996</c:v>
                </c:pt>
                <c:pt idx="620">
                  <c:v>821.71</c:v>
                </c:pt>
                <c:pt idx="621">
                  <c:v>822.60699999999997</c:v>
                </c:pt>
                <c:pt idx="622">
                  <c:v>823.50599999999997</c:v>
                </c:pt>
                <c:pt idx="623">
                  <c:v>824.40300000000002</c:v>
                </c:pt>
                <c:pt idx="624">
                  <c:v>825.3009999999997</c:v>
                </c:pt>
                <c:pt idx="625">
                  <c:v>826.19899999999996</c:v>
                </c:pt>
                <c:pt idx="626">
                  <c:v>827.10500000000002</c:v>
                </c:pt>
                <c:pt idx="627">
                  <c:v>828.01300000000003</c:v>
                </c:pt>
                <c:pt idx="628">
                  <c:v>828.91399999999999</c:v>
                </c:pt>
                <c:pt idx="629">
                  <c:v>829.81299999999976</c:v>
                </c:pt>
                <c:pt idx="630">
                  <c:v>830.71199999999999</c:v>
                </c:pt>
                <c:pt idx="631">
                  <c:v>831.60900000000004</c:v>
                </c:pt>
                <c:pt idx="632">
                  <c:v>832.5079999999997</c:v>
                </c:pt>
                <c:pt idx="633">
                  <c:v>833.40800000000002</c:v>
                </c:pt>
                <c:pt idx="634">
                  <c:v>834.31099999999969</c:v>
                </c:pt>
                <c:pt idx="635">
                  <c:v>835.22199999999998</c:v>
                </c:pt>
                <c:pt idx="636">
                  <c:v>836.13499999999999</c:v>
                </c:pt>
                <c:pt idx="637">
                  <c:v>837.05</c:v>
                </c:pt>
                <c:pt idx="638">
                  <c:v>837.97</c:v>
                </c:pt>
                <c:pt idx="639">
                  <c:v>838.89</c:v>
                </c:pt>
                <c:pt idx="640">
                  <c:v>839.80699999999979</c:v>
                </c:pt>
                <c:pt idx="641">
                  <c:v>840.72199999999998</c:v>
                </c:pt>
                <c:pt idx="642">
                  <c:v>841.63400000000001</c:v>
                </c:pt>
                <c:pt idx="643">
                  <c:v>842.54599999999971</c:v>
                </c:pt>
                <c:pt idx="644">
                  <c:v>843.46399999999971</c:v>
                </c:pt>
                <c:pt idx="645">
                  <c:v>844.38499999999999</c:v>
                </c:pt>
                <c:pt idx="646">
                  <c:v>845.30199999999979</c:v>
                </c:pt>
                <c:pt idx="647">
                  <c:v>846.22</c:v>
                </c:pt>
                <c:pt idx="648">
                  <c:v>847.14300000000003</c:v>
                </c:pt>
                <c:pt idx="649">
                  <c:v>848.06799999999976</c:v>
                </c:pt>
                <c:pt idx="650">
                  <c:v>848.99199999999996</c:v>
                </c:pt>
                <c:pt idx="651">
                  <c:v>849.91800000000001</c:v>
                </c:pt>
                <c:pt idx="652">
                  <c:v>850.84299999999962</c:v>
                </c:pt>
                <c:pt idx="653">
                  <c:v>851.76699999999971</c:v>
                </c:pt>
                <c:pt idx="654">
                  <c:v>852.69100000000003</c:v>
                </c:pt>
                <c:pt idx="655">
                  <c:v>853.61199999999997</c:v>
                </c:pt>
                <c:pt idx="656">
                  <c:v>854.52599999999973</c:v>
                </c:pt>
                <c:pt idx="657">
                  <c:v>855.42899999999997</c:v>
                </c:pt>
                <c:pt idx="658">
                  <c:v>856.33099999999979</c:v>
                </c:pt>
                <c:pt idx="659">
                  <c:v>857.24299999999971</c:v>
                </c:pt>
                <c:pt idx="660">
                  <c:v>858.16199999999969</c:v>
                </c:pt>
                <c:pt idx="661">
                  <c:v>859.08900000000006</c:v>
                </c:pt>
                <c:pt idx="662">
                  <c:v>860.01699999999971</c:v>
                </c:pt>
                <c:pt idx="663">
                  <c:v>860.93999999999971</c:v>
                </c:pt>
                <c:pt idx="664">
                  <c:v>861.8539999999997</c:v>
                </c:pt>
                <c:pt idx="665">
                  <c:v>862.76900000000001</c:v>
                </c:pt>
                <c:pt idx="666">
                  <c:v>863.68600000000004</c:v>
                </c:pt>
                <c:pt idx="667">
                  <c:v>864.59400000000005</c:v>
                </c:pt>
                <c:pt idx="668">
                  <c:v>865.5</c:v>
                </c:pt>
                <c:pt idx="669">
                  <c:v>866.40599999999972</c:v>
                </c:pt>
                <c:pt idx="670">
                  <c:v>867.3159999999998</c:v>
                </c:pt>
                <c:pt idx="671">
                  <c:v>868.23299999999972</c:v>
                </c:pt>
                <c:pt idx="672">
                  <c:v>869.15</c:v>
                </c:pt>
                <c:pt idx="673">
                  <c:v>870.06399999999996</c:v>
                </c:pt>
                <c:pt idx="674">
                  <c:v>870.97299999999996</c:v>
                </c:pt>
                <c:pt idx="675">
                  <c:v>871.88900000000001</c:v>
                </c:pt>
                <c:pt idx="676">
                  <c:v>872.81399999999996</c:v>
                </c:pt>
                <c:pt idx="677">
                  <c:v>873.74599999999998</c:v>
                </c:pt>
                <c:pt idx="678">
                  <c:v>874.68299999999999</c:v>
                </c:pt>
                <c:pt idx="679">
                  <c:v>875.625</c:v>
                </c:pt>
                <c:pt idx="680">
                  <c:v>876.56799999999976</c:v>
                </c:pt>
                <c:pt idx="681">
                  <c:v>877.51699999999971</c:v>
                </c:pt>
                <c:pt idx="682">
                  <c:v>878.46799999999962</c:v>
                </c:pt>
                <c:pt idx="683">
                  <c:v>879.4219999999998</c:v>
                </c:pt>
                <c:pt idx="684">
                  <c:v>880.37599999999998</c:v>
                </c:pt>
                <c:pt idx="685">
                  <c:v>881.32699999999977</c:v>
                </c:pt>
                <c:pt idx="686">
                  <c:v>882.27700000000004</c:v>
                </c:pt>
                <c:pt idx="687">
                  <c:v>883.23</c:v>
                </c:pt>
                <c:pt idx="688">
                  <c:v>884.19</c:v>
                </c:pt>
                <c:pt idx="689">
                  <c:v>885.1519999999997</c:v>
                </c:pt>
                <c:pt idx="690">
                  <c:v>886.11599999999999</c:v>
                </c:pt>
                <c:pt idx="691">
                  <c:v>887.07799999999997</c:v>
                </c:pt>
                <c:pt idx="692">
                  <c:v>888.0419999999998</c:v>
                </c:pt>
                <c:pt idx="693">
                  <c:v>889.00699999999972</c:v>
                </c:pt>
                <c:pt idx="694">
                  <c:v>889.97199999999998</c:v>
                </c:pt>
                <c:pt idx="695">
                  <c:v>890.93499999999972</c:v>
                </c:pt>
                <c:pt idx="696">
                  <c:v>891.89499999999998</c:v>
                </c:pt>
                <c:pt idx="697">
                  <c:v>892.8539999999997</c:v>
                </c:pt>
                <c:pt idx="698">
                  <c:v>893.81399999999996</c:v>
                </c:pt>
                <c:pt idx="699">
                  <c:v>894.77499999999998</c:v>
                </c:pt>
                <c:pt idx="700">
                  <c:v>895.74199999999996</c:v>
                </c:pt>
                <c:pt idx="701">
                  <c:v>896.71799999999996</c:v>
                </c:pt>
                <c:pt idx="702">
                  <c:v>897.697</c:v>
                </c:pt>
                <c:pt idx="703">
                  <c:v>898.66899999999998</c:v>
                </c:pt>
                <c:pt idx="704">
                  <c:v>899.63900000000001</c:v>
                </c:pt>
                <c:pt idx="705">
                  <c:v>900.60400000000004</c:v>
                </c:pt>
                <c:pt idx="706">
                  <c:v>901.56799999999976</c:v>
                </c:pt>
                <c:pt idx="707">
                  <c:v>902.529</c:v>
                </c:pt>
                <c:pt idx="708">
                  <c:v>903.48799999999972</c:v>
                </c:pt>
                <c:pt idx="709">
                  <c:v>904.44799999999975</c:v>
                </c:pt>
                <c:pt idx="710">
                  <c:v>905.41</c:v>
                </c:pt>
                <c:pt idx="711">
                  <c:v>906.37299999999971</c:v>
                </c:pt>
                <c:pt idx="712">
                  <c:v>907.33599999999979</c:v>
                </c:pt>
                <c:pt idx="713">
                  <c:v>908.29600000000005</c:v>
                </c:pt>
                <c:pt idx="714">
                  <c:v>909.2529999999997</c:v>
                </c:pt>
                <c:pt idx="715">
                  <c:v>910.21600000000001</c:v>
                </c:pt>
                <c:pt idx="716">
                  <c:v>911.18200000000002</c:v>
                </c:pt>
                <c:pt idx="717">
                  <c:v>912.15</c:v>
                </c:pt>
                <c:pt idx="718">
                  <c:v>913.11799999999971</c:v>
                </c:pt>
                <c:pt idx="719">
                  <c:v>914.08</c:v>
                </c:pt>
                <c:pt idx="720">
                  <c:v>915.0419999999998</c:v>
                </c:pt>
                <c:pt idx="721">
                  <c:v>916.00699999999972</c:v>
                </c:pt>
                <c:pt idx="722">
                  <c:v>916.971</c:v>
                </c:pt>
                <c:pt idx="723">
                  <c:v>917.928</c:v>
                </c:pt>
                <c:pt idx="724">
                  <c:v>918.88599999999997</c:v>
                </c:pt>
                <c:pt idx="725">
                  <c:v>919.84799999999962</c:v>
                </c:pt>
                <c:pt idx="726">
                  <c:v>920.81199999999978</c:v>
                </c:pt>
                <c:pt idx="727">
                  <c:v>921.77800000000002</c:v>
                </c:pt>
                <c:pt idx="728">
                  <c:v>922.74799999999971</c:v>
                </c:pt>
                <c:pt idx="729">
                  <c:v>923.72299999999996</c:v>
                </c:pt>
                <c:pt idx="730">
                  <c:v>924.69299999999998</c:v>
                </c:pt>
                <c:pt idx="731">
                  <c:v>925.66</c:v>
                </c:pt>
                <c:pt idx="732">
                  <c:v>926.63400000000001</c:v>
                </c:pt>
                <c:pt idx="733">
                  <c:v>927.60599999999999</c:v>
                </c:pt>
                <c:pt idx="734">
                  <c:v>928.57100000000003</c:v>
                </c:pt>
                <c:pt idx="735">
                  <c:v>929.53499999999997</c:v>
                </c:pt>
                <c:pt idx="736">
                  <c:v>930.49699999999996</c:v>
                </c:pt>
                <c:pt idx="737">
                  <c:v>931.46099999999979</c:v>
                </c:pt>
                <c:pt idx="738">
                  <c:v>932.42699999999979</c:v>
                </c:pt>
                <c:pt idx="739">
                  <c:v>933.38900000000001</c:v>
                </c:pt>
                <c:pt idx="740">
                  <c:v>934.34799999999962</c:v>
                </c:pt>
                <c:pt idx="741">
                  <c:v>935.30899999999997</c:v>
                </c:pt>
                <c:pt idx="742">
                  <c:v>936.27099999999996</c:v>
                </c:pt>
                <c:pt idx="743">
                  <c:v>937.23699999999997</c:v>
                </c:pt>
                <c:pt idx="744">
                  <c:v>938.202</c:v>
                </c:pt>
                <c:pt idx="745">
                  <c:v>939.17499999999995</c:v>
                </c:pt>
                <c:pt idx="746">
                  <c:v>940.14699999999971</c:v>
                </c:pt>
                <c:pt idx="747">
                  <c:v>941.12199999999996</c:v>
                </c:pt>
                <c:pt idx="748">
                  <c:v>942.09699999999998</c:v>
                </c:pt>
                <c:pt idx="749">
                  <c:v>943.06699999999978</c:v>
                </c:pt>
                <c:pt idx="750">
                  <c:v>944.03300000000002</c:v>
                </c:pt>
                <c:pt idx="751">
                  <c:v>944.97799999999972</c:v>
                </c:pt>
                <c:pt idx="752">
                  <c:v>945.91300000000001</c:v>
                </c:pt>
                <c:pt idx="753">
                  <c:v>946.8349999999997</c:v>
                </c:pt>
                <c:pt idx="754">
                  <c:v>947.75199999999973</c:v>
                </c:pt>
                <c:pt idx="755">
                  <c:v>948.66399999999999</c:v>
                </c:pt>
                <c:pt idx="756">
                  <c:v>949.57299999999998</c:v>
                </c:pt>
                <c:pt idx="757">
                  <c:v>950.48199999999997</c:v>
                </c:pt>
                <c:pt idx="758">
                  <c:v>951.39</c:v>
                </c:pt>
                <c:pt idx="759">
                  <c:v>952.30399999999997</c:v>
                </c:pt>
                <c:pt idx="760">
                  <c:v>953.21600000000001</c:v>
                </c:pt>
                <c:pt idx="761">
                  <c:v>954.1329999999997</c:v>
                </c:pt>
                <c:pt idx="762">
                  <c:v>955.0509999999997</c:v>
                </c:pt>
                <c:pt idx="763">
                  <c:v>955.96899999999971</c:v>
                </c:pt>
                <c:pt idx="764">
                  <c:v>956.88699999999972</c:v>
                </c:pt>
                <c:pt idx="765">
                  <c:v>957.8009999999997</c:v>
                </c:pt>
                <c:pt idx="766">
                  <c:v>958.71900000000005</c:v>
                </c:pt>
                <c:pt idx="767">
                  <c:v>959.63900000000001</c:v>
                </c:pt>
                <c:pt idx="768">
                  <c:v>960.55799999999977</c:v>
                </c:pt>
                <c:pt idx="769">
                  <c:v>961.47400000000005</c:v>
                </c:pt>
                <c:pt idx="770">
                  <c:v>962.38800000000003</c:v>
                </c:pt>
                <c:pt idx="771">
                  <c:v>963.3009999999997</c:v>
                </c:pt>
                <c:pt idx="772">
                  <c:v>964.21299999999997</c:v>
                </c:pt>
                <c:pt idx="773">
                  <c:v>965.12599999999998</c:v>
                </c:pt>
                <c:pt idx="774">
                  <c:v>966.0419999999998</c:v>
                </c:pt>
                <c:pt idx="775">
                  <c:v>966.95399999999972</c:v>
                </c:pt>
                <c:pt idx="776">
                  <c:v>967.87</c:v>
                </c:pt>
                <c:pt idx="777">
                  <c:v>968.78599999999994</c:v>
                </c:pt>
                <c:pt idx="778">
                  <c:v>969.70500000000004</c:v>
                </c:pt>
                <c:pt idx="779">
                  <c:v>970.6279999999997</c:v>
                </c:pt>
                <c:pt idx="780">
                  <c:v>971.54899999999998</c:v>
                </c:pt>
                <c:pt idx="781">
                  <c:v>972.47</c:v>
                </c:pt>
                <c:pt idx="782">
                  <c:v>973.38599999999997</c:v>
                </c:pt>
                <c:pt idx="783">
                  <c:v>974.29899999999998</c:v>
                </c:pt>
                <c:pt idx="784">
                  <c:v>975.21400000000006</c:v>
                </c:pt>
                <c:pt idx="785">
                  <c:v>976.12199999999996</c:v>
                </c:pt>
                <c:pt idx="786">
                  <c:v>977.024</c:v>
                </c:pt>
                <c:pt idx="787">
                  <c:v>977.9309999999997</c:v>
                </c:pt>
                <c:pt idx="788">
                  <c:v>978.84399999999971</c:v>
                </c:pt>
                <c:pt idx="789">
                  <c:v>979.75</c:v>
                </c:pt>
                <c:pt idx="790">
                  <c:v>980.649</c:v>
                </c:pt>
                <c:pt idx="791">
                  <c:v>981.5509999999997</c:v>
                </c:pt>
                <c:pt idx="792">
                  <c:v>982.45899999999972</c:v>
                </c:pt>
                <c:pt idx="793">
                  <c:v>983.37</c:v>
                </c:pt>
                <c:pt idx="794">
                  <c:v>984.27700000000004</c:v>
                </c:pt>
                <c:pt idx="795">
                  <c:v>985.18</c:v>
                </c:pt>
                <c:pt idx="796">
                  <c:v>986.08100000000002</c:v>
                </c:pt>
                <c:pt idx="797">
                  <c:v>986.97500000000002</c:v>
                </c:pt>
                <c:pt idx="798">
                  <c:v>987.86599999999976</c:v>
                </c:pt>
                <c:pt idx="799">
                  <c:v>988.7529999999997</c:v>
                </c:pt>
                <c:pt idx="800">
                  <c:v>989.62699999999973</c:v>
                </c:pt>
                <c:pt idx="801">
                  <c:v>990.50900000000001</c:v>
                </c:pt>
                <c:pt idx="802">
                  <c:v>991.39599999999996</c:v>
                </c:pt>
                <c:pt idx="803">
                  <c:v>992.32699999999977</c:v>
                </c:pt>
                <c:pt idx="804">
                  <c:v>993.30699999999979</c:v>
                </c:pt>
                <c:pt idx="805">
                  <c:v>994.30199999999979</c:v>
                </c:pt>
                <c:pt idx="806">
                  <c:v>995.3059999999997</c:v>
                </c:pt>
                <c:pt idx="807">
                  <c:v>996.32199999999978</c:v>
                </c:pt>
                <c:pt idx="808">
                  <c:v>997.33899999999971</c:v>
                </c:pt>
                <c:pt idx="809">
                  <c:v>998.3589999999997</c:v>
                </c:pt>
                <c:pt idx="810">
                  <c:v>999.375</c:v>
                </c:pt>
                <c:pt idx="811">
                  <c:v>1000.3920000000001</c:v>
                </c:pt>
                <c:pt idx="812">
                  <c:v>1001.41</c:v>
                </c:pt>
                <c:pt idx="813">
                  <c:v>1002.425</c:v>
                </c:pt>
                <c:pt idx="814">
                  <c:v>1003.421</c:v>
                </c:pt>
                <c:pt idx="815">
                  <c:v>1004.4160000000001</c:v>
                </c:pt>
                <c:pt idx="816">
                  <c:v>1005.42</c:v>
                </c:pt>
                <c:pt idx="817">
                  <c:v>1006.418</c:v>
                </c:pt>
                <c:pt idx="818">
                  <c:v>1007.419</c:v>
                </c:pt>
                <c:pt idx="819">
                  <c:v>1008.412</c:v>
                </c:pt>
                <c:pt idx="820">
                  <c:v>1009.412</c:v>
                </c:pt>
                <c:pt idx="821">
                  <c:v>1010.404</c:v>
                </c:pt>
                <c:pt idx="822">
                  <c:v>1011.412</c:v>
                </c:pt>
                <c:pt idx="823">
                  <c:v>1012.42</c:v>
                </c:pt>
                <c:pt idx="824">
                  <c:v>1013.408</c:v>
                </c:pt>
                <c:pt idx="825">
                  <c:v>1014.386</c:v>
                </c:pt>
                <c:pt idx="826">
                  <c:v>1015.37</c:v>
                </c:pt>
                <c:pt idx="827">
                  <c:v>1016.3630000000001</c:v>
                </c:pt>
                <c:pt idx="828">
                  <c:v>1017.3579999999999</c:v>
                </c:pt>
                <c:pt idx="829">
                  <c:v>1018.357</c:v>
                </c:pt>
                <c:pt idx="830">
                  <c:v>1019.356</c:v>
                </c:pt>
                <c:pt idx="831">
                  <c:v>1020.362</c:v>
                </c:pt>
                <c:pt idx="832">
                  <c:v>1021.364</c:v>
                </c:pt>
                <c:pt idx="833">
                  <c:v>1022.351</c:v>
                </c:pt>
                <c:pt idx="834">
                  <c:v>1023.333</c:v>
                </c:pt>
                <c:pt idx="835">
                  <c:v>1024.3119999999999</c:v>
                </c:pt>
                <c:pt idx="836">
                  <c:v>1025.297</c:v>
                </c:pt>
                <c:pt idx="837">
                  <c:v>1026.2840000000001</c:v>
                </c:pt>
                <c:pt idx="838">
                  <c:v>1027.2719999999999</c:v>
                </c:pt>
                <c:pt idx="839">
                  <c:v>1028.2539999999999</c:v>
                </c:pt>
                <c:pt idx="840">
                  <c:v>1029.2370000000001</c:v>
                </c:pt>
                <c:pt idx="841">
                  <c:v>1030.2180000000001</c:v>
                </c:pt>
                <c:pt idx="842">
                  <c:v>1031.193</c:v>
                </c:pt>
                <c:pt idx="843">
                  <c:v>1032.171</c:v>
                </c:pt>
                <c:pt idx="844">
                  <c:v>1033.1600000000001</c:v>
                </c:pt>
                <c:pt idx="845">
                  <c:v>1034.146</c:v>
                </c:pt>
                <c:pt idx="846">
                  <c:v>1035.126</c:v>
                </c:pt>
                <c:pt idx="847">
                  <c:v>1036.1020000000001</c:v>
                </c:pt>
                <c:pt idx="848">
                  <c:v>1037.086</c:v>
                </c:pt>
                <c:pt idx="849">
                  <c:v>1038.07</c:v>
                </c:pt>
                <c:pt idx="850">
                  <c:v>1039.0509999999999</c:v>
                </c:pt>
                <c:pt idx="851">
                  <c:v>1040.029</c:v>
                </c:pt>
                <c:pt idx="852">
                  <c:v>1041.002</c:v>
                </c:pt>
                <c:pt idx="853">
                  <c:v>1041.9739999999999</c:v>
                </c:pt>
                <c:pt idx="854">
                  <c:v>1042.94</c:v>
                </c:pt>
                <c:pt idx="855">
                  <c:v>1043.913</c:v>
                </c:pt>
                <c:pt idx="856">
                  <c:v>1044.8820000000001</c:v>
                </c:pt>
                <c:pt idx="857">
                  <c:v>1045.846</c:v>
                </c:pt>
                <c:pt idx="858">
                  <c:v>1046.7909999999999</c:v>
                </c:pt>
                <c:pt idx="859">
                  <c:v>1047.7260000000001</c:v>
                </c:pt>
                <c:pt idx="860">
                  <c:v>1048.6569999999999</c:v>
                </c:pt>
                <c:pt idx="861">
                  <c:v>1049.578</c:v>
                </c:pt>
                <c:pt idx="862">
                  <c:v>1050.492</c:v>
                </c:pt>
                <c:pt idx="863">
                  <c:v>1051.412</c:v>
                </c:pt>
                <c:pt idx="864">
                  <c:v>1052.335</c:v>
                </c:pt>
                <c:pt idx="865">
                  <c:v>1053.258</c:v>
                </c:pt>
                <c:pt idx="866">
                  <c:v>1054.184</c:v>
                </c:pt>
                <c:pt idx="867">
                  <c:v>1055.1110000000001</c:v>
                </c:pt>
                <c:pt idx="868">
                  <c:v>1056.038</c:v>
                </c:pt>
                <c:pt idx="869">
                  <c:v>1056.962</c:v>
                </c:pt>
                <c:pt idx="870">
                  <c:v>1057.885</c:v>
                </c:pt>
                <c:pt idx="871">
                  <c:v>1058.8019999999999</c:v>
                </c:pt>
                <c:pt idx="872">
                  <c:v>1059.7170000000001</c:v>
                </c:pt>
                <c:pt idx="873">
                  <c:v>1060.6300000000001</c:v>
                </c:pt>
                <c:pt idx="874">
                  <c:v>1061.54</c:v>
                </c:pt>
                <c:pt idx="875">
                  <c:v>1062.451</c:v>
                </c:pt>
                <c:pt idx="876">
                  <c:v>1063.3610000000001</c:v>
                </c:pt>
                <c:pt idx="877">
                  <c:v>1064.271</c:v>
                </c:pt>
                <c:pt idx="878">
                  <c:v>1065.1869999999999</c:v>
                </c:pt>
                <c:pt idx="879">
                  <c:v>1066.104</c:v>
                </c:pt>
                <c:pt idx="880">
                  <c:v>1067.019</c:v>
                </c:pt>
                <c:pt idx="881">
                  <c:v>1067.925</c:v>
                </c:pt>
                <c:pt idx="882">
                  <c:v>1068.829</c:v>
                </c:pt>
                <c:pt idx="883">
                  <c:v>1069.729</c:v>
                </c:pt>
                <c:pt idx="884">
                  <c:v>1070.6289999999999</c:v>
                </c:pt>
                <c:pt idx="885">
                  <c:v>1071.529</c:v>
                </c:pt>
                <c:pt idx="886">
                  <c:v>1072.432</c:v>
                </c:pt>
                <c:pt idx="887">
                  <c:v>1073.33</c:v>
                </c:pt>
                <c:pt idx="888">
                  <c:v>1074.229</c:v>
                </c:pt>
                <c:pt idx="889">
                  <c:v>1075.135</c:v>
                </c:pt>
                <c:pt idx="890">
                  <c:v>1076.0350000000001</c:v>
                </c:pt>
                <c:pt idx="891">
                  <c:v>1076.93</c:v>
                </c:pt>
                <c:pt idx="892">
                  <c:v>1077.818</c:v>
                </c:pt>
                <c:pt idx="893">
                  <c:v>1078.7070000000001</c:v>
                </c:pt>
                <c:pt idx="894">
                  <c:v>1079.5940000000001</c:v>
                </c:pt>
                <c:pt idx="895">
                  <c:v>1080.48</c:v>
                </c:pt>
                <c:pt idx="896">
                  <c:v>1081.373</c:v>
                </c:pt>
                <c:pt idx="897">
                  <c:v>1082.2619999999999</c:v>
                </c:pt>
                <c:pt idx="898">
                  <c:v>1083.145</c:v>
                </c:pt>
                <c:pt idx="899">
                  <c:v>1084.0239999999999</c:v>
                </c:pt>
                <c:pt idx="900">
                  <c:v>1084.9090000000001</c:v>
                </c:pt>
                <c:pt idx="901">
                  <c:v>1085.7940000000001</c:v>
                </c:pt>
                <c:pt idx="902">
                  <c:v>1086.6790000000001</c:v>
                </c:pt>
                <c:pt idx="903">
                  <c:v>1087.557</c:v>
                </c:pt>
                <c:pt idx="904">
                  <c:v>1088.43</c:v>
                </c:pt>
                <c:pt idx="905">
                  <c:v>1089.3050000000001</c:v>
                </c:pt>
                <c:pt idx="906">
                  <c:v>1090.1780000000001</c:v>
                </c:pt>
                <c:pt idx="907">
                  <c:v>1091.0429999999999</c:v>
                </c:pt>
                <c:pt idx="908">
                  <c:v>1091.913</c:v>
                </c:pt>
                <c:pt idx="909">
                  <c:v>1092.7829999999999</c:v>
                </c:pt>
                <c:pt idx="910">
                  <c:v>1093.655</c:v>
                </c:pt>
                <c:pt idx="911">
                  <c:v>1094.5250000000001</c:v>
                </c:pt>
                <c:pt idx="912">
                  <c:v>1095.394</c:v>
                </c:pt>
                <c:pt idx="913">
                  <c:v>1096.261</c:v>
                </c:pt>
                <c:pt idx="914">
                  <c:v>1097.1199999999999</c:v>
                </c:pt>
                <c:pt idx="915">
                  <c:v>1097.9739999999999</c:v>
                </c:pt>
                <c:pt idx="916">
                  <c:v>1098.828</c:v>
                </c:pt>
                <c:pt idx="917">
                  <c:v>1099.6790000000001</c:v>
                </c:pt>
              </c:numCache>
            </c:numRef>
          </c:xVal>
          <c:yVal>
            <c:numRef>
              <c:f>Coke!$AG$6:$AG$923</c:f>
              <c:numCache>
                <c:formatCode>General</c:formatCode>
                <c:ptCount val="918"/>
                <c:pt idx="0">
                  <c:v>1</c:v>
                </c:pt>
                <c:pt idx="1">
                  <c:v>0.99983842217535301</c:v>
                </c:pt>
                <c:pt idx="2">
                  <c:v>0.99967598489419196</c:v>
                </c:pt>
                <c:pt idx="3">
                  <c:v>0.99903311142166096</c:v>
                </c:pt>
                <c:pt idx="4">
                  <c:v>0.99876582044578299</c:v>
                </c:pt>
                <c:pt idx="5">
                  <c:v>0.99844180533997495</c:v>
                </c:pt>
                <c:pt idx="6">
                  <c:v>0.99785565599737303</c:v>
                </c:pt>
                <c:pt idx="7">
                  <c:v>0.99731677676304498</c:v>
                </c:pt>
                <c:pt idx="8">
                  <c:v>0.99683548111516296</c:v>
                </c:pt>
                <c:pt idx="9">
                  <c:v>0.99634988818470804</c:v>
                </c:pt>
                <c:pt idx="10">
                  <c:v>0.99581616568946396</c:v>
                </c:pt>
                <c:pt idx="11">
                  <c:v>0.99501085493577301</c:v>
                </c:pt>
                <c:pt idx="12">
                  <c:v>0.99436712200672805</c:v>
                </c:pt>
                <c:pt idx="13">
                  <c:v>0.99388238853278699</c:v>
                </c:pt>
                <c:pt idx="14">
                  <c:v>0.99329537973367199</c:v>
                </c:pt>
                <c:pt idx="15">
                  <c:v>0.99243764213261998</c:v>
                </c:pt>
                <c:pt idx="16">
                  <c:v>0.99168475822628799</c:v>
                </c:pt>
                <c:pt idx="17">
                  <c:v>0.99125588942576304</c:v>
                </c:pt>
                <c:pt idx="18">
                  <c:v>0.99055972964936001</c:v>
                </c:pt>
                <c:pt idx="19">
                  <c:v>0.98964526791837903</c:v>
                </c:pt>
                <c:pt idx="20">
                  <c:v>0.98894910814197501</c:v>
                </c:pt>
                <c:pt idx="21">
                  <c:v>0.988091370540925</c:v>
                </c:pt>
                <c:pt idx="22">
                  <c:v>0.98701876881135497</c:v>
                </c:pt>
                <c:pt idx="23">
                  <c:v>0.98637589533882397</c:v>
                </c:pt>
                <c:pt idx="24">
                  <c:v>0.98557058458513203</c:v>
                </c:pt>
                <c:pt idx="25">
                  <c:v>0.98476527383143897</c:v>
                </c:pt>
                <c:pt idx="26">
                  <c:v>0.98395996307774902</c:v>
                </c:pt>
                <c:pt idx="27">
                  <c:v>0.98299307449940998</c:v>
                </c:pt>
                <c:pt idx="28">
                  <c:v>0.98197375907371198</c:v>
                </c:pt>
                <c:pt idx="29">
                  <c:v>0.98095788147407104</c:v>
                </c:pt>
                <c:pt idx="30">
                  <c:v>0.97999099289573199</c:v>
                </c:pt>
                <c:pt idx="31">
                  <c:v>0.97891839116616197</c:v>
                </c:pt>
                <c:pt idx="32">
                  <c:v>0.97773663845930403</c:v>
                </c:pt>
                <c:pt idx="33">
                  <c:v>0.97676974988096499</c:v>
                </c:pt>
                <c:pt idx="34">
                  <c:v>0.97564472130403701</c:v>
                </c:pt>
                <c:pt idx="35">
                  <c:v>0.97430568805510198</c:v>
                </c:pt>
                <c:pt idx="36">
                  <c:v>0.97307150850088397</c:v>
                </c:pt>
                <c:pt idx="37">
                  <c:v>0.97188975579402703</c:v>
                </c:pt>
                <c:pt idx="38">
                  <c:v>0.97108530449684904</c:v>
                </c:pt>
                <c:pt idx="39">
                  <c:v>0.96974541179139995</c:v>
                </c:pt>
                <c:pt idx="40">
                  <c:v>0.96840208125989502</c:v>
                </c:pt>
                <c:pt idx="41">
                  <c:v>0.96711547485831795</c:v>
                </c:pt>
                <c:pt idx="42">
                  <c:v>0.96582886845674298</c:v>
                </c:pt>
                <c:pt idx="43">
                  <c:v>0.96443311107787799</c:v>
                </c:pt>
                <c:pt idx="44">
                  <c:v>0.963093218372431</c:v>
                </c:pt>
                <c:pt idx="45">
                  <c:v>0.96169746099356601</c:v>
                </c:pt>
                <c:pt idx="46">
                  <c:v>0.96014356361611197</c:v>
                </c:pt>
                <c:pt idx="47">
                  <c:v>0.95874780623724798</c:v>
                </c:pt>
                <c:pt idx="48">
                  <c:v>0.95735204885838399</c:v>
                </c:pt>
                <c:pt idx="49">
                  <c:v>0.95585057832828901</c:v>
                </c:pt>
                <c:pt idx="50">
                  <c:v>0.95429668095083398</c:v>
                </c:pt>
                <c:pt idx="51">
                  <c:v>0.95268605944344997</c:v>
                </c:pt>
                <c:pt idx="52">
                  <c:v>0.95102301108870901</c:v>
                </c:pt>
                <c:pt idx="53">
                  <c:v>0.94946911371125298</c:v>
                </c:pt>
                <c:pt idx="54">
                  <c:v>0.94780606535651202</c:v>
                </c:pt>
                <c:pt idx="55">
                  <c:v>0.94619544384912802</c:v>
                </c:pt>
                <c:pt idx="56">
                  <c:v>0.94464154647167398</c:v>
                </c:pt>
                <c:pt idx="57">
                  <c:v>0.94297849811693102</c:v>
                </c:pt>
                <c:pt idx="58">
                  <c:v>0.94120629878490103</c:v>
                </c:pt>
                <c:pt idx="59">
                  <c:v>0.93959653673403098</c:v>
                </c:pt>
                <c:pt idx="60">
                  <c:v>0.93793348837928803</c:v>
                </c:pt>
                <c:pt idx="61">
                  <c:v>0.93611230002595602</c:v>
                </c:pt>
                <c:pt idx="62">
                  <c:v>0.93434010069392504</c:v>
                </c:pt>
                <c:pt idx="63">
                  <c:v>0.93251547451453598</c:v>
                </c:pt>
                <c:pt idx="64">
                  <c:v>0.93085586398585096</c:v>
                </c:pt>
                <c:pt idx="65">
                  <c:v>0.92897881095910295</c:v>
                </c:pt>
                <c:pt idx="66">
                  <c:v>0.92710089847584098</c:v>
                </c:pt>
                <c:pt idx="67">
                  <c:v>0.92522384544909198</c:v>
                </c:pt>
                <c:pt idx="68">
                  <c:v>0.92356079709435002</c:v>
                </c:pt>
                <c:pt idx="69">
                  <c:v>0.92195017558696601</c:v>
                </c:pt>
                <c:pt idx="70">
                  <c:v>0.92007226310370405</c:v>
                </c:pt>
                <c:pt idx="71">
                  <c:v>0.91814278322959797</c:v>
                </c:pt>
                <c:pt idx="72">
                  <c:v>0.916264870746335</c:v>
                </c:pt>
                <c:pt idx="73">
                  <c:v>0.91406380261377995</c:v>
                </c:pt>
                <c:pt idx="74">
                  <c:v>0.91229590056431897</c:v>
                </c:pt>
                <c:pt idx="75">
                  <c:v>0.91047041492841696</c:v>
                </c:pt>
                <c:pt idx="76">
                  <c:v>0.90859336190166695</c:v>
                </c:pt>
                <c:pt idx="77">
                  <c:v>0.90666302257104703</c:v>
                </c:pt>
                <c:pt idx="78">
                  <c:v>0.90483839639165797</c:v>
                </c:pt>
                <c:pt idx="79">
                  <c:v>0.90290805706103705</c:v>
                </c:pt>
                <c:pt idx="80">
                  <c:v>0.90103014457777497</c:v>
                </c:pt>
                <c:pt idx="81">
                  <c:v>0.899096367421098</c:v>
                </c:pt>
                <c:pt idx="82">
                  <c:v>0.89711360124311801</c:v>
                </c:pt>
                <c:pt idx="83">
                  <c:v>0.89512739723908197</c:v>
                </c:pt>
                <c:pt idx="84">
                  <c:v>0.89335863573310903</c:v>
                </c:pt>
                <c:pt idx="85">
                  <c:v>0.89121429173048194</c:v>
                </c:pt>
                <c:pt idx="86">
                  <c:v>0.88922722826993095</c:v>
                </c:pt>
                <c:pt idx="87">
                  <c:v>0.88729688893931102</c:v>
                </c:pt>
                <c:pt idx="88">
                  <c:v>0.88541983591256301</c:v>
                </c:pt>
                <c:pt idx="89">
                  <c:v>0.88364763658053203</c:v>
                </c:pt>
                <c:pt idx="90">
                  <c:v>0.88166487040255304</c:v>
                </c:pt>
                <c:pt idx="91">
                  <c:v>0.87984024422316398</c:v>
                </c:pt>
                <c:pt idx="92">
                  <c:v>0.87774832706789596</c:v>
                </c:pt>
                <c:pt idx="93">
                  <c:v>0.87581798773727404</c:v>
                </c:pt>
                <c:pt idx="94">
                  <c:v>0.87394007525401196</c:v>
                </c:pt>
                <c:pt idx="95">
                  <c:v>0.87200973592339204</c:v>
                </c:pt>
                <c:pt idx="96">
                  <c:v>0.87007595876671395</c:v>
                </c:pt>
                <c:pt idx="97">
                  <c:v>0.86819890573996605</c:v>
                </c:pt>
                <c:pt idx="98">
                  <c:v>0.86626856640934602</c:v>
                </c:pt>
                <c:pt idx="99">
                  <c:v>0.864553091207244</c:v>
                </c:pt>
                <c:pt idx="100">
                  <c:v>0.86240788774810295</c:v>
                </c:pt>
                <c:pt idx="101">
                  <c:v>0.86053083472135505</c:v>
                </c:pt>
                <c:pt idx="102">
                  <c:v>0.85875863538932595</c:v>
                </c:pt>
                <c:pt idx="103">
                  <c:v>0.85693400920993601</c:v>
                </c:pt>
                <c:pt idx="104">
                  <c:v>0.85505609672667404</c:v>
                </c:pt>
                <c:pt idx="105">
                  <c:v>0.85317904369992703</c:v>
                </c:pt>
                <c:pt idx="106">
                  <c:v>0.85130113121666395</c:v>
                </c:pt>
                <c:pt idx="107">
                  <c:v>0.84937079188604303</c:v>
                </c:pt>
                <c:pt idx="108">
                  <c:v>0.84749373885929502</c:v>
                </c:pt>
                <c:pt idx="109">
                  <c:v>0.84572497735332097</c:v>
                </c:pt>
                <c:pt idx="110">
                  <c:v>0.84390035117393203</c:v>
                </c:pt>
                <c:pt idx="111">
                  <c:v>0.84212815184190204</c:v>
                </c:pt>
                <c:pt idx="112">
                  <c:v>0.84030696348856904</c:v>
                </c:pt>
                <c:pt idx="113">
                  <c:v>0.83848233730917898</c:v>
                </c:pt>
                <c:pt idx="114">
                  <c:v>0.83665771112979004</c:v>
                </c:pt>
                <c:pt idx="115">
                  <c:v>0.83483308495040098</c:v>
                </c:pt>
                <c:pt idx="116">
                  <c:v>0.83295517246713902</c:v>
                </c:pt>
                <c:pt idx="117">
                  <c:v>0.83113398411380601</c:v>
                </c:pt>
                <c:pt idx="118">
                  <c:v>0.82936178478177502</c:v>
                </c:pt>
                <c:pt idx="119">
                  <c:v>0.82748473175502701</c:v>
                </c:pt>
                <c:pt idx="120">
                  <c:v>0.82571597024905397</c:v>
                </c:pt>
                <c:pt idx="121">
                  <c:v>0.82394377091702298</c:v>
                </c:pt>
                <c:pt idx="122">
                  <c:v>0.822175868867563</c:v>
                </c:pt>
                <c:pt idx="123">
                  <c:v>0.82045953420894802</c:v>
                </c:pt>
                <c:pt idx="124">
                  <c:v>0.81858248118220001</c:v>
                </c:pt>
                <c:pt idx="125">
                  <c:v>0.81686270869752797</c:v>
                </c:pt>
                <c:pt idx="126">
                  <c:v>0.81504152034419497</c:v>
                </c:pt>
                <c:pt idx="127">
                  <c:v>0.81337847198945301</c:v>
                </c:pt>
                <c:pt idx="128">
                  <c:v>0.81165955896129505</c:v>
                </c:pt>
                <c:pt idx="129">
                  <c:v>0.80994322430267995</c:v>
                </c:pt>
                <c:pt idx="130">
                  <c:v>0.80822774910057904</c:v>
                </c:pt>
                <c:pt idx="131">
                  <c:v>0.80656470074583597</c:v>
                </c:pt>
                <c:pt idx="132">
                  <c:v>0.80479679869637699</c:v>
                </c:pt>
                <c:pt idx="133">
                  <c:v>0.803024599364346</c:v>
                </c:pt>
                <c:pt idx="134">
                  <c:v>0.80130826470573102</c:v>
                </c:pt>
                <c:pt idx="135">
                  <c:v>0.79964521635098795</c:v>
                </c:pt>
                <c:pt idx="136">
                  <c:v>0.79792974114888704</c:v>
                </c:pt>
                <c:pt idx="137">
                  <c:v>0.79615754181685705</c:v>
                </c:pt>
                <c:pt idx="138">
                  <c:v>0.79444206661475603</c:v>
                </c:pt>
                <c:pt idx="139">
                  <c:v>0.79283144510737202</c:v>
                </c:pt>
                <c:pt idx="140">
                  <c:v>0.79116839675262896</c:v>
                </c:pt>
                <c:pt idx="141">
                  <c:v>0.789505348397888</c:v>
                </c:pt>
                <c:pt idx="142">
                  <c:v>0.78784230004314504</c:v>
                </c:pt>
                <c:pt idx="143">
                  <c:v>0.78612682484104401</c:v>
                </c:pt>
                <c:pt idx="144">
                  <c:v>0.78451620333366001</c:v>
                </c:pt>
                <c:pt idx="145">
                  <c:v>0.78290987910884702</c:v>
                </c:pt>
                <c:pt idx="146">
                  <c:v>0.78119010662417598</c:v>
                </c:pt>
                <c:pt idx="147">
                  <c:v>0.77958378239936199</c:v>
                </c:pt>
                <c:pt idx="148">
                  <c:v>0.77792073404462003</c:v>
                </c:pt>
                <c:pt idx="149">
                  <c:v>0.77625768568987696</c:v>
                </c:pt>
                <c:pt idx="150">
                  <c:v>0.77470035048636599</c:v>
                </c:pt>
                <c:pt idx="151">
                  <c:v>0.77303730213162403</c:v>
                </c:pt>
                <c:pt idx="152">
                  <c:v>0.77137425377688196</c:v>
                </c:pt>
                <c:pt idx="153">
                  <c:v>0.76976707009555401</c:v>
                </c:pt>
                <c:pt idx="154">
                  <c:v>0.76815730804468596</c:v>
                </c:pt>
                <c:pt idx="155">
                  <c:v>0.76660341066723003</c:v>
                </c:pt>
                <c:pt idx="156">
                  <c:v>0.76504521600720599</c:v>
                </c:pt>
                <c:pt idx="157">
                  <c:v>0.76349131862975095</c:v>
                </c:pt>
                <c:pt idx="158">
                  <c:v>0.76182827027500899</c:v>
                </c:pt>
                <c:pt idx="159">
                  <c:v>0.76021764876762499</c:v>
                </c:pt>
                <c:pt idx="160">
                  <c:v>0.75871703769404397</c:v>
                </c:pt>
                <c:pt idx="161">
                  <c:v>0.75705398933930101</c:v>
                </c:pt>
                <c:pt idx="162">
                  <c:v>0.75544336783191801</c:v>
                </c:pt>
                <c:pt idx="163">
                  <c:v>0.75399518360569495</c:v>
                </c:pt>
                <c:pt idx="164">
                  <c:v>0.75238456209831195</c:v>
                </c:pt>
                <c:pt idx="165">
                  <c:v>0.75083066472085802</c:v>
                </c:pt>
                <c:pt idx="166">
                  <c:v>0.74932919419076205</c:v>
                </c:pt>
                <c:pt idx="167">
                  <c:v>0.74777185898725196</c:v>
                </c:pt>
                <c:pt idx="168">
                  <c:v>0.74627038845715599</c:v>
                </c:pt>
                <c:pt idx="169">
                  <c:v>0.74471649107970195</c:v>
                </c:pt>
                <c:pt idx="170">
                  <c:v>0.74321502054960598</c:v>
                </c:pt>
                <c:pt idx="171">
                  <c:v>0.741657685346094</c:v>
                </c:pt>
                <c:pt idx="172">
                  <c:v>0.73999463699135304</c:v>
                </c:pt>
                <c:pt idx="173">
                  <c:v>0.73859887961248805</c:v>
                </c:pt>
                <c:pt idx="174">
                  <c:v>0.73704498223503401</c:v>
                </c:pt>
                <c:pt idx="175">
                  <c:v>0.73554351170493804</c:v>
                </c:pt>
                <c:pt idx="176">
                  <c:v>0.73409446802220202</c:v>
                </c:pt>
                <c:pt idx="177">
                  <c:v>0.73269871064333802</c:v>
                </c:pt>
                <c:pt idx="178">
                  <c:v>0.73119809956975701</c:v>
                </c:pt>
                <c:pt idx="179">
                  <c:v>0.72974905588701899</c:v>
                </c:pt>
                <c:pt idx="180">
                  <c:v>0.72830087166079704</c:v>
                </c:pt>
                <c:pt idx="181">
                  <c:v>0.72685182797806003</c:v>
                </c:pt>
                <c:pt idx="182">
                  <c:v>0.72529793060060599</c:v>
                </c:pt>
                <c:pt idx="183">
                  <c:v>0.723902173221742</c:v>
                </c:pt>
                <c:pt idx="184">
                  <c:v>0.722506415842878</c:v>
                </c:pt>
                <c:pt idx="185">
                  <c:v>0.72105737216014099</c:v>
                </c:pt>
                <c:pt idx="186">
                  <c:v>0.71950347478268595</c:v>
                </c:pt>
                <c:pt idx="187">
                  <c:v>0.718055290556463</c:v>
                </c:pt>
                <c:pt idx="188">
                  <c:v>0.71671539785101601</c:v>
                </c:pt>
                <c:pt idx="189">
                  <c:v>0.71526721362479295</c:v>
                </c:pt>
                <c:pt idx="190">
                  <c:v>0.71387145624592896</c:v>
                </c:pt>
                <c:pt idx="191">
                  <c:v>0.71253156354047997</c:v>
                </c:pt>
                <c:pt idx="192">
                  <c:v>0.71108337931425702</c:v>
                </c:pt>
                <c:pt idx="193">
                  <c:v>0.70968762193539303</c:v>
                </c:pt>
                <c:pt idx="194">
                  <c:v>0.70823857825265701</c:v>
                </c:pt>
                <c:pt idx="195">
                  <c:v>0.70695197185108105</c:v>
                </c:pt>
                <c:pt idx="196">
                  <c:v>0.70560864131957501</c:v>
                </c:pt>
                <c:pt idx="197">
                  <c:v>0.70421632176676696</c:v>
                </c:pt>
                <c:pt idx="198">
                  <c:v>0.70276813754054501</c:v>
                </c:pt>
                <c:pt idx="199">
                  <c:v>0.70142480700903898</c:v>
                </c:pt>
                <c:pt idx="200">
                  <c:v>0.70013820060746401</c:v>
                </c:pt>
                <c:pt idx="201">
                  <c:v>0.69874244322860102</c:v>
                </c:pt>
                <c:pt idx="202">
                  <c:v>0.69745583682702506</c:v>
                </c:pt>
                <c:pt idx="203">
                  <c:v>0.69611594412157596</c:v>
                </c:pt>
                <c:pt idx="204">
                  <c:v>0.694829337719999</c:v>
                </c:pt>
                <c:pt idx="205">
                  <c:v>0.69354273131842403</c:v>
                </c:pt>
                <c:pt idx="206">
                  <c:v>0.69219940078691899</c:v>
                </c:pt>
                <c:pt idx="207">
                  <c:v>0.69091279438534203</c:v>
                </c:pt>
                <c:pt idx="208">
                  <c:v>0.68967861483112602</c:v>
                </c:pt>
                <c:pt idx="209">
                  <c:v>0.68844443527690902</c:v>
                </c:pt>
                <c:pt idx="210">
                  <c:v>0.68710454257146003</c:v>
                </c:pt>
                <c:pt idx="211">
                  <c:v>0.68581793616988396</c:v>
                </c:pt>
                <c:pt idx="212">
                  <c:v>0.68447460563838003</c:v>
                </c:pt>
                <c:pt idx="213">
                  <c:v>0.68329371238803405</c:v>
                </c:pt>
                <c:pt idx="214">
                  <c:v>0.68206297065987398</c:v>
                </c:pt>
                <c:pt idx="215">
                  <c:v>0.68077206697572801</c:v>
                </c:pt>
                <c:pt idx="216">
                  <c:v>0.67964703839879803</c:v>
                </c:pt>
                <c:pt idx="217">
                  <c:v>0.67841371830109598</c:v>
                </c:pt>
                <c:pt idx="218">
                  <c:v>0.67717953874687797</c:v>
                </c:pt>
                <c:pt idx="219">
                  <c:v>0.67594535919266097</c:v>
                </c:pt>
                <c:pt idx="220">
                  <c:v>0.67476704431185897</c:v>
                </c:pt>
                <c:pt idx="221">
                  <c:v>0.67358615106151398</c:v>
                </c:pt>
                <c:pt idx="222">
                  <c:v>0.67240439835465604</c:v>
                </c:pt>
                <c:pt idx="223">
                  <c:v>0.67127936977772795</c:v>
                </c:pt>
                <c:pt idx="224">
                  <c:v>0.67004519022351094</c:v>
                </c:pt>
                <c:pt idx="225">
                  <c:v>0.66892016164658197</c:v>
                </c:pt>
                <c:pt idx="226">
                  <c:v>0.66779169524359605</c:v>
                </c:pt>
                <c:pt idx="227">
                  <c:v>0.66661423981930801</c:v>
                </c:pt>
                <c:pt idx="228">
                  <c:v>0.66553820026368204</c:v>
                </c:pt>
                <c:pt idx="229">
                  <c:v>0.66435988538288004</c:v>
                </c:pt>
                <c:pt idx="230">
                  <c:v>0.66328814310982398</c:v>
                </c:pt>
                <c:pt idx="231">
                  <c:v>0.66221210355419702</c:v>
                </c:pt>
                <c:pt idx="232">
                  <c:v>0.66108707497726804</c:v>
                </c:pt>
                <c:pt idx="233">
                  <c:v>0.65996204640033895</c:v>
                </c:pt>
                <c:pt idx="234">
                  <c:v>0.65888944467076904</c:v>
                </c:pt>
                <c:pt idx="235">
                  <c:v>0.65776097826778301</c:v>
                </c:pt>
                <c:pt idx="236">
                  <c:v>0.65668837653821299</c:v>
                </c:pt>
                <c:pt idx="237">
                  <c:v>0.65572148795987395</c:v>
                </c:pt>
                <c:pt idx="238">
                  <c:v>0.65464888623030404</c:v>
                </c:pt>
                <c:pt idx="239">
                  <c:v>0.65357714395724698</c:v>
                </c:pt>
                <c:pt idx="240">
                  <c:v>0.65250454222767695</c:v>
                </c:pt>
                <c:pt idx="241">
                  <c:v>0.65148522680197996</c:v>
                </c:pt>
                <c:pt idx="242">
                  <c:v>0.650465051919768</c:v>
                </c:pt>
                <c:pt idx="243">
                  <c:v>0.649445736494071</c:v>
                </c:pt>
                <c:pt idx="244">
                  <c:v>0.64848228574178801</c:v>
                </c:pt>
                <c:pt idx="245">
                  <c:v>0.64751539716344997</c:v>
                </c:pt>
                <c:pt idx="246">
                  <c:v>0.64649608173775297</c:v>
                </c:pt>
                <c:pt idx="247">
                  <c:v>0.64547590685554201</c:v>
                </c:pt>
                <c:pt idx="248">
                  <c:v>0.64445659142984402</c:v>
                </c:pt>
                <c:pt idx="249">
                  <c:v>0.64344071383020296</c:v>
                </c:pt>
                <c:pt idx="250">
                  <c:v>0.64252625209922298</c:v>
                </c:pt>
                <c:pt idx="251">
                  <c:v>0.64150693667352499</c:v>
                </c:pt>
                <c:pt idx="252">
                  <c:v>0.64059591276860195</c:v>
                </c:pt>
                <c:pt idx="253">
                  <c:v>0.63962902419026302</c:v>
                </c:pt>
                <c:pt idx="254">
                  <c:v>0.63860970876456602</c:v>
                </c:pt>
                <c:pt idx="255">
                  <c:v>0.63775197116351501</c:v>
                </c:pt>
                <c:pt idx="256">
                  <c:v>0.63678852041123202</c:v>
                </c:pt>
                <c:pt idx="257">
                  <c:v>0.63576920498553502</c:v>
                </c:pt>
                <c:pt idx="258">
                  <c:v>0.63491060792797005</c:v>
                </c:pt>
                <c:pt idx="259">
                  <c:v>0.63399700565350603</c:v>
                </c:pt>
                <c:pt idx="260">
                  <c:v>0.63308598174858199</c:v>
                </c:pt>
                <c:pt idx="261">
                  <c:v>0.63211909317024295</c:v>
                </c:pt>
                <c:pt idx="262">
                  <c:v>0.63142293339384004</c:v>
                </c:pt>
                <c:pt idx="263">
                  <c:v>0.63067090894402</c:v>
                </c:pt>
                <c:pt idx="264">
                  <c:v>0.62986559819032895</c:v>
                </c:pt>
                <c:pt idx="265">
                  <c:v>0.62900786058927904</c:v>
                </c:pt>
                <c:pt idx="266">
                  <c:v>0.62809683668435401</c:v>
                </c:pt>
                <c:pt idx="267">
                  <c:v>0.62712994810601697</c:v>
                </c:pt>
                <c:pt idx="268">
                  <c:v>0.62605820583295901</c:v>
                </c:pt>
                <c:pt idx="269">
                  <c:v>0.62509475508067702</c:v>
                </c:pt>
                <c:pt idx="270">
                  <c:v>0.624232720197056</c:v>
                </c:pt>
                <c:pt idx="271">
                  <c:v>0.62337498259600499</c:v>
                </c:pt>
                <c:pt idx="272">
                  <c:v>0.62246481814759702</c:v>
                </c:pt>
                <c:pt idx="273">
                  <c:v>0.62160708054654601</c:v>
                </c:pt>
                <c:pt idx="274">
                  <c:v>0.62074848348898104</c:v>
                </c:pt>
                <c:pt idx="275">
                  <c:v>0.61989074588793003</c:v>
                </c:pt>
                <c:pt idx="276">
                  <c:v>0.61908543513423897</c:v>
                </c:pt>
                <c:pt idx="277">
                  <c:v>0.61822769753318796</c:v>
                </c:pt>
                <c:pt idx="278">
                  <c:v>0.61742238677949601</c:v>
                </c:pt>
                <c:pt idx="279">
                  <c:v>0.61661793548231802</c:v>
                </c:pt>
                <c:pt idx="280">
                  <c:v>0.61576019788126701</c:v>
                </c:pt>
                <c:pt idx="281">
                  <c:v>0.61500731397493502</c:v>
                </c:pt>
                <c:pt idx="282">
                  <c:v>0.61414957637388501</c:v>
                </c:pt>
                <c:pt idx="283">
                  <c:v>0.61340098975012103</c:v>
                </c:pt>
                <c:pt idx="284">
                  <c:v>0.61264810584378904</c:v>
                </c:pt>
                <c:pt idx="285">
                  <c:v>0.61184279509009698</c:v>
                </c:pt>
                <c:pt idx="286">
                  <c:v>0.61103748433640603</c:v>
                </c:pt>
                <c:pt idx="287">
                  <c:v>0.61023303303922805</c:v>
                </c:pt>
                <c:pt idx="288">
                  <c:v>0.60932200913430501</c:v>
                </c:pt>
                <c:pt idx="289">
                  <c:v>0.60851669838061195</c:v>
                </c:pt>
                <c:pt idx="290">
                  <c:v>0.60782053860420904</c:v>
                </c:pt>
                <c:pt idx="291">
                  <c:v>0.60706851415438901</c:v>
                </c:pt>
                <c:pt idx="292">
                  <c:v>0.60626320340069795</c:v>
                </c:pt>
                <c:pt idx="293">
                  <c:v>0.60551461677693497</c:v>
                </c:pt>
                <c:pt idx="294">
                  <c:v>0.60476173287060297</c:v>
                </c:pt>
                <c:pt idx="295">
                  <c:v>0.60395642211691003</c:v>
                </c:pt>
                <c:pt idx="296">
                  <c:v>0.60315197081973304</c:v>
                </c:pt>
                <c:pt idx="297">
                  <c:v>0.60245581104332901</c:v>
                </c:pt>
                <c:pt idx="298">
                  <c:v>0.60165050028963696</c:v>
                </c:pt>
                <c:pt idx="299">
                  <c:v>0.60090191366587498</c:v>
                </c:pt>
                <c:pt idx="300">
                  <c:v>0.60020145660690105</c:v>
                </c:pt>
                <c:pt idx="301">
                  <c:v>0.599400443135779</c:v>
                </c:pt>
                <c:pt idx="302">
                  <c:v>0.59870084553331904</c:v>
                </c:pt>
                <c:pt idx="303">
                  <c:v>0.59800468575691501</c:v>
                </c:pt>
                <c:pt idx="304">
                  <c:v>0.59725180185058202</c:v>
                </c:pt>
                <c:pt idx="305">
                  <c:v>0.59644649109689096</c:v>
                </c:pt>
                <c:pt idx="306">
                  <c:v>0.59569790447312798</c:v>
                </c:pt>
                <c:pt idx="307">
                  <c:v>0.59484016687207697</c:v>
                </c:pt>
                <c:pt idx="308">
                  <c:v>0.59408728296574398</c:v>
                </c:pt>
                <c:pt idx="309">
                  <c:v>0.59328283166856699</c:v>
                </c:pt>
                <c:pt idx="310">
                  <c:v>0.59247752091487405</c:v>
                </c:pt>
                <c:pt idx="311">
                  <c:v>0.59178136113847102</c:v>
                </c:pt>
                <c:pt idx="312">
                  <c:v>0.59092362353742001</c:v>
                </c:pt>
                <c:pt idx="313">
                  <c:v>0.59017073963108801</c:v>
                </c:pt>
                <c:pt idx="314">
                  <c:v>0.58942215300732403</c:v>
                </c:pt>
                <c:pt idx="315">
                  <c:v>0.58861684225363298</c:v>
                </c:pt>
                <c:pt idx="316">
                  <c:v>0.58786481780381405</c:v>
                </c:pt>
                <c:pt idx="317">
                  <c:v>0.587115371723538</c:v>
                </c:pt>
                <c:pt idx="318">
                  <c:v>0.58631092042636002</c:v>
                </c:pt>
                <c:pt idx="319">
                  <c:v>0.58555803652002603</c:v>
                </c:pt>
                <c:pt idx="320">
                  <c:v>0.58475272576633497</c:v>
                </c:pt>
                <c:pt idx="321">
                  <c:v>0.58394741501264302</c:v>
                </c:pt>
                <c:pt idx="322">
                  <c:v>0.58314640154152098</c:v>
                </c:pt>
                <c:pt idx="323">
                  <c:v>0.58228866394047096</c:v>
                </c:pt>
                <c:pt idx="324">
                  <c:v>0.58142662905685005</c:v>
                </c:pt>
                <c:pt idx="325">
                  <c:v>0.58056889145579904</c:v>
                </c:pt>
                <c:pt idx="326">
                  <c:v>0.57982030483203695</c:v>
                </c:pt>
                <c:pt idx="327">
                  <c:v>0.57896256723098605</c:v>
                </c:pt>
                <c:pt idx="328">
                  <c:v>0.57810053234736603</c:v>
                </c:pt>
                <c:pt idx="329">
                  <c:v>0.57719036789895495</c:v>
                </c:pt>
                <c:pt idx="330">
                  <c:v>0.57633263029790505</c:v>
                </c:pt>
                <c:pt idx="331">
                  <c:v>0.57547403324033997</c:v>
                </c:pt>
                <c:pt idx="332">
                  <c:v>0.574563868791931</c:v>
                </c:pt>
                <c:pt idx="333">
                  <c:v>0.57364940706095102</c:v>
                </c:pt>
                <c:pt idx="334">
                  <c:v>0.57268681576518399</c:v>
                </c:pt>
                <c:pt idx="335">
                  <c:v>0.57177235403420301</c:v>
                </c:pt>
                <c:pt idx="336">
                  <c:v>0.57075217915199095</c:v>
                </c:pt>
                <c:pt idx="337">
                  <c:v>0.56978958785622302</c:v>
                </c:pt>
                <c:pt idx="338">
                  <c:v>0.56876941297401296</c:v>
                </c:pt>
                <c:pt idx="339">
                  <c:v>0.56785495124303198</c:v>
                </c:pt>
                <c:pt idx="340">
                  <c:v>0.56678320896997603</c:v>
                </c:pt>
                <c:pt idx="341">
                  <c:v>0.565710607240406</c:v>
                </c:pt>
                <c:pt idx="342">
                  <c:v>0.56458557866347703</c:v>
                </c:pt>
                <c:pt idx="343">
                  <c:v>0.563457112260491</c:v>
                </c:pt>
                <c:pt idx="344">
                  <c:v>0.56222293270627399</c:v>
                </c:pt>
                <c:pt idx="345">
                  <c:v>0.56104547728198695</c:v>
                </c:pt>
                <c:pt idx="346">
                  <c:v>0.55986372457512801</c:v>
                </c:pt>
                <c:pt idx="347">
                  <c:v>0.55857711817355205</c:v>
                </c:pt>
                <c:pt idx="348">
                  <c:v>0.55734293861933504</c:v>
                </c:pt>
                <c:pt idx="349">
                  <c:v>0.55605633221775996</c:v>
                </c:pt>
                <c:pt idx="350">
                  <c:v>0.55466057483889497</c:v>
                </c:pt>
                <c:pt idx="351">
                  <c:v>0.55326395800351702</c:v>
                </c:pt>
                <c:pt idx="352">
                  <c:v>0.55187249790722404</c:v>
                </c:pt>
                <c:pt idx="353">
                  <c:v>0.55037102737712795</c:v>
                </c:pt>
                <c:pt idx="354">
                  <c:v>0.54876040586974495</c:v>
                </c:pt>
                <c:pt idx="355">
                  <c:v>0.54709735751500199</c:v>
                </c:pt>
                <c:pt idx="356">
                  <c:v>0.54538188231290097</c:v>
                </c:pt>
                <c:pt idx="357">
                  <c:v>0.54371883395815901</c:v>
                </c:pt>
                <c:pt idx="358">
                  <c:v>0.54189420777876895</c:v>
                </c:pt>
                <c:pt idx="359">
                  <c:v>0.54006872214286505</c:v>
                </c:pt>
                <c:pt idx="360">
                  <c:v>0.53813924226875898</c:v>
                </c:pt>
                <c:pt idx="361">
                  <c:v>0.53615647609077899</c:v>
                </c:pt>
                <c:pt idx="362">
                  <c:v>0.53406026165294096</c:v>
                </c:pt>
                <c:pt idx="363">
                  <c:v>0.531810204499084</c:v>
                </c:pt>
                <c:pt idx="364">
                  <c:v>0.529556709519168</c:v>
                </c:pt>
                <c:pt idx="365">
                  <c:v>0.52719750138802302</c:v>
                </c:pt>
                <c:pt idx="366">
                  <c:v>0.524729142279589</c:v>
                </c:pt>
                <c:pt idx="367">
                  <c:v>0.52226078317115299</c:v>
                </c:pt>
                <c:pt idx="368">
                  <c:v>0.51963084623807299</c:v>
                </c:pt>
                <c:pt idx="369">
                  <c:v>0.51689605561027496</c:v>
                </c:pt>
                <c:pt idx="370">
                  <c:v>0.513998827701315</c:v>
                </c:pt>
                <c:pt idx="371">
                  <c:v>0.51099588664112405</c:v>
                </c:pt>
                <c:pt idx="372">
                  <c:v>0.50788465406015904</c:v>
                </c:pt>
                <c:pt idx="373">
                  <c:v>0.50472013517532099</c:v>
                </c:pt>
                <c:pt idx="374">
                  <c:v>0.50144646531319503</c:v>
                </c:pt>
                <c:pt idx="375">
                  <c:v>0.49801551490899199</c:v>
                </c:pt>
                <c:pt idx="376">
                  <c:v>0.494474554070988</c:v>
                </c:pt>
                <c:pt idx="377">
                  <c:v>0.49088202584213803</c:v>
                </c:pt>
                <c:pt idx="378">
                  <c:v>0.48712706033212799</c:v>
                </c:pt>
                <c:pt idx="379">
                  <c:v>0.48331537069218999</c:v>
                </c:pt>
                <c:pt idx="380">
                  <c:v>0.47945469203094698</c:v>
                </c:pt>
                <c:pt idx="381">
                  <c:v>0.47537657087164398</c:v>
                </c:pt>
                <c:pt idx="382">
                  <c:v>0.47130188753839602</c:v>
                </c:pt>
                <c:pt idx="383">
                  <c:v>0.46717048007522</c:v>
                </c:pt>
                <c:pt idx="384">
                  <c:v>0.46293335946081199</c:v>
                </c:pt>
                <c:pt idx="385">
                  <c:v>0.45874952515027601</c:v>
                </c:pt>
                <c:pt idx="386">
                  <c:v>0.45445653986245299</c:v>
                </c:pt>
                <c:pt idx="387">
                  <c:v>0.45016699240068597</c:v>
                </c:pt>
                <c:pt idx="388">
                  <c:v>0.44576485613557498</c:v>
                </c:pt>
                <c:pt idx="389">
                  <c:v>0.441367017153034</c:v>
                </c:pt>
                <c:pt idx="390">
                  <c:v>0.43702504284390797</c:v>
                </c:pt>
                <c:pt idx="391">
                  <c:v>0.43257047973143797</c:v>
                </c:pt>
                <c:pt idx="392">
                  <c:v>0.42811935444502303</c:v>
                </c:pt>
                <c:pt idx="393">
                  <c:v>0.42372065600596898</c:v>
                </c:pt>
                <c:pt idx="394">
                  <c:v>0.41932195756691398</c:v>
                </c:pt>
                <c:pt idx="395">
                  <c:v>0.41497654543173101</c:v>
                </c:pt>
                <c:pt idx="396">
                  <c:v>0.41057784699267602</c:v>
                </c:pt>
                <c:pt idx="397">
                  <c:v>0.406232434857494</c:v>
                </c:pt>
                <c:pt idx="398">
                  <c:v>0.40188702272231203</c:v>
                </c:pt>
                <c:pt idx="399">
                  <c:v>0.39770318841177599</c:v>
                </c:pt>
                <c:pt idx="400">
                  <c:v>0.39335691682008</c:v>
                </c:pt>
                <c:pt idx="401">
                  <c:v>0.38912065566218601</c:v>
                </c:pt>
                <c:pt idx="402">
                  <c:v>0.38493682135165003</c:v>
                </c:pt>
                <c:pt idx="403">
                  <c:v>0.380805413888474</c:v>
                </c:pt>
                <c:pt idx="404">
                  <c:v>0.37656829327406599</c:v>
                </c:pt>
                <c:pt idx="405">
                  <c:v>0.37254689624469101</c:v>
                </c:pt>
                <c:pt idx="406">
                  <c:v>0.368520342476232</c:v>
                </c:pt>
                <c:pt idx="407">
                  <c:v>0.36455137229421702</c:v>
                </c:pt>
                <c:pt idx="408">
                  <c:v>0.360638266785616</c:v>
                </c:pt>
                <c:pt idx="409">
                  <c:v>0.35677415029831799</c:v>
                </c:pt>
                <c:pt idx="410">
                  <c:v>0.35285760696366097</c:v>
                </c:pt>
                <c:pt idx="411">
                  <c:v>0.34904935514977797</c:v>
                </c:pt>
                <c:pt idx="412">
                  <c:v>0.34524196279240899</c:v>
                </c:pt>
                <c:pt idx="413">
                  <c:v>0.341434570435041</c:v>
                </c:pt>
                <c:pt idx="414">
                  <c:v>0.33767960492502902</c:v>
                </c:pt>
                <c:pt idx="415">
                  <c:v>0.33392463941501999</c:v>
                </c:pt>
                <c:pt idx="416">
                  <c:v>0.33027452759972797</c:v>
                </c:pt>
                <c:pt idx="417">
                  <c:v>0.32657198893707601</c:v>
                </c:pt>
                <c:pt idx="418">
                  <c:v>0.32281702342706597</c:v>
                </c:pt>
                <c:pt idx="419">
                  <c:v>0.31911878204698502</c:v>
                </c:pt>
                <c:pt idx="420">
                  <c:v>0.315468670231693</c:v>
                </c:pt>
                <c:pt idx="421">
                  <c:v>0.31160885102696501</c:v>
                </c:pt>
                <c:pt idx="422">
                  <c:v>0.307744734539667</c:v>
                </c:pt>
                <c:pt idx="423">
                  <c:v>0.30404219587701498</c:v>
                </c:pt>
                <c:pt idx="424">
                  <c:v>0.30039638134429397</c:v>
                </c:pt>
                <c:pt idx="425">
                  <c:v>0.29664141583428399</c:v>
                </c:pt>
                <c:pt idx="426">
                  <c:v>0.29288645032427302</c:v>
                </c:pt>
                <c:pt idx="427">
                  <c:v>0.28907905796690397</c:v>
                </c:pt>
                <c:pt idx="428">
                  <c:v>0.285324092456895</c:v>
                </c:pt>
                <c:pt idx="429">
                  <c:v>0.281730704771531</c:v>
                </c:pt>
                <c:pt idx="430">
                  <c:v>0.27781416143687498</c:v>
                </c:pt>
                <c:pt idx="431">
                  <c:v>0.27400590962299098</c:v>
                </c:pt>
                <c:pt idx="432">
                  <c:v>0.27014179313569198</c:v>
                </c:pt>
                <c:pt idx="433">
                  <c:v>0.266386827625683</c:v>
                </c:pt>
                <c:pt idx="434">
                  <c:v>0.26263186211567302</c:v>
                </c:pt>
                <c:pt idx="435">
                  <c:v>0.25882446975830398</c:v>
                </c:pt>
                <c:pt idx="436">
                  <c:v>0.25501621794442098</c:v>
                </c:pt>
                <c:pt idx="437">
                  <c:v>0.25131453873828302</c:v>
                </c:pt>
                <c:pt idx="438">
                  <c:v>0.24750628692440099</c:v>
                </c:pt>
                <c:pt idx="439">
                  <c:v>0.24369545674097501</c:v>
                </c:pt>
                <c:pt idx="440">
                  <c:v>0.23999635590438101</c:v>
                </c:pt>
                <c:pt idx="441">
                  <c:v>0.23634710354560201</c:v>
                </c:pt>
                <c:pt idx="442">
                  <c:v>0.23264456488294999</c:v>
                </c:pt>
                <c:pt idx="443">
                  <c:v>0.228946323502871</c:v>
                </c:pt>
                <c:pt idx="444">
                  <c:v>0.22534949799144999</c:v>
                </c:pt>
                <c:pt idx="445">
                  <c:v>0.22180853715344701</c:v>
                </c:pt>
                <c:pt idx="446">
                  <c:v>0.21827187359801201</c:v>
                </c:pt>
                <c:pt idx="447">
                  <c:v>0.21488905275859799</c:v>
                </c:pt>
                <c:pt idx="448">
                  <c:v>0.21145810235439499</c:v>
                </c:pt>
                <c:pt idx="449">
                  <c:v>0.20813200564491099</c:v>
                </c:pt>
                <c:pt idx="450">
                  <c:v>0.204805908935426</c:v>
                </c:pt>
                <c:pt idx="451">
                  <c:v>0.201588963203229</c:v>
                </c:pt>
                <c:pt idx="452">
                  <c:v>0.19842100649233499</c:v>
                </c:pt>
                <c:pt idx="453">
                  <c:v>0.195313211737426</c:v>
                </c:pt>
                <c:pt idx="454">
                  <c:v>0.192306832851179</c:v>
                </c:pt>
                <c:pt idx="455">
                  <c:v>0.189303891790987</c:v>
                </c:pt>
                <c:pt idx="456">
                  <c:v>0.18635423703467</c:v>
                </c:pt>
                <c:pt idx="457">
                  <c:v>0.18367187325423001</c:v>
                </c:pt>
                <c:pt idx="458">
                  <c:v>0.180936223169917</c:v>
                </c:pt>
                <c:pt idx="459">
                  <c:v>0.178200573085604</c:v>
                </c:pt>
                <c:pt idx="460">
                  <c:v>0.17562392245639499</c:v>
                </c:pt>
                <c:pt idx="461">
                  <c:v>0.17321142802137601</c:v>
                </c:pt>
                <c:pt idx="462">
                  <c:v>0.170848782064174</c:v>
                </c:pt>
                <c:pt idx="463">
                  <c:v>0.16854286023690199</c:v>
                </c:pt>
                <c:pt idx="464">
                  <c:v>0.16639765677776</c:v>
                </c:pt>
                <c:pt idx="465">
                  <c:v>0.16430573962249301</c:v>
                </c:pt>
                <c:pt idx="466">
                  <c:v>0.162266249314584</c:v>
                </c:pt>
                <c:pt idx="467">
                  <c:v>0.16033676944047701</c:v>
                </c:pt>
                <c:pt idx="468">
                  <c:v>0.158297279132568</c:v>
                </c:pt>
                <c:pt idx="469">
                  <c:v>0.156472652953178</c:v>
                </c:pt>
                <c:pt idx="470">
                  <c:v>0.15470389144720501</c:v>
                </c:pt>
                <c:pt idx="471">
                  <c:v>0.15304084309246199</c:v>
                </c:pt>
                <c:pt idx="472">
                  <c:v>0.15153937256236599</c:v>
                </c:pt>
                <c:pt idx="473">
                  <c:v>0.14998203735885601</c:v>
                </c:pt>
                <c:pt idx="474">
                  <c:v>0.14853385313263401</c:v>
                </c:pt>
                <c:pt idx="475">
                  <c:v>0.14719396042718499</c:v>
                </c:pt>
                <c:pt idx="476">
                  <c:v>0.145907354025609</c:v>
                </c:pt>
                <c:pt idx="477">
                  <c:v>0.14462074762403301</c:v>
                </c:pt>
                <c:pt idx="478">
                  <c:v>0.14338656806981501</c:v>
                </c:pt>
                <c:pt idx="479">
                  <c:v>0.14220481536295701</c:v>
                </c:pt>
                <c:pt idx="480">
                  <c:v>0.14097063580874</c:v>
                </c:pt>
                <c:pt idx="481">
                  <c:v>0.139845607231812</c:v>
                </c:pt>
                <c:pt idx="482">
                  <c:v>0.13887871865347301</c:v>
                </c:pt>
                <c:pt idx="483">
                  <c:v>0.13807340789978101</c:v>
                </c:pt>
                <c:pt idx="484">
                  <c:v>0.13716324345137201</c:v>
                </c:pt>
                <c:pt idx="485">
                  <c:v>0.136305505850321</c:v>
                </c:pt>
                <c:pt idx="486">
                  <c:v>0.135500195096629</c:v>
                </c:pt>
                <c:pt idx="487">
                  <c:v>0.13458917119170599</c:v>
                </c:pt>
                <c:pt idx="488">
                  <c:v>0.13372799576459801</c:v>
                </c:pt>
                <c:pt idx="489">
                  <c:v>0.132870258163548</c:v>
                </c:pt>
                <c:pt idx="490">
                  <c:v>0.132174098387144</c:v>
                </c:pt>
                <c:pt idx="491">
                  <c:v>0.13131636078609399</c:v>
                </c:pt>
                <c:pt idx="492">
                  <c:v>0.130672627857048</c:v>
                </c:pt>
                <c:pt idx="493">
                  <c:v>0.13008218123187701</c:v>
                </c:pt>
                <c:pt idx="494">
                  <c:v>0.12949173460670399</c:v>
                </c:pt>
                <c:pt idx="495">
                  <c:v>0.12890042852501801</c:v>
                </c:pt>
                <c:pt idx="496">
                  <c:v>0.12820426874861501</c:v>
                </c:pt>
                <c:pt idx="497">
                  <c:v>0.12761382212344199</c:v>
                </c:pt>
                <c:pt idx="498">
                  <c:v>0.12697008919439801</c:v>
                </c:pt>
                <c:pt idx="499">
                  <c:v>0.12648879354651399</c:v>
                </c:pt>
                <c:pt idx="500">
                  <c:v>0.125898346921341</c:v>
                </c:pt>
                <c:pt idx="501">
                  <c:v>0.12530704083965499</c:v>
                </c:pt>
                <c:pt idx="502">
                  <c:v>0.124825745191771</c:v>
                </c:pt>
                <c:pt idx="503">
                  <c:v>0.124235298566598</c:v>
                </c:pt>
                <c:pt idx="504">
                  <c:v>0.12380642976607401</c:v>
                </c:pt>
                <c:pt idx="505">
                  <c:v>0.123268409988261</c:v>
                </c:pt>
                <c:pt idx="506">
                  <c:v>0.122624677059215</c:v>
                </c:pt>
                <c:pt idx="507">
                  <c:v>0.122090095107458</c:v>
                </c:pt>
                <c:pt idx="508">
                  <c:v>0.121499648482286</c:v>
                </c:pt>
                <c:pt idx="509">
                  <c:v>0.120961628704473</c:v>
                </c:pt>
                <c:pt idx="510">
                  <c:v>0.120532759903948</c:v>
                </c:pt>
                <c:pt idx="511">
                  <c:v>0.119998177952191</c:v>
                </c:pt>
                <c:pt idx="512">
                  <c:v>0.119569309151665</c:v>
                </c:pt>
                <c:pt idx="513">
                  <c:v>0.11914044035113899</c:v>
                </c:pt>
                <c:pt idx="514">
                  <c:v>0.118711571550615</c:v>
                </c:pt>
                <c:pt idx="515">
                  <c:v>0.118173551772802</c:v>
                </c:pt>
                <c:pt idx="516">
                  <c:v>0.117583105147629</c:v>
                </c:pt>
                <c:pt idx="517">
                  <c:v>0.11715423634710399</c:v>
                </c:pt>
                <c:pt idx="518">
                  <c:v>0.116562930265417</c:v>
                </c:pt>
                <c:pt idx="519">
                  <c:v>0.11618734776876501</c:v>
                </c:pt>
                <c:pt idx="520">
                  <c:v>0.11581434364165499</c:v>
                </c:pt>
                <c:pt idx="521">
                  <c:v>0.115437901688489</c:v>
                </c:pt>
                <c:pt idx="522">
                  <c:v>0.11500903288796301</c:v>
                </c:pt>
                <c:pt idx="523">
                  <c:v>0.114580164087438</c:v>
                </c:pt>
                <c:pt idx="524">
                  <c:v>0.114095430613498</c:v>
                </c:pt>
                <c:pt idx="525">
                  <c:v>0.1136132755091</c:v>
                </c:pt>
                <c:pt idx="526">
                  <c:v>0.113236833555933</c:v>
                </c:pt>
                <c:pt idx="527">
                  <c:v>0.112807964755407</c:v>
                </c:pt>
                <c:pt idx="528">
                  <c:v>0.112379095954883</c:v>
                </c:pt>
                <c:pt idx="529">
                  <c:v>0.11200351345822999</c:v>
                </c:pt>
                <c:pt idx="530">
                  <c:v>0.111468931506473</c:v>
                </c:pt>
                <c:pt idx="531">
                  <c:v>0.11093091172866</c:v>
                </c:pt>
                <c:pt idx="532">
                  <c:v>0.110449616080775</c:v>
                </c:pt>
                <c:pt idx="533">
                  <c:v>0.109967460976377</c:v>
                </c:pt>
                <c:pt idx="534">
                  <c:v>0.109538592175852</c:v>
                </c:pt>
                <c:pt idx="535">
                  <c:v>0.109109723375326</c:v>
                </c:pt>
                <c:pt idx="536">
                  <c:v>0.108838994573392</c:v>
                </c:pt>
                <c:pt idx="537">
                  <c:v>0.108410125772866</c:v>
                </c:pt>
                <c:pt idx="538">
                  <c:v>0.107981256972342</c:v>
                </c:pt>
                <c:pt idx="539">
                  <c:v>0.10749910186794299</c:v>
                </c:pt>
                <c:pt idx="540">
                  <c:v>0.107070233067417</c:v>
                </c:pt>
                <c:pt idx="541">
                  <c:v>0.106641364266893</c:v>
                </c:pt>
                <c:pt idx="542">
                  <c:v>0.10637063546495799</c:v>
                </c:pt>
                <c:pt idx="543">
                  <c:v>0.10599849079436199</c:v>
                </c:pt>
                <c:pt idx="544">
                  <c:v>0.105512897863907</c:v>
                </c:pt>
                <c:pt idx="545">
                  <c:v>0.105084029063382</c:v>
                </c:pt>
                <c:pt idx="546">
                  <c:v>0.104816738087503</c:v>
                </c:pt>
                <c:pt idx="547">
                  <c:v>0.104440296134337</c:v>
                </c:pt>
                <c:pt idx="548">
                  <c:v>0.103906573639094</c:v>
                </c:pt>
                <c:pt idx="549">
                  <c:v>0.10342098070864</c:v>
                </c:pt>
                <c:pt idx="550">
                  <c:v>0.103101262885402</c:v>
                </c:pt>
                <c:pt idx="551">
                  <c:v>0.10272482093223601</c:v>
                </c:pt>
                <c:pt idx="552">
                  <c:v>0.10229595213171</c:v>
                </c:pt>
                <c:pt idx="553">
                  <c:v>0.101813797027312</c:v>
                </c:pt>
                <c:pt idx="554">
                  <c:v>0.101490641378018</c:v>
                </c:pt>
                <c:pt idx="555">
                  <c:v>0.10106177257749301</c:v>
                </c:pt>
                <c:pt idx="556">
                  <c:v>0.10073775747168499</c:v>
                </c:pt>
                <c:pt idx="557">
                  <c:v>0.10036561280109001</c:v>
                </c:pt>
                <c:pt idx="558">
                  <c:v>9.9880019870634995E-2</c:v>
                </c:pt>
                <c:pt idx="559">
                  <c:v>9.95078752000393E-2</c:v>
                </c:pt>
                <c:pt idx="560">
                  <c:v>9.9131433246872902E-2</c:v>
                </c:pt>
                <c:pt idx="561">
                  <c:v>9.8754991293705505E-2</c:v>
                </c:pt>
                <c:pt idx="562">
                  <c:v>9.8379408797053605E-2</c:v>
                </c:pt>
                <c:pt idx="563">
                  <c:v>9.8058831517301798E-2</c:v>
                </c:pt>
                <c:pt idx="564">
                  <c:v>9.7629962716777194E-2</c:v>
                </c:pt>
                <c:pt idx="565">
                  <c:v>9.73068070674835E-2</c:v>
                </c:pt>
                <c:pt idx="566">
                  <c:v>9.6877938266957703E-2</c:v>
                </c:pt>
                <c:pt idx="567">
                  <c:v>9.6610647291079793E-2</c:v>
                </c:pt>
                <c:pt idx="568">
                  <c:v>9.6287491641786196E-2</c:v>
                </c:pt>
                <c:pt idx="569">
                  <c:v>9.5911049688618702E-2</c:v>
                </c:pt>
                <c:pt idx="570">
                  <c:v>9.5591331865382503E-2</c:v>
                </c:pt>
                <c:pt idx="571">
                  <c:v>9.5267316759574505E-2</c:v>
                </c:pt>
                <c:pt idx="572">
                  <c:v>9.4890874806408301E-2</c:v>
                </c:pt>
                <c:pt idx="573">
                  <c:v>9.4518730135811302E-2</c:v>
                </c:pt>
                <c:pt idx="574">
                  <c:v>9.4142288182645001E-2</c:v>
                </c:pt>
                <c:pt idx="575">
                  <c:v>9.37658462294787E-2</c:v>
                </c:pt>
                <c:pt idx="576">
                  <c:v>9.34426905801852E-2</c:v>
                </c:pt>
                <c:pt idx="577">
                  <c:v>9.3122972756947697E-2</c:v>
                </c:pt>
                <c:pt idx="578">
                  <c:v>9.2746530803781493E-2</c:v>
                </c:pt>
                <c:pt idx="579">
                  <c:v>9.2426812980544004E-2</c:v>
                </c:pt>
                <c:pt idx="580">
                  <c:v>9.2102797874736006E-2</c:v>
                </c:pt>
                <c:pt idx="581">
                  <c:v>9.1727215378084204E-2</c:v>
                </c:pt>
                <c:pt idx="582">
                  <c:v>9.1350773424917805E-2</c:v>
                </c:pt>
                <c:pt idx="583">
                  <c:v>9.1031055601680497E-2</c:v>
                </c:pt>
                <c:pt idx="584">
                  <c:v>9.0654613648514099E-2</c:v>
                </c:pt>
                <c:pt idx="585">
                  <c:v>9.0278171695346701E-2</c:v>
                </c:pt>
                <c:pt idx="586">
                  <c:v>8.9958453872109198E-2</c:v>
                </c:pt>
                <c:pt idx="587">
                  <c:v>8.9582011918942994E-2</c:v>
                </c:pt>
                <c:pt idx="588">
                  <c:v>8.9258856269649398E-2</c:v>
                </c:pt>
                <c:pt idx="589">
                  <c:v>8.8991565293771502E-2</c:v>
                </c:pt>
                <c:pt idx="590">
                  <c:v>8.8671847470534096E-2</c:v>
                </c:pt>
                <c:pt idx="591">
                  <c:v>8.8347832364726195E-2</c:v>
                </c:pt>
                <c:pt idx="592">
                  <c:v>8.8081400845361396E-2</c:v>
                </c:pt>
                <c:pt idx="593">
                  <c:v>8.7704958892195206E-2</c:v>
                </c:pt>
                <c:pt idx="594">
                  <c:v>8.7328516939028905E-2</c:v>
                </c:pt>
                <c:pt idx="595">
                  <c:v>8.6952074985862604E-2</c:v>
                </c:pt>
                <c:pt idx="596">
                  <c:v>8.6684784009983598E-2</c:v>
                </c:pt>
                <c:pt idx="597">
                  <c:v>8.6309201513331504E-2</c:v>
                </c:pt>
                <c:pt idx="598">
                  <c:v>8.5988624233579905E-2</c:v>
                </c:pt>
                <c:pt idx="599">
                  <c:v>8.5717895431645805E-2</c:v>
                </c:pt>
                <c:pt idx="600">
                  <c:v>8.5450604455766799E-2</c:v>
                </c:pt>
                <c:pt idx="601">
                  <c:v>8.5130886632529296E-2</c:v>
                </c:pt>
                <c:pt idx="602">
                  <c:v>8.4755304135877396E-2</c:v>
                </c:pt>
                <c:pt idx="603">
                  <c:v>8.4540440007357998E-2</c:v>
                </c:pt>
                <c:pt idx="604">
                  <c:v>8.4273149031478894E-2</c:v>
                </c:pt>
                <c:pt idx="605">
                  <c:v>8.3896707078312496E-2</c:v>
                </c:pt>
                <c:pt idx="606">
                  <c:v>8.3573551429018997E-2</c:v>
                </c:pt>
                <c:pt idx="607">
                  <c:v>8.3358687300499501E-2</c:v>
                </c:pt>
                <c:pt idx="608">
                  <c:v>8.2983104803846297E-2</c:v>
                </c:pt>
                <c:pt idx="609">
                  <c:v>8.2610100676736201E-2</c:v>
                </c:pt>
                <c:pt idx="610">
                  <c:v>8.2286945027442604E-2</c:v>
                </c:pt>
                <c:pt idx="611">
                  <c:v>8.2019654051564694E-2</c:v>
                </c:pt>
                <c:pt idx="612">
                  <c:v>8.1748925249629498E-2</c:v>
                </c:pt>
                <c:pt idx="613">
                  <c:v>8.1429207426392106E-2</c:v>
                </c:pt>
                <c:pt idx="614">
                  <c:v>8.1105192320584205E-2</c:v>
                </c:pt>
                <c:pt idx="615">
                  <c:v>8.0785474497346701E-2</c:v>
                </c:pt>
                <c:pt idx="616">
                  <c:v>8.0462318848053202E-2</c:v>
                </c:pt>
                <c:pt idx="617">
                  <c:v>8.0195027872175306E-2</c:v>
                </c:pt>
                <c:pt idx="618">
                  <c:v>7.99277368962963E-2</c:v>
                </c:pt>
                <c:pt idx="619">
                  <c:v>7.9657008094362297E-2</c:v>
                </c:pt>
                <c:pt idx="620">
                  <c:v>7.9284003967252104E-2</c:v>
                </c:pt>
                <c:pt idx="621">
                  <c:v>7.9013275165316907E-2</c:v>
                </c:pt>
                <c:pt idx="622">
                  <c:v>7.8745984189437804E-2</c:v>
                </c:pt>
                <c:pt idx="623">
                  <c:v>7.8478693213560102E-2</c:v>
                </c:pt>
                <c:pt idx="624">
                  <c:v>7.8207964411624795E-2</c:v>
                </c:pt>
                <c:pt idx="625">
                  <c:v>7.7779095611100094E-2</c:v>
                </c:pt>
                <c:pt idx="626">
                  <c:v>7.7565090939093806E-2</c:v>
                </c:pt>
                <c:pt idx="627">
                  <c:v>7.7297799963215993E-2</c:v>
                </c:pt>
                <c:pt idx="628">
                  <c:v>7.6978082139978504E-2</c:v>
                </c:pt>
                <c:pt idx="629">
                  <c:v>7.6706493881529003E-2</c:v>
                </c:pt>
                <c:pt idx="630">
                  <c:v>7.6386776058292694E-2</c:v>
                </c:pt>
                <c:pt idx="631">
                  <c:v>7.6116047256357497E-2</c:v>
                </c:pt>
                <c:pt idx="632">
                  <c:v>7.5796329433120105E-2</c:v>
                </c:pt>
                <c:pt idx="633">
                  <c:v>7.55823247611149E-2</c:v>
                </c:pt>
                <c:pt idx="634">
                  <c:v>7.5205882807947405E-2</c:v>
                </c:pt>
                <c:pt idx="635">
                  <c:v>7.4938591832069607E-2</c:v>
                </c:pt>
                <c:pt idx="636">
                  <c:v>7.4614576726261594E-2</c:v>
                </c:pt>
                <c:pt idx="637">
                  <c:v>7.44005720542565E-2</c:v>
                </c:pt>
                <c:pt idx="638">
                  <c:v>7.4024130101090199E-2</c:v>
                </c:pt>
                <c:pt idx="639">
                  <c:v>7.3756839125211096E-2</c:v>
                </c:pt>
                <c:pt idx="640">
                  <c:v>7.3437121301973801E-2</c:v>
                </c:pt>
                <c:pt idx="641">
                  <c:v>7.3113965652680094E-2</c:v>
                </c:pt>
                <c:pt idx="642">
                  <c:v>7.2846674676802295E-2</c:v>
                </c:pt>
                <c:pt idx="643">
                  <c:v>7.2579383700923206E-2</c:v>
                </c:pt>
                <c:pt idx="644">
                  <c:v>7.2361081746347602E-2</c:v>
                </c:pt>
                <c:pt idx="645">
                  <c:v>7.2041363923110099E-2</c:v>
                </c:pt>
                <c:pt idx="646">
                  <c:v>7.1774072947231204E-2</c:v>
                </c:pt>
                <c:pt idx="647">
                  <c:v>7.1503344145296993E-2</c:v>
                </c:pt>
                <c:pt idx="648">
                  <c:v>7.1183626322059698E-2</c:v>
                </c:pt>
                <c:pt idx="649">
                  <c:v>7.08596112162517E-2</c:v>
                </c:pt>
                <c:pt idx="650">
                  <c:v>7.0593179696886998E-2</c:v>
                </c:pt>
                <c:pt idx="651">
                  <c:v>7.0378315568367503E-2</c:v>
                </c:pt>
                <c:pt idx="652">
                  <c:v>7.0111024592489593E-2</c:v>
                </c:pt>
                <c:pt idx="653">
                  <c:v>6.9840295790554396E-2</c:v>
                </c:pt>
                <c:pt idx="654">
                  <c:v>6.9520577967317004E-2</c:v>
                </c:pt>
                <c:pt idx="655">
                  <c:v>6.9196562861509103E-2</c:v>
                </c:pt>
                <c:pt idx="656">
                  <c:v>6.8930131342144305E-2</c:v>
                </c:pt>
                <c:pt idx="657">
                  <c:v>6.8662840366266603E-2</c:v>
                </c:pt>
                <c:pt idx="658">
                  <c:v>6.8338825260458494E-2</c:v>
                </c:pt>
                <c:pt idx="659">
                  <c:v>6.8071534284580806E-2</c:v>
                </c:pt>
                <c:pt idx="660">
                  <c:v>6.7805102765215994E-2</c:v>
                </c:pt>
                <c:pt idx="661">
                  <c:v>6.7481087659408107E-2</c:v>
                </c:pt>
                <c:pt idx="662">
                  <c:v>6.7267082987402901E-2</c:v>
                </c:pt>
                <c:pt idx="663">
                  <c:v>6.7052218858882295E-2</c:v>
                </c:pt>
                <c:pt idx="664">
                  <c:v>6.6729063209588602E-2</c:v>
                </c:pt>
                <c:pt idx="665">
                  <c:v>6.6461772233710706E-2</c:v>
                </c:pt>
                <c:pt idx="666">
                  <c:v>6.6142054410473397E-2</c:v>
                </c:pt>
                <c:pt idx="667">
                  <c:v>6.5927190281953901E-2</c:v>
                </c:pt>
                <c:pt idx="668">
                  <c:v>6.5604034632660305E-2</c:v>
                </c:pt>
                <c:pt idx="669">
                  <c:v>6.5283457352908497E-2</c:v>
                </c:pt>
                <c:pt idx="670">
                  <c:v>6.5069452680903403E-2</c:v>
                </c:pt>
                <c:pt idx="671">
                  <c:v>6.4798723878968095E-2</c:v>
                </c:pt>
                <c:pt idx="672">
                  <c:v>6.4531432903090297E-2</c:v>
                </c:pt>
                <c:pt idx="673">
                  <c:v>6.4316568774569594E-2</c:v>
                </c:pt>
                <c:pt idx="674">
                  <c:v>6.4102564102564402E-2</c:v>
                </c:pt>
                <c:pt idx="675">
                  <c:v>6.3778548996756501E-2</c:v>
                </c:pt>
                <c:pt idx="676">
                  <c:v>6.35121174773918E-2</c:v>
                </c:pt>
                <c:pt idx="677">
                  <c:v>6.3191540197641297E-2</c:v>
                </c:pt>
                <c:pt idx="678">
                  <c:v>6.2977535525634898E-2</c:v>
                </c:pt>
                <c:pt idx="679">
                  <c:v>6.2706806723700895E-2</c:v>
                </c:pt>
                <c:pt idx="680">
                  <c:v>6.2439515747821799E-2</c:v>
                </c:pt>
                <c:pt idx="681">
                  <c:v>6.2063073794655498E-2</c:v>
                </c:pt>
                <c:pt idx="682">
                  <c:v>6.1686631841489301E-2</c:v>
                </c:pt>
                <c:pt idx="683">
                  <c:v>6.1472627169482902E-2</c:v>
                </c:pt>
                <c:pt idx="684">
                  <c:v>6.1257763040963399E-2</c:v>
                </c:pt>
                <c:pt idx="685">
                  <c:v>6.1043758368958201E-2</c:v>
                </c:pt>
                <c:pt idx="686">
                  <c:v>6.0828894240438802E-2</c:v>
                </c:pt>
                <c:pt idx="687">
                  <c:v>6.0561603264559699E-2</c:v>
                </c:pt>
                <c:pt idx="688">
                  <c:v>6.0238447615266102E-2</c:v>
                </c:pt>
                <c:pt idx="689">
                  <c:v>6.00235834867466E-2</c:v>
                </c:pt>
                <c:pt idx="690">
                  <c:v>5.9757151967381898E-2</c:v>
                </c:pt>
                <c:pt idx="691">
                  <c:v>5.9542287838862402E-2</c:v>
                </c:pt>
                <c:pt idx="692">
                  <c:v>5.9222570015625003E-2</c:v>
                </c:pt>
                <c:pt idx="693">
                  <c:v>5.8951841213691E-2</c:v>
                </c:pt>
                <c:pt idx="694">
                  <c:v>5.87369770851702E-2</c:v>
                </c:pt>
                <c:pt idx="695">
                  <c:v>5.8575399260523499E-2</c:v>
                </c:pt>
                <c:pt idx="696">
                  <c:v>5.8360535132004003E-2</c:v>
                </c:pt>
                <c:pt idx="697">
                  <c:v>5.8094103612640398E-2</c:v>
                </c:pt>
                <c:pt idx="698">
                  <c:v>5.7773526332888701E-2</c:v>
                </c:pt>
                <c:pt idx="699">
                  <c:v>5.7502797530953498E-2</c:v>
                </c:pt>
                <c:pt idx="700">
                  <c:v>5.7235506555075602E-2</c:v>
                </c:pt>
                <c:pt idx="701">
                  <c:v>5.69690750357109E-2</c:v>
                </c:pt>
                <c:pt idx="702">
                  <c:v>5.6754210907191502E-2</c:v>
                </c:pt>
                <c:pt idx="703">
                  <c:v>5.6483482105256201E-2</c:v>
                </c:pt>
                <c:pt idx="704">
                  <c:v>5.6268617976736698E-2</c:v>
                </c:pt>
                <c:pt idx="705">
                  <c:v>5.6001327000857602E-2</c:v>
                </c:pt>
                <c:pt idx="706">
                  <c:v>5.5681609177620203E-2</c:v>
                </c:pt>
                <c:pt idx="707">
                  <c:v>5.54108803756862E-2</c:v>
                </c:pt>
                <c:pt idx="708">
                  <c:v>5.5143589399807097E-2</c:v>
                </c:pt>
                <c:pt idx="709">
                  <c:v>5.48204337505135E-2</c:v>
                </c:pt>
                <c:pt idx="710">
                  <c:v>5.46622937519229E-2</c:v>
                </c:pt>
                <c:pt idx="711">
                  <c:v>5.4391564949988903E-2</c:v>
                </c:pt>
                <c:pt idx="712">
                  <c:v>5.4233424951398303E-2</c:v>
                </c:pt>
                <c:pt idx="713">
                  <c:v>5.3962696149463002E-2</c:v>
                </c:pt>
                <c:pt idx="714">
                  <c:v>5.3747832020943603E-2</c:v>
                </c:pt>
                <c:pt idx="715">
                  <c:v>5.3533827348938398E-2</c:v>
                </c:pt>
                <c:pt idx="716">
                  <c:v>5.2942521267251401E-2</c:v>
                </c:pt>
                <c:pt idx="717">
                  <c:v>5.2837667572534698E-2</c:v>
                </c:pt>
                <c:pt idx="718">
                  <c:v>5.2622803444014002E-2</c:v>
                </c:pt>
                <c:pt idx="719">
                  <c:v>5.2408798772008901E-2</c:v>
                </c:pt>
                <c:pt idx="720">
                  <c:v>5.2141507796130998E-2</c:v>
                </c:pt>
                <c:pt idx="721">
                  <c:v>5.2084783666200903E-2</c:v>
                </c:pt>
                <c:pt idx="722">
                  <c:v>5.1979929971484297E-2</c:v>
                </c:pt>
                <c:pt idx="723">
                  <c:v>5.1765065842963497E-2</c:v>
                </c:pt>
                <c:pt idx="724">
                  <c:v>5.13886238897973E-2</c:v>
                </c:pt>
                <c:pt idx="725">
                  <c:v>5.1174619217792101E-2</c:v>
                </c:pt>
                <c:pt idx="726">
                  <c:v>5.1013041393145199E-2</c:v>
                </c:pt>
                <c:pt idx="727">
                  <c:v>5.0745750417266297E-2</c:v>
                </c:pt>
                <c:pt idx="728">
                  <c:v>5.0530886288746697E-2</c:v>
                </c:pt>
                <c:pt idx="729">
                  <c:v>5.01544443355805E-2</c:v>
                </c:pt>
                <c:pt idx="730">
                  <c:v>4.97788618389284E-2</c:v>
                </c:pt>
                <c:pt idx="731">
                  <c:v>4.9673148687696199E-2</c:v>
                </c:pt>
                <c:pt idx="732">
                  <c:v>4.9459144015691098E-2</c:v>
                </c:pt>
                <c:pt idx="733">
                  <c:v>4.9187555757241402E-2</c:v>
                </c:pt>
                <c:pt idx="734">
                  <c:v>4.8920264781363701E-2</c:v>
                </c:pt>
                <c:pt idx="735">
                  <c:v>4.8600546958126198E-2</c:v>
                </c:pt>
                <c:pt idx="736">
                  <c:v>4.8277391308832698E-2</c:v>
                </c:pt>
                <c:pt idx="737">
                  <c:v>4.8062527180313099E-2</c:v>
                </c:pt>
                <c:pt idx="738">
                  <c:v>4.7957673485595202E-2</c:v>
                </c:pt>
                <c:pt idx="739">
                  <c:v>4.7633658379787301E-2</c:v>
                </c:pt>
                <c:pt idx="740">
                  <c:v>4.7419653707782103E-2</c:v>
                </c:pt>
                <c:pt idx="741">
                  <c:v>4.7310502730493802E-2</c:v>
                </c:pt>
                <c:pt idx="742">
                  <c:v>4.6828347626095099E-2</c:v>
                </c:pt>
                <c:pt idx="743">
                  <c:v>4.6452765129443199E-2</c:v>
                </c:pt>
                <c:pt idx="744">
                  <c:v>4.6347051978210999E-2</c:v>
                </c:pt>
                <c:pt idx="745">
                  <c:v>4.6185474153564103E-2</c:v>
                </c:pt>
                <c:pt idx="746">
                  <c:v>4.5970610025044698E-2</c:v>
                </c:pt>
                <c:pt idx="747">
                  <c:v>4.5647454375750997E-2</c:v>
                </c:pt>
                <c:pt idx="748">
                  <c:v>4.5380163399873198E-2</c:v>
                </c:pt>
                <c:pt idx="749">
                  <c:v>4.5112872423994199E-2</c:v>
                </c:pt>
                <c:pt idx="750">
                  <c:v>4.4898867751989001E-2</c:v>
                </c:pt>
                <c:pt idx="751">
                  <c:v>4.4684003623469498E-2</c:v>
                </c:pt>
                <c:pt idx="752">
                  <c:v>4.45224257988227E-2</c:v>
                </c:pt>
                <c:pt idx="753">
                  <c:v>4.4360847974175902E-2</c:v>
                </c:pt>
                <c:pt idx="754">
                  <c:v>4.4093556998296903E-2</c:v>
                </c:pt>
                <c:pt idx="755">
                  <c:v>4.3826266022419E-2</c:v>
                </c:pt>
                <c:pt idx="756">
                  <c:v>4.3555537220483803E-2</c:v>
                </c:pt>
                <c:pt idx="757">
                  <c:v>4.32882462446047E-2</c:v>
                </c:pt>
                <c:pt idx="758">
                  <c:v>4.3020955268726797E-2</c:v>
                </c:pt>
                <c:pt idx="759">
                  <c:v>4.2753664292847798E-2</c:v>
                </c:pt>
                <c:pt idx="760">
                  <c:v>4.2539659620842697E-2</c:v>
                </c:pt>
                <c:pt idx="761">
                  <c:v>4.2215644515034699E-2</c:v>
                </c:pt>
                <c:pt idx="762">
                  <c:v>4.18959266917973E-2</c:v>
                </c:pt>
                <c:pt idx="763">
                  <c:v>4.1677624737221697E-2</c:v>
                </c:pt>
                <c:pt idx="764">
                  <c:v>4.1519484738630999E-2</c:v>
                </c:pt>
                <c:pt idx="765">
                  <c:v>4.1305480066625898E-2</c:v>
                </c:pt>
                <c:pt idx="766">
                  <c:v>4.1034751264690701E-2</c:v>
                </c:pt>
                <c:pt idx="767">
                  <c:v>4.0819887136171101E-2</c:v>
                </c:pt>
                <c:pt idx="768">
                  <c:v>4.0552596160291998E-2</c:v>
                </c:pt>
                <c:pt idx="769">
                  <c:v>4.0232878337054703E-2</c:v>
                </c:pt>
                <c:pt idx="770">
                  <c:v>3.99621495351207E-2</c:v>
                </c:pt>
                <c:pt idx="771">
                  <c:v>3.9747285406601197E-2</c:v>
                </c:pt>
                <c:pt idx="772">
                  <c:v>3.9480853887236399E-2</c:v>
                </c:pt>
                <c:pt idx="773">
                  <c:v>3.9318416606075303E-2</c:v>
                </c:pt>
                <c:pt idx="774">
                  <c:v>3.9104411934070202E-2</c:v>
                </c:pt>
                <c:pt idx="775">
                  <c:v>3.8942834109423299E-2</c:v>
                </c:pt>
                <c:pt idx="776">
                  <c:v>3.85698299823133E-2</c:v>
                </c:pt>
                <c:pt idx="777">
                  <c:v>3.8246674333019599E-2</c:v>
                </c:pt>
                <c:pt idx="778">
                  <c:v>3.79793833571406E-2</c:v>
                </c:pt>
                <c:pt idx="779">
                  <c:v>3.7602941403974403E-2</c:v>
                </c:pt>
                <c:pt idx="780">
                  <c:v>3.7388936731967998E-2</c:v>
                </c:pt>
                <c:pt idx="781">
                  <c:v>3.7226499450807998E-2</c:v>
                </c:pt>
                <c:pt idx="782">
                  <c:v>3.7064921626161297E-2</c:v>
                </c:pt>
                <c:pt idx="783">
                  <c:v>3.6797630650282201E-2</c:v>
                </c:pt>
                <c:pt idx="784">
                  <c:v>3.6583625978277003E-2</c:v>
                </c:pt>
                <c:pt idx="785">
                  <c:v>3.63163350023979E-2</c:v>
                </c:pt>
                <c:pt idx="786">
                  <c:v>3.5830742071943297E-2</c:v>
                </c:pt>
                <c:pt idx="787">
                  <c:v>3.5672602073353897E-2</c:v>
                </c:pt>
                <c:pt idx="788">
                  <c:v>3.5401873271418603E-2</c:v>
                </c:pt>
                <c:pt idx="789">
                  <c:v>3.5134582295539597E-2</c:v>
                </c:pt>
                <c:pt idx="790">
                  <c:v>3.4814864472302101E-2</c:v>
                </c:pt>
                <c:pt idx="791">
                  <c:v>3.4600859800297E-2</c:v>
                </c:pt>
                <c:pt idx="792">
                  <c:v>3.4705713495015E-2</c:v>
                </c:pt>
                <c:pt idx="793">
                  <c:v>3.4329271541848602E-2</c:v>
                </c:pt>
                <c:pt idx="794">
                  <c:v>3.3953689045195502E-2</c:v>
                </c:pt>
                <c:pt idx="795">
                  <c:v>3.3580684918085302E-2</c:v>
                </c:pt>
                <c:pt idx="796">
                  <c:v>3.3366680246080201E-2</c:v>
                </c:pt>
                <c:pt idx="797">
                  <c:v>3.3151816117560698E-2</c:v>
                </c:pt>
                <c:pt idx="798">
                  <c:v>3.2775374164393301E-2</c:v>
                </c:pt>
                <c:pt idx="799">
                  <c:v>3.2508942645029702E-2</c:v>
                </c:pt>
                <c:pt idx="800">
                  <c:v>3.2184927539221801E-2</c:v>
                </c:pt>
                <c:pt idx="801">
                  <c:v>3.1808485586055403E-2</c:v>
                </c:pt>
                <c:pt idx="802">
                  <c:v>3.1594480914049101E-2</c:v>
                </c:pt>
                <c:pt idx="803">
                  <c:v>3.1379616785529599E-2</c:v>
                </c:pt>
                <c:pt idx="804">
                  <c:v>3.11123258096517E-2</c:v>
                </c:pt>
                <c:pt idx="805">
                  <c:v>3.0950747985004998E-2</c:v>
                </c:pt>
                <c:pt idx="806">
                  <c:v>3.0683457009125899E-2</c:v>
                </c:pt>
                <c:pt idx="807">
                  <c:v>3.0416166033248E-2</c:v>
                </c:pt>
                <c:pt idx="808">
                  <c:v>3.01987235351855E-2</c:v>
                </c:pt>
                <c:pt idx="809">
                  <c:v>2.9983859406666001E-2</c:v>
                </c:pt>
                <c:pt idx="810">
                  <c:v>2.98257194080754E-2</c:v>
                </c:pt>
                <c:pt idx="811">
                  <c:v>2.95549906061402E-2</c:v>
                </c:pt>
                <c:pt idx="812">
                  <c:v>2.9182845935544401E-2</c:v>
                </c:pt>
                <c:pt idx="813">
                  <c:v>2.88588308297365E-2</c:v>
                </c:pt>
                <c:pt idx="814">
                  <c:v>2.84299620292119E-2</c:v>
                </c:pt>
                <c:pt idx="815">
                  <c:v>2.82150979006923E-2</c:v>
                </c:pt>
                <c:pt idx="816">
                  <c:v>2.7948666381327598E-2</c:v>
                </c:pt>
                <c:pt idx="817">
                  <c:v>2.77338022528082E-2</c:v>
                </c:pt>
                <c:pt idx="818">
                  <c:v>2.7519797580801801E-2</c:v>
                </c:pt>
                <c:pt idx="819">
                  <c:v>2.71957824749951E-2</c:v>
                </c:pt>
                <c:pt idx="820">
                  <c:v>2.67144868271109E-2</c:v>
                </c:pt>
                <c:pt idx="821">
                  <c:v>2.64996226985902E-2</c:v>
                </c:pt>
                <c:pt idx="822">
                  <c:v>2.6390471721302902E-2</c:v>
                </c:pt>
                <c:pt idx="823">
                  <c:v>2.6176467049296499E-2</c:v>
                </c:pt>
                <c:pt idx="824">
                  <c:v>2.60140297681366E-2</c:v>
                </c:pt>
                <c:pt idx="825">
                  <c:v>2.5800025096130198E-2</c:v>
                </c:pt>
                <c:pt idx="826">
                  <c:v>2.55327341202524E-2</c:v>
                </c:pt>
                <c:pt idx="827">
                  <c:v>2.5213016297015001E-2</c:v>
                </c:pt>
                <c:pt idx="828">
                  <c:v>2.48365743438487E-2</c:v>
                </c:pt>
                <c:pt idx="829">
                  <c:v>2.4565845541913399E-2</c:v>
                </c:pt>
                <c:pt idx="830">
                  <c:v>2.4407705543322802E-2</c:v>
                </c:pt>
                <c:pt idx="831">
                  <c:v>2.4136976741387602E-2</c:v>
                </c:pt>
                <c:pt idx="832">
                  <c:v>2.3869685765509699E-2</c:v>
                </c:pt>
                <c:pt idx="833">
                  <c:v>2.36023947896307E-2</c:v>
                </c:pt>
                <c:pt idx="834">
                  <c:v>2.32792391403371E-2</c:v>
                </c:pt>
                <c:pt idx="835">
                  <c:v>2.3121099141746499E-2</c:v>
                </c:pt>
                <c:pt idx="836">
                  <c:v>2.2797084035939798E-2</c:v>
                </c:pt>
                <c:pt idx="837">
                  <c:v>2.25830793639334E-2</c:v>
                </c:pt>
                <c:pt idx="838">
                  <c:v>2.2259064258126699E-2</c:v>
                </c:pt>
                <c:pt idx="839">
                  <c:v>2.19393464348893E-2</c:v>
                </c:pt>
                <c:pt idx="840">
                  <c:v>2.16720554590102E-2</c:v>
                </c:pt>
                <c:pt idx="841">
                  <c:v>2.1510477634363399E-2</c:v>
                </c:pt>
                <c:pt idx="842">
                  <c:v>2.1187321985069899E-2</c:v>
                </c:pt>
                <c:pt idx="843">
                  <c:v>2.0972457856550299E-2</c:v>
                </c:pt>
                <c:pt idx="844">
                  <c:v>2.07051668806713E-2</c:v>
                </c:pt>
                <c:pt idx="845">
                  <c:v>2.0491162208666199E-2</c:v>
                </c:pt>
                <c:pt idx="846">
                  <c:v>2.0167147102858201E-2</c:v>
                </c:pt>
                <c:pt idx="847">
                  <c:v>1.9795002432262399E-2</c:v>
                </c:pt>
                <c:pt idx="848">
                  <c:v>1.9580138303742899E-2</c:v>
                </c:pt>
                <c:pt idx="849">
                  <c:v>1.9418560479096202E-2</c:v>
                </c:pt>
                <c:pt idx="850">
                  <c:v>1.9095404829802501E-2</c:v>
                </c:pt>
                <c:pt idx="851">
                  <c:v>1.8775687006565199E-2</c:v>
                </c:pt>
                <c:pt idx="852">
                  <c:v>1.85608228780457E-2</c:v>
                </c:pt>
                <c:pt idx="853">
                  <c:v>1.8346818206039301E-2</c:v>
                </c:pt>
                <c:pt idx="854">
                  <c:v>1.8131954077519798E-2</c:v>
                </c:pt>
                <c:pt idx="855">
                  <c:v>1.7861225275584501E-2</c:v>
                </c:pt>
                <c:pt idx="856">
                  <c:v>1.73266433238277E-2</c:v>
                </c:pt>
                <c:pt idx="857">
                  <c:v>1.6950201370661399E-2</c:v>
                </c:pt>
                <c:pt idx="858">
                  <c:v>1.6683769851296701E-2</c:v>
                </c:pt>
                <c:pt idx="859">
                  <c:v>1.6468905722777202E-2</c:v>
                </c:pt>
                <c:pt idx="860">
                  <c:v>1.64121815928483E-2</c:v>
                </c:pt>
                <c:pt idx="861">
                  <c:v>1.6145750073483602E-2</c:v>
                </c:pt>
                <c:pt idx="862">
                  <c:v>1.6040036922252501E-2</c:v>
                </c:pt>
                <c:pt idx="863">
                  <c:v>1.55544439917978E-2</c:v>
                </c:pt>
                <c:pt idx="864">
                  <c:v>1.5234726168560401E-2</c:v>
                </c:pt>
                <c:pt idx="865">
                  <c:v>1.50731483439136E-2</c:v>
                </c:pt>
                <c:pt idx="866">
                  <c:v>1.4805857368034501E-2</c:v>
                </c:pt>
                <c:pt idx="867">
                  <c:v>1.4535128566100499E-2</c:v>
                </c:pt>
                <c:pt idx="868">
                  <c:v>1.43769885675099E-2</c:v>
                </c:pt>
                <c:pt idx="869">
                  <c:v>1.4052973461701999E-2</c:v>
                </c:pt>
                <c:pt idx="870">
                  <c:v>1.3677390965049999E-2</c:v>
                </c:pt>
                <c:pt idx="871">
                  <c:v>1.35716778138177E-2</c:v>
                </c:pt>
                <c:pt idx="872">
                  <c:v>1.3304386837939899E-2</c:v>
                </c:pt>
                <c:pt idx="873">
                  <c:v>1.29812311886464E-2</c:v>
                </c:pt>
                <c:pt idx="874">
                  <c:v>1.27139402127673E-2</c:v>
                </c:pt>
                <c:pt idx="875">
                  <c:v>1.2443211410833301E-2</c:v>
                </c:pt>
                <c:pt idx="876">
                  <c:v>1.2123493587595799E-2</c:v>
                </c:pt>
                <c:pt idx="877">
                  <c:v>1.18562026117167E-2</c:v>
                </c:pt>
                <c:pt idx="878">
                  <c:v>1.15321875059088E-2</c:v>
                </c:pt>
                <c:pt idx="879">
                  <c:v>1.1209031856615301E-2</c:v>
                </c:pt>
                <c:pt idx="880">
                  <c:v>1.0889314033377799E-2</c:v>
                </c:pt>
                <c:pt idx="881">
                  <c:v>1.06220230574999E-2</c:v>
                </c:pt>
                <c:pt idx="882">
                  <c:v>1.03512942555647E-2</c:v>
                </c:pt>
                <c:pt idx="883">
                  <c:v>1.0031576432327299E-2</c:v>
                </c:pt>
                <c:pt idx="884">
                  <c:v>9.7642854564494695E-3</c:v>
                </c:pt>
                <c:pt idx="885">
                  <c:v>9.5494213279300206E-3</c:v>
                </c:pt>
                <c:pt idx="886">
                  <c:v>9.2786925259947806E-3</c:v>
                </c:pt>
                <c:pt idx="887">
                  <c:v>8.9589747027573E-3</c:v>
                </c:pt>
                <c:pt idx="888">
                  <c:v>8.6349595969493799E-3</c:v>
                </c:pt>
                <c:pt idx="889">
                  <c:v>8.3685280775846992E-3</c:v>
                </c:pt>
                <c:pt idx="890">
                  <c:v>8.1536639490651392E-3</c:v>
                </c:pt>
                <c:pt idx="891">
                  <c:v>7.9396592770600901E-3</c:v>
                </c:pt>
                <c:pt idx="892">
                  <c:v>7.6156441712521604E-3</c:v>
                </c:pt>
                <c:pt idx="893">
                  <c:v>7.4016394992469899E-3</c:v>
                </c:pt>
                <c:pt idx="894">
                  <c:v>7.1343485233679197E-3</c:v>
                </c:pt>
                <c:pt idx="895">
                  <c:v>6.9719112422067502E-3</c:v>
                </c:pt>
                <c:pt idx="896">
                  <c:v>6.4906155943237299E-3</c:v>
                </c:pt>
                <c:pt idx="897">
                  <c:v>6.3290377696757502E-3</c:v>
                </c:pt>
                <c:pt idx="898">
                  <c:v>5.9525958165094197E-3</c:v>
                </c:pt>
                <c:pt idx="899">
                  <c:v>5.5804511459136598E-3</c:v>
                </c:pt>
                <c:pt idx="900">
                  <c:v>5.3621491913380401E-3</c:v>
                </c:pt>
                <c:pt idx="901">
                  <c:v>4.9332803908122003E-3</c:v>
                </c:pt>
                <c:pt idx="902">
                  <c:v>4.6135625675747197E-3</c:v>
                </c:pt>
                <c:pt idx="903">
                  <c:v>4.34627159169687E-3</c:v>
                </c:pt>
                <c:pt idx="904">
                  <c:v>4.0755427897616299E-3</c:v>
                </c:pt>
                <c:pt idx="905">
                  <c:v>3.8082518138838899E-3</c:v>
                </c:pt>
                <c:pt idx="906">
                  <c:v>3.4842367080758501E-3</c:v>
                </c:pt>
                <c:pt idx="907">
                  <c:v>3.2169457321968801E-3</c:v>
                </c:pt>
                <c:pt idx="908">
                  <c:v>2.95051421283332E-3</c:v>
                </c:pt>
                <c:pt idx="909">
                  <c:v>2.3592081311463202E-3</c:v>
                </c:pt>
                <c:pt idx="910">
                  <c:v>1.8779124832621901E-3</c:v>
                </c:pt>
                <c:pt idx="911">
                  <c:v>1.6630483547426199E-3</c:v>
                </c:pt>
                <c:pt idx="912">
                  <c:v>1.55389737745415E-3</c:v>
                </c:pt>
                <c:pt idx="913">
                  <c:v>1.23417955421801E-3</c:v>
                </c:pt>
                <c:pt idx="914">
                  <c:v>9.6345075228276801E-4</c:v>
                </c:pt>
                <c:pt idx="915">
                  <c:v>8.5859705756485805E-4</c:v>
                </c:pt>
                <c:pt idx="916">
                  <c:v>4.82155104398529E-4</c:v>
                </c:pt>
                <c:pt idx="917">
                  <c:v>0</c:v>
                </c:pt>
              </c:numCache>
            </c:numRef>
          </c:yVal>
          <c:smooth val="1"/>
          <c:extLst xmlns:c16r2="http://schemas.microsoft.com/office/drawing/2015/06/chart">
            <c:ext xmlns:c16="http://schemas.microsoft.com/office/drawing/2014/chart" uri="{C3380CC4-5D6E-409C-BE32-E72D297353CC}">
              <c16:uniqueId val="{00000002-B408-BA43-A6AA-5FB26DA354BB}"/>
            </c:ext>
          </c:extLst>
        </c:ser>
        <c:ser>
          <c:idx val="6"/>
          <c:order val="3"/>
          <c:tx>
            <c:v>15OH</c:v>
          </c:tx>
          <c:spPr>
            <a:ln w="19050" cap="rnd">
              <a:solidFill>
                <a:srgbClr val="FF0000"/>
              </a:solidFill>
              <a:round/>
            </a:ln>
            <a:effectLst/>
          </c:spPr>
          <c:marker>
            <c:symbol val="none"/>
          </c:marker>
          <c:xVal>
            <c:numRef>
              <c:f>Coke!$AL$6:$AL$923</c:f>
              <c:numCache>
                <c:formatCode>General</c:formatCode>
                <c:ptCount val="918"/>
                <c:pt idx="0">
                  <c:v>303.86500000000001</c:v>
                </c:pt>
                <c:pt idx="1">
                  <c:v>304.49499999999978</c:v>
                </c:pt>
                <c:pt idx="2">
                  <c:v>305.166</c:v>
                </c:pt>
                <c:pt idx="3">
                  <c:v>305.85699999999991</c:v>
                </c:pt>
                <c:pt idx="4">
                  <c:v>306.55399999999992</c:v>
                </c:pt>
                <c:pt idx="5">
                  <c:v>307.26299999999992</c:v>
                </c:pt>
                <c:pt idx="6">
                  <c:v>307.96899999999982</c:v>
                </c:pt>
                <c:pt idx="7">
                  <c:v>308.67099999999999</c:v>
                </c:pt>
                <c:pt idx="8">
                  <c:v>309.37899999999979</c:v>
                </c:pt>
                <c:pt idx="9">
                  <c:v>310.08199999999982</c:v>
                </c:pt>
                <c:pt idx="10">
                  <c:v>310.79099999999983</c:v>
                </c:pt>
                <c:pt idx="11">
                  <c:v>311.49</c:v>
                </c:pt>
                <c:pt idx="12">
                  <c:v>312.18199999999979</c:v>
                </c:pt>
                <c:pt idx="13">
                  <c:v>312.875</c:v>
                </c:pt>
                <c:pt idx="14">
                  <c:v>313.57</c:v>
                </c:pt>
                <c:pt idx="15">
                  <c:v>314.26299999999992</c:v>
                </c:pt>
                <c:pt idx="16">
                  <c:v>314.95499999999993</c:v>
                </c:pt>
                <c:pt idx="17">
                  <c:v>315.64999999999998</c:v>
                </c:pt>
                <c:pt idx="18">
                  <c:v>316.34199999999993</c:v>
                </c:pt>
                <c:pt idx="19">
                  <c:v>317.03299999999979</c:v>
                </c:pt>
                <c:pt idx="20">
                  <c:v>317.72299999999979</c:v>
                </c:pt>
                <c:pt idx="21">
                  <c:v>318.4289999999998</c:v>
                </c:pt>
                <c:pt idx="22">
                  <c:v>319.14</c:v>
                </c:pt>
                <c:pt idx="23">
                  <c:v>319.85300000000001</c:v>
                </c:pt>
                <c:pt idx="24">
                  <c:v>320.57399999999978</c:v>
                </c:pt>
                <c:pt idx="25">
                  <c:v>321.30399999999992</c:v>
                </c:pt>
                <c:pt idx="26">
                  <c:v>322.03499999999991</c:v>
                </c:pt>
                <c:pt idx="27">
                  <c:v>322.76399999999978</c:v>
                </c:pt>
                <c:pt idx="28">
                  <c:v>323.49099999999981</c:v>
                </c:pt>
                <c:pt idx="29">
                  <c:v>324.20999999999992</c:v>
                </c:pt>
                <c:pt idx="30">
                  <c:v>324.92499999999978</c:v>
                </c:pt>
                <c:pt idx="31">
                  <c:v>325.64299999999997</c:v>
                </c:pt>
                <c:pt idx="32">
                  <c:v>326.36899999999991</c:v>
                </c:pt>
                <c:pt idx="33">
                  <c:v>327.101</c:v>
                </c:pt>
                <c:pt idx="34">
                  <c:v>327.83499999999992</c:v>
                </c:pt>
                <c:pt idx="35">
                  <c:v>328.572</c:v>
                </c:pt>
                <c:pt idx="36">
                  <c:v>329.30699999999979</c:v>
                </c:pt>
                <c:pt idx="37">
                  <c:v>330.048</c:v>
                </c:pt>
                <c:pt idx="38">
                  <c:v>330.78799999999978</c:v>
                </c:pt>
                <c:pt idx="39">
                  <c:v>331.529</c:v>
                </c:pt>
                <c:pt idx="40">
                  <c:v>332.26299999999992</c:v>
                </c:pt>
                <c:pt idx="41">
                  <c:v>332.9869999999998</c:v>
                </c:pt>
                <c:pt idx="42">
                  <c:v>333.70899999999978</c:v>
                </c:pt>
                <c:pt idx="43">
                  <c:v>334.44299999999993</c:v>
                </c:pt>
                <c:pt idx="44">
                  <c:v>335.173</c:v>
                </c:pt>
                <c:pt idx="45">
                  <c:v>335.90599999999978</c:v>
                </c:pt>
                <c:pt idx="46">
                  <c:v>336.63899999999978</c:v>
                </c:pt>
                <c:pt idx="47">
                  <c:v>337.37399999999991</c:v>
                </c:pt>
                <c:pt idx="48">
                  <c:v>338.11099999999999</c:v>
                </c:pt>
                <c:pt idx="49">
                  <c:v>338.846</c:v>
                </c:pt>
                <c:pt idx="50">
                  <c:v>339.58</c:v>
                </c:pt>
                <c:pt idx="51">
                  <c:v>340.31200000000001</c:v>
                </c:pt>
                <c:pt idx="52">
                  <c:v>341.05399999999992</c:v>
                </c:pt>
                <c:pt idx="53">
                  <c:v>341.80199999999991</c:v>
                </c:pt>
                <c:pt idx="54">
                  <c:v>342.54599999999999</c:v>
                </c:pt>
                <c:pt idx="55">
                  <c:v>343.28800000000001</c:v>
                </c:pt>
                <c:pt idx="56">
                  <c:v>344.02699999999982</c:v>
                </c:pt>
                <c:pt idx="57">
                  <c:v>344.77099999999979</c:v>
                </c:pt>
                <c:pt idx="58">
                  <c:v>345.51799999999992</c:v>
                </c:pt>
                <c:pt idx="59">
                  <c:v>346.26199999999977</c:v>
                </c:pt>
                <c:pt idx="60">
                  <c:v>347.00399999999979</c:v>
                </c:pt>
                <c:pt idx="61">
                  <c:v>347.74199999999979</c:v>
                </c:pt>
                <c:pt idx="62">
                  <c:v>348.48399999999981</c:v>
                </c:pt>
                <c:pt idx="63">
                  <c:v>349.22599999999977</c:v>
                </c:pt>
                <c:pt idx="64">
                  <c:v>349.96799999999979</c:v>
                </c:pt>
                <c:pt idx="65">
                  <c:v>350.70799999999991</c:v>
                </c:pt>
                <c:pt idx="66">
                  <c:v>351.45</c:v>
                </c:pt>
                <c:pt idx="67">
                  <c:v>352.19099999999992</c:v>
                </c:pt>
                <c:pt idx="68">
                  <c:v>352.93899999999979</c:v>
                </c:pt>
                <c:pt idx="69">
                  <c:v>353.69499999999999</c:v>
                </c:pt>
                <c:pt idx="70">
                  <c:v>354.44399999999979</c:v>
                </c:pt>
                <c:pt idx="71">
                  <c:v>355.18599999999992</c:v>
                </c:pt>
                <c:pt idx="72">
                  <c:v>355.92999999999978</c:v>
                </c:pt>
                <c:pt idx="73">
                  <c:v>356.67099999999999</c:v>
                </c:pt>
                <c:pt idx="74">
                  <c:v>357.41199999999981</c:v>
                </c:pt>
                <c:pt idx="75">
                  <c:v>358.15699999999993</c:v>
                </c:pt>
                <c:pt idx="76">
                  <c:v>358.90199999999982</c:v>
                </c:pt>
                <c:pt idx="77">
                  <c:v>359.64299999999997</c:v>
                </c:pt>
                <c:pt idx="78">
                  <c:v>360.38399999999979</c:v>
                </c:pt>
                <c:pt idx="79">
                  <c:v>361.12799999999999</c:v>
                </c:pt>
                <c:pt idx="80">
                  <c:v>361.87</c:v>
                </c:pt>
                <c:pt idx="81">
                  <c:v>362.60799999999989</c:v>
                </c:pt>
                <c:pt idx="82">
                  <c:v>363.33799999999991</c:v>
                </c:pt>
                <c:pt idx="83">
                  <c:v>364.06200000000001</c:v>
                </c:pt>
                <c:pt idx="84">
                  <c:v>364.78099999999978</c:v>
                </c:pt>
                <c:pt idx="85">
                  <c:v>365.505</c:v>
                </c:pt>
                <c:pt idx="86">
                  <c:v>366.22799999999978</c:v>
                </c:pt>
                <c:pt idx="87">
                  <c:v>366.94799999999992</c:v>
                </c:pt>
                <c:pt idx="88">
                  <c:v>367.66800000000001</c:v>
                </c:pt>
                <c:pt idx="89">
                  <c:v>368.392</c:v>
                </c:pt>
                <c:pt idx="90">
                  <c:v>369.12899999999979</c:v>
                </c:pt>
                <c:pt idx="91">
                  <c:v>369.86299999999989</c:v>
                </c:pt>
                <c:pt idx="92">
                  <c:v>370.58499999999992</c:v>
                </c:pt>
                <c:pt idx="93">
                  <c:v>371.30399999999992</c:v>
                </c:pt>
                <c:pt idx="94">
                  <c:v>372.02699999999982</c:v>
                </c:pt>
                <c:pt idx="95">
                  <c:v>372.74799999999999</c:v>
                </c:pt>
                <c:pt idx="96">
                  <c:v>373.46999999999991</c:v>
                </c:pt>
                <c:pt idx="97">
                  <c:v>374.2</c:v>
                </c:pt>
                <c:pt idx="98">
                  <c:v>374.9289999999998</c:v>
                </c:pt>
                <c:pt idx="99">
                  <c:v>375.65499999999997</c:v>
                </c:pt>
                <c:pt idx="100">
                  <c:v>376.38</c:v>
                </c:pt>
                <c:pt idx="101">
                  <c:v>377.09899999999982</c:v>
                </c:pt>
                <c:pt idx="102">
                  <c:v>377.81899999999979</c:v>
                </c:pt>
                <c:pt idx="103">
                  <c:v>378.53399999999982</c:v>
                </c:pt>
                <c:pt idx="104">
                  <c:v>379.24199999999979</c:v>
                </c:pt>
                <c:pt idx="105">
                  <c:v>379.95299999999992</c:v>
                </c:pt>
                <c:pt idx="106">
                  <c:v>380.67599999999999</c:v>
                </c:pt>
                <c:pt idx="107">
                  <c:v>381.38900000000001</c:v>
                </c:pt>
                <c:pt idx="108">
                  <c:v>382.09899999999982</c:v>
                </c:pt>
                <c:pt idx="109">
                  <c:v>382.80799999999999</c:v>
                </c:pt>
                <c:pt idx="110">
                  <c:v>383.51</c:v>
                </c:pt>
                <c:pt idx="111">
                  <c:v>384.21399999999983</c:v>
                </c:pt>
                <c:pt idx="112">
                  <c:v>384.93799999999982</c:v>
                </c:pt>
                <c:pt idx="113">
                  <c:v>385.72899999999981</c:v>
                </c:pt>
                <c:pt idx="114">
                  <c:v>386.57</c:v>
                </c:pt>
                <c:pt idx="115">
                  <c:v>387.42799999999983</c:v>
                </c:pt>
                <c:pt idx="116">
                  <c:v>388.29999999999978</c:v>
                </c:pt>
                <c:pt idx="117">
                  <c:v>389.18099999999993</c:v>
                </c:pt>
                <c:pt idx="118">
                  <c:v>390.07</c:v>
                </c:pt>
                <c:pt idx="119">
                  <c:v>390.96699999999981</c:v>
                </c:pt>
                <c:pt idx="120">
                  <c:v>391.86500000000001</c:v>
                </c:pt>
                <c:pt idx="121">
                  <c:v>392.76</c:v>
                </c:pt>
                <c:pt idx="122">
                  <c:v>393.65</c:v>
                </c:pt>
                <c:pt idx="123">
                  <c:v>394.54199999999992</c:v>
                </c:pt>
                <c:pt idx="124">
                  <c:v>395.43299999999982</c:v>
                </c:pt>
                <c:pt idx="125">
                  <c:v>396.32499999999999</c:v>
                </c:pt>
                <c:pt idx="126">
                  <c:v>397.21899999999982</c:v>
                </c:pt>
                <c:pt idx="127">
                  <c:v>398.10599999999999</c:v>
                </c:pt>
                <c:pt idx="128">
                  <c:v>398.98899999999981</c:v>
                </c:pt>
                <c:pt idx="129">
                  <c:v>399.86399999999992</c:v>
                </c:pt>
                <c:pt idx="130">
                  <c:v>400.7369999999998</c:v>
                </c:pt>
                <c:pt idx="131">
                  <c:v>401.61500000000001</c:v>
                </c:pt>
                <c:pt idx="132">
                  <c:v>402.48899999999981</c:v>
                </c:pt>
                <c:pt idx="133">
                  <c:v>403.35500000000002</c:v>
                </c:pt>
                <c:pt idx="134">
                  <c:v>404.22199999999981</c:v>
                </c:pt>
                <c:pt idx="135">
                  <c:v>405.09499999999991</c:v>
                </c:pt>
                <c:pt idx="136">
                  <c:v>405.98099999999982</c:v>
                </c:pt>
                <c:pt idx="137">
                  <c:v>406.86699999999979</c:v>
                </c:pt>
                <c:pt idx="138">
                  <c:v>407.75299999999999</c:v>
                </c:pt>
                <c:pt idx="139">
                  <c:v>408.63299999999992</c:v>
                </c:pt>
                <c:pt idx="140">
                  <c:v>409.505</c:v>
                </c:pt>
                <c:pt idx="141">
                  <c:v>410.37399999999991</c:v>
                </c:pt>
                <c:pt idx="142">
                  <c:v>411.23799999999977</c:v>
                </c:pt>
                <c:pt idx="143">
                  <c:v>412.10500000000002</c:v>
                </c:pt>
                <c:pt idx="144">
                  <c:v>412.97799999999978</c:v>
                </c:pt>
                <c:pt idx="145">
                  <c:v>413.85</c:v>
                </c:pt>
                <c:pt idx="146">
                  <c:v>414.72799999999978</c:v>
                </c:pt>
                <c:pt idx="147">
                  <c:v>415.60799999999989</c:v>
                </c:pt>
                <c:pt idx="148">
                  <c:v>416.4869999999998</c:v>
                </c:pt>
                <c:pt idx="149">
                  <c:v>417.36099999999999</c:v>
                </c:pt>
                <c:pt idx="150">
                  <c:v>418.23</c:v>
                </c:pt>
                <c:pt idx="151">
                  <c:v>419.101</c:v>
                </c:pt>
                <c:pt idx="152">
                  <c:v>419.97799999999978</c:v>
                </c:pt>
                <c:pt idx="153">
                  <c:v>420.85399999999993</c:v>
                </c:pt>
                <c:pt idx="154">
                  <c:v>421.72599999999977</c:v>
                </c:pt>
                <c:pt idx="155">
                  <c:v>422.59499999999991</c:v>
                </c:pt>
                <c:pt idx="156">
                  <c:v>423.46</c:v>
                </c:pt>
                <c:pt idx="157">
                  <c:v>424.32399999999978</c:v>
                </c:pt>
                <c:pt idx="158">
                  <c:v>425.18700000000001</c:v>
                </c:pt>
                <c:pt idx="159">
                  <c:v>426.04699999999991</c:v>
                </c:pt>
                <c:pt idx="160">
                  <c:v>426.90599999999978</c:v>
                </c:pt>
                <c:pt idx="161">
                  <c:v>427.76799999999992</c:v>
                </c:pt>
                <c:pt idx="162">
                  <c:v>428.63900000000001</c:v>
                </c:pt>
                <c:pt idx="163">
                  <c:v>429.50699999999978</c:v>
                </c:pt>
                <c:pt idx="164">
                  <c:v>430.38</c:v>
                </c:pt>
                <c:pt idx="165">
                  <c:v>431.24899999999991</c:v>
                </c:pt>
                <c:pt idx="166">
                  <c:v>432.11099999999999</c:v>
                </c:pt>
                <c:pt idx="167">
                  <c:v>432.97199999999981</c:v>
                </c:pt>
                <c:pt idx="168">
                  <c:v>433.83199999999982</c:v>
                </c:pt>
                <c:pt idx="169">
                  <c:v>434.69399999999979</c:v>
                </c:pt>
                <c:pt idx="170">
                  <c:v>435.55399999999992</c:v>
                </c:pt>
                <c:pt idx="171">
                  <c:v>436.41300000000001</c:v>
                </c:pt>
                <c:pt idx="172">
                  <c:v>437.27</c:v>
                </c:pt>
                <c:pt idx="173">
                  <c:v>438.13400000000001</c:v>
                </c:pt>
                <c:pt idx="174">
                  <c:v>439.00900000000001</c:v>
                </c:pt>
                <c:pt idx="175">
                  <c:v>439.88900000000001</c:v>
                </c:pt>
                <c:pt idx="176">
                  <c:v>440.76900000000001</c:v>
                </c:pt>
                <c:pt idx="177">
                  <c:v>441.65199999999999</c:v>
                </c:pt>
                <c:pt idx="178">
                  <c:v>442.53399999999982</c:v>
                </c:pt>
                <c:pt idx="179">
                  <c:v>443.41899999999981</c:v>
                </c:pt>
                <c:pt idx="180">
                  <c:v>444.29899999999981</c:v>
                </c:pt>
                <c:pt idx="181">
                  <c:v>445.17500000000001</c:v>
                </c:pt>
                <c:pt idx="182">
                  <c:v>446.04500000000002</c:v>
                </c:pt>
                <c:pt idx="183">
                  <c:v>446.91300000000001</c:v>
                </c:pt>
                <c:pt idx="184">
                  <c:v>447.78499999999991</c:v>
                </c:pt>
                <c:pt idx="185">
                  <c:v>448.65300000000002</c:v>
                </c:pt>
                <c:pt idx="186">
                  <c:v>449.52099999999979</c:v>
                </c:pt>
                <c:pt idx="187">
                  <c:v>450.39</c:v>
                </c:pt>
                <c:pt idx="188">
                  <c:v>451.26199999999977</c:v>
                </c:pt>
                <c:pt idx="189">
                  <c:v>452.12799999999999</c:v>
                </c:pt>
                <c:pt idx="190">
                  <c:v>452.9869999999998</c:v>
                </c:pt>
                <c:pt idx="191">
                  <c:v>453.83799999999991</c:v>
                </c:pt>
                <c:pt idx="192">
                  <c:v>454.69099999999992</c:v>
                </c:pt>
                <c:pt idx="193">
                  <c:v>455.53999999999979</c:v>
                </c:pt>
                <c:pt idx="194">
                  <c:v>456.39299999999992</c:v>
                </c:pt>
                <c:pt idx="195">
                  <c:v>457.24199999999979</c:v>
                </c:pt>
                <c:pt idx="196">
                  <c:v>458.09699999999981</c:v>
                </c:pt>
                <c:pt idx="197">
                  <c:v>458.95299999999992</c:v>
                </c:pt>
                <c:pt idx="198">
                  <c:v>459.803</c:v>
                </c:pt>
                <c:pt idx="199">
                  <c:v>460.64800000000002</c:v>
                </c:pt>
                <c:pt idx="200">
                  <c:v>461.49099999999981</c:v>
                </c:pt>
                <c:pt idx="201">
                  <c:v>462.32899999999978</c:v>
                </c:pt>
                <c:pt idx="202">
                  <c:v>463.16500000000002</c:v>
                </c:pt>
                <c:pt idx="203">
                  <c:v>464.00400000000002</c:v>
                </c:pt>
                <c:pt idx="204">
                  <c:v>464.851</c:v>
                </c:pt>
                <c:pt idx="205">
                  <c:v>465.71</c:v>
                </c:pt>
                <c:pt idx="206">
                  <c:v>466.56999999999988</c:v>
                </c:pt>
                <c:pt idx="207">
                  <c:v>467.43099999999981</c:v>
                </c:pt>
                <c:pt idx="208">
                  <c:v>468.28899999999982</c:v>
                </c:pt>
                <c:pt idx="209">
                  <c:v>469.14699999999999</c:v>
                </c:pt>
                <c:pt idx="210">
                  <c:v>469.9939999999998</c:v>
                </c:pt>
                <c:pt idx="211">
                  <c:v>470.83</c:v>
                </c:pt>
                <c:pt idx="212">
                  <c:v>471.66500000000002</c:v>
                </c:pt>
                <c:pt idx="213">
                  <c:v>472.49799999999982</c:v>
                </c:pt>
                <c:pt idx="214">
                  <c:v>473.33100000000002</c:v>
                </c:pt>
                <c:pt idx="215">
                  <c:v>474.16500000000002</c:v>
                </c:pt>
                <c:pt idx="216">
                  <c:v>475.00099999999992</c:v>
                </c:pt>
                <c:pt idx="217">
                  <c:v>475.83899999999983</c:v>
                </c:pt>
                <c:pt idx="218">
                  <c:v>476.673</c:v>
                </c:pt>
                <c:pt idx="219">
                  <c:v>477.51</c:v>
                </c:pt>
                <c:pt idx="220">
                  <c:v>478.34500000000003</c:v>
                </c:pt>
                <c:pt idx="221">
                  <c:v>479.18399999999991</c:v>
                </c:pt>
                <c:pt idx="222">
                  <c:v>480.02299999999991</c:v>
                </c:pt>
                <c:pt idx="223">
                  <c:v>480.86500000000001</c:v>
                </c:pt>
                <c:pt idx="224">
                  <c:v>481.71299999999991</c:v>
                </c:pt>
                <c:pt idx="225">
                  <c:v>482.56799999999993</c:v>
                </c:pt>
                <c:pt idx="226">
                  <c:v>483.42599999999982</c:v>
                </c:pt>
                <c:pt idx="227">
                  <c:v>484.28699999999981</c:v>
                </c:pt>
                <c:pt idx="228">
                  <c:v>485.14800000000002</c:v>
                </c:pt>
                <c:pt idx="229">
                  <c:v>485.99799999999982</c:v>
                </c:pt>
                <c:pt idx="230">
                  <c:v>486.86099999999999</c:v>
                </c:pt>
                <c:pt idx="231">
                  <c:v>487.71299999999991</c:v>
                </c:pt>
                <c:pt idx="232">
                  <c:v>488.56099999999992</c:v>
                </c:pt>
                <c:pt idx="233">
                  <c:v>489.40199999999982</c:v>
                </c:pt>
                <c:pt idx="234">
                  <c:v>490.23299999999978</c:v>
                </c:pt>
                <c:pt idx="235">
                  <c:v>491.05700000000002</c:v>
                </c:pt>
                <c:pt idx="236">
                  <c:v>491.88</c:v>
                </c:pt>
                <c:pt idx="237">
                  <c:v>492.70299999999992</c:v>
                </c:pt>
                <c:pt idx="238">
                  <c:v>493.52699999999982</c:v>
                </c:pt>
                <c:pt idx="239">
                  <c:v>494.34800000000001</c:v>
                </c:pt>
                <c:pt idx="240">
                  <c:v>495.17399999999992</c:v>
                </c:pt>
                <c:pt idx="241">
                  <c:v>496</c:v>
                </c:pt>
                <c:pt idx="242">
                  <c:v>496.81999999999988</c:v>
                </c:pt>
                <c:pt idx="243">
                  <c:v>497.64600000000002</c:v>
                </c:pt>
                <c:pt idx="244">
                  <c:v>498.48</c:v>
                </c:pt>
                <c:pt idx="245">
                  <c:v>499.31700000000001</c:v>
                </c:pt>
                <c:pt idx="246">
                  <c:v>500.15100000000001</c:v>
                </c:pt>
                <c:pt idx="247">
                  <c:v>500.9869999999998</c:v>
                </c:pt>
                <c:pt idx="248">
                  <c:v>501.82599999999991</c:v>
                </c:pt>
                <c:pt idx="249">
                  <c:v>502.66399999999999</c:v>
                </c:pt>
                <c:pt idx="250">
                  <c:v>503.49799999999982</c:v>
                </c:pt>
                <c:pt idx="251">
                  <c:v>504.33299999999991</c:v>
                </c:pt>
                <c:pt idx="252">
                  <c:v>505.16399999999999</c:v>
                </c:pt>
                <c:pt idx="253">
                  <c:v>505.99699999999967</c:v>
                </c:pt>
                <c:pt idx="254">
                  <c:v>506.83199999999982</c:v>
                </c:pt>
                <c:pt idx="255">
                  <c:v>507.66199999999992</c:v>
                </c:pt>
                <c:pt idx="256">
                  <c:v>508.49599999999981</c:v>
                </c:pt>
                <c:pt idx="257">
                  <c:v>509.32799999999992</c:v>
                </c:pt>
                <c:pt idx="258">
                  <c:v>510.16399999999999</c:v>
                </c:pt>
                <c:pt idx="259">
                  <c:v>511.00400000000002</c:v>
                </c:pt>
                <c:pt idx="260">
                  <c:v>511.84399999999988</c:v>
                </c:pt>
                <c:pt idx="261">
                  <c:v>512.68200000000002</c:v>
                </c:pt>
                <c:pt idx="262">
                  <c:v>513.51599999999996</c:v>
                </c:pt>
                <c:pt idx="263">
                  <c:v>514.35499999999979</c:v>
                </c:pt>
                <c:pt idx="264">
                  <c:v>515.19600000000003</c:v>
                </c:pt>
                <c:pt idx="265">
                  <c:v>516.03699999999981</c:v>
                </c:pt>
                <c:pt idx="266">
                  <c:v>516.87599999999998</c:v>
                </c:pt>
                <c:pt idx="267">
                  <c:v>517.72</c:v>
                </c:pt>
                <c:pt idx="268">
                  <c:v>518.55999999999972</c:v>
                </c:pt>
                <c:pt idx="269">
                  <c:v>519.40199999999982</c:v>
                </c:pt>
                <c:pt idx="270">
                  <c:v>520.24800000000005</c:v>
                </c:pt>
                <c:pt idx="271">
                  <c:v>521.08900000000006</c:v>
                </c:pt>
                <c:pt idx="272">
                  <c:v>521.92699999999968</c:v>
                </c:pt>
                <c:pt idx="273">
                  <c:v>522.77200000000005</c:v>
                </c:pt>
                <c:pt idx="274">
                  <c:v>523.61299999999972</c:v>
                </c:pt>
                <c:pt idx="275">
                  <c:v>524.45199999999977</c:v>
                </c:pt>
                <c:pt idx="276">
                  <c:v>525.298</c:v>
                </c:pt>
                <c:pt idx="277">
                  <c:v>526.13799999999969</c:v>
                </c:pt>
                <c:pt idx="278">
                  <c:v>526.97699999999998</c:v>
                </c:pt>
                <c:pt idx="279">
                  <c:v>527.82499999999982</c:v>
                </c:pt>
                <c:pt idx="280">
                  <c:v>528.678</c:v>
                </c:pt>
                <c:pt idx="281">
                  <c:v>529.53399999999999</c:v>
                </c:pt>
                <c:pt idx="282">
                  <c:v>530.3889999999999</c:v>
                </c:pt>
                <c:pt idx="283">
                  <c:v>531.23699999999997</c:v>
                </c:pt>
                <c:pt idx="284">
                  <c:v>532.08199999999999</c:v>
                </c:pt>
                <c:pt idx="285">
                  <c:v>532.92999999999972</c:v>
                </c:pt>
                <c:pt idx="286">
                  <c:v>533.77499999999998</c:v>
                </c:pt>
                <c:pt idx="287">
                  <c:v>534.625</c:v>
                </c:pt>
                <c:pt idx="288">
                  <c:v>535.4849999999999</c:v>
                </c:pt>
                <c:pt idx="289">
                  <c:v>536.34099999999967</c:v>
                </c:pt>
                <c:pt idx="290">
                  <c:v>537.19299999999998</c:v>
                </c:pt>
                <c:pt idx="291">
                  <c:v>538.04399999999998</c:v>
                </c:pt>
                <c:pt idx="292">
                  <c:v>538.89699999999971</c:v>
                </c:pt>
                <c:pt idx="293">
                  <c:v>539.75199999999973</c:v>
                </c:pt>
                <c:pt idx="294">
                  <c:v>540.60400000000004</c:v>
                </c:pt>
                <c:pt idx="295">
                  <c:v>541.44799999999975</c:v>
                </c:pt>
                <c:pt idx="296">
                  <c:v>542.28700000000003</c:v>
                </c:pt>
                <c:pt idx="297">
                  <c:v>543.12199999999996</c:v>
                </c:pt>
                <c:pt idx="298">
                  <c:v>543.95699999999977</c:v>
                </c:pt>
                <c:pt idx="299">
                  <c:v>544.79600000000005</c:v>
                </c:pt>
                <c:pt idx="300">
                  <c:v>545.63400000000001</c:v>
                </c:pt>
                <c:pt idx="301">
                  <c:v>546.47</c:v>
                </c:pt>
                <c:pt idx="302">
                  <c:v>547.31099999999969</c:v>
                </c:pt>
                <c:pt idx="303">
                  <c:v>548.154</c:v>
                </c:pt>
                <c:pt idx="304">
                  <c:v>548.99299999999971</c:v>
                </c:pt>
                <c:pt idx="305">
                  <c:v>549.83199999999977</c:v>
                </c:pt>
                <c:pt idx="306">
                  <c:v>550.66899999999998</c:v>
                </c:pt>
                <c:pt idx="307">
                  <c:v>551.50599999999997</c:v>
                </c:pt>
                <c:pt idx="308">
                  <c:v>552.3449999999998</c:v>
                </c:pt>
                <c:pt idx="309">
                  <c:v>553.18200000000002</c:v>
                </c:pt>
                <c:pt idx="310">
                  <c:v>554.01499999999999</c:v>
                </c:pt>
                <c:pt idx="311">
                  <c:v>554.84799999999962</c:v>
                </c:pt>
                <c:pt idx="312">
                  <c:v>555.67899999999997</c:v>
                </c:pt>
                <c:pt idx="313">
                  <c:v>556.50900000000001</c:v>
                </c:pt>
                <c:pt idx="314">
                  <c:v>557.33899999999971</c:v>
                </c:pt>
                <c:pt idx="315">
                  <c:v>558.16599999999971</c:v>
                </c:pt>
                <c:pt idx="316">
                  <c:v>558.99</c:v>
                </c:pt>
                <c:pt idx="317">
                  <c:v>559.81899999999996</c:v>
                </c:pt>
                <c:pt idx="318">
                  <c:v>560.66</c:v>
                </c:pt>
                <c:pt idx="319">
                  <c:v>561.50400000000002</c:v>
                </c:pt>
                <c:pt idx="320">
                  <c:v>562.34999999999968</c:v>
                </c:pt>
                <c:pt idx="321">
                  <c:v>563.20000000000005</c:v>
                </c:pt>
                <c:pt idx="322">
                  <c:v>564.04899999999998</c:v>
                </c:pt>
                <c:pt idx="323">
                  <c:v>564.89099999999996</c:v>
                </c:pt>
                <c:pt idx="324">
                  <c:v>565.72900000000004</c:v>
                </c:pt>
                <c:pt idx="325">
                  <c:v>566.57100000000003</c:v>
                </c:pt>
                <c:pt idx="326">
                  <c:v>567.41499999999996</c:v>
                </c:pt>
                <c:pt idx="327">
                  <c:v>568.26299999999969</c:v>
                </c:pt>
                <c:pt idx="328">
                  <c:v>569.10799999999972</c:v>
                </c:pt>
                <c:pt idx="329">
                  <c:v>569.95799999999974</c:v>
                </c:pt>
                <c:pt idx="330">
                  <c:v>570.81299999999976</c:v>
                </c:pt>
                <c:pt idx="331">
                  <c:v>571.67200000000003</c:v>
                </c:pt>
                <c:pt idx="332">
                  <c:v>572.53</c:v>
                </c:pt>
                <c:pt idx="333">
                  <c:v>573.38</c:v>
                </c:pt>
                <c:pt idx="334">
                  <c:v>574.22699999999998</c:v>
                </c:pt>
                <c:pt idx="335">
                  <c:v>575.077</c:v>
                </c:pt>
                <c:pt idx="336">
                  <c:v>575.93899999999996</c:v>
                </c:pt>
                <c:pt idx="337">
                  <c:v>576.80599999999981</c:v>
                </c:pt>
                <c:pt idx="338">
                  <c:v>577.66300000000001</c:v>
                </c:pt>
                <c:pt idx="339">
                  <c:v>578.51199999999972</c:v>
                </c:pt>
                <c:pt idx="340">
                  <c:v>579.3589999999997</c:v>
                </c:pt>
                <c:pt idx="341">
                  <c:v>580.20399999999995</c:v>
                </c:pt>
                <c:pt idx="342">
                  <c:v>581.05499999999972</c:v>
                </c:pt>
                <c:pt idx="343">
                  <c:v>581.90899999999999</c:v>
                </c:pt>
                <c:pt idx="344">
                  <c:v>582.76199999999972</c:v>
                </c:pt>
                <c:pt idx="345">
                  <c:v>583.61699999999996</c:v>
                </c:pt>
                <c:pt idx="346">
                  <c:v>584.47799999999972</c:v>
                </c:pt>
                <c:pt idx="347">
                  <c:v>585.33899999999971</c:v>
                </c:pt>
                <c:pt idx="348">
                  <c:v>586.20600000000002</c:v>
                </c:pt>
                <c:pt idx="349">
                  <c:v>587.06699999999978</c:v>
                </c:pt>
                <c:pt idx="350">
                  <c:v>587.92099999999982</c:v>
                </c:pt>
                <c:pt idx="351">
                  <c:v>588.76800000000003</c:v>
                </c:pt>
                <c:pt idx="352">
                  <c:v>589.61400000000003</c:v>
                </c:pt>
                <c:pt idx="353">
                  <c:v>590.46299999999974</c:v>
                </c:pt>
                <c:pt idx="354">
                  <c:v>591.31399999999996</c:v>
                </c:pt>
                <c:pt idx="355">
                  <c:v>592.17100000000005</c:v>
                </c:pt>
                <c:pt idx="356">
                  <c:v>593.03</c:v>
                </c:pt>
                <c:pt idx="357">
                  <c:v>593.88699999999972</c:v>
                </c:pt>
                <c:pt idx="358">
                  <c:v>594.74199999999996</c:v>
                </c:pt>
                <c:pt idx="359">
                  <c:v>595.59500000000003</c:v>
                </c:pt>
                <c:pt idx="360">
                  <c:v>596.45399999999972</c:v>
                </c:pt>
                <c:pt idx="361">
                  <c:v>597.30699999999979</c:v>
                </c:pt>
                <c:pt idx="362">
                  <c:v>598.15799999999967</c:v>
                </c:pt>
                <c:pt idx="363">
                  <c:v>599.01199999999972</c:v>
                </c:pt>
                <c:pt idx="364">
                  <c:v>599.86300000000006</c:v>
                </c:pt>
                <c:pt idx="365">
                  <c:v>600.71799999999996</c:v>
                </c:pt>
                <c:pt idx="366">
                  <c:v>601.56799999999976</c:v>
                </c:pt>
                <c:pt idx="367">
                  <c:v>602.41199999999981</c:v>
                </c:pt>
                <c:pt idx="368">
                  <c:v>603.2529999999997</c:v>
                </c:pt>
                <c:pt idx="369">
                  <c:v>604.08900000000006</c:v>
                </c:pt>
                <c:pt idx="370">
                  <c:v>604.928</c:v>
                </c:pt>
                <c:pt idx="371">
                  <c:v>605.78300000000002</c:v>
                </c:pt>
                <c:pt idx="372">
                  <c:v>606.63699999999972</c:v>
                </c:pt>
                <c:pt idx="373">
                  <c:v>607.49099999999999</c:v>
                </c:pt>
                <c:pt idx="374">
                  <c:v>608.3449999999998</c:v>
                </c:pt>
                <c:pt idx="375">
                  <c:v>609.20699999999999</c:v>
                </c:pt>
                <c:pt idx="376">
                  <c:v>610.07100000000003</c:v>
                </c:pt>
                <c:pt idx="377">
                  <c:v>610.93599999999969</c:v>
                </c:pt>
                <c:pt idx="378">
                  <c:v>611.79899999999998</c:v>
                </c:pt>
                <c:pt idx="379">
                  <c:v>612.6569999999997</c:v>
                </c:pt>
                <c:pt idx="380">
                  <c:v>613.51599999999996</c:v>
                </c:pt>
                <c:pt idx="381">
                  <c:v>614.37400000000002</c:v>
                </c:pt>
                <c:pt idx="382">
                  <c:v>615.23599999999999</c:v>
                </c:pt>
                <c:pt idx="383">
                  <c:v>616.09400000000005</c:v>
                </c:pt>
                <c:pt idx="384">
                  <c:v>616.94799999999975</c:v>
                </c:pt>
                <c:pt idx="385">
                  <c:v>617.798</c:v>
                </c:pt>
                <c:pt idx="386">
                  <c:v>618.65</c:v>
                </c:pt>
                <c:pt idx="387">
                  <c:v>619.505</c:v>
                </c:pt>
                <c:pt idx="388">
                  <c:v>620.36099999999976</c:v>
                </c:pt>
                <c:pt idx="389">
                  <c:v>621.21799999999996</c:v>
                </c:pt>
                <c:pt idx="390">
                  <c:v>622.077</c:v>
                </c:pt>
                <c:pt idx="391">
                  <c:v>622.92999999999972</c:v>
                </c:pt>
                <c:pt idx="392">
                  <c:v>623.79299999999989</c:v>
                </c:pt>
                <c:pt idx="393">
                  <c:v>624.6569999999997</c:v>
                </c:pt>
                <c:pt idx="394">
                  <c:v>625.529</c:v>
                </c:pt>
                <c:pt idx="395">
                  <c:v>626.39599999999996</c:v>
                </c:pt>
                <c:pt idx="396">
                  <c:v>627.25599999999997</c:v>
                </c:pt>
                <c:pt idx="397">
                  <c:v>628.11699999999996</c:v>
                </c:pt>
                <c:pt idx="398">
                  <c:v>628.98099999999999</c:v>
                </c:pt>
                <c:pt idx="399">
                  <c:v>629.84699999999975</c:v>
                </c:pt>
                <c:pt idx="400">
                  <c:v>630.71500000000003</c:v>
                </c:pt>
                <c:pt idx="401">
                  <c:v>631.572</c:v>
                </c:pt>
                <c:pt idx="402">
                  <c:v>632.42499999999973</c:v>
                </c:pt>
                <c:pt idx="403">
                  <c:v>633.274</c:v>
                </c:pt>
                <c:pt idx="404">
                  <c:v>634.1279999999997</c:v>
                </c:pt>
                <c:pt idx="405">
                  <c:v>634.98800000000006</c:v>
                </c:pt>
                <c:pt idx="406">
                  <c:v>635.85199999999975</c:v>
                </c:pt>
                <c:pt idx="407">
                  <c:v>636.71799999999996</c:v>
                </c:pt>
                <c:pt idx="408">
                  <c:v>637.58600000000001</c:v>
                </c:pt>
                <c:pt idx="409">
                  <c:v>638.44999999999982</c:v>
                </c:pt>
                <c:pt idx="410">
                  <c:v>639.30999999999972</c:v>
                </c:pt>
                <c:pt idx="411">
                  <c:v>640.17399999999998</c:v>
                </c:pt>
                <c:pt idx="412">
                  <c:v>641.03600000000006</c:v>
                </c:pt>
                <c:pt idx="413">
                  <c:v>641.89300000000003</c:v>
                </c:pt>
                <c:pt idx="414">
                  <c:v>642.74800000000005</c:v>
                </c:pt>
                <c:pt idx="415">
                  <c:v>643.60199999999998</c:v>
                </c:pt>
                <c:pt idx="416">
                  <c:v>644.45299999999975</c:v>
                </c:pt>
                <c:pt idx="417">
                  <c:v>645.3009999999997</c:v>
                </c:pt>
                <c:pt idx="418">
                  <c:v>646.14499999999998</c:v>
                </c:pt>
                <c:pt idx="419">
                  <c:v>646.98900000000003</c:v>
                </c:pt>
                <c:pt idx="420">
                  <c:v>647.83599999999979</c:v>
                </c:pt>
                <c:pt idx="421">
                  <c:v>648.6869999999999</c:v>
                </c:pt>
                <c:pt idx="422">
                  <c:v>649.54399999999998</c:v>
                </c:pt>
                <c:pt idx="423">
                  <c:v>650.399</c:v>
                </c:pt>
                <c:pt idx="424">
                  <c:v>651.24800000000005</c:v>
                </c:pt>
                <c:pt idx="425">
                  <c:v>652.1</c:v>
                </c:pt>
                <c:pt idx="426">
                  <c:v>652.96099999999979</c:v>
                </c:pt>
                <c:pt idx="427">
                  <c:v>653.81999999999971</c:v>
                </c:pt>
                <c:pt idx="428">
                  <c:v>654.67700000000002</c:v>
                </c:pt>
                <c:pt idx="429">
                  <c:v>655.53099999999972</c:v>
                </c:pt>
                <c:pt idx="430">
                  <c:v>656.38599999999997</c:v>
                </c:pt>
                <c:pt idx="431">
                  <c:v>657.245</c:v>
                </c:pt>
                <c:pt idx="432">
                  <c:v>658.10400000000004</c:v>
                </c:pt>
                <c:pt idx="433">
                  <c:v>658.96799999999962</c:v>
                </c:pt>
                <c:pt idx="434">
                  <c:v>659.83099999999968</c:v>
                </c:pt>
                <c:pt idx="435">
                  <c:v>660.68600000000004</c:v>
                </c:pt>
                <c:pt idx="436">
                  <c:v>661.54299999999967</c:v>
                </c:pt>
                <c:pt idx="437">
                  <c:v>662.40099999999973</c:v>
                </c:pt>
                <c:pt idx="438">
                  <c:v>663.25700000000006</c:v>
                </c:pt>
                <c:pt idx="439">
                  <c:v>664.12</c:v>
                </c:pt>
                <c:pt idx="440">
                  <c:v>664.98400000000004</c:v>
                </c:pt>
                <c:pt idx="441">
                  <c:v>665.84599999999978</c:v>
                </c:pt>
                <c:pt idx="442">
                  <c:v>666.71299999999997</c:v>
                </c:pt>
                <c:pt idx="443">
                  <c:v>667.58400000000006</c:v>
                </c:pt>
                <c:pt idx="444">
                  <c:v>668.45099999999979</c:v>
                </c:pt>
                <c:pt idx="445">
                  <c:v>669.31799999999976</c:v>
                </c:pt>
                <c:pt idx="446">
                  <c:v>670.178</c:v>
                </c:pt>
                <c:pt idx="447">
                  <c:v>671.03800000000001</c:v>
                </c:pt>
                <c:pt idx="448">
                  <c:v>671.89499999999998</c:v>
                </c:pt>
                <c:pt idx="449">
                  <c:v>672.75099999999998</c:v>
                </c:pt>
                <c:pt idx="450">
                  <c:v>673.60500000000002</c:v>
                </c:pt>
                <c:pt idx="451">
                  <c:v>674.46799999999962</c:v>
                </c:pt>
                <c:pt idx="452">
                  <c:v>675.33400000000006</c:v>
                </c:pt>
                <c:pt idx="453">
                  <c:v>676.19299999999998</c:v>
                </c:pt>
                <c:pt idx="454">
                  <c:v>677.05</c:v>
                </c:pt>
                <c:pt idx="455">
                  <c:v>677.90599999999972</c:v>
                </c:pt>
                <c:pt idx="456">
                  <c:v>678.76199999999972</c:v>
                </c:pt>
                <c:pt idx="457">
                  <c:v>679.61799999999971</c:v>
                </c:pt>
                <c:pt idx="458">
                  <c:v>680.47400000000005</c:v>
                </c:pt>
                <c:pt idx="459">
                  <c:v>681.33099999999968</c:v>
                </c:pt>
                <c:pt idx="460">
                  <c:v>682.18100000000004</c:v>
                </c:pt>
                <c:pt idx="461">
                  <c:v>683.0319999999997</c:v>
                </c:pt>
                <c:pt idx="462">
                  <c:v>683.88400000000001</c:v>
                </c:pt>
                <c:pt idx="463">
                  <c:v>684.73099999999999</c:v>
                </c:pt>
                <c:pt idx="464">
                  <c:v>685.57600000000002</c:v>
                </c:pt>
                <c:pt idx="465">
                  <c:v>686.428</c:v>
                </c:pt>
                <c:pt idx="466">
                  <c:v>687.28800000000001</c:v>
                </c:pt>
                <c:pt idx="467">
                  <c:v>688.14599999999996</c:v>
                </c:pt>
                <c:pt idx="468">
                  <c:v>689.005</c:v>
                </c:pt>
                <c:pt idx="469">
                  <c:v>689.86199999999974</c:v>
                </c:pt>
                <c:pt idx="470">
                  <c:v>690.72299999999996</c:v>
                </c:pt>
                <c:pt idx="471">
                  <c:v>691.58400000000006</c:v>
                </c:pt>
                <c:pt idx="472">
                  <c:v>692.43999999999983</c:v>
                </c:pt>
                <c:pt idx="473">
                  <c:v>693.303</c:v>
                </c:pt>
                <c:pt idx="474">
                  <c:v>694.16699999999969</c:v>
                </c:pt>
                <c:pt idx="475">
                  <c:v>695.02299999999968</c:v>
                </c:pt>
                <c:pt idx="476">
                  <c:v>695.87400000000002</c:v>
                </c:pt>
                <c:pt idx="477">
                  <c:v>696.72</c:v>
                </c:pt>
                <c:pt idx="478">
                  <c:v>697.56399999999996</c:v>
                </c:pt>
                <c:pt idx="479">
                  <c:v>698.41199999999981</c:v>
                </c:pt>
                <c:pt idx="480">
                  <c:v>699.26699999999983</c:v>
                </c:pt>
                <c:pt idx="481">
                  <c:v>700.12699999999973</c:v>
                </c:pt>
                <c:pt idx="482">
                  <c:v>700.99099999999999</c:v>
                </c:pt>
                <c:pt idx="483">
                  <c:v>701.85499999999979</c:v>
                </c:pt>
                <c:pt idx="484">
                  <c:v>702.72299999999996</c:v>
                </c:pt>
                <c:pt idx="485">
                  <c:v>703.58799999999997</c:v>
                </c:pt>
                <c:pt idx="486">
                  <c:v>704.44499999999971</c:v>
                </c:pt>
                <c:pt idx="487">
                  <c:v>705.30199999999968</c:v>
                </c:pt>
                <c:pt idx="488">
                  <c:v>706.1569999999997</c:v>
                </c:pt>
                <c:pt idx="489">
                  <c:v>706.99599999999998</c:v>
                </c:pt>
                <c:pt idx="490">
                  <c:v>707.83899999999971</c:v>
                </c:pt>
                <c:pt idx="491">
                  <c:v>708.68600000000004</c:v>
                </c:pt>
                <c:pt idx="492">
                  <c:v>709.53499999999997</c:v>
                </c:pt>
                <c:pt idx="493">
                  <c:v>710.38300000000004</c:v>
                </c:pt>
                <c:pt idx="494">
                  <c:v>711.23199999999997</c:v>
                </c:pt>
                <c:pt idx="495">
                  <c:v>712.08199999999999</c:v>
                </c:pt>
                <c:pt idx="496">
                  <c:v>712.92999999999984</c:v>
                </c:pt>
                <c:pt idx="497">
                  <c:v>713.78</c:v>
                </c:pt>
                <c:pt idx="498">
                  <c:v>714.63</c:v>
                </c:pt>
                <c:pt idx="499">
                  <c:v>715.47900000000004</c:v>
                </c:pt>
                <c:pt idx="500">
                  <c:v>716.33599999999979</c:v>
                </c:pt>
                <c:pt idx="501">
                  <c:v>717.19899999999996</c:v>
                </c:pt>
                <c:pt idx="502">
                  <c:v>718.06099999999969</c:v>
                </c:pt>
                <c:pt idx="503">
                  <c:v>718.91699999999969</c:v>
                </c:pt>
                <c:pt idx="504">
                  <c:v>719.77499999999998</c:v>
                </c:pt>
                <c:pt idx="505">
                  <c:v>720.6389999999999</c:v>
                </c:pt>
                <c:pt idx="506">
                  <c:v>721.50800000000004</c:v>
                </c:pt>
                <c:pt idx="507">
                  <c:v>722.37400000000002</c:v>
                </c:pt>
                <c:pt idx="508">
                  <c:v>723.23199999999997</c:v>
                </c:pt>
                <c:pt idx="509">
                  <c:v>724.09</c:v>
                </c:pt>
                <c:pt idx="510">
                  <c:v>724.94999999999982</c:v>
                </c:pt>
                <c:pt idx="511">
                  <c:v>725.80999999999983</c:v>
                </c:pt>
                <c:pt idx="512">
                  <c:v>726.67100000000005</c:v>
                </c:pt>
                <c:pt idx="513">
                  <c:v>727.53099999999972</c:v>
                </c:pt>
                <c:pt idx="514">
                  <c:v>728.38699999999972</c:v>
                </c:pt>
                <c:pt idx="515">
                  <c:v>729.2349999999999</c:v>
                </c:pt>
                <c:pt idx="516">
                  <c:v>730.08199999999999</c:v>
                </c:pt>
                <c:pt idx="517">
                  <c:v>730.93999999999983</c:v>
                </c:pt>
                <c:pt idx="518">
                  <c:v>731.80899999999997</c:v>
                </c:pt>
                <c:pt idx="519">
                  <c:v>732.67600000000004</c:v>
                </c:pt>
                <c:pt idx="520">
                  <c:v>733.53499999999997</c:v>
                </c:pt>
                <c:pt idx="521">
                  <c:v>734.39300000000003</c:v>
                </c:pt>
                <c:pt idx="522">
                  <c:v>735.25400000000002</c:v>
                </c:pt>
                <c:pt idx="523">
                  <c:v>736.11699999999996</c:v>
                </c:pt>
                <c:pt idx="524">
                  <c:v>736.97900000000004</c:v>
                </c:pt>
                <c:pt idx="525">
                  <c:v>737.83899999999971</c:v>
                </c:pt>
                <c:pt idx="526">
                  <c:v>738.69600000000003</c:v>
                </c:pt>
                <c:pt idx="527">
                  <c:v>739.548</c:v>
                </c:pt>
                <c:pt idx="528">
                  <c:v>740.40199999999982</c:v>
                </c:pt>
                <c:pt idx="529">
                  <c:v>741.26299999999969</c:v>
                </c:pt>
                <c:pt idx="530">
                  <c:v>742.1279999999997</c:v>
                </c:pt>
                <c:pt idx="531">
                  <c:v>742.99299999999971</c:v>
                </c:pt>
                <c:pt idx="532">
                  <c:v>743.86099999999976</c:v>
                </c:pt>
                <c:pt idx="533">
                  <c:v>744.72699999999998</c:v>
                </c:pt>
                <c:pt idx="534">
                  <c:v>745.59299999999996</c:v>
                </c:pt>
                <c:pt idx="535">
                  <c:v>746.46699999999976</c:v>
                </c:pt>
                <c:pt idx="536">
                  <c:v>747.33999999999969</c:v>
                </c:pt>
                <c:pt idx="537">
                  <c:v>748.21100000000001</c:v>
                </c:pt>
                <c:pt idx="538">
                  <c:v>749.072</c:v>
                </c:pt>
                <c:pt idx="539">
                  <c:v>749.9259999999997</c:v>
                </c:pt>
                <c:pt idx="540">
                  <c:v>750.78200000000004</c:v>
                </c:pt>
                <c:pt idx="541">
                  <c:v>751.63499999999999</c:v>
                </c:pt>
                <c:pt idx="542">
                  <c:v>752.48800000000006</c:v>
                </c:pt>
                <c:pt idx="543">
                  <c:v>753.34099999999967</c:v>
                </c:pt>
                <c:pt idx="544">
                  <c:v>754.19600000000003</c:v>
                </c:pt>
                <c:pt idx="545">
                  <c:v>755.05999999999983</c:v>
                </c:pt>
                <c:pt idx="546">
                  <c:v>755.92499999999973</c:v>
                </c:pt>
                <c:pt idx="547">
                  <c:v>756.79</c:v>
                </c:pt>
                <c:pt idx="548">
                  <c:v>757.65599999999972</c:v>
                </c:pt>
                <c:pt idx="549">
                  <c:v>758.52299999999968</c:v>
                </c:pt>
                <c:pt idx="550">
                  <c:v>759.39</c:v>
                </c:pt>
                <c:pt idx="551">
                  <c:v>760.25099999999998</c:v>
                </c:pt>
                <c:pt idx="552">
                  <c:v>761.10699999999997</c:v>
                </c:pt>
                <c:pt idx="553">
                  <c:v>761.96499999999969</c:v>
                </c:pt>
                <c:pt idx="554">
                  <c:v>762.82199999999978</c:v>
                </c:pt>
                <c:pt idx="555">
                  <c:v>763.67899999999997</c:v>
                </c:pt>
                <c:pt idx="556">
                  <c:v>764.53600000000006</c:v>
                </c:pt>
                <c:pt idx="557">
                  <c:v>765.39300000000003</c:v>
                </c:pt>
                <c:pt idx="558">
                  <c:v>766.2529999999997</c:v>
                </c:pt>
                <c:pt idx="559">
                  <c:v>767.11799999999971</c:v>
                </c:pt>
                <c:pt idx="560">
                  <c:v>767.98900000000003</c:v>
                </c:pt>
                <c:pt idx="561">
                  <c:v>768.85999999999967</c:v>
                </c:pt>
                <c:pt idx="562">
                  <c:v>769.73400000000004</c:v>
                </c:pt>
                <c:pt idx="563">
                  <c:v>770.61099999999999</c:v>
                </c:pt>
                <c:pt idx="564">
                  <c:v>771.49699999999996</c:v>
                </c:pt>
                <c:pt idx="565">
                  <c:v>772.38200000000006</c:v>
                </c:pt>
                <c:pt idx="566">
                  <c:v>773.26699999999983</c:v>
                </c:pt>
                <c:pt idx="567">
                  <c:v>774.15</c:v>
                </c:pt>
                <c:pt idx="568">
                  <c:v>775.029</c:v>
                </c:pt>
                <c:pt idx="569">
                  <c:v>775.9069999999997</c:v>
                </c:pt>
                <c:pt idx="570">
                  <c:v>776.78399999999999</c:v>
                </c:pt>
                <c:pt idx="571">
                  <c:v>777.66199999999981</c:v>
                </c:pt>
                <c:pt idx="572">
                  <c:v>778.54299999999967</c:v>
                </c:pt>
                <c:pt idx="573">
                  <c:v>779.42499999999973</c:v>
                </c:pt>
                <c:pt idx="574">
                  <c:v>780.30599999999981</c:v>
                </c:pt>
                <c:pt idx="575">
                  <c:v>781.18</c:v>
                </c:pt>
                <c:pt idx="576">
                  <c:v>782.05499999999972</c:v>
                </c:pt>
                <c:pt idx="577">
                  <c:v>782.94299999999976</c:v>
                </c:pt>
                <c:pt idx="578">
                  <c:v>783.83199999999977</c:v>
                </c:pt>
                <c:pt idx="579">
                  <c:v>784.71699999999998</c:v>
                </c:pt>
                <c:pt idx="580">
                  <c:v>785.59900000000005</c:v>
                </c:pt>
                <c:pt idx="581">
                  <c:v>786.48</c:v>
                </c:pt>
                <c:pt idx="582">
                  <c:v>787.35699999999974</c:v>
                </c:pt>
                <c:pt idx="583">
                  <c:v>788.23299999999972</c:v>
                </c:pt>
                <c:pt idx="584">
                  <c:v>789.11599999999999</c:v>
                </c:pt>
                <c:pt idx="585">
                  <c:v>789.99699999999996</c:v>
                </c:pt>
                <c:pt idx="586">
                  <c:v>790.87699999999973</c:v>
                </c:pt>
                <c:pt idx="587">
                  <c:v>791.75900000000001</c:v>
                </c:pt>
                <c:pt idx="588">
                  <c:v>792.64499999999998</c:v>
                </c:pt>
                <c:pt idx="589">
                  <c:v>793.53499999999997</c:v>
                </c:pt>
                <c:pt idx="590">
                  <c:v>794.42499999999973</c:v>
                </c:pt>
                <c:pt idx="591">
                  <c:v>795.30799999999977</c:v>
                </c:pt>
                <c:pt idx="592">
                  <c:v>796.18700000000001</c:v>
                </c:pt>
                <c:pt idx="593">
                  <c:v>797.06799999999976</c:v>
                </c:pt>
                <c:pt idx="594">
                  <c:v>797.95899999999972</c:v>
                </c:pt>
                <c:pt idx="595">
                  <c:v>798.84899999999971</c:v>
                </c:pt>
                <c:pt idx="596">
                  <c:v>799.73699999999997</c:v>
                </c:pt>
                <c:pt idx="597">
                  <c:v>800.62599999999998</c:v>
                </c:pt>
                <c:pt idx="598">
                  <c:v>801.51199999999972</c:v>
                </c:pt>
                <c:pt idx="599">
                  <c:v>802.39699999999971</c:v>
                </c:pt>
                <c:pt idx="600">
                  <c:v>803.28499999999997</c:v>
                </c:pt>
                <c:pt idx="601">
                  <c:v>804.17200000000003</c:v>
                </c:pt>
                <c:pt idx="602">
                  <c:v>805.06399999999996</c:v>
                </c:pt>
                <c:pt idx="603">
                  <c:v>805.95699999999977</c:v>
                </c:pt>
                <c:pt idx="604">
                  <c:v>806.85099999999977</c:v>
                </c:pt>
                <c:pt idx="605">
                  <c:v>807.745</c:v>
                </c:pt>
                <c:pt idx="606">
                  <c:v>808.63599999999997</c:v>
                </c:pt>
                <c:pt idx="607">
                  <c:v>809.52599999999973</c:v>
                </c:pt>
                <c:pt idx="608">
                  <c:v>810.41599999999971</c:v>
                </c:pt>
                <c:pt idx="609">
                  <c:v>811.298</c:v>
                </c:pt>
                <c:pt idx="610">
                  <c:v>812.18200000000002</c:v>
                </c:pt>
                <c:pt idx="611">
                  <c:v>813.06899999999996</c:v>
                </c:pt>
                <c:pt idx="612">
                  <c:v>813.96299999999974</c:v>
                </c:pt>
                <c:pt idx="613">
                  <c:v>814.85499999999979</c:v>
                </c:pt>
                <c:pt idx="614">
                  <c:v>815.73900000000003</c:v>
                </c:pt>
                <c:pt idx="615">
                  <c:v>816.62599999999998</c:v>
                </c:pt>
                <c:pt idx="616">
                  <c:v>817.51400000000001</c:v>
                </c:pt>
                <c:pt idx="617">
                  <c:v>818.40300000000002</c:v>
                </c:pt>
                <c:pt idx="618">
                  <c:v>819.29399999999998</c:v>
                </c:pt>
                <c:pt idx="619">
                  <c:v>820.18700000000001</c:v>
                </c:pt>
                <c:pt idx="620">
                  <c:v>821.07899999999995</c:v>
                </c:pt>
                <c:pt idx="621">
                  <c:v>821.97</c:v>
                </c:pt>
                <c:pt idx="622">
                  <c:v>822.8589999999997</c:v>
                </c:pt>
                <c:pt idx="623">
                  <c:v>823.75199999999973</c:v>
                </c:pt>
                <c:pt idx="624">
                  <c:v>824.64800000000002</c:v>
                </c:pt>
                <c:pt idx="625">
                  <c:v>825.5469999999998</c:v>
                </c:pt>
                <c:pt idx="626">
                  <c:v>826.4499999999997</c:v>
                </c:pt>
                <c:pt idx="627">
                  <c:v>827.35099999999977</c:v>
                </c:pt>
                <c:pt idx="628">
                  <c:v>828.24599999999998</c:v>
                </c:pt>
                <c:pt idx="629">
                  <c:v>829.14300000000003</c:v>
                </c:pt>
                <c:pt idx="630">
                  <c:v>830.04499999999996</c:v>
                </c:pt>
                <c:pt idx="631">
                  <c:v>830.94199999999978</c:v>
                </c:pt>
                <c:pt idx="632">
                  <c:v>831.8349999999997</c:v>
                </c:pt>
                <c:pt idx="633">
                  <c:v>832.72900000000004</c:v>
                </c:pt>
                <c:pt idx="634">
                  <c:v>833.63099999999997</c:v>
                </c:pt>
                <c:pt idx="635">
                  <c:v>834.54099999999971</c:v>
                </c:pt>
                <c:pt idx="636">
                  <c:v>835.46099999999979</c:v>
                </c:pt>
                <c:pt idx="637">
                  <c:v>836.37199999999996</c:v>
                </c:pt>
                <c:pt idx="638">
                  <c:v>837.27599999999995</c:v>
                </c:pt>
                <c:pt idx="639">
                  <c:v>838.19200000000001</c:v>
                </c:pt>
                <c:pt idx="640">
                  <c:v>839.101</c:v>
                </c:pt>
                <c:pt idx="641">
                  <c:v>840.01499999999999</c:v>
                </c:pt>
                <c:pt idx="642">
                  <c:v>840.94199999999978</c:v>
                </c:pt>
                <c:pt idx="643">
                  <c:v>841.86699999999962</c:v>
                </c:pt>
                <c:pt idx="644">
                  <c:v>842.78599999999994</c:v>
                </c:pt>
                <c:pt idx="645">
                  <c:v>843.69799999999998</c:v>
                </c:pt>
                <c:pt idx="646">
                  <c:v>844.61199999999997</c:v>
                </c:pt>
                <c:pt idx="647">
                  <c:v>845.53399999999999</c:v>
                </c:pt>
                <c:pt idx="648">
                  <c:v>846.46399999999971</c:v>
                </c:pt>
                <c:pt idx="649">
                  <c:v>847.39699999999971</c:v>
                </c:pt>
                <c:pt idx="650">
                  <c:v>848.33699999999976</c:v>
                </c:pt>
                <c:pt idx="651">
                  <c:v>849.27499999999998</c:v>
                </c:pt>
                <c:pt idx="652">
                  <c:v>850.21699999999998</c:v>
                </c:pt>
                <c:pt idx="653">
                  <c:v>851.15</c:v>
                </c:pt>
                <c:pt idx="654">
                  <c:v>852.07500000000005</c:v>
                </c:pt>
                <c:pt idx="655">
                  <c:v>852.99400000000003</c:v>
                </c:pt>
                <c:pt idx="656">
                  <c:v>853.91899999999998</c:v>
                </c:pt>
                <c:pt idx="657">
                  <c:v>854.8499999999998</c:v>
                </c:pt>
                <c:pt idx="658">
                  <c:v>855.78</c:v>
                </c:pt>
                <c:pt idx="659">
                  <c:v>856.70600000000002</c:v>
                </c:pt>
                <c:pt idx="660">
                  <c:v>857.63099999999997</c:v>
                </c:pt>
                <c:pt idx="661">
                  <c:v>858.56099999999969</c:v>
                </c:pt>
                <c:pt idx="662">
                  <c:v>859.48900000000003</c:v>
                </c:pt>
                <c:pt idx="663">
                  <c:v>860.42</c:v>
                </c:pt>
                <c:pt idx="664">
                  <c:v>861.3529999999995</c:v>
                </c:pt>
                <c:pt idx="665">
                  <c:v>862.28700000000003</c:v>
                </c:pt>
                <c:pt idx="666">
                  <c:v>863.21799999999996</c:v>
                </c:pt>
                <c:pt idx="667">
                  <c:v>864.14599999999996</c:v>
                </c:pt>
                <c:pt idx="668">
                  <c:v>865.08100000000002</c:v>
                </c:pt>
                <c:pt idx="669">
                  <c:v>866.03300000000002</c:v>
                </c:pt>
                <c:pt idx="670">
                  <c:v>866.98400000000004</c:v>
                </c:pt>
                <c:pt idx="671">
                  <c:v>867.9219999999998</c:v>
                </c:pt>
                <c:pt idx="672">
                  <c:v>868.85499999999979</c:v>
                </c:pt>
                <c:pt idx="673">
                  <c:v>869.79</c:v>
                </c:pt>
                <c:pt idx="674">
                  <c:v>870.72799999999972</c:v>
                </c:pt>
                <c:pt idx="675">
                  <c:v>871.673</c:v>
                </c:pt>
                <c:pt idx="676">
                  <c:v>872.61400000000003</c:v>
                </c:pt>
                <c:pt idx="677">
                  <c:v>873.5559999999997</c:v>
                </c:pt>
                <c:pt idx="678">
                  <c:v>874.5079999999997</c:v>
                </c:pt>
                <c:pt idx="679">
                  <c:v>875.46699999999976</c:v>
                </c:pt>
                <c:pt idx="680">
                  <c:v>876.43599999999969</c:v>
                </c:pt>
                <c:pt idx="681">
                  <c:v>877.40099999999973</c:v>
                </c:pt>
                <c:pt idx="682">
                  <c:v>878.36199999999974</c:v>
                </c:pt>
                <c:pt idx="683">
                  <c:v>879.32599999999979</c:v>
                </c:pt>
                <c:pt idx="684">
                  <c:v>880.29499999999996</c:v>
                </c:pt>
                <c:pt idx="685">
                  <c:v>881.26199999999972</c:v>
                </c:pt>
                <c:pt idx="686">
                  <c:v>882.22500000000002</c:v>
                </c:pt>
                <c:pt idx="687">
                  <c:v>883.19399999999996</c:v>
                </c:pt>
                <c:pt idx="688">
                  <c:v>884.16899999999998</c:v>
                </c:pt>
                <c:pt idx="689">
                  <c:v>885.149</c:v>
                </c:pt>
                <c:pt idx="690">
                  <c:v>886.13199999999972</c:v>
                </c:pt>
                <c:pt idx="691">
                  <c:v>887.11799999999971</c:v>
                </c:pt>
                <c:pt idx="692">
                  <c:v>888.10400000000004</c:v>
                </c:pt>
                <c:pt idx="693">
                  <c:v>889.08799999999997</c:v>
                </c:pt>
                <c:pt idx="694">
                  <c:v>890.0659999999998</c:v>
                </c:pt>
                <c:pt idx="695">
                  <c:v>891.04599999999971</c:v>
                </c:pt>
                <c:pt idx="696">
                  <c:v>892.02199999999971</c:v>
                </c:pt>
                <c:pt idx="697">
                  <c:v>892.99799999999971</c:v>
                </c:pt>
                <c:pt idx="698">
                  <c:v>893.97900000000004</c:v>
                </c:pt>
                <c:pt idx="699">
                  <c:v>894.96399999999971</c:v>
                </c:pt>
                <c:pt idx="700">
                  <c:v>895.95299999999975</c:v>
                </c:pt>
                <c:pt idx="701">
                  <c:v>896.9499999999997</c:v>
                </c:pt>
                <c:pt idx="702">
                  <c:v>897.94199999999978</c:v>
                </c:pt>
                <c:pt idx="703">
                  <c:v>898.93199999999979</c:v>
                </c:pt>
                <c:pt idx="704">
                  <c:v>899.92099999999971</c:v>
                </c:pt>
                <c:pt idx="705">
                  <c:v>900.90899999999999</c:v>
                </c:pt>
                <c:pt idx="706">
                  <c:v>901.89800000000002</c:v>
                </c:pt>
                <c:pt idx="707">
                  <c:v>902.88599999999997</c:v>
                </c:pt>
                <c:pt idx="708">
                  <c:v>903.87</c:v>
                </c:pt>
                <c:pt idx="709">
                  <c:v>904.8529999999995</c:v>
                </c:pt>
                <c:pt idx="710">
                  <c:v>905.83299999999974</c:v>
                </c:pt>
                <c:pt idx="711">
                  <c:v>906.80799999999977</c:v>
                </c:pt>
                <c:pt idx="712">
                  <c:v>907.78200000000004</c:v>
                </c:pt>
                <c:pt idx="713">
                  <c:v>908.76099999999997</c:v>
                </c:pt>
                <c:pt idx="714">
                  <c:v>909.74199999999996</c:v>
                </c:pt>
                <c:pt idx="715">
                  <c:v>910.72400000000005</c:v>
                </c:pt>
                <c:pt idx="716">
                  <c:v>911.70799999999997</c:v>
                </c:pt>
                <c:pt idx="717">
                  <c:v>912.69</c:v>
                </c:pt>
                <c:pt idx="718">
                  <c:v>913.67200000000003</c:v>
                </c:pt>
                <c:pt idx="719">
                  <c:v>914.65800000000002</c:v>
                </c:pt>
                <c:pt idx="720">
                  <c:v>915.65099999999973</c:v>
                </c:pt>
                <c:pt idx="721">
                  <c:v>916.64400000000001</c:v>
                </c:pt>
                <c:pt idx="722">
                  <c:v>917.64300000000003</c:v>
                </c:pt>
                <c:pt idx="723">
                  <c:v>918.63699999999972</c:v>
                </c:pt>
                <c:pt idx="724">
                  <c:v>919.6279999999997</c:v>
                </c:pt>
                <c:pt idx="725">
                  <c:v>920.61699999999996</c:v>
                </c:pt>
                <c:pt idx="726">
                  <c:v>921.60599999999999</c:v>
                </c:pt>
                <c:pt idx="727">
                  <c:v>922.59900000000005</c:v>
                </c:pt>
                <c:pt idx="728">
                  <c:v>923.59199999999998</c:v>
                </c:pt>
                <c:pt idx="729">
                  <c:v>924.58699999999999</c:v>
                </c:pt>
                <c:pt idx="730">
                  <c:v>925.57500000000005</c:v>
                </c:pt>
                <c:pt idx="731">
                  <c:v>926.56499999999971</c:v>
                </c:pt>
                <c:pt idx="732">
                  <c:v>927.55399999999997</c:v>
                </c:pt>
                <c:pt idx="733">
                  <c:v>928.54300000000001</c:v>
                </c:pt>
                <c:pt idx="734">
                  <c:v>929.5319999999997</c:v>
                </c:pt>
                <c:pt idx="735">
                  <c:v>930.524</c:v>
                </c:pt>
                <c:pt idx="736">
                  <c:v>931.51699999999971</c:v>
                </c:pt>
                <c:pt idx="737">
                  <c:v>932.51699999999971</c:v>
                </c:pt>
                <c:pt idx="738">
                  <c:v>933.51699999999971</c:v>
                </c:pt>
                <c:pt idx="739">
                  <c:v>934.51400000000001</c:v>
                </c:pt>
                <c:pt idx="740">
                  <c:v>935.50599999999997</c:v>
                </c:pt>
                <c:pt idx="741">
                  <c:v>936.49599999999998</c:v>
                </c:pt>
                <c:pt idx="742">
                  <c:v>937.49199999999996</c:v>
                </c:pt>
                <c:pt idx="743">
                  <c:v>938.49099999999999</c:v>
                </c:pt>
                <c:pt idx="744">
                  <c:v>939.5</c:v>
                </c:pt>
                <c:pt idx="745">
                  <c:v>940.51499999999999</c:v>
                </c:pt>
                <c:pt idx="746">
                  <c:v>941.53</c:v>
                </c:pt>
                <c:pt idx="747">
                  <c:v>942.55</c:v>
                </c:pt>
                <c:pt idx="748">
                  <c:v>943.57299999999998</c:v>
                </c:pt>
                <c:pt idx="749">
                  <c:v>944.57799999999997</c:v>
                </c:pt>
                <c:pt idx="750">
                  <c:v>945.53800000000001</c:v>
                </c:pt>
                <c:pt idx="751">
                  <c:v>946.47</c:v>
                </c:pt>
                <c:pt idx="752">
                  <c:v>947.39400000000001</c:v>
                </c:pt>
                <c:pt idx="753">
                  <c:v>948.3159999999998</c:v>
                </c:pt>
                <c:pt idx="754">
                  <c:v>949.23500000000001</c:v>
                </c:pt>
                <c:pt idx="755">
                  <c:v>950.15800000000002</c:v>
                </c:pt>
                <c:pt idx="756">
                  <c:v>951.08799999999997</c:v>
                </c:pt>
                <c:pt idx="757">
                  <c:v>952.02</c:v>
                </c:pt>
                <c:pt idx="758">
                  <c:v>952.95399999999972</c:v>
                </c:pt>
                <c:pt idx="759">
                  <c:v>953.88599999999997</c:v>
                </c:pt>
                <c:pt idx="760">
                  <c:v>954.82699999999977</c:v>
                </c:pt>
                <c:pt idx="761">
                  <c:v>955.77800000000002</c:v>
                </c:pt>
                <c:pt idx="762">
                  <c:v>956.72400000000005</c:v>
                </c:pt>
                <c:pt idx="763">
                  <c:v>957.67100000000005</c:v>
                </c:pt>
                <c:pt idx="764">
                  <c:v>958.62400000000002</c:v>
                </c:pt>
                <c:pt idx="765">
                  <c:v>959.58900000000006</c:v>
                </c:pt>
                <c:pt idx="766">
                  <c:v>960.54899999999998</c:v>
                </c:pt>
                <c:pt idx="767">
                  <c:v>961.48900000000003</c:v>
                </c:pt>
                <c:pt idx="768">
                  <c:v>962.41300000000001</c:v>
                </c:pt>
                <c:pt idx="769">
                  <c:v>963.33399999999972</c:v>
                </c:pt>
                <c:pt idx="770">
                  <c:v>964.25900000000001</c:v>
                </c:pt>
                <c:pt idx="771">
                  <c:v>965.18100000000004</c:v>
                </c:pt>
                <c:pt idx="772">
                  <c:v>966.10699999999997</c:v>
                </c:pt>
                <c:pt idx="773">
                  <c:v>967.03300000000002</c:v>
                </c:pt>
                <c:pt idx="774">
                  <c:v>967.95199999999977</c:v>
                </c:pt>
                <c:pt idx="775">
                  <c:v>968.87400000000002</c:v>
                </c:pt>
                <c:pt idx="776">
                  <c:v>969.80699999999979</c:v>
                </c:pt>
                <c:pt idx="777">
                  <c:v>970.74</c:v>
                </c:pt>
                <c:pt idx="778">
                  <c:v>971.6669999999998</c:v>
                </c:pt>
                <c:pt idx="779">
                  <c:v>972.59100000000001</c:v>
                </c:pt>
                <c:pt idx="780">
                  <c:v>973.51400000000001</c:v>
                </c:pt>
                <c:pt idx="781">
                  <c:v>974.43199999999979</c:v>
                </c:pt>
                <c:pt idx="782">
                  <c:v>975.35099999999977</c:v>
                </c:pt>
                <c:pt idx="783">
                  <c:v>976.26900000000001</c:v>
                </c:pt>
                <c:pt idx="784">
                  <c:v>977.19299999999998</c:v>
                </c:pt>
                <c:pt idx="785">
                  <c:v>978.12299999999971</c:v>
                </c:pt>
                <c:pt idx="786">
                  <c:v>979.05199999999979</c:v>
                </c:pt>
                <c:pt idx="787">
                  <c:v>979.97500000000002</c:v>
                </c:pt>
                <c:pt idx="788">
                  <c:v>980.90300000000002</c:v>
                </c:pt>
                <c:pt idx="789">
                  <c:v>981.83199999999977</c:v>
                </c:pt>
                <c:pt idx="790">
                  <c:v>982.7529999999997</c:v>
                </c:pt>
                <c:pt idx="791">
                  <c:v>983.67499999999995</c:v>
                </c:pt>
                <c:pt idx="792">
                  <c:v>984.601</c:v>
                </c:pt>
                <c:pt idx="793">
                  <c:v>985.52599999999973</c:v>
                </c:pt>
                <c:pt idx="794">
                  <c:v>986.45399999999972</c:v>
                </c:pt>
                <c:pt idx="795">
                  <c:v>987.37699999999973</c:v>
                </c:pt>
                <c:pt idx="796">
                  <c:v>988.30199999999979</c:v>
                </c:pt>
                <c:pt idx="797">
                  <c:v>989.22500000000002</c:v>
                </c:pt>
                <c:pt idx="798">
                  <c:v>990.13800000000003</c:v>
                </c:pt>
                <c:pt idx="799">
                  <c:v>991.04499999999996</c:v>
                </c:pt>
                <c:pt idx="800">
                  <c:v>991.98</c:v>
                </c:pt>
                <c:pt idx="801">
                  <c:v>992.95299999999975</c:v>
                </c:pt>
                <c:pt idx="802">
                  <c:v>993.9459999999998</c:v>
                </c:pt>
                <c:pt idx="803">
                  <c:v>994.95899999999972</c:v>
                </c:pt>
                <c:pt idx="804">
                  <c:v>995.971</c:v>
                </c:pt>
                <c:pt idx="805">
                  <c:v>996.98799999999972</c:v>
                </c:pt>
                <c:pt idx="806">
                  <c:v>998.00099999999998</c:v>
                </c:pt>
                <c:pt idx="807">
                  <c:v>999.01199999999972</c:v>
                </c:pt>
                <c:pt idx="808">
                  <c:v>1000.027</c:v>
                </c:pt>
                <c:pt idx="809">
                  <c:v>1001.04</c:v>
                </c:pt>
                <c:pt idx="810">
                  <c:v>1002.052</c:v>
                </c:pt>
                <c:pt idx="811">
                  <c:v>1003.09</c:v>
                </c:pt>
                <c:pt idx="812">
                  <c:v>1004.126</c:v>
                </c:pt>
                <c:pt idx="813">
                  <c:v>1005.158</c:v>
                </c:pt>
                <c:pt idx="814">
                  <c:v>1006.178</c:v>
                </c:pt>
                <c:pt idx="815">
                  <c:v>1007.196</c:v>
                </c:pt>
                <c:pt idx="816">
                  <c:v>1008.21</c:v>
                </c:pt>
                <c:pt idx="817">
                  <c:v>1009.212</c:v>
                </c:pt>
                <c:pt idx="818">
                  <c:v>1010.207</c:v>
                </c:pt>
                <c:pt idx="819">
                  <c:v>1011.201</c:v>
                </c:pt>
                <c:pt idx="820">
                  <c:v>1012.198</c:v>
                </c:pt>
                <c:pt idx="821">
                  <c:v>1013.21</c:v>
                </c:pt>
                <c:pt idx="822">
                  <c:v>1014.225</c:v>
                </c:pt>
                <c:pt idx="823">
                  <c:v>1015.234</c:v>
                </c:pt>
                <c:pt idx="824">
                  <c:v>1016.237</c:v>
                </c:pt>
                <c:pt idx="825">
                  <c:v>1017.24</c:v>
                </c:pt>
                <c:pt idx="826">
                  <c:v>1018.252</c:v>
                </c:pt>
                <c:pt idx="827">
                  <c:v>1019.259</c:v>
                </c:pt>
                <c:pt idx="828">
                  <c:v>1020.264</c:v>
                </c:pt>
                <c:pt idx="829">
                  <c:v>1021.2619999999999</c:v>
                </c:pt>
                <c:pt idx="830">
                  <c:v>1022.258</c:v>
                </c:pt>
                <c:pt idx="831">
                  <c:v>1023.264</c:v>
                </c:pt>
                <c:pt idx="832">
                  <c:v>1024.2729999999999</c:v>
                </c:pt>
                <c:pt idx="833">
                  <c:v>1025.2719999999999</c:v>
                </c:pt>
                <c:pt idx="834">
                  <c:v>1026.2619999999999</c:v>
                </c:pt>
                <c:pt idx="835">
                  <c:v>1027.2629999999999</c:v>
                </c:pt>
                <c:pt idx="836">
                  <c:v>1028.258</c:v>
                </c:pt>
                <c:pt idx="837">
                  <c:v>1029.2560000000001</c:v>
                </c:pt>
                <c:pt idx="838">
                  <c:v>1030.2429999999999</c:v>
                </c:pt>
                <c:pt idx="839">
                  <c:v>1031.2270000000001</c:v>
                </c:pt>
                <c:pt idx="840">
                  <c:v>1032.2090000000001</c:v>
                </c:pt>
                <c:pt idx="841">
                  <c:v>1033.1959999999999</c:v>
                </c:pt>
                <c:pt idx="842">
                  <c:v>1034.1949999999999</c:v>
                </c:pt>
                <c:pt idx="843">
                  <c:v>1035.1990000000001</c:v>
                </c:pt>
                <c:pt idx="844">
                  <c:v>1036.2139999999999</c:v>
                </c:pt>
                <c:pt idx="845">
                  <c:v>1037.222</c:v>
                </c:pt>
                <c:pt idx="846">
                  <c:v>1038.2249999999999</c:v>
                </c:pt>
                <c:pt idx="847">
                  <c:v>1039.2170000000001</c:v>
                </c:pt>
                <c:pt idx="848">
                  <c:v>1040.204</c:v>
                </c:pt>
                <c:pt idx="849">
                  <c:v>1041.1880000000001</c:v>
                </c:pt>
                <c:pt idx="850">
                  <c:v>1042.1679999999999</c:v>
                </c:pt>
                <c:pt idx="851">
                  <c:v>1043.1469999999999</c:v>
                </c:pt>
                <c:pt idx="852">
                  <c:v>1044.124</c:v>
                </c:pt>
                <c:pt idx="853">
                  <c:v>1045.104</c:v>
                </c:pt>
                <c:pt idx="854">
                  <c:v>1046.0730000000001</c:v>
                </c:pt>
                <c:pt idx="855">
                  <c:v>1047.021</c:v>
                </c:pt>
                <c:pt idx="856">
                  <c:v>1047.96</c:v>
                </c:pt>
                <c:pt idx="857">
                  <c:v>1048.895</c:v>
                </c:pt>
                <c:pt idx="858">
                  <c:v>1049.835</c:v>
                </c:pt>
                <c:pt idx="859">
                  <c:v>1050.7809999999999</c:v>
                </c:pt>
                <c:pt idx="860">
                  <c:v>1051.7339999999999</c:v>
                </c:pt>
                <c:pt idx="861">
                  <c:v>1052.682</c:v>
                </c:pt>
                <c:pt idx="862">
                  <c:v>1053.6220000000001</c:v>
                </c:pt>
                <c:pt idx="863">
                  <c:v>1054.557</c:v>
                </c:pt>
                <c:pt idx="864">
                  <c:v>1055.4839999999999</c:v>
                </c:pt>
                <c:pt idx="865">
                  <c:v>1056.4069999999999</c:v>
                </c:pt>
                <c:pt idx="866">
                  <c:v>1057.3240000000001</c:v>
                </c:pt>
                <c:pt idx="867">
                  <c:v>1058.239</c:v>
                </c:pt>
                <c:pt idx="868">
                  <c:v>1059.1659999999999</c:v>
                </c:pt>
                <c:pt idx="869">
                  <c:v>1060.087</c:v>
                </c:pt>
                <c:pt idx="870">
                  <c:v>1061.0160000000001</c:v>
                </c:pt>
                <c:pt idx="871">
                  <c:v>1061.9469999999999</c:v>
                </c:pt>
                <c:pt idx="872">
                  <c:v>1062.877</c:v>
                </c:pt>
                <c:pt idx="873">
                  <c:v>1063.8040000000001</c:v>
                </c:pt>
                <c:pt idx="874">
                  <c:v>1064.7270000000001</c:v>
                </c:pt>
                <c:pt idx="875">
                  <c:v>1065.6500000000001</c:v>
                </c:pt>
                <c:pt idx="876">
                  <c:v>1066.566</c:v>
                </c:pt>
                <c:pt idx="877">
                  <c:v>1067.4860000000001</c:v>
                </c:pt>
                <c:pt idx="878">
                  <c:v>1068.404</c:v>
                </c:pt>
                <c:pt idx="879">
                  <c:v>1069.3219999999999</c:v>
                </c:pt>
                <c:pt idx="880">
                  <c:v>1070.2349999999999</c:v>
                </c:pt>
                <c:pt idx="881">
                  <c:v>1071.1659999999999</c:v>
                </c:pt>
                <c:pt idx="882">
                  <c:v>1072.107</c:v>
                </c:pt>
                <c:pt idx="883">
                  <c:v>1073.0530000000001</c:v>
                </c:pt>
                <c:pt idx="884">
                  <c:v>1073.9939999999999</c:v>
                </c:pt>
                <c:pt idx="885">
                  <c:v>1074.9169999999999</c:v>
                </c:pt>
                <c:pt idx="886">
                  <c:v>1075.8309999999999</c:v>
                </c:pt>
                <c:pt idx="887">
                  <c:v>1076.7470000000001</c:v>
                </c:pt>
                <c:pt idx="888">
                  <c:v>1077.6579999999999</c:v>
                </c:pt>
                <c:pt idx="889">
                  <c:v>1078.5719999999999</c:v>
                </c:pt>
                <c:pt idx="890">
                  <c:v>1079.49</c:v>
                </c:pt>
                <c:pt idx="891">
                  <c:v>1080.396</c:v>
                </c:pt>
                <c:pt idx="892">
                  <c:v>1081.2950000000001</c:v>
                </c:pt>
                <c:pt idx="893">
                  <c:v>1082.191</c:v>
                </c:pt>
                <c:pt idx="894">
                  <c:v>1083.1010000000001</c:v>
                </c:pt>
                <c:pt idx="895">
                  <c:v>1084.0139999999999</c:v>
                </c:pt>
                <c:pt idx="896">
                  <c:v>1084.931</c:v>
                </c:pt>
                <c:pt idx="897">
                  <c:v>1085.8520000000001</c:v>
                </c:pt>
                <c:pt idx="898">
                  <c:v>1086.7719999999999</c:v>
                </c:pt>
                <c:pt idx="899">
                  <c:v>1087.69</c:v>
                </c:pt>
                <c:pt idx="900">
                  <c:v>1088.605</c:v>
                </c:pt>
                <c:pt idx="901">
                  <c:v>1089.5150000000001</c:v>
                </c:pt>
                <c:pt idx="902">
                  <c:v>1090.4179999999999</c:v>
                </c:pt>
                <c:pt idx="903">
                  <c:v>1091.3140000000001</c:v>
                </c:pt>
                <c:pt idx="904">
                  <c:v>1092.21</c:v>
                </c:pt>
                <c:pt idx="905">
                  <c:v>1093.1020000000001</c:v>
                </c:pt>
                <c:pt idx="906">
                  <c:v>1093.9960000000001</c:v>
                </c:pt>
                <c:pt idx="907">
                  <c:v>1094.894</c:v>
                </c:pt>
                <c:pt idx="908">
                  <c:v>1095.787</c:v>
                </c:pt>
                <c:pt idx="909">
                  <c:v>1096.674</c:v>
                </c:pt>
                <c:pt idx="910">
                  <c:v>1097.567</c:v>
                </c:pt>
                <c:pt idx="911">
                  <c:v>1098.463</c:v>
                </c:pt>
                <c:pt idx="912">
                  <c:v>1099.354</c:v>
                </c:pt>
                <c:pt idx="913">
                  <c:v>1100.2449999999999</c:v>
                </c:pt>
                <c:pt idx="914">
                  <c:v>1101.1389999999999</c:v>
                </c:pt>
                <c:pt idx="915">
                  <c:v>1102.039</c:v>
                </c:pt>
                <c:pt idx="916">
                  <c:v>1102.93</c:v>
                </c:pt>
                <c:pt idx="917">
                  <c:v>1103.807</c:v>
                </c:pt>
              </c:numCache>
            </c:numRef>
          </c:xVal>
          <c:yVal>
            <c:numRef>
              <c:f>Coke!$AM$6:$AM$923</c:f>
              <c:numCache>
                <c:formatCode>General</c:formatCode>
                <c:ptCount val="918"/>
                <c:pt idx="0">
                  <c:v>1</c:v>
                </c:pt>
                <c:pt idx="1">
                  <c:v>0.99967451081944503</c:v>
                </c:pt>
                <c:pt idx="2">
                  <c:v>0.99964022186488899</c:v>
                </c:pt>
                <c:pt idx="3">
                  <c:v>0.99921647179963802</c:v>
                </c:pt>
                <c:pt idx="4">
                  <c:v>0.99885669366452701</c:v>
                </c:pt>
                <c:pt idx="5">
                  <c:v>0.99869394907424902</c:v>
                </c:pt>
                <c:pt idx="6">
                  <c:v>0.99820417997709299</c:v>
                </c:pt>
                <c:pt idx="7">
                  <c:v>0.99797490457946902</c:v>
                </c:pt>
                <c:pt idx="8">
                  <c:v>0.99764992717435497</c:v>
                </c:pt>
                <c:pt idx="9">
                  <c:v>0.99712740444896597</c:v>
                </c:pt>
                <c:pt idx="10">
                  <c:v>0.99689864082678403</c:v>
                </c:pt>
                <c:pt idx="11">
                  <c:v>0.99637611810139504</c:v>
                </c:pt>
                <c:pt idx="12">
                  <c:v>0.99585410715144795</c:v>
                </c:pt>
                <c:pt idx="13">
                  <c:v>0.99552657086912799</c:v>
                </c:pt>
                <c:pt idx="14">
                  <c:v>0.99487354540625295</c:v>
                </c:pt>
                <c:pt idx="15">
                  <c:v>0.99444979534100097</c:v>
                </c:pt>
                <c:pt idx="16">
                  <c:v>0.99402399817398601</c:v>
                </c:pt>
                <c:pt idx="17">
                  <c:v>0.99333873085832003</c:v>
                </c:pt>
                <c:pt idx="18">
                  <c:v>0.99297946449864904</c:v>
                </c:pt>
                <c:pt idx="19">
                  <c:v>0.99235868088856505</c:v>
                </c:pt>
                <c:pt idx="20">
                  <c:v>0.99167341357289995</c:v>
                </c:pt>
                <c:pt idx="21">
                  <c:v>0.99115140262295098</c:v>
                </c:pt>
                <c:pt idx="22">
                  <c:v>0.99046408820552101</c:v>
                </c:pt>
                <c:pt idx="23">
                  <c:v>0.989747090812505</c:v>
                </c:pt>
                <c:pt idx="24">
                  <c:v>0.98919079090800299</c:v>
                </c:pt>
                <c:pt idx="25">
                  <c:v>0.98837553263029099</c:v>
                </c:pt>
                <c:pt idx="26">
                  <c:v>0.98772250716741505</c:v>
                </c:pt>
                <c:pt idx="27">
                  <c:v>0.98703519274998497</c:v>
                </c:pt>
                <c:pt idx="28">
                  <c:v>0.98618769261948203</c:v>
                </c:pt>
                <c:pt idx="29">
                  <c:v>0.98550088997749197</c:v>
                </c:pt>
                <c:pt idx="30">
                  <c:v>0.98468511992433905</c:v>
                </c:pt>
                <c:pt idx="31">
                  <c:v>0.98373680003193498</c:v>
                </c:pt>
                <c:pt idx="32">
                  <c:v>0.98301980263891897</c:v>
                </c:pt>
                <c:pt idx="33">
                  <c:v>0.98210372459930495</c:v>
                </c:pt>
                <c:pt idx="34">
                  <c:v>0.98118969366145703</c:v>
                </c:pt>
                <c:pt idx="35">
                  <c:v>0.98030790457639905</c:v>
                </c:pt>
                <c:pt idx="36">
                  <c:v>0.97932990170840895</c:v>
                </c:pt>
                <c:pt idx="37">
                  <c:v>0.97841382366879603</c:v>
                </c:pt>
                <c:pt idx="38">
                  <c:v>0.97746755087815596</c:v>
                </c:pt>
                <c:pt idx="39">
                  <c:v>0.97642301720281999</c:v>
                </c:pt>
                <c:pt idx="40">
                  <c:v>0.97544296723306601</c:v>
                </c:pt>
                <c:pt idx="41">
                  <c:v>0.97436619170493899</c:v>
                </c:pt>
                <c:pt idx="42">
                  <c:v>0.97318910819035198</c:v>
                </c:pt>
                <c:pt idx="43">
                  <c:v>0.97214457451501701</c:v>
                </c:pt>
                <c:pt idx="44">
                  <c:v>0.970969538102194</c:v>
                </c:pt>
                <c:pt idx="45">
                  <c:v>0.96979450168937098</c:v>
                </c:pt>
                <c:pt idx="46">
                  <c:v>0.96865119535389799</c:v>
                </c:pt>
                <c:pt idx="47">
                  <c:v>0.96734360910182404</c:v>
                </c:pt>
                <c:pt idx="48">
                  <c:v>0.96613633083620998</c:v>
                </c:pt>
                <c:pt idx="49">
                  <c:v>0.96489476361604198</c:v>
                </c:pt>
                <c:pt idx="50">
                  <c:v>0.96352269365838705</c:v>
                </c:pt>
                <c:pt idx="51">
                  <c:v>0.96228163821365797</c:v>
                </c:pt>
                <c:pt idx="52">
                  <c:v>0.960877326403212</c:v>
                </c:pt>
                <c:pt idx="53">
                  <c:v>0.95944128451541599</c:v>
                </c:pt>
                <c:pt idx="54">
                  <c:v>0.95810350351231499</c:v>
                </c:pt>
                <c:pt idx="55">
                  <c:v>0.95666490274731297</c:v>
                </c:pt>
                <c:pt idx="56">
                  <c:v>0.95522886085951697</c:v>
                </c:pt>
                <c:pt idx="57">
                  <c:v>0.95379281897172097</c:v>
                </c:pt>
                <c:pt idx="58">
                  <c:v>0.95222371546923201</c:v>
                </c:pt>
                <c:pt idx="59">
                  <c:v>0.95072114277409003</c:v>
                </c:pt>
                <c:pt idx="60">
                  <c:v>0.94925285903350298</c:v>
                </c:pt>
                <c:pt idx="61">
                  <c:v>0.94771804448556796</c:v>
                </c:pt>
                <c:pt idx="62">
                  <c:v>0.94621547179042598</c:v>
                </c:pt>
                <c:pt idx="63">
                  <c:v>0.944614638210588</c:v>
                </c:pt>
                <c:pt idx="64">
                  <c:v>0.94304758180986403</c:v>
                </c:pt>
                <c:pt idx="65">
                  <c:v>0.94148103718458098</c:v>
                </c:pt>
                <c:pt idx="66">
                  <c:v>0.93981571989916002</c:v>
                </c:pt>
                <c:pt idx="67">
                  <c:v>0.93821488631932204</c:v>
                </c:pt>
                <c:pt idx="68">
                  <c:v>0.93654956903390096</c:v>
                </c:pt>
                <c:pt idx="69">
                  <c:v>0.934884251748481</c:v>
                </c:pt>
                <c:pt idx="70">
                  <c:v>0.93321893446306103</c:v>
                </c:pt>
                <c:pt idx="71">
                  <c:v>0.93155361717763996</c:v>
                </c:pt>
                <c:pt idx="72">
                  <c:v>0.92982228086031504</c:v>
                </c:pt>
                <c:pt idx="73">
                  <c:v>0.92818920542768601</c:v>
                </c:pt>
                <c:pt idx="74">
                  <c:v>0.92645991621212498</c:v>
                </c:pt>
                <c:pt idx="75">
                  <c:v>0.92476030997214897</c:v>
                </c:pt>
                <c:pt idx="76">
                  <c:v>0.92312672276407903</c:v>
                </c:pt>
                <c:pt idx="77">
                  <c:v>0.921299172663823</c:v>
                </c:pt>
                <c:pt idx="78">
                  <c:v>0.91963385537840203</c:v>
                </c:pt>
                <c:pt idx="79">
                  <c:v>0.91796853809298096</c:v>
                </c:pt>
                <c:pt idx="80">
                  <c:v>0.91626893185300595</c:v>
                </c:pt>
                <c:pt idx="81">
                  <c:v>0.91460361456758599</c:v>
                </c:pt>
                <c:pt idx="82">
                  <c:v>0.91284003639747002</c:v>
                </c:pt>
                <c:pt idx="83">
                  <c:v>0.91117471911204895</c:v>
                </c:pt>
                <c:pt idx="84">
                  <c:v>0.90947767174927896</c:v>
                </c:pt>
                <c:pt idx="85">
                  <c:v>0.90778011261106795</c:v>
                </c:pt>
                <c:pt idx="86">
                  <c:v>0.90611274822388399</c:v>
                </c:pt>
                <c:pt idx="87">
                  <c:v>0.904415700861113</c:v>
                </c:pt>
                <c:pt idx="88">
                  <c:v>0.90268385276834695</c:v>
                </c:pt>
                <c:pt idx="89">
                  <c:v>0.90098680540557696</c:v>
                </c:pt>
                <c:pt idx="90">
                  <c:v>0.899321488120157</c:v>
                </c:pt>
                <c:pt idx="91">
                  <c:v>0.89765617083473703</c:v>
                </c:pt>
                <c:pt idx="92">
                  <c:v>0.89605482547945703</c:v>
                </c:pt>
                <c:pt idx="93">
                  <c:v>0.89435777811668704</c:v>
                </c:pt>
                <c:pt idx="94">
                  <c:v>0.89269246083126697</c:v>
                </c:pt>
                <c:pt idx="95">
                  <c:v>0.89109162725142899</c:v>
                </c:pt>
                <c:pt idx="96">
                  <c:v>0.88942630996600802</c:v>
                </c:pt>
                <c:pt idx="97">
                  <c:v>0.88785925356528395</c:v>
                </c:pt>
                <c:pt idx="98">
                  <c:v>0.88629066183823602</c:v>
                </c:pt>
                <c:pt idx="99">
                  <c:v>0.88465963350737198</c:v>
                </c:pt>
                <c:pt idx="100">
                  <c:v>0.88305828815209197</c:v>
                </c:pt>
                <c:pt idx="101">
                  <c:v>0.88142521271946195</c:v>
                </c:pt>
                <c:pt idx="102">
                  <c:v>0.87982642624138796</c:v>
                </c:pt>
                <c:pt idx="103">
                  <c:v>0.87832385354624598</c:v>
                </c:pt>
                <c:pt idx="104">
                  <c:v>0.87678955077375398</c:v>
                </c:pt>
                <c:pt idx="105">
                  <c:v>0.87531870815596102</c:v>
                </c:pt>
                <c:pt idx="106">
                  <c:v>0.87384837731360898</c:v>
                </c:pt>
                <c:pt idx="107">
                  <c:v>0.87231356276567495</c:v>
                </c:pt>
                <c:pt idx="108">
                  <c:v>0.87087752087787995</c:v>
                </c:pt>
                <c:pt idx="109">
                  <c:v>0.86937494818273697</c:v>
                </c:pt>
                <c:pt idx="110">
                  <c:v>0.86790666444214903</c:v>
                </c:pt>
                <c:pt idx="111">
                  <c:v>0.86643633359979799</c:v>
                </c:pt>
                <c:pt idx="112">
                  <c:v>0.86493324912921399</c:v>
                </c:pt>
                <c:pt idx="113">
                  <c:v>0.86346547716406896</c:v>
                </c:pt>
                <c:pt idx="114">
                  <c:v>0.86209340720641303</c:v>
                </c:pt>
                <c:pt idx="115">
                  <c:v>0.86068909539596605</c:v>
                </c:pt>
                <c:pt idx="116">
                  <c:v>0.85934926729110095</c:v>
                </c:pt>
                <c:pt idx="117">
                  <c:v>0.85797924443521001</c:v>
                </c:pt>
                <c:pt idx="118">
                  <c:v>0.85663941633034502</c:v>
                </c:pt>
                <c:pt idx="119">
                  <c:v>0.85526734637268897</c:v>
                </c:pt>
                <c:pt idx="120">
                  <c:v>0.85389527641503404</c:v>
                </c:pt>
                <c:pt idx="121">
                  <c:v>0.85255749541193304</c:v>
                </c:pt>
                <c:pt idx="122">
                  <c:v>0.85128419811441502</c:v>
                </c:pt>
                <c:pt idx="123">
                  <c:v>0.84994437000955003</c:v>
                </c:pt>
                <c:pt idx="124">
                  <c:v>0.84867056093658999</c:v>
                </c:pt>
                <c:pt idx="125">
                  <c:v>0.84736502178628104</c:v>
                </c:pt>
                <c:pt idx="126">
                  <c:v>0.84609172448876202</c:v>
                </c:pt>
                <c:pt idx="127">
                  <c:v>0.84481791541580198</c:v>
                </c:pt>
                <c:pt idx="128">
                  <c:v>0.84347808731093699</c:v>
                </c:pt>
                <c:pt idx="129">
                  <c:v>0.84227080904532403</c:v>
                </c:pt>
                <c:pt idx="130">
                  <c:v>0.84102924182515504</c:v>
                </c:pt>
                <c:pt idx="131">
                  <c:v>0.839822475334983</c:v>
                </c:pt>
                <c:pt idx="132">
                  <c:v>0.83864488004495397</c:v>
                </c:pt>
                <c:pt idx="133">
                  <c:v>0.83740587170199099</c:v>
                </c:pt>
                <c:pt idx="134">
                  <c:v>0.83622827641196296</c:v>
                </c:pt>
                <c:pt idx="135">
                  <c:v>0.83508548185193099</c:v>
                </c:pt>
                <c:pt idx="136">
                  <c:v>0.83394268729190002</c:v>
                </c:pt>
                <c:pt idx="137">
                  <c:v>0.83270316717349602</c:v>
                </c:pt>
                <c:pt idx="138">
                  <c:v>0.83152608365890801</c:v>
                </c:pt>
                <c:pt idx="139">
                  <c:v>0.83038277732343502</c:v>
                </c:pt>
                <c:pt idx="140">
                  <c:v>0.82927427171795798</c:v>
                </c:pt>
                <c:pt idx="141">
                  <c:v>0.82816320723527703</c:v>
                </c:pt>
                <c:pt idx="142">
                  <c:v>0.82698817082245402</c:v>
                </c:pt>
                <c:pt idx="143">
                  <c:v>0.82581108730786701</c:v>
                </c:pt>
                <c:pt idx="144">
                  <c:v>0.82479879548532198</c:v>
                </c:pt>
                <c:pt idx="145">
                  <c:v>0.82375426180998601</c:v>
                </c:pt>
                <c:pt idx="146">
                  <c:v>0.82267748628185899</c:v>
                </c:pt>
                <c:pt idx="147">
                  <c:v>0.82163295260652403</c:v>
                </c:pt>
                <c:pt idx="148">
                  <c:v>0.82045586909193702</c:v>
                </c:pt>
                <c:pt idx="149">
                  <c:v>0.81934736348645998</c:v>
                </c:pt>
                <c:pt idx="150">
                  <c:v>0.81830027093391899</c:v>
                </c:pt>
                <c:pt idx="151">
                  <c:v>0.817224007181233</c:v>
                </c:pt>
                <c:pt idx="152">
                  <c:v>0.81621120358324695</c:v>
                </c:pt>
                <c:pt idx="153">
                  <c:v>0.81519891176070203</c:v>
                </c:pt>
                <c:pt idx="154">
                  <c:v>0.81425059186829796</c:v>
                </c:pt>
                <c:pt idx="155">
                  <c:v>0.81320605819296199</c:v>
                </c:pt>
                <c:pt idx="156">
                  <c:v>0.812129794440277</c:v>
                </c:pt>
                <c:pt idx="157">
                  <c:v>0.81118147454787304</c:v>
                </c:pt>
                <c:pt idx="158">
                  <c:v>0.81049671900764697</c:v>
                </c:pt>
                <c:pt idx="159">
                  <c:v>0.80951615726245096</c:v>
                </c:pt>
                <c:pt idx="160">
                  <c:v>0.80827459004228297</c:v>
                </c:pt>
                <c:pt idx="161">
                  <c:v>0.80752586257191705</c:v>
                </c:pt>
                <c:pt idx="162">
                  <c:v>0.80638255623644395</c:v>
                </c:pt>
                <c:pt idx="163">
                  <c:v>0.80533597545934399</c:v>
                </c:pt>
                <c:pt idx="164">
                  <c:v>0.80425919993121697</c:v>
                </c:pt>
                <c:pt idx="165">
                  <c:v>0.80318037730132597</c:v>
                </c:pt>
                <c:pt idx="166">
                  <c:v>0.80242909095375603</c:v>
                </c:pt>
                <c:pt idx="167">
                  <c:v>0.80161383267604303</c:v>
                </c:pt>
                <c:pt idx="168">
                  <c:v>0.80043879626322001</c:v>
                </c:pt>
                <c:pt idx="169">
                  <c:v>0.79942650444067598</c:v>
                </c:pt>
                <c:pt idx="170">
                  <c:v>0.79860868728575796</c:v>
                </c:pt>
                <c:pt idx="171">
                  <c:v>0.79795566182288302</c:v>
                </c:pt>
                <c:pt idx="172">
                  <c:v>0.79684510911564199</c:v>
                </c:pt>
                <c:pt idx="173">
                  <c:v>0.79583486439486195</c:v>
                </c:pt>
                <c:pt idx="174">
                  <c:v>0.79488654450245699</c:v>
                </c:pt>
                <c:pt idx="175">
                  <c:v>0.79387425267991196</c:v>
                </c:pt>
                <c:pt idx="176">
                  <c:v>0.79299195181941295</c:v>
                </c:pt>
                <c:pt idx="177">
                  <c:v>0.79224066547184202</c:v>
                </c:pt>
                <c:pt idx="178">
                  <c:v>0.79139316534133897</c:v>
                </c:pt>
                <c:pt idx="179">
                  <c:v>0.79051137625628098</c:v>
                </c:pt>
                <c:pt idx="180">
                  <c:v>0.78956305636387702</c:v>
                </c:pt>
                <c:pt idx="181">
                  <c:v>0.78878003993895596</c:v>
                </c:pt>
                <c:pt idx="182">
                  <c:v>0.78802875359138402</c:v>
                </c:pt>
                <c:pt idx="183">
                  <c:v>0.78717869458367595</c:v>
                </c:pt>
                <c:pt idx="184">
                  <c:v>0.78616640276113103</c:v>
                </c:pt>
                <c:pt idx="185">
                  <c:v>0.78528666077783704</c:v>
                </c:pt>
                <c:pt idx="186">
                  <c:v>0.78456761628305705</c:v>
                </c:pt>
                <c:pt idx="187">
                  <c:v>0.78358705453786204</c:v>
                </c:pt>
                <c:pt idx="188">
                  <c:v>0.78267353537545403</c:v>
                </c:pt>
                <c:pt idx="189">
                  <c:v>0.78202050991257899</c:v>
                </c:pt>
                <c:pt idx="190">
                  <c:v>0.78123698171221601</c:v>
                </c:pt>
                <c:pt idx="191">
                  <c:v>0.78032090367260298</c:v>
                </c:pt>
                <c:pt idx="192">
                  <c:v>0.77953737547224</c:v>
                </c:pt>
                <c:pt idx="193">
                  <c:v>0.77901536452229303</c:v>
                </c:pt>
                <c:pt idx="194">
                  <c:v>0.77777379730212504</c:v>
                </c:pt>
                <c:pt idx="195">
                  <c:v>0.77708904176189997</c:v>
                </c:pt>
                <c:pt idx="196">
                  <c:v>0.77607674993935505</c:v>
                </c:pt>
                <c:pt idx="197">
                  <c:v>0.77499997441122803</c:v>
                </c:pt>
                <c:pt idx="198">
                  <c:v>0.77431265999379795</c:v>
                </c:pt>
                <c:pt idx="199">
                  <c:v>0.77372667711370902</c:v>
                </c:pt>
                <c:pt idx="200">
                  <c:v>0.77297539076613797</c:v>
                </c:pt>
                <c:pt idx="201">
                  <c:v>0.77225583449591695</c:v>
                </c:pt>
                <c:pt idx="202">
                  <c:v>0.77150454814834502</c:v>
                </c:pt>
                <c:pt idx="203">
                  <c:v>0.770852034460911</c:v>
                </c:pt>
                <c:pt idx="204">
                  <c:v>0.76996973360041199</c:v>
                </c:pt>
                <c:pt idx="205">
                  <c:v>0.76912018636814505</c:v>
                </c:pt>
                <c:pt idx="206">
                  <c:v>0.76840318897512905</c:v>
                </c:pt>
                <c:pt idx="207">
                  <c:v>0.76778240536504505</c:v>
                </c:pt>
                <c:pt idx="208">
                  <c:v>0.76699938894012398</c:v>
                </c:pt>
                <c:pt idx="209">
                  <c:v>0.76605106904771902</c:v>
                </c:pt>
                <c:pt idx="210">
                  <c:v>0.765331512777497</c:v>
                </c:pt>
                <c:pt idx="211">
                  <c:v>0.76477725997475898</c:v>
                </c:pt>
                <c:pt idx="212">
                  <c:v>0.76422300717202096</c:v>
                </c:pt>
                <c:pt idx="213">
                  <c:v>0.76334121808696298</c:v>
                </c:pt>
                <c:pt idx="214">
                  <c:v>0.76249115907925502</c:v>
                </c:pt>
                <c:pt idx="215">
                  <c:v>0.76177211458447502</c:v>
                </c:pt>
                <c:pt idx="216">
                  <c:v>0.76105511719145902</c:v>
                </c:pt>
                <c:pt idx="217">
                  <c:v>0.76043433358137402</c:v>
                </c:pt>
                <c:pt idx="218">
                  <c:v>0.75971528908659403</c:v>
                </c:pt>
                <c:pt idx="219">
                  <c:v>0.75916103628385601</c:v>
                </c:pt>
                <c:pt idx="220">
                  <c:v>0.75831097727614705</c:v>
                </c:pt>
                <c:pt idx="221">
                  <c:v>0.75746347714564399</c:v>
                </c:pt>
                <c:pt idx="222">
                  <c:v>0.75703767997862803</c:v>
                </c:pt>
                <c:pt idx="223">
                  <c:v>0.75645118532309896</c:v>
                </c:pt>
                <c:pt idx="224">
                  <c:v>0.75543889350055504</c:v>
                </c:pt>
                <c:pt idx="225">
                  <c:v>0.75471933723033302</c:v>
                </c:pt>
                <c:pt idx="226">
                  <c:v>0.754066823542899</c:v>
                </c:pt>
                <c:pt idx="227">
                  <c:v>0.753446039932814</c:v>
                </c:pt>
                <c:pt idx="228">
                  <c:v>0.75279301446993896</c:v>
                </c:pt>
                <c:pt idx="229">
                  <c:v>0.75214050078250505</c:v>
                </c:pt>
                <c:pt idx="230">
                  <c:v>0.75145318636507497</c:v>
                </c:pt>
                <c:pt idx="231">
                  <c:v>0.75083240275498997</c:v>
                </c:pt>
                <c:pt idx="232">
                  <c:v>0.75021161914490497</c:v>
                </c:pt>
                <c:pt idx="233">
                  <c:v>0.74946289167454005</c:v>
                </c:pt>
                <c:pt idx="234">
                  <c:v>0.74880781910990002</c:v>
                </c:pt>
                <c:pt idx="235">
                  <c:v>0.748351827191858</c:v>
                </c:pt>
                <c:pt idx="236">
                  <c:v>0.74760054084428595</c:v>
                </c:pt>
                <c:pt idx="237">
                  <c:v>0.74707852989433898</c:v>
                </c:pt>
                <c:pt idx="238">
                  <c:v>0.74645774628425499</c:v>
                </c:pt>
                <c:pt idx="239">
                  <c:v>0.74573819001403296</c:v>
                </c:pt>
                <c:pt idx="240">
                  <c:v>0.74515220713394603</c:v>
                </c:pt>
                <c:pt idx="241">
                  <c:v>0.74453142352386104</c:v>
                </c:pt>
                <c:pt idx="242">
                  <c:v>0.743974611843917</c:v>
                </c:pt>
                <c:pt idx="243">
                  <c:v>0.74332158638104195</c:v>
                </c:pt>
                <c:pt idx="244">
                  <c:v>0.742636830840816</c:v>
                </c:pt>
                <c:pt idx="245">
                  <c:v>0.74211481989086903</c:v>
                </c:pt>
                <c:pt idx="246">
                  <c:v>0.74155800821092499</c:v>
                </c:pt>
                <c:pt idx="247">
                  <c:v>0.74097151355539703</c:v>
                </c:pt>
                <c:pt idx="248">
                  <c:v>0.74048174445824</c:v>
                </c:pt>
                <c:pt idx="249">
                  <c:v>0.73982871899536495</c:v>
                </c:pt>
                <c:pt idx="250">
                  <c:v>0.73907743264779302</c:v>
                </c:pt>
                <c:pt idx="251">
                  <c:v>0.73845664903770902</c:v>
                </c:pt>
                <c:pt idx="252">
                  <c:v>0.73793463808776205</c:v>
                </c:pt>
                <c:pt idx="253">
                  <c:v>0.73737782640781802</c:v>
                </c:pt>
                <c:pt idx="254">
                  <c:v>0.73666082901480201</c:v>
                </c:pt>
                <c:pt idx="255">
                  <c:v>0.73604004540471701</c:v>
                </c:pt>
                <c:pt idx="256">
                  <c:v>0.73545150364742395</c:v>
                </c:pt>
                <c:pt idx="257">
                  <c:v>0.73496122277482601</c:v>
                </c:pt>
                <c:pt idx="258">
                  <c:v>0.73443921182487903</c:v>
                </c:pt>
                <c:pt idx="259">
                  <c:v>0.73375445628465397</c:v>
                </c:pt>
                <c:pt idx="260">
                  <c:v>0.73323193355926497</c:v>
                </c:pt>
                <c:pt idx="261">
                  <c:v>0.73257941987183095</c:v>
                </c:pt>
                <c:pt idx="262">
                  <c:v>0.73205689714644295</c:v>
                </c:pt>
                <c:pt idx="263">
                  <c:v>0.73153232731928997</c:v>
                </c:pt>
                <c:pt idx="264">
                  <c:v>0.73104460532389803</c:v>
                </c:pt>
                <c:pt idx="265">
                  <c:v>0.73032504905367601</c:v>
                </c:pt>
                <c:pt idx="266">
                  <c:v>0.72973650729638295</c:v>
                </c:pt>
                <c:pt idx="267">
                  <c:v>0.72918225449364504</c:v>
                </c:pt>
                <c:pt idx="268">
                  <c:v>0.72869197362104698</c:v>
                </c:pt>
                <c:pt idx="269">
                  <c:v>0.72807119001096199</c:v>
                </c:pt>
                <c:pt idx="270">
                  <c:v>0.72748520713087494</c:v>
                </c:pt>
                <c:pt idx="271">
                  <c:v>0.726994926258277</c:v>
                </c:pt>
                <c:pt idx="272">
                  <c:v>0.72653688723846999</c:v>
                </c:pt>
                <c:pt idx="273">
                  <c:v>0.72604660636587304</c:v>
                </c:pt>
                <c:pt idx="274">
                  <c:v>0.72536185082564697</c:v>
                </c:pt>
                <c:pt idx="275">
                  <c:v>0.724772797292913</c:v>
                </c:pt>
                <c:pt idx="276">
                  <c:v>0.72428302819575596</c:v>
                </c:pt>
                <c:pt idx="277">
                  <c:v>0.72359776088008998</c:v>
                </c:pt>
                <c:pt idx="278">
                  <c:v>0.72287871638530998</c:v>
                </c:pt>
                <c:pt idx="279">
                  <c:v>0.72235670543536201</c:v>
                </c:pt>
                <c:pt idx="280">
                  <c:v>0.72196468544746095</c:v>
                </c:pt>
                <c:pt idx="281">
                  <c:v>0.721474404574864</c:v>
                </c:pt>
                <c:pt idx="282">
                  <c:v>0.72085413274022003</c:v>
                </c:pt>
                <c:pt idx="283">
                  <c:v>0.720659146297151</c:v>
                </c:pt>
                <c:pt idx="284">
                  <c:v>0.71980959906488395</c:v>
                </c:pt>
                <c:pt idx="285">
                  <c:v>0.71912433174921797</c:v>
                </c:pt>
                <c:pt idx="286">
                  <c:v>0.71843752910722802</c:v>
                </c:pt>
                <c:pt idx="287">
                  <c:v>0.71791500638184003</c:v>
                </c:pt>
                <c:pt idx="288">
                  <c:v>0.71732902350175198</c:v>
                </c:pt>
                <c:pt idx="289">
                  <c:v>0.71670823989166799</c:v>
                </c:pt>
                <c:pt idx="290">
                  <c:v>0.716281930949211</c:v>
                </c:pt>
                <c:pt idx="291">
                  <c:v>0.71582593903116898</c:v>
                </c:pt>
                <c:pt idx="292">
                  <c:v>0.71504292260624802</c:v>
                </c:pt>
                <c:pt idx="293">
                  <c:v>0.71465090261834596</c:v>
                </c:pt>
                <c:pt idx="294">
                  <c:v>0.71422510545133</c:v>
                </c:pt>
                <c:pt idx="295">
                  <c:v>0.71354034991110404</c:v>
                </c:pt>
                <c:pt idx="296">
                  <c:v>0.71298609710836702</c:v>
                </c:pt>
                <c:pt idx="297">
                  <c:v>0.71236531349828203</c:v>
                </c:pt>
                <c:pt idx="298">
                  <c:v>0.71180850181833799</c:v>
                </c:pt>
                <c:pt idx="299">
                  <c:v>0.71112374627811303</c:v>
                </c:pt>
                <c:pt idx="300">
                  <c:v>0.71047072081523799</c:v>
                </c:pt>
                <c:pt idx="301">
                  <c:v>0.71004492364822203</c:v>
                </c:pt>
                <c:pt idx="302">
                  <c:v>0.70929363730065098</c:v>
                </c:pt>
                <c:pt idx="303">
                  <c:v>0.70880591530525905</c:v>
                </c:pt>
                <c:pt idx="304">
                  <c:v>0.70824910362531501</c:v>
                </c:pt>
                <c:pt idx="305">
                  <c:v>0.70753210623229901</c:v>
                </c:pt>
                <c:pt idx="306">
                  <c:v>0.70687703366765897</c:v>
                </c:pt>
                <c:pt idx="307">
                  <c:v>0.70616003627464297</c:v>
                </c:pt>
                <c:pt idx="308">
                  <c:v>0.70553925266455897</c:v>
                </c:pt>
                <c:pt idx="309">
                  <c:v>0.70495071090726502</c:v>
                </c:pt>
                <c:pt idx="310">
                  <c:v>0.70423371351425001</c:v>
                </c:pt>
                <c:pt idx="311">
                  <c:v>0.70361292990416502</c:v>
                </c:pt>
                <c:pt idx="312">
                  <c:v>0.70299214629408102</c:v>
                </c:pt>
                <c:pt idx="313">
                  <c:v>0.702339632606647</c:v>
                </c:pt>
                <c:pt idx="314">
                  <c:v>0.70165231818921603</c:v>
                </c:pt>
                <c:pt idx="315">
                  <c:v>0.70096756264899096</c:v>
                </c:pt>
                <c:pt idx="316">
                  <c:v>0.700282807108765</c:v>
                </c:pt>
                <c:pt idx="317">
                  <c:v>0.69966202349868101</c:v>
                </c:pt>
                <c:pt idx="318">
                  <c:v>0.69900899803580596</c:v>
                </c:pt>
                <c:pt idx="319">
                  <c:v>0.69828995354102597</c:v>
                </c:pt>
                <c:pt idx="320">
                  <c:v>0.69757039727080405</c:v>
                </c:pt>
                <c:pt idx="321">
                  <c:v>0.69681911092323301</c:v>
                </c:pt>
                <c:pt idx="322">
                  <c:v>0.69606782457566196</c:v>
                </c:pt>
                <c:pt idx="323">
                  <c:v>0.69531653822809003</c:v>
                </c:pt>
                <c:pt idx="324">
                  <c:v>0.69453352180316896</c:v>
                </c:pt>
                <c:pt idx="325">
                  <c:v>0.69378223545559903</c:v>
                </c:pt>
                <c:pt idx="326">
                  <c:v>0.69299870725523605</c:v>
                </c:pt>
                <c:pt idx="327">
                  <c:v>0.69221517905487395</c:v>
                </c:pt>
                <c:pt idx="328">
                  <c:v>0.69126941803967501</c:v>
                </c:pt>
                <c:pt idx="329">
                  <c:v>0.69035282822461996</c:v>
                </c:pt>
                <c:pt idx="330">
                  <c:v>0.68953756994690796</c:v>
                </c:pt>
                <c:pt idx="331">
                  <c:v>0.68872231166919695</c:v>
                </c:pt>
                <c:pt idx="332">
                  <c:v>0.68790449451428004</c:v>
                </c:pt>
                <c:pt idx="333">
                  <c:v>0.68695873349908099</c:v>
                </c:pt>
                <c:pt idx="334">
                  <c:v>0.68604214368402605</c:v>
                </c:pt>
                <c:pt idx="335">
                  <c:v>0.68493363807854901</c:v>
                </c:pt>
                <c:pt idx="336">
                  <c:v>0.68401960714069998</c:v>
                </c:pt>
                <c:pt idx="337">
                  <c:v>0.68284252362611297</c:v>
                </c:pt>
                <c:pt idx="338">
                  <c:v>0.68179798995077801</c:v>
                </c:pt>
                <c:pt idx="339">
                  <c:v>0.680817428205583</c:v>
                </c:pt>
                <c:pt idx="340">
                  <c:v>0.67983942533759301</c:v>
                </c:pt>
                <c:pt idx="341">
                  <c:v>0.67879284456049305</c:v>
                </c:pt>
                <c:pt idx="342">
                  <c:v>0.67751903548753201</c:v>
                </c:pt>
                <c:pt idx="343">
                  <c:v>0.67614952440708298</c:v>
                </c:pt>
                <c:pt idx="344">
                  <c:v>0.67487571533412305</c:v>
                </c:pt>
                <c:pt idx="345">
                  <c:v>0.67363465988939597</c:v>
                </c:pt>
                <c:pt idx="346">
                  <c:v>0.67236085081643604</c:v>
                </c:pt>
                <c:pt idx="347">
                  <c:v>0.67108755351891702</c:v>
                </c:pt>
                <c:pt idx="348">
                  <c:v>0.66974721363861101</c:v>
                </c:pt>
                <c:pt idx="349">
                  <c:v>0.66827892989802395</c:v>
                </c:pt>
                <c:pt idx="350">
                  <c:v>0.66693910179315896</c:v>
                </c:pt>
                <c:pt idx="351">
                  <c:v>0.66504502088555595</c:v>
                </c:pt>
                <c:pt idx="352">
                  <c:v>0.66331573166999502</c:v>
                </c:pt>
                <c:pt idx="353">
                  <c:v>0.66174662816750596</c:v>
                </c:pt>
                <c:pt idx="354">
                  <c:v>0.65995080814460005</c:v>
                </c:pt>
                <c:pt idx="355">
                  <c:v>0.65799224353141506</c:v>
                </c:pt>
                <c:pt idx="356">
                  <c:v>0.65603163181646496</c:v>
                </c:pt>
                <c:pt idx="357">
                  <c:v>0.65417183986341798</c:v>
                </c:pt>
                <c:pt idx="358">
                  <c:v>0.65211245548833097</c:v>
                </c:pt>
                <c:pt idx="359">
                  <c:v>0.64999165806031001</c:v>
                </c:pt>
                <c:pt idx="360">
                  <c:v>0.64773779901759598</c:v>
                </c:pt>
                <c:pt idx="361">
                  <c:v>0.64541945626930097</c:v>
                </c:pt>
                <c:pt idx="362">
                  <c:v>0.64297112255896005</c:v>
                </c:pt>
                <c:pt idx="363">
                  <c:v>0.64045574626583002</c:v>
                </c:pt>
                <c:pt idx="364">
                  <c:v>0.63767987627317002</c:v>
                </c:pt>
                <c:pt idx="365">
                  <c:v>0.63516501175548201</c:v>
                </c:pt>
                <c:pt idx="366">
                  <c:v>0.63193263806933697</c:v>
                </c:pt>
                <c:pt idx="367">
                  <c:v>0.62895973453184395</c:v>
                </c:pt>
                <c:pt idx="368">
                  <c:v>0.62579184455128001</c:v>
                </c:pt>
                <c:pt idx="369">
                  <c:v>0.62233070724295303</c:v>
                </c:pt>
                <c:pt idx="370">
                  <c:v>0.61870733711978898</c:v>
                </c:pt>
                <c:pt idx="371">
                  <c:v>0.61508140811942003</c:v>
                </c:pt>
                <c:pt idx="372">
                  <c:v>0.61139150718891</c:v>
                </c:pt>
                <c:pt idx="373">
                  <c:v>0.60757059174547201</c:v>
                </c:pt>
                <c:pt idx="374">
                  <c:v>0.60332643801222297</c:v>
                </c:pt>
                <c:pt idx="375">
                  <c:v>0.59907972540177001</c:v>
                </c:pt>
                <c:pt idx="376">
                  <c:v>0.59473679900838405</c:v>
                </c:pt>
                <c:pt idx="377">
                  <c:v>0.59022908092295601</c:v>
                </c:pt>
                <c:pt idx="378">
                  <c:v>0.58559290720180701</c:v>
                </c:pt>
                <c:pt idx="379">
                  <c:v>0.58085847259596102</c:v>
                </c:pt>
                <c:pt idx="380">
                  <c:v>0.57563375711751696</c:v>
                </c:pt>
                <c:pt idx="381">
                  <c:v>0.57040648276186801</c:v>
                </c:pt>
                <c:pt idx="382">
                  <c:v>0.56521605623797999</c:v>
                </c:pt>
                <c:pt idx="383">
                  <c:v>0.55992532172763099</c:v>
                </c:pt>
                <c:pt idx="384">
                  <c:v>0.55421032537658999</c:v>
                </c:pt>
                <c:pt idx="385">
                  <c:v>0.54865807361582697</c:v>
                </c:pt>
                <c:pt idx="386">
                  <c:v>0.54300960807213206</c:v>
                </c:pt>
                <c:pt idx="387">
                  <c:v>0.53732685357388199</c:v>
                </c:pt>
                <c:pt idx="388">
                  <c:v>0.53157961537004905</c:v>
                </c:pt>
                <c:pt idx="389">
                  <c:v>0.52557137169124402</c:v>
                </c:pt>
                <c:pt idx="390">
                  <c:v>0.51965985357081101</c:v>
                </c:pt>
                <c:pt idx="391">
                  <c:v>0.51368385174479603</c:v>
                </c:pt>
                <c:pt idx="392">
                  <c:v>0.50754510532850405</c:v>
                </c:pt>
                <c:pt idx="393">
                  <c:v>0.501699606239976</c:v>
                </c:pt>
                <c:pt idx="394">
                  <c:v>0.49565707360661498</c:v>
                </c:pt>
                <c:pt idx="395">
                  <c:v>0.48981157451808699</c:v>
                </c:pt>
                <c:pt idx="396">
                  <c:v>0.48406484808969602</c:v>
                </c:pt>
                <c:pt idx="397">
                  <c:v>0.47815281819382199</c:v>
                </c:pt>
                <c:pt idx="398">
                  <c:v>0.47253659450291702</c:v>
                </c:pt>
                <c:pt idx="399">
                  <c:v>0.46678935629908602</c:v>
                </c:pt>
                <c:pt idx="400">
                  <c:v>0.46123710453832201</c:v>
                </c:pt>
                <c:pt idx="401">
                  <c:v>0.45571914173211397</c:v>
                </c:pt>
                <c:pt idx="402">
                  <c:v>0.45016688997135101</c:v>
                </c:pt>
                <c:pt idx="403">
                  <c:v>0.44464892716514298</c:v>
                </c:pt>
                <c:pt idx="404">
                  <c:v>0.43942421168669998</c:v>
                </c:pt>
                <c:pt idx="405">
                  <c:v>0.434066946369005</c:v>
                </c:pt>
                <c:pt idx="406">
                  <c:v>0.428940491775257</c:v>
                </c:pt>
                <c:pt idx="407">
                  <c:v>0.42378230710415998</c:v>
                </c:pt>
                <c:pt idx="408">
                  <c:v>0.41865380540864799</c:v>
                </c:pt>
                <c:pt idx="409">
                  <c:v>0.41362612347503702</c:v>
                </c:pt>
                <c:pt idx="410">
                  <c:v>0.408694655324359</c:v>
                </c:pt>
                <c:pt idx="411">
                  <c:v>0.40379491725102901</c:v>
                </c:pt>
                <c:pt idx="412">
                  <c:v>0.39899395183783698</c:v>
                </c:pt>
                <c:pt idx="413">
                  <c:v>0.39416125634729499</c:v>
                </c:pt>
                <c:pt idx="414">
                  <c:v>0.38932804908131202</c:v>
                </c:pt>
                <c:pt idx="415">
                  <c:v>0.384494841815329</c:v>
                </c:pt>
                <c:pt idx="416">
                  <c:v>0.37972816535669202</c:v>
                </c:pt>
                <c:pt idx="417">
                  <c:v>0.37508994453377797</c:v>
                </c:pt>
                <c:pt idx="418">
                  <c:v>0.37022500719044499</c:v>
                </c:pt>
                <c:pt idx="419">
                  <c:v>0.36549006080915802</c:v>
                </c:pt>
                <c:pt idx="420">
                  <c:v>0.360689095395966</c:v>
                </c:pt>
                <c:pt idx="421">
                  <c:v>0.35598690264291</c:v>
                </c:pt>
                <c:pt idx="422">
                  <c:v>0.35112196529957801</c:v>
                </c:pt>
                <c:pt idx="423">
                  <c:v>0.34635272996373601</c:v>
                </c:pt>
                <c:pt idx="424">
                  <c:v>0.34158605350509902</c:v>
                </c:pt>
                <c:pt idx="425">
                  <c:v>0.33684957179748898</c:v>
                </c:pt>
                <c:pt idx="426">
                  <c:v>0.332050653486061</c:v>
                </c:pt>
                <c:pt idx="427">
                  <c:v>0.32724968807286903</c:v>
                </c:pt>
                <c:pt idx="428">
                  <c:v>0.32231821992219001</c:v>
                </c:pt>
                <c:pt idx="429">
                  <c:v>0.31741899362430198</c:v>
                </c:pt>
                <c:pt idx="430">
                  <c:v>0.31248957257538701</c:v>
                </c:pt>
                <c:pt idx="431">
                  <c:v>0.30765636530940399</c:v>
                </c:pt>
                <c:pt idx="432">
                  <c:v>0.30275713901151602</c:v>
                </c:pt>
                <c:pt idx="433">
                  <c:v>0.29785995981539198</c:v>
                </c:pt>
                <c:pt idx="434">
                  <c:v>0.29299246359485398</c:v>
                </c:pt>
                <c:pt idx="435">
                  <c:v>0.28809528439873</c:v>
                </c:pt>
                <c:pt idx="436">
                  <c:v>0.283195546325401</c:v>
                </c:pt>
                <c:pt idx="437">
                  <c:v>0.27829836712927802</c:v>
                </c:pt>
                <c:pt idx="438">
                  <c:v>0.27336689897859801</c:v>
                </c:pt>
                <c:pt idx="439">
                  <c:v>0.26853420348805601</c:v>
                </c:pt>
                <c:pt idx="440">
                  <c:v>0.26370099622207399</c:v>
                </c:pt>
                <c:pt idx="441">
                  <c:v>0.25899829169357702</c:v>
                </c:pt>
                <c:pt idx="442">
                  <c:v>0.25426180998596698</c:v>
                </c:pt>
                <c:pt idx="443">
                  <c:v>0.249396360867193</c:v>
                </c:pt>
                <c:pt idx="444">
                  <c:v>0.244595395454001</c:v>
                </c:pt>
                <c:pt idx="445">
                  <c:v>0.239991463585642</c:v>
                </c:pt>
                <c:pt idx="446">
                  <c:v>0.23545150364742401</c:v>
                </c:pt>
                <c:pt idx="447">
                  <c:v>0.230978074516551</c:v>
                </c:pt>
                <c:pt idx="448">
                  <c:v>0.22666738997595701</c:v>
                </c:pt>
                <c:pt idx="449">
                  <c:v>0.22242323624270799</c:v>
                </c:pt>
                <c:pt idx="450">
                  <c:v>0.217982048964627</c:v>
                </c:pt>
                <c:pt idx="451">
                  <c:v>0.21376962530872901</c:v>
                </c:pt>
                <c:pt idx="452">
                  <c:v>0.209687704390316</c:v>
                </c:pt>
                <c:pt idx="453">
                  <c:v>0.20570199725483601</c:v>
                </c:pt>
                <c:pt idx="454">
                  <c:v>0.201817621656699</c:v>
                </c:pt>
                <c:pt idx="455">
                  <c:v>0.19802894806605201</c:v>
                </c:pt>
                <c:pt idx="456">
                  <c:v>0.19433904713554201</c:v>
                </c:pt>
                <c:pt idx="457">
                  <c:v>0.190811379019868</c:v>
                </c:pt>
                <c:pt idx="458">
                  <c:v>0.187219738974054</c:v>
                </c:pt>
                <c:pt idx="459">
                  <c:v>0.18375860166572699</c:v>
                </c:pt>
                <c:pt idx="460">
                  <c:v>0.180361948062981</c:v>
                </c:pt>
                <c:pt idx="461">
                  <c:v>0.17725854178799999</c:v>
                </c:pt>
                <c:pt idx="462">
                  <c:v>0.174124940761993</c:v>
                </c:pt>
                <c:pt idx="463">
                  <c:v>0.17102102271156999</c:v>
                </c:pt>
                <c:pt idx="464">
                  <c:v>0.16808240812863201</c:v>
                </c:pt>
                <c:pt idx="465">
                  <c:v>0.165372557167875</c:v>
                </c:pt>
                <c:pt idx="466">
                  <c:v>0.16262841725256399</c:v>
                </c:pt>
                <c:pt idx="467">
                  <c:v>0.16008131088208599</c:v>
                </c:pt>
                <c:pt idx="468">
                  <c:v>0.15756644636439801</c:v>
                </c:pt>
                <c:pt idx="469">
                  <c:v>0.155248615391544</c:v>
                </c:pt>
                <c:pt idx="470">
                  <c:v>0.15293027264324899</c:v>
                </c:pt>
                <c:pt idx="471">
                  <c:v>0.15070865545332501</c:v>
                </c:pt>
                <c:pt idx="472">
                  <c:v>0.14861958810265399</c:v>
                </c:pt>
                <c:pt idx="473">
                  <c:v>0.14669326534225999</c:v>
                </c:pt>
                <c:pt idx="474">
                  <c:v>0.144897445319353</c:v>
                </c:pt>
                <c:pt idx="475">
                  <c:v>0.142971122558959</c:v>
                </c:pt>
                <c:pt idx="476">
                  <c:v>0.141141013581497</c:v>
                </c:pt>
                <c:pt idx="477">
                  <c:v>0.139574468956214</c:v>
                </c:pt>
                <c:pt idx="478">
                  <c:v>0.137941393523584</c:v>
                </c:pt>
                <c:pt idx="479">
                  <c:v>0.136340048168304</c:v>
                </c:pt>
                <c:pt idx="480">
                  <c:v>0.13493573635785799</c:v>
                </c:pt>
                <c:pt idx="481">
                  <c:v>0.13349969447006199</c:v>
                </c:pt>
                <c:pt idx="482">
                  <c:v>0.13212762451240601</c:v>
                </c:pt>
                <c:pt idx="483">
                  <c:v>0.13088605729223701</c:v>
                </c:pt>
                <c:pt idx="484">
                  <c:v>0.129679290802064</c:v>
                </c:pt>
                <c:pt idx="485">
                  <c:v>0.12850425438924201</c:v>
                </c:pt>
                <c:pt idx="486">
                  <c:v>0.12745972071390599</c:v>
                </c:pt>
                <c:pt idx="487">
                  <c:v>0.12644742889136101</c:v>
                </c:pt>
                <c:pt idx="488">
                  <c:v>0.12546686714616601</c:v>
                </c:pt>
                <c:pt idx="489">
                  <c:v>0.124518547253762</c:v>
                </c:pt>
                <c:pt idx="490">
                  <c:v>0.12363675816870399</c:v>
                </c:pt>
                <c:pt idx="491">
                  <c:v>0.12272272723085501</c:v>
                </c:pt>
                <c:pt idx="492">
                  <c:v>0.121744724362865</c:v>
                </c:pt>
                <c:pt idx="493">
                  <c:v>0.120959149060738</c:v>
                </c:pt>
                <c:pt idx="494">
                  <c:v>0.12014389078302699</c:v>
                </c:pt>
                <c:pt idx="495">
                  <c:v>0.119360362582664</c:v>
                </c:pt>
                <c:pt idx="496">
                  <c:v>0.11860907623509299</c:v>
                </c:pt>
                <c:pt idx="497">
                  <c:v>0.117889519964872</c:v>
                </c:pt>
                <c:pt idx="498">
                  <c:v>0.1171382336173</c:v>
                </c:pt>
                <c:pt idx="499">
                  <c:v>0.116453478077076</c:v>
                </c:pt>
                <c:pt idx="500">
                  <c:v>0.11580096438964201</c:v>
                </c:pt>
                <c:pt idx="501">
                  <c:v>0.11511364997221001</c:v>
                </c:pt>
                <c:pt idx="502">
                  <c:v>0.114460624509336</c:v>
                </c:pt>
                <c:pt idx="503">
                  <c:v>0.113874641629247</c:v>
                </c:pt>
                <c:pt idx="504">
                  <c:v>0.11321956906460701</c:v>
                </c:pt>
                <c:pt idx="505">
                  <c:v>0.112600832556287</c:v>
                </c:pt>
                <c:pt idx="506">
                  <c:v>0.111980048946203</c:v>
                </c:pt>
                <c:pt idx="507">
                  <c:v>0.11126100445142301</c:v>
                </c:pt>
                <c:pt idx="508">
                  <c:v>0.110770723578825</c:v>
                </c:pt>
                <c:pt idx="509">
                  <c:v>0.110216470776087</c:v>
                </c:pt>
                <c:pt idx="510">
                  <c:v>0.10962792901879399</c:v>
                </c:pt>
                <c:pt idx="511">
                  <c:v>0.10904143436326499</c:v>
                </c:pt>
                <c:pt idx="512">
                  <c:v>0.108452892605971</c:v>
                </c:pt>
                <c:pt idx="513">
                  <c:v>0.107863839073236</c:v>
                </c:pt>
                <c:pt idx="514">
                  <c:v>0.107243567238593</c:v>
                </c:pt>
                <c:pt idx="515">
                  <c:v>0.10672104451320399</c:v>
                </c:pt>
                <c:pt idx="516">
                  <c:v>0.106166791710466</c:v>
                </c:pt>
                <c:pt idx="517">
                  <c:v>0.105612538907728</c:v>
                </c:pt>
                <c:pt idx="518">
                  <c:v>0.10518622996527099</c:v>
                </c:pt>
                <c:pt idx="519">
                  <c:v>0.10466421901532399</c:v>
                </c:pt>
                <c:pt idx="520">
                  <c:v>0.104109966212585</c:v>
                </c:pt>
                <c:pt idx="521">
                  <c:v>0.103422651795155</c:v>
                </c:pt>
                <c:pt idx="522">
                  <c:v>0.102900640845207</c:v>
                </c:pt>
                <c:pt idx="523">
                  <c:v>0.102575151664652</c:v>
                </c:pt>
                <c:pt idx="524">
                  <c:v>0.102053140714705</c:v>
                </c:pt>
                <c:pt idx="525">
                  <c:v>0.10143235710462099</c:v>
                </c:pt>
                <c:pt idx="526">
                  <c:v>0.100909834379232</c:v>
                </c:pt>
                <c:pt idx="527">
                  <c:v>0.100254761814592</c:v>
                </c:pt>
                <c:pt idx="528">
                  <c:v>9.9799281671990606E-2</c:v>
                </c:pt>
                <c:pt idx="529">
                  <c:v>9.9407261684088796E-2</c:v>
                </c:pt>
                <c:pt idx="530">
                  <c:v>9.8850961779586299E-2</c:v>
                </c:pt>
                <c:pt idx="531">
                  <c:v>9.8328439054197705E-2</c:v>
                </c:pt>
                <c:pt idx="532">
                  <c:v>9.7872958911596794E-2</c:v>
                </c:pt>
                <c:pt idx="533">
                  <c:v>9.7414408116348897E-2</c:v>
                </c:pt>
                <c:pt idx="534">
                  <c:v>9.6825866359055504E-2</c:v>
                </c:pt>
                <c:pt idx="535">
                  <c:v>9.6303855409108199E-2</c:v>
                </c:pt>
                <c:pt idx="536">
                  <c:v>9.5813574536510598E-2</c:v>
                </c:pt>
                <c:pt idx="537">
                  <c:v>9.5357582618468398E-2</c:v>
                </c:pt>
                <c:pt idx="538">
                  <c:v>9.4899543598661706E-2</c:v>
                </c:pt>
                <c:pt idx="539">
                  <c:v>9.4409262726064105E-2</c:v>
                </c:pt>
                <c:pt idx="540">
                  <c:v>9.3887251776116898E-2</c:v>
                </c:pt>
                <c:pt idx="541">
                  <c:v>9.3396970903519297E-2</c:v>
                </c:pt>
                <c:pt idx="542">
                  <c:v>9.2940978985476999E-2</c:v>
                </c:pt>
                <c:pt idx="543">
                  <c:v>9.2517228920225694E-2</c:v>
                </c:pt>
                <c:pt idx="544">
                  <c:v>9.2027459823068702E-2</c:v>
                </c:pt>
                <c:pt idx="545">
                  <c:v>9.1569420803261997E-2</c:v>
                </c:pt>
                <c:pt idx="546">
                  <c:v>9.1046898077873598E-2</c:v>
                </c:pt>
                <c:pt idx="547">
                  <c:v>9.0524887127926404E-2</c:v>
                </c:pt>
                <c:pt idx="548">
                  <c:v>9.0098578185469305E-2</c:v>
                </c:pt>
                <c:pt idx="549">
                  <c:v>8.9674828120218E-2</c:v>
                </c:pt>
                <c:pt idx="550">
                  <c:v>8.9152817170270807E-2</c:v>
                </c:pt>
                <c:pt idx="551">
                  <c:v>8.8760797182369094E-2</c:v>
                </c:pt>
                <c:pt idx="552">
                  <c:v>8.8369288969908699E-2</c:v>
                </c:pt>
                <c:pt idx="553">
                  <c:v>8.7911249950101994E-2</c:v>
                </c:pt>
                <c:pt idx="554">
                  <c:v>8.7487499884850703E-2</c:v>
                </c:pt>
                <c:pt idx="555">
                  <c:v>8.6964977159462206E-2</c:v>
                </c:pt>
                <c:pt idx="556">
                  <c:v>8.6442966209514999E-2</c:v>
                </c:pt>
                <c:pt idx="557">
                  <c:v>8.6016657267057997E-2</c:v>
                </c:pt>
                <c:pt idx="558">
                  <c:v>8.5561177124456197E-2</c:v>
                </c:pt>
                <c:pt idx="559">
                  <c:v>8.5169157136555207E-2</c:v>
                </c:pt>
                <c:pt idx="560">
                  <c:v>8.4711118116747905E-2</c:v>
                </c:pt>
                <c:pt idx="561">
                  <c:v>8.4287368051496697E-2</c:v>
                </c:pt>
                <c:pt idx="562">
                  <c:v>8.3895859839036205E-2</c:v>
                </c:pt>
                <c:pt idx="563">
                  <c:v>8.34378208192295E-2</c:v>
                </c:pt>
                <c:pt idx="564">
                  <c:v>8.3014070753978195E-2</c:v>
                </c:pt>
                <c:pt idx="565">
                  <c:v>8.2654292618867406E-2</c:v>
                </c:pt>
                <c:pt idx="566">
                  <c:v>8.2230542553616101E-2</c:v>
                </c:pt>
                <c:pt idx="567">
                  <c:v>8.1871276193946504E-2</c:v>
                </c:pt>
                <c:pt idx="568">
                  <c:v>8.1511498058835702E-2</c:v>
                </c:pt>
                <c:pt idx="569">
                  <c:v>8.1119478070934101E-2</c:v>
                </c:pt>
                <c:pt idx="570">
                  <c:v>8.0693680903918402E-2</c:v>
                </c:pt>
                <c:pt idx="571">
                  <c:v>8.0302172691457896E-2</c:v>
                </c:pt>
                <c:pt idx="572">
                  <c:v>7.9846180773415695E-2</c:v>
                </c:pt>
                <c:pt idx="573">
                  <c:v>7.9486402638304907E-2</c:v>
                </c:pt>
                <c:pt idx="574">
                  <c:v>7.8964391688357699E-2</c:v>
                </c:pt>
                <c:pt idx="575">
                  <c:v>7.8540641623105603E-2</c:v>
                </c:pt>
                <c:pt idx="576">
                  <c:v>7.8180863487994898E-2</c:v>
                </c:pt>
                <c:pt idx="577">
                  <c:v>7.7789355275534405E-2</c:v>
                </c:pt>
                <c:pt idx="578">
                  <c:v>7.7461818993214596E-2</c:v>
                </c:pt>
                <c:pt idx="579">
                  <c:v>7.7069799005312897E-2</c:v>
                </c:pt>
                <c:pt idx="580">
                  <c:v>7.6646048940061495E-2</c:v>
                </c:pt>
                <c:pt idx="581">
                  <c:v>7.6318512657741699E-2</c:v>
                </c:pt>
                <c:pt idx="582">
                  <c:v>7.5860473637934994E-2</c:v>
                </c:pt>
                <c:pt idx="583">
                  <c:v>7.5535496232820895E-2</c:v>
                </c:pt>
                <c:pt idx="584">
                  <c:v>7.5242248905056403E-2</c:v>
                </c:pt>
                <c:pt idx="585">
                  <c:v>7.48824707699456E-2</c:v>
                </c:pt>
                <c:pt idx="586">
                  <c:v>7.4456673602929901E-2</c:v>
                </c:pt>
                <c:pt idx="587">
                  <c:v>7.4099454345024796E-2</c:v>
                </c:pt>
                <c:pt idx="588">
                  <c:v>7.3739676209914007E-2</c:v>
                </c:pt>
                <c:pt idx="589">
                  <c:v>7.3443870004943804E-2</c:v>
                </c:pt>
                <c:pt idx="590">
                  <c:v>7.3118892599829594E-2</c:v>
                </c:pt>
                <c:pt idx="591">
                  <c:v>7.2695142534578303E-2</c:v>
                </c:pt>
                <c:pt idx="592">
                  <c:v>7.2399848105049305E-2</c:v>
                </c:pt>
                <c:pt idx="593">
                  <c:v>7.1976098039798E-2</c:v>
                </c:pt>
                <c:pt idx="594">
                  <c:v>7.1584078051896302E-2</c:v>
                </c:pt>
                <c:pt idx="595">
                  <c:v>7.1256541769576395E-2</c:v>
                </c:pt>
                <c:pt idx="596">
                  <c:v>7.0931564364461602E-2</c:v>
                </c:pt>
                <c:pt idx="597">
                  <c:v>7.0539544376559807E-2</c:v>
                </c:pt>
                <c:pt idx="598">
                  <c:v>7.0244249947030907E-2</c:v>
                </c:pt>
                <c:pt idx="599">
                  <c:v>6.9918760766475505E-2</c:v>
                </c:pt>
                <c:pt idx="600">
                  <c:v>6.9559494406806005E-2</c:v>
                </c:pt>
                <c:pt idx="601">
                  <c:v>6.9231958124486098E-2</c:v>
                </c:pt>
                <c:pt idx="602">
                  <c:v>6.8906468943930696E-2</c:v>
                </c:pt>
                <c:pt idx="603">
                  <c:v>6.8578932661610803E-2</c:v>
                </c:pt>
                <c:pt idx="604">
                  <c:v>6.8253955256496704E-2</c:v>
                </c:pt>
                <c:pt idx="605">
                  <c:v>6.7992438006081804E-2</c:v>
                </c:pt>
                <c:pt idx="606">
                  <c:v>6.7664901723761897E-2</c:v>
                </c:pt>
                <c:pt idx="607">
                  <c:v>6.7436138101579196E-2</c:v>
                </c:pt>
                <c:pt idx="608">
                  <c:v>6.7012388036327905E-2</c:v>
                </c:pt>
                <c:pt idx="609">
                  <c:v>6.6620368048426207E-2</c:v>
                </c:pt>
                <c:pt idx="610">
                  <c:v>6.6228859835965798E-2</c:v>
                </c:pt>
                <c:pt idx="611">
                  <c:v>6.6000096213783097E-2</c:v>
                </c:pt>
                <c:pt idx="612">
                  <c:v>6.5706848886018507E-2</c:v>
                </c:pt>
                <c:pt idx="613">
                  <c:v>6.5379312603698697E-2</c:v>
                </c:pt>
                <c:pt idx="614">
                  <c:v>6.51822790588657E-2</c:v>
                </c:pt>
                <c:pt idx="615">
                  <c:v>6.4726287140823402E-2</c:v>
                </c:pt>
                <c:pt idx="616">
                  <c:v>6.4366509005712599E-2</c:v>
                </c:pt>
                <c:pt idx="617">
                  <c:v>6.4038972723392804E-2</c:v>
                </c:pt>
                <c:pt idx="618">
                  <c:v>6.3745725395628297E-2</c:v>
                </c:pt>
                <c:pt idx="619">
                  <c:v>6.3516961773444805E-2</c:v>
                </c:pt>
                <c:pt idx="620">
                  <c:v>6.3255956298471305E-2</c:v>
                </c:pt>
                <c:pt idx="621">
                  <c:v>6.2863936310569496E-2</c:v>
                </c:pt>
                <c:pt idx="622">
                  <c:v>6.2602930835595899E-2</c:v>
                </c:pt>
                <c:pt idx="623">
                  <c:v>6.2374167213413302E-2</c:v>
                </c:pt>
                <c:pt idx="624">
                  <c:v>6.2112649962998402E-2</c:v>
                </c:pt>
                <c:pt idx="625">
                  <c:v>6.1787672557884199E-2</c:v>
                </c:pt>
                <c:pt idx="626">
                  <c:v>6.1395652569982501E-2</c:v>
                </c:pt>
                <c:pt idx="627">
                  <c:v>6.1199130800590702E-2</c:v>
                </c:pt>
                <c:pt idx="628">
                  <c:v>6.0905883472826203E-2</c:v>
                </c:pt>
                <c:pt idx="629">
                  <c:v>6.0479574530369097E-2</c:v>
                </c:pt>
                <c:pt idx="630">
                  <c:v>6.0154597125254901E-2</c:v>
                </c:pt>
                <c:pt idx="631">
                  <c:v>5.9957563580421903E-2</c:v>
                </c:pt>
                <c:pt idx="632">
                  <c:v>5.9696046330006997E-2</c:v>
                </c:pt>
                <c:pt idx="633">
                  <c:v>5.94350408550334E-2</c:v>
                </c:pt>
                <c:pt idx="634">
                  <c:v>5.91417935272689E-2</c:v>
                </c:pt>
                <c:pt idx="635">
                  <c:v>5.8814257244949097E-2</c:v>
                </c:pt>
                <c:pt idx="636">
                  <c:v>5.8553251769975397E-2</c:v>
                </c:pt>
                <c:pt idx="637">
                  <c:v>5.8193473634864601E-2</c:v>
                </c:pt>
                <c:pt idx="638">
                  <c:v>5.7900738082541398E-2</c:v>
                </c:pt>
                <c:pt idx="639">
                  <c:v>5.7705751639472801E-2</c:v>
                </c:pt>
                <c:pt idx="640">
                  <c:v>5.7410457209943901E-2</c:v>
                </c:pt>
                <c:pt idx="641">
                  <c:v>5.7181181812319903E-2</c:v>
                </c:pt>
                <c:pt idx="642">
                  <c:v>5.68879344845553E-2</c:v>
                </c:pt>
                <c:pt idx="643">
                  <c:v>5.66269290095818E-2</c:v>
                </c:pt>
                <c:pt idx="644">
                  <c:v>5.6365923534607301E-2</c:v>
                </c:pt>
                <c:pt idx="645">
                  <c:v>5.6038387252287498E-2</c:v>
                </c:pt>
                <c:pt idx="646">
                  <c:v>5.5777381777313999E-2</c:v>
                </c:pt>
                <c:pt idx="647">
                  <c:v>5.5582395334245298E-2</c:v>
                </c:pt>
                <c:pt idx="648">
                  <c:v>5.5419650743967597E-2</c:v>
                </c:pt>
                <c:pt idx="649">
                  <c:v>5.51243563144386E-2</c:v>
                </c:pt>
                <c:pt idx="650">
                  <c:v>5.4634075441841103E-2</c:v>
                </c:pt>
                <c:pt idx="651">
                  <c:v>5.4373069966867402E-2</c:v>
                </c:pt>
                <c:pt idx="652">
                  <c:v>5.4112064491893902E-2</c:v>
                </c:pt>
                <c:pt idx="653">
                  <c:v>5.3917078048825201E-2</c:v>
                </c:pt>
                <c:pt idx="654">
                  <c:v>5.3589541766505301E-2</c:v>
                </c:pt>
                <c:pt idx="655">
                  <c:v>5.3328536291531697E-2</c:v>
                </c:pt>
                <c:pt idx="656">
                  <c:v>5.3165791701254003E-2</c:v>
                </c:pt>
                <c:pt idx="657">
                  <c:v>5.2937028079071302E-2</c:v>
                </c:pt>
                <c:pt idx="658">
                  <c:v>5.2676022604097601E-2</c:v>
                </c:pt>
                <c:pt idx="659">
                  <c:v>5.2316244468987E-2</c:v>
                </c:pt>
                <c:pt idx="660">
                  <c:v>5.2022997141222403E-2</c:v>
                </c:pt>
                <c:pt idx="661">
                  <c:v>5.1892494403735598E-2</c:v>
                </c:pt>
                <c:pt idx="662">
                  <c:v>5.1663219006111601E-2</c:v>
                </c:pt>
                <c:pt idx="663">
                  <c:v>5.1335682723791701E-2</c:v>
                </c:pt>
                <c:pt idx="664">
                  <c:v>5.0978463465886602E-2</c:v>
                </c:pt>
                <c:pt idx="665">
                  <c:v>5.0683169036357702E-2</c:v>
                </c:pt>
                <c:pt idx="666">
                  <c:v>5.0453893638733802E-2</c:v>
                </c:pt>
                <c:pt idx="667">
                  <c:v>5.0160646310969302E-2</c:v>
                </c:pt>
                <c:pt idx="668">
                  <c:v>4.9931882688786601E-2</c:v>
                </c:pt>
                <c:pt idx="669">
                  <c:v>4.9670365438371701E-2</c:v>
                </c:pt>
                <c:pt idx="670">
                  <c:v>4.9443648917953401E-2</c:v>
                </c:pt>
                <c:pt idx="671">
                  <c:v>4.9214885295769999E-2</c:v>
                </c:pt>
                <c:pt idx="672">
                  <c:v>4.90500936037278E-2</c:v>
                </c:pt>
                <c:pt idx="673">
                  <c:v>4.8788576353313698E-2</c:v>
                </c:pt>
                <c:pt idx="674">
                  <c:v>4.85275708783394E-2</c:v>
                </c:pt>
                <c:pt idx="675">
                  <c:v>4.83008543579211E-2</c:v>
                </c:pt>
                <c:pt idx="676">
                  <c:v>4.8037290005741799E-2</c:v>
                </c:pt>
                <c:pt idx="677">
                  <c:v>4.7810573485323499E-2</c:v>
                </c:pt>
                <c:pt idx="678">
                  <c:v>4.7581809863140798E-2</c:v>
                </c:pt>
                <c:pt idx="679">
                  <c:v>4.73525344655168E-2</c:v>
                </c:pt>
                <c:pt idx="680">
                  <c:v>4.7059287137752301E-2</c:v>
                </c:pt>
                <c:pt idx="681">
                  <c:v>4.6862253592919199E-2</c:v>
                </c:pt>
                <c:pt idx="682">
                  <c:v>4.6601248117945603E-2</c:v>
                </c:pt>
                <c:pt idx="683">
                  <c:v>4.6438503527667901E-2</c:v>
                </c:pt>
                <c:pt idx="684">
                  <c:v>4.6177498052694298E-2</c:v>
                </c:pt>
                <c:pt idx="685">
                  <c:v>4.5884250724929701E-2</c:v>
                </c:pt>
                <c:pt idx="686">
                  <c:v>4.5556714442609898E-2</c:v>
                </c:pt>
                <c:pt idx="687">
                  <c:v>4.5295708967636399E-2</c:v>
                </c:pt>
                <c:pt idx="688">
                  <c:v>4.5034703492662698E-2</c:v>
                </c:pt>
                <c:pt idx="689">
                  <c:v>4.48376699478297E-2</c:v>
                </c:pt>
                <c:pt idx="690">
                  <c:v>4.4642683504760999E-2</c:v>
                </c:pt>
                <c:pt idx="691">
                  <c:v>4.4477891812718898E-2</c:v>
                </c:pt>
                <c:pt idx="692">
                  <c:v>4.4216886337745197E-2</c:v>
                </c:pt>
                <c:pt idx="693">
                  <c:v>4.3923639009980801E-2</c:v>
                </c:pt>
                <c:pt idx="694">
                  <c:v>4.3694363612356797E-2</c:v>
                </c:pt>
                <c:pt idx="695">
                  <c:v>4.3532130797520302E-2</c:v>
                </c:pt>
                <c:pt idx="696">
                  <c:v>4.3270613547105402E-2</c:v>
                </c:pt>
                <c:pt idx="697">
                  <c:v>4.3074091777713701E-2</c:v>
                </c:pt>
                <c:pt idx="698">
                  <c:v>4.2911347187435903E-2</c:v>
                </c:pt>
                <c:pt idx="699">
                  <c:v>4.26180998596715E-2</c:v>
                </c:pt>
                <c:pt idx="700">
                  <c:v>4.2324852531906897E-2</c:v>
                </c:pt>
                <c:pt idx="701">
                  <c:v>4.2095577134282899E-2</c:v>
                </c:pt>
                <c:pt idx="702">
                  <c:v>4.18990553648904E-2</c:v>
                </c:pt>
                <c:pt idx="703">
                  <c:v>4.1704068921821803E-2</c:v>
                </c:pt>
                <c:pt idx="704">
                  <c:v>4.1507035376988702E-2</c:v>
                </c:pt>
                <c:pt idx="705">
                  <c:v>4.1278271754806001E-2</c:v>
                </c:pt>
                <c:pt idx="706">
                  <c:v>4.11155271645283E-2</c:v>
                </c:pt>
                <c:pt idx="707">
                  <c:v>4.0886251766904302E-2</c:v>
                </c:pt>
                <c:pt idx="708">
                  <c:v>4.0755749029417497E-2</c:v>
                </c:pt>
                <c:pt idx="709">
                  <c:v>4.0561274361790099E-2</c:v>
                </c:pt>
                <c:pt idx="710">
                  <c:v>4.026546815682E-2</c:v>
                </c:pt>
                <c:pt idx="711">
                  <c:v>3.9972220829055403E-2</c:v>
                </c:pt>
                <c:pt idx="712">
                  <c:v>3.9972220829055403E-2</c:v>
                </c:pt>
                <c:pt idx="713">
                  <c:v>3.9612954469386001E-2</c:v>
                </c:pt>
                <c:pt idx="714">
                  <c:v>3.9220934481484199E-2</c:v>
                </c:pt>
                <c:pt idx="715">
                  <c:v>3.9026459813856898E-2</c:v>
                </c:pt>
                <c:pt idx="716">
                  <c:v>3.8731165384327998E-2</c:v>
                </c:pt>
                <c:pt idx="717">
                  <c:v>3.8536178941259297E-2</c:v>
                </c:pt>
                <c:pt idx="718">
                  <c:v>3.8307415319076603E-2</c:v>
                </c:pt>
                <c:pt idx="719">
                  <c:v>3.8307415319076603E-2</c:v>
                </c:pt>
                <c:pt idx="720">
                  <c:v>3.8176912581589798E-2</c:v>
                </c:pt>
                <c:pt idx="721">
                  <c:v>3.7979879036756703E-2</c:v>
                </c:pt>
                <c:pt idx="722">
                  <c:v>3.7817134446479099E-2</c:v>
                </c:pt>
                <c:pt idx="723">
                  <c:v>3.7718361786341803E-2</c:v>
                </c:pt>
                <c:pt idx="724">
                  <c:v>3.7228592689185602E-2</c:v>
                </c:pt>
                <c:pt idx="725">
                  <c:v>3.68708616558392E-2</c:v>
                </c:pt>
                <c:pt idx="726">
                  <c:v>3.6609856180865499E-2</c:v>
                </c:pt>
                <c:pt idx="727">
                  <c:v>3.6479353443378798E-2</c:v>
                </c:pt>
                <c:pt idx="728">
                  <c:v>3.6250078045754898E-2</c:v>
                </c:pt>
                <c:pt idx="729">
                  <c:v>3.5989072570781197E-2</c:v>
                </c:pt>
                <c:pt idx="730">
                  <c:v>3.5989072570781197E-2</c:v>
                </c:pt>
                <c:pt idx="731">
                  <c:v>3.57280670958076E-2</c:v>
                </c:pt>
                <c:pt idx="732">
                  <c:v>3.5498791698183603E-2</c:v>
                </c:pt>
                <c:pt idx="733">
                  <c:v>3.5336558883347198E-2</c:v>
                </c:pt>
                <c:pt idx="734">
                  <c:v>3.5040752678376898E-2</c:v>
                </c:pt>
                <c:pt idx="735">
                  <c:v>3.4878519863539799E-2</c:v>
                </c:pt>
                <c:pt idx="736">
                  <c:v>3.4747505350612398E-2</c:v>
                </c:pt>
                <c:pt idx="737">
                  <c:v>3.4550983581219899E-2</c:v>
                </c:pt>
                <c:pt idx="738">
                  <c:v>3.43237552853611E-2</c:v>
                </c:pt>
                <c:pt idx="739">
                  <c:v>3.4158963593318298E-2</c:v>
                </c:pt>
                <c:pt idx="740">
                  <c:v>3.4028460855831402E-2</c:v>
                </c:pt>
                <c:pt idx="741">
                  <c:v>3.3865716265553701E-2</c:v>
                </c:pt>
                <c:pt idx="742">
                  <c:v>3.3703483450717303E-2</c:v>
                </c:pt>
                <c:pt idx="743">
                  <c:v>3.3311463462815501E-2</c:v>
                </c:pt>
                <c:pt idx="744">
                  <c:v>3.3114429917982503E-2</c:v>
                </c:pt>
                <c:pt idx="745">
                  <c:v>3.2885666295799802E-2</c:v>
                </c:pt>
                <c:pt idx="746">
                  <c:v>3.2722921705522198E-2</c:v>
                </c:pt>
                <c:pt idx="747">
                  <c:v>3.2624149045384902E-2</c:v>
                </c:pt>
                <c:pt idx="748">
                  <c:v>3.2363143570411403E-2</c:v>
                </c:pt>
                <c:pt idx="749">
                  <c:v>3.22326408329245E-2</c:v>
                </c:pt>
                <c:pt idx="750">
                  <c:v>3.2134379948228702E-2</c:v>
                </c:pt>
                <c:pt idx="751">
                  <c:v>3.2003877210741799E-2</c:v>
                </c:pt>
                <c:pt idx="752">
                  <c:v>3.1513596338144198E-2</c:v>
                </c:pt>
                <c:pt idx="753">
                  <c:v>3.1350851747866601E-2</c:v>
                </c:pt>
                <c:pt idx="754">
                  <c:v>3.1252590863170698E-2</c:v>
                </c:pt>
                <c:pt idx="755">
                  <c:v>3.1025362567311199E-2</c:v>
                </c:pt>
                <c:pt idx="756">
                  <c:v>3.0860570875268899E-2</c:v>
                </c:pt>
                <c:pt idx="757">
                  <c:v>3.05355934701548E-2</c:v>
                </c:pt>
                <c:pt idx="758">
                  <c:v>3.03063180725308E-2</c:v>
                </c:pt>
                <c:pt idx="759">
                  <c:v>3.0175815335044001E-2</c:v>
                </c:pt>
                <c:pt idx="760">
                  <c:v>3.0175815335044001E-2</c:v>
                </c:pt>
                <c:pt idx="761">
                  <c:v>2.9914809860070401E-2</c:v>
                </c:pt>
                <c:pt idx="762">
                  <c:v>2.9784307122583599E-2</c:v>
                </c:pt>
                <c:pt idx="763">
                  <c:v>2.9653804385096801E-2</c:v>
                </c:pt>
                <c:pt idx="764">
                  <c:v>2.9357998180126601E-2</c:v>
                </c:pt>
                <c:pt idx="765">
                  <c:v>2.9096992705153001E-2</c:v>
                </c:pt>
                <c:pt idx="766">
                  <c:v>2.88702761847347E-2</c:v>
                </c:pt>
                <c:pt idx="767">
                  <c:v>2.8705484492692598E-2</c:v>
                </c:pt>
                <c:pt idx="768">
                  <c:v>2.8510498049623901E-2</c:v>
                </c:pt>
                <c:pt idx="769">
                  <c:v>2.8215203620095001E-2</c:v>
                </c:pt>
                <c:pt idx="770">
                  <c:v>2.8084700882608199E-2</c:v>
                </c:pt>
                <c:pt idx="771">
                  <c:v>2.7889714439539599E-2</c:v>
                </c:pt>
                <c:pt idx="772">
                  <c:v>2.7727481624702399E-2</c:v>
                </c:pt>
                <c:pt idx="773">
                  <c:v>2.7530448079869301E-2</c:v>
                </c:pt>
                <c:pt idx="774">
                  <c:v>2.73677034895916E-2</c:v>
                </c:pt>
                <c:pt idx="775">
                  <c:v>2.7170669944758599E-2</c:v>
                </c:pt>
                <c:pt idx="776">
                  <c:v>2.69756835016907E-2</c:v>
                </c:pt>
                <c:pt idx="777">
                  <c:v>2.68108918096478E-2</c:v>
                </c:pt>
                <c:pt idx="778">
                  <c:v>2.6616417142020499E-2</c:v>
                </c:pt>
                <c:pt idx="779">
                  <c:v>2.6387141744396402E-2</c:v>
                </c:pt>
                <c:pt idx="780">
                  <c:v>2.62566390069097E-2</c:v>
                </c:pt>
                <c:pt idx="781">
                  <c:v>2.6062164339282299E-2</c:v>
                </c:pt>
                <c:pt idx="782">
                  <c:v>2.5896860871798901E-2</c:v>
                </c:pt>
                <c:pt idx="783">
                  <c:v>2.5766358134311999E-2</c:v>
                </c:pt>
                <c:pt idx="784">
                  <c:v>2.5537594512129301E-2</c:v>
                </c:pt>
                <c:pt idx="785">
                  <c:v>2.5276589037155801E-2</c:v>
                </c:pt>
                <c:pt idx="786">
                  <c:v>2.5145574524227599E-2</c:v>
                </c:pt>
                <c:pt idx="787">
                  <c:v>2.4983341709391201E-2</c:v>
                </c:pt>
                <c:pt idx="788">
                  <c:v>2.4655805427071398E-2</c:v>
                </c:pt>
                <c:pt idx="789">
                  <c:v>2.4429088906653101E-2</c:v>
                </c:pt>
                <c:pt idx="790">
                  <c:v>2.42637854391696E-2</c:v>
                </c:pt>
                <c:pt idx="791">
                  <c:v>2.4167571656238201E-2</c:v>
                </c:pt>
                <c:pt idx="792">
                  <c:v>2.39705381114051E-2</c:v>
                </c:pt>
                <c:pt idx="793">
                  <c:v>2.37095326364315E-2</c:v>
                </c:pt>
                <c:pt idx="794">
                  <c:v>2.3448527161457899E-2</c:v>
                </c:pt>
                <c:pt idx="795">
                  <c:v>2.3285782571180198E-2</c:v>
                </c:pt>
                <c:pt idx="796">
                  <c:v>2.3088749026347201E-2</c:v>
                </c:pt>
                <c:pt idx="797">
                  <c:v>2.2958246288860298E-2</c:v>
                </c:pt>
                <c:pt idx="798">
                  <c:v>2.2763771621233001E-2</c:v>
                </c:pt>
                <c:pt idx="799">
                  <c:v>2.2633268883746199E-2</c:v>
                </c:pt>
                <c:pt idx="800">
                  <c:v>2.2337462678776E-2</c:v>
                </c:pt>
                <c:pt idx="801">
                  <c:v>2.2206959941289201E-2</c:v>
                </c:pt>
                <c:pt idx="802">
                  <c:v>2.19781963191065E-2</c:v>
                </c:pt>
                <c:pt idx="803">
                  <c:v>2.17832098760379E-2</c:v>
                </c:pt>
                <c:pt idx="804">
                  <c:v>2.1522204401064199E-2</c:v>
                </c:pt>
                <c:pt idx="805">
                  <c:v>2.13917016635774E-2</c:v>
                </c:pt>
                <c:pt idx="806">
                  <c:v>2.1226909971535299E-2</c:v>
                </c:pt>
                <c:pt idx="807">
                  <c:v>2.1031923528466601E-2</c:v>
                </c:pt>
                <c:pt idx="808">
                  <c:v>2.08348899836336E-2</c:v>
                </c:pt>
                <c:pt idx="809">
                  <c:v>2.06081734632153E-2</c:v>
                </c:pt>
                <c:pt idx="810">
                  <c:v>2.0379409841031901E-2</c:v>
                </c:pt>
                <c:pt idx="811">
                  <c:v>2.0280637180895501E-2</c:v>
                </c:pt>
                <c:pt idx="812">
                  <c:v>2.0083603636062399E-2</c:v>
                </c:pt>
                <c:pt idx="813">
                  <c:v>1.9953100898575601E-2</c:v>
                </c:pt>
                <c:pt idx="814">
                  <c:v>1.9920859045784702E-2</c:v>
                </c:pt>
                <c:pt idx="815">
                  <c:v>1.96598535708103E-2</c:v>
                </c:pt>
                <c:pt idx="816">
                  <c:v>1.9268345358350002E-2</c:v>
                </c:pt>
                <c:pt idx="817">
                  <c:v>1.90390699607259E-2</c:v>
                </c:pt>
                <c:pt idx="818">
                  <c:v>1.8778064485752401E-2</c:v>
                </c:pt>
                <c:pt idx="819">
                  <c:v>1.8583589818124999E-2</c:v>
                </c:pt>
                <c:pt idx="820">
                  <c:v>1.8452575305196998E-2</c:v>
                </c:pt>
                <c:pt idx="821">
                  <c:v>1.8191569830223301E-2</c:v>
                </c:pt>
                <c:pt idx="822">
                  <c:v>1.79945362853903E-2</c:v>
                </c:pt>
                <c:pt idx="823">
                  <c:v>1.7832303470553802E-2</c:v>
                </c:pt>
                <c:pt idx="824">
                  <c:v>1.76670000030704E-2</c:v>
                </c:pt>
                <c:pt idx="825">
                  <c:v>1.7504767188233902E-2</c:v>
                </c:pt>
                <c:pt idx="826">
                  <c:v>1.7275491790609901E-2</c:v>
                </c:pt>
                <c:pt idx="827">
                  <c:v>1.70810171229826E-2</c:v>
                </c:pt>
                <c:pt idx="828">
                  <c:v>1.6918272532704899E-2</c:v>
                </c:pt>
                <c:pt idx="829">
                  <c:v>1.6721238987871801E-2</c:v>
                </c:pt>
                <c:pt idx="830">
                  <c:v>1.65242054430388E-2</c:v>
                </c:pt>
                <c:pt idx="831">
                  <c:v>1.6329730775411399E-2</c:v>
                </c:pt>
                <c:pt idx="832">
                  <c:v>1.6166986185133701E-2</c:v>
                </c:pt>
                <c:pt idx="833">
                  <c:v>1.59699526403007E-2</c:v>
                </c:pt>
                <c:pt idx="834">
                  <c:v>1.57749661972321E-2</c:v>
                </c:pt>
                <c:pt idx="835">
                  <c:v>1.5644463459745201E-2</c:v>
                </c:pt>
                <c:pt idx="836">
                  <c:v>1.54156998375625E-2</c:v>
                </c:pt>
                <c:pt idx="837">
                  <c:v>1.5250908145520299E-2</c:v>
                </c:pt>
                <c:pt idx="838">
                  <c:v>1.5055921702451701E-2</c:v>
                </c:pt>
                <c:pt idx="839">
                  <c:v>1.48588881576187E-2</c:v>
                </c:pt>
                <c:pt idx="840">
                  <c:v>1.4664413489991399E-2</c:v>
                </c:pt>
                <c:pt idx="841">
                  <c:v>1.4467379945158201E-2</c:v>
                </c:pt>
                <c:pt idx="842">
                  <c:v>1.42723935020896E-2</c:v>
                </c:pt>
                <c:pt idx="843">
                  <c:v>1.4075359957256599E-2</c:v>
                </c:pt>
                <c:pt idx="844">
                  <c:v>1.3944857219769799E-2</c:v>
                </c:pt>
                <c:pt idx="845">
                  <c:v>1.37160935975871E-2</c:v>
                </c:pt>
                <c:pt idx="846">
                  <c:v>1.35533490073093E-2</c:v>
                </c:pt>
                <c:pt idx="847">
                  <c:v>1.3390604417031699E-2</c:v>
                </c:pt>
                <c:pt idx="848">
                  <c:v>1.3129598942058E-2</c:v>
                </c:pt>
                <c:pt idx="849">
                  <c:v>1.2964807250015101E-2</c:v>
                </c:pt>
                <c:pt idx="850">
                  <c:v>1.2769820806947199E-2</c:v>
                </c:pt>
                <c:pt idx="851">
                  <c:v>1.25727872621142E-2</c:v>
                </c:pt>
                <c:pt idx="852">
                  <c:v>1.2410554447276999E-2</c:v>
                </c:pt>
                <c:pt idx="853">
                  <c:v>1.2181279049653101E-2</c:v>
                </c:pt>
                <c:pt idx="854">
                  <c:v>1.2018534459375301E-2</c:v>
                </c:pt>
                <c:pt idx="855">
                  <c:v>1.1757528984401701E-2</c:v>
                </c:pt>
                <c:pt idx="856">
                  <c:v>1.1594784394123999E-2</c:v>
                </c:pt>
                <c:pt idx="857">
                  <c:v>1.1429992702081899E-2</c:v>
                </c:pt>
                <c:pt idx="858">
                  <c:v>1.12672481118041E-2</c:v>
                </c:pt>
                <c:pt idx="859">
                  <c:v>1.11050152969677E-2</c:v>
                </c:pt>
                <c:pt idx="860">
                  <c:v>1.094227070669E-2</c:v>
                </c:pt>
                <c:pt idx="861">
                  <c:v>1.0712995309066E-2</c:v>
                </c:pt>
                <c:pt idx="862">
                  <c:v>1.05482036170239E-2</c:v>
                </c:pt>
                <c:pt idx="863">
                  <c:v>1.04177008795371E-2</c:v>
                </c:pt>
                <c:pt idx="864">
                  <c:v>1.02227144364684E-2</c:v>
                </c:pt>
                <c:pt idx="865">
                  <c:v>9.9939508142857791E-3</c:v>
                </c:pt>
                <c:pt idx="866">
                  <c:v>9.7646754166618097E-3</c:v>
                </c:pt>
                <c:pt idx="867">
                  <c:v>9.5702007490343598E-3</c:v>
                </c:pt>
                <c:pt idx="868">
                  <c:v>9.3731672042013398E-3</c:v>
                </c:pt>
                <c:pt idx="869">
                  <c:v>9.3091952740608202E-3</c:v>
                </c:pt>
                <c:pt idx="870">
                  <c:v>9.2104226139236908E-3</c:v>
                </c:pt>
                <c:pt idx="871">
                  <c:v>8.7866725486722697E-3</c:v>
                </c:pt>
                <c:pt idx="872">
                  <c:v>8.5896390038392497E-3</c:v>
                </c:pt>
                <c:pt idx="873">
                  <c:v>8.3926054590062193E-3</c:v>
                </c:pt>
                <c:pt idx="874">
                  <c:v>8.1981307913788805E-3</c:v>
                </c:pt>
                <c:pt idx="875">
                  <c:v>8.0676280538920508E-3</c:v>
                </c:pt>
                <c:pt idx="876">
                  <c:v>8.0010972465457408E-3</c:v>
                </c:pt>
                <c:pt idx="877">
                  <c:v>7.7400917715722004E-3</c:v>
                </c:pt>
                <c:pt idx="878">
                  <c:v>7.4468444438076098E-3</c:v>
                </c:pt>
                <c:pt idx="879">
                  <c:v>7.2175690461836499E-3</c:v>
                </c:pt>
                <c:pt idx="880">
                  <c:v>7.0230943785562997E-3</c:v>
                </c:pt>
                <c:pt idx="881">
                  <c:v>6.8260608337232798E-3</c:v>
                </c:pt>
                <c:pt idx="882">
                  <c:v>6.5967854360993198E-3</c:v>
                </c:pt>
                <c:pt idx="883">
                  <c:v>6.4345526212628004E-3</c:v>
                </c:pt>
                <c:pt idx="884">
                  <c:v>6.3040498837760896E-3</c:v>
                </c:pt>
                <c:pt idx="885">
                  <c:v>6.1070163389429499E-3</c:v>
                </c:pt>
                <c:pt idx="886">
                  <c:v>5.9442717486653E-3</c:v>
                </c:pt>
                <c:pt idx="887">
                  <c:v>5.7492853055965999E-3</c:v>
                </c:pt>
                <c:pt idx="888">
                  <c:v>5.5844936135545104E-3</c:v>
                </c:pt>
                <c:pt idx="889">
                  <c:v>5.3234881385801902E-3</c:v>
                </c:pt>
                <c:pt idx="890">
                  <c:v>5.1607435483024301E-3</c:v>
                </c:pt>
                <c:pt idx="891">
                  <c:v>4.9637100034693998E-3</c:v>
                </c:pt>
                <c:pt idx="892">
                  <c:v>4.76923533584206E-3</c:v>
                </c:pt>
                <c:pt idx="893">
                  <c:v>4.5722017910089204E-3</c:v>
                </c:pt>
                <c:pt idx="894">
                  <c:v>4.3772153479403296E-3</c:v>
                </c:pt>
                <c:pt idx="895">
                  <c:v>4.1484517257576198E-3</c:v>
                </c:pt>
                <c:pt idx="896">
                  <c:v>3.9534652826890299E-3</c:v>
                </c:pt>
                <c:pt idx="897">
                  <c:v>3.7247016605063102E-3</c:v>
                </c:pt>
                <c:pt idx="898">
                  <c:v>3.6259290003691799E-3</c:v>
                </c:pt>
                <c:pt idx="899">
                  <c:v>3.3971653781864602E-3</c:v>
                </c:pt>
                <c:pt idx="900">
                  <c:v>3.2344207879087001E-3</c:v>
                </c:pt>
                <c:pt idx="901">
                  <c:v>3.0056571657260901E-3</c:v>
                </c:pt>
                <c:pt idx="902">
                  <c:v>2.77638176810202E-3</c:v>
                </c:pt>
                <c:pt idx="903">
                  <c:v>2.5819071004746798E-3</c:v>
                </c:pt>
                <c:pt idx="904">
                  <c:v>2.3526317028507199E-3</c:v>
                </c:pt>
                <c:pt idx="905">
                  <c:v>2.15559815801769E-3</c:v>
                </c:pt>
                <c:pt idx="906">
                  <c:v>1.9928535677399299E-3</c:v>
                </c:pt>
                <c:pt idx="907">
                  <c:v>1.7983789001125899E-3</c:v>
                </c:pt>
                <c:pt idx="908">
                  <c:v>1.60134535527956E-3</c:v>
                </c:pt>
                <c:pt idx="909">
                  <c:v>1.4043118104465301E-3</c:v>
                </c:pt>
                <c:pt idx="910">
                  <c:v>1.2098371428191899E-3</c:v>
                </c:pt>
                <c:pt idx="911">
                  <c:v>9.8056174519511896E-4</c:v>
                </c:pt>
                <c:pt idx="912">
                  <c:v>7.8608707756777597E-4</c:v>
                </c:pt>
                <c:pt idx="913">
                  <c:v>6.2078361008444105E-4</c:v>
                </c:pt>
                <c:pt idx="914">
                  <c:v>4.2630894245698802E-4</c:v>
                </c:pt>
                <c:pt idx="915">
                  <c:v>2.9580620497027298E-4</c:v>
                </c:pt>
                <c:pt idx="916">
                  <c:v>1.9703354483302499E-4</c:v>
                </c:pt>
                <c:pt idx="917">
                  <c:v>0</c:v>
                </c:pt>
              </c:numCache>
            </c:numRef>
          </c:yVal>
          <c:smooth val="1"/>
          <c:extLst xmlns:c16r2="http://schemas.microsoft.com/office/drawing/2015/06/chart">
            <c:ext xmlns:c16="http://schemas.microsoft.com/office/drawing/2014/chart" uri="{C3380CC4-5D6E-409C-BE32-E72D297353CC}">
              <c16:uniqueId val="{00000003-B408-BA43-A6AA-5FB26DA354BB}"/>
            </c:ext>
          </c:extLst>
        </c:ser>
        <c:dLbls>
          <c:showLegendKey val="0"/>
          <c:showVal val="0"/>
          <c:showCatName val="0"/>
          <c:showSerName val="0"/>
          <c:showPercent val="0"/>
          <c:showBubbleSize val="0"/>
        </c:dLbls>
        <c:axId val="235936768"/>
        <c:axId val="235938944"/>
        <c:extLst xmlns:c16r2="http://schemas.microsoft.com/office/drawing/2015/06/chart">
          <c:ext xmlns:c15="http://schemas.microsoft.com/office/drawing/2012/chart" uri="{02D57815-91ED-43cb-92C2-25804820EDAC}">
            <c15:filteredScatterSeries>
              <c15:ser>
                <c:idx val="1"/>
                <c:order val="1"/>
                <c:tx>
                  <c:v>BSG</c:v>
                </c:tx>
                <c:spPr>
                  <a:ln w="19050" cap="rnd">
                    <a:solidFill>
                      <a:schemeClr val="accent2"/>
                    </a:solidFill>
                    <a:round/>
                  </a:ln>
                  <a:effectLst/>
                </c:spPr>
                <c:marker>
                  <c:symbol val="none"/>
                </c:marker>
                <c:xVal>
                  <c:numRef>
                    <c:extLst xmlns:c16r2="http://schemas.microsoft.com/office/drawing/2015/06/chart">
                      <c:ext uri="{02D57815-91ED-43cb-92C2-25804820EDAC}">
                        <c15:formulaRef>
                          <c15:sqref>BSG!$N$6:$N$923</c15:sqref>
                        </c15:formulaRef>
                      </c:ext>
                    </c:extLst>
                    <c:numCache>
                      <c:formatCode>General</c:formatCode>
                      <c:ptCount val="918"/>
                      <c:pt idx="0">
                        <c:v>299.15199999999999</c:v>
                      </c:pt>
                      <c:pt idx="1">
                        <c:v>299.74400000000009</c:v>
                      </c:pt>
                      <c:pt idx="2">
                        <c:v>300.36900000000009</c:v>
                      </c:pt>
                      <c:pt idx="3">
                        <c:v>301.017</c:v>
                      </c:pt>
                      <c:pt idx="4">
                        <c:v>301.678</c:v>
                      </c:pt>
                      <c:pt idx="5">
                        <c:v>302.34300000000002</c:v>
                      </c:pt>
                      <c:pt idx="6">
                        <c:v>303.01100000000002</c:v>
                      </c:pt>
                      <c:pt idx="7">
                        <c:v>303.68099999999993</c:v>
                      </c:pt>
                      <c:pt idx="8">
                        <c:v>304.34199999999993</c:v>
                      </c:pt>
                      <c:pt idx="9">
                        <c:v>305.00700000000001</c:v>
                      </c:pt>
                      <c:pt idx="10">
                        <c:v>305.67200000000008</c:v>
                      </c:pt>
                      <c:pt idx="11">
                        <c:v>306.34100000000001</c:v>
                      </c:pt>
                      <c:pt idx="12">
                        <c:v>307.01</c:v>
                      </c:pt>
                      <c:pt idx="13">
                        <c:v>307.67599999999999</c:v>
                      </c:pt>
                      <c:pt idx="14">
                        <c:v>308.34300000000002</c:v>
                      </c:pt>
                      <c:pt idx="15">
                        <c:v>309.00400000000002</c:v>
                      </c:pt>
                      <c:pt idx="16">
                        <c:v>309.66399999999999</c:v>
                      </c:pt>
                      <c:pt idx="17">
                        <c:v>310.32900000000001</c:v>
                      </c:pt>
                      <c:pt idx="18">
                        <c:v>311.00200000000001</c:v>
                      </c:pt>
                      <c:pt idx="19">
                        <c:v>311.67200000000008</c:v>
                      </c:pt>
                      <c:pt idx="20">
                        <c:v>312.34300000000002</c:v>
                      </c:pt>
                      <c:pt idx="21">
                        <c:v>313.01400000000001</c:v>
                      </c:pt>
                      <c:pt idx="22">
                        <c:v>313.68799999999999</c:v>
                      </c:pt>
                      <c:pt idx="23">
                        <c:v>314.36500000000001</c:v>
                      </c:pt>
                      <c:pt idx="24">
                        <c:v>315.041</c:v>
                      </c:pt>
                      <c:pt idx="25">
                        <c:v>315.71699999999981</c:v>
                      </c:pt>
                      <c:pt idx="26">
                        <c:v>316.399</c:v>
                      </c:pt>
                      <c:pt idx="27">
                        <c:v>317.08600000000001</c:v>
                      </c:pt>
                      <c:pt idx="28">
                        <c:v>317.77699999999982</c:v>
                      </c:pt>
                      <c:pt idx="29">
                        <c:v>318.47300000000001</c:v>
                      </c:pt>
                      <c:pt idx="30">
                        <c:v>319.17200000000008</c:v>
                      </c:pt>
                      <c:pt idx="31">
                        <c:v>319.863</c:v>
                      </c:pt>
                      <c:pt idx="32">
                        <c:v>320.553</c:v>
                      </c:pt>
                      <c:pt idx="33">
                        <c:v>321.24099999999999</c:v>
                      </c:pt>
                      <c:pt idx="34">
                        <c:v>321.93099999999981</c:v>
                      </c:pt>
                      <c:pt idx="35">
                        <c:v>322.62200000000001</c:v>
                      </c:pt>
                      <c:pt idx="36">
                        <c:v>323.32100000000003</c:v>
                      </c:pt>
                      <c:pt idx="37">
                        <c:v>324.02</c:v>
                      </c:pt>
                      <c:pt idx="38">
                        <c:v>324.72099999999978</c:v>
                      </c:pt>
                      <c:pt idx="39">
                        <c:v>325.42700000000002</c:v>
                      </c:pt>
                      <c:pt idx="40">
                        <c:v>326.137</c:v>
                      </c:pt>
                      <c:pt idx="41">
                        <c:v>326.846</c:v>
                      </c:pt>
                      <c:pt idx="42">
                        <c:v>327.55799999999999</c:v>
                      </c:pt>
                      <c:pt idx="43">
                        <c:v>328.26499999999999</c:v>
                      </c:pt>
                      <c:pt idx="44">
                        <c:v>328.97099999999978</c:v>
                      </c:pt>
                      <c:pt idx="45">
                        <c:v>329.678</c:v>
                      </c:pt>
                      <c:pt idx="46">
                        <c:v>330.38799999999992</c:v>
                      </c:pt>
                      <c:pt idx="47">
                        <c:v>331.09800000000001</c:v>
                      </c:pt>
                      <c:pt idx="48">
                        <c:v>331.80899999999991</c:v>
                      </c:pt>
                      <c:pt idx="49">
                        <c:v>332.51400000000001</c:v>
                      </c:pt>
                      <c:pt idx="50">
                        <c:v>333.21499999999997</c:v>
                      </c:pt>
                      <c:pt idx="51">
                        <c:v>333.91799999999978</c:v>
                      </c:pt>
                      <c:pt idx="52">
                        <c:v>334.62900000000002</c:v>
                      </c:pt>
                      <c:pt idx="53">
                        <c:v>335.34199999999993</c:v>
                      </c:pt>
                      <c:pt idx="54">
                        <c:v>336.053</c:v>
                      </c:pt>
                      <c:pt idx="55">
                        <c:v>336.76900000000001</c:v>
                      </c:pt>
                      <c:pt idx="56">
                        <c:v>337.48599999999982</c:v>
                      </c:pt>
                      <c:pt idx="57">
                        <c:v>338.2</c:v>
                      </c:pt>
                      <c:pt idx="58">
                        <c:v>338.91300000000001</c:v>
                      </c:pt>
                      <c:pt idx="59">
                        <c:v>339.62700000000001</c:v>
                      </c:pt>
                      <c:pt idx="60">
                        <c:v>340.34199999999993</c:v>
                      </c:pt>
                      <c:pt idx="61">
                        <c:v>341.05500000000001</c:v>
                      </c:pt>
                      <c:pt idx="62">
                        <c:v>341.76600000000002</c:v>
                      </c:pt>
                      <c:pt idx="63">
                        <c:v>342.47800000000001</c:v>
                      </c:pt>
                      <c:pt idx="64">
                        <c:v>343.18899999999991</c:v>
                      </c:pt>
                      <c:pt idx="65">
                        <c:v>343.90199999999982</c:v>
                      </c:pt>
                      <c:pt idx="66">
                        <c:v>344.61700000000002</c:v>
                      </c:pt>
                      <c:pt idx="67">
                        <c:v>345.33</c:v>
                      </c:pt>
                      <c:pt idx="68">
                        <c:v>346.04700000000008</c:v>
                      </c:pt>
                      <c:pt idx="69">
                        <c:v>346.76499999999999</c:v>
                      </c:pt>
                      <c:pt idx="70">
                        <c:v>347.48099999999982</c:v>
                      </c:pt>
                      <c:pt idx="71">
                        <c:v>348.202</c:v>
                      </c:pt>
                      <c:pt idx="72">
                        <c:v>348.92799999999983</c:v>
                      </c:pt>
                      <c:pt idx="73">
                        <c:v>349.65199999999999</c:v>
                      </c:pt>
                      <c:pt idx="74">
                        <c:v>350.37400000000002</c:v>
                      </c:pt>
                      <c:pt idx="75">
                        <c:v>351.09199999999981</c:v>
                      </c:pt>
                      <c:pt idx="76">
                        <c:v>351.81200000000001</c:v>
                      </c:pt>
                      <c:pt idx="77">
                        <c:v>352.53499999999991</c:v>
                      </c:pt>
                      <c:pt idx="78">
                        <c:v>353.25299999999999</c:v>
                      </c:pt>
                      <c:pt idx="79">
                        <c:v>353.97</c:v>
                      </c:pt>
                      <c:pt idx="80">
                        <c:v>354.68599999999998</c:v>
                      </c:pt>
                      <c:pt idx="81">
                        <c:v>355.40199999999982</c:v>
                      </c:pt>
                      <c:pt idx="82">
                        <c:v>356.12200000000001</c:v>
                      </c:pt>
                      <c:pt idx="83">
                        <c:v>356.839</c:v>
                      </c:pt>
                      <c:pt idx="84">
                        <c:v>357.55099999999999</c:v>
                      </c:pt>
                      <c:pt idx="85">
                        <c:v>358.26799999999997</c:v>
                      </c:pt>
                      <c:pt idx="86">
                        <c:v>358.9819999999998</c:v>
                      </c:pt>
                      <c:pt idx="87">
                        <c:v>359.69200000000001</c:v>
                      </c:pt>
                      <c:pt idx="88">
                        <c:v>360.39699999999982</c:v>
                      </c:pt>
                      <c:pt idx="89">
                        <c:v>361.1</c:v>
                      </c:pt>
                      <c:pt idx="90">
                        <c:v>361.80599999999993</c:v>
                      </c:pt>
                      <c:pt idx="91">
                        <c:v>362.51099999999991</c:v>
                      </c:pt>
                      <c:pt idx="92">
                        <c:v>363.20799999999991</c:v>
                      </c:pt>
                      <c:pt idx="93">
                        <c:v>363.90499999999992</c:v>
                      </c:pt>
                      <c:pt idx="94">
                        <c:v>364.59800000000001</c:v>
                      </c:pt>
                      <c:pt idx="95">
                        <c:v>365.29199999999997</c:v>
                      </c:pt>
                      <c:pt idx="96">
                        <c:v>365.99099999999981</c:v>
                      </c:pt>
                      <c:pt idx="97">
                        <c:v>366.68599999999998</c:v>
                      </c:pt>
                      <c:pt idx="98">
                        <c:v>367.38400000000001</c:v>
                      </c:pt>
                      <c:pt idx="99">
                        <c:v>368.08100000000002</c:v>
                      </c:pt>
                      <c:pt idx="100">
                        <c:v>368.77800000000002</c:v>
                      </c:pt>
                      <c:pt idx="101">
                        <c:v>369.47099999999978</c:v>
                      </c:pt>
                      <c:pt idx="102">
                        <c:v>370.166</c:v>
                      </c:pt>
                      <c:pt idx="103">
                        <c:v>370.86099999999999</c:v>
                      </c:pt>
                      <c:pt idx="104">
                        <c:v>371.55399999999992</c:v>
                      </c:pt>
                      <c:pt idx="105">
                        <c:v>372.245</c:v>
                      </c:pt>
                      <c:pt idx="106">
                        <c:v>372.93499999999977</c:v>
                      </c:pt>
                      <c:pt idx="107">
                        <c:v>373.63400000000001</c:v>
                      </c:pt>
                      <c:pt idx="108">
                        <c:v>374.334</c:v>
                      </c:pt>
                      <c:pt idx="109">
                        <c:v>375.03499999999991</c:v>
                      </c:pt>
                      <c:pt idx="110">
                        <c:v>375.72899999999981</c:v>
                      </c:pt>
                      <c:pt idx="111">
                        <c:v>376.42099999999982</c:v>
                      </c:pt>
                      <c:pt idx="112">
                        <c:v>377.11400000000009</c:v>
                      </c:pt>
                      <c:pt idx="113">
                        <c:v>377.80500000000001</c:v>
                      </c:pt>
                      <c:pt idx="114">
                        <c:v>378.49900000000002</c:v>
                      </c:pt>
                      <c:pt idx="115">
                        <c:v>379.19499999999999</c:v>
                      </c:pt>
                      <c:pt idx="116">
                        <c:v>379.88900000000001</c:v>
                      </c:pt>
                      <c:pt idx="117">
                        <c:v>380.58100000000002</c:v>
                      </c:pt>
                      <c:pt idx="118">
                        <c:v>381.26900000000001</c:v>
                      </c:pt>
                      <c:pt idx="119">
                        <c:v>381.96299999999991</c:v>
                      </c:pt>
                      <c:pt idx="120">
                        <c:v>382.65300000000002</c:v>
                      </c:pt>
                      <c:pt idx="121">
                        <c:v>383.33600000000001</c:v>
                      </c:pt>
                      <c:pt idx="122">
                        <c:v>384.02</c:v>
                      </c:pt>
                      <c:pt idx="123">
                        <c:v>384.71600000000001</c:v>
                      </c:pt>
                      <c:pt idx="124">
                        <c:v>385.45699999999982</c:v>
                      </c:pt>
                      <c:pt idx="125">
                        <c:v>386.24900000000002</c:v>
                      </c:pt>
                      <c:pt idx="126">
                        <c:v>387.06700000000001</c:v>
                      </c:pt>
                      <c:pt idx="127">
                        <c:v>387.899</c:v>
                      </c:pt>
                      <c:pt idx="128">
                        <c:v>388.74</c:v>
                      </c:pt>
                      <c:pt idx="129">
                        <c:v>389.58600000000001</c:v>
                      </c:pt>
                      <c:pt idx="130">
                        <c:v>390.43200000000002</c:v>
                      </c:pt>
                      <c:pt idx="131">
                        <c:v>391.279</c:v>
                      </c:pt>
                      <c:pt idx="132">
                        <c:v>392.12900000000002</c:v>
                      </c:pt>
                      <c:pt idx="133">
                        <c:v>392.97500000000002</c:v>
                      </c:pt>
                      <c:pt idx="134">
                        <c:v>393.82100000000003</c:v>
                      </c:pt>
                      <c:pt idx="135">
                        <c:v>394.66700000000009</c:v>
                      </c:pt>
                      <c:pt idx="136">
                        <c:v>395.51400000000001</c:v>
                      </c:pt>
                      <c:pt idx="137">
                        <c:v>396.363</c:v>
                      </c:pt>
                      <c:pt idx="138">
                        <c:v>397.20499999999993</c:v>
                      </c:pt>
                      <c:pt idx="139">
                        <c:v>398.04300000000001</c:v>
                      </c:pt>
                      <c:pt idx="140">
                        <c:v>398.88499999999999</c:v>
                      </c:pt>
                      <c:pt idx="141">
                        <c:v>399.7269999999998</c:v>
                      </c:pt>
                      <c:pt idx="142">
                        <c:v>400.565</c:v>
                      </c:pt>
                      <c:pt idx="143">
                        <c:v>401.40300000000002</c:v>
                      </c:pt>
                      <c:pt idx="144">
                        <c:v>402.24799999999999</c:v>
                      </c:pt>
                      <c:pt idx="145">
                        <c:v>403.09699999999981</c:v>
                      </c:pt>
                      <c:pt idx="146">
                        <c:v>403.947</c:v>
                      </c:pt>
                      <c:pt idx="147">
                        <c:v>404.79899999999981</c:v>
                      </c:pt>
                      <c:pt idx="148">
                        <c:v>405.64800000000002</c:v>
                      </c:pt>
                      <c:pt idx="149">
                        <c:v>406.49</c:v>
                      </c:pt>
                      <c:pt idx="150">
                        <c:v>407.33100000000002</c:v>
                      </c:pt>
                      <c:pt idx="151">
                        <c:v>408.16800000000001</c:v>
                      </c:pt>
                      <c:pt idx="152">
                        <c:v>409.00799999999998</c:v>
                      </c:pt>
                      <c:pt idx="153">
                        <c:v>409.85599999999999</c:v>
                      </c:pt>
                      <c:pt idx="154">
                        <c:v>410.702</c:v>
                      </c:pt>
                      <c:pt idx="155">
                        <c:v>411.53999999999979</c:v>
                      </c:pt>
                      <c:pt idx="156">
                        <c:v>412.37099999999992</c:v>
                      </c:pt>
                      <c:pt idx="157">
                        <c:v>413.20600000000002</c:v>
                      </c:pt>
                      <c:pt idx="158">
                        <c:v>414.04300000000001</c:v>
                      </c:pt>
                      <c:pt idx="159">
                        <c:v>414.88299999999998</c:v>
                      </c:pt>
                      <c:pt idx="160">
                        <c:v>415.72300000000001</c:v>
                      </c:pt>
                      <c:pt idx="161">
                        <c:v>416.56099999999998</c:v>
                      </c:pt>
                      <c:pt idx="162">
                        <c:v>417.39099999999979</c:v>
                      </c:pt>
                      <c:pt idx="163">
                        <c:v>418.22199999999981</c:v>
                      </c:pt>
                      <c:pt idx="164">
                        <c:v>419.053</c:v>
                      </c:pt>
                      <c:pt idx="165">
                        <c:v>419.88</c:v>
                      </c:pt>
                      <c:pt idx="166">
                        <c:v>420.70799999999991</c:v>
                      </c:pt>
                      <c:pt idx="167">
                        <c:v>421.53800000000001</c:v>
                      </c:pt>
                      <c:pt idx="168">
                        <c:v>422.37</c:v>
                      </c:pt>
                      <c:pt idx="169">
                        <c:v>423.19900000000001</c:v>
                      </c:pt>
                      <c:pt idx="170">
                        <c:v>424.02099999999979</c:v>
                      </c:pt>
                      <c:pt idx="171">
                        <c:v>424.84100000000001</c:v>
                      </c:pt>
                      <c:pt idx="172">
                        <c:v>425.67</c:v>
                      </c:pt>
                      <c:pt idx="173">
                        <c:v>426.50400000000002</c:v>
                      </c:pt>
                      <c:pt idx="174">
                        <c:v>427.34000000000009</c:v>
                      </c:pt>
                      <c:pt idx="175">
                        <c:v>428.17599999999999</c:v>
                      </c:pt>
                      <c:pt idx="176">
                        <c:v>429.00900000000001</c:v>
                      </c:pt>
                      <c:pt idx="177">
                        <c:v>429.84199999999993</c:v>
                      </c:pt>
                      <c:pt idx="178">
                        <c:v>430.673</c:v>
                      </c:pt>
                      <c:pt idx="179">
                        <c:v>431.50700000000001</c:v>
                      </c:pt>
                      <c:pt idx="180">
                        <c:v>432.34800000000001</c:v>
                      </c:pt>
                      <c:pt idx="181">
                        <c:v>433.18200000000002</c:v>
                      </c:pt>
                      <c:pt idx="182">
                        <c:v>434.01099999999991</c:v>
                      </c:pt>
                      <c:pt idx="183">
                        <c:v>434.839</c:v>
                      </c:pt>
                      <c:pt idx="184">
                        <c:v>435.666</c:v>
                      </c:pt>
                      <c:pt idx="185">
                        <c:v>436.5</c:v>
                      </c:pt>
                      <c:pt idx="186">
                        <c:v>437.34100000000001</c:v>
                      </c:pt>
                      <c:pt idx="187">
                        <c:v>438.178</c:v>
                      </c:pt>
                      <c:pt idx="188">
                        <c:v>439.01400000000001</c:v>
                      </c:pt>
                      <c:pt idx="189">
                        <c:v>439.84899999999999</c:v>
                      </c:pt>
                      <c:pt idx="190">
                        <c:v>440.68700000000001</c:v>
                      </c:pt>
                      <c:pt idx="191">
                        <c:v>441.52499999999992</c:v>
                      </c:pt>
                      <c:pt idx="192">
                        <c:v>442.363</c:v>
                      </c:pt>
                      <c:pt idx="193">
                        <c:v>443.2</c:v>
                      </c:pt>
                      <c:pt idx="194">
                        <c:v>444.03899999999982</c:v>
                      </c:pt>
                      <c:pt idx="195">
                        <c:v>444.87799999999999</c:v>
                      </c:pt>
                      <c:pt idx="196">
                        <c:v>445.714</c:v>
                      </c:pt>
                      <c:pt idx="197">
                        <c:v>446.54700000000008</c:v>
                      </c:pt>
                      <c:pt idx="198">
                        <c:v>447.38</c:v>
                      </c:pt>
                      <c:pt idx="199">
                        <c:v>448.21600000000001</c:v>
                      </c:pt>
                      <c:pt idx="200">
                        <c:v>449.05099999999999</c:v>
                      </c:pt>
                      <c:pt idx="201">
                        <c:v>449.87799999999999</c:v>
                      </c:pt>
                      <c:pt idx="202">
                        <c:v>450.70299999999992</c:v>
                      </c:pt>
                      <c:pt idx="203">
                        <c:v>451.529</c:v>
                      </c:pt>
                      <c:pt idx="204">
                        <c:v>452.35699999999991</c:v>
                      </c:pt>
                      <c:pt idx="205">
                        <c:v>453.18599999999998</c:v>
                      </c:pt>
                      <c:pt idx="206">
                        <c:v>454.01799999999997</c:v>
                      </c:pt>
                      <c:pt idx="207">
                        <c:v>454.851</c:v>
                      </c:pt>
                      <c:pt idx="208">
                        <c:v>455.67899999999992</c:v>
                      </c:pt>
                      <c:pt idx="209">
                        <c:v>456.50400000000002</c:v>
                      </c:pt>
                      <c:pt idx="210">
                        <c:v>457.33600000000001</c:v>
                      </c:pt>
                      <c:pt idx="211">
                        <c:v>458.166</c:v>
                      </c:pt>
                      <c:pt idx="212">
                        <c:v>458.99</c:v>
                      </c:pt>
                      <c:pt idx="213">
                        <c:v>459.81799999999993</c:v>
                      </c:pt>
                      <c:pt idx="214">
                        <c:v>460.64600000000002</c:v>
                      </c:pt>
                      <c:pt idx="215">
                        <c:v>461.47599999999977</c:v>
                      </c:pt>
                      <c:pt idx="216">
                        <c:v>462.31099999999998</c:v>
                      </c:pt>
                      <c:pt idx="217">
                        <c:v>463.149</c:v>
                      </c:pt>
                      <c:pt idx="218">
                        <c:v>463.9869999999998</c:v>
                      </c:pt>
                      <c:pt idx="219">
                        <c:v>464.81899999999979</c:v>
                      </c:pt>
                      <c:pt idx="220">
                        <c:v>465.64300000000009</c:v>
                      </c:pt>
                      <c:pt idx="221">
                        <c:v>466.46699999999981</c:v>
                      </c:pt>
                      <c:pt idx="222">
                        <c:v>467.29299999999978</c:v>
                      </c:pt>
                      <c:pt idx="223">
                        <c:v>468.12</c:v>
                      </c:pt>
                      <c:pt idx="224">
                        <c:v>468.94799999999992</c:v>
                      </c:pt>
                      <c:pt idx="225">
                        <c:v>469.78</c:v>
                      </c:pt>
                      <c:pt idx="226">
                        <c:v>470.61699999999979</c:v>
                      </c:pt>
                      <c:pt idx="227">
                        <c:v>471.44600000000003</c:v>
                      </c:pt>
                      <c:pt idx="228">
                        <c:v>472.27</c:v>
                      </c:pt>
                      <c:pt idx="229">
                        <c:v>473.09500000000003</c:v>
                      </c:pt>
                      <c:pt idx="230">
                        <c:v>473.91999999999979</c:v>
                      </c:pt>
                      <c:pt idx="231">
                        <c:v>474.74599999999992</c:v>
                      </c:pt>
                      <c:pt idx="232">
                        <c:v>475.56899999999979</c:v>
                      </c:pt>
                      <c:pt idx="233">
                        <c:v>476.39400000000001</c:v>
                      </c:pt>
                      <c:pt idx="234">
                        <c:v>477.21699999999981</c:v>
                      </c:pt>
                      <c:pt idx="235">
                        <c:v>478.03699999999998</c:v>
                      </c:pt>
                      <c:pt idx="236">
                        <c:v>478.85500000000002</c:v>
                      </c:pt>
                      <c:pt idx="237">
                        <c:v>479.67399999999992</c:v>
                      </c:pt>
                      <c:pt idx="238">
                        <c:v>480.49700000000001</c:v>
                      </c:pt>
                      <c:pt idx="239">
                        <c:v>481.32400000000001</c:v>
                      </c:pt>
                      <c:pt idx="240">
                        <c:v>482.15899999999999</c:v>
                      </c:pt>
                      <c:pt idx="241">
                        <c:v>482.99099999999981</c:v>
                      </c:pt>
                      <c:pt idx="242">
                        <c:v>483.82100000000003</c:v>
                      </c:pt>
                      <c:pt idx="243">
                        <c:v>484.65899999999999</c:v>
                      </c:pt>
                      <c:pt idx="244">
                        <c:v>485.50299999999999</c:v>
                      </c:pt>
                      <c:pt idx="245">
                        <c:v>486.34199999999993</c:v>
                      </c:pt>
                      <c:pt idx="246">
                        <c:v>487.17599999999999</c:v>
                      </c:pt>
                      <c:pt idx="247">
                        <c:v>488.01099999999991</c:v>
                      </c:pt>
                      <c:pt idx="248">
                        <c:v>488.84399999999999</c:v>
                      </c:pt>
                      <c:pt idx="249">
                        <c:v>489.67</c:v>
                      </c:pt>
                      <c:pt idx="250">
                        <c:v>490.48899999999998</c:v>
                      </c:pt>
                      <c:pt idx="251">
                        <c:v>491.30700000000002</c:v>
                      </c:pt>
                      <c:pt idx="252">
                        <c:v>492.13</c:v>
                      </c:pt>
                      <c:pt idx="253">
                        <c:v>492.96199999999982</c:v>
                      </c:pt>
                      <c:pt idx="254">
                        <c:v>493.79099999999983</c:v>
                      </c:pt>
                      <c:pt idx="255">
                        <c:v>494.61699999999979</c:v>
                      </c:pt>
                      <c:pt idx="256">
                        <c:v>495.44200000000001</c:v>
                      </c:pt>
                      <c:pt idx="257">
                        <c:v>496.26400000000001</c:v>
                      </c:pt>
                      <c:pt idx="258">
                        <c:v>497.09100000000001</c:v>
                      </c:pt>
                      <c:pt idx="259">
                        <c:v>497.91799999999978</c:v>
                      </c:pt>
                      <c:pt idx="260">
                        <c:v>498.745</c:v>
                      </c:pt>
                      <c:pt idx="261">
                        <c:v>499.572</c:v>
                      </c:pt>
                      <c:pt idx="262">
                        <c:v>500.4</c:v>
                      </c:pt>
                      <c:pt idx="263">
                        <c:v>501.22899999999998</c:v>
                      </c:pt>
                      <c:pt idx="264">
                        <c:v>502.05799999999999</c:v>
                      </c:pt>
                      <c:pt idx="265">
                        <c:v>502.89299999999997</c:v>
                      </c:pt>
                      <c:pt idx="266">
                        <c:v>503.72099999999978</c:v>
                      </c:pt>
                      <c:pt idx="267">
                        <c:v>504.54899999999992</c:v>
                      </c:pt>
                      <c:pt idx="268">
                        <c:v>505.375</c:v>
                      </c:pt>
                      <c:pt idx="269">
                        <c:v>506.20299999999992</c:v>
                      </c:pt>
                      <c:pt idx="270">
                        <c:v>507.03599999999977</c:v>
                      </c:pt>
                      <c:pt idx="271">
                        <c:v>507.875</c:v>
                      </c:pt>
                      <c:pt idx="272">
                        <c:v>508.70499999999998</c:v>
                      </c:pt>
                      <c:pt idx="273">
                        <c:v>509.529</c:v>
                      </c:pt>
                      <c:pt idx="274">
                        <c:v>510.3540000000001</c:v>
                      </c:pt>
                      <c:pt idx="275">
                        <c:v>511.18</c:v>
                      </c:pt>
                      <c:pt idx="276">
                        <c:v>512.01400000000001</c:v>
                      </c:pt>
                      <c:pt idx="277">
                        <c:v>512.84699999999975</c:v>
                      </c:pt>
                      <c:pt idx="278">
                        <c:v>513.67700000000002</c:v>
                      </c:pt>
                      <c:pt idx="279">
                        <c:v>514.51</c:v>
                      </c:pt>
                      <c:pt idx="280">
                        <c:v>515.3399999999998</c:v>
                      </c:pt>
                      <c:pt idx="281">
                        <c:v>516.16800000000001</c:v>
                      </c:pt>
                      <c:pt idx="282">
                        <c:v>516.99800000000005</c:v>
                      </c:pt>
                      <c:pt idx="283">
                        <c:v>517.82499999999982</c:v>
                      </c:pt>
                      <c:pt idx="284">
                        <c:v>518.654</c:v>
                      </c:pt>
                      <c:pt idx="285">
                        <c:v>519.48</c:v>
                      </c:pt>
                      <c:pt idx="286">
                        <c:v>520.3009999999997</c:v>
                      </c:pt>
                      <c:pt idx="287">
                        <c:v>521.12300000000005</c:v>
                      </c:pt>
                      <c:pt idx="288">
                        <c:v>521.94799999999975</c:v>
                      </c:pt>
                      <c:pt idx="289">
                        <c:v>522.779</c:v>
                      </c:pt>
                      <c:pt idx="290">
                        <c:v>523.61400000000003</c:v>
                      </c:pt>
                      <c:pt idx="291">
                        <c:v>524.44799999999975</c:v>
                      </c:pt>
                      <c:pt idx="292">
                        <c:v>525.28600000000006</c:v>
                      </c:pt>
                      <c:pt idx="293">
                        <c:v>526.12699999999973</c:v>
                      </c:pt>
                      <c:pt idx="294">
                        <c:v>526.95999999999981</c:v>
                      </c:pt>
                      <c:pt idx="295">
                        <c:v>527.79200000000003</c:v>
                      </c:pt>
                      <c:pt idx="296">
                        <c:v>528.62300000000005</c:v>
                      </c:pt>
                      <c:pt idx="297">
                        <c:v>529.45099999999979</c:v>
                      </c:pt>
                      <c:pt idx="298">
                        <c:v>530.28</c:v>
                      </c:pt>
                      <c:pt idx="299">
                        <c:v>531.11300000000006</c:v>
                      </c:pt>
                      <c:pt idx="300">
                        <c:v>531.94699999999978</c:v>
                      </c:pt>
                      <c:pt idx="301">
                        <c:v>532.78600000000006</c:v>
                      </c:pt>
                      <c:pt idx="302">
                        <c:v>533.62200000000007</c:v>
                      </c:pt>
                      <c:pt idx="303">
                        <c:v>534.45699999999977</c:v>
                      </c:pt>
                      <c:pt idx="304">
                        <c:v>535.29200000000003</c:v>
                      </c:pt>
                      <c:pt idx="305">
                        <c:v>536.12599999999998</c:v>
                      </c:pt>
                      <c:pt idx="306">
                        <c:v>536.96299999999974</c:v>
                      </c:pt>
                      <c:pt idx="307">
                        <c:v>537.80500000000006</c:v>
                      </c:pt>
                      <c:pt idx="308">
                        <c:v>538.64300000000003</c:v>
                      </c:pt>
                      <c:pt idx="309">
                        <c:v>539.48400000000004</c:v>
                      </c:pt>
                      <c:pt idx="310">
                        <c:v>540.3209999999998</c:v>
                      </c:pt>
                      <c:pt idx="311">
                        <c:v>541.149</c:v>
                      </c:pt>
                      <c:pt idx="312">
                        <c:v>541.97500000000002</c:v>
                      </c:pt>
                      <c:pt idx="313">
                        <c:v>542.8009999999997</c:v>
                      </c:pt>
                      <c:pt idx="314">
                        <c:v>543.63</c:v>
                      </c:pt>
                      <c:pt idx="315">
                        <c:v>544.45399999999972</c:v>
                      </c:pt>
                      <c:pt idx="316">
                        <c:v>545.28300000000002</c:v>
                      </c:pt>
                      <c:pt idx="317">
                        <c:v>546.11599999999999</c:v>
                      </c:pt>
                      <c:pt idx="318">
                        <c:v>546.94699999999978</c:v>
                      </c:pt>
                      <c:pt idx="319">
                        <c:v>547.77600000000007</c:v>
                      </c:pt>
                      <c:pt idx="320">
                        <c:v>548.60599999999999</c:v>
                      </c:pt>
                      <c:pt idx="321">
                        <c:v>549.43399999999997</c:v>
                      </c:pt>
                      <c:pt idx="322">
                        <c:v>550.26199999999972</c:v>
                      </c:pt>
                      <c:pt idx="323">
                        <c:v>551.09400000000005</c:v>
                      </c:pt>
                      <c:pt idx="324">
                        <c:v>551.93199999999979</c:v>
                      </c:pt>
                      <c:pt idx="325">
                        <c:v>552.76400000000001</c:v>
                      </c:pt>
                      <c:pt idx="326">
                        <c:v>553.59900000000005</c:v>
                      </c:pt>
                      <c:pt idx="327">
                        <c:v>554.42899999999997</c:v>
                      </c:pt>
                      <c:pt idx="328">
                        <c:v>555.25900000000001</c:v>
                      </c:pt>
                      <c:pt idx="329">
                        <c:v>556.08500000000004</c:v>
                      </c:pt>
                      <c:pt idx="330">
                        <c:v>556.91699999999969</c:v>
                      </c:pt>
                      <c:pt idx="331">
                        <c:v>557.75599999999997</c:v>
                      </c:pt>
                      <c:pt idx="332">
                        <c:v>558.60799999999972</c:v>
                      </c:pt>
                      <c:pt idx="333">
                        <c:v>559.46599999999978</c:v>
                      </c:pt>
                      <c:pt idx="334">
                        <c:v>560.31999999999971</c:v>
                      </c:pt>
                      <c:pt idx="335">
                        <c:v>561.18000000000006</c:v>
                      </c:pt>
                      <c:pt idx="336">
                        <c:v>562.04500000000007</c:v>
                      </c:pt>
                      <c:pt idx="337">
                        <c:v>562.91000000000008</c:v>
                      </c:pt>
                      <c:pt idx="338">
                        <c:v>563.77300000000002</c:v>
                      </c:pt>
                      <c:pt idx="339">
                        <c:v>564.62900000000002</c:v>
                      </c:pt>
                      <c:pt idx="340">
                        <c:v>565.48900000000003</c:v>
                      </c:pt>
                      <c:pt idx="341">
                        <c:v>566.35199999999975</c:v>
                      </c:pt>
                      <c:pt idx="342">
                        <c:v>567.22</c:v>
                      </c:pt>
                      <c:pt idx="343">
                        <c:v>568.08600000000001</c:v>
                      </c:pt>
                      <c:pt idx="344">
                        <c:v>568.95299999999975</c:v>
                      </c:pt>
                      <c:pt idx="345">
                        <c:v>569.81799999999976</c:v>
                      </c:pt>
                      <c:pt idx="346">
                        <c:v>570.68299999999999</c:v>
                      </c:pt>
                      <c:pt idx="347">
                        <c:v>571.54500000000007</c:v>
                      </c:pt>
                      <c:pt idx="348">
                        <c:v>572.40599999999972</c:v>
                      </c:pt>
                      <c:pt idx="349">
                        <c:v>573.27</c:v>
                      </c:pt>
                      <c:pt idx="350">
                        <c:v>574.13400000000001</c:v>
                      </c:pt>
                      <c:pt idx="351">
                        <c:v>575.00400000000002</c:v>
                      </c:pt>
                      <c:pt idx="352">
                        <c:v>575.87900000000002</c:v>
                      </c:pt>
                      <c:pt idx="353">
                        <c:v>576.74900000000002</c:v>
                      </c:pt>
                      <c:pt idx="354">
                        <c:v>577.61500000000001</c:v>
                      </c:pt>
                      <c:pt idx="355">
                        <c:v>578.48199999999997</c:v>
                      </c:pt>
                      <c:pt idx="356">
                        <c:v>579.34799999999962</c:v>
                      </c:pt>
                      <c:pt idx="357">
                        <c:v>580.21699999999998</c:v>
                      </c:pt>
                      <c:pt idx="358">
                        <c:v>581.09</c:v>
                      </c:pt>
                      <c:pt idx="359">
                        <c:v>581.96699999999976</c:v>
                      </c:pt>
                      <c:pt idx="360">
                        <c:v>582.8449999999998</c:v>
                      </c:pt>
                      <c:pt idx="361">
                        <c:v>583.72199999999998</c:v>
                      </c:pt>
                      <c:pt idx="362">
                        <c:v>584.60300000000007</c:v>
                      </c:pt>
                      <c:pt idx="363">
                        <c:v>585.48500000000001</c:v>
                      </c:pt>
                      <c:pt idx="364">
                        <c:v>586.36399999999981</c:v>
                      </c:pt>
                      <c:pt idx="365">
                        <c:v>587.24099999999999</c:v>
                      </c:pt>
                      <c:pt idx="366">
                        <c:v>588.11799999999971</c:v>
                      </c:pt>
                      <c:pt idx="367">
                        <c:v>589.0029999999997</c:v>
                      </c:pt>
                      <c:pt idx="368">
                        <c:v>589.89</c:v>
                      </c:pt>
                      <c:pt idx="369">
                        <c:v>590.774</c:v>
                      </c:pt>
                      <c:pt idx="370">
                        <c:v>591.65199999999982</c:v>
                      </c:pt>
                      <c:pt idx="371">
                        <c:v>592.52499999999998</c:v>
                      </c:pt>
                      <c:pt idx="372">
                        <c:v>593.399</c:v>
                      </c:pt>
                      <c:pt idx="373">
                        <c:v>594.27800000000002</c:v>
                      </c:pt>
                      <c:pt idx="374">
                        <c:v>595.16000000000008</c:v>
                      </c:pt>
                      <c:pt idx="375">
                        <c:v>596.03800000000001</c:v>
                      </c:pt>
                      <c:pt idx="376">
                        <c:v>596.91300000000001</c:v>
                      </c:pt>
                      <c:pt idx="377">
                        <c:v>597.78899999999999</c:v>
                      </c:pt>
                      <c:pt idx="378">
                        <c:v>598.66599999999971</c:v>
                      </c:pt>
                      <c:pt idx="379">
                        <c:v>599.54199999999969</c:v>
                      </c:pt>
                      <c:pt idx="380">
                        <c:v>600.41800000000001</c:v>
                      </c:pt>
                      <c:pt idx="381">
                        <c:v>601.29500000000007</c:v>
                      </c:pt>
                      <c:pt idx="382">
                        <c:v>602.173</c:v>
                      </c:pt>
                      <c:pt idx="383">
                        <c:v>603.05699999999979</c:v>
                      </c:pt>
                      <c:pt idx="384">
                        <c:v>603.94199999999978</c:v>
                      </c:pt>
                      <c:pt idx="385">
                        <c:v>604.82400000000007</c:v>
                      </c:pt>
                      <c:pt idx="386">
                        <c:v>605.70699999999999</c:v>
                      </c:pt>
                      <c:pt idx="387">
                        <c:v>606.59</c:v>
                      </c:pt>
                      <c:pt idx="388">
                        <c:v>607.47299999999996</c:v>
                      </c:pt>
                      <c:pt idx="389">
                        <c:v>608.36499999999978</c:v>
                      </c:pt>
                      <c:pt idx="390">
                        <c:v>609.25800000000004</c:v>
                      </c:pt>
                      <c:pt idx="391">
                        <c:v>610.14800000000002</c:v>
                      </c:pt>
                      <c:pt idx="392">
                        <c:v>611.03600000000006</c:v>
                      </c:pt>
                      <c:pt idx="393">
                        <c:v>611.923</c:v>
                      </c:pt>
                      <c:pt idx="394">
                        <c:v>612.80899999999997</c:v>
                      </c:pt>
                      <c:pt idx="395">
                        <c:v>613.69399999999996</c:v>
                      </c:pt>
                      <c:pt idx="396">
                        <c:v>614.58000000000004</c:v>
                      </c:pt>
                      <c:pt idx="397">
                        <c:v>615.46299999999974</c:v>
                      </c:pt>
                      <c:pt idx="398">
                        <c:v>616.34699999999975</c:v>
                      </c:pt>
                      <c:pt idx="399">
                        <c:v>617.23199999999997</c:v>
                      </c:pt>
                      <c:pt idx="400">
                        <c:v>618.11400000000003</c:v>
                      </c:pt>
                      <c:pt idx="401">
                        <c:v>618.99400000000003</c:v>
                      </c:pt>
                      <c:pt idx="402">
                        <c:v>619.87200000000007</c:v>
                      </c:pt>
                      <c:pt idx="403">
                        <c:v>620.755</c:v>
                      </c:pt>
                      <c:pt idx="404">
                        <c:v>621.64199999999983</c:v>
                      </c:pt>
                      <c:pt idx="405">
                        <c:v>622.52699999999982</c:v>
                      </c:pt>
                      <c:pt idx="406">
                        <c:v>623.41000000000008</c:v>
                      </c:pt>
                      <c:pt idx="407">
                        <c:v>624.29200000000003</c:v>
                      </c:pt>
                      <c:pt idx="408">
                        <c:v>625.17200000000003</c:v>
                      </c:pt>
                      <c:pt idx="409">
                        <c:v>626.053</c:v>
                      </c:pt>
                      <c:pt idx="410">
                        <c:v>626.93399999999997</c:v>
                      </c:pt>
                      <c:pt idx="411">
                        <c:v>627.81899999999996</c:v>
                      </c:pt>
                      <c:pt idx="412">
                        <c:v>628.70100000000002</c:v>
                      </c:pt>
                      <c:pt idx="413">
                        <c:v>629.58199999999999</c:v>
                      </c:pt>
                      <c:pt idx="414">
                        <c:v>630.46399999999971</c:v>
                      </c:pt>
                      <c:pt idx="415">
                        <c:v>631.34899999999971</c:v>
                      </c:pt>
                      <c:pt idx="416">
                        <c:v>632.23299999999972</c:v>
                      </c:pt>
                      <c:pt idx="417">
                        <c:v>633.11699999999996</c:v>
                      </c:pt>
                      <c:pt idx="418">
                        <c:v>633.99400000000003</c:v>
                      </c:pt>
                      <c:pt idx="419">
                        <c:v>634.87099999999998</c:v>
                      </c:pt>
                      <c:pt idx="420">
                        <c:v>635.74900000000002</c:v>
                      </c:pt>
                      <c:pt idx="421">
                        <c:v>636.625</c:v>
                      </c:pt>
                      <c:pt idx="422">
                        <c:v>637.5029999999997</c:v>
                      </c:pt>
                      <c:pt idx="423">
                        <c:v>638.38200000000006</c:v>
                      </c:pt>
                      <c:pt idx="424">
                        <c:v>639.26099999999997</c:v>
                      </c:pt>
                      <c:pt idx="425">
                        <c:v>640.14100000000008</c:v>
                      </c:pt>
                      <c:pt idx="426">
                        <c:v>641.02499999999998</c:v>
                      </c:pt>
                      <c:pt idx="427">
                        <c:v>641.90599999999972</c:v>
                      </c:pt>
                      <c:pt idx="428">
                        <c:v>642.78300000000002</c:v>
                      </c:pt>
                      <c:pt idx="429">
                        <c:v>643.6569999999997</c:v>
                      </c:pt>
                      <c:pt idx="430">
                        <c:v>644.529</c:v>
                      </c:pt>
                      <c:pt idx="431">
                        <c:v>645.404</c:v>
                      </c:pt>
                      <c:pt idx="432">
                        <c:v>646.27800000000002</c:v>
                      </c:pt>
                      <c:pt idx="433">
                        <c:v>647.154</c:v>
                      </c:pt>
                      <c:pt idx="434">
                        <c:v>648.03600000000006</c:v>
                      </c:pt>
                      <c:pt idx="435">
                        <c:v>648.9219999999998</c:v>
                      </c:pt>
                      <c:pt idx="436">
                        <c:v>649.80399999999997</c:v>
                      </c:pt>
                      <c:pt idx="437">
                        <c:v>650.68399999999997</c:v>
                      </c:pt>
                      <c:pt idx="438">
                        <c:v>651.56999999999971</c:v>
                      </c:pt>
                      <c:pt idx="439">
                        <c:v>652.45299999999975</c:v>
                      </c:pt>
                      <c:pt idx="440">
                        <c:v>653.33300000000008</c:v>
                      </c:pt>
                      <c:pt idx="441">
                        <c:v>654.21</c:v>
                      </c:pt>
                      <c:pt idx="442">
                        <c:v>655.08900000000006</c:v>
                      </c:pt>
                      <c:pt idx="443">
                        <c:v>655.97</c:v>
                      </c:pt>
                      <c:pt idx="444">
                        <c:v>656.85199999999975</c:v>
                      </c:pt>
                      <c:pt idx="445">
                        <c:v>657.73299999999972</c:v>
                      </c:pt>
                      <c:pt idx="446">
                        <c:v>658.61200000000008</c:v>
                      </c:pt>
                      <c:pt idx="447">
                        <c:v>659.49099999999999</c:v>
                      </c:pt>
                      <c:pt idx="448">
                        <c:v>660.37099999999998</c:v>
                      </c:pt>
                      <c:pt idx="449">
                        <c:v>661.25</c:v>
                      </c:pt>
                      <c:pt idx="450">
                        <c:v>662.12300000000005</c:v>
                      </c:pt>
                      <c:pt idx="451">
                        <c:v>663</c:v>
                      </c:pt>
                      <c:pt idx="452">
                        <c:v>663.88099999999997</c:v>
                      </c:pt>
                      <c:pt idx="453">
                        <c:v>664.76099999999997</c:v>
                      </c:pt>
                      <c:pt idx="454">
                        <c:v>665.63900000000001</c:v>
                      </c:pt>
                      <c:pt idx="455">
                        <c:v>666.51400000000001</c:v>
                      </c:pt>
                      <c:pt idx="456">
                        <c:v>667.38699999999972</c:v>
                      </c:pt>
                      <c:pt idx="457">
                        <c:v>668.26199999999972</c:v>
                      </c:pt>
                      <c:pt idx="458">
                        <c:v>669.13400000000001</c:v>
                      </c:pt>
                      <c:pt idx="459">
                        <c:v>670.00099999999998</c:v>
                      </c:pt>
                      <c:pt idx="460">
                        <c:v>670.86799999999948</c:v>
                      </c:pt>
                      <c:pt idx="461">
                        <c:v>671.73900000000003</c:v>
                      </c:pt>
                      <c:pt idx="462">
                        <c:v>672.62099999999998</c:v>
                      </c:pt>
                      <c:pt idx="463">
                        <c:v>673.49900000000002</c:v>
                      </c:pt>
                      <c:pt idx="464">
                        <c:v>674.37699999999973</c:v>
                      </c:pt>
                      <c:pt idx="465">
                        <c:v>675.25599999999997</c:v>
                      </c:pt>
                      <c:pt idx="466">
                        <c:v>676.13200000000006</c:v>
                      </c:pt>
                      <c:pt idx="467">
                        <c:v>677.00900000000001</c:v>
                      </c:pt>
                      <c:pt idx="468">
                        <c:v>677.88400000000001</c:v>
                      </c:pt>
                      <c:pt idx="469">
                        <c:v>678.75900000000001</c:v>
                      </c:pt>
                      <c:pt idx="470">
                        <c:v>679.63300000000004</c:v>
                      </c:pt>
                      <c:pt idx="471">
                        <c:v>680.50800000000004</c:v>
                      </c:pt>
                      <c:pt idx="472">
                        <c:v>681.38200000000006</c:v>
                      </c:pt>
                      <c:pt idx="473">
                        <c:v>682.24900000000002</c:v>
                      </c:pt>
                      <c:pt idx="474">
                        <c:v>683.11500000000001</c:v>
                      </c:pt>
                      <c:pt idx="475">
                        <c:v>683.98299999999972</c:v>
                      </c:pt>
                      <c:pt idx="476">
                        <c:v>684.84599999999978</c:v>
                      </c:pt>
                      <c:pt idx="477">
                        <c:v>685.71299999999997</c:v>
                      </c:pt>
                      <c:pt idx="478">
                        <c:v>686.58300000000008</c:v>
                      </c:pt>
                      <c:pt idx="479">
                        <c:v>687.45599999999979</c:v>
                      </c:pt>
                      <c:pt idx="480">
                        <c:v>688.33699999999976</c:v>
                      </c:pt>
                      <c:pt idx="481">
                        <c:v>689.221</c:v>
                      </c:pt>
                      <c:pt idx="482">
                        <c:v>690.10199999999998</c:v>
                      </c:pt>
                      <c:pt idx="483">
                        <c:v>690.98</c:v>
                      </c:pt>
                      <c:pt idx="484">
                        <c:v>691.85199999999975</c:v>
                      </c:pt>
                      <c:pt idx="485">
                        <c:v>692.72400000000005</c:v>
                      </c:pt>
                      <c:pt idx="486">
                        <c:v>693.59300000000007</c:v>
                      </c:pt>
                      <c:pt idx="487">
                        <c:v>694.46199999999976</c:v>
                      </c:pt>
                      <c:pt idx="488">
                        <c:v>695.33699999999976</c:v>
                      </c:pt>
                      <c:pt idx="489">
                        <c:v>696.21100000000001</c:v>
                      </c:pt>
                      <c:pt idx="490">
                        <c:v>697.08699999999999</c:v>
                      </c:pt>
                      <c:pt idx="491">
                        <c:v>697.96099999999979</c:v>
                      </c:pt>
                      <c:pt idx="492">
                        <c:v>698.83499999999981</c:v>
                      </c:pt>
                      <c:pt idx="493">
                        <c:v>699.70900000000006</c:v>
                      </c:pt>
                      <c:pt idx="494">
                        <c:v>700.58799999999997</c:v>
                      </c:pt>
                      <c:pt idx="495">
                        <c:v>701.46099999999979</c:v>
                      </c:pt>
                      <c:pt idx="496">
                        <c:v>702.33899999999971</c:v>
                      </c:pt>
                      <c:pt idx="497">
                        <c:v>703.21400000000006</c:v>
                      </c:pt>
                      <c:pt idx="498">
                        <c:v>704.09</c:v>
                      </c:pt>
                      <c:pt idx="499">
                        <c:v>704.96299999999974</c:v>
                      </c:pt>
                      <c:pt idx="500">
                        <c:v>705.83899999999971</c:v>
                      </c:pt>
                      <c:pt idx="501">
                        <c:v>706.71699999999998</c:v>
                      </c:pt>
                      <c:pt idx="502">
                        <c:v>707.6</c:v>
                      </c:pt>
                      <c:pt idx="503">
                        <c:v>708.48099999999999</c:v>
                      </c:pt>
                      <c:pt idx="504">
                        <c:v>709.36099999999976</c:v>
                      </c:pt>
                      <c:pt idx="505">
                        <c:v>710.24</c:v>
                      </c:pt>
                      <c:pt idx="506">
                        <c:v>711.11599999999999</c:v>
                      </c:pt>
                      <c:pt idx="507">
                        <c:v>711.99400000000003</c:v>
                      </c:pt>
                      <c:pt idx="508">
                        <c:v>712.86799999999948</c:v>
                      </c:pt>
                      <c:pt idx="509">
                        <c:v>713.74400000000003</c:v>
                      </c:pt>
                      <c:pt idx="510">
                        <c:v>714.62099999999998</c:v>
                      </c:pt>
                      <c:pt idx="511">
                        <c:v>715.5</c:v>
                      </c:pt>
                      <c:pt idx="512">
                        <c:v>716.38099999999997</c:v>
                      </c:pt>
                      <c:pt idx="513">
                        <c:v>717.26299999999969</c:v>
                      </c:pt>
                      <c:pt idx="514">
                        <c:v>718.15</c:v>
                      </c:pt>
                      <c:pt idx="515">
                        <c:v>719.03500000000008</c:v>
                      </c:pt>
                      <c:pt idx="516">
                        <c:v>719.91699999999969</c:v>
                      </c:pt>
                      <c:pt idx="517">
                        <c:v>720.8</c:v>
                      </c:pt>
                      <c:pt idx="518">
                        <c:v>721.678</c:v>
                      </c:pt>
                      <c:pt idx="519">
                        <c:v>722.55599999999981</c:v>
                      </c:pt>
                      <c:pt idx="520">
                        <c:v>723.43399999999997</c:v>
                      </c:pt>
                      <c:pt idx="521">
                        <c:v>724.31199999999978</c:v>
                      </c:pt>
                      <c:pt idx="522">
                        <c:v>725.18900000000008</c:v>
                      </c:pt>
                      <c:pt idx="523">
                        <c:v>726.06899999999996</c:v>
                      </c:pt>
                      <c:pt idx="524">
                        <c:v>726.94999999999982</c:v>
                      </c:pt>
                      <c:pt idx="525">
                        <c:v>727.83599999999979</c:v>
                      </c:pt>
                      <c:pt idx="526">
                        <c:v>728.72299999999996</c:v>
                      </c:pt>
                      <c:pt idx="527">
                        <c:v>729.60699999999997</c:v>
                      </c:pt>
                      <c:pt idx="528">
                        <c:v>730.49</c:v>
                      </c:pt>
                      <c:pt idx="529">
                        <c:v>731.37099999999998</c:v>
                      </c:pt>
                      <c:pt idx="530">
                        <c:v>732.2529999999997</c:v>
                      </c:pt>
                      <c:pt idx="531">
                        <c:v>733.14100000000008</c:v>
                      </c:pt>
                      <c:pt idx="532">
                        <c:v>734.02800000000002</c:v>
                      </c:pt>
                      <c:pt idx="533">
                        <c:v>734.91300000000001</c:v>
                      </c:pt>
                      <c:pt idx="534">
                        <c:v>735.79600000000005</c:v>
                      </c:pt>
                      <c:pt idx="535">
                        <c:v>736.67899999999997</c:v>
                      </c:pt>
                      <c:pt idx="536">
                        <c:v>737.56099999999969</c:v>
                      </c:pt>
                      <c:pt idx="537">
                        <c:v>738.43999999999983</c:v>
                      </c:pt>
                      <c:pt idx="538">
                        <c:v>739.31099999999969</c:v>
                      </c:pt>
                      <c:pt idx="539">
                        <c:v>740.18000000000006</c:v>
                      </c:pt>
                      <c:pt idx="540">
                        <c:v>741.05</c:v>
                      </c:pt>
                      <c:pt idx="541">
                        <c:v>741.923</c:v>
                      </c:pt>
                      <c:pt idx="542">
                        <c:v>742.79600000000005</c:v>
                      </c:pt>
                      <c:pt idx="543">
                        <c:v>743.66800000000001</c:v>
                      </c:pt>
                      <c:pt idx="544">
                        <c:v>744.53699999999981</c:v>
                      </c:pt>
                      <c:pt idx="545">
                        <c:v>745.40899999999999</c:v>
                      </c:pt>
                      <c:pt idx="546">
                        <c:v>746.29100000000005</c:v>
                      </c:pt>
                      <c:pt idx="547">
                        <c:v>747.17200000000003</c:v>
                      </c:pt>
                      <c:pt idx="548">
                        <c:v>748.053</c:v>
                      </c:pt>
                      <c:pt idx="549">
                        <c:v>748.93599999999969</c:v>
                      </c:pt>
                      <c:pt idx="550">
                        <c:v>749.81499999999983</c:v>
                      </c:pt>
                      <c:pt idx="551">
                        <c:v>750.68799999999999</c:v>
                      </c:pt>
                      <c:pt idx="552">
                        <c:v>751.56299999999976</c:v>
                      </c:pt>
                      <c:pt idx="553">
                        <c:v>752.43999999999983</c:v>
                      </c:pt>
                      <c:pt idx="554">
                        <c:v>753.3159999999998</c:v>
                      </c:pt>
                      <c:pt idx="555">
                        <c:v>754.19399999999996</c:v>
                      </c:pt>
                      <c:pt idx="556">
                        <c:v>755.07799999999997</c:v>
                      </c:pt>
                      <c:pt idx="557">
                        <c:v>755.96299999999974</c:v>
                      </c:pt>
                      <c:pt idx="558">
                        <c:v>756.8449999999998</c:v>
                      </c:pt>
                      <c:pt idx="559">
                        <c:v>757.72299999999996</c:v>
                      </c:pt>
                      <c:pt idx="560">
                        <c:v>758.60199999999998</c:v>
                      </c:pt>
                      <c:pt idx="561">
                        <c:v>759.48199999999997</c:v>
                      </c:pt>
                      <c:pt idx="562">
                        <c:v>760.36300000000006</c:v>
                      </c:pt>
                      <c:pt idx="563">
                        <c:v>761.2529999999997</c:v>
                      </c:pt>
                      <c:pt idx="564">
                        <c:v>762.14800000000002</c:v>
                      </c:pt>
                      <c:pt idx="565">
                        <c:v>763.04399999999998</c:v>
                      </c:pt>
                      <c:pt idx="566">
                        <c:v>763.93900000000008</c:v>
                      </c:pt>
                      <c:pt idx="567">
                        <c:v>764.82699999999977</c:v>
                      </c:pt>
                      <c:pt idx="568">
                        <c:v>765.71199999999999</c:v>
                      </c:pt>
                      <c:pt idx="569">
                        <c:v>766.596</c:v>
                      </c:pt>
                      <c:pt idx="570">
                        <c:v>767.48400000000004</c:v>
                      </c:pt>
                      <c:pt idx="571">
                        <c:v>768.37400000000002</c:v>
                      </c:pt>
                      <c:pt idx="572">
                        <c:v>769.26299999999969</c:v>
                      </c:pt>
                      <c:pt idx="573">
                        <c:v>770.149</c:v>
                      </c:pt>
                      <c:pt idx="574">
                        <c:v>771.03800000000001</c:v>
                      </c:pt>
                      <c:pt idx="575">
                        <c:v>771.928</c:v>
                      </c:pt>
                      <c:pt idx="576">
                        <c:v>772.81999999999971</c:v>
                      </c:pt>
                      <c:pt idx="577">
                        <c:v>773.70699999999999</c:v>
                      </c:pt>
                      <c:pt idx="578">
                        <c:v>774.59300000000007</c:v>
                      </c:pt>
                      <c:pt idx="579">
                        <c:v>775.47699999999998</c:v>
                      </c:pt>
                      <c:pt idx="580">
                        <c:v>776.35499999999979</c:v>
                      </c:pt>
                      <c:pt idx="581">
                        <c:v>777.22900000000004</c:v>
                      </c:pt>
                      <c:pt idx="582">
                        <c:v>778.10500000000002</c:v>
                      </c:pt>
                      <c:pt idx="583">
                        <c:v>778.97900000000004</c:v>
                      </c:pt>
                      <c:pt idx="584">
                        <c:v>779.85399999999981</c:v>
                      </c:pt>
                      <c:pt idx="585">
                        <c:v>780.74</c:v>
                      </c:pt>
                      <c:pt idx="586">
                        <c:v>781.62099999999998</c:v>
                      </c:pt>
                      <c:pt idx="587">
                        <c:v>782.49900000000002</c:v>
                      </c:pt>
                      <c:pt idx="588">
                        <c:v>783.37699999999973</c:v>
                      </c:pt>
                      <c:pt idx="589">
                        <c:v>784.25400000000002</c:v>
                      </c:pt>
                      <c:pt idx="590">
                        <c:v>785.13199999999972</c:v>
                      </c:pt>
                      <c:pt idx="591">
                        <c:v>786.01199999999972</c:v>
                      </c:pt>
                      <c:pt idx="592">
                        <c:v>786.89300000000003</c:v>
                      </c:pt>
                      <c:pt idx="593">
                        <c:v>787.77800000000002</c:v>
                      </c:pt>
                      <c:pt idx="594">
                        <c:v>788.66499999999996</c:v>
                      </c:pt>
                      <c:pt idx="595">
                        <c:v>789.55699999999979</c:v>
                      </c:pt>
                      <c:pt idx="596">
                        <c:v>790.44899999999996</c:v>
                      </c:pt>
                      <c:pt idx="597">
                        <c:v>791.3399999999998</c:v>
                      </c:pt>
                      <c:pt idx="598">
                        <c:v>792.23400000000004</c:v>
                      </c:pt>
                      <c:pt idx="599">
                        <c:v>793.13</c:v>
                      </c:pt>
                      <c:pt idx="600">
                        <c:v>794.02</c:v>
                      </c:pt>
                      <c:pt idx="601">
                        <c:v>794.89699999999982</c:v>
                      </c:pt>
                      <c:pt idx="602">
                        <c:v>795.76800000000003</c:v>
                      </c:pt>
                      <c:pt idx="603">
                        <c:v>796.63199999999972</c:v>
                      </c:pt>
                      <c:pt idx="604">
                        <c:v>797.5</c:v>
                      </c:pt>
                      <c:pt idx="605">
                        <c:v>798.37099999999998</c:v>
                      </c:pt>
                      <c:pt idx="606">
                        <c:v>799.255</c:v>
                      </c:pt>
                      <c:pt idx="607">
                        <c:v>800.15</c:v>
                      </c:pt>
                      <c:pt idx="608">
                        <c:v>801.05799999999977</c:v>
                      </c:pt>
                      <c:pt idx="609">
                        <c:v>801.95999999999981</c:v>
                      </c:pt>
                      <c:pt idx="610">
                        <c:v>802.85199999999975</c:v>
                      </c:pt>
                      <c:pt idx="611">
                        <c:v>803.74</c:v>
                      </c:pt>
                      <c:pt idx="612">
                        <c:v>804.62699999999973</c:v>
                      </c:pt>
                      <c:pt idx="613">
                        <c:v>805.51599999999996</c:v>
                      </c:pt>
                      <c:pt idx="614">
                        <c:v>806.41099999999972</c:v>
                      </c:pt>
                      <c:pt idx="615">
                        <c:v>807.30399999999997</c:v>
                      </c:pt>
                      <c:pt idx="616">
                        <c:v>808.20299999999997</c:v>
                      </c:pt>
                      <c:pt idx="617">
                        <c:v>809.101</c:v>
                      </c:pt>
                      <c:pt idx="618">
                        <c:v>809.99800000000005</c:v>
                      </c:pt>
                      <c:pt idx="619">
                        <c:v>810.89599999999996</c:v>
                      </c:pt>
                      <c:pt idx="620">
                        <c:v>811.79300000000001</c:v>
                      </c:pt>
                      <c:pt idx="621">
                        <c:v>812.69100000000003</c:v>
                      </c:pt>
                      <c:pt idx="622">
                        <c:v>813.59299999999996</c:v>
                      </c:pt>
                      <c:pt idx="623">
                        <c:v>814.49800000000005</c:v>
                      </c:pt>
                      <c:pt idx="624">
                        <c:v>815.4</c:v>
                      </c:pt>
                      <c:pt idx="625">
                        <c:v>816.30199999999979</c:v>
                      </c:pt>
                      <c:pt idx="626">
                        <c:v>817.21400000000006</c:v>
                      </c:pt>
                      <c:pt idx="627">
                        <c:v>818.13</c:v>
                      </c:pt>
                      <c:pt idx="628">
                        <c:v>819.04099999999983</c:v>
                      </c:pt>
                      <c:pt idx="629">
                        <c:v>819.95299999999975</c:v>
                      </c:pt>
                      <c:pt idx="630">
                        <c:v>820.86099999999976</c:v>
                      </c:pt>
                      <c:pt idx="631">
                        <c:v>821.76599999999996</c:v>
                      </c:pt>
                      <c:pt idx="632">
                        <c:v>822.67100000000005</c:v>
                      </c:pt>
                      <c:pt idx="633">
                        <c:v>823.57799999999997</c:v>
                      </c:pt>
                      <c:pt idx="634">
                        <c:v>824.48599999999999</c:v>
                      </c:pt>
                      <c:pt idx="635">
                        <c:v>825.39300000000003</c:v>
                      </c:pt>
                      <c:pt idx="636">
                        <c:v>826.298</c:v>
                      </c:pt>
                      <c:pt idx="637">
                        <c:v>827.20699999999999</c:v>
                      </c:pt>
                      <c:pt idx="638">
                        <c:v>828.12099999999998</c:v>
                      </c:pt>
                      <c:pt idx="639">
                        <c:v>829.03800000000001</c:v>
                      </c:pt>
                      <c:pt idx="640">
                        <c:v>829.95499999999981</c:v>
                      </c:pt>
                      <c:pt idx="641">
                        <c:v>830.87800000000004</c:v>
                      </c:pt>
                      <c:pt idx="642">
                        <c:v>831.80399999999997</c:v>
                      </c:pt>
                      <c:pt idx="643">
                        <c:v>832.721</c:v>
                      </c:pt>
                      <c:pt idx="644">
                        <c:v>833.63499999999999</c:v>
                      </c:pt>
                      <c:pt idx="645">
                        <c:v>834.54599999999982</c:v>
                      </c:pt>
                      <c:pt idx="646">
                        <c:v>835.45899999999972</c:v>
                      </c:pt>
                      <c:pt idx="647">
                        <c:v>836.37800000000004</c:v>
                      </c:pt>
                      <c:pt idx="648">
                        <c:v>837.30099999999982</c:v>
                      </c:pt>
                      <c:pt idx="649">
                        <c:v>838.22299999999996</c:v>
                      </c:pt>
                      <c:pt idx="650">
                        <c:v>839.15300000000002</c:v>
                      </c:pt>
                      <c:pt idx="651">
                        <c:v>840.08299999999997</c:v>
                      </c:pt>
                      <c:pt idx="652">
                        <c:v>841.01</c:v>
                      </c:pt>
                      <c:pt idx="653">
                        <c:v>841.93899999999996</c:v>
                      </c:pt>
                      <c:pt idx="654">
                        <c:v>842.87199999999996</c:v>
                      </c:pt>
                      <c:pt idx="655">
                        <c:v>843.80699999999979</c:v>
                      </c:pt>
                      <c:pt idx="656">
                        <c:v>844.745</c:v>
                      </c:pt>
                      <c:pt idx="657">
                        <c:v>845.68299999999999</c:v>
                      </c:pt>
                      <c:pt idx="658">
                        <c:v>846.62</c:v>
                      </c:pt>
                      <c:pt idx="659">
                        <c:v>847.55499999999972</c:v>
                      </c:pt>
                      <c:pt idx="660">
                        <c:v>848.48699999999997</c:v>
                      </c:pt>
                      <c:pt idx="661">
                        <c:v>849.42399999999998</c:v>
                      </c:pt>
                      <c:pt idx="662">
                        <c:v>850.36199999999974</c:v>
                      </c:pt>
                      <c:pt idx="663">
                        <c:v>851.29499999999996</c:v>
                      </c:pt>
                      <c:pt idx="664">
                        <c:v>852.226</c:v>
                      </c:pt>
                      <c:pt idx="665">
                        <c:v>853.15699999999981</c:v>
                      </c:pt>
                      <c:pt idx="666">
                        <c:v>854.09100000000001</c:v>
                      </c:pt>
                      <c:pt idx="667">
                        <c:v>855.029</c:v>
                      </c:pt>
                      <c:pt idx="668">
                        <c:v>855.96299999999974</c:v>
                      </c:pt>
                      <c:pt idx="669">
                        <c:v>856.89800000000002</c:v>
                      </c:pt>
                      <c:pt idx="670">
                        <c:v>857.83399999999972</c:v>
                      </c:pt>
                      <c:pt idx="671">
                        <c:v>858.77599999999995</c:v>
                      </c:pt>
                      <c:pt idx="672">
                        <c:v>859.72</c:v>
                      </c:pt>
                      <c:pt idx="673">
                        <c:v>860.66199999999981</c:v>
                      </c:pt>
                      <c:pt idx="674">
                        <c:v>861.60299999999972</c:v>
                      </c:pt>
                      <c:pt idx="675">
                        <c:v>862.54300000000001</c:v>
                      </c:pt>
                      <c:pt idx="676">
                        <c:v>863.48199999999997</c:v>
                      </c:pt>
                      <c:pt idx="677">
                        <c:v>864.42399999999998</c:v>
                      </c:pt>
                      <c:pt idx="678">
                        <c:v>865.36499999999978</c:v>
                      </c:pt>
                      <c:pt idx="679">
                        <c:v>866.30799999999977</c:v>
                      </c:pt>
                      <c:pt idx="680">
                        <c:v>867.25599999999997</c:v>
                      </c:pt>
                      <c:pt idx="681">
                        <c:v>868.20500000000004</c:v>
                      </c:pt>
                      <c:pt idx="682">
                        <c:v>869.15499999999997</c:v>
                      </c:pt>
                      <c:pt idx="683">
                        <c:v>870.11099999999999</c:v>
                      </c:pt>
                      <c:pt idx="684">
                        <c:v>871.0659999999998</c:v>
                      </c:pt>
                      <c:pt idx="685">
                        <c:v>872.02499999999998</c:v>
                      </c:pt>
                      <c:pt idx="686">
                        <c:v>872.98199999999997</c:v>
                      </c:pt>
                      <c:pt idx="687">
                        <c:v>873.9409999999998</c:v>
                      </c:pt>
                      <c:pt idx="688">
                        <c:v>874.90199999999982</c:v>
                      </c:pt>
                      <c:pt idx="689">
                        <c:v>875.86599999999976</c:v>
                      </c:pt>
                      <c:pt idx="690">
                        <c:v>876.83199999999977</c:v>
                      </c:pt>
                      <c:pt idx="691">
                        <c:v>877.8</c:v>
                      </c:pt>
                      <c:pt idx="692">
                        <c:v>878.76900000000001</c:v>
                      </c:pt>
                      <c:pt idx="693">
                        <c:v>879.73599999999999</c:v>
                      </c:pt>
                      <c:pt idx="694">
                        <c:v>880.70299999999997</c:v>
                      </c:pt>
                      <c:pt idx="695">
                        <c:v>881.66800000000001</c:v>
                      </c:pt>
                      <c:pt idx="696">
                        <c:v>882.63699999999972</c:v>
                      </c:pt>
                      <c:pt idx="697">
                        <c:v>883.61199999999997</c:v>
                      </c:pt>
                      <c:pt idx="698">
                        <c:v>884.58</c:v>
                      </c:pt>
                      <c:pt idx="699">
                        <c:v>885.54099999999983</c:v>
                      </c:pt>
                      <c:pt idx="700">
                        <c:v>886.5</c:v>
                      </c:pt>
                      <c:pt idx="701">
                        <c:v>887.46299999999974</c:v>
                      </c:pt>
                      <c:pt idx="702">
                        <c:v>888.42499999999973</c:v>
                      </c:pt>
                      <c:pt idx="703">
                        <c:v>889.39099999999996</c:v>
                      </c:pt>
                      <c:pt idx="704">
                        <c:v>890.35699999999974</c:v>
                      </c:pt>
                      <c:pt idx="705">
                        <c:v>891.32399999999996</c:v>
                      </c:pt>
                      <c:pt idx="706">
                        <c:v>892.29200000000003</c:v>
                      </c:pt>
                      <c:pt idx="707">
                        <c:v>893.255</c:v>
                      </c:pt>
                      <c:pt idx="708">
                        <c:v>894.21699999999998</c:v>
                      </c:pt>
                      <c:pt idx="709">
                        <c:v>895.18200000000002</c:v>
                      </c:pt>
                      <c:pt idx="710">
                        <c:v>896.15300000000002</c:v>
                      </c:pt>
                      <c:pt idx="711">
                        <c:v>897.12900000000002</c:v>
                      </c:pt>
                      <c:pt idx="712">
                        <c:v>898.10400000000004</c:v>
                      </c:pt>
                      <c:pt idx="713">
                        <c:v>899.072</c:v>
                      </c:pt>
                      <c:pt idx="714">
                        <c:v>900.04399999999998</c:v>
                      </c:pt>
                      <c:pt idx="715">
                        <c:v>901.01699999999983</c:v>
                      </c:pt>
                      <c:pt idx="716">
                        <c:v>901.98699999999997</c:v>
                      </c:pt>
                      <c:pt idx="717">
                        <c:v>902.95599999999979</c:v>
                      </c:pt>
                      <c:pt idx="718">
                        <c:v>903.92599999999982</c:v>
                      </c:pt>
                      <c:pt idx="719">
                        <c:v>904.899</c:v>
                      </c:pt>
                      <c:pt idx="720">
                        <c:v>905.8689999999998</c:v>
                      </c:pt>
                      <c:pt idx="721">
                        <c:v>906.83799999999974</c:v>
                      </c:pt>
                      <c:pt idx="722">
                        <c:v>907.80999999999983</c:v>
                      </c:pt>
                      <c:pt idx="723">
                        <c:v>908.78499999999997</c:v>
                      </c:pt>
                      <c:pt idx="724">
                        <c:v>909.76300000000003</c:v>
                      </c:pt>
                      <c:pt idx="725">
                        <c:v>910.73800000000006</c:v>
                      </c:pt>
                      <c:pt idx="726">
                        <c:v>911.71100000000001</c:v>
                      </c:pt>
                      <c:pt idx="727">
                        <c:v>912.68299999999999</c:v>
                      </c:pt>
                      <c:pt idx="728">
                        <c:v>913.65499999999997</c:v>
                      </c:pt>
                      <c:pt idx="729">
                        <c:v>914.62800000000004</c:v>
                      </c:pt>
                      <c:pt idx="730">
                        <c:v>915.59699999999998</c:v>
                      </c:pt>
                      <c:pt idx="731">
                        <c:v>916.56399999999996</c:v>
                      </c:pt>
                      <c:pt idx="732">
                        <c:v>917.53</c:v>
                      </c:pt>
                      <c:pt idx="733">
                        <c:v>918.49599999999998</c:v>
                      </c:pt>
                      <c:pt idx="734">
                        <c:v>919.46199999999976</c:v>
                      </c:pt>
                      <c:pt idx="735">
                        <c:v>920.42899999999997</c:v>
                      </c:pt>
                      <c:pt idx="736">
                        <c:v>921.39499999999998</c:v>
                      </c:pt>
                      <c:pt idx="737">
                        <c:v>922.35399999999981</c:v>
                      </c:pt>
                      <c:pt idx="738">
                        <c:v>923.31499999999983</c:v>
                      </c:pt>
                      <c:pt idx="739">
                        <c:v>924.27800000000002</c:v>
                      </c:pt>
                      <c:pt idx="740">
                        <c:v>925.24599999999998</c:v>
                      </c:pt>
                      <c:pt idx="741">
                        <c:v>926.21299999999997</c:v>
                      </c:pt>
                      <c:pt idx="742">
                        <c:v>927.18100000000004</c:v>
                      </c:pt>
                      <c:pt idx="743">
                        <c:v>928.14599999999996</c:v>
                      </c:pt>
                      <c:pt idx="744">
                        <c:v>929.10900000000004</c:v>
                      </c:pt>
                      <c:pt idx="745">
                        <c:v>930.07299999999998</c:v>
                      </c:pt>
                      <c:pt idx="746">
                        <c:v>931.04399999999998</c:v>
                      </c:pt>
                      <c:pt idx="747">
                        <c:v>932.02</c:v>
                      </c:pt>
                      <c:pt idx="748">
                        <c:v>932.99199999999996</c:v>
                      </c:pt>
                      <c:pt idx="749">
                        <c:v>933.96699999999976</c:v>
                      </c:pt>
                      <c:pt idx="750">
                        <c:v>934.9409999999998</c:v>
                      </c:pt>
                      <c:pt idx="751">
                        <c:v>935.91399999999999</c:v>
                      </c:pt>
                      <c:pt idx="752">
                        <c:v>936.89</c:v>
                      </c:pt>
                      <c:pt idx="753">
                        <c:v>937.86699999999962</c:v>
                      </c:pt>
                      <c:pt idx="754">
                        <c:v>938.83199999999977</c:v>
                      </c:pt>
                      <c:pt idx="755">
                        <c:v>939.78</c:v>
                      </c:pt>
                      <c:pt idx="756">
                        <c:v>940.72299999999996</c:v>
                      </c:pt>
                      <c:pt idx="757">
                        <c:v>941.6669999999998</c:v>
                      </c:pt>
                      <c:pt idx="758">
                        <c:v>942.61300000000006</c:v>
                      </c:pt>
                      <c:pt idx="759">
                        <c:v>943.56199999999978</c:v>
                      </c:pt>
                      <c:pt idx="760">
                        <c:v>944.51</c:v>
                      </c:pt>
                      <c:pt idx="761">
                        <c:v>945.45599999999979</c:v>
                      </c:pt>
                      <c:pt idx="762">
                        <c:v>946.40599999999972</c:v>
                      </c:pt>
                      <c:pt idx="763">
                        <c:v>947.35699999999974</c:v>
                      </c:pt>
                      <c:pt idx="764">
                        <c:v>948.31299999999976</c:v>
                      </c:pt>
                      <c:pt idx="765">
                        <c:v>949.27099999999996</c:v>
                      </c:pt>
                      <c:pt idx="766">
                        <c:v>950.23400000000004</c:v>
                      </c:pt>
                      <c:pt idx="767">
                        <c:v>951.20500000000004</c:v>
                      </c:pt>
                      <c:pt idx="768">
                        <c:v>952.17399999999998</c:v>
                      </c:pt>
                      <c:pt idx="769">
                        <c:v>953.14199999999983</c:v>
                      </c:pt>
                      <c:pt idx="770">
                        <c:v>954.10599999999999</c:v>
                      </c:pt>
                      <c:pt idx="771">
                        <c:v>955.06099999999981</c:v>
                      </c:pt>
                      <c:pt idx="772">
                        <c:v>956.01599999999996</c:v>
                      </c:pt>
                      <c:pt idx="773">
                        <c:v>956.97400000000005</c:v>
                      </c:pt>
                      <c:pt idx="774">
                        <c:v>957.93499999999972</c:v>
                      </c:pt>
                      <c:pt idx="775">
                        <c:v>958.89699999999982</c:v>
                      </c:pt>
                      <c:pt idx="776">
                        <c:v>959.85899999999981</c:v>
                      </c:pt>
                      <c:pt idx="777">
                        <c:v>960.81899999999996</c:v>
                      </c:pt>
                      <c:pt idx="778">
                        <c:v>961.779</c:v>
                      </c:pt>
                      <c:pt idx="779">
                        <c:v>962.73599999999999</c:v>
                      </c:pt>
                      <c:pt idx="780">
                        <c:v>963.68799999999999</c:v>
                      </c:pt>
                      <c:pt idx="781">
                        <c:v>964.63599999999997</c:v>
                      </c:pt>
                      <c:pt idx="782">
                        <c:v>965.58100000000002</c:v>
                      </c:pt>
                      <c:pt idx="783">
                        <c:v>966.52499999999998</c:v>
                      </c:pt>
                      <c:pt idx="784">
                        <c:v>967.46699999999976</c:v>
                      </c:pt>
                      <c:pt idx="785">
                        <c:v>968.40699999999981</c:v>
                      </c:pt>
                      <c:pt idx="786">
                        <c:v>969.34899999999982</c:v>
                      </c:pt>
                      <c:pt idx="787">
                        <c:v>970.28899999999999</c:v>
                      </c:pt>
                      <c:pt idx="788">
                        <c:v>971.22799999999972</c:v>
                      </c:pt>
                      <c:pt idx="789">
                        <c:v>972.17</c:v>
                      </c:pt>
                      <c:pt idx="790">
                        <c:v>973.10900000000004</c:v>
                      </c:pt>
                      <c:pt idx="791">
                        <c:v>974.04300000000001</c:v>
                      </c:pt>
                      <c:pt idx="792">
                        <c:v>974.97199999999998</c:v>
                      </c:pt>
                      <c:pt idx="793">
                        <c:v>975.90099999999973</c:v>
                      </c:pt>
                      <c:pt idx="794">
                        <c:v>976.82799999999975</c:v>
                      </c:pt>
                      <c:pt idx="795">
                        <c:v>977.75300000000004</c:v>
                      </c:pt>
                      <c:pt idx="796">
                        <c:v>978.678</c:v>
                      </c:pt>
                      <c:pt idx="797">
                        <c:v>979.601</c:v>
                      </c:pt>
                      <c:pt idx="798">
                        <c:v>980.529</c:v>
                      </c:pt>
                      <c:pt idx="799">
                        <c:v>981.45799999999974</c:v>
                      </c:pt>
                      <c:pt idx="800">
                        <c:v>982.38499999999999</c:v>
                      </c:pt>
                      <c:pt idx="801">
                        <c:v>983.30699999999979</c:v>
                      </c:pt>
                      <c:pt idx="802">
                        <c:v>984.23299999999972</c:v>
                      </c:pt>
                      <c:pt idx="803">
                        <c:v>985.17</c:v>
                      </c:pt>
                      <c:pt idx="804">
                        <c:v>986.15699999999981</c:v>
                      </c:pt>
                      <c:pt idx="805">
                        <c:v>987.17700000000002</c:v>
                      </c:pt>
                      <c:pt idx="806">
                        <c:v>988.21400000000006</c:v>
                      </c:pt>
                      <c:pt idx="807">
                        <c:v>989.26300000000003</c:v>
                      </c:pt>
                      <c:pt idx="808">
                        <c:v>990.31299999999976</c:v>
                      </c:pt>
                      <c:pt idx="809">
                        <c:v>991.37</c:v>
                      </c:pt>
                      <c:pt idx="810">
                        <c:v>992.42599999999982</c:v>
                      </c:pt>
                      <c:pt idx="811">
                        <c:v>993.48500000000001</c:v>
                      </c:pt>
                      <c:pt idx="812">
                        <c:v>994.548</c:v>
                      </c:pt>
                      <c:pt idx="813">
                        <c:v>995.61699999999996</c:v>
                      </c:pt>
                      <c:pt idx="814">
                        <c:v>996.68299999999999</c:v>
                      </c:pt>
                      <c:pt idx="815">
                        <c:v>997.74800000000005</c:v>
                      </c:pt>
                      <c:pt idx="816">
                        <c:v>998.80899999999997</c:v>
                      </c:pt>
                      <c:pt idx="817">
                        <c:v>999.86499999999978</c:v>
                      </c:pt>
                      <c:pt idx="818">
                        <c:v>1000.919</c:v>
                      </c:pt>
                      <c:pt idx="819">
                        <c:v>1001.9690000000001</c:v>
                      </c:pt>
                      <c:pt idx="820">
                        <c:v>1003.02</c:v>
                      </c:pt>
                      <c:pt idx="821">
                        <c:v>1004.068</c:v>
                      </c:pt>
                      <c:pt idx="822">
                        <c:v>1005.1180000000001</c:v>
                      </c:pt>
                      <c:pt idx="823">
                        <c:v>1006.17</c:v>
                      </c:pt>
                      <c:pt idx="824">
                        <c:v>1007.218</c:v>
                      </c:pt>
                      <c:pt idx="825">
                        <c:v>1008.274</c:v>
                      </c:pt>
                      <c:pt idx="826">
                        <c:v>1009.332</c:v>
                      </c:pt>
                      <c:pt idx="827">
                        <c:v>1010.384</c:v>
                      </c:pt>
                      <c:pt idx="828">
                        <c:v>1011.4349999999999</c:v>
                      </c:pt>
                      <c:pt idx="829">
                        <c:v>1012.481</c:v>
                      </c:pt>
                      <c:pt idx="830">
                        <c:v>1013.522</c:v>
                      </c:pt>
                      <c:pt idx="831">
                        <c:v>1014.563</c:v>
                      </c:pt>
                      <c:pt idx="832">
                        <c:v>1015.605</c:v>
                      </c:pt>
                      <c:pt idx="833">
                        <c:v>1016.6420000000001</c:v>
                      </c:pt>
                      <c:pt idx="834">
                        <c:v>1017.683</c:v>
                      </c:pt>
                      <c:pt idx="835">
                        <c:v>1018.724</c:v>
                      </c:pt>
                      <c:pt idx="836">
                        <c:v>1019.759</c:v>
                      </c:pt>
                      <c:pt idx="837">
                        <c:v>1020.799</c:v>
                      </c:pt>
                      <c:pt idx="838">
                        <c:v>1021.831</c:v>
                      </c:pt>
                      <c:pt idx="839">
                        <c:v>1022.861</c:v>
                      </c:pt>
                      <c:pt idx="840">
                        <c:v>1023.888</c:v>
                      </c:pt>
                      <c:pt idx="841">
                        <c:v>1024.9110000000001</c:v>
                      </c:pt>
                      <c:pt idx="842">
                        <c:v>1025.942</c:v>
                      </c:pt>
                      <c:pt idx="843">
                        <c:v>1026.9739999999999</c:v>
                      </c:pt>
                      <c:pt idx="844">
                        <c:v>1028.0039999999999</c:v>
                      </c:pt>
                      <c:pt idx="845">
                        <c:v>1029.03</c:v>
                      </c:pt>
                      <c:pt idx="846">
                        <c:v>1030.0640000000001</c:v>
                      </c:pt>
                      <c:pt idx="847">
                        <c:v>1031.1030000000001</c:v>
                      </c:pt>
                      <c:pt idx="848">
                        <c:v>1032.1320000000001</c:v>
                      </c:pt>
                      <c:pt idx="849">
                        <c:v>1033.152</c:v>
                      </c:pt>
                      <c:pt idx="850">
                        <c:v>1034.173</c:v>
                      </c:pt>
                      <c:pt idx="851">
                        <c:v>1035.1949999999999</c:v>
                      </c:pt>
                      <c:pt idx="852">
                        <c:v>1036.2159999999999</c:v>
                      </c:pt>
                      <c:pt idx="853">
                        <c:v>1037.2349999999999</c:v>
                      </c:pt>
                      <c:pt idx="854">
                        <c:v>1038.2449999999999</c:v>
                      </c:pt>
                      <c:pt idx="855">
                        <c:v>1039.231</c:v>
                      </c:pt>
                      <c:pt idx="856">
                        <c:v>1040.201</c:v>
                      </c:pt>
                      <c:pt idx="857">
                        <c:v>1041.1569999999999</c:v>
                      </c:pt>
                      <c:pt idx="858">
                        <c:v>1042.105</c:v>
                      </c:pt>
                      <c:pt idx="859">
                        <c:v>1043.0530000000001</c:v>
                      </c:pt>
                      <c:pt idx="860">
                        <c:v>1044.0039999999999</c:v>
                      </c:pt>
                      <c:pt idx="861">
                        <c:v>1044.9659999999999</c:v>
                      </c:pt>
                      <c:pt idx="862">
                        <c:v>1045.941</c:v>
                      </c:pt>
                      <c:pt idx="863">
                        <c:v>1046.9359999999999</c:v>
                      </c:pt>
                      <c:pt idx="864">
                        <c:v>1047.9380000000001</c:v>
                      </c:pt>
                      <c:pt idx="865">
                        <c:v>1048.9449999999999</c:v>
                      </c:pt>
                      <c:pt idx="866">
                        <c:v>1049.954</c:v>
                      </c:pt>
                      <c:pt idx="867">
                        <c:v>1050.9670000000001</c:v>
                      </c:pt>
                      <c:pt idx="868">
                        <c:v>1051.972</c:v>
                      </c:pt>
                      <c:pt idx="869">
                        <c:v>1052.972</c:v>
                      </c:pt>
                      <c:pt idx="870">
                        <c:v>1053.9670000000001</c:v>
                      </c:pt>
                      <c:pt idx="871">
                        <c:v>1054.9580000000001</c:v>
                      </c:pt>
                      <c:pt idx="872">
                        <c:v>1055.943</c:v>
                      </c:pt>
                      <c:pt idx="873">
                        <c:v>1056.9290000000001</c:v>
                      </c:pt>
                      <c:pt idx="874">
                        <c:v>1057.913</c:v>
                      </c:pt>
                      <c:pt idx="875">
                        <c:v>1058.8920000000001</c:v>
                      </c:pt>
                      <c:pt idx="876">
                        <c:v>1059.8679999999999</c:v>
                      </c:pt>
                      <c:pt idx="877">
                        <c:v>1060.845</c:v>
                      </c:pt>
                      <c:pt idx="878">
                        <c:v>1061.8219999999999</c:v>
                      </c:pt>
                      <c:pt idx="879">
                        <c:v>1062.8</c:v>
                      </c:pt>
                      <c:pt idx="880">
                        <c:v>1063.7750000000001</c:v>
                      </c:pt>
                      <c:pt idx="881">
                        <c:v>1064.752</c:v>
                      </c:pt>
                      <c:pt idx="882">
                        <c:v>1065.7280000000001</c:v>
                      </c:pt>
                      <c:pt idx="883">
                        <c:v>1066.7049999999999</c:v>
                      </c:pt>
                      <c:pt idx="884">
                        <c:v>1067.6880000000001</c:v>
                      </c:pt>
                      <c:pt idx="885">
                        <c:v>1068.674</c:v>
                      </c:pt>
                      <c:pt idx="886">
                        <c:v>1069.6610000000001</c:v>
                      </c:pt>
                      <c:pt idx="887">
                        <c:v>1070.643</c:v>
                      </c:pt>
                      <c:pt idx="888">
                        <c:v>1071.627</c:v>
                      </c:pt>
                      <c:pt idx="889">
                        <c:v>1072.604</c:v>
                      </c:pt>
                      <c:pt idx="890">
                        <c:v>1073.58</c:v>
                      </c:pt>
                      <c:pt idx="891">
                        <c:v>1074.558</c:v>
                      </c:pt>
                      <c:pt idx="892">
                        <c:v>1075.5350000000001</c:v>
                      </c:pt>
                      <c:pt idx="893">
                        <c:v>1076.509</c:v>
                      </c:pt>
                      <c:pt idx="894">
                        <c:v>1077.4760000000001</c:v>
                      </c:pt>
                      <c:pt idx="895">
                        <c:v>1078.4469999999999</c:v>
                      </c:pt>
                      <c:pt idx="896">
                        <c:v>1079.4190000000001</c:v>
                      </c:pt>
                      <c:pt idx="897">
                        <c:v>1080.395</c:v>
                      </c:pt>
                      <c:pt idx="898">
                        <c:v>1081.373</c:v>
                      </c:pt>
                      <c:pt idx="899">
                        <c:v>1082.3489999999999</c:v>
                      </c:pt>
                      <c:pt idx="900">
                        <c:v>1083.325</c:v>
                      </c:pt>
                      <c:pt idx="901">
                        <c:v>1084.297</c:v>
                      </c:pt>
                      <c:pt idx="902">
                        <c:v>1085.2670000000001</c:v>
                      </c:pt>
                      <c:pt idx="903">
                        <c:v>1086.232</c:v>
                      </c:pt>
                      <c:pt idx="904">
                        <c:v>1087.194</c:v>
                      </c:pt>
                      <c:pt idx="905">
                        <c:v>1088.1590000000001</c:v>
                      </c:pt>
                      <c:pt idx="906">
                        <c:v>1089.126</c:v>
                      </c:pt>
                      <c:pt idx="907">
                        <c:v>1090.096</c:v>
                      </c:pt>
                      <c:pt idx="908">
                        <c:v>1091.0640000000001</c:v>
                      </c:pt>
                      <c:pt idx="909">
                        <c:v>1092.0329999999999</c:v>
                      </c:pt>
                      <c:pt idx="910">
                        <c:v>1093</c:v>
                      </c:pt>
                      <c:pt idx="911">
                        <c:v>1093.9649999999999</c:v>
                      </c:pt>
                      <c:pt idx="912">
                        <c:v>1094.93</c:v>
                      </c:pt>
                      <c:pt idx="913">
                        <c:v>1095.895</c:v>
                      </c:pt>
                      <c:pt idx="914">
                        <c:v>1096.8630000000001</c:v>
                      </c:pt>
                      <c:pt idx="915">
                        <c:v>1097.83</c:v>
                      </c:pt>
                      <c:pt idx="916">
                        <c:v>1098.799</c:v>
                      </c:pt>
                      <c:pt idx="917">
                        <c:v>1099.77</c:v>
                      </c:pt>
                    </c:numCache>
                  </c:numRef>
                </c:xVal>
                <c:yVal>
                  <c:numRef>
                    <c:extLst xmlns:c16r2="http://schemas.microsoft.com/office/drawing/2015/06/chart">
                      <c:ext uri="{02D57815-91ED-43cb-92C2-25804820EDAC}">
                        <c15:formulaRef>
                          <c15:sqref>BSG!$P$6:$P$923</c15:sqref>
                        </c15:formulaRef>
                      </c:ext>
                    </c:extLst>
                    <c:numCache>
                      <c:formatCode>General</c:formatCode>
                      <c:ptCount val="918"/>
                      <c:pt idx="0">
                        <c:v>1</c:v>
                      </c:pt>
                      <c:pt idx="1">
                        <c:v>0.99992458109511995</c:v>
                      </c:pt>
                      <c:pt idx="2">
                        <c:v>0.99990690478928901</c:v>
                      </c:pt>
                      <c:pt idx="3">
                        <c:v>0.99990690478928901</c:v>
                      </c:pt>
                      <c:pt idx="4">
                        <c:v>0.99971953594747798</c:v>
                      </c:pt>
                      <c:pt idx="5">
                        <c:v>0.99956869813771798</c:v>
                      </c:pt>
                      <c:pt idx="6">
                        <c:v>0.99947560292700799</c:v>
                      </c:pt>
                      <c:pt idx="7">
                        <c:v>0.99936365299007701</c:v>
                      </c:pt>
                      <c:pt idx="8">
                        <c:v>0.99926937935897697</c:v>
                      </c:pt>
                      <c:pt idx="9">
                        <c:v>0.99913857469582601</c:v>
                      </c:pt>
                      <c:pt idx="10">
                        <c:v>0.99898891530645495</c:v>
                      </c:pt>
                      <c:pt idx="11">
                        <c:v>0.99887696536952397</c:v>
                      </c:pt>
                      <c:pt idx="12">
                        <c:v>0.99874616070637401</c:v>
                      </c:pt>
                      <c:pt idx="13">
                        <c:v>0.99857764659078296</c:v>
                      </c:pt>
                      <c:pt idx="14">
                        <c:v>0.99842798720141201</c:v>
                      </c:pt>
                      <c:pt idx="15">
                        <c:v>0.99825829466543203</c:v>
                      </c:pt>
                      <c:pt idx="16">
                        <c:v>0.99814752314888999</c:v>
                      </c:pt>
                      <c:pt idx="17">
                        <c:v>0.99794129958085998</c:v>
                      </c:pt>
                      <c:pt idx="18">
                        <c:v>0.99775275231866001</c:v>
                      </c:pt>
                      <c:pt idx="19">
                        <c:v>0.99754652875062899</c:v>
                      </c:pt>
                      <c:pt idx="20">
                        <c:v>0.99732262887676704</c:v>
                      </c:pt>
                      <c:pt idx="21">
                        <c:v>0.99713526003495701</c:v>
                      </c:pt>
                      <c:pt idx="22">
                        <c:v>0.99687365070865497</c:v>
                      </c:pt>
                      <c:pt idx="23">
                        <c:v>0.99661204138235304</c:v>
                      </c:pt>
                      <c:pt idx="24">
                        <c:v>0.99638696308810204</c:v>
                      </c:pt>
                      <c:pt idx="25">
                        <c:v>0.99612417534141195</c:v>
                      </c:pt>
                      <c:pt idx="26">
                        <c:v>0.99578714711022998</c:v>
                      </c:pt>
                      <c:pt idx="27">
                        <c:v>0.99552553778392805</c:v>
                      </c:pt>
                      <c:pt idx="28">
                        <c:v>0.99522621900518704</c:v>
                      </c:pt>
                      <c:pt idx="29">
                        <c:v>0.99492572180605598</c:v>
                      </c:pt>
                      <c:pt idx="30">
                        <c:v>0.99462640302731498</c:v>
                      </c:pt>
                      <c:pt idx="31">
                        <c:v>0.99432708424857297</c:v>
                      </c:pt>
                      <c:pt idx="32">
                        <c:v>0.99402776546983096</c:v>
                      </c:pt>
                      <c:pt idx="33">
                        <c:v>0.99363417305999002</c:v>
                      </c:pt>
                      <c:pt idx="34">
                        <c:v>0.99327829010258895</c:v>
                      </c:pt>
                      <c:pt idx="35">
                        <c:v>0.99290473083935604</c:v>
                      </c:pt>
                      <c:pt idx="36">
                        <c:v>0.99247342897707502</c:v>
                      </c:pt>
                      <c:pt idx="37">
                        <c:v>0.99206098184101299</c:v>
                      </c:pt>
                      <c:pt idx="38">
                        <c:v>0.99166856785155999</c:v>
                      </c:pt>
                      <c:pt idx="39">
                        <c:v>0.99127497544171905</c:v>
                      </c:pt>
                      <c:pt idx="40">
                        <c:v>0.99090023775809799</c:v>
                      </c:pt>
                      <c:pt idx="41">
                        <c:v>0.99047011431620502</c:v>
                      </c:pt>
                      <c:pt idx="42">
                        <c:v>0.99002113614809295</c:v>
                      </c:pt>
                      <c:pt idx="43">
                        <c:v>0.98955330325376001</c:v>
                      </c:pt>
                      <c:pt idx="44">
                        <c:v>0.98900887303415896</c:v>
                      </c:pt>
                      <c:pt idx="45">
                        <c:v>0.98850333068738705</c:v>
                      </c:pt>
                      <c:pt idx="46">
                        <c:v>0.98798011203478298</c:v>
                      </c:pt>
                      <c:pt idx="47">
                        <c:v>0.98745571496179096</c:v>
                      </c:pt>
                      <c:pt idx="48">
                        <c:v>0.98696902734123904</c:v>
                      </c:pt>
                      <c:pt idx="49">
                        <c:v>0.98642577554202604</c:v>
                      </c:pt>
                      <c:pt idx="50">
                        <c:v>0.98586366901659395</c:v>
                      </c:pt>
                      <c:pt idx="51">
                        <c:v>0.98530156249116196</c:v>
                      </c:pt>
                      <c:pt idx="52">
                        <c:v>0.98468524862784701</c:v>
                      </c:pt>
                      <c:pt idx="53">
                        <c:v>0.98404772319753497</c:v>
                      </c:pt>
                      <c:pt idx="54">
                        <c:v>0.98343023091383197</c:v>
                      </c:pt>
                      <c:pt idx="55">
                        <c:v>0.98281156020974003</c:v>
                      </c:pt>
                      <c:pt idx="56">
                        <c:v>0.98217521319981704</c:v>
                      </c:pt>
                      <c:pt idx="57">
                        <c:v>0.98150115673745297</c:v>
                      </c:pt>
                      <c:pt idx="58">
                        <c:v>0.98082827869547895</c:v>
                      </c:pt>
                      <c:pt idx="59">
                        <c:v>0.98015422223311599</c:v>
                      </c:pt>
                      <c:pt idx="60">
                        <c:v>0.979460132624144</c:v>
                      </c:pt>
                      <c:pt idx="61">
                        <c:v>0.97874836670934096</c:v>
                      </c:pt>
                      <c:pt idx="62">
                        <c:v>0.97803895763531601</c:v>
                      </c:pt>
                      <c:pt idx="63">
                        <c:v>0.97727062754185301</c:v>
                      </c:pt>
                      <c:pt idx="64">
                        <c:v>0.97652115217461</c:v>
                      </c:pt>
                      <c:pt idx="65">
                        <c:v>0.97577285522775603</c:v>
                      </c:pt>
                      <c:pt idx="66">
                        <c:v>0.97502337986051302</c:v>
                      </c:pt>
                      <c:pt idx="67">
                        <c:v>0.97425622818743796</c:v>
                      </c:pt>
                      <c:pt idx="68">
                        <c:v>0.97345136706192403</c:v>
                      </c:pt>
                      <c:pt idx="69">
                        <c:v>0.97266418224224205</c:v>
                      </c:pt>
                      <c:pt idx="70">
                        <c:v>0.97185932111672801</c:v>
                      </c:pt>
                      <c:pt idx="71">
                        <c:v>0.97107331471743297</c:v>
                      </c:pt>
                      <c:pt idx="72">
                        <c:v>0.97024959886569995</c:v>
                      </c:pt>
                      <c:pt idx="73">
                        <c:v>0.96944473774018602</c:v>
                      </c:pt>
                      <c:pt idx="74">
                        <c:v>0.96860098874184297</c:v>
                      </c:pt>
                      <c:pt idx="75">
                        <c:v>0.96775959658427801</c:v>
                      </c:pt>
                      <c:pt idx="76">
                        <c:v>0.96691702600632401</c:v>
                      </c:pt>
                      <c:pt idx="77">
                        <c:v>0.96605442228176097</c:v>
                      </c:pt>
                      <c:pt idx="78">
                        <c:v>0.96521303012419601</c:v>
                      </c:pt>
                      <c:pt idx="79">
                        <c:v>0.96437045954624201</c:v>
                      </c:pt>
                      <c:pt idx="80">
                        <c:v>0.963527888968288</c:v>
                      </c:pt>
                      <c:pt idx="81">
                        <c:v>0.96264760893789503</c:v>
                      </c:pt>
                      <c:pt idx="82">
                        <c:v>0.96176732890750105</c:v>
                      </c:pt>
                      <c:pt idx="83">
                        <c:v>0.960907082023716</c:v>
                      </c:pt>
                      <c:pt idx="84">
                        <c:v>0.96002562357293297</c:v>
                      </c:pt>
                      <c:pt idx="85">
                        <c:v>0.959145343542539</c:v>
                      </c:pt>
                      <c:pt idx="86">
                        <c:v>0.95828627507914299</c:v>
                      </c:pt>
                      <c:pt idx="87">
                        <c:v>0.95736828559630904</c:v>
                      </c:pt>
                      <c:pt idx="88">
                        <c:v>0.95641258666103501</c:v>
                      </c:pt>
                      <c:pt idx="89">
                        <c:v>0.95549459717820195</c:v>
                      </c:pt>
                      <c:pt idx="90">
                        <c:v>0.95461549556819703</c:v>
                      </c:pt>
                      <c:pt idx="91">
                        <c:v>0.95377292499024302</c:v>
                      </c:pt>
                      <c:pt idx="92">
                        <c:v>0.95291149968606903</c:v>
                      </c:pt>
                      <c:pt idx="93">
                        <c:v>0.95205007438189504</c:v>
                      </c:pt>
                      <c:pt idx="94">
                        <c:v>0.95115211804567001</c:v>
                      </c:pt>
                      <c:pt idx="95">
                        <c:v>0.95027183801527604</c:v>
                      </c:pt>
                      <c:pt idx="96">
                        <c:v>0.94942926743732203</c:v>
                      </c:pt>
                      <c:pt idx="97">
                        <c:v>0.94845589219621695</c:v>
                      </c:pt>
                      <c:pt idx="98">
                        <c:v>0.94761332161826295</c:v>
                      </c:pt>
                      <c:pt idx="99">
                        <c:v>0.94675189631408996</c:v>
                      </c:pt>
                      <c:pt idx="100">
                        <c:v>0.94594585676818699</c:v>
                      </c:pt>
                      <c:pt idx="101">
                        <c:v>0.94514099564267295</c:v>
                      </c:pt>
                      <c:pt idx="102">
                        <c:v>0.94427957033849896</c:v>
                      </c:pt>
                      <c:pt idx="103">
                        <c:v>0.94343817818093401</c:v>
                      </c:pt>
                      <c:pt idx="104">
                        <c:v>0.94259442918259095</c:v>
                      </c:pt>
                      <c:pt idx="105">
                        <c:v>0.94171532757258603</c:v>
                      </c:pt>
                      <c:pt idx="106">
                        <c:v>0.94087275699463202</c:v>
                      </c:pt>
                      <c:pt idx="107">
                        <c:v>0.94006671744872905</c:v>
                      </c:pt>
                      <c:pt idx="108">
                        <c:v>0.93928188946982405</c:v>
                      </c:pt>
                      <c:pt idx="109">
                        <c:v>0.93855126882880102</c:v>
                      </c:pt>
                      <c:pt idx="110">
                        <c:v>0.93776526242950697</c:v>
                      </c:pt>
                      <c:pt idx="111">
                        <c:v>0.93692151343116403</c:v>
                      </c:pt>
                      <c:pt idx="112">
                        <c:v>0.93615471528420702</c:v>
                      </c:pt>
                      <c:pt idx="113">
                        <c:v>0.935368119674718</c:v>
                      </c:pt>
                      <c:pt idx="114">
                        <c:v>0.934619587043787</c:v>
                      </c:pt>
                      <c:pt idx="115">
                        <c:v>0.93386964030838804</c:v>
                      </c:pt>
                      <c:pt idx="116">
                        <c:v>0.93310272431939101</c:v>
                      </c:pt>
                      <c:pt idx="117">
                        <c:v>0.93239095840458897</c:v>
                      </c:pt>
                      <c:pt idx="118">
                        <c:v>0.93164242577365697</c:v>
                      </c:pt>
                      <c:pt idx="119">
                        <c:v>0.93093065985885404</c:v>
                      </c:pt>
                      <c:pt idx="120">
                        <c:v>0.93020039274394695</c:v>
                      </c:pt>
                      <c:pt idx="121">
                        <c:v>0.929508306449636</c:v>
                      </c:pt>
                      <c:pt idx="122">
                        <c:v>0.92883330725096203</c:v>
                      </c:pt>
                      <c:pt idx="123">
                        <c:v>0.92814122095665097</c:v>
                      </c:pt>
                      <c:pt idx="124">
                        <c:v>0.92744783839991296</c:v>
                      </c:pt>
                      <c:pt idx="125">
                        <c:v>0.92679251882172997</c:v>
                      </c:pt>
                      <c:pt idx="126">
                        <c:v>0.92615687886403997</c:v>
                      </c:pt>
                      <c:pt idx="127">
                        <c:v>0.92551994264392301</c:v>
                      </c:pt>
                      <c:pt idx="128">
                        <c:v>0.92490138978186998</c:v>
                      </c:pt>
                      <c:pt idx="129">
                        <c:v>0.92426586766621899</c:v>
                      </c:pt>
                      <c:pt idx="130">
                        <c:v>0.92359086846754501</c:v>
                      </c:pt>
                      <c:pt idx="131">
                        <c:v>0.92295522850985501</c:v>
                      </c:pt>
                      <c:pt idx="132">
                        <c:v>0.92241150534248695</c:v>
                      </c:pt>
                      <c:pt idx="133">
                        <c:v>0.92188746179561099</c:v>
                      </c:pt>
                      <c:pt idx="134">
                        <c:v>0.92134385647028205</c:v>
                      </c:pt>
                      <c:pt idx="135">
                        <c:v>0.92076466284921299</c:v>
                      </c:pt>
                      <c:pt idx="136">
                        <c:v>0.92018417296571697</c:v>
                      </c:pt>
                      <c:pt idx="137">
                        <c:v>0.91962218428232301</c:v>
                      </c:pt>
                      <c:pt idx="138">
                        <c:v>0.91906007775689103</c:v>
                      </c:pt>
                      <c:pt idx="139">
                        <c:v>0.91857291876818303</c:v>
                      </c:pt>
                      <c:pt idx="140">
                        <c:v>0.91808693819986398</c:v>
                      </c:pt>
                      <c:pt idx="141">
                        <c:v>0.91756301249502703</c:v>
                      </c:pt>
                      <c:pt idx="142">
                        <c:v>0.91711250238040898</c:v>
                      </c:pt>
                      <c:pt idx="143">
                        <c:v>0.91662663965412905</c:v>
                      </c:pt>
                      <c:pt idx="144">
                        <c:v>0.91617742580193895</c:v>
                      </c:pt>
                      <c:pt idx="145">
                        <c:v>0.91565220383467405</c:v>
                      </c:pt>
                      <c:pt idx="146">
                        <c:v>0.91516622326635499</c:v>
                      </c:pt>
                      <c:pt idx="147">
                        <c:v>0.914679064277647</c:v>
                      </c:pt>
                      <c:pt idx="148">
                        <c:v>0.91424835162555995</c:v>
                      </c:pt>
                      <c:pt idx="149">
                        <c:v>0.91379913777336996</c:v>
                      </c:pt>
                      <c:pt idx="150">
                        <c:v>0.913330362142727</c:v>
                      </c:pt>
                      <c:pt idx="151">
                        <c:v>0.91286276493247198</c:v>
                      </c:pt>
                      <c:pt idx="152">
                        <c:v>0.91245043563844896</c:v>
                      </c:pt>
                      <c:pt idx="153">
                        <c:v>0.91205778596491904</c:v>
                      </c:pt>
                      <c:pt idx="154">
                        <c:v>0.91162707331283199</c:v>
                      </c:pt>
                      <c:pt idx="155">
                        <c:v>0.91119624281870604</c:v>
                      </c:pt>
                      <c:pt idx="156">
                        <c:v>0.91082197650324004</c:v>
                      </c:pt>
                      <c:pt idx="157">
                        <c:v>0.910484476903903</c:v>
                      </c:pt>
                      <c:pt idx="158">
                        <c:v>0.91012989020892898</c:v>
                      </c:pt>
                      <c:pt idx="159">
                        <c:v>0.90979239060959205</c:v>
                      </c:pt>
                      <c:pt idx="160">
                        <c:v>0.90945489101025501</c:v>
                      </c:pt>
                      <c:pt idx="161">
                        <c:v>0.90913707103140995</c:v>
                      </c:pt>
                      <c:pt idx="162">
                        <c:v>0.90879957143207302</c:v>
                      </c:pt>
                      <c:pt idx="163">
                        <c:v>0.90846336809516304</c:v>
                      </c:pt>
                      <c:pt idx="164">
                        <c:v>0.90816404931642203</c:v>
                      </c:pt>
                      <c:pt idx="165">
                        <c:v>0.90782643187504597</c:v>
                      </c:pt>
                      <c:pt idx="166">
                        <c:v>0.90752711309630396</c:v>
                      </c:pt>
                      <c:pt idx="167">
                        <c:v>0.90720799685503195</c:v>
                      </c:pt>
                      <c:pt idx="168">
                        <c:v>0.90694662321280795</c:v>
                      </c:pt>
                      <c:pt idx="169">
                        <c:v>0.90664718659202703</c:v>
                      </c:pt>
                      <c:pt idx="170">
                        <c:v>0.90636613332931104</c:v>
                      </c:pt>
                      <c:pt idx="171">
                        <c:v>0.90612314304515096</c:v>
                      </c:pt>
                      <c:pt idx="172">
                        <c:v>0.90586059098253902</c:v>
                      </c:pt>
                      <c:pt idx="173">
                        <c:v>0.90559792107788695</c:v>
                      </c:pt>
                      <c:pt idx="174">
                        <c:v>0.90531686781517096</c:v>
                      </c:pt>
                      <c:pt idx="175">
                        <c:v>0.90507387753101198</c:v>
                      </c:pt>
                      <c:pt idx="176">
                        <c:v>0.90486777180501898</c:v>
                      </c:pt>
                      <c:pt idx="177">
                        <c:v>0.90454995182617504</c:v>
                      </c:pt>
                      <c:pt idx="178">
                        <c:v>0.90430696154201495</c:v>
                      </c:pt>
                      <c:pt idx="179">
                        <c:v>0.90408235461592001</c:v>
                      </c:pt>
                      <c:pt idx="180">
                        <c:v>0.90383806806933298</c:v>
                      </c:pt>
                      <c:pt idx="181">
                        <c:v>0.90361357898527594</c:v>
                      </c:pt>
                      <c:pt idx="182">
                        <c:v>0.90342703503773802</c:v>
                      </c:pt>
                      <c:pt idx="183">
                        <c:v>0.90323931266981095</c:v>
                      </c:pt>
                      <c:pt idx="184">
                        <c:v>0.90303308910178004</c:v>
                      </c:pt>
                      <c:pt idx="185">
                        <c:v>0.90282686553374902</c:v>
                      </c:pt>
                      <c:pt idx="186">
                        <c:v>0.90264043942824901</c:v>
                      </c:pt>
                      <c:pt idx="187">
                        <c:v>0.90243421586021899</c:v>
                      </c:pt>
                      <c:pt idx="188">
                        <c:v>0.90226617311278301</c:v>
                      </c:pt>
                      <c:pt idx="189">
                        <c:v>0.90207833290281703</c:v>
                      </c:pt>
                      <c:pt idx="190">
                        <c:v>0.90189061053488995</c:v>
                      </c:pt>
                      <c:pt idx="191">
                        <c:v>0.90168568322928699</c:v>
                      </c:pt>
                      <c:pt idx="192">
                        <c:v>0.90151634421942395</c:v>
                      </c:pt>
                      <c:pt idx="193">
                        <c:v>0.90134818362994995</c:v>
                      </c:pt>
                      <c:pt idx="194">
                        <c:v>0.90118014088251397</c:v>
                      </c:pt>
                      <c:pt idx="195">
                        <c:v>0.90101068403061302</c:v>
                      </c:pt>
                      <c:pt idx="196">
                        <c:v>0.90080587456704897</c:v>
                      </c:pt>
                      <c:pt idx="197">
                        <c:v>0.90063641771514702</c:v>
                      </c:pt>
                      <c:pt idx="198">
                        <c:v>0.90046825712567302</c:v>
                      </c:pt>
                      <c:pt idx="199">
                        <c:v>0.90031859773630096</c:v>
                      </c:pt>
                      <c:pt idx="200">
                        <c:v>0.90016893834693101</c:v>
                      </c:pt>
                      <c:pt idx="201">
                        <c:v>0.90000077775745702</c:v>
                      </c:pt>
                      <c:pt idx="202">
                        <c:v>0.89983143874759397</c:v>
                      </c:pt>
                      <c:pt idx="203">
                        <c:v>0.89966327815811997</c:v>
                      </c:pt>
                      <c:pt idx="204">
                        <c:v>0.89949523541068399</c:v>
                      </c:pt>
                      <c:pt idx="205">
                        <c:v>0.89934545817927503</c:v>
                      </c:pt>
                      <c:pt idx="206">
                        <c:v>0.89917611916941198</c:v>
                      </c:pt>
                      <c:pt idx="207">
                        <c:v>0.89902634193800202</c:v>
                      </c:pt>
                      <c:pt idx="208">
                        <c:v>0.89889506590669599</c:v>
                      </c:pt>
                      <c:pt idx="209">
                        <c:v>0.89872690531722099</c:v>
                      </c:pt>
                      <c:pt idx="210">
                        <c:v>0.89859562928591497</c:v>
                      </c:pt>
                      <c:pt idx="211">
                        <c:v>0.898445852054505</c:v>
                      </c:pt>
                      <c:pt idx="212">
                        <c:v>0.89829619266513505</c:v>
                      </c:pt>
                      <c:pt idx="213">
                        <c:v>0.89812803207566005</c:v>
                      </c:pt>
                      <c:pt idx="214">
                        <c:v>0.89797837268628999</c:v>
                      </c:pt>
                      <c:pt idx="215">
                        <c:v>0.89782871329691905</c:v>
                      </c:pt>
                      <c:pt idx="216">
                        <c:v>0.89767893606550897</c:v>
                      </c:pt>
                      <c:pt idx="217">
                        <c:v>0.89752927667613802</c:v>
                      </c:pt>
                      <c:pt idx="218">
                        <c:v>0.89737949944472895</c:v>
                      </c:pt>
                      <c:pt idx="219">
                        <c:v>0.89719177707680098</c:v>
                      </c:pt>
                      <c:pt idx="220">
                        <c:v>0.89702361648732698</c:v>
                      </c:pt>
                      <c:pt idx="221">
                        <c:v>0.89683589411940001</c:v>
                      </c:pt>
                      <c:pt idx="222">
                        <c:v>0.89668611688799005</c:v>
                      </c:pt>
                      <c:pt idx="223">
                        <c:v>0.89651807414055495</c:v>
                      </c:pt>
                      <c:pt idx="224">
                        <c:v>0.89638668026720902</c:v>
                      </c:pt>
                      <c:pt idx="225">
                        <c:v>0.89623702087783796</c:v>
                      </c:pt>
                      <c:pt idx="226">
                        <c:v>0.89604918066787198</c:v>
                      </c:pt>
                      <c:pt idx="227">
                        <c:v>0.89589952127850203</c:v>
                      </c:pt>
                      <c:pt idx="228">
                        <c:v>0.89573136068902703</c:v>
                      </c:pt>
                      <c:pt idx="229">
                        <c:v>0.89554363832109996</c:v>
                      </c:pt>
                      <c:pt idx="230">
                        <c:v>0.89537547773162596</c:v>
                      </c:pt>
                      <c:pt idx="231">
                        <c:v>0.89520743498418998</c:v>
                      </c:pt>
                      <c:pt idx="232">
                        <c:v>0.89501959477422399</c:v>
                      </c:pt>
                      <c:pt idx="233">
                        <c:v>0.89485155202678901</c:v>
                      </c:pt>
                      <c:pt idx="234">
                        <c:v>0.89466371181682303</c:v>
                      </c:pt>
                      <c:pt idx="235">
                        <c:v>0.89447728571132301</c:v>
                      </c:pt>
                      <c:pt idx="236">
                        <c:v>0.89419623244860702</c:v>
                      </c:pt>
                      <c:pt idx="237">
                        <c:v>0.893990008880576</c:v>
                      </c:pt>
                      <c:pt idx="238">
                        <c:v>0.89380216867061002</c:v>
                      </c:pt>
                      <c:pt idx="239">
                        <c:v>0.89361574256511001</c:v>
                      </c:pt>
                      <c:pt idx="240">
                        <c:v>0.89344769981767502</c:v>
                      </c:pt>
                      <c:pt idx="241">
                        <c:v>0.89325985960770904</c:v>
                      </c:pt>
                      <c:pt idx="242">
                        <c:v>0.89305363603967802</c:v>
                      </c:pt>
                      <c:pt idx="243">
                        <c:v>0.89282914695562199</c:v>
                      </c:pt>
                      <c:pt idx="244">
                        <c:v>0.89256647705097003</c:v>
                      </c:pt>
                      <c:pt idx="245">
                        <c:v>0.89232348676680995</c:v>
                      </c:pt>
                      <c:pt idx="246">
                        <c:v>0.89213706066131104</c:v>
                      </c:pt>
                      <c:pt idx="247">
                        <c:v>0.89191115747278804</c:v>
                      </c:pt>
                      <c:pt idx="248">
                        <c:v>0.89172461352524901</c:v>
                      </c:pt>
                      <c:pt idx="249">
                        <c:v>0.89148174108312905</c:v>
                      </c:pt>
                      <c:pt idx="250">
                        <c:v>0.89125583789460605</c:v>
                      </c:pt>
                      <c:pt idx="251">
                        <c:v>0.89101284761044597</c:v>
                      </c:pt>
                      <c:pt idx="252">
                        <c:v>0.890769857326287</c:v>
                      </c:pt>
                      <c:pt idx="253">
                        <c:v>0.89052568862173798</c:v>
                      </c:pt>
                      <c:pt idx="254">
                        <c:v>0.890282698337579</c:v>
                      </c:pt>
                      <c:pt idx="255">
                        <c:v>0.890021324695355</c:v>
                      </c:pt>
                      <c:pt idx="256">
                        <c:v>0.88975865479070304</c:v>
                      </c:pt>
                      <c:pt idx="257">
                        <c:v>0.88949610272808999</c:v>
                      </c:pt>
                      <c:pt idx="258">
                        <c:v>0.889215049465374</c:v>
                      </c:pt>
                      <c:pt idx="259">
                        <c:v>0.88893529246508596</c:v>
                      </c:pt>
                      <c:pt idx="260">
                        <c:v>0.88865423920236997</c:v>
                      </c:pt>
                      <c:pt idx="261">
                        <c:v>0.88831673960303303</c:v>
                      </c:pt>
                      <c:pt idx="262">
                        <c:v>0.88801730298225201</c:v>
                      </c:pt>
                      <c:pt idx="263">
                        <c:v>0.88771786636147199</c:v>
                      </c:pt>
                      <c:pt idx="264">
                        <c:v>0.88741842974069096</c:v>
                      </c:pt>
                      <c:pt idx="265">
                        <c:v>0.88713749432001399</c:v>
                      </c:pt>
                      <c:pt idx="266">
                        <c:v>0.88679999472067705</c:v>
                      </c:pt>
                      <c:pt idx="267">
                        <c:v>0.886482174741831</c:v>
                      </c:pt>
                      <c:pt idx="268">
                        <c:v>0.88620112147911601</c:v>
                      </c:pt>
                      <c:pt idx="269">
                        <c:v>0.88588330150027095</c:v>
                      </c:pt>
                      <c:pt idx="270">
                        <c:v>0.88552741854286898</c:v>
                      </c:pt>
                      <c:pt idx="271">
                        <c:v>0.88518991894353205</c:v>
                      </c:pt>
                      <c:pt idx="272">
                        <c:v>0.88485371560662296</c:v>
                      </c:pt>
                      <c:pt idx="273">
                        <c:v>0.88447815302872901</c:v>
                      </c:pt>
                      <c:pt idx="274">
                        <c:v>0.88410376887122399</c:v>
                      </c:pt>
                      <c:pt idx="275">
                        <c:v>0.88376768337635403</c:v>
                      </c:pt>
                      <c:pt idx="276">
                        <c:v>0.88341168257691305</c:v>
                      </c:pt>
                      <c:pt idx="277">
                        <c:v>0.88299935328289103</c:v>
                      </c:pt>
                      <c:pt idx="278">
                        <c:v>0.88262508696742503</c:v>
                      </c:pt>
                      <c:pt idx="279">
                        <c:v>0.88221275767340201</c:v>
                      </c:pt>
                      <c:pt idx="280">
                        <c:v>0.88180172464180795</c:v>
                      </c:pt>
                      <c:pt idx="281">
                        <c:v>0.88140766086381095</c:v>
                      </c:pt>
                      <c:pt idx="282">
                        <c:v>0.88097694821172401</c:v>
                      </c:pt>
                      <c:pt idx="283">
                        <c:v>0.88056591518012906</c:v>
                      </c:pt>
                      <c:pt idx="284">
                        <c:v>0.88011681916997697</c:v>
                      </c:pt>
                      <c:pt idx="285">
                        <c:v>0.87968598867585102</c:v>
                      </c:pt>
                      <c:pt idx="286">
                        <c:v>0.87921721304520795</c:v>
                      </c:pt>
                      <c:pt idx="287">
                        <c:v>0.87873135031892802</c:v>
                      </c:pt>
                      <c:pt idx="288">
                        <c:v>0.87824407348818101</c:v>
                      </c:pt>
                      <c:pt idx="289">
                        <c:v>0.87777529785753805</c:v>
                      </c:pt>
                      <c:pt idx="290">
                        <c:v>0.87730770064728303</c:v>
                      </c:pt>
                      <c:pt idx="291">
                        <c:v>0.87676539158438205</c:v>
                      </c:pt>
                      <c:pt idx="292">
                        <c:v>0.87624005177507802</c:v>
                      </c:pt>
                      <c:pt idx="293">
                        <c:v>0.87571600822820295</c:v>
                      </c:pt>
                      <c:pt idx="294">
                        <c:v>0.87517369916530097</c:v>
                      </c:pt>
                      <c:pt idx="295">
                        <c:v>0.87462997599793402</c:v>
                      </c:pt>
                      <c:pt idx="296">
                        <c:v>0.87410605029309696</c:v>
                      </c:pt>
                      <c:pt idx="297">
                        <c:v>0.87354394376766398</c:v>
                      </c:pt>
                      <c:pt idx="298">
                        <c:v>0.87298313350465995</c:v>
                      </c:pt>
                      <c:pt idx="299">
                        <c:v>0.87238296400067095</c:v>
                      </c:pt>
                      <c:pt idx="300">
                        <c:v>0.87174744188501996</c:v>
                      </c:pt>
                      <c:pt idx="301">
                        <c:v>0.871110505664902</c:v>
                      </c:pt>
                      <c:pt idx="302">
                        <c:v>0.87049195280284897</c:v>
                      </c:pt>
                      <c:pt idx="303">
                        <c:v>0.869874696203224</c:v>
                      </c:pt>
                      <c:pt idx="304">
                        <c:v>0.86920099326697697</c:v>
                      </c:pt>
                      <c:pt idx="305">
                        <c:v>0.86850761071023896</c:v>
                      </c:pt>
                      <c:pt idx="306">
                        <c:v>0.86779584479543603</c:v>
                      </c:pt>
                      <c:pt idx="307">
                        <c:v>0.86712214185918901</c:v>
                      </c:pt>
                      <c:pt idx="308">
                        <c:v>0.86643005556487795</c:v>
                      </c:pt>
                      <c:pt idx="309">
                        <c:v>0.86571828965007502</c:v>
                      </c:pt>
                      <c:pt idx="310">
                        <c:v>0.86498802253516904</c:v>
                      </c:pt>
                      <c:pt idx="311">
                        <c:v>0.86423948990423705</c:v>
                      </c:pt>
                      <c:pt idx="312">
                        <c:v>0.86348966101087699</c:v>
                      </c:pt>
                      <c:pt idx="313">
                        <c:v>0.86272274502188095</c:v>
                      </c:pt>
                      <c:pt idx="314">
                        <c:v>0.86197409454891005</c:v>
                      </c:pt>
                      <c:pt idx="315">
                        <c:v>0.86120588229748596</c:v>
                      </c:pt>
                      <c:pt idx="316">
                        <c:v>0.86041928668799805</c:v>
                      </c:pt>
                      <c:pt idx="317">
                        <c:v>0.85959580652034195</c:v>
                      </c:pt>
                      <c:pt idx="318">
                        <c:v>0.858752764574232</c:v>
                      </c:pt>
                      <c:pt idx="319">
                        <c:v>0.85791090104851098</c:v>
                      </c:pt>
                      <c:pt idx="320">
                        <c:v>0.85704947574433799</c:v>
                      </c:pt>
                      <c:pt idx="321">
                        <c:v>0.85620631595618901</c:v>
                      </c:pt>
                      <c:pt idx="322">
                        <c:v>0.85534618691444297</c:v>
                      </c:pt>
                      <c:pt idx="323">
                        <c:v>0.85442819743160903</c:v>
                      </c:pt>
                      <c:pt idx="324">
                        <c:v>0.85351020794877597</c:v>
                      </c:pt>
                      <c:pt idx="325">
                        <c:v>0.85257513137030505</c:v>
                      </c:pt>
                      <c:pt idx="326">
                        <c:v>0.85161907890891497</c:v>
                      </c:pt>
                      <c:pt idx="327">
                        <c:v>0.85066444055199097</c:v>
                      </c:pt>
                      <c:pt idx="328">
                        <c:v>0.84969130099496404</c:v>
                      </c:pt>
                      <c:pt idx="329">
                        <c:v>0.84869848181744501</c:v>
                      </c:pt>
                      <c:pt idx="330">
                        <c:v>0.84770695890235304</c:v>
                      </c:pt>
                      <c:pt idx="331">
                        <c:v>0.84665769338821295</c:v>
                      </c:pt>
                      <c:pt idx="332">
                        <c:v>0.84560960629446202</c:v>
                      </c:pt>
                      <c:pt idx="333">
                        <c:v>0.84452357406419298</c:v>
                      </c:pt>
                      <c:pt idx="334">
                        <c:v>0.84343754183392405</c:v>
                      </c:pt>
                      <c:pt idx="335">
                        <c:v>0.84229494542499495</c:v>
                      </c:pt>
                      <c:pt idx="336">
                        <c:v>0.84113537976246799</c:v>
                      </c:pt>
                      <c:pt idx="337">
                        <c:v>0.83995472037498298</c:v>
                      </c:pt>
                      <c:pt idx="338">
                        <c:v>0.83873870837583497</c:v>
                      </c:pt>
                      <c:pt idx="339">
                        <c:v>0.83746483593559995</c:v>
                      </c:pt>
                      <c:pt idx="340">
                        <c:v>0.8361725801373</c:v>
                      </c:pt>
                      <c:pt idx="341">
                        <c:v>0.83484355762287199</c:v>
                      </c:pt>
                      <c:pt idx="342">
                        <c:v>0.83349615175037794</c:v>
                      </c:pt>
                      <c:pt idx="343">
                        <c:v>0.83211068289932899</c:v>
                      </c:pt>
                      <c:pt idx="344">
                        <c:v>0.83066876771165798</c:v>
                      </c:pt>
                      <c:pt idx="345">
                        <c:v>0.82917028834532802</c:v>
                      </c:pt>
                      <c:pt idx="346">
                        <c:v>0.82763516010490801</c:v>
                      </c:pt>
                      <c:pt idx="347">
                        <c:v>0.826025084327763</c:v>
                      </c:pt>
                      <c:pt idx="348">
                        <c:v>0.82437694557206198</c:v>
                      </c:pt>
                      <c:pt idx="349">
                        <c:v>0.82267365674216697</c:v>
                      </c:pt>
                      <c:pt idx="350">
                        <c:v>0.82089553821758698</c:v>
                      </c:pt>
                      <c:pt idx="351">
                        <c:v>0.81904117589385605</c:v>
                      </c:pt>
                      <c:pt idx="352">
                        <c:v>0.81713166349593003</c:v>
                      </c:pt>
                      <c:pt idx="353">
                        <c:v>0.81512893804525499</c:v>
                      </c:pt>
                      <c:pt idx="354">
                        <c:v>0.81305008663746703</c:v>
                      </c:pt>
                      <c:pt idx="355">
                        <c:v>0.81089640553499298</c:v>
                      </c:pt>
                      <c:pt idx="356">
                        <c:v>0.80863101017966699</c:v>
                      </c:pt>
                      <c:pt idx="357">
                        <c:v>0.80625401841352595</c:v>
                      </c:pt>
                      <c:pt idx="358">
                        <c:v>0.80380078284823298</c:v>
                      </c:pt>
                      <c:pt idx="359">
                        <c:v>0.80123606871416397</c:v>
                      </c:pt>
                      <c:pt idx="360">
                        <c:v>0.798576727422879</c:v>
                      </c:pt>
                      <c:pt idx="361">
                        <c:v>0.79580567187874096</c:v>
                      </c:pt>
                      <c:pt idx="362">
                        <c:v>0.79292313776582801</c:v>
                      </c:pt>
                      <c:pt idx="363">
                        <c:v>0.78988953015907803</c:v>
                      </c:pt>
                      <c:pt idx="364">
                        <c:v>0.78678097501560196</c:v>
                      </c:pt>
                      <c:pt idx="365">
                        <c:v>0.78350449496673102</c:v>
                      </c:pt>
                      <c:pt idx="366">
                        <c:v>0.78002296977021701</c:v>
                      </c:pt>
                      <c:pt idx="367">
                        <c:v>0.77642737348007396</c:v>
                      </c:pt>
                      <c:pt idx="368">
                        <c:v>0.77270156173697302</c:v>
                      </c:pt>
                      <c:pt idx="369">
                        <c:v>0.76878814546798402</c:v>
                      </c:pt>
                      <c:pt idx="370">
                        <c:v>0.76474463158807704</c:v>
                      </c:pt>
                      <c:pt idx="371">
                        <c:v>0.760531660856268</c:v>
                      </c:pt>
                      <c:pt idx="372">
                        <c:v>0.75615064737702498</c:v>
                      </c:pt>
                      <c:pt idx="373">
                        <c:v>0.75160147330830696</c:v>
                      </c:pt>
                      <c:pt idx="374">
                        <c:v>0.74690134358779103</c:v>
                      </c:pt>
                      <c:pt idx="375">
                        <c:v>0.74201478776177399</c:v>
                      </c:pt>
                      <c:pt idx="376">
                        <c:v>0.73699683806241301</c:v>
                      </c:pt>
                      <c:pt idx="377">
                        <c:v>0.73182911113164195</c:v>
                      </c:pt>
                      <c:pt idx="378">
                        <c:v>0.72643689511681397</c:v>
                      </c:pt>
                      <c:pt idx="379">
                        <c:v>0.72087663635455201</c:v>
                      </c:pt>
                      <c:pt idx="380">
                        <c:v>0.71518498371894401</c:v>
                      </c:pt>
                      <c:pt idx="381">
                        <c:v>0.70928710751530499</c:v>
                      </c:pt>
                      <c:pt idx="382">
                        <c:v>0.70321989230180404</c:v>
                      </c:pt>
                      <c:pt idx="383">
                        <c:v>0.69704225909787698</c:v>
                      </c:pt>
                      <c:pt idx="384">
                        <c:v>0.69069528688408699</c:v>
                      </c:pt>
                      <c:pt idx="385">
                        <c:v>0.68417897566043395</c:v>
                      </c:pt>
                      <c:pt idx="386">
                        <c:v>0.67753256682586305</c:v>
                      </c:pt>
                      <c:pt idx="387">
                        <c:v>0.67079164867611596</c:v>
                      </c:pt>
                      <c:pt idx="388">
                        <c:v>0.66401384596820001</c:v>
                      </c:pt>
                      <c:pt idx="389">
                        <c:v>0.65704973499682295</c:v>
                      </c:pt>
                      <c:pt idx="390">
                        <c:v>0.65004744320485097</c:v>
                      </c:pt>
                      <c:pt idx="391">
                        <c:v>0.64289407791904196</c:v>
                      </c:pt>
                      <c:pt idx="392">
                        <c:v>0.63566729704301295</c:v>
                      </c:pt>
                      <c:pt idx="393">
                        <c:v>0.62840233534639001</c:v>
                      </c:pt>
                      <c:pt idx="394">
                        <c:v>0.62113866991219302</c:v>
                      </c:pt>
                      <c:pt idx="395">
                        <c:v>0.61378049516281996</c:v>
                      </c:pt>
                      <c:pt idx="396">
                        <c:v>0.60640264079295403</c:v>
                      </c:pt>
                      <c:pt idx="397">
                        <c:v>0.59912070984273302</c:v>
                      </c:pt>
                      <c:pt idx="398">
                        <c:v>0.59174273763082796</c:v>
                      </c:pt>
                      <c:pt idx="399">
                        <c:v>0.58447919003867099</c:v>
                      </c:pt>
                      <c:pt idx="400">
                        <c:v>0.57717616536349103</c:v>
                      </c:pt>
                      <c:pt idx="401">
                        <c:v>0.56998732962398002</c:v>
                      </c:pt>
                      <c:pt idx="402">
                        <c:v>0.56279731546408096</c:v>
                      </c:pt>
                      <c:pt idx="403">
                        <c:v>0.55568213099886699</c:v>
                      </c:pt>
                      <c:pt idx="404">
                        <c:v>0.54875466890157998</c:v>
                      </c:pt>
                      <c:pt idx="405">
                        <c:v>0.54182720680429397</c:v>
                      </c:pt>
                      <c:pt idx="406">
                        <c:v>0.53506790529648096</c:v>
                      </c:pt>
                      <c:pt idx="407">
                        <c:v>0.52842149646191106</c:v>
                      </c:pt>
                      <c:pt idx="408">
                        <c:v>0.52192486485875</c:v>
                      </c:pt>
                      <c:pt idx="409">
                        <c:v>0.51555950928689498</c:v>
                      </c:pt>
                      <c:pt idx="410">
                        <c:v>0.509398963178605</c:v>
                      </c:pt>
                      <c:pt idx="411">
                        <c:v>0.503333044227531</c:v>
                      </c:pt>
                      <c:pt idx="412">
                        <c:v>0.497435285865932</c:v>
                      </c:pt>
                      <c:pt idx="413">
                        <c:v>0.49166868569359901</c:v>
                      </c:pt>
                      <c:pt idx="414">
                        <c:v>0.48607036395278003</c:v>
                      </c:pt>
                      <c:pt idx="415">
                        <c:v>0.480603200401229</c:v>
                      </c:pt>
                      <c:pt idx="416">
                        <c:v>0.47526613446059501</c:v>
                      </c:pt>
                      <c:pt idx="417">
                        <c:v>0.47004337529766899</c:v>
                      </c:pt>
                      <c:pt idx="418">
                        <c:v>0.46493209470351898</c:v>
                      </c:pt>
                      <c:pt idx="419">
                        <c:v>0.45996929507835099</c:v>
                      </c:pt>
                      <c:pt idx="420">
                        <c:v>0.45517724856751202</c:v>
                      </c:pt>
                      <c:pt idx="421">
                        <c:v>0.45047711884699598</c:v>
                      </c:pt>
                      <c:pt idx="422">
                        <c:v>0.445889881799721</c:v>
                      </c:pt>
                      <c:pt idx="423">
                        <c:v>0.44139727190966299</c:v>
                      </c:pt>
                      <c:pt idx="424">
                        <c:v>0.437034641788484</c:v>
                      </c:pt>
                      <c:pt idx="425">
                        <c:v>0.43276522472005402</c:v>
                      </c:pt>
                      <c:pt idx="426">
                        <c:v>0.42855237183028499</c:v>
                      </c:pt>
                      <c:pt idx="427">
                        <c:v>0.42439584743509701</c:v>
                      </c:pt>
                      <c:pt idx="428">
                        <c:v>0.42031427057663401</c:v>
                      </c:pt>
                      <c:pt idx="429">
                        <c:v>0.41636396974947698</c:v>
                      </c:pt>
                      <c:pt idx="430">
                        <c:v>0.41245043563844902</c:v>
                      </c:pt>
                      <c:pt idx="431">
                        <c:v>0.40863152868463798</c:v>
                      </c:pt>
                      <c:pt idx="432">
                        <c:v>0.40486777180501998</c:v>
                      </c:pt>
                      <c:pt idx="433">
                        <c:v>0.40112369454589297</c:v>
                      </c:pt>
                      <c:pt idx="434">
                        <c:v>0.39743476736096101</c:v>
                      </c:pt>
                      <c:pt idx="435">
                        <c:v>0.39382196613314102</c:v>
                      </c:pt>
                      <c:pt idx="436">
                        <c:v>0.390189485284829</c:v>
                      </c:pt>
                      <c:pt idx="437">
                        <c:v>0.38655700443651703</c:v>
                      </c:pt>
                      <c:pt idx="438">
                        <c:v>0.38296129030433401</c:v>
                      </c:pt>
                      <c:pt idx="439">
                        <c:v>0.37940505325517399</c:v>
                      </c:pt>
                      <c:pt idx="440">
                        <c:v>0.37584740210154799</c:v>
                      </c:pt>
                      <c:pt idx="441">
                        <c:v>0.37238308184271002</c:v>
                      </c:pt>
                      <c:pt idx="442">
                        <c:v>0.36886349366763999</c:v>
                      </c:pt>
                      <c:pt idx="443">
                        <c:v>0.365362406692674</c:v>
                      </c:pt>
                      <c:pt idx="444">
                        <c:v>0.36184281851760403</c:v>
                      </c:pt>
                      <c:pt idx="445">
                        <c:v>0.35828528520601599</c:v>
                      </c:pt>
                      <c:pt idx="446">
                        <c:v>0.35470925069432502</c:v>
                      </c:pt>
                      <c:pt idx="447">
                        <c:v>0.35118836625682798</c:v>
                      </c:pt>
                      <c:pt idx="448">
                        <c:v>0.34763083294524</c:v>
                      </c:pt>
                      <c:pt idx="449">
                        <c:v>0.34411124477017002</c:v>
                      </c:pt>
                      <c:pt idx="450">
                        <c:v>0.34057339107907503</c:v>
                      </c:pt>
                      <c:pt idx="451">
                        <c:v>0.33705250664157699</c:v>
                      </c:pt>
                      <c:pt idx="452">
                        <c:v>0.333551419666611</c:v>
                      </c:pt>
                      <c:pt idx="453">
                        <c:v>0.32999376851298401</c:v>
                      </c:pt>
                      <c:pt idx="454">
                        <c:v>0.32636258392709999</c:v>
                      </c:pt>
                      <c:pt idx="455">
                        <c:v>0.32273010307878802</c:v>
                      </c:pt>
                      <c:pt idx="456">
                        <c:v>0.31917256976720099</c:v>
                      </c:pt>
                      <c:pt idx="457">
                        <c:v>0.31559653525551001</c:v>
                      </c:pt>
                      <c:pt idx="458">
                        <c:v>0.31190760807057699</c:v>
                      </c:pt>
                      <c:pt idx="459">
                        <c:v>0.30829480684275701</c:v>
                      </c:pt>
                      <c:pt idx="460">
                        <c:v>0.30462426301588902</c:v>
                      </c:pt>
                      <c:pt idx="461">
                        <c:v>0.30102984514613301</c:v>
                      </c:pt>
                      <c:pt idx="462">
                        <c:v>0.29739736429782199</c:v>
                      </c:pt>
                      <c:pt idx="463">
                        <c:v>0.293803064270105</c:v>
                      </c:pt>
                      <c:pt idx="464">
                        <c:v>0.290245413116479</c:v>
                      </c:pt>
                      <c:pt idx="465">
                        <c:v>0.28663131562623101</c:v>
                      </c:pt>
                      <c:pt idx="466">
                        <c:v>0.28303701559851502</c:v>
                      </c:pt>
                      <c:pt idx="467">
                        <c:v>0.27946098108682399</c:v>
                      </c:pt>
                      <c:pt idx="468">
                        <c:v>0.27581011688044799</c:v>
                      </c:pt>
                      <c:pt idx="469">
                        <c:v>0.27236417997967499</c:v>
                      </c:pt>
                      <c:pt idx="470">
                        <c:v>0.26890103814122601</c:v>
                      </c:pt>
                      <c:pt idx="471">
                        <c:v>0.265474780860945</c:v>
                      </c:pt>
                      <c:pt idx="472">
                        <c:v>0.262141736633413</c:v>
                      </c:pt>
                      <c:pt idx="473">
                        <c:v>0.25871547935313199</c:v>
                      </c:pt>
                      <c:pt idx="474">
                        <c:v>0.25538243512560099</c:v>
                      </c:pt>
                      <c:pt idx="475">
                        <c:v>0.25208745387662601</c:v>
                      </c:pt>
                      <c:pt idx="476">
                        <c:v>0.24882923934378001</c:v>
                      </c:pt>
                      <c:pt idx="477">
                        <c:v>0.24559082227346499</c:v>
                      </c:pt>
                      <c:pt idx="478">
                        <c:v>0.24246388377192599</c:v>
                      </c:pt>
                      <c:pt idx="479">
                        <c:v>0.23943027616517501</c:v>
                      </c:pt>
                      <c:pt idx="480">
                        <c:v>0.23641634817891599</c:v>
                      </c:pt>
                      <c:pt idx="481">
                        <c:v>0.233345973856037</c:v>
                      </c:pt>
                      <c:pt idx="482">
                        <c:v>0.23035042922784199</c:v>
                      </c:pt>
                      <c:pt idx="483">
                        <c:v>0.22744809765239801</c:v>
                      </c:pt>
                      <c:pt idx="484">
                        <c:v>0.22460233025561299</c:v>
                      </c:pt>
                      <c:pt idx="485">
                        <c:v>0.221831392553514</c:v>
                      </c:pt>
                      <c:pt idx="486">
                        <c:v>0.21917205126222999</c:v>
                      </c:pt>
                      <c:pt idx="487">
                        <c:v>0.21645744205471301</c:v>
                      </c:pt>
                      <c:pt idx="488">
                        <c:v>0.21385466494208799</c:v>
                      </c:pt>
                      <c:pt idx="489">
                        <c:v>0.21128983296598</c:v>
                      </c:pt>
                      <c:pt idx="490">
                        <c:v>0.20872500098987301</c:v>
                      </c:pt>
                      <c:pt idx="491">
                        <c:v>0.206346712961304</c:v>
                      </c:pt>
                      <c:pt idx="492">
                        <c:v>0.203931658216607</c:v>
                      </c:pt>
                      <c:pt idx="493">
                        <c:v>0.20162819988272401</c:v>
                      </c:pt>
                      <c:pt idx="494">
                        <c:v>0.19932603781126801</c:v>
                      </c:pt>
                      <c:pt idx="495">
                        <c:v>0.19709752701410899</c:v>
                      </c:pt>
                      <c:pt idx="496">
                        <c:v>0.19483213165878199</c:v>
                      </c:pt>
                      <c:pt idx="497">
                        <c:v>0.19258511966152</c:v>
                      </c:pt>
                      <c:pt idx="498">
                        <c:v>0.19050756451615899</c:v>
                      </c:pt>
                      <c:pt idx="499">
                        <c:v>0.188410329750307</c:v>
                      </c:pt>
                      <c:pt idx="500">
                        <c:v>0.18638792467914</c:v>
                      </c:pt>
                      <c:pt idx="501">
                        <c:v>0.18436540176593399</c:v>
                      </c:pt>
                      <c:pt idx="502">
                        <c:v>0.18243762385198301</c:v>
                      </c:pt>
                      <c:pt idx="503">
                        <c:v>0.180509728095993</c:v>
                      </c:pt>
                      <c:pt idx="504">
                        <c:v>0.17865536577226099</c:v>
                      </c:pt>
                      <c:pt idx="505">
                        <c:v>0.17678273793250401</c:v>
                      </c:pt>
                      <c:pt idx="506">
                        <c:v>0.17494805522926399</c:v>
                      </c:pt>
                      <c:pt idx="507">
                        <c:v>0.17307542738950699</c:v>
                      </c:pt>
                      <c:pt idx="508">
                        <c:v>0.171353755201547</c:v>
                      </c:pt>
                      <c:pt idx="509">
                        <c:v>0.169593902192993</c:v>
                      </c:pt>
                      <c:pt idx="510">
                        <c:v>0.16796414679535601</c:v>
                      </c:pt>
                      <c:pt idx="511">
                        <c:v>0.16629762468159101</c:v>
                      </c:pt>
                      <c:pt idx="512">
                        <c:v>0.164594335851696</c:v>
                      </c:pt>
                      <c:pt idx="513">
                        <c:v>0.16290943037986599</c:v>
                      </c:pt>
                      <c:pt idx="514">
                        <c:v>0.161261291624165</c:v>
                      </c:pt>
                      <c:pt idx="515">
                        <c:v>0.15961456697293</c:v>
                      </c:pt>
                      <c:pt idx="516">
                        <c:v>0.15798481157529301</c:v>
                      </c:pt>
                      <c:pt idx="517">
                        <c:v>0.15639311915621301</c:v>
                      </c:pt>
                      <c:pt idx="518">
                        <c:v>0.154821106357625</c:v>
                      </c:pt>
                      <c:pt idx="519">
                        <c:v>0.153322744833334</c:v>
                      </c:pt>
                      <c:pt idx="520">
                        <c:v>0.15176911539280999</c:v>
                      </c:pt>
                      <c:pt idx="521">
                        <c:v>0.15017742297372999</c:v>
                      </c:pt>
                      <c:pt idx="522">
                        <c:v>0.148623911375245</c:v>
                      </c:pt>
                      <c:pt idx="523">
                        <c:v>0.14710704865085</c:v>
                      </c:pt>
                      <c:pt idx="524">
                        <c:v>0.14562836674705101</c:v>
                      </c:pt>
                      <c:pt idx="525">
                        <c:v>0.144148270738785</c:v>
                      </c:pt>
                      <c:pt idx="526">
                        <c:v>0.14265120547692101</c:v>
                      </c:pt>
                      <c:pt idx="527">
                        <c:v>0.141172405731082</c:v>
                      </c:pt>
                      <c:pt idx="528">
                        <c:v>0.139692427564856</c:v>
                      </c:pt>
                      <c:pt idx="529">
                        <c:v>0.13823212901912099</c:v>
                      </c:pt>
                      <c:pt idx="530">
                        <c:v>0.13673494591521801</c:v>
                      </c:pt>
                      <c:pt idx="531">
                        <c:v>0.135274647369483</c:v>
                      </c:pt>
                      <c:pt idx="532">
                        <c:v>0.13385099769783801</c:v>
                      </c:pt>
                      <c:pt idx="533">
                        <c:v>0.13242876213065899</c:v>
                      </c:pt>
                      <c:pt idx="534">
                        <c:v>0.13098684694298901</c:v>
                      </c:pt>
                      <c:pt idx="535">
                        <c:v>0.12948836757665899</c:v>
                      </c:pt>
                      <c:pt idx="536">
                        <c:v>0.12802806903092401</c:v>
                      </c:pt>
                      <c:pt idx="537">
                        <c:v>0.12662421682180999</c:v>
                      </c:pt>
                      <c:pt idx="538">
                        <c:v>0.12527551468688899</c:v>
                      </c:pt>
                      <c:pt idx="539">
                        <c:v>0.12389004583584</c:v>
                      </c:pt>
                      <c:pt idx="540">
                        <c:v>0.122486193626725</c:v>
                      </c:pt>
                      <c:pt idx="541">
                        <c:v>0.12108222357557299</c:v>
                      </c:pt>
                      <c:pt idx="542">
                        <c:v>0.11971513808258701</c:v>
                      </c:pt>
                      <c:pt idx="543">
                        <c:v>0.118329669231538</c:v>
                      </c:pt>
                      <c:pt idx="544">
                        <c:v>0.11696258373855301</c:v>
                      </c:pt>
                      <c:pt idx="545">
                        <c:v>0.11561517786606</c:v>
                      </c:pt>
                      <c:pt idx="546">
                        <c:v>0.11430453870969599</c:v>
                      </c:pt>
                      <c:pt idx="547">
                        <c:v>0.112975516195267</c:v>
                      </c:pt>
                      <c:pt idx="548">
                        <c:v>0.111645197418411</c:v>
                      </c:pt>
                      <c:pt idx="549">
                        <c:v>0.11033455826204699</c:v>
                      </c:pt>
                      <c:pt idx="550">
                        <c:v>0.109043598726175</c:v>
                      </c:pt>
                      <c:pt idx="551">
                        <c:v>0.10771327994931799</c:v>
                      </c:pt>
                      <c:pt idx="552">
                        <c:v>0.106459204971614</c:v>
                      </c:pt>
                      <c:pt idx="553">
                        <c:v>0.105241778868</c:v>
                      </c:pt>
                      <c:pt idx="554">
                        <c:v>0.103987586048257</c:v>
                      </c:pt>
                      <c:pt idx="555">
                        <c:v>0.102789957407173</c:v>
                      </c:pt>
                      <c:pt idx="556">
                        <c:v>0.101534468325003</c:v>
                      </c:pt>
                      <c:pt idx="557">
                        <c:v>0.10035510519994501</c:v>
                      </c:pt>
                      <c:pt idx="558">
                        <c:v>9.9213922895482601E-2</c:v>
                      </c:pt>
                      <c:pt idx="559">
                        <c:v>9.7996496791868198E-2</c:v>
                      </c:pt>
                      <c:pt idx="560">
                        <c:v>9.6722624351632994E-2</c:v>
                      </c:pt>
                      <c:pt idx="561">
                        <c:v>9.5543379068614195E-2</c:v>
                      </c:pt>
                      <c:pt idx="562">
                        <c:v>9.4382399301620803E-2</c:v>
                      </c:pt>
                      <c:pt idx="563">
                        <c:v>9.3334430049908407E-2</c:v>
                      </c:pt>
                      <c:pt idx="564">
                        <c:v>9.2266781177703802E-2</c:v>
                      </c:pt>
                      <c:pt idx="565">
                        <c:v>9.11807489474349E-2</c:v>
                      </c:pt>
                      <c:pt idx="566">
                        <c:v>9.0094716717165901E-2</c:v>
                      </c:pt>
                      <c:pt idx="567">
                        <c:v>8.8953416570664606E-2</c:v>
                      </c:pt>
                      <c:pt idx="568">
                        <c:v>8.7923830677016604E-2</c:v>
                      </c:pt>
                      <c:pt idx="569">
                        <c:v>8.6894244783368504E-2</c:v>
                      </c:pt>
                      <c:pt idx="570">
                        <c:v>8.5901425605849499E-2</c:v>
                      </c:pt>
                      <c:pt idx="571">
                        <c:v>8.4871839712201497E-2</c:v>
                      </c:pt>
                      <c:pt idx="572">
                        <c:v>8.38225741980613E-2</c:v>
                      </c:pt>
                      <c:pt idx="573">
                        <c:v>8.2792988304413298E-2</c:v>
                      </c:pt>
                      <c:pt idx="574">
                        <c:v>8.1801465389321801E-2</c:v>
                      </c:pt>
                      <c:pt idx="575">
                        <c:v>8.0865092548423695E-2</c:v>
                      </c:pt>
                      <c:pt idx="576">
                        <c:v>7.9910336349460903E-2</c:v>
                      </c:pt>
                      <c:pt idx="577">
                        <c:v>7.8973963508562797E-2</c:v>
                      </c:pt>
                      <c:pt idx="578">
                        <c:v>7.8019325151639105E-2</c:v>
                      </c:pt>
                      <c:pt idx="579">
                        <c:v>7.7119719026869801E-2</c:v>
                      </c:pt>
                      <c:pt idx="580">
                        <c:v>7.6184642448399301E-2</c:v>
                      </c:pt>
                      <c:pt idx="581">
                        <c:v>7.5285036323629997E-2</c:v>
                      </c:pt>
                      <c:pt idx="582">
                        <c:v>7.4423611019456201E-2</c:v>
                      </c:pt>
                      <c:pt idx="583">
                        <c:v>7.3563364135670994E-2</c:v>
                      </c:pt>
                      <c:pt idx="584">
                        <c:v>7.2701938831497101E-2</c:v>
                      </c:pt>
                      <c:pt idx="585">
                        <c:v>7.18403956852844E-2</c:v>
                      </c:pt>
                      <c:pt idx="586">
                        <c:v>7.1017033359667095E-2</c:v>
                      </c:pt>
                      <c:pt idx="587">
                        <c:v>7.0248703266204193E-2</c:v>
                      </c:pt>
                      <c:pt idx="588">
                        <c:v>6.9481787277207802E-2</c:v>
                      </c:pt>
                      <c:pt idx="589">
                        <c:v>6.8713575025783694E-2</c:v>
                      </c:pt>
                      <c:pt idx="590">
                        <c:v>6.7945244932320806E-2</c:v>
                      </c:pt>
                      <c:pt idx="591">
                        <c:v>6.7178328943324497E-2</c:v>
                      </c:pt>
                      <c:pt idx="592">
                        <c:v>6.6410116691900598E-2</c:v>
                      </c:pt>
                      <c:pt idx="593">
                        <c:v>6.5661584060968697E-2</c:v>
                      </c:pt>
                      <c:pt idx="594">
                        <c:v>6.5006264482786597E-2</c:v>
                      </c:pt>
                      <c:pt idx="595">
                        <c:v>6.4314178188475499E-2</c:v>
                      </c:pt>
                      <c:pt idx="596">
                        <c:v>6.3545848095012597E-2</c:v>
                      </c:pt>
                      <c:pt idx="597">
                        <c:v>6.2834082180209694E-2</c:v>
                      </c:pt>
                      <c:pt idx="598">
                        <c:v>6.2123612527834299E-2</c:v>
                      </c:pt>
                      <c:pt idx="599">
                        <c:v>6.1448613329160101E-2</c:v>
                      </c:pt>
                      <c:pt idx="600">
                        <c:v>6.0793293750978097E-2</c:v>
                      </c:pt>
                      <c:pt idx="601">
                        <c:v>6.0119590814731498E-2</c:v>
                      </c:pt>
                      <c:pt idx="602">
                        <c:v>5.9389441541864103E-2</c:v>
                      </c:pt>
                      <c:pt idx="603">
                        <c:v>5.86960589851254E-2</c:v>
                      </c:pt>
                      <c:pt idx="604">
                        <c:v>5.8172015438249798E-2</c:v>
                      </c:pt>
                      <c:pt idx="605">
                        <c:v>5.7704536070033903E-2</c:v>
                      </c:pt>
                      <c:pt idx="606">
                        <c:v>5.7085983207980799E-2</c:v>
                      </c:pt>
                      <c:pt idx="607">
                        <c:v>5.6468726608355203E-2</c:v>
                      </c:pt>
                      <c:pt idx="608">
                        <c:v>5.5888236724858702E-2</c:v>
                      </c:pt>
                      <c:pt idx="609">
                        <c:v>5.5326248041465097E-2</c:v>
                      </c:pt>
                      <c:pt idx="610">
                        <c:v>5.4727374799904298E-2</c:v>
                      </c:pt>
                      <c:pt idx="611">
                        <c:v>5.4146884916407498E-2</c:v>
                      </c:pt>
                      <c:pt idx="612">
                        <c:v>5.3641342569635202E-2</c:v>
                      </c:pt>
                      <c:pt idx="613">
                        <c:v>5.30989156646949E-2</c:v>
                      </c:pt>
                      <c:pt idx="614">
                        <c:v>5.2518425781198398E-2</c:v>
                      </c:pt>
                      <c:pt idx="615">
                        <c:v>5.2012883434426102E-2</c:v>
                      </c:pt>
                      <c:pt idx="616">
                        <c:v>5.1507223245614797E-2</c:v>
                      </c:pt>
                      <c:pt idx="617">
                        <c:v>5.0963617920285899E-2</c:v>
                      </c:pt>
                      <c:pt idx="618">
                        <c:v>5.0477637351966899E-2</c:v>
                      </c:pt>
                      <c:pt idx="619">
                        <c:v>5.0027245079387703E-2</c:v>
                      </c:pt>
                      <c:pt idx="620">
                        <c:v>4.95228811530041E-2</c:v>
                      </c:pt>
                      <c:pt idx="621">
                        <c:v>4.9054105522360697E-2</c:v>
                      </c:pt>
                      <c:pt idx="622">
                        <c:v>4.8586626154144899E-2</c:v>
                      </c:pt>
                      <c:pt idx="623">
                        <c:v>4.8061286344841601E-2</c:v>
                      </c:pt>
                      <c:pt idx="624">
                        <c:v>4.7612190334690198E-2</c:v>
                      </c:pt>
                      <c:pt idx="625">
                        <c:v>4.7181359840564499E-2</c:v>
                      </c:pt>
                      <c:pt idx="626">
                        <c:v>4.6751943450904901E-2</c:v>
                      </c:pt>
                      <c:pt idx="627">
                        <c:v>4.6321230798818197E-2</c:v>
                      </c:pt>
                      <c:pt idx="628">
                        <c:v>4.5870720684200297E-2</c:v>
                      </c:pt>
                      <c:pt idx="629">
                        <c:v>4.54780710106698E-2</c:v>
                      </c:pt>
                      <c:pt idx="630">
                        <c:v>4.5047358358582902E-2</c:v>
                      </c:pt>
                      <c:pt idx="631">
                        <c:v>4.4635029064560398E-2</c:v>
                      </c:pt>
                      <c:pt idx="632">
                        <c:v>4.42239960329655E-2</c:v>
                      </c:pt>
                      <c:pt idx="633">
                        <c:v>4.3829932254968701E-2</c:v>
                      </c:pt>
                      <c:pt idx="634">
                        <c:v>4.3437282581438301E-2</c:v>
                      </c:pt>
                      <c:pt idx="635">
                        <c:v>4.3024953287415797E-2</c:v>
                      </c:pt>
                      <c:pt idx="636">
                        <c:v>4.2632303613885397E-2</c:v>
                      </c:pt>
                      <c:pt idx="637">
                        <c:v>4.2258037298419399E-2</c:v>
                      </c:pt>
                      <c:pt idx="638">
                        <c:v>4.1883770982953497E-2</c:v>
                      </c:pt>
                      <c:pt idx="639">
                        <c:v>4.1527888025551803E-2</c:v>
                      </c:pt>
                      <c:pt idx="640">
                        <c:v>4.1190270584175903E-2</c:v>
                      </c:pt>
                      <c:pt idx="641">
                        <c:v>4.0854185089305398E-2</c:v>
                      </c:pt>
                      <c:pt idx="642">
                        <c:v>4.0498184289865E-2</c:v>
                      </c:pt>
                      <c:pt idx="643">
                        <c:v>4.0123917974399098E-2</c:v>
                      </c:pt>
                      <c:pt idx="644">
                        <c:v>3.9768035016997397E-2</c:v>
                      </c:pt>
                      <c:pt idx="645">
                        <c:v>3.9448918775724998E-2</c:v>
                      </c:pt>
                      <c:pt idx="646">
                        <c:v>3.90930358183234E-2</c:v>
                      </c:pt>
                      <c:pt idx="647">
                        <c:v>3.8756832481413803E-2</c:v>
                      </c:pt>
                      <c:pt idx="648">
                        <c:v>3.8419332882076898E-2</c:v>
                      </c:pt>
                      <c:pt idx="649">
                        <c:v>3.8119896261296297E-2</c:v>
                      </c:pt>
                      <c:pt idx="650">
                        <c:v>3.7782396661959199E-2</c:v>
                      </c:pt>
                      <c:pt idx="651">
                        <c:v>3.7464576683114197E-2</c:v>
                      </c:pt>
                      <c:pt idx="652">
                        <c:v>3.7146756704269299E-2</c:v>
                      </c:pt>
                      <c:pt idx="653">
                        <c:v>3.6847437925527401E-2</c:v>
                      </c:pt>
                      <c:pt idx="654">
                        <c:v>3.6528321684255002E-2</c:v>
                      </c:pt>
                      <c:pt idx="655">
                        <c:v>3.6228885063474298E-2</c:v>
                      </c:pt>
                      <c:pt idx="656">
                        <c:v>3.5947831800758202E-2</c:v>
                      </c:pt>
                      <c:pt idx="657">
                        <c:v>3.56667785380421E-2</c:v>
                      </c:pt>
                      <c:pt idx="658">
                        <c:v>3.5387021537753603E-2</c:v>
                      </c:pt>
                      <c:pt idx="659">
                        <c:v>3.5086288654545598E-2</c:v>
                      </c:pt>
                      <c:pt idx="660">
                        <c:v>3.4786852033765102E-2</c:v>
                      </c:pt>
                      <c:pt idx="661">
                        <c:v>3.4487415412984397E-2</c:v>
                      </c:pt>
                      <c:pt idx="662">
                        <c:v>3.4169713276178203E-2</c:v>
                      </c:pt>
                      <c:pt idx="663">
                        <c:v>3.3925426729591202E-2</c:v>
                      </c:pt>
                      <c:pt idx="664">
                        <c:v>3.3700819803495999E-2</c:v>
                      </c:pt>
                      <c:pt idx="665">
                        <c:v>3.3439446161271903E-2</c:v>
                      </c:pt>
                      <c:pt idx="666">
                        <c:v>3.3176894098659301E-2</c:v>
                      </c:pt>
                      <c:pt idx="667">
                        <c:v>3.2895840835943102E-2</c:v>
                      </c:pt>
                      <c:pt idx="668">
                        <c:v>3.2634467193719E-2</c:v>
                      </c:pt>
                      <c:pt idx="669">
                        <c:v>3.2390180647131797E-2</c:v>
                      </c:pt>
                      <c:pt idx="670">
                        <c:v>3.2128807004907702E-2</c:v>
                      </c:pt>
                      <c:pt idx="671">
                        <c:v>3.1847871584230601E-2</c:v>
                      </c:pt>
                      <c:pt idx="672">
                        <c:v>3.1623264658135503E-2</c:v>
                      </c:pt>
                      <c:pt idx="673">
                        <c:v>3.13422113954194E-2</c:v>
                      </c:pt>
                      <c:pt idx="674">
                        <c:v>3.1061158132703201E-2</c:v>
                      </c:pt>
                      <c:pt idx="675">
                        <c:v>3.0855052406711599E-2</c:v>
                      </c:pt>
                      <c:pt idx="676">
                        <c:v>3.0648828838680701E-2</c:v>
                      </c:pt>
                      <c:pt idx="677">
                        <c:v>3.0369071838392301E-2</c:v>
                      </c:pt>
                      <c:pt idx="678">
                        <c:v>3.0144582754336E-2</c:v>
                      </c:pt>
                      <c:pt idx="679">
                        <c:v>2.9900296207748801E-2</c:v>
                      </c:pt>
                      <c:pt idx="680">
                        <c:v>2.9675689281653799E-2</c:v>
                      </c:pt>
                      <c:pt idx="681">
                        <c:v>2.9414315639429499E-2</c:v>
                      </c:pt>
                      <c:pt idx="682">
                        <c:v>2.91885302929458E-2</c:v>
                      </c:pt>
                      <c:pt idx="683">
                        <c:v>2.8963923366850601E-2</c:v>
                      </c:pt>
                      <c:pt idx="684">
                        <c:v>2.87393164407556E-2</c:v>
                      </c:pt>
                      <c:pt idx="685">
                        <c:v>2.84964439986348E-2</c:v>
                      </c:pt>
                      <c:pt idx="686">
                        <c:v>2.8290220430604199E-2</c:v>
                      </c:pt>
                      <c:pt idx="687">
                        <c:v>2.8065613504509101E-2</c:v>
                      </c:pt>
                      <c:pt idx="688">
                        <c:v>2.7859507778517301E-2</c:v>
                      </c:pt>
                      <c:pt idx="689">
                        <c:v>2.7672963830978701E-2</c:v>
                      </c:pt>
                      <c:pt idx="690">
                        <c:v>2.7448356904883599E-2</c:v>
                      </c:pt>
                      <c:pt idx="691">
                        <c:v>2.7242251178891699E-2</c:v>
                      </c:pt>
                      <c:pt idx="692">
                        <c:v>2.70176442527966E-2</c:v>
                      </c:pt>
                      <c:pt idx="693">
                        <c:v>2.6773357706209502E-2</c:v>
                      </c:pt>
                      <c:pt idx="694">
                        <c:v>2.6567251980217602E-2</c:v>
                      </c:pt>
                      <c:pt idx="695">
                        <c:v>2.6380708032679001E-2</c:v>
                      </c:pt>
                      <c:pt idx="696">
                        <c:v>2.61929856647517E-2</c:v>
                      </c:pt>
                      <c:pt idx="697">
                        <c:v>2.6043208433341899E-2</c:v>
                      </c:pt>
                      <c:pt idx="698">
                        <c:v>2.5818719349285701E-2</c:v>
                      </c:pt>
                      <c:pt idx="699">
                        <c:v>2.5594112423190402E-2</c:v>
                      </c:pt>
                      <c:pt idx="700">
                        <c:v>2.5331442518538801E-2</c:v>
                      </c:pt>
                      <c:pt idx="701">
                        <c:v>2.51266330549746E-2</c:v>
                      </c:pt>
                      <c:pt idx="702">
                        <c:v>2.4920409486944101E-2</c:v>
                      </c:pt>
                      <c:pt idx="703">
                        <c:v>2.4732569276977801E-2</c:v>
                      </c:pt>
                      <c:pt idx="704">
                        <c:v>2.4564526529542299E-2</c:v>
                      </c:pt>
                      <c:pt idx="705">
                        <c:v>2.4358302961511799E-2</c:v>
                      </c:pt>
                      <c:pt idx="706">
                        <c:v>2.41336960354166E-2</c:v>
                      </c:pt>
                      <c:pt idx="707">
                        <c:v>2.3945973667489299E-2</c:v>
                      </c:pt>
                      <c:pt idx="708">
                        <c:v>2.3759429719950698E-2</c:v>
                      </c:pt>
                      <c:pt idx="709">
                        <c:v>2.3553323993958802E-2</c:v>
                      </c:pt>
                      <c:pt idx="710">
                        <c:v>2.3366780046420201E-2</c:v>
                      </c:pt>
                      <c:pt idx="711">
                        <c:v>2.3160674320428301E-2</c:v>
                      </c:pt>
                      <c:pt idx="712">
                        <c:v>2.2972834110462199E-2</c:v>
                      </c:pt>
                      <c:pt idx="713">
                        <c:v>2.27864080049625E-2</c:v>
                      </c:pt>
                      <c:pt idx="714">
                        <c:v>2.2616951153060599E-2</c:v>
                      </c:pt>
                      <c:pt idx="715">
                        <c:v>2.2430407205522002E-2</c:v>
                      </c:pt>
                      <c:pt idx="716">
                        <c:v>2.2242684837594701E-2</c:v>
                      </c:pt>
                      <c:pt idx="717">
                        <c:v>2.2074524248120599E-2</c:v>
                      </c:pt>
                      <c:pt idx="718">
                        <c:v>2.1943248216814301E-2</c:v>
                      </c:pt>
                      <c:pt idx="719">
                        <c:v>2.1793588827443401E-2</c:v>
                      </c:pt>
                      <c:pt idx="720">
                        <c:v>2.1662194954098199E-2</c:v>
                      </c:pt>
                      <c:pt idx="721">
                        <c:v>2.1455971386067502E-2</c:v>
                      </c:pt>
                      <c:pt idx="722">
                        <c:v>2.1213098943946601E-2</c:v>
                      </c:pt>
                      <c:pt idx="723">
                        <c:v>2.1044938354472499E-2</c:v>
                      </c:pt>
                      <c:pt idx="724">
                        <c:v>2.0913662323166299E-2</c:v>
                      </c:pt>
                      <c:pt idx="725">
                        <c:v>2.0745501733691898E-2</c:v>
                      </c:pt>
                      <c:pt idx="726">
                        <c:v>2.05393960077003E-2</c:v>
                      </c:pt>
                      <c:pt idx="727">
                        <c:v>2.0426385492419499E-2</c:v>
                      </c:pt>
                      <c:pt idx="728">
                        <c:v>2.0258342744984201E-2</c:v>
                      </c:pt>
                      <c:pt idx="729">
                        <c:v>2.0090182155510099E-2</c:v>
                      </c:pt>
                      <c:pt idx="730">
                        <c:v>1.99024597875825E-2</c:v>
                      </c:pt>
                      <c:pt idx="731">
                        <c:v>1.9714619577616301E-2</c:v>
                      </c:pt>
                      <c:pt idx="732">
                        <c:v>1.9528193472116501E-2</c:v>
                      </c:pt>
                      <c:pt idx="733">
                        <c:v>1.9360032882642399E-2</c:v>
                      </c:pt>
                      <c:pt idx="734">
                        <c:v>1.91906938727796E-2</c:v>
                      </c:pt>
                      <c:pt idx="735">
                        <c:v>1.9004149925241E-2</c:v>
                      </c:pt>
                      <c:pt idx="736">
                        <c:v>1.8872873893934401E-2</c:v>
                      </c:pt>
                      <c:pt idx="737">
                        <c:v>1.87230966625248E-2</c:v>
                      </c:pt>
                      <c:pt idx="738">
                        <c:v>1.8573437273154102E-2</c:v>
                      </c:pt>
                      <c:pt idx="739">
                        <c:v>1.8385597063187702E-2</c:v>
                      </c:pt>
                      <c:pt idx="740">
                        <c:v>1.8235937673816899E-2</c:v>
                      </c:pt>
                      <c:pt idx="741">
                        <c:v>1.8049393726278201E-2</c:v>
                      </c:pt>
                      <c:pt idx="742">
                        <c:v>1.7918117694972001E-2</c:v>
                      </c:pt>
                      <c:pt idx="743">
                        <c:v>1.7768458305601101E-2</c:v>
                      </c:pt>
                      <c:pt idx="744">
                        <c:v>1.75990014536993E-2</c:v>
                      </c:pt>
                      <c:pt idx="745">
                        <c:v>1.73940741480961E-2</c:v>
                      </c:pt>
                      <c:pt idx="746">
                        <c:v>1.7206351780168799E-2</c:v>
                      </c:pt>
                      <c:pt idx="747">
                        <c:v>1.7074957906823798E-2</c:v>
                      </c:pt>
                      <c:pt idx="748">
                        <c:v>1.6888531801323901E-2</c:v>
                      </c:pt>
                      <c:pt idx="749">
                        <c:v>1.6719074949422201E-2</c:v>
                      </c:pt>
                      <c:pt idx="750">
                        <c:v>1.6625861896672301E-2</c:v>
                      </c:pt>
                      <c:pt idx="751">
                        <c:v>1.6494585865366E-2</c:v>
                      </c:pt>
                      <c:pt idx="752">
                        <c:v>1.63631919920206E-2</c:v>
                      </c:pt>
                      <c:pt idx="753">
                        <c:v>1.6195149244585299E-2</c:v>
                      </c:pt>
                      <c:pt idx="754">
                        <c:v>1.6045372013175699E-2</c:v>
                      </c:pt>
                      <c:pt idx="755">
                        <c:v>1.5895712623804702E-2</c:v>
                      </c:pt>
                      <c:pt idx="756">
                        <c:v>1.5745935392395102E-2</c:v>
                      </c:pt>
                      <c:pt idx="757">
                        <c:v>1.55778926449598E-2</c:v>
                      </c:pt>
                      <c:pt idx="758">
                        <c:v>1.54466166136534E-2</c:v>
                      </c:pt>
                      <c:pt idx="759">
                        <c:v>1.53152227403082E-2</c:v>
                      </c:pt>
                      <c:pt idx="760">
                        <c:v>1.51839467090018E-2</c:v>
                      </c:pt>
                      <c:pt idx="761">
                        <c:v>1.50341694775919E-2</c:v>
                      </c:pt>
                      <c:pt idx="762">
                        <c:v>1.4922573066777699E-2</c:v>
                      </c:pt>
                      <c:pt idx="763">
                        <c:v>1.47531162148761E-2</c:v>
                      </c:pt>
                      <c:pt idx="764">
                        <c:v>1.46218401835695E-2</c:v>
                      </c:pt>
                      <c:pt idx="765">
                        <c:v>1.44721807941988E-2</c:v>
                      </c:pt>
                      <c:pt idx="766">
                        <c:v>1.43040202047245E-2</c:v>
                      </c:pt>
                      <c:pt idx="767">
                        <c:v>1.4192423793910299E-2</c:v>
                      </c:pt>
                      <c:pt idx="768">
                        <c:v>1.4042646562500399E-2</c:v>
                      </c:pt>
                      <c:pt idx="769">
                        <c:v>1.3891690910702199E-2</c:v>
                      </c:pt>
                      <c:pt idx="770">
                        <c:v>1.3741913679292299E-2</c:v>
                      </c:pt>
                      <c:pt idx="771">
                        <c:v>1.35922542899215E-2</c:v>
                      </c:pt>
                      <c:pt idx="772">
                        <c:v>1.34424770585119E-2</c:v>
                      </c:pt>
                      <c:pt idx="773">
                        <c:v>1.33308806476976E-2</c:v>
                      </c:pt>
                      <c:pt idx="774">
                        <c:v>1.3181221258326501E-2</c:v>
                      </c:pt>
                      <c:pt idx="775">
                        <c:v>1.3049827384981399E-2</c:v>
                      </c:pt>
                      <c:pt idx="776">
                        <c:v>1.29566143322316E-2</c:v>
                      </c:pt>
                      <c:pt idx="777">
                        <c:v>1.28437216589896E-2</c:v>
                      </c:pt>
                      <c:pt idx="778">
                        <c:v>1.27123277856443E-2</c:v>
                      </c:pt>
                      <c:pt idx="779">
                        <c:v>1.2581051754337999E-2</c:v>
                      </c:pt>
                      <c:pt idx="780">
                        <c:v>1.2431274522928099E-2</c:v>
                      </c:pt>
                      <c:pt idx="781">
                        <c:v>1.2301294754049501E-2</c:v>
                      </c:pt>
                      <c:pt idx="782">
                        <c:v>1.2188402080807501E-2</c:v>
                      </c:pt>
                      <c:pt idx="783">
                        <c:v>1.20768056699933E-2</c:v>
                      </c:pt>
                      <c:pt idx="784">
                        <c:v>1.19454117966479E-2</c:v>
                      </c:pt>
                      <c:pt idx="785">
                        <c:v>1.1832519123406099E-2</c:v>
                      </c:pt>
                      <c:pt idx="786">
                        <c:v>1.1701125250060699E-2</c:v>
                      </c:pt>
                      <c:pt idx="787">
                        <c:v>1.15895288392465E-2</c:v>
                      </c:pt>
                      <c:pt idx="788">
                        <c:v>1.14766361660045E-2</c:v>
                      </c:pt>
                      <c:pt idx="789">
                        <c:v>1.13268589345948E-2</c:v>
                      </c:pt>
                      <c:pt idx="790">
                        <c:v>1.12152625237805E-2</c:v>
                      </c:pt>
                      <c:pt idx="791">
                        <c:v>1.11023698505385E-2</c:v>
                      </c:pt>
                      <c:pt idx="792">
                        <c:v>1.09709759771932E-2</c:v>
                      </c:pt>
                      <c:pt idx="793">
                        <c:v>1.0821316587822399E-2</c:v>
                      </c:pt>
                      <c:pt idx="794">
                        <c:v>1.06912189769047E-2</c:v>
                      </c:pt>
                      <c:pt idx="795">
                        <c:v>1.05967096617272E-2</c:v>
                      </c:pt>
                      <c:pt idx="796">
                        <c:v>1.0465433630421E-2</c:v>
                      </c:pt>
                      <c:pt idx="797">
                        <c:v>1.0372102735632001E-2</c:v>
                      </c:pt>
                      <c:pt idx="798">
                        <c:v>1.02605063248178E-2</c:v>
                      </c:pt>
                      <c:pt idx="799">
                        <c:v>1.01292302935114E-2</c:v>
                      </c:pt>
                      <c:pt idx="800">
                        <c:v>1.0035899398722599E-2</c:v>
                      </c:pt>
                      <c:pt idx="801">
                        <c:v>9.9046233674163695E-3</c:v>
                      </c:pt>
                      <c:pt idx="802">
                        <c:v>9.8101140522388608E-3</c:v>
                      </c:pt>
                      <c:pt idx="803">
                        <c:v>9.7167831574501706E-3</c:v>
                      </c:pt>
                      <c:pt idx="804">
                        <c:v>9.6235701047001597E-3</c:v>
                      </c:pt>
                      <c:pt idx="805">
                        <c:v>9.5106774314583902E-3</c:v>
                      </c:pt>
                      <c:pt idx="806">
                        <c:v>9.3989631786051096E-3</c:v>
                      </c:pt>
                      <c:pt idx="807">
                        <c:v>9.2860705053630106E-3</c:v>
                      </c:pt>
                      <c:pt idx="808">
                        <c:v>9.1547944740567599E-3</c:v>
                      </c:pt>
                      <c:pt idx="809">
                        <c:v>9.0430802212035904E-3</c:v>
                      </c:pt>
                      <c:pt idx="810">
                        <c:v>8.9498671684537998E-3</c:v>
                      </c:pt>
                      <c:pt idx="811">
                        <c:v>8.83697449521181E-3</c:v>
                      </c:pt>
                      <c:pt idx="812">
                        <c:v>8.7437614424620298E-3</c:v>
                      </c:pt>
                      <c:pt idx="813">
                        <c:v>8.6123675691166506E-3</c:v>
                      </c:pt>
                      <c:pt idx="814">
                        <c:v>8.5191545163666501E-3</c:v>
                      </c:pt>
                      <c:pt idx="815">
                        <c:v>8.40614400108608E-3</c:v>
                      </c:pt>
                      <c:pt idx="816">
                        <c:v>8.3129309483360708E-3</c:v>
                      </c:pt>
                      <c:pt idx="817">
                        <c:v>8.2197178955861795E-3</c:v>
                      </c:pt>
                      <c:pt idx="818">
                        <c:v>8.1252085804086605E-3</c:v>
                      </c:pt>
                      <c:pt idx="819">
                        <c:v>8.0318776856200796E-3</c:v>
                      </c:pt>
                      <c:pt idx="820">
                        <c:v>7.9189850123780898E-3</c:v>
                      </c:pt>
                      <c:pt idx="821">
                        <c:v>7.8073886015638302E-3</c:v>
                      </c:pt>
                      <c:pt idx="822">
                        <c:v>7.7140577067749102E-3</c:v>
                      </c:pt>
                      <c:pt idx="823">
                        <c:v>7.6195483915973998E-3</c:v>
                      </c:pt>
                      <c:pt idx="824">
                        <c:v>7.52633533884761E-3</c:v>
                      </c:pt>
                      <c:pt idx="825">
                        <c:v>7.4331222860978298E-3</c:v>
                      </c:pt>
                      <c:pt idx="826">
                        <c:v>7.3017284127525599E-3</c:v>
                      </c:pt>
                      <c:pt idx="827">
                        <c:v>7.2636654341959898E-3</c:v>
                      </c:pt>
                      <c:pt idx="828">
                        <c:v>7.1704523814462E-3</c:v>
                      </c:pt>
                      <c:pt idx="829">
                        <c:v>7.0390585081009397E-3</c:v>
                      </c:pt>
                      <c:pt idx="830">
                        <c:v>6.9458454553510398E-3</c:v>
                      </c:pt>
                      <c:pt idx="831">
                        <c:v>6.8342490445367802E-3</c:v>
                      </c:pt>
                      <c:pt idx="832">
                        <c:v>6.7396218873202497E-3</c:v>
                      </c:pt>
                      <c:pt idx="833">
                        <c:v>6.64640883457046E-3</c:v>
                      </c:pt>
                      <c:pt idx="834">
                        <c:v>6.5715791398849302E-3</c:v>
                      </c:pt>
                      <c:pt idx="835">
                        <c:v>6.4783660871351499E-3</c:v>
                      </c:pt>
                      <c:pt idx="836">
                        <c:v>6.3837389299188398E-3</c:v>
                      </c:pt>
                      <c:pt idx="837">
                        <c:v>6.30890923523331E-3</c:v>
                      </c:pt>
                      <c:pt idx="838">
                        <c:v>6.2340795405479996E-3</c:v>
                      </c:pt>
                      <c:pt idx="839">
                        <c:v>6.1408664877982098E-3</c:v>
                      </c:pt>
                      <c:pt idx="840">
                        <c:v>6.0475355930094104E-3</c:v>
                      </c:pt>
                      <c:pt idx="841">
                        <c:v>5.9727058983241096E-3</c:v>
                      </c:pt>
                      <c:pt idx="842">
                        <c:v>5.8781965831465896E-3</c:v>
                      </c:pt>
                      <c:pt idx="843">
                        <c:v>5.82304650895305E-3</c:v>
                      </c:pt>
                      <c:pt idx="844">
                        <c:v>5.7284193517367398E-3</c:v>
                      </c:pt>
                      <c:pt idx="845">
                        <c:v>5.63520629898695E-3</c:v>
                      </c:pt>
                      <c:pt idx="846">
                        <c:v>5.5603766043014202E-3</c:v>
                      </c:pt>
                      <c:pt idx="847">
                        <c:v>5.4291005729950603E-3</c:v>
                      </c:pt>
                      <c:pt idx="848">
                        <c:v>5.3173863201420001E-3</c:v>
                      </c:pt>
                      <c:pt idx="849">
                        <c:v>5.2425566254564702E-3</c:v>
                      </c:pt>
                      <c:pt idx="850">
                        <c:v>5.1861102888354198E-3</c:v>
                      </c:pt>
                      <c:pt idx="851">
                        <c:v>5.0928972360856396E-3</c:v>
                      </c:pt>
                      <c:pt idx="852">
                        <c:v>4.9431200046760101E-3</c:v>
                      </c:pt>
                      <c:pt idx="853">
                        <c:v>4.8682903099904699E-3</c:v>
                      </c:pt>
                      <c:pt idx="854">
                        <c:v>4.7553976367484801E-3</c:v>
                      </c:pt>
                      <c:pt idx="855">
                        <c:v>4.6988334580886403E-3</c:v>
                      </c:pt>
                      <c:pt idx="856">
                        <c:v>4.5872370472743703E-3</c:v>
                      </c:pt>
                      <c:pt idx="857">
                        <c:v>4.5124073525888396E-3</c:v>
                      </c:pt>
                      <c:pt idx="858">
                        <c:v>4.3993968373082799E-3</c:v>
                      </c:pt>
                      <c:pt idx="859">
                        <c:v>4.3061837845582698E-3</c:v>
                      </c:pt>
                      <c:pt idx="860">
                        <c:v>4.2497374479372203E-3</c:v>
                      </c:pt>
                      <c:pt idx="861">
                        <c:v>4.2129707318083699E-3</c:v>
                      </c:pt>
                      <c:pt idx="862">
                        <c:v>4.1749077532519099E-3</c:v>
                      </c:pt>
                      <c:pt idx="863">
                        <c:v>4.1000780585666004E-3</c:v>
                      </c:pt>
                      <c:pt idx="864">
                        <c:v>4.0067471637778001E-3</c:v>
                      </c:pt>
                      <c:pt idx="865">
                        <c:v>3.9883638057133198E-3</c:v>
                      </c:pt>
                      <c:pt idx="866">
                        <c:v>3.8006414377860201E-3</c:v>
                      </c:pt>
                      <c:pt idx="867">
                        <c:v>3.76257845922945E-3</c:v>
                      </c:pt>
                      <c:pt idx="868">
                        <c:v>3.7256939010617001E-3</c:v>
                      </c:pt>
                      <c:pt idx="869">
                        <c:v>3.6508642063761698E-3</c:v>
                      </c:pt>
                      <c:pt idx="870">
                        <c:v>3.6324808483118001E-3</c:v>
                      </c:pt>
                      <c:pt idx="871">
                        <c:v>3.4828214589408498E-3</c:v>
                      </c:pt>
                      <c:pt idx="872">
                        <c:v>3.38819430172455E-3</c:v>
                      </c:pt>
                      <c:pt idx="873">
                        <c:v>3.2765978909101699E-3</c:v>
                      </c:pt>
                      <c:pt idx="874">
                        <c:v>3.1453218596039201E-3</c:v>
                      </c:pt>
                      <c:pt idx="875">
                        <c:v>3.0704921649186102E-3</c:v>
                      </c:pt>
                      <c:pt idx="876">
                        <c:v>2.9955446281942901E-3</c:v>
                      </c:pt>
                      <c:pt idx="877">
                        <c:v>2.9207149335087599E-3</c:v>
                      </c:pt>
                      <c:pt idx="878">
                        <c:v>2.8642685968877099E-3</c:v>
                      </c:pt>
                      <c:pt idx="879">
                        <c:v>2.8275018807589801E-3</c:v>
                      </c:pt>
                      <c:pt idx="880">
                        <c:v>2.7328747235424401E-3</c:v>
                      </c:pt>
                      <c:pt idx="881">
                        <c:v>2.6580450288571401E-3</c:v>
                      </c:pt>
                      <c:pt idx="882">
                        <c:v>2.5832153341716099E-3</c:v>
                      </c:pt>
                      <c:pt idx="883">
                        <c:v>2.5267689975507798E-3</c:v>
                      </c:pt>
                      <c:pt idx="884">
                        <c:v>2.4335559448007702E-3</c:v>
                      </c:pt>
                      <c:pt idx="885">
                        <c:v>2.3586084080764501E-3</c:v>
                      </c:pt>
                      <c:pt idx="886">
                        <c:v>2.2653953553266599E-3</c:v>
                      </c:pt>
                      <c:pt idx="887">
                        <c:v>2.2089490187057201E-3</c:v>
                      </c:pt>
                      <c:pt idx="888">
                        <c:v>2.1157359659558202E-3</c:v>
                      </c:pt>
                      <c:pt idx="889">
                        <c:v>2.0407884292315001E-3</c:v>
                      </c:pt>
                      <c:pt idx="890">
                        <c:v>1.9843420926105599E-3</c:v>
                      </c:pt>
                      <c:pt idx="891">
                        <c:v>1.9659587345462999E-3</c:v>
                      </c:pt>
                      <c:pt idx="892">
                        <c:v>1.83468270323972E-3</c:v>
                      </c:pt>
                      <c:pt idx="893">
                        <c:v>1.7216721879589299E-3</c:v>
                      </c:pt>
                      <c:pt idx="894">
                        <c:v>1.6284591352091499E-3</c:v>
                      </c:pt>
                      <c:pt idx="895">
                        <c:v>1.5352460824590299E-3</c:v>
                      </c:pt>
                      <c:pt idx="896">
                        <c:v>1.46041638777372E-3</c:v>
                      </c:pt>
                      <c:pt idx="897">
                        <c:v>1.40397005115278E-3</c:v>
                      </c:pt>
                      <c:pt idx="898">
                        <c:v>1.3290225144284599E-3</c:v>
                      </c:pt>
                      <c:pt idx="899">
                        <c:v>1.2725761778074099E-3</c:v>
                      </c:pt>
                      <c:pt idx="900">
                        <c:v>1.21612984118669E-3</c:v>
                      </c:pt>
                      <c:pt idx="901">
                        <c:v>1.14130014650116E-3</c:v>
                      </c:pt>
                      <c:pt idx="902">
                        <c:v>1.10453343037231E-3</c:v>
                      </c:pt>
                      <c:pt idx="903">
                        <c:v>1.04796925171258E-3</c:v>
                      </c:pt>
                      <c:pt idx="904">
                        <c:v>9.5475619896257002E-4</c:v>
                      </c:pt>
                      <c:pt idx="905">
                        <c:v>8.6154314621267303E-4</c:v>
                      </c:pt>
                      <c:pt idx="906">
                        <c:v>7.8671345152714301E-4</c:v>
                      </c:pt>
                      <c:pt idx="907">
                        <c:v>7.1188375684183504E-4</c:v>
                      </c:pt>
                      <c:pt idx="908">
                        <c:v>6.5531957818210096E-4</c:v>
                      </c:pt>
                      <c:pt idx="909">
                        <c:v>5.6081026300458504E-4</c:v>
                      </c:pt>
                      <c:pt idx="910">
                        <c:v>4.675972102548E-4</c:v>
                      </c:pt>
                      <c:pt idx="911">
                        <c:v>4.1115087363374802E-4</c:v>
                      </c:pt>
                      <c:pt idx="912">
                        <c:v>3.36203336909424E-4</c:v>
                      </c:pt>
                      <c:pt idx="913">
                        <c:v>2.8105326271610199E-4</c:v>
                      </c:pt>
                      <c:pt idx="914">
                        <c:v>1.8654394753858699E-4</c:v>
                      </c:pt>
                      <c:pt idx="915">
                        <c:v>1.11714252853057E-4</c:v>
                      </c:pt>
                      <c:pt idx="916">
                        <c:v>3.6766716128844301E-5</c:v>
                      </c:pt>
                      <c:pt idx="917">
                        <c:v>0</c:v>
                      </c:pt>
                    </c:numCache>
                  </c:numRef>
                </c:yVal>
                <c:smooth val="1"/>
                <c:extLst xmlns:c16r2="http://schemas.microsoft.com/office/drawing/2015/06/chart">
                  <c:ext xmlns:c16="http://schemas.microsoft.com/office/drawing/2014/chart" uri="{C3380CC4-5D6E-409C-BE32-E72D297353CC}">
                    <c16:uniqueId val="{00000004-B408-BA43-A6AA-5FB26DA354BB}"/>
                  </c:ext>
                </c:extLst>
              </c15:ser>
            </c15:filteredScatterSeries>
            <c15:filteredScatterSeries>
              <c15:ser>
                <c:idx val="2"/>
                <c:order val="2"/>
                <c:tx>
                  <c:v>OH</c:v>
                </c:tx>
                <c:spPr>
                  <a:ln w="19050" cap="rnd">
                    <a:solidFill>
                      <a:schemeClr val="accent3"/>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OAT Husk'!$N$6:$N$923</c15:sqref>
                        </c15:formulaRef>
                      </c:ext>
                    </c:extLst>
                    <c:numCache>
                      <c:formatCode>General</c:formatCode>
                      <c:ptCount val="918"/>
                      <c:pt idx="0">
                        <c:v>299.82499999999999</c:v>
                      </c:pt>
                      <c:pt idx="1">
                        <c:v>300.40199999999982</c:v>
                      </c:pt>
                      <c:pt idx="2">
                        <c:v>301.02</c:v>
                      </c:pt>
                      <c:pt idx="3">
                        <c:v>301.66500000000002</c:v>
                      </c:pt>
                      <c:pt idx="4">
                        <c:v>302.33100000000002</c:v>
                      </c:pt>
                      <c:pt idx="5">
                        <c:v>303.00299999999999</c:v>
                      </c:pt>
                      <c:pt idx="6">
                        <c:v>303.68</c:v>
                      </c:pt>
                      <c:pt idx="7">
                        <c:v>304.35399999999993</c:v>
                      </c:pt>
                      <c:pt idx="8">
                        <c:v>305.02</c:v>
                      </c:pt>
                      <c:pt idx="9">
                        <c:v>305.68</c:v>
                      </c:pt>
                      <c:pt idx="10">
                        <c:v>306.34000000000009</c:v>
                      </c:pt>
                      <c:pt idx="11">
                        <c:v>307.00299999999999</c:v>
                      </c:pt>
                      <c:pt idx="12">
                        <c:v>307.65899999999999</c:v>
                      </c:pt>
                      <c:pt idx="13">
                        <c:v>308.31400000000002</c:v>
                      </c:pt>
                      <c:pt idx="14">
                        <c:v>308.97099999999978</c:v>
                      </c:pt>
                      <c:pt idx="15">
                        <c:v>309.637</c:v>
                      </c:pt>
                      <c:pt idx="16">
                        <c:v>310.30799999999999</c:v>
                      </c:pt>
                      <c:pt idx="17">
                        <c:v>310.97599999999977</c:v>
                      </c:pt>
                      <c:pt idx="18">
                        <c:v>311.64100000000002</c:v>
                      </c:pt>
                      <c:pt idx="19">
                        <c:v>312.30799999999999</c:v>
                      </c:pt>
                      <c:pt idx="20">
                        <c:v>312.97000000000003</c:v>
                      </c:pt>
                      <c:pt idx="21">
                        <c:v>313.63600000000002</c:v>
                      </c:pt>
                      <c:pt idx="22">
                        <c:v>314.31</c:v>
                      </c:pt>
                      <c:pt idx="23">
                        <c:v>314.98599999999982</c:v>
                      </c:pt>
                      <c:pt idx="24">
                        <c:v>315.66000000000003</c:v>
                      </c:pt>
                      <c:pt idx="25">
                        <c:v>316.33699999999982</c:v>
                      </c:pt>
                      <c:pt idx="26">
                        <c:v>317.02199999999982</c:v>
                      </c:pt>
                      <c:pt idx="27">
                        <c:v>317.70999999999992</c:v>
                      </c:pt>
                      <c:pt idx="28">
                        <c:v>318.39999999999992</c:v>
                      </c:pt>
                      <c:pt idx="29">
                        <c:v>319.09300000000002</c:v>
                      </c:pt>
                      <c:pt idx="30">
                        <c:v>319.77800000000002</c:v>
                      </c:pt>
                      <c:pt idx="31">
                        <c:v>320.46600000000001</c:v>
                      </c:pt>
                      <c:pt idx="32">
                        <c:v>321.15600000000001</c:v>
                      </c:pt>
                      <c:pt idx="33">
                        <c:v>321.84399999999999</c:v>
                      </c:pt>
                      <c:pt idx="34">
                        <c:v>322.53399999999982</c:v>
                      </c:pt>
                      <c:pt idx="35">
                        <c:v>323.22899999999981</c:v>
                      </c:pt>
                      <c:pt idx="36">
                        <c:v>323.92700000000002</c:v>
                      </c:pt>
                      <c:pt idx="37">
                        <c:v>324.62400000000002</c:v>
                      </c:pt>
                      <c:pt idx="38">
                        <c:v>325.32799999999992</c:v>
                      </c:pt>
                      <c:pt idx="39">
                        <c:v>326.03099999999978</c:v>
                      </c:pt>
                      <c:pt idx="40">
                        <c:v>326.74</c:v>
                      </c:pt>
                      <c:pt idx="41">
                        <c:v>327.44600000000003</c:v>
                      </c:pt>
                      <c:pt idx="42">
                        <c:v>328.14800000000002</c:v>
                      </c:pt>
                      <c:pt idx="43">
                        <c:v>328.85199999999992</c:v>
                      </c:pt>
                      <c:pt idx="44">
                        <c:v>329.55599999999993</c:v>
                      </c:pt>
                      <c:pt idx="45">
                        <c:v>330.25900000000001</c:v>
                      </c:pt>
                      <c:pt idx="46">
                        <c:v>330.96300000000002</c:v>
                      </c:pt>
                      <c:pt idx="47">
                        <c:v>331.66300000000001</c:v>
                      </c:pt>
                      <c:pt idx="48">
                        <c:v>332.36200000000002</c:v>
                      </c:pt>
                      <c:pt idx="49">
                        <c:v>333.06099999999992</c:v>
                      </c:pt>
                      <c:pt idx="50">
                        <c:v>333.76400000000001</c:v>
                      </c:pt>
                      <c:pt idx="51">
                        <c:v>334.46699999999981</c:v>
                      </c:pt>
                      <c:pt idx="52">
                        <c:v>335.17399999999992</c:v>
                      </c:pt>
                      <c:pt idx="53">
                        <c:v>335.88600000000002</c:v>
                      </c:pt>
                      <c:pt idx="54">
                        <c:v>336.60300000000001</c:v>
                      </c:pt>
                      <c:pt idx="55">
                        <c:v>337.322</c:v>
                      </c:pt>
                      <c:pt idx="56">
                        <c:v>338.03399999999982</c:v>
                      </c:pt>
                      <c:pt idx="57">
                        <c:v>338.74400000000009</c:v>
                      </c:pt>
                      <c:pt idx="58">
                        <c:v>339.45799999999991</c:v>
                      </c:pt>
                      <c:pt idx="59">
                        <c:v>340.17399999999992</c:v>
                      </c:pt>
                      <c:pt idx="60">
                        <c:v>340.89</c:v>
                      </c:pt>
                      <c:pt idx="61">
                        <c:v>341.60199999999992</c:v>
                      </c:pt>
                      <c:pt idx="62">
                        <c:v>342.31299999999999</c:v>
                      </c:pt>
                      <c:pt idx="63">
                        <c:v>343.02100000000002</c:v>
                      </c:pt>
                      <c:pt idx="64">
                        <c:v>343.7269999999998</c:v>
                      </c:pt>
                      <c:pt idx="65">
                        <c:v>344.43499999999977</c:v>
                      </c:pt>
                      <c:pt idx="66">
                        <c:v>345.14499999999998</c:v>
                      </c:pt>
                      <c:pt idx="67">
                        <c:v>345.85899999999992</c:v>
                      </c:pt>
                      <c:pt idx="68">
                        <c:v>346.572</c:v>
                      </c:pt>
                      <c:pt idx="69">
                        <c:v>347.29</c:v>
                      </c:pt>
                      <c:pt idx="70">
                        <c:v>348.012</c:v>
                      </c:pt>
                      <c:pt idx="71">
                        <c:v>348.73399999999981</c:v>
                      </c:pt>
                      <c:pt idx="72">
                        <c:v>349.45799999999991</c:v>
                      </c:pt>
                      <c:pt idx="73">
                        <c:v>350.17700000000002</c:v>
                      </c:pt>
                      <c:pt idx="74">
                        <c:v>350.89400000000001</c:v>
                      </c:pt>
                      <c:pt idx="75">
                        <c:v>351.61099999999999</c:v>
                      </c:pt>
                      <c:pt idx="76">
                        <c:v>352.32600000000002</c:v>
                      </c:pt>
                      <c:pt idx="77">
                        <c:v>353.04500000000002</c:v>
                      </c:pt>
                      <c:pt idx="78">
                        <c:v>353.76799999999997</c:v>
                      </c:pt>
                      <c:pt idx="79">
                        <c:v>354.49200000000002</c:v>
                      </c:pt>
                      <c:pt idx="80">
                        <c:v>355.21499999999997</c:v>
                      </c:pt>
                      <c:pt idx="81">
                        <c:v>355.93799999999982</c:v>
                      </c:pt>
                      <c:pt idx="82">
                        <c:v>356.66500000000002</c:v>
                      </c:pt>
                      <c:pt idx="83">
                        <c:v>357.39100000000002</c:v>
                      </c:pt>
                      <c:pt idx="84">
                        <c:v>358.11599999999999</c:v>
                      </c:pt>
                      <c:pt idx="85">
                        <c:v>358.83699999999982</c:v>
                      </c:pt>
                      <c:pt idx="86">
                        <c:v>359.553</c:v>
                      </c:pt>
                      <c:pt idx="87">
                        <c:v>360.26499999999999</c:v>
                      </c:pt>
                      <c:pt idx="88">
                        <c:v>360.97399999999982</c:v>
                      </c:pt>
                      <c:pt idx="89">
                        <c:v>361.68</c:v>
                      </c:pt>
                      <c:pt idx="90">
                        <c:v>362.38099999999991</c:v>
                      </c:pt>
                      <c:pt idx="91">
                        <c:v>363.07900000000001</c:v>
                      </c:pt>
                      <c:pt idx="92">
                        <c:v>363.78199999999981</c:v>
                      </c:pt>
                      <c:pt idx="93">
                        <c:v>364.48399999999981</c:v>
                      </c:pt>
                      <c:pt idx="94">
                        <c:v>365.18599999999998</c:v>
                      </c:pt>
                      <c:pt idx="95">
                        <c:v>365.88900000000001</c:v>
                      </c:pt>
                      <c:pt idx="96">
                        <c:v>366.59</c:v>
                      </c:pt>
                      <c:pt idx="97">
                        <c:v>367.28699999999998</c:v>
                      </c:pt>
                      <c:pt idx="98">
                        <c:v>367.9869999999998</c:v>
                      </c:pt>
                      <c:pt idx="99">
                        <c:v>368.69200000000001</c:v>
                      </c:pt>
                      <c:pt idx="100">
                        <c:v>369.39400000000001</c:v>
                      </c:pt>
                      <c:pt idx="101">
                        <c:v>370.09199999999981</c:v>
                      </c:pt>
                      <c:pt idx="102">
                        <c:v>370.78699999999998</c:v>
                      </c:pt>
                      <c:pt idx="103">
                        <c:v>371.47899999999981</c:v>
                      </c:pt>
                      <c:pt idx="104">
                        <c:v>372.173</c:v>
                      </c:pt>
                      <c:pt idx="105">
                        <c:v>372.86900000000009</c:v>
                      </c:pt>
                      <c:pt idx="106">
                        <c:v>373.56599999999997</c:v>
                      </c:pt>
                      <c:pt idx="107">
                        <c:v>374.25799999999992</c:v>
                      </c:pt>
                      <c:pt idx="108">
                        <c:v>374.95100000000002</c:v>
                      </c:pt>
                      <c:pt idx="109">
                        <c:v>375.64600000000002</c:v>
                      </c:pt>
                      <c:pt idx="110">
                        <c:v>376.34100000000001</c:v>
                      </c:pt>
                      <c:pt idx="111">
                        <c:v>377.03300000000002</c:v>
                      </c:pt>
                      <c:pt idx="112">
                        <c:v>377.72199999999981</c:v>
                      </c:pt>
                      <c:pt idx="113">
                        <c:v>378.41099999999977</c:v>
                      </c:pt>
                      <c:pt idx="114">
                        <c:v>379.09899999999982</c:v>
                      </c:pt>
                      <c:pt idx="115">
                        <c:v>379.78499999999991</c:v>
                      </c:pt>
                      <c:pt idx="116">
                        <c:v>380.47399999999982</c:v>
                      </c:pt>
                      <c:pt idx="117">
                        <c:v>381.16200000000009</c:v>
                      </c:pt>
                      <c:pt idx="118">
                        <c:v>381.85300000000001</c:v>
                      </c:pt>
                      <c:pt idx="119">
                        <c:v>382.548</c:v>
                      </c:pt>
                      <c:pt idx="120">
                        <c:v>383.24</c:v>
                      </c:pt>
                      <c:pt idx="121">
                        <c:v>383.93299999999982</c:v>
                      </c:pt>
                      <c:pt idx="122">
                        <c:v>384.63400000000001</c:v>
                      </c:pt>
                      <c:pt idx="123">
                        <c:v>385.37</c:v>
                      </c:pt>
                      <c:pt idx="124">
                        <c:v>386.16399999999999</c:v>
                      </c:pt>
                      <c:pt idx="125">
                        <c:v>386.97899999999981</c:v>
                      </c:pt>
                      <c:pt idx="126">
                        <c:v>387.81399999999991</c:v>
                      </c:pt>
                      <c:pt idx="127">
                        <c:v>388.65800000000002</c:v>
                      </c:pt>
                      <c:pt idx="128">
                        <c:v>389.5</c:v>
                      </c:pt>
                      <c:pt idx="129">
                        <c:v>390.34699999999992</c:v>
                      </c:pt>
                      <c:pt idx="130">
                        <c:v>391.18700000000001</c:v>
                      </c:pt>
                      <c:pt idx="131">
                        <c:v>392.02699999999982</c:v>
                      </c:pt>
                      <c:pt idx="132">
                        <c:v>392.86199999999991</c:v>
                      </c:pt>
                      <c:pt idx="133">
                        <c:v>393.697</c:v>
                      </c:pt>
                      <c:pt idx="134">
                        <c:v>394.53800000000001</c:v>
                      </c:pt>
                      <c:pt idx="135">
                        <c:v>395.38099999999991</c:v>
                      </c:pt>
                      <c:pt idx="136">
                        <c:v>396.22899999999981</c:v>
                      </c:pt>
                      <c:pt idx="137">
                        <c:v>397.072</c:v>
                      </c:pt>
                      <c:pt idx="138">
                        <c:v>397.91699999999997</c:v>
                      </c:pt>
                      <c:pt idx="139">
                        <c:v>398.767</c:v>
                      </c:pt>
                      <c:pt idx="140">
                        <c:v>399.61400000000009</c:v>
                      </c:pt>
                      <c:pt idx="141">
                        <c:v>400.46</c:v>
                      </c:pt>
                      <c:pt idx="142">
                        <c:v>401.30500000000001</c:v>
                      </c:pt>
                      <c:pt idx="143">
                        <c:v>402.14699999999999</c:v>
                      </c:pt>
                      <c:pt idx="144">
                        <c:v>402.9869999999998</c:v>
                      </c:pt>
                      <c:pt idx="145">
                        <c:v>403.82799999999992</c:v>
                      </c:pt>
                      <c:pt idx="146">
                        <c:v>404.67099999999999</c:v>
                      </c:pt>
                      <c:pt idx="147">
                        <c:v>405.51499999999999</c:v>
                      </c:pt>
                      <c:pt idx="148">
                        <c:v>406.36099999999999</c:v>
                      </c:pt>
                      <c:pt idx="149">
                        <c:v>407.20400000000001</c:v>
                      </c:pt>
                      <c:pt idx="150">
                        <c:v>408.05</c:v>
                      </c:pt>
                      <c:pt idx="151">
                        <c:v>408.89</c:v>
                      </c:pt>
                      <c:pt idx="152">
                        <c:v>409.72500000000002</c:v>
                      </c:pt>
                      <c:pt idx="153">
                        <c:v>410.56</c:v>
                      </c:pt>
                      <c:pt idx="154">
                        <c:v>411.39599999999979</c:v>
                      </c:pt>
                      <c:pt idx="155">
                        <c:v>412.23099999999982</c:v>
                      </c:pt>
                      <c:pt idx="156">
                        <c:v>413.06599999999997</c:v>
                      </c:pt>
                      <c:pt idx="157">
                        <c:v>413.90100000000001</c:v>
                      </c:pt>
                      <c:pt idx="158">
                        <c:v>414.73599999999982</c:v>
                      </c:pt>
                      <c:pt idx="159">
                        <c:v>415.57100000000003</c:v>
                      </c:pt>
                      <c:pt idx="160">
                        <c:v>416.41099999999977</c:v>
                      </c:pt>
                      <c:pt idx="161">
                        <c:v>417.255</c:v>
                      </c:pt>
                      <c:pt idx="162">
                        <c:v>418.09399999999982</c:v>
                      </c:pt>
                      <c:pt idx="163">
                        <c:v>418.92700000000002</c:v>
                      </c:pt>
                      <c:pt idx="164">
                        <c:v>419.75799999999998</c:v>
                      </c:pt>
                      <c:pt idx="165">
                        <c:v>420.59</c:v>
                      </c:pt>
                      <c:pt idx="166">
                        <c:v>421.42200000000003</c:v>
                      </c:pt>
                      <c:pt idx="167">
                        <c:v>422.25</c:v>
                      </c:pt>
                      <c:pt idx="168">
                        <c:v>423.07600000000002</c:v>
                      </c:pt>
                      <c:pt idx="169">
                        <c:v>423.90699999999998</c:v>
                      </c:pt>
                      <c:pt idx="170">
                        <c:v>424.73799999999977</c:v>
                      </c:pt>
                      <c:pt idx="171">
                        <c:v>425.56899999999979</c:v>
                      </c:pt>
                      <c:pt idx="172">
                        <c:v>426.39400000000001</c:v>
                      </c:pt>
                      <c:pt idx="173">
                        <c:v>427.23</c:v>
                      </c:pt>
                      <c:pt idx="174">
                        <c:v>428.06799999999993</c:v>
                      </c:pt>
                      <c:pt idx="175">
                        <c:v>428.899</c:v>
                      </c:pt>
                      <c:pt idx="176">
                        <c:v>429.73</c:v>
                      </c:pt>
                      <c:pt idx="177">
                        <c:v>430.55899999999991</c:v>
                      </c:pt>
                      <c:pt idx="178">
                        <c:v>431.38599999999991</c:v>
                      </c:pt>
                      <c:pt idx="179">
                        <c:v>432.21799999999979</c:v>
                      </c:pt>
                      <c:pt idx="180">
                        <c:v>433.05</c:v>
                      </c:pt>
                      <c:pt idx="181">
                        <c:v>433.87700000000001</c:v>
                      </c:pt>
                      <c:pt idx="182">
                        <c:v>434.70400000000001</c:v>
                      </c:pt>
                      <c:pt idx="183">
                        <c:v>435.53699999999998</c:v>
                      </c:pt>
                      <c:pt idx="184">
                        <c:v>436.37700000000001</c:v>
                      </c:pt>
                      <c:pt idx="185">
                        <c:v>437.21499999999997</c:v>
                      </c:pt>
                      <c:pt idx="186">
                        <c:v>438.04899999999992</c:v>
                      </c:pt>
                      <c:pt idx="187">
                        <c:v>438.88900000000001</c:v>
                      </c:pt>
                      <c:pt idx="188">
                        <c:v>439.72800000000001</c:v>
                      </c:pt>
                      <c:pt idx="189">
                        <c:v>440.56299999999999</c:v>
                      </c:pt>
                      <c:pt idx="190">
                        <c:v>441.40100000000001</c:v>
                      </c:pt>
                      <c:pt idx="191">
                        <c:v>442.2369999999998</c:v>
                      </c:pt>
                      <c:pt idx="192">
                        <c:v>443.07299999999992</c:v>
                      </c:pt>
                      <c:pt idx="193">
                        <c:v>443.91199999999998</c:v>
                      </c:pt>
                      <c:pt idx="194">
                        <c:v>444.74799999999999</c:v>
                      </c:pt>
                      <c:pt idx="195">
                        <c:v>445.584</c:v>
                      </c:pt>
                      <c:pt idx="196">
                        <c:v>446.41599999999983</c:v>
                      </c:pt>
                      <c:pt idx="197">
                        <c:v>447.24299999999999</c:v>
                      </c:pt>
                      <c:pt idx="198">
                        <c:v>448.07299999999992</c:v>
                      </c:pt>
                      <c:pt idx="199">
                        <c:v>448.90599999999978</c:v>
                      </c:pt>
                      <c:pt idx="200">
                        <c:v>449.7369999999998</c:v>
                      </c:pt>
                      <c:pt idx="201">
                        <c:v>450.57</c:v>
                      </c:pt>
                      <c:pt idx="202">
                        <c:v>451.4</c:v>
                      </c:pt>
                      <c:pt idx="203">
                        <c:v>452.22800000000001</c:v>
                      </c:pt>
                      <c:pt idx="204">
                        <c:v>453.06399999999991</c:v>
                      </c:pt>
                      <c:pt idx="205">
                        <c:v>453.89800000000002</c:v>
                      </c:pt>
                      <c:pt idx="206">
                        <c:v>454.72399999999982</c:v>
                      </c:pt>
                      <c:pt idx="207">
                        <c:v>455.55399999999992</c:v>
                      </c:pt>
                      <c:pt idx="208">
                        <c:v>456.38499999999999</c:v>
                      </c:pt>
                      <c:pt idx="209">
                        <c:v>457.21600000000001</c:v>
                      </c:pt>
                      <c:pt idx="210">
                        <c:v>458.05</c:v>
                      </c:pt>
                      <c:pt idx="211">
                        <c:v>458.88099999999991</c:v>
                      </c:pt>
                      <c:pt idx="212">
                        <c:v>459.71199999999982</c:v>
                      </c:pt>
                      <c:pt idx="213">
                        <c:v>460.548</c:v>
                      </c:pt>
                      <c:pt idx="214">
                        <c:v>461.38900000000001</c:v>
                      </c:pt>
                      <c:pt idx="215">
                        <c:v>462.22899999999998</c:v>
                      </c:pt>
                      <c:pt idx="216">
                        <c:v>463.07299999999992</c:v>
                      </c:pt>
                      <c:pt idx="217">
                        <c:v>463.91399999999982</c:v>
                      </c:pt>
                      <c:pt idx="218">
                        <c:v>464.74900000000002</c:v>
                      </c:pt>
                      <c:pt idx="219">
                        <c:v>465.584</c:v>
                      </c:pt>
                      <c:pt idx="220">
                        <c:v>466.41300000000001</c:v>
                      </c:pt>
                      <c:pt idx="221">
                        <c:v>467.23500000000001</c:v>
                      </c:pt>
                      <c:pt idx="222">
                        <c:v>468.06299999999999</c:v>
                      </c:pt>
                      <c:pt idx="223">
                        <c:v>468.88900000000001</c:v>
                      </c:pt>
                      <c:pt idx="224">
                        <c:v>469.71699999999981</c:v>
                      </c:pt>
                      <c:pt idx="225">
                        <c:v>470.54700000000008</c:v>
                      </c:pt>
                      <c:pt idx="226">
                        <c:v>471.37599999999992</c:v>
                      </c:pt>
                      <c:pt idx="227">
                        <c:v>472.2</c:v>
                      </c:pt>
                      <c:pt idx="228">
                        <c:v>473.02099999999979</c:v>
                      </c:pt>
                      <c:pt idx="229">
                        <c:v>473.84300000000002</c:v>
                      </c:pt>
                      <c:pt idx="230">
                        <c:v>474.67200000000008</c:v>
                      </c:pt>
                      <c:pt idx="231">
                        <c:v>475.505</c:v>
                      </c:pt>
                      <c:pt idx="232">
                        <c:v>476.33699999999982</c:v>
                      </c:pt>
                      <c:pt idx="233">
                        <c:v>477.166</c:v>
                      </c:pt>
                      <c:pt idx="234">
                        <c:v>477.99</c:v>
                      </c:pt>
                      <c:pt idx="235">
                        <c:v>478.81799999999993</c:v>
                      </c:pt>
                      <c:pt idx="236">
                        <c:v>479.64699999999999</c:v>
                      </c:pt>
                      <c:pt idx="237">
                        <c:v>480.47300000000001</c:v>
                      </c:pt>
                      <c:pt idx="238">
                        <c:v>481.29899999999981</c:v>
                      </c:pt>
                      <c:pt idx="239">
                        <c:v>482.12299999999999</c:v>
                      </c:pt>
                      <c:pt idx="240">
                        <c:v>482.94399999999979</c:v>
                      </c:pt>
                      <c:pt idx="241">
                        <c:v>483.767</c:v>
                      </c:pt>
                      <c:pt idx="242">
                        <c:v>484.59500000000003</c:v>
                      </c:pt>
                      <c:pt idx="243">
                        <c:v>485.43200000000002</c:v>
                      </c:pt>
                      <c:pt idx="244">
                        <c:v>486.26799999999997</c:v>
                      </c:pt>
                      <c:pt idx="245">
                        <c:v>487.10699999999991</c:v>
                      </c:pt>
                      <c:pt idx="246">
                        <c:v>487.94399999999979</c:v>
                      </c:pt>
                      <c:pt idx="247">
                        <c:v>488.774</c:v>
                      </c:pt>
                      <c:pt idx="248">
                        <c:v>489.60699999999991</c:v>
                      </c:pt>
                      <c:pt idx="249">
                        <c:v>490.43700000000001</c:v>
                      </c:pt>
                      <c:pt idx="250">
                        <c:v>491.26099999999991</c:v>
                      </c:pt>
                      <c:pt idx="251">
                        <c:v>492.08100000000002</c:v>
                      </c:pt>
                      <c:pt idx="252">
                        <c:v>492.90100000000001</c:v>
                      </c:pt>
                      <c:pt idx="253">
                        <c:v>493.72099999999978</c:v>
                      </c:pt>
                      <c:pt idx="254">
                        <c:v>494.541</c:v>
                      </c:pt>
                      <c:pt idx="255">
                        <c:v>495.36599999999999</c:v>
                      </c:pt>
                      <c:pt idx="256">
                        <c:v>496.19399999999979</c:v>
                      </c:pt>
                      <c:pt idx="257">
                        <c:v>497.02099999999979</c:v>
                      </c:pt>
                      <c:pt idx="258">
                        <c:v>497.84500000000008</c:v>
                      </c:pt>
                      <c:pt idx="259">
                        <c:v>498.67099999999999</c:v>
                      </c:pt>
                      <c:pt idx="260">
                        <c:v>499.49700000000001</c:v>
                      </c:pt>
                      <c:pt idx="261">
                        <c:v>500.32600000000002</c:v>
                      </c:pt>
                      <c:pt idx="262">
                        <c:v>501.15199999999999</c:v>
                      </c:pt>
                      <c:pt idx="263">
                        <c:v>501.97300000000001</c:v>
                      </c:pt>
                      <c:pt idx="264">
                        <c:v>502.79700000000003</c:v>
                      </c:pt>
                      <c:pt idx="265">
                        <c:v>503.62400000000002</c:v>
                      </c:pt>
                      <c:pt idx="266">
                        <c:v>504.45499999999998</c:v>
                      </c:pt>
                      <c:pt idx="267">
                        <c:v>505.28899999999982</c:v>
                      </c:pt>
                      <c:pt idx="268">
                        <c:v>506.12</c:v>
                      </c:pt>
                      <c:pt idx="269">
                        <c:v>506.95100000000002</c:v>
                      </c:pt>
                      <c:pt idx="270">
                        <c:v>507.78099999999978</c:v>
                      </c:pt>
                      <c:pt idx="271">
                        <c:v>508.61400000000009</c:v>
                      </c:pt>
                      <c:pt idx="272">
                        <c:v>509.44200000000001</c:v>
                      </c:pt>
                      <c:pt idx="273">
                        <c:v>510.27199999999982</c:v>
                      </c:pt>
                      <c:pt idx="274">
                        <c:v>511.101</c:v>
                      </c:pt>
                      <c:pt idx="275">
                        <c:v>511.92799999999983</c:v>
                      </c:pt>
                      <c:pt idx="276">
                        <c:v>512.75700000000006</c:v>
                      </c:pt>
                      <c:pt idx="277">
                        <c:v>513.57899999999995</c:v>
                      </c:pt>
                      <c:pt idx="278">
                        <c:v>514.40300000000002</c:v>
                      </c:pt>
                      <c:pt idx="279">
                        <c:v>515.23299999999972</c:v>
                      </c:pt>
                      <c:pt idx="280">
                        <c:v>516.06799999999976</c:v>
                      </c:pt>
                      <c:pt idx="281">
                        <c:v>516.90300000000002</c:v>
                      </c:pt>
                      <c:pt idx="282">
                        <c:v>517.73500000000001</c:v>
                      </c:pt>
                      <c:pt idx="283">
                        <c:v>518.5659999999998</c:v>
                      </c:pt>
                      <c:pt idx="284">
                        <c:v>519.39699999999971</c:v>
                      </c:pt>
                      <c:pt idx="285">
                        <c:v>520.22699999999998</c:v>
                      </c:pt>
                      <c:pt idx="286">
                        <c:v>521.05999999999972</c:v>
                      </c:pt>
                      <c:pt idx="287">
                        <c:v>521.89199999999983</c:v>
                      </c:pt>
                      <c:pt idx="288">
                        <c:v>522.721</c:v>
                      </c:pt>
                      <c:pt idx="289">
                        <c:v>523.55699999999979</c:v>
                      </c:pt>
                      <c:pt idx="290">
                        <c:v>524.39300000000003</c:v>
                      </c:pt>
                      <c:pt idx="291">
                        <c:v>525.22900000000004</c:v>
                      </c:pt>
                      <c:pt idx="292">
                        <c:v>526.06699999999978</c:v>
                      </c:pt>
                      <c:pt idx="293">
                        <c:v>526.91</c:v>
                      </c:pt>
                      <c:pt idx="294">
                        <c:v>527.75</c:v>
                      </c:pt>
                      <c:pt idx="295">
                        <c:v>528.58900000000006</c:v>
                      </c:pt>
                      <c:pt idx="296">
                        <c:v>529.42399999999998</c:v>
                      </c:pt>
                      <c:pt idx="297">
                        <c:v>530.25700000000006</c:v>
                      </c:pt>
                      <c:pt idx="298">
                        <c:v>531.08900000000006</c:v>
                      </c:pt>
                      <c:pt idx="299">
                        <c:v>531.9259999999997</c:v>
                      </c:pt>
                      <c:pt idx="300">
                        <c:v>532.76800000000003</c:v>
                      </c:pt>
                      <c:pt idx="301">
                        <c:v>533.601</c:v>
                      </c:pt>
                      <c:pt idx="302">
                        <c:v>534.42699999999979</c:v>
                      </c:pt>
                      <c:pt idx="303">
                        <c:v>535.25599999999997</c:v>
                      </c:pt>
                      <c:pt idx="304">
                        <c:v>536.09100000000001</c:v>
                      </c:pt>
                      <c:pt idx="305">
                        <c:v>536.93399999999997</c:v>
                      </c:pt>
                      <c:pt idx="306">
                        <c:v>537.77700000000004</c:v>
                      </c:pt>
                      <c:pt idx="307">
                        <c:v>538.61900000000003</c:v>
                      </c:pt>
                      <c:pt idx="308">
                        <c:v>539.46299999999974</c:v>
                      </c:pt>
                      <c:pt idx="309">
                        <c:v>540.29700000000003</c:v>
                      </c:pt>
                      <c:pt idx="310">
                        <c:v>541.12599999999998</c:v>
                      </c:pt>
                      <c:pt idx="311">
                        <c:v>541.95299999999975</c:v>
                      </c:pt>
                      <c:pt idx="312">
                        <c:v>542.78600000000006</c:v>
                      </c:pt>
                      <c:pt idx="313">
                        <c:v>543.61300000000006</c:v>
                      </c:pt>
                      <c:pt idx="314">
                        <c:v>544.43900000000008</c:v>
                      </c:pt>
                      <c:pt idx="315">
                        <c:v>545.26600000000008</c:v>
                      </c:pt>
                      <c:pt idx="316">
                        <c:v>546.09500000000003</c:v>
                      </c:pt>
                      <c:pt idx="317">
                        <c:v>546.92499999999973</c:v>
                      </c:pt>
                      <c:pt idx="318">
                        <c:v>547.75599999999997</c:v>
                      </c:pt>
                      <c:pt idx="319">
                        <c:v>548.58900000000006</c:v>
                      </c:pt>
                      <c:pt idx="320">
                        <c:v>549.42000000000007</c:v>
                      </c:pt>
                      <c:pt idx="321">
                        <c:v>550.24900000000002</c:v>
                      </c:pt>
                      <c:pt idx="322">
                        <c:v>551.07899999999995</c:v>
                      </c:pt>
                      <c:pt idx="323">
                        <c:v>551.91100000000006</c:v>
                      </c:pt>
                      <c:pt idx="324">
                        <c:v>552.74599999999998</c:v>
                      </c:pt>
                      <c:pt idx="325">
                        <c:v>553.58400000000006</c:v>
                      </c:pt>
                      <c:pt idx="326">
                        <c:v>554.42099999999982</c:v>
                      </c:pt>
                      <c:pt idx="327">
                        <c:v>555.25800000000004</c:v>
                      </c:pt>
                      <c:pt idx="328">
                        <c:v>556.09699999999998</c:v>
                      </c:pt>
                      <c:pt idx="329">
                        <c:v>556.93299999999977</c:v>
                      </c:pt>
                      <c:pt idx="330">
                        <c:v>557.76900000000001</c:v>
                      </c:pt>
                      <c:pt idx="331">
                        <c:v>558.61</c:v>
                      </c:pt>
                      <c:pt idx="332">
                        <c:v>559.45199999999977</c:v>
                      </c:pt>
                      <c:pt idx="333">
                        <c:v>560.29899999999998</c:v>
                      </c:pt>
                      <c:pt idx="334">
                        <c:v>561.14699999999971</c:v>
                      </c:pt>
                      <c:pt idx="335">
                        <c:v>561.99800000000005</c:v>
                      </c:pt>
                      <c:pt idx="336">
                        <c:v>562.85599999999977</c:v>
                      </c:pt>
                      <c:pt idx="337">
                        <c:v>563.71400000000006</c:v>
                      </c:pt>
                      <c:pt idx="338">
                        <c:v>564.56899999999996</c:v>
                      </c:pt>
                      <c:pt idx="339">
                        <c:v>565.4259999999997</c:v>
                      </c:pt>
                      <c:pt idx="340">
                        <c:v>566.28600000000006</c:v>
                      </c:pt>
                      <c:pt idx="341">
                        <c:v>567.14300000000003</c:v>
                      </c:pt>
                      <c:pt idx="342">
                        <c:v>568.00199999999973</c:v>
                      </c:pt>
                      <c:pt idx="343">
                        <c:v>568.86199999999985</c:v>
                      </c:pt>
                      <c:pt idx="344">
                        <c:v>569.72500000000002</c:v>
                      </c:pt>
                      <c:pt idx="345">
                        <c:v>570.59199999999998</c:v>
                      </c:pt>
                      <c:pt idx="346">
                        <c:v>571.46299999999974</c:v>
                      </c:pt>
                      <c:pt idx="347">
                        <c:v>572.33599999999979</c:v>
                      </c:pt>
                      <c:pt idx="348">
                        <c:v>573.21500000000003</c:v>
                      </c:pt>
                      <c:pt idx="349">
                        <c:v>574.09</c:v>
                      </c:pt>
                      <c:pt idx="350">
                        <c:v>574.96899999999982</c:v>
                      </c:pt>
                      <c:pt idx="351">
                        <c:v>575.84699999999975</c:v>
                      </c:pt>
                      <c:pt idx="352">
                        <c:v>576.72299999999996</c:v>
                      </c:pt>
                      <c:pt idx="353">
                        <c:v>577.59100000000001</c:v>
                      </c:pt>
                      <c:pt idx="354">
                        <c:v>578.45800000000008</c:v>
                      </c:pt>
                      <c:pt idx="355">
                        <c:v>579.33099999999979</c:v>
                      </c:pt>
                      <c:pt idx="356">
                        <c:v>580.20800000000008</c:v>
                      </c:pt>
                      <c:pt idx="357">
                        <c:v>581.08400000000006</c:v>
                      </c:pt>
                      <c:pt idx="358">
                        <c:v>581.96099999999979</c:v>
                      </c:pt>
                      <c:pt idx="359">
                        <c:v>582.83699999999976</c:v>
                      </c:pt>
                      <c:pt idx="360">
                        <c:v>583.71600000000001</c:v>
                      </c:pt>
                      <c:pt idx="361">
                        <c:v>584.60300000000007</c:v>
                      </c:pt>
                      <c:pt idx="362">
                        <c:v>585.48700000000008</c:v>
                      </c:pt>
                      <c:pt idx="363">
                        <c:v>586.36499999999978</c:v>
                      </c:pt>
                      <c:pt idx="364">
                        <c:v>587.24299999999971</c:v>
                      </c:pt>
                      <c:pt idx="365">
                        <c:v>588.12</c:v>
                      </c:pt>
                      <c:pt idx="366">
                        <c:v>588.99900000000002</c:v>
                      </c:pt>
                      <c:pt idx="367">
                        <c:v>589.87699999999973</c:v>
                      </c:pt>
                      <c:pt idx="368">
                        <c:v>590.75400000000002</c:v>
                      </c:pt>
                      <c:pt idx="369">
                        <c:v>591.62699999999973</c:v>
                      </c:pt>
                      <c:pt idx="370">
                        <c:v>592.50099999999998</c:v>
                      </c:pt>
                      <c:pt idx="371">
                        <c:v>593.37200000000007</c:v>
                      </c:pt>
                      <c:pt idx="372">
                        <c:v>594.25</c:v>
                      </c:pt>
                      <c:pt idx="373">
                        <c:v>595.1279999999997</c:v>
                      </c:pt>
                      <c:pt idx="374">
                        <c:v>596.00400000000002</c:v>
                      </c:pt>
                      <c:pt idx="375">
                        <c:v>596.88</c:v>
                      </c:pt>
                      <c:pt idx="376">
                        <c:v>597.7529999999997</c:v>
                      </c:pt>
                      <c:pt idx="377">
                        <c:v>598.6279999999997</c:v>
                      </c:pt>
                      <c:pt idx="378">
                        <c:v>599.505</c:v>
                      </c:pt>
                      <c:pt idx="379">
                        <c:v>600.38200000000006</c:v>
                      </c:pt>
                      <c:pt idx="380">
                        <c:v>601.26499999999999</c:v>
                      </c:pt>
                      <c:pt idx="381">
                        <c:v>602.14699999999971</c:v>
                      </c:pt>
                      <c:pt idx="382">
                        <c:v>603.029</c:v>
                      </c:pt>
                      <c:pt idx="383">
                        <c:v>603.91300000000001</c:v>
                      </c:pt>
                      <c:pt idx="384">
                        <c:v>604.80199999999979</c:v>
                      </c:pt>
                      <c:pt idx="385">
                        <c:v>605.68900000000008</c:v>
                      </c:pt>
                      <c:pt idx="386">
                        <c:v>606.58000000000004</c:v>
                      </c:pt>
                      <c:pt idx="387">
                        <c:v>607.471</c:v>
                      </c:pt>
                      <c:pt idx="388">
                        <c:v>608.36199999999985</c:v>
                      </c:pt>
                      <c:pt idx="389">
                        <c:v>609.25199999999973</c:v>
                      </c:pt>
                      <c:pt idx="390">
                        <c:v>610.14100000000008</c:v>
                      </c:pt>
                      <c:pt idx="391">
                        <c:v>611.02800000000002</c:v>
                      </c:pt>
                      <c:pt idx="392">
                        <c:v>611.91599999999971</c:v>
                      </c:pt>
                      <c:pt idx="393">
                        <c:v>612.803</c:v>
                      </c:pt>
                      <c:pt idx="394">
                        <c:v>613.69000000000005</c:v>
                      </c:pt>
                      <c:pt idx="395">
                        <c:v>614.58199999999999</c:v>
                      </c:pt>
                      <c:pt idx="396">
                        <c:v>615.476</c:v>
                      </c:pt>
                      <c:pt idx="397">
                        <c:v>616.37699999999973</c:v>
                      </c:pt>
                      <c:pt idx="398">
                        <c:v>617.279</c:v>
                      </c:pt>
                      <c:pt idx="399">
                        <c:v>618.17600000000004</c:v>
                      </c:pt>
                      <c:pt idx="400">
                        <c:v>619.06699999999978</c:v>
                      </c:pt>
                      <c:pt idx="401">
                        <c:v>619.95999999999981</c:v>
                      </c:pt>
                      <c:pt idx="402">
                        <c:v>620.85199999999975</c:v>
                      </c:pt>
                      <c:pt idx="403">
                        <c:v>621.74700000000007</c:v>
                      </c:pt>
                      <c:pt idx="404">
                        <c:v>622.64599999999996</c:v>
                      </c:pt>
                      <c:pt idx="405">
                        <c:v>623.54300000000001</c:v>
                      </c:pt>
                      <c:pt idx="406">
                        <c:v>624.44799999999975</c:v>
                      </c:pt>
                      <c:pt idx="407">
                        <c:v>625.35399999999981</c:v>
                      </c:pt>
                      <c:pt idx="408">
                        <c:v>626.25599999999997</c:v>
                      </c:pt>
                      <c:pt idx="409">
                        <c:v>627.154</c:v>
                      </c:pt>
                      <c:pt idx="410">
                        <c:v>628.05199999999979</c:v>
                      </c:pt>
                      <c:pt idx="411">
                        <c:v>628.9459999999998</c:v>
                      </c:pt>
                      <c:pt idx="412">
                        <c:v>629.84399999999982</c:v>
                      </c:pt>
                      <c:pt idx="413">
                        <c:v>630.73900000000003</c:v>
                      </c:pt>
                      <c:pt idx="414">
                        <c:v>631.63300000000004</c:v>
                      </c:pt>
                      <c:pt idx="415">
                        <c:v>632.51800000000003</c:v>
                      </c:pt>
                      <c:pt idx="416">
                        <c:v>633.40599999999972</c:v>
                      </c:pt>
                      <c:pt idx="417">
                        <c:v>634.29100000000005</c:v>
                      </c:pt>
                      <c:pt idx="418">
                        <c:v>635.17700000000002</c:v>
                      </c:pt>
                      <c:pt idx="419">
                        <c:v>636.06199999999978</c:v>
                      </c:pt>
                      <c:pt idx="420">
                        <c:v>636.94699999999978</c:v>
                      </c:pt>
                      <c:pt idx="421">
                        <c:v>637.83400000000006</c:v>
                      </c:pt>
                      <c:pt idx="422">
                        <c:v>638.721</c:v>
                      </c:pt>
                      <c:pt idx="423">
                        <c:v>639.6</c:v>
                      </c:pt>
                      <c:pt idx="424">
                        <c:v>640.48</c:v>
                      </c:pt>
                      <c:pt idx="425">
                        <c:v>641.35999999999979</c:v>
                      </c:pt>
                      <c:pt idx="426">
                        <c:v>642.24099999999999</c:v>
                      </c:pt>
                      <c:pt idx="427">
                        <c:v>643.12400000000002</c:v>
                      </c:pt>
                      <c:pt idx="428">
                        <c:v>644.00700000000006</c:v>
                      </c:pt>
                      <c:pt idx="429">
                        <c:v>644.88799999999969</c:v>
                      </c:pt>
                      <c:pt idx="430">
                        <c:v>645.77300000000002</c:v>
                      </c:pt>
                      <c:pt idx="431">
                        <c:v>646.65</c:v>
                      </c:pt>
                      <c:pt idx="432">
                        <c:v>647.52600000000007</c:v>
                      </c:pt>
                      <c:pt idx="433">
                        <c:v>648.404</c:v>
                      </c:pt>
                      <c:pt idx="434">
                        <c:v>649.28500000000008</c:v>
                      </c:pt>
                      <c:pt idx="435">
                        <c:v>650.16499999999996</c:v>
                      </c:pt>
                      <c:pt idx="436">
                        <c:v>651.04599999999982</c:v>
                      </c:pt>
                      <c:pt idx="437">
                        <c:v>651.93000000000006</c:v>
                      </c:pt>
                      <c:pt idx="438">
                        <c:v>652.81299999999976</c:v>
                      </c:pt>
                      <c:pt idx="439">
                        <c:v>653.69200000000001</c:v>
                      </c:pt>
                      <c:pt idx="440">
                        <c:v>654.56899999999996</c:v>
                      </c:pt>
                      <c:pt idx="441">
                        <c:v>655.44699999999978</c:v>
                      </c:pt>
                      <c:pt idx="442">
                        <c:v>656.32799999999975</c:v>
                      </c:pt>
                      <c:pt idx="443">
                        <c:v>657.20699999999999</c:v>
                      </c:pt>
                      <c:pt idx="444">
                        <c:v>658.08900000000006</c:v>
                      </c:pt>
                      <c:pt idx="445">
                        <c:v>658.97299999999996</c:v>
                      </c:pt>
                      <c:pt idx="446">
                        <c:v>659.85399999999981</c:v>
                      </c:pt>
                      <c:pt idx="447">
                        <c:v>660.73099999999999</c:v>
                      </c:pt>
                      <c:pt idx="448">
                        <c:v>661.61300000000006</c:v>
                      </c:pt>
                      <c:pt idx="449">
                        <c:v>662.49700000000007</c:v>
                      </c:pt>
                      <c:pt idx="450">
                        <c:v>663.38</c:v>
                      </c:pt>
                      <c:pt idx="451">
                        <c:v>664.26199999999972</c:v>
                      </c:pt>
                      <c:pt idx="452">
                        <c:v>665.14599999999996</c:v>
                      </c:pt>
                      <c:pt idx="453">
                        <c:v>666.02800000000002</c:v>
                      </c:pt>
                      <c:pt idx="454">
                        <c:v>666.9069999999997</c:v>
                      </c:pt>
                      <c:pt idx="455">
                        <c:v>667.78800000000001</c:v>
                      </c:pt>
                      <c:pt idx="456">
                        <c:v>668.67000000000007</c:v>
                      </c:pt>
                      <c:pt idx="457">
                        <c:v>669.55199999999979</c:v>
                      </c:pt>
                      <c:pt idx="458">
                        <c:v>670.43199999999979</c:v>
                      </c:pt>
                      <c:pt idx="459">
                        <c:v>671.31400000000008</c:v>
                      </c:pt>
                      <c:pt idx="460">
                        <c:v>672.19799999999998</c:v>
                      </c:pt>
                      <c:pt idx="461">
                        <c:v>673.07600000000002</c:v>
                      </c:pt>
                      <c:pt idx="462">
                        <c:v>673.95299999999975</c:v>
                      </c:pt>
                      <c:pt idx="463">
                        <c:v>674.82699999999977</c:v>
                      </c:pt>
                      <c:pt idx="464">
                        <c:v>675.69900000000007</c:v>
                      </c:pt>
                      <c:pt idx="465">
                        <c:v>676.56699999999978</c:v>
                      </c:pt>
                      <c:pt idx="466">
                        <c:v>677.43599999999969</c:v>
                      </c:pt>
                      <c:pt idx="467">
                        <c:v>678.30899999999997</c:v>
                      </c:pt>
                      <c:pt idx="468">
                        <c:v>679.18200000000002</c:v>
                      </c:pt>
                      <c:pt idx="469">
                        <c:v>680.05799999999977</c:v>
                      </c:pt>
                      <c:pt idx="470">
                        <c:v>680.93499999999972</c:v>
                      </c:pt>
                      <c:pt idx="471">
                        <c:v>681.81099999999969</c:v>
                      </c:pt>
                      <c:pt idx="472">
                        <c:v>682.68499999999995</c:v>
                      </c:pt>
                      <c:pt idx="473">
                        <c:v>683.55999999999983</c:v>
                      </c:pt>
                      <c:pt idx="474">
                        <c:v>684.43499999999972</c:v>
                      </c:pt>
                      <c:pt idx="475">
                        <c:v>685.30899999999997</c:v>
                      </c:pt>
                      <c:pt idx="476">
                        <c:v>686.18200000000002</c:v>
                      </c:pt>
                      <c:pt idx="477">
                        <c:v>687.05399999999997</c:v>
                      </c:pt>
                      <c:pt idx="478">
                        <c:v>687.928</c:v>
                      </c:pt>
                      <c:pt idx="479">
                        <c:v>688.8</c:v>
                      </c:pt>
                      <c:pt idx="480">
                        <c:v>689.67899999999997</c:v>
                      </c:pt>
                      <c:pt idx="481">
                        <c:v>690.55699999999979</c:v>
                      </c:pt>
                      <c:pt idx="482">
                        <c:v>691.43199999999979</c:v>
                      </c:pt>
                      <c:pt idx="483">
                        <c:v>692.30599999999981</c:v>
                      </c:pt>
                      <c:pt idx="484">
                        <c:v>693.17700000000002</c:v>
                      </c:pt>
                      <c:pt idx="485">
                        <c:v>694.053</c:v>
                      </c:pt>
                      <c:pt idx="486">
                        <c:v>694.92699999999979</c:v>
                      </c:pt>
                      <c:pt idx="487">
                        <c:v>695.80199999999979</c:v>
                      </c:pt>
                      <c:pt idx="488">
                        <c:v>696.67899999999997</c:v>
                      </c:pt>
                      <c:pt idx="489">
                        <c:v>697.55799999999977</c:v>
                      </c:pt>
                      <c:pt idx="490">
                        <c:v>698.43399999999997</c:v>
                      </c:pt>
                      <c:pt idx="491">
                        <c:v>699.30799999999977</c:v>
                      </c:pt>
                      <c:pt idx="492">
                        <c:v>700.17899999999997</c:v>
                      </c:pt>
                      <c:pt idx="493">
                        <c:v>701.04899999999998</c:v>
                      </c:pt>
                      <c:pt idx="494">
                        <c:v>701.91899999999998</c:v>
                      </c:pt>
                      <c:pt idx="495">
                        <c:v>702.79300000000001</c:v>
                      </c:pt>
                      <c:pt idx="496">
                        <c:v>703.66100000000006</c:v>
                      </c:pt>
                      <c:pt idx="497">
                        <c:v>704.53500000000008</c:v>
                      </c:pt>
                      <c:pt idx="498">
                        <c:v>705.41000000000008</c:v>
                      </c:pt>
                      <c:pt idx="499">
                        <c:v>706.29</c:v>
                      </c:pt>
                      <c:pt idx="500">
                        <c:v>707.16599999999971</c:v>
                      </c:pt>
                      <c:pt idx="501">
                        <c:v>708.04099999999971</c:v>
                      </c:pt>
                      <c:pt idx="502">
                        <c:v>708.92099999999982</c:v>
                      </c:pt>
                      <c:pt idx="503">
                        <c:v>709.79700000000003</c:v>
                      </c:pt>
                      <c:pt idx="504">
                        <c:v>710.67200000000003</c:v>
                      </c:pt>
                      <c:pt idx="505">
                        <c:v>711.54599999999982</c:v>
                      </c:pt>
                      <c:pt idx="506">
                        <c:v>712.4259999999997</c:v>
                      </c:pt>
                      <c:pt idx="507">
                        <c:v>713.30799999999977</c:v>
                      </c:pt>
                      <c:pt idx="508">
                        <c:v>714.19299999999998</c:v>
                      </c:pt>
                      <c:pt idx="509">
                        <c:v>715.07100000000003</c:v>
                      </c:pt>
                      <c:pt idx="510">
                        <c:v>715.94499999999971</c:v>
                      </c:pt>
                      <c:pt idx="511">
                        <c:v>716.8209999999998</c:v>
                      </c:pt>
                      <c:pt idx="512">
                        <c:v>717.70299999999997</c:v>
                      </c:pt>
                      <c:pt idx="513">
                        <c:v>718.58699999999999</c:v>
                      </c:pt>
                      <c:pt idx="514">
                        <c:v>719.46800000000007</c:v>
                      </c:pt>
                      <c:pt idx="515">
                        <c:v>720.34899999999971</c:v>
                      </c:pt>
                      <c:pt idx="516">
                        <c:v>721.23</c:v>
                      </c:pt>
                      <c:pt idx="517">
                        <c:v>722.11400000000003</c:v>
                      </c:pt>
                      <c:pt idx="518">
                        <c:v>722.99599999999998</c:v>
                      </c:pt>
                      <c:pt idx="519">
                        <c:v>723.87900000000002</c:v>
                      </c:pt>
                      <c:pt idx="520">
                        <c:v>724.76800000000003</c:v>
                      </c:pt>
                      <c:pt idx="521">
                        <c:v>725.65499999999997</c:v>
                      </c:pt>
                      <c:pt idx="522">
                        <c:v>726.53899999999999</c:v>
                      </c:pt>
                      <c:pt idx="523">
                        <c:v>727.42000000000007</c:v>
                      </c:pt>
                      <c:pt idx="524">
                        <c:v>728.30199999999979</c:v>
                      </c:pt>
                      <c:pt idx="525">
                        <c:v>729.18700000000001</c:v>
                      </c:pt>
                      <c:pt idx="526">
                        <c:v>730.07799999999997</c:v>
                      </c:pt>
                      <c:pt idx="527">
                        <c:v>730.971</c:v>
                      </c:pt>
                      <c:pt idx="528">
                        <c:v>731.8689999999998</c:v>
                      </c:pt>
                      <c:pt idx="529">
                        <c:v>732.76600000000008</c:v>
                      </c:pt>
                      <c:pt idx="530">
                        <c:v>733.66300000000001</c:v>
                      </c:pt>
                      <c:pt idx="531">
                        <c:v>734.55899999999997</c:v>
                      </c:pt>
                      <c:pt idx="532">
                        <c:v>735.44900000000007</c:v>
                      </c:pt>
                      <c:pt idx="533">
                        <c:v>736.33799999999974</c:v>
                      </c:pt>
                      <c:pt idx="534">
                        <c:v>737.23500000000001</c:v>
                      </c:pt>
                      <c:pt idx="535">
                        <c:v>738.13300000000004</c:v>
                      </c:pt>
                      <c:pt idx="536">
                        <c:v>739.02699999999982</c:v>
                      </c:pt>
                      <c:pt idx="537">
                        <c:v>739.91499999999996</c:v>
                      </c:pt>
                      <c:pt idx="538">
                        <c:v>740.79899999999998</c:v>
                      </c:pt>
                      <c:pt idx="539">
                        <c:v>741.68000000000006</c:v>
                      </c:pt>
                      <c:pt idx="540">
                        <c:v>742.55899999999997</c:v>
                      </c:pt>
                      <c:pt idx="541">
                        <c:v>743.4409999999998</c:v>
                      </c:pt>
                      <c:pt idx="542">
                        <c:v>744.32199999999978</c:v>
                      </c:pt>
                      <c:pt idx="543">
                        <c:v>745.20699999999999</c:v>
                      </c:pt>
                      <c:pt idx="544">
                        <c:v>746.09799999999996</c:v>
                      </c:pt>
                      <c:pt idx="545">
                        <c:v>746.99</c:v>
                      </c:pt>
                      <c:pt idx="546">
                        <c:v>747.88799999999969</c:v>
                      </c:pt>
                      <c:pt idx="547">
                        <c:v>748.78200000000004</c:v>
                      </c:pt>
                      <c:pt idx="548">
                        <c:v>749.67499999999995</c:v>
                      </c:pt>
                      <c:pt idx="549">
                        <c:v>750.56400000000008</c:v>
                      </c:pt>
                      <c:pt idx="550">
                        <c:v>751.45599999999979</c:v>
                      </c:pt>
                      <c:pt idx="551">
                        <c:v>752.35099999999977</c:v>
                      </c:pt>
                      <c:pt idx="552">
                        <c:v>753.245</c:v>
                      </c:pt>
                      <c:pt idx="553">
                        <c:v>754.14</c:v>
                      </c:pt>
                      <c:pt idx="554">
                        <c:v>755.04099999999971</c:v>
                      </c:pt>
                      <c:pt idx="555">
                        <c:v>755.9459999999998</c:v>
                      </c:pt>
                      <c:pt idx="556">
                        <c:v>756.84699999999975</c:v>
                      </c:pt>
                      <c:pt idx="557">
                        <c:v>757.74800000000005</c:v>
                      </c:pt>
                      <c:pt idx="558">
                        <c:v>758.65499999999997</c:v>
                      </c:pt>
                      <c:pt idx="559">
                        <c:v>759.56199999999978</c:v>
                      </c:pt>
                      <c:pt idx="560">
                        <c:v>760.46699999999976</c:v>
                      </c:pt>
                      <c:pt idx="561">
                        <c:v>761.375</c:v>
                      </c:pt>
                      <c:pt idx="562">
                        <c:v>762.28399999999999</c:v>
                      </c:pt>
                      <c:pt idx="563">
                        <c:v>763.19</c:v>
                      </c:pt>
                      <c:pt idx="564">
                        <c:v>764.09400000000005</c:v>
                      </c:pt>
                      <c:pt idx="565">
                        <c:v>764.99700000000007</c:v>
                      </c:pt>
                      <c:pt idx="566">
                        <c:v>765.899</c:v>
                      </c:pt>
                      <c:pt idx="567">
                        <c:v>766.798</c:v>
                      </c:pt>
                      <c:pt idx="568">
                        <c:v>767.702</c:v>
                      </c:pt>
                      <c:pt idx="569">
                        <c:v>768.60699999999997</c:v>
                      </c:pt>
                      <c:pt idx="570">
                        <c:v>769.51499999999999</c:v>
                      </c:pt>
                      <c:pt idx="571">
                        <c:v>770.43000000000006</c:v>
                      </c:pt>
                      <c:pt idx="572">
                        <c:v>771.35499999999979</c:v>
                      </c:pt>
                      <c:pt idx="573">
                        <c:v>772.27499999999998</c:v>
                      </c:pt>
                      <c:pt idx="574">
                        <c:v>773.19200000000001</c:v>
                      </c:pt>
                      <c:pt idx="575">
                        <c:v>774.10400000000004</c:v>
                      </c:pt>
                      <c:pt idx="576">
                        <c:v>775.01800000000003</c:v>
                      </c:pt>
                      <c:pt idx="577">
                        <c:v>775.92099999999982</c:v>
                      </c:pt>
                      <c:pt idx="578">
                        <c:v>776.82199999999978</c:v>
                      </c:pt>
                      <c:pt idx="579">
                        <c:v>777.72699999999998</c:v>
                      </c:pt>
                      <c:pt idx="580">
                        <c:v>778.63400000000001</c:v>
                      </c:pt>
                      <c:pt idx="581">
                        <c:v>779.54</c:v>
                      </c:pt>
                      <c:pt idx="582">
                        <c:v>780.44499999999971</c:v>
                      </c:pt>
                      <c:pt idx="583">
                        <c:v>781.35300000000007</c:v>
                      </c:pt>
                      <c:pt idx="584">
                        <c:v>782.27</c:v>
                      </c:pt>
                      <c:pt idx="585">
                        <c:v>783.19</c:v>
                      </c:pt>
                      <c:pt idx="586">
                        <c:v>784.10300000000007</c:v>
                      </c:pt>
                      <c:pt idx="587">
                        <c:v>785.00699999999972</c:v>
                      </c:pt>
                      <c:pt idx="588">
                        <c:v>785.90699999999981</c:v>
                      </c:pt>
                      <c:pt idx="589">
                        <c:v>786.80499999999972</c:v>
                      </c:pt>
                      <c:pt idx="590">
                        <c:v>787.70799999999997</c:v>
                      </c:pt>
                      <c:pt idx="591">
                        <c:v>788.62</c:v>
                      </c:pt>
                      <c:pt idx="592">
                        <c:v>789.53099999999972</c:v>
                      </c:pt>
                      <c:pt idx="593">
                        <c:v>790.43999999999983</c:v>
                      </c:pt>
                      <c:pt idx="594">
                        <c:v>791.3499999999998</c:v>
                      </c:pt>
                      <c:pt idx="595">
                        <c:v>792.25800000000004</c:v>
                      </c:pt>
                      <c:pt idx="596">
                        <c:v>793.16599999999983</c:v>
                      </c:pt>
                      <c:pt idx="597">
                        <c:v>794.07600000000002</c:v>
                      </c:pt>
                      <c:pt idx="598">
                        <c:v>794.98599999999999</c:v>
                      </c:pt>
                      <c:pt idx="599">
                        <c:v>795.89800000000002</c:v>
                      </c:pt>
                      <c:pt idx="600">
                        <c:v>796.81399999999996</c:v>
                      </c:pt>
                      <c:pt idx="601">
                        <c:v>797.72500000000002</c:v>
                      </c:pt>
                      <c:pt idx="602">
                        <c:v>798.64199999999983</c:v>
                      </c:pt>
                      <c:pt idx="603">
                        <c:v>799.553</c:v>
                      </c:pt>
                      <c:pt idx="604">
                        <c:v>800.45899999999972</c:v>
                      </c:pt>
                      <c:pt idx="605">
                        <c:v>801.36199999999974</c:v>
                      </c:pt>
                      <c:pt idx="606">
                        <c:v>802.27</c:v>
                      </c:pt>
                      <c:pt idx="607">
                        <c:v>803.18200000000002</c:v>
                      </c:pt>
                      <c:pt idx="608">
                        <c:v>804.10400000000004</c:v>
                      </c:pt>
                      <c:pt idx="609">
                        <c:v>805.04399999999998</c:v>
                      </c:pt>
                      <c:pt idx="610">
                        <c:v>805.98299999999972</c:v>
                      </c:pt>
                      <c:pt idx="611">
                        <c:v>806.91899999999998</c:v>
                      </c:pt>
                      <c:pt idx="612">
                        <c:v>807.85699999999974</c:v>
                      </c:pt>
                      <c:pt idx="613">
                        <c:v>808.78899999999999</c:v>
                      </c:pt>
                      <c:pt idx="614">
                        <c:v>809.71199999999999</c:v>
                      </c:pt>
                      <c:pt idx="615">
                        <c:v>810.63199999999972</c:v>
                      </c:pt>
                      <c:pt idx="616">
                        <c:v>811.55099999999982</c:v>
                      </c:pt>
                      <c:pt idx="617">
                        <c:v>812.46899999999982</c:v>
                      </c:pt>
                      <c:pt idx="618">
                        <c:v>813.38599999999997</c:v>
                      </c:pt>
                      <c:pt idx="619">
                        <c:v>814.30399999999997</c:v>
                      </c:pt>
                      <c:pt idx="620">
                        <c:v>815.23099999999999</c:v>
                      </c:pt>
                      <c:pt idx="621">
                        <c:v>816.16199999999981</c:v>
                      </c:pt>
                      <c:pt idx="622">
                        <c:v>817.09799999999996</c:v>
                      </c:pt>
                      <c:pt idx="623">
                        <c:v>818.03300000000002</c:v>
                      </c:pt>
                      <c:pt idx="624">
                        <c:v>818.96899999999982</c:v>
                      </c:pt>
                      <c:pt idx="625">
                        <c:v>819.90499999999997</c:v>
                      </c:pt>
                      <c:pt idx="626">
                        <c:v>820.84199999999976</c:v>
                      </c:pt>
                      <c:pt idx="627">
                        <c:v>821.78200000000004</c:v>
                      </c:pt>
                      <c:pt idx="628">
                        <c:v>822.72400000000005</c:v>
                      </c:pt>
                      <c:pt idx="629">
                        <c:v>823.66599999999983</c:v>
                      </c:pt>
                      <c:pt idx="630">
                        <c:v>824.60599999999999</c:v>
                      </c:pt>
                      <c:pt idx="631">
                        <c:v>825.54599999999982</c:v>
                      </c:pt>
                      <c:pt idx="632">
                        <c:v>826.49</c:v>
                      </c:pt>
                      <c:pt idx="633">
                        <c:v>827.43599999999981</c:v>
                      </c:pt>
                      <c:pt idx="634">
                        <c:v>828.38400000000001</c:v>
                      </c:pt>
                      <c:pt idx="635">
                        <c:v>829.33599999999979</c:v>
                      </c:pt>
                      <c:pt idx="636">
                        <c:v>830.28800000000001</c:v>
                      </c:pt>
                      <c:pt idx="637">
                        <c:v>831.23599999999999</c:v>
                      </c:pt>
                      <c:pt idx="638">
                        <c:v>832.18600000000004</c:v>
                      </c:pt>
                      <c:pt idx="639">
                        <c:v>833.13800000000003</c:v>
                      </c:pt>
                      <c:pt idx="640">
                        <c:v>834.09299999999996</c:v>
                      </c:pt>
                      <c:pt idx="641">
                        <c:v>835.04599999999982</c:v>
                      </c:pt>
                      <c:pt idx="642">
                        <c:v>835.99699999999996</c:v>
                      </c:pt>
                      <c:pt idx="643">
                        <c:v>836.95099999999979</c:v>
                      </c:pt>
                      <c:pt idx="644">
                        <c:v>837.90699999999981</c:v>
                      </c:pt>
                      <c:pt idx="645">
                        <c:v>838.86199999999974</c:v>
                      </c:pt>
                      <c:pt idx="646">
                        <c:v>839.81699999999978</c:v>
                      </c:pt>
                      <c:pt idx="647">
                        <c:v>840.774</c:v>
                      </c:pt>
                      <c:pt idx="648">
                        <c:v>841.73</c:v>
                      </c:pt>
                      <c:pt idx="649">
                        <c:v>842.68899999999996</c:v>
                      </c:pt>
                      <c:pt idx="650">
                        <c:v>843.64800000000002</c:v>
                      </c:pt>
                      <c:pt idx="651">
                        <c:v>844.60900000000004</c:v>
                      </c:pt>
                      <c:pt idx="652">
                        <c:v>845.57299999999998</c:v>
                      </c:pt>
                      <c:pt idx="653">
                        <c:v>846.54</c:v>
                      </c:pt>
                      <c:pt idx="654">
                        <c:v>847.51199999999972</c:v>
                      </c:pt>
                      <c:pt idx="655">
                        <c:v>848.48199999999997</c:v>
                      </c:pt>
                      <c:pt idx="656">
                        <c:v>849.44999999999982</c:v>
                      </c:pt>
                      <c:pt idx="657">
                        <c:v>850.42</c:v>
                      </c:pt>
                      <c:pt idx="658">
                        <c:v>851.39099999999996</c:v>
                      </c:pt>
                      <c:pt idx="659">
                        <c:v>852.36300000000006</c:v>
                      </c:pt>
                      <c:pt idx="660">
                        <c:v>853.33199999999977</c:v>
                      </c:pt>
                      <c:pt idx="661">
                        <c:v>854.303</c:v>
                      </c:pt>
                      <c:pt idx="662">
                        <c:v>855.26499999999999</c:v>
                      </c:pt>
                      <c:pt idx="663">
                        <c:v>856.21900000000005</c:v>
                      </c:pt>
                      <c:pt idx="664">
                        <c:v>857.178</c:v>
                      </c:pt>
                      <c:pt idx="665">
                        <c:v>858.14300000000003</c:v>
                      </c:pt>
                      <c:pt idx="666">
                        <c:v>859.11099999999999</c:v>
                      </c:pt>
                      <c:pt idx="667">
                        <c:v>860.07799999999997</c:v>
                      </c:pt>
                      <c:pt idx="668">
                        <c:v>861.0469999999998</c:v>
                      </c:pt>
                      <c:pt idx="669">
                        <c:v>862.02</c:v>
                      </c:pt>
                      <c:pt idx="670">
                        <c:v>862.99099999999999</c:v>
                      </c:pt>
                      <c:pt idx="671">
                        <c:v>863.95999999999981</c:v>
                      </c:pt>
                      <c:pt idx="672">
                        <c:v>864.928</c:v>
                      </c:pt>
                      <c:pt idx="673">
                        <c:v>865.89699999999982</c:v>
                      </c:pt>
                      <c:pt idx="674">
                        <c:v>866.8689999999998</c:v>
                      </c:pt>
                      <c:pt idx="675">
                        <c:v>867.8449999999998</c:v>
                      </c:pt>
                      <c:pt idx="676">
                        <c:v>868.81299999999976</c:v>
                      </c:pt>
                      <c:pt idx="677">
                        <c:v>869.78300000000002</c:v>
                      </c:pt>
                      <c:pt idx="678">
                        <c:v>870.755</c:v>
                      </c:pt>
                      <c:pt idx="679">
                        <c:v>871.72799999999972</c:v>
                      </c:pt>
                      <c:pt idx="680">
                        <c:v>872.7</c:v>
                      </c:pt>
                      <c:pt idx="681">
                        <c:v>873.67499999999995</c:v>
                      </c:pt>
                      <c:pt idx="682">
                        <c:v>874.65099999999973</c:v>
                      </c:pt>
                      <c:pt idx="683">
                        <c:v>875.63099999999997</c:v>
                      </c:pt>
                      <c:pt idx="684">
                        <c:v>876.61300000000006</c:v>
                      </c:pt>
                      <c:pt idx="685">
                        <c:v>877.59699999999998</c:v>
                      </c:pt>
                      <c:pt idx="686">
                        <c:v>878.58299999999997</c:v>
                      </c:pt>
                      <c:pt idx="687">
                        <c:v>879.56099999999981</c:v>
                      </c:pt>
                      <c:pt idx="688">
                        <c:v>880.53599999999972</c:v>
                      </c:pt>
                      <c:pt idx="689">
                        <c:v>881.51099999999997</c:v>
                      </c:pt>
                      <c:pt idx="690">
                        <c:v>882.49099999999999</c:v>
                      </c:pt>
                      <c:pt idx="691">
                        <c:v>883.47299999999996</c:v>
                      </c:pt>
                      <c:pt idx="692">
                        <c:v>884.45599999999979</c:v>
                      </c:pt>
                      <c:pt idx="693">
                        <c:v>885.43999999999983</c:v>
                      </c:pt>
                      <c:pt idx="694">
                        <c:v>886.423</c:v>
                      </c:pt>
                      <c:pt idx="695">
                        <c:v>887.41199999999981</c:v>
                      </c:pt>
                      <c:pt idx="696">
                        <c:v>888.399</c:v>
                      </c:pt>
                      <c:pt idx="697">
                        <c:v>889.38499999999999</c:v>
                      </c:pt>
                      <c:pt idx="698">
                        <c:v>890.36599999999976</c:v>
                      </c:pt>
                      <c:pt idx="699">
                        <c:v>891.3499999999998</c:v>
                      </c:pt>
                      <c:pt idx="700">
                        <c:v>892.32899999999972</c:v>
                      </c:pt>
                      <c:pt idx="701">
                        <c:v>893.303</c:v>
                      </c:pt>
                      <c:pt idx="702">
                        <c:v>894.27200000000005</c:v>
                      </c:pt>
                      <c:pt idx="703">
                        <c:v>895.23699999999997</c:v>
                      </c:pt>
                      <c:pt idx="704">
                        <c:v>896.20699999999999</c:v>
                      </c:pt>
                      <c:pt idx="705">
                        <c:v>897.18</c:v>
                      </c:pt>
                      <c:pt idx="706">
                        <c:v>898.15099999999973</c:v>
                      </c:pt>
                      <c:pt idx="707">
                        <c:v>899.12199999999996</c:v>
                      </c:pt>
                      <c:pt idx="708">
                        <c:v>900.09400000000005</c:v>
                      </c:pt>
                      <c:pt idx="709">
                        <c:v>901.06799999999976</c:v>
                      </c:pt>
                      <c:pt idx="710">
                        <c:v>902.04399999999998</c:v>
                      </c:pt>
                      <c:pt idx="711">
                        <c:v>903.01699999999983</c:v>
                      </c:pt>
                      <c:pt idx="712">
                        <c:v>903.98800000000006</c:v>
                      </c:pt>
                      <c:pt idx="713">
                        <c:v>904.95399999999972</c:v>
                      </c:pt>
                      <c:pt idx="714">
                        <c:v>905.92099999999982</c:v>
                      </c:pt>
                      <c:pt idx="715">
                        <c:v>906.88499999999999</c:v>
                      </c:pt>
                      <c:pt idx="716">
                        <c:v>907.8529999999995</c:v>
                      </c:pt>
                      <c:pt idx="717">
                        <c:v>908.82199999999978</c:v>
                      </c:pt>
                      <c:pt idx="718">
                        <c:v>909.79399999999998</c:v>
                      </c:pt>
                      <c:pt idx="719">
                        <c:v>910.76499999999999</c:v>
                      </c:pt>
                      <c:pt idx="720">
                        <c:v>911.73699999999997</c:v>
                      </c:pt>
                      <c:pt idx="721">
                        <c:v>912.70299999999997</c:v>
                      </c:pt>
                      <c:pt idx="722">
                        <c:v>913.66899999999998</c:v>
                      </c:pt>
                      <c:pt idx="723">
                        <c:v>914.63699999999972</c:v>
                      </c:pt>
                      <c:pt idx="724">
                        <c:v>915.60799999999972</c:v>
                      </c:pt>
                      <c:pt idx="725">
                        <c:v>916.58</c:v>
                      </c:pt>
                      <c:pt idx="726">
                        <c:v>917.55</c:v>
                      </c:pt>
                      <c:pt idx="727">
                        <c:v>918.51900000000001</c:v>
                      </c:pt>
                      <c:pt idx="728">
                        <c:v>919.48299999999972</c:v>
                      </c:pt>
                      <c:pt idx="729">
                        <c:v>920.44299999999976</c:v>
                      </c:pt>
                      <c:pt idx="730">
                        <c:v>921.40300000000002</c:v>
                      </c:pt>
                      <c:pt idx="731">
                        <c:v>922.36099999999976</c:v>
                      </c:pt>
                      <c:pt idx="732">
                        <c:v>923.31999999999982</c:v>
                      </c:pt>
                      <c:pt idx="733">
                        <c:v>924.279</c:v>
                      </c:pt>
                      <c:pt idx="734">
                        <c:v>925.23500000000001</c:v>
                      </c:pt>
                      <c:pt idx="735">
                        <c:v>926.19600000000003</c:v>
                      </c:pt>
                      <c:pt idx="736">
                        <c:v>927.16</c:v>
                      </c:pt>
                      <c:pt idx="737">
                        <c:v>928.12</c:v>
                      </c:pt>
                      <c:pt idx="738">
                        <c:v>929.07899999999995</c:v>
                      </c:pt>
                      <c:pt idx="739">
                        <c:v>930.04</c:v>
                      </c:pt>
                      <c:pt idx="740">
                        <c:v>931.00699999999972</c:v>
                      </c:pt>
                      <c:pt idx="741">
                        <c:v>931.97299999999996</c:v>
                      </c:pt>
                      <c:pt idx="742">
                        <c:v>932.94199999999978</c:v>
                      </c:pt>
                      <c:pt idx="743">
                        <c:v>933.91</c:v>
                      </c:pt>
                      <c:pt idx="744">
                        <c:v>934.87400000000002</c:v>
                      </c:pt>
                      <c:pt idx="745">
                        <c:v>935.83399999999972</c:v>
                      </c:pt>
                      <c:pt idx="746">
                        <c:v>936.79700000000003</c:v>
                      </c:pt>
                      <c:pt idx="747">
                        <c:v>937.76099999999997</c:v>
                      </c:pt>
                      <c:pt idx="748">
                        <c:v>938.71699999999998</c:v>
                      </c:pt>
                      <c:pt idx="749">
                        <c:v>939.65099999999973</c:v>
                      </c:pt>
                      <c:pt idx="750">
                        <c:v>940.56799999999976</c:v>
                      </c:pt>
                      <c:pt idx="751">
                        <c:v>941.47699999999998</c:v>
                      </c:pt>
                      <c:pt idx="752">
                        <c:v>942.38699999999972</c:v>
                      </c:pt>
                      <c:pt idx="753">
                        <c:v>943.3</c:v>
                      </c:pt>
                      <c:pt idx="754">
                        <c:v>944.21199999999999</c:v>
                      </c:pt>
                      <c:pt idx="755">
                        <c:v>945.12400000000002</c:v>
                      </c:pt>
                      <c:pt idx="756">
                        <c:v>946.03099999999972</c:v>
                      </c:pt>
                      <c:pt idx="757">
                        <c:v>946.93299999999977</c:v>
                      </c:pt>
                      <c:pt idx="758">
                        <c:v>947.83699999999976</c:v>
                      </c:pt>
                      <c:pt idx="759">
                        <c:v>948.74099999999999</c:v>
                      </c:pt>
                      <c:pt idx="760">
                        <c:v>949.64599999999996</c:v>
                      </c:pt>
                      <c:pt idx="761">
                        <c:v>950.553</c:v>
                      </c:pt>
                      <c:pt idx="762">
                        <c:v>951.46099999999979</c:v>
                      </c:pt>
                      <c:pt idx="763">
                        <c:v>952.37199999999996</c:v>
                      </c:pt>
                      <c:pt idx="764">
                        <c:v>953.27700000000004</c:v>
                      </c:pt>
                      <c:pt idx="765">
                        <c:v>954.17700000000002</c:v>
                      </c:pt>
                      <c:pt idx="766">
                        <c:v>955.077</c:v>
                      </c:pt>
                      <c:pt idx="767">
                        <c:v>955.97900000000004</c:v>
                      </c:pt>
                      <c:pt idx="768">
                        <c:v>956.87800000000004</c:v>
                      </c:pt>
                      <c:pt idx="769">
                        <c:v>957.78</c:v>
                      </c:pt>
                      <c:pt idx="770">
                        <c:v>958.68700000000001</c:v>
                      </c:pt>
                      <c:pt idx="771">
                        <c:v>959.6</c:v>
                      </c:pt>
                      <c:pt idx="772">
                        <c:v>960.51</c:v>
                      </c:pt>
                      <c:pt idx="773">
                        <c:v>961.4169999999998</c:v>
                      </c:pt>
                      <c:pt idx="774">
                        <c:v>962.32499999999982</c:v>
                      </c:pt>
                      <c:pt idx="775">
                        <c:v>963.226</c:v>
                      </c:pt>
                      <c:pt idx="776">
                        <c:v>964.12699999999973</c:v>
                      </c:pt>
                      <c:pt idx="777">
                        <c:v>965.03300000000002</c:v>
                      </c:pt>
                      <c:pt idx="778">
                        <c:v>965.93599999999981</c:v>
                      </c:pt>
                      <c:pt idx="779">
                        <c:v>966.8449999999998</c:v>
                      </c:pt>
                      <c:pt idx="780">
                        <c:v>967.75300000000004</c:v>
                      </c:pt>
                      <c:pt idx="781">
                        <c:v>968.66099999999972</c:v>
                      </c:pt>
                      <c:pt idx="782">
                        <c:v>969.56499999999983</c:v>
                      </c:pt>
                      <c:pt idx="783">
                        <c:v>970.46400000000006</c:v>
                      </c:pt>
                      <c:pt idx="784">
                        <c:v>971.36099999999976</c:v>
                      </c:pt>
                      <c:pt idx="785">
                        <c:v>972.26400000000001</c:v>
                      </c:pt>
                      <c:pt idx="786">
                        <c:v>973.16300000000001</c:v>
                      </c:pt>
                      <c:pt idx="787">
                        <c:v>974.06099999999981</c:v>
                      </c:pt>
                      <c:pt idx="788">
                        <c:v>974.96199999999976</c:v>
                      </c:pt>
                      <c:pt idx="789">
                        <c:v>975.8689999999998</c:v>
                      </c:pt>
                      <c:pt idx="790">
                        <c:v>976.78200000000004</c:v>
                      </c:pt>
                      <c:pt idx="791">
                        <c:v>977.69600000000003</c:v>
                      </c:pt>
                      <c:pt idx="792">
                        <c:v>978.61</c:v>
                      </c:pt>
                      <c:pt idx="793">
                        <c:v>979.524</c:v>
                      </c:pt>
                      <c:pt idx="794">
                        <c:v>980.43299999999977</c:v>
                      </c:pt>
                      <c:pt idx="795">
                        <c:v>981.33699999999976</c:v>
                      </c:pt>
                      <c:pt idx="796">
                        <c:v>982.23699999999997</c:v>
                      </c:pt>
                      <c:pt idx="797">
                        <c:v>983.13400000000001</c:v>
                      </c:pt>
                      <c:pt idx="798">
                        <c:v>984.03399999999999</c:v>
                      </c:pt>
                      <c:pt idx="799">
                        <c:v>984.93799999999976</c:v>
                      </c:pt>
                      <c:pt idx="800">
                        <c:v>985.88300000000004</c:v>
                      </c:pt>
                      <c:pt idx="801">
                        <c:v>986.87300000000005</c:v>
                      </c:pt>
                      <c:pt idx="802">
                        <c:v>987.88300000000004</c:v>
                      </c:pt>
                      <c:pt idx="803">
                        <c:v>988.90199999999982</c:v>
                      </c:pt>
                      <c:pt idx="804">
                        <c:v>989.928</c:v>
                      </c:pt>
                      <c:pt idx="805">
                        <c:v>990.95399999999972</c:v>
                      </c:pt>
                      <c:pt idx="806">
                        <c:v>991.98599999999999</c:v>
                      </c:pt>
                      <c:pt idx="807">
                        <c:v>993.02199999999982</c:v>
                      </c:pt>
                      <c:pt idx="808">
                        <c:v>994.05899999999997</c:v>
                      </c:pt>
                      <c:pt idx="809">
                        <c:v>995.09400000000005</c:v>
                      </c:pt>
                      <c:pt idx="810">
                        <c:v>996.12400000000002</c:v>
                      </c:pt>
                      <c:pt idx="811">
                        <c:v>997.15499999999997</c:v>
                      </c:pt>
                      <c:pt idx="812">
                        <c:v>998.18600000000004</c:v>
                      </c:pt>
                      <c:pt idx="813">
                        <c:v>999.21100000000001</c:v>
                      </c:pt>
                      <c:pt idx="814">
                        <c:v>1000.235</c:v>
                      </c:pt>
                      <c:pt idx="815">
                        <c:v>1001.255</c:v>
                      </c:pt>
                      <c:pt idx="816">
                        <c:v>1002.277</c:v>
                      </c:pt>
                      <c:pt idx="817">
                        <c:v>1003.303</c:v>
                      </c:pt>
                      <c:pt idx="818">
                        <c:v>1004.329</c:v>
                      </c:pt>
                      <c:pt idx="819">
                        <c:v>1005.353</c:v>
                      </c:pt>
                      <c:pt idx="820">
                        <c:v>1006.374</c:v>
                      </c:pt>
                      <c:pt idx="821">
                        <c:v>1007.389</c:v>
                      </c:pt>
                      <c:pt idx="822">
                        <c:v>1008.4059999999999</c:v>
                      </c:pt>
                      <c:pt idx="823">
                        <c:v>1009.415</c:v>
                      </c:pt>
                      <c:pt idx="824">
                        <c:v>1010.426</c:v>
                      </c:pt>
                      <c:pt idx="825">
                        <c:v>1011.437</c:v>
                      </c:pt>
                      <c:pt idx="826">
                        <c:v>1012.443</c:v>
                      </c:pt>
                      <c:pt idx="827">
                        <c:v>1013.453</c:v>
                      </c:pt>
                      <c:pt idx="828">
                        <c:v>1014.463</c:v>
                      </c:pt>
                      <c:pt idx="829">
                        <c:v>1015.476</c:v>
                      </c:pt>
                      <c:pt idx="830">
                        <c:v>1016.487</c:v>
                      </c:pt>
                      <c:pt idx="831">
                        <c:v>1017.499</c:v>
                      </c:pt>
                      <c:pt idx="832">
                        <c:v>1018.5069999999999</c:v>
                      </c:pt>
                      <c:pt idx="833">
                        <c:v>1019.509</c:v>
                      </c:pt>
                      <c:pt idx="834">
                        <c:v>1020.513</c:v>
                      </c:pt>
                      <c:pt idx="835">
                        <c:v>1021.5170000000001</c:v>
                      </c:pt>
                      <c:pt idx="836">
                        <c:v>1022.523</c:v>
                      </c:pt>
                      <c:pt idx="837">
                        <c:v>1023.527</c:v>
                      </c:pt>
                      <c:pt idx="838">
                        <c:v>1024.539</c:v>
                      </c:pt>
                      <c:pt idx="839">
                        <c:v>1025.55</c:v>
                      </c:pt>
                      <c:pt idx="840">
                        <c:v>1026.5640000000001</c:v>
                      </c:pt>
                      <c:pt idx="841">
                        <c:v>1027.576</c:v>
                      </c:pt>
                      <c:pt idx="842">
                        <c:v>1028.585</c:v>
                      </c:pt>
                      <c:pt idx="843">
                        <c:v>1029.588</c:v>
                      </c:pt>
                      <c:pt idx="844">
                        <c:v>1030.5940000000001</c:v>
                      </c:pt>
                      <c:pt idx="845">
                        <c:v>1031.597</c:v>
                      </c:pt>
                      <c:pt idx="846">
                        <c:v>1032.595</c:v>
                      </c:pt>
                      <c:pt idx="847">
                        <c:v>1033.5909999999999</c:v>
                      </c:pt>
                      <c:pt idx="848">
                        <c:v>1034.5909999999999</c:v>
                      </c:pt>
                      <c:pt idx="849">
                        <c:v>1035.5840000000001</c:v>
                      </c:pt>
                      <c:pt idx="850">
                        <c:v>1036.575</c:v>
                      </c:pt>
                      <c:pt idx="851">
                        <c:v>1037.57</c:v>
                      </c:pt>
                      <c:pt idx="852">
                        <c:v>1038.567</c:v>
                      </c:pt>
                      <c:pt idx="853">
                        <c:v>1039.5450000000001</c:v>
                      </c:pt>
                      <c:pt idx="854">
                        <c:v>1040.5070000000001</c:v>
                      </c:pt>
                      <c:pt idx="855">
                        <c:v>1041.463</c:v>
                      </c:pt>
                      <c:pt idx="856">
                        <c:v>1042.4179999999999</c:v>
                      </c:pt>
                      <c:pt idx="857">
                        <c:v>1043.366</c:v>
                      </c:pt>
                      <c:pt idx="858">
                        <c:v>1044.31</c:v>
                      </c:pt>
                      <c:pt idx="859">
                        <c:v>1045.2529999999999</c:v>
                      </c:pt>
                      <c:pt idx="860">
                        <c:v>1046.1949999999999</c:v>
                      </c:pt>
                      <c:pt idx="861">
                        <c:v>1047.134</c:v>
                      </c:pt>
                      <c:pt idx="862">
                        <c:v>1048.0809999999999</c:v>
                      </c:pt>
                      <c:pt idx="863">
                        <c:v>1049.027</c:v>
                      </c:pt>
                      <c:pt idx="864">
                        <c:v>1049.973</c:v>
                      </c:pt>
                      <c:pt idx="865">
                        <c:v>1050.9190000000001</c:v>
                      </c:pt>
                      <c:pt idx="866">
                        <c:v>1051.8679999999999</c:v>
                      </c:pt>
                      <c:pt idx="867">
                        <c:v>1052.8140000000001</c:v>
                      </c:pt>
                      <c:pt idx="868">
                        <c:v>1053.7619999999999</c:v>
                      </c:pt>
                      <c:pt idx="869">
                        <c:v>1054.713</c:v>
                      </c:pt>
                      <c:pt idx="870">
                        <c:v>1055.6610000000001</c:v>
                      </c:pt>
                      <c:pt idx="871">
                        <c:v>1056.6079999999999</c:v>
                      </c:pt>
                      <c:pt idx="872">
                        <c:v>1057.548</c:v>
                      </c:pt>
                      <c:pt idx="873">
                        <c:v>1058.48</c:v>
                      </c:pt>
                      <c:pt idx="874">
                        <c:v>1059.415</c:v>
                      </c:pt>
                      <c:pt idx="875">
                        <c:v>1060.345</c:v>
                      </c:pt>
                      <c:pt idx="876">
                        <c:v>1061.2719999999999</c:v>
                      </c:pt>
                      <c:pt idx="877">
                        <c:v>1062.1969999999999</c:v>
                      </c:pt>
                      <c:pt idx="878">
                        <c:v>1063.1289999999999</c:v>
                      </c:pt>
                      <c:pt idx="879">
                        <c:v>1064.0650000000001</c:v>
                      </c:pt>
                      <c:pt idx="880">
                        <c:v>1064.998</c:v>
                      </c:pt>
                      <c:pt idx="881">
                        <c:v>1065.925</c:v>
                      </c:pt>
                      <c:pt idx="882">
                        <c:v>1066.8489999999999</c:v>
                      </c:pt>
                      <c:pt idx="883">
                        <c:v>1067.7760000000001</c:v>
                      </c:pt>
                      <c:pt idx="884">
                        <c:v>1068.704</c:v>
                      </c:pt>
                      <c:pt idx="885">
                        <c:v>1069.625</c:v>
                      </c:pt>
                      <c:pt idx="886">
                        <c:v>1070.546</c:v>
                      </c:pt>
                      <c:pt idx="887">
                        <c:v>1071.4659999999999</c:v>
                      </c:pt>
                      <c:pt idx="888">
                        <c:v>1072.386</c:v>
                      </c:pt>
                      <c:pt idx="889">
                        <c:v>1073.3030000000001</c:v>
                      </c:pt>
                      <c:pt idx="890">
                        <c:v>1074.223</c:v>
                      </c:pt>
                      <c:pt idx="891">
                        <c:v>1075.143</c:v>
                      </c:pt>
                      <c:pt idx="892">
                        <c:v>1076.066</c:v>
                      </c:pt>
                      <c:pt idx="893">
                        <c:v>1076.9880000000001</c:v>
                      </c:pt>
                      <c:pt idx="894">
                        <c:v>1077.9090000000001</c:v>
                      </c:pt>
                      <c:pt idx="895">
                        <c:v>1078.8320000000001</c:v>
                      </c:pt>
                      <c:pt idx="896">
                        <c:v>1079.7550000000001</c:v>
                      </c:pt>
                      <c:pt idx="897">
                        <c:v>1080.681</c:v>
                      </c:pt>
                      <c:pt idx="898">
                        <c:v>1081.605</c:v>
                      </c:pt>
                      <c:pt idx="899">
                        <c:v>1082.5229999999999</c:v>
                      </c:pt>
                      <c:pt idx="900">
                        <c:v>1083.442</c:v>
                      </c:pt>
                      <c:pt idx="901">
                        <c:v>1084.3589999999999</c:v>
                      </c:pt>
                      <c:pt idx="902">
                        <c:v>1085.277</c:v>
                      </c:pt>
                      <c:pt idx="903">
                        <c:v>1086.193</c:v>
                      </c:pt>
                      <c:pt idx="904">
                        <c:v>1087.1030000000001</c:v>
                      </c:pt>
                      <c:pt idx="905">
                        <c:v>1088.011</c:v>
                      </c:pt>
                      <c:pt idx="906">
                        <c:v>1088.9159999999999</c:v>
                      </c:pt>
                      <c:pt idx="907">
                        <c:v>1089.8219999999999</c:v>
                      </c:pt>
                      <c:pt idx="908">
                        <c:v>1090.732</c:v>
                      </c:pt>
                      <c:pt idx="909">
                        <c:v>1091.644</c:v>
                      </c:pt>
                      <c:pt idx="910">
                        <c:v>1092.5540000000001</c:v>
                      </c:pt>
                      <c:pt idx="911">
                        <c:v>1093.4659999999999</c:v>
                      </c:pt>
                      <c:pt idx="912">
                        <c:v>1094.384</c:v>
                      </c:pt>
                      <c:pt idx="913">
                        <c:v>1095.298</c:v>
                      </c:pt>
                      <c:pt idx="914">
                        <c:v>1096.2080000000001</c:v>
                      </c:pt>
                      <c:pt idx="915">
                        <c:v>1097.1220000000001</c:v>
                      </c:pt>
                      <c:pt idx="916">
                        <c:v>1098.0329999999999</c:v>
                      </c:pt>
                      <c:pt idx="917">
                        <c:v>1098.939000000000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OAT Husk'!$P$6:$P$923</c15:sqref>
                        </c15:formulaRef>
                      </c:ext>
                    </c:extLst>
                    <c:numCache>
                      <c:formatCode>General</c:formatCode>
                      <c:ptCount val="918"/>
                      <c:pt idx="0">
                        <c:v>1</c:v>
                      </c:pt>
                      <c:pt idx="1">
                        <c:v>0.99995918078384405</c:v>
                      </c:pt>
                      <c:pt idx="2">
                        <c:v>0.99993877117576602</c:v>
                      </c:pt>
                      <c:pt idx="3">
                        <c:v>0.99985840834395801</c:v>
                      </c:pt>
                      <c:pt idx="4">
                        <c:v>0.99981758912780205</c:v>
                      </c:pt>
                      <c:pt idx="5">
                        <c:v>0.99973595069548904</c:v>
                      </c:pt>
                      <c:pt idx="6">
                        <c:v>0.99955353982329098</c:v>
                      </c:pt>
                      <c:pt idx="7">
                        <c:v>0.99945276738340505</c:v>
                      </c:pt>
                      <c:pt idx="8">
                        <c:v>0.99939153855917096</c:v>
                      </c:pt>
                      <c:pt idx="9">
                        <c:v>0.99921040328747801</c:v>
                      </c:pt>
                      <c:pt idx="10">
                        <c:v>0.99908794563900905</c:v>
                      </c:pt>
                      <c:pt idx="11">
                        <c:v>0.99888640075923696</c:v>
                      </c:pt>
                      <c:pt idx="12">
                        <c:v>0.99872439949511704</c:v>
                      </c:pt>
                      <c:pt idx="13">
                        <c:v>0.998621075854222</c:v>
                      </c:pt>
                      <c:pt idx="14">
                        <c:v>0.99837871175829396</c:v>
                      </c:pt>
                      <c:pt idx="15">
                        <c:v>0.99819630088609601</c:v>
                      </c:pt>
                      <c:pt idx="16">
                        <c:v>0.99801516561440196</c:v>
                      </c:pt>
                      <c:pt idx="17">
                        <c:v>0.99783147914170001</c:v>
                      </c:pt>
                      <c:pt idx="18">
                        <c:v>0.99764906826950095</c:v>
                      </c:pt>
                      <c:pt idx="19">
                        <c:v>0.99740670417357402</c:v>
                      </c:pt>
                      <c:pt idx="20">
                        <c:v>0.99712224526098503</c:v>
                      </c:pt>
                      <c:pt idx="21">
                        <c:v>0.99691942478070805</c:v>
                      </c:pt>
                      <c:pt idx="22">
                        <c:v>0.99665537547619798</c:v>
                      </c:pt>
                      <c:pt idx="23">
                        <c:v>0.99643342098834797</c:v>
                      </c:pt>
                      <c:pt idx="24">
                        <c:v>0.99616937168383701</c:v>
                      </c:pt>
                      <c:pt idx="25">
                        <c:v>0.99586577876367499</c:v>
                      </c:pt>
                      <c:pt idx="26">
                        <c:v>0.99556091024300797</c:v>
                      </c:pt>
                      <c:pt idx="27">
                        <c:v>0.99525859292335095</c:v>
                      </c:pt>
                      <c:pt idx="28">
                        <c:v>0.99497413401076196</c:v>
                      </c:pt>
                      <c:pt idx="29">
                        <c:v>0.99465013148252202</c:v>
                      </c:pt>
                      <c:pt idx="30">
                        <c:v>0.99428403413762101</c:v>
                      </c:pt>
                      <c:pt idx="31">
                        <c:v>0.99394089760180804</c:v>
                      </c:pt>
                      <c:pt idx="32">
                        <c:v>0.993555666249333</c:v>
                      </c:pt>
                      <c:pt idx="33">
                        <c:v>0.99321125411301503</c:v>
                      </c:pt>
                      <c:pt idx="34">
                        <c:v>0.99284643236861803</c:v>
                      </c:pt>
                      <c:pt idx="35">
                        <c:v>0.99246120101614299</c:v>
                      </c:pt>
                      <c:pt idx="36">
                        <c:v>0.99203553312766402</c:v>
                      </c:pt>
                      <c:pt idx="37">
                        <c:v>0.99158920051100496</c:v>
                      </c:pt>
                      <c:pt idx="38">
                        <c:v>0.99118406979065399</c:v>
                      </c:pt>
                      <c:pt idx="39">
                        <c:v>0.99075903970242796</c:v>
                      </c:pt>
                      <c:pt idx="40">
                        <c:v>0.99027137762941098</c:v>
                      </c:pt>
                      <c:pt idx="41">
                        <c:v>0.98976534690912399</c:v>
                      </c:pt>
                      <c:pt idx="42">
                        <c:v>0.98925918862878703</c:v>
                      </c:pt>
                      <c:pt idx="43">
                        <c:v>0.98877165411582102</c:v>
                      </c:pt>
                      <c:pt idx="44">
                        <c:v>0.98824572402765698</c:v>
                      </c:pt>
                      <c:pt idx="45">
                        <c:v>0.98769836385101195</c:v>
                      </c:pt>
                      <c:pt idx="46">
                        <c:v>0.98713123186654095</c:v>
                      </c:pt>
                      <c:pt idx="47">
                        <c:v>0.98656256916146401</c:v>
                      </c:pt>
                      <c:pt idx="48">
                        <c:v>0.98599530961694404</c:v>
                      </c:pt>
                      <c:pt idx="49">
                        <c:v>0.98540827826459698</c:v>
                      </c:pt>
                      <c:pt idx="50">
                        <c:v>0.984779917455891</c:v>
                      </c:pt>
                      <c:pt idx="51">
                        <c:v>0.98409045538300199</c:v>
                      </c:pt>
                      <c:pt idx="52">
                        <c:v>0.98342229583854501</c:v>
                      </c:pt>
                      <c:pt idx="53">
                        <c:v>0.98277263250140801</c:v>
                      </c:pt>
                      <c:pt idx="54">
                        <c:v>0.98210460051700099</c:v>
                      </c:pt>
                      <c:pt idx="55">
                        <c:v>0.98141513844411199</c:v>
                      </c:pt>
                      <c:pt idx="56">
                        <c:v>0.98066597826759405</c:v>
                      </c:pt>
                      <c:pt idx="57">
                        <c:v>0.97991541493052103</c:v>
                      </c:pt>
                      <c:pt idx="58">
                        <c:v>0.97916625475400298</c:v>
                      </c:pt>
                      <c:pt idx="59">
                        <c:v>0.97839566448900395</c:v>
                      </c:pt>
                      <c:pt idx="60">
                        <c:v>0.97760530241617905</c:v>
                      </c:pt>
                      <c:pt idx="61">
                        <c:v>0.97675383907917002</c:v>
                      </c:pt>
                      <c:pt idx="62">
                        <c:v>0.97592214754998596</c:v>
                      </c:pt>
                      <c:pt idx="63">
                        <c:v>0.97509198674140796</c:v>
                      </c:pt>
                      <c:pt idx="64">
                        <c:v>0.97424052340439904</c:v>
                      </c:pt>
                      <c:pt idx="65">
                        <c:v>0.97341036259582103</c:v>
                      </c:pt>
                      <c:pt idx="66">
                        <c:v>0.97253887233088598</c:v>
                      </c:pt>
                      <c:pt idx="67">
                        <c:v>0.97166610646544505</c:v>
                      </c:pt>
                      <c:pt idx="68">
                        <c:v>0.97073491809688095</c:v>
                      </c:pt>
                      <c:pt idx="69">
                        <c:v>0.96982235349568802</c:v>
                      </c:pt>
                      <c:pt idx="70">
                        <c:v>0.96888976196656795</c:v>
                      </c:pt>
                      <c:pt idx="71">
                        <c:v>0.967957170437448</c:v>
                      </c:pt>
                      <c:pt idx="72">
                        <c:v>0.96704600899681004</c:v>
                      </c:pt>
                      <c:pt idx="73">
                        <c:v>0.96607361873193798</c:v>
                      </c:pt>
                      <c:pt idx="74">
                        <c:v>0.96514115476286899</c:v>
                      </c:pt>
                      <c:pt idx="75">
                        <c:v>0.96418866386587299</c:v>
                      </c:pt>
                      <c:pt idx="76">
                        <c:v>0.96315517233681702</c:v>
                      </c:pt>
                      <c:pt idx="77">
                        <c:v>0.96218150647143996</c:v>
                      </c:pt>
                      <c:pt idx="78">
                        <c:v>0.96120911620656801</c:v>
                      </c:pt>
                      <c:pt idx="79">
                        <c:v>0.96021542341326505</c:v>
                      </c:pt>
                      <c:pt idx="80">
                        <c:v>0.95924303314839299</c:v>
                      </c:pt>
                      <c:pt idx="81">
                        <c:v>0.95812854098727596</c:v>
                      </c:pt>
                      <c:pt idx="82">
                        <c:v>0.95719607701820697</c:v>
                      </c:pt>
                      <c:pt idx="83">
                        <c:v>0.95624358612121096</c:v>
                      </c:pt>
                      <c:pt idx="84">
                        <c:v>0.95529122278426604</c:v>
                      </c:pt>
                      <c:pt idx="85">
                        <c:v>0.95441973251932999</c:v>
                      </c:pt>
                      <c:pt idx="86">
                        <c:v>0.95346736918238495</c:v>
                      </c:pt>
                      <c:pt idx="87">
                        <c:v>0.95241257512489697</c:v>
                      </c:pt>
                      <c:pt idx="88">
                        <c:v>0.951379083595841</c:v>
                      </c:pt>
                      <c:pt idx="89">
                        <c:v>0.95040669333096905</c:v>
                      </c:pt>
                      <c:pt idx="90">
                        <c:v>0.949434303066097</c:v>
                      </c:pt>
                      <c:pt idx="91">
                        <c:v>0.94844073783284399</c:v>
                      </c:pt>
                      <c:pt idx="92">
                        <c:v>0.94746834756797205</c:v>
                      </c:pt>
                      <c:pt idx="93">
                        <c:v>0.94649455414254502</c:v>
                      </c:pt>
                      <c:pt idx="94">
                        <c:v>0.94554219080559898</c:v>
                      </c:pt>
                      <c:pt idx="95">
                        <c:v>0.94456980054072703</c:v>
                      </c:pt>
                      <c:pt idx="96">
                        <c:v>0.94361730964373103</c:v>
                      </c:pt>
                      <c:pt idx="97">
                        <c:v>0.94266494630678599</c:v>
                      </c:pt>
                      <c:pt idx="98">
                        <c:v>0.94173235477766604</c:v>
                      </c:pt>
                      <c:pt idx="99">
                        <c:v>0.94086099207278096</c:v>
                      </c:pt>
                      <c:pt idx="100">
                        <c:v>0.939928400543661</c:v>
                      </c:pt>
                      <c:pt idx="101">
                        <c:v>0.93899593657459202</c:v>
                      </c:pt>
                      <c:pt idx="102">
                        <c:v>0.93808464757390397</c:v>
                      </c:pt>
                      <c:pt idx="103">
                        <c:v>0.937253083604771</c:v>
                      </c:pt>
                      <c:pt idx="104">
                        <c:v>0.93638159333983495</c:v>
                      </c:pt>
                      <c:pt idx="105">
                        <c:v>0.935571331899133</c:v>
                      </c:pt>
                      <c:pt idx="106">
                        <c:v>0.93478096982630798</c:v>
                      </c:pt>
                      <c:pt idx="107">
                        <c:v>0.93394940585717501</c:v>
                      </c:pt>
                      <c:pt idx="108">
                        <c:v>0.93307791559223896</c:v>
                      </c:pt>
                      <c:pt idx="109">
                        <c:v>0.93226765415153701</c:v>
                      </c:pt>
                      <c:pt idx="110">
                        <c:v>0.93145739271083605</c:v>
                      </c:pt>
                      <c:pt idx="111">
                        <c:v>0.93070682937376303</c:v>
                      </c:pt>
                      <c:pt idx="112">
                        <c:v>0.929936239108764</c:v>
                      </c:pt>
                      <c:pt idx="113">
                        <c:v>0.92910607830018599</c:v>
                      </c:pt>
                      <c:pt idx="114">
                        <c:v>0.92819351369899294</c:v>
                      </c:pt>
                      <c:pt idx="115">
                        <c:v>0.92752535415453496</c:v>
                      </c:pt>
                      <c:pt idx="116">
                        <c:v>0.92709892090575297</c:v>
                      </c:pt>
                      <c:pt idx="117">
                        <c:v>0.92636966009711097</c:v>
                      </c:pt>
                      <c:pt idx="118">
                        <c:v>0.92564039928846997</c:v>
                      </c:pt>
                      <c:pt idx="119">
                        <c:v>0.92495093721558097</c:v>
                      </c:pt>
                      <c:pt idx="120">
                        <c:v>0.92426147514269197</c:v>
                      </c:pt>
                      <c:pt idx="121">
                        <c:v>0.92359331559823399</c:v>
                      </c:pt>
                      <c:pt idx="122">
                        <c:v>0.92292375289322204</c:v>
                      </c:pt>
                      <c:pt idx="123">
                        <c:v>0.92231682217299804</c:v>
                      </c:pt>
                      <c:pt idx="124">
                        <c:v>0.92172826010004505</c:v>
                      </c:pt>
                      <c:pt idx="125">
                        <c:v>0.92118089992340002</c:v>
                      </c:pt>
                      <c:pt idx="126">
                        <c:v>0.92063366730680596</c:v>
                      </c:pt>
                      <c:pt idx="127">
                        <c:v>0.92004650839440805</c:v>
                      </c:pt>
                      <c:pt idx="128">
                        <c:v>0.91947937640993704</c:v>
                      </c:pt>
                      <c:pt idx="129">
                        <c:v>0.91895191560116796</c:v>
                      </c:pt>
                      <c:pt idx="130">
                        <c:v>0.91844588488088097</c:v>
                      </c:pt>
                      <c:pt idx="131">
                        <c:v>0.91793832343998805</c:v>
                      </c:pt>
                      <c:pt idx="132">
                        <c:v>0.91743229271970095</c:v>
                      </c:pt>
                      <c:pt idx="133">
                        <c:v>0.91696606073516695</c:v>
                      </c:pt>
                      <c:pt idx="134">
                        <c:v>0.91643859992639798</c:v>
                      </c:pt>
                      <c:pt idx="135">
                        <c:v>0.91611446983810696</c:v>
                      </c:pt>
                      <c:pt idx="136">
                        <c:v>0.91564823785357297</c:v>
                      </c:pt>
                      <c:pt idx="137">
                        <c:v>0.91520190523691403</c:v>
                      </c:pt>
                      <c:pt idx="138">
                        <c:v>0.914776875148687</c:v>
                      </c:pt>
                      <c:pt idx="139">
                        <c:v>0.91439164379621196</c:v>
                      </c:pt>
                      <c:pt idx="140">
                        <c:v>0.91396648614793496</c:v>
                      </c:pt>
                      <c:pt idx="141">
                        <c:v>0.91356135542758499</c:v>
                      </c:pt>
                      <c:pt idx="142">
                        <c:v>0.91317612407510995</c:v>
                      </c:pt>
                      <c:pt idx="143">
                        <c:v>0.91283069145838802</c:v>
                      </c:pt>
                      <c:pt idx="144">
                        <c:v>0.91252799145857899</c:v>
                      </c:pt>
                      <c:pt idx="145">
                        <c:v>0.91218243128180598</c:v>
                      </c:pt>
                      <c:pt idx="146">
                        <c:v>0.91187832812144198</c:v>
                      </c:pt>
                      <c:pt idx="147">
                        <c:v>0.91157409740102802</c:v>
                      </c:pt>
                      <c:pt idx="148">
                        <c:v>0.91127126984116902</c:v>
                      </c:pt>
                      <c:pt idx="149">
                        <c:v>0.91102814038493796</c:v>
                      </c:pt>
                      <c:pt idx="150">
                        <c:v>0.91074393659245001</c:v>
                      </c:pt>
                      <c:pt idx="151">
                        <c:v>0.91045960523991198</c:v>
                      </c:pt>
                      <c:pt idx="152">
                        <c:v>0.91017667704792904</c:v>
                      </c:pt>
                      <c:pt idx="153">
                        <c:v>0.90993354759169798</c:v>
                      </c:pt>
                      <c:pt idx="154">
                        <c:v>0.90973034443126999</c:v>
                      </c:pt>
                      <c:pt idx="155">
                        <c:v>0.90946731560716298</c:v>
                      </c:pt>
                      <c:pt idx="156">
                        <c:v>0.90926398488668503</c:v>
                      </c:pt>
                      <c:pt idx="157">
                        <c:v>0.90908208425468895</c:v>
                      </c:pt>
                      <c:pt idx="158">
                        <c:v>0.90890018362269298</c:v>
                      </c:pt>
                      <c:pt idx="159">
                        <c:v>0.90869685290221403</c:v>
                      </c:pt>
                      <c:pt idx="160">
                        <c:v>0.90851482471016698</c:v>
                      </c:pt>
                      <c:pt idx="161">
                        <c:v>0.90835282344604695</c:v>
                      </c:pt>
                      <c:pt idx="162">
                        <c:v>0.90823062091768003</c:v>
                      </c:pt>
                      <c:pt idx="163">
                        <c:v>0.90808839146138498</c:v>
                      </c:pt>
                      <c:pt idx="164">
                        <c:v>0.90792639019726495</c:v>
                      </c:pt>
                      <c:pt idx="165">
                        <c:v>0.90778416074097101</c:v>
                      </c:pt>
                      <c:pt idx="166">
                        <c:v>0.90764346200528201</c:v>
                      </c:pt>
                      <c:pt idx="167">
                        <c:v>0.90750136010903804</c:v>
                      </c:pt>
                      <c:pt idx="168">
                        <c:v>0.90737903002062004</c:v>
                      </c:pt>
                      <c:pt idx="169">
                        <c:v>0.90727813002068403</c:v>
                      </c:pt>
                      <c:pt idx="170">
                        <c:v>0.90715592749231599</c:v>
                      </c:pt>
                      <c:pt idx="171">
                        <c:v>0.90705489993232902</c:v>
                      </c:pt>
                      <c:pt idx="172">
                        <c:v>0.90695399993239301</c:v>
                      </c:pt>
                      <c:pt idx="173">
                        <c:v>0.906853099932457</c:v>
                      </c:pt>
                      <c:pt idx="174">
                        <c:v>0.90675066921191505</c:v>
                      </c:pt>
                      <c:pt idx="175">
                        <c:v>0.90666966857985498</c:v>
                      </c:pt>
                      <c:pt idx="176">
                        <c:v>0.90658866794779502</c:v>
                      </c:pt>
                      <c:pt idx="177">
                        <c:v>0.90650766731573496</c:v>
                      </c:pt>
                      <c:pt idx="178">
                        <c:v>0.90636543785944002</c:v>
                      </c:pt>
                      <c:pt idx="179">
                        <c:v>0.90630573975581197</c:v>
                      </c:pt>
                      <c:pt idx="180">
                        <c:v>0.90622473912375201</c:v>
                      </c:pt>
                      <c:pt idx="181">
                        <c:v>0.90616363785956799</c:v>
                      </c:pt>
                      <c:pt idx="182">
                        <c:v>0.90612243596326003</c:v>
                      </c:pt>
                      <c:pt idx="183">
                        <c:v>0.90606273785963098</c:v>
                      </c:pt>
                      <c:pt idx="184">
                        <c:v>0.90598160966752095</c:v>
                      </c:pt>
                      <c:pt idx="185">
                        <c:v>0.90589920587490602</c:v>
                      </c:pt>
                      <c:pt idx="186">
                        <c:v>0.90585940713915403</c:v>
                      </c:pt>
                      <c:pt idx="187">
                        <c:v>0.90581820524284595</c:v>
                      </c:pt>
                      <c:pt idx="188">
                        <c:v>0.90575850713921702</c:v>
                      </c:pt>
                      <c:pt idx="189">
                        <c:v>0.905697405875033</c:v>
                      </c:pt>
                      <c:pt idx="190">
                        <c:v>0.90561627768292297</c:v>
                      </c:pt>
                      <c:pt idx="191">
                        <c:v>0.90559637831504702</c:v>
                      </c:pt>
                      <c:pt idx="192">
                        <c:v>0.90551537768298596</c:v>
                      </c:pt>
                      <c:pt idx="193">
                        <c:v>0.90551537768298596</c:v>
                      </c:pt>
                      <c:pt idx="194">
                        <c:v>0.90545427641880305</c:v>
                      </c:pt>
                      <c:pt idx="195">
                        <c:v>0.90539317515461903</c:v>
                      </c:pt>
                      <c:pt idx="196">
                        <c:v>0.90537327578674198</c:v>
                      </c:pt>
                      <c:pt idx="197">
                        <c:v>0.90533207389043502</c:v>
                      </c:pt>
                      <c:pt idx="198">
                        <c:v>0.90529227515468202</c:v>
                      </c:pt>
                      <c:pt idx="199">
                        <c:v>0.90529227515468202</c:v>
                      </c:pt>
                      <c:pt idx="200">
                        <c:v>0.90525094569832398</c:v>
                      </c:pt>
                      <c:pt idx="201">
                        <c:v>0.90521114696257199</c:v>
                      </c:pt>
                      <c:pt idx="202">
                        <c:v>0.90515004569838797</c:v>
                      </c:pt>
                      <c:pt idx="203">
                        <c:v>0.90513014633051203</c:v>
                      </c:pt>
                      <c:pt idx="204">
                        <c:v>0.90508894443420396</c:v>
                      </c:pt>
                      <c:pt idx="205">
                        <c:v>0.90504914569845196</c:v>
                      </c:pt>
                      <c:pt idx="206">
                        <c:v>0.905007943802144</c:v>
                      </c:pt>
                      <c:pt idx="207">
                        <c:v>0.90490691624215802</c:v>
                      </c:pt>
                      <c:pt idx="208">
                        <c:v>0.90488701687428097</c:v>
                      </c:pt>
                      <c:pt idx="209">
                        <c:v>0.90486571434584995</c:v>
                      </c:pt>
                      <c:pt idx="210">
                        <c:v>0.90482591561009795</c:v>
                      </c:pt>
                      <c:pt idx="211">
                        <c:v>0.90478471371378999</c:v>
                      </c:pt>
                      <c:pt idx="212">
                        <c:v>0.904744914978038</c:v>
                      </c:pt>
                      <c:pt idx="213">
                        <c:v>0.90468381371385398</c:v>
                      </c:pt>
                      <c:pt idx="214">
                        <c:v>0.90460281308179402</c:v>
                      </c:pt>
                      <c:pt idx="215">
                        <c:v>0.90456301434604103</c:v>
                      </c:pt>
                      <c:pt idx="216">
                        <c:v>0.90454158425755904</c:v>
                      </c:pt>
                      <c:pt idx="217">
                        <c:v>0.90450178552180704</c:v>
                      </c:pt>
                      <c:pt idx="218">
                        <c:v>0.90446058362549897</c:v>
                      </c:pt>
                      <c:pt idx="219">
                        <c:v>0.90439948236131495</c:v>
                      </c:pt>
                      <c:pt idx="220">
                        <c:v>0.90435968362556296</c:v>
                      </c:pt>
                      <c:pt idx="221">
                        <c:v>0.90429858236137906</c:v>
                      </c:pt>
                      <c:pt idx="222">
                        <c:v>0.90425878362562595</c:v>
                      </c:pt>
                      <c:pt idx="223">
                        <c:v>0.90421745416926802</c:v>
                      </c:pt>
                      <c:pt idx="224">
                        <c:v>0.90417765543351603</c:v>
                      </c:pt>
                      <c:pt idx="225">
                        <c:v>0.90413645353720795</c:v>
                      </c:pt>
                      <c:pt idx="226">
                        <c:v>0.90407535227302505</c:v>
                      </c:pt>
                      <c:pt idx="227">
                        <c:v>0.90403555353727205</c:v>
                      </c:pt>
                      <c:pt idx="228">
                        <c:v>0.90397445227308904</c:v>
                      </c:pt>
                      <c:pt idx="229">
                        <c:v>0.90391335100890402</c:v>
                      </c:pt>
                      <c:pt idx="230">
                        <c:v>0.90387355227315203</c:v>
                      </c:pt>
                      <c:pt idx="231">
                        <c:v>0.90381232344891704</c:v>
                      </c:pt>
                      <c:pt idx="232">
                        <c:v>0.90375122218473403</c:v>
                      </c:pt>
                      <c:pt idx="233">
                        <c:v>0.903589220920614</c:v>
                      </c:pt>
                      <c:pt idx="234">
                        <c:v>0.90354942218486101</c:v>
                      </c:pt>
                      <c:pt idx="235">
                        <c:v>0.90350822028855404</c:v>
                      </c:pt>
                      <c:pt idx="236">
                        <c:v>0.90352811965642998</c:v>
                      </c:pt>
                      <c:pt idx="237">
                        <c:v>0.90342709209644301</c:v>
                      </c:pt>
                      <c:pt idx="238">
                        <c:v>0.90336599083225899</c:v>
                      </c:pt>
                      <c:pt idx="239">
                        <c:v>0.90330629272862994</c:v>
                      </c:pt>
                      <c:pt idx="240">
                        <c:v>0.90322529209657099</c:v>
                      </c:pt>
                      <c:pt idx="241">
                        <c:v>0.90310296200815199</c:v>
                      </c:pt>
                      <c:pt idx="242">
                        <c:v>0.90304186074396897</c:v>
                      </c:pt>
                      <c:pt idx="243">
                        <c:v>0.90279885884778799</c:v>
                      </c:pt>
                      <c:pt idx="244">
                        <c:v>0.90275906011203599</c:v>
                      </c:pt>
                      <c:pt idx="245">
                        <c:v>0.90271773065567795</c:v>
                      </c:pt>
                      <c:pt idx="246">
                        <c:v>0.90269783128780201</c:v>
                      </c:pt>
                      <c:pt idx="247">
                        <c:v>0.90273763002355401</c:v>
                      </c:pt>
                      <c:pt idx="248">
                        <c:v>0.90255572939155804</c:v>
                      </c:pt>
                      <c:pt idx="249">
                        <c:v>0.90245482939162103</c:v>
                      </c:pt>
                      <c:pt idx="250">
                        <c:v>0.90235380183163405</c:v>
                      </c:pt>
                      <c:pt idx="251">
                        <c:v>0.90225149867114296</c:v>
                      </c:pt>
                      <c:pt idx="252">
                        <c:v>0.90215059867120695</c:v>
                      </c:pt>
                      <c:pt idx="253">
                        <c:v>0.90202826858278895</c:v>
                      </c:pt>
                      <c:pt idx="254">
                        <c:v>0.90194726795072899</c:v>
                      </c:pt>
                      <c:pt idx="255">
                        <c:v>0.90184636795079198</c:v>
                      </c:pt>
                      <c:pt idx="256">
                        <c:v>0.90174546795085597</c:v>
                      </c:pt>
                      <c:pt idx="257">
                        <c:v>0.90164444039086999</c:v>
                      </c:pt>
                      <c:pt idx="258">
                        <c:v>0.90152223786250196</c:v>
                      </c:pt>
                      <c:pt idx="259">
                        <c:v>0.90140003533413404</c:v>
                      </c:pt>
                      <c:pt idx="260">
                        <c:v>0.90129900777414695</c:v>
                      </c:pt>
                      <c:pt idx="261">
                        <c:v>0.901178208406335</c:v>
                      </c:pt>
                      <c:pt idx="262">
                        <c:v>0.90103610651009103</c:v>
                      </c:pt>
                      <c:pt idx="263">
                        <c:v>0.90091377642167303</c:v>
                      </c:pt>
                      <c:pt idx="264">
                        <c:v>0.90077167452542894</c:v>
                      </c:pt>
                      <c:pt idx="265">
                        <c:v>0.90065087515761699</c:v>
                      </c:pt>
                      <c:pt idx="266">
                        <c:v>0.90046884696556895</c:v>
                      </c:pt>
                      <c:pt idx="267">
                        <c:v>0.90030684570144903</c:v>
                      </c:pt>
                      <c:pt idx="268">
                        <c:v>0.90016461624515498</c:v>
                      </c:pt>
                      <c:pt idx="269">
                        <c:v>0.90004241371678695</c:v>
                      </c:pt>
                      <c:pt idx="270">
                        <c:v>0.89988041245266703</c:v>
                      </c:pt>
                      <c:pt idx="271">
                        <c:v>0.89969838426062099</c:v>
                      </c:pt>
                      <c:pt idx="272">
                        <c:v>0.89953638299649996</c:v>
                      </c:pt>
                      <c:pt idx="273">
                        <c:v>0.89937425417232997</c:v>
                      </c:pt>
                      <c:pt idx="274">
                        <c:v>0.89919095037977803</c:v>
                      </c:pt>
                      <c:pt idx="275">
                        <c:v>0.89900892218773099</c:v>
                      </c:pt>
                      <c:pt idx="276">
                        <c:v>0.89884692092361096</c:v>
                      </c:pt>
                      <c:pt idx="277">
                        <c:v>0.89866489273156502</c:v>
                      </c:pt>
                      <c:pt idx="278">
                        <c:v>0.89846168957113703</c:v>
                      </c:pt>
                      <c:pt idx="279">
                        <c:v>0.89825976201121405</c:v>
                      </c:pt>
                      <c:pt idx="280">
                        <c:v>0.89805643129073598</c:v>
                      </c:pt>
                      <c:pt idx="281">
                        <c:v>0.89783332876243105</c:v>
                      </c:pt>
                      <c:pt idx="282">
                        <c:v>0.89761009867407704</c:v>
                      </c:pt>
                      <c:pt idx="283">
                        <c:v>0.89740829867420502</c:v>
                      </c:pt>
                      <c:pt idx="284">
                        <c:v>0.89718506858585001</c:v>
                      </c:pt>
                      <c:pt idx="285">
                        <c:v>0.89694193912961995</c:v>
                      </c:pt>
                      <c:pt idx="286">
                        <c:v>0.896657735337132</c:v>
                      </c:pt>
                      <c:pt idx="287">
                        <c:v>0.89643450524877699</c:v>
                      </c:pt>
                      <c:pt idx="288">
                        <c:v>0.89619137579254704</c:v>
                      </c:pt>
                      <c:pt idx="289">
                        <c:v>0.89594837389636595</c:v>
                      </c:pt>
                      <c:pt idx="290">
                        <c:v>0.89570524444013599</c:v>
                      </c:pt>
                      <c:pt idx="291">
                        <c:v>0.89544221561602899</c:v>
                      </c:pt>
                      <c:pt idx="292">
                        <c:v>0.89515788426349097</c:v>
                      </c:pt>
                      <c:pt idx="293">
                        <c:v>0.89487508363155799</c:v>
                      </c:pt>
                      <c:pt idx="294">
                        <c:v>0.89457085291114402</c:v>
                      </c:pt>
                      <c:pt idx="295">
                        <c:v>0.89426662219072905</c:v>
                      </c:pt>
                      <c:pt idx="296">
                        <c:v>0.89394249210243903</c:v>
                      </c:pt>
                      <c:pt idx="297">
                        <c:v>0.89361836201414802</c:v>
                      </c:pt>
                      <c:pt idx="298">
                        <c:v>0.89331413129373305</c:v>
                      </c:pt>
                      <c:pt idx="299">
                        <c:v>0.89297022939761705</c:v>
                      </c:pt>
                      <c:pt idx="300">
                        <c:v>0.89266599867720198</c:v>
                      </c:pt>
                      <c:pt idx="301">
                        <c:v>0.89219963913261702</c:v>
                      </c:pt>
                      <c:pt idx="302">
                        <c:v>0.89199643597218903</c:v>
                      </c:pt>
                      <c:pt idx="303">
                        <c:v>0.89163250714814601</c:v>
                      </c:pt>
                      <c:pt idx="304">
                        <c:v>0.89126717516354803</c:v>
                      </c:pt>
                      <c:pt idx="305">
                        <c:v>0.89096294444313395</c:v>
                      </c:pt>
                      <c:pt idx="306">
                        <c:v>0.89053791435490703</c:v>
                      </c:pt>
                      <c:pt idx="307">
                        <c:v>0.89013278363455595</c:v>
                      </c:pt>
                      <c:pt idx="308">
                        <c:v>0.88974755228208202</c:v>
                      </c:pt>
                      <c:pt idx="309">
                        <c:v>0.889301092105372</c:v>
                      </c:pt>
                      <c:pt idx="310">
                        <c:v>0.88889596138502203</c:v>
                      </c:pt>
                      <c:pt idx="311">
                        <c:v>0.88846952813623903</c:v>
                      </c:pt>
                      <c:pt idx="312">
                        <c:v>0.88806439741588905</c:v>
                      </c:pt>
                      <c:pt idx="313">
                        <c:v>0.88763936732766202</c:v>
                      </c:pt>
                      <c:pt idx="314">
                        <c:v>0.88717300778307695</c:v>
                      </c:pt>
                      <c:pt idx="315">
                        <c:v>0.88670677579854196</c:v>
                      </c:pt>
                      <c:pt idx="316">
                        <c:v>0.88624054381400696</c:v>
                      </c:pt>
                      <c:pt idx="317">
                        <c:v>0.88577431182947297</c:v>
                      </c:pt>
                      <c:pt idx="318">
                        <c:v>0.88528805291701096</c:v>
                      </c:pt>
                      <c:pt idx="319">
                        <c:v>0.88480192156460102</c:v>
                      </c:pt>
                      <c:pt idx="320">
                        <c:v>0.88429589084431404</c:v>
                      </c:pt>
                      <c:pt idx="321">
                        <c:v>0.88374853066766901</c:v>
                      </c:pt>
                      <c:pt idx="322">
                        <c:v>0.88322119741895</c:v>
                      </c:pt>
                      <c:pt idx="323">
                        <c:v>0.88267383724230497</c:v>
                      </c:pt>
                      <c:pt idx="324">
                        <c:v>0.882106577697784</c:v>
                      </c:pt>
                      <c:pt idx="325">
                        <c:v>0.88157924444906499</c:v>
                      </c:pt>
                      <c:pt idx="326">
                        <c:v>0.88097078300823595</c:v>
                      </c:pt>
                      <c:pt idx="327">
                        <c:v>0.88034254975958104</c:v>
                      </c:pt>
                      <c:pt idx="328">
                        <c:v>0.87953216075882901</c:v>
                      </c:pt>
                      <c:pt idx="329">
                        <c:v>0.87894512940648195</c:v>
                      </c:pt>
                      <c:pt idx="330">
                        <c:v>0.87837646670140601</c:v>
                      </c:pt>
                      <c:pt idx="331">
                        <c:v>0.87774950905325599</c:v>
                      </c:pt>
                      <c:pt idx="332">
                        <c:v>0.87718097390823002</c:v>
                      </c:pt>
                      <c:pt idx="333">
                        <c:v>0.87653271373164798</c:v>
                      </c:pt>
                      <c:pt idx="334">
                        <c:v>0.87572245229094703</c:v>
                      </c:pt>
                      <c:pt idx="335">
                        <c:v>0.87497188895387401</c:v>
                      </c:pt>
                      <c:pt idx="336">
                        <c:v>0.87420282940948002</c:v>
                      </c:pt>
                      <c:pt idx="337">
                        <c:v>0.87339103724817302</c:v>
                      </c:pt>
                      <c:pt idx="338">
                        <c:v>0.87258077580747095</c:v>
                      </c:pt>
                      <c:pt idx="339">
                        <c:v>0.87172931247046204</c:v>
                      </c:pt>
                      <c:pt idx="340">
                        <c:v>0.87085782220552599</c:v>
                      </c:pt>
                      <c:pt idx="341">
                        <c:v>0.87002766139694798</c:v>
                      </c:pt>
                      <c:pt idx="342">
                        <c:v>0.86913499616363099</c:v>
                      </c:pt>
                      <c:pt idx="343">
                        <c:v>0.86822370716294295</c:v>
                      </c:pt>
                      <c:pt idx="344">
                        <c:v>0.86727134382599802</c:v>
                      </c:pt>
                      <c:pt idx="345">
                        <c:v>0.86629755040057099</c:v>
                      </c:pt>
                      <c:pt idx="346">
                        <c:v>0.86530526076782199</c:v>
                      </c:pt>
                      <c:pt idx="347">
                        <c:v>0.86423056734245796</c:v>
                      </c:pt>
                      <c:pt idx="348">
                        <c:v>0.86313597454921898</c:v>
                      </c:pt>
                      <c:pt idx="349">
                        <c:v>0.862001583020227</c:v>
                      </c:pt>
                      <c:pt idx="350">
                        <c:v>0.86082598959492695</c:v>
                      </c:pt>
                      <c:pt idx="351">
                        <c:v>0.85965026860957705</c:v>
                      </c:pt>
                      <c:pt idx="352">
                        <c:v>0.85843487644852401</c:v>
                      </c:pt>
                      <c:pt idx="353">
                        <c:v>0.85715685230268202</c:v>
                      </c:pt>
                      <c:pt idx="354">
                        <c:v>0.85581925761326205</c:v>
                      </c:pt>
                      <c:pt idx="355">
                        <c:v>0.85446163599591496</c:v>
                      </c:pt>
                      <c:pt idx="356">
                        <c:v>0.85302301374650902</c:v>
                      </c:pt>
                      <c:pt idx="357">
                        <c:v>0.851543189600794</c:v>
                      </c:pt>
                      <c:pt idx="358">
                        <c:v>0.84998236482302003</c:v>
                      </c:pt>
                      <c:pt idx="359">
                        <c:v>0.84836171438156704</c:v>
                      </c:pt>
                      <c:pt idx="360">
                        <c:v>0.846719888971732</c:v>
                      </c:pt>
                      <c:pt idx="361">
                        <c:v>0.84497703600191099</c:v>
                      </c:pt>
                      <c:pt idx="362">
                        <c:v>0.84317308176790495</c:v>
                      </c:pt>
                      <c:pt idx="363">
                        <c:v>0.84130802626971701</c:v>
                      </c:pt>
                      <c:pt idx="364">
                        <c:v>0.83934334637209695</c:v>
                      </c:pt>
                      <c:pt idx="365">
                        <c:v>0.83729639024191105</c:v>
                      </c:pt>
                      <c:pt idx="366">
                        <c:v>0.83516830591961499</c:v>
                      </c:pt>
                      <c:pt idx="367">
                        <c:v>0.83289811970107597</c:v>
                      </c:pt>
                      <c:pt idx="368">
                        <c:v>0.83054680529042602</c:v>
                      </c:pt>
                      <c:pt idx="369">
                        <c:v>0.82809459087983905</c:v>
                      </c:pt>
                      <c:pt idx="370">
                        <c:v>0.82552017394088495</c:v>
                      </c:pt>
                      <c:pt idx="371">
                        <c:v>0.82276372880988402</c:v>
                      </c:pt>
                      <c:pt idx="372">
                        <c:v>0.82002871376736497</c:v>
                      </c:pt>
                      <c:pt idx="373">
                        <c:v>0.81711026737224401</c:v>
                      </c:pt>
                      <c:pt idx="374">
                        <c:v>0.81400838962452104</c:v>
                      </c:pt>
                      <c:pt idx="375">
                        <c:v>0.81074591377323302</c:v>
                      </c:pt>
                      <c:pt idx="376">
                        <c:v>0.80736123539357696</c:v>
                      </c:pt>
                      <c:pt idx="377">
                        <c:v>0.80377322629344305</c:v>
                      </c:pt>
                      <c:pt idx="378">
                        <c:v>0.79994361845768402</c:v>
                      </c:pt>
                      <c:pt idx="379">
                        <c:v>0.79603147926925899</c:v>
                      </c:pt>
                      <c:pt idx="380">
                        <c:v>0.79191741252091197</c:v>
                      </c:pt>
                      <c:pt idx="381">
                        <c:v>0.78745944387644795</c:v>
                      </c:pt>
                      <c:pt idx="382">
                        <c:v>0.78287914514356605</c:v>
                      </c:pt>
                      <c:pt idx="383">
                        <c:v>0.77811554261813198</c:v>
                      </c:pt>
                      <c:pt idx="384">
                        <c:v>0.77311021379702305</c:v>
                      </c:pt>
                      <c:pt idx="385">
                        <c:v>0.767840580551302</c:v>
                      </c:pt>
                      <c:pt idx="386">
                        <c:v>0.76232781784935</c:v>
                      </c:pt>
                      <c:pt idx="387">
                        <c:v>0.75657192569116805</c:v>
                      </c:pt>
                      <c:pt idx="388">
                        <c:v>0.75061270281250803</c:v>
                      </c:pt>
                      <c:pt idx="389">
                        <c:v>0.74435077993403798</c:v>
                      </c:pt>
                      <c:pt idx="390">
                        <c:v>0.737743424438847</c:v>
                      </c:pt>
                      <c:pt idx="391">
                        <c:v>0.73093414138373303</c:v>
                      </c:pt>
                      <c:pt idx="392">
                        <c:v>0.72386042634395698</c:v>
                      </c:pt>
                      <c:pt idx="393">
                        <c:v>0.71658491130430801</c:v>
                      </c:pt>
                      <c:pt idx="394">
                        <c:v>0.70902506491212103</c:v>
                      </c:pt>
                      <c:pt idx="395">
                        <c:v>0.70132311662368996</c:v>
                      </c:pt>
                      <c:pt idx="396">
                        <c:v>0.69339934140745896</c:v>
                      </c:pt>
                      <c:pt idx="397">
                        <c:v>0.68529226239867802</c:v>
                      </c:pt>
                      <c:pt idx="398">
                        <c:v>0.67704295393360103</c:v>
                      </c:pt>
                      <c:pt idx="399">
                        <c:v>0.66867284610071298</c:v>
                      </c:pt>
                      <c:pt idx="400">
                        <c:v>0.66018193890001098</c:v>
                      </c:pt>
                      <c:pt idx="401">
                        <c:v>0.65160850034664497</c:v>
                      </c:pt>
                      <c:pt idx="402">
                        <c:v>0.64299526305752497</c:v>
                      </c:pt>
                      <c:pt idx="403">
                        <c:v>0.634380622607851</c:v>
                      </c:pt>
                      <c:pt idx="404">
                        <c:v>0.625767385318731</c:v>
                      </c:pt>
                      <c:pt idx="405">
                        <c:v>0.61717417495753801</c:v>
                      </c:pt>
                      <c:pt idx="406">
                        <c:v>0.60864193830047897</c:v>
                      </c:pt>
                      <c:pt idx="407">
                        <c:v>0.60019082983553096</c:v>
                      </c:pt>
                      <c:pt idx="408">
                        <c:v>0.59186052073839401</c:v>
                      </c:pt>
                      <c:pt idx="409">
                        <c:v>0.58359131290544197</c:v>
                      </c:pt>
                      <c:pt idx="410">
                        <c:v>0.575485637057215</c:v>
                      </c:pt>
                      <c:pt idx="411">
                        <c:v>0.56749922985619505</c:v>
                      </c:pt>
                      <c:pt idx="412">
                        <c:v>0.55965658283207598</c:v>
                      </c:pt>
                      <c:pt idx="413">
                        <c:v>0.55195463454364402</c:v>
                      </c:pt>
                      <c:pt idx="414">
                        <c:v>0.54435498941570504</c:v>
                      </c:pt>
                      <c:pt idx="415">
                        <c:v>0.53695714428763797</c:v>
                      </c:pt>
                      <c:pt idx="416">
                        <c:v>0.52966172988011295</c:v>
                      </c:pt>
                      <c:pt idx="417">
                        <c:v>0.522526913576152</c:v>
                      </c:pt>
                      <c:pt idx="418">
                        <c:v>0.51549452799273399</c:v>
                      </c:pt>
                      <c:pt idx="419">
                        <c:v>0.50858294177712804</c:v>
                      </c:pt>
                      <c:pt idx="420">
                        <c:v>0.50179355808989001</c:v>
                      </c:pt>
                      <c:pt idx="421">
                        <c:v>0.49508530259476302</c:v>
                      </c:pt>
                      <c:pt idx="422">
                        <c:v>0.48847781953952102</c:v>
                      </c:pt>
                      <c:pt idx="423">
                        <c:v>0.48195286783694502</c:v>
                      </c:pt>
                      <c:pt idx="424">
                        <c:v>0.47546631170956599</c:v>
                      </c:pt>
                      <c:pt idx="425">
                        <c:v>0.46906228693485302</c:v>
                      </c:pt>
                      <c:pt idx="426">
                        <c:v>0.46269793333584203</c:v>
                      </c:pt>
                      <c:pt idx="427">
                        <c:v>0.45635500982531302</c:v>
                      </c:pt>
                      <c:pt idx="428">
                        <c:v>0.45005175749048598</c:v>
                      </c:pt>
                      <c:pt idx="429">
                        <c:v>0.44374863271570902</c:v>
                      </c:pt>
                      <c:pt idx="430">
                        <c:v>0.43744538038088199</c:v>
                      </c:pt>
                      <c:pt idx="431">
                        <c:v>0.43114225560610497</c:v>
                      </c:pt>
                      <c:pt idx="432">
                        <c:v>0.42483900327127799</c:v>
                      </c:pt>
                      <c:pt idx="433">
                        <c:v>0.41851597912862498</c:v>
                      </c:pt>
                      <c:pt idx="434">
                        <c:v>0.41219295498597203</c:v>
                      </c:pt>
                      <c:pt idx="435">
                        <c:v>0.40582860138695998</c:v>
                      </c:pt>
                      <c:pt idx="436">
                        <c:v>0.39944434842007298</c:v>
                      </c:pt>
                      <c:pt idx="437">
                        <c:v>0.39300052490960802</c:v>
                      </c:pt>
                      <c:pt idx="438">
                        <c:v>0.386594969414289</c:v>
                      </c:pt>
                      <c:pt idx="439">
                        <c:v>0.37998901707965299</c:v>
                      </c:pt>
                      <c:pt idx="440">
                        <c:v>0.37348256158439802</c:v>
                      </c:pt>
                      <c:pt idx="441">
                        <c:v>0.366956206721267</c:v>
                      </c:pt>
                      <c:pt idx="442">
                        <c:v>0.36040995249025898</c:v>
                      </c:pt>
                      <c:pt idx="443">
                        <c:v>0.353803872595573</c:v>
                      </c:pt>
                      <c:pt idx="444">
                        <c:v>0.34719651710038102</c:v>
                      </c:pt>
                      <c:pt idx="445">
                        <c:v>0.34054795970888202</c:v>
                      </c:pt>
                      <c:pt idx="446">
                        <c:v>0.33388077855001203</c:v>
                      </c:pt>
                      <c:pt idx="447">
                        <c:v>0.32723362431906799</c:v>
                      </c:pt>
                      <c:pt idx="448">
                        <c:v>0.32066606755963001</c:v>
                      </c:pt>
                      <c:pt idx="449">
                        <c:v>0.314060115224994</c:v>
                      </c:pt>
                      <c:pt idx="450">
                        <c:v>0.30741143027344398</c:v>
                      </c:pt>
                      <c:pt idx="451">
                        <c:v>0.3007642760425</c:v>
                      </c:pt>
                      <c:pt idx="452">
                        <c:v>0.29419812244361698</c:v>
                      </c:pt>
                      <c:pt idx="453">
                        <c:v>0.28771156631623801</c:v>
                      </c:pt>
                      <c:pt idx="454">
                        <c:v>0.281246312717291</c:v>
                      </c:pt>
                      <c:pt idx="455">
                        <c:v>0.27486346291095898</c:v>
                      </c:pt>
                      <c:pt idx="456">
                        <c:v>0.26858023750405802</c:v>
                      </c:pt>
                      <c:pt idx="457">
                        <c:v>0.26219598453717102</c:v>
                      </c:pt>
                      <c:pt idx="458">
                        <c:v>0.25609619048287202</c:v>
                      </c:pt>
                      <c:pt idx="459">
                        <c:v>0.250117068236336</c:v>
                      </c:pt>
                      <c:pt idx="460">
                        <c:v>0.24431997418184601</c:v>
                      </c:pt>
                      <c:pt idx="461">
                        <c:v>0.23842198012742</c:v>
                      </c:pt>
                      <c:pt idx="462">
                        <c:v>0.23268739049766901</c:v>
                      </c:pt>
                      <c:pt idx="463">
                        <c:v>0.227073600235731</c:v>
                      </c:pt>
                      <c:pt idx="464">
                        <c:v>0.22166173753371601</c:v>
                      </c:pt>
                      <c:pt idx="465">
                        <c:v>0.216352305552243</c:v>
                      </c:pt>
                      <c:pt idx="466">
                        <c:v>0.211143646010655</c:v>
                      </c:pt>
                      <c:pt idx="467">
                        <c:v>0.20617824348534899</c:v>
                      </c:pt>
                      <c:pt idx="468">
                        <c:v>0.20135341213568</c:v>
                      </c:pt>
                      <c:pt idx="469">
                        <c:v>0.19671354285921999</c:v>
                      </c:pt>
                      <c:pt idx="470">
                        <c:v>0.19207214286215399</c:v>
                      </c:pt>
                      <c:pt idx="471">
                        <c:v>0.18761264349708401</c:v>
                      </c:pt>
                      <c:pt idx="472">
                        <c:v>0.18335660241254301</c:v>
                      </c:pt>
                      <c:pt idx="473">
                        <c:v>0.17926243503207201</c:v>
                      </c:pt>
                      <c:pt idx="474">
                        <c:v>0.17529059774001901</c:v>
                      </c:pt>
                      <c:pt idx="475">
                        <c:v>0.17148088927213601</c:v>
                      </c:pt>
                      <c:pt idx="476">
                        <c:v>0.167811879539942</c:v>
                      </c:pt>
                      <c:pt idx="477">
                        <c:v>0.164306274232423</c:v>
                      </c:pt>
                      <c:pt idx="478">
                        <c:v>0.160921595852768</c:v>
                      </c:pt>
                      <c:pt idx="479">
                        <c:v>0.15769891873723199</c:v>
                      </c:pt>
                      <c:pt idx="480">
                        <c:v>0.15459844415006399</c:v>
                      </c:pt>
                      <c:pt idx="481">
                        <c:v>0.15163879585863499</c:v>
                      </c:pt>
                      <c:pt idx="482">
                        <c:v>0.14880135009557399</c:v>
                      </c:pt>
                      <c:pt idx="483">
                        <c:v>0.14608623442093199</c:v>
                      </c:pt>
                      <c:pt idx="484">
                        <c:v>0.143511817481977</c:v>
                      </c:pt>
                      <c:pt idx="485">
                        <c:v>0.14103970370351501</c:v>
                      </c:pt>
                      <c:pt idx="486">
                        <c:v>0.13866848992498801</c:v>
                      </c:pt>
                      <c:pt idx="487">
                        <c:v>0.13639830370644901</c:v>
                      </c:pt>
                      <c:pt idx="488">
                        <c:v>0.13427021938415301</c:v>
                      </c:pt>
                      <c:pt idx="489">
                        <c:v>0.132243035061793</c:v>
                      </c:pt>
                      <c:pt idx="490">
                        <c:v>0.13029697893154399</c:v>
                      </c:pt>
                      <c:pt idx="491">
                        <c:v>0.12843332659391099</c:v>
                      </c:pt>
                      <c:pt idx="492">
                        <c:v>0.12664927172778201</c:v>
                      </c:pt>
                      <c:pt idx="493">
                        <c:v>0.12496752002214399</c:v>
                      </c:pt>
                      <c:pt idx="494">
                        <c:v>0.123365493348062</c:v>
                      </c:pt>
                      <c:pt idx="495">
                        <c:v>0.121825971098719</c:v>
                      </c:pt>
                      <c:pt idx="496">
                        <c:v>0.120346019392954</c:v>
                      </c:pt>
                      <c:pt idx="497">
                        <c:v>0.11894732343935099</c:v>
                      </c:pt>
                      <c:pt idx="498">
                        <c:v>0.117589701822004</c:v>
                      </c:pt>
                      <c:pt idx="499">
                        <c:v>0.116293181468841</c:v>
                      </c:pt>
                      <c:pt idx="500">
                        <c:v>0.11507638614723401</c:v>
                      </c:pt>
                      <c:pt idx="501">
                        <c:v>0.113900792721934</c:v>
                      </c:pt>
                      <c:pt idx="502">
                        <c:v>0.112746501825065</c:v>
                      </c:pt>
                      <c:pt idx="503">
                        <c:v>0.11167180839970201</c:v>
                      </c:pt>
                      <c:pt idx="504">
                        <c:v>0.11061841750277</c:v>
                      </c:pt>
                      <c:pt idx="505">
                        <c:v>0.109584925973714</c:v>
                      </c:pt>
                      <c:pt idx="506">
                        <c:v>0.108611132548286</c:v>
                      </c:pt>
                      <c:pt idx="507">
                        <c:v>0.10765864165128999</c:v>
                      </c:pt>
                      <c:pt idx="508">
                        <c:v>0.106706278314345</c:v>
                      </c:pt>
                      <c:pt idx="509">
                        <c:v>0.10581488868153301</c:v>
                      </c:pt>
                      <c:pt idx="510">
                        <c:v>0.10494352597664799</c:v>
                      </c:pt>
                      <c:pt idx="511">
                        <c:v>0.104133264535946</c:v>
                      </c:pt>
                      <c:pt idx="512">
                        <c:v>0.103321472374639</c:v>
                      </c:pt>
                      <c:pt idx="513">
                        <c:v>0.102511210933937</c:v>
                      </c:pt>
                      <c:pt idx="514">
                        <c:v>0.101720848861112</c:v>
                      </c:pt>
                      <c:pt idx="515">
                        <c:v>0.100970285524039</c:v>
                      </c:pt>
                      <c:pt idx="516">
                        <c:v>0.100241024715398</c:v>
                      </c:pt>
                      <c:pt idx="517">
                        <c:v>9.9491864538880107E-2</c:v>
                      </c:pt>
                      <c:pt idx="518">
                        <c:v>9.8741301201807005E-2</c:v>
                      </c:pt>
                      <c:pt idx="519">
                        <c:v>9.79921410252894E-2</c:v>
                      </c:pt>
                      <c:pt idx="520">
                        <c:v>9.7282779584524096E-2</c:v>
                      </c:pt>
                      <c:pt idx="521">
                        <c:v>9.6573418143758805E-2</c:v>
                      </c:pt>
                      <c:pt idx="522">
                        <c:v>9.5883956070869705E-2</c:v>
                      </c:pt>
                      <c:pt idx="523">
                        <c:v>9.5194493997980703E-2</c:v>
                      </c:pt>
                      <c:pt idx="524">
                        <c:v>9.4505031925091604E-2</c:v>
                      </c:pt>
                      <c:pt idx="525">
                        <c:v>9.3816973012757904E-2</c:v>
                      </c:pt>
                      <c:pt idx="526">
                        <c:v>9.3107611571992696E-2</c:v>
                      </c:pt>
                      <c:pt idx="527">
                        <c:v>9.2438048866979705E-2</c:v>
                      </c:pt>
                      <c:pt idx="528">
                        <c:v>9.1770016882572705E-2</c:v>
                      </c:pt>
                      <c:pt idx="529">
                        <c:v>9.1080554809683495E-2</c:v>
                      </c:pt>
                      <c:pt idx="530">
                        <c:v>9.04521940009783E-2</c:v>
                      </c:pt>
                      <c:pt idx="531">
                        <c:v>8.9803933824396998E-2</c:v>
                      </c:pt>
                      <c:pt idx="532">
                        <c:v>8.9175573015691803E-2</c:v>
                      </c:pt>
                      <c:pt idx="533">
                        <c:v>8.8506137870729404E-2</c:v>
                      </c:pt>
                      <c:pt idx="534">
                        <c:v>8.7837978326271798E-2</c:v>
                      </c:pt>
                      <c:pt idx="535">
                        <c:v>8.7189718149690301E-2</c:v>
                      </c:pt>
                      <c:pt idx="536">
                        <c:v>8.6561357340985107E-2</c:v>
                      </c:pt>
                      <c:pt idx="537">
                        <c:v>8.5933124092330407E-2</c:v>
                      </c:pt>
                      <c:pt idx="538">
                        <c:v>8.5324662651501404E-2</c:v>
                      </c:pt>
                      <c:pt idx="539">
                        <c:v>8.4696301842796196E-2</c:v>
                      </c:pt>
                      <c:pt idx="540">
                        <c:v>8.4048041666214796E-2</c:v>
                      </c:pt>
                      <c:pt idx="541">
                        <c:v>8.3419808417560096E-2</c:v>
                      </c:pt>
                      <c:pt idx="542">
                        <c:v>8.2791447608854998E-2</c:v>
                      </c:pt>
                      <c:pt idx="543">
                        <c:v>8.2202885535902007E-2</c:v>
                      </c:pt>
                      <c:pt idx="544">
                        <c:v>8.1576055447802706E-2</c:v>
                      </c:pt>
                      <c:pt idx="545">
                        <c:v>8.0967594006973703E-2</c:v>
                      </c:pt>
                      <c:pt idx="546">
                        <c:v>8.0400334462452303E-2</c:v>
                      </c:pt>
                      <c:pt idx="547">
                        <c:v>7.9792000581673794E-2</c:v>
                      </c:pt>
                      <c:pt idx="548">
                        <c:v>7.92034385087209E-2</c:v>
                      </c:pt>
                      <c:pt idx="549">
                        <c:v>7.8616279596323502E-2</c:v>
                      </c:pt>
                      <c:pt idx="550">
                        <c:v>7.8007945715544896E-2</c:v>
                      </c:pt>
                      <c:pt idx="551">
                        <c:v>7.7440686171023496E-2</c:v>
                      </c:pt>
                      <c:pt idx="552">
                        <c:v>7.6873426626502206E-2</c:v>
                      </c:pt>
                      <c:pt idx="553">
                        <c:v>7.6284992113599903E-2</c:v>
                      </c:pt>
                      <c:pt idx="554">
                        <c:v>7.5697833201202394E-2</c:v>
                      </c:pt>
                      <c:pt idx="555">
                        <c:v>7.5150600584607694E-2</c:v>
                      </c:pt>
                      <c:pt idx="556">
                        <c:v>7.4583341040086404E-2</c:v>
                      </c:pt>
                      <c:pt idx="557">
                        <c:v>7.4016209055615595E-2</c:v>
                      </c:pt>
                      <c:pt idx="558">
                        <c:v>7.3447546350538698E-2</c:v>
                      </c:pt>
                      <c:pt idx="559">
                        <c:v>7.2880286806017602E-2</c:v>
                      </c:pt>
                      <c:pt idx="560">
                        <c:v>7.2333054189422805E-2</c:v>
                      </c:pt>
                      <c:pt idx="561">
                        <c:v>7.1785694012777596E-2</c:v>
                      </c:pt>
                      <c:pt idx="562">
                        <c:v>7.1238461396182895E-2</c:v>
                      </c:pt>
                      <c:pt idx="563">
                        <c:v>7.0712403747969402E-2</c:v>
                      </c:pt>
                      <c:pt idx="564">
                        <c:v>7.0165171131374701E-2</c:v>
                      </c:pt>
                      <c:pt idx="565">
                        <c:v>6.9637710322605698E-2</c:v>
                      </c:pt>
                      <c:pt idx="566">
                        <c:v>6.9110377073887105E-2</c:v>
                      </c:pt>
                      <c:pt idx="567">
                        <c:v>6.8584446985724107E-2</c:v>
                      </c:pt>
                      <c:pt idx="568">
                        <c:v>6.8076885544831406E-2</c:v>
                      </c:pt>
                      <c:pt idx="569">
                        <c:v>6.7570854824544294E-2</c:v>
                      </c:pt>
                      <c:pt idx="570">
                        <c:v>6.7043394015775304E-2</c:v>
                      </c:pt>
                      <c:pt idx="571">
                        <c:v>6.65373632954884E-2</c:v>
                      </c:pt>
                      <c:pt idx="572">
                        <c:v>6.6009902486719396E-2</c:v>
                      </c:pt>
                      <c:pt idx="573">
                        <c:v>6.5503871766432506E-2</c:v>
                      </c:pt>
                      <c:pt idx="574">
                        <c:v>6.4996437885590105E-2</c:v>
                      </c:pt>
                      <c:pt idx="575">
                        <c:v>6.4510178973128801E-2</c:v>
                      </c:pt>
                      <c:pt idx="576">
                        <c:v>6.40041482528418E-2</c:v>
                      </c:pt>
                      <c:pt idx="577">
                        <c:v>6.3518016900431004E-2</c:v>
                      </c:pt>
                      <c:pt idx="578">
                        <c:v>6.3030354827414495E-2</c:v>
                      </c:pt>
                      <c:pt idx="579">
                        <c:v>6.2564122842879794E-2</c:v>
                      </c:pt>
                      <c:pt idx="580">
                        <c:v>6.2099294018900499E-2</c:v>
                      </c:pt>
                      <c:pt idx="581">
                        <c:v>6.1611631945883899E-2</c:v>
                      </c:pt>
                      <c:pt idx="582">
                        <c:v>6.1166702489780803E-2</c:v>
                      </c:pt>
                      <c:pt idx="583">
                        <c:v>6.068057113737E-2</c:v>
                      </c:pt>
                      <c:pt idx="584">
                        <c:v>6.0254137888587703E-2</c:v>
                      </c:pt>
                      <c:pt idx="585">
                        <c:v>5.98289802403104E-2</c:v>
                      </c:pt>
                      <c:pt idx="586">
                        <c:v>5.9382647623651898E-2</c:v>
                      </c:pt>
                      <c:pt idx="587">
                        <c:v>5.8957617535424903E-2</c:v>
                      </c:pt>
                      <c:pt idx="588">
                        <c:v>5.8471486183014197E-2</c:v>
                      </c:pt>
                      <c:pt idx="589">
                        <c:v>5.80648247420575E-2</c:v>
                      </c:pt>
                      <c:pt idx="590">
                        <c:v>5.7599995918078302E-2</c:v>
                      </c:pt>
                      <c:pt idx="591">
                        <c:v>5.7092562037235998E-2</c:v>
                      </c:pt>
                      <c:pt idx="592">
                        <c:v>5.66462294205776E-2</c:v>
                      </c:pt>
                      <c:pt idx="593">
                        <c:v>5.6262401228658297E-2</c:v>
                      </c:pt>
                      <c:pt idx="594">
                        <c:v>5.5835840419825498E-2</c:v>
                      </c:pt>
                      <c:pt idx="595">
                        <c:v>5.5450609067350998E-2</c:v>
                      </c:pt>
                      <c:pt idx="596">
                        <c:v>5.5065377714876497E-2</c:v>
                      </c:pt>
                      <c:pt idx="597">
                        <c:v>5.4640347626649599E-2</c:v>
                      </c:pt>
                      <c:pt idx="598">
                        <c:v>5.4235216906298803E-2</c:v>
                      </c:pt>
                      <c:pt idx="599">
                        <c:v>5.3808783657516498E-2</c:v>
                      </c:pt>
                      <c:pt idx="600">
                        <c:v>5.3383753569289601E-2</c:v>
                      </c:pt>
                      <c:pt idx="601">
                        <c:v>5.2958595921012097E-2</c:v>
                      </c:pt>
                      <c:pt idx="602">
                        <c:v>5.2593263936413802E-2</c:v>
                      </c:pt>
                      <c:pt idx="603">
                        <c:v>5.2208032583939197E-2</c:v>
                      </c:pt>
                      <c:pt idx="604">
                        <c:v>5.1802901863588498E-2</c:v>
                      </c:pt>
                      <c:pt idx="605">
                        <c:v>5.1397771143237701E-2</c:v>
                      </c:pt>
                      <c:pt idx="606">
                        <c:v>5.1012539790763298E-2</c:v>
                      </c:pt>
                      <c:pt idx="607">
                        <c:v>5.0627308438288499E-2</c:v>
                      </c:pt>
                      <c:pt idx="608">
                        <c:v>5.0242077085814102E-2</c:v>
                      </c:pt>
                      <c:pt idx="609">
                        <c:v>4.9856845733339497E-2</c:v>
                      </c:pt>
                      <c:pt idx="610">
                        <c:v>4.9451715012988701E-2</c:v>
                      </c:pt>
                      <c:pt idx="611">
                        <c:v>4.9087786188945701E-2</c:v>
                      </c:pt>
                      <c:pt idx="612">
                        <c:v>4.8722454204347398E-2</c:v>
                      </c:pt>
                      <c:pt idx="613">
                        <c:v>4.8357122219748902E-2</c:v>
                      </c:pt>
                      <c:pt idx="614">
                        <c:v>4.7993193395705902E-2</c:v>
                      </c:pt>
                      <c:pt idx="615">
                        <c:v>4.7607962043231401E-2</c:v>
                      </c:pt>
                      <c:pt idx="616">
                        <c:v>4.7262529426509103E-2</c:v>
                      </c:pt>
                      <c:pt idx="617">
                        <c:v>4.6898600602466103E-2</c:v>
                      </c:pt>
                      <c:pt idx="618">
                        <c:v>4.6452140425757203E-2</c:v>
                      </c:pt>
                      <c:pt idx="619">
                        <c:v>4.6088211601714203E-2</c:v>
                      </c:pt>
                      <c:pt idx="620">
                        <c:v>4.5762678352868E-2</c:v>
                      </c:pt>
                      <c:pt idx="621">
                        <c:v>4.5438675824627801E-2</c:v>
                      </c:pt>
                      <c:pt idx="622">
                        <c:v>4.51344451042133E-2</c:v>
                      </c:pt>
                      <c:pt idx="623">
                        <c:v>4.4790415648046498E-2</c:v>
                      </c:pt>
                      <c:pt idx="624">
                        <c:v>4.4527386823939703E-2</c:v>
                      </c:pt>
                      <c:pt idx="625">
                        <c:v>4.4223156103525202E-2</c:v>
                      </c:pt>
                      <c:pt idx="626">
                        <c:v>4.3818025383174398E-2</c:v>
                      </c:pt>
                      <c:pt idx="627">
                        <c:v>4.3371692766516E-2</c:v>
                      </c:pt>
                      <c:pt idx="628">
                        <c:v>4.3148462678161498E-2</c:v>
                      </c:pt>
                      <c:pt idx="629">
                        <c:v>4.2824332589870701E-2</c:v>
                      </c:pt>
                      <c:pt idx="630">
                        <c:v>4.2480303133704003E-2</c:v>
                      </c:pt>
                      <c:pt idx="631">
                        <c:v>4.2156300605463798E-2</c:v>
                      </c:pt>
                      <c:pt idx="632">
                        <c:v>4.1832170517173001E-2</c:v>
                      </c:pt>
                      <c:pt idx="633">
                        <c:v>4.1547839164634698E-2</c:v>
                      </c:pt>
                      <c:pt idx="634">
                        <c:v>4.1203809708467799E-2</c:v>
                      </c:pt>
                      <c:pt idx="635">
                        <c:v>4.0878276459621797E-2</c:v>
                      </c:pt>
                      <c:pt idx="636">
                        <c:v>4.0575448899762598E-2</c:v>
                      </c:pt>
                      <c:pt idx="637">
                        <c:v>4.0251318811471898E-2</c:v>
                      </c:pt>
                      <c:pt idx="638">
                        <c:v>3.9925785562625903E-2</c:v>
                      </c:pt>
                      <c:pt idx="639">
                        <c:v>3.9623085562817198E-2</c:v>
                      </c:pt>
                      <c:pt idx="640">
                        <c:v>3.9338754210278902E-2</c:v>
                      </c:pt>
                      <c:pt idx="641">
                        <c:v>3.9034523489864401E-2</c:v>
                      </c:pt>
                      <c:pt idx="642">
                        <c:v>3.8710393401573701E-2</c:v>
                      </c:pt>
                      <c:pt idx="643">
                        <c:v>3.8406162681159303E-2</c:v>
                      </c:pt>
                      <c:pt idx="644">
                        <c:v>3.8101931960744601E-2</c:v>
                      </c:pt>
                      <c:pt idx="645">
                        <c:v>3.78390306966883E-2</c:v>
                      </c:pt>
                      <c:pt idx="646">
                        <c:v>3.7534799976273903E-2</c:v>
                      </c:pt>
                      <c:pt idx="647">
                        <c:v>3.7250468623735399E-2</c:v>
                      </c:pt>
                      <c:pt idx="648">
                        <c:v>3.6967540431752398E-2</c:v>
                      </c:pt>
                      <c:pt idx="649">
                        <c:v>3.6683209079214102E-2</c:v>
                      </c:pt>
                      <c:pt idx="650">
                        <c:v>3.6420307815157801E-2</c:v>
                      </c:pt>
                      <c:pt idx="651">
                        <c:v>3.6135976462619498E-2</c:v>
                      </c:pt>
                      <c:pt idx="652">
                        <c:v>3.58317457422049E-2</c:v>
                      </c:pt>
                      <c:pt idx="653">
                        <c:v>3.5548817550221899E-2</c:v>
                      </c:pt>
                      <c:pt idx="654">
                        <c:v>3.5264486197683499E-2</c:v>
                      </c:pt>
                      <c:pt idx="655">
                        <c:v>3.5021484301503397E-2</c:v>
                      </c:pt>
                      <c:pt idx="656">
                        <c:v>3.4738556109520501E-2</c:v>
                      </c:pt>
                      <c:pt idx="657">
                        <c:v>3.4474124124858403E-2</c:v>
                      </c:pt>
                      <c:pt idx="658">
                        <c:v>3.4191323492925897E-2</c:v>
                      </c:pt>
                      <c:pt idx="659">
                        <c:v>3.39069921403874E-2</c:v>
                      </c:pt>
                      <c:pt idx="660">
                        <c:v>3.3643963316280702E-2</c:v>
                      </c:pt>
                      <c:pt idx="661">
                        <c:v>3.3400833860050001E-2</c:v>
                      </c:pt>
                      <c:pt idx="662">
                        <c:v>3.3157831963869802E-2</c:v>
                      </c:pt>
                      <c:pt idx="663">
                        <c:v>3.2873500611331402E-2</c:v>
                      </c:pt>
                      <c:pt idx="664">
                        <c:v>3.2610471787224801E-2</c:v>
                      </c:pt>
                      <c:pt idx="665">
                        <c:v>3.2326140434686297E-2</c:v>
                      </c:pt>
                      <c:pt idx="666">
                        <c:v>3.2063239170629997E-2</c:v>
                      </c:pt>
                      <c:pt idx="667">
                        <c:v>3.1840009082275599E-2</c:v>
                      </c:pt>
                      <c:pt idx="668">
                        <c:v>3.1596879626045002E-2</c:v>
                      </c:pt>
                      <c:pt idx="669">
                        <c:v>3.1353877729864803E-2</c:v>
                      </c:pt>
                      <c:pt idx="670">
                        <c:v>3.1089445745202698E-2</c:v>
                      </c:pt>
                      <c:pt idx="671">
                        <c:v>3.0826416921095799E-2</c:v>
                      </c:pt>
                      <c:pt idx="672">
                        <c:v>3.0522186200681201E-2</c:v>
                      </c:pt>
                      <c:pt idx="673">
                        <c:v>3.0279184304501199E-2</c:v>
                      </c:pt>
                      <c:pt idx="674">
                        <c:v>3.0075853584022899E-2</c:v>
                      </c:pt>
                      <c:pt idx="675">
                        <c:v>2.9874053584150399E-2</c:v>
                      </c:pt>
                      <c:pt idx="676">
                        <c:v>2.9630924127919799E-2</c:v>
                      </c:pt>
                      <c:pt idx="677">
                        <c:v>2.94076940395652E-2</c:v>
                      </c:pt>
                      <c:pt idx="678">
                        <c:v>2.9144792775509E-2</c:v>
                      </c:pt>
                      <c:pt idx="679">
                        <c:v>2.8901663319278299E-2</c:v>
                      </c:pt>
                      <c:pt idx="680">
                        <c:v>2.8658533863047699E-2</c:v>
                      </c:pt>
                      <c:pt idx="681">
                        <c:v>2.8435431334743699E-2</c:v>
                      </c:pt>
                      <c:pt idx="682">
                        <c:v>2.82122012463892E-2</c:v>
                      </c:pt>
                      <c:pt idx="683">
                        <c:v>2.8111301246452901E-2</c:v>
                      </c:pt>
                      <c:pt idx="684">
                        <c:v>2.7846869261790801E-2</c:v>
                      </c:pt>
                      <c:pt idx="685">
                        <c:v>2.7563941069807901E-2</c:v>
                      </c:pt>
                      <c:pt idx="686">
                        <c:v>2.7320939173627799E-2</c:v>
                      </c:pt>
                      <c:pt idx="687">
                        <c:v>2.7076406556841601E-2</c:v>
                      </c:pt>
                      <c:pt idx="688">
                        <c:v>2.6854579629042599E-2</c:v>
                      </c:pt>
                      <c:pt idx="689">
                        <c:v>2.6631477100738699E-2</c:v>
                      </c:pt>
                      <c:pt idx="690">
                        <c:v>2.6469348276568001E-2</c:v>
                      </c:pt>
                      <c:pt idx="691">
                        <c:v>2.6266145116140199E-2</c:v>
                      </c:pt>
                      <c:pt idx="692">
                        <c:v>2.60031162920333E-2</c:v>
                      </c:pt>
                      <c:pt idx="693">
                        <c:v>2.57599868358027E-2</c:v>
                      </c:pt>
                      <c:pt idx="694">
                        <c:v>2.5597985571682601E-2</c:v>
                      </c:pt>
                      <c:pt idx="695">
                        <c:v>2.5414554219080399E-2</c:v>
                      </c:pt>
                      <c:pt idx="696">
                        <c:v>2.52127542192081E-2</c:v>
                      </c:pt>
                      <c:pt idx="697">
                        <c:v>2.4948322234545899E-2</c:v>
                      </c:pt>
                      <c:pt idx="698">
                        <c:v>2.4746394674622901E-2</c:v>
                      </c:pt>
                      <c:pt idx="699">
                        <c:v>2.4523292146319101E-2</c:v>
                      </c:pt>
                      <c:pt idx="700">
                        <c:v>2.43213645863961E-2</c:v>
                      </c:pt>
                      <c:pt idx="701">
                        <c:v>2.40982620580922E-2</c:v>
                      </c:pt>
                      <c:pt idx="702">
                        <c:v>2.3894931337613799E-2</c:v>
                      </c:pt>
                      <c:pt idx="703">
                        <c:v>2.3671701249259301E-2</c:v>
                      </c:pt>
                      <c:pt idx="704">
                        <c:v>2.3469901249386901E-2</c:v>
                      </c:pt>
                      <c:pt idx="705">
                        <c:v>2.3286469896784699E-2</c:v>
                      </c:pt>
                      <c:pt idx="706">
                        <c:v>2.3104569264788499E-2</c:v>
                      </c:pt>
                      <c:pt idx="707">
                        <c:v>2.2922541072741699E-2</c:v>
                      </c:pt>
                      <c:pt idx="708">
                        <c:v>2.2719337912314001E-2</c:v>
                      </c:pt>
                      <c:pt idx="709">
                        <c:v>2.2517410352391E-2</c:v>
                      </c:pt>
                      <c:pt idx="710">
                        <c:v>2.2314207191963101E-2</c:v>
                      </c:pt>
                      <c:pt idx="711">
                        <c:v>2.2152078367792601E-2</c:v>
                      </c:pt>
                      <c:pt idx="712">
                        <c:v>2.1948875207364899E-2</c:v>
                      </c:pt>
                      <c:pt idx="713">
                        <c:v>2.17668470153181E-2</c:v>
                      </c:pt>
                      <c:pt idx="714">
                        <c:v>2.15650470154456E-2</c:v>
                      </c:pt>
                      <c:pt idx="715">
                        <c:v>2.1381615662843401E-2</c:v>
                      </c:pt>
                      <c:pt idx="716">
                        <c:v>2.11997150308471E-2</c:v>
                      </c:pt>
                      <c:pt idx="717">
                        <c:v>2.1017686838800301E-2</c:v>
                      </c:pt>
                      <c:pt idx="718">
                        <c:v>2.0834383046248801E-2</c:v>
                      </c:pt>
                      <c:pt idx="719">
                        <c:v>2.06722542220781E-2</c:v>
                      </c:pt>
                      <c:pt idx="720">
                        <c:v>2.0510252957958001E-2</c:v>
                      </c:pt>
                      <c:pt idx="721">
                        <c:v>2.03083253980351E-2</c:v>
                      </c:pt>
                      <c:pt idx="722">
                        <c:v>2.0125021605483601E-2</c:v>
                      </c:pt>
                      <c:pt idx="723">
                        <c:v>1.9962892781312799E-2</c:v>
                      </c:pt>
                      <c:pt idx="724">
                        <c:v>1.9780992149316601E-2</c:v>
                      </c:pt>
                      <c:pt idx="725">
                        <c:v>1.9618863325146101E-2</c:v>
                      </c:pt>
                      <c:pt idx="726">
                        <c:v>1.94369626931498E-2</c:v>
                      </c:pt>
                      <c:pt idx="727">
                        <c:v>1.9274833868979199E-2</c:v>
                      </c:pt>
                      <c:pt idx="728">
                        <c:v>1.90716307085513E-2</c:v>
                      </c:pt>
                      <c:pt idx="729">
                        <c:v>1.8889602516504601E-2</c:v>
                      </c:pt>
                      <c:pt idx="730">
                        <c:v>1.8727601252384499E-2</c:v>
                      </c:pt>
                      <c:pt idx="731">
                        <c:v>1.8565472428213901E-2</c:v>
                      </c:pt>
                      <c:pt idx="732">
                        <c:v>1.8382168635662301E-2</c:v>
                      </c:pt>
                      <c:pt idx="733">
                        <c:v>1.8200140443615499E-2</c:v>
                      </c:pt>
                      <c:pt idx="734">
                        <c:v>1.80779379152478E-2</c:v>
                      </c:pt>
                      <c:pt idx="735">
                        <c:v>1.7915936651127701E-2</c:v>
                      </c:pt>
                      <c:pt idx="736">
                        <c:v>1.77538078269571E-2</c:v>
                      </c:pt>
                      <c:pt idx="737">
                        <c:v>1.7591806562837001E-2</c:v>
                      </c:pt>
                      <c:pt idx="738">
                        <c:v>1.7449577106542501E-2</c:v>
                      </c:pt>
                      <c:pt idx="739">
                        <c:v>1.7267676474546301E-2</c:v>
                      </c:pt>
                      <c:pt idx="740">
                        <c:v>1.7125447018251898E-2</c:v>
                      </c:pt>
                      <c:pt idx="741">
                        <c:v>1.6983345122007901E-2</c:v>
                      </c:pt>
                      <c:pt idx="742">
                        <c:v>1.6821343857887801E-2</c:v>
                      </c:pt>
                      <c:pt idx="743">
                        <c:v>1.6680517562148799E-2</c:v>
                      </c:pt>
                      <c:pt idx="744">
                        <c:v>1.6538415665904999E-2</c:v>
                      </c:pt>
                      <c:pt idx="745">
                        <c:v>1.6396186209610499E-2</c:v>
                      </c:pt>
                      <c:pt idx="746">
                        <c:v>1.6214285577614201E-2</c:v>
                      </c:pt>
                      <c:pt idx="747">
                        <c:v>1.6092083049246399E-2</c:v>
                      </c:pt>
                      <c:pt idx="748">
                        <c:v>1.5910054857199599E-2</c:v>
                      </c:pt>
                      <c:pt idx="749">
                        <c:v>1.5767952960955699E-2</c:v>
                      </c:pt>
                      <c:pt idx="750">
                        <c:v>1.56257235046613E-2</c:v>
                      </c:pt>
                      <c:pt idx="751">
                        <c:v>1.5483621608417399E-2</c:v>
                      </c:pt>
                      <c:pt idx="752">
                        <c:v>1.53214927842468E-2</c:v>
                      </c:pt>
                      <c:pt idx="753">
                        <c:v>1.5180794048558301E-2</c:v>
                      </c:pt>
                      <c:pt idx="754">
                        <c:v>1.5058591520190401E-2</c:v>
                      </c:pt>
                      <c:pt idx="755">
                        <c:v>1.4916362063896E-2</c:v>
                      </c:pt>
                      <c:pt idx="756">
                        <c:v>1.47742601676522E-2</c:v>
                      </c:pt>
                      <c:pt idx="757">
                        <c:v>1.4633561431963499E-2</c:v>
                      </c:pt>
                      <c:pt idx="758">
                        <c:v>1.44501300793615E-2</c:v>
                      </c:pt>
                      <c:pt idx="759">
                        <c:v>1.4349230079425099E-2</c:v>
                      </c:pt>
                      <c:pt idx="760">
                        <c:v>1.42284307116128E-2</c:v>
                      </c:pt>
                      <c:pt idx="761">
                        <c:v>1.4106100623194499E-2</c:v>
                      </c:pt>
                      <c:pt idx="762">
                        <c:v>1.3983898094826801E-2</c:v>
                      </c:pt>
                      <c:pt idx="763">
                        <c:v>1.38430717990878E-2</c:v>
                      </c:pt>
                      <c:pt idx="764">
                        <c:v>1.36810705349677E-2</c:v>
                      </c:pt>
                      <c:pt idx="765">
                        <c:v>1.35588680066E-2</c:v>
                      </c:pt>
                      <c:pt idx="766">
                        <c:v>1.34365379181818E-2</c:v>
                      </c:pt>
                      <c:pt idx="767">
                        <c:v>1.32745366540616E-2</c:v>
                      </c:pt>
                      <c:pt idx="768">
                        <c:v>1.31536097261986E-2</c:v>
                      </c:pt>
                      <c:pt idx="769">
                        <c:v>1.3031407197831E-2</c:v>
                      </c:pt>
                      <c:pt idx="770">
                        <c:v>1.29106078300186E-2</c:v>
                      </c:pt>
                      <c:pt idx="771">
                        <c:v>1.2768378373724101E-2</c:v>
                      </c:pt>
                      <c:pt idx="772">
                        <c:v>1.2667478373788E-2</c:v>
                      </c:pt>
                      <c:pt idx="773">
                        <c:v>1.25253764775439E-2</c:v>
                      </c:pt>
                      <c:pt idx="774">
                        <c:v>1.23632476533734E-2</c:v>
                      </c:pt>
                      <c:pt idx="775">
                        <c:v>1.22410451250056E-2</c:v>
                      </c:pt>
                      <c:pt idx="776">
                        <c:v>1.2140145125069401E-2</c:v>
                      </c:pt>
                      <c:pt idx="777">
                        <c:v>1.20391175650827E-2</c:v>
                      </c:pt>
                      <c:pt idx="778">
                        <c:v>1.1936814404591E-2</c:v>
                      </c:pt>
                      <c:pt idx="779">
                        <c:v>1.1796115668902599E-2</c:v>
                      </c:pt>
                      <c:pt idx="780">
                        <c:v>1.16538862126081E-2</c:v>
                      </c:pt>
                      <c:pt idx="781">
                        <c:v>1.1552986212671999E-2</c:v>
                      </c:pt>
                      <c:pt idx="782">
                        <c:v>1.14307836843042E-2</c:v>
                      </c:pt>
                      <c:pt idx="783">
                        <c:v>1.13297561243174E-2</c:v>
                      </c:pt>
                      <c:pt idx="784">
                        <c:v>1.13098567564412E-2</c:v>
                      </c:pt>
                      <c:pt idx="785">
                        <c:v>1.11066535960135E-2</c:v>
                      </c:pt>
                      <c:pt idx="786">
                        <c:v>1.09843235075953E-2</c:v>
                      </c:pt>
                      <c:pt idx="787">
                        <c:v>1.08436247719067E-2</c:v>
                      </c:pt>
                      <c:pt idx="788">
                        <c:v>1.0741321611415101E-2</c:v>
                      </c:pt>
                      <c:pt idx="789">
                        <c:v>1.06404216114788E-2</c:v>
                      </c:pt>
                      <c:pt idx="790">
                        <c:v>1.05180915230606E-2</c:v>
                      </c:pt>
                      <c:pt idx="791">
                        <c:v>1.0356090258940499E-2</c:v>
                      </c:pt>
                      <c:pt idx="792">
                        <c:v>1.0174062066893599E-2</c:v>
                      </c:pt>
                      <c:pt idx="793">
                        <c:v>1.00731620669575E-2</c:v>
                      </c:pt>
                      <c:pt idx="794">
                        <c:v>1.0012060802773601E-2</c:v>
                      </c:pt>
                      <c:pt idx="795">
                        <c:v>9.9722620670213997E-3</c:v>
                      </c:pt>
                      <c:pt idx="796">
                        <c:v>9.9722620670213997E-3</c:v>
                      </c:pt>
                      <c:pt idx="797">
                        <c:v>9.8300326107269003E-3</c:v>
                      </c:pt>
                      <c:pt idx="798">
                        <c:v>9.6879307144830396E-3</c:v>
                      </c:pt>
                      <c:pt idx="799">
                        <c:v>9.5657281861151206E-3</c:v>
                      </c:pt>
                      <c:pt idx="800">
                        <c:v>9.4647006261283691E-3</c:v>
                      </c:pt>
                      <c:pt idx="801">
                        <c:v>9.3439012583159693E-3</c:v>
                      </c:pt>
                      <c:pt idx="802">
                        <c:v>9.2216987299483799E-3</c:v>
                      </c:pt>
                      <c:pt idx="803">
                        <c:v>9.1405705378377906E-3</c:v>
                      </c:pt>
                      <c:pt idx="804">
                        <c:v>9.0595699057777201E-3</c:v>
                      </c:pt>
                      <c:pt idx="805">
                        <c:v>8.9586699058414893E-3</c:v>
                      </c:pt>
                      <c:pt idx="806">
                        <c:v>8.8165680095976303E-3</c:v>
                      </c:pt>
                      <c:pt idx="807">
                        <c:v>8.7155404496108702E-3</c:v>
                      </c:pt>
                      <c:pt idx="808">
                        <c:v>8.6345398175507997E-3</c:v>
                      </c:pt>
                      <c:pt idx="809">
                        <c:v>8.5734385533670094E-3</c:v>
                      </c:pt>
                      <c:pt idx="810">
                        <c:v>8.4725385534306693E-3</c:v>
                      </c:pt>
                      <c:pt idx="811">
                        <c:v>8.3701078328886104E-3</c:v>
                      </c:pt>
                      <c:pt idx="812">
                        <c:v>8.28910720082854E-3</c:v>
                      </c:pt>
                      <c:pt idx="813">
                        <c:v>8.1882072008923005E-3</c:v>
                      </c:pt>
                      <c:pt idx="814">
                        <c:v>8.0873072009561807E-3</c:v>
                      </c:pt>
                      <c:pt idx="815">
                        <c:v>8.0061790088455896E-3</c:v>
                      </c:pt>
                      <c:pt idx="816">
                        <c:v>7.9038758483539508E-3</c:v>
                      </c:pt>
                      <c:pt idx="817">
                        <c:v>7.8029758484178197E-3</c:v>
                      </c:pt>
                      <c:pt idx="818">
                        <c:v>7.70194828843107E-3</c:v>
                      </c:pt>
                      <c:pt idx="819">
                        <c:v>7.6209476563711097E-3</c:v>
                      </c:pt>
                      <c:pt idx="820">
                        <c:v>7.51864449587947E-3</c:v>
                      </c:pt>
                      <c:pt idx="821">
                        <c:v>7.41774449594324E-3</c:v>
                      </c:pt>
                      <c:pt idx="822">
                        <c:v>7.3366163038326403E-3</c:v>
                      </c:pt>
                      <c:pt idx="823">
                        <c:v>7.2357163038964103E-3</c:v>
                      </c:pt>
                      <c:pt idx="824">
                        <c:v>7.15471567183645E-3</c:v>
                      </c:pt>
                      <c:pt idx="825">
                        <c:v>7.0737150397762703E-3</c:v>
                      </c:pt>
                      <c:pt idx="826">
                        <c:v>6.9726874797896299E-3</c:v>
                      </c:pt>
                      <c:pt idx="827">
                        <c:v>6.8504849514219304E-3</c:v>
                      </c:pt>
                      <c:pt idx="828">
                        <c:v>6.7495849514856996E-3</c:v>
                      </c:pt>
                      <c:pt idx="829">
                        <c:v>6.6884836873017904E-3</c:v>
                      </c:pt>
                      <c:pt idx="830">
                        <c:v>6.5874561273150398E-3</c:v>
                      </c:pt>
                      <c:pt idx="831">
                        <c:v>6.5064554952550804E-3</c:v>
                      </c:pt>
                      <c:pt idx="832">
                        <c:v>6.42545486319501E-3</c:v>
                      </c:pt>
                      <c:pt idx="833">
                        <c:v>6.3444542311349404E-3</c:v>
                      </c:pt>
                      <c:pt idx="834">
                        <c:v>6.2634535990748804E-3</c:v>
                      </c:pt>
                      <c:pt idx="835">
                        <c:v>6.1610228785328198E-3</c:v>
                      </c:pt>
                      <c:pt idx="836">
                        <c:v>6.0800222464727502E-3</c:v>
                      </c:pt>
                      <c:pt idx="837">
                        <c:v>5.99902161441279E-3</c:v>
                      </c:pt>
                      <c:pt idx="838">
                        <c:v>5.9178934223021997E-3</c:v>
                      </c:pt>
                      <c:pt idx="839">
                        <c:v>5.8169934223659698E-3</c:v>
                      </c:pt>
                      <c:pt idx="840">
                        <c:v>5.7160934224297398E-3</c:v>
                      </c:pt>
                      <c:pt idx="841">
                        <c:v>5.6350927903697796E-3</c:v>
                      </c:pt>
                      <c:pt idx="842">
                        <c:v>5.5540921583095999E-3</c:v>
                      </c:pt>
                      <c:pt idx="843">
                        <c:v>5.4516614377675401E-3</c:v>
                      </c:pt>
                      <c:pt idx="844">
                        <c:v>5.3706608057074697E-3</c:v>
                      </c:pt>
                      <c:pt idx="845">
                        <c:v>5.3308620699551498E-3</c:v>
                      </c:pt>
                      <c:pt idx="846">
                        <c:v>5.2285589094636098E-3</c:v>
                      </c:pt>
                      <c:pt idx="847">
                        <c:v>5.1474307173530196E-3</c:v>
                      </c:pt>
                      <c:pt idx="848">
                        <c:v>5.0465307174168998E-3</c:v>
                      </c:pt>
                      <c:pt idx="849">
                        <c:v>4.9854294532329898E-3</c:v>
                      </c:pt>
                      <c:pt idx="850">
                        <c:v>4.9044288211729202E-3</c:v>
                      </c:pt>
                      <c:pt idx="851">
                        <c:v>4.82330062906233E-3</c:v>
                      </c:pt>
                      <c:pt idx="852">
                        <c:v>4.7224006291261E-3</c:v>
                      </c:pt>
                      <c:pt idx="853">
                        <c:v>4.6612993649423097E-3</c:v>
                      </c:pt>
                      <c:pt idx="854">
                        <c:v>4.5802987328822401E-3</c:v>
                      </c:pt>
                      <c:pt idx="855">
                        <c:v>4.5191974686983301E-3</c:v>
                      </c:pt>
                      <c:pt idx="856">
                        <c:v>4.4380692765877399E-3</c:v>
                      </c:pt>
                      <c:pt idx="857">
                        <c:v>4.3570686445276703E-3</c:v>
                      </c:pt>
                      <c:pt idx="858">
                        <c:v>4.2760680124677196E-3</c:v>
                      </c:pt>
                      <c:pt idx="859">
                        <c:v>4.1950673804076501E-3</c:v>
                      </c:pt>
                      <c:pt idx="860">
                        <c:v>4.1353692767790396E-3</c:v>
                      </c:pt>
                      <c:pt idx="861">
                        <c:v>4.0542410846685596E-3</c:v>
                      </c:pt>
                      <c:pt idx="862">
                        <c:v>3.9718372920530803E-3</c:v>
                      </c:pt>
                      <c:pt idx="863">
                        <c:v>3.87093729211696E-3</c:v>
                      </c:pt>
                      <c:pt idx="864">
                        <c:v>3.78993666005689E-3</c:v>
                      </c:pt>
                      <c:pt idx="865">
                        <c:v>3.7287078358224598E-3</c:v>
                      </c:pt>
                      <c:pt idx="866">
                        <c:v>3.6477072037625099E-3</c:v>
                      </c:pt>
                      <c:pt idx="867">
                        <c:v>3.5667065717024399E-3</c:v>
                      </c:pt>
                      <c:pt idx="868">
                        <c:v>3.52690783595011E-3</c:v>
                      </c:pt>
                      <c:pt idx="869">
                        <c:v>3.4260078360138801E-3</c:v>
                      </c:pt>
                      <c:pt idx="870">
                        <c:v>3.3647790117794498E-3</c:v>
                      </c:pt>
                      <c:pt idx="871">
                        <c:v>3.28377837971949E-3</c:v>
                      </c:pt>
                      <c:pt idx="872">
                        <c:v>3.22267711553559E-3</c:v>
                      </c:pt>
                      <c:pt idx="873">
                        <c:v>3.1416764834754098E-3</c:v>
                      </c:pt>
                      <c:pt idx="874">
                        <c:v>3.04077648353929E-3</c:v>
                      </c:pt>
                      <c:pt idx="875">
                        <c:v>2.9596482914286998E-3</c:v>
                      </c:pt>
                      <c:pt idx="876">
                        <c:v>2.8985470272447902E-3</c:v>
                      </c:pt>
                      <c:pt idx="877">
                        <c:v>2.8175463951848299E-3</c:v>
                      </c:pt>
                      <c:pt idx="878">
                        <c:v>2.7763444988772E-3</c:v>
                      </c:pt>
                      <c:pt idx="879">
                        <c:v>2.6953438668170199E-3</c:v>
                      </c:pt>
                      <c:pt idx="880">
                        <c:v>2.6142156747064301E-3</c:v>
                      </c:pt>
                      <c:pt idx="881">
                        <c:v>2.5531144105226402E-3</c:v>
                      </c:pt>
                      <c:pt idx="882">
                        <c:v>2.4934163068940402E-3</c:v>
                      </c:pt>
                      <c:pt idx="883">
                        <c:v>2.3911131464025002E-3</c:v>
                      </c:pt>
                      <c:pt idx="884">
                        <c:v>2.30998495429191E-3</c:v>
                      </c:pt>
                      <c:pt idx="885">
                        <c:v>2.2502868506634201E-3</c:v>
                      </c:pt>
                      <c:pt idx="886">
                        <c:v>2.2090849543557902E-3</c:v>
                      </c:pt>
                      <c:pt idx="887">
                        <c:v>2.1479836901718802E-3</c:v>
                      </c:pt>
                      <c:pt idx="888">
                        <c:v>2.0271843223594898E-3</c:v>
                      </c:pt>
                      <c:pt idx="889">
                        <c:v>1.9660830581755798E-3</c:v>
                      </c:pt>
                      <c:pt idx="890">
                        <c:v>1.8849548660650999E-3</c:v>
                      </c:pt>
                      <c:pt idx="891">
                        <c:v>1.82385360188131E-3</c:v>
                      </c:pt>
                      <c:pt idx="892">
                        <c:v>1.7627523376974E-3</c:v>
                      </c:pt>
                      <c:pt idx="893">
                        <c:v>1.7030542340689099E-3</c:v>
                      </c:pt>
                      <c:pt idx="894">
                        <c:v>1.62205360200873E-3</c:v>
                      </c:pt>
                      <c:pt idx="895">
                        <c:v>1.5608247777744201E-3</c:v>
                      </c:pt>
                      <c:pt idx="896">
                        <c:v>1.4798241457143499E-3</c:v>
                      </c:pt>
                      <c:pt idx="897">
                        <c:v>1.3789241457781199E-3</c:v>
                      </c:pt>
                      <c:pt idx="898">
                        <c:v>1.3178228815943201E-3</c:v>
                      </c:pt>
                      <c:pt idx="899">
                        <c:v>1.2567216174103101E-3</c:v>
                      </c:pt>
                      <c:pt idx="900">
                        <c:v>1.19549279317588E-3</c:v>
                      </c:pt>
                      <c:pt idx="901">
                        <c:v>1.1144921611160299E-3</c:v>
                      </c:pt>
                      <c:pt idx="902">
                        <c:v>1.01359216117969E-3</c:v>
                      </c:pt>
                      <c:pt idx="903">
                        <c:v>9.5249089699589505E-4</c:v>
                      </c:pt>
                      <c:pt idx="904">
                        <c:v>8.9138963281199001E-4</c:v>
                      </c:pt>
                      <c:pt idx="905">
                        <c:v>8.31563969132865E-4</c:v>
                      </c:pt>
                      <c:pt idx="906">
                        <c:v>7.7046270494907098E-4</c:v>
                      </c:pt>
                      <c:pt idx="907">
                        <c:v>7.0936144076527697E-4</c:v>
                      </c:pt>
                      <c:pt idx="908">
                        <c:v>6.2836080870509801E-4</c:v>
                      </c:pt>
                      <c:pt idx="909">
                        <c:v>5.4736017664514002E-4</c:v>
                      </c:pt>
                      <c:pt idx="910">
                        <c:v>4.8613135241071302E-4</c:v>
                      </c:pt>
                      <c:pt idx="911">
                        <c:v>4.0513072035075498E-4</c:v>
                      </c:pt>
                      <c:pt idx="912">
                        <c:v>3.2413008829068602E-4</c:v>
                      </c:pt>
                      <c:pt idx="913">
                        <c:v>2.8433135253835802E-4</c:v>
                      </c:pt>
                      <c:pt idx="914">
                        <c:v>2.0333072047829E-4</c:v>
                      </c:pt>
                      <c:pt idx="915">
                        <c:v>1.4222945629438499E-4</c:v>
                      </c:pt>
                      <c:pt idx="916">
                        <c:v>6.1101264183904797E-5</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B408-BA43-A6AA-5FB26DA354BB}"/>
                  </c:ext>
                </c:extLst>
              </c15:ser>
            </c15:filteredScatterSeries>
            <c15:filteredScatterSeries>
              <c15:ser>
                <c:idx val="4"/>
                <c:order val="4"/>
                <c:tx>
                  <c:v>5BSG Marcela</c:v>
                </c:tx>
                <c:spPr>
                  <a:ln w="19050" cap="rnd">
                    <a:solidFill>
                      <a:schemeClr val="accent5"/>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C$6:$AC$923</c15:sqref>
                        </c15:formulaRef>
                      </c:ext>
                    </c:extLst>
                    <c:numCache>
                      <c:formatCode>General</c:formatCode>
                      <c:ptCount val="918"/>
                      <c:pt idx="0">
                        <c:v>303.67399999999992</c:v>
                      </c:pt>
                      <c:pt idx="1">
                        <c:v>304.28799999999978</c:v>
                      </c:pt>
                      <c:pt idx="2">
                        <c:v>304.94899999999978</c:v>
                      </c:pt>
                      <c:pt idx="3">
                        <c:v>305.637</c:v>
                      </c:pt>
                      <c:pt idx="4">
                        <c:v>306.33599999999979</c:v>
                      </c:pt>
                      <c:pt idx="5">
                        <c:v>307.041</c:v>
                      </c:pt>
                      <c:pt idx="6">
                        <c:v>307.74799999999999</c:v>
                      </c:pt>
                      <c:pt idx="7">
                        <c:v>308.45499999999993</c:v>
                      </c:pt>
                      <c:pt idx="8">
                        <c:v>309.16699999999992</c:v>
                      </c:pt>
                      <c:pt idx="9">
                        <c:v>309.87899999999979</c:v>
                      </c:pt>
                      <c:pt idx="10">
                        <c:v>310.58499999999992</c:v>
                      </c:pt>
                      <c:pt idx="11">
                        <c:v>311.28899999999982</c:v>
                      </c:pt>
                      <c:pt idx="12">
                        <c:v>311.99199999999968</c:v>
                      </c:pt>
                      <c:pt idx="13">
                        <c:v>312.69399999999979</c:v>
                      </c:pt>
                      <c:pt idx="14">
                        <c:v>313.392</c:v>
                      </c:pt>
                      <c:pt idx="15">
                        <c:v>314.08799999999991</c:v>
                      </c:pt>
                      <c:pt idx="16">
                        <c:v>314.78599999999977</c:v>
                      </c:pt>
                      <c:pt idx="17">
                        <c:v>315.48399999999981</c:v>
                      </c:pt>
                      <c:pt idx="18">
                        <c:v>316.18599999999992</c:v>
                      </c:pt>
                      <c:pt idx="19">
                        <c:v>316.89</c:v>
                      </c:pt>
                      <c:pt idx="20">
                        <c:v>317.59399999999982</c:v>
                      </c:pt>
                      <c:pt idx="21">
                        <c:v>318.29599999999982</c:v>
                      </c:pt>
                      <c:pt idx="22">
                        <c:v>319.005</c:v>
                      </c:pt>
                      <c:pt idx="23">
                        <c:v>319.71699999999981</c:v>
                      </c:pt>
                      <c:pt idx="24">
                        <c:v>320.4289999999998</c:v>
                      </c:pt>
                      <c:pt idx="25">
                        <c:v>321.14400000000001</c:v>
                      </c:pt>
                      <c:pt idx="26">
                        <c:v>321.86</c:v>
                      </c:pt>
                      <c:pt idx="27">
                        <c:v>322.57799999999992</c:v>
                      </c:pt>
                      <c:pt idx="28">
                        <c:v>323.29599999999982</c:v>
                      </c:pt>
                      <c:pt idx="29">
                        <c:v>324.01099999999991</c:v>
                      </c:pt>
                      <c:pt idx="30">
                        <c:v>324.7319999999998</c:v>
                      </c:pt>
                      <c:pt idx="31">
                        <c:v>325.45599999999979</c:v>
                      </c:pt>
                      <c:pt idx="32">
                        <c:v>326.18499999999989</c:v>
                      </c:pt>
                      <c:pt idx="33">
                        <c:v>326.9219999999998</c:v>
                      </c:pt>
                      <c:pt idx="34">
                        <c:v>327.65699999999993</c:v>
                      </c:pt>
                      <c:pt idx="35">
                        <c:v>328.392</c:v>
                      </c:pt>
                      <c:pt idx="36">
                        <c:v>329.125</c:v>
                      </c:pt>
                      <c:pt idx="37">
                        <c:v>329.86</c:v>
                      </c:pt>
                      <c:pt idx="38">
                        <c:v>330.59599999999978</c:v>
                      </c:pt>
                      <c:pt idx="39">
                        <c:v>331.33399999999978</c:v>
                      </c:pt>
                      <c:pt idx="40">
                        <c:v>332.07099999999991</c:v>
                      </c:pt>
                      <c:pt idx="41">
                        <c:v>332.80899999999991</c:v>
                      </c:pt>
                      <c:pt idx="42">
                        <c:v>333.548</c:v>
                      </c:pt>
                      <c:pt idx="43">
                        <c:v>334.28199999999981</c:v>
                      </c:pt>
                      <c:pt idx="44">
                        <c:v>335.017</c:v>
                      </c:pt>
                      <c:pt idx="45">
                        <c:v>335.75599999999991</c:v>
                      </c:pt>
                      <c:pt idx="46">
                        <c:v>336.4939999999998</c:v>
                      </c:pt>
                      <c:pt idx="47">
                        <c:v>337.24099999999999</c:v>
                      </c:pt>
                      <c:pt idx="48">
                        <c:v>337.98399999999981</c:v>
                      </c:pt>
                      <c:pt idx="49">
                        <c:v>338.72899999999981</c:v>
                      </c:pt>
                      <c:pt idx="50">
                        <c:v>339.47499999999991</c:v>
                      </c:pt>
                      <c:pt idx="51">
                        <c:v>340.21899999999982</c:v>
                      </c:pt>
                      <c:pt idx="52">
                        <c:v>340.96100000000001</c:v>
                      </c:pt>
                      <c:pt idx="53">
                        <c:v>341.70699999999982</c:v>
                      </c:pt>
                      <c:pt idx="54">
                        <c:v>342.44899999999978</c:v>
                      </c:pt>
                      <c:pt idx="55">
                        <c:v>343.19</c:v>
                      </c:pt>
                      <c:pt idx="56">
                        <c:v>343.93199999999968</c:v>
                      </c:pt>
                      <c:pt idx="57">
                        <c:v>344.68099999999993</c:v>
                      </c:pt>
                      <c:pt idx="58">
                        <c:v>345.44</c:v>
                      </c:pt>
                      <c:pt idx="59">
                        <c:v>346.19599999999991</c:v>
                      </c:pt>
                      <c:pt idx="60">
                        <c:v>346.94499999999999</c:v>
                      </c:pt>
                      <c:pt idx="61">
                        <c:v>347.69099999999992</c:v>
                      </c:pt>
                      <c:pt idx="62">
                        <c:v>348.43700000000001</c:v>
                      </c:pt>
                      <c:pt idx="63">
                        <c:v>349.178</c:v>
                      </c:pt>
                      <c:pt idx="64">
                        <c:v>349.91799999999978</c:v>
                      </c:pt>
                      <c:pt idx="65">
                        <c:v>350.66300000000001</c:v>
                      </c:pt>
                      <c:pt idx="66">
                        <c:v>351.40999999999991</c:v>
                      </c:pt>
                      <c:pt idx="67">
                        <c:v>352.15</c:v>
                      </c:pt>
                      <c:pt idx="68">
                        <c:v>352.89</c:v>
                      </c:pt>
                      <c:pt idx="69">
                        <c:v>353.64</c:v>
                      </c:pt>
                      <c:pt idx="70">
                        <c:v>354.38699999999977</c:v>
                      </c:pt>
                      <c:pt idx="71">
                        <c:v>355.13199999999978</c:v>
                      </c:pt>
                      <c:pt idx="72">
                        <c:v>355.87699999999978</c:v>
                      </c:pt>
                      <c:pt idx="73">
                        <c:v>356.62</c:v>
                      </c:pt>
                      <c:pt idx="74">
                        <c:v>357.36199999999991</c:v>
                      </c:pt>
                      <c:pt idx="75">
                        <c:v>358.101</c:v>
                      </c:pt>
                      <c:pt idx="76">
                        <c:v>358.84899999999999</c:v>
                      </c:pt>
                      <c:pt idx="77">
                        <c:v>359.601</c:v>
                      </c:pt>
                      <c:pt idx="78">
                        <c:v>360.34500000000003</c:v>
                      </c:pt>
                      <c:pt idx="79">
                        <c:v>361.08699999999982</c:v>
                      </c:pt>
                      <c:pt idx="80">
                        <c:v>361.82299999999992</c:v>
                      </c:pt>
                      <c:pt idx="81">
                        <c:v>362.55399999999992</c:v>
                      </c:pt>
                      <c:pt idx="82">
                        <c:v>363.28299999999979</c:v>
                      </c:pt>
                      <c:pt idx="83">
                        <c:v>364.00799999999992</c:v>
                      </c:pt>
                      <c:pt idx="84">
                        <c:v>364.7369999999998</c:v>
                      </c:pt>
                      <c:pt idx="85">
                        <c:v>365.47299999999979</c:v>
                      </c:pt>
                      <c:pt idx="86">
                        <c:v>366.20699999999982</c:v>
                      </c:pt>
                      <c:pt idx="87">
                        <c:v>366.93299999999982</c:v>
                      </c:pt>
                      <c:pt idx="88">
                        <c:v>367.65599999999989</c:v>
                      </c:pt>
                      <c:pt idx="89">
                        <c:v>368.38099999999991</c:v>
                      </c:pt>
                      <c:pt idx="90">
                        <c:v>369.09999999999991</c:v>
                      </c:pt>
                      <c:pt idx="91">
                        <c:v>369.81599999999992</c:v>
                      </c:pt>
                      <c:pt idx="92">
                        <c:v>370.53499999999991</c:v>
                      </c:pt>
                      <c:pt idx="93">
                        <c:v>371.25599999999991</c:v>
                      </c:pt>
                      <c:pt idx="94">
                        <c:v>371.98099999999982</c:v>
                      </c:pt>
                      <c:pt idx="95">
                        <c:v>372.70299999999992</c:v>
                      </c:pt>
                      <c:pt idx="96">
                        <c:v>373.41399999999982</c:v>
                      </c:pt>
                      <c:pt idx="97">
                        <c:v>374.125</c:v>
                      </c:pt>
                      <c:pt idx="98">
                        <c:v>374.84100000000001</c:v>
                      </c:pt>
                      <c:pt idx="99">
                        <c:v>375.56200000000001</c:v>
                      </c:pt>
                      <c:pt idx="100">
                        <c:v>376.28</c:v>
                      </c:pt>
                      <c:pt idx="101">
                        <c:v>376.99599999999981</c:v>
                      </c:pt>
                      <c:pt idx="102">
                        <c:v>377.70699999999982</c:v>
                      </c:pt>
                      <c:pt idx="103">
                        <c:v>378.4219999999998</c:v>
                      </c:pt>
                      <c:pt idx="104">
                        <c:v>379.13599999999991</c:v>
                      </c:pt>
                      <c:pt idx="105">
                        <c:v>379.84699999999992</c:v>
                      </c:pt>
                      <c:pt idx="106">
                        <c:v>380.55699999999979</c:v>
                      </c:pt>
                      <c:pt idx="107">
                        <c:v>381.26299999999992</c:v>
                      </c:pt>
                      <c:pt idx="108">
                        <c:v>381.96899999999982</c:v>
                      </c:pt>
                      <c:pt idx="109">
                        <c:v>382.673</c:v>
                      </c:pt>
                      <c:pt idx="110">
                        <c:v>383.37199999999979</c:v>
                      </c:pt>
                      <c:pt idx="111">
                        <c:v>384.07599999999991</c:v>
                      </c:pt>
                      <c:pt idx="112">
                        <c:v>384.78899999999982</c:v>
                      </c:pt>
                      <c:pt idx="113">
                        <c:v>385.57</c:v>
                      </c:pt>
                      <c:pt idx="114">
                        <c:v>386.39599999999979</c:v>
                      </c:pt>
                      <c:pt idx="115">
                        <c:v>387.24699999999979</c:v>
                      </c:pt>
                      <c:pt idx="116">
                        <c:v>388.11399999999992</c:v>
                      </c:pt>
                      <c:pt idx="117">
                        <c:v>388.98399999999981</c:v>
                      </c:pt>
                      <c:pt idx="118">
                        <c:v>389.86199999999991</c:v>
                      </c:pt>
                      <c:pt idx="119">
                        <c:v>390.7369999999998</c:v>
                      </c:pt>
                      <c:pt idx="120">
                        <c:v>391.61099999999999</c:v>
                      </c:pt>
                      <c:pt idx="121">
                        <c:v>392.48599999999982</c:v>
                      </c:pt>
                      <c:pt idx="122">
                        <c:v>393.36299999999989</c:v>
                      </c:pt>
                      <c:pt idx="123">
                        <c:v>394.24199999999979</c:v>
                      </c:pt>
                      <c:pt idx="124">
                        <c:v>395.125</c:v>
                      </c:pt>
                      <c:pt idx="125">
                        <c:v>395.99799999999982</c:v>
                      </c:pt>
                      <c:pt idx="126">
                        <c:v>396.86599999999999</c:v>
                      </c:pt>
                      <c:pt idx="127">
                        <c:v>397.73399999999981</c:v>
                      </c:pt>
                      <c:pt idx="128">
                        <c:v>398.60199999999992</c:v>
                      </c:pt>
                      <c:pt idx="129">
                        <c:v>399.47599999999977</c:v>
                      </c:pt>
                      <c:pt idx="130">
                        <c:v>400.346</c:v>
                      </c:pt>
                      <c:pt idx="131">
                        <c:v>401.21799999999979</c:v>
                      </c:pt>
                      <c:pt idx="132">
                        <c:v>402.09699999999981</c:v>
                      </c:pt>
                      <c:pt idx="133">
                        <c:v>402.97099999999978</c:v>
                      </c:pt>
                      <c:pt idx="134">
                        <c:v>403.84100000000001</c:v>
                      </c:pt>
                      <c:pt idx="135">
                        <c:v>404.70799999999991</c:v>
                      </c:pt>
                      <c:pt idx="136">
                        <c:v>405.57799999999992</c:v>
                      </c:pt>
                      <c:pt idx="137">
                        <c:v>406.44499999999988</c:v>
                      </c:pt>
                      <c:pt idx="138">
                        <c:v>407.30799999999999</c:v>
                      </c:pt>
                      <c:pt idx="139">
                        <c:v>408.16699999999992</c:v>
                      </c:pt>
                      <c:pt idx="140">
                        <c:v>409.024</c:v>
                      </c:pt>
                      <c:pt idx="141">
                        <c:v>409.88099999999991</c:v>
                      </c:pt>
                      <c:pt idx="142">
                        <c:v>410.74399999999991</c:v>
                      </c:pt>
                      <c:pt idx="143">
                        <c:v>411.60399999999993</c:v>
                      </c:pt>
                      <c:pt idx="144">
                        <c:v>412.47199999999981</c:v>
                      </c:pt>
                      <c:pt idx="145">
                        <c:v>413.346</c:v>
                      </c:pt>
                      <c:pt idx="146">
                        <c:v>414.21799999999979</c:v>
                      </c:pt>
                      <c:pt idx="147">
                        <c:v>415.09199999999981</c:v>
                      </c:pt>
                      <c:pt idx="148">
                        <c:v>415.96</c:v>
                      </c:pt>
                      <c:pt idx="149">
                        <c:v>416.82399999999978</c:v>
                      </c:pt>
                      <c:pt idx="150">
                        <c:v>417.68799999999999</c:v>
                      </c:pt>
                      <c:pt idx="151">
                        <c:v>418.55199999999991</c:v>
                      </c:pt>
                      <c:pt idx="152">
                        <c:v>419.41399999999982</c:v>
                      </c:pt>
                      <c:pt idx="153">
                        <c:v>420.27799999999979</c:v>
                      </c:pt>
                      <c:pt idx="154">
                        <c:v>421.14800000000002</c:v>
                      </c:pt>
                      <c:pt idx="155">
                        <c:v>422.02</c:v>
                      </c:pt>
                      <c:pt idx="156">
                        <c:v>422.89199999999983</c:v>
                      </c:pt>
                      <c:pt idx="157">
                        <c:v>423.76299999999992</c:v>
                      </c:pt>
                      <c:pt idx="158">
                        <c:v>424.62799999999999</c:v>
                      </c:pt>
                      <c:pt idx="159">
                        <c:v>425.49</c:v>
                      </c:pt>
                      <c:pt idx="160">
                        <c:v>426.34899999999999</c:v>
                      </c:pt>
                      <c:pt idx="161">
                        <c:v>427.20600000000002</c:v>
                      </c:pt>
                      <c:pt idx="162">
                        <c:v>428.06299999999999</c:v>
                      </c:pt>
                      <c:pt idx="163">
                        <c:v>428.92099999999982</c:v>
                      </c:pt>
                      <c:pt idx="164">
                        <c:v>429.78199999999981</c:v>
                      </c:pt>
                      <c:pt idx="165">
                        <c:v>430.64699999999999</c:v>
                      </c:pt>
                      <c:pt idx="166">
                        <c:v>431.51400000000001</c:v>
                      </c:pt>
                      <c:pt idx="167">
                        <c:v>432.38</c:v>
                      </c:pt>
                      <c:pt idx="168">
                        <c:v>433.25</c:v>
                      </c:pt>
                      <c:pt idx="169">
                        <c:v>434.12199999999979</c:v>
                      </c:pt>
                      <c:pt idx="170">
                        <c:v>434.99499999999978</c:v>
                      </c:pt>
                      <c:pt idx="171">
                        <c:v>435.86399999999992</c:v>
                      </c:pt>
                      <c:pt idx="172">
                        <c:v>436.7319999999998</c:v>
                      </c:pt>
                      <c:pt idx="173">
                        <c:v>437.60199999999992</c:v>
                      </c:pt>
                      <c:pt idx="174">
                        <c:v>438.47199999999981</c:v>
                      </c:pt>
                      <c:pt idx="175">
                        <c:v>439.34399999999988</c:v>
                      </c:pt>
                      <c:pt idx="176">
                        <c:v>440.21600000000001</c:v>
                      </c:pt>
                      <c:pt idx="177">
                        <c:v>441.08899999999983</c:v>
                      </c:pt>
                      <c:pt idx="178">
                        <c:v>441.96100000000001</c:v>
                      </c:pt>
                      <c:pt idx="179">
                        <c:v>442.83399999999978</c:v>
                      </c:pt>
                      <c:pt idx="180">
                        <c:v>443.70600000000002</c:v>
                      </c:pt>
                      <c:pt idx="181">
                        <c:v>444.57299999999992</c:v>
                      </c:pt>
                      <c:pt idx="182">
                        <c:v>445.44499999999988</c:v>
                      </c:pt>
                      <c:pt idx="183">
                        <c:v>446.31799999999993</c:v>
                      </c:pt>
                      <c:pt idx="184">
                        <c:v>447.19200000000001</c:v>
                      </c:pt>
                      <c:pt idx="185">
                        <c:v>448.05799999999999</c:v>
                      </c:pt>
                      <c:pt idx="186">
                        <c:v>448.92599999999982</c:v>
                      </c:pt>
                      <c:pt idx="187">
                        <c:v>449.7969999999998</c:v>
                      </c:pt>
                      <c:pt idx="188">
                        <c:v>450.66500000000002</c:v>
                      </c:pt>
                      <c:pt idx="189">
                        <c:v>451.53399999999982</c:v>
                      </c:pt>
                      <c:pt idx="190">
                        <c:v>452.399</c:v>
                      </c:pt>
                      <c:pt idx="191">
                        <c:v>453.25599999999991</c:v>
                      </c:pt>
                      <c:pt idx="192">
                        <c:v>454.11299999999989</c:v>
                      </c:pt>
                      <c:pt idx="193">
                        <c:v>454.97199999999981</c:v>
                      </c:pt>
                      <c:pt idx="194">
                        <c:v>455.83299999999991</c:v>
                      </c:pt>
                      <c:pt idx="195">
                        <c:v>456.69200000000001</c:v>
                      </c:pt>
                      <c:pt idx="196">
                        <c:v>457.548</c:v>
                      </c:pt>
                      <c:pt idx="197">
                        <c:v>458.40299999999979</c:v>
                      </c:pt>
                      <c:pt idx="198">
                        <c:v>459.26</c:v>
                      </c:pt>
                      <c:pt idx="199">
                        <c:v>460.11599999999999</c:v>
                      </c:pt>
                      <c:pt idx="200">
                        <c:v>460.96399999999983</c:v>
                      </c:pt>
                      <c:pt idx="201">
                        <c:v>461.81299999999999</c:v>
                      </c:pt>
                      <c:pt idx="202">
                        <c:v>462.66399999999999</c:v>
                      </c:pt>
                      <c:pt idx="203">
                        <c:v>463.50599999999991</c:v>
                      </c:pt>
                      <c:pt idx="204">
                        <c:v>464.35</c:v>
                      </c:pt>
                      <c:pt idx="205">
                        <c:v>465.19599999999991</c:v>
                      </c:pt>
                      <c:pt idx="206">
                        <c:v>466.03300000000002</c:v>
                      </c:pt>
                      <c:pt idx="207">
                        <c:v>466.86799999999988</c:v>
                      </c:pt>
                      <c:pt idx="208">
                        <c:v>467.70600000000002</c:v>
                      </c:pt>
                      <c:pt idx="209">
                        <c:v>468.54399999999993</c:v>
                      </c:pt>
                      <c:pt idx="210">
                        <c:v>469.38499999999999</c:v>
                      </c:pt>
                      <c:pt idx="211">
                        <c:v>470.2319999999998</c:v>
                      </c:pt>
                      <c:pt idx="212">
                        <c:v>471.07599999999991</c:v>
                      </c:pt>
                      <c:pt idx="213">
                        <c:v>471.91899999999981</c:v>
                      </c:pt>
                      <c:pt idx="214">
                        <c:v>472.76599999999979</c:v>
                      </c:pt>
                      <c:pt idx="215">
                        <c:v>473.60899999999992</c:v>
                      </c:pt>
                      <c:pt idx="216">
                        <c:v>474.44799999999992</c:v>
                      </c:pt>
                      <c:pt idx="217">
                        <c:v>475.28399999999982</c:v>
                      </c:pt>
                      <c:pt idx="218">
                        <c:v>476.12199999999979</c:v>
                      </c:pt>
                      <c:pt idx="219">
                        <c:v>476.96799999999979</c:v>
                      </c:pt>
                      <c:pt idx="220">
                        <c:v>477.82099999999991</c:v>
                      </c:pt>
                      <c:pt idx="221">
                        <c:v>478.673</c:v>
                      </c:pt>
                      <c:pt idx="222">
                        <c:v>479.52499999999992</c:v>
                      </c:pt>
                      <c:pt idx="223">
                        <c:v>480.36899999999991</c:v>
                      </c:pt>
                      <c:pt idx="224">
                        <c:v>481.21</c:v>
                      </c:pt>
                      <c:pt idx="225">
                        <c:v>482.053</c:v>
                      </c:pt>
                      <c:pt idx="226">
                        <c:v>482.89299999999992</c:v>
                      </c:pt>
                      <c:pt idx="227">
                        <c:v>483.73099999999982</c:v>
                      </c:pt>
                      <c:pt idx="228">
                        <c:v>484.55799999999999</c:v>
                      </c:pt>
                      <c:pt idx="229">
                        <c:v>485.38900000000001</c:v>
                      </c:pt>
                      <c:pt idx="230">
                        <c:v>486.21899999999982</c:v>
                      </c:pt>
                      <c:pt idx="231">
                        <c:v>487.05199999999991</c:v>
                      </c:pt>
                      <c:pt idx="232">
                        <c:v>487.89199999999983</c:v>
                      </c:pt>
                      <c:pt idx="233">
                        <c:v>488.7369999999998</c:v>
                      </c:pt>
                      <c:pt idx="234">
                        <c:v>489.57799999999992</c:v>
                      </c:pt>
                      <c:pt idx="235">
                        <c:v>490.41199999999981</c:v>
                      </c:pt>
                      <c:pt idx="236">
                        <c:v>491.245</c:v>
                      </c:pt>
                      <c:pt idx="237">
                        <c:v>492.08</c:v>
                      </c:pt>
                      <c:pt idx="238">
                        <c:v>492.91300000000001</c:v>
                      </c:pt>
                      <c:pt idx="239">
                        <c:v>493.74899999999991</c:v>
                      </c:pt>
                      <c:pt idx="240">
                        <c:v>494.58399999999978</c:v>
                      </c:pt>
                      <c:pt idx="241">
                        <c:v>495.4169999999998</c:v>
                      </c:pt>
                      <c:pt idx="242">
                        <c:v>496.24799999999999</c:v>
                      </c:pt>
                      <c:pt idx="243">
                        <c:v>497.08399999999978</c:v>
                      </c:pt>
                      <c:pt idx="244">
                        <c:v>497.92299999999977</c:v>
                      </c:pt>
                      <c:pt idx="245">
                        <c:v>498.75799999999992</c:v>
                      </c:pt>
                      <c:pt idx="246">
                        <c:v>499.59199999999981</c:v>
                      </c:pt>
                      <c:pt idx="247">
                        <c:v>500.41799999999978</c:v>
                      </c:pt>
                      <c:pt idx="248">
                        <c:v>501.245</c:v>
                      </c:pt>
                      <c:pt idx="249">
                        <c:v>502.07899999999978</c:v>
                      </c:pt>
                      <c:pt idx="250">
                        <c:v>502.9169999999998</c:v>
                      </c:pt>
                      <c:pt idx="251">
                        <c:v>503.75199999999978</c:v>
                      </c:pt>
                      <c:pt idx="252">
                        <c:v>504.58899999999983</c:v>
                      </c:pt>
                      <c:pt idx="253">
                        <c:v>505.42499999999978</c:v>
                      </c:pt>
                      <c:pt idx="254">
                        <c:v>506.25900000000001</c:v>
                      </c:pt>
                      <c:pt idx="255">
                        <c:v>507.09199999999981</c:v>
                      </c:pt>
                      <c:pt idx="256">
                        <c:v>507.91999999999979</c:v>
                      </c:pt>
                      <c:pt idx="257">
                        <c:v>508.74399999999991</c:v>
                      </c:pt>
                      <c:pt idx="258">
                        <c:v>509.572</c:v>
                      </c:pt>
                      <c:pt idx="259">
                        <c:v>510.40199999999982</c:v>
                      </c:pt>
                      <c:pt idx="260">
                        <c:v>511.2369999999998</c:v>
                      </c:pt>
                      <c:pt idx="261">
                        <c:v>512.07399999999996</c:v>
                      </c:pt>
                      <c:pt idx="262">
                        <c:v>512.91399999999999</c:v>
                      </c:pt>
                      <c:pt idx="263">
                        <c:v>513.75699999999972</c:v>
                      </c:pt>
                      <c:pt idx="264">
                        <c:v>514.59199999999998</c:v>
                      </c:pt>
                      <c:pt idx="265">
                        <c:v>515.42399999999998</c:v>
                      </c:pt>
                      <c:pt idx="266">
                        <c:v>516.25400000000002</c:v>
                      </c:pt>
                      <c:pt idx="267">
                        <c:v>517.08699999999999</c:v>
                      </c:pt>
                      <c:pt idx="268">
                        <c:v>517.92099999999971</c:v>
                      </c:pt>
                      <c:pt idx="269">
                        <c:v>518.75900000000001</c:v>
                      </c:pt>
                      <c:pt idx="270">
                        <c:v>519.59900000000005</c:v>
                      </c:pt>
                      <c:pt idx="271">
                        <c:v>520.43799999999976</c:v>
                      </c:pt>
                      <c:pt idx="272">
                        <c:v>521.27700000000004</c:v>
                      </c:pt>
                      <c:pt idx="273">
                        <c:v>522.11500000000001</c:v>
                      </c:pt>
                      <c:pt idx="274">
                        <c:v>522.94999999999982</c:v>
                      </c:pt>
                      <c:pt idx="275">
                        <c:v>523.78800000000001</c:v>
                      </c:pt>
                      <c:pt idx="276">
                        <c:v>524.62400000000002</c:v>
                      </c:pt>
                      <c:pt idx="277">
                        <c:v>525.45799999999974</c:v>
                      </c:pt>
                      <c:pt idx="278">
                        <c:v>526.29200000000003</c:v>
                      </c:pt>
                      <c:pt idx="279">
                        <c:v>527.12900000000002</c:v>
                      </c:pt>
                      <c:pt idx="280">
                        <c:v>527.96799999999962</c:v>
                      </c:pt>
                      <c:pt idx="281">
                        <c:v>528.80799999999977</c:v>
                      </c:pt>
                      <c:pt idx="282">
                        <c:v>529.65</c:v>
                      </c:pt>
                      <c:pt idx="283">
                        <c:v>530.49400000000003</c:v>
                      </c:pt>
                      <c:pt idx="284">
                        <c:v>531.34699999999975</c:v>
                      </c:pt>
                      <c:pt idx="285">
                        <c:v>532.20600000000002</c:v>
                      </c:pt>
                      <c:pt idx="286">
                        <c:v>533.06199999999967</c:v>
                      </c:pt>
                      <c:pt idx="287">
                        <c:v>533.91399999999999</c:v>
                      </c:pt>
                      <c:pt idx="288">
                        <c:v>534.76099999999997</c:v>
                      </c:pt>
                      <c:pt idx="289">
                        <c:v>535.60900000000004</c:v>
                      </c:pt>
                      <c:pt idx="290">
                        <c:v>536.46199999999976</c:v>
                      </c:pt>
                      <c:pt idx="291">
                        <c:v>537.31399999999996</c:v>
                      </c:pt>
                      <c:pt idx="292">
                        <c:v>538.16599999999971</c:v>
                      </c:pt>
                      <c:pt idx="293">
                        <c:v>539.02299999999968</c:v>
                      </c:pt>
                      <c:pt idx="294">
                        <c:v>539.87900000000002</c:v>
                      </c:pt>
                      <c:pt idx="295">
                        <c:v>540.73699999999997</c:v>
                      </c:pt>
                      <c:pt idx="296">
                        <c:v>541.59099999999989</c:v>
                      </c:pt>
                      <c:pt idx="297">
                        <c:v>542.43599999999969</c:v>
                      </c:pt>
                      <c:pt idx="298">
                        <c:v>543.27499999999998</c:v>
                      </c:pt>
                      <c:pt idx="299">
                        <c:v>544.11400000000003</c:v>
                      </c:pt>
                      <c:pt idx="300">
                        <c:v>544.95399999999972</c:v>
                      </c:pt>
                      <c:pt idx="301">
                        <c:v>545.79200000000003</c:v>
                      </c:pt>
                      <c:pt idx="302">
                        <c:v>546.63</c:v>
                      </c:pt>
                      <c:pt idx="303">
                        <c:v>547.46399999999971</c:v>
                      </c:pt>
                      <c:pt idx="304">
                        <c:v>548.298</c:v>
                      </c:pt>
                      <c:pt idx="305">
                        <c:v>549.13</c:v>
                      </c:pt>
                      <c:pt idx="306">
                        <c:v>549.96499999999969</c:v>
                      </c:pt>
                      <c:pt idx="307">
                        <c:v>550.79999999999995</c:v>
                      </c:pt>
                      <c:pt idx="308">
                        <c:v>551.63300000000004</c:v>
                      </c:pt>
                      <c:pt idx="309">
                        <c:v>552.46899999999982</c:v>
                      </c:pt>
                      <c:pt idx="310">
                        <c:v>553.30699999999979</c:v>
                      </c:pt>
                      <c:pt idx="311">
                        <c:v>554.14099999999996</c:v>
                      </c:pt>
                      <c:pt idx="312">
                        <c:v>554.97500000000002</c:v>
                      </c:pt>
                      <c:pt idx="313">
                        <c:v>555.80699999999979</c:v>
                      </c:pt>
                      <c:pt idx="314">
                        <c:v>556.64199999999983</c:v>
                      </c:pt>
                      <c:pt idx="315">
                        <c:v>557.48</c:v>
                      </c:pt>
                      <c:pt idx="316">
                        <c:v>558.31699999999978</c:v>
                      </c:pt>
                      <c:pt idx="317">
                        <c:v>559.15</c:v>
                      </c:pt>
                      <c:pt idx="318">
                        <c:v>559.98199999999997</c:v>
                      </c:pt>
                      <c:pt idx="319">
                        <c:v>560.81399999999996</c:v>
                      </c:pt>
                      <c:pt idx="320">
                        <c:v>561.649</c:v>
                      </c:pt>
                      <c:pt idx="321">
                        <c:v>562.49</c:v>
                      </c:pt>
                      <c:pt idx="322">
                        <c:v>563.32699999999977</c:v>
                      </c:pt>
                      <c:pt idx="323">
                        <c:v>564.16300000000001</c:v>
                      </c:pt>
                      <c:pt idx="324">
                        <c:v>565.00700000000006</c:v>
                      </c:pt>
                      <c:pt idx="325">
                        <c:v>565.85799999999949</c:v>
                      </c:pt>
                      <c:pt idx="326">
                        <c:v>566.71100000000001</c:v>
                      </c:pt>
                      <c:pt idx="327">
                        <c:v>567.56099999999969</c:v>
                      </c:pt>
                      <c:pt idx="328">
                        <c:v>568.41899999999998</c:v>
                      </c:pt>
                      <c:pt idx="329">
                        <c:v>569.274</c:v>
                      </c:pt>
                      <c:pt idx="330">
                        <c:v>570.11699999999996</c:v>
                      </c:pt>
                      <c:pt idx="331">
                        <c:v>570.95799999999974</c:v>
                      </c:pt>
                      <c:pt idx="332">
                        <c:v>571.79700000000003</c:v>
                      </c:pt>
                      <c:pt idx="333">
                        <c:v>572.63499999999999</c:v>
                      </c:pt>
                      <c:pt idx="334">
                        <c:v>573.47400000000005</c:v>
                      </c:pt>
                      <c:pt idx="335">
                        <c:v>574.31099999999969</c:v>
                      </c:pt>
                      <c:pt idx="336">
                        <c:v>575.14799999999968</c:v>
                      </c:pt>
                      <c:pt idx="337">
                        <c:v>575.98599999999999</c:v>
                      </c:pt>
                      <c:pt idx="338">
                        <c:v>576.83199999999977</c:v>
                      </c:pt>
                      <c:pt idx="339">
                        <c:v>577.6869999999999</c:v>
                      </c:pt>
                      <c:pt idx="340">
                        <c:v>578.53800000000001</c:v>
                      </c:pt>
                      <c:pt idx="341">
                        <c:v>579.39499999999998</c:v>
                      </c:pt>
                      <c:pt idx="342">
                        <c:v>580.24400000000003</c:v>
                      </c:pt>
                      <c:pt idx="343">
                        <c:v>581.09</c:v>
                      </c:pt>
                      <c:pt idx="344">
                        <c:v>581.93699999999967</c:v>
                      </c:pt>
                      <c:pt idx="345">
                        <c:v>582.79200000000003</c:v>
                      </c:pt>
                      <c:pt idx="346">
                        <c:v>583.649</c:v>
                      </c:pt>
                      <c:pt idx="347">
                        <c:v>584.5029999999997</c:v>
                      </c:pt>
                      <c:pt idx="348">
                        <c:v>585.3589999999997</c:v>
                      </c:pt>
                      <c:pt idx="349">
                        <c:v>586.22</c:v>
                      </c:pt>
                      <c:pt idx="350">
                        <c:v>587.08500000000004</c:v>
                      </c:pt>
                      <c:pt idx="351">
                        <c:v>587.94199999999978</c:v>
                      </c:pt>
                      <c:pt idx="352">
                        <c:v>588.80599999999981</c:v>
                      </c:pt>
                      <c:pt idx="353">
                        <c:v>589.66999999999996</c:v>
                      </c:pt>
                      <c:pt idx="354">
                        <c:v>590.5319999999997</c:v>
                      </c:pt>
                      <c:pt idx="355">
                        <c:v>591.38599999999997</c:v>
                      </c:pt>
                      <c:pt idx="356">
                        <c:v>592.2349999999999</c:v>
                      </c:pt>
                      <c:pt idx="357">
                        <c:v>593.08100000000002</c:v>
                      </c:pt>
                      <c:pt idx="358">
                        <c:v>593.923</c:v>
                      </c:pt>
                      <c:pt idx="359">
                        <c:v>594.76299999999969</c:v>
                      </c:pt>
                      <c:pt idx="360">
                        <c:v>595.60500000000002</c:v>
                      </c:pt>
                      <c:pt idx="361">
                        <c:v>596.45099999999979</c:v>
                      </c:pt>
                      <c:pt idx="362">
                        <c:v>597.29899999999998</c:v>
                      </c:pt>
                      <c:pt idx="363">
                        <c:v>598.14499999999998</c:v>
                      </c:pt>
                      <c:pt idx="364">
                        <c:v>598.99</c:v>
                      </c:pt>
                      <c:pt idx="365">
                        <c:v>599.83899999999971</c:v>
                      </c:pt>
                      <c:pt idx="366">
                        <c:v>600.69000000000005</c:v>
                      </c:pt>
                      <c:pt idx="367">
                        <c:v>601.54599999999982</c:v>
                      </c:pt>
                      <c:pt idx="368">
                        <c:v>602.40300000000002</c:v>
                      </c:pt>
                      <c:pt idx="369">
                        <c:v>603.25599999999997</c:v>
                      </c:pt>
                      <c:pt idx="370">
                        <c:v>604.10500000000002</c:v>
                      </c:pt>
                      <c:pt idx="371">
                        <c:v>604.95799999999974</c:v>
                      </c:pt>
                      <c:pt idx="372">
                        <c:v>605.80799999999977</c:v>
                      </c:pt>
                      <c:pt idx="373">
                        <c:v>606.66</c:v>
                      </c:pt>
                      <c:pt idx="374">
                        <c:v>607.51199999999972</c:v>
                      </c:pt>
                      <c:pt idx="375">
                        <c:v>608.36399999999981</c:v>
                      </c:pt>
                      <c:pt idx="376">
                        <c:v>609.221</c:v>
                      </c:pt>
                      <c:pt idx="377">
                        <c:v>610.07299999999998</c:v>
                      </c:pt>
                      <c:pt idx="378">
                        <c:v>610.9259999999997</c:v>
                      </c:pt>
                      <c:pt idx="379">
                        <c:v>611.779</c:v>
                      </c:pt>
                      <c:pt idx="380">
                        <c:v>612.63300000000004</c:v>
                      </c:pt>
                      <c:pt idx="381">
                        <c:v>613.48800000000006</c:v>
                      </c:pt>
                      <c:pt idx="382">
                        <c:v>614.34299999999962</c:v>
                      </c:pt>
                      <c:pt idx="383">
                        <c:v>615.20299999999997</c:v>
                      </c:pt>
                      <c:pt idx="384">
                        <c:v>616.06999999999971</c:v>
                      </c:pt>
                      <c:pt idx="385">
                        <c:v>616.94299999999976</c:v>
                      </c:pt>
                      <c:pt idx="386">
                        <c:v>617.80599999999981</c:v>
                      </c:pt>
                      <c:pt idx="387">
                        <c:v>618.66199999999981</c:v>
                      </c:pt>
                      <c:pt idx="388">
                        <c:v>619.51800000000003</c:v>
                      </c:pt>
                      <c:pt idx="389">
                        <c:v>620.37</c:v>
                      </c:pt>
                      <c:pt idx="390">
                        <c:v>621.22299999999996</c:v>
                      </c:pt>
                      <c:pt idx="391">
                        <c:v>622.07899999999995</c:v>
                      </c:pt>
                      <c:pt idx="392">
                        <c:v>622.9409999999998</c:v>
                      </c:pt>
                      <c:pt idx="393">
                        <c:v>623.803</c:v>
                      </c:pt>
                      <c:pt idx="394">
                        <c:v>624.65899999999999</c:v>
                      </c:pt>
                      <c:pt idx="395">
                        <c:v>625.50900000000001</c:v>
                      </c:pt>
                      <c:pt idx="396">
                        <c:v>626.35799999999949</c:v>
                      </c:pt>
                      <c:pt idx="397">
                        <c:v>627.21</c:v>
                      </c:pt>
                      <c:pt idx="398">
                        <c:v>628.06799999999976</c:v>
                      </c:pt>
                      <c:pt idx="399">
                        <c:v>628.928</c:v>
                      </c:pt>
                      <c:pt idx="400">
                        <c:v>629.78499999999997</c:v>
                      </c:pt>
                      <c:pt idx="401">
                        <c:v>630.64</c:v>
                      </c:pt>
                      <c:pt idx="402">
                        <c:v>631.49699999999996</c:v>
                      </c:pt>
                      <c:pt idx="403">
                        <c:v>632.35699999999974</c:v>
                      </c:pt>
                      <c:pt idx="404">
                        <c:v>633.21699999999998</c:v>
                      </c:pt>
                      <c:pt idx="405">
                        <c:v>634.077</c:v>
                      </c:pt>
                      <c:pt idx="406">
                        <c:v>634.93899999999996</c:v>
                      </c:pt>
                      <c:pt idx="407">
                        <c:v>635.79700000000003</c:v>
                      </c:pt>
                      <c:pt idx="408">
                        <c:v>636.65199999999982</c:v>
                      </c:pt>
                      <c:pt idx="409">
                        <c:v>637.50599999999997</c:v>
                      </c:pt>
                      <c:pt idx="410">
                        <c:v>638.36399999999981</c:v>
                      </c:pt>
                      <c:pt idx="411">
                        <c:v>639.22900000000004</c:v>
                      </c:pt>
                      <c:pt idx="412">
                        <c:v>640.09199999999998</c:v>
                      </c:pt>
                      <c:pt idx="413">
                        <c:v>640.95399999999972</c:v>
                      </c:pt>
                      <c:pt idx="414">
                        <c:v>641.81999999999971</c:v>
                      </c:pt>
                      <c:pt idx="415">
                        <c:v>642.67899999999997</c:v>
                      </c:pt>
                      <c:pt idx="416">
                        <c:v>643.53699999999981</c:v>
                      </c:pt>
                      <c:pt idx="417">
                        <c:v>644.39099999999996</c:v>
                      </c:pt>
                      <c:pt idx="418">
                        <c:v>645.245</c:v>
                      </c:pt>
                      <c:pt idx="419">
                        <c:v>646.1</c:v>
                      </c:pt>
                      <c:pt idx="420">
                        <c:v>646.95999999999981</c:v>
                      </c:pt>
                      <c:pt idx="421">
                        <c:v>647.82099999999969</c:v>
                      </c:pt>
                      <c:pt idx="422">
                        <c:v>648.67700000000002</c:v>
                      </c:pt>
                      <c:pt idx="423">
                        <c:v>649.53</c:v>
                      </c:pt>
                      <c:pt idx="424">
                        <c:v>650.38499999999999</c:v>
                      </c:pt>
                      <c:pt idx="425">
                        <c:v>651.245</c:v>
                      </c:pt>
                      <c:pt idx="426">
                        <c:v>652.101</c:v>
                      </c:pt>
                      <c:pt idx="427">
                        <c:v>652.95699999999977</c:v>
                      </c:pt>
                      <c:pt idx="428">
                        <c:v>653.81299999999976</c:v>
                      </c:pt>
                      <c:pt idx="429">
                        <c:v>654.66899999999998</c:v>
                      </c:pt>
                      <c:pt idx="430">
                        <c:v>655.52800000000002</c:v>
                      </c:pt>
                      <c:pt idx="431">
                        <c:v>656.38499999999999</c:v>
                      </c:pt>
                      <c:pt idx="432">
                        <c:v>657.24299999999971</c:v>
                      </c:pt>
                      <c:pt idx="433">
                        <c:v>658.101</c:v>
                      </c:pt>
                      <c:pt idx="434">
                        <c:v>658.96199999999976</c:v>
                      </c:pt>
                      <c:pt idx="435">
                        <c:v>659.82899999999972</c:v>
                      </c:pt>
                      <c:pt idx="436">
                        <c:v>660.69200000000001</c:v>
                      </c:pt>
                      <c:pt idx="437">
                        <c:v>661.5509999999997</c:v>
                      </c:pt>
                      <c:pt idx="438">
                        <c:v>662.41599999999971</c:v>
                      </c:pt>
                      <c:pt idx="439">
                        <c:v>663.28099999999995</c:v>
                      </c:pt>
                      <c:pt idx="440">
                        <c:v>664.14499999999998</c:v>
                      </c:pt>
                      <c:pt idx="441">
                        <c:v>665.00800000000004</c:v>
                      </c:pt>
                      <c:pt idx="442">
                        <c:v>665.875</c:v>
                      </c:pt>
                      <c:pt idx="443">
                        <c:v>666.74099999999999</c:v>
                      </c:pt>
                      <c:pt idx="444">
                        <c:v>667.60799999999972</c:v>
                      </c:pt>
                      <c:pt idx="445">
                        <c:v>668.47400000000005</c:v>
                      </c:pt>
                      <c:pt idx="446">
                        <c:v>669.33999999999969</c:v>
                      </c:pt>
                      <c:pt idx="447">
                        <c:v>670.202</c:v>
                      </c:pt>
                      <c:pt idx="448">
                        <c:v>671.05899999999997</c:v>
                      </c:pt>
                      <c:pt idx="449">
                        <c:v>671.91100000000006</c:v>
                      </c:pt>
                      <c:pt idx="450">
                        <c:v>672.76800000000003</c:v>
                      </c:pt>
                      <c:pt idx="451">
                        <c:v>673.62900000000002</c:v>
                      </c:pt>
                      <c:pt idx="452">
                        <c:v>674.49099999999999</c:v>
                      </c:pt>
                      <c:pt idx="453">
                        <c:v>675.34799999999962</c:v>
                      </c:pt>
                      <c:pt idx="454">
                        <c:v>676.202</c:v>
                      </c:pt>
                      <c:pt idx="455">
                        <c:v>677.05599999999981</c:v>
                      </c:pt>
                      <c:pt idx="456">
                        <c:v>677.91199999999981</c:v>
                      </c:pt>
                      <c:pt idx="457">
                        <c:v>678.7639999999999</c:v>
                      </c:pt>
                      <c:pt idx="458">
                        <c:v>679.61400000000003</c:v>
                      </c:pt>
                      <c:pt idx="459">
                        <c:v>680.46799999999962</c:v>
                      </c:pt>
                      <c:pt idx="460">
                        <c:v>681.32499999999982</c:v>
                      </c:pt>
                      <c:pt idx="461">
                        <c:v>682.18799999999999</c:v>
                      </c:pt>
                      <c:pt idx="462">
                        <c:v>683.0469999999998</c:v>
                      </c:pt>
                      <c:pt idx="463">
                        <c:v>683.90599999999972</c:v>
                      </c:pt>
                      <c:pt idx="464">
                        <c:v>684.76499999999999</c:v>
                      </c:pt>
                      <c:pt idx="465">
                        <c:v>685.625</c:v>
                      </c:pt>
                      <c:pt idx="466">
                        <c:v>686.48400000000004</c:v>
                      </c:pt>
                      <c:pt idx="467">
                        <c:v>687.34199999999976</c:v>
                      </c:pt>
                      <c:pt idx="468">
                        <c:v>688.20299999999997</c:v>
                      </c:pt>
                      <c:pt idx="469">
                        <c:v>689.06899999999996</c:v>
                      </c:pt>
                      <c:pt idx="470">
                        <c:v>689.93199999999979</c:v>
                      </c:pt>
                      <c:pt idx="471">
                        <c:v>690.79100000000005</c:v>
                      </c:pt>
                      <c:pt idx="472">
                        <c:v>691.65099999999973</c:v>
                      </c:pt>
                      <c:pt idx="473">
                        <c:v>692.5139999999999</c:v>
                      </c:pt>
                      <c:pt idx="474">
                        <c:v>693.37599999999998</c:v>
                      </c:pt>
                      <c:pt idx="475">
                        <c:v>694.23800000000006</c:v>
                      </c:pt>
                      <c:pt idx="476">
                        <c:v>695.096</c:v>
                      </c:pt>
                      <c:pt idx="477">
                        <c:v>695.95299999999975</c:v>
                      </c:pt>
                      <c:pt idx="478">
                        <c:v>696.8159999999998</c:v>
                      </c:pt>
                      <c:pt idx="479">
                        <c:v>697.68100000000004</c:v>
                      </c:pt>
                      <c:pt idx="480">
                        <c:v>698.54599999999982</c:v>
                      </c:pt>
                      <c:pt idx="481">
                        <c:v>699.41699999999969</c:v>
                      </c:pt>
                      <c:pt idx="482">
                        <c:v>700.28600000000006</c:v>
                      </c:pt>
                      <c:pt idx="483">
                        <c:v>701.15099999999973</c:v>
                      </c:pt>
                      <c:pt idx="484">
                        <c:v>702.00900000000001</c:v>
                      </c:pt>
                      <c:pt idx="485">
                        <c:v>702.86599999999976</c:v>
                      </c:pt>
                      <c:pt idx="486">
                        <c:v>703.71699999999998</c:v>
                      </c:pt>
                      <c:pt idx="487">
                        <c:v>704.56899999999996</c:v>
                      </c:pt>
                      <c:pt idx="488">
                        <c:v>705.4219999999998</c:v>
                      </c:pt>
                      <c:pt idx="489">
                        <c:v>706.274</c:v>
                      </c:pt>
                      <c:pt idx="490">
                        <c:v>707.13099999999997</c:v>
                      </c:pt>
                      <c:pt idx="491">
                        <c:v>707.98699999999997</c:v>
                      </c:pt>
                      <c:pt idx="492">
                        <c:v>708.84099999999967</c:v>
                      </c:pt>
                      <c:pt idx="493">
                        <c:v>709.69299999999998</c:v>
                      </c:pt>
                      <c:pt idx="494">
                        <c:v>710.54199999999969</c:v>
                      </c:pt>
                      <c:pt idx="495">
                        <c:v>711.38799999999969</c:v>
                      </c:pt>
                      <c:pt idx="496">
                        <c:v>712.24</c:v>
                      </c:pt>
                      <c:pt idx="497">
                        <c:v>713.096</c:v>
                      </c:pt>
                      <c:pt idx="498">
                        <c:v>713.94999999999982</c:v>
                      </c:pt>
                      <c:pt idx="499">
                        <c:v>714.80499999999972</c:v>
                      </c:pt>
                      <c:pt idx="500">
                        <c:v>715.66199999999981</c:v>
                      </c:pt>
                      <c:pt idx="501">
                        <c:v>716.52</c:v>
                      </c:pt>
                      <c:pt idx="502">
                        <c:v>717.37699999999973</c:v>
                      </c:pt>
                      <c:pt idx="503">
                        <c:v>718.23199999999997</c:v>
                      </c:pt>
                      <c:pt idx="504">
                        <c:v>719.08900000000006</c:v>
                      </c:pt>
                      <c:pt idx="505">
                        <c:v>719.95199999999977</c:v>
                      </c:pt>
                      <c:pt idx="506">
                        <c:v>720.81799999999976</c:v>
                      </c:pt>
                      <c:pt idx="507">
                        <c:v>721.68499999999995</c:v>
                      </c:pt>
                      <c:pt idx="508">
                        <c:v>722.55199999999968</c:v>
                      </c:pt>
                      <c:pt idx="509">
                        <c:v>723.41899999999998</c:v>
                      </c:pt>
                      <c:pt idx="510">
                        <c:v>724.28600000000006</c:v>
                      </c:pt>
                      <c:pt idx="511">
                        <c:v>725.16</c:v>
                      </c:pt>
                      <c:pt idx="512">
                        <c:v>726.03499999999997</c:v>
                      </c:pt>
                      <c:pt idx="513">
                        <c:v>726.90599999999972</c:v>
                      </c:pt>
                      <c:pt idx="514">
                        <c:v>727.77599999999995</c:v>
                      </c:pt>
                      <c:pt idx="515">
                        <c:v>728.64599999999996</c:v>
                      </c:pt>
                      <c:pt idx="516">
                        <c:v>729.51800000000003</c:v>
                      </c:pt>
                      <c:pt idx="517">
                        <c:v>730.38799999999969</c:v>
                      </c:pt>
                      <c:pt idx="518">
                        <c:v>731.25400000000002</c:v>
                      </c:pt>
                      <c:pt idx="519">
                        <c:v>732.12199999999996</c:v>
                      </c:pt>
                      <c:pt idx="520">
                        <c:v>732.99299999999971</c:v>
                      </c:pt>
                      <c:pt idx="521">
                        <c:v>733.86099999999976</c:v>
                      </c:pt>
                      <c:pt idx="522">
                        <c:v>734.73400000000004</c:v>
                      </c:pt>
                      <c:pt idx="523">
                        <c:v>735.60699999999997</c:v>
                      </c:pt>
                      <c:pt idx="524">
                        <c:v>736.48</c:v>
                      </c:pt>
                      <c:pt idx="525">
                        <c:v>737.35199999999975</c:v>
                      </c:pt>
                      <c:pt idx="526">
                        <c:v>738.22199999999998</c:v>
                      </c:pt>
                      <c:pt idx="527">
                        <c:v>739.08900000000006</c:v>
                      </c:pt>
                      <c:pt idx="528">
                        <c:v>739.95599999999968</c:v>
                      </c:pt>
                      <c:pt idx="529">
                        <c:v>740.82499999999982</c:v>
                      </c:pt>
                      <c:pt idx="530">
                        <c:v>741.69399999999996</c:v>
                      </c:pt>
                      <c:pt idx="531">
                        <c:v>742.56199999999967</c:v>
                      </c:pt>
                      <c:pt idx="532">
                        <c:v>743.42999999999984</c:v>
                      </c:pt>
                      <c:pt idx="533">
                        <c:v>744.29899999999998</c:v>
                      </c:pt>
                      <c:pt idx="534">
                        <c:v>745.16599999999971</c:v>
                      </c:pt>
                      <c:pt idx="535">
                        <c:v>746.02800000000002</c:v>
                      </c:pt>
                      <c:pt idx="536">
                        <c:v>746.88799999999969</c:v>
                      </c:pt>
                      <c:pt idx="537">
                        <c:v>747.75</c:v>
                      </c:pt>
                      <c:pt idx="538">
                        <c:v>748.60799999999972</c:v>
                      </c:pt>
                      <c:pt idx="539">
                        <c:v>749.47299999999996</c:v>
                      </c:pt>
                      <c:pt idx="540">
                        <c:v>750.33999999999969</c:v>
                      </c:pt>
                      <c:pt idx="541">
                        <c:v>751.20299999999997</c:v>
                      </c:pt>
                      <c:pt idx="542">
                        <c:v>752.0659999999998</c:v>
                      </c:pt>
                      <c:pt idx="543">
                        <c:v>752.93099999999981</c:v>
                      </c:pt>
                      <c:pt idx="544">
                        <c:v>753.79499999999996</c:v>
                      </c:pt>
                      <c:pt idx="545">
                        <c:v>754.66300000000001</c:v>
                      </c:pt>
                      <c:pt idx="546">
                        <c:v>755.529</c:v>
                      </c:pt>
                      <c:pt idx="547">
                        <c:v>756.3889999999999</c:v>
                      </c:pt>
                      <c:pt idx="548">
                        <c:v>757.2529999999997</c:v>
                      </c:pt>
                      <c:pt idx="549">
                        <c:v>758.11900000000003</c:v>
                      </c:pt>
                      <c:pt idx="550">
                        <c:v>758.9849999999999</c:v>
                      </c:pt>
                      <c:pt idx="551">
                        <c:v>759.85199999999975</c:v>
                      </c:pt>
                      <c:pt idx="552">
                        <c:v>760.71900000000005</c:v>
                      </c:pt>
                      <c:pt idx="553">
                        <c:v>761.58500000000004</c:v>
                      </c:pt>
                      <c:pt idx="554">
                        <c:v>762.4549999999997</c:v>
                      </c:pt>
                      <c:pt idx="555">
                        <c:v>763.32299999999975</c:v>
                      </c:pt>
                      <c:pt idx="556">
                        <c:v>764.19100000000003</c:v>
                      </c:pt>
                      <c:pt idx="557">
                        <c:v>765.0659999999998</c:v>
                      </c:pt>
                      <c:pt idx="558">
                        <c:v>765.94799999999975</c:v>
                      </c:pt>
                      <c:pt idx="559">
                        <c:v>766.83599999999979</c:v>
                      </c:pt>
                      <c:pt idx="560">
                        <c:v>767.726</c:v>
                      </c:pt>
                      <c:pt idx="561">
                        <c:v>768.61300000000006</c:v>
                      </c:pt>
                      <c:pt idx="562">
                        <c:v>769.50099999999998</c:v>
                      </c:pt>
                      <c:pt idx="563">
                        <c:v>770.39300000000003</c:v>
                      </c:pt>
                      <c:pt idx="564">
                        <c:v>771.28700000000003</c:v>
                      </c:pt>
                      <c:pt idx="565">
                        <c:v>772.17600000000004</c:v>
                      </c:pt>
                      <c:pt idx="566">
                        <c:v>773.06499999999983</c:v>
                      </c:pt>
                      <c:pt idx="567">
                        <c:v>773.94899999999996</c:v>
                      </c:pt>
                      <c:pt idx="568">
                        <c:v>774.83400000000006</c:v>
                      </c:pt>
                      <c:pt idx="569">
                        <c:v>775.72199999999998</c:v>
                      </c:pt>
                      <c:pt idx="570">
                        <c:v>776.61400000000003</c:v>
                      </c:pt>
                      <c:pt idx="571">
                        <c:v>777.50099999999998</c:v>
                      </c:pt>
                      <c:pt idx="572">
                        <c:v>778.38200000000006</c:v>
                      </c:pt>
                      <c:pt idx="573">
                        <c:v>779.26199999999972</c:v>
                      </c:pt>
                      <c:pt idx="574">
                        <c:v>780.14</c:v>
                      </c:pt>
                      <c:pt idx="575">
                        <c:v>781.0139999999999</c:v>
                      </c:pt>
                      <c:pt idx="576">
                        <c:v>781.88499999999999</c:v>
                      </c:pt>
                      <c:pt idx="577">
                        <c:v>782.75599999999997</c:v>
                      </c:pt>
                      <c:pt idx="578">
                        <c:v>783.63200000000006</c:v>
                      </c:pt>
                      <c:pt idx="579">
                        <c:v>784.51299999999969</c:v>
                      </c:pt>
                      <c:pt idx="580">
                        <c:v>785.39699999999971</c:v>
                      </c:pt>
                      <c:pt idx="581">
                        <c:v>786.279</c:v>
                      </c:pt>
                      <c:pt idx="582">
                        <c:v>787.15800000000002</c:v>
                      </c:pt>
                      <c:pt idx="583">
                        <c:v>788.03599999999972</c:v>
                      </c:pt>
                      <c:pt idx="584">
                        <c:v>788.91599999999971</c:v>
                      </c:pt>
                      <c:pt idx="585">
                        <c:v>789.79899999999998</c:v>
                      </c:pt>
                      <c:pt idx="586">
                        <c:v>790.68499999999995</c:v>
                      </c:pt>
                      <c:pt idx="587">
                        <c:v>791.572</c:v>
                      </c:pt>
                      <c:pt idx="588">
                        <c:v>792.45299999999975</c:v>
                      </c:pt>
                      <c:pt idx="589">
                        <c:v>793.33399999999972</c:v>
                      </c:pt>
                      <c:pt idx="590">
                        <c:v>794.22</c:v>
                      </c:pt>
                      <c:pt idx="591">
                        <c:v>795.10400000000004</c:v>
                      </c:pt>
                      <c:pt idx="592">
                        <c:v>795.99199999999996</c:v>
                      </c:pt>
                      <c:pt idx="593">
                        <c:v>796.88</c:v>
                      </c:pt>
                      <c:pt idx="594">
                        <c:v>797.76599999999996</c:v>
                      </c:pt>
                      <c:pt idx="595">
                        <c:v>798.6519999999997</c:v>
                      </c:pt>
                      <c:pt idx="596">
                        <c:v>799.53599999999972</c:v>
                      </c:pt>
                      <c:pt idx="597">
                        <c:v>800.42</c:v>
                      </c:pt>
                      <c:pt idx="598">
                        <c:v>801.30699999999979</c:v>
                      </c:pt>
                      <c:pt idx="599">
                        <c:v>802.19600000000003</c:v>
                      </c:pt>
                      <c:pt idx="600">
                        <c:v>803.08799999999997</c:v>
                      </c:pt>
                      <c:pt idx="601">
                        <c:v>803.97900000000004</c:v>
                      </c:pt>
                      <c:pt idx="602">
                        <c:v>804.86699999999962</c:v>
                      </c:pt>
                      <c:pt idx="603">
                        <c:v>805.7529999999997</c:v>
                      </c:pt>
                      <c:pt idx="604">
                        <c:v>806.64199999999971</c:v>
                      </c:pt>
                      <c:pt idx="605">
                        <c:v>807.53499999999997</c:v>
                      </c:pt>
                      <c:pt idx="606">
                        <c:v>808.43199999999979</c:v>
                      </c:pt>
                      <c:pt idx="607">
                        <c:v>809.33099999999979</c:v>
                      </c:pt>
                      <c:pt idx="608">
                        <c:v>810.23</c:v>
                      </c:pt>
                      <c:pt idx="609">
                        <c:v>811.13</c:v>
                      </c:pt>
                      <c:pt idx="610">
                        <c:v>812.03499999999997</c:v>
                      </c:pt>
                      <c:pt idx="611">
                        <c:v>812.94199999999978</c:v>
                      </c:pt>
                      <c:pt idx="612">
                        <c:v>813.84099999999978</c:v>
                      </c:pt>
                      <c:pt idx="613">
                        <c:v>814.73299999999972</c:v>
                      </c:pt>
                      <c:pt idx="614">
                        <c:v>815.62400000000002</c:v>
                      </c:pt>
                      <c:pt idx="615">
                        <c:v>816.51499999999999</c:v>
                      </c:pt>
                      <c:pt idx="616">
                        <c:v>817.4069999999997</c:v>
                      </c:pt>
                      <c:pt idx="617">
                        <c:v>818.303</c:v>
                      </c:pt>
                      <c:pt idx="618">
                        <c:v>819.197</c:v>
                      </c:pt>
                      <c:pt idx="619">
                        <c:v>820.09699999999998</c:v>
                      </c:pt>
                      <c:pt idx="620">
                        <c:v>820.99799999999971</c:v>
                      </c:pt>
                      <c:pt idx="621">
                        <c:v>821.89099999999996</c:v>
                      </c:pt>
                      <c:pt idx="622">
                        <c:v>822.78200000000004</c:v>
                      </c:pt>
                      <c:pt idx="623">
                        <c:v>823.67399999999998</c:v>
                      </c:pt>
                      <c:pt idx="624">
                        <c:v>824.56699999999978</c:v>
                      </c:pt>
                      <c:pt idx="625">
                        <c:v>825.4599999999997</c:v>
                      </c:pt>
                      <c:pt idx="626">
                        <c:v>826.3539999999997</c:v>
                      </c:pt>
                      <c:pt idx="627">
                        <c:v>827.255</c:v>
                      </c:pt>
                      <c:pt idx="628">
                        <c:v>828.16399999999999</c:v>
                      </c:pt>
                      <c:pt idx="629">
                        <c:v>829.077</c:v>
                      </c:pt>
                      <c:pt idx="630">
                        <c:v>829.99</c:v>
                      </c:pt>
                      <c:pt idx="631">
                        <c:v>830.904</c:v>
                      </c:pt>
                      <c:pt idx="632">
                        <c:v>831.81499999999971</c:v>
                      </c:pt>
                      <c:pt idx="633">
                        <c:v>832.726</c:v>
                      </c:pt>
                      <c:pt idx="634">
                        <c:v>833.63800000000003</c:v>
                      </c:pt>
                      <c:pt idx="635">
                        <c:v>834.5469999999998</c:v>
                      </c:pt>
                      <c:pt idx="636">
                        <c:v>835.4549999999997</c:v>
                      </c:pt>
                      <c:pt idx="637">
                        <c:v>836.35999999999979</c:v>
                      </c:pt>
                      <c:pt idx="638">
                        <c:v>837.26400000000001</c:v>
                      </c:pt>
                      <c:pt idx="639">
                        <c:v>838.1669999999998</c:v>
                      </c:pt>
                      <c:pt idx="640">
                        <c:v>839.07500000000005</c:v>
                      </c:pt>
                      <c:pt idx="641">
                        <c:v>839.98699999999997</c:v>
                      </c:pt>
                      <c:pt idx="642">
                        <c:v>840.90300000000002</c:v>
                      </c:pt>
                      <c:pt idx="643">
                        <c:v>841.81699999999978</c:v>
                      </c:pt>
                      <c:pt idx="644">
                        <c:v>842.72799999999972</c:v>
                      </c:pt>
                      <c:pt idx="645">
                        <c:v>843.63900000000001</c:v>
                      </c:pt>
                      <c:pt idx="646">
                        <c:v>844.55</c:v>
                      </c:pt>
                      <c:pt idx="647">
                        <c:v>845.46199999999976</c:v>
                      </c:pt>
                      <c:pt idx="648">
                        <c:v>846.375</c:v>
                      </c:pt>
                      <c:pt idx="649">
                        <c:v>847.29700000000003</c:v>
                      </c:pt>
                      <c:pt idx="650">
                        <c:v>848.21600000000001</c:v>
                      </c:pt>
                      <c:pt idx="651">
                        <c:v>849.13499999999999</c:v>
                      </c:pt>
                      <c:pt idx="652">
                        <c:v>850.0469999999998</c:v>
                      </c:pt>
                      <c:pt idx="653">
                        <c:v>850.9599999999997</c:v>
                      </c:pt>
                      <c:pt idx="654">
                        <c:v>851.87599999999998</c:v>
                      </c:pt>
                      <c:pt idx="655">
                        <c:v>852.79499999999996</c:v>
                      </c:pt>
                      <c:pt idx="656">
                        <c:v>853.71500000000003</c:v>
                      </c:pt>
                      <c:pt idx="657">
                        <c:v>854.63199999999972</c:v>
                      </c:pt>
                      <c:pt idx="658">
                        <c:v>855.54499999999996</c:v>
                      </c:pt>
                      <c:pt idx="659">
                        <c:v>856.46299999999974</c:v>
                      </c:pt>
                      <c:pt idx="660">
                        <c:v>857.3829999999997</c:v>
                      </c:pt>
                      <c:pt idx="661">
                        <c:v>858.30999999999983</c:v>
                      </c:pt>
                      <c:pt idx="662">
                        <c:v>859.23299999999972</c:v>
                      </c:pt>
                      <c:pt idx="663">
                        <c:v>860.154</c:v>
                      </c:pt>
                      <c:pt idx="664">
                        <c:v>861.07500000000005</c:v>
                      </c:pt>
                      <c:pt idx="665">
                        <c:v>861.99900000000002</c:v>
                      </c:pt>
                      <c:pt idx="666">
                        <c:v>862.92899999999997</c:v>
                      </c:pt>
                      <c:pt idx="667">
                        <c:v>863.86499999999978</c:v>
                      </c:pt>
                      <c:pt idx="668">
                        <c:v>864.798</c:v>
                      </c:pt>
                      <c:pt idx="669">
                        <c:v>865.72900000000004</c:v>
                      </c:pt>
                      <c:pt idx="670">
                        <c:v>866.65800000000002</c:v>
                      </c:pt>
                      <c:pt idx="671">
                        <c:v>867.59</c:v>
                      </c:pt>
                      <c:pt idx="672">
                        <c:v>868.52099999999996</c:v>
                      </c:pt>
                      <c:pt idx="673">
                        <c:v>869.4549999999997</c:v>
                      </c:pt>
                      <c:pt idx="674">
                        <c:v>870.3829999999997</c:v>
                      </c:pt>
                      <c:pt idx="675">
                        <c:v>871.31199999999978</c:v>
                      </c:pt>
                      <c:pt idx="676">
                        <c:v>872.25199999999973</c:v>
                      </c:pt>
                      <c:pt idx="677">
                        <c:v>873.19500000000005</c:v>
                      </c:pt>
                      <c:pt idx="678">
                        <c:v>874.13900000000001</c:v>
                      </c:pt>
                      <c:pt idx="679">
                        <c:v>875.09</c:v>
                      </c:pt>
                      <c:pt idx="680">
                        <c:v>876.04099999999971</c:v>
                      </c:pt>
                      <c:pt idx="681">
                        <c:v>876.98799999999972</c:v>
                      </c:pt>
                      <c:pt idx="682">
                        <c:v>877.93799999999976</c:v>
                      </c:pt>
                      <c:pt idx="683">
                        <c:v>878.89699999999971</c:v>
                      </c:pt>
                      <c:pt idx="684">
                        <c:v>879.8529999999995</c:v>
                      </c:pt>
                      <c:pt idx="685">
                        <c:v>880.81699999999978</c:v>
                      </c:pt>
                      <c:pt idx="686">
                        <c:v>881.78399999999999</c:v>
                      </c:pt>
                      <c:pt idx="687">
                        <c:v>882.75099999999998</c:v>
                      </c:pt>
                      <c:pt idx="688">
                        <c:v>883.71</c:v>
                      </c:pt>
                      <c:pt idx="689">
                        <c:v>884.66499999999996</c:v>
                      </c:pt>
                      <c:pt idx="690">
                        <c:v>885.61099999999999</c:v>
                      </c:pt>
                      <c:pt idx="691">
                        <c:v>886.55699999999979</c:v>
                      </c:pt>
                      <c:pt idx="692">
                        <c:v>887.51</c:v>
                      </c:pt>
                      <c:pt idx="693">
                        <c:v>888.46799999999962</c:v>
                      </c:pt>
                      <c:pt idx="694">
                        <c:v>889.4259999999997</c:v>
                      </c:pt>
                      <c:pt idx="695">
                        <c:v>890.38400000000001</c:v>
                      </c:pt>
                      <c:pt idx="696">
                        <c:v>891.34399999999971</c:v>
                      </c:pt>
                      <c:pt idx="697">
                        <c:v>892.30899999999997</c:v>
                      </c:pt>
                      <c:pt idx="698">
                        <c:v>893.27</c:v>
                      </c:pt>
                      <c:pt idx="699">
                        <c:v>894.221</c:v>
                      </c:pt>
                      <c:pt idx="700">
                        <c:v>895.17200000000003</c:v>
                      </c:pt>
                      <c:pt idx="701">
                        <c:v>896.12299999999971</c:v>
                      </c:pt>
                      <c:pt idx="702">
                        <c:v>897.07299999999998</c:v>
                      </c:pt>
                      <c:pt idx="703">
                        <c:v>898.024</c:v>
                      </c:pt>
                      <c:pt idx="704">
                        <c:v>898.98299999999972</c:v>
                      </c:pt>
                      <c:pt idx="705">
                        <c:v>899.93899999999996</c:v>
                      </c:pt>
                      <c:pt idx="706">
                        <c:v>900.89599999999996</c:v>
                      </c:pt>
                      <c:pt idx="707">
                        <c:v>901.8529999999995</c:v>
                      </c:pt>
                      <c:pt idx="708">
                        <c:v>902.81099999999969</c:v>
                      </c:pt>
                      <c:pt idx="709">
                        <c:v>903.76499999999999</c:v>
                      </c:pt>
                      <c:pt idx="710">
                        <c:v>904.71600000000001</c:v>
                      </c:pt>
                      <c:pt idx="711">
                        <c:v>905.65899999999999</c:v>
                      </c:pt>
                      <c:pt idx="712">
                        <c:v>906.60199999999998</c:v>
                      </c:pt>
                      <c:pt idx="713">
                        <c:v>907.54899999999998</c:v>
                      </c:pt>
                      <c:pt idx="714">
                        <c:v>908.49900000000002</c:v>
                      </c:pt>
                      <c:pt idx="715">
                        <c:v>909.45399999999972</c:v>
                      </c:pt>
                      <c:pt idx="716">
                        <c:v>910.41199999999969</c:v>
                      </c:pt>
                      <c:pt idx="717">
                        <c:v>911.38</c:v>
                      </c:pt>
                      <c:pt idx="718">
                        <c:v>912.3539999999997</c:v>
                      </c:pt>
                      <c:pt idx="719">
                        <c:v>913.32699999999977</c:v>
                      </c:pt>
                      <c:pt idx="720">
                        <c:v>914.29499999999996</c:v>
                      </c:pt>
                      <c:pt idx="721">
                        <c:v>915.26199999999972</c:v>
                      </c:pt>
                      <c:pt idx="722">
                        <c:v>916.23400000000004</c:v>
                      </c:pt>
                      <c:pt idx="723">
                        <c:v>917.20799999999997</c:v>
                      </c:pt>
                      <c:pt idx="724">
                        <c:v>918.18299999999999</c:v>
                      </c:pt>
                      <c:pt idx="725">
                        <c:v>919.15899999999999</c:v>
                      </c:pt>
                      <c:pt idx="726">
                        <c:v>920.13599999999997</c:v>
                      </c:pt>
                      <c:pt idx="727">
                        <c:v>921.10400000000004</c:v>
                      </c:pt>
                      <c:pt idx="728">
                        <c:v>922.0659999999998</c:v>
                      </c:pt>
                      <c:pt idx="729">
                        <c:v>923.0319999999997</c:v>
                      </c:pt>
                      <c:pt idx="730">
                        <c:v>924</c:v>
                      </c:pt>
                      <c:pt idx="731">
                        <c:v>924.97199999999998</c:v>
                      </c:pt>
                      <c:pt idx="732">
                        <c:v>925.94399999999996</c:v>
                      </c:pt>
                      <c:pt idx="733">
                        <c:v>926.91300000000001</c:v>
                      </c:pt>
                      <c:pt idx="734">
                        <c:v>927.8779999999997</c:v>
                      </c:pt>
                      <c:pt idx="735">
                        <c:v>928.84399999999971</c:v>
                      </c:pt>
                      <c:pt idx="736">
                        <c:v>929.80799999999977</c:v>
                      </c:pt>
                      <c:pt idx="737">
                        <c:v>930.77300000000002</c:v>
                      </c:pt>
                      <c:pt idx="738">
                        <c:v>931.73299999999972</c:v>
                      </c:pt>
                      <c:pt idx="739">
                        <c:v>932.697</c:v>
                      </c:pt>
                      <c:pt idx="740">
                        <c:v>933.6569999999997</c:v>
                      </c:pt>
                      <c:pt idx="741">
                        <c:v>934.61900000000003</c:v>
                      </c:pt>
                      <c:pt idx="742">
                        <c:v>935.58</c:v>
                      </c:pt>
                      <c:pt idx="743">
                        <c:v>936.5419999999998</c:v>
                      </c:pt>
                      <c:pt idx="744">
                        <c:v>937.5029999999997</c:v>
                      </c:pt>
                      <c:pt idx="745">
                        <c:v>938.4649999999998</c:v>
                      </c:pt>
                      <c:pt idx="746">
                        <c:v>939.43199999999979</c:v>
                      </c:pt>
                      <c:pt idx="747">
                        <c:v>940.39800000000002</c:v>
                      </c:pt>
                      <c:pt idx="748">
                        <c:v>941.3689999999998</c:v>
                      </c:pt>
                      <c:pt idx="749">
                        <c:v>942.3449999999998</c:v>
                      </c:pt>
                      <c:pt idx="750">
                        <c:v>943.31999999999971</c:v>
                      </c:pt>
                      <c:pt idx="751">
                        <c:v>944.28200000000004</c:v>
                      </c:pt>
                      <c:pt idx="752">
                        <c:v>945.22799999999972</c:v>
                      </c:pt>
                      <c:pt idx="753">
                        <c:v>946.16899999999998</c:v>
                      </c:pt>
                      <c:pt idx="754">
                        <c:v>947.10400000000004</c:v>
                      </c:pt>
                      <c:pt idx="755">
                        <c:v>948.03300000000002</c:v>
                      </c:pt>
                      <c:pt idx="756">
                        <c:v>948.95899999999972</c:v>
                      </c:pt>
                      <c:pt idx="757">
                        <c:v>949.87900000000002</c:v>
                      </c:pt>
                      <c:pt idx="758">
                        <c:v>950.79700000000003</c:v>
                      </c:pt>
                      <c:pt idx="759">
                        <c:v>951.71600000000001</c:v>
                      </c:pt>
                      <c:pt idx="760">
                        <c:v>952.63900000000001</c:v>
                      </c:pt>
                      <c:pt idx="761">
                        <c:v>953.56699999999978</c:v>
                      </c:pt>
                      <c:pt idx="762">
                        <c:v>954.49199999999996</c:v>
                      </c:pt>
                      <c:pt idx="763">
                        <c:v>955.41199999999969</c:v>
                      </c:pt>
                      <c:pt idx="764">
                        <c:v>956.32899999999972</c:v>
                      </c:pt>
                      <c:pt idx="765">
                        <c:v>957.24199999999996</c:v>
                      </c:pt>
                      <c:pt idx="766">
                        <c:v>958.15800000000002</c:v>
                      </c:pt>
                      <c:pt idx="767">
                        <c:v>959.08</c:v>
                      </c:pt>
                      <c:pt idx="768">
                        <c:v>960.00400000000002</c:v>
                      </c:pt>
                      <c:pt idx="769">
                        <c:v>960.9259999999997</c:v>
                      </c:pt>
                      <c:pt idx="770">
                        <c:v>961.84199999999976</c:v>
                      </c:pt>
                      <c:pt idx="771">
                        <c:v>962.755</c:v>
                      </c:pt>
                      <c:pt idx="772">
                        <c:v>963.6669999999998</c:v>
                      </c:pt>
                      <c:pt idx="773">
                        <c:v>964.58299999999997</c:v>
                      </c:pt>
                      <c:pt idx="774">
                        <c:v>965.5</c:v>
                      </c:pt>
                      <c:pt idx="775">
                        <c:v>966.41899999999998</c:v>
                      </c:pt>
                      <c:pt idx="776">
                        <c:v>967.3349999999997</c:v>
                      </c:pt>
                      <c:pt idx="777">
                        <c:v>968.25099999999998</c:v>
                      </c:pt>
                      <c:pt idx="778">
                        <c:v>969.16499999999996</c:v>
                      </c:pt>
                      <c:pt idx="779">
                        <c:v>970.08</c:v>
                      </c:pt>
                      <c:pt idx="780">
                        <c:v>971</c:v>
                      </c:pt>
                      <c:pt idx="781">
                        <c:v>971.9169999999998</c:v>
                      </c:pt>
                      <c:pt idx="782">
                        <c:v>972.83399999999972</c:v>
                      </c:pt>
                      <c:pt idx="783">
                        <c:v>973.75199999999973</c:v>
                      </c:pt>
                      <c:pt idx="784">
                        <c:v>974.67100000000005</c:v>
                      </c:pt>
                      <c:pt idx="785">
                        <c:v>975.59100000000001</c:v>
                      </c:pt>
                      <c:pt idx="786">
                        <c:v>976.50699999999972</c:v>
                      </c:pt>
                      <c:pt idx="787">
                        <c:v>977.423</c:v>
                      </c:pt>
                      <c:pt idx="788">
                        <c:v>978.33799999999974</c:v>
                      </c:pt>
                      <c:pt idx="789">
                        <c:v>979.255</c:v>
                      </c:pt>
                      <c:pt idx="790">
                        <c:v>980.17399999999998</c:v>
                      </c:pt>
                      <c:pt idx="791">
                        <c:v>981.09400000000005</c:v>
                      </c:pt>
                      <c:pt idx="792">
                        <c:v>982.01300000000003</c:v>
                      </c:pt>
                      <c:pt idx="793">
                        <c:v>982.928</c:v>
                      </c:pt>
                      <c:pt idx="794">
                        <c:v>983.84199999999976</c:v>
                      </c:pt>
                      <c:pt idx="795">
                        <c:v>984.75</c:v>
                      </c:pt>
                      <c:pt idx="796">
                        <c:v>985.6519999999997</c:v>
                      </c:pt>
                      <c:pt idx="797">
                        <c:v>986.5509999999997</c:v>
                      </c:pt>
                      <c:pt idx="798">
                        <c:v>987.45299999999975</c:v>
                      </c:pt>
                      <c:pt idx="799">
                        <c:v>988.35699999999974</c:v>
                      </c:pt>
                      <c:pt idx="800">
                        <c:v>989.25699999999972</c:v>
                      </c:pt>
                      <c:pt idx="801">
                        <c:v>990.15300000000002</c:v>
                      </c:pt>
                      <c:pt idx="802">
                        <c:v>991.04599999999971</c:v>
                      </c:pt>
                      <c:pt idx="803">
                        <c:v>991.96199999999976</c:v>
                      </c:pt>
                      <c:pt idx="804">
                        <c:v>992.93199999999979</c:v>
                      </c:pt>
                      <c:pt idx="805">
                        <c:v>993.92699999999979</c:v>
                      </c:pt>
                      <c:pt idx="806">
                        <c:v>994.93199999999979</c:v>
                      </c:pt>
                      <c:pt idx="807">
                        <c:v>995.94199999999978</c:v>
                      </c:pt>
                      <c:pt idx="808">
                        <c:v>996.95399999999972</c:v>
                      </c:pt>
                      <c:pt idx="809">
                        <c:v>997.97</c:v>
                      </c:pt>
                      <c:pt idx="810">
                        <c:v>998.98900000000003</c:v>
                      </c:pt>
                      <c:pt idx="811">
                        <c:v>1000.01</c:v>
                      </c:pt>
                      <c:pt idx="812">
                        <c:v>1001.025</c:v>
                      </c:pt>
                      <c:pt idx="813">
                        <c:v>1002.04</c:v>
                      </c:pt>
                      <c:pt idx="814">
                        <c:v>1003.052</c:v>
                      </c:pt>
                      <c:pt idx="815">
                        <c:v>1004.059</c:v>
                      </c:pt>
                      <c:pt idx="816">
                        <c:v>1005.064</c:v>
                      </c:pt>
                      <c:pt idx="817">
                        <c:v>1006.069</c:v>
                      </c:pt>
                      <c:pt idx="818">
                        <c:v>1007.073</c:v>
                      </c:pt>
                      <c:pt idx="819">
                        <c:v>1008.091</c:v>
                      </c:pt>
                      <c:pt idx="820">
                        <c:v>1009.111</c:v>
                      </c:pt>
                      <c:pt idx="821">
                        <c:v>1010.128</c:v>
                      </c:pt>
                      <c:pt idx="822">
                        <c:v>1011.14</c:v>
                      </c:pt>
                      <c:pt idx="823">
                        <c:v>1012.155</c:v>
                      </c:pt>
                      <c:pt idx="824">
                        <c:v>1013.172</c:v>
                      </c:pt>
                      <c:pt idx="825">
                        <c:v>1014.19</c:v>
                      </c:pt>
                      <c:pt idx="826">
                        <c:v>1015.196</c:v>
                      </c:pt>
                      <c:pt idx="827">
                        <c:v>1016.199</c:v>
                      </c:pt>
                      <c:pt idx="828">
                        <c:v>1017.203</c:v>
                      </c:pt>
                      <c:pt idx="829">
                        <c:v>1018.2140000000001</c:v>
                      </c:pt>
                      <c:pt idx="830">
                        <c:v>1019.221</c:v>
                      </c:pt>
                      <c:pt idx="831">
                        <c:v>1020.226</c:v>
                      </c:pt>
                      <c:pt idx="832">
                        <c:v>1021.236</c:v>
                      </c:pt>
                      <c:pt idx="833">
                        <c:v>1022.248</c:v>
                      </c:pt>
                      <c:pt idx="834">
                        <c:v>1023.259</c:v>
                      </c:pt>
                      <c:pt idx="835">
                        <c:v>1024.271</c:v>
                      </c:pt>
                      <c:pt idx="836">
                        <c:v>1025.2860000000001</c:v>
                      </c:pt>
                      <c:pt idx="837">
                        <c:v>1026.2950000000001</c:v>
                      </c:pt>
                      <c:pt idx="838">
                        <c:v>1027.296</c:v>
                      </c:pt>
                      <c:pt idx="839">
                        <c:v>1028.3150000000001</c:v>
                      </c:pt>
                      <c:pt idx="840">
                        <c:v>1029.328</c:v>
                      </c:pt>
                      <c:pt idx="841">
                        <c:v>1030.337</c:v>
                      </c:pt>
                      <c:pt idx="842">
                        <c:v>1031.3399999999999</c:v>
                      </c:pt>
                      <c:pt idx="843">
                        <c:v>1032.3409999999999</c:v>
                      </c:pt>
                      <c:pt idx="844">
                        <c:v>1033.348</c:v>
                      </c:pt>
                      <c:pt idx="845">
                        <c:v>1034.3530000000001</c:v>
                      </c:pt>
                      <c:pt idx="846">
                        <c:v>1035.3620000000001</c:v>
                      </c:pt>
                      <c:pt idx="847">
                        <c:v>1036.3699999999999</c:v>
                      </c:pt>
                      <c:pt idx="848">
                        <c:v>1037.3800000000001</c:v>
                      </c:pt>
                      <c:pt idx="849">
                        <c:v>1038.386</c:v>
                      </c:pt>
                      <c:pt idx="850">
                        <c:v>1039.386</c:v>
                      </c:pt>
                      <c:pt idx="851">
                        <c:v>1040.385</c:v>
                      </c:pt>
                      <c:pt idx="852">
                        <c:v>1041.4010000000001</c:v>
                      </c:pt>
                      <c:pt idx="853">
                        <c:v>1042.4159999999999</c:v>
                      </c:pt>
                      <c:pt idx="854">
                        <c:v>1043.43</c:v>
                      </c:pt>
                      <c:pt idx="855">
                        <c:v>1044.4349999999999</c:v>
                      </c:pt>
                      <c:pt idx="856">
                        <c:v>1045.4349999999999</c:v>
                      </c:pt>
                      <c:pt idx="857">
                        <c:v>1046.415</c:v>
                      </c:pt>
                      <c:pt idx="858">
                        <c:v>1047.3800000000001</c:v>
                      </c:pt>
                      <c:pt idx="859">
                        <c:v>1048.336</c:v>
                      </c:pt>
                      <c:pt idx="860">
                        <c:v>1049.289</c:v>
                      </c:pt>
                      <c:pt idx="861">
                        <c:v>1050.2360000000001</c:v>
                      </c:pt>
                      <c:pt idx="862">
                        <c:v>1051.1880000000001</c:v>
                      </c:pt>
                      <c:pt idx="863">
                        <c:v>1052.136</c:v>
                      </c:pt>
                      <c:pt idx="864">
                        <c:v>1053.079</c:v>
                      </c:pt>
                      <c:pt idx="865">
                        <c:v>1054.0229999999999</c:v>
                      </c:pt>
                      <c:pt idx="866">
                        <c:v>1054.96</c:v>
                      </c:pt>
                      <c:pt idx="867">
                        <c:v>1055.9059999999999</c:v>
                      </c:pt>
                      <c:pt idx="868">
                        <c:v>1056.857</c:v>
                      </c:pt>
                      <c:pt idx="869">
                        <c:v>1057.81</c:v>
                      </c:pt>
                      <c:pt idx="870">
                        <c:v>1058.758</c:v>
                      </c:pt>
                      <c:pt idx="871">
                        <c:v>1059.7059999999999</c:v>
                      </c:pt>
                      <c:pt idx="872">
                        <c:v>1060.6569999999999</c:v>
                      </c:pt>
                      <c:pt idx="873">
                        <c:v>1061.6110000000001</c:v>
                      </c:pt>
                      <c:pt idx="874">
                        <c:v>1062.5640000000001</c:v>
                      </c:pt>
                      <c:pt idx="875">
                        <c:v>1063.518</c:v>
                      </c:pt>
                      <c:pt idx="876">
                        <c:v>1064.4680000000001</c:v>
                      </c:pt>
                      <c:pt idx="877">
                        <c:v>1065.4179999999999</c:v>
                      </c:pt>
                      <c:pt idx="878">
                        <c:v>1066.366</c:v>
                      </c:pt>
                      <c:pt idx="879">
                        <c:v>1067.316</c:v>
                      </c:pt>
                      <c:pt idx="880">
                        <c:v>1068.2650000000001</c:v>
                      </c:pt>
                      <c:pt idx="881">
                        <c:v>1069.2149999999999</c:v>
                      </c:pt>
                      <c:pt idx="882">
                        <c:v>1070.162</c:v>
                      </c:pt>
                      <c:pt idx="883">
                        <c:v>1071.1079999999999</c:v>
                      </c:pt>
                      <c:pt idx="884">
                        <c:v>1072.0550000000001</c:v>
                      </c:pt>
                      <c:pt idx="885">
                        <c:v>1072.999</c:v>
                      </c:pt>
                      <c:pt idx="886">
                        <c:v>1073.9480000000001</c:v>
                      </c:pt>
                      <c:pt idx="887">
                        <c:v>1074.9000000000001</c:v>
                      </c:pt>
                      <c:pt idx="888">
                        <c:v>1075.854</c:v>
                      </c:pt>
                      <c:pt idx="889">
                        <c:v>1076.8</c:v>
                      </c:pt>
                      <c:pt idx="890">
                        <c:v>1077.741</c:v>
                      </c:pt>
                      <c:pt idx="891">
                        <c:v>1078.682</c:v>
                      </c:pt>
                      <c:pt idx="892">
                        <c:v>1079.624</c:v>
                      </c:pt>
                      <c:pt idx="893">
                        <c:v>1080.5640000000001</c:v>
                      </c:pt>
                      <c:pt idx="894">
                        <c:v>1081.502</c:v>
                      </c:pt>
                      <c:pt idx="895">
                        <c:v>1082.44</c:v>
                      </c:pt>
                      <c:pt idx="896">
                        <c:v>1083.3789999999999</c:v>
                      </c:pt>
                      <c:pt idx="897">
                        <c:v>1084.3209999999999</c:v>
                      </c:pt>
                      <c:pt idx="898">
                        <c:v>1085.2629999999999</c:v>
                      </c:pt>
                      <c:pt idx="899">
                        <c:v>1086.2070000000001</c:v>
                      </c:pt>
                      <c:pt idx="900">
                        <c:v>1087.1500000000001</c:v>
                      </c:pt>
                      <c:pt idx="901">
                        <c:v>1088.085</c:v>
                      </c:pt>
                      <c:pt idx="902">
                        <c:v>1089.0119999999999</c:v>
                      </c:pt>
                      <c:pt idx="903">
                        <c:v>1089.9390000000001</c:v>
                      </c:pt>
                      <c:pt idx="904">
                        <c:v>1090.865</c:v>
                      </c:pt>
                      <c:pt idx="905">
                        <c:v>1091.7929999999999</c:v>
                      </c:pt>
                      <c:pt idx="906">
                        <c:v>1092.7170000000001</c:v>
                      </c:pt>
                      <c:pt idx="907">
                        <c:v>1093.6379999999999</c:v>
                      </c:pt>
                      <c:pt idx="908">
                        <c:v>1094.5540000000001</c:v>
                      </c:pt>
                      <c:pt idx="909">
                        <c:v>1095.4680000000001</c:v>
                      </c:pt>
                      <c:pt idx="910">
                        <c:v>1096.3800000000001</c:v>
                      </c:pt>
                      <c:pt idx="911">
                        <c:v>1097.2909999999999</c:v>
                      </c:pt>
                      <c:pt idx="912">
                        <c:v>1098.2059999999999</c:v>
                      </c:pt>
                      <c:pt idx="913">
                        <c:v>1099.127</c:v>
                      </c:pt>
                      <c:pt idx="914">
                        <c:v>1100.048</c:v>
                      </c:pt>
                      <c:pt idx="915">
                        <c:v>1100.9739999999999</c:v>
                      </c:pt>
                      <c:pt idx="916">
                        <c:v>1101.905</c:v>
                      </c:pt>
                      <c:pt idx="917">
                        <c:v>1102.836</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D$6:$AD$923</c15:sqref>
                        </c15:formulaRef>
                      </c:ext>
                    </c:extLst>
                    <c:numCache>
                      <c:formatCode>General</c:formatCode>
                      <c:ptCount val="918"/>
                      <c:pt idx="0">
                        <c:v>1</c:v>
                      </c:pt>
                      <c:pt idx="1">
                        <c:v>0.99962532783814095</c:v>
                      </c:pt>
                      <c:pt idx="2">
                        <c:v>0.99919664887817805</c:v>
                      </c:pt>
                      <c:pt idx="3">
                        <c:v>0.99892999031253005</c:v>
                      </c:pt>
                      <c:pt idx="4">
                        <c:v>0.99844730455446096</c:v>
                      </c:pt>
                      <c:pt idx="5">
                        <c:v>0.99791061199828501</c:v>
                      </c:pt>
                      <c:pt idx="6">
                        <c:v>0.99737391944210896</c:v>
                      </c:pt>
                      <c:pt idx="7">
                        <c:v>0.99667520649161701</c:v>
                      </c:pt>
                      <c:pt idx="8">
                        <c:v>0.99608450713733598</c:v>
                      </c:pt>
                      <c:pt idx="9">
                        <c:v>0.99544317640983004</c:v>
                      </c:pt>
                      <c:pt idx="10">
                        <c:v>0.99479847025744395</c:v>
                      </c:pt>
                      <c:pt idx="11">
                        <c:v>0.99405250135860801</c:v>
                      </c:pt>
                      <c:pt idx="12">
                        <c:v>0.99335041298323401</c:v>
                      </c:pt>
                      <c:pt idx="13">
                        <c:v>0.99265507545762299</c:v>
                      </c:pt>
                      <c:pt idx="14">
                        <c:v>0.99185172433580104</c:v>
                      </c:pt>
                      <c:pt idx="15">
                        <c:v>0.99110238001208395</c:v>
                      </c:pt>
                      <c:pt idx="16">
                        <c:v>0.99024164666727399</c:v>
                      </c:pt>
                      <c:pt idx="17">
                        <c:v>0.98944167097033398</c:v>
                      </c:pt>
                      <c:pt idx="18">
                        <c:v>0.98863494442362898</c:v>
                      </c:pt>
                      <c:pt idx="19">
                        <c:v>0.98766957290749002</c:v>
                      </c:pt>
                      <c:pt idx="20">
                        <c:v>0.98670420139134996</c:v>
                      </c:pt>
                      <c:pt idx="21">
                        <c:v>0.98579283667331696</c:v>
                      </c:pt>
                      <c:pt idx="22">
                        <c:v>0.98488147195528297</c:v>
                      </c:pt>
                      <c:pt idx="23">
                        <c:v>0.98386209364103705</c:v>
                      </c:pt>
                      <c:pt idx="24">
                        <c:v>0.98289672212489698</c:v>
                      </c:pt>
                      <c:pt idx="25">
                        <c:v>0.98182333701254598</c:v>
                      </c:pt>
                      <c:pt idx="26">
                        <c:v>0.98064531372886599</c:v>
                      </c:pt>
                      <c:pt idx="27">
                        <c:v>0.97951792181840902</c:v>
                      </c:pt>
                      <c:pt idx="28">
                        <c:v>0.97833989853472803</c:v>
                      </c:pt>
                      <c:pt idx="29">
                        <c:v>0.97716187525104703</c:v>
                      </c:pt>
                      <c:pt idx="30">
                        <c:v>0.97603448334059095</c:v>
                      </c:pt>
                      <c:pt idx="31">
                        <c:v>0.97485646005690896</c:v>
                      </c:pt>
                      <c:pt idx="32">
                        <c:v>0.97351304095403002</c:v>
                      </c:pt>
                      <c:pt idx="33">
                        <c:v>0.97233501767035002</c:v>
                      </c:pt>
                      <c:pt idx="34">
                        <c:v>0.97110298758856295</c:v>
                      </c:pt>
                      <c:pt idx="35">
                        <c:v>0.96975956848568401</c:v>
                      </c:pt>
                      <c:pt idx="36">
                        <c:v>0.96831151121147396</c:v>
                      </c:pt>
                      <c:pt idx="37">
                        <c:v>0.96697484295835801</c:v>
                      </c:pt>
                      <c:pt idx="38">
                        <c:v>0.96552678568414796</c:v>
                      </c:pt>
                      <c:pt idx="39">
                        <c:v>0.96402472161183295</c:v>
                      </c:pt>
                      <c:pt idx="40">
                        <c:v>0.96257666433762401</c:v>
                      </c:pt>
                      <c:pt idx="41">
                        <c:v>0.96107797569019005</c:v>
                      </c:pt>
                      <c:pt idx="42">
                        <c:v>0.95951852939488802</c:v>
                      </c:pt>
                      <c:pt idx="43">
                        <c:v>0.95801984074745405</c:v>
                      </c:pt>
                      <c:pt idx="44">
                        <c:v>0.95651777667514004</c:v>
                      </c:pt>
                      <c:pt idx="45">
                        <c:v>0.95485706763338896</c:v>
                      </c:pt>
                      <c:pt idx="46">
                        <c:v>0.953084969570545</c:v>
                      </c:pt>
                      <c:pt idx="47">
                        <c:v>0.95142426052879503</c:v>
                      </c:pt>
                      <c:pt idx="48">
                        <c:v>0.94976017606216201</c:v>
                      </c:pt>
                      <c:pt idx="49">
                        <c:v>0.94804546022230596</c:v>
                      </c:pt>
                      <c:pt idx="50">
                        <c:v>0.94633074438244902</c:v>
                      </c:pt>
                      <c:pt idx="51">
                        <c:v>0.94461602854259297</c:v>
                      </c:pt>
                      <c:pt idx="52">
                        <c:v>0.94279329910652498</c:v>
                      </c:pt>
                      <c:pt idx="53">
                        <c:v>0.94102457646856297</c:v>
                      </c:pt>
                      <c:pt idx="54">
                        <c:v>0.93920184703249598</c:v>
                      </c:pt>
                      <c:pt idx="55">
                        <c:v>0.93748713119263904</c:v>
                      </c:pt>
                      <c:pt idx="56">
                        <c:v>0.93561039495846499</c:v>
                      </c:pt>
                      <c:pt idx="57">
                        <c:v>0.93378429009751596</c:v>
                      </c:pt>
                      <c:pt idx="58">
                        <c:v>0.93185692249011898</c:v>
                      </c:pt>
                      <c:pt idx="59">
                        <c:v>0.93003081762916895</c:v>
                      </c:pt>
                      <c:pt idx="60">
                        <c:v>0.92804606779878496</c:v>
                      </c:pt>
                      <c:pt idx="61">
                        <c:v>0.92616933156461001</c:v>
                      </c:pt>
                      <c:pt idx="62">
                        <c:v>0.92418795715910795</c:v>
                      </c:pt>
                      <c:pt idx="63">
                        <c:v>0.922149200530618</c:v>
                      </c:pt>
                      <c:pt idx="64">
                        <c:v>0.92022183292322002</c:v>
                      </c:pt>
                      <c:pt idx="65">
                        <c:v>0.91823370766795298</c:v>
                      </c:pt>
                      <c:pt idx="66">
                        <c:v>0.916306340060555</c:v>
                      </c:pt>
                      <c:pt idx="67">
                        <c:v>0.91426758343206505</c:v>
                      </c:pt>
                      <c:pt idx="68">
                        <c:v>0.91228620902656099</c:v>
                      </c:pt>
                      <c:pt idx="69">
                        <c:v>0.91024745239807103</c:v>
                      </c:pt>
                      <c:pt idx="70">
                        <c:v>0.90826270256768604</c:v>
                      </c:pt>
                      <c:pt idx="71">
                        <c:v>0.90616993914109001</c:v>
                      </c:pt>
                      <c:pt idx="72">
                        <c:v>0.90418856473558695</c:v>
                      </c:pt>
                      <c:pt idx="73">
                        <c:v>0.902149808107096</c:v>
                      </c:pt>
                      <c:pt idx="74">
                        <c:v>0.90011105147860504</c:v>
                      </c:pt>
                      <c:pt idx="75">
                        <c:v>0.89812967707310198</c:v>
                      </c:pt>
                      <c:pt idx="76">
                        <c:v>0.89609092044461203</c:v>
                      </c:pt>
                      <c:pt idx="77">
                        <c:v>0.89410954603910797</c:v>
                      </c:pt>
                      <c:pt idx="78">
                        <c:v>0.89202015803739299</c:v>
                      </c:pt>
                      <c:pt idx="79">
                        <c:v>0.88998140140890303</c:v>
                      </c:pt>
                      <c:pt idx="80">
                        <c:v>0.88788863798230599</c:v>
                      </c:pt>
                      <c:pt idx="81">
                        <c:v>0.88584988135381604</c:v>
                      </c:pt>
                      <c:pt idx="82">
                        <c:v>0.88376049335210205</c:v>
                      </c:pt>
                      <c:pt idx="83">
                        <c:v>0.88182975031982203</c:v>
                      </c:pt>
                      <c:pt idx="84">
                        <c:v>0.87984500048943703</c:v>
                      </c:pt>
                      <c:pt idx="85">
                        <c:v>0.87780961928582801</c:v>
                      </c:pt>
                      <c:pt idx="86">
                        <c:v>0.87571685585923198</c:v>
                      </c:pt>
                      <c:pt idx="87">
                        <c:v>0.87368147465562196</c:v>
                      </c:pt>
                      <c:pt idx="88">
                        <c:v>0.87169672482523797</c:v>
                      </c:pt>
                      <c:pt idx="89">
                        <c:v>0.86965796819674701</c:v>
                      </c:pt>
                      <c:pt idx="90">
                        <c:v>0.86767659379124396</c:v>
                      </c:pt>
                      <c:pt idx="91">
                        <c:v>0.86558383036464803</c:v>
                      </c:pt>
                      <c:pt idx="92">
                        <c:v>0.86359908053426204</c:v>
                      </c:pt>
                      <c:pt idx="93">
                        <c:v>0.86161770612875999</c:v>
                      </c:pt>
                      <c:pt idx="94">
                        <c:v>0.859632956298374</c:v>
                      </c:pt>
                      <c:pt idx="95">
                        <c:v>0.857648206467989</c:v>
                      </c:pt>
                      <c:pt idx="96">
                        <c:v>0.85566345663760501</c:v>
                      </c:pt>
                      <c:pt idx="97">
                        <c:v>0.85362807543399499</c:v>
                      </c:pt>
                      <c:pt idx="98">
                        <c:v>0.851643325603611</c:v>
                      </c:pt>
                      <c:pt idx="99">
                        <c:v>0.84971595799621302</c:v>
                      </c:pt>
                      <c:pt idx="100">
                        <c:v>0.84772783274094599</c:v>
                      </c:pt>
                      <c:pt idx="101">
                        <c:v>0.84580046513354901</c:v>
                      </c:pt>
                      <c:pt idx="102">
                        <c:v>0.84386972210126898</c:v>
                      </c:pt>
                      <c:pt idx="103">
                        <c:v>0.84188497227088499</c:v>
                      </c:pt>
                      <c:pt idx="104">
                        <c:v>0.83995422923860596</c:v>
                      </c:pt>
                      <c:pt idx="105">
                        <c:v>0.83797285483310202</c:v>
                      </c:pt>
                      <c:pt idx="106">
                        <c:v>0.836042111800823</c:v>
                      </c:pt>
                      <c:pt idx="107">
                        <c:v>0.83411136876854297</c:v>
                      </c:pt>
                      <c:pt idx="108">
                        <c:v>0.83223463253437102</c:v>
                      </c:pt>
                      <c:pt idx="109">
                        <c:v>0.83030726492697304</c:v>
                      </c:pt>
                      <c:pt idx="110">
                        <c:v>0.82837652189469302</c:v>
                      </c:pt>
                      <c:pt idx="111">
                        <c:v>0.82649978566051996</c:v>
                      </c:pt>
                      <c:pt idx="112">
                        <c:v>0.82456566720336</c:v>
                      </c:pt>
                      <c:pt idx="113">
                        <c:v>0.82268893096918705</c:v>
                      </c:pt>
                      <c:pt idx="114">
                        <c:v>0.82076156336178896</c:v>
                      </c:pt>
                      <c:pt idx="115">
                        <c:v>0.81888482712761601</c:v>
                      </c:pt>
                      <c:pt idx="116">
                        <c:v>0.81700809089344095</c:v>
                      </c:pt>
                      <c:pt idx="117">
                        <c:v>0.815131354659268</c:v>
                      </c:pt>
                      <c:pt idx="118">
                        <c:v>0.81320061162698898</c:v>
                      </c:pt>
                      <c:pt idx="119">
                        <c:v>0.811377882190922</c:v>
                      </c:pt>
                      <c:pt idx="120">
                        <c:v>0.80955515275485301</c:v>
                      </c:pt>
                      <c:pt idx="121">
                        <c:v>0.80767841652067995</c:v>
                      </c:pt>
                      <c:pt idx="122">
                        <c:v>0.80580168028650601</c:v>
                      </c:pt>
                      <c:pt idx="123">
                        <c:v>0.80403295764854499</c:v>
                      </c:pt>
                      <c:pt idx="124">
                        <c:v>0.802048207818159</c:v>
                      </c:pt>
                      <c:pt idx="125">
                        <c:v>0.80027948518019698</c:v>
                      </c:pt>
                      <c:pt idx="126">
                        <c:v>0.79845675574413</c:v>
                      </c:pt>
                      <c:pt idx="127">
                        <c:v>0.79658001950995505</c:v>
                      </c:pt>
                      <c:pt idx="128">
                        <c:v>0.79475391464900702</c:v>
                      </c:pt>
                      <c:pt idx="129">
                        <c:v>0.79288055383971501</c:v>
                      </c:pt>
                      <c:pt idx="130">
                        <c:v>0.79105782440364703</c:v>
                      </c:pt>
                      <c:pt idx="131">
                        <c:v>0.78928910176568401</c:v>
                      </c:pt>
                      <c:pt idx="132">
                        <c:v>0.78746299690473598</c:v>
                      </c:pt>
                      <c:pt idx="133">
                        <c:v>0.78564364289354904</c:v>
                      </c:pt>
                      <c:pt idx="134">
                        <c:v>0.78387154483070498</c:v>
                      </c:pt>
                      <c:pt idx="135">
                        <c:v>0.78205219081952004</c:v>
                      </c:pt>
                      <c:pt idx="136">
                        <c:v>0.78028009275667598</c:v>
                      </c:pt>
                      <c:pt idx="137">
                        <c:v>0.778457363320608</c:v>
                      </c:pt>
                      <c:pt idx="138">
                        <c:v>0.77663800930942195</c:v>
                      </c:pt>
                      <c:pt idx="139">
                        <c:v>0.774865911246578</c:v>
                      </c:pt>
                      <c:pt idx="140">
                        <c:v>0.77309718860861598</c:v>
                      </c:pt>
                      <c:pt idx="141">
                        <c:v>0.77122045237444303</c:v>
                      </c:pt>
                      <c:pt idx="142">
                        <c:v>0.76950236110970505</c:v>
                      </c:pt>
                      <c:pt idx="143">
                        <c:v>0.767683007098519</c:v>
                      </c:pt>
                      <c:pt idx="144">
                        <c:v>0.76596491583378101</c:v>
                      </c:pt>
                      <c:pt idx="145">
                        <c:v>0.764196193195819</c:v>
                      </c:pt>
                      <c:pt idx="146">
                        <c:v>0.76253210872918598</c:v>
                      </c:pt>
                      <c:pt idx="147">
                        <c:v>0.76081739288933004</c:v>
                      </c:pt>
                      <c:pt idx="148">
                        <c:v>0.75899466345326305</c:v>
                      </c:pt>
                      <c:pt idx="149">
                        <c:v>0.75722594081530004</c:v>
                      </c:pt>
                      <c:pt idx="150">
                        <c:v>0.75550784955056305</c:v>
                      </c:pt>
                      <c:pt idx="151">
                        <c:v>0.753793133710706</c:v>
                      </c:pt>
                      <c:pt idx="152">
                        <c:v>0.75202778649762603</c:v>
                      </c:pt>
                      <c:pt idx="153">
                        <c:v>0.75030631980800599</c:v>
                      </c:pt>
                      <c:pt idx="154">
                        <c:v>0.74854097259492602</c:v>
                      </c:pt>
                      <c:pt idx="155">
                        <c:v>0.74682625675506997</c:v>
                      </c:pt>
                      <c:pt idx="156">
                        <c:v>0.74505415869222602</c:v>
                      </c:pt>
                      <c:pt idx="157">
                        <c:v>0.743390074225593</c:v>
                      </c:pt>
                      <c:pt idx="158">
                        <c:v>0.74162472701251203</c:v>
                      </c:pt>
                      <c:pt idx="159">
                        <c:v>0.73991001117265598</c:v>
                      </c:pt>
                      <c:pt idx="160">
                        <c:v>0.73819191990791799</c:v>
                      </c:pt>
                      <c:pt idx="161">
                        <c:v>0.73647720406806205</c:v>
                      </c:pt>
                      <c:pt idx="162">
                        <c:v>0.73470848143010004</c:v>
                      </c:pt>
                      <c:pt idx="163">
                        <c:v>0.73304439696346801</c:v>
                      </c:pt>
                      <c:pt idx="164">
                        <c:v>0.73132630569873003</c:v>
                      </c:pt>
                      <c:pt idx="165">
                        <c:v>0.72961158985887298</c:v>
                      </c:pt>
                      <c:pt idx="166">
                        <c:v>0.72789687401901704</c:v>
                      </c:pt>
                      <c:pt idx="167">
                        <c:v>0.72618215817916099</c:v>
                      </c:pt>
                      <c:pt idx="168">
                        <c:v>0.72452144913741101</c:v>
                      </c:pt>
                      <c:pt idx="169">
                        <c:v>0.72274935107456695</c:v>
                      </c:pt>
                      <c:pt idx="170">
                        <c:v>0.72114264883092205</c:v>
                      </c:pt>
                      <c:pt idx="171">
                        <c:v>0.71942455756618395</c:v>
                      </c:pt>
                      <c:pt idx="172">
                        <c:v>0.71770984172632701</c:v>
                      </c:pt>
                      <c:pt idx="173">
                        <c:v>0.71604913268457704</c:v>
                      </c:pt>
                      <c:pt idx="174">
                        <c:v>0.71438504821794502</c:v>
                      </c:pt>
                      <c:pt idx="175">
                        <c:v>0.71272433917619404</c:v>
                      </c:pt>
                      <c:pt idx="176">
                        <c:v>0.71111763693254904</c:v>
                      </c:pt>
                      <c:pt idx="177">
                        <c:v>0.70945355246591701</c:v>
                      </c:pt>
                      <c:pt idx="178">
                        <c:v>0.70784685022227201</c:v>
                      </c:pt>
                      <c:pt idx="179">
                        <c:v>0.70623677255374495</c:v>
                      </c:pt>
                      <c:pt idx="180">
                        <c:v>0.70462669488521801</c:v>
                      </c:pt>
                      <c:pt idx="181">
                        <c:v>0.70291197904536196</c:v>
                      </c:pt>
                      <c:pt idx="182">
                        <c:v>0.70130190137683501</c:v>
                      </c:pt>
                      <c:pt idx="183">
                        <c:v>0.699695199133191</c:v>
                      </c:pt>
                      <c:pt idx="184">
                        <c:v>0.69808512146466495</c:v>
                      </c:pt>
                      <c:pt idx="185">
                        <c:v>0.69653242601912502</c:v>
                      </c:pt>
                      <c:pt idx="186">
                        <c:v>0.69492234835059896</c:v>
                      </c:pt>
                      <c:pt idx="187">
                        <c:v>0.69331227068207202</c:v>
                      </c:pt>
                      <c:pt idx="188">
                        <c:v>0.69170556843842801</c:v>
                      </c:pt>
                      <c:pt idx="189">
                        <c:v>0.69014949756800603</c:v>
                      </c:pt>
                      <c:pt idx="190">
                        <c:v>0.68859680212246699</c:v>
                      </c:pt>
                      <c:pt idx="191">
                        <c:v>0.68698672445394104</c:v>
                      </c:pt>
                      <c:pt idx="192">
                        <c:v>0.68532601541218996</c:v>
                      </c:pt>
                      <c:pt idx="193">
                        <c:v>0.68382395133987595</c:v>
                      </c:pt>
                      <c:pt idx="194">
                        <c:v>0.68226788046945497</c:v>
                      </c:pt>
                      <c:pt idx="195">
                        <c:v>0.68066455365069101</c:v>
                      </c:pt>
                      <c:pt idx="196">
                        <c:v>0.67910510735538898</c:v>
                      </c:pt>
                      <c:pt idx="197">
                        <c:v>0.67760641870795402</c:v>
                      </c:pt>
                      <c:pt idx="198">
                        <c:v>0.67610435463564</c:v>
                      </c:pt>
                      <c:pt idx="199">
                        <c:v>0.67459891513844406</c:v>
                      </c:pt>
                      <c:pt idx="200">
                        <c:v>0.67299558831967998</c:v>
                      </c:pt>
                      <c:pt idx="201">
                        <c:v>0.67149352424736397</c:v>
                      </c:pt>
                      <c:pt idx="202">
                        <c:v>0.66999146017504996</c:v>
                      </c:pt>
                      <c:pt idx="203">
                        <c:v>0.66843538930462898</c:v>
                      </c:pt>
                      <c:pt idx="204">
                        <c:v>0.66693670065719601</c:v>
                      </c:pt>
                      <c:pt idx="205">
                        <c:v>0.66548864338298597</c:v>
                      </c:pt>
                      <c:pt idx="206">
                        <c:v>0.66404058610877703</c:v>
                      </c:pt>
                      <c:pt idx="207">
                        <c:v>0.66259252883456599</c:v>
                      </c:pt>
                      <c:pt idx="208">
                        <c:v>0.66109046476225197</c:v>
                      </c:pt>
                      <c:pt idx="209">
                        <c:v>0.65964578291292397</c:v>
                      </c:pt>
                      <c:pt idx="210">
                        <c:v>0.65814371884060896</c:v>
                      </c:pt>
                      <c:pt idx="211">
                        <c:v>0.65669566156640002</c:v>
                      </c:pt>
                      <c:pt idx="212">
                        <c:v>0.65524760429219098</c:v>
                      </c:pt>
                      <c:pt idx="213">
                        <c:v>0.65374891564475701</c:v>
                      </c:pt>
                      <c:pt idx="214">
                        <c:v>0.652351489743771</c:v>
                      </c:pt>
                      <c:pt idx="215">
                        <c:v>0.65085280109633803</c:v>
                      </c:pt>
                      <c:pt idx="216">
                        <c:v>0.64934736159914097</c:v>
                      </c:pt>
                      <c:pt idx="217">
                        <c:v>0.64795668654791905</c:v>
                      </c:pt>
                      <c:pt idx="218">
                        <c:v>0.64655926064693403</c:v>
                      </c:pt>
                      <c:pt idx="219">
                        <c:v>0.64522259239381796</c:v>
                      </c:pt>
                      <c:pt idx="220">
                        <c:v>0.64393318008904299</c:v>
                      </c:pt>
                      <c:pt idx="221">
                        <c:v>0.64253912961293902</c:v>
                      </c:pt>
                      <c:pt idx="222">
                        <c:v>0.64109107233873097</c:v>
                      </c:pt>
                      <c:pt idx="223">
                        <c:v>0.63964639048940297</c:v>
                      </c:pt>
                      <c:pt idx="224">
                        <c:v>0.63824896458841796</c:v>
                      </c:pt>
                      <c:pt idx="225">
                        <c:v>0.63696292770852503</c:v>
                      </c:pt>
                      <c:pt idx="226">
                        <c:v>0.63562288403052702</c:v>
                      </c:pt>
                      <c:pt idx="227">
                        <c:v>0.63428284035253002</c:v>
                      </c:pt>
                      <c:pt idx="228">
                        <c:v>0.63299680347263698</c:v>
                      </c:pt>
                      <c:pt idx="229">
                        <c:v>0.63181540476407505</c:v>
                      </c:pt>
                      <c:pt idx="230">
                        <c:v>0.63052936788418201</c:v>
                      </c:pt>
                      <c:pt idx="231">
                        <c:v>0.62913869283295998</c:v>
                      </c:pt>
                      <c:pt idx="232">
                        <c:v>0.62769063555875204</c:v>
                      </c:pt>
                      <c:pt idx="233">
                        <c:v>0.62634721645587099</c:v>
                      </c:pt>
                      <c:pt idx="234">
                        <c:v>0.62511181094920298</c:v>
                      </c:pt>
                      <c:pt idx="235">
                        <c:v>0.62387978086741602</c:v>
                      </c:pt>
                      <c:pt idx="236">
                        <c:v>0.62259374398752498</c:v>
                      </c:pt>
                      <c:pt idx="237">
                        <c:v>0.62125370030952598</c:v>
                      </c:pt>
                      <c:pt idx="238">
                        <c:v>0.61996766342963505</c:v>
                      </c:pt>
                      <c:pt idx="239">
                        <c:v>0.61862761975163705</c:v>
                      </c:pt>
                      <c:pt idx="240">
                        <c:v>0.61734158287174401</c:v>
                      </c:pt>
                      <c:pt idx="241">
                        <c:v>0.61616018416318197</c:v>
                      </c:pt>
                      <c:pt idx="242">
                        <c:v>0.61498216087949997</c:v>
                      </c:pt>
                      <c:pt idx="243">
                        <c:v>0.61390877576714997</c:v>
                      </c:pt>
                      <c:pt idx="244">
                        <c:v>0.612619363462376</c:v>
                      </c:pt>
                      <c:pt idx="245">
                        <c:v>0.61133332658248296</c:v>
                      </c:pt>
                      <c:pt idx="246">
                        <c:v>0.61026331689501401</c:v>
                      </c:pt>
                      <c:pt idx="247">
                        <c:v>0.60908191818645196</c:v>
                      </c:pt>
                      <c:pt idx="248">
                        <c:v>0.60790389490277097</c:v>
                      </c:pt>
                      <c:pt idx="249">
                        <c:v>0.60667186482098401</c:v>
                      </c:pt>
                      <c:pt idx="250">
                        <c:v>0.60549046611242197</c:v>
                      </c:pt>
                      <c:pt idx="251">
                        <c:v>0.60431244282874097</c:v>
                      </c:pt>
                      <c:pt idx="252">
                        <c:v>0.60323568229150903</c:v>
                      </c:pt>
                      <c:pt idx="253">
                        <c:v>0.60211166580593301</c:v>
                      </c:pt>
                      <c:pt idx="254">
                        <c:v>0.60104165611846405</c:v>
                      </c:pt>
                      <c:pt idx="255">
                        <c:v>0.59975561923857201</c:v>
                      </c:pt>
                      <c:pt idx="256">
                        <c:v>0.59868223412622101</c:v>
                      </c:pt>
                      <c:pt idx="257">
                        <c:v>0.59766285581197598</c:v>
                      </c:pt>
                      <c:pt idx="258">
                        <c:v>0.59648145710341305</c:v>
                      </c:pt>
                      <c:pt idx="259">
                        <c:v>0.59524942702162598</c:v>
                      </c:pt>
                      <c:pt idx="260">
                        <c:v>0.59417604190927598</c:v>
                      </c:pt>
                      <c:pt idx="261">
                        <c:v>0.59321067039313602</c:v>
                      </c:pt>
                      <c:pt idx="262">
                        <c:v>0.59214066070566596</c:v>
                      </c:pt>
                      <c:pt idx="263">
                        <c:v>0.59112128239142103</c:v>
                      </c:pt>
                      <c:pt idx="264">
                        <c:v>0.59004789727907003</c:v>
                      </c:pt>
                      <c:pt idx="265">
                        <c:v>0.588923880793495</c:v>
                      </c:pt>
                      <c:pt idx="266">
                        <c:v>0.587850495681144</c:v>
                      </c:pt>
                      <c:pt idx="267">
                        <c:v>0.58672310377068704</c:v>
                      </c:pt>
                      <c:pt idx="268">
                        <c:v>0.585703725456442</c:v>
                      </c:pt>
                      <c:pt idx="269">
                        <c:v>0.58463371576897205</c:v>
                      </c:pt>
                      <c:pt idx="270">
                        <c:v>0.58372235105093895</c:v>
                      </c:pt>
                      <c:pt idx="271">
                        <c:v>0.582652341363469</c:v>
                      </c:pt>
                      <c:pt idx="272">
                        <c:v>0.58163296304922396</c:v>
                      </c:pt>
                      <c:pt idx="273">
                        <c:v>0.58066421610820296</c:v>
                      </c:pt>
                      <c:pt idx="274">
                        <c:v>0.57964483779395803</c:v>
                      </c:pt>
                      <c:pt idx="275">
                        <c:v>0.578625459479713</c:v>
                      </c:pt>
                      <c:pt idx="276">
                        <c:v>0.57766346338845398</c:v>
                      </c:pt>
                      <c:pt idx="277">
                        <c:v>0.57669809187231502</c:v>
                      </c:pt>
                      <c:pt idx="278">
                        <c:v>0.57567871355806999</c:v>
                      </c:pt>
                      <c:pt idx="279">
                        <c:v>0.57460532844571899</c:v>
                      </c:pt>
                      <c:pt idx="280">
                        <c:v>0.57364333235445997</c:v>
                      </c:pt>
                      <c:pt idx="281">
                        <c:v>0.57262395404021504</c:v>
                      </c:pt>
                      <c:pt idx="282">
                        <c:v>0.57160457572597001</c:v>
                      </c:pt>
                      <c:pt idx="283">
                        <c:v>0.57063920420983105</c:v>
                      </c:pt>
                      <c:pt idx="284">
                        <c:v>0.56961982589558402</c:v>
                      </c:pt>
                      <c:pt idx="285">
                        <c:v>0.568657829804327</c:v>
                      </c:pt>
                      <c:pt idx="286">
                        <c:v>0.56774308966141096</c:v>
                      </c:pt>
                      <c:pt idx="287">
                        <c:v>0.56672371134716604</c:v>
                      </c:pt>
                      <c:pt idx="288">
                        <c:v>0.56570770845780205</c:v>
                      </c:pt>
                      <c:pt idx="289">
                        <c:v>0.56468833014355702</c:v>
                      </c:pt>
                      <c:pt idx="290">
                        <c:v>0.56372295862741695</c:v>
                      </c:pt>
                      <c:pt idx="291">
                        <c:v>0.56275758711127799</c:v>
                      </c:pt>
                      <c:pt idx="292">
                        <c:v>0.56179559102001897</c:v>
                      </c:pt>
                      <c:pt idx="293">
                        <c:v>0.56082684407899897</c:v>
                      </c:pt>
                      <c:pt idx="294">
                        <c:v>0.55986484798774006</c:v>
                      </c:pt>
                      <c:pt idx="295">
                        <c:v>0.55889947647160099</c:v>
                      </c:pt>
                      <c:pt idx="296">
                        <c:v>0.55793072953057898</c:v>
                      </c:pt>
                      <c:pt idx="297">
                        <c:v>0.55696873343932196</c:v>
                      </c:pt>
                      <c:pt idx="298">
                        <c:v>0.556003361923183</c:v>
                      </c:pt>
                      <c:pt idx="299">
                        <c:v>0.55509199720514901</c:v>
                      </c:pt>
                      <c:pt idx="300">
                        <c:v>0.55401861209279801</c:v>
                      </c:pt>
                      <c:pt idx="301">
                        <c:v>0.55310724737476302</c:v>
                      </c:pt>
                      <c:pt idx="302">
                        <c:v>0.552145251283506</c:v>
                      </c:pt>
                      <c:pt idx="303">
                        <c:v>0.551176504342484</c:v>
                      </c:pt>
                      <c:pt idx="304">
                        <c:v>0.55021113282634504</c:v>
                      </c:pt>
                      <c:pt idx="305">
                        <c:v>0.54919175451209901</c:v>
                      </c:pt>
                      <c:pt idx="306">
                        <c:v>0.54817237619785397</c:v>
                      </c:pt>
                      <c:pt idx="307">
                        <c:v>0.54721038010659595</c:v>
                      </c:pt>
                      <c:pt idx="308">
                        <c:v>0.54624500859045599</c:v>
                      </c:pt>
                      <c:pt idx="309">
                        <c:v>0.54527963707431704</c:v>
                      </c:pt>
                      <c:pt idx="310">
                        <c:v>0.54431426555817697</c:v>
                      </c:pt>
                      <c:pt idx="311">
                        <c:v>0.54329488724393205</c:v>
                      </c:pt>
                      <c:pt idx="312">
                        <c:v>0.54222487755646298</c:v>
                      </c:pt>
                      <c:pt idx="313">
                        <c:v>0.54109748564600602</c:v>
                      </c:pt>
                      <c:pt idx="314">
                        <c:v>0.54023675230119605</c:v>
                      </c:pt>
                      <c:pt idx="315">
                        <c:v>0.53916674261372699</c:v>
                      </c:pt>
                      <c:pt idx="316">
                        <c:v>0.53814736429948196</c:v>
                      </c:pt>
                      <c:pt idx="317">
                        <c:v>0.53713136141011797</c:v>
                      </c:pt>
                      <c:pt idx="318">
                        <c:v>0.53632801028829502</c:v>
                      </c:pt>
                      <c:pt idx="319">
                        <c:v>0.53535926334727402</c:v>
                      </c:pt>
                      <c:pt idx="320">
                        <c:v>0.53396521287117105</c:v>
                      </c:pt>
                      <c:pt idx="321">
                        <c:v>0.53294583455692501</c:v>
                      </c:pt>
                      <c:pt idx="322">
                        <c:v>0.53192983166756203</c:v>
                      </c:pt>
                      <c:pt idx="323">
                        <c:v>0.53074843295899898</c:v>
                      </c:pt>
                      <c:pt idx="324">
                        <c:v>0.52967842327152903</c:v>
                      </c:pt>
                      <c:pt idx="325">
                        <c:v>0.528659044957284</c:v>
                      </c:pt>
                      <c:pt idx="326">
                        <c:v>0.527585659844932</c:v>
                      </c:pt>
                      <c:pt idx="327">
                        <c:v>0.52640426113636996</c:v>
                      </c:pt>
                      <c:pt idx="328">
                        <c:v>0.52522623785268996</c:v>
                      </c:pt>
                      <c:pt idx="329">
                        <c:v>0.523994207770903</c:v>
                      </c:pt>
                      <c:pt idx="330">
                        <c:v>0.52276217768911704</c:v>
                      </c:pt>
                      <c:pt idx="331">
                        <c:v>0.52158077898055399</c:v>
                      </c:pt>
                      <c:pt idx="332">
                        <c:v>0.52029474210066196</c:v>
                      </c:pt>
                      <c:pt idx="333">
                        <c:v>0.51906271201887499</c:v>
                      </c:pt>
                      <c:pt idx="334">
                        <c:v>0.51777329971410202</c:v>
                      </c:pt>
                      <c:pt idx="335">
                        <c:v>0.51643325603610302</c:v>
                      </c:pt>
                      <c:pt idx="336">
                        <c:v>0.51509321235810601</c:v>
                      </c:pt>
                      <c:pt idx="337">
                        <c:v>0.51374979325522696</c:v>
                      </c:pt>
                      <c:pt idx="338">
                        <c:v>0.51230848683078001</c:v>
                      </c:pt>
                      <c:pt idx="339">
                        <c:v>0.51080304733358395</c:v>
                      </c:pt>
                      <c:pt idx="340">
                        <c:v>0.50930098326126805</c:v>
                      </c:pt>
                      <c:pt idx="341">
                        <c:v>0.50780229461383497</c:v>
                      </c:pt>
                      <c:pt idx="342">
                        <c:v>0.50624959916829604</c:v>
                      </c:pt>
                      <c:pt idx="343">
                        <c:v>0.50458551470166202</c:v>
                      </c:pt>
                      <c:pt idx="344">
                        <c:v>0.50292480565991304</c:v>
                      </c:pt>
                      <c:pt idx="345">
                        <c:v>0.50120671439517495</c:v>
                      </c:pt>
                      <c:pt idx="346">
                        <c:v>0.49938398495910702</c:v>
                      </c:pt>
                      <c:pt idx="347">
                        <c:v>0.49750724872493302</c:v>
                      </c:pt>
                      <c:pt idx="348">
                        <c:v>0.49568451928886498</c:v>
                      </c:pt>
                      <c:pt idx="349">
                        <c:v>0.49375377625658601</c:v>
                      </c:pt>
                      <c:pt idx="350">
                        <c:v>0.49166438825487102</c:v>
                      </c:pt>
                      <c:pt idx="351">
                        <c:v>0.48957162482827499</c:v>
                      </c:pt>
                      <c:pt idx="352">
                        <c:v>0.48748223682656</c:v>
                      </c:pt>
                      <c:pt idx="353">
                        <c:v>0.48528145980375298</c:v>
                      </c:pt>
                      <c:pt idx="354">
                        <c:v>0.48297604460961502</c:v>
                      </c:pt>
                      <c:pt idx="355">
                        <c:v>0.48061999804225403</c:v>
                      </c:pt>
                      <c:pt idx="356">
                        <c:v>0.478257200625128</c:v>
                      </c:pt>
                      <c:pt idx="357">
                        <c:v>0.47568512686534398</c:v>
                      </c:pt>
                      <c:pt idx="358">
                        <c:v>0.47311305310556001</c:v>
                      </c:pt>
                      <c:pt idx="359">
                        <c:v>0.47037895895145798</c:v>
                      </c:pt>
                      <c:pt idx="360">
                        <c:v>0.46764148937247502</c:v>
                      </c:pt>
                      <c:pt idx="361">
                        <c:v>0.46485338842026702</c:v>
                      </c:pt>
                      <c:pt idx="362">
                        <c:v>0.46185263570051899</c:v>
                      </c:pt>
                      <c:pt idx="363">
                        <c:v>0.45884850755588802</c:v>
                      </c:pt>
                      <c:pt idx="364">
                        <c:v>0.455739741239928</c:v>
                      </c:pt>
                      <c:pt idx="365">
                        <c:v>0.45263097492396798</c:v>
                      </c:pt>
                      <c:pt idx="366">
                        <c:v>0.44930618141558598</c:v>
                      </c:pt>
                      <c:pt idx="367">
                        <c:v>0.44598138790720299</c:v>
                      </c:pt>
                      <c:pt idx="368">
                        <c:v>0.44249794942938397</c:v>
                      </c:pt>
                      <c:pt idx="369">
                        <c:v>0.43895712872857801</c:v>
                      </c:pt>
                      <c:pt idx="370">
                        <c:v>0.43536567665454901</c:v>
                      </c:pt>
                      <c:pt idx="371">
                        <c:v>0.43171684235753199</c:v>
                      </c:pt>
                      <c:pt idx="372">
                        <c:v>0.428020752112172</c:v>
                      </c:pt>
                      <c:pt idx="373">
                        <c:v>0.42426727964382599</c:v>
                      </c:pt>
                      <c:pt idx="374">
                        <c:v>0.420405793579267</c:v>
                      </c:pt>
                      <c:pt idx="375">
                        <c:v>0.41649030071660298</c:v>
                      </c:pt>
                      <c:pt idx="376">
                        <c:v>0.412581558703702</c:v>
                      </c:pt>
                      <c:pt idx="377">
                        <c:v>0.40861205904293102</c:v>
                      </c:pt>
                      <c:pt idx="378">
                        <c:v>0.40458855258405602</c:v>
                      </c:pt>
                      <c:pt idx="379">
                        <c:v>0.40051441475195698</c:v>
                      </c:pt>
                      <c:pt idx="380">
                        <c:v>0.396440276919857</c:v>
                      </c:pt>
                      <c:pt idx="381">
                        <c:v>0.39230875686477101</c:v>
                      </c:pt>
                      <c:pt idx="382">
                        <c:v>0.388288625830777</c:v>
                      </c:pt>
                      <c:pt idx="383">
                        <c:v>0.38421786342355801</c:v>
                      </c:pt>
                      <c:pt idx="384">
                        <c:v>0.37997832977226098</c:v>
                      </c:pt>
                      <c:pt idx="385">
                        <c:v>0.375904191940161</c:v>
                      </c:pt>
                      <c:pt idx="386">
                        <c:v>0.371880685481285</c:v>
                      </c:pt>
                      <c:pt idx="387">
                        <c:v>0.36786055444729099</c:v>
                      </c:pt>
                      <c:pt idx="388">
                        <c:v>0.363894430211403</c:v>
                      </c:pt>
                      <c:pt idx="389">
                        <c:v>0.35992493055063202</c:v>
                      </c:pt>
                      <c:pt idx="390">
                        <c:v>0.35595880631474502</c:v>
                      </c:pt>
                      <c:pt idx="391">
                        <c:v>0.352151327048292</c:v>
                      </c:pt>
                      <c:pt idx="392">
                        <c:v>0.34834722320672101</c:v>
                      </c:pt>
                      <c:pt idx="393">
                        <c:v>0.344698388909704</c:v>
                      </c:pt>
                      <c:pt idx="394">
                        <c:v>0.34099892323946301</c:v>
                      </c:pt>
                      <c:pt idx="395">
                        <c:v>0.33740747116543401</c:v>
                      </c:pt>
                      <c:pt idx="396">
                        <c:v>0.333924032687615</c:v>
                      </c:pt>
                      <c:pt idx="397">
                        <c:v>0.33049122558302002</c:v>
                      </c:pt>
                      <c:pt idx="398">
                        <c:v>0.32716643207463703</c:v>
                      </c:pt>
                      <c:pt idx="399">
                        <c:v>0.32389564536436</c:v>
                      </c:pt>
                      <c:pt idx="400">
                        <c:v>0.32073287225029401</c:v>
                      </c:pt>
                      <c:pt idx="401">
                        <c:v>0.317620730509453</c:v>
                      </c:pt>
                      <c:pt idx="402">
                        <c:v>0.31456934641648099</c:v>
                      </c:pt>
                      <c:pt idx="403">
                        <c:v>0.31167323186806101</c:v>
                      </c:pt>
                      <c:pt idx="404">
                        <c:v>0.30877711731964302</c:v>
                      </c:pt>
                      <c:pt idx="405">
                        <c:v>0.30598901636743597</c:v>
                      </c:pt>
                      <c:pt idx="406">
                        <c:v>0.30320091541522798</c:v>
                      </c:pt>
                      <c:pt idx="407">
                        <c:v>0.30051745263434998</c:v>
                      </c:pt>
                      <c:pt idx="408">
                        <c:v>0.29794537887456601</c:v>
                      </c:pt>
                      <c:pt idx="409">
                        <c:v>0.29542731191288701</c:v>
                      </c:pt>
                      <c:pt idx="410">
                        <c:v>0.29290586952632702</c:v>
                      </c:pt>
                      <c:pt idx="411">
                        <c:v>0.290438433937872</c:v>
                      </c:pt>
                      <c:pt idx="412">
                        <c:v>0.28802838057240499</c:v>
                      </c:pt>
                      <c:pt idx="413">
                        <c:v>0.28571958995338598</c:v>
                      </c:pt>
                      <c:pt idx="414">
                        <c:v>0.28341417475924802</c:v>
                      </c:pt>
                      <c:pt idx="415">
                        <c:v>0.28110875956511</c:v>
                      </c:pt>
                      <c:pt idx="416">
                        <c:v>0.27886072659396</c:v>
                      </c:pt>
                      <c:pt idx="417">
                        <c:v>0.27660594277304601</c:v>
                      </c:pt>
                      <c:pt idx="418">
                        <c:v>0.274462547973226</c:v>
                      </c:pt>
                      <c:pt idx="419">
                        <c:v>0.272315777748524</c:v>
                      </c:pt>
                      <c:pt idx="420">
                        <c:v>0.27017238294870399</c:v>
                      </c:pt>
                      <c:pt idx="421">
                        <c:v>0.26808299494698901</c:v>
                      </c:pt>
                      <c:pt idx="422">
                        <c:v>0.26599023152039297</c:v>
                      </c:pt>
                      <c:pt idx="423">
                        <c:v>0.26400548169000698</c:v>
                      </c:pt>
                      <c:pt idx="424">
                        <c:v>0.26197010048639802</c:v>
                      </c:pt>
                      <c:pt idx="425">
                        <c:v>0.259931343857908</c:v>
                      </c:pt>
                      <c:pt idx="426">
                        <c:v>0.25794659402752301</c:v>
                      </c:pt>
                      <c:pt idx="427">
                        <c:v>0.25601922642012498</c:v>
                      </c:pt>
                      <c:pt idx="428">
                        <c:v>0.25403447658974099</c:v>
                      </c:pt>
                      <c:pt idx="429">
                        <c:v>0.252049726759356</c:v>
                      </c:pt>
                      <c:pt idx="430">
                        <c:v>0.25012235915195802</c:v>
                      </c:pt>
                      <c:pt idx="431">
                        <c:v>0.24819161611967899</c:v>
                      </c:pt>
                      <c:pt idx="432">
                        <c:v>0.246257497662518</c:v>
                      </c:pt>
                      <c:pt idx="433">
                        <c:v>0.24433013005512</c:v>
                      </c:pt>
                      <c:pt idx="434">
                        <c:v>0.242399387022841</c:v>
                      </c:pt>
                      <c:pt idx="435">
                        <c:v>0.240522650788668</c:v>
                      </c:pt>
                      <c:pt idx="436">
                        <c:v>0.23864591455449499</c:v>
                      </c:pt>
                      <c:pt idx="437">
                        <c:v>0.23671854694709701</c:v>
                      </c:pt>
                      <c:pt idx="438">
                        <c:v>0.234784428489936</c:v>
                      </c:pt>
                      <c:pt idx="439">
                        <c:v>0.23290769225576299</c:v>
                      </c:pt>
                      <c:pt idx="440">
                        <c:v>0.23098032464836499</c:v>
                      </c:pt>
                      <c:pt idx="441">
                        <c:v>0.22904958161608599</c:v>
                      </c:pt>
                      <c:pt idx="442">
                        <c:v>0.22717284538191301</c:v>
                      </c:pt>
                      <c:pt idx="443">
                        <c:v>0.22529610914773901</c:v>
                      </c:pt>
                      <c:pt idx="444">
                        <c:v>0.223368741540341</c:v>
                      </c:pt>
                      <c:pt idx="445">
                        <c:v>0.221492005306168</c:v>
                      </c:pt>
                      <c:pt idx="446">
                        <c:v>0.21955788684900701</c:v>
                      </c:pt>
                      <c:pt idx="447">
                        <c:v>0.21762714381672801</c:v>
                      </c:pt>
                      <c:pt idx="448">
                        <c:v>0.21569977620933001</c:v>
                      </c:pt>
                      <c:pt idx="449">
                        <c:v>0.21376903317705101</c:v>
                      </c:pt>
                      <c:pt idx="450">
                        <c:v>0.21183829014477101</c:v>
                      </c:pt>
                      <c:pt idx="451">
                        <c:v>0.20990754711249199</c:v>
                      </c:pt>
                      <c:pt idx="452">
                        <c:v>0.20797680408021399</c:v>
                      </c:pt>
                      <c:pt idx="453">
                        <c:v>0.20604943647281601</c:v>
                      </c:pt>
                      <c:pt idx="454">
                        <c:v>0.204226707036748</c:v>
                      </c:pt>
                      <c:pt idx="455">
                        <c:v>0.202349970802575</c:v>
                      </c:pt>
                      <c:pt idx="456">
                        <c:v>0.20036184554730799</c:v>
                      </c:pt>
                      <c:pt idx="457">
                        <c:v>0.198542491536122</c:v>
                      </c:pt>
                      <c:pt idx="458">
                        <c:v>0.19666575530194799</c:v>
                      </c:pt>
                      <c:pt idx="459">
                        <c:v>0.194731636844787</c:v>
                      </c:pt>
                      <c:pt idx="460">
                        <c:v>0.192966289631708</c:v>
                      </c:pt>
                      <c:pt idx="461">
                        <c:v>0.191140184770758</c:v>
                      </c:pt>
                      <c:pt idx="462">
                        <c:v>0.18931745533468999</c:v>
                      </c:pt>
                      <c:pt idx="463">
                        <c:v>0.187548732696729</c:v>
                      </c:pt>
                      <c:pt idx="464">
                        <c:v>0.18578001005876599</c:v>
                      </c:pt>
                      <c:pt idx="465">
                        <c:v>0.18411592559213399</c:v>
                      </c:pt>
                      <c:pt idx="466">
                        <c:v>0.182401209752277</c:v>
                      </c:pt>
                      <c:pt idx="467">
                        <c:v>0.18063248711431501</c:v>
                      </c:pt>
                      <c:pt idx="468">
                        <c:v>0.17897177807256501</c:v>
                      </c:pt>
                      <c:pt idx="469">
                        <c:v>0.17725706223270901</c:v>
                      </c:pt>
                      <c:pt idx="470">
                        <c:v>0.17570099136228801</c:v>
                      </c:pt>
                      <c:pt idx="471">
                        <c:v>0.17414829591674899</c:v>
                      </c:pt>
                      <c:pt idx="472">
                        <c:v>0.17253821824822199</c:v>
                      </c:pt>
                      <c:pt idx="473">
                        <c:v>0.17103615417590601</c:v>
                      </c:pt>
                      <c:pt idx="474">
                        <c:v>0.16953746552847301</c:v>
                      </c:pt>
                      <c:pt idx="475">
                        <c:v>0.168140039627488</c:v>
                      </c:pt>
                      <c:pt idx="476">
                        <c:v>0.16669198235327801</c:v>
                      </c:pt>
                      <c:pt idx="477">
                        <c:v>0.16529793187717501</c:v>
                      </c:pt>
                      <c:pt idx="478">
                        <c:v>0.163957888199177</c:v>
                      </c:pt>
                      <c:pt idx="479">
                        <c:v>0.16256383772307301</c:v>
                      </c:pt>
                      <c:pt idx="480">
                        <c:v>0.161277800843181</c:v>
                      </c:pt>
                      <c:pt idx="481">
                        <c:v>0.16004577076139401</c:v>
                      </c:pt>
                      <c:pt idx="482">
                        <c:v>0.15875635845662101</c:v>
                      </c:pt>
                      <c:pt idx="483">
                        <c:v>0.15762896654616401</c:v>
                      </c:pt>
                      <c:pt idx="484">
                        <c:v>0.15640031188925901</c:v>
                      </c:pt>
                      <c:pt idx="485">
                        <c:v>0.155323551352026</c:v>
                      </c:pt>
                      <c:pt idx="486">
                        <c:v>0.15414890349322699</c:v>
                      </c:pt>
                      <c:pt idx="487">
                        <c:v>0.15301813615788901</c:v>
                      </c:pt>
                      <c:pt idx="488">
                        <c:v>0.15200213326852499</c:v>
                      </c:pt>
                      <c:pt idx="489">
                        <c:v>0.15092874815617499</c:v>
                      </c:pt>
                      <c:pt idx="490">
                        <c:v>0.14990936984192799</c:v>
                      </c:pt>
                      <c:pt idx="491">
                        <c:v>0.14894737375067099</c:v>
                      </c:pt>
                      <c:pt idx="492">
                        <c:v>0.14803263360775501</c:v>
                      </c:pt>
                      <c:pt idx="493">
                        <c:v>0.14712126888972099</c:v>
                      </c:pt>
                      <c:pt idx="494">
                        <c:v>0.14610189057547601</c:v>
                      </c:pt>
                      <c:pt idx="495">
                        <c:v>0.14524453265554799</c:v>
                      </c:pt>
                      <c:pt idx="496">
                        <c:v>0.14438717473561999</c:v>
                      </c:pt>
                      <c:pt idx="497">
                        <c:v>0.14347918544246699</c:v>
                      </c:pt>
                      <c:pt idx="498">
                        <c:v>0.14262182752253899</c:v>
                      </c:pt>
                      <c:pt idx="499">
                        <c:v>0.141815100975835</c:v>
                      </c:pt>
                      <c:pt idx="500">
                        <c:v>0.140957743055907</c:v>
                      </c:pt>
                      <c:pt idx="501">
                        <c:v>0.14015439193408399</c:v>
                      </c:pt>
                      <c:pt idx="502">
                        <c:v>0.139347665387381</c:v>
                      </c:pt>
                      <c:pt idx="503">
                        <c:v>0.13854431426555899</c:v>
                      </c:pt>
                      <c:pt idx="504">
                        <c:v>0.13779159451695999</c:v>
                      </c:pt>
                      <c:pt idx="505">
                        <c:v>0.13704225019324301</c:v>
                      </c:pt>
                      <c:pt idx="506">
                        <c:v>0.13634353724275</c:v>
                      </c:pt>
                      <c:pt idx="507">
                        <c:v>0.13564819971713901</c:v>
                      </c:pt>
                      <c:pt idx="508">
                        <c:v>0.134898855393423</c:v>
                      </c:pt>
                      <c:pt idx="509">
                        <c:v>0.13420014244292899</c:v>
                      </c:pt>
                      <c:pt idx="510">
                        <c:v>0.13345079811921301</c:v>
                      </c:pt>
                      <c:pt idx="511">
                        <c:v>0.132752085168721</c:v>
                      </c:pt>
                      <c:pt idx="512">
                        <c:v>0.13205674764311001</c:v>
                      </c:pt>
                      <c:pt idx="513">
                        <c:v>0.13130402789451101</c:v>
                      </c:pt>
                      <c:pt idx="514">
                        <c:v>0.13060869036889999</c:v>
                      </c:pt>
                      <c:pt idx="515">
                        <c:v>0.129913352843289</c:v>
                      </c:pt>
                      <c:pt idx="516">
                        <c:v>0.12926864669090199</c:v>
                      </c:pt>
                      <c:pt idx="517">
                        <c:v>0.128623940538515</c:v>
                      </c:pt>
                      <c:pt idx="518">
                        <c:v>0.12792860301290401</c:v>
                      </c:pt>
                      <c:pt idx="519">
                        <c:v>0.12723326548729399</c:v>
                      </c:pt>
                      <c:pt idx="520">
                        <c:v>0.126531177111918</c:v>
                      </c:pt>
                      <c:pt idx="521">
                        <c:v>0.12583583958630701</c:v>
                      </c:pt>
                      <c:pt idx="522">
                        <c:v>0.12524514023202701</c:v>
                      </c:pt>
                      <c:pt idx="523">
                        <c:v>0.124603809504522</c:v>
                      </c:pt>
                      <c:pt idx="524">
                        <c:v>0.123908471978911</c:v>
                      </c:pt>
                      <c:pt idx="525">
                        <c:v>0.1232131344533</c:v>
                      </c:pt>
                      <c:pt idx="526">
                        <c:v>0.122511046077924</c:v>
                      </c:pt>
                      <c:pt idx="527">
                        <c:v>0.121869715350419</c:v>
                      </c:pt>
                      <c:pt idx="528">
                        <c:v>0.121174377824808</c:v>
                      </c:pt>
                      <c:pt idx="529">
                        <c:v>0.120529671672422</c:v>
                      </c:pt>
                      <c:pt idx="530">
                        <c:v>0.119888340944917</c:v>
                      </c:pt>
                      <c:pt idx="531">
                        <c:v>0.119186252569542</c:v>
                      </c:pt>
                      <c:pt idx="532">
                        <c:v>0.11854492184203599</c:v>
                      </c:pt>
                      <c:pt idx="533">
                        <c:v>0.11790021568965001</c:v>
                      </c:pt>
                      <c:pt idx="534">
                        <c:v>0.117258884962145</c:v>
                      </c:pt>
                      <c:pt idx="535">
                        <c:v>0.116668185607863</c:v>
                      </c:pt>
                      <c:pt idx="536">
                        <c:v>0.116023479455477</c:v>
                      </c:pt>
                      <c:pt idx="537">
                        <c:v>0.11538214872797101</c:v>
                      </c:pt>
                      <c:pt idx="538">
                        <c:v>0.11479144937369</c:v>
                      </c:pt>
                      <c:pt idx="539">
                        <c:v>0.11420075001940801</c:v>
                      </c:pt>
                      <c:pt idx="540">
                        <c:v>0.113559419291903</c:v>
                      </c:pt>
                      <c:pt idx="541">
                        <c:v>0.112968719937622</c:v>
                      </c:pt>
                      <c:pt idx="542">
                        <c:v>0.112324013785235</c:v>
                      </c:pt>
                      <c:pt idx="543">
                        <c:v>0.111736689855835</c:v>
                      </c:pt>
                      <c:pt idx="544">
                        <c:v>0.11114599050155501</c:v>
                      </c:pt>
                      <c:pt idx="545">
                        <c:v>0.110555291147273</c:v>
                      </c:pt>
                      <c:pt idx="546">
                        <c:v>0.109913960419768</c:v>
                      </c:pt>
                      <c:pt idx="547">
                        <c:v>0.109323261065486</c:v>
                      </c:pt>
                      <c:pt idx="548">
                        <c:v>0.108732561711205</c:v>
                      </c:pt>
                      <c:pt idx="549">
                        <c:v>0.10819924457991199</c:v>
                      </c:pt>
                      <c:pt idx="550">
                        <c:v>0.10760854522563</c:v>
                      </c:pt>
                      <c:pt idx="551">
                        <c:v>0.106963839073244</c:v>
                      </c:pt>
                      <c:pt idx="552">
                        <c:v>0.106427146517068</c:v>
                      </c:pt>
                      <c:pt idx="553">
                        <c:v>0.10583644716278599</c:v>
                      </c:pt>
                      <c:pt idx="554">
                        <c:v>0.105303130031492</c:v>
                      </c:pt>
                      <c:pt idx="555">
                        <c:v>0.104766437475317</c:v>
                      </c:pt>
                      <c:pt idx="556">
                        <c:v>0.10428375171724701</c:v>
                      </c:pt>
                      <c:pt idx="557">
                        <c:v>0.103693052362966</c:v>
                      </c:pt>
                      <c:pt idx="558">
                        <c:v>0.10315635980679</c:v>
                      </c:pt>
                      <c:pt idx="559">
                        <c:v>0.102623042675497</c:v>
                      </c:pt>
                      <c:pt idx="560">
                        <c:v>0.102032343321215</c:v>
                      </c:pt>
                      <c:pt idx="561">
                        <c:v>0.101549657563146</c:v>
                      </c:pt>
                      <c:pt idx="562">
                        <c:v>0.10106359638019401</c:v>
                      </c:pt>
                      <c:pt idx="563">
                        <c:v>0.100530279248901</c:v>
                      </c:pt>
                      <c:pt idx="564">
                        <c:v>0.100044218065949</c:v>
                      </c:pt>
                      <c:pt idx="565">
                        <c:v>9.9615539105985196E-2</c:v>
                      </c:pt>
                      <c:pt idx="566">
                        <c:v>9.9031590601466601E-2</c:v>
                      </c:pt>
                      <c:pt idx="567">
                        <c:v>9.8545529418515604E-2</c:v>
                      </c:pt>
                      <c:pt idx="568">
                        <c:v>9.8116850458550897E-2</c:v>
                      </c:pt>
                      <c:pt idx="569">
                        <c:v>9.7634164700481404E-2</c:v>
                      </c:pt>
                      <c:pt idx="570">
                        <c:v>9.7097472144305905E-2</c:v>
                      </c:pt>
                      <c:pt idx="571">
                        <c:v>9.6614786386236301E-2</c:v>
                      </c:pt>
                      <c:pt idx="572">
                        <c:v>9.6135476053048299E-2</c:v>
                      </c:pt>
                      <c:pt idx="573">
                        <c:v>9.5649414870096205E-2</c:v>
                      </c:pt>
                      <c:pt idx="574">
                        <c:v>9.5220735910132706E-2</c:v>
                      </c:pt>
                      <c:pt idx="575">
                        <c:v>9.4792056950167999E-2</c:v>
                      </c:pt>
                      <c:pt idx="576">
                        <c:v>9.4309371192098507E-2</c:v>
                      </c:pt>
                      <c:pt idx="577">
                        <c:v>9.3880692232134993E-2</c:v>
                      </c:pt>
                      <c:pt idx="578">
                        <c:v>9.3343999675959494E-2</c:v>
                      </c:pt>
                      <c:pt idx="579">
                        <c:v>9.2861313917888696E-2</c:v>
                      </c:pt>
                      <c:pt idx="580">
                        <c:v>9.2432634957925294E-2</c:v>
                      </c:pt>
                      <c:pt idx="581">
                        <c:v>9.2111969594172796E-2</c:v>
                      </c:pt>
                      <c:pt idx="582">
                        <c:v>9.1575277037997296E-2</c:v>
                      </c:pt>
                      <c:pt idx="583">
                        <c:v>9.1200604876138694E-2</c:v>
                      </c:pt>
                      <c:pt idx="584">
                        <c:v>9.0771925916174001E-2</c:v>
                      </c:pt>
                      <c:pt idx="585">
                        <c:v>9.0343246956210502E-2</c:v>
                      </c:pt>
                      <c:pt idx="586">
                        <c:v>8.9968574794351899E-2</c:v>
                      </c:pt>
                      <c:pt idx="587">
                        <c:v>8.9536520409505896E-2</c:v>
                      </c:pt>
                      <c:pt idx="588">
                        <c:v>8.9057210076317797E-2</c:v>
                      </c:pt>
                      <c:pt idx="589">
                        <c:v>8.85711488933668E-2</c:v>
                      </c:pt>
                      <c:pt idx="590">
                        <c:v>8.8199852156389702E-2</c:v>
                      </c:pt>
                      <c:pt idx="591">
                        <c:v>8.7821804569649706E-2</c:v>
                      </c:pt>
                      <c:pt idx="592">
                        <c:v>8.7393125609686206E-2</c:v>
                      </c:pt>
                      <c:pt idx="593">
                        <c:v>8.7018453447827701E-2</c:v>
                      </c:pt>
                      <c:pt idx="594">
                        <c:v>8.6643781285969002E-2</c:v>
                      </c:pt>
                      <c:pt idx="595">
                        <c:v>8.6265733699228894E-2</c:v>
                      </c:pt>
                      <c:pt idx="596">
                        <c:v>8.5894436962251894E-2</c:v>
                      </c:pt>
                      <c:pt idx="597">
                        <c:v>8.5465758002288506E-2</c:v>
                      </c:pt>
                      <c:pt idx="598">
                        <c:v>8.5141717213654503E-2</c:v>
                      </c:pt>
                      <c:pt idx="599">
                        <c:v>8.4817676425019195E-2</c:v>
                      </c:pt>
                      <c:pt idx="600">
                        <c:v>8.4388997465055807E-2</c:v>
                      </c:pt>
                      <c:pt idx="601">
                        <c:v>8.4017700728078695E-2</c:v>
                      </c:pt>
                      <c:pt idx="602">
                        <c:v>8.3643028566220204E-2</c:v>
                      </c:pt>
                      <c:pt idx="603">
                        <c:v>8.32109741813752E-2</c:v>
                      </c:pt>
                      <c:pt idx="604">
                        <c:v>8.2940940190846094E-2</c:v>
                      </c:pt>
                      <c:pt idx="605">
                        <c:v>8.2512261230882594E-2</c:v>
                      </c:pt>
                      <c:pt idx="606">
                        <c:v>8.2140964493905497E-2</c:v>
                      </c:pt>
                      <c:pt idx="607">
                        <c:v>8.1870930503376502E-2</c:v>
                      </c:pt>
                      <c:pt idx="608">
                        <c:v>8.1496258341519107E-2</c:v>
                      </c:pt>
                      <c:pt idx="609">
                        <c:v>8.1175592977766595E-2</c:v>
                      </c:pt>
                      <c:pt idx="610">
                        <c:v>8.0851552189131301E-2</c:v>
                      </c:pt>
                      <c:pt idx="611">
                        <c:v>8.0530886825378803E-2</c:v>
                      </c:pt>
                      <c:pt idx="612">
                        <c:v>8.0156214663520201E-2</c:v>
                      </c:pt>
                      <c:pt idx="613">
                        <c:v>7.9835549299767702E-2</c:v>
                      </c:pt>
                      <c:pt idx="614">
                        <c:v>7.9511508511133797E-2</c:v>
                      </c:pt>
                      <c:pt idx="615">
                        <c:v>7.9190843147381201E-2</c:v>
                      </c:pt>
                      <c:pt idx="616">
                        <c:v>7.8870177783628703E-2</c:v>
                      </c:pt>
                      <c:pt idx="617">
                        <c:v>7.8546136994993507E-2</c:v>
                      </c:pt>
                      <c:pt idx="618">
                        <c:v>7.8225471631240898E-2</c:v>
                      </c:pt>
                      <c:pt idx="619">
                        <c:v>7.7901430842607006E-2</c:v>
                      </c:pt>
                      <c:pt idx="620">
                        <c:v>7.7584140903735999E-2</c:v>
                      </c:pt>
                      <c:pt idx="621">
                        <c:v>7.7317482338089605E-2</c:v>
                      </c:pt>
                      <c:pt idx="622">
                        <c:v>7.6993441549454297E-2</c:v>
                      </c:pt>
                      <c:pt idx="623">
                        <c:v>7.6726782983807904E-2</c:v>
                      </c:pt>
                      <c:pt idx="624">
                        <c:v>7.6402742195173901E-2</c:v>
                      </c:pt>
                      <c:pt idx="625">
                        <c:v>7.6082076831421305E-2</c:v>
                      </c:pt>
                      <c:pt idx="626">
                        <c:v>7.5758036042786206E-2</c:v>
                      </c:pt>
                      <c:pt idx="627">
                        <c:v>7.5491377477139701E-2</c:v>
                      </c:pt>
                      <c:pt idx="628">
                        <c:v>7.5278725709598093E-2</c:v>
                      </c:pt>
                      <c:pt idx="629">
                        <c:v>7.4954684920964104E-2</c:v>
                      </c:pt>
                      <c:pt idx="630">
                        <c:v>7.4688026355317697E-2</c:v>
                      </c:pt>
                      <c:pt idx="631">
                        <c:v>7.4309978768577603E-2</c:v>
                      </c:pt>
                      <c:pt idx="632">
                        <c:v>7.4043320202930002E-2</c:v>
                      </c:pt>
                      <c:pt idx="633">
                        <c:v>7.3776661637283594E-2</c:v>
                      </c:pt>
                      <c:pt idx="634">
                        <c:v>7.3506627646754405E-2</c:v>
                      </c:pt>
                      <c:pt idx="635">
                        <c:v>7.3185962283001907E-2</c:v>
                      </c:pt>
                      <c:pt idx="636">
                        <c:v>7.2861921494367904E-2</c:v>
                      </c:pt>
                      <c:pt idx="637">
                        <c:v>7.2544631555496897E-2</c:v>
                      </c:pt>
                      <c:pt idx="638">
                        <c:v>7.22712221400863E-2</c:v>
                      </c:pt>
                      <c:pt idx="639">
                        <c:v>7.2004563574439906E-2</c:v>
                      </c:pt>
                      <c:pt idx="640">
                        <c:v>7.1791911806898298E-2</c:v>
                      </c:pt>
                      <c:pt idx="641">
                        <c:v>7.1525253241251793E-2</c:v>
                      </c:pt>
                      <c:pt idx="642">
                        <c:v>7.1255219250722701E-2</c:v>
                      </c:pt>
                      <c:pt idx="643">
                        <c:v>7.0985185260194705E-2</c:v>
                      </c:pt>
                      <c:pt idx="644">
                        <c:v>7.0718526694546993E-2</c:v>
                      </c:pt>
                      <c:pt idx="645">
                        <c:v>7.0451868128900599E-2</c:v>
                      </c:pt>
                      <c:pt idx="646">
                        <c:v>7.0239216361359005E-2</c:v>
                      </c:pt>
                      <c:pt idx="647">
                        <c:v>6.9965806945949699E-2</c:v>
                      </c:pt>
                      <c:pt idx="648">
                        <c:v>6.9699148380302001E-2</c:v>
                      </c:pt>
                      <c:pt idx="649">
                        <c:v>6.9432489814655607E-2</c:v>
                      </c:pt>
                      <c:pt idx="650">
                        <c:v>6.9108449026021507E-2</c:v>
                      </c:pt>
                      <c:pt idx="651">
                        <c:v>6.8841790460373906E-2</c:v>
                      </c:pt>
                      <c:pt idx="652">
                        <c:v>6.8521125096621296E-2</c:v>
                      </c:pt>
                      <c:pt idx="653">
                        <c:v>6.8251091106092301E-2</c:v>
                      </c:pt>
                      <c:pt idx="654">
                        <c:v>6.8092446136656798E-2</c:v>
                      </c:pt>
                      <c:pt idx="655">
                        <c:v>6.7822412146128802E-2</c:v>
                      </c:pt>
                      <c:pt idx="656">
                        <c:v>6.7501746782376304E-2</c:v>
                      </c:pt>
                      <c:pt idx="657">
                        <c:v>6.7231712791847101E-2</c:v>
                      </c:pt>
                      <c:pt idx="658">
                        <c:v>6.6965054226200693E-2</c:v>
                      </c:pt>
                      <c:pt idx="659">
                        <c:v>6.6803033831883699E-2</c:v>
                      </c:pt>
                      <c:pt idx="660">
                        <c:v>6.6485743893012705E-2</c:v>
                      </c:pt>
                      <c:pt idx="661">
                        <c:v>6.6215709902483502E-2</c:v>
                      </c:pt>
                      <c:pt idx="662">
                        <c:v>6.5945675911955701E-2</c:v>
                      </c:pt>
                      <c:pt idx="663">
                        <c:v>6.5625010548203105E-2</c:v>
                      </c:pt>
                      <c:pt idx="664">
                        <c:v>6.5408983355780104E-2</c:v>
                      </c:pt>
                      <c:pt idx="665">
                        <c:v>6.5142324790132405E-2</c:v>
                      </c:pt>
                      <c:pt idx="666">
                        <c:v>6.4821659426379893E-2</c:v>
                      </c:pt>
                      <c:pt idx="667">
                        <c:v>6.4551625435851898E-2</c:v>
                      </c:pt>
                      <c:pt idx="668">
                        <c:v>6.4284966870204199E-2</c:v>
                      </c:pt>
                      <c:pt idx="669">
                        <c:v>6.4068939677781295E-2</c:v>
                      </c:pt>
                      <c:pt idx="670">
                        <c:v>6.3856287910240894E-2</c:v>
                      </c:pt>
                      <c:pt idx="671">
                        <c:v>6.3640260717817795E-2</c:v>
                      </c:pt>
                      <c:pt idx="672">
                        <c:v>6.3427608950276201E-2</c:v>
                      </c:pt>
                      <c:pt idx="673">
                        <c:v>6.3160950384629794E-2</c:v>
                      </c:pt>
                      <c:pt idx="674">
                        <c:v>6.2836909595995805E-2</c:v>
                      </c:pt>
                      <c:pt idx="675">
                        <c:v>6.2570251030348106E-2</c:v>
                      </c:pt>
                      <c:pt idx="676">
                        <c:v>6.2303592464701602E-2</c:v>
                      </c:pt>
                      <c:pt idx="677">
                        <c:v>6.1979551676067599E-2</c:v>
                      </c:pt>
                      <c:pt idx="678">
                        <c:v>6.1766899908526102E-2</c:v>
                      </c:pt>
                      <c:pt idx="679">
                        <c:v>6.1550872716103003E-2</c:v>
                      </c:pt>
                      <c:pt idx="680">
                        <c:v>6.1338220948561499E-2</c:v>
                      </c:pt>
                      <c:pt idx="681">
                        <c:v>6.1068186958033503E-2</c:v>
                      </c:pt>
                      <c:pt idx="682">
                        <c:v>6.0798152967504397E-2</c:v>
                      </c:pt>
                      <c:pt idx="683">
                        <c:v>6.0585501199962803E-2</c:v>
                      </c:pt>
                      <c:pt idx="684">
                        <c:v>6.0369474007540898E-2</c:v>
                      </c:pt>
                      <c:pt idx="685">
                        <c:v>6.0102815441893297E-2</c:v>
                      </c:pt>
                      <c:pt idx="686">
                        <c:v>5.9890163674352799E-2</c:v>
                      </c:pt>
                      <c:pt idx="687">
                        <c:v>5.95121160876129E-2</c:v>
                      </c:pt>
                      <c:pt idx="688">
                        <c:v>5.9245457521965202E-2</c:v>
                      </c:pt>
                      <c:pt idx="689">
                        <c:v>5.8978798956318801E-2</c:v>
                      </c:pt>
                      <c:pt idx="690">
                        <c:v>5.8816778562001702E-2</c:v>
                      </c:pt>
                      <c:pt idx="691">
                        <c:v>5.8604126794460101E-2</c:v>
                      </c:pt>
                      <c:pt idx="692">
                        <c:v>5.83880996020371E-2</c:v>
                      </c:pt>
                      <c:pt idx="693">
                        <c:v>5.8121441036390602E-2</c:v>
                      </c:pt>
                      <c:pt idx="694">
                        <c:v>5.7902038419086102E-2</c:v>
                      </c:pt>
                      <c:pt idx="695">
                        <c:v>5.7635379853438501E-2</c:v>
                      </c:pt>
                      <c:pt idx="696">
                        <c:v>5.7368721287792003E-2</c:v>
                      </c:pt>
                      <c:pt idx="697">
                        <c:v>5.7102062722145602E-2</c:v>
                      </c:pt>
                      <c:pt idx="698">
                        <c:v>5.6886035529722503E-2</c:v>
                      </c:pt>
                      <c:pt idx="699">
                        <c:v>5.66160015391933E-2</c:v>
                      </c:pt>
                      <c:pt idx="700">
                        <c:v>5.63493429735469E-2</c:v>
                      </c:pt>
                      <c:pt idx="701">
                        <c:v>5.6136691206005403E-2</c:v>
                      </c:pt>
                      <c:pt idx="702">
                        <c:v>5.5920664013582297E-2</c:v>
                      </c:pt>
                      <c:pt idx="703">
                        <c:v>5.5654005447935903E-2</c:v>
                      </c:pt>
                      <c:pt idx="704">
                        <c:v>5.53839714574067E-2</c:v>
                      </c:pt>
                      <c:pt idx="705">
                        <c:v>5.5167944264983601E-2</c:v>
                      </c:pt>
                      <c:pt idx="706">
                        <c:v>5.5012674720430803E-2</c:v>
                      </c:pt>
                      <c:pt idx="707">
                        <c:v>5.4850654326112601E-2</c:v>
                      </c:pt>
                      <c:pt idx="708">
                        <c:v>5.4526613537478598E-2</c:v>
                      </c:pt>
                      <c:pt idx="709">
                        <c:v>5.42599549718321E-2</c:v>
                      </c:pt>
                      <c:pt idx="710">
                        <c:v>5.4043927779409098E-2</c:v>
                      </c:pt>
                      <c:pt idx="711">
                        <c:v>5.3831276011867497E-2</c:v>
                      </c:pt>
                      <c:pt idx="712">
                        <c:v>5.3615248819444503E-2</c:v>
                      </c:pt>
                      <c:pt idx="713">
                        <c:v>5.3348590253797998E-2</c:v>
                      </c:pt>
                      <c:pt idx="714">
                        <c:v>5.3135938486256397E-2</c:v>
                      </c:pt>
                      <c:pt idx="715">
                        <c:v>5.2919911293833298E-2</c:v>
                      </c:pt>
                      <c:pt idx="716">
                        <c:v>5.2649877303305399E-2</c:v>
                      </c:pt>
                      <c:pt idx="717">
                        <c:v>5.2329211939552901E-2</c:v>
                      </c:pt>
                      <c:pt idx="718">
                        <c:v>5.2167191545235997E-2</c:v>
                      </c:pt>
                      <c:pt idx="719">
                        <c:v>5.2005171150919002E-2</c:v>
                      </c:pt>
                      <c:pt idx="720">
                        <c:v>5.1900532979588299E-2</c:v>
                      </c:pt>
                      <c:pt idx="721">
                        <c:v>5.1687881212047898E-2</c:v>
                      </c:pt>
                      <c:pt idx="722">
                        <c:v>5.1525860817729703E-2</c:v>
                      </c:pt>
                      <c:pt idx="723">
                        <c:v>5.12018200290957E-2</c:v>
                      </c:pt>
                      <c:pt idx="724">
                        <c:v>5.0935161463449202E-2</c:v>
                      </c:pt>
                      <c:pt idx="725">
                        <c:v>5.0773141069132201E-2</c:v>
                      </c:pt>
                      <c:pt idx="726">
                        <c:v>5.0506482503484502E-2</c:v>
                      </c:pt>
                      <c:pt idx="727">
                        <c:v>5.0290455311061598E-2</c:v>
                      </c:pt>
                      <c:pt idx="728">
                        <c:v>5.00237967454151E-2</c:v>
                      </c:pt>
                      <c:pt idx="729">
                        <c:v>4.9811144977873499E-2</c:v>
                      </c:pt>
                      <c:pt idx="730">
                        <c:v>4.9537735562464102E-2</c:v>
                      </c:pt>
                      <c:pt idx="731">
                        <c:v>4.9382466017910097E-2</c:v>
                      </c:pt>
                      <c:pt idx="732">
                        <c:v>4.9166438825486998E-2</c:v>
                      </c:pt>
                      <c:pt idx="733">
                        <c:v>4.8896404834957802E-2</c:v>
                      </c:pt>
                      <c:pt idx="734">
                        <c:v>4.8737759865522298E-2</c:v>
                      </c:pt>
                      <c:pt idx="735">
                        <c:v>4.8363087703664903E-2</c:v>
                      </c:pt>
                      <c:pt idx="736">
                        <c:v>4.8201067309347902E-2</c:v>
                      </c:pt>
                      <c:pt idx="737">
                        <c:v>4.79850401169249E-2</c:v>
                      </c:pt>
                      <c:pt idx="738">
                        <c:v>4.7877026520712802E-2</c:v>
                      </c:pt>
                      <c:pt idx="739">
                        <c:v>4.7505729783736898E-2</c:v>
                      </c:pt>
                      <c:pt idx="740">
                        <c:v>4.7289702591313799E-2</c:v>
                      </c:pt>
                      <c:pt idx="741">
                        <c:v>4.7181688995101702E-2</c:v>
                      </c:pt>
                      <c:pt idx="742">
                        <c:v>4.6915030429455197E-2</c:v>
                      </c:pt>
                      <c:pt idx="743">
                        <c:v>4.6648371863808803E-2</c:v>
                      </c:pt>
                      <c:pt idx="744">
                        <c:v>4.6486351469490497E-2</c:v>
                      </c:pt>
                      <c:pt idx="745">
                        <c:v>4.63243310751736E-2</c:v>
                      </c:pt>
                      <c:pt idx="746">
                        <c:v>4.6108303882750501E-2</c:v>
                      </c:pt>
                      <c:pt idx="747">
                        <c:v>4.5895652115210198E-2</c:v>
                      </c:pt>
                      <c:pt idx="748">
                        <c:v>4.5679624922787099E-2</c:v>
                      </c:pt>
                      <c:pt idx="749">
                        <c:v>4.5466973155245498E-2</c:v>
                      </c:pt>
                      <c:pt idx="750">
                        <c:v>4.5142932366611502E-2</c:v>
                      </c:pt>
                      <c:pt idx="751">
                        <c:v>4.4984287397175998E-2</c:v>
                      </c:pt>
                      <c:pt idx="752">
                        <c:v>4.4771635629634397E-2</c:v>
                      </c:pt>
                      <c:pt idx="753">
                        <c:v>4.4609615235317403E-2</c:v>
                      </c:pt>
                      <c:pt idx="754">
                        <c:v>4.43395812447894E-2</c:v>
                      </c:pt>
                      <c:pt idx="755">
                        <c:v>4.4123554052366502E-2</c:v>
                      </c:pt>
                      <c:pt idx="756">
                        <c:v>4.3910902284824901E-2</c:v>
                      </c:pt>
                      <c:pt idx="757">
                        <c:v>4.3640868294296899E-2</c:v>
                      </c:pt>
                      <c:pt idx="758">
                        <c:v>4.3374209728649298E-2</c:v>
                      </c:pt>
                      <c:pt idx="759">
                        <c:v>4.3161557961107697E-2</c:v>
                      </c:pt>
                      <c:pt idx="760">
                        <c:v>4.2945530768685798E-2</c:v>
                      </c:pt>
                      <c:pt idx="761">
                        <c:v>4.2732879001144197E-2</c:v>
                      </c:pt>
                      <c:pt idx="762">
                        <c:v>4.2462845010615202E-2</c:v>
                      </c:pt>
                      <c:pt idx="763">
                        <c:v>4.2304200041179602E-2</c:v>
                      </c:pt>
                      <c:pt idx="764">
                        <c:v>4.2034166050651703E-2</c:v>
                      </c:pt>
                      <c:pt idx="765">
                        <c:v>4.1818138858228597E-2</c:v>
                      </c:pt>
                      <c:pt idx="766">
                        <c:v>4.1605487090687003E-2</c:v>
                      </c:pt>
                      <c:pt idx="767">
                        <c:v>4.1335453100159097E-2</c:v>
                      </c:pt>
                      <c:pt idx="768">
                        <c:v>4.1122801332617497E-2</c:v>
                      </c:pt>
                      <c:pt idx="769">
                        <c:v>4.0906774140194398E-2</c:v>
                      </c:pt>
                      <c:pt idx="770">
                        <c:v>4.0694122372653997E-2</c:v>
                      </c:pt>
                      <c:pt idx="771">
                        <c:v>4.0478095180230898E-2</c:v>
                      </c:pt>
                      <c:pt idx="772">
                        <c:v>4.0211436614583401E-2</c:v>
                      </c:pt>
                      <c:pt idx="773">
                        <c:v>4.01034230183724E-2</c:v>
                      </c:pt>
                      <c:pt idx="774">
                        <c:v>3.9890771250830799E-2</c:v>
                      </c:pt>
                      <c:pt idx="775">
                        <c:v>3.9570105887078301E-2</c:v>
                      </c:pt>
                      <c:pt idx="776">
                        <c:v>3.9300071896550402E-2</c:v>
                      </c:pt>
                      <c:pt idx="777">
                        <c:v>3.9084044704127303E-2</c:v>
                      </c:pt>
                      <c:pt idx="778">
                        <c:v>3.8871392936585702E-2</c:v>
                      </c:pt>
                      <c:pt idx="779">
                        <c:v>3.8655365744162701E-2</c:v>
                      </c:pt>
                      <c:pt idx="780">
                        <c:v>3.8334700380410203E-2</c:v>
                      </c:pt>
                      <c:pt idx="781">
                        <c:v>3.8064666389882297E-2</c:v>
                      </c:pt>
                      <c:pt idx="782">
                        <c:v>3.7798007824234599E-2</c:v>
                      </c:pt>
                      <c:pt idx="783">
                        <c:v>3.7585356056692998E-2</c:v>
                      </c:pt>
                      <c:pt idx="784">
                        <c:v>3.7423335662376003E-2</c:v>
                      </c:pt>
                      <c:pt idx="785">
                        <c:v>3.7156677096729498E-2</c:v>
                      </c:pt>
                      <c:pt idx="786">
                        <c:v>3.6832636308095502E-2</c:v>
                      </c:pt>
                      <c:pt idx="787">
                        <c:v>3.6616609115672501E-2</c:v>
                      </c:pt>
                      <c:pt idx="788">
                        <c:v>3.63499505500249E-2</c:v>
                      </c:pt>
                      <c:pt idx="789">
                        <c:v>3.6137298782484499E-2</c:v>
                      </c:pt>
                      <c:pt idx="790">
                        <c:v>3.59212715900614E-2</c:v>
                      </c:pt>
                      <c:pt idx="791">
                        <c:v>3.5546599428202798E-2</c:v>
                      </c:pt>
                      <c:pt idx="792">
                        <c:v>3.5330572235779699E-2</c:v>
                      </c:pt>
                      <c:pt idx="793">
                        <c:v>3.5063913670133298E-2</c:v>
                      </c:pt>
                      <c:pt idx="794">
                        <c:v>3.4851261902591697E-2</c:v>
                      </c:pt>
                      <c:pt idx="795">
                        <c:v>3.4635234710168702E-2</c:v>
                      </c:pt>
                      <c:pt idx="796">
                        <c:v>3.4527221113957798E-2</c:v>
                      </c:pt>
                      <c:pt idx="797">
                        <c:v>3.4152548952099203E-2</c:v>
                      </c:pt>
                      <c:pt idx="798">
                        <c:v>3.3831883588346698E-2</c:v>
                      </c:pt>
                      <c:pt idx="799">
                        <c:v>3.3615856395923599E-2</c:v>
                      </c:pt>
                      <c:pt idx="800">
                        <c:v>3.3349197830277101E-2</c:v>
                      </c:pt>
                      <c:pt idx="801">
                        <c:v>3.3025157041641898E-2</c:v>
                      </c:pt>
                      <c:pt idx="802">
                        <c:v>3.27584984759954E-2</c:v>
                      </c:pt>
                      <c:pt idx="803">
                        <c:v>3.2545846708454E-2</c:v>
                      </c:pt>
                      <c:pt idx="804">
                        <c:v>3.2275812717925997E-2</c:v>
                      </c:pt>
                      <c:pt idx="805">
                        <c:v>3.2063160950384403E-2</c:v>
                      </c:pt>
                      <c:pt idx="806">
                        <c:v>3.1793126959856498E-2</c:v>
                      </c:pt>
                      <c:pt idx="807">
                        <c:v>3.1526468394208799E-2</c:v>
                      </c:pt>
                      <c:pt idx="808">
                        <c:v>3.1259809828562399E-2</c:v>
                      </c:pt>
                      <c:pt idx="809">
                        <c:v>3.0935769039927102E-2</c:v>
                      </c:pt>
                      <c:pt idx="810">
                        <c:v>3.07197418475052E-2</c:v>
                      </c:pt>
                      <c:pt idx="811">
                        <c:v>3.04024519086342E-2</c:v>
                      </c:pt>
                      <c:pt idx="812">
                        <c:v>3.01290424932237E-2</c:v>
                      </c:pt>
                      <c:pt idx="813">
                        <c:v>2.9862383927577198E-2</c:v>
                      </c:pt>
                      <c:pt idx="814">
                        <c:v>2.9649732160035601E-2</c:v>
                      </c:pt>
                      <c:pt idx="815">
                        <c:v>2.9383073594388E-2</c:v>
                      </c:pt>
                      <c:pt idx="816">
                        <c:v>2.9059032805754E-2</c:v>
                      </c:pt>
                      <c:pt idx="817">
                        <c:v>2.8843005613330999E-2</c:v>
                      </c:pt>
                      <c:pt idx="818">
                        <c:v>2.8525715674459901E-2</c:v>
                      </c:pt>
                      <c:pt idx="819">
                        <c:v>2.83096884820381E-2</c:v>
                      </c:pt>
                      <c:pt idx="820">
                        <c:v>2.80396544915089E-2</c:v>
                      </c:pt>
                      <c:pt idx="821">
                        <c:v>2.7718989127756399E-2</c:v>
                      </c:pt>
                      <c:pt idx="822">
                        <c:v>2.74523305621087E-2</c:v>
                      </c:pt>
                      <c:pt idx="823">
                        <c:v>2.7182296571580802E-2</c:v>
                      </c:pt>
                      <c:pt idx="824">
                        <c:v>2.69156380059343E-2</c:v>
                      </c:pt>
                      <c:pt idx="825">
                        <c:v>2.6648979440286699E-2</c:v>
                      </c:pt>
                      <c:pt idx="826">
                        <c:v>2.6432952247863701E-2</c:v>
                      </c:pt>
                      <c:pt idx="827">
                        <c:v>2.6108911459229701E-2</c:v>
                      </c:pt>
                      <c:pt idx="828">
                        <c:v>2.5791621520358601E-2</c:v>
                      </c:pt>
                      <c:pt idx="829">
                        <c:v>2.5575594327935498E-2</c:v>
                      </c:pt>
                      <c:pt idx="830">
                        <c:v>2.5356191710630999E-2</c:v>
                      </c:pt>
                      <c:pt idx="831">
                        <c:v>2.5089533144984501E-2</c:v>
                      </c:pt>
                      <c:pt idx="832">
                        <c:v>2.4772243206113501E-2</c:v>
                      </c:pt>
                      <c:pt idx="833">
                        <c:v>2.4610222811796499E-2</c:v>
                      </c:pt>
                      <c:pt idx="834">
                        <c:v>2.4394195619373501E-2</c:v>
                      </c:pt>
                      <c:pt idx="835">
                        <c:v>2.4019523457514898E-2</c:v>
                      </c:pt>
                      <c:pt idx="836">
                        <c:v>2.3752864891868401E-2</c:v>
                      </c:pt>
                      <c:pt idx="837">
                        <c:v>2.3482830901339301E-2</c:v>
                      </c:pt>
                      <c:pt idx="838">
                        <c:v>2.3266803708916199E-2</c:v>
                      </c:pt>
                      <c:pt idx="839">
                        <c:v>2.2946138345163701E-2</c:v>
                      </c:pt>
                      <c:pt idx="840">
                        <c:v>2.26794797795172E-2</c:v>
                      </c:pt>
                      <c:pt idx="841">
                        <c:v>2.2355438990883301E-2</c:v>
                      </c:pt>
                      <c:pt idx="842">
                        <c:v>2.20887804252357E-2</c:v>
                      </c:pt>
                      <c:pt idx="843">
                        <c:v>2.1822121859589198E-2</c:v>
                      </c:pt>
                      <c:pt idx="844">
                        <c:v>2.1552087869059999E-2</c:v>
                      </c:pt>
                      <c:pt idx="845">
                        <c:v>2.1336060676637E-2</c:v>
                      </c:pt>
                      <c:pt idx="846">
                        <c:v>2.1069402110990499E-2</c:v>
                      </c:pt>
                      <c:pt idx="847">
                        <c:v>2.0748736747238001E-2</c:v>
                      </c:pt>
                      <c:pt idx="848">
                        <c:v>2.0478702756708898E-2</c:v>
                      </c:pt>
                      <c:pt idx="849">
                        <c:v>2.0212044191062501E-2</c:v>
                      </c:pt>
                      <c:pt idx="850">
                        <c:v>1.9945385625416E-2</c:v>
                      </c:pt>
                      <c:pt idx="851">
                        <c:v>1.96213448367808E-2</c:v>
                      </c:pt>
                      <c:pt idx="852">
                        <c:v>1.9354686271134298E-2</c:v>
                      </c:pt>
                      <c:pt idx="853">
                        <c:v>1.90846522806053E-2</c:v>
                      </c:pt>
                      <c:pt idx="854">
                        <c:v>1.8817993714958799E-2</c:v>
                      </c:pt>
                      <c:pt idx="855">
                        <c:v>1.8497328351206301E-2</c:v>
                      </c:pt>
                      <c:pt idx="856">
                        <c:v>1.8227294360677201E-2</c:v>
                      </c:pt>
                      <c:pt idx="857">
                        <c:v>1.79606357950307E-2</c:v>
                      </c:pt>
                      <c:pt idx="858">
                        <c:v>1.7693977229382998E-2</c:v>
                      </c:pt>
                      <c:pt idx="859">
                        <c:v>1.74239432388551E-2</c:v>
                      </c:pt>
                      <c:pt idx="860">
                        <c:v>1.7157284673207401E-2</c:v>
                      </c:pt>
                      <c:pt idx="861">
                        <c:v>1.68872506826796E-2</c:v>
                      </c:pt>
                      <c:pt idx="862">
                        <c:v>1.6566585318927102E-2</c:v>
                      </c:pt>
                      <c:pt idx="863">
                        <c:v>1.6296551328397899E-2</c:v>
                      </c:pt>
                      <c:pt idx="864">
                        <c:v>1.5979261389526898E-2</c:v>
                      </c:pt>
                      <c:pt idx="865">
                        <c:v>1.5709227398998899E-2</c:v>
                      </c:pt>
                      <c:pt idx="866">
                        <c:v>1.5388562035246399E-2</c:v>
                      </c:pt>
                      <c:pt idx="867">
                        <c:v>1.51185280447173E-2</c:v>
                      </c:pt>
                      <c:pt idx="868">
                        <c:v>1.47978626809648E-2</c:v>
                      </c:pt>
                      <c:pt idx="869">
                        <c:v>1.45312041153184E-2</c:v>
                      </c:pt>
                      <c:pt idx="870">
                        <c:v>1.42611701247892E-2</c:v>
                      </c:pt>
                      <c:pt idx="871">
                        <c:v>1.39405047610367E-2</c:v>
                      </c:pt>
                      <c:pt idx="872">
                        <c:v>1.3616463972402701E-2</c:v>
                      </c:pt>
                      <c:pt idx="873">
                        <c:v>1.34038122048611E-2</c:v>
                      </c:pt>
                      <c:pt idx="874">
                        <c:v>1.30831468411086E-2</c:v>
                      </c:pt>
                      <c:pt idx="875">
                        <c:v>1.2813112850579501E-2</c:v>
                      </c:pt>
                      <c:pt idx="876">
                        <c:v>1.25464542849331E-2</c:v>
                      </c:pt>
                      <c:pt idx="877">
                        <c:v>1.22764202944039E-2</c:v>
                      </c:pt>
                      <c:pt idx="878">
                        <c:v>1.2006386303876E-2</c:v>
                      </c:pt>
                      <c:pt idx="879">
                        <c:v>1.1689096365004901E-2</c:v>
                      </c:pt>
                      <c:pt idx="880">
                        <c:v>1.14190623744758E-2</c:v>
                      </c:pt>
                      <c:pt idx="881">
                        <c:v>1.10983970107232E-2</c:v>
                      </c:pt>
                      <c:pt idx="882">
                        <c:v>1.07777316469708E-2</c:v>
                      </c:pt>
                      <c:pt idx="883">
                        <c:v>1.05076976564429E-2</c:v>
                      </c:pt>
                      <c:pt idx="884">
                        <c:v>1.02410390907952E-2</c:v>
                      </c:pt>
                      <c:pt idx="885">
                        <c:v>9.91699830216119E-3</c:v>
                      </c:pt>
                      <c:pt idx="886">
                        <c:v>9.5963329384086693E-3</c:v>
                      </c:pt>
                      <c:pt idx="887">
                        <c:v>9.3296743727610005E-3</c:v>
                      </c:pt>
                      <c:pt idx="888">
                        <c:v>9.0056335841270999E-3</c:v>
                      </c:pt>
                      <c:pt idx="889">
                        <c:v>8.7389750184806402E-3</c:v>
                      </c:pt>
                      <c:pt idx="890">
                        <c:v>8.3643028566220395E-3</c:v>
                      </c:pt>
                      <c:pt idx="891">
                        <c:v>8.1482756641989493E-3</c:v>
                      </c:pt>
                      <c:pt idx="892">
                        <c:v>7.8816170985525104E-3</c:v>
                      </c:pt>
                      <c:pt idx="893">
                        <c:v>7.6115831080233497E-3</c:v>
                      </c:pt>
                      <c:pt idx="894">
                        <c:v>7.2402863710462296E-3</c:v>
                      </c:pt>
                      <c:pt idx="895">
                        <c:v>6.9668769556369102E-3</c:v>
                      </c:pt>
                      <c:pt idx="896">
                        <c:v>6.7002183899892397E-3</c:v>
                      </c:pt>
                      <c:pt idx="897">
                        <c:v>6.1635258338136297E-3</c:v>
                      </c:pt>
                      <c:pt idx="898">
                        <c:v>5.7348468738501798E-3</c:v>
                      </c:pt>
                      <c:pt idx="899">
                        <c:v>5.4681883082024997E-3</c:v>
                      </c:pt>
                      <c:pt idx="900">
                        <c:v>5.2015297425560599E-3</c:v>
                      </c:pt>
                      <c:pt idx="901">
                        <c:v>5.0901407214636301E-3</c:v>
                      </c:pt>
                      <c:pt idx="902">
                        <c:v>4.7728507825925996E-3</c:v>
                      </c:pt>
                      <c:pt idx="903">
                        <c:v>4.5568235901696204E-3</c:v>
                      </c:pt>
                      <c:pt idx="904">
                        <c:v>4.2867895996404597E-3</c:v>
                      </c:pt>
                      <c:pt idx="905">
                        <c:v>3.9154928626633501E-3</c:v>
                      </c:pt>
                      <c:pt idx="906">
                        <c:v>3.64208344725392E-3</c:v>
                      </c:pt>
                      <c:pt idx="907">
                        <c:v>3.2707867102768099E-3</c:v>
                      </c:pt>
                      <c:pt idx="908">
                        <c:v>2.8961145484183199E-3</c:v>
                      </c:pt>
                      <c:pt idx="909">
                        <c:v>2.5180669616782199E-3</c:v>
                      </c:pt>
                      <c:pt idx="910">
                        <c:v>2.3054151941378498E-3</c:v>
                      </c:pt>
                      <c:pt idx="911">
                        <c:v>1.8767362341731699E-3</c:v>
                      </c:pt>
                      <c:pt idx="912">
                        <c:v>1.49868864743308E-3</c:v>
                      </c:pt>
                      <c:pt idx="913">
                        <c:v>1.2860368798914799E-3</c:v>
                      </c:pt>
                      <c:pt idx="914">
                        <c:v>1.01937831424503E-3</c:v>
                      </c:pt>
                      <c:pt idx="915">
                        <c:v>6.9533752561112805E-4</c:v>
                      </c:pt>
                      <c:pt idx="916">
                        <c:v>2.6665856564644903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B408-BA43-A6AA-5FB26DA354BB}"/>
                  </c:ext>
                </c:extLst>
              </c15:ser>
            </c15:filteredScatterSeries>
            <c15:filteredScatterSeries>
              <c15:ser>
                <c:idx val="5"/>
                <c:order val="5"/>
                <c:tx>
                  <c:v>5OH Marcela</c:v>
                </c:tx>
                <c:spPr>
                  <a:ln w="19050" cap="rnd">
                    <a:solidFill>
                      <a:schemeClr val="accent6"/>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F$6:$AF$923</c15:sqref>
                        </c15:formulaRef>
                      </c:ext>
                    </c:extLst>
                    <c:numCache>
                      <c:formatCode>General</c:formatCode>
                      <c:ptCount val="918"/>
                      <c:pt idx="0">
                        <c:v>304.54500000000002</c:v>
                      </c:pt>
                      <c:pt idx="1">
                        <c:v>305.17599999999999</c:v>
                      </c:pt>
                      <c:pt idx="2">
                        <c:v>305.85300000000001</c:v>
                      </c:pt>
                      <c:pt idx="3">
                        <c:v>306.55499999999989</c:v>
                      </c:pt>
                      <c:pt idx="4">
                        <c:v>307.267</c:v>
                      </c:pt>
                      <c:pt idx="5">
                        <c:v>307.98299999999978</c:v>
                      </c:pt>
                      <c:pt idx="6">
                        <c:v>308.70099999999991</c:v>
                      </c:pt>
                      <c:pt idx="7">
                        <c:v>309.41999999999979</c:v>
                      </c:pt>
                      <c:pt idx="8">
                        <c:v>310.137</c:v>
                      </c:pt>
                      <c:pt idx="9">
                        <c:v>310.84699999999992</c:v>
                      </c:pt>
                      <c:pt idx="10">
                        <c:v>311.55</c:v>
                      </c:pt>
                      <c:pt idx="11">
                        <c:v>312.255</c:v>
                      </c:pt>
                      <c:pt idx="12">
                        <c:v>312.96299999999991</c:v>
                      </c:pt>
                      <c:pt idx="13">
                        <c:v>313.673</c:v>
                      </c:pt>
                      <c:pt idx="14">
                        <c:v>314.38599999999991</c:v>
                      </c:pt>
                      <c:pt idx="15">
                        <c:v>315.09399999999982</c:v>
                      </c:pt>
                      <c:pt idx="16">
                        <c:v>315.79399999999981</c:v>
                      </c:pt>
                      <c:pt idx="17">
                        <c:v>316.4939999999998</c:v>
                      </c:pt>
                      <c:pt idx="18">
                        <c:v>317.19299999999993</c:v>
                      </c:pt>
                      <c:pt idx="19">
                        <c:v>317.89599999999979</c:v>
                      </c:pt>
                      <c:pt idx="20">
                        <c:v>318.60500000000002</c:v>
                      </c:pt>
                      <c:pt idx="21">
                        <c:v>319.31099999999992</c:v>
                      </c:pt>
                      <c:pt idx="22">
                        <c:v>320.01499999999999</c:v>
                      </c:pt>
                      <c:pt idx="23">
                        <c:v>320.72599999999977</c:v>
                      </c:pt>
                      <c:pt idx="24">
                        <c:v>321.43799999999982</c:v>
                      </c:pt>
                      <c:pt idx="25">
                        <c:v>322.15100000000001</c:v>
                      </c:pt>
                      <c:pt idx="26">
                        <c:v>322.86399999999992</c:v>
                      </c:pt>
                      <c:pt idx="27">
                        <c:v>323.57899999999978</c:v>
                      </c:pt>
                      <c:pt idx="28">
                        <c:v>324.29899999999981</c:v>
                      </c:pt>
                      <c:pt idx="29">
                        <c:v>325.024</c:v>
                      </c:pt>
                      <c:pt idx="30">
                        <c:v>325.75099999999992</c:v>
                      </c:pt>
                      <c:pt idx="31">
                        <c:v>326.47799999999978</c:v>
                      </c:pt>
                      <c:pt idx="32">
                        <c:v>327.20399999999978</c:v>
                      </c:pt>
                      <c:pt idx="33">
                        <c:v>327.93499999999977</c:v>
                      </c:pt>
                      <c:pt idx="34">
                        <c:v>328.66899999999993</c:v>
                      </c:pt>
                      <c:pt idx="35">
                        <c:v>329.40299999999979</c:v>
                      </c:pt>
                      <c:pt idx="36">
                        <c:v>330.14</c:v>
                      </c:pt>
                      <c:pt idx="37">
                        <c:v>330.87599999999992</c:v>
                      </c:pt>
                      <c:pt idx="38">
                        <c:v>331.61099999999999</c:v>
                      </c:pt>
                      <c:pt idx="39">
                        <c:v>332.34800000000001</c:v>
                      </c:pt>
                      <c:pt idx="40">
                        <c:v>333.08599999999979</c:v>
                      </c:pt>
                      <c:pt idx="41">
                        <c:v>333.82399999999978</c:v>
                      </c:pt>
                      <c:pt idx="42">
                        <c:v>334.55899999999991</c:v>
                      </c:pt>
                      <c:pt idx="43">
                        <c:v>335.29599999999982</c:v>
                      </c:pt>
                      <c:pt idx="44">
                        <c:v>336.03999999999979</c:v>
                      </c:pt>
                      <c:pt idx="45">
                        <c:v>336.78</c:v>
                      </c:pt>
                      <c:pt idx="46">
                        <c:v>337.51799999999992</c:v>
                      </c:pt>
                      <c:pt idx="47">
                        <c:v>338.25699999999978</c:v>
                      </c:pt>
                      <c:pt idx="48">
                        <c:v>338.99599999999981</c:v>
                      </c:pt>
                      <c:pt idx="49">
                        <c:v>339.73399999999981</c:v>
                      </c:pt>
                      <c:pt idx="50">
                        <c:v>340.47499999999991</c:v>
                      </c:pt>
                      <c:pt idx="51">
                        <c:v>341.21899999999982</c:v>
                      </c:pt>
                      <c:pt idx="52">
                        <c:v>341.96499999999992</c:v>
                      </c:pt>
                      <c:pt idx="53">
                        <c:v>342.71199999999982</c:v>
                      </c:pt>
                      <c:pt idx="54">
                        <c:v>343.45299999999992</c:v>
                      </c:pt>
                      <c:pt idx="55">
                        <c:v>344.19099999999992</c:v>
                      </c:pt>
                      <c:pt idx="56">
                        <c:v>344.93299999999982</c:v>
                      </c:pt>
                      <c:pt idx="57">
                        <c:v>345.67399999999992</c:v>
                      </c:pt>
                      <c:pt idx="58">
                        <c:v>346.41999999999979</c:v>
                      </c:pt>
                      <c:pt idx="59">
                        <c:v>347.166</c:v>
                      </c:pt>
                      <c:pt idx="60">
                        <c:v>347.90999999999991</c:v>
                      </c:pt>
                      <c:pt idx="61">
                        <c:v>348.65599999999989</c:v>
                      </c:pt>
                      <c:pt idx="62">
                        <c:v>349.40199999999982</c:v>
                      </c:pt>
                      <c:pt idx="63">
                        <c:v>350.15</c:v>
                      </c:pt>
                      <c:pt idx="64">
                        <c:v>350.89699999999982</c:v>
                      </c:pt>
                      <c:pt idx="65">
                        <c:v>351.64499999999998</c:v>
                      </c:pt>
                      <c:pt idx="66">
                        <c:v>352.39099999999979</c:v>
                      </c:pt>
                      <c:pt idx="67">
                        <c:v>353.14400000000001</c:v>
                      </c:pt>
                      <c:pt idx="68">
                        <c:v>353.892</c:v>
                      </c:pt>
                      <c:pt idx="69">
                        <c:v>354.63799999999992</c:v>
                      </c:pt>
                      <c:pt idx="70">
                        <c:v>355.38699999999977</c:v>
                      </c:pt>
                      <c:pt idx="71">
                        <c:v>356.13499999999999</c:v>
                      </c:pt>
                      <c:pt idx="72">
                        <c:v>356.88900000000001</c:v>
                      </c:pt>
                      <c:pt idx="73">
                        <c:v>357.64499999999998</c:v>
                      </c:pt>
                      <c:pt idx="74">
                        <c:v>358.39799999999991</c:v>
                      </c:pt>
                      <c:pt idx="75">
                        <c:v>359.15199999999999</c:v>
                      </c:pt>
                      <c:pt idx="76">
                        <c:v>359.90299999999979</c:v>
                      </c:pt>
                      <c:pt idx="77">
                        <c:v>360.654</c:v>
                      </c:pt>
                      <c:pt idx="78">
                        <c:v>361.399</c:v>
                      </c:pt>
                      <c:pt idx="79">
                        <c:v>362.14</c:v>
                      </c:pt>
                      <c:pt idx="80">
                        <c:v>362.87599999999992</c:v>
                      </c:pt>
                      <c:pt idx="81">
                        <c:v>363.60599999999999</c:v>
                      </c:pt>
                      <c:pt idx="82">
                        <c:v>364.33199999999982</c:v>
                      </c:pt>
                      <c:pt idx="83">
                        <c:v>365.05899999999991</c:v>
                      </c:pt>
                      <c:pt idx="84">
                        <c:v>365.78899999999982</c:v>
                      </c:pt>
                      <c:pt idx="85">
                        <c:v>366.51499999999999</c:v>
                      </c:pt>
                      <c:pt idx="86">
                        <c:v>367.23599999999982</c:v>
                      </c:pt>
                      <c:pt idx="87">
                        <c:v>367.95699999999982</c:v>
                      </c:pt>
                      <c:pt idx="88">
                        <c:v>368.67599999999999</c:v>
                      </c:pt>
                      <c:pt idx="89">
                        <c:v>369.39699999999982</c:v>
                      </c:pt>
                      <c:pt idx="90">
                        <c:v>370.11899999999991</c:v>
                      </c:pt>
                      <c:pt idx="91">
                        <c:v>370.84199999999993</c:v>
                      </c:pt>
                      <c:pt idx="92">
                        <c:v>371.56399999999991</c:v>
                      </c:pt>
                      <c:pt idx="93">
                        <c:v>372.28499999999991</c:v>
                      </c:pt>
                      <c:pt idx="94">
                        <c:v>373.01</c:v>
                      </c:pt>
                      <c:pt idx="95">
                        <c:v>373.72899999999981</c:v>
                      </c:pt>
                      <c:pt idx="96">
                        <c:v>374.44499999999999</c:v>
                      </c:pt>
                      <c:pt idx="97">
                        <c:v>375.166</c:v>
                      </c:pt>
                      <c:pt idx="98">
                        <c:v>375.88599999999991</c:v>
                      </c:pt>
                      <c:pt idx="99">
                        <c:v>376.60500000000002</c:v>
                      </c:pt>
                      <c:pt idx="100">
                        <c:v>377.32099999999991</c:v>
                      </c:pt>
                      <c:pt idx="101">
                        <c:v>378.03499999999991</c:v>
                      </c:pt>
                      <c:pt idx="102">
                        <c:v>378.74599999999992</c:v>
                      </c:pt>
                      <c:pt idx="103">
                        <c:v>379.45799999999991</c:v>
                      </c:pt>
                      <c:pt idx="104">
                        <c:v>380.16899999999993</c:v>
                      </c:pt>
                      <c:pt idx="105">
                        <c:v>380.88</c:v>
                      </c:pt>
                      <c:pt idx="106">
                        <c:v>381.59</c:v>
                      </c:pt>
                      <c:pt idx="107">
                        <c:v>382.29899999999981</c:v>
                      </c:pt>
                      <c:pt idx="108">
                        <c:v>383.00599999999991</c:v>
                      </c:pt>
                      <c:pt idx="109">
                        <c:v>383.71499999999992</c:v>
                      </c:pt>
                      <c:pt idx="110">
                        <c:v>384.43299999999982</c:v>
                      </c:pt>
                      <c:pt idx="111">
                        <c:v>385.18199999999979</c:v>
                      </c:pt>
                      <c:pt idx="112">
                        <c:v>385.9989999999998</c:v>
                      </c:pt>
                      <c:pt idx="113">
                        <c:v>386.846</c:v>
                      </c:pt>
                      <c:pt idx="114">
                        <c:v>387.71199999999982</c:v>
                      </c:pt>
                      <c:pt idx="115">
                        <c:v>388.58899999999983</c:v>
                      </c:pt>
                      <c:pt idx="116">
                        <c:v>389.46299999999991</c:v>
                      </c:pt>
                      <c:pt idx="117">
                        <c:v>390.34399999999999</c:v>
                      </c:pt>
                      <c:pt idx="118">
                        <c:v>391.22799999999978</c:v>
                      </c:pt>
                      <c:pt idx="119">
                        <c:v>392.11099999999999</c:v>
                      </c:pt>
                      <c:pt idx="120">
                        <c:v>392.99599999999981</c:v>
                      </c:pt>
                      <c:pt idx="121">
                        <c:v>393.88</c:v>
                      </c:pt>
                      <c:pt idx="122">
                        <c:v>394.76099999999991</c:v>
                      </c:pt>
                      <c:pt idx="123">
                        <c:v>395.64</c:v>
                      </c:pt>
                      <c:pt idx="124">
                        <c:v>396.51400000000001</c:v>
                      </c:pt>
                      <c:pt idx="125">
                        <c:v>397.38900000000001</c:v>
                      </c:pt>
                      <c:pt idx="126">
                        <c:v>398.267</c:v>
                      </c:pt>
                      <c:pt idx="127">
                        <c:v>399.15300000000002</c:v>
                      </c:pt>
                      <c:pt idx="128">
                        <c:v>400.03999999999979</c:v>
                      </c:pt>
                      <c:pt idx="129">
                        <c:v>400.92499999999978</c:v>
                      </c:pt>
                      <c:pt idx="130">
                        <c:v>401.81200000000001</c:v>
                      </c:pt>
                      <c:pt idx="131">
                        <c:v>402.69399999999979</c:v>
                      </c:pt>
                      <c:pt idx="132">
                        <c:v>403.56899999999979</c:v>
                      </c:pt>
                      <c:pt idx="133">
                        <c:v>404.43899999999979</c:v>
                      </c:pt>
                      <c:pt idx="134">
                        <c:v>405.30700000000002</c:v>
                      </c:pt>
                      <c:pt idx="135">
                        <c:v>406.178</c:v>
                      </c:pt>
                      <c:pt idx="136">
                        <c:v>407.05</c:v>
                      </c:pt>
                      <c:pt idx="137">
                        <c:v>407.9219999999998</c:v>
                      </c:pt>
                      <c:pt idx="138">
                        <c:v>408.79299999999978</c:v>
                      </c:pt>
                      <c:pt idx="139">
                        <c:v>409.67</c:v>
                      </c:pt>
                      <c:pt idx="140">
                        <c:v>410.548</c:v>
                      </c:pt>
                      <c:pt idx="141">
                        <c:v>411.42699999999979</c:v>
                      </c:pt>
                      <c:pt idx="142">
                        <c:v>412.2969999999998</c:v>
                      </c:pt>
                      <c:pt idx="143">
                        <c:v>413.16099999999989</c:v>
                      </c:pt>
                      <c:pt idx="144">
                        <c:v>414.03099999999978</c:v>
                      </c:pt>
                      <c:pt idx="145">
                        <c:v>414.90099999999978</c:v>
                      </c:pt>
                      <c:pt idx="146">
                        <c:v>415.77</c:v>
                      </c:pt>
                      <c:pt idx="147">
                        <c:v>416.64</c:v>
                      </c:pt>
                      <c:pt idx="148">
                        <c:v>417.50900000000001</c:v>
                      </c:pt>
                      <c:pt idx="149">
                        <c:v>418.375</c:v>
                      </c:pt>
                      <c:pt idx="150">
                        <c:v>419.24099999999999</c:v>
                      </c:pt>
                      <c:pt idx="151">
                        <c:v>420.09999999999991</c:v>
                      </c:pt>
                      <c:pt idx="152">
                        <c:v>420.96</c:v>
                      </c:pt>
                      <c:pt idx="153">
                        <c:v>421.822</c:v>
                      </c:pt>
                      <c:pt idx="154">
                        <c:v>422.69200000000001</c:v>
                      </c:pt>
                      <c:pt idx="155">
                        <c:v>423.56499999999988</c:v>
                      </c:pt>
                      <c:pt idx="156">
                        <c:v>424.43700000000001</c:v>
                      </c:pt>
                      <c:pt idx="157">
                        <c:v>425.30899999999991</c:v>
                      </c:pt>
                      <c:pt idx="158">
                        <c:v>426.17699999999991</c:v>
                      </c:pt>
                      <c:pt idx="159">
                        <c:v>427.04199999999992</c:v>
                      </c:pt>
                      <c:pt idx="160">
                        <c:v>427.90800000000002</c:v>
                      </c:pt>
                      <c:pt idx="161">
                        <c:v>428.77599999999978</c:v>
                      </c:pt>
                      <c:pt idx="162">
                        <c:v>429.64600000000002</c:v>
                      </c:pt>
                      <c:pt idx="163">
                        <c:v>430.51299999999992</c:v>
                      </c:pt>
                      <c:pt idx="164">
                        <c:v>431.38699999999977</c:v>
                      </c:pt>
                      <c:pt idx="165">
                        <c:v>432.25699999999978</c:v>
                      </c:pt>
                      <c:pt idx="166">
                        <c:v>433.12099999999992</c:v>
                      </c:pt>
                      <c:pt idx="167">
                        <c:v>433.99299999999982</c:v>
                      </c:pt>
                      <c:pt idx="168">
                        <c:v>434.86500000000001</c:v>
                      </c:pt>
                      <c:pt idx="169">
                        <c:v>435.7369999999998</c:v>
                      </c:pt>
                      <c:pt idx="170">
                        <c:v>436.61</c:v>
                      </c:pt>
                      <c:pt idx="171">
                        <c:v>437.4869999999998</c:v>
                      </c:pt>
                      <c:pt idx="172">
                        <c:v>438.36099999999999</c:v>
                      </c:pt>
                      <c:pt idx="173">
                        <c:v>439.23099999999982</c:v>
                      </c:pt>
                      <c:pt idx="174">
                        <c:v>440.10199999999992</c:v>
                      </c:pt>
                      <c:pt idx="175">
                        <c:v>440.97599999999977</c:v>
                      </c:pt>
                      <c:pt idx="176">
                        <c:v>441.85199999999992</c:v>
                      </c:pt>
                      <c:pt idx="177">
                        <c:v>442.73</c:v>
                      </c:pt>
                      <c:pt idx="178">
                        <c:v>443.61</c:v>
                      </c:pt>
                      <c:pt idx="179">
                        <c:v>444.49099999999981</c:v>
                      </c:pt>
                      <c:pt idx="180">
                        <c:v>445.37799999999999</c:v>
                      </c:pt>
                      <c:pt idx="181">
                        <c:v>446.26099999999991</c:v>
                      </c:pt>
                      <c:pt idx="182">
                        <c:v>447.14100000000002</c:v>
                      </c:pt>
                      <c:pt idx="183">
                        <c:v>448.01499999999999</c:v>
                      </c:pt>
                      <c:pt idx="184">
                        <c:v>448.88799999999992</c:v>
                      </c:pt>
                      <c:pt idx="185">
                        <c:v>449.76499999999999</c:v>
                      </c:pt>
                      <c:pt idx="186">
                        <c:v>450.64800000000002</c:v>
                      </c:pt>
                      <c:pt idx="187">
                        <c:v>451.52599999999978</c:v>
                      </c:pt>
                      <c:pt idx="188">
                        <c:v>452.39699999999982</c:v>
                      </c:pt>
                      <c:pt idx="189">
                        <c:v>453.26199999999977</c:v>
                      </c:pt>
                      <c:pt idx="190">
                        <c:v>454.12099999999992</c:v>
                      </c:pt>
                      <c:pt idx="191">
                        <c:v>454.98</c:v>
                      </c:pt>
                      <c:pt idx="192">
                        <c:v>455.83600000000001</c:v>
                      </c:pt>
                      <c:pt idx="193">
                        <c:v>456.68899999999991</c:v>
                      </c:pt>
                      <c:pt idx="194">
                        <c:v>457.53599999999977</c:v>
                      </c:pt>
                      <c:pt idx="195">
                        <c:v>458.38400000000001</c:v>
                      </c:pt>
                      <c:pt idx="196">
                        <c:v>459.23899999999981</c:v>
                      </c:pt>
                      <c:pt idx="197">
                        <c:v>460.09699999999981</c:v>
                      </c:pt>
                      <c:pt idx="198">
                        <c:v>460.94599999999991</c:v>
                      </c:pt>
                      <c:pt idx="199">
                        <c:v>461.78599999999977</c:v>
                      </c:pt>
                      <c:pt idx="200">
                        <c:v>462.62599999999992</c:v>
                      </c:pt>
                      <c:pt idx="201">
                        <c:v>463.46999999999991</c:v>
                      </c:pt>
                      <c:pt idx="202">
                        <c:v>464.31799999999993</c:v>
                      </c:pt>
                      <c:pt idx="203">
                        <c:v>465.17</c:v>
                      </c:pt>
                      <c:pt idx="204">
                        <c:v>466.02299999999991</c:v>
                      </c:pt>
                      <c:pt idx="205">
                        <c:v>466.87099999999992</c:v>
                      </c:pt>
                      <c:pt idx="206">
                        <c:v>467.71</c:v>
                      </c:pt>
                      <c:pt idx="207">
                        <c:v>468.54899999999992</c:v>
                      </c:pt>
                      <c:pt idx="208">
                        <c:v>469.39</c:v>
                      </c:pt>
                      <c:pt idx="209">
                        <c:v>470.23399999999981</c:v>
                      </c:pt>
                      <c:pt idx="210">
                        <c:v>471.07799999999992</c:v>
                      </c:pt>
                      <c:pt idx="211">
                        <c:v>471.91799999999978</c:v>
                      </c:pt>
                      <c:pt idx="212">
                        <c:v>472.76299999999992</c:v>
                      </c:pt>
                      <c:pt idx="213">
                        <c:v>473.61</c:v>
                      </c:pt>
                      <c:pt idx="214">
                        <c:v>474.46100000000001</c:v>
                      </c:pt>
                      <c:pt idx="215">
                        <c:v>475.31299999999999</c:v>
                      </c:pt>
                      <c:pt idx="216">
                        <c:v>476.16399999999999</c:v>
                      </c:pt>
                      <c:pt idx="217">
                        <c:v>477.01099999999991</c:v>
                      </c:pt>
                      <c:pt idx="218">
                        <c:v>477.85</c:v>
                      </c:pt>
                      <c:pt idx="219">
                        <c:v>478.68799999999999</c:v>
                      </c:pt>
                      <c:pt idx="220">
                        <c:v>479.52699999999982</c:v>
                      </c:pt>
                      <c:pt idx="221">
                        <c:v>480.36299999999989</c:v>
                      </c:pt>
                      <c:pt idx="222">
                        <c:v>481.2</c:v>
                      </c:pt>
                      <c:pt idx="223">
                        <c:v>482.04199999999992</c:v>
                      </c:pt>
                      <c:pt idx="224">
                        <c:v>482.88599999999991</c:v>
                      </c:pt>
                      <c:pt idx="225">
                        <c:v>483.74</c:v>
                      </c:pt>
                      <c:pt idx="226">
                        <c:v>484.59499999999991</c:v>
                      </c:pt>
                      <c:pt idx="227">
                        <c:v>485.44599999999991</c:v>
                      </c:pt>
                      <c:pt idx="228">
                        <c:v>486.28899999999982</c:v>
                      </c:pt>
                      <c:pt idx="229">
                        <c:v>487.13099999999991</c:v>
                      </c:pt>
                      <c:pt idx="230">
                        <c:v>487.97599999999977</c:v>
                      </c:pt>
                      <c:pt idx="231">
                        <c:v>488.81899999999979</c:v>
                      </c:pt>
                      <c:pt idx="232">
                        <c:v>489.65899999999999</c:v>
                      </c:pt>
                      <c:pt idx="233">
                        <c:v>490.4939999999998</c:v>
                      </c:pt>
                      <c:pt idx="234">
                        <c:v>491.32599999999991</c:v>
                      </c:pt>
                      <c:pt idx="235">
                        <c:v>492.15499999999997</c:v>
                      </c:pt>
                      <c:pt idx="236">
                        <c:v>492.98500000000001</c:v>
                      </c:pt>
                      <c:pt idx="237">
                        <c:v>493.81399999999991</c:v>
                      </c:pt>
                      <c:pt idx="238">
                        <c:v>494.64499999999998</c:v>
                      </c:pt>
                      <c:pt idx="239">
                        <c:v>495.47899999999981</c:v>
                      </c:pt>
                      <c:pt idx="240">
                        <c:v>496.30999999999989</c:v>
                      </c:pt>
                      <c:pt idx="241">
                        <c:v>497.13699999999977</c:v>
                      </c:pt>
                      <c:pt idx="242">
                        <c:v>497.96899999999982</c:v>
                      </c:pt>
                      <c:pt idx="243">
                        <c:v>498.80700000000002</c:v>
                      </c:pt>
                      <c:pt idx="244">
                        <c:v>499.65</c:v>
                      </c:pt>
                      <c:pt idx="245">
                        <c:v>500.4939999999998</c:v>
                      </c:pt>
                      <c:pt idx="246">
                        <c:v>501.33699999999982</c:v>
                      </c:pt>
                      <c:pt idx="247">
                        <c:v>502.18099999999993</c:v>
                      </c:pt>
                      <c:pt idx="248">
                        <c:v>503.02299999999991</c:v>
                      </c:pt>
                      <c:pt idx="249">
                        <c:v>503.86099999999999</c:v>
                      </c:pt>
                      <c:pt idx="250">
                        <c:v>504.69599999999991</c:v>
                      </c:pt>
                      <c:pt idx="251">
                        <c:v>505.53499999999991</c:v>
                      </c:pt>
                      <c:pt idx="252">
                        <c:v>506.37599999999992</c:v>
                      </c:pt>
                      <c:pt idx="253">
                        <c:v>507.21699999999981</c:v>
                      </c:pt>
                      <c:pt idx="254">
                        <c:v>508.05399999999992</c:v>
                      </c:pt>
                      <c:pt idx="255">
                        <c:v>508.88599999999991</c:v>
                      </c:pt>
                      <c:pt idx="256">
                        <c:v>509.72099999999978</c:v>
                      </c:pt>
                      <c:pt idx="257">
                        <c:v>510.55599999999993</c:v>
                      </c:pt>
                      <c:pt idx="258">
                        <c:v>511.38699999999977</c:v>
                      </c:pt>
                      <c:pt idx="259">
                        <c:v>512.21600000000001</c:v>
                      </c:pt>
                      <c:pt idx="260">
                        <c:v>513.04399999999998</c:v>
                      </c:pt>
                      <c:pt idx="261">
                        <c:v>513.875</c:v>
                      </c:pt>
                      <c:pt idx="262">
                        <c:v>514.70600000000002</c:v>
                      </c:pt>
                      <c:pt idx="263">
                        <c:v>515.53599999999972</c:v>
                      </c:pt>
                      <c:pt idx="264">
                        <c:v>516.36099999999976</c:v>
                      </c:pt>
                      <c:pt idx="265">
                        <c:v>517.18499999999995</c:v>
                      </c:pt>
                      <c:pt idx="266">
                        <c:v>518.01800000000003</c:v>
                      </c:pt>
                      <c:pt idx="267">
                        <c:v>518.85099999999977</c:v>
                      </c:pt>
                      <c:pt idx="268">
                        <c:v>519.68899999999996</c:v>
                      </c:pt>
                      <c:pt idx="269">
                        <c:v>520.53</c:v>
                      </c:pt>
                      <c:pt idx="270">
                        <c:v>521.37300000000005</c:v>
                      </c:pt>
                      <c:pt idx="271">
                        <c:v>522.21400000000006</c:v>
                      </c:pt>
                      <c:pt idx="272">
                        <c:v>523.05199999999968</c:v>
                      </c:pt>
                      <c:pt idx="273">
                        <c:v>523.88699999999972</c:v>
                      </c:pt>
                      <c:pt idx="274">
                        <c:v>524.72299999999996</c:v>
                      </c:pt>
                      <c:pt idx="275">
                        <c:v>525.55799999999977</c:v>
                      </c:pt>
                      <c:pt idx="276">
                        <c:v>526.39699999999971</c:v>
                      </c:pt>
                      <c:pt idx="277">
                        <c:v>527.23799999999972</c:v>
                      </c:pt>
                      <c:pt idx="278">
                        <c:v>528.08199999999999</c:v>
                      </c:pt>
                      <c:pt idx="279">
                        <c:v>528.928</c:v>
                      </c:pt>
                      <c:pt idx="280">
                        <c:v>529.774</c:v>
                      </c:pt>
                      <c:pt idx="281">
                        <c:v>530.61799999999971</c:v>
                      </c:pt>
                      <c:pt idx="282">
                        <c:v>531.45999999999981</c:v>
                      </c:pt>
                      <c:pt idx="283">
                        <c:v>532.30499999999972</c:v>
                      </c:pt>
                      <c:pt idx="284">
                        <c:v>533.15499999999997</c:v>
                      </c:pt>
                      <c:pt idx="285">
                        <c:v>534.00900000000001</c:v>
                      </c:pt>
                      <c:pt idx="286">
                        <c:v>534.86099999999976</c:v>
                      </c:pt>
                      <c:pt idx="287">
                        <c:v>535.70900000000006</c:v>
                      </c:pt>
                      <c:pt idx="288">
                        <c:v>536.55699999999979</c:v>
                      </c:pt>
                      <c:pt idx="289">
                        <c:v>537.40199999999982</c:v>
                      </c:pt>
                      <c:pt idx="290">
                        <c:v>538.24800000000005</c:v>
                      </c:pt>
                      <c:pt idx="291">
                        <c:v>539.09699999999998</c:v>
                      </c:pt>
                      <c:pt idx="292">
                        <c:v>539.94399999999996</c:v>
                      </c:pt>
                      <c:pt idx="293">
                        <c:v>540.78899999999999</c:v>
                      </c:pt>
                      <c:pt idx="294">
                        <c:v>541.63200000000006</c:v>
                      </c:pt>
                      <c:pt idx="295">
                        <c:v>542.47699999999998</c:v>
                      </c:pt>
                      <c:pt idx="296">
                        <c:v>543.32199999999978</c:v>
                      </c:pt>
                      <c:pt idx="297">
                        <c:v>544.16199999999981</c:v>
                      </c:pt>
                      <c:pt idx="298">
                        <c:v>545.00599999999997</c:v>
                      </c:pt>
                      <c:pt idx="299">
                        <c:v>545.84899999999971</c:v>
                      </c:pt>
                      <c:pt idx="300">
                        <c:v>546.6869999999999</c:v>
                      </c:pt>
                      <c:pt idx="301">
                        <c:v>547.52699999999982</c:v>
                      </c:pt>
                      <c:pt idx="302">
                        <c:v>548.36499999999978</c:v>
                      </c:pt>
                      <c:pt idx="303">
                        <c:v>549.20500000000004</c:v>
                      </c:pt>
                      <c:pt idx="304">
                        <c:v>550.04499999999996</c:v>
                      </c:pt>
                      <c:pt idx="305">
                        <c:v>550.88699999999972</c:v>
                      </c:pt>
                      <c:pt idx="306">
                        <c:v>551.72699999999998</c:v>
                      </c:pt>
                      <c:pt idx="307">
                        <c:v>552.56499999999983</c:v>
                      </c:pt>
                      <c:pt idx="308">
                        <c:v>553.40199999999982</c:v>
                      </c:pt>
                      <c:pt idx="309">
                        <c:v>554.24</c:v>
                      </c:pt>
                      <c:pt idx="310">
                        <c:v>555.07399999999996</c:v>
                      </c:pt>
                      <c:pt idx="311">
                        <c:v>555.9069999999997</c:v>
                      </c:pt>
                      <c:pt idx="312">
                        <c:v>556.74400000000003</c:v>
                      </c:pt>
                      <c:pt idx="313">
                        <c:v>557.57500000000005</c:v>
                      </c:pt>
                      <c:pt idx="314">
                        <c:v>558.404</c:v>
                      </c:pt>
                      <c:pt idx="315">
                        <c:v>559.22900000000004</c:v>
                      </c:pt>
                      <c:pt idx="316">
                        <c:v>560.05599999999981</c:v>
                      </c:pt>
                      <c:pt idx="317">
                        <c:v>560.88499999999999</c:v>
                      </c:pt>
                      <c:pt idx="318">
                        <c:v>561.72199999999998</c:v>
                      </c:pt>
                      <c:pt idx="319">
                        <c:v>562.56399999999996</c:v>
                      </c:pt>
                      <c:pt idx="320">
                        <c:v>563.40799999999967</c:v>
                      </c:pt>
                      <c:pt idx="321">
                        <c:v>564.25099999999998</c:v>
                      </c:pt>
                      <c:pt idx="322">
                        <c:v>565.08900000000006</c:v>
                      </c:pt>
                      <c:pt idx="323">
                        <c:v>565.92499999999973</c:v>
                      </c:pt>
                      <c:pt idx="324">
                        <c:v>566.76499999999999</c:v>
                      </c:pt>
                      <c:pt idx="325">
                        <c:v>567.61199999999997</c:v>
                      </c:pt>
                      <c:pt idx="326">
                        <c:v>568.45900000000006</c:v>
                      </c:pt>
                      <c:pt idx="327">
                        <c:v>569.30599999999981</c:v>
                      </c:pt>
                      <c:pt idx="328">
                        <c:v>570.149</c:v>
                      </c:pt>
                      <c:pt idx="329">
                        <c:v>570.99400000000003</c:v>
                      </c:pt>
                      <c:pt idx="330">
                        <c:v>571.84099999999967</c:v>
                      </c:pt>
                      <c:pt idx="331">
                        <c:v>572.68799999999999</c:v>
                      </c:pt>
                      <c:pt idx="332">
                        <c:v>573.53099999999972</c:v>
                      </c:pt>
                      <c:pt idx="333">
                        <c:v>574.38300000000004</c:v>
                      </c:pt>
                      <c:pt idx="334">
                        <c:v>575.23699999999997</c:v>
                      </c:pt>
                      <c:pt idx="335">
                        <c:v>576.09</c:v>
                      </c:pt>
                      <c:pt idx="336">
                        <c:v>576.93999999999983</c:v>
                      </c:pt>
                      <c:pt idx="337">
                        <c:v>577.79100000000005</c:v>
                      </c:pt>
                      <c:pt idx="338">
                        <c:v>578.6389999999999</c:v>
                      </c:pt>
                      <c:pt idx="339">
                        <c:v>579.48900000000003</c:v>
                      </c:pt>
                      <c:pt idx="340">
                        <c:v>580.34199999999976</c:v>
                      </c:pt>
                      <c:pt idx="341">
                        <c:v>581.19299999999998</c:v>
                      </c:pt>
                      <c:pt idx="342">
                        <c:v>582.04299999999967</c:v>
                      </c:pt>
                      <c:pt idx="343">
                        <c:v>582.89</c:v>
                      </c:pt>
                      <c:pt idx="344">
                        <c:v>583.73599999999999</c:v>
                      </c:pt>
                      <c:pt idx="345">
                        <c:v>584.58299999999997</c:v>
                      </c:pt>
                      <c:pt idx="346">
                        <c:v>585.43199999999979</c:v>
                      </c:pt>
                      <c:pt idx="347">
                        <c:v>586.28300000000002</c:v>
                      </c:pt>
                      <c:pt idx="348">
                        <c:v>587.13699999999972</c:v>
                      </c:pt>
                      <c:pt idx="349">
                        <c:v>587.99199999999996</c:v>
                      </c:pt>
                      <c:pt idx="350">
                        <c:v>588.84799999999962</c:v>
                      </c:pt>
                      <c:pt idx="351">
                        <c:v>589.70000000000005</c:v>
                      </c:pt>
                      <c:pt idx="352">
                        <c:v>590.55599999999981</c:v>
                      </c:pt>
                      <c:pt idx="353">
                        <c:v>591.41100000000006</c:v>
                      </c:pt>
                      <c:pt idx="354">
                        <c:v>592.27</c:v>
                      </c:pt>
                      <c:pt idx="355">
                        <c:v>593.13400000000001</c:v>
                      </c:pt>
                      <c:pt idx="356">
                        <c:v>593.99299999999971</c:v>
                      </c:pt>
                      <c:pt idx="357">
                        <c:v>594.84299999999962</c:v>
                      </c:pt>
                      <c:pt idx="358">
                        <c:v>595.69399999999996</c:v>
                      </c:pt>
                      <c:pt idx="359">
                        <c:v>596.54099999999971</c:v>
                      </c:pt>
                      <c:pt idx="360">
                        <c:v>597.38599999999997</c:v>
                      </c:pt>
                      <c:pt idx="361">
                        <c:v>598.23400000000004</c:v>
                      </c:pt>
                      <c:pt idx="362">
                        <c:v>599.08600000000001</c:v>
                      </c:pt>
                      <c:pt idx="363">
                        <c:v>599.93799999999976</c:v>
                      </c:pt>
                      <c:pt idx="364">
                        <c:v>600.79200000000003</c:v>
                      </c:pt>
                      <c:pt idx="365">
                        <c:v>601.64599999999996</c:v>
                      </c:pt>
                      <c:pt idx="366">
                        <c:v>602.5029999999997</c:v>
                      </c:pt>
                      <c:pt idx="367">
                        <c:v>603.3589999999997</c:v>
                      </c:pt>
                      <c:pt idx="368">
                        <c:v>604.21299999999997</c:v>
                      </c:pt>
                      <c:pt idx="369">
                        <c:v>605.06399999999996</c:v>
                      </c:pt>
                      <c:pt idx="370">
                        <c:v>605.91599999999971</c:v>
                      </c:pt>
                      <c:pt idx="371">
                        <c:v>606.76699999999983</c:v>
                      </c:pt>
                      <c:pt idx="372">
                        <c:v>607.61400000000003</c:v>
                      </c:pt>
                      <c:pt idx="373">
                        <c:v>608.45699999999977</c:v>
                      </c:pt>
                      <c:pt idx="374">
                        <c:v>609.30499999999972</c:v>
                      </c:pt>
                      <c:pt idx="375">
                        <c:v>610.15499999999997</c:v>
                      </c:pt>
                      <c:pt idx="376">
                        <c:v>611.01</c:v>
                      </c:pt>
                      <c:pt idx="377">
                        <c:v>611.86899999999969</c:v>
                      </c:pt>
                      <c:pt idx="378">
                        <c:v>612.72400000000005</c:v>
                      </c:pt>
                      <c:pt idx="379">
                        <c:v>613.58400000000006</c:v>
                      </c:pt>
                      <c:pt idx="380">
                        <c:v>614.43899999999996</c:v>
                      </c:pt>
                      <c:pt idx="381">
                        <c:v>615.29200000000003</c:v>
                      </c:pt>
                      <c:pt idx="382">
                        <c:v>616.14599999999996</c:v>
                      </c:pt>
                      <c:pt idx="383">
                        <c:v>617.00099999999998</c:v>
                      </c:pt>
                      <c:pt idx="384">
                        <c:v>617.85699999999974</c:v>
                      </c:pt>
                      <c:pt idx="385">
                        <c:v>618.71299999999997</c:v>
                      </c:pt>
                      <c:pt idx="386">
                        <c:v>619.56699999999978</c:v>
                      </c:pt>
                      <c:pt idx="387">
                        <c:v>620.41599999999971</c:v>
                      </c:pt>
                      <c:pt idx="388">
                        <c:v>621.27</c:v>
                      </c:pt>
                      <c:pt idx="389">
                        <c:v>622.13099999999997</c:v>
                      </c:pt>
                      <c:pt idx="390">
                        <c:v>622.99299999999971</c:v>
                      </c:pt>
                      <c:pt idx="391">
                        <c:v>623.85699999999974</c:v>
                      </c:pt>
                      <c:pt idx="392">
                        <c:v>624.71799999999996</c:v>
                      </c:pt>
                      <c:pt idx="393">
                        <c:v>625.577</c:v>
                      </c:pt>
                      <c:pt idx="394">
                        <c:v>626.43599999999969</c:v>
                      </c:pt>
                      <c:pt idx="395">
                        <c:v>627.29399999999998</c:v>
                      </c:pt>
                      <c:pt idx="396">
                        <c:v>628.15099999999973</c:v>
                      </c:pt>
                      <c:pt idx="397">
                        <c:v>629.00400000000002</c:v>
                      </c:pt>
                      <c:pt idx="398">
                        <c:v>629.86399999999981</c:v>
                      </c:pt>
                      <c:pt idx="399">
                        <c:v>630.72400000000005</c:v>
                      </c:pt>
                      <c:pt idx="400">
                        <c:v>631.58000000000004</c:v>
                      </c:pt>
                      <c:pt idx="401">
                        <c:v>632.43699999999967</c:v>
                      </c:pt>
                      <c:pt idx="402">
                        <c:v>633.29200000000003</c:v>
                      </c:pt>
                      <c:pt idx="403">
                        <c:v>634.1569999999997</c:v>
                      </c:pt>
                      <c:pt idx="404">
                        <c:v>635.01900000000001</c:v>
                      </c:pt>
                      <c:pt idx="405">
                        <c:v>635.875</c:v>
                      </c:pt>
                      <c:pt idx="406">
                        <c:v>636.73099999999999</c:v>
                      </c:pt>
                      <c:pt idx="407">
                        <c:v>637.58799999999997</c:v>
                      </c:pt>
                      <c:pt idx="408">
                        <c:v>638.44299999999976</c:v>
                      </c:pt>
                      <c:pt idx="409">
                        <c:v>639.29999999999995</c:v>
                      </c:pt>
                      <c:pt idx="410">
                        <c:v>640.16</c:v>
                      </c:pt>
                      <c:pt idx="411">
                        <c:v>641.024</c:v>
                      </c:pt>
                      <c:pt idx="412">
                        <c:v>641.88499999999999</c:v>
                      </c:pt>
                      <c:pt idx="413">
                        <c:v>642.74599999999998</c:v>
                      </c:pt>
                      <c:pt idx="414">
                        <c:v>643.60299999999972</c:v>
                      </c:pt>
                      <c:pt idx="415">
                        <c:v>644.45799999999974</c:v>
                      </c:pt>
                      <c:pt idx="416">
                        <c:v>645.31199999999967</c:v>
                      </c:pt>
                      <c:pt idx="417">
                        <c:v>646.16300000000001</c:v>
                      </c:pt>
                      <c:pt idx="418">
                        <c:v>647.01</c:v>
                      </c:pt>
                      <c:pt idx="419">
                        <c:v>647.85699999999974</c:v>
                      </c:pt>
                      <c:pt idx="420">
                        <c:v>648.70799999999997</c:v>
                      </c:pt>
                      <c:pt idx="421">
                        <c:v>649.56099999999969</c:v>
                      </c:pt>
                      <c:pt idx="422">
                        <c:v>650.41399999999999</c:v>
                      </c:pt>
                      <c:pt idx="423">
                        <c:v>651.26199999999972</c:v>
                      </c:pt>
                      <c:pt idx="424">
                        <c:v>652.1099999999999</c:v>
                      </c:pt>
                      <c:pt idx="425">
                        <c:v>652.95900000000006</c:v>
                      </c:pt>
                      <c:pt idx="426">
                        <c:v>653.80699999999979</c:v>
                      </c:pt>
                      <c:pt idx="427">
                        <c:v>654.654</c:v>
                      </c:pt>
                      <c:pt idx="428">
                        <c:v>655.50400000000002</c:v>
                      </c:pt>
                      <c:pt idx="429">
                        <c:v>656.36099999999976</c:v>
                      </c:pt>
                      <c:pt idx="430">
                        <c:v>657.21799999999996</c:v>
                      </c:pt>
                      <c:pt idx="431">
                        <c:v>658.07100000000003</c:v>
                      </c:pt>
                      <c:pt idx="432">
                        <c:v>658.92499999999973</c:v>
                      </c:pt>
                      <c:pt idx="433">
                        <c:v>659.779</c:v>
                      </c:pt>
                      <c:pt idx="434">
                        <c:v>660.63400000000001</c:v>
                      </c:pt>
                      <c:pt idx="435">
                        <c:v>661.49</c:v>
                      </c:pt>
                      <c:pt idx="436">
                        <c:v>662.34599999999978</c:v>
                      </c:pt>
                      <c:pt idx="437">
                        <c:v>663.202</c:v>
                      </c:pt>
                      <c:pt idx="438">
                        <c:v>664.05599999999981</c:v>
                      </c:pt>
                      <c:pt idx="439">
                        <c:v>664.90599999999972</c:v>
                      </c:pt>
                      <c:pt idx="440">
                        <c:v>665.755</c:v>
                      </c:pt>
                      <c:pt idx="441">
                        <c:v>666.6099999999999</c:v>
                      </c:pt>
                      <c:pt idx="442">
                        <c:v>667.46899999999982</c:v>
                      </c:pt>
                      <c:pt idx="443">
                        <c:v>668.32799999999975</c:v>
                      </c:pt>
                      <c:pt idx="444">
                        <c:v>669.18899999999996</c:v>
                      </c:pt>
                      <c:pt idx="445">
                        <c:v>670.05599999999981</c:v>
                      </c:pt>
                      <c:pt idx="446">
                        <c:v>670.928</c:v>
                      </c:pt>
                      <c:pt idx="447">
                        <c:v>671.798</c:v>
                      </c:pt>
                      <c:pt idx="448">
                        <c:v>672.66199999999981</c:v>
                      </c:pt>
                      <c:pt idx="449">
                        <c:v>673.52099999999996</c:v>
                      </c:pt>
                      <c:pt idx="450">
                        <c:v>674.375</c:v>
                      </c:pt>
                      <c:pt idx="451">
                        <c:v>675.22799999999972</c:v>
                      </c:pt>
                      <c:pt idx="452">
                        <c:v>676.08199999999999</c:v>
                      </c:pt>
                      <c:pt idx="453">
                        <c:v>676.93799999999976</c:v>
                      </c:pt>
                      <c:pt idx="454">
                        <c:v>677.79499999999996</c:v>
                      </c:pt>
                      <c:pt idx="455">
                        <c:v>678.6569999999997</c:v>
                      </c:pt>
                      <c:pt idx="456">
                        <c:v>679.51900000000001</c:v>
                      </c:pt>
                      <c:pt idx="457">
                        <c:v>680.3779999999997</c:v>
                      </c:pt>
                      <c:pt idx="458">
                        <c:v>681.23400000000004</c:v>
                      </c:pt>
                      <c:pt idx="459">
                        <c:v>682.09199999999998</c:v>
                      </c:pt>
                      <c:pt idx="460">
                        <c:v>682.94999999999982</c:v>
                      </c:pt>
                      <c:pt idx="461">
                        <c:v>683.81399999999996</c:v>
                      </c:pt>
                      <c:pt idx="462">
                        <c:v>684.67499999999995</c:v>
                      </c:pt>
                      <c:pt idx="463">
                        <c:v>685.53399999999999</c:v>
                      </c:pt>
                      <c:pt idx="464">
                        <c:v>686.39499999999998</c:v>
                      </c:pt>
                      <c:pt idx="465">
                        <c:v>687.25599999999997</c:v>
                      </c:pt>
                      <c:pt idx="466">
                        <c:v>688.11699999999996</c:v>
                      </c:pt>
                      <c:pt idx="467">
                        <c:v>688.971</c:v>
                      </c:pt>
                      <c:pt idx="468">
                        <c:v>689.82099999999969</c:v>
                      </c:pt>
                      <c:pt idx="469">
                        <c:v>690.66799999999967</c:v>
                      </c:pt>
                      <c:pt idx="470">
                        <c:v>691.51499999999999</c:v>
                      </c:pt>
                      <c:pt idx="471">
                        <c:v>692.36599999999976</c:v>
                      </c:pt>
                      <c:pt idx="472">
                        <c:v>693.22400000000005</c:v>
                      </c:pt>
                      <c:pt idx="473">
                        <c:v>694.08500000000004</c:v>
                      </c:pt>
                      <c:pt idx="474">
                        <c:v>694.93999999999983</c:v>
                      </c:pt>
                      <c:pt idx="475">
                        <c:v>695.79299999999989</c:v>
                      </c:pt>
                      <c:pt idx="476">
                        <c:v>696.64300000000003</c:v>
                      </c:pt>
                      <c:pt idx="477">
                        <c:v>697.49099999999999</c:v>
                      </c:pt>
                      <c:pt idx="478">
                        <c:v>698.34299999999962</c:v>
                      </c:pt>
                      <c:pt idx="479">
                        <c:v>699.19600000000003</c:v>
                      </c:pt>
                      <c:pt idx="480">
                        <c:v>700.05199999999968</c:v>
                      </c:pt>
                      <c:pt idx="481">
                        <c:v>700.91199999999981</c:v>
                      </c:pt>
                      <c:pt idx="482">
                        <c:v>701.76599999999996</c:v>
                      </c:pt>
                      <c:pt idx="483">
                        <c:v>702.61599999999999</c:v>
                      </c:pt>
                      <c:pt idx="484">
                        <c:v>703.46599999999967</c:v>
                      </c:pt>
                      <c:pt idx="485">
                        <c:v>704.31499999999983</c:v>
                      </c:pt>
                      <c:pt idx="486">
                        <c:v>705.16699999999969</c:v>
                      </c:pt>
                      <c:pt idx="487">
                        <c:v>706.024</c:v>
                      </c:pt>
                      <c:pt idx="488">
                        <c:v>706.8779999999997</c:v>
                      </c:pt>
                      <c:pt idx="489">
                        <c:v>707.73299999999972</c:v>
                      </c:pt>
                      <c:pt idx="490">
                        <c:v>708.58500000000004</c:v>
                      </c:pt>
                      <c:pt idx="491">
                        <c:v>709.43699999999967</c:v>
                      </c:pt>
                      <c:pt idx="492">
                        <c:v>710.29</c:v>
                      </c:pt>
                      <c:pt idx="493">
                        <c:v>711.14300000000003</c:v>
                      </c:pt>
                      <c:pt idx="494">
                        <c:v>711.995</c:v>
                      </c:pt>
                      <c:pt idx="495">
                        <c:v>712.84699999999975</c:v>
                      </c:pt>
                      <c:pt idx="496">
                        <c:v>713.702</c:v>
                      </c:pt>
                      <c:pt idx="497">
                        <c:v>714.55599999999981</c:v>
                      </c:pt>
                      <c:pt idx="498">
                        <c:v>715.41199999999981</c:v>
                      </c:pt>
                      <c:pt idx="499">
                        <c:v>716.27300000000002</c:v>
                      </c:pt>
                      <c:pt idx="500">
                        <c:v>717.12900000000002</c:v>
                      </c:pt>
                      <c:pt idx="501">
                        <c:v>717.98599999999999</c:v>
                      </c:pt>
                      <c:pt idx="502">
                        <c:v>718.84399999999982</c:v>
                      </c:pt>
                      <c:pt idx="503">
                        <c:v>719.70399999999995</c:v>
                      </c:pt>
                      <c:pt idx="504">
                        <c:v>720.55999999999983</c:v>
                      </c:pt>
                      <c:pt idx="505">
                        <c:v>721.41699999999969</c:v>
                      </c:pt>
                      <c:pt idx="506">
                        <c:v>722.27300000000002</c:v>
                      </c:pt>
                      <c:pt idx="507">
                        <c:v>723.12900000000002</c:v>
                      </c:pt>
                      <c:pt idx="508">
                        <c:v>723.98800000000006</c:v>
                      </c:pt>
                      <c:pt idx="509">
                        <c:v>724.84899999999971</c:v>
                      </c:pt>
                      <c:pt idx="510">
                        <c:v>725.71400000000006</c:v>
                      </c:pt>
                      <c:pt idx="511">
                        <c:v>726.577</c:v>
                      </c:pt>
                      <c:pt idx="512">
                        <c:v>727.44199999999978</c:v>
                      </c:pt>
                      <c:pt idx="513">
                        <c:v>728.30999999999983</c:v>
                      </c:pt>
                      <c:pt idx="514">
                        <c:v>729.17399999999998</c:v>
                      </c:pt>
                      <c:pt idx="515">
                        <c:v>730.03399999999999</c:v>
                      </c:pt>
                      <c:pt idx="516">
                        <c:v>730.89199999999983</c:v>
                      </c:pt>
                      <c:pt idx="517">
                        <c:v>731.75400000000002</c:v>
                      </c:pt>
                      <c:pt idx="518">
                        <c:v>732.61900000000003</c:v>
                      </c:pt>
                      <c:pt idx="519">
                        <c:v>733.48699999999997</c:v>
                      </c:pt>
                      <c:pt idx="520">
                        <c:v>734.36300000000006</c:v>
                      </c:pt>
                      <c:pt idx="521">
                        <c:v>735.24699999999996</c:v>
                      </c:pt>
                      <c:pt idx="522">
                        <c:v>736.12300000000005</c:v>
                      </c:pt>
                      <c:pt idx="523">
                        <c:v>736.99599999999998</c:v>
                      </c:pt>
                      <c:pt idx="524">
                        <c:v>737.86699999999962</c:v>
                      </c:pt>
                      <c:pt idx="525">
                        <c:v>738.73299999999972</c:v>
                      </c:pt>
                      <c:pt idx="526">
                        <c:v>739.6</c:v>
                      </c:pt>
                      <c:pt idx="527">
                        <c:v>740.46199999999976</c:v>
                      </c:pt>
                      <c:pt idx="528">
                        <c:v>741.32599999999979</c:v>
                      </c:pt>
                      <c:pt idx="529">
                        <c:v>742.19</c:v>
                      </c:pt>
                      <c:pt idx="530">
                        <c:v>743.0469999999998</c:v>
                      </c:pt>
                      <c:pt idx="531">
                        <c:v>743.90300000000002</c:v>
                      </c:pt>
                      <c:pt idx="532">
                        <c:v>744.75599999999997</c:v>
                      </c:pt>
                      <c:pt idx="533">
                        <c:v>745.61500000000001</c:v>
                      </c:pt>
                      <c:pt idx="534">
                        <c:v>746.471</c:v>
                      </c:pt>
                      <c:pt idx="535">
                        <c:v>747.32699999999977</c:v>
                      </c:pt>
                      <c:pt idx="536">
                        <c:v>748.18600000000004</c:v>
                      </c:pt>
                      <c:pt idx="537">
                        <c:v>749.04499999999996</c:v>
                      </c:pt>
                      <c:pt idx="538">
                        <c:v>749.9</c:v>
                      </c:pt>
                      <c:pt idx="539">
                        <c:v>750.7529999999997</c:v>
                      </c:pt>
                      <c:pt idx="540">
                        <c:v>751.60500000000002</c:v>
                      </c:pt>
                      <c:pt idx="541">
                        <c:v>752.45399999999972</c:v>
                      </c:pt>
                      <c:pt idx="542">
                        <c:v>753.30699999999979</c:v>
                      </c:pt>
                      <c:pt idx="543">
                        <c:v>754.16199999999981</c:v>
                      </c:pt>
                      <c:pt idx="544">
                        <c:v>755.01900000000001</c:v>
                      </c:pt>
                      <c:pt idx="545">
                        <c:v>755.87099999999998</c:v>
                      </c:pt>
                      <c:pt idx="546">
                        <c:v>756.72299999999996</c:v>
                      </c:pt>
                      <c:pt idx="547">
                        <c:v>757.57899999999995</c:v>
                      </c:pt>
                      <c:pt idx="548">
                        <c:v>758.43699999999967</c:v>
                      </c:pt>
                      <c:pt idx="549">
                        <c:v>759.29299999999989</c:v>
                      </c:pt>
                      <c:pt idx="550">
                        <c:v>760.14499999999998</c:v>
                      </c:pt>
                      <c:pt idx="551">
                        <c:v>760.99699999999996</c:v>
                      </c:pt>
                      <c:pt idx="552">
                        <c:v>761.8529999999995</c:v>
                      </c:pt>
                      <c:pt idx="553">
                        <c:v>762.71199999999999</c:v>
                      </c:pt>
                      <c:pt idx="554">
                        <c:v>763.57899999999995</c:v>
                      </c:pt>
                      <c:pt idx="555">
                        <c:v>764.45099999999979</c:v>
                      </c:pt>
                      <c:pt idx="556">
                        <c:v>765.31999999999971</c:v>
                      </c:pt>
                      <c:pt idx="557">
                        <c:v>766.19100000000003</c:v>
                      </c:pt>
                      <c:pt idx="558">
                        <c:v>767.06199999999967</c:v>
                      </c:pt>
                      <c:pt idx="559">
                        <c:v>767.94299999999976</c:v>
                      </c:pt>
                      <c:pt idx="560">
                        <c:v>768.82599999999979</c:v>
                      </c:pt>
                      <c:pt idx="561">
                        <c:v>769.71299999999997</c:v>
                      </c:pt>
                      <c:pt idx="562">
                        <c:v>770.6</c:v>
                      </c:pt>
                      <c:pt idx="563">
                        <c:v>771.48800000000006</c:v>
                      </c:pt>
                      <c:pt idx="564">
                        <c:v>772.37300000000005</c:v>
                      </c:pt>
                      <c:pt idx="565">
                        <c:v>773.25900000000001</c:v>
                      </c:pt>
                      <c:pt idx="566">
                        <c:v>774.14599999999996</c:v>
                      </c:pt>
                      <c:pt idx="567">
                        <c:v>775.03399999999999</c:v>
                      </c:pt>
                      <c:pt idx="568">
                        <c:v>775.92</c:v>
                      </c:pt>
                      <c:pt idx="569">
                        <c:v>776.8009999999997</c:v>
                      </c:pt>
                      <c:pt idx="570">
                        <c:v>777.67899999999997</c:v>
                      </c:pt>
                      <c:pt idx="571">
                        <c:v>778.55399999999997</c:v>
                      </c:pt>
                      <c:pt idx="572">
                        <c:v>779.42699999999968</c:v>
                      </c:pt>
                      <c:pt idx="573">
                        <c:v>780.29299999999989</c:v>
                      </c:pt>
                      <c:pt idx="574">
                        <c:v>781.16</c:v>
                      </c:pt>
                      <c:pt idx="575">
                        <c:v>782.024</c:v>
                      </c:pt>
                      <c:pt idx="576">
                        <c:v>782.88799999999969</c:v>
                      </c:pt>
                      <c:pt idx="577">
                        <c:v>783.755</c:v>
                      </c:pt>
                      <c:pt idx="578">
                        <c:v>784.62599999999998</c:v>
                      </c:pt>
                      <c:pt idx="579">
                        <c:v>785.49400000000003</c:v>
                      </c:pt>
                      <c:pt idx="580">
                        <c:v>786.36199999999974</c:v>
                      </c:pt>
                      <c:pt idx="581">
                        <c:v>787.23400000000004</c:v>
                      </c:pt>
                      <c:pt idx="582">
                        <c:v>788.11500000000001</c:v>
                      </c:pt>
                      <c:pt idx="583">
                        <c:v>788.99799999999971</c:v>
                      </c:pt>
                      <c:pt idx="584">
                        <c:v>789.87599999999998</c:v>
                      </c:pt>
                      <c:pt idx="585">
                        <c:v>790.75099999999998</c:v>
                      </c:pt>
                      <c:pt idx="586">
                        <c:v>791.62400000000002</c:v>
                      </c:pt>
                      <c:pt idx="587">
                        <c:v>792.50099999999998</c:v>
                      </c:pt>
                      <c:pt idx="588">
                        <c:v>793.38099999999997</c:v>
                      </c:pt>
                      <c:pt idx="589">
                        <c:v>794.26</c:v>
                      </c:pt>
                      <c:pt idx="590">
                        <c:v>795.13900000000001</c:v>
                      </c:pt>
                      <c:pt idx="591">
                        <c:v>796.02</c:v>
                      </c:pt>
                      <c:pt idx="592">
                        <c:v>796.90599999999972</c:v>
                      </c:pt>
                      <c:pt idx="593">
                        <c:v>797.79</c:v>
                      </c:pt>
                      <c:pt idx="594">
                        <c:v>798.66899999999998</c:v>
                      </c:pt>
                      <c:pt idx="595">
                        <c:v>799.5469999999998</c:v>
                      </c:pt>
                      <c:pt idx="596">
                        <c:v>800.42499999999973</c:v>
                      </c:pt>
                      <c:pt idx="597">
                        <c:v>801.303</c:v>
                      </c:pt>
                      <c:pt idx="598">
                        <c:v>802.18399999999997</c:v>
                      </c:pt>
                      <c:pt idx="599">
                        <c:v>803.06499999999971</c:v>
                      </c:pt>
                      <c:pt idx="600">
                        <c:v>803.9459999999998</c:v>
                      </c:pt>
                      <c:pt idx="601">
                        <c:v>804.82899999999972</c:v>
                      </c:pt>
                      <c:pt idx="602">
                        <c:v>805.71699999999998</c:v>
                      </c:pt>
                      <c:pt idx="603">
                        <c:v>806.60500000000002</c:v>
                      </c:pt>
                      <c:pt idx="604">
                        <c:v>807.49099999999999</c:v>
                      </c:pt>
                      <c:pt idx="605">
                        <c:v>808.38099999999997</c:v>
                      </c:pt>
                      <c:pt idx="606">
                        <c:v>809.26900000000001</c:v>
                      </c:pt>
                      <c:pt idx="607">
                        <c:v>810.154</c:v>
                      </c:pt>
                      <c:pt idx="608">
                        <c:v>811.04300000000001</c:v>
                      </c:pt>
                      <c:pt idx="609">
                        <c:v>811.93499999999972</c:v>
                      </c:pt>
                      <c:pt idx="610">
                        <c:v>812.82399999999996</c:v>
                      </c:pt>
                      <c:pt idx="611">
                        <c:v>813.71</c:v>
                      </c:pt>
                      <c:pt idx="612">
                        <c:v>814.59500000000003</c:v>
                      </c:pt>
                      <c:pt idx="613">
                        <c:v>815.48299999999972</c:v>
                      </c:pt>
                      <c:pt idx="614">
                        <c:v>816.3689999999998</c:v>
                      </c:pt>
                      <c:pt idx="615">
                        <c:v>817.25</c:v>
                      </c:pt>
                      <c:pt idx="616">
                        <c:v>818.13599999999997</c:v>
                      </c:pt>
                      <c:pt idx="617">
                        <c:v>819.02800000000002</c:v>
                      </c:pt>
                      <c:pt idx="618">
                        <c:v>819.9219999999998</c:v>
                      </c:pt>
                      <c:pt idx="619">
                        <c:v>820.81399999999996</c:v>
                      </c:pt>
                      <c:pt idx="620">
                        <c:v>821.71</c:v>
                      </c:pt>
                      <c:pt idx="621">
                        <c:v>822.60699999999997</c:v>
                      </c:pt>
                      <c:pt idx="622">
                        <c:v>823.50599999999997</c:v>
                      </c:pt>
                      <c:pt idx="623">
                        <c:v>824.40300000000002</c:v>
                      </c:pt>
                      <c:pt idx="624">
                        <c:v>825.3009999999997</c:v>
                      </c:pt>
                      <c:pt idx="625">
                        <c:v>826.19899999999996</c:v>
                      </c:pt>
                      <c:pt idx="626">
                        <c:v>827.10500000000002</c:v>
                      </c:pt>
                      <c:pt idx="627">
                        <c:v>828.01300000000003</c:v>
                      </c:pt>
                      <c:pt idx="628">
                        <c:v>828.91399999999999</c:v>
                      </c:pt>
                      <c:pt idx="629">
                        <c:v>829.81299999999976</c:v>
                      </c:pt>
                      <c:pt idx="630">
                        <c:v>830.71199999999999</c:v>
                      </c:pt>
                      <c:pt idx="631">
                        <c:v>831.60900000000004</c:v>
                      </c:pt>
                      <c:pt idx="632">
                        <c:v>832.5079999999997</c:v>
                      </c:pt>
                      <c:pt idx="633">
                        <c:v>833.40800000000002</c:v>
                      </c:pt>
                      <c:pt idx="634">
                        <c:v>834.31099999999969</c:v>
                      </c:pt>
                      <c:pt idx="635">
                        <c:v>835.22199999999998</c:v>
                      </c:pt>
                      <c:pt idx="636">
                        <c:v>836.13499999999999</c:v>
                      </c:pt>
                      <c:pt idx="637">
                        <c:v>837.05</c:v>
                      </c:pt>
                      <c:pt idx="638">
                        <c:v>837.97</c:v>
                      </c:pt>
                      <c:pt idx="639">
                        <c:v>838.89</c:v>
                      </c:pt>
                      <c:pt idx="640">
                        <c:v>839.80699999999979</c:v>
                      </c:pt>
                      <c:pt idx="641">
                        <c:v>840.72199999999998</c:v>
                      </c:pt>
                      <c:pt idx="642">
                        <c:v>841.63400000000001</c:v>
                      </c:pt>
                      <c:pt idx="643">
                        <c:v>842.54599999999971</c:v>
                      </c:pt>
                      <c:pt idx="644">
                        <c:v>843.46399999999971</c:v>
                      </c:pt>
                      <c:pt idx="645">
                        <c:v>844.38499999999999</c:v>
                      </c:pt>
                      <c:pt idx="646">
                        <c:v>845.30199999999979</c:v>
                      </c:pt>
                      <c:pt idx="647">
                        <c:v>846.22</c:v>
                      </c:pt>
                      <c:pt idx="648">
                        <c:v>847.14300000000003</c:v>
                      </c:pt>
                      <c:pt idx="649">
                        <c:v>848.06799999999976</c:v>
                      </c:pt>
                      <c:pt idx="650">
                        <c:v>848.99199999999996</c:v>
                      </c:pt>
                      <c:pt idx="651">
                        <c:v>849.91800000000001</c:v>
                      </c:pt>
                      <c:pt idx="652">
                        <c:v>850.84299999999962</c:v>
                      </c:pt>
                      <c:pt idx="653">
                        <c:v>851.76699999999971</c:v>
                      </c:pt>
                      <c:pt idx="654">
                        <c:v>852.69100000000003</c:v>
                      </c:pt>
                      <c:pt idx="655">
                        <c:v>853.61199999999997</c:v>
                      </c:pt>
                      <c:pt idx="656">
                        <c:v>854.52599999999973</c:v>
                      </c:pt>
                      <c:pt idx="657">
                        <c:v>855.42899999999997</c:v>
                      </c:pt>
                      <c:pt idx="658">
                        <c:v>856.33099999999979</c:v>
                      </c:pt>
                      <c:pt idx="659">
                        <c:v>857.24299999999971</c:v>
                      </c:pt>
                      <c:pt idx="660">
                        <c:v>858.16199999999969</c:v>
                      </c:pt>
                      <c:pt idx="661">
                        <c:v>859.08900000000006</c:v>
                      </c:pt>
                      <c:pt idx="662">
                        <c:v>860.01699999999971</c:v>
                      </c:pt>
                      <c:pt idx="663">
                        <c:v>860.93999999999971</c:v>
                      </c:pt>
                      <c:pt idx="664">
                        <c:v>861.8539999999997</c:v>
                      </c:pt>
                      <c:pt idx="665">
                        <c:v>862.76900000000001</c:v>
                      </c:pt>
                      <c:pt idx="666">
                        <c:v>863.68600000000004</c:v>
                      </c:pt>
                      <c:pt idx="667">
                        <c:v>864.59400000000005</c:v>
                      </c:pt>
                      <c:pt idx="668">
                        <c:v>865.5</c:v>
                      </c:pt>
                      <c:pt idx="669">
                        <c:v>866.40599999999972</c:v>
                      </c:pt>
                      <c:pt idx="670">
                        <c:v>867.3159999999998</c:v>
                      </c:pt>
                      <c:pt idx="671">
                        <c:v>868.23299999999972</c:v>
                      </c:pt>
                      <c:pt idx="672">
                        <c:v>869.15</c:v>
                      </c:pt>
                      <c:pt idx="673">
                        <c:v>870.06399999999996</c:v>
                      </c:pt>
                      <c:pt idx="674">
                        <c:v>870.97299999999996</c:v>
                      </c:pt>
                      <c:pt idx="675">
                        <c:v>871.88900000000001</c:v>
                      </c:pt>
                      <c:pt idx="676">
                        <c:v>872.81399999999996</c:v>
                      </c:pt>
                      <c:pt idx="677">
                        <c:v>873.74599999999998</c:v>
                      </c:pt>
                      <c:pt idx="678">
                        <c:v>874.68299999999999</c:v>
                      </c:pt>
                      <c:pt idx="679">
                        <c:v>875.625</c:v>
                      </c:pt>
                      <c:pt idx="680">
                        <c:v>876.56799999999976</c:v>
                      </c:pt>
                      <c:pt idx="681">
                        <c:v>877.51699999999971</c:v>
                      </c:pt>
                      <c:pt idx="682">
                        <c:v>878.46799999999962</c:v>
                      </c:pt>
                      <c:pt idx="683">
                        <c:v>879.4219999999998</c:v>
                      </c:pt>
                      <c:pt idx="684">
                        <c:v>880.37599999999998</c:v>
                      </c:pt>
                      <c:pt idx="685">
                        <c:v>881.32699999999977</c:v>
                      </c:pt>
                      <c:pt idx="686">
                        <c:v>882.27700000000004</c:v>
                      </c:pt>
                      <c:pt idx="687">
                        <c:v>883.23</c:v>
                      </c:pt>
                      <c:pt idx="688">
                        <c:v>884.19</c:v>
                      </c:pt>
                      <c:pt idx="689">
                        <c:v>885.1519999999997</c:v>
                      </c:pt>
                      <c:pt idx="690">
                        <c:v>886.11599999999999</c:v>
                      </c:pt>
                      <c:pt idx="691">
                        <c:v>887.07799999999997</c:v>
                      </c:pt>
                      <c:pt idx="692">
                        <c:v>888.0419999999998</c:v>
                      </c:pt>
                      <c:pt idx="693">
                        <c:v>889.00699999999972</c:v>
                      </c:pt>
                      <c:pt idx="694">
                        <c:v>889.97199999999998</c:v>
                      </c:pt>
                      <c:pt idx="695">
                        <c:v>890.93499999999972</c:v>
                      </c:pt>
                      <c:pt idx="696">
                        <c:v>891.89499999999998</c:v>
                      </c:pt>
                      <c:pt idx="697">
                        <c:v>892.8539999999997</c:v>
                      </c:pt>
                      <c:pt idx="698">
                        <c:v>893.81399999999996</c:v>
                      </c:pt>
                      <c:pt idx="699">
                        <c:v>894.77499999999998</c:v>
                      </c:pt>
                      <c:pt idx="700">
                        <c:v>895.74199999999996</c:v>
                      </c:pt>
                      <c:pt idx="701">
                        <c:v>896.71799999999996</c:v>
                      </c:pt>
                      <c:pt idx="702">
                        <c:v>897.697</c:v>
                      </c:pt>
                      <c:pt idx="703">
                        <c:v>898.66899999999998</c:v>
                      </c:pt>
                      <c:pt idx="704">
                        <c:v>899.63900000000001</c:v>
                      </c:pt>
                      <c:pt idx="705">
                        <c:v>900.60400000000004</c:v>
                      </c:pt>
                      <c:pt idx="706">
                        <c:v>901.56799999999976</c:v>
                      </c:pt>
                      <c:pt idx="707">
                        <c:v>902.529</c:v>
                      </c:pt>
                      <c:pt idx="708">
                        <c:v>903.48799999999972</c:v>
                      </c:pt>
                      <c:pt idx="709">
                        <c:v>904.44799999999975</c:v>
                      </c:pt>
                      <c:pt idx="710">
                        <c:v>905.41</c:v>
                      </c:pt>
                      <c:pt idx="711">
                        <c:v>906.37299999999971</c:v>
                      </c:pt>
                      <c:pt idx="712">
                        <c:v>907.33599999999979</c:v>
                      </c:pt>
                      <c:pt idx="713">
                        <c:v>908.29600000000005</c:v>
                      </c:pt>
                      <c:pt idx="714">
                        <c:v>909.2529999999997</c:v>
                      </c:pt>
                      <c:pt idx="715">
                        <c:v>910.21600000000001</c:v>
                      </c:pt>
                      <c:pt idx="716">
                        <c:v>911.18200000000002</c:v>
                      </c:pt>
                      <c:pt idx="717">
                        <c:v>912.15</c:v>
                      </c:pt>
                      <c:pt idx="718">
                        <c:v>913.11799999999971</c:v>
                      </c:pt>
                      <c:pt idx="719">
                        <c:v>914.08</c:v>
                      </c:pt>
                      <c:pt idx="720">
                        <c:v>915.0419999999998</c:v>
                      </c:pt>
                      <c:pt idx="721">
                        <c:v>916.00699999999972</c:v>
                      </c:pt>
                      <c:pt idx="722">
                        <c:v>916.971</c:v>
                      </c:pt>
                      <c:pt idx="723">
                        <c:v>917.928</c:v>
                      </c:pt>
                      <c:pt idx="724">
                        <c:v>918.88599999999997</c:v>
                      </c:pt>
                      <c:pt idx="725">
                        <c:v>919.84799999999962</c:v>
                      </c:pt>
                      <c:pt idx="726">
                        <c:v>920.81199999999978</c:v>
                      </c:pt>
                      <c:pt idx="727">
                        <c:v>921.77800000000002</c:v>
                      </c:pt>
                      <c:pt idx="728">
                        <c:v>922.74799999999971</c:v>
                      </c:pt>
                      <c:pt idx="729">
                        <c:v>923.72299999999996</c:v>
                      </c:pt>
                      <c:pt idx="730">
                        <c:v>924.69299999999998</c:v>
                      </c:pt>
                      <c:pt idx="731">
                        <c:v>925.66</c:v>
                      </c:pt>
                      <c:pt idx="732">
                        <c:v>926.63400000000001</c:v>
                      </c:pt>
                      <c:pt idx="733">
                        <c:v>927.60599999999999</c:v>
                      </c:pt>
                      <c:pt idx="734">
                        <c:v>928.57100000000003</c:v>
                      </c:pt>
                      <c:pt idx="735">
                        <c:v>929.53499999999997</c:v>
                      </c:pt>
                      <c:pt idx="736">
                        <c:v>930.49699999999996</c:v>
                      </c:pt>
                      <c:pt idx="737">
                        <c:v>931.46099999999979</c:v>
                      </c:pt>
                      <c:pt idx="738">
                        <c:v>932.42699999999979</c:v>
                      </c:pt>
                      <c:pt idx="739">
                        <c:v>933.38900000000001</c:v>
                      </c:pt>
                      <c:pt idx="740">
                        <c:v>934.34799999999962</c:v>
                      </c:pt>
                      <c:pt idx="741">
                        <c:v>935.30899999999997</c:v>
                      </c:pt>
                      <c:pt idx="742">
                        <c:v>936.27099999999996</c:v>
                      </c:pt>
                      <c:pt idx="743">
                        <c:v>937.23699999999997</c:v>
                      </c:pt>
                      <c:pt idx="744">
                        <c:v>938.202</c:v>
                      </c:pt>
                      <c:pt idx="745">
                        <c:v>939.17499999999995</c:v>
                      </c:pt>
                      <c:pt idx="746">
                        <c:v>940.14699999999971</c:v>
                      </c:pt>
                      <c:pt idx="747">
                        <c:v>941.12199999999996</c:v>
                      </c:pt>
                      <c:pt idx="748">
                        <c:v>942.09699999999998</c:v>
                      </c:pt>
                      <c:pt idx="749">
                        <c:v>943.06699999999978</c:v>
                      </c:pt>
                      <c:pt idx="750">
                        <c:v>944.03300000000002</c:v>
                      </c:pt>
                      <c:pt idx="751">
                        <c:v>944.97799999999972</c:v>
                      </c:pt>
                      <c:pt idx="752">
                        <c:v>945.91300000000001</c:v>
                      </c:pt>
                      <c:pt idx="753">
                        <c:v>946.8349999999997</c:v>
                      </c:pt>
                      <c:pt idx="754">
                        <c:v>947.75199999999973</c:v>
                      </c:pt>
                      <c:pt idx="755">
                        <c:v>948.66399999999999</c:v>
                      </c:pt>
                      <c:pt idx="756">
                        <c:v>949.57299999999998</c:v>
                      </c:pt>
                      <c:pt idx="757">
                        <c:v>950.48199999999997</c:v>
                      </c:pt>
                      <c:pt idx="758">
                        <c:v>951.39</c:v>
                      </c:pt>
                      <c:pt idx="759">
                        <c:v>952.30399999999997</c:v>
                      </c:pt>
                      <c:pt idx="760">
                        <c:v>953.21600000000001</c:v>
                      </c:pt>
                      <c:pt idx="761">
                        <c:v>954.1329999999997</c:v>
                      </c:pt>
                      <c:pt idx="762">
                        <c:v>955.0509999999997</c:v>
                      </c:pt>
                      <c:pt idx="763">
                        <c:v>955.96899999999971</c:v>
                      </c:pt>
                      <c:pt idx="764">
                        <c:v>956.88699999999972</c:v>
                      </c:pt>
                      <c:pt idx="765">
                        <c:v>957.8009999999997</c:v>
                      </c:pt>
                      <c:pt idx="766">
                        <c:v>958.71900000000005</c:v>
                      </c:pt>
                      <c:pt idx="767">
                        <c:v>959.63900000000001</c:v>
                      </c:pt>
                      <c:pt idx="768">
                        <c:v>960.55799999999977</c:v>
                      </c:pt>
                      <c:pt idx="769">
                        <c:v>961.47400000000005</c:v>
                      </c:pt>
                      <c:pt idx="770">
                        <c:v>962.38800000000003</c:v>
                      </c:pt>
                      <c:pt idx="771">
                        <c:v>963.3009999999997</c:v>
                      </c:pt>
                      <c:pt idx="772">
                        <c:v>964.21299999999997</c:v>
                      </c:pt>
                      <c:pt idx="773">
                        <c:v>965.12599999999998</c:v>
                      </c:pt>
                      <c:pt idx="774">
                        <c:v>966.0419999999998</c:v>
                      </c:pt>
                      <c:pt idx="775">
                        <c:v>966.95399999999972</c:v>
                      </c:pt>
                      <c:pt idx="776">
                        <c:v>967.87</c:v>
                      </c:pt>
                      <c:pt idx="777">
                        <c:v>968.78599999999994</c:v>
                      </c:pt>
                      <c:pt idx="778">
                        <c:v>969.70500000000004</c:v>
                      </c:pt>
                      <c:pt idx="779">
                        <c:v>970.6279999999997</c:v>
                      </c:pt>
                      <c:pt idx="780">
                        <c:v>971.54899999999998</c:v>
                      </c:pt>
                      <c:pt idx="781">
                        <c:v>972.47</c:v>
                      </c:pt>
                      <c:pt idx="782">
                        <c:v>973.38599999999997</c:v>
                      </c:pt>
                      <c:pt idx="783">
                        <c:v>974.29899999999998</c:v>
                      </c:pt>
                      <c:pt idx="784">
                        <c:v>975.21400000000006</c:v>
                      </c:pt>
                      <c:pt idx="785">
                        <c:v>976.12199999999996</c:v>
                      </c:pt>
                      <c:pt idx="786">
                        <c:v>977.024</c:v>
                      </c:pt>
                      <c:pt idx="787">
                        <c:v>977.9309999999997</c:v>
                      </c:pt>
                      <c:pt idx="788">
                        <c:v>978.84399999999971</c:v>
                      </c:pt>
                      <c:pt idx="789">
                        <c:v>979.75</c:v>
                      </c:pt>
                      <c:pt idx="790">
                        <c:v>980.649</c:v>
                      </c:pt>
                      <c:pt idx="791">
                        <c:v>981.5509999999997</c:v>
                      </c:pt>
                      <c:pt idx="792">
                        <c:v>982.45899999999972</c:v>
                      </c:pt>
                      <c:pt idx="793">
                        <c:v>983.37</c:v>
                      </c:pt>
                      <c:pt idx="794">
                        <c:v>984.27700000000004</c:v>
                      </c:pt>
                      <c:pt idx="795">
                        <c:v>985.18</c:v>
                      </c:pt>
                      <c:pt idx="796">
                        <c:v>986.08100000000002</c:v>
                      </c:pt>
                      <c:pt idx="797">
                        <c:v>986.97500000000002</c:v>
                      </c:pt>
                      <c:pt idx="798">
                        <c:v>987.86599999999976</c:v>
                      </c:pt>
                      <c:pt idx="799">
                        <c:v>988.7529999999997</c:v>
                      </c:pt>
                      <c:pt idx="800">
                        <c:v>989.62699999999973</c:v>
                      </c:pt>
                      <c:pt idx="801">
                        <c:v>990.50900000000001</c:v>
                      </c:pt>
                      <c:pt idx="802">
                        <c:v>991.39599999999996</c:v>
                      </c:pt>
                      <c:pt idx="803">
                        <c:v>992.32699999999977</c:v>
                      </c:pt>
                      <c:pt idx="804">
                        <c:v>993.30699999999979</c:v>
                      </c:pt>
                      <c:pt idx="805">
                        <c:v>994.30199999999979</c:v>
                      </c:pt>
                      <c:pt idx="806">
                        <c:v>995.3059999999997</c:v>
                      </c:pt>
                      <c:pt idx="807">
                        <c:v>996.32199999999978</c:v>
                      </c:pt>
                      <c:pt idx="808">
                        <c:v>997.33899999999971</c:v>
                      </c:pt>
                      <c:pt idx="809">
                        <c:v>998.3589999999997</c:v>
                      </c:pt>
                      <c:pt idx="810">
                        <c:v>999.375</c:v>
                      </c:pt>
                      <c:pt idx="811">
                        <c:v>1000.3920000000001</c:v>
                      </c:pt>
                      <c:pt idx="812">
                        <c:v>1001.41</c:v>
                      </c:pt>
                      <c:pt idx="813">
                        <c:v>1002.425</c:v>
                      </c:pt>
                      <c:pt idx="814">
                        <c:v>1003.421</c:v>
                      </c:pt>
                      <c:pt idx="815">
                        <c:v>1004.4160000000001</c:v>
                      </c:pt>
                      <c:pt idx="816">
                        <c:v>1005.42</c:v>
                      </c:pt>
                      <c:pt idx="817">
                        <c:v>1006.418</c:v>
                      </c:pt>
                      <c:pt idx="818">
                        <c:v>1007.419</c:v>
                      </c:pt>
                      <c:pt idx="819">
                        <c:v>1008.412</c:v>
                      </c:pt>
                      <c:pt idx="820">
                        <c:v>1009.412</c:v>
                      </c:pt>
                      <c:pt idx="821">
                        <c:v>1010.404</c:v>
                      </c:pt>
                      <c:pt idx="822">
                        <c:v>1011.412</c:v>
                      </c:pt>
                      <c:pt idx="823">
                        <c:v>1012.42</c:v>
                      </c:pt>
                      <c:pt idx="824">
                        <c:v>1013.408</c:v>
                      </c:pt>
                      <c:pt idx="825">
                        <c:v>1014.386</c:v>
                      </c:pt>
                      <c:pt idx="826">
                        <c:v>1015.37</c:v>
                      </c:pt>
                      <c:pt idx="827">
                        <c:v>1016.3630000000001</c:v>
                      </c:pt>
                      <c:pt idx="828">
                        <c:v>1017.3579999999999</c:v>
                      </c:pt>
                      <c:pt idx="829">
                        <c:v>1018.357</c:v>
                      </c:pt>
                      <c:pt idx="830">
                        <c:v>1019.356</c:v>
                      </c:pt>
                      <c:pt idx="831">
                        <c:v>1020.362</c:v>
                      </c:pt>
                      <c:pt idx="832">
                        <c:v>1021.364</c:v>
                      </c:pt>
                      <c:pt idx="833">
                        <c:v>1022.351</c:v>
                      </c:pt>
                      <c:pt idx="834">
                        <c:v>1023.333</c:v>
                      </c:pt>
                      <c:pt idx="835">
                        <c:v>1024.3119999999999</c:v>
                      </c:pt>
                      <c:pt idx="836">
                        <c:v>1025.297</c:v>
                      </c:pt>
                      <c:pt idx="837">
                        <c:v>1026.2840000000001</c:v>
                      </c:pt>
                      <c:pt idx="838">
                        <c:v>1027.2719999999999</c:v>
                      </c:pt>
                      <c:pt idx="839">
                        <c:v>1028.2539999999999</c:v>
                      </c:pt>
                      <c:pt idx="840">
                        <c:v>1029.2370000000001</c:v>
                      </c:pt>
                      <c:pt idx="841">
                        <c:v>1030.2180000000001</c:v>
                      </c:pt>
                      <c:pt idx="842">
                        <c:v>1031.193</c:v>
                      </c:pt>
                      <c:pt idx="843">
                        <c:v>1032.171</c:v>
                      </c:pt>
                      <c:pt idx="844">
                        <c:v>1033.1600000000001</c:v>
                      </c:pt>
                      <c:pt idx="845">
                        <c:v>1034.146</c:v>
                      </c:pt>
                      <c:pt idx="846">
                        <c:v>1035.126</c:v>
                      </c:pt>
                      <c:pt idx="847">
                        <c:v>1036.1020000000001</c:v>
                      </c:pt>
                      <c:pt idx="848">
                        <c:v>1037.086</c:v>
                      </c:pt>
                      <c:pt idx="849">
                        <c:v>1038.07</c:v>
                      </c:pt>
                      <c:pt idx="850">
                        <c:v>1039.0509999999999</c:v>
                      </c:pt>
                      <c:pt idx="851">
                        <c:v>1040.029</c:v>
                      </c:pt>
                      <c:pt idx="852">
                        <c:v>1041.002</c:v>
                      </c:pt>
                      <c:pt idx="853">
                        <c:v>1041.9739999999999</c:v>
                      </c:pt>
                      <c:pt idx="854">
                        <c:v>1042.94</c:v>
                      </c:pt>
                      <c:pt idx="855">
                        <c:v>1043.913</c:v>
                      </c:pt>
                      <c:pt idx="856">
                        <c:v>1044.8820000000001</c:v>
                      </c:pt>
                      <c:pt idx="857">
                        <c:v>1045.846</c:v>
                      </c:pt>
                      <c:pt idx="858">
                        <c:v>1046.7909999999999</c:v>
                      </c:pt>
                      <c:pt idx="859">
                        <c:v>1047.7260000000001</c:v>
                      </c:pt>
                      <c:pt idx="860">
                        <c:v>1048.6569999999999</c:v>
                      </c:pt>
                      <c:pt idx="861">
                        <c:v>1049.578</c:v>
                      </c:pt>
                      <c:pt idx="862">
                        <c:v>1050.492</c:v>
                      </c:pt>
                      <c:pt idx="863">
                        <c:v>1051.412</c:v>
                      </c:pt>
                      <c:pt idx="864">
                        <c:v>1052.335</c:v>
                      </c:pt>
                      <c:pt idx="865">
                        <c:v>1053.258</c:v>
                      </c:pt>
                      <c:pt idx="866">
                        <c:v>1054.184</c:v>
                      </c:pt>
                      <c:pt idx="867">
                        <c:v>1055.1110000000001</c:v>
                      </c:pt>
                      <c:pt idx="868">
                        <c:v>1056.038</c:v>
                      </c:pt>
                      <c:pt idx="869">
                        <c:v>1056.962</c:v>
                      </c:pt>
                      <c:pt idx="870">
                        <c:v>1057.885</c:v>
                      </c:pt>
                      <c:pt idx="871">
                        <c:v>1058.8019999999999</c:v>
                      </c:pt>
                      <c:pt idx="872">
                        <c:v>1059.7170000000001</c:v>
                      </c:pt>
                      <c:pt idx="873">
                        <c:v>1060.6300000000001</c:v>
                      </c:pt>
                      <c:pt idx="874">
                        <c:v>1061.54</c:v>
                      </c:pt>
                      <c:pt idx="875">
                        <c:v>1062.451</c:v>
                      </c:pt>
                      <c:pt idx="876">
                        <c:v>1063.3610000000001</c:v>
                      </c:pt>
                      <c:pt idx="877">
                        <c:v>1064.271</c:v>
                      </c:pt>
                      <c:pt idx="878">
                        <c:v>1065.1869999999999</c:v>
                      </c:pt>
                      <c:pt idx="879">
                        <c:v>1066.104</c:v>
                      </c:pt>
                      <c:pt idx="880">
                        <c:v>1067.019</c:v>
                      </c:pt>
                      <c:pt idx="881">
                        <c:v>1067.925</c:v>
                      </c:pt>
                      <c:pt idx="882">
                        <c:v>1068.829</c:v>
                      </c:pt>
                      <c:pt idx="883">
                        <c:v>1069.729</c:v>
                      </c:pt>
                      <c:pt idx="884">
                        <c:v>1070.6289999999999</c:v>
                      </c:pt>
                      <c:pt idx="885">
                        <c:v>1071.529</c:v>
                      </c:pt>
                      <c:pt idx="886">
                        <c:v>1072.432</c:v>
                      </c:pt>
                      <c:pt idx="887">
                        <c:v>1073.33</c:v>
                      </c:pt>
                      <c:pt idx="888">
                        <c:v>1074.229</c:v>
                      </c:pt>
                      <c:pt idx="889">
                        <c:v>1075.135</c:v>
                      </c:pt>
                      <c:pt idx="890">
                        <c:v>1076.0350000000001</c:v>
                      </c:pt>
                      <c:pt idx="891">
                        <c:v>1076.93</c:v>
                      </c:pt>
                      <c:pt idx="892">
                        <c:v>1077.818</c:v>
                      </c:pt>
                      <c:pt idx="893">
                        <c:v>1078.7070000000001</c:v>
                      </c:pt>
                      <c:pt idx="894">
                        <c:v>1079.5940000000001</c:v>
                      </c:pt>
                      <c:pt idx="895">
                        <c:v>1080.48</c:v>
                      </c:pt>
                      <c:pt idx="896">
                        <c:v>1081.373</c:v>
                      </c:pt>
                      <c:pt idx="897">
                        <c:v>1082.2619999999999</c:v>
                      </c:pt>
                      <c:pt idx="898">
                        <c:v>1083.145</c:v>
                      </c:pt>
                      <c:pt idx="899">
                        <c:v>1084.0239999999999</c:v>
                      </c:pt>
                      <c:pt idx="900">
                        <c:v>1084.9090000000001</c:v>
                      </c:pt>
                      <c:pt idx="901">
                        <c:v>1085.7940000000001</c:v>
                      </c:pt>
                      <c:pt idx="902">
                        <c:v>1086.6790000000001</c:v>
                      </c:pt>
                      <c:pt idx="903">
                        <c:v>1087.557</c:v>
                      </c:pt>
                      <c:pt idx="904">
                        <c:v>1088.43</c:v>
                      </c:pt>
                      <c:pt idx="905">
                        <c:v>1089.3050000000001</c:v>
                      </c:pt>
                      <c:pt idx="906">
                        <c:v>1090.1780000000001</c:v>
                      </c:pt>
                      <c:pt idx="907">
                        <c:v>1091.0429999999999</c:v>
                      </c:pt>
                      <c:pt idx="908">
                        <c:v>1091.913</c:v>
                      </c:pt>
                      <c:pt idx="909">
                        <c:v>1092.7829999999999</c:v>
                      </c:pt>
                      <c:pt idx="910">
                        <c:v>1093.655</c:v>
                      </c:pt>
                      <c:pt idx="911">
                        <c:v>1094.5250000000001</c:v>
                      </c:pt>
                      <c:pt idx="912">
                        <c:v>1095.394</c:v>
                      </c:pt>
                      <c:pt idx="913">
                        <c:v>1096.261</c:v>
                      </c:pt>
                      <c:pt idx="914">
                        <c:v>1097.1199999999999</c:v>
                      </c:pt>
                      <c:pt idx="915">
                        <c:v>1097.9739999999999</c:v>
                      </c:pt>
                      <c:pt idx="916">
                        <c:v>1098.828</c:v>
                      </c:pt>
                      <c:pt idx="917">
                        <c:v>1099.679000000000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G$6:$AG$923</c15:sqref>
                        </c15:formulaRef>
                      </c:ext>
                    </c:extLst>
                    <c:numCache>
                      <c:formatCode>General</c:formatCode>
                      <c:ptCount val="918"/>
                      <c:pt idx="0">
                        <c:v>1</c:v>
                      </c:pt>
                      <c:pt idx="1">
                        <c:v>0.99983842217535301</c:v>
                      </c:pt>
                      <c:pt idx="2">
                        <c:v>0.99967598489419196</c:v>
                      </c:pt>
                      <c:pt idx="3">
                        <c:v>0.99903311142166096</c:v>
                      </c:pt>
                      <c:pt idx="4">
                        <c:v>0.99876582044578299</c:v>
                      </c:pt>
                      <c:pt idx="5">
                        <c:v>0.99844180533997495</c:v>
                      </c:pt>
                      <c:pt idx="6">
                        <c:v>0.99785565599737303</c:v>
                      </c:pt>
                      <c:pt idx="7">
                        <c:v>0.99731677676304498</c:v>
                      </c:pt>
                      <c:pt idx="8">
                        <c:v>0.99683548111516296</c:v>
                      </c:pt>
                      <c:pt idx="9">
                        <c:v>0.99634988818470804</c:v>
                      </c:pt>
                      <c:pt idx="10">
                        <c:v>0.99581616568946396</c:v>
                      </c:pt>
                      <c:pt idx="11">
                        <c:v>0.99501085493577301</c:v>
                      </c:pt>
                      <c:pt idx="12">
                        <c:v>0.99436712200672805</c:v>
                      </c:pt>
                      <c:pt idx="13">
                        <c:v>0.99388238853278699</c:v>
                      </c:pt>
                      <c:pt idx="14">
                        <c:v>0.99329537973367199</c:v>
                      </c:pt>
                      <c:pt idx="15">
                        <c:v>0.99243764213261998</c:v>
                      </c:pt>
                      <c:pt idx="16">
                        <c:v>0.99168475822628799</c:v>
                      </c:pt>
                      <c:pt idx="17">
                        <c:v>0.99125588942576304</c:v>
                      </c:pt>
                      <c:pt idx="18">
                        <c:v>0.99055972964936001</c:v>
                      </c:pt>
                      <c:pt idx="19">
                        <c:v>0.98964526791837903</c:v>
                      </c:pt>
                      <c:pt idx="20">
                        <c:v>0.98894910814197501</c:v>
                      </c:pt>
                      <c:pt idx="21">
                        <c:v>0.988091370540925</c:v>
                      </c:pt>
                      <c:pt idx="22">
                        <c:v>0.98701876881135497</c:v>
                      </c:pt>
                      <c:pt idx="23">
                        <c:v>0.98637589533882397</c:v>
                      </c:pt>
                      <c:pt idx="24">
                        <c:v>0.98557058458513203</c:v>
                      </c:pt>
                      <c:pt idx="25">
                        <c:v>0.98476527383143897</c:v>
                      </c:pt>
                      <c:pt idx="26">
                        <c:v>0.98395996307774902</c:v>
                      </c:pt>
                      <c:pt idx="27">
                        <c:v>0.98299307449940998</c:v>
                      </c:pt>
                      <c:pt idx="28">
                        <c:v>0.98197375907371198</c:v>
                      </c:pt>
                      <c:pt idx="29">
                        <c:v>0.98095788147407104</c:v>
                      </c:pt>
                      <c:pt idx="30">
                        <c:v>0.97999099289573199</c:v>
                      </c:pt>
                      <c:pt idx="31">
                        <c:v>0.97891839116616197</c:v>
                      </c:pt>
                      <c:pt idx="32">
                        <c:v>0.97773663845930403</c:v>
                      </c:pt>
                      <c:pt idx="33">
                        <c:v>0.97676974988096499</c:v>
                      </c:pt>
                      <c:pt idx="34">
                        <c:v>0.97564472130403701</c:v>
                      </c:pt>
                      <c:pt idx="35">
                        <c:v>0.97430568805510198</c:v>
                      </c:pt>
                      <c:pt idx="36">
                        <c:v>0.97307150850088397</c:v>
                      </c:pt>
                      <c:pt idx="37">
                        <c:v>0.97188975579402703</c:v>
                      </c:pt>
                      <c:pt idx="38">
                        <c:v>0.97108530449684904</c:v>
                      </c:pt>
                      <c:pt idx="39">
                        <c:v>0.96974541179139995</c:v>
                      </c:pt>
                      <c:pt idx="40">
                        <c:v>0.96840208125989502</c:v>
                      </c:pt>
                      <c:pt idx="41">
                        <c:v>0.96711547485831795</c:v>
                      </c:pt>
                      <c:pt idx="42">
                        <c:v>0.96582886845674298</c:v>
                      </c:pt>
                      <c:pt idx="43">
                        <c:v>0.96443311107787799</c:v>
                      </c:pt>
                      <c:pt idx="44">
                        <c:v>0.963093218372431</c:v>
                      </c:pt>
                      <c:pt idx="45">
                        <c:v>0.96169746099356601</c:v>
                      </c:pt>
                      <c:pt idx="46">
                        <c:v>0.96014356361611197</c:v>
                      </c:pt>
                      <c:pt idx="47">
                        <c:v>0.95874780623724798</c:v>
                      </c:pt>
                      <c:pt idx="48">
                        <c:v>0.95735204885838399</c:v>
                      </c:pt>
                      <c:pt idx="49">
                        <c:v>0.95585057832828901</c:v>
                      </c:pt>
                      <c:pt idx="50">
                        <c:v>0.95429668095083398</c:v>
                      </c:pt>
                      <c:pt idx="51">
                        <c:v>0.95268605944344997</c:v>
                      </c:pt>
                      <c:pt idx="52">
                        <c:v>0.95102301108870901</c:v>
                      </c:pt>
                      <c:pt idx="53">
                        <c:v>0.94946911371125298</c:v>
                      </c:pt>
                      <c:pt idx="54">
                        <c:v>0.94780606535651202</c:v>
                      </c:pt>
                      <c:pt idx="55">
                        <c:v>0.94619544384912802</c:v>
                      </c:pt>
                      <c:pt idx="56">
                        <c:v>0.94464154647167398</c:v>
                      </c:pt>
                      <c:pt idx="57">
                        <c:v>0.94297849811693102</c:v>
                      </c:pt>
                      <c:pt idx="58">
                        <c:v>0.94120629878490103</c:v>
                      </c:pt>
                      <c:pt idx="59">
                        <c:v>0.93959653673403098</c:v>
                      </c:pt>
                      <c:pt idx="60">
                        <c:v>0.93793348837928803</c:v>
                      </c:pt>
                      <c:pt idx="61">
                        <c:v>0.93611230002595602</c:v>
                      </c:pt>
                      <c:pt idx="62">
                        <c:v>0.93434010069392504</c:v>
                      </c:pt>
                      <c:pt idx="63">
                        <c:v>0.93251547451453598</c:v>
                      </c:pt>
                      <c:pt idx="64">
                        <c:v>0.93085586398585096</c:v>
                      </c:pt>
                      <c:pt idx="65">
                        <c:v>0.92897881095910295</c:v>
                      </c:pt>
                      <c:pt idx="66">
                        <c:v>0.92710089847584098</c:v>
                      </c:pt>
                      <c:pt idx="67">
                        <c:v>0.92522384544909198</c:v>
                      </c:pt>
                      <c:pt idx="68">
                        <c:v>0.92356079709435002</c:v>
                      </c:pt>
                      <c:pt idx="69">
                        <c:v>0.92195017558696601</c:v>
                      </c:pt>
                      <c:pt idx="70">
                        <c:v>0.92007226310370405</c:v>
                      </c:pt>
                      <c:pt idx="71">
                        <c:v>0.91814278322959797</c:v>
                      </c:pt>
                      <c:pt idx="72">
                        <c:v>0.916264870746335</c:v>
                      </c:pt>
                      <c:pt idx="73">
                        <c:v>0.91406380261377995</c:v>
                      </c:pt>
                      <c:pt idx="74">
                        <c:v>0.91229590056431897</c:v>
                      </c:pt>
                      <c:pt idx="75">
                        <c:v>0.91047041492841696</c:v>
                      </c:pt>
                      <c:pt idx="76">
                        <c:v>0.90859336190166695</c:v>
                      </c:pt>
                      <c:pt idx="77">
                        <c:v>0.90666302257104703</c:v>
                      </c:pt>
                      <c:pt idx="78">
                        <c:v>0.90483839639165797</c:v>
                      </c:pt>
                      <c:pt idx="79">
                        <c:v>0.90290805706103705</c:v>
                      </c:pt>
                      <c:pt idx="80">
                        <c:v>0.90103014457777497</c:v>
                      </c:pt>
                      <c:pt idx="81">
                        <c:v>0.899096367421098</c:v>
                      </c:pt>
                      <c:pt idx="82">
                        <c:v>0.89711360124311801</c:v>
                      </c:pt>
                      <c:pt idx="83">
                        <c:v>0.89512739723908197</c:v>
                      </c:pt>
                      <c:pt idx="84">
                        <c:v>0.89335863573310903</c:v>
                      </c:pt>
                      <c:pt idx="85">
                        <c:v>0.89121429173048194</c:v>
                      </c:pt>
                      <c:pt idx="86">
                        <c:v>0.88922722826993095</c:v>
                      </c:pt>
                      <c:pt idx="87">
                        <c:v>0.88729688893931102</c:v>
                      </c:pt>
                      <c:pt idx="88">
                        <c:v>0.88541983591256301</c:v>
                      </c:pt>
                      <c:pt idx="89">
                        <c:v>0.88364763658053203</c:v>
                      </c:pt>
                      <c:pt idx="90">
                        <c:v>0.88166487040255304</c:v>
                      </c:pt>
                      <c:pt idx="91">
                        <c:v>0.87984024422316398</c:v>
                      </c:pt>
                      <c:pt idx="92">
                        <c:v>0.87774832706789596</c:v>
                      </c:pt>
                      <c:pt idx="93">
                        <c:v>0.87581798773727404</c:v>
                      </c:pt>
                      <c:pt idx="94">
                        <c:v>0.87394007525401196</c:v>
                      </c:pt>
                      <c:pt idx="95">
                        <c:v>0.87200973592339204</c:v>
                      </c:pt>
                      <c:pt idx="96">
                        <c:v>0.87007595876671395</c:v>
                      </c:pt>
                      <c:pt idx="97">
                        <c:v>0.86819890573996605</c:v>
                      </c:pt>
                      <c:pt idx="98">
                        <c:v>0.86626856640934602</c:v>
                      </c:pt>
                      <c:pt idx="99">
                        <c:v>0.864553091207244</c:v>
                      </c:pt>
                      <c:pt idx="100">
                        <c:v>0.86240788774810295</c:v>
                      </c:pt>
                      <c:pt idx="101">
                        <c:v>0.86053083472135505</c:v>
                      </c:pt>
                      <c:pt idx="102">
                        <c:v>0.85875863538932595</c:v>
                      </c:pt>
                      <c:pt idx="103">
                        <c:v>0.85693400920993601</c:v>
                      </c:pt>
                      <c:pt idx="104">
                        <c:v>0.85505609672667404</c:v>
                      </c:pt>
                      <c:pt idx="105">
                        <c:v>0.85317904369992703</c:v>
                      </c:pt>
                      <c:pt idx="106">
                        <c:v>0.85130113121666395</c:v>
                      </c:pt>
                      <c:pt idx="107">
                        <c:v>0.84937079188604303</c:v>
                      </c:pt>
                      <c:pt idx="108">
                        <c:v>0.84749373885929502</c:v>
                      </c:pt>
                      <c:pt idx="109">
                        <c:v>0.84572497735332097</c:v>
                      </c:pt>
                      <c:pt idx="110">
                        <c:v>0.84390035117393203</c:v>
                      </c:pt>
                      <c:pt idx="111">
                        <c:v>0.84212815184190204</c:v>
                      </c:pt>
                      <c:pt idx="112">
                        <c:v>0.84030696348856904</c:v>
                      </c:pt>
                      <c:pt idx="113">
                        <c:v>0.83848233730917898</c:v>
                      </c:pt>
                      <c:pt idx="114">
                        <c:v>0.83665771112979004</c:v>
                      </c:pt>
                      <c:pt idx="115">
                        <c:v>0.83483308495040098</c:v>
                      </c:pt>
                      <c:pt idx="116">
                        <c:v>0.83295517246713902</c:v>
                      </c:pt>
                      <c:pt idx="117">
                        <c:v>0.83113398411380601</c:v>
                      </c:pt>
                      <c:pt idx="118">
                        <c:v>0.82936178478177502</c:v>
                      </c:pt>
                      <c:pt idx="119">
                        <c:v>0.82748473175502701</c:v>
                      </c:pt>
                      <c:pt idx="120">
                        <c:v>0.82571597024905397</c:v>
                      </c:pt>
                      <c:pt idx="121">
                        <c:v>0.82394377091702298</c:v>
                      </c:pt>
                      <c:pt idx="122">
                        <c:v>0.822175868867563</c:v>
                      </c:pt>
                      <c:pt idx="123">
                        <c:v>0.82045953420894802</c:v>
                      </c:pt>
                      <c:pt idx="124">
                        <c:v>0.81858248118220001</c:v>
                      </c:pt>
                      <c:pt idx="125">
                        <c:v>0.81686270869752797</c:v>
                      </c:pt>
                      <c:pt idx="126">
                        <c:v>0.81504152034419497</c:v>
                      </c:pt>
                      <c:pt idx="127">
                        <c:v>0.81337847198945301</c:v>
                      </c:pt>
                      <c:pt idx="128">
                        <c:v>0.81165955896129505</c:v>
                      </c:pt>
                      <c:pt idx="129">
                        <c:v>0.80994322430267995</c:v>
                      </c:pt>
                      <c:pt idx="130">
                        <c:v>0.80822774910057904</c:v>
                      </c:pt>
                      <c:pt idx="131">
                        <c:v>0.80656470074583597</c:v>
                      </c:pt>
                      <c:pt idx="132">
                        <c:v>0.80479679869637699</c:v>
                      </c:pt>
                      <c:pt idx="133">
                        <c:v>0.803024599364346</c:v>
                      </c:pt>
                      <c:pt idx="134">
                        <c:v>0.80130826470573102</c:v>
                      </c:pt>
                      <c:pt idx="135">
                        <c:v>0.79964521635098795</c:v>
                      </c:pt>
                      <c:pt idx="136">
                        <c:v>0.79792974114888704</c:v>
                      </c:pt>
                      <c:pt idx="137">
                        <c:v>0.79615754181685705</c:v>
                      </c:pt>
                      <c:pt idx="138">
                        <c:v>0.79444206661475603</c:v>
                      </c:pt>
                      <c:pt idx="139">
                        <c:v>0.79283144510737202</c:v>
                      </c:pt>
                      <c:pt idx="140">
                        <c:v>0.79116839675262896</c:v>
                      </c:pt>
                      <c:pt idx="141">
                        <c:v>0.789505348397888</c:v>
                      </c:pt>
                      <c:pt idx="142">
                        <c:v>0.78784230004314504</c:v>
                      </c:pt>
                      <c:pt idx="143">
                        <c:v>0.78612682484104401</c:v>
                      </c:pt>
                      <c:pt idx="144">
                        <c:v>0.78451620333366001</c:v>
                      </c:pt>
                      <c:pt idx="145">
                        <c:v>0.78290987910884702</c:v>
                      </c:pt>
                      <c:pt idx="146">
                        <c:v>0.78119010662417598</c:v>
                      </c:pt>
                      <c:pt idx="147">
                        <c:v>0.77958378239936199</c:v>
                      </c:pt>
                      <c:pt idx="148">
                        <c:v>0.77792073404462003</c:v>
                      </c:pt>
                      <c:pt idx="149">
                        <c:v>0.77625768568987696</c:v>
                      </c:pt>
                      <c:pt idx="150">
                        <c:v>0.77470035048636599</c:v>
                      </c:pt>
                      <c:pt idx="151">
                        <c:v>0.77303730213162403</c:v>
                      </c:pt>
                      <c:pt idx="152">
                        <c:v>0.77137425377688196</c:v>
                      </c:pt>
                      <c:pt idx="153">
                        <c:v>0.76976707009555401</c:v>
                      </c:pt>
                      <c:pt idx="154">
                        <c:v>0.76815730804468596</c:v>
                      </c:pt>
                      <c:pt idx="155">
                        <c:v>0.76660341066723003</c:v>
                      </c:pt>
                      <c:pt idx="156">
                        <c:v>0.76504521600720599</c:v>
                      </c:pt>
                      <c:pt idx="157">
                        <c:v>0.76349131862975095</c:v>
                      </c:pt>
                      <c:pt idx="158">
                        <c:v>0.76182827027500899</c:v>
                      </c:pt>
                      <c:pt idx="159">
                        <c:v>0.76021764876762499</c:v>
                      </c:pt>
                      <c:pt idx="160">
                        <c:v>0.75871703769404397</c:v>
                      </c:pt>
                      <c:pt idx="161">
                        <c:v>0.75705398933930101</c:v>
                      </c:pt>
                      <c:pt idx="162">
                        <c:v>0.75544336783191801</c:v>
                      </c:pt>
                      <c:pt idx="163">
                        <c:v>0.75399518360569495</c:v>
                      </c:pt>
                      <c:pt idx="164">
                        <c:v>0.75238456209831195</c:v>
                      </c:pt>
                      <c:pt idx="165">
                        <c:v>0.75083066472085802</c:v>
                      </c:pt>
                      <c:pt idx="166">
                        <c:v>0.74932919419076205</c:v>
                      </c:pt>
                      <c:pt idx="167">
                        <c:v>0.74777185898725196</c:v>
                      </c:pt>
                      <c:pt idx="168">
                        <c:v>0.74627038845715599</c:v>
                      </c:pt>
                      <c:pt idx="169">
                        <c:v>0.74471649107970195</c:v>
                      </c:pt>
                      <c:pt idx="170">
                        <c:v>0.74321502054960598</c:v>
                      </c:pt>
                      <c:pt idx="171">
                        <c:v>0.741657685346094</c:v>
                      </c:pt>
                      <c:pt idx="172">
                        <c:v>0.73999463699135304</c:v>
                      </c:pt>
                      <c:pt idx="173">
                        <c:v>0.73859887961248805</c:v>
                      </c:pt>
                      <c:pt idx="174">
                        <c:v>0.73704498223503401</c:v>
                      </c:pt>
                      <c:pt idx="175">
                        <c:v>0.73554351170493804</c:v>
                      </c:pt>
                      <c:pt idx="176">
                        <c:v>0.73409446802220202</c:v>
                      </c:pt>
                      <c:pt idx="177">
                        <c:v>0.73269871064333802</c:v>
                      </c:pt>
                      <c:pt idx="178">
                        <c:v>0.73119809956975701</c:v>
                      </c:pt>
                      <c:pt idx="179">
                        <c:v>0.72974905588701899</c:v>
                      </c:pt>
                      <c:pt idx="180">
                        <c:v>0.72830087166079704</c:v>
                      </c:pt>
                      <c:pt idx="181">
                        <c:v>0.72685182797806003</c:v>
                      </c:pt>
                      <c:pt idx="182">
                        <c:v>0.72529793060060599</c:v>
                      </c:pt>
                      <c:pt idx="183">
                        <c:v>0.723902173221742</c:v>
                      </c:pt>
                      <c:pt idx="184">
                        <c:v>0.722506415842878</c:v>
                      </c:pt>
                      <c:pt idx="185">
                        <c:v>0.72105737216014099</c:v>
                      </c:pt>
                      <c:pt idx="186">
                        <c:v>0.71950347478268595</c:v>
                      </c:pt>
                      <c:pt idx="187">
                        <c:v>0.718055290556463</c:v>
                      </c:pt>
                      <c:pt idx="188">
                        <c:v>0.71671539785101601</c:v>
                      </c:pt>
                      <c:pt idx="189">
                        <c:v>0.71526721362479295</c:v>
                      </c:pt>
                      <c:pt idx="190">
                        <c:v>0.71387145624592896</c:v>
                      </c:pt>
                      <c:pt idx="191">
                        <c:v>0.71253156354047997</c:v>
                      </c:pt>
                      <c:pt idx="192">
                        <c:v>0.71108337931425702</c:v>
                      </c:pt>
                      <c:pt idx="193">
                        <c:v>0.70968762193539303</c:v>
                      </c:pt>
                      <c:pt idx="194">
                        <c:v>0.70823857825265701</c:v>
                      </c:pt>
                      <c:pt idx="195">
                        <c:v>0.70695197185108105</c:v>
                      </c:pt>
                      <c:pt idx="196">
                        <c:v>0.70560864131957501</c:v>
                      </c:pt>
                      <c:pt idx="197">
                        <c:v>0.70421632176676696</c:v>
                      </c:pt>
                      <c:pt idx="198">
                        <c:v>0.70276813754054501</c:v>
                      </c:pt>
                      <c:pt idx="199">
                        <c:v>0.70142480700903898</c:v>
                      </c:pt>
                      <c:pt idx="200">
                        <c:v>0.70013820060746401</c:v>
                      </c:pt>
                      <c:pt idx="201">
                        <c:v>0.69874244322860102</c:v>
                      </c:pt>
                      <c:pt idx="202">
                        <c:v>0.69745583682702506</c:v>
                      </c:pt>
                      <c:pt idx="203">
                        <c:v>0.69611594412157596</c:v>
                      </c:pt>
                      <c:pt idx="204">
                        <c:v>0.694829337719999</c:v>
                      </c:pt>
                      <c:pt idx="205">
                        <c:v>0.69354273131842403</c:v>
                      </c:pt>
                      <c:pt idx="206">
                        <c:v>0.69219940078691899</c:v>
                      </c:pt>
                      <c:pt idx="207">
                        <c:v>0.69091279438534203</c:v>
                      </c:pt>
                      <c:pt idx="208">
                        <c:v>0.68967861483112602</c:v>
                      </c:pt>
                      <c:pt idx="209">
                        <c:v>0.68844443527690902</c:v>
                      </c:pt>
                      <c:pt idx="210">
                        <c:v>0.68710454257146003</c:v>
                      </c:pt>
                      <c:pt idx="211">
                        <c:v>0.68581793616988396</c:v>
                      </c:pt>
                      <c:pt idx="212">
                        <c:v>0.68447460563838003</c:v>
                      </c:pt>
                      <c:pt idx="213">
                        <c:v>0.68329371238803405</c:v>
                      </c:pt>
                      <c:pt idx="214">
                        <c:v>0.68206297065987398</c:v>
                      </c:pt>
                      <c:pt idx="215">
                        <c:v>0.68077206697572801</c:v>
                      </c:pt>
                      <c:pt idx="216">
                        <c:v>0.67964703839879803</c:v>
                      </c:pt>
                      <c:pt idx="217">
                        <c:v>0.67841371830109598</c:v>
                      </c:pt>
                      <c:pt idx="218">
                        <c:v>0.67717953874687797</c:v>
                      </c:pt>
                      <c:pt idx="219">
                        <c:v>0.67594535919266097</c:v>
                      </c:pt>
                      <c:pt idx="220">
                        <c:v>0.67476704431185897</c:v>
                      </c:pt>
                      <c:pt idx="221">
                        <c:v>0.67358615106151398</c:v>
                      </c:pt>
                      <c:pt idx="222">
                        <c:v>0.67240439835465604</c:v>
                      </c:pt>
                      <c:pt idx="223">
                        <c:v>0.67127936977772795</c:v>
                      </c:pt>
                      <c:pt idx="224">
                        <c:v>0.67004519022351094</c:v>
                      </c:pt>
                      <c:pt idx="225">
                        <c:v>0.66892016164658197</c:v>
                      </c:pt>
                      <c:pt idx="226">
                        <c:v>0.66779169524359605</c:v>
                      </c:pt>
                      <c:pt idx="227">
                        <c:v>0.66661423981930801</c:v>
                      </c:pt>
                      <c:pt idx="228">
                        <c:v>0.66553820026368204</c:v>
                      </c:pt>
                      <c:pt idx="229">
                        <c:v>0.66435988538288004</c:v>
                      </c:pt>
                      <c:pt idx="230">
                        <c:v>0.66328814310982398</c:v>
                      </c:pt>
                      <c:pt idx="231">
                        <c:v>0.66221210355419702</c:v>
                      </c:pt>
                      <c:pt idx="232">
                        <c:v>0.66108707497726804</c:v>
                      </c:pt>
                      <c:pt idx="233">
                        <c:v>0.65996204640033895</c:v>
                      </c:pt>
                      <c:pt idx="234">
                        <c:v>0.65888944467076904</c:v>
                      </c:pt>
                      <c:pt idx="235">
                        <c:v>0.65776097826778301</c:v>
                      </c:pt>
                      <c:pt idx="236">
                        <c:v>0.65668837653821299</c:v>
                      </c:pt>
                      <c:pt idx="237">
                        <c:v>0.65572148795987395</c:v>
                      </c:pt>
                      <c:pt idx="238">
                        <c:v>0.65464888623030404</c:v>
                      </c:pt>
                      <c:pt idx="239">
                        <c:v>0.65357714395724698</c:v>
                      </c:pt>
                      <c:pt idx="240">
                        <c:v>0.65250454222767695</c:v>
                      </c:pt>
                      <c:pt idx="241">
                        <c:v>0.65148522680197996</c:v>
                      </c:pt>
                      <c:pt idx="242">
                        <c:v>0.650465051919768</c:v>
                      </c:pt>
                      <c:pt idx="243">
                        <c:v>0.649445736494071</c:v>
                      </c:pt>
                      <c:pt idx="244">
                        <c:v>0.64848228574178801</c:v>
                      </c:pt>
                      <c:pt idx="245">
                        <c:v>0.64751539716344997</c:v>
                      </c:pt>
                      <c:pt idx="246">
                        <c:v>0.64649608173775297</c:v>
                      </c:pt>
                      <c:pt idx="247">
                        <c:v>0.64547590685554201</c:v>
                      </c:pt>
                      <c:pt idx="248">
                        <c:v>0.64445659142984402</c:v>
                      </c:pt>
                      <c:pt idx="249">
                        <c:v>0.64344071383020296</c:v>
                      </c:pt>
                      <c:pt idx="250">
                        <c:v>0.64252625209922298</c:v>
                      </c:pt>
                      <c:pt idx="251">
                        <c:v>0.64150693667352499</c:v>
                      </c:pt>
                      <c:pt idx="252">
                        <c:v>0.64059591276860195</c:v>
                      </c:pt>
                      <c:pt idx="253">
                        <c:v>0.63962902419026302</c:v>
                      </c:pt>
                      <c:pt idx="254">
                        <c:v>0.63860970876456602</c:v>
                      </c:pt>
                      <c:pt idx="255">
                        <c:v>0.63775197116351501</c:v>
                      </c:pt>
                      <c:pt idx="256">
                        <c:v>0.63678852041123202</c:v>
                      </c:pt>
                      <c:pt idx="257">
                        <c:v>0.63576920498553502</c:v>
                      </c:pt>
                      <c:pt idx="258">
                        <c:v>0.63491060792797005</c:v>
                      </c:pt>
                      <c:pt idx="259">
                        <c:v>0.63399700565350603</c:v>
                      </c:pt>
                      <c:pt idx="260">
                        <c:v>0.63308598174858199</c:v>
                      </c:pt>
                      <c:pt idx="261">
                        <c:v>0.63211909317024295</c:v>
                      </c:pt>
                      <c:pt idx="262">
                        <c:v>0.63142293339384004</c:v>
                      </c:pt>
                      <c:pt idx="263">
                        <c:v>0.63067090894402</c:v>
                      </c:pt>
                      <c:pt idx="264">
                        <c:v>0.62986559819032895</c:v>
                      </c:pt>
                      <c:pt idx="265">
                        <c:v>0.62900786058927904</c:v>
                      </c:pt>
                      <c:pt idx="266">
                        <c:v>0.62809683668435401</c:v>
                      </c:pt>
                      <c:pt idx="267">
                        <c:v>0.62712994810601697</c:v>
                      </c:pt>
                      <c:pt idx="268">
                        <c:v>0.62605820583295901</c:v>
                      </c:pt>
                      <c:pt idx="269">
                        <c:v>0.62509475508067702</c:v>
                      </c:pt>
                      <c:pt idx="270">
                        <c:v>0.624232720197056</c:v>
                      </c:pt>
                      <c:pt idx="271">
                        <c:v>0.62337498259600499</c:v>
                      </c:pt>
                      <c:pt idx="272">
                        <c:v>0.62246481814759702</c:v>
                      </c:pt>
                      <c:pt idx="273">
                        <c:v>0.62160708054654601</c:v>
                      </c:pt>
                      <c:pt idx="274">
                        <c:v>0.62074848348898104</c:v>
                      </c:pt>
                      <c:pt idx="275">
                        <c:v>0.61989074588793003</c:v>
                      </c:pt>
                      <c:pt idx="276">
                        <c:v>0.61908543513423897</c:v>
                      </c:pt>
                      <c:pt idx="277">
                        <c:v>0.61822769753318796</c:v>
                      </c:pt>
                      <c:pt idx="278">
                        <c:v>0.61742238677949601</c:v>
                      </c:pt>
                      <c:pt idx="279">
                        <c:v>0.61661793548231802</c:v>
                      </c:pt>
                      <c:pt idx="280">
                        <c:v>0.61576019788126701</c:v>
                      </c:pt>
                      <c:pt idx="281">
                        <c:v>0.61500731397493502</c:v>
                      </c:pt>
                      <c:pt idx="282">
                        <c:v>0.61414957637388501</c:v>
                      </c:pt>
                      <c:pt idx="283">
                        <c:v>0.61340098975012103</c:v>
                      </c:pt>
                      <c:pt idx="284">
                        <c:v>0.61264810584378904</c:v>
                      </c:pt>
                      <c:pt idx="285">
                        <c:v>0.61184279509009698</c:v>
                      </c:pt>
                      <c:pt idx="286">
                        <c:v>0.61103748433640603</c:v>
                      </c:pt>
                      <c:pt idx="287">
                        <c:v>0.61023303303922805</c:v>
                      </c:pt>
                      <c:pt idx="288">
                        <c:v>0.60932200913430501</c:v>
                      </c:pt>
                      <c:pt idx="289">
                        <c:v>0.60851669838061195</c:v>
                      </c:pt>
                      <c:pt idx="290">
                        <c:v>0.60782053860420904</c:v>
                      </c:pt>
                      <c:pt idx="291">
                        <c:v>0.60706851415438901</c:v>
                      </c:pt>
                      <c:pt idx="292">
                        <c:v>0.60626320340069795</c:v>
                      </c:pt>
                      <c:pt idx="293">
                        <c:v>0.60551461677693497</c:v>
                      </c:pt>
                      <c:pt idx="294">
                        <c:v>0.60476173287060297</c:v>
                      </c:pt>
                      <c:pt idx="295">
                        <c:v>0.60395642211691003</c:v>
                      </c:pt>
                      <c:pt idx="296">
                        <c:v>0.60315197081973304</c:v>
                      </c:pt>
                      <c:pt idx="297">
                        <c:v>0.60245581104332901</c:v>
                      </c:pt>
                      <c:pt idx="298">
                        <c:v>0.60165050028963696</c:v>
                      </c:pt>
                      <c:pt idx="299">
                        <c:v>0.60090191366587498</c:v>
                      </c:pt>
                      <c:pt idx="300">
                        <c:v>0.60020145660690105</c:v>
                      </c:pt>
                      <c:pt idx="301">
                        <c:v>0.599400443135779</c:v>
                      </c:pt>
                      <c:pt idx="302">
                        <c:v>0.59870084553331904</c:v>
                      </c:pt>
                      <c:pt idx="303">
                        <c:v>0.59800468575691501</c:v>
                      </c:pt>
                      <c:pt idx="304">
                        <c:v>0.59725180185058202</c:v>
                      </c:pt>
                      <c:pt idx="305">
                        <c:v>0.59644649109689096</c:v>
                      </c:pt>
                      <c:pt idx="306">
                        <c:v>0.59569790447312798</c:v>
                      </c:pt>
                      <c:pt idx="307">
                        <c:v>0.59484016687207697</c:v>
                      </c:pt>
                      <c:pt idx="308">
                        <c:v>0.59408728296574398</c:v>
                      </c:pt>
                      <c:pt idx="309">
                        <c:v>0.59328283166856699</c:v>
                      </c:pt>
                      <c:pt idx="310">
                        <c:v>0.59247752091487405</c:v>
                      </c:pt>
                      <c:pt idx="311">
                        <c:v>0.59178136113847102</c:v>
                      </c:pt>
                      <c:pt idx="312">
                        <c:v>0.59092362353742001</c:v>
                      </c:pt>
                      <c:pt idx="313">
                        <c:v>0.59017073963108801</c:v>
                      </c:pt>
                      <c:pt idx="314">
                        <c:v>0.58942215300732403</c:v>
                      </c:pt>
                      <c:pt idx="315">
                        <c:v>0.58861684225363298</c:v>
                      </c:pt>
                      <c:pt idx="316">
                        <c:v>0.58786481780381405</c:v>
                      </c:pt>
                      <c:pt idx="317">
                        <c:v>0.587115371723538</c:v>
                      </c:pt>
                      <c:pt idx="318">
                        <c:v>0.58631092042636002</c:v>
                      </c:pt>
                      <c:pt idx="319">
                        <c:v>0.58555803652002603</c:v>
                      </c:pt>
                      <c:pt idx="320">
                        <c:v>0.58475272576633497</c:v>
                      </c:pt>
                      <c:pt idx="321">
                        <c:v>0.58394741501264302</c:v>
                      </c:pt>
                      <c:pt idx="322">
                        <c:v>0.58314640154152098</c:v>
                      </c:pt>
                      <c:pt idx="323">
                        <c:v>0.58228866394047096</c:v>
                      </c:pt>
                      <c:pt idx="324">
                        <c:v>0.58142662905685005</c:v>
                      </c:pt>
                      <c:pt idx="325">
                        <c:v>0.58056889145579904</c:v>
                      </c:pt>
                      <c:pt idx="326">
                        <c:v>0.57982030483203695</c:v>
                      </c:pt>
                      <c:pt idx="327">
                        <c:v>0.57896256723098605</c:v>
                      </c:pt>
                      <c:pt idx="328">
                        <c:v>0.57810053234736603</c:v>
                      </c:pt>
                      <c:pt idx="329">
                        <c:v>0.57719036789895495</c:v>
                      </c:pt>
                      <c:pt idx="330">
                        <c:v>0.57633263029790505</c:v>
                      </c:pt>
                      <c:pt idx="331">
                        <c:v>0.57547403324033997</c:v>
                      </c:pt>
                      <c:pt idx="332">
                        <c:v>0.574563868791931</c:v>
                      </c:pt>
                      <c:pt idx="333">
                        <c:v>0.57364940706095102</c:v>
                      </c:pt>
                      <c:pt idx="334">
                        <c:v>0.57268681576518399</c:v>
                      </c:pt>
                      <c:pt idx="335">
                        <c:v>0.57177235403420301</c:v>
                      </c:pt>
                      <c:pt idx="336">
                        <c:v>0.57075217915199095</c:v>
                      </c:pt>
                      <c:pt idx="337">
                        <c:v>0.56978958785622302</c:v>
                      </c:pt>
                      <c:pt idx="338">
                        <c:v>0.56876941297401296</c:v>
                      </c:pt>
                      <c:pt idx="339">
                        <c:v>0.56785495124303198</c:v>
                      </c:pt>
                      <c:pt idx="340">
                        <c:v>0.56678320896997603</c:v>
                      </c:pt>
                      <c:pt idx="341">
                        <c:v>0.565710607240406</c:v>
                      </c:pt>
                      <c:pt idx="342">
                        <c:v>0.56458557866347703</c:v>
                      </c:pt>
                      <c:pt idx="343">
                        <c:v>0.563457112260491</c:v>
                      </c:pt>
                      <c:pt idx="344">
                        <c:v>0.56222293270627399</c:v>
                      </c:pt>
                      <c:pt idx="345">
                        <c:v>0.56104547728198695</c:v>
                      </c:pt>
                      <c:pt idx="346">
                        <c:v>0.55986372457512801</c:v>
                      </c:pt>
                      <c:pt idx="347">
                        <c:v>0.55857711817355205</c:v>
                      </c:pt>
                      <c:pt idx="348">
                        <c:v>0.55734293861933504</c:v>
                      </c:pt>
                      <c:pt idx="349">
                        <c:v>0.55605633221775996</c:v>
                      </c:pt>
                      <c:pt idx="350">
                        <c:v>0.55466057483889497</c:v>
                      </c:pt>
                      <c:pt idx="351">
                        <c:v>0.55326395800351702</c:v>
                      </c:pt>
                      <c:pt idx="352">
                        <c:v>0.55187249790722404</c:v>
                      </c:pt>
                      <c:pt idx="353">
                        <c:v>0.55037102737712795</c:v>
                      </c:pt>
                      <c:pt idx="354">
                        <c:v>0.54876040586974495</c:v>
                      </c:pt>
                      <c:pt idx="355">
                        <c:v>0.54709735751500199</c:v>
                      </c:pt>
                      <c:pt idx="356">
                        <c:v>0.54538188231290097</c:v>
                      </c:pt>
                      <c:pt idx="357">
                        <c:v>0.54371883395815901</c:v>
                      </c:pt>
                      <c:pt idx="358">
                        <c:v>0.54189420777876895</c:v>
                      </c:pt>
                      <c:pt idx="359">
                        <c:v>0.54006872214286505</c:v>
                      </c:pt>
                      <c:pt idx="360">
                        <c:v>0.53813924226875898</c:v>
                      </c:pt>
                      <c:pt idx="361">
                        <c:v>0.53615647609077899</c:v>
                      </c:pt>
                      <c:pt idx="362">
                        <c:v>0.53406026165294096</c:v>
                      </c:pt>
                      <c:pt idx="363">
                        <c:v>0.531810204499084</c:v>
                      </c:pt>
                      <c:pt idx="364">
                        <c:v>0.529556709519168</c:v>
                      </c:pt>
                      <c:pt idx="365">
                        <c:v>0.52719750138802302</c:v>
                      </c:pt>
                      <c:pt idx="366">
                        <c:v>0.524729142279589</c:v>
                      </c:pt>
                      <c:pt idx="367">
                        <c:v>0.52226078317115299</c:v>
                      </c:pt>
                      <c:pt idx="368">
                        <c:v>0.51963084623807299</c:v>
                      </c:pt>
                      <c:pt idx="369">
                        <c:v>0.51689605561027496</c:v>
                      </c:pt>
                      <c:pt idx="370">
                        <c:v>0.513998827701315</c:v>
                      </c:pt>
                      <c:pt idx="371">
                        <c:v>0.51099588664112405</c:v>
                      </c:pt>
                      <c:pt idx="372">
                        <c:v>0.50788465406015904</c:v>
                      </c:pt>
                      <c:pt idx="373">
                        <c:v>0.50472013517532099</c:v>
                      </c:pt>
                      <c:pt idx="374">
                        <c:v>0.50144646531319503</c:v>
                      </c:pt>
                      <c:pt idx="375">
                        <c:v>0.49801551490899199</c:v>
                      </c:pt>
                      <c:pt idx="376">
                        <c:v>0.494474554070988</c:v>
                      </c:pt>
                      <c:pt idx="377">
                        <c:v>0.49088202584213803</c:v>
                      </c:pt>
                      <c:pt idx="378">
                        <c:v>0.48712706033212799</c:v>
                      </c:pt>
                      <c:pt idx="379">
                        <c:v>0.48331537069218999</c:v>
                      </c:pt>
                      <c:pt idx="380">
                        <c:v>0.47945469203094698</c:v>
                      </c:pt>
                      <c:pt idx="381">
                        <c:v>0.47537657087164398</c:v>
                      </c:pt>
                      <c:pt idx="382">
                        <c:v>0.47130188753839602</c:v>
                      </c:pt>
                      <c:pt idx="383">
                        <c:v>0.46717048007522</c:v>
                      </c:pt>
                      <c:pt idx="384">
                        <c:v>0.46293335946081199</c:v>
                      </c:pt>
                      <c:pt idx="385">
                        <c:v>0.45874952515027601</c:v>
                      </c:pt>
                      <c:pt idx="386">
                        <c:v>0.45445653986245299</c:v>
                      </c:pt>
                      <c:pt idx="387">
                        <c:v>0.45016699240068597</c:v>
                      </c:pt>
                      <c:pt idx="388">
                        <c:v>0.44576485613557498</c:v>
                      </c:pt>
                      <c:pt idx="389">
                        <c:v>0.441367017153034</c:v>
                      </c:pt>
                      <c:pt idx="390">
                        <c:v>0.43702504284390797</c:v>
                      </c:pt>
                      <c:pt idx="391">
                        <c:v>0.43257047973143797</c:v>
                      </c:pt>
                      <c:pt idx="392">
                        <c:v>0.42811935444502303</c:v>
                      </c:pt>
                      <c:pt idx="393">
                        <c:v>0.42372065600596898</c:v>
                      </c:pt>
                      <c:pt idx="394">
                        <c:v>0.41932195756691398</c:v>
                      </c:pt>
                      <c:pt idx="395">
                        <c:v>0.41497654543173101</c:v>
                      </c:pt>
                      <c:pt idx="396">
                        <c:v>0.41057784699267602</c:v>
                      </c:pt>
                      <c:pt idx="397">
                        <c:v>0.406232434857494</c:v>
                      </c:pt>
                      <c:pt idx="398">
                        <c:v>0.40188702272231203</c:v>
                      </c:pt>
                      <c:pt idx="399">
                        <c:v>0.39770318841177599</c:v>
                      </c:pt>
                      <c:pt idx="400">
                        <c:v>0.39335691682008</c:v>
                      </c:pt>
                      <c:pt idx="401">
                        <c:v>0.38912065566218601</c:v>
                      </c:pt>
                      <c:pt idx="402">
                        <c:v>0.38493682135165003</c:v>
                      </c:pt>
                      <c:pt idx="403">
                        <c:v>0.380805413888474</c:v>
                      </c:pt>
                      <c:pt idx="404">
                        <c:v>0.37656829327406599</c:v>
                      </c:pt>
                      <c:pt idx="405">
                        <c:v>0.37254689624469101</c:v>
                      </c:pt>
                      <c:pt idx="406">
                        <c:v>0.368520342476232</c:v>
                      </c:pt>
                      <c:pt idx="407">
                        <c:v>0.36455137229421702</c:v>
                      </c:pt>
                      <c:pt idx="408">
                        <c:v>0.360638266785616</c:v>
                      </c:pt>
                      <c:pt idx="409">
                        <c:v>0.35677415029831799</c:v>
                      </c:pt>
                      <c:pt idx="410">
                        <c:v>0.35285760696366097</c:v>
                      </c:pt>
                      <c:pt idx="411">
                        <c:v>0.34904935514977797</c:v>
                      </c:pt>
                      <c:pt idx="412">
                        <c:v>0.34524196279240899</c:v>
                      </c:pt>
                      <c:pt idx="413">
                        <c:v>0.341434570435041</c:v>
                      </c:pt>
                      <c:pt idx="414">
                        <c:v>0.33767960492502902</c:v>
                      </c:pt>
                      <c:pt idx="415">
                        <c:v>0.33392463941501999</c:v>
                      </c:pt>
                      <c:pt idx="416">
                        <c:v>0.33027452759972797</c:v>
                      </c:pt>
                      <c:pt idx="417">
                        <c:v>0.32657198893707601</c:v>
                      </c:pt>
                      <c:pt idx="418">
                        <c:v>0.32281702342706597</c:v>
                      </c:pt>
                      <c:pt idx="419">
                        <c:v>0.31911878204698502</c:v>
                      </c:pt>
                      <c:pt idx="420">
                        <c:v>0.315468670231693</c:v>
                      </c:pt>
                      <c:pt idx="421">
                        <c:v>0.31160885102696501</c:v>
                      </c:pt>
                      <c:pt idx="422">
                        <c:v>0.307744734539667</c:v>
                      </c:pt>
                      <c:pt idx="423">
                        <c:v>0.30404219587701498</c:v>
                      </c:pt>
                      <c:pt idx="424">
                        <c:v>0.30039638134429397</c:v>
                      </c:pt>
                      <c:pt idx="425">
                        <c:v>0.29664141583428399</c:v>
                      </c:pt>
                      <c:pt idx="426">
                        <c:v>0.29288645032427302</c:v>
                      </c:pt>
                      <c:pt idx="427">
                        <c:v>0.28907905796690397</c:v>
                      </c:pt>
                      <c:pt idx="428">
                        <c:v>0.285324092456895</c:v>
                      </c:pt>
                      <c:pt idx="429">
                        <c:v>0.281730704771531</c:v>
                      </c:pt>
                      <c:pt idx="430">
                        <c:v>0.27781416143687498</c:v>
                      </c:pt>
                      <c:pt idx="431">
                        <c:v>0.27400590962299098</c:v>
                      </c:pt>
                      <c:pt idx="432">
                        <c:v>0.27014179313569198</c:v>
                      </c:pt>
                      <c:pt idx="433">
                        <c:v>0.266386827625683</c:v>
                      </c:pt>
                      <c:pt idx="434">
                        <c:v>0.26263186211567302</c:v>
                      </c:pt>
                      <c:pt idx="435">
                        <c:v>0.25882446975830398</c:v>
                      </c:pt>
                      <c:pt idx="436">
                        <c:v>0.25501621794442098</c:v>
                      </c:pt>
                      <c:pt idx="437">
                        <c:v>0.25131453873828302</c:v>
                      </c:pt>
                      <c:pt idx="438">
                        <c:v>0.24750628692440099</c:v>
                      </c:pt>
                      <c:pt idx="439">
                        <c:v>0.24369545674097501</c:v>
                      </c:pt>
                      <c:pt idx="440">
                        <c:v>0.23999635590438101</c:v>
                      </c:pt>
                      <c:pt idx="441">
                        <c:v>0.23634710354560201</c:v>
                      </c:pt>
                      <c:pt idx="442">
                        <c:v>0.23264456488294999</c:v>
                      </c:pt>
                      <c:pt idx="443">
                        <c:v>0.228946323502871</c:v>
                      </c:pt>
                      <c:pt idx="444">
                        <c:v>0.22534949799144999</c:v>
                      </c:pt>
                      <c:pt idx="445">
                        <c:v>0.22180853715344701</c:v>
                      </c:pt>
                      <c:pt idx="446">
                        <c:v>0.21827187359801201</c:v>
                      </c:pt>
                      <c:pt idx="447">
                        <c:v>0.21488905275859799</c:v>
                      </c:pt>
                      <c:pt idx="448">
                        <c:v>0.21145810235439499</c:v>
                      </c:pt>
                      <c:pt idx="449">
                        <c:v>0.20813200564491099</c:v>
                      </c:pt>
                      <c:pt idx="450">
                        <c:v>0.204805908935426</c:v>
                      </c:pt>
                      <c:pt idx="451">
                        <c:v>0.201588963203229</c:v>
                      </c:pt>
                      <c:pt idx="452">
                        <c:v>0.19842100649233499</c:v>
                      </c:pt>
                      <c:pt idx="453">
                        <c:v>0.195313211737426</c:v>
                      </c:pt>
                      <c:pt idx="454">
                        <c:v>0.192306832851179</c:v>
                      </c:pt>
                      <c:pt idx="455">
                        <c:v>0.189303891790987</c:v>
                      </c:pt>
                      <c:pt idx="456">
                        <c:v>0.18635423703467</c:v>
                      </c:pt>
                      <c:pt idx="457">
                        <c:v>0.18367187325423001</c:v>
                      </c:pt>
                      <c:pt idx="458">
                        <c:v>0.180936223169917</c:v>
                      </c:pt>
                      <c:pt idx="459">
                        <c:v>0.178200573085604</c:v>
                      </c:pt>
                      <c:pt idx="460">
                        <c:v>0.17562392245639499</c:v>
                      </c:pt>
                      <c:pt idx="461">
                        <c:v>0.17321142802137601</c:v>
                      </c:pt>
                      <c:pt idx="462">
                        <c:v>0.170848782064174</c:v>
                      </c:pt>
                      <c:pt idx="463">
                        <c:v>0.16854286023690199</c:v>
                      </c:pt>
                      <c:pt idx="464">
                        <c:v>0.16639765677776</c:v>
                      </c:pt>
                      <c:pt idx="465">
                        <c:v>0.16430573962249301</c:v>
                      </c:pt>
                      <c:pt idx="466">
                        <c:v>0.162266249314584</c:v>
                      </c:pt>
                      <c:pt idx="467">
                        <c:v>0.16033676944047701</c:v>
                      </c:pt>
                      <c:pt idx="468">
                        <c:v>0.158297279132568</c:v>
                      </c:pt>
                      <c:pt idx="469">
                        <c:v>0.156472652953178</c:v>
                      </c:pt>
                      <c:pt idx="470">
                        <c:v>0.15470389144720501</c:v>
                      </c:pt>
                      <c:pt idx="471">
                        <c:v>0.15304084309246199</c:v>
                      </c:pt>
                      <c:pt idx="472">
                        <c:v>0.15153937256236599</c:v>
                      </c:pt>
                      <c:pt idx="473">
                        <c:v>0.14998203735885601</c:v>
                      </c:pt>
                      <c:pt idx="474">
                        <c:v>0.14853385313263401</c:v>
                      </c:pt>
                      <c:pt idx="475">
                        <c:v>0.14719396042718499</c:v>
                      </c:pt>
                      <c:pt idx="476">
                        <c:v>0.145907354025609</c:v>
                      </c:pt>
                      <c:pt idx="477">
                        <c:v>0.14462074762403301</c:v>
                      </c:pt>
                      <c:pt idx="478">
                        <c:v>0.14338656806981501</c:v>
                      </c:pt>
                      <c:pt idx="479">
                        <c:v>0.14220481536295701</c:v>
                      </c:pt>
                      <c:pt idx="480">
                        <c:v>0.14097063580874</c:v>
                      </c:pt>
                      <c:pt idx="481">
                        <c:v>0.139845607231812</c:v>
                      </c:pt>
                      <c:pt idx="482">
                        <c:v>0.13887871865347301</c:v>
                      </c:pt>
                      <c:pt idx="483">
                        <c:v>0.13807340789978101</c:v>
                      </c:pt>
                      <c:pt idx="484">
                        <c:v>0.13716324345137201</c:v>
                      </c:pt>
                      <c:pt idx="485">
                        <c:v>0.136305505850321</c:v>
                      </c:pt>
                      <c:pt idx="486">
                        <c:v>0.135500195096629</c:v>
                      </c:pt>
                      <c:pt idx="487">
                        <c:v>0.13458917119170599</c:v>
                      </c:pt>
                      <c:pt idx="488">
                        <c:v>0.13372799576459801</c:v>
                      </c:pt>
                      <c:pt idx="489">
                        <c:v>0.132870258163548</c:v>
                      </c:pt>
                      <c:pt idx="490">
                        <c:v>0.132174098387144</c:v>
                      </c:pt>
                      <c:pt idx="491">
                        <c:v>0.13131636078609399</c:v>
                      </c:pt>
                      <c:pt idx="492">
                        <c:v>0.130672627857048</c:v>
                      </c:pt>
                      <c:pt idx="493">
                        <c:v>0.13008218123187701</c:v>
                      </c:pt>
                      <c:pt idx="494">
                        <c:v>0.12949173460670399</c:v>
                      </c:pt>
                      <c:pt idx="495">
                        <c:v>0.12890042852501801</c:v>
                      </c:pt>
                      <c:pt idx="496">
                        <c:v>0.12820426874861501</c:v>
                      </c:pt>
                      <c:pt idx="497">
                        <c:v>0.12761382212344199</c:v>
                      </c:pt>
                      <c:pt idx="498">
                        <c:v>0.12697008919439801</c:v>
                      </c:pt>
                      <c:pt idx="499">
                        <c:v>0.12648879354651399</c:v>
                      </c:pt>
                      <c:pt idx="500">
                        <c:v>0.125898346921341</c:v>
                      </c:pt>
                      <c:pt idx="501">
                        <c:v>0.12530704083965499</c:v>
                      </c:pt>
                      <c:pt idx="502">
                        <c:v>0.124825745191771</c:v>
                      </c:pt>
                      <c:pt idx="503">
                        <c:v>0.124235298566598</c:v>
                      </c:pt>
                      <c:pt idx="504">
                        <c:v>0.12380642976607401</c:v>
                      </c:pt>
                      <c:pt idx="505">
                        <c:v>0.123268409988261</c:v>
                      </c:pt>
                      <c:pt idx="506">
                        <c:v>0.122624677059215</c:v>
                      </c:pt>
                      <c:pt idx="507">
                        <c:v>0.122090095107458</c:v>
                      </c:pt>
                      <c:pt idx="508">
                        <c:v>0.121499648482286</c:v>
                      </c:pt>
                      <c:pt idx="509">
                        <c:v>0.120961628704473</c:v>
                      </c:pt>
                      <c:pt idx="510">
                        <c:v>0.120532759903948</c:v>
                      </c:pt>
                      <c:pt idx="511">
                        <c:v>0.119998177952191</c:v>
                      </c:pt>
                      <c:pt idx="512">
                        <c:v>0.119569309151665</c:v>
                      </c:pt>
                      <c:pt idx="513">
                        <c:v>0.11914044035113899</c:v>
                      </c:pt>
                      <c:pt idx="514">
                        <c:v>0.118711571550615</c:v>
                      </c:pt>
                      <c:pt idx="515">
                        <c:v>0.118173551772802</c:v>
                      </c:pt>
                      <c:pt idx="516">
                        <c:v>0.117583105147629</c:v>
                      </c:pt>
                      <c:pt idx="517">
                        <c:v>0.11715423634710399</c:v>
                      </c:pt>
                      <c:pt idx="518">
                        <c:v>0.116562930265417</c:v>
                      </c:pt>
                      <c:pt idx="519">
                        <c:v>0.11618734776876501</c:v>
                      </c:pt>
                      <c:pt idx="520">
                        <c:v>0.11581434364165499</c:v>
                      </c:pt>
                      <c:pt idx="521">
                        <c:v>0.115437901688489</c:v>
                      </c:pt>
                      <c:pt idx="522">
                        <c:v>0.11500903288796301</c:v>
                      </c:pt>
                      <c:pt idx="523">
                        <c:v>0.114580164087438</c:v>
                      </c:pt>
                      <c:pt idx="524">
                        <c:v>0.114095430613498</c:v>
                      </c:pt>
                      <c:pt idx="525">
                        <c:v>0.1136132755091</c:v>
                      </c:pt>
                      <c:pt idx="526">
                        <c:v>0.113236833555933</c:v>
                      </c:pt>
                      <c:pt idx="527">
                        <c:v>0.112807964755407</c:v>
                      </c:pt>
                      <c:pt idx="528">
                        <c:v>0.112379095954883</c:v>
                      </c:pt>
                      <c:pt idx="529">
                        <c:v>0.11200351345822999</c:v>
                      </c:pt>
                      <c:pt idx="530">
                        <c:v>0.111468931506473</c:v>
                      </c:pt>
                      <c:pt idx="531">
                        <c:v>0.11093091172866</c:v>
                      </c:pt>
                      <c:pt idx="532">
                        <c:v>0.110449616080775</c:v>
                      </c:pt>
                      <c:pt idx="533">
                        <c:v>0.109967460976377</c:v>
                      </c:pt>
                      <c:pt idx="534">
                        <c:v>0.109538592175852</c:v>
                      </c:pt>
                      <c:pt idx="535">
                        <c:v>0.109109723375326</c:v>
                      </c:pt>
                      <c:pt idx="536">
                        <c:v>0.108838994573392</c:v>
                      </c:pt>
                      <c:pt idx="537">
                        <c:v>0.108410125772866</c:v>
                      </c:pt>
                      <c:pt idx="538">
                        <c:v>0.107981256972342</c:v>
                      </c:pt>
                      <c:pt idx="539">
                        <c:v>0.10749910186794299</c:v>
                      </c:pt>
                      <c:pt idx="540">
                        <c:v>0.107070233067417</c:v>
                      </c:pt>
                      <c:pt idx="541">
                        <c:v>0.106641364266893</c:v>
                      </c:pt>
                      <c:pt idx="542">
                        <c:v>0.10637063546495799</c:v>
                      </c:pt>
                      <c:pt idx="543">
                        <c:v>0.10599849079436199</c:v>
                      </c:pt>
                      <c:pt idx="544">
                        <c:v>0.105512897863907</c:v>
                      </c:pt>
                      <c:pt idx="545">
                        <c:v>0.105084029063382</c:v>
                      </c:pt>
                      <c:pt idx="546">
                        <c:v>0.104816738087503</c:v>
                      </c:pt>
                      <c:pt idx="547">
                        <c:v>0.104440296134337</c:v>
                      </c:pt>
                      <c:pt idx="548">
                        <c:v>0.103906573639094</c:v>
                      </c:pt>
                      <c:pt idx="549">
                        <c:v>0.10342098070864</c:v>
                      </c:pt>
                      <c:pt idx="550">
                        <c:v>0.103101262885402</c:v>
                      </c:pt>
                      <c:pt idx="551">
                        <c:v>0.10272482093223601</c:v>
                      </c:pt>
                      <c:pt idx="552">
                        <c:v>0.10229595213171</c:v>
                      </c:pt>
                      <c:pt idx="553">
                        <c:v>0.101813797027312</c:v>
                      </c:pt>
                      <c:pt idx="554">
                        <c:v>0.101490641378018</c:v>
                      </c:pt>
                      <c:pt idx="555">
                        <c:v>0.10106177257749301</c:v>
                      </c:pt>
                      <c:pt idx="556">
                        <c:v>0.10073775747168499</c:v>
                      </c:pt>
                      <c:pt idx="557">
                        <c:v>0.10036561280109001</c:v>
                      </c:pt>
                      <c:pt idx="558">
                        <c:v>9.9880019870634995E-2</c:v>
                      </c:pt>
                      <c:pt idx="559">
                        <c:v>9.95078752000393E-2</c:v>
                      </c:pt>
                      <c:pt idx="560">
                        <c:v>9.9131433246872902E-2</c:v>
                      </c:pt>
                      <c:pt idx="561">
                        <c:v>9.8754991293705505E-2</c:v>
                      </c:pt>
                      <c:pt idx="562">
                        <c:v>9.8379408797053605E-2</c:v>
                      </c:pt>
                      <c:pt idx="563">
                        <c:v>9.8058831517301798E-2</c:v>
                      </c:pt>
                      <c:pt idx="564">
                        <c:v>9.7629962716777194E-2</c:v>
                      </c:pt>
                      <c:pt idx="565">
                        <c:v>9.73068070674835E-2</c:v>
                      </c:pt>
                      <c:pt idx="566">
                        <c:v>9.6877938266957703E-2</c:v>
                      </c:pt>
                      <c:pt idx="567">
                        <c:v>9.6610647291079793E-2</c:v>
                      </c:pt>
                      <c:pt idx="568">
                        <c:v>9.6287491641786196E-2</c:v>
                      </c:pt>
                      <c:pt idx="569">
                        <c:v>9.5911049688618702E-2</c:v>
                      </c:pt>
                      <c:pt idx="570">
                        <c:v>9.5591331865382503E-2</c:v>
                      </c:pt>
                      <c:pt idx="571">
                        <c:v>9.5267316759574505E-2</c:v>
                      </c:pt>
                      <c:pt idx="572">
                        <c:v>9.4890874806408301E-2</c:v>
                      </c:pt>
                      <c:pt idx="573">
                        <c:v>9.4518730135811302E-2</c:v>
                      </c:pt>
                      <c:pt idx="574">
                        <c:v>9.4142288182645001E-2</c:v>
                      </c:pt>
                      <c:pt idx="575">
                        <c:v>9.37658462294787E-2</c:v>
                      </c:pt>
                      <c:pt idx="576">
                        <c:v>9.34426905801852E-2</c:v>
                      </c:pt>
                      <c:pt idx="577">
                        <c:v>9.3122972756947697E-2</c:v>
                      </c:pt>
                      <c:pt idx="578">
                        <c:v>9.2746530803781493E-2</c:v>
                      </c:pt>
                      <c:pt idx="579">
                        <c:v>9.2426812980544004E-2</c:v>
                      </c:pt>
                      <c:pt idx="580">
                        <c:v>9.2102797874736006E-2</c:v>
                      </c:pt>
                      <c:pt idx="581">
                        <c:v>9.1727215378084204E-2</c:v>
                      </c:pt>
                      <c:pt idx="582">
                        <c:v>9.1350773424917805E-2</c:v>
                      </c:pt>
                      <c:pt idx="583">
                        <c:v>9.1031055601680497E-2</c:v>
                      </c:pt>
                      <c:pt idx="584">
                        <c:v>9.0654613648514099E-2</c:v>
                      </c:pt>
                      <c:pt idx="585">
                        <c:v>9.0278171695346701E-2</c:v>
                      </c:pt>
                      <c:pt idx="586">
                        <c:v>8.9958453872109198E-2</c:v>
                      </c:pt>
                      <c:pt idx="587">
                        <c:v>8.9582011918942994E-2</c:v>
                      </c:pt>
                      <c:pt idx="588">
                        <c:v>8.9258856269649398E-2</c:v>
                      </c:pt>
                      <c:pt idx="589">
                        <c:v>8.8991565293771502E-2</c:v>
                      </c:pt>
                      <c:pt idx="590">
                        <c:v>8.8671847470534096E-2</c:v>
                      </c:pt>
                      <c:pt idx="591">
                        <c:v>8.8347832364726195E-2</c:v>
                      </c:pt>
                      <c:pt idx="592">
                        <c:v>8.8081400845361396E-2</c:v>
                      </c:pt>
                      <c:pt idx="593">
                        <c:v>8.7704958892195206E-2</c:v>
                      </c:pt>
                      <c:pt idx="594">
                        <c:v>8.7328516939028905E-2</c:v>
                      </c:pt>
                      <c:pt idx="595">
                        <c:v>8.6952074985862604E-2</c:v>
                      </c:pt>
                      <c:pt idx="596">
                        <c:v>8.6684784009983598E-2</c:v>
                      </c:pt>
                      <c:pt idx="597">
                        <c:v>8.6309201513331504E-2</c:v>
                      </c:pt>
                      <c:pt idx="598">
                        <c:v>8.5988624233579905E-2</c:v>
                      </c:pt>
                      <c:pt idx="599">
                        <c:v>8.5717895431645805E-2</c:v>
                      </c:pt>
                      <c:pt idx="600">
                        <c:v>8.5450604455766799E-2</c:v>
                      </c:pt>
                      <c:pt idx="601">
                        <c:v>8.5130886632529296E-2</c:v>
                      </c:pt>
                      <c:pt idx="602">
                        <c:v>8.4755304135877396E-2</c:v>
                      </c:pt>
                      <c:pt idx="603">
                        <c:v>8.4540440007357998E-2</c:v>
                      </c:pt>
                      <c:pt idx="604">
                        <c:v>8.4273149031478894E-2</c:v>
                      </c:pt>
                      <c:pt idx="605">
                        <c:v>8.3896707078312496E-2</c:v>
                      </c:pt>
                      <c:pt idx="606">
                        <c:v>8.3573551429018997E-2</c:v>
                      </c:pt>
                      <c:pt idx="607">
                        <c:v>8.3358687300499501E-2</c:v>
                      </c:pt>
                      <c:pt idx="608">
                        <c:v>8.2983104803846297E-2</c:v>
                      </c:pt>
                      <c:pt idx="609">
                        <c:v>8.2610100676736201E-2</c:v>
                      </c:pt>
                      <c:pt idx="610">
                        <c:v>8.2286945027442604E-2</c:v>
                      </c:pt>
                      <c:pt idx="611">
                        <c:v>8.2019654051564694E-2</c:v>
                      </c:pt>
                      <c:pt idx="612">
                        <c:v>8.1748925249629498E-2</c:v>
                      </c:pt>
                      <c:pt idx="613">
                        <c:v>8.1429207426392106E-2</c:v>
                      </c:pt>
                      <c:pt idx="614">
                        <c:v>8.1105192320584205E-2</c:v>
                      </c:pt>
                      <c:pt idx="615">
                        <c:v>8.0785474497346701E-2</c:v>
                      </c:pt>
                      <c:pt idx="616">
                        <c:v>8.0462318848053202E-2</c:v>
                      </c:pt>
                      <c:pt idx="617">
                        <c:v>8.0195027872175306E-2</c:v>
                      </c:pt>
                      <c:pt idx="618">
                        <c:v>7.99277368962963E-2</c:v>
                      </c:pt>
                      <c:pt idx="619">
                        <c:v>7.9657008094362297E-2</c:v>
                      </c:pt>
                      <c:pt idx="620">
                        <c:v>7.9284003967252104E-2</c:v>
                      </c:pt>
                      <c:pt idx="621">
                        <c:v>7.9013275165316907E-2</c:v>
                      </c:pt>
                      <c:pt idx="622">
                        <c:v>7.8745984189437804E-2</c:v>
                      </c:pt>
                      <c:pt idx="623">
                        <c:v>7.8478693213560102E-2</c:v>
                      </c:pt>
                      <c:pt idx="624">
                        <c:v>7.8207964411624795E-2</c:v>
                      </c:pt>
                      <c:pt idx="625">
                        <c:v>7.7779095611100094E-2</c:v>
                      </c:pt>
                      <c:pt idx="626">
                        <c:v>7.7565090939093806E-2</c:v>
                      </c:pt>
                      <c:pt idx="627">
                        <c:v>7.7297799963215993E-2</c:v>
                      </c:pt>
                      <c:pt idx="628">
                        <c:v>7.6978082139978504E-2</c:v>
                      </c:pt>
                      <c:pt idx="629">
                        <c:v>7.6706493881529003E-2</c:v>
                      </c:pt>
                      <c:pt idx="630">
                        <c:v>7.6386776058292694E-2</c:v>
                      </c:pt>
                      <c:pt idx="631">
                        <c:v>7.6116047256357497E-2</c:v>
                      </c:pt>
                      <c:pt idx="632">
                        <c:v>7.5796329433120105E-2</c:v>
                      </c:pt>
                      <c:pt idx="633">
                        <c:v>7.55823247611149E-2</c:v>
                      </c:pt>
                      <c:pt idx="634">
                        <c:v>7.5205882807947405E-2</c:v>
                      </c:pt>
                      <c:pt idx="635">
                        <c:v>7.4938591832069607E-2</c:v>
                      </c:pt>
                      <c:pt idx="636">
                        <c:v>7.4614576726261594E-2</c:v>
                      </c:pt>
                      <c:pt idx="637">
                        <c:v>7.44005720542565E-2</c:v>
                      </c:pt>
                      <c:pt idx="638">
                        <c:v>7.4024130101090199E-2</c:v>
                      </c:pt>
                      <c:pt idx="639">
                        <c:v>7.3756839125211096E-2</c:v>
                      </c:pt>
                      <c:pt idx="640">
                        <c:v>7.3437121301973801E-2</c:v>
                      </c:pt>
                      <c:pt idx="641">
                        <c:v>7.3113965652680094E-2</c:v>
                      </c:pt>
                      <c:pt idx="642">
                        <c:v>7.2846674676802295E-2</c:v>
                      </c:pt>
                      <c:pt idx="643">
                        <c:v>7.2579383700923206E-2</c:v>
                      </c:pt>
                      <c:pt idx="644">
                        <c:v>7.2361081746347602E-2</c:v>
                      </c:pt>
                      <c:pt idx="645">
                        <c:v>7.2041363923110099E-2</c:v>
                      </c:pt>
                      <c:pt idx="646">
                        <c:v>7.1774072947231204E-2</c:v>
                      </c:pt>
                      <c:pt idx="647">
                        <c:v>7.1503344145296993E-2</c:v>
                      </c:pt>
                      <c:pt idx="648">
                        <c:v>7.1183626322059698E-2</c:v>
                      </c:pt>
                      <c:pt idx="649">
                        <c:v>7.08596112162517E-2</c:v>
                      </c:pt>
                      <c:pt idx="650">
                        <c:v>7.0593179696886998E-2</c:v>
                      </c:pt>
                      <c:pt idx="651">
                        <c:v>7.0378315568367503E-2</c:v>
                      </c:pt>
                      <c:pt idx="652">
                        <c:v>7.0111024592489593E-2</c:v>
                      </c:pt>
                      <c:pt idx="653">
                        <c:v>6.9840295790554396E-2</c:v>
                      </c:pt>
                      <c:pt idx="654">
                        <c:v>6.9520577967317004E-2</c:v>
                      </c:pt>
                      <c:pt idx="655">
                        <c:v>6.9196562861509103E-2</c:v>
                      </c:pt>
                      <c:pt idx="656">
                        <c:v>6.8930131342144305E-2</c:v>
                      </c:pt>
                      <c:pt idx="657">
                        <c:v>6.8662840366266603E-2</c:v>
                      </c:pt>
                      <c:pt idx="658">
                        <c:v>6.8338825260458494E-2</c:v>
                      </c:pt>
                      <c:pt idx="659">
                        <c:v>6.8071534284580806E-2</c:v>
                      </c:pt>
                      <c:pt idx="660">
                        <c:v>6.7805102765215994E-2</c:v>
                      </c:pt>
                      <c:pt idx="661">
                        <c:v>6.7481087659408107E-2</c:v>
                      </c:pt>
                      <c:pt idx="662">
                        <c:v>6.7267082987402901E-2</c:v>
                      </c:pt>
                      <c:pt idx="663">
                        <c:v>6.7052218858882295E-2</c:v>
                      </c:pt>
                      <c:pt idx="664">
                        <c:v>6.6729063209588602E-2</c:v>
                      </c:pt>
                      <c:pt idx="665">
                        <c:v>6.6461772233710706E-2</c:v>
                      </c:pt>
                      <c:pt idx="666">
                        <c:v>6.6142054410473397E-2</c:v>
                      </c:pt>
                      <c:pt idx="667">
                        <c:v>6.5927190281953901E-2</c:v>
                      </c:pt>
                      <c:pt idx="668">
                        <c:v>6.5604034632660305E-2</c:v>
                      </c:pt>
                      <c:pt idx="669">
                        <c:v>6.5283457352908497E-2</c:v>
                      </c:pt>
                      <c:pt idx="670">
                        <c:v>6.5069452680903403E-2</c:v>
                      </c:pt>
                      <c:pt idx="671">
                        <c:v>6.4798723878968095E-2</c:v>
                      </c:pt>
                      <c:pt idx="672">
                        <c:v>6.4531432903090297E-2</c:v>
                      </c:pt>
                      <c:pt idx="673">
                        <c:v>6.4316568774569594E-2</c:v>
                      </c:pt>
                      <c:pt idx="674">
                        <c:v>6.4102564102564402E-2</c:v>
                      </c:pt>
                      <c:pt idx="675">
                        <c:v>6.3778548996756501E-2</c:v>
                      </c:pt>
                      <c:pt idx="676">
                        <c:v>6.35121174773918E-2</c:v>
                      </c:pt>
                      <c:pt idx="677">
                        <c:v>6.3191540197641297E-2</c:v>
                      </c:pt>
                      <c:pt idx="678">
                        <c:v>6.2977535525634898E-2</c:v>
                      </c:pt>
                      <c:pt idx="679">
                        <c:v>6.2706806723700895E-2</c:v>
                      </c:pt>
                      <c:pt idx="680">
                        <c:v>6.2439515747821799E-2</c:v>
                      </c:pt>
                      <c:pt idx="681">
                        <c:v>6.2063073794655498E-2</c:v>
                      </c:pt>
                      <c:pt idx="682">
                        <c:v>6.1686631841489301E-2</c:v>
                      </c:pt>
                      <c:pt idx="683">
                        <c:v>6.1472627169482902E-2</c:v>
                      </c:pt>
                      <c:pt idx="684">
                        <c:v>6.1257763040963399E-2</c:v>
                      </c:pt>
                      <c:pt idx="685">
                        <c:v>6.1043758368958201E-2</c:v>
                      </c:pt>
                      <c:pt idx="686">
                        <c:v>6.0828894240438802E-2</c:v>
                      </c:pt>
                      <c:pt idx="687">
                        <c:v>6.0561603264559699E-2</c:v>
                      </c:pt>
                      <c:pt idx="688">
                        <c:v>6.0238447615266102E-2</c:v>
                      </c:pt>
                      <c:pt idx="689">
                        <c:v>6.00235834867466E-2</c:v>
                      </c:pt>
                      <c:pt idx="690">
                        <c:v>5.9757151967381898E-2</c:v>
                      </c:pt>
                      <c:pt idx="691">
                        <c:v>5.9542287838862402E-2</c:v>
                      </c:pt>
                      <c:pt idx="692">
                        <c:v>5.9222570015625003E-2</c:v>
                      </c:pt>
                      <c:pt idx="693">
                        <c:v>5.8951841213691E-2</c:v>
                      </c:pt>
                      <c:pt idx="694">
                        <c:v>5.87369770851702E-2</c:v>
                      </c:pt>
                      <c:pt idx="695">
                        <c:v>5.8575399260523499E-2</c:v>
                      </c:pt>
                      <c:pt idx="696">
                        <c:v>5.8360535132004003E-2</c:v>
                      </c:pt>
                      <c:pt idx="697">
                        <c:v>5.8094103612640398E-2</c:v>
                      </c:pt>
                      <c:pt idx="698">
                        <c:v>5.7773526332888701E-2</c:v>
                      </c:pt>
                      <c:pt idx="699">
                        <c:v>5.7502797530953498E-2</c:v>
                      </c:pt>
                      <c:pt idx="700">
                        <c:v>5.7235506555075602E-2</c:v>
                      </c:pt>
                      <c:pt idx="701">
                        <c:v>5.69690750357109E-2</c:v>
                      </c:pt>
                      <c:pt idx="702">
                        <c:v>5.6754210907191502E-2</c:v>
                      </c:pt>
                      <c:pt idx="703">
                        <c:v>5.6483482105256201E-2</c:v>
                      </c:pt>
                      <c:pt idx="704">
                        <c:v>5.6268617976736698E-2</c:v>
                      </c:pt>
                      <c:pt idx="705">
                        <c:v>5.6001327000857602E-2</c:v>
                      </c:pt>
                      <c:pt idx="706">
                        <c:v>5.5681609177620203E-2</c:v>
                      </c:pt>
                      <c:pt idx="707">
                        <c:v>5.54108803756862E-2</c:v>
                      </c:pt>
                      <c:pt idx="708">
                        <c:v>5.5143589399807097E-2</c:v>
                      </c:pt>
                      <c:pt idx="709">
                        <c:v>5.48204337505135E-2</c:v>
                      </c:pt>
                      <c:pt idx="710">
                        <c:v>5.46622937519229E-2</c:v>
                      </c:pt>
                      <c:pt idx="711">
                        <c:v>5.4391564949988903E-2</c:v>
                      </c:pt>
                      <c:pt idx="712">
                        <c:v>5.4233424951398303E-2</c:v>
                      </c:pt>
                      <c:pt idx="713">
                        <c:v>5.3962696149463002E-2</c:v>
                      </c:pt>
                      <c:pt idx="714">
                        <c:v>5.3747832020943603E-2</c:v>
                      </c:pt>
                      <c:pt idx="715">
                        <c:v>5.3533827348938398E-2</c:v>
                      </c:pt>
                      <c:pt idx="716">
                        <c:v>5.2942521267251401E-2</c:v>
                      </c:pt>
                      <c:pt idx="717">
                        <c:v>5.2837667572534698E-2</c:v>
                      </c:pt>
                      <c:pt idx="718">
                        <c:v>5.2622803444014002E-2</c:v>
                      </c:pt>
                      <c:pt idx="719">
                        <c:v>5.2408798772008901E-2</c:v>
                      </c:pt>
                      <c:pt idx="720">
                        <c:v>5.2141507796130998E-2</c:v>
                      </c:pt>
                      <c:pt idx="721">
                        <c:v>5.2084783666200903E-2</c:v>
                      </c:pt>
                      <c:pt idx="722">
                        <c:v>5.1979929971484297E-2</c:v>
                      </c:pt>
                      <c:pt idx="723">
                        <c:v>5.1765065842963497E-2</c:v>
                      </c:pt>
                      <c:pt idx="724">
                        <c:v>5.13886238897973E-2</c:v>
                      </c:pt>
                      <c:pt idx="725">
                        <c:v>5.1174619217792101E-2</c:v>
                      </c:pt>
                      <c:pt idx="726">
                        <c:v>5.1013041393145199E-2</c:v>
                      </c:pt>
                      <c:pt idx="727">
                        <c:v>5.0745750417266297E-2</c:v>
                      </c:pt>
                      <c:pt idx="728">
                        <c:v>5.0530886288746697E-2</c:v>
                      </c:pt>
                      <c:pt idx="729">
                        <c:v>5.01544443355805E-2</c:v>
                      </c:pt>
                      <c:pt idx="730">
                        <c:v>4.97788618389284E-2</c:v>
                      </c:pt>
                      <c:pt idx="731">
                        <c:v>4.9673148687696199E-2</c:v>
                      </c:pt>
                      <c:pt idx="732">
                        <c:v>4.9459144015691098E-2</c:v>
                      </c:pt>
                      <c:pt idx="733">
                        <c:v>4.9187555757241402E-2</c:v>
                      </c:pt>
                      <c:pt idx="734">
                        <c:v>4.8920264781363701E-2</c:v>
                      </c:pt>
                      <c:pt idx="735">
                        <c:v>4.8600546958126198E-2</c:v>
                      </c:pt>
                      <c:pt idx="736">
                        <c:v>4.8277391308832698E-2</c:v>
                      </c:pt>
                      <c:pt idx="737">
                        <c:v>4.8062527180313099E-2</c:v>
                      </c:pt>
                      <c:pt idx="738">
                        <c:v>4.7957673485595202E-2</c:v>
                      </c:pt>
                      <c:pt idx="739">
                        <c:v>4.7633658379787301E-2</c:v>
                      </c:pt>
                      <c:pt idx="740">
                        <c:v>4.7419653707782103E-2</c:v>
                      </c:pt>
                      <c:pt idx="741">
                        <c:v>4.7310502730493802E-2</c:v>
                      </c:pt>
                      <c:pt idx="742">
                        <c:v>4.6828347626095099E-2</c:v>
                      </c:pt>
                      <c:pt idx="743">
                        <c:v>4.6452765129443199E-2</c:v>
                      </c:pt>
                      <c:pt idx="744">
                        <c:v>4.6347051978210999E-2</c:v>
                      </c:pt>
                      <c:pt idx="745">
                        <c:v>4.6185474153564103E-2</c:v>
                      </c:pt>
                      <c:pt idx="746">
                        <c:v>4.5970610025044698E-2</c:v>
                      </c:pt>
                      <c:pt idx="747">
                        <c:v>4.5647454375750997E-2</c:v>
                      </c:pt>
                      <c:pt idx="748">
                        <c:v>4.5380163399873198E-2</c:v>
                      </c:pt>
                      <c:pt idx="749">
                        <c:v>4.5112872423994199E-2</c:v>
                      </c:pt>
                      <c:pt idx="750">
                        <c:v>4.4898867751989001E-2</c:v>
                      </c:pt>
                      <c:pt idx="751">
                        <c:v>4.4684003623469498E-2</c:v>
                      </c:pt>
                      <c:pt idx="752">
                        <c:v>4.45224257988227E-2</c:v>
                      </c:pt>
                      <c:pt idx="753">
                        <c:v>4.4360847974175902E-2</c:v>
                      </c:pt>
                      <c:pt idx="754">
                        <c:v>4.4093556998296903E-2</c:v>
                      </c:pt>
                      <c:pt idx="755">
                        <c:v>4.3826266022419E-2</c:v>
                      </c:pt>
                      <c:pt idx="756">
                        <c:v>4.3555537220483803E-2</c:v>
                      </c:pt>
                      <c:pt idx="757">
                        <c:v>4.32882462446047E-2</c:v>
                      </c:pt>
                      <c:pt idx="758">
                        <c:v>4.3020955268726797E-2</c:v>
                      </c:pt>
                      <c:pt idx="759">
                        <c:v>4.2753664292847798E-2</c:v>
                      </c:pt>
                      <c:pt idx="760">
                        <c:v>4.2539659620842697E-2</c:v>
                      </c:pt>
                      <c:pt idx="761">
                        <c:v>4.2215644515034699E-2</c:v>
                      </c:pt>
                      <c:pt idx="762">
                        <c:v>4.18959266917973E-2</c:v>
                      </c:pt>
                      <c:pt idx="763">
                        <c:v>4.1677624737221697E-2</c:v>
                      </c:pt>
                      <c:pt idx="764">
                        <c:v>4.1519484738630999E-2</c:v>
                      </c:pt>
                      <c:pt idx="765">
                        <c:v>4.1305480066625898E-2</c:v>
                      </c:pt>
                      <c:pt idx="766">
                        <c:v>4.1034751264690701E-2</c:v>
                      </c:pt>
                      <c:pt idx="767">
                        <c:v>4.0819887136171101E-2</c:v>
                      </c:pt>
                      <c:pt idx="768">
                        <c:v>4.0552596160291998E-2</c:v>
                      </c:pt>
                      <c:pt idx="769">
                        <c:v>4.0232878337054703E-2</c:v>
                      </c:pt>
                      <c:pt idx="770">
                        <c:v>3.99621495351207E-2</c:v>
                      </c:pt>
                      <c:pt idx="771">
                        <c:v>3.9747285406601197E-2</c:v>
                      </c:pt>
                      <c:pt idx="772">
                        <c:v>3.9480853887236399E-2</c:v>
                      </c:pt>
                      <c:pt idx="773">
                        <c:v>3.9318416606075303E-2</c:v>
                      </c:pt>
                      <c:pt idx="774">
                        <c:v>3.9104411934070202E-2</c:v>
                      </c:pt>
                      <c:pt idx="775">
                        <c:v>3.8942834109423299E-2</c:v>
                      </c:pt>
                      <c:pt idx="776">
                        <c:v>3.85698299823133E-2</c:v>
                      </c:pt>
                      <c:pt idx="777">
                        <c:v>3.8246674333019599E-2</c:v>
                      </c:pt>
                      <c:pt idx="778">
                        <c:v>3.79793833571406E-2</c:v>
                      </c:pt>
                      <c:pt idx="779">
                        <c:v>3.7602941403974403E-2</c:v>
                      </c:pt>
                      <c:pt idx="780">
                        <c:v>3.7388936731967998E-2</c:v>
                      </c:pt>
                      <c:pt idx="781">
                        <c:v>3.7226499450807998E-2</c:v>
                      </c:pt>
                      <c:pt idx="782">
                        <c:v>3.7064921626161297E-2</c:v>
                      </c:pt>
                      <c:pt idx="783">
                        <c:v>3.6797630650282201E-2</c:v>
                      </c:pt>
                      <c:pt idx="784">
                        <c:v>3.6583625978277003E-2</c:v>
                      </c:pt>
                      <c:pt idx="785">
                        <c:v>3.63163350023979E-2</c:v>
                      </c:pt>
                      <c:pt idx="786">
                        <c:v>3.5830742071943297E-2</c:v>
                      </c:pt>
                      <c:pt idx="787">
                        <c:v>3.5672602073353897E-2</c:v>
                      </c:pt>
                      <c:pt idx="788">
                        <c:v>3.5401873271418603E-2</c:v>
                      </c:pt>
                      <c:pt idx="789">
                        <c:v>3.5134582295539597E-2</c:v>
                      </c:pt>
                      <c:pt idx="790">
                        <c:v>3.4814864472302101E-2</c:v>
                      </c:pt>
                      <c:pt idx="791">
                        <c:v>3.4600859800297E-2</c:v>
                      </c:pt>
                      <c:pt idx="792">
                        <c:v>3.4705713495015E-2</c:v>
                      </c:pt>
                      <c:pt idx="793">
                        <c:v>3.4329271541848602E-2</c:v>
                      </c:pt>
                      <c:pt idx="794">
                        <c:v>3.3953689045195502E-2</c:v>
                      </c:pt>
                      <c:pt idx="795">
                        <c:v>3.3580684918085302E-2</c:v>
                      </c:pt>
                      <c:pt idx="796">
                        <c:v>3.3366680246080201E-2</c:v>
                      </c:pt>
                      <c:pt idx="797">
                        <c:v>3.3151816117560698E-2</c:v>
                      </c:pt>
                      <c:pt idx="798">
                        <c:v>3.2775374164393301E-2</c:v>
                      </c:pt>
                      <c:pt idx="799">
                        <c:v>3.2508942645029702E-2</c:v>
                      </c:pt>
                      <c:pt idx="800">
                        <c:v>3.2184927539221801E-2</c:v>
                      </c:pt>
                      <c:pt idx="801">
                        <c:v>3.1808485586055403E-2</c:v>
                      </c:pt>
                      <c:pt idx="802">
                        <c:v>3.1594480914049101E-2</c:v>
                      </c:pt>
                      <c:pt idx="803">
                        <c:v>3.1379616785529599E-2</c:v>
                      </c:pt>
                      <c:pt idx="804">
                        <c:v>3.11123258096517E-2</c:v>
                      </c:pt>
                      <c:pt idx="805">
                        <c:v>3.0950747985004998E-2</c:v>
                      </c:pt>
                      <c:pt idx="806">
                        <c:v>3.0683457009125899E-2</c:v>
                      </c:pt>
                      <c:pt idx="807">
                        <c:v>3.0416166033248E-2</c:v>
                      </c:pt>
                      <c:pt idx="808">
                        <c:v>3.01987235351855E-2</c:v>
                      </c:pt>
                      <c:pt idx="809">
                        <c:v>2.9983859406666001E-2</c:v>
                      </c:pt>
                      <c:pt idx="810">
                        <c:v>2.98257194080754E-2</c:v>
                      </c:pt>
                      <c:pt idx="811">
                        <c:v>2.95549906061402E-2</c:v>
                      </c:pt>
                      <c:pt idx="812">
                        <c:v>2.9182845935544401E-2</c:v>
                      </c:pt>
                      <c:pt idx="813">
                        <c:v>2.88588308297365E-2</c:v>
                      </c:pt>
                      <c:pt idx="814">
                        <c:v>2.84299620292119E-2</c:v>
                      </c:pt>
                      <c:pt idx="815">
                        <c:v>2.82150979006923E-2</c:v>
                      </c:pt>
                      <c:pt idx="816">
                        <c:v>2.7948666381327598E-2</c:v>
                      </c:pt>
                      <c:pt idx="817">
                        <c:v>2.77338022528082E-2</c:v>
                      </c:pt>
                      <c:pt idx="818">
                        <c:v>2.7519797580801801E-2</c:v>
                      </c:pt>
                      <c:pt idx="819">
                        <c:v>2.71957824749951E-2</c:v>
                      </c:pt>
                      <c:pt idx="820">
                        <c:v>2.67144868271109E-2</c:v>
                      </c:pt>
                      <c:pt idx="821">
                        <c:v>2.64996226985902E-2</c:v>
                      </c:pt>
                      <c:pt idx="822">
                        <c:v>2.6390471721302902E-2</c:v>
                      </c:pt>
                      <c:pt idx="823">
                        <c:v>2.6176467049296499E-2</c:v>
                      </c:pt>
                      <c:pt idx="824">
                        <c:v>2.60140297681366E-2</c:v>
                      </c:pt>
                      <c:pt idx="825">
                        <c:v>2.5800025096130198E-2</c:v>
                      </c:pt>
                      <c:pt idx="826">
                        <c:v>2.55327341202524E-2</c:v>
                      </c:pt>
                      <c:pt idx="827">
                        <c:v>2.5213016297015001E-2</c:v>
                      </c:pt>
                      <c:pt idx="828">
                        <c:v>2.48365743438487E-2</c:v>
                      </c:pt>
                      <c:pt idx="829">
                        <c:v>2.4565845541913399E-2</c:v>
                      </c:pt>
                      <c:pt idx="830">
                        <c:v>2.4407705543322802E-2</c:v>
                      </c:pt>
                      <c:pt idx="831">
                        <c:v>2.4136976741387602E-2</c:v>
                      </c:pt>
                      <c:pt idx="832">
                        <c:v>2.3869685765509699E-2</c:v>
                      </c:pt>
                      <c:pt idx="833">
                        <c:v>2.36023947896307E-2</c:v>
                      </c:pt>
                      <c:pt idx="834">
                        <c:v>2.32792391403371E-2</c:v>
                      </c:pt>
                      <c:pt idx="835">
                        <c:v>2.3121099141746499E-2</c:v>
                      </c:pt>
                      <c:pt idx="836">
                        <c:v>2.2797084035939798E-2</c:v>
                      </c:pt>
                      <c:pt idx="837">
                        <c:v>2.25830793639334E-2</c:v>
                      </c:pt>
                      <c:pt idx="838">
                        <c:v>2.2259064258126699E-2</c:v>
                      </c:pt>
                      <c:pt idx="839">
                        <c:v>2.19393464348893E-2</c:v>
                      </c:pt>
                      <c:pt idx="840">
                        <c:v>2.16720554590102E-2</c:v>
                      </c:pt>
                      <c:pt idx="841">
                        <c:v>2.1510477634363399E-2</c:v>
                      </c:pt>
                      <c:pt idx="842">
                        <c:v>2.1187321985069899E-2</c:v>
                      </c:pt>
                      <c:pt idx="843">
                        <c:v>2.0972457856550299E-2</c:v>
                      </c:pt>
                      <c:pt idx="844">
                        <c:v>2.07051668806713E-2</c:v>
                      </c:pt>
                      <c:pt idx="845">
                        <c:v>2.0491162208666199E-2</c:v>
                      </c:pt>
                      <c:pt idx="846">
                        <c:v>2.0167147102858201E-2</c:v>
                      </c:pt>
                      <c:pt idx="847">
                        <c:v>1.9795002432262399E-2</c:v>
                      </c:pt>
                      <c:pt idx="848">
                        <c:v>1.9580138303742899E-2</c:v>
                      </c:pt>
                      <c:pt idx="849">
                        <c:v>1.9418560479096202E-2</c:v>
                      </c:pt>
                      <c:pt idx="850">
                        <c:v>1.9095404829802501E-2</c:v>
                      </c:pt>
                      <c:pt idx="851">
                        <c:v>1.8775687006565199E-2</c:v>
                      </c:pt>
                      <c:pt idx="852">
                        <c:v>1.85608228780457E-2</c:v>
                      </c:pt>
                      <c:pt idx="853">
                        <c:v>1.8346818206039301E-2</c:v>
                      </c:pt>
                      <c:pt idx="854">
                        <c:v>1.8131954077519798E-2</c:v>
                      </c:pt>
                      <c:pt idx="855">
                        <c:v>1.7861225275584501E-2</c:v>
                      </c:pt>
                      <c:pt idx="856">
                        <c:v>1.73266433238277E-2</c:v>
                      </c:pt>
                      <c:pt idx="857">
                        <c:v>1.6950201370661399E-2</c:v>
                      </c:pt>
                      <c:pt idx="858">
                        <c:v>1.6683769851296701E-2</c:v>
                      </c:pt>
                      <c:pt idx="859">
                        <c:v>1.6468905722777202E-2</c:v>
                      </c:pt>
                      <c:pt idx="860">
                        <c:v>1.64121815928483E-2</c:v>
                      </c:pt>
                      <c:pt idx="861">
                        <c:v>1.6145750073483602E-2</c:v>
                      </c:pt>
                      <c:pt idx="862">
                        <c:v>1.6040036922252501E-2</c:v>
                      </c:pt>
                      <c:pt idx="863">
                        <c:v>1.55544439917978E-2</c:v>
                      </c:pt>
                      <c:pt idx="864">
                        <c:v>1.5234726168560401E-2</c:v>
                      </c:pt>
                      <c:pt idx="865">
                        <c:v>1.50731483439136E-2</c:v>
                      </c:pt>
                      <c:pt idx="866">
                        <c:v>1.4805857368034501E-2</c:v>
                      </c:pt>
                      <c:pt idx="867">
                        <c:v>1.4535128566100499E-2</c:v>
                      </c:pt>
                      <c:pt idx="868">
                        <c:v>1.43769885675099E-2</c:v>
                      </c:pt>
                      <c:pt idx="869">
                        <c:v>1.4052973461701999E-2</c:v>
                      </c:pt>
                      <c:pt idx="870">
                        <c:v>1.3677390965049999E-2</c:v>
                      </c:pt>
                      <c:pt idx="871">
                        <c:v>1.35716778138177E-2</c:v>
                      </c:pt>
                      <c:pt idx="872">
                        <c:v>1.3304386837939899E-2</c:v>
                      </c:pt>
                      <c:pt idx="873">
                        <c:v>1.29812311886464E-2</c:v>
                      </c:pt>
                      <c:pt idx="874">
                        <c:v>1.27139402127673E-2</c:v>
                      </c:pt>
                      <c:pt idx="875">
                        <c:v>1.2443211410833301E-2</c:v>
                      </c:pt>
                      <c:pt idx="876">
                        <c:v>1.2123493587595799E-2</c:v>
                      </c:pt>
                      <c:pt idx="877">
                        <c:v>1.18562026117167E-2</c:v>
                      </c:pt>
                      <c:pt idx="878">
                        <c:v>1.15321875059088E-2</c:v>
                      </c:pt>
                      <c:pt idx="879">
                        <c:v>1.1209031856615301E-2</c:v>
                      </c:pt>
                      <c:pt idx="880">
                        <c:v>1.0889314033377799E-2</c:v>
                      </c:pt>
                      <c:pt idx="881">
                        <c:v>1.06220230574999E-2</c:v>
                      </c:pt>
                      <c:pt idx="882">
                        <c:v>1.03512942555647E-2</c:v>
                      </c:pt>
                      <c:pt idx="883">
                        <c:v>1.0031576432327299E-2</c:v>
                      </c:pt>
                      <c:pt idx="884">
                        <c:v>9.7642854564494695E-3</c:v>
                      </c:pt>
                      <c:pt idx="885">
                        <c:v>9.5494213279300206E-3</c:v>
                      </c:pt>
                      <c:pt idx="886">
                        <c:v>9.2786925259947806E-3</c:v>
                      </c:pt>
                      <c:pt idx="887">
                        <c:v>8.9589747027573E-3</c:v>
                      </c:pt>
                      <c:pt idx="888">
                        <c:v>8.6349595969493799E-3</c:v>
                      </c:pt>
                      <c:pt idx="889">
                        <c:v>8.3685280775846992E-3</c:v>
                      </c:pt>
                      <c:pt idx="890">
                        <c:v>8.1536639490651392E-3</c:v>
                      </c:pt>
                      <c:pt idx="891">
                        <c:v>7.9396592770600901E-3</c:v>
                      </c:pt>
                      <c:pt idx="892">
                        <c:v>7.6156441712521604E-3</c:v>
                      </c:pt>
                      <c:pt idx="893">
                        <c:v>7.4016394992469899E-3</c:v>
                      </c:pt>
                      <c:pt idx="894">
                        <c:v>7.1343485233679197E-3</c:v>
                      </c:pt>
                      <c:pt idx="895">
                        <c:v>6.9719112422067502E-3</c:v>
                      </c:pt>
                      <c:pt idx="896">
                        <c:v>6.4906155943237299E-3</c:v>
                      </c:pt>
                      <c:pt idx="897">
                        <c:v>6.3290377696757502E-3</c:v>
                      </c:pt>
                      <c:pt idx="898">
                        <c:v>5.9525958165094197E-3</c:v>
                      </c:pt>
                      <c:pt idx="899">
                        <c:v>5.5804511459136598E-3</c:v>
                      </c:pt>
                      <c:pt idx="900">
                        <c:v>5.3621491913380401E-3</c:v>
                      </c:pt>
                      <c:pt idx="901">
                        <c:v>4.9332803908122003E-3</c:v>
                      </c:pt>
                      <c:pt idx="902">
                        <c:v>4.6135625675747197E-3</c:v>
                      </c:pt>
                      <c:pt idx="903">
                        <c:v>4.34627159169687E-3</c:v>
                      </c:pt>
                      <c:pt idx="904">
                        <c:v>4.0755427897616299E-3</c:v>
                      </c:pt>
                      <c:pt idx="905">
                        <c:v>3.8082518138838899E-3</c:v>
                      </c:pt>
                      <c:pt idx="906">
                        <c:v>3.4842367080758501E-3</c:v>
                      </c:pt>
                      <c:pt idx="907">
                        <c:v>3.2169457321968801E-3</c:v>
                      </c:pt>
                      <c:pt idx="908">
                        <c:v>2.95051421283332E-3</c:v>
                      </c:pt>
                      <c:pt idx="909">
                        <c:v>2.3592081311463202E-3</c:v>
                      </c:pt>
                      <c:pt idx="910">
                        <c:v>1.8779124832621901E-3</c:v>
                      </c:pt>
                      <c:pt idx="911">
                        <c:v>1.6630483547426199E-3</c:v>
                      </c:pt>
                      <c:pt idx="912">
                        <c:v>1.55389737745415E-3</c:v>
                      </c:pt>
                      <c:pt idx="913">
                        <c:v>1.23417955421801E-3</c:v>
                      </c:pt>
                      <c:pt idx="914">
                        <c:v>9.6345075228276801E-4</c:v>
                      </c:pt>
                      <c:pt idx="915">
                        <c:v>8.5859705756485805E-4</c:v>
                      </c:pt>
                      <c:pt idx="916">
                        <c:v>4.8215510439852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B408-BA43-A6AA-5FB26DA354BB}"/>
                  </c:ext>
                </c:extLst>
              </c15:ser>
            </c15:filteredScatterSeries>
            <c15:filteredScatterSeries>
              <c15:ser>
                <c:idx val="7"/>
                <c:order val="7"/>
                <c:tx>
                  <c:v>20BSG Marcela</c:v>
                </c:tx>
                <c:spPr>
                  <a:ln w="19050" cap="rnd">
                    <a:solidFill>
                      <a:schemeClr val="accent2">
                        <a:lumMod val="60000"/>
                      </a:schemeClr>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O$6:$AO$923</c15:sqref>
                        </c15:formulaRef>
                      </c:ext>
                    </c:extLst>
                    <c:numCache>
                      <c:formatCode>General</c:formatCode>
                      <c:ptCount val="918"/>
                      <c:pt idx="0">
                        <c:v>297.03999999999979</c:v>
                      </c:pt>
                      <c:pt idx="1">
                        <c:v>297.69599999999991</c:v>
                      </c:pt>
                      <c:pt idx="2">
                        <c:v>298.39999999999992</c:v>
                      </c:pt>
                      <c:pt idx="3">
                        <c:v>299.13399999999979</c:v>
                      </c:pt>
                      <c:pt idx="4">
                        <c:v>299.887</c:v>
                      </c:pt>
                      <c:pt idx="5">
                        <c:v>300.64100000000002</c:v>
                      </c:pt>
                      <c:pt idx="6">
                        <c:v>301.39699999999982</c:v>
                      </c:pt>
                      <c:pt idx="7">
                        <c:v>302.15800000000002</c:v>
                      </c:pt>
                      <c:pt idx="8">
                        <c:v>302.92699999999979</c:v>
                      </c:pt>
                      <c:pt idx="9">
                        <c:v>303.69799999999992</c:v>
                      </c:pt>
                      <c:pt idx="10">
                        <c:v>304.46699999999981</c:v>
                      </c:pt>
                      <c:pt idx="11">
                        <c:v>305.2319999999998</c:v>
                      </c:pt>
                      <c:pt idx="12">
                        <c:v>305.99499999999978</c:v>
                      </c:pt>
                      <c:pt idx="13">
                        <c:v>306.75899999999979</c:v>
                      </c:pt>
                      <c:pt idx="14">
                        <c:v>307.52</c:v>
                      </c:pt>
                      <c:pt idx="15">
                        <c:v>308.27699999999982</c:v>
                      </c:pt>
                      <c:pt idx="16">
                        <c:v>309.03599999999977</c:v>
                      </c:pt>
                      <c:pt idx="17">
                        <c:v>309.79799999999977</c:v>
                      </c:pt>
                      <c:pt idx="18">
                        <c:v>310.55399999999992</c:v>
                      </c:pt>
                      <c:pt idx="19">
                        <c:v>311.31299999999999</c:v>
                      </c:pt>
                      <c:pt idx="20">
                        <c:v>312.08</c:v>
                      </c:pt>
                      <c:pt idx="21">
                        <c:v>312.84300000000002</c:v>
                      </c:pt>
                      <c:pt idx="22">
                        <c:v>313.60799999999989</c:v>
                      </c:pt>
                      <c:pt idx="23">
                        <c:v>314.37199999999979</c:v>
                      </c:pt>
                      <c:pt idx="24">
                        <c:v>315.13</c:v>
                      </c:pt>
                      <c:pt idx="25">
                        <c:v>315.89099999999979</c:v>
                      </c:pt>
                      <c:pt idx="26">
                        <c:v>316.66000000000003</c:v>
                      </c:pt>
                      <c:pt idx="27">
                        <c:v>317.43699999999973</c:v>
                      </c:pt>
                      <c:pt idx="28">
                        <c:v>318.21600000000001</c:v>
                      </c:pt>
                      <c:pt idx="29">
                        <c:v>318.99799999999982</c:v>
                      </c:pt>
                      <c:pt idx="30">
                        <c:v>319.78099999999978</c:v>
                      </c:pt>
                      <c:pt idx="31">
                        <c:v>320.56399999999991</c:v>
                      </c:pt>
                      <c:pt idx="32">
                        <c:v>321.34800000000001</c:v>
                      </c:pt>
                      <c:pt idx="33">
                        <c:v>322.13399999999979</c:v>
                      </c:pt>
                      <c:pt idx="34">
                        <c:v>322.92399999999981</c:v>
                      </c:pt>
                      <c:pt idx="35">
                        <c:v>323.70599999999979</c:v>
                      </c:pt>
                      <c:pt idx="36">
                        <c:v>324.4939999999998</c:v>
                      </c:pt>
                      <c:pt idx="37">
                        <c:v>325.28699999999981</c:v>
                      </c:pt>
                      <c:pt idx="38">
                        <c:v>326.08099999999979</c:v>
                      </c:pt>
                      <c:pt idx="39">
                        <c:v>326.875</c:v>
                      </c:pt>
                      <c:pt idx="40">
                        <c:v>327.66399999999999</c:v>
                      </c:pt>
                      <c:pt idx="41">
                        <c:v>328.45899999999978</c:v>
                      </c:pt>
                      <c:pt idx="42">
                        <c:v>329.262</c:v>
                      </c:pt>
                      <c:pt idx="43">
                        <c:v>330.072</c:v>
                      </c:pt>
                      <c:pt idx="44">
                        <c:v>330.88</c:v>
                      </c:pt>
                      <c:pt idx="45">
                        <c:v>331.68499999999989</c:v>
                      </c:pt>
                      <c:pt idx="46">
                        <c:v>332.4989999999998</c:v>
                      </c:pt>
                      <c:pt idx="47">
                        <c:v>333.315</c:v>
                      </c:pt>
                      <c:pt idx="48">
                        <c:v>334.12799999999999</c:v>
                      </c:pt>
                      <c:pt idx="49">
                        <c:v>334.94399999999979</c:v>
                      </c:pt>
                      <c:pt idx="50">
                        <c:v>335.76399999999978</c:v>
                      </c:pt>
                      <c:pt idx="51">
                        <c:v>336.58499999999992</c:v>
                      </c:pt>
                      <c:pt idx="52">
                        <c:v>337.40899999999982</c:v>
                      </c:pt>
                      <c:pt idx="53">
                        <c:v>338.22999999999979</c:v>
                      </c:pt>
                      <c:pt idx="54">
                        <c:v>339.04899999999992</c:v>
                      </c:pt>
                      <c:pt idx="55">
                        <c:v>339.86399999999992</c:v>
                      </c:pt>
                      <c:pt idx="56">
                        <c:v>340.67999999999989</c:v>
                      </c:pt>
                      <c:pt idx="57">
                        <c:v>341.50099999999992</c:v>
                      </c:pt>
                      <c:pt idx="58">
                        <c:v>342.32599999999991</c:v>
                      </c:pt>
                      <c:pt idx="59">
                        <c:v>343.14100000000002</c:v>
                      </c:pt>
                      <c:pt idx="60">
                        <c:v>343.95299999999992</c:v>
                      </c:pt>
                      <c:pt idx="61">
                        <c:v>344.76400000000001</c:v>
                      </c:pt>
                      <c:pt idx="62">
                        <c:v>345.577</c:v>
                      </c:pt>
                      <c:pt idx="63">
                        <c:v>346.38599999999991</c:v>
                      </c:pt>
                      <c:pt idx="64">
                        <c:v>347.19899999999978</c:v>
                      </c:pt>
                      <c:pt idx="65">
                        <c:v>348.02699999999982</c:v>
                      </c:pt>
                      <c:pt idx="66">
                        <c:v>348.84899999999999</c:v>
                      </c:pt>
                      <c:pt idx="67">
                        <c:v>349.67</c:v>
                      </c:pt>
                      <c:pt idx="68">
                        <c:v>350.49099999999981</c:v>
                      </c:pt>
                      <c:pt idx="69">
                        <c:v>351.31299999999999</c:v>
                      </c:pt>
                      <c:pt idx="70">
                        <c:v>352.13699999999977</c:v>
                      </c:pt>
                      <c:pt idx="71">
                        <c:v>352.95799999999991</c:v>
                      </c:pt>
                      <c:pt idx="72">
                        <c:v>353.78699999999981</c:v>
                      </c:pt>
                      <c:pt idx="73">
                        <c:v>354.61500000000001</c:v>
                      </c:pt>
                      <c:pt idx="74">
                        <c:v>355.43899999999979</c:v>
                      </c:pt>
                      <c:pt idx="75">
                        <c:v>356.26599999999979</c:v>
                      </c:pt>
                      <c:pt idx="76">
                        <c:v>357.09199999999981</c:v>
                      </c:pt>
                      <c:pt idx="77">
                        <c:v>357.91499999999979</c:v>
                      </c:pt>
                      <c:pt idx="78">
                        <c:v>358.73899999999981</c:v>
                      </c:pt>
                      <c:pt idx="79">
                        <c:v>359.565</c:v>
                      </c:pt>
                      <c:pt idx="80">
                        <c:v>360.39799999999991</c:v>
                      </c:pt>
                      <c:pt idx="81">
                        <c:v>361.22299999999979</c:v>
                      </c:pt>
                      <c:pt idx="82">
                        <c:v>362.04300000000001</c:v>
                      </c:pt>
                      <c:pt idx="83">
                        <c:v>362.851</c:v>
                      </c:pt>
                      <c:pt idx="84">
                        <c:v>363.65899999999999</c:v>
                      </c:pt>
                      <c:pt idx="85">
                        <c:v>364.46799999999979</c:v>
                      </c:pt>
                      <c:pt idx="86">
                        <c:v>365.27799999999979</c:v>
                      </c:pt>
                      <c:pt idx="87">
                        <c:v>366.08</c:v>
                      </c:pt>
                      <c:pt idx="88">
                        <c:v>366.88199999999978</c:v>
                      </c:pt>
                      <c:pt idx="89">
                        <c:v>367.67899999999992</c:v>
                      </c:pt>
                      <c:pt idx="90">
                        <c:v>368.47199999999981</c:v>
                      </c:pt>
                      <c:pt idx="91">
                        <c:v>369.26900000000001</c:v>
                      </c:pt>
                      <c:pt idx="92">
                        <c:v>370.06899999999979</c:v>
                      </c:pt>
                      <c:pt idx="93">
                        <c:v>370.87399999999991</c:v>
                      </c:pt>
                      <c:pt idx="94">
                        <c:v>371.67399999999992</c:v>
                      </c:pt>
                      <c:pt idx="95">
                        <c:v>372.47199999999981</c:v>
                      </c:pt>
                      <c:pt idx="96">
                        <c:v>373.267</c:v>
                      </c:pt>
                      <c:pt idx="97">
                        <c:v>374.06299999999999</c:v>
                      </c:pt>
                      <c:pt idx="98">
                        <c:v>374.86199999999991</c:v>
                      </c:pt>
                      <c:pt idx="99">
                        <c:v>375.66399999999999</c:v>
                      </c:pt>
                      <c:pt idx="100">
                        <c:v>376.46699999999981</c:v>
                      </c:pt>
                      <c:pt idx="101">
                        <c:v>377.26499999999999</c:v>
                      </c:pt>
                      <c:pt idx="102">
                        <c:v>378.05499999999989</c:v>
                      </c:pt>
                      <c:pt idx="103">
                        <c:v>378.846</c:v>
                      </c:pt>
                      <c:pt idx="104">
                        <c:v>379.63699999999977</c:v>
                      </c:pt>
                      <c:pt idx="105">
                        <c:v>380.43599999999981</c:v>
                      </c:pt>
                      <c:pt idx="106">
                        <c:v>381.2369999999998</c:v>
                      </c:pt>
                      <c:pt idx="107">
                        <c:v>382.03299999999979</c:v>
                      </c:pt>
                      <c:pt idx="108">
                        <c:v>382.82899999999978</c:v>
                      </c:pt>
                      <c:pt idx="109">
                        <c:v>383.62599999999992</c:v>
                      </c:pt>
                      <c:pt idx="110">
                        <c:v>384.41899999999981</c:v>
                      </c:pt>
                      <c:pt idx="111">
                        <c:v>385.21</c:v>
                      </c:pt>
                      <c:pt idx="112">
                        <c:v>385.9939999999998</c:v>
                      </c:pt>
                      <c:pt idx="113">
                        <c:v>386.77499999999992</c:v>
                      </c:pt>
                      <c:pt idx="114">
                        <c:v>387.565</c:v>
                      </c:pt>
                      <c:pt idx="115">
                        <c:v>388.36399999999992</c:v>
                      </c:pt>
                      <c:pt idx="116">
                        <c:v>389.16</c:v>
                      </c:pt>
                      <c:pt idx="117">
                        <c:v>389.96</c:v>
                      </c:pt>
                      <c:pt idx="118">
                        <c:v>390.76099999999991</c:v>
                      </c:pt>
                      <c:pt idx="119">
                        <c:v>391.55599999999993</c:v>
                      </c:pt>
                      <c:pt idx="120">
                        <c:v>392.34800000000001</c:v>
                      </c:pt>
                      <c:pt idx="121">
                        <c:v>393.14100000000002</c:v>
                      </c:pt>
                      <c:pt idx="122">
                        <c:v>393.94099999999992</c:v>
                      </c:pt>
                      <c:pt idx="123">
                        <c:v>394.74199999999979</c:v>
                      </c:pt>
                      <c:pt idx="124">
                        <c:v>395.57799999999992</c:v>
                      </c:pt>
                      <c:pt idx="125">
                        <c:v>396.43799999999982</c:v>
                      </c:pt>
                      <c:pt idx="126">
                        <c:v>397.30199999999991</c:v>
                      </c:pt>
                      <c:pt idx="127">
                        <c:v>398.17199999999991</c:v>
                      </c:pt>
                      <c:pt idx="128">
                        <c:v>399.04599999999999</c:v>
                      </c:pt>
                      <c:pt idx="129">
                        <c:v>399.91599999999983</c:v>
                      </c:pt>
                      <c:pt idx="130">
                        <c:v>400.78599999999977</c:v>
                      </c:pt>
                      <c:pt idx="131">
                        <c:v>401.65499999999997</c:v>
                      </c:pt>
                      <c:pt idx="132">
                        <c:v>402.524</c:v>
                      </c:pt>
                      <c:pt idx="133">
                        <c:v>403.39099999999979</c:v>
                      </c:pt>
                      <c:pt idx="134">
                        <c:v>404.25799999999992</c:v>
                      </c:pt>
                      <c:pt idx="135">
                        <c:v>405.12199999999979</c:v>
                      </c:pt>
                      <c:pt idx="136">
                        <c:v>405.99099999999981</c:v>
                      </c:pt>
                      <c:pt idx="137">
                        <c:v>406.85500000000002</c:v>
                      </c:pt>
                      <c:pt idx="138">
                        <c:v>407.72299999999979</c:v>
                      </c:pt>
                      <c:pt idx="139">
                        <c:v>408.601</c:v>
                      </c:pt>
                      <c:pt idx="140">
                        <c:v>409.47599999999977</c:v>
                      </c:pt>
                      <c:pt idx="141">
                        <c:v>410.35</c:v>
                      </c:pt>
                      <c:pt idx="142">
                        <c:v>411.22299999999979</c:v>
                      </c:pt>
                      <c:pt idx="143">
                        <c:v>412.09799999999979</c:v>
                      </c:pt>
                      <c:pt idx="144">
                        <c:v>412.96899999999982</c:v>
                      </c:pt>
                      <c:pt idx="145">
                        <c:v>413.84300000000002</c:v>
                      </c:pt>
                      <c:pt idx="146">
                        <c:v>414.71499999999992</c:v>
                      </c:pt>
                      <c:pt idx="147">
                        <c:v>415.577</c:v>
                      </c:pt>
                      <c:pt idx="148">
                        <c:v>416.43999999999983</c:v>
                      </c:pt>
                      <c:pt idx="149">
                        <c:v>417.30499999999989</c:v>
                      </c:pt>
                      <c:pt idx="150">
                        <c:v>418.16899999999993</c:v>
                      </c:pt>
                      <c:pt idx="151">
                        <c:v>419.02799999999979</c:v>
                      </c:pt>
                      <c:pt idx="152">
                        <c:v>419.88299999999992</c:v>
                      </c:pt>
                      <c:pt idx="153">
                        <c:v>420.74599999999992</c:v>
                      </c:pt>
                      <c:pt idx="154">
                        <c:v>421.61500000000001</c:v>
                      </c:pt>
                      <c:pt idx="155">
                        <c:v>422.48299999999978</c:v>
                      </c:pt>
                      <c:pt idx="156">
                        <c:v>423.351</c:v>
                      </c:pt>
                      <c:pt idx="157">
                        <c:v>424.21199999999982</c:v>
                      </c:pt>
                      <c:pt idx="158">
                        <c:v>425.077</c:v>
                      </c:pt>
                      <c:pt idx="159">
                        <c:v>425.94799999999992</c:v>
                      </c:pt>
                      <c:pt idx="160">
                        <c:v>426.82399999999978</c:v>
                      </c:pt>
                      <c:pt idx="161">
                        <c:v>427.70099999999991</c:v>
                      </c:pt>
                      <c:pt idx="162">
                        <c:v>428.56799999999993</c:v>
                      </c:pt>
                      <c:pt idx="163">
                        <c:v>429.43099999999981</c:v>
                      </c:pt>
                      <c:pt idx="164">
                        <c:v>430.2969999999998</c:v>
                      </c:pt>
                      <c:pt idx="165">
                        <c:v>431.15199999999999</c:v>
                      </c:pt>
                      <c:pt idx="166">
                        <c:v>432.00400000000002</c:v>
                      </c:pt>
                      <c:pt idx="167">
                        <c:v>432.86099999999999</c:v>
                      </c:pt>
                      <c:pt idx="168">
                        <c:v>433.71100000000001</c:v>
                      </c:pt>
                      <c:pt idx="169">
                        <c:v>434.56099999999992</c:v>
                      </c:pt>
                      <c:pt idx="170">
                        <c:v>435.41199999999981</c:v>
                      </c:pt>
                      <c:pt idx="171">
                        <c:v>436.26299999999992</c:v>
                      </c:pt>
                      <c:pt idx="172">
                        <c:v>437.12199999999979</c:v>
                      </c:pt>
                      <c:pt idx="173">
                        <c:v>437.98099999999982</c:v>
                      </c:pt>
                      <c:pt idx="174">
                        <c:v>438.83600000000001</c:v>
                      </c:pt>
                      <c:pt idx="175">
                        <c:v>439.68999999999988</c:v>
                      </c:pt>
                      <c:pt idx="176">
                        <c:v>440.548</c:v>
                      </c:pt>
                      <c:pt idx="177">
                        <c:v>441.40499999999992</c:v>
                      </c:pt>
                      <c:pt idx="178">
                        <c:v>442.26499999999999</c:v>
                      </c:pt>
                      <c:pt idx="179">
                        <c:v>443.13299999999992</c:v>
                      </c:pt>
                      <c:pt idx="180">
                        <c:v>444.00199999999978</c:v>
                      </c:pt>
                      <c:pt idx="181">
                        <c:v>444.86500000000001</c:v>
                      </c:pt>
                      <c:pt idx="182">
                        <c:v>445.72499999999991</c:v>
                      </c:pt>
                      <c:pt idx="183">
                        <c:v>446.59</c:v>
                      </c:pt>
                      <c:pt idx="184">
                        <c:v>447.45499999999993</c:v>
                      </c:pt>
                      <c:pt idx="185">
                        <c:v>448.32299999999992</c:v>
                      </c:pt>
                      <c:pt idx="186">
                        <c:v>449.19499999999988</c:v>
                      </c:pt>
                      <c:pt idx="187">
                        <c:v>450.072</c:v>
                      </c:pt>
                      <c:pt idx="188">
                        <c:v>450.94799999999992</c:v>
                      </c:pt>
                      <c:pt idx="189">
                        <c:v>451.82099999999991</c:v>
                      </c:pt>
                      <c:pt idx="190">
                        <c:v>452.68499999999989</c:v>
                      </c:pt>
                      <c:pt idx="191">
                        <c:v>453.553</c:v>
                      </c:pt>
                      <c:pt idx="192">
                        <c:v>454.42299999999977</c:v>
                      </c:pt>
                      <c:pt idx="193">
                        <c:v>455.2969999999998</c:v>
                      </c:pt>
                      <c:pt idx="194">
                        <c:v>456.16399999999999</c:v>
                      </c:pt>
                      <c:pt idx="195">
                        <c:v>457.02699999999982</c:v>
                      </c:pt>
                      <c:pt idx="196">
                        <c:v>457.88199999999978</c:v>
                      </c:pt>
                      <c:pt idx="197">
                        <c:v>458.72899999999981</c:v>
                      </c:pt>
                      <c:pt idx="198">
                        <c:v>459.577</c:v>
                      </c:pt>
                      <c:pt idx="199">
                        <c:v>460.42999999999978</c:v>
                      </c:pt>
                      <c:pt idx="200">
                        <c:v>461.27799999999979</c:v>
                      </c:pt>
                      <c:pt idx="201">
                        <c:v>462.12199999999979</c:v>
                      </c:pt>
                      <c:pt idx="202">
                        <c:v>462.97199999999981</c:v>
                      </c:pt>
                      <c:pt idx="203">
                        <c:v>463.81799999999993</c:v>
                      </c:pt>
                      <c:pt idx="204">
                        <c:v>464.65800000000002</c:v>
                      </c:pt>
                      <c:pt idx="205">
                        <c:v>465.50299999999999</c:v>
                      </c:pt>
                      <c:pt idx="206">
                        <c:v>466.34699999999992</c:v>
                      </c:pt>
                      <c:pt idx="207">
                        <c:v>467.197</c:v>
                      </c:pt>
                      <c:pt idx="208">
                        <c:v>468.048</c:v>
                      </c:pt>
                      <c:pt idx="209">
                        <c:v>468.90099999999978</c:v>
                      </c:pt>
                      <c:pt idx="210">
                        <c:v>469.75099999999992</c:v>
                      </c:pt>
                      <c:pt idx="211">
                        <c:v>470.60199999999992</c:v>
                      </c:pt>
                      <c:pt idx="212">
                        <c:v>471.44499999999988</c:v>
                      </c:pt>
                      <c:pt idx="213">
                        <c:v>472.29799999999977</c:v>
                      </c:pt>
                      <c:pt idx="214">
                        <c:v>473.16199999999992</c:v>
                      </c:pt>
                      <c:pt idx="215">
                        <c:v>474.01900000000001</c:v>
                      </c:pt>
                      <c:pt idx="216">
                        <c:v>474.875</c:v>
                      </c:pt>
                      <c:pt idx="217">
                        <c:v>475.72299999999979</c:v>
                      </c:pt>
                      <c:pt idx="218">
                        <c:v>476.56999999999988</c:v>
                      </c:pt>
                      <c:pt idx="219">
                        <c:v>477.41599999999983</c:v>
                      </c:pt>
                      <c:pt idx="220">
                        <c:v>478.26099999999991</c:v>
                      </c:pt>
                      <c:pt idx="221">
                        <c:v>479.10500000000002</c:v>
                      </c:pt>
                      <c:pt idx="222">
                        <c:v>479.95</c:v>
                      </c:pt>
                      <c:pt idx="223">
                        <c:v>480.79099999999983</c:v>
                      </c:pt>
                      <c:pt idx="224">
                        <c:v>481.63099999999991</c:v>
                      </c:pt>
                      <c:pt idx="225">
                        <c:v>482.47399999999982</c:v>
                      </c:pt>
                      <c:pt idx="226">
                        <c:v>483.31599999999992</c:v>
                      </c:pt>
                      <c:pt idx="227">
                        <c:v>484.16500000000002</c:v>
                      </c:pt>
                      <c:pt idx="228">
                        <c:v>485.01400000000001</c:v>
                      </c:pt>
                      <c:pt idx="229">
                        <c:v>485.85500000000002</c:v>
                      </c:pt>
                      <c:pt idx="230">
                        <c:v>486.697</c:v>
                      </c:pt>
                      <c:pt idx="231">
                        <c:v>487.54099999999988</c:v>
                      </c:pt>
                      <c:pt idx="232">
                        <c:v>488.38299999999992</c:v>
                      </c:pt>
                      <c:pt idx="233">
                        <c:v>489.23</c:v>
                      </c:pt>
                      <c:pt idx="234">
                        <c:v>490.08</c:v>
                      </c:pt>
                      <c:pt idx="235">
                        <c:v>490.92799999999983</c:v>
                      </c:pt>
                      <c:pt idx="236">
                        <c:v>491.77799999999979</c:v>
                      </c:pt>
                      <c:pt idx="237">
                        <c:v>492.63099999999991</c:v>
                      </c:pt>
                      <c:pt idx="238">
                        <c:v>493.49099999999981</c:v>
                      </c:pt>
                      <c:pt idx="239">
                        <c:v>494.35399999999993</c:v>
                      </c:pt>
                      <c:pt idx="240">
                        <c:v>495.21699999999981</c:v>
                      </c:pt>
                      <c:pt idx="241">
                        <c:v>496.077</c:v>
                      </c:pt>
                      <c:pt idx="242">
                        <c:v>496.92699999999979</c:v>
                      </c:pt>
                      <c:pt idx="243">
                        <c:v>497.76900000000001</c:v>
                      </c:pt>
                      <c:pt idx="244">
                        <c:v>498.60500000000002</c:v>
                      </c:pt>
                      <c:pt idx="245">
                        <c:v>499.44399999999979</c:v>
                      </c:pt>
                      <c:pt idx="246">
                        <c:v>500.28199999999981</c:v>
                      </c:pt>
                      <c:pt idx="247">
                        <c:v>501.11500000000001</c:v>
                      </c:pt>
                      <c:pt idx="248">
                        <c:v>501.94799999999992</c:v>
                      </c:pt>
                      <c:pt idx="249">
                        <c:v>502.78599999999977</c:v>
                      </c:pt>
                      <c:pt idx="250">
                        <c:v>503.62299999999999</c:v>
                      </c:pt>
                      <c:pt idx="251">
                        <c:v>504.46100000000001</c:v>
                      </c:pt>
                      <c:pt idx="252">
                        <c:v>505.29599999999982</c:v>
                      </c:pt>
                      <c:pt idx="253">
                        <c:v>506.12399999999991</c:v>
                      </c:pt>
                      <c:pt idx="254">
                        <c:v>506.95</c:v>
                      </c:pt>
                      <c:pt idx="255">
                        <c:v>507.78</c:v>
                      </c:pt>
                      <c:pt idx="256">
                        <c:v>508.60799999999989</c:v>
                      </c:pt>
                      <c:pt idx="257">
                        <c:v>509.43899999999979</c:v>
                      </c:pt>
                      <c:pt idx="258">
                        <c:v>510.27199999999982</c:v>
                      </c:pt>
                      <c:pt idx="259">
                        <c:v>511.10799999999989</c:v>
                      </c:pt>
                      <c:pt idx="260">
                        <c:v>511.947</c:v>
                      </c:pt>
                      <c:pt idx="261">
                        <c:v>512.78599999999994</c:v>
                      </c:pt>
                      <c:pt idx="262">
                        <c:v>513.62900000000002</c:v>
                      </c:pt>
                      <c:pt idx="263">
                        <c:v>514.476</c:v>
                      </c:pt>
                      <c:pt idx="264">
                        <c:v>515.32499999999982</c:v>
                      </c:pt>
                      <c:pt idx="265">
                        <c:v>516.16599999999971</c:v>
                      </c:pt>
                      <c:pt idx="266">
                        <c:v>517.01</c:v>
                      </c:pt>
                      <c:pt idx="267">
                        <c:v>517.85599999999977</c:v>
                      </c:pt>
                      <c:pt idx="268">
                        <c:v>518.70000000000005</c:v>
                      </c:pt>
                      <c:pt idx="269">
                        <c:v>519.54599999999971</c:v>
                      </c:pt>
                      <c:pt idx="270">
                        <c:v>520.38699999999972</c:v>
                      </c:pt>
                      <c:pt idx="271">
                        <c:v>521.22900000000004</c:v>
                      </c:pt>
                      <c:pt idx="272">
                        <c:v>522.07799999999997</c:v>
                      </c:pt>
                      <c:pt idx="273">
                        <c:v>522.93099999999981</c:v>
                      </c:pt>
                      <c:pt idx="274">
                        <c:v>523.77700000000004</c:v>
                      </c:pt>
                      <c:pt idx="275">
                        <c:v>524.62400000000002</c:v>
                      </c:pt>
                      <c:pt idx="276">
                        <c:v>525.47500000000002</c:v>
                      </c:pt>
                      <c:pt idx="277">
                        <c:v>526.32099999999969</c:v>
                      </c:pt>
                      <c:pt idx="278">
                        <c:v>527.16300000000001</c:v>
                      </c:pt>
                      <c:pt idx="279">
                        <c:v>528.00400000000002</c:v>
                      </c:pt>
                      <c:pt idx="280">
                        <c:v>528.85399999999981</c:v>
                      </c:pt>
                      <c:pt idx="281">
                        <c:v>529.69899999999996</c:v>
                      </c:pt>
                      <c:pt idx="282">
                        <c:v>530.54199999999969</c:v>
                      </c:pt>
                      <c:pt idx="283">
                        <c:v>531.39</c:v>
                      </c:pt>
                      <c:pt idx="284">
                        <c:v>532.24199999999996</c:v>
                      </c:pt>
                      <c:pt idx="285">
                        <c:v>533.09199999999998</c:v>
                      </c:pt>
                      <c:pt idx="286">
                        <c:v>533.94499999999971</c:v>
                      </c:pt>
                      <c:pt idx="287">
                        <c:v>534.803</c:v>
                      </c:pt>
                      <c:pt idx="288">
                        <c:v>535.66100000000006</c:v>
                      </c:pt>
                      <c:pt idx="289">
                        <c:v>536.5139999999999</c:v>
                      </c:pt>
                      <c:pt idx="290">
                        <c:v>537.36899999999969</c:v>
                      </c:pt>
                      <c:pt idx="291">
                        <c:v>538.221</c:v>
                      </c:pt>
                      <c:pt idx="292">
                        <c:v>539.077</c:v>
                      </c:pt>
                      <c:pt idx="293">
                        <c:v>539.93699999999967</c:v>
                      </c:pt>
                      <c:pt idx="294">
                        <c:v>540.79700000000003</c:v>
                      </c:pt>
                      <c:pt idx="295">
                        <c:v>541.65199999999982</c:v>
                      </c:pt>
                      <c:pt idx="296">
                        <c:v>542.50800000000004</c:v>
                      </c:pt>
                      <c:pt idx="297">
                        <c:v>543.36199999999974</c:v>
                      </c:pt>
                      <c:pt idx="298">
                        <c:v>544.21799999999996</c:v>
                      </c:pt>
                      <c:pt idx="299">
                        <c:v>545.07100000000003</c:v>
                      </c:pt>
                      <c:pt idx="300">
                        <c:v>545.92699999999968</c:v>
                      </c:pt>
                      <c:pt idx="301">
                        <c:v>546.78600000000006</c:v>
                      </c:pt>
                      <c:pt idx="302">
                        <c:v>547.63499999999999</c:v>
                      </c:pt>
                      <c:pt idx="303">
                        <c:v>548.4849999999999</c:v>
                      </c:pt>
                      <c:pt idx="304">
                        <c:v>549.33899999999971</c:v>
                      </c:pt>
                      <c:pt idx="305">
                        <c:v>550.18899999999996</c:v>
                      </c:pt>
                      <c:pt idx="306">
                        <c:v>551.03600000000006</c:v>
                      </c:pt>
                      <c:pt idx="307">
                        <c:v>551.88300000000004</c:v>
                      </c:pt>
                      <c:pt idx="308">
                        <c:v>552.72699999999998</c:v>
                      </c:pt>
                      <c:pt idx="309">
                        <c:v>553.57399999999996</c:v>
                      </c:pt>
                      <c:pt idx="310">
                        <c:v>554.41699999999969</c:v>
                      </c:pt>
                      <c:pt idx="311">
                        <c:v>555.26499999999999</c:v>
                      </c:pt>
                      <c:pt idx="312">
                        <c:v>556.12</c:v>
                      </c:pt>
                      <c:pt idx="313">
                        <c:v>556.97199999999998</c:v>
                      </c:pt>
                      <c:pt idx="314">
                        <c:v>557.81999999999971</c:v>
                      </c:pt>
                      <c:pt idx="315">
                        <c:v>558.66300000000001</c:v>
                      </c:pt>
                      <c:pt idx="316">
                        <c:v>559.50099999999998</c:v>
                      </c:pt>
                      <c:pt idx="317">
                        <c:v>560.33400000000006</c:v>
                      </c:pt>
                      <c:pt idx="318">
                        <c:v>561.16999999999996</c:v>
                      </c:pt>
                      <c:pt idx="319">
                        <c:v>562.01099999999997</c:v>
                      </c:pt>
                      <c:pt idx="320">
                        <c:v>562.85199999999975</c:v>
                      </c:pt>
                      <c:pt idx="321">
                        <c:v>563.68799999999999</c:v>
                      </c:pt>
                      <c:pt idx="322">
                        <c:v>564.51599999999996</c:v>
                      </c:pt>
                      <c:pt idx="323">
                        <c:v>565.34199999999976</c:v>
                      </c:pt>
                      <c:pt idx="324">
                        <c:v>566.16999999999996</c:v>
                      </c:pt>
                      <c:pt idx="325">
                        <c:v>566.99699999999996</c:v>
                      </c:pt>
                      <c:pt idx="326">
                        <c:v>567.83400000000006</c:v>
                      </c:pt>
                      <c:pt idx="327">
                        <c:v>568.673</c:v>
                      </c:pt>
                      <c:pt idx="328">
                        <c:v>569.51</c:v>
                      </c:pt>
                      <c:pt idx="329">
                        <c:v>570.34799999999962</c:v>
                      </c:pt>
                      <c:pt idx="330">
                        <c:v>571.18899999999996</c:v>
                      </c:pt>
                      <c:pt idx="331">
                        <c:v>572.02699999999982</c:v>
                      </c:pt>
                      <c:pt idx="332">
                        <c:v>572.86899999999969</c:v>
                      </c:pt>
                      <c:pt idx="333">
                        <c:v>573.71400000000006</c:v>
                      </c:pt>
                      <c:pt idx="334">
                        <c:v>574.55799999999977</c:v>
                      </c:pt>
                      <c:pt idx="335">
                        <c:v>575.40099999999973</c:v>
                      </c:pt>
                      <c:pt idx="336">
                        <c:v>576.24199999999996</c:v>
                      </c:pt>
                      <c:pt idx="337">
                        <c:v>577.08900000000006</c:v>
                      </c:pt>
                      <c:pt idx="338">
                        <c:v>577.92999999999972</c:v>
                      </c:pt>
                      <c:pt idx="339">
                        <c:v>578.77</c:v>
                      </c:pt>
                      <c:pt idx="340">
                        <c:v>579.60900000000004</c:v>
                      </c:pt>
                      <c:pt idx="341">
                        <c:v>580.45599999999968</c:v>
                      </c:pt>
                      <c:pt idx="342">
                        <c:v>581.30599999999981</c:v>
                      </c:pt>
                      <c:pt idx="343">
                        <c:v>582.15899999999999</c:v>
                      </c:pt>
                      <c:pt idx="344">
                        <c:v>583.0139999999999</c:v>
                      </c:pt>
                      <c:pt idx="345">
                        <c:v>583.86699999999962</c:v>
                      </c:pt>
                      <c:pt idx="346">
                        <c:v>584.71799999999996</c:v>
                      </c:pt>
                      <c:pt idx="347">
                        <c:v>585.56699999999978</c:v>
                      </c:pt>
                      <c:pt idx="348">
                        <c:v>586.41599999999971</c:v>
                      </c:pt>
                      <c:pt idx="349">
                        <c:v>587.26699999999983</c:v>
                      </c:pt>
                      <c:pt idx="350">
                        <c:v>588.11699999999996</c:v>
                      </c:pt>
                      <c:pt idx="351">
                        <c:v>588.97</c:v>
                      </c:pt>
                      <c:pt idx="352">
                        <c:v>589.82199999999978</c:v>
                      </c:pt>
                      <c:pt idx="353">
                        <c:v>590.67399999999998</c:v>
                      </c:pt>
                      <c:pt idx="354">
                        <c:v>591.529</c:v>
                      </c:pt>
                      <c:pt idx="355">
                        <c:v>592.3889999999999</c:v>
                      </c:pt>
                      <c:pt idx="356">
                        <c:v>593.24900000000002</c:v>
                      </c:pt>
                      <c:pt idx="357">
                        <c:v>594.11199999999997</c:v>
                      </c:pt>
                      <c:pt idx="358">
                        <c:v>594.97500000000002</c:v>
                      </c:pt>
                      <c:pt idx="359">
                        <c:v>595.83799999999974</c:v>
                      </c:pt>
                      <c:pt idx="360">
                        <c:v>596.69899999999996</c:v>
                      </c:pt>
                      <c:pt idx="361">
                        <c:v>597.55899999999997</c:v>
                      </c:pt>
                      <c:pt idx="362">
                        <c:v>598.41199999999981</c:v>
                      </c:pt>
                      <c:pt idx="363">
                        <c:v>599.26499999999999</c:v>
                      </c:pt>
                      <c:pt idx="364">
                        <c:v>600.11799999999971</c:v>
                      </c:pt>
                      <c:pt idx="365">
                        <c:v>600.96599999999967</c:v>
                      </c:pt>
                      <c:pt idx="366">
                        <c:v>601.81099999999969</c:v>
                      </c:pt>
                      <c:pt idx="367">
                        <c:v>602.65899999999999</c:v>
                      </c:pt>
                      <c:pt idx="368">
                        <c:v>603.5139999999999</c:v>
                      </c:pt>
                      <c:pt idx="369">
                        <c:v>604.36799999999948</c:v>
                      </c:pt>
                      <c:pt idx="370">
                        <c:v>605.221</c:v>
                      </c:pt>
                      <c:pt idx="371">
                        <c:v>606.072</c:v>
                      </c:pt>
                      <c:pt idx="372">
                        <c:v>606.92499999999973</c:v>
                      </c:pt>
                      <c:pt idx="373">
                        <c:v>607.77599999999995</c:v>
                      </c:pt>
                      <c:pt idx="374">
                        <c:v>608.63099999999997</c:v>
                      </c:pt>
                      <c:pt idx="375">
                        <c:v>609.48400000000004</c:v>
                      </c:pt>
                      <c:pt idx="376">
                        <c:v>610.33699999999976</c:v>
                      </c:pt>
                      <c:pt idx="377">
                        <c:v>611.18399999999997</c:v>
                      </c:pt>
                      <c:pt idx="378">
                        <c:v>612.02800000000002</c:v>
                      </c:pt>
                      <c:pt idx="379">
                        <c:v>612.87699999999973</c:v>
                      </c:pt>
                      <c:pt idx="380">
                        <c:v>613.72400000000005</c:v>
                      </c:pt>
                      <c:pt idx="381">
                        <c:v>614.56999999999971</c:v>
                      </c:pt>
                      <c:pt idx="382">
                        <c:v>615.41899999999998</c:v>
                      </c:pt>
                      <c:pt idx="383">
                        <c:v>616.27099999999996</c:v>
                      </c:pt>
                      <c:pt idx="384">
                        <c:v>617.12900000000002</c:v>
                      </c:pt>
                      <c:pt idx="385">
                        <c:v>617.995</c:v>
                      </c:pt>
                      <c:pt idx="386">
                        <c:v>618.85699999999974</c:v>
                      </c:pt>
                      <c:pt idx="387">
                        <c:v>619.71199999999999</c:v>
                      </c:pt>
                      <c:pt idx="388">
                        <c:v>620.56199999999967</c:v>
                      </c:pt>
                      <c:pt idx="389">
                        <c:v>621.41100000000006</c:v>
                      </c:pt>
                      <c:pt idx="390">
                        <c:v>622.25800000000004</c:v>
                      </c:pt>
                      <c:pt idx="391">
                        <c:v>623.10199999999998</c:v>
                      </c:pt>
                      <c:pt idx="392">
                        <c:v>623.95399999999972</c:v>
                      </c:pt>
                      <c:pt idx="393">
                        <c:v>624.81099999999969</c:v>
                      </c:pt>
                      <c:pt idx="394">
                        <c:v>625.67399999999998</c:v>
                      </c:pt>
                      <c:pt idx="395">
                        <c:v>626.53399999999999</c:v>
                      </c:pt>
                      <c:pt idx="396">
                        <c:v>627.39300000000003</c:v>
                      </c:pt>
                      <c:pt idx="397">
                        <c:v>628.24699999999996</c:v>
                      </c:pt>
                      <c:pt idx="398">
                        <c:v>629.1</c:v>
                      </c:pt>
                      <c:pt idx="399">
                        <c:v>629.95599999999968</c:v>
                      </c:pt>
                      <c:pt idx="400">
                        <c:v>630.81999999999971</c:v>
                      </c:pt>
                      <c:pt idx="401">
                        <c:v>631.68499999999995</c:v>
                      </c:pt>
                      <c:pt idx="402">
                        <c:v>632.548</c:v>
                      </c:pt>
                      <c:pt idx="403">
                        <c:v>633.41499999999996</c:v>
                      </c:pt>
                      <c:pt idx="404">
                        <c:v>634.27700000000004</c:v>
                      </c:pt>
                      <c:pt idx="405">
                        <c:v>635.1389999999999</c:v>
                      </c:pt>
                      <c:pt idx="406">
                        <c:v>636.00599999999997</c:v>
                      </c:pt>
                      <c:pt idx="407">
                        <c:v>636.87099999999998</c:v>
                      </c:pt>
                      <c:pt idx="408">
                        <c:v>637.7349999999999</c:v>
                      </c:pt>
                      <c:pt idx="409">
                        <c:v>638.59400000000005</c:v>
                      </c:pt>
                      <c:pt idx="410">
                        <c:v>639.45699999999977</c:v>
                      </c:pt>
                      <c:pt idx="411">
                        <c:v>640.31899999999996</c:v>
                      </c:pt>
                      <c:pt idx="412">
                        <c:v>641.17999999999995</c:v>
                      </c:pt>
                      <c:pt idx="413">
                        <c:v>642.03800000000001</c:v>
                      </c:pt>
                      <c:pt idx="414">
                        <c:v>642.89799999999968</c:v>
                      </c:pt>
                      <c:pt idx="415">
                        <c:v>643.75800000000004</c:v>
                      </c:pt>
                      <c:pt idx="416">
                        <c:v>644.61300000000006</c:v>
                      </c:pt>
                      <c:pt idx="417">
                        <c:v>645.46299999999974</c:v>
                      </c:pt>
                      <c:pt idx="418">
                        <c:v>646.31399999999996</c:v>
                      </c:pt>
                      <c:pt idx="419">
                        <c:v>647.16899999999998</c:v>
                      </c:pt>
                      <c:pt idx="420">
                        <c:v>648.02800000000002</c:v>
                      </c:pt>
                      <c:pt idx="421">
                        <c:v>648.88499999999999</c:v>
                      </c:pt>
                      <c:pt idx="422">
                        <c:v>649.74</c:v>
                      </c:pt>
                      <c:pt idx="423">
                        <c:v>650.59299999999996</c:v>
                      </c:pt>
                      <c:pt idx="424">
                        <c:v>651.44199999999978</c:v>
                      </c:pt>
                      <c:pt idx="425">
                        <c:v>652.29100000000005</c:v>
                      </c:pt>
                      <c:pt idx="426">
                        <c:v>653.1389999999999</c:v>
                      </c:pt>
                      <c:pt idx="427">
                        <c:v>653.98699999999997</c:v>
                      </c:pt>
                      <c:pt idx="428">
                        <c:v>654.83400000000006</c:v>
                      </c:pt>
                      <c:pt idx="429">
                        <c:v>655.6869999999999</c:v>
                      </c:pt>
                      <c:pt idx="430">
                        <c:v>656.54599999999982</c:v>
                      </c:pt>
                      <c:pt idx="431">
                        <c:v>657.40099999999973</c:v>
                      </c:pt>
                      <c:pt idx="432">
                        <c:v>658.255</c:v>
                      </c:pt>
                      <c:pt idx="433">
                        <c:v>659.1099999999999</c:v>
                      </c:pt>
                      <c:pt idx="434">
                        <c:v>659.96199999999976</c:v>
                      </c:pt>
                      <c:pt idx="435">
                        <c:v>660.81099999999969</c:v>
                      </c:pt>
                      <c:pt idx="436">
                        <c:v>661.66100000000006</c:v>
                      </c:pt>
                      <c:pt idx="437">
                        <c:v>662.5139999999999</c:v>
                      </c:pt>
                      <c:pt idx="438">
                        <c:v>663.37</c:v>
                      </c:pt>
                      <c:pt idx="439">
                        <c:v>664.22699999999998</c:v>
                      </c:pt>
                      <c:pt idx="440">
                        <c:v>665.09</c:v>
                      </c:pt>
                      <c:pt idx="441">
                        <c:v>665.95599999999968</c:v>
                      </c:pt>
                      <c:pt idx="442">
                        <c:v>666.8159999999998</c:v>
                      </c:pt>
                      <c:pt idx="443">
                        <c:v>667.66799999999967</c:v>
                      </c:pt>
                      <c:pt idx="444">
                        <c:v>668.51599999999996</c:v>
                      </c:pt>
                      <c:pt idx="445">
                        <c:v>669.36099999999976</c:v>
                      </c:pt>
                      <c:pt idx="446">
                        <c:v>670.21299999999997</c:v>
                      </c:pt>
                      <c:pt idx="447">
                        <c:v>671.072</c:v>
                      </c:pt>
                      <c:pt idx="448">
                        <c:v>671.93599999999969</c:v>
                      </c:pt>
                      <c:pt idx="449">
                        <c:v>672.8009999999997</c:v>
                      </c:pt>
                      <c:pt idx="450">
                        <c:v>673.66599999999971</c:v>
                      </c:pt>
                      <c:pt idx="451">
                        <c:v>674.52800000000002</c:v>
                      </c:pt>
                      <c:pt idx="452">
                        <c:v>675.3889999999999</c:v>
                      </c:pt>
                      <c:pt idx="453">
                        <c:v>676.25199999999973</c:v>
                      </c:pt>
                      <c:pt idx="454">
                        <c:v>677.12400000000002</c:v>
                      </c:pt>
                      <c:pt idx="455">
                        <c:v>677.99299999999971</c:v>
                      </c:pt>
                      <c:pt idx="456">
                        <c:v>678.85099999999977</c:v>
                      </c:pt>
                      <c:pt idx="457">
                        <c:v>679.70299999999997</c:v>
                      </c:pt>
                      <c:pt idx="458">
                        <c:v>680.553</c:v>
                      </c:pt>
                      <c:pt idx="459">
                        <c:v>681.40199999999982</c:v>
                      </c:pt>
                      <c:pt idx="460">
                        <c:v>682.25199999999973</c:v>
                      </c:pt>
                      <c:pt idx="461">
                        <c:v>683.1099999999999</c:v>
                      </c:pt>
                      <c:pt idx="462">
                        <c:v>683.97299999999996</c:v>
                      </c:pt>
                      <c:pt idx="463">
                        <c:v>684.83299999999974</c:v>
                      </c:pt>
                      <c:pt idx="464">
                        <c:v>685.69</c:v>
                      </c:pt>
                      <c:pt idx="465">
                        <c:v>686.54599999999982</c:v>
                      </c:pt>
                      <c:pt idx="466">
                        <c:v>687.40099999999973</c:v>
                      </c:pt>
                      <c:pt idx="467">
                        <c:v>688.25199999999973</c:v>
                      </c:pt>
                      <c:pt idx="468">
                        <c:v>689.10699999999997</c:v>
                      </c:pt>
                      <c:pt idx="469">
                        <c:v>689.96699999999976</c:v>
                      </c:pt>
                      <c:pt idx="470">
                        <c:v>690.82899999999972</c:v>
                      </c:pt>
                      <c:pt idx="471">
                        <c:v>691.68399999999997</c:v>
                      </c:pt>
                      <c:pt idx="472">
                        <c:v>692.53399999999999</c:v>
                      </c:pt>
                      <c:pt idx="473">
                        <c:v>693.38799999999969</c:v>
                      </c:pt>
                      <c:pt idx="474">
                        <c:v>694.25199999999973</c:v>
                      </c:pt>
                      <c:pt idx="475">
                        <c:v>695.125</c:v>
                      </c:pt>
                      <c:pt idx="476">
                        <c:v>695.99299999999971</c:v>
                      </c:pt>
                      <c:pt idx="477">
                        <c:v>696.8529999999995</c:v>
                      </c:pt>
                      <c:pt idx="478">
                        <c:v>697.71400000000006</c:v>
                      </c:pt>
                      <c:pt idx="479">
                        <c:v>698.57299999999998</c:v>
                      </c:pt>
                      <c:pt idx="480">
                        <c:v>699.42699999999968</c:v>
                      </c:pt>
                      <c:pt idx="481">
                        <c:v>700.27800000000002</c:v>
                      </c:pt>
                      <c:pt idx="482">
                        <c:v>701.12599999999998</c:v>
                      </c:pt>
                      <c:pt idx="483">
                        <c:v>701.97299999999996</c:v>
                      </c:pt>
                      <c:pt idx="484">
                        <c:v>702.82399999999996</c:v>
                      </c:pt>
                      <c:pt idx="485">
                        <c:v>703.678</c:v>
                      </c:pt>
                      <c:pt idx="486">
                        <c:v>704.53600000000006</c:v>
                      </c:pt>
                      <c:pt idx="487">
                        <c:v>705.39300000000003</c:v>
                      </c:pt>
                      <c:pt idx="488">
                        <c:v>706.245</c:v>
                      </c:pt>
                      <c:pt idx="489">
                        <c:v>707.101</c:v>
                      </c:pt>
                      <c:pt idx="490">
                        <c:v>707.95299999999975</c:v>
                      </c:pt>
                      <c:pt idx="491">
                        <c:v>708.80599999999981</c:v>
                      </c:pt>
                      <c:pt idx="492">
                        <c:v>709.6569999999997</c:v>
                      </c:pt>
                      <c:pt idx="493">
                        <c:v>710.50700000000006</c:v>
                      </c:pt>
                      <c:pt idx="494">
                        <c:v>711.36099999999976</c:v>
                      </c:pt>
                      <c:pt idx="495">
                        <c:v>712.21500000000003</c:v>
                      </c:pt>
                      <c:pt idx="496">
                        <c:v>713.07500000000005</c:v>
                      </c:pt>
                      <c:pt idx="497">
                        <c:v>713.92899999999997</c:v>
                      </c:pt>
                      <c:pt idx="498">
                        <c:v>714.78899999999999</c:v>
                      </c:pt>
                      <c:pt idx="499">
                        <c:v>715.64799999999968</c:v>
                      </c:pt>
                      <c:pt idx="500">
                        <c:v>716.50199999999973</c:v>
                      </c:pt>
                      <c:pt idx="501">
                        <c:v>717.36300000000006</c:v>
                      </c:pt>
                      <c:pt idx="502">
                        <c:v>718.22400000000005</c:v>
                      </c:pt>
                      <c:pt idx="503">
                        <c:v>719.08500000000004</c:v>
                      </c:pt>
                      <c:pt idx="504">
                        <c:v>719.94399999999996</c:v>
                      </c:pt>
                      <c:pt idx="505">
                        <c:v>720.80499999999972</c:v>
                      </c:pt>
                      <c:pt idx="506">
                        <c:v>721.66399999999999</c:v>
                      </c:pt>
                      <c:pt idx="507">
                        <c:v>722.52199999999971</c:v>
                      </c:pt>
                      <c:pt idx="508">
                        <c:v>723.38099999999997</c:v>
                      </c:pt>
                      <c:pt idx="509">
                        <c:v>724.24199999999996</c:v>
                      </c:pt>
                      <c:pt idx="510">
                        <c:v>725.101</c:v>
                      </c:pt>
                      <c:pt idx="511">
                        <c:v>725.95599999999968</c:v>
                      </c:pt>
                      <c:pt idx="512">
                        <c:v>726.81199999999967</c:v>
                      </c:pt>
                      <c:pt idx="513">
                        <c:v>727.66899999999998</c:v>
                      </c:pt>
                      <c:pt idx="514">
                        <c:v>728.53</c:v>
                      </c:pt>
                      <c:pt idx="515">
                        <c:v>729.39099999999996</c:v>
                      </c:pt>
                      <c:pt idx="516">
                        <c:v>730.24800000000005</c:v>
                      </c:pt>
                      <c:pt idx="517">
                        <c:v>731.10599999999999</c:v>
                      </c:pt>
                      <c:pt idx="518">
                        <c:v>731.96799999999962</c:v>
                      </c:pt>
                      <c:pt idx="519">
                        <c:v>732.8299999999997</c:v>
                      </c:pt>
                      <c:pt idx="520">
                        <c:v>733.69100000000003</c:v>
                      </c:pt>
                      <c:pt idx="521">
                        <c:v>734.5509999999997</c:v>
                      </c:pt>
                      <c:pt idx="522">
                        <c:v>735.41699999999969</c:v>
                      </c:pt>
                      <c:pt idx="523">
                        <c:v>736.28099999999995</c:v>
                      </c:pt>
                      <c:pt idx="524">
                        <c:v>737.14300000000003</c:v>
                      </c:pt>
                      <c:pt idx="525">
                        <c:v>738.00599999999997</c:v>
                      </c:pt>
                      <c:pt idx="526">
                        <c:v>738.86799999999948</c:v>
                      </c:pt>
                      <c:pt idx="527">
                        <c:v>739.73400000000004</c:v>
                      </c:pt>
                      <c:pt idx="528">
                        <c:v>740.601</c:v>
                      </c:pt>
                      <c:pt idx="529">
                        <c:v>741.46799999999962</c:v>
                      </c:pt>
                      <c:pt idx="530">
                        <c:v>742.33799999999974</c:v>
                      </c:pt>
                      <c:pt idx="531">
                        <c:v>743.20699999999999</c:v>
                      </c:pt>
                      <c:pt idx="532">
                        <c:v>744.07399999999996</c:v>
                      </c:pt>
                      <c:pt idx="533">
                        <c:v>744.93699999999967</c:v>
                      </c:pt>
                      <c:pt idx="534">
                        <c:v>745.8009999999997</c:v>
                      </c:pt>
                      <c:pt idx="535">
                        <c:v>746.66199999999981</c:v>
                      </c:pt>
                      <c:pt idx="536">
                        <c:v>747.52499999999998</c:v>
                      </c:pt>
                      <c:pt idx="537">
                        <c:v>748.39099999999996</c:v>
                      </c:pt>
                      <c:pt idx="538">
                        <c:v>749.26099999999997</c:v>
                      </c:pt>
                      <c:pt idx="539">
                        <c:v>750.13499999999999</c:v>
                      </c:pt>
                      <c:pt idx="540">
                        <c:v>751.005</c:v>
                      </c:pt>
                      <c:pt idx="541">
                        <c:v>751.87199999999996</c:v>
                      </c:pt>
                      <c:pt idx="542">
                        <c:v>752.73900000000003</c:v>
                      </c:pt>
                      <c:pt idx="543">
                        <c:v>753.60599999999999</c:v>
                      </c:pt>
                      <c:pt idx="544">
                        <c:v>754.46499999999969</c:v>
                      </c:pt>
                      <c:pt idx="545">
                        <c:v>755.32499999999982</c:v>
                      </c:pt>
                      <c:pt idx="546">
                        <c:v>756.18</c:v>
                      </c:pt>
                      <c:pt idx="547">
                        <c:v>757.03299999999967</c:v>
                      </c:pt>
                      <c:pt idx="548">
                        <c:v>757.88799999999969</c:v>
                      </c:pt>
                      <c:pt idx="549">
                        <c:v>758.75400000000002</c:v>
                      </c:pt>
                      <c:pt idx="550">
                        <c:v>759.625</c:v>
                      </c:pt>
                      <c:pt idx="551">
                        <c:v>760.49400000000003</c:v>
                      </c:pt>
                      <c:pt idx="552">
                        <c:v>761.35999999999967</c:v>
                      </c:pt>
                      <c:pt idx="553">
                        <c:v>762.22299999999996</c:v>
                      </c:pt>
                      <c:pt idx="554">
                        <c:v>763.08699999999999</c:v>
                      </c:pt>
                      <c:pt idx="555">
                        <c:v>763.94599999999969</c:v>
                      </c:pt>
                      <c:pt idx="556">
                        <c:v>764.8</c:v>
                      </c:pt>
                      <c:pt idx="557">
                        <c:v>765.65599999999972</c:v>
                      </c:pt>
                      <c:pt idx="558">
                        <c:v>766.52</c:v>
                      </c:pt>
                      <c:pt idx="559">
                        <c:v>767.39300000000003</c:v>
                      </c:pt>
                      <c:pt idx="560">
                        <c:v>768.26599999999996</c:v>
                      </c:pt>
                      <c:pt idx="561">
                        <c:v>769.13799999999969</c:v>
                      </c:pt>
                      <c:pt idx="562">
                        <c:v>770.00700000000006</c:v>
                      </c:pt>
                      <c:pt idx="563">
                        <c:v>770.87699999999973</c:v>
                      </c:pt>
                      <c:pt idx="564">
                        <c:v>771.745</c:v>
                      </c:pt>
                      <c:pt idx="565">
                        <c:v>772.61199999999997</c:v>
                      </c:pt>
                      <c:pt idx="566">
                        <c:v>773.47900000000004</c:v>
                      </c:pt>
                      <c:pt idx="567">
                        <c:v>774.34599999999978</c:v>
                      </c:pt>
                      <c:pt idx="568">
                        <c:v>775.21599999999989</c:v>
                      </c:pt>
                      <c:pt idx="569">
                        <c:v>776.08799999999997</c:v>
                      </c:pt>
                      <c:pt idx="570">
                        <c:v>776.96199999999976</c:v>
                      </c:pt>
                      <c:pt idx="571">
                        <c:v>777.83899999999971</c:v>
                      </c:pt>
                      <c:pt idx="572">
                        <c:v>778.71900000000005</c:v>
                      </c:pt>
                      <c:pt idx="573">
                        <c:v>779.601</c:v>
                      </c:pt>
                      <c:pt idx="574">
                        <c:v>780.48599999999999</c:v>
                      </c:pt>
                      <c:pt idx="575">
                        <c:v>781.38300000000004</c:v>
                      </c:pt>
                      <c:pt idx="576">
                        <c:v>782.28200000000004</c:v>
                      </c:pt>
                      <c:pt idx="577">
                        <c:v>783.18</c:v>
                      </c:pt>
                      <c:pt idx="578">
                        <c:v>784.07500000000005</c:v>
                      </c:pt>
                      <c:pt idx="579">
                        <c:v>784.96399999999971</c:v>
                      </c:pt>
                      <c:pt idx="580">
                        <c:v>785.85199999999975</c:v>
                      </c:pt>
                      <c:pt idx="581">
                        <c:v>786.73500000000001</c:v>
                      </c:pt>
                      <c:pt idx="582">
                        <c:v>787.61900000000003</c:v>
                      </c:pt>
                      <c:pt idx="583">
                        <c:v>788.49799999999971</c:v>
                      </c:pt>
                      <c:pt idx="584">
                        <c:v>789.37400000000002</c:v>
                      </c:pt>
                      <c:pt idx="585">
                        <c:v>790.24900000000002</c:v>
                      </c:pt>
                      <c:pt idx="586">
                        <c:v>791.12</c:v>
                      </c:pt>
                      <c:pt idx="587">
                        <c:v>791.99299999999971</c:v>
                      </c:pt>
                      <c:pt idx="588">
                        <c:v>792.86799999999948</c:v>
                      </c:pt>
                      <c:pt idx="589">
                        <c:v>793.74799999999971</c:v>
                      </c:pt>
                      <c:pt idx="590">
                        <c:v>794.6279999999997</c:v>
                      </c:pt>
                      <c:pt idx="591">
                        <c:v>795.50900000000001</c:v>
                      </c:pt>
                      <c:pt idx="592">
                        <c:v>796.38699999999972</c:v>
                      </c:pt>
                      <c:pt idx="593">
                        <c:v>797.2579999999997</c:v>
                      </c:pt>
                      <c:pt idx="594">
                        <c:v>798.12599999999998</c:v>
                      </c:pt>
                      <c:pt idx="595">
                        <c:v>798.99199999999996</c:v>
                      </c:pt>
                      <c:pt idx="596">
                        <c:v>799.86099999999976</c:v>
                      </c:pt>
                      <c:pt idx="597">
                        <c:v>800.72699999999998</c:v>
                      </c:pt>
                      <c:pt idx="598">
                        <c:v>801.59799999999996</c:v>
                      </c:pt>
                      <c:pt idx="599">
                        <c:v>802.46899999999971</c:v>
                      </c:pt>
                      <c:pt idx="600">
                        <c:v>803.34099999999978</c:v>
                      </c:pt>
                      <c:pt idx="601">
                        <c:v>804.20899999999995</c:v>
                      </c:pt>
                      <c:pt idx="602">
                        <c:v>805.077</c:v>
                      </c:pt>
                      <c:pt idx="603">
                        <c:v>805.9459999999998</c:v>
                      </c:pt>
                      <c:pt idx="604">
                        <c:v>806.81999999999971</c:v>
                      </c:pt>
                      <c:pt idx="605">
                        <c:v>807.69600000000003</c:v>
                      </c:pt>
                      <c:pt idx="606">
                        <c:v>808.56799999999976</c:v>
                      </c:pt>
                      <c:pt idx="607">
                        <c:v>809.4409999999998</c:v>
                      </c:pt>
                      <c:pt idx="608">
                        <c:v>810.31999999999971</c:v>
                      </c:pt>
                      <c:pt idx="609">
                        <c:v>811.202</c:v>
                      </c:pt>
                      <c:pt idx="610">
                        <c:v>812.08299999999997</c:v>
                      </c:pt>
                      <c:pt idx="611">
                        <c:v>812.97</c:v>
                      </c:pt>
                      <c:pt idx="612">
                        <c:v>813.8529999999995</c:v>
                      </c:pt>
                      <c:pt idx="613">
                        <c:v>814.73099999999999</c:v>
                      </c:pt>
                      <c:pt idx="614">
                        <c:v>815.61299999999972</c:v>
                      </c:pt>
                      <c:pt idx="615">
                        <c:v>816.48799999999972</c:v>
                      </c:pt>
                      <c:pt idx="616">
                        <c:v>817.36099999999976</c:v>
                      </c:pt>
                      <c:pt idx="617">
                        <c:v>818.23799999999972</c:v>
                      </c:pt>
                      <c:pt idx="618">
                        <c:v>819.11799999999971</c:v>
                      </c:pt>
                      <c:pt idx="619">
                        <c:v>820.0029999999997</c:v>
                      </c:pt>
                      <c:pt idx="620">
                        <c:v>820.88900000000001</c:v>
                      </c:pt>
                      <c:pt idx="621">
                        <c:v>821.77200000000005</c:v>
                      </c:pt>
                      <c:pt idx="622">
                        <c:v>822.6519999999997</c:v>
                      </c:pt>
                      <c:pt idx="623">
                        <c:v>823.53300000000002</c:v>
                      </c:pt>
                      <c:pt idx="624">
                        <c:v>824.41499999999996</c:v>
                      </c:pt>
                      <c:pt idx="625">
                        <c:v>825.29399999999998</c:v>
                      </c:pt>
                      <c:pt idx="626">
                        <c:v>826.17600000000004</c:v>
                      </c:pt>
                      <c:pt idx="627">
                        <c:v>827.05699999999979</c:v>
                      </c:pt>
                      <c:pt idx="628">
                        <c:v>827.93899999999996</c:v>
                      </c:pt>
                      <c:pt idx="629">
                        <c:v>828.81999999999971</c:v>
                      </c:pt>
                      <c:pt idx="630">
                        <c:v>829.70100000000002</c:v>
                      </c:pt>
                      <c:pt idx="631">
                        <c:v>830.58199999999999</c:v>
                      </c:pt>
                      <c:pt idx="632">
                        <c:v>831.4599999999997</c:v>
                      </c:pt>
                      <c:pt idx="633">
                        <c:v>832.34199999999976</c:v>
                      </c:pt>
                      <c:pt idx="634">
                        <c:v>833.226</c:v>
                      </c:pt>
                      <c:pt idx="635">
                        <c:v>834.10500000000002</c:v>
                      </c:pt>
                      <c:pt idx="636">
                        <c:v>834.98199999999997</c:v>
                      </c:pt>
                      <c:pt idx="637">
                        <c:v>835.8589999999997</c:v>
                      </c:pt>
                      <c:pt idx="638">
                        <c:v>836.73500000000001</c:v>
                      </c:pt>
                      <c:pt idx="639">
                        <c:v>837.61599999999999</c:v>
                      </c:pt>
                      <c:pt idx="640">
                        <c:v>838.5</c:v>
                      </c:pt>
                      <c:pt idx="641">
                        <c:v>839.38800000000003</c:v>
                      </c:pt>
                      <c:pt idx="642">
                        <c:v>840.27300000000002</c:v>
                      </c:pt>
                      <c:pt idx="643">
                        <c:v>841.15899999999999</c:v>
                      </c:pt>
                      <c:pt idx="644">
                        <c:v>842.04</c:v>
                      </c:pt>
                      <c:pt idx="645">
                        <c:v>842.923</c:v>
                      </c:pt>
                      <c:pt idx="646">
                        <c:v>843.8059999999997</c:v>
                      </c:pt>
                      <c:pt idx="647">
                        <c:v>844.69100000000003</c:v>
                      </c:pt>
                      <c:pt idx="648">
                        <c:v>845.57600000000002</c:v>
                      </c:pt>
                      <c:pt idx="649">
                        <c:v>846.45899999999972</c:v>
                      </c:pt>
                      <c:pt idx="650">
                        <c:v>847.33899999999971</c:v>
                      </c:pt>
                      <c:pt idx="651">
                        <c:v>848.21900000000005</c:v>
                      </c:pt>
                      <c:pt idx="652">
                        <c:v>849.09799999999996</c:v>
                      </c:pt>
                      <c:pt idx="653">
                        <c:v>849.98299999999972</c:v>
                      </c:pt>
                      <c:pt idx="654">
                        <c:v>850.86599999999976</c:v>
                      </c:pt>
                      <c:pt idx="655">
                        <c:v>851.74900000000002</c:v>
                      </c:pt>
                      <c:pt idx="656">
                        <c:v>852.64</c:v>
                      </c:pt>
                      <c:pt idx="657">
                        <c:v>853.53599999999972</c:v>
                      </c:pt>
                      <c:pt idx="658">
                        <c:v>854.42999999999984</c:v>
                      </c:pt>
                      <c:pt idx="659">
                        <c:v>855.31999999999971</c:v>
                      </c:pt>
                      <c:pt idx="660">
                        <c:v>856.21</c:v>
                      </c:pt>
                      <c:pt idx="661">
                        <c:v>857.09699999999998</c:v>
                      </c:pt>
                      <c:pt idx="662">
                        <c:v>857.98400000000004</c:v>
                      </c:pt>
                      <c:pt idx="663">
                        <c:v>858.8779999999997</c:v>
                      </c:pt>
                      <c:pt idx="664">
                        <c:v>859.78</c:v>
                      </c:pt>
                      <c:pt idx="665">
                        <c:v>860.68100000000004</c:v>
                      </c:pt>
                      <c:pt idx="666">
                        <c:v>861.57500000000005</c:v>
                      </c:pt>
                      <c:pt idx="667">
                        <c:v>862.46299999999974</c:v>
                      </c:pt>
                      <c:pt idx="668">
                        <c:v>863.3499999999998</c:v>
                      </c:pt>
                      <c:pt idx="669">
                        <c:v>864.23299999999972</c:v>
                      </c:pt>
                      <c:pt idx="670">
                        <c:v>865.11599999999999</c:v>
                      </c:pt>
                      <c:pt idx="671">
                        <c:v>866.00099999999998</c:v>
                      </c:pt>
                      <c:pt idx="672">
                        <c:v>866.88400000000001</c:v>
                      </c:pt>
                      <c:pt idx="673">
                        <c:v>867.76800000000003</c:v>
                      </c:pt>
                      <c:pt idx="674">
                        <c:v>868.65</c:v>
                      </c:pt>
                      <c:pt idx="675">
                        <c:v>869.529</c:v>
                      </c:pt>
                      <c:pt idx="676">
                        <c:v>870.41099999999972</c:v>
                      </c:pt>
                      <c:pt idx="677">
                        <c:v>871.29600000000005</c:v>
                      </c:pt>
                      <c:pt idx="678">
                        <c:v>872.18399999999997</c:v>
                      </c:pt>
                      <c:pt idx="679">
                        <c:v>873.07600000000002</c:v>
                      </c:pt>
                      <c:pt idx="680">
                        <c:v>873.96299999999974</c:v>
                      </c:pt>
                      <c:pt idx="681">
                        <c:v>874.85199999999975</c:v>
                      </c:pt>
                      <c:pt idx="682">
                        <c:v>875.745</c:v>
                      </c:pt>
                      <c:pt idx="683">
                        <c:v>876.64099999999996</c:v>
                      </c:pt>
                      <c:pt idx="684">
                        <c:v>877.53300000000002</c:v>
                      </c:pt>
                      <c:pt idx="685">
                        <c:v>878.42499999999973</c:v>
                      </c:pt>
                      <c:pt idx="686">
                        <c:v>879.32399999999996</c:v>
                      </c:pt>
                      <c:pt idx="687">
                        <c:v>880.22</c:v>
                      </c:pt>
                      <c:pt idx="688">
                        <c:v>881.11400000000003</c:v>
                      </c:pt>
                      <c:pt idx="689">
                        <c:v>882.00900000000001</c:v>
                      </c:pt>
                      <c:pt idx="690">
                        <c:v>882.90599999999972</c:v>
                      </c:pt>
                      <c:pt idx="691">
                        <c:v>883.803</c:v>
                      </c:pt>
                      <c:pt idx="692">
                        <c:v>884.70600000000002</c:v>
                      </c:pt>
                      <c:pt idx="693">
                        <c:v>885.61</c:v>
                      </c:pt>
                      <c:pt idx="694">
                        <c:v>886.52</c:v>
                      </c:pt>
                      <c:pt idx="695">
                        <c:v>887.43299999999977</c:v>
                      </c:pt>
                      <c:pt idx="696">
                        <c:v>888.35199999999975</c:v>
                      </c:pt>
                      <c:pt idx="697">
                        <c:v>889.27499999999998</c:v>
                      </c:pt>
                      <c:pt idx="698">
                        <c:v>890.2</c:v>
                      </c:pt>
                      <c:pt idx="699">
                        <c:v>891.12599999999998</c:v>
                      </c:pt>
                      <c:pt idx="700">
                        <c:v>892.05699999999979</c:v>
                      </c:pt>
                      <c:pt idx="701">
                        <c:v>892.99099999999999</c:v>
                      </c:pt>
                      <c:pt idx="702">
                        <c:v>893.92699999999979</c:v>
                      </c:pt>
                      <c:pt idx="703">
                        <c:v>894.86299999999949</c:v>
                      </c:pt>
                      <c:pt idx="704">
                        <c:v>895.79399999999998</c:v>
                      </c:pt>
                      <c:pt idx="705">
                        <c:v>896.72299999999996</c:v>
                      </c:pt>
                      <c:pt idx="706">
                        <c:v>897.64699999999971</c:v>
                      </c:pt>
                      <c:pt idx="707">
                        <c:v>898.57399999999996</c:v>
                      </c:pt>
                      <c:pt idx="708">
                        <c:v>899.50099999999998</c:v>
                      </c:pt>
                      <c:pt idx="709">
                        <c:v>900.42499999999973</c:v>
                      </c:pt>
                      <c:pt idx="710">
                        <c:v>901.34899999999971</c:v>
                      </c:pt>
                      <c:pt idx="711">
                        <c:v>902.27</c:v>
                      </c:pt>
                      <c:pt idx="712">
                        <c:v>903.19200000000001</c:v>
                      </c:pt>
                      <c:pt idx="713">
                        <c:v>904.11599999999999</c:v>
                      </c:pt>
                      <c:pt idx="714">
                        <c:v>905.04300000000001</c:v>
                      </c:pt>
                      <c:pt idx="715">
                        <c:v>905.97699999999998</c:v>
                      </c:pt>
                      <c:pt idx="716">
                        <c:v>906.91399999999999</c:v>
                      </c:pt>
                      <c:pt idx="717">
                        <c:v>907.8449999999998</c:v>
                      </c:pt>
                      <c:pt idx="718">
                        <c:v>908.77700000000004</c:v>
                      </c:pt>
                      <c:pt idx="719">
                        <c:v>909.70899999999995</c:v>
                      </c:pt>
                      <c:pt idx="720">
                        <c:v>910.63800000000003</c:v>
                      </c:pt>
                      <c:pt idx="721">
                        <c:v>911.56299999999976</c:v>
                      </c:pt>
                      <c:pt idx="722">
                        <c:v>912.48199999999997</c:v>
                      </c:pt>
                      <c:pt idx="723">
                        <c:v>913.40599999999972</c:v>
                      </c:pt>
                      <c:pt idx="724">
                        <c:v>914.33599999999979</c:v>
                      </c:pt>
                      <c:pt idx="725">
                        <c:v>915.26699999999971</c:v>
                      </c:pt>
                      <c:pt idx="726">
                        <c:v>916.197</c:v>
                      </c:pt>
                      <c:pt idx="727">
                        <c:v>917.1279999999997</c:v>
                      </c:pt>
                      <c:pt idx="728">
                        <c:v>918.05699999999979</c:v>
                      </c:pt>
                      <c:pt idx="729">
                        <c:v>918.98400000000004</c:v>
                      </c:pt>
                      <c:pt idx="730">
                        <c:v>919.91399999999999</c:v>
                      </c:pt>
                      <c:pt idx="731">
                        <c:v>920.84199999999976</c:v>
                      </c:pt>
                      <c:pt idx="732">
                        <c:v>921.77200000000005</c:v>
                      </c:pt>
                      <c:pt idx="733">
                        <c:v>922.70299999999997</c:v>
                      </c:pt>
                      <c:pt idx="734">
                        <c:v>923.62900000000002</c:v>
                      </c:pt>
                      <c:pt idx="735">
                        <c:v>924.5559999999997</c:v>
                      </c:pt>
                      <c:pt idx="736">
                        <c:v>925.48500000000001</c:v>
                      </c:pt>
                      <c:pt idx="737">
                        <c:v>926.41300000000001</c:v>
                      </c:pt>
                      <c:pt idx="738">
                        <c:v>927.3449999999998</c:v>
                      </c:pt>
                      <c:pt idx="739">
                        <c:v>928.28</c:v>
                      </c:pt>
                      <c:pt idx="740">
                        <c:v>929.21199999999999</c:v>
                      </c:pt>
                      <c:pt idx="741">
                        <c:v>930.14300000000003</c:v>
                      </c:pt>
                      <c:pt idx="742">
                        <c:v>931.07299999999998</c:v>
                      </c:pt>
                      <c:pt idx="743">
                        <c:v>932.00199999999973</c:v>
                      </c:pt>
                      <c:pt idx="744">
                        <c:v>932.928</c:v>
                      </c:pt>
                      <c:pt idx="745">
                        <c:v>933.8589999999997</c:v>
                      </c:pt>
                      <c:pt idx="746">
                        <c:v>934.78899999999999</c:v>
                      </c:pt>
                      <c:pt idx="747">
                        <c:v>935.71600000000001</c:v>
                      </c:pt>
                      <c:pt idx="748">
                        <c:v>936.64599999999996</c:v>
                      </c:pt>
                      <c:pt idx="749">
                        <c:v>937.57600000000002</c:v>
                      </c:pt>
                      <c:pt idx="750">
                        <c:v>938.51199999999972</c:v>
                      </c:pt>
                      <c:pt idx="751">
                        <c:v>939.44399999999996</c:v>
                      </c:pt>
                      <c:pt idx="752">
                        <c:v>940.37400000000002</c:v>
                      </c:pt>
                      <c:pt idx="753">
                        <c:v>941.3</c:v>
                      </c:pt>
                      <c:pt idx="754">
                        <c:v>942.22900000000004</c:v>
                      </c:pt>
                      <c:pt idx="755">
                        <c:v>943.16499999999996</c:v>
                      </c:pt>
                      <c:pt idx="756">
                        <c:v>944.101</c:v>
                      </c:pt>
                      <c:pt idx="757">
                        <c:v>945.03699999999969</c:v>
                      </c:pt>
                      <c:pt idx="758">
                        <c:v>945.97400000000005</c:v>
                      </c:pt>
                      <c:pt idx="759">
                        <c:v>946.91099999999972</c:v>
                      </c:pt>
                      <c:pt idx="760">
                        <c:v>947.8299999999997</c:v>
                      </c:pt>
                      <c:pt idx="761">
                        <c:v>948.73</c:v>
                      </c:pt>
                      <c:pt idx="762">
                        <c:v>949.62599999999998</c:v>
                      </c:pt>
                      <c:pt idx="763">
                        <c:v>950.51599999999996</c:v>
                      </c:pt>
                      <c:pt idx="764">
                        <c:v>951.41300000000001</c:v>
                      </c:pt>
                      <c:pt idx="765">
                        <c:v>952.30999999999983</c:v>
                      </c:pt>
                      <c:pt idx="766">
                        <c:v>953.20799999999997</c:v>
                      </c:pt>
                      <c:pt idx="767">
                        <c:v>954.10599999999999</c:v>
                      </c:pt>
                      <c:pt idx="768">
                        <c:v>955.005</c:v>
                      </c:pt>
                      <c:pt idx="769">
                        <c:v>955.9</c:v>
                      </c:pt>
                      <c:pt idx="770">
                        <c:v>956.79700000000003</c:v>
                      </c:pt>
                      <c:pt idx="771">
                        <c:v>957.69500000000005</c:v>
                      </c:pt>
                      <c:pt idx="772">
                        <c:v>958.59400000000005</c:v>
                      </c:pt>
                      <c:pt idx="773">
                        <c:v>959.49099999999999</c:v>
                      </c:pt>
                      <c:pt idx="774">
                        <c:v>960.39</c:v>
                      </c:pt>
                      <c:pt idx="775">
                        <c:v>961.28899999999999</c:v>
                      </c:pt>
                      <c:pt idx="776">
                        <c:v>962.19299999999998</c:v>
                      </c:pt>
                      <c:pt idx="777">
                        <c:v>963.09900000000005</c:v>
                      </c:pt>
                      <c:pt idx="778">
                        <c:v>964.00699999999972</c:v>
                      </c:pt>
                      <c:pt idx="779">
                        <c:v>964.92</c:v>
                      </c:pt>
                      <c:pt idx="780">
                        <c:v>965.8299999999997</c:v>
                      </c:pt>
                      <c:pt idx="781">
                        <c:v>966.73299999999972</c:v>
                      </c:pt>
                      <c:pt idx="782">
                        <c:v>967.6329999999997</c:v>
                      </c:pt>
                      <c:pt idx="783">
                        <c:v>968.5319999999997</c:v>
                      </c:pt>
                      <c:pt idx="784">
                        <c:v>969.43599999999969</c:v>
                      </c:pt>
                      <c:pt idx="785">
                        <c:v>970.33899999999971</c:v>
                      </c:pt>
                      <c:pt idx="786">
                        <c:v>971.245</c:v>
                      </c:pt>
                      <c:pt idx="787">
                        <c:v>972.15599999999972</c:v>
                      </c:pt>
                      <c:pt idx="788">
                        <c:v>973.06699999999978</c:v>
                      </c:pt>
                      <c:pt idx="789">
                        <c:v>973.976</c:v>
                      </c:pt>
                      <c:pt idx="790">
                        <c:v>974.8829999999997</c:v>
                      </c:pt>
                      <c:pt idx="791">
                        <c:v>975.78700000000003</c:v>
                      </c:pt>
                      <c:pt idx="792">
                        <c:v>976.68600000000004</c:v>
                      </c:pt>
                      <c:pt idx="793">
                        <c:v>977.58799999999997</c:v>
                      </c:pt>
                      <c:pt idx="794">
                        <c:v>978.49</c:v>
                      </c:pt>
                      <c:pt idx="795">
                        <c:v>979.38900000000001</c:v>
                      </c:pt>
                      <c:pt idx="796">
                        <c:v>980.28800000000001</c:v>
                      </c:pt>
                      <c:pt idx="797">
                        <c:v>981.18700000000001</c:v>
                      </c:pt>
                      <c:pt idx="798">
                        <c:v>982.08299999999997</c:v>
                      </c:pt>
                      <c:pt idx="799">
                        <c:v>982.97500000000002</c:v>
                      </c:pt>
                      <c:pt idx="800">
                        <c:v>983.87</c:v>
                      </c:pt>
                      <c:pt idx="801">
                        <c:v>984.76400000000001</c:v>
                      </c:pt>
                      <c:pt idx="802">
                        <c:v>985.66199999999969</c:v>
                      </c:pt>
                      <c:pt idx="803">
                        <c:v>986.56399999999996</c:v>
                      </c:pt>
                      <c:pt idx="804">
                        <c:v>987.45799999999974</c:v>
                      </c:pt>
                      <c:pt idx="805">
                        <c:v>988.3539999999997</c:v>
                      </c:pt>
                      <c:pt idx="806">
                        <c:v>989.255</c:v>
                      </c:pt>
                      <c:pt idx="807">
                        <c:v>990.1569999999997</c:v>
                      </c:pt>
                      <c:pt idx="808">
                        <c:v>991.06099999999969</c:v>
                      </c:pt>
                      <c:pt idx="809">
                        <c:v>991.96199999999976</c:v>
                      </c:pt>
                      <c:pt idx="810">
                        <c:v>992.85999999999979</c:v>
                      </c:pt>
                      <c:pt idx="811">
                        <c:v>993.76199999999972</c:v>
                      </c:pt>
                      <c:pt idx="812">
                        <c:v>994.70399999999995</c:v>
                      </c:pt>
                      <c:pt idx="813">
                        <c:v>995.66899999999998</c:v>
                      </c:pt>
                      <c:pt idx="814">
                        <c:v>996.64800000000002</c:v>
                      </c:pt>
                      <c:pt idx="815">
                        <c:v>997.63199999999972</c:v>
                      </c:pt>
                      <c:pt idx="816">
                        <c:v>998.61799999999971</c:v>
                      </c:pt>
                      <c:pt idx="817">
                        <c:v>999.60799999999972</c:v>
                      </c:pt>
                      <c:pt idx="818">
                        <c:v>1000.6</c:v>
                      </c:pt>
                      <c:pt idx="819">
                        <c:v>1001.59</c:v>
                      </c:pt>
                      <c:pt idx="820">
                        <c:v>1002.582</c:v>
                      </c:pt>
                      <c:pt idx="821">
                        <c:v>1003.569</c:v>
                      </c:pt>
                      <c:pt idx="822">
                        <c:v>1004.553</c:v>
                      </c:pt>
                      <c:pt idx="823">
                        <c:v>1005.54</c:v>
                      </c:pt>
                      <c:pt idx="824">
                        <c:v>1006.525</c:v>
                      </c:pt>
                      <c:pt idx="825">
                        <c:v>1007.508</c:v>
                      </c:pt>
                      <c:pt idx="826">
                        <c:v>1008.492</c:v>
                      </c:pt>
                      <c:pt idx="827">
                        <c:v>1009.476</c:v>
                      </c:pt>
                      <c:pt idx="828">
                        <c:v>1010.456</c:v>
                      </c:pt>
                      <c:pt idx="829">
                        <c:v>1011.433</c:v>
                      </c:pt>
                      <c:pt idx="830">
                        <c:v>1012.413</c:v>
                      </c:pt>
                      <c:pt idx="831">
                        <c:v>1013.39</c:v>
                      </c:pt>
                      <c:pt idx="832">
                        <c:v>1014.3680000000001</c:v>
                      </c:pt>
                      <c:pt idx="833">
                        <c:v>1015.347</c:v>
                      </c:pt>
                      <c:pt idx="834">
                        <c:v>1016.319</c:v>
                      </c:pt>
                      <c:pt idx="835">
                        <c:v>1017.29</c:v>
                      </c:pt>
                      <c:pt idx="836">
                        <c:v>1018.2619999999999</c:v>
                      </c:pt>
                      <c:pt idx="837">
                        <c:v>1019.24</c:v>
                      </c:pt>
                      <c:pt idx="838">
                        <c:v>1020.213</c:v>
                      </c:pt>
                      <c:pt idx="839">
                        <c:v>1021.188</c:v>
                      </c:pt>
                      <c:pt idx="840">
                        <c:v>1022.1609999999999</c:v>
                      </c:pt>
                      <c:pt idx="841">
                        <c:v>1023.13</c:v>
                      </c:pt>
                      <c:pt idx="842">
                        <c:v>1024.0930000000001</c:v>
                      </c:pt>
                      <c:pt idx="843">
                        <c:v>1025.0550000000001</c:v>
                      </c:pt>
                      <c:pt idx="844">
                        <c:v>1026.0150000000001</c:v>
                      </c:pt>
                      <c:pt idx="845">
                        <c:v>1026.979</c:v>
                      </c:pt>
                      <c:pt idx="846">
                        <c:v>1027.941</c:v>
                      </c:pt>
                      <c:pt idx="847">
                        <c:v>1028.9010000000001</c:v>
                      </c:pt>
                      <c:pt idx="848">
                        <c:v>1029.865</c:v>
                      </c:pt>
                      <c:pt idx="849">
                        <c:v>1030.828</c:v>
                      </c:pt>
                      <c:pt idx="850">
                        <c:v>1031.7919999999999</c:v>
                      </c:pt>
                      <c:pt idx="851">
                        <c:v>1032.7560000000001</c:v>
                      </c:pt>
                      <c:pt idx="852">
                        <c:v>1033.7190000000001</c:v>
                      </c:pt>
                      <c:pt idx="853">
                        <c:v>1034.68</c:v>
                      </c:pt>
                      <c:pt idx="854">
                        <c:v>1035.644</c:v>
                      </c:pt>
                      <c:pt idx="855">
                        <c:v>1036.6120000000001</c:v>
                      </c:pt>
                      <c:pt idx="856">
                        <c:v>1037.578</c:v>
                      </c:pt>
                      <c:pt idx="857">
                        <c:v>1038.5409999999999</c:v>
                      </c:pt>
                      <c:pt idx="858">
                        <c:v>1039.5050000000001</c:v>
                      </c:pt>
                      <c:pt idx="859">
                        <c:v>1040.4659999999999</c:v>
                      </c:pt>
                      <c:pt idx="860">
                        <c:v>1041.4280000000001</c:v>
                      </c:pt>
                      <c:pt idx="861">
                        <c:v>1042.394</c:v>
                      </c:pt>
                      <c:pt idx="862">
                        <c:v>1043.357</c:v>
                      </c:pt>
                      <c:pt idx="863">
                        <c:v>1044.3209999999999</c:v>
                      </c:pt>
                      <c:pt idx="864">
                        <c:v>1045.2840000000001</c:v>
                      </c:pt>
                      <c:pt idx="865">
                        <c:v>1046.2460000000001</c:v>
                      </c:pt>
                      <c:pt idx="866">
                        <c:v>1047.201</c:v>
                      </c:pt>
                      <c:pt idx="867">
                        <c:v>1048.134</c:v>
                      </c:pt>
                      <c:pt idx="868">
                        <c:v>1049.047</c:v>
                      </c:pt>
                      <c:pt idx="869">
                        <c:v>1049.954</c:v>
                      </c:pt>
                      <c:pt idx="870">
                        <c:v>1050.864</c:v>
                      </c:pt>
                      <c:pt idx="871">
                        <c:v>1051.7729999999999</c:v>
                      </c:pt>
                      <c:pt idx="872">
                        <c:v>1052.68</c:v>
                      </c:pt>
                      <c:pt idx="873">
                        <c:v>1053.586</c:v>
                      </c:pt>
                      <c:pt idx="874">
                        <c:v>1054.4939999999999</c:v>
                      </c:pt>
                      <c:pt idx="875">
                        <c:v>1055.4079999999999</c:v>
                      </c:pt>
                      <c:pt idx="876">
                        <c:v>1056.3240000000001</c:v>
                      </c:pt>
                      <c:pt idx="877">
                        <c:v>1057.241</c:v>
                      </c:pt>
                      <c:pt idx="878">
                        <c:v>1058.1569999999999</c:v>
                      </c:pt>
                      <c:pt idx="879">
                        <c:v>1059.0719999999999</c:v>
                      </c:pt>
                      <c:pt idx="880">
                        <c:v>1059.9839999999999</c:v>
                      </c:pt>
                      <c:pt idx="881">
                        <c:v>1060.893</c:v>
                      </c:pt>
                      <c:pt idx="882">
                        <c:v>1061.8009999999999</c:v>
                      </c:pt>
                      <c:pt idx="883">
                        <c:v>1062.7090000000001</c:v>
                      </c:pt>
                      <c:pt idx="884">
                        <c:v>1063.614</c:v>
                      </c:pt>
                      <c:pt idx="885">
                        <c:v>1064.5229999999999</c:v>
                      </c:pt>
                      <c:pt idx="886">
                        <c:v>1065.43</c:v>
                      </c:pt>
                      <c:pt idx="887">
                        <c:v>1066.335</c:v>
                      </c:pt>
                      <c:pt idx="888">
                        <c:v>1067.2349999999999</c:v>
                      </c:pt>
                      <c:pt idx="889">
                        <c:v>1068.135</c:v>
                      </c:pt>
                      <c:pt idx="890">
                        <c:v>1069.038</c:v>
                      </c:pt>
                      <c:pt idx="891">
                        <c:v>1069.941</c:v>
                      </c:pt>
                      <c:pt idx="892">
                        <c:v>1070.8430000000001</c:v>
                      </c:pt>
                      <c:pt idx="893">
                        <c:v>1071.7439999999999</c:v>
                      </c:pt>
                      <c:pt idx="894">
                        <c:v>1072.6420000000001</c:v>
                      </c:pt>
                      <c:pt idx="895">
                        <c:v>1073.5440000000001</c:v>
                      </c:pt>
                      <c:pt idx="896">
                        <c:v>1074.4480000000001</c:v>
                      </c:pt>
                      <c:pt idx="897">
                        <c:v>1075.357</c:v>
                      </c:pt>
                      <c:pt idx="898">
                        <c:v>1076.2760000000001</c:v>
                      </c:pt>
                      <c:pt idx="899">
                        <c:v>1077.194</c:v>
                      </c:pt>
                      <c:pt idx="900">
                        <c:v>1078.1120000000001</c:v>
                      </c:pt>
                      <c:pt idx="901">
                        <c:v>1079.03</c:v>
                      </c:pt>
                      <c:pt idx="902">
                        <c:v>1079.951</c:v>
                      </c:pt>
                      <c:pt idx="903">
                        <c:v>1080.877</c:v>
                      </c:pt>
                      <c:pt idx="904">
                        <c:v>1081.8030000000001</c:v>
                      </c:pt>
                      <c:pt idx="905">
                        <c:v>1082.7270000000001</c:v>
                      </c:pt>
                      <c:pt idx="906">
                        <c:v>1083.644</c:v>
                      </c:pt>
                      <c:pt idx="907">
                        <c:v>1084.5609999999999</c:v>
                      </c:pt>
                      <c:pt idx="908">
                        <c:v>1085.4770000000001</c:v>
                      </c:pt>
                      <c:pt idx="909">
                        <c:v>1086.393</c:v>
                      </c:pt>
                      <c:pt idx="910">
                        <c:v>1087.316</c:v>
                      </c:pt>
                      <c:pt idx="911">
                        <c:v>1088.24</c:v>
                      </c:pt>
                      <c:pt idx="912">
                        <c:v>1089.1669999999999</c:v>
                      </c:pt>
                      <c:pt idx="913">
                        <c:v>1090.0909999999999</c:v>
                      </c:pt>
                      <c:pt idx="914">
                        <c:v>1091.0160000000001</c:v>
                      </c:pt>
                      <c:pt idx="915">
                        <c:v>1091.9449999999999</c:v>
                      </c:pt>
                      <c:pt idx="916">
                        <c:v>1092.875</c:v>
                      </c:pt>
                      <c:pt idx="917">
                        <c:v>1093.800999999999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P$6:$AP$923</c15:sqref>
                        </c15:formulaRef>
                      </c:ext>
                    </c:extLst>
                    <c:numCache>
                      <c:formatCode>General</c:formatCode>
                      <c:ptCount val="918"/>
                      <c:pt idx="0">
                        <c:v>1</c:v>
                      </c:pt>
                      <c:pt idx="1">
                        <c:v>0.99995627761738404</c:v>
                      </c:pt>
                      <c:pt idx="2">
                        <c:v>0.99993371122635599</c:v>
                      </c:pt>
                      <c:pt idx="3">
                        <c:v>0.99977715688860203</c:v>
                      </c:pt>
                      <c:pt idx="4">
                        <c:v>0.99968689132449196</c:v>
                      </c:pt>
                      <c:pt idx="5">
                        <c:v>0.99957546976879297</c:v>
                      </c:pt>
                      <c:pt idx="6">
                        <c:v>0.99935121625795598</c:v>
                      </c:pt>
                      <c:pt idx="7">
                        <c:v>0.99926095069384602</c:v>
                      </c:pt>
                      <c:pt idx="8">
                        <c:v>0.99905926357403696</c:v>
                      </c:pt>
                      <c:pt idx="9">
                        <c:v>0.99888014284525495</c:v>
                      </c:pt>
                      <c:pt idx="10">
                        <c:v>0.99870102211647405</c:v>
                      </c:pt>
                      <c:pt idx="11">
                        <c:v>0.99847676860563706</c:v>
                      </c:pt>
                      <c:pt idx="12">
                        <c:v>0.99831880386844296</c:v>
                      </c:pt>
                      <c:pt idx="13">
                        <c:v>0.99807198396657903</c:v>
                      </c:pt>
                      <c:pt idx="14">
                        <c:v>0.99784914085518095</c:v>
                      </c:pt>
                      <c:pt idx="15">
                        <c:v>0.99764604333593299</c:v>
                      </c:pt>
                      <c:pt idx="16">
                        <c:v>0.99740063383350797</c:v>
                      </c:pt>
                      <c:pt idx="17">
                        <c:v>0.99715381393164304</c:v>
                      </c:pt>
                      <c:pt idx="18">
                        <c:v>0.996906994029779</c:v>
                      </c:pt>
                      <c:pt idx="19">
                        <c:v>0.996616451745299</c:v>
                      </c:pt>
                      <c:pt idx="20">
                        <c:v>0.99634706545240703</c:v>
                      </c:pt>
                      <c:pt idx="21">
                        <c:v>0.99607626876007505</c:v>
                      </c:pt>
                      <c:pt idx="22">
                        <c:v>0.99576457048400702</c:v>
                      </c:pt>
                      <c:pt idx="23">
                        <c:v>0.99547120740064798</c:v>
                      </c:pt>
                      <c:pt idx="24">
                        <c:v>0.99515809872514005</c:v>
                      </c:pt>
                      <c:pt idx="25">
                        <c:v>0.994778701275988</c:v>
                      </c:pt>
                      <c:pt idx="26">
                        <c:v>0.994441615810014</c:v>
                      </c:pt>
                      <c:pt idx="27">
                        <c:v>0.99408337435244998</c:v>
                      </c:pt>
                      <c:pt idx="28">
                        <c:v>0.99367858971339196</c:v>
                      </c:pt>
                      <c:pt idx="29">
                        <c:v>0.99332034825582904</c:v>
                      </c:pt>
                      <c:pt idx="30">
                        <c:v>0.99289440762518399</c:v>
                      </c:pt>
                      <c:pt idx="31">
                        <c:v>0.99246846699453695</c:v>
                      </c:pt>
                      <c:pt idx="32">
                        <c:v>0.99201995997286396</c:v>
                      </c:pt>
                      <c:pt idx="33">
                        <c:v>0.99157145295118998</c:v>
                      </c:pt>
                      <c:pt idx="34">
                        <c:v>0.99110037953848895</c:v>
                      </c:pt>
                      <c:pt idx="35">
                        <c:v>0.99065187251681597</c:v>
                      </c:pt>
                      <c:pt idx="36">
                        <c:v>0.99011451033047104</c:v>
                      </c:pt>
                      <c:pt idx="37">
                        <c:v>0.98962087052674197</c:v>
                      </c:pt>
                      <c:pt idx="38">
                        <c:v>0.98910607473142498</c:v>
                      </c:pt>
                      <c:pt idx="39">
                        <c:v>0.98852357976302396</c:v>
                      </c:pt>
                      <c:pt idx="40">
                        <c:v>0.98798480717724102</c:v>
                      </c:pt>
                      <c:pt idx="41">
                        <c:v>0.987402312208841</c:v>
                      </c:pt>
                      <c:pt idx="42">
                        <c:v>0.98681840684100097</c:v>
                      </c:pt>
                      <c:pt idx="43">
                        <c:v>0.98621334548157402</c:v>
                      </c:pt>
                      <c:pt idx="44">
                        <c:v>0.98556315134009098</c:v>
                      </c:pt>
                      <c:pt idx="45">
                        <c:v>0.98491295719860805</c:v>
                      </c:pt>
                      <c:pt idx="46">
                        <c:v>0.98421763027507003</c:v>
                      </c:pt>
                      <c:pt idx="47">
                        <c:v>0.98354628014199896</c:v>
                      </c:pt>
                      <c:pt idx="48">
                        <c:v>0.98285095321846105</c:v>
                      </c:pt>
                      <c:pt idx="49">
                        <c:v>0.98211049351286706</c:v>
                      </c:pt>
                      <c:pt idx="50">
                        <c:v>0.98132631142465798</c:v>
                      </c:pt>
                      <c:pt idx="51">
                        <c:v>0.98054212933644902</c:v>
                      </c:pt>
                      <c:pt idx="52">
                        <c:v>0.97975653684880104</c:v>
                      </c:pt>
                      <c:pt idx="53">
                        <c:v>0.97894978836956403</c:v>
                      </c:pt>
                      <c:pt idx="54">
                        <c:v>0.97814445028976704</c:v>
                      </c:pt>
                      <c:pt idx="55">
                        <c:v>0.97724743624641897</c:v>
                      </c:pt>
                      <c:pt idx="56">
                        <c:v>0.97637298859410004</c:v>
                      </c:pt>
                      <c:pt idx="57">
                        <c:v>0.97549854094178001</c:v>
                      </c:pt>
                      <c:pt idx="58">
                        <c:v>0.974578960507405</c:v>
                      </c:pt>
                      <c:pt idx="59">
                        <c:v>0.97365938007303099</c:v>
                      </c:pt>
                      <c:pt idx="60">
                        <c:v>0.97271864364706695</c:v>
                      </c:pt>
                      <c:pt idx="61">
                        <c:v>0.97175534083007598</c:v>
                      </c:pt>
                      <c:pt idx="62">
                        <c:v>0.97076806122261805</c:v>
                      </c:pt>
                      <c:pt idx="63">
                        <c:v>0.96975962562357299</c:v>
                      </c:pt>
                      <c:pt idx="64">
                        <c:v>0.96870605724247105</c:v>
                      </c:pt>
                      <c:pt idx="65">
                        <c:v>0.96765248886137001</c:v>
                      </c:pt>
                      <c:pt idx="66">
                        <c:v>0.96659751008082995</c:v>
                      </c:pt>
                      <c:pt idx="67">
                        <c:v>0.96550021931711305</c:v>
                      </c:pt>
                      <c:pt idx="68">
                        <c:v>0.96440151815395603</c:v>
                      </c:pt>
                      <c:pt idx="69">
                        <c:v>0.96325768420874502</c:v>
                      </c:pt>
                      <c:pt idx="70">
                        <c:v>0.96213641665456096</c:v>
                      </c:pt>
                      <c:pt idx="71">
                        <c:v>0.96097142671776103</c:v>
                      </c:pt>
                      <c:pt idx="72">
                        <c:v>0.95976130399890602</c:v>
                      </c:pt>
                      <c:pt idx="73">
                        <c:v>0.95861747005369402</c:v>
                      </c:pt>
                      <c:pt idx="74">
                        <c:v>0.95740734733483901</c:v>
                      </c:pt>
                      <c:pt idx="75">
                        <c:v>0.95619581421654398</c:v>
                      </c:pt>
                      <c:pt idx="76">
                        <c:v>0.95500966828815603</c:v>
                      </c:pt>
                      <c:pt idx="77">
                        <c:v>0.95377556877883396</c:v>
                      </c:pt>
                      <c:pt idx="78">
                        <c:v>0.95252031327792297</c:v>
                      </c:pt>
                      <c:pt idx="79">
                        <c:v>0.95128762416804002</c:v>
                      </c:pt>
                      <c:pt idx="80">
                        <c:v>0.95000839187666297</c:v>
                      </c:pt>
                      <c:pt idx="81">
                        <c:v>0.94873198038416395</c:v>
                      </c:pt>
                      <c:pt idx="82">
                        <c:v>0.94745415849222703</c:v>
                      </c:pt>
                      <c:pt idx="83">
                        <c:v>0.94615377020926095</c:v>
                      </c:pt>
                      <c:pt idx="84">
                        <c:v>0.94487453791788401</c:v>
                      </c:pt>
                      <c:pt idx="85">
                        <c:v>0.94357697043379696</c:v>
                      </c:pt>
                      <c:pt idx="86">
                        <c:v>0.94227658215083099</c:v>
                      </c:pt>
                      <c:pt idx="87">
                        <c:v>0.94097619386786502</c:v>
                      </c:pt>
                      <c:pt idx="88">
                        <c:v>0.939653239193872</c:v>
                      </c:pt>
                      <c:pt idx="89">
                        <c:v>0.93835285091090603</c:v>
                      </c:pt>
                      <c:pt idx="90">
                        <c:v>0.93700732984588597</c:v>
                      </c:pt>
                      <c:pt idx="91">
                        <c:v>0.93570694156292</c:v>
                      </c:pt>
                      <c:pt idx="92">
                        <c:v>0.93438398688892599</c:v>
                      </c:pt>
                      <c:pt idx="93">
                        <c:v>0.93306244261437299</c:v>
                      </c:pt>
                      <c:pt idx="94">
                        <c:v>0.93173948794037997</c:v>
                      </c:pt>
                      <c:pt idx="95">
                        <c:v>0.93041653326638596</c:v>
                      </c:pt>
                      <c:pt idx="96">
                        <c:v>0.92909498899183196</c:v>
                      </c:pt>
                      <c:pt idx="97">
                        <c:v>0.92779460070886699</c:v>
                      </c:pt>
                      <c:pt idx="98">
                        <c:v>0.92647023563543396</c:v>
                      </c:pt>
                      <c:pt idx="99">
                        <c:v>0.92514869136088096</c:v>
                      </c:pt>
                      <c:pt idx="100">
                        <c:v>0.92384830307791399</c:v>
                      </c:pt>
                      <c:pt idx="101">
                        <c:v>0.922593047577004</c:v>
                      </c:pt>
                      <c:pt idx="102">
                        <c:v>0.92124893691142296</c:v>
                      </c:pt>
                      <c:pt idx="103">
                        <c:v>0.91999227101107295</c:v>
                      </c:pt>
                      <c:pt idx="104">
                        <c:v>0.91871585951857504</c:v>
                      </c:pt>
                      <c:pt idx="105">
                        <c:v>0.91741547123560796</c:v>
                      </c:pt>
                      <c:pt idx="106">
                        <c:v>0.91613623894423102</c:v>
                      </c:pt>
                      <c:pt idx="107">
                        <c:v>0.91488239384276004</c:v>
                      </c:pt>
                      <c:pt idx="108">
                        <c:v>0.91362572794241104</c:v>
                      </c:pt>
                      <c:pt idx="109">
                        <c:v>0.91237047244150005</c:v>
                      </c:pt>
                      <c:pt idx="110">
                        <c:v>0.91113778333161699</c:v>
                      </c:pt>
                      <c:pt idx="111">
                        <c:v>0.90992766061276198</c:v>
                      </c:pt>
                      <c:pt idx="112">
                        <c:v>0.90864842832138504</c:v>
                      </c:pt>
                      <c:pt idx="113">
                        <c:v>0.90743830560252903</c:v>
                      </c:pt>
                      <c:pt idx="114">
                        <c:v>0.90622818288367402</c:v>
                      </c:pt>
                      <c:pt idx="115">
                        <c:v>0.90501664976537999</c:v>
                      </c:pt>
                      <c:pt idx="116">
                        <c:v>0.90382909343755302</c:v>
                      </c:pt>
                      <c:pt idx="117">
                        <c:v>0.90264153710972495</c:v>
                      </c:pt>
                      <c:pt idx="118">
                        <c:v>0.90147513677348601</c:v>
                      </c:pt>
                      <c:pt idx="119">
                        <c:v>0.90031014683668498</c:v>
                      </c:pt>
                      <c:pt idx="120">
                        <c:v>0.89914374650044704</c:v>
                      </c:pt>
                      <c:pt idx="121">
                        <c:v>0.89800132295467405</c:v>
                      </c:pt>
                      <c:pt idx="122">
                        <c:v>0.89683633301787402</c:v>
                      </c:pt>
                      <c:pt idx="123">
                        <c:v>0.89569249907266202</c:v>
                      </c:pt>
                      <c:pt idx="124">
                        <c:v>0.89459379790950599</c:v>
                      </c:pt>
                      <c:pt idx="125">
                        <c:v>0.89347253035532204</c:v>
                      </c:pt>
                      <c:pt idx="126">
                        <c:v>0.89237523959160503</c:v>
                      </c:pt>
                      <c:pt idx="127">
                        <c:v>0.89127512802900899</c:v>
                      </c:pt>
                      <c:pt idx="128">
                        <c:v>0.89017642686585197</c:v>
                      </c:pt>
                      <c:pt idx="129">
                        <c:v>0.889101702493163</c:v>
                      </c:pt>
                      <c:pt idx="130">
                        <c:v>0.88802556772103403</c:v>
                      </c:pt>
                      <c:pt idx="131">
                        <c:v>0.88697199933993298</c:v>
                      </c:pt>
                      <c:pt idx="132">
                        <c:v>0.88591843095883205</c:v>
                      </c:pt>
                      <c:pt idx="133">
                        <c:v>0.88486345217829199</c:v>
                      </c:pt>
                      <c:pt idx="134">
                        <c:v>0.88380988379719005</c:v>
                      </c:pt>
                      <c:pt idx="135">
                        <c:v>0.88280285859758301</c:v>
                      </c:pt>
                      <c:pt idx="136">
                        <c:v>0.88177044620807099</c:v>
                      </c:pt>
                      <c:pt idx="137">
                        <c:v>0.88076060020958602</c:v>
                      </c:pt>
                      <c:pt idx="138">
                        <c:v>0.87975357500997897</c:v>
                      </c:pt>
                      <c:pt idx="139">
                        <c:v>0.87876770580195995</c:v>
                      </c:pt>
                      <c:pt idx="140">
                        <c:v>0.87778042619450303</c:v>
                      </c:pt>
                      <c:pt idx="141">
                        <c:v>0.87681571297807304</c:v>
                      </c:pt>
                      <c:pt idx="142">
                        <c:v>0.87585241016108195</c:v>
                      </c:pt>
                      <c:pt idx="143">
                        <c:v>0.87488769694465196</c:v>
                      </c:pt>
                      <c:pt idx="144">
                        <c:v>0.87392439412765999</c:v>
                      </c:pt>
                      <c:pt idx="145">
                        <c:v>0.87300622409272499</c:v>
                      </c:pt>
                      <c:pt idx="146">
                        <c:v>0.87206407726732305</c:v>
                      </c:pt>
                      <c:pt idx="147">
                        <c:v>0.87116706322397597</c:v>
                      </c:pt>
                      <c:pt idx="148">
                        <c:v>0.87024889318903997</c:v>
                      </c:pt>
                      <c:pt idx="149">
                        <c:v>0.86932790235522595</c:v>
                      </c:pt>
                      <c:pt idx="150">
                        <c:v>0.868432298711317</c:v>
                      </c:pt>
                      <c:pt idx="151">
                        <c:v>0.86755785105899796</c:v>
                      </c:pt>
                      <c:pt idx="152">
                        <c:v>0.86668340340667904</c:v>
                      </c:pt>
                      <c:pt idx="153">
                        <c:v>0.86580895575435901</c:v>
                      </c:pt>
                      <c:pt idx="154">
                        <c:v>0.86493450810203898</c:v>
                      </c:pt>
                      <c:pt idx="155">
                        <c:v>0.86406147084915896</c:v>
                      </c:pt>
                      <c:pt idx="156">
                        <c:v>0.86323074557945501</c:v>
                      </c:pt>
                      <c:pt idx="157">
                        <c:v>0.86238027471760303</c:v>
                      </c:pt>
                      <c:pt idx="158">
                        <c:v>0.86154954944789897</c:v>
                      </c:pt>
                      <c:pt idx="159">
                        <c:v>0.86072164497707404</c:v>
                      </c:pt>
                      <c:pt idx="160">
                        <c:v>0.85989091970736997</c:v>
                      </c:pt>
                      <c:pt idx="161">
                        <c:v>0.85906160483710603</c:v>
                      </c:pt>
                      <c:pt idx="162">
                        <c:v>0.85827742274889696</c:v>
                      </c:pt>
                      <c:pt idx="163">
                        <c:v>0.85746926387022004</c:v>
                      </c:pt>
                      <c:pt idx="164">
                        <c:v>0.85666251539098404</c:v>
                      </c:pt>
                      <c:pt idx="165">
                        <c:v>0.85587833330277496</c:v>
                      </c:pt>
                      <c:pt idx="166">
                        <c:v>0.85511530720615403</c:v>
                      </c:pt>
                      <c:pt idx="167">
                        <c:v>0.85433112511794396</c:v>
                      </c:pt>
                      <c:pt idx="168">
                        <c:v>0.85354694302973499</c:v>
                      </c:pt>
                      <c:pt idx="169">
                        <c:v>0.85278532733255397</c:v>
                      </c:pt>
                      <c:pt idx="170">
                        <c:v>0.85202230123593303</c:v>
                      </c:pt>
                      <c:pt idx="171">
                        <c:v>0.85126068553875101</c:v>
                      </c:pt>
                      <c:pt idx="172">
                        <c:v>0.85049765944212996</c:v>
                      </c:pt>
                      <c:pt idx="173">
                        <c:v>0.84975861013597698</c:v>
                      </c:pt>
                      <c:pt idx="174">
                        <c:v>0.84897442804776702</c:v>
                      </c:pt>
                      <c:pt idx="175">
                        <c:v>0.84825653473320095</c:v>
                      </c:pt>
                      <c:pt idx="176">
                        <c:v>0.84754005181807501</c:v>
                      </c:pt>
                      <c:pt idx="177">
                        <c:v>0.84679959211248201</c:v>
                      </c:pt>
                      <c:pt idx="178">
                        <c:v>0.84608169879791595</c:v>
                      </c:pt>
                      <c:pt idx="179">
                        <c:v>0.84534123909232295</c:v>
                      </c:pt>
                      <c:pt idx="180">
                        <c:v>0.84464732256822395</c:v>
                      </c:pt>
                      <c:pt idx="181">
                        <c:v>0.84392942925365899</c:v>
                      </c:pt>
                      <c:pt idx="182">
                        <c:v>0.84323410233012097</c:v>
                      </c:pt>
                      <c:pt idx="183">
                        <c:v>0.84254018580602197</c:v>
                      </c:pt>
                      <c:pt idx="184">
                        <c:v>0.84184485888248395</c:v>
                      </c:pt>
                      <c:pt idx="185">
                        <c:v>0.84114953195894604</c:v>
                      </c:pt>
                      <c:pt idx="186">
                        <c:v>0.84045420503540802</c:v>
                      </c:pt>
                      <c:pt idx="187">
                        <c:v>0.83978285490233695</c:v>
                      </c:pt>
                      <c:pt idx="188">
                        <c:v>0.83908893837823795</c:v>
                      </c:pt>
                      <c:pt idx="189">
                        <c:v>0.83841476744628796</c:v>
                      </c:pt>
                      <c:pt idx="190">
                        <c:v>0.83774200691377798</c:v>
                      </c:pt>
                      <c:pt idx="191">
                        <c:v>0.83707065678070702</c:v>
                      </c:pt>
                      <c:pt idx="192">
                        <c:v>0.83642046263922398</c:v>
                      </c:pt>
                      <c:pt idx="193">
                        <c:v>0.83572513571568596</c:v>
                      </c:pt>
                      <c:pt idx="194">
                        <c:v>0.83507494157420303</c:v>
                      </c:pt>
                      <c:pt idx="195">
                        <c:v>0.83440218104169195</c:v>
                      </c:pt>
                      <c:pt idx="196">
                        <c:v>0.83375198690021002</c:v>
                      </c:pt>
                      <c:pt idx="197">
                        <c:v>0.83308063676713895</c:v>
                      </c:pt>
                      <c:pt idx="198">
                        <c:v>0.832429032226217</c:v>
                      </c:pt>
                      <c:pt idx="199">
                        <c:v>0.83178024848417298</c:v>
                      </c:pt>
                      <c:pt idx="200">
                        <c:v>0.83112864394325103</c:v>
                      </c:pt>
                      <c:pt idx="201">
                        <c:v>0.83050101619279604</c:v>
                      </c:pt>
                      <c:pt idx="202">
                        <c:v>0.82985223245075301</c:v>
                      </c:pt>
                      <c:pt idx="203">
                        <c:v>0.82920062790982996</c:v>
                      </c:pt>
                      <c:pt idx="204">
                        <c:v>0.82855184416778704</c:v>
                      </c:pt>
                      <c:pt idx="205">
                        <c:v>0.82790023962686499</c:v>
                      </c:pt>
                      <c:pt idx="206">
                        <c:v>0.82725145588482096</c:v>
                      </c:pt>
                      <c:pt idx="207">
                        <c:v>0.82662382813436597</c:v>
                      </c:pt>
                      <c:pt idx="208">
                        <c:v>0.82601876677493802</c:v>
                      </c:pt>
                      <c:pt idx="209">
                        <c:v>0.82536716223401596</c:v>
                      </c:pt>
                      <c:pt idx="210">
                        <c:v>0.82474094488299998</c:v>
                      </c:pt>
                      <c:pt idx="211">
                        <c:v>0.82409075074151705</c:v>
                      </c:pt>
                      <c:pt idx="212">
                        <c:v>0.82346312299106195</c:v>
                      </c:pt>
                      <c:pt idx="213">
                        <c:v>0.822858061631635</c:v>
                      </c:pt>
                      <c:pt idx="214">
                        <c:v>0.82222902348173998</c:v>
                      </c:pt>
                      <c:pt idx="215">
                        <c:v>0.82160139573128499</c:v>
                      </c:pt>
                      <c:pt idx="216">
                        <c:v>0.82099633437185804</c:v>
                      </c:pt>
                      <c:pt idx="217">
                        <c:v>0.82036870662140204</c:v>
                      </c:pt>
                      <c:pt idx="218">
                        <c:v>0.81971992287935902</c:v>
                      </c:pt>
                      <c:pt idx="219">
                        <c:v>0.81911486151993096</c:v>
                      </c:pt>
                      <c:pt idx="220">
                        <c:v>0.81848582337003695</c:v>
                      </c:pt>
                      <c:pt idx="221">
                        <c:v>0.81788217241004801</c:v>
                      </c:pt>
                      <c:pt idx="222">
                        <c:v>0.817253134260154</c:v>
                      </c:pt>
                      <c:pt idx="223">
                        <c:v>0.81662550650969901</c:v>
                      </c:pt>
                      <c:pt idx="224">
                        <c:v>0.81602044515027095</c:v>
                      </c:pt>
                      <c:pt idx="225">
                        <c:v>0.81541397339140398</c:v>
                      </c:pt>
                      <c:pt idx="226">
                        <c:v>0.81478634564094898</c:v>
                      </c:pt>
                      <c:pt idx="227">
                        <c:v>0.814160128289933</c:v>
                      </c:pt>
                      <c:pt idx="228">
                        <c:v>0.81355365653106604</c:v>
                      </c:pt>
                      <c:pt idx="229">
                        <c:v>0.81294859517163798</c:v>
                      </c:pt>
                      <c:pt idx="230">
                        <c:v>0.81234353381221103</c:v>
                      </c:pt>
                      <c:pt idx="231">
                        <c:v>0.81173847245278297</c:v>
                      </c:pt>
                      <c:pt idx="232">
                        <c:v>0.81113341109335602</c:v>
                      </c:pt>
                      <c:pt idx="233">
                        <c:v>0.81050578334290002</c:v>
                      </c:pt>
                      <c:pt idx="234">
                        <c:v>0.80990072198347296</c:v>
                      </c:pt>
                      <c:pt idx="235">
                        <c:v>0.80927309423301796</c:v>
                      </c:pt>
                      <c:pt idx="236">
                        <c:v>0.808666622474151</c:v>
                      </c:pt>
                      <c:pt idx="237">
                        <c:v>0.80806156111472305</c:v>
                      </c:pt>
                      <c:pt idx="238">
                        <c:v>0.80743393336426805</c:v>
                      </c:pt>
                      <c:pt idx="239">
                        <c:v>0.80682887200484099</c:v>
                      </c:pt>
                      <c:pt idx="240">
                        <c:v>0.80622381064541304</c:v>
                      </c:pt>
                      <c:pt idx="241">
                        <c:v>0.80561874928598498</c:v>
                      </c:pt>
                      <c:pt idx="242">
                        <c:v>0.80501368792655803</c:v>
                      </c:pt>
                      <c:pt idx="243">
                        <c:v>0.80440721616769095</c:v>
                      </c:pt>
                      <c:pt idx="244">
                        <c:v>0.803802154808263</c:v>
                      </c:pt>
                      <c:pt idx="245">
                        <c:v>0.80317452705780801</c:v>
                      </c:pt>
                      <c:pt idx="246">
                        <c:v>0.80259203208940799</c:v>
                      </c:pt>
                      <c:pt idx="247">
                        <c:v>0.801964404338953</c:v>
                      </c:pt>
                      <c:pt idx="248">
                        <c:v>0.80135934297952505</c:v>
                      </c:pt>
                      <c:pt idx="249">
                        <c:v>0.80073171522907005</c:v>
                      </c:pt>
                      <c:pt idx="250">
                        <c:v>0.80012665386964199</c:v>
                      </c:pt>
                      <c:pt idx="251">
                        <c:v>0.79952018211077602</c:v>
                      </c:pt>
                      <c:pt idx="252">
                        <c:v>0.79889396475976004</c:v>
                      </c:pt>
                      <c:pt idx="253">
                        <c:v>0.79828749300089297</c:v>
                      </c:pt>
                      <c:pt idx="254">
                        <c:v>0.79770499803249295</c:v>
                      </c:pt>
                      <c:pt idx="255">
                        <c:v>0.79707737028203696</c:v>
                      </c:pt>
                      <c:pt idx="256">
                        <c:v>0.79647230892261001</c:v>
                      </c:pt>
                      <c:pt idx="257">
                        <c:v>0.79584468117215501</c:v>
                      </c:pt>
                      <c:pt idx="258">
                        <c:v>0.79523961981272695</c:v>
                      </c:pt>
                      <c:pt idx="259">
                        <c:v>0.79463314805385998</c:v>
                      </c:pt>
                      <c:pt idx="260">
                        <c:v>0.79398436431181696</c:v>
                      </c:pt>
                      <c:pt idx="261">
                        <c:v>0.79335532616192195</c:v>
                      </c:pt>
                      <c:pt idx="262">
                        <c:v>0.792750264802494</c:v>
                      </c:pt>
                      <c:pt idx="263">
                        <c:v>0.792122637052039</c:v>
                      </c:pt>
                      <c:pt idx="264">
                        <c:v>0.79149500930158401</c:v>
                      </c:pt>
                      <c:pt idx="265">
                        <c:v>0.79088994794215595</c:v>
                      </c:pt>
                      <c:pt idx="266">
                        <c:v>0.79026232019170095</c:v>
                      </c:pt>
                      <c:pt idx="267">
                        <c:v>0.78963469244124596</c:v>
                      </c:pt>
                      <c:pt idx="268">
                        <c:v>0.78898449829976303</c:v>
                      </c:pt>
                      <c:pt idx="269">
                        <c:v>0.78833430415827999</c:v>
                      </c:pt>
                      <c:pt idx="270">
                        <c:v>0.78770808680726401</c:v>
                      </c:pt>
                      <c:pt idx="271">
                        <c:v>0.78705648226634195</c:v>
                      </c:pt>
                      <c:pt idx="272">
                        <c:v>0.78640769852429904</c:v>
                      </c:pt>
                      <c:pt idx="273">
                        <c:v>0.78575609398337698</c:v>
                      </c:pt>
                      <c:pt idx="274">
                        <c:v>0.78508474385030502</c:v>
                      </c:pt>
                      <c:pt idx="275">
                        <c:v>0.78443313930938297</c:v>
                      </c:pt>
                      <c:pt idx="276">
                        <c:v>0.78376037877687299</c:v>
                      </c:pt>
                      <c:pt idx="277">
                        <c:v>0.78308902864380303</c:v>
                      </c:pt>
                      <c:pt idx="278">
                        <c:v>0.78241626811129195</c:v>
                      </c:pt>
                      <c:pt idx="279">
                        <c:v>0.78172094118775404</c:v>
                      </c:pt>
                      <c:pt idx="280">
                        <c:v>0.78102702466365503</c:v>
                      </c:pt>
                      <c:pt idx="281">
                        <c:v>0.78033169774011701</c:v>
                      </c:pt>
                      <c:pt idx="282">
                        <c:v>0.77963637081657899</c:v>
                      </c:pt>
                      <c:pt idx="283">
                        <c:v>0.77891988790145295</c:v>
                      </c:pt>
                      <c:pt idx="284">
                        <c:v>0.77820199458688699</c:v>
                      </c:pt>
                      <c:pt idx="285">
                        <c:v>0.77748410127232104</c:v>
                      </c:pt>
                      <c:pt idx="286">
                        <c:v>0.77676620795775497</c:v>
                      </c:pt>
                      <c:pt idx="287">
                        <c:v>0.77602715865160199</c:v>
                      </c:pt>
                      <c:pt idx="288">
                        <c:v>0.77528669894600799</c:v>
                      </c:pt>
                      <c:pt idx="289">
                        <c:v>0.77452649364826598</c:v>
                      </c:pt>
                      <c:pt idx="290">
                        <c:v>0.77380718993426101</c:v>
                      </c:pt>
                      <c:pt idx="291">
                        <c:v>0.773046984636519</c:v>
                      </c:pt>
                      <c:pt idx="292">
                        <c:v>0.77226139214887002</c:v>
                      </c:pt>
                      <c:pt idx="293">
                        <c:v>0.77147721006066095</c:v>
                      </c:pt>
                      <c:pt idx="294">
                        <c:v>0.77069302797245198</c:v>
                      </c:pt>
                      <c:pt idx="295">
                        <c:v>0.76988486909377596</c:v>
                      </c:pt>
                      <c:pt idx="296">
                        <c:v>0.76909927660612798</c:v>
                      </c:pt>
                      <c:pt idx="297">
                        <c:v>0.76829252812689097</c:v>
                      </c:pt>
                      <c:pt idx="298">
                        <c:v>0.76748719004709298</c:v>
                      </c:pt>
                      <c:pt idx="299">
                        <c:v>0.76663389838636198</c:v>
                      </c:pt>
                      <c:pt idx="300">
                        <c:v>0.76580599391553705</c:v>
                      </c:pt>
                      <c:pt idx="301">
                        <c:v>0.76495411265424496</c:v>
                      </c:pt>
                      <c:pt idx="302">
                        <c:v>0.76414736417500795</c:v>
                      </c:pt>
                      <c:pt idx="303">
                        <c:v>0.76324893973222196</c:v>
                      </c:pt>
                      <c:pt idx="304">
                        <c:v>0.76237449207990204</c:v>
                      </c:pt>
                      <c:pt idx="305">
                        <c:v>0.76150004442758201</c:v>
                      </c:pt>
                      <c:pt idx="306">
                        <c:v>0.76062559677526198</c:v>
                      </c:pt>
                      <c:pt idx="307">
                        <c:v>0.75970742674032699</c:v>
                      </c:pt>
                      <c:pt idx="308">
                        <c:v>0.75881041269698002</c:v>
                      </c:pt>
                      <c:pt idx="309">
                        <c:v>0.75789224266204402</c:v>
                      </c:pt>
                      <c:pt idx="310">
                        <c:v>0.75695009583664197</c:v>
                      </c:pt>
                      <c:pt idx="311">
                        <c:v>0.75598679301965099</c:v>
                      </c:pt>
                      <c:pt idx="312">
                        <c:v>0.75504464619424905</c:v>
                      </c:pt>
                      <c:pt idx="313">
                        <c:v>0.75407993297781895</c:v>
                      </c:pt>
                      <c:pt idx="314">
                        <c:v>0.75307290777821201</c:v>
                      </c:pt>
                      <c:pt idx="315">
                        <c:v>0.75206306177972604</c:v>
                      </c:pt>
                      <c:pt idx="316">
                        <c:v>0.75105321578124096</c:v>
                      </c:pt>
                      <c:pt idx="317">
                        <c:v>0.74997849140855199</c:v>
                      </c:pt>
                      <c:pt idx="318">
                        <c:v>0.74892492302744995</c:v>
                      </c:pt>
                      <c:pt idx="319">
                        <c:v>0.74784878825532197</c:v>
                      </c:pt>
                      <c:pt idx="320">
                        <c:v>0.74672752070113702</c:v>
                      </c:pt>
                      <c:pt idx="321">
                        <c:v>0.74562881953798099</c:v>
                      </c:pt>
                      <c:pt idx="322">
                        <c:v>0.74446382960118096</c:v>
                      </c:pt>
                      <c:pt idx="323">
                        <c:v>0.74327486287391398</c:v>
                      </c:pt>
                      <c:pt idx="324">
                        <c:v>0.74208730654608701</c:v>
                      </c:pt>
                      <c:pt idx="325">
                        <c:v>0.74083205104517702</c:v>
                      </c:pt>
                      <c:pt idx="326">
                        <c:v>0.73959936193529396</c:v>
                      </c:pt>
                      <c:pt idx="327">
                        <c:v>0.73832012964391602</c:v>
                      </c:pt>
                      <c:pt idx="328">
                        <c:v>0.73695345258730705</c:v>
                      </c:pt>
                      <c:pt idx="329">
                        <c:v>0.73558536513125805</c:v>
                      </c:pt>
                      <c:pt idx="330">
                        <c:v>0.73417355529259398</c:v>
                      </c:pt>
                      <c:pt idx="331">
                        <c:v>0.732694046280847</c:v>
                      </c:pt>
                      <c:pt idx="332">
                        <c:v>0.73119338127751199</c:v>
                      </c:pt>
                      <c:pt idx="333">
                        <c:v>0.72966732908426901</c:v>
                      </c:pt>
                      <c:pt idx="334">
                        <c:v>0.72807639851682404</c:v>
                      </c:pt>
                      <c:pt idx="335">
                        <c:v>0.72641776877629505</c:v>
                      </c:pt>
                      <c:pt idx="336">
                        <c:v>0.72469143986268303</c:v>
                      </c:pt>
                      <c:pt idx="337">
                        <c:v>0.72291997816701703</c:v>
                      </c:pt>
                      <c:pt idx="338">
                        <c:v>0.72110479408873396</c:v>
                      </c:pt>
                      <c:pt idx="339">
                        <c:v>0.71917677805531299</c:v>
                      </c:pt>
                      <c:pt idx="340">
                        <c:v>0.717181062848809</c:v>
                      </c:pt>
                      <c:pt idx="341">
                        <c:v>0.71514162525969005</c:v>
                      </c:pt>
                      <c:pt idx="342">
                        <c:v>0.71298935571543198</c:v>
                      </c:pt>
                      <c:pt idx="343">
                        <c:v>0.71079195338911905</c:v>
                      </c:pt>
                      <c:pt idx="344">
                        <c:v>0.70848312950710701</c:v>
                      </c:pt>
                      <c:pt idx="345">
                        <c:v>0.70608545046042503</c:v>
                      </c:pt>
                      <c:pt idx="346">
                        <c:v>0.70357352905916504</c:v>
                      </c:pt>
                      <c:pt idx="347">
                        <c:v>0.70099672928370005</c:v>
                      </c:pt>
                      <c:pt idx="348">
                        <c:v>0.69828312076263099</c:v>
                      </c:pt>
                      <c:pt idx="349">
                        <c:v>0.69550463386735695</c:v>
                      </c:pt>
                      <c:pt idx="350">
                        <c:v>0.69256677183545101</c:v>
                      </c:pt>
                      <c:pt idx="351">
                        <c:v>0.68951889864728599</c:v>
                      </c:pt>
                      <c:pt idx="352">
                        <c:v>0.686379349495571</c:v>
                      </c:pt>
                      <c:pt idx="353">
                        <c:v>0.68308465640554095</c:v>
                      </c:pt>
                      <c:pt idx="354">
                        <c:v>0.67974483053345602</c:v>
                      </c:pt>
                      <c:pt idx="355">
                        <c:v>0.67624703992417701</c:v>
                      </c:pt>
                      <c:pt idx="356">
                        <c:v>0.67261526136817196</c:v>
                      </c:pt>
                      <c:pt idx="357">
                        <c:v>0.66887065085702901</c:v>
                      </c:pt>
                      <c:pt idx="358">
                        <c:v>0.66499346279859906</c:v>
                      </c:pt>
                      <c:pt idx="359">
                        <c:v>0.66100344278503098</c:v>
                      </c:pt>
                      <c:pt idx="360">
                        <c:v>0.65683289164324199</c:v>
                      </c:pt>
                      <c:pt idx="361">
                        <c:v>0.65257348533678206</c:v>
                      </c:pt>
                      <c:pt idx="362">
                        <c:v>0.64820265747462302</c:v>
                      </c:pt>
                      <c:pt idx="363">
                        <c:v>0.64367386487527101</c:v>
                      </c:pt>
                      <c:pt idx="364">
                        <c:v>0.63901108432919296</c:v>
                      </c:pt>
                      <c:pt idx="365">
                        <c:v>0.63421431583638799</c:v>
                      </c:pt>
                      <c:pt idx="366">
                        <c:v>0.62932728177947295</c:v>
                      </c:pt>
                      <c:pt idx="367">
                        <c:v>0.62430484937639197</c:v>
                      </c:pt>
                      <c:pt idx="368">
                        <c:v>0.61912727303499604</c:v>
                      </c:pt>
                      <c:pt idx="369">
                        <c:v>0.61385943112949104</c:v>
                      </c:pt>
                      <c:pt idx="370">
                        <c:v>0.60847875726884604</c:v>
                      </c:pt>
                      <c:pt idx="371">
                        <c:v>0.60298666185250305</c:v>
                      </c:pt>
                      <c:pt idx="372">
                        <c:v>0.59738314488046096</c:v>
                      </c:pt>
                      <c:pt idx="373">
                        <c:v>0.59168795194487001</c:v>
                      </c:pt>
                      <c:pt idx="374">
                        <c:v>0.58592647023563504</c:v>
                      </c:pt>
                      <c:pt idx="375">
                        <c:v>0.58003100057967405</c:v>
                      </c:pt>
                      <c:pt idx="376">
                        <c:v>0.57411296453268501</c:v>
                      </c:pt>
                      <c:pt idx="377">
                        <c:v>0.56810466292158601</c:v>
                      </c:pt>
                      <c:pt idx="378">
                        <c:v>0.56202866213740399</c:v>
                      </c:pt>
                      <c:pt idx="379">
                        <c:v>0.555908938970606</c:v>
                      </c:pt>
                      <c:pt idx="380">
                        <c:v>0.54974549342119206</c:v>
                      </c:pt>
                      <c:pt idx="381">
                        <c:v>0.54355807108131104</c:v>
                      </c:pt>
                      <c:pt idx="382">
                        <c:v>0.53737064874143003</c:v>
                      </c:pt>
                      <c:pt idx="383">
                        <c:v>0.531162070409961</c:v>
                      </c:pt>
                      <c:pt idx="384">
                        <c:v>0.52495067127961303</c:v>
                      </c:pt>
                      <c:pt idx="385">
                        <c:v>0.51876324893973202</c:v>
                      </c:pt>
                      <c:pt idx="386">
                        <c:v>0.51259980339031797</c:v>
                      </c:pt>
                      <c:pt idx="387">
                        <c:v>0.50645610343305303</c:v>
                      </c:pt>
                      <c:pt idx="388">
                        <c:v>0.50038292344774904</c:v>
                      </c:pt>
                      <c:pt idx="389">
                        <c:v>0.494352055445623</c:v>
                      </c:pt>
                      <c:pt idx="390">
                        <c:v>0.48838747621713902</c:v>
                      </c:pt>
                      <c:pt idx="391">
                        <c:v>0.48249341696061798</c:v>
                      </c:pt>
                      <c:pt idx="392">
                        <c:v>0.4766642360783</c:v>
                      </c:pt>
                      <c:pt idx="393">
                        <c:v>0.47099301993317499</c:v>
                      </c:pt>
                      <c:pt idx="394">
                        <c:v>0.46541065895272199</c:v>
                      </c:pt>
                      <c:pt idx="395">
                        <c:v>0.45994112992740699</c:v>
                      </c:pt>
                      <c:pt idx="396">
                        <c:v>0.45458302245778998</c:v>
                      </c:pt>
                      <c:pt idx="397">
                        <c:v>0.44931377015284502</c:v>
                      </c:pt>
                      <c:pt idx="398">
                        <c:v>0.44422645937555899</c:v>
                      </c:pt>
                      <c:pt idx="399">
                        <c:v>0.43920402697247901</c:v>
                      </c:pt>
                      <c:pt idx="400">
                        <c:v>0.43431699291556403</c:v>
                      </c:pt>
                      <c:pt idx="401">
                        <c:v>0.42958651319640201</c:v>
                      </c:pt>
                      <c:pt idx="402">
                        <c:v>0.42496886543237899</c:v>
                      </c:pt>
                      <c:pt idx="403">
                        <c:v>0.42046263922405502</c:v>
                      </c:pt>
                      <c:pt idx="404">
                        <c:v>0.416069244970868</c:v>
                      </c:pt>
                      <c:pt idx="405">
                        <c:v>0.41180983866440801</c:v>
                      </c:pt>
                      <c:pt idx="406">
                        <c:v>0.40763928752261902</c:v>
                      </c:pt>
                      <c:pt idx="407">
                        <c:v>0.40356041234438</c:v>
                      </c:pt>
                      <c:pt idx="408">
                        <c:v>0.399614114713428</c:v>
                      </c:pt>
                      <c:pt idx="409">
                        <c:v>0.39575949304602598</c:v>
                      </c:pt>
                      <c:pt idx="410">
                        <c:v>0.39197116015226602</c:v>
                      </c:pt>
                      <c:pt idx="411">
                        <c:v>0.38824911603215101</c:v>
                      </c:pt>
                      <c:pt idx="412">
                        <c:v>0.38466247025820199</c:v>
                      </c:pt>
                      <c:pt idx="413">
                        <c:v>0.381119546866868</c:v>
                      </c:pt>
                      <c:pt idx="414">
                        <c:v>0.37766829943908398</c:v>
                      </c:pt>
                      <c:pt idx="415">
                        <c:v>0.37426077439391597</c:v>
                      </c:pt>
                      <c:pt idx="416">
                        <c:v>0.37091953812239198</c:v>
                      </c:pt>
                      <c:pt idx="417">
                        <c:v>0.36764741142338903</c:v>
                      </c:pt>
                      <c:pt idx="418">
                        <c:v>0.36441900710700298</c:v>
                      </c:pt>
                      <c:pt idx="419">
                        <c:v>0.36125971236313797</c:v>
                      </c:pt>
                      <c:pt idx="420">
                        <c:v>0.35812016321142298</c:v>
                      </c:pt>
                      <c:pt idx="421">
                        <c:v>0.355004590850174</c:v>
                      </c:pt>
                      <c:pt idx="422">
                        <c:v>0.35195530726257002</c:v>
                      </c:pt>
                      <c:pt idx="423">
                        <c:v>0.34892859006599197</c:v>
                      </c:pt>
                      <c:pt idx="424">
                        <c:v>0.34594700565147002</c:v>
                      </c:pt>
                      <c:pt idx="425">
                        <c:v>0.34296542123694901</c:v>
                      </c:pt>
                      <c:pt idx="426">
                        <c:v>0.34000640321345399</c:v>
                      </c:pt>
                      <c:pt idx="427">
                        <c:v>0.33706995158098702</c:v>
                      </c:pt>
                      <c:pt idx="428">
                        <c:v>0.334110933557493</c:v>
                      </c:pt>
                      <c:pt idx="429">
                        <c:v>0.33119704831605401</c:v>
                      </c:pt>
                      <c:pt idx="430">
                        <c:v>0.32828316307461503</c:v>
                      </c:pt>
                      <c:pt idx="431">
                        <c:v>0.32536786743373602</c:v>
                      </c:pt>
                      <c:pt idx="432">
                        <c:v>0.32245398219229598</c:v>
                      </c:pt>
                      <c:pt idx="433">
                        <c:v>0.31956266334188499</c:v>
                      </c:pt>
                      <c:pt idx="434">
                        <c:v>0.31658107892736298</c:v>
                      </c:pt>
                      <c:pt idx="435">
                        <c:v>0.31362206090386902</c:v>
                      </c:pt>
                      <c:pt idx="436">
                        <c:v>0.31068560927140199</c:v>
                      </c:pt>
                      <c:pt idx="437">
                        <c:v>0.30770402485687998</c:v>
                      </c:pt>
                      <c:pt idx="438">
                        <c:v>0.30474500683338501</c:v>
                      </c:pt>
                      <c:pt idx="439">
                        <c:v>0.30178457841045098</c:v>
                      </c:pt>
                      <c:pt idx="440">
                        <c:v>0.29878042760490198</c:v>
                      </c:pt>
                      <c:pt idx="441">
                        <c:v>0.29577768719879199</c:v>
                      </c:pt>
                      <c:pt idx="442">
                        <c:v>0.292773536393242</c:v>
                      </c:pt>
                      <c:pt idx="443">
                        <c:v>0.28974681919666501</c:v>
                      </c:pt>
                      <c:pt idx="444">
                        <c:v>0.28665240282700399</c:v>
                      </c:pt>
                      <c:pt idx="445">
                        <c:v>0.28353824086519502</c:v>
                      </c:pt>
                      <c:pt idx="446">
                        <c:v>0.28048895727759099</c:v>
                      </c:pt>
                      <c:pt idx="447">
                        <c:v>0.27737197451690299</c:v>
                      </c:pt>
                      <c:pt idx="448">
                        <c:v>0.27430153493770998</c:v>
                      </c:pt>
                      <c:pt idx="449">
                        <c:v>0.27120711856804902</c:v>
                      </c:pt>
                      <c:pt idx="450">
                        <c:v>0.26811411259782902</c:v>
                      </c:pt>
                      <c:pt idx="451">
                        <c:v>0.26499712983714102</c:v>
                      </c:pt>
                      <c:pt idx="452">
                        <c:v>0.26192669025794801</c:v>
                      </c:pt>
                      <c:pt idx="453">
                        <c:v>0.25885625067875401</c:v>
                      </c:pt>
                      <c:pt idx="454">
                        <c:v>0.25580696709114997</c:v>
                      </c:pt>
                      <c:pt idx="455">
                        <c:v>0.25271255072149001</c:v>
                      </c:pt>
                      <c:pt idx="456">
                        <c:v>0.24968724392435099</c:v>
                      </c:pt>
                      <c:pt idx="457">
                        <c:v>0.24668309311880199</c:v>
                      </c:pt>
                      <c:pt idx="458">
                        <c:v>0.24361124314016899</c:v>
                      </c:pt>
                      <c:pt idx="459">
                        <c:v>0.240652225116675</c:v>
                      </c:pt>
                      <c:pt idx="460">
                        <c:v>0.23769320709318101</c:v>
                      </c:pt>
                      <c:pt idx="461">
                        <c:v>0.234779321851741</c:v>
                      </c:pt>
                      <c:pt idx="462">
                        <c:v>0.23191056939235699</c:v>
                      </c:pt>
                      <c:pt idx="463">
                        <c:v>0.229040406533534</c:v>
                      </c:pt>
                      <c:pt idx="464">
                        <c:v>0.226216786856205</c:v>
                      </c:pt>
                      <c:pt idx="465">
                        <c:v>0.22341291277102601</c:v>
                      </c:pt>
                      <c:pt idx="466">
                        <c:v>0.220700714649396</c:v>
                      </c:pt>
                      <c:pt idx="467">
                        <c:v>0.21798851652776599</c:v>
                      </c:pt>
                      <c:pt idx="468">
                        <c:v>0.215344017579219</c:v>
                      </c:pt>
                      <c:pt idx="469">
                        <c:v>0.21272067462225899</c:v>
                      </c:pt>
                      <c:pt idx="470">
                        <c:v>0.21014246444735599</c:v>
                      </c:pt>
                      <c:pt idx="471">
                        <c:v>0.207654519836563</c:v>
                      </c:pt>
                      <c:pt idx="472">
                        <c:v>0.20516516482633099</c:v>
                      </c:pt>
                      <c:pt idx="473">
                        <c:v>0.202743508989181</c:v>
                      </c:pt>
                      <c:pt idx="474">
                        <c:v>0.20036839633352499</c:v>
                      </c:pt>
                      <c:pt idx="475">
                        <c:v>0.19799187327843101</c:v>
                      </c:pt>
                      <c:pt idx="476">
                        <c:v>0.19566048300539199</c:v>
                      </c:pt>
                      <c:pt idx="477">
                        <c:v>0.193441924687491</c:v>
                      </c:pt>
                      <c:pt idx="478">
                        <c:v>0.191244522361178</c:v>
                      </c:pt>
                      <c:pt idx="479">
                        <c:v>0.18909225281691999</c:v>
                      </c:pt>
                      <c:pt idx="480">
                        <c:v>0.18693998327266301</c:v>
                      </c:pt>
                      <c:pt idx="481">
                        <c:v>0.18487797929251501</c:v>
                      </c:pt>
                      <c:pt idx="482">
                        <c:v>0.182859697694984</c:v>
                      </c:pt>
                      <c:pt idx="483">
                        <c:v>0.18086539288792</c:v>
                      </c:pt>
                      <c:pt idx="484">
                        <c:v>0.17893737685449901</c:v>
                      </c:pt>
                      <c:pt idx="485">
                        <c:v>0.177054493603133</c:v>
                      </c:pt>
                      <c:pt idx="486">
                        <c:v>0.17517019995232799</c:v>
                      </c:pt>
                      <c:pt idx="487">
                        <c:v>0.17333244948301799</c:v>
                      </c:pt>
                      <c:pt idx="488">
                        <c:v>0.17156239818679</c:v>
                      </c:pt>
                      <c:pt idx="489">
                        <c:v>0.169813502882151</c:v>
                      </c:pt>
                      <c:pt idx="490">
                        <c:v>0.16810832996012801</c:v>
                      </c:pt>
                      <c:pt idx="491">
                        <c:v>0.16640597783698299</c:v>
                      </c:pt>
                      <c:pt idx="492">
                        <c:v>0.164768504088042</c:v>
                      </c:pt>
                      <c:pt idx="493">
                        <c:v>0.163156417529008</c:v>
                      </c:pt>
                      <c:pt idx="494">
                        <c:v>0.161562666162684</c:v>
                      </c:pt>
                      <c:pt idx="495">
                        <c:v>0.16001686837729301</c:v>
                      </c:pt>
                      <c:pt idx="496">
                        <c:v>0.15851479297451801</c:v>
                      </c:pt>
                      <c:pt idx="497">
                        <c:v>0.15699015118071599</c:v>
                      </c:pt>
                      <c:pt idx="498">
                        <c:v>0.15551064216896801</c:v>
                      </c:pt>
                      <c:pt idx="499">
                        <c:v>0.15407626593927701</c:v>
                      </c:pt>
                      <c:pt idx="500">
                        <c:v>0.15266304570117301</c:v>
                      </c:pt>
                      <c:pt idx="501">
                        <c:v>0.15125123586250799</c:v>
                      </c:pt>
                      <c:pt idx="502">
                        <c:v>0.14988314840646</c:v>
                      </c:pt>
                      <c:pt idx="503">
                        <c:v>0.14853903774087801</c:v>
                      </c:pt>
                      <c:pt idx="504">
                        <c:v>0.14719492707529699</c:v>
                      </c:pt>
                      <c:pt idx="505">
                        <c:v>0.14587056200186499</c:v>
                      </c:pt>
                      <c:pt idx="506">
                        <c:v>0.14457158411833801</c:v>
                      </c:pt>
                      <c:pt idx="507">
                        <c:v>0.14327119583537201</c:v>
                      </c:pt>
                      <c:pt idx="508">
                        <c:v>0.141993373943434</c:v>
                      </c:pt>
                      <c:pt idx="509">
                        <c:v>0.14073811844252401</c:v>
                      </c:pt>
                      <c:pt idx="510">
                        <c:v>0.13948145254217401</c:v>
                      </c:pt>
                      <c:pt idx="511">
                        <c:v>0.138227607440703</c:v>
                      </c:pt>
                      <c:pt idx="512">
                        <c:v>0.137016074322409</c:v>
                      </c:pt>
                      <c:pt idx="513">
                        <c:v>0.135783385212526</c:v>
                      </c:pt>
                      <c:pt idx="514">
                        <c:v>0.13457326249367099</c:v>
                      </c:pt>
                      <c:pt idx="515">
                        <c:v>0.13338429576640401</c:v>
                      </c:pt>
                      <c:pt idx="516">
                        <c:v>0.13219673943857599</c:v>
                      </c:pt>
                      <c:pt idx="517">
                        <c:v>0.13100777271131001</c:v>
                      </c:pt>
                      <c:pt idx="518">
                        <c:v>0.12982021638348201</c:v>
                      </c:pt>
                      <c:pt idx="519">
                        <c:v>0.12863266005565399</c:v>
                      </c:pt>
                      <c:pt idx="520">
                        <c:v>0.127466259719415</c:v>
                      </c:pt>
                      <c:pt idx="521">
                        <c:v>0.12630126978261499</c:v>
                      </c:pt>
                      <c:pt idx="522">
                        <c:v>0.12515743583740299</c:v>
                      </c:pt>
                      <c:pt idx="523">
                        <c:v>0.12396846911013699</c:v>
                      </c:pt>
                      <c:pt idx="524">
                        <c:v>0.12282604556436399</c:v>
                      </c:pt>
                      <c:pt idx="525">
                        <c:v>0.12170477801018</c:v>
                      </c:pt>
                      <c:pt idx="526">
                        <c:v>0.12056094406496801</c:v>
                      </c:pt>
                      <c:pt idx="527">
                        <c:v>0.11941852051919601</c:v>
                      </c:pt>
                      <c:pt idx="528">
                        <c:v>0.118321229755479</c:v>
                      </c:pt>
                      <c:pt idx="529">
                        <c:v>0.117199962201295</c:v>
                      </c:pt>
                      <c:pt idx="530">
                        <c:v>0.116101261038139</c:v>
                      </c:pt>
                      <c:pt idx="531">
                        <c:v>0.114979993483955</c:v>
                      </c:pt>
                      <c:pt idx="532">
                        <c:v>0.113903858711826</c:v>
                      </c:pt>
                      <c:pt idx="533">
                        <c:v>0.11282913433913599</c:v>
                      </c:pt>
                      <c:pt idx="534">
                        <c:v>0.111751589167568</c:v>
                      </c:pt>
                      <c:pt idx="535">
                        <c:v>0.110698020786467</c:v>
                      </c:pt>
                      <c:pt idx="536">
                        <c:v>0.109621886014338</c:v>
                      </c:pt>
                      <c:pt idx="537">
                        <c:v>0.10859088402426401</c:v>
                      </c:pt>
                      <c:pt idx="538">
                        <c:v>0.107537315643163</c:v>
                      </c:pt>
                      <c:pt idx="539">
                        <c:v>0.10650631365309</c:v>
                      </c:pt>
                      <c:pt idx="540">
                        <c:v>0.105497878054043</c:v>
                      </c:pt>
                      <c:pt idx="541">
                        <c:v>0.10446687606397</c:v>
                      </c:pt>
                      <c:pt idx="542">
                        <c:v>0.103479596456512</c:v>
                      </c:pt>
                      <c:pt idx="543">
                        <c:v>0.10247116085746601</c:v>
                      </c:pt>
                      <c:pt idx="544">
                        <c:v>0.101485291649448</c:v>
                      </c:pt>
                      <c:pt idx="545">
                        <c:v>0.100475445650963</c:v>
                      </c:pt>
                      <c:pt idx="546">
                        <c:v>9.9533298825560404E-2</c:v>
                      </c:pt>
                      <c:pt idx="547">
                        <c:v>9.8569996008569402E-2</c:v>
                      </c:pt>
                      <c:pt idx="548">
                        <c:v>9.7606693191578595E-2</c:v>
                      </c:pt>
                      <c:pt idx="549">
                        <c:v>9.6641979975148506E-2</c:v>
                      </c:pt>
                      <c:pt idx="550">
                        <c:v>9.5723809940212998E-2</c:v>
                      </c:pt>
                      <c:pt idx="551">
                        <c:v>9.4826795896865698E-2</c:v>
                      </c:pt>
                      <c:pt idx="552">
                        <c:v>9.3929781853518399E-2</c:v>
                      </c:pt>
                      <c:pt idx="553">
                        <c:v>9.3055334201198797E-2</c:v>
                      </c:pt>
                      <c:pt idx="554">
                        <c:v>9.2159730557291195E-2</c:v>
                      </c:pt>
                      <c:pt idx="555">
                        <c:v>9.1285282904971607E-2</c:v>
                      </c:pt>
                      <c:pt idx="556">
                        <c:v>9.0410835252652005E-2</c:v>
                      </c:pt>
                      <c:pt idx="557">
                        <c:v>8.9558953991359699E-2</c:v>
                      </c:pt>
                      <c:pt idx="558">
                        <c:v>8.8707072730067907E-2</c:v>
                      </c:pt>
                      <c:pt idx="559">
                        <c:v>8.7877757859803202E-2</c:v>
                      </c:pt>
                      <c:pt idx="560">
                        <c:v>8.7069598981127205E-2</c:v>
                      </c:pt>
                      <c:pt idx="561">
                        <c:v>8.6241694510302405E-2</c:v>
                      </c:pt>
                      <c:pt idx="562">
                        <c:v>8.5434946031065495E-2</c:v>
                      </c:pt>
                      <c:pt idx="563">
                        <c:v>8.4649353543416794E-2</c:v>
                      </c:pt>
                      <c:pt idx="564">
                        <c:v>8.3865171455207693E-2</c:v>
                      </c:pt>
                      <c:pt idx="565">
                        <c:v>8.3080989366998606E-2</c:v>
                      </c:pt>
                      <c:pt idx="566">
                        <c:v>8.2295396879349794E-2</c:v>
                      </c:pt>
                      <c:pt idx="567">
                        <c:v>8.15549371737566E-2</c:v>
                      </c:pt>
                      <c:pt idx="568">
                        <c:v>8.0815887867603103E-2</c:v>
                      </c:pt>
                      <c:pt idx="569">
                        <c:v>8.0075428162009799E-2</c:v>
                      </c:pt>
                      <c:pt idx="570">
                        <c:v>7.93589452468835E-2</c:v>
                      </c:pt>
                      <c:pt idx="571">
                        <c:v>7.8618485541290306E-2</c:v>
                      </c:pt>
                      <c:pt idx="572">
                        <c:v>7.7923158617751995E-2</c:v>
                      </c:pt>
                      <c:pt idx="573">
                        <c:v>7.7206675702625599E-2</c:v>
                      </c:pt>
                      <c:pt idx="574">
                        <c:v>7.6535325569554294E-2</c:v>
                      </c:pt>
                      <c:pt idx="575">
                        <c:v>7.5883721028632403E-2</c:v>
                      </c:pt>
                      <c:pt idx="576">
                        <c:v>7.5188394105094203E-2</c:v>
                      </c:pt>
                      <c:pt idx="577">
                        <c:v>7.45156335725842E-2</c:v>
                      </c:pt>
                      <c:pt idx="578">
                        <c:v>7.3844283439512895E-2</c:v>
                      </c:pt>
                      <c:pt idx="579">
                        <c:v>7.3192678898590893E-2</c:v>
                      </c:pt>
                      <c:pt idx="580">
                        <c:v>7.2543895156547397E-2</c:v>
                      </c:pt>
                      <c:pt idx="581">
                        <c:v>7.1916267406091805E-2</c:v>
                      </c:pt>
                      <c:pt idx="582">
                        <c:v>7.1311206046664605E-2</c:v>
                      </c:pt>
                      <c:pt idx="583">
                        <c:v>7.0682167896769899E-2</c:v>
                      </c:pt>
                      <c:pt idx="584">
                        <c:v>7.0078516936781396E-2</c:v>
                      </c:pt>
                      <c:pt idx="585">
                        <c:v>6.9473455577354098E-2</c:v>
                      </c:pt>
                      <c:pt idx="586">
                        <c:v>6.8889550209514899E-2</c:v>
                      </c:pt>
                      <c:pt idx="587">
                        <c:v>6.8284488850087199E-2</c:v>
                      </c:pt>
                      <c:pt idx="588">
                        <c:v>6.7724560272714895E-2</c:v>
                      </c:pt>
                      <c:pt idx="589">
                        <c:v>6.7140654904875294E-2</c:v>
                      </c:pt>
                      <c:pt idx="590">
                        <c:v>6.6579315928063904E-2</c:v>
                      </c:pt>
                      <c:pt idx="591">
                        <c:v>6.6041953741718798E-2</c:v>
                      </c:pt>
                      <c:pt idx="592">
                        <c:v>6.5525747546962401E-2</c:v>
                      </c:pt>
                      <c:pt idx="593">
                        <c:v>6.4967229369029295E-2</c:v>
                      </c:pt>
                      <c:pt idx="594">
                        <c:v>6.44284567832452E-2</c:v>
                      </c:pt>
                      <c:pt idx="595">
                        <c:v>6.3934816979516501E-2</c:v>
                      </c:pt>
                      <c:pt idx="596">
                        <c:v>6.3397454793172006E-2</c:v>
                      </c:pt>
                      <c:pt idx="597">
                        <c:v>6.2903814989442905E-2</c:v>
                      </c:pt>
                      <c:pt idx="598">
                        <c:v>6.2387608794686397E-2</c:v>
                      </c:pt>
                      <c:pt idx="599">
                        <c:v>6.1917945781424698E-2</c:v>
                      </c:pt>
                      <c:pt idx="600">
                        <c:v>6.1424305977696103E-2</c:v>
                      </c:pt>
                      <c:pt idx="601">
                        <c:v>6.0932076573406102E-2</c:v>
                      </c:pt>
                      <c:pt idx="602">
                        <c:v>6.0459592761266001E-2</c:v>
                      </c:pt>
                      <c:pt idx="603">
                        <c:v>6.0033652130619501E-2</c:v>
                      </c:pt>
                      <c:pt idx="604">
                        <c:v>5.9563989117357802E-2</c:v>
                      </c:pt>
                      <c:pt idx="605">
                        <c:v>5.9094326104095603E-2</c:v>
                      </c:pt>
                      <c:pt idx="606">
                        <c:v>5.86444086829827E-2</c:v>
                      </c:pt>
                      <c:pt idx="607">
                        <c:v>5.8195901661309599E-2</c:v>
                      </c:pt>
                      <c:pt idx="608">
                        <c:v>5.77473946396359E-2</c:v>
                      </c:pt>
                      <c:pt idx="609">
                        <c:v>5.73454307994564E-2</c:v>
                      </c:pt>
                      <c:pt idx="610">
                        <c:v>5.6919490168810503E-2</c:v>
                      </c:pt>
                      <c:pt idx="611">
                        <c:v>5.6493549538164503E-2</c:v>
                      </c:pt>
                      <c:pt idx="612">
                        <c:v>5.6088764899106802E-2</c:v>
                      </c:pt>
                      <c:pt idx="613">
                        <c:v>5.5686801058927801E-2</c:v>
                      </c:pt>
                      <c:pt idx="614">
                        <c:v>5.5282016419870003E-2</c:v>
                      </c:pt>
                      <c:pt idx="615">
                        <c:v>5.4878642180251701E-2</c:v>
                      </c:pt>
                      <c:pt idx="616">
                        <c:v>5.4497834331660798E-2</c:v>
                      </c:pt>
                      <c:pt idx="617">
                        <c:v>5.4117026483069902E-2</c:v>
                      </c:pt>
                      <c:pt idx="618">
                        <c:v>5.3691085852423999E-2</c:v>
                      </c:pt>
                      <c:pt idx="619">
                        <c:v>5.3308867604393899E-2</c:v>
                      </c:pt>
                      <c:pt idx="620">
                        <c:v>5.2950626146830798E-2</c:v>
                      </c:pt>
                      <c:pt idx="621">
                        <c:v>5.2613540680856198E-2</c:v>
                      </c:pt>
                      <c:pt idx="622">
                        <c:v>5.2255299223293E-2</c:v>
                      </c:pt>
                      <c:pt idx="623">
                        <c:v>5.1874491374702097E-2</c:v>
                      </c:pt>
                      <c:pt idx="624">
                        <c:v>5.1538816308166702E-2</c:v>
                      </c:pt>
                      <c:pt idx="625">
                        <c:v>5.1180574850603601E-2</c:v>
                      </c:pt>
                      <c:pt idx="626">
                        <c:v>5.0820922993600602E-2</c:v>
                      </c:pt>
                      <c:pt idx="627">
                        <c:v>5.0485247927065199E-2</c:v>
                      </c:pt>
                      <c:pt idx="628">
                        <c:v>5.0148162461090599E-2</c:v>
                      </c:pt>
                      <c:pt idx="629">
                        <c:v>4.9833643386143399E-2</c:v>
                      </c:pt>
                      <c:pt idx="630">
                        <c:v>4.9475401928580097E-2</c:v>
                      </c:pt>
                      <c:pt idx="631">
                        <c:v>4.9138316462605101E-2</c:v>
                      </c:pt>
                      <c:pt idx="632">
                        <c:v>4.8826618186536698E-2</c:v>
                      </c:pt>
                      <c:pt idx="633">
                        <c:v>4.8534665502617001E-2</c:v>
                      </c:pt>
                      <c:pt idx="634">
                        <c:v>4.8220146427669697E-2</c:v>
                      </c:pt>
                      <c:pt idx="635">
                        <c:v>4.7929604143189301E-2</c:v>
                      </c:pt>
                      <c:pt idx="636">
                        <c:v>4.7615085068241997E-2</c:v>
                      </c:pt>
                      <c:pt idx="637">
                        <c:v>4.7279410001706497E-2</c:v>
                      </c:pt>
                      <c:pt idx="638">
                        <c:v>4.6987457317787001E-2</c:v>
                      </c:pt>
                      <c:pt idx="639">
                        <c:v>4.6695504633867402E-2</c:v>
                      </c:pt>
                      <c:pt idx="640">
                        <c:v>4.6404962349386999E-2</c:v>
                      </c:pt>
                      <c:pt idx="641">
                        <c:v>4.61144200649065E-2</c:v>
                      </c:pt>
                      <c:pt idx="642">
                        <c:v>4.58210569815478E-2</c:v>
                      </c:pt>
                      <c:pt idx="643">
                        <c:v>4.5530514697067398E-2</c:v>
                      </c:pt>
                      <c:pt idx="644">
                        <c:v>4.5239972412586898E-2</c:v>
                      </c:pt>
                      <c:pt idx="645">
                        <c:v>4.4970586119694601E-2</c:v>
                      </c:pt>
                      <c:pt idx="646">
                        <c:v>4.4701199826802797E-2</c:v>
                      </c:pt>
                      <c:pt idx="647">
                        <c:v>4.4433223933350197E-2</c:v>
                      </c:pt>
                      <c:pt idx="648">
                        <c:v>4.4162427241018598E-2</c:v>
                      </c:pt>
                      <c:pt idx="649">
                        <c:v>4.38718849565383E-2</c:v>
                      </c:pt>
                      <c:pt idx="650">
                        <c:v>4.3602498663646398E-2</c:v>
                      </c:pt>
                      <c:pt idx="651">
                        <c:v>4.3378245152809497E-2</c:v>
                      </c:pt>
                      <c:pt idx="652">
                        <c:v>4.3086292468889897E-2</c:v>
                      </c:pt>
                      <c:pt idx="653">
                        <c:v>4.2839472567025402E-2</c:v>
                      </c:pt>
                      <c:pt idx="654">
                        <c:v>4.2548930282544903E-2</c:v>
                      </c:pt>
                      <c:pt idx="655">
                        <c:v>4.2324676771708203E-2</c:v>
                      </c:pt>
                      <c:pt idx="656">
                        <c:v>4.2055290478816301E-2</c:v>
                      </c:pt>
                      <c:pt idx="657">
                        <c:v>4.1808470576951702E-2</c:v>
                      </c:pt>
                      <c:pt idx="658">
                        <c:v>4.15630610745268E-2</c:v>
                      </c:pt>
                      <c:pt idx="659">
                        <c:v>4.1316241172662201E-2</c:v>
                      </c:pt>
                      <c:pt idx="660">
                        <c:v>4.1069421270798198E-2</c:v>
                      </c:pt>
                      <c:pt idx="661">
                        <c:v>4.0822601368933599E-2</c:v>
                      </c:pt>
                      <c:pt idx="662">
                        <c:v>4.0599758257535902E-2</c:v>
                      </c:pt>
                      <c:pt idx="663">
                        <c:v>4.0352938355671802E-2</c:v>
                      </c:pt>
                      <c:pt idx="664">
                        <c:v>4.0106118453807203E-2</c:v>
                      </c:pt>
                      <c:pt idx="665">
                        <c:v>3.9859298551942701E-2</c:v>
                      </c:pt>
                      <c:pt idx="666">
                        <c:v>3.96350450411058E-2</c:v>
                      </c:pt>
                      <c:pt idx="667">
                        <c:v>3.9410791530268899E-2</c:v>
                      </c:pt>
                      <c:pt idx="668">
                        <c:v>3.9163971628404903E-2</c:v>
                      </c:pt>
                      <c:pt idx="669">
                        <c:v>3.8941128517007297E-2</c:v>
                      </c:pt>
                      <c:pt idx="670">
                        <c:v>3.8715464606731198E-2</c:v>
                      </c:pt>
                      <c:pt idx="671">
                        <c:v>3.8491211095894401E-2</c:v>
                      </c:pt>
                      <c:pt idx="672">
                        <c:v>3.8245801593468999E-2</c:v>
                      </c:pt>
                      <c:pt idx="673">
                        <c:v>3.8042704074220703E-2</c:v>
                      </c:pt>
                      <c:pt idx="674">
                        <c:v>3.7819860962823103E-2</c:v>
                      </c:pt>
                      <c:pt idx="675">
                        <c:v>3.7616763443574799E-2</c:v>
                      </c:pt>
                      <c:pt idx="676">
                        <c:v>3.7393920332177102E-2</c:v>
                      </c:pt>
                      <c:pt idx="677">
                        <c:v>3.7168256421901101E-2</c:v>
                      </c:pt>
                      <c:pt idx="678">
                        <c:v>3.6966569302092099E-2</c:v>
                      </c:pt>
                      <c:pt idx="679">
                        <c:v>3.6742315791255198E-2</c:v>
                      </c:pt>
                      <c:pt idx="680">
                        <c:v>3.6519472679857598E-2</c:v>
                      </c:pt>
                      <c:pt idx="681">
                        <c:v>3.6316375160609399E-2</c:v>
                      </c:pt>
                      <c:pt idx="682">
                        <c:v>3.61146880407998E-2</c:v>
                      </c:pt>
                      <c:pt idx="683">
                        <c:v>3.5891844929402103E-2</c:v>
                      </c:pt>
                      <c:pt idx="684">
                        <c:v>3.56887474101538E-2</c:v>
                      </c:pt>
                      <c:pt idx="685">
                        <c:v>3.5487060290344798E-2</c:v>
                      </c:pt>
                      <c:pt idx="686">
                        <c:v>3.5262806779507903E-2</c:v>
                      </c:pt>
                      <c:pt idx="687">
                        <c:v>3.50836860507261E-2</c:v>
                      </c:pt>
                      <c:pt idx="688">
                        <c:v>3.4881998930917001E-2</c:v>
                      </c:pt>
                      <c:pt idx="689">
                        <c:v>3.4680311811107999E-2</c:v>
                      </c:pt>
                      <c:pt idx="690">
                        <c:v>3.4478624691298802E-2</c:v>
                      </c:pt>
                      <c:pt idx="691">
                        <c:v>3.4276937571489301E-2</c:v>
                      </c:pt>
                      <c:pt idx="692">
                        <c:v>3.4075250451680097E-2</c:v>
                      </c:pt>
                      <c:pt idx="693">
                        <c:v>3.38961297228988E-2</c:v>
                      </c:pt>
                      <c:pt idx="694">
                        <c:v>3.3717008994116997E-2</c:v>
                      </c:pt>
                      <c:pt idx="695">
                        <c:v>3.35139114748687E-2</c:v>
                      </c:pt>
                      <c:pt idx="696">
                        <c:v>3.3334790746086897E-2</c:v>
                      </c:pt>
                      <c:pt idx="697">
                        <c:v>3.3133103626277902E-2</c:v>
                      </c:pt>
                      <c:pt idx="698">
                        <c:v>3.2932826905907903E-2</c:v>
                      </c:pt>
                      <c:pt idx="699">
                        <c:v>3.2753706177126099E-2</c:v>
                      </c:pt>
                      <c:pt idx="700">
                        <c:v>3.2550608657877803E-2</c:v>
                      </c:pt>
                      <c:pt idx="701">
                        <c:v>3.2348921538068801E-2</c:v>
                      </c:pt>
                      <c:pt idx="702">
                        <c:v>3.21698008092869E-2</c:v>
                      </c:pt>
                      <c:pt idx="703">
                        <c:v>3.1968113689477801E-2</c:v>
                      </c:pt>
                      <c:pt idx="704">
                        <c:v>3.1811559351723799E-2</c:v>
                      </c:pt>
                      <c:pt idx="705">
                        <c:v>3.1632438622942398E-2</c:v>
                      </c:pt>
                      <c:pt idx="706">
                        <c:v>3.1429341103693699E-2</c:v>
                      </c:pt>
                      <c:pt idx="707">
                        <c:v>3.12276539838846E-2</c:v>
                      </c:pt>
                      <c:pt idx="708">
                        <c:v>3.1048533255103299E-2</c:v>
                      </c:pt>
                      <c:pt idx="709">
                        <c:v>3.08468461352936E-2</c:v>
                      </c:pt>
                      <c:pt idx="710">
                        <c:v>3.0690291797539598E-2</c:v>
                      </c:pt>
                      <c:pt idx="711">
                        <c:v>3.0532327060346798E-2</c:v>
                      </c:pt>
                      <c:pt idx="712">
                        <c:v>3.03320503399764E-2</c:v>
                      </c:pt>
                      <c:pt idx="713">
                        <c:v>3.01529296111951E-2</c:v>
                      </c:pt>
                      <c:pt idx="714">
                        <c:v>2.99738088824133E-2</c:v>
                      </c:pt>
                      <c:pt idx="715">
                        <c:v>2.9793277754192798E-2</c:v>
                      </c:pt>
                      <c:pt idx="716">
                        <c:v>2.9614157025410901E-2</c:v>
                      </c:pt>
                      <c:pt idx="717">
                        <c:v>2.94576026876569E-2</c:v>
                      </c:pt>
                      <c:pt idx="718">
                        <c:v>2.9278481958875498E-2</c:v>
                      </c:pt>
                      <c:pt idx="719">
                        <c:v>2.9099361230093702E-2</c:v>
                      </c:pt>
                      <c:pt idx="720">
                        <c:v>2.8920240501312401E-2</c:v>
                      </c:pt>
                      <c:pt idx="721">
                        <c:v>2.8762275764119199E-2</c:v>
                      </c:pt>
                      <c:pt idx="722">
                        <c:v>2.8583155035337302E-2</c:v>
                      </c:pt>
                      <c:pt idx="723">
                        <c:v>2.84040343065559E-2</c:v>
                      </c:pt>
                      <c:pt idx="724">
                        <c:v>2.82249135777741E-2</c:v>
                      </c:pt>
                      <c:pt idx="725">
                        <c:v>2.80457928489928E-2</c:v>
                      </c:pt>
                      <c:pt idx="726">
                        <c:v>2.7887828111799601E-2</c:v>
                      </c:pt>
                      <c:pt idx="727">
                        <c:v>2.7731273774045499E-2</c:v>
                      </c:pt>
                      <c:pt idx="728">
                        <c:v>2.7573309036852199E-2</c:v>
                      </c:pt>
                      <c:pt idx="729">
                        <c:v>2.7394188308070399E-2</c:v>
                      </c:pt>
                      <c:pt idx="730">
                        <c:v>2.72376339703168E-2</c:v>
                      </c:pt>
                      <c:pt idx="731">
                        <c:v>2.7058513241535E-2</c:v>
                      </c:pt>
                      <c:pt idx="732">
                        <c:v>2.6901958903780901E-2</c:v>
                      </c:pt>
                      <c:pt idx="733">
                        <c:v>2.67214277755604E-2</c:v>
                      </c:pt>
                      <c:pt idx="734">
                        <c:v>2.6566283837245502E-2</c:v>
                      </c:pt>
                      <c:pt idx="735">
                        <c:v>2.6387163108463701E-2</c:v>
                      </c:pt>
                      <c:pt idx="736">
                        <c:v>2.6229198371270399E-2</c:v>
                      </c:pt>
                      <c:pt idx="737">
                        <c:v>2.6093800025104901E-2</c:v>
                      </c:pt>
                      <c:pt idx="738">
                        <c:v>2.59146792963235E-2</c:v>
                      </c:pt>
                      <c:pt idx="739">
                        <c:v>2.57806913495973E-2</c:v>
                      </c:pt>
                      <c:pt idx="740">
                        <c:v>2.56015706208154E-2</c:v>
                      </c:pt>
                      <c:pt idx="741">
                        <c:v>2.54224498920336E-2</c:v>
                      </c:pt>
                      <c:pt idx="742">
                        <c:v>2.5287051545868099E-2</c:v>
                      </c:pt>
                      <c:pt idx="743">
                        <c:v>2.5130497208114E-2</c:v>
                      </c:pt>
                      <c:pt idx="744">
                        <c:v>2.49725324709207E-2</c:v>
                      </c:pt>
                      <c:pt idx="745">
                        <c:v>2.4817388532606299E-2</c:v>
                      </c:pt>
                      <c:pt idx="746">
                        <c:v>2.4638267803824498E-2</c:v>
                      </c:pt>
                      <c:pt idx="747">
                        <c:v>2.4502869457659001E-2</c:v>
                      </c:pt>
                      <c:pt idx="748">
                        <c:v>2.4346315119904899E-2</c:v>
                      </c:pt>
                      <c:pt idx="749">
                        <c:v>2.4188350382711599E-2</c:v>
                      </c:pt>
                      <c:pt idx="750">
                        <c:v>2.4033206444397201E-2</c:v>
                      </c:pt>
                      <c:pt idx="751">
                        <c:v>2.3854085715615401E-2</c:v>
                      </c:pt>
                      <c:pt idx="752">
                        <c:v>2.37186873694499E-2</c:v>
                      </c:pt>
                      <c:pt idx="753">
                        <c:v>2.35607226322566E-2</c:v>
                      </c:pt>
                      <c:pt idx="754">
                        <c:v>2.3404168294502498E-2</c:v>
                      </c:pt>
                      <c:pt idx="755">
                        <c:v>2.32476139567485E-2</c:v>
                      </c:pt>
                      <c:pt idx="756">
                        <c:v>2.3091059618994401E-2</c:v>
                      </c:pt>
                      <c:pt idx="757">
                        <c:v>2.2933094881801199E-2</c:v>
                      </c:pt>
                      <c:pt idx="758">
                        <c:v>2.2800517334513899E-2</c:v>
                      </c:pt>
                      <c:pt idx="759">
                        <c:v>2.26425525973207E-2</c:v>
                      </c:pt>
                      <c:pt idx="760">
                        <c:v>2.2485998259567101E-2</c:v>
                      </c:pt>
                      <c:pt idx="761">
                        <c:v>2.2350599913401201E-2</c:v>
                      </c:pt>
                      <c:pt idx="762">
                        <c:v>2.2194045575647501E-2</c:v>
                      </c:pt>
                      <c:pt idx="763">
                        <c:v>2.2037491237893399E-2</c:v>
                      </c:pt>
                      <c:pt idx="764">
                        <c:v>2.18795265007002E-2</c:v>
                      </c:pt>
                      <c:pt idx="765">
                        <c:v>2.17455385539739E-2</c:v>
                      </c:pt>
                      <c:pt idx="766">
                        <c:v>2.16115506072476E-2</c:v>
                      </c:pt>
                      <c:pt idx="767">
                        <c:v>2.1476152261081599E-2</c:v>
                      </c:pt>
                      <c:pt idx="768">
                        <c:v>2.1297031532300201E-2</c:v>
                      </c:pt>
                      <c:pt idx="769">
                        <c:v>2.11856099766011E-2</c:v>
                      </c:pt>
                      <c:pt idx="770">
                        <c:v>2.1027645239407901E-2</c:v>
                      </c:pt>
                      <c:pt idx="771">
                        <c:v>2.0893657292681601E-2</c:v>
                      </c:pt>
                      <c:pt idx="772">
                        <c:v>2.0737102954927498E-2</c:v>
                      </c:pt>
                      <c:pt idx="773">
                        <c:v>2.0579138217734699E-2</c:v>
                      </c:pt>
                      <c:pt idx="774">
                        <c:v>2.04225838799806E-2</c:v>
                      </c:pt>
                      <c:pt idx="775">
                        <c:v>2.02885959332543E-2</c:v>
                      </c:pt>
                      <c:pt idx="776">
                        <c:v>2.0132041595500201E-2</c:v>
                      </c:pt>
                      <c:pt idx="777">
                        <c:v>2.00206200398012E-2</c:v>
                      </c:pt>
                      <c:pt idx="778">
                        <c:v>1.9840088911580601E-2</c:v>
                      </c:pt>
                      <c:pt idx="779">
                        <c:v>1.9683534573826499E-2</c:v>
                      </c:pt>
                      <c:pt idx="780">
                        <c:v>1.95255698366333E-2</c:v>
                      </c:pt>
                      <c:pt idx="781">
                        <c:v>1.9391581889907E-2</c:v>
                      </c:pt>
                      <c:pt idx="782">
                        <c:v>1.9235027552152902E-2</c:v>
                      </c:pt>
                      <c:pt idx="783">
                        <c:v>1.9055906823371101E-2</c:v>
                      </c:pt>
                      <c:pt idx="784">
                        <c:v>1.8943074868233298E-2</c:v>
                      </c:pt>
                      <c:pt idx="785">
                        <c:v>1.8809086921506998E-2</c:v>
                      </c:pt>
                      <c:pt idx="786">
                        <c:v>1.8673688575341501E-2</c:v>
                      </c:pt>
                      <c:pt idx="787">
                        <c:v>1.8517134237587399E-2</c:v>
                      </c:pt>
                      <c:pt idx="788">
                        <c:v>1.8383146290861099E-2</c:v>
                      </c:pt>
                      <c:pt idx="789">
                        <c:v>1.8226591953107101E-2</c:v>
                      </c:pt>
                      <c:pt idx="790">
                        <c:v>1.80926040063807E-2</c:v>
                      </c:pt>
                      <c:pt idx="791">
                        <c:v>1.79346392691874E-2</c:v>
                      </c:pt>
                      <c:pt idx="792">
                        <c:v>1.7799240923021899E-2</c:v>
                      </c:pt>
                      <c:pt idx="793">
                        <c:v>1.7666663375734699E-2</c:v>
                      </c:pt>
                      <c:pt idx="794">
                        <c:v>1.7531265029568699E-2</c:v>
                      </c:pt>
                      <c:pt idx="795">
                        <c:v>1.73733002923755E-2</c:v>
                      </c:pt>
                      <c:pt idx="796">
                        <c:v>1.7218156354061102E-2</c:v>
                      </c:pt>
                      <c:pt idx="797">
                        <c:v>1.71053243989229E-2</c:v>
                      </c:pt>
                      <c:pt idx="798">
                        <c:v>1.6971336452196499E-2</c:v>
                      </c:pt>
                      <c:pt idx="799">
                        <c:v>1.6835938106031002E-2</c:v>
                      </c:pt>
                      <c:pt idx="800">
                        <c:v>1.6677973368837799E-2</c:v>
                      </c:pt>
                      <c:pt idx="801">
                        <c:v>1.6545395821550599E-2</c:v>
                      </c:pt>
                      <c:pt idx="802">
                        <c:v>1.6409997475385098E-2</c:v>
                      </c:pt>
                      <c:pt idx="803">
                        <c:v>1.62520327381919E-2</c:v>
                      </c:pt>
                      <c:pt idx="804">
                        <c:v>1.6119455190904599E-2</c:v>
                      </c:pt>
                      <c:pt idx="805">
                        <c:v>1.5984056844738699E-2</c:v>
                      </c:pt>
                      <c:pt idx="806">
                        <c:v>1.5850068898012298E-2</c:v>
                      </c:pt>
                      <c:pt idx="807">
                        <c:v>1.5692104160819099E-2</c:v>
                      </c:pt>
                      <c:pt idx="808">
                        <c:v>1.5535549823065001E-2</c:v>
                      </c:pt>
                      <c:pt idx="809">
                        <c:v>1.54241282673664E-2</c:v>
                      </c:pt>
                      <c:pt idx="810">
                        <c:v>1.52661635301732E-2</c:v>
                      </c:pt>
                      <c:pt idx="811">
                        <c:v>1.51335859828861E-2</c:v>
                      </c:pt>
                      <c:pt idx="812">
                        <c:v>1.49756212456927E-2</c:v>
                      </c:pt>
                      <c:pt idx="813">
                        <c:v>1.4840222899527199E-2</c:v>
                      </c:pt>
                      <c:pt idx="814">
                        <c:v>1.4706234952800899E-2</c:v>
                      </c:pt>
                      <c:pt idx="815">
                        <c:v>1.4549680615046801E-2</c:v>
                      </c:pt>
                      <c:pt idx="816">
                        <c:v>1.43931262772927E-2</c:v>
                      </c:pt>
                      <c:pt idx="817">
                        <c:v>1.42802943221551E-2</c:v>
                      </c:pt>
                      <c:pt idx="818">
                        <c:v>1.4144895975989001E-2</c:v>
                      </c:pt>
                      <c:pt idx="819">
                        <c:v>1.3989752037674601E-2</c:v>
                      </c:pt>
                      <c:pt idx="820">
                        <c:v>1.38543536915086E-2</c:v>
                      </c:pt>
                      <c:pt idx="821">
                        <c:v>1.3718955345343099E-2</c:v>
                      </c:pt>
                      <c:pt idx="822">
                        <c:v>1.3607533789644501E-2</c:v>
                      </c:pt>
                      <c:pt idx="823">
                        <c:v>1.34509794518904E-2</c:v>
                      </c:pt>
                      <c:pt idx="824">
                        <c:v>1.33395578961919E-2</c:v>
                      </c:pt>
                      <c:pt idx="825">
                        <c:v>1.3181593158998599E-2</c:v>
                      </c:pt>
                      <c:pt idx="826">
                        <c:v>1.30250388212445E-2</c:v>
                      </c:pt>
                      <c:pt idx="827">
                        <c:v>1.28684844834904E-2</c:v>
                      </c:pt>
                      <c:pt idx="828">
                        <c:v>1.27556525283522E-2</c:v>
                      </c:pt>
                      <c:pt idx="829">
                        <c:v>1.2621664581625801E-2</c:v>
                      </c:pt>
                      <c:pt idx="830">
                        <c:v>1.24862662354603E-2</c:v>
                      </c:pt>
                      <c:pt idx="831">
                        <c:v>1.23748446797618E-2</c:v>
                      </c:pt>
                      <c:pt idx="832">
                        <c:v>1.2195723950979899E-2</c:v>
                      </c:pt>
                      <c:pt idx="833">
                        <c:v>1.20603256048144E-2</c:v>
                      </c:pt>
                      <c:pt idx="834">
                        <c:v>1.1926337658088201E-2</c:v>
                      </c:pt>
                      <c:pt idx="835">
                        <c:v>1.17697833203341E-2</c:v>
                      </c:pt>
                      <c:pt idx="836">
                        <c:v>1.1635795373607699E-2</c:v>
                      </c:pt>
                      <c:pt idx="837">
                        <c:v>1.15003970274422E-2</c:v>
                      </c:pt>
                      <c:pt idx="838">
                        <c:v>1.13649986812762E-2</c:v>
                      </c:pt>
                      <c:pt idx="839">
                        <c:v>1.12098547429618E-2</c:v>
                      </c:pt>
                      <c:pt idx="840">
                        <c:v>1.1074456396795799E-2</c:v>
                      </c:pt>
                      <c:pt idx="841">
                        <c:v>1.09179020590422E-2</c:v>
                      </c:pt>
                      <c:pt idx="842">
                        <c:v>1.07839141123154E-2</c:v>
                      </c:pt>
                      <c:pt idx="843">
                        <c:v>1.0648515766149899E-2</c:v>
                      </c:pt>
                      <c:pt idx="844">
                        <c:v>1.0491961428395801E-2</c:v>
                      </c:pt>
                      <c:pt idx="845">
                        <c:v>1.03579734816694E-2</c:v>
                      </c:pt>
                      <c:pt idx="846">
                        <c:v>1.0222575135504E-2</c:v>
                      </c:pt>
                      <c:pt idx="847">
                        <c:v>1.0067431197188999E-2</c:v>
                      </c:pt>
                      <c:pt idx="848">
                        <c:v>9.9320328510235107E-3</c:v>
                      </c:pt>
                      <c:pt idx="849">
                        <c:v>9.7966345048580202E-3</c:v>
                      </c:pt>
                      <c:pt idx="850">
                        <c:v>9.6400801671039406E-3</c:v>
                      </c:pt>
                      <c:pt idx="851">
                        <c:v>9.5060922203775693E-3</c:v>
                      </c:pt>
                      <c:pt idx="852">
                        <c:v>9.3721042736513195E-3</c:v>
                      </c:pt>
                      <c:pt idx="853">
                        <c:v>9.2141395364579992E-3</c:v>
                      </c:pt>
                      <c:pt idx="854">
                        <c:v>9.0787411902925001E-3</c:v>
                      </c:pt>
                      <c:pt idx="855">
                        <c:v>8.9221868525384308E-3</c:v>
                      </c:pt>
                      <c:pt idx="856">
                        <c:v>8.7881989058121706E-3</c:v>
                      </c:pt>
                      <c:pt idx="857">
                        <c:v>8.6528005596461302E-3</c:v>
                      </c:pt>
                      <c:pt idx="858">
                        <c:v>8.4976566213317301E-3</c:v>
                      </c:pt>
                      <c:pt idx="859">
                        <c:v>8.3622582751662396E-3</c:v>
                      </c:pt>
                      <c:pt idx="860">
                        <c:v>8.2268599290001906E-3</c:v>
                      </c:pt>
                      <c:pt idx="861">
                        <c:v>8.0717159906857905E-3</c:v>
                      </c:pt>
                      <c:pt idx="862">
                        <c:v>7.9363176445198507E-3</c:v>
                      </c:pt>
                      <c:pt idx="863">
                        <c:v>7.8023296977934899E-3</c:v>
                      </c:pt>
                      <c:pt idx="864">
                        <c:v>7.6669313516279898E-3</c:v>
                      </c:pt>
                      <c:pt idx="865">
                        <c:v>7.5103770138739197E-3</c:v>
                      </c:pt>
                      <c:pt idx="866">
                        <c:v>7.3763890671475502E-3</c:v>
                      </c:pt>
                      <c:pt idx="867">
                        <c:v>7.2409907209820597E-3</c:v>
                      </c:pt>
                      <c:pt idx="868">
                        <c:v>7.0844363832279801E-3</c:v>
                      </c:pt>
                      <c:pt idx="869">
                        <c:v>6.9278820454738996E-3</c:v>
                      </c:pt>
                      <c:pt idx="870">
                        <c:v>6.7924836993083996E-3</c:v>
                      </c:pt>
                      <c:pt idx="871">
                        <c:v>6.6584957525820396E-3</c:v>
                      </c:pt>
                      <c:pt idx="872">
                        <c:v>6.5245078058556701E-3</c:v>
                      </c:pt>
                      <c:pt idx="873">
                        <c:v>6.3665430686624704E-3</c:v>
                      </c:pt>
                      <c:pt idx="874">
                        <c:v>6.2339655213753398E-3</c:v>
                      </c:pt>
                      <c:pt idx="875">
                        <c:v>6.0985671752092898E-3</c:v>
                      </c:pt>
                      <c:pt idx="876">
                        <c:v>5.9645792284829299E-3</c:v>
                      </c:pt>
                      <c:pt idx="877">
                        <c:v>5.8291808823174298E-3</c:v>
                      </c:pt>
                      <c:pt idx="878">
                        <c:v>5.6937825361519402E-3</c:v>
                      </c:pt>
                      <c:pt idx="879">
                        <c:v>5.5386385978371004E-3</c:v>
                      </c:pt>
                      <c:pt idx="880">
                        <c:v>5.3806738606437801E-3</c:v>
                      </c:pt>
                      <c:pt idx="881">
                        <c:v>5.2452755144782896E-3</c:v>
                      </c:pt>
                      <c:pt idx="882">
                        <c:v>5.1126979671911599E-3</c:v>
                      </c:pt>
                      <c:pt idx="883">
                        <c:v>4.9547332299978396E-3</c:v>
                      </c:pt>
                      <c:pt idx="884">
                        <c:v>4.8433116742992999E-3</c:v>
                      </c:pt>
                      <c:pt idx="885">
                        <c:v>4.7079133281333601E-3</c:v>
                      </c:pt>
                      <c:pt idx="886">
                        <c:v>4.5513589903797298E-3</c:v>
                      </c:pt>
                      <c:pt idx="887">
                        <c:v>4.3948046526256501E-3</c:v>
                      </c:pt>
                      <c:pt idx="888">
                        <c:v>4.2382503148715696E-3</c:v>
                      </c:pt>
                      <c:pt idx="889">
                        <c:v>4.10285196870608E-3</c:v>
                      </c:pt>
                      <c:pt idx="890">
                        <c:v>3.9688640219797096E-3</c:v>
                      </c:pt>
                      <c:pt idx="891">
                        <c:v>3.81230968422563E-3</c:v>
                      </c:pt>
                      <c:pt idx="892">
                        <c:v>3.6769113380601399E-3</c:v>
                      </c:pt>
                      <c:pt idx="893">
                        <c:v>3.4977906092783502E-3</c:v>
                      </c:pt>
                      <c:pt idx="894">
                        <c:v>3.3638026625519798E-3</c:v>
                      </c:pt>
                      <c:pt idx="895">
                        <c:v>3.2284043163864902E-3</c:v>
                      </c:pt>
                      <c:pt idx="896">
                        <c:v>3.1169827606873902E-3</c:v>
                      </c:pt>
                      <c:pt idx="897">
                        <c:v>2.9815844145219001E-3</c:v>
                      </c:pt>
                      <c:pt idx="898">
                        <c:v>2.8024636857401099E-3</c:v>
                      </c:pt>
                      <c:pt idx="899">
                        <c:v>2.66847573901374E-3</c:v>
                      </c:pt>
                      <c:pt idx="900">
                        <c:v>2.5330773928482499E-3</c:v>
                      </c:pt>
                      <c:pt idx="901">
                        <c:v>2.3765230550941699E-3</c:v>
                      </c:pt>
                      <c:pt idx="902">
                        <c:v>2.2425351083677999E-3</c:v>
                      </c:pt>
                      <c:pt idx="903">
                        <c:v>2.0859807706137298E-3</c:v>
                      </c:pt>
                      <c:pt idx="904">
                        <c:v>1.9280160334205201E-3</c:v>
                      </c:pt>
                      <c:pt idx="905">
                        <c:v>1.7940280866941499E-3</c:v>
                      </c:pt>
                      <c:pt idx="906">
                        <c:v>1.6374737489400801E-3</c:v>
                      </c:pt>
                      <c:pt idx="907">
                        <c:v>1.4795090117473201E-3</c:v>
                      </c:pt>
                      <c:pt idx="908">
                        <c:v>1.34693146445963E-3</c:v>
                      </c:pt>
                      <c:pt idx="909">
                        <c:v>1.21153311829414E-3</c:v>
                      </c:pt>
                      <c:pt idx="910">
                        <c:v>1.0761347721286499E-3</c:v>
                      </c:pt>
                      <c:pt idx="911">
                        <c:v>9.1958043437456705E-4</c:v>
                      </c:pt>
                      <c:pt idx="912">
                        <c:v>7.85592487648201E-4</c:v>
                      </c:pt>
                      <c:pt idx="913">
                        <c:v>6.2762775045499596E-4</c:v>
                      </c:pt>
                      <c:pt idx="914">
                        <c:v>4.7248381214004499E-4</c:v>
                      </c:pt>
                      <c:pt idx="915">
                        <c:v>3.1451907494684E-4</c:v>
                      </c:pt>
                      <c:pt idx="916">
                        <c:v>1.57964737193206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B408-BA43-A6AA-5FB26DA354BB}"/>
                  </c:ext>
                </c:extLst>
              </c15:ser>
            </c15:filteredScatterSeries>
            <c15:filteredScatterSeries>
              <c15:ser>
                <c:idx val="8"/>
                <c:order val="8"/>
                <c:tx>
                  <c:v>20OH Marcela</c:v>
                </c:tx>
                <c:spPr>
                  <a:ln w="19050" cap="rnd">
                    <a:solidFill>
                      <a:schemeClr val="accent3">
                        <a:lumMod val="60000"/>
                      </a:schemeClr>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L$6:$AL$923</c15:sqref>
                        </c15:formulaRef>
                      </c:ext>
                    </c:extLst>
                    <c:numCache>
                      <c:formatCode>General</c:formatCode>
                      <c:ptCount val="918"/>
                      <c:pt idx="0">
                        <c:v>303.86500000000001</c:v>
                      </c:pt>
                      <c:pt idx="1">
                        <c:v>304.49499999999978</c:v>
                      </c:pt>
                      <c:pt idx="2">
                        <c:v>305.166</c:v>
                      </c:pt>
                      <c:pt idx="3">
                        <c:v>305.85699999999991</c:v>
                      </c:pt>
                      <c:pt idx="4">
                        <c:v>306.55399999999992</c:v>
                      </c:pt>
                      <c:pt idx="5">
                        <c:v>307.26299999999992</c:v>
                      </c:pt>
                      <c:pt idx="6">
                        <c:v>307.96899999999982</c:v>
                      </c:pt>
                      <c:pt idx="7">
                        <c:v>308.67099999999999</c:v>
                      </c:pt>
                      <c:pt idx="8">
                        <c:v>309.37899999999979</c:v>
                      </c:pt>
                      <c:pt idx="9">
                        <c:v>310.08199999999982</c:v>
                      </c:pt>
                      <c:pt idx="10">
                        <c:v>310.79099999999983</c:v>
                      </c:pt>
                      <c:pt idx="11">
                        <c:v>311.49</c:v>
                      </c:pt>
                      <c:pt idx="12">
                        <c:v>312.18199999999979</c:v>
                      </c:pt>
                      <c:pt idx="13">
                        <c:v>312.875</c:v>
                      </c:pt>
                      <c:pt idx="14">
                        <c:v>313.57</c:v>
                      </c:pt>
                      <c:pt idx="15">
                        <c:v>314.26299999999992</c:v>
                      </c:pt>
                      <c:pt idx="16">
                        <c:v>314.95499999999993</c:v>
                      </c:pt>
                      <c:pt idx="17">
                        <c:v>315.64999999999998</c:v>
                      </c:pt>
                      <c:pt idx="18">
                        <c:v>316.34199999999993</c:v>
                      </c:pt>
                      <c:pt idx="19">
                        <c:v>317.03299999999979</c:v>
                      </c:pt>
                      <c:pt idx="20">
                        <c:v>317.72299999999979</c:v>
                      </c:pt>
                      <c:pt idx="21">
                        <c:v>318.4289999999998</c:v>
                      </c:pt>
                      <c:pt idx="22">
                        <c:v>319.14</c:v>
                      </c:pt>
                      <c:pt idx="23">
                        <c:v>319.85300000000001</c:v>
                      </c:pt>
                      <c:pt idx="24">
                        <c:v>320.57399999999978</c:v>
                      </c:pt>
                      <c:pt idx="25">
                        <c:v>321.30399999999992</c:v>
                      </c:pt>
                      <c:pt idx="26">
                        <c:v>322.03499999999991</c:v>
                      </c:pt>
                      <c:pt idx="27">
                        <c:v>322.76399999999978</c:v>
                      </c:pt>
                      <c:pt idx="28">
                        <c:v>323.49099999999981</c:v>
                      </c:pt>
                      <c:pt idx="29">
                        <c:v>324.20999999999992</c:v>
                      </c:pt>
                      <c:pt idx="30">
                        <c:v>324.92499999999978</c:v>
                      </c:pt>
                      <c:pt idx="31">
                        <c:v>325.64299999999997</c:v>
                      </c:pt>
                      <c:pt idx="32">
                        <c:v>326.36899999999991</c:v>
                      </c:pt>
                      <c:pt idx="33">
                        <c:v>327.101</c:v>
                      </c:pt>
                      <c:pt idx="34">
                        <c:v>327.83499999999992</c:v>
                      </c:pt>
                      <c:pt idx="35">
                        <c:v>328.572</c:v>
                      </c:pt>
                      <c:pt idx="36">
                        <c:v>329.30699999999979</c:v>
                      </c:pt>
                      <c:pt idx="37">
                        <c:v>330.048</c:v>
                      </c:pt>
                      <c:pt idx="38">
                        <c:v>330.78799999999978</c:v>
                      </c:pt>
                      <c:pt idx="39">
                        <c:v>331.529</c:v>
                      </c:pt>
                      <c:pt idx="40">
                        <c:v>332.26299999999992</c:v>
                      </c:pt>
                      <c:pt idx="41">
                        <c:v>332.9869999999998</c:v>
                      </c:pt>
                      <c:pt idx="42">
                        <c:v>333.70899999999978</c:v>
                      </c:pt>
                      <c:pt idx="43">
                        <c:v>334.44299999999993</c:v>
                      </c:pt>
                      <c:pt idx="44">
                        <c:v>335.173</c:v>
                      </c:pt>
                      <c:pt idx="45">
                        <c:v>335.90599999999978</c:v>
                      </c:pt>
                      <c:pt idx="46">
                        <c:v>336.63899999999978</c:v>
                      </c:pt>
                      <c:pt idx="47">
                        <c:v>337.37399999999991</c:v>
                      </c:pt>
                      <c:pt idx="48">
                        <c:v>338.11099999999999</c:v>
                      </c:pt>
                      <c:pt idx="49">
                        <c:v>338.846</c:v>
                      </c:pt>
                      <c:pt idx="50">
                        <c:v>339.58</c:v>
                      </c:pt>
                      <c:pt idx="51">
                        <c:v>340.31200000000001</c:v>
                      </c:pt>
                      <c:pt idx="52">
                        <c:v>341.05399999999992</c:v>
                      </c:pt>
                      <c:pt idx="53">
                        <c:v>341.80199999999991</c:v>
                      </c:pt>
                      <c:pt idx="54">
                        <c:v>342.54599999999999</c:v>
                      </c:pt>
                      <c:pt idx="55">
                        <c:v>343.28800000000001</c:v>
                      </c:pt>
                      <c:pt idx="56">
                        <c:v>344.02699999999982</c:v>
                      </c:pt>
                      <c:pt idx="57">
                        <c:v>344.77099999999979</c:v>
                      </c:pt>
                      <c:pt idx="58">
                        <c:v>345.51799999999992</c:v>
                      </c:pt>
                      <c:pt idx="59">
                        <c:v>346.26199999999977</c:v>
                      </c:pt>
                      <c:pt idx="60">
                        <c:v>347.00399999999979</c:v>
                      </c:pt>
                      <c:pt idx="61">
                        <c:v>347.74199999999979</c:v>
                      </c:pt>
                      <c:pt idx="62">
                        <c:v>348.48399999999981</c:v>
                      </c:pt>
                      <c:pt idx="63">
                        <c:v>349.22599999999977</c:v>
                      </c:pt>
                      <c:pt idx="64">
                        <c:v>349.96799999999979</c:v>
                      </c:pt>
                      <c:pt idx="65">
                        <c:v>350.70799999999991</c:v>
                      </c:pt>
                      <c:pt idx="66">
                        <c:v>351.45</c:v>
                      </c:pt>
                      <c:pt idx="67">
                        <c:v>352.19099999999992</c:v>
                      </c:pt>
                      <c:pt idx="68">
                        <c:v>352.93899999999979</c:v>
                      </c:pt>
                      <c:pt idx="69">
                        <c:v>353.69499999999999</c:v>
                      </c:pt>
                      <c:pt idx="70">
                        <c:v>354.44399999999979</c:v>
                      </c:pt>
                      <c:pt idx="71">
                        <c:v>355.18599999999992</c:v>
                      </c:pt>
                      <c:pt idx="72">
                        <c:v>355.92999999999978</c:v>
                      </c:pt>
                      <c:pt idx="73">
                        <c:v>356.67099999999999</c:v>
                      </c:pt>
                      <c:pt idx="74">
                        <c:v>357.41199999999981</c:v>
                      </c:pt>
                      <c:pt idx="75">
                        <c:v>358.15699999999993</c:v>
                      </c:pt>
                      <c:pt idx="76">
                        <c:v>358.90199999999982</c:v>
                      </c:pt>
                      <c:pt idx="77">
                        <c:v>359.64299999999997</c:v>
                      </c:pt>
                      <c:pt idx="78">
                        <c:v>360.38399999999979</c:v>
                      </c:pt>
                      <c:pt idx="79">
                        <c:v>361.12799999999999</c:v>
                      </c:pt>
                      <c:pt idx="80">
                        <c:v>361.87</c:v>
                      </c:pt>
                      <c:pt idx="81">
                        <c:v>362.60799999999989</c:v>
                      </c:pt>
                      <c:pt idx="82">
                        <c:v>363.33799999999991</c:v>
                      </c:pt>
                      <c:pt idx="83">
                        <c:v>364.06200000000001</c:v>
                      </c:pt>
                      <c:pt idx="84">
                        <c:v>364.78099999999978</c:v>
                      </c:pt>
                      <c:pt idx="85">
                        <c:v>365.505</c:v>
                      </c:pt>
                      <c:pt idx="86">
                        <c:v>366.22799999999978</c:v>
                      </c:pt>
                      <c:pt idx="87">
                        <c:v>366.94799999999992</c:v>
                      </c:pt>
                      <c:pt idx="88">
                        <c:v>367.66800000000001</c:v>
                      </c:pt>
                      <c:pt idx="89">
                        <c:v>368.392</c:v>
                      </c:pt>
                      <c:pt idx="90">
                        <c:v>369.12899999999979</c:v>
                      </c:pt>
                      <c:pt idx="91">
                        <c:v>369.86299999999989</c:v>
                      </c:pt>
                      <c:pt idx="92">
                        <c:v>370.58499999999992</c:v>
                      </c:pt>
                      <c:pt idx="93">
                        <c:v>371.30399999999992</c:v>
                      </c:pt>
                      <c:pt idx="94">
                        <c:v>372.02699999999982</c:v>
                      </c:pt>
                      <c:pt idx="95">
                        <c:v>372.74799999999999</c:v>
                      </c:pt>
                      <c:pt idx="96">
                        <c:v>373.46999999999991</c:v>
                      </c:pt>
                      <c:pt idx="97">
                        <c:v>374.2</c:v>
                      </c:pt>
                      <c:pt idx="98">
                        <c:v>374.9289999999998</c:v>
                      </c:pt>
                      <c:pt idx="99">
                        <c:v>375.65499999999997</c:v>
                      </c:pt>
                      <c:pt idx="100">
                        <c:v>376.38</c:v>
                      </c:pt>
                      <c:pt idx="101">
                        <c:v>377.09899999999982</c:v>
                      </c:pt>
                      <c:pt idx="102">
                        <c:v>377.81899999999979</c:v>
                      </c:pt>
                      <c:pt idx="103">
                        <c:v>378.53399999999982</c:v>
                      </c:pt>
                      <c:pt idx="104">
                        <c:v>379.24199999999979</c:v>
                      </c:pt>
                      <c:pt idx="105">
                        <c:v>379.95299999999992</c:v>
                      </c:pt>
                      <c:pt idx="106">
                        <c:v>380.67599999999999</c:v>
                      </c:pt>
                      <c:pt idx="107">
                        <c:v>381.38900000000001</c:v>
                      </c:pt>
                      <c:pt idx="108">
                        <c:v>382.09899999999982</c:v>
                      </c:pt>
                      <c:pt idx="109">
                        <c:v>382.80799999999999</c:v>
                      </c:pt>
                      <c:pt idx="110">
                        <c:v>383.51</c:v>
                      </c:pt>
                      <c:pt idx="111">
                        <c:v>384.21399999999983</c:v>
                      </c:pt>
                      <c:pt idx="112">
                        <c:v>384.93799999999982</c:v>
                      </c:pt>
                      <c:pt idx="113">
                        <c:v>385.72899999999981</c:v>
                      </c:pt>
                      <c:pt idx="114">
                        <c:v>386.57</c:v>
                      </c:pt>
                      <c:pt idx="115">
                        <c:v>387.42799999999983</c:v>
                      </c:pt>
                      <c:pt idx="116">
                        <c:v>388.29999999999978</c:v>
                      </c:pt>
                      <c:pt idx="117">
                        <c:v>389.18099999999993</c:v>
                      </c:pt>
                      <c:pt idx="118">
                        <c:v>390.07</c:v>
                      </c:pt>
                      <c:pt idx="119">
                        <c:v>390.96699999999981</c:v>
                      </c:pt>
                      <c:pt idx="120">
                        <c:v>391.86500000000001</c:v>
                      </c:pt>
                      <c:pt idx="121">
                        <c:v>392.76</c:v>
                      </c:pt>
                      <c:pt idx="122">
                        <c:v>393.65</c:v>
                      </c:pt>
                      <c:pt idx="123">
                        <c:v>394.54199999999992</c:v>
                      </c:pt>
                      <c:pt idx="124">
                        <c:v>395.43299999999982</c:v>
                      </c:pt>
                      <c:pt idx="125">
                        <c:v>396.32499999999999</c:v>
                      </c:pt>
                      <c:pt idx="126">
                        <c:v>397.21899999999982</c:v>
                      </c:pt>
                      <c:pt idx="127">
                        <c:v>398.10599999999999</c:v>
                      </c:pt>
                      <c:pt idx="128">
                        <c:v>398.98899999999981</c:v>
                      </c:pt>
                      <c:pt idx="129">
                        <c:v>399.86399999999992</c:v>
                      </c:pt>
                      <c:pt idx="130">
                        <c:v>400.7369999999998</c:v>
                      </c:pt>
                      <c:pt idx="131">
                        <c:v>401.61500000000001</c:v>
                      </c:pt>
                      <c:pt idx="132">
                        <c:v>402.48899999999981</c:v>
                      </c:pt>
                      <c:pt idx="133">
                        <c:v>403.35500000000002</c:v>
                      </c:pt>
                      <c:pt idx="134">
                        <c:v>404.22199999999981</c:v>
                      </c:pt>
                      <c:pt idx="135">
                        <c:v>405.09499999999991</c:v>
                      </c:pt>
                      <c:pt idx="136">
                        <c:v>405.98099999999982</c:v>
                      </c:pt>
                      <c:pt idx="137">
                        <c:v>406.86699999999979</c:v>
                      </c:pt>
                      <c:pt idx="138">
                        <c:v>407.75299999999999</c:v>
                      </c:pt>
                      <c:pt idx="139">
                        <c:v>408.63299999999992</c:v>
                      </c:pt>
                      <c:pt idx="140">
                        <c:v>409.505</c:v>
                      </c:pt>
                      <c:pt idx="141">
                        <c:v>410.37399999999991</c:v>
                      </c:pt>
                      <c:pt idx="142">
                        <c:v>411.23799999999977</c:v>
                      </c:pt>
                      <c:pt idx="143">
                        <c:v>412.10500000000002</c:v>
                      </c:pt>
                      <c:pt idx="144">
                        <c:v>412.97799999999978</c:v>
                      </c:pt>
                      <c:pt idx="145">
                        <c:v>413.85</c:v>
                      </c:pt>
                      <c:pt idx="146">
                        <c:v>414.72799999999978</c:v>
                      </c:pt>
                      <c:pt idx="147">
                        <c:v>415.60799999999989</c:v>
                      </c:pt>
                      <c:pt idx="148">
                        <c:v>416.4869999999998</c:v>
                      </c:pt>
                      <c:pt idx="149">
                        <c:v>417.36099999999999</c:v>
                      </c:pt>
                      <c:pt idx="150">
                        <c:v>418.23</c:v>
                      </c:pt>
                      <c:pt idx="151">
                        <c:v>419.101</c:v>
                      </c:pt>
                      <c:pt idx="152">
                        <c:v>419.97799999999978</c:v>
                      </c:pt>
                      <c:pt idx="153">
                        <c:v>420.85399999999993</c:v>
                      </c:pt>
                      <c:pt idx="154">
                        <c:v>421.72599999999977</c:v>
                      </c:pt>
                      <c:pt idx="155">
                        <c:v>422.59499999999991</c:v>
                      </c:pt>
                      <c:pt idx="156">
                        <c:v>423.46</c:v>
                      </c:pt>
                      <c:pt idx="157">
                        <c:v>424.32399999999978</c:v>
                      </c:pt>
                      <c:pt idx="158">
                        <c:v>425.18700000000001</c:v>
                      </c:pt>
                      <c:pt idx="159">
                        <c:v>426.04699999999991</c:v>
                      </c:pt>
                      <c:pt idx="160">
                        <c:v>426.90599999999978</c:v>
                      </c:pt>
                      <c:pt idx="161">
                        <c:v>427.76799999999992</c:v>
                      </c:pt>
                      <c:pt idx="162">
                        <c:v>428.63900000000001</c:v>
                      </c:pt>
                      <c:pt idx="163">
                        <c:v>429.50699999999978</c:v>
                      </c:pt>
                      <c:pt idx="164">
                        <c:v>430.38</c:v>
                      </c:pt>
                      <c:pt idx="165">
                        <c:v>431.24899999999991</c:v>
                      </c:pt>
                      <c:pt idx="166">
                        <c:v>432.11099999999999</c:v>
                      </c:pt>
                      <c:pt idx="167">
                        <c:v>432.97199999999981</c:v>
                      </c:pt>
                      <c:pt idx="168">
                        <c:v>433.83199999999982</c:v>
                      </c:pt>
                      <c:pt idx="169">
                        <c:v>434.69399999999979</c:v>
                      </c:pt>
                      <c:pt idx="170">
                        <c:v>435.55399999999992</c:v>
                      </c:pt>
                      <c:pt idx="171">
                        <c:v>436.41300000000001</c:v>
                      </c:pt>
                      <c:pt idx="172">
                        <c:v>437.27</c:v>
                      </c:pt>
                      <c:pt idx="173">
                        <c:v>438.13400000000001</c:v>
                      </c:pt>
                      <c:pt idx="174">
                        <c:v>439.00900000000001</c:v>
                      </c:pt>
                      <c:pt idx="175">
                        <c:v>439.88900000000001</c:v>
                      </c:pt>
                      <c:pt idx="176">
                        <c:v>440.76900000000001</c:v>
                      </c:pt>
                      <c:pt idx="177">
                        <c:v>441.65199999999999</c:v>
                      </c:pt>
                      <c:pt idx="178">
                        <c:v>442.53399999999982</c:v>
                      </c:pt>
                      <c:pt idx="179">
                        <c:v>443.41899999999981</c:v>
                      </c:pt>
                      <c:pt idx="180">
                        <c:v>444.29899999999981</c:v>
                      </c:pt>
                      <c:pt idx="181">
                        <c:v>445.17500000000001</c:v>
                      </c:pt>
                      <c:pt idx="182">
                        <c:v>446.04500000000002</c:v>
                      </c:pt>
                      <c:pt idx="183">
                        <c:v>446.91300000000001</c:v>
                      </c:pt>
                      <c:pt idx="184">
                        <c:v>447.78499999999991</c:v>
                      </c:pt>
                      <c:pt idx="185">
                        <c:v>448.65300000000002</c:v>
                      </c:pt>
                      <c:pt idx="186">
                        <c:v>449.52099999999979</c:v>
                      </c:pt>
                      <c:pt idx="187">
                        <c:v>450.39</c:v>
                      </c:pt>
                      <c:pt idx="188">
                        <c:v>451.26199999999977</c:v>
                      </c:pt>
                      <c:pt idx="189">
                        <c:v>452.12799999999999</c:v>
                      </c:pt>
                      <c:pt idx="190">
                        <c:v>452.9869999999998</c:v>
                      </c:pt>
                      <c:pt idx="191">
                        <c:v>453.83799999999991</c:v>
                      </c:pt>
                      <c:pt idx="192">
                        <c:v>454.69099999999992</c:v>
                      </c:pt>
                      <c:pt idx="193">
                        <c:v>455.53999999999979</c:v>
                      </c:pt>
                      <c:pt idx="194">
                        <c:v>456.39299999999992</c:v>
                      </c:pt>
                      <c:pt idx="195">
                        <c:v>457.24199999999979</c:v>
                      </c:pt>
                      <c:pt idx="196">
                        <c:v>458.09699999999981</c:v>
                      </c:pt>
                      <c:pt idx="197">
                        <c:v>458.95299999999992</c:v>
                      </c:pt>
                      <c:pt idx="198">
                        <c:v>459.803</c:v>
                      </c:pt>
                      <c:pt idx="199">
                        <c:v>460.64800000000002</c:v>
                      </c:pt>
                      <c:pt idx="200">
                        <c:v>461.49099999999981</c:v>
                      </c:pt>
                      <c:pt idx="201">
                        <c:v>462.32899999999978</c:v>
                      </c:pt>
                      <c:pt idx="202">
                        <c:v>463.16500000000002</c:v>
                      </c:pt>
                      <c:pt idx="203">
                        <c:v>464.00400000000002</c:v>
                      </c:pt>
                      <c:pt idx="204">
                        <c:v>464.851</c:v>
                      </c:pt>
                      <c:pt idx="205">
                        <c:v>465.71</c:v>
                      </c:pt>
                      <c:pt idx="206">
                        <c:v>466.56999999999988</c:v>
                      </c:pt>
                      <c:pt idx="207">
                        <c:v>467.43099999999981</c:v>
                      </c:pt>
                      <c:pt idx="208">
                        <c:v>468.28899999999982</c:v>
                      </c:pt>
                      <c:pt idx="209">
                        <c:v>469.14699999999999</c:v>
                      </c:pt>
                      <c:pt idx="210">
                        <c:v>469.9939999999998</c:v>
                      </c:pt>
                      <c:pt idx="211">
                        <c:v>470.83</c:v>
                      </c:pt>
                      <c:pt idx="212">
                        <c:v>471.66500000000002</c:v>
                      </c:pt>
                      <c:pt idx="213">
                        <c:v>472.49799999999982</c:v>
                      </c:pt>
                      <c:pt idx="214">
                        <c:v>473.33100000000002</c:v>
                      </c:pt>
                      <c:pt idx="215">
                        <c:v>474.16500000000002</c:v>
                      </c:pt>
                      <c:pt idx="216">
                        <c:v>475.00099999999992</c:v>
                      </c:pt>
                      <c:pt idx="217">
                        <c:v>475.83899999999983</c:v>
                      </c:pt>
                      <c:pt idx="218">
                        <c:v>476.673</c:v>
                      </c:pt>
                      <c:pt idx="219">
                        <c:v>477.51</c:v>
                      </c:pt>
                      <c:pt idx="220">
                        <c:v>478.34500000000003</c:v>
                      </c:pt>
                      <c:pt idx="221">
                        <c:v>479.18399999999991</c:v>
                      </c:pt>
                      <c:pt idx="222">
                        <c:v>480.02299999999991</c:v>
                      </c:pt>
                      <c:pt idx="223">
                        <c:v>480.86500000000001</c:v>
                      </c:pt>
                      <c:pt idx="224">
                        <c:v>481.71299999999991</c:v>
                      </c:pt>
                      <c:pt idx="225">
                        <c:v>482.56799999999993</c:v>
                      </c:pt>
                      <c:pt idx="226">
                        <c:v>483.42599999999982</c:v>
                      </c:pt>
                      <c:pt idx="227">
                        <c:v>484.28699999999981</c:v>
                      </c:pt>
                      <c:pt idx="228">
                        <c:v>485.14800000000002</c:v>
                      </c:pt>
                      <c:pt idx="229">
                        <c:v>485.99799999999982</c:v>
                      </c:pt>
                      <c:pt idx="230">
                        <c:v>486.86099999999999</c:v>
                      </c:pt>
                      <c:pt idx="231">
                        <c:v>487.71299999999991</c:v>
                      </c:pt>
                      <c:pt idx="232">
                        <c:v>488.56099999999992</c:v>
                      </c:pt>
                      <c:pt idx="233">
                        <c:v>489.40199999999982</c:v>
                      </c:pt>
                      <c:pt idx="234">
                        <c:v>490.23299999999978</c:v>
                      </c:pt>
                      <c:pt idx="235">
                        <c:v>491.05700000000002</c:v>
                      </c:pt>
                      <c:pt idx="236">
                        <c:v>491.88</c:v>
                      </c:pt>
                      <c:pt idx="237">
                        <c:v>492.70299999999992</c:v>
                      </c:pt>
                      <c:pt idx="238">
                        <c:v>493.52699999999982</c:v>
                      </c:pt>
                      <c:pt idx="239">
                        <c:v>494.34800000000001</c:v>
                      </c:pt>
                      <c:pt idx="240">
                        <c:v>495.17399999999992</c:v>
                      </c:pt>
                      <c:pt idx="241">
                        <c:v>496</c:v>
                      </c:pt>
                      <c:pt idx="242">
                        <c:v>496.81999999999988</c:v>
                      </c:pt>
                      <c:pt idx="243">
                        <c:v>497.64600000000002</c:v>
                      </c:pt>
                      <c:pt idx="244">
                        <c:v>498.48</c:v>
                      </c:pt>
                      <c:pt idx="245">
                        <c:v>499.31700000000001</c:v>
                      </c:pt>
                      <c:pt idx="246">
                        <c:v>500.15100000000001</c:v>
                      </c:pt>
                      <c:pt idx="247">
                        <c:v>500.9869999999998</c:v>
                      </c:pt>
                      <c:pt idx="248">
                        <c:v>501.82599999999991</c:v>
                      </c:pt>
                      <c:pt idx="249">
                        <c:v>502.66399999999999</c:v>
                      </c:pt>
                      <c:pt idx="250">
                        <c:v>503.49799999999982</c:v>
                      </c:pt>
                      <c:pt idx="251">
                        <c:v>504.33299999999991</c:v>
                      </c:pt>
                      <c:pt idx="252">
                        <c:v>505.16399999999999</c:v>
                      </c:pt>
                      <c:pt idx="253">
                        <c:v>505.99699999999967</c:v>
                      </c:pt>
                      <c:pt idx="254">
                        <c:v>506.83199999999982</c:v>
                      </c:pt>
                      <c:pt idx="255">
                        <c:v>507.66199999999992</c:v>
                      </c:pt>
                      <c:pt idx="256">
                        <c:v>508.49599999999981</c:v>
                      </c:pt>
                      <c:pt idx="257">
                        <c:v>509.32799999999992</c:v>
                      </c:pt>
                      <c:pt idx="258">
                        <c:v>510.16399999999999</c:v>
                      </c:pt>
                      <c:pt idx="259">
                        <c:v>511.00400000000002</c:v>
                      </c:pt>
                      <c:pt idx="260">
                        <c:v>511.84399999999988</c:v>
                      </c:pt>
                      <c:pt idx="261">
                        <c:v>512.68200000000002</c:v>
                      </c:pt>
                      <c:pt idx="262">
                        <c:v>513.51599999999996</c:v>
                      </c:pt>
                      <c:pt idx="263">
                        <c:v>514.35499999999979</c:v>
                      </c:pt>
                      <c:pt idx="264">
                        <c:v>515.19600000000003</c:v>
                      </c:pt>
                      <c:pt idx="265">
                        <c:v>516.03699999999981</c:v>
                      </c:pt>
                      <c:pt idx="266">
                        <c:v>516.87599999999998</c:v>
                      </c:pt>
                      <c:pt idx="267">
                        <c:v>517.72</c:v>
                      </c:pt>
                      <c:pt idx="268">
                        <c:v>518.55999999999972</c:v>
                      </c:pt>
                      <c:pt idx="269">
                        <c:v>519.40199999999982</c:v>
                      </c:pt>
                      <c:pt idx="270">
                        <c:v>520.24800000000005</c:v>
                      </c:pt>
                      <c:pt idx="271">
                        <c:v>521.08900000000006</c:v>
                      </c:pt>
                      <c:pt idx="272">
                        <c:v>521.92699999999968</c:v>
                      </c:pt>
                      <c:pt idx="273">
                        <c:v>522.77200000000005</c:v>
                      </c:pt>
                      <c:pt idx="274">
                        <c:v>523.61299999999972</c:v>
                      </c:pt>
                      <c:pt idx="275">
                        <c:v>524.45199999999977</c:v>
                      </c:pt>
                      <c:pt idx="276">
                        <c:v>525.298</c:v>
                      </c:pt>
                      <c:pt idx="277">
                        <c:v>526.13799999999969</c:v>
                      </c:pt>
                      <c:pt idx="278">
                        <c:v>526.97699999999998</c:v>
                      </c:pt>
                      <c:pt idx="279">
                        <c:v>527.82499999999982</c:v>
                      </c:pt>
                      <c:pt idx="280">
                        <c:v>528.678</c:v>
                      </c:pt>
                      <c:pt idx="281">
                        <c:v>529.53399999999999</c:v>
                      </c:pt>
                      <c:pt idx="282">
                        <c:v>530.3889999999999</c:v>
                      </c:pt>
                      <c:pt idx="283">
                        <c:v>531.23699999999997</c:v>
                      </c:pt>
                      <c:pt idx="284">
                        <c:v>532.08199999999999</c:v>
                      </c:pt>
                      <c:pt idx="285">
                        <c:v>532.92999999999972</c:v>
                      </c:pt>
                      <c:pt idx="286">
                        <c:v>533.77499999999998</c:v>
                      </c:pt>
                      <c:pt idx="287">
                        <c:v>534.625</c:v>
                      </c:pt>
                      <c:pt idx="288">
                        <c:v>535.4849999999999</c:v>
                      </c:pt>
                      <c:pt idx="289">
                        <c:v>536.34099999999967</c:v>
                      </c:pt>
                      <c:pt idx="290">
                        <c:v>537.19299999999998</c:v>
                      </c:pt>
                      <c:pt idx="291">
                        <c:v>538.04399999999998</c:v>
                      </c:pt>
                      <c:pt idx="292">
                        <c:v>538.89699999999971</c:v>
                      </c:pt>
                      <c:pt idx="293">
                        <c:v>539.75199999999973</c:v>
                      </c:pt>
                      <c:pt idx="294">
                        <c:v>540.60400000000004</c:v>
                      </c:pt>
                      <c:pt idx="295">
                        <c:v>541.44799999999975</c:v>
                      </c:pt>
                      <c:pt idx="296">
                        <c:v>542.28700000000003</c:v>
                      </c:pt>
                      <c:pt idx="297">
                        <c:v>543.12199999999996</c:v>
                      </c:pt>
                      <c:pt idx="298">
                        <c:v>543.95699999999977</c:v>
                      </c:pt>
                      <c:pt idx="299">
                        <c:v>544.79600000000005</c:v>
                      </c:pt>
                      <c:pt idx="300">
                        <c:v>545.63400000000001</c:v>
                      </c:pt>
                      <c:pt idx="301">
                        <c:v>546.47</c:v>
                      </c:pt>
                      <c:pt idx="302">
                        <c:v>547.31099999999969</c:v>
                      </c:pt>
                      <c:pt idx="303">
                        <c:v>548.154</c:v>
                      </c:pt>
                      <c:pt idx="304">
                        <c:v>548.99299999999971</c:v>
                      </c:pt>
                      <c:pt idx="305">
                        <c:v>549.83199999999977</c:v>
                      </c:pt>
                      <c:pt idx="306">
                        <c:v>550.66899999999998</c:v>
                      </c:pt>
                      <c:pt idx="307">
                        <c:v>551.50599999999997</c:v>
                      </c:pt>
                      <c:pt idx="308">
                        <c:v>552.3449999999998</c:v>
                      </c:pt>
                      <c:pt idx="309">
                        <c:v>553.18200000000002</c:v>
                      </c:pt>
                      <c:pt idx="310">
                        <c:v>554.01499999999999</c:v>
                      </c:pt>
                      <c:pt idx="311">
                        <c:v>554.84799999999962</c:v>
                      </c:pt>
                      <c:pt idx="312">
                        <c:v>555.67899999999997</c:v>
                      </c:pt>
                      <c:pt idx="313">
                        <c:v>556.50900000000001</c:v>
                      </c:pt>
                      <c:pt idx="314">
                        <c:v>557.33899999999971</c:v>
                      </c:pt>
                      <c:pt idx="315">
                        <c:v>558.16599999999971</c:v>
                      </c:pt>
                      <c:pt idx="316">
                        <c:v>558.99</c:v>
                      </c:pt>
                      <c:pt idx="317">
                        <c:v>559.81899999999996</c:v>
                      </c:pt>
                      <c:pt idx="318">
                        <c:v>560.66</c:v>
                      </c:pt>
                      <c:pt idx="319">
                        <c:v>561.50400000000002</c:v>
                      </c:pt>
                      <c:pt idx="320">
                        <c:v>562.34999999999968</c:v>
                      </c:pt>
                      <c:pt idx="321">
                        <c:v>563.20000000000005</c:v>
                      </c:pt>
                      <c:pt idx="322">
                        <c:v>564.04899999999998</c:v>
                      </c:pt>
                      <c:pt idx="323">
                        <c:v>564.89099999999996</c:v>
                      </c:pt>
                      <c:pt idx="324">
                        <c:v>565.72900000000004</c:v>
                      </c:pt>
                      <c:pt idx="325">
                        <c:v>566.57100000000003</c:v>
                      </c:pt>
                      <c:pt idx="326">
                        <c:v>567.41499999999996</c:v>
                      </c:pt>
                      <c:pt idx="327">
                        <c:v>568.26299999999969</c:v>
                      </c:pt>
                      <c:pt idx="328">
                        <c:v>569.10799999999972</c:v>
                      </c:pt>
                      <c:pt idx="329">
                        <c:v>569.95799999999974</c:v>
                      </c:pt>
                      <c:pt idx="330">
                        <c:v>570.81299999999976</c:v>
                      </c:pt>
                      <c:pt idx="331">
                        <c:v>571.67200000000003</c:v>
                      </c:pt>
                      <c:pt idx="332">
                        <c:v>572.53</c:v>
                      </c:pt>
                      <c:pt idx="333">
                        <c:v>573.38</c:v>
                      </c:pt>
                      <c:pt idx="334">
                        <c:v>574.22699999999998</c:v>
                      </c:pt>
                      <c:pt idx="335">
                        <c:v>575.077</c:v>
                      </c:pt>
                      <c:pt idx="336">
                        <c:v>575.93899999999996</c:v>
                      </c:pt>
                      <c:pt idx="337">
                        <c:v>576.80599999999981</c:v>
                      </c:pt>
                      <c:pt idx="338">
                        <c:v>577.66300000000001</c:v>
                      </c:pt>
                      <c:pt idx="339">
                        <c:v>578.51199999999972</c:v>
                      </c:pt>
                      <c:pt idx="340">
                        <c:v>579.3589999999997</c:v>
                      </c:pt>
                      <c:pt idx="341">
                        <c:v>580.20399999999995</c:v>
                      </c:pt>
                      <c:pt idx="342">
                        <c:v>581.05499999999972</c:v>
                      </c:pt>
                      <c:pt idx="343">
                        <c:v>581.90899999999999</c:v>
                      </c:pt>
                      <c:pt idx="344">
                        <c:v>582.76199999999972</c:v>
                      </c:pt>
                      <c:pt idx="345">
                        <c:v>583.61699999999996</c:v>
                      </c:pt>
                      <c:pt idx="346">
                        <c:v>584.47799999999972</c:v>
                      </c:pt>
                      <c:pt idx="347">
                        <c:v>585.33899999999971</c:v>
                      </c:pt>
                      <c:pt idx="348">
                        <c:v>586.20600000000002</c:v>
                      </c:pt>
                      <c:pt idx="349">
                        <c:v>587.06699999999978</c:v>
                      </c:pt>
                      <c:pt idx="350">
                        <c:v>587.92099999999982</c:v>
                      </c:pt>
                      <c:pt idx="351">
                        <c:v>588.76800000000003</c:v>
                      </c:pt>
                      <c:pt idx="352">
                        <c:v>589.61400000000003</c:v>
                      </c:pt>
                      <c:pt idx="353">
                        <c:v>590.46299999999974</c:v>
                      </c:pt>
                      <c:pt idx="354">
                        <c:v>591.31399999999996</c:v>
                      </c:pt>
                      <c:pt idx="355">
                        <c:v>592.17100000000005</c:v>
                      </c:pt>
                      <c:pt idx="356">
                        <c:v>593.03</c:v>
                      </c:pt>
                      <c:pt idx="357">
                        <c:v>593.88699999999972</c:v>
                      </c:pt>
                      <c:pt idx="358">
                        <c:v>594.74199999999996</c:v>
                      </c:pt>
                      <c:pt idx="359">
                        <c:v>595.59500000000003</c:v>
                      </c:pt>
                      <c:pt idx="360">
                        <c:v>596.45399999999972</c:v>
                      </c:pt>
                      <c:pt idx="361">
                        <c:v>597.30699999999979</c:v>
                      </c:pt>
                      <c:pt idx="362">
                        <c:v>598.15799999999967</c:v>
                      </c:pt>
                      <c:pt idx="363">
                        <c:v>599.01199999999972</c:v>
                      </c:pt>
                      <c:pt idx="364">
                        <c:v>599.86300000000006</c:v>
                      </c:pt>
                      <c:pt idx="365">
                        <c:v>600.71799999999996</c:v>
                      </c:pt>
                      <c:pt idx="366">
                        <c:v>601.56799999999976</c:v>
                      </c:pt>
                      <c:pt idx="367">
                        <c:v>602.41199999999981</c:v>
                      </c:pt>
                      <c:pt idx="368">
                        <c:v>603.2529999999997</c:v>
                      </c:pt>
                      <c:pt idx="369">
                        <c:v>604.08900000000006</c:v>
                      </c:pt>
                      <c:pt idx="370">
                        <c:v>604.928</c:v>
                      </c:pt>
                      <c:pt idx="371">
                        <c:v>605.78300000000002</c:v>
                      </c:pt>
                      <c:pt idx="372">
                        <c:v>606.63699999999972</c:v>
                      </c:pt>
                      <c:pt idx="373">
                        <c:v>607.49099999999999</c:v>
                      </c:pt>
                      <c:pt idx="374">
                        <c:v>608.3449999999998</c:v>
                      </c:pt>
                      <c:pt idx="375">
                        <c:v>609.20699999999999</c:v>
                      </c:pt>
                      <c:pt idx="376">
                        <c:v>610.07100000000003</c:v>
                      </c:pt>
                      <c:pt idx="377">
                        <c:v>610.93599999999969</c:v>
                      </c:pt>
                      <c:pt idx="378">
                        <c:v>611.79899999999998</c:v>
                      </c:pt>
                      <c:pt idx="379">
                        <c:v>612.6569999999997</c:v>
                      </c:pt>
                      <c:pt idx="380">
                        <c:v>613.51599999999996</c:v>
                      </c:pt>
                      <c:pt idx="381">
                        <c:v>614.37400000000002</c:v>
                      </c:pt>
                      <c:pt idx="382">
                        <c:v>615.23599999999999</c:v>
                      </c:pt>
                      <c:pt idx="383">
                        <c:v>616.09400000000005</c:v>
                      </c:pt>
                      <c:pt idx="384">
                        <c:v>616.94799999999975</c:v>
                      </c:pt>
                      <c:pt idx="385">
                        <c:v>617.798</c:v>
                      </c:pt>
                      <c:pt idx="386">
                        <c:v>618.65</c:v>
                      </c:pt>
                      <c:pt idx="387">
                        <c:v>619.505</c:v>
                      </c:pt>
                      <c:pt idx="388">
                        <c:v>620.36099999999976</c:v>
                      </c:pt>
                      <c:pt idx="389">
                        <c:v>621.21799999999996</c:v>
                      </c:pt>
                      <c:pt idx="390">
                        <c:v>622.077</c:v>
                      </c:pt>
                      <c:pt idx="391">
                        <c:v>622.92999999999972</c:v>
                      </c:pt>
                      <c:pt idx="392">
                        <c:v>623.79299999999989</c:v>
                      </c:pt>
                      <c:pt idx="393">
                        <c:v>624.6569999999997</c:v>
                      </c:pt>
                      <c:pt idx="394">
                        <c:v>625.529</c:v>
                      </c:pt>
                      <c:pt idx="395">
                        <c:v>626.39599999999996</c:v>
                      </c:pt>
                      <c:pt idx="396">
                        <c:v>627.25599999999997</c:v>
                      </c:pt>
                      <c:pt idx="397">
                        <c:v>628.11699999999996</c:v>
                      </c:pt>
                      <c:pt idx="398">
                        <c:v>628.98099999999999</c:v>
                      </c:pt>
                      <c:pt idx="399">
                        <c:v>629.84699999999975</c:v>
                      </c:pt>
                      <c:pt idx="400">
                        <c:v>630.71500000000003</c:v>
                      </c:pt>
                      <c:pt idx="401">
                        <c:v>631.572</c:v>
                      </c:pt>
                      <c:pt idx="402">
                        <c:v>632.42499999999973</c:v>
                      </c:pt>
                      <c:pt idx="403">
                        <c:v>633.274</c:v>
                      </c:pt>
                      <c:pt idx="404">
                        <c:v>634.1279999999997</c:v>
                      </c:pt>
                      <c:pt idx="405">
                        <c:v>634.98800000000006</c:v>
                      </c:pt>
                      <c:pt idx="406">
                        <c:v>635.85199999999975</c:v>
                      </c:pt>
                      <c:pt idx="407">
                        <c:v>636.71799999999996</c:v>
                      </c:pt>
                      <c:pt idx="408">
                        <c:v>637.58600000000001</c:v>
                      </c:pt>
                      <c:pt idx="409">
                        <c:v>638.44999999999982</c:v>
                      </c:pt>
                      <c:pt idx="410">
                        <c:v>639.30999999999972</c:v>
                      </c:pt>
                      <c:pt idx="411">
                        <c:v>640.17399999999998</c:v>
                      </c:pt>
                      <c:pt idx="412">
                        <c:v>641.03600000000006</c:v>
                      </c:pt>
                      <c:pt idx="413">
                        <c:v>641.89300000000003</c:v>
                      </c:pt>
                      <c:pt idx="414">
                        <c:v>642.74800000000005</c:v>
                      </c:pt>
                      <c:pt idx="415">
                        <c:v>643.60199999999998</c:v>
                      </c:pt>
                      <c:pt idx="416">
                        <c:v>644.45299999999975</c:v>
                      </c:pt>
                      <c:pt idx="417">
                        <c:v>645.3009999999997</c:v>
                      </c:pt>
                      <c:pt idx="418">
                        <c:v>646.14499999999998</c:v>
                      </c:pt>
                      <c:pt idx="419">
                        <c:v>646.98900000000003</c:v>
                      </c:pt>
                      <c:pt idx="420">
                        <c:v>647.83599999999979</c:v>
                      </c:pt>
                      <c:pt idx="421">
                        <c:v>648.6869999999999</c:v>
                      </c:pt>
                      <c:pt idx="422">
                        <c:v>649.54399999999998</c:v>
                      </c:pt>
                      <c:pt idx="423">
                        <c:v>650.399</c:v>
                      </c:pt>
                      <c:pt idx="424">
                        <c:v>651.24800000000005</c:v>
                      </c:pt>
                      <c:pt idx="425">
                        <c:v>652.1</c:v>
                      </c:pt>
                      <c:pt idx="426">
                        <c:v>652.96099999999979</c:v>
                      </c:pt>
                      <c:pt idx="427">
                        <c:v>653.81999999999971</c:v>
                      </c:pt>
                      <c:pt idx="428">
                        <c:v>654.67700000000002</c:v>
                      </c:pt>
                      <c:pt idx="429">
                        <c:v>655.53099999999972</c:v>
                      </c:pt>
                      <c:pt idx="430">
                        <c:v>656.38599999999997</c:v>
                      </c:pt>
                      <c:pt idx="431">
                        <c:v>657.245</c:v>
                      </c:pt>
                      <c:pt idx="432">
                        <c:v>658.10400000000004</c:v>
                      </c:pt>
                      <c:pt idx="433">
                        <c:v>658.96799999999962</c:v>
                      </c:pt>
                      <c:pt idx="434">
                        <c:v>659.83099999999968</c:v>
                      </c:pt>
                      <c:pt idx="435">
                        <c:v>660.68600000000004</c:v>
                      </c:pt>
                      <c:pt idx="436">
                        <c:v>661.54299999999967</c:v>
                      </c:pt>
                      <c:pt idx="437">
                        <c:v>662.40099999999973</c:v>
                      </c:pt>
                      <c:pt idx="438">
                        <c:v>663.25700000000006</c:v>
                      </c:pt>
                      <c:pt idx="439">
                        <c:v>664.12</c:v>
                      </c:pt>
                      <c:pt idx="440">
                        <c:v>664.98400000000004</c:v>
                      </c:pt>
                      <c:pt idx="441">
                        <c:v>665.84599999999978</c:v>
                      </c:pt>
                      <c:pt idx="442">
                        <c:v>666.71299999999997</c:v>
                      </c:pt>
                      <c:pt idx="443">
                        <c:v>667.58400000000006</c:v>
                      </c:pt>
                      <c:pt idx="444">
                        <c:v>668.45099999999979</c:v>
                      </c:pt>
                      <c:pt idx="445">
                        <c:v>669.31799999999976</c:v>
                      </c:pt>
                      <c:pt idx="446">
                        <c:v>670.178</c:v>
                      </c:pt>
                      <c:pt idx="447">
                        <c:v>671.03800000000001</c:v>
                      </c:pt>
                      <c:pt idx="448">
                        <c:v>671.89499999999998</c:v>
                      </c:pt>
                      <c:pt idx="449">
                        <c:v>672.75099999999998</c:v>
                      </c:pt>
                      <c:pt idx="450">
                        <c:v>673.60500000000002</c:v>
                      </c:pt>
                      <c:pt idx="451">
                        <c:v>674.46799999999962</c:v>
                      </c:pt>
                      <c:pt idx="452">
                        <c:v>675.33400000000006</c:v>
                      </c:pt>
                      <c:pt idx="453">
                        <c:v>676.19299999999998</c:v>
                      </c:pt>
                      <c:pt idx="454">
                        <c:v>677.05</c:v>
                      </c:pt>
                      <c:pt idx="455">
                        <c:v>677.90599999999972</c:v>
                      </c:pt>
                      <c:pt idx="456">
                        <c:v>678.76199999999972</c:v>
                      </c:pt>
                      <c:pt idx="457">
                        <c:v>679.61799999999971</c:v>
                      </c:pt>
                      <c:pt idx="458">
                        <c:v>680.47400000000005</c:v>
                      </c:pt>
                      <c:pt idx="459">
                        <c:v>681.33099999999968</c:v>
                      </c:pt>
                      <c:pt idx="460">
                        <c:v>682.18100000000004</c:v>
                      </c:pt>
                      <c:pt idx="461">
                        <c:v>683.0319999999997</c:v>
                      </c:pt>
                      <c:pt idx="462">
                        <c:v>683.88400000000001</c:v>
                      </c:pt>
                      <c:pt idx="463">
                        <c:v>684.73099999999999</c:v>
                      </c:pt>
                      <c:pt idx="464">
                        <c:v>685.57600000000002</c:v>
                      </c:pt>
                      <c:pt idx="465">
                        <c:v>686.428</c:v>
                      </c:pt>
                      <c:pt idx="466">
                        <c:v>687.28800000000001</c:v>
                      </c:pt>
                      <c:pt idx="467">
                        <c:v>688.14599999999996</c:v>
                      </c:pt>
                      <c:pt idx="468">
                        <c:v>689.005</c:v>
                      </c:pt>
                      <c:pt idx="469">
                        <c:v>689.86199999999974</c:v>
                      </c:pt>
                      <c:pt idx="470">
                        <c:v>690.72299999999996</c:v>
                      </c:pt>
                      <c:pt idx="471">
                        <c:v>691.58400000000006</c:v>
                      </c:pt>
                      <c:pt idx="472">
                        <c:v>692.43999999999983</c:v>
                      </c:pt>
                      <c:pt idx="473">
                        <c:v>693.303</c:v>
                      </c:pt>
                      <c:pt idx="474">
                        <c:v>694.16699999999969</c:v>
                      </c:pt>
                      <c:pt idx="475">
                        <c:v>695.02299999999968</c:v>
                      </c:pt>
                      <c:pt idx="476">
                        <c:v>695.87400000000002</c:v>
                      </c:pt>
                      <c:pt idx="477">
                        <c:v>696.72</c:v>
                      </c:pt>
                      <c:pt idx="478">
                        <c:v>697.56399999999996</c:v>
                      </c:pt>
                      <c:pt idx="479">
                        <c:v>698.41199999999981</c:v>
                      </c:pt>
                      <c:pt idx="480">
                        <c:v>699.26699999999983</c:v>
                      </c:pt>
                      <c:pt idx="481">
                        <c:v>700.12699999999973</c:v>
                      </c:pt>
                      <c:pt idx="482">
                        <c:v>700.99099999999999</c:v>
                      </c:pt>
                      <c:pt idx="483">
                        <c:v>701.85499999999979</c:v>
                      </c:pt>
                      <c:pt idx="484">
                        <c:v>702.72299999999996</c:v>
                      </c:pt>
                      <c:pt idx="485">
                        <c:v>703.58799999999997</c:v>
                      </c:pt>
                      <c:pt idx="486">
                        <c:v>704.44499999999971</c:v>
                      </c:pt>
                      <c:pt idx="487">
                        <c:v>705.30199999999968</c:v>
                      </c:pt>
                      <c:pt idx="488">
                        <c:v>706.1569999999997</c:v>
                      </c:pt>
                      <c:pt idx="489">
                        <c:v>706.99599999999998</c:v>
                      </c:pt>
                      <c:pt idx="490">
                        <c:v>707.83899999999971</c:v>
                      </c:pt>
                      <c:pt idx="491">
                        <c:v>708.68600000000004</c:v>
                      </c:pt>
                      <c:pt idx="492">
                        <c:v>709.53499999999997</c:v>
                      </c:pt>
                      <c:pt idx="493">
                        <c:v>710.38300000000004</c:v>
                      </c:pt>
                      <c:pt idx="494">
                        <c:v>711.23199999999997</c:v>
                      </c:pt>
                      <c:pt idx="495">
                        <c:v>712.08199999999999</c:v>
                      </c:pt>
                      <c:pt idx="496">
                        <c:v>712.92999999999984</c:v>
                      </c:pt>
                      <c:pt idx="497">
                        <c:v>713.78</c:v>
                      </c:pt>
                      <c:pt idx="498">
                        <c:v>714.63</c:v>
                      </c:pt>
                      <c:pt idx="499">
                        <c:v>715.47900000000004</c:v>
                      </c:pt>
                      <c:pt idx="500">
                        <c:v>716.33599999999979</c:v>
                      </c:pt>
                      <c:pt idx="501">
                        <c:v>717.19899999999996</c:v>
                      </c:pt>
                      <c:pt idx="502">
                        <c:v>718.06099999999969</c:v>
                      </c:pt>
                      <c:pt idx="503">
                        <c:v>718.91699999999969</c:v>
                      </c:pt>
                      <c:pt idx="504">
                        <c:v>719.77499999999998</c:v>
                      </c:pt>
                      <c:pt idx="505">
                        <c:v>720.6389999999999</c:v>
                      </c:pt>
                      <c:pt idx="506">
                        <c:v>721.50800000000004</c:v>
                      </c:pt>
                      <c:pt idx="507">
                        <c:v>722.37400000000002</c:v>
                      </c:pt>
                      <c:pt idx="508">
                        <c:v>723.23199999999997</c:v>
                      </c:pt>
                      <c:pt idx="509">
                        <c:v>724.09</c:v>
                      </c:pt>
                      <c:pt idx="510">
                        <c:v>724.94999999999982</c:v>
                      </c:pt>
                      <c:pt idx="511">
                        <c:v>725.80999999999983</c:v>
                      </c:pt>
                      <c:pt idx="512">
                        <c:v>726.67100000000005</c:v>
                      </c:pt>
                      <c:pt idx="513">
                        <c:v>727.53099999999972</c:v>
                      </c:pt>
                      <c:pt idx="514">
                        <c:v>728.38699999999972</c:v>
                      </c:pt>
                      <c:pt idx="515">
                        <c:v>729.2349999999999</c:v>
                      </c:pt>
                      <c:pt idx="516">
                        <c:v>730.08199999999999</c:v>
                      </c:pt>
                      <c:pt idx="517">
                        <c:v>730.93999999999983</c:v>
                      </c:pt>
                      <c:pt idx="518">
                        <c:v>731.80899999999997</c:v>
                      </c:pt>
                      <c:pt idx="519">
                        <c:v>732.67600000000004</c:v>
                      </c:pt>
                      <c:pt idx="520">
                        <c:v>733.53499999999997</c:v>
                      </c:pt>
                      <c:pt idx="521">
                        <c:v>734.39300000000003</c:v>
                      </c:pt>
                      <c:pt idx="522">
                        <c:v>735.25400000000002</c:v>
                      </c:pt>
                      <c:pt idx="523">
                        <c:v>736.11699999999996</c:v>
                      </c:pt>
                      <c:pt idx="524">
                        <c:v>736.97900000000004</c:v>
                      </c:pt>
                      <c:pt idx="525">
                        <c:v>737.83899999999971</c:v>
                      </c:pt>
                      <c:pt idx="526">
                        <c:v>738.69600000000003</c:v>
                      </c:pt>
                      <c:pt idx="527">
                        <c:v>739.548</c:v>
                      </c:pt>
                      <c:pt idx="528">
                        <c:v>740.40199999999982</c:v>
                      </c:pt>
                      <c:pt idx="529">
                        <c:v>741.26299999999969</c:v>
                      </c:pt>
                      <c:pt idx="530">
                        <c:v>742.1279999999997</c:v>
                      </c:pt>
                      <c:pt idx="531">
                        <c:v>742.99299999999971</c:v>
                      </c:pt>
                      <c:pt idx="532">
                        <c:v>743.86099999999976</c:v>
                      </c:pt>
                      <c:pt idx="533">
                        <c:v>744.72699999999998</c:v>
                      </c:pt>
                      <c:pt idx="534">
                        <c:v>745.59299999999996</c:v>
                      </c:pt>
                      <c:pt idx="535">
                        <c:v>746.46699999999976</c:v>
                      </c:pt>
                      <c:pt idx="536">
                        <c:v>747.33999999999969</c:v>
                      </c:pt>
                      <c:pt idx="537">
                        <c:v>748.21100000000001</c:v>
                      </c:pt>
                      <c:pt idx="538">
                        <c:v>749.072</c:v>
                      </c:pt>
                      <c:pt idx="539">
                        <c:v>749.9259999999997</c:v>
                      </c:pt>
                      <c:pt idx="540">
                        <c:v>750.78200000000004</c:v>
                      </c:pt>
                      <c:pt idx="541">
                        <c:v>751.63499999999999</c:v>
                      </c:pt>
                      <c:pt idx="542">
                        <c:v>752.48800000000006</c:v>
                      </c:pt>
                      <c:pt idx="543">
                        <c:v>753.34099999999967</c:v>
                      </c:pt>
                      <c:pt idx="544">
                        <c:v>754.19600000000003</c:v>
                      </c:pt>
                      <c:pt idx="545">
                        <c:v>755.05999999999983</c:v>
                      </c:pt>
                      <c:pt idx="546">
                        <c:v>755.92499999999973</c:v>
                      </c:pt>
                      <c:pt idx="547">
                        <c:v>756.79</c:v>
                      </c:pt>
                      <c:pt idx="548">
                        <c:v>757.65599999999972</c:v>
                      </c:pt>
                      <c:pt idx="549">
                        <c:v>758.52299999999968</c:v>
                      </c:pt>
                      <c:pt idx="550">
                        <c:v>759.39</c:v>
                      </c:pt>
                      <c:pt idx="551">
                        <c:v>760.25099999999998</c:v>
                      </c:pt>
                      <c:pt idx="552">
                        <c:v>761.10699999999997</c:v>
                      </c:pt>
                      <c:pt idx="553">
                        <c:v>761.96499999999969</c:v>
                      </c:pt>
                      <c:pt idx="554">
                        <c:v>762.82199999999978</c:v>
                      </c:pt>
                      <c:pt idx="555">
                        <c:v>763.67899999999997</c:v>
                      </c:pt>
                      <c:pt idx="556">
                        <c:v>764.53600000000006</c:v>
                      </c:pt>
                      <c:pt idx="557">
                        <c:v>765.39300000000003</c:v>
                      </c:pt>
                      <c:pt idx="558">
                        <c:v>766.2529999999997</c:v>
                      </c:pt>
                      <c:pt idx="559">
                        <c:v>767.11799999999971</c:v>
                      </c:pt>
                      <c:pt idx="560">
                        <c:v>767.98900000000003</c:v>
                      </c:pt>
                      <c:pt idx="561">
                        <c:v>768.85999999999967</c:v>
                      </c:pt>
                      <c:pt idx="562">
                        <c:v>769.73400000000004</c:v>
                      </c:pt>
                      <c:pt idx="563">
                        <c:v>770.61099999999999</c:v>
                      </c:pt>
                      <c:pt idx="564">
                        <c:v>771.49699999999996</c:v>
                      </c:pt>
                      <c:pt idx="565">
                        <c:v>772.38200000000006</c:v>
                      </c:pt>
                      <c:pt idx="566">
                        <c:v>773.26699999999983</c:v>
                      </c:pt>
                      <c:pt idx="567">
                        <c:v>774.15</c:v>
                      </c:pt>
                      <c:pt idx="568">
                        <c:v>775.029</c:v>
                      </c:pt>
                      <c:pt idx="569">
                        <c:v>775.9069999999997</c:v>
                      </c:pt>
                      <c:pt idx="570">
                        <c:v>776.78399999999999</c:v>
                      </c:pt>
                      <c:pt idx="571">
                        <c:v>777.66199999999981</c:v>
                      </c:pt>
                      <c:pt idx="572">
                        <c:v>778.54299999999967</c:v>
                      </c:pt>
                      <c:pt idx="573">
                        <c:v>779.42499999999973</c:v>
                      </c:pt>
                      <c:pt idx="574">
                        <c:v>780.30599999999981</c:v>
                      </c:pt>
                      <c:pt idx="575">
                        <c:v>781.18</c:v>
                      </c:pt>
                      <c:pt idx="576">
                        <c:v>782.05499999999972</c:v>
                      </c:pt>
                      <c:pt idx="577">
                        <c:v>782.94299999999976</c:v>
                      </c:pt>
                      <c:pt idx="578">
                        <c:v>783.83199999999977</c:v>
                      </c:pt>
                      <c:pt idx="579">
                        <c:v>784.71699999999998</c:v>
                      </c:pt>
                      <c:pt idx="580">
                        <c:v>785.59900000000005</c:v>
                      </c:pt>
                      <c:pt idx="581">
                        <c:v>786.48</c:v>
                      </c:pt>
                      <c:pt idx="582">
                        <c:v>787.35699999999974</c:v>
                      </c:pt>
                      <c:pt idx="583">
                        <c:v>788.23299999999972</c:v>
                      </c:pt>
                      <c:pt idx="584">
                        <c:v>789.11599999999999</c:v>
                      </c:pt>
                      <c:pt idx="585">
                        <c:v>789.99699999999996</c:v>
                      </c:pt>
                      <c:pt idx="586">
                        <c:v>790.87699999999973</c:v>
                      </c:pt>
                      <c:pt idx="587">
                        <c:v>791.75900000000001</c:v>
                      </c:pt>
                      <c:pt idx="588">
                        <c:v>792.64499999999998</c:v>
                      </c:pt>
                      <c:pt idx="589">
                        <c:v>793.53499999999997</c:v>
                      </c:pt>
                      <c:pt idx="590">
                        <c:v>794.42499999999973</c:v>
                      </c:pt>
                      <c:pt idx="591">
                        <c:v>795.30799999999977</c:v>
                      </c:pt>
                      <c:pt idx="592">
                        <c:v>796.18700000000001</c:v>
                      </c:pt>
                      <c:pt idx="593">
                        <c:v>797.06799999999976</c:v>
                      </c:pt>
                      <c:pt idx="594">
                        <c:v>797.95899999999972</c:v>
                      </c:pt>
                      <c:pt idx="595">
                        <c:v>798.84899999999971</c:v>
                      </c:pt>
                      <c:pt idx="596">
                        <c:v>799.73699999999997</c:v>
                      </c:pt>
                      <c:pt idx="597">
                        <c:v>800.62599999999998</c:v>
                      </c:pt>
                      <c:pt idx="598">
                        <c:v>801.51199999999972</c:v>
                      </c:pt>
                      <c:pt idx="599">
                        <c:v>802.39699999999971</c:v>
                      </c:pt>
                      <c:pt idx="600">
                        <c:v>803.28499999999997</c:v>
                      </c:pt>
                      <c:pt idx="601">
                        <c:v>804.17200000000003</c:v>
                      </c:pt>
                      <c:pt idx="602">
                        <c:v>805.06399999999996</c:v>
                      </c:pt>
                      <c:pt idx="603">
                        <c:v>805.95699999999977</c:v>
                      </c:pt>
                      <c:pt idx="604">
                        <c:v>806.85099999999977</c:v>
                      </c:pt>
                      <c:pt idx="605">
                        <c:v>807.745</c:v>
                      </c:pt>
                      <c:pt idx="606">
                        <c:v>808.63599999999997</c:v>
                      </c:pt>
                      <c:pt idx="607">
                        <c:v>809.52599999999973</c:v>
                      </c:pt>
                      <c:pt idx="608">
                        <c:v>810.41599999999971</c:v>
                      </c:pt>
                      <c:pt idx="609">
                        <c:v>811.298</c:v>
                      </c:pt>
                      <c:pt idx="610">
                        <c:v>812.18200000000002</c:v>
                      </c:pt>
                      <c:pt idx="611">
                        <c:v>813.06899999999996</c:v>
                      </c:pt>
                      <c:pt idx="612">
                        <c:v>813.96299999999974</c:v>
                      </c:pt>
                      <c:pt idx="613">
                        <c:v>814.85499999999979</c:v>
                      </c:pt>
                      <c:pt idx="614">
                        <c:v>815.73900000000003</c:v>
                      </c:pt>
                      <c:pt idx="615">
                        <c:v>816.62599999999998</c:v>
                      </c:pt>
                      <c:pt idx="616">
                        <c:v>817.51400000000001</c:v>
                      </c:pt>
                      <c:pt idx="617">
                        <c:v>818.40300000000002</c:v>
                      </c:pt>
                      <c:pt idx="618">
                        <c:v>819.29399999999998</c:v>
                      </c:pt>
                      <c:pt idx="619">
                        <c:v>820.18700000000001</c:v>
                      </c:pt>
                      <c:pt idx="620">
                        <c:v>821.07899999999995</c:v>
                      </c:pt>
                      <c:pt idx="621">
                        <c:v>821.97</c:v>
                      </c:pt>
                      <c:pt idx="622">
                        <c:v>822.8589999999997</c:v>
                      </c:pt>
                      <c:pt idx="623">
                        <c:v>823.75199999999973</c:v>
                      </c:pt>
                      <c:pt idx="624">
                        <c:v>824.64800000000002</c:v>
                      </c:pt>
                      <c:pt idx="625">
                        <c:v>825.5469999999998</c:v>
                      </c:pt>
                      <c:pt idx="626">
                        <c:v>826.4499999999997</c:v>
                      </c:pt>
                      <c:pt idx="627">
                        <c:v>827.35099999999977</c:v>
                      </c:pt>
                      <c:pt idx="628">
                        <c:v>828.24599999999998</c:v>
                      </c:pt>
                      <c:pt idx="629">
                        <c:v>829.14300000000003</c:v>
                      </c:pt>
                      <c:pt idx="630">
                        <c:v>830.04499999999996</c:v>
                      </c:pt>
                      <c:pt idx="631">
                        <c:v>830.94199999999978</c:v>
                      </c:pt>
                      <c:pt idx="632">
                        <c:v>831.8349999999997</c:v>
                      </c:pt>
                      <c:pt idx="633">
                        <c:v>832.72900000000004</c:v>
                      </c:pt>
                      <c:pt idx="634">
                        <c:v>833.63099999999997</c:v>
                      </c:pt>
                      <c:pt idx="635">
                        <c:v>834.54099999999971</c:v>
                      </c:pt>
                      <c:pt idx="636">
                        <c:v>835.46099999999979</c:v>
                      </c:pt>
                      <c:pt idx="637">
                        <c:v>836.37199999999996</c:v>
                      </c:pt>
                      <c:pt idx="638">
                        <c:v>837.27599999999995</c:v>
                      </c:pt>
                      <c:pt idx="639">
                        <c:v>838.19200000000001</c:v>
                      </c:pt>
                      <c:pt idx="640">
                        <c:v>839.101</c:v>
                      </c:pt>
                      <c:pt idx="641">
                        <c:v>840.01499999999999</c:v>
                      </c:pt>
                      <c:pt idx="642">
                        <c:v>840.94199999999978</c:v>
                      </c:pt>
                      <c:pt idx="643">
                        <c:v>841.86699999999962</c:v>
                      </c:pt>
                      <c:pt idx="644">
                        <c:v>842.78599999999994</c:v>
                      </c:pt>
                      <c:pt idx="645">
                        <c:v>843.69799999999998</c:v>
                      </c:pt>
                      <c:pt idx="646">
                        <c:v>844.61199999999997</c:v>
                      </c:pt>
                      <c:pt idx="647">
                        <c:v>845.53399999999999</c:v>
                      </c:pt>
                      <c:pt idx="648">
                        <c:v>846.46399999999971</c:v>
                      </c:pt>
                      <c:pt idx="649">
                        <c:v>847.39699999999971</c:v>
                      </c:pt>
                      <c:pt idx="650">
                        <c:v>848.33699999999976</c:v>
                      </c:pt>
                      <c:pt idx="651">
                        <c:v>849.27499999999998</c:v>
                      </c:pt>
                      <c:pt idx="652">
                        <c:v>850.21699999999998</c:v>
                      </c:pt>
                      <c:pt idx="653">
                        <c:v>851.15</c:v>
                      </c:pt>
                      <c:pt idx="654">
                        <c:v>852.07500000000005</c:v>
                      </c:pt>
                      <c:pt idx="655">
                        <c:v>852.99400000000003</c:v>
                      </c:pt>
                      <c:pt idx="656">
                        <c:v>853.91899999999998</c:v>
                      </c:pt>
                      <c:pt idx="657">
                        <c:v>854.8499999999998</c:v>
                      </c:pt>
                      <c:pt idx="658">
                        <c:v>855.78</c:v>
                      </c:pt>
                      <c:pt idx="659">
                        <c:v>856.70600000000002</c:v>
                      </c:pt>
                      <c:pt idx="660">
                        <c:v>857.63099999999997</c:v>
                      </c:pt>
                      <c:pt idx="661">
                        <c:v>858.56099999999969</c:v>
                      </c:pt>
                      <c:pt idx="662">
                        <c:v>859.48900000000003</c:v>
                      </c:pt>
                      <c:pt idx="663">
                        <c:v>860.42</c:v>
                      </c:pt>
                      <c:pt idx="664">
                        <c:v>861.3529999999995</c:v>
                      </c:pt>
                      <c:pt idx="665">
                        <c:v>862.28700000000003</c:v>
                      </c:pt>
                      <c:pt idx="666">
                        <c:v>863.21799999999996</c:v>
                      </c:pt>
                      <c:pt idx="667">
                        <c:v>864.14599999999996</c:v>
                      </c:pt>
                      <c:pt idx="668">
                        <c:v>865.08100000000002</c:v>
                      </c:pt>
                      <c:pt idx="669">
                        <c:v>866.03300000000002</c:v>
                      </c:pt>
                      <c:pt idx="670">
                        <c:v>866.98400000000004</c:v>
                      </c:pt>
                      <c:pt idx="671">
                        <c:v>867.9219999999998</c:v>
                      </c:pt>
                      <c:pt idx="672">
                        <c:v>868.85499999999979</c:v>
                      </c:pt>
                      <c:pt idx="673">
                        <c:v>869.79</c:v>
                      </c:pt>
                      <c:pt idx="674">
                        <c:v>870.72799999999972</c:v>
                      </c:pt>
                      <c:pt idx="675">
                        <c:v>871.673</c:v>
                      </c:pt>
                      <c:pt idx="676">
                        <c:v>872.61400000000003</c:v>
                      </c:pt>
                      <c:pt idx="677">
                        <c:v>873.5559999999997</c:v>
                      </c:pt>
                      <c:pt idx="678">
                        <c:v>874.5079999999997</c:v>
                      </c:pt>
                      <c:pt idx="679">
                        <c:v>875.46699999999976</c:v>
                      </c:pt>
                      <c:pt idx="680">
                        <c:v>876.43599999999969</c:v>
                      </c:pt>
                      <c:pt idx="681">
                        <c:v>877.40099999999973</c:v>
                      </c:pt>
                      <c:pt idx="682">
                        <c:v>878.36199999999974</c:v>
                      </c:pt>
                      <c:pt idx="683">
                        <c:v>879.32599999999979</c:v>
                      </c:pt>
                      <c:pt idx="684">
                        <c:v>880.29499999999996</c:v>
                      </c:pt>
                      <c:pt idx="685">
                        <c:v>881.26199999999972</c:v>
                      </c:pt>
                      <c:pt idx="686">
                        <c:v>882.22500000000002</c:v>
                      </c:pt>
                      <c:pt idx="687">
                        <c:v>883.19399999999996</c:v>
                      </c:pt>
                      <c:pt idx="688">
                        <c:v>884.16899999999998</c:v>
                      </c:pt>
                      <c:pt idx="689">
                        <c:v>885.149</c:v>
                      </c:pt>
                      <c:pt idx="690">
                        <c:v>886.13199999999972</c:v>
                      </c:pt>
                      <c:pt idx="691">
                        <c:v>887.11799999999971</c:v>
                      </c:pt>
                      <c:pt idx="692">
                        <c:v>888.10400000000004</c:v>
                      </c:pt>
                      <c:pt idx="693">
                        <c:v>889.08799999999997</c:v>
                      </c:pt>
                      <c:pt idx="694">
                        <c:v>890.0659999999998</c:v>
                      </c:pt>
                      <c:pt idx="695">
                        <c:v>891.04599999999971</c:v>
                      </c:pt>
                      <c:pt idx="696">
                        <c:v>892.02199999999971</c:v>
                      </c:pt>
                      <c:pt idx="697">
                        <c:v>892.99799999999971</c:v>
                      </c:pt>
                      <c:pt idx="698">
                        <c:v>893.97900000000004</c:v>
                      </c:pt>
                      <c:pt idx="699">
                        <c:v>894.96399999999971</c:v>
                      </c:pt>
                      <c:pt idx="700">
                        <c:v>895.95299999999975</c:v>
                      </c:pt>
                      <c:pt idx="701">
                        <c:v>896.9499999999997</c:v>
                      </c:pt>
                      <c:pt idx="702">
                        <c:v>897.94199999999978</c:v>
                      </c:pt>
                      <c:pt idx="703">
                        <c:v>898.93199999999979</c:v>
                      </c:pt>
                      <c:pt idx="704">
                        <c:v>899.92099999999971</c:v>
                      </c:pt>
                      <c:pt idx="705">
                        <c:v>900.90899999999999</c:v>
                      </c:pt>
                      <c:pt idx="706">
                        <c:v>901.89800000000002</c:v>
                      </c:pt>
                      <c:pt idx="707">
                        <c:v>902.88599999999997</c:v>
                      </c:pt>
                      <c:pt idx="708">
                        <c:v>903.87</c:v>
                      </c:pt>
                      <c:pt idx="709">
                        <c:v>904.8529999999995</c:v>
                      </c:pt>
                      <c:pt idx="710">
                        <c:v>905.83299999999974</c:v>
                      </c:pt>
                      <c:pt idx="711">
                        <c:v>906.80799999999977</c:v>
                      </c:pt>
                      <c:pt idx="712">
                        <c:v>907.78200000000004</c:v>
                      </c:pt>
                      <c:pt idx="713">
                        <c:v>908.76099999999997</c:v>
                      </c:pt>
                      <c:pt idx="714">
                        <c:v>909.74199999999996</c:v>
                      </c:pt>
                      <c:pt idx="715">
                        <c:v>910.72400000000005</c:v>
                      </c:pt>
                      <c:pt idx="716">
                        <c:v>911.70799999999997</c:v>
                      </c:pt>
                      <c:pt idx="717">
                        <c:v>912.69</c:v>
                      </c:pt>
                      <c:pt idx="718">
                        <c:v>913.67200000000003</c:v>
                      </c:pt>
                      <c:pt idx="719">
                        <c:v>914.65800000000002</c:v>
                      </c:pt>
                      <c:pt idx="720">
                        <c:v>915.65099999999973</c:v>
                      </c:pt>
                      <c:pt idx="721">
                        <c:v>916.64400000000001</c:v>
                      </c:pt>
                      <c:pt idx="722">
                        <c:v>917.64300000000003</c:v>
                      </c:pt>
                      <c:pt idx="723">
                        <c:v>918.63699999999972</c:v>
                      </c:pt>
                      <c:pt idx="724">
                        <c:v>919.6279999999997</c:v>
                      </c:pt>
                      <c:pt idx="725">
                        <c:v>920.61699999999996</c:v>
                      </c:pt>
                      <c:pt idx="726">
                        <c:v>921.60599999999999</c:v>
                      </c:pt>
                      <c:pt idx="727">
                        <c:v>922.59900000000005</c:v>
                      </c:pt>
                      <c:pt idx="728">
                        <c:v>923.59199999999998</c:v>
                      </c:pt>
                      <c:pt idx="729">
                        <c:v>924.58699999999999</c:v>
                      </c:pt>
                      <c:pt idx="730">
                        <c:v>925.57500000000005</c:v>
                      </c:pt>
                      <c:pt idx="731">
                        <c:v>926.56499999999971</c:v>
                      </c:pt>
                      <c:pt idx="732">
                        <c:v>927.55399999999997</c:v>
                      </c:pt>
                      <c:pt idx="733">
                        <c:v>928.54300000000001</c:v>
                      </c:pt>
                      <c:pt idx="734">
                        <c:v>929.5319999999997</c:v>
                      </c:pt>
                      <c:pt idx="735">
                        <c:v>930.524</c:v>
                      </c:pt>
                      <c:pt idx="736">
                        <c:v>931.51699999999971</c:v>
                      </c:pt>
                      <c:pt idx="737">
                        <c:v>932.51699999999971</c:v>
                      </c:pt>
                      <c:pt idx="738">
                        <c:v>933.51699999999971</c:v>
                      </c:pt>
                      <c:pt idx="739">
                        <c:v>934.51400000000001</c:v>
                      </c:pt>
                      <c:pt idx="740">
                        <c:v>935.50599999999997</c:v>
                      </c:pt>
                      <c:pt idx="741">
                        <c:v>936.49599999999998</c:v>
                      </c:pt>
                      <c:pt idx="742">
                        <c:v>937.49199999999996</c:v>
                      </c:pt>
                      <c:pt idx="743">
                        <c:v>938.49099999999999</c:v>
                      </c:pt>
                      <c:pt idx="744">
                        <c:v>939.5</c:v>
                      </c:pt>
                      <c:pt idx="745">
                        <c:v>940.51499999999999</c:v>
                      </c:pt>
                      <c:pt idx="746">
                        <c:v>941.53</c:v>
                      </c:pt>
                      <c:pt idx="747">
                        <c:v>942.55</c:v>
                      </c:pt>
                      <c:pt idx="748">
                        <c:v>943.57299999999998</c:v>
                      </c:pt>
                      <c:pt idx="749">
                        <c:v>944.57799999999997</c:v>
                      </c:pt>
                      <c:pt idx="750">
                        <c:v>945.53800000000001</c:v>
                      </c:pt>
                      <c:pt idx="751">
                        <c:v>946.47</c:v>
                      </c:pt>
                      <c:pt idx="752">
                        <c:v>947.39400000000001</c:v>
                      </c:pt>
                      <c:pt idx="753">
                        <c:v>948.3159999999998</c:v>
                      </c:pt>
                      <c:pt idx="754">
                        <c:v>949.23500000000001</c:v>
                      </c:pt>
                      <c:pt idx="755">
                        <c:v>950.15800000000002</c:v>
                      </c:pt>
                      <c:pt idx="756">
                        <c:v>951.08799999999997</c:v>
                      </c:pt>
                      <c:pt idx="757">
                        <c:v>952.02</c:v>
                      </c:pt>
                      <c:pt idx="758">
                        <c:v>952.95399999999972</c:v>
                      </c:pt>
                      <c:pt idx="759">
                        <c:v>953.88599999999997</c:v>
                      </c:pt>
                      <c:pt idx="760">
                        <c:v>954.82699999999977</c:v>
                      </c:pt>
                      <c:pt idx="761">
                        <c:v>955.77800000000002</c:v>
                      </c:pt>
                      <c:pt idx="762">
                        <c:v>956.72400000000005</c:v>
                      </c:pt>
                      <c:pt idx="763">
                        <c:v>957.67100000000005</c:v>
                      </c:pt>
                      <c:pt idx="764">
                        <c:v>958.62400000000002</c:v>
                      </c:pt>
                      <c:pt idx="765">
                        <c:v>959.58900000000006</c:v>
                      </c:pt>
                      <c:pt idx="766">
                        <c:v>960.54899999999998</c:v>
                      </c:pt>
                      <c:pt idx="767">
                        <c:v>961.48900000000003</c:v>
                      </c:pt>
                      <c:pt idx="768">
                        <c:v>962.41300000000001</c:v>
                      </c:pt>
                      <c:pt idx="769">
                        <c:v>963.33399999999972</c:v>
                      </c:pt>
                      <c:pt idx="770">
                        <c:v>964.25900000000001</c:v>
                      </c:pt>
                      <c:pt idx="771">
                        <c:v>965.18100000000004</c:v>
                      </c:pt>
                      <c:pt idx="772">
                        <c:v>966.10699999999997</c:v>
                      </c:pt>
                      <c:pt idx="773">
                        <c:v>967.03300000000002</c:v>
                      </c:pt>
                      <c:pt idx="774">
                        <c:v>967.95199999999977</c:v>
                      </c:pt>
                      <c:pt idx="775">
                        <c:v>968.87400000000002</c:v>
                      </c:pt>
                      <c:pt idx="776">
                        <c:v>969.80699999999979</c:v>
                      </c:pt>
                      <c:pt idx="777">
                        <c:v>970.74</c:v>
                      </c:pt>
                      <c:pt idx="778">
                        <c:v>971.6669999999998</c:v>
                      </c:pt>
                      <c:pt idx="779">
                        <c:v>972.59100000000001</c:v>
                      </c:pt>
                      <c:pt idx="780">
                        <c:v>973.51400000000001</c:v>
                      </c:pt>
                      <c:pt idx="781">
                        <c:v>974.43199999999979</c:v>
                      </c:pt>
                      <c:pt idx="782">
                        <c:v>975.35099999999977</c:v>
                      </c:pt>
                      <c:pt idx="783">
                        <c:v>976.26900000000001</c:v>
                      </c:pt>
                      <c:pt idx="784">
                        <c:v>977.19299999999998</c:v>
                      </c:pt>
                      <c:pt idx="785">
                        <c:v>978.12299999999971</c:v>
                      </c:pt>
                      <c:pt idx="786">
                        <c:v>979.05199999999979</c:v>
                      </c:pt>
                      <c:pt idx="787">
                        <c:v>979.97500000000002</c:v>
                      </c:pt>
                      <c:pt idx="788">
                        <c:v>980.90300000000002</c:v>
                      </c:pt>
                      <c:pt idx="789">
                        <c:v>981.83199999999977</c:v>
                      </c:pt>
                      <c:pt idx="790">
                        <c:v>982.7529999999997</c:v>
                      </c:pt>
                      <c:pt idx="791">
                        <c:v>983.67499999999995</c:v>
                      </c:pt>
                      <c:pt idx="792">
                        <c:v>984.601</c:v>
                      </c:pt>
                      <c:pt idx="793">
                        <c:v>985.52599999999973</c:v>
                      </c:pt>
                      <c:pt idx="794">
                        <c:v>986.45399999999972</c:v>
                      </c:pt>
                      <c:pt idx="795">
                        <c:v>987.37699999999973</c:v>
                      </c:pt>
                      <c:pt idx="796">
                        <c:v>988.30199999999979</c:v>
                      </c:pt>
                      <c:pt idx="797">
                        <c:v>989.22500000000002</c:v>
                      </c:pt>
                      <c:pt idx="798">
                        <c:v>990.13800000000003</c:v>
                      </c:pt>
                      <c:pt idx="799">
                        <c:v>991.04499999999996</c:v>
                      </c:pt>
                      <c:pt idx="800">
                        <c:v>991.98</c:v>
                      </c:pt>
                      <c:pt idx="801">
                        <c:v>992.95299999999975</c:v>
                      </c:pt>
                      <c:pt idx="802">
                        <c:v>993.9459999999998</c:v>
                      </c:pt>
                      <c:pt idx="803">
                        <c:v>994.95899999999972</c:v>
                      </c:pt>
                      <c:pt idx="804">
                        <c:v>995.971</c:v>
                      </c:pt>
                      <c:pt idx="805">
                        <c:v>996.98799999999972</c:v>
                      </c:pt>
                      <c:pt idx="806">
                        <c:v>998.00099999999998</c:v>
                      </c:pt>
                      <c:pt idx="807">
                        <c:v>999.01199999999972</c:v>
                      </c:pt>
                      <c:pt idx="808">
                        <c:v>1000.027</c:v>
                      </c:pt>
                      <c:pt idx="809">
                        <c:v>1001.04</c:v>
                      </c:pt>
                      <c:pt idx="810">
                        <c:v>1002.052</c:v>
                      </c:pt>
                      <c:pt idx="811">
                        <c:v>1003.09</c:v>
                      </c:pt>
                      <c:pt idx="812">
                        <c:v>1004.126</c:v>
                      </c:pt>
                      <c:pt idx="813">
                        <c:v>1005.158</c:v>
                      </c:pt>
                      <c:pt idx="814">
                        <c:v>1006.178</c:v>
                      </c:pt>
                      <c:pt idx="815">
                        <c:v>1007.196</c:v>
                      </c:pt>
                      <c:pt idx="816">
                        <c:v>1008.21</c:v>
                      </c:pt>
                      <c:pt idx="817">
                        <c:v>1009.212</c:v>
                      </c:pt>
                      <c:pt idx="818">
                        <c:v>1010.207</c:v>
                      </c:pt>
                      <c:pt idx="819">
                        <c:v>1011.201</c:v>
                      </c:pt>
                      <c:pt idx="820">
                        <c:v>1012.198</c:v>
                      </c:pt>
                      <c:pt idx="821">
                        <c:v>1013.21</c:v>
                      </c:pt>
                      <c:pt idx="822">
                        <c:v>1014.225</c:v>
                      </c:pt>
                      <c:pt idx="823">
                        <c:v>1015.234</c:v>
                      </c:pt>
                      <c:pt idx="824">
                        <c:v>1016.237</c:v>
                      </c:pt>
                      <c:pt idx="825">
                        <c:v>1017.24</c:v>
                      </c:pt>
                      <c:pt idx="826">
                        <c:v>1018.252</c:v>
                      </c:pt>
                      <c:pt idx="827">
                        <c:v>1019.259</c:v>
                      </c:pt>
                      <c:pt idx="828">
                        <c:v>1020.264</c:v>
                      </c:pt>
                      <c:pt idx="829">
                        <c:v>1021.2619999999999</c:v>
                      </c:pt>
                      <c:pt idx="830">
                        <c:v>1022.258</c:v>
                      </c:pt>
                      <c:pt idx="831">
                        <c:v>1023.264</c:v>
                      </c:pt>
                      <c:pt idx="832">
                        <c:v>1024.2729999999999</c:v>
                      </c:pt>
                      <c:pt idx="833">
                        <c:v>1025.2719999999999</c:v>
                      </c:pt>
                      <c:pt idx="834">
                        <c:v>1026.2619999999999</c:v>
                      </c:pt>
                      <c:pt idx="835">
                        <c:v>1027.2629999999999</c:v>
                      </c:pt>
                      <c:pt idx="836">
                        <c:v>1028.258</c:v>
                      </c:pt>
                      <c:pt idx="837">
                        <c:v>1029.2560000000001</c:v>
                      </c:pt>
                      <c:pt idx="838">
                        <c:v>1030.2429999999999</c:v>
                      </c:pt>
                      <c:pt idx="839">
                        <c:v>1031.2270000000001</c:v>
                      </c:pt>
                      <c:pt idx="840">
                        <c:v>1032.2090000000001</c:v>
                      </c:pt>
                      <c:pt idx="841">
                        <c:v>1033.1959999999999</c:v>
                      </c:pt>
                      <c:pt idx="842">
                        <c:v>1034.1949999999999</c:v>
                      </c:pt>
                      <c:pt idx="843">
                        <c:v>1035.1990000000001</c:v>
                      </c:pt>
                      <c:pt idx="844">
                        <c:v>1036.2139999999999</c:v>
                      </c:pt>
                      <c:pt idx="845">
                        <c:v>1037.222</c:v>
                      </c:pt>
                      <c:pt idx="846">
                        <c:v>1038.2249999999999</c:v>
                      </c:pt>
                      <c:pt idx="847">
                        <c:v>1039.2170000000001</c:v>
                      </c:pt>
                      <c:pt idx="848">
                        <c:v>1040.204</c:v>
                      </c:pt>
                      <c:pt idx="849">
                        <c:v>1041.1880000000001</c:v>
                      </c:pt>
                      <c:pt idx="850">
                        <c:v>1042.1679999999999</c:v>
                      </c:pt>
                      <c:pt idx="851">
                        <c:v>1043.1469999999999</c:v>
                      </c:pt>
                      <c:pt idx="852">
                        <c:v>1044.124</c:v>
                      </c:pt>
                      <c:pt idx="853">
                        <c:v>1045.104</c:v>
                      </c:pt>
                      <c:pt idx="854">
                        <c:v>1046.0730000000001</c:v>
                      </c:pt>
                      <c:pt idx="855">
                        <c:v>1047.021</c:v>
                      </c:pt>
                      <c:pt idx="856">
                        <c:v>1047.96</c:v>
                      </c:pt>
                      <c:pt idx="857">
                        <c:v>1048.895</c:v>
                      </c:pt>
                      <c:pt idx="858">
                        <c:v>1049.835</c:v>
                      </c:pt>
                      <c:pt idx="859">
                        <c:v>1050.7809999999999</c:v>
                      </c:pt>
                      <c:pt idx="860">
                        <c:v>1051.7339999999999</c:v>
                      </c:pt>
                      <c:pt idx="861">
                        <c:v>1052.682</c:v>
                      </c:pt>
                      <c:pt idx="862">
                        <c:v>1053.6220000000001</c:v>
                      </c:pt>
                      <c:pt idx="863">
                        <c:v>1054.557</c:v>
                      </c:pt>
                      <c:pt idx="864">
                        <c:v>1055.4839999999999</c:v>
                      </c:pt>
                      <c:pt idx="865">
                        <c:v>1056.4069999999999</c:v>
                      </c:pt>
                      <c:pt idx="866">
                        <c:v>1057.3240000000001</c:v>
                      </c:pt>
                      <c:pt idx="867">
                        <c:v>1058.239</c:v>
                      </c:pt>
                      <c:pt idx="868">
                        <c:v>1059.1659999999999</c:v>
                      </c:pt>
                      <c:pt idx="869">
                        <c:v>1060.087</c:v>
                      </c:pt>
                      <c:pt idx="870">
                        <c:v>1061.0160000000001</c:v>
                      </c:pt>
                      <c:pt idx="871">
                        <c:v>1061.9469999999999</c:v>
                      </c:pt>
                      <c:pt idx="872">
                        <c:v>1062.877</c:v>
                      </c:pt>
                      <c:pt idx="873">
                        <c:v>1063.8040000000001</c:v>
                      </c:pt>
                      <c:pt idx="874">
                        <c:v>1064.7270000000001</c:v>
                      </c:pt>
                      <c:pt idx="875">
                        <c:v>1065.6500000000001</c:v>
                      </c:pt>
                      <c:pt idx="876">
                        <c:v>1066.566</c:v>
                      </c:pt>
                      <c:pt idx="877">
                        <c:v>1067.4860000000001</c:v>
                      </c:pt>
                      <c:pt idx="878">
                        <c:v>1068.404</c:v>
                      </c:pt>
                      <c:pt idx="879">
                        <c:v>1069.3219999999999</c:v>
                      </c:pt>
                      <c:pt idx="880">
                        <c:v>1070.2349999999999</c:v>
                      </c:pt>
                      <c:pt idx="881">
                        <c:v>1071.1659999999999</c:v>
                      </c:pt>
                      <c:pt idx="882">
                        <c:v>1072.107</c:v>
                      </c:pt>
                      <c:pt idx="883">
                        <c:v>1073.0530000000001</c:v>
                      </c:pt>
                      <c:pt idx="884">
                        <c:v>1073.9939999999999</c:v>
                      </c:pt>
                      <c:pt idx="885">
                        <c:v>1074.9169999999999</c:v>
                      </c:pt>
                      <c:pt idx="886">
                        <c:v>1075.8309999999999</c:v>
                      </c:pt>
                      <c:pt idx="887">
                        <c:v>1076.7470000000001</c:v>
                      </c:pt>
                      <c:pt idx="888">
                        <c:v>1077.6579999999999</c:v>
                      </c:pt>
                      <c:pt idx="889">
                        <c:v>1078.5719999999999</c:v>
                      </c:pt>
                      <c:pt idx="890">
                        <c:v>1079.49</c:v>
                      </c:pt>
                      <c:pt idx="891">
                        <c:v>1080.396</c:v>
                      </c:pt>
                      <c:pt idx="892">
                        <c:v>1081.2950000000001</c:v>
                      </c:pt>
                      <c:pt idx="893">
                        <c:v>1082.191</c:v>
                      </c:pt>
                      <c:pt idx="894">
                        <c:v>1083.1010000000001</c:v>
                      </c:pt>
                      <c:pt idx="895">
                        <c:v>1084.0139999999999</c:v>
                      </c:pt>
                      <c:pt idx="896">
                        <c:v>1084.931</c:v>
                      </c:pt>
                      <c:pt idx="897">
                        <c:v>1085.8520000000001</c:v>
                      </c:pt>
                      <c:pt idx="898">
                        <c:v>1086.7719999999999</c:v>
                      </c:pt>
                      <c:pt idx="899">
                        <c:v>1087.69</c:v>
                      </c:pt>
                      <c:pt idx="900">
                        <c:v>1088.605</c:v>
                      </c:pt>
                      <c:pt idx="901">
                        <c:v>1089.5150000000001</c:v>
                      </c:pt>
                      <c:pt idx="902">
                        <c:v>1090.4179999999999</c:v>
                      </c:pt>
                      <c:pt idx="903">
                        <c:v>1091.3140000000001</c:v>
                      </c:pt>
                      <c:pt idx="904">
                        <c:v>1092.21</c:v>
                      </c:pt>
                      <c:pt idx="905">
                        <c:v>1093.1020000000001</c:v>
                      </c:pt>
                      <c:pt idx="906">
                        <c:v>1093.9960000000001</c:v>
                      </c:pt>
                      <c:pt idx="907">
                        <c:v>1094.894</c:v>
                      </c:pt>
                      <c:pt idx="908">
                        <c:v>1095.787</c:v>
                      </c:pt>
                      <c:pt idx="909">
                        <c:v>1096.674</c:v>
                      </c:pt>
                      <c:pt idx="910">
                        <c:v>1097.567</c:v>
                      </c:pt>
                      <c:pt idx="911">
                        <c:v>1098.463</c:v>
                      </c:pt>
                      <c:pt idx="912">
                        <c:v>1099.354</c:v>
                      </c:pt>
                      <c:pt idx="913">
                        <c:v>1100.2449999999999</c:v>
                      </c:pt>
                      <c:pt idx="914">
                        <c:v>1101.1389999999999</c:v>
                      </c:pt>
                      <c:pt idx="915">
                        <c:v>1102.039</c:v>
                      </c:pt>
                      <c:pt idx="916">
                        <c:v>1102.93</c:v>
                      </c:pt>
                      <c:pt idx="917">
                        <c:v>1103.807</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M$6:$AM$923</c15:sqref>
                        </c15:formulaRef>
                      </c:ext>
                    </c:extLst>
                    <c:numCache>
                      <c:formatCode>General</c:formatCode>
                      <c:ptCount val="918"/>
                      <c:pt idx="0">
                        <c:v>1</c:v>
                      </c:pt>
                      <c:pt idx="1">
                        <c:v>0.99967451081944503</c:v>
                      </c:pt>
                      <c:pt idx="2">
                        <c:v>0.99964022186488899</c:v>
                      </c:pt>
                      <c:pt idx="3">
                        <c:v>0.99921647179963802</c:v>
                      </c:pt>
                      <c:pt idx="4">
                        <c:v>0.99885669366452701</c:v>
                      </c:pt>
                      <c:pt idx="5">
                        <c:v>0.99869394907424902</c:v>
                      </c:pt>
                      <c:pt idx="6">
                        <c:v>0.99820417997709299</c:v>
                      </c:pt>
                      <c:pt idx="7">
                        <c:v>0.99797490457946902</c:v>
                      </c:pt>
                      <c:pt idx="8">
                        <c:v>0.99764992717435497</c:v>
                      </c:pt>
                      <c:pt idx="9">
                        <c:v>0.99712740444896597</c:v>
                      </c:pt>
                      <c:pt idx="10">
                        <c:v>0.99689864082678403</c:v>
                      </c:pt>
                      <c:pt idx="11">
                        <c:v>0.99637611810139504</c:v>
                      </c:pt>
                      <c:pt idx="12">
                        <c:v>0.99585410715144795</c:v>
                      </c:pt>
                      <c:pt idx="13">
                        <c:v>0.99552657086912799</c:v>
                      </c:pt>
                      <c:pt idx="14">
                        <c:v>0.99487354540625295</c:v>
                      </c:pt>
                      <c:pt idx="15">
                        <c:v>0.99444979534100097</c:v>
                      </c:pt>
                      <c:pt idx="16">
                        <c:v>0.99402399817398601</c:v>
                      </c:pt>
                      <c:pt idx="17">
                        <c:v>0.99333873085832003</c:v>
                      </c:pt>
                      <c:pt idx="18">
                        <c:v>0.99297946449864904</c:v>
                      </c:pt>
                      <c:pt idx="19">
                        <c:v>0.99235868088856505</c:v>
                      </c:pt>
                      <c:pt idx="20">
                        <c:v>0.99167341357289995</c:v>
                      </c:pt>
                      <c:pt idx="21">
                        <c:v>0.99115140262295098</c:v>
                      </c:pt>
                      <c:pt idx="22">
                        <c:v>0.99046408820552101</c:v>
                      </c:pt>
                      <c:pt idx="23">
                        <c:v>0.989747090812505</c:v>
                      </c:pt>
                      <c:pt idx="24">
                        <c:v>0.98919079090800299</c:v>
                      </c:pt>
                      <c:pt idx="25">
                        <c:v>0.98837553263029099</c:v>
                      </c:pt>
                      <c:pt idx="26">
                        <c:v>0.98772250716741505</c:v>
                      </c:pt>
                      <c:pt idx="27">
                        <c:v>0.98703519274998497</c:v>
                      </c:pt>
                      <c:pt idx="28">
                        <c:v>0.98618769261948203</c:v>
                      </c:pt>
                      <c:pt idx="29">
                        <c:v>0.98550088997749197</c:v>
                      </c:pt>
                      <c:pt idx="30">
                        <c:v>0.98468511992433905</c:v>
                      </c:pt>
                      <c:pt idx="31">
                        <c:v>0.98373680003193498</c:v>
                      </c:pt>
                      <c:pt idx="32">
                        <c:v>0.98301980263891897</c:v>
                      </c:pt>
                      <c:pt idx="33">
                        <c:v>0.98210372459930495</c:v>
                      </c:pt>
                      <c:pt idx="34">
                        <c:v>0.98118969366145703</c:v>
                      </c:pt>
                      <c:pt idx="35">
                        <c:v>0.98030790457639905</c:v>
                      </c:pt>
                      <c:pt idx="36">
                        <c:v>0.97932990170840895</c:v>
                      </c:pt>
                      <c:pt idx="37">
                        <c:v>0.97841382366879603</c:v>
                      </c:pt>
                      <c:pt idx="38">
                        <c:v>0.97746755087815596</c:v>
                      </c:pt>
                      <c:pt idx="39">
                        <c:v>0.97642301720281999</c:v>
                      </c:pt>
                      <c:pt idx="40">
                        <c:v>0.97544296723306601</c:v>
                      </c:pt>
                      <c:pt idx="41">
                        <c:v>0.97436619170493899</c:v>
                      </c:pt>
                      <c:pt idx="42">
                        <c:v>0.97318910819035198</c:v>
                      </c:pt>
                      <c:pt idx="43">
                        <c:v>0.97214457451501701</c:v>
                      </c:pt>
                      <c:pt idx="44">
                        <c:v>0.970969538102194</c:v>
                      </c:pt>
                      <c:pt idx="45">
                        <c:v>0.96979450168937098</c:v>
                      </c:pt>
                      <c:pt idx="46">
                        <c:v>0.96865119535389799</c:v>
                      </c:pt>
                      <c:pt idx="47">
                        <c:v>0.96734360910182404</c:v>
                      </c:pt>
                      <c:pt idx="48">
                        <c:v>0.96613633083620998</c:v>
                      </c:pt>
                      <c:pt idx="49">
                        <c:v>0.96489476361604198</c:v>
                      </c:pt>
                      <c:pt idx="50">
                        <c:v>0.96352269365838705</c:v>
                      </c:pt>
                      <c:pt idx="51">
                        <c:v>0.96228163821365797</c:v>
                      </c:pt>
                      <c:pt idx="52">
                        <c:v>0.960877326403212</c:v>
                      </c:pt>
                      <c:pt idx="53">
                        <c:v>0.95944128451541599</c:v>
                      </c:pt>
                      <c:pt idx="54">
                        <c:v>0.95810350351231499</c:v>
                      </c:pt>
                      <c:pt idx="55">
                        <c:v>0.95666490274731297</c:v>
                      </c:pt>
                      <c:pt idx="56">
                        <c:v>0.95522886085951697</c:v>
                      </c:pt>
                      <c:pt idx="57">
                        <c:v>0.95379281897172097</c:v>
                      </c:pt>
                      <c:pt idx="58">
                        <c:v>0.95222371546923201</c:v>
                      </c:pt>
                      <c:pt idx="59">
                        <c:v>0.95072114277409003</c:v>
                      </c:pt>
                      <c:pt idx="60">
                        <c:v>0.94925285903350298</c:v>
                      </c:pt>
                      <c:pt idx="61">
                        <c:v>0.94771804448556796</c:v>
                      </c:pt>
                      <c:pt idx="62">
                        <c:v>0.94621547179042598</c:v>
                      </c:pt>
                      <c:pt idx="63">
                        <c:v>0.944614638210588</c:v>
                      </c:pt>
                      <c:pt idx="64">
                        <c:v>0.94304758180986403</c:v>
                      </c:pt>
                      <c:pt idx="65">
                        <c:v>0.94148103718458098</c:v>
                      </c:pt>
                      <c:pt idx="66">
                        <c:v>0.93981571989916002</c:v>
                      </c:pt>
                      <c:pt idx="67">
                        <c:v>0.93821488631932204</c:v>
                      </c:pt>
                      <c:pt idx="68">
                        <c:v>0.93654956903390096</c:v>
                      </c:pt>
                      <c:pt idx="69">
                        <c:v>0.934884251748481</c:v>
                      </c:pt>
                      <c:pt idx="70">
                        <c:v>0.93321893446306103</c:v>
                      </c:pt>
                      <c:pt idx="71">
                        <c:v>0.93155361717763996</c:v>
                      </c:pt>
                      <c:pt idx="72">
                        <c:v>0.92982228086031504</c:v>
                      </c:pt>
                      <c:pt idx="73">
                        <c:v>0.92818920542768601</c:v>
                      </c:pt>
                      <c:pt idx="74">
                        <c:v>0.92645991621212498</c:v>
                      </c:pt>
                      <c:pt idx="75">
                        <c:v>0.92476030997214897</c:v>
                      </c:pt>
                      <c:pt idx="76">
                        <c:v>0.92312672276407903</c:v>
                      </c:pt>
                      <c:pt idx="77">
                        <c:v>0.921299172663823</c:v>
                      </c:pt>
                      <c:pt idx="78">
                        <c:v>0.91963385537840203</c:v>
                      </c:pt>
                      <c:pt idx="79">
                        <c:v>0.91796853809298096</c:v>
                      </c:pt>
                      <c:pt idx="80">
                        <c:v>0.91626893185300595</c:v>
                      </c:pt>
                      <c:pt idx="81">
                        <c:v>0.91460361456758599</c:v>
                      </c:pt>
                      <c:pt idx="82">
                        <c:v>0.91284003639747002</c:v>
                      </c:pt>
                      <c:pt idx="83">
                        <c:v>0.91117471911204895</c:v>
                      </c:pt>
                      <c:pt idx="84">
                        <c:v>0.90947767174927896</c:v>
                      </c:pt>
                      <c:pt idx="85">
                        <c:v>0.90778011261106795</c:v>
                      </c:pt>
                      <c:pt idx="86">
                        <c:v>0.90611274822388399</c:v>
                      </c:pt>
                      <c:pt idx="87">
                        <c:v>0.904415700861113</c:v>
                      </c:pt>
                      <c:pt idx="88">
                        <c:v>0.90268385276834695</c:v>
                      </c:pt>
                      <c:pt idx="89">
                        <c:v>0.90098680540557696</c:v>
                      </c:pt>
                      <c:pt idx="90">
                        <c:v>0.899321488120157</c:v>
                      </c:pt>
                      <c:pt idx="91">
                        <c:v>0.89765617083473703</c:v>
                      </c:pt>
                      <c:pt idx="92">
                        <c:v>0.89605482547945703</c:v>
                      </c:pt>
                      <c:pt idx="93">
                        <c:v>0.89435777811668704</c:v>
                      </c:pt>
                      <c:pt idx="94">
                        <c:v>0.89269246083126697</c:v>
                      </c:pt>
                      <c:pt idx="95">
                        <c:v>0.89109162725142899</c:v>
                      </c:pt>
                      <c:pt idx="96">
                        <c:v>0.88942630996600802</c:v>
                      </c:pt>
                      <c:pt idx="97">
                        <c:v>0.88785925356528395</c:v>
                      </c:pt>
                      <c:pt idx="98">
                        <c:v>0.88629066183823602</c:v>
                      </c:pt>
                      <c:pt idx="99">
                        <c:v>0.88465963350737198</c:v>
                      </c:pt>
                      <c:pt idx="100">
                        <c:v>0.88305828815209197</c:v>
                      </c:pt>
                      <c:pt idx="101">
                        <c:v>0.88142521271946195</c:v>
                      </c:pt>
                      <c:pt idx="102">
                        <c:v>0.87982642624138796</c:v>
                      </c:pt>
                      <c:pt idx="103">
                        <c:v>0.87832385354624598</c:v>
                      </c:pt>
                      <c:pt idx="104">
                        <c:v>0.87678955077375398</c:v>
                      </c:pt>
                      <c:pt idx="105">
                        <c:v>0.87531870815596102</c:v>
                      </c:pt>
                      <c:pt idx="106">
                        <c:v>0.87384837731360898</c:v>
                      </c:pt>
                      <c:pt idx="107">
                        <c:v>0.87231356276567495</c:v>
                      </c:pt>
                      <c:pt idx="108">
                        <c:v>0.87087752087787995</c:v>
                      </c:pt>
                      <c:pt idx="109">
                        <c:v>0.86937494818273697</c:v>
                      </c:pt>
                      <c:pt idx="110">
                        <c:v>0.86790666444214903</c:v>
                      </c:pt>
                      <c:pt idx="111">
                        <c:v>0.86643633359979799</c:v>
                      </c:pt>
                      <c:pt idx="112">
                        <c:v>0.86493324912921399</c:v>
                      </c:pt>
                      <c:pt idx="113">
                        <c:v>0.86346547716406896</c:v>
                      </c:pt>
                      <c:pt idx="114">
                        <c:v>0.86209340720641303</c:v>
                      </c:pt>
                      <c:pt idx="115">
                        <c:v>0.86068909539596605</c:v>
                      </c:pt>
                      <c:pt idx="116">
                        <c:v>0.85934926729110095</c:v>
                      </c:pt>
                      <c:pt idx="117">
                        <c:v>0.85797924443521001</c:v>
                      </c:pt>
                      <c:pt idx="118">
                        <c:v>0.85663941633034502</c:v>
                      </c:pt>
                      <c:pt idx="119">
                        <c:v>0.85526734637268897</c:v>
                      </c:pt>
                      <c:pt idx="120">
                        <c:v>0.85389527641503404</c:v>
                      </c:pt>
                      <c:pt idx="121">
                        <c:v>0.85255749541193304</c:v>
                      </c:pt>
                      <c:pt idx="122">
                        <c:v>0.85128419811441502</c:v>
                      </c:pt>
                      <c:pt idx="123">
                        <c:v>0.84994437000955003</c:v>
                      </c:pt>
                      <c:pt idx="124">
                        <c:v>0.84867056093658999</c:v>
                      </c:pt>
                      <c:pt idx="125">
                        <c:v>0.84736502178628104</c:v>
                      </c:pt>
                      <c:pt idx="126">
                        <c:v>0.84609172448876202</c:v>
                      </c:pt>
                      <c:pt idx="127">
                        <c:v>0.84481791541580198</c:v>
                      </c:pt>
                      <c:pt idx="128">
                        <c:v>0.84347808731093699</c:v>
                      </c:pt>
                      <c:pt idx="129">
                        <c:v>0.84227080904532403</c:v>
                      </c:pt>
                      <c:pt idx="130">
                        <c:v>0.84102924182515504</c:v>
                      </c:pt>
                      <c:pt idx="131">
                        <c:v>0.839822475334983</c:v>
                      </c:pt>
                      <c:pt idx="132">
                        <c:v>0.83864488004495397</c:v>
                      </c:pt>
                      <c:pt idx="133">
                        <c:v>0.83740587170199099</c:v>
                      </c:pt>
                      <c:pt idx="134">
                        <c:v>0.83622827641196296</c:v>
                      </c:pt>
                      <c:pt idx="135">
                        <c:v>0.83508548185193099</c:v>
                      </c:pt>
                      <c:pt idx="136">
                        <c:v>0.83394268729190002</c:v>
                      </c:pt>
                      <c:pt idx="137">
                        <c:v>0.83270316717349602</c:v>
                      </c:pt>
                      <c:pt idx="138">
                        <c:v>0.83152608365890801</c:v>
                      </c:pt>
                      <c:pt idx="139">
                        <c:v>0.83038277732343502</c:v>
                      </c:pt>
                      <c:pt idx="140">
                        <c:v>0.82927427171795798</c:v>
                      </c:pt>
                      <c:pt idx="141">
                        <c:v>0.82816320723527703</c:v>
                      </c:pt>
                      <c:pt idx="142">
                        <c:v>0.82698817082245402</c:v>
                      </c:pt>
                      <c:pt idx="143">
                        <c:v>0.82581108730786701</c:v>
                      </c:pt>
                      <c:pt idx="144">
                        <c:v>0.82479879548532198</c:v>
                      </c:pt>
                      <c:pt idx="145">
                        <c:v>0.82375426180998601</c:v>
                      </c:pt>
                      <c:pt idx="146">
                        <c:v>0.82267748628185899</c:v>
                      </c:pt>
                      <c:pt idx="147">
                        <c:v>0.82163295260652403</c:v>
                      </c:pt>
                      <c:pt idx="148">
                        <c:v>0.82045586909193702</c:v>
                      </c:pt>
                      <c:pt idx="149">
                        <c:v>0.81934736348645998</c:v>
                      </c:pt>
                      <c:pt idx="150">
                        <c:v>0.81830027093391899</c:v>
                      </c:pt>
                      <c:pt idx="151">
                        <c:v>0.817224007181233</c:v>
                      </c:pt>
                      <c:pt idx="152">
                        <c:v>0.81621120358324695</c:v>
                      </c:pt>
                      <c:pt idx="153">
                        <c:v>0.81519891176070203</c:v>
                      </c:pt>
                      <c:pt idx="154">
                        <c:v>0.81425059186829796</c:v>
                      </c:pt>
                      <c:pt idx="155">
                        <c:v>0.81320605819296199</c:v>
                      </c:pt>
                      <c:pt idx="156">
                        <c:v>0.812129794440277</c:v>
                      </c:pt>
                      <c:pt idx="157">
                        <c:v>0.81118147454787304</c:v>
                      </c:pt>
                      <c:pt idx="158">
                        <c:v>0.81049671900764697</c:v>
                      </c:pt>
                      <c:pt idx="159">
                        <c:v>0.80951615726245096</c:v>
                      </c:pt>
                      <c:pt idx="160">
                        <c:v>0.80827459004228297</c:v>
                      </c:pt>
                      <c:pt idx="161">
                        <c:v>0.80752586257191705</c:v>
                      </c:pt>
                      <c:pt idx="162">
                        <c:v>0.80638255623644395</c:v>
                      </c:pt>
                      <c:pt idx="163">
                        <c:v>0.80533597545934399</c:v>
                      </c:pt>
                      <c:pt idx="164">
                        <c:v>0.80425919993121697</c:v>
                      </c:pt>
                      <c:pt idx="165">
                        <c:v>0.80318037730132597</c:v>
                      </c:pt>
                      <c:pt idx="166">
                        <c:v>0.80242909095375603</c:v>
                      </c:pt>
                      <c:pt idx="167">
                        <c:v>0.80161383267604303</c:v>
                      </c:pt>
                      <c:pt idx="168">
                        <c:v>0.80043879626322001</c:v>
                      </c:pt>
                      <c:pt idx="169">
                        <c:v>0.79942650444067598</c:v>
                      </c:pt>
                      <c:pt idx="170">
                        <c:v>0.79860868728575796</c:v>
                      </c:pt>
                      <c:pt idx="171">
                        <c:v>0.79795566182288302</c:v>
                      </c:pt>
                      <c:pt idx="172">
                        <c:v>0.79684510911564199</c:v>
                      </c:pt>
                      <c:pt idx="173">
                        <c:v>0.79583486439486195</c:v>
                      </c:pt>
                      <c:pt idx="174">
                        <c:v>0.79488654450245699</c:v>
                      </c:pt>
                      <c:pt idx="175">
                        <c:v>0.79387425267991196</c:v>
                      </c:pt>
                      <c:pt idx="176">
                        <c:v>0.79299195181941295</c:v>
                      </c:pt>
                      <c:pt idx="177">
                        <c:v>0.79224066547184202</c:v>
                      </c:pt>
                      <c:pt idx="178">
                        <c:v>0.79139316534133897</c:v>
                      </c:pt>
                      <c:pt idx="179">
                        <c:v>0.79051137625628098</c:v>
                      </c:pt>
                      <c:pt idx="180">
                        <c:v>0.78956305636387702</c:v>
                      </c:pt>
                      <c:pt idx="181">
                        <c:v>0.78878003993895596</c:v>
                      </c:pt>
                      <c:pt idx="182">
                        <c:v>0.78802875359138402</c:v>
                      </c:pt>
                      <c:pt idx="183">
                        <c:v>0.78717869458367595</c:v>
                      </c:pt>
                      <c:pt idx="184">
                        <c:v>0.78616640276113103</c:v>
                      </c:pt>
                      <c:pt idx="185">
                        <c:v>0.78528666077783704</c:v>
                      </c:pt>
                      <c:pt idx="186">
                        <c:v>0.78456761628305705</c:v>
                      </c:pt>
                      <c:pt idx="187">
                        <c:v>0.78358705453786204</c:v>
                      </c:pt>
                      <c:pt idx="188">
                        <c:v>0.78267353537545403</c:v>
                      </c:pt>
                      <c:pt idx="189">
                        <c:v>0.78202050991257899</c:v>
                      </c:pt>
                      <c:pt idx="190">
                        <c:v>0.78123698171221601</c:v>
                      </c:pt>
                      <c:pt idx="191">
                        <c:v>0.78032090367260298</c:v>
                      </c:pt>
                      <c:pt idx="192">
                        <c:v>0.77953737547224</c:v>
                      </c:pt>
                      <c:pt idx="193">
                        <c:v>0.77901536452229303</c:v>
                      </c:pt>
                      <c:pt idx="194">
                        <c:v>0.77777379730212504</c:v>
                      </c:pt>
                      <c:pt idx="195">
                        <c:v>0.77708904176189997</c:v>
                      </c:pt>
                      <c:pt idx="196">
                        <c:v>0.77607674993935505</c:v>
                      </c:pt>
                      <c:pt idx="197">
                        <c:v>0.77499997441122803</c:v>
                      </c:pt>
                      <c:pt idx="198">
                        <c:v>0.77431265999379795</c:v>
                      </c:pt>
                      <c:pt idx="199">
                        <c:v>0.77372667711370902</c:v>
                      </c:pt>
                      <c:pt idx="200">
                        <c:v>0.77297539076613797</c:v>
                      </c:pt>
                      <c:pt idx="201">
                        <c:v>0.77225583449591695</c:v>
                      </c:pt>
                      <c:pt idx="202">
                        <c:v>0.77150454814834502</c:v>
                      </c:pt>
                      <c:pt idx="203">
                        <c:v>0.770852034460911</c:v>
                      </c:pt>
                      <c:pt idx="204">
                        <c:v>0.76996973360041199</c:v>
                      </c:pt>
                      <c:pt idx="205">
                        <c:v>0.76912018636814505</c:v>
                      </c:pt>
                      <c:pt idx="206">
                        <c:v>0.76840318897512905</c:v>
                      </c:pt>
                      <c:pt idx="207">
                        <c:v>0.76778240536504505</c:v>
                      </c:pt>
                      <c:pt idx="208">
                        <c:v>0.76699938894012398</c:v>
                      </c:pt>
                      <c:pt idx="209">
                        <c:v>0.76605106904771902</c:v>
                      </c:pt>
                      <c:pt idx="210">
                        <c:v>0.765331512777497</c:v>
                      </c:pt>
                      <c:pt idx="211">
                        <c:v>0.76477725997475898</c:v>
                      </c:pt>
                      <c:pt idx="212">
                        <c:v>0.76422300717202096</c:v>
                      </c:pt>
                      <c:pt idx="213">
                        <c:v>0.76334121808696298</c:v>
                      </c:pt>
                      <c:pt idx="214">
                        <c:v>0.76249115907925502</c:v>
                      </c:pt>
                      <c:pt idx="215">
                        <c:v>0.76177211458447502</c:v>
                      </c:pt>
                      <c:pt idx="216">
                        <c:v>0.76105511719145902</c:v>
                      </c:pt>
                      <c:pt idx="217">
                        <c:v>0.76043433358137402</c:v>
                      </c:pt>
                      <c:pt idx="218">
                        <c:v>0.75971528908659403</c:v>
                      </c:pt>
                      <c:pt idx="219">
                        <c:v>0.75916103628385601</c:v>
                      </c:pt>
                      <c:pt idx="220">
                        <c:v>0.75831097727614705</c:v>
                      </c:pt>
                      <c:pt idx="221">
                        <c:v>0.75746347714564399</c:v>
                      </c:pt>
                      <c:pt idx="222">
                        <c:v>0.75703767997862803</c:v>
                      </c:pt>
                      <c:pt idx="223">
                        <c:v>0.75645118532309896</c:v>
                      </c:pt>
                      <c:pt idx="224">
                        <c:v>0.75543889350055504</c:v>
                      </c:pt>
                      <c:pt idx="225">
                        <c:v>0.75471933723033302</c:v>
                      </c:pt>
                      <c:pt idx="226">
                        <c:v>0.754066823542899</c:v>
                      </c:pt>
                      <c:pt idx="227">
                        <c:v>0.753446039932814</c:v>
                      </c:pt>
                      <c:pt idx="228">
                        <c:v>0.75279301446993896</c:v>
                      </c:pt>
                      <c:pt idx="229">
                        <c:v>0.75214050078250505</c:v>
                      </c:pt>
                      <c:pt idx="230">
                        <c:v>0.75145318636507497</c:v>
                      </c:pt>
                      <c:pt idx="231">
                        <c:v>0.75083240275498997</c:v>
                      </c:pt>
                      <c:pt idx="232">
                        <c:v>0.75021161914490497</c:v>
                      </c:pt>
                      <c:pt idx="233">
                        <c:v>0.74946289167454005</c:v>
                      </c:pt>
                      <c:pt idx="234">
                        <c:v>0.74880781910990002</c:v>
                      </c:pt>
                      <c:pt idx="235">
                        <c:v>0.748351827191858</c:v>
                      </c:pt>
                      <c:pt idx="236">
                        <c:v>0.74760054084428595</c:v>
                      </c:pt>
                      <c:pt idx="237">
                        <c:v>0.74707852989433898</c:v>
                      </c:pt>
                      <c:pt idx="238">
                        <c:v>0.74645774628425499</c:v>
                      </c:pt>
                      <c:pt idx="239">
                        <c:v>0.74573819001403296</c:v>
                      </c:pt>
                      <c:pt idx="240">
                        <c:v>0.74515220713394603</c:v>
                      </c:pt>
                      <c:pt idx="241">
                        <c:v>0.74453142352386104</c:v>
                      </c:pt>
                      <c:pt idx="242">
                        <c:v>0.743974611843917</c:v>
                      </c:pt>
                      <c:pt idx="243">
                        <c:v>0.74332158638104195</c:v>
                      </c:pt>
                      <c:pt idx="244">
                        <c:v>0.742636830840816</c:v>
                      </c:pt>
                      <c:pt idx="245">
                        <c:v>0.74211481989086903</c:v>
                      </c:pt>
                      <c:pt idx="246">
                        <c:v>0.74155800821092499</c:v>
                      </c:pt>
                      <c:pt idx="247">
                        <c:v>0.74097151355539703</c:v>
                      </c:pt>
                      <c:pt idx="248">
                        <c:v>0.74048174445824</c:v>
                      </c:pt>
                      <c:pt idx="249">
                        <c:v>0.73982871899536495</c:v>
                      </c:pt>
                      <c:pt idx="250">
                        <c:v>0.73907743264779302</c:v>
                      </c:pt>
                      <c:pt idx="251">
                        <c:v>0.73845664903770902</c:v>
                      </c:pt>
                      <c:pt idx="252">
                        <c:v>0.73793463808776205</c:v>
                      </c:pt>
                      <c:pt idx="253">
                        <c:v>0.73737782640781802</c:v>
                      </c:pt>
                      <c:pt idx="254">
                        <c:v>0.73666082901480201</c:v>
                      </c:pt>
                      <c:pt idx="255">
                        <c:v>0.73604004540471701</c:v>
                      </c:pt>
                      <c:pt idx="256">
                        <c:v>0.73545150364742395</c:v>
                      </c:pt>
                      <c:pt idx="257">
                        <c:v>0.73496122277482601</c:v>
                      </c:pt>
                      <c:pt idx="258">
                        <c:v>0.73443921182487903</c:v>
                      </c:pt>
                      <c:pt idx="259">
                        <c:v>0.73375445628465397</c:v>
                      </c:pt>
                      <c:pt idx="260">
                        <c:v>0.73323193355926497</c:v>
                      </c:pt>
                      <c:pt idx="261">
                        <c:v>0.73257941987183095</c:v>
                      </c:pt>
                      <c:pt idx="262">
                        <c:v>0.73205689714644295</c:v>
                      </c:pt>
                      <c:pt idx="263">
                        <c:v>0.73153232731928997</c:v>
                      </c:pt>
                      <c:pt idx="264">
                        <c:v>0.73104460532389803</c:v>
                      </c:pt>
                      <c:pt idx="265">
                        <c:v>0.73032504905367601</c:v>
                      </c:pt>
                      <c:pt idx="266">
                        <c:v>0.72973650729638295</c:v>
                      </c:pt>
                      <c:pt idx="267">
                        <c:v>0.72918225449364504</c:v>
                      </c:pt>
                      <c:pt idx="268">
                        <c:v>0.72869197362104698</c:v>
                      </c:pt>
                      <c:pt idx="269">
                        <c:v>0.72807119001096199</c:v>
                      </c:pt>
                      <c:pt idx="270">
                        <c:v>0.72748520713087494</c:v>
                      </c:pt>
                      <c:pt idx="271">
                        <c:v>0.726994926258277</c:v>
                      </c:pt>
                      <c:pt idx="272">
                        <c:v>0.72653688723846999</c:v>
                      </c:pt>
                      <c:pt idx="273">
                        <c:v>0.72604660636587304</c:v>
                      </c:pt>
                      <c:pt idx="274">
                        <c:v>0.72536185082564697</c:v>
                      </c:pt>
                      <c:pt idx="275">
                        <c:v>0.724772797292913</c:v>
                      </c:pt>
                      <c:pt idx="276">
                        <c:v>0.72428302819575596</c:v>
                      </c:pt>
                      <c:pt idx="277">
                        <c:v>0.72359776088008998</c:v>
                      </c:pt>
                      <c:pt idx="278">
                        <c:v>0.72287871638530998</c:v>
                      </c:pt>
                      <c:pt idx="279">
                        <c:v>0.72235670543536201</c:v>
                      </c:pt>
                      <c:pt idx="280">
                        <c:v>0.72196468544746095</c:v>
                      </c:pt>
                      <c:pt idx="281">
                        <c:v>0.721474404574864</c:v>
                      </c:pt>
                      <c:pt idx="282">
                        <c:v>0.72085413274022003</c:v>
                      </c:pt>
                      <c:pt idx="283">
                        <c:v>0.720659146297151</c:v>
                      </c:pt>
                      <c:pt idx="284">
                        <c:v>0.71980959906488395</c:v>
                      </c:pt>
                      <c:pt idx="285">
                        <c:v>0.71912433174921797</c:v>
                      </c:pt>
                      <c:pt idx="286">
                        <c:v>0.71843752910722802</c:v>
                      </c:pt>
                      <c:pt idx="287">
                        <c:v>0.71791500638184003</c:v>
                      </c:pt>
                      <c:pt idx="288">
                        <c:v>0.71732902350175198</c:v>
                      </c:pt>
                      <c:pt idx="289">
                        <c:v>0.71670823989166799</c:v>
                      </c:pt>
                      <c:pt idx="290">
                        <c:v>0.716281930949211</c:v>
                      </c:pt>
                      <c:pt idx="291">
                        <c:v>0.71582593903116898</c:v>
                      </c:pt>
                      <c:pt idx="292">
                        <c:v>0.71504292260624802</c:v>
                      </c:pt>
                      <c:pt idx="293">
                        <c:v>0.71465090261834596</c:v>
                      </c:pt>
                      <c:pt idx="294">
                        <c:v>0.71422510545133</c:v>
                      </c:pt>
                      <c:pt idx="295">
                        <c:v>0.71354034991110404</c:v>
                      </c:pt>
                      <c:pt idx="296">
                        <c:v>0.71298609710836702</c:v>
                      </c:pt>
                      <c:pt idx="297">
                        <c:v>0.71236531349828203</c:v>
                      </c:pt>
                      <c:pt idx="298">
                        <c:v>0.71180850181833799</c:v>
                      </c:pt>
                      <c:pt idx="299">
                        <c:v>0.71112374627811303</c:v>
                      </c:pt>
                      <c:pt idx="300">
                        <c:v>0.71047072081523799</c:v>
                      </c:pt>
                      <c:pt idx="301">
                        <c:v>0.71004492364822203</c:v>
                      </c:pt>
                      <c:pt idx="302">
                        <c:v>0.70929363730065098</c:v>
                      </c:pt>
                      <c:pt idx="303">
                        <c:v>0.70880591530525905</c:v>
                      </c:pt>
                      <c:pt idx="304">
                        <c:v>0.70824910362531501</c:v>
                      </c:pt>
                      <c:pt idx="305">
                        <c:v>0.70753210623229901</c:v>
                      </c:pt>
                      <c:pt idx="306">
                        <c:v>0.70687703366765897</c:v>
                      </c:pt>
                      <c:pt idx="307">
                        <c:v>0.70616003627464297</c:v>
                      </c:pt>
                      <c:pt idx="308">
                        <c:v>0.70553925266455897</c:v>
                      </c:pt>
                      <c:pt idx="309">
                        <c:v>0.70495071090726502</c:v>
                      </c:pt>
                      <c:pt idx="310">
                        <c:v>0.70423371351425001</c:v>
                      </c:pt>
                      <c:pt idx="311">
                        <c:v>0.70361292990416502</c:v>
                      </c:pt>
                      <c:pt idx="312">
                        <c:v>0.70299214629408102</c:v>
                      </c:pt>
                      <c:pt idx="313">
                        <c:v>0.702339632606647</c:v>
                      </c:pt>
                      <c:pt idx="314">
                        <c:v>0.70165231818921603</c:v>
                      </c:pt>
                      <c:pt idx="315">
                        <c:v>0.70096756264899096</c:v>
                      </c:pt>
                      <c:pt idx="316">
                        <c:v>0.700282807108765</c:v>
                      </c:pt>
                      <c:pt idx="317">
                        <c:v>0.69966202349868101</c:v>
                      </c:pt>
                      <c:pt idx="318">
                        <c:v>0.69900899803580596</c:v>
                      </c:pt>
                      <c:pt idx="319">
                        <c:v>0.69828995354102597</c:v>
                      </c:pt>
                      <c:pt idx="320">
                        <c:v>0.69757039727080405</c:v>
                      </c:pt>
                      <c:pt idx="321">
                        <c:v>0.69681911092323301</c:v>
                      </c:pt>
                      <c:pt idx="322">
                        <c:v>0.69606782457566196</c:v>
                      </c:pt>
                      <c:pt idx="323">
                        <c:v>0.69531653822809003</c:v>
                      </c:pt>
                      <c:pt idx="324">
                        <c:v>0.69453352180316896</c:v>
                      </c:pt>
                      <c:pt idx="325">
                        <c:v>0.69378223545559903</c:v>
                      </c:pt>
                      <c:pt idx="326">
                        <c:v>0.69299870725523605</c:v>
                      </c:pt>
                      <c:pt idx="327">
                        <c:v>0.69221517905487395</c:v>
                      </c:pt>
                      <c:pt idx="328">
                        <c:v>0.69126941803967501</c:v>
                      </c:pt>
                      <c:pt idx="329">
                        <c:v>0.69035282822461996</c:v>
                      </c:pt>
                      <c:pt idx="330">
                        <c:v>0.68953756994690796</c:v>
                      </c:pt>
                      <c:pt idx="331">
                        <c:v>0.68872231166919695</c:v>
                      </c:pt>
                      <c:pt idx="332">
                        <c:v>0.68790449451428004</c:v>
                      </c:pt>
                      <c:pt idx="333">
                        <c:v>0.68695873349908099</c:v>
                      </c:pt>
                      <c:pt idx="334">
                        <c:v>0.68604214368402605</c:v>
                      </c:pt>
                      <c:pt idx="335">
                        <c:v>0.68493363807854901</c:v>
                      </c:pt>
                      <c:pt idx="336">
                        <c:v>0.68401960714069998</c:v>
                      </c:pt>
                      <c:pt idx="337">
                        <c:v>0.68284252362611297</c:v>
                      </c:pt>
                      <c:pt idx="338">
                        <c:v>0.68179798995077801</c:v>
                      </c:pt>
                      <c:pt idx="339">
                        <c:v>0.680817428205583</c:v>
                      </c:pt>
                      <c:pt idx="340">
                        <c:v>0.67983942533759301</c:v>
                      </c:pt>
                      <c:pt idx="341">
                        <c:v>0.67879284456049305</c:v>
                      </c:pt>
                      <c:pt idx="342">
                        <c:v>0.67751903548753201</c:v>
                      </c:pt>
                      <c:pt idx="343">
                        <c:v>0.67614952440708298</c:v>
                      </c:pt>
                      <c:pt idx="344">
                        <c:v>0.67487571533412305</c:v>
                      </c:pt>
                      <c:pt idx="345">
                        <c:v>0.67363465988939597</c:v>
                      </c:pt>
                      <c:pt idx="346">
                        <c:v>0.67236085081643604</c:v>
                      </c:pt>
                      <c:pt idx="347">
                        <c:v>0.67108755351891702</c:v>
                      </c:pt>
                      <c:pt idx="348">
                        <c:v>0.66974721363861101</c:v>
                      </c:pt>
                      <c:pt idx="349">
                        <c:v>0.66827892989802395</c:v>
                      </c:pt>
                      <c:pt idx="350">
                        <c:v>0.66693910179315896</c:v>
                      </c:pt>
                      <c:pt idx="351">
                        <c:v>0.66504502088555595</c:v>
                      </c:pt>
                      <c:pt idx="352">
                        <c:v>0.66331573166999502</c:v>
                      </c:pt>
                      <c:pt idx="353">
                        <c:v>0.66174662816750596</c:v>
                      </c:pt>
                      <c:pt idx="354">
                        <c:v>0.65995080814460005</c:v>
                      </c:pt>
                      <c:pt idx="355">
                        <c:v>0.65799224353141506</c:v>
                      </c:pt>
                      <c:pt idx="356">
                        <c:v>0.65603163181646496</c:v>
                      </c:pt>
                      <c:pt idx="357">
                        <c:v>0.65417183986341798</c:v>
                      </c:pt>
                      <c:pt idx="358">
                        <c:v>0.65211245548833097</c:v>
                      </c:pt>
                      <c:pt idx="359">
                        <c:v>0.64999165806031001</c:v>
                      </c:pt>
                      <c:pt idx="360">
                        <c:v>0.64773779901759598</c:v>
                      </c:pt>
                      <c:pt idx="361">
                        <c:v>0.64541945626930097</c:v>
                      </c:pt>
                      <c:pt idx="362">
                        <c:v>0.64297112255896005</c:v>
                      </c:pt>
                      <c:pt idx="363">
                        <c:v>0.64045574626583002</c:v>
                      </c:pt>
                      <c:pt idx="364">
                        <c:v>0.63767987627317002</c:v>
                      </c:pt>
                      <c:pt idx="365">
                        <c:v>0.63516501175548201</c:v>
                      </c:pt>
                      <c:pt idx="366">
                        <c:v>0.63193263806933697</c:v>
                      </c:pt>
                      <c:pt idx="367">
                        <c:v>0.62895973453184395</c:v>
                      </c:pt>
                      <c:pt idx="368">
                        <c:v>0.62579184455128001</c:v>
                      </c:pt>
                      <c:pt idx="369">
                        <c:v>0.62233070724295303</c:v>
                      </c:pt>
                      <c:pt idx="370">
                        <c:v>0.61870733711978898</c:v>
                      </c:pt>
                      <c:pt idx="371">
                        <c:v>0.61508140811942003</c:v>
                      </c:pt>
                      <c:pt idx="372">
                        <c:v>0.61139150718891</c:v>
                      </c:pt>
                      <c:pt idx="373">
                        <c:v>0.60757059174547201</c:v>
                      </c:pt>
                      <c:pt idx="374">
                        <c:v>0.60332643801222297</c:v>
                      </c:pt>
                      <c:pt idx="375">
                        <c:v>0.59907972540177001</c:v>
                      </c:pt>
                      <c:pt idx="376">
                        <c:v>0.59473679900838405</c:v>
                      </c:pt>
                      <c:pt idx="377">
                        <c:v>0.59022908092295601</c:v>
                      </c:pt>
                      <c:pt idx="378">
                        <c:v>0.58559290720180701</c:v>
                      </c:pt>
                      <c:pt idx="379">
                        <c:v>0.58085847259596102</c:v>
                      </c:pt>
                      <c:pt idx="380">
                        <c:v>0.57563375711751696</c:v>
                      </c:pt>
                      <c:pt idx="381">
                        <c:v>0.57040648276186801</c:v>
                      </c:pt>
                      <c:pt idx="382">
                        <c:v>0.56521605623797999</c:v>
                      </c:pt>
                      <c:pt idx="383">
                        <c:v>0.55992532172763099</c:v>
                      </c:pt>
                      <c:pt idx="384">
                        <c:v>0.55421032537658999</c:v>
                      </c:pt>
                      <c:pt idx="385">
                        <c:v>0.54865807361582697</c:v>
                      </c:pt>
                      <c:pt idx="386">
                        <c:v>0.54300960807213206</c:v>
                      </c:pt>
                      <c:pt idx="387">
                        <c:v>0.53732685357388199</c:v>
                      </c:pt>
                      <c:pt idx="388">
                        <c:v>0.53157961537004905</c:v>
                      </c:pt>
                      <c:pt idx="389">
                        <c:v>0.52557137169124402</c:v>
                      </c:pt>
                      <c:pt idx="390">
                        <c:v>0.51965985357081101</c:v>
                      </c:pt>
                      <c:pt idx="391">
                        <c:v>0.51368385174479603</c:v>
                      </c:pt>
                      <c:pt idx="392">
                        <c:v>0.50754510532850405</c:v>
                      </c:pt>
                      <c:pt idx="393">
                        <c:v>0.501699606239976</c:v>
                      </c:pt>
                      <c:pt idx="394">
                        <c:v>0.49565707360661498</c:v>
                      </c:pt>
                      <c:pt idx="395">
                        <c:v>0.48981157451808699</c:v>
                      </c:pt>
                      <c:pt idx="396">
                        <c:v>0.48406484808969602</c:v>
                      </c:pt>
                      <c:pt idx="397">
                        <c:v>0.47815281819382199</c:v>
                      </c:pt>
                      <c:pt idx="398">
                        <c:v>0.47253659450291702</c:v>
                      </c:pt>
                      <c:pt idx="399">
                        <c:v>0.46678935629908602</c:v>
                      </c:pt>
                      <c:pt idx="400">
                        <c:v>0.46123710453832201</c:v>
                      </c:pt>
                      <c:pt idx="401">
                        <c:v>0.45571914173211397</c:v>
                      </c:pt>
                      <c:pt idx="402">
                        <c:v>0.45016688997135101</c:v>
                      </c:pt>
                      <c:pt idx="403">
                        <c:v>0.44464892716514298</c:v>
                      </c:pt>
                      <c:pt idx="404">
                        <c:v>0.43942421168669998</c:v>
                      </c:pt>
                      <c:pt idx="405">
                        <c:v>0.434066946369005</c:v>
                      </c:pt>
                      <c:pt idx="406">
                        <c:v>0.428940491775257</c:v>
                      </c:pt>
                      <c:pt idx="407">
                        <c:v>0.42378230710415998</c:v>
                      </c:pt>
                      <c:pt idx="408">
                        <c:v>0.41865380540864799</c:v>
                      </c:pt>
                      <c:pt idx="409">
                        <c:v>0.41362612347503702</c:v>
                      </c:pt>
                      <c:pt idx="410">
                        <c:v>0.408694655324359</c:v>
                      </c:pt>
                      <c:pt idx="411">
                        <c:v>0.40379491725102901</c:v>
                      </c:pt>
                      <c:pt idx="412">
                        <c:v>0.39899395183783698</c:v>
                      </c:pt>
                      <c:pt idx="413">
                        <c:v>0.39416125634729499</c:v>
                      </c:pt>
                      <c:pt idx="414">
                        <c:v>0.38932804908131202</c:v>
                      </c:pt>
                      <c:pt idx="415">
                        <c:v>0.384494841815329</c:v>
                      </c:pt>
                      <c:pt idx="416">
                        <c:v>0.37972816535669202</c:v>
                      </c:pt>
                      <c:pt idx="417">
                        <c:v>0.37508994453377797</c:v>
                      </c:pt>
                      <c:pt idx="418">
                        <c:v>0.37022500719044499</c:v>
                      </c:pt>
                      <c:pt idx="419">
                        <c:v>0.36549006080915802</c:v>
                      </c:pt>
                      <c:pt idx="420">
                        <c:v>0.360689095395966</c:v>
                      </c:pt>
                      <c:pt idx="421">
                        <c:v>0.35598690264291</c:v>
                      </c:pt>
                      <c:pt idx="422">
                        <c:v>0.35112196529957801</c:v>
                      </c:pt>
                      <c:pt idx="423">
                        <c:v>0.34635272996373601</c:v>
                      </c:pt>
                      <c:pt idx="424">
                        <c:v>0.34158605350509902</c:v>
                      </c:pt>
                      <c:pt idx="425">
                        <c:v>0.33684957179748898</c:v>
                      </c:pt>
                      <c:pt idx="426">
                        <c:v>0.332050653486061</c:v>
                      </c:pt>
                      <c:pt idx="427">
                        <c:v>0.32724968807286903</c:v>
                      </c:pt>
                      <c:pt idx="428">
                        <c:v>0.32231821992219001</c:v>
                      </c:pt>
                      <c:pt idx="429">
                        <c:v>0.31741899362430198</c:v>
                      </c:pt>
                      <c:pt idx="430">
                        <c:v>0.31248957257538701</c:v>
                      </c:pt>
                      <c:pt idx="431">
                        <c:v>0.30765636530940399</c:v>
                      </c:pt>
                      <c:pt idx="432">
                        <c:v>0.30275713901151602</c:v>
                      </c:pt>
                      <c:pt idx="433">
                        <c:v>0.29785995981539198</c:v>
                      </c:pt>
                      <c:pt idx="434">
                        <c:v>0.29299246359485398</c:v>
                      </c:pt>
                      <c:pt idx="435">
                        <c:v>0.28809528439873</c:v>
                      </c:pt>
                      <c:pt idx="436">
                        <c:v>0.283195546325401</c:v>
                      </c:pt>
                      <c:pt idx="437">
                        <c:v>0.27829836712927802</c:v>
                      </c:pt>
                      <c:pt idx="438">
                        <c:v>0.27336689897859801</c:v>
                      </c:pt>
                      <c:pt idx="439">
                        <c:v>0.26853420348805601</c:v>
                      </c:pt>
                      <c:pt idx="440">
                        <c:v>0.26370099622207399</c:v>
                      </c:pt>
                      <c:pt idx="441">
                        <c:v>0.25899829169357702</c:v>
                      </c:pt>
                      <c:pt idx="442">
                        <c:v>0.25426180998596698</c:v>
                      </c:pt>
                      <c:pt idx="443">
                        <c:v>0.249396360867193</c:v>
                      </c:pt>
                      <c:pt idx="444">
                        <c:v>0.244595395454001</c:v>
                      </c:pt>
                      <c:pt idx="445">
                        <c:v>0.239991463585642</c:v>
                      </c:pt>
                      <c:pt idx="446">
                        <c:v>0.23545150364742401</c:v>
                      </c:pt>
                      <c:pt idx="447">
                        <c:v>0.230978074516551</c:v>
                      </c:pt>
                      <c:pt idx="448">
                        <c:v>0.22666738997595701</c:v>
                      </c:pt>
                      <c:pt idx="449">
                        <c:v>0.22242323624270799</c:v>
                      </c:pt>
                      <c:pt idx="450">
                        <c:v>0.217982048964627</c:v>
                      </c:pt>
                      <c:pt idx="451">
                        <c:v>0.21376962530872901</c:v>
                      </c:pt>
                      <c:pt idx="452">
                        <c:v>0.209687704390316</c:v>
                      </c:pt>
                      <c:pt idx="453">
                        <c:v>0.20570199725483601</c:v>
                      </c:pt>
                      <c:pt idx="454">
                        <c:v>0.201817621656699</c:v>
                      </c:pt>
                      <c:pt idx="455">
                        <c:v>0.19802894806605201</c:v>
                      </c:pt>
                      <c:pt idx="456">
                        <c:v>0.19433904713554201</c:v>
                      </c:pt>
                      <c:pt idx="457">
                        <c:v>0.190811379019868</c:v>
                      </c:pt>
                      <c:pt idx="458">
                        <c:v>0.187219738974054</c:v>
                      </c:pt>
                      <c:pt idx="459">
                        <c:v>0.18375860166572699</c:v>
                      </c:pt>
                      <c:pt idx="460">
                        <c:v>0.180361948062981</c:v>
                      </c:pt>
                      <c:pt idx="461">
                        <c:v>0.17725854178799999</c:v>
                      </c:pt>
                      <c:pt idx="462">
                        <c:v>0.174124940761993</c:v>
                      </c:pt>
                      <c:pt idx="463">
                        <c:v>0.17102102271156999</c:v>
                      </c:pt>
                      <c:pt idx="464">
                        <c:v>0.16808240812863201</c:v>
                      </c:pt>
                      <c:pt idx="465">
                        <c:v>0.165372557167875</c:v>
                      </c:pt>
                      <c:pt idx="466">
                        <c:v>0.16262841725256399</c:v>
                      </c:pt>
                      <c:pt idx="467">
                        <c:v>0.16008131088208599</c:v>
                      </c:pt>
                      <c:pt idx="468">
                        <c:v>0.15756644636439801</c:v>
                      </c:pt>
                      <c:pt idx="469">
                        <c:v>0.155248615391544</c:v>
                      </c:pt>
                      <c:pt idx="470">
                        <c:v>0.15293027264324899</c:v>
                      </c:pt>
                      <c:pt idx="471">
                        <c:v>0.15070865545332501</c:v>
                      </c:pt>
                      <c:pt idx="472">
                        <c:v>0.14861958810265399</c:v>
                      </c:pt>
                      <c:pt idx="473">
                        <c:v>0.14669326534225999</c:v>
                      </c:pt>
                      <c:pt idx="474">
                        <c:v>0.144897445319353</c:v>
                      </c:pt>
                      <c:pt idx="475">
                        <c:v>0.142971122558959</c:v>
                      </c:pt>
                      <c:pt idx="476">
                        <c:v>0.141141013581497</c:v>
                      </c:pt>
                      <c:pt idx="477">
                        <c:v>0.139574468956214</c:v>
                      </c:pt>
                      <c:pt idx="478">
                        <c:v>0.137941393523584</c:v>
                      </c:pt>
                      <c:pt idx="479">
                        <c:v>0.136340048168304</c:v>
                      </c:pt>
                      <c:pt idx="480">
                        <c:v>0.13493573635785799</c:v>
                      </c:pt>
                      <c:pt idx="481">
                        <c:v>0.13349969447006199</c:v>
                      </c:pt>
                      <c:pt idx="482">
                        <c:v>0.13212762451240601</c:v>
                      </c:pt>
                      <c:pt idx="483">
                        <c:v>0.13088605729223701</c:v>
                      </c:pt>
                      <c:pt idx="484">
                        <c:v>0.129679290802064</c:v>
                      </c:pt>
                      <c:pt idx="485">
                        <c:v>0.12850425438924201</c:v>
                      </c:pt>
                      <c:pt idx="486">
                        <c:v>0.12745972071390599</c:v>
                      </c:pt>
                      <c:pt idx="487">
                        <c:v>0.12644742889136101</c:v>
                      </c:pt>
                      <c:pt idx="488">
                        <c:v>0.12546686714616601</c:v>
                      </c:pt>
                      <c:pt idx="489">
                        <c:v>0.124518547253762</c:v>
                      </c:pt>
                      <c:pt idx="490">
                        <c:v>0.12363675816870399</c:v>
                      </c:pt>
                      <c:pt idx="491">
                        <c:v>0.12272272723085501</c:v>
                      </c:pt>
                      <c:pt idx="492">
                        <c:v>0.121744724362865</c:v>
                      </c:pt>
                      <c:pt idx="493">
                        <c:v>0.120959149060738</c:v>
                      </c:pt>
                      <c:pt idx="494">
                        <c:v>0.12014389078302699</c:v>
                      </c:pt>
                      <c:pt idx="495">
                        <c:v>0.119360362582664</c:v>
                      </c:pt>
                      <c:pt idx="496">
                        <c:v>0.11860907623509299</c:v>
                      </c:pt>
                      <c:pt idx="497">
                        <c:v>0.117889519964872</c:v>
                      </c:pt>
                      <c:pt idx="498">
                        <c:v>0.1171382336173</c:v>
                      </c:pt>
                      <c:pt idx="499">
                        <c:v>0.116453478077076</c:v>
                      </c:pt>
                      <c:pt idx="500">
                        <c:v>0.11580096438964201</c:v>
                      </c:pt>
                      <c:pt idx="501">
                        <c:v>0.11511364997221001</c:v>
                      </c:pt>
                      <c:pt idx="502">
                        <c:v>0.114460624509336</c:v>
                      </c:pt>
                      <c:pt idx="503">
                        <c:v>0.113874641629247</c:v>
                      </c:pt>
                      <c:pt idx="504">
                        <c:v>0.11321956906460701</c:v>
                      </c:pt>
                      <c:pt idx="505">
                        <c:v>0.112600832556287</c:v>
                      </c:pt>
                      <c:pt idx="506">
                        <c:v>0.111980048946203</c:v>
                      </c:pt>
                      <c:pt idx="507">
                        <c:v>0.11126100445142301</c:v>
                      </c:pt>
                      <c:pt idx="508">
                        <c:v>0.110770723578825</c:v>
                      </c:pt>
                      <c:pt idx="509">
                        <c:v>0.110216470776087</c:v>
                      </c:pt>
                      <c:pt idx="510">
                        <c:v>0.10962792901879399</c:v>
                      </c:pt>
                      <c:pt idx="511">
                        <c:v>0.10904143436326499</c:v>
                      </c:pt>
                      <c:pt idx="512">
                        <c:v>0.108452892605971</c:v>
                      </c:pt>
                      <c:pt idx="513">
                        <c:v>0.107863839073236</c:v>
                      </c:pt>
                      <c:pt idx="514">
                        <c:v>0.107243567238593</c:v>
                      </c:pt>
                      <c:pt idx="515">
                        <c:v>0.10672104451320399</c:v>
                      </c:pt>
                      <c:pt idx="516">
                        <c:v>0.106166791710466</c:v>
                      </c:pt>
                      <c:pt idx="517">
                        <c:v>0.105612538907728</c:v>
                      </c:pt>
                      <c:pt idx="518">
                        <c:v>0.10518622996527099</c:v>
                      </c:pt>
                      <c:pt idx="519">
                        <c:v>0.10466421901532399</c:v>
                      </c:pt>
                      <c:pt idx="520">
                        <c:v>0.104109966212585</c:v>
                      </c:pt>
                      <c:pt idx="521">
                        <c:v>0.103422651795155</c:v>
                      </c:pt>
                      <c:pt idx="522">
                        <c:v>0.102900640845207</c:v>
                      </c:pt>
                      <c:pt idx="523">
                        <c:v>0.102575151664652</c:v>
                      </c:pt>
                      <c:pt idx="524">
                        <c:v>0.102053140714705</c:v>
                      </c:pt>
                      <c:pt idx="525">
                        <c:v>0.10143235710462099</c:v>
                      </c:pt>
                      <c:pt idx="526">
                        <c:v>0.100909834379232</c:v>
                      </c:pt>
                      <c:pt idx="527">
                        <c:v>0.100254761814592</c:v>
                      </c:pt>
                      <c:pt idx="528">
                        <c:v>9.9799281671990606E-2</c:v>
                      </c:pt>
                      <c:pt idx="529">
                        <c:v>9.9407261684088796E-2</c:v>
                      </c:pt>
                      <c:pt idx="530">
                        <c:v>9.8850961779586299E-2</c:v>
                      </c:pt>
                      <c:pt idx="531">
                        <c:v>9.8328439054197705E-2</c:v>
                      </c:pt>
                      <c:pt idx="532">
                        <c:v>9.7872958911596794E-2</c:v>
                      </c:pt>
                      <c:pt idx="533">
                        <c:v>9.7414408116348897E-2</c:v>
                      </c:pt>
                      <c:pt idx="534">
                        <c:v>9.6825866359055504E-2</c:v>
                      </c:pt>
                      <c:pt idx="535">
                        <c:v>9.6303855409108199E-2</c:v>
                      </c:pt>
                      <c:pt idx="536">
                        <c:v>9.5813574536510598E-2</c:v>
                      </c:pt>
                      <c:pt idx="537">
                        <c:v>9.5357582618468398E-2</c:v>
                      </c:pt>
                      <c:pt idx="538">
                        <c:v>9.4899543598661706E-2</c:v>
                      </c:pt>
                      <c:pt idx="539">
                        <c:v>9.4409262726064105E-2</c:v>
                      </c:pt>
                      <c:pt idx="540">
                        <c:v>9.3887251776116898E-2</c:v>
                      </c:pt>
                      <c:pt idx="541">
                        <c:v>9.3396970903519297E-2</c:v>
                      </c:pt>
                      <c:pt idx="542">
                        <c:v>9.2940978985476999E-2</c:v>
                      </c:pt>
                      <c:pt idx="543">
                        <c:v>9.2517228920225694E-2</c:v>
                      </c:pt>
                      <c:pt idx="544">
                        <c:v>9.2027459823068702E-2</c:v>
                      </c:pt>
                      <c:pt idx="545">
                        <c:v>9.1569420803261997E-2</c:v>
                      </c:pt>
                      <c:pt idx="546">
                        <c:v>9.1046898077873598E-2</c:v>
                      </c:pt>
                      <c:pt idx="547">
                        <c:v>9.0524887127926404E-2</c:v>
                      </c:pt>
                      <c:pt idx="548">
                        <c:v>9.0098578185469305E-2</c:v>
                      </c:pt>
                      <c:pt idx="549">
                        <c:v>8.9674828120218E-2</c:v>
                      </c:pt>
                      <c:pt idx="550">
                        <c:v>8.9152817170270807E-2</c:v>
                      </c:pt>
                      <c:pt idx="551">
                        <c:v>8.8760797182369094E-2</c:v>
                      </c:pt>
                      <c:pt idx="552">
                        <c:v>8.8369288969908699E-2</c:v>
                      </c:pt>
                      <c:pt idx="553">
                        <c:v>8.7911249950101994E-2</c:v>
                      </c:pt>
                      <c:pt idx="554">
                        <c:v>8.7487499884850703E-2</c:v>
                      </c:pt>
                      <c:pt idx="555">
                        <c:v>8.6964977159462206E-2</c:v>
                      </c:pt>
                      <c:pt idx="556">
                        <c:v>8.6442966209514999E-2</c:v>
                      </c:pt>
                      <c:pt idx="557">
                        <c:v>8.6016657267057997E-2</c:v>
                      </c:pt>
                      <c:pt idx="558">
                        <c:v>8.5561177124456197E-2</c:v>
                      </c:pt>
                      <c:pt idx="559">
                        <c:v>8.5169157136555207E-2</c:v>
                      </c:pt>
                      <c:pt idx="560">
                        <c:v>8.4711118116747905E-2</c:v>
                      </c:pt>
                      <c:pt idx="561">
                        <c:v>8.4287368051496697E-2</c:v>
                      </c:pt>
                      <c:pt idx="562">
                        <c:v>8.3895859839036205E-2</c:v>
                      </c:pt>
                      <c:pt idx="563">
                        <c:v>8.34378208192295E-2</c:v>
                      </c:pt>
                      <c:pt idx="564">
                        <c:v>8.3014070753978195E-2</c:v>
                      </c:pt>
                      <c:pt idx="565">
                        <c:v>8.2654292618867406E-2</c:v>
                      </c:pt>
                      <c:pt idx="566">
                        <c:v>8.2230542553616101E-2</c:v>
                      </c:pt>
                      <c:pt idx="567">
                        <c:v>8.1871276193946504E-2</c:v>
                      </c:pt>
                      <c:pt idx="568">
                        <c:v>8.1511498058835702E-2</c:v>
                      </c:pt>
                      <c:pt idx="569">
                        <c:v>8.1119478070934101E-2</c:v>
                      </c:pt>
                      <c:pt idx="570">
                        <c:v>8.0693680903918402E-2</c:v>
                      </c:pt>
                      <c:pt idx="571">
                        <c:v>8.0302172691457896E-2</c:v>
                      </c:pt>
                      <c:pt idx="572">
                        <c:v>7.9846180773415695E-2</c:v>
                      </c:pt>
                      <c:pt idx="573">
                        <c:v>7.9486402638304907E-2</c:v>
                      </c:pt>
                      <c:pt idx="574">
                        <c:v>7.8964391688357699E-2</c:v>
                      </c:pt>
                      <c:pt idx="575">
                        <c:v>7.8540641623105603E-2</c:v>
                      </c:pt>
                      <c:pt idx="576">
                        <c:v>7.8180863487994898E-2</c:v>
                      </c:pt>
                      <c:pt idx="577">
                        <c:v>7.7789355275534405E-2</c:v>
                      </c:pt>
                      <c:pt idx="578">
                        <c:v>7.7461818993214596E-2</c:v>
                      </c:pt>
                      <c:pt idx="579">
                        <c:v>7.7069799005312897E-2</c:v>
                      </c:pt>
                      <c:pt idx="580">
                        <c:v>7.6646048940061495E-2</c:v>
                      </c:pt>
                      <c:pt idx="581">
                        <c:v>7.6318512657741699E-2</c:v>
                      </c:pt>
                      <c:pt idx="582">
                        <c:v>7.5860473637934994E-2</c:v>
                      </c:pt>
                      <c:pt idx="583">
                        <c:v>7.5535496232820895E-2</c:v>
                      </c:pt>
                      <c:pt idx="584">
                        <c:v>7.5242248905056403E-2</c:v>
                      </c:pt>
                      <c:pt idx="585">
                        <c:v>7.48824707699456E-2</c:v>
                      </c:pt>
                      <c:pt idx="586">
                        <c:v>7.4456673602929901E-2</c:v>
                      </c:pt>
                      <c:pt idx="587">
                        <c:v>7.4099454345024796E-2</c:v>
                      </c:pt>
                      <c:pt idx="588">
                        <c:v>7.3739676209914007E-2</c:v>
                      </c:pt>
                      <c:pt idx="589">
                        <c:v>7.3443870004943804E-2</c:v>
                      </c:pt>
                      <c:pt idx="590">
                        <c:v>7.3118892599829594E-2</c:v>
                      </c:pt>
                      <c:pt idx="591">
                        <c:v>7.2695142534578303E-2</c:v>
                      </c:pt>
                      <c:pt idx="592">
                        <c:v>7.2399848105049305E-2</c:v>
                      </c:pt>
                      <c:pt idx="593">
                        <c:v>7.1976098039798E-2</c:v>
                      </c:pt>
                      <c:pt idx="594">
                        <c:v>7.1584078051896302E-2</c:v>
                      </c:pt>
                      <c:pt idx="595">
                        <c:v>7.1256541769576395E-2</c:v>
                      </c:pt>
                      <c:pt idx="596">
                        <c:v>7.0931564364461602E-2</c:v>
                      </c:pt>
                      <c:pt idx="597">
                        <c:v>7.0539544376559807E-2</c:v>
                      </c:pt>
                      <c:pt idx="598">
                        <c:v>7.0244249947030907E-2</c:v>
                      </c:pt>
                      <c:pt idx="599">
                        <c:v>6.9918760766475505E-2</c:v>
                      </c:pt>
                      <c:pt idx="600">
                        <c:v>6.9559494406806005E-2</c:v>
                      </c:pt>
                      <c:pt idx="601">
                        <c:v>6.9231958124486098E-2</c:v>
                      </c:pt>
                      <c:pt idx="602">
                        <c:v>6.8906468943930696E-2</c:v>
                      </c:pt>
                      <c:pt idx="603">
                        <c:v>6.8578932661610803E-2</c:v>
                      </c:pt>
                      <c:pt idx="604">
                        <c:v>6.8253955256496704E-2</c:v>
                      </c:pt>
                      <c:pt idx="605">
                        <c:v>6.7992438006081804E-2</c:v>
                      </c:pt>
                      <c:pt idx="606">
                        <c:v>6.7664901723761897E-2</c:v>
                      </c:pt>
                      <c:pt idx="607">
                        <c:v>6.7436138101579196E-2</c:v>
                      </c:pt>
                      <c:pt idx="608">
                        <c:v>6.7012388036327905E-2</c:v>
                      </c:pt>
                      <c:pt idx="609">
                        <c:v>6.6620368048426207E-2</c:v>
                      </c:pt>
                      <c:pt idx="610">
                        <c:v>6.6228859835965798E-2</c:v>
                      </c:pt>
                      <c:pt idx="611">
                        <c:v>6.6000096213783097E-2</c:v>
                      </c:pt>
                      <c:pt idx="612">
                        <c:v>6.5706848886018507E-2</c:v>
                      </c:pt>
                      <c:pt idx="613">
                        <c:v>6.5379312603698697E-2</c:v>
                      </c:pt>
                      <c:pt idx="614">
                        <c:v>6.51822790588657E-2</c:v>
                      </c:pt>
                      <c:pt idx="615">
                        <c:v>6.4726287140823402E-2</c:v>
                      </c:pt>
                      <c:pt idx="616">
                        <c:v>6.4366509005712599E-2</c:v>
                      </c:pt>
                      <c:pt idx="617">
                        <c:v>6.4038972723392804E-2</c:v>
                      </c:pt>
                      <c:pt idx="618">
                        <c:v>6.3745725395628297E-2</c:v>
                      </c:pt>
                      <c:pt idx="619">
                        <c:v>6.3516961773444805E-2</c:v>
                      </c:pt>
                      <c:pt idx="620">
                        <c:v>6.3255956298471305E-2</c:v>
                      </c:pt>
                      <c:pt idx="621">
                        <c:v>6.2863936310569496E-2</c:v>
                      </c:pt>
                      <c:pt idx="622">
                        <c:v>6.2602930835595899E-2</c:v>
                      </c:pt>
                      <c:pt idx="623">
                        <c:v>6.2374167213413302E-2</c:v>
                      </c:pt>
                      <c:pt idx="624">
                        <c:v>6.2112649962998402E-2</c:v>
                      </c:pt>
                      <c:pt idx="625">
                        <c:v>6.1787672557884199E-2</c:v>
                      </c:pt>
                      <c:pt idx="626">
                        <c:v>6.1395652569982501E-2</c:v>
                      </c:pt>
                      <c:pt idx="627">
                        <c:v>6.1199130800590702E-2</c:v>
                      </c:pt>
                      <c:pt idx="628">
                        <c:v>6.0905883472826203E-2</c:v>
                      </c:pt>
                      <c:pt idx="629">
                        <c:v>6.0479574530369097E-2</c:v>
                      </c:pt>
                      <c:pt idx="630">
                        <c:v>6.0154597125254901E-2</c:v>
                      </c:pt>
                      <c:pt idx="631">
                        <c:v>5.9957563580421903E-2</c:v>
                      </c:pt>
                      <c:pt idx="632">
                        <c:v>5.9696046330006997E-2</c:v>
                      </c:pt>
                      <c:pt idx="633">
                        <c:v>5.94350408550334E-2</c:v>
                      </c:pt>
                      <c:pt idx="634">
                        <c:v>5.91417935272689E-2</c:v>
                      </c:pt>
                      <c:pt idx="635">
                        <c:v>5.8814257244949097E-2</c:v>
                      </c:pt>
                      <c:pt idx="636">
                        <c:v>5.8553251769975397E-2</c:v>
                      </c:pt>
                      <c:pt idx="637">
                        <c:v>5.8193473634864601E-2</c:v>
                      </c:pt>
                      <c:pt idx="638">
                        <c:v>5.7900738082541398E-2</c:v>
                      </c:pt>
                      <c:pt idx="639">
                        <c:v>5.7705751639472801E-2</c:v>
                      </c:pt>
                      <c:pt idx="640">
                        <c:v>5.7410457209943901E-2</c:v>
                      </c:pt>
                      <c:pt idx="641">
                        <c:v>5.7181181812319903E-2</c:v>
                      </c:pt>
                      <c:pt idx="642">
                        <c:v>5.68879344845553E-2</c:v>
                      </c:pt>
                      <c:pt idx="643">
                        <c:v>5.66269290095818E-2</c:v>
                      </c:pt>
                      <c:pt idx="644">
                        <c:v>5.6365923534607301E-2</c:v>
                      </c:pt>
                      <c:pt idx="645">
                        <c:v>5.6038387252287498E-2</c:v>
                      </c:pt>
                      <c:pt idx="646">
                        <c:v>5.5777381777313999E-2</c:v>
                      </c:pt>
                      <c:pt idx="647">
                        <c:v>5.5582395334245298E-2</c:v>
                      </c:pt>
                      <c:pt idx="648">
                        <c:v>5.5419650743967597E-2</c:v>
                      </c:pt>
                      <c:pt idx="649">
                        <c:v>5.51243563144386E-2</c:v>
                      </c:pt>
                      <c:pt idx="650">
                        <c:v>5.4634075441841103E-2</c:v>
                      </c:pt>
                      <c:pt idx="651">
                        <c:v>5.4373069966867402E-2</c:v>
                      </c:pt>
                      <c:pt idx="652">
                        <c:v>5.4112064491893902E-2</c:v>
                      </c:pt>
                      <c:pt idx="653">
                        <c:v>5.3917078048825201E-2</c:v>
                      </c:pt>
                      <c:pt idx="654">
                        <c:v>5.3589541766505301E-2</c:v>
                      </c:pt>
                      <c:pt idx="655">
                        <c:v>5.3328536291531697E-2</c:v>
                      </c:pt>
                      <c:pt idx="656">
                        <c:v>5.3165791701254003E-2</c:v>
                      </c:pt>
                      <c:pt idx="657">
                        <c:v>5.2937028079071302E-2</c:v>
                      </c:pt>
                      <c:pt idx="658">
                        <c:v>5.2676022604097601E-2</c:v>
                      </c:pt>
                      <c:pt idx="659">
                        <c:v>5.2316244468987E-2</c:v>
                      </c:pt>
                      <c:pt idx="660">
                        <c:v>5.2022997141222403E-2</c:v>
                      </c:pt>
                      <c:pt idx="661">
                        <c:v>5.1892494403735598E-2</c:v>
                      </c:pt>
                      <c:pt idx="662">
                        <c:v>5.1663219006111601E-2</c:v>
                      </c:pt>
                      <c:pt idx="663">
                        <c:v>5.1335682723791701E-2</c:v>
                      </c:pt>
                      <c:pt idx="664">
                        <c:v>5.0978463465886602E-2</c:v>
                      </c:pt>
                      <c:pt idx="665">
                        <c:v>5.0683169036357702E-2</c:v>
                      </c:pt>
                      <c:pt idx="666">
                        <c:v>5.0453893638733802E-2</c:v>
                      </c:pt>
                      <c:pt idx="667">
                        <c:v>5.0160646310969302E-2</c:v>
                      </c:pt>
                      <c:pt idx="668">
                        <c:v>4.9931882688786601E-2</c:v>
                      </c:pt>
                      <c:pt idx="669">
                        <c:v>4.9670365438371701E-2</c:v>
                      </c:pt>
                      <c:pt idx="670">
                        <c:v>4.9443648917953401E-2</c:v>
                      </c:pt>
                      <c:pt idx="671">
                        <c:v>4.9214885295769999E-2</c:v>
                      </c:pt>
                      <c:pt idx="672">
                        <c:v>4.90500936037278E-2</c:v>
                      </c:pt>
                      <c:pt idx="673">
                        <c:v>4.8788576353313698E-2</c:v>
                      </c:pt>
                      <c:pt idx="674">
                        <c:v>4.85275708783394E-2</c:v>
                      </c:pt>
                      <c:pt idx="675">
                        <c:v>4.83008543579211E-2</c:v>
                      </c:pt>
                      <c:pt idx="676">
                        <c:v>4.8037290005741799E-2</c:v>
                      </c:pt>
                      <c:pt idx="677">
                        <c:v>4.7810573485323499E-2</c:v>
                      </c:pt>
                      <c:pt idx="678">
                        <c:v>4.7581809863140798E-2</c:v>
                      </c:pt>
                      <c:pt idx="679">
                        <c:v>4.73525344655168E-2</c:v>
                      </c:pt>
                      <c:pt idx="680">
                        <c:v>4.7059287137752301E-2</c:v>
                      </c:pt>
                      <c:pt idx="681">
                        <c:v>4.6862253592919199E-2</c:v>
                      </c:pt>
                      <c:pt idx="682">
                        <c:v>4.6601248117945603E-2</c:v>
                      </c:pt>
                      <c:pt idx="683">
                        <c:v>4.6438503527667901E-2</c:v>
                      </c:pt>
                      <c:pt idx="684">
                        <c:v>4.6177498052694298E-2</c:v>
                      </c:pt>
                      <c:pt idx="685">
                        <c:v>4.5884250724929701E-2</c:v>
                      </c:pt>
                      <c:pt idx="686">
                        <c:v>4.5556714442609898E-2</c:v>
                      </c:pt>
                      <c:pt idx="687">
                        <c:v>4.5295708967636399E-2</c:v>
                      </c:pt>
                      <c:pt idx="688">
                        <c:v>4.5034703492662698E-2</c:v>
                      </c:pt>
                      <c:pt idx="689">
                        <c:v>4.48376699478297E-2</c:v>
                      </c:pt>
                      <c:pt idx="690">
                        <c:v>4.4642683504760999E-2</c:v>
                      </c:pt>
                      <c:pt idx="691">
                        <c:v>4.4477891812718898E-2</c:v>
                      </c:pt>
                      <c:pt idx="692">
                        <c:v>4.4216886337745197E-2</c:v>
                      </c:pt>
                      <c:pt idx="693">
                        <c:v>4.3923639009980801E-2</c:v>
                      </c:pt>
                      <c:pt idx="694">
                        <c:v>4.3694363612356797E-2</c:v>
                      </c:pt>
                      <c:pt idx="695">
                        <c:v>4.3532130797520302E-2</c:v>
                      </c:pt>
                      <c:pt idx="696">
                        <c:v>4.3270613547105402E-2</c:v>
                      </c:pt>
                      <c:pt idx="697">
                        <c:v>4.3074091777713701E-2</c:v>
                      </c:pt>
                      <c:pt idx="698">
                        <c:v>4.2911347187435903E-2</c:v>
                      </c:pt>
                      <c:pt idx="699">
                        <c:v>4.26180998596715E-2</c:v>
                      </c:pt>
                      <c:pt idx="700">
                        <c:v>4.2324852531906897E-2</c:v>
                      </c:pt>
                      <c:pt idx="701">
                        <c:v>4.2095577134282899E-2</c:v>
                      </c:pt>
                      <c:pt idx="702">
                        <c:v>4.18990553648904E-2</c:v>
                      </c:pt>
                      <c:pt idx="703">
                        <c:v>4.1704068921821803E-2</c:v>
                      </c:pt>
                      <c:pt idx="704">
                        <c:v>4.1507035376988702E-2</c:v>
                      </c:pt>
                      <c:pt idx="705">
                        <c:v>4.1278271754806001E-2</c:v>
                      </c:pt>
                      <c:pt idx="706">
                        <c:v>4.11155271645283E-2</c:v>
                      </c:pt>
                      <c:pt idx="707">
                        <c:v>4.0886251766904302E-2</c:v>
                      </c:pt>
                      <c:pt idx="708">
                        <c:v>4.0755749029417497E-2</c:v>
                      </c:pt>
                      <c:pt idx="709">
                        <c:v>4.0561274361790099E-2</c:v>
                      </c:pt>
                      <c:pt idx="710">
                        <c:v>4.026546815682E-2</c:v>
                      </c:pt>
                      <c:pt idx="711">
                        <c:v>3.9972220829055403E-2</c:v>
                      </c:pt>
                      <c:pt idx="712">
                        <c:v>3.9972220829055403E-2</c:v>
                      </c:pt>
                      <c:pt idx="713">
                        <c:v>3.9612954469386001E-2</c:v>
                      </c:pt>
                      <c:pt idx="714">
                        <c:v>3.9220934481484199E-2</c:v>
                      </c:pt>
                      <c:pt idx="715">
                        <c:v>3.9026459813856898E-2</c:v>
                      </c:pt>
                      <c:pt idx="716">
                        <c:v>3.8731165384327998E-2</c:v>
                      </c:pt>
                      <c:pt idx="717">
                        <c:v>3.8536178941259297E-2</c:v>
                      </c:pt>
                      <c:pt idx="718">
                        <c:v>3.8307415319076603E-2</c:v>
                      </c:pt>
                      <c:pt idx="719">
                        <c:v>3.8307415319076603E-2</c:v>
                      </c:pt>
                      <c:pt idx="720">
                        <c:v>3.8176912581589798E-2</c:v>
                      </c:pt>
                      <c:pt idx="721">
                        <c:v>3.7979879036756703E-2</c:v>
                      </c:pt>
                      <c:pt idx="722">
                        <c:v>3.7817134446479099E-2</c:v>
                      </c:pt>
                      <c:pt idx="723">
                        <c:v>3.7718361786341803E-2</c:v>
                      </c:pt>
                      <c:pt idx="724">
                        <c:v>3.7228592689185602E-2</c:v>
                      </c:pt>
                      <c:pt idx="725">
                        <c:v>3.68708616558392E-2</c:v>
                      </c:pt>
                      <c:pt idx="726">
                        <c:v>3.6609856180865499E-2</c:v>
                      </c:pt>
                      <c:pt idx="727">
                        <c:v>3.6479353443378798E-2</c:v>
                      </c:pt>
                      <c:pt idx="728">
                        <c:v>3.6250078045754898E-2</c:v>
                      </c:pt>
                      <c:pt idx="729">
                        <c:v>3.5989072570781197E-2</c:v>
                      </c:pt>
                      <c:pt idx="730">
                        <c:v>3.5989072570781197E-2</c:v>
                      </c:pt>
                      <c:pt idx="731">
                        <c:v>3.57280670958076E-2</c:v>
                      </c:pt>
                      <c:pt idx="732">
                        <c:v>3.5498791698183603E-2</c:v>
                      </c:pt>
                      <c:pt idx="733">
                        <c:v>3.5336558883347198E-2</c:v>
                      </c:pt>
                      <c:pt idx="734">
                        <c:v>3.5040752678376898E-2</c:v>
                      </c:pt>
                      <c:pt idx="735">
                        <c:v>3.4878519863539799E-2</c:v>
                      </c:pt>
                      <c:pt idx="736">
                        <c:v>3.4747505350612398E-2</c:v>
                      </c:pt>
                      <c:pt idx="737">
                        <c:v>3.4550983581219899E-2</c:v>
                      </c:pt>
                      <c:pt idx="738">
                        <c:v>3.43237552853611E-2</c:v>
                      </c:pt>
                      <c:pt idx="739">
                        <c:v>3.4158963593318298E-2</c:v>
                      </c:pt>
                      <c:pt idx="740">
                        <c:v>3.4028460855831402E-2</c:v>
                      </c:pt>
                      <c:pt idx="741">
                        <c:v>3.3865716265553701E-2</c:v>
                      </c:pt>
                      <c:pt idx="742">
                        <c:v>3.3703483450717303E-2</c:v>
                      </c:pt>
                      <c:pt idx="743">
                        <c:v>3.3311463462815501E-2</c:v>
                      </c:pt>
                      <c:pt idx="744">
                        <c:v>3.3114429917982503E-2</c:v>
                      </c:pt>
                      <c:pt idx="745">
                        <c:v>3.2885666295799802E-2</c:v>
                      </c:pt>
                      <c:pt idx="746">
                        <c:v>3.2722921705522198E-2</c:v>
                      </c:pt>
                      <c:pt idx="747">
                        <c:v>3.2624149045384902E-2</c:v>
                      </c:pt>
                      <c:pt idx="748">
                        <c:v>3.2363143570411403E-2</c:v>
                      </c:pt>
                      <c:pt idx="749">
                        <c:v>3.22326408329245E-2</c:v>
                      </c:pt>
                      <c:pt idx="750">
                        <c:v>3.2134379948228702E-2</c:v>
                      </c:pt>
                      <c:pt idx="751">
                        <c:v>3.2003877210741799E-2</c:v>
                      </c:pt>
                      <c:pt idx="752">
                        <c:v>3.1513596338144198E-2</c:v>
                      </c:pt>
                      <c:pt idx="753">
                        <c:v>3.1350851747866601E-2</c:v>
                      </c:pt>
                      <c:pt idx="754">
                        <c:v>3.1252590863170698E-2</c:v>
                      </c:pt>
                      <c:pt idx="755">
                        <c:v>3.1025362567311199E-2</c:v>
                      </c:pt>
                      <c:pt idx="756">
                        <c:v>3.0860570875268899E-2</c:v>
                      </c:pt>
                      <c:pt idx="757">
                        <c:v>3.05355934701548E-2</c:v>
                      </c:pt>
                      <c:pt idx="758">
                        <c:v>3.03063180725308E-2</c:v>
                      </c:pt>
                      <c:pt idx="759">
                        <c:v>3.0175815335044001E-2</c:v>
                      </c:pt>
                      <c:pt idx="760">
                        <c:v>3.0175815335044001E-2</c:v>
                      </c:pt>
                      <c:pt idx="761">
                        <c:v>2.9914809860070401E-2</c:v>
                      </c:pt>
                      <c:pt idx="762">
                        <c:v>2.9784307122583599E-2</c:v>
                      </c:pt>
                      <c:pt idx="763">
                        <c:v>2.9653804385096801E-2</c:v>
                      </c:pt>
                      <c:pt idx="764">
                        <c:v>2.9357998180126601E-2</c:v>
                      </c:pt>
                      <c:pt idx="765">
                        <c:v>2.9096992705153001E-2</c:v>
                      </c:pt>
                      <c:pt idx="766">
                        <c:v>2.88702761847347E-2</c:v>
                      </c:pt>
                      <c:pt idx="767">
                        <c:v>2.8705484492692598E-2</c:v>
                      </c:pt>
                      <c:pt idx="768">
                        <c:v>2.8510498049623901E-2</c:v>
                      </c:pt>
                      <c:pt idx="769">
                        <c:v>2.8215203620095001E-2</c:v>
                      </c:pt>
                      <c:pt idx="770">
                        <c:v>2.8084700882608199E-2</c:v>
                      </c:pt>
                      <c:pt idx="771">
                        <c:v>2.7889714439539599E-2</c:v>
                      </c:pt>
                      <c:pt idx="772">
                        <c:v>2.7727481624702399E-2</c:v>
                      </c:pt>
                      <c:pt idx="773">
                        <c:v>2.7530448079869301E-2</c:v>
                      </c:pt>
                      <c:pt idx="774">
                        <c:v>2.73677034895916E-2</c:v>
                      </c:pt>
                      <c:pt idx="775">
                        <c:v>2.7170669944758599E-2</c:v>
                      </c:pt>
                      <c:pt idx="776">
                        <c:v>2.69756835016907E-2</c:v>
                      </c:pt>
                      <c:pt idx="777">
                        <c:v>2.68108918096478E-2</c:v>
                      </c:pt>
                      <c:pt idx="778">
                        <c:v>2.6616417142020499E-2</c:v>
                      </c:pt>
                      <c:pt idx="779">
                        <c:v>2.6387141744396402E-2</c:v>
                      </c:pt>
                      <c:pt idx="780">
                        <c:v>2.62566390069097E-2</c:v>
                      </c:pt>
                      <c:pt idx="781">
                        <c:v>2.6062164339282299E-2</c:v>
                      </c:pt>
                      <c:pt idx="782">
                        <c:v>2.5896860871798901E-2</c:v>
                      </c:pt>
                      <c:pt idx="783">
                        <c:v>2.5766358134311999E-2</c:v>
                      </c:pt>
                      <c:pt idx="784">
                        <c:v>2.5537594512129301E-2</c:v>
                      </c:pt>
                      <c:pt idx="785">
                        <c:v>2.5276589037155801E-2</c:v>
                      </c:pt>
                      <c:pt idx="786">
                        <c:v>2.5145574524227599E-2</c:v>
                      </c:pt>
                      <c:pt idx="787">
                        <c:v>2.4983341709391201E-2</c:v>
                      </c:pt>
                      <c:pt idx="788">
                        <c:v>2.4655805427071398E-2</c:v>
                      </c:pt>
                      <c:pt idx="789">
                        <c:v>2.4429088906653101E-2</c:v>
                      </c:pt>
                      <c:pt idx="790">
                        <c:v>2.42637854391696E-2</c:v>
                      </c:pt>
                      <c:pt idx="791">
                        <c:v>2.4167571656238201E-2</c:v>
                      </c:pt>
                      <c:pt idx="792">
                        <c:v>2.39705381114051E-2</c:v>
                      </c:pt>
                      <c:pt idx="793">
                        <c:v>2.37095326364315E-2</c:v>
                      </c:pt>
                      <c:pt idx="794">
                        <c:v>2.3448527161457899E-2</c:v>
                      </c:pt>
                      <c:pt idx="795">
                        <c:v>2.3285782571180198E-2</c:v>
                      </c:pt>
                      <c:pt idx="796">
                        <c:v>2.3088749026347201E-2</c:v>
                      </c:pt>
                      <c:pt idx="797">
                        <c:v>2.2958246288860298E-2</c:v>
                      </c:pt>
                      <c:pt idx="798">
                        <c:v>2.2763771621233001E-2</c:v>
                      </c:pt>
                      <c:pt idx="799">
                        <c:v>2.2633268883746199E-2</c:v>
                      </c:pt>
                      <c:pt idx="800">
                        <c:v>2.2337462678776E-2</c:v>
                      </c:pt>
                      <c:pt idx="801">
                        <c:v>2.2206959941289201E-2</c:v>
                      </c:pt>
                      <c:pt idx="802">
                        <c:v>2.19781963191065E-2</c:v>
                      </c:pt>
                      <c:pt idx="803">
                        <c:v>2.17832098760379E-2</c:v>
                      </c:pt>
                      <c:pt idx="804">
                        <c:v>2.1522204401064199E-2</c:v>
                      </c:pt>
                      <c:pt idx="805">
                        <c:v>2.13917016635774E-2</c:v>
                      </c:pt>
                      <c:pt idx="806">
                        <c:v>2.1226909971535299E-2</c:v>
                      </c:pt>
                      <c:pt idx="807">
                        <c:v>2.1031923528466601E-2</c:v>
                      </c:pt>
                      <c:pt idx="808">
                        <c:v>2.08348899836336E-2</c:v>
                      </c:pt>
                      <c:pt idx="809">
                        <c:v>2.06081734632153E-2</c:v>
                      </c:pt>
                      <c:pt idx="810">
                        <c:v>2.0379409841031901E-2</c:v>
                      </c:pt>
                      <c:pt idx="811">
                        <c:v>2.0280637180895501E-2</c:v>
                      </c:pt>
                      <c:pt idx="812">
                        <c:v>2.0083603636062399E-2</c:v>
                      </c:pt>
                      <c:pt idx="813">
                        <c:v>1.9953100898575601E-2</c:v>
                      </c:pt>
                      <c:pt idx="814">
                        <c:v>1.9920859045784702E-2</c:v>
                      </c:pt>
                      <c:pt idx="815">
                        <c:v>1.96598535708103E-2</c:v>
                      </c:pt>
                      <c:pt idx="816">
                        <c:v>1.9268345358350002E-2</c:v>
                      </c:pt>
                      <c:pt idx="817">
                        <c:v>1.90390699607259E-2</c:v>
                      </c:pt>
                      <c:pt idx="818">
                        <c:v>1.8778064485752401E-2</c:v>
                      </c:pt>
                      <c:pt idx="819">
                        <c:v>1.8583589818124999E-2</c:v>
                      </c:pt>
                      <c:pt idx="820">
                        <c:v>1.8452575305196998E-2</c:v>
                      </c:pt>
                      <c:pt idx="821">
                        <c:v>1.8191569830223301E-2</c:v>
                      </c:pt>
                      <c:pt idx="822">
                        <c:v>1.79945362853903E-2</c:v>
                      </c:pt>
                      <c:pt idx="823">
                        <c:v>1.7832303470553802E-2</c:v>
                      </c:pt>
                      <c:pt idx="824">
                        <c:v>1.76670000030704E-2</c:v>
                      </c:pt>
                      <c:pt idx="825">
                        <c:v>1.7504767188233902E-2</c:v>
                      </c:pt>
                      <c:pt idx="826">
                        <c:v>1.7275491790609901E-2</c:v>
                      </c:pt>
                      <c:pt idx="827">
                        <c:v>1.70810171229826E-2</c:v>
                      </c:pt>
                      <c:pt idx="828">
                        <c:v>1.6918272532704899E-2</c:v>
                      </c:pt>
                      <c:pt idx="829">
                        <c:v>1.6721238987871801E-2</c:v>
                      </c:pt>
                      <c:pt idx="830">
                        <c:v>1.65242054430388E-2</c:v>
                      </c:pt>
                      <c:pt idx="831">
                        <c:v>1.6329730775411399E-2</c:v>
                      </c:pt>
                      <c:pt idx="832">
                        <c:v>1.6166986185133701E-2</c:v>
                      </c:pt>
                      <c:pt idx="833">
                        <c:v>1.59699526403007E-2</c:v>
                      </c:pt>
                      <c:pt idx="834">
                        <c:v>1.57749661972321E-2</c:v>
                      </c:pt>
                      <c:pt idx="835">
                        <c:v>1.5644463459745201E-2</c:v>
                      </c:pt>
                      <c:pt idx="836">
                        <c:v>1.54156998375625E-2</c:v>
                      </c:pt>
                      <c:pt idx="837">
                        <c:v>1.5250908145520299E-2</c:v>
                      </c:pt>
                      <c:pt idx="838">
                        <c:v>1.5055921702451701E-2</c:v>
                      </c:pt>
                      <c:pt idx="839">
                        <c:v>1.48588881576187E-2</c:v>
                      </c:pt>
                      <c:pt idx="840">
                        <c:v>1.4664413489991399E-2</c:v>
                      </c:pt>
                      <c:pt idx="841">
                        <c:v>1.4467379945158201E-2</c:v>
                      </c:pt>
                      <c:pt idx="842">
                        <c:v>1.42723935020896E-2</c:v>
                      </c:pt>
                      <c:pt idx="843">
                        <c:v>1.4075359957256599E-2</c:v>
                      </c:pt>
                      <c:pt idx="844">
                        <c:v>1.3944857219769799E-2</c:v>
                      </c:pt>
                      <c:pt idx="845">
                        <c:v>1.37160935975871E-2</c:v>
                      </c:pt>
                      <c:pt idx="846">
                        <c:v>1.35533490073093E-2</c:v>
                      </c:pt>
                      <c:pt idx="847">
                        <c:v>1.3390604417031699E-2</c:v>
                      </c:pt>
                      <c:pt idx="848">
                        <c:v>1.3129598942058E-2</c:v>
                      </c:pt>
                      <c:pt idx="849">
                        <c:v>1.2964807250015101E-2</c:v>
                      </c:pt>
                      <c:pt idx="850">
                        <c:v>1.2769820806947199E-2</c:v>
                      </c:pt>
                      <c:pt idx="851">
                        <c:v>1.25727872621142E-2</c:v>
                      </c:pt>
                      <c:pt idx="852">
                        <c:v>1.2410554447276999E-2</c:v>
                      </c:pt>
                      <c:pt idx="853">
                        <c:v>1.2181279049653101E-2</c:v>
                      </c:pt>
                      <c:pt idx="854">
                        <c:v>1.2018534459375301E-2</c:v>
                      </c:pt>
                      <c:pt idx="855">
                        <c:v>1.1757528984401701E-2</c:v>
                      </c:pt>
                      <c:pt idx="856">
                        <c:v>1.1594784394123999E-2</c:v>
                      </c:pt>
                      <c:pt idx="857">
                        <c:v>1.1429992702081899E-2</c:v>
                      </c:pt>
                      <c:pt idx="858">
                        <c:v>1.12672481118041E-2</c:v>
                      </c:pt>
                      <c:pt idx="859">
                        <c:v>1.11050152969677E-2</c:v>
                      </c:pt>
                      <c:pt idx="860">
                        <c:v>1.094227070669E-2</c:v>
                      </c:pt>
                      <c:pt idx="861">
                        <c:v>1.0712995309066E-2</c:v>
                      </c:pt>
                      <c:pt idx="862">
                        <c:v>1.05482036170239E-2</c:v>
                      </c:pt>
                      <c:pt idx="863">
                        <c:v>1.04177008795371E-2</c:v>
                      </c:pt>
                      <c:pt idx="864">
                        <c:v>1.02227144364684E-2</c:v>
                      </c:pt>
                      <c:pt idx="865">
                        <c:v>9.9939508142857791E-3</c:v>
                      </c:pt>
                      <c:pt idx="866">
                        <c:v>9.7646754166618097E-3</c:v>
                      </c:pt>
                      <c:pt idx="867">
                        <c:v>9.5702007490343598E-3</c:v>
                      </c:pt>
                      <c:pt idx="868">
                        <c:v>9.3731672042013398E-3</c:v>
                      </c:pt>
                      <c:pt idx="869">
                        <c:v>9.3091952740608202E-3</c:v>
                      </c:pt>
                      <c:pt idx="870">
                        <c:v>9.2104226139236908E-3</c:v>
                      </c:pt>
                      <c:pt idx="871">
                        <c:v>8.7866725486722697E-3</c:v>
                      </c:pt>
                      <c:pt idx="872">
                        <c:v>8.5896390038392497E-3</c:v>
                      </c:pt>
                      <c:pt idx="873">
                        <c:v>8.3926054590062193E-3</c:v>
                      </c:pt>
                      <c:pt idx="874">
                        <c:v>8.1981307913788805E-3</c:v>
                      </c:pt>
                      <c:pt idx="875">
                        <c:v>8.0676280538920508E-3</c:v>
                      </c:pt>
                      <c:pt idx="876">
                        <c:v>8.0010972465457408E-3</c:v>
                      </c:pt>
                      <c:pt idx="877">
                        <c:v>7.7400917715722004E-3</c:v>
                      </c:pt>
                      <c:pt idx="878">
                        <c:v>7.4468444438076098E-3</c:v>
                      </c:pt>
                      <c:pt idx="879">
                        <c:v>7.2175690461836499E-3</c:v>
                      </c:pt>
                      <c:pt idx="880">
                        <c:v>7.0230943785562997E-3</c:v>
                      </c:pt>
                      <c:pt idx="881">
                        <c:v>6.8260608337232798E-3</c:v>
                      </c:pt>
                      <c:pt idx="882">
                        <c:v>6.5967854360993198E-3</c:v>
                      </c:pt>
                      <c:pt idx="883">
                        <c:v>6.4345526212628004E-3</c:v>
                      </c:pt>
                      <c:pt idx="884">
                        <c:v>6.3040498837760896E-3</c:v>
                      </c:pt>
                      <c:pt idx="885">
                        <c:v>6.1070163389429499E-3</c:v>
                      </c:pt>
                      <c:pt idx="886">
                        <c:v>5.9442717486653E-3</c:v>
                      </c:pt>
                      <c:pt idx="887">
                        <c:v>5.7492853055965999E-3</c:v>
                      </c:pt>
                      <c:pt idx="888">
                        <c:v>5.5844936135545104E-3</c:v>
                      </c:pt>
                      <c:pt idx="889">
                        <c:v>5.3234881385801902E-3</c:v>
                      </c:pt>
                      <c:pt idx="890">
                        <c:v>5.1607435483024301E-3</c:v>
                      </c:pt>
                      <c:pt idx="891">
                        <c:v>4.9637100034693998E-3</c:v>
                      </c:pt>
                      <c:pt idx="892">
                        <c:v>4.76923533584206E-3</c:v>
                      </c:pt>
                      <c:pt idx="893">
                        <c:v>4.5722017910089204E-3</c:v>
                      </c:pt>
                      <c:pt idx="894">
                        <c:v>4.3772153479403296E-3</c:v>
                      </c:pt>
                      <c:pt idx="895">
                        <c:v>4.1484517257576198E-3</c:v>
                      </c:pt>
                      <c:pt idx="896">
                        <c:v>3.9534652826890299E-3</c:v>
                      </c:pt>
                      <c:pt idx="897">
                        <c:v>3.7247016605063102E-3</c:v>
                      </c:pt>
                      <c:pt idx="898">
                        <c:v>3.6259290003691799E-3</c:v>
                      </c:pt>
                      <c:pt idx="899">
                        <c:v>3.3971653781864602E-3</c:v>
                      </c:pt>
                      <c:pt idx="900">
                        <c:v>3.2344207879087001E-3</c:v>
                      </c:pt>
                      <c:pt idx="901">
                        <c:v>3.0056571657260901E-3</c:v>
                      </c:pt>
                      <c:pt idx="902">
                        <c:v>2.77638176810202E-3</c:v>
                      </c:pt>
                      <c:pt idx="903">
                        <c:v>2.5819071004746798E-3</c:v>
                      </c:pt>
                      <c:pt idx="904">
                        <c:v>2.3526317028507199E-3</c:v>
                      </c:pt>
                      <c:pt idx="905">
                        <c:v>2.15559815801769E-3</c:v>
                      </c:pt>
                      <c:pt idx="906">
                        <c:v>1.9928535677399299E-3</c:v>
                      </c:pt>
                      <c:pt idx="907">
                        <c:v>1.7983789001125899E-3</c:v>
                      </c:pt>
                      <c:pt idx="908">
                        <c:v>1.60134535527956E-3</c:v>
                      </c:pt>
                      <c:pt idx="909">
                        <c:v>1.4043118104465301E-3</c:v>
                      </c:pt>
                      <c:pt idx="910">
                        <c:v>1.2098371428191899E-3</c:v>
                      </c:pt>
                      <c:pt idx="911">
                        <c:v>9.8056174519511896E-4</c:v>
                      </c:pt>
                      <c:pt idx="912">
                        <c:v>7.8608707756777597E-4</c:v>
                      </c:pt>
                      <c:pt idx="913">
                        <c:v>6.2078361008444105E-4</c:v>
                      </c:pt>
                      <c:pt idx="914">
                        <c:v>4.2630894245698802E-4</c:v>
                      </c:pt>
                      <c:pt idx="915">
                        <c:v>2.9580620497027298E-4</c:v>
                      </c:pt>
                      <c:pt idx="916">
                        <c:v>1.970335448330249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B408-BA43-A6AA-5FB26DA354BB}"/>
                  </c:ext>
                </c:extLst>
              </c15:ser>
            </c15:filteredScatterSeries>
          </c:ext>
        </c:extLst>
      </c:scatterChart>
      <c:valAx>
        <c:axId val="235936768"/>
        <c:scaling>
          <c:orientation val="minMax"/>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Kelvi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938944"/>
        <c:crosses val="autoZero"/>
        <c:crossBetween val="midCat"/>
      </c:valAx>
      <c:valAx>
        <c:axId val="235938944"/>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version</a:t>
                </a:r>
                <a:r>
                  <a:rPr lang="en-US" baseline="0"/>
                  <a:t> Rate</a:t>
                </a:r>
                <a:endParaRPr lang="en-US"/>
              </a:p>
            </c:rich>
          </c:tx>
          <c:layout>
            <c:manualLayout>
              <c:xMode val="edge"/>
              <c:yMode val="edge"/>
              <c:x val="3.7453183520599251E-3"/>
              <c:y val="0.239697096524460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936768"/>
        <c:crosses val="autoZero"/>
        <c:crossBetween val="midCat"/>
      </c:valAx>
      <c:spPr>
        <a:noFill/>
        <a:ln>
          <a:noFill/>
        </a:ln>
        <a:effectLst/>
      </c:spPr>
    </c:plotArea>
    <c:legend>
      <c:legendPos val="r"/>
      <c:layout>
        <c:manualLayout>
          <c:xMode val="edge"/>
          <c:yMode val="edge"/>
          <c:x val="0.70619594278376141"/>
          <c:y val="0.12624608252524114"/>
          <c:w val="0.22688401079930501"/>
          <c:h val="0.34164077053023301"/>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BSG</a:t>
            </a:r>
          </a:p>
        </c:rich>
      </c:tx>
      <c:overlay val="1"/>
    </c:title>
    <c:autoTitleDeleted val="0"/>
    <c:plotArea>
      <c:layout>
        <c:manualLayout>
          <c:layoutTarget val="inner"/>
          <c:xMode val="edge"/>
          <c:yMode val="edge"/>
          <c:x val="0.12571756567812201"/>
          <c:y val="5.0925925925925902E-2"/>
          <c:w val="0.83161576765521095"/>
          <c:h val="0.74350320793234204"/>
        </c:manualLayout>
      </c:layout>
      <c:scatterChart>
        <c:scatterStyle val="smoothMarker"/>
        <c:varyColors val="0"/>
        <c:ser>
          <c:idx val="0"/>
          <c:order val="0"/>
          <c:tx>
            <c:v>Coke</c:v>
          </c:tx>
          <c:spPr>
            <a:ln w="19050" cap="rnd">
              <a:solidFill>
                <a:schemeClr val="accent1"/>
              </a:solidFill>
              <a:round/>
            </a:ln>
            <a:effectLst/>
          </c:spPr>
          <c:marker>
            <c:symbol val="none"/>
          </c:marker>
          <c:xVal>
            <c:numRef>
              <c:f>Coke!$M$6:$M$923</c:f>
              <c:numCache>
                <c:formatCode>General</c:formatCode>
                <c:ptCount val="918"/>
                <c:pt idx="0">
                  <c:v>299.24400000000009</c:v>
                </c:pt>
                <c:pt idx="1">
                  <c:v>299.82600000000002</c:v>
                </c:pt>
                <c:pt idx="2">
                  <c:v>300.44799999999992</c:v>
                </c:pt>
                <c:pt idx="3">
                  <c:v>301.09899999999982</c:v>
                </c:pt>
                <c:pt idx="4">
                  <c:v>301.76</c:v>
                </c:pt>
                <c:pt idx="5">
                  <c:v>302.42700000000002</c:v>
                </c:pt>
                <c:pt idx="6">
                  <c:v>303.09599999999978</c:v>
                </c:pt>
                <c:pt idx="7">
                  <c:v>303.76299999999992</c:v>
                </c:pt>
                <c:pt idx="8">
                  <c:v>304.42399999999981</c:v>
                </c:pt>
                <c:pt idx="9">
                  <c:v>305.077</c:v>
                </c:pt>
                <c:pt idx="10">
                  <c:v>305.72800000000001</c:v>
                </c:pt>
                <c:pt idx="11">
                  <c:v>306.392</c:v>
                </c:pt>
                <c:pt idx="12">
                  <c:v>307.053</c:v>
                </c:pt>
                <c:pt idx="13">
                  <c:v>307.71100000000001</c:v>
                </c:pt>
                <c:pt idx="14">
                  <c:v>308.37200000000001</c:v>
                </c:pt>
                <c:pt idx="15">
                  <c:v>309.03599999999977</c:v>
                </c:pt>
                <c:pt idx="16">
                  <c:v>309.70299999999992</c:v>
                </c:pt>
                <c:pt idx="17">
                  <c:v>310.37299999999999</c:v>
                </c:pt>
                <c:pt idx="18">
                  <c:v>311.04300000000001</c:v>
                </c:pt>
                <c:pt idx="19">
                  <c:v>311.71600000000001</c:v>
                </c:pt>
                <c:pt idx="20">
                  <c:v>312.40300000000002</c:v>
                </c:pt>
                <c:pt idx="21">
                  <c:v>313.09199999999981</c:v>
                </c:pt>
                <c:pt idx="22">
                  <c:v>313.78099999999978</c:v>
                </c:pt>
                <c:pt idx="23">
                  <c:v>314.46800000000002</c:v>
                </c:pt>
                <c:pt idx="24">
                  <c:v>315.15199999999999</c:v>
                </c:pt>
                <c:pt idx="25">
                  <c:v>315.834</c:v>
                </c:pt>
                <c:pt idx="26">
                  <c:v>316.51799999999997</c:v>
                </c:pt>
                <c:pt idx="27">
                  <c:v>317.20400000000001</c:v>
                </c:pt>
                <c:pt idx="28">
                  <c:v>317.88400000000001</c:v>
                </c:pt>
                <c:pt idx="29">
                  <c:v>318.56900000000002</c:v>
                </c:pt>
                <c:pt idx="30">
                  <c:v>319.25099999999992</c:v>
                </c:pt>
                <c:pt idx="31">
                  <c:v>319.93599999999981</c:v>
                </c:pt>
                <c:pt idx="32">
                  <c:v>320.62200000000001</c:v>
                </c:pt>
                <c:pt idx="33">
                  <c:v>321.30799999999999</c:v>
                </c:pt>
                <c:pt idx="34">
                  <c:v>321.99799999999982</c:v>
                </c:pt>
                <c:pt idx="35">
                  <c:v>322.69200000000001</c:v>
                </c:pt>
                <c:pt idx="36">
                  <c:v>323.38600000000002</c:v>
                </c:pt>
                <c:pt idx="37">
                  <c:v>324.089</c:v>
                </c:pt>
                <c:pt idx="38">
                  <c:v>324.80200000000002</c:v>
                </c:pt>
                <c:pt idx="39">
                  <c:v>325.50799999999992</c:v>
                </c:pt>
                <c:pt idx="40">
                  <c:v>326.20699999999982</c:v>
                </c:pt>
                <c:pt idx="41">
                  <c:v>326.90699999999981</c:v>
                </c:pt>
                <c:pt idx="42">
                  <c:v>327.613</c:v>
                </c:pt>
                <c:pt idx="43">
                  <c:v>328.31599999999997</c:v>
                </c:pt>
                <c:pt idx="44">
                  <c:v>329.01400000000001</c:v>
                </c:pt>
                <c:pt idx="45">
                  <c:v>329.71600000000001</c:v>
                </c:pt>
                <c:pt idx="46">
                  <c:v>330.42399999999981</c:v>
                </c:pt>
                <c:pt idx="47">
                  <c:v>331.13099999999991</c:v>
                </c:pt>
                <c:pt idx="48">
                  <c:v>331.84500000000008</c:v>
                </c:pt>
                <c:pt idx="49">
                  <c:v>332.553</c:v>
                </c:pt>
                <c:pt idx="50">
                  <c:v>333.25</c:v>
                </c:pt>
                <c:pt idx="51">
                  <c:v>333.95</c:v>
                </c:pt>
                <c:pt idx="52">
                  <c:v>334.654</c:v>
                </c:pt>
                <c:pt idx="53">
                  <c:v>335.36099999999999</c:v>
                </c:pt>
                <c:pt idx="54">
                  <c:v>336.06799999999993</c:v>
                </c:pt>
                <c:pt idx="55">
                  <c:v>336.77800000000002</c:v>
                </c:pt>
                <c:pt idx="56">
                  <c:v>337.49299999999982</c:v>
                </c:pt>
                <c:pt idx="57">
                  <c:v>338.209</c:v>
                </c:pt>
                <c:pt idx="58">
                  <c:v>338.93099999999981</c:v>
                </c:pt>
                <c:pt idx="59">
                  <c:v>339.65</c:v>
                </c:pt>
                <c:pt idx="60">
                  <c:v>340.35899999999992</c:v>
                </c:pt>
                <c:pt idx="61">
                  <c:v>341.06299999999999</c:v>
                </c:pt>
                <c:pt idx="62">
                  <c:v>341.77199999999982</c:v>
                </c:pt>
                <c:pt idx="63">
                  <c:v>342.47899999999981</c:v>
                </c:pt>
                <c:pt idx="64">
                  <c:v>343.185</c:v>
                </c:pt>
                <c:pt idx="65">
                  <c:v>343.892</c:v>
                </c:pt>
                <c:pt idx="66">
                  <c:v>344.60300000000001</c:v>
                </c:pt>
                <c:pt idx="67">
                  <c:v>345.31599999999997</c:v>
                </c:pt>
                <c:pt idx="68">
                  <c:v>346.02800000000002</c:v>
                </c:pt>
                <c:pt idx="69">
                  <c:v>346.74299999999999</c:v>
                </c:pt>
                <c:pt idx="70">
                  <c:v>347.452</c:v>
                </c:pt>
                <c:pt idx="71">
                  <c:v>348.15899999999999</c:v>
                </c:pt>
                <c:pt idx="72">
                  <c:v>348.875</c:v>
                </c:pt>
                <c:pt idx="73">
                  <c:v>349.59599999999978</c:v>
                </c:pt>
                <c:pt idx="74">
                  <c:v>350.31700000000001</c:v>
                </c:pt>
                <c:pt idx="75">
                  <c:v>351.03800000000001</c:v>
                </c:pt>
                <c:pt idx="76">
                  <c:v>351.76400000000001</c:v>
                </c:pt>
                <c:pt idx="77">
                  <c:v>352.48399999999981</c:v>
                </c:pt>
                <c:pt idx="78">
                  <c:v>353.20400000000001</c:v>
                </c:pt>
                <c:pt idx="79">
                  <c:v>353.92799999999983</c:v>
                </c:pt>
                <c:pt idx="80">
                  <c:v>354.65699999999993</c:v>
                </c:pt>
                <c:pt idx="81">
                  <c:v>355.38099999999991</c:v>
                </c:pt>
                <c:pt idx="82">
                  <c:v>356.10300000000001</c:v>
                </c:pt>
                <c:pt idx="83">
                  <c:v>356.82400000000001</c:v>
                </c:pt>
                <c:pt idx="84">
                  <c:v>357.54200000000009</c:v>
                </c:pt>
                <c:pt idx="85">
                  <c:v>358.25900000000001</c:v>
                </c:pt>
                <c:pt idx="86">
                  <c:v>358.97899999999981</c:v>
                </c:pt>
                <c:pt idx="87">
                  <c:v>359.69400000000002</c:v>
                </c:pt>
                <c:pt idx="88">
                  <c:v>360.40499999999992</c:v>
                </c:pt>
                <c:pt idx="89">
                  <c:v>361.11400000000009</c:v>
                </c:pt>
                <c:pt idx="90">
                  <c:v>361.81799999999993</c:v>
                </c:pt>
                <c:pt idx="91">
                  <c:v>362.51400000000001</c:v>
                </c:pt>
                <c:pt idx="92">
                  <c:v>363.209</c:v>
                </c:pt>
                <c:pt idx="93">
                  <c:v>363.90999999999991</c:v>
                </c:pt>
                <c:pt idx="94">
                  <c:v>364.60699999999991</c:v>
                </c:pt>
                <c:pt idx="95">
                  <c:v>365.303</c:v>
                </c:pt>
                <c:pt idx="96">
                  <c:v>365.99799999999982</c:v>
                </c:pt>
                <c:pt idx="97">
                  <c:v>366.69299999999993</c:v>
                </c:pt>
                <c:pt idx="98">
                  <c:v>367.387</c:v>
                </c:pt>
                <c:pt idx="99">
                  <c:v>368.08</c:v>
                </c:pt>
                <c:pt idx="100">
                  <c:v>368.77300000000002</c:v>
                </c:pt>
                <c:pt idx="101">
                  <c:v>369.47</c:v>
                </c:pt>
                <c:pt idx="102">
                  <c:v>370.16399999999999</c:v>
                </c:pt>
                <c:pt idx="103">
                  <c:v>370.85599999999999</c:v>
                </c:pt>
                <c:pt idx="104">
                  <c:v>371.54399999999993</c:v>
                </c:pt>
                <c:pt idx="105">
                  <c:v>372.22599999999977</c:v>
                </c:pt>
                <c:pt idx="106">
                  <c:v>372.91300000000001</c:v>
                </c:pt>
                <c:pt idx="107">
                  <c:v>373.60899999999992</c:v>
                </c:pt>
                <c:pt idx="108">
                  <c:v>374.303</c:v>
                </c:pt>
                <c:pt idx="109">
                  <c:v>374.99099999999981</c:v>
                </c:pt>
                <c:pt idx="110">
                  <c:v>375.68399999999991</c:v>
                </c:pt>
                <c:pt idx="111">
                  <c:v>376.38400000000001</c:v>
                </c:pt>
                <c:pt idx="112">
                  <c:v>377.084</c:v>
                </c:pt>
                <c:pt idx="113">
                  <c:v>377.77800000000002</c:v>
                </c:pt>
                <c:pt idx="114">
                  <c:v>378.47300000000001</c:v>
                </c:pt>
                <c:pt idx="115">
                  <c:v>379.16500000000002</c:v>
                </c:pt>
                <c:pt idx="116">
                  <c:v>379.85599999999999</c:v>
                </c:pt>
                <c:pt idx="117">
                  <c:v>380.54200000000009</c:v>
                </c:pt>
                <c:pt idx="118">
                  <c:v>381.23</c:v>
                </c:pt>
                <c:pt idx="119">
                  <c:v>381.92</c:v>
                </c:pt>
                <c:pt idx="120">
                  <c:v>382.608</c:v>
                </c:pt>
                <c:pt idx="121">
                  <c:v>383.29799999999977</c:v>
                </c:pt>
                <c:pt idx="122">
                  <c:v>383.99400000000003</c:v>
                </c:pt>
                <c:pt idx="123">
                  <c:v>384.69200000000001</c:v>
                </c:pt>
                <c:pt idx="124">
                  <c:v>385.42599999999982</c:v>
                </c:pt>
                <c:pt idx="125">
                  <c:v>386.21299999999991</c:v>
                </c:pt>
                <c:pt idx="126">
                  <c:v>387.02499999999992</c:v>
                </c:pt>
                <c:pt idx="127">
                  <c:v>387.85899999999992</c:v>
                </c:pt>
                <c:pt idx="128">
                  <c:v>388.697</c:v>
                </c:pt>
                <c:pt idx="129">
                  <c:v>389.53699999999998</c:v>
                </c:pt>
                <c:pt idx="130">
                  <c:v>390.37900000000002</c:v>
                </c:pt>
                <c:pt idx="131">
                  <c:v>391.22500000000002</c:v>
                </c:pt>
                <c:pt idx="132">
                  <c:v>392.07299999999992</c:v>
                </c:pt>
                <c:pt idx="133">
                  <c:v>392.92099999999982</c:v>
                </c:pt>
                <c:pt idx="134">
                  <c:v>393.77</c:v>
                </c:pt>
                <c:pt idx="135">
                  <c:v>394.61700000000002</c:v>
                </c:pt>
                <c:pt idx="136">
                  <c:v>395.46299999999991</c:v>
                </c:pt>
                <c:pt idx="137">
                  <c:v>396.30500000000001</c:v>
                </c:pt>
                <c:pt idx="138">
                  <c:v>397.14300000000009</c:v>
                </c:pt>
                <c:pt idx="139">
                  <c:v>397.98099999999982</c:v>
                </c:pt>
                <c:pt idx="140">
                  <c:v>398.81900000000002</c:v>
                </c:pt>
                <c:pt idx="141">
                  <c:v>399.65899999999999</c:v>
                </c:pt>
                <c:pt idx="142">
                  <c:v>400.505</c:v>
                </c:pt>
                <c:pt idx="143">
                  <c:v>401.351</c:v>
                </c:pt>
                <c:pt idx="144">
                  <c:v>402.18799999999999</c:v>
                </c:pt>
                <c:pt idx="145">
                  <c:v>403.01900000000001</c:v>
                </c:pt>
                <c:pt idx="146">
                  <c:v>403.84899999999999</c:v>
                </c:pt>
                <c:pt idx="147">
                  <c:v>404.68</c:v>
                </c:pt>
                <c:pt idx="148">
                  <c:v>405.51400000000001</c:v>
                </c:pt>
                <c:pt idx="149">
                  <c:v>406.34500000000008</c:v>
                </c:pt>
                <c:pt idx="150">
                  <c:v>407.185</c:v>
                </c:pt>
                <c:pt idx="151">
                  <c:v>408.02300000000002</c:v>
                </c:pt>
                <c:pt idx="152">
                  <c:v>408.87</c:v>
                </c:pt>
                <c:pt idx="153">
                  <c:v>409.71899999999982</c:v>
                </c:pt>
                <c:pt idx="154">
                  <c:v>410.56299999999999</c:v>
                </c:pt>
                <c:pt idx="155">
                  <c:v>411.39800000000002</c:v>
                </c:pt>
                <c:pt idx="156">
                  <c:v>412.2269999999998</c:v>
                </c:pt>
                <c:pt idx="157">
                  <c:v>413.05899999999991</c:v>
                </c:pt>
                <c:pt idx="158">
                  <c:v>413.89299999999997</c:v>
                </c:pt>
                <c:pt idx="159">
                  <c:v>414.72300000000001</c:v>
                </c:pt>
                <c:pt idx="160">
                  <c:v>415.54500000000002</c:v>
                </c:pt>
                <c:pt idx="161">
                  <c:v>416.37</c:v>
                </c:pt>
                <c:pt idx="162">
                  <c:v>417.19200000000001</c:v>
                </c:pt>
                <c:pt idx="163">
                  <c:v>418.017</c:v>
                </c:pt>
                <c:pt idx="164">
                  <c:v>418.846</c:v>
                </c:pt>
                <c:pt idx="165">
                  <c:v>419.68099999999998</c:v>
                </c:pt>
                <c:pt idx="166">
                  <c:v>420.51900000000001</c:v>
                </c:pt>
                <c:pt idx="167">
                  <c:v>421.34699999999992</c:v>
                </c:pt>
                <c:pt idx="168">
                  <c:v>422.17700000000002</c:v>
                </c:pt>
                <c:pt idx="169">
                  <c:v>423.01</c:v>
                </c:pt>
                <c:pt idx="170">
                  <c:v>423.84199999999993</c:v>
                </c:pt>
                <c:pt idx="171">
                  <c:v>424.67399999999992</c:v>
                </c:pt>
                <c:pt idx="172">
                  <c:v>425.50700000000001</c:v>
                </c:pt>
                <c:pt idx="173">
                  <c:v>426.334</c:v>
                </c:pt>
                <c:pt idx="174">
                  <c:v>427.1570000000001</c:v>
                </c:pt>
                <c:pt idx="175">
                  <c:v>427.98</c:v>
                </c:pt>
                <c:pt idx="176">
                  <c:v>428.8</c:v>
                </c:pt>
                <c:pt idx="177">
                  <c:v>429.625</c:v>
                </c:pt>
                <c:pt idx="178">
                  <c:v>430.45100000000002</c:v>
                </c:pt>
                <c:pt idx="179">
                  <c:v>431.279</c:v>
                </c:pt>
                <c:pt idx="180">
                  <c:v>432.11099999999999</c:v>
                </c:pt>
                <c:pt idx="181">
                  <c:v>432.94900000000001</c:v>
                </c:pt>
                <c:pt idx="182">
                  <c:v>433.78800000000001</c:v>
                </c:pt>
                <c:pt idx="183">
                  <c:v>434.61900000000009</c:v>
                </c:pt>
                <c:pt idx="184">
                  <c:v>435.44900000000001</c:v>
                </c:pt>
                <c:pt idx="185">
                  <c:v>436.28499999999991</c:v>
                </c:pt>
                <c:pt idx="186">
                  <c:v>437.12</c:v>
                </c:pt>
                <c:pt idx="187">
                  <c:v>437.95400000000001</c:v>
                </c:pt>
                <c:pt idx="188">
                  <c:v>438.78399999999982</c:v>
                </c:pt>
                <c:pt idx="189">
                  <c:v>439.61699999999979</c:v>
                </c:pt>
                <c:pt idx="190">
                  <c:v>440.447</c:v>
                </c:pt>
                <c:pt idx="191">
                  <c:v>441.27800000000002</c:v>
                </c:pt>
                <c:pt idx="192">
                  <c:v>442.10900000000009</c:v>
                </c:pt>
                <c:pt idx="193">
                  <c:v>442.94299999999993</c:v>
                </c:pt>
                <c:pt idx="194">
                  <c:v>443.77600000000001</c:v>
                </c:pt>
                <c:pt idx="195">
                  <c:v>444.61099999999999</c:v>
                </c:pt>
                <c:pt idx="196">
                  <c:v>445.44399999999979</c:v>
                </c:pt>
                <c:pt idx="197">
                  <c:v>446.27300000000002</c:v>
                </c:pt>
                <c:pt idx="198">
                  <c:v>447.09899999999982</c:v>
                </c:pt>
                <c:pt idx="199">
                  <c:v>447.92200000000003</c:v>
                </c:pt>
                <c:pt idx="200">
                  <c:v>448.74700000000001</c:v>
                </c:pt>
                <c:pt idx="201">
                  <c:v>449.57299999999992</c:v>
                </c:pt>
                <c:pt idx="202">
                  <c:v>450.39599999999979</c:v>
                </c:pt>
                <c:pt idx="203">
                  <c:v>451.22500000000002</c:v>
                </c:pt>
                <c:pt idx="204">
                  <c:v>452.05599999999998</c:v>
                </c:pt>
                <c:pt idx="205">
                  <c:v>452.9</c:v>
                </c:pt>
                <c:pt idx="206">
                  <c:v>453.73899999999998</c:v>
                </c:pt>
                <c:pt idx="207">
                  <c:v>454.57</c:v>
                </c:pt>
                <c:pt idx="208">
                  <c:v>455.399</c:v>
                </c:pt>
                <c:pt idx="209">
                  <c:v>456.2269999999998</c:v>
                </c:pt>
                <c:pt idx="210">
                  <c:v>457.05500000000001</c:v>
                </c:pt>
                <c:pt idx="211">
                  <c:v>457.89099999999979</c:v>
                </c:pt>
                <c:pt idx="212">
                  <c:v>458.72500000000002</c:v>
                </c:pt>
                <c:pt idx="213">
                  <c:v>459.55599999999998</c:v>
                </c:pt>
                <c:pt idx="214">
                  <c:v>460.38299999999998</c:v>
                </c:pt>
                <c:pt idx="215">
                  <c:v>461.20799999999991</c:v>
                </c:pt>
                <c:pt idx="216">
                  <c:v>462.02800000000002</c:v>
                </c:pt>
                <c:pt idx="217">
                  <c:v>462.8540000000001</c:v>
                </c:pt>
                <c:pt idx="218">
                  <c:v>463.685</c:v>
                </c:pt>
                <c:pt idx="219">
                  <c:v>464.51400000000001</c:v>
                </c:pt>
                <c:pt idx="220">
                  <c:v>465.34500000000008</c:v>
                </c:pt>
                <c:pt idx="221">
                  <c:v>466.17700000000002</c:v>
                </c:pt>
                <c:pt idx="222">
                  <c:v>467.00700000000001</c:v>
                </c:pt>
                <c:pt idx="223">
                  <c:v>467.83299999999991</c:v>
                </c:pt>
                <c:pt idx="224">
                  <c:v>468.66200000000009</c:v>
                </c:pt>
                <c:pt idx="225">
                  <c:v>469.49700000000001</c:v>
                </c:pt>
                <c:pt idx="226">
                  <c:v>470.327</c:v>
                </c:pt>
                <c:pt idx="227">
                  <c:v>471.15100000000001</c:v>
                </c:pt>
                <c:pt idx="228">
                  <c:v>471.97899999999998</c:v>
                </c:pt>
                <c:pt idx="229">
                  <c:v>472.80200000000002</c:v>
                </c:pt>
                <c:pt idx="230">
                  <c:v>473.62799999999999</c:v>
                </c:pt>
                <c:pt idx="231">
                  <c:v>474.47</c:v>
                </c:pt>
                <c:pt idx="232">
                  <c:v>475.30500000000001</c:v>
                </c:pt>
                <c:pt idx="233">
                  <c:v>476.13400000000001</c:v>
                </c:pt>
                <c:pt idx="234">
                  <c:v>476.96499999999997</c:v>
                </c:pt>
                <c:pt idx="235">
                  <c:v>477.79399999999981</c:v>
                </c:pt>
                <c:pt idx="236">
                  <c:v>478.61699999999979</c:v>
                </c:pt>
                <c:pt idx="237">
                  <c:v>479.44099999999997</c:v>
                </c:pt>
                <c:pt idx="238">
                  <c:v>480.26400000000001</c:v>
                </c:pt>
                <c:pt idx="239">
                  <c:v>481.089</c:v>
                </c:pt>
                <c:pt idx="240">
                  <c:v>481.92200000000003</c:v>
                </c:pt>
                <c:pt idx="241">
                  <c:v>482.75799999999998</c:v>
                </c:pt>
                <c:pt idx="242">
                  <c:v>483.59199999999981</c:v>
                </c:pt>
                <c:pt idx="243">
                  <c:v>484.43099999999993</c:v>
                </c:pt>
                <c:pt idx="244">
                  <c:v>485.26799999999997</c:v>
                </c:pt>
                <c:pt idx="245">
                  <c:v>486.1</c:v>
                </c:pt>
                <c:pt idx="246">
                  <c:v>486.92700000000002</c:v>
                </c:pt>
                <c:pt idx="247">
                  <c:v>487.76</c:v>
                </c:pt>
                <c:pt idx="248">
                  <c:v>488.59199999999981</c:v>
                </c:pt>
                <c:pt idx="249">
                  <c:v>489.41999999999979</c:v>
                </c:pt>
                <c:pt idx="250">
                  <c:v>490.245</c:v>
                </c:pt>
                <c:pt idx="251">
                  <c:v>491.06799999999993</c:v>
                </c:pt>
                <c:pt idx="252">
                  <c:v>491.89400000000001</c:v>
                </c:pt>
                <c:pt idx="253">
                  <c:v>492.71499999999997</c:v>
                </c:pt>
                <c:pt idx="254">
                  <c:v>493.53899999999982</c:v>
                </c:pt>
                <c:pt idx="255">
                  <c:v>494.36699999999979</c:v>
                </c:pt>
                <c:pt idx="256">
                  <c:v>495.19799999999992</c:v>
                </c:pt>
                <c:pt idx="257">
                  <c:v>496.029</c:v>
                </c:pt>
                <c:pt idx="258">
                  <c:v>496.85699999999991</c:v>
                </c:pt>
                <c:pt idx="259">
                  <c:v>497.68799999999999</c:v>
                </c:pt>
                <c:pt idx="260">
                  <c:v>498.51900000000001</c:v>
                </c:pt>
                <c:pt idx="261">
                  <c:v>499.35</c:v>
                </c:pt>
                <c:pt idx="262">
                  <c:v>500.18200000000002</c:v>
                </c:pt>
                <c:pt idx="263">
                  <c:v>501.02099999999979</c:v>
                </c:pt>
                <c:pt idx="264">
                  <c:v>501.8540000000001</c:v>
                </c:pt>
                <c:pt idx="265">
                  <c:v>502.68</c:v>
                </c:pt>
                <c:pt idx="266">
                  <c:v>503.50400000000002</c:v>
                </c:pt>
                <c:pt idx="267">
                  <c:v>504.322</c:v>
                </c:pt>
                <c:pt idx="268">
                  <c:v>505.14300000000009</c:v>
                </c:pt>
                <c:pt idx="269">
                  <c:v>505.97099999999978</c:v>
                </c:pt>
                <c:pt idx="270">
                  <c:v>506.8</c:v>
                </c:pt>
                <c:pt idx="271">
                  <c:v>507.625</c:v>
                </c:pt>
                <c:pt idx="272">
                  <c:v>508.447</c:v>
                </c:pt>
                <c:pt idx="273">
                  <c:v>509.26900000000001</c:v>
                </c:pt>
                <c:pt idx="274">
                  <c:v>510.09399999999982</c:v>
                </c:pt>
                <c:pt idx="275">
                  <c:v>510.91999999999979</c:v>
                </c:pt>
                <c:pt idx="276">
                  <c:v>511.74299999999999</c:v>
                </c:pt>
                <c:pt idx="277">
                  <c:v>512.56399999999996</c:v>
                </c:pt>
                <c:pt idx="278">
                  <c:v>513.38699999999972</c:v>
                </c:pt>
                <c:pt idx="279">
                  <c:v>514.20500000000004</c:v>
                </c:pt>
                <c:pt idx="280">
                  <c:v>515.02800000000002</c:v>
                </c:pt>
                <c:pt idx="281">
                  <c:v>515.85399999999981</c:v>
                </c:pt>
                <c:pt idx="282">
                  <c:v>516.68399999999997</c:v>
                </c:pt>
                <c:pt idx="283">
                  <c:v>517.51499999999999</c:v>
                </c:pt>
                <c:pt idx="284">
                  <c:v>518.35199999999975</c:v>
                </c:pt>
                <c:pt idx="285">
                  <c:v>519.18499999999995</c:v>
                </c:pt>
                <c:pt idx="286">
                  <c:v>520.02</c:v>
                </c:pt>
                <c:pt idx="287">
                  <c:v>520.85499999999979</c:v>
                </c:pt>
                <c:pt idx="288">
                  <c:v>521.69000000000005</c:v>
                </c:pt>
                <c:pt idx="289">
                  <c:v>522.524</c:v>
                </c:pt>
                <c:pt idx="290">
                  <c:v>523.35399999999981</c:v>
                </c:pt>
                <c:pt idx="291">
                  <c:v>524.18000000000006</c:v>
                </c:pt>
                <c:pt idx="292">
                  <c:v>525.005</c:v>
                </c:pt>
                <c:pt idx="293">
                  <c:v>525.83599999999979</c:v>
                </c:pt>
                <c:pt idx="294">
                  <c:v>526.67499999999995</c:v>
                </c:pt>
                <c:pt idx="295">
                  <c:v>527.51099999999997</c:v>
                </c:pt>
                <c:pt idx="296">
                  <c:v>528.34599999999978</c:v>
                </c:pt>
                <c:pt idx="297">
                  <c:v>529.18200000000002</c:v>
                </c:pt>
                <c:pt idx="298">
                  <c:v>530.01400000000001</c:v>
                </c:pt>
                <c:pt idx="299">
                  <c:v>530.84699999999975</c:v>
                </c:pt>
                <c:pt idx="300">
                  <c:v>531.68000000000006</c:v>
                </c:pt>
                <c:pt idx="301">
                  <c:v>532.51499999999999</c:v>
                </c:pt>
                <c:pt idx="302">
                  <c:v>533.35300000000007</c:v>
                </c:pt>
                <c:pt idx="303">
                  <c:v>534.19000000000005</c:v>
                </c:pt>
                <c:pt idx="304">
                  <c:v>535.029</c:v>
                </c:pt>
                <c:pt idx="305">
                  <c:v>535.87</c:v>
                </c:pt>
                <c:pt idx="306">
                  <c:v>536.70699999999999</c:v>
                </c:pt>
                <c:pt idx="307">
                  <c:v>537.54899999999998</c:v>
                </c:pt>
                <c:pt idx="308">
                  <c:v>538.39699999999971</c:v>
                </c:pt>
                <c:pt idx="309">
                  <c:v>539.24</c:v>
                </c:pt>
                <c:pt idx="310">
                  <c:v>540.07299999999998</c:v>
                </c:pt>
                <c:pt idx="311">
                  <c:v>540.90300000000002</c:v>
                </c:pt>
                <c:pt idx="312">
                  <c:v>541.73099999999999</c:v>
                </c:pt>
                <c:pt idx="313">
                  <c:v>542.56400000000008</c:v>
                </c:pt>
                <c:pt idx="314">
                  <c:v>543.39699999999971</c:v>
                </c:pt>
                <c:pt idx="315">
                  <c:v>544.21800000000007</c:v>
                </c:pt>
                <c:pt idx="316">
                  <c:v>545.03899999999999</c:v>
                </c:pt>
                <c:pt idx="317">
                  <c:v>545.86599999999976</c:v>
                </c:pt>
                <c:pt idx="318">
                  <c:v>546.69900000000007</c:v>
                </c:pt>
                <c:pt idx="319">
                  <c:v>547.53600000000006</c:v>
                </c:pt>
                <c:pt idx="320">
                  <c:v>548.36699999999962</c:v>
                </c:pt>
                <c:pt idx="321">
                  <c:v>549.19200000000001</c:v>
                </c:pt>
                <c:pt idx="322">
                  <c:v>550.01299999999969</c:v>
                </c:pt>
                <c:pt idx="323">
                  <c:v>550.83499999999981</c:v>
                </c:pt>
                <c:pt idx="324">
                  <c:v>551.65599999999972</c:v>
                </c:pt>
                <c:pt idx="325">
                  <c:v>552.476</c:v>
                </c:pt>
                <c:pt idx="326">
                  <c:v>553.3009999999997</c:v>
                </c:pt>
                <c:pt idx="327">
                  <c:v>554.13400000000001</c:v>
                </c:pt>
                <c:pt idx="328">
                  <c:v>554.976</c:v>
                </c:pt>
                <c:pt idx="329">
                  <c:v>555.8159999999998</c:v>
                </c:pt>
                <c:pt idx="330">
                  <c:v>556.65899999999999</c:v>
                </c:pt>
                <c:pt idx="331">
                  <c:v>557.50400000000002</c:v>
                </c:pt>
                <c:pt idx="332">
                  <c:v>558.35099999999977</c:v>
                </c:pt>
                <c:pt idx="333">
                  <c:v>559.197</c:v>
                </c:pt>
                <c:pt idx="334">
                  <c:v>560.04999999999973</c:v>
                </c:pt>
                <c:pt idx="335">
                  <c:v>560.90199999999982</c:v>
                </c:pt>
                <c:pt idx="336">
                  <c:v>561.75400000000002</c:v>
                </c:pt>
                <c:pt idx="337">
                  <c:v>562.61099999999999</c:v>
                </c:pt>
                <c:pt idx="338">
                  <c:v>563.47500000000002</c:v>
                </c:pt>
                <c:pt idx="339">
                  <c:v>564.34199999999976</c:v>
                </c:pt>
                <c:pt idx="340">
                  <c:v>565.20800000000008</c:v>
                </c:pt>
                <c:pt idx="341">
                  <c:v>566.07299999999998</c:v>
                </c:pt>
                <c:pt idx="342">
                  <c:v>566.92899999999997</c:v>
                </c:pt>
                <c:pt idx="343">
                  <c:v>567.77800000000002</c:v>
                </c:pt>
                <c:pt idx="344">
                  <c:v>568.63200000000006</c:v>
                </c:pt>
                <c:pt idx="345">
                  <c:v>569.49</c:v>
                </c:pt>
                <c:pt idx="346">
                  <c:v>570.3499999999998</c:v>
                </c:pt>
                <c:pt idx="347">
                  <c:v>571.20100000000002</c:v>
                </c:pt>
                <c:pt idx="348">
                  <c:v>572.05799999999977</c:v>
                </c:pt>
                <c:pt idx="349">
                  <c:v>572.92000000000007</c:v>
                </c:pt>
                <c:pt idx="350">
                  <c:v>573.78700000000003</c:v>
                </c:pt>
                <c:pt idx="351">
                  <c:v>574.66100000000006</c:v>
                </c:pt>
                <c:pt idx="352">
                  <c:v>575.5319999999997</c:v>
                </c:pt>
                <c:pt idx="353">
                  <c:v>576.40599999999972</c:v>
                </c:pt>
                <c:pt idx="354">
                  <c:v>577.28200000000004</c:v>
                </c:pt>
                <c:pt idx="355">
                  <c:v>578.16100000000006</c:v>
                </c:pt>
                <c:pt idx="356">
                  <c:v>579.04</c:v>
                </c:pt>
                <c:pt idx="357">
                  <c:v>579.91699999999969</c:v>
                </c:pt>
                <c:pt idx="358">
                  <c:v>580.78899999999999</c:v>
                </c:pt>
                <c:pt idx="359">
                  <c:v>581.654</c:v>
                </c:pt>
                <c:pt idx="360">
                  <c:v>582.52199999999971</c:v>
                </c:pt>
                <c:pt idx="361">
                  <c:v>583.39100000000008</c:v>
                </c:pt>
                <c:pt idx="362">
                  <c:v>584.25800000000004</c:v>
                </c:pt>
                <c:pt idx="363">
                  <c:v>585.12699999999973</c:v>
                </c:pt>
                <c:pt idx="364">
                  <c:v>586.0029999999997</c:v>
                </c:pt>
                <c:pt idx="365">
                  <c:v>586.88499999999999</c:v>
                </c:pt>
                <c:pt idx="366">
                  <c:v>587.76199999999972</c:v>
                </c:pt>
                <c:pt idx="367">
                  <c:v>588.64</c:v>
                </c:pt>
                <c:pt idx="368">
                  <c:v>589.51499999999999</c:v>
                </c:pt>
                <c:pt idx="369">
                  <c:v>590.39100000000008</c:v>
                </c:pt>
                <c:pt idx="370">
                  <c:v>591.26499999999999</c:v>
                </c:pt>
                <c:pt idx="371">
                  <c:v>592.13699999999972</c:v>
                </c:pt>
                <c:pt idx="372">
                  <c:v>593.00400000000002</c:v>
                </c:pt>
                <c:pt idx="373">
                  <c:v>593.87</c:v>
                </c:pt>
                <c:pt idx="374">
                  <c:v>594.72900000000004</c:v>
                </c:pt>
                <c:pt idx="375">
                  <c:v>595.59300000000007</c:v>
                </c:pt>
                <c:pt idx="376">
                  <c:v>596.46299999999974</c:v>
                </c:pt>
                <c:pt idx="377">
                  <c:v>597.33899999999971</c:v>
                </c:pt>
                <c:pt idx="378">
                  <c:v>598.21</c:v>
                </c:pt>
                <c:pt idx="379">
                  <c:v>599.08100000000002</c:v>
                </c:pt>
                <c:pt idx="380">
                  <c:v>599.9549999999997</c:v>
                </c:pt>
                <c:pt idx="381">
                  <c:v>600.82599999999979</c:v>
                </c:pt>
                <c:pt idx="382">
                  <c:v>601.69600000000003</c:v>
                </c:pt>
                <c:pt idx="383">
                  <c:v>602.56899999999996</c:v>
                </c:pt>
                <c:pt idx="384">
                  <c:v>603.44399999999996</c:v>
                </c:pt>
                <c:pt idx="385">
                  <c:v>604.31899999999996</c:v>
                </c:pt>
                <c:pt idx="386">
                  <c:v>605.19399999999996</c:v>
                </c:pt>
                <c:pt idx="387">
                  <c:v>606.07400000000007</c:v>
                </c:pt>
                <c:pt idx="388">
                  <c:v>606.96099999999979</c:v>
                </c:pt>
                <c:pt idx="389">
                  <c:v>607.85399999999981</c:v>
                </c:pt>
                <c:pt idx="390">
                  <c:v>608.74700000000007</c:v>
                </c:pt>
                <c:pt idx="391">
                  <c:v>609.63900000000001</c:v>
                </c:pt>
                <c:pt idx="392">
                  <c:v>610.524</c:v>
                </c:pt>
                <c:pt idx="393">
                  <c:v>611.40800000000002</c:v>
                </c:pt>
                <c:pt idx="394">
                  <c:v>612.29300000000001</c:v>
                </c:pt>
                <c:pt idx="395">
                  <c:v>613.17600000000004</c:v>
                </c:pt>
                <c:pt idx="396">
                  <c:v>614.06299999999976</c:v>
                </c:pt>
                <c:pt idx="397">
                  <c:v>614.95099999999979</c:v>
                </c:pt>
                <c:pt idx="398">
                  <c:v>615.83499999999981</c:v>
                </c:pt>
                <c:pt idx="399">
                  <c:v>616.71400000000006</c:v>
                </c:pt>
                <c:pt idx="400">
                  <c:v>617.58900000000006</c:v>
                </c:pt>
                <c:pt idx="401">
                  <c:v>618.46299999999974</c:v>
                </c:pt>
                <c:pt idx="402">
                  <c:v>619.33799999999974</c:v>
                </c:pt>
                <c:pt idx="403">
                  <c:v>620.21699999999998</c:v>
                </c:pt>
                <c:pt idx="404">
                  <c:v>621.09500000000003</c:v>
                </c:pt>
                <c:pt idx="405">
                  <c:v>621.97299999999996</c:v>
                </c:pt>
                <c:pt idx="406">
                  <c:v>622.85399999999981</c:v>
                </c:pt>
                <c:pt idx="407">
                  <c:v>623.73500000000001</c:v>
                </c:pt>
                <c:pt idx="408">
                  <c:v>624.62</c:v>
                </c:pt>
                <c:pt idx="409">
                  <c:v>625.50400000000002</c:v>
                </c:pt>
                <c:pt idx="410">
                  <c:v>626.38200000000006</c:v>
                </c:pt>
                <c:pt idx="411">
                  <c:v>627.26299999999969</c:v>
                </c:pt>
                <c:pt idx="412">
                  <c:v>628.14499999999998</c:v>
                </c:pt>
                <c:pt idx="413">
                  <c:v>629.02800000000002</c:v>
                </c:pt>
                <c:pt idx="414">
                  <c:v>629.91000000000008</c:v>
                </c:pt>
                <c:pt idx="415">
                  <c:v>630.79100000000005</c:v>
                </c:pt>
                <c:pt idx="416">
                  <c:v>631.66899999999998</c:v>
                </c:pt>
                <c:pt idx="417">
                  <c:v>632.5509999999997</c:v>
                </c:pt>
                <c:pt idx="418">
                  <c:v>633.43599999999969</c:v>
                </c:pt>
                <c:pt idx="419">
                  <c:v>634.31899999999996</c:v>
                </c:pt>
                <c:pt idx="420">
                  <c:v>635.20299999999997</c:v>
                </c:pt>
                <c:pt idx="421">
                  <c:v>636.08900000000006</c:v>
                </c:pt>
                <c:pt idx="422">
                  <c:v>636.97400000000005</c:v>
                </c:pt>
                <c:pt idx="423">
                  <c:v>637.85499999999979</c:v>
                </c:pt>
                <c:pt idx="424">
                  <c:v>638.73500000000001</c:v>
                </c:pt>
                <c:pt idx="425">
                  <c:v>639.61200000000008</c:v>
                </c:pt>
                <c:pt idx="426">
                  <c:v>640.48800000000006</c:v>
                </c:pt>
                <c:pt idx="427">
                  <c:v>641.37099999999998</c:v>
                </c:pt>
                <c:pt idx="428">
                  <c:v>642.24700000000007</c:v>
                </c:pt>
                <c:pt idx="429">
                  <c:v>643.12300000000005</c:v>
                </c:pt>
                <c:pt idx="430">
                  <c:v>644.00199999999973</c:v>
                </c:pt>
                <c:pt idx="431">
                  <c:v>644.87699999999973</c:v>
                </c:pt>
                <c:pt idx="432">
                  <c:v>645.75400000000002</c:v>
                </c:pt>
                <c:pt idx="433">
                  <c:v>646.63</c:v>
                </c:pt>
                <c:pt idx="434">
                  <c:v>647.51</c:v>
                </c:pt>
                <c:pt idx="435">
                  <c:v>648.38799999999969</c:v>
                </c:pt>
                <c:pt idx="436">
                  <c:v>649.26299999999969</c:v>
                </c:pt>
                <c:pt idx="437">
                  <c:v>650.13799999999969</c:v>
                </c:pt>
                <c:pt idx="438">
                  <c:v>651.01299999999969</c:v>
                </c:pt>
                <c:pt idx="439">
                  <c:v>651.88900000000001</c:v>
                </c:pt>
                <c:pt idx="440">
                  <c:v>652.76800000000003</c:v>
                </c:pt>
                <c:pt idx="441">
                  <c:v>653.64499999999998</c:v>
                </c:pt>
                <c:pt idx="442">
                  <c:v>654.52800000000002</c:v>
                </c:pt>
                <c:pt idx="443">
                  <c:v>655.40800000000002</c:v>
                </c:pt>
                <c:pt idx="444">
                  <c:v>656.28700000000003</c:v>
                </c:pt>
                <c:pt idx="445">
                  <c:v>657.16899999999998</c:v>
                </c:pt>
                <c:pt idx="446">
                  <c:v>658.048</c:v>
                </c:pt>
                <c:pt idx="447">
                  <c:v>658.923</c:v>
                </c:pt>
                <c:pt idx="448">
                  <c:v>659.79500000000007</c:v>
                </c:pt>
                <c:pt idx="449">
                  <c:v>660.66899999999998</c:v>
                </c:pt>
                <c:pt idx="450">
                  <c:v>661.54500000000007</c:v>
                </c:pt>
                <c:pt idx="451">
                  <c:v>662.42499999999973</c:v>
                </c:pt>
                <c:pt idx="452">
                  <c:v>663.30799999999977</c:v>
                </c:pt>
                <c:pt idx="453">
                  <c:v>664.19</c:v>
                </c:pt>
                <c:pt idx="454">
                  <c:v>665.06999999999971</c:v>
                </c:pt>
                <c:pt idx="455">
                  <c:v>665.95299999999975</c:v>
                </c:pt>
                <c:pt idx="456">
                  <c:v>666.83899999999971</c:v>
                </c:pt>
                <c:pt idx="457">
                  <c:v>667.72400000000005</c:v>
                </c:pt>
                <c:pt idx="458">
                  <c:v>668.601</c:v>
                </c:pt>
                <c:pt idx="459">
                  <c:v>669.47299999999996</c:v>
                </c:pt>
                <c:pt idx="460">
                  <c:v>670.34399999999982</c:v>
                </c:pt>
                <c:pt idx="461">
                  <c:v>671.21199999999999</c:v>
                </c:pt>
                <c:pt idx="462">
                  <c:v>672.08199999999999</c:v>
                </c:pt>
                <c:pt idx="463">
                  <c:v>672.94999999999982</c:v>
                </c:pt>
                <c:pt idx="464">
                  <c:v>673.8159999999998</c:v>
                </c:pt>
                <c:pt idx="465">
                  <c:v>674.68600000000004</c:v>
                </c:pt>
                <c:pt idx="466">
                  <c:v>675.55699999999979</c:v>
                </c:pt>
                <c:pt idx="467">
                  <c:v>676.43000000000006</c:v>
                </c:pt>
                <c:pt idx="468">
                  <c:v>677.30599999999981</c:v>
                </c:pt>
                <c:pt idx="469">
                  <c:v>678.18499999999995</c:v>
                </c:pt>
                <c:pt idx="470">
                  <c:v>679.06199999999978</c:v>
                </c:pt>
                <c:pt idx="471">
                  <c:v>679.93299999999977</c:v>
                </c:pt>
                <c:pt idx="472">
                  <c:v>680.80599999999981</c:v>
                </c:pt>
                <c:pt idx="473">
                  <c:v>681.67899999999997</c:v>
                </c:pt>
                <c:pt idx="474">
                  <c:v>682.56099999999969</c:v>
                </c:pt>
                <c:pt idx="475">
                  <c:v>683.44900000000007</c:v>
                </c:pt>
                <c:pt idx="476">
                  <c:v>684.33199999999977</c:v>
                </c:pt>
                <c:pt idx="477">
                  <c:v>685.21199999999999</c:v>
                </c:pt>
                <c:pt idx="478">
                  <c:v>686.09</c:v>
                </c:pt>
                <c:pt idx="479">
                  <c:v>686.96800000000007</c:v>
                </c:pt>
                <c:pt idx="480">
                  <c:v>687.84699999999975</c:v>
                </c:pt>
                <c:pt idx="481">
                  <c:v>688.726</c:v>
                </c:pt>
                <c:pt idx="482">
                  <c:v>689.60500000000002</c:v>
                </c:pt>
                <c:pt idx="483">
                  <c:v>690.48099999999999</c:v>
                </c:pt>
                <c:pt idx="484">
                  <c:v>691.35499999999979</c:v>
                </c:pt>
                <c:pt idx="485">
                  <c:v>692.22699999999998</c:v>
                </c:pt>
                <c:pt idx="486">
                  <c:v>693.10199999999998</c:v>
                </c:pt>
                <c:pt idx="487">
                  <c:v>693.98299999999972</c:v>
                </c:pt>
                <c:pt idx="488">
                  <c:v>694.8689999999998</c:v>
                </c:pt>
                <c:pt idx="489">
                  <c:v>695.7529999999997</c:v>
                </c:pt>
                <c:pt idx="490">
                  <c:v>696.63599999999997</c:v>
                </c:pt>
                <c:pt idx="491">
                  <c:v>697.51400000000001</c:v>
                </c:pt>
                <c:pt idx="492">
                  <c:v>698.38900000000001</c:v>
                </c:pt>
                <c:pt idx="493">
                  <c:v>699.26299999999969</c:v>
                </c:pt>
                <c:pt idx="494">
                  <c:v>700.13699999999972</c:v>
                </c:pt>
                <c:pt idx="495">
                  <c:v>701.01099999999997</c:v>
                </c:pt>
                <c:pt idx="496">
                  <c:v>701.88900000000001</c:v>
                </c:pt>
                <c:pt idx="497">
                  <c:v>702.76199999999972</c:v>
                </c:pt>
                <c:pt idx="498">
                  <c:v>703.64100000000008</c:v>
                </c:pt>
                <c:pt idx="499">
                  <c:v>704.51600000000008</c:v>
                </c:pt>
                <c:pt idx="500">
                  <c:v>705.38799999999969</c:v>
                </c:pt>
                <c:pt idx="501">
                  <c:v>706.26</c:v>
                </c:pt>
                <c:pt idx="502">
                  <c:v>707.12900000000002</c:v>
                </c:pt>
                <c:pt idx="503">
                  <c:v>707.99700000000007</c:v>
                </c:pt>
                <c:pt idx="504">
                  <c:v>708.86300000000006</c:v>
                </c:pt>
                <c:pt idx="505">
                  <c:v>709.73400000000004</c:v>
                </c:pt>
                <c:pt idx="506">
                  <c:v>710.60699999999997</c:v>
                </c:pt>
                <c:pt idx="507">
                  <c:v>711.47900000000004</c:v>
                </c:pt>
                <c:pt idx="508">
                  <c:v>712.34899999999971</c:v>
                </c:pt>
                <c:pt idx="509">
                  <c:v>713.22400000000005</c:v>
                </c:pt>
                <c:pt idx="510">
                  <c:v>714.10300000000007</c:v>
                </c:pt>
                <c:pt idx="511">
                  <c:v>714.98299999999972</c:v>
                </c:pt>
                <c:pt idx="512">
                  <c:v>715.86099999999976</c:v>
                </c:pt>
                <c:pt idx="513">
                  <c:v>716.73700000000008</c:v>
                </c:pt>
                <c:pt idx="514">
                  <c:v>717.61900000000003</c:v>
                </c:pt>
                <c:pt idx="515">
                  <c:v>718.49700000000007</c:v>
                </c:pt>
                <c:pt idx="516">
                  <c:v>719.375</c:v>
                </c:pt>
                <c:pt idx="517">
                  <c:v>720.25099999999998</c:v>
                </c:pt>
                <c:pt idx="518">
                  <c:v>721.12200000000007</c:v>
                </c:pt>
                <c:pt idx="519">
                  <c:v>721.99400000000003</c:v>
                </c:pt>
                <c:pt idx="520">
                  <c:v>722.8689999999998</c:v>
                </c:pt>
                <c:pt idx="521">
                  <c:v>723.74800000000005</c:v>
                </c:pt>
                <c:pt idx="522">
                  <c:v>724.63200000000006</c:v>
                </c:pt>
                <c:pt idx="523">
                  <c:v>725.51299999999969</c:v>
                </c:pt>
                <c:pt idx="524">
                  <c:v>726.39599999999996</c:v>
                </c:pt>
                <c:pt idx="525">
                  <c:v>727.27700000000004</c:v>
                </c:pt>
                <c:pt idx="526">
                  <c:v>728.16199999999981</c:v>
                </c:pt>
                <c:pt idx="527">
                  <c:v>729.0469999999998</c:v>
                </c:pt>
                <c:pt idx="528">
                  <c:v>729.928</c:v>
                </c:pt>
                <c:pt idx="529">
                  <c:v>730.80500000000006</c:v>
                </c:pt>
                <c:pt idx="530">
                  <c:v>731.68499999999995</c:v>
                </c:pt>
                <c:pt idx="531">
                  <c:v>732.56699999999978</c:v>
                </c:pt>
                <c:pt idx="532">
                  <c:v>733.44199999999978</c:v>
                </c:pt>
                <c:pt idx="533">
                  <c:v>734.31999999999971</c:v>
                </c:pt>
                <c:pt idx="534">
                  <c:v>735.20299999999997</c:v>
                </c:pt>
                <c:pt idx="535">
                  <c:v>736.08100000000002</c:v>
                </c:pt>
                <c:pt idx="536">
                  <c:v>736.95399999999972</c:v>
                </c:pt>
                <c:pt idx="537">
                  <c:v>737.82799999999975</c:v>
                </c:pt>
                <c:pt idx="538">
                  <c:v>738.70100000000002</c:v>
                </c:pt>
                <c:pt idx="539">
                  <c:v>739.58199999999999</c:v>
                </c:pt>
                <c:pt idx="540">
                  <c:v>740.46199999999976</c:v>
                </c:pt>
                <c:pt idx="541">
                  <c:v>741.33499999999981</c:v>
                </c:pt>
                <c:pt idx="542">
                  <c:v>742.20900000000006</c:v>
                </c:pt>
                <c:pt idx="543">
                  <c:v>743.07799999999997</c:v>
                </c:pt>
                <c:pt idx="544">
                  <c:v>743.9459999999998</c:v>
                </c:pt>
                <c:pt idx="545">
                  <c:v>744.81499999999983</c:v>
                </c:pt>
                <c:pt idx="546">
                  <c:v>745.68100000000004</c:v>
                </c:pt>
                <c:pt idx="547">
                  <c:v>746.54199999999969</c:v>
                </c:pt>
                <c:pt idx="548">
                  <c:v>747.404</c:v>
                </c:pt>
                <c:pt idx="549">
                  <c:v>748.26499999999999</c:v>
                </c:pt>
                <c:pt idx="550">
                  <c:v>749.13099999999997</c:v>
                </c:pt>
                <c:pt idx="551">
                  <c:v>749.99900000000002</c:v>
                </c:pt>
                <c:pt idx="552">
                  <c:v>750.87</c:v>
                </c:pt>
                <c:pt idx="553">
                  <c:v>751.73900000000003</c:v>
                </c:pt>
                <c:pt idx="554">
                  <c:v>752.61200000000008</c:v>
                </c:pt>
                <c:pt idx="555">
                  <c:v>753.48800000000006</c:v>
                </c:pt>
                <c:pt idx="556">
                  <c:v>754.35799999999949</c:v>
                </c:pt>
                <c:pt idx="557">
                  <c:v>755.23099999999999</c:v>
                </c:pt>
                <c:pt idx="558">
                  <c:v>756.10599999999999</c:v>
                </c:pt>
                <c:pt idx="559">
                  <c:v>756.976</c:v>
                </c:pt>
                <c:pt idx="560">
                  <c:v>757.85199999999975</c:v>
                </c:pt>
                <c:pt idx="561">
                  <c:v>758.73</c:v>
                </c:pt>
                <c:pt idx="562">
                  <c:v>759.60699999999997</c:v>
                </c:pt>
                <c:pt idx="563">
                  <c:v>760.48500000000001</c:v>
                </c:pt>
                <c:pt idx="564">
                  <c:v>761.3589999999997</c:v>
                </c:pt>
                <c:pt idx="565">
                  <c:v>762.23500000000001</c:v>
                </c:pt>
                <c:pt idx="566">
                  <c:v>763.11</c:v>
                </c:pt>
                <c:pt idx="567">
                  <c:v>763.98900000000003</c:v>
                </c:pt>
                <c:pt idx="568">
                  <c:v>764.87099999999998</c:v>
                </c:pt>
                <c:pt idx="569">
                  <c:v>765.7529999999997</c:v>
                </c:pt>
                <c:pt idx="570">
                  <c:v>766.63599999999997</c:v>
                </c:pt>
                <c:pt idx="571">
                  <c:v>767.51699999999983</c:v>
                </c:pt>
                <c:pt idx="572">
                  <c:v>768.39599999999996</c:v>
                </c:pt>
                <c:pt idx="573">
                  <c:v>769.26900000000001</c:v>
                </c:pt>
                <c:pt idx="574">
                  <c:v>770.14499999999998</c:v>
                </c:pt>
                <c:pt idx="575">
                  <c:v>771.02099999999996</c:v>
                </c:pt>
                <c:pt idx="576">
                  <c:v>771.89400000000001</c:v>
                </c:pt>
                <c:pt idx="577">
                  <c:v>772.76499999999999</c:v>
                </c:pt>
                <c:pt idx="578">
                  <c:v>773.63799999999969</c:v>
                </c:pt>
                <c:pt idx="579">
                  <c:v>774.50900000000001</c:v>
                </c:pt>
                <c:pt idx="580">
                  <c:v>775.37300000000005</c:v>
                </c:pt>
                <c:pt idx="581">
                  <c:v>776.22900000000004</c:v>
                </c:pt>
                <c:pt idx="582">
                  <c:v>777.08699999999999</c:v>
                </c:pt>
                <c:pt idx="583">
                  <c:v>777.94900000000007</c:v>
                </c:pt>
                <c:pt idx="584">
                  <c:v>778.8159999999998</c:v>
                </c:pt>
                <c:pt idx="585">
                  <c:v>779.68600000000004</c:v>
                </c:pt>
                <c:pt idx="586">
                  <c:v>780.55199999999979</c:v>
                </c:pt>
                <c:pt idx="587">
                  <c:v>781.41699999999969</c:v>
                </c:pt>
                <c:pt idx="588">
                  <c:v>782.28</c:v>
                </c:pt>
                <c:pt idx="589">
                  <c:v>783.14199999999983</c:v>
                </c:pt>
                <c:pt idx="590">
                  <c:v>784.00199999999973</c:v>
                </c:pt>
                <c:pt idx="591">
                  <c:v>784.85799999999949</c:v>
                </c:pt>
                <c:pt idx="592">
                  <c:v>785.71400000000006</c:v>
                </c:pt>
                <c:pt idx="593">
                  <c:v>786.56099999999981</c:v>
                </c:pt>
                <c:pt idx="594">
                  <c:v>787.40699999999981</c:v>
                </c:pt>
                <c:pt idx="595">
                  <c:v>788.25099999999998</c:v>
                </c:pt>
                <c:pt idx="596">
                  <c:v>789.09699999999998</c:v>
                </c:pt>
                <c:pt idx="597">
                  <c:v>789.94399999999996</c:v>
                </c:pt>
                <c:pt idx="598">
                  <c:v>790.79300000000001</c:v>
                </c:pt>
                <c:pt idx="599">
                  <c:v>791.64199999999983</c:v>
                </c:pt>
                <c:pt idx="600">
                  <c:v>792.48900000000003</c:v>
                </c:pt>
                <c:pt idx="601">
                  <c:v>793.34099999999978</c:v>
                </c:pt>
                <c:pt idx="602">
                  <c:v>794.197</c:v>
                </c:pt>
                <c:pt idx="603">
                  <c:v>795.05499999999972</c:v>
                </c:pt>
                <c:pt idx="604">
                  <c:v>795.9169999999998</c:v>
                </c:pt>
                <c:pt idx="605">
                  <c:v>796.78300000000002</c:v>
                </c:pt>
                <c:pt idx="606">
                  <c:v>797.64699999999982</c:v>
                </c:pt>
                <c:pt idx="607">
                  <c:v>798.51199999999972</c:v>
                </c:pt>
                <c:pt idx="608">
                  <c:v>799.37599999999998</c:v>
                </c:pt>
                <c:pt idx="609">
                  <c:v>800.23800000000006</c:v>
                </c:pt>
                <c:pt idx="610">
                  <c:v>801.10199999999998</c:v>
                </c:pt>
                <c:pt idx="611">
                  <c:v>801.96199999999976</c:v>
                </c:pt>
                <c:pt idx="612">
                  <c:v>802.82399999999996</c:v>
                </c:pt>
                <c:pt idx="613">
                  <c:v>803.69100000000003</c:v>
                </c:pt>
                <c:pt idx="614">
                  <c:v>804.55899999999997</c:v>
                </c:pt>
                <c:pt idx="615">
                  <c:v>805.423</c:v>
                </c:pt>
                <c:pt idx="616">
                  <c:v>806.28700000000003</c:v>
                </c:pt>
                <c:pt idx="617">
                  <c:v>807.15199999999982</c:v>
                </c:pt>
                <c:pt idx="618">
                  <c:v>808.01900000000001</c:v>
                </c:pt>
                <c:pt idx="619">
                  <c:v>808.88099999999997</c:v>
                </c:pt>
                <c:pt idx="620">
                  <c:v>809.73800000000006</c:v>
                </c:pt>
                <c:pt idx="621">
                  <c:v>810.59199999999998</c:v>
                </c:pt>
                <c:pt idx="622">
                  <c:v>811.44899999999996</c:v>
                </c:pt>
                <c:pt idx="623">
                  <c:v>812.31099999999981</c:v>
                </c:pt>
                <c:pt idx="624">
                  <c:v>813.17499999999995</c:v>
                </c:pt>
                <c:pt idx="625">
                  <c:v>814.04</c:v>
                </c:pt>
                <c:pt idx="626">
                  <c:v>814.904</c:v>
                </c:pt>
                <c:pt idx="627">
                  <c:v>815.76800000000003</c:v>
                </c:pt>
                <c:pt idx="628">
                  <c:v>816.63599999999997</c:v>
                </c:pt>
                <c:pt idx="629">
                  <c:v>817.50400000000002</c:v>
                </c:pt>
                <c:pt idx="630">
                  <c:v>818.37199999999996</c:v>
                </c:pt>
                <c:pt idx="631">
                  <c:v>819.23599999999999</c:v>
                </c:pt>
                <c:pt idx="632">
                  <c:v>820.096</c:v>
                </c:pt>
                <c:pt idx="633">
                  <c:v>820.95699999999977</c:v>
                </c:pt>
                <c:pt idx="634">
                  <c:v>821.81899999999996</c:v>
                </c:pt>
                <c:pt idx="635">
                  <c:v>822.68600000000004</c:v>
                </c:pt>
                <c:pt idx="636">
                  <c:v>823.5469999999998</c:v>
                </c:pt>
                <c:pt idx="637">
                  <c:v>824.41099999999972</c:v>
                </c:pt>
                <c:pt idx="638">
                  <c:v>825.27300000000002</c:v>
                </c:pt>
                <c:pt idx="639">
                  <c:v>826.13300000000004</c:v>
                </c:pt>
                <c:pt idx="640">
                  <c:v>826.995</c:v>
                </c:pt>
                <c:pt idx="641">
                  <c:v>827.85699999999974</c:v>
                </c:pt>
                <c:pt idx="642">
                  <c:v>828.72400000000005</c:v>
                </c:pt>
                <c:pt idx="643">
                  <c:v>829.59</c:v>
                </c:pt>
                <c:pt idx="644">
                  <c:v>830.45199999999977</c:v>
                </c:pt>
                <c:pt idx="645">
                  <c:v>831.31999999999982</c:v>
                </c:pt>
                <c:pt idx="646">
                  <c:v>832.19200000000001</c:v>
                </c:pt>
                <c:pt idx="647">
                  <c:v>833.06199999999978</c:v>
                </c:pt>
                <c:pt idx="648">
                  <c:v>833.92899999999997</c:v>
                </c:pt>
                <c:pt idx="649">
                  <c:v>834.79499999999996</c:v>
                </c:pt>
                <c:pt idx="650">
                  <c:v>835.66199999999981</c:v>
                </c:pt>
                <c:pt idx="651">
                  <c:v>836.53399999999999</c:v>
                </c:pt>
                <c:pt idx="652">
                  <c:v>837.40699999999981</c:v>
                </c:pt>
                <c:pt idx="653">
                  <c:v>838.279</c:v>
                </c:pt>
                <c:pt idx="654">
                  <c:v>839.15199999999982</c:v>
                </c:pt>
                <c:pt idx="655">
                  <c:v>840.02099999999996</c:v>
                </c:pt>
                <c:pt idx="656">
                  <c:v>840.88800000000003</c:v>
                </c:pt>
                <c:pt idx="657">
                  <c:v>841.75300000000004</c:v>
                </c:pt>
                <c:pt idx="658">
                  <c:v>842.61500000000001</c:v>
                </c:pt>
                <c:pt idx="659">
                  <c:v>843.48</c:v>
                </c:pt>
                <c:pt idx="660">
                  <c:v>844.34599999999978</c:v>
                </c:pt>
                <c:pt idx="661">
                  <c:v>845.20899999999995</c:v>
                </c:pt>
                <c:pt idx="662">
                  <c:v>846.06799999999976</c:v>
                </c:pt>
                <c:pt idx="663">
                  <c:v>846.92999999999984</c:v>
                </c:pt>
                <c:pt idx="664">
                  <c:v>847.79700000000003</c:v>
                </c:pt>
                <c:pt idx="665">
                  <c:v>848.66599999999983</c:v>
                </c:pt>
                <c:pt idx="666">
                  <c:v>849.53199999999981</c:v>
                </c:pt>
                <c:pt idx="667">
                  <c:v>850.39400000000001</c:v>
                </c:pt>
                <c:pt idx="668">
                  <c:v>851.25800000000004</c:v>
                </c:pt>
                <c:pt idx="669">
                  <c:v>852.12400000000002</c:v>
                </c:pt>
                <c:pt idx="670">
                  <c:v>852.99099999999999</c:v>
                </c:pt>
                <c:pt idx="671">
                  <c:v>853.85899999999981</c:v>
                </c:pt>
                <c:pt idx="672">
                  <c:v>854.73</c:v>
                </c:pt>
                <c:pt idx="673">
                  <c:v>855.59900000000005</c:v>
                </c:pt>
                <c:pt idx="674">
                  <c:v>856.46299999999974</c:v>
                </c:pt>
                <c:pt idx="675">
                  <c:v>857.32999999999981</c:v>
                </c:pt>
                <c:pt idx="676">
                  <c:v>858.19899999999996</c:v>
                </c:pt>
                <c:pt idx="677">
                  <c:v>859.06499999999983</c:v>
                </c:pt>
                <c:pt idx="678">
                  <c:v>859.923</c:v>
                </c:pt>
                <c:pt idx="679">
                  <c:v>860.78</c:v>
                </c:pt>
                <c:pt idx="680">
                  <c:v>861.64099999999996</c:v>
                </c:pt>
                <c:pt idx="681">
                  <c:v>862.50199999999973</c:v>
                </c:pt>
                <c:pt idx="682">
                  <c:v>863.36199999999974</c:v>
                </c:pt>
                <c:pt idx="683">
                  <c:v>864.226</c:v>
                </c:pt>
                <c:pt idx="684">
                  <c:v>865.09199999999998</c:v>
                </c:pt>
                <c:pt idx="685">
                  <c:v>865.95799999999974</c:v>
                </c:pt>
                <c:pt idx="686">
                  <c:v>866.82299999999975</c:v>
                </c:pt>
                <c:pt idx="687">
                  <c:v>867.69100000000003</c:v>
                </c:pt>
                <c:pt idx="688">
                  <c:v>868.55699999999979</c:v>
                </c:pt>
                <c:pt idx="689">
                  <c:v>869.423</c:v>
                </c:pt>
                <c:pt idx="690">
                  <c:v>870.29</c:v>
                </c:pt>
                <c:pt idx="691">
                  <c:v>871.15499999999997</c:v>
                </c:pt>
                <c:pt idx="692">
                  <c:v>872.01599999999996</c:v>
                </c:pt>
                <c:pt idx="693">
                  <c:v>872.88699999999972</c:v>
                </c:pt>
                <c:pt idx="694">
                  <c:v>873.75199999999973</c:v>
                </c:pt>
                <c:pt idx="695">
                  <c:v>874.61400000000003</c:v>
                </c:pt>
                <c:pt idx="696">
                  <c:v>875.48400000000004</c:v>
                </c:pt>
                <c:pt idx="697">
                  <c:v>876.35399999999981</c:v>
                </c:pt>
                <c:pt idx="698">
                  <c:v>877.221</c:v>
                </c:pt>
                <c:pt idx="699">
                  <c:v>878.08500000000004</c:v>
                </c:pt>
                <c:pt idx="700">
                  <c:v>878.94499999999982</c:v>
                </c:pt>
                <c:pt idx="701">
                  <c:v>879.80899999999997</c:v>
                </c:pt>
                <c:pt idx="702">
                  <c:v>880.67</c:v>
                </c:pt>
                <c:pt idx="703">
                  <c:v>881.52800000000002</c:v>
                </c:pt>
                <c:pt idx="704">
                  <c:v>882.38199999999972</c:v>
                </c:pt>
                <c:pt idx="705">
                  <c:v>883.23</c:v>
                </c:pt>
                <c:pt idx="706">
                  <c:v>884.07600000000002</c:v>
                </c:pt>
                <c:pt idx="707">
                  <c:v>884.9219999999998</c:v>
                </c:pt>
                <c:pt idx="708">
                  <c:v>885.774</c:v>
                </c:pt>
                <c:pt idx="709">
                  <c:v>886.62900000000002</c:v>
                </c:pt>
                <c:pt idx="710">
                  <c:v>887.48500000000001</c:v>
                </c:pt>
                <c:pt idx="711">
                  <c:v>888.33699999999976</c:v>
                </c:pt>
                <c:pt idx="712">
                  <c:v>889.19200000000001</c:v>
                </c:pt>
                <c:pt idx="713">
                  <c:v>890.05</c:v>
                </c:pt>
                <c:pt idx="714">
                  <c:v>890.91</c:v>
                </c:pt>
                <c:pt idx="715">
                  <c:v>891.76699999999983</c:v>
                </c:pt>
                <c:pt idx="716">
                  <c:v>892.61699999999996</c:v>
                </c:pt>
                <c:pt idx="717">
                  <c:v>893.47</c:v>
                </c:pt>
                <c:pt idx="718">
                  <c:v>894.3209999999998</c:v>
                </c:pt>
                <c:pt idx="719">
                  <c:v>895.173</c:v>
                </c:pt>
                <c:pt idx="720">
                  <c:v>896.03399999999999</c:v>
                </c:pt>
                <c:pt idx="721">
                  <c:v>896.89199999999983</c:v>
                </c:pt>
                <c:pt idx="722">
                  <c:v>897.75300000000004</c:v>
                </c:pt>
                <c:pt idx="723">
                  <c:v>898.61099999999999</c:v>
                </c:pt>
                <c:pt idx="724">
                  <c:v>899.46699999999976</c:v>
                </c:pt>
                <c:pt idx="725">
                  <c:v>900.32299999999975</c:v>
                </c:pt>
                <c:pt idx="726">
                  <c:v>901.18</c:v>
                </c:pt>
                <c:pt idx="727">
                  <c:v>902.03599999999972</c:v>
                </c:pt>
                <c:pt idx="728">
                  <c:v>902.88900000000001</c:v>
                </c:pt>
                <c:pt idx="729">
                  <c:v>903.74300000000005</c:v>
                </c:pt>
                <c:pt idx="730">
                  <c:v>904.60299999999972</c:v>
                </c:pt>
                <c:pt idx="731">
                  <c:v>905.46199999999976</c:v>
                </c:pt>
                <c:pt idx="732">
                  <c:v>906.31899999999996</c:v>
                </c:pt>
                <c:pt idx="733">
                  <c:v>907.18399999999997</c:v>
                </c:pt>
                <c:pt idx="734">
                  <c:v>908.048</c:v>
                </c:pt>
                <c:pt idx="735">
                  <c:v>908.90800000000002</c:v>
                </c:pt>
                <c:pt idx="736">
                  <c:v>909.76599999999996</c:v>
                </c:pt>
                <c:pt idx="737">
                  <c:v>910.62199999999996</c:v>
                </c:pt>
                <c:pt idx="738">
                  <c:v>911.48699999999997</c:v>
                </c:pt>
                <c:pt idx="739">
                  <c:v>912.34799999999962</c:v>
                </c:pt>
                <c:pt idx="740">
                  <c:v>913.20399999999995</c:v>
                </c:pt>
                <c:pt idx="741">
                  <c:v>914.05799999999977</c:v>
                </c:pt>
                <c:pt idx="742">
                  <c:v>914.90800000000002</c:v>
                </c:pt>
                <c:pt idx="743">
                  <c:v>915.76099999999997</c:v>
                </c:pt>
                <c:pt idx="744">
                  <c:v>916.62199999999996</c:v>
                </c:pt>
                <c:pt idx="745">
                  <c:v>917.48500000000001</c:v>
                </c:pt>
                <c:pt idx="746">
                  <c:v>918.34399999999982</c:v>
                </c:pt>
                <c:pt idx="747">
                  <c:v>919.202</c:v>
                </c:pt>
                <c:pt idx="748">
                  <c:v>920.06099999999981</c:v>
                </c:pt>
                <c:pt idx="749">
                  <c:v>920.92099999999982</c:v>
                </c:pt>
                <c:pt idx="750">
                  <c:v>921.77599999999995</c:v>
                </c:pt>
                <c:pt idx="751">
                  <c:v>922.63099999999997</c:v>
                </c:pt>
                <c:pt idx="752">
                  <c:v>923.48099999999999</c:v>
                </c:pt>
                <c:pt idx="753">
                  <c:v>924.33099999999979</c:v>
                </c:pt>
                <c:pt idx="754">
                  <c:v>925.18100000000004</c:v>
                </c:pt>
                <c:pt idx="755">
                  <c:v>926.02800000000002</c:v>
                </c:pt>
                <c:pt idx="756">
                  <c:v>926.88099999999997</c:v>
                </c:pt>
                <c:pt idx="757">
                  <c:v>927.73500000000001</c:v>
                </c:pt>
                <c:pt idx="758">
                  <c:v>928.58900000000006</c:v>
                </c:pt>
                <c:pt idx="759">
                  <c:v>929.44899999999996</c:v>
                </c:pt>
                <c:pt idx="760">
                  <c:v>930.30799999999977</c:v>
                </c:pt>
                <c:pt idx="761">
                  <c:v>931.16800000000001</c:v>
                </c:pt>
                <c:pt idx="762">
                  <c:v>932.02599999999973</c:v>
                </c:pt>
                <c:pt idx="763">
                  <c:v>932.88099999999997</c:v>
                </c:pt>
                <c:pt idx="764">
                  <c:v>933.73400000000004</c:v>
                </c:pt>
                <c:pt idx="765">
                  <c:v>934.57600000000002</c:v>
                </c:pt>
                <c:pt idx="766">
                  <c:v>935.43499999999972</c:v>
                </c:pt>
                <c:pt idx="767">
                  <c:v>936.29899999999998</c:v>
                </c:pt>
                <c:pt idx="768">
                  <c:v>937.16099999999972</c:v>
                </c:pt>
                <c:pt idx="769">
                  <c:v>938.02199999999982</c:v>
                </c:pt>
                <c:pt idx="770">
                  <c:v>938.87</c:v>
                </c:pt>
                <c:pt idx="771">
                  <c:v>939.7</c:v>
                </c:pt>
                <c:pt idx="772">
                  <c:v>940.51800000000003</c:v>
                </c:pt>
                <c:pt idx="773">
                  <c:v>941.33499999999981</c:v>
                </c:pt>
                <c:pt idx="774">
                  <c:v>942.14499999999998</c:v>
                </c:pt>
                <c:pt idx="775">
                  <c:v>942.95599999999979</c:v>
                </c:pt>
                <c:pt idx="776">
                  <c:v>943.76499999999999</c:v>
                </c:pt>
                <c:pt idx="777">
                  <c:v>944.57500000000005</c:v>
                </c:pt>
                <c:pt idx="778">
                  <c:v>945.38300000000004</c:v>
                </c:pt>
                <c:pt idx="779">
                  <c:v>946.19200000000001</c:v>
                </c:pt>
                <c:pt idx="780">
                  <c:v>947.00199999999973</c:v>
                </c:pt>
                <c:pt idx="781">
                  <c:v>947.81399999999996</c:v>
                </c:pt>
                <c:pt idx="782">
                  <c:v>948.62699999999973</c:v>
                </c:pt>
                <c:pt idx="783">
                  <c:v>949.43799999999976</c:v>
                </c:pt>
                <c:pt idx="784">
                  <c:v>950.25599999999997</c:v>
                </c:pt>
                <c:pt idx="785">
                  <c:v>951.06499999999983</c:v>
                </c:pt>
                <c:pt idx="786">
                  <c:v>951.86799999999971</c:v>
                </c:pt>
                <c:pt idx="787">
                  <c:v>952.67200000000003</c:v>
                </c:pt>
                <c:pt idx="788">
                  <c:v>953.47900000000004</c:v>
                </c:pt>
                <c:pt idx="789">
                  <c:v>954.27599999999995</c:v>
                </c:pt>
                <c:pt idx="790">
                  <c:v>955.08299999999997</c:v>
                </c:pt>
                <c:pt idx="791">
                  <c:v>955.88900000000001</c:v>
                </c:pt>
                <c:pt idx="792">
                  <c:v>956.69600000000003</c:v>
                </c:pt>
                <c:pt idx="793">
                  <c:v>957.48900000000003</c:v>
                </c:pt>
                <c:pt idx="794">
                  <c:v>958.29200000000003</c:v>
                </c:pt>
                <c:pt idx="795">
                  <c:v>959.101</c:v>
                </c:pt>
                <c:pt idx="796">
                  <c:v>959.91300000000001</c:v>
                </c:pt>
                <c:pt idx="797">
                  <c:v>960.726</c:v>
                </c:pt>
                <c:pt idx="798">
                  <c:v>961.53599999999972</c:v>
                </c:pt>
                <c:pt idx="799">
                  <c:v>962.35099999999977</c:v>
                </c:pt>
                <c:pt idx="800">
                  <c:v>963.16</c:v>
                </c:pt>
                <c:pt idx="801">
                  <c:v>963.96899999999982</c:v>
                </c:pt>
                <c:pt idx="802">
                  <c:v>964.779</c:v>
                </c:pt>
                <c:pt idx="803">
                  <c:v>965.58900000000006</c:v>
                </c:pt>
                <c:pt idx="804">
                  <c:v>966.399</c:v>
                </c:pt>
                <c:pt idx="805">
                  <c:v>967.21100000000001</c:v>
                </c:pt>
                <c:pt idx="806">
                  <c:v>968.02099999999996</c:v>
                </c:pt>
                <c:pt idx="807">
                  <c:v>968.83299999999974</c:v>
                </c:pt>
                <c:pt idx="808">
                  <c:v>969.64699999999982</c:v>
                </c:pt>
                <c:pt idx="809">
                  <c:v>970.46199999999976</c:v>
                </c:pt>
                <c:pt idx="810">
                  <c:v>971.27700000000004</c:v>
                </c:pt>
                <c:pt idx="811">
                  <c:v>972.09299999999996</c:v>
                </c:pt>
                <c:pt idx="812">
                  <c:v>972.90300000000002</c:v>
                </c:pt>
                <c:pt idx="813">
                  <c:v>973.71400000000006</c:v>
                </c:pt>
                <c:pt idx="814">
                  <c:v>974.52699999999982</c:v>
                </c:pt>
                <c:pt idx="815">
                  <c:v>975.34199999999976</c:v>
                </c:pt>
                <c:pt idx="816">
                  <c:v>976.15899999999999</c:v>
                </c:pt>
                <c:pt idx="817">
                  <c:v>976.97400000000005</c:v>
                </c:pt>
                <c:pt idx="818">
                  <c:v>977.78800000000001</c:v>
                </c:pt>
                <c:pt idx="819">
                  <c:v>978.60299999999972</c:v>
                </c:pt>
                <c:pt idx="820">
                  <c:v>979.4169999999998</c:v>
                </c:pt>
                <c:pt idx="821">
                  <c:v>980.23299999999972</c:v>
                </c:pt>
                <c:pt idx="822">
                  <c:v>981.05099999999982</c:v>
                </c:pt>
                <c:pt idx="823">
                  <c:v>981.86599999999976</c:v>
                </c:pt>
                <c:pt idx="824">
                  <c:v>982.67100000000005</c:v>
                </c:pt>
                <c:pt idx="825">
                  <c:v>983.47</c:v>
                </c:pt>
                <c:pt idx="826">
                  <c:v>984.27200000000005</c:v>
                </c:pt>
                <c:pt idx="827">
                  <c:v>985.08199999999999</c:v>
                </c:pt>
                <c:pt idx="828">
                  <c:v>985.93299999999977</c:v>
                </c:pt>
                <c:pt idx="829">
                  <c:v>986.81899999999996</c:v>
                </c:pt>
                <c:pt idx="830">
                  <c:v>987.721</c:v>
                </c:pt>
                <c:pt idx="831">
                  <c:v>988.63599999999997</c:v>
                </c:pt>
                <c:pt idx="832">
                  <c:v>989.55899999999997</c:v>
                </c:pt>
                <c:pt idx="833">
                  <c:v>990.49099999999999</c:v>
                </c:pt>
                <c:pt idx="834">
                  <c:v>991.41099999999972</c:v>
                </c:pt>
                <c:pt idx="835">
                  <c:v>992.33199999999977</c:v>
                </c:pt>
                <c:pt idx="836">
                  <c:v>993.25400000000002</c:v>
                </c:pt>
                <c:pt idx="837">
                  <c:v>994.18</c:v>
                </c:pt>
                <c:pt idx="838">
                  <c:v>995.1</c:v>
                </c:pt>
                <c:pt idx="839">
                  <c:v>996.01599999999996</c:v>
                </c:pt>
                <c:pt idx="840">
                  <c:v>996.93899999999996</c:v>
                </c:pt>
                <c:pt idx="841">
                  <c:v>997.86099999999976</c:v>
                </c:pt>
                <c:pt idx="842">
                  <c:v>998.79100000000005</c:v>
                </c:pt>
                <c:pt idx="843">
                  <c:v>999.72199999999998</c:v>
                </c:pt>
                <c:pt idx="844">
                  <c:v>1000.648</c:v>
                </c:pt>
                <c:pt idx="845">
                  <c:v>1001.579</c:v>
                </c:pt>
                <c:pt idx="846">
                  <c:v>1002.511</c:v>
                </c:pt>
                <c:pt idx="847">
                  <c:v>1003.437</c:v>
                </c:pt>
                <c:pt idx="848">
                  <c:v>1004.359</c:v>
                </c:pt>
                <c:pt idx="849">
                  <c:v>1005.287</c:v>
                </c:pt>
                <c:pt idx="850">
                  <c:v>1006.2190000000001</c:v>
                </c:pt>
                <c:pt idx="851">
                  <c:v>1007.147</c:v>
                </c:pt>
                <c:pt idx="852">
                  <c:v>1008.074</c:v>
                </c:pt>
                <c:pt idx="853">
                  <c:v>1009</c:v>
                </c:pt>
                <c:pt idx="854">
                  <c:v>1009.929</c:v>
                </c:pt>
                <c:pt idx="855">
                  <c:v>1010.8579999999999</c:v>
                </c:pt>
                <c:pt idx="856">
                  <c:v>1011.789</c:v>
                </c:pt>
                <c:pt idx="857">
                  <c:v>1012.717</c:v>
                </c:pt>
                <c:pt idx="858">
                  <c:v>1013.647</c:v>
                </c:pt>
                <c:pt idx="859">
                  <c:v>1014.577</c:v>
                </c:pt>
                <c:pt idx="860">
                  <c:v>1015.502</c:v>
                </c:pt>
                <c:pt idx="861">
                  <c:v>1016.428</c:v>
                </c:pt>
                <c:pt idx="862">
                  <c:v>1017.357</c:v>
                </c:pt>
                <c:pt idx="863">
                  <c:v>1018.284</c:v>
                </c:pt>
                <c:pt idx="864">
                  <c:v>1019.215</c:v>
                </c:pt>
                <c:pt idx="865">
                  <c:v>1020.14</c:v>
                </c:pt>
                <c:pt idx="866">
                  <c:v>1021.064</c:v>
                </c:pt>
                <c:pt idx="867">
                  <c:v>1021.994</c:v>
                </c:pt>
                <c:pt idx="868">
                  <c:v>1022.922</c:v>
                </c:pt>
                <c:pt idx="869">
                  <c:v>1023.847</c:v>
                </c:pt>
                <c:pt idx="870">
                  <c:v>1024.7719999999999</c:v>
                </c:pt>
                <c:pt idx="871">
                  <c:v>1025.6959999999999</c:v>
                </c:pt>
                <c:pt idx="872">
                  <c:v>1026.627</c:v>
                </c:pt>
                <c:pt idx="873">
                  <c:v>1027.568</c:v>
                </c:pt>
                <c:pt idx="874">
                  <c:v>1028.5050000000001</c:v>
                </c:pt>
                <c:pt idx="875">
                  <c:v>1029.4349999999999</c:v>
                </c:pt>
                <c:pt idx="876">
                  <c:v>1030.3589999999999</c:v>
                </c:pt>
                <c:pt idx="877">
                  <c:v>1031.289</c:v>
                </c:pt>
                <c:pt idx="878">
                  <c:v>1032.2149999999999</c:v>
                </c:pt>
                <c:pt idx="879">
                  <c:v>1033.1410000000001</c:v>
                </c:pt>
                <c:pt idx="880">
                  <c:v>1034.079</c:v>
                </c:pt>
                <c:pt idx="881">
                  <c:v>1034.998</c:v>
                </c:pt>
                <c:pt idx="882">
                  <c:v>1035.93</c:v>
                </c:pt>
                <c:pt idx="883">
                  <c:v>1036.855</c:v>
                </c:pt>
                <c:pt idx="884">
                  <c:v>1037.78</c:v>
                </c:pt>
                <c:pt idx="885">
                  <c:v>1038.7070000000001</c:v>
                </c:pt>
                <c:pt idx="886">
                  <c:v>1039.623</c:v>
                </c:pt>
                <c:pt idx="887">
                  <c:v>1040.53</c:v>
                </c:pt>
                <c:pt idx="888">
                  <c:v>1041.4269999999999</c:v>
                </c:pt>
                <c:pt idx="889">
                  <c:v>1042.317</c:v>
                </c:pt>
                <c:pt idx="890">
                  <c:v>1043.2070000000001</c:v>
                </c:pt>
                <c:pt idx="891">
                  <c:v>1044.1010000000001</c:v>
                </c:pt>
                <c:pt idx="892">
                  <c:v>1044.9939999999999</c:v>
                </c:pt>
                <c:pt idx="893">
                  <c:v>1045.8879999999999</c:v>
                </c:pt>
                <c:pt idx="894">
                  <c:v>1046.7850000000001</c:v>
                </c:pt>
                <c:pt idx="895">
                  <c:v>1047.681</c:v>
                </c:pt>
                <c:pt idx="896">
                  <c:v>1048.57</c:v>
                </c:pt>
                <c:pt idx="897">
                  <c:v>1049.461</c:v>
                </c:pt>
                <c:pt idx="898">
                  <c:v>1050.3489999999999</c:v>
                </c:pt>
                <c:pt idx="899">
                  <c:v>1051.2339999999999</c:v>
                </c:pt>
                <c:pt idx="900">
                  <c:v>1052.1189999999999</c:v>
                </c:pt>
                <c:pt idx="901">
                  <c:v>1053.0029999999999</c:v>
                </c:pt>
                <c:pt idx="902">
                  <c:v>1053.885</c:v>
                </c:pt>
                <c:pt idx="903">
                  <c:v>1054.7660000000001</c:v>
                </c:pt>
                <c:pt idx="904">
                  <c:v>1055.643</c:v>
                </c:pt>
                <c:pt idx="905">
                  <c:v>1056.5139999999999</c:v>
                </c:pt>
                <c:pt idx="906">
                  <c:v>1057.383</c:v>
                </c:pt>
                <c:pt idx="907">
                  <c:v>1058.251</c:v>
                </c:pt>
                <c:pt idx="908">
                  <c:v>1059.123</c:v>
                </c:pt>
                <c:pt idx="909">
                  <c:v>1060</c:v>
                </c:pt>
                <c:pt idx="910">
                  <c:v>1060.8789999999999</c:v>
                </c:pt>
                <c:pt idx="911">
                  <c:v>1061.76</c:v>
                </c:pt>
                <c:pt idx="912">
                  <c:v>1062.6410000000001</c:v>
                </c:pt>
                <c:pt idx="913">
                  <c:v>1063.52</c:v>
                </c:pt>
                <c:pt idx="914">
                  <c:v>1064.3969999999999</c:v>
                </c:pt>
                <c:pt idx="915">
                  <c:v>1065.2729999999999</c:v>
                </c:pt>
                <c:pt idx="916">
                  <c:v>1066.152</c:v>
                </c:pt>
                <c:pt idx="917">
                  <c:v>1067.03</c:v>
                </c:pt>
              </c:numCache>
            </c:numRef>
          </c:xVal>
          <c:yVal>
            <c:numRef>
              <c:f>Coke!$O$6:$O$923</c:f>
              <c:numCache>
                <c:formatCode>General</c:formatCode>
                <c:ptCount val="918"/>
                <c:pt idx="0">
                  <c:v>1</c:v>
                </c:pt>
                <c:pt idx="1">
                  <c:v>0.99949846683215204</c:v>
                </c:pt>
                <c:pt idx="2">
                  <c:v>0.99899693366430298</c:v>
                </c:pt>
                <c:pt idx="3">
                  <c:v>0.99879378098871896</c:v>
                </c:pt>
                <c:pt idx="4">
                  <c:v>0.99828589929975697</c:v>
                </c:pt>
                <c:pt idx="5">
                  <c:v>0.99747963711853405</c:v>
                </c:pt>
                <c:pt idx="6">
                  <c:v>0.99677495127510096</c:v>
                </c:pt>
                <c:pt idx="7">
                  <c:v>0.99596868909387504</c:v>
                </c:pt>
                <c:pt idx="8">
                  <c:v>0.99526400325044095</c:v>
                </c:pt>
                <c:pt idx="9">
                  <c:v>0.99455296888589895</c:v>
                </c:pt>
                <c:pt idx="10">
                  <c:v>0.99384828304246597</c:v>
                </c:pt>
                <c:pt idx="11">
                  <c:v>0.99304202086124005</c:v>
                </c:pt>
                <c:pt idx="12">
                  <c:v>0.99243891135560003</c:v>
                </c:pt>
                <c:pt idx="13">
                  <c:v>0.99142314797767805</c:v>
                </c:pt>
                <c:pt idx="14">
                  <c:v>0.99021692896639801</c:v>
                </c:pt>
                <c:pt idx="15">
                  <c:v>0.98941066678517198</c:v>
                </c:pt>
                <c:pt idx="16">
                  <c:v>0.98829967559057197</c:v>
                </c:pt>
                <c:pt idx="17">
                  <c:v>0.98729660925487495</c:v>
                </c:pt>
                <c:pt idx="18">
                  <c:v>0.985976116863578</c:v>
                </c:pt>
                <c:pt idx="19">
                  <c:v>0.98466832151450401</c:v>
                </c:pt>
                <c:pt idx="20">
                  <c:v>0.98366525517880699</c:v>
                </c:pt>
                <c:pt idx="21">
                  <c:v>0.98204638229524499</c:v>
                </c:pt>
                <c:pt idx="22">
                  <c:v>0.98094173962175502</c:v>
                </c:pt>
                <c:pt idx="23">
                  <c:v>0.98013547744053098</c:v>
                </c:pt>
                <c:pt idx="24">
                  <c:v>0.97882133357034395</c:v>
                </c:pt>
                <c:pt idx="25">
                  <c:v>0.97690408019451802</c:v>
                </c:pt>
                <c:pt idx="26">
                  <c:v>0.97518997949427799</c:v>
                </c:pt>
                <c:pt idx="27">
                  <c:v>0.97357745513182603</c:v>
                </c:pt>
                <c:pt idx="28">
                  <c:v>0.97175542957268102</c:v>
                </c:pt>
                <c:pt idx="29">
                  <c:v>0.97004767739355102</c:v>
                </c:pt>
                <c:pt idx="30">
                  <c:v>0.96843515303110095</c:v>
                </c:pt>
                <c:pt idx="31">
                  <c:v>0.96661312747195605</c:v>
                </c:pt>
                <c:pt idx="32">
                  <c:v>0.964695874096129</c:v>
                </c:pt>
                <c:pt idx="33">
                  <c:v>0.96217551121466205</c:v>
                </c:pt>
                <c:pt idx="34">
                  <c:v>0.96076613952779599</c:v>
                </c:pt>
                <c:pt idx="35">
                  <c:v>0.95895046248976301</c:v>
                </c:pt>
                <c:pt idx="36">
                  <c:v>0.95683005643835195</c:v>
                </c:pt>
                <c:pt idx="37">
                  <c:v>0.95481122672473295</c:v>
                </c:pt>
                <c:pt idx="38">
                  <c:v>0.95249401651885302</c:v>
                </c:pt>
                <c:pt idx="39">
                  <c:v>0.95017045779185805</c:v>
                </c:pt>
                <c:pt idx="40">
                  <c:v>0.94815797659935197</c:v>
                </c:pt>
                <c:pt idx="41">
                  <c:v>0.945834417872357</c:v>
                </c:pt>
                <c:pt idx="42">
                  <c:v>0.94372036034205697</c:v>
                </c:pt>
                <c:pt idx="43">
                  <c:v>0.94079369210942299</c:v>
                </c:pt>
                <c:pt idx="44">
                  <c:v>0.93796860021458095</c:v>
                </c:pt>
                <c:pt idx="45">
                  <c:v>0.935448237333112</c:v>
                </c:pt>
                <c:pt idx="46">
                  <c:v>0.93313102712723095</c:v>
                </c:pt>
                <c:pt idx="47">
                  <c:v>0.93040751157017998</c:v>
                </c:pt>
                <c:pt idx="48">
                  <c:v>0.92768399601312801</c:v>
                </c:pt>
                <c:pt idx="49">
                  <c:v>0.92496048045607704</c:v>
                </c:pt>
                <c:pt idx="50">
                  <c:v>0.92233219271570599</c:v>
                </c:pt>
                <c:pt idx="51">
                  <c:v>0.91960867715865702</c:v>
                </c:pt>
                <c:pt idx="52">
                  <c:v>0.916586781109341</c:v>
                </c:pt>
                <c:pt idx="53">
                  <c:v>0.91355853653891295</c:v>
                </c:pt>
                <c:pt idx="54">
                  <c:v>0.91073979316518305</c:v>
                </c:pt>
                <c:pt idx="55">
                  <c:v>0.908111505424812</c:v>
                </c:pt>
                <c:pt idx="56">
                  <c:v>0.90519118571328905</c:v>
                </c:pt>
                <c:pt idx="57">
                  <c:v>0.90246767015623697</c:v>
                </c:pt>
                <c:pt idx="58">
                  <c:v>0.89903312023464099</c:v>
                </c:pt>
                <c:pt idx="59">
                  <c:v>0.89590964784753402</c:v>
                </c:pt>
                <c:pt idx="60">
                  <c:v>0.89288140327710697</c:v>
                </c:pt>
                <c:pt idx="61">
                  <c:v>0.890157887720055</c:v>
                </c:pt>
                <c:pt idx="62">
                  <c:v>0.88702806681183699</c:v>
                </c:pt>
                <c:pt idx="63">
                  <c:v>0.88349828907355898</c:v>
                </c:pt>
                <c:pt idx="64">
                  <c:v>0.88007643619418896</c:v>
                </c:pt>
                <c:pt idx="65">
                  <c:v>0.87643873359700897</c:v>
                </c:pt>
                <c:pt idx="66">
                  <c:v>0.87311210853431598</c:v>
                </c:pt>
                <c:pt idx="67">
                  <c:v>0.86977913495051296</c:v>
                </c:pt>
                <c:pt idx="68">
                  <c:v>0.86635728207114204</c:v>
                </c:pt>
                <c:pt idx="69">
                  <c:v>0.86302430848733802</c:v>
                </c:pt>
                <c:pt idx="70">
                  <c:v>0.85949453074906301</c:v>
                </c:pt>
                <c:pt idx="71">
                  <c:v>0.85596475301078501</c:v>
                </c:pt>
                <c:pt idx="72">
                  <c:v>0.85192709358355101</c:v>
                </c:pt>
                <c:pt idx="73">
                  <c:v>0.84809258683189703</c:v>
                </c:pt>
                <c:pt idx="74">
                  <c:v>0.84406127592577396</c:v>
                </c:pt>
                <c:pt idx="75">
                  <c:v>0.84022676917411998</c:v>
                </c:pt>
                <c:pt idx="76">
                  <c:v>0.83660176361916405</c:v>
                </c:pt>
                <c:pt idx="77">
                  <c:v>0.83297040954309598</c:v>
                </c:pt>
                <c:pt idx="78">
                  <c:v>0.82903432645365205</c:v>
                </c:pt>
                <c:pt idx="79">
                  <c:v>0.82510459188531904</c:v>
                </c:pt>
                <c:pt idx="80">
                  <c:v>0.82055905076912306</c:v>
                </c:pt>
                <c:pt idx="81">
                  <c:v>0.81641981500409599</c:v>
                </c:pt>
                <c:pt idx="82">
                  <c:v>0.81259165677355405</c:v>
                </c:pt>
                <c:pt idx="83">
                  <c:v>0.80895395417637395</c:v>
                </c:pt>
                <c:pt idx="84">
                  <c:v>0.80502421960804205</c:v>
                </c:pt>
                <c:pt idx="85">
                  <c:v>0.80119606137750199</c:v>
                </c:pt>
                <c:pt idx="86">
                  <c:v>0.79725997828805795</c:v>
                </c:pt>
                <c:pt idx="87">
                  <c:v>0.79342547153640597</c:v>
                </c:pt>
                <c:pt idx="88">
                  <c:v>0.78939416063028101</c:v>
                </c:pt>
                <c:pt idx="89">
                  <c:v>0.78525492486525095</c:v>
                </c:pt>
                <c:pt idx="90">
                  <c:v>0.78142041811359997</c:v>
                </c:pt>
                <c:pt idx="91">
                  <c:v>0.77718595453189199</c:v>
                </c:pt>
                <c:pt idx="92">
                  <c:v>0.77314829510465499</c:v>
                </c:pt>
                <c:pt idx="93">
                  <c:v>0.76891383152294601</c:v>
                </c:pt>
                <c:pt idx="94">
                  <c:v>0.76478094427903098</c:v>
                </c:pt>
                <c:pt idx="95">
                  <c:v>0.76084486118958705</c:v>
                </c:pt>
                <c:pt idx="96">
                  <c:v>0.75701035443793296</c:v>
                </c:pt>
                <c:pt idx="97">
                  <c:v>0.75317584768628099</c:v>
                </c:pt>
                <c:pt idx="98">
                  <c:v>0.748941384104573</c:v>
                </c:pt>
                <c:pt idx="99">
                  <c:v>0.74491007319844804</c:v>
                </c:pt>
                <c:pt idx="100">
                  <c:v>0.74047245694115604</c:v>
                </c:pt>
                <c:pt idx="101">
                  <c:v>0.73673317800618299</c:v>
                </c:pt>
                <c:pt idx="102">
                  <c:v>0.73270186710005802</c:v>
                </c:pt>
                <c:pt idx="103">
                  <c:v>0.72886736034840705</c:v>
                </c:pt>
                <c:pt idx="104">
                  <c:v>0.72514077845565805</c:v>
                </c:pt>
                <c:pt idx="105">
                  <c:v>0.72120469536621301</c:v>
                </c:pt>
                <c:pt idx="106">
                  <c:v>0.717674917627938</c:v>
                </c:pt>
                <c:pt idx="107">
                  <c:v>0.71404991207298196</c:v>
                </c:pt>
                <c:pt idx="108">
                  <c:v>0.71011382898353803</c:v>
                </c:pt>
                <c:pt idx="109">
                  <c:v>0.70587301688071802</c:v>
                </c:pt>
                <c:pt idx="110">
                  <c:v>0.702540043296914</c:v>
                </c:pt>
                <c:pt idx="111">
                  <c:v>0.69891503774195696</c:v>
                </c:pt>
                <c:pt idx="112">
                  <c:v>0.69568998901705803</c:v>
                </c:pt>
                <c:pt idx="113">
                  <c:v>0.69367115930344003</c:v>
                </c:pt>
                <c:pt idx="114">
                  <c:v>0.69054133839522203</c:v>
                </c:pt>
                <c:pt idx="115">
                  <c:v>0.68640210263019197</c:v>
                </c:pt>
                <c:pt idx="116">
                  <c:v>0.68297390122970902</c:v>
                </c:pt>
                <c:pt idx="117">
                  <c:v>0.679952005180393</c:v>
                </c:pt>
                <c:pt idx="118">
                  <c:v>0.67682853279328703</c:v>
                </c:pt>
                <c:pt idx="119">
                  <c:v>0.67389551603953801</c:v>
                </c:pt>
                <c:pt idx="120">
                  <c:v>0.67077204365243104</c:v>
                </c:pt>
                <c:pt idx="121">
                  <c:v>0.667235917393044</c:v>
                </c:pt>
                <c:pt idx="122">
                  <c:v>0.66381406451367098</c:v>
                </c:pt>
                <c:pt idx="123">
                  <c:v>0.66048109092986795</c:v>
                </c:pt>
                <c:pt idx="124">
                  <c:v>0.65715446586717596</c:v>
                </c:pt>
                <c:pt idx="125">
                  <c:v>0.65403099348006899</c:v>
                </c:pt>
                <c:pt idx="126">
                  <c:v>0.65090117257184898</c:v>
                </c:pt>
                <c:pt idx="127">
                  <c:v>0.64787292800142104</c:v>
                </c:pt>
                <c:pt idx="128">
                  <c:v>0.64474945561431496</c:v>
                </c:pt>
                <c:pt idx="129">
                  <c:v>0.64172121104388702</c:v>
                </c:pt>
                <c:pt idx="130">
                  <c:v>0.63849616231898698</c:v>
                </c:pt>
                <c:pt idx="131">
                  <c:v>0.63536634141076898</c:v>
                </c:pt>
                <c:pt idx="132">
                  <c:v>0.63223652050254897</c:v>
                </c:pt>
                <c:pt idx="133">
                  <c:v>0.62931620079102502</c:v>
                </c:pt>
                <c:pt idx="134">
                  <c:v>0.62619272840391904</c:v>
                </c:pt>
                <c:pt idx="135">
                  <c:v>0.62336763650907501</c:v>
                </c:pt>
                <c:pt idx="136">
                  <c:v>0.62044096827644002</c:v>
                </c:pt>
                <c:pt idx="137">
                  <c:v>0.61751430004380503</c:v>
                </c:pt>
                <c:pt idx="138">
                  <c:v>0.61458763181117004</c:v>
                </c:pt>
                <c:pt idx="139">
                  <c:v>0.61176253991632501</c:v>
                </c:pt>
                <c:pt idx="140">
                  <c:v>0.60894379654259501</c:v>
                </c:pt>
                <c:pt idx="141">
                  <c:v>0.60591555197216695</c:v>
                </c:pt>
                <c:pt idx="142">
                  <c:v>0.60278573106394895</c:v>
                </c:pt>
                <c:pt idx="143">
                  <c:v>0.59996063916910503</c:v>
                </c:pt>
                <c:pt idx="144">
                  <c:v>0.59683716678199805</c:v>
                </c:pt>
                <c:pt idx="145">
                  <c:v>0.59401207488715402</c:v>
                </c:pt>
                <c:pt idx="146">
                  <c:v>0.59128855933010505</c:v>
                </c:pt>
                <c:pt idx="147">
                  <c:v>0.58856504377305296</c:v>
                </c:pt>
                <c:pt idx="148">
                  <c:v>0.58563837554041798</c:v>
                </c:pt>
                <c:pt idx="149">
                  <c:v>0.58271805582889502</c:v>
                </c:pt>
                <c:pt idx="150">
                  <c:v>0.579785039075148</c:v>
                </c:pt>
                <c:pt idx="151">
                  <c:v>0.57716944837700102</c:v>
                </c:pt>
                <c:pt idx="152">
                  <c:v>0.57475066183332602</c:v>
                </c:pt>
                <c:pt idx="153">
                  <c:v>0.57222395043074803</c:v>
                </c:pt>
                <c:pt idx="154">
                  <c:v>0.56899890170584799</c:v>
                </c:pt>
                <c:pt idx="155">
                  <c:v>0.56708164833002095</c:v>
                </c:pt>
                <c:pt idx="156">
                  <c:v>0.56516439495419502</c:v>
                </c:pt>
                <c:pt idx="157">
                  <c:v>0.56172984503260104</c:v>
                </c:pt>
                <c:pt idx="158">
                  <c:v>0.55880952532107697</c:v>
                </c:pt>
                <c:pt idx="159">
                  <c:v>0.556086009764026</c:v>
                </c:pt>
                <c:pt idx="160">
                  <c:v>0.55356564688255905</c:v>
                </c:pt>
                <c:pt idx="161">
                  <c:v>0.55044217449545096</c:v>
                </c:pt>
                <c:pt idx="162">
                  <c:v>0.54741392992502302</c:v>
                </c:pt>
                <c:pt idx="163">
                  <c:v>0.54498879486023799</c:v>
                </c:pt>
                <c:pt idx="164">
                  <c:v>0.54276681247103398</c:v>
                </c:pt>
                <c:pt idx="165">
                  <c:v>0.53974491642172095</c:v>
                </c:pt>
                <c:pt idx="166">
                  <c:v>0.53661509551349995</c:v>
                </c:pt>
                <c:pt idx="167">
                  <c:v>0.53349162312639398</c:v>
                </c:pt>
                <c:pt idx="168">
                  <c:v>0.53056495489375599</c:v>
                </c:pt>
                <c:pt idx="169">
                  <c:v>0.52773986299891396</c:v>
                </c:pt>
                <c:pt idx="170">
                  <c:v>0.52411485744395803</c:v>
                </c:pt>
                <c:pt idx="171">
                  <c:v>0.51987404534113801</c:v>
                </c:pt>
                <c:pt idx="172">
                  <c:v>0.51573480957610995</c:v>
                </c:pt>
                <c:pt idx="173">
                  <c:v>0.51231295669673704</c:v>
                </c:pt>
                <c:pt idx="174">
                  <c:v>0.50827529726950005</c:v>
                </c:pt>
                <c:pt idx="175">
                  <c:v>0.50473917101011301</c:v>
                </c:pt>
                <c:pt idx="176">
                  <c:v>0.50050470742840503</c:v>
                </c:pt>
                <c:pt idx="177">
                  <c:v>0.49687335335233701</c:v>
                </c:pt>
                <c:pt idx="178">
                  <c:v>0.49374988096522998</c:v>
                </c:pt>
                <c:pt idx="179">
                  <c:v>0.49042325590253799</c:v>
                </c:pt>
                <c:pt idx="180">
                  <c:v>0.48719820717763901</c:v>
                </c:pt>
                <c:pt idx="181">
                  <c:v>0.48476672359174</c:v>
                </c:pt>
                <c:pt idx="182">
                  <c:v>0.48225270923138502</c:v>
                </c:pt>
                <c:pt idx="183">
                  <c:v>0.47983392268771002</c:v>
                </c:pt>
                <c:pt idx="184">
                  <c:v>0.477110407130658</c:v>
                </c:pt>
                <c:pt idx="185">
                  <c:v>0.47417739037691198</c:v>
                </c:pt>
                <c:pt idx="186">
                  <c:v>0.47125707066538802</c:v>
                </c:pt>
                <c:pt idx="187">
                  <c:v>0.46914301313509099</c:v>
                </c:pt>
                <c:pt idx="188">
                  <c:v>0.46692103074588698</c:v>
                </c:pt>
                <c:pt idx="189">
                  <c:v>0.46459747201889301</c:v>
                </c:pt>
                <c:pt idx="190">
                  <c:v>0.46258499082638599</c:v>
                </c:pt>
                <c:pt idx="191">
                  <c:v>0.46036300843718397</c:v>
                </c:pt>
                <c:pt idx="192">
                  <c:v>0.45803944971019001</c:v>
                </c:pt>
                <c:pt idx="193">
                  <c:v>0.455620663166516</c:v>
                </c:pt>
                <c:pt idx="194">
                  <c:v>0.45350660563621698</c:v>
                </c:pt>
                <c:pt idx="195">
                  <c:v>0.45128462324701502</c:v>
                </c:pt>
                <c:pt idx="196">
                  <c:v>0.44946894620897998</c:v>
                </c:pt>
                <c:pt idx="197">
                  <c:v>0.44734854015757097</c:v>
                </c:pt>
                <c:pt idx="198">
                  <c:v>0.44543128678174498</c:v>
                </c:pt>
                <c:pt idx="199">
                  <c:v>0.443215652913653</c:v>
                </c:pt>
                <c:pt idx="200">
                  <c:v>0.44109524686224399</c:v>
                </c:pt>
                <c:pt idx="201">
                  <c:v>0.43857488398077599</c:v>
                </c:pt>
                <c:pt idx="202">
                  <c:v>0.43656240278827102</c:v>
                </c:pt>
                <c:pt idx="203">
                  <c:v>0.43474037722912401</c:v>
                </c:pt>
                <c:pt idx="204">
                  <c:v>0.43272789603661799</c:v>
                </c:pt>
                <c:pt idx="205">
                  <c:v>0.43070906632299899</c:v>
                </c:pt>
                <c:pt idx="206">
                  <c:v>0.42889338928496601</c:v>
                </c:pt>
                <c:pt idx="207">
                  <c:v>0.42656983055797199</c:v>
                </c:pt>
                <c:pt idx="208">
                  <c:v>0.42486207837884099</c:v>
                </c:pt>
                <c:pt idx="209">
                  <c:v>0.42273532380632001</c:v>
                </c:pt>
                <c:pt idx="210">
                  <c:v>0.42072284261381399</c:v>
                </c:pt>
                <c:pt idx="211">
                  <c:v>0.41911031825136402</c:v>
                </c:pt>
                <c:pt idx="212">
                  <c:v>0.41759302170559298</c:v>
                </c:pt>
                <c:pt idx="213">
                  <c:v>0.41598049734314302</c:v>
                </c:pt>
                <c:pt idx="214">
                  <c:v>0.41406324396731797</c:v>
                </c:pt>
                <c:pt idx="215">
                  <c:v>0.412349143267075</c:v>
                </c:pt>
                <c:pt idx="216">
                  <c:v>0.410228737215666</c:v>
                </c:pt>
                <c:pt idx="217">
                  <c:v>0.407809950671991</c:v>
                </c:pt>
                <c:pt idx="218">
                  <c:v>0.40629265412622201</c:v>
                </c:pt>
                <c:pt idx="219">
                  <c:v>0.40458490194709201</c:v>
                </c:pt>
                <c:pt idx="220">
                  <c:v>0.40327075807690599</c:v>
                </c:pt>
                <c:pt idx="221">
                  <c:v>0.40186138639003999</c:v>
                </c:pt>
                <c:pt idx="222">
                  <c:v>0.39974098033863098</c:v>
                </c:pt>
                <c:pt idx="223">
                  <c:v>0.39782372696280299</c:v>
                </c:pt>
                <c:pt idx="224">
                  <c:v>0.39621120260035297</c:v>
                </c:pt>
                <c:pt idx="225">
                  <c:v>0.394897058730168</c:v>
                </c:pt>
                <c:pt idx="226">
                  <c:v>0.39318295802992798</c:v>
                </c:pt>
                <c:pt idx="227">
                  <c:v>0.39157043366747601</c:v>
                </c:pt>
                <c:pt idx="228">
                  <c:v>0.38965318029165003</c:v>
                </c:pt>
                <c:pt idx="229">
                  <c:v>0.38823746008367399</c:v>
                </c:pt>
                <c:pt idx="230">
                  <c:v>0.386529707904544</c:v>
                </c:pt>
                <c:pt idx="231">
                  <c:v>0.38551394452662302</c:v>
                </c:pt>
                <c:pt idx="232">
                  <c:v>0.38420614917754897</c:v>
                </c:pt>
                <c:pt idx="233">
                  <c:v>0.38228889580172398</c:v>
                </c:pt>
                <c:pt idx="234">
                  <c:v>0.38077794777706497</c:v>
                </c:pt>
                <c:pt idx="235">
                  <c:v>0.379673305103577</c:v>
                </c:pt>
                <c:pt idx="236">
                  <c:v>0.378054432220015</c:v>
                </c:pt>
                <c:pt idx="237">
                  <c:v>0.37614352736530099</c:v>
                </c:pt>
                <c:pt idx="238">
                  <c:v>0.37462623081953</c:v>
                </c:pt>
                <c:pt idx="239">
                  <c:v>0.37311528279487399</c:v>
                </c:pt>
                <c:pt idx="240">
                  <c:v>0.3718074874458</c:v>
                </c:pt>
                <c:pt idx="241">
                  <c:v>0.370486995054503</c:v>
                </c:pt>
                <c:pt idx="242">
                  <c:v>0.369077623367637</c:v>
                </c:pt>
                <c:pt idx="243">
                  <c:v>0.36776347949745097</c:v>
                </c:pt>
                <c:pt idx="244">
                  <c:v>0.36655726048616999</c:v>
                </c:pt>
                <c:pt idx="245">
                  <c:v>0.36524311661598502</c:v>
                </c:pt>
                <c:pt idx="246">
                  <c:v>0.36373216859132601</c:v>
                </c:pt>
                <c:pt idx="247">
                  <c:v>0.36272275373451701</c:v>
                </c:pt>
                <c:pt idx="248">
                  <c:v>0.36161811106102898</c:v>
                </c:pt>
                <c:pt idx="249">
                  <c:v>0.360602347683108</c:v>
                </c:pt>
                <c:pt idx="250">
                  <c:v>0.359091399658449</c:v>
                </c:pt>
                <c:pt idx="251">
                  <c:v>0.35757410311268001</c:v>
                </c:pt>
                <c:pt idx="252">
                  <c:v>0.356063155088021</c:v>
                </c:pt>
                <c:pt idx="253">
                  <c:v>0.35506008875232598</c:v>
                </c:pt>
                <c:pt idx="254">
                  <c:v>0.353644368544348</c:v>
                </c:pt>
                <c:pt idx="255">
                  <c:v>0.35243180101195498</c:v>
                </c:pt>
                <c:pt idx="256">
                  <c:v>0.351225582000672</c:v>
                </c:pt>
                <c:pt idx="257">
                  <c:v>0.35011459080607199</c:v>
                </c:pt>
                <c:pt idx="258">
                  <c:v>0.34900359961146998</c:v>
                </c:pt>
                <c:pt idx="259">
                  <c:v>0.34809576109245399</c:v>
                </c:pt>
                <c:pt idx="260">
                  <c:v>0.34628643257553099</c:v>
                </c:pt>
                <c:pt idx="261">
                  <c:v>0.34527066919761001</c:v>
                </c:pt>
                <c:pt idx="262">
                  <c:v>0.34557539821098598</c:v>
                </c:pt>
                <c:pt idx="263">
                  <c:v>0.34415967800301001</c:v>
                </c:pt>
                <c:pt idx="264">
                  <c:v>0.34295345899172702</c:v>
                </c:pt>
                <c:pt idx="265">
                  <c:v>0.34113143343258201</c:v>
                </c:pt>
                <c:pt idx="266">
                  <c:v>0.340229943434677</c:v>
                </c:pt>
                <c:pt idx="267">
                  <c:v>0.33942368125345201</c:v>
                </c:pt>
                <c:pt idx="268">
                  <c:v>0.33840791787552998</c:v>
                </c:pt>
                <c:pt idx="269">
                  <c:v>0.33730962372315398</c:v>
                </c:pt>
                <c:pt idx="270">
                  <c:v>0.33589390351517601</c:v>
                </c:pt>
                <c:pt idx="271">
                  <c:v>0.33487814013725498</c:v>
                </c:pt>
                <c:pt idx="272">
                  <c:v>0.334071877956029</c:v>
                </c:pt>
                <c:pt idx="273">
                  <c:v>0.33306881162033403</c:v>
                </c:pt>
                <c:pt idx="274">
                  <c:v>0.33185624408793901</c:v>
                </c:pt>
                <c:pt idx="275">
                  <c:v>0.33084682923113001</c:v>
                </c:pt>
                <c:pt idx="276">
                  <c:v>0.33014214338769698</c:v>
                </c:pt>
                <c:pt idx="277">
                  <c:v>0.32913272853088799</c:v>
                </c:pt>
                <c:pt idx="278">
                  <c:v>0.32823123853298303</c:v>
                </c:pt>
                <c:pt idx="279">
                  <c:v>0.327215475155062</c:v>
                </c:pt>
                <c:pt idx="280">
                  <c:v>0.32640921297383801</c:v>
                </c:pt>
                <c:pt idx="281">
                  <c:v>0.32560295079261198</c:v>
                </c:pt>
                <c:pt idx="282">
                  <c:v>0.32470146079470802</c:v>
                </c:pt>
                <c:pt idx="283">
                  <c:v>0.32368569741678699</c:v>
                </c:pt>
                <c:pt idx="284">
                  <c:v>0.32197794523765599</c:v>
                </c:pt>
                <c:pt idx="285">
                  <c:v>0.32157163988648901</c:v>
                </c:pt>
                <c:pt idx="286">
                  <c:v>0.32056222502968001</c:v>
                </c:pt>
                <c:pt idx="287">
                  <c:v>0.32015591967851098</c:v>
                </c:pt>
                <c:pt idx="288">
                  <c:v>0.31945123383507801</c:v>
                </c:pt>
                <c:pt idx="289">
                  <c:v>0.318740199470533</c:v>
                </c:pt>
                <c:pt idx="290">
                  <c:v>0.31804186214821201</c:v>
                </c:pt>
                <c:pt idx="291">
                  <c:v>0.31733717630477898</c:v>
                </c:pt>
                <c:pt idx="292">
                  <c:v>0.316530914123555</c:v>
                </c:pt>
                <c:pt idx="293">
                  <c:v>0.31561672708342697</c:v>
                </c:pt>
                <c:pt idx="294">
                  <c:v>0.31470888856440798</c:v>
                </c:pt>
                <c:pt idx="295">
                  <c:v>0.313902626383184</c:v>
                </c:pt>
                <c:pt idx="296">
                  <c:v>0.31319794053975097</c:v>
                </c:pt>
                <c:pt idx="297">
                  <c:v>0.31229010202073498</c:v>
                </c:pt>
                <c:pt idx="298">
                  <c:v>0.311483839839509</c:v>
                </c:pt>
                <c:pt idx="299">
                  <c:v>0.31067757765828502</c:v>
                </c:pt>
                <c:pt idx="300">
                  <c:v>0.309763390618155</c:v>
                </c:pt>
                <c:pt idx="301">
                  <c:v>0.30886190062024999</c:v>
                </c:pt>
                <c:pt idx="302">
                  <c:v>0.30804928991791403</c:v>
                </c:pt>
                <c:pt idx="303">
                  <c:v>0.307344604074481</c:v>
                </c:pt>
                <c:pt idx="304">
                  <c:v>0.30664626675216</c:v>
                </c:pt>
                <c:pt idx="305">
                  <c:v>0.305935232387615</c:v>
                </c:pt>
                <c:pt idx="306">
                  <c:v>0.30512897020639101</c:v>
                </c:pt>
                <c:pt idx="307">
                  <c:v>0.30442428436295799</c:v>
                </c:pt>
                <c:pt idx="308">
                  <c:v>0.30411955534958202</c:v>
                </c:pt>
                <c:pt idx="309">
                  <c:v>0.30340852098503701</c:v>
                </c:pt>
                <c:pt idx="310">
                  <c:v>0.30271018366271601</c:v>
                </c:pt>
                <c:pt idx="311">
                  <c:v>0.30210072563596402</c:v>
                </c:pt>
                <c:pt idx="312">
                  <c:v>0.301199235638059</c:v>
                </c:pt>
                <c:pt idx="313">
                  <c:v>0.30028504859792798</c:v>
                </c:pt>
                <c:pt idx="314">
                  <c:v>0.29968193909228802</c:v>
                </c:pt>
                <c:pt idx="315">
                  <c:v>0.29897725324885499</c:v>
                </c:pt>
                <c:pt idx="316">
                  <c:v>0.29826621888430999</c:v>
                </c:pt>
                <c:pt idx="317">
                  <c:v>0.297459956703086</c:v>
                </c:pt>
                <c:pt idx="318">
                  <c:v>0.29675527085965298</c:v>
                </c:pt>
                <c:pt idx="319">
                  <c:v>0.29625373769180502</c:v>
                </c:pt>
                <c:pt idx="320">
                  <c:v>0.295650628186163</c:v>
                </c:pt>
                <c:pt idx="321">
                  <c:v>0.29523797431388499</c:v>
                </c:pt>
                <c:pt idx="322">
                  <c:v>0.29433648431597798</c:v>
                </c:pt>
                <c:pt idx="323">
                  <c:v>0.293930178964811</c:v>
                </c:pt>
                <c:pt idx="324">
                  <c:v>0.29322549312137802</c:v>
                </c:pt>
                <c:pt idx="325">
                  <c:v>0.29231765460235898</c:v>
                </c:pt>
                <c:pt idx="326">
                  <c:v>0.291511392421135</c:v>
                </c:pt>
                <c:pt idx="327">
                  <c:v>0.290901934394383</c:v>
                </c:pt>
                <c:pt idx="328">
                  <c:v>0.29029882488874298</c:v>
                </c:pt>
                <c:pt idx="329">
                  <c:v>0.28979729172089302</c:v>
                </c:pt>
                <c:pt idx="330">
                  <c:v>0.28909260587746</c:v>
                </c:pt>
                <c:pt idx="331">
                  <c:v>0.28939733489083602</c:v>
                </c:pt>
                <c:pt idx="332">
                  <c:v>0.28807684249953902</c:v>
                </c:pt>
                <c:pt idx="333">
                  <c:v>0.28767688566948402</c:v>
                </c:pt>
                <c:pt idx="334">
                  <c:v>0.28696585130493901</c:v>
                </c:pt>
                <c:pt idx="335">
                  <c:v>0.28615958912371298</c:v>
                </c:pt>
                <c:pt idx="336">
                  <c:v>0.28575963229365597</c:v>
                </c:pt>
                <c:pt idx="337">
                  <c:v>0.28515652278801601</c:v>
                </c:pt>
                <c:pt idx="338">
                  <c:v>0.28424233574788799</c:v>
                </c:pt>
                <c:pt idx="339">
                  <c:v>0.28384237891782998</c:v>
                </c:pt>
                <c:pt idx="340">
                  <c:v>0.28354399842556599</c:v>
                </c:pt>
                <c:pt idx="341">
                  <c:v>0.283036116736607</c:v>
                </c:pt>
                <c:pt idx="342">
                  <c:v>0.28243300723096598</c:v>
                </c:pt>
                <c:pt idx="343">
                  <c:v>0.28172832138753301</c:v>
                </c:pt>
                <c:pt idx="344">
                  <c:v>0.281017287022988</c:v>
                </c:pt>
                <c:pt idx="345">
                  <c:v>0.28042052603846002</c:v>
                </c:pt>
                <c:pt idx="346">
                  <c:v>0.27970949167391501</c:v>
                </c:pt>
                <c:pt idx="347">
                  <c:v>0.27910003364716301</c:v>
                </c:pt>
                <c:pt idx="348">
                  <c:v>0.27829377146593698</c:v>
                </c:pt>
                <c:pt idx="349">
                  <c:v>0.27809696731146499</c:v>
                </c:pt>
                <c:pt idx="350">
                  <c:v>0.27799539097367199</c:v>
                </c:pt>
                <c:pt idx="351">
                  <c:v>0.27769066196029601</c:v>
                </c:pt>
                <c:pt idx="352">
                  <c:v>0.27708755245465599</c:v>
                </c:pt>
                <c:pt idx="353">
                  <c:v>0.27648444294901597</c:v>
                </c:pt>
                <c:pt idx="354">
                  <c:v>0.27587498492226298</c:v>
                </c:pt>
                <c:pt idx="355">
                  <c:v>0.27547502809220598</c:v>
                </c:pt>
                <c:pt idx="356">
                  <c:v>0.275068722741037</c:v>
                </c:pt>
                <c:pt idx="357">
                  <c:v>0.27466876591098</c:v>
                </c:pt>
                <c:pt idx="358">
                  <c:v>0.27416088422202101</c:v>
                </c:pt>
                <c:pt idx="359">
                  <c:v>0.27355777471638099</c:v>
                </c:pt>
                <c:pt idx="360">
                  <c:v>0.272649936197362</c:v>
                </c:pt>
                <c:pt idx="361">
                  <c:v>0.27214840302951399</c:v>
                </c:pt>
                <c:pt idx="362">
                  <c:v>0.271640521340553</c:v>
                </c:pt>
                <c:pt idx="363">
                  <c:v>0.27143736866496898</c:v>
                </c:pt>
                <c:pt idx="364">
                  <c:v>0.27093583549712202</c:v>
                </c:pt>
                <c:pt idx="365">
                  <c:v>0.27042795380815998</c:v>
                </c:pt>
                <c:pt idx="366">
                  <c:v>0.270021648456991</c:v>
                </c:pt>
                <c:pt idx="367">
                  <c:v>0.269621691626936</c:v>
                </c:pt>
                <c:pt idx="368">
                  <c:v>0.26931696261355798</c:v>
                </c:pt>
                <c:pt idx="369">
                  <c:v>0.26881542944571002</c:v>
                </c:pt>
                <c:pt idx="370">
                  <c:v>0.26851070043233399</c:v>
                </c:pt>
                <c:pt idx="371">
                  <c:v>0.26770443825110801</c:v>
                </c:pt>
                <c:pt idx="372">
                  <c:v>0.26670137191541299</c:v>
                </c:pt>
                <c:pt idx="373">
                  <c:v>0.26629506656424401</c:v>
                </c:pt>
                <c:pt idx="374">
                  <c:v>0.26589510973418701</c:v>
                </c:pt>
                <c:pt idx="375">
                  <c:v>0.26538087952411399</c:v>
                </c:pt>
                <c:pt idx="376">
                  <c:v>0.26487934635626598</c:v>
                </c:pt>
                <c:pt idx="377">
                  <c:v>0.26437781318841902</c:v>
                </c:pt>
                <c:pt idx="378">
                  <c:v>0.26407308417504</c:v>
                </c:pt>
                <c:pt idx="379">
                  <c:v>0.26357155100719298</c:v>
                </c:pt>
                <c:pt idx="380">
                  <c:v>0.26317159417713598</c:v>
                </c:pt>
                <c:pt idx="381">
                  <c:v>0.26286686516376001</c:v>
                </c:pt>
                <c:pt idx="382">
                  <c:v>0.26225740713700701</c:v>
                </c:pt>
                <c:pt idx="383">
                  <c:v>0.26165429763136699</c:v>
                </c:pt>
                <c:pt idx="384">
                  <c:v>0.261044839604615</c:v>
                </c:pt>
                <c:pt idx="385">
                  <c:v>0.26023857742338902</c:v>
                </c:pt>
                <c:pt idx="386">
                  <c:v>0.26014334960670799</c:v>
                </c:pt>
                <c:pt idx="387">
                  <c:v>0.25943231524216498</c:v>
                </c:pt>
                <c:pt idx="388">
                  <c:v>0.258626053060939</c:v>
                </c:pt>
                <c:pt idx="389">
                  <c:v>0.25853082524425802</c:v>
                </c:pt>
                <c:pt idx="390">
                  <c:v>0.25792136721750603</c:v>
                </c:pt>
                <c:pt idx="391">
                  <c:v>0.25741983404965901</c:v>
                </c:pt>
                <c:pt idx="392">
                  <c:v>0.257216681374073</c:v>
                </c:pt>
                <c:pt idx="393">
                  <c:v>0.25681672454401799</c:v>
                </c:pt>
                <c:pt idx="394">
                  <c:v>0.25630884285505701</c:v>
                </c:pt>
                <c:pt idx="395">
                  <c:v>0.25590253750388797</c:v>
                </c:pt>
                <c:pt idx="396">
                  <c:v>0.25529942799824701</c:v>
                </c:pt>
                <c:pt idx="397">
                  <c:v>0.25499469898487098</c:v>
                </c:pt>
                <c:pt idx="398">
                  <c:v>0.25469631849260699</c:v>
                </c:pt>
                <c:pt idx="399">
                  <c:v>0.25398528412806198</c:v>
                </c:pt>
                <c:pt idx="400">
                  <c:v>0.25368690363579799</c:v>
                </c:pt>
                <c:pt idx="401">
                  <c:v>0.25328694680574099</c:v>
                </c:pt>
                <c:pt idx="402">
                  <c:v>0.25257591244119598</c:v>
                </c:pt>
                <c:pt idx="403">
                  <c:v>0.25196645441444399</c:v>
                </c:pt>
                <c:pt idx="404">
                  <c:v>0.25146492124659597</c:v>
                </c:pt>
                <c:pt idx="405">
                  <c:v>0.25156649758438698</c:v>
                </c:pt>
                <c:pt idx="406">
                  <c:v>0.25116019223322</c:v>
                </c:pt>
                <c:pt idx="407">
                  <c:v>0.25035393005199402</c:v>
                </c:pt>
                <c:pt idx="408">
                  <c:v>0.24995397322193699</c:v>
                </c:pt>
                <c:pt idx="409">
                  <c:v>0.24985239688414601</c:v>
                </c:pt>
                <c:pt idx="410">
                  <c:v>0.24995397322193699</c:v>
                </c:pt>
                <c:pt idx="411">
                  <c:v>0.24945244005408901</c:v>
                </c:pt>
                <c:pt idx="412">
                  <c:v>0.24884298202733701</c:v>
                </c:pt>
                <c:pt idx="413">
                  <c:v>0.24853825301396101</c:v>
                </c:pt>
                <c:pt idx="414">
                  <c:v>0.24793514350832099</c:v>
                </c:pt>
                <c:pt idx="415">
                  <c:v>0.24743361034047101</c:v>
                </c:pt>
                <c:pt idx="416">
                  <c:v>0.246925728651511</c:v>
                </c:pt>
                <c:pt idx="417">
                  <c:v>0.24622739132919</c:v>
                </c:pt>
                <c:pt idx="418">
                  <c:v>0.24601789013249301</c:v>
                </c:pt>
                <c:pt idx="419">
                  <c:v>0.24571316111911701</c:v>
                </c:pt>
                <c:pt idx="420">
                  <c:v>0.24511640013458799</c:v>
                </c:pt>
                <c:pt idx="421">
                  <c:v>0.24481167112121199</c:v>
                </c:pt>
                <c:pt idx="422">
                  <c:v>0.24410063675666699</c:v>
                </c:pt>
                <c:pt idx="423">
                  <c:v>0.24339595091323399</c:v>
                </c:pt>
                <c:pt idx="424">
                  <c:v>0.24339595091323399</c:v>
                </c:pt>
                <c:pt idx="425">
                  <c:v>0.24309757042096999</c:v>
                </c:pt>
                <c:pt idx="426">
                  <c:v>0.242894417745386</c:v>
                </c:pt>
                <c:pt idx="427">
                  <c:v>0.242183383380841</c:v>
                </c:pt>
                <c:pt idx="428">
                  <c:v>0.24158027387520101</c:v>
                </c:pt>
                <c:pt idx="429">
                  <c:v>0.24137712119961499</c:v>
                </c:pt>
                <c:pt idx="430">
                  <c:v>0.24057085901839201</c:v>
                </c:pt>
                <c:pt idx="431">
                  <c:v>0.24057085901839201</c:v>
                </c:pt>
                <c:pt idx="432">
                  <c:v>0.24087558803176801</c:v>
                </c:pt>
                <c:pt idx="433">
                  <c:v>0.24067243535618399</c:v>
                </c:pt>
                <c:pt idx="434">
                  <c:v>0.240069325850544</c:v>
                </c:pt>
                <c:pt idx="435">
                  <c:v>0.239364640007111</c:v>
                </c:pt>
                <c:pt idx="436">
                  <c:v>0.23945986782379</c:v>
                </c:pt>
                <c:pt idx="437">
                  <c:v>0.23916148733152501</c:v>
                </c:pt>
                <c:pt idx="438">
                  <c:v>0.23916148733152501</c:v>
                </c:pt>
                <c:pt idx="439">
                  <c:v>0.23855837782588499</c:v>
                </c:pt>
                <c:pt idx="440">
                  <c:v>0.23744738663128301</c:v>
                </c:pt>
                <c:pt idx="441">
                  <c:v>0.236641124450059</c:v>
                </c:pt>
                <c:pt idx="442">
                  <c:v>0.236641124450059</c:v>
                </c:pt>
                <c:pt idx="443">
                  <c:v>0.23623481909888999</c:v>
                </c:pt>
                <c:pt idx="444">
                  <c:v>0.236336395436683</c:v>
                </c:pt>
                <c:pt idx="445">
                  <c:v>0.23582851374772201</c:v>
                </c:pt>
                <c:pt idx="446">
                  <c:v>0.23542855691766701</c:v>
                </c:pt>
                <c:pt idx="447">
                  <c:v>0.234927023749817</c:v>
                </c:pt>
                <c:pt idx="448">
                  <c:v>0.23412076156859299</c:v>
                </c:pt>
                <c:pt idx="449">
                  <c:v>0.23371445621742401</c:v>
                </c:pt>
                <c:pt idx="450">
                  <c:v>0.233612879879632</c:v>
                </c:pt>
                <c:pt idx="451">
                  <c:v>0.23340972720404801</c:v>
                </c:pt>
                <c:pt idx="452">
                  <c:v>0.23331449938736701</c:v>
                </c:pt>
                <c:pt idx="453">
                  <c:v>0.23331449938736701</c:v>
                </c:pt>
                <c:pt idx="454">
                  <c:v>0.23300977037399101</c:v>
                </c:pt>
                <c:pt idx="455">
                  <c:v>0.23240031234723901</c:v>
                </c:pt>
                <c:pt idx="456">
                  <c:v>0.23170197502491799</c:v>
                </c:pt>
                <c:pt idx="457">
                  <c:v>0.23129566967374901</c:v>
                </c:pt>
                <c:pt idx="458">
                  <c:v>0.23089571284369401</c:v>
                </c:pt>
                <c:pt idx="459">
                  <c:v>0.23089571284369401</c:v>
                </c:pt>
                <c:pt idx="460">
                  <c:v>0.23059098383031601</c:v>
                </c:pt>
                <c:pt idx="461">
                  <c:v>0.23007675362024399</c:v>
                </c:pt>
                <c:pt idx="462">
                  <c:v>0.22967679679018699</c:v>
                </c:pt>
                <c:pt idx="463">
                  <c:v>0.22917526362234</c:v>
                </c:pt>
                <c:pt idx="464">
                  <c:v>0.228768958271171</c:v>
                </c:pt>
                <c:pt idx="465">
                  <c:v>0.22867373045448999</c:v>
                </c:pt>
                <c:pt idx="466">
                  <c:v>0.22817219728664201</c:v>
                </c:pt>
                <c:pt idx="467">
                  <c:v>0.22817219728664201</c:v>
                </c:pt>
                <c:pt idx="468">
                  <c:v>0.22756273925989001</c:v>
                </c:pt>
                <c:pt idx="469">
                  <c:v>0.22715643390872101</c:v>
                </c:pt>
                <c:pt idx="470">
                  <c:v>0.22706120609204</c:v>
                </c:pt>
                <c:pt idx="471">
                  <c:v>0.22715643390872101</c:v>
                </c:pt>
                <c:pt idx="472">
                  <c:v>0.22685170489534501</c:v>
                </c:pt>
                <c:pt idx="473">
                  <c:v>0.22614701905191201</c:v>
                </c:pt>
                <c:pt idx="474">
                  <c:v>0.22554390954627199</c:v>
                </c:pt>
                <c:pt idx="475">
                  <c:v>0.22523918053289599</c:v>
                </c:pt>
                <c:pt idx="476">
                  <c:v>0.22483922370283899</c:v>
                </c:pt>
                <c:pt idx="477">
                  <c:v>0.22453449468946299</c:v>
                </c:pt>
                <c:pt idx="478">
                  <c:v>0.22412818933829401</c:v>
                </c:pt>
                <c:pt idx="479">
                  <c:v>0.22453449468946299</c:v>
                </c:pt>
                <c:pt idx="480">
                  <c:v>0.223226699340389</c:v>
                </c:pt>
                <c:pt idx="481">
                  <c:v>0.223321927157068</c:v>
                </c:pt>
                <c:pt idx="482">
                  <c:v>0.22312512300259599</c:v>
                </c:pt>
                <c:pt idx="483">
                  <c:v>0.22352507983265299</c:v>
                </c:pt>
                <c:pt idx="484">
                  <c:v>0.22312512300259599</c:v>
                </c:pt>
                <c:pt idx="485">
                  <c:v>0.222921970327013</c:v>
                </c:pt>
                <c:pt idx="486">
                  <c:v>0.22211570814578699</c:v>
                </c:pt>
                <c:pt idx="487">
                  <c:v>0.221912555470204</c:v>
                </c:pt>
                <c:pt idx="488">
                  <c:v>0.221912555470204</c:v>
                </c:pt>
                <c:pt idx="489">
                  <c:v>0.221512598640147</c:v>
                </c:pt>
                <c:pt idx="490">
                  <c:v>0.22110629328897799</c:v>
                </c:pt>
                <c:pt idx="491">
                  <c:v>0.22080156427560199</c:v>
                </c:pt>
                <c:pt idx="492">
                  <c:v>0.22070633645892099</c:v>
                </c:pt>
                <c:pt idx="493">
                  <c:v>0.219189039913152</c:v>
                </c:pt>
                <c:pt idx="494">
                  <c:v>0.21908746357535899</c:v>
                </c:pt>
                <c:pt idx="495">
                  <c:v>0.21948742040541599</c:v>
                </c:pt>
                <c:pt idx="496">
                  <c:v>0.21959534526432101</c:v>
                </c:pt>
                <c:pt idx="497">
                  <c:v>0.21898588723756901</c:v>
                </c:pt>
                <c:pt idx="498">
                  <c:v>0.21898588723756901</c:v>
                </c:pt>
                <c:pt idx="499">
                  <c:v>0.218179625056343</c:v>
                </c:pt>
                <c:pt idx="500">
                  <c:v>0.218179625056343</c:v>
                </c:pt>
                <c:pt idx="501">
                  <c:v>0.21747493921291</c:v>
                </c:pt>
                <c:pt idx="502">
                  <c:v>0.21666232851057399</c:v>
                </c:pt>
                <c:pt idx="503">
                  <c:v>0.2164655243561</c:v>
                </c:pt>
                <c:pt idx="504">
                  <c:v>0.21687182970726901</c:v>
                </c:pt>
                <c:pt idx="505">
                  <c:v>0.21656710069389301</c:v>
                </c:pt>
                <c:pt idx="506">
                  <c:v>0.21656710069389301</c:v>
                </c:pt>
                <c:pt idx="507">
                  <c:v>0.216160795342724</c:v>
                </c:pt>
                <c:pt idx="508">
                  <c:v>0.21585606632934801</c:v>
                </c:pt>
                <c:pt idx="509">
                  <c:v>0.215049804148125</c:v>
                </c:pt>
                <c:pt idx="510">
                  <c:v>0.21485299999365101</c:v>
                </c:pt>
                <c:pt idx="511">
                  <c:v>0.21464984731806699</c:v>
                </c:pt>
                <c:pt idx="512">
                  <c:v>0.214345118304691</c:v>
                </c:pt>
                <c:pt idx="513">
                  <c:v>0.21454827098027501</c:v>
                </c:pt>
                <c:pt idx="514">
                  <c:v>0.21414831415021801</c:v>
                </c:pt>
                <c:pt idx="515">
                  <c:v>0.213342051968994</c:v>
                </c:pt>
                <c:pt idx="516">
                  <c:v>0.212631017604449</c:v>
                </c:pt>
                <c:pt idx="517">
                  <c:v>0.212326288591073</c:v>
                </c:pt>
                <c:pt idx="518">
                  <c:v>0.21242786492886601</c:v>
                </c:pt>
                <c:pt idx="519">
                  <c:v>0.212326288591073</c:v>
                </c:pt>
                <c:pt idx="520">
                  <c:v>0.211926331761016</c:v>
                </c:pt>
                <c:pt idx="521">
                  <c:v>0.211323222255375</c:v>
                </c:pt>
                <c:pt idx="522">
                  <c:v>0.211323222255375</c:v>
                </c:pt>
                <c:pt idx="523">
                  <c:v>0.21121529739647099</c:v>
                </c:pt>
                <c:pt idx="524">
                  <c:v>0.21101849324199901</c:v>
                </c:pt>
                <c:pt idx="525">
                  <c:v>0.210923265425318</c:v>
                </c:pt>
                <c:pt idx="526">
                  <c:v>0.21081534056641399</c:v>
                </c:pt>
                <c:pt idx="527">
                  <c:v>0.21040903521524701</c:v>
                </c:pt>
                <c:pt idx="528">
                  <c:v>0.21011700324409499</c:v>
                </c:pt>
                <c:pt idx="529">
                  <c:v>0.20971069789292601</c:v>
                </c:pt>
                <c:pt idx="530">
                  <c:v>0.20930439254175701</c:v>
                </c:pt>
                <c:pt idx="531">
                  <c:v>0.20900601204949301</c:v>
                </c:pt>
                <c:pt idx="532">
                  <c:v>0.208898087190588</c:v>
                </c:pt>
                <c:pt idx="533">
                  <c:v>0.20859970669832401</c:v>
                </c:pt>
                <c:pt idx="534">
                  <c:v>0.20859970669832401</c:v>
                </c:pt>
                <c:pt idx="535">
                  <c:v>0.20839655402274099</c:v>
                </c:pt>
                <c:pt idx="536">
                  <c:v>0.20789502085489101</c:v>
                </c:pt>
                <c:pt idx="537">
                  <c:v>0.20759029184151501</c:v>
                </c:pt>
                <c:pt idx="538">
                  <c:v>0.20708875867366699</c:v>
                </c:pt>
                <c:pt idx="539">
                  <c:v>0.20668245332249799</c:v>
                </c:pt>
                <c:pt idx="540">
                  <c:v>0.206479300646915</c:v>
                </c:pt>
                <c:pt idx="541">
                  <c:v>0.20618092015465</c:v>
                </c:pt>
                <c:pt idx="542">
                  <c:v>0.20597776747906499</c:v>
                </c:pt>
                <c:pt idx="543">
                  <c:v>0.205774614803482</c:v>
                </c:pt>
                <c:pt idx="544">
                  <c:v>0.20536830945231299</c:v>
                </c:pt>
                <c:pt idx="545">
                  <c:v>0.20496200410114401</c:v>
                </c:pt>
                <c:pt idx="546">
                  <c:v>0.20456204727108901</c:v>
                </c:pt>
                <c:pt idx="547">
                  <c:v>0.204460470933296</c:v>
                </c:pt>
                <c:pt idx="548">
                  <c:v>0.204365243116615</c:v>
                </c:pt>
                <c:pt idx="549">
                  <c:v>0.20456204727108901</c:v>
                </c:pt>
                <c:pt idx="550">
                  <c:v>0.204460470933296</c:v>
                </c:pt>
                <c:pt idx="551">
                  <c:v>0.20426366677882499</c:v>
                </c:pt>
                <c:pt idx="552">
                  <c:v>0.20325425192201599</c:v>
                </c:pt>
                <c:pt idx="553">
                  <c:v>0.20305109924643</c:v>
                </c:pt>
                <c:pt idx="554">
                  <c:v>0.20244798974079001</c:v>
                </c:pt>
                <c:pt idx="555">
                  <c:v>0.202041684389621</c:v>
                </c:pt>
                <c:pt idx="556">
                  <c:v>0.20194010805182999</c:v>
                </c:pt>
                <c:pt idx="557">
                  <c:v>0.201432226362869</c:v>
                </c:pt>
                <c:pt idx="558">
                  <c:v>0.201336998546188</c:v>
                </c:pt>
                <c:pt idx="559">
                  <c:v>0.201032269532812</c:v>
                </c:pt>
                <c:pt idx="560">
                  <c:v>0.20123542220839699</c:v>
                </c:pt>
                <c:pt idx="561">
                  <c:v>0.20073388904054701</c:v>
                </c:pt>
                <c:pt idx="562">
                  <c:v>0.19971812566262601</c:v>
                </c:pt>
                <c:pt idx="563">
                  <c:v>0.199622897845948</c:v>
                </c:pt>
                <c:pt idx="564">
                  <c:v>0.19971812566262601</c:v>
                </c:pt>
                <c:pt idx="565">
                  <c:v>0.19901343981919301</c:v>
                </c:pt>
                <c:pt idx="566">
                  <c:v>0.19871505932692901</c:v>
                </c:pt>
                <c:pt idx="567">
                  <c:v>0.198607134468027</c:v>
                </c:pt>
                <c:pt idx="568">
                  <c:v>0.198911863481403</c:v>
                </c:pt>
                <c:pt idx="569">
                  <c:v>0.198607134468027</c:v>
                </c:pt>
                <c:pt idx="570">
                  <c:v>0.19841033031355301</c:v>
                </c:pt>
                <c:pt idx="571">
                  <c:v>0.19770564447012001</c:v>
                </c:pt>
                <c:pt idx="572">
                  <c:v>0.19699461010557501</c:v>
                </c:pt>
                <c:pt idx="573">
                  <c:v>0.19668988109219901</c:v>
                </c:pt>
                <c:pt idx="574">
                  <c:v>0.19668988109219901</c:v>
                </c:pt>
                <c:pt idx="575">
                  <c:v>0.196493076937727</c:v>
                </c:pt>
                <c:pt idx="576">
                  <c:v>0.196188347924351</c:v>
                </c:pt>
                <c:pt idx="577">
                  <c:v>0.195883618910975</c:v>
                </c:pt>
                <c:pt idx="578">
                  <c:v>0.195483662080918</c:v>
                </c:pt>
                <c:pt idx="579">
                  <c:v>0.19498212891307001</c:v>
                </c:pt>
                <c:pt idx="580">
                  <c:v>0.19437267088631599</c:v>
                </c:pt>
                <c:pt idx="581">
                  <c:v>0.194175866731844</c:v>
                </c:pt>
                <c:pt idx="582">
                  <c:v>0.193769561380675</c:v>
                </c:pt>
                <c:pt idx="583">
                  <c:v>0.193464832367299</c:v>
                </c:pt>
                <c:pt idx="584">
                  <c:v>0.19326802821282801</c:v>
                </c:pt>
                <c:pt idx="585">
                  <c:v>0.19296329919945199</c:v>
                </c:pt>
                <c:pt idx="586">
                  <c:v>0.19286807138277101</c:v>
                </c:pt>
                <c:pt idx="587">
                  <c:v>0.19265857018607599</c:v>
                </c:pt>
                <c:pt idx="588">
                  <c:v>0.19225861335601899</c:v>
                </c:pt>
                <c:pt idx="589">
                  <c:v>0.19215703701822601</c:v>
                </c:pt>
                <c:pt idx="590">
                  <c:v>0.19145235117479301</c:v>
                </c:pt>
                <c:pt idx="591">
                  <c:v>0.19114762216141701</c:v>
                </c:pt>
                <c:pt idx="592">
                  <c:v>0.19023978364239999</c:v>
                </c:pt>
                <c:pt idx="593">
                  <c:v>0.18993505462902399</c:v>
                </c:pt>
                <c:pt idx="594">
                  <c:v>0.18953509779896699</c:v>
                </c:pt>
                <c:pt idx="595">
                  <c:v>0.18953509779896699</c:v>
                </c:pt>
                <c:pt idx="596">
                  <c:v>0.189331945123384</c:v>
                </c:pt>
                <c:pt idx="597">
                  <c:v>0.18882406343442201</c:v>
                </c:pt>
                <c:pt idx="598">
                  <c:v>0.18872883561774301</c:v>
                </c:pt>
                <c:pt idx="599">
                  <c:v>0.18812572611210299</c:v>
                </c:pt>
                <c:pt idx="600">
                  <c:v>0.18771942076093401</c:v>
                </c:pt>
                <c:pt idx="601">
                  <c:v>0.18721153907197199</c:v>
                </c:pt>
                <c:pt idx="602">
                  <c:v>0.186608429566332</c:v>
                </c:pt>
                <c:pt idx="603">
                  <c:v>0.186208472736275</c:v>
                </c:pt>
                <c:pt idx="604">
                  <c:v>0.185903743722899</c:v>
                </c:pt>
                <c:pt idx="605">
                  <c:v>0.18540221055505099</c:v>
                </c:pt>
                <c:pt idx="606">
                  <c:v>0.18499590520388201</c:v>
                </c:pt>
                <c:pt idx="607">
                  <c:v>0.18469117619050601</c:v>
                </c:pt>
                <c:pt idx="608">
                  <c:v>0.18408806668486599</c:v>
                </c:pt>
                <c:pt idx="609">
                  <c:v>0.18368176133369701</c:v>
                </c:pt>
                <c:pt idx="610">
                  <c:v>0.18337703232032099</c:v>
                </c:pt>
                <c:pt idx="611">
                  <c:v>0.182875499152473</c:v>
                </c:pt>
                <c:pt idx="612">
                  <c:v>0.18237396598462299</c:v>
                </c:pt>
                <c:pt idx="613">
                  <c:v>0.18237396598462299</c:v>
                </c:pt>
                <c:pt idx="614">
                  <c:v>0.18217081330904</c:v>
                </c:pt>
                <c:pt idx="615">
                  <c:v>0.181764507957871</c:v>
                </c:pt>
                <c:pt idx="616">
                  <c:v>0.181466127465607</c:v>
                </c:pt>
                <c:pt idx="617">
                  <c:v>0.18136455112781399</c:v>
                </c:pt>
                <c:pt idx="618">
                  <c:v>0.180456712608798</c:v>
                </c:pt>
                <c:pt idx="619">
                  <c:v>0.17995517944094799</c:v>
                </c:pt>
                <c:pt idx="620">
                  <c:v>0.17954887408978101</c:v>
                </c:pt>
                <c:pt idx="621">
                  <c:v>0.17904099240082</c:v>
                </c:pt>
                <c:pt idx="622">
                  <c:v>0.17843788289517901</c:v>
                </c:pt>
                <c:pt idx="623">
                  <c:v>0.178037926065122</c:v>
                </c:pt>
                <c:pt idx="624">
                  <c:v>0.17742846803837001</c:v>
                </c:pt>
                <c:pt idx="625">
                  <c:v>0.17723166388389899</c:v>
                </c:pt>
                <c:pt idx="626">
                  <c:v>0.17642540170267301</c:v>
                </c:pt>
                <c:pt idx="627">
                  <c:v>0.17571436733812801</c:v>
                </c:pt>
                <c:pt idx="628">
                  <c:v>0.174908105156904</c:v>
                </c:pt>
                <c:pt idx="629">
                  <c:v>0.174603376143528</c:v>
                </c:pt>
                <c:pt idx="630">
                  <c:v>0.174298647130152</c:v>
                </c:pt>
                <c:pt idx="631">
                  <c:v>0.17400661515899901</c:v>
                </c:pt>
                <c:pt idx="632">
                  <c:v>0.173600309807831</c:v>
                </c:pt>
                <c:pt idx="633">
                  <c:v>0.17309242811886899</c:v>
                </c:pt>
                <c:pt idx="634">
                  <c:v>0.17268612276770001</c:v>
                </c:pt>
                <c:pt idx="635">
                  <c:v>0.171784632769795</c:v>
                </c:pt>
                <c:pt idx="636">
                  <c:v>0.17137832741862899</c:v>
                </c:pt>
                <c:pt idx="637">
                  <c:v>0.17087679425077901</c:v>
                </c:pt>
                <c:pt idx="638">
                  <c:v>0.17017210840734601</c:v>
                </c:pt>
                <c:pt idx="639">
                  <c:v>0.16996260721065101</c:v>
                </c:pt>
                <c:pt idx="640">
                  <c:v>0.16966422671838599</c:v>
                </c:pt>
                <c:pt idx="641">
                  <c:v>0.169156345029425</c:v>
                </c:pt>
                <c:pt idx="642">
                  <c:v>0.16885161601604901</c:v>
                </c:pt>
                <c:pt idx="643">
                  <c:v>0.168451659185992</c:v>
                </c:pt>
                <c:pt idx="644">
                  <c:v>0.16754382066697501</c:v>
                </c:pt>
                <c:pt idx="645">
                  <c:v>0.167042287499128</c:v>
                </c:pt>
                <c:pt idx="646">
                  <c:v>0.16654075433127799</c:v>
                </c:pt>
                <c:pt idx="647">
                  <c:v>0.166032872642318</c:v>
                </c:pt>
                <c:pt idx="648">
                  <c:v>0.16542976313667801</c:v>
                </c:pt>
                <c:pt idx="649">
                  <c:v>0.164921881447716</c:v>
                </c:pt>
                <c:pt idx="650">
                  <c:v>0.16381723877422799</c:v>
                </c:pt>
                <c:pt idx="651">
                  <c:v>0.163207780747474</c:v>
                </c:pt>
                <c:pt idx="652">
                  <c:v>0.16280147539630699</c:v>
                </c:pt>
                <c:pt idx="653">
                  <c:v>0.16209678955287399</c:v>
                </c:pt>
                <c:pt idx="654">
                  <c:v>0.16129052737164801</c:v>
                </c:pt>
                <c:pt idx="655">
                  <c:v>0.16068741786600799</c:v>
                </c:pt>
                <c:pt idx="656">
                  <c:v>0.16028746103595101</c:v>
                </c:pt>
                <c:pt idx="657">
                  <c:v>0.15957642667140601</c:v>
                </c:pt>
                <c:pt idx="658">
                  <c:v>0.159481198854727</c:v>
                </c:pt>
                <c:pt idx="659">
                  <c:v>0.159176469841351</c:v>
                </c:pt>
                <c:pt idx="660">
                  <c:v>0.158770164490182</c:v>
                </c:pt>
                <c:pt idx="661">
                  <c:v>0.158065478646749</c:v>
                </c:pt>
                <c:pt idx="662">
                  <c:v>0.157456020619997</c:v>
                </c:pt>
                <c:pt idx="663">
                  <c:v>0.15664975843877099</c:v>
                </c:pt>
                <c:pt idx="664">
                  <c:v>0.15624345308760201</c:v>
                </c:pt>
                <c:pt idx="665">
                  <c:v>0.155341963089697</c:v>
                </c:pt>
                <c:pt idx="666">
                  <c:v>0.15493565773853099</c:v>
                </c:pt>
                <c:pt idx="667">
                  <c:v>0.154326199711776</c:v>
                </c:pt>
                <c:pt idx="668">
                  <c:v>0.15372943872724801</c:v>
                </c:pt>
                <c:pt idx="669">
                  <c:v>0.153323133376079</c:v>
                </c:pt>
                <c:pt idx="670">
                  <c:v>0.152713675349327</c:v>
                </c:pt>
                <c:pt idx="671">
                  <c:v>0.15201533802700801</c:v>
                </c:pt>
                <c:pt idx="672">
                  <c:v>0.151304303662463</c:v>
                </c:pt>
                <c:pt idx="673">
                  <c:v>0.15059961781903</c:v>
                </c:pt>
                <c:pt idx="674">
                  <c:v>0.150199660988972</c:v>
                </c:pt>
                <c:pt idx="675">
                  <c:v>0.149894931975596</c:v>
                </c:pt>
                <c:pt idx="676">
                  <c:v>0.149488626624427</c:v>
                </c:pt>
                <c:pt idx="677">
                  <c:v>0.14929182246995601</c:v>
                </c:pt>
                <c:pt idx="678">
                  <c:v>0.14848556028873</c:v>
                </c:pt>
                <c:pt idx="679">
                  <c:v>0.147876102261978</c:v>
                </c:pt>
                <c:pt idx="680">
                  <c:v>0.14726664423522601</c:v>
                </c:pt>
                <c:pt idx="681">
                  <c:v>0.14666353472958499</c:v>
                </c:pt>
                <c:pt idx="682">
                  <c:v>0.146060425223945</c:v>
                </c:pt>
                <c:pt idx="683">
                  <c:v>0.145457315718302</c:v>
                </c:pt>
                <c:pt idx="684">
                  <c:v>0.14474628135376</c:v>
                </c:pt>
                <c:pt idx="685">
                  <c:v>0.14424474818590999</c:v>
                </c:pt>
                <c:pt idx="686">
                  <c:v>0.14343848600468601</c:v>
                </c:pt>
                <c:pt idx="687">
                  <c:v>0.14313375699130801</c:v>
                </c:pt>
                <c:pt idx="688">
                  <c:v>0.14282902797793201</c:v>
                </c:pt>
                <c:pt idx="689">
                  <c:v>0.142327494810084</c:v>
                </c:pt>
                <c:pt idx="690">
                  <c:v>0.14152123262885799</c:v>
                </c:pt>
                <c:pt idx="691">
                  <c:v>0.14081654678542699</c:v>
                </c:pt>
                <c:pt idx="692">
                  <c:v>0.140619742630953</c:v>
                </c:pt>
                <c:pt idx="693">
                  <c:v>0.14041024143425801</c:v>
                </c:pt>
                <c:pt idx="694">
                  <c:v>0.13980078340750399</c:v>
                </c:pt>
                <c:pt idx="695">
                  <c:v>0.13879771707180899</c:v>
                </c:pt>
                <c:pt idx="696">
                  <c:v>0.13799145489058301</c:v>
                </c:pt>
                <c:pt idx="697">
                  <c:v>0.13759149806052601</c:v>
                </c:pt>
                <c:pt idx="698">
                  <c:v>0.13708361637156599</c:v>
                </c:pt>
                <c:pt idx="699">
                  <c:v>0.13627100566922901</c:v>
                </c:pt>
                <c:pt idx="700">
                  <c:v>0.13576947250138099</c:v>
                </c:pt>
                <c:pt idx="701">
                  <c:v>0.13506478665794799</c:v>
                </c:pt>
                <c:pt idx="702">
                  <c:v>0.13465848130677899</c:v>
                </c:pt>
                <c:pt idx="703">
                  <c:v>0.13436010081451499</c:v>
                </c:pt>
                <c:pt idx="704">
                  <c:v>0.13385221912555501</c:v>
                </c:pt>
                <c:pt idx="705">
                  <c:v>0.13324910961991501</c:v>
                </c:pt>
                <c:pt idx="706">
                  <c:v>0.13264600011427199</c:v>
                </c:pt>
                <c:pt idx="707">
                  <c:v>0.13193496574972699</c:v>
                </c:pt>
                <c:pt idx="708">
                  <c:v>0.13153500891967301</c:v>
                </c:pt>
                <c:pt idx="709">
                  <c:v>0.13123662842740799</c:v>
                </c:pt>
                <c:pt idx="710">
                  <c:v>0.130728746738447</c:v>
                </c:pt>
                <c:pt idx="711">
                  <c:v>0.13002406089501301</c:v>
                </c:pt>
                <c:pt idx="712">
                  <c:v>0.12941460286826101</c:v>
                </c:pt>
                <c:pt idx="713">
                  <c:v>0.12881149336262099</c:v>
                </c:pt>
                <c:pt idx="714">
                  <c:v>0.12840518801145201</c:v>
                </c:pt>
                <c:pt idx="715">
                  <c:v>0.128208383856981</c:v>
                </c:pt>
                <c:pt idx="716">
                  <c:v>0.12770685068913301</c:v>
                </c:pt>
                <c:pt idx="717">
                  <c:v>0.12709739266237899</c:v>
                </c:pt>
                <c:pt idx="718">
                  <c:v>0.126494283156738</c:v>
                </c:pt>
                <c:pt idx="719">
                  <c:v>0.125884825129986</c:v>
                </c:pt>
                <c:pt idx="720">
                  <c:v>0.125484868299929</c:v>
                </c:pt>
                <c:pt idx="721">
                  <c:v>0.124875410273177</c:v>
                </c:pt>
                <c:pt idx="722">
                  <c:v>0.124678606118705</c:v>
                </c:pt>
                <c:pt idx="723">
                  <c:v>0.124373877105329</c:v>
                </c:pt>
                <c:pt idx="724">
                  <c:v>0.123770767599687</c:v>
                </c:pt>
                <c:pt idx="725">
                  <c:v>0.123066081756256</c:v>
                </c:pt>
                <c:pt idx="726">
                  <c:v>0.122456623729501</c:v>
                </c:pt>
                <c:pt idx="727">
                  <c:v>0.12205031837833499</c:v>
                </c:pt>
                <c:pt idx="728">
                  <c:v>0.12145355739380601</c:v>
                </c:pt>
                <c:pt idx="729">
                  <c:v>0.12064729521258</c:v>
                </c:pt>
                <c:pt idx="730">
                  <c:v>0.120037837185828</c:v>
                </c:pt>
                <c:pt idx="731">
                  <c:v>0.119733108172452</c:v>
                </c:pt>
                <c:pt idx="732">
                  <c:v>0.11963153183465899</c:v>
                </c:pt>
                <c:pt idx="733">
                  <c:v>0.11923157500460201</c:v>
                </c:pt>
                <c:pt idx="734">
                  <c:v>0.118825269653433</c:v>
                </c:pt>
                <c:pt idx="735">
                  <c:v>0.118120583810002</c:v>
                </c:pt>
                <c:pt idx="736">
                  <c:v>0.11751747430436001</c:v>
                </c:pt>
                <c:pt idx="737">
                  <c:v>0.116812788460929</c:v>
                </c:pt>
                <c:pt idx="738">
                  <c:v>0.116101754096384</c:v>
                </c:pt>
                <c:pt idx="739">
                  <c:v>0.115600220928534</c:v>
                </c:pt>
                <c:pt idx="740">
                  <c:v>0.11499076290178201</c:v>
                </c:pt>
                <c:pt idx="741">
                  <c:v>0.11448922973393399</c:v>
                </c:pt>
                <c:pt idx="742">
                  <c:v>0.114184500720558</c:v>
                </c:pt>
                <c:pt idx="743">
                  <c:v>0.113479814877125</c:v>
                </c:pt>
                <c:pt idx="744">
                  <c:v>0.113073509525956</c:v>
                </c:pt>
                <c:pt idx="745">
                  <c:v>0.112470400020316</c:v>
                </c:pt>
                <c:pt idx="746">
                  <c:v>0.111968866852466</c:v>
                </c:pt>
                <c:pt idx="747">
                  <c:v>0.11166413783909</c:v>
                </c:pt>
                <c:pt idx="748">
                  <c:v>0.111264181009035</c:v>
                </c:pt>
                <c:pt idx="749">
                  <c:v>0.11085787565786601</c:v>
                </c:pt>
                <c:pt idx="750">
                  <c:v>0.11034999396890401</c:v>
                </c:pt>
                <c:pt idx="751">
                  <c:v>0.10984846080105699</c:v>
                </c:pt>
                <c:pt idx="752">
                  <c:v>0.10914377495762401</c:v>
                </c:pt>
                <c:pt idx="753">
                  <c:v>0.108540665451983</c:v>
                </c:pt>
                <c:pt idx="754">
                  <c:v>0.107829631087438</c:v>
                </c:pt>
                <c:pt idx="755">
                  <c:v>0.107328097919589</c:v>
                </c:pt>
                <c:pt idx="756">
                  <c:v>0.106718639892836</c:v>
                </c:pt>
                <c:pt idx="757">
                  <c:v>0.106217106724989</c:v>
                </c:pt>
                <c:pt idx="758">
                  <c:v>0.10560764869823699</c:v>
                </c:pt>
                <c:pt idx="759">
                  <c:v>0.104801386517011</c:v>
                </c:pt>
                <c:pt idx="760">
                  <c:v>0.104096700673577</c:v>
                </c:pt>
                <c:pt idx="761">
                  <c:v>0.10369039532240901</c:v>
                </c:pt>
                <c:pt idx="762">
                  <c:v>0.103290438492354</c:v>
                </c:pt>
                <c:pt idx="763">
                  <c:v>0.102884133141185</c:v>
                </c:pt>
                <c:pt idx="764">
                  <c:v>0.10248417631112799</c:v>
                </c:pt>
                <c:pt idx="765">
                  <c:v>0.101785838988806</c:v>
                </c:pt>
                <c:pt idx="766">
                  <c:v>0.101576337792111</c:v>
                </c:pt>
                <c:pt idx="767">
                  <c:v>0.10137953363764</c:v>
                </c:pt>
                <c:pt idx="768">
                  <c:v>0.100770075610885</c:v>
                </c:pt>
                <c:pt idx="769">
                  <c:v>9.9868585612980801E-2</c:v>
                </c:pt>
                <c:pt idx="770">
                  <c:v>9.9157551248435796E-2</c:v>
                </c:pt>
                <c:pt idx="771">
                  <c:v>9.8452865405002796E-2</c:v>
                </c:pt>
                <c:pt idx="772">
                  <c:v>9.7849755899362303E-2</c:v>
                </c:pt>
                <c:pt idx="773">
                  <c:v>9.7443450548195698E-2</c:v>
                </c:pt>
                <c:pt idx="774">
                  <c:v>9.7240297872610099E-2</c:v>
                </c:pt>
                <c:pt idx="775">
                  <c:v>9.6935568859234003E-2</c:v>
                </c:pt>
                <c:pt idx="776">
                  <c:v>9.6332459353593705E-2</c:v>
                </c:pt>
                <c:pt idx="777">
                  <c:v>9.5627773510160594E-2</c:v>
                </c:pt>
                <c:pt idx="778">
                  <c:v>9.4923087666727399E-2</c:v>
                </c:pt>
                <c:pt idx="779">
                  <c:v>9.3812096472127599E-2</c:v>
                </c:pt>
                <c:pt idx="780">
                  <c:v>9.2904257953108901E-2</c:v>
                </c:pt>
                <c:pt idx="781">
                  <c:v>9.2701105277525606E-2</c:v>
                </c:pt>
                <c:pt idx="782">
                  <c:v>9.1894843096299694E-2</c:v>
                </c:pt>
                <c:pt idx="783">
                  <c:v>9.1088580915076003E-2</c:v>
                </c:pt>
                <c:pt idx="784">
                  <c:v>9.0580699226114295E-2</c:v>
                </c:pt>
                <c:pt idx="785">
                  <c:v>9.0485471409435594E-2</c:v>
                </c:pt>
                <c:pt idx="786">
                  <c:v>9.0485471409435594E-2</c:v>
                </c:pt>
                <c:pt idx="787">
                  <c:v>8.8968174863664803E-2</c:v>
                </c:pt>
                <c:pt idx="788">
                  <c:v>8.7552454655689005E-2</c:v>
                </c:pt>
                <c:pt idx="789">
                  <c:v>8.5635201279861003E-2</c:v>
                </c:pt>
                <c:pt idx="790">
                  <c:v>8.6244659306615401E-2</c:v>
                </c:pt>
                <c:pt idx="791">
                  <c:v>8.6746192474462996E-2</c:v>
                </c:pt>
                <c:pt idx="792">
                  <c:v>8.5939930293237099E-2</c:v>
                </c:pt>
                <c:pt idx="793">
                  <c:v>8.5844702476558302E-2</c:v>
                </c:pt>
                <c:pt idx="794">
                  <c:v>8.5343169308708403E-2</c:v>
                </c:pt>
                <c:pt idx="795">
                  <c:v>8.4022676917411401E-2</c:v>
                </c:pt>
                <c:pt idx="796">
                  <c:v>8.3622720087356495E-2</c:v>
                </c:pt>
                <c:pt idx="797">
                  <c:v>8.2911685722811601E-2</c:v>
                </c:pt>
                <c:pt idx="798">
                  <c:v>8.1908619387114107E-2</c:v>
                </c:pt>
                <c:pt idx="799">
                  <c:v>8.1299161360361999E-2</c:v>
                </c:pt>
                <c:pt idx="800">
                  <c:v>8.1000780868097699E-2</c:v>
                </c:pt>
                <c:pt idx="801">
                  <c:v>8.0492899179136004E-2</c:v>
                </c:pt>
                <c:pt idx="802">
                  <c:v>7.9991366011288395E-2</c:v>
                </c:pt>
                <c:pt idx="803">
                  <c:v>7.9686636997910107E-2</c:v>
                </c:pt>
                <c:pt idx="804">
                  <c:v>7.9185103830062498E-2</c:v>
                </c:pt>
                <c:pt idx="805">
                  <c:v>7.8074112635460505E-2</c:v>
                </c:pt>
                <c:pt idx="806">
                  <c:v>7.6963121440860705E-2</c:v>
                </c:pt>
                <c:pt idx="807">
                  <c:v>7.6664740948596405E-2</c:v>
                </c:pt>
                <c:pt idx="808">
                  <c:v>7.6360011935220407E-2</c:v>
                </c:pt>
                <c:pt idx="809">
                  <c:v>7.5655326091787101E-2</c:v>
                </c:pt>
                <c:pt idx="810">
                  <c:v>7.4747487572770693E-2</c:v>
                </c:pt>
                <c:pt idx="811">
                  <c:v>7.3941225391544796E-2</c:v>
                </c:pt>
                <c:pt idx="812">
                  <c:v>7.3738072715961597E-2</c:v>
                </c:pt>
                <c:pt idx="813">
                  <c:v>7.36364963781687E-2</c:v>
                </c:pt>
                <c:pt idx="814">
                  <c:v>7.2735006380264103E-2</c:v>
                </c:pt>
                <c:pt idx="815">
                  <c:v>7.1516090326757403E-2</c:v>
                </c:pt>
                <c:pt idx="816">
                  <c:v>7.1014557158909905E-2</c:v>
                </c:pt>
                <c:pt idx="817">
                  <c:v>7.0912980821117105E-2</c:v>
                </c:pt>
                <c:pt idx="818">
                  <c:v>7.0106718639893401E-2</c:v>
                </c:pt>
                <c:pt idx="819">
                  <c:v>6.9497260613139003E-2</c:v>
                </c:pt>
                <c:pt idx="820">
                  <c:v>6.8995727445291394E-2</c:v>
                </c:pt>
                <c:pt idx="821">
                  <c:v>6.8291041601858296E-2</c:v>
                </c:pt>
                <c:pt idx="822">
                  <c:v>6.7687932096217804E-2</c:v>
                </c:pt>
                <c:pt idx="823">
                  <c:v>6.6983246252784706E-2</c:v>
                </c:pt>
                <c:pt idx="824">
                  <c:v>6.5567526044806701E-2</c:v>
                </c:pt>
                <c:pt idx="825">
                  <c:v>6.4659687525790197E-2</c:v>
                </c:pt>
                <c:pt idx="826">
                  <c:v>6.4659687525790197E-2</c:v>
                </c:pt>
                <c:pt idx="827">
                  <c:v>6.4354958512414101E-2</c:v>
                </c:pt>
                <c:pt idx="828">
                  <c:v>6.3243967317812094E-2</c:v>
                </c:pt>
                <c:pt idx="829">
                  <c:v>6.2240900982116897E-2</c:v>
                </c:pt>
                <c:pt idx="830">
                  <c:v>6.2342477319907399E-2</c:v>
                </c:pt>
                <c:pt idx="831">
                  <c:v>6.1936171968740801E-2</c:v>
                </c:pt>
                <c:pt idx="832">
                  <c:v>6.0520451760762699E-2</c:v>
                </c:pt>
                <c:pt idx="833">
                  <c:v>5.9917342255122401E-2</c:v>
                </c:pt>
                <c:pt idx="834">
                  <c:v>5.9314232749481902E-2</c:v>
                </c:pt>
                <c:pt idx="835">
                  <c:v>5.8209590075991698E-2</c:v>
                </c:pt>
                <c:pt idx="836">
                  <c:v>5.7904861062615602E-2</c:v>
                </c:pt>
                <c:pt idx="837">
                  <c:v>5.7498555711446797E-2</c:v>
                </c:pt>
                <c:pt idx="838">
                  <c:v>5.6793869868013602E-2</c:v>
                </c:pt>
                <c:pt idx="839">
                  <c:v>5.5682878673413802E-2</c:v>
                </c:pt>
                <c:pt idx="840">
                  <c:v>5.50797691677712E-2</c:v>
                </c:pt>
                <c:pt idx="841">
                  <c:v>5.4571887478811802E-2</c:v>
                </c:pt>
                <c:pt idx="842">
                  <c:v>5.4273506986547503E-2</c:v>
                </c:pt>
                <c:pt idx="843">
                  <c:v>5.3765625297585898E-2</c:v>
                </c:pt>
                <c:pt idx="844">
                  <c:v>5.3162515791945503E-2</c:v>
                </c:pt>
                <c:pt idx="845">
                  <c:v>5.2153100935136303E-2</c:v>
                </c:pt>
                <c:pt idx="846">
                  <c:v>5.1245262416119798E-2</c:v>
                </c:pt>
                <c:pt idx="847">
                  <c:v>5.0331075375991602E-2</c:v>
                </c:pt>
                <c:pt idx="848">
                  <c:v>4.95248131947656E-2</c:v>
                </c:pt>
                <c:pt idx="849">
                  <c:v>4.8928052210237001E-2</c:v>
                </c:pt>
                <c:pt idx="850">
                  <c:v>4.8217017845692101E-2</c:v>
                </c:pt>
                <c:pt idx="851">
                  <c:v>4.7315527847787503E-2</c:v>
                </c:pt>
                <c:pt idx="852">
                  <c:v>4.6909222496618497E-2</c:v>
                </c:pt>
                <c:pt idx="853">
                  <c:v>4.6299764469866403E-2</c:v>
                </c:pt>
                <c:pt idx="854">
                  <c:v>4.5798231302018801E-2</c:v>
                </c:pt>
                <c:pt idx="855">
                  <c:v>4.5398274471961798E-2</c:v>
                </c:pt>
                <c:pt idx="856">
                  <c:v>4.4592012290735797E-2</c:v>
                </c:pt>
                <c:pt idx="857">
                  <c:v>4.4084130601776399E-2</c:v>
                </c:pt>
                <c:pt idx="858">
                  <c:v>4.3481021096136101E-2</c:v>
                </c:pt>
                <c:pt idx="859">
                  <c:v>4.2573182577119603E-2</c:v>
                </c:pt>
                <c:pt idx="860">
                  <c:v>4.1658995536989103E-2</c:v>
                </c:pt>
                <c:pt idx="861">
                  <c:v>4.0960658214667697E-2</c:v>
                </c:pt>
                <c:pt idx="862">
                  <c:v>4.0046471174539501E-2</c:v>
                </c:pt>
                <c:pt idx="863">
                  <c:v>3.9544938006691899E-2</c:v>
                </c:pt>
                <c:pt idx="864">
                  <c:v>3.8935479979937501E-2</c:v>
                </c:pt>
                <c:pt idx="865">
                  <c:v>3.8237142657618399E-2</c:v>
                </c:pt>
                <c:pt idx="866">
                  <c:v>3.7627684630866201E-2</c:v>
                </c:pt>
                <c:pt idx="867">
                  <c:v>3.7024575125223502E-2</c:v>
                </c:pt>
                <c:pt idx="868">
                  <c:v>3.6015160268414302E-2</c:v>
                </c:pt>
                <c:pt idx="869">
                  <c:v>3.5405702241662201E-2</c:v>
                </c:pt>
                <c:pt idx="870">
                  <c:v>3.4802592736021799E-2</c:v>
                </c:pt>
                <c:pt idx="871">
                  <c:v>3.3901102738117098E-2</c:v>
                </c:pt>
                <c:pt idx="872">
                  <c:v>3.3596373724741002E-2</c:v>
                </c:pt>
                <c:pt idx="873">
                  <c:v>3.2688535205724602E-2</c:v>
                </c:pt>
                <c:pt idx="874">
                  <c:v>3.19838493622914E-2</c:v>
                </c:pt>
                <c:pt idx="875">
                  <c:v>3.1177587181065499E-2</c:v>
                </c:pt>
                <c:pt idx="876">
                  <c:v>3.0263400140937199E-2</c:v>
                </c:pt>
                <c:pt idx="877">
                  <c:v>2.95650628186158E-2</c:v>
                </c:pt>
                <c:pt idx="878">
                  <c:v>2.8854028454070899E-2</c:v>
                </c:pt>
                <c:pt idx="879">
                  <c:v>2.79398414139427E-2</c:v>
                </c:pt>
                <c:pt idx="880">
                  <c:v>2.7241504091621301E-2</c:v>
                </c:pt>
                <c:pt idx="881">
                  <c:v>2.6536818248188099E-2</c:v>
                </c:pt>
                <c:pt idx="882">
                  <c:v>2.5825783883643198E-2</c:v>
                </c:pt>
                <c:pt idx="883">
                  <c:v>2.5324250715795599E-2</c:v>
                </c:pt>
                <c:pt idx="884">
                  <c:v>2.4714792689043402E-2</c:v>
                </c:pt>
                <c:pt idx="885">
                  <c:v>2.40101068456103E-2</c:v>
                </c:pt>
                <c:pt idx="886">
                  <c:v>2.3203844664384399E-2</c:v>
                </c:pt>
                <c:pt idx="887">
                  <c:v>2.2194429807575099E-2</c:v>
                </c:pt>
                <c:pt idx="888">
                  <c:v>2.1591320301934801E-2</c:v>
                </c:pt>
                <c:pt idx="889">
                  <c:v>2.1083438612975399E-2</c:v>
                </c:pt>
                <c:pt idx="890">
                  <c:v>2.03787527695421E-2</c:v>
                </c:pt>
                <c:pt idx="891">
                  <c:v>1.9572490588316199E-2</c:v>
                </c:pt>
                <c:pt idx="892">
                  <c:v>1.84614993937166E-2</c:v>
                </c:pt>
                <c:pt idx="893">
                  <c:v>1.7655237212490599E-2</c:v>
                </c:pt>
                <c:pt idx="894">
                  <c:v>1.7153704044643E-2</c:v>
                </c:pt>
                <c:pt idx="895">
                  <c:v>1.6544246017890799E-2</c:v>
                </c:pt>
                <c:pt idx="896">
                  <c:v>1.5941136512250501E-2</c:v>
                </c:pt>
                <c:pt idx="897">
                  <c:v>1.5331678485496001E-2</c:v>
                </c:pt>
                <c:pt idx="898">
                  <c:v>1.46333411631769E-2</c:v>
                </c:pt>
                <c:pt idx="899">
                  <c:v>1.38207304608392E-2</c:v>
                </c:pt>
                <c:pt idx="900">
                  <c:v>1.28176641251417E-2</c:v>
                </c:pt>
                <c:pt idx="901">
                  <c:v>1.23161309572941E-2</c:v>
                </c:pt>
                <c:pt idx="902">
                  <c:v>1.1509868776068201E-2</c:v>
                </c:pt>
                <c:pt idx="903">
                  <c:v>1.0900410749315999E-2</c:v>
                </c:pt>
                <c:pt idx="904">
                  <c:v>1.00941485680901E-2</c:v>
                </c:pt>
                <c:pt idx="905">
                  <c:v>9.3831142035452099E-3</c:v>
                </c:pt>
                <c:pt idx="906">
                  <c:v>8.48162420564047E-3</c:v>
                </c:pt>
                <c:pt idx="907">
                  <c:v>7.5737856866240402E-3</c:v>
                </c:pt>
                <c:pt idx="908">
                  <c:v>6.8627513220791397E-3</c:v>
                </c:pt>
                <c:pt idx="909">
                  <c:v>6.15806547864595E-3</c:v>
                </c:pt>
                <c:pt idx="910">
                  <c:v>5.2502269596295097E-3</c:v>
                </c:pt>
                <c:pt idx="911">
                  <c:v>4.2408121028202402E-3</c:v>
                </c:pt>
                <c:pt idx="912">
                  <c:v>3.5361262593870402E-3</c:v>
                </c:pt>
                <c:pt idx="913">
                  <c:v>3.0282445704277201E-3</c:v>
                </c:pt>
                <c:pt idx="914">
                  <c:v>2.5267114025778799E-3</c:v>
                </c:pt>
                <c:pt idx="915">
                  <c:v>1.72044922135417E-3</c:v>
                </c:pt>
                <c:pt idx="916">
                  <c:v>8.1261070233773502E-4</c:v>
                </c:pt>
                <c:pt idx="917">
                  <c:v>0</c:v>
                </c:pt>
              </c:numCache>
            </c:numRef>
          </c:yVal>
          <c:smooth val="1"/>
          <c:extLst xmlns:c16r2="http://schemas.microsoft.com/office/drawing/2015/06/chart">
            <c:ext xmlns:c16="http://schemas.microsoft.com/office/drawing/2014/chart" uri="{C3380CC4-5D6E-409C-BE32-E72D297353CC}">
              <c16:uniqueId val="{00000000-5C15-5548-BDCA-5AD840CC6EE1}"/>
            </c:ext>
          </c:extLst>
        </c:ser>
        <c:ser>
          <c:idx val="3"/>
          <c:order val="1"/>
          <c:tx>
            <c:v>BSG</c:v>
          </c:tx>
          <c:spPr>
            <a:ln w="19050" cap="rnd">
              <a:solidFill>
                <a:schemeClr val="accent4"/>
              </a:solidFill>
              <a:round/>
            </a:ln>
            <a:effectLst/>
          </c:spPr>
          <c:marker>
            <c:symbol val="none"/>
          </c:marker>
          <c:xVal>
            <c:numRef>
              <c:f>BSG!$N$6:$N$923</c:f>
              <c:numCache>
                <c:formatCode>General</c:formatCode>
                <c:ptCount val="918"/>
                <c:pt idx="0">
                  <c:v>299.15199999999999</c:v>
                </c:pt>
                <c:pt idx="1">
                  <c:v>299.74400000000009</c:v>
                </c:pt>
                <c:pt idx="2">
                  <c:v>300.36900000000009</c:v>
                </c:pt>
                <c:pt idx="3">
                  <c:v>301.017</c:v>
                </c:pt>
                <c:pt idx="4">
                  <c:v>301.678</c:v>
                </c:pt>
                <c:pt idx="5">
                  <c:v>302.34300000000002</c:v>
                </c:pt>
                <c:pt idx="6">
                  <c:v>303.01100000000002</c:v>
                </c:pt>
                <c:pt idx="7">
                  <c:v>303.68099999999993</c:v>
                </c:pt>
                <c:pt idx="8">
                  <c:v>304.34199999999993</c:v>
                </c:pt>
                <c:pt idx="9">
                  <c:v>305.00700000000001</c:v>
                </c:pt>
                <c:pt idx="10">
                  <c:v>305.67200000000008</c:v>
                </c:pt>
                <c:pt idx="11">
                  <c:v>306.34100000000001</c:v>
                </c:pt>
                <c:pt idx="12">
                  <c:v>307.01</c:v>
                </c:pt>
                <c:pt idx="13">
                  <c:v>307.67599999999999</c:v>
                </c:pt>
                <c:pt idx="14">
                  <c:v>308.34300000000002</c:v>
                </c:pt>
                <c:pt idx="15">
                  <c:v>309.00400000000002</c:v>
                </c:pt>
                <c:pt idx="16">
                  <c:v>309.66399999999999</c:v>
                </c:pt>
                <c:pt idx="17">
                  <c:v>310.32900000000001</c:v>
                </c:pt>
                <c:pt idx="18">
                  <c:v>311.00200000000001</c:v>
                </c:pt>
                <c:pt idx="19">
                  <c:v>311.67200000000008</c:v>
                </c:pt>
                <c:pt idx="20">
                  <c:v>312.34300000000002</c:v>
                </c:pt>
                <c:pt idx="21">
                  <c:v>313.01400000000001</c:v>
                </c:pt>
                <c:pt idx="22">
                  <c:v>313.68799999999999</c:v>
                </c:pt>
                <c:pt idx="23">
                  <c:v>314.36500000000001</c:v>
                </c:pt>
                <c:pt idx="24">
                  <c:v>315.041</c:v>
                </c:pt>
                <c:pt idx="25">
                  <c:v>315.71699999999981</c:v>
                </c:pt>
                <c:pt idx="26">
                  <c:v>316.399</c:v>
                </c:pt>
                <c:pt idx="27">
                  <c:v>317.08600000000001</c:v>
                </c:pt>
                <c:pt idx="28">
                  <c:v>317.77699999999982</c:v>
                </c:pt>
                <c:pt idx="29">
                  <c:v>318.47300000000001</c:v>
                </c:pt>
                <c:pt idx="30">
                  <c:v>319.17200000000008</c:v>
                </c:pt>
                <c:pt idx="31">
                  <c:v>319.863</c:v>
                </c:pt>
                <c:pt idx="32">
                  <c:v>320.553</c:v>
                </c:pt>
                <c:pt idx="33">
                  <c:v>321.24099999999999</c:v>
                </c:pt>
                <c:pt idx="34">
                  <c:v>321.93099999999981</c:v>
                </c:pt>
                <c:pt idx="35">
                  <c:v>322.62200000000001</c:v>
                </c:pt>
                <c:pt idx="36">
                  <c:v>323.32100000000003</c:v>
                </c:pt>
                <c:pt idx="37">
                  <c:v>324.02</c:v>
                </c:pt>
                <c:pt idx="38">
                  <c:v>324.72099999999978</c:v>
                </c:pt>
                <c:pt idx="39">
                  <c:v>325.42700000000002</c:v>
                </c:pt>
                <c:pt idx="40">
                  <c:v>326.137</c:v>
                </c:pt>
                <c:pt idx="41">
                  <c:v>326.846</c:v>
                </c:pt>
                <c:pt idx="42">
                  <c:v>327.55799999999999</c:v>
                </c:pt>
                <c:pt idx="43">
                  <c:v>328.26499999999999</c:v>
                </c:pt>
                <c:pt idx="44">
                  <c:v>328.97099999999978</c:v>
                </c:pt>
                <c:pt idx="45">
                  <c:v>329.678</c:v>
                </c:pt>
                <c:pt idx="46">
                  <c:v>330.38799999999992</c:v>
                </c:pt>
                <c:pt idx="47">
                  <c:v>331.09800000000001</c:v>
                </c:pt>
                <c:pt idx="48">
                  <c:v>331.80899999999991</c:v>
                </c:pt>
                <c:pt idx="49">
                  <c:v>332.51400000000001</c:v>
                </c:pt>
                <c:pt idx="50">
                  <c:v>333.21499999999997</c:v>
                </c:pt>
                <c:pt idx="51">
                  <c:v>333.91799999999978</c:v>
                </c:pt>
                <c:pt idx="52">
                  <c:v>334.62900000000002</c:v>
                </c:pt>
                <c:pt idx="53">
                  <c:v>335.34199999999993</c:v>
                </c:pt>
                <c:pt idx="54">
                  <c:v>336.053</c:v>
                </c:pt>
                <c:pt idx="55">
                  <c:v>336.76900000000001</c:v>
                </c:pt>
                <c:pt idx="56">
                  <c:v>337.48599999999982</c:v>
                </c:pt>
                <c:pt idx="57">
                  <c:v>338.2</c:v>
                </c:pt>
                <c:pt idx="58">
                  <c:v>338.91300000000001</c:v>
                </c:pt>
                <c:pt idx="59">
                  <c:v>339.62700000000001</c:v>
                </c:pt>
                <c:pt idx="60">
                  <c:v>340.34199999999993</c:v>
                </c:pt>
                <c:pt idx="61">
                  <c:v>341.05500000000001</c:v>
                </c:pt>
                <c:pt idx="62">
                  <c:v>341.76600000000002</c:v>
                </c:pt>
                <c:pt idx="63">
                  <c:v>342.47800000000001</c:v>
                </c:pt>
                <c:pt idx="64">
                  <c:v>343.18899999999991</c:v>
                </c:pt>
                <c:pt idx="65">
                  <c:v>343.90199999999982</c:v>
                </c:pt>
                <c:pt idx="66">
                  <c:v>344.61700000000002</c:v>
                </c:pt>
                <c:pt idx="67">
                  <c:v>345.33</c:v>
                </c:pt>
                <c:pt idx="68">
                  <c:v>346.04700000000008</c:v>
                </c:pt>
                <c:pt idx="69">
                  <c:v>346.76499999999999</c:v>
                </c:pt>
                <c:pt idx="70">
                  <c:v>347.48099999999982</c:v>
                </c:pt>
                <c:pt idx="71">
                  <c:v>348.202</c:v>
                </c:pt>
                <c:pt idx="72">
                  <c:v>348.92799999999983</c:v>
                </c:pt>
                <c:pt idx="73">
                  <c:v>349.65199999999999</c:v>
                </c:pt>
                <c:pt idx="74">
                  <c:v>350.37400000000002</c:v>
                </c:pt>
                <c:pt idx="75">
                  <c:v>351.09199999999981</c:v>
                </c:pt>
                <c:pt idx="76">
                  <c:v>351.81200000000001</c:v>
                </c:pt>
                <c:pt idx="77">
                  <c:v>352.53499999999991</c:v>
                </c:pt>
                <c:pt idx="78">
                  <c:v>353.25299999999999</c:v>
                </c:pt>
                <c:pt idx="79">
                  <c:v>353.97</c:v>
                </c:pt>
                <c:pt idx="80">
                  <c:v>354.68599999999998</c:v>
                </c:pt>
                <c:pt idx="81">
                  <c:v>355.40199999999982</c:v>
                </c:pt>
                <c:pt idx="82">
                  <c:v>356.12200000000001</c:v>
                </c:pt>
                <c:pt idx="83">
                  <c:v>356.839</c:v>
                </c:pt>
                <c:pt idx="84">
                  <c:v>357.55099999999999</c:v>
                </c:pt>
                <c:pt idx="85">
                  <c:v>358.26799999999997</c:v>
                </c:pt>
                <c:pt idx="86">
                  <c:v>358.9819999999998</c:v>
                </c:pt>
                <c:pt idx="87">
                  <c:v>359.69200000000001</c:v>
                </c:pt>
                <c:pt idx="88">
                  <c:v>360.39699999999982</c:v>
                </c:pt>
                <c:pt idx="89">
                  <c:v>361.1</c:v>
                </c:pt>
                <c:pt idx="90">
                  <c:v>361.80599999999993</c:v>
                </c:pt>
                <c:pt idx="91">
                  <c:v>362.51099999999991</c:v>
                </c:pt>
                <c:pt idx="92">
                  <c:v>363.20799999999991</c:v>
                </c:pt>
                <c:pt idx="93">
                  <c:v>363.90499999999992</c:v>
                </c:pt>
                <c:pt idx="94">
                  <c:v>364.59800000000001</c:v>
                </c:pt>
                <c:pt idx="95">
                  <c:v>365.29199999999997</c:v>
                </c:pt>
                <c:pt idx="96">
                  <c:v>365.99099999999981</c:v>
                </c:pt>
                <c:pt idx="97">
                  <c:v>366.68599999999998</c:v>
                </c:pt>
                <c:pt idx="98">
                  <c:v>367.38400000000001</c:v>
                </c:pt>
                <c:pt idx="99">
                  <c:v>368.08100000000002</c:v>
                </c:pt>
                <c:pt idx="100">
                  <c:v>368.77800000000002</c:v>
                </c:pt>
                <c:pt idx="101">
                  <c:v>369.47099999999978</c:v>
                </c:pt>
                <c:pt idx="102">
                  <c:v>370.166</c:v>
                </c:pt>
                <c:pt idx="103">
                  <c:v>370.86099999999999</c:v>
                </c:pt>
                <c:pt idx="104">
                  <c:v>371.55399999999992</c:v>
                </c:pt>
                <c:pt idx="105">
                  <c:v>372.245</c:v>
                </c:pt>
                <c:pt idx="106">
                  <c:v>372.93499999999977</c:v>
                </c:pt>
                <c:pt idx="107">
                  <c:v>373.63400000000001</c:v>
                </c:pt>
                <c:pt idx="108">
                  <c:v>374.334</c:v>
                </c:pt>
                <c:pt idx="109">
                  <c:v>375.03499999999991</c:v>
                </c:pt>
                <c:pt idx="110">
                  <c:v>375.72899999999981</c:v>
                </c:pt>
                <c:pt idx="111">
                  <c:v>376.42099999999982</c:v>
                </c:pt>
                <c:pt idx="112">
                  <c:v>377.11400000000009</c:v>
                </c:pt>
                <c:pt idx="113">
                  <c:v>377.80500000000001</c:v>
                </c:pt>
                <c:pt idx="114">
                  <c:v>378.49900000000002</c:v>
                </c:pt>
                <c:pt idx="115">
                  <c:v>379.19499999999999</c:v>
                </c:pt>
                <c:pt idx="116">
                  <c:v>379.88900000000001</c:v>
                </c:pt>
                <c:pt idx="117">
                  <c:v>380.58100000000002</c:v>
                </c:pt>
                <c:pt idx="118">
                  <c:v>381.26900000000001</c:v>
                </c:pt>
                <c:pt idx="119">
                  <c:v>381.96299999999991</c:v>
                </c:pt>
                <c:pt idx="120">
                  <c:v>382.65300000000002</c:v>
                </c:pt>
                <c:pt idx="121">
                  <c:v>383.33600000000001</c:v>
                </c:pt>
                <c:pt idx="122">
                  <c:v>384.02</c:v>
                </c:pt>
                <c:pt idx="123">
                  <c:v>384.71600000000001</c:v>
                </c:pt>
                <c:pt idx="124">
                  <c:v>385.45699999999982</c:v>
                </c:pt>
                <c:pt idx="125">
                  <c:v>386.24900000000002</c:v>
                </c:pt>
                <c:pt idx="126">
                  <c:v>387.06700000000001</c:v>
                </c:pt>
                <c:pt idx="127">
                  <c:v>387.899</c:v>
                </c:pt>
                <c:pt idx="128">
                  <c:v>388.74</c:v>
                </c:pt>
                <c:pt idx="129">
                  <c:v>389.58600000000001</c:v>
                </c:pt>
                <c:pt idx="130">
                  <c:v>390.43200000000002</c:v>
                </c:pt>
                <c:pt idx="131">
                  <c:v>391.279</c:v>
                </c:pt>
                <c:pt idx="132">
                  <c:v>392.12900000000002</c:v>
                </c:pt>
                <c:pt idx="133">
                  <c:v>392.97500000000002</c:v>
                </c:pt>
                <c:pt idx="134">
                  <c:v>393.82100000000003</c:v>
                </c:pt>
                <c:pt idx="135">
                  <c:v>394.66700000000009</c:v>
                </c:pt>
                <c:pt idx="136">
                  <c:v>395.51400000000001</c:v>
                </c:pt>
                <c:pt idx="137">
                  <c:v>396.363</c:v>
                </c:pt>
                <c:pt idx="138">
                  <c:v>397.20499999999993</c:v>
                </c:pt>
                <c:pt idx="139">
                  <c:v>398.04300000000001</c:v>
                </c:pt>
                <c:pt idx="140">
                  <c:v>398.88499999999999</c:v>
                </c:pt>
                <c:pt idx="141">
                  <c:v>399.7269999999998</c:v>
                </c:pt>
                <c:pt idx="142">
                  <c:v>400.565</c:v>
                </c:pt>
                <c:pt idx="143">
                  <c:v>401.40300000000002</c:v>
                </c:pt>
                <c:pt idx="144">
                  <c:v>402.24799999999999</c:v>
                </c:pt>
                <c:pt idx="145">
                  <c:v>403.09699999999981</c:v>
                </c:pt>
                <c:pt idx="146">
                  <c:v>403.947</c:v>
                </c:pt>
                <c:pt idx="147">
                  <c:v>404.79899999999981</c:v>
                </c:pt>
                <c:pt idx="148">
                  <c:v>405.64800000000002</c:v>
                </c:pt>
                <c:pt idx="149">
                  <c:v>406.49</c:v>
                </c:pt>
                <c:pt idx="150">
                  <c:v>407.33100000000002</c:v>
                </c:pt>
                <c:pt idx="151">
                  <c:v>408.16800000000001</c:v>
                </c:pt>
                <c:pt idx="152">
                  <c:v>409.00799999999998</c:v>
                </c:pt>
                <c:pt idx="153">
                  <c:v>409.85599999999999</c:v>
                </c:pt>
                <c:pt idx="154">
                  <c:v>410.702</c:v>
                </c:pt>
                <c:pt idx="155">
                  <c:v>411.53999999999979</c:v>
                </c:pt>
                <c:pt idx="156">
                  <c:v>412.37099999999992</c:v>
                </c:pt>
                <c:pt idx="157">
                  <c:v>413.20600000000002</c:v>
                </c:pt>
                <c:pt idx="158">
                  <c:v>414.04300000000001</c:v>
                </c:pt>
                <c:pt idx="159">
                  <c:v>414.88299999999998</c:v>
                </c:pt>
                <c:pt idx="160">
                  <c:v>415.72300000000001</c:v>
                </c:pt>
                <c:pt idx="161">
                  <c:v>416.56099999999998</c:v>
                </c:pt>
                <c:pt idx="162">
                  <c:v>417.39099999999979</c:v>
                </c:pt>
                <c:pt idx="163">
                  <c:v>418.22199999999981</c:v>
                </c:pt>
                <c:pt idx="164">
                  <c:v>419.053</c:v>
                </c:pt>
                <c:pt idx="165">
                  <c:v>419.88</c:v>
                </c:pt>
                <c:pt idx="166">
                  <c:v>420.70799999999991</c:v>
                </c:pt>
                <c:pt idx="167">
                  <c:v>421.53800000000001</c:v>
                </c:pt>
                <c:pt idx="168">
                  <c:v>422.37</c:v>
                </c:pt>
                <c:pt idx="169">
                  <c:v>423.19900000000001</c:v>
                </c:pt>
                <c:pt idx="170">
                  <c:v>424.02099999999979</c:v>
                </c:pt>
                <c:pt idx="171">
                  <c:v>424.84100000000001</c:v>
                </c:pt>
                <c:pt idx="172">
                  <c:v>425.67</c:v>
                </c:pt>
                <c:pt idx="173">
                  <c:v>426.50400000000002</c:v>
                </c:pt>
                <c:pt idx="174">
                  <c:v>427.34000000000009</c:v>
                </c:pt>
                <c:pt idx="175">
                  <c:v>428.17599999999999</c:v>
                </c:pt>
                <c:pt idx="176">
                  <c:v>429.00900000000001</c:v>
                </c:pt>
                <c:pt idx="177">
                  <c:v>429.84199999999993</c:v>
                </c:pt>
                <c:pt idx="178">
                  <c:v>430.673</c:v>
                </c:pt>
                <c:pt idx="179">
                  <c:v>431.50700000000001</c:v>
                </c:pt>
                <c:pt idx="180">
                  <c:v>432.34800000000001</c:v>
                </c:pt>
                <c:pt idx="181">
                  <c:v>433.18200000000002</c:v>
                </c:pt>
                <c:pt idx="182">
                  <c:v>434.01099999999991</c:v>
                </c:pt>
                <c:pt idx="183">
                  <c:v>434.839</c:v>
                </c:pt>
                <c:pt idx="184">
                  <c:v>435.666</c:v>
                </c:pt>
                <c:pt idx="185">
                  <c:v>436.5</c:v>
                </c:pt>
                <c:pt idx="186">
                  <c:v>437.34100000000001</c:v>
                </c:pt>
                <c:pt idx="187">
                  <c:v>438.178</c:v>
                </c:pt>
                <c:pt idx="188">
                  <c:v>439.01400000000001</c:v>
                </c:pt>
                <c:pt idx="189">
                  <c:v>439.84899999999999</c:v>
                </c:pt>
                <c:pt idx="190">
                  <c:v>440.68700000000001</c:v>
                </c:pt>
                <c:pt idx="191">
                  <c:v>441.52499999999992</c:v>
                </c:pt>
                <c:pt idx="192">
                  <c:v>442.363</c:v>
                </c:pt>
                <c:pt idx="193">
                  <c:v>443.2</c:v>
                </c:pt>
                <c:pt idx="194">
                  <c:v>444.03899999999982</c:v>
                </c:pt>
                <c:pt idx="195">
                  <c:v>444.87799999999999</c:v>
                </c:pt>
                <c:pt idx="196">
                  <c:v>445.714</c:v>
                </c:pt>
                <c:pt idx="197">
                  <c:v>446.54700000000008</c:v>
                </c:pt>
                <c:pt idx="198">
                  <c:v>447.38</c:v>
                </c:pt>
                <c:pt idx="199">
                  <c:v>448.21600000000001</c:v>
                </c:pt>
                <c:pt idx="200">
                  <c:v>449.05099999999999</c:v>
                </c:pt>
                <c:pt idx="201">
                  <c:v>449.87799999999999</c:v>
                </c:pt>
                <c:pt idx="202">
                  <c:v>450.70299999999992</c:v>
                </c:pt>
                <c:pt idx="203">
                  <c:v>451.529</c:v>
                </c:pt>
                <c:pt idx="204">
                  <c:v>452.35699999999991</c:v>
                </c:pt>
                <c:pt idx="205">
                  <c:v>453.18599999999998</c:v>
                </c:pt>
                <c:pt idx="206">
                  <c:v>454.01799999999997</c:v>
                </c:pt>
                <c:pt idx="207">
                  <c:v>454.851</c:v>
                </c:pt>
                <c:pt idx="208">
                  <c:v>455.67899999999992</c:v>
                </c:pt>
                <c:pt idx="209">
                  <c:v>456.50400000000002</c:v>
                </c:pt>
                <c:pt idx="210">
                  <c:v>457.33600000000001</c:v>
                </c:pt>
                <c:pt idx="211">
                  <c:v>458.166</c:v>
                </c:pt>
                <c:pt idx="212">
                  <c:v>458.99</c:v>
                </c:pt>
                <c:pt idx="213">
                  <c:v>459.81799999999993</c:v>
                </c:pt>
                <c:pt idx="214">
                  <c:v>460.64600000000002</c:v>
                </c:pt>
                <c:pt idx="215">
                  <c:v>461.47599999999977</c:v>
                </c:pt>
                <c:pt idx="216">
                  <c:v>462.31099999999998</c:v>
                </c:pt>
                <c:pt idx="217">
                  <c:v>463.149</c:v>
                </c:pt>
                <c:pt idx="218">
                  <c:v>463.9869999999998</c:v>
                </c:pt>
                <c:pt idx="219">
                  <c:v>464.81899999999979</c:v>
                </c:pt>
                <c:pt idx="220">
                  <c:v>465.64300000000009</c:v>
                </c:pt>
                <c:pt idx="221">
                  <c:v>466.46699999999981</c:v>
                </c:pt>
                <c:pt idx="222">
                  <c:v>467.29299999999978</c:v>
                </c:pt>
                <c:pt idx="223">
                  <c:v>468.12</c:v>
                </c:pt>
                <c:pt idx="224">
                  <c:v>468.94799999999992</c:v>
                </c:pt>
                <c:pt idx="225">
                  <c:v>469.78</c:v>
                </c:pt>
                <c:pt idx="226">
                  <c:v>470.61699999999979</c:v>
                </c:pt>
                <c:pt idx="227">
                  <c:v>471.44600000000003</c:v>
                </c:pt>
                <c:pt idx="228">
                  <c:v>472.27</c:v>
                </c:pt>
                <c:pt idx="229">
                  <c:v>473.09500000000003</c:v>
                </c:pt>
                <c:pt idx="230">
                  <c:v>473.91999999999979</c:v>
                </c:pt>
                <c:pt idx="231">
                  <c:v>474.74599999999992</c:v>
                </c:pt>
                <c:pt idx="232">
                  <c:v>475.56899999999979</c:v>
                </c:pt>
                <c:pt idx="233">
                  <c:v>476.39400000000001</c:v>
                </c:pt>
                <c:pt idx="234">
                  <c:v>477.21699999999981</c:v>
                </c:pt>
                <c:pt idx="235">
                  <c:v>478.03699999999998</c:v>
                </c:pt>
                <c:pt idx="236">
                  <c:v>478.85500000000002</c:v>
                </c:pt>
                <c:pt idx="237">
                  <c:v>479.67399999999992</c:v>
                </c:pt>
                <c:pt idx="238">
                  <c:v>480.49700000000001</c:v>
                </c:pt>
                <c:pt idx="239">
                  <c:v>481.32400000000001</c:v>
                </c:pt>
                <c:pt idx="240">
                  <c:v>482.15899999999999</c:v>
                </c:pt>
                <c:pt idx="241">
                  <c:v>482.99099999999981</c:v>
                </c:pt>
                <c:pt idx="242">
                  <c:v>483.82100000000003</c:v>
                </c:pt>
                <c:pt idx="243">
                  <c:v>484.65899999999999</c:v>
                </c:pt>
                <c:pt idx="244">
                  <c:v>485.50299999999999</c:v>
                </c:pt>
                <c:pt idx="245">
                  <c:v>486.34199999999993</c:v>
                </c:pt>
                <c:pt idx="246">
                  <c:v>487.17599999999999</c:v>
                </c:pt>
                <c:pt idx="247">
                  <c:v>488.01099999999991</c:v>
                </c:pt>
                <c:pt idx="248">
                  <c:v>488.84399999999999</c:v>
                </c:pt>
                <c:pt idx="249">
                  <c:v>489.67</c:v>
                </c:pt>
                <c:pt idx="250">
                  <c:v>490.48899999999998</c:v>
                </c:pt>
                <c:pt idx="251">
                  <c:v>491.30700000000002</c:v>
                </c:pt>
                <c:pt idx="252">
                  <c:v>492.13</c:v>
                </c:pt>
                <c:pt idx="253">
                  <c:v>492.96199999999982</c:v>
                </c:pt>
                <c:pt idx="254">
                  <c:v>493.79099999999983</c:v>
                </c:pt>
                <c:pt idx="255">
                  <c:v>494.61699999999979</c:v>
                </c:pt>
                <c:pt idx="256">
                  <c:v>495.44200000000001</c:v>
                </c:pt>
                <c:pt idx="257">
                  <c:v>496.26400000000001</c:v>
                </c:pt>
                <c:pt idx="258">
                  <c:v>497.09100000000001</c:v>
                </c:pt>
                <c:pt idx="259">
                  <c:v>497.91799999999978</c:v>
                </c:pt>
                <c:pt idx="260">
                  <c:v>498.745</c:v>
                </c:pt>
                <c:pt idx="261">
                  <c:v>499.572</c:v>
                </c:pt>
                <c:pt idx="262">
                  <c:v>500.4</c:v>
                </c:pt>
                <c:pt idx="263">
                  <c:v>501.22899999999998</c:v>
                </c:pt>
                <c:pt idx="264">
                  <c:v>502.05799999999999</c:v>
                </c:pt>
                <c:pt idx="265">
                  <c:v>502.89299999999997</c:v>
                </c:pt>
                <c:pt idx="266">
                  <c:v>503.72099999999978</c:v>
                </c:pt>
                <c:pt idx="267">
                  <c:v>504.54899999999992</c:v>
                </c:pt>
                <c:pt idx="268">
                  <c:v>505.375</c:v>
                </c:pt>
                <c:pt idx="269">
                  <c:v>506.20299999999992</c:v>
                </c:pt>
                <c:pt idx="270">
                  <c:v>507.03599999999977</c:v>
                </c:pt>
                <c:pt idx="271">
                  <c:v>507.875</c:v>
                </c:pt>
                <c:pt idx="272">
                  <c:v>508.70499999999998</c:v>
                </c:pt>
                <c:pt idx="273">
                  <c:v>509.529</c:v>
                </c:pt>
                <c:pt idx="274">
                  <c:v>510.3540000000001</c:v>
                </c:pt>
                <c:pt idx="275">
                  <c:v>511.18</c:v>
                </c:pt>
                <c:pt idx="276">
                  <c:v>512.01400000000001</c:v>
                </c:pt>
                <c:pt idx="277">
                  <c:v>512.84699999999975</c:v>
                </c:pt>
                <c:pt idx="278">
                  <c:v>513.67700000000002</c:v>
                </c:pt>
                <c:pt idx="279">
                  <c:v>514.51</c:v>
                </c:pt>
                <c:pt idx="280">
                  <c:v>515.3399999999998</c:v>
                </c:pt>
                <c:pt idx="281">
                  <c:v>516.16800000000001</c:v>
                </c:pt>
                <c:pt idx="282">
                  <c:v>516.99800000000005</c:v>
                </c:pt>
                <c:pt idx="283">
                  <c:v>517.82499999999982</c:v>
                </c:pt>
                <c:pt idx="284">
                  <c:v>518.654</c:v>
                </c:pt>
                <c:pt idx="285">
                  <c:v>519.48</c:v>
                </c:pt>
                <c:pt idx="286">
                  <c:v>520.3009999999997</c:v>
                </c:pt>
                <c:pt idx="287">
                  <c:v>521.12300000000005</c:v>
                </c:pt>
                <c:pt idx="288">
                  <c:v>521.94799999999975</c:v>
                </c:pt>
                <c:pt idx="289">
                  <c:v>522.779</c:v>
                </c:pt>
                <c:pt idx="290">
                  <c:v>523.61400000000003</c:v>
                </c:pt>
                <c:pt idx="291">
                  <c:v>524.44799999999975</c:v>
                </c:pt>
                <c:pt idx="292">
                  <c:v>525.28600000000006</c:v>
                </c:pt>
                <c:pt idx="293">
                  <c:v>526.12699999999973</c:v>
                </c:pt>
                <c:pt idx="294">
                  <c:v>526.95999999999981</c:v>
                </c:pt>
                <c:pt idx="295">
                  <c:v>527.79200000000003</c:v>
                </c:pt>
                <c:pt idx="296">
                  <c:v>528.62300000000005</c:v>
                </c:pt>
                <c:pt idx="297">
                  <c:v>529.45099999999979</c:v>
                </c:pt>
                <c:pt idx="298">
                  <c:v>530.28</c:v>
                </c:pt>
                <c:pt idx="299">
                  <c:v>531.11300000000006</c:v>
                </c:pt>
                <c:pt idx="300">
                  <c:v>531.94699999999978</c:v>
                </c:pt>
                <c:pt idx="301">
                  <c:v>532.78600000000006</c:v>
                </c:pt>
                <c:pt idx="302">
                  <c:v>533.62200000000007</c:v>
                </c:pt>
                <c:pt idx="303">
                  <c:v>534.45699999999977</c:v>
                </c:pt>
                <c:pt idx="304">
                  <c:v>535.29200000000003</c:v>
                </c:pt>
                <c:pt idx="305">
                  <c:v>536.12599999999998</c:v>
                </c:pt>
                <c:pt idx="306">
                  <c:v>536.96299999999974</c:v>
                </c:pt>
                <c:pt idx="307">
                  <c:v>537.80500000000006</c:v>
                </c:pt>
                <c:pt idx="308">
                  <c:v>538.64300000000003</c:v>
                </c:pt>
                <c:pt idx="309">
                  <c:v>539.48400000000004</c:v>
                </c:pt>
                <c:pt idx="310">
                  <c:v>540.3209999999998</c:v>
                </c:pt>
                <c:pt idx="311">
                  <c:v>541.149</c:v>
                </c:pt>
                <c:pt idx="312">
                  <c:v>541.97500000000002</c:v>
                </c:pt>
                <c:pt idx="313">
                  <c:v>542.8009999999997</c:v>
                </c:pt>
                <c:pt idx="314">
                  <c:v>543.63</c:v>
                </c:pt>
                <c:pt idx="315">
                  <c:v>544.45399999999972</c:v>
                </c:pt>
                <c:pt idx="316">
                  <c:v>545.28300000000002</c:v>
                </c:pt>
                <c:pt idx="317">
                  <c:v>546.11599999999999</c:v>
                </c:pt>
                <c:pt idx="318">
                  <c:v>546.94699999999978</c:v>
                </c:pt>
                <c:pt idx="319">
                  <c:v>547.77600000000007</c:v>
                </c:pt>
                <c:pt idx="320">
                  <c:v>548.60599999999999</c:v>
                </c:pt>
                <c:pt idx="321">
                  <c:v>549.43399999999997</c:v>
                </c:pt>
                <c:pt idx="322">
                  <c:v>550.26199999999972</c:v>
                </c:pt>
                <c:pt idx="323">
                  <c:v>551.09400000000005</c:v>
                </c:pt>
                <c:pt idx="324">
                  <c:v>551.93199999999979</c:v>
                </c:pt>
                <c:pt idx="325">
                  <c:v>552.76400000000001</c:v>
                </c:pt>
                <c:pt idx="326">
                  <c:v>553.59900000000005</c:v>
                </c:pt>
                <c:pt idx="327">
                  <c:v>554.42899999999997</c:v>
                </c:pt>
                <c:pt idx="328">
                  <c:v>555.25900000000001</c:v>
                </c:pt>
                <c:pt idx="329">
                  <c:v>556.08500000000004</c:v>
                </c:pt>
                <c:pt idx="330">
                  <c:v>556.91699999999969</c:v>
                </c:pt>
                <c:pt idx="331">
                  <c:v>557.75599999999997</c:v>
                </c:pt>
                <c:pt idx="332">
                  <c:v>558.60799999999972</c:v>
                </c:pt>
                <c:pt idx="333">
                  <c:v>559.46599999999978</c:v>
                </c:pt>
                <c:pt idx="334">
                  <c:v>560.31999999999971</c:v>
                </c:pt>
                <c:pt idx="335">
                  <c:v>561.18000000000006</c:v>
                </c:pt>
                <c:pt idx="336">
                  <c:v>562.04500000000007</c:v>
                </c:pt>
                <c:pt idx="337">
                  <c:v>562.91000000000008</c:v>
                </c:pt>
                <c:pt idx="338">
                  <c:v>563.77300000000002</c:v>
                </c:pt>
                <c:pt idx="339">
                  <c:v>564.62900000000002</c:v>
                </c:pt>
                <c:pt idx="340">
                  <c:v>565.48900000000003</c:v>
                </c:pt>
                <c:pt idx="341">
                  <c:v>566.35199999999975</c:v>
                </c:pt>
                <c:pt idx="342">
                  <c:v>567.22</c:v>
                </c:pt>
                <c:pt idx="343">
                  <c:v>568.08600000000001</c:v>
                </c:pt>
                <c:pt idx="344">
                  <c:v>568.95299999999975</c:v>
                </c:pt>
                <c:pt idx="345">
                  <c:v>569.81799999999976</c:v>
                </c:pt>
                <c:pt idx="346">
                  <c:v>570.68299999999999</c:v>
                </c:pt>
                <c:pt idx="347">
                  <c:v>571.54500000000007</c:v>
                </c:pt>
                <c:pt idx="348">
                  <c:v>572.40599999999972</c:v>
                </c:pt>
                <c:pt idx="349">
                  <c:v>573.27</c:v>
                </c:pt>
                <c:pt idx="350">
                  <c:v>574.13400000000001</c:v>
                </c:pt>
                <c:pt idx="351">
                  <c:v>575.00400000000002</c:v>
                </c:pt>
                <c:pt idx="352">
                  <c:v>575.87900000000002</c:v>
                </c:pt>
                <c:pt idx="353">
                  <c:v>576.74900000000002</c:v>
                </c:pt>
                <c:pt idx="354">
                  <c:v>577.61500000000001</c:v>
                </c:pt>
                <c:pt idx="355">
                  <c:v>578.48199999999997</c:v>
                </c:pt>
                <c:pt idx="356">
                  <c:v>579.34799999999962</c:v>
                </c:pt>
                <c:pt idx="357">
                  <c:v>580.21699999999998</c:v>
                </c:pt>
                <c:pt idx="358">
                  <c:v>581.09</c:v>
                </c:pt>
                <c:pt idx="359">
                  <c:v>581.96699999999976</c:v>
                </c:pt>
                <c:pt idx="360">
                  <c:v>582.8449999999998</c:v>
                </c:pt>
                <c:pt idx="361">
                  <c:v>583.72199999999998</c:v>
                </c:pt>
                <c:pt idx="362">
                  <c:v>584.60300000000007</c:v>
                </c:pt>
                <c:pt idx="363">
                  <c:v>585.48500000000001</c:v>
                </c:pt>
                <c:pt idx="364">
                  <c:v>586.36399999999981</c:v>
                </c:pt>
                <c:pt idx="365">
                  <c:v>587.24099999999999</c:v>
                </c:pt>
                <c:pt idx="366">
                  <c:v>588.11799999999971</c:v>
                </c:pt>
                <c:pt idx="367">
                  <c:v>589.0029999999997</c:v>
                </c:pt>
                <c:pt idx="368">
                  <c:v>589.89</c:v>
                </c:pt>
                <c:pt idx="369">
                  <c:v>590.774</c:v>
                </c:pt>
                <c:pt idx="370">
                  <c:v>591.65199999999982</c:v>
                </c:pt>
                <c:pt idx="371">
                  <c:v>592.52499999999998</c:v>
                </c:pt>
                <c:pt idx="372">
                  <c:v>593.399</c:v>
                </c:pt>
                <c:pt idx="373">
                  <c:v>594.27800000000002</c:v>
                </c:pt>
                <c:pt idx="374">
                  <c:v>595.16000000000008</c:v>
                </c:pt>
                <c:pt idx="375">
                  <c:v>596.03800000000001</c:v>
                </c:pt>
                <c:pt idx="376">
                  <c:v>596.91300000000001</c:v>
                </c:pt>
                <c:pt idx="377">
                  <c:v>597.78899999999999</c:v>
                </c:pt>
                <c:pt idx="378">
                  <c:v>598.66599999999971</c:v>
                </c:pt>
                <c:pt idx="379">
                  <c:v>599.54199999999969</c:v>
                </c:pt>
                <c:pt idx="380">
                  <c:v>600.41800000000001</c:v>
                </c:pt>
                <c:pt idx="381">
                  <c:v>601.29500000000007</c:v>
                </c:pt>
                <c:pt idx="382">
                  <c:v>602.173</c:v>
                </c:pt>
                <c:pt idx="383">
                  <c:v>603.05699999999979</c:v>
                </c:pt>
                <c:pt idx="384">
                  <c:v>603.94199999999978</c:v>
                </c:pt>
                <c:pt idx="385">
                  <c:v>604.82400000000007</c:v>
                </c:pt>
                <c:pt idx="386">
                  <c:v>605.70699999999999</c:v>
                </c:pt>
                <c:pt idx="387">
                  <c:v>606.59</c:v>
                </c:pt>
                <c:pt idx="388">
                  <c:v>607.47299999999996</c:v>
                </c:pt>
                <c:pt idx="389">
                  <c:v>608.36499999999978</c:v>
                </c:pt>
                <c:pt idx="390">
                  <c:v>609.25800000000004</c:v>
                </c:pt>
                <c:pt idx="391">
                  <c:v>610.14800000000002</c:v>
                </c:pt>
                <c:pt idx="392">
                  <c:v>611.03600000000006</c:v>
                </c:pt>
                <c:pt idx="393">
                  <c:v>611.923</c:v>
                </c:pt>
                <c:pt idx="394">
                  <c:v>612.80899999999997</c:v>
                </c:pt>
                <c:pt idx="395">
                  <c:v>613.69399999999996</c:v>
                </c:pt>
                <c:pt idx="396">
                  <c:v>614.58000000000004</c:v>
                </c:pt>
                <c:pt idx="397">
                  <c:v>615.46299999999974</c:v>
                </c:pt>
                <c:pt idx="398">
                  <c:v>616.34699999999975</c:v>
                </c:pt>
                <c:pt idx="399">
                  <c:v>617.23199999999997</c:v>
                </c:pt>
                <c:pt idx="400">
                  <c:v>618.11400000000003</c:v>
                </c:pt>
                <c:pt idx="401">
                  <c:v>618.99400000000003</c:v>
                </c:pt>
                <c:pt idx="402">
                  <c:v>619.87200000000007</c:v>
                </c:pt>
                <c:pt idx="403">
                  <c:v>620.755</c:v>
                </c:pt>
                <c:pt idx="404">
                  <c:v>621.64199999999983</c:v>
                </c:pt>
                <c:pt idx="405">
                  <c:v>622.52699999999982</c:v>
                </c:pt>
                <c:pt idx="406">
                  <c:v>623.41000000000008</c:v>
                </c:pt>
                <c:pt idx="407">
                  <c:v>624.29200000000003</c:v>
                </c:pt>
                <c:pt idx="408">
                  <c:v>625.17200000000003</c:v>
                </c:pt>
                <c:pt idx="409">
                  <c:v>626.053</c:v>
                </c:pt>
                <c:pt idx="410">
                  <c:v>626.93399999999997</c:v>
                </c:pt>
                <c:pt idx="411">
                  <c:v>627.81899999999996</c:v>
                </c:pt>
                <c:pt idx="412">
                  <c:v>628.70100000000002</c:v>
                </c:pt>
                <c:pt idx="413">
                  <c:v>629.58199999999999</c:v>
                </c:pt>
                <c:pt idx="414">
                  <c:v>630.46399999999971</c:v>
                </c:pt>
                <c:pt idx="415">
                  <c:v>631.34899999999971</c:v>
                </c:pt>
                <c:pt idx="416">
                  <c:v>632.23299999999972</c:v>
                </c:pt>
                <c:pt idx="417">
                  <c:v>633.11699999999996</c:v>
                </c:pt>
                <c:pt idx="418">
                  <c:v>633.99400000000003</c:v>
                </c:pt>
                <c:pt idx="419">
                  <c:v>634.87099999999998</c:v>
                </c:pt>
                <c:pt idx="420">
                  <c:v>635.74900000000002</c:v>
                </c:pt>
                <c:pt idx="421">
                  <c:v>636.625</c:v>
                </c:pt>
                <c:pt idx="422">
                  <c:v>637.5029999999997</c:v>
                </c:pt>
                <c:pt idx="423">
                  <c:v>638.38200000000006</c:v>
                </c:pt>
                <c:pt idx="424">
                  <c:v>639.26099999999997</c:v>
                </c:pt>
                <c:pt idx="425">
                  <c:v>640.14100000000008</c:v>
                </c:pt>
                <c:pt idx="426">
                  <c:v>641.02499999999998</c:v>
                </c:pt>
                <c:pt idx="427">
                  <c:v>641.90599999999972</c:v>
                </c:pt>
                <c:pt idx="428">
                  <c:v>642.78300000000002</c:v>
                </c:pt>
                <c:pt idx="429">
                  <c:v>643.6569999999997</c:v>
                </c:pt>
                <c:pt idx="430">
                  <c:v>644.529</c:v>
                </c:pt>
                <c:pt idx="431">
                  <c:v>645.404</c:v>
                </c:pt>
                <c:pt idx="432">
                  <c:v>646.27800000000002</c:v>
                </c:pt>
                <c:pt idx="433">
                  <c:v>647.154</c:v>
                </c:pt>
                <c:pt idx="434">
                  <c:v>648.03600000000006</c:v>
                </c:pt>
                <c:pt idx="435">
                  <c:v>648.9219999999998</c:v>
                </c:pt>
                <c:pt idx="436">
                  <c:v>649.80399999999997</c:v>
                </c:pt>
                <c:pt idx="437">
                  <c:v>650.68399999999997</c:v>
                </c:pt>
                <c:pt idx="438">
                  <c:v>651.56999999999971</c:v>
                </c:pt>
                <c:pt idx="439">
                  <c:v>652.45299999999975</c:v>
                </c:pt>
                <c:pt idx="440">
                  <c:v>653.33300000000008</c:v>
                </c:pt>
                <c:pt idx="441">
                  <c:v>654.21</c:v>
                </c:pt>
                <c:pt idx="442">
                  <c:v>655.08900000000006</c:v>
                </c:pt>
                <c:pt idx="443">
                  <c:v>655.97</c:v>
                </c:pt>
                <c:pt idx="444">
                  <c:v>656.85199999999975</c:v>
                </c:pt>
                <c:pt idx="445">
                  <c:v>657.73299999999972</c:v>
                </c:pt>
                <c:pt idx="446">
                  <c:v>658.61200000000008</c:v>
                </c:pt>
                <c:pt idx="447">
                  <c:v>659.49099999999999</c:v>
                </c:pt>
                <c:pt idx="448">
                  <c:v>660.37099999999998</c:v>
                </c:pt>
                <c:pt idx="449">
                  <c:v>661.25</c:v>
                </c:pt>
                <c:pt idx="450">
                  <c:v>662.12300000000005</c:v>
                </c:pt>
                <c:pt idx="451">
                  <c:v>663</c:v>
                </c:pt>
                <c:pt idx="452">
                  <c:v>663.88099999999997</c:v>
                </c:pt>
                <c:pt idx="453">
                  <c:v>664.76099999999997</c:v>
                </c:pt>
                <c:pt idx="454">
                  <c:v>665.63900000000001</c:v>
                </c:pt>
                <c:pt idx="455">
                  <c:v>666.51400000000001</c:v>
                </c:pt>
                <c:pt idx="456">
                  <c:v>667.38699999999972</c:v>
                </c:pt>
                <c:pt idx="457">
                  <c:v>668.26199999999972</c:v>
                </c:pt>
                <c:pt idx="458">
                  <c:v>669.13400000000001</c:v>
                </c:pt>
                <c:pt idx="459">
                  <c:v>670.00099999999998</c:v>
                </c:pt>
                <c:pt idx="460">
                  <c:v>670.86799999999948</c:v>
                </c:pt>
                <c:pt idx="461">
                  <c:v>671.73900000000003</c:v>
                </c:pt>
                <c:pt idx="462">
                  <c:v>672.62099999999998</c:v>
                </c:pt>
                <c:pt idx="463">
                  <c:v>673.49900000000002</c:v>
                </c:pt>
                <c:pt idx="464">
                  <c:v>674.37699999999973</c:v>
                </c:pt>
                <c:pt idx="465">
                  <c:v>675.25599999999997</c:v>
                </c:pt>
                <c:pt idx="466">
                  <c:v>676.13200000000006</c:v>
                </c:pt>
                <c:pt idx="467">
                  <c:v>677.00900000000001</c:v>
                </c:pt>
                <c:pt idx="468">
                  <c:v>677.88400000000001</c:v>
                </c:pt>
                <c:pt idx="469">
                  <c:v>678.75900000000001</c:v>
                </c:pt>
                <c:pt idx="470">
                  <c:v>679.63300000000004</c:v>
                </c:pt>
                <c:pt idx="471">
                  <c:v>680.50800000000004</c:v>
                </c:pt>
                <c:pt idx="472">
                  <c:v>681.38200000000006</c:v>
                </c:pt>
                <c:pt idx="473">
                  <c:v>682.24900000000002</c:v>
                </c:pt>
                <c:pt idx="474">
                  <c:v>683.11500000000001</c:v>
                </c:pt>
                <c:pt idx="475">
                  <c:v>683.98299999999972</c:v>
                </c:pt>
                <c:pt idx="476">
                  <c:v>684.84599999999978</c:v>
                </c:pt>
                <c:pt idx="477">
                  <c:v>685.71299999999997</c:v>
                </c:pt>
                <c:pt idx="478">
                  <c:v>686.58300000000008</c:v>
                </c:pt>
                <c:pt idx="479">
                  <c:v>687.45599999999979</c:v>
                </c:pt>
                <c:pt idx="480">
                  <c:v>688.33699999999976</c:v>
                </c:pt>
                <c:pt idx="481">
                  <c:v>689.221</c:v>
                </c:pt>
                <c:pt idx="482">
                  <c:v>690.10199999999998</c:v>
                </c:pt>
                <c:pt idx="483">
                  <c:v>690.98</c:v>
                </c:pt>
                <c:pt idx="484">
                  <c:v>691.85199999999975</c:v>
                </c:pt>
                <c:pt idx="485">
                  <c:v>692.72400000000005</c:v>
                </c:pt>
                <c:pt idx="486">
                  <c:v>693.59300000000007</c:v>
                </c:pt>
                <c:pt idx="487">
                  <c:v>694.46199999999976</c:v>
                </c:pt>
                <c:pt idx="488">
                  <c:v>695.33699999999976</c:v>
                </c:pt>
                <c:pt idx="489">
                  <c:v>696.21100000000001</c:v>
                </c:pt>
                <c:pt idx="490">
                  <c:v>697.08699999999999</c:v>
                </c:pt>
                <c:pt idx="491">
                  <c:v>697.96099999999979</c:v>
                </c:pt>
                <c:pt idx="492">
                  <c:v>698.83499999999981</c:v>
                </c:pt>
                <c:pt idx="493">
                  <c:v>699.70900000000006</c:v>
                </c:pt>
                <c:pt idx="494">
                  <c:v>700.58799999999997</c:v>
                </c:pt>
                <c:pt idx="495">
                  <c:v>701.46099999999979</c:v>
                </c:pt>
                <c:pt idx="496">
                  <c:v>702.33899999999971</c:v>
                </c:pt>
                <c:pt idx="497">
                  <c:v>703.21400000000006</c:v>
                </c:pt>
                <c:pt idx="498">
                  <c:v>704.09</c:v>
                </c:pt>
                <c:pt idx="499">
                  <c:v>704.96299999999974</c:v>
                </c:pt>
                <c:pt idx="500">
                  <c:v>705.83899999999971</c:v>
                </c:pt>
                <c:pt idx="501">
                  <c:v>706.71699999999998</c:v>
                </c:pt>
                <c:pt idx="502">
                  <c:v>707.6</c:v>
                </c:pt>
                <c:pt idx="503">
                  <c:v>708.48099999999999</c:v>
                </c:pt>
                <c:pt idx="504">
                  <c:v>709.36099999999976</c:v>
                </c:pt>
                <c:pt idx="505">
                  <c:v>710.24</c:v>
                </c:pt>
                <c:pt idx="506">
                  <c:v>711.11599999999999</c:v>
                </c:pt>
                <c:pt idx="507">
                  <c:v>711.99400000000003</c:v>
                </c:pt>
                <c:pt idx="508">
                  <c:v>712.86799999999948</c:v>
                </c:pt>
                <c:pt idx="509">
                  <c:v>713.74400000000003</c:v>
                </c:pt>
                <c:pt idx="510">
                  <c:v>714.62099999999998</c:v>
                </c:pt>
                <c:pt idx="511">
                  <c:v>715.5</c:v>
                </c:pt>
                <c:pt idx="512">
                  <c:v>716.38099999999997</c:v>
                </c:pt>
                <c:pt idx="513">
                  <c:v>717.26299999999969</c:v>
                </c:pt>
                <c:pt idx="514">
                  <c:v>718.15</c:v>
                </c:pt>
                <c:pt idx="515">
                  <c:v>719.03500000000008</c:v>
                </c:pt>
                <c:pt idx="516">
                  <c:v>719.91699999999969</c:v>
                </c:pt>
                <c:pt idx="517">
                  <c:v>720.8</c:v>
                </c:pt>
                <c:pt idx="518">
                  <c:v>721.678</c:v>
                </c:pt>
                <c:pt idx="519">
                  <c:v>722.55599999999981</c:v>
                </c:pt>
                <c:pt idx="520">
                  <c:v>723.43399999999997</c:v>
                </c:pt>
                <c:pt idx="521">
                  <c:v>724.31199999999978</c:v>
                </c:pt>
                <c:pt idx="522">
                  <c:v>725.18900000000008</c:v>
                </c:pt>
                <c:pt idx="523">
                  <c:v>726.06899999999996</c:v>
                </c:pt>
                <c:pt idx="524">
                  <c:v>726.94999999999982</c:v>
                </c:pt>
                <c:pt idx="525">
                  <c:v>727.83599999999979</c:v>
                </c:pt>
                <c:pt idx="526">
                  <c:v>728.72299999999996</c:v>
                </c:pt>
                <c:pt idx="527">
                  <c:v>729.60699999999997</c:v>
                </c:pt>
                <c:pt idx="528">
                  <c:v>730.49</c:v>
                </c:pt>
                <c:pt idx="529">
                  <c:v>731.37099999999998</c:v>
                </c:pt>
                <c:pt idx="530">
                  <c:v>732.2529999999997</c:v>
                </c:pt>
                <c:pt idx="531">
                  <c:v>733.14100000000008</c:v>
                </c:pt>
                <c:pt idx="532">
                  <c:v>734.02800000000002</c:v>
                </c:pt>
                <c:pt idx="533">
                  <c:v>734.91300000000001</c:v>
                </c:pt>
                <c:pt idx="534">
                  <c:v>735.79600000000005</c:v>
                </c:pt>
                <c:pt idx="535">
                  <c:v>736.67899999999997</c:v>
                </c:pt>
                <c:pt idx="536">
                  <c:v>737.56099999999969</c:v>
                </c:pt>
                <c:pt idx="537">
                  <c:v>738.43999999999983</c:v>
                </c:pt>
                <c:pt idx="538">
                  <c:v>739.31099999999969</c:v>
                </c:pt>
                <c:pt idx="539">
                  <c:v>740.18000000000006</c:v>
                </c:pt>
                <c:pt idx="540">
                  <c:v>741.05</c:v>
                </c:pt>
                <c:pt idx="541">
                  <c:v>741.923</c:v>
                </c:pt>
                <c:pt idx="542">
                  <c:v>742.79600000000005</c:v>
                </c:pt>
                <c:pt idx="543">
                  <c:v>743.66800000000001</c:v>
                </c:pt>
                <c:pt idx="544">
                  <c:v>744.53699999999981</c:v>
                </c:pt>
                <c:pt idx="545">
                  <c:v>745.40899999999999</c:v>
                </c:pt>
                <c:pt idx="546">
                  <c:v>746.29100000000005</c:v>
                </c:pt>
                <c:pt idx="547">
                  <c:v>747.17200000000003</c:v>
                </c:pt>
                <c:pt idx="548">
                  <c:v>748.053</c:v>
                </c:pt>
                <c:pt idx="549">
                  <c:v>748.93599999999969</c:v>
                </c:pt>
                <c:pt idx="550">
                  <c:v>749.81499999999983</c:v>
                </c:pt>
                <c:pt idx="551">
                  <c:v>750.68799999999999</c:v>
                </c:pt>
                <c:pt idx="552">
                  <c:v>751.56299999999976</c:v>
                </c:pt>
                <c:pt idx="553">
                  <c:v>752.43999999999983</c:v>
                </c:pt>
                <c:pt idx="554">
                  <c:v>753.3159999999998</c:v>
                </c:pt>
                <c:pt idx="555">
                  <c:v>754.19399999999996</c:v>
                </c:pt>
                <c:pt idx="556">
                  <c:v>755.07799999999997</c:v>
                </c:pt>
                <c:pt idx="557">
                  <c:v>755.96299999999974</c:v>
                </c:pt>
                <c:pt idx="558">
                  <c:v>756.8449999999998</c:v>
                </c:pt>
                <c:pt idx="559">
                  <c:v>757.72299999999996</c:v>
                </c:pt>
                <c:pt idx="560">
                  <c:v>758.60199999999998</c:v>
                </c:pt>
                <c:pt idx="561">
                  <c:v>759.48199999999997</c:v>
                </c:pt>
                <c:pt idx="562">
                  <c:v>760.36300000000006</c:v>
                </c:pt>
                <c:pt idx="563">
                  <c:v>761.2529999999997</c:v>
                </c:pt>
                <c:pt idx="564">
                  <c:v>762.14800000000002</c:v>
                </c:pt>
                <c:pt idx="565">
                  <c:v>763.04399999999998</c:v>
                </c:pt>
                <c:pt idx="566">
                  <c:v>763.93900000000008</c:v>
                </c:pt>
                <c:pt idx="567">
                  <c:v>764.82699999999977</c:v>
                </c:pt>
                <c:pt idx="568">
                  <c:v>765.71199999999999</c:v>
                </c:pt>
                <c:pt idx="569">
                  <c:v>766.596</c:v>
                </c:pt>
                <c:pt idx="570">
                  <c:v>767.48400000000004</c:v>
                </c:pt>
                <c:pt idx="571">
                  <c:v>768.37400000000002</c:v>
                </c:pt>
                <c:pt idx="572">
                  <c:v>769.26299999999969</c:v>
                </c:pt>
                <c:pt idx="573">
                  <c:v>770.149</c:v>
                </c:pt>
                <c:pt idx="574">
                  <c:v>771.03800000000001</c:v>
                </c:pt>
                <c:pt idx="575">
                  <c:v>771.928</c:v>
                </c:pt>
                <c:pt idx="576">
                  <c:v>772.81999999999971</c:v>
                </c:pt>
                <c:pt idx="577">
                  <c:v>773.70699999999999</c:v>
                </c:pt>
                <c:pt idx="578">
                  <c:v>774.59300000000007</c:v>
                </c:pt>
                <c:pt idx="579">
                  <c:v>775.47699999999998</c:v>
                </c:pt>
                <c:pt idx="580">
                  <c:v>776.35499999999979</c:v>
                </c:pt>
                <c:pt idx="581">
                  <c:v>777.22900000000004</c:v>
                </c:pt>
                <c:pt idx="582">
                  <c:v>778.10500000000002</c:v>
                </c:pt>
                <c:pt idx="583">
                  <c:v>778.97900000000004</c:v>
                </c:pt>
                <c:pt idx="584">
                  <c:v>779.85399999999981</c:v>
                </c:pt>
                <c:pt idx="585">
                  <c:v>780.74</c:v>
                </c:pt>
                <c:pt idx="586">
                  <c:v>781.62099999999998</c:v>
                </c:pt>
                <c:pt idx="587">
                  <c:v>782.49900000000002</c:v>
                </c:pt>
                <c:pt idx="588">
                  <c:v>783.37699999999973</c:v>
                </c:pt>
                <c:pt idx="589">
                  <c:v>784.25400000000002</c:v>
                </c:pt>
                <c:pt idx="590">
                  <c:v>785.13199999999972</c:v>
                </c:pt>
                <c:pt idx="591">
                  <c:v>786.01199999999972</c:v>
                </c:pt>
                <c:pt idx="592">
                  <c:v>786.89300000000003</c:v>
                </c:pt>
                <c:pt idx="593">
                  <c:v>787.77800000000002</c:v>
                </c:pt>
                <c:pt idx="594">
                  <c:v>788.66499999999996</c:v>
                </c:pt>
                <c:pt idx="595">
                  <c:v>789.55699999999979</c:v>
                </c:pt>
                <c:pt idx="596">
                  <c:v>790.44899999999996</c:v>
                </c:pt>
                <c:pt idx="597">
                  <c:v>791.3399999999998</c:v>
                </c:pt>
                <c:pt idx="598">
                  <c:v>792.23400000000004</c:v>
                </c:pt>
                <c:pt idx="599">
                  <c:v>793.13</c:v>
                </c:pt>
                <c:pt idx="600">
                  <c:v>794.02</c:v>
                </c:pt>
                <c:pt idx="601">
                  <c:v>794.89699999999982</c:v>
                </c:pt>
                <c:pt idx="602">
                  <c:v>795.76800000000003</c:v>
                </c:pt>
                <c:pt idx="603">
                  <c:v>796.63199999999972</c:v>
                </c:pt>
                <c:pt idx="604">
                  <c:v>797.5</c:v>
                </c:pt>
                <c:pt idx="605">
                  <c:v>798.37099999999998</c:v>
                </c:pt>
                <c:pt idx="606">
                  <c:v>799.255</c:v>
                </c:pt>
                <c:pt idx="607">
                  <c:v>800.15</c:v>
                </c:pt>
                <c:pt idx="608">
                  <c:v>801.05799999999977</c:v>
                </c:pt>
                <c:pt idx="609">
                  <c:v>801.95999999999981</c:v>
                </c:pt>
                <c:pt idx="610">
                  <c:v>802.85199999999975</c:v>
                </c:pt>
                <c:pt idx="611">
                  <c:v>803.74</c:v>
                </c:pt>
                <c:pt idx="612">
                  <c:v>804.62699999999973</c:v>
                </c:pt>
                <c:pt idx="613">
                  <c:v>805.51599999999996</c:v>
                </c:pt>
                <c:pt idx="614">
                  <c:v>806.41099999999972</c:v>
                </c:pt>
                <c:pt idx="615">
                  <c:v>807.30399999999997</c:v>
                </c:pt>
                <c:pt idx="616">
                  <c:v>808.20299999999997</c:v>
                </c:pt>
                <c:pt idx="617">
                  <c:v>809.101</c:v>
                </c:pt>
                <c:pt idx="618">
                  <c:v>809.99800000000005</c:v>
                </c:pt>
                <c:pt idx="619">
                  <c:v>810.89599999999996</c:v>
                </c:pt>
                <c:pt idx="620">
                  <c:v>811.79300000000001</c:v>
                </c:pt>
                <c:pt idx="621">
                  <c:v>812.69100000000003</c:v>
                </c:pt>
                <c:pt idx="622">
                  <c:v>813.59299999999996</c:v>
                </c:pt>
                <c:pt idx="623">
                  <c:v>814.49800000000005</c:v>
                </c:pt>
                <c:pt idx="624">
                  <c:v>815.4</c:v>
                </c:pt>
                <c:pt idx="625">
                  <c:v>816.30199999999979</c:v>
                </c:pt>
                <c:pt idx="626">
                  <c:v>817.21400000000006</c:v>
                </c:pt>
                <c:pt idx="627">
                  <c:v>818.13</c:v>
                </c:pt>
                <c:pt idx="628">
                  <c:v>819.04099999999983</c:v>
                </c:pt>
                <c:pt idx="629">
                  <c:v>819.95299999999975</c:v>
                </c:pt>
                <c:pt idx="630">
                  <c:v>820.86099999999976</c:v>
                </c:pt>
                <c:pt idx="631">
                  <c:v>821.76599999999996</c:v>
                </c:pt>
                <c:pt idx="632">
                  <c:v>822.67100000000005</c:v>
                </c:pt>
                <c:pt idx="633">
                  <c:v>823.57799999999997</c:v>
                </c:pt>
                <c:pt idx="634">
                  <c:v>824.48599999999999</c:v>
                </c:pt>
                <c:pt idx="635">
                  <c:v>825.39300000000003</c:v>
                </c:pt>
                <c:pt idx="636">
                  <c:v>826.298</c:v>
                </c:pt>
                <c:pt idx="637">
                  <c:v>827.20699999999999</c:v>
                </c:pt>
                <c:pt idx="638">
                  <c:v>828.12099999999998</c:v>
                </c:pt>
                <c:pt idx="639">
                  <c:v>829.03800000000001</c:v>
                </c:pt>
                <c:pt idx="640">
                  <c:v>829.95499999999981</c:v>
                </c:pt>
                <c:pt idx="641">
                  <c:v>830.87800000000004</c:v>
                </c:pt>
                <c:pt idx="642">
                  <c:v>831.80399999999997</c:v>
                </c:pt>
                <c:pt idx="643">
                  <c:v>832.721</c:v>
                </c:pt>
                <c:pt idx="644">
                  <c:v>833.63499999999999</c:v>
                </c:pt>
                <c:pt idx="645">
                  <c:v>834.54599999999982</c:v>
                </c:pt>
                <c:pt idx="646">
                  <c:v>835.45899999999972</c:v>
                </c:pt>
                <c:pt idx="647">
                  <c:v>836.37800000000004</c:v>
                </c:pt>
                <c:pt idx="648">
                  <c:v>837.30099999999982</c:v>
                </c:pt>
                <c:pt idx="649">
                  <c:v>838.22299999999996</c:v>
                </c:pt>
                <c:pt idx="650">
                  <c:v>839.15300000000002</c:v>
                </c:pt>
                <c:pt idx="651">
                  <c:v>840.08299999999997</c:v>
                </c:pt>
                <c:pt idx="652">
                  <c:v>841.01</c:v>
                </c:pt>
                <c:pt idx="653">
                  <c:v>841.93899999999996</c:v>
                </c:pt>
                <c:pt idx="654">
                  <c:v>842.87199999999996</c:v>
                </c:pt>
                <c:pt idx="655">
                  <c:v>843.80699999999979</c:v>
                </c:pt>
                <c:pt idx="656">
                  <c:v>844.745</c:v>
                </c:pt>
                <c:pt idx="657">
                  <c:v>845.68299999999999</c:v>
                </c:pt>
                <c:pt idx="658">
                  <c:v>846.62</c:v>
                </c:pt>
                <c:pt idx="659">
                  <c:v>847.55499999999972</c:v>
                </c:pt>
                <c:pt idx="660">
                  <c:v>848.48699999999997</c:v>
                </c:pt>
                <c:pt idx="661">
                  <c:v>849.42399999999998</c:v>
                </c:pt>
                <c:pt idx="662">
                  <c:v>850.36199999999974</c:v>
                </c:pt>
                <c:pt idx="663">
                  <c:v>851.29499999999996</c:v>
                </c:pt>
                <c:pt idx="664">
                  <c:v>852.226</c:v>
                </c:pt>
                <c:pt idx="665">
                  <c:v>853.15699999999981</c:v>
                </c:pt>
                <c:pt idx="666">
                  <c:v>854.09100000000001</c:v>
                </c:pt>
                <c:pt idx="667">
                  <c:v>855.029</c:v>
                </c:pt>
                <c:pt idx="668">
                  <c:v>855.96299999999974</c:v>
                </c:pt>
                <c:pt idx="669">
                  <c:v>856.89800000000002</c:v>
                </c:pt>
                <c:pt idx="670">
                  <c:v>857.83399999999972</c:v>
                </c:pt>
                <c:pt idx="671">
                  <c:v>858.77599999999995</c:v>
                </c:pt>
                <c:pt idx="672">
                  <c:v>859.72</c:v>
                </c:pt>
                <c:pt idx="673">
                  <c:v>860.66199999999981</c:v>
                </c:pt>
                <c:pt idx="674">
                  <c:v>861.60299999999972</c:v>
                </c:pt>
                <c:pt idx="675">
                  <c:v>862.54300000000001</c:v>
                </c:pt>
                <c:pt idx="676">
                  <c:v>863.48199999999997</c:v>
                </c:pt>
                <c:pt idx="677">
                  <c:v>864.42399999999998</c:v>
                </c:pt>
                <c:pt idx="678">
                  <c:v>865.36499999999978</c:v>
                </c:pt>
                <c:pt idx="679">
                  <c:v>866.30799999999977</c:v>
                </c:pt>
                <c:pt idx="680">
                  <c:v>867.25599999999997</c:v>
                </c:pt>
                <c:pt idx="681">
                  <c:v>868.20500000000004</c:v>
                </c:pt>
                <c:pt idx="682">
                  <c:v>869.15499999999997</c:v>
                </c:pt>
                <c:pt idx="683">
                  <c:v>870.11099999999999</c:v>
                </c:pt>
                <c:pt idx="684">
                  <c:v>871.0659999999998</c:v>
                </c:pt>
                <c:pt idx="685">
                  <c:v>872.02499999999998</c:v>
                </c:pt>
                <c:pt idx="686">
                  <c:v>872.98199999999997</c:v>
                </c:pt>
                <c:pt idx="687">
                  <c:v>873.9409999999998</c:v>
                </c:pt>
                <c:pt idx="688">
                  <c:v>874.90199999999982</c:v>
                </c:pt>
                <c:pt idx="689">
                  <c:v>875.86599999999976</c:v>
                </c:pt>
                <c:pt idx="690">
                  <c:v>876.83199999999977</c:v>
                </c:pt>
                <c:pt idx="691">
                  <c:v>877.8</c:v>
                </c:pt>
                <c:pt idx="692">
                  <c:v>878.76900000000001</c:v>
                </c:pt>
                <c:pt idx="693">
                  <c:v>879.73599999999999</c:v>
                </c:pt>
                <c:pt idx="694">
                  <c:v>880.70299999999997</c:v>
                </c:pt>
                <c:pt idx="695">
                  <c:v>881.66800000000001</c:v>
                </c:pt>
                <c:pt idx="696">
                  <c:v>882.63699999999972</c:v>
                </c:pt>
                <c:pt idx="697">
                  <c:v>883.61199999999997</c:v>
                </c:pt>
                <c:pt idx="698">
                  <c:v>884.58</c:v>
                </c:pt>
                <c:pt idx="699">
                  <c:v>885.54099999999983</c:v>
                </c:pt>
                <c:pt idx="700">
                  <c:v>886.5</c:v>
                </c:pt>
                <c:pt idx="701">
                  <c:v>887.46299999999974</c:v>
                </c:pt>
                <c:pt idx="702">
                  <c:v>888.42499999999973</c:v>
                </c:pt>
                <c:pt idx="703">
                  <c:v>889.39099999999996</c:v>
                </c:pt>
                <c:pt idx="704">
                  <c:v>890.35699999999974</c:v>
                </c:pt>
                <c:pt idx="705">
                  <c:v>891.32399999999996</c:v>
                </c:pt>
                <c:pt idx="706">
                  <c:v>892.29200000000003</c:v>
                </c:pt>
                <c:pt idx="707">
                  <c:v>893.255</c:v>
                </c:pt>
                <c:pt idx="708">
                  <c:v>894.21699999999998</c:v>
                </c:pt>
                <c:pt idx="709">
                  <c:v>895.18200000000002</c:v>
                </c:pt>
                <c:pt idx="710">
                  <c:v>896.15300000000002</c:v>
                </c:pt>
                <c:pt idx="711">
                  <c:v>897.12900000000002</c:v>
                </c:pt>
                <c:pt idx="712">
                  <c:v>898.10400000000004</c:v>
                </c:pt>
                <c:pt idx="713">
                  <c:v>899.072</c:v>
                </c:pt>
                <c:pt idx="714">
                  <c:v>900.04399999999998</c:v>
                </c:pt>
                <c:pt idx="715">
                  <c:v>901.01699999999983</c:v>
                </c:pt>
                <c:pt idx="716">
                  <c:v>901.98699999999997</c:v>
                </c:pt>
                <c:pt idx="717">
                  <c:v>902.95599999999979</c:v>
                </c:pt>
                <c:pt idx="718">
                  <c:v>903.92599999999982</c:v>
                </c:pt>
                <c:pt idx="719">
                  <c:v>904.899</c:v>
                </c:pt>
                <c:pt idx="720">
                  <c:v>905.8689999999998</c:v>
                </c:pt>
                <c:pt idx="721">
                  <c:v>906.83799999999974</c:v>
                </c:pt>
                <c:pt idx="722">
                  <c:v>907.80999999999983</c:v>
                </c:pt>
                <c:pt idx="723">
                  <c:v>908.78499999999997</c:v>
                </c:pt>
                <c:pt idx="724">
                  <c:v>909.76300000000003</c:v>
                </c:pt>
                <c:pt idx="725">
                  <c:v>910.73800000000006</c:v>
                </c:pt>
                <c:pt idx="726">
                  <c:v>911.71100000000001</c:v>
                </c:pt>
                <c:pt idx="727">
                  <c:v>912.68299999999999</c:v>
                </c:pt>
                <c:pt idx="728">
                  <c:v>913.65499999999997</c:v>
                </c:pt>
                <c:pt idx="729">
                  <c:v>914.62800000000004</c:v>
                </c:pt>
                <c:pt idx="730">
                  <c:v>915.59699999999998</c:v>
                </c:pt>
                <c:pt idx="731">
                  <c:v>916.56399999999996</c:v>
                </c:pt>
                <c:pt idx="732">
                  <c:v>917.53</c:v>
                </c:pt>
                <c:pt idx="733">
                  <c:v>918.49599999999998</c:v>
                </c:pt>
                <c:pt idx="734">
                  <c:v>919.46199999999976</c:v>
                </c:pt>
                <c:pt idx="735">
                  <c:v>920.42899999999997</c:v>
                </c:pt>
                <c:pt idx="736">
                  <c:v>921.39499999999998</c:v>
                </c:pt>
                <c:pt idx="737">
                  <c:v>922.35399999999981</c:v>
                </c:pt>
                <c:pt idx="738">
                  <c:v>923.31499999999983</c:v>
                </c:pt>
                <c:pt idx="739">
                  <c:v>924.27800000000002</c:v>
                </c:pt>
                <c:pt idx="740">
                  <c:v>925.24599999999998</c:v>
                </c:pt>
                <c:pt idx="741">
                  <c:v>926.21299999999997</c:v>
                </c:pt>
                <c:pt idx="742">
                  <c:v>927.18100000000004</c:v>
                </c:pt>
                <c:pt idx="743">
                  <c:v>928.14599999999996</c:v>
                </c:pt>
                <c:pt idx="744">
                  <c:v>929.10900000000004</c:v>
                </c:pt>
                <c:pt idx="745">
                  <c:v>930.07299999999998</c:v>
                </c:pt>
                <c:pt idx="746">
                  <c:v>931.04399999999998</c:v>
                </c:pt>
                <c:pt idx="747">
                  <c:v>932.02</c:v>
                </c:pt>
                <c:pt idx="748">
                  <c:v>932.99199999999996</c:v>
                </c:pt>
                <c:pt idx="749">
                  <c:v>933.96699999999976</c:v>
                </c:pt>
                <c:pt idx="750">
                  <c:v>934.9409999999998</c:v>
                </c:pt>
                <c:pt idx="751">
                  <c:v>935.91399999999999</c:v>
                </c:pt>
                <c:pt idx="752">
                  <c:v>936.89</c:v>
                </c:pt>
                <c:pt idx="753">
                  <c:v>937.86699999999962</c:v>
                </c:pt>
                <c:pt idx="754">
                  <c:v>938.83199999999977</c:v>
                </c:pt>
                <c:pt idx="755">
                  <c:v>939.78</c:v>
                </c:pt>
                <c:pt idx="756">
                  <c:v>940.72299999999996</c:v>
                </c:pt>
                <c:pt idx="757">
                  <c:v>941.6669999999998</c:v>
                </c:pt>
                <c:pt idx="758">
                  <c:v>942.61300000000006</c:v>
                </c:pt>
                <c:pt idx="759">
                  <c:v>943.56199999999978</c:v>
                </c:pt>
                <c:pt idx="760">
                  <c:v>944.51</c:v>
                </c:pt>
                <c:pt idx="761">
                  <c:v>945.45599999999979</c:v>
                </c:pt>
                <c:pt idx="762">
                  <c:v>946.40599999999972</c:v>
                </c:pt>
                <c:pt idx="763">
                  <c:v>947.35699999999974</c:v>
                </c:pt>
                <c:pt idx="764">
                  <c:v>948.31299999999976</c:v>
                </c:pt>
                <c:pt idx="765">
                  <c:v>949.27099999999996</c:v>
                </c:pt>
                <c:pt idx="766">
                  <c:v>950.23400000000004</c:v>
                </c:pt>
                <c:pt idx="767">
                  <c:v>951.20500000000004</c:v>
                </c:pt>
                <c:pt idx="768">
                  <c:v>952.17399999999998</c:v>
                </c:pt>
                <c:pt idx="769">
                  <c:v>953.14199999999983</c:v>
                </c:pt>
                <c:pt idx="770">
                  <c:v>954.10599999999999</c:v>
                </c:pt>
                <c:pt idx="771">
                  <c:v>955.06099999999981</c:v>
                </c:pt>
                <c:pt idx="772">
                  <c:v>956.01599999999996</c:v>
                </c:pt>
                <c:pt idx="773">
                  <c:v>956.97400000000005</c:v>
                </c:pt>
                <c:pt idx="774">
                  <c:v>957.93499999999972</c:v>
                </c:pt>
                <c:pt idx="775">
                  <c:v>958.89699999999982</c:v>
                </c:pt>
                <c:pt idx="776">
                  <c:v>959.85899999999981</c:v>
                </c:pt>
                <c:pt idx="777">
                  <c:v>960.81899999999996</c:v>
                </c:pt>
                <c:pt idx="778">
                  <c:v>961.779</c:v>
                </c:pt>
                <c:pt idx="779">
                  <c:v>962.73599999999999</c:v>
                </c:pt>
                <c:pt idx="780">
                  <c:v>963.68799999999999</c:v>
                </c:pt>
                <c:pt idx="781">
                  <c:v>964.63599999999997</c:v>
                </c:pt>
                <c:pt idx="782">
                  <c:v>965.58100000000002</c:v>
                </c:pt>
                <c:pt idx="783">
                  <c:v>966.52499999999998</c:v>
                </c:pt>
                <c:pt idx="784">
                  <c:v>967.46699999999976</c:v>
                </c:pt>
                <c:pt idx="785">
                  <c:v>968.40699999999981</c:v>
                </c:pt>
                <c:pt idx="786">
                  <c:v>969.34899999999982</c:v>
                </c:pt>
                <c:pt idx="787">
                  <c:v>970.28899999999999</c:v>
                </c:pt>
                <c:pt idx="788">
                  <c:v>971.22799999999972</c:v>
                </c:pt>
                <c:pt idx="789">
                  <c:v>972.17</c:v>
                </c:pt>
                <c:pt idx="790">
                  <c:v>973.10900000000004</c:v>
                </c:pt>
                <c:pt idx="791">
                  <c:v>974.04300000000001</c:v>
                </c:pt>
                <c:pt idx="792">
                  <c:v>974.97199999999998</c:v>
                </c:pt>
                <c:pt idx="793">
                  <c:v>975.90099999999973</c:v>
                </c:pt>
                <c:pt idx="794">
                  <c:v>976.82799999999975</c:v>
                </c:pt>
                <c:pt idx="795">
                  <c:v>977.75300000000004</c:v>
                </c:pt>
                <c:pt idx="796">
                  <c:v>978.678</c:v>
                </c:pt>
                <c:pt idx="797">
                  <c:v>979.601</c:v>
                </c:pt>
                <c:pt idx="798">
                  <c:v>980.529</c:v>
                </c:pt>
                <c:pt idx="799">
                  <c:v>981.45799999999974</c:v>
                </c:pt>
                <c:pt idx="800">
                  <c:v>982.38499999999999</c:v>
                </c:pt>
                <c:pt idx="801">
                  <c:v>983.30699999999979</c:v>
                </c:pt>
                <c:pt idx="802">
                  <c:v>984.23299999999972</c:v>
                </c:pt>
                <c:pt idx="803">
                  <c:v>985.17</c:v>
                </c:pt>
                <c:pt idx="804">
                  <c:v>986.15699999999981</c:v>
                </c:pt>
                <c:pt idx="805">
                  <c:v>987.17700000000002</c:v>
                </c:pt>
                <c:pt idx="806">
                  <c:v>988.21400000000006</c:v>
                </c:pt>
                <c:pt idx="807">
                  <c:v>989.26300000000003</c:v>
                </c:pt>
                <c:pt idx="808">
                  <c:v>990.31299999999976</c:v>
                </c:pt>
                <c:pt idx="809">
                  <c:v>991.37</c:v>
                </c:pt>
                <c:pt idx="810">
                  <c:v>992.42599999999982</c:v>
                </c:pt>
                <c:pt idx="811">
                  <c:v>993.48500000000001</c:v>
                </c:pt>
                <c:pt idx="812">
                  <c:v>994.548</c:v>
                </c:pt>
                <c:pt idx="813">
                  <c:v>995.61699999999996</c:v>
                </c:pt>
                <c:pt idx="814">
                  <c:v>996.68299999999999</c:v>
                </c:pt>
                <c:pt idx="815">
                  <c:v>997.74800000000005</c:v>
                </c:pt>
                <c:pt idx="816">
                  <c:v>998.80899999999997</c:v>
                </c:pt>
                <c:pt idx="817">
                  <c:v>999.86499999999978</c:v>
                </c:pt>
                <c:pt idx="818">
                  <c:v>1000.919</c:v>
                </c:pt>
                <c:pt idx="819">
                  <c:v>1001.9690000000001</c:v>
                </c:pt>
                <c:pt idx="820">
                  <c:v>1003.02</c:v>
                </c:pt>
                <c:pt idx="821">
                  <c:v>1004.068</c:v>
                </c:pt>
                <c:pt idx="822">
                  <c:v>1005.1180000000001</c:v>
                </c:pt>
                <c:pt idx="823">
                  <c:v>1006.17</c:v>
                </c:pt>
                <c:pt idx="824">
                  <c:v>1007.218</c:v>
                </c:pt>
                <c:pt idx="825">
                  <c:v>1008.274</c:v>
                </c:pt>
                <c:pt idx="826">
                  <c:v>1009.332</c:v>
                </c:pt>
                <c:pt idx="827">
                  <c:v>1010.384</c:v>
                </c:pt>
                <c:pt idx="828">
                  <c:v>1011.4349999999999</c:v>
                </c:pt>
                <c:pt idx="829">
                  <c:v>1012.481</c:v>
                </c:pt>
                <c:pt idx="830">
                  <c:v>1013.522</c:v>
                </c:pt>
                <c:pt idx="831">
                  <c:v>1014.563</c:v>
                </c:pt>
                <c:pt idx="832">
                  <c:v>1015.605</c:v>
                </c:pt>
                <c:pt idx="833">
                  <c:v>1016.6420000000001</c:v>
                </c:pt>
                <c:pt idx="834">
                  <c:v>1017.683</c:v>
                </c:pt>
                <c:pt idx="835">
                  <c:v>1018.724</c:v>
                </c:pt>
                <c:pt idx="836">
                  <c:v>1019.759</c:v>
                </c:pt>
                <c:pt idx="837">
                  <c:v>1020.799</c:v>
                </c:pt>
                <c:pt idx="838">
                  <c:v>1021.831</c:v>
                </c:pt>
                <c:pt idx="839">
                  <c:v>1022.861</c:v>
                </c:pt>
                <c:pt idx="840">
                  <c:v>1023.888</c:v>
                </c:pt>
                <c:pt idx="841">
                  <c:v>1024.9110000000001</c:v>
                </c:pt>
                <c:pt idx="842">
                  <c:v>1025.942</c:v>
                </c:pt>
                <c:pt idx="843">
                  <c:v>1026.9739999999999</c:v>
                </c:pt>
                <c:pt idx="844">
                  <c:v>1028.0039999999999</c:v>
                </c:pt>
                <c:pt idx="845">
                  <c:v>1029.03</c:v>
                </c:pt>
                <c:pt idx="846">
                  <c:v>1030.0640000000001</c:v>
                </c:pt>
                <c:pt idx="847">
                  <c:v>1031.1030000000001</c:v>
                </c:pt>
                <c:pt idx="848">
                  <c:v>1032.1320000000001</c:v>
                </c:pt>
                <c:pt idx="849">
                  <c:v>1033.152</c:v>
                </c:pt>
                <c:pt idx="850">
                  <c:v>1034.173</c:v>
                </c:pt>
                <c:pt idx="851">
                  <c:v>1035.1949999999999</c:v>
                </c:pt>
                <c:pt idx="852">
                  <c:v>1036.2159999999999</c:v>
                </c:pt>
                <c:pt idx="853">
                  <c:v>1037.2349999999999</c:v>
                </c:pt>
                <c:pt idx="854">
                  <c:v>1038.2449999999999</c:v>
                </c:pt>
                <c:pt idx="855">
                  <c:v>1039.231</c:v>
                </c:pt>
                <c:pt idx="856">
                  <c:v>1040.201</c:v>
                </c:pt>
                <c:pt idx="857">
                  <c:v>1041.1569999999999</c:v>
                </c:pt>
                <c:pt idx="858">
                  <c:v>1042.105</c:v>
                </c:pt>
                <c:pt idx="859">
                  <c:v>1043.0530000000001</c:v>
                </c:pt>
                <c:pt idx="860">
                  <c:v>1044.0039999999999</c:v>
                </c:pt>
                <c:pt idx="861">
                  <c:v>1044.9659999999999</c:v>
                </c:pt>
                <c:pt idx="862">
                  <c:v>1045.941</c:v>
                </c:pt>
                <c:pt idx="863">
                  <c:v>1046.9359999999999</c:v>
                </c:pt>
                <c:pt idx="864">
                  <c:v>1047.9380000000001</c:v>
                </c:pt>
                <c:pt idx="865">
                  <c:v>1048.9449999999999</c:v>
                </c:pt>
                <c:pt idx="866">
                  <c:v>1049.954</c:v>
                </c:pt>
                <c:pt idx="867">
                  <c:v>1050.9670000000001</c:v>
                </c:pt>
                <c:pt idx="868">
                  <c:v>1051.972</c:v>
                </c:pt>
                <c:pt idx="869">
                  <c:v>1052.972</c:v>
                </c:pt>
                <c:pt idx="870">
                  <c:v>1053.9670000000001</c:v>
                </c:pt>
                <c:pt idx="871">
                  <c:v>1054.9580000000001</c:v>
                </c:pt>
                <c:pt idx="872">
                  <c:v>1055.943</c:v>
                </c:pt>
                <c:pt idx="873">
                  <c:v>1056.9290000000001</c:v>
                </c:pt>
                <c:pt idx="874">
                  <c:v>1057.913</c:v>
                </c:pt>
                <c:pt idx="875">
                  <c:v>1058.8920000000001</c:v>
                </c:pt>
                <c:pt idx="876">
                  <c:v>1059.8679999999999</c:v>
                </c:pt>
                <c:pt idx="877">
                  <c:v>1060.845</c:v>
                </c:pt>
                <c:pt idx="878">
                  <c:v>1061.8219999999999</c:v>
                </c:pt>
                <c:pt idx="879">
                  <c:v>1062.8</c:v>
                </c:pt>
                <c:pt idx="880">
                  <c:v>1063.7750000000001</c:v>
                </c:pt>
                <c:pt idx="881">
                  <c:v>1064.752</c:v>
                </c:pt>
                <c:pt idx="882">
                  <c:v>1065.7280000000001</c:v>
                </c:pt>
                <c:pt idx="883">
                  <c:v>1066.7049999999999</c:v>
                </c:pt>
                <c:pt idx="884">
                  <c:v>1067.6880000000001</c:v>
                </c:pt>
                <c:pt idx="885">
                  <c:v>1068.674</c:v>
                </c:pt>
                <c:pt idx="886">
                  <c:v>1069.6610000000001</c:v>
                </c:pt>
                <c:pt idx="887">
                  <c:v>1070.643</c:v>
                </c:pt>
                <c:pt idx="888">
                  <c:v>1071.627</c:v>
                </c:pt>
                <c:pt idx="889">
                  <c:v>1072.604</c:v>
                </c:pt>
                <c:pt idx="890">
                  <c:v>1073.58</c:v>
                </c:pt>
                <c:pt idx="891">
                  <c:v>1074.558</c:v>
                </c:pt>
                <c:pt idx="892">
                  <c:v>1075.5350000000001</c:v>
                </c:pt>
                <c:pt idx="893">
                  <c:v>1076.509</c:v>
                </c:pt>
                <c:pt idx="894">
                  <c:v>1077.4760000000001</c:v>
                </c:pt>
                <c:pt idx="895">
                  <c:v>1078.4469999999999</c:v>
                </c:pt>
                <c:pt idx="896">
                  <c:v>1079.4190000000001</c:v>
                </c:pt>
                <c:pt idx="897">
                  <c:v>1080.395</c:v>
                </c:pt>
                <c:pt idx="898">
                  <c:v>1081.373</c:v>
                </c:pt>
                <c:pt idx="899">
                  <c:v>1082.3489999999999</c:v>
                </c:pt>
                <c:pt idx="900">
                  <c:v>1083.325</c:v>
                </c:pt>
                <c:pt idx="901">
                  <c:v>1084.297</c:v>
                </c:pt>
                <c:pt idx="902">
                  <c:v>1085.2670000000001</c:v>
                </c:pt>
                <c:pt idx="903">
                  <c:v>1086.232</c:v>
                </c:pt>
                <c:pt idx="904">
                  <c:v>1087.194</c:v>
                </c:pt>
                <c:pt idx="905">
                  <c:v>1088.1590000000001</c:v>
                </c:pt>
                <c:pt idx="906">
                  <c:v>1089.126</c:v>
                </c:pt>
                <c:pt idx="907">
                  <c:v>1090.096</c:v>
                </c:pt>
                <c:pt idx="908">
                  <c:v>1091.0640000000001</c:v>
                </c:pt>
                <c:pt idx="909">
                  <c:v>1092.0329999999999</c:v>
                </c:pt>
                <c:pt idx="910">
                  <c:v>1093</c:v>
                </c:pt>
                <c:pt idx="911">
                  <c:v>1093.9649999999999</c:v>
                </c:pt>
                <c:pt idx="912">
                  <c:v>1094.93</c:v>
                </c:pt>
                <c:pt idx="913">
                  <c:v>1095.895</c:v>
                </c:pt>
                <c:pt idx="914">
                  <c:v>1096.8630000000001</c:v>
                </c:pt>
                <c:pt idx="915">
                  <c:v>1097.83</c:v>
                </c:pt>
                <c:pt idx="916">
                  <c:v>1098.799</c:v>
                </c:pt>
                <c:pt idx="917">
                  <c:v>1099.77</c:v>
                </c:pt>
              </c:numCache>
            </c:numRef>
          </c:xVal>
          <c:yVal>
            <c:numRef>
              <c:f>BSG!$P$6:$P$923</c:f>
              <c:numCache>
                <c:formatCode>General</c:formatCode>
                <c:ptCount val="918"/>
                <c:pt idx="0">
                  <c:v>1</c:v>
                </c:pt>
                <c:pt idx="1">
                  <c:v>0.99992458109511995</c:v>
                </c:pt>
                <c:pt idx="2">
                  <c:v>0.99990690478928901</c:v>
                </c:pt>
                <c:pt idx="3">
                  <c:v>0.99990690478928901</c:v>
                </c:pt>
                <c:pt idx="4">
                  <c:v>0.99971953594747798</c:v>
                </c:pt>
                <c:pt idx="5">
                  <c:v>0.99956869813771798</c:v>
                </c:pt>
                <c:pt idx="6">
                  <c:v>0.99947560292700799</c:v>
                </c:pt>
                <c:pt idx="7">
                  <c:v>0.99936365299007701</c:v>
                </c:pt>
                <c:pt idx="8">
                  <c:v>0.99926937935897697</c:v>
                </c:pt>
                <c:pt idx="9">
                  <c:v>0.99913857469582601</c:v>
                </c:pt>
                <c:pt idx="10">
                  <c:v>0.99898891530645495</c:v>
                </c:pt>
                <c:pt idx="11">
                  <c:v>0.99887696536952397</c:v>
                </c:pt>
                <c:pt idx="12">
                  <c:v>0.99874616070637401</c:v>
                </c:pt>
                <c:pt idx="13">
                  <c:v>0.99857764659078296</c:v>
                </c:pt>
                <c:pt idx="14">
                  <c:v>0.99842798720141201</c:v>
                </c:pt>
                <c:pt idx="15">
                  <c:v>0.99825829466543203</c:v>
                </c:pt>
                <c:pt idx="16">
                  <c:v>0.99814752314888999</c:v>
                </c:pt>
                <c:pt idx="17">
                  <c:v>0.99794129958085998</c:v>
                </c:pt>
                <c:pt idx="18">
                  <c:v>0.99775275231866001</c:v>
                </c:pt>
                <c:pt idx="19">
                  <c:v>0.99754652875062899</c:v>
                </c:pt>
                <c:pt idx="20">
                  <c:v>0.99732262887676704</c:v>
                </c:pt>
                <c:pt idx="21">
                  <c:v>0.99713526003495701</c:v>
                </c:pt>
                <c:pt idx="22">
                  <c:v>0.99687365070865497</c:v>
                </c:pt>
                <c:pt idx="23">
                  <c:v>0.99661204138235304</c:v>
                </c:pt>
                <c:pt idx="24">
                  <c:v>0.99638696308810204</c:v>
                </c:pt>
                <c:pt idx="25">
                  <c:v>0.99612417534141195</c:v>
                </c:pt>
                <c:pt idx="26">
                  <c:v>0.99578714711022998</c:v>
                </c:pt>
                <c:pt idx="27">
                  <c:v>0.99552553778392805</c:v>
                </c:pt>
                <c:pt idx="28">
                  <c:v>0.99522621900518704</c:v>
                </c:pt>
                <c:pt idx="29">
                  <c:v>0.99492572180605598</c:v>
                </c:pt>
                <c:pt idx="30">
                  <c:v>0.99462640302731498</c:v>
                </c:pt>
                <c:pt idx="31">
                  <c:v>0.99432708424857297</c:v>
                </c:pt>
                <c:pt idx="32">
                  <c:v>0.99402776546983096</c:v>
                </c:pt>
                <c:pt idx="33">
                  <c:v>0.99363417305999002</c:v>
                </c:pt>
                <c:pt idx="34">
                  <c:v>0.99327829010258895</c:v>
                </c:pt>
                <c:pt idx="35">
                  <c:v>0.99290473083935604</c:v>
                </c:pt>
                <c:pt idx="36">
                  <c:v>0.99247342897707502</c:v>
                </c:pt>
                <c:pt idx="37">
                  <c:v>0.99206098184101299</c:v>
                </c:pt>
                <c:pt idx="38">
                  <c:v>0.99166856785155999</c:v>
                </c:pt>
                <c:pt idx="39">
                  <c:v>0.99127497544171905</c:v>
                </c:pt>
                <c:pt idx="40">
                  <c:v>0.99090023775809799</c:v>
                </c:pt>
                <c:pt idx="41">
                  <c:v>0.99047011431620502</c:v>
                </c:pt>
                <c:pt idx="42">
                  <c:v>0.99002113614809295</c:v>
                </c:pt>
                <c:pt idx="43">
                  <c:v>0.98955330325376001</c:v>
                </c:pt>
                <c:pt idx="44">
                  <c:v>0.98900887303415896</c:v>
                </c:pt>
                <c:pt idx="45">
                  <c:v>0.98850333068738705</c:v>
                </c:pt>
                <c:pt idx="46">
                  <c:v>0.98798011203478298</c:v>
                </c:pt>
                <c:pt idx="47">
                  <c:v>0.98745571496179096</c:v>
                </c:pt>
                <c:pt idx="48">
                  <c:v>0.98696902734123904</c:v>
                </c:pt>
                <c:pt idx="49">
                  <c:v>0.98642577554202604</c:v>
                </c:pt>
                <c:pt idx="50">
                  <c:v>0.98586366901659395</c:v>
                </c:pt>
                <c:pt idx="51">
                  <c:v>0.98530156249116196</c:v>
                </c:pt>
                <c:pt idx="52">
                  <c:v>0.98468524862784701</c:v>
                </c:pt>
                <c:pt idx="53">
                  <c:v>0.98404772319753497</c:v>
                </c:pt>
                <c:pt idx="54">
                  <c:v>0.98343023091383197</c:v>
                </c:pt>
                <c:pt idx="55">
                  <c:v>0.98281156020974003</c:v>
                </c:pt>
                <c:pt idx="56">
                  <c:v>0.98217521319981704</c:v>
                </c:pt>
                <c:pt idx="57">
                  <c:v>0.98150115673745297</c:v>
                </c:pt>
                <c:pt idx="58">
                  <c:v>0.98082827869547895</c:v>
                </c:pt>
                <c:pt idx="59">
                  <c:v>0.98015422223311599</c:v>
                </c:pt>
                <c:pt idx="60">
                  <c:v>0.979460132624144</c:v>
                </c:pt>
                <c:pt idx="61">
                  <c:v>0.97874836670934096</c:v>
                </c:pt>
                <c:pt idx="62">
                  <c:v>0.97803895763531601</c:v>
                </c:pt>
                <c:pt idx="63">
                  <c:v>0.97727062754185301</c:v>
                </c:pt>
                <c:pt idx="64">
                  <c:v>0.97652115217461</c:v>
                </c:pt>
                <c:pt idx="65">
                  <c:v>0.97577285522775603</c:v>
                </c:pt>
                <c:pt idx="66">
                  <c:v>0.97502337986051302</c:v>
                </c:pt>
                <c:pt idx="67">
                  <c:v>0.97425622818743796</c:v>
                </c:pt>
                <c:pt idx="68">
                  <c:v>0.97345136706192403</c:v>
                </c:pt>
                <c:pt idx="69">
                  <c:v>0.97266418224224205</c:v>
                </c:pt>
                <c:pt idx="70">
                  <c:v>0.97185932111672801</c:v>
                </c:pt>
                <c:pt idx="71">
                  <c:v>0.97107331471743297</c:v>
                </c:pt>
                <c:pt idx="72">
                  <c:v>0.97024959886569995</c:v>
                </c:pt>
                <c:pt idx="73">
                  <c:v>0.96944473774018602</c:v>
                </c:pt>
                <c:pt idx="74">
                  <c:v>0.96860098874184297</c:v>
                </c:pt>
                <c:pt idx="75">
                  <c:v>0.96775959658427801</c:v>
                </c:pt>
                <c:pt idx="76">
                  <c:v>0.96691702600632401</c:v>
                </c:pt>
                <c:pt idx="77">
                  <c:v>0.96605442228176097</c:v>
                </c:pt>
                <c:pt idx="78">
                  <c:v>0.96521303012419601</c:v>
                </c:pt>
                <c:pt idx="79">
                  <c:v>0.96437045954624201</c:v>
                </c:pt>
                <c:pt idx="80">
                  <c:v>0.963527888968288</c:v>
                </c:pt>
                <c:pt idx="81">
                  <c:v>0.96264760893789503</c:v>
                </c:pt>
                <c:pt idx="82">
                  <c:v>0.96176732890750105</c:v>
                </c:pt>
                <c:pt idx="83">
                  <c:v>0.960907082023716</c:v>
                </c:pt>
                <c:pt idx="84">
                  <c:v>0.96002562357293297</c:v>
                </c:pt>
                <c:pt idx="85">
                  <c:v>0.959145343542539</c:v>
                </c:pt>
                <c:pt idx="86">
                  <c:v>0.95828627507914299</c:v>
                </c:pt>
                <c:pt idx="87">
                  <c:v>0.95736828559630904</c:v>
                </c:pt>
                <c:pt idx="88">
                  <c:v>0.95641258666103501</c:v>
                </c:pt>
                <c:pt idx="89">
                  <c:v>0.95549459717820195</c:v>
                </c:pt>
                <c:pt idx="90">
                  <c:v>0.95461549556819703</c:v>
                </c:pt>
                <c:pt idx="91">
                  <c:v>0.95377292499024302</c:v>
                </c:pt>
                <c:pt idx="92">
                  <c:v>0.95291149968606903</c:v>
                </c:pt>
                <c:pt idx="93">
                  <c:v>0.95205007438189504</c:v>
                </c:pt>
                <c:pt idx="94">
                  <c:v>0.95115211804567001</c:v>
                </c:pt>
                <c:pt idx="95">
                  <c:v>0.95027183801527604</c:v>
                </c:pt>
                <c:pt idx="96">
                  <c:v>0.94942926743732203</c:v>
                </c:pt>
                <c:pt idx="97">
                  <c:v>0.94845589219621695</c:v>
                </c:pt>
                <c:pt idx="98">
                  <c:v>0.94761332161826295</c:v>
                </c:pt>
                <c:pt idx="99">
                  <c:v>0.94675189631408996</c:v>
                </c:pt>
                <c:pt idx="100">
                  <c:v>0.94594585676818699</c:v>
                </c:pt>
                <c:pt idx="101">
                  <c:v>0.94514099564267295</c:v>
                </c:pt>
                <c:pt idx="102">
                  <c:v>0.94427957033849896</c:v>
                </c:pt>
                <c:pt idx="103">
                  <c:v>0.94343817818093401</c:v>
                </c:pt>
                <c:pt idx="104">
                  <c:v>0.94259442918259095</c:v>
                </c:pt>
                <c:pt idx="105">
                  <c:v>0.94171532757258603</c:v>
                </c:pt>
                <c:pt idx="106">
                  <c:v>0.94087275699463202</c:v>
                </c:pt>
                <c:pt idx="107">
                  <c:v>0.94006671744872905</c:v>
                </c:pt>
                <c:pt idx="108">
                  <c:v>0.93928188946982405</c:v>
                </c:pt>
                <c:pt idx="109">
                  <c:v>0.93855126882880102</c:v>
                </c:pt>
                <c:pt idx="110">
                  <c:v>0.93776526242950697</c:v>
                </c:pt>
                <c:pt idx="111">
                  <c:v>0.93692151343116403</c:v>
                </c:pt>
                <c:pt idx="112">
                  <c:v>0.93615471528420702</c:v>
                </c:pt>
                <c:pt idx="113">
                  <c:v>0.935368119674718</c:v>
                </c:pt>
                <c:pt idx="114">
                  <c:v>0.934619587043787</c:v>
                </c:pt>
                <c:pt idx="115">
                  <c:v>0.93386964030838804</c:v>
                </c:pt>
                <c:pt idx="116">
                  <c:v>0.93310272431939101</c:v>
                </c:pt>
                <c:pt idx="117">
                  <c:v>0.93239095840458897</c:v>
                </c:pt>
                <c:pt idx="118">
                  <c:v>0.93164242577365697</c:v>
                </c:pt>
                <c:pt idx="119">
                  <c:v>0.93093065985885404</c:v>
                </c:pt>
                <c:pt idx="120">
                  <c:v>0.93020039274394695</c:v>
                </c:pt>
                <c:pt idx="121">
                  <c:v>0.929508306449636</c:v>
                </c:pt>
                <c:pt idx="122">
                  <c:v>0.92883330725096203</c:v>
                </c:pt>
                <c:pt idx="123">
                  <c:v>0.92814122095665097</c:v>
                </c:pt>
                <c:pt idx="124">
                  <c:v>0.92744783839991296</c:v>
                </c:pt>
                <c:pt idx="125">
                  <c:v>0.92679251882172997</c:v>
                </c:pt>
                <c:pt idx="126">
                  <c:v>0.92615687886403997</c:v>
                </c:pt>
                <c:pt idx="127">
                  <c:v>0.92551994264392301</c:v>
                </c:pt>
                <c:pt idx="128">
                  <c:v>0.92490138978186998</c:v>
                </c:pt>
                <c:pt idx="129">
                  <c:v>0.92426586766621899</c:v>
                </c:pt>
                <c:pt idx="130">
                  <c:v>0.92359086846754501</c:v>
                </c:pt>
                <c:pt idx="131">
                  <c:v>0.92295522850985501</c:v>
                </c:pt>
                <c:pt idx="132">
                  <c:v>0.92241150534248695</c:v>
                </c:pt>
                <c:pt idx="133">
                  <c:v>0.92188746179561099</c:v>
                </c:pt>
                <c:pt idx="134">
                  <c:v>0.92134385647028205</c:v>
                </c:pt>
                <c:pt idx="135">
                  <c:v>0.92076466284921299</c:v>
                </c:pt>
                <c:pt idx="136">
                  <c:v>0.92018417296571697</c:v>
                </c:pt>
                <c:pt idx="137">
                  <c:v>0.91962218428232301</c:v>
                </c:pt>
                <c:pt idx="138">
                  <c:v>0.91906007775689103</c:v>
                </c:pt>
                <c:pt idx="139">
                  <c:v>0.91857291876818303</c:v>
                </c:pt>
                <c:pt idx="140">
                  <c:v>0.91808693819986398</c:v>
                </c:pt>
                <c:pt idx="141">
                  <c:v>0.91756301249502703</c:v>
                </c:pt>
                <c:pt idx="142">
                  <c:v>0.91711250238040898</c:v>
                </c:pt>
                <c:pt idx="143">
                  <c:v>0.91662663965412905</c:v>
                </c:pt>
                <c:pt idx="144">
                  <c:v>0.91617742580193895</c:v>
                </c:pt>
                <c:pt idx="145">
                  <c:v>0.91565220383467405</c:v>
                </c:pt>
                <c:pt idx="146">
                  <c:v>0.91516622326635499</c:v>
                </c:pt>
                <c:pt idx="147">
                  <c:v>0.914679064277647</c:v>
                </c:pt>
                <c:pt idx="148">
                  <c:v>0.91424835162555995</c:v>
                </c:pt>
                <c:pt idx="149">
                  <c:v>0.91379913777336996</c:v>
                </c:pt>
                <c:pt idx="150">
                  <c:v>0.913330362142727</c:v>
                </c:pt>
                <c:pt idx="151">
                  <c:v>0.91286276493247198</c:v>
                </c:pt>
                <c:pt idx="152">
                  <c:v>0.91245043563844896</c:v>
                </c:pt>
                <c:pt idx="153">
                  <c:v>0.91205778596491904</c:v>
                </c:pt>
                <c:pt idx="154">
                  <c:v>0.91162707331283199</c:v>
                </c:pt>
                <c:pt idx="155">
                  <c:v>0.91119624281870604</c:v>
                </c:pt>
                <c:pt idx="156">
                  <c:v>0.91082197650324004</c:v>
                </c:pt>
                <c:pt idx="157">
                  <c:v>0.910484476903903</c:v>
                </c:pt>
                <c:pt idx="158">
                  <c:v>0.91012989020892898</c:v>
                </c:pt>
                <c:pt idx="159">
                  <c:v>0.90979239060959205</c:v>
                </c:pt>
                <c:pt idx="160">
                  <c:v>0.90945489101025501</c:v>
                </c:pt>
                <c:pt idx="161">
                  <c:v>0.90913707103140995</c:v>
                </c:pt>
                <c:pt idx="162">
                  <c:v>0.90879957143207302</c:v>
                </c:pt>
                <c:pt idx="163">
                  <c:v>0.90846336809516304</c:v>
                </c:pt>
                <c:pt idx="164">
                  <c:v>0.90816404931642203</c:v>
                </c:pt>
                <c:pt idx="165">
                  <c:v>0.90782643187504597</c:v>
                </c:pt>
                <c:pt idx="166">
                  <c:v>0.90752711309630396</c:v>
                </c:pt>
                <c:pt idx="167">
                  <c:v>0.90720799685503195</c:v>
                </c:pt>
                <c:pt idx="168">
                  <c:v>0.90694662321280795</c:v>
                </c:pt>
                <c:pt idx="169">
                  <c:v>0.90664718659202703</c:v>
                </c:pt>
                <c:pt idx="170">
                  <c:v>0.90636613332931104</c:v>
                </c:pt>
                <c:pt idx="171">
                  <c:v>0.90612314304515096</c:v>
                </c:pt>
                <c:pt idx="172">
                  <c:v>0.90586059098253902</c:v>
                </c:pt>
                <c:pt idx="173">
                  <c:v>0.90559792107788695</c:v>
                </c:pt>
                <c:pt idx="174">
                  <c:v>0.90531686781517096</c:v>
                </c:pt>
                <c:pt idx="175">
                  <c:v>0.90507387753101198</c:v>
                </c:pt>
                <c:pt idx="176">
                  <c:v>0.90486777180501898</c:v>
                </c:pt>
                <c:pt idx="177">
                  <c:v>0.90454995182617504</c:v>
                </c:pt>
                <c:pt idx="178">
                  <c:v>0.90430696154201495</c:v>
                </c:pt>
                <c:pt idx="179">
                  <c:v>0.90408235461592001</c:v>
                </c:pt>
                <c:pt idx="180">
                  <c:v>0.90383806806933298</c:v>
                </c:pt>
                <c:pt idx="181">
                  <c:v>0.90361357898527594</c:v>
                </c:pt>
                <c:pt idx="182">
                  <c:v>0.90342703503773802</c:v>
                </c:pt>
                <c:pt idx="183">
                  <c:v>0.90323931266981095</c:v>
                </c:pt>
                <c:pt idx="184">
                  <c:v>0.90303308910178004</c:v>
                </c:pt>
                <c:pt idx="185">
                  <c:v>0.90282686553374902</c:v>
                </c:pt>
                <c:pt idx="186">
                  <c:v>0.90264043942824901</c:v>
                </c:pt>
                <c:pt idx="187">
                  <c:v>0.90243421586021899</c:v>
                </c:pt>
                <c:pt idx="188">
                  <c:v>0.90226617311278301</c:v>
                </c:pt>
                <c:pt idx="189">
                  <c:v>0.90207833290281703</c:v>
                </c:pt>
                <c:pt idx="190">
                  <c:v>0.90189061053488995</c:v>
                </c:pt>
                <c:pt idx="191">
                  <c:v>0.90168568322928699</c:v>
                </c:pt>
                <c:pt idx="192">
                  <c:v>0.90151634421942395</c:v>
                </c:pt>
                <c:pt idx="193">
                  <c:v>0.90134818362994995</c:v>
                </c:pt>
                <c:pt idx="194">
                  <c:v>0.90118014088251397</c:v>
                </c:pt>
                <c:pt idx="195">
                  <c:v>0.90101068403061302</c:v>
                </c:pt>
                <c:pt idx="196">
                  <c:v>0.90080587456704897</c:v>
                </c:pt>
                <c:pt idx="197">
                  <c:v>0.90063641771514702</c:v>
                </c:pt>
                <c:pt idx="198">
                  <c:v>0.90046825712567302</c:v>
                </c:pt>
                <c:pt idx="199">
                  <c:v>0.90031859773630096</c:v>
                </c:pt>
                <c:pt idx="200">
                  <c:v>0.90016893834693101</c:v>
                </c:pt>
                <c:pt idx="201">
                  <c:v>0.90000077775745702</c:v>
                </c:pt>
                <c:pt idx="202">
                  <c:v>0.89983143874759397</c:v>
                </c:pt>
                <c:pt idx="203">
                  <c:v>0.89966327815811997</c:v>
                </c:pt>
                <c:pt idx="204">
                  <c:v>0.89949523541068399</c:v>
                </c:pt>
                <c:pt idx="205">
                  <c:v>0.89934545817927503</c:v>
                </c:pt>
                <c:pt idx="206">
                  <c:v>0.89917611916941198</c:v>
                </c:pt>
                <c:pt idx="207">
                  <c:v>0.89902634193800202</c:v>
                </c:pt>
                <c:pt idx="208">
                  <c:v>0.89889506590669599</c:v>
                </c:pt>
                <c:pt idx="209">
                  <c:v>0.89872690531722099</c:v>
                </c:pt>
                <c:pt idx="210">
                  <c:v>0.89859562928591497</c:v>
                </c:pt>
                <c:pt idx="211">
                  <c:v>0.898445852054505</c:v>
                </c:pt>
                <c:pt idx="212">
                  <c:v>0.89829619266513505</c:v>
                </c:pt>
                <c:pt idx="213">
                  <c:v>0.89812803207566005</c:v>
                </c:pt>
                <c:pt idx="214">
                  <c:v>0.89797837268628999</c:v>
                </c:pt>
                <c:pt idx="215">
                  <c:v>0.89782871329691905</c:v>
                </c:pt>
                <c:pt idx="216">
                  <c:v>0.89767893606550897</c:v>
                </c:pt>
                <c:pt idx="217">
                  <c:v>0.89752927667613802</c:v>
                </c:pt>
                <c:pt idx="218">
                  <c:v>0.89737949944472895</c:v>
                </c:pt>
                <c:pt idx="219">
                  <c:v>0.89719177707680098</c:v>
                </c:pt>
                <c:pt idx="220">
                  <c:v>0.89702361648732698</c:v>
                </c:pt>
                <c:pt idx="221">
                  <c:v>0.89683589411940001</c:v>
                </c:pt>
                <c:pt idx="222">
                  <c:v>0.89668611688799005</c:v>
                </c:pt>
                <c:pt idx="223">
                  <c:v>0.89651807414055495</c:v>
                </c:pt>
                <c:pt idx="224">
                  <c:v>0.89638668026720902</c:v>
                </c:pt>
                <c:pt idx="225">
                  <c:v>0.89623702087783796</c:v>
                </c:pt>
                <c:pt idx="226">
                  <c:v>0.89604918066787198</c:v>
                </c:pt>
                <c:pt idx="227">
                  <c:v>0.89589952127850203</c:v>
                </c:pt>
                <c:pt idx="228">
                  <c:v>0.89573136068902703</c:v>
                </c:pt>
                <c:pt idx="229">
                  <c:v>0.89554363832109996</c:v>
                </c:pt>
                <c:pt idx="230">
                  <c:v>0.89537547773162596</c:v>
                </c:pt>
                <c:pt idx="231">
                  <c:v>0.89520743498418998</c:v>
                </c:pt>
                <c:pt idx="232">
                  <c:v>0.89501959477422399</c:v>
                </c:pt>
                <c:pt idx="233">
                  <c:v>0.89485155202678901</c:v>
                </c:pt>
                <c:pt idx="234">
                  <c:v>0.89466371181682303</c:v>
                </c:pt>
                <c:pt idx="235">
                  <c:v>0.89447728571132301</c:v>
                </c:pt>
                <c:pt idx="236">
                  <c:v>0.89419623244860702</c:v>
                </c:pt>
                <c:pt idx="237">
                  <c:v>0.893990008880576</c:v>
                </c:pt>
                <c:pt idx="238">
                  <c:v>0.89380216867061002</c:v>
                </c:pt>
                <c:pt idx="239">
                  <c:v>0.89361574256511001</c:v>
                </c:pt>
                <c:pt idx="240">
                  <c:v>0.89344769981767502</c:v>
                </c:pt>
                <c:pt idx="241">
                  <c:v>0.89325985960770904</c:v>
                </c:pt>
                <c:pt idx="242">
                  <c:v>0.89305363603967802</c:v>
                </c:pt>
                <c:pt idx="243">
                  <c:v>0.89282914695562199</c:v>
                </c:pt>
                <c:pt idx="244">
                  <c:v>0.89256647705097003</c:v>
                </c:pt>
                <c:pt idx="245">
                  <c:v>0.89232348676680995</c:v>
                </c:pt>
                <c:pt idx="246">
                  <c:v>0.89213706066131104</c:v>
                </c:pt>
                <c:pt idx="247">
                  <c:v>0.89191115747278804</c:v>
                </c:pt>
                <c:pt idx="248">
                  <c:v>0.89172461352524901</c:v>
                </c:pt>
                <c:pt idx="249">
                  <c:v>0.89148174108312905</c:v>
                </c:pt>
                <c:pt idx="250">
                  <c:v>0.89125583789460605</c:v>
                </c:pt>
                <c:pt idx="251">
                  <c:v>0.89101284761044597</c:v>
                </c:pt>
                <c:pt idx="252">
                  <c:v>0.890769857326287</c:v>
                </c:pt>
                <c:pt idx="253">
                  <c:v>0.89052568862173798</c:v>
                </c:pt>
                <c:pt idx="254">
                  <c:v>0.890282698337579</c:v>
                </c:pt>
                <c:pt idx="255">
                  <c:v>0.890021324695355</c:v>
                </c:pt>
                <c:pt idx="256">
                  <c:v>0.88975865479070304</c:v>
                </c:pt>
                <c:pt idx="257">
                  <c:v>0.88949610272808999</c:v>
                </c:pt>
                <c:pt idx="258">
                  <c:v>0.889215049465374</c:v>
                </c:pt>
                <c:pt idx="259">
                  <c:v>0.88893529246508596</c:v>
                </c:pt>
                <c:pt idx="260">
                  <c:v>0.88865423920236997</c:v>
                </c:pt>
                <c:pt idx="261">
                  <c:v>0.88831673960303303</c:v>
                </c:pt>
                <c:pt idx="262">
                  <c:v>0.88801730298225201</c:v>
                </c:pt>
                <c:pt idx="263">
                  <c:v>0.88771786636147199</c:v>
                </c:pt>
                <c:pt idx="264">
                  <c:v>0.88741842974069096</c:v>
                </c:pt>
                <c:pt idx="265">
                  <c:v>0.88713749432001399</c:v>
                </c:pt>
                <c:pt idx="266">
                  <c:v>0.88679999472067705</c:v>
                </c:pt>
                <c:pt idx="267">
                  <c:v>0.886482174741831</c:v>
                </c:pt>
                <c:pt idx="268">
                  <c:v>0.88620112147911601</c:v>
                </c:pt>
                <c:pt idx="269">
                  <c:v>0.88588330150027095</c:v>
                </c:pt>
                <c:pt idx="270">
                  <c:v>0.88552741854286898</c:v>
                </c:pt>
                <c:pt idx="271">
                  <c:v>0.88518991894353205</c:v>
                </c:pt>
                <c:pt idx="272">
                  <c:v>0.88485371560662296</c:v>
                </c:pt>
                <c:pt idx="273">
                  <c:v>0.88447815302872901</c:v>
                </c:pt>
                <c:pt idx="274">
                  <c:v>0.88410376887122399</c:v>
                </c:pt>
                <c:pt idx="275">
                  <c:v>0.88376768337635403</c:v>
                </c:pt>
                <c:pt idx="276">
                  <c:v>0.88341168257691305</c:v>
                </c:pt>
                <c:pt idx="277">
                  <c:v>0.88299935328289103</c:v>
                </c:pt>
                <c:pt idx="278">
                  <c:v>0.88262508696742503</c:v>
                </c:pt>
                <c:pt idx="279">
                  <c:v>0.88221275767340201</c:v>
                </c:pt>
                <c:pt idx="280">
                  <c:v>0.88180172464180795</c:v>
                </c:pt>
                <c:pt idx="281">
                  <c:v>0.88140766086381095</c:v>
                </c:pt>
                <c:pt idx="282">
                  <c:v>0.88097694821172401</c:v>
                </c:pt>
                <c:pt idx="283">
                  <c:v>0.88056591518012906</c:v>
                </c:pt>
                <c:pt idx="284">
                  <c:v>0.88011681916997697</c:v>
                </c:pt>
                <c:pt idx="285">
                  <c:v>0.87968598867585102</c:v>
                </c:pt>
                <c:pt idx="286">
                  <c:v>0.87921721304520795</c:v>
                </c:pt>
                <c:pt idx="287">
                  <c:v>0.87873135031892802</c:v>
                </c:pt>
                <c:pt idx="288">
                  <c:v>0.87824407348818101</c:v>
                </c:pt>
                <c:pt idx="289">
                  <c:v>0.87777529785753805</c:v>
                </c:pt>
                <c:pt idx="290">
                  <c:v>0.87730770064728303</c:v>
                </c:pt>
                <c:pt idx="291">
                  <c:v>0.87676539158438205</c:v>
                </c:pt>
                <c:pt idx="292">
                  <c:v>0.87624005177507802</c:v>
                </c:pt>
                <c:pt idx="293">
                  <c:v>0.87571600822820295</c:v>
                </c:pt>
                <c:pt idx="294">
                  <c:v>0.87517369916530097</c:v>
                </c:pt>
                <c:pt idx="295">
                  <c:v>0.87462997599793402</c:v>
                </c:pt>
                <c:pt idx="296">
                  <c:v>0.87410605029309696</c:v>
                </c:pt>
                <c:pt idx="297">
                  <c:v>0.87354394376766398</c:v>
                </c:pt>
                <c:pt idx="298">
                  <c:v>0.87298313350465995</c:v>
                </c:pt>
                <c:pt idx="299">
                  <c:v>0.87238296400067095</c:v>
                </c:pt>
                <c:pt idx="300">
                  <c:v>0.87174744188501996</c:v>
                </c:pt>
                <c:pt idx="301">
                  <c:v>0.871110505664902</c:v>
                </c:pt>
                <c:pt idx="302">
                  <c:v>0.87049195280284897</c:v>
                </c:pt>
                <c:pt idx="303">
                  <c:v>0.869874696203224</c:v>
                </c:pt>
                <c:pt idx="304">
                  <c:v>0.86920099326697697</c:v>
                </c:pt>
                <c:pt idx="305">
                  <c:v>0.86850761071023896</c:v>
                </c:pt>
                <c:pt idx="306">
                  <c:v>0.86779584479543603</c:v>
                </c:pt>
                <c:pt idx="307">
                  <c:v>0.86712214185918901</c:v>
                </c:pt>
                <c:pt idx="308">
                  <c:v>0.86643005556487795</c:v>
                </c:pt>
                <c:pt idx="309">
                  <c:v>0.86571828965007502</c:v>
                </c:pt>
                <c:pt idx="310">
                  <c:v>0.86498802253516904</c:v>
                </c:pt>
                <c:pt idx="311">
                  <c:v>0.86423948990423705</c:v>
                </c:pt>
                <c:pt idx="312">
                  <c:v>0.86348966101087699</c:v>
                </c:pt>
                <c:pt idx="313">
                  <c:v>0.86272274502188095</c:v>
                </c:pt>
                <c:pt idx="314">
                  <c:v>0.86197409454891005</c:v>
                </c:pt>
                <c:pt idx="315">
                  <c:v>0.86120588229748596</c:v>
                </c:pt>
                <c:pt idx="316">
                  <c:v>0.86041928668799805</c:v>
                </c:pt>
                <c:pt idx="317">
                  <c:v>0.85959580652034195</c:v>
                </c:pt>
                <c:pt idx="318">
                  <c:v>0.858752764574232</c:v>
                </c:pt>
                <c:pt idx="319">
                  <c:v>0.85791090104851098</c:v>
                </c:pt>
                <c:pt idx="320">
                  <c:v>0.85704947574433799</c:v>
                </c:pt>
                <c:pt idx="321">
                  <c:v>0.85620631595618901</c:v>
                </c:pt>
                <c:pt idx="322">
                  <c:v>0.85534618691444297</c:v>
                </c:pt>
                <c:pt idx="323">
                  <c:v>0.85442819743160903</c:v>
                </c:pt>
                <c:pt idx="324">
                  <c:v>0.85351020794877597</c:v>
                </c:pt>
                <c:pt idx="325">
                  <c:v>0.85257513137030505</c:v>
                </c:pt>
                <c:pt idx="326">
                  <c:v>0.85161907890891497</c:v>
                </c:pt>
                <c:pt idx="327">
                  <c:v>0.85066444055199097</c:v>
                </c:pt>
                <c:pt idx="328">
                  <c:v>0.84969130099496404</c:v>
                </c:pt>
                <c:pt idx="329">
                  <c:v>0.84869848181744501</c:v>
                </c:pt>
                <c:pt idx="330">
                  <c:v>0.84770695890235304</c:v>
                </c:pt>
                <c:pt idx="331">
                  <c:v>0.84665769338821295</c:v>
                </c:pt>
                <c:pt idx="332">
                  <c:v>0.84560960629446202</c:v>
                </c:pt>
                <c:pt idx="333">
                  <c:v>0.84452357406419298</c:v>
                </c:pt>
                <c:pt idx="334">
                  <c:v>0.84343754183392405</c:v>
                </c:pt>
                <c:pt idx="335">
                  <c:v>0.84229494542499495</c:v>
                </c:pt>
                <c:pt idx="336">
                  <c:v>0.84113537976246799</c:v>
                </c:pt>
                <c:pt idx="337">
                  <c:v>0.83995472037498298</c:v>
                </c:pt>
                <c:pt idx="338">
                  <c:v>0.83873870837583497</c:v>
                </c:pt>
                <c:pt idx="339">
                  <c:v>0.83746483593559995</c:v>
                </c:pt>
                <c:pt idx="340">
                  <c:v>0.8361725801373</c:v>
                </c:pt>
                <c:pt idx="341">
                  <c:v>0.83484355762287199</c:v>
                </c:pt>
                <c:pt idx="342">
                  <c:v>0.83349615175037794</c:v>
                </c:pt>
                <c:pt idx="343">
                  <c:v>0.83211068289932899</c:v>
                </c:pt>
                <c:pt idx="344">
                  <c:v>0.83066876771165798</c:v>
                </c:pt>
                <c:pt idx="345">
                  <c:v>0.82917028834532802</c:v>
                </c:pt>
                <c:pt idx="346">
                  <c:v>0.82763516010490801</c:v>
                </c:pt>
                <c:pt idx="347">
                  <c:v>0.826025084327763</c:v>
                </c:pt>
                <c:pt idx="348">
                  <c:v>0.82437694557206198</c:v>
                </c:pt>
                <c:pt idx="349">
                  <c:v>0.82267365674216697</c:v>
                </c:pt>
                <c:pt idx="350">
                  <c:v>0.82089553821758698</c:v>
                </c:pt>
                <c:pt idx="351">
                  <c:v>0.81904117589385605</c:v>
                </c:pt>
                <c:pt idx="352">
                  <c:v>0.81713166349593003</c:v>
                </c:pt>
                <c:pt idx="353">
                  <c:v>0.81512893804525499</c:v>
                </c:pt>
                <c:pt idx="354">
                  <c:v>0.81305008663746703</c:v>
                </c:pt>
                <c:pt idx="355">
                  <c:v>0.81089640553499298</c:v>
                </c:pt>
                <c:pt idx="356">
                  <c:v>0.80863101017966699</c:v>
                </c:pt>
                <c:pt idx="357">
                  <c:v>0.80625401841352595</c:v>
                </c:pt>
                <c:pt idx="358">
                  <c:v>0.80380078284823298</c:v>
                </c:pt>
                <c:pt idx="359">
                  <c:v>0.80123606871416397</c:v>
                </c:pt>
                <c:pt idx="360">
                  <c:v>0.798576727422879</c:v>
                </c:pt>
                <c:pt idx="361">
                  <c:v>0.79580567187874096</c:v>
                </c:pt>
                <c:pt idx="362">
                  <c:v>0.79292313776582801</c:v>
                </c:pt>
                <c:pt idx="363">
                  <c:v>0.78988953015907803</c:v>
                </c:pt>
                <c:pt idx="364">
                  <c:v>0.78678097501560196</c:v>
                </c:pt>
                <c:pt idx="365">
                  <c:v>0.78350449496673102</c:v>
                </c:pt>
                <c:pt idx="366">
                  <c:v>0.78002296977021701</c:v>
                </c:pt>
                <c:pt idx="367">
                  <c:v>0.77642737348007396</c:v>
                </c:pt>
                <c:pt idx="368">
                  <c:v>0.77270156173697302</c:v>
                </c:pt>
                <c:pt idx="369">
                  <c:v>0.76878814546798402</c:v>
                </c:pt>
                <c:pt idx="370">
                  <c:v>0.76474463158807704</c:v>
                </c:pt>
                <c:pt idx="371">
                  <c:v>0.760531660856268</c:v>
                </c:pt>
                <c:pt idx="372">
                  <c:v>0.75615064737702498</c:v>
                </c:pt>
                <c:pt idx="373">
                  <c:v>0.75160147330830696</c:v>
                </c:pt>
                <c:pt idx="374">
                  <c:v>0.74690134358779103</c:v>
                </c:pt>
                <c:pt idx="375">
                  <c:v>0.74201478776177399</c:v>
                </c:pt>
                <c:pt idx="376">
                  <c:v>0.73699683806241301</c:v>
                </c:pt>
                <c:pt idx="377">
                  <c:v>0.73182911113164195</c:v>
                </c:pt>
                <c:pt idx="378">
                  <c:v>0.72643689511681397</c:v>
                </c:pt>
                <c:pt idx="379">
                  <c:v>0.72087663635455201</c:v>
                </c:pt>
                <c:pt idx="380">
                  <c:v>0.71518498371894401</c:v>
                </c:pt>
                <c:pt idx="381">
                  <c:v>0.70928710751530499</c:v>
                </c:pt>
                <c:pt idx="382">
                  <c:v>0.70321989230180404</c:v>
                </c:pt>
                <c:pt idx="383">
                  <c:v>0.69704225909787698</c:v>
                </c:pt>
                <c:pt idx="384">
                  <c:v>0.69069528688408699</c:v>
                </c:pt>
                <c:pt idx="385">
                  <c:v>0.68417897566043395</c:v>
                </c:pt>
                <c:pt idx="386">
                  <c:v>0.67753256682586305</c:v>
                </c:pt>
                <c:pt idx="387">
                  <c:v>0.67079164867611596</c:v>
                </c:pt>
                <c:pt idx="388">
                  <c:v>0.66401384596820001</c:v>
                </c:pt>
                <c:pt idx="389">
                  <c:v>0.65704973499682295</c:v>
                </c:pt>
                <c:pt idx="390">
                  <c:v>0.65004744320485097</c:v>
                </c:pt>
                <c:pt idx="391">
                  <c:v>0.64289407791904196</c:v>
                </c:pt>
                <c:pt idx="392">
                  <c:v>0.63566729704301295</c:v>
                </c:pt>
                <c:pt idx="393">
                  <c:v>0.62840233534639001</c:v>
                </c:pt>
                <c:pt idx="394">
                  <c:v>0.62113866991219302</c:v>
                </c:pt>
                <c:pt idx="395">
                  <c:v>0.61378049516281996</c:v>
                </c:pt>
                <c:pt idx="396">
                  <c:v>0.60640264079295403</c:v>
                </c:pt>
                <c:pt idx="397">
                  <c:v>0.59912070984273302</c:v>
                </c:pt>
                <c:pt idx="398">
                  <c:v>0.59174273763082796</c:v>
                </c:pt>
                <c:pt idx="399">
                  <c:v>0.58447919003867099</c:v>
                </c:pt>
                <c:pt idx="400">
                  <c:v>0.57717616536349103</c:v>
                </c:pt>
                <c:pt idx="401">
                  <c:v>0.56998732962398002</c:v>
                </c:pt>
                <c:pt idx="402">
                  <c:v>0.56279731546408096</c:v>
                </c:pt>
                <c:pt idx="403">
                  <c:v>0.55568213099886699</c:v>
                </c:pt>
                <c:pt idx="404">
                  <c:v>0.54875466890157998</c:v>
                </c:pt>
                <c:pt idx="405">
                  <c:v>0.54182720680429397</c:v>
                </c:pt>
                <c:pt idx="406">
                  <c:v>0.53506790529648096</c:v>
                </c:pt>
                <c:pt idx="407">
                  <c:v>0.52842149646191106</c:v>
                </c:pt>
                <c:pt idx="408">
                  <c:v>0.52192486485875</c:v>
                </c:pt>
                <c:pt idx="409">
                  <c:v>0.51555950928689498</c:v>
                </c:pt>
                <c:pt idx="410">
                  <c:v>0.509398963178605</c:v>
                </c:pt>
                <c:pt idx="411">
                  <c:v>0.503333044227531</c:v>
                </c:pt>
                <c:pt idx="412">
                  <c:v>0.497435285865932</c:v>
                </c:pt>
                <c:pt idx="413">
                  <c:v>0.49166868569359901</c:v>
                </c:pt>
                <c:pt idx="414">
                  <c:v>0.48607036395278003</c:v>
                </c:pt>
                <c:pt idx="415">
                  <c:v>0.480603200401229</c:v>
                </c:pt>
                <c:pt idx="416">
                  <c:v>0.47526613446059501</c:v>
                </c:pt>
                <c:pt idx="417">
                  <c:v>0.47004337529766899</c:v>
                </c:pt>
                <c:pt idx="418">
                  <c:v>0.46493209470351898</c:v>
                </c:pt>
                <c:pt idx="419">
                  <c:v>0.45996929507835099</c:v>
                </c:pt>
                <c:pt idx="420">
                  <c:v>0.45517724856751202</c:v>
                </c:pt>
                <c:pt idx="421">
                  <c:v>0.45047711884699598</c:v>
                </c:pt>
                <c:pt idx="422">
                  <c:v>0.445889881799721</c:v>
                </c:pt>
                <c:pt idx="423">
                  <c:v>0.44139727190966299</c:v>
                </c:pt>
                <c:pt idx="424">
                  <c:v>0.437034641788484</c:v>
                </c:pt>
                <c:pt idx="425">
                  <c:v>0.43276522472005402</c:v>
                </c:pt>
                <c:pt idx="426">
                  <c:v>0.42855237183028499</c:v>
                </c:pt>
                <c:pt idx="427">
                  <c:v>0.42439584743509701</c:v>
                </c:pt>
                <c:pt idx="428">
                  <c:v>0.42031427057663401</c:v>
                </c:pt>
                <c:pt idx="429">
                  <c:v>0.41636396974947698</c:v>
                </c:pt>
                <c:pt idx="430">
                  <c:v>0.41245043563844902</c:v>
                </c:pt>
                <c:pt idx="431">
                  <c:v>0.40863152868463798</c:v>
                </c:pt>
                <c:pt idx="432">
                  <c:v>0.40486777180501998</c:v>
                </c:pt>
                <c:pt idx="433">
                  <c:v>0.40112369454589297</c:v>
                </c:pt>
                <c:pt idx="434">
                  <c:v>0.39743476736096101</c:v>
                </c:pt>
                <c:pt idx="435">
                  <c:v>0.39382196613314102</c:v>
                </c:pt>
                <c:pt idx="436">
                  <c:v>0.390189485284829</c:v>
                </c:pt>
                <c:pt idx="437">
                  <c:v>0.38655700443651703</c:v>
                </c:pt>
                <c:pt idx="438">
                  <c:v>0.38296129030433401</c:v>
                </c:pt>
                <c:pt idx="439">
                  <c:v>0.37940505325517399</c:v>
                </c:pt>
                <c:pt idx="440">
                  <c:v>0.37584740210154799</c:v>
                </c:pt>
                <c:pt idx="441">
                  <c:v>0.37238308184271002</c:v>
                </c:pt>
                <c:pt idx="442">
                  <c:v>0.36886349366763999</c:v>
                </c:pt>
                <c:pt idx="443">
                  <c:v>0.365362406692674</c:v>
                </c:pt>
                <c:pt idx="444">
                  <c:v>0.36184281851760403</c:v>
                </c:pt>
                <c:pt idx="445">
                  <c:v>0.35828528520601599</c:v>
                </c:pt>
                <c:pt idx="446">
                  <c:v>0.35470925069432502</c:v>
                </c:pt>
                <c:pt idx="447">
                  <c:v>0.35118836625682798</c:v>
                </c:pt>
                <c:pt idx="448">
                  <c:v>0.34763083294524</c:v>
                </c:pt>
                <c:pt idx="449">
                  <c:v>0.34411124477017002</c:v>
                </c:pt>
                <c:pt idx="450">
                  <c:v>0.34057339107907503</c:v>
                </c:pt>
                <c:pt idx="451">
                  <c:v>0.33705250664157699</c:v>
                </c:pt>
                <c:pt idx="452">
                  <c:v>0.333551419666611</c:v>
                </c:pt>
                <c:pt idx="453">
                  <c:v>0.32999376851298401</c:v>
                </c:pt>
                <c:pt idx="454">
                  <c:v>0.32636258392709999</c:v>
                </c:pt>
                <c:pt idx="455">
                  <c:v>0.32273010307878802</c:v>
                </c:pt>
                <c:pt idx="456">
                  <c:v>0.31917256976720099</c:v>
                </c:pt>
                <c:pt idx="457">
                  <c:v>0.31559653525551001</c:v>
                </c:pt>
                <c:pt idx="458">
                  <c:v>0.31190760807057699</c:v>
                </c:pt>
                <c:pt idx="459">
                  <c:v>0.30829480684275701</c:v>
                </c:pt>
                <c:pt idx="460">
                  <c:v>0.30462426301588902</c:v>
                </c:pt>
                <c:pt idx="461">
                  <c:v>0.30102984514613301</c:v>
                </c:pt>
                <c:pt idx="462">
                  <c:v>0.29739736429782199</c:v>
                </c:pt>
                <c:pt idx="463">
                  <c:v>0.293803064270105</c:v>
                </c:pt>
                <c:pt idx="464">
                  <c:v>0.290245413116479</c:v>
                </c:pt>
                <c:pt idx="465">
                  <c:v>0.28663131562623101</c:v>
                </c:pt>
                <c:pt idx="466">
                  <c:v>0.28303701559851502</c:v>
                </c:pt>
                <c:pt idx="467">
                  <c:v>0.27946098108682399</c:v>
                </c:pt>
                <c:pt idx="468">
                  <c:v>0.27581011688044799</c:v>
                </c:pt>
                <c:pt idx="469">
                  <c:v>0.27236417997967499</c:v>
                </c:pt>
                <c:pt idx="470">
                  <c:v>0.26890103814122601</c:v>
                </c:pt>
                <c:pt idx="471">
                  <c:v>0.265474780860945</c:v>
                </c:pt>
                <c:pt idx="472">
                  <c:v>0.262141736633413</c:v>
                </c:pt>
                <c:pt idx="473">
                  <c:v>0.25871547935313199</c:v>
                </c:pt>
                <c:pt idx="474">
                  <c:v>0.25538243512560099</c:v>
                </c:pt>
                <c:pt idx="475">
                  <c:v>0.25208745387662601</c:v>
                </c:pt>
                <c:pt idx="476">
                  <c:v>0.24882923934378001</c:v>
                </c:pt>
                <c:pt idx="477">
                  <c:v>0.24559082227346499</c:v>
                </c:pt>
                <c:pt idx="478">
                  <c:v>0.24246388377192599</c:v>
                </c:pt>
                <c:pt idx="479">
                  <c:v>0.23943027616517501</c:v>
                </c:pt>
                <c:pt idx="480">
                  <c:v>0.23641634817891599</c:v>
                </c:pt>
                <c:pt idx="481">
                  <c:v>0.233345973856037</c:v>
                </c:pt>
                <c:pt idx="482">
                  <c:v>0.23035042922784199</c:v>
                </c:pt>
                <c:pt idx="483">
                  <c:v>0.22744809765239801</c:v>
                </c:pt>
                <c:pt idx="484">
                  <c:v>0.22460233025561299</c:v>
                </c:pt>
                <c:pt idx="485">
                  <c:v>0.221831392553514</c:v>
                </c:pt>
                <c:pt idx="486">
                  <c:v>0.21917205126222999</c:v>
                </c:pt>
                <c:pt idx="487">
                  <c:v>0.21645744205471301</c:v>
                </c:pt>
                <c:pt idx="488">
                  <c:v>0.21385466494208799</c:v>
                </c:pt>
                <c:pt idx="489">
                  <c:v>0.21128983296598</c:v>
                </c:pt>
                <c:pt idx="490">
                  <c:v>0.20872500098987301</c:v>
                </c:pt>
                <c:pt idx="491">
                  <c:v>0.206346712961304</c:v>
                </c:pt>
                <c:pt idx="492">
                  <c:v>0.203931658216607</c:v>
                </c:pt>
                <c:pt idx="493">
                  <c:v>0.20162819988272401</c:v>
                </c:pt>
                <c:pt idx="494">
                  <c:v>0.19932603781126801</c:v>
                </c:pt>
                <c:pt idx="495">
                  <c:v>0.19709752701410899</c:v>
                </c:pt>
                <c:pt idx="496">
                  <c:v>0.19483213165878199</c:v>
                </c:pt>
                <c:pt idx="497">
                  <c:v>0.19258511966152</c:v>
                </c:pt>
                <c:pt idx="498">
                  <c:v>0.19050756451615899</c:v>
                </c:pt>
                <c:pt idx="499">
                  <c:v>0.188410329750307</c:v>
                </c:pt>
                <c:pt idx="500">
                  <c:v>0.18638792467914</c:v>
                </c:pt>
                <c:pt idx="501">
                  <c:v>0.18436540176593399</c:v>
                </c:pt>
                <c:pt idx="502">
                  <c:v>0.18243762385198301</c:v>
                </c:pt>
                <c:pt idx="503">
                  <c:v>0.180509728095993</c:v>
                </c:pt>
                <c:pt idx="504">
                  <c:v>0.17865536577226099</c:v>
                </c:pt>
                <c:pt idx="505">
                  <c:v>0.17678273793250401</c:v>
                </c:pt>
                <c:pt idx="506">
                  <c:v>0.17494805522926399</c:v>
                </c:pt>
                <c:pt idx="507">
                  <c:v>0.17307542738950699</c:v>
                </c:pt>
                <c:pt idx="508">
                  <c:v>0.171353755201547</c:v>
                </c:pt>
                <c:pt idx="509">
                  <c:v>0.169593902192993</c:v>
                </c:pt>
                <c:pt idx="510">
                  <c:v>0.16796414679535601</c:v>
                </c:pt>
                <c:pt idx="511">
                  <c:v>0.16629762468159101</c:v>
                </c:pt>
                <c:pt idx="512">
                  <c:v>0.164594335851696</c:v>
                </c:pt>
                <c:pt idx="513">
                  <c:v>0.16290943037986599</c:v>
                </c:pt>
                <c:pt idx="514">
                  <c:v>0.161261291624165</c:v>
                </c:pt>
                <c:pt idx="515">
                  <c:v>0.15961456697293</c:v>
                </c:pt>
                <c:pt idx="516">
                  <c:v>0.15798481157529301</c:v>
                </c:pt>
                <c:pt idx="517">
                  <c:v>0.15639311915621301</c:v>
                </c:pt>
                <c:pt idx="518">
                  <c:v>0.154821106357625</c:v>
                </c:pt>
                <c:pt idx="519">
                  <c:v>0.153322744833334</c:v>
                </c:pt>
                <c:pt idx="520">
                  <c:v>0.15176911539280999</c:v>
                </c:pt>
                <c:pt idx="521">
                  <c:v>0.15017742297372999</c:v>
                </c:pt>
                <c:pt idx="522">
                  <c:v>0.148623911375245</c:v>
                </c:pt>
                <c:pt idx="523">
                  <c:v>0.14710704865085</c:v>
                </c:pt>
                <c:pt idx="524">
                  <c:v>0.14562836674705101</c:v>
                </c:pt>
                <c:pt idx="525">
                  <c:v>0.144148270738785</c:v>
                </c:pt>
                <c:pt idx="526">
                  <c:v>0.14265120547692101</c:v>
                </c:pt>
                <c:pt idx="527">
                  <c:v>0.141172405731082</c:v>
                </c:pt>
                <c:pt idx="528">
                  <c:v>0.139692427564856</c:v>
                </c:pt>
                <c:pt idx="529">
                  <c:v>0.13823212901912099</c:v>
                </c:pt>
                <c:pt idx="530">
                  <c:v>0.13673494591521801</c:v>
                </c:pt>
                <c:pt idx="531">
                  <c:v>0.135274647369483</c:v>
                </c:pt>
                <c:pt idx="532">
                  <c:v>0.13385099769783801</c:v>
                </c:pt>
                <c:pt idx="533">
                  <c:v>0.13242876213065899</c:v>
                </c:pt>
                <c:pt idx="534">
                  <c:v>0.13098684694298901</c:v>
                </c:pt>
                <c:pt idx="535">
                  <c:v>0.12948836757665899</c:v>
                </c:pt>
                <c:pt idx="536">
                  <c:v>0.12802806903092401</c:v>
                </c:pt>
                <c:pt idx="537">
                  <c:v>0.12662421682180999</c:v>
                </c:pt>
                <c:pt idx="538">
                  <c:v>0.12527551468688899</c:v>
                </c:pt>
                <c:pt idx="539">
                  <c:v>0.12389004583584</c:v>
                </c:pt>
                <c:pt idx="540">
                  <c:v>0.122486193626725</c:v>
                </c:pt>
                <c:pt idx="541">
                  <c:v>0.12108222357557299</c:v>
                </c:pt>
                <c:pt idx="542">
                  <c:v>0.11971513808258701</c:v>
                </c:pt>
                <c:pt idx="543">
                  <c:v>0.118329669231538</c:v>
                </c:pt>
                <c:pt idx="544">
                  <c:v>0.11696258373855301</c:v>
                </c:pt>
                <c:pt idx="545">
                  <c:v>0.11561517786606</c:v>
                </c:pt>
                <c:pt idx="546">
                  <c:v>0.11430453870969599</c:v>
                </c:pt>
                <c:pt idx="547">
                  <c:v>0.112975516195267</c:v>
                </c:pt>
                <c:pt idx="548">
                  <c:v>0.111645197418411</c:v>
                </c:pt>
                <c:pt idx="549">
                  <c:v>0.11033455826204699</c:v>
                </c:pt>
                <c:pt idx="550">
                  <c:v>0.109043598726175</c:v>
                </c:pt>
                <c:pt idx="551">
                  <c:v>0.10771327994931799</c:v>
                </c:pt>
                <c:pt idx="552">
                  <c:v>0.106459204971614</c:v>
                </c:pt>
                <c:pt idx="553">
                  <c:v>0.105241778868</c:v>
                </c:pt>
                <c:pt idx="554">
                  <c:v>0.103987586048257</c:v>
                </c:pt>
                <c:pt idx="555">
                  <c:v>0.102789957407173</c:v>
                </c:pt>
                <c:pt idx="556">
                  <c:v>0.101534468325003</c:v>
                </c:pt>
                <c:pt idx="557">
                  <c:v>0.10035510519994501</c:v>
                </c:pt>
                <c:pt idx="558">
                  <c:v>9.9213922895482601E-2</c:v>
                </c:pt>
                <c:pt idx="559">
                  <c:v>9.7996496791868198E-2</c:v>
                </c:pt>
                <c:pt idx="560">
                  <c:v>9.6722624351632994E-2</c:v>
                </c:pt>
                <c:pt idx="561">
                  <c:v>9.5543379068614195E-2</c:v>
                </c:pt>
                <c:pt idx="562">
                  <c:v>9.4382399301620803E-2</c:v>
                </c:pt>
                <c:pt idx="563">
                  <c:v>9.3334430049908407E-2</c:v>
                </c:pt>
                <c:pt idx="564">
                  <c:v>9.2266781177703802E-2</c:v>
                </c:pt>
                <c:pt idx="565">
                  <c:v>9.11807489474349E-2</c:v>
                </c:pt>
                <c:pt idx="566">
                  <c:v>9.0094716717165901E-2</c:v>
                </c:pt>
                <c:pt idx="567">
                  <c:v>8.8953416570664606E-2</c:v>
                </c:pt>
                <c:pt idx="568">
                  <c:v>8.7923830677016604E-2</c:v>
                </c:pt>
                <c:pt idx="569">
                  <c:v>8.6894244783368504E-2</c:v>
                </c:pt>
                <c:pt idx="570">
                  <c:v>8.5901425605849499E-2</c:v>
                </c:pt>
                <c:pt idx="571">
                  <c:v>8.4871839712201497E-2</c:v>
                </c:pt>
                <c:pt idx="572">
                  <c:v>8.38225741980613E-2</c:v>
                </c:pt>
                <c:pt idx="573">
                  <c:v>8.2792988304413298E-2</c:v>
                </c:pt>
                <c:pt idx="574">
                  <c:v>8.1801465389321801E-2</c:v>
                </c:pt>
                <c:pt idx="575">
                  <c:v>8.0865092548423695E-2</c:v>
                </c:pt>
                <c:pt idx="576">
                  <c:v>7.9910336349460903E-2</c:v>
                </c:pt>
                <c:pt idx="577">
                  <c:v>7.8973963508562797E-2</c:v>
                </c:pt>
                <c:pt idx="578">
                  <c:v>7.8019325151639105E-2</c:v>
                </c:pt>
                <c:pt idx="579">
                  <c:v>7.7119719026869801E-2</c:v>
                </c:pt>
                <c:pt idx="580">
                  <c:v>7.6184642448399301E-2</c:v>
                </c:pt>
                <c:pt idx="581">
                  <c:v>7.5285036323629997E-2</c:v>
                </c:pt>
                <c:pt idx="582">
                  <c:v>7.4423611019456201E-2</c:v>
                </c:pt>
                <c:pt idx="583">
                  <c:v>7.3563364135670994E-2</c:v>
                </c:pt>
                <c:pt idx="584">
                  <c:v>7.2701938831497101E-2</c:v>
                </c:pt>
                <c:pt idx="585">
                  <c:v>7.18403956852844E-2</c:v>
                </c:pt>
                <c:pt idx="586">
                  <c:v>7.1017033359667095E-2</c:v>
                </c:pt>
                <c:pt idx="587">
                  <c:v>7.0248703266204193E-2</c:v>
                </c:pt>
                <c:pt idx="588">
                  <c:v>6.9481787277207802E-2</c:v>
                </c:pt>
                <c:pt idx="589">
                  <c:v>6.8713575025783694E-2</c:v>
                </c:pt>
                <c:pt idx="590">
                  <c:v>6.7945244932320806E-2</c:v>
                </c:pt>
                <c:pt idx="591">
                  <c:v>6.7178328943324497E-2</c:v>
                </c:pt>
                <c:pt idx="592">
                  <c:v>6.6410116691900598E-2</c:v>
                </c:pt>
                <c:pt idx="593">
                  <c:v>6.5661584060968697E-2</c:v>
                </c:pt>
                <c:pt idx="594">
                  <c:v>6.5006264482786597E-2</c:v>
                </c:pt>
                <c:pt idx="595">
                  <c:v>6.4314178188475499E-2</c:v>
                </c:pt>
                <c:pt idx="596">
                  <c:v>6.3545848095012597E-2</c:v>
                </c:pt>
                <c:pt idx="597">
                  <c:v>6.2834082180209694E-2</c:v>
                </c:pt>
                <c:pt idx="598">
                  <c:v>6.2123612527834299E-2</c:v>
                </c:pt>
                <c:pt idx="599">
                  <c:v>6.1448613329160101E-2</c:v>
                </c:pt>
                <c:pt idx="600">
                  <c:v>6.0793293750978097E-2</c:v>
                </c:pt>
                <c:pt idx="601">
                  <c:v>6.0119590814731498E-2</c:v>
                </c:pt>
                <c:pt idx="602">
                  <c:v>5.9389441541864103E-2</c:v>
                </c:pt>
                <c:pt idx="603">
                  <c:v>5.86960589851254E-2</c:v>
                </c:pt>
                <c:pt idx="604">
                  <c:v>5.8172015438249798E-2</c:v>
                </c:pt>
                <c:pt idx="605">
                  <c:v>5.7704536070033903E-2</c:v>
                </c:pt>
                <c:pt idx="606">
                  <c:v>5.7085983207980799E-2</c:v>
                </c:pt>
                <c:pt idx="607">
                  <c:v>5.6468726608355203E-2</c:v>
                </c:pt>
                <c:pt idx="608">
                  <c:v>5.5888236724858702E-2</c:v>
                </c:pt>
                <c:pt idx="609">
                  <c:v>5.5326248041465097E-2</c:v>
                </c:pt>
                <c:pt idx="610">
                  <c:v>5.4727374799904298E-2</c:v>
                </c:pt>
                <c:pt idx="611">
                  <c:v>5.4146884916407498E-2</c:v>
                </c:pt>
                <c:pt idx="612">
                  <c:v>5.3641342569635202E-2</c:v>
                </c:pt>
                <c:pt idx="613">
                  <c:v>5.30989156646949E-2</c:v>
                </c:pt>
                <c:pt idx="614">
                  <c:v>5.2518425781198398E-2</c:v>
                </c:pt>
                <c:pt idx="615">
                  <c:v>5.2012883434426102E-2</c:v>
                </c:pt>
                <c:pt idx="616">
                  <c:v>5.1507223245614797E-2</c:v>
                </c:pt>
                <c:pt idx="617">
                  <c:v>5.0963617920285899E-2</c:v>
                </c:pt>
                <c:pt idx="618">
                  <c:v>5.0477637351966899E-2</c:v>
                </c:pt>
                <c:pt idx="619">
                  <c:v>5.0027245079387703E-2</c:v>
                </c:pt>
                <c:pt idx="620">
                  <c:v>4.95228811530041E-2</c:v>
                </c:pt>
                <c:pt idx="621">
                  <c:v>4.9054105522360697E-2</c:v>
                </c:pt>
                <c:pt idx="622">
                  <c:v>4.8586626154144899E-2</c:v>
                </c:pt>
                <c:pt idx="623">
                  <c:v>4.8061286344841601E-2</c:v>
                </c:pt>
                <c:pt idx="624">
                  <c:v>4.7612190334690198E-2</c:v>
                </c:pt>
                <c:pt idx="625">
                  <c:v>4.7181359840564499E-2</c:v>
                </c:pt>
                <c:pt idx="626">
                  <c:v>4.6751943450904901E-2</c:v>
                </c:pt>
                <c:pt idx="627">
                  <c:v>4.6321230798818197E-2</c:v>
                </c:pt>
                <c:pt idx="628">
                  <c:v>4.5870720684200297E-2</c:v>
                </c:pt>
                <c:pt idx="629">
                  <c:v>4.54780710106698E-2</c:v>
                </c:pt>
                <c:pt idx="630">
                  <c:v>4.5047358358582902E-2</c:v>
                </c:pt>
                <c:pt idx="631">
                  <c:v>4.4635029064560398E-2</c:v>
                </c:pt>
                <c:pt idx="632">
                  <c:v>4.42239960329655E-2</c:v>
                </c:pt>
                <c:pt idx="633">
                  <c:v>4.3829932254968701E-2</c:v>
                </c:pt>
                <c:pt idx="634">
                  <c:v>4.3437282581438301E-2</c:v>
                </c:pt>
                <c:pt idx="635">
                  <c:v>4.3024953287415797E-2</c:v>
                </c:pt>
                <c:pt idx="636">
                  <c:v>4.2632303613885397E-2</c:v>
                </c:pt>
                <c:pt idx="637">
                  <c:v>4.2258037298419399E-2</c:v>
                </c:pt>
                <c:pt idx="638">
                  <c:v>4.1883770982953497E-2</c:v>
                </c:pt>
                <c:pt idx="639">
                  <c:v>4.1527888025551803E-2</c:v>
                </c:pt>
                <c:pt idx="640">
                  <c:v>4.1190270584175903E-2</c:v>
                </c:pt>
                <c:pt idx="641">
                  <c:v>4.0854185089305398E-2</c:v>
                </c:pt>
                <c:pt idx="642">
                  <c:v>4.0498184289865E-2</c:v>
                </c:pt>
                <c:pt idx="643">
                  <c:v>4.0123917974399098E-2</c:v>
                </c:pt>
                <c:pt idx="644">
                  <c:v>3.9768035016997397E-2</c:v>
                </c:pt>
                <c:pt idx="645">
                  <c:v>3.9448918775724998E-2</c:v>
                </c:pt>
                <c:pt idx="646">
                  <c:v>3.90930358183234E-2</c:v>
                </c:pt>
                <c:pt idx="647">
                  <c:v>3.8756832481413803E-2</c:v>
                </c:pt>
                <c:pt idx="648">
                  <c:v>3.8419332882076898E-2</c:v>
                </c:pt>
                <c:pt idx="649">
                  <c:v>3.8119896261296297E-2</c:v>
                </c:pt>
                <c:pt idx="650">
                  <c:v>3.7782396661959199E-2</c:v>
                </c:pt>
                <c:pt idx="651">
                  <c:v>3.7464576683114197E-2</c:v>
                </c:pt>
                <c:pt idx="652">
                  <c:v>3.7146756704269299E-2</c:v>
                </c:pt>
                <c:pt idx="653">
                  <c:v>3.6847437925527401E-2</c:v>
                </c:pt>
                <c:pt idx="654">
                  <c:v>3.6528321684255002E-2</c:v>
                </c:pt>
                <c:pt idx="655">
                  <c:v>3.6228885063474298E-2</c:v>
                </c:pt>
                <c:pt idx="656">
                  <c:v>3.5947831800758202E-2</c:v>
                </c:pt>
                <c:pt idx="657">
                  <c:v>3.56667785380421E-2</c:v>
                </c:pt>
                <c:pt idx="658">
                  <c:v>3.5387021537753603E-2</c:v>
                </c:pt>
                <c:pt idx="659">
                  <c:v>3.5086288654545598E-2</c:v>
                </c:pt>
                <c:pt idx="660">
                  <c:v>3.4786852033765102E-2</c:v>
                </c:pt>
                <c:pt idx="661">
                  <c:v>3.4487415412984397E-2</c:v>
                </c:pt>
                <c:pt idx="662">
                  <c:v>3.4169713276178203E-2</c:v>
                </c:pt>
                <c:pt idx="663">
                  <c:v>3.3925426729591202E-2</c:v>
                </c:pt>
                <c:pt idx="664">
                  <c:v>3.3700819803495999E-2</c:v>
                </c:pt>
                <c:pt idx="665">
                  <c:v>3.3439446161271903E-2</c:v>
                </c:pt>
                <c:pt idx="666">
                  <c:v>3.3176894098659301E-2</c:v>
                </c:pt>
                <c:pt idx="667">
                  <c:v>3.2895840835943102E-2</c:v>
                </c:pt>
                <c:pt idx="668">
                  <c:v>3.2634467193719E-2</c:v>
                </c:pt>
                <c:pt idx="669">
                  <c:v>3.2390180647131797E-2</c:v>
                </c:pt>
                <c:pt idx="670">
                  <c:v>3.2128807004907702E-2</c:v>
                </c:pt>
                <c:pt idx="671">
                  <c:v>3.1847871584230601E-2</c:v>
                </c:pt>
                <c:pt idx="672">
                  <c:v>3.1623264658135503E-2</c:v>
                </c:pt>
                <c:pt idx="673">
                  <c:v>3.13422113954194E-2</c:v>
                </c:pt>
                <c:pt idx="674">
                  <c:v>3.1061158132703201E-2</c:v>
                </c:pt>
                <c:pt idx="675">
                  <c:v>3.0855052406711599E-2</c:v>
                </c:pt>
                <c:pt idx="676">
                  <c:v>3.0648828838680701E-2</c:v>
                </c:pt>
                <c:pt idx="677">
                  <c:v>3.0369071838392301E-2</c:v>
                </c:pt>
                <c:pt idx="678">
                  <c:v>3.0144582754336E-2</c:v>
                </c:pt>
                <c:pt idx="679">
                  <c:v>2.9900296207748801E-2</c:v>
                </c:pt>
                <c:pt idx="680">
                  <c:v>2.9675689281653799E-2</c:v>
                </c:pt>
                <c:pt idx="681">
                  <c:v>2.9414315639429499E-2</c:v>
                </c:pt>
                <c:pt idx="682">
                  <c:v>2.91885302929458E-2</c:v>
                </c:pt>
                <c:pt idx="683">
                  <c:v>2.8963923366850601E-2</c:v>
                </c:pt>
                <c:pt idx="684">
                  <c:v>2.87393164407556E-2</c:v>
                </c:pt>
                <c:pt idx="685">
                  <c:v>2.84964439986348E-2</c:v>
                </c:pt>
                <c:pt idx="686">
                  <c:v>2.8290220430604199E-2</c:v>
                </c:pt>
                <c:pt idx="687">
                  <c:v>2.8065613504509101E-2</c:v>
                </c:pt>
                <c:pt idx="688">
                  <c:v>2.7859507778517301E-2</c:v>
                </c:pt>
                <c:pt idx="689">
                  <c:v>2.7672963830978701E-2</c:v>
                </c:pt>
                <c:pt idx="690">
                  <c:v>2.7448356904883599E-2</c:v>
                </c:pt>
                <c:pt idx="691">
                  <c:v>2.7242251178891699E-2</c:v>
                </c:pt>
                <c:pt idx="692">
                  <c:v>2.70176442527966E-2</c:v>
                </c:pt>
                <c:pt idx="693">
                  <c:v>2.6773357706209502E-2</c:v>
                </c:pt>
                <c:pt idx="694">
                  <c:v>2.6567251980217602E-2</c:v>
                </c:pt>
                <c:pt idx="695">
                  <c:v>2.6380708032679001E-2</c:v>
                </c:pt>
                <c:pt idx="696">
                  <c:v>2.61929856647517E-2</c:v>
                </c:pt>
                <c:pt idx="697">
                  <c:v>2.6043208433341899E-2</c:v>
                </c:pt>
                <c:pt idx="698">
                  <c:v>2.5818719349285701E-2</c:v>
                </c:pt>
                <c:pt idx="699">
                  <c:v>2.5594112423190402E-2</c:v>
                </c:pt>
                <c:pt idx="700">
                  <c:v>2.5331442518538801E-2</c:v>
                </c:pt>
                <c:pt idx="701">
                  <c:v>2.51266330549746E-2</c:v>
                </c:pt>
                <c:pt idx="702">
                  <c:v>2.4920409486944101E-2</c:v>
                </c:pt>
                <c:pt idx="703">
                  <c:v>2.4732569276977801E-2</c:v>
                </c:pt>
                <c:pt idx="704">
                  <c:v>2.4564526529542299E-2</c:v>
                </c:pt>
                <c:pt idx="705">
                  <c:v>2.4358302961511799E-2</c:v>
                </c:pt>
                <c:pt idx="706">
                  <c:v>2.41336960354166E-2</c:v>
                </c:pt>
                <c:pt idx="707">
                  <c:v>2.3945973667489299E-2</c:v>
                </c:pt>
                <c:pt idx="708">
                  <c:v>2.3759429719950698E-2</c:v>
                </c:pt>
                <c:pt idx="709">
                  <c:v>2.3553323993958802E-2</c:v>
                </c:pt>
                <c:pt idx="710">
                  <c:v>2.3366780046420201E-2</c:v>
                </c:pt>
                <c:pt idx="711">
                  <c:v>2.3160674320428301E-2</c:v>
                </c:pt>
                <c:pt idx="712">
                  <c:v>2.2972834110462199E-2</c:v>
                </c:pt>
                <c:pt idx="713">
                  <c:v>2.27864080049625E-2</c:v>
                </c:pt>
                <c:pt idx="714">
                  <c:v>2.2616951153060599E-2</c:v>
                </c:pt>
                <c:pt idx="715">
                  <c:v>2.2430407205522002E-2</c:v>
                </c:pt>
                <c:pt idx="716">
                  <c:v>2.2242684837594701E-2</c:v>
                </c:pt>
                <c:pt idx="717">
                  <c:v>2.2074524248120599E-2</c:v>
                </c:pt>
                <c:pt idx="718">
                  <c:v>2.1943248216814301E-2</c:v>
                </c:pt>
                <c:pt idx="719">
                  <c:v>2.1793588827443401E-2</c:v>
                </c:pt>
                <c:pt idx="720">
                  <c:v>2.1662194954098199E-2</c:v>
                </c:pt>
                <c:pt idx="721">
                  <c:v>2.1455971386067502E-2</c:v>
                </c:pt>
                <c:pt idx="722">
                  <c:v>2.1213098943946601E-2</c:v>
                </c:pt>
                <c:pt idx="723">
                  <c:v>2.1044938354472499E-2</c:v>
                </c:pt>
                <c:pt idx="724">
                  <c:v>2.0913662323166299E-2</c:v>
                </c:pt>
                <c:pt idx="725">
                  <c:v>2.0745501733691898E-2</c:v>
                </c:pt>
                <c:pt idx="726">
                  <c:v>2.05393960077003E-2</c:v>
                </c:pt>
                <c:pt idx="727">
                  <c:v>2.0426385492419499E-2</c:v>
                </c:pt>
                <c:pt idx="728">
                  <c:v>2.0258342744984201E-2</c:v>
                </c:pt>
                <c:pt idx="729">
                  <c:v>2.0090182155510099E-2</c:v>
                </c:pt>
                <c:pt idx="730">
                  <c:v>1.99024597875825E-2</c:v>
                </c:pt>
                <c:pt idx="731">
                  <c:v>1.9714619577616301E-2</c:v>
                </c:pt>
                <c:pt idx="732">
                  <c:v>1.9528193472116501E-2</c:v>
                </c:pt>
                <c:pt idx="733">
                  <c:v>1.9360032882642399E-2</c:v>
                </c:pt>
                <c:pt idx="734">
                  <c:v>1.91906938727796E-2</c:v>
                </c:pt>
                <c:pt idx="735">
                  <c:v>1.9004149925241E-2</c:v>
                </c:pt>
                <c:pt idx="736">
                  <c:v>1.8872873893934401E-2</c:v>
                </c:pt>
                <c:pt idx="737">
                  <c:v>1.87230966625248E-2</c:v>
                </c:pt>
                <c:pt idx="738">
                  <c:v>1.8573437273154102E-2</c:v>
                </c:pt>
                <c:pt idx="739">
                  <c:v>1.8385597063187702E-2</c:v>
                </c:pt>
                <c:pt idx="740">
                  <c:v>1.8235937673816899E-2</c:v>
                </c:pt>
                <c:pt idx="741">
                  <c:v>1.8049393726278201E-2</c:v>
                </c:pt>
                <c:pt idx="742">
                  <c:v>1.7918117694972001E-2</c:v>
                </c:pt>
                <c:pt idx="743">
                  <c:v>1.7768458305601101E-2</c:v>
                </c:pt>
                <c:pt idx="744">
                  <c:v>1.75990014536993E-2</c:v>
                </c:pt>
                <c:pt idx="745">
                  <c:v>1.73940741480961E-2</c:v>
                </c:pt>
                <c:pt idx="746">
                  <c:v>1.7206351780168799E-2</c:v>
                </c:pt>
                <c:pt idx="747">
                  <c:v>1.7074957906823798E-2</c:v>
                </c:pt>
                <c:pt idx="748">
                  <c:v>1.6888531801323901E-2</c:v>
                </c:pt>
                <c:pt idx="749">
                  <c:v>1.6719074949422201E-2</c:v>
                </c:pt>
                <c:pt idx="750">
                  <c:v>1.6625861896672301E-2</c:v>
                </c:pt>
                <c:pt idx="751">
                  <c:v>1.6494585865366E-2</c:v>
                </c:pt>
                <c:pt idx="752">
                  <c:v>1.63631919920206E-2</c:v>
                </c:pt>
                <c:pt idx="753">
                  <c:v>1.6195149244585299E-2</c:v>
                </c:pt>
                <c:pt idx="754">
                  <c:v>1.6045372013175699E-2</c:v>
                </c:pt>
                <c:pt idx="755">
                  <c:v>1.5895712623804702E-2</c:v>
                </c:pt>
                <c:pt idx="756">
                  <c:v>1.5745935392395102E-2</c:v>
                </c:pt>
                <c:pt idx="757">
                  <c:v>1.55778926449598E-2</c:v>
                </c:pt>
                <c:pt idx="758">
                  <c:v>1.54466166136534E-2</c:v>
                </c:pt>
                <c:pt idx="759">
                  <c:v>1.53152227403082E-2</c:v>
                </c:pt>
                <c:pt idx="760">
                  <c:v>1.51839467090018E-2</c:v>
                </c:pt>
                <c:pt idx="761">
                  <c:v>1.50341694775919E-2</c:v>
                </c:pt>
                <c:pt idx="762">
                  <c:v>1.4922573066777699E-2</c:v>
                </c:pt>
                <c:pt idx="763">
                  <c:v>1.47531162148761E-2</c:v>
                </c:pt>
                <c:pt idx="764">
                  <c:v>1.46218401835695E-2</c:v>
                </c:pt>
                <c:pt idx="765">
                  <c:v>1.44721807941988E-2</c:v>
                </c:pt>
                <c:pt idx="766">
                  <c:v>1.43040202047245E-2</c:v>
                </c:pt>
                <c:pt idx="767">
                  <c:v>1.4192423793910299E-2</c:v>
                </c:pt>
                <c:pt idx="768">
                  <c:v>1.4042646562500399E-2</c:v>
                </c:pt>
                <c:pt idx="769">
                  <c:v>1.3891690910702199E-2</c:v>
                </c:pt>
                <c:pt idx="770">
                  <c:v>1.3741913679292299E-2</c:v>
                </c:pt>
                <c:pt idx="771">
                  <c:v>1.35922542899215E-2</c:v>
                </c:pt>
                <c:pt idx="772">
                  <c:v>1.34424770585119E-2</c:v>
                </c:pt>
                <c:pt idx="773">
                  <c:v>1.33308806476976E-2</c:v>
                </c:pt>
                <c:pt idx="774">
                  <c:v>1.3181221258326501E-2</c:v>
                </c:pt>
                <c:pt idx="775">
                  <c:v>1.3049827384981399E-2</c:v>
                </c:pt>
                <c:pt idx="776">
                  <c:v>1.29566143322316E-2</c:v>
                </c:pt>
                <c:pt idx="777">
                  <c:v>1.28437216589896E-2</c:v>
                </c:pt>
                <c:pt idx="778">
                  <c:v>1.27123277856443E-2</c:v>
                </c:pt>
                <c:pt idx="779">
                  <c:v>1.2581051754337999E-2</c:v>
                </c:pt>
                <c:pt idx="780">
                  <c:v>1.2431274522928099E-2</c:v>
                </c:pt>
                <c:pt idx="781">
                  <c:v>1.2301294754049501E-2</c:v>
                </c:pt>
                <c:pt idx="782">
                  <c:v>1.2188402080807501E-2</c:v>
                </c:pt>
                <c:pt idx="783">
                  <c:v>1.20768056699933E-2</c:v>
                </c:pt>
                <c:pt idx="784">
                  <c:v>1.19454117966479E-2</c:v>
                </c:pt>
                <c:pt idx="785">
                  <c:v>1.1832519123406099E-2</c:v>
                </c:pt>
                <c:pt idx="786">
                  <c:v>1.1701125250060699E-2</c:v>
                </c:pt>
                <c:pt idx="787">
                  <c:v>1.15895288392465E-2</c:v>
                </c:pt>
                <c:pt idx="788">
                  <c:v>1.14766361660045E-2</c:v>
                </c:pt>
                <c:pt idx="789">
                  <c:v>1.13268589345948E-2</c:v>
                </c:pt>
                <c:pt idx="790">
                  <c:v>1.12152625237805E-2</c:v>
                </c:pt>
                <c:pt idx="791">
                  <c:v>1.11023698505385E-2</c:v>
                </c:pt>
                <c:pt idx="792">
                  <c:v>1.09709759771932E-2</c:v>
                </c:pt>
                <c:pt idx="793">
                  <c:v>1.0821316587822399E-2</c:v>
                </c:pt>
                <c:pt idx="794">
                  <c:v>1.06912189769047E-2</c:v>
                </c:pt>
                <c:pt idx="795">
                  <c:v>1.05967096617272E-2</c:v>
                </c:pt>
                <c:pt idx="796">
                  <c:v>1.0465433630421E-2</c:v>
                </c:pt>
                <c:pt idx="797">
                  <c:v>1.0372102735632001E-2</c:v>
                </c:pt>
                <c:pt idx="798">
                  <c:v>1.02605063248178E-2</c:v>
                </c:pt>
                <c:pt idx="799">
                  <c:v>1.01292302935114E-2</c:v>
                </c:pt>
                <c:pt idx="800">
                  <c:v>1.0035899398722599E-2</c:v>
                </c:pt>
                <c:pt idx="801">
                  <c:v>9.9046233674163695E-3</c:v>
                </c:pt>
                <c:pt idx="802">
                  <c:v>9.8101140522388608E-3</c:v>
                </c:pt>
                <c:pt idx="803">
                  <c:v>9.7167831574501706E-3</c:v>
                </c:pt>
                <c:pt idx="804">
                  <c:v>9.6235701047001597E-3</c:v>
                </c:pt>
                <c:pt idx="805">
                  <c:v>9.5106774314583902E-3</c:v>
                </c:pt>
                <c:pt idx="806">
                  <c:v>9.3989631786051096E-3</c:v>
                </c:pt>
                <c:pt idx="807">
                  <c:v>9.2860705053630106E-3</c:v>
                </c:pt>
                <c:pt idx="808">
                  <c:v>9.1547944740567599E-3</c:v>
                </c:pt>
                <c:pt idx="809">
                  <c:v>9.0430802212035904E-3</c:v>
                </c:pt>
                <c:pt idx="810">
                  <c:v>8.9498671684537998E-3</c:v>
                </c:pt>
                <c:pt idx="811">
                  <c:v>8.83697449521181E-3</c:v>
                </c:pt>
                <c:pt idx="812">
                  <c:v>8.7437614424620298E-3</c:v>
                </c:pt>
                <c:pt idx="813">
                  <c:v>8.6123675691166506E-3</c:v>
                </c:pt>
                <c:pt idx="814">
                  <c:v>8.5191545163666501E-3</c:v>
                </c:pt>
                <c:pt idx="815">
                  <c:v>8.40614400108608E-3</c:v>
                </c:pt>
                <c:pt idx="816">
                  <c:v>8.3129309483360708E-3</c:v>
                </c:pt>
                <c:pt idx="817">
                  <c:v>8.2197178955861795E-3</c:v>
                </c:pt>
                <c:pt idx="818">
                  <c:v>8.1252085804086605E-3</c:v>
                </c:pt>
                <c:pt idx="819">
                  <c:v>8.0318776856200796E-3</c:v>
                </c:pt>
                <c:pt idx="820">
                  <c:v>7.9189850123780898E-3</c:v>
                </c:pt>
                <c:pt idx="821">
                  <c:v>7.8073886015638302E-3</c:v>
                </c:pt>
                <c:pt idx="822">
                  <c:v>7.7140577067749102E-3</c:v>
                </c:pt>
                <c:pt idx="823">
                  <c:v>7.6195483915973998E-3</c:v>
                </c:pt>
                <c:pt idx="824">
                  <c:v>7.52633533884761E-3</c:v>
                </c:pt>
                <c:pt idx="825">
                  <c:v>7.4331222860978298E-3</c:v>
                </c:pt>
                <c:pt idx="826">
                  <c:v>7.3017284127525599E-3</c:v>
                </c:pt>
                <c:pt idx="827">
                  <c:v>7.2636654341959898E-3</c:v>
                </c:pt>
                <c:pt idx="828">
                  <c:v>7.1704523814462E-3</c:v>
                </c:pt>
                <c:pt idx="829">
                  <c:v>7.0390585081009397E-3</c:v>
                </c:pt>
                <c:pt idx="830">
                  <c:v>6.9458454553510398E-3</c:v>
                </c:pt>
                <c:pt idx="831">
                  <c:v>6.8342490445367802E-3</c:v>
                </c:pt>
                <c:pt idx="832">
                  <c:v>6.7396218873202497E-3</c:v>
                </c:pt>
                <c:pt idx="833">
                  <c:v>6.64640883457046E-3</c:v>
                </c:pt>
                <c:pt idx="834">
                  <c:v>6.5715791398849302E-3</c:v>
                </c:pt>
                <c:pt idx="835">
                  <c:v>6.4783660871351499E-3</c:v>
                </c:pt>
                <c:pt idx="836">
                  <c:v>6.3837389299188398E-3</c:v>
                </c:pt>
                <c:pt idx="837">
                  <c:v>6.30890923523331E-3</c:v>
                </c:pt>
                <c:pt idx="838">
                  <c:v>6.2340795405479996E-3</c:v>
                </c:pt>
                <c:pt idx="839">
                  <c:v>6.1408664877982098E-3</c:v>
                </c:pt>
                <c:pt idx="840">
                  <c:v>6.0475355930094104E-3</c:v>
                </c:pt>
                <c:pt idx="841">
                  <c:v>5.9727058983241096E-3</c:v>
                </c:pt>
                <c:pt idx="842">
                  <c:v>5.8781965831465896E-3</c:v>
                </c:pt>
                <c:pt idx="843">
                  <c:v>5.82304650895305E-3</c:v>
                </c:pt>
                <c:pt idx="844">
                  <c:v>5.7284193517367398E-3</c:v>
                </c:pt>
                <c:pt idx="845">
                  <c:v>5.63520629898695E-3</c:v>
                </c:pt>
                <c:pt idx="846">
                  <c:v>5.5603766043014202E-3</c:v>
                </c:pt>
                <c:pt idx="847">
                  <c:v>5.4291005729950603E-3</c:v>
                </c:pt>
                <c:pt idx="848">
                  <c:v>5.3173863201420001E-3</c:v>
                </c:pt>
                <c:pt idx="849">
                  <c:v>5.2425566254564702E-3</c:v>
                </c:pt>
                <c:pt idx="850">
                  <c:v>5.1861102888354198E-3</c:v>
                </c:pt>
                <c:pt idx="851">
                  <c:v>5.0928972360856396E-3</c:v>
                </c:pt>
                <c:pt idx="852">
                  <c:v>4.9431200046760101E-3</c:v>
                </c:pt>
                <c:pt idx="853">
                  <c:v>4.8682903099904699E-3</c:v>
                </c:pt>
                <c:pt idx="854">
                  <c:v>4.7553976367484801E-3</c:v>
                </c:pt>
                <c:pt idx="855">
                  <c:v>4.6988334580886403E-3</c:v>
                </c:pt>
                <c:pt idx="856">
                  <c:v>4.5872370472743703E-3</c:v>
                </c:pt>
                <c:pt idx="857">
                  <c:v>4.5124073525888396E-3</c:v>
                </c:pt>
                <c:pt idx="858">
                  <c:v>4.3993968373082799E-3</c:v>
                </c:pt>
                <c:pt idx="859">
                  <c:v>4.3061837845582698E-3</c:v>
                </c:pt>
                <c:pt idx="860">
                  <c:v>4.2497374479372203E-3</c:v>
                </c:pt>
                <c:pt idx="861">
                  <c:v>4.2129707318083699E-3</c:v>
                </c:pt>
                <c:pt idx="862">
                  <c:v>4.1749077532519099E-3</c:v>
                </c:pt>
                <c:pt idx="863">
                  <c:v>4.1000780585666004E-3</c:v>
                </c:pt>
                <c:pt idx="864">
                  <c:v>4.0067471637778001E-3</c:v>
                </c:pt>
                <c:pt idx="865">
                  <c:v>3.9883638057133198E-3</c:v>
                </c:pt>
                <c:pt idx="866">
                  <c:v>3.8006414377860201E-3</c:v>
                </c:pt>
                <c:pt idx="867">
                  <c:v>3.76257845922945E-3</c:v>
                </c:pt>
                <c:pt idx="868">
                  <c:v>3.7256939010617001E-3</c:v>
                </c:pt>
                <c:pt idx="869">
                  <c:v>3.6508642063761698E-3</c:v>
                </c:pt>
                <c:pt idx="870">
                  <c:v>3.6324808483118001E-3</c:v>
                </c:pt>
                <c:pt idx="871">
                  <c:v>3.4828214589408498E-3</c:v>
                </c:pt>
                <c:pt idx="872">
                  <c:v>3.38819430172455E-3</c:v>
                </c:pt>
                <c:pt idx="873">
                  <c:v>3.2765978909101699E-3</c:v>
                </c:pt>
                <c:pt idx="874">
                  <c:v>3.1453218596039201E-3</c:v>
                </c:pt>
                <c:pt idx="875">
                  <c:v>3.0704921649186102E-3</c:v>
                </c:pt>
                <c:pt idx="876">
                  <c:v>2.9955446281942901E-3</c:v>
                </c:pt>
                <c:pt idx="877">
                  <c:v>2.9207149335087599E-3</c:v>
                </c:pt>
                <c:pt idx="878">
                  <c:v>2.8642685968877099E-3</c:v>
                </c:pt>
                <c:pt idx="879">
                  <c:v>2.8275018807589801E-3</c:v>
                </c:pt>
                <c:pt idx="880">
                  <c:v>2.7328747235424401E-3</c:v>
                </c:pt>
                <c:pt idx="881">
                  <c:v>2.6580450288571401E-3</c:v>
                </c:pt>
                <c:pt idx="882">
                  <c:v>2.5832153341716099E-3</c:v>
                </c:pt>
                <c:pt idx="883">
                  <c:v>2.5267689975507798E-3</c:v>
                </c:pt>
                <c:pt idx="884">
                  <c:v>2.4335559448007702E-3</c:v>
                </c:pt>
                <c:pt idx="885">
                  <c:v>2.3586084080764501E-3</c:v>
                </c:pt>
                <c:pt idx="886">
                  <c:v>2.2653953553266599E-3</c:v>
                </c:pt>
                <c:pt idx="887">
                  <c:v>2.2089490187057201E-3</c:v>
                </c:pt>
                <c:pt idx="888">
                  <c:v>2.1157359659558202E-3</c:v>
                </c:pt>
                <c:pt idx="889">
                  <c:v>2.0407884292315001E-3</c:v>
                </c:pt>
                <c:pt idx="890">
                  <c:v>1.9843420926105599E-3</c:v>
                </c:pt>
                <c:pt idx="891">
                  <c:v>1.9659587345462999E-3</c:v>
                </c:pt>
                <c:pt idx="892">
                  <c:v>1.83468270323972E-3</c:v>
                </c:pt>
                <c:pt idx="893">
                  <c:v>1.7216721879589299E-3</c:v>
                </c:pt>
                <c:pt idx="894">
                  <c:v>1.6284591352091499E-3</c:v>
                </c:pt>
                <c:pt idx="895">
                  <c:v>1.5352460824590299E-3</c:v>
                </c:pt>
                <c:pt idx="896">
                  <c:v>1.46041638777372E-3</c:v>
                </c:pt>
                <c:pt idx="897">
                  <c:v>1.40397005115278E-3</c:v>
                </c:pt>
                <c:pt idx="898">
                  <c:v>1.3290225144284599E-3</c:v>
                </c:pt>
                <c:pt idx="899">
                  <c:v>1.2725761778074099E-3</c:v>
                </c:pt>
                <c:pt idx="900">
                  <c:v>1.21612984118669E-3</c:v>
                </c:pt>
                <c:pt idx="901">
                  <c:v>1.14130014650116E-3</c:v>
                </c:pt>
                <c:pt idx="902">
                  <c:v>1.10453343037231E-3</c:v>
                </c:pt>
                <c:pt idx="903">
                  <c:v>1.04796925171258E-3</c:v>
                </c:pt>
                <c:pt idx="904">
                  <c:v>9.5475619896257002E-4</c:v>
                </c:pt>
                <c:pt idx="905">
                  <c:v>8.6154314621267303E-4</c:v>
                </c:pt>
                <c:pt idx="906">
                  <c:v>7.8671345152714301E-4</c:v>
                </c:pt>
                <c:pt idx="907">
                  <c:v>7.1188375684183504E-4</c:v>
                </c:pt>
                <c:pt idx="908">
                  <c:v>6.5531957818210096E-4</c:v>
                </c:pt>
                <c:pt idx="909">
                  <c:v>5.6081026300458504E-4</c:v>
                </c:pt>
                <c:pt idx="910">
                  <c:v>4.675972102548E-4</c:v>
                </c:pt>
                <c:pt idx="911">
                  <c:v>4.1115087363374802E-4</c:v>
                </c:pt>
                <c:pt idx="912">
                  <c:v>3.36203336909424E-4</c:v>
                </c:pt>
                <c:pt idx="913">
                  <c:v>2.8105326271610199E-4</c:v>
                </c:pt>
                <c:pt idx="914">
                  <c:v>1.8654394753858699E-4</c:v>
                </c:pt>
                <c:pt idx="915">
                  <c:v>1.11714252853057E-4</c:v>
                </c:pt>
                <c:pt idx="916">
                  <c:v>3.6766716128844301E-5</c:v>
                </c:pt>
                <c:pt idx="917">
                  <c:v>0</c:v>
                </c:pt>
              </c:numCache>
            </c:numRef>
          </c:yVal>
          <c:smooth val="1"/>
          <c:extLst xmlns:c16r2="http://schemas.microsoft.com/office/drawing/2015/06/chart">
            <c:ext xmlns:c16="http://schemas.microsoft.com/office/drawing/2014/chart" uri="{C3380CC4-5D6E-409C-BE32-E72D297353CC}">
              <c16:uniqueId val="{00000001-5C15-5548-BDCA-5AD840CC6EE1}"/>
            </c:ext>
          </c:extLst>
        </c:ser>
        <c:ser>
          <c:idx val="9"/>
          <c:order val="2"/>
          <c:tx>
            <c:v>5BSG</c:v>
          </c:tx>
          <c:spPr>
            <a:ln w="19050" cap="rnd">
              <a:solidFill>
                <a:srgbClr val="00B050"/>
              </a:solidFill>
              <a:round/>
            </a:ln>
            <a:effectLst/>
          </c:spPr>
          <c:marker>
            <c:symbol val="none"/>
          </c:marker>
          <c:xVal>
            <c:numRef>
              <c:f>Coke!$AC$6:$AC$923</c:f>
              <c:numCache>
                <c:formatCode>General</c:formatCode>
                <c:ptCount val="918"/>
                <c:pt idx="0">
                  <c:v>303.67399999999992</c:v>
                </c:pt>
                <c:pt idx="1">
                  <c:v>304.28799999999978</c:v>
                </c:pt>
                <c:pt idx="2">
                  <c:v>304.94899999999978</c:v>
                </c:pt>
                <c:pt idx="3">
                  <c:v>305.637</c:v>
                </c:pt>
                <c:pt idx="4">
                  <c:v>306.33599999999979</c:v>
                </c:pt>
                <c:pt idx="5">
                  <c:v>307.041</c:v>
                </c:pt>
                <c:pt idx="6">
                  <c:v>307.74799999999999</c:v>
                </c:pt>
                <c:pt idx="7">
                  <c:v>308.45499999999993</c:v>
                </c:pt>
                <c:pt idx="8">
                  <c:v>309.16699999999992</c:v>
                </c:pt>
                <c:pt idx="9">
                  <c:v>309.87899999999979</c:v>
                </c:pt>
                <c:pt idx="10">
                  <c:v>310.58499999999992</c:v>
                </c:pt>
                <c:pt idx="11">
                  <c:v>311.28899999999982</c:v>
                </c:pt>
                <c:pt idx="12">
                  <c:v>311.99199999999968</c:v>
                </c:pt>
                <c:pt idx="13">
                  <c:v>312.69399999999979</c:v>
                </c:pt>
                <c:pt idx="14">
                  <c:v>313.392</c:v>
                </c:pt>
                <c:pt idx="15">
                  <c:v>314.08799999999991</c:v>
                </c:pt>
                <c:pt idx="16">
                  <c:v>314.78599999999977</c:v>
                </c:pt>
                <c:pt idx="17">
                  <c:v>315.48399999999981</c:v>
                </c:pt>
                <c:pt idx="18">
                  <c:v>316.18599999999992</c:v>
                </c:pt>
                <c:pt idx="19">
                  <c:v>316.89</c:v>
                </c:pt>
                <c:pt idx="20">
                  <c:v>317.59399999999982</c:v>
                </c:pt>
                <c:pt idx="21">
                  <c:v>318.29599999999982</c:v>
                </c:pt>
                <c:pt idx="22">
                  <c:v>319.005</c:v>
                </c:pt>
                <c:pt idx="23">
                  <c:v>319.71699999999981</c:v>
                </c:pt>
                <c:pt idx="24">
                  <c:v>320.4289999999998</c:v>
                </c:pt>
                <c:pt idx="25">
                  <c:v>321.14400000000001</c:v>
                </c:pt>
                <c:pt idx="26">
                  <c:v>321.86</c:v>
                </c:pt>
                <c:pt idx="27">
                  <c:v>322.57799999999992</c:v>
                </c:pt>
                <c:pt idx="28">
                  <c:v>323.29599999999982</c:v>
                </c:pt>
                <c:pt idx="29">
                  <c:v>324.01099999999991</c:v>
                </c:pt>
                <c:pt idx="30">
                  <c:v>324.7319999999998</c:v>
                </c:pt>
                <c:pt idx="31">
                  <c:v>325.45599999999979</c:v>
                </c:pt>
                <c:pt idx="32">
                  <c:v>326.18499999999989</c:v>
                </c:pt>
                <c:pt idx="33">
                  <c:v>326.9219999999998</c:v>
                </c:pt>
                <c:pt idx="34">
                  <c:v>327.65699999999993</c:v>
                </c:pt>
                <c:pt idx="35">
                  <c:v>328.392</c:v>
                </c:pt>
                <c:pt idx="36">
                  <c:v>329.125</c:v>
                </c:pt>
                <c:pt idx="37">
                  <c:v>329.86</c:v>
                </c:pt>
                <c:pt idx="38">
                  <c:v>330.59599999999978</c:v>
                </c:pt>
                <c:pt idx="39">
                  <c:v>331.33399999999978</c:v>
                </c:pt>
                <c:pt idx="40">
                  <c:v>332.07099999999991</c:v>
                </c:pt>
                <c:pt idx="41">
                  <c:v>332.80899999999991</c:v>
                </c:pt>
                <c:pt idx="42">
                  <c:v>333.548</c:v>
                </c:pt>
                <c:pt idx="43">
                  <c:v>334.28199999999981</c:v>
                </c:pt>
                <c:pt idx="44">
                  <c:v>335.017</c:v>
                </c:pt>
                <c:pt idx="45">
                  <c:v>335.75599999999991</c:v>
                </c:pt>
                <c:pt idx="46">
                  <c:v>336.4939999999998</c:v>
                </c:pt>
                <c:pt idx="47">
                  <c:v>337.24099999999999</c:v>
                </c:pt>
                <c:pt idx="48">
                  <c:v>337.98399999999981</c:v>
                </c:pt>
                <c:pt idx="49">
                  <c:v>338.72899999999981</c:v>
                </c:pt>
                <c:pt idx="50">
                  <c:v>339.47499999999991</c:v>
                </c:pt>
                <c:pt idx="51">
                  <c:v>340.21899999999982</c:v>
                </c:pt>
                <c:pt idx="52">
                  <c:v>340.96100000000001</c:v>
                </c:pt>
                <c:pt idx="53">
                  <c:v>341.70699999999982</c:v>
                </c:pt>
                <c:pt idx="54">
                  <c:v>342.44899999999978</c:v>
                </c:pt>
                <c:pt idx="55">
                  <c:v>343.19</c:v>
                </c:pt>
                <c:pt idx="56">
                  <c:v>343.93199999999968</c:v>
                </c:pt>
                <c:pt idx="57">
                  <c:v>344.68099999999993</c:v>
                </c:pt>
                <c:pt idx="58">
                  <c:v>345.44</c:v>
                </c:pt>
                <c:pt idx="59">
                  <c:v>346.19599999999991</c:v>
                </c:pt>
                <c:pt idx="60">
                  <c:v>346.94499999999999</c:v>
                </c:pt>
                <c:pt idx="61">
                  <c:v>347.69099999999992</c:v>
                </c:pt>
                <c:pt idx="62">
                  <c:v>348.43700000000001</c:v>
                </c:pt>
                <c:pt idx="63">
                  <c:v>349.178</c:v>
                </c:pt>
                <c:pt idx="64">
                  <c:v>349.91799999999978</c:v>
                </c:pt>
                <c:pt idx="65">
                  <c:v>350.66300000000001</c:v>
                </c:pt>
                <c:pt idx="66">
                  <c:v>351.40999999999991</c:v>
                </c:pt>
                <c:pt idx="67">
                  <c:v>352.15</c:v>
                </c:pt>
                <c:pt idx="68">
                  <c:v>352.89</c:v>
                </c:pt>
                <c:pt idx="69">
                  <c:v>353.64</c:v>
                </c:pt>
                <c:pt idx="70">
                  <c:v>354.38699999999977</c:v>
                </c:pt>
                <c:pt idx="71">
                  <c:v>355.13199999999978</c:v>
                </c:pt>
                <c:pt idx="72">
                  <c:v>355.87699999999978</c:v>
                </c:pt>
                <c:pt idx="73">
                  <c:v>356.62</c:v>
                </c:pt>
                <c:pt idx="74">
                  <c:v>357.36199999999991</c:v>
                </c:pt>
                <c:pt idx="75">
                  <c:v>358.101</c:v>
                </c:pt>
                <c:pt idx="76">
                  <c:v>358.84899999999999</c:v>
                </c:pt>
                <c:pt idx="77">
                  <c:v>359.601</c:v>
                </c:pt>
                <c:pt idx="78">
                  <c:v>360.34500000000003</c:v>
                </c:pt>
                <c:pt idx="79">
                  <c:v>361.08699999999982</c:v>
                </c:pt>
                <c:pt idx="80">
                  <c:v>361.82299999999992</c:v>
                </c:pt>
                <c:pt idx="81">
                  <c:v>362.55399999999992</c:v>
                </c:pt>
                <c:pt idx="82">
                  <c:v>363.28299999999979</c:v>
                </c:pt>
                <c:pt idx="83">
                  <c:v>364.00799999999992</c:v>
                </c:pt>
                <c:pt idx="84">
                  <c:v>364.7369999999998</c:v>
                </c:pt>
                <c:pt idx="85">
                  <c:v>365.47299999999979</c:v>
                </c:pt>
                <c:pt idx="86">
                  <c:v>366.20699999999982</c:v>
                </c:pt>
                <c:pt idx="87">
                  <c:v>366.93299999999982</c:v>
                </c:pt>
                <c:pt idx="88">
                  <c:v>367.65599999999989</c:v>
                </c:pt>
                <c:pt idx="89">
                  <c:v>368.38099999999991</c:v>
                </c:pt>
                <c:pt idx="90">
                  <c:v>369.09999999999991</c:v>
                </c:pt>
                <c:pt idx="91">
                  <c:v>369.81599999999992</c:v>
                </c:pt>
                <c:pt idx="92">
                  <c:v>370.53499999999991</c:v>
                </c:pt>
                <c:pt idx="93">
                  <c:v>371.25599999999991</c:v>
                </c:pt>
                <c:pt idx="94">
                  <c:v>371.98099999999982</c:v>
                </c:pt>
                <c:pt idx="95">
                  <c:v>372.70299999999992</c:v>
                </c:pt>
                <c:pt idx="96">
                  <c:v>373.41399999999982</c:v>
                </c:pt>
                <c:pt idx="97">
                  <c:v>374.125</c:v>
                </c:pt>
                <c:pt idx="98">
                  <c:v>374.84100000000001</c:v>
                </c:pt>
                <c:pt idx="99">
                  <c:v>375.56200000000001</c:v>
                </c:pt>
                <c:pt idx="100">
                  <c:v>376.28</c:v>
                </c:pt>
                <c:pt idx="101">
                  <c:v>376.99599999999981</c:v>
                </c:pt>
                <c:pt idx="102">
                  <c:v>377.70699999999982</c:v>
                </c:pt>
                <c:pt idx="103">
                  <c:v>378.4219999999998</c:v>
                </c:pt>
                <c:pt idx="104">
                  <c:v>379.13599999999991</c:v>
                </c:pt>
                <c:pt idx="105">
                  <c:v>379.84699999999992</c:v>
                </c:pt>
                <c:pt idx="106">
                  <c:v>380.55699999999979</c:v>
                </c:pt>
                <c:pt idx="107">
                  <c:v>381.26299999999992</c:v>
                </c:pt>
                <c:pt idx="108">
                  <c:v>381.96899999999982</c:v>
                </c:pt>
                <c:pt idx="109">
                  <c:v>382.673</c:v>
                </c:pt>
                <c:pt idx="110">
                  <c:v>383.37199999999979</c:v>
                </c:pt>
                <c:pt idx="111">
                  <c:v>384.07599999999991</c:v>
                </c:pt>
                <c:pt idx="112">
                  <c:v>384.78899999999982</c:v>
                </c:pt>
                <c:pt idx="113">
                  <c:v>385.57</c:v>
                </c:pt>
                <c:pt idx="114">
                  <c:v>386.39599999999979</c:v>
                </c:pt>
                <c:pt idx="115">
                  <c:v>387.24699999999979</c:v>
                </c:pt>
                <c:pt idx="116">
                  <c:v>388.11399999999992</c:v>
                </c:pt>
                <c:pt idx="117">
                  <c:v>388.98399999999981</c:v>
                </c:pt>
                <c:pt idx="118">
                  <c:v>389.86199999999991</c:v>
                </c:pt>
                <c:pt idx="119">
                  <c:v>390.7369999999998</c:v>
                </c:pt>
                <c:pt idx="120">
                  <c:v>391.61099999999999</c:v>
                </c:pt>
                <c:pt idx="121">
                  <c:v>392.48599999999982</c:v>
                </c:pt>
                <c:pt idx="122">
                  <c:v>393.36299999999989</c:v>
                </c:pt>
                <c:pt idx="123">
                  <c:v>394.24199999999979</c:v>
                </c:pt>
                <c:pt idx="124">
                  <c:v>395.125</c:v>
                </c:pt>
                <c:pt idx="125">
                  <c:v>395.99799999999982</c:v>
                </c:pt>
                <c:pt idx="126">
                  <c:v>396.86599999999999</c:v>
                </c:pt>
                <c:pt idx="127">
                  <c:v>397.73399999999981</c:v>
                </c:pt>
                <c:pt idx="128">
                  <c:v>398.60199999999992</c:v>
                </c:pt>
                <c:pt idx="129">
                  <c:v>399.47599999999977</c:v>
                </c:pt>
                <c:pt idx="130">
                  <c:v>400.346</c:v>
                </c:pt>
                <c:pt idx="131">
                  <c:v>401.21799999999979</c:v>
                </c:pt>
                <c:pt idx="132">
                  <c:v>402.09699999999981</c:v>
                </c:pt>
                <c:pt idx="133">
                  <c:v>402.97099999999978</c:v>
                </c:pt>
                <c:pt idx="134">
                  <c:v>403.84100000000001</c:v>
                </c:pt>
                <c:pt idx="135">
                  <c:v>404.70799999999991</c:v>
                </c:pt>
                <c:pt idx="136">
                  <c:v>405.57799999999992</c:v>
                </c:pt>
                <c:pt idx="137">
                  <c:v>406.44499999999988</c:v>
                </c:pt>
                <c:pt idx="138">
                  <c:v>407.30799999999999</c:v>
                </c:pt>
                <c:pt idx="139">
                  <c:v>408.16699999999992</c:v>
                </c:pt>
                <c:pt idx="140">
                  <c:v>409.024</c:v>
                </c:pt>
                <c:pt idx="141">
                  <c:v>409.88099999999991</c:v>
                </c:pt>
                <c:pt idx="142">
                  <c:v>410.74399999999991</c:v>
                </c:pt>
                <c:pt idx="143">
                  <c:v>411.60399999999993</c:v>
                </c:pt>
                <c:pt idx="144">
                  <c:v>412.47199999999981</c:v>
                </c:pt>
                <c:pt idx="145">
                  <c:v>413.346</c:v>
                </c:pt>
                <c:pt idx="146">
                  <c:v>414.21799999999979</c:v>
                </c:pt>
                <c:pt idx="147">
                  <c:v>415.09199999999981</c:v>
                </c:pt>
                <c:pt idx="148">
                  <c:v>415.96</c:v>
                </c:pt>
                <c:pt idx="149">
                  <c:v>416.82399999999978</c:v>
                </c:pt>
                <c:pt idx="150">
                  <c:v>417.68799999999999</c:v>
                </c:pt>
                <c:pt idx="151">
                  <c:v>418.55199999999991</c:v>
                </c:pt>
                <c:pt idx="152">
                  <c:v>419.41399999999982</c:v>
                </c:pt>
                <c:pt idx="153">
                  <c:v>420.27799999999979</c:v>
                </c:pt>
                <c:pt idx="154">
                  <c:v>421.14800000000002</c:v>
                </c:pt>
                <c:pt idx="155">
                  <c:v>422.02</c:v>
                </c:pt>
                <c:pt idx="156">
                  <c:v>422.89199999999983</c:v>
                </c:pt>
                <c:pt idx="157">
                  <c:v>423.76299999999992</c:v>
                </c:pt>
                <c:pt idx="158">
                  <c:v>424.62799999999999</c:v>
                </c:pt>
                <c:pt idx="159">
                  <c:v>425.49</c:v>
                </c:pt>
                <c:pt idx="160">
                  <c:v>426.34899999999999</c:v>
                </c:pt>
                <c:pt idx="161">
                  <c:v>427.20600000000002</c:v>
                </c:pt>
                <c:pt idx="162">
                  <c:v>428.06299999999999</c:v>
                </c:pt>
                <c:pt idx="163">
                  <c:v>428.92099999999982</c:v>
                </c:pt>
                <c:pt idx="164">
                  <c:v>429.78199999999981</c:v>
                </c:pt>
                <c:pt idx="165">
                  <c:v>430.64699999999999</c:v>
                </c:pt>
                <c:pt idx="166">
                  <c:v>431.51400000000001</c:v>
                </c:pt>
                <c:pt idx="167">
                  <c:v>432.38</c:v>
                </c:pt>
                <c:pt idx="168">
                  <c:v>433.25</c:v>
                </c:pt>
                <c:pt idx="169">
                  <c:v>434.12199999999979</c:v>
                </c:pt>
                <c:pt idx="170">
                  <c:v>434.99499999999978</c:v>
                </c:pt>
                <c:pt idx="171">
                  <c:v>435.86399999999992</c:v>
                </c:pt>
                <c:pt idx="172">
                  <c:v>436.7319999999998</c:v>
                </c:pt>
                <c:pt idx="173">
                  <c:v>437.60199999999992</c:v>
                </c:pt>
                <c:pt idx="174">
                  <c:v>438.47199999999981</c:v>
                </c:pt>
                <c:pt idx="175">
                  <c:v>439.34399999999988</c:v>
                </c:pt>
                <c:pt idx="176">
                  <c:v>440.21600000000001</c:v>
                </c:pt>
                <c:pt idx="177">
                  <c:v>441.08899999999983</c:v>
                </c:pt>
                <c:pt idx="178">
                  <c:v>441.96100000000001</c:v>
                </c:pt>
                <c:pt idx="179">
                  <c:v>442.83399999999978</c:v>
                </c:pt>
                <c:pt idx="180">
                  <c:v>443.70600000000002</c:v>
                </c:pt>
                <c:pt idx="181">
                  <c:v>444.57299999999992</c:v>
                </c:pt>
                <c:pt idx="182">
                  <c:v>445.44499999999988</c:v>
                </c:pt>
                <c:pt idx="183">
                  <c:v>446.31799999999993</c:v>
                </c:pt>
                <c:pt idx="184">
                  <c:v>447.19200000000001</c:v>
                </c:pt>
                <c:pt idx="185">
                  <c:v>448.05799999999999</c:v>
                </c:pt>
                <c:pt idx="186">
                  <c:v>448.92599999999982</c:v>
                </c:pt>
                <c:pt idx="187">
                  <c:v>449.7969999999998</c:v>
                </c:pt>
                <c:pt idx="188">
                  <c:v>450.66500000000002</c:v>
                </c:pt>
                <c:pt idx="189">
                  <c:v>451.53399999999982</c:v>
                </c:pt>
                <c:pt idx="190">
                  <c:v>452.399</c:v>
                </c:pt>
                <c:pt idx="191">
                  <c:v>453.25599999999991</c:v>
                </c:pt>
                <c:pt idx="192">
                  <c:v>454.11299999999989</c:v>
                </c:pt>
                <c:pt idx="193">
                  <c:v>454.97199999999981</c:v>
                </c:pt>
                <c:pt idx="194">
                  <c:v>455.83299999999991</c:v>
                </c:pt>
                <c:pt idx="195">
                  <c:v>456.69200000000001</c:v>
                </c:pt>
                <c:pt idx="196">
                  <c:v>457.548</c:v>
                </c:pt>
                <c:pt idx="197">
                  <c:v>458.40299999999979</c:v>
                </c:pt>
                <c:pt idx="198">
                  <c:v>459.26</c:v>
                </c:pt>
                <c:pt idx="199">
                  <c:v>460.11599999999999</c:v>
                </c:pt>
                <c:pt idx="200">
                  <c:v>460.96399999999983</c:v>
                </c:pt>
                <c:pt idx="201">
                  <c:v>461.81299999999999</c:v>
                </c:pt>
                <c:pt idx="202">
                  <c:v>462.66399999999999</c:v>
                </c:pt>
                <c:pt idx="203">
                  <c:v>463.50599999999991</c:v>
                </c:pt>
                <c:pt idx="204">
                  <c:v>464.35</c:v>
                </c:pt>
                <c:pt idx="205">
                  <c:v>465.19599999999991</c:v>
                </c:pt>
                <c:pt idx="206">
                  <c:v>466.03300000000002</c:v>
                </c:pt>
                <c:pt idx="207">
                  <c:v>466.86799999999988</c:v>
                </c:pt>
                <c:pt idx="208">
                  <c:v>467.70600000000002</c:v>
                </c:pt>
                <c:pt idx="209">
                  <c:v>468.54399999999993</c:v>
                </c:pt>
                <c:pt idx="210">
                  <c:v>469.38499999999999</c:v>
                </c:pt>
                <c:pt idx="211">
                  <c:v>470.2319999999998</c:v>
                </c:pt>
                <c:pt idx="212">
                  <c:v>471.07599999999991</c:v>
                </c:pt>
                <c:pt idx="213">
                  <c:v>471.91899999999981</c:v>
                </c:pt>
                <c:pt idx="214">
                  <c:v>472.76599999999979</c:v>
                </c:pt>
                <c:pt idx="215">
                  <c:v>473.60899999999992</c:v>
                </c:pt>
                <c:pt idx="216">
                  <c:v>474.44799999999992</c:v>
                </c:pt>
                <c:pt idx="217">
                  <c:v>475.28399999999982</c:v>
                </c:pt>
                <c:pt idx="218">
                  <c:v>476.12199999999979</c:v>
                </c:pt>
                <c:pt idx="219">
                  <c:v>476.96799999999979</c:v>
                </c:pt>
                <c:pt idx="220">
                  <c:v>477.82099999999991</c:v>
                </c:pt>
                <c:pt idx="221">
                  <c:v>478.673</c:v>
                </c:pt>
                <c:pt idx="222">
                  <c:v>479.52499999999992</c:v>
                </c:pt>
                <c:pt idx="223">
                  <c:v>480.36899999999991</c:v>
                </c:pt>
                <c:pt idx="224">
                  <c:v>481.21</c:v>
                </c:pt>
                <c:pt idx="225">
                  <c:v>482.053</c:v>
                </c:pt>
                <c:pt idx="226">
                  <c:v>482.89299999999992</c:v>
                </c:pt>
                <c:pt idx="227">
                  <c:v>483.73099999999982</c:v>
                </c:pt>
                <c:pt idx="228">
                  <c:v>484.55799999999999</c:v>
                </c:pt>
                <c:pt idx="229">
                  <c:v>485.38900000000001</c:v>
                </c:pt>
                <c:pt idx="230">
                  <c:v>486.21899999999982</c:v>
                </c:pt>
                <c:pt idx="231">
                  <c:v>487.05199999999991</c:v>
                </c:pt>
                <c:pt idx="232">
                  <c:v>487.89199999999983</c:v>
                </c:pt>
                <c:pt idx="233">
                  <c:v>488.7369999999998</c:v>
                </c:pt>
                <c:pt idx="234">
                  <c:v>489.57799999999992</c:v>
                </c:pt>
                <c:pt idx="235">
                  <c:v>490.41199999999981</c:v>
                </c:pt>
                <c:pt idx="236">
                  <c:v>491.245</c:v>
                </c:pt>
                <c:pt idx="237">
                  <c:v>492.08</c:v>
                </c:pt>
                <c:pt idx="238">
                  <c:v>492.91300000000001</c:v>
                </c:pt>
                <c:pt idx="239">
                  <c:v>493.74899999999991</c:v>
                </c:pt>
                <c:pt idx="240">
                  <c:v>494.58399999999978</c:v>
                </c:pt>
                <c:pt idx="241">
                  <c:v>495.4169999999998</c:v>
                </c:pt>
                <c:pt idx="242">
                  <c:v>496.24799999999999</c:v>
                </c:pt>
                <c:pt idx="243">
                  <c:v>497.08399999999978</c:v>
                </c:pt>
                <c:pt idx="244">
                  <c:v>497.92299999999977</c:v>
                </c:pt>
                <c:pt idx="245">
                  <c:v>498.75799999999992</c:v>
                </c:pt>
                <c:pt idx="246">
                  <c:v>499.59199999999981</c:v>
                </c:pt>
                <c:pt idx="247">
                  <c:v>500.41799999999978</c:v>
                </c:pt>
                <c:pt idx="248">
                  <c:v>501.245</c:v>
                </c:pt>
                <c:pt idx="249">
                  <c:v>502.07899999999978</c:v>
                </c:pt>
                <c:pt idx="250">
                  <c:v>502.9169999999998</c:v>
                </c:pt>
                <c:pt idx="251">
                  <c:v>503.75199999999978</c:v>
                </c:pt>
                <c:pt idx="252">
                  <c:v>504.58899999999983</c:v>
                </c:pt>
                <c:pt idx="253">
                  <c:v>505.42499999999978</c:v>
                </c:pt>
                <c:pt idx="254">
                  <c:v>506.25900000000001</c:v>
                </c:pt>
                <c:pt idx="255">
                  <c:v>507.09199999999981</c:v>
                </c:pt>
                <c:pt idx="256">
                  <c:v>507.91999999999979</c:v>
                </c:pt>
                <c:pt idx="257">
                  <c:v>508.74399999999991</c:v>
                </c:pt>
                <c:pt idx="258">
                  <c:v>509.572</c:v>
                </c:pt>
                <c:pt idx="259">
                  <c:v>510.40199999999982</c:v>
                </c:pt>
                <c:pt idx="260">
                  <c:v>511.2369999999998</c:v>
                </c:pt>
                <c:pt idx="261">
                  <c:v>512.07399999999996</c:v>
                </c:pt>
                <c:pt idx="262">
                  <c:v>512.91399999999999</c:v>
                </c:pt>
                <c:pt idx="263">
                  <c:v>513.75699999999972</c:v>
                </c:pt>
                <c:pt idx="264">
                  <c:v>514.59199999999998</c:v>
                </c:pt>
                <c:pt idx="265">
                  <c:v>515.42399999999998</c:v>
                </c:pt>
                <c:pt idx="266">
                  <c:v>516.25400000000002</c:v>
                </c:pt>
                <c:pt idx="267">
                  <c:v>517.08699999999999</c:v>
                </c:pt>
                <c:pt idx="268">
                  <c:v>517.92099999999971</c:v>
                </c:pt>
                <c:pt idx="269">
                  <c:v>518.75900000000001</c:v>
                </c:pt>
                <c:pt idx="270">
                  <c:v>519.59900000000005</c:v>
                </c:pt>
                <c:pt idx="271">
                  <c:v>520.43799999999976</c:v>
                </c:pt>
                <c:pt idx="272">
                  <c:v>521.27700000000004</c:v>
                </c:pt>
                <c:pt idx="273">
                  <c:v>522.11500000000001</c:v>
                </c:pt>
                <c:pt idx="274">
                  <c:v>522.94999999999982</c:v>
                </c:pt>
                <c:pt idx="275">
                  <c:v>523.78800000000001</c:v>
                </c:pt>
                <c:pt idx="276">
                  <c:v>524.62400000000002</c:v>
                </c:pt>
                <c:pt idx="277">
                  <c:v>525.45799999999974</c:v>
                </c:pt>
                <c:pt idx="278">
                  <c:v>526.29200000000003</c:v>
                </c:pt>
                <c:pt idx="279">
                  <c:v>527.12900000000002</c:v>
                </c:pt>
                <c:pt idx="280">
                  <c:v>527.96799999999962</c:v>
                </c:pt>
                <c:pt idx="281">
                  <c:v>528.80799999999977</c:v>
                </c:pt>
                <c:pt idx="282">
                  <c:v>529.65</c:v>
                </c:pt>
                <c:pt idx="283">
                  <c:v>530.49400000000003</c:v>
                </c:pt>
                <c:pt idx="284">
                  <c:v>531.34699999999975</c:v>
                </c:pt>
                <c:pt idx="285">
                  <c:v>532.20600000000002</c:v>
                </c:pt>
                <c:pt idx="286">
                  <c:v>533.06199999999967</c:v>
                </c:pt>
                <c:pt idx="287">
                  <c:v>533.91399999999999</c:v>
                </c:pt>
                <c:pt idx="288">
                  <c:v>534.76099999999997</c:v>
                </c:pt>
                <c:pt idx="289">
                  <c:v>535.60900000000004</c:v>
                </c:pt>
                <c:pt idx="290">
                  <c:v>536.46199999999976</c:v>
                </c:pt>
                <c:pt idx="291">
                  <c:v>537.31399999999996</c:v>
                </c:pt>
                <c:pt idx="292">
                  <c:v>538.16599999999971</c:v>
                </c:pt>
                <c:pt idx="293">
                  <c:v>539.02299999999968</c:v>
                </c:pt>
                <c:pt idx="294">
                  <c:v>539.87900000000002</c:v>
                </c:pt>
                <c:pt idx="295">
                  <c:v>540.73699999999997</c:v>
                </c:pt>
                <c:pt idx="296">
                  <c:v>541.59099999999989</c:v>
                </c:pt>
                <c:pt idx="297">
                  <c:v>542.43599999999969</c:v>
                </c:pt>
                <c:pt idx="298">
                  <c:v>543.27499999999998</c:v>
                </c:pt>
                <c:pt idx="299">
                  <c:v>544.11400000000003</c:v>
                </c:pt>
                <c:pt idx="300">
                  <c:v>544.95399999999972</c:v>
                </c:pt>
                <c:pt idx="301">
                  <c:v>545.79200000000003</c:v>
                </c:pt>
                <c:pt idx="302">
                  <c:v>546.63</c:v>
                </c:pt>
                <c:pt idx="303">
                  <c:v>547.46399999999971</c:v>
                </c:pt>
                <c:pt idx="304">
                  <c:v>548.298</c:v>
                </c:pt>
                <c:pt idx="305">
                  <c:v>549.13</c:v>
                </c:pt>
                <c:pt idx="306">
                  <c:v>549.96499999999969</c:v>
                </c:pt>
                <c:pt idx="307">
                  <c:v>550.79999999999995</c:v>
                </c:pt>
                <c:pt idx="308">
                  <c:v>551.63300000000004</c:v>
                </c:pt>
                <c:pt idx="309">
                  <c:v>552.46899999999982</c:v>
                </c:pt>
                <c:pt idx="310">
                  <c:v>553.30699999999979</c:v>
                </c:pt>
                <c:pt idx="311">
                  <c:v>554.14099999999996</c:v>
                </c:pt>
                <c:pt idx="312">
                  <c:v>554.97500000000002</c:v>
                </c:pt>
                <c:pt idx="313">
                  <c:v>555.80699999999979</c:v>
                </c:pt>
                <c:pt idx="314">
                  <c:v>556.64199999999983</c:v>
                </c:pt>
                <c:pt idx="315">
                  <c:v>557.48</c:v>
                </c:pt>
                <c:pt idx="316">
                  <c:v>558.31699999999978</c:v>
                </c:pt>
                <c:pt idx="317">
                  <c:v>559.15</c:v>
                </c:pt>
                <c:pt idx="318">
                  <c:v>559.98199999999997</c:v>
                </c:pt>
                <c:pt idx="319">
                  <c:v>560.81399999999996</c:v>
                </c:pt>
                <c:pt idx="320">
                  <c:v>561.649</c:v>
                </c:pt>
                <c:pt idx="321">
                  <c:v>562.49</c:v>
                </c:pt>
                <c:pt idx="322">
                  <c:v>563.32699999999977</c:v>
                </c:pt>
                <c:pt idx="323">
                  <c:v>564.16300000000001</c:v>
                </c:pt>
                <c:pt idx="324">
                  <c:v>565.00700000000006</c:v>
                </c:pt>
                <c:pt idx="325">
                  <c:v>565.85799999999949</c:v>
                </c:pt>
                <c:pt idx="326">
                  <c:v>566.71100000000001</c:v>
                </c:pt>
                <c:pt idx="327">
                  <c:v>567.56099999999969</c:v>
                </c:pt>
                <c:pt idx="328">
                  <c:v>568.41899999999998</c:v>
                </c:pt>
                <c:pt idx="329">
                  <c:v>569.274</c:v>
                </c:pt>
                <c:pt idx="330">
                  <c:v>570.11699999999996</c:v>
                </c:pt>
                <c:pt idx="331">
                  <c:v>570.95799999999974</c:v>
                </c:pt>
                <c:pt idx="332">
                  <c:v>571.79700000000003</c:v>
                </c:pt>
                <c:pt idx="333">
                  <c:v>572.63499999999999</c:v>
                </c:pt>
                <c:pt idx="334">
                  <c:v>573.47400000000005</c:v>
                </c:pt>
                <c:pt idx="335">
                  <c:v>574.31099999999969</c:v>
                </c:pt>
                <c:pt idx="336">
                  <c:v>575.14799999999968</c:v>
                </c:pt>
                <c:pt idx="337">
                  <c:v>575.98599999999999</c:v>
                </c:pt>
                <c:pt idx="338">
                  <c:v>576.83199999999977</c:v>
                </c:pt>
                <c:pt idx="339">
                  <c:v>577.6869999999999</c:v>
                </c:pt>
                <c:pt idx="340">
                  <c:v>578.53800000000001</c:v>
                </c:pt>
                <c:pt idx="341">
                  <c:v>579.39499999999998</c:v>
                </c:pt>
                <c:pt idx="342">
                  <c:v>580.24400000000003</c:v>
                </c:pt>
                <c:pt idx="343">
                  <c:v>581.09</c:v>
                </c:pt>
                <c:pt idx="344">
                  <c:v>581.93699999999967</c:v>
                </c:pt>
                <c:pt idx="345">
                  <c:v>582.79200000000003</c:v>
                </c:pt>
                <c:pt idx="346">
                  <c:v>583.649</c:v>
                </c:pt>
                <c:pt idx="347">
                  <c:v>584.5029999999997</c:v>
                </c:pt>
                <c:pt idx="348">
                  <c:v>585.3589999999997</c:v>
                </c:pt>
                <c:pt idx="349">
                  <c:v>586.22</c:v>
                </c:pt>
                <c:pt idx="350">
                  <c:v>587.08500000000004</c:v>
                </c:pt>
                <c:pt idx="351">
                  <c:v>587.94199999999978</c:v>
                </c:pt>
                <c:pt idx="352">
                  <c:v>588.80599999999981</c:v>
                </c:pt>
                <c:pt idx="353">
                  <c:v>589.66999999999996</c:v>
                </c:pt>
                <c:pt idx="354">
                  <c:v>590.5319999999997</c:v>
                </c:pt>
                <c:pt idx="355">
                  <c:v>591.38599999999997</c:v>
                </c:pt>
                <c:pt idx="356">
                  <c:v>592.2349999999999</c:v>
                </c:pt>
                <c:pt idx="357">
                  <c:v>593.08100000000002</c:v>
                </c:pt>
                <c:pt idx="358">
                  <c:v>593.923</c:v>
                </c:pt>
                <c:pt idx="359">
                  <c:v>594.76299999999969</c:v>
                </c:pt>
                <c:pt idx="360">
                  <c:v>595.60500000000002</c:v>
                </c:pt>
                <c:pt idx="361">
                  <c:v>596.45099999999979</c:v>
                </c:pt>
                <c:pt idx="362">
                  <c:v>597.29899999999998</c:v>
                </c:pt>
                <c:pt idx="363">
                  <c:v>598.14499999999998</c:v>
                </c:pt>
                <c:pt idx="364">
                  <c:v>598.99</c:v>
                </c:pt>
                <c:pt idx="365">
                  <c:v>599.83899999999971</c:v>
                </c:pt>
                <c:pt idx="366">
                  <c:v>600.69000000000005</c:v>
                </c:pt>
                <c:pt idx="367">
                  <c:v>601.54599999999982</c:v>
                </c:pt>
                <c:pt idx="368">
                  <c:v>602.40300000000002</c:v>
                </c:pt>
                <c:pt idx="369">
                  <c:v>603.25599999999997</c:v>
                </c:pt>
                <c:pt idx="370">
                  <c:v>604.10500000000002</c:v>
                </c:pt>
                <c:pt idx="371">
                  <c:v>604.95799999999974</c:v>
                </c:pt>
                <c:pt idx="372">
                  <c:v>605.80799999999977</c:v>
                </c:pt>
                <c:pt idx="373">
                  <c:v>606.66</c:v>
                </c:pt>
                <c:pt idx="374">
                  <c:v>607.51199999999972</c:v>
                </c:pt>
                <c:pt idx="375">
                  <c:v>608.36399999999981</c:v>
                </c:pt>
                <c:pt idx="376">
                  <c:v>609.221</c:v>
                </c:pt>
                <c:pt idx="377">
                  <c:v>610.07299999999998</c:v>
                </c:pt>
                <c:pt idx="378">
                  <c:v>610.9259999999997</c:v>
                </c:pt>
                <c:pt idx="379">
                  <c:v>611.779</c:v>
                </c:pt>
                <c:pt idx="380">
                  <c:v>612.63300000000004</c:v>
                </c:pt>
                <c:pt idx="381">
                  <c:v>613.48800000000006</c:v>
                </c:pt>
                <c:pt idx="382">
                  <c:v>614.34299999999962</c:v>
                </c:pt>
                <c:pt idx="383">
                  <c:v>615.20299999999997</c:v>
                </c:pt>
                <c:pt idx="384">
                  <c:v>616.06999999999971</c:v>
                </c:pt>
                <c:pt idx="385">
                  <c:v>616.94299999999976</c:v>
                </c:pt>
                <c:pt idx="386">
                  <c:v>617.80599999999981</c:v>
                </c:pt>
                <c:pt idx="387">
                  <c:v>618.66199999999981</c:v>
                </c:pt>
                <c:pt idx="388">
                  <c:v>619.51800000000003</c:v>
                </c:pt>
                <c:pt idx="389">
                  <c:v>620.37</c:v>
                </c:pt>
                <c:pt idx="390">
                  <c:v>621.22299999999996</c:v>
                </c:pt>
                <c:pt idx="391">
                  <c:v>622.07899999999995</c:v>
                </c:pt>
                <c:pt idx="392">
                  <c:v>622.9409999999998</c:v>
                </c:pt>
                <c:pt idx="393">
                  <c:v>623.803</c:v>
                </c:pt>
                <c:pt idx="394">
                  <c:v>624.65899999999999</c:v>
                </c:pt>
                <c:pt idx="395">
                  <c:v>625.50900000000001</c:v>
                </c:pt>
                <c:pt idx="396">
                  <c:v>626.35799999999949</c:v>
                </c:pt>
                <c:pt idx="397">
                  <c:v>627.21</c:v>
                </c:pt>
                <c:pt idx="398">
                  <c:v>628.06799999999976</c:v>
                </c:pt>
                <c:pt idx="399">
                  <c:v>628.928</c:v>
                </c:pt>
                <c:pt idx="400">
                  <c:v>629.78499999999997</c:v>
                </c:pt>
                <c:pt idx="401">
                  <c:v>630.64</c:v>
                </c:pt>
                <c:pt idx="402">
                  <c:v>631.49699999999996</c:v>
                </c:pt>
                <c:pt idx="403">
                  <c:v>632.35699999999974</c:v>
                </c:pt>
                <c:pt idx="404">
                  <c:v>633.21699999999998</c:v>
                </c:pt>
                <c:pt idx="405">
                  <c:v>634.077</c:v>
                </c:pt>
                <c:pt idx="406">
                  <c:v>634.93899999999996</c:v>
                </c:pt>
                <c:pt idx="407">
                  <c:v>635.79700000000003</c:v>
                </c:pt>
                <c:pt idx="408">
                  <c:v>636.65199999999982</c:v>
                </c:pt>
                <c:pt idx="409">
                  <c:v>637.50599999999997</c:v>
                </c:pt>
                <c:pt idx="410">
                  <c:v>638.36399999999981</c:v>
                </c:pt>
                <c:pt idx="411">
                  <c:v>639.22900000000004</c:v>
                </c:pt>
                <c:pt idx="412">
                  <c:v>640.09199999999998</c:v>
                </c:pt>
                <c:pt idx="413">
                  <c:v>640.95399999999972</c:v>
                </c:pt>
                <c:pt idx="414">
                  <c:v>641.81999999999971</c:v>
                </c:pt>
                <c:pt idx="415">
                  <c:v>642.67899999999997</c:v>
                </c:pt>
                <c:pt idx="416">
                  <c:v>643.53699999999981</c:v>
                </c:pt>
                <c:pt idx="417">
                  <c:v>644.39099999999996</c:v>
                </c:pt>
                <c:pt idx="418">
                  <c:v>645.245</c:v>
                </c:pt>
                <c:pt idx="419">
                  <c:v>646.1</c:v>
                </c:pt>
                <c:pt idx="420">
                  <c:v>646.95999999999981</c:v>
                </c:pt>
                <c:pt idx="421">
                  <c:v>647.82099999999969</c:v>
                </c:pt>
                <c:pt idx="422">
                  <c:v>648.67700000000002</c:v>
                </c:pt>
                <c:pt idx="423">
                  <c:v>649.53</c:v>
                </c:pt>
                <c:pt idx="424">
                  <c:v>650.38499999999999</c:v>
                </c:pt>
                <c:pt idx="425">
                  <c:v>651.245</c:v>
                </c:pt>
                <c:pt idx="426">
                  <c:v>652.101</c:v>
                </c:pt>
                <c:pt idx="427">
                  <c:v>652.95699999999977</c:v>
                </c:pt>
                <c:pt idx="428">
                  <c:v>653.81299999999976</c:v>
                </c:pt>
                <c:pt idx="429">
                  <c:v>654.66899999999998</c:v>
                </c:pt>
                <c:pt idx="430">
                  <c:v>655.52800000000002</c:v>
                </c:pt>
                <c:pt idx="431">
                  <c:v>656.38499999999999</c:v>
                </c:pt>
                <c:pt idx="432">
                  <c:v>657.24299999999971</c:v>
                </c:pt>
                <c:pt idx="433">
                  <c:v>658.101</c:v>
                </c:pt>
                <c:pt idx="434">
                  <c:v>658.96199999999976</c:v>
                </c:pt>
                <c:pt idx="435">
                  <c:v>659.82899999999972</c:v>
                </c:pt>
                <c:pt idx="436">
                  <c:v>660.69200000000001</c:v>
                </c:pt>
                <c:pt idx="437">
                  <c:v>661.5509999999997</c:v>
                </c:pt>
                <c:pt idx="438">
                  <c:v>662.41599999999971</c:v>
                </c:pt>
                <c:pt idx="439">
                  <c:v>663.28099999999995</c:v>
                </c:pt>
                <c:pt idx="440">
                  <c:v>664.14499999999998</c:v>
                </c:pt>
                <c:pt idx="441">
                  <c:v>665.00800000000004</c:v>
                </c:pt>
                <c:pt idx="442">
                  <c:v>665.875</c:v>
                </c:pt>
                <c:pt idx="443">
                  <c:v>666.74099999999999</c:v>
                </c:pt>
                <c:pt idx="444">
                  <c:v>667.60799999999972</c:v>
                </c:pt>
                <c:pt idx="445">
                  <c:v>668.47400000000005</c:v>
                </c:pt>
                <c:pt idx="446">
                  <c:v>669.33999999999969</c:v>
                </c:pt>
                <c:pt idx="447">
                  <c:v>670.202</c:v>
                </c:pt>
                <c:pt idx="448">
                  <c:v>671.05899999999997</c:v>
                </c:pt>
                <c:pt idx="449">
                  <c:v>671.91100000000006</c:v>
                </c:pt>
                <c:pt idx="450">
                  <c:v>672.76800000000003</c:v>
                </c:pt>
                <c:pt idx="451">
                  <c:v>673.62900000000002</c:v>
                </c:pt>
                <c:pt idx="452">
                  <c:v>674.49099999999999</c:v>
                </c:pt>
                <c:pt idx="453">
                  <c:v>675.34799999999962</c:v>
                </c:pt>
                <c:pt idx="454">
                  <c:v>676.202</c:v>
                </c:pt>
                <c:pt idx="455">
                  <c:v>677.05599999999981</c:v>
                </c:pt>
                <c:pt idx="456">
                  <c:v>677.91199999999981</c:v>
                </c:pt>
                <c:pt idx="457">
                  <c:v>678.7639999999999</c:v>
                </c:pt>
                <c:pt idx="458">
                  <c:v>679.61400000000003</c:v>
                </c:pt>
                <c:pt idx="459">
                  <c:v>680.46799999999962</c:v>
                </c:pt>
                <c:pt idx="460">
                  <c:v>681.32499999999982</c:v>
                </c:pt>
                <c:pt idx="461">
                  <c:v>682.18799999999999</c:v>
                </c:pt>
                <c:pt idx="462">
                  <c:v>683.0469999999998</c:v>
                </c:pt>
                <c:pt idx="463">
                  <c:v>683.90599999999972</c:v>
                </c:pt>
                <c:pt idx="464">
                  <c:v>684.76499999999999</c:v>
                </c:pt>
                <c:pt idx="465">
                  <c:v>685.625</c:v>
                </c:pt>
                <c:pt idx="466">
                  <c:v>686.48400000000004</c:v>
                </c:pt>
                <c:pt idx="467">
                  <c:v>687.34199999999976</c:v>
                </c:pt>
                <c:pt idx="468">
                  <c:v>688.20299999999997</c:v>
                </c:pt>
                <c:pt idx="469">
                  <c:v>689.06899999999996</c:v>
                </c:pt>
                <c:pt idx="470">
                  <c:v>689.93199999999979</c:v>
                </c:pt>
                <c:pt idx="471">
                  <c:v>690.79100000000005</c:v>
                </c:pt>
                <c:pt idx="472">
                  <c:v>691.65099999999973</c:v>
                </c:pt>
                <c:pt idx="473">
                  <c:v>692.5139999999999</c:v>
                </c:pt>
                <c:pt idx="474">
                  <c:v>693.37599999999998</c:v>
                </c:pt>
                <c:pt idx="475">
                  <c:v>694.23800000000006</c:v>
                </c:pt>
                <c:pt idx="476">
                  <c:v>695.096</c:v>
                </c:pt>
                <c:pt idx="477">
                  <c:v>695.95299999999975</c:v>
                </c:pt>
                <c:pt idx="478">
                  <c:v>696.8159999999998</c:v>
                </c:pt>
                <c:pt idx="479">
                  <c:v>697.68100000000004</c:v>
                </c:pt>
                <c:pt idx="480">
                  <c:v>698.54599999999982</c:v>
                </c:pt>
                <c:pt idx="481">
                  <c:v>699.41699999999969</c:v>
                </c:pt>
                <c:pt idx="482">
                  <c:v>700.28600000000006</c:v>
                </c:pt>
                <c:pt idx="483">
                  <c:v>701.15099999999973</c:v>
                </c:pt>
                <c:pt idx="484">
                  <c:v>702.00900000000001</c:v>
                </c:pt>
                <c:pt idx="485">
                  <c:v>702.86599999999976</c:v>
                </c:pt>
                <c:pt idx="486">
                  <c:v>703.71699999999998</c:v>
                </c:pt>
                <c:pt idx="487">
                  <c:v>704.56899999999996</c:v>
                </c:pt>
                <c:pt idx="488">
                  <c:v>705.4219999999998</c:v>
                </c:pt>
                <c:pt idx="489">
                  <c:v>706.274</c:v>
                </c:pt>
                <c:pt idx="490">
                  <c:v>707.13099999999997</c:v>
                </c:pt>
                <c:pt idx="491">
                  <c:v>707.98699999999997</c:v>
                </c:pt>
                <c:pt idx="492">
                  <c:v>708.84099999999967</c:v>
                </c:pt>
                <c:pt idx="493">
                  <c:v>709.69299999999998</c:v>
                </c:pt>
                <c:pt idx="494">
                  <c:v>710.54199999999969</c:v>
                </c:pt>
                <c:pt idx="495">
                  <c:v>711.38799999999969</c:v>
                </c:pt>
                <c:pt idx="496">
                  <c:v>712.24</c:v>
                </c:pt>
                <c:pt idx="497">
                  <c:v>713.096</c:v>
                </c:pt>
                <c:pt idx="498">
                  <c:v>713.94999999999982</c:v>
                </c:pt>
                <c:pt idx="499">
                  <c:v>714.80499999999972</c:v>
                </c:pt>
                <c:pt idx="500">
                  <c:v>715.66199999999981</c:v>
                </c:pt>
                <c:pt idx="501">
                  <c:v>716.52</c:v>
                </c:pt>
                <c:pt idx="502">
                  <c:v>717.37699999999973</c:v>
                </c:pt>
                <c:pt idx="503">
                  <c:v>718.23199999999997</c:v>
                </c:pt>
                <c:pt idx="504">
                  <c:v>719.08900000000006</c:v>
                </c:pt>
                <c:pt idx="505">
                  <c:v>719.95199999999977</c:v>
                </c:pt>
                <c:pt idx="506">
                  <c:v>720.81799999999976</c:v>
                </c:pt>
                <c:pt idx="507">
                  <c:v>721.68499999999995</c:v>
                </c:pt>
                <c:pt idx="508">
                  <c:v>722.55199999999968</c:v>
                </c:pt>
                <c:pt idx="509">
                  <c:v>723.41899999999998</c:v>
                </c:pt>
                <c:pt idx="510">
                  <c:v>724.28600000000006</c:v>
                </c:pt>
                <c:pt idx="511">
                  <c:v>725.16</c:v>
                </c:pt>
                <c:pt idx="512">
                  <c:v>726.03499999999997</c:v>
                </c:pt>
                <c:pt idx="513">
                  <c:v>726.90599999999972</c:v>
                </c:pt>
                <c:pt idx="514">
                  <c:v>727.77599999999995</c:v>
                </c:pt>
                <c:pt idx="515">
                  <c:v>728.64599999999996</c:v>
                </c:pt>
                <c:pt idx="516">
                  <c:v>729.51800000000003</c:v>
                </c:pt>
                <c:pt idx="517">
                  <c:v>730.38799999999969</c:v>
                </c:pt>
                <c:pt idx="518">
                  <c:v>731.25400000000002</c:v>
                </c:pt>
                <c:pt idx="519">
                  <c:v>732.12199999999996</c:v>
                </c:pt>
                <c:pt idx="520">
                  <c:v>732.99299999999971</c:v>
                </c:pt>
                <c:pt idx="521">
                  <c:v>733.86099999999976</c:v>
                </c:pt>
                <c:pt idx="522">
                  <c:v>734.73400000000004</c:v>
                </c:pt>
                <c:pt idx="523">
                  <c:v>735.60699999999997</c:v>
                </c:pt>
                <c:pt idx="524">
                  <c:v>736.48</c:v>
                </c:pt>
                <c:pt idx="525">
                  <c:v>737.35199999999975</c:v>
                </c:pt>
                <c:pt idx="526">
                  <c:v>738.22199999999998</c:v>
                </c:pt>
                <c:pt idx="527">
                  <c:v>739.08900000000006</c:v>
                </c:pt>
                <c:pt idx="528">
                  <c:v>739.95599999999968</c:v>
                </c:pt>
                <c:pt idx="529">
                  <c:v>740.82499999999982</c:v>
                </c:pt>
                <c:pt idx="530">
                  <c:v>741.69399999999996</c:v>
                </c:pt>
                <c:pt idx="531">
                  <c:v>742.56199999999967</c:v>
                </c:pt>
                <c:pt idx="532">
                  <c:v>743.42999999999984</c:v>
                </c:pt>
                <c:pt idx="533">
                  <c:v>744.29899999999998</c:v>
                </c:pt>
                <c:pt idx="534">
                  <c:v>745.16599999999971</c:v>
                </c:pt>
                <c:pt idx="535">
                  <c:v>746.02800000000002</c:v>
                </c:pt>
                <c:pt idx="536">
                  <c:v>746.88799999999969</c:v>
                </c:pt>
                <c:pt idx="537">
                  <c:v>747.75</c:v>
                </c:pt>
                <c:pt idx="538">
                  <c:v>748.60799999999972</c:v>
                </c:pt>
                <c:pt idx="539">
                  <c:v>749.47299999999996</c:v>
                </c:pt>
                <c:pt idx="540">
                  <c:v>750.33999999999969</c:v>
                </c:pt>
                <c:pt idx="541">
                  <c:v>751.20299999999997</c:v>
                </c:pt>
                <c:pt idx="542">
                  <c:v>752.0659999999998</c:v>
                </c:pt>
                <c:pt idx="543">
                  <c:v>752.93099999999981</c:v>
                </c:pt>
                <c:pt idx="544">
                  <c:v>753.79499999999996</c:v>
                </c:pt>
                <c:pt idx="545">
                  <c:v>754.66300000000001</c:v>
                </c:pt>
                <c:pt idx="546">
                  <c:v>755.529</c:v>
                </c:pt>
                <c:pt idx="547">
                  <c:v>756.3889999999999</c:v>
                </c:pt>
                <c:pt idx="548">
                  <c:v>757.2529999999997</c:v>
                </c:pt>
                <c:pt idx="549">
                  <c:v>758.11900000000003</c:v>
                </c:pt>
                <c:pt idx="550">
                  <c:v>758.9849999999999</c:v>
                </c:pt>
                <c:pt idx="551">
                  <c:v>759.85199999999975</c:v>
                </c:pt>
                <c:pt idx="552">
                  <c:v>760.71900000000005</c:v>
                </c:pt>
                <c:pt idx="553">
                  <c:v>761.58500000000004</c:v>
                </c:pt>
                <c:pt idx="554">
                  <c:v>762.4549999999997</c:v>
                </c:pt>
                <c:pt idx="555">
                  <c:v>763.32299999999975</c:v>
                </c:pt>
                <c:pt idx="556">
                  <c:v>764.19100000000003</c:v>
                </c:pt>
                <c:pt idx="557">
                  <c:v>765.0659999999998</c:v>
                </c:pt>
                <c:pt idx="558">
                  <c:v>765.94799999999975</c:v>
                </c:pt>
                <c:pt idx="559">
                  <c:v>766.83599999999979</c:v>
                </c:pt>
                <c:pt idx="560">
                  <c:v>767.726</c:v>
                </c:pt>
                <c:pt idx="561">
                  <c:v>768.61300000000006</c:v>
                </c:pt>
                <c:pt idx="562">
                  <c:v>769.50099999999998</c:v>
                </c:pt>
                <c:pt idx="563">
                  <c:v>770.39300000000003</c:v>
                </c:pt>
                <c:pt idx="564">
                  <c:v>771.28700000000003</c:v>
                </c:pt>
                <c:pt idx="565">
                  <c:v>772.17600000000004</c:v>
                </c:pt>
                <c:pt idx="566">
                  <c:v>773.06499999999983</c:v>
                </c:pt>
                <c:pt idx="567">
                  <c:v>773.94899999999996</c:v>
                </c:pt>
                <c:pt idx="568">
                  <c:v>774.83400000000006</c:v>
                </c:pt>
                <c:pt idx="569">
                  <c:v>775.72199999999998</c:v>
                </c:pt>
                <c:pt idx="570">
                  <c:v>776.61400000000003</c:v>
                </c:pt>
                <c:pt idx="571">
                  <c:v>777.50099999999998</c:v>
                </c:pt>
                <c:pt idx="572">
                  <c:v>778.38200000000006</c:v>
                </c:pt>
                <c:pt idx="573">
                  <c:v>779.26199999999972</c:v>
                </c:pt>
                <c:pt idx="574">
                  <c:v>780.14</c:v>
                </c:pt>
                <c:pt idx="575">
                  <c:v>781.0139999999999</c:v>
                </c:pt>
                <c:pt idx="576">
                  <c:v>781.88499999999999</c:v>
                </c:pt>
                <c:pt idx="577">
                  <c:v>782.75599999999997</c:v>
                </c:pt>
                <c:pt idx="578">
                  <c:v>783.63200000000006</c:v>
                </c:pt>
                <c:pt idx="579">
                  <c:v>784.51299999999969</c:v>
                </c:pt>
                <c:pt idx="580">
                  <c:v>785.39699999999971</c:v>
                </c:pt>
                <c:pt idx="581">
                  <c:v>786.279</c:v>
                </c:pt>
                <c:pt idx="582">
                  <c:v>787.15800000000002</c:v>
                </c:pt>
                <c:pt idx="583">
                  <c:v>788.03599999999972</c:v>
                </c:pt>
                <c:pt idx="584">
                  <c:v>788.91599999999971</c:v>
                </c:pt>
                <c:pt idx="585">
                  <c:v>789.79899999999998</c:v>
                </c:pt>
                <c:pt idx="586">
                  <c:v>790.68499999999995</c:v>
                </c:pt>
                <c:pt idx="587">
                  <c:v>791.572</c:v>
                </c:pt>
                <c:pt idx="588">
                  <c:v>792.45299999999975</c:v>
                </c:pt>
                <c:pt idx="589">
                  <c:v>793.33399999999972</c:v>
                </c:pt>
                <c:pt idx="590">
                  <c:v>794.22</c:v>
                </c:pt>
                <c:pt idx="591">
                  <c:v>795.10400000000004</c:v>
                </c:pt>
                <c:pt idx="592">
                  <c:v>795.99199999999996</c:v>
                </c:pt>
                <c:pt idx="593">
                  <c:v>796.88</c:v>
                </c:pt>
                <c:pt idx="594">
                  <c:v>797.76599999999996</c:v>
                </c:pt>
                <c:pt idx="595">
                  <c:v>798.6519999999997</c:v>
                </c:pt>
                <c:pt idx="596">
                  <c:v>799.53599999999972</c:v>
                </c:pt>
                <c:pt idx="597">
                  <c:v>800.42</c:v>
                </c:pt>
                <c:pt idx="598">
                  <c:v>801.30699999999979</c:v>
                </c:pt>
                <c:pt idx="599">
                  <c:v>802.19600000000003</c:v>
                </c:pt>
                <c:pt idx="600">
                  <c:v>803.08799999999997</c:v>
                </c:pt>
                <c:pt idx="601">
                  <c:v>803.97900000000004</c:v>
                </c:pt>
                <c:pt idx="602">
                  <c:v>804.86699999999962</c:v>
                </c:pt>
                <c:pt idx="603">
                  <c:v>805.7529999999997</c:v>
                </c:pt>
                <c:pt idx="604">
                  <c:v>806.64199999999971</c:v>
                </c:pt>
                <c:pt idx="605">
                  <c:v>807.53499999999997</c:v>
                </c:pt>
                <c:pt idx="606">
                  <c:v>808.43199999999979</c:v>
                </c:pt>
                <c:pt idx="607">
                  <c:v>809.33099999999979</c:v>
                </c:pt>
                <c:pt idx="608">
                  <c:v>810.23</c:v>
                </c:pt>
                <c:pt idx="609">
                  <c:v>811.13</c:v>
                </c:pt>
                <c:pt idx="610">
                  <c:v>812.03499999999997</c:v>
                </c:pt>
                <c:pt idx="611">
                  <c:v>812.94199999999978</c:v>
                </c:pt>
                <c:pt idx="612">
                  <c:v>813.84099999999978</c:v>
                </c:pt>
                <c:pt idx="613">
                  <c:v>814.73299999999972</c:v>
                </c:pt>
                <c:pt idx="614">
                  <c:v>815.62400000000002</c:v>
                </c:pt>
                <c:pt idx="615">
                  <c:v>816.51499999999999</c:v>
                </c:pt>
                <c:pt idx="616">
                  <c:v>817.4069999999997</c:v>
                </c:pt>
                <c:pt idx="617">
                  <c:v>818.303</c:v>
                </c:pt>
                <c:pt idx="618">
                  <c:v>819.197</c:v>
                </c:pt>
                <c:pt idx="619">
                  <c:v>820.09699999999998</c:v>
                </c:pt>
                <c:pt idx="620">
                  <c:v>820.99799999999971</c:v>
                </c:pt>
                <c:pt idx="621">
                  <c:v>821.89099999999996</c:v>
                </c:pt>
                <c:pt idx="622">
                  <c:v>822.78200000000004</c:v>
                </c:pt>
                <c:pt idx="623">
                  <c:v>823.67399999999998</c:v>
                </c:pt>
                <c:pt idx="624">
                  <c:v>824.56699999999978</c:v>
                </c:pt>
                <c:pt idx="625">
                  <c:v>825.4599999999997</c:v>
                </c:pt>
                <c:pt idx="626">
                  <c:v>826.3539999999997</c:v>
                </c:pt>
                <c:pt idx="627">
                  <c:v>827.255</c:v>
                </c:pt>
                <c:pt idx="628">
                  <c:v>828.16399999999999</c:v>
                </c:pt>
                <c:pt idx="629">
                  <c:v>829.077</c:v>
                </c:pt>
                <c:pt idx="630">
                  <c:v>829.99</c:v>
                </c:pt>
                <c:pt idx="631">
                  <c:v>830.904</c:v>
                </c:pt>
                <c:pt idx="632">
                  <c:v>831.81499999999971</c:v>
                </c:pt>
                <c:pt idx="633">
                  <c:v>832.726</c:v>
                </c:pt>
                <c:pt idx="634">
                  <c:v>833.63800000000003</c:v>
                </c:pt>
                <c:pt idx="635">
                  <c:v>834.5469999999998</c:v>
                </c:pt>
                <c:pt idx="636">
                  <c:v>835.4549999999997</c:v>
                </c:pt>
                <c:pt idx="637">
                  <c:v>836.35999999999979</c:v>
                </c:pt>
                <c:pt idx="638">
                  <c:v>837.26400000000001</c:v>
                </c:pt>
                <c:pt idx="639">
                  <c:v>838.1669999999998</c:v>
                </c:pt>
                <c:pt idx="640">
                  <c:v>839.07500000000005</c:v>
                </c:pt>
                <c:pt idx="641">
                  <c:v>839.98699999999997</c:v>
                </c:pt>
                <c:pt idx="642">
                  <c:v>840.90300000000002</c:v>
                </c:pt>
                <c:pt idx="643">
                  <c:v>841.81699999999978</c:v>
                </c:pt>
                <c:pt idx="644">
                  <c:v>842.72799999999972</c:v>
                </c:pt>
                <c:pt idx="645">
                  <c:v>843.63900000000001</c:v>
                </c:pt>
                <c:pt idx="646">
                  <c:v>844.55</c:v>
                </c:pt>
                <c:pt idx="647">
                  <c:v>845.46199999999976</c:v>
                </c:pt>
                <c:pt idx="648">
                  <c:v>846.375</c:v>
                </c:pt>
                <c:pt idx="649">
                  <c:v>847.29700000000003</c:v>
                </c:pt>
                <c:pt idx="650">
                  <c:v>848.21600000000001</c:v>
                </c:pt>
                <c:pt idx="651">
                  <c:v>849.13499999999999</c:v>
                </c:pt>
                <c:pt idx="652">
                  <c:v>850.0469999999998</c:v>
                </c:pt>
                <c:pt idx="653">
                  <c:v>850.9599999999997</c:v>
                </c:pt>
                <c:pt idx="654">
                  <c:v>851.87599999999998</c:v>
                </c:pt>
                <c:pt idx="655">
                  <c:v>852.79499999999996</c:v>
                </c:pt>
                <c:pt idx="656">
                  <c:v>853.71500000000003</c:v>
                </c:pt>
                <c:pt idx="657">
                  <c:v>854.63199999999972</c:v>
                </c:pt>
                <c:pt idx="658">
                  <c:v>855.54499999999996</c:v>
                </c:pt>
                <c:pt idx="659">
                  <c:v>856.46299999999974</c:v>
                </c:pt>
                <c:pt idx="660">
                  <c:v>857.3829999999997</c:v>
                </c:pt>
                <c:pt idx="661">
                  <c:v>858.30999999999983</c:v>
                </c:pt>
                <c:pt idx="662">
                  <c:v>859.23299999999972</c:v>
                </c:pt>
                <c:pt idx="663">
                  <c:v>860.154</c:v>
                </c:pt>
                <c:pt idx="664">
                  <c:v>861.07500000000005</c:v>
                </c:pt>
                <c:pt idx="665">
                  <c:v>861.99900000000002</c:v>
                </c:pt>
                <c:pt idx="666">
                  <c:v>862.92899999999997</c:v>
                </c:pt>
                <c:pt idx="667">
                  <c:v>863.86499999999978</c:v>
                </c:pt>
                <c:pt idx="668">
                  <c:v>864.798</c:v>
                </c:pt>
                <c:pt idx="669">
                  <c:v>865.72900000000004</c:v>
                </c:pt>
                <c:pt idx="670">
                  <c:v>866.65800000000002</c:v>
                </c:pt>
                <c:pt idx="671">
                  <c:v>867.59</c:v>
                </c:pt>
                <c:pt idx="672">
                  <c:v>868.52099999999996</c:v>
                </c:pt>
                <c:pt idx="673">
                  <c:v>869.4549999999997</c:v>
                </c:pt>
                <c:pt idx="674">
                  <c:v>870.3829999999997</c:v>
                </c:pt>
                <c:pt idx="675">
                  <c:v>871.31199999999978</c:v>
                </c:pt>
                <c:pt idx="676">
                  <c:v>872.25199999999973</c:v>
                </c:pt>
                <c:pt idx="677">
                  <c:v>873.19500000000005</c:v>
                </c:pt>
                <c:pt idx="678">
                  <c:v>874.13900000000001</c:v>
                </c:pt>
                <c:pt idx="679">
                  <c:v>875.09</c:v>
                </c:pt>
                <c:pt idx="680">
                  <c:v>876.04099999999971</c:v>
                </c:pt>
                <c:pt idx="681">
                  <c:v>876.98799999999972</c:v>
                </c:pt>
                <c:pt idx="682">
                  <c:v>877.93799999999976</c:v>
                </c:pt>
                <c:pt idx="683">
                  <c:v>878.89699999999971</c:v>
                </c:pt>
                <c:pt idx="684">
                  <c:v>879.8529999999995</c:v>
                </c:pt>
                <c:pt idx="685">
                  <c:v>880.81699999999978</c:v>
                </c:pt>
                <c:pt idx="686">
                  <c:v>881.78399999999999</c:v>
                </c:pt>
                <c:pt idx="687">
                  <c:v>882.75099999999998</c:v>
                </c:pt>
                <c:pt idx="688">
                  <c:v>883.71</c:v>
                </c:pt>
                <c:pt idx="689">
                  <c:v>884.66499999999996</c:v>
                </c:pt>
                <c:pt idx="690">
                  <c:v>885.61099999999999</c:v>
                </c:pt>
                <c:pt idx="691">
                  <c:v>886.55699999999979</c:v>
                </c:pt>
                <c:pt idx="692">
                  <c:v>887.51</c:v>
                </c:pt>
                <c:pt idx="693">
                  <c:v>888.46799999999962</c:v>
                </c:pt>
                <c:pt idx="694">
                  <c:v>889.4259999999997</c:v>
                </c:pt>
                <c:pt idx="695">
                  <c:v>890.38400000000001</c:v>
                </c:pt>
                <c:pt idx="696">
                  <c:v>891.34399999999971</c:v>
                </c:pt>
                <c:pt idx="697">
                  <c:v>892.30899999999997</c:v>
                </c:pt>
                <c:pt idx="698">
                  <c:v>893.27</c:v>
                </c:pt>
                <c:pt idx="699">
                  <c:v>894.221</c:v>
                </c:pt>
                <c:pt idx="700">
                  <c:v>895.17200000000003</c:v>
                </c:pt>
                <c:pt idx="701">
                  <c:v>896.12299999999971</c:v>
                </c:pt>
                <c:pt idx="702">
                  <c:v>897.07299999999998</c:v>
                </c:pt>
                <c:pt idx="703">
                  <c:v>898.024</c:v>
                </c:pt>
                <c:pt idx="704">
                  <c:v>898.98299999999972</c:v>
                </c:pt>
                <c:pt idx="705">
                  <c:v>899.93899999999996</c:v>
                </c:pt>
                <c:pt idx="706">
                  <c:v>900.89599999999996</c:v>
                </c:pt>
                <c:pt idx="707">
                  <c:v>901.8529999999995</c:v>
                </c:pt>
                <c:pt idx="708">
                  <c:v>902.81099999999969</c:v>
                </c:pt>
                <c:pt idx="709">
                  <c:v>903.76499999999999</c:v>
                </c:pt>
                <c:pt idx="710">
                  <c:v>904.71600000000001</c:v>
                </c:pt>
                <c:pt idx="711">
                  <c:v>905.65899999999999</c:v>
                </c:pt>
                <c:pt idx="712">
                  <c:v>906.60199999999998</c:v>
                </c:pt>
                <c:pt idx="713">
                  <c:v>907.54899999999998</c:v>
                </c:pt>
                <c:pt idx="714">
                  <c:v>908.49900000000002</c:v>
                </c:pt>
                <c:pt idx="715">
                  <c:v>909.45399999999972</c:v>
                </c:pt>
                <c:pt idx="716">
                  <c:v>910.41199999999969</c:v>
                </c:pt>
                <c:pt idx="717">
                  <c:v>911.38</c:v>
                </c:pt>
                <c:pt idx="718">
                  <c:v>912.3539999999997</c:v>
                </c:pt>
                <c:pt idx="719">
                  <c:v>913.32699999999977</c:v>
                </c:pt>
                <c:pt idx="720">
                  <c:v>914.29499999999996</c:v>
                </c:pt>
                <c:pt idx="721">
                  <c:v>915.26199999999972</c:v>
                </c:pt>
                <c:pt idx="722">
                  <c:v>916.23400000000004</c:v>
                </c:pt>
                <c:pt idx="723">
                  <c:v>917.20799999999997</c:v>
                </c:pt>
                <c:pt idx="724">
                  <c:v>918.18299999999999</c:v>
                </c:pt>
                <c:pt idx="725">
                  <c:v>919.15899999999999</c:v>
                </c:pt>
                <c:pt idx="726">
                  <c:v>920.13599999999997</c:v>
                </c:pt>
                <c:pt idx="727">
                  <c:v>921.10400000000004</c:v>
                </c:pt>
                <c:pt idx="728">
                  <c:v>922.0659999999998</c:v>
                </c:pt>
                <c:pt idx="729">
                  <c:v>923.0319999999997</c:v>
                </c:pt>
                <c:pt idx="730">
                  <c:v>924</c:v>
                </c:pt>
                <c:pt idx="731">
                  <c:v>924.97199999999998</c:v>
                </c:pt>
                <c:pt idx="732">
                  <c:v>925.94399999999996</c:v>
                </c:pt>
                <c:pt idx="733">
                  <c:v>926.91300000000001</c:v>
                </c:pt>
                <c:pt idx="734">
                  <c:v>927.8779999999997</c:v>
                </c:pt>
                <c:pt idx="735">
                  <c:v>928.84399999999971</c:v>
                </c:pt>
                <c:pt idx="736">
                  <c:v>929.80799999999977</c:v>
                </c:pt>
                <c:pt idx="737">
                  <c:v>930.77300000000002</c:v>
                </c:pt>
                <c:pt idx="738">
                  <c:v>931.73299999999972</c:v>
                </c:pt>
                <c:pt idx="739">
                  <c:v>932.697</c:v>
                </c:pt>
                <c:pt idx="740">
                  <c:v>933.6569999999997</c:v>
                </c:pt>
                <c:pt idx="741">
                  <c:v>934.61900000000003</c:v>
                </c:pt>
                <c:pt idx="742">
                  <c:v>935.58</c:v>
                </c:pt>
                <c:pt idx="743">
                  <c:v>936.5419999999998</c:v>
                </c:pt>
                <c:pt idx="744">
                  <c:v>937.5029999999997</c:v>
                </c:pt>
                <c:pt idx="745">
                  <c:v>938.4649999999998</c:v>
                </c:pt>
                <c:pt idx="746">
                  <c:v>939.43199999999979</c:v>
                </c:pt>
                <c:pt idx="747">
                  <c:v>940.39800000000002</c:v>
                </c:pt>
                <c:pt idx="748">
                  <c:v>941.3689999999998</c:v>
                </c:pt>
                <c:pt idx="749">
                  <c:v>942.3449999999998</c:v>
                </c:pt>
                <c:pt idx="750">
                  <c:v>943.31999999999971</c:v>
                </c:pt>
                <c:pt idx="751">
                  <c:v>944.28200000000004</c:v>
                </c:pt>
                <c:pt idx="752">
                  <c:v>945.22799999999972</c:v>
                </c:pt>
                <c:pt idx="753">
                  <c:v>946.16899999999998</c:v>
                </c:pt>
                <c:pt idx="754">
                  <c:v>947.10400000000004</c:v>
                </c:pt>
                <c:pt idx="755">
                  <c:v>948.03300000000002</c:v>
                </c:pt>
                <c:pt idx="756">
                  <c:v>948.95899999999972</c:v>
                </c:pt>
                <c:pt idx="757">
                  <c:v>949.87900000000002</c:v>
                </c:pt>
                <c:pt idx="758">
                  <c:v>950.79700000000003</c:v>
                </c:pt>
                <c:pt idx="759">
                  <c:v>951.71600000000001</c:v>
                </c:pt>
                <c:pt idx="760">
                  <c:v>952.63900000000001</c:v>
                </c:pt>
                <c:pt idx="761">
                  <c:v>953.56699999999978</c:v>
                </c:pt>
                <c:pt idx="762">
                  <c:v>954.49199999999996</c:v>
                </c:pt>
                <c:pt idx="763">
                  <c:v>955.41199999999969</c:v>
                </c:pt>
                <c:pt idx="764">
                  <c:v>956.32899999999972</c:v>
                </c:pt>
                <c:pt idx="765">
                  <c:v>957.24199999999996</c:v>
                </c:pt>
                <c:pt idx="766">
                  <c:v>958.15800000000002</c:v>
                </c:pt>
                <c:pt idx="767">
                  <c:v>959.08</c:v>
                </c:pt>
                <c:pt idx="768">
                  <c:v>960.00400000000002</c:v>
                </c:pt>
                <c:pt idx="769">
                  <c:v>960.9259999999997</c:v>
                </c:pt>
                <c:pt idx="770">
                  <c:v>961.84199999999976</c:v>
                </c:pt>
                <c:pt idx="771">
                  <c:v>962.755</c:v>
                </c:pt>
                <c:pt idx="772">
                  <c:v>963.6669999999998</c:v>
                </c:pt>
                <c:pt idx="773">
                  <c:v>964.58299999999997</c:v>
                </c:pt>
                <c:pt idx="774">
                  <c:v>965.5</c:v>
                </c:pt>
                <c:pt idx="775">
                  <c:v>966.41899999999998</c:v>
                </c:pt>
                <c:pt idx="776">
                  <c:v>967.3349999999997</c:v>
                </c:pt>
                <c:pt idx="777">
                  <c:v>968.25099999999998</c:v>
                </c:pt>
                <c:pt idx="778">
                  <c:v>969.16499999999996</c:v>
                </c:pt>
                <c:pt idx="779">
                  <c:v>970.08</c:v>
                </c:pt>
                <c:pt idx="780">
                  <c:v>971</c:v>
                </c:pt>
                <c:pt idx="781">
                  <c:v>971.9169999999998</c:v>
                </c:pt>
                <c:pt idx="782">
                  <c:v>972.83399999999972</c:v>
                </c:pt>
                <c:pt idx="783">
                  <c:v>973.75199999999973</c:v>
                </c:pt>
                <c:pt idx="784">
                  <c:v>974.67100000000005</c:v>
                </c:pt>
                <c:pt idx="785">
                  <c:v>975.59100000000001</c:v>
                </c:pt>
                <c:pt idx="786">
                  <c:v>976.50699999999972</c:v>
                </c:pt>
                <c:pt idx="787">
                  <c:v>977.423</c:v>
                </c:pt>
                <c:pt idx="788">
                  <c:v>978.33799999999974</c:v>
                </c:pt>
                <c:pt idx="789">
                  <c:v>979.255</c:v>
                </c:pt>
                <c:pt idx="790">
                  <c:v>980.17399999999998</c:v>
                </c:pt>
                <c:pt idx="791">
                  <c:v>981.09400000000005</c:v>
                </c:pt>
                <c:pt idx="792">
                  <c:v>982.01300000000003</c:v>
                </c:pt>
                <c:pt idx="793">
                  <c:v>982.928</c:v>
                </c:pt>
                <c:pt idx="794">
                  <c:v>983.84199999999976</c:v>
                </c:pt>
                <c:pt idx="795">
                  <c:v>984.75</c:v>
                </c:pt>
                <c:pt idx="796">
                  <c:v>985.6519999999997</c:v>
                </c:pt>
                <c:pt idx="797">
                  <c:v>986.5509999999997</c:v>
                </c:pt>
                <c:pt idx="798">
                  <c:v>987.45299999999975</c:v>
                </c:pt>
                <c:pt idx="799">
                  <c:v>988.35699999999974</c:v>
                </c:pt>
                <c:pt idx="800">
                  <c:v>989.25699999999972</c:v>
                </c:pt>
                <c:pt idx="801">
                  <c:v>990.15300000000002</c:v>
                </c:pt>
                <c:pt idx="802">
                  <c:v>991.04599999999971</c:v>
                </c:pt>
                <c:pt idx="803">
                  <c:v>991.96199999999976</c:v>
                </c:pt>
                <c:pt idx="804">
                  <c:v>992.93199999999979</c:v>
                </c:pt>
                <c:pt idx="805">
                  <c:v>993.92699999999979</c:v>
                </c:pt>
                <c:pt idx="806">
                  <c:v>994.93199999999979</c:v>
                </c:pt>
                <c:pt idx="807">
                  <c:v>995.94199999999978</c:v>
                </c:pt>
                <c:pt idx="808">
                  <c:v>996.95399999999972</c:v>
                </c:pt>
                <c:pt idx="809">
                  <c:v>997.97</c:v>
                </c:pt>
                <c:pt idx="810">
                  <c:v>998.98900000000003</c:v>
                </c:pt>
                <c:pt idx="811">
                  <c:v>1000.01</c:v>
                </c:pt>
                <c:pt idx="812">
                  <c:v>1001.025</c:v>
                </c:pt>
                <c:pt idx="813">
                  <c:v>1002.04</c:v>
                </c:pt>
                <c:pt idx="814">
                  <c:v>1003.052</c:v>
                </c:pt>
                <c:pt idx="815">
                  <c:v>1004.059</c:v>
                </c:pt>
                <c:pt idx="816">
                  <c:v>1005.064</c:v>
                </c:pt>
                <c:pt idx="817">
                  <c:v>1006.069</c:v>
                </c:pt>
                <c:pt idx="818">
                  <c:v>1007.073</c:v>
                </c:pt>
                <c:pt idx="819">
                  <c:v>1008.091</c:v>
                </c:pt>
                <c:pt idx="820">
                  <c:v>1009.111</c:v>
                </c:pt>
                <c:pt idx="821">
                  <c:v>1010.128</c:v>
                </c:pt>
                <c:pt idx="822">
                  <c:v>1011.14</c:v>
                </c:pt>
                <c:pt idx="823">
                  <c:v>1012.155</c:v>
                </c:pt>
                <c:pt idx="824">
                  <c:v>1013.172</c:v>
                </c:pt>
                <c:pt idx="825">
                  <c:v>1014.19</c:v>
                </c:pt>
                <c:pt idx="826">
                  <c:v>1015.196</c:v>
                </c:pt>
                <c:pt idx="827">
                  <c:v>1016.199</c:v>
                </c:pt>
                <c:pt idx="828">
                  <c:v>1017.203</c:v>
                </c:pt>
                <c:pt idx="829">
                  <c:v>1018.2140000000001</c:v>
                </c:pt>
                <c:pt idx="830">
                  <c:v>1019.221</c:v>
                </c:pt>
                <c:pt idx="831">
                  <c:v>1020.226</c:v>
                </c:pt>
                <c:pt idx="832">
                  <c:v>1021.236</c:v>
                </c:pt>
                <c:pt idx="833">
                  <c:v>1022.248</c:v>
                </c:pt>
                <c:pt idx="834">
                  <c:v>1023.259</c:v>
                </c:pt>
                <c:pt idx="835">
                  <c:v>1024.271</c:v>
                </c:pt>
                <c:pt idx="836">
                  <c:v>1025.2860000000001</c:v>
                </c:pt>
                <c:pt idx="837">
                  <c:v>1026.2950000000001</c:v>
                </c:pt>
                <c:pt idx="838">
                  <c:v>1027.296</c:v>
                </c:pt>
                <c:pt idx="839">
                  <c:v>1028.3150000000001</c:v>
                </c:pt>
                <c:pt idx="840">
                  <c:v>1029.328</c:v>
                </c:pt>
                <c:pt idx="841">
                  <c:v>1030.337</c:v>
                </c:pt>
                <c:pt idx="842">
                  <c:v>1031.3399999999999</c:v>
                </c:pt>
                <c:pt idx="843">
                  <c:v>1032.3409999999999</c:v>
                </c:pt>
                <c:pt idx="844">
                  <c:v>1033.348</c:v>
                </c:pt>
                <c:pt idx="845">
                  <c:v>1034.3530000000001</c:v>
                </c:pt>
                <c:pt idx="846">
                  <c:v>1035.3620000000001</c:v>
                </c:pt>
                <c:pt idx="847">
                  <c:v>1036.3699999999999</c:v>
                </c:pt>
                <c:pt idx="848">
                  <c:v>1037.3800000000001</c:v>
                </c:pt>
                <c:pt idx="849">
                  <c:v>1038.386</c:v>
                </c:pt>
                <c:pt idx="850">
                  <c:v>1039.386</c:v>
                </c:pt>
                <c:pt idx="851">
                  <c:v>1040.385</c:v>
                </c:pt>
                <c:pt idx="852">
                  <c:v>1041.4010000000001</c:v>
                </c:pt>
                <c:pt idx="853">
                  <c:v>1042.4159999999999</c:v>
                </c:pt>
                <c:pt idx="854">
                  <c:v>1043.43</c:v>
                </c:pt>
                <c:pt idx="855">
                  <c:v>1044.4349999999999</c:v>
                </c:pt>
                <c:pt idx="856">
                  <c:v>1045.4349999999999</c:v>
                </c:pt>
                <c:pt idx="857">
                  <c:v>1046.415</c:v>
                </c:pt>
                <c:pt idx="858">
                  <c:v>1047.3800000000001</c:v>
                </c:pt>
                <c:pt idx="859">
                  <c:v>1048.336</c:v>
                </c:pt>
                <c:pt idx="860">
                  <c:v>1049.289</c:v>
                </c:pt>
                <c:pt idx="861">
                  <c:v>1050.2360000000001</c:v>
                </c:pt>
                <c:pt idx="862">
                  <c:v>1051.1880000000001</c:v>
                </c:pt>
                <c:pt idx="863">
                  <c:v>1052.136</c:v>
                </c:pt>
                <c:pt idx="864">
                  <c:v>1053.079</c:v>
                </c:pt>
                <c:pt idx="865">
                  <c:v>1054.0229999999999</c:v>
                </c:pt>
                <c:pt idx="866">
                  <c:v>1054.96</c:v>
                </c:pt>
                <c:pt idx="867">
                  <c:v>1055.9059999999999</c:v>
                </c:pt>
                <c:pt idx="868">
                  <c:v>1056.857</c:v>
                </c:pt>
                <c:pt idx="869">
                  <c:v>1057.81</c:v>
                </c:pt>
                <c:pt idx="870">
                  <c:v>1058.758</c:v>
                </c:pt>
                <c:pt idx="871">
                  <c:v>1059.7059999999999</c:v>
                </c:pt>
                <c:pt idx="872">
                  <c:v>1060.6569999999999</c:v>
                </c:pt>
                <c:pt idx="873">
                  <c:v>1061.6110000000001</c:v>
                </c:pt>
                <c:pt idx="874">
                  <c:v>1062.5640000000001</c:v>
                </c:pt>
                <c:pt idx="875">
                  <c:v>1063.518</c:v>
                </c:pt>
                <c:pt idx="876">
                  <c:v>1064.4680000000001</c:v>
                </c:pt>
                <c:pt idx="877">
                  <c:v>1065.4179999999999</c:v>
                </c:pt>
                <c:pt idx="878">
                  <c:v>1066.366</c:v>
                </c:pt>
                <c:pt idx="879">
                  <c:v>1067.316</c:v>
                </c:pt>
                <c:pt idx="880">
                  <c:v>1068.2650000000001</c:v>
                </c:pt>
                <c:pt idx="881">
                  <c:v>1069.2149999999999</c:v>
                </c:pt>
                <c:pt idx="882">
                  <c:v>1070.162</c:v>
                </c:pt>
                <c:pt idx="883">
                  <c:v>1071.1079999999999</c:v>
                </c:pt>
                <c:pt idx="884">
                  <c:v>1072.0550000000001</c:v>
                </c:pt>
                <c:pt idx="885">
                  <c:v>1072.999</c:v>
                </c:pt>
                <c:pt idx="886">
                  <c:v>1073.9480000000001</c:v>
                </c:pt>
                <c:pt idx="887">
                  <c:v>1074.9000000000001</c:v>
                </c:pt>
                <c:pt idx="888">
                  <c:v>1075.854</c:v>
                </c:pt>
                <c:pt idx="889">
                  <c:v>1076.8</c:v>
                </c:pt>
                <c:pt idx="890">
                  <c:v>1077.741</c:v>
                </c:pt>
                <c:pt idx="891">
                  <c:v>1078.682</c:v>
                </c:pt>
                <c:pt idx="892">
                  <c:v>1079.624</c:v>
                </c:pt>
                <c:pt idx="893">
                  <c:v>1080.5640000000001</c:v>
                </c:pt>
                <c:pt idx="894">
                  <c:v>1081.502</c:v>
                </c:pt>
                <c:pt idx="895">
                  <c:v>1082.44</c:v>
                </c:pt>
                <c:pt idx="896">
                  <c:v>1083.3789999999999</c:v>
                </c:pt>
                <c:pt idx="897">
                  <c:v>1084.3209999999999</c:v>
                </c:pt>
                <c:pt idx="898">
                  <c:v>1085.2629999999999</c:v>
                </c:pt>
                <c:pt idx="899">
                  <c:v>1086.2070000000001</c:v>
                </c:pt>
                <c:pt idx="900">
                  <c:v>1087.1500000000001</c:v>
                </c:pt>
                <c:pt idx="901">
                  <c:v>1088.085</c:v>
                </c:pt>
                <c:pt idx="902">
                  <c:v>1089.0119999999999</c:v>
                </c:pt>
                <c:pt idx="903">
                  <c:v>1089.9390000000001</c:v>
                </c:pt>
                <c:pt idx="904">
                  <c:v>1090.865</c:v>
                </c:pt>
                <c:pt idx="905">
                  <c:v>1091.7929999999999</c:v>
                </c:pt>
                <c:pt idx="906">
                  <c:v>1092.7170000000001</c:v>
                </c:pt>
                <c:pt idx="907">
                  <c:v>1093.6379999999999</c:v>
                </c:pt>
                <c:pt idx="908">
                  <c:v>1094.5540000000001</c:v>
                </c:pt>
                <c:pt idx="909">
                  <c:v>1095.4680000000001</c:v>
                </c:pt>
                <c:pt idx="910">
                  <c:v>1096.3800000000001</c:v>
                </c:pt>
                <c:pt idx="911">
                  <c:v>1097.2909999999999</c:v>
                </c:pt>
                <c:pt idx="912">
                  <c:v>1098.2059999999999</c:v>
                </c:pt>
                <c:pt idx="913">
                  <c:v>1099.127</c:v>
                </c:pt>
                <c:pt idx="914">
                  <c:v>1100.048</c:v>
                </c:pt>
                <c:pt idx="915">
                  <c:v>1100.9739999999999</c:v>
                </c:pt>
                <c:pt idx="916">
                  <c:v>1101.905</c:v>
                </c:pt>
                <c:pt idx="917">
                  <c:v>1102.836</c:v>
                </c:pt>
              </c:numCache>
            </c:numRef>
          </c:xVal>
          <c:yVal>
            <c:numRef>
              <c:f>Coke!$AD$6:$AD$923</c:f>
              <c:numCache>
                <c:formatCode>General</c:formatCode>
                <c:ptCount val="918"/>
                <c:pt idx="0">
                  <c:v>1</c:v>
                </c:pt>
                <c:pt idx="1">
                  <c:v>0.99962532783814095</c:v>
                </c:pt>
                <c:pt idx="2">
                  <c:v>0.99919664887817805</c:v>
                </c:pt>
                <c:pt idx="3">
                  <c:v>0.99892999031253005</c:v>
                </c:pt>
                <c:pt idx="4">
                  <c:v>0.99844730455446096</c:v>
                </c:pt>
                <c:pt idx="5">
                  <c:v>0.99791061199828501</c:v>
                </c:pt>
                <c:pt idx="6">
                  <c:v>0.99737391944210896</c:v>
                </c:pt>
                <c:pt idx="7">
                  <c:v>0.99667520649161701</c:v>
                </c:pt>
                <c:pt idx="8">
                  <c:v>0.99608450713733598</c:v>
                </c:pt>
                <c:pt idx="9">
                  <c:v>0.99544317640983004</c:v>
                </c:pt>
                <c:pt idx="10">
                  <c:v>0.99479847025744395</c:v>
                </c:pt>
                <c:pt idx="11">
                  <c:v>0.99405250135860801</c:v>
                </c:pt>
                <c:pt idx="12">
                  <c:v>0.99335041298323401</c:v>
                </c:pt>
                <c:pt idx="13">
                  <c:v>0.99265507545762299</c:v>
                </c:pt>
                <c:pt idx="14">
                  <c:v>0.99185172433580104</c:v>
                </c:pt>
                <c:pt idx="15">
                  <c:v>0.99110238001208395</c:v>
                </c:pt>
                <c:pt idx="16">
                  <c:v>0.99024164666727399</c:v>
                </c:pt>
                <c:pt idx="17">
                  <c:v>0.98944167097033398</c:v>
                </c:pt>
                <c:pt idx="18">
                  <c:v>0.98863494442362898</c:v>
                </c:pt>
                <c:pt idx="19">
                  <c:v>0.98766957290749002</c:v>
                </c:pt>
                <c:pt idx="20">
                  <c:v>0.98670420139134996</c:v>
                </c:pt>
                <c:pt idx="21">
                  <c:v>0.98579283667331696</c:v>
                </c:pt>
                <c:pt idx="22">
                  <c:v>0.98488147195528297</c:v>
                </c:pt>
                <c:pt idx="23">
                  <c:v>0.98386209364103705</c:v>
                </c:pt>
                <c:pt idx="24">
                  <c:v>0.98289672212489698</c:v>
                </c:pt>
                <c:pt idx="25">
                  <c:v>0.98182333701254598</c:v>
                </c:pt>
                <c:pt idx="26">
                  <c:v>0.98064531372886599</c:v>
                </c:pt>
                <c:pt idx="27">
                  <c:v>0.97951792181840902</c:v>
                </c:pt>
                <c:pt idx="28">
                  <c:v>0.97833989853472803</c:v>
                </c:pt>
                <c:pt idx="29">
                  <c:v>0.97716187525104703</c:v>
                </c:pt>
                <c:pt idx="30">
                  <c:v>0.97603448334059095</c:v>
                </c:pt>
                <c:pt idx="31">
                  <c:v>0.97485646005690896</c:v>
                </c:pt>
                <c:pt idx="32">
                  <c:v>0.97351304095403002</c:v>
                </c:pt>
                <c:pt idx="33">
                  <c:v>0.97233501767035002</c:v>
                </c:pt>
                <c:pt idx="34">
                  <c:v>0.97110298758856295</c:v>
                </c:pt>
                <c:pt idx="35">
                  <c:v>0.96975956848568401</c:v>
                </c:pt>
                <c:pt idx="36">
                  <c:v>0.96831151121147396</c:v>
                </c:pt>
                <c:pt idx="37">
                  <c:v>0.96697484295835801</c:v>
                </c:pt>
                <c:pt idx="38">
                  <c:v>0.96552678568414796</c:v>
                </c:pt>
                <c:pt idx="39">
                  <c:v>0.96402472161183295</c:v>
                </c:pt>
                <c:pt idx="40">
                  <c:v>0.96257666433762401</c:v>
                </c:pt>
                <c:pt idx="41">
                  <c:v>0.96107797569019005</c:v>
                </c:pt>
                <c:pt idx="42">
                  <c:v>0.95951852939488802</c:v>
                </c:pt>
                <c:pt idx="43">
                  <c:v>0.95801984074745405</c:v>
                </c:pt>
                <c:pt idx="44">
                  <c:v>0.95651777667514004</c:v>
                </c:pt>
                <c:pt idx="45">
                  <c:v>0.95485706763338896</c:v>
                </c:pt>
                <c:pt idx="46">
                  <c:v>0.953084969570545</c:v>
                </c:pt>
                <c:pt idx="47">
                  <c:v>0.95142426052879503</c:v>
                </c:pt>
                <c:pt idx="48">
                  <c:v>0.94976017606216201</c:v>
                </c:pt>
                <c:pt idx="49">
                  <c:v>0.94804546022230596</c:v>
                </c:pt>
                <c:pt idx="50">
                  <c:v>0.94633074438244902</c:v>
                </c:pt>
                <c:pt idx="51">
                  <c:v>0.94461602854259297</c:v>
                </c:pt>
                <c:pt idx="52">
                  <c:v>0.94279329910652498</c:v>
                </c:pt>
                <c:pt idx="53">
                  <c:v>0.94102457646856297</c:v>
                </c:pt>
                <c:pt idx="54">
                  <c:v>0.93920184703249598</c:v>
                </c:pt>
                <c:pt idx="55">
                  <c:v>0.93748713119263904</c:v>
                </c:pt>
                <c:pt idx="56">
                  <c:v>0.93561039495846499</c:v>
                </c:pt>
                <c:pt idx="57">
                  <c:v>0.93378429009751596</c:v>
                </c:pt>
                <c:pt idx="58">
                  <c:v>0.93185692249011898</c:v>
                </c:pt>
                <c:pt idx="59">
                  <c:v>0.93003081762916895</c:v>
                </c:pt>
                <c:pt idx="60">
                  <c:v>0.92804606779878496</c:v>
                </c:pt>
                <c:pt idx="61">
                  <c:v>0.92616933156461001</c:v>
                </c:pt>
                <c:pt idx="62">
                  <c:v>0.92418795715910795</c:v>
                </c:pt>
                <c:pt idx="63">
                  <c:v>0.922149200530618</c:v>
                </c:pt>
                <c:pt idx="64">
                  <c:v>0.92022183292322002</c:v>
                </c:pt>
                <c:pt idx="65">
                  <c:v>0.91823370766795298</c:v>
                </c:pt>
                <c:pt idx="66">
                  <c:v>0.916306340060555</c:v>
                </c:pt>
                <c:pt idx="67">
                  <c:v>0.91426758343206505</c:v>
                </c:pt>
                <c:pt idx="68">
                  <c:v>0.91228620902656099</c:v>
                </c:pt>
                <c:pt idx="69">
                  <c:v>0.91024745239807103</c:v>
                </c:pt>
                <c:pt idx="70">
                  <c:v>0.90826270256768604</c:v>
                </c:pt>
                <c:pt idx="71">
                  <c:v>0.90616993914109001</c:v>
                </c:pt>
                <c:pt idx="72">
                  <c:v>0.90418856473558695</c:v>
                </c:pt>
                <c:pt idx="73">
                  <c:v>0.902149808107096</c:v>
                </c:pt>
                <c:pt idx="74">
                  <c:v>0.90011105147860504</c:v>
                </c:pt>
                <c:pt idx="75">
                  <c:v>0.89812967707310198</c:v>
                </c:pt>
                <c:pt idx="76">
                  <c:v>0.89609092044461203</c:v>
                </c:pt>
                <c:pt idx="77">
                  <c:v>0.89410954603910797</c:v>
                </c:pt>
                <c:pt idx="78">
                  <c:v>0.89202015803739299</c:v>
                </c:pt>
                <c:pt idx="79">
                  <c:v>0.88998140140890303</c:v>
                </c:pt>
                <c:pt idx="80">
                  <c:v>0.88788863798230599</c:v>
                </c:pt>
                <c:pt idx="81">
                  <c:v>0.88584988135381604</c:v>
                </c:pt>
                <c:pt idx="82">
                  <c:v>0.88376049335210205</c:v>
                </c:pt>
                <c:pt idx="83">
                  <c:v>0.88182975031982203</c:v>
                </c:pt>
                <c:pt idx="84">
                  <c:v>0.87984500048943703</c:v>
                </c:pt>
                <c:pt idx="85">
                  <c:v>0.87780961928582801</c:v>
                </c:pt>
                <c:pt idx="86">
                  <c:v>0.87571685585923198</c:v>
                </c:pt>
                <c:pt idx="87">
                  <c:v>0.87368147465562196</c:v>
                </c:pt>
                <c:pt idx="88">
                  <c:v>0.87169672482523797</c:v>
                </c:pt>
                <c:pt idx="89">
                  <c:v>0.86965796819674701</c:v>
                </c:pt>
                <c:pt idx="90">
                  <c:v>0.86767659379124396</c:v>
                </c:pt>
                <c:pt idx="91">
                  <c:v>0.86558383036464803</c:v>
                </c:pt>
                <c:pt idx="92">
                  <c:v>0.86359908053426204</c:v>
                </c:pt>
                <c:pt idx="93">
                  <c:v>0.86161770612875999</c:v>
                </c:pt>
                <c:pt idx="94">
                  <c:v>0.859632956298374</c:v>
                </c:pt>
                <c:pt idx="95">
                  <c:v>0.857648206467989</c:v>
                </c:pt>
                <c:pt idx="96">
                  <c:v>0.85566345663760501</c:v>
                </c:pt>
                <c:pt idx="97">
                  <c:v>0.85362807543399499</c:v>
                </c:pt>
                <c:pt idx="98">
                  <c:v>0.851643325603611</c:v>
                </c:pt>
                <c:pt idx="99">
                  <c:v>0.84971595799621302</c:v>
                </c:pt>
                <c:pt idx="100">
                  <c:v>0.84772783274094599</c:v>
                </c:pt>
                <c:pt idx="101">
                  <c:v>0.84580046513354901</c:v>
                </c:pt>
                <c:pt idx="102">
                  <c:v>0.84386972210126898</c:v>
                </c:pt>
                <c:pt idx="103">
                  <c:v>0.84188497227088499</c:v>
                </c:pt>
                <c:pt idx="104">
                  <c:v>0.83995422923860596</c:v>
                </c:pt>
                <c:pt idx="105">
                  <c:v>0.83797285483310202</c:v>
                </c:pt>
                <c:pt idx="106">
                  <c:v>0.836042111800823</c:v>
                </c:pt>
                <c:pt idx="107">
                  <c:v>0.83411136876854297</c:v>
                </c:pt>
                <c:pt idx="108">
                  <c:v>0.83223463253437102</c:v>
                </c:pt>
                <c:pt idx="109">
                  <c:v>0.83030726492697304</c:v>
                </c:pt>
                <c:pt idx="110">
                  <c:v>0.82837652189469302</c:v>
                </c:pt>
                <c:pt idx="111">
                  <c:v>0.82649978566051996</c:v>
                </c:pt>
                <c:pt idx="112">
                  <c:v>0.82456566720336</c:v>
                </c:pt>
                <c:pt idx="113">
                  <c:v>0.82268893096918705</c:v>
                </c:pt>
                <c:pt idx="114">
                  <c:v>0.82076156336178896</c:v>
                </c:pt>
                <c:pt idx="115">
                  <c:v>0.81888482712761601</c:v>
                </c:pt>
                <c:pt idx="116">
                  <c:v>0.81700809089344095</c:v>
                </c:pt>
                <c:pt idx="117">
                  <c:v>0.815131354659268</c:v>
                </c:pt>
                <c:pt idx="118">
                  <c:v>0.81320061162698898</c:v>
                </c:pt>
                <c:pt idx="119">
                  <c:v>0.811377882190922</c:v>
                </c:pt>
                <c:pt idx="120">
                  <c:v>0.80955515275485301</c:v>
                </c:pt>
                <c:pt idx="121">
                  <c:v>0.80767841652067995</c:v>
                </c:pt>
                <c:pt idx="122">
                  <c:v>0.80580168028650601</c:v>
                </c:pt>
                <c:pt idx="123">
                  <c:v>0.80403295764854499</c:v>
                </c:pt>
                <c:pt idx="124">
                  <c:v>0.802048207818159</c:v>
                </c:pt>
                <c:pt idx="125">
                  <c:v>0.80027948518019698</c:v>
                </c:pt>
                <c:pt idx="126">
                  <c:v>0.79845675574413</c:v>
                </c:pt>
                <c:pt idx="127">
                  <c:v>0.79658001950995505</c:v>
                </c:pt>
                <c:pt idx="128">
                  <c:v>0.79475391464900702</c:v>
                </c:pt>
                <c:pt idx="129">
                  <c:v>0.79288055383971501</c:v>
                </c:pt>
                <c:pt idx="130">
                  <c:v>0.79105782440364703</c:v>
                </c:pt>
                <c:pt idx="131">
                  <c:v>0.78928910176568401</c:v>
                </c:pt>
                <c:pt idx="132">
                  <c:v>0.78746299690473598</c:v>
                </c:pt>
                <c:pt idx="133">
                  <c:v>0.78564364289354904</c:v>
                </c:pt>
                <c:pt idx="134">
                  <c:v>0.78387154483070498</c:v>
                </c:pt>
                <c:pt idx="135">
                  <c:v>0.78205219081952004</c:v>
                </c:pt>
                <c:pt idx="136">
                  <c:v>0.78028009275667598</c:v>
                </c:pt>
                <c:pt idx="137">
                  <c:v>0.778457363320608</c:v>
                </c:pt>
                <c:pt idx="138">
                  <c:v>0.77663800930942195</c:v>
                </c:pt>
                <c:pt idx="139">
                  <c:v>0.774865911246578</c:v>
                </c:pt>
                <c:pt idx="140">
                  <c:v>0.77309718860861598</c:v>
                </c:pt>
                <c:pt idx="141">
                  <c:v>0.77122045237444303</c:v>
                </c:pt>
                <c:pt idx="142">
                  <c:v>0.76950236110970505</c:v>
                </c:pt>
                <c:pt idx="143">
                  <c:v>0.767683007098519</c:v>
                </c:pt>
                <c:pt idx="144">
                  <c:v>0.76596491583378101</c:v>
                </c:pt>
                <c:pt idx="145">
                  <c:v>0.764196193195819</c:v>
                </c:pt>
                <c:pt idx="146">
                  <c:v>0.76253210872918598</c:v>
                </c:pt>
                <c:pt idx="147">
                  <c:v>0.76081739288933004</c:v>
                </c:pt>
                <c:pt idx="148">
                  <c:v>0.75899466345326305</c:v>
                </c:pt>
                <c:pt idx="149">
                  <c:v>0.75722594081530004</c:v>
                </c:pt>
                <c:pt idx="150">
                  <c:v>0.75550784955056305</c:v>
                </c:pt>
                <c:pt idx="151">
                  <c:v>0.753793133710706</c:v>
                </c:pt>
                <c:pt idx="152">
                  <c:v>0.75202778649762603</c:v>
                </c:pt>
                <c:pt idx="153">
                  <c:v>0.75030631980800599</c:v>
                </c:pt>
                <c:pt idx="154">
                  <c:v>0.74854097259492602</c:v>
                </c:pt>
                <c:pt idx="155">
                  <c:v>0.74682625675506997</c:v>
                </c:pt>
                <c:pt idx="156">
                  <c:v>0.74505415869222602</c:v>
                </c:pt>
                <c:pt idx="157">
                  <c:v>0.743390074225593</c:v>
                </c:pt>
                <c:pt idx="158">
                  <c:v>0.74162472701251203</c:v>
                </c:pt>
                <c:pt idx="159">
                  <c:v>0.73991001117265598</c:v>
                </c:pt>
                <c:pt idx="160">
                  <c:v>0.73819191990791799</c:v>
                </c:pt>
                <c:pt idx="161">
                  <c:v>0.73647720406806205</c:v>
                </c:pt>
                <c:pt idx="162">
                  <c:v>0.73470848143010004</c:v>
                </c:pt>
                <c:pt idx="163">
                  <c:v>0.73304439696346801</c:v>
                </c:pt>
                <c:pt idx="164">
                  <c:v>0.73132630569873003</c:v>
                </c:pt>
                <c:pt idx="165">
                  <c:v>0.72961158985887298</c:v>
                </c:pt>
                <c:pt idx="166">
                  <c:v>0.72789687401901704</c:v>
                </c:pt>
                <c:pt idx="167">
                  <c:v>0.72618215817916099</c:v>
                </c:pt>
                <c:pt idx="168">
                  <c:v>0.72452144913741101</c:v>
                </c:pt>
                <c:pt idx="169">
                  <c:v>0.72274935107456695</c:v>
                </c:pt>
                <c:pt idx="170">
                  <c:v>0.72114264883092205</c:v>
                </c:pt>
                <c:pt idx="171">
                  <c:v>0.71942455756618395</c:v>
                </c:pt>
                <c:pt idx="172">
                  <c:v>0.71770984172632701</c:v>
                </c:pt>
                <c:pt idx="173">
                  <c:v>0.71604913268457704</c:v>
                </c:pt>
                <c:pt idx="174">
                  <c:v>0.71438504821794502</c:v>
                </c:pt>
                <c:pt idx="175">
                  <c:v>0.71272433917619404</c:v>
                </c:pt>
                <c:pt idx="176">
                  <c:v>0.71111763693254904</c:v>
                </c:pt>
                <c:pt idx="177">
                  <c:v>0.70945355246591701</c:v>
                </c:pt>
                <c:pt idx="178">
                  <c:v>0.70784685022227201</c:v>
                </c:pt>
                <c:pt idx="179">
                  <c:v>0.70623677255374495</c:v>
                </c:pt>
                <c:pt idx="180">
                  <c:v>0.70462669488521801</c:v>
                </c:pt>
                <c:pt idx="181">
                  <c:v>0.70291197904536196</c:v>
                </c:pt>
                <c:pt idx="182">
                  <c:v>0.70130190137683501</c:v>
                </c:pt>
                <c:pt idx="183">
                  <c:v>0.699695199133191</c:v>
                </c:pt>
                <c:pt idx="184">
                  <c:v>0.69808512146466495</c:v>
                </c:pt>
                <c:pt idx="185">
                  <c:v>0.69653242601912502</c:v>
                </c:pt>
                <c:pt idx="186">
                  <c:v>0.69492234835059896</c:v>
                </c:pt>
                <c:pt idx="187">
                  <c:v>0.69331227068207202</c:v>
                </c:pt>
                <c:pt idx="188">
                  <c:v>0.69170556843842801</c:v>
                </c:pt>
                <c:pt idx="189">
                  <c:v>0.69014949756800603</c:v>
                </c:pt>
                <c:pt idx="190">
                  <c:v>0.68859680212246699</c:v>
                </c:pt>
                <c:pt idx="191">
                  <c:v>0.68698672445394104</c:v>
                </c:pt>
                <c:pt idx="192">
                  <c:v>0.68532601541218996</c:v>
                </c:pt>
                <c:pt idx="193">
                  <c:v>0.68382395133987595</c:v>
                </c:pt>
                <c:pt idx="194">
                  <c:v>0.68226788046945497</c:v>
                </c:pt>
                <c:pt idx="195">
                  <c:v>0.68066455365069101</c:v>
                </c:pt>
                <c:pt idx="196">
                  <c:v>0.67910510735538898</c:v>
                </c:pt>
                <c:pt idx="197">
                  <c:v>0.67760641870795402</c:v>
                </c:pt>
                <c:pt idx="198">
                  <c:v>0.67610435463564</c:v>
                </c:pt>
                <c:pt idx="199">
                  <c:v>0.67459891513844406</c:v>
                </c:pt>
                <c:pt idx="200">
                  <c:v>0.67299558831967998</c:v>
                </c:pt>
                <c:pt idx="201">
                  <c:v>0.67149352424736397</c:v>
                </c:pt>
                <c:pt idx="202">
                  <c:v>0.66999146017504996</c:v>
                </c:pt>
                <c:pt idx="203">
                  <c:v>0.66843538930462898</c:v>
                </c:pt>
                <c:pt idx="204">
                  <c:v>0.66693670065719601</c:v>
                </c:pt>
                <c:pt idx="205">
                  <c:v>0.66548864338298597</c:v>
                </c:pt>
                <c:pt idx="206">
                  <c:v>0.66404058610877703</c:v>
                </c:pt>
                <c:pt idx="207">
                  <c:v>0.66259252883456599</c:v>
                </c:pt>
                <c:pt idx="208">
                  <c:v>0.66109046476225197</c:v>
                </c:pt>
                <c:pt idx="209">
                  <c:v>0.65964578291292397</c:v>
                </c:pt>
                <c:pt idx="210">
                  <c:v>0.65814371884060896</c:v>
                </c:pt>
                <c:pt idx="211">
                  <c:v>0.65669566156640002</c:v>
                </c:pt>
                <c:pt idx="212">
                  <c:v>0.65524760429219098</c:v>
                </c:pt>
                <c:pt idx="213">
                  <c:v>0.65374891564475701</c:v>
                </c:pt>
                <c:pt idx="214">
                  <c:v>0.652351489743771</c:v>
                </c:pt>
                <c:pt idx="215">
                  <c:v>0.65085280109633803</c:v>
                </c:pt>
                <c:pt idx="216">
                  <c:v>0.64934736159914097</c:v>
                </c:pt>
                <c:pt idx="217">
                  <c:v>0.64795668654791905</c:v>
                </c:pt>
                <c:pt idx="218">
                  <c:v>0.64655926064693403</c:v>
                </c:pt>
                <c:pt idx="219">
                  <c:v>0.64522259239381796</c:v>
                </c:pt>
                <c:pt idx="220">
                  <c:v>0.64393318008904299</c:v>
                </c:pt>
                <c:pt idx="221">
                  <c:v>0.64253912961293902</c:v>
                </c:pt>
                <c:pt idx="222">
                  <c:v>0.64109107233873097</c:v>
                </c:pt>
                <c:pt idx="223">
                  <c:v>0.63964639048940297</c:v>
                </c:pt>
                <c:pt idx="224">
                  <c:v>0.63824896458841796</c:v>
                </c:pt>
                <c:pt idx="225">
                  <c:v>0.63696292770852503</c:v>
                </c:pt>
                <c:pt idx="226">
                  <c:v>0.63562288403052702</c:v>
                </c:pt>
                <c:pt idx="227">
                  <c:v>0.63428284035253002</c:v>
                </c:pt>
                <c:pt idx="228">
                  <c:v>0.63299680347263698</c:v>
                </c:pt>
                <c:pt idx="229">
                  <c:v>0.63181540476407505</c:v>
                </c:pt>
                <c:pt idx="230">
                  <c:v>0.63052936788418201</c:v>
                </c:pt>
                <c:pt idx="231">
                  <c:v>0.62913869283295998</c:v>
                </c:pt>
                <c:pt idx="232">
                  <c:v>0.62769063555875204</c:v>
                </c:pt>
                <c:pt idx="233">
                  <c:v>0.62634721645587099</c:v>
                </c:pt>
                <c:pt idx="234">
                  <c:v>0.62511181094920298</c:v>
                </c:pt>
                <c:pt idx="235">
                  <c:v>0.62387978086741602</c:v>
                </c:pt>
                <c:pt idx="236">
                  <c:v>0.62259374398752498</c:v>
                </c:pt>
                <c:pt idx="237">
                  <c:v>0.62125370030952598</c:v>
                </c:pt>
                <c:pt idx="238">
                  <c:v>0.61996766342963505</c:v>
                </c:pt>
                <c:pt idx="239">
                  <c:v>0.61862761975163705</c:v>
                </c:pt>
                <c:pt idx="240">
                  <c:v>0.61734158287174401</c:v>
                </c:pt>
                <c:pt idx="241">
                  <c:v>0.61616018416318197</c:v>
                </c:pt>
                <c:pt idx="242">
                  <c:v>0.61498216087949997</c:v>
                </c:pt>
                <c:pt idx="243">
                  <c:v>0.61390877576714997</c:v>
                </c:pt>
                <c:pt idx="244">
                  <c:v>0.612619363462376</c:v>
                </c:pt>
                <c:pt idx="245">
                  <c:v>0.61133332658248296</c:v>
                </c:pt>
                <c:pt idx="246">
                  <c:v>0.61026331689501401</c:v>
                </c:pt>
                <c:pt idx="247">
                  <c:v>0.60908191818645196</c:v>
                </c:pt>
                <c:pt idx="248">
                  <c:v>0.60790389490277097</c:v>
                </c:pt>
                <c:pt idx="249">
                  <c:v>0.60667186482098401</c:v>
                </c:pt>
                <c:pt idx="250">
                  <c:v>0.60549046611242197</c:v>
                </c:pt>
                <c:pt idx="251">
                  <c:v>0.60431244282874097</c:v>
                </c:pt>
                <c:pt idx="252">
                  <c:v>0.60323568229150903</c:v>
                </c:pt>
                <c:pt idx="253">
                  <c:v>0.60211166580593301</c:v>
                </c:pt>
                <c:pt idx="254">
                  <c:v>0.60104165611846405</c:v>
                </c:pt>
                <c:pt idx="255">
                  <c:v>0.59975561923857201</c:v>
                </c:pt>
                <c:pt idx="256">
                  <c:v>0.59868223412622101</c:v>
                </c:pt>
                <c:pt idx="257">
                  <c:v>0.59766285581197598</c:v>
                </c:pt>
                <c:pt idx="258">
                  <c:v>0.59648145710341305</c:v>
                </c:pt>
                <c:pt idx="259">
                  <c:v>0.59524942702162598</c:v>
                </c:pt>
                <c:pt idx="260">
                  <c:v>0.59417604190927598</c:v>
                </c:pt>
                <c:pt idx="261">
                  <c:v>0.59321067039313602</c:v>
                </c:pt>
                <c:pt idx="262">
                  <c:v>0.59214066070566596</c:v>
                </c:pt>
                <c:pt idx="263">
                  <c:v>0.59112128239142103</c:v>
                </c:pt>
                <c:pt idx="264">
                  <c:v>0.59004789727907003</c:v>
                </c:pt>
                <c:pt idx="265">
                  <c:v>0.588923880793495</c:v>
                </c:pt>
                <c:pt idx="266">
                  <c:v>0.587850495681144</c:v>
                </c:pt>
                <c:pt idx="267">
                  <c:v>0.58672310377068704</c:v>
                </c:pt>
                <c:pt idx="268">
                  <c:v>0.585703725456442</c:v>
                </c:pt>
                <c:pt idx="269">
                  <c:v>0.58463371576897205</c:v>
                </c:pt>
                <c:pt idx="270">
                  <c:v>0.58372235105093895</c:v>
                </c:pt>
                <c:pt idx="271">
                  <c:v>0.582652341363469</c:v>
                </c:pt>
                <c:pt idx="272">
                  <c:v>0.58163296304922396</c:v>
                </c:pt>
                <c:pt idx="273">
                  <c:v>0.58066421610820296</c:v>
                </c:pt>
                <c:pt idx="274">
                  <c:v>0.57964483779395803</c:v>
                </c:pt>
                <c:pt idx="275">
                  <c:v>0.578625459479713</c:v>
                </c:pt>
                <c:pt idx="276">
                  <c:v>0.57766346338845398</c:v>
                </c:pt>
                <c:pt idx="277">
                  <c:v>0.57669809187231502</c:v>
                </c:pt>
                <c:pt idx="278">
                  <c:v>0.57567871355806999</c:v>
                </c:pt>
                <c:pt idx="279">
                  <c:v>0.57460532844571899</c:v>
                </c:pt>
                <c:pt idx="280">
                  <c:v>0.57364333235445997</c:v>
                </c:pt>
                <c:pt idx="281">
                  <c:v>0.57262395404021504</c:v>
                </c:pt>
                <c:pt idx="282">
                  <c:v>0.57160457572597001</c:v>
                </c:pt>
                <c:pt idx="283">
                  <c:v>0.57063920420983105</c:v>
                </c:pt>
                <c:pt idx="284">
                  <c:v>0.56961982589558402</c:v>
                </c:pt>
                <c:pt idx="285">
                  <c:v>0.568657829804327</c:v>
                </c:pt>
                <c:pt idx="286">
                  <c:v>0.56774308966141096</c:v>
                </c:pt>
                <c:pt idx="287">
                  <c:v>0.56672371134716604</c:v>
                </c:pt>
                <c:pt idx="288">
                  <c:v>0.56570770845780205</c:v>
                </c:pt>
                <c:pt idx="289">
                  <c:v>0.56468833014355702</c:v>
                </c:pt>
                <c:pt idx="290">
                  <c:v>0.56372295862741695</c:v>
                </c:pt>
                <c:pt idx="291">
                  <c:v>0.56275758711127799</c:v>
                </c:pt>
                <c:pt idx="292">
                  <c:v>0.56179559102001897</c:v>
                </c:pt>
                <c:pt idx="293">
                  <c:v>0.56082684407899897</c:v>
                </c:pt>
                <c:pt idx="294">
                  <c:v>0.55986484798774006</c:v>
                </c:pt>
                <c:pt idx="295">
                  <c:v>0.55889947647160099</c:v>
                </c:pt>
                <c:pt idx="296">
                  <c:v>0.55793072953057898</c:v>
                </c:pt>
                <c:pt idx="297">
                  <c:v>0.55696873343932196</c:v>
                </c:pt>
                <c:pt idx="298">
                  <c:v>0.556003361923183</c:v>
                </c:pt>
                <c:pt idx="299">
                  <c:v>0.55509199720514901</c:v>
                </c:pt>
                <c:pt idx="300">
                  <c:v>0.55401861209279801</c:v>
                </c:pt>
                <c:pt idx="301">
                  <c:v>0.55310724737476302</c:v>
                </c:pt>
                <c:pt idx="302">
                  <c:v>0.552145251283506</c:v>
                </c:pt>
                <c:pt idx="303">
                  <c:v>0.551176504342484</c:v>
                </c:pt>
                <c:pt idx="304">
                  <c:v>0.55021113282634504</c:v>
                </c:pt>
                <c:pt idx="305">
                  <c:v>0.54919175451209901</c:v>
                </c:pt>
                <c:pt idx="306">
                  <c:v>0.54817237619785397</c:v>
                </c:pt>
                <c:pt idx="307">
                  <c:v>0.54721038010659595</c:v>
                </c:pt>
                <c:pt idx="308">
                  <c:v>0.54624500859045599</c:v>
                </c:pt>
                <c:pt idx="309">
                  <c:v>0.54527963707431704</c:v>
                </c:pt>
                <c:pt idx="310">
                  <c:v>0.54431426555817697</c:v>
                </c:pt>
                <c:pt idx="311">
                  <c:v>0.54329488724393205</c:v>
                </c:pt>
                <c:pt idx="312">
                  <c:v>0.54222487755646298</c:v>
                </c:pt>
                <c:pt idx="313">
                  <c:v>0.54109748564600602</c:v>
                </c:pt>
                <c:pt idx="314">
                  <c:v>0.54023675230119605</c:v>
                </c:pt>
                <c:pt idx="315">
                  <c:v>0.53916674261372699</c:v>
                </c:pt>
                <c:pt idx="316">
                  <c:v>0.53814736429948196</c:v>
                </c:pt>
                <c:pt idx="317">
                  <c:v>0.53713136141011797</c:v>
                </c:pt>
                <c:pt idx="318">
                  <c:v>0.53632801028829502</c:v>
                </c:pt>
                <c:pt idx="319">
                  <c:v>0.53535926334727402</c:v>
                </c:pt>
                <c:pt idx="320">
                  <c:v>0.53396521287117105</c:v>
                </c:pt>
                <c:pt idx="321">
                  <c:v>0.53294583455692501</c:v>
                </c:pt>
                <c:pt idx="322">
                  <c:v>0.53192983166756203</c:v>
                </c:pt>
                <c:pt idx="323">
                  <c:v>0.53074843295899898</c:v>
                </c:pt>
                <c:pt idx="324">
                  <c:v>0.52967842327152903</c:v>
                </c:pt>
                <c:pt idx="325">
                  <c:v>0.528659044957284</c:v>
                </c:pt>
                <c:pt idx="326">
                  <c:v>0.527585659844932</c:v>
                </c:pt>
                <c:pt idx="327">
                  <c:v>0.52640426113636996</c:v>
                </c:pt>
                <c:pt idx="328">
                  <c:v>0.52522623785268996</c:v>
                </c:pt>
                <c:pt idx="329">
                  <c:v>0.523994207770903</c:v>
                </c:pt>
                <c:pt idx="330">
                  <c:v>0.52276217768911704</c:v>
                </c:pt>
                <c:pt idx="331">
                  <c:v>0.52158077898055399</c:v>
                </c:pt>
                <c:pt idx="332">
                  <c:v>0.52029474210066196</c:v>
                </c:pt>
                <c:pt idx="333">
                  <c:v>0.51906271201887499</c:v>
                </c:pt>
                <c:pt idx="334">
                  <c:v>0.51777329971410202</c:v>
                </c:pt>
                <c:pt idx="335">
                  <c:v>0.51643325603610302</c:v>
                </c:pt>
                <c:pt idx="336">
                  <c:v>0.51509321235810601</c:v>
                </c:pt>
                <c:pt idx="337">
                  <c:v>0.51374979325522696</c:v>
                </c:pt>
                <c:pt idx="338">
                  <c:v>0.51230848683078001</c:v>
                </c:pt>
                <c:pt idx="339">
                  <c:v>0.51080304733358395</c:v>
                </c:pt>
                <c:pt idx="340">
                  <c:v>0.50930098326126805</c:v>
                </c:pt>
                <c:pt idx="341">
                  <c:v>0.50780229461383497</c:v>
                </c:pt>
                <c:pt idx="342">
                  <c:v>0.50624959916829604</c:v>
                </c:pt>
                <c:pt idx="343">
                  <c:v>0.50458551470166202</c:v>
                </c:pt>
                <c:pt idx="344">
                  <c:v>0.50292480565991304</c:v>
                </c:pt>
                <c:pt idx="345">
                  <c:v>0.50120671439517495</c:v>
                </c:pt>
                <c:pt idx="346">
                  <c:v>0.49938398495910702</c:v>
                </c:pt>
                <c:pt idx="347">
                  <c:v>0.49750724872493302</c:v>
                </c:pt>
                <c:pt idx="348">
                  <c:v>0.49568451928886498</c:v>
                </c:pt>
                <c:pt idx="349">
                  <c:v>0.49375377625658601</c:v>
                </c:pt>
                <c:pt idx="350">
                  <c:v>0.49166438825487102</c:v>
                </c:pt>
                <c:pt idx="351">
                  <c:v>0.48957162482827499</c:v>
                </c:pt>
                <c:pt idx="352">
                  <c:v>0.48748223682656</c:v>
                </c:pt>
                <c:pt idx="353">
                  <c:v>0.48528145980375298</c:v>
                </c:pt>
                <c:pt idx="354">
                  <c:v>0.48297604460961502</c:v>
                </c:pt>
                <c:pt idx="355">
                  <c:v>0.48061999804225403</c:v>
                </c:pt>
                <c:pt idx="356">
                  <c:v>0.478257200625128</c:v>
                </c:pt>
                <c:pt idx="357">
                  <c:v>0.47568512686534398</c:v>
                </c:pt>
                <c:pt idx="358">
                  <c:v>0.47311305310556001</c:v>
                </c:pt>
                <c:pt idx="359">
                  <c:v>0.47037895895145798</c:v>
                </c:pt>
                <c:pt idx="360">
                  <c:v>0.46764148937247502</c:v>
                </c:pt>
                <c:pt idx="361">
                  <c:v>0.46485338842026702</c:v>
                </c:pt>
                <c:pt idx="362">
                  <c:v>0.46185263570051899</c:v>
                </c:pt>
                <c:pt idx="363">
                  <c:v>0.45884850755588802</c:v>
                </c:pt>
                <c:pt idx="364">
                  <c:v>0.455739741239928</c:v>
                </c:pt>
                <c:pt idx="365">
                  <c:v>0.45263097492396798</c:v>
                </c:pt>
                <c:pt idx="366">
                  <c:v>0.44930618141558598</c:v>
                </c:pt>
                <c:pt idx="367">
                  <c:v>0.44598138790720299</c:v>
                </c:pt>
                <c:pt idx="368">
                  <c:v>0.44249794942938397</c:v>
                </c:pt>
                <c:pt idx="369">
                  <c:v>0.43895712872857801</c:v>
                </c:pt>
                <c:pt idx="370">
                  <c:v>0.43536567665454901</c:v>
                </c:pt>
                <c:pt idx="371">
                  <c:v>0.43171684235753199</c:v>
                </c:pt>
                <c:pt idx="372">
                  <c:v>0.428020752112172</c:v>
                </c:pt>
                <c:pt idx="373">
                  <c:v>0.42426727964382599</c:v>
                </c:pt>
                <c:pt idx="374">
                  <c:v>0.420405793579267</c:v>
                </c:pt>
                <c:pt idx="375">
                  <c:v>0.41649030071660298</c:v>
                </c:pt>
                <c:pt idx="376">
                  <c:v>0.412581558703702</c:v>
                </c:pt>
                <c:pt idx="377">
                  <c:v>0.40861205904293102</c:v>
                </c:pt>
                <c:pt idx="378">
                  <c:v>0.40458855258405602</c:v>
                </c:pt>
                <c:pt idx="379">
                  <c:v>0.40051441475195698</c:v>
                </c:pt>
                <c:pt idx="380">
                  <c:v>0.396440276919857</c:v>
                </c:pt>
                <c:pt idx="381">
                  <c:v>0.39230875686477101</c:v>
                </c:pt>
                <c:pt idx="382">
                  <c:v>0.388288625830777</c:v>
                </c:pt>
                <c:pt idx="383">
                  <c:v>0.38421786342355801</c:v>
                </c:pt>
                <c:pt idx="384">
                  <c:v>0.37997832977226098</c:v>
                </c:pt>
                <c:pt idx="385">
                  <c:v>0.375904191940161</c:v>
                </c:pt>
                <c:pt idx="386">
                  <c:v>0.371880685481285</c:v>
                </c:pt>
                <c:pt idx="387">
                  <c:v>0.36786055444729099</c:v>
                </c:pt>
                <c:pt idx="388">
                  <c:v>0.363894430211403</c:v>
                </c:pt>
                <c:pt idx="389">
                  <c:v>0.35992493055063202</c:v>
                </c:pt>
                <c:pt idx="390">
                  <c:v>0.35595880631474502</c:v>
                </c:pt>
                <c:pt idx="391">
                  <c:v>0.352151327048292</c:v>
                </c:pt>
                <c:pt idx="392">
                  <c:v>0.34834722320672101</c:v>
                </c:pt>
                <c:pt idx="393">
                  <c:v>0.344698388909704</c:v>
                </c:pt>
                <c:pt idx="394">
                  <c:v>0.34099892323946301</c:v>
                </c:pt>
                <c:pt idx="395">
                  <c:v>0.33740747116543401</c:v>
                </c:pt>
                <c:pt idx="396">
                  <c:v>0.333924032687615</c:v>
                </c:pt>
                <c:pt idx="397">
                  <c:v>0.33049122558302002</c:v>
                </c:pt>
                <c:pt idx="398">
                  <c:v>0.32716643207463703</c:v>
                </c:pt>
                <c:pt idx="399">
                  <c:v>0.32389564536436</c:v>
                </c:pt>
                <c:pt idx="400">
                  <c:v>0.32073287225029401</c:v>
                </c:pt>
                <c:pt idx="401">
                  <c:v>0.317620730509453</c:v>
                </c:pt>
                <c:pt idx="402">
                  <c:v>0.31456934641648099</c:v>
                </c:pt>
                <c:pt idx="403">
                  <c:v>0.31167323186806101</c:v>
                </c:pt>
                <c:pt idx="404">
                  <c:v>0.30877711731964302</c:v>
                </c:pt>
                <c:pt idx="405">
                  <c:v>0.30598901636743597</c:v>
                </c:pt>
                <c:pt idx="406">
                  <c:v>0.30320091541522798</c:v>
                </c:pt>
                <c:pt idx="407">
                  <c:v>0.30051745263434998</c:v>
                </c:pt>
                <c:pt idx="408">
                  <c:v>0.29794537887456601</c:v>
                </c:pt>
                <c:pt idx="409">
                  <c:v>0.29542731191288701</c:v>
                </c:pt>
                <c:pt idx="410">
                  <c:v>0.29290586952632702</c:v>
                </c:pt>
                <c:pt idx="411">
                  <c:v>0.290438433937872</c:v>
                </c:pt>
                <c:pt idx="412">
                  <c:v>0.28802838057240499</c:v>
                </c:pt>
                <c:pt idx="413">
                  <c:v>0.28571958995338598</c:v>
                </c:pt>
                <c:pt idx="414">
                  <c:v>0.28341417475924802</c:v>
                </c:pt>
                <c:pt idx="415">
                  <c:v>0.28110875956511</c:v>
                </c:pt>
                <c:pt idx="416">
                  <c:v>0.27886072659396</c:v>
                </c:pt>
                <c:pt idx="417">
                  <c:v>0.27660594277304601</c:v>
                </c:pt>
                <c:pt idx="418">
                  <c:v>0.274462547973226</c:v>
                </c:pt>
                <c:pt idx="419">
                  <c:v>0.272315777748524</c:v>
                </c:pt>
                <c:pt idx="420">
                  <c:v>0.27017238294870399</c:v>
                </c:pt>
                <c:pt idx="421">
                  <c:v>0.26808299494698901</c:v>
                </c:pt>
                <c:pt idx="422">
                  <c:v>0.26599023152039297</c:v>
                </c:pt>
                <c:pt idx="423">
                  <c:v>0.26400548169000698</c:v>
                </c:pt>
                <c:pt idx="424">
                  <c:v>0.26197010048639802</c:v>
                </c:pt>
                <c:pt idx="425">
                  <c:v>0.259931343857908</c:v>
                </c:pt>
                <c:pt idx="426">
                  <c:v>0.25794659402752301</c:v>
                </c:pt>
                <c:pt idx="427">
                  <c:v>0.25601922642012498</c:v>
                </c:pt>
                <c:pt idx="428">
                  <c:v>0.25403447658974099</c:v>
                </c:pt>
                <c:pt idx="429">
                  <c:v>0.252049726759356</c:v>
                </c:pt>
                <c:pt idx="430">
                  <c:v>0.25012235915195802</c:v>
                </c:pt>
                <c:pt idx="431">
                  <c:v>0.24819161611967899</c:v>
                </c:pt>
                <c:pt idx="432">
                  <c:v>0.246257497662518</c:v>
                </c:pt>
                <c:pt idx="433">
                  <c:v>0.24433013005512</c:v>
                </c:pt>
                <c:pt idx="434">
                  <c:v>0.242399387022841</c:v>
                </c:pt>
                <c:pt idx="435">
                  <c:v>0.240522650788668</c:v>
                </c:pt>
                <c:pt idx="436">
                  <c:v>0.23864591455449499</c:v>
                </c:pt>
                <c:pt idx="437">
                  <c:v>0.23671854694709701</c:v>
                </c:pt>
                <c:pt idx="438">
                  <c:v>0.234784428489936</c:v>
                </c:pt>
                <c:pt idx="439">
                  <c:v>0.23290769225576299</c:v>
                </c:pt>
                <c:pt idx="440">
                  <c:v>0.23098032464836499</c:v>
                </c:pt>
                <c:pt idx="441">
                  <c:v>0.22904958161608599</c:v>
                </c:pt>
                <c:pt idx="442">
                  <c:v>0.22717284538191301</c:v>
                </c:pt>
                <c:pt idx="443">
                  <c:v>0.22529610914773901</c:v>
                </c:pt>
                <c:pt idx="444">
                  <c:v>0.223368741540341</c:v>
                </c:pt>
                <c:pt idx="445">
                  <c:v>0.221492005306168</c:v>
                </c:pt>
                <c:pt idx="446">
                  <c:v>0.21955788684900701</c:v>
                </c:pt>
                <c:pt idx="447">
                  <c:v>0.21762714381672801</c:v>
                </c:pt>
                <c:pt idx="448">
                  <c:v>0.21569977620933001</c:v>
                </c:pt>
                <c:pt idx="449">
                  <c:v>0.21376903317705101</c:v>
                </c:pt>
                <c:pt idx="450">
                  <c:v>0.21183829014477101</c:v>
                </c:pt>
                <c:pt idx="451">
                  <c:v>0.20990754711249199</c:v>
                </c:pt>
                <c:pt idx="452">
                  <c:v>0.20797680408021399</c:v>
                </c:pt>
                <c:pt idx="453">
                  <c:v>0.20604943647281601</c:v>
                </c:pt>
                <c:pt idx="454">
                  <c:v>0.204226707036748</c:v>
                </c:pt>
                <c:pt idx="455">
                  <c:v>0.202349970802575</c:v>
                </c:pt>
                <c:pt idx="456">
                  <c:v>0.20036184554730799</c:v>
                </c:pt>
                <c:pt idx="457">
                  <c:v>0.198542491536122</c:v>
                </c:pt>
                <c:pt idx="458">
                  <c:v>0.19666575530194799</c:v>
                </c:pt>
                <c:pt idx="459">
                  <c:v>0.194731636844787</c:v>
                </c:pt>
                <c:pt idx="460">
                  <c:v>0.192966289631708</c:v>
                </c:pt>
                <c:pt idx="461">
                  <c:v>0.191140184770758</c:v>
                </c:pt>
                <c:pt idx="462">
                  <c:v>0.18931745533468999</c:v>
                </c:pt>
                <c:pt idx="463">
                  <c:v>0.187548732696729</c:v>
                </c:pt>
                <c:pt idx="464">
                  <c:v>0.18578001005876599</c:v>
                </c:pt>
                <c:pt idx="465">
                  <c:v>0.18411592559213399</c:v>
                </c:pt>
                <c:pt idx="466">
                  <c:v>0.182401209752277</c:v>
                </c:pt>
                <c:pt idx="467">
                  <c:v>0.18063248711431501</c:v>
                </c:pt>
                <c:pt idx="468">
                  <c:v>0.17897177807256501</c:v>
                </c:pt>
                <c:pt idx="469">
                  <c:v>0.17725706223270901</c:v>
                </c:pt>
                <c:pt idx="470">
                  <c:v>0.17570099136228801</c:v>
                </c:pt>
                <c:pt idx="471">
                  <c:v>0.17414829591674899</c:v>
                </c:pt>
                <c:pt idx="472">
                  <c:v>0.17253821824822199</c:v>
                </c:pt>
                <c:pt idx="473">
                  <c:v>0.17103615417590601</c:v>
                </c:pt>
                <c:pt idx="474">
                  <c:v>0.16953746552847301</c:v>
                </c:pt>
                <c:pt idx="475">
                  <c:v>0.168140039627488</c:v>
                </c:pt>
                <c:pt idx="476">
                  <c:v>0.16669198235327801</c:v>
                </c:pt>
                <c:pt idx="477">
                  <c:v>0.16529793187717501</c:v>
                </c:pt>
                <c:pt idx="478">
                  <c:v>0.163957888199177</c:v>
                </c:pt>
                <c:pt idx="479">
                  <c:v>0.16256383772307301</c:v>
                </c:pt>
                <c:pt idx="480">
                  <c:v>0.161277800843181</c:v>
                </c:pt>
                <c:pt idx="481">
                  <c:v>0.16004577076139401</c:v>
                </c:pt>
                <c:pt idx="482">
                  <c:v>0.15875635845662101</c:v>
                </c:pt>
                <c:pt idx="483">
                  <c:v>0.15762896654616401</c:v>
                </c:pt>
                <c:pt idx="484">
                  <c:v>0.15640031188925901</c:v>
                </c:pt>
                <c:pt idx="485">
                  <c:v>0.155323551352026</c:v>
                </c:pt>
                <c:pt idx="486">
                  <c:v>0.15414890349322699</c:v>
                </c:pt>
                <c:pt idx="487">
                  <c:v>0.15301813615788901</c:v>
                </c:pt>
                <c:pt idx="488">
                  <c:v>0.15200213326852499</c:v>
                </c:pt>
                <c:pt idx="489">
                  <c:v>0.15092874815617499</c:v>
                </c:pt>
                <c:pt idx="490">
                  <c:v>0.14990936984192799</c:v>
                </c:pt>
                <c:pt idx="491">
                  <c:v>0.14894737375067099</c:v>
                </c:pt>
                <c:pt idx="492">
                  <c:v>0.14803263360775501</c:v>
                </c:pt>
                <c:pt idx="493">
                  <c:v>0.14712126888972099</c:v>
                </c:pt>
                <c:pt idx="494">
                  <c:v>0.14610189057547601</c:v>
                </c:pt>
                <c:pt idx="495">
                  <c:v>0.14524453265554799</c:v>
                </c:pt>
                <c:pt idx="496">
                  <c:v>0.14438717473561999</c:v>
                </c:pt>
                <c:pt idx="497">
                  <c:v>0.14347918544246699</c:v>
                </c:pt>
                <c:pt idx="498">
                  <c:v>0.14262182752253899</c:v>
                </c:pt>
                <c:pt idx="499">
                  <c:v>0.141815100975835</c:v>
                </c:pt>
                <c:pt idx="500">
                  <c:v>0.140957743055907</c:v>
                </c:pt>
                <c:pt idx="501">
                  <c:v>0.14015439193408399</c:v>
                </c:pt>
                <c:pt idx="502">
                  <c:v>0.139347665387381</c:v>
                </c:pt>
                <c:pt idx="503">
                  <c:v>0.13854431426555899</c:v>
                </c:pt>
                <c:pt idx="504">
                  <c:v>0.13779159451695999</c:v>
                </c:pt>
                <c:pt idx="505">
                  <c:v>0.13704225019324301</c:v>
                </c:pt>
                <c:pt idx="506">
                  <c:v>0.13634353724275</c:v>
                </c:pt>
                <c:pt idx="507">
                  <c:v>0.13564819971713901</c:v>
                </c:pt>
                <c:pt idx="508">
                  <c:v>0.134898855393423</c:v>
                </c:pt>
                <c:pt idx="509">
                  <c:v>0.13420014244292899</c:v>
                </c:pt>
                <c:pt idx="510">
                  <c:v>0.13345079811921301</c:v>
                </c:pt>
                <c:pt idx="511">
                  <c:v>0.132752085168721</c:v>
                </c:pt>
                <c:pt idx="512">
                  <c:v>0.13205674764311001</c:v>
                </c:pt>
                <c:pt idx="513">
                  <c:v>0.13130402789451101</c:v>
                </c:pt>
                <c:pt idx="514">
                  <c:v>0.13060869036889999</c:v>
                </c:pt>
                <c:pt idx="515">
                  <c:v>0.129913352843289</c:v>
                </c:pt>
                <c:pt idx="516">
                  <c:v>0.12926864669090199</c:v>
                </c:pt>
                <c:pt idx="517">
                  <c:v>0.128623940538515</c:v>
                </c:pt>
                <c:pt idx="518">
                  <c:v>0.12792860301290401</c:v>
                </c:pt>
                <c:pt idx="519">
                  <c:v>0.12723326548729399</c:v>
                </c:pt>
                <c:pt idx="520">
                  <c:v>0.126531177111918</c:v>
                </c:pt>
                <c:pt idx="521">
                  <c:v>0.12583583958630701</c:v>
                </c:pt>
                <c:pt idx="522">
                  <c:v>0.12524514023202701</c:v>
                </c:pt>
                <c:pt idx="523">
                  <c:v>0.124603809504522</c:v>
                </c:pt>
                <c:pt idx="524">
                  <c:v>0.123908471978911</c:v>
                </c:pt>
                <c:pt idx="525">
                  <c:v>0.1232131344533</c:v>
                </c:pt>
                <c:pt idx="526">
                  <c:v>0.122511046077924</c:v>
                </c:pt>
                <c:pt idx="527">
                  <c:v>0.121869715350419</c:v>
                </c:pt>
                <c:pt idx="528">
                  <c:v>0.121174377824808</c:v>
                </c:pt>
                <c:pt idx="529">
                  <c:v>0.120529671672422</c:v>
                </c:pt>
                <c:pt idx="530">
                  <c:v>0.119888340944917</c:v>
                </c:pt>
                <c:pt idx="531">
                  <c:v>0.119186252569542</c:v>
                </c:pt>
                <c:pt idx="532">
                  <c:v>0.11854492184203599</c:v>
                </c:pt>
                <c:pt idx="533">
                  <c:v>0.11790021568965001</c:v>
                </c:pt>
                <c:pt idx="534">
                  <c:v>0.117258884962145</c:v>
                </c:pt>
                <c:pt idx="535">
                  <c:v>0.116668185607863</c:v>
                </c:pt>
                <c:pt idx="536">
                  <c:v>0.116023479455477</c:v>
                </c:pt>
                <c:pt idx="537">
                  <c:v>0.11538214872797101</c:v>
                </c:pt>
                <c:pt idx="538">
                  <c:v>0.11479144937369</c:v>
                </c:pt>
                <c:pt idx="539">
                  <c:v>0.11420075001940801</c:v>
                </c:pt>
                <c:pt idx="540">
                  <c:v>0.113559419291903</c:v>
                </c:pt>
                <c:pt idx="541">
                  <c:v>0.112968719937622</c:v>
                </c:pt>
                <c:pt idx="542">
                  <c:v>0.112324013785235</c:v>
                </c:pt>
                <c:pt idx="543">
                  <c:v>0.111736689855835</c:v>
                </c:pt>
                <c:pt idx="544">
                  <c:v>0.11114599050155501</c:v>
                </c:pt>
                <c:pt idx="545">
                  <c:v>0.110555291147273</c:v>
                </c:pt>
                <c:pt idx="546">
                  <c:v>0.109913960419768</c:v>
                </c:pt>
                <c:pt idx="547">
                  <c:v>0.109323261065486</c:v>
                </c:pt>
                <c:pt idx="548">
                  <c:v>0.108732561711205</c:v>
                </c:pt>
                <c:pt idx="549">
                  <c:v>0.10819924457991199</c:v>
                </c:pt>
                <c:pt idx="550">
                  <c:v>0.10760854522563</c:v>
                </c:pt>
                <c:pt idx="551">
                  <c:v>0.106963839073244</c:v>
                </c:pt>
                <c:pt idx="552">
                  <c:v>0.106427146517068</c:v>
                </c:pt>
                <c:pt idx="553">
                  <c:v>0.10583644716278599</c:v>
                </c:pt>
                <c:pt idx="554">
                  <c:v>0.105303130031492</c:v>
                </c:pt>
                <c:pt idx="555">
                  <c:v>0.104766437475317</c:v>
                </c:pt>
                <c:pt idx="556">
                  <c:v>0.10428375171724701</c:v>
                </c:pt>
                <c:pt idx="557">
                  <c:v>0.103693052362966</c:v>
                </c:pt>
                <c:pt idx="558">
                  <c:v>0.10315635980679</c:v>
                </c:pt>
                <c:pt idx="559">
                  <c:v>0.102623042675497</c:v>
                </c:pt>
                <c:pt idx="560">
                  <c:v>0.102032343321215</c:v>
                </c:pt>
                <c:pt idx="561">
                  <c:v>0.101549657563146</c:v>
                </c:pt>
                <c:pt idx="562">
                  <c:v>0.10106359638019401</c:v>
                </c:pt>
                <c:pt idx="563">
                  <c:v>0.100530279248901</c:v>
                </c:pt>
                <c:pt idx="564">
                  <c:v>0.100044218065949</c:v>
                </c:pt>
                <c:pt idx="565">
                  <c:v>9.9615539105985196E-2</c:v>
                </c:pt>
                <c:pt idx="566">
                  <c:v>9.9031590601466601E-2</c:v>
                </c:pt>
                <c:pt idx="567">
                  <c:v>9.8545529418515604E-2</c:v>
                </c:pt>
                <c:pt idx="568">
                  <c:v>9.8116850458550897E-2</c:v>
                </c:pt>
                <c:pt idx="569">
                  <c:v>9.7634164700481404E-2</c:v>
                </c:pt>
                <c:pt idx="570">
                  <c:v>9.7097472144305905E-2</c:v>
                </c:pt>
                <c:pt idx="571">
                  <c:v>9.6614786386236301E-2</c:v>
                </c:pt>
                <c:pt idx="572">
                  <c:v>9.6135476053048299E-2</c:v>
                </c:pt>
                <c:pt idx="573">
                  <c:v>9.5649414870096205E-2</c:v>
                </c:pt>
                <c:pt idx="574">
                  <c:v>9.5220735910132706E-2</c:v>
                </c:pt>
                <c:pt idx="575">
                  <c:v>9.4792056950167999E-2</c:v>
                </c:pt>
                <c:pt idx="576">
                  <c:v>9.4309371192098507E-2</c:v>
                </c:pt>
                <c:pt idx="577">
                  <c:v>9.3880692232134993E-2</c:v>
                </c:pt>
                <c:pt idx="578">
                  <c:v>9.3343999675959494E-2</c:v>
                </c:pt>
                <c:pt idx="579">
                  <c:v>9.2861313917888696E-2</c:v>
                </c:pt>
                <c:pt idx="580">
                  <c:v>9.2432634957925294E-2</c:v>
                </c:pt>
                <c:pt idx="581">
                  <c:v>9.2111969594172796E-2</c:v>
                </c:pt>
                <c:pt idx="582">
                  <c:v>9.1575277037997296E-2</c:v>
                </c:pt>
                <c:pt idx="583">
                  <c:v>9.1200604876138694E-2</c:v>
                </c:pt>
                <c:pt idx="584">
                  <c:v>9.0771925916174001E-2</c:v>
                </c:pt>
                <c:pt idx="585">
                  <c:v>9.0343246956210502E-2</c:v>
                </c:pt>
                <c:pt idx="586">
                  <c:v>8.9968574794351899E-2</c:v>
                </c:pt>
                <c:pt idx="587">
                  <c:v>8.9536520409505896E-2</c:v>
                </c:pt>
                <c:pt idx="588">
                  <c:v>8.9057210076317797E-2</c:v>
                </c:pt>
                <c:pt idx="589">
                  <c:v>8.85711488933668E-2</c:v>
                </c:pt>
                <c:pt idx="590">
                  <c:v>8.8199852156389702E-2</c:v>
                </c:pt>
                <c:pt idx="591">
                  <c:v>8.7821804569649706E-2</c:v>
                </c:pt>
                <c:pt idx="592">
                  <c:v>8.7393125609686206E-2</c:v>
                </c:pt>
                <c:pt idx="593">
                  <c:v>8.7018453447827701E-2</c:v>
                </c:pt>
                <c:pt idx="594">
                  <c:v>8.6643781285969002E-2</c:v>
                </c:pt>
                <c:pt idx="595">
                  <c:v>8.6265733699228894E-2</c:v>
                </c:pt>
                <c:pt idx="596">
                  <c:v>8.5894436962251894E-2</c:v>
                </c:pt>
                <c:pt idx="597">
                  <c:v>8.5465758002288506E-2</c:v>
                </c:pt>
                <c:pt idx="598">
                  <c:v>8.5141717213654503E-2</c:v>
                </c:pt>
                <c:pt idx="599">
                  <c:v>8.4817676425019195E-2</c:v>
                </c:pt>
                <c:pt idx="600">
                  <c:v>8.4388997465055807E-2</c:v>
                </c:pt>
                <c:pt idx="601">
                  <c:v>8.4017700728078695E-2</c:v>
                </c:pt>
                <c:pt idx="602">
                  <c:v>8.3643028566220204E-2</c:v>
                </c:pt>
                <c:pt idx="603">
                  <c:v>8.32109741813752E-2</c:v>
                </c:pt>
                <c:pt idx="604">
                  <c:v>8.2940940190846094E-2</c:v>
                </c:pt>
                <c:pt idx="605">
                  <c:v>8.2512261230882594E-2</c:v>
                </c:pt>
                <c:pt idx="606">
                  <c:v>8.2140964493905497E-2</c:v>
                </c:pt>
                <c:pt idx="607">
                  <c:v>8.1870930503376502E-2</c:v>
                </c:pt>
                <c:pt idx="608">
                  <c:v>8.1496258341519107E-2</c:v>
                </c:pt>
                <c:pt idx="609">
                  <c:v>8.1175592977766595E-2</c:v>
                </c:pt>
                <c:pt idx="610">
                  <c:v>8.0851552189131301E-2</c:v>
                </c:pt>
                <c:pt idx="611">
                  <c:v>8.0530886825378803E-2</c:v>
                </c:pt>
                <c:pt idx="612">
                  <c:v>8.0156214663520201E-2</c:v>
                </c:pt>
                <c:pt idx="613">
                  <c:v>7.9835549299767702E-2</c:v>
                </c:pt>
                <c:pt idx="614">
                  <c:v>7.9511508511133797E-2</c:v>
                </c:pt>
                <c:pt idx="615">
                  <c:v>7.9190843147381201E-2</c:v>
                </c:pt>
                <c:pt idx="616">
                  <c:v>7.8870177783628703E-2</c:v>
                </c:pt>
                <c:pt idx="617">
                  <c:v>7.8546136994993507E-2</c:v>
                </c:pt>
                <c:pt idx="618">
                  <c:v>7.8225471631240898E-2</c:v>
                </c:pt>
                <c:pt idx="619">
                  <c:v>7.7901430842607006E-2</c:v>
                </c:pt>
                <c:pt idx="620">
                  <c:v>7.7584140903735999E-2</c:v>
                </c:pt>
                <c:pt idx="621">
                  <c:v>7.7317482338089605E-2</c:v>
                </c:pt>
                <c:pt idx="622">
                  <c:v>7.6993441549454297E-2</c:v>
                </c:pt>
                <c:pt idx="623">
                  <c:v>7.6726782983807904E-2</c:v>
                </c:pt>
                <c:pt idx="624">
                  <c:v>7.6402742195173901E-2</c:v>
                </c:pt>
                <c:pt idx="625">
                  <c:v>7.6082076831421305E-2</c:v>
                </c:pt>
                <c:pt idx="626">
                  <c:v>7.5758036042786206E-2</c:v>
                </c:pt>
                <c:pt idx="627">
                  <c:v>7.5491377477139701E-2</c:v>
                </c:pt>
                <c:pt idx="628">
                  <c:v>7.5278725709598093E-2</c:v>
                </c:pt>
                <c:pt idx="629">
                  <c:v>7.4954684920964104E-2</c:v>
                </c:pt>
                <c:pt idx="630">
                  <c:v>7.4688026355317697E-2</c:v>
                </c:pt>
                <c:pt idx="631">
                  <c:v>7.4309978768577603E-2</c:v>
                </c:pt>
                <c:pt idx="632">
                  <c:v>7.4043320202930002E-2</c:v>
                </c:pt>
                <c:pt idx="633">
                  <c:v>7.3776661637283594E-2</c:v>
                </c:pt>
                <c:pt idx="634">
                  <c:v>7.3506627646754405E-2</c:v>
                </c:pt>
                <c:pt idx="635">
                  <c:v>7.3185962283001907E-2</c:v>
                </c:pt>
                <c:pt idx="636">
                  <c:v>7.2861921494367904E-2</c:v>
                </c:pt>
                <c:pt idx="637">
                  <c:v>7.2544631555496897E-2</c:v>
                </c:pt>
                <c:pt idx="638">
                  <c:v>7.22712221400863E-2</c:v>
                </c:pt>
                <c:pt idx="639">
                  <c:v>7.2004563574439906E-2</c:v>
                </c:pt>
                <c:pt idx="640">
                  <c:v>7.1791911806898298E-2</c:v>
                </c:pt>
                <c:pt idx="641">
                  <c:v>7.1525253241251793E-2</c:v>
                </c:pt>
                <c:pt idx="642">
                  <c:v>7.1255219250722701E-2</c:v>
                </c:pt>
                <c:pt idx="643">
                  <c:v>7.0985185260194705E-2</c:v>
                </c:pt>
                <c:pt idx="644">
                  <c:v>7.0718526694546993E-2</c:v>
                </c:pt>
                <c:pt idx="645">
                  <c:v>7.0451868128900599E-2</c:v>
                </c:pt>
                <c:pt idx="646">
                  <c:v>7.0239216361359005E-2</c:v>
                </c:pt>
                <c:pt idx="647">
                  <c:v>6.9965806945949699E-2</c:v>
                </c:pt>
                <c:pt idx="648">
                  <c:v>6.9699148380302001E-2</c:v>
                </c:pt>
                <c:pt idx="649">
                  <c:v>6.9432489814655607E-2</c:v>
                </c:pt>
                <c:pt idx="650">
                  <c:v>6.9108449026021507E-2</c:v>
                </c:pt>
                <c:pt idx="651">
                  <c:v>6.8841790460373906E-2</c:v>
                </c:pt>
                <c:pt idx="652">
                  <c:v>6.8521125096621296E-2</c:v>
                </c:pt>
                <c:pt idx="653">
                  <c:v>6.8251091106092301E-2</c:v>
                </c:pt>
                <c:pt idx="654">
                  <c:v>6.8092446136656798E-2</c:v>
                </c:pt>
                <c:pt idx="655">
                  <c:v>6.7822412146128802E-2</c:v>
                </c:pt>
                <c:pt idx="656">
                  <c:v>6.7501746782376304E-2</c:v>
                </c:pt>
                <c:pt idx="657">
                  <c:v>6.7231712791847101E-2</c:v>
                </c:pt>
                <c:pt idx="658">
                  <c:v>6.6965054226200693E-2</c:v>
                </c:pt>
                <c:pt idx="659">
                  <c:v>6.6803033831883699E-2</c:v>
                </c:pt>
                <c:pt idx="660">
                  <c:v>6.6485743893012705E-2</c:v>
                </c:pt>
                <c:pt idx="661">
                  <c:v>6.6215709902483502E-2</c:v>
                </c:pt>
                <c:pt idx="662">
                  <c:v>6.5945675911955701E-2</c:v>
                </c:pt>
                <c:pt idx="663">
                  <c:v>6.5625010548203105E-2</c:v>
                </c:pt>
                <c:pt idx="664">
                  <c:v>6.5408983355780104E-2</c:v>
                </c:pt>
                <c:pt idx="665">
                  <c:v>6.5142324790132405E-2</c:v>
                </c:pt>
                <c:pt idx="666">
                  <c:v>6.4821659426379893E-2</c:v>
                </c:pt>
                <c:pt idx="667">
                  <c:v>6.4551625435851898E-2</c:v>
                </c:pt>
                <c:pt idx="668">
                  <c:v>6.4284966870204199E-2</c:v>
                </c:pt>
                <c:pt idx="669">
                  <c:v>6.4068939677781295E-2</c:v>
                </c:pt>
                <c:pt idx="670">
                  <c:v>6.3856287910240894E-2</c:v>
                </c:pt>
                <c:pt idx="671">
                  <c:v>6.3640260717817795E-2</c:v>
                </c:pt>
                <c:pt idx="672">
                  <c:v>6.3427608950276201E-2</c:v>
                </c:pt>
                <c:pt idx="673">
                  <c:v>6.3160950384629794E-2</c:v>
                </c:pt>
                <c:pt idx="674">
                  <c:v>6.2836909595995805E-2</c:v>
                </c:pt>
                <c:pt idx="675">
                  <c:v>6.2570251030348106E-2</c:v>
                </c:pt>
                <c:pt idx="676">
                  <c:v>6.2303592464701602E-2</c:v>
                </c:pt>
                <c:pt idx="677">
                  <c:v>6.1979551676067599E-2</c:v>
                </c:pt>
                <c:pt idx="678">
                  <c:v>6.1766899908526102E-2</c:v>
                </c:pt>
                <c:pt idx="679">
                  <c:v>6.1550872716103003E-2</c:v>
                </c:pt>
                <c:pt idx="680">
                  <c:v>6.1338220948561499E-2</c:v>
                </c:pt>
                <c:pt idx="681">
                  <c:v>6.1068186958033503E-2</c:v>
                </c:pt>
                <c:pt idx="682">
                  <c:v>6.0798152967504397E-2</c:v>
                </c:pt>
                <c:pt idx="683">
                  <c:v>6.0585501199962803E-2</c:v>
                </c:pt>
                <c:pt idx="684">
                  <c:v>6.0369474007540898E-2</c:v>
                </c:pt>
                <c:pt idx="685">
                  <c:v>6.0102815441893297E-2</c:v>
                </c:pt>
                <c:pt idx="686">
                  <c:v>5.9890163674352799E-2</c:v>
                </c:pt>
                <c:pt idx="687">
                  <c:v>5.95121160876129E-2</c:v>
                </c:pt>
                <c:pt idx="688">
                  <c:v>5.9245457521965202E-2</c:v>
                </c:pt>
                <c:pt idx="689">
                  <c:v>5.8978798956318801E-2</c:v>
                </c:pt>
                <c:pt idx="690">
                  <c:v>5.8816778562001702E-2</c:v>
                </c:pt>
                <c:pt idx="691">
                  <c:v>5.8604126794460101E-2</c:v>
                </c:pt>
                <c:pt idx="692">
                  <c:v>5.83880996020371E-2</c:v>
                </c:pt>
                <c:pt idx="693">
                  <c:v>5.8121441036390602E-2</c:v>
                </c:pt>
                <c:pt idx="694">
                  <c:v>5.7902038419086102E-2</c:v>
                </c:pt>
                <c:pt idx="695">
                  <c:v>5.7635379853438501E-2</c:v>
                </c:pt>
                <c:pt idx="696">
                  <c:v>5.7368721287792003E-2</c:v>
                </c:pt>
                <c:pt idx="697">
                  <c:v>5.7102062722145602E-2</c:v>
                </c:pt>
                <c:pt idx="698">
                  <c:v>5.6886035529722503E-2</c:v>
                </c:pt>
                <c:pt idx="699">
                  <c:v>5.66160015391933E-2</c:v>
                </c:pt>
                <c:pt idx="700">
                  <c:v>5.63493429735469E-2</c:v>
                </c:pt>
                <c:pt idx="701">
                  <c:v>5.6136691206005403E-2</c:v>
                </c:pt>
                <c:pt idx="702">
                  <c:v>5.5920664013582297E-2</c:v>
                </c:pt>
                <c:pt idx="703">
                  <c:v>5.5654005447935903E-2</c:v>
                </c:pt>
                <c:pt idx="704">
                  <c:v>5.53839714574067E-2</c:v>
                </c:pt>
                <c:pt idx="705">
                  <c:v>5.5167944264983601E-2</c:v>
                </c:pt>
                <c:pt idx="706">
                  <c:v>5.5012674720430803E-2</c:v>
                </c:pt>
                <c:pt idx="707">
                  <c:v>5.4850654326112601E-2</c:v>
                </c:pt>
                <c:pt idx="708">
                  <c:v>5.4526613537478598E-2</c:v>
                </c:pt>
                <c:pt idx="709">
                  <c:v>5.42599549718321E-2</c:v>
                </c:pt>
                <c:pt idx="710">
                  <c:v>5.4043927779409098E-2</c:v>
                </c:pt>
                <c:pt idx="711">
                  <c:v>5.3831276011867497E-2</c:v>
                </c:pt>
                <c:pt idx="712">
                  <c:v>5.3615248819444503E-2</c:v>
                </c:pt>
                <c:pt idx="713">
                  <c:v>5.3348590253797998E-2</c:v>
                </c:pt>
                <c:pt idx="714">
                  <c:v>5.3135938486256397E-2</c:v>
                </c:pt>
                <c:pt idx="715">
                  <c:v>5.2919911293833298E-2</c:v>
                </c:pt>
                <c:pt idx="716">
                  <c:v>5.2649877303305399E-2</c:v>
                </c:pt>
                <c:pt idx="717">
                  <c:v>5.2329211939552901E-2</c:v>
                </c:pt>
                <c:pt idx="718">
                  <c:v>5.2167191545235997E-2</c:v>
                </c:pt>
                <c:pt idx="719">
                  <c:v>5.2005171150919002E-2</c:v>
                </c:pt>
                <c:pt idx="720">
                  <c:v>5.1900532979588299E-2</c:v>
                </c:pt>
                <c:pt idx="721">
                  <c:v>5.1687881212047898E-2</c:v>
                </c:pt>
                <c:pt idx="722">
                  <c:v>5.1525860817729703E-2</c:v>
                </c:pt>
                <c:pt idx="723">
                  <c:v>5.12018200290957E-2</c:v>
                </c:pt>
                <c:pt idx="724">
                  <c:v>5.0935161463449202E-2</c:v>
                </c:pt>
                <c:pt idx="725">
                  <c:v>5.0773141069132201E-2</c:v>
                </c:pt>
                <c:pt idx="726">
                  <c:v>5.0506482503484502E-2</c:v>
                </c:pt>
                <c:pt idx="727">
                  <c:v>5.0290455311061598E-2</c:v>
                </c:pt>
                <c:pt idx="728">
                  <c:v>5.00237967454151E-2</c:v>
                </c:pt>
                <c:pt idx="729">
                  <c:v>4.9811144977873499E-2</c:v>
                </c:pt>
                <c:pt idx="730">
                  <c:v>4.9537735562464102E-2</c:v>
                </c:pt>
                <c:pt idx="731">
                  <c:v>4.9382466017910097E-2</c:v>
                </c:pt>
                <c:pt idx="732">
                  <c:v>4.9166438825486998E-2</c:v>
                </c:pt>
                <c:pt idx="733">
                  <c:v>4.8896404834957802E-2</c:v>
                </c:pt>
                <c:pt idx="734">
                  <c:v>4.8737759865522298E-2</c:v>
                </c:pt>
                <c:pt idx="735">
                  <c:v>4.8363087703664903E-2</c:v>
                </c:pt>
                <c:pt idx="736">
                  <c:v>4.8201067309347902E-2</c:v>
                </c:pt>
                <c:pt idx="737">
                  <c:v>4.79850401169249E-2</c:v>
                </c:pt>
                <c:pt idx="738">
                  <c:v>4.7877026520712802E-2</c:v>
                </c:pt>
                <c:pt idx="739">
                  <c:v>4.7505729783736898E-2</c:v>
                </c:pt>
                <c:pt idx="740">
                  <c:v>4.7289702591313799E-2</c:v>
                </c:pt>
                <c:pt idx="741">
                  <c:v>4.7181688995101702E-2</c:v>
                </c:pt>
                <c:pt idx="742">
                  <c:v>4.6915030429455197E-2</c:v>
                </c:pt>
                <c:pt idx="743">
                  <c:v>4.6648371863808803E-2</c:v>
                </c:pt>
                <c:pt idx="744">
                  <c:v>4.6486351469490497E-2</c:v>
                </c:pt>
                <c:pt idx="745">
                  <c:v>4.63243310751736E-2</c:v>
                </c:pt>
                <c:pt idx="746">
                  <c:v>4.6108303882750501E-2</c:v>
                </c:pt>
                <c:pt idx="747">
                  <c:v>4.5895652115210198E-2</c:v>
                </c:pt>
                <c:pt idx="748">
                  <c:v>4.5679624922787099E-2</c:v>
                </c:pt>
                <c:pt idx="749">
                  <c:v>4.5466973155245498E-2</c:v>
                </c:pt>
                <c:pt idx="750">
                  <c:v>4.5142932366611502E-2</c:v>
                </c:pt>
                <c:pt idx="751">
                  <c:v>4.4984287397175998E-2</c:v>
                </c:pt>
                <c:pt idx="752">
                  <c:v>4.4771635629634397E-2</c:v>
                </c:pt>
                <c:pt idx="753">
                  <c:v>4.4609615235317403E-2</c:v>
                </c:pt>
                <c:pt idx="754">
                  <c:v>4.43395812447894E-2</c:v>
                </c:pt>
                <c:pt idx="755">
                  <c:v>4.4123554052366502E-2</c:v>
                </c:pt>
                <c:pt idx="756">
                  <c:v>4.3910902284824901E-2</c:v>
                </c:pt>
                <c:pt idx="757">
                  <c:v>4.3640868294296899E-2</c:v>
                </c:pt>
                <c:pt idx="758">
                  <c:v>4.3374209728649298E-2</c:v>
                </c:pt>
                <c:pt idx="759">
                  <c:v>4.3161557961107697E-2</c:v>
                </c:pt>
                <c:pt idx="760">
                  <c:v>4.2945530768685798E-2</c:v>
                </c:pt>
                <c:pt idx="761">
                  <c:v>4.2732879001144197E-2</c:v>
                </c:pt>
                <c:pt idx="762">
                  <c:v>4.2462845010615202E-2</c:v>
                </c:pt>
                <c:pt idx="763">
                  <c:v>4.2304200041179602E-2</c:v>
                </c:pt>
                <c:pt idx="764">
                  <c:v>4.2034166050651703E-2</c:v>
                </c:pt>
                <c:pt idx="765">
                  <c:v>4.1818138858228597E-2</c:v>
                </c:pt>
                <c:pt idx="766">
                  <c:v>4.1605487090687003E-2</c:v>
                </c:pt>
                <c:pt idx="767">
                  <c:v>4.1335453100159097E-2</c:v>
                </c:pt>
                <c:pt idx="768">
                  <c:v>4.1122801332617497E-2</c:v>
                </c:pt>
                <c:pt idx="769">
                  <c:v>4.0906774140194398E-2</c:v>
                </c:pt>
                <c:pt idx="770">
                  <c:v>4.0694122372653997E-2</c:v>
                </c:pt>
                <c:pt idx="771">
                  <c:v>4.0478095180230898E-2</c:v>
                </c:pt>
                <c:pt idx="772">
                  <c:v>4.0211436614583401E-2</c:v>
                </c:pt>
                <c:pt idx="773">
                  <c:v>4.01034230183724E-2</c:v>
                </c:pt>
                <c:pt idx="774">
                  <c:v>3.9890771250830799E-2</c:v>
                </c:pt>
                <c:pt idx="775">
                  <c:v>3.9570105887078301E-2</c:v>
                </c:pt>
                <c:pt idx="776">
                  <c:v>3.9300071896550402E-2</c:v>
                </c:pt>
                <c:pt idx="777">
                  <c:v>3.9084044704127303E-2</c:v>
                </c:pt>
                <c:pt idx="778">
                  <c:v>3.8871392936585702E-2</c:v>
                </c:pt>
                <c:pt idx="779">
                  <c:v>3.8655365744162701E-2</c:v>
                </c:pt>
                <c:pt idx="780">
                  <c:v>3.8334700380410203E-2</c:v>
                </c:pt>
                <c:pt idx="781">
                  <c:v>3.8064666389882297E-2</c:v>
                </c:pt>
                <c:pt idx="782">
                  <c:v>3.7798007824234599E-2</c:v>
                </c:pt>
                <c:pt idx="783">
                  <c:v>3.7585356056692998E-2</c:v>
                </c:pt>
                <c:pt idx="784">
                  <c:v>3.7423335662376003E-2</c:v>
                </c:pt>
                <c:pt idx="785">
                  <c:v>3.7156677096729498E-2</c:v>
                </c:pt>
                <c:pt idx="786">
                  <c:v>3.6832636308095502E-2</c:v>
                </c:pt>
                <c:pt idx="787">
                  <c:v>3.6616609115672501E-2</c:v>
                </c:pt>
                <c:pt idx="788">
                  <c:v>3.63499505500249E-2</c:v>
                </c:pt>
                <c:pt idx="789">
                  <c:v>3.6137298782484499E-2</c:v>
                </c:pt>
                <c:pt idx="790">
                  <c:v>3.59212715900614E-2</c:v>
                </c:pt>
                <c:pt idx="791">
                  <c:v>3.5546599428202798E-2</c:v>
                </c:pt>
                <c:pt idx="792">
                  <c:v>3.5330572235779699E-2</c:v>
                </c:pt>
                <c:pt idx="793">
                  <c:v>3.5063913670133298E-2</c:v>
                </c:pt>
                <c:pt idx="794">
                  <c:v>3.4851261902591697E-2</c:v>
                </c:pt>
                <c:pt idx="795">
                  <c:v>3.4635234710168702E-2</c:v>
                </c:pt>
                <c:pt idx="796">
                  <c:v>3.4527221113957798E-2</c:v>
                </c:pt>
                <c:pt idx="797">
                  <c:v>3.4152548952099203E-2</c:v>
                </c:pt>
                <c:pt idx="798">
                  <c:v>3.3831883588346698E-2</c:v>
                </c:pt>
                <c:pt idx="799">
                  <c:v>3.3615856395923599E-2</c:v>
                </c:pt>
                <c:pt idx="800">
                  <c:v>3.3349197830277101E-2</c:v>
                </c:pt>
                <c:pt idx="801">
                  <c:v>3.3025157041641898E-2</c:v>
                </c:pt>
                <c:pt idx="802">
                  <c:v>3.27584984759954E-2</c:v>
                </c:pt>
                <c:pt idx="803">
                  <c:v>3.2545846708454E-2</c:v>
                </c:pt>
                <c:pt idx="804">
                  <c:v>3.2275812717925997E-2</c:v>
                </c:pt>
                <c:pt idx="805">
                  <c:v>3.2063160950384403E-2</c:v>
                </c:pt>
                <c:pt idx="806">
                  <c:v>3.1793126959856498E-2</c:v>
                </c:pt>
                <c:pt idx="807">
                  <c:v>3.1526468394208799E-2</c:v>
                </c:pt>
                <c:pt idx="808">
                  <c:v>3.1259809828562399E-2</c:v>
                </c:pt>
                <c:pt idx="809">
                  <c:v>3.0935769039927102E-2</c:v>
                </c:pt>
                <c:pt idx="810">
                  <c:v>3.07197418475052E-2</c:v>
                </c:pt>
                <c:pt idx="811">
                  <c:v>3.04024519086342E-2</c:v>
                </c:pt>
                <c:pt idx="812">
                  <c:v>3.01290424932237E-2</c:v>
                </c:pt>
                <c:pt idx="813">
                  <c:v>2.9862383927577198E-2</c:v>
                </c:pt>
                <c:pt idx="814">
                  <c:v>2.9649732160035601E-2</c:v>
                </c:pt>
                <c:pt idx="815">
                  <c:v>2.9383073594388E-2</c:v>
                </c:pt>
                <c:pt idx="816">
                  <c:v>2.9059032805754E-2</c:v>
                </c:pt>
                <c:pt idx="817">
                  <c:v>2.8843005613330999E-2</c:v>
                </c:pt>
                <c:pt idx="818">
                  <c:v>2.8525715674459901E-2</c:v>
                </c:pt>
                <c:pt idx="819">
                  <c:v>2.83096884820381E-2</c:v>
                </c:pt>
                <c:pt idx="820">
                  <c:v>2.80396544915089E-2</c:v>
                </c:pt>
                <c:pt idx="821">
                  <c:v>2.7718989127756399E-2</c:v>
                </c:pt>
                <c:pt idx="822">
                  <c:v>2.74523305621087E-2</c:v>
                </c:pt>
                <c:pt idx="823">
                  <c:v>2.7182296571580802E-2</c:v>
                </c:pt>
                <c:pt idx="824">
                  <c:v>2.69156380059343E-2</c:v>
                </c:pt>
                <c:pt idx="825">
                  <c:v>2.6648979440286699E-2</c:v>
                </c:pt>
                <c:pt idx="826">
                  <c:v>2.6432952247863701E-2</c:v>
                </c:pt>
                <c:pt idx="827">
                  <c:v>2.6108911459229701E-2</c:v>
                </c:pt>
                <c:pt idx="828">
                  <c:v>2.5791621520358601E-2</c:v>
                </c:pt>
                <c:pt idx="829">
                  <c:v>2.5575594327935498E-2</c:v>
                </c:pt>
                <c:pt idx="830">
                  <c:v>2.5356191710630999E-2</c:v>
                </c:pt>
                <c:pt idx="831">
                  <c:v>2.5089533144984501E-2</c:v>
                </c:pt>
                <c:pt idx="832">
                  <c:v>2.4772243206113501E-2</c:v>
                </c:pt>
                <c:pt idx="833">
                  <c:v>2.4610222811796499E-2</c:v>
                </c:pt>
                <c:pt idx="834">
                  <c:v>2.4394195619373501E-2</c:v>
                </c:pt>
                <c:pt idx="835">
                  <c:v>2.4019523457514898E-2</c:v>
                </c:pt>
                <c:pt idx="836">
                  <c:v>2.3752864891868401E-2</c:v>
                </c:pt>
                <c:pt idx="837">
                  <c:v>2.3482830901339301E-2</c:v>
                </c:pt>
                <c:pt idx="838">
                  <c:v>2.3266803708916199E-2</c:v>
                </c:pt>
                <c:pt idx="839">
                  <c:v>2.2946138345163701E-2</c:v>
                </c:pt>
                <c:pt idx="840">
                  <c:v>2.26794797795172E-2</c:v>
                </c:pt>
                <c:pt idx="841">
                  <c:v>2.2355438990883301E-2</c:v>
                </c:pt>
                <c:pt idx="842">
                  <c:v>2.20887804252357E-2</c:v>
                </c:pt>
                <c:pt idx="843">
                  <c:v>2.1822121859589198E-2</c:v>
                </c:pt>
                <c:pt idx="844">
                  <c:v>2.1552087869059999E-2</c:v>
                </c:pt>
                <c:pt idx="845">
                  <c:v>2.1336060676637E-2</c:v>
                </c:pt>
                <c:pt idx="846">
                  <c:v>2.1069402110990499E-2</c:v>
                </c:pt>
                <c:pt idx="847">
                  <c:v>2.0748736747238001E-2</c:v>
                </c:pt>
                <c:pt idx="848">
                  <c:v>2.0478702756708898E-2</c:v>
                </c:pt>
                <c:pt idx="849">
                  <c:v>2.0212044191062501E-2</c:v>
                </c:pt>
                <c:pt idx="850">
                  <c:v>1.9945385625416E-2</c:v>
                </c:pt>
                <c:pt idx="851">
                  <c:v>1.96213448367808E-2</c:v>
                </c:pt>
                <c:pt idx="852">
                  <c:v>1.9354686271134298E-2</c:v>
                </c:pt>
                <c:pt idx="853">
                  <c:v>1.90846522806053E-2</c:v>
                </c:pt>
                <c:pt idx="854">
                  <c:v>1.8817993714958799E-2</c:v>
                </c:pt>
                <c:pt idx="855">
                  <c:v>1.8497328351206301E-2</c:v>
                </c:pt>
                <c:pt idx="856">
                  <c:v>1.8227294360677201E-2</c:v>
                </c:pt>
                <c:pt idx="857">
                  <c:v>1.79606357950307E-2</c:v>
                </c:pt>
                <c:pt idx="858">
                  <c:v>1.7693977229382998E-2</c:v>
                </c:pt>
                <c:pt idx="859">
                  <c:v>1.74239432388551E-2</c:v>
                </c:pt>
                <c:pt idx="860">
                  <c:v>1.7157284673207401E-2</c:v>
                </c:pt>
                <c:pt idx="861">
                  <c:v>1.68872506826796E-2</c:v>
                </c:pt>
                <c:pt idx="862">
                  <c:v>1.6566585318927102E-2</c:v>
                </c:pt>
                <c:pt idx="863">
                  <c:v>1.6296551328397899E-2</c:v>
                </c:pt>
                <c:pt idx="864">
                  <c:v>1.5979261389526898E-2</c:v>
                </c:pt>
                <c:pt idx="865">
                  <c:v>1.5709227398998899E-2</c:v>
                </c:pt>
                <c:pt idx="866">
                  <c:v>1.5388562035246399E-2</c:v>
                </c:pt>
                <c:pt idx="867">
                  <c:v>1.51185280447173E-2</c:v>
                </c:pt>
                <c:pt idx="868">
                  <c:v>1.47978626809648E-2</c:v>
                </c:pt>
                <c:pt idx="869">
                  <c:v>1.45312041153184E-2</c:v>
                </c:pt>
                <c:pt idx="870">
                  <c:v>1.42611701247892E-2</c:v>
                </c:pt>
                <c:pt idx="871">
                  <c:v>1.39405047610367E-2</c:v>
                </c:pt>
                <c:pt idx="872">
                  <c:v>1.3616463972402701E-2</c:v>
                </c:pt>
                <c:pt idx="873">
                  <c:v>1.34038122048611E-2</c:v>
                </c:pt>
                <c:pt idx="874">
                  <c:v>1.30831468411086E-2</c:v>
                </c:pt>
                <c:pt idx="875">
                  <c:v>1.2813112850579501E-2</c:v>
                </c:pt>
                <c:pt idx="876">
                  <c:v>1.25464542849331E-2</c:v>
                </c:pt>
                <c:pt idx="877">
                  <c:v>1.22764202944039E-2</c:v>
                </c:pt>
                <c:pt idx="878">
                  <c:v>1.2006386303876E-2</c:v>
                </c:pt>
                <c:pt idx="879">
                  <c:v>1.1689096365004901E-2</c:v>
                </c:pt>
                <c:pt idx="880">
                  <c:v>1.14190623744758E-2</c:v>
                </c:pt>
                <c:pt idx="881">
                  <c:v>1.10983970107232E-2</c:v>
                </c:pt>
                <c:pt idx="882">
                  <c:v>1.07777316469708E-2</c:v>
                </c:pt>
                <c:pt idx="883">
                  <c:v>1.05076976564429E-2</c:v>
                </c:pt>
                <c:pt idx="884">
                  <c:v>1.02410390907952E-2</c:v>
                </c:pt>
                <c:pt idx="885">
                  <c:v>9.91699830216119E-3</c:v>
                </c:pt>
                <c:pt idx="886">
                  <c:v>9.5963329384086693E-3</c:v>
                </c:pt>
                <c:pt idx="887">
                  <c:v>9.3296743727610005E-3</c:v>
                </c:pt>
                <c:pt idx="888">
                  <c:v>9.0056335841270999E-3</c:v>
                </c:pt>
                <c:pt idx="889">
                  <c:v>8.7389750184806402E-3</c:v>
                </c:pt>
                <c:pt idx="890">
                  <c:v>8.3643028566220395E-3</c:v>
                </c:pt>
                <c:pt idx="891">
                  <c:v>8.1482756641989493E-3</c:v>
                </c:pt>
                <c:pt idx="892">
                  <c:v>7.8816170985525104E-3</c:v>
                </c:pt>
                <c:pt idx="893">
                  <c:v>7.6115831080233497E-3</c:v>
                </c:pt>
                <c:pt idx="894">
                  <c:v>7.2402863710462296E-3</c:v>
                </c:pt>
                <c:pt idx="895">
                  <c:v>6.9668769556369102E-3</c:v>
                </c:pt>
                <c:pt idx="896">
                  <c:v>6.7002183899892397E-3</c:v>
                </c:pt>
                <c:pt idx="897">
                  <c:v>6.1635258338136297E-3</c:v>
                </c:pt>
                <c:pt idx="898">
                  <c:v>5.7348468738501798E-3</c:v>
                </c:pt>
                <c:pt idx="899">
                  <c:v>5.4681883082024997E-3</c:v>
                </c:pt>
                <c:pt idx="900">
                  <c:v>5.2015297425560599E-3</c:v>
                </c:pt>
                <c:pt idx="901">
                  <c:v>5.0901407214636301E-3</c:v>
                </c:pt>
                <c:pt idx="902">
                  <c:v>4.7728507825925996E-3</c:v>
                </c:pt>
                <c:pt idx="903">
                  <c:v>4.5568235901696204E-3</c:v>
                </c:pt>
                <c:pt idx="904">
                  <c:v>4.2867895996404597E-3</c:v>
                </c:pt>
                <c:pt idx="905">
                  <c:v>3.9154928626633501E-3</c:v>
                </c:pt>
                <c:pt idx="906">
                  <c:v>3.64208344725392E-3</c:v>
                </c:pt>
                <c:pt idx="907">
                  <c:v>3.2707867102768099E-3</c:v>
                </c:pt>
                <c:pt idx="908">
                  <c:v>2.8961145484183199E-3</c:v>
                </c:pt>
                <c:pt idx="909">
                  <c:v>2.5180669616782199E-3</c:v>
                </c:pt>
                <c:pt idx="910">
                  <c:v>2.3054151941378498E-3</c:v>
                </c:pt>
                <c:pt idx="911">
                  <c:v>1.8767362341731699E-3</c:v>
                </c:pt>
                <c:pt idx="912">
                  <c:v>1.49868864743308E-3</c:v>
                </c:pt>
                <c:pt idx="913">
                  <c:v>1.2860368798914799E-3</c:v>
                </c:pt>
                <c:pt idx="914">
                  <c:v>1.01937831424503E-3</c:v>
                </c:pt>
                <c:pt idx="915">
                  <c:v>6.9533752561112805E-4</c:v>
                </c:pt>
                <c:pt idx="916">
                  <c:v>2.6665856564644903E-4</c:v>
                </c:pt>
                <c:pt idx="917">
                  <c:v>0</c:v>
                </c:pt>
              </c:numCache>
            </c:numRef>
          </c:yVal>
          <c:smooth val="1"/>
          <c:extLst xmlns:c16r2="http://schemas.microsoft.com/office/drawing/2015/06/chart">
            <c:ext xmlns:c16="http://schemas.microsoft.com/office/drawing/2014/chart" uri="{C3380CC4-5D6E-409C-BE32-E72D297353CC}">
              <c16:uniqueId val="{00000002-5C15-5548-BDCA-5AD840CC6EE1}"/>
            </c:ext>
          </c:extLst>
        </c:ser>
        <c:ser>
          <c:idx val="6"/>
          <c:order val="3"/>
          <c:tx>
            <c:v>15BSG</c:v>
          </c:tx>
          <c:spPr>
            <a:ln w="19050" cap="rnd">
              <a:solidFill>
                <a:srgbClr val="FF0000"/>
              </a:solidFill>
              <a:round/>
            </a:ln>
            <a:effectLst/>
          </c:spPr>
          <c:marker>
            <c:symbol val="none"/>
          </c:marker>
          <c:xVal>
            <c:numRef>
              <c:f>Coke!$AO$6:$AO$923</c:f>
              <c:numCache>
                <c:formatCode>General</c:formatCode>
                <c:ptCount val="918"/>
                <c:pt idx="0">
                  <c:v>297.03999999999979</c:v>
                </c:pt>
                <c:pt idx="1">
                  <c:v>297.69599999999991</c:v>
                </c:pt>
                <c:pt idx="2">
                  <c:v>298.39999999999992</c:v>
                </c:pt>
                <c:pt idx="3">
                  <c:v>299.13399999999979</c:v>
                </c:pt>
                <c:pt idx="4">
                  <c:v>299.887</c:v>
                </c:pt>
                <c:pt idx="5">
                  <c:v>300.64100000000002</c:v>
                </c:pt>
                <c:pt idx="6">
                  <c:v>301.39699999999982</c:v>
                </c:pt>
                <c:pt idx="7">
                  <c:v>302.15800000000002</c:v>
                </c:pt>
                <c:pt idx="8">
                  <c:v>302.92699999999979</c:v>
                </c:pt>
                <c:pt idx="9">
                  <c:v>303.69799999999992</c:v>
                </c:pt>
                <c:pt idx="10">
                  <c:v>304.46699999999981</c:v>
                </c:pt>
                <c:pt idx="11">
                  <c:v>305.2319999999998</c:v>
                </c:pt>
                <c:pt idx="12">
                  <c:v>305.99499999999978</c:v>
                </c:pt>
                <c:pt idx="13">
                  <c:v>306.75899999999979</c:v>
                </c:pt>
                <c:pt idx="14">
                  <c:v>307.52</c:v>
                </c:pt>
                <c:pt idx="15">
                  <c:v>308.27699999999982</c:v>
                </c:pt>
                <c:pt idx="16">
                  <c:v>309.03599999999977</c:v>
                </c:pt>
                <c:pt idx="17">
                  <c:v>309.79799999999977</c:v>
                </c:pt>
                <c:pt idx="18">
                  <c:v>310.55399999999992</c:v>
                </c:pt>
                <c:pt idx="19">
                  <c:v>311.31299999999999</c:v>
                </c:pt>
                <c:pt idx="20">
                  <c:v>312.08</c:v>
                </c:pt>
                <c:pt idx="21">
                  <c:v>312.84300000000002</c:v>
                </c:pt>
                <c:pt idx="22">
                  <c:v>313.60799999999989</c:v>
                </c:pt>
                <c:pt idx="23">
                  <c:v>314.37199999999979</c:v>
                </c:pt>
                <c:pt idx="24">
                  <c:v>315.13</c:v>
                </c:pt>
                <c:pt idx="25">
                  <c:v>315.89099999999979</c:v>
                </c:pt>
                <c:pt idx="26">
                  <c:v>316.66000000000003</c:v>
                </c:pt>
                <c:pt idx="27">
                  <c:v>317.43699999999973</c:v>
                </c:pt>
                <c:pt idx="28">
                  <c:v>318.21600000000001</c:v>
                </c:pt>
                <c:pt idx="29">
                  <c:v>318.99799999999982</c:v>
                </c:pt>
                <c:pt idx="30">
                  <c:v>319.78099999999978</c:v>
                </c:pt>
                <c:pt idx="31">
                  <c:v>320.56399999999991</c:v>
                </c:pt>
                <c:pt idx="32">
                  <c:v>321.34800000000001</c:v>
                </c:pt>
                <c:pt idx="33">
                  <c:v>322.13399999999979</c:v>
                </c:pt>
                <c:pt idx="34">
                  <c:v>322.92399999999981</c:v>
                </c:pt>
                <c:pt idx="35">
                  <c:v>323.70599999999979</c:v>
                </c:pt>
                <c:pt idx="36">
                  <c:v>324.4939999999998</c:v>
                </c:pt>
                <c:pt idx="37">
                  <c:v>325.28699999999981</c:v>
                </c:pt>
                <c:pt idx="38">
                  <c:v>326.08099999999979</c:v>
                </c:pt>
                <c:pt idx="39">
                  <c:v>326.875</c:v>
                </c:pt>
                <c:pt idx="40">
                  <c:v>327.66399999999999</c:v>
                </c:pt>
                <c:pt idx="41">
                  <c:v>328.45899999999978</c:v>
                </c:pt>
                <c:pt idx="42">
                  <c:v>329.262</c:v>
                </c:pt>
                <c:pt idx="43">
                  <c:v>330.072</c:v>
                </c:pt>
                <c:pt idx="44">
                  <c:v>330.88</c:v>
                </c:pt>
                <c:pt idx="45">
                  <c:v>331.68499999999989</c:v>
                </c:pt>
                <c:pt idx="46">
                  <c:v>332.4989999999998</c:v>
                </c:pt>
                <c:pt idx="47">
                  <c:v>333.315</c:v>
                </c:pt>
                <c:pt idx="48">
                  <c:v>334.12799999999999</c:v>
                </c:pt>
                <c:pt idx="49">
                  <c:v>334.94399999999979</c:v>
                </c:pt>
                <c:pt idx="50">
                  <c:v>335.76399999999978</c:v>
                </c:pt>
                <c:pt idx="51">
                  <c:v>336.58499999999992</c:v>
                </c:pt>
                <c:pt idx="52">
                  <c:v>337.40899999999982</c:v>
                </c:pt>
                <c:pt idx="53">
                  <c:v>338.22999999999979</c:v>
                </c:pt>
                <c:pt idx="54">
                  <c:v>339.04899999999992</c:v>
                </c:pt>
                <c:pt idx="55">
                  <c:v>339.86399999999992</c:v>
                </c:pt>
                <c:pt idx="56">
                  <c:v>340.67999999999989</c:v>
                </c:pt>
                <c:pt idx="57">
                  <c:v>341.50099999999992</c:v>
                </c:pt>
                <c:pt idx="58">
                  <c:v>342.32599999999991</c:v>
                </c:pt>
                <c:pt idx="59">
                  <c:v>343.14100000000002</c:v>
                </c:pt>
                <c:pt idx="60">
                  <c:v>343.95299999999992</c:v>
                </c:pt>
                <c:pt idx="61">
                  <c:v>344.76400000000001</c:v>
                </c:pt>
                <c:pt idx="62">
                  <c:v>345.577</c:v>
                </c:pt>
                <c:pt idx="63">
                  <c:v>346.38599999999991</c:v>
                </c:pt>
                <c:pt idx="64">
                  <c:v>347.19899999999978</c:v>
                </c:pt>
                <c:pt idx="65">
                  <c:v>348.02699999999982</c:v>
                </c:pt>
                <c:pt idx="66">
                  <c:v>348.84899999999999</c:v>
                </c:pt>
                <c:pt idx="67">
                  <c:v>349.67</c:v>
                </c:pt>
                <c:pt idx="68">
                  <c:v>350.49099999999981</c:v>
                </c:pt>
                <c:pt idx="69">
                  <c:v>351.31299999999999</c:v>
                </c:pt>
                <c:pt idx="70">
                  <c:v>352.13699999999977</c:v>
                </c:pt>
                <c:pt idx="71">
                  <c:v>352.95799999999991</c:v>
                </c:pt>
                <c:pt idx="72">
                  <c:v>353.78699999999981</c:v>
                </c:pt>
                <c:pt idx="73">
                  <c:v>354.61500000000001</c:v>
                </c:pt>
                <c:pt idx="74">
                  <c:v>355.43899999999979</c:v>
                </c:pt>
                <c:pt idx="75">
                  <c:v>356.26599999999979</c:v>
                </c:pt>
                <c:pt idx="76">
                  <c:v>357.09199999999981</c:v>
                </c:pt>
                <c:pt idx="77">
                  <c:v>357.91499999999979</c:v>
                </c:pt>
                <c:pt idx="78">
                  <c:v>358.73899999999981</c:v>
                </c:pt>
                <c:pt idx="79">
                  <c:v>359.565</c:v>
                </c:pt>
                <c:pt idx="80">
                  <c:v>360.39799999999991</c:v>
                </c:pt>
                <c:pt idx="81">
                  <c:v>361.22299999999979</c:v>
                </c:pt>
                <c:pt idx="82">
                  <c:v>362.04300000000001</c:v>
                </c:pt>
                <c:pt idx="83">
                  <c:v>362.851</c:v>
                </c:pt>
                <c:pt idx="84">
                  <c:v>363.65899999999999</c:v>
                </c:pt>
                <c:pt idx="85">
                  <c:v>364.46799999999979</c:v>
                </c:pt>
                <c:pt idx="86">
                  <c:v>365.27799999999979</c:v>
                </c:pt>
                <c:pt idx="87">
                  <c:v>366.08</c:v>
                </c:pt>
                <c:pt idx="88">
                  <c:v>366.88199999999978</c:v>
                </c:pt>
                <c:pt idx="89">
                  <c:v>367.67899999999992</c:v>
                </c:pt>
                <c:pt idx="90">
                  <c:v>368.47199999999981</c:v>
                </c:pt>
                <c:pt idx="91">
                  <c:v>369.26900000000001</c:v>
                </c:pt>
                <c:pt idx="92">
                  <c:v>370.06899999999979</c:v>
                </c:pt>
                <c:pt idx="93">
                  <c:v>370.87399999999991</c:v>
                </c:pt>
                <c:pt idx="94">
                  <c:v>371.67399999999992</c:v>
                </c:pt>
                <c:pt idx="95">
                  <c:v>372.47199999999981</c:v>
                </c:pt>
                <c:pt idx="96">
                  <c:v>373.267</c:v>
                </c:pt>
                <c:pt idx="97">
                  <c:v>374.06299999999999</c:v>
                </c:pt>
                <c:pt idx="98">
                  <c:v>374.86199999999991</c:v>
                </c:pt>
                <c:pt idx="99">
                  <c:v>375.66399999999999</c:v>
                </c:pt>
                <c:pt idx="100">
                  <c:v>376.46699999999981</c:v>
                </c:pt>
                <c:pt idx="101">
                  <c:v>377.26499999999999</c:v>
                </c:pt>
                <c:pt idx="102">
                  <c:v>378.05499999999989</c:v>
                </c:pt>
                <c:pt idx="103">
                  <c:v>378.846</c:v>
                </c:pt>
                <c:pt idx="104">
                  <c:v>379.63699999999977</c:v>
                </c:pt>
                <c:pt idx="105">
                  <c:v>380.43599999999981</c:v>
                </c:pt>
                <c:pt idx="106">
                  <c:v>381.2369999999998</c:v>
                </c:pt>
                <c:pt idx="107">
                  <c:v>382.03299999999979</c:v>
                </c:pt>
                <c:pt idx="108">
                  <c:v>382.82899999999978</c:v>
                </c:pt>
                <c:pt idx="109">
                  <c:v>383.62599999999992</c:v>
                </c:pt>
                <c:pt idx="110">
                  <c:v>384.41899999999981</c:v>
                </c:pt>
                <c:pt idx="111">
                  <c:v>385.21</c:v>
                </c:pt>
                <c:pt idx="112">
                  <c:v>385.9939999999998</c:v>
                </c:pt>
                <c:pt idx="113">
                  <c:v>386.77499999999992</c:v>
                </c:pt>
                <c:pt idx="114">
                  <c:v>387.565</c:v>
                </c:pt>
                <c:pt idx="115">
                  <c:v>388.36399999999992</c:v>
                </c:pt>
                <c:pt idx="116">
                  <c:v>389.16</c:v>
                </c:pt>
                <c:pt idx="117">
                  <c:v>389.96</c:v>
                </c:pt>
                <c:pt idx="118">
                  <c:v>390.76099999999991</c:v>
                </c:pt>
                <c:pt idx="119">
                  <c:v>391.55599999999993</c:v>
                </c:pt>
                <c:pt idx="120">
                  <c:v>392.34800000000001</c:v>
                </c:pt>
                <c:pt idx="121">
                  <c:v>393.14100000000002</c:v>
                </c:pt>
                <c:pt idx="122">
                  <c:v>393.94099999999992</c:v>
                </c:pt>
                <c:pt idx="123">
                  <c:v>394.74199999999979</c:v>
                </c:pt>
                <c:pt idx="124">
                  <c:v>395.57799999999992</c:v>
                </c:pt>
                <c:pt idx="125">
                  <c:v>396.43799999999982</c:v>
                </c:pt>
                <c:pt idx="126">
                  <c:v>397.30199999999991</c:v>
                </c:pt>
                <c:pt idx="127">
                  <c:v>398.17199999999991</c:v>
                </c:pt>
                <c:pt idx="128">
                  <c:v>399.04599999999999</c:v>
                </c:pt>
                <c:pt idx="129">
                  <c:v>399.91599999999983</c:v>
                </c:pt>
                <c:pt idx="130">
                  <c:v>400.78599999999977</c:v>
                </c:pt>
                <c:pt idx="131">
                  <c:v>401.65499999999997</c:v>
                </c:pt>
                <c:pt idx="132">
                  <c:v>402.524</c:v>
                </c:pt>
                <c:pt idx="133">
                  <c:v>403.39099999999979</c:v>
                </c:pt>
                <c:pt idx="134">
                  <c:v>404.25799999999992</c:v>
                </c:pt>
                <c:pt idx="135">
                  <c:v>405.12199999999979</c:v>
                </c:pt>
                <c:pt idx="136">
                  <c:v>405.99099999999981</c:v>
                </c:pt>
                <c:pt idx="137">
                  <c:v>406.85500000000002</c:v>
                </c:pt>
                <c:pt idx="138">
                  <c:v>407.72299999999979</c:v>
                </c:pt>
                <c:pt idx="139">
                  <c:v>408.601</c:v>
                </c:pt>
                <c:pt idx="140">
                  <c:v>409.47599999999977</c:v>
                </c:pt>
                <c:pt idx="141">
                  <c:v>410.35</c:v>
                </c:pt>
                <c:pt idx="142">
                  <c:v>411.22299999999979</c:v>
                </c:pt>
                <c:pt idx="143">
                  <c:v>412.09799999999979</c:v>
                </c:pt>
                <c:pt idx="144">
                  <c:v>412.96899999999982</c:v>
                </c:pt>
                <c:pt idx="145">
                  <c:v>413.84300000000002</c:v>
                </c:pt>
                <c:pt idx="146">
                  <c:v>414.71499999999992</c:v>
                </c:pt>
                <c:pt idx="147">
                  <c:v>415.577</c:v>
                </c:pt>
                <c:pt idx="148">
                  <c:v>416.43999999999983</c:v>
                </c:pt>
                <c:pt idx="149">
                  <c:v>417.30499999999989</c:v>
                </c:pt>
                <c:pt idx="150">
                  <c:v>418.16899999999993</c:v>
                </c:pt>
                <c:pt idx="151">
                  <c:v>419.02799999999979</c:v>
                </c:pt>
                <c:pt idx="152">
                  <c:v>419.88299999999992</c:v>
                </c:pt>
                <c:pt idx="153">
                  <c:v>420.74599999999992</c:v>
                </c:pt>
                <c:pt idx="154">
                  <c:v>421.61500000000001</c:v>
                </c:pt>
                <c:pt idx="155">
                  <c:v>422.48299999999978</c:v>
                </c:pt>
                <c:pt idx="156">
                  <c:v>423.351</c:v>
                </c:pt>
                <c:pt idx="157">
                  <c:v>424.21199999999982</c:v>
                </c:pt>
                <c:pt idx="158">
                  <c:v>425.077</c:v>
                </c:pt>
                <c:pt idx="159">
                  <c:v>425.94799999999992</c:v>
                </c:pt>
                <c:pt idx="160">
                  <c:v>426.82399999999978</c:v>
                </c:pt>
                <c:pt idx="161">
                  <c:v>427.70099999999991</c:v>
                </c:pt>
                <c:pt idx="162">
                  <c:v>428.56799999999993</c:v>
                </c:pt>
                <c:pt idx="163">
                  <c:v>429.43099999999981</c:v>
                </c:pt>
                <c:pt idx="164">
                  <c:v>430.2969999999998</c:v>
                </c:pt>
                <c:pt idx="165">
                  <c:v>431.15199999999999</c:v>
                </c:pt>
                <c:pt idx="166">
                  <c:v>432.00400000000002</c:v>
                </c:pt>
                <c:pt idx="167">
                  <c:v>432.86099999999999</c:v>
                </c:pt>
                <c:pt idx="168">
                  <c:v>433.71100000000001</c:v>
                </c:pt>
                <c:pt idx="169">
                  <c:v>434.56099999999992</c:v>
                </c:pt>
                <c:pt idx="170">
                  <c:v>435.41199999999981</c:v>
                </c:pt>
                <c:pt idx="171">
                  <c:v>436.26299999999992</c:v>
                </c:pt>
                <c:pt idx="172">
                  <c:v>437.12199999999979</c:v>
                </c:pt>
                <c:pt idx="173">
                  <c:v>437.98099999999982</c:v>
                </c:pt>
                <c:pt idx="174">
                  <c:v>438.83600000000001</c:v>
                </c:pt>
                <c:pt idx="175">
                  <c:v>439.68999999999988</c:v>
                </c:pt>
                <c:pt idx="176">
                  <c:v>440.548</c:v>
                </c:pt>
                <c:pt idx="177">
                  <c:v>441.40499999999992</c:v>
                </c:pt>
                <c:pt idx="178">
                  <c:v>442.26499999999999</c:v>
                </c:pt>
                <c:pt idx="179">
                  <c:v>443.13299999999992</c:v>
                </c:pt>
                <c:pt idx="180">
                  <c:v>444.00199999999978</c:v>
                </c:pt>
                <c:pt idx="181">
                  <c:v>444.86500000000001</c:v>
                </c:pt>
                <c:pt idx="182">
                  <c:v>445.72499999999991</c:v>
                </c:pt>
                <c:pt idx="183">
                  <c:v>446.59</c:v>
                </c:pt>
                <c:pt idx="184">
                  <c:v>447.45499999999993</c:v>
                </c:pt>
                <c:pt idx="185">
                  <c:v>448.32299999999992</c:v>
                </c:pt>
                <c:pt idx="186">
                  <c:v>449.19499999999988</c:v>
                </c:pt>
                <c:pt idx="187">
                  <c:v>450.072</c:v>
                </c:pt>
                <c:pt idx="188">
                  <c:v>450.94799999999992</c:v>
                </c:pt>
                <c:pt idx="189">
                  <c:v>451.82099999999991</c:v>
                </c:pt>
                <c:pt idx="190">
                  <c:v>452.68499999999989</c:v>
                </c:pt>
                <c:pt idx="191">
                  <c:v>453.553</c:v>
                </c:pt>
                <c:pt idx="192">
                  <c:v>454.42299999999977</c:v>
                </c:pt>
                <c:pt idx="193">
                  <c:v>455.2969999999998</c:v>
                </c:pt>
                <c:pt idx="194">
                  <c:v>456.16399999999999</c:v>
                </c:pt>
                <c:pt idx="195">
                  <c:v>457.02699999999982</c:v>
                </c:pt>
                <c:pt idx="196">
                  <c:v>457.88199999999978</c:v>
                </c:pt>
                <c:pt idx="197">
                  <c:v>458.72899999999981</c:v>
                </c:pt>
                <c:pt idx="198">
                  <c:v>459.577</c:v>
                </c:pt>
                <c:pt idx="199">
                  <c:v>460.42999999999978</c:v>
                </c:pt>
                <c:pt idx="200">
                  <c:v>461.27799999999979</c:v>
                </c:pt>
                <c:pt idx="201">
                  <c:v>462.12199999999979</c:v>
                </c:pt>
                <c:pt idx="202">
                  <c:v>462.97199999999981</c:v>
                </c:pt>
                <c:pt idx="203">
                  <c:v>463.81799999999993</c:v>
                </c:pt>
                <c:pt idx="204">
                  <c:v>464.65800000000002</c:v>
                </c:pt>
                <c:pt idx="205">
                  <c:v>465.50299999999999</c:v>
                </c:pt>
                <c:pt idx="206">
                  <c:v>466.34699999999992</c:v>
                </c:pt>
                <c:pt idx="207">
                  <c:v>467.197</c:v>
                </c:pt>
                <c:pt idx="208">
                  <c:v>468.048</c:v>
                </c:pt>
                <c:pt idx="209">
                  <c:v>468.90099999999978</c:v>
                </c:pt>
                <c:pt idx="210">
                  <c:v>469.75099999999992</c:v>
                </c:pt>
                <c:pt idx="211">
                  <c:v>470.60199999999992</c:v>
                </c:pt>
                <c:pt idx="212">
                  <c:v>471.44499999999988</c:v>
                </c:pt>
                <c:pt idx="213">
                  <c:v>472.29799999999977</c:v>
                </c:pt>
                <c:pt idx="214">
                  <c:v>473.16199999999992</c:v>
                </c:pt>
                <c:pt idx="215">
                  <c:v>474.01900000000001</c:v>
                </c:pt>
                <c:pt idx="216">
                  <c:v>474.875</c:v>
                </c:pt>
                <c:pt idx="217">
                  <c:v>475.72299999999979</c:v>
                </c:pt>
                <c:pt idx="218">
                  <c:v>476.56999999999988</c:v>
                </c:pt>
                <c:pt idx="219">
                  <c:v>477.41599999999983</c:v>
                </c:pt>
                <c:pt idx="220">
                  <c:v>478.26099999999991</c:v>
                </c:pt>
                <c:pt idx="221">
                  <c:v>479.10500000000002</c:v>
                </c:pt>
                <c:pt idx="222">
                  <c:v>479.95</c:v>
                </c:pt>
                <c:pt idx="223">
                  <c:v>480.79099999999983</c:v>
                </c:pt>
                <c:pt idx="224">
                  <c:v>481.63099999999991</c:v>
                </c:pt>
                <c:pt idx="225">
                  <c:v>482.47399999999982</c:v>
                </c:pt>
                <c:pt idx="226">
                  <c:v>483.31599999999992</c:v>
                </c:pt>
                <c:pt idx="227">
                  <c:v>484.16500000000002</c:v>
                </c:pt>
                <c:pt idx="228">
                  <c:v>485.01400000000001</c:v>
                </c:pt>
                <c:pt idx="229">
                  <c:v>485.85500000000002</c:v>
                </c:pt>
                <c:pt idx="230">
                  <c:v>486.697</c:v>
                </c:pt>
                <c:pt idx="231">
                  <c:v>487.54099999999988</c:v>
                </c:pt>
                <c:pt idx="232">
                  <c:v>488.38299999999992</c:v>
                </c:pt>
                <c:pt idx="233">
                  <c:v>489.23</c:v>
                </c:pt>
                <c:pt idx="234">
                  <c:v>490.08</c:v>
                </c:pt>
                <c:pt idx="235">
                  <c:v>490.92799999999983</c:v>
                </c:pt>
                <c:pt idx="236">
                  <c:v>491.77799999999979</c:v>
                </c:pt>
                <c:pt idx="237">
                  <c:v>492.63099999999991</c:v>
                </c:pt>
                <c:pt idx="238">
                  <c:v>493.49099999999981</c:v>
                </c:pt>
                <c:pt idx="239">
                  <c:v>494.35399999999993</c:v>
                </c:pt>
                <c:pt idx="240">
                  <c:v>495.21699999999981</c:v>
                </c:pt>
                <c:pt idx="241">
                  <c:v>496.077</c:v>
                </c:pt>
                <c:pt idx="242">
                  <c:v>496.92699999999979</c:v>
                </c:pt>
                <c:pt idx="243">
                  <c:v>497.76900000000001</c:v>
                </c:pt>
                <c:pt idx="244">
                  <c:v>498.60500000000002</c:v>
                </c:pt>
                <c:pt idx="245">
                  <c:v>499.44399999999979</c:v>
                </c:pt>
                <c:pt idx="246">
                  <c:v>500.28199999999981</c:v>
                </c:pt>
                <c:pt idx="247">
                  <c:v>501.11500000000001</c:v>
                </c:pt>
                <c:pt idx="248">
                  <c:v>501.94799999999992</c:v>
                </c:pt>
                <c:pt idx="249">
                  <c:v>502.78599999999977</c:v>
                </c:pt>
                <c:pt idx="250">
                  <c:v>503.62299999999999</c:v>
                </c:pt>
                <c:pt idx="251">
                  <c:v>504.46100000000001</c:v>
                </c:pt>
                <c:pt idx="252">
                  <c:v>505.29599999999982</c:v>
                </c:pt>
                <c:pt idx="253">
                  <c:v>506.12399999999991</c:v>
                </c:pt>
                <c:pt idx="254">
                  <c:v>506.95</c:v>
                </c:pt>
                <c:pt idx="255">
                  <c:v>507.78</c:v>
                </c:pt>
                <c:pt idx="256">
                  <c:v>508.60799999999989</c:v>
                </c:pt>
                <c:pt idx="257">
                  <c:v>509.43899999999979</c:v>
                </c:pt>
                <c:pt idx="258">
                  <c:v>510.27199999999982</c:v>
                </c:pt>
                <c:pt idx="259">
                  <c:v>511.10799999999989</c:v>
                </c:pt>
                <c:pt idx="260">
                  <c:v>511.947</c:v>
                </c:pt>
                <c:pt idx="261">
                  <c:v>512.78599999999994</c:v>
                </c:pt>
                <c:pt idx="262">
                  <c:v>513.62900000000002</c:v>
                </c:pt>
                <c:pt idx="263">
                  <c:v>514.476</c:v>
                </c:pt>
                <c:pt idx="264">
                  <c:v>515.32499999999982</c:v>
                </c:pt>
                <c:pt idx="265">
                  <c:v>516.16599999999971</c:v>
                </c:pt>
                <c:pt idx="266">
                  <c:v>517.01</c:v>
                </c:pt>
                <c:pt idx="267">
                  <c:v>517.85599999999977</c:v>
                </c:pt>
                <c:pt idx="268">
                  <c:v>518.70000000000005</c:v>
                </c:pt>
                <c:pt idx="269">
                  <c:v>519.54599999999971</c:v>
                </c:pt>
                <c:pt idx="270">
                  <c:v>520.38699999999972</c:v>
                </c:pt>
                <c:pt idx="271">
                  <c:v>521.22900000000004</c:v>
                </c:pt>
                <c:pt idx="272">
                  <c:v>522.07799999999997</c:v>
                </c:pt>
                <c:pt idx="273">
                  <c:v>522.93099999999981</c:v>
                </c:pt>
                <c:pt idx="274">
                  <c:v>523.77700000000004</c:v>
                </c:pt>
                <c:pt idx="275">
                  <c:v>524.62400000000002</c:v>
                </c:pt>
                <c:pt idx="276">
                  <c:v>525.47500000000002</c:v>
                </c:pt>
                <c:pt idx="277">
                  <c:v>526.32099999999969</c:v>
                </c:pt>
                <c:pt idx="278">
                  <c:v>527.16300000000001</c:v>
                </c:pt>
                <c:pt idx="279">
                  <c:v>528.00400000000002</c:v>
                </c:pt>
                <c:pt idx="280">
                  <c:v>528.85399999999981</c:v>
                </c:pt>
                <c:pt idx="281">
                  <c:v>529.69899999999996</c:v>
                </c:pt>
                <c:pt idx="282">
                  <c:v>530.54199999999969</c:v>
                </c:pt>
                <c:pt idx="283">
                  <c:v>531.39</c:v>
                </c:pt>
                <c:pt idx="284">
                  <c:v>532.24199999999996</c:v>
                </c:pt>
                <c:pt idx="285">
                  <c:v>533.09199999999998</c:v>
                </c:pt>
                <c:pt idx="286">
                  <c:v>533.94499999999971</c:v>
                </c:pt>
                <c:pt idx="287">
                  <c:v>534.803</c:v>
                </c:pt>
                <c:pt idx="288">
                  <c:v>535.66100000000006</c:v>
                </c:pt>
                <c:pt idx="289">
                  <c:v>536.5139999999999</c:v>
                </c:pt>
                <c:pt idx="290">
                  <c:v>537.36899999999969</c:v>
                </c:pt>
                <c:pt idx="291">
                  <c:v>538.221</c:v>
                </c:pt>
                <c:pt idx="292">
                  <c:v>539.077</c:v>
                </c:pt>
                <c:pt idx="293">
                  <c:v>539.93699999999967</c:v>
                </c:pt>
                <c:pt idx="294">
                  <c:v>540.79700000000003</c:v>
                </c:pt>
                <c:pt idx="295">
                  <c:v>541.65199999999982</c:v>
                </c:pt>
                <c:pt idx="296">
                  <c:v>542.50800000000004</c:v>
                </c:pt>
                <c:pt idx="297">
                  <c:v>543.36199999999974</c:v>
                </c:pt>
                <c:pt idx="298">
                  <c:v>544.21799999999996</c:v>
                </c:pt>
                <c:pt idx="299">
                  <c:v>545.07100000000003</c:v>
                </c:pt>
                <c:pt idx="300">
                  <c:v>545.92699999999968</c:v>
                </c:pt>
                <c:pt idx="301">
                  <c:v>546.78600000000006</c:v>
                </c:pt>
                <c:pt idx="302">
                  <c:v>547.63499999999999</c:v>
                </c:pt>
                <c:pt idx="303">
                  <c:v>548.4849999999999</c:v>
                </c:pt>
                <c:pt idx="304">
                  <c:v>549.33899999999971</c:v>
                </c:pt>
                <c:pt idx="305">
                  <c:v>550.18899999999996</c:v>
                </c:pt>
                <c:pt idx="306">
                  <c:v>551.03600000000006</c:v>
                </c:pt>
                <c:pt idx="307">
                  <c:v>551.88300000000004</c:v>
                </c:pt>
                <c:pt idx="308">
                  <c:v>552.72699999999998</c:v>
                </c:pt>
                <c:pt idx="309">
                  <c:v>553.57399999999996</c:v>
                </c:pt>
                <c:pt idx="310">
                  <c:v>554.41699999999969</c:v>
                </c:pt>
                <c:pt idx="311">
                  <c:v>555.26499999999999</c:v>
                </c:pt>
                <c:pt idx="312">
                  <c:v>556.12</c:v>
                </c:pt>
                <c:pt idx="313">
                  <c:v>556.97199999999998</c:v>
                </c:pt>
                <c:pt idx="314">
                  <c:v>557.81999999999971</c:v>
                </c:pt>
                <c:pt idx="315">
                  <c:v>558.66300000000001</c:v>
                </c:pt>
                <c:pt idx="316">
                  <c:v>559.50099999999998</c:v>
                </c:pt>
                <c:pt idx="317">
                  <c:v>560.33400000000006</c:v>
                </c:pt>
                <c:pt idx="318">
                  <c:v>561.16999999999996</c:v>
                </c:pt>
                <c:pt idx="319">
                  <c:v>562.01099999999997</c:v>
                </c:pt>
                <c:pt idx="320">
                  <c:v>562.85199999999975</c:v>
                </c:pt>
                <c:pt idx="321">
                  <c:v>563.68799999999999</c:v>
                </c:pt>
                <c:pt idx="322">
                  <c:v>564.51599999999996</c:v>
                </c:pt>
                <c:pt idx="323">
                  <c:v>565.34199999999976</c:v>
                </c:pt>
                <c:pt idx="324">
                  <c:v>566.16999999999996</c:v>
                </c:pt>
                <c:pt idx="325">
                  <c:v>566.99699999999996</c:v>
                </c:pt>
                <c:pt idx="326">
                  <c:v>567.83400000000006</c:v>
                </c:pt>
                <c:pt idx="327">
                  <c:v>568.673</c:v>
                </c:pt>
                <c:pt idx="328">
                  <c:v>569.51</c:v>
                </c:pt>
                <c:pt idx="329">
                  <c:v>570.34799999999962</c:v>
                </c:pt>
                <c:pt idx="330">
                  <c:v>571.18899999999996</c:v>
                </c:pt>
                <c:pt idx="331">
                  <c:v>572.02699999999982</c:v>
                </c:pt>
                <c:pt idx="332">
                  <c:v>572.86899999999969</c:v>
                </c:pt>
                <c:pt idx="333">
                  <c:v>573.71400000000006</c:v>
                </c:pt>
                <c:pt idx="334">
                  <c:v>574.55799999999977</c:v>
                </c:pt>
                <c:pt idx="335">
                  <c:v>575.40099999999973</c:v>
                </c:pt>
                <c:pt idx="336">
                  <c:v>576.24199999999996</c:v>
                </c:pt>
                <c:pt idx="337">
                  <c:v>577.08900000000006</c:v>
                </c:pt>
                <c:pt idx="338">
                  <c:v>577.92999999999972</c:v>
                </c:pt>
                <c:pt idx="339">
                  <c:v>578.77</c:v>
                </c:pt>
                <c:pt idx="340">
                  <c:v>579.60900000000004</c:v>
                </c:pt>
                <c:pt idx="341">
                  <c:v>580.45599999999968</c:v>
                </c:pt>
                <c:pt idx="342">
                  <c:v>581.30599999999981</c:v>
                </c:pt>
                <c:pt idx="343">
                  <c:v>582.15899999999999</c:v>
                </c:pt>
                <c:pt idx="344">
                  <c:v>583.0139999999999</c:v>
                </c:pt>
                <c:pt idx="345">
                  <c:v>583.86699999999962</c:v>
                </c:pt>
                <c:pt idx="346">
                  <c:v>584.71799999999996</c:v>
                </c:pt>
                <c:pt idx="347">
                  <c:v>585.56699999999978</c:v>
                </c:pt>
                <c:pt idx="348">
                  <c:v>586.41599999999971</c:v>
                </c:pt>
                <c:pt idx="349">
                  <c:v>587.26699999999983</c:v>
                </c:pt>
                <c:pt idx="350">
                  <c:v>588.11699999999996</c:v>
                </c:pt>
                <c:pt idx="351">
                  <c:v>588.97</c:v>
                </c:pt>
                <c:pt idx="352">
                  <c:v>589.82199999999978</c:v>
                </c:pt>
                <c:pt idx="353">
                  <c:v>590.67399999999998</c:v>
                </c:pt>
                <c:pt idx="354">
                  <c:v>591.529</c:v>
                </c:pt>
                <c:pt idx="355">
                  <c:v>592.3889999999999</c:v>
                </c:pt>
                <c:pt idx="356">
                  <c:v>593.24900000000002</c:v>
                </c:pt>
                <c:pt idx="357">
                  <c:v>594.11199999999997</c:v>
                </c:pt>
                <c:pt idx="358">
                  <c:v>594.97500000000002</c:v>
                </c:pt>
                <c:pt idx="359">
                  <c:v>595.83799999999974</c:v>
                </c:pt>
                <c:pt idx="360">
                  <c:v>596.69899999999996</c:v>
                </c:pt>
                <c:pt idx="361">
                  <c:v>597.55899999999997</c:v>
                </c:pt>
                <c:pt idx="362">
                  <c:v>598.41199999999981</c:v>
                </c:pt>
                <c:pt idx="363">
                  <c:v>599.26499999999999</c:v>
                </c:pt>
                <c:pt idx="364">
                  <c:v>600.11799999999971</c:v>
                </c:pt>
                <c:pt idx="365">
                  <c:v>600.96599999999967</c:v>
                </c:pt>
                <c:pt idx="366">
                  <c:v>601.81099999999969</c:v>
                </c:pt>
                <c:pt idx="367">
                  <c:v>602.65899999999999</c:v>
                </c:pt>
                <c:pt idx="368">
                  <c:v>603.5139999999999</c:v>
                </c:pt>
                <c:pt idx="369">
                  <c:v>604.36799999999948</c:v>
                </c:pt>
                <c:pt idx="370">
                  <c:v>605.221</c:v>
                </c:pt>
                <c:pt idx="371">
                  <c:v>606.072</c:v>
                </c:pt>
                <c:pt idx="372">
                  <c:v>606.92499999999973</c:v>
                </c:pt>
                <c:pt idx="373">
                  <c:v>607.77599999999995</c:v>
                </c:pt>
                <c:pt idx="374">
                  <c:v>608.63099999999997</c:v>
                </c:pt>
                <c:pt idx="375">
                  <c:v>609.48400000000004</c:v>
                </c:pt>
                <c:pt idx="376">
                  <c:v>610.33699999999976</c:v>
                </c:pt>
                <c:pt idx="377">
                  <c:v>611.18399999999997</c:v>
                </c:pt>
                <c:pt idx="378">
                  <c:v>612.02800000000002</c:v>
                </c:pt>
                <c:pt idx="379">
                  <c:v>612.87699999999973</c:v>
                </c:pt>
                <c:pt idx="380">
                  <c:v>613.72400000000005</c:v>
                </c:pt>
                <c:pt idx="381">
                  <c:v>614.56999999999971</c:v>
                </c:pt>
                <c:pt idx="382">
                  <c:v>615.41899999999998</c:v>
                </c:pt>
                <c:pt idx="383">
                  <c:v>616.27099999999996</c:v>
                </c:pt>
                <c:pt idx="384">
                  <c:v>617.12900000000002</c:v>
                </c:pt>
                <c:pt idx="385">
                  <c:v>617.995</c:v>
                </c:pt>
                <c:pt idx="386">
                  <c:v>618.85699999999974</c:v>
                </c:pt>
                <c:pt idx="387">
                  <c:v>619.71199999999999</c:v>
                </c:pt>
                <c:pt idx="388">
                  <c:v>620.56199999999967</c:v>
                </c:pt>
                <c:pt idx="389">
                  <c:v>621.41100000000006</c:v>
                </c:pt>
                <c:pt idx="390">
                  <c:v>622.25800000000004</c:v>
                </c:pt>
                <c:pt idx="391">
                  <c:v>623.10199999999998</c:v>
                </c:pt>
                <c:pt idx="392">
                  <c:v>623.95399999999972</c:v>
                </c:pt>
                <c:pt idx="393">
                  <c:v>624.81099999999969</c:v>
                </c:pt>
                <c:pt idx="394">
                  <c:v>625.67399999999998</c:v>
                </c:pt>
                <c:pt idx="395">
                  <c:v>626.53399999999999</c:v>
                </c:pt>
                <c:pt idx="396">
                  <c:v>627.39300000000003</c:v>
                </c:pt>
                <c:pt idx="397">
                  <c:v>628.24699999999996</c:v>
                </c:pt>
                <c:pt idx="398">
                  <c:v>629.1</c:v>
                </c:pt>
                <c:pt idx="399">
                  <c:v>629.95599999999968</c:v>
                </c:pt>
                <c:pt idx="400">
                  <c:v>630.81999999999971</c:v>
                </c:pt>
                <c:pt idx="401">
                  <c:v>631.68499999999995</c:v>
                </c:pt>
                <c:pt idx="402">
                  <c:v>632.548</c:v>
                </c:pt>
                <c:pt idx="403">
                  <c:v>633.41499999999996</c:v>
                </c:pt>
                <c:pt idx="404">
                  <c:v>634.27700000000004</c:v>
                </c:pt>
                <c:pt idx="405">
                  <c:v>635.1389999999999</c:v>
                </c:pt>
                <c:pt idx="406">
                  <c:v>636.00599999999997</c:v>
                </c:pt>
                <c:pt idx="407">
                  <c:v>636.87099999999998</c:v>
                </c:pt>
                <c:pt idx="408">
                  <c:v>637.7349999999999</c:v>
                </c:pt>
                <c:pt idx="409">
                  <c:v>638.59400000000005</c:v>
                </c:pt>
                <c:pt idx="410">
                  <c:v>639.45699999999977</c:v>
                </c:pt>
                <c:pt idx="411">
                  <c:v>640.31899999999996</c:v>
                </c:pt>
                <c:pt idx="412">
                  <c:v>641.17999999999995</c:v>
                </c:pt>
                <c:pt idx="413">
                  <c:v>642.03800000000001</c:v>
                </c:pt>
                <c:pt idx="414">
                  <c:v>642.89799999999968</c:v>
                </c:pt>
                <c:pt idx="415">
                  <c:v>643.75800000000004</c:v>
                </c:pt>
                <c:pt idx="416">
                  <c:v>644.61300000000006</c:v>
                </c:pt>
                <c:pt idx="417">
                  <c:v>645.46299999999974</c:v>
                </c:pt>
                <c:pt idx="418">
                  <c:v>646.31399999999996</c:v>
                </c:pt>
                <c:pt idx="419">
                  <c:v>647.16899999999998</c:v>
                </c:pt>
                <c:pt idx="420">
                  <c:v>648.02800000000002</c:v>
                </c:pt>
                <c:pt idx="421">
                  <c:v>648.88499999999999</c:v>
                </c:pt>
                <c:pt idx="422">
                  <c:v>649.74</c:v>
                </c:pt>
                <c:pt idx="423">
                  <c:v>650.59299999999996</c:v>
                </c:pt>
                <c:pt idx="424">
                  <c:v>651.44199999999978</c:v>
                </c:pt>
                <c:pt idx="425">
                  <c:v>652.29100000000005</c:v>
                </c:pt>
                <c:pt idx="426">
                  <c:v>653.1389999999999</c:v>
                </c:pt>
                <c:pt idx="427">
                  <c:v>653.98699999999997</c:v>
                </c:pt>
                <c:pt idx="428">
                  <c:v>654.83400000000006</c:v>
                </c:pt>
                <c:pt idx="429">
                  <c:v>655.6869999999999</c:v>
                </c:pt>
                <c:pt idx="430">
                  <c:v>656.54599999999982</c:v>
                </c:pt>
                <c:pt idx="431">
                  <c:v>657.40099999999973</c:v>
                </c:pt>
                <c:pt idx="432">
                  <c:v>658.255</c:v>
                </c:pt>
                <c:pt idx="433">
                  <c:v>659.1099999999999</c:v>
                </c:pt>
                <c:pt idx="434">
                  <c:v>659.96199999999976</c:v>
                </c:pt>
                <c:pt idx="435">
                  <c:v>660.81099999999969</c:v>
                </c:pt>
                <c:pt idx="436">
                  <c:v>661.66100000000006</c:v>
                </c:pt>
                <c:pt idx="437">
                  <c:v>662.5139999999999</c:v>
                </c:pt>
                <c:pt idx="438">
                  <c:v>663.37</c:v>
                </c:pt>
                <c:pt idx="439">
                  <c:v>664.22699999999998</c:v>
                </c:pt>
                <c:pt idx="440">
                  <c:v>665.09</c:v>
                </c:pt>
                <c:pt idx="441">
                  <c:v>665.95599999999968</c:v>
                </c:pt>
                <c:pt idx="442">
                  <c:v>666.8159999999998</c:v>
                </c:pt>
                <c:pt idx="443">
                  <c:v>667.66799999999967</c:v>
                </c:pt>
                <c:pt idx="444">
                  <c:v>668.51599999999996</c:v>
                </c:pt>
                <c:pt idx="445">
                  <c:v>669.36099999999976</c:v>
                </c:pt>
                <c:pt idx="446">
                  <c:v>670.21299999999997</c:v>
                </c:pt>
                <c:pt idx="447">
                  <c:v>671.072</c:v>
                </c:pt>
                <c:pt idx="448">
                  <c:v>671.93599999999969</c:v>
                </c:pt>
                <c:pt idx="449">
                  <c:v>672.8009999999997</c:v>
                </c:pt>
                <c:pt idx="450">
                  <c:v>673.66599999999971</c:v>
                </c:pt>
                <c:pt idx="451">
                  <c:v>674.52800000000002</c:v>
                </c:pt>
                <c:pt idx="452">
                  <c:v>675.3889999999999</c:v>
                </c:pt>
                <c:pt idx="453">
                  <c:v>676.25199999999973</c:v>
                </c:pt>
                <c:pt idx="454">
                  <c:v>677.12400000000002</c:v>
                </c:pt>
                <c:pt idx="455">
                  <c:v>677.99299999999971</c:v>
                </c:pt>
                <c:pt idx="456">
                  <c:v>678.85099999999977</c:v>
                </c:pt>
                <c:pt idx="457">
                  <c:v>679.70299999999997</c:v>
                </c:pt>
                <c:pt idx="458">
                  <c:v>680.553</c:v>
                </c:pt>
                <c:pt idx="459">
                  <c:v>681.40199999999982</c:v>
                </c:pt>
                <c:pt idx="460">
                  <c:v>682.25199999999973</c:v>
                </c:pt>
                <c:pt idx="461">
                  <c:v>683.1099999999999</c:v>
                </c:pt>
                <c:pt idx="462">
                  <c:v>683.97299999999996</c:v>
                </c:pt>
                <c:pt idx="463">
                  <c:v>684.83299999999974</c:v>
                </c:pt>
                <c:pt idx="464">
                  <c:v>685.69</c:v>
                </c:pt>
                <c:pt idx="465">
                  <c:v>686.54599999999982</c:v>
                </c:pt>
                <c:pt idx="466">
                  <c:v>687.40099999999973</c:v>
                </c:pt>
                <c:pt idx="467">
                  <c:v>688.25199999999973</c:v>
                </c:pt>
                <c:pt idx="468">
                  <c:v>689.10699999999997</c:v>
                </c:pt>
                <c:pt idx="469">
                  <c:v>689.96699999999976</c:v>
                </c:pt>
                <c:pt idx="470">
                  <c:v>690.82899999999972</c:v>
                </c:pt>
                <c:pt idx="471">
                  <c:v>691.68399999999997</c:v>
                </c:pt>
                <c:pt idx="472">
                  <c:v>692.53399999999999</c:v>
                </c:pt>
                <c:pt idx="473">
                  <c:v>693.38799999999969</c:v>
                </c:pt>
                <c:pt idx="474">
                  <c:v>694.25199999999973</c:v>
                </c:pt>
                <c:pt idx="475">
                  <c:v>695.125</c:v>
                </c:pt>
                <c:pt idx="476">
                  <c:v>695.99299999999971</c:v>
                </c:pt>
                <c:pt idx="477">
                  <c:v>696.8529999999995</c:v>
                </c:pt>
                <c:pt idx="478">
                  <c:v>697.71400000000006</c:v>
                </c:pt>
                <c:pt idx="479">
                  <c:v>698.57299999999998</c:v>
                </c:pt>
                <c:pt idx="480">
                  <c:v>699.42699999999968</c:v>
                </c:pt>
                <c:pt idx="481">
                  <c:v>700.27800000000002</c:v>
                </c:pt>
                <c:pt idx="482">
                  <c:v>701.12599999999998</c:v>
                </c:pt>
                <c:pt idx="483">
                  <c:v>701.97299999999996</c:v>
                </c:pt>
                <c:pt idx="484">
                  <c:v>702.82399999999996</c:v>
                </c:pt>
                <c:pt idx="485">
                  <c:v>703.678</c:v>
                </c:pt>
                <c:pt idx="486">
                  <c:v>704.53600000000006</c:v>
                </c:pt>
                <c:pt idx="487">
                  <c:v>705.39300000000003</c:v>
                </c:pt>
                <c:pt idx="488">
                  <c:v>706.245</c:v>
                </c:pt>
                <c:pt idx="489">
                  <c:v>707.101</c:v>
                </c:pt>
                <c:pt idx="490">
                  <c:v>707.95299999999975</c:v>
                </c:pt>
                <c:pt idx="491">
                  <c:v>708.80599999999981</c:v>
                </c:pt>
                <c:pt idx="492">
                  <c:v>709.6569999999997</c:v>
                </c:pt>
                <c:pt idx="493">
                  <c:v>710.50700000000006</c:v>
                </c:pt>
                <c:pt idx="494">
                  <c:v>711.36099999999976</c:v>
                </c:pt>
                <c:pt idx="495">
                  <c:v>712.21500000000003</c:v>
                </c:pt>
                <c:pt idx="496">
                  <c:v>713.07500000000005</c:v>
                </c:pt>
                <c:pt idx="497">
                  <c:v>713.92899999999997</c:v>
                </c:pt>
                <c:pt idx="498">
                  <c:v>714.78899999999999</c:v>
                </c:pt>
                <c:pt idx="499">
                  <c:v>715.64799999999968</c:v>
                </c:pt>
                <c:pt idx="500">
                  <c:v>716.50199999999973</c:v>
                </c:pt>
                <c:pt idx="501">
                  <c:v>717.36300000000006</c:v>
                </c:pt>
                <c:pt idx="502">
                  <c:v>718.22400000000005</c:v>
                </c:pt>
                <c:pt idx="503">
                  <c:v>719.08500000000004</c:v>
                </c:pt>
                <c:pt idx="504">
                  <c:v>719.94399999999996</c:v>
                </c:pt>
                <c:pt idx="505">
                  <c:v>720.80499999999972</c:v>
                </c:pt>
                <c:pt idx="506">
                  <c:v>721.66399999999999</c:v>
                </c:pt>
                <c:pt idx="507">
                  <c:v>722.52199999999971</c:v>
                </c:pt>
                <c:pt idx="508">
                  <c:v>723.38099999999997</c:v>
                </c:pt>
                <c:pt idx="509">
                  <c:v>724.24199999999996</c:v>
                </c:pt>
                <c:pt idx="510">
                  <c:v>725.101</c:v>
                </c:pt>
                <c:pt idx="511">
                  <c:v>725.95599999999968</c:v>
                </c:pt>
                <c:pt idx="512">
                  <c:v>726.81199999999967</c:v>
                </c:pt>
                <c:pt idx="513">
                  <c:v>727.66899999999998</c:v>
                </c:pt>
                <c:pt idx="514">
                  <c:v>728.53</c:v>
                </c:pt>
                <c:pt idx="515">
                  <c:v>729.39099999999996</c:v>
                </c:pt>
                <c:pt idx="516">
                  <c:v>730.24800000000005</c:v>
                </c:pt>
                <c:pt idx="517">
                  <c:v>731.10599999999999</c:v>
                </c:pt>
                <c:pt idx="518">
                  <c:v>731.96799999999962</c:v>
                </c:pt>
                <c:pt idx="519">
                  <c:v>732.8299999999997</c:v>
                </c:pt>
                <c:pt idx="520">
                  <c:v>733.69100000000003</c:v>
                </c:pt>
                <c:pt idx="521">
                  <c:v>734.5509999999997</c:v>
                </c:pt>
                <c:pt idx="522">
                  <c:v>735.41699999999969</c:v>
                </c:pt>
                <c:pt idx="523">
                  <c:v>736.28099999999995</c:v>
                </c:pt>
                <c:pt idx="524">
                  <c:v>737.14300000000003</c:v>
                </c:pt>
                <c:pt idx="525">
                  <c:v>738.00599999999997</c:v>
                </c:pt>
                <c:pt idx="526">
                  <c:v>738.86799999999948</c:v>
                </c:pt>
                <c:pt idx="527">
                  <c:v>739.73400000000004</c:v>
                </c:pt>
                <c:pt idx="528">
                  <c:v>740.601</c:v>
                </c:pt>
                <c:pt idx="529">
                  <c:v>741.46799999999962</c:v>
                </c:pt>
                <c:pt idx="530">
                  <c:v>742.33799999999974</c:v>
                </c:pt>
                <c:pt idx="531">
                  <c:v>743.20699999999999</c:v>
                </c:pt>
                <c:pt idx="532">
                  <c:v>744.07399999999996</c:v>
                </c:pt>
                <c:pt idx="533">
                  <c:v>744.93699999999967</c:v>
                </c:pt>
                <c:pt idx="534">
                  <c:v>745.8009999999997</c:v>
                </c:pt>
                <c:pt idx="535">
                  <c:v>746.66199999999981</c:v>
                </c:pt>
                <c:pt idx="536">
                  <c:v>747.52499999999998</c:v>
                </c:pt>
                <c:pt idx="537">
                  <c:v>748.39099999999996</c:v>
                </c:pt>
                <c:pt idx="538">
                  <c:v>749.26099999999997</c:v>
                </c:pt>
                <c:pt idx="539">
                  <c:v>750.13499999999999</c:v>
                </c:pt>
                <c:pt idx="540">
                  <c:v>751.005</c:v>
                </c:pt>
                <c:pt idx="541">
                  <c:v>751.87199999999996</c:v>
                </c:pt>
                <c:pt idx="542">
                  <c:v>752.73900000000003</c:v>
                </c:pt>
                <c:pt idx="543">
                  <c:v>753.60599999999999</c:v>
                </c:pt>
                <c:pt idx="544">
                  <c:v>754.46499999999969</c:v>
                </c:pt>
                <c:pt idx="545">
                  <c:v>755.32499999999982</c:v>
                </c:pt>
                <c:pt idx="546">
                  <c:v>756.18</c:v>
                </c:pt>
                <c:pt idx="547">
                  <c:v>757.03299999999967</c:v>
                </c:pt>
                <c:pt idx="548">
                  <c:v>757.88799999999969</c:v>
                </c:pt>
                <c:pt idx="549">
                  <c:v>758.75400000000002</c:v>
                </c:pt>
                <c:pt idx="550">
                  <c:v>759.625</c:v>
                </c:pt>
                <c:pt idx="551">
                  <c:v>760.49400000000003</c:v>
                </c:pt>
                <c:pt idx="552">
                  <c:v>761.35999999999967</c:v>
                </c:pt>
                <c:pt idx="553">
                  <c:v>762.22299999999996</c:v>
                </c:pt>
                <c:pt idx="554">
                  <c:v>763.08699999999999</c:v>
                </c:pt>
                <c:pt idx="555">
                  <c:v>763.94599999999969</c:v>
                </c:pt>
                <c:pt idx="556">
                  <c:v>764.8</c:v>
                </c:pt>
                <c:pt idx="557">
                  <c:v>765.65599999999972</c:v>
                </c:pt>
                <c:pt idx="558">
                  <c:v>766.52</c:v>
                </c:pt>
                <c:pt idx="559">
                  <c:v>767.39300000000003</c:v>
                </c:pt>
                <c:pt idx="560">
                  <c:v>768.26599999999996</c:v>
                </c:pt>
                <c:pt idx="561">
                  <c:v>769.13799999999969</c:v>
                </c:pt>
                <c:pt idx="562">
                  <c:v>770.00700000000006</c:v>
                </c:pt>
                <c:pt idx="563">
                  <c:v>770.87699999999973</c:v>
                </c:pt>
                <c:pt idx="564">
                  <c:v>771.745</c:v>
                </c:pt>
                <c:pt idx="565">
                  <c:v>772.61199999999997</c:v>
                </c:pt>
                <c:pt idx="566">
                  <c:v>773.47900000000004</c:v>
                </c:pt>
                <c:pt idx="567">
                  <c:v>774.34599999999978</c:v>
                </c:pt>
                <c:pt idx="568">
                  <c:v>775.21599999999989</c:v>
                </c:pt>
                <c:pt idx="569">
                  <c:v>776.08799999999997</c:v>
                </c:pt>
                <c:pt idx="570">
                  <c:v>776.96199999999976</c:v>
                </c:pt>
                <c:pt idx="571">
                  <c:v>777.83899999999971</c:v>
                </c:pt>
                <c:pt idx="572">
                  <c:v>778.71900000000005</c:v>
                </c:pt>
                <c:pt idx="573">
                  <c:v>779.601</c:v>
                </c:pt>
                <c:pt idx="574">
                  <c:v>780.48599999999999</c:v>
                </c:pt>
                <c:pt idx="575">
                  <c:v>781.38300000000004</c:v>
                </c:pt>
                <c:pt idx="576">
                  <c:v>782.28200000000004</c:v>
                </c:pt>
                <c:pt idx="577">
                  <c:v>783.18</c:v>
                </c:pt>
                <c:pt idx="578">
                  <c:v>784.07500000000005</c:v>
                </c:pt>
                <c:pt idx="579">
                  <c:v>784.96399999999971</c:v>
                </c:pt>
                <c:pt idx="580">
                  <c:v>785.85199999999975</c:v>
                </c:pt>
                <c:pt idx="581">
                  <c:v>786.73500000000001</c:v>
                </c:pt>
                <c:pt idx="582">
                  <c:v>787.61900000000003</c:v>
                </c:pt>
                <c:pt idx="583">
                  <c:v>788.49799999999971</c:v>
                </c:pt>
                <c:pt idx="584">
                  <c:v>789.37400000000002</c:v>
                </c:pt>
                <c:pt idx="585">
                  <c:v>790.24900000000002</c:v>
                </c:pt>
                <c:pt idx="586">
                  <c:v>791.12</c:v>
                </c:pt>
                <c:pt idx="587">
                  <c:v>791.99299999999971</c:v>
                </c:pt>
                <c:pt idx="588">
                  <c:v>792.86799999999948</c:v>
                </c:pt>
                <c:pt idx="589">
                  <c:v>793.74799999999971</c:v>
                </c:pt>
                <c:pt idx="590">
                  <c:v>794.6279999999997</c:v>
                </c:pt>
                <c:pt idx="591">
                  <c:v>795.50900000000001</c:v>
                </c:pt>
                <c:pt idx="592">
                  <c:v>796.38699999999972</c:v>
                </c:pt>
                <c:pt idx="593">
                  <c:v>797.2579999999997</c:v>
                </c:pt>
                <c:pt idx="594">
                  <c:v>798.12599999999998</c:v>
                </c:pt>
                <c:pt idx="595">
                  <c:v>798.99199999999996</c:v>
                </c:pt>
                <c:pt idx="596">
                  <c:v>799.86099999999976</c:v>
                </c:pt>
                <c:pt idx="597">
                  <c:v>800.72699999999998</c:v>
                </c:pt>
                <c:pt idx="598">
                  <c:v>801.59799999999996</c:v>
                </c:pt>
                <c:pt idx="599">
                  <c:v>802.46899999999971</c:v>
                </c:pt>
                <c:pt idx="600">
                  <c:v>803.34099999999978</c:v>
                </c:pt>
                <c:pt idx="601">
                  <c:v>804.20899999999995</c:v>
                </c:pt>
                <c:pt idx="602">
                  <c:v>805.077</c:v>
                </c:pt>
                <c:pt idx="603">
                  <c:v>805.9459999999998</c:v>
                </c:pt>
                <c:pt idx="604">
                  <c:v>806.81999999999971</c:v>
                </c:pt>
                <c:pt idx="605">
                  <c:v>807.69600000000003</c:v>
                </c:pt>
                <c:pt idx="606">
                  <c:v>808.56799999999976</c:v>
                </c:pt>
                <c:pt idx="607">
                  <c:v>809.4409999999998</c:v>
                </c:pt>
                <c:pt idx="608">
                  <c:v>810.31999999999971</c:v>
                </c:pt>
                <c:pt idx="609">
                  <c:v>811.202</c:v>
                </c:pt>
                <c:pt idx="610">
                  <c:v>812.08299999999997</c:v>
                </c:pt>
                <c:pt idx="611">
                  <c:v>812.97</c:v>
                </c:pt>
                <c:pt idx="612">
                  <c:v>813.8529999999995</c:v>
                </c:pt>
                <c:pt idx="613">
                  <c:v>814.73099999999999</c:v>
                </c:pt>
                <c:pt idx="614">
                  <c:v>815.61299999999972</c:v>
                </c:pt>
                <c:pt idx="615">
                  <c:v>816.48799999999972</c:v>
                </c:pt>
                <c:pt idx="616">
                  <c:v>817.36099999999976</c:v>
                </c:pt>
                <c:pt idx="617">
                  <c:v>818.23799999999972</c:v>
                </c:pt>
                <c:pt idx="618">
                  <c:v>819.11799999999971</c:v>
                </c:pt>
                <c:pt idx="619">
                  <c:v>820.0029999999997</c:v>
                </c:pt>
                <c:pt idx="620">
                  <c:v>820.88900000000001</c:v>
                </c:pt>
                <c:pt idx="621">
                  <c:v>821.77200000000005</c:v>
                </c:pt>
                <c:pt idx="622">
                  <c:v>822.6519999999997</c:v>
                </c:pt>
                <c:pt idx="623">
                  <c:v>823.53300000000002</c:v>
                </c:pt>
                <c:pt idx="624">
                  <c:v>824.41499999999996</c:v>
                </c:pt>
                <c:pt idx="625">
                  <c:v>825.29399999999998</c:v>
                </c:pt>
                <c:pt idx="626">
                  <c:v>826.17600000000004</c:v>
                </c:pt>
                <c:pt idx="627">
                  <c:v>827.05699999999979</c:v>
                </c:pt>
                <c:pt idx="628">
                  <c:v>827.93899999999996</c:v>
                </c:pt>
                <c:pt idx="629">
                  <c:v>828.81999999999971</c:v>
                </c:pt>
                <c:pt idx="630">
                  <c:v>829.70100000000002</c:v>
                </c:pt>
                <c:pt idx="631">
                  <c:v>830.58199999999999</c:v>
                </c:pt>
                <c:pt idx="632">
                  <c:v>831.4599999999997</c:v>
                </c:pt>
                <c:pt idx="633">
                  <c:v>832.34199999999976</c:v>
                </c:pt>
                <c:pt idx="634">
                  <c:v>833.226</c:v>
                </c:pt>
                <c:pt idx="635">
                  <c:v>834.10500000000002</c:v>
                </c:pt>
                <c:pt idx="636">
                  <c:v>834.98199999999997</c:v>
                </c:pt>
                <c:pt idx="637">
                  <c:v>835.8589999999997</c:v>
                </c:pt>
                <c:pt idx="638">
                  <c:v>836.73500000000001</c:v>
                </c:pt>
                <c:pt idx="639">
                  <c:v>837.61599999999999</c:v>
                </c:pt>
                <c:pt idx="640">
                  <c:v>838.5</c:v>
                </c:pt>
                <c:pt idx="641">
                  <c:v>839.38800000000003</c:v>
                </c:pt>
                <c:pt idx="642">
                  <c:v>840.27300000000002</c:v>
                </c:pt>
                <c:pt idx="643">
                  <c:v>841.15899999999999</c:v>
                </c:pt>
                <c:pt idx="644">
                  <c:v>842.04</c:v>
                </c:pt>
                <c:pt idx="645">
                  <c:v>842.923</c:v>
                </c:pt>
                <c:pt idx="646">
                  <c:v>843.8059999999997</c:v>
                </c:pt>
                <c:pt idx="647">
                  <c:v>844.69100000000003</c:v>
                </c:pt>
                <c:pt idx="648">
                  <c:v>845.57600000000002</c:v>
                </c:pt>
                <c:pt idx="649">
                  <c:v>846.45899999999972</c:v>
                </c:pt>
                <c:pt idx="650">
                  <c:v>847.33899999999971</c:v>
                </c:pt>
                <c:pt idx="651">
                  <c:v>848.21900000000005</c:v>
                </c:pt>
                <c:pt idx="652">
                  <c:v>849.09799999999996</c:v>
                </c:pt>
                <c:pt idx="653">
                  <c:v>849.98299999999972</c:v>
                </c:pt>
                <c:pt idx="654">
                  <c:v>850.86599999999976</c:v>
                </c:pt>
                <c:pt idx="655">
                  <c:v>851.74900000000002</c:v>
                </c:pt>
                <c:pt idx="656">
                  <c:v>852.64</c:v>
                </c:pt>
                <c:pt idx="657">
                  <c:v>853.53599999999972</c:v>
                </c:pt>
                <c:pt idx="658">
                  <c:v>854.42999999999984</c:v>
                </c:pt>
                <c:pt idx="659">
                  <c:v>855.31999999999971</c:v>
                </c:pt>
                <c:pt idx="660">
                  <c:v>856.21</c:v>
                </c:pt>
                <c:pt idx="661">
                  <c:v>857.09699999999998</c:v>
                </c:pt>
                <c:pt idx="662">
                  <c:v>857.98400000000004</c:v>
                </c:pt>
                <c:pt idx="663">
                  <c:v>858.8779999999997</c:v>
                </c:pt>
                <c:pt idx="664">
                  <c:v>859.78</c:v>
                </c:pt>
                <c:pt idx="665">
                  <c:v>860.68100000000004</c:v>
                </c:pt>
                <c:pt idx="666">
                  <c:v>861.57500000000005</c:v>
                </c:pt>
                <c:pt idx="667">
                  <c:v>862.46299999999974</c:v>
                </c:pt>
                <c:pt idx="668">
                  <c:v>863.3499999999998</c:v>
                </c:pt>
                <c:pt idx="669">
                  <c:v>864.23299999999972</c:v>
                </c:pt>
                <c:pt idx="670">
                  <c:v>865.11599999999999</c:v>
                </c:pt>
                <c:pt idx="671">
                  <c:v>866.00099999999998</c:v>
                </c:pt>
                <c:pt idx="672">
                  <c:v>866.88400000000001</c:v>
                </c:pt>
                <c:pt idx="673">
                  <c:v>867.76800000000003</c:v>
                </c:pt>
                <c:pt idx="674">
                  <c:v>868.65</c:v>
                </c:pt>
                <c:pt idx="675">
                  <c:v>869.529</c:v>
                </c:pt>
                <c:pt idx="676">
                  <c:v>870.41099999999972</c:v>
                </c:pt>
                <c:pt idx="677">
                  <c:v>871.29600000000005</c:v>
                </c:pt>
                <c:pt idx="678">
                  <c:v>872.18399999999997</c:v>
                </c:pt>
                <c:pt idx="679">
                  <c:v>873.07600000000002</c:v>
                </c:pt>
                <c:pt idx="680">
                  <c:v>873.96299999999974</c:v>
                </c:pt>
                <c:pt idx="681">
                  <c:v>874.85199999999975</c:v>
                </c:pt>
                <c:pt idx="682">
                  <c:v>875.745</c:v>
                </c:pt>
                <c:pt idx="683">
                  <c:v>876.64099999999996</c:v>
                </c:pt>
                <c:pt idx="684">
                  <c:v>877.53300000000002</c:v>
                </c:pt>
                <c:pt idx="685">
                  <c:v>878.42499999999973</c:v>
                </c:pt>
                <c:pt idx="686">
                  <c:v>879.32399999999996</c:v>
                </c:pt>
                <c:pt idx="687">
                  <c:v>880.22</c:v>
                </c:pt>
                <c:pt idx="688">
                  <c:v>881.11400000000003</c:v>
                </c:pt>
                <c:pt idx="689">
                  <c:v>882.00900000000001</c:v>
                </c:pt>
                <c:pt idx="690">
                  <c:v>882.90599999999972</c:v>
                </c:pt>
                <c:pt idx="691">
                  <c:v>883.803</c:v>
                </c:pt>
                <c:pt idx="692">
                  <c:v>884.70600000000002</c:v>
                </c:pt>
                <c:pt idx="693">
                  <c:v>885.61</c:v>
                </c:pt>
                <c:pt idx="694">
                  <c:v>886.52</c:v>
                </c:pt>
                <c:pt idx="695">
                  <c:v>887.43299999999977</c:v>
                </c:pt>
                <c:pt idx="696">
                  <c:v>888.35199999999975</c:v>
                </c:pt>
                <c:pt idx="697">
                  <c:v>889.27499999999998</c:v>
                </c:pt>
                <c:pt idx="698">
                  <c:v>890.2</c:v>
                </c:pt>
                <c:pt idx="699">
                  <c:v>891.12599999999998</c:v>
                </c:pt>
                <c:pt idx="700">
                  <c:v>892.05699999999979</c:v>
                </c:pt>
                <c:pt idx="701">
                  <c:v>892.99099999999999</c:v>
                </c:pt>
                <c:pt idx="702">
                  <c:v>893.92699999999979</c:v>
                </c:pt>
                <c:pt idx="703">
                  <c:v>894.86299999999949</c:v>
                </c:pt>
                <c:pt idx="704">
                  <c:v>895.79399999999998</c:v>
                </c:pt>
                <c:pt idx="705">
                  <c:v>896.72299999999996</c:v>
                </c:pt>
                <c:pt idx="706">
                  <c:v>897.64699999999971</c:v>
                </c:pt>
                <c:pt idx="707">
                  <c:v>898.57399999999996</c:v>
                </c:pt>
                <c:pt idx="708">
                  <c:v>899.50099999999998</c:v>
                </c:pt>
                <c:pt idx="709">
                  <c:v>900.42499999999973</c:v>
                </c:pt>
                <c:pt idx="710">
                  <c:v>901.34899999999971</c:v>
                </c:pt>
                <c:pt idx="711">
                  <c:v>902.27</c:v>
                </c:pt>
                <c:pt idx="712">
                  <c:v>903.19200000000001</c:v>
                </c:pt>
                <c:pt idx="713">
                  <c:v>904.11599999999999</c:v>
                </c:pt>
                <c:pt idx="714">
                  <c:v>905.04300000000001</c:v>
                </c:pt>
                <c:pt idx="715">
                  <c:v>905.97699999999998</c:v>
                </c:pt>
                <c:pt idx="716">
                  <c:v>906.91399999999999</c:v>
                </c:pt>
                <c:pt idx="717">
                  <c:v>907.8449999999998</c:v>
                </c:pt>
                <c:pt idx="718">
                  <c:v>908.77700000000004</c:v>
                </c:pt>
                <c:pt idx="719">
                  <c:v>909.70899999999995</c:v>
                </c:pt>
                <c:pt idx="720">
                  <c:v>910.63800000000003</c:v>
                </c:pt>
                <c:pt idx="721">
                  <c:v>911.56299999999976</c:v>
                </c:pt>
                <c:pt idx="722">
                  <c:v>912.48199999999997</c:v>
                </c:pt>
                <c:pt idx="723">
                  <c:v>913.40599999999972</c:v>
                </c:pt>
                <c:pt idx="724">
                  <c:v>914.33599999999979</c:v>
                </c:pt>
                <c:pt idx="725">
                  <c:v>915.26699999999971</c:v>
                </c:pt>
                <c:pt idx="726">
                  <c:v>916.197</c:v>
                </c:pt>
                <c:pt idx="727">
                  <c:v>917.1279999999997</c:v>
                </c:pt>
                <c:pt idx="728">
                  <c:v>918.05699999999979</c:v>
                </c:pt>
                <c:pt idx="729">
                  <c:v>918.98400000000004</c:v>
                </c:pt>
                <c:pt idx="730">
                  <c:v>919.91399999999999</c:v>
                </c:pt>
                <c:pt idx="731">
                  <c:v>920.84199999999976</c:v>
                </c:pt>
                <c:pt idx="732">
                  <c:v>921.77200000000005</c:v>
                </c:pt>
                <c:pt idx="733">
                  <c:v>922.70299999999997</c:v>
                </c:pt>
                <c:pt idx="734">
                  <c:v>923.62900000000002</c:v>
                </c:pt>
                <c:pt idx="735">
                  <c:v>924.5559999999997</c:v>
                </c:pt>
                <c:pt idx="736">
                  <c:v>925.48500000000001</c:v>
                </c:pt>
                <c:pt idx="737">
                  <c:v>926.41300000000001</c:v>
                </c:pt>
                <c:pt idx="738">
                  <c:v>927.3449999999998</c:v>
                </c:pt>
                <c:pt idx="739">
                  <c:v>928.28</c:v>
                </c:pt>
                <c:pt idx="740">
                  <c:v>929.21199999999999</c:v>
                </c:pt>
                <c:pt idx="741">
                  <c:v>930.14300000000003</c:v>
                </c:pt>
                <c:pt idx="742">
                  <c:v>931.07299999999998</c:v>
                </c:pt>
                <c:pt idx="743">
                  <c:v>932.00199999999973</c:v>
                </c:pt>
                <c:pt idx="744">
                  <c:v>932.928</c:v>
                </c:pt>
                <c:pt idx="745">
                  <c:v>933.8589999999997</c:v>
                </c:pt>
                <c:pt idx="746">
                  <c:v>934.78899999999999</c:v>
                </c:pt>
                <c:pt idx="747">
                  <c:v>935.71600000000001</c:v>
                </c:pt>
                <c:pt idx="748">
                  <c:v>936.64599999999996</c:v>
                </c:pt>
                <c:pt idx="749">
                  <c:v>937.57600000000002</c:v>
                </c:pt>
                <c:pt idx="750">
                  <c:v>938.51199999999972</c:v>
                </c:pt>
                <c:pt idx="751">
                  <c:v>939.44399999999996</c:v>
                </c:pt>
                <c:pt idx="752">
                  <c:v>940.37400000000002</c:v>
                </c:pt>
                <c:pt idx="753">
                  <c:v>941.3</c:v>
                </c:pt>
                <c:pt idx="754">
                  <c:v>942.22900000000004</c:v>
                </c:pt>
                <c:pt idx="755">
                  <c:v>943.16499999999996</c:v>
                </c:pt>
                <c:pt idx="756">
                  <c:v>944.101</c:v>
                </c:pt>
                <c:pt idx="757">
                  <c:v>945.03699999999969</c:v>
                </c:pt>
                <c:pt idx="758">
                  <c:v>945.97400000000005</c:v>
                </c:pt>
                <c:pt idx="759">
                  <c:v>946.91099999999972</c:v>
                </c:pt>
                <c:pt idx="760">
                  <c:v>947.8299999999997</c:v>
                </c:pt>
                <c:pt idx="761">
                  <c:v>948.73</c:v>
                </c:pt>
                <c:pt idx="762">
                  <c:v>949.62599999999998</c:v>
                </c:pt>
                <c:pt idx="763">
                  <c:v>950.51599999999996</c:v>
                </c:pt>
                <c:pt idx="764">
                  <c:v>951.41300000000001</c:v>
                </c:pt>
                <c:pt idx="765">
                  <c:v>952.30999999999983</c:v>
                </c:pt>
                <c:pt idx="766">
                  <c:v>953.20799999999997</c:v>
                </c:pt>
                <c:pt idx="767">
                  <c:v>954.10599999999999</c:v>
                </c:pt>
                <c:pt idx="768">
                  <c:v>955.005</c:v>
                </c:pt>
                <c:pt idx="769">
                  <c:v>955.9</c:v>
                </c:pt>
                <c:pt idx="770">
                  <c:v>956.79700000000003</c:v>
                </c:pt>
                <c:pt idx="771">
                  <c:v>957.69500000000005</c:v>
                </c:pt>
                <c:pt idx="772">
                  <c:v>958.59400000000005</c:v>
                </c:pt>
                <c:pt idx="773">
                  <c:v>959.49099999999999</c:v>
                </c:pt>
                <c:pt idx="774">
                  <c:v>960.39</c:v>
                </c:pt>
                <c:pt idx="775">
                  <c:v>961.28899999999999</c:v>
                </c:pt>
                <c:pt idx="776">
                  <c:v>962.19299999999998</c:v>
                </c:pt>
                <c:pt idx="777">
                  <c:v>963.09900000000005</c:v>
                </c:pt>
                <c:pt idx="778">
                  <c:v>964.00699999999972</c:v>
                </c:pt>
                <c:pt idx="779">
                  <c:v>964.92</c:v>
                </c:pt>
                <c:pt idx="780">
                  <c:v>965.8299999999997</c:v>
                </c:pt>
                <c:pt idx="781">
                  <c:v>966.73299999999972</c:v>
                </c:pt>
                <c:pt idx="782">
                  <c:v>967.6329999999997</c:v>
                </c:pt>
                <c:pt idx="783">
                  <c:v>968.5319999999997</c:v>
                </c:pt>
                <c:pt idx="784">
                  <c:v>969.43599999999969</c:v>
                </c:pt>
                <c:pt idx="785">
                  <c:v>970.33899999999971</c:v>
                </c:pt>
                <c:pt idx="786">
                  <c:v>971.245</c:v>
                </c:pt>
                <c:pt idx="787">
                  <c:v>972.15599999999972</c:v>
                </c:pt>
                <c:pt idx="788">
                  <c:v>973.06699999999978</c:v>
                </c:pt>
                <c:pt idx="789">
                  <c:v>973.976</c:v>
                </c:pt>
                <c:pt idx="790">
                  <c:v>974.8829999999997</c:v>
                </c:pt>
                <c:pt idx="791">
                  <c:v>975.78700000000003</c:v>
                </c:pt>
                <c:pt idx="792">
                  <c:v>976.68600000000004</c:v>
                </c:pt>
                <c:pt idx="793">
                  <c:v>977.58799999999997</c:v>
                </c:pt>
                <c:pt idx="794">
                  <c:v>978.49</c:v>
                </c:pt>
                <c:pt idx="795">
                  <c:v>979.38900000000001</c:v>
                </c:pt>
                <c:pt idx="796">
                  <c:v>980.28800000000001</c:v>
                </c:pt>
                <c:pt idx="797">
                  <c:v>981.18700000000001</c:v>
                </c:pt>
                <c:pt idx="798">
                  <c:v>982.08299999999997</c:v>
                </c:pt>
                <c:pt idx="799">
                  <c:v>982.97500000000002</c:v>
                </c:pt>
                <c:pt idx="800">
                  <c:v>983.87</c:v>
                </c:pt>
                <c:pt idx="801">
                  <c:v>984.76400000000001</c:v>
                </c:pt>
                <c:pt idx="802">
                  <c:v>985.66199999999969</c:v>
                </c:pt>
                <c:pt idx="803">
                  <c:v>986.56399999999996</c:v>
                </c:pt>
                <c:pt idx="804">
                  <c:v>987.45799999999974</c:v>
                </c:pt>
                <c:pt idx="805">
                  <c:v>988.3539999999997</c:v>
                </c:pt>
                <c:pt idx="806">
                  <c:v>989.255</c:v>
                </c:pt>
                <c:pt idx="807">
                  <c:v>990.1569999999997</c:v>
                </c:pt>
                <c:pt idx="808">
                  <c:v>991.06099999999969</c:v>
                </c:pt>
                <c:pt idx="809">
                  <c:v>991.96199999999976</c:v>
                </c:pt>
                <c:pt idx="810">
                  <c:v>992.85999999999979</c:v>
                </c:pt>
                <c:pt idx="811">
                  <c:v>993.76199999999972</c:v>
                </c:pt>
                <c:pt idx="812">
                  <c:v>994.70399999999995</c:v>
                </c:pt>
                <c:pt idx="813">
                  <c:v>995.66899999999998</c:v>
                </c:pt>
                <c:pt idx="814">
                  <c:v>996.64800000000002</c:v>
                </c:pt>
                <c:pt idx="815">
                  <c:v>997.63199999999972</c:v>
                </c:pt>
                <c:pt idx="816">
                  <c:v>998.61799999999971</c:v>
                </c:pt>
                <c:pt idx="817">
                  <c:v>999.60799999999972</c:v>
                </c:pt>
                <c:pt idx="818">
                  <c:v>1000.6</c:v>
                </c:pt>
                <c:pt idx="819">
                  <c:v>1001.59</c:v>
                </c:pt>
                <c:pt idx="820">
                  <c:v>1002.582</c:v>
                </c:pt>
                <c:pt idx="821">
                  <c:v>1003.569</c:v>
                </c:pt>
                <c:pt idx="822">
                  <c:v>1004.553</c:v>
                </c:pt>
                <c:pt idx="823">
                  <c:v>1005.54</c:v>
                </c:pt>
                <c:pt idx="824">
                  <c:v>1006.525</c:v>
                </c:pt>
                <c:pt idx="825">
                  <c:v>1007.508</c:v>
                </c:pt>
                <c:pt idx="826">
                  <c:v>1008.492</c:v>
                </c:pt>
                <c:pt idx="827">
                  <c:v>1009.476</c:v>
                </c:pt>
                <c:pt idx="828">
                  <c:v>1010.456</c:v>
                </c:pt>
                <c:pt idx="829">
                  <c:v>1011.433</c:v>
                </c:pt>
                <c:pt idx="830">
                  <c:v>1012.413</c:v>
                </c:pt>
                <c:pt idx="831">
                  <c:v>1013.39</c:v>
                </c:pt>
                <c:pt idx="832">
                  <c:v>1014.3680000000001</c:v>
                </c:pt>
                <c:pt idx="833">
                  <c:v>1015.347</c:v>
                </c:pt>
                <c:pt idx="834">
                  <c:v>1016.319</c:v>
                </c:pt>
                <c:pt idx="835">
                  <c:v>1017.29</c:v>
                </c:pt>
                <c:pt idx="836">
                  <c:v>1018.2619999999999</c:v>
                </c:pt>
                <c:pt idx="837">
                  <c:v>1019.24</c:v>
                </c:pt>
                <c:pt idx="838">
                  <c:v>1020.213</c:v>
                </c:pt>
                <c:pt idx="839">
                  <c:v>1021.188</c:v>
                </c:pt>
                <c:pt idx="840">
                  <c:v>1022.1609999999999</c:v>
                </c:pt>
                <c:pt idx="841">
                  <c:v>1023.13</c:v>
                </c:pt>
                <c:pt idx="842">
                  <c:v>1024.0930000000001</c:v>
                </c:pt>
                <c:pt idx="843">
                  <c:v>1025.0550000000001</c:v>
                </c:pt>
                <c:pt idx="844">
                  <c:v>1026.0150000000001</c:v>
                </c:pt>
                <c:pt idx="845">
                  <c:v>1026.979</c:v>
                </c:pt>
                <c:pt idx="846">
                  <c:v>1027.941</c:v>
                </c:pt>
                <c:pt idx="847">
                  <c:v>1028.9010000000001</c:v>
                </c:pt>
                <c:pt idx="848">
                  <c:v>1029.865</c:v>
                </c:pt>
                <c:pt idx="849">
                  <c:v>1030.828</c:v>
                </c:pt>
                <c:pt idx="850">
                  <c:v>1031.7919999999999</c:v>
                </c:pt>
                <c:pt idx="851">
                  <c:v>1032.7560000000001</c:v>
                </c:pt>
                <c:pt idx="852">
                  <c:v>1033.7190000000001</c:v>
                </c:pt>
                <c:pt idx="853">
                  <c:v>1034.68</c:v>
                </c:pt>
                <c:pt idx="854">
                  <c:v>1035.644</c:v>
                </c:pt>
                <c:pt idx="855">
                  <c:v>1036.6120000000001</c:v>
                </c:pt>
                <c:pt idx="856">
                  <c:v>1037.578</c:v>
                </c:pt>
                <c:pt idx="857">
                  <c:v>1038.5409999999999</c:v>
                </c:pt>
                <c:pt idx="858">
                  <c:v>1039.5050000000001</c:v>
                </c:pt>
                <c:pt idx="859">
                  <c:v>1040.4659999999999</c:v>
                </c:pt>
                <c:pt idx="860">
                  <c:v>1041.4280000000001</c:v>
                </c:pt>
                <c:pt idx="861">
                  <c:v>1042.394</c:v>
                </c:pt>
                <c:pt idx="862">
                  <c:v>1043.357</c:v>
                </c:pt>
                <c:pt idx="863">
                  <c:v>1044.3209999999999</c:v>
                </c:pt>
                <c:pt idx="864">
                  <c:v>1045.2840000000001</c:v>
                </c:pt>
                <c:pt idx="865">
                  <c:v>1046.2460000000001</c:v>
                </c:pt>
                <c:pt idx="866">
                  <c:v>1047.201</c:v>
                </c:pt>
                <c:pt idx="867">
                  <c:v>1048.134</c:v>
                </c:pt>
                <c:pt idx="868">
                  <c:v>1049.047</c:v>
                </c:pt>
                <c:pt idx="869">
                  <c:v>1049.954</c:v>
                </c:pt>
                <c:pt idx="870">
                  <c:v>1050.864</c:v>
                </c:pt>
                <c:pt idx="871">
                  <c:v>1051.7729999999999</c:v>
                </c:pt>
                <c:pt idx="872">
                  <c:v>1052.68</c:v>
                </c:pt>
                <c:pt idx="873">
                  <c:v>1053.586</c:v>
                </c:pt>
                <c:pt idx="874">
                  <c:v>1054.4939999999999</c:v>
                </c:pt>
                <c:pt idx="875">
                  <c:v>1055.4079999999999</c:v>
                </c:pt>
                <c:pt idx="876">
                  <c:v>1056.3240000000001</c:v>
                </c:pt>
                <c:pt idx="877">
                  <c:v>1057.241</c:v>
                </c:pt>
                <c:pt idx="878">
                  <c:v>1058.1569999999999</c:v>
                </c:pt>
                <c:pt idx="879">
                  <c:v>1059.0719999999999</c:v>
                </c:pt>
                <c:pt idx="880">
                  <c:v>1059.9839999999999</c:v>
                </c:pt>
                <c:pt idx="881">
                  <c:v>1060.893</c:v>
                </c:pt>
                <c:pt idx="882">
                  <c:v>1061.8009999999999</c:v>
                </c:pt>
                <c:pt idx="883">
                  <c:v>1062.7090000000001</c:v>
                </c:pt>
                <c:pt idx="884">
                  <c:v>1063.614</c:v>
                </c:pt>
                <c:pt idx="885">
                  <c:v>1064.5229999999999</c:v>
                </c:pt>
                <c:pt idx="886">
                  <c:v>1065.43</c:v>
                </c:pt>
                <c:pt idx="887">
                  <c:v>1066.335</c:v>
                </c:pt>
                <c:pt idx="888">
                  <c:v>1067.2349999999999</c:v>
                </c:pt>
                <c:pt idx="889">
                  <c:v>1068.135</c:v>
                </c:pt>
                <c:pt idx="890">
                  <c:v>1069.038</c:v>
                </c:pt>
                <c:pt idx="891">
                  <c:v>1069.941</c:v>
                </c:pt>
                <c:pt idx="892">
                  <c:v>1070.8430000000001</c:v>
                </c:pt>
                <c:pt idx="893">
                  <c:v>1071.7439999999999</c:v>
                </c:pt>
                <c:pt idx="894">
                  <c:v>1072.6420000000001</c:v>
                </c:pt>
                <c:pt idx="895">
                  <c:v>1073.5440000000001</c:v>
                </c:pt>
                <c:pt idx="896">
                  <c:v>1074.4480000000001</c:v>
                </c:pt>
                <c:pt idx="897">
                  <c:v>1075.357</c:v>
                </c:pt>
                <c:pt idx="898">
                  <c:v>1076.2760000000001</c:v>
                </c:pt>
                <c:pt idx="899">
                  <c:v>1077.194</c:v>
                </c:pt>
                <c:pt idx="900">
                  <c:v>1078.1120000000001</c:v>
                </c:pt>
                <c:pt idx="901">
                  <c:v>1079.03</c:v>
                </c:pt>
                <c:pt idx="902">
                  <c:v>1079.951</c:v>
                </c:pt>
                <c:pt idx="903">
                  <c:v>1080.877</c:v>
                </c:pt>
                <c:pt idx="904">
                  <c:v>1081.8030000000001</c:v>
                </c:pt>
                <c:pt idx="905">
                  <c:v>1082.7270000000001</c:v>
                </c:pt>
                <c:pt idx="906">
                  <c:v>1083.644</c:v>
                </c:pt>
                <c:pt idx="907">
                  <c:v>1084.5609999999999</c:v>
                </c:pt>
                <c:pt idx="908">
                  <c:v>1085.4770000000001</c:v>
                </c:pt>
                <c:pt idx="909">
                  <c:v>1086.393</c:v>
                </c:pt>
                <c:pt idx="910">
                  <c:v>1087.316</c:v>
                </c:pt>
                <c:pt idx="911">
                  <c:v>1088.24</c:v>
                </c:pt>
                <c:pt idx="912">
                  <c:v>1089.1669999999999</c:v>
                </c:pt>
                <c:pt idx="913">
                  <c:v>1090.0909999999999</c:v>
                </c:pt>
                <c:pt idx="914">
                  <c:v>1091.0160000000001</c:v>
                </c:pt>
                <c:pt idx="915">
                  <c:v>1091.9449999999999</c:v>
                </c:pt>
                <c:pt idx="916">
                  <c:v>1092.875</c:v>
                </c:pt>
                <c:pt idx="917">
                  <c:v>1093.8009999999999</c:v>
                </c:pt>
              </c:numCache>
            </c:numRef>
          </c:xVal>
          <c:yVal>
            <c:numRef>
              <c:f>Coke!$AP$6:$AP$923</c:f>
              <c:numCache>
                <c:formatCode>General</c:formatCode>
                <c:ptCount val="918"/>
                <c:pt idx="0">
                  <c:v>1</c:v>
                </c:pt>
                <c:pt idx="1">
                  <c:v>0.99995627761738404</c:v>
                </c:pt>
                <c:pt idx="2">
                  <c:v>0.99993371122635599</c:v>
                </c:pt>
                <c:pt idx="3">
                  <c:v>0.99977715688860203</c:v>
                </c:pt>
                <c:pt idx="4">
                  <c:v>0.99968689132449196</c:v>
                </c:pt>
                <c:pt idx="5">
                  <c:v>0.99957546976879297</c:v>
                </c:pt>
                <c:pt idx="6">
                  <c:v>0.99935121625795598</c:v>
                </c:pt>
                <c:pt idx="7">
                  <c:v>0.99926095069384602</c:v>
                </c:pt>
                <c:pt idx="8">
                  <c:v>0.99905926357403696</c:v>
                </c:pt>
                <c:pt idx="9">
                  <c:v>0.99888014284525495</c:v>
                </c:pt>
                <c:pt idx="10">
                  <c:v>0.99870102211647405</c:v>
                </c:pt>
                <c:pt idx="11">
                  <c:v>0.99847676860563706</c:v>
                </c:pt>
                <c:pt idx="12">
                  <c:v>0.99831880386844296</c:v>
                </c:pt>
                <c:pt idx="13">
                  <c:v>0.99807198396657903</c:v>
                </c:pt>
                <c:pt idx="14">
                  <c:v>0.99784914085518095</c:v>
                </c:pt>
                <c:pt idx="15">
                  <c:v>0.99764604333593299</c:v>
                </c:pt>
                <c:pt idx="16">
                  <c:v>0.99740063383350797</c:v>
                </c:pt>
                <c:pt idx="17">
                  <c:v>0.99715381393164304</c:v>
                </c:pt>
                <c:pt idx="18">
                  <c:v>0.996906994029779</c:v>
                </c:pt>
                <c:pt idx="19">
                  <c:v>0.996616451745299</c:v>
                </c:pt>
                <c:pt idx="20">
                  <c:v>0.99634706545240703</c:v>
                </c:pt>
                <c:pt idx="21">
                  <c:v>0.99607626876007505</c:v>
                </c:pt>
                <c:pt idx="22">
                  <c:v>0.99576457048400702</c:v>
                </c:pt>
                <c:pt idx="23">
                  <c:v>0.99547120740064798</c:v>
                </c:pt>
                <c:pt idx="24">
                  <c:v>0.99515809872514005</c:v>
                </c:pt>
                <c:pt idx="25">
                  <c:v>0.994778701275988</c:v>
                </c:pt>
                <c:pt idx="26">
                  <c:v>0.994441615810014</c:v>
                </c:pt>
                <c:pt idx="27">
                  <c:v>0.99408337435244998</c:v>
                </c:pt>
                <c:pt idx="28">
                  <c:v>0.99367858971339196</c:v>
                </c:pt>
                <c:pt idx="29">
                  <c:v>0.99332034825582904</c:v>
                </c:pt>
                <c:pt idx="30">
                  <c:v>0.99289440762518399</c:v>
                </c:pt>
                <c:pt idx="31">
                  <c:v>0.99246846699453695</c:v>
                </c:pt>
                <c:pt idx="32">
                  <c:v>0.99201995997286396</c:v>
                </c:pt>
                <c:pt idx="33">
                  <c:v>0.99157145295118998</c:v>
                </c:pt>
                <c:pt idx="34">
                  <c:v>0.99110037953848895</c:v>
                </c:pt>
                <c:pt idx="35">
                  <c:v>0.99065187251681597</c:v>
                </c:pt>
                <c:pt idx="36">
                  <c:v>0.99011451033047104</c:v>
                </c:pt>
                <c:pt idx="37">
                  <c:v>0.98962087052674197</c:v>
                </c:pt>
                <c:pt idx="38">
                  <c:v>0.98910607473142498</c:v>
                </c:pt>
                <c:pt idx="39">
                  <c:v>0.98852357976302396</c:v>
                </c:pt>
                <c:pt idx="40">
                  <c:v>0.98798480717724102</c:v>
                </c:pt>
                <c:pt idx="41">
                  <c:v>0.987402312208841</c:v>
                </c:pt>
                <c:pt idx="42">
                  <c:v>0.98681840684100097</c:v>
                </c:pt>
                <c:pt idx="43">
                  <c:v>0.98621334548157402</c:v>
                </c:pt>
                <c:pt idx="44">
                  <c:v>0.98556315134009098</c:v>
                </c:pt>
                <c:pt idx="45">
                  <c:v>0.98491295719860805</c:v>
                </c:pt>
                <c:pt idx="46">
                  <c:v>0.98421763027507003</c:v>
                </c:pt>
                <c:pt idx="47">
                  <c:v>0.98354628014199896</c:v>
                </c:pt>
                <c:pt idx="48">
                  <c:v>0.98285095321846105</c:v>
                </c:pt>
                <c:pt idx="49">
                  <c:v>0.98211049351286706</c:v>
                </c:pt>
                <c:pt idx="50">
                  <c:v>0.98132631142465798</c:v>
                </c:pt>
                <c:pt idx="51">
                  <c:v>0.98054212933644902</c:v>
                </c:pt>
                <c:pt idx="52">
                  <c:v>0.97975653684880104</c:v>
                </c:pt>
                <c:pt idx="53">
                  <c:v>0.97894978836956403</c:v>
                </c:pt>
                <c:pt idx="54">
                  <c:v>0.97814445028976704</c:v>
                </c:pt>
                <c:pt idx="55">
                  <c:v>0.97724743624641897</c:v>
                </c:pt>
                <c:pt idx="56">
                  <c:v>0.97637298859410004</c:v>
                </c:pt>
                <c:pt idx="57">
                  <c:v>0.97549854094178001</c:v>
                </c:pt>
                <c:pt idx="58">
                  <c:v>0.974578960507405</c:v>
                </c:pt>
                <c:pt idx="59">
                  <c:v>0.97365938007303099</c:v>
                </c:pt>
                <c:pt idx="60">
                  <c:v>0.97271864364706695</c:v>
                </c:pt>
                <c:pt idx="61">
                  <c:v>0.97175534083007598</c:v>
                </c:pt>
                <c:pt idx="62">
                  <c:v>0.97076806122261805</c:v>
                </c:pt>
                <c:pt idx="63">
                  <c:v>0.96975962562357299</c:v>
                </c:pt>
                <c:pt idx="64">
                  <c:v>0.96870605724247105</c:v>
                </c:pt>
                <c:pt idx="65">
                  <c:v>0.96765248886137001</c:v>
                </c:pt>
                <c:pt idx="66">
                  <c:v>0.96659751008082995</c:v>
                </c:pt>
                <c:pt idx="67">
                  <c:v>0.96550021931711305</c:v>
                </c:pt>
                <c:pt idx="68">
                  <c:v>0.96440151815395603</c:v>
                </c:pt>
                <c:pt idx="69">
                  <c:v>0.96325768420874502</c:v>
                </c:pt>
                <c:pt idx="70">
                  <c:v>0.96213641665456096</c:v>
                </c:pt>
                <c:pt idx="71">
                  <c:v>0.96097142671776103</c:v>
                </c:pt>
                <c:pt idx="72">
                  <c:v>0.95976130399890602</c:v>
                </c:pt>
                <c:pt idx="73">
                  <c:v>0.95861747005369402</c:v>
                </c:pt>
                <c:pt idx="74">
                  <c:v>0.95740734733483901</c:v>
                </c:pt>
                <c:pt idx="75">
                  <c:v>0.95619581421654398</c:v>
                </c:pt>
                <c:pt idx="76">
                  <c:v>0.95500966828815603</c:v>
                </c:pt>
                <c:pt idx="77">
                  <c:v>0.95377556877883396</c:v>
                </c:pt>
                <c:pt idx="78">
                  <c:v>0.95252031327792297</c:v>
                </c:pt>
                <c:pt idx="79">
                  <c:v>0.95128762416804002</c:v>
                </c:pt>
                <c:pt idx="80">
                  <c:v>0.95000839187666297</c:v>
                </c:pt>
                <c:pt idx="81">
                  <c:v>0.94873198038416395</c:v>
                </c:pt>
                <c:pt idx="82">
                  <c:v>0.94745415849222703</c:v>
                </c:pt>
                <c:pt idx="83">
                  <c:v>0.94615377020926095</c:v>
                </c:pt>
                <c:pt idx="84">
                  <c:v>0.94487453791788401</c:v>
                </c:pt>
                <c:pt idx="85">
                  <c:v>0.94357697043379696</c:v>
                </c:pt>
                <c:pt idx="86">
                  <c:v>0.94227658215083099</c:v>
                </c:pt>
                <c:pt idx="87">
                  <c:v>0.94097619386786502</c:v>
                </c:pt>
                <c:pt idx="88">
                  <c:v>0.939653239193872</c:v>
                </c:pt>
                <c:pt idx="89">
                  <c:v>0.93835285091090603</c:v>
                </c:pt>
                <c:pt idx="90">
                  <c:v>0.93700732984588597</c:v>
                </c:pt>
                <c:pt idx="91">
                  <c:v>0.93570694156292</c:v>
                </c:pt>
                <c:pt idx="92">
                  <c:v>0.93438398688892599</c:v>
                </c:pt>
                <c:pt idx="93">
                  <c:v>0.93306244261437299</c:v>
                </c:pt>
                <c:pt idx="94">
                  <c:v>0.93173948794037997</c:v>
                </c:pt>
                <c:pt idx="95">
                  <c:v>0.93041653326638596</c:v>
                </c:pt>
                <c:pt idx="96">
                  <c:v>0.92909498899183196</c:v>
                </c:pt>
                <c:pt idx="97">
                  <c:v>0.92779460070886699</c:v>
                </c:pt>
                <c:pt idx="98">
                  <c:v>0.92647023563543396</c:v>
                </c:pt>
                <c:pt idx="99">
                  <c:v>0.92514869136088096</c:v>
                </c:pt>
                <c:pt idx="100">
                  <c:v>0.92384830307791399</c:v>
                </c:pt>
                <c:pt idx="101">
                  <c:v>0.922593047577004</c:v>
                </c:pt>
                <c:pt idx="102">
                  <c:v>0.92124893691142296</c:v>
                </c:pt>
                <c:pt idx="103">
                  <c:v>0.91999227101107295</c:v>
                </c:pt>
                <c:pt idx="104">
                  <c:v>0.91871585951857504</c:v>
                </c:pt>
                <c:pt idx="105">
                  <c:v>0.91741547123560796</c:v>
                </c:pt>
                <c:pt idx="106">
                  <c:v>0.91613623894423102</c:v>
                </c:pt>
                <c:pt idx="107">
                  <c:v>0.91488239384276004</c:v>
                </c:pt>
                <c:pt idx="108">
                  <c:v>0.91362572794241104</c:v>
                </c:pt>
                <c:pt idx="109">
                  <c:v>0.91237047244150005</c:v>
                </c:pt>
                <c:pt idx="110">
                  <c:v>0.91113778333161699</c:v>
                </c:pt>
                <c:pt idx="111">
                  <c:v>0.90992766061276198</c:v>
                </c:pt>
                <c:pt idx="112">
                  <c:v>0.90864842832138504</c:v>
                </c:pt>
                <c:pt idx="113">
                  <c:v>0.90743830560252903</c:v>
                </c:pt>
                <c:pt idx="114">
                  <c:v>0.90622818288367402</c:v>
                </c:pt>
                <c:pt idx="115">
                  <c:v>0.90501664976537999</c:v>
                </c:pt>
                <c:pt idx="116">
                  <c:v>0.90382909343755302</c:v>
                </c:pt>
                <c:pt idx="117">
                  <c:v>0.90264153710972495</c:v>
                </c:pt>
                <c:pt idx="118">
                  <c:v>0.90147513677348601</c:v>
                </c:pt>
                <c:pt idx="119">
                  <c:v>0.90031014683668498</c:v>
                </c:pt>
                <c:pt idx="120">
                  <c:v>0.89914374650044704</c:v>
                </c:pt>
                <c:pt idx="121">
                  <c:v>0.89800132295467405</c:v>
                </c:pt>
                <c:pt idx="122">
                  <c:v>0.89683633301787402</c:v>
                </c:pt>
                <c:pt idx="123">
                  <c:v>0.89569249907266202</c:v>
                </c:pt>
                <c:pt idx="124">
                  <c:v>0.89459379790950599</c:v>
                </c:pt>
                <c:pt idx="125">
                  <c:v>0.89347253035532204</c:v>
                </c:pt>
                <c:pt idx="126">
                  <c:v>0.89237523959160503</c:v>
                </c:pt>
                <c:pt idx="127">
                  <c:v>0.89127512802900899</c:v>
                </c:pt>
                <c:pt idx="128">
                  <c:v>0.89017642686585197</c:v>
                </c:pt>
                <c:pt idx="129">
                  <c:v>0.889101702493163</c:v>
                </c:pt>
                <c:pt idx="130">
                  <c:v>0.88802556772103403</c:v>
                </c:pt>
                <c:pt idx="131">
                  <c:v>0.88697199933993298</c:v>
                </c:pt>
                <c:pt idx="132">
                  <c:v>0.88591843095883205</c:v>
                </c:pt>
                <c:pt idx="133">
                  <c:v>0.88486345217829199</c:v>
                </c:pt>
                <c:pt idx="134">
                  <c:v>0.88380988379719005</c:v>
                </c:pt>
                <c:pt idx="135">
                  <c:v>0.88280285859758301</c:v>
                </c:pt>
                <c:pt idx="136">
                  <c:v>0.88177044620807099</c:v>
                </c:pt>
                <c:pt idx="137">
                  <c:v>0.88076060020958602</c:v>
                </c:pt>
                <c:pt idx="138">
                  <c:v>0.87975357500997897</c:v>
                </c:pt>
                <c:pt idx="139">
                  <c:v>0.87876770580195995</c:v>
                </c:pt>
                <c:pt idx="140">
                  <c:v>0.87778042619450303</c:v>
                </c:pt>
                <c:pt idx="141">
                  <c:v>0.87681571297807304</c:v>
                </c:pt>
                <c:pt idx="142">
                  <c:v>0.87585241016108195</c:v>
                </c:pt>
                <c:pt idx="143">
                  <c:v>0.87488769694465196</c:v>
                </c:pt>
                <c:pt idx="144">
                  <c:v>0.87392439412765999</c:v>
                </c:pt>
                <c:pt idx="145">
                  <c:v>0.87300622409272499</c:v>
                </c:pt>
                <c:pt idx="146">
                  <c:v>0.87206407726732305</c:v>
                </c:pt>
                <c:pt idx="147">
                  <c:v>0.87116706322397597</c:v>
                </c:pt>
                <c:pt idx="148">
                  <c:v>0.87024889318903997</c:v>
                </c:pt>
                <c:pt idx="149">
                  <c:v>0.86932790235522595</c:v>
                </c:pt>
                <c:pt idx="150">
                  <c:v>0.868432298711317</c:v>
                </c:pt>
                <c:pt idx="151">
                  <c:v>0.86755785105899796</c:v>
                </c:pt>
                <c:pt idx="152">
                  <c:v>0.86668340340667904</c:v>
                </c:pt>
                <c:pt idx="153">
                  <c:v>0.86580895575435901</c:v>
                </c:pt>
                <c:pt idx="154">
                  <c:v>0.86493450810203898</c:v>
                </c:pt>
                <c:pt idx="155">
                  <c:v>0.86406147084915896</c:v>
                </c:pt>
                <c:pt idx="156">
                  <c:v>0.86323074557945501</c:v>
                </c:pt>
                <c:pt idx="157">
                  <c:v>0.86238027471760303</c:v>
                </c:pt>
                <c:pt idx="158">
                  <c:v>0.86154954944789897</c:v>
                </c:pt>
                <c:pt idx="159">
                  <c:v>0.86072164497707404</c:v>
                </c:pt>
                <c:pt idx="160">
                  <c:v>0.85989091970736997</c:v>
                </c:pt>
                <c:pt idx="161">
                  <c:v>0.85906160483710603</c:v>
                </c:pt>
                <c:pt idx="162">
                  <c:v>0.85827742274889696</c:v>
                </c:pt>
                <c:pt idx="163">
                  <c:v>0.85746926387022004</c:v>
                </c:pt>
                <c:pt idx="164">
                  <c:v>0.85666251539098404</c:v>
                </c:pt>
                <c:pt idx="165">
                  <c:v>0.85587833330277496</c:v>
                </c:pt>
                <c:pt idx="166">
                  <c:v>0.85511530720615403</c:v>
                </c:pt>
                <c:pt idx="167">
                  <c:v>0.85433112511794396</c:v>
                </c:pt>
                <c:pt idx="168">
                  <c:v>0.85354694302973499</c:v>
                </c:pt>
                <c:pt idx="169">
                  <c:v>0.85278532733255397</c:v>
                </c:pt>
                <c:pt idx="170">
                  <c:v>0.85202230123593303</c:v>
                </c:pt>
                <c:pt idx="171">
                  <c:v>0.85126068553875101</c:v>
                </c:pt>
                <c:pt idx="172">
                  <c:v>0.85049765944212996</c:v>
                </c:pt>
                <c:pt idx="173">
                  <c:v>0.84975861013597698</c:v>
                </c:pt>
                <c:pt idx="174">
                  <c:v>0.84897442804776702</c:v>
                </c:pt>
                <c:pt idx="175">
                  <c:v>0.84825653473320095</c:v>
                </c:pt>
                <c:pt idx="176">
                  <c:v>0.84754005181807501</c:v>
                </c:pt>
                <c:pt idx="177">
                  <c:v>0.84679959211248201</c:v>
                </c:pt>
                <c:pt idx="178">
                  <c:v>0.84608169879791595</c:v>
                </c:pt>
                <c:pt idx="179">
                  <c:v>0.84534123909232295</c:v>
                </c:pt>
                <c:pt idx="180">
                  <c:v>0.84464732256822395</c:v>
                </c:pt>
                <c:pt idx="181">
                  <c:v>0.84392942925365899</c:v>
                </c:pt>
                <c:pt idx="182">
                  <c:v>0.84323410233012097</c:v>
                </c:pt>
                <c:pt idx="183">
                  <c:v>0.84254018580602197</c:v>
                </c:pt>
                <c:pt idx="184">
                  <c:v>0.84184485888248395</c:v>
                </c:pt>
                <c:pt idx="185">
                  <c:v>0.84114953195894604</c:v>
                </c:pt>
                <c:pt idx="186">
                  <c:v>0.84045420503540802</c:v>
                </c:pt>
                <c:pt idx="187">
                  <c:v>0.83978285490233695</c:v>
                </c:pt>
                <c:pt idx="188">
                  <c:v>0.83908893837823795</c:v>
                </c:pt>
                <c:pt idx="189">
                  <c:v>0.83841476744628796</c:v>
                </c:pt>
                <c:pt idx="190">
                  <c:v>0.83774200691377798</c:v>
                </c:pt>
                <c:pt idx="191">
                  <c:v>0.83707065678070702</c:v>
                </c:pt>
                <c:pt idx="192">
                  <c:v>0.83642046263922398</c:v>
                </c:pt>
                <c:pt idx="193">
                  <c:v>0.83572513571568596</c:v>
                </c:pt>
                <c:pt idx="194">
                  <c:v>0.83507494157420303</c:v>
                </c:pt>
                <c:pt idx="195">
                  <c:v>0.83440218104169195</c:v>
                </c:pt>
                <c:pt idx="196">
                  <c:v>0.83375198690021002</c:v>
                </c:pt>
                <c:pt idx="197">
                  <c:v>0.83308063676713895</c:v>
                </c:pt>
                <c:pt idx="198">
                  <c:v>0.832429032226217</c:v>
                </c:pt>
                <c:pt idx="199">
                  <c:v>0.83178024848417298</c:v>
                </c:pt>
                <c:pt idx="200">
                  <c:v>0.83112864394325103</c:v>
                </c:pt>
                <c:pt idx="201">
                  <c:v>0.83050101619279604</c:v>
                </c:pt>
                <c:pt idx="202">
                  <c:v>0.82985223245075301</c:v>
                </c:pt>
                <c:pt idx="203">
                  <c:v>0.82920062790982996</c:v>
                </c:pt>
                <c:pt idx="204">
                  <c:v>0.82855184416778704</c:v>
                </c:pt>
                <c:pt idx="205">
                  <c:v>0.82790023962686499</c:v>
                </c:pt>
                <c:pt idx="206">
                  <c:v>0.82725145588482096</c:v>
                </c:pt>
                <c:pt idx="207">
                  <c:v>0.82662382813436597</c:v>
                </c:pt>
                <c:pt idx="208">
                  <c:v>0.82601876677493802</c:v>
                </c:pt>
                <c:pt idx="209">
                  <c:v>0.82536716223401596</c:v>
                </c:pt>
                <c:pt idx="210">
                  <c:v>0.82474094488299998</c:v>
                </c:pt>
                <c:pt idx="211">
                  <c:v>0.82409075074151705</c:v>
                </c:pt>
                <c:pt idx="212">
                  <c:v>0.82346312299106195</c:v>
                </c:pt>
                <c:pt idx="213">
                  <c:v>0.822858061631635</c:v>
                </c:pt>
                <c:pt idx="214">
                  <c:v>0.82222902348173998</c:v>
                </c:pt>
                <c:pt idx="215">
                  <c:v>0.82160139573128499</c:v>
                </c:pt>
                <c:pt idx="216">
                  <c:v>0.82099633437185804</c:v>
                </c:pt>
                <c:pt idx="217">
                  <c:v>0.82036870662140204</c:v>
                </c:pt>
                <c:pt idx="218">
                  <c:v>0.81971992287935902</c:v>
                </c:pt>
                <c:pt idx="219">
                  <c:v>0.81911486151993096</c:v>
                </c:pt>
                <c:pt idx="220">
                  <c:v>0.81848582337003695</c:v>
                </c:pt>
                <c:pt idx="221">
                  <c:v>0.81788217241004801</c:v>
                </c:pt>
                <c:pt idx="222">
                  <c:v>0.817253134260154</c:v>
                </c:pt>
                <c:pt idx="223">
                  <c:v>0.81662550650969901</c:v>
                </c:pt>
                <c:pt idx="224">
                  <c:v>0.81602044515027095</c:v>
                </c:pt>
                <c:pt idx="225">
                  <c:v>0.81541397339140398</c:v>
                </c:pt>
                <c:pt idx="226">
                  <c:v>0.81478634564094898</c:v>
                </c:pt>
                <c:pt idx="227">
                  <c:v>0.814160128289933</c:v>
                </c:pt>
                <c:pt idx="228">
                  <c:v>0.81355365653106604</c:v>
                </c:pt>
                <c:pt idx="229">
                  <c:v>0.81294859517163798</c:v>
                </c:pt>
                <c:pt idx="230">
                  <c:v>0.81234353381221103</c:v>
                </c:pt>
                <c:pt idx="231">
                  <c:v>0.81173847245278297</c:v>
                </c:pt>
                <c:pt idx="232">
                  <c:v>0.81113341109335602</c:v>
                </c:pt>
                <c:pt idx="233">
                  <c:v>0.81050578334290002</c:v>
                </c:pt>
                <c:pt idx="234">
                  <c:v>0.80990072198347296</c:v>
                </c:pt>
                <c:pt idx="235">
                  <c:v>0.80927309423301796</c:v>
                </c:pt>
                <c:pt idx="236">
                  <c:v>0.808666622474151</c:v>
                </c:pt>
                <c:pt idx="237">
                  <c:v>0.80806156111472305</c:v>
                </c:pt>
                <c:pt idx="238">
                  <c:v>0.80743393336426805</c:v>
                </c:pt>
                <c:pt idx="239">
                  <c:v>0.80682887200484099</c:v>
                </c:pt>
                <c:pt idx="240">
                  <c:v>0.80622381064541304</c:v>
                </c:pt>
                <c:pt idx="241">
                  <c:v>0.80561874928598498</c:v>
                </c:pt>
                <c:pt idx="242">
                  <c:v>0.80501368792655803</c:v>
                </c:pt>
                <c:pt idx="243">
                  <c:v>0.80440721616769095</c:v>
                </c:pt>
                <c:pt idx="244">
                  <c:v>0.803802154808263</c:v>
                </c:pt>
                <c:pt idx="245">
                  <c:v>0.80317452705780801</c:v>
                </c:pt>
                <c:pt idx="246">
                  <c:v>0.80259203208940799</c:v>
                </c:pt>
                <c:pt idx="247">
                  <c:v>0.801964404338953</c:v>
                </c:pt>
                <c:pt idx="248">
                  <c:v>0.80135934297952505</c:v>
                </c:pt>
                <c:pt idx="249">
                  <c:v>0.80073171522907005</c:v>
                </c:pt>
                <c:pt idx="250">
                  <c:v>0.80012665386964199</c:v>
                </c:pt>
                <c:pt idx="251">
                  <c:v>0.79952018211077602</c:v>
                </c:pt>
                <c:pt idx="252">
                  <c:v>0.79889396475976004</c:v>
                </c:pt>
                <c:pt idx="253">
                  <c:v>0.79828749300089297</c:v>
                </c:pt>
                <c:pt idx="254">
                  <c:v>0.79770499803249295</c:v>
                </c:pt>
                <c:pt idx="255">
                  <c:v>0.79707737028203696</c:v>
                </c:pt>
                <c:pt idx="256">
                  <c:v>0.79647230892261001</c:v>
                </c:pt>
                <c:pt idx="257">
                  <c:v>0.79584468117215501</c:v>
                </c:pt>
                <c:pt idx="258">
                  <c:v>0.79523961981272695</c:v>
                </c:pt>
                <c:pt idx="259">
                  <c:v>0.79463314805385998</c:v>
                </c:pt>
                <c:pt idx="260">
                  <c:v>0.79398436431181696</c:v>
                </c:pt>
                <c:pt idx="261">
                  <c:v>0.79335532616192195</c:v>
                </c:pt>
                <c:pt idx="262">
                  <c:v>0.792750264802494</c:v>
                </c:pt>
                <c:pt idx="263">
                  <c:v>0.792122637052039</c:v>
                </c:pt>
                <c:pt idx="264">
                  <c:v>0.79149500930158401</c:v>
                </c:pt>
                <c:pt idx="265">
                  <c:v>0.79088994794215595</c:v>
                </c:pt>
                <c:pt idx="266">
                  <c:v>0.79026232019170095</c:v>
                </c:pt>
                <c:pt idx="267">
                  <c:v>0.78963469244124596</c:v>
                </c:pt>
                <c:pt idx="268">
                  <c:v>0.78898449829976303</c:v>
                </c:pt>
                <c:pt idx="269">
                  <c:v>0.78833430415827999</c:v>
                </c:pt>
                <c:pt idx="270">
                  <c:v>0.78770808680726401</c:v>
                </c:pt>
                <c:pt idx="271">
                  <c:v>0.78705648226634195</c:v>
                </c:pt>
                <c:pt idx="272">
                  <c:v>0.78640769852429904</c:v>
                </c:pt>
                <c:pt idx="273">
                  <c:v>0.78575609398337698</c:v>
                </c:pt>
                <c:pt idx="274">
                  <c:v>0.78508474385030502</c:v>
                </c:pt>
                <c:pt idx="275">
                  <c:v>0.78443313930938297</c:v>
                </c:pt>
                <c:pt idx="276">
                  <c:v>0.78376037877687299</c:v>
                </c:pt>
                <c:pt idx="277">
                  <c:v>0.78308902864380303</c:v>
                </c:pt>
                <c:pt idx="278">
                  <c:v>0.78241626811129195</c:v>
                </c:pt>
                <c:pt idx="279">
                  <c:v>0.78172094118775404</c:v>
                </c:pt>
                <c:pt idx="280">
                  <c:v>0.78102702466365503</c:v>
                </c:pt>
                <c:pt idx="281">
                  <c:v>0.78033169774011701</c:v>
                </c:pt>
                <c:pt idx="282">
                  <c:v>0.77963637081657899</c:v>
                </c:pt>
                <c:pt idx="283">
                  <c:v>0.77891988790145295</c:v>
                </c:pt>
                <c:pt idx="284">
                  <c:v>0.77820199458688699</c:v>
                </c:pt>
                <c:pt idx="285">
                  <c:v>0.77748410127232104</c:v>
                </c:pt>
                <c:pt idx="286">
                  <c:v>0.77676620795775497</c:v>
                </c:pt>
                <c:pt idx="287">
                  <c:v>0.77602715865160199</c:v>
                </c:pt>
                <c:pt idx="288">
                  <c:v>0.77528669894600799</c:v>
                </c:pt>
                <c:pt idx="289">
                  <c:v>0.77452649364826598</c:v>
                </c:pt>
                <c:pt idx="290">
                  <c:v>0.77380718993426101</c:v>
                </c:pt>
                <c:pt idx="291">
                  <c:v>0.773046984636519</c:v>
                </c:pt>
                <c:pt idx="292">
                  <c:v>0.77226139214887002</c:v>
                </c:pt>
                <c:pt idx="293">
                  <c:v>0.77147721006066095</c:v>
                </c:pt>
                <c:pt idx="294">
                  <c:v>0.77069302797245198</c:v>
                </c:pt>
                <c:pt idx="295">
                  <c:v>0.76988486909377596</c:v>
                </c:pt>
                <c:pt idx="296">
                  <c:v>0.76909927660612798</c:v>
                </c:pt>
                <c:pt idx="297">
                  <c:v>0.76829252812689097</c:v>
                </c:pt>
                <c:pt idx="298">
                  <c:v>0.76748719004709298</c:v>
                </c:pt>
                <c:pt idx="299">
                  <c:v>0.76663389838636198</c:v>
                </c:pt>
                <c:pt idx="300">
                  <c:v>0.76580599391553705</c:v>
                </c:pt>
                <c:pt idx="301">
                  <c:v>0.76495411265424496</c:v>
                </c:pt>
                <c:pt idx="302">
                  <c:v>0.76414736417500795</c:v>
                </c:pt>
                <c:pt idx="303">
                  <c:v>0.76324893973222196</c:v>
                </c:pt>
                <c:pt idx="304">
                  <c:v>0.76237449207990204</c:v>
                </c:pt>
                <c:pt idx="305">
                  <c:v>0.76150004442758201</c:v>
                </c:pt>
                <c:pt idx="306">
                  <c:v>0.76062559677526198</c:v>
                </c:pt>
                <c:pt idx="307">
                  <c:v>0.75970742674032699</c:v>
                </c:pt>
                <c:pt idx="308">
                  <c:v>0.75881041269698002</c:v>
                </c:pt>
                <c:pt idx="309">
                  <c:v>0.75789224266204402</c:v>
                </c:pt>
                <c:pt idx="310">
                  <c:v>0.75695009583664197</c:v>
                </c:pt>
                <c:pt idx="311">
                  <c:v>0.75598679301965099</c:v>
                </c:pt>
                <c:pt idx="312">
                  <c:v>0.75504464619424905</c:v>
                </c:pt>
                <c:pt idx="313">
                  <c:v>0.75407993297781895</c:v>
                </c:pt>
                <c:pt idx="314">
                  <c:v>0.75307290777821201</c:v>
                </c:pt>
                <c:pt idx="315">
                  <c:v>0.75206306177972604</c:v>
                </c:pt>
                <c:pt idx="316">
                  <c:v>0.75105321578124096</c:v>
                </c:pt>
                <c:pt idx="317">
                  <c:v>0.74997849140855199</c:v>
                </c:pt>
                <c:pt idx="318">
                  <c:v>0.74892492302744995</c:v>
                </c:pt>
                <c:pt idx="319">
                  <c:v>0.74784878825532197</c:v>
                </c:pt>
                <c:pt idx="320">
                  <c:v>0.74672752070113702</c:v>
                </c:pt>
                <c:pt idx="321">
                  <c:v>0.74562881953798099</c:v>
                </c:pt>
                <c:pt idx="322">
                  <c:v>0.74446382960118096</c:v>
                </c:pt>
                <c:pt idx="323">
                  <c:v>0.74327486287391398</c:v>
                </c:pt>
                <c:pt idx="324">
                  <c:v>0.74208730654608701</c:v>
                </c:pt>
                <c:pt idx="325">
                  <c:v>0.74083205104517702</c:v>
                </c:pt>
                <c:pt idx="326">
                  <c:v>0.73959936193529396</c:v>
                </c:pt>
                <c:pt idx="327">
                  <c:v>0.73832012964391602</c:v>
                </c:pt>
                <c:pt idx="328">
                  <c:v>0.73695345258730705</c:v>
                </c:pt>
                <c:pt idx="329">
                  <c:v>0.73558536513125805</c:v>
                </c:pt>
                <c:pt idx="330">
                  <c:v>0.73417355529259398</c:v>
                </c:pt>
                <c:pt idx="331">
                  <c:v>0.732694046280847</c:v>
                </c:pt>
                <c:pt idx="332">
                  <c:v>0.73119338127751199</c:v>
                </c:pt>
                <c:pt idx="333">
                  <c:v>0.72966732908426901</c:v>
                </c:pt>
                <c:pt idx="334">
                  <c:v>0.72807639851682404</c:v>
                </c:pt>
                <c:pt idx="335">
                  <c:v>0.72641776877629505</c:v>
                </c:pt>
                <c:pt idx="336">
                  <c:v>0.72469143986268303</c:v>
                </c:pt>
                <c:pt idx="337">
                  <c:v>0.72291997816701703</c:v>
                </c:pt>
                <c:pt idx="338">
                  <c:v>0.72110479408873396</c:v>
                </c:pt>
                <c:pt idx="339">
                  <c:v>0.71917677805531299</c:v>
                </c:pt>
                <c:pt idx="340">
                  <c:v>0.717181062848809</c:v>
                </c:pt>
                <c:pt idx="341">
                  <c:v>0.71514162525969005</c:v>
                </c:pt>
                <c:pt idx="342">
                  <c:v>0.71298935571543198</c:v>
                </c:pt>
                <c:pt idx="343">
                  <c:v>0.71079195338911905</c:v>
                </c:pt>
                <c:pt idx="344">
                  <c:v>0.70848312950710701</c:v>
                </c:pt>
                <c:pt idx="345">
                  <c:v>0.70608545046042503</c:v>
                </c:pt>
                <c:pt idx="346">
                  <c:v>0.70357352905916504</c:v>
                </c:pt>
                <c:pt idx="347">
                  <c:v>0.70099672928370005</c:v>
                </c:pt>
                <c:pt idx="348">
                  <c:v>0.69828312076263099</c:v>
                </c:pt>
                <c:pt idx="349">
                  <c:v>0.69550463386735695</c:v>
                </c:pt>
                <c:pt idx="350">
                  <c:v>0.69256677183545101</c:v>
                </c:pt>
                <c:pt idx="351">
                  <c:v>0.68951889864728599</c:v>
                </c:pt>
                <c:pt idx="352">
                  <c:v>0.686379349495571</c:v>
                </c:pt>
                <c:pt idx="353">
                  <c:v>0.68308465640554095</c:v>
                </c:pt>
                <c:pt idx="354">
                  <c:v>0.67974483053345602</c:v>
                </c:pt>
                <c:pt idx="355">
                  <c:v>0.67624703992417701</c:v>
                </c:pt>
                <c:pt idx="356">
                  <c:v>0.67261526136817196</c:v>
                </c:pt>
                <c:pt idx="357">
                  <c:v>0.66887065085702901</c:v>
                </c:pt>
                <c:pt idx="358">
                  <c:v>0.66499346279859906</c:v>
                </c:pt>
                <c:pt idx="359">
                  <c:v>0.66100344278503098</c:v>
                </c:pt>
                <c:pt idx="360">
                  <c:v>0.65683289164324199</c:v>
                </c:pt>
                <c:pt idx="361">
                  <c:v>0.65257348533678206</c:v>
                </c:pt>
                <c:pt idx="362">
                  <c:v>0.64820265747462302</c:v>
                </c:pt>
                <c:pt idx="363">
                  <c:v>0.64367386487527101</c:v>
                </c:pt>
                <c:pt idx="364">
                  <c:v>0.63901108432919296</c:v>
                </c:pt>
                <c:pt idx="365">
                  <c:v>0.63421431583638799</c:v>
                </c:pt>
                <c:pt idx="366">
                  <c:v>0.62932728177947295</c:v>
                </c:pt>
                <c:pt idx="367">
                  <c:v>0.62430484937639197</c:v>
                </c:pt>
                <c:pt idx="368">
                  <c:v>0.61912727303499604</c:v>
                </c:pt>
                <c:pt idx="369">
                  <c:v>0.61385943112949104</c:v>
                </c:pt>
                <c:pt idx="370">
                  <c:v>0.60847875726884604</c:v>
                </c:pt>
                <c:pt idx="371">
                  <c:v>0.60298666185250305</c:v>
                </c:pt>
                <c:pt idx="372">
                  <c:v>0.59738314488046096</c:v>
                </c:pt>
                <c:pt idx="373">
                  <c:v>0.59168795194487001</c:v>
                </c:pt>
                <c:pt idx="374">
                  <c:v>0.58592647023563504</c:v>
                </c:pt>
                <c:pt idx="375">
                  <c:v>0.58003100057967405</c:v>
                </c:pt>
                <c:pt idx="376">
                  <c:v>0.57411296453268501</c:v>
                </c:pt>
                <c:pt idx="377">
                  <c:v>0.56810466292158601</c:v>
                </c:pt>
                <c:pt idx="378">
                  <c:v>0.56202866213740399</c:v>
                </c:pt>
                <c:pt idx="379">
                  <c:v>0.555908938970606</c:v>
                </c:pt>
                <c:pt idx="380">
                  <c:v>0.54974549342119206</c:v>
                </c:pt>
                <c:pt idx="381">
                  <c:v>0.54355807108131104</c:v>
                </c:pt>
                <c:pt idx="382">
                  <c:v>0.53737064874143003</c:v>
                </c:pt>
                <c:pt idx="383">
                  <c:v>0.531162070409961</c:v>
                </c:pt>
                <c:pt idx="384">
                  <c:v>0.52495067127961303</c:v>
                </c:pt>
                <c:pt idx="385">
                  <c:v>0.51876324893973202</c:v>
                </c:pt>
                <c:pt idx="386">
                  <c:v>0.51259980339031797</c:v>
                </c:pt>
                <c:pt idx="387">
                  <c:v>0.50645610343305303</c:v>
                </c:pt>
                <c:pt idx="388">
                  <c:v>0.50038292344774904</c:v>
                </c:pt>
                <c:pt idx="389">
                  <c:v>0.494352055445623</c:v>
                </c:pt>
                <c:pt idx="390">
                  <c:v>0.48838747621713902</c:v>
                </c:pt>
                <c:pt idx="391">
                  <c:v>0.48249341696061798</c:v>
                </c:pt>
                <c:pt idx="392">
                  <c:v>0.4766642360783</c:v>
                </c:pt>
                <c:pt idx="393">
                  <c:v>0.47099301993317499</c:v>
                </c:pt>
                <c:pt idx="394">
                  <c:v>0.46541065895272199</c:v>
                </c:pt>
                <c:pt idx="395">
                  <c:v>0.45994112992740699</c:v>
                </c:pt>
                <c:pt idx="396">
                  <c:v>0.45458302245778998</c:v>
                </c:pt>
                <c:pt idx="397">
                  <c:v>0.44931377015284502</c:v>
                </c:pt>
                <c:pt idx="398">
                  <c:v>0.44422645937555899</c:v>
                </c:pt>
                <c:pt idx="399">
                  <c:v>0.43920402697247901</c:v>
                </c:pt>
                <c:pt idx="400">
                  <c:v>0.43431699291556403</c:v>
                </c:pt>
                <c:pt idx="401">
                  <c:v>0.42958651319640201</c:v>
                </c:pt>
                <c:pt idx="402">
                  <c:v>0.42496886543237899</c:v>
                </c:pt>
                <c:pt idx="403">
                  <c:v>0.42046263922405502</c:v>
                </c:pt>
                <c:pt idx="404">
                  <c:v>0.416069244970868</c:v>
                </c:pt>
                <c:pt idx="405">
                  <c:v>0.41180983866440801</c:v>
                </c:pt>
                <c:pt idx="406">
                  <c:v>0.40763928752261902</c:v>
                </c:pt>
                <c:pt idx="407">
                  <c:v>0.40356041234438</c:v>
                </c:pt>
                <c:pt idx="408">
                  <c:v>0.399614114713428</c:v>
                </c:pt>
                <c:pt idx="409">
                  <c:v>0.39575949304602598</c:v>
                </c:pt>
                <c:pt idx="410">
                  <c:v>0.39197116015226602</c:v>
                </c:pt>
                <c:pt idx="411">
                  <c:v>0.38824911603215101</c:v>
                </c:pt>
                <c:pt idx="412">
                  <c:v>0.38466247025820199</c:v>
                </c:pt>
                <c:pt idx="413">
                  <c:v>0.381119546866868</c:v>
                </c:pt>
                <c:pt idx="414">
                  <c:v>0.37766829943908398</c:v>
                </c:pt>
                <c:pt idx="415">
                  <c:v>0.37426077439391597</c:v>
                </c:pt>
                <c:pt idx="416">
                  <c:v>0.37091953812239198</c:v>
                </c:pt>
                <c:pt idx="417">
                  <c:v>0.36764741142338903</c:v>
                </c:pt>
                <c:pt idx="418">
                  <c:v>0.36441900710700298</c:v>
                </c:pt>
                <c:pt idx="419">
                  <c:v>0.36125971236313797</c:v>
                </c:pt>
                <c:pt idx="420">
                  <c:v>0.35812016321142298</c:v>
                </c:pt>
                <c:pt idx="421">
                  <c:v>0.355004590850174</c:v>
                </c:pt>
                <c:pt idx="422">
                  <c:v>0.35195530726257002</c:v>
                </c:pt>
                <c:pt idx="423">
                  <c:v>0.34892859006599197</c:v>
                </c:pt>
                <c:pt idx="424">
                  <c:v>0.34594700565147002</c:v>
                </c:pt>
                <c:pt idx="425">
                  <c:v>0.34296542123694901</c:v>
                </c:pt>
                <c:pt idx="426">
                  <c:v>0.34000640321345399</c:v>
                </c:pt>
                <c:pt idx="427">
                  <c:v>0.33706995158098702</c:v>
                </c:pt>
                <c:pt idx="428">
                  <c:v>0.334110933557493</c:v>
                </c:pt>
                <c:pt idx="429">
                  <c:v>0.33119704831605401</c:v>
                </c:pt>
                <c:pt idx="430">
                  <c:v>0.32828316307461503</c:v>
                </c:pt>
                <c:pt idx="431">
                  <c:v>0.32536786743373602</c:v>
                </c:pt>
                <c:pt idx="432">
                  <c:v>0.32245398219229598</c:v>
                </c:pt>
                <c:pt idx="433">
                  <c:v>0.31956266334188499</c:v>
                </c:pt>
                <c:pt idx="434">
                  <c:v>0.31658107892736298</c:v>
                </c:pt>
                <c:pt idx="435">
                  <c:v>0.31362206090386902</c:v>
                </c:pt>
                <c:pt idx="436">
                  <c:v>0.31068560927140199</c:v>
                </c:pt>
                <c:pt idx="437">
                  <c:v>0.30770402485687998</c:v>
                </c:pt>
                <c:pt idx="438">
                  <c:v>0.30474500683338501</c:v>
                </c:pt>
                <c:pt idx="439">
                  <c:v>0.30178457841045098</c:v>
                </c:pt>
                <c:pt idx="440">
                  <c:v>0.29878042760490198</c:v>
                </c:pt>
                <c:pt idx="441">
                  <c:v>0.29577768719879199</c:v>
                </c:pt>
                <c:pt idx="442">
                  <c:v>0.292773536393242</c:v>
                </c:pt>
                <c:pt idx="443">
                  <c:v>0.28974681919666501</c:v>
                </c:pt>
                <c:pt idx="444">
                  <c:v>0.28665240282700399</c:v>
                </c:pt>
                <c:pt idx="445">
                  <c:v>0.28353824086519502</c:v>
                </c:pt>
                <c:pt idx="446">
                  <c:v>0.28048895727759099</c:v>
                </c:pt>
                <c:pt idx="447">
                  <c:v>0.27737197451690299</c:v>
                </c:pt>
                <c:pt idx="448">
                  <c:v>0.27430153493770998</c:v>
                </c:pt>
                <c:pt idx="449">
                  <c:v>0.27120711856804902</c:v>
                </c:pt>
                <c:pt idx="450">
                  <c:v>0.26811411259782902</c:v>
                </c:pt>
                <c:pt idx="451">
                  <c:v>0.26499712983714102</c:v>
                </c:pt>
                <c:pt idx="452">
                  <c:v>0.26192669025794801</c:v>
                </c:pt>
                <c:pt idx="453">
                  <c:v>0.25885625067875401</c:v>
                </c:pt>
                <c:pt idx="454">
                  <c:v>0.25580696709114997</c:v>
                </c:pt>
                <c:pt idx="455">
                  <c:v>0.25271255072149001</c:v>
                </c:pt>
                <c:pt idx="456">
                  <c:v>0.24968724392435099</c:v>
                </c:pt>
                <c:pt idx="457">
                  <c:v>0.24668309311880199</c:v>
                </c:pt>
                <c:pt idx="458">
                  <c:v>0.24361124314016899</c:v>
                </c:pt>
                <c:pt idx="459">
                  <c:v>0.240652225116675</c:v>
                </c:pt>
                <c:pt idx="460">
                  <c:v>0.23769320709318101</c:v>
                </c:pt>
                <c:pt idx="461">
                  <c:v>0.234779321851741</c:v>
                </c:pt>
                <c:pt idx="462">
                  <c:v>0.23191056939235699</c:v>
                </c:pt>
                <c:pt idx="463">
                  <c:v>0.229040406533534</c:v>
                </c:pt>
                <c:pt idx="464">
                  <c:v>0.226216786856205</c:v>
                </c:pt>
                <c:pt idx="465">
                  <c:v>0.22341291277102601</c:v>
                </c:pt>
                <c:pt idx="466">
                  <c:v>0.220700714649396</c:v>
                </c:pt>
                <c:pt idx="467">
                  <c:v>0.21798851652776599</c:v>
                </c:pt>
                <c:pt idx="468">
                  <c:v>0.215344017579219</c:v>
                </c:pt>
                <c:pt idx="469">
                  <c:v>0.21272067462225899</c:v>
                </c:pt>
                <c:pt idx="470">
                  <c:v>0.21014246444735599</c:v>
                </c:pt>
                <c:pt idx="471">
                  <c:v>0.207654519836563</c:v>
                </c:pt>
                <c:pt idx="472">
                  <c:v>0.20516516482633099</c:v>
                </c:pt>
                <c:pt idx="473">
                  <c:v>0.202743508989181</c:v>
                </c:pt>
                <c:pt idx="474">
                  <c:v>0.20036839633352499</c:v>
                </c:pt>
                <c:pt idx="475">
                  <c:v>0.19799187327843101</c:v>
                </c:pt>
                <c:pt idx="476">
                  <c:v>0.19566048300539199</c:v>
                </c:pt>
                <c:pt idx="477">
                  <c:v>0.193441924687491</c:v>
                </c:pt>
                <c:pt idx="478">
                  <c:v>0.191244522361178</c:v>
                </c:pt>
                <c:pt idx="479">
                  <c:v>0.18909225281691999</c:v>
                </c:pt>
                <c:pt idx="480">
                  <c:v>0.18693998327266301</c:v>
                </c:pt>
                <c:pt idx="481">
                  <c:v>0.18487797929251501</c:v>
                </c:pt>
                <c:pt idx="482">
                  <c:v>0.182859697694984</c:v>
                </c:pt>
                <c:pt idx="483">
                  <c:v>0.18086539288792</c:v>
                </c:pt>
                <c:pt idx="484">
                  <c:v>0.17893737685449901</c:v>
                </c:pt>
                <c:pt idx="485">
                  <c:v>0.177054493603133</c:v>
                </c:pt>
                <c:pt idx="486">
                  <c:v>0.17517019995232799</c:v>
                </c:pt>
                <c:pt idx="487">
                  <c:v>0.17333244948301799</c:v>
                </c:pt>
                <c:pt idx="488">
                  <c:v>0.17156239818679</c:v>
                </c:pt>
                <c:pt idx="489">
                  <c:v>0.169813502882151</c:v>
                </c:pt>
                <c:pt idx="490">
                  <c:v>0.16810832996012801</c:v>
                </c:pt>
                <c:pt idx="491">
                  <c:v>0.16640597783698299</c:v>
                </c:pt>
                <c:pt idx="492">
                  <c:v>0.164768504088042</c:v>
                </c:pt>
                <c:pt idx="493">
                  <c:v>0.163156417529008</c:v>
                </c:pt>
                <c:pt idx="494">
                  <c:v>0.161562666162684</c:v>
                </c:pt>
                <c:pt idx="495">
                  <c:v>0.16001686837729301</c:v>
                </c:pt>
                <c:pt idx="496">
                  <c:v>0.15851479297451801</c:v>
                </c:pt>
                <c:pt idx="497">
                  <c:v>0.15699015118071599</c:v>
                </c:pt>
                <c:pt idx="498">
                  <c:v>0.15551064216896801</c:v>
                </c:pt>
                <c:pt idx="499">
                  <c:v>0.15407626593927701</c:v>
                </c:pt>
                <c:pt idx="500">
                  <c:v>0.15266304570117301</c:v>
                </c:pt>
                <c:pt idx="501">
                  <c:v>0.15125123586250799</c:v>
                </c:pt>
                <c:pt idx="502">
                  <c:v>0.14988314840646</c:v>
                </c:pt>
                <c:pt idx="503">
                  <c:v>0.14853903774087801</c:v>
                </c:pt>
                <c:pt idx="504">
                  <c:v>0.14719492707529699</c:v>
                </c:pt>
                <c:pt idx="505">
                  <c:v>0.14587056200186499</c:v>
                </c:pt>
                <c:pt idx="506">
                  <c:v>0.14457158411833801</c:v>
                </c:pt>
                <c:pt idx="507">
                  <c:v>0.14327119583537201</c:v>
                </c:pt>
                <c:pt idx="508">
                  <c:v>0.141993373943434</c:v>
                </c:pt>
                <c:pt idx="509">
                  <c:v>0.14073811844252401</c:v>
                </c:pt>
                <c:pt idx="510">
                  <c:v>0.13948145254217401</c:v>
                </c:pt>
                <c:pt idx="511">
                  <c:v>0.138227607440703</c:v>
                </c:pt>
                <c:pt idx="512">
                  <c:v>0.137016074322409</c:v>
                </c:pt>
                <c:pt idx="513">
                  <c:v>0.135783385212526</c:v>
                </c:pt>
                <c:pt idx="514">
                  <c:v>0.13457326249367099</c:v>
                </c:pt>
                <c:pt idx="515">
                  <c:v>0.13338429576640401</c:v>
                </c:pt>
                <c:pt idx="516">
                  <c:v>0.13219673943857599</c:v>
                </c:pt>
                <c:pt idx="517">
                  <c:v>0.13100777271131001</c:v>
                </c:pt>
                <c:pt idx="518">
                  <c:v>0.12982021638348201</c:v>
                </c:pt>
                <c:pt idx="519">
                  <c:v>0.12863266005565399</c:v>
                </c:pt>
                <c:pt idx="520">
                  <c:v>0.127466259719415</c:v>
                </c:pt>
                <c:pt idx="521">
                  <c:v>0.12630126978261499</c:v>
                </c:pt>
                <c:pt idx="522">
                  <c:v>0.12515743583740299</c:v>
                </c:pt>
                <c:pt idx="523">
                  <c:v>0.12396846911013699</c:v>
                </c:pt>
                <c:pt idx="524">
                  <c:v>0.12282604556436399</c:v>
                </c:pt>
                <c:pt idx="525">
                  <c:v>0.12170477801018</c:v>
                </c:pt>
                <c:pt idx="526">
                  <c:v>0.12056094406496801</c:v>
                </c:pt>
                <c:pt idx="527">
                  <c:v>0.11941852051919601</c:v>
                </c:pt>
                <c:pt idx="528">
                  <c:v>0.118321229755479</c:v>
                </c:pt>
                <c:pt idx="529">
                  <c:v>0.117199962201295</c:v>
                </c:pt>
                <c:pt idx="530">
                  <c:v>0.116101261038139</c:v>
                </c:pt>
                <c:pt idx="531">
                  <c:v>0.114979993483955</c:v>
                </c:pt>
                <c:pt idx="532">
                  <c:v>0.113903858711826</c:v>
                </c:pt>
                <c:pt idx="533">
                  <c:v>0.11282913433913599</c:v>
                </c:pt>
                <c:pt idx="534">
                  <c:v>0.111751589167568</c:v>
                </c:pt>
                <c:pt idx="535">
                  <c:v>0.110698020786467</c:v>
                </c:pt>
                <c:pt idx="536">
                  <c:v>0.109621886014338</c:v>
                </c:pt>
                <c:pt idx="537">
                  <c:v>0.10859088402426401</c:v>
                </c:pt>
                <c:pt idx="538">
                  <c:v>0.107537315643163</c:v>
                </c:pt>
                <c:pt idx="539">
                  <c:v>0.10650631365309</c:v>
                </c:pt>
                <c:pt idx="540">
                  <c:v>0.105497878054043</c:v>
                </c:pt>
                <c:pt idx="541">
                  <c:v>0.10446687606397</c:v>
                </c:pt>
                <c:pt idx="542">
                  <c:v>0.103479596456512</c:v>
                </c:pt>
                <c:pt idx="543">
                  <c:v>0.10247116085746601</c:v>
                </c:pt>
                <c:pt idx="544">
                  <c:v>0.101485291649448</c:v>
                </c:pt>
                <c:pt idx="545">
                  <c:v>0.100475445650963</c:v>
                </c:pt>
                <c:pt idx="546">
                  <c:v>9.9533298825560404E-2</c:v>
                </c:pt>
                <c:pt idx="547">
                  <c:v>9.8569996008569402E-2</c:v>
                </c:pt>
                <c:pt idx="548">
                  <c:v>9.7606693191578595E-2</c:v>
                </c:pt>
                <c:pt idx="549">
                  <c:v>9.6641979975148506E-2</c:v>
                </c:pt>
                <c:pt idx="550">
                  <c:v>9.5723809940212998E-2</c:v>
                </c:pt>
                <c:pt idx="551">
                  <c:v>9.4826795896865698E-2</c:v>
                </c:pt>
                <c:pt idx="552">
                  <c:v>9.3929781853518399E-2</c:v>
                </c:pt>
                <c:pt idx="553">
                  <c:v>9.3055334201198797E-2</c:v>
                </c:pt>
                <c:pt idx="554">
                  <c:v>9.2159730557291195E-2</c:v>
                </c:pt>
                <c:pt idx="555">
                  <c:v>9.1285282904971607E-2</c:v>
                </c:pt>
                <c:pt idx="556">
                  <c:v>9.0410835252652005E-2</c:v>
                </c:pt>
                <c:pt idx="557">
                  <c:v>8.9558953991359699E-2</c:v>
                </c:pt>
                <c:pt idx="558">
                  <c:v>8.8707072730067907E-2</c:v>
                </c:pt>
                <c:pt idx="559">
                  <c:v>8.7877757859803202E-2</c:v>
                </c:pt>
                <c:pt idx="560">
                  <c:v>8.7069598981127205E-2</c:v>
                </c:pt>
                <c:pt idx="561">
                  <c:v>8.6241694510302405E-2</c:v>
                </c:pt>
                <c:pt idx="562">
                  <c:v>8.5434946031065495E-2</c:v>
                </c:pt>
                <c:pt idx="563">
                  <c:v>8.4649353543416794E-2</c:v>
                </c:pt>
                <c:pt idx="564">
                  <c:v>8.3865171455207693E-2</c:v>
                </c:pt>
                <c:pt idx="565">
                  <c:v>8.3080989366998606E-2</c:v>
                </c:pt>
                <c:pt idx="566">
                  <c:v>8.2295396879349794E-2</c:v>
                </c:pt>
                <c:pt idx="567">
                  <c:v>8.15549371737566E-2</c:v>
                </c:pt>
                <c:pt idx="568">
                  <c:v>8.0815887867603103E-2</c:v>
                </c:pt>
                <c:pt idx="569">
                  <c:v>8.0075428162009799E-2</c:v>
                </c:pt>
                <c:pt idx="570">
                  <c:v>7.93589452468835E-2</c:v>
                </c:pt>
                <c:pt idx="571">
                  <c:v>7.8618485541290306E-2</c:v>
                </c:pt>
                <c:pt idx="572">
                  <c:v>7.7923158617751995E-2</c:v>
                </c:pt>
                <c:pt idx="573">
                  <c:v>7.7206675702625599E-2</c:v>
                </c:pt>
                <c:pt idx="574">
                  <c:v>7.6535325569554294E-2</c:v>
                </c:pt>
                <c:pt idx="575">
                  <c:v>7.5883721028632403E-2</c:v>
                </c:pt>
                <c:pt idx="576">
                  <c:v>7.5188394105094203E-2</c:v>
                </c:pt>
                <c:pt idx="577">
                  <c:v>7.45156335725842E-2</c:v>
                </c:pt>
                <c:pt idx="578">
                  <c:v>7.3844283439512895E-2</c:v>
                </c:pt>
                <c:pt idx="579">
                  <c:v>7.3192678898590893E-2</c:v>
                </c:pt>
                <c:pt idx="580">
                  <c:v>7.2543895156547397E-2</c:v>
                </c:pt>
                <c:pt idx="581">
                  <c:v>7.1916267406091805E-2</c:v>
                </c:pt>
                <c:pt idx="582">
                  <c:v>7.1311206046664605E-2</c:v>
                </c:pt>
                <c:pt idx="583">
                  <c:v>7.0682167896769899E-2</c:v>
                </c:pt>
                <c:pt idx="584">
                  <c:v>7.0078516936781396E-2</c:v>
                </c:pt>
                <c:pt idx="585">
                  <c:v>6.9473455577354098E-2</c:v>
                </c:pt>
                <c:pt idx="586">
                  <c:v>6.8889550209514899E-2</c:v>
                </c:pt>
                <c:pt idx="587">
                  <c:v>6.8284488850087199E-2</c:v>
                </c:pt>
                <c:pt idx="588">
                  <c:v>6.7724560272714895E-2</c:v>
                </c:pt>
                <c:pt idx="589">
                  <c:v>6.7140654904875294E-2</c:v>
                </c:pt>
                <c:pt idx="590">
                  <c:v>6.6579315928063904E-2</c:v>
                </c:pt>
                <c:pt idx="591">
                  <c:v>6.6041953741718798E-2</c:v>
                </c:pt>
                <c:pt idx="592">
                  <c:v>6.5525747546962401E-2</c:v>
                </c:pt>
                <c:pt idx="593">
                  <c:v>6.4967229369029295E-2</c:v>
                </c:pt>
                <c:pt idx="594">
                  <c:v>6.44284567832452E-2</c:v>
                </c:pt>
                <c:pt idx="595">
                  <c:v>6.3934816979516501E-2</c:v>
                </c:pt>
                <c:pt idx="596">
                  <c:v>6.3397454793172006E-2</c:v>
                </c:pt>
                <c:pt idx="597">
                  <c:v>6.2903814989442905E-2</c:v>
                </c:pt>
                <c:pt idx="598">
                  <c:v>6.2387608794686397E-2</c:v>
                </c:pt>
                <c:pt idx="599">
                  <c:v>6.1917945781424698E-2</c:v>
                </c:pt>
                <c:pt idx="600">
                  <c:v>6.1424305977696103E-2</c:v>
                </c:pt>
                <c:pt idx="601">
                  <c:v>6.0932076573406102E-2</c:v>
                </c:pt>
                <c:pt idx="602">
                  <c:v>6.0459592761266001E-2</c:v>
                </c:pt>
                <c:pt idx="603">
                  <c:v>6.0033652130619501E-2</c:v>
                </c:pt>
                <c:pt idx="604">
                  <c:v>5.9563989117357802E-2</c:v>
                </c:pt>
                <c:pt idx="605">
                  <c:v>5.9094326104095603E-2</c:v>
                </c:pt>
                <c:pt idx="606">
                  <c:v>5.86444086829827E-2</c:v>
                </c:pt>
                <c:pt idx="607">
                  <c:v>5.8195901661309599E-2</c:v>
                </c:pt>
                <c:pt idx="608">
                  <c:v>5.77473946396359E-2</c:v>
                </c:pt>
                <c:pt idx="609">
                  <c:v>5.73454307994564E-2</c:v>
                </c:pt>
                <c:pt idx="610">
                  <c:v>5.6919490168810503E-2</c:v>
                </c:pt>
                <c:pt idx="611">
                  <c:v>5.6493549538164503E-2</c:v>
                </c:pt>
                <c:pt idx="612">
                  <c:v>5.6088764899106802E-2</c:v>
                </c:pt>
                <c:pt idx="613">
                  <c:v>5.5686801058927801E-2</c:v>
                </c:pt>
                <c:pt idx="614">
                  <c:v>5.5282016419870003E-2</c:v>
                </c:pt>
                <c:pt idx="615">
                  <c:v>5.4878642180251701E-2</c:v>
                </c:pt>
                <c:pt idx="616">
                  <c:v>5.4497834331660798E-2</c:v>
                </c:pt>
                <c:pt idx="617">
                  <c:v>5.4117026483069902E-2</c:v>
                </c:pt>
                <c:pt idx="618">
                  <c:v>5.3691085852423999E-2</c:v>
                </c:pt>
                <c:pt idx="619">
                  <c:v>5.3308867604393899E-2</c:v>
                </c:pt>
                <c:pt idx="620">
                  <c:v>5.2950626146830798E-2</c:v>
                </c:pt>
                <c:pt idx="621">
                  <c:v>5.2613540680856198E-2</c:v>
                </c:pt>
                <c:pt idx="622">
                  <c:v>5.2255299223293E-2</c:v>
                </c:pt>
                <c:pt idx="623">
                  <c:v>5.1874491374702097E-2</c:v>
                </c:pt>
                <c:pt idx="624">
                  <c:v>5.1538816308166702E-2</c:v>
                </c:pt>
                <c:pt idx="625">
                  <c:v>5.1180574850603601E-2</c:v>
                </c:pt>
                <c:pt idx="626">
                  <c:v>5.0820922993600602E-2</c:v>
                </c:pt>
                <c:pt idx="627">
                  <c:v>5.0485247927065199E-2</c:v>
                </c:pt>
                <c:pt idx="628">
                  <c:v>5.0148162461090599E-2</c:v>
                </c:pt>
                <c:pt idx="629">
                  <c:v>4.9833643386143399E-2</c:v>
                </c:pt>
                <c:pt idx="630">
                  <c:v>4.9475401928580097E-2</c:v>
                </c:pt>
                <c:pt idx="631">
                  <c:v>4.9138316462605101E-2</c:v>
                </c:pt>
                <c:pt idx="632">
                  <c:v>4.8826618186536698E-2</c:v>
                </c:pt>
                <c:pt idx="633">
                  <c:v>4.8534665502617001E-2</c:v>
                </c:pt>
                <c:pt idx="634">
                  <c:v>4.8220146427669697E-2</c:v>
                </c:pt>
                <c:pt idx="635">
                  <c:v>4.7929604143189301E-2</c:v>
                </c:pt>
                <c:pt idx="636">
                  <c:v>4.7615085068241997E-2</c:v>
                </c:pt>
                <c:pt idx="637">
                  <c:v>4.7279410001706497E-2</c:v>
                </c:pt>
                <c:pt idx="638">
                  <c:v>4.6987457317787001E-2</c:v>
                </c:pt>
                <c:pt idx="639">
                  <c:v>4.6695504633867402E-2</c:v>
                </c:pt>
                <c:pt idx="640">
                  <c:v>4.6404962349386999E-2</c:v>
                </c:pt>
                <c:pt idx="641">
                  <c:v>4.61144200649065E-2</c:v>
                </c:pt>
                <c:pt idx="642">
                  <c:v>4.58210569815478E-2</c:v>
                </c:pt>
                <c:pt idx="643">
                  <c:v>4.5530514697067398E-2</c:v>
                </c:pt>
                <c:pt idx="644">
                  <c:v>4.5239972412586898E-2</c:v>
                </c:pt>
                <c:pt idx="645">
                  <c:v>4.4970586119694601E-2</c:v>
                </c:pt>
                <c:pt idx="646">
                  <c:v>4.4701199826802797E-2</c:v>
                </c:pt>
                <c:pt idx="647">
                  <c:v>4.4433223933350197E-2</c:v>
                </c:pt>
                <c:pt idx="648">
                  <c:v>4.4162427241018598E-2</c:v>
                </c:pt>
                <c:pt idx="649">
                  <c:v>4.38718849565383E-2</c:v>
                </c:pt>
                <c:pt idx="650">
                  <c:v>4.3602498663646398E-2</c:v>
                </c:pt>
                <c:pt idx="651">
                  <c:v>4.3378245152809497E-2</c:v>
                </c:pt>
                <c:pt idx="652">
                  <c:v>4.3086292468889897E-2</c:v>
                </c:pt>
                <c:pt idx="653">
                  <c:v>4.2839472567025402E-2</c:v>
                </c:pt>
                <c:pt idx="654">
                  <c:v>4.2548930282544903E-2</c:v>
                </c:pt>
                <c:pt idx="655">
                  <c:v>4.2324676771708203E-2</c:v>
                </c:pt>
                <c:pt idx="656">
                  <c:v>4.2055290478816301E-2</c:v>
                </c:pt>
                <c:pt idx="657">
                  <c:v>4.1808470576951702E-2</c:v>
                </c:pt>
                <c:pt idx="658">
                  <c:v>4.15630610745268E-2</c:v>
                </c:pt>
                <c:pt idx="659">
                  <c:v>4.1316241172662201E-2</c:v>
                </c:pt>
                <c:pt idx="660">
                  <c:v>4.1069421270798198E-2</c:v>
                </c:pt>
                <c:pt idx="661">
                  <c:v>4.0822601368933599E-2</c:v>
                </c:pt>
                <c:pt idx="662">
                  <c:v>4.0599758257535902E-2</c:v>
                </c:pt>
                <c:pt idx="663">
                  <c:v>4.0352938355671802E-2</c:v>
                </c:pt>
                <c:pt idx="664">
                  <c:v>4.0106118453807203E-2</c:v>
                </c:pt>
                <c:pt idx="665">
                  <c:v>3.9859298551942701E-2</c:v>
                </c:pt>
                <c:pt idx="666">
                  <c:v>3.96350450411058E-2</c:v>
                </c:pt>
                <c:pt idx="667">
                  <c:v>3.9410791530268899E-2</c:v>
                </c:pt>
                <c:pt idx="668">
                  <c:v>3.9163971628404903E-2</c:v>
                </c:pt>
                <c:pt idx="669">
                  <c:v>3.8941128517007297E-2</c:v>
                </c:pt>
                <c:pt idx="670">
                  <c:v>3.8715464606731198E-2</c:v>
                </c:pt>
                <c:pt idx="671">
                  <c:v>3.8491211095894401E-2</c:v>
                </c:pt>
                <c:pt idx="672">
                  <c:v>3.8245801593468999E-2</c:v>
                </c:pt>
                <c:pt idx="673">
                  <c:v>3.8042704074220703E-2</c:v>
                </c:pt>
                <c:pt idx="674">
                  <c:v>3.7819860962823103E-2</c:v>
                </c:pt>
                <c:pt idx="675">
                  <c:v>3.7616763443574799E-2</c:v>
                </c:pt>
                <c:pt idx="676">
                  <c:v>3.7393920332177102E-2</c:v>
                </c:pt>
                <c:pt idx="677">
                  <c:v>3.7168256421901101E-2</c:v>
                </c:pt>
                <c:pt idx="678">
                  <c:v>3.6966569302092099E-2</c:v>
                </c:pt>
                <c:pt idx="679">
                  <c:v>3.6742315791255198E-2</c:v>
                </c:pt>
                <c:pt idx="680">
                  <c:v>3.6519472679857598E-2</c:v>
                </c:pt>
                <c:pt idx="681">
                  <c:v>3.6316375160609399E-2</c:v>
                </c:pt>
                <c:pt idx="682">
                  <c:v>3.61146880407998E-2</c:v>
                </c:pt>
                <c:pt idx="683">
                  <c:v>3.5891844929402103E-2</c:v>
                </c:pt>
                <c:pt idx="684">
                  <c:v>3.56887474101538E-2</c:v>
                </c:pt>
                <c:pt idx="685">
                  <c:v>3.5487060290344798E-2</c:v>
                </c:pt>
                <c:pt idx="686">
                  <c:v>3.5262806779507903E-2</c:v>
                </c:pt>
                <c:pt idx="687">
                  <c:v>3.50836860507261E-2</c:v>
                </c:pt>
                <c:pt idx="688">
                  <c:v>3.4881998930917001E-2</c:v>
                </c:pt>
                <c:pt idx="689">
                  <c:v>3.4680311811107999E-2</c:v>
                </c:pt>
                <c:pt idx="690">
                  <c:v>3.4478624691298802E-2</c:v>
                </c:pt>
                <c:pt idx="691">
                  <c:v>3.4276937571489301E-2</c:v>
                </c:pt>
                <c:pt idx="692">
                  <c:v>3.4075250451680097E-2</c:v>
                </c:pt>
                <c:pt idx="693">
                  <c:v>3.38961297228988E-2</c:v>
                </c:pt>
                <c:pt idx="694">
                  <c:v>3.3717008994116997E-2</c:v>
                </c:pt>
                <c:pt idx="695">
                  <c:v>3.35139114748687E-2</c:v>
                </c:pt>
                <c:pt idx="696">
                  <c:v>3.3334790746086897E-2</c:v>
                </c:pt>
                <c:pt idx="697">
                  <c:v>3.3133103626277902E-2</c:v>
                </c:pt>
                <c:pt idx="698">
                  <c:v>3.2932826905907903E-2</c:v>
                </c:pt>
                <c:pt idx="699">
                  <c:v>3.2753706177126099E-2</c:v>
                </c:pt>
                <c:pt idx="700">
                  <c:v>3.2550608657877803E-2</c:v>
                </c:pt>
                <c:pt idx="701">
                  <c:v>3.2348921538068801E-2</c:v>
                </c:pt>
                <c:pt idx="702">
                  <c:v>3.21698008092869E-2</c:v>
                </c:pt>
                <c:pt idx="703">
                  <c:v>3.1968113689477801E-2</c:v>
                </c:pt>
                <c:pt idx="704">
                  <c:v>3.1811559351723799E-2</c:v>
                </c:pt>
                <c:pt idx="705">
                  <c:v>3.1632438622942398E-2</c:v>
                </c:pt>
                <c:pt idx="706">
                  <c:v>3.1429341103693699E-2</c:v>
                </c:pt>
                <c:pt idx="707">
                  <c:v>3.12276539838846E-2</c:v>
                </c:pt>
                <c:pt idx="708">
                  <c:v>3.1048533255103299E-2</c:v>
                </c:pt>
                <c:pt idx="709">
                  <c:v>3.08468461352936E-2</c:v>
                </c:pt>
                <c:pt idx="710">
                  <c:v>3.0690291797539598E-2</c:v>
                </c:pt>
                <c:pt idx="711">
                  <c:v>3.0532327060346798E-2</c:v>
                </c:pt>
                <c:pt idx="712">
                  <c:v>3.03320503399764E-2</c:v>
                </c:pt>
                <c:pt idx="713">
                  <c:v>3.01529296111951E-2</c:v>
                </c:pt>
                <c:pt idx="714">
                  <c:v>2.99738088824133E-2</c:v>
                </c:pt>
                <c:pt idx="715">
                  <c:v>2.9793277754192798E-2</c:v>
                </c:pt>
                <c:pt idx="716">
                  <c:v>2.9614157025410901E-2</c:v>
                </c:pt>
                <c:pt idx="717">
                  <c:v>2.94576026876569E-2</c:v>
                </c:pt>
                <c:pt idx="718">
                  <c:v>2.9278481958875498E-2</c:v>
                </c:pt>
                <c:pt idx="719">
                  <c:v>2.9099361230093702E-2</c:v>
                </c:pt>
                <c:pt idx="720">
                  <c:v>2.8920240501312401E-2</c:v>
                </c:pt>
                <c:pt idx="721">
                  <c:v>2.8762275764119199E-2</c:v>
                </c:pt>
                <c:pt idx="722">
                  <c:v>2.8583155035337302E-2</c:v>
                </c:pt>
                <c:pt idx="723">
                  <c:v>2.84040343065559E-2</c:v>
                </c:pt>
                <c:pt idx="724">
                  <c:v>2.82249135777741E-2</c:v>
                </c:pt>
                <c:pt idx="725">
                  <c:v>2.80457928489928E-2</c:v>
                </c:pt>
                <c:pt idx="726">
                  <c:v>2.7887828111799601E-2</c:v>
                </c:pt>
                <c:pt idx="727">
                  <c:v>2.7731273774045499E-2</c:v>
                </c:pt>
                <c:pt idx="728">
                  <c:v>2.7573309036852199E-2</c:v>
                </c:pt>
                <c:pt idx="729">
                  <c:v>2.7394188308070399E-2</c:v>
                </c:pt>
                <c:pt idx="730">
                  <c:v>2.72376339703168E-2</c:v>
                </c:pt>
                <c:pt idx="731">
                  <c:v>2.7058513241535E-2</c:v>
                </c:pt>
                <c:pt idx="732">
                  <c:v>2.6901958903780901E-2</c:v>
                </c:pt>
                <c:pt idx="733">
                  <c:v>2.67214277755604E-2</c:v>
                </c:pt>
                <c:pt idx="734">
                  <c:v>2.6566283837245502E-2</c:v>
                </c:pt>
                <c:pt idx="735">
                  <c:v>2.6387163108463701E-2</c:v>
                </c:pt>
                <c:pt idx="736">
                  <c:v>2.6229198371270399E-2</c:v>
                </c:pt>
                <c:pt idx="737">
                  <c:v>2.6093800025104901E-2</c:v>
                </c:pt>
                <c:pt idx="738">
                  <c:v>2.59146792963235E-2</c:v>
                </c:pt>
                <c:pt idx="739">
                  <c:v>2.57806913495973E-2</c:v>
                </c:pt>
                <c:pt idx="740">
                  <c:v>2.56015706208154E-2</c:v>
                </c:pt>
                <c:pt idx="741">
                  <c:v>2.54224498920336E-2</c:v>
                </c:pt>
                <c:pt idx="742">
                  <c:v>2.5287051545868099E-2</c:v>
                </c:pt>
                <c:pt idx="743">
                  <c:v>2.5130497208114E-2</c:v>
                </c:pt>
                <c:pt idx="744">
                  <c:v>2.49725324709207E-2</c:v>
                </c:pt>
                <c:pt idx="745">
                  <c:v>2.4817388532606299E-2</c:v>
                </c:pt>
                <c:pt idx="746">
                  <c:v>2.4638267803824498E-2</c:v>
                </c:pt>
                <c:pt idx="747">
                  <c:v>2.4502869457659001E-2</c:v>
                </c:pt>
                <c:pt idx="748">
                  <c:v>2.4346315119904899E-2</c:v>
                </c:pt>
                <c:pt idx="749">
                  <c:v>2.4188350382711599E-2</c:v>
                </c:pt>
                <c:pt idx="750">
                  <c:v>2.4033206444397201E-2</c:v>
                </c:pt>
                <c:pt idx="751">
                  <c:v>2.3854085715615401E-2</c:v>
                </c:pt>
                <c:pt idx="752">
                  <c:v>2.37186873694499E-2</c:v>
                </c:pt>
                <c:pt idx="753">
                  <c:v>2.35607226322566E-2</c:v>
                </c:pt>
                <c:pt idx="754">
                  <c:v>2.3404168294502498E-2</c:v>
                </c:pt>
                <c:pt idx="755">
                  <c:v>2.32476139567485E-2</c:v>
                </c:pt>
                <c:pt idx="756">
                  <c:v>2.3091059618994401E-2</c:v>
                </c:pt>
                <c:pt idx="757">
                  <c:v>2.2933094881801199E-2</c:v>
                </c:pt>
                <c:pt idx="758">
                  <c:v>2.2800517334513899E-2</c:v>
                </c:pt>
                <c:pt idx="759">
                  <c:v>2.26425525973207E-2</c:v>
                </c:pt>
                <c:pt idx="760">
                  <c:v>2.2485998259567101E-2</c:v>
                </c:pt>
                <c:pt idx="761">
                  <c:v>2.2350599913401201E-2</c:v>
                </c:pt>
                <c:pt idx="762">
                  <c:v>2.2194045575647501E-2</c:v>
                </c:pt>
                <c:pt idx="763">
                  <c:v>2.2037491237893399E-2</c:v>
                </c:pt>
                <c:pt idx="764">
                  <c:v>2.18795265007002E-2</c:v>
                </c:pt>
                <c:pt idx="765">
                  <c:v>2.17455385539739E-2</c:v>
                </c:pt>
                <c:pt idx="766">
                  <c:v>2.16115506072476E-2</c:v>
                </c:pt>
                <c:pt idx="767">
                  <c:v>2.1476152261081599E-2</c:v>
                </c:pt>
                <c:pt idx="768">
                  <c:v>2.1297031532300201E-2</c:v>
                </c:pt>
                <c:pt idx="769">
                  <c:v>2.11856099766011E-2</c:v>
                </c:pt>
                <c:pt idx="770">
                  <c:v>2.1027645239407901E-2</c:v>
                </c:pt>
                <c:pt idx="771">
                  <c:v>2.0893657292681601E-2</c:v>
                </c:pt>
                <c:pt idx="772">
                  <c:v>2.0737102954927498E-2</c:v>
                </c:pt>
                <c:pt idx="773">
                  <c:v>2.0579138217734699E-2</c:v>
                </c:pt>
                <c:pt idx="774">
                  <c:v>2.04225838799806E-2</c:v>
                </c:pt>
                <c:pt idx="775">
                  <c:v>2.02885959332543E-2</c:v>
                </c:pt>
                <c:pt idx="776">
                  <c:v>2.0132041595500201E-2</c:v>
                </c:pt>
                <c:pt idx="777">
                  <c:v>2.00206200398012E-2</c:v>
                </c:pt>
                <c:pt idx="778">
                  <c:v>1.9840088911580601E-2</c:v>
                </c:pt>
                <c:pt idx="779">
                  <c:v>1.9683534573826499E-2</c:v>
                </c:pt>
                <c:pt idx="780">
                  <c:v>1.95255698366333E-2</c:v>
                </c:pt>
                <c:pt idx="781">
                  <c:v>1.9391581889907E-2</c:v>
                </c:pt>
                <c:pt idx="782">
                  <c:v>1.9235027552152902E-2</c:v>
                </c:pt>
                <c:pt idx="783">
                  <c:v>1.9055906823371101E-2</c:v>
                </c:pt>
                <c:pt idx="784">
                  <c:v>1.8943074868233298E-2</c:v>
                </c:pt>
                <c:pt idx="785">
                  <c:v>1.8809086921506998E-2</c:v>
                </c:pt>
                <c:pt idx="786">
                  <c:v>1.8673688575341501E-2</c:v>
                </c:pt>
                <c:pt idx="787">
                  <c:v>1.8517134237587399E-2</c:v>
                </c:pt>
                <c:pt idx="788">
                  <c:v>1.8383146290861099E-2</c:v>
                </c:pt>
                <c:pt idx="789">
                  <c:v>1.8226591953107101E-2</c:v>
                </c:pt>
                <c:pt idx="790">
                  <c:v>1.80926040063807E-2</c:v>
                </c:pt>
                <c:pt idx="791">
                  <c:v>1.79346392691874E-2</c:v>
                </c:pt>
                <c:pt idx="792">
                  <c:v>1.7799240923021899E-2</c:v>
                </c:pt>
                <c:pt idx="793">
                  <c:v>1.7666663375734699E-2</c:v>
                </c:pt>
                <c:pt idx="794">
                  <c:v>1.7531265029568699E-2</c:v>
                </c:pt>
                <c:pt idx="795">
                  <c:v>1.73733002923755E-2</c:v>
                </c:pt>
                <c:pt idx="796">
                  <c:v>1.7218156354061102E-2</c:v>
                </c:pt>
                <c:pt idx="797">
                  <c:v>1.71053243989229E-2</c:v>
                </c:pt>
                <c:pt idx="798">
                  <c:v>1.6971336452196499E-2</c:v>
                </c:pt>
                <c:pt idx="799">
                  <c:v>1.6835938106031002E-2</c:v>
                </c:pt>
                <c:pt idx="800">
                  <c:v>1.6677973368837799E-2</c:v>
                </c:pt>
                <c:pt idx="801">
                  <c:v>1.6545395821550599E-2</c:v>
                </c:pt>
                <c:pt idx="802">
                  <c:v>1.6409997475385098E-2</c:v>
                </c:pt>
                <c:pt idx="803">
                  <c:v>1.62520327381919E-2</c:v>
                </c:pt>
                <c:pt idx="804">
                  <c:v>1.6119455190904599E-2</c:v>
                </c:pt>
                <c:pt idx="805">
                  <c:v>1.5984056844738699E-2</c:v>
                </c:pt>
                <c:pt idx="806">
                  <c:v>1.5850068898012298E-2</c:v>
                </c:pt>
                <c:pt idx="807">
                  <c:v>1.5692104160819099E-2</c:v>
                </c:pt>
                <c:pt idx="808">
                  <c:v>1.5535549823065001E-2</c:v>
                </c:pt>
                <c:pt idx="809">
                  <c:v>1.54241282673664E-2</c:v>
                </c:pt>
                <c:pt idx="810">
                  <c:v>1.52661635301732E-2</c:v>
                </c:pt>
                <c:pt idx="811">
                  <c:v>1.51335859828861E-2</c:v>
                </c:pt>
                <c:pt idx="812">
                  <c:v>1.49756212456927E-2</c:v>
                </c:pt>
                <c:pt idx="813">
                  <c:v>1.4840222899527199E-2</c:v>
                </c:pt>
                <c:pt idx="814">
                  <c:v>1.4706234952800899E-2</c:v>
                </c:pt>
                <c:pt idx="815">
                  <c:v>1.4549680615046801E-2</c:v>
                </c:pt>
                <c:pt idx="816">
                  <c:v>1.43931262772927E-2</c:v>
                </c:pt>
                <c:pt idx="817">
                  <c:v>1.42802943221551E-2</c:v>
                </c:pt>
                <c:pt idx="818">
                  <c:v>1.4144895975989001E-2</c:v>
                </c:pt>
                <c:pt idx="819">
                  <c:v>1.3989752037674601E-2</c:v>
                </c:pt>
                <c:pt idx="820">
                  <c:v>1.38543536915086E-2</c:v>
                </c:pt>
                <c:pt idx="821">
                  <c:v>1.3718955345343099E-2</c:v>
                </c:pt>
                <c:pt idx="822">
                  <c:v>1.3607533789644501E-2</c:v>
                </c:pt>
                <c:pt idx="823">
                  <c:v>1.34509794518904E-2</c:v>
                </c:pt>
                <c:pt idx="824">
                  <c:v>1.33395578961919E-2</c:v>
                </c:pt>
                <c:pt idx="825">
                  <c:v>1.3181593158998599E-2</c:v>
                </c:pt>
                <c:pt idx="826">
                  <c:v>1.30250388212445E-2</c:v>
                </c:pt>
                <c:pt idx="827">
                  <c:v>1.28684844834904E-2</c:v>
                </c:pt>
                <c:pt idx="828">
                  <c:v>1.27556525283522E-2</c:v>
                </c:pt>
                <c:pt idx="829">
                  <c:v>1.2621664581625801E-2</c:v>
                </c:pt>
                <c:pt idx="830">
                  <c:v>1.24862662354603E-2</c:v>
                </c:pt>
                <c:pt idx="831">
                  <c:v>1.23748446797618E-2</c:v>
                </c:pt>
                <c:pt idx="832">
                  <c:v>1.2195723950979899E-2</c:v>
                </c:pt>
                <c:pt idx="833">
                  <c:v>1.20603256048144E-2</c:v>
                </c:pt>
                <c:pt idx="834">
                  <c:v>1.1926337658088201E-2</c:v>
                </c:pt>
                <c:pt idx="835">
                  <c:v>1.17697833203341E-2</c:v>
                </c:pt>
                <c:pt idx="836">
                  <c:v>1.1635795373607699E-2</c:v>
                </c:pt>
                <c:pt idx="837">
                  <c:v>1.15003970274422E-2</c:v>
                </c:pt>
                <c:pt idx="838">
                  <c:v>1.13649986812762E-2</c:v>
                </c:pt>
                <c:pt idx="839">
                  <c:v>1.12098547429618E-2</c:v>
                </c:pt>
                <c:pt idx="840">
                  <c:v>1.1074456396795799E-2</c:v>
                </c:pt>
                <c:pt idx="841">
                  <c:v>1.09179020590422E-2</c:v>
                </c:pt>
                <c:pt idx="842">
                  <c:v>1.07839141123154E-2</c:v>
                </c:pt>
                <c:pt idx="843">
                  <c:v>1.0648515766149899E-2</c:v>
                </c:pt>
                <c:pt idx="844">
                  <c:v>1.0491961428395801E-2</c:v>
                </c:pt>
                <c:pt idx="845">
                  <c:v>1.03579734816694E-2</c:v>
                </c:pt>
                <c:pt idx="846">
                  <c:v>1.0222575135504E-2</c:v>
                </c:pt>
                <c:pt idx="847">
                  <c:v>1.0067431197188999E-2</c:v>
                </c:pt>
                <c:pt idx="848">
                  <c:v>9.9320328510235107E-3</c:v>
                </c:pt>
                <c:pt idx="849">
                  <c:v>9.7966345048580202E-3</c:v>
                </c:pt>
                <c:pt idx="850">
                  <c:v>9.6400801671039406E-3</c:v>
                </c:pt>
                <c:pt idx="851">
                  <c:v>9.5060922203775693E-3</c:v>
                </c:pt>
                <c:pt idx="852">
                  <c:v>9.3721042736513195E-3</c:v>
                </c:pt>
                <c:pt idx="853">
                  <c:v>9.2141395364579992E-3</c:v>
                </c:pt>
                <c:pt idx="854">
                  <c:v>9.0787411902925001E-3</c:v>
                </c:pt>
                <c:pt idx="855">
                  <c:v>8.9221868525384308E-3</c:v>
                </c:pt>
                <c:pt idx="856">
                  <c:v>8.7881989058121706E-3</c:v>
                </c:pt>
                <c:pt idx="857">
                  <c:v>8.6528005596461302E-3</c:v>
                </c:pt>
                <c:pt idx="858">
                  <c:v>8.4976566213317301E-3</c:v>
                </c:pt>
                <c:pt idx="859">
                  <c:v>8.3622582751662396E-3</c:v>
                </c:pt>
                <c:pt idx="860">
                  <c:v>8.2268599290001906E-3</c:v>
                </c:pt>
                <c:pt idx="861">
                  <c:v>8.0717159906857905E-3</c:v>
                </c:pt>
                <c:pt idx="862">
                  <c:v>7.9363176445198507E-3</c:v>
                </c:pt>
                <c:pt idx="863">
                  <c:v>7.8023296977934899E-3</c:v>
                </c:pt>
                <c:pt idx="864">
                  <c:v>7.6669313516279898E-3</c:v>
                </c:pt>
                <c:pt idx="865">
                  <c:v>7.5103770138739197E-3</c:v>
                </c:pt>
                <c:pt idx="866">
                  <c:v>7.3763890671475502E-3</c:v>
                </c:pt>
                <c:pt idx="867">
                  <c:v>7.2409907209820597E-3</c:v>
                </c:pt>
                <c:pt idx="868">
                  <c:v>7.0844363832279801E-3</c:v>
                </c:pt>
                <c:pt idx="869">
                  <c:v>6.9278820454738996E-3</c:v>
                </c:pt>
                <c:pt idx="870">
                  <c:v>6.7924836993083996E-3</c:v>
                </c:pt>
                <c:pt idx="871">
                  <c:v>6.6584957525820396E-3</c:v>
                </c:pt>
                <c:pt idx="872">
                  <c:v>6.5245078058556701E-3</c:v>
                </c:pt>
                <c:pt idx="873">
                  <c:v>6.3665430686624704E-3</c:v>
                </c:pt>
                <c:pt idx="874">
                  <c:v>6.2339655213753398E-3</c:v>
                </c:pt>
                <c:pt idx="875">
                  <c:v>6.0985671752092898E-3</c:v>
                </c:pt>
                <c:pt idx="876">
                  <c:v>5.9645792284829299E-3</c:v>
                </c:pt>
                <c:pt idx="877">
                  <c:v>5.8291808823174298E-3</c:v>
                </c:pt>
                <c:pt idx="878">
                  <c:v>5.6937825361519402E-3</c:v>
                </c:pt>
                <c:pt idx="879">
                  <c:v>5.5386385978371004E-3</c:v>
                </c:pt>
                <c:pt idx="880">
                  <c:v>5.3806738606437801E-3</c:v>
                </c:pt>
                <c:pt idx="881">
                  <c:v>5.2452755144782896E-3</c:v>
                </c:pt>
                <c:pt idx="882">
                  <c:v>5.1126979671911599E-3</c:v>
                </c:pt>
                <c:pt idx="883">
                  <c:v>4.9547332299978396E-3</c:v>
                </c:pt>
                <c:pt idx="884">
                  <c:v>4.8433116742992999E-3</c:v>
                </c:pt>
                <c:pt idx="885">
                  <c:v>4.7079133281333601E-3</c:v>
                </c:pt>
                <c:pt idx="886">
                  <c:v>4.5513589903797298E-3</c:v>
                </c:pt>
                <c:pt idx="887">
                  <c:v>4.3948046526256501E-3</c:v>
                </c:pt>
                <c:pt idx="888">
                  <c:v>4.2382503148715696E-3</c:v>
                </c:pt>
                <c:pt idx="889">
                  <c:v>4.10285196870608E-3</c:v>
                </c:pt>
                <c:pt idx="890">
                  <c:v>3.9688640219797096E-3</c:v>
                </c:pt>
                <c:pt idx="891">
                  <c:v>3.81230968422563E-3</c:v>
                </c:pt>
                <c:pt idx="892">
                  <c:v>3.6769113380601399E-3</c:v>
                </c:pt>
                <c:pt idx="893">
                  <c:v>3.4977906092783502E-3</c:v>
                </c:pt>
                <c:pt idx="894">
                  <c:v>3.3638026625519798E-3</c:v>
                </c:pt>
                <c:pt idx="895">
                  <c:v>3.2284043163864902E-3</c:v>
                </c:pt>
                <c:pt idx="896">
                  <c:v>3.1169827606873902E-3</c:v>
                </c:pt>
                <c:pt idx="897">
                  <c:v>2.9815844145219001E-3</c:v>
                </c:pt>
                <c:pt idx="898">
                  <c:v>2.8024636857401099E-3</c:v>
                </c:pt>
                <c:pt idx="899">
                  <c:v>2.66847573901374E-3</c:v>
                </c:pt>
                <c:pt idx="900">
                  <c:v>2.5330773928482499E-3</c:v>
                </c:pt>
                <c:pt idx="901">
                  <c:v>2.3765230550941699E-3</c:v>
                </c:pt>
                <c:pt idx="902">
                  <c:v>2.2425351083677999E-3</c:v>
                </c:pt>
                <c:pt idx="903">
                  <c:v>2.0859807706137298E-3</c:v>
                </c:pt>
                <c:pt idx="904">
                  <c:v>1.9280160334205201E-3</c:v>
                </c:pt>
                <c:pt idx="905">
                  <c:v>1.7940280866941499E-3</c:v>
                </c:pt>
                <c:pt idx="906">
                  <c:v>1.6374737489400801E-3</c:v>
                </c:pt>
                <c:pt idx="907">
                  <c:v>1.4795090117473201E-3</c:v>
                </c:pt>
                <c:pt idx="908">
                  <c:v>1.34693146445963E-3</c:v>
                </c:pt>
                <c:pt idx="909">
                  <c:v>1.21153311829414E-3</c:v>
                </c:pt>
                <c:pt idx="910">
                  <c:v>1.0761347721286499E-3</c:v>
                </c:pt>
                <c:pt idx="911">
                  <c:v>9.1958043437456705E-4</c:v>
                </c:pt>
                <c:pt idx="912">
                  <c:v>7.85592487648201E-4</c:v>
                </c:pt>
                <c:pt idx="913">
                  <c:v>6.2762775045499596E-4</c:v>
                </c:pt>
                <c:pt idx="914">
                  <c:v>4.7248381214004499E-4</c:v>
                </c:pt>
                <c:pt idx="915">
                  <c:v>3.1451907494684E-4</c:v>
                </c:pt>
                <c:pt idx="916">
                  <c:v>1.57964737193206E-4</c:v>
                </c:pt>
                <c:pt idx="917">
                  <c:v>0</c:v>
                </c:pt>
              </c:numCache>
            </c:numRef>
          </c:yVal>
          <c:smooth val="1"/>
          <c:extLst xmlns:c16r2="http://schemas.microsoft.com/office/drawing/2015/06/chart">
            <c:ext xmlns:c16="http://schemas.microsoft.com/office/drawing/2014/chart" uri="{C3380CC4-5D6E-409C-BE32-E72D297353CC}">
              <c16:uniqueId val="{00000003-5C15-5548-BDCA-5AD840CC6EE1}"/>
            </c:ext>
          </c:extLst>
        </c:ser>
        <c:dLbls>
          <c:showLegendKey val="0"/>
          <c:showVal val="0"/>
          <c:showCatName val="0"/>
          <c:showSerName val="0"/>
          <c:showPercent val="0"/>
          <c:showBubbleSize val="0"/>
        </c:dLbls>
        <c:axId val="236152704"/>
        <c:axId val="236154880"/>
        <c:extLst xmlns:c16r2="http://schemas.microsoft.com/office/drawing/2015/06/chart">
          <c:ext xmlns:c15="http://schemas.microsoft.com/office/drawing/2012/chart" uri="{02D57815-91ED-43cb-92C2-25804820EDAC}">
            <c15:filteredScatterSeries>
              <c15:ser>
                <c:idx val="1"/>
                <c:order val="1"/>
                <c:tx>
                  <c:v>BSG</c:v>
                </c:tx>
                <c:spPr>
                  <a:ln w="19050" cap="rnd">
                    <a:solidFill>
                      <a:schemeClr val="accent2"/>
                    </a:solidFill>
                    <a:round/>
                  </a:ln>
                  <a:effectLst/>
                </c:spPr>
                <c:marker>
                  <c:symbol val="none"/>
                </c:marker>
                <c:xVal>
                  <c:numRef>
                    <c:extLst xmlns:c16r2="http://schemas.microsoft.com/office/drawing/2015/06/chart">
                      <c:ext uri="{02D57815-91ED-43cb-92C2-25804820EDAC}">
                        <c15:formulaRef>
                          <c15:sqref>BSG!$N$6:$N$923</c15:sqref>
                        </c15:formulaRef>
                      </c:ext>
                    </c:extLst>
                    <c:numCache>
                      <c:formatCode>General</c:formatCode>
                      <c:ptCount val="918"/>
                      <c:pt idx="0">
                        <c:v>299.15199999999999</c:v>
                      </c:pt>
                      <c:pt idx="1">
                        <c:v>299.74400000000009</c:v>
                      </c:pt>
                      <c:pt idx="2">
                        <c:v>300.36900000000009</c:v>
                      </c:pt>
                      <c:pt idx="3">
                        <c:v>301.017</c:v>
                      </c:pt>
                      <c:pt idx="4">
                        <c:v>301.678</c:v>
                      </c:pt>
                      <c:pt idx="5">
                        <c:v>302.34300000000002</c:v>
                      </c:pt>
                      <c:pt idx="6">
                        <c:v>303.01100000000002</c:v>
                      </c:pt>
                      <c:pt idx="7">
                        <c:v>303.68099999999993</c:v>
                      </c:pt>
                      <c:pt idx="8">
                        <c:v>304.34199999999993</c:v>
                      </c:pt>
                      <c:pt idx="9">
                        <c:v>305.00700000000001</c:v>
                      </c:pt>
                      <c:pt idx="10">
                        <c:v>305.67200000000008</c:v>
                      </c:pt>
                      <c:pt idx="11">
                        <c:v>306.34100000000001</c:v>
                      </c:pt>
                      <c:pt idx="12">
                        <c:v>307.01</c:v>
                      </c:pt>
                      <c:pt idx="13">
                        <c:v>307.67599999999999</c:v>
                      </c:pt>
                      <c:pt idx="14">
                        <c:v>308.34300000000002</c:v>
                      </c:pt>
                      <c:pt idx="15">
                        <c:v>309.00400000000002</c:v>
                      </c:pt>
                      <c:pt idx="16">
                        <c:v>309.66399999999999</c:v>
                      </c:pt>
                      <c:pt idx="17">
                        <c:v>310.32900000000001</c:v>
                      </c:pt>
                      <c:pt idx="18">
                        <c:v>311.00200000000001</c:v>
                      </c:pt>
                      <c:pt idx="19">
                        <c:v>311.67200000000008</c:v>
                      </c:pt>
                      <c:pt idx="20">
                        <c:v>312.34300000000002</c:v>
                      </c:pt>
                      <c:pt idx="21">
                        <c:v>313.01400000000001</c:v>
                      </c:pt>
                      <c:pt idx="22">
                        <c:v>313.68799999999999</c:v>
                      </c:pt>
                      <c:pt idx="23">
                        <c:v>314.36500000000001</c:v>
                      </c:pt>
                      <c:pt idx="24">
                        <c:v>315.041</c:v>
                      </c:pt>
                      <c:pt idx="25">
                        <c:v>315.71699999999981</c:v>
                      </c:pt>
                      <c:pt idx="26">
                        <c:v>316.399</c:v>
                      </c:pt>
                      <c:pt idx="27">
                        <c:v>317.08600000000001</c:v>
                      </c:pt>
                      <c:pt idx="28">
                        <c:v>317.77699999999982</c:v>
                      </c:pt>
                      <c:pt idx="29">
                        <c:v>318.47300000000001</c:v>
                      </c:pt>
                      <c:pt idx="30">
                        <c:v>319.17200000000008</c:v>
                      </c:pt>
                      <c:pt idx="31">
                        <c:v>319.863</c:v>
                      </c:pt>
                      <c:pt idx="32">
                        <c:v>320.553</c:v>
                      </c:pt>
                      <c:pt idx="33">
                        <c:v>321.24099999999999</c:v>
                      </c:pt>
                      <c:pt idx="34">
                        <c:v>321.93099999999981</c:v>
                      </c:pt>
                      <c:pt idx="35">
                        <c:v>322.62200000000001</c:v>
                      </c:pt>
                      <c:pt idx="36">
                        <c:v>323.32100000000003</c:v>
                      </c:pt>
                      <c:pt idx="37">
                        <c:v>324.02</c:v>
                      </c:pt>
                      <c:pt idx="38">
                        <c:v>324.72099999999978</c:v>
                      </c:pt>
                      <c:pt idx="39">
                        <c:v>325.42700000000002</c:v>
                      </c:pt>
                      <c:pt idx="40">
                        <c:v>326.137</c:v>
                      </c:pt>
                      <c:pt idx="41">
                        <c:v>326.846</c:v>
                      </c:pt>
                      <c:pt idx="42">
                        <c:v>327.55799999999999</c:v>
                      </c:pt>
                      <c:pt idx="43">
                        <c:v>328.26499999999999</c:v>
                      </c:pt>
                      <c:pt idx="44">
                        <c:v>328.97099999999978</c:v>
                      </c:pt>
                      <c:pt idx="45">
                        <c:v>329.678</c:v>
                      </c:pt>
                      <c:pt idx="46">
                        <c:v>330.38799999999992</c:v>
                      </c:pt>
                      <c:pt idx="47">
                        <c:v>331.09800000000001</c:v>
                      </c:pt>
                      <c:pt idx="48">
                        <c:v>331.80899999999991</c:v>
                      </c:pt>
                      <c:pt idx="49">
                        <c:v>332.51400000000001</c:v>
                      </c:pt>
                      <c:pt idx="50">
                        <c:v>333.21499999999997</c:v>
                      </c:pt>
                      <c:pt idx="51">
                        <c:v>333.91799999999978</c:v>
                      </c:pt>
                      <c:pt idx="52">
                        <c:v>334.62900000000002</c:v>
                      </c:pt>
                      <c:pt idx="53">
                        <c:v>335.34199999999993</c:v>
                      </c:pt>
                      <c:pt idx="54">
                        <c:v>336.053</c:v>
                      </c:pt>
                      <c:pt idx="55">
                        <c:v>336.76900000000001</c:v>
                      </c:pt>
                      <c:pt idx="56">
                        <c:v>337.48599999999982</c:v>
                      </c:pt>
                      <c:pt idx="57">
                        <c:v>338.2</c:v>
                      </c:pt>
                      <c:pt idx="58">
                        <c:v>338.91300000000001</c:v>
                      </c:pt>
                      <c:pt idx="59">
                        <c:v>339.62700000000001</c:v>
                      </c:pt>
                      <c:pt idx="60">
                        <c:v>340.34199999999993</c:v>
                      </c:pt>
                      <c:pt idx="61">
                        <c:v>341.05500000000001</c:v>
                      </c:pt>
                      <c:pt idx="62">
                        <c:v>341.76600000000002</c:v>
                      </c:pt>
                      <c:pt idx="63">
                        <c:v>342.47800000000001</c:v>
                      </c:pt>
                      <c:pt idx="64">
                        <c:v>343.18899999999991</c:v>
                      </c:pt>
                      <c:pt idx="65">
                        <c:v>343.90199999999982</c:v>
                      </c:pt>
                      <c:pt idx="66">
                        <c:v>344.61700000000002</c:v>
                      </c:pt>
                      <c:pt idx="67">
                        <c:v>345.33</c:v>
                      </c:pt>
                      <c:pt idx="68">
                        <c:v>346.04700000000008</c:v>
                      </c:pt>
                      <c:pt idx="69">
                        <c:v>346.76499999999999</c:v>
                      </c:pt>
                      <c:pt idx="70">
                        <c:v>347.48099999999982</c:v>
                      </c:pt>
                      <c:pt idx="71">
                        <c:v>348.202</c:v>
                      </c:pt>
                      <c:pt idx="72">
                        <c:v>348.92799999999983</c:v>
                      </c:pt>
                      <c:pt idx="73">
                        <c:v>349.65199999999999</c:v>
                      </c:pt>
                      <c:pt idx="74">
                        <c:v>350.37400000000002</c:v>
                      </c:pt>
                      <c:pt idx="75">
                        <c:v>351.09199999999981</c:v>
                      </c:pt>
                      <c:pt idx="76">
                        <c:v>351.81200000000001</c:v>
                      </c:pt>
                      <c:pt idx="77">
                        <c:v>352.53499999999991</c:v>
                      </c:pt>
                      <c:pt idx="78">
                        <c:v>353.25299999999999</c:v>
                      </c:pt>
                      <c:pt idx="79">
                        <c:v>353.97</c:v>
                      </c:pt>
                      <c:pt idx="80">
                        <c:v>354.68599999999998</c:v>
                      </c:pt>
                      <c:pt idx="81">
                        <c:v>355.40199999999982</c:v>
                      </c:pt>
                      <c:pt idx="82">
                        <c:v>356.12200000000001</c:v>
                      </c:pt>
                      <c:pt idx="83">
                        <c:v>356.839</c:v>
                      </c:pt>
                      <c:pt idx="84">
                        <c:v>357.55099999999999</c:v>
                      </c:pt>
                      <c:pt idx="85">
                        <c:v>358.26799999999997</c:v>
                      </c:pt>
                      <c:pt idx="86">
                        <c:v>358.9819999999998</c:v>
                      </c:pt>
                      <c:pt idx="87">
                        <c:v>359.69200000000001</c:v>
                      </c:pt>
                      <c:pt idx="88">
                        <c:v>360.39699999999982</c:v>
                      </c:pt>
                      <c:pt idx="89">
                        <c:v>361.1</c:v>
                      </c:pt>
                      <c:pt idx="90">
                        <c:v>361.80599999999993</c:v>
                      </c:pt>
                      <c:pt idx="91">
                        <c:v>362.51099999999991</c:v>
                      </c:pt>
                      <c:pt idx="92">
                        <c:v>363.20799999999991</c:v>
                      </c:pt>
                      <c:pt idx="93">
                        <c:v>363.90499999999992</c:v>
                      </c:pt>
                      <c:pt idx="94">
                        <c:v>364.59800000000001</c:v>
                      </c:pt>
                      <c:pt idx="95">
                        <c:v>365.29199999999997</c:v>
                      </c:pt>
                      <c:pt idx="96">
                        <c:v>365.99099999999981</c:v>
                      </c:pt>
                      <c:pt idx="97">
                        <c:v>366.68599999999998</c:v>
                      </c:pt>
                      <c:pt idx="98">
                        <c:v>367.38400000000001</c:v>
                      </c:pt>
                      <c:pt idx="99">
                        <c:v>368.08100000000002</c:v>
                      </c:pt>
                      <c:pt idx="100">
                        <c:v>368.77800000000002</c:v>
                      </c:pt>
                      <c:pt idx="101">
                        <c:v>369.47099999999978</c:v>
                      </c:pt>
                      <c:pt idx="102">
                        <c:v>370.166</c:v>
                      </c:pt>
                      <c:pt idx="103">
                        <c:v>370.86099999999999</c:v>
                      </c:pt>
                      <c:pt idx="104">
                        <c:v>371.55399999999992</c:v>
                      </c:pt>
                      <c:pt idx="105">
                        <c:v>372.245</c:v>
                      </c:pt>
                      <c:pt idx="106">
                        <c:v>372.93499999999977</c:v>
                      </c:pt>
                      <c:pt idx="107">
                        <c:v>373.63400000000001</c:v>
                      </c:pt>
                      <c:pt idx="108">
                        <c:v>374.334</c:v>
                      </c:pt>
                      <c:pt idx="109">
                        <c:v>375.03499999999991</c:v>
                      </c:pt>
                      <c:pt idx="110">
                        <c:v>375.72899999999981</c:v>
                      </c:pt>
                      <c:pt idx="111">
                        <c:v>376.42099999999982</c:v>
                      </c:pt>
                      <c:pt idx="112">
                        <c:v>377.11400000000009</c:v>
                      </c:pt>
                      <c:pt idx="113">
                        <c:v>377.80500000000001</c:v>
                      </c:pt>
                      <c:pt idx="114">
                        <c:v>378.49900000000002</c:v>
                      </c:pt>
                      <c:pt idx="115">
                        <c:v>379.19499999999999</c:v>
                      </c:pt>
                      <c:pt idx="116">
                        <c:v>379.88900000000001</c:v>
                      </c:pt>
                      <c:pt idx="117">
                        <c:v>380.58100000000002</c:v>
                      </c:pt>
                      <c:pt idx="118">
                        <c:v>381.26900000000001</c:v>
                      </c:pt>
                      <c:pt idx="119">
                        <c:v>381.96299999999991</c:v>
                      </c:pt>
                      <c:pt idx="120">
                        <c:v>382.65300000000002</c:v>
                      </c:pt>
                      <c:pt idx="121">
                        <c:v>383.33600000000001</c:v>
                      </c:pt>
                      <c:pt idx="122">
                        <c:v>384.02</c:v>
                      </c:pt>
                      <c:pt idx="123">
                        <c:v>384.71600000000001</c:v>
                      </c:pt>
                      <c:pt idx="124">
                        <c:v>385.45699999999982</c:v>
                      </c:pt>
                      <c:pt idx="125">
                        <c:v>386.24900000000002</c:v>
                      </c:pt>
                      <c:pt idx="126">
                        <c:v>387.06700000000001</c:v>
                      </c:pt>
                      <c:pt idx="127">
                        <c:v>387.899</c:v>
                      </c:pt>
                      <c:pt idx="128">
                        <c:v>388.74</c:v>
                      </c:pt>
                      <c:pt idx="129">
                        <c:v>389.58600000000001</c:v>
                      </c:pt>
                      <c:pt idx="130">
                        <c:v>390.43200000000002</c:v>
                      </c:pt>
                      <c:pt idx="131">
                        <c:v>391.279</c:v>
                      </c:pt>
                      <c:pt idx="132">
                        <c:v>392.12900000000002</c:v>
                      </c:pt>
                      <c:pt idx="133">
                        <c:v>392.97500000000002</c:v>
                      </c:pt>
                      <c:pt idx="134">
                        <c:v>393.82100000000003</c:v>
                      </c:pt>
                      <c:pt idx="135">
                        <c:v>394.66700000000009</c:v>
                      </c:pt>
                      <c:pt idx="136">
                        <c:v>395.51400000000001</c:v>
                      </c:pt>
                      <c:pt idx="137">
                        <c:v>396.363</c:v>
                      </c:pt>
                      <c:pt idx="138">
                        <c:v>397.20499999999993</c:v>
                      </c:pt>
                      <c:pt idx="139">
                        <c:v>398.04300000000001</c:v>
                      </c:pt>
                      <c:pt idx="140">
                        <c:v>398.88499999999999</c:v>
                      </c:pt>
                      <c:pt idx="141">
                        <c:v>399.7269999999998</c:v>
                      </c:pt>
                      <c:pt idx="142">
                        <c:v>400.565</c:v>
                      </c:pt>
                      <c:pt idx="143">
                        <c:v>401.40300000000002</c:v>
                      </c:pt>
                      <c:pt idx="144">
                        <c:v>402.24799999999999</c:v>
                      </c:pt>
                      <c:pt idx="145">
                        <c:v>403.09699999999981</c:v>
                      </c:pt>
                      <c:pt idx="146">
                        <c:v>403.947</c:v>
                      </c:pt>
                      <c:pt idx="147">
                        <c:v>404.79899999999981</c:v>
                      </c:pt>
                      <c:pt idx="148">
                        <c:v>405.64800000000002</c:v>
                      </c:pt>
                      <c:pt idx="149">
                        <c:v>406.49</c:v>
                      </c:pt>
                      <c:pt idx="150">
                        <c:v>407.33100000000002</c:v>
                      </c:pt>
                      <c:pt idx="151">
                        <c:v>408.16800000000001</c:v>
                      </c:pt>
                      <c:pt idx="152">
                        <c:v>409.00799999999998</c:v>
                      </c:pt>
                      <c:pt idx="153">
                        <c:v>409.85599999999999</c:v>
                      </c:pt>
                      <c:pt idx="154">
                        <c:v>410.702</c:v>
                      </c:pt>
                      <c:pt idx="155">
                        <c:v>411.53999999999979</c:v>
                      </c:pt>
                      <c:pt idx="156">
                        <c:v>412.37099999999992</c:v>
                      </c:pt>
                      <c:pt idx="157">
                        <c:v>413.20600000000002</c:v>
                      </c:pt>
                      <c:pt idx="158">
                        <c:v>414.04300000000001</c:v>
                      </c:pt>
                      <c:pt idx="159">
                        <c:v>414.88299999999998</c:v>
                      </c:pt>
                      <c:pt idx="160">
                        <c:v>415.72300000000001</c:v>
                      </c:pt>
                      <c:pt idx="161">
                        <c:v>416.56099999999998</c:v>
                      </c:pt>
                      <c:pt idx="162">
                        <c:v>417.39099999999979</c:v>
                      </c:pt>
                      <c:pt idx="163">
                        <c:v>418.22199999999981</c:v>
                      </c:pt>
                      <c:pt idx="164">
                        <c:v>419.053</c:v>
                      </c:pt>
                      <c:pt idx="165">
                        <c:v>419.88</c:v>
                      </c:pt>
                      <c:pt idx="166">
                        <c:v>420.70799999999991</c:v>
                      </c:pt>
                      <c:pt idx="167">
                        <c:v>421.53800000000001</c:v>
                      </c:pt>
                      <c:pt idx="168">
                        <c:v>422.37</c:v>
                      </c:pt>
                      <c:pt idx="169">
                        <c:v>423.19900000000001</c:v>
                      </c:pt>
                      <c:pt idx="170">
                        <c:v>424.02099999999979</c:v>
                      </c:pt>
                      <c:pt idx="171">
                        <c:v>424.84100000000001</c:v>
                      </c:pt>
                      <c:pt idx="172">
                        <c:v>425.67</c:v>
                      </c:pt>
                      <c:pt idx="173">
                        <c:v>426.50400000000002</c:v>
                      </c:pt>
                      <c:pt idx="174">
                        <c:v>427.34000000000009</c:v>
                      </c:pt>
                      <c:pt idx="175">
                        <c:v>428.17599999999999</c:v>
                      </c:pt>
                      <c:pt idx="176">
                        <c:v>429.00900000000001</c:v>
                      </c:pt>
                      <c:pt idx="177">
                        <c:v>429.84199999999993</c:v>
                      </c:pt>
                      <c:pt idx="178">
                        <c:v>430.673</c:v>
                      </c:pt>
                      <c:pt idx="179">
                        <c:v>431.50700000000001</c:v>
                      </c:pt>
                      <c:pt idx="180">
                        <c:v>432.34800000000001</c:v>
                      </c:pt>
                      <c:pt idx="181">
                        <c:v>433.18200000000002</c:v>
                      </c:pt>
                      <c:pt idx="182">
                        <c:v>434.01099999999991</c:v>
                      </c:pt>
                      <c:pt idx="183">
                        <c:v>434.839</c:v>
                      </c:pt>
                      <c:pt idx="184">
                        <c:v>435.666</c:v>
                      </c:pt>
                      <c:pt idx="185">
                        <c:v>436.5</c:v>
                      </c:pt>
                      <c:pt idx="186">
                        <c:v>437.34100000000001</c:v>
                      </c:pt>
                      <c:pt idx="187">
                        <c:v>438.178</c:v>
                      </c:pt>
                      <c:pt idx="188">
                        <c:v>439.01400000000001</c:v>
                      </c:pt>
                      <c:pt idx="189">
                        <c:v>439.84899999999999</c:v>
                      </c:pt>
                      <c:pt idx="190">
                        <c:v>440.68700000000001</c:v>
                      </c:pt>
                      <c:pt idx="191">
                        <c:v>441.52499999999992</c:v>
                      </c:pt>
                      <c:pt idx="192">
                        <c:v>442.363</c:v>
                      </c:pt>
                      <c:pt idx="193">
                        <c:v>443.2</c:v>
                      </c:pt>
                      <c:pt idx="194">
                        <c:v>444.03899999999982</c:v>
                      </c:pt>
                      <c:pt idx="195">
                        <c:v>444.87799999999999</c:v>
                      </c:pt>
                      <c:pt idx="196">
                        <c:v>445.714</c:v>
                      </c:pt>
                      <c:pt idx="197">
                        <c:v>446.54700000000008</c:v>
                      </c:pt>
                      <c:pt idx="198">
                        <c:v>447.38</c:v>
                      </c:pt>
                      <c:pt idx="199">
                        <c:v>448.21600000000001</c:v>
                      </c:pt>
                      <c:pt idx="200">
                        <c:v>449.05099999999999</c:v>
                      </c:pt>
                      <c:pt idx="201">
                        <c:v>449.87799999999999</c:v>
                      </c:pt>
                      <c:pt idx="202">
                        <c:v>450.70299999999992</c:v>
                      </c:pt>
                      <c:pt idx="203">
                        <c:v>451.529</c:v>
                      </c:pt>
                      <c:pt idx="204">
                        <c:v>452.35699999999991</c:v>
                      </c:pt>
                      <c:pt idx="205">
                        <c:v>453.18599999999998</c:v>
                      </c:pt>
                      <c:pt idx="206">
                        <c:v>454.01799999999997</c:v>
                      </c:pt>
                      <c:pt idx="207">
                        <c:v>454.851</c:v>
                      </c:pt>
                      <c:pt idx="208">
                        <c:v>455.67899999999992</c:v>
                      </c:pt>
                      <c:pt idx="209">
                        <c:v>456.50400000000002</c:v>
                      </c:pt>
                      <c:pt idx="210">
                        <c:v>457.33600000000001</c:v>
                      </c:pt>
                      <c:pt idx="211">
                        <c:v>458.166</c:v>
                      </c:pt>
                      <c:pt idx="212">
                        <c:v>458.99</c:v>
                      </c:pt>
                      <c:pt idx="213">
                        <c:v>459.81799999999993</c:v>
                      </c:pt>
                      <c:pt idx="214">
                        <c:v>460.64600000000002</c:v>
                      </c:pt>
                      <c:pt idx="215">
                        <c:v>461.47599999999977</c:v>
                      </c:pt>
                      <c:pt idx="216">
                        <c:v>462.31099999999998</c:v>
                      </c:pt>
                      <c:pt idx="217">
                        <c:v>463.149</c:v>
                      </c:pt>
                      <c:pt idx="218">
                        <c:v>463.9869999999998</c:v>
                      </c:pt>
                      <c:pt idx="219">
                        <c:v>464.81899999999979</c:v>
                      </c:pt>
                      <c:pt idx="220">
                        <c:v>465.64300000000009</c:v>
                      </c:pt>
                      <c:pt idx="221">
                        <c:v>466.46699999999981</c:v>
                      </c:pt>
                      <c:pt idx="222">
                        <c:v>467.29299999999978</c:v>
                      </c:pt>
                      <c:pt idx="223">
                        <c:v>468.12</c:v>
                      </c:pt>
                      <c:pt idx="224">
                        <c:v>468.94799999999992</c:v>
                      </c:pt>
                      <c:pt idx="225">
                        <c:v>469.78</c:v>
                      </c:pt>
                      <c:pt idx="226">
                        <c:v>470.61699999999979</c:v>
                      </c:pt>
                      <c:pt idx="227">
                        <c:v>471.44600000000003</c:v>
                      </c:pt>
                      <c:pt idx="228">
                        <c:v>472.27</c:v>
                      </c:pt>
                      <c:pt idx="229">
                        <c:v>473.09500000000003</c:v>
                      </c:pt>
                      <c:pt idx="230">
                        <c:v>473.91999999999979</c:v>
                      </c:pt>
                      <c:pt idx="231">
                        <c:v>474.74599999999992</c:v>
                      </c:pt>
                      <c:pt idx="232">
                        <c:v>475.56899999999979</c:v>
                      </c:pt>
                      <c:pt idx="233">
                        <c:v>476.39400000000001</c:v>
                      </c:pt>
                      <c:pt idx="234">
                        <c:v>477.21699999999981</c:v>
                      </c:pt>
                      <c:pt idx="235">
                        <c:v>478.03699999999998</c:v>
                      </c:pt>
                      <c:pt idx="236">
                        <c:v>478.85500000000002</c:v>
                      </c:pt>
                      <c:pt idx="237">
                        <c:v>479.67399999999992</c:v>
                      </c:pt>
                      <c:pt idx="238">
                        <c:v>480.49700000000001</c:v>
                      </c:pt>
                      <c:pt idx="239">
                        <c:v>481.32400000000001</c:v>
                      </c:pt>
                      <c:pt idx="240">
                        <c:v>482.15899999999999</c:v>
                      </c:pt>
                      <c:pt idx="241">
                        <c:v>482.99099999999981</c:v>
                      </c:pt>
                      <c:pt idx="242">
                        <c:v>483.82100000000003</c:v>
                      </c:pt>
                      <c:pt idx="243">
                        <c:v>484.65899999999999</c:v>
                      </c:pt>
                      <c:pt idx="244">
                        <c:v>485.50299999999999</c:v>
                      </c:pt>
                      <c:pt idx="245">
                        <c:v>486.34199999999993</c:v>
                      </c:pt>
                      <c:pt idx="246">
                        <c:v>487.17599999999999</c:v>
                      </c:pt>
                      <c:pt idx="247">
                        <c:v>488.01099999999991</c:v>
                      </c:pt>
                      <c:pt idx="248">
                        <c:v>488.84399999999999</c:v>
                      </c:pt>
                      <c:pt idx="249">
                        <c:v>489.67</c:v>
                      </c:pt>
                      <c:pt idx="250">
                        <c:v>490.48899999999998</c:v>
                      </c:pt>
                      <c:pt idx="251">
                        <c:v>491.30700000000002</c:v>
                      </c:pt>
                      <c:pt idx="252">
                        <c:v>492.13</c:v>
                      </c:pt>
                      <c:pt idx="253">
                        <c:v>492.96199999999982</c:v>
                      </c:pt>
                      <c:pt idx="254">
                        <c:v>493.79099999999983</c:v>
                      </c:pt>
                      <c:pt idx="255">
                        <c:v>494.61699999999979</c:v>
                      </c:pt>
                      <c:pt idx="256">
                        <c:v>495.44200000000001</c:v>
                      </c:pt>
                      <c:pt idx="257">
                        <c:v>496.26400000000001</c:v>
                      </c:pt>
                      <c:pt idx="258">
                        <c:v>497.09100000000001</c:v>
                      </c:pt>
                      <c:pt idx="259">
                        <c:v>497.91799999999978</c:v>
                      </c:pt>
                      <c:pt idx="260">
                        <c:v>498.745</c:v>
                      </c:pt>
                      <c:pt idx="261">
                        <c:v>499.572</c:v>
                      </c:pt>
                      <c:pt idx="262">
                        <c:v>500.4</c:v>
                      </c:pt>
                      <c:pt idx="263">
                        <c:v>501.22899999999998</c:v>
                      </c:pt>
                      <c:pt idx="264">
                        <c:v>502.05799999999999</c:v>
                      </c:pt>
                      <c:pt idx="265">
                        <c:v>502.89299999999997</c:v>
                      </c:pt>
                      <c:pt idx="266">
                        <c:v>503.72099999999978</c:v>
                      </c:pt>
                      <c:pt idx="267">
                        <c:v>504.54899999999992</c:v>
                      </c:pt>
                      <c:pt idx="268">
                        <c:v>505.375</c:v>
                      </c:pt>
                      <c:pt idx="269">
                        <c:v>506.20299999999992</c:v>
                      </c:pt>
                      <c:pt idx="270">
                        <c:v>507.03599999999977</c:v>
                      </c:pt>
                      <c:pt idx="271">
                        <c:v>507.875</c:v>
                      </c:pt>
                      <c:pt idx="272">
                        <c:v>508.70499999999998</c:v>
                      </c:pt>
                      <c:pt idx="273">
                        <c:v>509.529</c:v>
                      </c:pt>
                      <c:pt idx="274">
                        <c:v>510.3540000000001</c:v>
                      </c:pt>
                      <c:pt idx="275">
                        <c:v>511.18</c:v>
                      </c:pt>
                      <c:pt idx="276">
                        <c:v>512.01400000000001</c:v>
                      </c:pt>
                      <c:pt idx="277">
                        <c:v>512.84699999999975</c:v>
                      </c:pt>
                      <c:pt idx="278">
                        <c:v>513.67700000000002</c:v>
                      </c:pt>
                      <c:pt idx="279">
                        <c:v>514.51</c:v>
                      </c:pt>
                      <c:pt idx="280">
                        <c:v>515.3399999999998</c:v>
                      </c:pt>
                      <c:pt idx="281">
                        <c:v>516.16800000000001</c:v>
                      </c:pt>
                      <c:pt idx="282">
                        <c:v>516.99800000000005</c:v>
                      </c:pt>
                      <c:pt idx="283">
                        <c:v>517.82499999999982</c:v>
                      </c:pt>
                      <c:pt idx="284">
                        <c:v>518.654</c:v>
                      </c:pt>
                      <c:pt idx="285">
                        <c:v>519.48</c:v>
                      </c:pt>
                      <c:pt idx="286">
                        <c:v>520.3009999999997</c:v>
                      </c:pt>
                      <c:pt idx="287">
                        <c:v>521.12300000000005</c:v>
                      </c:pt>
                      <c:pt idx="288">
                        <c:v>521.94799999999975</c:v>
                      </c:pt>
                      <c:pt idx="289">
                        <c:v>522.779</c:v>
                      </c:pt>
                      <c:pt idx="290">
                        <c:v>523.61400000000003</c:v>
                      </c:pt>
                      <c:pt idx="291">
                        <c:v>524.44799999999975</c:v>
                      </c:pt>
                      <c:pt idx="292">
                        <c:v>525.28600000000006</c:v>
                      </c:pt>
                      <c:pt idx="293">
                        <c:v>526.12699999999973</c:v>
                      </c:pt>
                      <c:pt idx="294">
                        <c:v>526.95999999999981</c:v>
                      </c:pt>
                      <c:pt idx="295">
                        <c:v>527.79200000000003</c:v>
                      </c:pt>
                      <c:pt idx="296">
                        <c:v>528.62300000000005</c:v>
                      </c:pt>
                      <c:pt idx="297">
                        <c:v>529.45099999999979</c:v>
                      </c:pt>
                      <c:pt idx="298">
                        <c:v>530.28</c:v>
                      </c:pt>
                      <c:pt idx="299">
                        <c:v>531.11300000000006</c:v>
                      </c:pt>
                      <c:pt idx="300">
                        <c:v>531.94699999999978</c:v>
                      </c:pt>
                      <c:pt idx="301">
                        <c:v>532.78600000000006</c:v>
                      </c:pt>
                      <c:pt idx="302">
                        <c:v>533.62200000000007</c:v>
                      </c:pt>
                      <c:pt idx="303">
                        <c:v>534.45699999999977</c:v>
                      </c:pt>
                      <c:pt idx="304">
                        <c:v>535.29200000000003</c:v>
                      </c:pt>
                      <c:pt idx="305">
                        <c:v>536.12599999999998</c:v>
                      </c:pt>
                      <c:pt idx="306">
                        <c:v>536.96299999999974</c:v>
                      </c:pt>
                      <c:pt idx="307">
                        <c:v>537.80500000000006</c:v>
                      </c:pt>
                      <c:pt idx="308">
                        <c:v>538.64300000000003</c:v>
                      </c:pt>
                      <c:pt idx="309">
                        <c:v>539.48400000000004</c:v>
                      </c:pt>
                      <c:pt idx="310">
                        <c:v>540.3209999999998</c:v>
                      </c:pt>
                      <c:pt idx="311">
                        <c:v>541.149</c:v>
                      </c:pt>
                      <c:pt idx="312">
                        <c:v>541.97500000000002</c:v>
                      </c:pt>
                      <c:pt idx="313">
                        <c:v>542.8009999999997</c:v>
                      </c:pt>
                      <c:pt idx="314">
                        <c:v>543.63</c:v>
                      </c:pt>
                      <c:pt idx="315">
                        <c:v>544.45399999999972</c:v>
                      </c:pt>
                      <c:pt idx="316">
                        <c:v>545.28300000000002</c:v>
                      </c:pt>
                      <c:pt idx="317">
                        <c:v>546.11599999999999</c:v>
                      </c:pt>
                      <c:pt idx="318">
                        <c:v>546.94699999999978</c:v>
                      </c:pt>
                      <c:pt idx="319">
                        <c:v>547.77600000000007</c:v>
                      </c:pt>
                      <c:pt idx="320">
                        <c:v>548.60599999999999</c:v>
                      </c:pt>
                      <c:pt idx="321">
                        <c:v>549.43399999999997</c:v>
                      </c:pt>
                      <c:pt idx="322">
                        <c:v>550.26199999999972</c:v>
                      </c:pt>
                      <c:pt idx="323">
                        <c:v>551.09400000000005</c:v>
                      </c:pt>
                      <c:pt idx="324">
                        <c:v>551.93199999999979</c:v>
                      </c:pt>
                      <c:pt idx="325">
                        <c:v>552.76400000000001</c:v>
                      </c:pt>
                      <c:pt idx="326">
                        <c:v>553.59900000000005</c:v>
                      </c:pt>
                      <c:pt idx="327">
                        <c:v>554.42899999999997</c:v>
                      </c:pt>
                      <c:pt idx="328">
                        <c:v>555.25900000000001</c:v>
                      </c:pt>
                      <c:pt idx="329">
                        <c:v>556.08500000000004</c:v>
                      </c:pt>
                      <c:pt idx="330">
                        <c:v>556.91699999999969</c:v>
                      </c:pt>
                      <c:pt idx="331">
                        <c:v>557.75599999999997</c:v>
                      </c:pt>
                      <c:pt idx="332">
                        <c:v>558.60799999999972</c:v>
                      </c:pt>
                      <c:pt idx="333">
                        <c:v>559.46599999999978</c:v>
                      </c:pt>
                      <c:pt idx="334">
                        <c:v>560.31999999999971</c:v>
                      </c:pt>
                      <c:pt idx="335">
                        <c:v>561.18000000000006</c:v>
                      </c:pt>
                      <c:pt idx="336">
                        <c:v>562.04500000000007</c:v>
                      </c:pt>
                      <c:pt idx="337">
                        <c:v>562.91000000000008</c:v>
                      </c:pt>
                      <c:pt idx="338">
                        <c:v>563.77300000000002</c:v>
                      </c:pt>
                      <c:pt idx="339">
                        <c:v>564.62900000000002</c:v>
                      </c:pt>
                      <c:pt idx="340">
                        <c:v>565.48900000000003</c:v>
                      </c:pt>
                      <c:pt idx="341">
                        <c:v>566.35199999999975</c:v>
                      </c:pt>
                      <c:pt idx="342">
                        <c:v>567.22</c:v>
                      </c:pt>
                      <c:pt idx="343">
                        <c:v>568.08600000000001</c:v>
                      </c:pt>
                      <c:pt idx="344">
                        <c:v>568.95299999999975</c:v>
                      </c:pt>
                      <c:pt idx="345">
                        <c:v>569.81799999999976</c:v>
                      </c:pt>
                      <c:pt idx="346">
                        <c:v>570.68299999999999</c:v>
                      </c:pt>
                      <c:pt idx="347">
                        <c:v>571.54500000000007</c:v>
                      </c:pt>
                      <c:pt idx="348">
                        <c:v>572.40599999999972</c:v>
                      </c:pt>
                      <c:pt idx="349">
                        <c:v>573.27</c:v>
                      </c:pt>
                      <c:pt idx="350">
                        <c:v>574.13400000000001</c:v>
                      </c:pt>
                      <c:pt idx="351">
                        <c:v>575.00400000000002</c:v>
                      </c:pt>
                      <c:pt idx="352">
                        <c:v>575.87900000000002</c:v>
                      </c:pt>
                      <c:pt idx="353">
                        <c:v>576.74900000000002</c:v>
                      </c:pt>
                      <c:pt idx="354">
                        <c:v>577.61500000000001</c:v>
                      </c:pt>
                      <c:pt idx="355">
                        <c:v>578.48199999999997</c:v>
                      </c:pt>
                      <c:pt idx="356">
                        <c:v>579.34799999999962</c:v>
                      </c:pt>
                      <c:pt idx="357">
                        <c:v>580.21699999999998</c:v>
                      </c:pt>
                      <c:pt idx="358">
                        <c:v>581.09</c:v>
                      </c:pt>
                      <c:pt idx="359">
                        <c:v>581.96699999999976</c:v>
                      </c:pt>
                      <c:pt idx="360">
                        <c:v>582.8449999999998</c:v>
                      </c:pt>
                      <c:pt idx="361">
                        <c:v>583.72199999999998</c:v>
                      </c:pt>
                      <c:pt idx="362">
                        <c:v>584.60300000000007</c:v>
                      </c:pt>
                      <c:pt idx="363">
                        <c:v>585.48500000000001</c:v>
                      </c:pt>
                      <c:pt idx="364">
                        <c:v>586.36399999999981</c:v>
                      </c:pt>
                      <c:pt idx="365">
                        <c:v>587.24099999999999</c:v>
                      </c:pt>
                      <c:pt idx="366">
                        <c:v>588.11799999999971</c:v>
                      </c:pt>
                      <c:pt idx="367">
                        <c:v>589.0029999999997</c:v>
                      </c:pt>
                      <c:pt idx="368">
                        <c:v>589.89</c:v>
                      </c:pt>
                      <c:pt idx="369">
                        <c:v>590.774</c:v>
                      </c:pt>
                      <c:pt idx="370">
                        <c:v>591.65199999999982</c:v>
                      </c:pt>
                      <c:pt idx="371">
                        <c:v>592.52499999999998</c:v>
                      </c:pt>
                      <c:pt idx="372">
                        <c:v>593.399</c:v>
                      </c:pt>
                      <c:pt idx="373">
                        <c:v>594.27800000000002</c:v>
                      </c:pt>
                      <c:pt idx="374">
                        <c:v>595.16000000000008</c:v>
                      </c:pt>
                      <c:pt idx="375">
                        <c:v>596.03800000000001</c:v>
                      </c:pt>
                      <c:pt idx="376">
                        <c:v>596.91300000000001</c:v>
                      </c:pt>
                      <c:pt idx="377">
                        <c:v>597.78899999999999</c:v>
                      </c:pt>
                      <c:pt idx="378">
                        <c:v>598.66599999999971</c:v>
                      </c:pt>
                      <c:pt idx="379">
                        <c:v>599.54199999999969</c:v>
                      </c:pt>
                      <c:pt idx="380">
                        <c:v>600.41800000000001</c:v>
                      </c:pt>
                      <c:pt idx="381">
                        <c:v>601.29500000000007</c:v>
                      </c:pt>
                      <c:pt idx="382">
                        <c:v>602.173</c:v>
                      </c:pt>
                      <c:pt idx="383">
                        <c:v>603.05699999999979</c:v>
                      </c:pt>
                      <c:pt idx="384">
                        <c:v>603.94199999999978</c:v>
                      </c:pt>
                      <c:pt idx="385">
                        <c:v>604.82400000000007</c:v>
                      </c:pt>
                      <c:pt idx="386">
                        <c:v>605.70699999999999</c:v>
                      </c:pt>
                      <c:pt idx="387">
                        <c:v>606.59</c:v>
                      </c:pt>
                      <c:pt idx="388">
                        <c:v>607.47299999999996</c:v>
                      </c:pt>
                      <c:pt idx="389">
                        <c:v>608.36499999999978</c:v>
                      </c:pt>
                      <c:pt idx="390">
                        <c:v>609.25800000000004</c:v>
                      </c:pt>
                      <c:pt idx="391">
                        <c:v>610.14800000000002</c:v>
                      </c:pt>
                      <c:pt idx="392">
                        <c:v>611.03600000000006</c:v>
                      </c:pt>
                      <c:pt idx="393">
                        <c:v>611.923</c:v>
                      </c:pt>
                      <c:pt idx="394">
                        <c:v>612.80899999999997</c:v>
                      </c:pt>
                      <c:pt idx="395">
                        <c:v>613.69399999999996</c:v>
                      </c:pt>
                      <c:pt idx="396">
                        <c:v>614.58000000000004</c:v>
                      </c:pt>
                      <c:pt idx="397">
                        <c:v>615.46299999999974</c:v>
                      </c:pt>
                      <c:pt idx="398">
                        <c:v>616.34699999999975</c:v>
                      </c:pt>
                      <c:pt idx="399">
                        <c:v>617.23199999999997</c:v>
                      </c:pt>
                      <c:pt idx="400">
                        <c:v>618.11400000000003</c:v>
                      </c:pt>
                      <c:pt idx="401">
                        <c:v>618.99400000000003</c:v>
                      </c:pt>
                      <c:pt idx="402">
                        <c:v>619.87200000000007</c:v>
                      </c:pt>
                      <c:pt idx="403">
                        <c:v>620.755</c:v>
                      </c:pt>
                      <c:pt idx="404">
                        <c:v>621.64199999999983</c:v>
                      </c:pt>
                      <c:pt idx="405">
                        <c:v>622.52699999999982</c:v>
                      </c:pt>
                      <c:pt idx="406">
                        <c:v>623.41000000000008</c:v>
                      </c:pt>
                      <c:pt idx="407">
                        <c:v>624.29200000000003</c:v>
                      </c:pt>
                      <c:pt idx="408">
                        <c:v>625.17200000000003</c:v>
                      </c:pt>
                      <c:pt idx="409">
                        <c:v>626.053</c:v>
                      </c:pt>
                      <c:pt idx="410">
                        <c:v>626.93399999999997</c:v>
                      </c:pt>
                      <c:pt idx="411">
                        <c:v>627.81899999999996</c:v>
                      </c:pt>
                      <c:pt idx="412">
                        <c:v>628.70100000000002</c:v>
                      </c:pt>
                      <c:pt idx="413">
                        <c:v>629.58199999999999</c:v>
                      </c:pt>
                      <c:pt idx="414">
                        <c:v>630.46399999999971</c:v>
                      </c:pt>
                      <c:pt idx="415">
                        <c:v>631.34899999999971</c:v>
                      </c:pt>
                      <c:pt idx="416">
                        <c:v>632.23299999999972</c:v>
                      </c:pt>
                      <c:pt idx="417">
                        <c:v>633.11699999999996</c:v>
                      </c:pt>
                      <c:pt idx="418">
                        <c:v>633.99400000000003</c:v>
                      </c:pt>
                      <c:pt idx="419">
                        <c:v>634.87099999999998</c:v>
                      </c:pt>
                      <c:pt idx="420">
                        <c:v>635.74900000000002</c:v>
                      </c:pt>
                      <c:pt idx="421">
                        <c:v>636.625</c:v>
                      </c:pt>
                      <c:pt idx="422">
                        <c:v>637.5029999999997</c:v>
                      </c:pt>
                      <c:pt idx="423">
                        <c:v>638.38200000000006</c:v>
                      </c:pt>
                      <c:pt idx="424">
                        <c:v>639.26099999999997</c:v>
                      </c:pt>
                      <c:pt idx="425">
                        <c:v>640.14100000000008</c:v>
                      </c:pt>
                      <c:pt idx="426">
                        <c:v>641.02499999999998</c:v>
                      </c:pt>
                      <c:pt idx="427">
                        <c:v>641.90599999999972</c:v>
                      </c:pt>
                      <c:pt idx="428">
                        <c:v>642.78300000000002</c:v>
                      </c:pt>
                      <c:pt idx="429">
                        <c:v>643.6569999999997</c:v>
                      </c:pt>
                      <c:pt idx="430">
                        <c:v>644.529</c:v>
                      </c:pt>
                      <c:pt idx="431">
                        <c:v>645.404</c:v>
                      </c:pt>
                      <c:pt idx="432">
                        <c:v>646.27800000000002</c:v>
                      </c:pt>
                      <c:pt idx="433">
                        <c:v>647.154</c:v>
                      </c:pt>
                      <c:pt idx="434">
                        <c:v>648.03600000000006</c:v>
                      </c:pt>
                      <c:pt idx="435">
                        <c:v>648.9219999999998</c:v>
                      </c:pt>
                      <c:pt idx="436">
                        <c:v>649.80399999999997</c:v>
                      </c:pt>
                      <c:pt idx="437">
                        <c:v>650.68399999999997</c:v>
                      </c:pt>
                      <c:pt idx="438">
                        <c:v>651.56999999999971</c:v>
                      </c:pt>
                      <c:pt idx="439">
                        <c:v>652.45299999999975</c:v>
                      </c:pt>
                      <c:pt idx="440">
                        <c:v>653.33300000000008</c:v>
                      </c:pt>
                      <c:pt idx="441">
                        <c:v>654.21</c:v>
                      </c:pt>
                      <c:pt idx="442">
                        <c:v>655.08900000000006</c:v>
                      </c:pt>
                      <c:pt idx="443">
                        <c:v>655.97</c:v>
                      </c:pt>
                      <c:pt idx="444">
                        <c:v>656.85199999999975</c:v>
                      </c:pt>
                      <c:pt idx="445">
                        <c:v>657.73299999999972</c:v>
                      </c:pt>
                      <c:pt idx="446">
                        <c:v>658.61200000000008</c:v>
                      </c:pt>
                      <c:pt idx="447">
                        <c:v>659.49099999999999</c:v>
                      </c:pt>
                      <c:pt idx="448">
                        <c:v>660.37099999999998</c:v>
                      </c:pt>
                      <c:pt idx="449">
                        <c:v>661.25</c:v>
                      </c:pt>
                      <c:pt idx="450">
                        <c:v>662.12300000000005</c:v>
                      </c:pt>
                      <c:pt idx="451">
                        <c:v>663</c:v>
                      </c:pt>
                      <c:pt idx="452">
                        <c:v>663.88099999999997</c:v>
                      </c:pt>
                      <c:pt idx="453">
                        <c:v>664.76099999999997</c:v>
                      </c:pt>
                      <c:pt idx="454">
                        <c:v>665.63900000000001</c:v>
                      </c:pt>
                      <c:pt idx="455">
                        <c:v>666.51400000000001</c:v>
                      </c:pt>
                      <c:pt idx="456">
                        <c:v>667.38699999999972</c:v>
                      </c:pt>
                      <c:pt idx="457">
                        <c:v>668.26199999999972</c:v>
                      </c:pt>
                      <c:pt idx="458">
                        <c:v>669.13400000000001</c:v>
                      </c:pt>
                      <c:pt idx="459">
                        <c:v>670.00099999999998</c:v>
                      </c:pt>
                      <c:pt idx="460">
                        <c:v>670.86799999999948</c:v>
                      </c:pt>
                      <c:pt idx="461">
                        <c:v>671.73900000000003</c:v>
                      </c:pt>
                      <c:pt idx="462">
                        <c:v>672.62099999999998</c:v>
                      </c:pt>
                      <c:pt idx="463">
                        <c:v>673.49900000000002</c:v>
                      </c:pt>
                      <c:pt idx="464">
                        <c:v>674.37699999999973</c:v>
                      </c:pt>
                      <c:pt idx="465">
                        <c:v>675.25599999999997</c:v>
                      </c:pt>
                      <c:pt idx="466">
                        <c:v>676.13200000000006</c:v>
                      </c:pt>
                      <c:pt idx="467">
                        <c:v>677.00900000000001</c:v>
                      </c:pt>
                      <c:pt idx="468">
                        <c:v>677.88400000000001</c:v>
                      </c:pt>
                      <c:pt idx="469">
                        <c:v>678.75900000000001</c:v>
                      </c:pt>
                      <c:pt idx="470">
                        <c:v>679.63300000000004</c:v>
                      </c:pt>
                      <c:pt idx="471">
                        <c:v>680.50800000000004</c:v>
                      </c:pt>
                      <c:pt idx="472">
                        <c:v>681.38200000000006</c:v>
                      </c:pt>
                      <c:pt idx="473">
                        <c:v>682.24900000000002</c:v>
                      </c:pt>
                      <c:pt idx="474">
                        <c:v>683.11500000000001</c:v>
                      </c:pt>
                      <c:pt idx="475">
                        <c:v>683.98299999999972</c:v>
                      </c:pt>
                      <c:pt idx="476">
                        <c:v>684.84599999999978</c:v>
                      </c:pt>
                      <c:pt idx="477">
                        <c:v>685.71299999999997</c:v>
                      </c:pt>
                      <c:pt idx="478">
                        <c:v>686.58300000000008</c:v>
                      </c:pt>
                      <c:pt idx="479">
                        <c:v>687.45599999999979</c:v>
                      </c:pt>
                      <c:pt idx="480">
                        <c:v>688.33699999999976</c:v>
                      </c:pt>
                      <c:pt idx="481">
                        <c:v>689.221</c:v>
                      </c:pt>
                      <c:pt idx="482">
                        <c:v>690.10199999999998</c:v>
                      </c:pt>
                      <c:pt idx="483">
                        <c:v>690.98</c:v>
                      </c:pt>
                      <c:pt idx="484">
                        <c:v>691.85199999999975</c:v>
                      </c:pt>
                      <c:pt idx="485">
                        <c:v>692.72400000000005</c:v>
                      </c:pt>
                      <c:pt idx="486">
                        <c:v>693.59300000000007</c:v>
                      </c:pt>
                      <c:pt idx="487">
                        <c:v>694.46199999999976</c:v>
                      </c:pt>
                      <c:pt idx="488">
                        <c:v>695.33699999999976</c:v>
                      </c:pt>
                      <c:pt idx="489">
                        <c:v>696.21100000000001</c:v>
                      </c:pt>
                      <c:pt idx="490">
                        <c:v>697.08699999999999</c:v>
                      </c:pt>
                      <c:pt idx="491">
                        <c:v>697.96099999999979</c:v>
                      </c:pt>
                      <c:pt idx="492">
                        <c:v>698.83499999999981</c:v>
                      </c:pt>
                      <c:pt idx="493">
                        <c:v>699.70900000000006</c:v>
                      </c:pt>
                      <c:pt idx="494">
                        <c:v>700.58799999999997</c:v>
                      </c:pt>
                      <c:pt idx="495">
                        <c:v>701.46099999999979</c:v>
                      </c:pt>
                      <c:pt idx="496">
                        <c:v>702.33899999999971</c:v>
                      </c:pt>
                      <c:pt idx="497">
                        <c:v>703.21400000000006</c:v>
                      </c:pt>
                      <c:pt idx="498">
                        <c:v>704.09</c:v>
                      </c:pt>
                      <c:pt idx="499">
                        <c:v>704.96299999999974</c:v>
                      </c:pt>
                      <c:pt idx="500">
                        <c:v>705.83899999999971</c:v>
                      </c:pt>
                      <c:pt idx="501">
                        <c:v>706.71699999999998</c:v>
                      </c:pt>
                      <c:pt idx="502">
                        <c:v>707.6</c:v>
                      </c:pt>
                      <c:pt idx="503">
                        <c:v>708.48099999999999</c:v>
                      </c:pt>
                      <c:pt idx="504">
                        <c:v>709.36099999999976</c:v>
                      </c:pt>
                      <c:pt idx="505">
                        <c:v>710.24</c:v>
                      </c:pt>
                      <c:pt idx="506">
                        <c:v>711.11599999999999</c:v>
                      </c:pt>
                      <c:pt idx="507">
                        <c:v>711.99400000000003</c:v>
                      </c:pt>
                      <c:pt idx="508">
                        <c:v>712.86799999999948</c:v>
                      </c:pt>
                      <c:pt idx="509">
                        <c:v>713.74400000000003</c:v>
                      </c:pt>
                      <c:pt idx="510">
                        <c:v>714.62099999999998</c:v>
                      </c:pt>
                      <c:pt idx="511">
                        <c:v>715.5</c:v>
                      </c:pt>
                      <c:pt idx="512">
                        <c:v>716.38099999999997</c:v>
                      </c:pt>
                      <c:pt idx="513">
                        <c:v>717.26299999999969</c:v>
                      </c:pt>
                      <c:pt idx="514">
                        <c:v>718.15</c:v>
                      </c:pt>
                      <c:pt idx="515">
                        <c:v>719.03500000000008</c:v>
                      </c:pt>
                      <c:pt idx="516">
                        <c:v>719.91699999999969</c:v>
                      </c:pt>
                      <c:pt idx="517">
                        <c:v>720.8</c:v>
                      </c:pt>
                      <c:pt idx="518">
                        <c:v>721.678</c:v>
                      </c:pt>
                      <c:pt idx="519">
                        <c:v>722.55599999999981</c:v>
                      </c:pt>
                      <c:pt idx="520">
                        <c:v>723.43399999999997</c:v>
                      </c:pt>
                      <c:pt idx="521">
                        <c:v>724.31199999999978</c:v>
                      </c:pt>
                      <c:pt idx="522">
                        <c:v>725.18900000000008</c:v>
                      </c:pt>
                      <c:pt idx="523">
                        <c:v>726.06899999999996</c:v>
                      </c:pt>
                      <c:pt idx="524">
                        <c:v>726.94999999999982</c:v>
                      </c:pt>
                      <c:pt idx="525">
                        <c:v>727.83599999999979</c:v>
                      </c:pt>
                      <c:pt idx="526">
                        <c:v>728.72299999999996</c:v>
                      </c:pt>
                      <c:pt idx="527">
                        <c:v>729.60699999999997</c:v>
                      </c:pt>
                      <c:pt idx="528">
                        <c:v>730.49</c:v>
                      </c:pt>
                      <c:pt idx="529">
                        <c:v>731.37099999999998</c:v>
                      </c:pt>
                      <c:pt idx="530">
                        <c:v>732.2529999999997</c:v>
                      </c:pt>
                      <c:pt idx="531">
                        <c:v>733.14100000000008</c:v>
                      </c:pt>
                      <c:pt idx="532">
                        <c:v>734.02800000000002</c:v>
                      </c:pt>
                      <c:pt idx="533">
                        <c:v>734.91300000000001</c:v>
                      </c:pt>
                      <c:pt idx="534">
                        <c:v>735.79600000000005</c:v>
                      </c:pt>
                      <c:pt idx="535">
                        <c:v>736.67899999999997</c:v>
                      </c:pt>
                      <c:pt idx="536">
                        <c:v>737.56099999999969</c:v>
                      </c:pt>
                      <c:pt idx="537">
                        <c:v>738.43999999999983</c:v>
                      </c:pt>
                      <c:pt idx="538">
                        <c:v>739.31099999999969</c:v>
                      </c:pt>
                      <c:pt idx="539">
                        <c:v>740.18000000000006</c:v>
                      </c:pt>
                      <c:pt idx="540">
                        <c:v>741.05</c:v>
                      </c:pt>
                      <c:pt idx="541">
                        <c:v>741.923</c:v>
                      </c:pt>
                      <c:pt idx="542">
                        <c:v>742.79600000000005</c:v>
                      </c:pt>
                      <c:pt idx="543">
                        <c:v>743.66800000000001</c:v>
                      </c:pt>
                      <c:pt idx="544">
                        <c:v>744.53699999999981</c:v>
                      </c:pt>
                      <c:pt idx="545">
                        <c:v>745.40899999999999</c:v>
                      </c:pt>
                      <c:pt idx="546">
                        <c:v>746.29100000000005</c:v>
                      </c:pt>
                      <c:pt idx="547">
                        <c:v>747.17200000000003</c:v>
                      </c:pt>
                      <c:pt idx="548">
                        <c:v>748.053</c:v>
                      </c:pt>
                      <c:pt idx="549">
                        <c:v>748.93599999999969</c:v>
                      </c:pt>
                      <c:pt idx="550">
                        <c:v>749.81499999999983</c:v>
                      </c:pt>
                      <c:pt idx="551">
                        <c:v>750.68799999999999</c:v>
                      </c:pt>
                      <c:pt idx="552">
                        <c:v>751.56299999999976</c:v>
                      </c:pt>
                      <c:pt idx="553">
                        <c:v>752.43999999999983</c:v>
                      </c:pt>
                      <c:pt idx="554">
                        <c:v>753.3159999999998</c:v>
                      </c:pt>
                      <c:pt idx="555">
                        <c:v>754.19399999999996</c:v>
                      </c:pt>
                      <c:pt idx="556">
                        <c:v>755.07799999999997</c:v>
                      </c:pt>
                      <c:pt idx="557">
                        <c:v>755.96299999999974</c:v>
                      </c:pt>
                      <c:pt idx="558">
                        <c:v>756.8449999999998</c:v>
                      </c:pt>
                      <c:pt idx="559">
                        <c:v>757.72299999999996</c:v>
                      </c:pt>
                      <c:pt idx="560">
                        <c:v>758.60199999999998</c:v>
                      </c:pt>
                      <c:pt idx="561">
                        <c:v>759.48199999999997</c:v>
                      </c:pt>
                      <c:pt idx="562">
                        <c:v>760.36300000000006</c:v>
                      </c:pt>
                      <c:pt idx="563">
                        <c:v>761.2529999999997</c:v>
                      </c:pt>
                      <c:pt idx="564">
                        <c:v>762.14800000000002</c:v>
                      </c:pt>
                      <c:pt idx="565">
                        <c:v>763.04399999999998</c:v>
                      </c:pt>
                      <c:pt idx="566">
                        <c:v>763.93900000000008</c:v>
                      </c:pt>
                      <c:pt idx="567">
                        <c:v>764.82699999999977</c:v>
                      </c:pt>
                      <c:pt idx="568">
                        <c:v>765.71199999999999</c:v>
                      </c:pt>
                      <c:pt idx="569">
                        <c:v>766.596</c:v>
                      </c:pt>
                      <c:pt idx="570">
                        <c:v>767.48400000000004</c:v>
                      </c:pt>
                      <c:pt idx="571">
                        <c:v>768.37400000000002</c:v>
                      </c:pt>
                      <c:pt idx="572">
                        <c:v>769.26299999999969</c:v>
                      </c:pt>
                      <c:pt idx="573">
                        <c:v>770.149</c:v>
                      </c:pt>
                      <c:pt idx="574">
                        <c:v>771.03800000000001</c:v>
                      </c:pt>
                      <c:pt idx="575">
                        <c:v>771.928</c:v>
                      </c:pt>
                      <c:pt idx="576">
                        <c:v>772.81999999999971</c:v>
                      </c:pt>
                      <c:pt idx="577">
                        <c:v>773.70699999999999</c:v>
                      </c:pt>
                      <c:pt idx="578">
                        <c:v>774.59300000000007</c:v>
                      </c:pt>
                      <c:pt idx="579">
                        <c:v>775.47699999999998</c:v>
                      </c:pt>
                      <c:pt idx="580">
                        <c:v>776.35499999999979</c:v>
                      </c:pt>
                      <c:pt idx="581">
                        <c:v>777.22900000000004</c:v>
                      </c:pt>
                      <c:pt idx="582">
                        <c:v>778.10500000000002</c:v>
                      </c:pt>
                      <c:pt idx="583">
                        <c:v>778.97900000000004</c:v>
                      </c:pt>
                      <c:pt idx="584">
                        <c:v>779.85399999999981</c:v>
                      </c:pt>
                      <c:pt idx="585">
                        <c:v>780.74</c:v>
                      </c:pt>
                      <c:pt idx="586">
                        <c:v>781.62099999999998</c:v>
                      </c:pt>
                      <c:pt idx="587">
                        <c:v>782.49900000000002</c:v>
                      </c:pt>
                      <c:pt idx="588">
                        <c:v>783.37699999999973</c:v>
                      </c:pt>
                      <c:pt idx="589">
                        <c:v>784.25400000000002</c:v>
                      </c:pt>
                      <c:pt idx="590">
                        <c:v>785.13199999999972</c:v>
                      </c:pt>
                      <c:pt idx="591">
                        <c:v>786.01199999999972</c:v>
                      </c:pt>
                      <c:pt idx="592">
                        <c:v>786.89300000000003</c:v>
                      </c:pt>
                      <c:pt idx="593">
                        <c:v>787.77800000000002</c:v>
                      </c:pt>
                      <c:pt idx="594">
                        <c:v>788.66499999999996</c:v>
                      </c:pt>
                      <c:pt idx="595">
                        <c:v>789.55699999999979</c:v>
                      </c:pt>
                      <c:pt idx="596">
                        <c:v>790.44899999999996</c:v>
                      </c:pt>
                      <c:pt idx="597">
                        <c:v>791.3399999999998</c:v>
                      </c:pt>
                      <c:pt idx="598">
                        <c:v>792.23400000000004</c:v>
                      </c:pt>
                      <c:pt idx="599">
                        <c:v>793.13</c:v>
                      </c:pt>
                      <c:pt idx="600">
                        <c:v>794.02</c:v>
                      </c:pt>
                      <c:pt idx="601">
                        <c:v>794.89699999999982</c:v>
                      </c:pt>
                      <c:pt idx="602">
                        <c:v>795.76800000000003</c:v>
                      </c:pt>
                      <c:pt idx="603">
                        <c:v>796.63199999999972</c:v>
                      </c:pt>
                      <c:pt idx="604">
                        <c:v>797.5</c:v>
                      </c:pt>
                      <c:pt idx="605">
                        <c:v>798.37099999999998</c:v>
                      </c:pt>
                      <c:pt idx="606">
                        <c:v>799.255</c:v>
                      </c:pt>
                      <c:pt idx="607">
                        <c:v>800.15</c:v>
                      </c:pt>
                      <c:pt idx="608">
                        <c:v>801.05799999999977</c:v>
                      </c:pt>
                      <c:pt idx="609">
                        <c:v>801.95999999999981</c:v>
                      </c:pt>
                      <c:pt idx="610">
                        <c:v>802.85199999999975</c:v>
                      </c:pt>
                      <c:pt idx="611">
                        <c:v>803.74</c:v>
                      </c:pt>
                      <c:pt idx="612">
                        <c:v>804.62699999999973</c:v>
                      </c:pt>
                      <c:pt idx="613">
                        <c:v>805.51599999999996</c:v>
                      </c:pt>
                      <c:pt idx="614">
                        <c:v>806.41099999999972</c:v>
                      </c:pt>
                      <c:pt idx="615">
                        <c:v>807.30399999999997</c:v>
                      </c:pt>
                      <c:pt idx="616">
                        <c:v>808.20299999999997</c:v>
                      </c:pt>
                      <c:pt idx="617">
                        <c:v>809.101</c:v>
                      </c:pt>
                      <c:pt idx="618">
                        <c:v>809.99800000000005</c:v>
                      </c:pt>
                      <c:pt idx="619">
                        <c:v>810.89599999999996</c:v>
                      </c:pt>
                      <c:pt idx="620">
                        <c:v>811.79300000000001</c:v>
                      </c:pt>
                      <c:pt idx="621">
                        <c:v>812.69100000000003</c:v>
                      </c:pt>
                      <c:pt idx="622">
                        <c:v>813.59299999999996</c:v>
                      </c:pt>
                      <c:pt idx="623">
                        <c:v>814.49800000000005</c:v>
                      </c:pt>
                      <c:pt idx="624">
                        <c:v>815.4</c:v>
                      </c:pt>
                      <c:pt idx="625">
                        <c:v>816.30199999999979</c:v>
                      </c:pt>
                      <c:pt idx="626">
                        <c:v>817.21400000000006</c:v>
                      </c:pt>
                      <c:pt idx="627">
                        <c:v>818.13</c:v>
                      </c:pt>
                      <c:pt idx="628">
                        <c:v>819.04099999999983</c:v>
                      </c:pt>
                      <c:pt idx="629">
                        <c:v>819.95299999999975</c:v>
                      </c:pt>
                      <c:pt idx="630">
                        <c:v>820.86099999999976</c:v>
                      </c:pt>
                      <c:pt idx="631">
                        <c:v>821.76599999999996</c:v>
                      </c:pt>
                      <c:pt idx="632">
                        <c:v>822.67100000000005</c:v>
                      </c:pt>
                      <c:pt idx="633">
                        <c:v>823.57799999999997</c:v>
                      </c:pt>
                      <c:pt idx="634">
                        <c:v>824.48599999999999</c:v>
                      </c:pt>
                      <c:pt idx="635">
                        <c:v>825.39300000000003</c:v>
                      </c:pt>
                      <c:pt idx="636">
                        <c:v>826.298</c:v>
                      </c:pt>
                      <c:pt idx="637">
                        <c:v>827.20699999999999</c:v>
                      </c:pt>
                      <c:pt idx="638">
                        <c:v>828.12099999999998</c:v>
                      </c:pt>
                      <c:pt idx="639">
                        <c:v>829.03800000000001</c:v>
                      </c:pt>
                      <c:pt idx="640">
                        <c:v>829.95499999999981</c:v>
                      </c:pt>
                      <c:pt idx="641">
                        <c:v>830.87800000000004</c:v>
                      </c:pt>
                      <c:pt idx="642">
                        <c:v>831.80399999999997</c:v>
                      </c:pt>
                      <c:pt idx="643">
                        <c:v>832.721</c:v>
                      </c:pt>
                      <c:pt idx="644">
                        <c:v>833.63499999999999</c:v>
                      </c:pt>
                      <c:pt idx="645">
                        <c:v>834.54599999999982</c:v>
                      </c:pt>
                      <c:pt idx="646">
                        <c:v>835.45899999999972</c:v>
                      </c:pt>
                      <c:pt idx="647">
                        <c:v>836.37800000000004</c:v>
                      </c:pt>
                      <c:pt idx="648">
                        <c:v>837.30099999999982</c:v>
                      </c:pt>
                      <c:pt idx="649">
                        <c:v>838.22299999999996</c:v>
                      </c:pt>
                      <c:pt idx="650">
                        <c:v>839.15300000000002</c:v>
                      </c:pt>
                      <c:pt idx="651">
                        <c:v>840.08299999999997</c:v>
                      </c:pt>
                      <c:pt idx="652">
                        <c:v>841.01</c:v>
                      </c:pt>
                      <c:pt idx="653">
                        <c:v>841.93899999999996</c:v>
                      </c:pt>
                      <c:pt idx="654">
                        <c:v>842.87199999999996</c:v>
                      </c:pt>
                      <c:pt idx="655">
                        <c:v>843.80699999999979</c:v>
                      </c:pt>
                      <c:pt idx="656">
                        <c:v>844.745</c:v>
                      </c:pt>
                      <c:pt idx="657">
                        <c:v>845.68299999999999</c:v>
                      </c:pt>
                      <c:pt idx="658">
                        <c:v>846.62</c:v>
                      </c:pt>
                      <c:pt idx="659">
                        <c:v>847.55499999999972</c:v>
                      </c:pt>
                      <c:pt idx="660">
                        <c:v>848.48699999999997</c:v>
                      </c:pt>
                      <c:pt idx="661">
                        <c:v>849.42399999999998</c:v>
                      </c:pt>
                      <c:pt idx="662">
                        <c:v>850.36199999999974</c:v>
                      </c:pt>
                      <c:pt idx="663">
                        <c:v>851.29499999999996</c:v>
                      </c:pt>
                      <c:pt idx="664">
                        <c:v>852.226</c:v>
                      </c:pt>
                      <c:pt idx="665">
                        <c:v>853.15699999999981</c:v>
                      </c:pt>
                      <c:pt idx="666">
                        <c:v>854.09100000000001</c:v>
                      </c:pt>
                      <c:pt idx="667">
                        <c:v>855.029</c:v>
                      </c:pt>
                      <c:pt idx="668">
                        <c:v>855.96299999999974</c:v>
                      </c:pt>
                      <c:pt idx="669">
                        <c:v>856.89800000000002</c:v>
                      </c:pt>
                      <c:pt idx="670">
                        <c:v>857.83399999999972</c:v>
                      </c:pt>
                      <c:pt idx="671">
                        <c:v>858.77599999999995</c:v>
                      </c:pt>
                      <c:pt idx="672">
                        <c:v>859.72</c:v>
                      </c:pt>
                      <c:pt idx="673">
                        <c:v>860.66199999999981</c:v>
                      </c:pt>
                      <c:pt idx="674">
                        <c:v>861.60299999999972</c:v>
                      </c:pt>
                      <c:pt idx="675">
                        <c:v>862.54300000000001</c:v>
                      </c:pt>
                      <c:pt idx="676">
                        <c:v>863.48199999999997</c:v>
                      </c:pt>
                      <c:pt idx="677">
                        <c:v>864.42399999999998</c:v>
                      </c:pt>
                      <c:pt idx="678">
                        <c:v>865.36499999999978</c:v>
                      </c:pt>
                      <c:pt idx="679">
                        <c:v>866.30799999999977</c:v>
                      </c:pt>
                      <c:pt idx="680">
                        <c:v>867.25599999999997</c:v>
                      </c:pt>
                      <c:pt idx="681">
                        <c:v>868.20500000000004</c:v>
                      </c:pt>
                      <c:pt idx="682">
                        <c:v>869.15499999999997</c:v>
                      </c:pt>
                      <c:pt idx="683">
                        <c:v>870.11099999999999</c:v>
                      </c:pt>
                      <c:pt idx="684">
                        <c:v>871.0659999999998</c:v>
                      </c:pt>
                      <c:pt idx="685">
                        <c:v>872.02499999999998</c:v>
                      </c:pt>
                      <c:pt idx="686">
                        <c:v>872.98199999999997</c:v>
                      </c:pt>
                      <c:pt idx="687">
                        <c:v>873.9409999999998</c:v>
                      </c:pt>
                      <c:pt idx="688">
                        <c:v>874.90199999999982</c:v>
                      </c:pt>
                      <c:pt idx="689">
                        <c:v>875.86599999999976</c:v>
                      </c:pt>
                      <c:pt idx="690">
                        <c:v>876.83199999999977</c:v>
                      </c:pt>
                      <c:pt idx="691">
                        <c:v>877.8</c:v>
                      </c:pt>
                      <c:pt idx="692">
                        <c:v>878.76900000000001</c:v>
                      </c:pt>
                      <c:pt idx="693">
                        <c:v>879.73599999999999</c:v>
                      </c:pt>
                      <c:pt idx="694">
                        <c:v>880.70299999999997</c:v>
                      </c:pt>
                      <c:pt idx="695">
                        <c:v>881.66800000000001</c:v>
                      </c:pt>
                      <c:pt idx="696">
                        <c:v>882.63699999999972</c:v>
                      </c:pt>
                      <c:pt idx="697">
                        <c:v>883.61199999999997</c:v>
                      </c:pt>
                      <c:pt idx="698">
                        <c:v>884.58</c:v>
                      </c:pt>
                      <c:pt idx="699">
                        <c:v>885.54099999999983</c:v>
                      </c:pt>
                      <c:pt idx="700">
                        <c:v>886.5</c:v>
                      </c:pt>
                      <c:pt idx="701">
                        <c:v>887.46299999999974</c:v>
                      </c:pt>
                      <c:pt idx="702">
                        <c:v>888.42499999999973</c:v>
                      </c:pt>
                      <c:pt idx="703">
                        <c:v>889.39099999999996</c:v>
                      </c:pt>
                      <c:pt idx="704">
                        <c:v>890.35699999999974</c:v>
                      </c:pt>
                      <c:pt idx="705">
                        <c:v>891.32399999999996</c:v>
                      </c:pt>
                      <c:pt idx="706">
                        <c:v>892.29200000000003</c:v>
                      </c:pt>
                      <c:pt idx="707">
                        <c:v>893.255</c:v>
                      </c:pt>
                      <c:pt idx="708">
                        <c:v>894.21699999999998</c:v>
                      </c:pt>
                      <c:pt idx="709">
                        <c:v>895.18200000000002</c:v>
                      </c:pt>
                      <c:pt idx="710">
                        <c:v>896.15300000000002</c:v>
                      </c:pt>
                      <c:pt idx="711">
                        <c:v>897.12900000000002</c:v>
                      </c:pt>
                      <c:pt idx="712">
                        <c:v>898.10400000000004</c:v>
                      </c:pt>
                      <c:pt idx="713">
                        <c:v>899.072</c:v>
                      </c:pt>
                      <c:pt idx="714">
                        <c:v>900.04399999999998</c:v>
                      </c:pt>
                      <c:pt idx="715">
                        <c:v>901.01699999999983</c:v>
                      </c:pt>
                      <c:pt idx="716">
                        <c:v>901.98699999999997</c:v>
                      </c:pt>
                      <c:pt idx="717">
                        <c:v>902.95599999999979</c:v>
                      </c:pt>
                      <c:pt idx="718">
                        <c:v>903.92599999999982</c:v>
                      </c:pt>
                      <c:pt idx="719">
                        <c:v>904.899</c:v>
                      </c:pt>
                      <c:pt idx="720">
                        <c:v>905.8689999999998</c:v>
                      </c:pt>
                      <c:pt idx="721">
                        <c:v>906.83799999999974</c:v>
                      </c:pt>
                      <c:pt idx="722">
                        <c:v>907.80999999999983</c:v>
                      </c:pt>
                      <c:pt idx="723">
                        <c:v>908.78499999999997</c:v>
                      </c:pt>
                      <c:pt idx="724">
                        <c:v>909.76300000000003</c:v>
                      </c:pt>
                      <c:pt idx="725">
                        <c:v>910.73800000000006</c:v>
                      </c:pt>
                      <c:pt idx="726">
                        <c:v>911.71100000000001</c:v>
                      </c:pt>
                      <c:pt idx="727">
                        <c:v>912.68299999999999</c:v>
                      </c:pt>
                      <c:pt idx="728">
                        <c:v>913.65499999999997</c:v>
                      </c:pt>
                      <c:pt idx="729">
                        <c:v>914.62800000000004</c:v>
                      </c:pt>
                      <c:pt idx="730">
                        <c:v>915.59699999999998</c:v>
                      </c:pt>
                      <c:pt idx="731">
                        <c:v>916.56399999999996</c:v>
                      </c:pt>
                      <c:pt idx="732">
                        <c:v>917.53</c:v>
                      </c:pt>
                      <c:pt idx="733">
                        <c:v>918.49599999999998</c:v>
                      </c:pt>
                      <c:pt idx="734">
                        <c:v>919.46199999999976</c:v>
                      </c:pt>
                      <c:pt idx="735">
                        <c:v>920.42899999999997</c:v>
                      </c:pt>
                      <c:pt idx="736">
                        <c:v>921.39499999999998</c:v>
                      </c:pt>
                      <c:pt idx="737">
                        <c:v>922.35399999999981</c:v>
                      </c:pt>
                      <c:pt idx="738">
                        <c:v>923.31499999999983</c:v>
                      </c:pt>
                      <c:pt idx="739">
                        <c:v>924.27800000000002</c:v>
                      </c:pt>
                      <c:pt idx="740">
                        <c:v>925.24599999999998</c:v>
                      </c:pt>
                      <c:pt idx="741">
                        <c:v>926.21299999999997</c:v>
                      </c:pt>
                      <c:pt idx="742">
                        <c:v>927.18100000000004</c:v>
                      </c:pt>
                      <c:pt idx="743">
                        <c:v>928.14599999999996</c:v>
                      </c:pt>
                      <c:pt idx="744">
                        <c:v>929.10900000000004</c:v>
                      </c:pt>
                      <c:pt idx="745">
                        <c:v>930.07299999999998</c:v>
                      </c:pt>
                      <c:pt idx="746">
                        <c:v>931.04399999999998</c:v>
                      </c:pt>
                      <c:pt idx="747">
                        <c:v>932.02</c:v>
                      </c:pt>
                      <c:pt idx="748">
                        <c:v>932.99199999999996</c:v>
                      </c:pt>
                      <c:pt idx="749">
                        <c:v>933.96699999999976</c:v>
                      </c:pt>
                      <c:pt idx="750">
                        <c:v>934.9409999999998</c:v>
                      </c:pt>
                      <c:pt idx="751">
                        <c:v>935.91399999999999</c:v>
                      </c:pt>
                      <c:pt idx="752">
                        <c:v>936.89</c:v>
                      </c:pt>
                      <c:pt idx="753">
                        <c:v>937.86699999999962</c:v>
                      </c:pt>
                      <c:pt idx="754">
                        <c:v>938.83199999999977</c:v>
                      </c:pt>
                      <c:pt idx="755">
                        <c:v>939.78</c:v>
                      </c:pt>
                      <c:pt idx="756">
                        <c:v>940.72299999999996</c:v>
                      </c:pt>
                      <c:pt idx="757">
                        <c:v>941.6669999999998</c:v>
                      </c:pt>
                      <c:pt idx="758">
                        <c:v>942.61300000000006</c:v>
                      </c:pt>
                      <c:pt idx="759">
                        <c:v>943.56199999999978</c:v>
                      </c:pt>
                      <c:pt idx="760">
                        <c:v>944.51</c:v>
                      </c:pt>
                      <c:pt idx="761">
                        <c:v>945.45599999999979</c:v>
                      </c:pt>
                      <c:pt idx="762">
                        <c:v>946.40599999999972</c:v>
                      </c:pt>
                      <c:pt idx="763">
                        <c:v>947.35699999999974</c:v>
                      </c:pt>
                      <c:pt idx="764">
                        <c:v>948.31299999999976</c:v>
                      </c:pt>
                      <c:pt idx="765">
                        <c:v>949.27099999999996</c:v>
                      </c:pt>
                      <c:pt idx="766">
                        <c:v>950.23400000000004</c:v>
                      </c:pt>
                      <c:pt idx="767">
                        <c:v>951.20500000000004</c:v>
                      </c:pt>
                      <c:pt idx="768">
                        <c:v>952.17399999999998</c:v>
                      </c:pt>
                      <c:pt idx="769">
                        <c:v>953.14199999999983</c:v>
                      </c:pt>
                      <c:pt idx="770">
                        <c:v>954.10599999999999</c:v>
                      </c:pt>
                      <c:pt idx="771">
                        <c:v>955.06099999999981</c:v>
                      </c:pt>
                      <c:pt idx="772">
                        <c:v>956.01599999999996</c:v>
                      </c:pt>
                      <c:pt idx="773">
                        <c:v>956.97400000000005</c:v>
                      </c:pt>
                      <c:pt idx="774">
                        <c:v>957.93499999999972</c:v>
                      </c:pt>
                      <c:pt idx="775">
                        <c:v>958.89699999999982</c:v>
                      </c:pt>
                      <c:pt idx="776">
                        <c:v>959.85899999999981</c:v>
                      </c:pt>
                      <c:pt idx="777">
                        <c:v>960.81899999999996</c:v>
                      </c:pt>
                      <c:pt idx="778">
                        <c:v>961.779</c:v>
                      </c:pt>
                      <c:pt idx="779">
                        <c:v>962.73599999999999</c:v>
                      </c:pt>
                      <c:pt idx="780">
                        <c:v>963.68799999999999</c:v>
                      </c:pt>
                      <c:pt idx="781">
                        <c:v>964.63599999999997</c:v>
                      </c:pt>
                      <c:pt idx="782">
                        <c:v>965.58100000000002</c:v>
                      </c:pt>
                      <c:pt idx="783">
                        <c:v>966.52499999999998</c:v>
                      </c:pt>
                      <c:pt idx="784">
                        <c:v>967.46699999999976</c:v>
                      </c:pt>
                      <c:pt idx="785">
                        <c:v>968.40699999999981</c:v>
                      </c:pt>
                      <c:pt idx="786">
                        <c:v>969.34899999999982</c:v>
                      </c:pt>
                      <c:pt idx="787">
                        <c:v>970.28899999999999</c:v>
                      </c:pt>
                      <c:pt idx="788">
                        <c:v>971.22799999999972</c:v>
                      </c:pt>
                      <c:pt idx="789">
                        <c:v>972.17</c:v>
                      </c:pt>
                      <c:pt idx="790">
                        <c:v>973.10900000000004</c:v>
                      </c:pt>
                      <c:pt idx="791">
                        <c:v>974.04300000000001</c:v>
                      </c:pt>
                      <c:pt idx="792">
                        <c:v>974.97199999999998</c:v>
                      </c:pt>
                      <c:pt idx="793">
                        <c:v>975.90099999999973</c:v>
                      </c:pt>
                      <c:pt idx="794">
                        <c:v>976.82799999999975</c:v>
                      </c:pt>
                      <c:pt idx="795">
                        <c:v>977.75300000000004</c:v>
                      </c:pt>
                      <c:pt idx="796">
                        <c:v>978.678</c:v>
                      </c:pt>
                      <c:pt idx="797">
                        <c:v>979.601</c:v>
                      </c:pt>
                      <c:pt idx="798">
                        <c:v>980.529</c:v>
                      </c:pt>
                      <c:pt idx="799">
                        <c:v>981.45799999999974</c:v>
                      </c:pt>
                      <c:pt idx="800">
                        <c:v>982.38499999999999</c:v>
                      </c:pt>
                      <c:pt idx="801">
                        <c:v>983.30699999999979</c:v>
                      </c:pt>
                      <c:pt idx="802">
                        <c:v>984.23299999999972</c:v>
                      </c:pt>
                      <c:pt idx="803">
                        <c:v>985.17</c:v>
                      </c:pt>
                      <c:pt idx="804">
                        <c:v>986.15699999999981</c:v>
                      </c:pt>
                      <c:pt idx="805">
                        <c:v>987.17700000000002</c:v>
                      </c:pt>
                      <c:pt idx="806">
                        <c:v>988.21400000000006</c:v>
                      </c:pt>
                      <c:pt idx="807">
                        <c:v>989.26300000000003</c:v>
                      </c:pt>
                      <c:pt idx="808">
                        <c:v>990.31299999999976</c:v>
                      </c:pt>
                      <c:pt idx="809">
                        <c:v>991.37</c:v>
                      </c:pt>
                      <c:pt idx="810">
                        <c:v>992.42599999999982</c:v>
                      </c:pt>
                      <c:pt idx="811">
                        <c:v>993.48500000000001</c:v>
                      </c:pt>
                      <c:pt idx="812">
                        <c:v>994.548</c:v>
                      </c:pt>
                      <c:pt idx="813">
                        <c:v>995.61699999999996</c:v>
                      </c:pt>
                      <c:pt idx="814">
                        <c:v>996.68299999999999</c:v>
                      </c:pt>
                      <c:pt idx="815">
                        <c:v>997.74800000000005</c:v>
                      </c:pt>
                      <c:pt idx="816">
                        <c:v>998.80899999999997</c:v>
                      </c:pt>
                      <c:pt idx="817">
                        <c:v>999.86499999999978</c:v>
                      </c:pt>
                      <c:pt idx="818">
                        <c:v>1000.919</c:v>
                      </c:pt>
                      <c:pt idx="819">
                        <c:v>1001.9690000000001</c:v>
                      </c:pt>
                      <c:pt idx="820">
                        <c:v>1003.02</c:v>
                      </c:pt>
                      <c:pt idx="821">
                        <c:v>1004.068</c:v>
                      </c:pt>
                      <c:pt idx="822">
                        <c:v>1005.1180000000001</c:v>
                      </c:pt>
                      <c:pt idx="823">
                        <c:v>1006.17</c:v>
                      </c:pt>
                      <c:pt idx="824">
                        <c:v>1007.218</c:v>
                      </c:pt>
                      <c:pt idx="825">
                        <c:v>1008.274</c:v>
                      </c:pt>
                      <c:pt idx="826">
                        <c:v>1009.332</c:v>
                      </c:pt>
                      <c:pt idx="827">
                        <c:v>1010.384</c:v>
                      </c:pt>
                      <c:pt idx="828">
                        <c:v>1011.4349999999999</c:v>
                      </c:pt>
                      <c:pt idx="829">
                        <c:v>1012.481</c:v>
                      </c:pt>
                      <c:pt idx="830">
                        <c:v>1013.522</c:v>
                      </c:pt>
                      <c:pt idx="831">
                        <c:v>1014.563</c:v>
                      </c:pt>
                      <c:pt idx="832">
                        <c:v>1015.605</c:v>
                      </c:pt>
                      <c:pt idx="833">
                        <c:v>1016.6420000000001</c:v>
                      </c:pt>
                      <c:pt idx="834">
                        <c:v>1017.683</c:v>
                      </c:pt>
                      <c:pt idx="835">
                        <c:v>1018.724</c:v>
                      </c:pt>
                      <c:pt idx="836">
                        <c:v>1019.759</c:v>
                      </c:pt>
                      <c:pt idx="837">
                        <c:v>1020.799</c:v>
                      </c:pt>
                      <c:pt idx="838">
                        <c:v>1021.831</c:v>
                      </c:pt>
                      <c:pt idx="839">
                        <c:v>1022.861</c:v>
                      </c:pt>
                      <c:pt idx="840">
                        <c:v>1023.888</c:v>
                      </c:pt>
                      <c:pt idx="841">
                        <c:v>1024.9110000000001</c:v>
                      </c:pt>
                      <c:pt idx="842">
                        <c:v>1025.942</c:v>
                      </c:pt>
                      <c:pt idx="843">
                        <c:v>1026.9739999999999</c:v>
                      </c:pt>
                      <c:pt idx="844">
                        <c:v>1028.0039999999999</c:v>
                      </c:pt>
                      <c:pt idx="845">
                        <c:v>1029.03</c:v>
                      </c:pt>
                      <c:pt idx="846">
                        <c:v>1030.0640000000001</c:v>
                      </c:pt>
                      <c:pt idx="847">
                        <c:v>1031.1030000000001</c:v>
                      </c:pt>
                      <c:pt idx="848">
                        <c:v>1032.1320000000001</c:v>
                      </c:pt>
                      <c:pt idx="849">
                        <c:v>1033.152</c:v>
                      </c:pt>
                      <c:pt idx="850">
                        <c:v>1034.173</c:v>
                      </c:pt>
                      <c:pt idx="851">
                        <c:v>1035.1949999999999</c:v>
                      </c:pt>
                      <c:pt idx="852">
                        <c:v>1036.2159999999999</c:v>
                      </c:pt>
                      <c:pt idx="853">
                        <c:v>1037.2349999999999</c:v>
                      </c:pt>
                      <c:pt idx="854">
                        <c:v>1038.2449999999999</c:v>
                      </c:pt>
                      <c:pt idx="855">
                        <c:v>1039.231</c:v>
                      </c:pt>
                      <c:pt idx="856">
                        <c:v>1040.201</c:v>
                      </c:pt>
                      <c:pt idx="857">
                        <c:v>1041.1569999999999</c:v>
                      </c:pt>
                      <c:pt idx="858">
                        <c:v>1042.105</c:v>
                      </c:pt>
                      <c:pt idx="859">
                        <c:v>1043.0530000000001</c:v>
                      </c:pt>
                      <c:pt idx="860">
                        <c:v>1044.0039999999999</c:v>
                      </c:pt>
                      <c:pt idx="861">
                        <c:v>1044.9659999999999</c:v>
                      </c:pt>
                      <c:pt idx="862">
                        <c:v>1045.941</c:v>
                      </c:pt>
                      <c:pt idx="863">
                        <c:v>1046.9359999999999</c:v>
                      </c:pt>
                      <c:pt idx="864">
                        <c:v>1047.9380000000001</c:v>
                      </c:pt>
                      <c:pt idx="865">
                        <c:v>1048.9449999999999</c:v>
                      </c:pt>
                      <c:pt idx="866">
                        <c:v>1049.954</c:v>
                      </c:pt>
                      <c:pt idx="867">
                        <c:v>1050.9670000000001</c:v>
                      </c:pt>
                      <c:pt idx="868">
                        <c:v>1051.972</c:v>
                      </c:pt>
                      <c:pt idx="869">
                        <c:v>1052.972</c:v>
                      </c:pt>
                      <c:pt idx="870">
                        <c:v>1053.9670000000001</c:v>
                      </c:pt>
                      <c:pt idx="871">
                        <c:v>1054.9580000000001</c:v>
                      </c:pt>
                      <c:pt idx="872">
                        <c:v>1055.943</c:v>
                      </c:pt>
                      <c:pt idx="873">
                        <c:v>1056.9290000000001</c:v>
                      </c:pt>
                      <c:pt idx="874">
                        <c:v>1057.913</c:v>
                      </c:pt>
                      <c:pt idx="875">
                        <c:v>1058.8920000000001</c:v>
                      </c:pt>
                      <c:pt idx="876">
                        <c:v>1059.8679999999999</c:v>
                      </c:pt>
                      <c:pt idx="877">
                        <c:v>1060.845</c:v>
                      </c:pt>
                      <c:pt idx="878">
                        <c:v>1061.8219999999999</c:v>
                      </c:pt>
                      <c:pt idx="879">
                        <c:v>1062.8</c:v>
                      </c:pt>
                      <c:pt idx="880">
                        <c:v>1063.7750000000001</c:v>
                      </c:pt>
                      <c:pt idx="881">
                        <c:v>1064.752</c:v>
                      </c:pt>
                      <c:pt idx="882">
                        <c:v>1065.7280000000001</c:v>
                      </c:pt>
                      <c:pt idx="883">
                        <c:v>1066.7049999999999</c:v>
                      </c:pt>
                      <c:pt idx="884">
                        <c:v>1067.6880000000001</c:v>
                      </c:pt>
                      <c:pt idx="885">
                        <c:v>1068.674</c:v>
                      </c:pt>
                      <c:pt idx="886">
                        <c:v>1069.6610000000001</c:v>
                      </c:pt>
                      <c:pt idx="887">
                        <c:v>1070.643</c:v>
                      </c:pt>
                      <c:pt idx="888">
                        <c:v>1071.627</c:v>
                      </c:pt>
                      <c:pt idx="889">
                        <c:v>1072.604</c:v>
                      </c:pt>
                      <c:pt idx="890">
                        <c:v>1073.58</c:v>
                      </c:pt>
                      <c:pt idx="891">
                        <c:v>1074.558</c:v>
                      </c:pt>
                      <c:pt idx="892">
                        <c:v>1075.5350000000001</c:v>
                      </c:pt>
                      <c:pt idx="893">
                        <c:v>1076.509</c:v>
                      </c:pt>
                      <c:pt idx="894">
                        <c:v>1077.4760000000001</c:v>
                      </c:pt>
                      <c:pt idx="895">
                        <c:v>1078.4469999999999</c:v>
                      </c:pt>
                      <c:pt idx="896">
                        <c:v>1079.4190000000001</c:v>
                      </c:pt>
                      <c:pt idx="897">
                        <c:v>1080.395</c:v>
                      </c:pt>
                      <c:pt idx="898">
                        <c:v>1081.373</c:v>
                      </c:pt>
                      <c:pt idx="899">
                        <c:v>1082.3489999999999</c:v>
                      </c:pt>
                      <c:pt idx="900">
                        <c:v>1083.325</c:v>
                      </c:pt>
                      <c:pt idx="901">
                        <c:v>1084.297</c:v>
                      </c:pt>
                      <c:pt idx="902">
                        <c:v>1085.2670000000001</c:v>
                      </c:pt>
                      <c:pt idx="903">
                        <c:v>1086.232</c:v>
                      </c:pt>
                      <c:pt idx="904">
                        <c:v>1087.194</c:v>
                      </c:pt>
                      <c:pt idx="905">
                        <c:v>1088.1590000000001</c:v>
                      </c:pt>
                      <c:pt idx="906">
                        <c:v>1089.126</c:v>
                      </c:pt>
                      <c:pt idx="907">
                        <c:v>1090.096</c:v>
                      </c:pt>
                      <c:pt idx="908">
                        <c:v>1091.0640000000001</c:v>
                      </c:pt>
                      <c:pt idx="909">
                        <c:v>1092.0329999999999</c:v>
                      </c:pt>
                      <c:pt idx="910">
                        <c:v>1093</c:v>
                      </c:pt>
                      <c:pt idx="911">
                        <c:v>1093.9649999999999</c:v>
                      </c:pt>
                      <c:pt idx="912">
                        <c:v>1094.93</c:v>
                      </c:pt>
                      <c:pt idx="913">
                        <c:v>1095.895</c:v>
                      </c:pt>
                      <c:pt idx="914">
                        <c:v>1096.8630000000001</c:v>
                      </c:pt>
                      <c:pt idx="915">
                        <c:v>1097.83</c:v>
                      </c:pt>
                      <c:pt idx="916">
                        <c:v>1098.799</c:v>
                      </c:pt>
                      <c:pt idx="917">
                        <c:v>1099.77</c:v>
                      </c:pt>
                    </c:numCache>
                  </c:numRef>
                </c:xVal>
                <c:yVal>
                  <c:numRef>
                    <c:extLst xmlns:c16r2="http://schemas.microsoft.com/office/drawing/2015/06/chart">
                      <c:ext uri="{02D57815-91ED-43cb-92C2-25804820EDAC}">
                        <c15:formulaRef>
                          <c15:sqref>BSG!$P$6:$P$923</c15:sqref>
                        </c15:formulaRef>
                      </c:ext>
                    </c:extLst>
                    <c:numCache>
                      <c:formatCode>General</c:formatCode>
                      <c:ptCount val="918"/>
                      <c:pt idx="0">
                        <c:v>1</c:v>
                      </c:pt>
                      <c:pt idx="1">
                        <c:v>0.99992458109511995</c:v>
                      </c:pt>
                      <c:pt idx="2">
                        <c:v>0.99990690478928901</c:v>
                      </c:pt>
                      <c:pt idx="3">
                        <c:v>0.99990690478928901</c:v>
                      </c:pt>
                      <c:pt idx="4">
                        <c:v>0.99971953594747798</c:v>
                      </c:pt>
                      <c:pt idx="5">
                        <c:v>0.99956869813771798</c:v>
                      </c:pt>
                      <c:pt idx="6">
                        <c:v>0.99947560292700799</c:v>
                      </c:pt>
                      <c:pt idx="7">
                        <c:v>0.99936365299007701</c:v>
                      </c:pt>
                      <c:pt idx="8">
                        <c:v>0.99926937935897697</c:v>
                      </c:pt>
                      <c:pt idx="9">
                        <c:v>0.99913857469582601</c:v>
                      </c:pt>
                      <c:pt idx="10">
                        <c:v>0.99898891530645495</c:v>
                      </c:pt>
                      <c:pt idx="11">
                        <c:v>0.99887696536952397</c:v>
                      </c:pt>
                      <c:pt idx="12">
                        <c:v>0.99874616070637401</c:v>
                      </c:pt>
                      <c:pt idx="13">
                        <c:v>0.99857764659078296</c:v>
                      </c:pt>
                      <c:pt idx="14">
                        <c:v>0.99842798720141201</c:v>
                      </c:pt>
                      <c:pt idx="15">
                        <c:v>0.99825829466543203</c:v>
                      </c:pt>
                      <c:pt idx="16">
                        <c:v>0.99814752314888999</c:v>
                      </c:pt>
                      <c:pt idx="17">
                        <c:v>0.99794129958085998</c:v>
                      </c:pt>
                      <c:pt idx="18">
                        <c:v>0.99775275231866001</c:v>
                      </c:pt>
                      <c:pt idx="19">
                        <c:v>0.99754652875062899</c:v>
                      </c:pt>
                      <c:pt idx="20">
                        <c:v>0.99732262887676704</c:v>
                      </c:pt>
                      <c:pt idx="21">
                        <c:v>0.99713526003495701</c:v>
                      </c:pt>
                      <c:pt idx="22">
                        <c:v>0.99687365070865497</c:v>
                      </c:pt>
                      <c:pt idx="23">
                        <c:v>0.99661204138235304</c:v>
                      </c:pt>
                      <c:pt idx="24">
                        <c:v>0.99638696308810204</c:v>
                      </c:pt>
                      <c:pt idx="25">
                        <c:v>0.99612417534141195</c:v>
                      </c:pt>
                      <c:pt idx="26">
                        <c:v>0.99578714711022998</c:v>
                      </c:pt>
                      <c:pt idx="27">
                        <c:v>0.99552553778392805</c:v>
                      </c:pt>
                      <c:pt idx="28">
                        <c:v>0.99522621900518704</c:v>
                      </c:pt>
                      <c:pt idx="29">
                        <c:v>0.99492572180605598</c:v>
                      </c:pt>
                      <c:pt idx="30">
                        <c:v>0.99462640302731498</c:v>
                      </c:pt>
                      <c:pt idx="31">
                        <c:v>0.99432708424857297</c:v>
                      </c:pt>
                      <c:pt idx="32">
                        <c:v>0.99402776546983096</c:v>
                      </c:pt>
                      <c:pt idx="33">
                        <c:v>0.99363417305999002</c:v>
                      </c:pt>
                      <c:pt idx="34">
                        <c:v>0.99327829010258895</c:v>
                      </c:pt>
                      <c:pt idx="35">
                        <c:v>0.99290473083935604</c:v>
                      </c:pt>
                      <c:pt idx="36">
                        <c:v>0.99247342897707502</c:v>
                      </c:pt>
                      <c:pt idx="37">
                        <c:v>0.99206098184101299</c:v>
                      </c:pt>
                      <c:pt idx="38">
                        <c:v>0.99166856785155999</c:v>
                      </c:pt>
                      <c:pt idx="39">
                        <c:v>0.99127497544171905</c:v>
                      </c:pt>
                      <c:pt idx="40">
                        <c:v>0.99090023775809799</c:v>
                      </c:pt>
                      <c:pt idx="41">
                        <c:v>0.99047011431620502</c:v>
                      </c:pt>
                      <c:pt idx="42">
                        <c:v>0.99002113614809295</c:v>
                      </c:pt>
                      <c:pt idx="43">
                        <c:v>0.98955330325376001</c:v>
                      </c:pt>
                      <c:pt idx="44">
                        <c:v>0.98900887303415896</c:v>
                      </c:pt>
                      <c:pt idx="45">
                        <c:v>0.98850333068738705</c:v>
                      </c:pt>
                      <c:pt idx="46">
                        <c:v>0.98798011203478298</c:v>
                      </c:pt>
                      <c:pt idx="47">
                        <c:v>0.98745571496179096</c:v>
                      </c:pt>
                      <c:pt idx="48">
                        <c:v>0.98696902734123904</c:v>
                      </c:pt>
                      <c:pt idx="49">
                        <c:v>0.98642577554202604</c:v>
                      </c:pt>
                      <c:pt idx="50">
                        <c:v>0.98586366901659395</c:v>
                      </c:pt>
                      <c:pt idx="51">
                        <c:v>0.98530156249116196</c:v>
                      </c:pt>
                      <c:pt idx="52">
                        <c:v>0.98468524862784701</c:v>
                      </c:pt>
                      <c:pt idx="53">
                        <c:v>0.98404772319753497</c:v>
                      </c:pt>
                      <c:pt idx="54">
                        <c:v>0.98343023091383197</c:v>
                      </c:pt>
                      <c:pt idx="55">
                        <c:v>0.98281156020974003</c:v>
                      </c:pt>
                      <c:pt idx="56">
                        <c:v>0.98217521319981704</c:v>
                      </c:pt>
                      <c:pt idx="57">
                        <c:v>0.98150115673745297</c:v>
                      </c:pt>
                      <c:pt idx="58">
                        <c:v>0.98082827869547895</c:v>
                      </c:pt>
                      <c:pt idx="59">
                        <c:v>0.98015422223311599</c:v>
                      </c:pt>
                      <c:pt idx="60">
                        <c:v>0.979460132624144</c:v>
                      </c:pt>
                      <c:pt idx="61">
                        <c:v>0.97874836670934096</c:v>
                      </c:pt>
                      <c:pt idx="62">
                        <c:v>0.97803895763531601</c:v>
                      </c:pt>
                      <c:pt idx="63">
                        <c:v>0.97727062754185301</c:v>
                      </c:pt>
                      <c:pt idx="64">
                        <c:v>0.97652115217461</c:v>
                      </c:pt>
                      <c:pt idx="65">
                        <c:v>0.97577285522775603</c:v>
                      </c:pt>
                      <c:pt idx="66">
                        <c:v>0.97502337986051302</c:v>
                      </c:pt>
                      <c:pt idx="67">
                        <c:v>0.97425622818743796</c:v>
                      </c:pt>
                      <c:pt idx="68">
                        <c:v>0.97345136706192403</c:v>
                      </c:pt>
                      <c:pt idx="69">
                        <c:v>0.97266418224224205</c:v>
                      </c:pt>
                      <c:pt idx="70">
                        <c:v>0.97185932111672801</c:v>
                      </c:pt>
                      <c:pt idx="71">
                        <c:v>0.97107331471743297</c:v>
                      </c:pt>
                      <c:pt idx="72">
                        <c:v>0.97024959886569995</c:v>
                      </c:pt>
                      <c:pt idx="73">
                        <c:v>0.96944473774018602</c:v>
                      </c:pt>
                      <c:pt idx="74">
                        <c:v>0.96860098874184297</c:v>
                      </c:pt>
                      <c:pt idx="75">
                        <c:v>0.96775959658427801</c:v>
                      </c:pt>
                      <c:pt idx="76">
                        <c:v>0.96691702600632401</c:v>
                      </c:pt>
                      <c:pt idx="77">
                        <c:v>0.96605442228176097</c:v>
                      </c:pt>
                      <c:pt idx="78">
                        <c:v>0.96521303012419601</c:v>
                      </c:pt>
                      <c:pt idx="79">
                        <c:v>0.96437045954624201</c:v>
                      </c:pt>
                      <c:pt idx="80">
                        <c:v>0.963527888968288</c:v>
                      </c:pt>
                      <c:pt idx="81">
                        <c:v>0.96264760893789503</c:v>
                      </c:pt>
                      <c:pt idx="82">
                        <c:v>0.96176732890750105</c:v>
                      </c:pt>
                      <c:pt idx="83">
                        <c:v>0.960907082023716</c:v>
                      </c:pt>
                      <c:pt idx="84">
                        <c:v>0.96002562357293297</c:v>
                      </c:pt>
                      <c:pt idx="85">
                        <c:v>0.959145343542539</c:v>
                      </c:pt>
                      <c:pt idx="86">
                        <c:v>0.95828627507914299</c:v>
                      </c:pt>
                      <c:pt idx="87">
                        <c:v>0.95736828559630904</c:v>
                      </c:pt>
                      <c:pt idx="88">
                        <c:v>0.95641258666103501</c:v>
                      </c:pt>
                      <c:pt idx="89">
                        <c:v>0.95549459717820195</c:v>
                      </c:pt>
                      <c:pt idx="90">
                        <c:v>0.95461549556819703</c:v>
                      </c:pt>
                      <c:pt idx="91">
                        <c:v>0.95377292499024302</c:v>
                      </c:pt>
                      <c:pt idx="92">
                        <c:v>0.95291149968606903</c:v>
                      </c:pt>
                      <c:pt idx="93">
                        <c:v>0.95205007438189504</c:v>
                      </c:pt>
                      <c:pt idx="94">
                        <c:v>0.95115211804567001</c:v>
                      </c:pt>
                      <c:pt idx="95">
                        <c:v>0.95027183801527604</c:v>
                      </c:pt>
                      <c:pt idx="96">
                        <c:v>0.94942926743732203</c:v>
                      </c:pt>
                      <c:pt idx="97">
                        <c:v>0.94845589219621695</c:v>
                      </c:pt>
                      <c:pt idx="98">
                        <c:v>0.94761332161826295</c:v>
                      </c:pt>
                      <c:pt idx="99">
                        <c:v>0.94675189631408996</c:v>
                      </c:pt>
                      <c:pt idx="100">
                        <c:v>0.94594585676818699</c:v>
                      </c:pt>
                      <c:pt idx="101">
                        <c:v>0.94514099564267295</c:v>
                      </c:pt>
                      <c:pt idx="102">
                        <c:v>0.94427957033849896</c:v>
                      </c:pt>
                      <c:pt idx="103">
                        <c:v>0.94343817818093401</c:v>
                      </c:pt>
                      <c:pt idx="104">
                        <c:v>0.94259442918259095</c:v>
                      </c:pt>
                      <c:pt idx="105">
                        <c:v>0.94171532757258603</c:v>
                      </c:pt>
                      <c:pt idx="106">
                        <c:v>0.94087275699463202</c:v>
                      </c:pt>
                      <c:pt idx="107">
                        <c:v>0.94006671744872905</c:v>
                      </c:pt>
                      <c:pt idx="108">
                        <c:v>0.93928188946982405</c:v>
                      </c:pt>
                      <c:pt idx="109">
                        <c:v>0.93855126882880102</c:v>
                      </c:pt>
                      <c:pt idx="110">
                        <c:v>0.93776526242950697</c:v>
                      </c:pt>
                      <c:pt idx="111">
                        <c:v>0.93692151343116403</c:v>
                      </c:pt>
                      <c:pt idx="112">
                        <c:v>0.93615471528420702</c:v>
                      </c:pt>
                      <c:pt idx="113">
                        <c:v>0.935368119674718</c:v>
                      </c:pt>
                      <c:pt idx="114">
                        <c:v>0.934619587043787</c:v>
                      </c:pt>
                      <c:pt idx="115">
                        <c:v>0.93386964030838804</c:v>
                      </c:pt>
                      <c:pt idx="116">
                        <c:v>0.93310272431939101</c:v>
                      </c:pt>
                      <c:pt idx="117">
                        <c:v>0.93239095840458897</c:v>
                      </c:pt>
                      <c:pt idx="118">
                        <c:v>0.93164242577365697</c:v>
                      </c:pt>
                      <c:pt idx="119">
                        <c:v>0.93093065985885404</c:v>
                      </c:pt>
                      <c:pt idx="120">
                        <c:v>0.93020039274394695</c:v>
                      </c:pt>
                      <c:pt idx="121">
                        <c:v>0.929508306449636</c:v>
                      </c:pt>
                      <c:pt idx="122">
                        <c:v>0.92883330725096203</c:v>
                      </c:pt>
                      <c:pt idx="123">
                        <c:v>0.92814122095665097</c:v>
                      </c:pt>
                      <c:pt idx="124">
                        <c:v>0.92744783839991296</c:v>
                      </c:pt>
                      <c:pt idx="125">
                        <c:v>0.92679251882172997</c:v>
                      </c:pt>
                      <c:pt idx="126">
                        <c:v>0.92615687886403997</c:v>
                      </c:pt>
                      <c:pt idx="127">
                        <c:v>0.92551994264392301</c:v>
                      </c:pt>
                      <c:pt idx="128">
                        <c:v>0.92490138978186998</c:v>
                      </c:pt>
                      <c:pt idx="129">
                        <c:v>0.92426586766621899</c:v>
                      </c:pt>
                      <c:pt idx="130">
                        <c:v>0.92359086846754501</c:v>
                      </c:pt>
                      <c:pt idx="131">
                        <c:v>0.92295522850985501</c:v>
                      </c:pt>
                      <c:pt idx="132">
                        <c:v>0.92241150534248695</c:v>
                      </c:pt>
                      <c:pt idx="133">
                        <c:v>0.92188746179561099</c:v>
                      </c:pt>
                      <c:pt idx="134">
                        <c:v>0.92134385647028205</c:v>
                      </c:pt>
                      <c:pt idx="135">
                        <c:v>0.92076466284921299</c:v>
                      </c:pt>
                      <c:pt idx="136">
                        <c:v>0.92018417296571697</c:v>
                      </c:pt>
                      <c:pt idx="137">
                        <c:v>0.91962218428232301</c:v>
                      </c:pt>
                      <c:pt idx="138">
                        <c:v>0.91906007775689103</c:v>
                      </c:pt>
                      <c:pt idx="139">
                        <c:v>0.91857291876818303</c:v>
                      </c:pt>
                      <c:pt idx="140">
                        <c:v>0.91808693819986398</c:v>
                      </c:pt>
                      <c:pt idx="141">
                        <c:v>0.91756301249502703</c:v>
                      </c:pt>
                      <c:pt idx="142">
                        <c:v>0.91711250238040898</c:v>
                      </c:pt>
                      <c:pt idx="143">
                        <c:v>0.91662663965412905</c:v>
                      </c:pt>
                      <c:pt idx="144">
                        <c:v>0.91617742580193895</c:v>
                      </c:pt>
                      <c:pt idx="145">
                        <c:v>0.91565220383467405</c:v>
                      </c:pt>
                      <c:pt idx="146">
                        <c:v>0.91516622326635499</c:v>
                      </c:pt>
                      <c:pt idx="147">
                        <c:v>0.914679064277647</c:v>
                      </c:pt>
                      <c:pt idx="148">
                        <c:v>0.91424835162555995</c:v>
                      </c:pt>
                      <c:pt idx="149">
                        <c:v>0.91379913777336996</c:v>
                      </c:pt>
                      <c:pt idx="150">
                        <c:v>0.913330362142727</c:v>
                      </c:pt>
                      <c:pt idx="151">
                        <c:v>0.91286276493247198</c:v>
                      </c:pt>
                      <c:pt idx="152">
                        <c:v>0.91245043563844896</c:v>
                      </c:pt>
                      <c:pt idx="153">
                        <c:v>0.91205778596491904</c:v>
                      </c:pt>
                      <c:pt idx="154">
                        <c:v>0.91162707331283199</c:v>
                      </c:pt>
                      <c:pt idx="155">
                        <c:v>0.91119624281870604</c:v>
                      </c:pt>
                      <c:pt idx="156">
                        <c:v>0.91082197650324004</c:v>
                      </c:pt>
                      <c:pt idx="157">
                        <c:v>0.910484476903903</c:v>
                      </c:pt>
                      <c:pt idx="158">
                        <c:v>0.91012989020892898</c:v>
                      </c:pt>
                      <c:pt idx="159">
                        <c:v>0.90979239060959205</c:v>
                      </c:pt>
                      <c:pt idx="160">
                        <c:v>0.90945489101025501</c:v>
                      </c:pt>
                      <c:pt idx="161">
                        <c:v>0.90913707103140995</c:v>
                      </c:pt>
                      <c:pt idx="162">
                        <c:v>0.90879957143207302</c:v>
                      </c:pt>
                      <c:pt idx="163">
                        <c:v>0.90846336809516304</c:v>
                      </c:pt>
                      <c:pt idx="164">
                        <c:v>0.90816404931642203</c:v>
                      </c:pt>
                      <c:pt idx="165">
                        <c:v>0.90782643187504597</c:v>
                      </c:pt>
                      <c:pt idx="166">
                        <c:v>0.90752711309630396</c:v>
                      </c:pt>
                      <c:pt idx="167">
                        <c:v>0.90720799685503195</c:v>
                      </c:pt>
                      <c:pt idx="168">
                        <c:v>0.90694662321280795</c:v>
                      </c:pt>
                      <c:pt idx="169">
                        <c:v>0.90664718659202703</c:v>
                      </c:pt>
                      <c:pt idx="170">
                        <c:v>0.90636613332931104</c:v>
                      </c:pt>
                      <c:pt idx="171">
                        <c:v>0.90612314304515096</c:v>
                      </c:pt>
                      <c:pt idx="172">
                        <c:v>0.90586059098253902</c:v>
                      </c:pt>
                      <c:pt idx="173">
                        <c:v>0.90559792107788695</c:v>
                      </c:pt>
                      <c:pt idx="174">
                        <c:v>0.90531686781517096</c:v>
                      </c:pt>
                      <c:pt idx="175">
                        <c:v>0.90507387753101198</c:v>
                      </c:pt>
                      <c:pt idx="176">
                        <c:v>0.90486777180501898</c:v>
                      </c:pt>
                      <c:pt idx="177">
                        <c:v>0.90454995182617504</c:v>
                      </c:pt>
                      <c:pt idx="178">
                        <c:v>0.90430696154201495</c:v>
                      </c:pt>
                      <c:pt idx="179">
                        <c:v>0.90408235461592001</c:v>
                      </c:pt>
                      <c:pt idx="180">
                        <c:v>0.90383806806933298</c:v>
                      </c:pt>
                      <c:pt idx="181">
                        <c:v>0.90361357898527594</c:v>
                      </c:pt>
                      <c:pt idx="182">
                        <c:v>0.90342703503773802</c:v>
                      </c:pt>
                      <c:pt idx="183">
                        <c:v>0.90323931266981095</c:v>
                      </c:pt>
                      <c:pt idx="184">
                        <c:v>0.90303308910178004</c:v>
                      </c:pt>
                      <c:pt idx="185">
                        <c:v>0.90282686553374902</c:v>
                      </c:pt>
                      <c:pt idx="186">
                        <c:v>0.90264043942824901</c:v>
                      </c:pt>
                      <c:pt idx="187">
                        <c:v>0.90243421586021899</c:v>
                      </c:pt>
                      <c:pt idx="188">
                        <c:v>0.90226617311278301</c:v>
                      </c:pt>
                      <c:pt idx="189">
                        <c:v>0.90207833290281703</c:v>
                      </c:pt>
                      <c:pt idx="190">
                        <c:v>0.90189061053488995</c:v>
                      </c:pt>
                      <c:pt idx="191">
                        <c:v>0.90168568322928699</c:v>
                      </c:pt>
                      <c:pt idx="192">
                        <c:v>0.90151634421942395</c:v>
                      </c:pt>
                      <c:pt idx="193">
                        <c:v>0.90134818362994995</c:v>
                      </c:pt>
                      <c:pt idx="194">
                        <c:v>0.90118014088251397</c:v>
                      </c:pt>
                      <c:pt idx="195">
                        <c:v>0.90101068403061302</c:v>
                      </c:pt>
                      <c:pt idx="196">
                        <c:v>0.90080587456704897</c:v>
                      </c:pt>
                      <c:pt idx="197">
                        <c:v>0.90063641771514702</c:v>
                      </c:pt>
                      <c:pt idx="198">
                        <c:v>0.90046825712567302</c:v>
                      </c:pt>
                      <c:pt idx="199">
                        <c:v>0.90031859773630096</c:v>
                      </c:pt>
                      <c:pt idx="200">
                        <c:v>0.90016893834693101</c:v>
                      </c:pt>
                      <c:pt idx="201">
                        <c:v>0.90000077775745702</c:v>
                      </c:pt>
                      <c:pt idx="202">
                        <c:v>0.89983143874759397</c:v>
                      </c:pt>
                      <c:pt idx="203">
                        <c:v>0.89966327815811997</c:v>
                      </c:pt>
                      <c:pt idx="204">
                        <c:v>0.89949523541068399</c:v>
                      </c:pt>
                      <c:pt idx="205">
                        <c:v>0.89934545817927503</c:v>
                      </c:pt>
                      <c:pt idx="206">
                        <c:v>0.89917611916941198</c:v>
                      </c:pt>
                      <c:pt idx="207">
                        <c:v>0.89902634193800202</c:v>
                      </c:pt>
                      <c:pt idx="208">
                        <c:v>0.89889506590669599</c:v>
                      </c:pt>
                      <c:pt idx="209">
                        <c:v>0.89872690531722099</c:v>
                      </c:pt>
                      <c:pt idx="210">
                        <c:v>0.89859562928591497</c:v>
                      </c:pt>
                      <c:pt idx="211">
                        <c:v>0.898445852054505</c:v>
                      </c:pt>
                      <c:pt idx="212">
                        <c:v>0.89829619266513505</c:v>
                      </c:pt>
                      <c:pt idx="213">
                        <c:v>0.89812803207566005</c:v>
                      </c:pt>
                      <c:pt idx="214">
                        <c:v>0.89797837268628999</c:v>
                      </c:pt>
                      <c:pt idx="215">
                        <c:v>0.89782871329691905</c:v>
                      </c:pt>
                      <c:pt idx="216">
                        <c:v>0.89767893606550897</c:v>
                      </c:pt>
                      <c:pt idx="217">
                        <c:v>0.89752927667613802</c:v>
                      </c:pt>
                      <c:pt idx="218">
                        <c:v>0.89737949944472895</c:v>
                      </c:pt>
                      <c:pt idx="219">
                        <c:v>0.89719177707680098</c:v>
                      </c:pt>
                      <c:pt idx="220">
                        <c:v>0.89702361648732698</c:v>
                      </c:pt>
                      <c:pt idx="221">
                        <c:v>0.89683589411940001</c:v>
                      </c:pt>
                      <c:pt idx="222">
                        <c:v>0.89668611688799005</c:v>
                      </c:pt>
                      <c:pt idx="223">
                        <c:v>0.89651807414055495</c:v>
                      </c:pt>
                      <c:pt idx="224">
                        <c:v>0.89638668026720902</c:v>
                      </c:pt>
                      <c:pt idx="225">
                        <c:v>0.89623702087783796</c:v>
                      </c:pt>
                      <c:pt idx="226">
                        <c:v>0.89604918066787198</c:v>
                      </c:pt>
                      <c:pt idx="227">
                        <c:v>0.89589952127850203</c:v>
                      </c:pt>
                      <c:pt idx="228">
                        <c:v>0.89573136068902703</c:v>
                      </c:pt>
                      <c:pt idx="229">
                        <c:v>0.89554363832109996</c:v>
                      </c:pt>
                      <c:pt idx="230">
                        <c:v>0.89537547773162596</c:v>
                      </c:pt>
                      <c:pt idx="231">
                        <c:v>0.89520743498418998</c:v>
                      </c:pt>
                      <c:pt idx="232">
                        <c:v>0.89501959477422399</c:v>
                      </c:pt>
                      <c:pt idx="233">
                        <c:v>0.89485155202678901</c:v>
                      </c:pt>
                      <c:pt idx="234">
                        <c:v>0.89466371181682303</c:v>
                      </c:pt>
                      <c:pt idx="235">
                        <c:v>0.89447728571132301</c:v>
                      </c:pt>
                      <c:pt idx="236">
                        <c:v>0.89419623244860702</c:v>
                      </c:pt>
                      <c:pt idx="237">
                        <c:v>0.893990008880576</c:v>
                      </c:pt>
                      <c:pt idx="238">
                        <c:v>0.89380216867061002</c:v>
                      </c:pt>
                      <c:pt idx="239">
                        <c:v>0.89361574256511001</c:v>
                      </c:pt>
                      <c:pt idx="240">
                        <c:v>0.89344769981767502</c:v>
                      </c:pt>
                      <c:pt idx="241">
                        <c:v>0.89325985960770904</c:v>
                      </c:pt>
                      <c:pt idx="242">
                        <c:v>0.89305363603967802</c:v>
                      </c:pt>
                      <c:pt idx="243">
                        <c:v>0.89282914695562199</c:v>
                      </c:pt>
                      <c:pt idx="244">
                        <c:v>0.89256647705097003</c:v>
                      </c:pt>
                      <c:pt idx="245">
                        <c:v>0.89232348676680995</c:v>
                      </c:pt>
                      <c:pt idx="246">
                        <c:v>0.89213706066131104</c:v>
                      </c:pt>
                      <c:pt idx="247">
                        <c:v>0.89191115747278804</c:v>
                      </c:pt>
                      <c:pt idx="248">
                        <c:v>0.89172461352524901</c:v>
                      </c:pt>
                      <c:pt idx="249">
                        <c:v>0.89148174108312905</c:v>
                      </c:pt>
                      <c:pt idx="250">
                        <c:v>0.89125583789460605</c:v>
                      </c:pt>
                      <c:pt idx="251">
                        <c:v>0.89101284761044597</c:v>
                      </c:pt>
                      <c:pt idx="252">
                        <c:v>0.890769857326287</c:v>
                      </c:pt>
                      <c:pt idx="253">
                        <c:v>0.89052568862173798</c:v>
                      </c:pt>
                      <c:pt idx="254">
                        <c:v>0.890282698337579</c:v>
                      </c:pt>
                      <c:pt idx="255">
                        <c:v>0.890021324695355</c:v>
                      </c:pt>
                      <c:pt idx="256">
                        <c:v>0.88975865479070304</c:v>
                      </c:pt>
                      <c:pt idx="257">
                        <c:v>0.88949610272808999</c:v>
                      </c:pt>
                      <c:pt idx="258">
                        <c:v>0.889215049465374</c:v>
                      </c:pt>
                      <c:pt idx="259">
                        <c:v>0.88893529246508596</c:v>
                      </c:pt>
                      <c:pt idx="260">
                        <c:v>0.88865423920236997</c:v>
                      </c:pt>
                      <c:pt idx="261">
                        <c:v>0.88831673960303303</c:v>
                      </c:pt>
                      <c:pt idx="262">
                        <c:v>0.88801730298225201</c:v>
                      </c:pt>
                      <c:pt idx="263">
                        <c:v>0.88771786636147199</c:v>
                      </c:pt>
                      <c:pt idx="264">
                        <c:v>0.88741842974069096</c:v>
                      </c:pt>
                      <c:pt idx="265">
                        <c:v>0.88713749432001399</c:v>
                      </c:pt>
                      <c:pt idx="266">
                        <c:v>0.88679999472067705</c:v>
                      </c:pt>
                      <c:pt idx="267">
                        <c:v>0.886482174741831</c:v>
                      </c:pt>
                      <c:pt idx="268">
                        <c:v>0.88620112147911601</c:v>
                      </c:pt>
                      <c:pt idx="269">
                        <c:v>0.88588330150027095</c:v>
                      </c:pt>
                      <c:pt idx="270">
                        <c:v>0.88552741854286898</c:v>
                      </c:pt>
                      <c:pt idx="271">
                        <c:v>0.88518991894353205</c:v>
                      </c:pt>
                      <c:pt idx="272">
                        <c:v>0.88485371560662296</c:v>
                      </c:pt>
                      <c:pt idx="273">
                        <c:v>0.88447815302872901</c:v>
                      </c:pt>
                      <c:pt idx="274">
                        <c:v>0.88410376887122399</c:v>
                      </c:pt>
                      <c:pt idx="275">
                        <c:v>0.88376768337635403</c:v>
                      </c:pt>
                      <c:pt idx="276">
                        <c:v>0.88341168257691305</c:v>
                      </c:pt>
                      <c:pt idx="277">
                        <c:v>0.88299935328289103</c:v>
                      </c:pt>
                      <c:pt idx="278">
                        <c:v>0.88262508696742503</c:v>
                      </c:pt>
                      <c:pt idx="279">
                        <c:v>0.88221275767340201</c:v>
                      </c:pt>
                      <c:pt idx="280">
                        <c:v>0.88180172464180795</c:v>
                      </c:pt>
                      <c:pt idx="281">
                        <c:v>0.88140766086381095</c:v>
                      </c:pt>
                      <c:pt idx="282">
                        <c:v>0.88097694821172401</c:v>
                      </c:pt>
                      <c:pt idx="283">
                        <c:v>0.88056591518012906</c:v>
                      </c:pt>
                      <c:pt idx="284">
                        <c:v>0.88011681916997697</c:v>
                      </c:pt>
                      <c:pt idx="285">
                        <c:v>0.87968598867585102</c:v>
                      </c:pt>
                      <c:pt idx="286">
                        <c:v>0.87921721304520795</c:v>
                      </c:pt>
                      <c:pt idx="287">
                        <c:v>0.87873135031892802</c:v>
                      </c:pt>
                      <c:pt idx="288">
                        <c:v>0.87824407348818101</c:v>
                      </c:pt>
                      <c:pt idx="289">
                        <c:v>0.87777529785753805</c:v>
                      </c:pt>
                      <c:pt idx="290">
                        <c:v>0.87730770064728303</c:v>
                      </c:pt>
                      <c:pt idx="291">
                        <c:v>0.87676539158438205</c:v>
                      </c:pt>
                      <c:pt idx="292">
                        <c:v>0.87624005177507802</c:v>
                      </c:pt>
                      <c:pt idx="293">
                        <c:v>0.87571600822820295</c:v>
                      </c:pt>
                      <c:pt idx="294">
                        <c:v>0.87517369916530097</c:v>
                      </c:pt>
                      <c:pt idx="295">
                        <c:v>0.87462997599793402</c:v>
                      </c:pt>
                      <c:pt idx="296">
                        <c:v>0.87410605029309696</c:v>
                      </c:pt>
                      <c:pt idx="297">
                        <c:v>0.87354394376766398</c:v>
                      </c:pt>
                      <c:pt idx="298">
                        <c:v>0.87298313350465995</c:v>
                      </c:pt>
                      <c:pt idx="299">
                        <c:v>0.87238296400067095</c:v>
                      </c:pt>
                      <c:pt idx="300">
                        <c:v>0.87174744188501996</c:v>
                      </c:pt>
                      <c:pt idx="301">
                        <c:v>0.871110505664902</c:v>
                      </c:pt>
                      <c:pt idx="302">
                        <c:v>0.87049195280284897</c:v>
                      </c:pt>
                      <c:pt idx="303">
                        <c:v>0.869874696203224</c:v>
                      </c:pt>
                      <c:pt idx="304">
                        <c:v>0.86920099326697697</c:v>
                      </c:pt>
                      <c:pt idx="305">
                        <c:v>0.86850761071023896</c:v>
                      </c:pt>
                      <c:pt idx="306">
                        <c:v>0.86779584479543603</c:v>
                      </c:pt>
                      <c:pt idx="307">
                        <c:v>0.86712214185918901</c:v>
                      </c:pt>
                      <c:pt idx="308">
                        <c:v>0.86643005556487795</c:v>
                      </c:pt>
                      <c:pt idx="309">
                        <c:v>0.86571828965007502</c:v>
                      </c:pt>
                      <c:pt idx="310">
                        <c:v>0.86498802253516904</c:v>
                      </c:pt>
                      <c:pt idx="311">
                        <c:v>0.86423948990423705</c:v>
                      </c:pt>
                      <c:pt idx="312">
                        <c:v>0.86348966101087699</c:v>
                      </c:pt>
                      <c:pt idx="313">
                        <c:v>0.86272274502188095</c:v>
                      </c:pt>
                      <c:pt idx="314">
                        <c:v>0.86197409454891005</c:v>
                      </c:pt>
                      <c:pt idx="315">
                        <c:v>0.86120588229748596</c:v>
                      </c:pt>
                      <c:pt idx="316">
                        <c:v>0.86041928668799805</c:v>
                      </c:pt>
                      <c:pt idx="317">
                        <c:v>0.85959580652034195</c:v>
                      </c:pt>
                      <c:pt idx="318">
                        <c:v>0.858752764574232</c:v>
                      </c:pt>
                      <c:pt idx="319">
                        <c:v>0.85791090104851098</c:v>
                      </c:pt>
                      <c:pt idx="320">
                        <c:v>0.85704947574433799</c:v>
                      </c:pt>
                      <c:pt idx="321">
                        <c:v>0.85620631595618901</c:v>
                      </c:pt>
                      <c:pt idx="322">
                        <c:v>0.85534618691444297</c:v>
                      </c:pt>
                      <c:pt idx="323">
                        <c:v>0.85442819743160903</c:v>
                      </c:pt>
                      <c:pt idx="324">
                        <c:v>0.85351020794877597</c:v>
                      </c:pt>
                      <c:pt idx="325">
                        <c:v>0.85257513137030505</c:v>
                      </c:pt>
                      <c:pt idx="326">
                        <c:v>0.85161907890891497</c:v>
                      </c:pt>
                      <c:pt idx="327">
                        <c:v>0.85066444055199097</c:v>
                      </c:pt>
                      <c:pt idx="328">
                        <c:v>0.84969130099496404</c:v>
                      </c:pt>
                      <c:pt idx="329">
                        <c:v>0.84869848181744501</c:v>
                      </c:pt>
                      <c:pt idx="330">
                        <c:v>0.84770695890235304</c:v>
                      </c:pt>
                      <c:pt idx="331">
                        <c:v>0.84665769338821295</c:v>
                      </c:pt>
                      <c:pt idx="332">
                        <c:v>0.84560960629446202</c:v>
                      </c:pt>
                      <c:pt idx="333">
                        <c:v>0.84452357406419298</c:v>
                      </c:pt>
                      <c:pt idx="334">
                        <c:v>0.84343754183392405</c:v>
                      </c:pt>
                      <c:pt idx="335">
                        <c:v>0.84229494542499495</c:v>
                      </c:pt>
                      <c:pt idx="336">
                        <c:v>0.84113537976246799</c:v>
                      </c:pt>
                      <c:pt idx="337">
                        <c:v>0.83995472037498298</c:v>
                      </c:pt>
                      <c:pt idx="338">
                        <c:v>0.83873870837583497</c:v>
                      </c:pt>
                      <c:pt idx="339">
                        <c:v>0.83746483593559995</c:v>
                      </c:pt>
                      <c:pt idx="340">
                        <c:v>0.8361725801373</c:v>
                      </c:pt>
                      <c:pt idx="341">
                        <c:v>0.83484355762287199</c:v>
                      </c:pt>
                      <c:pt idx="342">
                        <c:v>0.83349615175037794</c:v>
                      </c:pt>
                      <c:pt idx="343">
                        <c:v>0.83211068289932899</c:v>
                      </c:pt>
                      <c:pt idx="344">
                        <c:v>0.83066876771165798</c:v>
                      </c:pt>
                      <c:pt idx="345">
                        <c:v>0.82917028834532802</c:v>
                      </c:pt>
                      <c:pt idx="346">
                        <c:v>0.82763516010490801</c:v>
                      </c:pt>
                      <c:pt idx="347">
                        <c:v>0.826025084327763</c:v>
                      </c:pt>
                      <c:pt idx="348">
                        <c:v>0.82437694557206198</c:v>
                      </c:pt>
                      <c:pt idx="349">
                        <c:v>0.82267365674216697</c:v>
                      </c:pt>
                      <c:pt idx="350">
                        <c:v>0.82089553821758698</c:v>
                      </c:pt>
                      <c:pt idx="351">
                        <c:v>0.81904117589385605</c:v>
                      </c:pt>
                      <c:pt idx="352">
                        <c:v>0.81713166349593003</c:v>
                      </c:pt>
                      <c:pt idx="353">
                        <c:v>0.81512893804525499</c:v>
                      </c:pt>
                      <c:pt idx="354">
                        <c:v>0.81305008663746703</c:v>
                      </c:pt>
                      <c:pt idx="355">
                        <c:v>0.81089640553499298</c:v>
                      </c:pt>
                      <c:pt idx="356">
                        <c:v>0.80863101017966699</c:v>
                      </c:pt>
                      <c:pt idx="357">
                        <c:v>0.80625401841352595</c:v>
                      </c:pt>
                      <c:pt idx="358">
                        <c:v>0.80380078284823298</c:v>
                      </c:pt>
                      <c:pt idx="359">
                        <c:v>0.80123606871416397</c:v>
                      </c:pt>
                      <c:pt idx="360">
                        <c:v>0.798576727422879</c:v>
                      </c:pt>
                      <c:pt idx="361">
                        <c:v>0.79580567187874096</c:v>
                      </c:pt>
                      <c:pt idx="362">
                        <c:v>0.79292313776582801</c:v>
                      </c:pt>
                      <c:pt idx="363">
                        <c:v>0.78988953015907803</c:v>
                      </c:pt>
                      <c:pt idx="364">
                        <c:v>0.78678097501560196</c:v>
                      </c:pt>
                      <c:pt idx="365">
                        <c:v>0.78350449496673102</c:v>
                      </c:pt>
                      <c:pt idx="366">
                        <c:v>0.78002296977021701</c:v>
                      </c:pt>
                      <c:pt idx="367">
                        <c:v>0.77642737348007396</c:v>
                      </c:pt>
                      <c:pt idx="368">
                        <c:v>0.77270156173697302</c:v>
                      </c:pt>
                      <c:pt idx="369">
                        <c:v>0.76878814546798402</c:v>
                      </c:pt>
                      <c:pt idx="370">
                        <c:v>0.76474463158807704</c:v>
                      </c:pt>
                      <c:pt idx="371">
                        <c:v>0.760531660856268</c:v>
                      </c:pt>
                      <c:pt idx="372">
                        <c:v>0.75615064737702498</c:v>
                      </c:pt>
                      <c:pt idx="373">
                        <c:v>0.75160147330830696</c:v>
                      </c:pt>
                      <c:pt idx="374">
                        <c:v>0.74690134358779103</c:v>
                      </c:pt>
                      <c:pt idx="375">
                        <c:v>0.74201478776177399</c:v>
                      </c:pt>
                      <c:pt idx="376">
                        <c:v>0.73699683806241301</c:v>
                      </c:pt>
                      <c:pt idx="377">
                        <c:v>0.73182911113164195</c:v>
                      </c:pt>
                      <c:pt idx="378">
                        <c:v>0.72643689511681397</c:v>
                      </c:pt>
                      <c:pt idx="379">
                        <c:v>0.72087663635455201</c:v>
                      </c:pt>
                      <c:pt idx="380">
                        <c:v>0.71518498371894401</c:v>
                      </c:pt>
                      <c:pt idx="381">
                        <c:v>0.70928710751530499</c:v>
                      </c:pt>
                      <c:pt idx="382">
                        <c:v>0.70321989230180404</c:v>
                      </c:pt>
                      <c:pt idx="383">
                        <c:v>0.69704225909787698</c:v>
                      </c:pt>
                      <c:pt idx="384">
                        <c:v>0.69069528688408699</c:v>
                      </c:pt>
                      <c:pt idx="385">
                        <c:v>0.68417897566043395</c:v>
                      </c:pt>
                      <c:pt idx="386">
                        <c:v>0.67753256682586305</c:v>
                      </c:pt>
                      <c:pt idx="387">
                        <c:v>0.67079164867611596</c:v>
                      </c:pt>
                      <c:pt idx="388">
                        <c:v>0.66401384596820001</c:v>
                      </c:pt>
                      <c:pt idx="389">
                        <c:v>0.65704973499682295</c:v>
                      </c:pt>
                      <c:pt idx="390">
                        <c:v>0.65004744320485097</c:v>
                      </c:pt>
                      <c:pt idx="391">
                        <c:v>0.64289407791904196</c:v>
                      </c:pt>
                      <c:pt idx="392">
                        <c:v>0.63566729704301295</c:v>
                      </c:pt>
                      <c:pt idx="393">
                        <c:v>0.62840233534639001</c:v>
                      </c:pt>
                      <c:pt idx="394">
                        <c:v>0.62113866991219302</c:v>
                      </c:pt>
                      <c:pt idx="395">
                        <c:v>0.61378049516281996</c:v>
                      </c:pt>
                      <c:pt idx="396">
                        <c:v>0.60640264079295403</c:v>
                      </c:pt>
                      <c:pt idx="397">
                        <c:v>0.59912070984273302</c:v>
                      </c:pt>
                      <c:pt idx="398">
                        <c:v>0.59174273763082796</c:v>
                      </c:pt>
                      <c:pt idx="399">
                        <c:v>0.58447919003867099</c:v>
                      </c:pt>
                      <c:pt idx="400">
                        <c:v>0.57717616536349103</c:v>
                      </c:pt>
                      <c:pt idx="401">
                        <c:v>0.56998732962398002</c:v>
                      </c:pt>
                      <c:pt idx="402">
                        <c:v>0.56279731546408096</c:v>
                      </c:pt>
                      <c:pt idx="403">
                        <c:v>0.55568213099886699</c:v>
                      </c:pt>
                      <c:pt idx="404">
                        <c:v>0.54875466890157998</c:v>
                      </c:pt>
                      <c:pt idx="405">
                        <c:v>0.54182720680429397</c:v>
                      </c:pt>
                      <c:pt idx="406">
                        <c:v>0.53506790529648096</c:v>
                      </c:pt>
                      <c:pt idx="407">
                        <c:v>0.52842149646191106</c:v>
                      </c:pt>
                      <c:pt idx="408">
                        <c:v>0.52192486485875</c:v>
                      </c:pt>
                      <c:pt idx="409">
                        <c:v>0.51555950928689498</c:v>
                      </c:pt>
                      <c:pt idx="410">
                        <c:v>0.509398963178605</c:v>
                      </c:pt>
                      <c:pt idx="411">
                        <c:v>0.503333044227531</c:v>
                      </c:pt>
                      <c:pt idx="412">
                        <c:v>0.497435285865932</c:v>
                      </c:pt>
                      <c:pt idx="413">
                        <c:v>0.49166868569359901</c:v>
                      </c:pt>
                      <c:pt idx="414">
                        <c:v>0.48607036395278003</c:v>
                      </c:pt>
                      <c:pt idx="415">
                        <c:v>0.480603200401229</c:v>
                      </c:pt>
                      <c:pt idx="416">
                        <c:v>0.47526613446059501</c:v>
                      </c:pt>
                      <c:pt idx="417">
                        <c:v>0.47004337529766899</c:v>
                      </c:pt>
                      <c:pt idx="418">
                        <c:v>0.46493209470351898</c:v>
                      </c:pt>
                      <c:pt idx="419">
                        <c:v>0.45996929507835099</c:v>
                      </c:pt>
                      <c:pt idx="420">
                        <c:v>0.45517724856751202</c:v>
                      </c:pt>
                      <c:pt idx="421">
                        <c:v>0.45047711884699598</c:v>
                      </c:pt>
                      <c:pt idx="422">
                        <c:v>0.445889881799721</c:v>
                      </c:pt>
                      <c:pt idx="423">
                        <c:v>0.44139727190966299</c:v>
                      </c:pt>
                      <c:pt idx="424">
                        <c:v>0.437034641788484</c:v>
                      </c:pt>
                      <c:pt idx="425">
                        <c:v>0.43276522472005402</c:v>
                      </c:pt>
                      <c:pt idx="426">
                        <c:v>0.42855237183028499</c:v>
                      </c:pt>
                      <c:pt idx="427">
                        <c:v>0.42439584743509701</c:v>
                      </c:pt>
                      <c:pt idx="428">
                        <c:v>0.42031427057663401</c:v>
                      </c:pt>
                      <c:pt idx="429">
                        <c:v>0.41636396974947698</c:v>
                      </c:pt>
                      <c:pt idx="430">
                        <c:v>0.41245043563844902</c:v>
                      </c:pt>
                      <c:pt idx="431">
                        <c:v>0.40863152868463798</c:v>
                      </c:pt>
                      <c:pt idx="432">
                        <c:v>0.40486777180501998</c:v>
                      </c:pt>
                      <c:pt idx="433">
                        <c:v>0.40112369454589297</c:v>
                      </c:pt>
                      <c:pt idx="434">
                        <c:v>0.39743476736096101</c:v>
                      </c:pt>
                      <c:pt idx="435">
                        <c:v>0.39382196613314102</c:v>
                      </c:pt>
                      <c:pt idx="436">
                        <c:v>0.390189485284829</c:v>
                      </c:pt>
                      <c:pt idx="437">
                        <c:v>0.38655700443651703</c:v>
                      </c:pt>
                      <c:pt idx="438">
                        <c:v>0.38296129030433401</c:v>
                      </c:pt>
                      <c:pt idx="439">
                        <c:v>0.37940505325517399</c:v>
                      </c:pt>
                      <c:pt idx="440">
                        <c:v>0.37584740210154799</c:v>
                      </c:pt>
                      <c:pt idx="441">
                        <c:v>0.37238308184271002</c:v>
                      </c:pt>
                      <c:pt idx="442">
                        <c:v>0.36886349366763999</c:v>
                      </c:pt>
                      <c:pt idx="443">
                        <c:v>0.365362406692674</c:v>
                      </c:pt>
                      <c:pt idx="444">
                        <c:v>0.36184281851760403</c:v>
                      </c:pt>
                      <c:pt idx="445">
                        <c:v>0.35828528520601599</c:v>
                      </c:pt>
                      <c:pt idx="446">
                        <c:v>0.35470925069432502</c:v>
                      </c:pt>
                      <c:pt idx="447">
                        <c:v>0.35118836625682798</c:v>
                      </c:pt>
                      <c:pt idx="448">
                        <c:v>0.34763083294524</c:v>
                      </c:pt>
                      <c:pt idx="449">
                        <c:v>0.34411124477017002</c:v>
                      </c:pt>
                      <c:pt idx="450">
                        <c:v>0.34057339107907503</c:v>
                      </c:pt>
                      <c:pt idx="451">
                        <c:v>0.33705250664157699</c:v>
                      </c:pt>
                      <c:pt idx="452">
                        <c:v>0.333551419666611</c:v>
                      </c:pt>
                      <c:pt idx="453">
                        <c:v>0.32999376851298401</c:v>
                      </c:pt>
                      <c:pt idx="454">
                        <c:v>0.32636258392709999</c:v>
                      </c:pt>
                      <c:pt idx="455">
                        <c:v>0.32273010307878802</c:v>
                      </c:pt>
                      <c:pt idx="456">
                        <c:v>0.31917256976720099</c:v>
                      </c:pt>
                      <c:pt idx="457">
                        <c:v>0.31559653525551001</c:v>
                      </c:pt>
                      <c:pt idx="458">
                        <c:v>0.31190760807057699</c:v>
                      </c:pt>
                      <c:pt idx="459">
                        <c:v>0.30829480684275701</c:v>
                      </c:pt>
                      <c:pt idx="460">
                        <c:v>0.30462426301588902</c:v>
                      </c:pt>
                      <c:pt idx="461">
                        <c:v>0.30102984514613301</c:v>
                      </c:pt>
                      <c:pt idx="462">
                        <c:v>0.29739736429782199</c:v>
                      </c:pt>
                      <c:pt idx="463">
                        <c:v>0.293803064270105</c:v>
                      </c:pt>
                      <c:pt idx="464">
                        <c:v>0.290245413116479</c:v>
                      </c:pt>
                      <c:pt idx="465">
                        <c:v>0.28663131562623101</c:v>
                      </c:pt>
                      <c:pt idx="466">
                        <c:v>0.28303701559851502</c:v>
                      </c:pt>
                      <c:pt idx="467">
                        <c:v>0.27946098108682399</c:v>
                      </c:pt>
                      <c:pt idx="468">
                        <c:v>0.27581011688044799</c:v>
                      </c:pt>
                      <c:pt idx="469">
                        <c:v>0.27236417997967499</c:v>
                      </c:pt>
                      <c:pt idx="470">
                        <c:v>0.26890103814122601</c:v>
                      </c:pt>
                      <c:pt idx="471">
                        <c:v>0.265474780860945</c:v>
                      </c:pt>
                      <c:pt idx="472">
                        <c:v>0.262141736633413</c:v>
                      </c:pt>
                      <c:pt idx="473">
                        <c:v>0.25871547935313199</c:v>
                      </c:pt>
                      <c:pt idx="474">
                        <c:v>0.25538243512560099</c:v>
                      </c:pt>
                      <c:pt idx="475">
                        <c:v>0.25208745387662601</c:v>
                      </c:pt>
                      <c:pt idx="476">
                        <c:v>0.24882923934378001</c:v>
                      </c:pt>
                      <c:pt idx="477">
                        <c:v>0.24559082227346499</c:v>
                      </c:pt>
                      <c:pt idx="478">
                        <c:v>0.24246388377192599</c:v>
                      </c:pt>
                      <c:pt idx="479">
                        <c:v>0.23943027616517501</c:v>
                      </c:pt>
                      <c:pt idx="480">
                        <c:v>0.23641634817891599</c:v>
                      </c:pt>
                      <c:pt idx="481">
                        <c:v>0.233345973856037</c:v>
                      </c:pt>
                      <c:pt idx="482">
                        <c:v>0.23035042922784199</c:v>
                      </c:pt>
                      <c:pt idx="483">
                        <c:v>0.22744809765239801</c:v>
                      </c:pt>
                      <c:pt idx="484">
                        <c:v>0.22460233025561299</c:v>
                      </c:pt>
                      <c:pt idx="485">
                        <c:v>0.221831392553514</c:v>
                      </c:pt>
                      <c:pt idx="486">
                        <c:v>0.21917205126222999</c:v>
                      </c:pt>
                      <c:pt idx="487">
                        <c:v>0.21645744205471301</c:v>
                      </c:pt>
                      <c:pt idx="488">
                        <c:v>0.21385466494208799</c:v>
                      </c:pt>
                      <c:pt idx="489">
                        <c:v>0.21128983296598</c:v>
                      </c:pt>
                      <c:pt idx="490">
                        <c:v>0.20872500098987301</c:v>
                      </c:pt>
                      <c:pt idx="491">
                        <c:v>0.206346712961304</c:v>
                      </c:pt>
                      <c:pt idx="492">
                        <c:v>0.203931658216607</c:v>
                      </c:pt>
                      <c:pt idx="493">
                        <c:v>0.20162819988272401</c:v>
                      </c:pt>
                      <c:pt idx="494">
                        <c:v>0.19932603781126801</c:v>
                      </c:pt>
                      <c:pt idx="495">
                        <c:v>0.19709752701410899</c:v>
                      </c:pt>
                      <c:pt idx="496">
                        <c:v>0.19483213165878199</c:v>
                      </c:pt>
                      <c:pt idx="497">
                        <c:v>0.19258511966152</c:v>
                      </c:pt>
                      <c:pt idx="498">
                        <c:v>0.19050756451615899</c:v>
                      </c:pt>
                      <c:pt idx="499">
                        <c:v>0.188410329750307</c:v>
                      </c:pt>
                      <c:pt idx="500">
                        <c:v>0.18638792467914</c:v>
                      </c:pt>
                      <c:pt idx="501">
                        <c:v>0.18436540176593399</c:v>
                      </c:pt>
                      <c:pt idx="502">
                        <c:v>0.18243762385198301</c:v>
                      </c:pt>
                      <c:pt idx="503">
                        <c:v>0.180509728095993</c:v>
                      </c:pt>
                      <c:pt idx="504">
                        <c:v>0.17865536577226099</c:v>
                      </c:pt>
                      <c:pt idx="505">
                        <c:v>0.17678273793250401</c:v>
                      </c:pt>
                      <c:pt idx="506">
                        <c:v>0.17494805522926399</c:v>
                      </c:pt>
                      <c:pt idx="507">
                        <c:v>0.17307542738950699</c:v>
                      </c:pt>
                      <c:pt idx="508">
                        <c:v>0.171353755201547</c:v>
                      </c:pt>
                      <c:pt idx="509">
                        <c:v>0.169593902192993</c:v>
                      </c:pt>
                      <c:pt idx="510">
                        <c:v>0.16796414679535601</c:v>
                      </c:pt>
                      <c:pt idx="511">
                        <c:v>0.16629762468159101</c:v>
                      </c:pt>
                      <c:pt idx="512">
                        <c:v>0.164594335851696</c:v>
                      </c:pt>
                      <c:pt idx="513">
                        <c:v>0.16290943037986599</c:v>
                      </c:pt>
                      <c:pt idx="514">
                        <c:v>0.161261291624165</c:v>
                      </c:pt>
                      <c:pt idx="515">
                        <c:v>0.15961456697293</c:v>
                      </c:pt>
                      <c:pt idx="516">
                        <c:v>0.15798481157529301</c:v>
                      </c:pt>
                      <c:pt idx="517">
                        <c:v>0.15639311915621301</c:v>
                      </c:pt>
                      <c:pt idx="518">
                        <c:v>0.154821106357625</c:v>
                      </c:pt>
                      <c:pt idx="519">
                        <c:v>0.153322744833334</c:v>
                      </c:pt>
                      <c:pt idx="520">
                        <c:v>0.15176911539280999</c:v>
                      </c:pt>
                      <c:pt idx="521">
                        <c:v>0.15017742297372999</c:v>
                      </c:pt>
                      <c:pt idx="522">
                        <c:v>0.148623911375245</c:v>
                      </c:pt>
                      <c:pt idx="523">
                        <c:v>0.14710704865085</c:v>
                      </c:pt>
                      <c:pt idx="524">
                        <c:v>0.14562836674705101</c:v>
                      </c:pt>
                      <c:pt idx="525">
                        <c:v>0.144148270738785</c:v>
                      </c:pt>
                      <c:pt idx="526">
                        <c:v>0.14265120547692101</c:v>
                      </c:pt>
                      <c:pt idx="527">
                        <c:v>0.141172405731082</c:v>
                      </c:pt>
                      <c:pt idx="528">
                        <c:v>0.139692427564856</c:v>
                      </c:pt>
                      <c:pt idx="529">
                        <c:v>0.13823212901912099</c:v>
                      </c:pt>
                      <c:pt idx="530">
                        <c:v>0.13673494591521801</c:v>
                      </c:pt>
                      <c:pt idx="531">
                        <c:v>0.135274647369483</c:v>
                      </c:pt>
                      <c:pt idx="532">
                        <c:v>0.13385099769783801</c:v>
                      </c:pt>
                      <c:pt idx="533">
                        <c:v>0.13242876213065899</c:v>
                      </c:pt>
                      <c:pt idx="534">
                        <c:v>0.13098684694298901</c:v>
                      </c:pt>
                      <c:pt idx="535">
                        <c:v>0.12948836757665899</c:v>
                      </c:pt>
                      <c:pt idx="536">
                        <c:v>0.12802806903092401</c:v>
                      </c:pt>
                      <c:pt idx="537">
                        <c:v>0.12662421682180999</c:v>
                      </c:pt>
                      <c:pt idx="538">
                        <c:v>0.12527551468688899</c:v>
                      </c:pt>
                      <c:pt idx="539">
                        <c:v>0.12389004583584</c:v>
                      </c:pt>
                      <c:pt idx="540">
                        <c:v>0.122486193626725</c:v>
                      </c:pt>
                      <c:pt idx="541">
                        <c:v>0.12108222357557299</c:v>
                      </c:pt>
                      <c:pt idx="542">
                        <c:v>0.11971513808258701</c:v>
                      </c:pt>
                      <c:pt idx="543">
                        <c:v>0.118329669231538</c:v>
                      </c:pt>
                      <c:pt idx="544">
                        <c:v>0.11696258373855301</c:v>
                      </c:pt>
                      <c:pt idx="545">
                        <c:v>0.11561517786606</c:v>
                      </c:pt>
                      <c:pt idx="546">
                        <c:v>0.11430453870969599</c:v>
                      </c:pt>
                      <c:pt idx="547">
                        <c:v>0.112975516195267</c:v>
                      </c:pt>
                      <c:pt idx="548">
                        <c:v>0.111645197418411</c:v>
                      </c:pt>
                      <c:pt idx="549">
                        <c:v>0.11033455826204699</c:v>
                      </c:pt>
                      <c:pt idx="550">
                        <c:v>0.109043598726175</c:v>
                      </c:pt>
                      <c:pt idx="551">
                        <c:v>0.10771327994931799</c:v>
                      </c:pt>
                      <c:pt idx="552">
                        <c:v>0.106459204971614</c:v>
                      </c:pt>
                      <c:pt idx="553">
                        <c:v>0.105241778868</c:v>
                      </c:pt>
                      <c:pt idx="554">
                        <c:v>0.103987586048257</c:v>
                      </c:pt>
                      <c:pt idx="555">
                        <c:v>0.102789957407173</c:v>
                      </c:pt>
                      <c:pt idx="556">
                        <c:v>0.101534468325003</c:v>
                      </c:pt>
                      <c:pt idx="557">
                        <c:v>0.10035510519994501</c:v>
                      </c:pt>
                      <c:pt idx="558">
                        <c:v>9.9213922895482601E-2</c:v>
                      </c:pt>
                      <c:pt idx="559">
                        <c:v>9.7996496791868198E-2</c:v>
                      </c:pt>
                      <c:pt idx="560">
                        <c:v>9.6722624351632994E-2</c:v>
                      </c:pt>
                      <c:pt idx="561">
                        <c:v>9.5543379068614195E-2</c:v>
                      </c:pt>
                      <c:pt idx="562">
                        <c:v>9.4382399301620803E-2</c:v>
                      </c:pt>
                      <c:pt idx="563">
                        <c:v>9.3334430049908407E-2</c:v>
                      </c:pt>
                      <c:pt idx="564">
                        <c:v>9.2266781177703802E-2</c:v>
                      </c:pt>
                      <c:pt idx="565">
                        <c:v>9.11807489474349E-2</c:v>
                      </c:pt>
                      <c:pt idx="566">
                        <c:v>9.0094716717165901E-2</c:v>
                      </c:pt>
                      <c:pt idx="567">
                        <c:v>8.8953416570664606E-2</c:v>
                      </c:pt>
                      <c:pt idx="568">
                        <c:v>8.7923830677016604E-2</c:v>
                      </c:pt>
                      <c:pt idx="569">
                        <c:v>8.6894244783368504E-2</c:v>
                      </c:pt>
                      <c:pt idx="570">
                        <c:v>8.5901425605849499E-2</c:v>
                      </c:pt>
                      <c:pt idx="571">
                        <c:v>8.4871839712201497E-2</c:v>
                      </c:pt>
                      <c:pt idx="572">
                        <c:v>8.38225741980613E-2</c:v>
                      </c:pt>
                      <c:pt idx="573">
                        <c:v>8.2792988304413298E-2</c:v>
                      </c:pt>
                      <c:pt idx="574">
                        <c:v>8.1801465389321801E-2</c:v>
                      </c:pt>
                      <c:pt idx="575">
                        <c:v>8.0865092548423695E-2</c:v>
                      </c:pt>
                      <c:pt idx="576">
                        <c:v>7.9910336349460903E-2</c:v>
                      </c:pt>
                      <c:pt idx="577">
                        <c:v>7.8973963508562797E-2</c:v>
                      </c:pt>
                      <c:pt idx="578">
                        <c:v>7.8019325151639105E-2</c:v>
                      </c:pt>
                      <c:pt idx="579">
                        <c:v>7.7119719026869801E-2</c:v>
                      </c:pt>
                      <c:pt idx="580">
                        <c:v>7.6184642448399301E-2</c:v>
                      </c:pt>
                      <c:pt idx="581">
                        <c:v>7.5285036323629997E-2</c:v>
                      </c:pt>
                      <c:pt idx="582">
                        <c:v>7.4423611019456201E-2</c:v>
                      </c:pt>
                      <c:pt idx="583">
                        <c:v>7.3563364135670994E-2</c:v>
                      </c:pt>
                      <c:pt idx="584">
                        <c:v>7.2701938831497101E-2</c:v>
                      </c:pt>
                      <c:pt idx="585">
                        <c:v>7.18403956852844E-2</c:v>
                      </c:pt>
                      <c:pt idx="586">
                        <c:v>7.1017033359667095E-2</c:v>
                      </c:pt>
                      <c:pt idx="587">
                        <c:v>7.0248703266204193E-2</c:v>
                      </c:pt>
                      <c:pt idx="588">
                        <c:v>6.9481787277207802E-2</c:v>
                      </c:pt>
                      <c:pt idx="589">
                        <c:v>6.8713575025783694E-2</c:v>
                      </c:pt>
                      <c:pt idx="590">
                        <c:v>6.7945244932320806E-2</c:v>
                      </c:pt>
                      <c:pt idx="591">
                        <c:v>6.7178328943324497E-2</c:v>
                      </c:pt>
                      <c:pt idx="592">
                        <c:v>6.6410116691900598E-2</c:v>
                      </c:pt>
                      <c:pt idx="593">
                        <c:v>6.5661584060968697E-2</c:v>
                      </c:pt>
                      <c:pt idx="594">
                        <c:v>6.5006264482786597E-2</c:v>
                      </c:pt>
                      <c:pt idx="595">
                        <c:v>6.4314178188475499E-2</c:v>
                      </c:pt>
                      <c:pt idx="596">
                        <c:v>6.3545848095012597E-2</c:v>
                      </c:pt>
                      <c:pt idx="597">
                        <c:v>6.2834082180209694E-2</c:v>
                      </c:pt>
                      <c:pt idx="598">
                        <c:v>6.2123612527834299E-2</c:v>
                      </c:pt>
                      <c:pt idx="599">
                        <c:v>6.1448613329160101E-2</c:v>
                      </c:pt>
                      <c:pt idx="600">
                        <c:v>6.0793293750978097E-2</c:v>
                      </c:pt>
                      <c:pt idx="601">
                        <c:v>6.0119590814731498E-2</c:v>
                      </c:pt>
                      <c:pt idx="602">
                        <c:v>5.9389441541864103E-2</c:v>
                      </c:pt>
                      <c:pt idx="603">
                        <c:v>5.86960589851254E-2</c:v>
                      </c:pt>
                      <c:pt idx="604">
                        <c:v>5.8172015438249798E-2</c:v>
                      </c:pt>
                      <c:pt idx="605">
                        <c:v>5.7704536070033903E-2</c:v>
                      </c:pt>
                      <c:pt idx="606">
                        <c:v>5.7085983207980799E-2</c:v>
                      </c:pt>
                      <c:pt idx="607">
                        <c:v>5.6468726608355203E-2</c:v>
                      </c:pt>
                      <c:pt idx="608">
                        <c:v>5.5888236724858702E-2</c:v>
                      </c:pt>
                      <c:pt idx="609">
                        <c:v>5.5326248041465097E-2</c:v>
                      </c:pt>
                      <c:pt idx="610">
                        <c:v>5.4727374799904298E-2</c:v>
                      </c:pt>
                      <c:pt idx="611">
                        <c:v>5.4146884916407498E-2</c:v>
                      </c:pt>
                      <c:pt idx="612">
                        <c:v>5.3641342569635202E-2</c:v>
                      </c:pt>
                      <c:pt idx="613">
                        <c:v>5.30989156646949E-2</c:v>
                      </c:pt>
                      <c:pt idx="614">
                        <c:v>5.2518425781198398E-2</c:v>
                      </c:pt>
                      <c:pt idx="615">
                        <c:v>5.2012883434426102E-2</c:v>
                      </c:pt>
                      <c:pt idx="616">
                        <c:v>5.1507223245614797E-2</c:v>
                      </c:pt>
                      <c:pt idx="617">
                        <c:v>5.0963617920285899E-2</c:v>
                      </c:pt>
                      <c:pt idx="618">
                        <c:v>5.0477637351966899E-2</c:v>
                      </c:pt>
                      <c:pt idx="619">
                        <c:v>5.0027245079387703E-2</c:v>
                      </c:pt>
                      <c:pt idx="620">
                        <c:v>4.95228811530041E-2</c:v>
                      </c:pt>
                      <c:pt idx="621">
                        <c:v>4.9054105522360697E-2</c:v>
                      </c:pt>
                      <c:pt idx="622">
                        <c:v>4.8586626154144899E-2</c:v>
                      </c:pt>
                      <c:pt idx="623">
                        <c:v>4.8061286344841601E-2</c:v>
                      </c:pt>
                      <c:pt idx="624">
                        <c:v>4.7612190334690198E-2</c:v>
                      </c:pt>
                      <c:pt idx="625">
                        <c:v>4.7181359840564499E-2</c:v>
                      </c:pt>
                      <c:pt idx="626">
                        <c:v>4.6751943450904901E-2</c:v>
                      </c:pt>
                      <c:pt idx="627">
                        <c:v>4.6321230798818197E-2</c:v>
                      </c:pt>
                      <c:pt idx="628">
                        <c:v>4.5870720684200297E-2</c:v>
                      </c:pt>
                      <c:pt idx="629">
                        <c:v>4.54780710106698E-2</c:v>
                      </c:pt>
                      <c:pt idx="630">
                        <c:v>4.5047358358582902E-2</c:v>
                      </c:pt>
                      <c:pt idx="631">
                        <c:v>4.4635029064560398E-2</c:v>
                      </c:pt>
                      <c:pt idx="632">
                        <c:v>4.42239960329655E-2</c:v>
                      </c:pt>
                      <c:pt idx="633">
                        <c:v>4.3829932254968701E-2</c:v>
                      </c:pt>
                      <c:pt idx="634">
                        <c:v>4.3437282581438301E-2</c:v>
                      </c:pt>
                      <c:pt idx="635">
                        <c:v>4.3024953287415797E-2</c:v>
                      </c:pt>
                      <c:pt idx="636">
                        <c:v>4.2632303613885397E-2</c:v>
                      </c:pt>
                      <c:pt idx="637">
                        <c:v>4.2258037298419399E-2</c:v>
                      </c:pt>
                      <c:pt idx="638">
                        <c:v>4.1883770982953497E-2</c:v>
                      </c:pt>
                      <c:pt idx="639">
                        <c:v>4.1527888025551803E-2</c:v>
                      </c:pt>
                      <c:pt idx="640">
                        <c:v>4.1190270584175903E-2</c:v>
                      </c:pt>
                      <c:pt idx="641">
                        <c:v>4.0854185089305398E-2</c:v>
                      </c:pt>
                      <c:pt idx="642">
                        <c:v>4.0498184289865E-2</c:v>
                      </c:pt>
                      <c:pt idx="643">
                        <c:v>4.0123917974399098E-2</c:v>
                      </c:pt>
                      <c:pt idx="644">
                        <c:v>3.9768035016997397E-2</c:v>
                      </c:pt>
                      <c:pt idx="645">
                        <c:v>3.9448918775724998E-2</c:v>
                      </c:pt>
                      <c:pt idx="646">
                        <c:v>3.90930358183234E-2</c:v>
                      </c:pt>
                      <c:pt idx="647">
                        <c:v>3.8756832481413803E-2</c:v>
                      </c:pt>
                      <c:pt idx="648">
                        <c:v>3.8419332882076898E-2</c:v>
                      </c:pt>
                      <c:pt idx="649">
                        <c:v>3.8119896261296297E-2</c:v>
                      </c:pt>
                      <c:pt idx="650">
                        <c:v>3.7782396661959199E-2</c:v>
                      </c:pt>
                      <c:pt idx="651">
                        <c:v>3.7464576683114197E-2</c:v>
                      </c:pt>
                      <c:pt idx="652">
                        <c:v>3.7146756704269299E-2</c:v>
                      </c:pt>
                      <c:pt idx="653">
                        <c:v>3.6847437925527401E-2</c:v>
                      </c:pt>
                      <c:pt idx="654">
                        <c:v>3.6528321684255002E-2</c:v>
                      </c:pt>
                      <c:pt idx="655">
                        <c:v>3.6228885063474298E-2</c:v>
                      </c:pt>
                      <c:pt idx="656">
                        <c:v>3.5947831800758202E-2</c:v>
                      </c:pt>
                      <c:pt idx="657">
                        <c:v>3.56667785380421E-2</c:v>
                      </c:pt>
                      <c:pt idx="658">
                        <c:v>3.5387021537753603E-2</c:v>
                      </c:pt>
                      <c:pt idx="659">
                        <c:v>3.5086288654545598E-2</c:v>
                      </c:pt>
                      <c:pt idx="660">
                        <c:v>3.4786852033765102E-2</c:v>
                      </c:pt>
                      <c:pt idx="661">
                        <c:v>3.4487415412984397E-2</c:v>
                      </c:pt>
                      <c:pt idx="662">
                        <c:v>3.4169713276178203E-2</c:v>
                      </c:pt>
                      <c:pt idx="663">
                        <c:v>3.3925426729591202E-2</c:v>
                      </c:pt>
                      <c:pt idx="664">
                        <c:v>3.3700819803495999E-2</c:v>
                      </c:pt>
                      <c:pt idx="665">
                        <c:v>3.3439446161271903E-2</c:v>
                      </c:pt>
                      <c:pt idx="666">
                        <c:v>3.3176894098659301E-2</c:v>
                      </c:pt>
                      <c:pt idx="667">
                        <c:v>3.2895840835943102E-2</c:v>
                      </c:pt>
                      <c:pt idx="668">
                        <c:v>3.2634467193719E-2</c:v>
                      </c:pt>
                      <c:pt idx="669">
                        <c:v>3.2390180647131797E-2</c:v>
                      </c:pt>
                      <c:pt idx="670">
                        <c:v>3.2128807004907702E-2</c:v>
                      </c:pt>
                      <c:pt idx="671">
                        <c:v>3.1847871584230601E-2</c:v>
                      </c:pt>
                      <c:pt idx="672">
                        <c:v>3.1623264658135503E-2</c:v>
                      </c:pt>
                      <c:pt idx="673">
                        <c:v>3.13422113954194E-2</c:v>
                      </c:pt>
                      <c:pt idx="674">
                        <c:v>3.1061158132703201E-2</c:v>
                      </c:pt>
                      <c:pt idx="675">
                        <c:v>3.0855052406711599E-2</c:v>
                      </c:pt>
                      <c:pt idx="676">
                        <c:v>3.0648828838680701E-2</c:v>
                      </c:pt>
                      <c:pt idx="677">
                        <c:v>3.0369071838392301E-2</c:v>
                      </c:pt>
                      <c:pt idx="678">
                        <c:v>3.0144582754336E-2</c:v>
                      </c:pt>
                      <c:pt idx="679">
                        <c:v>2.9900296207748801E-2</c:v>
                      </c:pt>
                      <c:pt idx="680">
                        <c:v>2.9675689281653799E-2</c:v>
                      </c:pt>
                      <c:pt idx="681">
                        <c:v>2.9414315639429499E-2</c:v>
                      </c:pt>
                      <c:pt idx="682">
                        <c:v>2.91885302929458E-2</c:v>
                      </c:pt>
                      <c:pt idx="683">
                        <c:v>2.8963923366850601E-2</c:v>
                      </c:pt>
                      <c:pt idx="684">
                        <c:v>2.87393164407556E-2</c:v>
                      </c:pt>
                      <c:pt idx="685">
                        <c:v>2.84964439986348E-2</c:v>
                      </c:pt>
                      <c:pt idx="686">
                        <c:v>2.8290220430604199E-2</c:v>
                      </c:pt>
                      <c:pt idx="687">
                        <c:v>2.8065613504509101E-2</c:v>
                      </c:pt>
                      <c:pt idx="688">
                        <c:v>2.7859507778517301E-2</c:v>
                      </c:pt>
                      <c:pt idx="689">
                        <c:v>2.7672963830978701E-2</c:v>
                      </c:pt>
                      <c:pt idx="690">
                        <c:v>2.7448356904883599E-2</c:v>
                      </c:pt>
                      <c:pt idx="691">
                        <c:v>2.7242251178891699E-2</c:v>
                      </c:pt>
                      <c:pt idx="692">
                        <c:v>2.70176442527966E-2</c:v>
                      </c:pt>
                      <c:pt idx="693">
                        <c:v>2.6773357706209502E-2</c:v>
                      </c:pt>
                      <c:pt idx="694">
                        <c:v>2.6567251980217602E-2</c:v>
                      </c:pt>
                      <c:pt idx="695">
                        <c:v>2.6380708032679001E-2</c:v>
                      </c:pt>
                      <c:pt idx="696">
                        <c:v>2.61929856647517E-2</c:v>
                      </c:pt>
                      <c:pt idx="697">
                        <c:v>2.6043208433341899E-2</c:v>
                      </c:pt>
                      <c:pt idx="698">
                        <c:v>2.5818719349285701E-2</c:v>
                      </c:pt>
                      <c:pt idx="699">
                        <c:v>2.5594112423190402E-2</c:v>
                      </c:pt>
                      <c:pt idx="700">
                        <c:v>2.5331442518538801E-2</c:v>
                      </c:pt>
                      <c:pt idx="701">
                        <c:v>2.51266330549746E-2</c:v>
                      </c:pt>
                      <c:pt idx="702">
                        <c:v>2.4920409486944101E-2</c:v>
                      </c:pt>
                      <c:pt idx="703">
                        <c:v>2.4732569276977801E-2</c:v>
                      </c:pt>
                      <c:pt idx="704">
                        <c:v>2.4564526529542299E-2</c:v>
                      </c:pt>
                      <c:pt idx="705">
                        <c:v>2.4358302961511799E-2</c:v>
                      </c:pt>
                      <c:pt idx="706">
                        <c:v>2.41336960354166E-2</c:v>
                      </c:pt>
                      <c:pt idx="707">
                        <c:v>2.3945973667489299E-2</c:v>
                      </c:pt>
                      <c:pt idx="708">
                        <c:v>2.3759429719950698E-2</c:v>
                      </c:pt>
                      <c:pt idx="709">
                        <c:v>2.3553323993958802E-2</c:v>
                      </c:pt>
                      <c:pt idx="710">
                        <c:v>2.3366780046420201E-2</c:v>
                      </c:pt>
                      <c:pt idx="711">
                        <c:v>2.3160674320428301E-2</c:v>
                      </c:pt>
                      <c:pt idx="712">
                        <c:v>2.2972834110462199E-2</c:v>
                      </c:pt>
                      <c:pt idx="713">
                        <c:v>2.27864080049625E-2</c:v>
                      </c:pt>
                      <c:pt idx="714">
                        <c:v>2.2616951153060599E-2</c:v>
                      </c:pt>
                      <c:pt idx="715">
                        <c:v>2.2430407205522002E-2</c:v>
                      </c:pt>
                      <c:pt idx="716">
                        <c:v>2.2242684837594701E-2</c:v>
                      </c:pt>
                      <c:pt idx="717">
                        <c:v>2.2074524248120599E-2</c:v>
                      </c:pt>
                      <c:pt idx="718">
                        <c:v>2.1943248216814301E-2</c:v>
                      </c:pt>
                      <c:pt idx="719">
                        <c:v>2.1793588827443401E-2</c:v>
                      </c:pt>
                      <c:pt idx="720">
                        <c:v>2.1662194954098199E-2</c:v>
                      </c:pt>
                      <c:pt idx="721">
                        <c:v>2.1455971386067502E-2</c:v>
                      </c:pt>
                      <c:pt idx="722">
                        <c:v>2.1213098943946601E-2</c:v>
                      </c:pt>
                      <c:pt idx="723">
                        <c:v>2.1044938354472499E-2</c:v>
                      </c:pt>
                      <c:pt idx="724">
                        <c:v>2.0913662323166299E-2</c:v>
                      </c:pt>
                      <c:pt idx="725">
                        <c:v>2.0745501733691898E-2</c:v>
                      </c:pt>
                      <c:pt idx="726">
                        <c:v>2.05393960077003E-2</c:v>
                      </c:pt>
                      <c:pt idx="727">
                        <c:v>2.0426385492419499E-2</c:v>
                      </c:pt>
                      <c:pt idx="728">
                        <c:v>2.0258342744984201E-2</c:v>
                      </c:pt>
                      <c:pt idx="729">
                        <c:v>2.0090182155510099E-2</c:v>
                      </c:pt>
                      <c:pt idx="730">
                        <c:v>1.99024597875825E-2</c:v>
                      </c:pt>
                      <c:pt idx="731">
                        <c:v>1.9714619577616301E-2</c:v>
                      </c:pt>
                      <c:pt idx="732">
                        <c:v>1.9528193472116501E-2</c:v>
                      </c:pt>
                      <c:pt idx="733">
                        <c:v>1.9360032882642399E-2</c:v>
                      </c:pt>
                      <c:pt idx="734">
                        <c:v>1.91906938727796E-2</c:v>
                      </c:pt>
                      <c:pt idx="735">
                        <c:v>1.9004149925241E-2</c:v>
                      </c:pt>
                      <c:pt idx="736">
                        <c:v>1.8872873893934401E-2</c:v>
                      </c:pt>
                      <c:pt idx="737">
                        <c:v>1.87230966625248E-2</c:v>
                      </c:pt>
                      <c:pt idx="738">
                        <c:v>1.8573437273154102E-2</c:v>
                      </c:pt>
                      <c:pt idx="739">
                        <c:v>1.8385597063187702E-2</c:v>
                      </c:pt>
                      <c:pt idx="740">
                        <c:v>1.8235937673816899E-2</c:v>
                      </c:pt>
                      <c:pt idx="741">
                        <c:v>1.8049393726278201E-2</c:v>
                      </c:pt>
                      <c:pt idx="742">
                        <c:v>1.7918117694972001E-2</c:v>
                      </c:pt>
                      <c:pt idx="743">
                        <c:v>1.7768458305601101E-2</c:v>
                      </c:pt>
                      <c:pt idx="744">
                        <c:v>1.75990014536993E-2</c:v>
                      </c:pt>
                      <c:pt idx="745">
                        <c:v>1.73940741480961E-2</c:v>
                      </c:pt>
                      <c:pt idx="746">
                        <c:v>1.7206351780168799E-2</c:v>
                      </c:pt>
                      <c:pt idx="747">
                        <c:v>1.7074957906823798E-2</c:v>
                      </c:pt>
                      <c:pt idx="748">
                        <c:v>1.6888531801323901E-2</c:v>
                      </c:pt>
                      <c:pt idx="749">
                        <c:v>1.6719074949422201E-2</c:v>
                      </c:pt>
                      <c:pt idx="750">
                        <c:v>1.6625861896672301E-2</c:v>
                      </c:pt>
                      <c:pt idx="751">
                        <c:v>1.6494585865366E-2</c:v>
                      </c:pt>
                      <c:pt idx="752">
                        <c:v>1.63631919920206E-2</c:v>
                      </c:pt>
                      <c:pt idx="753">
                        <c:v>1.6195149244585299E-2</c:v>
                      </c:pt>
                      <c:pt idx="754">
                        <c:v>1.6045372013175699E-2</c:v>
                      </c:pt>
                      <c:pt idx="755">
                        <c:v>1.5895712623804702E-2</c:v>
                      </c:pt>
                      <c:pt idx="756">
                        <c:v>1.5745935392395102E-2</c:v>
                      </c:pt>
                      <c:pt idx="757">
                        <c:v>1.55778926449598E-2</c:v>
                      </c:pt>
                      <c:pt idx="758">
                        <c:v>1.54466166136534E-2</c:v>
                      </c:pt>
                      <c:pt idx="759">
                        <c:v>1.53152227403082E-2</c:v>
                      </c:pt>
                      <c:pt idx="760">
                        <c:v>1.51839467090018E-2</c:v>
                      </c:pt>
                      <c:pt idx="761">
                        <c:v>1.50341694775919E-2</c:v>
                      </c:pt>
                      <c:pt idx="762">
                        <c:v>1.4922573066777699E-2</c:v>
                      </c:pt>
                      <c:pt idx="763">
                        <c:v>1.47531162148761E-2</c:v>
                      </c:pt>
                      <c:pt idx="764">
                        <c:v>1.46218401835695E-2</c:v>
                      </c:pt>
                      <c:pt idx="765">
                        <c:v>1.44721807941988E-2</c:v>
                      </c:pt>
                      <c:pt idx="766">
                        <c:v>1.43040202047245E-2</c:v>
                      </c:pt>
                      <c:pt idx="767">
                        <c:v>1.4192423793910299E-2</c:v>
                      </c:pt>
                      <c:pt idx="768">
                        <c:v>1.4042646562500399E-2</c:v>
                      </c:pt>
                      <c:pt idx="769">
                        <c:v>1.3891690910702199E-2</c:v>
                      </c:pt>
                      <c:pt idx="770">
                        <c:v>1.3741913679292299E-2</c:v>
                      </c:pt>
                      <c:pt idx="771">
                        <c:v>1.35922542899215E-2</c:v>
                      </c:pt>
                      <c:pt idx="772">
                        <c:v>1.34424770585119E-2</c:v>
                      </c:pt>
                      <c:pt idx="773">
                        <c:v>1.33308806476976E-2</c:v>
                      </c:pt>
                      <c:pt idx="774">
                        <c:v>1.3181221258326501E-2</c:v>
                      </c:pt>
                      <c:pt idx="775">
                        <c:v>1.3049827384981399E-2</c:v>
                      </c:pt>
                      <c:pt idx="776">
                        <c:v>1.29566143322316E-2</c:v>
                      </c:pt>
                      <c:pt idx="777">
                        <c:v>1.28437216589896E-2</c:v>
                      </c:pt>
                      <c:pt idx="778">
                        <c:v>1.27123277856443E-2</c:v>
                      </c:pt>
                      <c:pt idx="779">
                        <c:v>1.2581051754337999E-2</c:v>
                      </c:pt>
                      <c:pt idx="780">
                        <c:v>1.2431274522928099E-2</c:v>
                      </c:pt>
                      <c:pt idx="781">
                        <c:v>1.2301294754049501E-2</c:v>
                      </c:pt>
                      <c:pt idx="782">
                        <c:v>1.2188402080807501E-2</c:v>
                      </c:pt>
                      <c:pt idx="783">
                        <c:v>1.20768056699933E-2</c:v>
                      </c:pt>
                      <c:pt idx="784">
                        <c:v>1.19454117966479E-2</c:v>
                      </c:pt>
                      <c:pt idx="785">
                        <c:v>1.1832519123406099E-2</c:v>
                      </c:pt>
                      <c:pt idx="786">
                        <c:v>1.1701125250060699E-2</c:v>
                      </c:pt>
                      <c:pt idx="787">
                        <c:v>1.15895288392465E-2</c:v>
                      </c:pt>
                      <c:pt idx="788">
                        <c:v>1.14766361660045E-2</c:v>
                      </c:pt>
                      <c:pt idx="789">
                        <c:v>1.13268589345948E-2</c:v>
                      </c:pt>
                      <c:pt idx="790">
                        <c:v>1.12152625237805E-2</c:v>
                      </c:pt>
                      <c:pt idx="791">
                        <c:v>1.11023698505385E-2</c:v>
                      </c:pt>
                      <c:pt idx="792">
                        <c:v>1.09709759771932E-2</c:v>
                      </c:pt>
                      <c:pt idx="793">
                        <c:v>1.0821316587822399E-2</c:v>
                      </c:pt>
                      <c:pt idx="794">
                        <c:v>1.06912189769047E-2</c:v>
                      </c:pt>
                      <c:pt idx="795">
                        <c:v>1.05967096617272E-2</c:v>
                      </c:pt>
                      <c:pt idx="796">
                        <c:v>1.0465433630421E-2</c:v>
                      </c:pt>
                      <c:pt idx="797">
                        <c:v>1.0372102735632001E-2</c:v>
                      </c:pt>
                      <c:pt idx="798">
                        <c:v>1.02605063248178E-2</c:v>
                      </c:pt>
                      <c:pt idx="799">
                        <c:v>1.01292302935114E-2</c:v>
                      </c:pt>
                      <c:pt idx="800">
                        <c:v>1.0035899398722599E-2</c:v>
                      </c:pt>
                      <c:pt idx="801">
                        <c:v>9.9046233674163695E-3</c:v>
                      </c:pt>
                      <c:pt idx="802">
                        <c:v>9.8101140522388608E-3</c:v>
                      </c:pt>
                      <c:pt idx="803">
                        <c:v>9.7167831574501706E-3</c:v>
                      </c:pt>
                      <c:pt idx="804">
                        <c:v>9.6235701047001597E-3</c:v>
                      </c:pt>
                      <c:pt idx="805">
                        <c:v>9.5106774314583902E-3</c:v>
                      </c:pt>
                      <c:pt idx="806">
                        <c:v>9.3989631786051096E-3</c:v>
                      </c:pt>
                      <c:pt idx="807">
                        <c:v>9.2860705053630106E-3</c:v>
                      </c:pt>
                      <c:pt idx="808">
                        <c:v>9.1547944740567599E-3</c:v>
                      </c:pt>
                      <c:pt idx="809">
                        <c:v>9.0430802212035904E-3</c:v>
                      </c:pt>
                      <c:pt idx="810">
                        <c:v>8.9498671684537998E-3</c:v>
                      </c:pt>
                      <c:pt idx="811">
                        <c:v>8.83697449521181E-3</c:v>
                      </c:pt>
                      <c:pt idx="812">
                        <c:v>8.7437614424620298E-3</c:v>
                      </c:pt>
                      <c:pt idx="813">
                        <c:v>8.6123675691166506E-3</c:v>
                      </c:pt>
                      <c:pt idx="814">
                        <c:v>8.5191545163666501E-3</c:v>
                      </c:pt>
                      <c:pt idx="815">
                        <c:v>8.40614400108608E-3</c:v>
                      </c:pt>
                      <c:pt idx="816">
                        <c:v>8.3129309483360708E-3</c:v>
                      </c:pt>
                      <c:pt idx="817">
                        <c:v>8.2197178955861795E-3</c:v>
                      </c:pt>
                      <c:pt idx="818">
                        <c:v>8.1252085804086605E-3</c:v>
                      </c:pt>
                      <c:pt idx="819">
                        <c:v>8.0318776856200796E-3</c:v>
                      </c:pt>
                      <c:pt idx="820">
                        <c:v>7.9189850123780898E-3</c:v>
                      </c:pt>
                      <c:pt idx="821">
                        <c:v>7.8073886015638302E-3</c:v>
                      </c:pt>
                      <c:pt idx="822">
                        <c:v>7.7140577067749102E-3</c:v>
                      </c:pt>
                      <c:pt idx="823">
                        <c:v>7.6195483915973998E-3</c:v>
                      </c:pt>
                      <c:pt idx="824">
                        <c:v>7.52633533884761E-3</c:v>
                      </c:pt>
                      <c:pt idx="825">
                        <c:v>7.4331222860978298E-3</c:v>
                      </c:pt>
                      <c:pt idx="826">
                        <c:v>7.3017284127525599E-3</c:v>
                      </c:pt>
                      <c:pt idx="827">
                        <c:v>7.2636654341959898E-3</c:v>
                      </c:pt>
                      <c:pt idx="828">
                        <c:v>7.1704523814462E-3</c:v>
                      </c:pt>
                      <c:pt idx="829">
                        <c:v>7.0390585081009397E-3</c:v>
                      </c:pt>
                      <c:pt idx="830">
                        <c:v>6.9458454553510398E-3</c:v>
                      </c:pt>
                      <c:pt idx="831">
                        <c:v>6.8342490445367802E-3</c:v>
                      </c:pt>
                      <c:pt idx="832">
                        <c:v>6.7396218873202497E-3</c:v>
                      </c:pt>
                      <c:pt idx="833">
                        <c:v>6.64640883457046E-3</c:v>
                      </c:pt>
                      <c:pt idx="834">
                        <c:v>6.5715791398849302E-3</c:v>
                      </c:pt>
                      <c:pt idx="835">
                        <c:v>6.4783660871351499E-3</c:v>
                      </c:pt>
                      <c:pt idx="836">
                        <c:v>6.3837389299188398E-3</c:v>
                      </c:pt>
                      <c:pt idx="837">
                        <c:v>6.30890923523331E-3</c:v>
                      </c:pt>
                      <c:pt idx="838">
                        <c:v>6.2340795405479996E-3</c:v>
                      </c:pt>
                      <c:pt idx="839">
                        <c:v>6.1408664877982098E-3</c:v>
                      </c:pt>
                      <c:pt idx="840">
                        <c:v>6.0475355930094104E-3</c:v>
                      </c:pt>
                      <c:pt idx="841">
                        <c:v>5.9727058983241096E-3</c:v>
                      </c:pt>
                      <c:pt idx="842">
                        <c:v>5.8781965831465896E-3</c:v>
                      </c:pt>
                      <c:pt idx="843">
                        <c:v>5.82304650895305E-3</c:v>
                      </c:pt>
                      <c:pt idx="844">
                        <c:v>5.7284193517367398E-3</c:v>
                      </c:pt>
                      <c:pt idx="845">
                        <c:v>5.63520629898695E-3</c:v>
                      </c:pt>
                      <c:pt idx="846">
                        <c:v>5.5603766043014202E-3</c:v>
                      </c:pt>
                      <c:pt idx="847">
                        <c:v>5.4291005729950603E-3</c:v>
                      </c:pt>
                      <c:pt idx="848">
                        <c:v>5.3173863201420001E-3</c:v>
                      </c:pt>
                      <c:pt idx="849">
                        <c:v>5.2425566254564702E-3</c:v>
                      </c:pt>
                      <c:pt idx="850">
                        <c:v>5.1861102888354198E-3</c:v>
                      </c:pt>
                      <c:pt idx="851">
                        <c:v>5.0928972360856396E-3</c:v>
                      </c:pt>
                      <c:pt idx="852">
                        <c:v>4.9431200046760101E-3</c:v>
                      </c:pt>
                      <c:pt idx="853">
                        <c:v>4.8682903099904699E-3</c:v>
                      </c:pt>
                      <c:pt idx="854">
                        <c:v>4.7553976367484801E-3</c:v>
                      </c:pt>
                      <c:pt idx="855">
                        <c:v>4.6988334580886403E-3</c:v>
                      </c:pt>
                      <c:pt idx="856">
                        <c:v>4.5872370472743703E-3</c:v>
                      </c:pt>
                      <c:pt idx="857">
                        <c:v>4.5124073525888396E-3</c:v>
                      </c:pt>
                      <c:pt idx="858">
                        <c:v>4.3993968373082799E-3</c:v>
                      </c:pt>
                      <c:pt idx="859">
                        <c:v>4.3061837845582698E-3</c:v>
                      </c:pt>
                      <c:pt idx="860">
                        <c:v>4.2497374479372203E-3</c:v>
                      </c:pt>
                      <c:pt idx="861">
                        <c:v>4.2129707318083699E-3</c:v>
                      </c:pt>
                      <c:pt idx="862">
                        <c:v>4.1749077532519099E-3</c:v>
                      </c:pt>
                      <c:pt idx="863">
                        <c:v>4.1000780585666004E-3</c:v>
                      </c:pt>
                      <c:pt idx="864">
                        <c:v>4.0067471637778001E-3</c:v>
                      </c:pt>
                      <c:pt idx="865">
                        <c:v>3.9883638057133198E-3</c:v>
                      </c:pt>
                      <c:pt idx="866">
                        <c:v>3.8006414377860201E-3</c:v>
                      </c:pt>
                      <c:pt idx="867">
                        <c:v>3.76257845922945E-3</c:v>
                      </c:pt>
                      <c:pt idx="868">
                        <c:v>3.7256939010617001E-3</c:v>
                      </c:pt>
                      <c:pt idx="869">
                        <c:v>3.6508642063761698E-3</c:v>
                      </c:pt>
                      <c:pt idx="870">
                        <c:v>3.6324808483118001E-3</c:v>
                      </c:pt>
                      <c:pt idx="871">
                        <c:v>3.4828214589408498E-3</c:v>
                      </c:pt>
                      <c:pt idx="872">
                        <c:v>3.38819430172455E-3</c:v>
                      </c:pt>
                      <c:pt idx="873">
                        <c:v>3.2765978909101699E-3</c:v>
                      </c:pt>
                      <c:pt idx="874">
                        <c:v>3.1453218596039201E-3</c:v>
                      </c:pt>
                      <c:pt idx="875">
                        <c:v>3.0704921649186102E-3</c:v>
                      </c:pt>
                      <c:pt idx="876">
                        <c:v>2.9955446281942901E-3</c:v>
                      </c:pt>
                      <c:pt idx="877">
                        <c:v>2.9207149335087599E-3</c:v>
                      </c:pt>
                      <c:pt idx="878">
                        <c:v>2.8642685968877099E-3</c:v>
                      </c:pt>
                      <c:pt idx="879">
                        <c:v>2.8275018807589801E-3</c:v>
                      </c:pt>
                      <c:pt idx="880">
                        <c:v>2.7328747235424401E-3</c:v>
                      </c:pt>
                      <c:pt idx="881">
                        <c:v>2.6580450288571401E-3</c:v>
                      </c:pt>
                      <c:pt idx="882">
                        <c:v>2.5832153341716099E-3</c:v>
                      </c:pt>
                      <c:pt idx="883">
                        <c:v>2.5267689975507798E-3</c:v>
                      </c:pt>
                      <c:pt idx="884">
                        <c:v>2.4335559448007702E-3</c:v>
                      </c:pt>
                      <c:pt idx="885">
                        <c:v>2.3586084080764501E-3</c:v>
                      </c:pt>
                      <c:pt idx="886">
                        <c:v>2.2653953553266599E-3</c:v>
                      </c:pt>
                      <c:pt idx="887">
                        <c:v>2.2089490187057201E-3</c:v>
                      </c:pt>
                      <c:pt idx="888">
                        <c:v>2.1157359659558202E-3</c:v>
                      </c:pt>
                      <c:pt idx="889">
                        <c:v>2.0407884292315001E-3</c:v>
                      </c:pt>
                      <c:pt idx="890">
                        <c:v>1.9843420926105599E-3</c:v>
                      </c:pt>
                      <c:pt idx="891">
                        <c:v>1.9659587345462999E-3</c:v>
                      </c:pt>
                      <c:pt idx="892">
                        <c:v>1.83468270323972E-3</c:v>
                      </c:pt>
                      <c:pt idx="893">
                        <c:v>1.7216721879589299E-3</c:v>
                      </c:pt>
                      <c:pt idx="894">
                        <c:v>1.6284591352091499E-3</c:v>
                      </c:pt>
                      <c:pt idx="895">
                        <c:v>1.5352460824590299E-3</c:v>
                      </c:pt>
                      <c:pt idx="896">
                        <c:v>1.46041638777372E-3</c:v>
                      </c:pt>
                      <c:pt idx="897">
                        <c:v>1.40397005115278E-3</c:v>
                      </c:pt>
                      <c:pt idx="898">
                        <c:v>1.3290225144284599E-3</c:v>
                      </c:pt>
                      <c:pt idx="899">
                        <c:v>1.2725761778074099E-3</c:v>
                      </c:pt>
                      <c:pt idx="900">
                        <c:v>1.21612984118669E-3</c:v>
                      </c:pt>
                      <c:pt idx="901">
                        <c:v>1.14130014650116E-3</c:v>
                      </c:pt>
                      <c:pt idx="902">
                        <c:v>1.10453343037231E-3</c:v>
                      </c:pt>
                      <c:pt idx="903">
                        <c:v>1.04796925171258E-3</c:v>
                      </c:pt>
                      <c:pt idx="904">
                        <c:v>9.5475619896257002E-4</c:v>
                      </c:pt>
                      <c:pt idx="905">
                        <c:v>8.6154314621267303E-4</c:v>
                      </c:pt>
                      <c:pt idx="906">
                        <c:v>7.8671345152714301E-4</c:v>
                      </c:pt>
                      <c:pt idx="907">
                        <c:v>7.1188375684183504E-4</c:v>
                      </c:pt>
                      <c:pt idx="908">
                        <c:v>6.5531957818210096E-4</c:v>
                      </c:pt>
                      <c:pt idx="909">
                        <c:v>5.6081026300458504E-4</c:v>
                      </c:pt>
                      <c:pt idx="910">
                        <c:v>4.675972102548E-4</c:v>
                      </c:pt>
                      <c:pt idx="911">
                        <c:v>4.1115087363374802E-4</c:v>
                      </c:pt>
                      <c:pt idx="912">
                        <c:v>3.36203336909424E-4</c:v>
                      </c:pt>
                      <c:pt idx="913">
                        <c:v>2.8105326271610199E-4</c:v>
                      </c:pt>
                      <c:pt idx="914">
                        <c:v>1.8654394753858699E-4</c:v>
                      </c:pt>
                      <c:pt idx="915">
                        <c:v>1.11714252853057E-4</c:v>
                      </c:pt>
                      <c:pt idx="916">
                        <c:v>3.6766716128844301E-5</c:v>
                      </c:pt>
                      <c:pt idx="917">
                        <c:v>0</c:v>
                      </c:pt>
                    </c:numCache>
                  </c:numRef>
                </c:yVal>
                <c:smooth val="1"/>
                <c:extLst xmlns:c16r2="http://schemas.microsoft.com/office/drawing/2015/06/chart">
                  <c:ext xmlns:c16="http://schemas.microsoft.com/office/drawing/2014/chart" uri="{C3380CC4-5D6E-409C-BE32-E72D297353CC}">
                    <c16:uniqueId val="{00000004-5C15-5548-BDCA-5AD840CC6EE1}"/>
                  </c:ext>
                </c:extLst>
              </c15:ser>
            </c15:filteredScatterSeries>
            <c15:filteredScatterSeries>
              <c15:ser>
                <c:idx val="2"/>
                <c:order val="2"/>
                <c:tx>
                  <c:v>OH</c:v>
                </c:tx>
                <c:spPr>
                  <a:ln w="19050" cap="rnd">
                    <a:solidFill>
                      <a:schemeClr val="accent3"/>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OAT Husk'!$N$6:$N$923</c15:sqref>
                        </c15:formulaRef>
                      </c:ext>
                    </c:extLst>
                    <c:numCache>
                      <c:formatCode>General</c:formatCode>
                      <c:ptCount val="918"/>
                      <c:pt idx="0">
                        <c:v>299.82499999999999</c:v>
                      </c:pt>
                      <c:pt idx="1">
                        <c:v>300.40199999999982</c:v>
                      </c:pt>
                      <c:pt idx="2">
                        <c:v>301.02</c:v>
                      </c:pt>
                      <c:pt idx="3">
                        <c:v>301.66500000000002</c:v>
                      </c:pt>
                      <c:pt idx="4">
                        <c:v>302.33100000000002</c:v>
                      </c:pt>
                      <c:pt idx="5">
                        <c:v>303.00299999999999</c:v>
                      </c:pt>
                      <c:pt idx="6">
                        <c:v>303.68</c:v>
                      </c:pt>
                      <c:pt idx="7">
                        <c:v>304.35399999999993</c:v>
                      </c:pt>
                      <c:pt idx="8">
                        <c:v>305.02</c:v>
                      </c:pt>
                      <c:pt idx="9">
                        <c:v>305.68</c:v>
                      </c:pt>
                      <c:pt idx="10">
                        <c:v>306.34000000000009</c:v>
                      </c:pt>
                      <c:pt idx="11">
                        <c:v>307.00299999999999</c:v>
                      </c:pt>
                      <c:pt idx="12">
                        <c:v>307.65899999999999</c:v>
                      </c:pt>
                      <c:pt idx="13">
                        <c:v>308.31400000000002</c:v>
                      </c:pt>
                      <c:pt idx="14">
                        <c:v>308.97099999999978</c:v>
                      </c:pt>
                      <c:pt idx="15">
                        <c:v>309.637</c:v>
                      </c:pt>
                      <c:pt idx="16">
                        <c:v>310.30799999999999</c:v>
                      </c:pt>
                      <c:pt idx="17">
                        <c:v>310.97599999999977</c:v>
                      </c:pt>
                      <c:pt idx="18">
                        <c:v>311.64100000000002</c:v>
                      </c:pt>
                      <c:pt idx="19">
                        <c:v>312.30799999999999</c:v>
                      </c:pt>
                      <c:pt idx="20">
                        <c:v>312.97000000000003</c:v>
                      </c:pt>
                      <c:pt idx="21">
                        <c:v>313.63600000000002</c:v>
                      </c:pt>
                      <c:pt idx="22">
                        <c:v>314.31</c:v>
                      </c:pt>
                      <c:pt idx="23">
                        <c:v>314.98599999999982</c:v>
                      </c:pt>
                      <c:pt idx="24">
                        <c:v>315.66000000000003</c:v>
                      </c:pt>
                      <c:pt idx="25">
                        <c:v>316.33699999999982</c:v>
                      </c:pt>
                      <c:pt idx="26">
                        <c:v>317.02199999999982</c:v>
                      </c:pt>
                      <c:pt idx="27">
                        <c:v>317.70999999999992</c:v>
                      </c:pt>
                      <c:pt idx="28">
                        <c:v>318.39999999999992</c:v>
                      </c:pt>
                      <c:pt idx="29">
                        <c:v>319.09300000000002</c:v>
                      </c:pt>
                      <c:pt idx="30">
                        <c:v>319.77800000000002</c:v>
                      </c:pt>
                      <c:pt idx="31">
                        <c:v>320.46600000000001</c:v>
                      </c:pt>
                      <c:pt idx="32">
                        <c:v>321.15600000000001</c:v>
                      </c:pt>
                      <c:pt idx="33">
                        <c:v>321.84399999999999</c:v>
                      </c:pt>
                      <c:pt idx="34">
                        <c:v>322.53399999999982</c:v>
                      </c:pt>
                      <c:pt idx="35">
                        <c:v>323.22899999999981</c:v>
                      </c:pt>
                      <c:pt idx="36">
                        <c:v>323.92700000000002</c:v>
                      </c:pt>
                      <c:pt idx="37">
                        <c:v>324.62400000000002</c:v>
                      </c:pt>
                      <c:pt idx="38">
                        <c:v>325.32799999999992</c:v>
                      </c:pt>
                      <c:pt idx="39">
                        <c:v>326.03099999999978</c:v>
                      </c:pt>
                      <c:pt idx="40">
                        <c:v>326.74</c:v>
                      </c:pt>
                      <c:pt idx="41">
                        <c:v>327.44600000000003</c:v>
                      </c:pt>
                      <c:pt idx="42">
                        <c:v>328.14800000000002</c:v>
                      </c:pt>
                      <c:pt idx="43">
                        <c:v>328.85199999999992</c:v>
                      </c:pt>
                      <c:pt idx="44">
                        <c:v>329.55599999999993</c:v>
                      </c:pt>
                      <c:pt idx="45">
                        <c:v>330.25900000000001</c:v>
                      </c:pt>
                      <c:pt idx="46">
                        <c:v>330.96300000000002</c:v>
                      </c:pt>
                      <c:pt idx="47">
                        <c:v>331.66300000000001</c:v>
                      </c:pt>
                      <c:pt idx="48">
                        <c:v>332.36200000000002</c:v>
                      </c:pt>
                      <c:pt idx="49">
                        <c:v>333.06099999999992</c:v>
                      </c:pt>
                      <c:pt idx="50">
                        <c:v>333.76400000000001</c:v>
                      </c:pt>
                      <c:pt idx="51">
                        <c:v>334.46699999999981</c:v>
                      </c:pt>
                      <c:pt idx="52">
                        <c:v>335.17399999999992</c:v>
                      </c:pt>
                      <c:pt idx="53">
                        <c:v>335.88600000000002</c:v>
                      </c:pt>
                      <c:pt idx="54">
                        <c:v>336.60300000000001</c:v>
                      </c:pt>
                      <c:pt idx="55">
                        <c:v>337.322</c:v>
                      </c:pt>
                      <c:pt idx="56">
                        <c:v>338.03399999999982</c:v>
                      </c:pt>
                      <c:pt idx="57">
                        <c:v>338.74400000000009</c:v>
                      </c:pt>
                      <c:pt idx="58">
                        <c:v>339.45799999999991</c:v>
                      </c:pt>
                      <c:pt idx="59">
                        <c:v>340.17399999999992</c:v>
                      </c:pt>
                      <c:pt idx="60">
                        <c:v>340.89</c:v>
                      </c:pt>
                      <c:pt idx="61">
                        <c:v>341.60199999999992</c:v>
                      </c:pt>
                      <c:pt idx="62">
                        <c:v>342.31299999999999</c:v>
                      </c:pt>
                      <c:pt idx="63">
                        <c:v>343.02100000000002</c:v>
                      </c:pt>
                      <c:pt idx="64">
                        <c:v>343.7269999999998</c:v>
                      </c:pt>
                      <c:pt idx="65">
                        <c:v>344.43499999999977</c:v>
                      </c:pt>
                      <c:pt idx="66">
                        <c:v>345.14499999999998</c:v>
                      </c:pt>
                      <c:pt idx="67">
                        <c:v>345.85899999999992</c:v>
                      </c:pt>
                      <c:pt idx="68">
                        <c:v>346.572</c:v>
                      </c:pt>
                      <c:pt idx="69">
                        <c:v>347.29</c:v>
                      </c:pt>
                      <c:pt idx="70">
                        <c:v>348.012</c:v>
                      </c:pt>
                      <c:pt idx="71">
                        <c:v>348.73399999999981</c:v>
                      </c:pt>
                      <c:pt idx="72">
                        <c:v>349.45799999999991</c:v>
                      </c:pt>
                      <c:pt idx="73">
                        <c:v>350.17700000000002</c:v>
                      </c:pt>
                      <c:pt idx="74">
                        <c:v>350.89400000000001</c:v>
                      </c:pt>
                      <c:pt idx="75">
                        <c:v>351.61099999999999</c:v>
                      </c:pt>
                      <c:pt idx="76">
                        <c:v>352.32600000000002</c:v>
                      </c:pt>
                      <c:pt idx="77">
                        <c:v>353.04500000000002</c:v>
                      </c:pt>
                      <c:pt idx="78">
                        <c:v>353.76799999999997</c:v>
                      </c:pt>
                      <c:pt idx="79">
                        <c:v>354.49200000000002</c:v>
                      </c:pt>
                      <c:pt idx="80">
                        <c:v>355.21499999999997</c:v>
                      </c:pt>
                      <c:pt idx="81">
                        <c:v>355.93799999999982</c:v>
                      </c:pt>
                      <c:pt idx="82">
                        <c:v>356.66500000000002</c:v>
                      </c:pt>
                      <c:pt idx="83">
                        <c:v>357.39100000000002</c:v>
                      </c:pt>
                      <c:pt idx="84">
                        <c:v>358.11599999999999</c:v>
                      </c:pt>
                      <c:pt idx="85">
                        <c:v>358.83699999999982</c:v>
                      </c:pt>
                      <c:pt idx="86">
                        <c:v>359.553</c:v>
                      </c:pt>
                      <c:pt idx="87">
                        <c:v>360.26499999999999</c:v>
                      </c:pt>
                      <c:pt idx="88">
                        <c:v>360.97399999999982</c:v>
                      </c:pt>
                      <c:pt idx="89">
                        <c:v>361.68</c:v>
                      </c:pt>
                      <c:pt idx="90">
                        <c:v>362.38099999999991</c:v>
                      </c:pt>
                      <c:pt idx="91">
                        <c:v>363.07900000000001</c:v>
                      </c:pt>
                      <c:pt idx="92">
                        <c:v>363.78199999999981</c:v>
                      </c:pt>
                      <c:pt idx="93">
                        <c:v>364.48399999999981</c:v>
                      </c:pt>
                      <c:pt idx="94">
                        <c:v>365.18599999999998</c:v>
                      </c:pt>
                      <c:pt idx="95">
                        <c:v>365.88900000000001</c:v>
                      </c:pt>
                      <c:pt idx="96">
                        <c:v>366.59</c:v>
                      </c:pt>
                      <c:pt idx="97">
                        <c:v>367.28699999999998</c:v>
                      </c:pt>
                      <c:pt idx="98">
                        <c:v>367.9869999999998</c:v>
                      </c:pt>
                      <c:pt idx="99">
                        <c:v>368.69200000000001</c:v>
                      </c:pt>
                      <c:pt idx="100">
                        <c:v>369.39400000000001</c:v>
                      </c:pt>
                      <c:pt idx="101">
                        <c:v>370.09199999999981</c:v>
                      </c:pt>
                      <c:pt idx="102">
                        <c:v>370.78699999999998</c:v>
                      </c:pt>
                      <c:pt idx="103">
                        <c:v>371.47899999999981</c:v>
                      </c:pt>
                      <c:pt idx="104">
                        <c:v>372.173</c:v>
                      </c:pt>
                      <c:pt idx="105">
                        <c:v>372.86900000000009</c:v>
                      </c:pt>
                      <c:pt idx="106">
                        <c:v>373.56599999999997</c:v>
                      </c:pt>
                      <c:pt idx="107">
                        <c:v>374.25799999999992</c:v>
                      </c:pt>
                      <c:pt idx="108">
                        <c:v>374.95100000000002</c:v>
                      </c:pt>
                      <c:pt idx="109">
                        <c:v>375.64600000000002</c:v>
                      </c:pt>
                      <c:pt idx="110">
                        <c:v>376.34100000000001</c:v>
                      </c:pt>
                      <c:pt idx="111">
                        <c:v>377.03300000000002</c:v>
                      </c:pt>
                      <c:pt idx="112">
                        <c:v>377.72199999999981</c:v>
                      </c:pt>
                      <c:pt idx="113">
                        <c:v>378.41099999999977</c:v>
                      </c:pt>
                      <c:pt idx="114">
                        <c:v>379.09899999999982</c:v>
                      </c:pt>
                      <c:pt idx="115">
                        <c:v>379.78499999999991</c:v>
                      </c:pt>
                      <c:pt idx="116">
                        <c:v>380.47399999999982</c:v>
                      </c:pt>
                      <c:pt idx="117">
                        <c:v>381.16200000000009</c:v>
                      </c:pt>
                      <c:pt idx="118">
                        <c:v>381.85300000000001</c:v>
                      </c:pt>
                      <c:pt idx="119">
                        <c:v>382.548</c:v>
                      </c:pt>
                      <c:pt idx="120">
                        <c:v>383.24</c:v>
                      </c:pt>
                      <c:pt idx="121">
                        <c:v>383.93299999999982</c:v>
                      </c:pt>
                      <c:pt idx="122">
                        <c:v>384.63400000000001</c:v>
                      </c:pt>
                      <c:pt idx="123">
                        <c:v>385.37</c:v>
                      </c:pt>
                      <c:pt idx="124">
                        <c:v>386.16399999999999</c:v>
                      </c:pt>
                      <c:pt idx="125">
                        <c:v>386.97899999999981</c:v>
                      </c:pt>
                      <c:pt idx="126">
                        <c:v>387.81399999999991</c:v>
                      </c:pt>
                      <c:pt idx="127">
                        <c:v>388.65800000000002</c:v>
                      </c:pt>
                      <c:pt idx="128">
                        <c:v>389.5</c:v>
                      </c:pt>
                      <c:pt idx="129">
                        <c:v>390.34699999999992</c:v>
                      </c:pt>
                      <c:pt idx="130">
                        <c:v>391.18700000000001</c:v>
                      </c:pt>
                      <c:pt idx="131">
                        <c:v>392.02699999999982</c:v>
                      </c:pt>
                      <c:pt idx="132">
                        <c:v>392.86199999999991</c:v>
                      </c:pt>
                      <c:pt idx="133">
                        <c:v>393.697</c:v>
                      </c:pt>
                      <c:pt idx="134">
                        <c:v>394.53800000000001</c:v>
                      </c:pt>
                      <c:pt idx="135">
                        <c:v>395.38099999999991</c:v>
                      </c:pt>
                      <c:pt idx="136">
                        <c:v>396.22899999999981</c:v>
                      </c:pt>
                      <c:pt idx="137">
                        <c:v>397.072</c:v>
                      </c:pt>
                      <c:pt idx="138">
                        <c:v>397.91699999999997</c:v>
                      </c:pt>
                      <c:pt idx="139">
                        <c:v>398.767</c:v>
                      </c:pt>
                      <c:pt idx="140">
                        <c:v>399.61400000000009</c:v>
                      </c:pt>
                      <c:pt idx="141">
                        <c:v>400.46</c:v>
                      </c:pt>
                      <c:pt idx="142">
                        <c:v>401.30500000000001</c:v>
                      </c:pt>
                      <c:pt idx="143">
                        <c:v>402.14699999999999</c:v>
                      </c:pt>
                      <c:pt idx="144">
                        <c:v>402.9869999999998</c:v>
                      </c:pt>
                      <c:pt idx="145">
                        <c:v>403.82799999999992</c:v>
                      </c:pt>
                      <c:pt idx="146">
                        <c:v>404.67099999999999</c:v>
                      </c:pt>
                      <c:pt idx="147">
                        <c:v>405.51499999999999</c:v>
                      </c:pt>
                      <c:pt idx="148">
                        <c:v>406.36099999999999</c:v>
                      </c:pt>
                      <c:pt idx="149">
                        <c:v>407.20400000000001</c:v>
                      </c:pt>
                      <c:pt idx="150">
                        <c:v>408.05</c:v>
                      </c:pt>
                      <c:pt idx="151">
                        <c:v>408.89</c:v>
                      </c:pt>
                      <c:pt idx="152">
                        <c:v>409.72500000000002</c:v>
                      </c:pt>
                      <c:pt idx="153">
                        <c:v>410.56</c:v>
                      </c:pt>
                      <c:pt idx="154">
                        <c:v>411.39599999999979</c:v>
                      </c:pt>
                      <c:pt idx="155">
                        <c:v>412.23099999999982</c:v>
                      </c:pt>
                      <c:pt idx="156">
                        <c:v>413.06599999999997</c:v>
                      </c:pt>
                      <c:pt idx="157">
                        <c:v>413.90100000000001</c:v>
                      </c:pt>
                      <c:pt idx="158">
                        <c:v>414.73599999999982</c:v>
                      </c:pt>
                      <c:pt idx="159">
                        <c:v>415.57100000000003</c:v>
                      </c:pt>
                      <c:pt idx="160">
                        <c:v>416.41099999999977</c:v>
                      </c:pt>
                      <c:pt idx="161">
                        <c:v>417.255</c:v>
                      </c:pt>
                      <c:pt idx="162">
                        <c:v>418.09399999999982</c:v>
                      </c:pt>
                      <c:pt idx="163">
                        <c:v>418.92700000000002</c:v>
                      </c:pt>
                      <c:pt idx="164">
                        <c:v>419.75799999999998</c:v>
                      </c:pt>
                      <c:pt idx="165">
                        <c:v>420.59</c:v>
                      </c:pt>
                      <c:pt idx="166">
                        <c:v>421.42200000000003</c:v>
                      </c:pt>
                      <c:pt idx="167">
                        <c:v>422.25</c:v>
                      </c:pt>
                      <c:pt idx="168">
                        <c:v>423.07600000000002</c:v>
                      </c:pt>
                      <c:pt idx="169">
                        <c:v>423.90699999999998</c:v>
                      </c:pt>
                      <c:pt idx="170">
                        <c:v>424.73799999999977</c:v>
                      </c:pt>
                      <c:pt idx="171">
                        <c:v>425.56899999999979</c:v>
                      </c:pt>
                      <c:pt idx="172">
                        <c:v>426.39400000000001</c:v>
                      </c:pt>
                      <c:pt idx="173">
                        <c:v>427.23</c:v>
                      </c:pt>
                      <c:pt idx="174">
                        <c:v>428.06799999999993</c:v>
                      </c:pt>
                      <c:pt idx="175">
                        <c:v>428.899</c:v>
                      </c:pt>
                      <c:pt idx="176">
                        <c:v>429.73</c:v>
                      </c:pt>
                      <c:pt idx="177">
                        <c:v>430.55899999999991</c:v>
                      </c:pt>
                      <c:pt idx="178">
                        <c:v>431.38599999999991</c:v>
                      </c:pt>
                      <c:pt idx="179">
                        <c:v>432.21799999999979</c:v>
                      </c:pt>
                      <c:pt idx="180">
                        <c:v>433.05</c:v>
                      </c:pt>
                      <c:pt idx="181">
                        <c:v>433.87700000000001</c:v>
                      </c:pt>
                      <c:pt idx="182">
                        <c:v>434.70400000000001</c:v>
                      </c:pt>
                      <c:pt idx="183">
                        <c:v>435.53699999999998</c:v>
                      </c:pt>
                      <c:pt idx="184">
                        <c:v>436.37700000000001</c:v>
                      </c:pt>
                      <c:pt idx="185">
                        <c:v>437.21499999999997</c:v>
                      </c:pt>
                      <c:pt idx="186">
                        <c:v>438.04899999999992</c:v>
                      </c:pt>
                      <c:pt idx="187">
                        <c:v>438.88900000000001</c:v>
                      </c:pt>
                      <c:pt idx="188">
                        <c:v>439.72800000000001</c:v>
                      </c:pt>
                      <c:pt idx="189">
                        <c:v>440.56299999999999</c:v>
                      </c:pt>
                      <c:pt idx="190">
                        <c:v>441.40100000000001</c:v>
                      </c:pt>
                      <c:pt idx="191">
                        <c:v>442.2369999999998</c:v>
                      </c:pt>
                      <c:pt idx="192">
                        <c:v>443.07299999999992</c:v>
                      </c:pt>
                      <c:pt idx="193">
                        <c:v>443.91199999999998</c:v>
                      </c:pt>
                      <c:pt idx="194">
                        <c:v>444.74799999999999</c:v>
                      </c:pt>
                      <c:pt idx="195">
                        <c:v>445.584</c:v>
                      </c:pt>
                      <c:pt idx="196">
                        <c:v>446.41599999999983</c:v>
                      </c:pt>
                      <c:pt idx="197">
                        <c:v>447.24299999999999</c:v>
                      </c:pt>
                      <c:pt idx="198">
                        <c:v>448.07299999999992</c:v>
                      </c:pt>
                      <c:pt idx="199">
                        <c:v>448.90599999999978</c:v>
                      </c:pt>
                      <c:pt idx="200">
                        <c:v>449.7369999999998</c:v>
                      </c:pt>
                      <c:pt idx="201">
                        <c:v>450.57</c:v>
                      </c:pt>
                      <c:pt idx="202">
                        <c:v>451.4</c:v>
                      </c:pt>
                      <c:pt idx="203">
                        <c:v>452.22800000000001</c:v>
                      </c:pt>
                      <c:pt idx="204">
                        <c:v>453.06399999999991</c:v>
                      </c:pt>
                      <c:pt idx="205">
                        <c:v>453.89800000000002</c:v>
                      </c:pt>
                      <c:pt idx="206">
                        <c:v>454.72399999999982</c:v>
                      </c:pt>
                      <c:pt idx="207">
                        <c:v>455.55399999999992</c:v>
                      </c:pt>
                      <c:pt idx="208">
                        <c:v>456.38499999999999</c:v>
                      </c:pt>
                      <c:pt idx="209">
                        <c:v>457.21600000000001</c:v>
                      </c:pt>
                      <c:pt idx="210">
                        <c:v>458.05</c:v>
                      </c:pt>
                      <c:pt idx="211">
                        <c:v>458.88099999999991</c:v>
                      </c:pt>
                      <c:pt idx="212">
                        <c:v>459.71199999999982</c:v>
                      </c:pt>
                      <c:pt idx="213">
                        <c:v>460.548</c:v>
                      </c:pt>
                      <c:pt idx="214">
                        <c:v>461.38900000000001</c:v>
                      </c:pt>
                      <c:pt idx="215">
                        <c:v>462.22899999999998</c:v>
                      </c:pt>
                      <c:pt idx="216">
                        <c:v>463.07299999999992</c:v>
                      </c:pt>
                      <c:pt idx="217">
                        <c:v>463.91399999999982</c:v>
                      </c:pt>
                      <c:pt idx="218">
                        <c:v>464.74900000000002</c:v>
                      </c:pt>
                      <c:pt idx="219">
                        <c:v>465.584</c:v>
                      </c:pt>
                      <c:pt idx="220">
                        <c:v>466.41300000000001</c:v>
                      </c:pt>
                      <c:pt idx="221">
                        <c:v>467.23500000000001</c:v>
                      </c:pt>
                      <c:pt idx="222">
                        <c:v>468.06299999999999</c:v>
                      </c:pt>
                      <c:pt idx="223">
                        <c:v>468.88900000000001</c:v>
                      </c:pt>
                      <c:pt idx="224">
                        <c:v>469.71699999999981</c:v>
                      </c:pt>
                      <c:pt idx="225">
                        <c:v>470.54700000000008</c:v>
                      </c:pt>
                      <c:pt idx="226">
                        <c:v>471.37599999999992</c:v>
                      </c:pt>
                      <c:pt idx="227">
                        <c:v>472.2</c:v>
                      </c:pt>
                      <c:pt idx="228">
                        <c:v>473.02099999999979</c:v>
                      </c:pt>
                      <c:pt idx="229">
                        <c:v>473.84300000000002</c:v>
                      </c:pt>
                      <c:pt idx="230">
                        <c:v>474.67200000000008</c:v>
                      </c:pt>
                      <c:pt idx="231">
                        <c:v>475.505</c:v>
                      </c:pt>
                      <c:pt idx="232">
                        <c:v>476.33699999999982</c:v>
                      </c:pt>
                      <c:pt idx="233">
                        <c:v>477.166</c:v>
                      </c:pt>
                      <c:pt idx="234">
                        <c:v>477.99</c:v>
                      </c:pt>
                      <c:pt idx="235">
                        <c:v>478.81799999999993</c:v>
                      </c:pt>
                      <c:pt idx="236">
                        <c:v>479.64699999999999</c:v>
                      </c:pt>
                      <c:pt idx="237">
                        <c:v>480.47300000000001</c:v>
                      </c:pt>
                      <c:pt idx="238">
                        <c:v>481.29899999999981</c:v>
                      </c:pt>
                      <c:pt idx="239">
                        <c:v>482.12299999999999</c:v>
                      </c:pt>
                      <c:pt idx="240">
                        <c:v>482.94399999999979</c:v>
                      </c:pt>
                      <c:pt idx="241">
                        <c:v>483.767</c:v>
                      </c:pt>
                      <c:pt idx="242">
                        <c:v>484.59500000000003</c:v>
                      </c:pt>
                      <c:pt idx="243">
                        <c:v>485.43200000000002</c:v>
                      </c:pt>
                      <c:pt idx="244">
                        <c:v>486.26799999999997</c:v>
                      </c:pt>
                      <c:pt idx="245">
                        <c:v>487.10699999999991</c:v>
                      </c:pt>
                      <c:pt idx="246">
                        <c:v>487.94399999999979</c:v>
                      </c:pt>
                      <c:pt idx="247">
                        <c:v>488.774</c:v>
                      </c:pt>
                      <c:pt idx="248">
                        <c:v>489.60699999999991</c:v>
                      </c:pt>
                      <c:pt idx="249">
                        <c:v>490.43700000000001</c:v>
                      </c:pt>
                      <c:pt idx="250">
                        <c:v>491.26099999999991</c:v>
                      </c:pt>
                      <c:pt idx="251">
                        <c:v>492.08100000000002</c:v>
                      </c:pt>
                      <c:pt idx="252">
                        <c:v>492.90100000000001</c:v>
                      </c:pt>
                      <c:pt idx="253">
                        <c:v>493.72099999999978</c:v>
                      </c:pt>
                      <c:pt idx="254">
                        <c:v>494.541</c:v>
                      </c:pt>
                      <c:pt idx="255">
                        <c:v>495.36599999999999</c:v>
                      </c:pt>
                      <c:pt idx="256">
                        <c:v>496.19399999999979</c:v>
                      </c:pt>
                      <c:pt idx="257">
                        <c:v>497.02099999999979</c:v>
                      </c:pt>
                      <c:pt idx="258">
                        <c:v>497.84500000000008</c:v>
                      </c:pt>
                      <c:pt idx="259">
                        <c:v>498.67099999999999</c:v>
                      </c:pt>
                      <c:pt idx="260">
                        <c:v>499.49700000000001</c:v>
                      </c:pt>
                      <c:pt idx="261">
                        <c:v>500.32600000000002</c:v>
                      </c:pt>
                      <c:pt idx="262">
                        <c:v>501.15199999999999</c:v>
                      </c:pt>
                      <c:pt idx="263">
                        <c:v>501.97300000000001</c:v>
                      </c:pt>
                      <c:pt idx="264">
                        <c:v>502.79700000000003</c:v>
                      </c:pt>
                      <c:pt idx="265">
                        <c:v>503.62400000000002</c:v>
                      </c:pt>
                      <c:pt idx="266">
                        <c:v>504.45499999999998</c:v>
                      </c:pt>
                      <c:pt idx="267">
                        <c:v>505.28899999999982</c:v>
                      </c:pt>
                      <c:pt idx="268">
                        <c:v>506.12</c:v>
                      </c:pt>
                      <c:pt idx="269">
                        <c:v>506.95100000000002</c:v>
                      </c:pt>
                      <c:pt idx="270">
                        <c:v>507.78099999999978</c:v>
                      </c:pt>
                      <c:pt idx="271">
                        <c:v>508.61400000000009</c:v>
                      </c:pt>
                      <c:pt idx="272">
                        <c:v>509.44200000000001</c:v>
                      </c:pt>
                      <c:pt idx="273">
                        <c:v>510.27199999999982</c:v>
                      </c:pt>
                      <c:pt idx="274">
                        <c:v>511.101</c:v>
                      </c:pt>
                      <c:pt idx="275">
                        <c:v>511.92799999999983</c:v>
                      </c:pt>
                      <c:pt idx="276">
                        <c:v>512.75700000000006</c:v>
                      </c:pt>
                      <c:pt idx="277">
                        <c:v>513.57899999999995</c:v>
                      </c:pt>
                      <c:pt idx="278">
                        <c:v>514.40300000000002</c:v>
                      </c:pt>
                      <c:pt idx="279">
                        <c:v>515.23299999999972</c:v>
                      </c:pt>
                      <c:pt idx="280">
                        <c:v>516.06799999999976</c:v>
                      </c:pt>
                      <c:pt idx="281">
                        <c:v>516.90300000000002</c:v>
                      </c:pt>
                      <c:pt idx="282">
                        <c:v>517.73500000000001</c:v>
                      </c:pt>
                      <c:pt idx="283">
                        <c:v>518.5659999999998</c:v>
                      </c:pt>
                      <c:pt idx="284">
                        <c:v>519.39699999999971</c:v>
                      </c:pt>
                      <c:pt idx="285">
                        <c:v>520.22699999999998</c:v>
                      </c:pt>
                      <c:pt idx="286">
                        <c:v>521.05999999999972</c:v>
                      </c:pt>
                      <c:pt idx="287">
                        <c:v>521.89199999999983</c:v>
                      </c:pt>
                      <c:pt idx="288">
                        <c:v>522.721</c:v>
                      </c:pt>
                      <c:pt idx="289">
                        <c:v>523.55699999999979</c:v>
                      </c:pt>
                      <c:pt idx="290">
                        <c:v>524.39300000000003</c:v>
                      </c:pt>
                      <c:pt idx="291">
                        <c:v>525.22900000000004</c:v>
                      </c:pt>
                      <c:pt idx="292">
                        <c:v>526.06699999999978</c:v>
                      </c:pt>
                      <c:pt idx="293">
                        <c:v>526.91</c:v>
                      </c:pt>
                      <c:pt idx="294">
                        <c:v>527.75</c:v>
                      </c:pt>
                      <c:pt idx="295">
                        <c:v>528.58900000000006</c:v>
                      </c:pt>
                      <c:pt idx="296">
                        <c:v>529.42399999999998</c:v>
                      </c:pt>
                      <c:pt idx="297">
                        <c:v>530.25700000000006</c:v>
                      </c:pt>
                      <c:pt idx="298">
                        <c:v>531.08900000000006</c:v>
                      </c:pt>
                      <c:pt idx="299">
                        <c:v>531.9259999999997</c:v>
                      </c:pt>
                      <c:pt idx="300">
                        <c:v>532.76800000000003</c:v>
                      </c:pt>
                      <c:pt idx="301">
                        <c:v>533.601</c:v>
                      </c:pt>
                      <c:pt idx="302">
                        <c:v>534.42699999999979</c:v>
                      </c:pt>
                      <c:pt idx="303">
                        <c:v>535.25599999999997</c:v>
                      </c:pt>
                      <c:pt idx="304">
                        <c:v>536.09100000000001</c:v>
                      </c:pt>
                      <c:pt idx="305">
                        <c:v>536.93399999999997</c:v>
                      </c:pt>
                      <c:pt idx="306">
                        <c:v>537.77700000000004</c:v>
                      </c:pt>
                      <c:pt idx="307">
                        <c:v>538.61900000000003</c:v>
                      </c:pt>
                      <c:pt idx="308">
                        <c:v>539.46299999999974</c:v>
                      </c:pt>
                      <c:pt idx="309">
                        <c:v>540.29700000000003</c:v>
                      </c:pt>
                      <c:pt idx="310">
                        <c:v>541.12599999999998</c:v>
                      </c:pt>
                      <c:pt idx="311">
                        <c:v>541.95299999999975</c:v>
                      </c:pt>
                      <c:pt idx="312">
                        <c:v>542.78600000000006</c:v>
                      </c:pt>
                      <c:pt idx="313">
                        <c:v>543.61300000000006</c:v>
                      </c:pt>
                      <c:pt idx="314">
                        <c:v>544.43900000000008</c:v>
                      </c:pt>
                      <c:pt idx="315">
                        <c:v>545.26600000000008</c:v>
                      </c:pt>
                      <c:pt idx="316">
                        <c:v>546.09500000000003</c:v>
                      </c:pt>
                      <c:pt idx="317">
                        <c:v>546.92499999999973</c:v>
                      </c:pt>
                      <c:pt idx="318">
                        <c:v>547.75599999999997</c:v>
                      </c:pt>
                      <c:pt idx="319">
                        <c:v>548.58900000000006</c:v>
                      </c:pt>
                      <c:pt idx="320">
                        <c:v>549.42000000000007</c:v>
                      </c:pt>
                      <c:pt idx="321">
                        <c:v>550.24900000000002</c:v>
                      </c:pt>
                      <c:pt idx="322">
                        <c:v>551.07899999999995</c:v>
                      </c:pt>
                      <c:pt idx="323">
                        <c:v>551.91100000000006</c:v>
                      </c:pt>
                      <c:pt idx="324">
                        <c:v>552.74599999999998</c:v>
                      </c:pt>
                      <c:pt idx="325">
                        <c:v>553.58400000000006</c:v>
                      </c:pt>
                      <c:pt idx="326">
                        <c:v>554.42099999999982</c:v>
                      </c:pt>
                      <c:pt idx="327">
                        <c:v>555.25800000000004</c:v>
                      </c:pt>
                      <c:pt idx="328">
                        <c:v>556.09699999999998</c:v>
                      </c:pt>
                      <c:pt idx="329">
                        <c:v>556.93299999999977</c:v>
                      </c:pt>
                      <c:pt idx="330">
                        <c:v>557.76900000000001</c:v>
                      </c:pt>
                      <c:pt idx="331">
                        <c:v>558.61</c:v>
                      </c:pt>
                      <c:pt idx="332">
                        <c:v>559.45199999999977</c:v>
                      </c:pt>
                      <c:pt idx="333">
                        <c:v>560.29899999999998</c:v>
                      </c:pt>
                      <c:pt idx="334">
                        <c:v>561.14699999999971</c:v>
                      </c:pt>
                      <c:pt idx="335">
                        <c:v>561.99800000000005</c:v>
                      </c:pt>
                      <c:pt idx="336">
                        <c:v>562.85599999999977</c:v>
                      </c:pt>
                      <c:pt idx="337">
                        <c:v>563.71400000000006</c:v>
                      </c:pt>
                      <c:pt idx="338">
                        <c:v>564.56899999999996</c:v>
                      </c:pt>
                      <c:pt idx="339">
                        <c:v>565.4259999999997</c:v>
                      </c:pt>
                      <c:pt idx="340">
                        <c:v>566.28600000000006</c:v>
                      </c:pt>
                      <c:pt idx="341">
                        <c:v>567.14300000000003</c:v>
                      </c:pt>
                      <c:pt idx="342">
                        <c:v>568.00199999999973</c:v>
                      </c:pt>
                      <c:pt idx="343">
                        <c:v>568.86199999999985</c:v>
                      </c:pt>
                      <c:pt idx="344">
                        <c:v>569.72500000000002</c:v>
                      </c:pt>
                      <c:pt idx="345">
                        <c:v>570.59199999999998</c:v>
                      </c:pt>
                      <c:pt idx="346">
                        <c:v>571.46299999999974</c:v>
                      </c:pt>
                      <c:pt idx="347">
                        <c:v>572.33599999999979</c:v>
                      </c:pt>
                      <c:pt idx="348">
                        <c:v>573.21500000000003</c:v>
                      </c:pt>
                      <c:pt idx="349">
                        <c:v>574.09</c:v>
                      </c:pt>
                      <c:pt idx="350">
                        <c:v>574.96899999999982</c:v>
                      </c:pt>
                      <c:pt idx="351">
                        <c:v>575.84699999999975</c:v>
                      </c:pt>
                      <c:pt idx="352">
                        <c:v>576.72299999999996</c:v>
                      </c:pt>
                      <c:pt idx="353">
                        <c:v>577.59100000000001</c:v>
                      </c:pt>
                      <c:pt idx="354">
                        <c:v>578.45800000000008</c:v>
                      </c:pt>
                      <c:pt idx="355">
                        <c:v>579.33099999999979</c:v>
                      </c:pt>
                      <c:pt idx="356">
                        <c:v>580.20800000000008</c:v>
                      </c:pt>
                      <c:pt idx="357">
                        <c:v>581.08400000000006</c:v>
                      </c:pt>
                      <c:pt idx="358">
                        <c:v>581.96099999999979</c:v>
                      </c:pt>
                      <c:pt idx="359">
                        <c:v>582.83699999999976</c:v>
                      </c:pt>
                      <c:pt idx="360">
                        <c:v>583.71600000000001</c:v>
                      </c:pt>
                      <c:pt idx="361">
                        <c:v>584.60300000000007</c:v>
                      </c:pt>
                      <c:pt idx="362">
                        <c:v>585.48700000000008</c:v>
                      </c:pt>
                      <c:pt idx="363">
                        <c:v>586.36499999999978</c:v>
                      </c:pt>
                      <c:pt idx="364">
                        <c:v>587.24299999999971</c:v>
                      </c:pt>
                      <c:pt idx="365">
                        <c:v>588.12</c:v>
                      </c:pt>
                      <c:pt idx="366">
                        <c:v>588.99900000000002</c:v>
                      </c:pt>
                      <c:pt idx="367">
                        <c:v>589.87699999999973</c:v>
                      </c:pt>
                      <c:pt idx="368">
                        <c:v>590.75400000000002</c:v>
                      </c:pt>
                      <c:pt idx="369">
                        <c:v>591.62699999999973</c:v>
                      </c:pt>
                      <c:pt idx="370">
                        <c:v>592.50099999999998</c:v>
                      </c:pt>
                      <c:pt idx="371">
                        <c:v>593.37200000000007</c:v>
                      </c:pt>
                      <c:pt idx="372">
                        <c:v>594.25</c:v>
                      </c:pt>
                      <c:pt idx="373">
                        <c:v>595.1279999999997</c:v>
                      </c:pt>
                      <c:pt idx="374">
                        <c:v>596.00400000000002</c:v>
                      </c:pt>
                      <c:pt idx="375">
                        <c:v>596.88</c:v>
                      </c:pt>
                      <c:pt idx="376">
                        <c:v>597.7529999999997</c:v>
                      </c:pt>
                      <c:pt idx="377">
                        <c:v>598.6279999999997</c:v>
                      </c:pt>
                      <c:pt idx="378">
                        <c:v>599.505</c:v>
                      </c:pt>
                      <c:pt idx="379">
                        <c:v>600.38200000000006</c:v>
                      </c:pt>
                      <c:pt idx="380">
                        <c:v>601.26499999999999</c:v>
                      </c:pt>
                      <c:pt idx="381">
                        <c:v>602.14699999999971</c:v>
                      </c:pt>
                      <c:pt idx="382">
                        <c:v>603.029</c:v>
                      </c:pt>
                      <c:pt idx="383">
                        <c:v>603.91300000000001</c:v>
                      </c:pt>
                      <c:pt idx="384">
                        <c:v>604.80199999999979</c:v>
                      </c:pt>
                      <c:pt idx="385">
                        <c:v>605.68900000000008</c:v>
                      </c:pt>
                      <c:pt idx="386">
                        <c:v>606.58000000000004</c:v>
                      </c:pt>
                      <c:pt idx="387">
                        <c:v>607.471</c:v>
                      </c:pt>
                      <c:pt idx="388">
                        <c:v>608.36199999999985</c:v>
                      </c:pt>
                      <c:pt idx="389">
                        <c:v>609.25199999999973</c:v>
                      </c:pt>
                      <c:pt idx="390">
                        <c:v>610.14100000000008</c:v>
                      </c:pt>
                      <c:pt idx="391">
                        <c:v>611.02800000000002</c:v>
                      </c:pt>
                      <c:pt idx="392">
                        <c:v>611.91599999999971</c:v>
                      </c:pt>
                      <c:pt idx="393">
                        <c:v>612.803</c:v>
                      </c:pt>
                      <c:pt idx="394">
                        <c:v>613.69000000000005</c:v>
                      </c:pt>
                      <c:pt idx="395">
                        <c:v>614.58199999999999</c:v>
                      </c:pt>
                      <c:pt idx="396">
                        <c:v>615.476</c:v>
                      </c:pt>
                      <c:pt idx="397">
                        <c:v>616.37699999999973</c:v>
                      </c:pt>
                      <c:pt idx="398">
                        <c:v>617.279</c:v>
                      </c:pt>
                      <c:pt idx="399">
                        <c:v>618.17600000000004</c:v>
                      </c:pt>
                      <c:pt idx="400">
                        <c:v>619.06699999999978</c:v>
                      </c:pt>
                      <c:pt idx="401">
                        <c:v>619.95999999999981</c:v>
                      </c:pt>
                      <c:pt idx="402">
                        <c:v>620.85199999999975</c:v>
                      </c:pt>
                      <c:pt idx="403">
                        <c:v>621.74700000000007</c:v>
                      </c:pt>
                      <c:pt idx="404">
                        <c:v>622.64599999999996</c:v>
                      </c:pt>
                      <c:pt idx="405">
                        <c:v>623.54300000000001</c:v>
                      </c:pt>
                      <c:pt idx="406">
                        <c:v>624.44799999999975</c:v>
                      </c:pt>
                      <c:pt idx="407">
                        <c:v>625.35399999999981</c:v>
                      </c:pt>
                      <c:pt idx="408">
                        <c:v>626.25599999999997</c:v>
                      </c:pt>
                      <c:pt idx="409">
                        <c:v>627.154</c:v>
                      </c:pt>
                      <c:pt idx="410">
                        <c:v>628.05199999999979</c:v>
                      </c:pt>
                      <c:pt idx="411">
                        <c:v>628.9459999999998</c:v>
                      </c:pt>
                      <c:pt idx="412">
                        <c:v>629.84399999999982</c:v>
                      </c:pt>
                      <c:pt idx="413">
                        <c:v>630.73900000000003</c:v>
                      </c:pt>
                      <c:pt idx="414">
                        <c:v>631.63300000000004</c:v>
                      </c:pt>
                      <c:pt idx="415">
                        <c:v>632.51800000000003</c:v>
                      </c:pt>
                      <c:pt idx="416">
                        <c:v>633.40599999999972</c:v>
                      </c:pt>
                      <c:pt idx="417">
                        <c:v>634.29100000000005</c:v>
                      </c:pt>
                      <c:pt idx="418">
                        <c:v>635.17700000000002</c:v>
                      </c:pt>
                      <c:pt idx="419">
                        <c:v>636.06199999999978</c:v>
                      </c:pt>
                      <c:pt idx="420">
                        <c:v>636.94699999999978</c:v>
                      </c:pt>
                      <c:pt idx="421">
                        <c:v>637.83400000000006</c:v>
                      </c:pt>
                      <c:pt idx="422">
                        <c:v>638.721</c:v>
                      </c:pt>
                      <c:pt idx="423">
                        <c:v>639.6</c:v>
                      </c:pt>
                      <c:pt idx="424">
                        <c:v>640.48</c:v>
                      </c:pt>
                      <c:pt idx="425">
                        <c:v>641.35999999999979</c:v>
                      </c:pt>
                      <c:pt idx="426">
                        <c:v>642.24099999999999</c:v>
                      </c:pt>
                      <c:pt idx="427">
                        <c:v>643.12400000000002</c:v>
                      </c:pt>
                      <c:pt idx="428">
                        <c:v>644.00700000000006</c:v>
                      </c:pt>
                      <c:pt idx="429">
                        <c:v>644.88799999999969</c:v>
                      </c:pt>
                      <c:pt idx="430">
                        <c:v>645.77300000000002</c:v>
                      </c:pt>
                      <c:pt idx="431">
                        <c:v>646.65</c:v>
                      </c:pt>
                      <c:pt idx="432">
                        <c:v>647.52600000000007</c:v>
                      </c:pt>
                      <c:pt idx="433">
                        <c:v>648.404</c:v>
                      </c:pt>
                      <c:pt idx="434">
                        <c:v>649.28500000000008</c:v>
                      </c:pt>
                      <c:pt idx="435">
                        <c:v>650.16499999999996</c:v>
                      </c:pt>
                      <c:pt idx="436">
                        <c:v>651.04599999999982</c:v>
                      </c:pt>
                      <c:pt idx="437">
                        <c:v>651.93000000000006</c:v>
                      </c:pt>
                      <c:pt idx="438">
                        <c:v>652.81299999999976</c:v>
                      </c:pt>
                      <c:pt idx="439">
                        <c:v>653.69200000000001</c:v>
                      </c:pt>
                      <c:pt idx="440">
                        <c:v>654.56899999999996</c:v>
                      </c:pt>
                      <c:pt idx="441">
                        <c:v>655.44699999999978</c:v>
                      </c:pt>
                      <c:pt idx="442">
                        <c:v>656.32799999999975</c:v>
                      </c:pt>
                      <c:pt idx="443">
                        <c:v>657.20699999999999</c:v>
                      </c:pt>
                      <c:pt idx="444">
                        <c:v>658.08900000000006</c:v>
                      </c:pt>
                      <c:pt idx="445">
                        <c:v>658.97299999999996</c:v>
                      </c:pt>
                      <c:pt idx="446">
                        <c:v>659.85399999999981</c:v>
                      </c:pt>
                      <c:pt idx="447">
                        <c:v>660.73099999999999</c:v>
                      </c:pt>
                      <c:pt idx="448">
                        <c:v>661.61300000000006</c:v>
                      </c:pt>
                      <c:pt idx="449">
                        <c:v>662.49700000000007</c:v>
                      </c:pt>
                      <c:pt idx="450">
                        <c:v>663.38</c:v>
                      </c:pt>
                      <c:pt idx="451">
                        <c:v>664.26199999999972</c:v>
                      </c:pt>
                      <c:pt idx="452">
                        <c:v>665.14599999999996</c:v>
                      </c:pt>
                      <c:pt idx="453">
                        <c:v>666.02800000000002</c:v>
                      </c:pt>
                      <c:pt idx="454">
                        <c:v>666.9069999999997</c:v>
                      </c:pt>
                      <c:pt idx="455">
                        <c:v>667.78800000000001</c:v>
                      </c:pt>
                      <c:pt idx="456">
                        <c:v>668.67000000000007</c:v>
                      </c:pt>
                      <c:pt idx="457">
                        <c:v>669.55199999999979</c:v>
                      </c:pt>
                      <c:pt idx="458">
                        <c:v>670.43199999999979</c:v>
                      </c:pt>
                      <c:pt idx="459">
                        <c:v>671.31400000000008</c:v>
                      </c:pt>
                      <c:pt idx="460">
                        <c:v>672.19799999999998</c:v>
                      </c:pt>
                      <c:pt idx="461">
                        <c:v>673.07600000000002</c:v>
                      </c:pt>
                      <c:pt idx="462">
                        <c:v>673.95299999999975</c:v>
                      </c:pt>
                      <c:pt idx="463">
                        <c:v>674.82699999999977</c:v>
                      </c:pt>
                      <c:pt idx="464">
                        <c:v>675.69900000000007</c:v>
                      </c:pt>
                      <c:pt idx="465">
                        <c:v>676.56699999999978</c:v>
                      </c:pt>
                      <c:pt idx="466">
                        <c:v>677.43599999999969</c:v>
                      </c:pt>
                      <c:pt idx="467">
                        <c:v>678.30899999999997</c:v>
                      </c:pt>
                      <c:pt idx="468">
                        <c:v>679.18200000000002</c:v>
                      </c:pt>
                      <c:pt idx="469">
                        <c:v>680.05799999999977</c:v>
                      </c:pt>
                      <c:pt idx="470">
                        <c:v>680.93499999999972</c:v>
                      </c:pt>
                      <c:pt idx="471">
                        <c:v>681.81099999999969</c:v>
                      </c:pt>
                      <c:pt idx="472">
                        <c:v>682.68499999999995</c:v>
                      </c:pt>
                      <c:pt idx="473">
                        <c:v>683.55999999999983</c:v>
                      </c:pt>
                      <c:pt idx="474">
                        <c:v>684.43499999999972</c:v>
                      </c:pt>
                      <c:pt idx="475">
                        <c:v>685.30899999999997</c:v>
                      </c:pt>
                      <c:pt idx="476">
                        <c:v>686.18200000000002</c:v>
                      </c:pt>
                      <c:pt idx="477">
                        <c:v>687.05399999999997</c:v>
                      </c:pt>
                      <c:pt idx="478">
                        <c:v>687.928</c:v>
                      </c:pt>
                      <c:pt idx="479">
                        <c:v>688.8</c:v>
                      </c:pt>
                      <c:pt idx="480">
                        <c:v>689.67899999999997</c:v>
                      </c:pt>
                      <c:pt idx="481">
                        <c:v>690.55699999999979</c:v>
                      </c:pt>
                      <c:pt idx="482">
                        <c:v>691.43199999999979</c:v>
                      </c:pt>
                      <c:pt idx="483">
                        <c:v>692.30599999999981</c:v>
                      </c:pt>
                      <c:pt idx="484">
                        <c:v>693.17700000000002</c:v>
                      </c:pt>
                      <c:pt idx="485">
                        <c:v>694.053</c:v>
                      </c:pt>
                      <c:pt idx="486">
                        <c:v>694.92699999999979</c:v>
                      </c:pt>
                      <c:pt idx="487">
                        <c:v>695.80199999999979</c:v>
                      </c:pt>
                      <c:pt idx="488">
                        <c:v>696.67899999999997</c:v>
                      </c:pt>
                      <c:pt idx="489">
                        <c:v>697.55799999999977</c:v>
                      </c:pt>
                      <c:pt idx="490">
                        <c:v>698.43399999999997</c:v>
                      </c:pt>
                      <c:pt idx="491">
                        <c:v>699.30799999999977</c:v>
                      </c:pt>
                      <c:pt idx="492">
                        <c:v>700.17899999999997</c:v>
                      </c:pt>
                      <c:pt idx="493">
                        <c:v>701.04899999999998</c:v>
                      </c:pt>
                      <c:pt idx="494">
                        <c:v>701.91899999999998</c:v>
                      </c:pt>
                      <c:pt idx="495">
                        <c:v>702.79300000000001</c:v>
                      </c:pt>
                      <c:pt idx="496">
                        <c:v>703.66100000000006</c:v>
                      </c:pt>
                      <c:pt idx="497">
                        <c:v>704.53500000000008</c:v>
                      </c:pt>
                      <c:pt idx="498">
                        <c:v>705.41000000000008</c:v>
                      </c:pt>
                      <c:pt idx="499">
                        <c:v>706.29</c:v>
                      </c:pt>
                      <c:pt idx="500">
                        <c:v>707.16599999999971</c:v>
                      </c:pt>
                      <c:pt idx="501">
                        <c:v>708.04099999999971</c:v>
                      </c:pt>
                      <c:pt idx="502">
                        <c:v>708.92099999999982</c:v>
                      </c:pt>
                      <c:pt idx="503">
                        <c:v>709.79700000000003</c:v>
                      </c:pt>
                      <c:pt idx="504">
                        <c:v>710.67200000000003</c:v>
                      </c:pt>
                      <c:pt idx="505">
                        <c:v>711.54599999999982</c:v>
                      </c:pt>
                      <c:pt idx="506">
                        <c:v>712.4259999999997</c:v>
                      </c:pt>
                      <c:pt idx="507">
                        <c:v>713.30799999999977</c:v>
                      </c:pt>
                      <c:pt idx="508">
                        <c:v>714.19299999999998</c:v>
                      </c:pt>
                      <c:pt idx="509">
                        <c:v>715.07100000000003</c:v>
                      </c:pt>
                      <c:pt idx="510">
                        <c:v>715.94499999999971</c:v>
                      </c:pt>
                      <c:pt idx="511">
                        <c:v>716.8209999999998</c:v>
                      </c:pt>
                      <c:pt idx="512">
                        <c:v>717.70299999999997</c:v>
                      </c:pt>
                      <c:pt idx="513">
                        <c:v>718.58699999999999</c:v>
                      </c:pt>
                      <c:pt idx="514">
                        <c:v>719.46800000000007</c:v>
                      </c:pt>
                      <c:pt idx="515">
                        <c:v>720.34899999999971</c:v>
                      </c:pt>
                      <c:pt idx="516">
                        <c:v>721.23</c:v>
                      </c:pt>
                      <c:pt idx="517">
                        <c:v>722.11400000000003</c:v>
                      </c:pt>
                      <c:pt idx="518">
                        <c:v>722.99599999999998</c:v>
                      </c:pt>
                      <c:pt idx="519">
                        <c:v>723.87900000000002</c:v>
                      </c:pt>
                      <c:pt idx="520">
                        <c:v>724.76800000000003</c:v>
                      </c:pt>
                      <c:pt idx="521">
                        <c:v>725.65499999999997</c:v>
                      </c:pt>
                      <c:pt idx="522">
                        <c:v>726.53899999999999</c:v>
                      </c:pt>
                      <c:pt idx="523">
                        <c:v>727.42000000000007</c:v>
                      </c:pt>
                      <c:pt idx="524">
                        <c:v>728.30199999999979</c:v>
                      </c:pt>
                      <c:pt idx="525">
                        <c:v>729.18700000000001</c:v>
                      </c:pt>
                      <c:pt idx="526">
                        <c:v>730.07799999999997</c:v>
                      </c:pt>
                      <c:pt idx="527">
                        <c:v>730.971</c:v>
                      </c:pt>
                      <c:pt idx="528">
                        <c:v>731.8689999999998</c:v>
                      </c:pt>
                      <c:pt idx="529">
                        <c:v>732.76600000000008</c:v>
                      </c:pt>
                      <c:pt idx="530">
                        <c:v>733.66300000000001</c:v>
                      </c:pt>
                      <c:pt idx="531">
                        <c:v>734.55899999999997</c:v>
                      </c:pt>
                      <c:pt idx="532">
                        <c:v>735.44900000000007</c:v>
                      </c:pt>
                      <c:pt idx="533">
                        <c:v>736.33799999999974</c:v>
                      </c:pt>
                      <c:pt idx="534">
                        <c:v>737.23500000000001</c:v>
                      </c:pt>
                      <c:pt idx="535">
                        <c:v>738.13300000000004</c:v>
                      </c:pt>
                      <c:pt idx="536">
                        <c:v>739.02699999999982</c:v>
                      </c:pt>
                      <c:pt idx="537">
                        <c:v>739.91499999999996</c:v>
                      </c:pt>
                      <c:pt idx="538">
                        <c:v>740.79899999999998</c:v>
                      </c:pt>
                      <c:pt idx="539">
                        <c:v>741.68000000000006</c:v>
                      </c:pt>
                      <c:pt idx="540">
                        <c:v>742.55899999999997</c:v>
                      </c:pt>
                      <c:pt idx="541">
                        <c:v>743.4409999999998</c:v>
                      </c:pt>
                      <c:pt idx="542">
                        <c:v>744.32199999999978</c:v>
                      </c:pt>
                      <c:pt idx="543">
                        <c:v>745.20699999999999</c:v>
                      </c:pt>
                      <c:pt idx="544">
                        <c:v>746.09799999999996</c:v>
                      </c:pt>
                      <c:pt idx="545">
                        <c:v>746.99</c:v>
                      </c:pt>
                      <c:pt idx="546">
                        <c:v>747.88799999999969</c:v>
                      </c:pt>
                      <c:pt idx="547">
                        <c:v>748.78200000000004</c:v>
                      </c:pt>
                      <c:pt idx="548">
                        <c:v>749.67499999999995</c:v>
                      </c:pt>
                      <c:pt idx="549">
                        <c:v>750.56400000000008</c:v>
                      </c:pt>
                      <c:pt idx="550">
                        <c:v>751.45599999999979</c:v>
                      </c:pt>
                      <c:pt idx="551">
                        <c:v>752.35099999999977</c:v>
                      </c:pt>
                      <c:pt idx="552">
                        <c:v>753.245</c:v>
                      </c:pt>
                      <c:pt idx="553">
                        <c:v>754.14</c:v>
                      </c:pt>
                      <c:pt idx="554">
                        <c:v>755.04099999999971</c:v>
                      </c:pt>
                      <c:pt idx="555">
                        <c:v>755.9459999999998</c:v>
                      </c:pt>
                      <c:pt idx="556">
                        <c:v>756.84699999999975</c:v>
                      </c:pt>
                      <c:pt idx="557">
                        <c:v>757.74800000000005</c:v>
                      </c:pt>
                      <c:pt idx="558">
                        <c:v>758.65499999999997</c:v>
                      </c:pt>
                      <c:pt idx="559">
                        <c:v>759.56199999999978</c:v>
                      </c:pt>
                      <c:pt idx="560">
                        <c:v>760.46699999999976</c:v>
                      </c:pt>
                      <c:pt idx="561">
                        <c:v>761.375</c:v>
                      </c:pt>
                      <c:pt idx="562">
                        <c:v>762.28399999999999</c:v>
                      </c:pt>
                      <c:pt idx="563">
                        <c:v>763.19</c:v>
                      </c:pt>
                      <c:pt idx="564">
                        <c:v>764.09400000000005</c:v>
                      </c:pt>
                      <c:pt idx="565">
                        <c:v>764.99700000000007</c:v>
                      </c:pt>
                      <c:pt idx="566">
                        <c:v>765.899</c:v>
                      </c:pt>
                      <c:pt idx="567">
                        <c:v>766.798</c:v>
                      </c:pt>
                      <c:pt idx="568">
                        <c:v>767.702</c:v>
                      </c:pt>
                      <c:pt idx="569">
                        <c:v>768.60699999999997</c:v>
                      </c:pt>
                      <c:pt idx="570">
                        <c:v>769.51499999999999</c:v>
                      </c:pt>
                      <c:pt idx="571">
                        <c:v>770.43000000000006</c:v>
                      </c:pt>
                      <c:pt idx="572">
                        <c:v>771.35499999999979</c:v>
                      </c:pt>
                      <c:pt idx="573">
                        <c:v>772.27499999999998</c:v>
                      </c:pt>
                      <c:pt idx="574">
                        <c:v>773.19200000000001</c:v>
                      </c:pt>
                      <c:pt idx="575">
                        <c:v>774.10400000000004</c:v>
                      </c:pt>
                      <c:pt idx="576">
                        <c:v>775.01800000000003</c:v>
                      </c:pt>
                      <c:pt idx="577">
                        <c:v>775.92099999999982</c:v>
                      </c:pt>
                      <c:pt idx="578">
                        <c:v>776.82199999999978</c:v>
                      </c:pt>
                      <c:pt idx="579">
                        <c:v>777.72699999999998</c:v>
                      </c:pt>
                      <c:pt idx="580">
                        <c:v>778.63400000000001</c:v>
                      </c:pt>
                      <c:pt idx="581">
                        <c:v>779.54</c:v>
                      </c:pt>
                      <c:pt idx="582">
                        <c:v>780.44499999999971</c:v>
                      </c:pt>
                      <c:pt idx="583">
                        <c:v>781.35300000000007</c:v>
                      </c:pt>
                      <c:pt idx="584">
                        <c:v>782.27</c:v>
                      </c:pt>
                      <c:pt idx="585">
                        <c:v>783.19</c:v>
                      </c:pt>
                      <c:pt idx="586">
                        <c:v>784.10300000000007</c:v>
                      </c:pt>
                      <c:pt idx="587">
                        <c:v>785.00699999999972</c:v>
                      </c:pt>
                      <c:pt idx="588">
                        <c:v>785.90699999999981</c:v>
                      </c:pt>
                      <c:pt idx="589">
                        <c:v>786.80499999999972</c:v>
                      </c:pt>
                      <c:pt idx="590">
                        <c:v>787.70799999999997</c:v>
                      </c:pt>
                      <c:pt idx="591">
                        <c:v>788.62</c:v>
                      </c:pt>
                      <c:pt idx="592">
                        <c:v>789.53099999999972</c:v>
                      </c:pt>
                      <c:pt idx="593">
                        <c:v>790.43999999999983</c:v>
                      </c:pt>
                      <c:pt idx="594">
                        <c:v>791.3499999999998</c:v>
                      </c:pt>
                      <c:pt idx="595">
                        <c:v>792.25800000000004</c:v>
                      </c:pt>
                      <c:pt idx="596">
                        <c:v>793.16599999999983</c:v>
                      </c:pt>
                      <c:pt idx="597">
                        <c:v>794.07600000000002</c:v>
                      </c:pt>
                      <c:pt idx="598">
                        <c:v>794.98599999999999</c:v>
                      </c:pt>
                      <c:pt idx="599">
                        <c:v>795.89800000000002</c:v>
                      </c:pt>
                      <c:pt idx="600">
                        <c:v>796.81399999999996</c:v>
                      </c:pt>
                      <c:pt idx="601">
                        <c:v>797.72500000000002</c:v>
                      </c:pt>
                      <c:pt idx="602">
                        <c:v>798.64199999999983</c:v>
                      </c:pt>
                      <c:pt idx="603">
                        <c:v>799.553</c:v>
                      </c:pt>
                      <c:pt idx="604">
                        <c:v>800.45899999999972</c:v>
                      </c:pt>
                      <c:pt idx="605">
                        <c:v>801.36199999999974</c:v>
                      </c:pt>
                      <c:pt idx="606">
                        <c:v>802.27</c:v>
                      </c:pt>
                      <c:pt idx="607">
                        <c:v>803.18200000000002</c:v>
                      </c:pt>
                      <c:pt idx="608">
                        <c:v>804.10400000000004</c:v>
                      </c:pt>
                      <c:pt idx="609">
                        <c:v>805.04399999999998</c:v>
                      </c:pt>
                      <c:pt idx="610">
                        <c:v>805.98299999999972</c:v>
                      </c:pt>
                      <c:pt idx="611">
                        <c:v>806.91899999999998</c:v>
                      </c:pt>
                      <c:pt idx="612">
                        <c:v>807.85699999999974</c:v>
                      </c:pt>
                      <c:pt idx="613">
                        <c:v>808.78899999999999</c:v>
                      </c:pt>
                      <c:pt idx="614">
                        <c:v>809.71199999999999</c:v>
                      </c:pt>
                      <c:pt idx="615">
                        <c:v>810.63199999999972</c:v>
                      </c:pt>
                      <c:pt idx="616">
                        <c:v>811.55099999999982</c:v>
                      </c:pt>
                      <c:pt idx="617">
                        <c:v>812.46899999999982</c:v>
                      </c:pt>
                      <c:pt idx="618">
                        <c:v>813.38599999999997</c:v>
                      </c:pt>
                      <c:pt idx="619">
                        <c:v>814.30399999999997</c:v>
                      </c:pt>
                      <c:pt idx="620">
                        <c:v>815.23099999999999</c:v>
                      </c:pt>
                      <c:pt idx="621">
                        <c:v>816.16199999999981</c:v>
                      </c:pt>
                      <c:pt idx="622">
                        <c:v>817.09799999999996</c:v>
                      </c:pt>
                      <c:pt idx="623">
                        <c:v>818.03300000000002</c:v>
                      </c:pt>
                      <c:pt idx="624">
                        <c:v>818.96899999999982</c:v>
                      </c:pt>
                      <c:pt idx="625">
                        <c:v>819.90499999999997</c:v>
                      </c:pt>
                      <c:pt idx="626">
                        <c:v>820.84199999999976</c:v>
                      </c:pt>
                      <c:pt idx="627">
                        <c:v>821.78200000000004</c:v>
                      </c:pt>
                      <c:pt idx="628">
                        <c:v>822.72400000000005</c:v>
                      </c:pt>
                      <c:pt idx="629">
                        <c:v>823.66599999999983</c:v>
                      </c:pt>
                      <c:pt idx="630">
                        <c:v>824.60599999999999</c:v>
                      </c:pt>
                      <c:pt idx="631">
                        <c:v>825.54599999999982</c:v>
                      </c:pt>
                      <c:pt idx="632">
                        <c:v>826.49</c:v>
                      </c:pt>
                      <c:pt idx="633">
                        <c:v>827.43599999999981</c:v>
                      </c:pt>
                      <c:pt idx="634">
                        <c:v>828.38400000000001</c:v>
                      </c:pt>
                      <c:pt idx="635">
                        <c:v>829.33599999999979</c:v>
                      </c:pt>
                      <c:pt idx="636">
                        <c:v>830.28800000000001</c:v>
                      </c:pt>
                      <c:pt idx="637">
                        <c:v>831.23599999999999</c:v>
                      </c:pt>
                      <c:pt idx="638">
                        <c:v>832.18600000000004</c:v>
                      </c:pt>
                      <c:pt idx="639">
                        <c:v>833.13800000000003</c:v>
                      </c:pt>
                      <c:pt idx="640">
                        <c:v>834.09299999999996</c:v>
                      </c:pt>
                      <c:pt idx="641">
                        <c:v>835.04599999999982</c:v>
                      </c:pt>
                      <c:pt idx="642">
                        <c:v>835.99699999999996</c:v>
                      </c:pt>
                      <c:pt idx="643">
                        <c:v>836.95099999999979</c:v>
                      </c:pt>
                      <c:pt idx="644">
                        <c:v>837.90699999999981</c:v>
                      </c:pt>
                      <c:pt idx="645">
                        <c:v>838.86199999999974</c:v>
                      </c:pt>
                      <c:pt idx="646">
                        <c:v>839.81699999999978</c:v>
                      </c:pt>
                      <c:pt idx="647">
                        <c:v>840.774</c:v>
                      </c:pt>
                      <c:pt idx="648">
                        <c:v>841.73</c:v>
                      </c:pt>
                      <c:pt idx="649">
                        <c:v>842.68899999999996</c:v>
                      </c:pt>
                      <c:pt idx="650">
                        <c:v>843.64800000000002</c:v>
                      </c:pt>
                      <c:pt idx="651">
                        <c:v>844.60900000000004</c:v>
                      </c:pt>
                      <c:pt idx="652">
                        <c:v>845.57299999999998</c:v>
                      </c:pt>
                      <c:pt idx="653">
                        <c:v>846.54</c:v>
                      </c:pt>
                      <c:pt idx="654">
                        <c:v>847.51199999999972</c:v>
                      </c:pt>
                      <c:pt idx="655">
                        <c:v>848.48199999999997</c:v>
                      </c:pt>
                      <c:pt idx="656">
                        <c:v>849.44999999999982</c:v>
                      </c:pt>
                      <c:pt idx="657">
                        <c:v>850.42</c:v>
                      </c:pt>
                      <c:pt idx="658">
                        <c:v>851.39099999999996</c:v>
                      </c:pt>
                      <c:pt idx="659">
                        <c:v>852.36300000000006</c:v>
                      </c:pt>
                      <c:pt idx="660">
                        <c:v>853.33199999999977</c:v>
                      </c:pt>
                      <c:pt idx="661">
                        <c:v>854.303</c:v>
                      </c:pt>
                      <c:pt idx="662">
                        <c:v>855.26499999999999</c:v>
                      </c:pt>
                      <c:pt idx="663">
                        <c:v>856.21900000000005</c:v>
                      </c:pt>
                      <c:pt idx="664">
                        <c:v>857.178</c:v>
                      </c:pt>
                      <c:pt idx="665">
                        <c:v>858.14300000000003</c:v>
                      </c:pt>
                      <c:pt idx="666">
                        <c:v>859.11099999999999</c:v>
                      </c:pt>
                      <c:pt idx="667">
                        <c:v>860.07799999999997</c:v>
                      </c:pt>
                      <c:pt idx="668">
                        <c:v>861.0469999999998</c:v>
                      </c:pt>
                      <c:pt idx="669">
                        <c:v>862.02</c:v>
                      </c:pt>
                      <c:pt idx="670">
                        <c:v>862.99099999999999</c:v>
                      </c:pt>
                      <c:pt idx="671">
                        <c:v>863.95999999999981</c:v>
                      </c:pt>
                      <c:pt idx="672">
                        <c:v>864.928</c:v>
                      </c:pt>
                      <c:pt idx="673">
                        <c:v>865.89699999999982</c:v>
                      </c:pt>
                      <c:pt idx="674">
                        <c:v>866.8689999999998</c:v>
                      </c:pt>
                      <c:pt idx="675">
                        <c:v>867.8449999999998</c:v>
                      </c:pt>
                      <c:pt idx="676">
                        <c:v>868.81299999999976</c:v>
                      </c:pt>
                      <c:pt idx="677">
                        <c:v>869.78300000000002</c:v>
                      </c:pt>
                      <c:pt idx="678">
                        <c:v>870.755</c:v>
                      </c:pt>
                      <c:pt idx="679">
                        <c:v>871.72799999999972</c:v>
                      </c:pt>
                      <c:pt idx="680">
                        <c:v>872.7</c:v>
                      </c:pt>
                      <c:pt idx="681">
                        <c:v>873.67499999999995</c:v>
                      </c:pt>
                      <c:pt idx="682">
                        <c:v>874.65099999999973</c:v>
                      </c:pt>
                      <c:pt idx="683">
                        <c:v>875.63099999999997</c:v>
                      </c:pt>
                      <c:pt idx="684">
                        <c:v>876.61300000000006</c:v>
                      </c:pt>
                      <c:pt idx="685">
                        <c:v>877.59699999999998</c:v>
                      </c:pt>
                      <c:pt idx="686">
                        <c:v>878.58299999999997</c:v>
                      </c:pt>
                      <c:pt idx="687">
                        <c:v>879.56099999999981</c:v>
                      </c:pt>
                      <c:pt idx="688">
                        <c:v>880.53599999999972</c:v>
                      </c:pt>
                      <c:pt idx="689">
                        <c:v>881.51099999999997</c:v>
                      </c:pt>
                      <c:pt idx="690">
                        <c:v>882.49099999999999</c:v>
                      </c:pt>
                      <c:pt idx="691">
                        <c:v>883.47299999999996</c:v>
                      </c:pt>
                      <c:pt idx="692">
                        <c:v>884.45599999999979</c:v>
                      </c:pt>
                      <c:pt idx="693">
                        <c:v>885.43999999999983</c:v>
                      </c:pt>
                      <c:pt idx="694">
                        <c:v>886.423</c:v>
                      </c:pt>
                      <c:pt idx="695">
                        <c:v>887.41199999999981</c:v>
                      </c:pt>
                      <c:pt idx="696">
                        <c:v>888.399</c:v>
                      </c:pt>
                      <c:pt idx="697">
                        <c:v>889.38499999999999</c:v>
                      </c:pt>
                      <c:pt idx="698">
                        <c:v>890.36599999999976</c:v>
                      </c:pt>
                      <c:pt idx="699">
                        <c:v>891.3499999999998</c:v>
                      </c:pt>
                      <c:pt idx="700">
                        <c:v>892.32899999999972</c:v>
                      </c:pt>
                      <c:pt idx="701">
                        <c:v>893.303</c:v>
                      </c:pt>
                      <c:pt idx="702">
                        <c:v>894.27200000000005</c:v>
                      </c:pt>
                      <c:pt idx="703">
                        <c:v>895.23699999999997</c:v>
                      </c:pt>
                      <c:pt idx="704">
                        <c:v>896.20699999999999</c:v>
                      </c:pt>
                      <c:pt idx="705">
                        <c:v>897.18</c:v>
                      </c:pt>
                      <c:pt idx="706">
                        <c:v>898.15099999999973</c:v>
                      </c:pt>
                      <c:pt idx="707">
                        <c:v>899.12199999999996</c:v>
                      </c:pt>
                      <c:pt idx="708">
                        <c:v>900.09400000000005</c:v>
                      </c:pt>
                      <c:pt idx="709">
                        <c:v>901.06799999999976</c:v>
                      </c:pt>
                      <c:pt idx="710">
                        <c:v>902.04399999999998</c:v>
                      </c:pt>
                      <c:pt idx="711">
                        <c:v>903.01699999999983</c:v>
                      </c:pt>
                      <c:pt idx="712">
                        <c:v>903.98800000000006</c:v>
                      </c:pt>
                      <c:pt idx="713">
                        <c:v>904.95399999999972</c:v>
                      </c:pt>
                      <c:pt idx="714">
                        <c:v>905.92099999999982</c:v>
                      </c:pt>
                      <c:pt idx="715">
                        <c:v>906.88499999999999</c:v>
                      </c:pt>
                      <c:pt idx="716">
                        <c:v>907.8529999999995</c:v>
                      </c:pt>
                      <c:pt idx="717">
                        <c:v>908.82199999999978</c:v>
                      </c:pt>
                      <c:pt idx="718">
                        <c:v>909.79399999999998</c:v>
                      </c:pt>
                      <c:pt idx="719">
                        <c:v>910.76499999999999</c:v>
                      </c:pt>
                      <c:pt idx="720">
                        <c:v>911.73699999999997</c:v>
                      </c:pt>
                      <c:pt idx="721">
                        <c:v>912.70299999999997</c:v>
                      </c:pt>
                      <c:pt idx="722">
                        <c:v>913.66899999999998</c:v>
                      </c:pt>
                      <c:pt idx="723">
                        <c:v>914.63699999999972</c:v>
                      </c:pt>
                      <c:pt idx="724">
                        <c:v>915.60799999999972</c:v>
                      </c:pt>
                      <c:pt idx="725">
                        <c:v>916.58</c:v>
                      </c:pt>
                      <c:pt idx="726">
                        <c:v>917.55</c:v>
                      </c:pt>
                      <c:pt idx="727">
                        <c:v>918.51900000000001</c:v>
                      </c:pt>
                      <c:pt idx="728">
                        <c:v>919.48299999999972</c:v>
                      </c:pt>
                      <c:pt idx="729">
                        <c:v>920.44299999999976</c:v>
                      </c:pt>
                      <c:pt idx="730">
                        <c:v>921.40300000000002</c:v>
                      </c:pt>
                      <c:pt idx="731">
                        <c:v>922.36099999999976</c:v>
                      </c:pt>
                      <c:pt idx="732">
                        <c:v>923.31999999999982</c:v>
                      </c:pt>
                      <c:pt idx="733">
                        <c:v>924.279</c:v>
                      </c:pt>
                      <c:pt idx="734">
                        <c:v>925.23500000000001</c:v>
                      </c:pt>
                      <c:pt idx="735">
                        <c:v>926.19600000000003</c:v>
                      </c:pt>
                      <c:pt idx="736">
                        <c:v>927.16</c:v>
                      </c:pt>
                      <c:pt idx="737">
                        <c:v>928.12</c:v>
                      </c:pt>
                      <c:pt idx="738">
                        <c:v>929.07899999999995</c:v>
                      </c:pt>
                      <c:pt idx="739">
                        <c:v>930.04</c:v>
                      </c:pt>
                      <c:pt idx="740">
                        <c:v>931.00699999999972</c:v>
                      </c:pt>
                      <c:pt idx="741">
                        <c:v>931.97299999999996</c:v>
                      </c:pt>
                      <c:pt idx="742">
                        <c:v>932.94199999999978</c:v>
                      </c:pt>
                      <c:pt idx="743">
                        <c:v>933.91</c:v>
                      </c:pt>
                      <c:pt idx="744">
                        <c:v>934.87400000000002</c:v>
                      </c:pt>
                      <c:pt idx="745">
                        <c:v>935.83399999999972</c:v>
                      </c:pt>
                      <c:pt idx="746">
                        <c:v>936.79700000000003</c:v>
                      </c:pt>
                      <c:pt idx="747">
                        <c:v>937.76099999999997</c:v>
                      </c:pt>
                      <c:pt idx="748">
                        <c:v>938.71699999999998</c:v>
                      </c:pt>
                      <c:pt idx="749">
                        <c:v>939.65099999999973</c:v>
                      </c:pt>
                      <c:pt idx="750">
                        <c:v>940.56799999999976</c:v>
                      </c:pt>
                      <c:pt idx="751">
                        <c:v>941.47699999999998</c:v>
                      </c:pt>
                      <c:pt idx="752">
                        <c:v>942.38699999999972</c:v>
                      </c:pt>
                      <c:pt idx="753">
                        <c:v>943.3</c:v>
                      </c:pt>
                      <c:pt idx="754">
                        <c:v>944.21199999999999</c:v>
                      </c:pt>
                      <c:pt idx="755">
                        <c:v>945.12400000000002</c:v>
                      </c:pt>
                      <c:pt idx="756">
                        <c:v>946.03099999999972</c:v>
                      </c:pt>
                      <c:pt idx="757">
                        <c:v>946.93299999999977</c:v>
                      </c:pt>
                      <c:pt idx="758">
                        <c:v>947.83699999999976</c:v>
                      </c:pt>
                      <c:pt idx="759">
                        <c:v>948.74099999999999</c:v>
                      </c:pt>
                      <c:pt idx="760">
                        <c:v>949.64599999999996</c:v>
                      </c:pt>
                      <c:pt idx="761">
                        <c:v>950.553</c:v>
                      </c:pt>
                      <c:pt idx="762">
                        <c:v>951.46099999999979</c:v>
                      </c:pt>
                      <c:pt idx="763">
                        <c:v>952.37199999999996</c:v>
                      </c:pt>
                      <c:pt idx="764">
                        <c:v>953.27700000000004</c:v>
                      </c:pt>
                      <c:pt idx="765">
                        <c:v>954.17700000000002</c:v>
                      </c:pt>
                      <c:pt idx="766">
                        <c:v>955.077</c:v>
                      </c:pt>
                      <c:pt idx="767">
                        <c:v>955.97900000000004</c:v>
                      </c:pt>
                      <c:pt idx="768">
                        <c:v>956.87800000000004</c:v>
                      </c:pt>
                      <c:pt idx="769">
                        <c:v>957.78</c:v>
                      </c:pt>
                      <c:pt idx="770">
                        <c:v>958.68700000000001</c:v>
                      </c:pt>
                      <c:pt idx="771">
                        <c:v>959.6</c:v>
                      </c:pt>
                      <c:pt idx="772">
                        <c:v>960.51</c:v>
                      </c:pt>
                      <c:pt idx="773">
                        <c:v>961.4169999999998</c:v>
                      </c:pt>
                      <c:pt idx="774">
                        <c:v>962.32499999999982</c:v>
                      </c:pt>
                      <c:pt idx="775">
                        <c:v>963.226</c:v>
                      </c:pt>
                      <c:pt idx="776">
                        <c:v>964.12699999999973</c:v>
                      </c:pt>
                      <c:pt idx="777">
                        <c:v>965.03300000000002</c:v>
                      </c:pt>
                      <c:pt idx="778">
                        <c:v>965.93599999999981</c:v>
                      </c:pt>
                      <c:pt idx="779">
                        <c:v>966.8449999999998</c:v>
                      </c:pt>
                      <c:pt idx="780">
                        <c:v>967.75300000000004</c:v>
                      </c:pt>
                      <c:pt idx="781">
                        <c:v>968.66099999999972</c:v>
                      </c:pt>
                      <c:pt idx="782">
                        <c:v>969.56499999999983</c:v>
                      </c:pt>
                      <c:pt idx="783">
                        <c:v>970.46400000000006</c:v>
                      </c:pt>
                      <c:pt idx="784">
                        <c:v>971.36099999999976</c:v>
                      </c:pt>
                      <c:pt idx="785">
                        <c:v>972.26400000000001</c:v>
                      </c:pt>
                      <c:pt idx="786">
                        <c:v>973.16300000000001</c:v>
                      </c:pt>
                      <c:pt idx="787">
                        <c:v>974.06099999999981</c:v>
                      </c:pt>
                      <c:pt idx="788">
                        <c:v>974.96199999999976</c:v>
                      </c:pt>
                      <c:pt idx="789">
                        <c:v>975.8689999999998</c:v>
                      </c:pt>
                      <c:pt idx="790">
                        <c:v>976.78200000000004</c:v>
                      </c:pt>
                      <c:pt idx="791">
                        <c:v>977.69600000000003</c:v>
                      </c:pt>
                      <c:pt idx="792">
                        <c:v>978.61</c:v>
                      </c:pt>
                      <c:pt idx="793">
                        <c:v>979.524</c:v>
                      </c:pt>
                      <c:pt idx="794">
                        <c:v>980.43299999999977</c:v>
                      </c:pt>
                      <c:pt idx="795">
                        <c:v>981.33699999999976</c:v>
                      </c:pt>
                      <c:pt idx="796">
                        <c:v>982.23699999999997</c:v>
                      </c:pt>
                      <c:pt idx="797">
                        <c:v>983.13400000000001</c:v>
                      </c:pt>
                      <c:pt idx="798">
                        <c:v>984.03399999999999</c:v>
                      </c:pt>
                      <c:pt idx="799">
                        <c:v>984.93799999999976</c:v>
                      </c:pt>
                      <c:pt idx="800">
                        <c:v>985.88300000000004</c:v>
                      </c:pt>
                      <c:pt idx="801">
                        <c:v>986.87300000000005</c:v>
                      </c:pt>
                      <c:pt idx="802">
                        <c:v>987.88300000000004</c:v>
                      </c:pt>
                      <c:pt idx="803">
                        <c:v>988.90199999999982</c:v>
                      </c:pt>
                      <c:pt idx="804">
                        <c:v>989.928</c:v>
                      </c:pt>
                      <c:pt idx="805">
                        <c:v>990.95399999999972</c:v>
                      </c:pt>
                      <c:pt idx="806">
                        <c:v>991.98599999999999</c:v>
                      </c:pt>
                      <c:pt idx="807">
                        <c:v>993.02199999999982</c:v>
                      </c:pt>
                      <c:pt idx="808">
                        <c:v>994.05899999999997</c:v>
                      </c:pt>
                      <c:pt idx="809">
                        <c:v>995.09400000000005</c:v>
                      </c:pt>
                      <c:pt idx="810">
                        <c:v>996.12400000000002</c:v>
                      </c:pt>
                      <c:pt idx="811">
                        <c:v>997.15499999999997</c:v>
                      </c:pt>
                      <c:pt idx="812">
                        <c:v>998.18600000000004</c:v>
                      </c:pt>
                      <c:pt idx="813">
                        <c:v>999.21100000000001</c:v>
                      </c:pt>
                      <c:pt idx="814">
                        <c:v>1000.235</c:v>
                      </c:pt>
                      <c:pt idx="815">
                        <c:v>1001.255</c:v>
                      </c:pt>
                      <c:pt idx="816">
                        <c:v>1002.277</c:v>
                      </c:pt>
                      <c:pt idx="817">
                        <c:v>1003.303</c:v>
                      </c:pt>
                      <c:pt idx="818">
                        <c:v>1004.329</c:v>
                      </c:pt>
                      <c:pt idx="819">
                        <c:v>1005.353</c:v>
                      </c:pt>
                      <c:pt idx="820">
                        <c:v>1006.374</c:v>
                      </c:pt>
                      <c:pt idx="821">
                        <c:v>1007.389</c:v>
                      </c:pt>
                      <c:pt idx="822">
                        <c:v>1008.4059999999999</c:v>
                      </c:pt>
                      <c:pt idx="823">
                        <c:v>1009.415</c:v>
                      </c:pt>
                      <c:pt idx="824">
                        <c:v>1010.426</c:v>
                      </c:pt>
                      <c:pt idx="825">
                        <c:v>1011.437</c:v>
                      </c:pt>
                      <c:pt idx="826">
                        <c:v>1012.443</c:v>
                      </c:pt>
                      <c:pt idx="827">
                        <c:v>1013.453</c:v>
                      </c:pt>
                      <c:pt idx="828">
                        <c:v>1014.463</c:v>
                      </c:pt>
                      <c:pt idx="829">
                        <c:v>1015.476</c:v>
                      </c:pt>
                      <c:pt idx="830">
                        <c:v>1016.487</c:v>
                      </c:pt>
                      <c:pt idx="831">
                        <c:v>1017.499</c:v>
                      </c:pt>
                      <c:pt idx="832">
                        <c:v>1018.5069999999999</c:v>
                      </c:pt>
                      <c:pt idx="833">
                        <c:v>1019.509</c:v>
                      </c:pt>
                      <c:pt idx="834">
                        <c:v>1020.513</c:v>
                      </c:pt>
                      <c:pt idx="835">
                        <c:v>1021.5170000000001</c:v>
                      </c:pt>
                      <c:pt idx="836">
                        <c:v>1022.523</c:v>
                      </c:pt>
                      <c:pt idx="837">
                        <c:v>1023.527</c:v>
                      </c:pt>
                      <c:pt idx="838">
                        <c:v>1024.539</c:v>
                      </c:pt>
                      <c:pt idx="839">
                        <c:v>1025.55</c:v>
                      </c:pt>
                      <c:pt idx="840">
                        <c:v>1026.5640000000001</c:v>
                      </c:pt>
                      <c:pt idx="841">
                        <c:v>1027.576</c:v>
                      </c:pt>
                      <c:pt idx="842">
                        <c:v>1028.585</c:v>
                      </c:pt>
                      <c:pt idx="843">
                        <c:v>1029.588</c:v>
                      </c:pt>
                      <c:pt idx="844">
                        <c:v>1030.5940000000001</c:v>
                      </c:pt>
                      <c:pt idx="845">
                        <c:v>1031.597</c:v>
                      </c:pt>
                      <c:pt idx="846">
                        <c:v>1032.595</c:v>
                      </c:pt>
                      <c:pt idx="847">
                        <c:v>1033.5909999999999</c:v>
                      </c:pt>
                      <c:pt idx="848">
                        <c:v>1034.5909999999999</c:v>
                      </c:pt>
                      <c:pt idx="849">
                        <c:v>1035.5840000000001</c:v>
                      </c:pt>
                      <c:pt idx="850">
                        <c:v>1036.575</c:v>
                      </c:pt>
                      <c:pt idx="851">
                        <c:v>1037.57</c:v>
                      </c:pt>
                      <c:pt idx="852">
                        <c:v>1038.567</c:v>
                      </c:pt>
                      <c:pt idx="853">
                        <c:v>1039.5450000000001</c:v>
                      </c:pt>
                      <c:pt idx="854">
                        <c:v>1040.5070000000001</c:v>
                      </c:pt>
                      <c:pt idx="855">
                        <c:v>1041.463</c:v>
                      </c:pt>
                      <c:pt idx="856">
                        <c:v>1042.4179999999999</c:v>
                      </c:pt>
                      <c:pt idx="857">
                        <c:v>1043.366</c:v>
                      </c:pt>
                      <c:pt idx="858">
                        <c:v>1044.31</c:v>
                      </c:pt>
                      <c:pt idx="859">
                        <c:v>1045.2529999999999</c:v>
                      </c:pt>
                      <c:pt idx="860">
                        <c:v>1046.1949999999999</c:v>
                      </c:pt>
                      <c:pt idx="861">
                        <c:v>1047.134</c:v>
                      </c:pt>
                      <c:pt idx="862">
                        <c:v>1048.0809999999999</c:v>
                      </c:pt>
                      <c:pt idx="863">
                        <c:v>1049.027</c:v>
                      </c:pt>
                      <c:pt idx="864">
                        <c:v>1049.973</c:v>
                      </c:pt>
                      <c:pt idx="865">
                        <c:v>1050.9190000000001</c:v>
                      </c:pt>
                      <c:pt idx="866">
                        <c:v>1051.8679999999999</c:v>
                      </c:pt>
                      <c:pt idx="867">
                        <c:v>1052.8140000000001</c:v>
                      </c:pt>
                      <c:pt idx="868">
                        <c:v>1053.7619999999999</c:v>
                      </c:pt>
                      <c:pt idx="869">
                        <c:v>1054.713</c:v>
                      </c:pt>
                      <c:pt idx="870">
                        <c:v>1055.6610000000001</c:v>
                      </c:pt>
                      <c:pt idx="871">
                        <c:v>1056.6079999999999</c:v>
                      </c:pt>
                      <c:pt idx="872">
                        <c:v>1057.548</c:v>
                      </c:pt>
                      <c:pt idx="873">
                        <c:v>1058.48</c:v>
                      </c:pt>
                      <c:pt idx="874">
                        <c:v>1059.415</c:v>
                      </c:pt>
                      <c:pt idx="875">
                        <c:v>1060.345</c:v>
                      </c:pt>
                      <c:pt idx="876">
                        <c:v>1061.2719999999999</c:v>
                      </c:pt>
                      <c:pt idx="877">
                        <c:v>1062.1969999999999</c:v>
                      </c:pt>
                      <c:pt idx="878">
                        <c:v>1063.1289999999999</c:v>
                      </c:pt>
                      <c:pt idx="879">
                        <c:v>1064.0650000000001</c:v>
                      </c:pt>
                      <c:pt idx="880">
                        <c:v>1064.998</c:v>
                      </c:pt>
                      <c:pt idx="881">
                        <c:v>1065.925</c:v>
                      </c:pt>
                      <c:pt idx="882">
                        <c:v>1066.8489999999999</c:v>
                      </c:pt>
                      <c:pt idx="883">
                        <c:v>1067.7760000000001</c:v>
                      </c:pt>
                      <c:pt idx="884">
                        <c:v>1068.704</c:v>
                      </c:pt>
                      <c:pt idx="885">
                        <c:v>1069.625</c:v>
                      </c:pt>
                      <c:pt idx="886">
                        <c:v>1070.546</c:v>
                      </c:pt>
                      <c:pt idx="887">
                        <c:v>1071.4659999999999</c:v>
                      </c:pt>
                      <c:pt idx="888">
                        <c:v>1072.386</c:v>
                      </c:pt>
                      <c:pt idx="889">
                        <c:v>1073.3030000000001</c:v>
                      </c:pt>
                      <c:pt idx="890">
                        <c:v>1074.223</c:v>
                      </c:pt>
                      <c:pt idx="891">
                        <c:v>1075.143</c:v>
                      </c:pt>
                      <c:pt idx="892">
                        <c:v>1076.066</c:v>
                      </c:pt>
                      <c:pt idx="893">
                        <c:v>1076.9880000000001</c:v>
                      </c:pt>
                      <c:pt idx="894">
                        <c:v>1077.9090000000001</c:v>
                      </c:pt>
                      <c:pt idx="895">
                        <c:v>1078.8320000000001</c:v>
                      </c:pt>
                      <c:pt idx="896">
                        <c:v>1079.7550000000001</c:v>
                      </c:pt>
                      <c:pt idx="897">
                        <c:v>1080.681</c:v>
                      </c:pt>
                      <c:pt idx="898">
                        <c:v>1081.605</c:v>
                      </c:pt>
                      <c:pt idx="899">
                        <c:v>1082.5229999999999</c:v>
                      </c:pt>
                      <c:pt idx="900">
                        <c:v>1083.442</c:v>
                      </c:pt>
                      <c:pt idx="901">
                        <c:v>1084.3589999999999</c:v>
                      </c:pt>
                      <c:pt idx="902">
                        <c:v>1085.277</c:v>
                      </c:pt>
                      <c:pt idx="903">
                        <c:v>1086.193</c:v>
                      </c:pt>
                      <c:pt idx="904">
                        <c:v>1087.1030000000001</c:v>
                      </c:pt>
                      <c:pt idx="905">
                        <c:v>1088.011</c:v>
                      </c:pt>
                      <c:pt idx="906">
                        <c:v>1088.9159999999999</c:v>
                      </c:pt>
                      <c:pt idx="907">
                        <c:v>1089.8219999999999</c:v>
                      </c:pt>
                      <c:pt idx="908">
                        <c:v>1090.732</c:v>
                      </c:pt>
                      <c:pt idx="909">
                        <c:v>1091.644</c:v>
                      </c:pt>
                      <c:pt idx="910">
                        <c:v>1092.5540000000001</c:v>
                      </c:pt>
                      <c:pt idx="911">
                        <c:v>1093.4659999999999</c:v>
                      </c:pt>
                      <c:pt idx="912">
                        <c:v>1094.384</c:v>
                      </c:pt>
                      <c:pt idx="913">
                        <c:v>1095.298</c:v>
                      </c:pt>
                      <c:pt idx="914">
                        <c:v>1096.2080000000001</c:v>
                      </c:pt>
                      <c:pt idx="915">
                        <c:v>1097.1220000000001</c:v>
                      </c:pt>
                      <c:pt idx="916">
                        <c:v>1098.0329999999999</c:v>
                      </c:pt>
                      <c:pt idx="917">
                        <c:v>1098.939000000000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OAT Husk'!$P$6:$P$923</c15:sqref>
                        </c15:formulaRef>
                      </c:ext>
                    </c:extLst>
                    <c:numCache>
                      <c:formatCode>General</c:formatCode>
                      <c:ptCount val="918"/>
                      <c:pt idx="0">
                        <c:v>1</c:v>
                      </c:pt>
                      <c:pt idx="1">
                        <c:v>0.99995918078384405</c:v>
                      </c:pt>
                      <c:pt idx="2">
                        <c:v>0.99993877117576602</c:v>
                      </c:pt>
                      <c:pt idx="3">
                        <c:v>0.99985840834395801</c:v>
                      </c:pt>
                      <c:pt idx="4">
                        <c:v>0.99981758912780205</c:v>
                      </c:pt>
                      <c:pt idx="5">
                        <c:v>0.99973595069548904</c:v>
                      </c:pt>
                      <c:pt idx="6">
                        <c:v>0.99955353982329098</c:v>
                      </c:pt>
                      <c:pt idx="7">
                        <c:v>0.99945276738340505</c:v>
                      </c:pt>
                      <c:pt idx="8">
                        <c:v>0.99939153855917096</c:v>
                      </c:pt>
                      <c:pt idx="9">
                        <c:v>0.99921040328747801</c:v>
                      </c:pt>
                      <c:pt idx="10">
                        <c:v>0.99908794563900905</c:v>
                      </c:pt>
                      <c:pt idx="11">
                        <c:v>0.99888640075923696</c:v>
                      </c:pt>
                      <c:pt idx="12">
                        <c:v>0.99872439949511704</c:v>
                      </c:pt>
                      <c:pt idx="13">
                        <c:v>0.998621075854222</c:v>
                      </c:pt>
                      <c:pt idx="14">
                        <c:v>0.99837871175829396</c:v>
                      </c:pt>
                      <c:pt idx="15">
                        <c:v>0.99819630088609601</c:v>
                      </c:pt>
                      <c:pt idx="16">
                        <c:v>0.99801516561440196</c:v>
                      </c:pt>
                      <c:pt idx="17">
                        <c:v>0.99783147914170001</c:v>
                      </c:pt>
                      <c:pt idx="18">
                        <c:v>0.99764906826950095</c:v>
                      </c:pt>
                      <c:pt idx="19">
                        <c:v>0.99740670417357402</c:v>
                      </c:pt>
                      <c:pt idx="20">
                        <c:v>0.99712224526098503</c:v>
                      </c:pt>
                      <c:pt idx="21">
                        <c:v>0.99691942478070805</c:v>
                      </c:pt>
                      <c:pt idx="22">
                        <c:v>0.99665537547619798</c:v>
                      </c:pt>
                      <c:pt idx="23">
                        <c:v>0.99643342098834797</c:v>
                      </c:pt>
                      <c:pt idx="24">
                        <c:v>0.99616937168383701</c:v>
                      </c:pt>
                      <c:pt idx="25">
                        <c:v>0.99586577876367499</c:v>
                      </c:pt>
                      <c:pt idx="26">
                        <c:v>0.99556091024300797</c:v>
                      </c:pt>
                      <c:pt idx="27">
                        <c:v>0.99525859292335095</c:v>
                      </c:pt>
                      <c:pt idx="28">
                        <c:v>0.99497413401076196</c:v>
                      </c:pt>
                      <c:pt idx="29">
                        <c:v>0.99465013148252202</c:v>
                      </c:pt>
                      <c:pt idx="30">
                        <c:v>0.99428403413762101</c:v>
                      </c:pt>
                      <c:pt idx="31">
                        <c:v>0.99394089760180804</c:v>
                      </c:pt>
                      <c:pt idx="32">
                        <c:v>0.993555666249333</c:v>
                      </c:pt>
                      <c:pt idx="33">
                        <c:v>0.99321125411301503</c:v>
                      </c:pt>
                      <c:pt idx="34">
                        <c:v>0.99284643236861803</c:v>
                      </c:pt>
                      <c:pt idx="35">
                        <c:v>0.99246120101614299</c:v>
                      </c:pt>
                      <c:pt idx="36">
                        <c:v>0.99203553312766402</c:v>
                      </c:pt>
                      <c:pt idx="37">
                        <c:v>0.99158920051100496</c:v>
                      </c:pt>
                      <c:pt idx="38">
                        <c:v>0.99118406979065399</c:v>
                      </c:pt>
                      <c:pt idx="39">
                        <c:v>0.99075903970242796</c:v>
                      </c:pt>
                      <c:pt idx="40">
                        <c:v>0.99027137762941098</c:v>
                      </c:pt>
                      <c:pt idx="41">
                        <c:v>0.98976534690912399</c:v>
                      </c:pt>
                      <c:pt idx="42">
                        <c:v>0.98925918862878703</c:v>
                      </c:pt>
                      <c:pt idx="43">
                        <c:v>0.98877165411582102</c:v>
                      </c:pt>
                      <c:pt idx="44">
                        <c:v>0.98824572402765698</c:v>
                      </c:pt>
                      <c:pt idx="45">
                        <c:v>0.98769836385101195</c:v>
                      </c:pt>
                      <c:pt idx="46">
                        <c:v>0.98713123186654095</c:v>
                      </c:pt>
                      <c:pt idx="47">
                        <c:v>0.98656256916146401</c:v>
                      </c:pt>
                      <c:pt idx="48">
                        <c:v>0.98599530961694404</c:v>
                      </c:pt>
                      <c:pt idx="49">
                        <c:v>0.98540827826459698</c:v>
                      </c:pt>
                      <c:pt idx="50">
                        <c:v>0.984779917455891</c:v>
                      </c:pt>
                      <c:pt idx="51">
                        <c:v>0.98409045538300199</c:v>
                      </c:pt>
                      <c:pt idx="52">
                        <c:v>0.98342229583854501</c:v>
                      </c:pt>
                      <c:pt idx="53">
                        <c:v>0.98277263250140801</c:v>
                      </c:pt>
                      <c:pt idx="54">
                        <c:v>0.98210460051700099</c:v>
                      </c:pt>
                      <c:pt idx="55">
                        <c:v>0.98141513844411199</c:v>
                      </c:pt>
                      <c:pt idx="56">
                        <c:v>0.98066597826759405</c:v>
                      </c:pt>
                      <c:pt idx="57">
                        <c:v>0.97991541493052103</c:v>
                      </c:pt>
                      <c:pt idx="58">
                        <c:v>0.97916625475400298</c:v>
                      </c:pt>
                      <c:pt idx="59">
                        <c:v>0.97839566448900395</c:v>
                      </c:pt>
                      <c:pt idx="60">
                        <c:v>0.97760530241617905</c:v>
                      </c:pt>
                      <c:pt idx="61">
                        <c:v>0.97675383907917002</c:v>
                      </c:pt>
                      <c:pt idx="62">
                        <c:v>0.97592214754998596</c:v>
                      </c:pt>
                      <c:pt idx="63">
                        <c:v>0.97509198674140796</c:v>
                      </c:pt>
                      <c:pt idx="64">
                        <c:v>0.97424052340439904</c:v>
                      </c:pt>
                      <c:pt idx="65">
                        <c:v>0.97341036259582103</c:v>
                      </c:pt>
                      <c:pt idx="66">
                        <c:v>0.97253887233088598</c:v>
                      </c:pt>
                      <c:pt idx="67">
                        <c:v>0.97166610646544505</c:v>
                      </c:pt>
                      <c:pt idx="68">
                        <c:v>0.97073491809688095</c:v>
                      </c:pt>
                      <c:pt idx="69">
                        <c:v>0.96982235349568802</c:v>
                      </c:pt>
                      <c:pt idx="70">
                        <c:v>0.96888976196656795</c:v>
                      </c:pt>
                      <c:pt idx="71">
                        <c:v>0.967957170437448</c:v>
                      </c:pt>
                      <c:pt idx="72">
                        <c:v>0.96704600899681004</c:v>
                      </c:pt>
                      <c:pt idx="73">
                        <c:v>0.96607361873193798</c:v>
                      </c:pt>
                      <c:pt idx="74">
                        <c:v>0.96514115476286899</c:v>
                      </c:pt>
                      <c:pt idx="75">
                        <c:v>0.96418866386587299</c:v>
                      </c:pt>
                      <c:pt idx="76">
                        <c:v>0.96315517233681702</c:v>
                      </c:pt>
                      <c:pt idx="77">
                        <c:v>0.96218150647143996</c:v>
                      </c:pt>
                      <c:pt idx="78">
                        <c:v>0.96120911620656801</c:v>
                      </c:pt>
                      <c:pt idx="79">
                        <c:v>0.96021542341326505</c:v>
                      </c:pt>
                      <c:pt idx="80">
                        <c:v>0.95924303314839299</c:v>
                      </c:pt>
                      <c:pt idx="81">
                        <c:v>0.95812854098727596</c:v>
                      </c:pt>
                      <c:pt idx="82">
                        <c:v>0.95719607701820697</c:v>
                      </c:pt>
                      <c:pt idx="83">
                        <c:v>0.95624358612121096</c:v>
                      </c:pt>
                      <c:pt idx="84">
                        <c:v>0.95529122278426604</c:v>
                      </c:pt>
                      <c:pt idx="85">
                        <c:v>0.95441973251932999</c:v>
                      </c:pt>
                      <c:pt idx="86">
                        <c:v>0.95346736918238495</c:v>
                      </c:pt>
                      <c:pt idx="87">
                        <c:v>0.95241257512489697</c:v>
                      </c:pt>
                      <c:pt idx="88">
                        <c:v>0.951379083595841</c:v>
                      </c:pt>
                      <c:pt idx="89">
                        <c:v>0.95040669333096905</c:v>
                      </c:pt>
                      <c:pt idx="90">
                        <c:v>0.949434303066097</c:v>
                      </c:pt>
                      <c:pt idx="91">
                        <c:v>0.94844073783284399</c:v>
                      </c:pt>
                      <c:pt idx="92">
                        <c:v>0.94746834756797205</c:v>
                      </c:pt>
                      <c:pt idx="93">
                        <c:v>0.94649455414254502</c:v>
                      </c:pt>
                      <c:pt idx="94">
                        <c:v>0.94554219080559898</c:v>
                      </c:pt>
                      <c:pt idx="95">
                        <c:v>0.94456980054072703</c:v>
                      </c:pt>
                      <c:pt idx="96">
                        <c:v>0.94361730964373103</c:v>
                      </c:pt>
                      <c:pt idx="97">
                        <c:v>0.94266494630678599</c:v>
                      </c:pt>
                      <c:pt idx="98">
                        <c:v>0.94173235477766604</c:v>
                      </c:pt>
                      <c:pt idx="99">
                        <c:v>0.94086099207278096</c:v>
                      </c:pt>
                      <c:pt idx="100">
                        <c:v>0.939928400543661</c:v>
                      </c:pt>
                      <c:pt idx="101">
                        <c:v>0.93899593657459202</c:v>
                      </c:pt>
                      <c:pt idx="102">
                        <c:v>0.93808464757390397</c:v>
                      </c:pt>
                      <c:pt idx="103">
                        <c:v>0.937253083604771</c:v>
                      </c:pt>
                      <c:pt idx="104">
                        <c:v>0.93638159333983495</c:v>
                      </c:pt>
                      <c:pt idx="105">
                        <c:v>0.935571331899133</c:v>
                      </c:pt>
                      <c:pt idx="106">
                        <c:v>0.93478096982630798</c:v>
                      </c:pt>
                      <c:pt idx="107">
                        <c:v>0.93394940585717501</c:v>
                      </c:pt>
                      <c:pt idx="108">
                        <c:v>0.93307791559223896</c:v>
                      </c:pt>
                      <c:pt idx="109">
                        <c:v>0.93226765415153701</c:v>
                      </c:pt>
                      <c:pt idx="110">
                        <c:v>0.93145739271083605</c:v>
                      </c:pt>
                      <c:pt idx="111">
                        <c:v>0.93070682937376303</c:v>
                      </c:pt>
                      <c:pt idx="112">
                        <c:v>0.929936239108764</c:v>
                      </c:pt>
                      <c:pt idx="113">
                        <c:v>0.92910607830018599</c:v>
                      </c:pt>
                      <c:pt idx="114">
                        <c:v>0.92819351369899294</c:v>
                      </c:pt>
                      <c:pt idx="115">
                        <c:v>0.92752535415453496</c:v>
                      </c:pt>
                      <c:pt idx="116">
                        <c:v>0.92709892090575297</c:v>
                      </c:pt>
                      <c:pt idx="117">
                        <c:v>0.92636966009711097</c:v>
                      </c:pt>
                      <c:pt idx="118">
                        <c:v>0.92564039928846997</c:v>
                      </c:pt>
                      <c:pt idx="119">
                        <c:v>0.92495093721558097</c:v>
                      </c:pt>
                      <c:pt idx="120">
                        <c:v>0.92426147514269197</c:v>
                      </c:pt>
                      <c:pt idx="121">
                        <c:v>0.92359331559823399</c:v>
                      </c:pt>
                      <c:pt idx="122">
                        <c:v>0.92292375289322204</c:v>
                      </c:pt>
                      <c:pt idx="123">
                        <c:v>0.92231682217299804</c:v>
                      </c:pt>
                      <c:pt idx="124">
                        <c:v>0.92172826010004505</c:v>
                      </c:pt>
                      <c:pt idx="125">
                        <c:v>0.92118089992340002</c:v>
                      </c:pt>
                      <c:pt idx="126">
                        <c:v>0.92063366730680596</c:v>
                      </c:pt>
                      <c:pt idx="127">
                        <c:v>0.92004650839440805</c:v>
                      </c:pt>
                      <c:pt idx="128">
                        <c:v>0.91947937640993704</c:v>
                      </c:pt>
                      <c:pt idx="129">
                        <c:v>0.91895191560116796</c:v>
                      </c:pt>
                      <c:pt idx="130">
                        <c:v>0.91844588488088097</c:v>
                      </c:pt>
                      <c:pt idx="131">
                        <c:v>0.91793832343998805</c:v>
                      </c:pt>
                      <c:pt idx="132">
                        <c:v>0.91743229271970095</c:v>
                      </c:pt>
                      <c:pt idx="133">
                        <c:v>0.91696606073516695</c:v>
                      </c:pt>
                      <c:pt idx="134">
                        <c:v>0.91643859992639798</c:v>
                      </c:pt>
                      <c:pt idx="135">
                        <c:v>0.91611446983810696</c:v>
                      </c:pt>
                      <c:pt idx="136">
                        <c:v>0.91564823785357297</c:v>
                      </c:pt>
                      <c:pt idx="137">
                        <c:v>0.91520190523691403</c:v>
                      </c:pt>
                      <c:pt idx="138">
                        <c:v>0.914776875148687</c:v>
                      </c:pt>
                      <c:pt idx="139">
                        <c:v>0.91439164379621196</c:v>
                      </c:pt>
                      <c:pt idx="140">
                        <c:v>0.91396648614793496</c:v>
                      </c:pt>
                      <c:pt idx="141">
                        <c:v>0.91356135542758499</c:v>
                      </c:pt>
                      <c:pt idx="142">
                        <c:v>0.91317612407510995</c:v>
                      </c:pt>
                      <c:pt idx="143">
                        <c:v>0.91283069145838802</c:v>
                      </c:pt>
                      <c:pt idx="144">
                        <c:v>0.91252799145857899</c:v>
                      </c:pt>
                      <c:pt idx="145">
                        <c:v>0.91218243128180598</c:v>
                      </c:pt>
                      <c:pt idx="146">
                        <c:v>0.91187832812144198</c:v>
                      </c:pt>
                      <c:pt idx="147">
                        <c:v>0.91157409740102802</c:v>
                      </c:pt>
                      <c:pt idx="148">
                        <c:v>0.91127126984116902</c:v>
                      </c:pt>
                      <c:pt idx="149">
                        <c:v>0.91102814038493796</c:v>
                      </c:pt>
                      <c:pt idx="150">
                        <c:v>0.91074393659245001</c:v>
                      </c:pt>
                      <c:pt idx="151">
                        <c:v>0.91045960523991198</c:v>
                      </c:pt>
                      <c:pt idx="152">
                        <c:v>0.91017667704792904</c:v>
                      </c:pt>
                      <c:pt idx="153">
                        <c:v>0.90993354759169798</c:v>
                      </c:pt>
                      <c:pt idx="154">
                        <c:v>0.90973034443126999</c:v>
                      </c:pt>
                      <c:pt idx="155">
                        <c:v>0.90946731560716298</c:v>
                      </c:pt>
                      <c:pt idx="156">
                        <c:v>0.90926398488668503</c:v>
                      </c:pt>
                      <c:pt idx="157">
                        <c:v>0.90908208425468895</c:v>
                      </c:pt>
                      <c:pt idx="158">
                        <c:v>0.90890018362269298</c:v>
                      </c:pt>
                      <c:pt idx="159">
                        <c:v>0.90869685290221403</c:v>
                      </c:pt>
                      <c:pt idx="160">
                        <c:v>0.90851482471016698</c:v>
                      </c:pt>
                      <c:pt idx="161">
                        <c:v>0.90835282344604695</c:v>
                      </c:pt>
                      <c:pt idx="162">
                        <c:v>0.90823062091768003</c:v>
                      </c:pt>
                      <c:pt idx="163">
                        <c:v>0.90808839146138498</c:v>
                      </c:pt>
                      <c:pt idx="164">
                        <c:v>0.90792639019726495</c:v>
                      </c:pt>
                      <c:pt idx="165">
                        <c:v>0.90778416074097101</c:v>
                      </c:pt>
                      <c:pt idx="166">
                        <c:v>0.90764346200528201</c:v>
                      </c:pt>
                      <c:pt idx="167">
                        <c:v>0.90750136010903804</c:v>
                      </c:pt>
                      <c:pt idx="168">
                        <c:v>0.90737903002062004</c:v>
                      </c:pt>
                      <c:pt idx="169">
                        <c:v>0.90727813002068403</c:v>
                      </c:pt>
                      <c:pt idx="170">
                        <c:v>0.90715592749231599</c:v>
                      </c:pt>
                      <c:pt idx="171">
                        <c:v>0.90705489993232902</c:v>
                      </c:pt>
                      <c:pt idx="172">
                        <c:v>0.90695399993239301</c:v>
                      </c:pt>
                      <c:pt idx="173">
                        <c:v>0.906853099932457</c:v>
                      </c:pt>
                      <c:pt idx="174">
                        <c:v>0.90675066921191505</c:v>
                      </c:pt>
                      <c:pt idx="175">
                        <c:v>0.90666966857985498</c:v>
                      </c:pt>
                      <c:pt idx="176">
                        <c:v>0.90658866794779502</c:v>
                      </c:pt>
                      <c:pt idx="177">
                        <c:v>0.90650766731573496</c:v>
                      </c:pt>
                      <c:pt idx="178">
                        <c:v>0.90636543785944002</c:v>
                      </c:pt>
                      <c:pt idx="179">
                        <c:v>0.90630573975581197</c:v>
                      </c:pt>
                      <c:pt idx="180">
                        <c:v>0.90622473912375201</c:v>
                      </c:pt>
                      <c:pt idx="181">
                        <c:v>0.90616363785956799</c:v>
                      </c:pt>
                      <c:pt idx="182">
                        <c:v>0.90612243596326003</c:v>
                      </c:pt>
                      <c:pt idx="183">
                        <c:v>0.90606273785963098</c:v>
                      </c:pt>
                      <c:pt idx="184">
                        <c:v>0.90598160966752095</c:v>
                      </c:pt>
                      <c:pt idx="185">
                        <c:v>0.90589920587490602</c:v>
                      </c:pt>
                      <c:pt idx="186">
                        <c:v>0.90585940713915403</c:v>
                      </c:pt>
                      <c:pt idx="187">
                        <c:v>0.90581820524284595</c:v>
                      </c:pt>
                      <c:pt idx="188">
                        <c:v>0.90575850713921702</c:v>
                      </c:pt>
                      <c:pt idx="189">
                        <c:v>0.905697405875033</c:v>
                      </c:pt>
                      <c:pt idx="190">
                        <c:v>0.90561627768292297</c:v>
                      </c:pt>
                      <c:pt idx="191">
                        <c:v>0.90559637831504702</c:v>
                      </c:pt>
                      <c:pt idx="192">
                        <c:v>0.90551537768298596</c:v>
                      </c:pt>
                      <c:pt idx="193">
                        <c:v>0.90551537768298596</c:v>
                      </c:pt>
                      <c:pt idx="194">
                        <c:v>0.90545427641880305</c:v>
                      </c:pt>
                      <c:pt idx="195">
                        <c:v>0.90539317515461903</c:v>
                      </c:pt>
                      <c:pt idx="196">
                        <c:v>0.90537327578674198</c:v>
                      </c:pt>
                      <c:pt idx="197">
                        <c:v>0.90533207389043502</c:v>
                      </c:pt>
                      <c:pt idx="198">
                        <c:v>0.90529227515468202</c:v>
                      </c:pt>
                      <c:pt idx="199">
                        <c:v>0.90529227515468202</c:v>
                      </c:pt>
                      <c:pt idx="200">
                        <c:v>0.90525094569832398</c:v>
                      </c:pt>
                      <c:pt idx="201">
                        <c:v>0.90521114696257199</c:v>
                      </c:pt>
                      <c:pt idx="202">
                        <c:v>0.90515004569838797</c:v>
                      </c:pt>
                      <c:pt idx="203">
                        <c:v>0.90513014633051203</c:v>
                      </c:pt>
                      <c:pt idx="204">
                        <c:v>0.90508894443420396</c:v>
                      </c:pt>
                      <c:pt idx="205">
                        <c:v>0.90504914569845196</c:v>
                      </c:pt>
                      <c:pt idx="206">
                        <c:v>0.905007943802144</c:v>
                      </c:pt>
                      <c:pt idx="207">
                        <c:v>0.90490691624215802</c:v>
                      </c:pt>
                      <c:pt idx="208">
                        <c:v>0.90488701687428097</c:v>
                      </c:pt>
                      <c:pt idx="209">
                        <c:v>0.90486571434584995</c:v>
                      </c:pt>
                      <c:pt idx="210">
                        <c:v>0.90482591561009795</c:v>
                      </c:pt>
                      <c:pt idx="211">
                        <c:v>0.90478471371378999</c:v>
                      </c:pt>
                      <c:pt idx="212">
                        <c:v>0.904744914978038</c:v>
                      </c:pt>
                      <c:pt idx="213">
                        <c:v>0.90468381371385398</c:v>
                      </c:pt>
                      <c:pt idx="214">
                        <c:v>0.90460281308179402</c:v>
                      </c:pt>
                      <c:pt idx="215">
                        <c:v>0.90456301434604103</c:v>
                      </c:pt>
                      <c:pt idx="216">
                        <c:v>0.90454158425755904</c:v>
                      </c:pt>
                      <c:pt idx="217">
                        <c:v>0.90450178552180704</c:v>
                      </c:pt>
                      <c:pt idx="218">
                        <c:v>0.90446058362549897</c:v>
                      </c:pt>
                      <c:pt idx="219">
                        <c:v>0.90439948236131495</c:v>
                      </c:pt>
                      <c:pt idx="220">
                        <c:v>0.90435968362556296</c:v>
                      </c:pt>
                      <c:pt idx="221">
                        <c:v>0.90429858236137906</c:v>
                      </c:pt>
                      <c:pt idx="222">
                        <c:v>0.90425878362562595</c:v>
                      </c:pt>
                      <c:pt idx="223">
                        <c:v>0.90421745416926802</c:v>
                      </c:pt>
                      <c:pt idx="224">
                        <c:v>0.90417765543351603</c:v>
                      </c:pt>
                      <c:pt idx="225">
                        <c:v>0.90413645353720795</c:v>
                      </c:pt>
                      <c:pt idx="226">
                        <c:v>0.90407535227302505</c:v>
                      </c:pt>
                      <c:pt idx="227">
                        <c:v>0.90403555353727205</c:v>
                      </c:pt>
                      <c:pt idx="228">
                        <c:v>0.90397445227308904</c:v>
                      </c:pt>
                      <c:pt idx="229">
                        <c:v>0.90391335100890402</c:v>
                      </c:pt>
                      <c:pt idx="230">
                        <c:v>0.90387355227315203</c:v>
                      </c:pt>
                      <c:pt idx="231">
                        <c:v>0.90381232344891704</c:v>
                      </c:pt>
                      <c:pt idx="232">
                        <c:v>0.90375122218473403</c:v>
                      </c:pt>
                      <c:pt idx="233">
                        <c:v>0.903589220920614</c:v>
                      </c:pt>
                      <c:pt idx="234">
                        <c:v>0.90354942218486101</c:v>
                      </c:pt>
                      <c:pt idx="235">
                        <c:v>0.90350822028855404</c:v>
                      </c:pt>
                      <c:pt idx="236">
                        <c:v>0.90352811965642998</c:v>
                      </c:pt>
                      <c:pt idx="237">
                        <c:v>0.90342709209644301</c:v>
                      </c:pt>
                      <c:pt idx="238">
                        <c:v>0.90336599083225899</c:v>
                      </c:pt>
                      <c:pt idx="239">
                        <c:v>0.90330629272862994</c:v>
                      </c:pt>
                      <c:pt idx="240">
                        <c:v>0.90322529209657099</c:v>
                      </c:pt>
                      <c:pt idx="241">
                        <c:v>0.90310296200815199</c:v>
                      </c:pt>
                      <c:pt idx="242">
                        <c:v>0.90304186074396897</c:v>
                      </c:pt>
                      <c:pt idx="243">
                        <c:v>0.90279885884778799</c:v>
                      </c:pt>
                      <c:pt idx="244">
                        <c:v>0.90275906011203599</c:v>
                      </c:pt>
                      <c:pt idx="245">
                        <c:v>0.90271773065567795</c:v>
                      </c:pt>
                      <c:pt idx="246">
                        <c:v>0.90269783128780201</c:v>
                      </c:pt>
                      <c:pt idx="247">
                        <c:v>0.90273763002355401</c:v>
                      </c:pt>
                      <c:pt idx="248">
                        <c:v>0.90255572939155804</c:v>
                      </c:pt>
                      <c:pt idx="249">
                        <c:v>0.90245482939162103</c:v>
                      </c:pt>
                      <c:pt idx="250">
                        <c:v>0.90235380183163405</c:v>
                      </c:pt>
                      <c:pt idx="251">
                        <c:v>0.90225149867114296</c:v>
                      </c:pt>
                      <c:pt idx="252">
                        <c:v>0.90215059867120695</c:v>
                      </c:pt>
                      <c:pt idx="253">
                        <c:v>0.90202826858278895</c:v>
                      </c:pt>
                      <c:pt idx="254">
                        <c:v>0.90194726795072899</c:v>
                      </c:pt>
                      <c:pt idx="255">
                        <c:v>0.90184636795079198</c:v>
                      </c:pt>
                      <c:pt idx="256">
                        <c:v>0.90174546795085597</c:v>
                      </c:pt>
                      <c:pt idx="257">
                        <c:v>0.90164444039086999</c:v>
                      </c:pt>
                      <c:pt idx="258">
                        <c:v>0.90152223786250196</c:v>
                      </c:pt>
                      <c:pt idx="259">
                        <c:v>0.90140003533413404</c:v>
                      </c:pt>
                      <c:pt idx="260">
                        <c:v>0.90129900777414695</c:v>
                      </c:pt>
                      <c:pt idx="261">
                        <c:v>0.901178208406335</c:v>
                      </c:pt>
                      <c:pt idx="262">
                        <c:v>0.90103610651009103</c:v>
                      </c:pt>
                      <c:pt idx="263">
                        <c:v>0.90091377642167303</c:v>
                      </c:pt>
                      <c:pt idx="264">
                        <c:v>0.90077167452542894</c:v>
                      </c:pt>
                      <c:pt idx="265">
                        <c:v>0.90065087515761699</c:v>
                      </c:pt>
                      <c:pt idx="266">
                        <c:v>0.90046884696556895</c:v>
                      </c:pt>
                      <c:pt idx="267">
                        <c:v>0.90030684570144903</c:v>
                      </c:pt>
                      <c:pt idx="268">
                        <c:v>0.90016461624515498</c:v>
                      </c:pt>
                      <c:pt idx="269">
                        <c:v>0.90004241371678695</c:v>
                      </c:pt>
                      <c:pt idx="270">
                        <c:v>0.89988041245266703</c:v>
                      </c:pt>
                      <c:pt idx="271">
                        <c:v>0.89969838426062099</c:v>
                      </c:pt>
                      <c:pt idx="272">
                        <c:v>0.89953638299649996</c:v>
                      </c:pt>
                      <c:pt idx="273">
                        <c:v>0.89937425417232997</c:v>
                      </c:pt>
                      <c:pt idx="274">
                        <c:v>0.89919095037977803</c:v>
                      </c:pt>
                      <c:pt idx="275">
                        <c:v>0.89900892218773099</c:v>
                      </c:pt>
                      <c:pt idx="276">
                        <c:v>0.89884692092361096</c:v>
                      </c:pt>
                      <c:pt idx="277">
                        <c:v>0.89866489273156502</c:v>
                      </c:pt>
                      <c:pt idx="278">
                        <c:v>0.89846168957113703</c:v>
                      </c:pt>
                      <c:pt idx="279">
                        <c:v>0.89825976201121405</c:v>
                      </c:pt>
                      <c:pt idx="280">
                        <c:v>0.89805643129073598</c:v>
                      </c:pt>
                      <c:pt idx="281">
                        <c:v>0.89783332876243105</c:v>
                      </c:pt>
                      <c:pt idx="282">
                        <c:v>0.89761009867407704</c:v>
                      </c:pt>
                      <c:pt idx="283">
                        <c:v>0.89740829867420502</c:v>
                      </c:pt>
                      <c:pt idx="284">
                        <c:v>0.89718506858585001</c:v>
                      </c:pt>
                      <c:pt idx="285">
                        <c:v>0.89694193912961995</c:v>
                      </c:pt>
                      <c:pt idx="286">
                        <c:v>0.896657735337132</c:v>
                      </c:pt>
                      <c:pt idx="287">
                        <c:v>0.89643450524877699</c:v>
                      </c:pt>
                      <c:pt idx="288">
                        <c:v>0.89619137579254704</c:v>
                      </c:pt>
                      <c:pt idx="289">
                        <c:v>0.89594837389636595</c:v>
                      </c:pt>
                      <c:pt idx="290">
                        <c:v>0.89570524444013599</c:v>
                      </c:pt>
                      <c:pt idx="291">
                        <c:v>0.89544221561602899</c:v>
                      </c:pt>
                      <c:pt idx="292">
                        <c:v>0.89515788426349097</c:v>
                      </c:pt>
                      <c:pt idx="293">
                        <c:v>0.89487508363155799</c:v>
                      </c:pt>
                      <c:pt idx="294">
                        <c:v>0.89457085291114402</c:v>
                      </c:pt>
                      <c:pt idx="295">
                        <c:v>0.89426662219072905</c:v>
                      </c:pt>
                      <c:pt idx="296">
                        <c:v>0.89394249210243903</c:v>
                      </c:pt>
                      <c:pt idx="297">
                        <c:v>0.89361836201414802</c:v>
                      </c:pt>
                      <c:pt idx="298">
                        <c:v>0.89331413129373305</c:v>
                      </c:pt>
                      <c:pt idx="299">
                        <c:v>0.89297022939761705</c:v>
                      </c:pt>
                      <c:pt idx="300">
                        <c:v>0.89266599867720198</c:v>
                      </c:pt>
                      <c:pt idx="301">
                        <c:v>0.89219963913261702</c:v>
                      </c:pt>
                      <c:pt idx="302">
                        <c:v>0.89199643597218903</c:v>
                      </c:pt>
                      <c:pt idx="303">
                        <c:v>0.89163250714814601</c:v>
                      </c:pt>
                      <c:pt idx="304">
                        <c:v>0.89126717516354803</c:v>
                      </c:pt>
                      <c:pt idx="305">
                        <c:v>0.89096294444313395</c:v>
                      </c:pt>
                      <c:pt idx="306">
                        <c:v>0.89053791435490703</c:v>
                      </c:pt>
                      <c:pt idx="307">
                        <c:v>0.89013278363455595</c:v>
                      </c:pt>
                      <c:pt idx="308">
                        <c:v>0.88974755228208202</c:v>
                      </c:pt>
                      <c:pt idx="309">
                        <c:v>0.889301092105372</c:v>
                      </c:pt>
                      <c:pt idx="310">
                        <c:v>0.88889596138502203</c:v>
                      </c:pt>
                      <c:pt idx="311">
                        <c:v>0.88846952813623903</c:v>
                      </c:pt>
                      <c:pt idx="312">
                        <c:v>0.88806439741588905</c:v>
                      </c:pt>
                      <c:pt idx="313">
                        <c:v>0.88763936732766202</c:v>
                      </c:pt>
                      <c:pt idx="314">
                        <c:v>0.88717300778307695</c:v>
                      </c:pt>
                      <c:pt idx="315">
                        <c:v>0.88670677579854196</c:v>
                      </c:pt>
                      <c:pt idx="316">
                        <c:v>0.88624054381400696</c:v>
                      </c:pt>
                      <c:pt idx="317">
                        <c:v>0.88577431182947297</c:v>
                      </c:pt>
                      <c:pt idx="318">
                        <c:v>0.88528805291701096</c:v>
                      </c:pt>
                      <c:pt idx="319">
                        <c:v>0.88480192156460102</c:v>
                      </c:pt>
                      <c:pt idx="320">
                        <c:v>0.88429589084431404</c:v>
                      </c:pt>
                      <c:pt idx="321">
                        <c:v>0.88374853066766901</c:v>
                      </c:pt>
                      <c:pt idx="322">
                        <c:v>0.88322119741895</c:v>
                      </c:pt>
                      <c:pt idx="323">
                        <c:v>0.88267383724230497</c:v>
                      </c:pt>
                      <c:pt idx="324">
                        <c:v>0.882106577697784</c:v>
                      </c:pt>
                      <c:pt idx="325">
                        <c:v>0.88157924444906499</c:v>
                      </c:pt>
                      <c:pt idx="326">
                        <c:v>0.88097078300823595</c:v>
                      </c:pt>
                      <c:pt idx="327">
                        <c:v>0.88034254975958104</c:v>
                      </c:pt>
                      <c:pt idx="328">
                        <c:v>0.87953216075882901</c:v>
                      </c:pt>
                      <c:pt idx="329">
                        <c:v>0.87894512940648195</c:v>
                      </c:pt>
                      <c:pt idx="330">
                        <c:v>0.87837646670140601</c:v>
                      </c:pt>
                      <c:pt idx="331">
                        <c:v>0.87774950905325599</c:v>
                      </c:pt>
                      <c:pt idx="332">
                        <c:v>0.87718097390823002</c:v>
                      </c:pt>
                      <c:pt idx="333">
                        <c:v>0.87653271373164798</c:v>
                      </c:pt>
                      <c:pt idx="334">
                        <c:v>0.87572245229094703</c:v>
                      </c:pt>
                      <c:pt idx="335">
                        <c:v>0.87497188895387401</c:v>
                      </c:pt>
                      <c:pt idx="336">
                        <c:v>0.87420282940948002</c:v>
                      </c:pt>
                      <c:pt idx="337">
                        <c:v>0.87339103724817302</c:v>
                      </c:pt>
                      <c:pt idx="338">
                        <c:v>0.87258077580747095</c:v>
                      </c:pt>
                      <c:pt idx="339">
                        <c:v>0.87172931247046204</c:v>
                      </c:pt>
                      <c:pt idx="340">
                        <c:v>0.87085782220552599</c:v>
                      </c:pt>
                      <c:pt idx="341">
                        <c:v>0.87002766139694798</c:v>
                      </c:pt>
                      <c:pt idx="342">
                        <c:v>0.86913499616363099</c:v>
                      </c:pt>
                      <c:pt idx="343">
                        <c:v>0.86822370716294295</c:v>
                      </c:pt>
                      <c:pt idx="344">
                        <c:v>0.86727134382599802</c:v>
                      </c:pt>
                      <c:pt idx="345">
                        <c:v>0.86629755040057099</c:v>
                      </c:pt>
                      <c:pt idx="346">
                        <c:v>0.86530526076782199</c:v>
                      </c:pt>
                      <c:pt idx="347">
                        <c:v>0.86423056734245796</c:v>
                      </c:pt>
                      <c:pt idx="348">
                        <c:v>0.86313597454921898</c:v>
                      </c:pt>
                      <c:pt idx="349">
                        <c:v>0.862001583020227</c:v>
                      </c:pt>
                      <c:pt idx="350">
                        <c:v>0.86082598959492695</c:v>
                      </c:pt>
                      <c:pt idx="351">
                        <c:v>0.85965026860957705</c:v>
                      </c:pt>
                      <c:pt idx="352">
                        <c:v>0.85843487644852401</c:v>
                      </c:pt>
                      <c:pt idx="353">
                        <c:v>0.85715685230268202</c:v>
                      </c:pt>
                      <c:pt idx="354">
                        <c:v>0.85581925761326205</c:v>
                      </c:pt>
                      <c:pt idx="355">
                        <c:v>0.85446163599591496</c:v>
                      </c:pt>
                      <c:pt idx="356">
                        <c:v>0.85302301374650902</c:v>
                      </c:pt>
                      <c:pt idx="357">
                        <c:v>0.851543189600794</c:v>
                      </c:pt>
                      <c:pt idx="358">
                        <c:v>0.84998236482302003</c:v>
                      </c:pt>
                      <c:pt idx="359">
                        <c:v>0.84836171438156704</c:v>
                      </c:pt>
                      <c:pt idx="360">
                        <c:v>0.846719888971732</c:v>
                      </c:pt>
                      <c:pt idx="361">
                        <c:v>0.84497703600191099</c:v>
                      </c:pt>
                      <c:pt idx="362">
                        <c:v>0.84317308176790495</c:v>
                      </c:pt>
                      <c:pt idx="363">
                        <c:v>0.84130802626971701</c:v>
                      </c:pt>
                      <c:pt idx="364">
                        <c:v>0.83934334637209695</c:v>
                      </c:pt>
                      <c:pt idx="365">
                        <c:v>0.83729639024191105</c:v>
                      </c:pt>
                      <c:pt idx="366">
                        <c:v>0.83516830591961499</c:v>
                      </c:pt>
                      <c:pt idx="367">
                        <c:v>0.83289811970107597</c:v>
                      </c:pt>
                      <c:pt idx="368">
                        <c:v>0.83054680529042602</c:v>
                      </c:pt>
                      <c:pt idx="369">
                        <c:v>0.82809459087983905</c:v>
                      </c:pt>
                      <c:pt idx="370">
                        <c:v>0.82552017394088495</c:v>
                      </c:pt>
                      <c:pt idx="371">
                        <c:v>0.82276372880988402</c:v>
                      </c:pt>
                      <c:pt idx="372">
                        <c:v>0.82002871376736497</c:v>
                      </c:pt>
                      <c:pt idx="373">
                        <c:v>0.81711026737224401</c:v>
                      </c:pt>
                      <c:pt idx="374">
                        <c:v>0.81400838962452104</c:v>
                      </c:pt>
                      <c:pt idx="375">
                        <c:v>0.81074591377323302</c:v>
                      </c:pt>
                      <c:pt idx="376">
                        <c:v>0.80736123539357696</c:v>
                      </c:pt>
                      <c:pt idx="377">
                        <c:v>0.80377322629344305</c:v>
                      </c:pt>
                      <c:pt idx="378">
                        <c:v>0.79994361845768402</c:v>
                      </c:pt>
                      <c:pt idx="379">
                        <c:v>0.79603147926925899</c:v>
                      </c:pt>
                      <c:pt idx="380">
                        <c:v>0.79191741252091197</c:v>
                      </c:pt>
                      <c:pt idx="381">
                        <c:v>0.78745944387644795</c:v>
                      </c:pt>
                      <c:pt idx="382">
                        <c:v>0.78287914514356605</c:v>
                      </c:pt>
                      <c:pt idx="383">
                        <c:v>0.77811554261813198</c:v>
                      </c:pt>
                      <c:pt idx="384">
                        <c:v>0.77311021379702305</c:v>
                      </c:pt>
                      <c:pt idx="385">
                        <c:v>0.767840580551302</c:v>
                      </c:pt>
                      <c:pt idx="386">
                        <c:v>0.76232781784935</c:v>
                      </c:pt>
                      <c:pt idx="387">
                        <c:v>0.75657192569116805</c:v>
                      </c:pt>
                      <c:pt idx="388">
                        <c:v>0.75061270281250803</c:v>
                      </c:pt>
                      <c:pt idx="389">
                        <c:v>0.74435077993403798</c:v>
                      </c:pt>
                      <c:pt idx="390">
                        <c:v>0.737743424438847</c:v>
                      </c:pt>
                      <c:pt idx="391">
                        <c:v>0.73093414138373303</c:v>
                      </c:pt>
                      <c:pt idx="392">
                        <c:v>0.72386042634395698</c:v>
                      </c:pt>
                      <c:pt idx="393">
                        <c:v>0.71658491130430801</c:v>
                      </c:pt>
                      <c:pt idx="394">
                        <c:v>0.70902506491212103</c:v>
                      </c:pt>
                      <c:pt idx="395">
                        <c:v>0.70132311662368996</c:v>
                      </c:pt>
                      <c:pt idx="396">
                        <c:v>0.69339934140745896</c:v>
                      </c:pt>
                      <c:pt idx="397">
                        <c:v>0.68529226239867802</c:v>
                      </c:pt>
                      <c:pt idx="398">
                        <c:v>0.67704295393360103</c:v>
                      </c:pt>
                      <c:pt idx="399">
                        <c:v>0.66867284610071298</c:v>
                      </c:pt>
                      <c:pt idx="400">
                        <c:v>0.66018193890001098</c:v>
                      </c:pt>
                      <c:pt idx="401">
                        <c:v>0.65160850034664497</c:v>
                      </c:pt>
                      <c:pt idx="402">
                        <c:v>0.64299526305752497</c:v>
                      </c:pt>
                      <c:pt idx="403">
                        <c:v>0.634380622607851</c:v>
                      </c:pt>
                      <c:pt idx="404">
                        <c:v>0.625767385318731</c:v>
                      </c:pt>
                      <c:pt idx="405">
                        <c:v>0.61717417495753801</c:v>
                      </c:pt>
                      <c:pt idx="406">
                        <c:v>0.60864193830047897</c:v>
                      </c:pt>
                      <c:pt idx="407">
                        <c:v>0.60019082983553096</c:v>
                      </c:pt>
                      <c:pt idx="408">
                        <c:v>0.59186052073839401</c:v>
                      </c:pt>
                      <c:pt idx="409">
                        <c:v>0.58359131290544197</c:v>
                      </c:pt>
                      <c:pt idx="410">
                        <c:v>0.575485637057215</c:v>
                      </c:pt>
                      <c:pt idx="411">
                        <c:v>0.56749922985619505</c:v>
                      </c:pt>
                      <c:pt idx="412">
                        <c:v>0.55965658283207598</c:v>
                      </c:pt>
                      <c:pt idx="413">
                        <c:v>0.55195463454364402</c:v>
                      </c:pt>
                      <c:pt idx="414">
                        <c:v>0.54435498941570504</c:v>
                      </c:pt>
                      <c:pt idx="415">
                        <c:v>0.53695714428763797</c:v>
                      </c:pt>
                      <c:pt idx="416">
                        <c:v>0.52966172988011295</c:v>
                      </c:pt>
                      <c:pt idx="417">
                        <c:v>0.522526913576152</c:v>
                      </c:pt>
                      <c:pt idx="418">
                        <c:v>0.51549452799273399</c:v>
                      </c:pt>
                      <c:pt idx="419">
                        <c:v>0.50858294177712804</c:v>
                      </c:pt>
                      <c:pt idx="420">
                        <c:v>0.50179355808989001</c:v>
                      </c:pt>
                      <c:pt idx="421">
                        <c:v>0.49508530259476302</c:v>
                      </c:pt>
                      <c:pt idx="422">
                        <c:v>0.48847781953952102</c:v>
                      </c:pt>
                      <c:pt idx="423">
                        <c:v>0.48195286783694502</c:v>
                      </c:pt>
                      <c:pt idx="424">
                        <c:v>0.47546631170956599</c:v>
                      </c:pt>
                      <c:pt idx="425">
                        <c:v>0.46906228693485302</c:v>
                      </c:pt>
                      <c:pt idx="426">
                        <c:v>0.46269793333584203</c:v>
                      </c:pt>
                      <c:pt idx="427">
                        <c:v>0.45635500982531302</c:v>
                      </c:pt>
                      <c:pt idx="428">
                        <c:v>0.45005175749048598</c:v>
                      </c:pt>
                      <c:pt idx="429">
                        <c:v>0.44374863271570902</c:v>
                      </c:pt>
                      <c:pt idx="430">
                        <c:v>0.43744538038088199</c:v>
                      </c:pt>
                      <c:pt idx="431">
                        <c:v>0.43114225560610497</c:v>
                      </c:pt>
                      <c:pt idx="432">
                        <c:v>0.42483900327127799</c:v>
                      </c:pt>
                      <c:pt idx="433">
                        <c:v>0.41851597912862498</c:v>
                      </c:pt>
                      <c:pt idx="434">
                        <c:v>0.41219295498597203</c:v>
                      </c:pt>
                      <c:pt idx="435">
                        <c:v>0.40582860138695998</c:v>
                      </c:pt>
                      <c:pt idx="436">
                        <c:v>0.39944434842007298</c:v>
                      </c:pt>
                      <c:pt idx="437">
                        <c:v>0.39300052490960802</c:v>
                      </c:pt>
                      <c:pt idx="438">
                        <c:v>0.386594969414289</c:v>
                      </c:pt>
                      <c:pt idx="439">
                        <c:v>0.37998901707965299</c:v>
                      </c:pt>
                      <c:pt idx="440">
                        <c:v>0.37348256158439802</c:v>
                      </c:pt>
                      <c:pt idx="441">
                        <c:v>0.366956206721267</c:v>
                      </c:pt>
                      <c:pt idx="442">
                        <c:v>0.36040995249025898</c:v>
                      </c:pt>
                      <c:pt idx="443">
                        <c:v>0.353803872595573</c:v>
                      </c:pt>
                      <c:pt idx="444">
                        <c:v>0.34719651710038102</c:v>
                      </c:pt>
                      <c:pt idx="445">
                        <c:v>0.34054795970888202</c:v>
                      </c:pt>
                      <c:pt idx="446">
                        <c:v>0.33388077855001203</c:v>
                      </c:pt>
                      <c:pt idx="447">
                        <c:v>0.32723362431906799</c:v>
                      </c:pt>
                      <c:pt idx="448">
                        <c:v>0.32066606755963001</c:v>
                      </c:pt>
                      <c:pt idx="449">
                        <c:v>0.314060115224994</c:v>
                      </c:pt>
                      <c:pt idx="450">
                        <c:v>0.30741143027344398</c:v>
                      </c:pt>
                      <c:pt idx="451">
                        <c:v>0.3007642760425</c:v>
                      </c:pt>
                      <c:pt idx="452">
                        <c:v>0.29419812244361698</c:v>
                      </c:pt>
                      <c:pt idx="453">
                        <c:v>0.28771156631623801</c:v>
                      </c:pt>
                      <c:pt idx="454">
                        <c:v>0.281246312717291</c:v>
                      </c:pt>
                      <c:pt idx="455">
                        <c:v>0.27486346291095898</c:v>
                      </c:pt>
                      <c:pt idx="456">
                        <c:v>0.26858023750405802</c:v>
                      </c:pt>
                      <c:pt idx="457">
                        <c:v>0.26219598453717102</c:v>
                      </c:pt>
                      <c:pt idx="458">
                        <c:v>0.25609619048287202</c:v>
                      </c:pt>
                      <c:pt idx="459">
                        <c:v>0.250117068236336</c:v>
                      </c:pt>
                      <c:pt idx="460">
                        <c:v>0.24431997418184601</c:v>
                      </c:pt>
                      <c:pt idx="461">
                        <c:v>0.23842198012742</c:v>
                      </c:pt>
                      <c:pt idx="462">
                        <c:v>0.23268739049766901</c:v>
                      </c:pt>
                      <c:pt idx="463">
                        <c:v>0.227073600235731</c:v>
                      </c:pt>
                      <c:pt idx="464">
                        <c:v>0.22166173753371601</c:v>
                      </c:pt>
                      <c:pt idx="465">
                        <c:v>0.216352305552243</c:v>
                      </c:pt>
                      <c:pt idx="466">
                        <c:v>0.211143646010655</c:v>
                      </c:pt>
                      <c:pt idx="467">
                        <c:v>0.20617824348534899</c:v>
                      </c:pt>
                      <c:pt idx="468">
                        <c:v>0.20135341213568</c:v>
                      </c:pt>
                      <c:pt idx="469">
                        <c:v>0.19671354285921999</c:v>
                      </c:pt>
                      <c:pt idx="470">
                        <c:v>0.19207214286215399</c:v>
                      </c:pt>
                      <c:pt idx="471">
                        <c:v>0.18761264349708401</c:v>
                      </c:pt>
                      <c:pt idx="472">
                        <c:v>0.18335660241254301</c:v>
                      </c:pt>
                      <c:pt idx="473">
                        <c:v>0.17926243503207201</c:v>
                      </c:pt>
                      <c:pt idx="474">
                        <c:v>0.17529059774001901</c:v>
                      </c:pt>
                      <c:pt idx="475">
                        <c:v>0.17148088927213601</c:v>
                      </c:pt>
                      <c:pt idx="476">
                        <c:v>0.167811879539942</c:v>
                      </c:pt>
                      <c:pt idx="477">
                        <c:v>0.164306274232423</c:v>
                      </c:pt>
                      <c:pt idx="478">
                        <c:v>0.160921595852768</c:v>
                      </c:pt>
                      <c:pt idx="479">
                        <c:v>0.15769891873723199</c:v>
                      </c:pt>
                      <c:pt idx="480">
                        <c:v>0.15459844415006399</c:v>
                      </c:pt>
                      <c:pt idx="481">
                        <c:v>0.15163879585863499</c:v>
                      </c:pt>
                      <c:pt idx="482">
                        <c:v>0.14880135009557399</c:v>
                      </c:pt>
                      <c:pt idx="483">
                        <c:v>0.14608623442093199</c:v>
                      </c:pt>
                      <c:pt idx="484">
                        <c:v>0.143511817481977</c:v>
                      </c:pt>
                      <c:pt idx="485">
                        <c:v>0.14103970370351501</c:v>
                      </c:pt>
                      <c:pt idx="486">
                        <c:v>0.13866848992498801</c:v>
                      </c:pt>
                      <c:pt idx="487">
                        <c:v>0.13639830370644901</c:v>
                      </c:pt>
                      <c:pt idx="488">
                        <c:v>0.13427021938415301</c:v>
                      </c:pt>
                      <c:pt idx="489">
                        <c:v>0.132243035061793</c:v>
                      </c:pt>
                      <c:pt idx="490">
                        <c:v>0.13029697893154399</c:v>
                      </c:pt>
                      <c:pt idx="491">
                        <c:v>0.12843332659391099</c:v>
                      </c:pt>
                      <c:pt idx="492">
                        <c:v>0.12664927172778201</c:v>
                      </c:pt>
                      <c:pt idx="493">
                        <c:v>0.12496752002214399</c:v>
                      </c:pt>
                      <c:pt idx="494">
                        <c:v>0.123365493348062</c:v>
                      </c:pt>
                      <c:pt idx="495">
                        <c:v>0.121825971098719</c:v>
                      </c:pt>
                      <c:pt idx="496">
                        <c:v>0.120346019392954</c:v>
                      </c:pt>
                      <c:pt idx="497">
                        <c:v>0.11894732343935099</c:v>
                      </c:pt>
                      <c:pt idx="498">
                        <c:v>0.117589701822004</c:v>
                      </c:pt>
                      <c:pt idx="499">
                        <c:v>0.116293181468841</c:v>
                      </c:pt>
                      <c:pt idx="500">
                        <c:v>0.11507638614723401</c:v>
                      </c:pt>
                      <c:pt idx="501">
                        <c:v>0.113900792721934</c:v>
                      </c:pt>
                      <c:pt idx="502">
                        <c:v>0.112746501825065</c:v>
                      </c:pt>
                      <c:pt idx="503">
                        <c:v>0.11167180839970201</c:v>
                      </c:pt>
                      <c:pt idx="504">
                        <c:v>0.11061841750277</c:v>
                      </c:pt>
                      <c:pt idx="505">
                        <c:v>0.109584925973714</c:v>
                      </c:pt>
                      <c:pt idx="506">
                        <c:v>0.108611132548286</c:v>
                      </c:pt>
                      <c:pt idx="507">
                        <c:v>0.10765864165128999</c:v>
                      </c:pt>
                      <c:pt idx="508">
                        <c:v>0.106706278314345</c:v>
                      </c:pt>
                      <c:pt idx="509">
                        <c:v>0.10581488868153301</c:v>
                      </c:pt>
                      <c:pt idx="510">
                        <c:v>0.10494352597664799</c:v>
                      </c:pt>
                      <c:pt idx="511">
                        <c:v>0.104133264535946</c:v>
                      </c:pt>
                      <c:pt idx="512">
                        <c:v>0.103321472374639</c:v>
                      </c:pt>
                      <c:pt idx="513">
                        <c:v>0.102511210933937</c:v>
                      </c:pt>
                      <c:pt idx="514">
                        <c:v>0.101720848861112</c:v>
                      </c:pt>
                      <c:pt idx="515">
                        <c:v>0.100970285524039</c:v>
                      </c:pt>
                      <c:pt idx="516">
                        <c:v>0.100241024715398</c:v>
                      </c:pt>
                      <c:pt idx="517">
                        <c:v>9.9491864538880107E-2</c:v>
                      </c:pt>
                      <c:pt idx="518">
                        <c:v>9.8741301201807005E-2</c:v>
                      </c:pt>
                      <c:pt idx="519">
                        <c:v>9.79921410252894E-2</c:v>
                      </c:pt>
                      <c:pt idx="520">
                        <c:v>9.7282779584524096E-2</c:v>
                      </c:pt>
                      <c:pt idx="521">
                        <c:v>9.6573418143758805E-2</c:v>
                      </c:pt>
                      <c:pt idx="522">
                        <c:v>9.5883956070869705E-2</c:v>
                      </c:pt>
                      <c:pt idx="523">
                        <c:v>9.5194493997980703E-2</c:v>
                      </c:pt>
                      <c:pt idx="524">
                        <c:v>9.4505031925091604E-2</c:v>
                      </c:pt>
                      <c:pt idx="525">
                        <c:v>9.3816973012757904E-2</c:v>
                      </c:pt>
                      <c:pt idx="526">
                        <c:v>9.3107611571992696E-2</c:v>
                      </c:pt>
                      <c:pt idx="527">
                        <c:v>9.2438048866979705E-2</c:v>
                      </c:pt>
                      <c:pt idx="528">
                        <c:v>9.1770016882572705E-2</c:v>
                      </c:pt>
                      <c:pt idx="529">
                        <c:v>9.1080554809683495E-2</c:v>
                      </c:pt>
                      <c:pt idx="530">
                        <c:v>9.04521940009783E-2</c:v>
                      </c:pt>
                      <c:pt idx="531">
                        <c:v>8.9803933824396998E-2</c:v>
                      </c:pt>
                      <c:pt idx="532">
                        <c:v>8.9175573015691803E-2</c:v>
                      </c:pt>
                      <c:pt idx="533">
                        <c:v>8.8506137870729404E-2</c:v>
                      </c:pt>
                      <c:pt idx="534">
                        <c:v>8.7837978326271798E-2</c:v>
                      </c:pt>
                      <c:pt idx="535">
                        <c:v>8.7189718149690301E-2</c:v>
                      </c:pt>
                      <c:pt idx="536">
                        <c:v>8.6561357340985107E-2</c:v>
                      </c:pt>
                      <c:pt idx="537">
                        <c:v>8.5933124092330407E-2</c:v>
                      </c:pt>
                      <c:pt idx="538">
                        <c:v>8.5324662651501404E-2</c:v>
                      </c:pt>
                      <c:pt idx="539">
                        <c:v>8.4696301842796196E-2</c:v>
                      </c:pt>
                      <c:pt idx="540">
                        <c:v>8.4048041666214796E-2</c:v>
                      </c:pt>
                      <c:pt idx="541">
                        <c:v>8.3419808417560096E-2</c:v>
                      </c:pt>
                      <c:pt idx="542">
                        <c:v>8.2791447608854998E-2</c:v>
                      </c:pt>
                      <c:pt idx="543">
                        <c:v>8.2202885535902007E-2</c:v>
                      </c:pt>
                      <c:pt idx="544">
                        <c:v>8.1576055447802706E-2</c:v>
                      </c:pt>
                      <c:pt idx="545">
                        <c:v>8.0967594006973703E-2</c:v>
                      </c:pt>
                      <c:pt idx="546">
                        <c:v>8.0400334462452303E-2</c:v>
                      </c:pt>
                      <c:pt idx="547">
                        <c:v>7.9792000581673794E-2</c:v>
                      </c:pt>
                      <c:pt idx="548">
                        <c:v>7.92034385087209E-2</c:v>
                      </c:pt>
                      <c:pt idx="549">
                        <c:v>7.8616279596323502E-2</c:v>
                      </c:pt>
                      <c:pt idx="550">
                        <c:v>7.8007945715544896E-2</c:v>
                      </c:pt>
                      <c:pt idx="551">
                        <c:v>7.7440686171023496E-2</c:v>
                      </c:pt>
                      <c:pt idx="552">
                        <c:v>7.6873426626502206E-2</c:v>
                      </c:pt>
                      <c:pt idx="553">
                        <c:v>7.6284992113599903E-2</c:v>
                      </c:pt>
                      <c:pt idx="554">
                        <c:v>7.5697833201202394E-2</c:v>
                      </c:pt>
                      <c:pt idx="555">
                        <c:v>7.5150600584607694E-2</c:v>
                      </c:pt>
                      <c:pt idx="556">
                        <c:v>7.4583341040086404E-2</c:v>
                      </c:pt>
                      <c:pt idx="557">
                        <c:v>7.4016209055615595E-2</c:v>
                      </c:pt>
                      <c:pt idx="558">
                        <c:v>7.3447546350538698E-2</c:v>
                      </c:pt>
                      <c:pt idx="559">
                        <c:v>7.2880286806017602E-2</c:v>
                      </c:pt>
                      <c:pt idx="560">
                        <c:v>7.2333054189422805E-2</c:v>
                      </c:pt>
                      <c:pt idx="561">
                        <c:v>7.1785694012777596E-2</c:v>
                      </c:pt>
                      <c:pt idx="562">
                        <c:v>7.1238461396182895E-2</c:v>
                      </c:pt>
                      <c:pt idx="563">
                        <c:v>7.0712403747969402E-2</c:v>
                      </c:pt>
                      <c:pt idx="564">
                        <c:v>7.0165171131374701E-2</c:v>
                      </c:pt>
                      <c:pt idx="565">
                        <c:v>6.9637710322605698E-2</c:v>
                      </c:pt>
                      <c:pt idx="566">
                        <c:v>6.9110377073887105E-2</c:v>
                      </c:pt>
                      <c:pt idx="567">
                        <c:v>6.8584446985724107E-2</c:v>
                      </c:pt>
                      <c:pt idx="568">
                        <c:v>6.8076885544831406E-2</c:v>
                      </c:pt>
                      <c:pt idx="569">
                        <c:v>6.7570854824544294E-2</c:v>
                      </c:pt>
                      <c:pt idx="570">
                        <c:v>6.7043394015775304E-2</c:v>
                      </c:pt>
                      <c:pt idx="571">
                        <c:v>6.65373632954884E-2</c:v>
                      </c:pt>
                      <c:pt idx="572">
                        <c:v>6.6009902486719396E-2</c:v>
                      </c:pt>
                      <c:pt idx="573">
                        <c:v>6.5503871766432506E-2</c:v>
                      </c:pt>
                      <c:pt idx="574">
                        <c:v>6.4996437885590105E-2</c:v>
                      </c:pt>
                      <c:pt idx="575">
                        <c:v>6.4510178973128801E-2</c:v>
                      </c:pt>
                      <c:pt idx="576">
                        <c:v>6.40041482528418E-2</c:v>
                      </c:pt>
                      <c:pt idx="577">
                        <c:v>6.3518016900431004E-2</c:v>
                      </c:pt>
                      <c:pt idx="578">
                        <c:v>6.3030354827414495E-2</c:v>
                      </c:pt>
                      <c:pt idx="579">
                        <c:v>6.2564122842879794E-2</c:v>
                      </c:pt>
                      <c:pt idx="580">
                        <c:v>6.2099294018900499E-2</c:v>
                      </c:pt>
                      <c:pt idx="581">
                        <c:v>6.1611631945883899E-2</c:v>
                      </c:pt>
                      <c:pt idx="582">
                        <c:v>6.1166702489780803E-2</c:v>
                      </c:pt>
                      <c:pt idx="583">
                        <c:v>6.068057113737E-2</c:v>
                      </c:pt>
                      <c:pt idx="584">
                        <c:v>6.0254137888587703E-2</c:v>
                      </c:pt>
                      <c:pt idx="585">
                        <c:v>5.98289802403104E-2</c:v>
                      </c:pt>
                      <c:pt idx="586">
                        <c:v>5.9382647623651898E-2</c:v>
                      </c:pt>
                      <c:pt idx="587">
                        <c:v>5.8957617535424903E-2</c:v>
                      </c:pt>
                      <c:pt idx="588">
                        <c:v>5.8471486183014197E-2</c:v>
                      </c:pt>
                      <c:pt idx="589">
                        <c:v>5.80648247420575E-2</c:v>
                      </c:pt>
                      <c:pt idx="590">
                        <c:v>5.7599995918078302E-2</c:v>
                      </c:pt>
                      <c:pt idx="591">
                        <c:v>5.7092562037235998E-2</c:v>
                      </c:pt>
                      <c:pt idx="592">
                        <c:v>5.66462294205776E-2</c:v>
                      </c:pt>
                      <c:pt idx="593">
                        <c:v>5.6262401228658297E-2</c:v>
                      </c:pt>
                      <c:pt idx="594">
                        <c:v>5.5835840419825498E-2</c:v>
                      </c:pt>
                      <c:pt idx="595">
                        <c:v>5.5450609067350998E-2</c:v>
                      </c:pt>
                      <c:pt idx="596">
                        <c:v>5.5065377714876497E-2</c:v>
                      </c:pt>
                      <c:pt idx="597">
                        <c:v>5.4640347626649599E-2</c:v>
                      </c:pt>
                      <c:pt idx="598">
                        <c:v>5.4235216906298803E-2</c:v>
                      </c:pt>
                      <c:pt idx="599">
                        <c:v>5.3808783657516498E-2</c:v>
                      </c:pt>
                      <c:pt idx="600">
                        <c:v>5.3383753569289601E-2</c:v>
                      </c:pt>
                      <c:pt idx="601">
                        <c:v>5.2958595921012097E-2</c:v>
                      </c:pt>
                      <c:pt idx="602">
                        <c:v>5.2593263936413802E-2</c:v>
                      </c:pt>
                      <c:pt idx="603">
                        <c:v>5.2208032583939197E-2</c:v>
                      </c:pt>
                      <c:pt idx="604">
                        <c:v>5.1802901863588498E-2</c:v>
                      </c:pt>
                      <c:pt idx="605">
                        <c:v>5.1397771143237701E-2</c:v>
                      </c:pt>
                      <c:pt idx="606">
                        <c:v>5.1012539790763298E-2</c:v>
                      </c:pt>
                      <c:pt idx="607">
                        <c:v>5.0627308438288499E-2</c:v>
                      </c:pt>
                      <c:pt idx="608">
                        <c:v>5.0242077085814102E-2</c:v>
                      </c:pt>
                      <c:pt idx="609">
                        <c:v>4.9856845733339497E-2</c:v>
                      </c:pt>
                      <c:pt idx="610">
                        <c:v>4.9451715012988701E-2</c:v>
                      </c:pt>
                      <c:pt idx="611">
                        <c:v>4.9087786188945701E-2</c:v>
                      </c:pt>
                      <c:pt idx="612">
                        <c:v>4.8722454204347398E-2</c:v>
                      </c:pt>
                      <c:pt idx="613">
                        <c:v>4.8357122219748902E-2</c:v>
                      </c:pt>
                      <c:pt idx="614">
                        <c:v>4.7993193395705902E-2</c:v>
                      </c:pt>
                      <c:pt idx="615">
                        <c:v>4.7607962043231401E-2</c:v>
                      </c:pt>
                      <c:pt idx="616">
                        <c:v>4.7262529426509103E-2</c:v>
                      </c:pt>
                      <c:pt idx="617">
                        <c:v>4.6898600602466103E-2</c:v>
                      </c:pt>
                      <c:pt idx="618">
                        <c:v>4.6452140425757203E-2</c:v>
                      </c:pt>
                      <c:pt idx="619">
                        <c:v>4.6088211601714203E-2</c:v>
                      </c:pt>
                      <c:pt idx="620">
                        <c:v>4.5762678352868E-2</c:v>
                      </c:pt>
                      <c:pt idx="621">
                        <c:v>4.5438675824627801E-2</c:v>
                      </c:pt>
                      <c:pt idx="622">
                        <c:v>4.51344451042133E-2</c:v>
                      </c:pt>
                      <c:pt idx="623">
                        <c:v>4.4790415648046498E-2</c:v>
                      </c:pt>
                      <c:pt idx="624">
                        <c:v>4.4527386823939703E-2</c:v>
                      </c:pt>
                      <c:pt idx="625">
                        <c:v>4.4223156103525202E-2</c:v>
                      </c:pt>
                      <c:pt idx="626">
                        <c:v>4.3818025383174398E-2</c:v>
                      </c:pt>
                      <c:pt idx="627">
                        <c:v>4.3371692766516E-2</c:v>
                      </c:pt>
                      <c:pt idx="628">
                        <c:v>4.3148462678161498E-2</c:v>
                      </c:pt>
                      <c:pt idx="629">
                        <c:v>4.2824332589870701E-2</c:v>
                      </c:pt>
                      <c:pt idx="630">
                        <c:v>4.2480303133704003E-2</c:v>
                      </c:pt>
                      <c:pt idx="631">
                        <c:v>4.2156300605463798E-2</c:v>
                      </c:pt>
                      <c:pt idx="632">
                        <c:v>4.1832170517173001E-2</c:v>
                      </c:pt>
                      <c:pt idx="633">
                        <c:v>4.1547839164634698E-2</c:v>
                      </c:pt>
                      <c:pt idx="634">
                        <c:v>4.1203809708467799E-2</c:v>
                      </c:pt>
                      <c:pt idx="635">
                        <c:v>4.0878276459621797E-2</c:v>
                      </c:pt>
                      <c:pt idx="636">
                        <c:v>4.0575448899762598E-2</c:v>
                      </c:pt>
                      <c:pt idx="637">
                        <c:v>4.0251318811471898E-2</c:v>
                      </c:pt>
                      <c:pt idx="638">
                        <c:v>3.9925785562625903E-2</c:v>
                      </c:pt>
                      <c:pt idx="639">
                        <c:v>3.9623085562817198E-2</c:v>
                      </c:pt>
                      <c:pt idx="640">
                        <c:v>3.9338754210278902E-2</c:v>
                      </c:pt>
                      <c:pt idx="641">
                        <c:v>3.9034523489864401E-2</c:v>
                      </c:pt>
                      <c:pt idx="642">
                        <c:v>3.8710393401573701E-2</c:v>
                      </c:pt>
                      <c:pt idx="643">
                        <c:v>3.8406162681159303E-2</c:v>
                      </c:pt>
                      <c:pt idx="644">
                        <c:v>3.8101931960744601E-2</c:v>
                      </c:pt>
                      <c:pt idx="645">
                        <c:v>3.78390306966883E-2</c:v>
                      </c:pt>
                      <c:pt idx="646">
                        <c:v>3.7534799976273903E-2</c:v>
                      </c:pt>
                      <c:pt idx="647">
                        <c:v>3.7250468623735399E-2</c:v>
                      </c:pt>
                      <c:pt idx="648">
                        <c:v>3.6967540431752398E-2</c:v>
                      </c:pt>
                      <c:pt idx="649">
                        <c:v>3.6683209079214102E-2</c:v>
                      </c:pt>
                      <c:pt idx="650">
                        <c:v>3.6420307815157801E-2</c:v>
                      </c:pt>
                      <c:pt idx="651">
                        <c:v>3.6135976462619498E-2</c:v>
                      </c:pt>
                      <c:pt idx="652">
                        <c:v>3.58317457422049E-2</c:v>
                      </c:pt>
                      <c:pt idx="653">
                        <c:v>3.5548817550221899E-2</c:v>
                      </c:pt>
                      <c:pt idx="654">
                        <c:v>3.5264486197683499E-2</c:v>
                      </c:pt>
                      <c:pt idx="655">
                        <c:v>3.5021484301503397E-2</c:v>
                      </c:pt>
                      <c:pt idx="656">
                        <c:v>3.4738556109520501E-2</c:v>
                      </c:pt>
                      <c:pt idx="657">
                        <c:v>3.4474124124858403E-2</c:v>
                      </c:pt>
                      <c:pt idx="658">
                        <c:v>3.4191323492925897E-2</c:v>
                      </c:pt>
                      <c:pt idx="659">
                        <c:v>3.39069921403874E-2</c:v>
                      </c:pt>
                      <c:pt idx="660">
                        <c:v>3.3643963316280702E-2</c:v>
                      </c:pt>
                      <c:pt idx="661">
                        <c:v>3.3400833860050001E-2</c:v>
                      </c:pt>
                      <c:pt idx="662">
                        <c:v>3.3157831963869802E-2</c:v>
                      </c:pt>
                      <c:pt idx="663">
                        <c:v>3.2873500611331402E-2</c:v>
                      </c:pt>
                      <c:pt idx="664">
                        <c:v>3.2610471787224801E-2</c:v>
                      </c:pt>
                      <c:pt idx="665">
                        <c:v>3.2326140434686297E-2</c:v>
                      </c:pt>
                      <c:pt idx="666">
                        <c:v>3.2063239170629997E-2</c:v>
                      </c:pt>
                      <c:pt idx="667">
                        <c:v>3.1840009082275599E-2</c:v>
                      </c:pt>
                      <c:pt idx="668">
                        <c:v>3.1596879626045002E-2</c:v>
                      </c:pt>
                      <c:pt idx="669">
                        <c:v>3.1353877729864803E-2</c:v>
                      </c:pt>
                      <c:pt idx="670">
                        <c:v>3.1089445745202698E-2</c:v>
                      </c:pt>
                      <c:pt idx="671">
                        <c:v>3.0826416921095799E-2</c:v>
                      </c:pt>
                      <c:pt idx="672">
                        <c:v>3.0522186200681201E-2</c:v>
                      </c:pt>
                      <c:pt idx="673">
                        <c:v>3.0279184304501199E-2</c:v>
                      </c:pt>
                      <c:pt idx="674">
                        <c:v>3.0075853584022899E-2</c:v>
                      </c:pt>
                      <c:pt idx="675">
                        <c:v>2.9874053584150399E-2</c:v>
                      </c:pt>
                      <c:pt idx="676">
                        <c:v>2.9630924127919799E-2</c:v>
                      </c:pt>
                      <c:pt idx="677">
                        <c:v>2.94076940395652E-2</c:v>
                      </c:pt>
                      <c:pt idx="678">
                        <c:v>2.9144792775509E-2</c:v>
                      </c:pt>
                      <c:pt idx="679">
                        <c:v>2.8901663319278299E-2</c:v>
                      </c:pt>
                      <c:pt idx="680">
                        <c:v>2.8658533863047699E-2</c:v>
                      </c:pt>
                      <c:pt idx="681">
                        <c:v>2.8435431334743699E-2</c:v>
                      </c:pt>
                      <c:pt idx="682">
                        <c:v>2.82122012463892E-2</c:v>
                      </c:pt>
                      <c:pt idx="683">
                        <c:v>2.8111301246452901E-2</c:v>
                      </c:pt>
                      <c:pt idx="684">
                        <c:v>2.7846869261790801E-2</c:v>
                      </c:pt>
                      <c:pt idx="685">
                        <c:v>2.7563941069807901E-2</c:v>
                      </c:pt>
                      <c:pt idx="686">
                        <c:v>2.7320939173627799E-2</c:v>
                      </c:pt>
                      <c:pt idx="687">
                        <c:v>2.7076406556841601E-2</c:v>
                      </c:pt>
                      <c:pt idx="688">
                        <c:v>2.6854579629042599E-2</c:v>
                      </c:pt>
                      <c:pt idx="689">
                        <c:v>2.6631477100738699E-2</c:v>
                      </c:pt>
                      <c:pt idx="690">
                        <c:v>2.6469348276568001E-2</c:v>
                      </c:pt>
                      <c:pt idx="691">
                        <c:v>2.6266145116140199E-2</c:v>
                      </c:pt>
                      <c:pt idx="692">
                        <c:v>2.60031162920333E-2</c:v>
                      </c:pt>
                      <c:pt idx="693">
                        <c:v>2.57599868358027E-2</c:v>
                      </c:pt>
                      <c:pt idx="694">
                        <c:v>2.5597985571682601E-2</c:v>
                      </c:pt>
                      <c:pt idx="695">
                        <c:v>2.5414554219080399E-2</c:v>
                      </c:pt>
                      <c:pt idx="696">
                        <c:v>2.52127542192081E-2</c:v>
                      </c:pt>
                      <c:pt idx="697">
                        <c:v>2.4948322234545899E-2</c:v>
                      </c:pt>
                      <c:pt idx="698">
                        <c:v>2.4746394674622901E-2</c:v>
                      </c:pt>
                      <c:pt idx="699">
                        <c:v>2.4523292146319101E-2</c:v>
                      </c:pt>
                      <c:pt idx="700">
                        <c:v>2.43213645863961E-2</c:v>
                      </c:pt>
                      <c:pt idx="701">
                        <c:v>2.40982620580922E-2</c:v>
                      </c:pt>
                      <c:pt idx="702">
                        <c:v>2.3894931337613799E-2</c:v>
                      </c:pt>
                      <c:pt idx="703">
                        <c:v>2.3671701249259301E-2</c:v>
                      </c:pt>
                      <c:pt idx="704">
                        <c:v>2.3469901249386901E-2</c:v>
                      </c:pt>
                      <c:pt idx="705">
                        <c:v>2.3286469896784699E-2</c:v>
                      </c:pt>
                      <c:pt idx="706">
                        <c:v>2.3104569264788499E-2</c:v>
                      </c:pt>
                      <c:pt idx="707">
                        <c:v>2.2922541072741699E-2</c:v>
                      </c:pt>
                      <c:pt idx="708">
                        <c:v>2.2719337912314001E-2</c:v>
                      </c:pt>
                      <c:pt idx="709">
                        <c:v>2.2517410352391E-2</c:v>
                      </c:pt>
                      <c:pt idx="710">
                        <c:v>2.2314207191963101E-2</c:v>
                      </c:pt>
                      <c:pt idx="711">
                        <c:v>2.2152078367792601E-2</c:v>
                      </c:pt>
                      <c:pt idx="712">
                        <c:v>2.1948875207364899E-2</c:v>
                      </c:pt>
                      <c:pt idx="713">
                        <c:v>2.17668470153181E-2</c:v>
                      </c:pt>
                      <c:pt idx="714">
                        <c:v>2.15650470154456E-2</c:v>
                      </c:pt>
                      <c:pt idx="715">
                        <c:v>2.1381615662843401E-2</c:v>
                      </c:pt>
                      <c:pt idx="716">
                        <c:v>2.11997150308471E-2</c:v>
                      </c:pt>
                      <c:pt idx="717">
                        <c:v>2.1017686838800301E-2</c:v>
                      </c:pt>
                      <c:pt idx="718">
                        <c:v>2.0834383046248801E-2</c:v>
                      </c:pt>
                      <c:pt idx="719">
                        <c:v>2.06722542220781E-2</c:v>
                      </c:pt>
                      <c:pt idx="720">
                        <c:v>2.0510252957958001E-2</c:v>
                      </c:pt>
                      <c:pt idx="721">
                        <c:v>2.03083253980351E-2</c:v>
                      </c:pt>
                      <c:pt idx="722">
                        <c:v>2.0125021605483601E-2</c:v>
                      </c:pt>
                      <c:pt idx="723">
                        <c:v>1.9962892781312799E-2</c:v>
                      </c:pt>
                      <c:pt idx="724">
                        <c:v>1.9780992149316601E-2</c:v>
                      </c:pt>
                      <c:pt idx="725">
                        <c:v>1.9618863325146101E-2</c:v>
                      </c:pt>
                      <c:pt idx="726">
                        <c:v>1.94369626931498E-2</c:v>
                      </c:pt>
                      <c:pt idx="727">
                        <c:v>1.9274833868979199E-2</c:v>
                      </c:pt>
                      <c:pt idx="728">
                        <c:v>1.90716307085513E-2</c:v>
                      </c:pt>
                      <c:pt idx="729">
                        <c:v>1.8889602516504601E-2</c:v>
                      </c:pt>
                      <c:pt idx="730">
                        <c:v>1.8727601252384499E-2</c:v>
                      </c:pt>
                      <c:pt idx="731">
                        <c:v>1.8565472428213901E-2</c:v>
                      </c:pt>
                      <c:pt idx="732">
                        <c:v>1.8382168635662301E-2</c:v>
                      </c:pt>
                      <c:pt idx="733">
                        <c:v>1.8200140443615499E-2</c:v>
                      </c:pt>
                      <c:pt idx="734">
                        <c:v>1.80779379152478E-2</c:v>
                      </c:pt>
                      <c:pt idx="735">
                        <c:v>1.7915936651127701E-2</c:v>
                      </c:pt>
                      <c:pt idx="736">
                        <c:v>1.77538078269571E-2</c:v>
                      </c:pt>
                      <c:pt idx="737">
                        <c:v>1.7591806562837001E-2</c:v>
                      </c:pt>
                      <c:pt idx="738">
                        <c:v>1.7449577106542501E-2</c:v>
                      </c:pt>
                      <c:pt idx="739">
                        <c:v>1.7267676474546301E-2</c:v>
                      </c:pt>
                      <c:pt idx="740">
                        <c:v>1.7125447018251898E-2</c:v>
                      </c:pt>
                      <c:pt idx="741">
                        <c:v>1.6983345122007901E-2</c:v>
                      </c:pt>
                      <c:pt idx="742">
                        <c:v>1.6821343857887801E-2</c:v>
                      </c:pt>
                      <c:pt idx="743">
                        <c:v>1.6680517562148799E-2</c:v>
                      </c:pt>
                      <c:pt idx="744">
                        <c:v>1.6538415665904999E-2</c:v>
                      </c:pt>
                      <c:pt idx="745">
                        <c:v>1.6396186209610499E-2</c:v>
                      </c:pt>
                      <c:pt idx="746">
                        <c:v>1.6214285577614201E-2</c:v>
                      </c:pt>
                      <c:pt idx="747">
                        <c:v>1.6092083049246399E-2</c:v>
                      </c:pt>
                      <c:pt idx="748">
                        <c:v>1.5910054857199599E-2</c:v>
                      </c:pt>
                      <c:pt idx="749">
                        <c:v>1.5767952960955699E-2</c:v>
                      </c:pt>
                      <c:pt idx="750">
                        <c:v>1.56257235046613E-2</c:v>
                      </c:pt>
                      <c:pt idx="751">
                        <c:v>1.5483621608417399E-2</c:v>
                      </c:pt>
                      <c:pt idx="752">
                        <c:v>1.53214927842468E-2</c:v>
                      </c:pt>
                      <c:pt idx="753">
                        <c:v>1.5180794048558301E-2</c:v>
                      </c:pt>
                      <c:pt idx="754">
                        <c:v>1.5058591520190401E-2</c:v>
                      </c:pt>
                      <c:pt idx="755">
                        <c:v>1.4916362063896E-2</c:v>
                      </c:pt>
                      <c:pt idx="756">
                        <c:v>1.47742601676522E-2</c:v>
                      </c:pt>
                      <c:pt idx="757">
                        <c:v>1.4633561431963499E-2</c:v>
                      </c:pt>
                      <c:pt idx="758">
                        <c:v>1.44501300793615E-2</c:v>
                      </c:pt>
                      <c:pt idx="759">
                        <c:v>1.4349230079425099E-2</c:v>
                      </c:pt>
                      <c:pt idx="760">
                        <c:v>1.42284307116128E-2</c:v>
                      </c:pt>
                      <c:pt idx="761">
                        <c:v>1.4106100623194499E-2</c:v>
                      </c:pt>
                      <c:pt idx="762">
                        <c:v>1.3983898094826801E-2</c:v>
                      </c:pt>
                      <c:pt idx="763">
                        <c:v>1.38430717990878E-2</c:v>
                      </c:pt>
                      <c:pt idx="764">
                        <c:v>1.36810705349677E-2</c:v>
                      </c:pt>
                      <c:pt idx="765">
                        <c:v>1.35588680066E-2</c:v>
                      </c:pt>
                      <c:pt idx="766">
                        <c:v>1.34365379181818E-2</c:v>
                      </c:pt>
                      <c:pt idx="767">
                        <c:v>1.32745366540616E-2</c:v>
                      </c:pt>
                      <c:pt idx="768">
                        <c:v>1.31536097261986E-2</c:v>
                      </c:pt>
                      <c:pt idx="769">
                        <c:v>1.3031407197831E-2</c:v>
                      </c:pt>
                      <c:pt idx="770">
                        <c:v>1.29106078300186E-2</c:v>
                      </c:pt>
                      <c:pt idx="771">
                        <c:v>1.2768378373724101E-2</c:v>
                      </c:pt>
                      <c:pt idx="772">
                        <c:v>1.2667478373788E-2</c:v>
                      </c:pt>
                      <c:pt idx="773">
                        <c:v>1.25253764775439E-2</c:v>
                      </c:pt>
                      <c:pt idx="774">
                        <c:v>1.23632476533734E-2</c:v>
                      </c:pt>
                      <c:pt idx="775">
                        <c:v>1.22410451250056E-2</c:v>
                      </c:pt>
                      <c:pt idx="776">
                        <c:v>1.2140145125069401E-2</c:v>
                      </c:pt>
                      <c:pt idx="777">
                        <c:v>1.20391175650827E-2</c:v>
                      </c:pt>
                      <c:pt idx="778">
                        <c:v>1.1936814404591E-2</c:v>
                      </c:pt>
                      <c:pt idx="779">
                        <c:v>1.1796115668902599E-2</c:v>
                      </c:pt>
                      <c:pt idx="780">
                        <c:v>1.16538862126081E-2</c:v>
                      </c:pt>
                      <c:pt idx="781">
                        <c:v>1.1552986212671999E-2</c:v>
                      </c:pt>
                      <c:pt idx="782">
                        <c:v>1.14307836843042E-2</c:v>
                      </c:pt>
                      <c:pt idx="783">
                        <c:v>1.13297561243174E-2</c:v>
                      </c:pt>
                      <c:pt idx="784">
                        <c:v>1.13098567564412E-2</c:v>
                      </c:pt>
                      <c:pt idx="785">
                        <c:v>1.11066535960135E-2</c:v>
                      </c:pt>
                      <c:pt idx="786">
                        <c:v>1.09843235075953E-2</c:v>
                      </c:pt>
                      <c:pt idx="787">
                        <c:v>1.08436247719067E-2</c:v>
                      </c:pt>
                      <c:pt idx="788">
                        <c:v>1.0741321611415101E-2</c:v>
                      </c:pt>
                      <c:pt idx="789">
                        <c:v>1.06404216114788E-2</c:v>
                      </c:pt>
                      <c:pt idx="790">
                        <c:v>1.05180915230606E-2</c:v>
                      </c:pt>
                      <c:pt idx="791">
                        <c:v>1.0356090258940499E-2</c:v>
                      </c:pt>
                      <c:pt idx="792">
                        <c:v>1.0174062066893599E-2</c:v>
                      </c:pt>
                      <c:pt idx="793">
                        <c:v>1.00731620669575E-2</c:v>
                      </c:pt>
                      <c:pt idx="794">
                        <c:v>1.0012060802773601E-2</c:v>
                      </c:pt>
                      <c:pt idx="795">
                        <c:v>9.9722620670213997E-3</c:v>
                      </c:pt>
                      <c:pt idx="796">
                        <c:v>9.9722620670213997E-3</c:v>
                      </c:pt>
                      <c:pt idx="797">
                        <c:v>9.8300326107269003E-3</c:v>
                      </c:pt>
                      <c:pt idx="798">
                        <c:v>9.6879307144830396E-3</c:v>
                      </c:pt>
                      <c:pt idx="799">
                        <c:v>9.5657281861151206E-3</c:v>
                      </c:pt>
                      <c:pt idx="800">
                        <c:v>9.4647006261283691E-3</c:v>
                      </c:pt>
                      <c:pt idx="801">
                        <c:v>9.3439012583159693E-3</c:v>
                      </c:pt>
                      <c:pt idx="802">
                        <c:v>9.2216987299483799E-3</c:v>
                      </c:pt>
                      <c:pt idx="803">
                        <c:v>9.1405705378377906E-3</c:v>
                      </c:pt>
                      <c:pt idx="804">
                        <c:v>9.0595699057777201E-3</c:v>
                      </c:pt>
                      <c:pt idx="805">
                        <c:v>8.9586699058414893E-3</c:v>
                      </c:pt>
                      <c:pt idx="806">
                        <c:v>8.8165680095976303E-3</c:v>
                      </c:pt>
                      <c:pt idx="807">
                        <c:v>8.7155404496108702E-3</c:v>
                      </c:pt>
                      <c:pt idx="808">
                        <c:v>8.6345398175507997E-3</c:v>
                      </c:pt>
                      <c:pt idx="809">
                        <c:v>8.5734385533670094E-3</c:v>
                      </c:pt>
                      <c:pt idx="810">
                        <c:v>8.4725385534306693E-3</c:v>
                      </c:pt>
                      <c:pt idx="811">
                        <c:v>8.3701078328886104E-3</c:v>
                      </c:pt>
                      <c:pt idx="812">
                        <c:v>8.28910720082854E-3</c:v>
                      </c:pt>
                      <c:pt idx="813">
                        <c:v>8.1882072008923005E-3</c:v>
                      </c:pt>
                      <c:pt idx="814">
                        <c:v>8.0873072009561807E-3</c:v>
                      </c:pt>
                      <c:pt idx="815">
                        <c:v>8.0061790088455896E-3</c:v>
                      </c:pt>
                      <c:pt idx="816">
                        <c:v>7.9038758483539508E-3</c:v>
                      </c:pt>
                      <c:pt idx="817">
                        <c:v>7.8029758484178197E-3</c:v>
                      </c:pt>
                      <c:pt idx="818">
                        <c:v>7.70194828843107E-3</c:v>
                      </c:pt>
                      <c:pt idx="819">
                        <c:v>7.6209476563711097E-3</c:v>
                      </c:pt>
                      <c:pt idx="820">
                        <c:v>7.51864449587947E-3</c:v>
                      </c:pt>
                      <c:pt idx="821">
                        <c:v>7.41774449594324E-3</c:v>
                      </c:pt>
                      <c:pt idx="822">
                        <c:v>7.3366163038326403E-3</c:v>
                      </c:pt>
                      <c:pt idx="823">
                        <c:v>7.2357163038964103E-3</c:v>
                      </c:pt>
                      <c:pt idx="824">
                        <c:v>7.15471567183645E-3</c:v>
                      </c:pt>
                      <c:pt idx="825">
                        <c:v>7.0737150397762703E-3</c:v>
                      </c:pt>
                      <c:pt idx="826">
                        <c:v>6.9726874797896299E-3</c:v>
                      </c:pt>
                      <c:pt idx="827">
                        <c:v>6.8504849514219304E-3</c:v>
                      </c:pt>
                      <c:pt idx="828">
                        <c:v>6.7495849514856996E-3</c:v>
                      </c:pt>
                      <c:pt idx="829">
                        <c:v>6.6884836873017904E-3</c:v>
                      </c:pt>
                      <c:pt idx="830">
                        <c:v>6.5874561273150398E-3</c:v>
                      </c:pt>
                      <c:pt idx="831">
                        <c:v>6.5064554952550804E-3</c:v>
                      </c:pt>
                      <c:pt idx="832">
                        <c:v>6.42545486319501E-3</c:v>
                      </c:pt>
                      <c:pt idx="833">
                        <c:v>6.3444542311349404E-3</c:v>
                      </c:pt>
                      <c:pt idx="834">
                        <c:v>6.2634535990748804E-3</c:v>
                      </c:pt>
                      <c:pt idx="835">
                        <c:v>6.1610228785328198E-3</c:v>
                      </c:pt>
                      <c:pt idx="836">
                        <c:v>6.0800222464727502E-3</c:v>
                      </c:pt>
                      <c:pt idx="837">
                        <c:v>5.99902161441279E-3</c:v>
                      </c:pt>
                      <c:pt idx="838">
                        <c:v>5.9178934223021997E-3</c:v>
                      </c:pt>
                      <c:pt idx="839">
                        <c:v>5.8169934223659698E-3</c:v>
                      </c:pt>
                      <c:pt idx="840">
                        <c:v>5.7160934224297398E-3</c:v>
                      </c:pt>
                      <c:pt idx="841">
                        <c:v>5.6350927903697796E-3</c:v>
                      </c:pt>
                      <c:pt idx="842">
                        <c:v>5.5540921583095999E-3</c:v>
                      </c:pt>
                      <c:pt idx="843">
                        <c:v>5.4516614377675401E-3</c:v>
                      </c:pt>
                      <c:pt idx="844">
                        <c:v>5.3706608057074697E-3</c:v>
                      </c:pt>
                      <c:pt idx="845">
                        <c:v>5.3308620699551498E-3</c:v>
                      </c:pt>
                      <c:pt idx="846">
                        <c:v>5.2285589094636098E-3</c:v>
                      </c:pt>
                      <c:pt idx="847">
                        <c:v>5.1474307173530196E-3</c:v>
                      </c:pt>
                      <c:pt idx="848">
                        <c:v>5.0465307174168998E-3</c:v>
                      </c:pt>
                      <c:pt idx="849">
                        <c:v>4.9854294532329898E-3</c:v>
                      </c:pt>
                      <c:pt idx="850">
                        <c:v>4.9044288211729202E-3</c:v>
                      </c:pt>
                      <c:pt idx="851">
                        <c:v>4.82330062906233E-3</c:v>
                      </c:pt>
                      <c:pt idx="852">
                        <c:v>4.7224006291261E-3</c:v>
                      </c:pt>
                      <c:pt idx="853">
                        <c:v>4.6612993649423097E-3</c:v>
                      </c:pt>
                      <c:pt idx="854">
                        <c:v>4.5802987328822401E-3</c:v>
                      </c:pt>
                      <c:pt idx="855">
                        <c:v>4.5191974686983301E-3</c:v>
                      </c:pt>
                      <c:pt idx="856">
                        <c:v>4.4380692765877399E-3</c:v>
                      </c:pt>
                      <c:pt idx="857">
                        <c:v>4.3570686445276703E-3</c:v>
                      </c:pt>
                      <c:pt idx="858">
                        <c:v>4.2760680124677196E-3</c:v>
                      </c:pt>
                      <c:pt idx="859">
                        <c:v>4.1950673804076501E-3</c:v>
                      </c:pt>
                      <c:pt idx="860">
                        <c:v>4.1353692767790396E-3</c:v>
                      </c:pt>
                      <c:pt idx="861">
                        <c:v>4.0542410846685596E-3</c:v>
                      </c:pt>
                      <c:pt idx="862">
                        <c:v>3.9718372920530803E-3</c:v>
                      </c:pt>
                      <c:pt idx="863">
                        <c:v>3.87093729211696E-3</c:v>
                      </c:pt>
                      <c:pt idx="864">
                        <c:v>3.78993666005689E-3</c:v>
                      </c:pt>
                      <c:pt idx="865">
                        <c:v>3.7287078358224598E-3</c:v>
                      </c:pt>
                      <c:pt idx="866">
                        <c:v>3.6477072037625099E-3</c:v>
                      </c:pt>
                      <c:pt idx="867">
                        <c:v>3.5667065717024399E-3</c:v>
                      </c:pt>
                      <c:pt idx="868">
                        <c:v>3.52690783595011E-3</c:v>
                      </c:pt>
                      <c:pt idx="869">
                        <c:v>3.4260078360138801E-3</c:v>
                      </c:pt>
                      <c:pt idx="870">
                        <c:v>3.3647790117794498E-3</c:v>
                      </c:pt>
                      <c:pt idx="871">
                        <c:v>3.28377837971949E-3</c:v>
                      </c:pt>
                      <c:pt idx="872">
                        <c:v>3.22267711553559E-3</c:v>
                      </c:pt>
                      <c:pt idx="873">
                        <c:v>3.1416764834754098E-3</c:v>
                      </c:pt>
                      <c:pt idx="874">
                        <c:v>3.04077648353929E-3</c:v>
                      </c:pt>
                      <c:pt idx="875">
                        <c:v>2.9596482914286998E-3</c:v>
                      </c:pt>
                      <c:pt idx="876">
                        <c:v>2.8985470272447902E-3</c:v>
                      </c:pt>
                      <c:pt idx="877">
                        <c:v>2.8175463951848299E-3</c:v>
                      </c:pt>
                      <c:pt idx="878">
                        <c:v>2.7763444988772E-3</c:v>
                      </c:pt>
                      <c:pt idx="879">
                        <c:v>2.6953438668170199E-3</c:v>
                      </c:pt>
                      <c:pt idx="880">
                        <c:v>2.6142156747064301E-3</c:v>
                      </c:pt>
                      <c:pt idx="881">
                        <c:v>2.5531144105226402E-3</c:v>
                      </c:pt>
                      <c:pt idx="882">
                        <c:v>2.4934163068940402E-3</c:v>
                      </c:pt>
                      <c:pt idx="883">
                        <c:v>2.3911131464025002E-3</c:v>
                      </c:pt>
                      <c:pt idx="884">
                        <c:v>2.30998495429191E-3</c:v>
                      </c:pt>
                      <c:pt idx="885">
                        <c:v>2.2502868506634201E-3</c:v>
                      </c:pt>
                      <c:pt idx="886">
                        <c:v>2.2090849543557902E-3</c:v>
                      </c:pt>
                      <c:pt idx="887">
                        <c:v>2.1479836901718802E-3</c:v>
                      </c:pt>
                      <c:pt idx="888">
                        <c:v>2.0271843223594898E-3</c:v>
                      </c:pt>
                      <c:pt idx="889">
                        <c:v>1.9660830581755798E-3</c:v>
                      </c:pt>
                      <c:pt idx="890">
                        <c:v>1.8849548660650999E-3</c:v>
                      </c:pt>
                      <c:pt idx="891">
                        <c:v>1.82385360188131E-3</c:v>
                      </c:pt>
                      <c:pt idx="892">
                        <c:v>1.7627523376974E-3</c:v>
                      </c:pt>
                      <c:pt idx="893">
                        <c:v>1.7030542340689099E-3</c:v>
                      </c:pt>
                      <c:pt idx="894">
                        <c:v>1.62205360200873E-3</c:v>
                      </c:pt>
                      <c:pt idx="895">
                        <c:v>1.5608247777744201E-3</c:v>
                      </c:pt>
                      <c:pt idx="896">
                        <c:v>1.4798241457143499E-3</c:v>
                      </c:pt>
                      <c:pt idx="897">
                        <c:v>1.3789241457781199E-3</c:v>
                      </c:pt>
                      <c:pt idx="898">
                        <c:v>1.3178228815943201E-3</c:v>
                      </c:pt>
                      <c:pt idx="899">
                        <c:v>1.2567216174103101E-3</c:v>
                      </c:pt>
                      <c:pt idx="900">
                        <c:v>1.19549279317588E-3</c:v>
                      </c:pt>
                      <c:pt idx="901">
                        <c:v>1.1144921611160299E-3</c:v>
                      </c:pt>
                      <c:pt idx="902">
                        <c:v>1.01359216117969E-3</c:v>
                      </c:pt>
                      <c:pt idx="903">
                        <c:v>9.5249089699589505E-4</c:v>
                      </c:pt>
                      <c:pt idx="904">
                        <c:v>8.9138963281199001E-4</c:v>
                      </c:pt>
                      <c:pt idx="905">
                        <c:v>8.31563969132865E-4</c:v>
                      </c:pt>
                      <c:pt idx="906">
                        <c:v>7.7046270494907098E-4</c:v>
                      </c:pt>
                      <c:pt idx="907">
                        <c:v>7.0936144076527697E-4</c:v>
                      </c:pt>
                      <c:pt idx="908">
                        <c:v>6.2836080870509801E-4</c:v>
                      </c:pt>
                      <c:pt idx="909">
                        <c:v>5.4736017664514002E-4</c:v>
                      </c:pt>
                      <c:pt idx="910">
                        <c:v>4.8613135241071302E-4</c:v>
                      </c:pt>
                      <c:pt idx="911">
                        <c:v>4.0513072035075498E-4</c:v>
                      </c:pt>
                      <c:pt idx="912">
                        <c:v>3.2413008829068602E-4</c:v>
                      </c:pt>
                      <c:pt idx="913">
                        <c:v>2.8433135253835802E-4</c:v>
                      </c:pt>
                      <c:pt idx="914">
                        <c:v>2.0333072047829E-4</c:v>
                      </c:pt>
                      <c:pt idx="915">
                        <c:v>1.4222945629438499E-4</c:v>
                      </c:pt>
                      <c:pt idx="916">
                        <c:v>6.1101264183904797E-5</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5-5C15-5548-BDCA-5AD840CC6EE1}"/>
                  </c:ext>
                </c:extLst>
              </c15:ser>
            </c15:filteredScatterSeries>
            <c15:filteredScatterSeries>
              <c15:ser>
                <c:idx val="4"/>
                <c:order val="4"/>
                <c:tx>
                  <c:v>5BSG Marcela</c:v>
                </c:tx>
                <c:spPr>
                  <a:ln w="19050" cap="rnd">
                    <a:solidFill>
                      <a:schemeClr val="accent5"/>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C$6:$AC$923</c15:sqref>
                        </c15:formulaRef>
                      </c:ext>
                    </c:extLst>
                    <c:numCache>
                      <c:formatCode>General</c:formatCode>
                      <c:ptCount val="918"/>
                      <c:pt idx="0">
                        <c:v>303.67399999999992</c:v>
                      </c:pt>
                      <c:pt idx="1">
                        <c:v>304.28799999999978</c:v>
                      </c:pt>
                      <c:pt idx="2">
                        <c:v>304.94899999999978</c:v>
                      </c:pt>
                      <c:pt idx="3">
                        <c:v>305.637</c:v>
                      </c:pt>
                      <c:pt idx="4">
                        <c:v>306.33599999999979</c:v>
                      </c:pt>
                      <c:pt idx="5">
                        <c:v>307.041</c:v>
                      </c:pt>
                      <c:pt idx="6">
                        <c:v>307.74799999999999</c:v>
                      </c:pt>
                      <c:pt idx="7">
                        <c:v>308.45499999999993</c:v>
                      </c:pt>
                      <c:pt idx="8">
                        <c:v>309.16699999999992</c:v>
                      </c:pt>
                      <c:pt idx="9">
                        <c:v>309.87899999999979</c:v>
                      </c:pt>
                      <c:pt idx="10">
                        <c:v>310.58499999999992</c:v>
                      </c:pt>
                      <c:pt idx="11">
                        <c:v>311.28899999999982</c:v>
                      </c:pt>
                      <c:pt idx="12">
                        <c:v>311.99199999999968</c:v>
                      </c:pt>
                      <c:pt idx="13">
                        <c:v>312.69399999999979</c:v>
                      </c:pt>
                      <c:pt idx="14">
                        <c:v>313.392</c:v>
                      </c:pt>
                      <c:pt idx="15">
                        <c:v>314.08799999999991</c:v>
                      </c:pt>
                      <c:pt idx="16">
                        <c:v>314.78599999999977</c:v>
                      </c:pt>
                      <c:pt idx="17">
                        <c:v>315.48399999999981</c:v>
                      </c:pt>
                      <c:pt idx="18">
                        <c:v>316.18599999999992</c:v>
                      </c:pt>
                      <c:pt idx="19">
                        <c:v>316.89</c:v>
                      </c:pt>
                      <c:pt idx="20">
                        <c:v>317.59399999999982</c:v>
                      </c:pt>
                      <c:pt idx="21">
                        <c:v>318.29599999999982</c:v>
                      </c:pt>
                      <c:pt idx="22">
                        <c:v>319.005</c:v>
                      </c:pt>
                      <c:pt idx="23">
                        <c:v>319.71699999999981</c:v>
                      </c:pt>
                      <c:pt idx="24">
                        <c:v>320.4289999999998</c:v>
                      </c:pt>
                      <c:pt idx="25">
                        <c:v>321.14400000000001</c:v>
                      </c:pt>
                      <c:pt idx="26">
                        <c:v>321.86</c:v>
                      </c:pt>
                      <c:pt idx="27">
                        <c:v>322.57799999999992</c:v>
                      </c:pt>
                      <c:pt idx="28">
                        <c:v>323.29599999999982</c:v>
                      </c:pt>
                      <c:pt idx="29">
                        <c:v>324.01099999999991</c:v>
                      </c:pt>
                      <c:pt idx="30">
                        <c:v>324.7319999999998</c:v>
                      </c:pt>
                      <c:pt idx="31">
                        <c:v>325.45599999999979</c:v>
                      </c:pt>
                      <c:pt idx="32">
                        <c:v>326.18499999999989</c:v>
                      </c:pt>
                      <c:pt idx="33">
                        <c:v>326.9219999999998</c:v>
                      </c:pt>
                      <c:pt idx="34">
                        <c:v>327.65699999999993</c:v>
                      </c:pt>
                      <c:pt idx="35">
                        <c:v>328.392</c:v>
                      </c:pt>
                      <c:pt idx="36">
                        <c:v>329.125</c:v>
                      </c:pt>
                      <c:pt idx="37">
                        <c:v>329.86</c:v>
                      </c:pt>
                      <c:pt idx="38">
                        <c:v>330.59599999999978</c:v>
                      </c:pt>
                      <c:pt idx="39">
                        <c:v>331.33399999999978</c:v>
                      </c:pt>
                      <c:pt idx="40">
                        <c:v>332.07099999999991</c:v>
                      </c:pt>
                      <c:pt idx="41">
                        <c:v>332.80899999999991</c:v>
                      </c:pt>
                      <c:pt idx="42">
                        <c:v>333.548</c:v>
                      </c:pt>
                      <c:pt idx="43">
                        <c:v>334.28199999999981</c:v>
                      </c:pt>
                      <c:pt idx="44">
                        <c:v>335.017</c:v>
                      </c:pt>
                      <c:pt idx="45">
                        <c:v>335.75599999999991</c:v>
                      </c:pt>
                      <c:pt idx="46">
                        <c:v>336.4939999999998</c:v>
                      </c:pt>
                      <c:pt idx="47">
                        <c:v>337.24099999999999</c:v>
                      </c:pt>
                      <c:pt idx="48">
                        <c:v>337.98399999999981</c:v>
                      </c:pt>
                      <c:pt idx="49">
                        <c:v>338.72899999999981</c:v>
                      </c:pt>
                      <c:pt idx="50">
                        <c:v>339.47499999999991</c:v>
                      </c:pt>
                      <c:pt idx="51">
                        <c:v>340.21899999999982</c:v>
                      </c:pt>
                      <c:pt idx="52">
                        <c:v>340.96100000000001</c:v>
                      </c:pt>
                      <c:pt idx="53">
                        <c:v>341.70699999999982</c:v>
                      </c:pt>
                      <c:pt idx="54">
                        <c:v>342.44899999999978</c:v>
                      </c:pt>
                      <c:pt idx="55">
                        <c:v>343.19</c:v>
                      </c:pt>
                      <c:pt idx="56">
                        <c:v>343.93199999999968</c:v>
                      </c:pt>
                      <c:pt idx="57">
                        <c:v>344.68099999999993</c:v>
                      </c:pt>
                      <c:pt idx="58">
                        <c:v>345.44</c:v>
                      </c:pt>
                      <c:pt idx="59">
                        <c:v>346.19599999999991</c:v>
                      </c:pt>
                      <c:pt idx="60">
                        <c:v>346.94499999999999</c:v>
                      </c:pt>
                      <c:pt idx="61">
                        <c:v>347.69099999999992</c:v>
                      </c:pt>
                      <c:pt idx="62">
                        <c:v>348.43700000000001</c:v>
                      </c:pt>
                      <c:pt idx="63">
                        <c:v>349.178</c:v>
                      </c:pt>
                      <c:pt idx="64">
                        <c:v>349.91799999999978</c:v>
                      </c:pt>
                      <c:pt idx="65">
                        <c:v>350.66300000000001</c:v>
                      </c:pt>
                      <c:pt idx="66">
                        <c:v>351.40999999999991</c:v>
                      </c:pt>
                      <c:pt idx="67">
                        <c:v>352.15</c:v>
                      </c:pt>
                      <c:pt idx="68">
                        <c:v>352.89</c:v>
                      </c:pt>
                      <c:pt idx="69">
                        <c:v>353.64</c:v>
                      </c:pt>
                      <c:pt idx="70">
                        <c:v>354.38699999999977</c:v>
                      </c:pt>
                      <c:pt idx="71">
                        <c:v>355.13199999999978</c:v>
                      </c:pt>
                      <c:pt idx="72">
                        <c:v>355.87699999999978</c:v>
                      </c:pt>
                      <c:pt idx="73">
                        <c:v>356.62</c:v>
                      </c:pt>
                      <c:pt idx="74">
                        <c:v>357.36199999999991</c:v>
                      </c:pt>
                      <c:pt idx="75">
                        <c:v>358.101</c:v>
                      </c:pt>
                      <c:pt idx="76">
                        <c:v>358.84899999999999</c:v>
                      </c:pt>
                      <c:pt idx="77">
                        <c:v>359.601</c:v>
                      </c:pt>
                      <c:pt idx="78">
                        <c:v>360.34500000000003</c:v>
                      </c:pt>
                      <c:pt idx="79">
                        <c:v>361.08699999999982</c:v>
                      </c:pt>
                      <c:pt idx="80">
                        <c:v>361.82299999999992</c:v>
                      </c:pt>
                      <c:pt idx="81">
                        <c:v>362.55399999999992</c:v>
                      </c:pt>
                      <c:pt idx="82">
                        <c:v>363.28299999999979</c:v>
                      </c:pt>
                      <c:pt idx="83">
                        <c:v>364.00799999999992</c:v>
                      </c:pt>
                      <c:pt idx="84">
                        <c:v>364.7369999999998</c:v>
                      </c:pt>
                      <c:pt idx="85">
                        <c:v>365.47299999999979</c:v>
                      </c:pt>
                      <c:pt idx="86">
                        <c:v>366.20699999999982</c:v>
                      </c:pt>
                      <c:pt idx="87">
                        <c:v>366.93299999999982</c:v>
                      </c:pt>
                      <c:pt idx="88">
                        <c:v>367.65599999999989</c:v>
                      </c:pt>
                      <c:pt idx="89">
                        <c:v>368.38099999999991</c:v>
                      </c:pt>
                      <c:pt idx="90">
                        <c:v>369.09999999999991</c:v>
                      </c:pt>
                      <c:pt idx="91">
                        <c:v>369.81599999999992</c:v>
                      </c:pt>
                      <c:pt idx="92">
                        <c:v>370.53499999999991</c:v>
                      </c:pt>
                      <c:pt idx="93">
                        <c:v>371.25599999999991</c:v>
                      </c:pt>
                      <c:pt idx="94">
                        <c:v>371.98099999999982</c:v>
                      </c:pt>
                      <c:pt idx="95">
                        <c:v>372.70299999999992</c:v>
                      </c:pt>
                      <c:pt idx="96">
                        <c:v>373.41399999999982</c:v>
                      </c:pt>
                      <c:pt idx="97">
                        <c:v>374.125</c:v>
                      </c:pt>
                      <c:pt idx="98">
                        <c:v>374.84100000000001</c:v>
                      </c:pt>
                      <c:pt idx="99">
                        <c:v>375.56200000000001</c:v>
                      </c:pt>
                      <c:pt idx="100">
                        <c:v>376.28</c:v>
                      </c:pt>
                      <c:pt idx="101">
                        <c:v>376.99599999999981</c:v>
                      </c:pt>
                      <c:pt idx="102">
                        <c:v>377.70699999999982</c:v>
                      </c:pt>
                      <c:pt idx="103">
                        <c:v>378.4219999999998</c:v>
                      </c:pt>
                      <c:pt idx="104">
                        <c:v>379.13599999999991</c:v>
                      </c:pt>
                      <c:pt idx="105">
                        <c:v>379.84699999999992</c:v>
                      </c:pt>
                      <c:pt idx="106">
                        <c:v>380.55699999999979</c:v>
                      </c:pt>
                      <c:pt idx="107">
                        <c:v>381.26299999999992</c:v>
                      </c:pt>
                      <c:pt idx="108">
                        <c:v>381.96899999999982</c:v>
                      </c:pt>
                      <c:pt idx="109">
                        <c:v>382.673</c:v>
                      </c:pt>
                      <c:pt idx="110">
                        <c:v>383.37199999999979</c:v>
                      </c:pt>
                      <c:pt idx="111">
                        <c:v>384.07599999999991</c:v>
                      </c:pt>
                      <c:pt idx="112">
                        <c:v>384.78899999999982</c:v>
                      </c:pt>
                      <c:pt idx="113">
                        <c:v>385.57</c:v>
                      </c:pt>
                      <c:pt idx="114">
                        <c:v>386.39599999999979</c:v>
                      </c:pt>
                      <c:pt idx="115">
                        <c:v>387.24699999999979</c:v>
                      </c:pt>
                      <c:pt idx="116">
                        <c:v>388.11399999999992</c:v>
                      </c:pt>
                      <c:pt idx="117">
                        <c:v>388.98399999999981</c:v>
                      </c:pt>
                      <c:pt idx="118">
                        <c:v>389.86199999999991</c:v>
                      </c:pt>
                      <c:pt idx="119">
                        <c:v>390.7369999999998</c:v>
                      </c:pt>
                      <c:pt idx="120">
                        <c:v>391.61099999999999</c:v>
                      </c:pt>
                      <c:pt idx="121">
                        <c:v>392.48599999999982</c:v>
                      </c:pt>
                      <c:pt idx="122">
                        <c:v>393.36299999999989</c:v>
                      </c:pt>
                      <c:pt idx="123">
                        <c:v>394.24199999999979</c:v>
                      </c:pt>
                      <c:pt idx="124">
                        <c:v>395.125</c:v>
                      </c:pt>
                      <c:pt idx="125">
                        <c:v>395.99799999999982</c:v>
                      </c:pt>
                      <c:pt idx="126">
                        <c:v>396.86599999999999</c:v>
                      </c:pt>
                      <c:pt idx="127">
                        <c:v>397.73399999999981</c:v>
                      </c:pt>
                      <c:pt idx="128">
                        <c:v>398.60199999999992</c:v>
                      </c:pt>
                      <c:pt idx="129">
                        <c:v>399.47599999999977</c:v>
                      </c:pt>
                      <c:pt idx="130">
                        <c:v>400.346</c:v>
                      </c:pt>
                      <c:pt idx="131">
                        <c:v>401.21799999999979</c:v>
                      </c:pt>
                      <c:pt idx="132">
                        <c:v>402.09699999999981</c:v>
                      </c:pt>
                      <c:pt idx="133">
                        <c:v>402.97099999999978</c:v>
                      </c:pt>
                      <c:pt idx="134">
                        <c:v>403.84100000000001</c:v>
                      </c:pt>
                      <c:pt idx="135">
                        <c:v>404.70799999999991</c:v>
                      </c:pt>
                      <c:pt idx="136">
                        <c:v>405.57799999999992</c:v>
                      </c:pt>
                      <c:pt idx="137">
                        <c:v>406.44499999999988</c:v>
                      </c:pt>
                      <c:pt idx="138">
                        <c:v>407.30799999999999</c:v>
                      </c:pt>
                      <c:pt idx="139">
                        <c:v>408.16699999999992</c:v>
                      </c:pt>
                      <c:pt idx="140">
                        <c:v>409.024</c:v>
                      </c:pt>
                      <c:pt idx="141">
                        <c:v>409.88099999999991</c:v>
                      </c:pt>
                      <c:pt idx="142">
                        <c:v>410.74399999999991</c:v>
                      </c:pt>
                      <c:pt idx="143">
                        <c:v>411.60399999999993</c:v>
                      </c:pt>
                      <c:pt idx="144">
                        <c:v>412.47199999999981</c:v>
                      </c:pt>
                      <c:pt idx="145">
                        <c:v>413.346</c:v>
                      </c:pt>
                      <c:pt idx="146">
                        <c:v>414.21799999999979</c:v>
                      </c:pt>
                      <c:pt idx="147">
                        <c:v>415.09199999999981</c:v>
                      </c:pt>
                      <c:pt idx="148">
                        <c:v>415.96</c:v>
                      </c:pt>
                      <c:pt idx="149">
                        <c:v>416.82399999999978</c:v>
                      </c:pt>
                      <c:pt idx="150">
                        <c:v>417.68799999999999</c:v>
                      </c:pt>
                      <c:pt idx="151">
                        <c:v>418.55199999999991</c:v>
                      </c:pt>
                      <c:pt idx="152">
                        <c:v>419.41399999999982</c:v>
                      </c:pt>
                      <c:pt idx="153">
                        <c:v>420.27799999999979</c:v>
                      </c:pt>
                      <c:pt idx="154">
                        <c:v>421.14800000000002</c:v>
                      </c:pt>
                      <c:pt idx="155">
                        <c:v>422.02</c:v>
                      </c:pt>
                      <c:pt idx="156">
                        <c:v>422.89199999999983</c:v>
                      </c:pt>
                      <c:pt idx="157">
                        <c:v>423.76299999999992</c:v>
                      </c:pt>
                      <c:pt idx="158">
                        <c:v>424.62799999999999</c:v>
                      </c:pt>
                      <c:pt idx="159">
                        <c:v>425.49</c:v>
                      </c:pt>
                      <c:pt idx="160">
                        <c:v>426.34899999999999</c:v>
                      </c:pt>
                      <c:pt idx="161">
                        <c:v>427.20600000000002</c:v>
                      </c:pt>
                      <c:pt idx="162">
                        <c:v>428.06299999999999</c:v>
                      </c:pt>
                      <c:pt idx="163">
                        <c:v>428.92099999999982</c:v>
                      </c:pt>
                      <c:pt idx="164">
                        <c:v>429.78199999999981</c:v>
                      </c:pt>
                      <c:pt idx="165">
                        <c:v>430.64699999999999</c:v>
                      </c:pt>
                      <c:pt idx="166">
                        <c:v>431.51400000000001</c:v>
                      </c:pt>
                      <c:pt idx="167">
                        <c:v>432.38</c:v>
                      </c:pt>
                      <c:pt idx="168">
                        <c:v>433.25</c:v>
                      </c:pt>
                      <c:pt idx="169">
                        <c:v>434.12199999999979</c:v>
                      </c:pt>
                      <c:pt idx="170">
                        <c:v>434.99499999999978</c:v>
                      </c:pt>
                      <c:pt idx="171">
                        <c:v>435.86399999999992</c:v>
                      </c:pt>
                      <c:pt idx="172">
                        <c:v>436.7319999999998</c:v>
                      </c:pt>
                      <c:pt idx="173">
                        <c:v>437.60199999999992</c:v>
                      </c:pt>
                      <c:pt idx="174">
                        <c:v>438.47199999999981</c:v>
                      </c:pt>
                      <c:pt idx="175">
                        <c:v>439.34399999999988</c:v>
                      </c:pt>
                      <c:pt idx="176">
                        <c:v>440.21600000000001</c:v>
                      </c:pt>
                      <c:pt idx="177">
                        <c:v>441.08899999999983</c:v>
                      </c:pt>
                      <c:pt idx="178">
                        <c:v>441.96100000000001</c:v>
                      </c:pt>
                      <c:pt idx="179">
                        <c:v>442.83399999999978</c:v>
                      </c:pt>
                      <c:pt idx="180">
                        <c:v>443.70600000000002</c:v>
                      </c:pt>
                      <c:pt idx="181">
                        <c:v>444.57299999999992</c:v>
                      </c:pt>
                      <c:pt idx="182">
                        <c:v>445.44499999999988</c:v>
                      </c:pt>
                      <c:pt idx="183">
                        <c:v>446.31799999999993</c:v>
                      </c:pt>
                      <c:pt idx="184">
                        <c:v>447.19200000000001</c:v>
                      </c:pt>
                      <c:pt idx="185">
                        <c:v>448.05799999999999</c:v>
                      </c:pt>
                      <c:pt idx="186">
                        <c:v>448.92599999999982</c:v>
                      </c:pt>
                      <c:pt idx="187">
                        <c:v>449.7969999999998</c:v>
                      </c:pt>
                      <c:pt idx="188">
                        <c:v>450.66500000000002</c:v>
                      </c:pt>
                      <c:pt idx="189">
                        <c:v>451.53399999999982</c:v>
                      </c:pt>
                      <c:pt idx="190">
                        <c:v>452.399</c:v>
                      </c:pt>
                      <c:pt idx="191">
                        <c:v>453.25599999999991</c:v>
                      </c:pt>
                      <c:pt idx="192">
                        <c:v>454.11299999999989</c:v>
                      </c:pt>
                      <c:pt idx="193">
                        <c:v>454.97199999999981</c:v>
                      </c:pt>
                      <c:pt idx="194">
                        <c:v>455.83299999999991</c:v>
                      </c:pt>
                      <c:pt idx="195">
                        <c:v>456.69200000000001</c:v>
                      </c:pt>
                      <c:pt idx="196">
                        <c:v>457.548</c:v>
                      </c:pt>
                      <c:pt idx="197">
                        <c:v>458.40299999999979</c:v>
                      </c:pt>
                      <c:pt idx="198">
                        <c:v>459.26</c:v>
                      </c:pt>
                      <c:pt idx="199">
                        <c:v>460.11599999999999</c:v>
                      </c:pt>
                      <c:pt idx="200">
                        <c:v>460.96399999999983</c:v>
                      </c:pt>
                      <c:pt idx="201">
                        <c:v>461.81299999999999</c:v>
                      </c:pt>
                      <c:pt idx="202">
                        <c:v>462.66399999999999</c:v>
                      </c:pt>
                      <c:pt idx="203">
                        <c:v>463.50599999999991</c:v>
                      </c:pt>
                      <c:pt idx="204">
                        <c:v>464.35</c:v>
                      </c:pt>
                      <c:pt idx="205">
                        <c:v>465.19599999999991</c:v>
                      </c:pt>
                      <c:pt idx="206">
                        <c:v>466.03300000000002</c:v>
                      </c:pt>
                      <c:pt idx="207">
                        <c:v>466.86799999999988</c:v>
                      </c:pt>
                      <c:pt idx="208">
                        <c:v>467.70600000000002</c:v>
                      </c:pt>
                      <c:pt idx="209">
                        <c:v>468.54399999999993</c:v>
                      </c:pt>
                      <c:pt idx="210">
                        <c:v>469.38499999999999</c:v>
                      </c:pt>
                      <c:pt idx="211">
                        <c:v>470.2319999999998</c:v>
                      </c:pt>
                      <c:pt idx="212">
                        <c:v>471.07599999999991</c:v>
                      </c:pt>
                      <c:pt idx="213">
                        <c:v>471.91899999999981</c:v>
                      </c:pt>
                      <c:pt idx="214">
                        <c:v>472.76599999999979</c:v>
                      </c:pt>
                      <c:pt idx="215">
                        <c:v>473.60899999999992</c:v>
                      </c:pt>
                      <c:pt idx="216">
                        <c:v>474.44799999999992</c:v>
                      </c:pt>
                      <c:pt idx="217">
                        <c:v>475.28399999999982</c:v>
                      </c:pt>
                      <c:pt idx="218">
                        <c:v>476.12199999999979</c:v>
                      </c:pt>
                      <c:pt idx="219">
                        <c:v>476.96799999999979</c:v>
                      </c:pt>
                      <c:pt idx="220">
                        <c:v>477.82099999999991</c:v>
                      </c:pt>
                      <c:pt idx="221">
                        <c:v>478.673</c:v>
                      </c:pt>
                      <c:pt idx="222">
                        <c:v>479.52499999999992</c:v>
                      </c:pt>
                      <c:pt idx="223">
                        <c:v>480.36899999999991</c:v>
                      </c:pt>
                      <c:pt idx="224">
                        <c:v>481.21</c:v>
                      </c:pt>
                      <c:pt idx="225">
                        <c:v>482.053</c:v>
                      </c:pt>
                      <c:pt idx="226">
                        <c:v>482.89299999999992</c:v>
                      </c:pt>
                      <c:pt idx="227">
                        <c:v>483.73099999999982</c:v>
                      </c:pt>
                      <c:pt idx="228">
                        <c:v>484.55799999999999</c:v>
                      </c:pt>
                      <c:pt idx="229">
                        <c:v>485.38900000000001</c:v>
                      </c:pt>
                      <c:pt idx="230">
                        <c:v>486.21899999999982</c:v>
                      </c:pt>
                      <c:pt idx="231">
                        <c:v>487.05199999999991</c:v>
                      </c:pt>
                      <c:pt idx="232">
                        <c:v>487.89199999999983</c:v>
                      </c:pt>
                      <c:pt idx="233">
                        <c:v>488.7369999999998</c:v>
                      </c:pt>
                      <c:pt idx="234">
                        <c:v>489.57799999999992</c:v>
                      </c:pt>
                      <c:pt idx="235">
                        <c:v>490.41199999999981</c:v>
                      </c:pt>
                      <c:pt idx="236">
                        <c:v>491.245</c:v>
                      </c:pt>
                      <c:pt idx="237">
                        <c:v>492.08</c:v>
                      </c:pt>
                      <c:pt idx="238">
                        <c:v>492.91300000000001</c:v>
                      </c:pt>
                      <c:pt idx="239">
                        <c:v>493.74899999999991</c:v>
                      </c:pt>
                      <c:pt idx="240">
                        <c:v>494.58399999999978</c:v>
                      </c:pt>
                      <c:pt idx="241">
                        <c:v>495.4169999999998</c:v>
                      </c:pt>
                      <c:pt idx="242">
                        <c:v>496.24799999999999</c:v>
                      </c:pt>
                      <c:pt idx="243">
                        <c:v>497.08399999999978</c:v>
                      </c:pt>
                      <c:pt idx="244">
                        <c:v>497.92299999999977</c:v>
                      </c:pt>
                      <c:pt idx="245">
                        <c:v>498.75799999999992</c:v>
                      </c:pt>
                      <c:pt idx="246">
                        <c:v>499.59199999999981</c:v>
                      </c:pt>
                      <c:pt idx="247">
                        <c:v>500.41799999999978</c:v>
                      </c:pt>
                      <c:pt idx="248">
                        <c:v>501.245</c:v>
                      </c:pt>
                      <c:pt idx="249">
                        <c:v>502.07899999999978</c:v>
                      </c:pt>
                      <c:pt idx="250">
                        <c:v>502.9169999999998</c:v>
                      </c:pt>
                      <c:pt idx="251">
                        <c:v>503.75199999999978</c:v>
                      </c:pt>
                      <c:pt idx="252">
                        <c:v>504.58899999999983</c:v>
                      </c:pt>
                      <c:pt idx="253">
                        <c:v>505.42499999999978</c:v>
                      </c:pt>
                      <c:pt idx="254">
                        <c:v>506.25900000000001</c:v>
                      </c:pt>
                      <c:pt idx="255">
                        <c:v>507.09199999999981</c:v>
                      </c:pt>
                      <c:pt idx="256">
                        <c:v>507.91999999999979</c:v>
                      </c:pt>
                      <c:pt idx="257">
                        <c:v>508.74399999999991</c:v>
                      </c:pt>
                      <c:pt idx="258">
                        <c:v>509.572</c:v>
                      </c:pt>
                      <c:pt idx="259">
                        <c:v>510.40199999999982</c:v>
                      </c:pt>
                      <c:pt idx="260">
                        <c:v>511.2369999999998</c:v>
                      </c:pt>
                      <c:pt idx="261">
                        <c:v>512.07399999999996</c:v>
                      </c:pt>
                      <c:pt idx="262">
                        <c:v>512.91399999999999</c:v>
                      </c:pt>
                      <c:pt idx="263">
                        <c:v>513.75699999999972</c:v>
                      </c:pt>
                      <c:pt idx="264">
                        <c:v>514.59199999999998</c:v>
                      </c:pt>
                      <c:pt idx="265">
                        <c:v>515.42399999999998</c:v>
                      </c:pt>
                      <c:pt idx="266">
                        <c:v>516.25400000000002</c:v>
                      </c:pt>
                      <c:pt idx="267">
                        <c:v>517.08699999999999</c:v>
                      </c:pt>
                      <c:pt idx="268">
                        <c:v>517.92099999999971</c:v>
                      </c:pt>
                      <c:pt idx="269">
                        <c:v>518.75900000000001</c:v>
                      </c:pt>
                      <c:pt idx="270">
                        <c:v>519.59900000000005</c:v>
                      </c:pt>
                      <c:pt idx="271">
                        <c:v>520.43799999999976</c:v>
                      </c:pt>
                      <c:pt idx="272">
                        <c:v>521.27700000000004</c:v>
                      </c:pt>
                      <c:pt idx="273">
                        <c:v>522.11500000000001</c:v>
                      </c:pt>
                      <c:pt idx="274">
                        <c:v>522.94999999999982</c:v>
                      </c:pt>
                      <c:pt idx="275">
                        <c:v>523.78800000000001</c:v>
                      </c:pt>
                      <c:pt idx="276">
                        <c:v>524.62400000000002</c:v>
                      </c:pt>
                      <c:pt idx="277">
                        <c:v>525.45799999999974</c:v>
                      </c:pt>
                      <c:pt idx="278">
                        <c:v>526.29200000000003</c:v>
                      </c:pt>
                      <c:pt idx="279">
                        <c:v>527.12900000000002</c:v>
                      </c:pt>
                      <c:pt idx="280">
                        <c:v>527.96799999999962</c:v>
                      </c:pt>
                      <c:pt idx="281">
                        <c:v>528.80799999999977</c:v>
                      </c:pt>
                      <c:pt idx="282">
                        <c:v>529.65</c:v>
                      </c:pt>
                      <c:pt idx="283">
                        <c:v>530.49400000000003</c:v>
                      </c:pt>
                      <c:pt idx="284">
                        <c:v>531.34699999999975</c:v>
                      </c:pt>
                      <c:pt idx="285">
                        <c:v>532.20600000000002</c:v>
                      </c:pt>
                      <c:pt idx="286">
                        <c:v>533.06199999999967</c:v>
                      </c:pt>
                      <c:pt idx="287">
                        <c:v>533.91399999999999</c:v>
                      </c:pt>
                      <c:pt idx="288">
                        <c:v>534.76099999999997</c:v>
                      </c:pt>
                      <c:pt idx="289">
                        <c:v>535.60900000000004</c:v>
                      </c:pt>
                      <c:pt idx="290">
                        <c:v>536.46199999999976</c:v>
                      </c:pt>
                      <c:pt idx="291">
                        <c:v>537.31399999999996</c:v>
                      </c:pt>
                      <c:pt idx="292">
                        <c:v>538.16599999999971</c:v>
                      </c:pt>
                      <c:pt idx="293">
                        <c:v>539.02299999999968</c:v>
                      </c:pt>
                      <c:pt idx="294">
                        <c:v>539.87900000000002</c:v>
                      </c:pt>
                      <c:pt idx="295">
                        <c:v>540.73699999999997</c:v>
                      </c:pt>
                      <c:pt idx="296">
                        <c:v>541.59099999999989</c:v>
                      </c:pt>
                      <c:pt idx="297">
                        <c:v>542.43599999999969</c:v>
                      </c:pt>
                      <c:pt idx="298">
                        <c:v>543.27499999999998</c:v>
                      </c:pt>
                      <c:pt idx="299">
                        <c:v>544.11400000000003</c:v>
                      </c:pt>
                      <c:pt idx="300">
                        <c:v>544.95399999999972</c:v>
                      </c:pt>
                      <c:pt idx="301">
                        <c:v>545.79200000000003</c:v>
                      </c:pt>
                      <c:pt idx="302">
                        <c:v>546.63</c:v>
                      </c:pt>
                      <c:pt idx="303">
                        <c:v>547.46399999999971</c:v>
                      </c:pt>
                      <c:pt idx="304">
                        <c:v>548.298</c:v>
                      </c:pt>
                      <c:pt idx="305">
                        <c:v>549.13</c:v>
                      </c:pt>
                      <c:pt idx="306">
                        <c:v>549.96499999999969</c:v>
                      </c:pt>
                      <c:pt idx="307">
                        <c:v>550.79999999999995</c:v>
                      </c:pt>
                      <c:pt idx="308">
                        <c:v>551.63300000000004</c:v>
                      </c:pt>
                      <c:pt idx="309">
                        <c:v>552.46899999999982</c:v>
                      </c:pt>
                      <c:pt idx="310">
                        <c:v>553.30699999999979</c:v>
                      </c:pt>
                      <c:pt idx="311">
                        <c:v>554.14099999999996</c:v>
                      </c:pt>
                      <c:pt idx="312">
                        <c:v>554.97500000000002</c:v>
                      </c:pt>
                      <c:pt idx="313">
                        <c:v>555.80699999999979</c:v>
                      </c:pt>
                      <c:pt idx="314">
                        <c:v>556.64199999999983</c:v>
                      </c:pt>
                      <c:pt idx="315">
                        <c:v>557.48</c:v>
                      </c:pt>
                      <c:pt idx="316">
                        <c:v>558.31699999999978</c:v>
                      </c:pt>
                      <c:pt idx="317">
                        <c:v>559.15</c:v>
                      </c:pt>
                      <c:pt idx="318">
                        <c:v>559.98199999999997</c:v>
                      </c:pt>
                      <c:pt idx="319">
                        <c:v>560.81399999999996</c:v>
                      </c:pt>
                      <c:pt idx="320">
                        <c:v>561.649</c:v>
                      </c:pt>
                      <c:pt idx="321">
                        <c:v>562.49</c:v>
                      </c:pt>
                      <c:pt idx="322">
                        <c:v>563.32699999999977</c:v>
                      </c:pt>
                      <c:pt idx="323">
                        <c:v>564.16300000000001</c:v>
                      </c:pt>
                      <c:pt idx="324">
                        <c:v>565.00700000000006</c:v>
                      </c:pt>
                      <c:pt idx="325">
                        <c:v>565.85799999999949</c:v>
                      </c:pt>
                      <c:pt idx="326">
                        <c:v>566.71100000000001</c:v>
                      </c:pt>
                      <c:pt idx="327">
                        <c:v>567.56099999999969</c:v>
                      </c:pt>
                      <c:pt idx="328">
                        <c:v>568.41899999999998</c:v>
                      </c:pt>
                      <c:pt idx="329">
                        <c:v>569.274</c:v>
                      </c:pt>
                      <c:pt idx="330">
                        <c:v>570.11699999999996</c:v>
                      </c:pt>
                      <c:pt idx="331">
                        <c:v>570.95799999999974</c:v>
                      </c:pt>
                      <c:pt idx="332">
                        <c:v>571.79700000000003</c:v>
                      </c:pt>
                      <c:pt idx="333">
                        <c:v>572.63499999999999</c:v>
                      </c:pt>
                      <c:pt idx="334">
                        <c:v>573.47400000000005</c:v>
                      </c:pt>
                      <c:pt idx="335">
                        <c:v>574.31099999999969</c:v>
                      </c:pt>
                      <c:pt idx="336">
                        <c:v>575.14799999999968</c:v>
                      </c:pt>
                      <c:pt idx="337">
                        <c:v>575.98599999999999</c:v>
                      </c:pt>
                      <c:pt idx="338">
                        <c:v>576.83199999999977</c:v>
                      </c:pt>
                      <c:pt idx="339">
                        <c:v>577.6869999999999</c:v>
                      </c:pt>
                      <c:pt idx="340">
                        <c:v>578.53800000000001</c:v>
                      </c:pt>
                      <c:pt idx="341">
                        <c:v>579.39499999999998</c:v>
                      </c:pt>
                      <c:pt idx="342">
                        <c:v>580.24400000000003</c:v>
                      </c:pt>
                      <c:pt idx="343">
                        <c:v>581.09</c:v>
                      </c:pt>
                      <c:pt idx="344">
                        <c:v>581.93699999999967</c:v>
                      </c:pt>
                      <c:pt idx="345">
                        <c:v>582.79200000000003</c:v>
                      </c:pt>
                      <c:pt idx="346">
                        <c:v>583.649</c:v>
                      </c:pt>
                      <c:pt idx="347">
                        <c:v>584.5029999999997</c:v>
                      </c:pt>
                      <c:pt idx="348">
                        <c:v>585.3589999999997</c:v>
                      </c:pt>
                      <c:pt idx="349">
                        <c:v>586.22</c:v>
                      </c:pt>
                      <c:pt idx="350">
                        <c:v>587.08500000000004</c:v>
                      </c:pt>
                      <c:pt idx="351">
                        <c:v>587.94199999999978</c:v>
                      </c:pt>
                      <c:pt idx="352">
                        <c:v>588.80599999999981</c:v>
                      </c:pt>
                      <c:pt idx="353">
                        <c:v>589.66999999999996</c:v>
                      </c:pt>
                      <c:pt idx="354">
                        <c:v>590.5319999999997</c:v>
                      </c:pt>
                      <c:pt idx="355">
                        <c:v>591.38599999999997</c:v>
                      </c:pt>
                      <c:pt idx="356">
                        <c:v>592.2349999999999</c:v>
                      </c:pt>
                      <c:pt idx="357">
                        <c:v>593.08100000000002</c:v>
                      </c:pt>
                      <c:pt idx="358">
                        <c:v>593.923</c:v>
                      </c:pt>
                      <c:pt idx="359">
                        <c:v>594.76299999999969</c:v>
                      </c:pt>
                      <c:pt idx="360">
                        <c:v>595.60500000000002</c:v>
                      </c:pt>
                      <c:pt idx="361">
                        <c:v>596.45099999999979</c:v>
                      </c:pt>
                      <c:pt idx="362">
                        <c:v>597.29899999999998</c:v>
                      </c:pt>
                      <c:pt idx="363">
                        <c:v>598.14499999999998</c:v>
                      </c:pt>
                      <c:pt idx="364">
                        <c:v>598.99</c:v>
                      </c:pt>
                      <c:pt idx="365">
                        <c:v>599.83899999999971</c:v>
                      </c:pt>
                      <c:pt idx="366">
                        <c:v>600.69000000000005</c:v>
                      </c:pt>
                      <c:pt idx="367">
                        <c:v>601.54599999999982</c:v>
                      </c:pt>
                      <c:pt idx="368">
                        <c:v>602.40300000000002</c:v>
                      </c:pt>
                      <c:pt idx="369">
                        <c:v>603.25599999999997</c:v>
                      </c:pt>
                      <c:pt idx="370">
                        <c:v>604.10500000000002</c:v>
                      </c:pt>
                      <c:pt idx="371">
                        <c:v>604.95799999999974</c:v>
                      </c:pt>
                      <c:pt idx="372">
                        <c:v>605.80799999999977</c:v>
                      </c:pt>
                      <c:pt idx="373">
                        <c:v>606.66</c:v>
                      </c:pt>
                      <c:pt idx="374">
                        <c:v>607.51199999999972</c:v>
                      </c:pt>
                      <c:pt idx="375">
                        <c:v>608.36399999999981</c:v>
                      </c:pt>
                      <c:pt idx="376">
                        <c:v>609.221</c:v>
                      </c:pt>
                      <c:pt idx="377">
                        <c:v>610.07299999999998</c:v>
                      </c:pt>
                      <c:pt idx="378">
                        <c:v>610.9259999999997</c:v>
                      </c:pt>
                      <c:pt idx="379">
                        <c:v>611.779</c:v>
                      </c:pt>
                      <c:pt idx="380">
                        <c:v>612.63300000000004</c:v>
                      </c:pt>
                      <c:pt idx="381">
                        <c:v>613.48800000000006</c:v>
                      </c:pt>
                      <c:pt idx="382">
                        <c:v>614.34299999999962</c:v>
                      </c:pt>
                      <c:pt idx="383">
                        <c:v>615.20299999999997</c:v>
                      </c:pt>
                      <c:pt idx="384">
                        <c:v>616.06999999999971</c:v>
                      </c:pt>
                      <c:pt idx="385">
                        <c:v>616.94299999999976</c:v>
                      </c:pt>
                      <c:pt idx="386">
                        <c:v>617.80599999999981</c:v>
                      </c:pt>
                      <c:pt idx="387">
                        <c:v>618.66199999999981</c:v>
                      </c:pt>
                      <c:pt idx="388">
                        <c:v>619.51800000000003</c:v>
                      </c:pt>
                      <c:pt idx="389">
                        <c:v>620.37</c:v>
                      </c:pt>
                      <c:pt idx="390">
                        <c:v>621.22299999999996</c:v>
                      </c:pt>
                      <c:pt idx="391">
                        <c:v>622.07899999999995</c:v>
                      </c:pt>
                      <c:pt idx="392">
                        <c:v>622.9409999999998</c:v>
                      </c:pt>
                      <c:pt idx="393">
                        <c:v>623.803</c:v>
                      </c:pt>
                      <c:pt idx="394">
                        <c:v>624.65899999999999</c:v>
                      </c:pt>
                      <c:pt idx="395">
                        <c:v>625.50900000000001</c:v>
                      </c:pt>
                      <c:pt idx="396">
                        <c:v>626.35799999999949</c:v>
                      </c:pt>
                      <c:pt idx="397">
                        <c:v>627.21</c:v>
                      </c:pt>
                      <c:pt idx="398">
                        <c:v>628.06799999999976</c:v>
                      </c:pt>
                      <c:pt idx="399">
                        <c:v>628.928</c:v>
                      </c:pt>
                      <c:pt idx="400">
                        <c:v>629.78499999999997</c:v>
                      </c:pt>
                      <c:pt idx="401">
                        <c:v>630.64</c:v>
                      </c:pt>
                      <c:pt idx="402">
                        <c:v>631.49699999999996</c:v>
                      </c:pt>
                      <c:pt idx="403">
                        <c:v>632.35699999999974</c:v>
                      </c:pt>
                      <c:pt idx="404">
                        <c:v>633.21699999999998</c:v>
                      </c:pt>
                      <c:pt idx="405">
                        <c:v>634.077</c:v>
                      </c:pt>
                      <c:pt idx="406">
                        <c:v>634.93899999999996</c:v>
                      </c:pt>
                      <c:pt idx="407">
                        <c:v>635.79700000000003</c:v>
                      </c:pt>
                      <c:pt idx="408">
                        <c:v>636.65199999999982</c:v>
                      </c:pt>
                      <c:pt idx="409">
                        <c:v>637.50599999999997</c:v>
                      </c:pt>
                      <c:pt idx="410">
                        <c:v>638.36399999999981</c:v>
                      </c:pt>
                      <c:pt idx="411">
                        <c:v>639.22900000000004</c:v>
                      </c:pt>
                      <c:pt idx="412">
                        <c:v>640.09199999999998</c:v>
                      </c:pt>
                      <c:pt idx="413">
                        <c:v>640.95399999999972</c:v>
                      </c:pt>
                      <c:pt idx="414">
                        <c:v>641.81999999999971</c:v>
                      </c:pt>
                      <c:pt idx="415">
                        <c:v>642.67899999999997</c:v>
                      </c:pt>
                      <c:pt idx="416">
                        <c:v>643.53699999999981</c:v>
                      </c:pt>
                      <c:pt idx="417">
                        <c:v>644.39099999999996</c:v>
                      </c:pt>
                      <c:pt idx="418">
                        <c:v>645.245</c:v>
                      </c:pt>
                      <c:pt idx="419">
                        <c:v>646.1</c:v>
                      </c:pt>
                      <c:pt idx="420">
                        <c:v>646.95999999999981</c:v>
                      </c:pt>
                      <c:pt idx="421">
                        <c:v>647.82099999999969</c:v>
                      </c:pt>
                      <c:pt idx="422">
                        <c:v>648.67700000000002</c:v>
                      </c:pt>
                      <c:pt idx="423">
                        <c:v>649.53</c:v>
                      </c:pt>
                      <c:pt idx="424">
                        <c:v>650.38499999999999</c:v>
                      </c:pt>
                      <c:pt idx="425">
                        <c:v>651.245</c:v>
                      </c:pt>
                      <c:pt idx="426">
                        <c:v>652.101</c:v>
                      </c:pt>
                      <c:pt idx="427">
                        <c:v>652.95699999999977</c:v>
                      </c:pt>
                      <c:pt idx="428">
                        <c:v>653.81299999999976</c:v>
                      </c:pt>
                      <c:pt idx="429">
                        <c:v>654.66899999999998</c:v>
                      </c:pt>
                      <c:pt idx="430">
                        <c:v>655.52800000000002</c:v>
                      </c:pt>
                      <c:pt idx="431">
                        <c:v>656.38499999999999</c:v>
                      </c:pt>
                      <c:pt idx="432">
                        <c:v>657.24299999999971</c:v>
                      </c:pt>
                      <c:pt idx="433">
                        <c:v>658.101</c:v>
                      </c:pt>
                      <c:pt idx="434">
                        <c:v>658.96199999999976</c:v>
                      </c:pt>
                      <c:pt idx="435">
                        <c:v>659.82899999999972</c:v>
                      </c:pt>
                      <c:pt idx="436">
                        <c:v>660.69200000000001</c:v>
                      </c:pt>
                      <c:pt idx="437">
                        <c:v>661.5509999999997</c:v>
                      </c:pt>
                      <c:pt idx="438">
                        <c:v>662.41599999999971</c:v>
                      </c:pt>
                      <c:pt idx="439">
                        <c:v>663.28099999999995</c:v>
                      </c:pt>
                      <c:pt idx="440">
                        <c:v>664.14499999999998</c:v>
                      </c:pt>
                      <c:pt idx="441">
                        <c:v>665.00800000000004</c:v>
                      </c:pt>
                      <c:pt idx="442">
                        <c:v>665.875</c:v>
                      </c:pt>
                      <c:pt idx="443">
                        <c:v>666.74099999999999</c:v>
                      </c:pt>
                      <c:pt idx="444">
                        <c:v>667.60799999999972</c:v>
                      </c:pt>
                      <c:pt idx="445">
                        <c:v>668.47400000000005</c:v>
                      </c:pt>
                      <c:pt idx="446">
                        <c:v>669.33999999999969</c:v>
                      </c:pt>
                      <c:pt idx="447">
                        <c:v>670.202</c:v>
                      </c:pt>
                      <c:pt idx="448">
                        <c:v>671.05899999999997</c:v>
                      </c:pt>
                      <c:pt idx="449">
                        <c:v>671.91100000000006</c:v>
                      </c:pt>
                      <c:pt idx="450">
                        <c:v>672.76800000000003</c:v>
                      </c:pt>
                      <c:pt idx="451">
                        <c:v>673.62900000000002</c:v>
                      </c:pt>
                      <c:pt idx="452">
                        <c:v>674.49099999999999</c:v>
                      </c:pt>
                      <c:pt idx="453">
                        <c:v>675.34799999999962</c:v>
                      </c:pt>
                      <c:pt idx="454">
                        <c:v>676.202</c:v>
                      </c:pt>
                      <c:pt idx="455">
                        <c:v>677.05599999999981</c:v>
                      </c:pt>
                      <c:pt idx="456">
                        <c:v>677.91199999999981</c:v>
                      </c:pt>
                      <c:pt idx="457">
                        <c:v>678.7639999999999</c:v>
                      </c:pt>
                      <c:pt idx="458">
                        <c:v>679.61400000000003</c:v>
                      </c:pt>
                      <c:pt idx="459">
                        <c:v>680.46799999999962</c:v>
                      </c:pt>
                      <c:pt idx="460">
                        <c:v>681.32499999999982</c:v>
                      </c:pt>
                      <c:pt idx="461">
                        <c:v>682.18799999999999</c:v>
                      </c:pt>
                      <c:pt idx="462">
                        <c:v>683.0469999999998</c:v>
                      </c:pt>
                      <c:pt idx="463">
                        <c:v>683.90599999999972</c:v>
                      </c:pt>
                      <c:pt idx="464">
                        <c:v>684.76499999999999</c:v>
                      </c:pt>
                      <c:pt idx="465">
                        <c:v>685.625</c:v>
                      </c:pt>
                      <c:pt idx="466">
                        <c:v>686.48400000000004</c:v>
                      </c:pt>
                      <c:pt idx="467">
                        <c:v>687.34199999999976</c:v>
                      </c:pt>
                      <c:pt idx="468">
                        <c:v>688.20299999999997</c:v>
                      </c:pt>
                      <c:pt idx="469">
                        <c:v>689.06899999999996</c:v>
                      </c:pt>
                      <c:pt idx="470">
                        <c:v>689.93199999999979</c:v>
                      </c:pt>
                      <c:pt idx="471">
                        <c:v>690.79100000000005</c:v>
                      </c:pt>
                      <c:pt idx="472">
                        <c:v>691.65099999999973</c:v>
                      </c:pt>
                      <c:pt idx="473">
                        <c:v>692.5139999999999</c:v>
                      </c:pt>
                      <c:pt idx="474">
                        <c:v>693.37599999999998</c:v>
                      </c:pt>
                      <c:pt idx="475">
                        <c:v>694.23800000000006</c:v>
                      </c:pt>
                      <c:pt idx="476">
                        <c:v>695.096</c:v>
                      </c:pt>
                      <c:pt idx="477">
                        <c:v>695.95299999999975</c:v>
                      </c:pt>
                      <c:pt idx="478">
                        <c:v>696.8159999999998</c:v>
                      </c:pt>
                      <c:pt idx="479">
                        <c:v>697.68100000000004</c:v>
                      </c:pt>
                      <c:pt idx="480">
                        <c:v>698.54599999999982</c:v>
                      </c:pt>
                      <c:pt idx="481">
                        <c:v>699.41699999999969</c:v>
                      </c:pt>
                      <c:pt idx="482">
                        <c:v>700.28600000000006</c:v>
                      </c:pt>
                      <c:pt idx="483">
                        <c:v>701.15099999999973</c:v>
                      </c:pt>
                      <c:pt idx="484">
                        <c:v>702.00900000000001</c:v>
                      </c:pt>
                      <c:pt idx="485">
                        <c:v>702.86599999999976</c:v>
                      </c:pt>
                      <c:pt idx="486">
                        <c:v>703.71699999999998</c:v>
                      </c:pt>
                      <c:pt idx="487">
                        <c:v>704.56899999999996</c:v>
                      </c:pt>
                      <c:pt idx="488">
                        <c:v>705.4219999999998</c:v>
                      </c:pt>
                      <c:pt idx="489">
                        <c:v>706.274</c:v>
                      </c:pt>
                      <c:pt idx="490">
                        <c:v>707.13099999999997</c:v>
                      </c:pt>
                      <c:pt idx="491">
                        <c:v>707.98699999999997</c:v>
                      </c:pt>
                      <c:pt idx="492">
                        <c:v>708.84099999999967</c:v>
                      </c:pt>
                      <c:pt idx="493">
                        <c:v>709.69299999999998</c:v>
                      </c:pt>
                      <c:pt idx="494">
                        <c:v>710.54199999999969</c:v>
                      </c:pt>
                      <c:pt idx="495">
                        <c:v>711.38799999999969</c:v>
                      </c:pt>
                      <c:pt idx="496">
                        <c:v>712.24</c:v>
                      </c:pt>
                      <c:pt idx="497">
                        <c:v>713.096</c:v>
                      </c:pt>
                      <c:pt idx="498">
                        <c:v>713.94999999999982</c:v>
                      </c:pt>
                      <c:pt idx="499">
                        <c:v>714.80499999999972</c:v>
                      </c:pt>
                      <c:pt idx="500">
                        <c:v>715.66199999999981</c:v>
                      </c:pt>
                      <c:pt idx="501">
                        <c:v>716.52</c:v>
                      </c:pt>
                      <c:pt idx="502">
                        <c:v>717.37699999999973</c:v>
                      </c:pt>
                      <c:pt idx="503">
                        <c:v>718.23199999999997</c:v>
                      </c:pt>
                      <c:pt idx="504">
                        <c:v>719.08900000000006</c:v>
                      </c:pt>
                      <c:pt idx="505">
                        <c:v>719.95199999999977</c:v>
                      </c:pt>
                      <c:pt idx="506">
                        <c:v>720.81799999999976</c:v>
                      </c:pt>
                      <c:pt idx="507">
                        <c:v>721.68499999999995</c:v>
                      </c:pt>
                      <c:pt idx="508">
                        <c:v>722.55199999999968</c:v>
                      </c:pt>
                      <c:pt idx="509">
                        <c:v>723.41899999999998</c:v>
                      </c:pt>
                      <c:pt idx="510">
                        <c:v>724.28600000000006</c:v>
                      </c:pt>
                      <c:pt idx="511">
                        <c:v>725.16</c:v>
                      </c:pt>
                      <c:pt idx="512">
                        <c:v>726.03499999999997</c:v>
                      </c:pt>
                      <c:pt idx="513">
                        <c:v>726.90599999999972</c:v>
                      </c:pt>
                      <c:pt idx="514">
                        <c:v>727.77599999999995</c:v>
                      </c:pt>
                      <c:pt idx="515">
                        <c:v>728.64599999999996</c:v>
                      </c:pt>
                      <c:pt idx="516">
                        <c:v>729.51800000000003</c:v>
                      </c:pt>
                      <c:pt idx="517">
                        <c:v>730.38799999999969</c:v>
                      </c:pt>
                      <c:pt idx="518">
                        <c:v>731.25400000000002</c:v>
                      </c:pt>
                      <c:pt idx="519">
                        <c:v>732.12199999999996</c:v>
                      </c:pt>
                      <c:pt idx="520">
                        <c:v>732.99299999999971</c:v>
                      </c:pt>
                      <c:pt idx="521">
                        <c:v>733.86099999999976</c:v>
                      </c:pt>
                      <c:pt idx="522">
                        <c:v>734.73400000000004</c:v>
                      </c:pt>
                      <c:pt idx="523">
                        <c:v>735.60699999999997</c:v>
                      </c:pt>
                      <c:pt idx="524">
                        <c:v>736.48</c:v>
                      </c:pt>
                      <c:pt idx="525">
                        <c:v>737.35199999999975</c:v>
                      </c:pt>
                      <c:pt idx="526">
                        <c:v>738.22199999999998</c:v>
                      </c:pt>
                      <c:pt idx="527">
                        <c:v>739.08900000000006</c:v>
                      </c:pt>
                      <c:pt idx="528">
                        <c:v>739.95599999999968</c:v>
                      </c:pt>
                      <c:pt idx="529">
                        <c:v>740.82499999999982</c:v>
                      </c:pt>
                      <c:pt idx="530">
                        <c:v>741.69399999999996</c:v>
                      </c:pt>
                      <c:pt idx="531">
                        <c:v>742.56199999999967</c:v>
                      </c:pt>
                      <c:pt idx="532">
                        <c:v>743.42999999999984</c:v>
                      </c:pt>
                      <c:pt idx="533">
                        <c:v>744.29899999999998</c:v>
                      </c:pt>
                      <c:pt idx="534">
                        <c:v>745.16599999999971</c:v>
                      </c:pt>
                      <c:pt idx="535">
                        <c:v>746.02800000000002</c:v>
                      </c:pt>
                      <c:pt idx="536">
                        <c:v>746.88799999999969</c:v>
                      </c:pt>
                      <c:pt idx="537">
                        <c:v>747.75</c:v>
                      </c:pt>
                      <c:pt idx="538">
                        <c:v>748.60799999999972</c:v>
                      </c:pt>
                      <c:pt idx="539">
                        <c:v>749.47299999999996</c:v>
                      </c:pt>
                      <c:pt idx="540">
                        <c:v>750.33999999999969</c:v>
                      </c:pt>
                      <c:pt idx="541">
                        <c:v>751.20299999999997</c:v>
                      </c:pt>
                      <c:pt idx="542">
                        <c:v>752.0659999999998</c:v>
                      </c:pt>
                      <c:pt idx="543">
                        <c:v>752.93099999999981</c:v>
                      </c:pt>
                      <c:pt idx="544">
                        <c:v>753.79499999999996</c:v>
                      </c:pt>
                      <c:pt idx="545">
                        <c:v>754.66300000000001</c:v>
                      </c:pt>
                      <c:pt idx="546">
                        <c:v>755.529</c:v>
                      </c:pt>
                      <c:pt idx="547">
                        <c:v>756.3889999999999</c:v>
                      </c:pt>
                      <c:pt idx="548">
                        <c:v>757.2529999999997</c:v>
                      </c:pt>
                      <c:pt idx="549">
                        <c:v>758.11900000000003</c:v>
                      </c:pt>
                      <c:pt idx="550">
                        <c:v>758.9849999999999</c:v>
                      </c:pt>
                      <c:pt idx="551">
                        <c:v>759.85199999999975</c:v>
                      </c:pt>
                      <c:pt idx="552">
                        <c:v>760.71900000000005</c:v>
                      </c:pt>
                      <c:pt idx="553">
                        <c:v>761.58500000000004</c:v>
                      </c:pt>
                      <c:pt idx="554">
                        <c:v>762.4549999999997</c:v>
                      </c:pt>
                      <c:pt idx="555">
                        <c:v>763.32299999999975</c:v>
                      </c:pt>
                      <c:pt idx="556">
                        <c:v>764.19100000000003</c:v>
                      </c:pt>
                      <c:pt idx="557">
                        <c:v>765.0659999999998</c:v>
                      </c:pt>
                      <c:pt idx="558">
                        <c:v>765.94799999999975</c:v>
                      </c:pt>
                      <c:pt idx="559">
                        <c:v>766.83599999999979</c:v>
                      </c:pt>
                      <c:pt idx="560">
                        <c:v>767.726</c:v>
                      </c:pt>
                      <c:pt idx="561">
                        <c:v>768.61300000000006</c:v>
                      </c:pt>
                      <c:pt idx="562">
                        <c:v>769.50099999999998</c:v>
                      </c:pt>
                      <c:pt idx="563">
                        <c:v>770.39300000000003</c:v>
                      </c:pt>
                      <c:pt idx="564">
                        <c:v>771.28700000000003</c:v>
                      </c:pt>
                      <c:pt idx="565">
                        <c:v>772.17600000000004</c:v>
                      </c:pt>
                      <c:pt idx="566">
                        <c:v>773.06499999999983</c:v>
                      </c:pt>
                      <c:pt idx="567">
                        <c:v>773.94899999999996</c:v>
                      </c:pt>
                      <c:pt idx="568">
                        <c:v>774.83400000000006</c:v>
                      </c:pt>
                      <c:pt idx="569">
                        <c:v>775.72199999999998</c:v>
                      </c:pt>
                      <c:pt idx="570">
                        <c:v>776.61400000000003</c:v>
                      </c:pt>
                      <c:pt idx="571">
                        <c:v>777.50099999999998</c:v>
                      </c:pt>
                      <c:pt idx="572">
                        <c:v>778.38200000000006</c:v>
                      </c:pt>
                      <c:pt idx="573">
                        <c:v>779.26199999999972</c:v>
                      </c:pt>
                      <c:pt idx="574">
                        <c:v>780.14</c:v>
                      </c:pt>
                      <c:pt idx="575">
                        <c:v>781.0139999999999</c:v>
                      </c:pt>
                      <c:pt idx="576">
                        <c:v>781.88499999999999</c:v>
                      </c:pt>
                      <c:pt idx="577">
                        <c:v>782.75599999999997</c:v>
                      </c:pt>
                      <c:pt idx="578">
                        <c:v>783.63200000000006</c:v>
                      </c:pt>
                      <c:pt idx="579">
                        <c:v>784.51299999999969</c:v>
                      </c:pt>
                      <c:pt idx="580">
                        <c:v>785.39699999999971</c:v>
                      </c:pt>
                      <c:pt idx="581">
                        <c:v>786.279</c:v>
                      </c:pt>
                      <c:pt idx="582">
                        <c:v>787.15800000000002</c:v>
                      </c:pt>
                      <c:pt idx="583">
                        <c:v>788.03599999999972</c:v>
                      </c:pt>
                      <c:pt idx="584">
                        <c:v>788.91599999999971</c:v>
                      </c:pt>
                      <c:pt idx="585">
                        <c:v>789.79899999999998</c:v>
                      </c:pt>
                      <c:pt idx="586">
                        <c:v>790.68499999999995</c:v>
                      </c:pt>
                      <c:pt idx="587">
                        <c:v>791.572</c:v>
                      </c:pt>
                      <c:pt idx="588">
                        <c:v>792.45299999999975</c:v>
                      </c:pt>
                      <c:pt idx="589">
                        <c:v>793.33399999999972</c:v>
                      </c:pt>
                      <c:pt idx="590">
                        <c:v>794.22</c:v>
                      </c:pt>
                      <c:pt idx="591">
                        <c:v>795.10400000000004</c:v>
                      </c:pt>
                      <c:pt idx="592">
                        <c:v>795.99199999999996</c:v>
                      </c:pt>
                      <c:pt idx="593">
                        <c:v>796.88</c:v>
                      </c:pt>
                      <c:pt idx="594">
                        <c:v>797.76599999999996</c:v>
                      </c:pt>
                      <c:pt idx="595">
                        <c:v>798.6519999999997</c:v>
                      </c:pt>
                      <c:pt idx="596">
                        <c:v>799.53599999999972</c:v>
                      </c:pt>
                      <c:pt idx="597">
                        <c:v>800.42</c:v>
                      </c:pt>
                      <c:pt idx="598">
                        <c:v>801.30699999999979</c:v>
                      </c:pt>
                      <c:pt idx="599">
                        <c:v>802.19600000000003</c:v>
                      </c:pt>
                      <c:pt idx="600">
                        <c:v>803.08799999999997</c:v>
                      </c:pt>
                      <c:pt idx="601">
                        <c:v>803.97900000000004</c:v>
                      </c:pt>
                      <c:pt idx="602">
                        <c:v>804.86699999999962</c:v>
                      </c:pt>
                      <c:pt idx="603">
                        <c:v>805.7529999999997</c:v>
                      </c:pt>
                      <c:pt idx="604">
                        <c:v>806.64199999999971</c:v>
                      </c:pt>
                      <c:pt idx="605">
                        <c:v>807.53499999999997</c:v>
                      </c:pt>
                      <c:pt idx="606">
                        <c:v>808.43199999999979</c:v>
                      </c:pt>
                      <c:pt idx="607">
                        <c:v>809.33099999999979</c:v>
                      </c:pt>
                      <c:pt idx="608">
                        <c:v>810.23</c:v>
                      </c:pt>
                      <c:pt idx="609">
                        <c:v>811.13</c:v>
                      </c:pt>
                      <c:pt idx="610">
                        <c:v>812.03499999999997</c:v>
                      </c:pt>
                      <c:pt idx="611">
                        <c:v>812.94199999999978</c:v>
                      </c:pt>
                      <c:pt idx="612">
                        <c:v>813.84099999999978</c:v>
                      </c:pt>
                      <c:pt idx="613">
                        <c:v>814.73299999999972</c:v>
                      </c:pt>
                      <c:pt idx="614">
                        <c:v>815.62400000000002</c:v>
                      </c:pt>
                      <c:pt idx="615">
                        <c:v>816.51499999999999</c:v>
                      </c:pt>
                      <c:pt idx="616">
                        <c:v>817.4069999999997</c:v>
                      </c:pt>
                      <c:pt idx="617">
                        <c:v>818.303</c:v>
                      </c:pt>
                      <c:pt idx="618">
                        <c:v>819.197</c:v>
                      </c:pt>
                      <c:pt idx="619">
                        <c:v>820.09699999999998</c:v>
                      </c:pt>
                      <c:pt idx="620">
                        <c:v>820.99799999999971</c:v>
                      </c:pt>
                      <c:pt idx="621">
                        <c:v>821.89099999999996</c:v>
                      </c:pt>
                      <c:pt idx="622">
                        <c:v>822.78200000000004</c:v>
                      </c:pt>
                      <c:pt idx="623">
                        <c:v>823.67399999999998</c:v>
                      </c:pt>
                      <c:pt idx="624">
                        <c:v>824.56699999999978</c:v>
                      </c:pt>
                      <c:pt idx="625">
                        <c:v>825.4599999999997</c:v>
                      </c:pt>
                      <c:pt idx="626">
                        <c:v>826.3539999999997</c:v>
                      </c:pt>
                      <c:pt idx="627">
                        <c:v>827.255</c:v>
                      </c:pt>
                      <c:pt idx="628">
                        <c:v>828.16399999999999</c:v>
                      </c:pt>
                      <c:pt idx="629">
                        <c:v>829.077</c:v>
                      </c:pt>
                      <c:pt idx="630">
                        <c:v>829.99</c:v>
                      </c:pt>
                      <c:pt idx="631">
                        <c:v>830.904</c:v>
                      </c:pt>
                      <c:pt idx="632">
                        <c:v>831.81499999999971</c:v>
                      </c:pt>
                      <c:pt idx="633">
                        <c:v>832.726</c:v>
                      </c:pt>
                      <c:pt idx="634">
                        <c:v>833.63800000000003</c:v>
                      </c:pt>
                      <c:pt idx="635">
                        <c:v>834.5469999999998</c:v>
                      </c:pt>
                      <c:pt idx="636">
                        <c:v>835.4549999999997</c:v>
                      </c:pt>
                      <c:pt idx="637">
                        <c:v>836.35999999999979</c:v>
                      </c:pt>
                      <c:pt idx="638">
                        <c:v>837.26400000000001</c:v>
                      </c:pt>
                      <c:pt idx="639">
                        <c:v>838.1669999999998</c:v>
                      </c:pt>
                      <c:pt idx="640">
                        <c:v>839.07500000000005</c:v>
                      </c:pt>
                      <c:pt idx="641">
                        <c:v>839.98699999999997</c:v>
                      </c:pt>
                      <c:pt idx="642">
                        <c:v>840.90300000000002</c:v>
                      </c:pt>
                      <c:pt idx="643">
                        <c:v>841.81699999999978</c:v>
                      </c:pt>
                      <c:pt idx="644">
                        <c:v>842.72799999999972</c:v>
                      </c:pt>
                      <c:pt idx="645">
                        <c:v>843.63900000000001</c:v>
                      </c:pt>
                      <c:pt idx="646">
                        <c:v>844.55</c:v>
                      </c:pt>
                      <c:pt idx="647">
                        <c:v>845.46199999999976</c:v>
                      </c:pt>
                      <c:pt idx="648">
                        <c:v>846.375</c:v>
                      </c:pt>
                      <c:pt idx="649">
                        <c:v>847.29700000000003</c:v>
                      </c:pt>
                      <c:pt idx="650">
                        <c:v>848.21600000000001</c:v>
                      </c:pt>
                      <c:pt idx="651">
                        <c:v>849.13499999999999</c:v>
                      </c:pt>
                      <c:pt idx="652">
                        <c:v>850.0469999999998</c:v>
                      </c:pt>
                      <c:pt idx="653">
                        <c:v>850.9599999999997</c:v>
                      </c:pt>
                      <c:pt idx="654">
                        <c:v>851.87599999999998</c:v>
                      </c:pt>
                      <c:pt idx="655">
                        <c:v>852.79499999999996</c:v>
                      </c:pt>
                      <c:pt idx="656">
                        <c:v>853.71500000000003</c:v>
                      </c:pt>
                      <c:pt idx="657">
                        <c:v>854.63199999999972</c:v>
                      </c:pt>
                      <c:pt idx="658">
                        <c:v>855.54499999999996</c:v>
                      </c:pt>
                      <c:pt idx="659">
                        <c:v>856.46299999999974</c:v>
                      </c:pt>
                      <c:pt idx="660">
                        <c:v>857.3829999999997</c:v>
                      </c:pt>
                      <c:pt idx="661">
                        <c:v>858.30999999999983</c:v>
                      </c:pt>
                      <c:pt idx="662">
                        <c:v>859.23299999999972</c:v>
                      </c:pt>
                      <c:pt idx="663">
                        <c:v>860.154</c:v>
                      </c:pt>
                      <c:pt idx="664">
                        <c:v>861.07500000000005</c:v>
                      </c:pt>
                      <c:pt idx="665">
                        <c:v>861.99900000000002</c:v>
                      </c:pt>
                      <c:pt idx="666">
                        <c:v>862.92899999999997</c:v>
                      </c:pt>
                      <c:pt idx="667">
                        <c:v>863.86499999999978</c:v>
                      </c:pt>
                      <c:pt idx="668">
                        <c:v>864.798</c:v>
                      </c:pt>
                      <c:pt idx="669">
                        <c:v>865.72900000000004</c:v>
                      </c:pt>
                      <c:pt idx="670">
                        <c:v>866.65800000000002</c:v>
                      </c:pt>
                      <c:pt idx="671">
                        <c:v>867.59</c:v>
                      </c:pt>
                      <c:pt idx="672">
                        <c:v>868.52099999999996</c:v>
                      </c:pt>
                      <c:pt idx="673">
                        <c:v>869.4549999999997</c:v>
                      </c:pt>
                      <c:pt idx="674">
                        <c:v>870.3829999999997</c:v>
                      </c:pt>
                      <c:pt idx="675">
                        <c:v>871.31199999999978</c:v>
                      </c:pt>
                      <c:pt idx="676">
                        <c:v>872.25199999999973</c:v>
                      </c:pt>
                      <c:pt idx="677">
                        <c:v>873.19500000000005</c:v>
                      </c:pt>
                      <c:pt idx="678">
                        <c:v>874.13900000000001</c:v>
                      </c:pt>
                      <c:pt idx="679">
                        <c:v>875.09</c:v>
                      </c:pt>
                      <c:pt idx="680">
                        <c:v>876.04099999999971</c:v>
                      </c:pt>
                      <c:pt idx="681">
                        <c:v>876.98799999999972</c:v>
                      </c:pt>
                      <c:pt idx="682">
                        <c:v>877.93799999999976</c:v>
                      </c:pt>
                      <c:pt idx="683">
                        <c:v>878.89699999999971</c:v>
                      </c:pt>
                      <c:pt idx="684">
                        <c:v>879.8529999999995</c:v>
                      </c:pt>
                      <c:pt idx="685">
                        <c:v>880.81699999999978</c:v>
                      </c:pt>
                      <c:pt idx="686">
                        <c:v>881.78399999999999</c:v>
                      </c:pt>
                      <c:pt idx="687">
                        <c:v>882.75099999999998</c:v>
                      </c:pt>
                      <c:pt idx="688">
                        <c:v>883.71</c:v>
                      </c:pt>
                      <c:pt idx="689">
                        <c:v>884.66499999999996</c:v>
                      </c:pt>
                      <c:pt idx="690">
                        <c:v>885.61099999999999</c:v>
                      </c:pt>
                      <c:pt idx="691">
                        <c:v>886.55699999999979</c:v>
                      </c:pt>
                      <c:pt idx="692">
                        <c:v>887.51</c:v>
                      </c:pt>
                      <c:pt idx="693">
                        <c:v>888.46799999999962</c:v>
                      </c:pt>
                      <c:pt idx="694">
                        <c:v>889.4259999999997</c:v>
                      </c:pt>
                      <c:pt idx="695">
                        <c:v>890.38400000000001</c:v>
                      </c:pt>
                      <c:pt idx="696">
                        <c:v>891.34399999999971</c:v>
                      </c:pt>
                      <c:pt idx="697">
                        <c:v>892.30899999999997</c:v>
                      </c:pt>
                      <c:pt idx="698">
                        <c:v>893.27</c:v>
                      </c:pt>
                      <c:pt idx="699">
                        <c:v>894.221</c:v>
                      </c:pt>
                      <c:pt idx="700">
                        <c:v>895.17200000000003</c:v>
                      </c:pt>
                      <c:pt idx="701">
                        <c:v>896.12299999999971</c:v>
                      </c:pt>
                      <c:pt idx="702">
                        <c:v>897.07299999999998</c:v>
                      </c:pt>
                      <c:pt idx="703">
                        <c:v>898.024</c:v>
                      </c:pt>
                      <c:pt idx="704">
                        <c:v>898.98299999999972</c:v>
                      </c:pt>
                      <c:pt idx="705">
                        <c:v>899.93899999999996</c:v>
                      </c:pt>
                      <c:pt idx="706">
                        <c:v>900.89599999999996</c:v>
                      </c:pt>
                      <c:pt idx="707">
                        <c:v>901.8529999999995</c:v>
                      </c:pt>
                      <c:pt idx="708">
                        <c:v>902.81099999999969</c:v>
                      </c:pt>
                      <c:pt idx="709">
                        <c:v>903.76499999999999</c:v>
                      </c:pt>
                      <c:pt idx="710">
                        <c:v>904.71600000000001</c:v>
                      </c:pt>
                      <c:pt idx="711">
                        <c:v>905.65899999999999</c:v>
                      </c:pt>
                      <c:pt idx="712">
                        <c:v>906.60199999999998</c:v>
                      </c:pt>
                      <c:pt idx="713">
                        <c:v>907.54899999999998</c:v>
                      </c:pt>
                      <c:pt idx="714">
                        <c:v>908.49900000000002</c:v>
                      </c:pt>
                      <c:pt idx="715">
                        <c:v>909.45399999999972</c:v>
                      </c:pt>
                      <c:pt idx="716">
                        <c:v>910.41199999999969</c:v>
                      </c:pt>
                      <c:pt idx="717">
                        <c:v>911.38</c:v>
                      </c:pt>
                      <c:pt idx="718">
                        <c:v>912.3539999999997</c:v>
                      </c:pt>
                      <c:pt idx="719">
                        <c:v>913.32699999999977</c:v>
                      </c:pt>
                      <c:pt idx="720">
                        <c:v>914.29499999999996</c:v>
                      </c:pt>
                      <c:pt idx="721">
                        <c:v>915.26199999999972</c:v>
                      </c:pt>
                      <c:pt idx="722">
                        <c:v>916.23400000000004</c:v>
                      </c:pt>
                      <c:pt idx="723">
                        <c:v>917.20799999999997</c:v>
                      </c:pt>
                      <c:pt idx="724">
                        <c:v>918.18299999999999</c:v>
                      </c:pt>
                      <c:pt idx="725">
                        <c:v>919.15899999999999</c:v>
                      </c:pt>
                      <c:pt idx="726">
                        <c:v>920.13599999999997</c:v>
                      </c:pt>
                      <c:pt idx="727">
                        <c:v>921.10400000000004</c:v>
                      </c:pt>
                      <c:pt idx="728">
                        <c:v>922.0659999999998</c:v>
                      </c:pt>
                      <c:pt idx="729">
                        <c:v>923.0319999999997</c:v>
                      </c:pt>
                      <c:pt idx="730">
                        <c:v>924</c:v>
                      </c:pt>
                      <c:pt idx="731">
                        <c:v>924.97199999999998</c:v>
                      </c:pt>
                      <c:pt idx="732">
                        <c:v>925.94399999999996</c:v>
                      </c:pt>
                      <c:pt idx="733">
                        <c:v>926.91300000000001</c:v>
                      </c:pt>
                      <c:pt idx="734">
                        <c:v>927.8779999999997</c:v>
                      </c:pt>
                      <c:pt idx="735">
                        <c:v>928.84399999999971</c:v>
                      </c:pt>
                      <c:pt idx="736">
                        <c:v>929.80799999999977</c:v>
                      </c:pt>
                      <c:pt idx="737">
                        <c:v>930.77300000000002</c:v>
                      </c:pt>
                      <c:pt idx="738">
                        <c:v>931.73299999999972</c:v>
                      </c:pt>
                      <c:pt idx="739">
                        <c:v>932.697</c:v>
                      </c:pt>
                      <c:pt idx="740">
                        <c:v>933.6569999999997</c:v>
                      </c:pt>
                      <c:pt idx="741">
                        <c:v>934.61900000000003</c:v>
                      </c:pt>
                      <c:pt idx="742">
                        <c:v>935.58</c:v>
                      </c:pt>
                      <c:pt idx="743">
                        <c:v>936.5419999999998</c:v>
                      </c:pt>
                      <c:pt idx="744">
                        <c:v>937.5029999999997</c:v>
                      </c:pt>
                      <c:pt idx="745">
                        <c:v>938.4649999999998</c:v>
                      </c:pt>
                      <c:pt idx="746">
                        <c:v>939.43199999999979</c:v>
                      </c:pt>
                      <c:pt idx="747">
                        <c:v>940.39800000000002</c:v>
                      </c:pt>
                      <c:pt idx="748">
                        <c:v>941.3689999999998</c:v>
                      </c:pt>
                      <c:pt idx="749">
                        <c:v>942.3449999999998</c:v>
                      </c:pt>
                      <c:pt idx="750">
                        <c:v>943.31999999999971</c:v>
                      </c:pt>
                      <c:pt idx="751">
                        <c:v>944.28200000000004</c:v>
                      </c:pt>
                      <c:pt idx="752">
                        <c:v>945.22799999999972</c:v>
                      </c:pt>
                      <c:pt idx="753">
                        <c:v>946.16899999999998</c:v>
                      </c:pt>
                      <c:pt idx="754">
                        <c:v>947.10400000000004</c:v>
                      </c:pt>
                      <c:pt idx="755">
                        <c:v>948.03300000000002</c:v>
                      </c:pt>
                      <c:pt idx="756">
                        <c:v>948.95899999999972</c:v>
                      </c:pt>
                      <c:pt idx="757">
                        <c:v>949.87900000000002</c:v>
                      </c:pt>
                      <c:pt idx="758">
                        <c:v>950.79700000000003</c:v>
                      </c:pt>
                      <c:pt idx="759">
                        <c:v>951.71600000000001</c:v>
                      </c:pt>
                      <c:pt idx="760">
                        <c:v>952.63900000000001</c:v>
                      </c:pt>
                      <c:pt idx="761">
                        <c:v>953.56699999999978</c:v>
                      </c:pt>
                      <c:pt idx="762">
                        <c:v>954.49199999999996</c:v>
                      </c:pt>
                      <c:pt idx="763">
                        <c:v>955.41199999999969</c:v>
                      </c:pt>
                      <c:pt idx="764">
                        <c:v>956.32899999999972</c:v>
                      </c:pt>
                      <c:pt idx="765">
                        <c:v>957.24199999999996</c:v>
                      </c:pt>
                      <c:pt idx="766">
                        <c:v>958.15800000000002</c:v>
                      </c:pt>
                      <c:pt idx="767">
                        <c:v>959.08</c:v>
                      </c:pt>
                      <c:pt idx="768">
                        <c:v>960.00400000000002</c:v>
                      </c:pt>
                      <c:pt idx="769">
                        <c:v>960.9259999999997</c:v>
                      </c:pt>
                      <c:pt idx="770">
                        <c:v>961.84199999999976</c:v>
                      </c:pt>
                      <c:pt idx="771">
                        <c:v>962.755</c:v>
                      </c:pt>
                      <c:pt idx="772">
                        <c:v>963.6669999999998</c:v>
                      </c:pt>
                      <c:pt idx="773">
                        <c:v>964.58299999999997</c:v>
                      </c:pt>
                      <c:pt idx="774">
                        <c:v>965.5</c:v>
                      </c:pt>
                      <c:pt idx="775">
                        <c:v>966.41899999999998</c:v>
                      </c:pt>
                      <c:pt idx="776">
                        <c:v>967.3349999999997</c:v>
                      </c:pt>
                      <c:pt idx="777">
                        <c:v>968.25099999999998</c:v>
                      </c:pt>
                      <c:pt idx="778">
                        <c:v>969.16499999999996</c:v>
                      </c:pt>
                      <c:pt idx="779">
                        <c:v>970.08</c:v>
                      </c:pt>
                      <c:pt idx="780">
                        <c:v>971</c:v>
                      </c:pt>
                      <c:pt idx="781">
                        <c:v>971.9169999999998</c:v>
                      </c:pt>
                      <c:pt idx="782">
                        <c:v>972.83399999999972</c:v>
                      </c:pt>
                      <c:pt idx="783">
                        <c:v>973.75199999999973</c:v>
                      </c:pt>
                      <c:pt idx="784">
                        <c:v>974.67100000000005</c:v>
                      </c:pt>
                      <c:pt idx="785">
                        <c:v>975.59100000000001</c:v>
                      </c:pt>
                      <c:pt idx="786">
                        <c:v>976.50699999999972</c:v>
                      </c:pt>
                      <c:pt idx="787">
                        <c:v>977.423</c:v>
                      </c:pt>
                      <c:pt idx="788">
                        <c:v>978.33799999999974</c:v>
                      </c:pt>
                      <c:pt idx="789">
                        <c:v>979.255</c:v>
                      </c:pt>
                      <c:pt idx="790">
                        <c:v>980.17399999999998</c:v>
                      </c:pt>
                      <c:pt idx="791">
                        <c:v>981.09400000000005</c:v>
                      </c:pt>
                      <c:pt idx="792">
                        <c:v>982.01300000000003</c:v>
                      </c:pt>
                      <c:pt idx="793">
                        <c:v>982.928</c:v>
                      </c:pt>
                      <c:pt idx="794">
                        <c:v>983.84199999999976</c:v>
                      </c:pt>
                      <c:pt idx="795">
                        <c:v>984.75</c:v>
                      </c:pt>
                      <c:pt idx="796">
                        <c:v>985.6519999999997</c:v>
                      </c:pt>
                      <c:pt idx="797">
                        <c:v>986.5509999999997</c:v>
                      </c:pt>
                      <c:pt idx="798">
                        <c:v>987.45299999999975</c:v>
                      </c:pt>
                      <c:pt idx="799">
                        <c:v>988.35699999999974</c:v>
                      </c:pt>
                      <c:pt idx="800">
                        <c:v>989.25699999999972</c:v>
                      </c:pt>
                      <c:pt idx="801">
                        <c:v>990.15300000000002</c:v>
                      </c:pt>
                      <c:pt idx="802">
                        <c:v>991.04599999999971</c:v>
                      </c:pt>
                      <c:pt idx="803">
                        <c:v>991.96199999999976</c:v>
                      </c:pt>
                      <c:pt idx="804">
                        <c:v>992.93199999999979</c:v>
                      </c:pt>
                      <c:pt idx="805">
                        <c:v>993.92699999999979</c:v>
                      </c:pt>
                      <c:pt idx="806">
                        <c:v>994.93199999999979</c:v>
                      </c:pt>
                      <c:pt idx="807">
                        <c:v>995.94199999999978</c:v>
                      </c:pt>
                      <c:pt idx="808">
                        <c:v>996.95399999999972</c:v>
                      </c:pt>
                      <c:pt idx="809">
                        <c:v>997.97</c:v>
                      </c:pt>
                      <c:pt idx="810">
                        <c:v>998.98900000000003</c:v>
                      </c:pt>
                      <c:pt idx="811">
                        <c:v>1000.01</c:v>
                      </c:pt>
                      <c:pt idx="812">
                        <c:v>1001.025</c:v>
                      </c:pt>
                      <c:pt idx="813">
                        <c:v>1002.04</c:v>
                      </c:pt>
                      <c:pt idx="814">
                        <c:v>1003.052</c:v>
                      </c:pt>
                      <c:pt idx="815">
                        <c:v>1004.059</c:v>
                      </c:pt>
                      <c:pt idx="816">
                        <c:v>1005.064</c:v>
                      </c:pt>
                      <c:pt idx="817">
                        <c:v>1006.069</c:v>
                      </c:pt>
                      <c:pt idx="818">
                        <c:v>1007.073</c:v>
                      </c:pt>
                      <c:pt idx="819">
                        <c:v>1008.091</c:v>
                      </c:pt>
                      <c:pt idx="820">
                        <c:v>1009.111</c:v>
                      </c:pt>
                      <c:pt idx="821">
                        <c:v>1010.128</c:v>
                      </c:pt>
                      <c:pt idx="822">
                        <c:v>1011.14</c:v>
                      </c:pt>
                      <c:pt idx="823">
                        <c:v>1012.155</c:v>
                      </c:pt>
                      <c:pt idx="824">
                        <c:v>1013.172</c:v>
                      </c:pt>
                      <c:pt idx="825">
                        <c:v>1014.19</c:v>
                      </c:pt>
                      <c:pt idx="826">
                        <c:v>1015.196</c:v>
                      </c:pt>
                      <c:pt idx="827">
                        <c:v>1016.199</c:v>
                      </c:pt>
                      <c:pt idx="828">
                        <c:v>1017.203</c:v>
                      </c:pt>
                      <c:pt idx="829">
                        <c:v>1018.2140000000001</c:v>
                      </c:pt>
                      <c:pt idx="830">
                        <c:v>1019.221</c:v>
                      </c:pt>
                      <c:pt idx="831">
                        <c:v>1020.226</c:v>
                      </c:pt>
                      <c:pt idx="832">
                        <c:v>1021.236</c:v>
                      </c:pt>
                      <c:pt idx="833">
                        <c:v>1022.248</c:v>
                      </c:pt>
                      <c:pt idx="834">
                        <c:v>1023.259</c:v>
                      </c:pt>
                      <c:pt idx="835">
                        <c:v>1024.271</c:v>
                      </c:pt>
                      <c:pt idx="836">
                        <c:v>1025.2860000000001</c:v>
                      </c:pt>
                      <c:pt idx="837">
                        <c:v>1026.2950000000001</c:v>
                      </c:pt>
                      <c:pt idx="838">
                        <c:v>1027.296</c:v>
                      </c:pt>
                      <c:pt idx="839">
                        <c:v>1028.3150000000001</c:v>
                      </c:pt>
                      <c:pt idx="840">
                        <c:v>1029.328</c:v>
                      </c:pt>
                      <c:pt idx="841">
                        <c:v>1030.337</c:v>
                      </c:pt>
                      <c:pt idx="842">
                        <c:v>1031.3399999999999</c:v>
                      </c:pt>
                      <c:pt idx="843">
                        <c:v>1032.3409999999999</c:v>
                      </c:pt>
                      <c:pt idx="844">
                        <c:v>1033.348</c:v>
                      </c:pt>
                      <c:pt idx="845">
                        <c:v>1034.3530000000001</c:v>
                      </c:pt>
                      <c:pt idx="846">
                        <c:v>1035.3620000000001</c:v>
                      </c:pt>
                      <c:pt idx="847">
                        <c:v>1036.3699999999999</c:v>
                      </c:pt>
                      <c:pt idx="848">
                        <c:v>1037.3800000000001</c:v>
                      </c:pt>
                      <c:pt idx="849">
                        <c:v>1038.386</c:v>
                      </c:pt>
                      <c:pt idx="850">
                        <c:v>1039.386</c:v>
                      </c:pt>
                      <c:pt idx="851">
                        <c:v>1040.385</c:v>
                      </c:pt>
                      <c:pt idx="852">
                        <c:v>1041.4010000000001</c:v>
                      </c:pt>
                      <c:pt idx="853">
                        <c:v>1042.4159999999999</c:v>
                      </c:pt>
                      <c:pt idx="854">
                        <c:v>1043.43</c:v>
                      </c:pt>
                      <c:pt idx="855">
                        <c:v>1044.4349999999999</c:v>
                      </c:pt>
                      <c:pt idx="856">
                        <c:v>1045.4349999999999</c:v>
                      </c:pt>
                      <c:pt idx="857">
                        <c:v>1046.415</c:v>
                      </c:pt>
                      <c:pt idx="858">
                        <c:v>1047.3800000000001</c:v>
                      </c:pt>
                      <c:pt idx="859">
                        <c:v>1048.336</c:v>
                      </c:pt>
                      <c:pt idx="860">
                        <c:v>1049.289</c:v>
                      </c:pt>
                      <c:pt idx="861">
                        <c:v>1050.2360000000001</c:v>
                      </c:pt>
                      <c:pt idx="862">
                        <c:v>1051.1880000000001</c:v>
                      </c:pt>
                      <c:pt idx="863">
                        <c:v>1052.136</c:v>
                      </c:pt>
                      <c:pt idx="864">
                        <c:v>1053.079</c:v>
                      </c:pt>
                      <c:pt idx="865">
                        <c:v>1054.0229999999999</c:v>
                      </c:pt>
                      <c:pt idx="866">
                        <c:v>1054.96</c:v>
                      </c:pt>
                      <c:pt idx="867">
                        <c:v>1055.9059999999999</c:v>
                      </c:pt>
                      <c:pt idx="868">
                        <c:v>1056.857</c:v>
                      </c:pt>
                      <c:pt idx="869">
                        <c:v>1057.81</c:v>
                      </c:pt>
                      <c:pt idx="870">
                        <c:v>1058.758</c:v>
                      </c:pt>
                      <c:pt idx="871">
                        <c:v>1059.7059999999999</c:v>
                      </c:pt>
                      <c:pt idx="872">
                        <c:v>1060.6569999999999</c:v>
                      </c:pt>
                      <c:pt idx="873">
                        <c:v>1061.6110000000001</c:v>
                      </c:pt>
                      <c:pt idx="874">
                        <c:v>1062.5640000000001</c:v>
                      </c:pt>
                      <c:pt idx="875">
                        <c:v>1063.518</c:v>
                      </c:pt>
                      <c:pt idx="876">
                        <c:v>1064.4680000000001</c:v>
                      </c:pt>
                      <c:pt idx="877">
                        <c:v>1065.4179999999999</c:v>
                      </c:pt>
                      <c:pt idx="878">
                        <c:v>1066.366</c:v>
                      </c:pt>
                      <c:pt idx="879">
                        <c:v>1067.316</c:v>
                      </c:pt>
                      <c:pt idx="880">
                        <c:v>1068.2650000000001</c:v>
                      </c:pt>
                      <c:pt idx="881">
                        <c:v>1069.2149999999999</c:v>
                      </c:pt>
                      <c:pt idx="882">
                        <c:v>1070.162</c:v>
                      </c:pt>
                      <c:pt idx="883">
                        <c:v>1071.1079999999999</c:v>
                      </c:pt>
                      <c:pt idx="884">
                        <c:v>1072.0550000000001</c:v>
                      </c:pt>
                      <c:pt idx="885">
                        <c:v>1072.999</c:v>
                      </c:pt>
                      <c:pt idx="886">
                        <c:v>1073.9480000000001</c:v>
                      </c:pt>
                      <c:pt idx="887">
                        <c:v>1074.9000000000001</c:v>
                      </c:pt>
                      <c:pt idx="888">
                        <c:v>1075.854</c:v>
                      </c:pt>
                      <c:pt idx="889">
                        <c:v>1076.8</c:v>
                      </c:pt>
                      <c:pt idx="890">
                        <c:v>1077.741</c:v>
                      </c:pt>
                      <c:pt idx="891">
                        <c:v>1078.682</c:v>
                      </c:pt>
                      <c:pt idx="892">
                        <c:v>1079.624</c:v>
                      </c:pt>
                      <c:pt idx="893">
                        <c:v>1080.5640000000001</c:v>
                      </c:pt>
                      <c:pt idx="894">
                        <c:v>1081.502</c:v>
                      </c:pt>
                      <c:pt idx="895">
                        <c:v>1082.44</c:v>
                      </c:pt>
                      <c:pt idx="896">
                        <c:v>1083.3789999999999</c:v>
                      </c:pt>
                      <c:pt idx="897">
                        <c:v>1084.3209999999999</c:v>
                      </c:pt>
                      <c:pt idx="898">
                        <c:v>1085.2629999999999</c:v>
                      </c:pt>
                      <c:pt idx="899">
                        <c:v>1086.2070000000001</c:v>
                      </c:pt>
                      <c:pt idx="900">
                        <c:v>1087.1500000000001</c:v>
                      </c:pt>
                      <c:pt idx="901">
                        <c:v>1088.085</c:v>
                      </c:pt>
                      <c:pt idx="902">
                        <c:v>1089.0119999999999</c:v>
                      </c:pt>
                      <c:pt idx="903">
                        <c:v>1089.9390000000001</c:v>
                      </c:pt>
                      <c:pt idx="904">
                        <c:v>1090.865</c:v>
                      </c:pt>
                      <c:pt idx="905">
                        <c:v>1091.7929999999999</c:v>
                      </c:pt>
                      <c:pt idx="906">
                        <c:v>1092.7170000000001</c:v>
                      </c:pt>
                      <c:pt idx="907">
                        <c:v>1093.6379999999999</c:v>
                      </c:pt>
                      <c:pt idx="908">
                        <c:v>1094.5540000000001</c:v>
                      </c:pt>
                      <c:pt idx="909">
                        <c:v>1095.4680000000001</c:v>
                      </c:pt>
                      <c:pt idx="910">
                        <c:v>1096.3800000000001</c:v>
                      </c:pt>
                      <c:pt idx="911">
                        <c:v>1097.2909999999999</c:v>
                      </c:pt>
                      <c:pt idx="912">
                        <c:v>1098.2059999999999</c:v>
                      </c:pt>
                      <c:pt idx="913">
                        <c:v>1099.127</c:v>
                      </c:pt>
                      <c:pt idx="914">
                        <c:v>1100.048</c:v>
                      </c:pt>
                      <c:pt idx="915">
                        <c:v>1100.9739999999999</c:v>
                      </c:pt>
                      <c:pt idx="916">
                        <c:v>1101.905</c:v>
                      </c:pt>
                      <c:pt idx="917">
                        <c:v>1102.836</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D$6:$AD$923</c15:sqref>
                        </c15:formulaRef>
                      </c:ext>
                    </c:extLst>
                    <c:numCache>
                      <c:formatCode>General</c:formatCode>
                      <c:ptCount val="918"/>
                      <c:pt idx="0">
                        <c:v>1</c:v>
                      </c:pt>
                      <c:pt idx="1">
                        <c:v>0.99962532783814095</c:v>
                      </c:pt>
                      <c:pt idx="2">
                        <c:v>0.99919664887817805</c:v>
                      </c:pt>
                      <c:pt idx="3">
                        <c:v>0.99892999031253005</c:v>
                      </c:pt>
                      <c:pt idx="4">
                        <c:v>0.99844730455446096</c:v>
                      </c:pt>
                      <c:pt idx="5">
                        <c:v>0.99791061199828501</c:v>
                      </c:pt>
                      <c:pt idx="6">
                        <c:v>0.99737391944210896</c:v>
                      </c:pt>
                      <c:pt idx="7">
                        <c:v>0.99667520649161701</c:v>
                      </c:pt>
                      <c:pt idx="8">
                        <c:v>0.99608450713733598</c:v>
                      </c:pt>
                      <c:pt idx="9">
                        <c:v>0.99544317640983004</c:v>
                      </c:pt>
                      <c:pt idx="10">
                        <c:v>0.99479847025744395</c:v>
                      </c:pt>
                      <c:pt idx="11">
                        <c:v>0.99405250135860801</c:v>
                      </c:pt>
                      <c:pt idx="12">
                        <c:v>0.99335041298323401</c:v>
                      </c:pt>
                      <c:pt idx="13">
                        <c:v>0.99265507545762299</c:v>
                      </c:pt>
                      <c:pt idx="14">
                        <c:v>0.99185172433580104</c:v>
                      </c:pt>
                      <c:pt idx="15">
                        <c:v>0.99110238001208395</c:v>
                      </c:pt>
                      <c:pt idx="16">
                        <c:v>0.99024164666727399</c:v>
                      </c:pt>
                      <c:pt idx="17">
                        <c:v>0.98944167097033398</c:v>
                      </c:pt>
                      <c:pt idx="18">
                        <c:v>0.98863494442362898</c:v>
                      </c:pt>
                      <c:pt idx="19">
                        <c:v>0.98766957290749002</c:v>
                      </c:pt>
                      <c:pt idx="20">
                        <c:v>0.98670420139134996</c:v>
                      </c:pt>
                      <c:pt idx="21">
                        <c:v>0.98579283667331696</c:v>
                      </c:pt>
                      <c:pt idx="22">
                        <c:v>0.98488147195528297</c:v>
                      </c:pt>
                      <c:pt idx="23">
                        <c:v>0.98386209364103705</c:v>
                      </c:pt>
                      <c:pt idx="24">
                        <c:v>0.98289672212489698</c:v>
                      </c:pt>
                      <c:pt idx="25">
                        <c:v>0.98182333701254598</c:v>
                      </c:pt>
                      <c:pt idx="26">
                        <c:v>0.98064531372886599</c:v>
                      </c:pt>
                      <c:pt idx="27">
                        <c:v>0.97951792181840902</c:v>
                      </c:pt>
                      <c:pt idx="28">
                        <c:v>0.97833989853472803</c:v>
                      </c:pt>
                      <c:pt idx="29">
                        <c:v>0.97716187525104703</c:v>
                      </c:pt>
                      <c:pt idx="30">
                        <c:v>0.97603448334059095</c:v>
                      </c:pt>
                      <c:pt idx="31">
                        <c:v>0.97485646005690896</c:v>
                      </c:pt>
                      <c:pt idx="32">
                        <c:v>0.97351304095403002</c:v>
                      </c:pt>
                      <c:pt idx="33">
                        <c:v>0.97233501767035002</c:v>
                      </c:pt>
                      <c:pt idx="34">
                        <c:v>0.97110298758856295</c:v>
                      </c:pt>
                      <c:pt idx="35">
                        <c:v>0.96975956848568401</c:v>
                      </c:pt>
                      <c:pt idx="36">
                        <c:v>0.96831151121147396</c:v>
                      </c:pt>
                      <c:pt idx="37">
                        <c:v>0.96697484295835801</c:v>
                      </c:pt>
                      <c:pt idx="38">
                        <c:v>0.96552678568414796</c:v>
                      </c:pt>
                      <c:pt idx="39">
                        <c:v>0.96402472161183295</c:v>
                      </c:pt>
                      <c:pt idx="40">
                        <c:v>0.96257666433762401</c:v>
                      </c:pt>
                      <c:pt idx="41">
                        <c:v>0.96107797569019005</c:v>
                      </c:pt>
                      <c:pt idx="42">
                        <c:v>0.95951852939488802</c:v>
                      </c:pt>
                      <c:pt idx="43">
                        <c:v>0.95801984074745405</c:v>
                      </c:pt>
                      <c:pt idx="44">
                        <c:v>0.95651777667514004</c:v>
                      </c:pt>
                      <c:pt idx="45">
                        <c:v>0.95485706763338896</c:v>
                      </c:pt>
                      <c:pt idx="46">
                        <c:v>0.953084969570545</c:v>
                      </c:pt>
                      <c:pt idx="47">
                        <c:v>0.95142426052879503</c:v>
                      </c:pt>
                      <c:pt idx="48">
                        <c:v>0.94976017606216201</c:v>
                      </c:pt>
                      <c:pt idx="49">
                        <c:v>0.94804546022230596</c:v>
                      </c:pt>
                      <c:pt idx="50">
                        <c:v>0.94633074438244902</c:v>
                      </c:pt>
                      <c:pt idx="51">
                        <c:v>0.94461602854259297</c:v>
                      </c:pt>
                      <c:pt idx="52">
                        <c:v>0.94279329910652498</c:v>
                      </c:pt>
                      <c:pt idx="53">
                        <c:v>0.94102457646856297</c:v>
                      </c:pt>
                      <c:pt idx="54">
                        <c:v>0.93920184703249598</c:v>
                      </c:pt>
                      <c:pt idx="55">
                        <c:v>0.93748713119263904</c:v>
                      </c:pt>
                      <c:pt idx="56">
                        <c:v>0.93561039495846499</c:v>
                      </c:pt>
                      <c:pt idx="57">
                        <c:v>0.93378429009751596</c:v>
                      </c:pt>
                      <c:pt idx="58">
                        <c:v>0.93185692249011898</c:v>
                      </c:pt>
                      <c:pt idx="59">
                        <c:v>0.93003081762916895</c:v>
                      </c:pt>
                      <c:pt idx="60">
                        <c:v>0.92804606779878496</c:v>
                      </c:pt>
                      <c:pt idx="61">
                        <c:v>0.92616933156461001</c:v>
                      </c:pt>
                      <c:pt idx="62">
                        <c:v>0.92418795715910795</c:v>
                      </c:pt>
                      <c:pt idx="63">
                        <c:v>0.922149200530618</c:v>
                      </c:pt>
                      <c:pt idx="64">
                        <c:v>0.92022183292322002</c:v>
                      </c:pt>
                      <c:pt idx="65">
                        <c:v>0.91823370766795298</c:v>
                      </c:pt>
                      <c:pt idx="66">
                        <c:v>0.916306340060555</c:v>
                      </c:pt>
                      <c:pt idx="67">
                        <c:v>0.91426758343206505</c:v>
                      </c:pt>
                      <c:pt idx="68">
                        <c:v>0.91228620902656099</c:v>
                      </c:pt>
                      <c:pt idx="69">
                        <c:v>0.91024745239807103</c:v>
                      </c:pt>
                      <c:pt idx="70">
                        <c:v>0.90826270256768604</c:v>
                      </c:pt>
                      <c:pt idx="71">
                        <c:v>0.90616993914109001</c:v>
                      </c:pt>
                      <c:pt idx="72">
                        <c:v>0.90418856473558695</c:v>
                      </c:pt>
                      <c:pt idx="73">
                        <c:v>0.902149808107096</c:v>
                      </c:pt>
                      <c:pt idx="74">
                        <c:v>0.90011105147860504</c:v>
                      </c:pt>
                      <c:pt idx="75">
                        <c:v>0.89812967707310198</c:v>
                      </c:pt>
                      <c:pt idx="76">
                        <c:v>0.89609092044461203</c:v>
                      </c:pt>
                      <c:pt idx="77">
                        <c:v>0.89410954603910797</c:v>
                      </c:pt>
                      <c:pt idx="78">
                        <c:v>0.89202015803739299</c:v>
                      </c:pt>
                      <c:pt idx="79">
                        <c:v>0.88998140140890303</c:v>
                      </c:pt>
                      <c:pt idx="80">
                        <c:v>0.88788863798230599</c:v>
                      </c:pt>
                      <c:pt idx="81">
                        <c:v>0.88584988135381604</c:v>
                      </c:pt>
                      <c:pt idx="82">
                        <c:v>0.88376049335210205</c:v>
                      </c:pt>
                      <c:pt idx="83">
                        <c:v>0.88182975031982203</c:v>
                      </c:pt>
                      <c:pt idx="84">
                        <c:v>0.87984500048943703</c:v>
                      </c:pt>
                      <c:pt idx="85">
                        <c:v>0.87780961928582801</c:v>
                      </c:pt>
                      <c:pt idx="86">
                        <c:v>0.87571685585923198</c:v>
                      </c:pt>
                      <c:pt idx="87">
                        <c:v>0.87368147465562196</c:v>
                      </c:pt>
                      <c:pt idx="88">
                        <c:v>0.87169672482523797</c:v>
                      </c:pt>
                      <c:pt idx="89">
                        <c:v>0.86965796819674701</c:v>
                      </c:pt>
                      <c:pt idx="90">
                        <c:v>0.86767659379124396</c:v>
                      </c:pt>
                      <c:pt idx="91">
                        <c:v>0.86558383036464803</c:v>
                      </c:pt>
                      <c:pt idx="92">
                        <c:v>0.86359908053426204</c:v>
                      </c:pt>
                      <c:pt idx="93">
                        <c:v>0.86161770612875999</c:v>
                      </c:pt>
                      <c:pt idx="94">
                        <c:v>0.859632956298374</c:v>
                      </c:pt>
                      <c:pt idx="95">
                        <c:v>0.857648206467989</c:v>
                      </c:pt>
                      <c:pt idx="96">
                        <c:v>0.85566345663760501</c:v>
                      </c:pt>
                      <c:pt idx="97">
                        <c:v>0.85362807543399499</c:v>
                      </c:pt>
                      <c:pt idx="98">
                        <c:v>0.851643325603611</c:v>
                      </c:pt>
                      <c:pt idx="99">
                        <c:v>0.84971595799621302</c:v>
                      </c:pt>
                      <c:pt idx="100">
                        <c:v>0.84772783274094599</c:v>
                      </c:pt>
                      <c:pt idx="101">
                        <c:v>0.84580046513354901</c:v>
                      </c:pt>
                      <c:pt idx="102">
                        <c:v>0.84386972210126898</c:v>
                      </c:pt>
                      <c:pt idx="103">
                        <c:v>0.84188497227088499</c:v>
                      </c:pt>
                      <c:pt idx="104">
                        <c:v>0.83995422923860596</c:v>
                      </c:pt>
                      <c:pt idx="105">
                        <c:v>0.83797285483310202</c:v>
                      </c:pt>
                      <c:pt idx="106">
                        <c:v>0.836042111800823</c:v>
                      </c:pt>
                      <c:pt idx="107">
                        <c:v>0.83411136876854297</c:v>
                      </c:pt>
                      <c:pt idx="108">
                        <c:v>0.83223463253437102</c:v>
                      </c:pt>
                      <c:pt idx="109">
                        <c:v>0.83030726492697304</c:v>
                      </c:pt>
                      <c:pt idx="110">
                        <c:v>0.82837652189469302</c:v>
                      </c:pt>
                      <c:pt idx="111">
                        <c:v>0.82649978566051996</c:v>
                      </c:pt>
                      <c:pt idx="112">
                        <c:v>0.82456566720336</c:v>
                      </c:pt>
                      <c:pt idx="113">
                        <c:v>0.82268893096918705</c:v>
                      </c:pt>
                      <c:pt idx="114">
                        <c:v>0.82076156336178896</c:v>
                      </c:pt>
                      <c:pt idx="115">
                        <c:v>0.81888482712761601</c:v>
                      </c:pt>
                      <c:pt idx="116">
                        <c:v>0.81700809089344095</c:v>
                      </c:pt>
                      <c:pt idx="117">
                        <c:v>0.815131354659268</c:v>
                      </c:pt>
                      <c:pt idx="118">
                        <c:v>0.81320061162698898</c:v>
                      </c:pt>
                      <c:pt idx="119">
                        <c:v>0.811377882190922</c:v>
                      </c:pt>
                      <c:pt idx="120">
                        <c:v>0.80955515275485301</c:v>
                      </c:pt>
                      <c:pt idx="121">
                        <c:v>0.80767841652067995</c:v>
                      </c:pt>
                      <c:pt idx="122">
                        <c:v>0.80580168028650601</c:v>
                      </c:pt>
                      <c:pt idx="123">
                        <c:v>0.80403295764854499</c:v>
                      </c:pt>
                      <c:pt idx="124">
                        <c:v>0.802048207818159</c:v>
                      </c:pt>
                      <c:pt idx="125">
                        <c:v>0.80027948518019698</c:v>
                      </c:pt>
                      <c:pt idx="126">
                        <c:v>0.79845675574413</c:v>
                      </c:pt>
                      <c:pt idx="127">
                        <c:v>0.79658001950995505</c:v>
                      </c:pt>
                      <c:pt idx="128">
                        <c:v>0.79475391464900702</c:v>
                      </c:pt>
                      <c:pt idx="129">
                        <c:v>0.79288055383971501</c:v>
                      </c:pt>
                      <c:pt idx="130">
                        <c:v>0.79105782440364703</c:v>
                      </c:pt>
                      <c:pt idx="131">
                        <c:v>0.78928910176568401</c:v>
                      </c:pt>
                      <c:pt idx="132">
                        <c:v>0.78746299690473598</c:v>
                      </c:pt>
                      <c:pt idx="133">
                        <c:v>0.78564364289354904</c:v>
                      </c:pt>
                      <c:pt idx="134">
                        <c:v>0.78387154483070498</c:v>
                      </c:pt>
                      <c:pt idx="135">
                        <c:v>0.78205219081952004</c:v>
                      </c:pt>
                      <c:pt idx="136">
                        <c:v>0.78028009275667598</c:v>
                      </c:pt>
                      <c:pt idx="137">
                        <c:v>0.778457363320608</c:v>
                      </c:pt>
                      <c:pt idx="138">
                        <c:v>0.77663800930942195</c:v>
                      </c:pt>
                      <c:pt idx="139">
                        <c:v>0.774865911246578</c:v>
                      </c:pt>
                      <c:pt idx="140">
                        <c:v>0.77309718860861598</c:v>
                      </c:pt>
                      <c:pt idx="141">
                        <c:v>0.77122045237444303</c:v>
                      </c:pt>
                      <c:pt idx="142">
                        <c:v>0.76950236110970505</c:v>
                      </c:pt>
                      <c:pt idx="143">
                        <c:v>0.767683007098519</c:v>
                      </c:pt>
                      <c:pt idx="144">
                        <c:v>0.76596491583378101</c:v>
                      </c:pt>
                      <c:pt idx="145">
                        <c:v>0.764196193195819</c:v>
                      </c:pt>
                      <c:pt idx="146">
                        <c:v>0.76253210872918598</c:v>
                      </c:pt>
                      <c:pt idx="147">
                        <c:v>0.76081739288933004</c:v>
                      </c:pt>
                      <c:pt idx="148">
                        <c:v>0.75899466345326305</c:v>
                      </c:pt>
                      <c:pt idx="149">
                        <c:v>0.75722594081530004</c:v>
                      </c:pt>
                      <c:pt idx="150">
                        <c:v>0.75550784955056305</c:v>
                      </c:pt>
                      <c:pt idx="151">
                        <c:v>0.753793133710706</c:v>
                      </c:pt>
                      <c:pt idx="152">
                        <c:v>0.75202778649762603</c:v>
                      </c:pt>
                      <c:pt idx="153">
                        <c:v>0.75030631980800599</c:v>
                      </c:pt>
                      <c:pt idx="154">
                        <c:v>0.74854097259492602</c:v>
                      </c:pt>
                      <c:pt idx="155">
                        <c:v>0.74682625675506997</c:v>
                      </c:pt>
                      <c:pt idx="156">
                        <c:v>0.74505415869222602</c:v>
                      </c:pt>
                      <c:pt idx="157">
                        <c:v>0.743390074225593</c:v>
                      </c:pt>
                      <c:pt idx="158">
                        <c:v>0.74162472701251203</c:v>
                      </c:pt>
                      <c:pt idx="159">
                        <c:v>0.73991001117265598</c:v>
                      </c:pt>
                      <c:pt idx="160">
                        <c:v>0.73819191990791799</c:v>
                      </c:pt>
                      <c:pt idx="161">
                        <c:v>0.73647720406806205</c:v>
                      </c:pt>
                      <c:pt idx="162">
                        <c:v>0.73470848143010004</c:v>
                      </c:pt>
                      <c:pt idx="163">
                        <c:v>0.73304439696346801</c:v>
                      </c:pt>
                      <c:pt idx="164">
                        <c:v>0.73132630569873003</c:v>
                      </c:pt>
                      <c:pt idx="165">
                        <c:v>0.72961158985887298</c:v>
                      </c:pt>
                      <c:pt idx="166">
                        <c:v>0.72789687401901704</c:v>
                      </c:pt>
                      <c:pt idx="167">
                        <c:v>0.72618215817916099</c:v>
                      </c:pt>
                      <c:pt idx="168">
                        <c:v>0.72452144913741101</c:v>
                      </c:pt>
                      <c:pt idx="169">
                        <c:v>0.72274935107456695</c:v>
                      </c:pt>
                      <c:pt idx="170">
                        <c:v>0.72114264883092205</c:v>
                      </c:pt>
                      <c:pt idx="171">
                        <c:v>0.71942455756618395</c:v>
                      </c:pt>
                      <c:pt idx="172">
                        <c:v>0.71770984172632701</c:v>
                      </c:pt>
                      <c:pt idx="173">
                        <c:v>0.71604913268457704</c:v>
                      </c:pt>
                      <c:pt idx="174">
                        <c:v>0.71438504821794502</c:v>
                      </c:pt>
                      <c:pt idx="175">
                        <c:v>0.71272433917619404</c:v>
                      </c:pt>
                      <c:pt idx="176">
                        <c:v>0.71111763693254904</c:v>
                      </c:pt>
                      <c:pt idx="177">
                        <c:v>0.70945355246591701</c:v>
                      </c:pt>
                      <c:pt idx="178">
                        <c:v>0.70784685022227201</c:v>
                      </c:pt>
                      <c:pt idx="179">
                        <c:v>0.70623677255374495</c:v>
                      </c:pt>
                      <c:pt idx="180">
                        <c:v>0.70462669488521801</c:v>
                      </c:pt>
                      <c:pt idx="181">
                        <c:v>0.70291197904536196</c:v>
                      </c:pt>
                      <c:pt idx="182">
                        <c:v>0.70130190137683501</c:v>
                      </c:pt>
                      <c:pt idx="183">
                        <c:v>0.699695199133191</c:v>
                      </c:pt>
                      <c:pt idx="184">
                        <c:v>0.69808512146466495</c:v>
                      </c:pt>
                      <c:pt idx="185">
                        <c:v>0.69653242601912502</c:v>
                      </c:pt>
                      <c:pt idx="186">
                        <c:v>0.69492234835059896</c:v>
                      </c:pt>
                      <c:pt idx="187">
                        <c:v>0.69331227068207202</c:v>
                      </c:pt>
                      <c:pt idx="188">
                        <c:v>0.69170556843842801</c:v>
                      </c:pt>
                      <c:pt idx="189">
                        <c:v>0.69014949756800603</c:v>
                      </c:pt>
                      <c:pt idx="190">
                        <c:v>0.68859680212246699</c:v>
                      </c:pt>
                      <c:pt idx="191">
                        <c:v>0.68698672445394104</c:v>
                      </c:pt>
                      <c:pt idx="192">
                        <c:v>0.68532601541218996</c:v>
                      </c:pt>
                      <c:pt idx="193">
                        <c:v>0.68382395133987595</c:v>
                      </c:pt>
                      <c:pt idx="194">
                        <c:v>0.68226788046945497</c:v>
                      </c:pt>
                      <c:pt idx="195">
                        <c:v>0.68066455365069101</c:v>
                      </c:pt>
                      <c:pt idx="196">
                        <c:v>0.67910510735538898</c:v>
                      </c:pt>
                      <c:pt idx="197">
                        <c:v>0.67760641870795402</c:v>
                      </c:pt>
                      <c:pt idx="198">
                        <c:v>0.67610435463564</c:v>
                      </c:pt>
                      <c:pt idx="199">
                        <c:v>0.67459891513844406</c:v>
                      </c:pt>
                      <c:pt idx="200">
                        <c:v>0.67299558831967998</c:v>
                      </c:pt>
                      <c:pt idx="201">
                        <c:v>0.67149352424736397</c:v>
                      </c:pt>
                      <c:pt idx="202">
                        <c:v>0.66999146017504996</c:v>
                      </c:pt>
                      <c:pt idx="203">
                        <c:v>0.66843538930462898</c:v>
                      </c:pt>
                      <c:pt idx="204">
                        <c:v>0.66693670065719601</c:v>
                      </c:pt>
                      <c:pt idx="205">
                        <c:v>0.66548864338298597</c:v>
                      </c:pt>
                      <c:pt idx="206">
                        <c:v>0.66404058610877703</c:v>
                      </c:pt>
                      <c:pt idx="207">
                        <c:v>0.66259252883456599</c:v>
                      </c:pt>
                      <c:pt idx="208">
                        <c:v>0.66109046476225197</c:v>
                      </c:pt>
                      <c:pt idx="209">
                        <c:v>0.65964578291292397</c:v>
                      </c:pt>
                      <c:pt idx="210">
                        <c:v>0.65814371884060896</c:v>
                      </c:pt>
                      <c:pt idx="211">
                        <c:v>0.65669566156640002</c:v>
                      </c:pt>
                      <c:pt idx="212">
                        <c:v>0.65524760429219098</c:v>
                      </c:pt>
                      <c:pt idx="213">
                        <c:v>0.65374891564475701</c:v>
                      </c:pt>
                      <c:pt idx="214">
                        <c:v>0.652351489743771</c:v>
                      </c:pt>
                      <c:pt idx="215">
                        <c:v>0.65085280109633803</c:v>
                      </c:pt>
                      <c:pt idx="216">
                        <c:v>0.64934736159914097</c:v>
                      </c:pt>
                      <c:pt idx="217">
                        <c:v>0.64795668654791905</c:v>
                      </c:pt>
                      <c:pt idx="218">
                        <c:v>0.64655926064693403</c:v>
                      </c:pt>
                      <c:pt idx="219">
                        <c:v>0.64522259239381796</c:v>
                      </c:pt>
                      <c:pt idx="220">
                        <c:v>0.64393318008904299</c:v>
                      </c:pt>
                      <c:pt idx="221">
                        <c:v>0.64253912961293902</c:v>
                      </c:pt>
                      <c:pt idx="222">
                        <c:v>0.64109107233873097</c:v>
                      </c:pt>
                      <c:pt idx="223">
                        <c:v>0.63964639048940297</c:v>
                      </c:pt>
                      <c:pt idx="224">
                        <c:v>0.63824896458841796</c:v>
                      </c:pt>
                      <c:pt idx="225">
                        <c:v>0.63696292770852503</c:v>
                      </c:pt>
                      <c:pt idx="226">
                        <c:v>0.63562288403052702</c:v>
                      </c:pt>
                      <c:pt idx="227">
                        <c:v>0.63428284035253002</c:v>
                      </c:pt>
                      <c:pt idx="228">
                        <c:v>0.63299680347263698</c:v>
                      </c:pt>
                      <c:pt idx="229">
                        <c:v>0.63181540476407505</c:v>
                      </c:pt>
                      <c:pt idx="230">
                        <c:v>0.63052936788418201</c:v>
                      </c:pt>
                      <c:pt idx="231">
                        <c:v>0.62913869283295998</c:v>
                      </c:pt>
                      <c:pt idx="232">
                        <c:v>0.62769063555875204</c:v>
                      </c:pt>
                      <c:pt idx="233">
                        <c:v>0.62634721645587099</c:v>
                      </c:pt>
                      <c:pt idx="234">
                        <c:v>0.62511181094920298</c:v>
                      </c:pt>
                      <c:pt idx="235">
                        <c:v>0.62387978086741602</c:v>
                      </c:pt>
                      <c:pt idx="236">
                        <c:v>0.62259374398752498</c:v>
                      </c:pt>
                      <c:pt idx="237">
                        <c:v>0.62125370030952598</c:v>
                      </c:pt>
                      <c:pt idx="238">
                        <c:v>0.61996766342963505</c:v>
                      </c:pt>
                      <c:pt idx="239">
                        <c:v>0.61862761975163705</c:v>
                      </c:pt>
                      <c:pt idx="240">
                        <c:v>0.61734158287174401</c:v>
                      </c:pt>
                      <c:pt idx="241">
                        <c:v>0.61616018416318197</c:v>
                      </c:pt>
                      <c:pt idx="242">
                        <c:v>0.61498216087949997</c:v>
                      </c:pt>
                      <c:pt idx="243">
                        <c:v>0.61390877576714997</c:v>
                      </c:pt>
                      <c:pt idx="244">
                        <c:v>0.612619363462376</c:v>
                      </c:pt>
                      <c:pt idx="245">
                        <c:v>0.61133332658248296</c:v>
                      </c:pt>
                      <c:pt idx="246">
                        <c:v>0.61026331689501401</c:v>
                      </c:pt>
                      <c:pt idx="247">
                        <c:v>0.60908191818645196</c:v>
                      </c:pt>
                      <c:pt idx="248">
                        <c:v>0.60790389490277097</c:v>
                      </c:pt>
                      <c:pt idx="249">
                        <c:v>0.60667186482098401</c:v>
                      </c:pt>
                      <c:pt idx="250">
                        <c:v>0.60549046611242197</c:v>
                      </c:pt>
                      <c:pt idx="251">
                        <c:v>0.60431244282874097</c:v>
                      </c:pt>
                      <c:pt idx="252">
                        <c:v>0.60323568229150903</c:v>
                      </c:pt>
                      <c:pt idx="253">
                        <c:v>0.60211166580593301</c:v>
                      </c:pt>
                      <c:pt idx="254">
                        <c:v>0.60104165611846405</c:v>
                      </c:pt>
                      <c:pt idx="255">
                        <c:v>0.59975561923857201</c:v>
                      </c:pt>
                      <c:pt idx="256">
                        <c:v>0.59868223412622101</c:v>
                      </c:pt>
                      <c:pt idx="257">
                        <c:v>0.59766285581197598</c:v>
                      </c:pt>
                      <c:pt idx="258">
                        <c:v>0.59648145710341305</c:v>
                      </c:pt>
                      <c:pt idx="259">
                        <c:v>0.59524942702162598</c:v>
                      </c:pt>
                      <c:pt idx="260">
                        <c:v>0.59417604190927598</c:v>
                      </c:pt>
                      <c:pt idx="261">
                        <c:v>0.59321067039313602</c:v>
                      </c:pt>
                      <c:pt idx="262">
                        <c:v>0.59214066070566596</c:v>
                      </c:pt>
                      <c:pt idx="263">
                        <c:v>0.59112128239142103</c:v>
                      </c:pt>
                      <c:pt idx="264">
                        <c:v>0.59004789727907003</c:v>
                      </c:pt>
                      <c:pt idx="265">
                        <c:v>0.588923880793495</c:v>
                      </c:pt>
                      <c:pt idx="266">
                        <c:v>0.587850495681144</c:v>
                      </c:pt>
                      <c:pt idx="267">
                        <c:v>0.58672310377068704</c:v>
                      </c:pt>
                      <c:pt idx="268">
                        <c:v>0.585703725456442</c:v>
                      </c:pt>
                      <c:pt idx="269">
                        <c:v>0.58463371576897205</c:v>
                      </c:pt>
                      <c:pt idx="270">
                        <c:v>0.58372235105093895</c:v>
                      </c:pt>
                      <c:pt idx="271">
                        <c:v>0.582652341363469</c:v>
                      </c:pt>
                      <c:pt idx="272">
                        <c:v>0.58163296304922396</c:v>
                      </c:pt>
                      <c:pt idx="273">
                        <c:v>0.58066421610820296</c:v>
                      </c:pt>
                      <c:pt idx="274">
                        <c:v>0.57964483779395803</c:v>
                      </c:pt>
                      <c:pt idx="275">
                        <c:v>0.578625459479713</c:v>
                      </c:pt>
                      <c:pt idx="276">
                        <c:v>0.57766346338845398</c:v>
                      </c:pt>
                      <c:pt idx="277">
                        <c:v>0.57669809187231502</c:v>
                      </c:pt>
                      <c:pt idx="278">
                        <c:v>0.57567871355806999</c:v>
                      </c:pt>
                      <c:pt idx="279">
                        <c:v>0.57460532844571899</c:v>
                      </c:pt>
                      <c:pt idx="280">
                        <c:v>0.57364333235445997</c:v>
                      </c:pt>
                      <c:pt idx="281">
                        <c:v>0.57262395404021504</c:v>
                      </c:pt>
                      <c:pt idx="282">
                        <c:v>0.57160457572597001</c:v>
                      </c:pt>
                      <c:pt idx="283">
                        <c:v>0.57063920420983105</c:v>
                      </c:pt>
                      <c:pt idx="284">
                        <c:v>0.56961982589558402</c:v>
                      </c:pt>
                      <c:pt idx="285">
                        <c:v>0.568657829804327</c:v>
                      </c:pt>
                      <c:pt idx="286">
                        <c:v>0.56774308966141096</c:v>
                      </c:pt>
                      <c:pt idx="287">
                        <c:v>0.56672371134716604</c:v>
                      </c:pt>
                      <c:pt idx="288">
                        <c:v>0.56570770845780205</c:v>
                      </c:pt>
                      <c:pt idx="289">
                        <c:v>0.56468833014355702</c:v>
                      </c:pt>
                      <c:pt idx="290">
                        <c:v>0.56372295862741695</c:v>
                      </c:pt>
                      <c:pt idx="291">
                        <c:v>0.56275758711127799</c:v>
                      </c:pt>
                      <c:pt idx="292">
                        <c:v>0.56179559102001897</c:v>
                      </c:pt>
                      <c:pt idx="293">
                        <c:v>0.56082684407899897</c:v>
                      </c:pt>
                      <c:pt idx="294">
                        <c:v>0.55986484798774006</c:v>
                      </c:pt>
                      <c:pt idx="295">
                        <c:v>0.55889947647160099</c:v>
                      </c:pt>
                      <c:pt idx="296">
                        <c:v>0.55793072953057898</c:v>
                      </c:pt>
                      <c:pt idx="297">
                        <c:v>0.55696873343932196</c:v>
                      </c:pt>
                      <c:pt idx="298">
                        <c:v>0.556003361923183</c:v>
                      </c:pt>
                      <c:pt idx="299">
                        <c:v>0.55509199720514901</c:v>
                      </c:pt>
                      <c:pt idx="300">
                        <c:v>0.55401861209279801</c:v>
                      </c:pt>
                      <c:pt idx="301">
                        <c:v>0.55310724737476302</c:v>
                      </c:pt>
                      <c:pt idx="302">
                        <c:v>0.552145251283506</c:v>
                      </c:pt>
                      <c:pt idx="303">
                        <c:v>0.551176504342484</c:v>
                      </c:pt>
                      <c:pt idx="304">
                        <c:v>0.55021113282634504</c:v>
                      </c:pt>
                      <c:pt idx="305">
                        <c:v>0.54919175451209901</c:v>
                      </c:pt>
                      <c:pt idx="306">
                        <c:v>0.54817237619785397</c:v>
                      </c:pt>
                      <c:pt idx="307">
                        <c:v>0.54721038010659595</c:v>
                      </c:pt>
                      <c:pt idx="308">
                        <c:v>0.54624500859045599</c:v>
                      </c:pt>
                      <c:pt idx="309">
                        <c:v>0.54527963707431704</c:v>
                      </c:pt>
                      <c:pt idx="310">
                        <c:v>0.54431426555817697</c:v>
                      </c:pt>
                      <c:pt idx="311">
                        <c:v>0.54329488724393205</c:v>
                      </c:pt>
                      <c:pt idx="312">
                        <c:v>0.54222487755646298</c:v>
                      </c:pt>
                      <c:pt idx="313">
                        <c:v>0.54109748564600602</c:v>
                      </c:pt>
                      <c:pt idx="314">
                        <c:v>0.54023675230119605</c:v>
                      </c:pt>
                      <c:pt idx="315">
                        <c:v>0.53916674261372699</c:v>
                      </c:pt>
                      <c:pt idx="316">
                        <c:v>0.53814736429948196</c:v>
                      </c:pt>
                      <c:pt idx="317">
                        <c:v>0.53713136141011797</c:v>
                      </c:pt>
                      <c:pt idx="318">
                        <c:v>0.53632801028829502</c:v>
                      </c:pt>
                      <c:pt idx="319">
                        <c:v>0.53535926334727402</c:v>
                      </c:pt>
                      <c:pt idx="320">
                        <c:v>0.53396521287117105</c:v>
                      </c:pt>
                      <c:pt idx="321">
                        <c:v>0.53294583455692501</c:v>
                      </c:pt>
                      <c:pt idx="322">
                        <c:v>0.53192983166756203</c:v>
                      </c:pt>
                      <c:pt idx="323">
                        <c:v>0.53074843295899898</c:v>
                      </c:pt>
                      <c:pt idx="324">
                        <c:v>0.52967842327152903</c:v>
                      </c:pt>
                      <c:pt idx="325">
                        <c:v>0.528659044957284</c:v>
                      </c:pt>
                      <c:pt idx="326">
                        <c:v>0.527585659844932</c:v>
                      </c:pt>
                      <c:pt idx="327">
                        <c:v>0.52640426113636996</c:v>
                      </c:pt>
                      <c:pt idx="328">
                        <c:v>0.52522623785268996</c:v>
                      </c:pt>
                      <c:pt idx="329">
                        <c:v>0.523994207770903</c:v>
                      </c:pt>
                      <c:pt idx="330">
                        <c:v>0.52276217768911704</c:v>
                      </c:pt>
                      <c:pt idx="331">
                        <c:v>0.52158077898055399</c:v>
                      </c:pt>
                      <c:pt idx="332">
                        <c:v>0.52029474210066196</c:v>
                      </c:pt>
                      <c:pt idx="333">
                        <c:v>0.51906271201887499</c:v>
                      </c:pt>
                      <c:pt idx="334">
                        <c:v>0.51777329971410202</c:v>
                      </c:pt>
                      <c:pt idx="335">
                        <c:v>0.51643325603610302</c:v>
                      </c:pt>
                      <c:pt idx="336">
                        <c:v>0.51509321235810601</c:v>
                      </c:pt>
                      <c:pt idx="337">
                        <c:v>0.51374979325522696</c:v>
                      </c:pt>
                      <c:pt idx="338">
                        <c:v>0.51230848683078001</c:v>
                      </c:pt>
                      <c:pt idx="339">
                        <c:v>0.51080304733358395</c:v>
                      </c:pt>
                      <c:pt idx="340">
                        <c:v>0.50930098326126805</c:v>
                      </c:pt>
                      <c:pt idx="341">
                        <c:v>0.50780229461383497</c:v>
                      </c:pt>
                      <c:pt idx="342">
                        <c:v>0.50624959916829604</c:v>
                      </c:pt>
                      <c:pt idx="343">
                        <c:v>0.50458551470166202</c:v>
                      </c:pt>
                      <c:pt idx="344">
                        <c:v>0.50292480565991304</c:v>
                      </c:pt>
                      <c:pt idx="345">
                        <c:v>0.50120671439517495</c:v>
                      </c:pt>
                      <c:pt idx="346">
                        <c:v>0.49938398495910702</c:v>
                      </c:pt>
                      <c:pt idx="347">
                        <c:v>0.49750724872493302</c:v>
                      </c:pt>
                      <c:pt idx="348">
                        <c:v>0.49568451928886498</c:v>
                      </c:pt>
                      <c:pt idx="349">
                        <c:v>0.49375377625658601</c:v>
                      </c:pt>
                      <c:pt idx="350">
                        <c:v>0.49166438825487102</c:v>
                      </c:pt>
                      <c:pt idx="351">
                        <c:v>0.48957162482827499</c:v>
                      </c:pt>
                      <c:pt idx="352">
                        <c:v>0.48748223682656</c:v>
                      </c:pt>
                      <c:pt idx="353">
                        <c:v>0.48528145980375298</c:v>
                      </c:pt>
                      <c:pt idx="354">
                        <c:v>0.48297604460961502</c:v>
                      </c:pt>
                      <c:pt idx="355">
                        <c:v>0.48061999804225403</c:v>
                      </c:pt>
                      <c:pt idx="356">
                        <c:v>0.478257200625128</c:v>
                      </c:pt>
                      <c:pt idx="357">
                        <c:v>0.47568512686534398</c:v>
                      </c:pt>
                      <c:pt idx="358">
                        <c:v>0.47311305310556001</c:v>
                      </c:pt>
                      <c:pt idx="359">
                        <c:v>0.47037895895145798</c:v>
                      </c:pt>
                      <c:pt idx="360">
                        <c:v>0.46764148937247502</c:v>
                      </c:pt>
                      <c:pt idx="361">
                        <c:v>0.46485338842026702</c:v>
                      </c:pt>
                      <c:pt idx="362">
                        <c:v>0.46185263570051899</c:v>
                      </c:pt>
                      <c:pt idx="363">
                        <c:v>0.45884850755588802</c:v>
                      </c:pt>
                      <c:pt idx="364">
                        <c:v>0.455739741239928</c:v>
                      </c:pt>
                      <c:pt idx="365">
                        <c:v>0.45263097492396798</c:v>
                      </c:pt>
                      <c:pt idx="366">
                        <c:v>0.44930618141558598</c:v>
                      </c:pt>
                      <c:pt idx="367">
                        <c:v>0.44598138790720299</c:v>
                      </c:pt>
                      <c:pt idx="368">
                        <c:v>0.44249794942938397</c:v>
                      </c:pt>
                      <c:pt idx="369">
                        <c:v>0.43895712872857801</c:v>
                      </c:pt>
                      <c:pt idx="370">
                        <c:v>0.43536567665454901</c:v>
                      </c:pt>
                      <c:pt idx="371">
                        <c:v>0.43171684235753199</c:v>
                      </c:pt>
                      <c:pt idx="372">
                        <c:v>0.428020752112172</c:v>
                      </c:pt>
                      <c:pt idx="373">
                        <c:v>0.42426727964382599</c:v>
                      </c:pt>
                      <c:pt idx="374">
                        <c:v>0.420405793579267</c:v>
                      </c:pt>
                      <c:pt idx="375">
                        <c:v>0.41649030071660298</c:v>
                      </c:pt>
                      <c:pt idx="376">
                        <c:v>0.412581558703702</c:v>
                      </c:pt>
                      <c:pt idx="377">
                        <c:v>0.40861205904293102</c:v>
                      </c:pt>
                      <c:pt idx="378">
                        <c:v>0.40458855258405602</c:v>
                      </c:pt>
                      <c:pt idx="379">
                        <c:v>0.40051441475195698</c:v>
                      </c:pt>
                      <c:pt idx="380">
                        <c:v>0.396440276919857</c:v>
                      </c:pt>
                      <c:pt idx="381">
                        <c:v>0.39230875686477101</c:v>
                      </c:pt>
                      <c:pt idx="382">
                        <c:v>0.388288625830777</c:v>
                      </c:pt>
                      <c:pt idx="383">
                        <c:v>0.38421786342355801</c:v>
                      </c:pt>
                      <c:pt idx="384">
                        <c:v>0.37997832977226098</c:v>
                      </c:pt>
                      <c:pt idx="385">
                        <c:v>0.375904191940161</c:v>
                      </c:pt>
                      <c:pt idx="386">
                        <c:v>0.371880685481285</c:v>
                      </c:pt>
                      <c:pt idx="387">
                        <c:v>0.36786055444729099</c:v>
                      </c:pt>
                      <c:pt idx="388">
                        <c:v>0.363894430211403</c:v>
                      </c:pt>
                      <c:pt idx="389">
                        <c:v>0.35992493055063202</c:v>
                      </c:pt>
                      <c:pt idx="390">
                        <c:v>0.35595880631474502</c:v>
                      </c:pt>
                      <c:pt idx="391">
                        <c:v>0.352151327048292</c:v>
                      </c:pt>
                      <c:pt idx="392">
                        <c:v>0.34834722320672101</c:v>
                      </c:pt>
                      <c:pt idx="393">
                        <c:v>0.344698388909704</c:v>
                      </c:pt>
                      <c:pt idx="394">
                        <c:v>0.34099892323946301</c:v>
                      </c:pt>
                      <c:pt idx="395">
                        <c:v>0.33740747116543401</c:v>
                      </c:pt>
                      <c:pt idx="396">
                        <c:v>0.333924032687615</c:v>
                      </c:pt>
                      <c:pt idx="397">
                        <c:v>0.33049122558302002</c:v>
                      </c:pt>
                      <c:pt idx="398">
                        <c:v>0.32716643207463703</c:v>
                      </c:pt>
                      <c:pt idx="399">
                        <c:v>0.32389564536436</c:v>
                      </c:pt>
                      <c:pt idx="400">
                        <c:v>0.32073287225029401</c:v>
                      </c:pt>
                      <c:pt idx="401">
                        <c:v>0.317620730509453</c:v>
                      </c:pt>
                      <c:pt idx="402">
                        <c:v>0.31456934641648099</c:v>
                      </c:pt>
                      <c:pt idx="403">
                        <c:v>0.31167323186806101</c:v>
                      </c:pt>
                      <c:pt idx="404">
                        <c:v>0.30877711731964302</c:v>
                      </c:pt>
                      <c:pt idx="405">
                        <c:v>0.30598901636743597</c:v>
                      </c:pt>
                      <c:pt idx="406">
                        <c:v>0.30320091541522798</c:v>
                      </c:pt>
                      <c:pt idx="407">
                        <c:v>0.30051745263434998</c:v>
                      </c:pt>
                      <c:pt idx="408">
                        <c:v>0.29794537887456601</c:v>
                      </c:pt>
                      <c:pt idx="409">
                        <c:v>0.29542731191288701</c:v>
                      </c:pt>
                      <c:pt idx="410">
                        <c:v>0.29290586952632702</c:v>
                      </c:pt>
                      <c:pt idx="411">
                        <c:v>0.290438433937872</c:v>
                      </c:pt>
                      <c:pt idx="412">
                        <c:v>0.28802838057240499</c:v>
                      </c:pt>
                      <c:pt idx="413">
                        <c:v>0.28571958995338598</c:v>
                      </c:pt>
                      <c:pt idx="414">
                        <c:v>0.28341417475924802</c:v>
                      </c:pt>
                      <c:pt idx="415">
                        <c:v>0.28110875956511</c:v>
                      </c:pt>
                      <c:pt idx="416">
                        <c:v>0.27886072659396</c:v>
                      </c:pt>
                      <c:pt idx="417">
                        <c:v>0.27660594277304601</c:v>
                      </c:pt>
                      <c:pt idx="418">
                        <c:v>0.274462547973226</c:v>
                      </c:pt>
                      <c:pt idx="419">
                        <c:v>0.272315777748524</c:v>
                      </c:pt>
                      <c:pt idx="420">
                        <c:v>0.27017238294870399</c:v>
                      </c:pt>
                      <c:pt idx="421">
                        <c:v>0.26808299494698901</c:v>
                      </c:pt>
                      <c:pt idx="422">
                        <c:v>0.26599023152039297</c:v>
                      </c:pt>
                      <c:pt idx="423">
                        <c:v>0.26400548169000698</c:v>
                      </c:pt>
                      <c:pt idx="424">
                        <c:v>0.26197010048639802</c:v>
                      </c:pt>
                      <c:pt idx="425">
                        <c:v>0.259931343857908</c:v>
                      </c:pt>
                      <c:pt idx="426">
                        <c:v>0.25794659402752301</c:v>
                      </c:pt>
                      <c:pt idx="427">
                        <c:v>0.25601922642012498</c:v>
                      </c:pt>
                      <c:pt idx="428">
                        <c:v>0.25403447658974099</c:v>
                      </c:pt>
                      <c:pt idx="429">
                        <c:v>0.252049726759356</c:v>
                      </c:pt>
                      <c:pt idx="430">
                        <c:v>0.25012235915195802</c:v>
                      </c:pt>
                      <c:pt idx="431">
                        <c:v>0.24819161611967899</c:v>
                      </c:pt>
                      <c:pt idx="432">
                        <c:v>0.246257497662518</c:v>
                      </c:pt>
                      <c:pt idx="433">
                        <c:v>0.24433013005512</c:v>
                      </c:pt>
                      <c:pt idx="434">
                        <c:v>0.242399387022841</c:v>
                      </c:pt>
                      <c:pt idx="435">
                        <c:v>0.240522650788668</c:v>
                      </c:pt>
                      <c:pt idx="436">
                        <c:v>0.23864591455449499</c:v>
                      </c:pt>
                      <c:pt idx="437">
                        <c:v>0.23671854694709701</c:v>
                      </c:pt>
                      <c:pt idx="438">
                        <c:v>0.234784428489936</c:v>
                      </c:pt>
                      <c:pt idx="439">
                        <c:v>0.23290769225576299</c:v>
                      </c:pt>
                      <c:pt idx="440">
                        <c:v>0.23098032464836499</c:v>
                      </c:pt>
                      <c:pt idx="441">
                        <c:v>0.22904958161608599</c:v>
                      </c:pt>
                      <c:pt idx="442">
                        <c:v>0.22717284538191301</c:v>
                      </c:pt>
                      <c:pt idx="443">
                        <c:v>0.22529610914773901</c:v>
                      </c:pt>
                      <c:pt idx="444">
                        <c:v>0.223368741540341</c:v>
                      </c:pt>
                      <c:pt idx="445">
                        <c:v>0.221492005306168</c:v>
                      </c:pt>
                      <c:pt idx="446">
                        <c:v>0.21955788684900701</c:v>
                      </c:pt>
                      <c:pt idx="447">
                        <c:v>0.21762714381672801</c:v>
                      </c:pt>
                      <c:pt idx="448">
                        <c:v>0.21569977620933001</c:v>
                      </c:pt>
                      <c:pt idx="449">
                        <c:v>0.21376903317705101</c:v>
                      </c:pt>
                      <c:pt idx="450">
                        <c:v>0.21183829014477101</c:v>
                      </c:pt>
                      <c:pt idx="451">
                        <c:v>0.20990754711249199</c:v>
                      </c:pt>
                      <c:pt idx="452">
                        <c:v>0.20797680408021399</c:v>
                      </c:pt>
                      <c:pt idx="453">
                        <c:v>0.20604943647281601</c:v>
                      </c:pt>
                      <c:pt idx="454">
                        <c:v>0.204226707036748</c:v>
                      </c:pt>
                      <c:pt idx="455">
                        <c:v>0.202349970802575</c:v>
                      </c:pt>
                      <c:pt idx="456">
                        <c:v>0.20036184554730799</c:v>
                      </c:pt>
                      <c:pt idx="457">
                        <c:v>0.198542491536122</c:v>
                      </c:pt>
                      <c:pt idx="458">
                        <c:v>0.19666575530194799</c:v>
                      </c:pt>
                      <c:pt idx="459">
                        <c:v>0.194731636844787</c:v>
                      </c:pt>
                      <c:pt idx="460">
                        <c:v>0.192966289631708</c:v>
                      </c:pt>
                      <c:pt idx="461">
                        <c:v>0.191140184770758</c:v>
                      </c:pt>
                      <c:pt idx="462">
                        <c:v>0.18931745533468999</c:v>
                      </c:pt>
                      <c:pt idx="463">
                        <c:v>0.187548732696729</c:v>
                      </c:pt>
                      <c:pt idx="464">
                        <c:v>0.18578001005876599</c:v>
                      </c:pt>
                      <c:pt idx="465">
                        <c:v>0.18411592559213399</c:v>
                      </c:pt>
                      <c:pt idx="466">
                        <c:v>0.182401209752277</c:v>
                      </c:pt>
                      <c:pt idx="467">
                        <c:v>0.18063248711431501</c:v>
                      </c:pt>
                      <c:pt idx="468">
                        <c:v>0.17897177807256501</c:v>
                      </c:pt>
                      <c:pt idx="469">
                        <c:v>0.17725706223270901</c:v>
                      </c:pt>
                      <c:pt idx="470">
                        <c:v>0.17570099136228801</c:v>
                      </c:pt>
                      <c:pt idx="471">
                        <c:v>0.17414829591674899</c:v>
                      </c:pt>
                      <c:pt idx="472">
                        <c:v>0.17253821824822199</c:v>
                      </c:pt>
                      <c:pt idx="473">
                        <c:v>0.17103615417590601</c:v>
                      </c:pt>
                      <c:pt idx="474">
                        <c:v>0.16953746552847301</c:v>
                      </c:pt>
                      <c:pt idx="475">
                        <c:v>0.168140039627488</c:v>
                      </c:pt>
                      <c:pt idx="476">
                        <c:v>0.16669198235327801</c:v>
                      </c:pt>
                      <c:pt idx="477">
                        <c:v>0.16529793187717501</c:v>
                      </c:pt>
                      <c:pt idx="478">
                        <c:v>0.163957888199177</c:v>
                      </c:pt>
                      <c:pt idx="479">
                        <c:v>0.16256383772307301</c:v>
                      </c:pt>
                      <c:pt idx="480">
                        <c:v>0.161277800843181</c:v>
                      </c:pt>
                      <c:pt idx="481">
                        <c:v>0.16004577076139401</c:v>
                      </c:pt>
                      <c:pt idx="482">
                        <c:v>0.15875635845662101</c:v>
                      </c:pt>
                      <c:pt idx="483">
                        <c:v>0.15762896654616401</c:v>
                      </c:pt>
                      <c:pt idx="484">
                        <c:v>0.15640031188925901</c:v>
                      </c:pt>
                      <c:pt idx="485">
                        <c:v>0.155323551352026</c:v>
                      </c:pt>
                      <c:pt idx="486">
                        <c:v>0.15414890349322699</c:v>
                      </c:pt>
                      <c:pt idx="487">
                        <c:v>0.15301813615788901</c:v>
                      </c:pt>
                      <c:pt idx="488">
                        <c:v>0.15200213326852499</c:v>
                      </c:pt>
                      <c:pt idx="489">
                        <c:v>0.15092874815617499</c:v>
                      </c:pt>
                      <c:pt idx="490">
                        <c:v>0.14990936984192799</c:v>
                      </c:pt>
                      <c:pt idx="491">
                        <c:v>0.14894737375067099</c:v>
                      </c:pt>
                      <c:pt idx="492">
                        <c:v>0.14803263360775501</c:v>
                      </c:pt>
                      <c:pt idx="493">
                        <c:v>0.14712126888972099</c:v>
                      </c:pt>
                      <c:pt idx="494">
                        <c:v>0.14610189057547601</c:v>
                      </c:pt>
                      <c:pt idx="495">
                        <c:v>0.14524453265554799</c:v>
                      </c:pt>
                      <c:pt idx="496">
                        <c:v>0.14438717473561999</c:v>
                      </c:pt>
                      <c:pt idx="497">
                        <c:v>0.14347918544246699</c:v>
                      </c:pt>
                      <c:pt idx="498">
                        <c:v>0.14262182752253899</c:v>
                      </c:pt>
                      <c:pt idx="499">
                        <c:v>0.141815100975835</c:v>
                      </c:pt>
                      <c:pt idx="500">
                        <c:v>0.140957743055907</c:v>
                      </c:pt>
                      <c:pt idx="501">
                        <c:v>0.14015439193408399</c:v>
                      </c:pt>
                      <c:pt idx="502">
                        <c:v>0.139347665387381</c:v>
                      </c:pt>
                      <c:pt idx="503">
                        <c:v>0.13854431426555899</c:v>
                      </c:pt>
                      <c:pt idx="504">
                        <c:v>0.13779159451695999</c:v>
                      </c:pt>
                      <c:pt idx="505">
                        <c:v>0.13704225019324301</c:v>
                      </c:pt>
                      <c:pt idx="506">
                        <c:v>0.13634353724275</c:v>
                      </c:pt>
                      <c:pt idx="507">
                        <c:v>0.13564819971713901</c:v>
                      </c:pt>
                      <c:pt idx="508">
                        <c:v>0.134898855393423</c:v>
                      </c:pt>
                      <c:pt idx="509">
                        <c:v>0.13420014244292899</c:v>
                      </c:pt>
                      <c:pt idx="510">
                        <c:v>0.13345079811921301</c:v>
                      </c:pt>
                      <c:pt idx="511">
                        <c:v>0.132752085168721</c:v>
                      </c:pt>
                      <c:pt idx="512">
                        <c:v>0.13205674764311001</c:v>
                      </c:pt>
                      <c:pt idx="513">
                        <c:v>0.13130402789451101</c:v>
                      </c:pt>
                      <c:pt idx="514">
                        <c:v>0.13060869036889999</c:v>
                      </c:pt>
                      <c:pt idx="515">
                        <c:v>0.129913352843289</c:v>
                      </c:pt>
                      <c:pt idx="516">
                        <c:v>0.12926864669090199</c:v>
                      </c:pt>
                      <c:pt idx="517">
                        <c:v>0.128623940538515</c:v>
                      </c:pt>
                      <c:pt idx="518">
                        <c:v>0.12792860301290401</c:v>
                      </c:pt>
                      <c:pt idx="519">
                        <c:v>0.12723326548729399</c:v>
                      </c:pt>
                      <c:pt idx="520">
                        <c:v>0.126531177111918</c:v>
                      </c:pt>
                      <c:pt idx="521">
                        <c:v>0.12583583958630701</c:v>
                      </c:pt>
                      <c:pt idx="522">
                        <c:v>0.12524514023202701</c:v>
                      </c:pt>
                      <c:pt idx="523">
                        <c:v>0.124603809504522</c:v>
                      </c:pt>
                      <c:pt idx="524">
                        <c:v>0.123908471978911</c:v>
                      </c:pt>
                      <c:pt idx="525">
                        <c:v>0.1232131344533</c:v>
                      </c:pt>
                      <c:pt idx="526">
                        <c:v>0.122511046077924</c:v>
                      </c:pt>
                      <c:pt idx="527">
                        <c:v>0.121869715350419</c:v>
                      </c:pt>
                      <c:pt idx="528">
                        <c:v>0.121174377824808</c:v>
                      </c:pt>
                      <c:pt idx="529">
                        <c:v>0.120529671672422</c:v>
                      </c:pt>
                      <c:pt idx="530">
                        <c:v>0.119888340944917</c:v>
                      </c:pt>
                      <c:pt idx="531">
                        <c:v>0.119186252569542</c:v>
                      </c:pt>
                      <c:pt idx="532">
                        <c:v>0.11854492184203599</c:v>
                      </c:pt>
                      <c:pt idx="533">
                        <c:v>0.11790021568965001</c:v>
                      </c:pt>
                      <c:pt idx="534">
                        <c:v>0.117258884962145</c:v>
                      </c:pt>
                      <c:pt idx="535">
                        <c:v>0.116668185607863</c:v>
                      </c:pt>
                      <c:pt idx="536">
                        <c:v>0.116023479455477</c:v>
                      </c:pt>
                      <c:pt idx="537">
                        <c:v>0.11538214872797101</c:v>
                      </c:pt>
                      <c:pt idx="538">
                        <c:v>0.11479144937369</c:v>
                      </c:pt>
                      <c:pt idx="539">
                        <c:v>0.11420075001940801</c:v>
                      </c:pt>
                      <c:pt idx="540">
                        <c:v>0.113559419291903</c:v>
                      </c:pt>
                      <c:pt idx="541">
                        <c:v>0.112968719937622</c:v>
                      </c:pt>
                      <c:pt idx="542">
                        <c:v>0.112324013785235</c:v>
                      </c:pt>
                      <c:pt idx="543">
                        <c:v>0.111736689855835</c:v>
                      </c:pt>
                      <c:pt idx="544">
                        <c:v>0.11114599050155501</c:v>
                      </c:pt>
                      <c:pt idx="545">
                        <c:v>0.110555291147273</c:v>
                      </c:pt>
                      <c:pt idx="546">
                        <c:v>0.109913960419768</c:v>
                      </c:pt>
                      <c:pt idx="547">
                        <c:v>0.109323261065486</c:v>
                      </c:pt>
                      <c:pt idx="548">
                        <c:v>0.108732561711205</c:v>
                      </c:pt>
                      <c:pt idx="549">
                        <c:v>0.10819924457991199</c:v>
                      </c:pt>
                      <c:pt idx="550">
                        <c:v>0.10760854522563</c:v>
                      </c:pt>
                      <c:pt idx="551">
                        <c:v>0.106963839073244</c:v>
                      </c:pt>
                      <c:pt idx="552">
                        <c:v>0.106427146517068</c:v>
                      </c:pt>
                      <c:pt idx="553">
                        <c:v>0.10583644716278599</c:v>
                      </c:pt>
                      <c:pt idx="554">
                        <c:v>0.105303130031492</c:v>
                      </c:pt>
                      <c:pt idx="555">
                        <c:v>0.104766437475317</c:v>
                      </c:pt>
                      <c:pt idx="556">
                        <c:v>0.10428375171724701</c:v>
                      </c:pt>
                      <c:pt idx="557">
                        <c:v>0.103693052362966</c:v>
                      </c:pt>
                      <c:pt idx="558">
                        <c:v>0.10315635980679</c:v>
                      </c:pt>
                      <c:pt idx="559">
                        <c:v>0.102623042675497</c:v>
                      </c:pt>
                      <c:pt idx="560">
                        <c:v>0.102032343321215</c:v>
                      </c:pt>
                      <c:pt idx="561">
                        <c:v>0.101549657563146</c:v>
                      </c:pt>
                      <c:pt idx="562">
                        <c:v>0.10106359638019401</c:v>
                      </c:pt>
                      <c:pt idx="563">
                        <c:v>0.100530279248901</c:v>
                      </c:pt>
                      <c:pt idx="564">
                        <c:v>0.100044218065949</c:v>
                      </c:pt>
                      <c:pt idx="565">
                        <c:v>9.9615539105985196E-2</c:v>
                      </c:pt>
                      <c:pt idx="566">
                        <c:v>9.9031590601466601E-2</c:v>
                      </c:pt>
                      <c:pt idx="567">
                        <c:v>9.8545529418515604E-2</c:v>
                      </c:pt>
                      <c:pt idx="568">
                        <c:v>9.8116850458550897E-2</c:v>
                      </c:pt>
                      <c:pt idx="569">
                        <c:v>9.7634164700481404E-2</c:v>
                      </c:pt>
                      <c:pt idx="570">
                        <c:v>9.7097472144305905E-2</c:v>
                      </c:pt>
                      <c:pt idx="571">
                        <c:v>9.6614786386236301E-2</c:v>
                      </c:pt>
                      <c:pt idx="572">
                        <c:v>9.6135476053048299E-2</c:v>
                      </c:pt>
                      <c:pt idx="573">
                        <c:v>9.5649414870096205E-2</c:v>
                      </c:pt>
                      <c:pt idx="574">
                        <c:v>9.5220735910132706E-2</c:v>
                      </c:pt>
                      <c:pt idx="575">
                        <c:v>9.4792056950167999E-2</c:v>
                      </c:pt>
                      <c:pt idx="576">
                        <c:v>9.4309371192098507E-2</c:v>
                      </c:pt>
                      <c:pt idx="577">
                        <c:v>9.3880692232134993E-2</c:v>
                      </c:pt>
                      <c:pt idx="578">
                        <c:v>9.3343999675959494E-2</c:v>
                      </c:pt>
                      <c:pt idx="579">
                        <c:v>9.2861313917888696E-2</c:v>
                      </c:pt>
                      <c:pt idx="580">
                        <c:v>9.2432634957925294E-2</c:v>
                      </c:pt>
                      <c:pt idx="581">
                        <c:v>9.2111969594172796E-2</c:v>
                      </c:pt>
                      <c:pt idx="582">
                        <c:v>9.1575277037997296E-2</c:v>
                      </c:pt>
                      <c:pt idx="583">
                        <c:v>9.1200604876138694E-2</c:v>
                      </c:pt>
                      <c:pt idx="584">
                        <c:v>9.0771925916174001E-2</c:v>
                      </c:pt>
                      <c:pt idx="585">
                        <c:v>9.0343246956210502E-2</c:v>
                      </c:pt>
                      <c:pt idx="586">
                        <c:v>8.9968574794351899E-2</c:v>
                      </c:pt>
                      <c:pt idx="587">
                        <c:v>8.9536520409505896E-2</c:v>
                      </c:pt>
                      <c:pt idx="588">
                        <c:v>8.9057210076317797E-2</c:v>
                      </c:pt>
                      <c:pt idx="589">
                        <c:v>8.85711488933668E-2</c:v>
                      </c:pt>
                      <c:pt idx="590">
                        <c:v>8.8199852156389702E-2</c:v>
                      </c:pt>
                      <c:pt idx="591">
                        <c:v>8.7821804569649706E-2</c:v>
                      </c:pt>
                      <c:pt idx="592">
                        <c:v>8.7393125609686206E-2</c:v>
                      </c:pt>
                      <c:pt idx="593">
                        <c:v>8.7018453447827701E-2</c:v>
                      </c:pt>
                      <c:pt idx="594">
                        <c:v>8.6643781285969002E-2</c:v>
                      </c:pt>
                      <c:pt idx="595">
                        <c:v>8.6265733699228894E-2</c:v>
                      </c:pt>
                      <c:pt idx="596">
                        <c:v>8.5894436962251894E-2</c:v>
                      </c:pt>
                      <c:pt idx="597">
                        <c:v>8.5465758002288506E-2</c:v>
                      </c:pt>
                      <c:pt idx="598">
                        <c:v>8.5141717213654503E-2</c:v>
                      </c:pt>
                      <c:pt idx="599">
                        <c:v>8.4817676425019195E-2</c:v>
                      </c:pt>
                      <c:pt idx="600">
                        <c:v>8.4388997465055807E-2</c:v>
                      </c:pt>
                      <c:pt idx="601">
                        <c:v>8.4017700728078695E-2</c:v>
                      </c:pt>
                      <c:pt idx="602">
                        <c:v>8.3643028566220204E-2</c:v>
                      </c:pt>
                      <c:pt idx="603">
                        <c:v>8.32109741813752E-2</c:v>
                      </c:pt>
                      <c:pt idx="604">
                        <c:v>8.2940940190846094E-2</c:v>
                      </c:pt>
                      <c:pt idx="605">
                        <c:v>8.2512261230882594E-2</c:v>
                      </c:pt>
                      <c:pt idx="606">
                        <c:v>8.2140964493905497E-2</c:v>
                      </c:pt>
                      <c:pt idx="607">
                        <c:v>8.1870930503376502E-2</c:v>
                      </c:pt>
                      <c:pt idx="608">
                        <c:v>8.1496258341519107E-2</c:v>
                      </c:pt>
                      <c:pt idx="609">
                        <c:v>8.1175592977766595E-2</c:v>
                      </c:pt>
                      <c:pt idx="610">
                        <c:v>8.0851552189131301E-2</c:v>
                      </c:pt>
                      <c:pt idx="611">
                        <c:v>8.0530886825378803E-2</c:v>
                      </c:pt>
                      <c:pt idx="612">
                        <c:v>8.0156214663520201E-2</c:v>
                      </c:pt>
                      <c:pt idx="613">
                        <c:v>7.9835549299767702E-2</c:v>
                      </c:pt>
                      <c:pt idx="614">
                        <c:v>7.9511508511133797E-2</c:v>
                      </c:pt>
                      <c:pt idx="615">
                        <c:v>7.9190843147381201E-2</c:v>
                      </c:pt>
                      <c:pt idx="616">
                        <c:v>7.8870177783628703E-2</c:v>
                      </c:pt>
                      <c:pt idx="617">
                        <c:v>7.8546136994993507E-2</c:v>
                      </c:pt>
                      <c:pt idx="618">
                        <c:v>7.8225471631240898E-2</c:v>
                      </c:pt>
                      <c:pt idx="619">
                        <c:v>7.7901430842607006E-2</c:v>
                      </c:pt>
                      <c:pt idx="620">
                        <c:v>7.7584140903735999E-2</c:v>
                      </c:pt>
                      <c:pt idx="621">
                        <c:v>7.7317482338089605E-2</c:v>
                      </c:pt>
                      <c:pt idx="622">
                        <c:v>7.6993441549454297E-2</c:v>
                      </c:pt>
                      <c:pt idx="623">
                        <c:v>7.6726782983807904E-2</c:v>
                      </c:pt>
                      <c:pt idx="624">
                        <c:v>7.6402742195173901E-2</c:v>
                      </c:pt>
                      <c:pt idx="625">
                        <c:v>7.6082076831421305E-2</c:v>
                      </c:pt>
                      <c:pt idx="626">
                        <c:v>7.5758036042786206E-2</c:v>
                      </c:pt>
                      <c:pt idx="627">
                        <c:v>7.5491377477139701E-2</c:v>
                      </c:pt>
                      <c:pt idx="628">
                        <c:v>7.5278725709598093E-2</c:v>
                      </c:pt>
                      <c:pt idx="629">
                        <c:v>7.4954684920964104E-2</c:v>
                      </c:pt>
                      <c:pt idx="630">
                        <c:v>7.4688026355317697E-2</c:v>
                      </c:pt>
                      <c:pt idx="631">
                        <c:v>7.4309978768577603E-2</c:v>
                      </c:pt>
                      <c:pt idx="632">
                        <c:v>7.4043320202930002E-2</c:v>
                      </c:pt>
                      <c:pt idx="633">
                        <c:v>7.3776661637283594E-2</c:v>
                      </c:pt>
                      <c:pt idx="634">
                        <c:v>7.3506627646754405E-2</c:v>
                      </c:pt>
                      <c:pt idx="635">
                        <c:v>7.3185962283001907E-2</c:v>
                      </c:pt>
                      <c:pt idx="636">
                        <c:v>7.2861921494367904E-2</c:v>
                      </c:pt>
                      <c:pt idx="637">
                        <c:v>7.2544631555496897E-2</c:v>
                      </c:pt>
                      <c:pt idx="638">
                        <c:v>7.22712221400863E-2</c:v>
                      </c:pt>
                      <c:pt idx="639">
                        <c:v>7.2004563574439906E-2</c:v>
                      </c:pt>
                      <c:pt idx="640">
                        <c:v>7.1791911806898298E-2</c:v>
                      </c:pt>
                      <c:pt idx="641">
                        <c:v>7.1525253241251793E-2</c:v>
                      </c:pt>
                      <c:pt idx="642">
                        <c:v>7.1255219250722701E-2</c:v>
                      </c:pt>
                      <c:pt idx="643">
                        <c:v>7.0985185260194705E-2</c:v>
                      </c:pt>
                      <c:pt idx="644">
                        <c:v>7.0718526694546993E-2</c:v>
                      </c:pt>
                      <c:pt idx="645">
                        <c:v>7.0451868128900599E-2</c:v>
                      </c:pt>
                      <c:pt idx="646">
                        <c:v>7.0239216361359005E-2</c:v>
                      </c:pt>
                      <c:pt idx="647">
                        <c:v>6.9965806945949699E-2</c:v>
                      </c:pt>
                      <c:pt idx="648">
                        <c:v>6.9699148380302001E-2</c:v>
                      </c:pt>
                      <c:pt idx="649">
                        <c:v>6.9432489814655607E-2</c:v>
                      </c:pt>
                      <c:pt idx="650">
                        <c:v>6.9108449026021507E-2</c:v>
                      </c:pt>
                      <c:pt idx="651">
                        <c:v>6.8841790460373906E-2</c:v>
                      </c:pt>
                      <c:pt idx="652">
                        <c:v>6.8521125096621296E-2</c:v>
                      </c:pt>
                      <c:pt idx="653">
                        <c:v>6.8251091106092301E-2</c:v>
                      </c:pt>
                      <c:pt idx="654">
                        <c:v>6.8092446136656798E-2</c:v>
                      </c:pt>
                      <c:pt idx="655">
                        <c:v>6.7822412146128802E-2</c:v>
                      </c:pt>
                      <c:pt idx="656">
                        <c:v>6.7501746782376304E-2</c:v>
                      </c:pt>
                      <c:pt idx="657">
                        <c:v>6.7231712791847101E-2</c:v>
                      </c:pt>
                      <c:pt idx="658">
                        <c:v>6.6965054226200693E-2</c:v>
                      </c:pt>
                      <c:pt idx="659">
                        <c:v>6.6803033831883699E-2</c:v>
                      </c:pt>
                      <c:pt idx="660">
                        <c:v>6.6485743893012705E-2</c:v>
                      </c:pt>
                      <c:pt idx="661">
                        <c:v>6.6215709902483502E-2</c:v>
                      </c:pt>
                      <c:pt idx="662">
                        <c:v>6.5945675911955701E-2</c:v>
                      </c:pt>
                      <c:pt idx="663">
                        <c:v>6.5625010548203105E-2</c:v>
                      </c:pt>
                      <c:pt idx="664">
                        <c:v>6.5408983355780104E-2</c:v>
                      </c:pt>
                      <c:pt idx="665">
                        <c:v>6.5142324790132405E-2</c:v>
                      </c:pt>
                      <c:pt idx="666">
                        <c:v>6.4821659426379893E-2</c:v>
                      </c:pt>
                      <c:pt idx="667">
                        <c:v>6.4551625435851898E-2</c:v>
                      </c:pt>
                      <c:pt idx="668">
                        <c:v>6.4284966870204199E-2</c:v>
                      </c:pt>
                      <c:pt idx="669">
                        <c:v>6.4068939677781295E-2</c:v>
                      </c:pt>
                      <c:pt idx="670">
                        <c:v>6.3856287910240894E-2</c:v>
                      </c:pt>
                      <c:pt idx="671">
                        <c:v>6.3640260717817795E-2</c:v>
                      </c:pt>
                      <c:pt idx="672">
                        <c:v>6.3427608950276201E-2</c:v>
                      </c:pt>
                      <c:pt idx="673">
                        <c:v>6.3160950384629794E-2</c:v>
                      </c:pt>
                      <c:pt idx="674">
                        <c:v>6.2836909595995805E-2</c:v>
                      </c:pt>
                      <c:pt idx="675">
                        <c:v>6.2570251030348106E-2</c:v>
                      </c:pt>
                      <c:pt idx="676">
                        <c:v>6.2303592464701602E-2</c:v>
                      </c:pt>
                      <c:pt idx="677">
                        <c:v>6.1979551676067599E-2</c:v>
                      </c:pt>
                      <c:pt idx="678">
                        <c:v>6.1766899908526102E-2</c:v>
                      </c:pt>
                      <c:pt idx="679">
                        <c:v>6.1550872716103003E-2</c:v>
                      </c:pt>
                      <c:pt idx="680">
                        <c:v>6.1338220948561499E-2</c:v>
                      </c:pt>
                      <c:pt idx="681">
                        <c:v>6.1068186958033503E-2</c:v>
                      </c:pt>
                      <c:pt idx="682">
                        <c:v>6.0798152967504397E-2</c:v>
                      </c:pt>
                      <c:pt idx="683">
                        <c:v>6.0585501199962803E-2</c:v>
                      </c:pt>
                      <c:pt idx="684">
                        <c:v>6.0369474007540898E-2</c:v>
                      </c:pt>
                      <c:pt idx="685">
                        <c:v>6.0102815441893297E-2</c:v>
                      </c:pt>
                      <c:pt idx="686">
                        <c:v>5.9890163674352799E-2</c:v>
                      </c:pt>
                      <c:pt idx="687">
                        <c:v>5.95121160876129E-2</c:v>
                      </c:pt>
                      <c:pt idx="688">
                        <c:v>5.9245457521965202E-2</c:v>
                      </c:pt>
                      <c:pt idx="689">
                        <c:v>5.8978798956318801E-2</c:v>
                      </c:pt>
                      <c:pt idx="690">
                        <c:v>5.8816778562001702E-2</c:v>
                      </c:pt>
                      <c:pt idx="691">
                        <c:v>5.8604126794460101E-2</c:v>
                      </c:pt>
                      <c:pt idx="692">
                        <c:v>5.83880996020371E-2</c:v>
                      </c:pt>
                      <c:pt idx="693">
                        <c:v>5.8121441036390602E-2</c:v>
                      </c:pt>
                      <c:pt idx="694">
                        <c:v>5.7902038419086102E-2</c:v>
                      </c:pt>
                      <c:pt idx="695">
                        <c:v>5.7635379853438501E-2</c:v>
                      </c:pt>
                      <c:pt idx="696">
                        <c:v>5.7368721287792003E-2</c:v>
                      </c:pt>
                      <c:pt idx="697">
                        <c:v>5.7102062722145602E-2</c:v>
                      </c:pt>
                      <c:pt idx="698">
                        <c:v>5.6886035529722503E-2</c:v>
                      </c:pt>
                      <c:pt idx="699">
                        <c:v>5.66160015391933E-2</c:v>
                      </c:pt>
                      <c:pt idx="700">
                        <c:v>5.63493429735469E-2</c:v>
                      </c:pt>
                      <c:pt idx="701">
                        <c:v>5.6136691206005403E-2</c:v>
                      </c:pt>
                      <c:pt idx="702">
                        <c:v>5.5920664013582297E-2</c:v>
                      </c:pt>
                      <c:pt idx="703">
                        <c:v>5.5654005447935903E-2</c:v>
                      </c:pt>
                      <c:pt idx="704">
                        <c:v>5.53839714574067E-2</c:v>
                      </c:pt>
                      <c:pt idx="705">
                        <c:v>5.5167944264983601E-2</c:v>
                      </c:pt>
                      <c:pt idx="706">
                        <c:v>5.5012674720430803E-2</c:v>
                      </c:pt>
                      <c:pt idx="707">
                        <c:v>5.4850654326112601E-2</c:v>
                      </c:pt>
                      <c:pt idx="708">
                        <c:v>5.4526613537478598E-2</c:v>
                      </c:pt>
                      <c:pt idx="709">
                        <c:v>5.42599549718321E-2</c:v>
                      </c:pt>
                      <c:pt idx="710">
                        <c:v>5.4043927779409098E-2</c:v>
                      </c:pt>
                      <c:pt idx="711">
                        <c:v>5.3831276011867497E-2</c:v>
                      </c:pt>
                      <c:pt idx="712">
                        <c:v>5.3615248819444503E-2</c:v>
                      </c:pt>
                      <c:pt idx="713">
                        <c:v>5.3348590253797998E-2</c:v>
                      </c:pt>
                      <c:pt idx="714">
                        <c:v>5.3135938486256397E-2</c:v>
                      </c:pt>
                      <c:pt idx="715">
                        <c:v>5.2919911293833298E-2</c:v>
                      </c:pt>
                      <c:pt idx="716">
                        <c:v>5.2649877303305399E-2</c:v>
                      </c:pt>
                      <c:pt idx="717">
                        <c:v>5.2329211939552901E-2</c:v>
                      </c:pt>
                      <c:pt idx="718">
                        <c:v>5.2167191545235997E-2</c:v>
                      </c:pt>
                      <c:pt idx="719">
                        <c:v>5.2005171150919002E-2</c:v>
                      </c:pt>
                      <c:pt idx="720">
                        <c:v>5.1900532979588299E-2</c:v>
                      </c:pt>
                      <c:pt idx="721">
                        <c:v>5.1687881212047898E-2</c:v>
                      </c:pt>
                      <c:pt idx="722">
                        <c:v>5.1525860817729703E-2</c:v>
                      </c:pt>
                      <c:pt idx="723">
                        <c:v>5.12018200290957E-2</c:v>
                      </c:pt>
                      <c:pt idx="724">
                        <c:v>5.0935161463449202E-2</c:v>
                      </c:pt>
                      <c:pt idx="725">
                        <c:v>5.0773141069132201E-2</c:v>
                      </c:pt>
                      <c:pt idx="726">
                        <c:v>5.0506482503484502E-2</c:v>
                      </c:pt>
                      <c:pt idx="727">
                        <c:v>5.0290455311061598E-2</c:v>
                      </c:pt>
                      <c:pt idx="728">
                        <c:v>5.00237967454151E-2</c:v>
                      </c:pt>
                      <c:pt idx="729">
                        <c:v>4.9811144977873499E-2</c:v>
                      </c:pt>
                      <c:pt idx="730">
                        <c:v>4.9537735562464102E-2</c:v>
                      </c:pt>
                      <c:pt idx="731">
                        <c:v>4.9382466017910097E-2</c:v>
                      </c:pt>
                      <c:pt idx="732">
                        <c:v>4.9166438825486998E-2</c:v>
                      </c:pt>
                      <c:pt idx="733">
                        <c:v>4.8896404834957802E-2</c:v>
                      </c:pt>
                      <c:pt idx="734">
                        <c:v>4.8737759865522298E-2</c:v>
                      </c:pt>
                      <c:pt idx="735">
                        <c:v>4.8363087703664903E-2</c:v>
                      </c:pt>
                      <c:pt idx="736">
                        <c:v>4.8201067309347902E-2</c:v>
                      </c:pt>
                      <c:pt idx="737">
                        <c:v>4.79850401169249E-2</c:v>
                      </c:pt>
                      <c:pt idx="738">
                        <c:v>4.7877026520712802E-2</c:v>
                      </c:pt>
                      <c:pt idx="739">
                        <c:v>4.7505729783736898E-2</c:v>
                      </c:pt>
                      <c:pt idx="740">
                        <c:v>4.7289702591313799E-2</c:v>
                      </c:pt>
                      <c:pt idx="741">
                        <c:v>4.7181688995101702E-2</c:v>
                      </c:pt>
                      <c:pt idx="742">
                        <c:v>4.6915030429455197E-2</c:v>
                      </c:pt>
                      <c:pt idx="743">
                        <c:v>4.6648371863808803E-2</c:v>
                      </c:pt>
                      <c:pt idx="744">
                        <c:v>4.6486351469490497E-2</c:v>
                      </c:pt>
                      <c:pt idx="745">
                        <c:v>4.63243310751736E-2</c:v>
                      </c:pt>
                      <c:pt idx="746">
                        <c:v>4.6108303882750501E-2</c:v>
                      </c:pt>
                      <c:pt idx="747">
                        <c:v>4.5895652115210198E-2</c:v>
                      </c:pt>
                      <c:pt idx="748">
                        <c:v>4.5679624922787099E-2</c:v>
                      </c:pt>
                      <c:pt idx="749">
                        <c:v>4.5466973155245498E-2</c:v>
                      </c:pt>
                      <c:pt idx="750">
                        <c:v>4.5142932366611502E-2</c:v>
                      </c:pt>
                      <c:pt idx="751">
                        <c:v>4.4984287397175998E-2</c:v>
                      </c:pt>
                      <c:pt idx="752">
                        <c:v>4.4771635629634397E-2</c:v>
                      </c:pt>
                      <c:pt idx="753">
                        <c:v>4.4609615235317403E-2</c:v>
                      </c:pt>
                      <c:pt idx="754">
                        <c:v>4.43395812447894E-2</c:v>
                      </c:pt>
                      <c:pt idx="755">
                        <c:v>4.4123554052366502E-2</c:v>
                      </c:pt>
                      <c:pt idx="756">
                        <c:v>4.3910902284824901E-2</c:v>
                      </c:pt>
                      <c:pt idx="757">
                        <c:v>4.3640868294296899E-2</c:v>
                      </c:pt>
                      <c:pt idx="758">
                        <c:v>4.3374209728649298E-2</c:v>
                      </c:pt>
                      <c:pt idx="759">
                        <c:v>4.3161557961107697E-2</c:v>
                      </c:pt>
                      <c:pt idx="760">
                        <c:v>4.2945530768685798E-2</c:v>
                      </c:pt>
                      <c:pt idx="761">
                        <c:v>4.2732879001144197E-2</c:v>
                      </c:pt>
                      <c:pt idx="762">
                        <c:v>4.2462845010615202E-2</c:v>
                      </c:pt>
                      <c:pt idx="763">
                        <c:v>4.2304200041179602E-2</c:v>
                      </c:pt>
                      <c:pt idx="764">
                        <c:v>4.2034166050651703E-2</c:v>
                      </c:pt>
                      <c:pt idx="765">
                        <c:v>4.1818138858228597E-2</c:v>
                      </c:pt>
                      <c:pt idx="766">
                        <c:v>4.1605487090687003E-2</c:v>
                      </c:pt>
                      <c:pt idx="767">
                        <c:v>4.1335453100159097E-2</c:v>
                      </c:pt>
                      <c:pt idx="768">
                        <c:v>4.1122801332617497E-2</c:v>
                      </c:pt>
                      <c:pt idx="769">
                        <c:v>4.0906774140194398E-2</c:v>
                      </c:pt>
                      <c:pt idx="770">
                        <c:v>4.0694122372653997E-2</c:v>
                      </c:pt>
                      <c:pt idx="771">
                        <c:v>4.0478095180230898E-2</c:v>
                      </c:pt>
                      <c:pt idx="772">
                        <c:v>4.0211436614583401E-2</c:v>
                      </c:pt>
                      <c:pt idx="773">
                        <c:v>4.01034230183724E-2</c:v>
                      </c:pt>
                      <c:pt idx="774">
                        <c:v>3.9890771250830799E-2</c:v>
                      </c:pt>
                      <c:pt idx="775">
                        <c:v>3.9570105887078301E-2</c:v>
                      </c:pt>
                      <c:pt idx="776">
                        <c:v>3.9300071896550402E-2</c:v>
                      </c:pt>
                      <c:pt idx="777">
                        <c:v>3.9084044704127303E-2</c:v>
                      </c:pt>
                      <c:pt idx="778">
                        <c:v>3.8871392936585702E-2</c:v>
                      </c:pt>
                      <c:pt idx="779">
                        <c:v>3.8655365744162701E-2</c:v>
                      </c:pt>
                      <c:pt idx="780">
                        <c:v>3.8334700380410203E-2</c:v>
                      </c:pt>
                      <c:pt idx="781">
                        <c:v>3.8064666389882297E-2</c:v>
                      </c:pt>
                      <c:pt idx="782">
                        <c:v>3.7798007824234599E-2</c:v>
                      </c:pt>
                      <c:pt idx="783">
                        <c:v>3.7585356056692998E-2</c:v>
                      </c:pt>
                      <c:pt idx="784">
                        <c:v>3.7423335662376003E-2</c:v>
                      </c:pt>
                      <c:pt idx="785">
                        <c:v>3.7156677096729498E-2</c:v>
                      </c:pt>
                      <c:pt idx="786">
                        <c:v>3.6832636308095502E-2</c:v>
                      </c:pt>
                      <c:pt idx="787">
                        <c:v>3.6616609115672501E-2</c:v>
                      </c:pt>
                      <c:pt idx="788">
                        <c:v>3.63499505500249E-2</c:v>
                      </c:pt>
                      <c:pt idx="789">
                        <c:v>3.6137298782484499E-2</c:v>
                      </c:pt>
                      <c:pt idx="790">
                        <c:v>3.59212715900614E-2</c:v>
                      </c:pt>
                      <c:pt idx="791">
                        <c:v>3.5546599428202798E-2</c:v>
                      </c:pt>
                      <c:pt idx="792">
                        <c:v>3.5330572235779699E-2</c:v>
                      </c:pt>
                      <c:pt idx="793">
                        <c:v>3.5063913670133298E-2</c:v>
                      </c:pt>
                      <c:pt idx="794">
                        <c:v>3.4851261902591697E-2</c:v>
                      </c:pt>
                      <c:pt idx="795">
                        <c:v>3.4635234710168702E-2</c:v>
                      </c:pt>
                      <c:pt idx="796">
                        <c:v>3.4527221113957798E-2</c:v>
                      </c:pt>
                      <c:pt idx="797">
                        <c:v>3.4152548952099203E-2</c:v>
                      </c:pt>
                      <c:pt idx="798">
                        <c:v>3.3831883588346698E-2</c:v>
                      </c:pt>
                      <c:pt idx="799">
                        <c:v>3.3615856395923599E-2</c:v>
                      </c:pt>
                      <c:pt idx="800">
                        <c:v>3.3349197830277101E-2</c:v>
                      </c:pt>
                      <c:pt idx="801">
                        <c:v>3.3025157041641898E-2</c:v>
                      </c:pt>
                      <c:pt idx="802">
                        <c:v>3.27584984759954E-2</c:v>
                      </c:pt>
                      <c:pt idx="803">
                        <c:v>3.2545846708454E-2</c:v>
                      </c:pt>
                      <c:pt idx="804">
                        <c:v>3.2275812717925997E-2</c:v>
                      </c:pt>
                      <c:pt idx="805">
                        <c:v>3.2063160950384403E-2</c:v>
                      </c:pt>
                      <c:pt idx="806">
                        <c:v>3.1793126959856498E-2</c:v>
                      </c:pt>
                      <c:pt idx="807">
                        <c:v>3.1526468394208799E-2</c:v>
                      </c:pt>
                      <c:pt idx="808">
                        <c:v>3.1259809828562399E-2</c:v>
                      </c:pt>
                      <c:pt idx="809">
                        <c:v>3.0935769039927102E-2</c:v>
                      </c:pt>
                      <c:pt idx="810">
                        <c:v>3.07197418475052E-2</c:v>
                      </c:pt>
                      <c:pt idx="811">
                        <c:v>3.04024519086342E-2</c:v>
                      </c:pt>
                      <c:pt idx="812">
                        <c:v>3.01290424932237E-2</c:v>
                      </c:pt>
                      <c:pt idx="813">
                        <c:v>2.9862383927577198E-2</c:v>
                      </c:pt>
                      <c:pt idx="814">
                        <c:v>2.9649732160035601E-2</c:v>
                      </c:pt>
                      <c:pt idx="815">
                        <c:v>2.9383073594388E-2</c:v>
                      </c:pt>
                      <c:pt idx="816">
                        <c:v>2.9059032805754E-2</c:v>
                      </c:pt>
                      <c:pt idx="817">
                        <c:v>2.8843005613330999E-2</c:v>
                      </c:pt>
                      <c:pt idx="818">
                        <c:v>2.8525715674459901E-2</c:v>
                      </c:pt>
                      <c:pt idx="819">
                        <c:v>2.83096884820381E-2</c:v>
                      </c:pt>
                      <c:pt idx="820">
                        <c:v>2.80396544915089E-2</c:v>
                      </c:pt>
                      <c:pt idx="821">
                        <c:v>2.7718989127756399E-2</c:v>
                      </c:pt>
                      <c:pt idx="822">
                        <c:v>2.74523305621087E-2</c:v>
                      </c:pt>
                      <c:pt idx="823">
                        <c:v>2.7182296571580802E-2</c:v>
                      </c:pt>
                      <c:pt idx="824">
                        <c:v>2.69156380059343E-2</c:v>
                      </c:pt>
                      <c:pt idx="825">
                        <c:v>2.6648979440286699E-2</c:v>
                      </c:pt>
                      <c:pt idx="826">
                        <c:v>2.6432952247863701E-2</c:v>
                      </c:pt>
                      <c:pt idx="827">
                        <c:v>2.6108911459229701E-2</c:v>
                      </c:pt>
                      <c:pt idx="828">
                        <c:v>2.5791621520358601E-2</c:v>
                      </c:pt>
                      <c:pt idx="829">
                        <c:v>2.5575594327935498E-2</c:v>
                      </c:pt>
                      <c:pt idx="830">
                        <c:v>2.5356191710630999E-2</c:v>
                      </c:pt>
                      <c:pt idx="831">
                        <c:v>2.5089533144984501E-2</c:v>
                      </c:pt>
                      <c:pt idx="832">
                        <c:v>2.4772243206113501E-2</c:v>
                      </c:pt>
                      <c:pt idx="833">
                        <c:v>2.4610222811796499E-2</c:v>
                      </c:pt>
                      <c:pt idx="834">
                        <c:v>2.4394195619373501E-2</c:v>
                      </c:pt>
                      <c:pt idx="835">
                        <c:v>2.4019523457514898E-2</c:v>
                      </c:pt>
                      <c:pt idx="836">
                        <c:v>2.3752864891868401E-2</c:v>
                      </c:pt>
                      <c:pt idx="837">
                        <c:v>2.3482830901339301E-2</c:v>
                      </c:pt>
                      <c:pt idx="838">
                        <c:v>2.3266803708916199E-2</c:v>
                      </c:pt>
                      <c:pt idx="839">
                        <c:v>2.2946138345163701E-2</c:v>
                      </c:pt>
                      <c:pt idx="840">
                        <c:v>2.26794797795172E-2</c:v>
                      </c:pt>
                      <c:pt idx="841">
                        <c:v>2.2355438990883301E-2</c:v>
                      </c:pt>
                      <c:pt idx="842">
                        <c:v>2.20887804252357E-2</c:v>
                      </c:pt>
                      <c:pt idx="843">
                        <c:v>2.1822121859589198E-2</c:v>
                      </c:pt>
                      <c:pt idx="844">
                        <c:v>2.1552087869059999E-2</c:v>
                      </c:pt>
                      <c:pt idx="845">
                        <c:v>2.1336060676637E-2</c:v>
                      </c:pt>
                      <c:pt idx="846">
                        <c:v>2.1069402110990499E-2</c:v>
                      </c:pt>
                      <c:pt idx="847">
                        <c:v>2.0748736747238001E-2</c:v>
                      </c:pt>
                      <c:pt idx="848">
                        <c:v>2.0478702756708898E-2</c:v>
                      </c:pt>
                      <c:pt idx="849">
                        <c:v>2.0212044191062501E-2</c:v>
                      </c:pt>
                      <c:pt idx="850">
                        <c:v>1.9945385625416E-2</c:v>
                      </c:pt>
                      <c:pt idx="851">
                        <c:v>1.96213448367808E-2</c:v>
                      </c:pt>
                      <c:pt idx="852">
                        <c:v>1.9354686271134298E-2</c:v>
                      </c:pt>
                      <c:pt idx="853">
                        <c:v>1.90846522806053E-2</c:v>
                      </c:pt>
                      <c:pt idx="854">
                        <c:v>1.8817993714958799E-2</c:v>
                      </c:pt>
                      <c:pt idx="855">
                        <c:v>1.8497328351206301E-2</c:v>
                      </c:pt>
                      <c:pt idx="856">
                        <c:v>1.8227294360677201E-2</c:v>
                      </c:pt>
                      <c:pt idx="857">
                        <c:v>1.79606357950307E-2</c:v>
                      </c:pt>
                      <c:pt idx="858">
                        <c:v>1.7693977229382998E-2</c:v>
                      </c:pt>
                      <c:pt idx="859">
                        <c:v>1.74239432388551E-2</c:v>
                      </c:pt>
                      <c:pt idx="860">
                        <c:v>1.7157284673207401E-2</c:v>
                      </c:pt>
                      <c:pt idx="861">
                        <c:v>1.68872506826796E-2</c:v>
                      </c:pt>
                      <c:pt idx="862">
                        <c:v>1.6566585318927102E-2</c:v>
                      </c:pt>
                      <c:pt idx="863">
                        <c:v>1.6296551328397899E-2</c:v>
                      </c:pt>
                      <c:pt idx="864">
                        <c:v>1.5979261389526898E-2</c:v>
                      </c:pt>
                      <c:pt idx="865">
                        <c:v>1.5709227398998899E-2</c:v>
                      </c:pt>
                      <c:pt idx="866">
                        <c:v>1.5388562035246399E-2</c:v>
                      </c:pt>
                      <c:pt idx="867">
                        <c:v>1.51185280447173E-2</c:v>
                      </c:pt>
                      <c:pt idx="868">
                        <c:v>1.47978626809648E-2</c:v>
                      </c:pt>
                      <c:pt idx="869">
                        <c:v>1.45312041153184E-2</c:v>
                      </c:pt>
                      <c:pt idx="870">
                        <c:v>1.42611701247892E-2</c:v>
                      </c:pt>
                      <c:pt idx="871">
                        <c:v>1.39405047610367E-2</c:v>
                      </c:pt>
                      <c:pt idx="872">
                        <c:v>1.3616463972402701E-2</c:v>
                      </c:pt>
                      <c:pt idx="873">
                        <c:v>1.34038122048611E-2</c:v>
                      </c:pt>
                      <c:pt idx="874">
                        <c:v>1.30831468411086E-2</c:v>
                      </c:pt>
                      <c:pt idx="875">
                        <c:v>1.2813112850579501E-2</c:v>
                      </c:pt>
                      <c:pt idx="876">
                        <c:v>1.25464542849331E-2</c:v>
                      </c:pt>
                      <c:pt idx="877">
                        <c:v>1.22764202944039E-2</c:v>
                      </c:pt>
                      <c:pt idx="878">
                        <c:v>1.2006386303876E-2</c:v>
                      </c:pt>
                      <c:pt idx="879">
                        <c:v>1.1689096365004901E-2</c:v>
                      </c:pt>
                      <c:pt idx="880">
                        <c:v>1.14190623744758E-2</c:v>
                      </c:pt>
                      <c:pt idx="881">
                        <c:v>1.10983970107232E-2</c:v>
                      </c:pt>
                      <c:pt idx="882">
                        <c:v>1.07777316469708E-2</c:v>
                      </c:pt>
                      <c:pt idx="883">
                        <c:v>1.05076976564429E-2</c:v>
                      </c:pt>
                      <c:pt idx="884">
                        <c:v>1.02410390907952E-2</c:v>
                      </c:pt>
                      <c:pt idx="885">
                        <c:v>9.91699830216119E-3</c:v>
                      </c:pt>
                      <c:pt idx="886">
                        <c:v>9.5963329384086693E-3</c:v>
                      </c:pt>
                      <c:pt idx="887">
                        <c:v>9.3296743727610005E-3</c:v>
                      </c:pt>
                      <c:pt idx="888">
                        <c:v>9.0056335841270999E-3</c:v>
                      </c:pt>
                      <c:pt idx="889">
                        <c:v>8.7389750184806402E-3</c:v>
                      </c:pt>
                      <c:pt idx="890">
                        <c:v>8.3643028566220395E-3</c:v>
                      </c:pt>
                      <c:pt idx="891">
                        <c:v>8.1482756641989493E-3</c:v>
                      </c:pt>
                      <c:pt idx="892">
                        <c:v>7.8816170985525104E-3</c:v>
                      </c:pt>
                      <c:pt idx="893">
                        <c:v>7.6115831080233497E-3</c:v>
                      </c:pt>
                      <c:pt idx="894">
                        <c:v>7.2402863710462296E-3</c:v>
                      </c:pt>
                      <c:pt idx="895">
                        <c:v>6.9668769556369102E-3</c:v>
                      </c:pt>
                      <c:pt idx="896">
                        <c:v>6.7002183899892397E-3</c:v>
                      </c:pt>
                      <c:pt idx="897">
                        <c:v>6.1635258338136297E-3</c:v>
                      </c:pt>
                      <c:pt idx="898">
                        <c:v>5.7348468738501798E-3</c:v>
                      </c:pt>
                      <c:pt idx="899">
                        <c:v>5.4681883082024997E-3</c:v>
                      </c:pt>
                      <c:pt idx="900">
                        <c:v>5.2015297425560599E-3</c:v>
                      </c:pt>
                      <c:pt idx="901">
                        <c:v>5.0901407214636301E-3</c:v>
                      </c:pt>
                      <c:pt idx="902">
                        <c:v>4.7728507825925996E-3</c:v>
                      </c:pt>
                      <c:pt idx="903">
                        <c:v>4.5568235901696204E-3</c:v>
                      </c:pt>
                      <c:pt idx="904">
                        <c:v>4.2867895996404597E-3</c:v>
                      </c:pt>
                      <c:pt idx="905">
                        <c:v>3.9154928626633501E-3</c:v>
                      </c:pt>
                      <c:pt idx="906">
                        <c:v>3.64208344725392E-3</c:v>
                      </c:pt>
                      <c:pt idx="907">
                        <c:v>3.2707867102768099E-3</c:v>
                      </c:pt>
                      <c:pt idx="908">
                        <c:v>2.8961145484183199E-3</c:v>
                      </c:pt>
                      <c:pt idx="909">
                        <c:v>2.5180669616782199E-3</c:v>
                      </c:pt>
                      <c:pt idx="910">
                        <c:v>2.3054151941378498E-3</c:v>
                      </c:pt>
                      <c:pt idx="911">
                        <c:v>1.8767362341731699E-3</c:v>
                      </c:pt>
                      <c:pt idx="912">
                        <c:v>1.49868864743308E-3</c:v>
                      </c:pt>
                      <c:pt idx="913">
                        <c:v>1.2860368798914799E-3</c:v>
                      </c:pt>
                      <c:pt idx="914">
                        <c:v>1.01937831424503E-3</c:v>
                      </c:pt>
                      <c:pt idx="915">
                        <c:v>6.9533752561112805E-4</c:v>
                      </c:pt>
                      <c:pt idx="916">
                        <c:v>2.6665856564644903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6-5C15-5548-BDCA-5AD840CC6EE1}"/>
                  </c:ext>
                </c:extLst>
              </c15:ser>
            </c15:filteredScatterSeries>
            <c15:filteredScatterSeries>
              <c15:ser>
                <c:idx val="5"/>
                <c:order val="5"/>
                <c:tx>
                  <c:v>5OH Marcela</c:v>
                </c:tx>
                <c:spPr>
                  <a:ln w="19050" cap="rnd">
                    <a:solidFill>
                      <a:schemeClr val="accent6"/>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F$6:$AF$923</c15:sqref>
                        </c15:formulaRef>
                      </c:ext>
                    </c:extLst>
                    <c:numCache>
                      <c:formatCode>General</c:formatCode>
                      <c:ptCount val="918"/>
                      <c:pt idx="0">
                        <c:v>304.54500000000002</c:v>
                      </c:pt>
                      <c:pt idx="1">
                        <c:v>305.17599999999999</c:v>
                      </c:pt>
                      <c:pt idx="2">
                        <c:v>305.85300000000001</c:v>
                      </c:pt>
                      <c:pt idx="3">
                        <c:v>306.55499999999989</c:v>
                      </c:pt>
                      <c:pt idx="4">
                        <c:v>307.267</c:v>
                      </c:pt>
                      <c:pt idx="5">
                        <c:v>307.98299999999978</c:v>
                      </c:pt>
                      <c:pt idx="6">
                        <c:v>308.70099999999991</c:v>
                      </c:pt>
                      <c:pt idx="7">
                        <c:v>309.41999999999979</c:v>
                      </c:pt>
                      <c:pt idx="8">
                        <c:v>310.137</c:v>
                      </c:pt>
                      <c:pt idx="9">
                        <c:v>310.84699999999992</c:v>
                      </c:pt>
                      <c:pt idx="10">
                        <c:v>311.55</c:v>
                      </c:pt>
                      <c:pt idx="11">
                        <c:v>312.255</c:v>
                      </c:pt>
                      <c:pt idx="12">
                        <c:v>312.96299999999991</c:v>
                      </c:pt>
                      <c:pt idx="13">
                        <c:v>313.673</c:v>
                      </c:pt>
                      <c:pt idx="14">
                        <c:v>314.38599999999991</c:v>
                      </c:pt>
                      <c:pt idx="15">
                        <c:v>315.09399999999982</c:v>
                      </c:pt>
                      <c:pt idx="16">
                        <c:v>315.79399999999981</c:v>
                      </c:pt>
                      <c:pt idx="17">
                        <c:v>316.4939999999998</c:v>
                      </c:pt>
                      <c:pt idx="18">
                        <c:v>317.19299999999993</c:v>
                      </c:pt>
                      <c:pt idx="19">
                        <c:v>317.89599999999979</c:v>
                      </c:pt>
                      <c:pt idx="20">
                        <c:v>318.60500000000002</c:v>
                      </c:pt>
                      <c:pt idx="21">
                        <c:v>319.31099999999992</c:v>
                      </c:pt>
                      <c:pt idx="22">
                        <c:v>320.01499999999999</c:v>
                      </c:pt>
                      <c:pt idx="23">
                        <c:v>320.72599999999977</c:v>
                      </c:pt>
                      <c:pt idx="24">
                        <c:v>321.43799999999982</c:v>
                      </c:pt>
                      <c:pt idx="25">
                        <c:v>322.15100000000001</c:v>
                      </c:pt>
                      <c:pt idx="26">
                        <c:v>322.86399999999992</c:v>
                      </c:pt>
                      <c:pt idx="27">
                        <c:v>323.57899999999978</c:v>
                      </c:pt>
                      <c:pt idx="28">
                        <c:v>324.29899999999981</c:v>
                      </c:pt>
                      <c:pt idx="29">
                        <c:v>325.024</c:v>
                      </c:pt>
                      <c:pt idx="30">
                        <c:v>325.75099999999992</c:v>
                      </c:pt>
                      <c:pt idx="31">
                        <c:v>326.47799999999978</c:v>
                      </c:pt>
                      <c:pt idx="32">
                        <c:v>327.20399999999978</c:v>
                      </c:pt>
                      <c:pt idx="33">
                        <c:v>327.93499999999977</c:v>
                      </c:pt>
                      <c:pt idx="34">
                        <c:v>328.66899999999993</c:v>
                      </c:pt>
                      <c:pt idx="35">
                        <c:v>329.40299999999979</c:v>
                      </c:pt>
                      <c:pt idx="36">
                        <c:v>330.14</c:v>
                      </c:pt>
                      <c:pt idx="37">
                        <c:v>330.87599999999992</c:v>
                      </c:pt>
                      <c:pt idx="38">
                        <c:v>331.61099999999999</c:v>
                      </c:pt>
                      <c:pt idx="39">
                        <c:v>332.34800000000001</c:v>
                      </c:pt>
                      <c:pt idx="40">
                        <c:v>333.08599999999979</c:v>
                      </c:pt>
                      <c:pt idx="41">
                        <c:v>333.82399999999978</c:v>
                      </c:pt>
                      <c:pt idx="42">
                        <c:v>334.55899999999991</c:v>
                      </c:pt>
                      <c:pt idx="43">
                        <c:v>335.29599999999982</c:v>
                      </c:pt>
                      <c:pt idx="44">
                        <c:v>336.03999999999979</c:v>
                      </c:pt>
                      <c:pt idx="45">
                        <c:v>336.78</c:v>
                      </c:pt>
                      <c:pt idx="46">
                        <c:v>337.51799999999992</c:v>
                      </c:pt>
                      <c:pt idx="47">
                        <c:v>338.25699999999978</c:v>
                      </c:pt>
                      <c:pt idx="48">
                        <c:v>338.99599999999981</c:v>
                      </c:pt>
                      <c:pt idx="49">
                        <c:v>339.73399999999981</c:v>
                      </c:pt>
                      <c:pt idx="50">
                        <c:v>340.47499999999991</c:v>
                      </c:pt>
                      <c:pt idx="51">
                        <c:v>341.21899999999982</c:v>
                      </c:pt>
                      <c:pt idx="52">
                        <c:v>341.96499999999992</c:v>
                      </c:pt>
                      <c:pt idx="53">
                        <c:v>342.71199999999982</c:v>
                      </c:pt>
                      <c:pt idx="54">
                        <c:v>343.45299999999992</c:v>
                      </c:pt>
                      <c:pt idx="55">
                        <c:v>344.19099999999992</c:v>
                      </c:pt>
                      <c:pt idx="56">
                        <c:v>344.93299999999982</c:v>
                      </c:pt>
                      <c:pt idx="57">
                        <c:v>345.67399999999992</c:v>
                      </c:pt>
                      <c:pt idx="58">
                        <c:v>346.41999999999979</c:v>
                      </c:pt>
                      <c:pt idx="59">
                        <c:v>347.166</c:v>
                      </c:pt>
                      <c:pt idx="60">
                        <c:v>347.90999999999991</c:v>
                      </c:pt>
                      <c:pt idx="61">
                        <c:v>348.65599999999989</c:v>
                      </c:pt>
                      <c:pt idx="62">
                        <c:v>349.40199999999982</c:v>
                      </c:pt>
                      <c:pt idx="63">
                        <c:v>350.15</c:v>
                      </c:pt>
                      <c:pt idx="64">
                        <c:v>350.89699999999982</c:v>
                      </c:pt>
                      <c:pt idx="65">
                        <c:v>351.64499999999998</c:v>
                      </c:pt>
                      <c:pt idx="66">
                        <c:v>352.39099999999979</c:v>
                      </c:pt>
                      <c:pt idx="67">
                        <c:v>353.14400000000001</c:v>
                      </c:pt>
                      <c:pt idx="68">
                        <c:v>353.892</c:v>
                      </c:pt>
                      <c:pt idx="69">
                        <c:v>354.63799999999992</c:v>
                      </c:pt>
                      <c:pt idx="70">
                        <c:v>355.38699999999977</c:v>
                      </c:pt>
                      <c:pt idx="71">
                        <c:v>356.13499999999999</c:v>
                      </c:pt>
                      <c:pt idx="72">
                        <c:v>356.88900000000001</c:v>
                      </c:pt>
                      <c:pt idx="73">
                        <c:v>357.64499999999998</c:v>
                      </c:pt>
                      <c:pt idx="74">
                        <c:v>358.39799999999991</c:v>
                      </c:pt>
                      <c:pt idx="75">
                        <c:v>359.15199999999999</c:v>
                      </c:pt>
                      <c:pt idx="76">
                        <c:v>359.90299999999979</c:v>
                      </c:pt>
                      <c:pt idx="77">
                        <c:v>360.654</c:v>
                      </c:pt>
                      <c:pt idx="78">
                        <c:v>361.399</c:v>
                      </c:pt>
                      <c:pt idx="79">
                        <c:v>362.14</c:v>
                      </c:pt>
                      <c:pt idx="80">
                        <c:v>362.87599999999992</c:v>
                      </c:pt>
                      <c:pt idx="81">
                        <c:v>363.60599999999999</c:v>
                      </c:pt>
                      <c:pt idx="82">
                        <c:v>364.33199999999982</c:v>
                      </c:pt>
                      <c:pt idx="83">
                        <c:v>365.05899999999991</c:v>
                      </c:pt>
                      <c:pt idx="84">
                        <c:v>365.78899999999982</c:v>
                      </c:pt>
                      <c:pt idx="85">
                        <c:v>366.51499999999999</c:v>
                      </c:pt>
                      <c:pt idx="86">
                        <c:v>367.23599999999982</c:v>
                      </c:pt>
                      <c:pt idx="87">
                        <c:v>367.95699999999982</c:v>
                      </c:pt>
                      <c:pt idx="88">
                        <c:v>368.67599999999999</c:v>
                      </c:pt>
                      <c:pt idx="89">
                        <c:v>369.39699999999982</c:v>
                      </c:pt>
                      <c:pt idx="90">
                        <c:v>370.11899999999991</c:v>
                      </c:pt>
                      <c:pt idx="91">
                        <c:v>370.84199999999993</c:v>
                      </c:pt>
                      <c:pt idx="92">
                        <c:v>371.56399999999991</c:v>
                      </c:pt>
                      <c:pt idx="93">
                        <c:v>372.28499999999991</c:v>
                      </c:pt>
                      <c:pt idx="94">
                        <c:v>373.01</c:v>
                      </c:pt>
                      <c:pt idx="95">
                        <c:v>373.72899999999981</c:v>
                      </c:pt>
                      <c:pt idx="96">
                        <c:v>374.44499999999999</c:v>
                      </c:pt>
                      <c:pt idx="97">
                        <c:v>375.166</c:v>
                      </c:pt>
                      <c:pt idx="98">
                        <c:v>375.88599999999991</c:v>
                      </c:pt>
                      <c:pt idx="99">
                        <c:v>376.60500000000002</c:v>
                      </c:pt>
                      <c:pt idx="100">
                        <c:v>377.32099999999991</c:v>
                      </c:pt>
                      <c:pt idx="101">
                        <c:v>378.03499999999991</c:v>
                      </c:pt>
                      <c:pt idx="102">
                        <c:v>378.74599999999992</c:v>
                      </c:pt>
                      <c:pt idx="103">
                        <c:v>379.45799999999991</c:v>
                      </c:pt>
                      <c:pt idx="104">
                        <c:v>380.16899999999993</c:v>
                      </c:pt>
                      <c:pt idx="105">
                        <c:v>380.88</c:v>
                      </c:pt>
                      <c:pt idx="106">
                        <c:v>381.59</c:v>
                      </c:pt>
                      <c:pt idx="107">
                        <c:v>382.29899999999981</c:v>
                      </c:pt>
                      <c:pt idx="108">
                        <c:v>383.00599999999991</c:v>
                      </c:pt>
                      <c:pt idx="109">
                        <c:v>383.71499999999992</c:v>
                      </c:pt>
                      <c:pt idx="110">
                        <c:v>384.43299999999982</c:v>
                      </c:pt>
                      <c:pt idx="111">
                        <c:v>385.18199999999979</c:v>
                      </c:pt>
                      <c:pt idx="112">
                        <c:v>385.9989999999998</c:v>
                      </c:pt>
                      <c:pt idx="113">
                        <c:v>386.846</c:v>
                      </c:pt>
                      <c:pt idx="114">
                        <c:v>387.71199999999982</c:v>
                      </c:pt>
                      <c:pt idx="115">
                        <c:v>388.58899999999983</c:v>
                      </c:pt>
                      <c:pt idx="116">
                        <c:v>389.46299999999991</c:v>
                      </c:pt>
                      <c:pt idx="117">
                        <c:v>390.34399999999999</c:v>
                      </c:pt>
                      <c:pt idx="118">
                        <c:v>391.22799999999978</c:v>
                      </c:pt>
                      <c:pt idx="119">
                        <c:v>392.11099999999999</c:v>
                      </c:pt>
                      <c:pt idx="120">
                        <c:v>392.99599999999981</c:v>
                      </c:pt>
                      <c:pt idx="121">
                        <c:v>393.88</c:v>
                      </c:pt>
                      <c:pt idx="122">
                        <c:v>394.76099999999991</c:v>
                      </c:pt>
                      <c:pt idx="123">
                        <c:v>395.64</c:v>
                      </c:pt>
                      <c:pt idx="124">
                        <c:v>396.51400000000001</c:v>
                      </c:pt>
                      <c:pt idx="125">
                        <c:v>397.38900000000001</c:v>
                      </c:pt>
                      <c:pt idx="126">
                        <c:v>398.267</c:v>
                      </c:pt>
                      <c:pt idx="127">
                        <c:v>399.15300000000002</c:v>
                      </c:pt>
                      <c:pt idx="128">
                        <c:v>400.03999999999979</c:v>
                      </c:pt>
                      <c:pt idx="129">
                        <c:v>400.92499999999978</c:v>
                      </c:pt>
                      <c:pt idx="130">
                        <c:v>401.81200000000001</c:v>
                      </c:pt>
                      <c:pt idx="131">
                        <c:v>402.69399999999979</c:v>
                      </c:pt>
                      <c:pt idx="132">
                        <c:v>403.56899999999979</c:v>
                      </c:pt>
                      <c:pt idx="133">
                        <c:v>404.43899999999979</c:v>
                      </c:pt>
                      <c:pt idx="134">
                        <c:v>405.30700000000002</c:v>
                      </c:pt>
                      <c:pt idx="135">
                        <c:v>406.178</c:v>
                      </c:pt>
                      <c:pt idx="136">
                        <c:v>407.05</c:v>
                      </c:pt>
                      <c:pt idx="137">
                        <c:v>407.9219999999998</c:v>
                      </c:pt>
                      <c:pt idx="138">
                        <c:v>408.79299999999978</c:v>
                      </c:pt>
                      <c:pt idx="139">
                        <c:v>409.67</c:v>
                      </c:pt>
                      <c:pt idx="140">
                        <c:v>410.548</c:v>
                      </c:pt>
                      <c:pt idx="141">
                        <c:v>411.42699999999979</c:v>
                      </c:pt>
                      <c:pt idx="142">
                        <c:v>412.2969999999998</c:v>
                      </c:pt>
                      <c:pt idx="143">
                        <c:v>413.16099999999989</c:v>
                      </c:pt>
                      <c:pt idx="144">
                        <c:v>414.03099999999978</c:v>
                      </c:pt>
                      <c:pt idx="145">
                        <c:v>414.90099999999978</c:v>
                      </c:pt>
                      <c:pt idx="146">
                        <c:v>415.77</c:v>
                      </c:pt>
                      <c:pt idx="147">
                        <c:v>416.64</c:v>
                      </c:pt>
                      <c:pt idx="148">
                        <c:v>417.50900000000001</c:v>
                      </c:pt>
                      <c:pt idx="149">
                        <c:v>418.375</c:v>
                      </c:pt>
                      <c:pt idx="150">
                        <c:v>419.24099999999999</c:v>
                      </c:pt>
                      <c:pt idx="151">
                        <c:v>420.09999999999991</c:v>
                      </c:pt>
                      <c:pt idx="152">
                        <c:v>420.96</c:v>
                      </c:pt>
                      <c:pt idx="153">
                        <c:v>421.822</c:v>
                      </c:pt>
                      <c:pt idx="154">
                        <c:v>422.69200000000001</c:v>
                      </c:pt>
                      <c:pt idx="155">
                        <c:v>423.56499999999988</c:v>
                      </c:pt>
                      <c:pt idx="156">
                        <c:v>424.43700000000001</c:v>
                      </c:pt>
                      <c:pt idx="157">
                        <c:v>425.30899999999991</c:v>
                      </c:pt>
                      <c:pt idx="158">
                        <c:v>426.17699999999991</c:v>
                      </c:pt>
                      <c:pt idx="159">
                        <c:v>427.04199999999992</c:v>
                      </c:pt>
                      <c:pt idx="160">
                        <c:v>427.90800000000002</c:v>
                      </c:pt>
                      <c:pt idx="161">
                        <c:v>428.77599999999978</c:v>
                      </c:pt>
                      <c:pt idx="162">
                        <c:v>429.64600000000002</c:v>
                      </c:pt>
                      <c:pt idx="163">
                        <c:v>430.51299999999992</c:v>
                      </c:pt>
                      <c:pt idx="164">
                        <c:v>431.38699999999977</c:v>
                      </c:pt>
                      <c:pt idx="165">
                        <c:v>432.25699999999978</c:v>
                      </c:pt>
                      <c:pt idx="166">
                        <c:v>433.12099999999992</c:v>
                      </c:pt>
                      <c:pt idx="167">
                        <c:v>433.99299999999982</c:v>
                      </c:pt>
                      <c:pt idx="168">
                        <c:v>434.86500000000001</c:v>
                      </c:pt>
                      <c:pt idx="169">
                        <c:v>435.7369999999998</c:v>
                      </c:pt>
                      <c:pt idx="170">
                        <c:v>436.61</c:v>
                      </c:pt>
                      <c:pt idx="171">
                        <c:v>437.4869999999998</c:v>
                      </c:pt>
                      <c:pt idx="172">
                        <c:v>438.36099999999999</c:v>
                      </c:pt>
                      <c:pt idx="173">
                        <c:v>439.23099999999982</c:v>
                      </c:pt>
                      <c:pt idx="174">
                        <c:v>440.10199999999992</c:v>
                      </c:pt>
                      <c:pt idx="175">
                        <c:v>440.97599999999977</c:v>
                      </c:pt>
                      <c:pt idx="176">
                        <c:v>441.85199999999992</c:v>
                      </c:pt>
                      <c:pt idx="177">
                        <c:v>442.73</c:v>
                      </c:pt>
                      <c:pt idx="178">
                        <c:v>443.61</c:v>
                      </c:pt>
                      <c:pt idx="179">
                        <c:v>444.49099999999981</c:v>
                      </c:pt>
                      <c:pt idx="180">
                        <c:v>445.37799999999999</c:v>
                      </c:pt>
                      <c:pt idx="181">
                        <c:v>446.26099999999991</c:v>
                      </c:pt>
                      <c:pt idx="182">
                        <c:v>447.14100000000002</c:v>
                      </c:pt>
                      <c:pt idx="183">
                        <c:v>448.01499999999999</c:v>
                      </c:pt>
                      <c:pt idx="184">
                        <c:v>448.88799999999992</c:v>
                      </c:pt>
                      <c:pt idx="185">
                        <c:v>449.76499999999999</c:v>
                      </c:pt>
                      <c:pt idx="186">
                        <c:v>450.64800000000002</c:v>
                      </c:pt>
                      <c:pt idx="187">
                        <c:v>451.52599999999978</c:v>
                      </c:pt>
                      <c:pt idx="188">
                        <c:v>452.39699999999982</c:v>
                      </c:pt>
                      <c:pt idx="189">
                        <c:v>453.26199999999977</c:v>
                      </c:pt>
                      <c:pt idx="190">
                        <c:v>454.12099999999992</c:v>
                      </c:pt>
                      <c:pt idx="191">
                        <c:v>454.98</c:v>
                      </c:pt>
                      <c:pt idx="192">
                        <c:v>455.83600000000001</c:v>
                      </c:pt>
                      <c:pt idx="193">
                        <c:v>456.68899999999991</c:v>
                      </c:pt>
                      <c:pt idx="194">
                        <c:v>457.53599999999977</c:v>
                      </c:pt>
                      <c:pt idx="195">
                        <c:v>458.38400000000001</c:v>
                      </c:pt>
                      <c:pt idx="196">
                        <c:v>459.23899999999981</c:v>
                      </c:pt>
                      <c:pt idx="197">
                        <c:v>460.09699999999981</c:v>
                      </c:pt>
                      <c:pt idx="198">
                        <c:v>460.94599999999991</c:v>
                      </c:pt>
                      <c:pt idx="199">
                        <c:v>461.78599999999977</c:v>
                      </c:pt>
                      <c:pt idx="200">
                        <c:v>462.62599999999992</c:v>
                      </c:pt>
                      <c:pt idx="201">
                        <c:v>463.46999999999991</c:v>
                      </c:pt>
                      <c:pt idx="202">
                        <c:v>464.31799999999993</c:v>
                      </c:pt>
                      <c:pt idx="203">
                        <c:v>465.17</c:v>
                      </c:pt>
                      <c:pt idx="204">
                        <c:v>466.02299999999991</c:v>
                      </c:pt>
                      <c:pt idx="205">
                        <c:v>466.87099999999992</c:v>
                      </c:pt>
                      <c:pt idx="206">
                        <c:v>467.71</c:v>
                      </c:pt>
                      <c:pt idx="207">
                        <c:v>468.54899999999992</c:v>
                      </c:pt>
                      <c:pt idx="208">
                        <c:v>469.39</c:v>
                      </c:pt>
                      <c:pt idx="209">
                        <c:v>470.23399999999981</c:v>
                      </c:pt>
                      <c:pt idx="210">
                        <c:v>471.07799999999992</c:v>
                      </c:pt>
                      <c:pt idx="211">
                        <c:v>471.91799999999978</c:v>
                      </c:pt>
                      <c:pt idx="212">
                        <c:v>472.76299999999992</c:v>
                      </c:pt>
                      <c:pt idx="213">
                        <c:v>473.61</c:v>
                      </c:pt>
                      <c:pt idx="214">
                        <c:v>474.46100000000001</c:v>
                      </c:pt>
                      <c:pt idx="215">
                        <c:v>475.31299999999999</c:v>
                      </c:pt>
                      <c:pt idx="216">
                        <c:v>476.16399999999999</c:v>
                      </c:pt>
                      <c:pt idx="217">
                        <c:v>477.01099999999991</c:v>
                      </c:pt>
                      <c:pt idx="218">
                        <c:v>477.85</c:v>
                      </c:pt>
                      <c:pt idx="219">
                        <c:v>478.68799999999999</c:v>
                      </c:pt>
                      <c:pt idx="220">
                        <c:v>479.52699999999982</c:v>
                      </c:pt>
                      <c:pt idx="221">
                        <c:v>480.36299999999989</c:v>
                      </c:pt>
                      <c:pt idx="222">
                        <c:v>481.2</c:v>
                      </c:pt>
                      <c:pt idx="223">
                        <c:v>482.04199999999992</c:v>
                      </c:pt>
                      <c:pt idx="224">
                        <c:v>482.88599999999991</c:v>
                      </c:pt>
                      <c:pt idx="225">
                        <c:v>483.74</c:v>
                      </c:pt>
                      <c:pt idx="226">
                        <c:v>484.59499999999991</c:v>
                      </c:pt>
                      <c:pt idx="227">
                        <c:v>485.44599999999991</c:v>
                      </c:pt>
                      <c:pt idx="228">
                        <c:v>486.28899999999982</c:v>
                      </c:pt>
                      <c:pt idx="229">
                        <c:v>487.13099999999991</c:v>
                      </c:pt>
                      <c:pt idx="230">
                        <c:v>487.97599999999977</c:v>
                      </c:pt>
                      <c:pt idx="231">
                        <c:v>488.81899999999979</c:v>
                      </c:pt>
                      <c:pt idx="232">
                        <c:v>489.65899999999999</c:v>
                      </c:pt>
                      <c:pt idx="233">
                        <c:v>490.4939999999998</c:v>
                      </c:pt>
                      <c:pt idx="234">
                        <c:v>491.32599999999991</c:v>
                      </c:pt>
                      <c:pt idx="235">
                        <c:v>492.15499999999997</c:v>
                      </c:pt>
                      <c:pt idx="236">
                        <c:v>492.98500000000001</c:v>
                      </c:pt>
                      <c:pt idx="237">
                        <c:v>493.81399999999991</c:v>
                      </c:pt>
                      <c:pt idx="238">
                        <c:v>494.64499999999998</c:v>
                      </c:pt>
                      <c:pt idx="239">
                        <c:v>495.47899999999981</c:v>
                      </c:pt>
                      <c:pt idx="240">
                        <c:v>496.30999999999989</c:v>
                      </c:pt>
                      <c:pt idx="241">
                        <c:v>497.13699999999977</c:v>
                      </c:pt>
                      <c:pt idx="242">
                        <c:v>497.96899999999982</c:v>
                      </c:pt>
                      <c:pt idx="243">
                        <c:v>498.80700000000002</c:v>
                      </c:pt>
                      <c:pt idx="244">
                        <c:v>499.65</c:v>
                      </c:pt>
                      <c:pt idx="245">
                        <c:v>500.4939999999998</c:v>
                      </c:pt>
                      <c:pt idx="246">
                        <c:v>501.33699999999982</c:v>
                      </c:pt>
                      <c:pt idx="247">
                        <c:v>502.18099999999993</c:v>
                      </c:pt>
                      <c:pt idx="248">
                        <c:v>503.02299999999991</c:v>
                      </c:pt>
                      <c:pt idx="249">
                        <c:v>503.86099999999999</c:v>
                      </c:pt>
                      <c:pt idx="250">
                        <c:v>504.69599999999991</c:v>
                      </c:pt>
                      <c:pt idx="251">
                        <c:v>505.53499999999991</c:v>
                      </c:pt>
                      <c:pt idx="252">
                        <c:v>506.37599999999992</c:v>
                      </c:pt>
                      <c:pt idx="253">
                        <c:v>507.21699999999981</c:v>
                      </c:pt>
                      <c:pt idx="254">
                        <c:v>508.05399999999992</c:v>
                      </c:pt>
                      <c:pt idx="255">
                        <c:v>508.88599999999991</c:v>
                      </c:pt>
                      <c:pt idx="256">
                        <c:v>509.72099999999978</c:v>
                      </c:pt>
                      <c:pt idx="257">
                        <c:v>510.55599999999993</c:v>
                      </c:pt>
                      <c:pt idx="258">
                        <c:v>511.38699999999977</c:v>
                      </c:pt>
                      <c:pt idx="259">
                        <c:v>512.21600000000001</c:v>
                      </c:pt>
                      <c:pt idx="260">
                        <c:v>513.04399999999998</c:v>
                      </c:pt>
                      <c:pt idx="261">
                        <c:v>513.875</c:v>
                      </c:pt>
                      <c:pt idx="262">
                        <c:v>514.70600000000002</c:v>
                      </c:pt>
                      <c:pt idx="263">
                        <c:v>515.53599999999972</c:v>
                      </c:pt>
                      <c:pt idx="264">
                        <c:v>516.36099999999976</c:v>
                      </c:pt>
                      <c:pt idx="265">
                        <c:v>517.18499999999995</c:v>
                      </c:pt>
                      <c:pt idx="266">
                        <c:v>518.01800000000003</c:v>
                      </c:pt>
                      <c:pt idx="267">
                        <c:v>518.85099999999977</c:v>
                      </c:pt>
                      <c:pt idx="268">
                        <c:v>519.68899999999996</c:v>
                      </c:pt>
                      <c:pt idx="269">
                        <c:v>520.53</c:v>
                      </c:pt>
                      <c:pt idx="270">
                        <c:v>521.37300000000005</c:v>
                      </c:pt>
                      <c:pt idx="271">
                        <c:v>522.21400000000006</c:v>
                      </c:pt>
                      <c:pt idx="272">
                        <c:v>523.05199999999968</c:v>
                      </c:pt>
                      <c:pt idx="273">
                        <c:v>523.88699999999972</c:v>
                      </c:pt>
                      <c:pt idx="274">
                        <c:v>524.72299999999996</c:v>
                      </c:pt>
                      <c:pt idx="275">
                        <c:v>525.55799999999977</c:v>
                      </c:pt>
                      <c:pt idx="276">
                        <c:v>526.39699999999971</c:v>
                      </c:pt>
                      <c:pt idx="277">
                        <c:v>527.23799999999972</c:v>
                      </c:pt>
                      <c:pt idx="278">
                        <c:v>528.08199999999999</c:v>
                      </c:pt>
                      <c:pt idx="279">
                        <c:v>528.928</c:v>
                      </c:pt>
                      <c:pt idx="280">
                        <c:v>529.774</c:v>
                      </c:pt>
                      <c:pt idx="281">
                        <c:v>530.61799999999971</c:v>
                      </c:pt>
                      <c:pt idx="282">
                        <c:v>531.45999999999981</c:v>
                      </c:pt>
                      <c:pt idx="283">
                        <c:v>532.30499999999972</c:v>
                      </c:pt>
                      <c:pt idx="284">
                        <c:v>533.15499999999997</c:v>
                      </c:pt>
                      <c:pt idx="285">
                        <c:v>534.00900000000001</c:v>
                      </c:pt>
                      <c:pt idx="286">
                        <c:v>534.86099999999976</c:v>
                      </c:pt>
                      <c:pt idx="287">
                        <c:v>535.70900000000006</c:v>
                      </c:pt>
                      <c:pt idx="288">
                        <c:v>536.55699999999979</c:v>
                      </c:pt>
                      <c:pt idx="289">
                        <c:v>537.40199999999982</c:v>
                      </c:pt>
                      <c:pt idx="290">
                        <c:v>538.24800000000005</c:v>
                      </c:pt>
                      <c:pt idx="291">
                        <c:v>539.09699999999998</c:v>
                      </c:pt>
                      <c:pt idx="292">
                        <c:v>539.94399999999996</c:v>
                      </c:pt>
                      <c:pt idx="293">
                        <c:v>540.78899999999999</c:v>
                      </c:pt>
                      <c:pt idx="294">
                        <c:v>541.63200000000006</c:v>
                      </c:pt>
                      <c:pt idx="295">
                        <c:v>542.47699999999998</c:v>
                      </c:pt>
                      <c:pt idx="296">
                        <c:v>543.32199999999978</c:v>
                      </c:pt>
                      <c:pt idx="297">
                        <c:v>544.16199999999981</c:v>
                      </c:pt>
                      <c:pt idx="298">
                        <c:v>545.00599999999997</c:v>
                      </c:pt>
                      <c:pt idx="299">
                        <c:v>545.84899999999971</c:v>
                      </c:pt>
                      <c:pt idx="300">
                        <c:v>546.6869999999999</c:v>
                      </c:pt>
                      <c:pt idx="301">
                        <c:v>547.52699999999982</c:v>
                      </c:pt>
                      <c:pt idx="302">
                        <c:v>548.36499999999978</c:v>
                      </c:pt>
                      <c:pt idx="303">
                        <c:v>549.20500000000004</c:v>
                      </c:pt>
                      <c:pt idx="304">
                        <c:v>550.04499999999996</c:v>
                      </c:pt>
                      <c:pt idx="305">
                        <c:v>550.88699999999972</c:v>
                      </c:pt>
                      <c:pt idx="306">
                        <c:v>551.72699999999998</c:v>
                      </c:pt>
                      <c:pt idx="307">
                        <c:v>552.56499999999983</c:v>
                      </c:pt>
                      <c:pt idx="308">
                        <c:v>553.40199999999982</c:v>
                      </c:pt>
                      <c:pt idx="309">
                        <c:v>554.24</c:v>
                      </c:pt>
                      <c:pt idx="310">
                        <c:v>555.07399999999996</c:v>
                      </c:pt>
                      <c:pt idx="311">
                        <c:v>555.9069999999997</c:v>
                      </c:pt>
                      <c:pt idx="312">
                        <c:v>556.74400000000003</c:v>
                      </c:pt>
                      <c:pt idx="313">
                        <c:v>557.57500000000005</c:v>
                      </c:pt>
                      <c:pt idx="314">
                        <c:v>558.404</c:v>
                      </c:pt>
                      <c:pt idx="315">
                        <c:v>559.22900000000004</c:v>
                      </c:pt>
                      <c:pt idx="316">
                        <c:v>560.05599999999981</c:v>
                      </c:pt>
                      <c:pt idx="317">
                        <c:v>560.88499999999999</c:v>
                      </c:pt>
                      <c:pt idx="318">
                        <c:v>561.72199999999998</c:v>
                      </c:pt>
                      <c:pt idx="319">
                        <c:v>562.56399999999996</c:v>
                      </c:pt>
                      <c:pt idx="320">
                        <c:v>563.40799999999967</c:v>
                      </c:pt>
                      <c:pt idx="321">
                        <c:v>564.25099999999998</c:v>
                      </c:pt>
                      <c:pt idx="322">
                        <c:v>565.08900000000006</c:v>
                      </c:pt>
                      <c:pt idx="323">
                        <c:v>565.92499999999973</c:v>
                      </c:pt>
                      <c:pt idx="324">
                        <c:v>566.76499999999999</c:v>
                      </c:pt>
                      <c:pt idx="325">
                        <c:v>567.61199999999997</c:v>
                      </c:pt>
                      <c:pt idx="326">
                        <c:v>568.45900000000006</c:v>
                      </c:pt>
                      <c:pt idx="327">
                        <c:v>569.30599999999981</c:v>
                      </c:pt>
                      <c:pt idx="328">
                        <c:v>570.149</c:v>
                      </c:pt>
                      <c:pt idx="329">
                        <c:v>570.99400000000003</c:v>
                      </c:pt>
                      <c:pt idx="330">
                        <c:v>571.84099999999967</c:v>
                      </c:pt>
                      <c:pt idx="331">
                        <c:v>572.68799999999999</c:v>
                      </c:pt>
                      <c:pt idx="332">
                        <c:v>573.53099999999972</c:v>
                      </c:pt>
                      <c:pt idx="333">
                        <c:v>574.38300000000004</c:v>
                      </c:pt>
                      <c:pt idx="334">
                        <c:v>575.23699999999997</c:v>
                      </c:pt>
                      <c:pt idx="335">
                        <c:v>576.09</c:v>
                      </c:pt>
                      <c:pt idx="336">
                        <c:v>576.93999999999983</c:v>
                      </c:pt>
                      <c:pt idx="337">
                        <c:v>577.79100000000005</c:v>
                      </c:pt>
                      <c:pt idx="338">
                        <c:v>578.6389999999999</c:v>
                      </c:pt>
                      <c:pt idx="339">
                        <c:v>579.48900000000003</c:v>
                      </c:pt>
                      <c:pt idx="340">
                        <c:v>580.34199999999976</c:v>
                      </c:pt>
                      <c:pt idx="341">
                        <c:v>581.19299999999998</c:v>
                      </c:pt>
                      <c:pt idx="342">
                        <c:v>582.04299999999967</c:v>
                      </c:pt>
                      <c:pt idx="343">
                        <c:v>582.89</c:v>
                      </c:pt>
                      <c:pt idx="344">
                        <c:v>583.73599999999999</c:v>
                      </c:pt>
                      <c:pt idx="345">
                        <c:v>584.58299999999997</c:v>
                      </c:pt>
                      <c:pt idx="346">
                        <c:v>585.43199999999979</c:v>
                      </c:pt>
                      <c:pt idx="347">
                        <c:v>586.28300000000002</c:v>
                      </c:pt>
                      <c:pt idx="348">
                        <c:v>587.13699999999972</c:v>
                      </c:pt>
                      <c:pt idx="349">
                        <c:v>587.99199999999996</c:v>
                      </c:pt>
                      <c:pt idx="350">
                        <c:v>588.84799999999962</c:v>
                      </c:pt>
                      <c:pt idx="351">
                        <c:v>589.70000000000005</c:v>
                      </c:pt>
                      <c:pt idx="352">
                        <c:v>590.55599999999981</c:v>
                      </c:pt>
                      <c:pt idx="353">
                        <c:v>591.41100000000006</c:v>
                      </c:pt>
                      <c:pt idx="354">
                        <c:v>592.27</c:v>
                      </c:pt>
                      <c:pt idx="355">
                        <c:v>593.13400000000001</c:v>
                      </c:pt>
                      <c:pt idx="356">
                        <c:v>593.99299999999971</c:v>
                      </c:pt>
                      <c:pt idx="357">
                        <c:v>594.84299999999962</c:v>
                      </c:pt>
                      <c:pt idx="358">
                        <c:v>595.69399999999996</c:v>
                      </c:pt>
                      <c:pt idx="359">
                        <c:v>596.54099999999971</c:v>
                      </c:pt>
                      <c:pt idx="360">
                        <c:v>597.38599999999997</c:v>
                      </c:pt>
                      <c:pt idx="361">
                        <c:v>598.23400000000004</c:v>
                      </c:pt>
                      <c:pt idx="362">
                        <c:v>599.08600000000001</c:v>
                      </c:pt>
                      <c:pt idx="363">
                        <c:v>599.93799999999976</c:v>
                      </c:pt>
                      <c:pt idx="364">
                        <c:v>600.79200000000003</c:v>
                      </c:pt>
                      <c:pt idx="365">
                        <c:v>601.64599999999996</c:v>
                      </c:pt>
                      <c:pt idx="366">
                        <c:v>602.5029999999997</c:v>
                      </c:pt>
                      <c:pt idx="367">
                        <c:v>603.3589999999997</c:v>
                      </c:pt>
                      <c:pt idx="368">
                        <c:v>604.21299999999997</c:v>
                      </c:pt>
                      <c:pt idx="369">
                        <c:v>605.06399999999996</c:v>
                      </c:pt>
                      <c:pt idx="370">
                        <c:v>605.91599999999971</c:v>
                      </c:pt>
                      <c:pt idx="371">
                        <c:v>606.76699999999983</c:v>
                      </c:pt>
                      <c:pt idx="372">
                        <c:v>607.61400000000003</c:v>
                      </c:pt>
                      <c:pt idx="373">
                        <c:v>608.45699999999977</c:v>
                      </c:pt>
                      <c:pt idx="374">
                        <c:v>609.30499999999972</c:v>
                      </c:pt>
                      <c:pt idx="375">
                        <c:v>610.15499999999997</c:v>
                      </c:pt>
                      <c:pt idx="376">
                        <c:v>611.01</c:v>
                      </c:pt>
                      <c:pt idx="377">
                        <c:v>611.86899999999969</c:v>
                      </c:pt>
                      <c:pt idx="378">
                        <c:v>612.72400000000005</c:v>
                      </c:pt>
                      <c:pt idx="379">
                        <c:v>613.58400000000006</c:v>
                      </c:pt>
                      <c:pt idx="380">
                        <c:v>614.43899999999996</c:v>
                      </c:pt>
                      <c:pt idx="381">
                        <c:v>615.29200000000003</c:v>
                      </c:pt>
                      <c:pt idx="382">
                        <c:v>616.14599999999996</c:v>
                      </c:pt>
                      <c:pt idx="383">
                        <c:v>617.00099999999998</c:v>
                      </c:pt>
                      <c:pt idx="384">
                        <c:v>617.85699999999974</c:v>
                      </c:pt>
                      <c:pt idx="385">
                        <c:v>618.71299999999997</c:v>
                      </c:pt>
                      <c:pt idx="386">
                        <c:v>619.56699999999978</c:v>
                      </c:pt>
                      <c:pt idx="387">
                        <c:v>620.41599999999971</c:v>
                      </c:pt>
                      <c:pt idx="388">
                        <c:v>621.27</c:v>
                      </c:pt>
                      <c:pt idx="389">
                        <c:v>622.13099999999997</c:v>
                      </c:pt>
                      <c:pt idx="390">
                        <c:v>622.99299999999971</c:v>
                      </c:pt>
                      <c:pt idx="391">
                        <c:v>623.85699999999974</c:v>
                      </c:pt>
                      <c:pt idx="392">
                        <c:v>624.71799999999996</c:v>
                      </c:pt>
                      <c:pt idx="393">
                        <c:v>625.577</c:v>
                      </c:pt>
                      <c:pt idx="394">
                        <c:v>626.43599999999969</c:v>
                      </c:pt>
                      <c:pt idx="395">
                        <c:v>627.29399999999998</c:v>
                      </c:pt>
                      <c:pt idx="396">
                        <c:v>628.15099999999973</c:v>
                      </c:pt>
                      <c:pt idx="397">
                        <c:v>629.00400000000002</c:v>
                      </c:pt>
                      <c:pt idx="398">
                        <c:v>629.86399999999981</c:v>
                      </c:pt>
                      <c:pt idx="399">
                        <c:v>630.72400000000005</c:v>
                      </c:pt>
                      <c:pt idx="400">
                        <c:v>631.58000000000004</c:v>
                      </c:pt>
                      <c:pt idx="401">
                        <c:v>632.43699999999967</c:v>
                      </c:pt>
                      <c:pt idx="402">
                        <c:v>633.29200000000003</c:v>
                      </c:pt>
                      <c:pt idx="403">
                        <c:v>634.1569999999997</c:v>
                      </c:pt>
                      <c:pt idx="404">
                        <c:v>635.01900000000001</c:v>
                      </c:pt>
                      <c:pt idx="405">
                        <c:v>635.875</c:v>
                      </c:pt>
                      <c:pt idx="406">
                        <c:v>636.73099999999999</c:v>
                      </c:pt>
                      <c:pt idx="407">
                        <c:v>637.58799999999997</c:v>
                      </c:pt>
                      <c:pt idx="408">
                        <c:v>638.44299999999976</c:v>
                      </c:pt>
                      <c:pt idx="409">
                        <c:v>639.29999999999995</c:v>
                      </c:pt>
                      <c:pt idx="410">
                        <c:v>640.16</c:v>
                      </c:pt>
                      <c:pt idx="411">
                        <c:v>641.024</c:v>
                      </c:pt>
                      <c:pt idx="412">
                        <c:v>641.88499999999999</c:v>
                      </c:pt>
                      <c:pt idx="413">
                        <c:v>642.74599999999998</c:v>
                      </c:pt>
                      <c:pt idx="414">
                        <c:v>643.60299999999972</c:v>
                      </c:pt>
                      <c:pt idx="415">
                        <c:v>644.45799999999974</c:v>
                      </c:pt>
                      <c:pt idx="416">
                        <c:v>645.31199999999967</c:v>
                      </c:pt>
                      <c:pt idx="417">
                        <c:v>646.16300000000001</c:v>
                      </c:pt>
                      <c:pt idx="418">
                        <c:v>647.01</c:v>
                      </c:pt>
                      <c:pt idx="419">
                        <c:v>647.85699999999974</c:v>
                      </c:pt>
                      <c:pt idx="420">
                        <c:v>648.70799999999997</c:v>
                      </c:pt>
                      <c:pt idx="421">
                        <c:v>649.56099999999969</c:v>
                      </c:pt>
                      <c:pt idx="422">
                        <c:v>650.41399999999999</c:v>
                      </c:pt>
                      <c:pt idx="423">
                        <c:v>651.26199999999972</c:v>
                      </c:pt>
                      <c:pt idx="424">
                        <c:v>652.1099999999999</c:v>
                      </c:pt>
                      <c:pt idx="425">
                        <c:v>652.95900000000006</c:v>
                      </c:pt>
                      <c:pt idx="426">
                        <c:v>653.80699999999979</c:v>
                      </c:pt>
                      <c:pt idx="427">
                        <c:v>654.654</c:v>
                      </c:pt>
                      <c:pt idx="428">
                        <c:v>655.50400000000002</c:v>
                      </c:pt>
                      <c:pt idx="429">
                        <c:v>656.36099999999976</c:v>
                      </c:pt>
                      <c:pt idx="430">
                        <c:v>657.21799999999996</c:v>
                      </c:pt>
                      <c:pt idx="431">
                        <c:v>658.07100000000003</c:v>
                      </c:pt>
                      <c:pt idx="432">
                        <c:v>658.92499999999973</c:v>
                      </c:pt>
                      <c:pt idx="433">
                        <c:v>659.779</c:v>
                      </c:pt>
                      <c:pt idx="434">
                        <c:v>660.63400000000001</c:v>
                      </c:pt>
                      <c:pt idx="435">
                        <c:v>661.49</c:v>
                      </c:pt>
                      <c:pt idx="436">
                        <c:v>662.34599999999978</c:v>
                      </c:pt>
                      <c:pt idx="437">
                        <c:v>663.202</c:v>
                      </c:pt>
                      <c:pt idx="438">
                        <c:v>664.05599999999981</c:v>
                      </c:pt>
                      <c:pt idx="439">
                        <c:v>664.90599999999972</c:v>
                      </c:pt>
                      <c:pt idx="440">
                        <c:v>665.755</c:v>
                      </c:pt>
                      <c:pt idx="441">
                        <c:v>666.6099999999999</c:v>
                      </c:pt>
                      <c:pt idx="442">
                        <c:v>667.46899999999982</c:v>
                      </c:pt>
                      <c:pt idx="443">
                        <c:v>668.32799999999975</c:v>
                      </c:pt>
                      <c:pt idx="444">
                        <c:v>669.18899999999996</c:v>
                      </c:pt>
                      <c:pt idx="445">
                        <c:v>670.05599999999981</c:v>
                      </c:pt>
                      <c:pt idx="446">
                        <c:v>670.928</c:v>
                      </c:pt>
                      <c:pt idx="447">
                        <c:v>671.798</c:v>
                      </c:pt>
                      <c:pt idx="448">
                        <c:v>672.66199999999981</c:v>
                      </c:pt>
                      <c:pt idx="449">
                        <c:v>673.52099999999996</c:v>
                      </c:pt>
                      <c:pt idx="450">
                        <c:v>674.375</c:v>
                      </c:pt>
                      <c:pt idx="451">
                        <c:v>675.22799999999972</c:v>
                      </c:pt>
                      <c:pt idx="452">
                        <c:v>676.08199999999999</c:v>
                      </c:pt>
                      <c:pt idx="453">
                        <c:v>676.93799999999976</c:v>
                      </c:pt>
                      <c:pt idx="454">
                        <c:v>677.79499999999996</c:v>
                      </c:pt>
                      <c:pt idx="455">
                        <c:v>678.6569999999997</c:v>
                      </c:pt>
                      <c:pt idx="456">
                        <c:v>679.51900000000001</c:v>
                      </c:pt>
                      <c:pt idx="457">
                        <c:v>680.3779999999997</c:v>
                      </c:pt>
                      <c:pt idx="458">
                        <c:v>681.23400000000004</c:v>
                      </c:pt>
                      <c:pt idx="459">
                        <c:v>682.09199999999998</c:v>
                      </c:pt>
                      <c:pt idx="460">
                        <c:v>682.94999999999982</c:v>
                      </c:pt>
                      <c:pt idx="461">
                        <c:v>683.81399999999996</c:v>
                      </c:pt>
                      <c:pt idx="462">
                        <c:v>684.67499999999995</c:v>
                      </c:pt>
                      <c:pt idx="463">
                        <c:v>685.53399999999999</c:v>
                      </c:pt>
                      <c:pt idx="464">
                        <c:v>686.39499999999998</c:v>
                      </c:pt>
                      <c:pt idx="465">
                        <c:v>687.25599999999997</c:v>
                      </c:pt>
                      <c:pt idx="466">
                        <c:v>688.11699999999996</c:v>
                      </c:pt>
                      <c:pt idx="467">
                        <c:v>688.971</c:v>
                      </c:pt>
                      <c:pt idx="468">
                        <c:v>689.82099999999969</c:v>
                      </c:pt>
                      <c:pt idx="469">
                        <c:v>690.66799999999967</c:v>
                      </c:pt>
                      <c:pt idx="470">
                        <c:v>691.51499999999999</c:v>
                      </c:pt>
                      <c:pt idx="471">
                        <c:v>692.36599999999976</c:v>
                      </c:pt>
                      <c:pt idx="472">
                        <c:v>693.22400000000005</c:v>
                      </c:pt>
                      <c:pt idx="473">
                        <c:v>694.08500000000004</c:v>
                      </c:pt>
                      <c:pt idx="474">
                        <c:v>694.93999999999983</c:v>
                      </c:pt>
                      <c:pt idx="475">
                        <c:v>695.79299999999989</c:v>
                      </c:pt>
                      <c:pt idx="476">
                        <c:v>696.64300000000003</c:v>
                      </c:pt>
                      <c:pt idx="477">
                        <c:v>697.49099999999999</c:v>
                      </c:pt>
                      <c:pt idx="478">
                        <c:v>698.34299999999962</c:v>
                      </c:pt>
                      <c:pt idx="479">
                        <c:v>699.19600000000003</c:v>
                      </c:pt>
                      <c:pt idx="480">
                        <c:v>700.05199999999968</c:v>
                      </c:pt>
                      <c:pt idx="481">
                        <c:v>700.91199999999981</c:v>
                      </c:pt>
                      <c:pt idx="482">
                        <c:v>701.76599999999996</c:v>
                      </c:pt>
                      <c:pt idx="483">
                        <c:v>702.61599999999999</c:v>
                      </c:pt>
                      <c:pt idx="484">
                        <c:v>703.46599999999967</c:v>
                      </c:pt>
                      <c:pt idx="485">
                        <c:v>704.31499999999983</c:v>
                      </c:pt>
                      <c:pt idx="486">
                        <c:v>705.16699999999969</c:v>
                      </c:pt>
                      <c:pt idx="487">
                        <c:v>706.024</c:v>
                      </c:pt>
                      <c:pt idx="488">
                        <c:v>706.8779999999997</c:v>
                      </c:pt>
                      <c:pt idx="489">
                        <c:v>707.73299999999972</c:v>
                      </c:pt>
                      <c:pt idx="490">
                        <c:v>708.58500000000004</c:v>
                      </c:pt>
                      <c:pt idx="491">
                        <c:v>709.43699999999967</c:v>
                      </c:pt>
                      <c:pt idx="492">
                        <c:v>710.29</c:v>
                      </c:pt>
                      <c:pt idx="493">
                        <c:v>711.14300000000003</c:v>
                      </c:pt>
                      <c:pt idx="494">
                        <c:v>711.995</c:v>
                      </c:pt>
                      <c:pt idx="495">
                        <c:v>712.84699999999975</c:v>
                      </c:pt>
                      <c:pt idx="496">
                        <c:v>713.702</c:v>
                      </c:pt>
                      <c:pt idx="497">
                        <c:v>714.55599999999981</c:v>
                      </c:pt>
                      <c:pt idx="498">
                        <c:v>715.41199999999981</c:v>
                      </c:pt>
                      <c:pt idx="499">
                        <c:v>716.27300000000002</c:v>
                      </c:pt>
                      <c:pt idx="500">
                        <c:v>717.12900000000002</c:v>
                      </c:pt>
                      <c:pt idx="501">
                        <c:v>717.98599999999999</c:v>
                      </c:pt>
                      <c:pt idx="502">
                        <c:v>718.84399999999982</c:v>
                      </c:pt>
                      <c:pt idx="503">
                        <c:v>719.70399999999995</c:v>
                      </c:pt>
                      <c:pt idx="504">
                        <c:v>720.55999999999983</c:v>
                      </c:pt>
                      <c:pt idx="505">
                        <c:v>721.41699999999969</c:v>
                      </c:pt>
                      <c:pt idx="506">
                        <c:v>722.27300000000002</c:v>
                      </c:pt>
                      <c:pt idx="507">
                        <c:v>723.12900000000002</c:v>
                      </c:pt>
                      <c:pt idx="508">
                        <c:v>723.98800000000006</c:v>
                      </c:pt>
                      <c:pt idx="509">
                        <c:v>724.84899999999971</c:v>
                      </c:pt>
                      <c:pt idx="510">
                        <c:v>725.71400000000006</c:v>
                      </c:pt>
                      <c:pt idx="511">
                        <c:v>726.577</c:v>
                      </c:pt>
                      <c:pt idx="512">
                        <c:v>727.44199999999978</c:v>
                      </c:pt>
                      <c:pt idx="513">
                        <c:v>728.30999999999983</c:v>
                      </c:pt>
                      <c:pt idx="514">
                        <c:v>729.17399999999998</c:v>
                      </c:pt>
                      <c:pt idx="515">
                        <c:v>730.03399999999999</c:v>
                      </c:pt>
                      <c:pt idx="516">
                        <c:v>730.89199999999983</c:v>
                      </c:pt>
                      <c:pt idx="517">
                        <c:v>731.75400000000002</c:v>
                      </c:pt>
                      <c:pt idx="518">
                        <c:v>732.61900000000003</c:v>
                      </c:pt>
                      <c:pt idx="519">
                        <c:v>733.48699999999997</c:v>
                      </c:pt>
                      <c:pt idx="520">
                        <c:v>734.36300000000006</c:v>
                      </c:pt>
                      <c:pt idx="521">
                        <c:v>735.24699999999996</c:v>
                      </c:pt>
                      <c:pt idx="522">
                        <c:v>736.12300000000005</c:v>
                      </c:pt>
                      <c:pt idx="523">
                        <c:v>736.99599999999998</c:v>
                      </c:pt>
                      <c:pt idx="524">
                        <c:v>737.86699999999962</c:v>
                      </c:pt>
                      <c:pt idx="525">
                        <c:v>738.73299999999972</c:v>
                      </c:pt>
                      <c:pt idx="526">
                        <c:v>739.6</c:v>
                      </c:pt>
                      <c:pt idx="527">
                        <c:v>740.46199999999976</c:v>
                      </c:pt>
                      <c:pt idx="528">
                        <c:v>741.32599999999979</c:v>
                      </c:pt>
                      <c:pt idx="529">
                        <c:v>742.19</c:v>
                      </c:pt>
                      <c:pt idx="530">
                        <c:v>743.0469999999998</c:v>
                      </c:pt>
                      <c:pt idx="531">
                        <c:v>743.90300000000002</c:v>
                      </c:pt>
                      <c:pt idx="532">
                        <c:v>744.75599999999997</c:v>
                      </c:pt>
                      <c:pt idx="533">
                        <c:v>745.61500000000001</c:v>
                      </c:pt>
                      <c:pt idx="534">
                        <c:v>746.471</c:v>
                      </c:pt>
                      <c:pt idx="535">
                        <c:v>747.32699999999977</c:v>
                      </c:pt>
                      <c:pt idx="536">
                        <c:v>748.18600000000004</c:v>
                      </c:pt>
                      <c:pt idx="537">
                        <c:v>749.04499999999996</c:v>
                      </c:pt>
                      <c:pt idx="538">
                        <c:v>749.9</c:v>
                      </c:pt>
                      <c:pt idx="539">
                        <c:v>750.7529999999997</c:v>
                      </c:pt>
                      <c:pt idx="540">
                        <c:v>751.60500000000002</c:v>
                      </c:pt>
                      <c:pt idx="541">
                        <c:v>752.45399999999972</c:v>
                      </c:pt>
                      <c:pt idx="542">
                        <c:v>753.30699999999979</c:v>
                      </c:pt>
                      <c:pt idx="543">
                        <c:v>754.16199999999981</c:v>
                      </c:pt>
                      <c:pt idx="544">
                        <c:v>755.01900000000001</c:v>
                      </c:pt>
                      <c:pt idx="545">
                        <c:v>755.87099999999998</c:v>
                      </c:pt>
                      <c:pt idx="546">
                        <c:v>756.72299999999996</c:v>
                      </c:pt>
                      <c:pt idx="547">
                        <c:v>757.57899999999995</c:v>
                      </c:pt>
                      <c:pt idx="548">
                        <c:v>758.43699999999967</c:v>
                      </c:pt>
                      <c:pt idx="549">
                        <c:v>759.29299999999989</c:v>
                      </c:pt>
                      <c:pt idx="550">
                        <c:v>760.14499999999998</c:v>
                      </c:pt>
                      <c:pt idx="551">
                        <c:v>760.99699999999996</c:v>
                      </c:pt>
                      <c:pt idx="552">
                        <c:v>761.8529999999995</c:v>
                      </c:pt>
                      <c:pt idx="553">
                        <c:v>762.71199999999999</c:v>
                      </c:pt>
                      <c:pt idx="554">
                        <c:v>763.57899999999995</c:v>
                      </c:pt>
                      <c:pt idx="555">
                        <c:v>764.45099999999979</c:v>
                      </c:pt>
                      <c:pt idx="556">
                        <c:v>765.31999999999971</c:v>
                      </c:pt>
                      <c:pt idx="557">
                        <c:v>766.19100000000003</c:v>
                      </c:pt>
                      <c:pt idx="558">
                        <c:v>767.06199999999967</c:v>
                      </c:pt>
                      <c:pt idx="559">
                        <c:v>767.94299999999976</c:v>
                      </c:pt>
                      <c:pt idx="560">
                        <c:v>768.82599999999979</c:v>
                      </c:pt>
                      <c:pt idx="561">
                        <c:v>769.71299999999997</c:v>
                      </c:pt>
                      <c:pt idx="562">
                        <c:v>770.6</c:v>
                      </c:pt>
                      <c:pt idx="563">
                        <c:v>771.48800000000006</c:v>
                      </c:pt>
                      <c:pt idx="564">
                        <c:v>772.37300000000005</c:v>
                      </c:pt>
                      <c:pt idx="565">
                        <c:v>773.25900000000001</c:v>
                      </c:pt>
                      <c:pt idx="566">
                        <c:v>774.14599999999996</c:v>
                      </c:pt>
                      <c:pt idx="567">
                        <c:v>775.03399999999999</c:v>
                      </c:pt>
                      <c:pt idx="568">
                        <c:v>775.92</c:v>
                      </c:pt>
                      <c:pt idx="569">
                        <c:v>776.8009999999997</c:v>
                      </c:pt>
                      <c:pt idx="570">
                        <c:v>777.67899999999997</c:v>
                      </c:pt>
                      <c:pt idx="571">
                        <c:v>778.55399999999997</c:v>
                      </c:pt>
                      <c:pt idx="572">
                        <c:v>779.42699999999968</c:v>
                      </c:pt>
                      <c:pt idx="573">
                        <c:v>780.29299999999989</c:v>
                      </c:pt>
                      <c:pt idx="574">
                        <c:v>781.16</c:v>
                      </c:pt>
                      <c:pt idx="575">
                        <c:v>782.024</c:v>
                      </c:pt>
                      <c:pt idx="576">
                        <c:v>782.88799999999969</c:v>
                      </c:pt>
                      <c:pt idx="577">
                        <c:v>783.755</c:v>
                      </c:pt>
                      <c:pt idx="578">
                        <c:v>784.62599999999998</c:v>
                      </c:pt>
                      <c:pt idx="579">
                        <c:v>785.49400000000003</c:v>
                      </c:pt>
                      <c:pt idx="580">
                        <c:v>786.36199999999974</c:v>
                      </c:pt>
                      <c:pt idx="581">
                        <c:v>787.23400000000004</c:v>
                      </c:pt>
                      <c:pt idx="582">
                        <c:v>788.11500000000001</c:v>
                      </c:pt>
                      <c:pt idx="583">
                        <c:v>788.99799999999971</c:v>
                      </c:pt>
                      <c:pt idx="584">
                        <c:v>789.87599999999998</c:v>
                      </c:pt>
                      <c:pt idx="585">
                        <c:v>790.75099999999998</c:v>
                      </c:pt>
                      <c:pt idx="586">
                        <c:v>791.62400000000002</c:v>
                      </c:pt>
                      <c:pt idx="587">
                        <c:v>792.50099999999998</c:v>
                      </c:pt>
                      <c:pt idx="588">
                        <c:v>793.38099999999997</c:v>
                      </c:pt>
                      <c:pt idx="589">
                        <c:v>794.26</c:v>
                      </c:pt>
                      <c:pt idx="590">
                        <c:v>795.13900000000001</c:v>
                      </c:pt>
                      <c:pt idx="591">
                        <c:v>796.02</c:v>
                      </c:pt>
                      <c:pt idx="592">
                        <c:v>796.90599999999972</c:v>
                      </c:pt>
                      <c:pt idx="593">
                        <c:v>797.79</c:v>
                      </c:pt>
                      <c:pt idx="594">
                        <c:v>798.66899999999998</c:v>
                      </c:pt>
                      <c:pt idx="595">
                        <c:v>799.5469999999998</c:v>
                      </c:pt>
                      <c:pt idx="596">
                        <c:v>800.42499999999973</c:v>
                      </c:pt>
                      <c:pt idx="597">
                        <c:v>801.303</c:v>
                      </c:pt>
                      <c:pt idx="598">
                        <c:v>802.18399999999997</c:v>
                      </c:pt>
                      <c:pt idx="599">
                        <c:v>803.06499999999971</c:v>
                      </c:pt>
                      <c:pt idx="600">
                        <c:v>803.9459999999998</c:v>
                      </c:pt>
                      <c:pt idx="601">
                        <c:v>804.82899999999972</c:v>
                      </c:pt>
                      <c:pt idx="602">
                        <c:v>805.71699999999998</c:v>
                      </c:pt>
                      <c:pt idx="603">
                        <c:v>806.60500000000002</c:v>
                      </c:pt>
                      <c:pt idx="604">
                        <c:v>807.49099999999999</c:v>
                      </c:pt>
                      <c:pt idx="605">
                        <c:v>808.38099999999997</c:v>
                      </c:pt>
                      <c:pt idx="606">
                        <c:v>809.26900000000001</c:v>
                      </c:pt>
                      <c:pt idx="607">
                        <c:v>810.154</c:v>
                      </c:pt>
                      <c:pt idx="608">
                        <c:v>811.04300000000001</c:v>
                      </c:pt>
                      <c:pt idx="609">
                        <c:v>811.93499999999972</c:v>
                      </c:pt>
                      <c:pt idx="610">
                        <c:v>812.82399999999996</c:v>
                      </c:pt>
                      <c:pt idx="611">
                        <c:v>813.71</c:v>
                      </c:pt>
                      <c:pt idx="612">
                        <c:v>814.59500000000003</c:v>
                      </c:pt>
                      <c:pt idx="613">
                        <c:v>815.48299999999972</c:v>
                      </c:pt>
                      <c:pt idx="614">
                        <c:v>816.3689999999998</c:v>
                      </c:pt>
                      <c:pt idx="615">
                        <c:v>817.25</c:v>
                      </c:pt>
                      <c:pt idx="616">
                        <c:v>818.13599999999997</c:v>
                      </c:pt>
                      <c:pt idx="617">
                        <c:v>819.02800000000002</c:v>
                      </c:pt>
                      <c:pt idx="618">
                        <c:v>819.9219999999998</c:v>
                      </c:pt>
                      <c:pt idx="619">
                        <c:v>820.81399999999996</c:v>
                      </c:pt>
                      <c:pt idx="620">
                        <c:v>821.71</c:v>
                      </c:pt>
                      <c:pt idx="621">
                        <c:v>822.60699999999997</c:v>
                      </c:pt>
                      <c:pt idx="622">
                        <c:v>823.50599999999997</c:v>
                      </c:pt>
                      <c:pt idx="623">
                        <c:v>824.40300000000002</c:v>
                      </c:pt>
                      <c:pt idx="624">
                        <c:v>825.3009999999997</c:v>
                      </c:pt>
                      <c:pt idx="625">
                        <c:v>826.19899999999996</c:v>
                      </c:pt>
                      <c:pt idx="626">
                        <c:v>827.10500000000002</c:v>
                      </c:pt>
                      <c:pt idx="627">
                        <c:v>828.01300000000003</c:v>
                      </c:pt>
                      <c:pt idx="628">
                        <c:v>828.91399999999999</c:v>
                      </c:pt>
                      <c:pt idx="629">
                        <c:v>829.81299999999976</c:v>
                      </c:pt>
                      <c:pt idx="630">
                        <c:v>830.71199999999999</c:v>
                      </c:pt>
                      <c:pt idx="631">
                        <c:v>831.60900000000004</c:v>
                      </c:pt>
                      <c:pt idx="632">
                        <c:v>832.5079999999997</c:v>
                      </c:pt>
                      <c:pt idx="633">
                        <c:v>833.40800000000002</c:v>
                      </c:pt>
                      <c:pt idx="634">
                        <c:v>834.31099999999969</c:v>
                      </c:pt>
                      <c:pt idx="635">
                        <c:v>835.22199999999998</c:v>
                      </c:pt>
                      <c:pt idx="636">
                        <c:v>836.13499999999999</c:v>
                      </c:pt>
                      <c:pt idx="637">
                        <c:v>837.05</c:v>
                      </c:pt>
                      <c:pt idx="638">
                        <c:v>837.97</c:v>
                      </c:pt>
                      <c:pt idx="639">
                        <c:v>838.89</c:v>
                      </c:pt>
                      <c:pt idx="640">
                        <c:v>839.80699999999979</c:v>
                      </c:pt>
                      <c:pt idx="641">
                        <c:v>840.72199999999998</c:v>
                      </c:pt>
                      <c:pt idx="642">
                        <c:v>841.63400000000001</c:v>
                      </c:pt>
                      <c:pt idx="643">
                        <c:v>842.54599999999971</c:v>
                      </c:pt>
                      <c:pt idx="644">
                        <c:v>843.46399999999971</c:v>
                      </c:pt>
                      <c:pt idx="645">
                        <c:v>844.38499999999999</c:v>
                      </c:pt>
                      <c:pt idx="646">
                        <c:v>845.30199999999979</c:v>
                      </c:pt>
                      <c:pt idx="647">
                        <c:v>846.22</c:v>
                      </c:pt>
                      <c:pt idx="648">
                        <c:v>847.14300000000003</c:v>
                      </c:pt>
                      <c:pt idx="649">
                        <c:v>848.06799999999976</c:v>
                      </c:pt>
                      <c:pt idx="650">
                        <c:v>848.99199999999996</c:v>
                      </c:pt>
                      <c:pt idx="651">
                        <c:v>849.91800000000001</c:v>
                      </c:pt>
                      <c:pt idx="652">
                        <c:v>850.84299999999962</c:v>
                      </c:pt>
                      <c:pt idx="653">
                        <c:v>851.76699999999971</c:v>
                      </c:pt>
                      <c:pt idx="654">
                        <c:v>852.69100000000003</c:v>
                      </c:pt>
                      <c:pt idx="655">
                        <c:v>853.61199999999997</c:v>
                      </c:pt>
                      <c:pt idx="656">
                        <c:v>854.52599999999973</c:v>
                      </c:pt>
                      <c:pt idx="657">
                        <c:v>855.42899999999997</c:v>
                      </c:pt>
                      <c:pt idx="658">
                        <c:v>856.33099999999979</c:v>
                      </c:pt>
                      <c:pt idx="659">
                        <c:v>857.24299999999971</c:v>
                      </c:pt>
                      <c:pt idx="660">
                        <c:v>858.16199999999969</c:v>
                      </c:pt>
                      <c:pt idx="661">
                        <c:v>859.08900000000006</c:v>
                      </c:pt>
                      <c:pt idx="662">
                        <c:v>860.01699999999971</c:v>
                      </c:pt>
                      <c:pt idx="663">
                        <c:v>860.93999999999971</c:v>
                      </c:pt>
                      <c:pt idx="664">
                        <c:v>861.8539999999997</c:v>
                      </c:pt>
                      <c:pt idx="665">
                        <c:v>862.76900000000001</c:v>
                      </c:pt>
                      <c:pt idx="666">
                        <c:v>863.68600000000004</c:v>
                      </c:pt>
                      <c:pt idx="667">
                        <c:v>864.59400000000005</c:v>
                      </c:pt>
                      <c:pt idx="668">
                        <c:v>865.5</c:v>
                      </c:pt>
                      <c:pt idx="669">
                        <c:v>866.40599999999972</c:v>
                      </c:pt>
                      <c:pt idx="670">
                        <c:v>867.3159999999998</c:v>
                      </c:pt>
                      <c:pt idx="671">
                        <c:v>868.23299999999972</c:v>
                      </c:pt>
                      <c:pt idx="672">
                        <c:v>869.15</c:v>
                      </c:pt>
                      <c:pt idx="673">
                        <c:v>870.06399999999996</c:v>
                      </c:pt>
                      <c:pt idx="674">
                        <c:v>870.97299999999996</c:v>
                      </c:pt>
                      <c:pt idx="675">
                        <c:v>871.88900000000001</c:v>
                      </c:pt>
                      <c:pt idx="676">
                        <c:v>872.81399999999996</c:v>
                      </c:pt>
                      <c:pt idx="677">
                        <c:v>873.74599999999998</c:v>
                      </c:pt>
                      <c:pt idx="678">
                        <c:v>874.68299999999999</c:v>
                      </c:pt>
                      <c:pt idx="679">
                        <c:v>875.625</c:v>
                      </c:pt>
                      <c:pt idx="680">
                        <c:v>876.56799999999976</c:v>
                      </c:pt>
                      <c:pt idx="681">
                        <c:v>877.51699999999971</c:v>
                      </c:pt>
                      <c:pt idx="682">
                        <c:v>878.46799999999962</c:v>
                      </c:pt>
                      <c:pt idx="683">
                        <c:v>879.4219999999998</c:v>
                      </c:pt>
                      <c:pt idx="684">
                        <c:v>880.37599999999998</c:v>
                      </c:pt>
                      <c:pt idx="685">
                        <c:v>881.32699999999977</c:v>
                      </c:pt>
                      <c:pt idx="686">
                        <c:v>882.27700000000004</c:v>
                      </c:pt>
                      <c:pt idx="687">
                        <c:v>883.23</c:v>
                      </c:pt>
                      <c:pt idx="688">
                        <c:v>884.19</c:v>
                      </c:pt>
                      <c:pt idx="689">
                        <c:v>885.1519999999997</c:v>
                      </c:pt>
                      <c:pt idx="690">
                        <c:v>886.11599999999999</c:v>
                      </c:pt>
                      <c:pt idx="691">
                        <c:v>887.07799999999997</c:v>
                      </c:pt>
                      <c:pt idx="692">
                        <c:v>888.0419999999998</c:v>
                      </c:pt>
                      <c:pt idx="693">
                        <c:v>889.00699999999972</c:v>
                      </c:pt>
                      <c:pt idx="694">
                        <c:v>889.97199999999998</c:v>
                      </c:pt>
                      <c:pt idx="695">
                        <c:v>890.93499999999972</c:v>
                      </c:pt>
                      <c:pt idx="696">
                        <c:v>891.89499999999998</c:v>
                      </c:pt>
                      <c:pt idx="697">
                        <c:v>892.8539999999997</c:v>
                      </c:pt>
                      <c:pt idx="698">
                        <c:v>893.81399999999996</c:v>
                      </c:pt>
                      <c:pt idx="699">
                        <c:v>894.77499999999998</c:v>
                      </c:pt>
                      <c:pt idx="700">
                        <c:v>895.74199999999996</c:v>
                      </c:pt>
                      <c:pt idx="701">
                        <c:v>896.71799999999996</c:v>
                      </c:pt>
                      <c:pt idx="702">
                        <c:v>897.697</c:v>
                      </c:pt>
                      <c:pt idx="703">
                        <c:v>898.66899999999998</c:v>
                      </c:pt>
                      <c:pt idx="704">
                        <c:v>899.63900000000001</c:v>
                      </c:pt>
                      <c:pt idx="705">
                        <c:v>900.60400000000004</c:v>
                      </c:pt>
                      <c:pt idx="706">
                        <c:v>901.56799999999976</c:v>
                      </c:pt>
                      <c:pt idx="707">
                        <c:v>902.529</c:v>
                      </c:pt>
                      <c:pt idx="708">
                        <c:v>903.48799999999972</c:v>
                      </c:pt>
                      <c:pt idx="709">
                        <c:v>904.44799999999975</c:v>
                      </c:pt>
                      <c:pt idx="710">
                        <c:v>905.41</c:v>
                      </c:pt>
                      <c:pt idx="711">
                        <c:v>906.37299999999971</c:v>
                      </c:pt>
                      <c:pt idx="712">
                        <c:v>907.33599999999979</c:v>
                      </c:pt>
                      <c:pt idx="713">
                        <c:v>908.29600000000005</c:v>
                      </c:pt>
                      <c:pt idx="714">
                        <c:v>909.2529999999997</c:v>
                      </c:pt>
                      <c:pt idx="715">
                        <c:v>910.21600000000001</c:v>
                      </c:pt>
                      <c:pt idx="716">
                        <c:v>911.18200000000002</c:v>
                      </c:pt>
                      <c:pt idx="717">
                        <c:v>912.15</c:v>
                      </c:pt>
                      <c:pt idx="718">
                        <c:v>913.11799999999971</c:v>
                      </c:pt>
                      <c:pt idx="719">
                        <c:v>914.08</c:v>
                      </c:pt>
                      <c:pt idx="720">
                        <c:v>915.0419999999998</c:v>
                      </c:pt>
                      <c:pt idx="721">
                        <c:v>916.00699999999972</c:v>
                      </c:pt>
                      <c:pt idx="722">
                        <c:v>916.971</c:v>
                      </c:pt>
                      <c:pt idx="723">
                        <c:v>917.928</c:v>
                      </c:pt>
                      <c:pt idx="724">
                        <c:v>918.88599999999997</c:v>
                      </c:pt>
                      <c:pt idx="725">
                        <c:v>919.84799999999962</c:v>
                      </c:pt>
                      <c:pt idx="726">
                        <c:v>920.81199999999978</c:v>
                      </c:pt>
                      <c:pt idx="727">
                        <c:v>921.77800000000002</c:v>
                      </c:pt>
                      <c:pt idx="728">
                        <c:v>922.74799999999971</c:v>
                      </c:pt>
                      <c:pt idx="729">
                        <c:v>923.72299999999996</c:v>
                      </c:pt>
                      <c:pt idx="730">
                        <c:v>924.69299999999998</c:v>
                      </c:pt>
                      <c:pt idx="731">
                        <c:v>925.66</c:v>
                      </c:pt>
                      <c:pt idx="732">
                        <c:v>926.63400000000001</c:v>
                      </c:pt>
                      <c:pt idx="733">
                        <c:v>927.60599999999999</c:v>
                      </c:pt>
                      <c:pt idx="734">
                        <c:v>928.57100000000003</c:v>
                      </c:pt>
                      <c:pt idx="735">
                        <c:v>929.53499999999997</c:v>
                      </c:pt>
                      <c:pt idx="736">
                        <c:v>930.49699999999996</c:v>
                      </c:pt>
                      <c:pt idx="737">
                        <c:v>931.46099999999979</c:v>
                      </c:pt>
                      <c:pt idx="738">
                        <c:v>932.42699999999979</c:v>
                      </c:pt>
                      <c:pt idx="739">
                        <c:v>933.38900000000001</c:v>
                      </c:pt>
                      <c:pt idx="740">
                        <c:v>934.34799999999962</c:v>
                      </c:pt>
                      <c:pt idx="741">
                        <c:v>935.30899999999997</c:v>
                      </c:pt>
                      <c:pt idx="742">
                        <c:v>936.27099999999996</c:v>
                      </c:pt>
                      <c:pt idx="743">
                        <c:v>937.23699999999997</c:v>
                      </c:pt>
                      <c:pt idx="744">
                        <c:v>938.202</c:v>
                      </c:pt>
                      <c:pt idx="745">
                        <c:v>939.17499999999995</c:v>
                      </c:pt>
                      <c:pt idx="746">
                        <c:v>940.14699999999971</c:v>
                      </c:pt>
                      <c:pt idx="747">
                        <c:v>941.12199999999996</c:v>
                      </c:pt>
                      <c:pt idx="748">
                        <c:v>942.09699999999998</c:v>
                      </c:pt>
                      <c:pt idx="749">
                        <c:v>943.06699999999978</c:v>
                      </c:pt>
                      <c:pt idx="750">
                        <c:v>944.03300000000002</c:v>
                      </c:pt>
                      <c:pt idx="751">
                        <c:v>944.97799999999972</c:v>
                      </c:pt>
                      <c:pt idx="752">
                        <c:v>945.91300000000001</c:v>
                      </c:pt>
                      <c:pt idx="753">
                        <c:v>946.8349999999997</c:v>
                      </c:pt>
                      <c:pt idx="754">
                        <c:v>947.75199999999973</c:v>
                      </c:pt>
                      <c:pt idx="755">
                        <c:v>948.66399999999999</c:v>
                      </c:pt>
                      <c:pt idx="756">
                        <c:v>949.57299999999998</c:v>
                      </c:pt>
                      <c:pt idx="757">
                        <c:v>950.48199999999997</c:v>
                      </c:pt>
                      <c:pt idx="758">
                        <c:v>951.39</c:v>
                      </c:pt>
                      <c:pt idx="759">
                        <c:v>952.30399999999997</c:v>
                      </c:pt>
                      <c:pt idx="760">
                        <c:v>953.21600000000001</c:v>
                      </c:pt>
                      <c:pt idx="761">
                        <c:v>954.1329999999997</c:v>
                      </c:pt>
                      <c:pt idx="762">
                        <c:v>955.0509999999997</c:v>
                      </c:pt>
                      <c:pt idx="763">
                        <c:v>955.96899999999971</c:v>
                      </c:pt>
                      <c:pt idx="764">
                        <c:v>956.88699999999972</c:v>
                      </c:pt>
                      <c:pt idx="765">
                        <c:v>957.8009999999997</c:v>
                      </c:pt>
                      <c:pt idx="766">
                        <c:v>958.71900000000005</c:v>
                      </c:pt>
                      <c:pt idx="767">
                        <c:v>959.63900000000001</c:v>
                      </c:pt>
                      <c:pt idx="768">
                        <c:v>960.55799999999977</c:v>
                      </c:pt>
                      <c:pt idx="769">
                        <c:v>961.47400000000005</c:v>
                      </c:pt>
                      <c:pt idx="770">
                        <c:v>962.38800000000003</c:v>
                      </c:pt>
                      <c:pt idx="771">
                        <c:v>963.3009999999997</c:v>
                      </c:pt>
                      <c:pt idx="772">
                        <c:v>964.21299999999997</c:v>
                      </c:pt>
                      <c:pt idx="773">
                        <c:v>965.12599999999998</c:v>
                      </c:pt>
                      <c:pt idx="774">
                        <c:v>966.0419999999998</c:v>
                      </c:pt>
                      <c:pt idx="775">
                        <c:v>966.95399999999972</c:v>
                      </c:pt>
                      <c:pt idx="776">
                        <c:v>967.87</c:v>
                      </c:pt>
                      <c:pt idx="777">
                        <c:v>968.78599999999994</c:v>
                      </c:pt>
                      <c:pt idx="778">
                        <c:v>969.70500000000004</c:v>
                      </c:pt>
                      <c:pt idx="779">
                        <c:v>970.6279999999997</c:v>
                      </c:pt>
                      <c:pt idx="780">
                        <c:v>971.54899999999998</c:v>
                      </c:pt>
                      <c:pt idx="781">
                        <c:v>972.47</c:v>
                      </c:pt>
                      <c:pt idx="782">
                        <c:v>973.38599999999997</c:v>
                      </c:pt>
                      <c:pt idx="783">
                        <c:v>974.29899999999998</c:v>
                      </c:pt>
                      <c:pt idx="784">
                        <c:v>975.21400000000006</c:v>
                      </c:pt>
                      <c:pt idx="785">
                        <c:v>976.12199999999996</c:v>
                      </c:pt>
                      <c:pt idx="786">
                        <c:v>977.024</c:v>
                      </c:pt>
                      <c:pt idx="787">
                        <c:v>977.9309999999997</c:v>
                      </c:pt>
                      <c:pt idx="788">
                        <c:v>978.84399999999971</c:v>
                      </c:pt>
                      <c:pt idx="789">
                        <c:v>979.75</c:v>
                      </c:pt>
                      <c:pt idx="790">
                        <c:v>980.649</c:v>
                      </c:pt>
                      <c:pt idx="791">
                        <c:v>981.5509999999997</c:v>
                      </c:pt>
                      <c:pt idx="792">
                        <c:v>982.45899999999972</c:v>
                      </c:pt>
                      <c:pt idx="793">
                        <c:v>983.37</c:v>
                      </c:pt>
                      <c:pt idx="794">
                        <c:v>984.27700000000004</c:v>
                      </c:pt>
                      <c:pt idx="795">
                        <c:v>985.18</c:v>
                      </c:pt>
                      <c:pt idx="796">
                        <c:v>986.08100000000002</c:v>
                      </c:pt>
                      <c:pt idx="797">
                        <c:v>986.97500000000002</c:v>
                      </c:pt>
                      <c:pt idx="798">
                        <c:v>987.86599999999976</c:v>
                      </c:pt>
                      <c:pt idx="799">
                        <c:v>988.7529999999997</c:v>
                      </c:pt>
                      <c:pt idx="800">
                        <c:v>989.62699999999973</c:v>
                      </c:pt>
                      <c:pt idx="801">
                        <c:v>990.50900000000001</c:v>
                      </c:pt>
                      <c:pt idx="802">
                        <c:v>991.39599999999996</c:v>
                      </c:pt>
                      <c:pt idx="803">
                        <c:v>992.32699999999977</c:v>
                      </c:pt>
                      <c:pt idx="804">
                        <c:v>993.30699999999979</c:v>
                      </c:pt>
                      <c:pt idx="805">
                        <c:v>994.30199999999979</c:v>
                      </c:pt>
                      <c:pt idx="806">
                        <c:v>995.3059999999997</c:v>
                      </c:pt>
                      <c:pt idx="807">
                        <c:v>996.32199999999978</c:v>
                      </c:pt>
                      <c:pt idx="808">
                        <c:v>997.33899999999971</c:v>
                      </c:pt>
                      <c:pt idx="809">
                        <c:v>998.3589999999997</c:v>
                      </c:pt>
                      <c:pt idx="810">
                        <c:v>999.375</c:v>
                      </c:pt>
                      <c:pt idx="811">
                        <c:v>1000.3920000000001</c:v>
                      </c:pt>
                      <c:pt idx="812">
                        <c:v>1001.41</c:v>
                      </c:pt>
                      <c:pt idx="813">
                        <c:v>1002.425</c:v>
                      </c:pt>
                      <c:pt idx="814">
                        <c:v>1003.421</c:v>
                      </c:pt>
                      <c:pt idx="815">
                        <c:v>1004.4160000000001</c:v>
                      </c:pt>
                      <c:pt idx="816">
                        <c:v>1005.42</c:v>
                      </c:pt>
                      <c:pt idx="817">
                        <c:v>1006.418</c:v>
                      </c:pt>
                      <c:pt idx="818">
                        <c:v>1007.419</c:v>
                      </c:pt>
                      <c:pt idx="819">
                        <c:v>1008.412</c:v>
                      </c:pt>
                      <c:pt idx="820">
                        <c:v>1009.412</c:v>
                      </c:pt>
                      <c:pt idx="821">
                        <c:v>1010.404</c:v>
                      </c:pt>
                      <c:pt idx="822">
                        <c:v>1011.412</c:v>
                      </c:pt>
                      <c:pt idx="823">
                        <c:v>1012.42</c:v>
                      </c:pt>
                      <c:pt idx="824">
                        <c:v>1013.408</c:v>
                      </c:pt>
                      <c:pt idx="825">
                        <c:v>1014.386</c:v>
                      </c:pt>
                      <c:pt idx="826">
                        <c:v>1015.37</c:v>
                      </c:pt>
                      <c:pt idx="827">
                        <c:v>1016.3630000000001</c:v>
                      </c:pt>
                      <c:pt idx="828">
                        <c:v>1017.3579999999999</c:v>
                      </c:pt>
                      <c:pt idx="829">
                        <c:v>1018.357</c:v>
                      </c:pt>
                      <c:pt idx="830">
                        <c:v>1019.356</c:v>
                      </c:pt>
                      <c:pt idx="831">
                        <c:v>1020.362</c:v>
                      </c:pt>
                      <c:pt idx="832">
                        <c:v>1021.364</c:v>
                      </c:pt>
                      <c:pt idx="833">
                        <c:v>1022.351</c:v>
                      </c:pt>
                      <c:pt idx="834">
                        <c:v>1023.333</c:v>
                      </c:pt>
                      <c:pt idx="835">
                        <c:v>1024.3119999999999</c:v>
                      </c:pt>
                      <c:pt idx="836">
                        <c:v>1025.297</c:v>
                      </c:pt>
                      <c:pt idx="837">
                        <c:v>1026.2840000000001</c:v>
                      </c:pt>
                      <c:pt idx="838">
                        <c:v>1027.2719999999999</c:v>
                      </c:pt>
                      <c:pt idx="839">
                        <c:v>1028.2539999999999</c:v>
                      </c:pt>
                      <c:pt idx="840">
                        <c:v>1029.2370000000001</c:v>
                      </c:pt>
                      <c:pt idx="841">
                        <c:v>1030.2180000000001</c:v>
                      </c:pt>
                      <c:pt idx="842">
                        <c:v>1031.193</c:v>
                      </c:pt>
                      <c:pt idx="843">
                        <c:v>1032.171</c:v>
                      </c:pt>
                      <c:pt idx="844">
                        <c:v>1033.1600000000001</c:v>
                      </c:pt>
                      <c:pt idx="845">
                        <c:v>1034.146</c:v>
                      </c:pt>
                      <c:pt idx="846">
                        <c:v>1035.126</c:v>
                      </c:pt>
                      <c:pt idx="847">
                        <c:v>1036.1020000000001</c:v>
                      </c:pt>
                      <c:pt idx="848">
                        <c:v>1037.086</c:v>
                      </c:pt>
                      <c:pt idx="849">
                        <c:v>1038.07</c:v>
                      </c:pt>
                      <c:pt idx="850">
                        <c:v>1039.0509999999999</c:v>
                      </c:pt>
                      <c:pt idx="851">
                        <c:v>1040.029</c:v>
                      </c:pt>
                      <c:pt idx="852">
                        <c:v>1041.002</c:v>
                      </c:pt>
                      <c:pt idx="853">
                        <c:v>1041.9739999999999</c:v>
                      </c:pt>
                      <c:pt idx="854">
                        <c:v>1042.94</c:v>
                      </c:pt>
                      <c:pt idx="855">
                        <c:v>1043.913</c:v>
                      </c:pt>
                      <c:pt idx="856">
                        <c:v>1044.8820000000001</c:v>
                      </c:pt>
                      <c:pt idx="857">
                        <c:v>1045.846</c:v>
                      </c:pt>
                      <c:pt idx="858">
                        <c:v>1046.7909999999999</c:v>
                      </c:pt>
                      <c:pt idx="859">
                        <c:v>1047.7260000000001</c:v>
                      </c:pt>
                      <c:pt idx="860">
                        <c:v>1048.6569999999999</c:v>
                      </c:pt>
                      <c:pt idx="861">
                        <c:v>1049.578</c:v>
                      </c:pt>
                      <c:pt idx="862">
                        <c:v>1050.492</c:v>
                      </c:pt>
                      <c:pt idx="863">
                        <c:v>1051.412</c:v>
                      </c:pt>
                      <c:pt idx="864">
                        <c:v>1052.335</c:v>
                      </c:pt>
                      <c:pt idx="865">
                        <c:v>1053.258</c:v>
                      </c:pt>
                      <c:pt idx="866">
                        <c:v>1054.184</c:v>
                      </c:pt>
                      <c:pt idx="867">
                        <c:v>1055.1110000000001</c:v>
                      </c:pt>
                      <c:pt idx="868">
                        <c:v>1056.038</c:v>
                      </c:pt>
                      <c:pt idx="869">
                        <c:v>1056.962</c:v>
                      </c:pt>
                      <c:pt idx="870">
                        <c:v>1057.885</c:v>
                      </c:pt>
                      <c:pt idx="871">
                        <c:v>1058.8019999999999</c:v>
                      </c:pt>
                      <c:pt idx="872">
                        <c:v>1059.7170000000001</c:v>
                      </c:pt>
                      <c:pt idx="873">
                        <c:v>1060.6300000000001</c:v>
                      </c:pt>
                      <c:pt idx="874">
                        <c:v>1061.54</c:v>
                      </c:pt>
                      <c:pt idx="875">
                        <c:v>1062.451</c:v>
                      </c:pt>
                      <c:pt idx="876">
                        <c:v>1063.3610000000001</c:v>
                      </c:pt>
                      <c:pt idx="877">
                        <c:v>1064.271</c:v>
                      </c:pt>
                      <c:pt idx="878">
                        <c:v>1065.1869999999999</c:v>
                      </c:pt>
                      <c:pt idx="879">
                        <c:v>1066.104</c:v>
                      </c:pt>
                      <c:pt idx="880">
                        <c:v>1067.019</c:v>
                      </c:pt>
                      <c:pt idx="881">
                        <c:v>1067.925</c:v>
                      </c:pt>
                      <c:pt idx="882">
                        <c:v>1068.829</c:v>
                      </c:pt>
                      <c:pt idx="883">
                        <c:v>1069.729</c:v>
                      </c:pt>
                      <c:pt idx="884">
                        <c:v>1070.6289999999999</c:v>
                      </c:pt>
                      <c:pt idx="885">
                        <c:v>1071.529</c:v>
                      </c:pt>
                      <c:pt idx="886">
                        <c:v>1072.432</c:v>
                      </c:pt>
                      <c:pt idx="887">
                        <c:v>1073.33</c:v>
                      </c:pt>
                      <c:pt idx="888">
                        <c:v>1074.229</c:v>
                      </c:pt>
                      <c:pt idx="889">
                        <c:v>1075.135</c:v>
                      </c:pt>
                      <c:pt idx="890">
                        <c:v>1076.0350000000001</c:v>
                      </c:pt>
                      <c:pt idx="891">
                        <c:v>1076.93</c:v>
                      </c:pt>
                      <c:pt idx="892">
                        <c:v>1077.818</c:v>
                      </c:pt>
                      <c:pt idx="893">
                        <c:v>1078.7070000000001</c:v>
                      </c:pt>
                      <c:pt idx="894">
                        <c:v>1079.5940000000001</c:v>
                      </c:pt>
                      <c:pt idx="895">
                        <c:v>1080.48</c:v>
                      </c:pt>
                      <c:pt idx="896">
                        <c:v>1081.373</c:v>
                      </c:pt>
                      <c:pt idx="897">
                        <c:v>1082.2619999999999</c:v>
                      </c:pt>
                      <c:pt idx="898">
                        <c:v>1083.145</c:v>
                      </c:pt>
                      <c:pt idx="899">
                        <c:v>1084.0239999999999</c:v>
                      </c:pt>
                      <c:pt idx="900">
                        <c:v>1084.9090000000001</c:v>
                      </c:pt>
                      <c:pt idx="901">
                        <c:v>1085.7940000000001</c:v>
                      </c:pt>
                      <c:pt idx="902">
                        <c:v>1086.6790000000001</c:v>
                      </c:pt>
                      <c:pt idx="903">
                        <c:v>1087.557</c:v>
                      </c:pt>
                      <c:pt idx="904">
                        <c:v>1088.43</c:v>
                      </c:pt>
                      <c:pt idx="905">
                        <c:v>1089.3050000000001</c:v>
                      </c:pt>
                      <c:pt idx="906">
                        <c:v>1090.1780000000001</c:v>
                      </c:pt>
                      <c:pt idx="907">
                        <c:v>1091.0429999999999</c:v>
                      </c:pt>
                      <c:pt idx="908">
                        <c:v>1091.913</c:v>
                      </c:pt>
                      <c:pt idx="909">
                        <c:v>1092.7829999999999</c:v>
                      </c:pt>
                      <c:pt idx="910">
                        <c:v>1093.655</c:v>
                      </c:pt>
                      <c:pt idx="911">
                        <c:v>1094.5250000000001</c:v>
                      </c:pt>
                      <c:pt idx="912">
                        <c:v>1095.394</c:v>
                      </c:pt>
                      <c:pt idx="913">
                        <c:v>1096.261</c:v>
                      </c:pt>
                      <c:pt idx="914">
                        <c:v>1097.1199999999999</c:v>
                      </c:pt>
                      <c:pt idx="915">
                        <c:v>1097.9739999999999</c:v>
                      </c:pt>
                      <c:pt idx="916">
                        <c:v>1098.828</c:v>
                      </c:pt>
                      <c:pt idx="917">
                        <c:v>1099.6790000000001</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G$6:$AG$923</c15:sqref>
                        </c15:formulaRef>
                      </c:ext>
                    </c:extLst>
                    <c:numCache>
                      <c:formatCode>General</c:formatCode>
                      <c:ptCount val="918"/>
                      <c:pt idx="0">
                        <c:v>1</c:v>
                      </c:pt>
                      <c:pt idx="1">
                        <c:v>0.99983842217535301</c:v>
                      </c:pt>
                      <c:pt idx="2">
                        <c:v>0.99967598489419196</c:v>
                      </c:pt>
                      <c:pt idx="3">
                        <c:v>0.99903311142166096</c:v>
                      </c:pt>
                      <c:pt idx="4">
                        <c:v>0.99876582044578299</c:v>
                      </c:pt>
                      <c:pt idx="5">
                        <c:v>0.99844180533997495</c:v>
                      </c:pt>
                      <c:pt idx="6">
                        <c:v>0.99785565599737303</c:v>
                      </c:pt>
                      <c:pt idx="7">
                        <c:v>0.99731677676304498</c:v>
                      </c:pt>
                      <c:pt idx="8">
                        <c:v>0.99683548111516296</c:v>
                      </c:pt>
                      <c:pt idx="9">
                        <c:v>0.99634988818470804</c:v>
                      </c:pt>
                      <c:pt idx="10">
                        <c:v>0.99581616568946396</c:v>
                      </c:pt>
                      <c:pt idx="11">
                        <c:v>0.99501085493577301</c:v>
                      </c:pt>
                      <c:pt idx="12">
                        <c:v>0.99436712200672805</c:v>
                      </c:pt>
                      <c:pt idx="13">
                        <c:v>0.99388238853278699</c:v>
                      </c:pt>
                      <c:pt idx="14">
                        <c:v>0.99329537973367199</c:v>
                      </c:pt>
                      <c:pt idx="15">
                        <c:v>0.99243764213261998</c:v>
                      </c:pt>
                      <c:pt idx="16">
                        <c:v>0.99168475822628799</c:v>
                      </c:pt>
                      <c:pt idx="17">
                        <c:v>0.99125588942576304</c:v>
                      </c:pt>
                      <c:pt idx="18">
                        <c:v>0.99055972964936001</c:v>
                      </c:pt>
                      <c:pt idx="19">
                        <c:v>0.98964526791837903</c:v>
                      </c:pt>
                      <c:pt idx="20">
                        <c:v>0.98894910814197501</c:v>
                      </c:pt>
                      <c:pt idx="21">
                        <c:v>0.988091370540925</c:v>
                      </c:pt>
                      <c:pt idx="22">
                        <c:v>0.98701876881135497</c:v>
                      </c:pt>
                      <c:pt idx="23">
                        <c:v>0.98637589533882397</c:v>
                      </c:pt>
                      <c:pt idx="24">
                        <c:v>0.98557058458513203</c:v>
                      </c:pt>
                      <c:pt idx="25">
                        <c:v>0.98476527383143897</c:v>
                      </c:pt>
                      <c:pt idx="26">
                        <c:v>0.98395996307774902</c:v>
                      </c:pt>
                      <c:pt idx="27">
                        <c:v>0.98299307449940998</c:v>
                      </c:pt>
                      <c:pt idx="28">
                        <c:v>0.98197375907371198</c:v>
                      </c:pt>
                      <c:pt idx="29">
                        <c:v>0.98095788147407104</c:v>
                      </c:pt>
                      <c:pt idx="30">
                        <c:v>0.97999099289573199</c:v>
                      </c:pt>
                      <c:pt idx="31">
                        <c:v>0.97891839116616197</c:v>
                      </c:pt>
                      <c:pt idx="32">
                        <c:v>0.97773663845930403</c:v>
                      </c:pt>
                      <c:pt idx="33">
                        <c:v>0.97676974988096499</c:v>
                      </c:pt>
                      <c:pt idx="34">
                        <c:v>0.97564472130403701</c:v>
                      </c:pt>
                      <c:pt idx="35">
                        <c:v>0.97430568805510198</c:v>
                      </c:pt>
                      <c:pt idx="36">
                        <c:v>0.97307150850088397</c:v>
                      </c:pt>
                      <c:pt idx="37">
                        <c:v>0.97188975579402703</c:v>
                      </c:pt>
                      <c:pt idx="38">
                        <c:v>0.97108530449684904</c:v>
                      </c:pt>
                      <c:pt idx="39">
                        <c:v>0.96974541179139995</c:v>
                      </c:pt>
                      <c:pt idx="40">
                        <c:v>0.96840208125989502</c:v>
                      </c:pt>
                      <c:pt idx="41">
                        <c:v>0.96711547485831795</c:v>
                      </c:pt>
                      <c:pt idx="42">
                        <c:v>0.96582886845674298</c:v>
                      </c:pt>
                      <c:pt idx="43">
                        <c:v>0.96443311107787799</c:v>
                      </c:pt>
                      <c:pt idx="44">
                        <c:v>0.963093218372431</c:v>
                      </c:pt>
                      <c:pt idx="45">
                        <c:v>0.96169746099356601</c:v>
                      </c:pt>
                      <c:pt idx="46">
                        <c:v>0.96014356361611197</c:v>
                      </c:pt>
                      <c:pt idx="47">
                        <c:v>0.95874780623724798</c:v>
                      </c:pt>
                      <c:pt idx="48">
                        <c:v>0.95735204885838399</c:v>
                      </c:pt>
                      <c:pt idx="49">
                        <c:v>0.95585057832828901</c:v>
                      </c:pt>
                      <c:pt idx="50">
                        <c:v>0.95429668095083398</c:v>
                      </c:pt>
                      <c:pt idx="51">
                        <c:v>0.95268605944344997</c:v>
                      </c:pt>
                      <c:pt idx="52">
                        <c:v>0.95102301108870901</c:v>
                      </c:pt>
                      <c:pt idx="53">
                        <c:v>0.94946911371125298</c:v>
                      </c:pt>
                      <c:pt idx="54">
                        <c:v>0.94780606535651202</c:v>
                      </c:pt>
                      <c:pt idx="55">
                        <c:v>0.94619544384912802</c:v>
                      </c:pt>
                      <c:pt idx="56">
                        <c:v>0.94464154647167398</c:v>
                      </c:pt>
                      <c:pt idx="57">
                        <c:v>0.94297849811693102</c:v>
                      </c:pt>
                      <c:pt idx="58">
                        <c:v>0.94120629878490103</c:v>
                      </c:pt>
                      <c:pt idx="59">
                        <c:v>0.93959653673403098</c:v>
                      </c:pt>
                      <c:pt idx="60">
                        <c:v>0.93793348837928803</c:v>
                      </c:pt>
                      <c:pt idx="61">
                        <c:v>0.93611230002595602</c:v>
                      </c:pt>
                      <c:pt idx="62">
                        <c:v>0.93434010069392504</c:v>
                      </c:pt>
                      <c:pt idx="63">
                        <c:v>0.93251547451453598</c:v>
                      </c:pt>
                      <c:pt idx="64">
                        <c:v>0.93085586398585096</c:v>
                      </c:pt>
                      <c:pt idx="65">
                        <c:v>0.92897881095910295</c:v>
                      </c:pt>
                      <c:pt idx="66">
                        <c:v>0.92710089847584098</c:v>
                      </c:pt>
                      <c:pt idx="67">
                        <c:v>0.92522384544909198</c:v>
                      </c:pt>
                      <c:pt idx="68">
                        <c:v>0.92356079709435002</c:v>
                      </c:pt>
                      <c:pt idx="69">
                        <c:v>0.92195017558696601</c:v>
                      </c:pt>
                      <c:pt idx="70">
                        <c:v>0.92007226310370405</c:v>
                      </c:pt>
                      <c:pt idx="71">
                        <c:v>0.91814278322959797</c:v>
                      </c:pt>
                      <c:pt idx="72">
                        <c:v>0.916264870746335</c:v>
                      </c:pt>
                      <c:pt idx="73">
                        <c:v>0.91406380261377995</c:v>
                      </c:pt>
                      <c:pt idx="74">
                        <c:v>0.91229590056431897</c:v>
                      </c:pt>
                      <c:pt idx="75">
                        <c:v>0.91047041492841696</c:v>
                      </c:pt>
                      <c:pt idx="76">
                        <c:v>0.90859336190166695</c:v>
                      </c:pt>
                      <c:pt idx="77">
                        <c:v>0.90666302257104703</c:v>
                      </c:pt>
                      <c:pt idx="78">
                        <c:v>0.90483839639165797</c:v>
                      </c:pt>
                      <c:pt idx="79">
                        <c:v>0.90290805706103705</c:v>
                      </c:pt>
                      <c:pt idx="80">
                        <c:v>0.90103014457777497</c:v>
                      </c:pt>
                      <c:pt idx="81">
                        <c:v>0.899096367421098</c:v>
                      </c:pt>
                      <c:pt idx="82">
                        <c:v>0.89711360124311801</c:v>
                      </c:pt>
                      <c:pt idx="83">
                        <c:v>0.89512739723908197</c:v>
                      </c:pt>
                      <c:pt idx="84">
                        <c:v>0.89335863573310903</c:v>
                      </c:pt>
                      <c:pt idx="85">
                        <c:v>0.89121429173048194</c:v>
                      </c:pt>
                      <c:pt idx="86">
                        <c:v>0.88922722826993095</c:v>
                      </c:pt>
                      <c:pt idx="87">
                        <c:v>0.88729688893931102</c:v>
                      </c:pt>
                      <c:pt idx="88">
                        <c:v>0.88541983591256301</c:v>
                      </c:pt>
                      <c:pt idx="89">
                        <c:v>0.88364763658053203</c:v>
                      </c:pt>
                      <c:pt idx="90">
                        <c:v>0.88166487040255304</c:v>
                      </c:pt>
                      <c:pt idx="91">
                        <c:v>0.87984024422316398</c:v>
                      </c:pt>
                      <c:pt idx="92">
                        <c:v>0.87774832706789596</c:v>
                      </c:pt>
                      <c:pt idx="93">
                        <c:v>0.87581798773727404</c:v>
                      </c:pt>
                      <c:pt idx="94">
                        <c:v>0.87394007525401196</c:v>
                      </c:pt>
                      <c:pt idx="95">
                        <c:v>0.87200973592339204</c:v>
                      </c:pt>
                      <c:pt idx="96">
                        <c:v>0.87007595876671395</c:v>
                      </c:pt>
                      <c:pt idx="97">
                        <c:v>0.86819890573996605</c:v>
                      </c:pt>
                      <c:pt idx="98">
                        <c:v>0.86626856640934602</c:v>
                      </c:pt>
                      <c:pt idx="99">
                        <c:v>0.864553091207244</c:v>
                      </c:pt>
                      <c:pt idx="100">
                        <c:v>0.86240788774810295</c:v>
                      </c:pt>
                      <c:pt idx="101">
                        <c:v>0.86053083472135505</c:v>
                      </c:pt>
                      <c:pt idx="102">
                        <c:v>0.85875863538932595</c:v>
                      </c:pt>
                      <c:pt idx="103">
                        <c:v>0.85693400920993601</c:v>
                      </c:pt>
                      <c:pt idx="104">
                        <c:v>0.85505609672667404</c:v>
                      </c:pt>
                      <c:pt idx="105">
                        <c:v>0.85317904369992703</c:v>
                      </c:pt>
                      <c:pt idx="106">
                        <c:v>0.85130113121666395</c:v>
                      </c:pt>
                      <c:pt idx="107">
                        <c:v>0.84937079188604303</c:v>
                      </c:pt>
                      <c:pt idx="108">
                        <c:v>0.84749373885929502</c:v>
                      </c:pt>
                      <c:pt idx="109">
                        <c:v>0.84572497735332097</c:v>
                      </c:pt>
                      <c:pt idx="110">
                        <c:v>0.84390035117393203</c:v>
                      </c:pt>
                      <c:pt idx="111">
                        <c:v>0.84212815184190204</c:v>
                      </c:pt>
                      <c:pt idx="112">
                        <c:v>0.84030696348856904</c:v>
                      </c:pt>
                      <c:pt idx="113">
                        <c:v>0.83848233730917898</c:v>
                      </c:pt>
                      <c:pt idx="114">
                        <c:v>0.83665771112979004</c:v>
                      </c:pt>
                      <c:pt idx="115">
                        <c:v>0.83483308495040098</c:v>
                      </c:pt>
                      <c:pt idx="116">
                        <c:v>0.83295517246713902</c:v>
                      </c:pt>
                      <c:pt idx="117">
                        <c:v>0.83113398411380601</c:v>
                      </c:pt>
                      <c:pt idx="118">
                        <c:v>0.82936178478177502</c:v>
                      </c:pt>
                      <c:pt idx="119">
                        <c:v>0.82748473175502701</c:v>
                      </c:pt>
                      <c:pt idx="120">
                        <c:v>0.82571597024905397</c:v>
                      </c:pt>
                      <c:pt idx="121">
                        <c:v>0.82394377091702298</c:v>
                      </c:pt>
                      <c:pt idx="122">
                        <c:v>0.822175868867563</c:v>
                      </c:pt>
                      <c:pt idx="123">
                        <c:v>0.82045953420894802</c:v>
                      </c:pt>
                      <c:pt idx="124">
                        <c:v>0.81858248118220001</c:v>
                      </c:pt>
                      <c:pt idx="125">
                        <c:v>0.81686270869752797</c:v>
                      </c:pt>
                      <c:pt idx="126">
                        <c:v>0.81504152034419497</c:v>
                      </c:pt>
                      <c:pt idx="127">
                        <c:v>0.81337847198945301</c:v>
                      </c:pt>
                      <c:pt idx="128">
                        <c:v>0.81165955896129505</c:v>
                      </c:pt>
                      <c:pt idx="129">
                        <c:v>0.80994322430267995</c:v>
                      </c:pt>
                      <c:pt idx="130">
                        <c:v>0.80822774910057904</c:v>
                      </c:pt>
                      <c:pt idx="131">
                        <c:v>0.80656470074583597</c:v>
                      </c:pt>
                      <c:pt idx="132">
                        <c:v>0.80479679869637699</c:v>
                      </c:pt>
                      <c:pt idx="133">
                        <c:v>0.803024599364346</c:v>
                      </c:pt>
                      <c:pt idx="134">
                        <c:v>0.80130826470573102</c:v>
                      </c:pt>
                      <c:pt idx="135">
                        <c:v>0.79964521635098795</c:v>
                      </c:pt>
                      <c:pt idx="136">
                        <c:v>0.79792974114888704</c:v>
                      </c:pt>
                      <c:pt idx="137">
                        <c:v>0.79615754181685705</c:v>
                      </c:pt>
                      <c:pt idx="138">
                        <c:v>0.79444206661475603</c:v>
                      </c:pt>
                      <c:pt idx="139">
                        <c:v>0.79283144510737202</c:v>
                      </c:pt>
                      <c:pt idx="140">
                        <c:v>0.79116839675262896</c:v>
                      </c:pt>
                      <c:pt idx="141">
                        <c:v>0.789505348397888</c:v>
                      </c:pt>
                      <c:pt idx="142">
                        <c:v>0.78784230004314504</c:v>
                      </c:pt>
                      <c:pt idx="143">
                        <c:v>0.78612682484104401</c:v>
                      </c:pt>
                      <c:pt idx="144">
                        <c:v>0.78451620333366001</c:v>
                      </c:pt>
                      <c:pt idx="145">
                        <c:v>0.78290987910884702</c:v>
                      </c:pt>
                      <c:pt idx="146">
                        <c:v>0.78119010662417598</c:v>
                      </c:pt>
                      <c:pt idx="147">
                        <c:v>0.77958378239936199</c:v>
                      </c:pt>
                      <c:pt idx="148">
                        <c:v>0.77792073404462003</c:v>
                      </c:pt>
                      <c:pt idx="149">
                        <c:v>0.77625768568987696</c:v>
                      </c:pt>
                      <c:pt idx="150">
                        <c:v>0.77470035048636599</c:v>
                      </c:pt>
                      <c:pt idx="151">
                        <c:v>0.77303730213162403</c:v>
                      </c:pt>
                      <c:pt idx="152">
                        <c:v>0.77137425377688196</c:v>
                      </c:pt>
                      <c:pt idx="153">
                        <c:v>0.76976707009555401</c:v>
                      </c:pt>
                      <c:pt idx="154">
                        <c:v>0.76815730804468596</c:v>
                      </c:pt>
                      <c:pt idx="155">
                        <c:v>0.76660341066723003</c:v>
                      </c:pt>
                      <c:pt idx="156">
                        <c:v>0.76504521600720599</c:v>
                      </c:pt>
                      <c:pt idx="157">
                        <c:v>0.76349131862975095</c:v>
                      </c:pt>
                      <c:pt idx="158">
                        <c:v>0.76182827027500899</c:v>
                      </c:pt>
                      <c:pt idx="159">
                        <c:v>0.76021764876762499</c:v>
                      </c:pt>
                      <c:pt idx="160">
                        <c:v>0.75871703769404397</c:v>
                      </c:pt>
                      <c:pt idx="161">
                        <c:v>0.75705398933930101</c:v>
                      </c:pt>
                      <c:pt idx="162">
                        <c:v>0.75544336783191801</c:v>
                      </c:pt>
                      <c:pt idx="163">
                        <c:v>0.75399518360569495</c:v>
                      </c:pt>
                      <c:pt idx="164">
                        <c:v>0.75238456209831195</c:v>
                      </c:pt>
                      <c:pt idx="165">
                        <c:v>0.75083066472085802</c:v>
                      </c:pt>
                      <c:pt idx="166">
                        <c:v>0.74932919419076205</c:v>
                      </c:pt>
                      <c:pt idx="167">
                        <c:v>0.74777185898725196</c:v>
                      </c:pt>
                      <c:pt idx="168">
                        <c:v>0.74627038845715599</c:v>
                      </c:pt>
                      <c:pt idx="169">
                        <c:v>0.74471649107970195</c:v>
                      </c:pt>
                      <c:pt idx="170">
                        <c:v>0.74321502054960598</c:v>
                      </c:pt>
                      <c:pt idx="171">
                        <c:v>0.741657685346094</c:v>
                      </c:pt>
                      <c:pt idx="172">
                        <c:v>0.73999463699135304</c:v>
                      </c:pt>
                      <c:pt idx="173">
                        <c:v>0.73859887961248805</c:v>
                      </c:pt>
                      <c:pt idx="174">
                        <c:v>0.73704498223503401</c:v>
                      </c:pt>
                      <c:pt idx="175">
                        <c:v>0.73554351170493804</c:v>
                      </c:pt>
                      <c:pt idx="176">
                        <c:v>0.73409446802220202</c:v>
                      </c:pt>
                      <c:pt idx="177">
                        <c:v>0.73269871064333802</c:v>
                      </c:pt>
                      <c:pt idx="178">
                        <c:v>0.73119809956975701</c:v>
                      </c:pt>
                      <c:pt idx="179">
                        <c:v>0.72974905588701899</c:v>
                      </c:pt>
                      <c:pt idx="180">
                        <c:v>0.72830087166079704</c:v>
                      </c:pt>
                      <c:pt idx="181">
                        <c:v>0.72685182797806003</c:v>
                      </c:pt>
                      <c:pt idx="182">
                        <c:v>0.72529793060060599</c:v>
                      </c:pt>
                      <c:pt idx="183">
                        <c:v>0.723902173221742</c:v>
                      </c:pt>
                      <c:pt idx="184">
                        <c:v>0.722506415842878</c:v>
                      </c:pt>
                      <c:pt idx="185">
                        <c:v>0.72105737216014099</c:v>
                      </c:pt>
                      <c:pt idx="186">
                        <c:v>0.71950347478268595</c:v>
                      </c:pt>
                      <c:pt idx="187">
                        <c:v>0.718055290556463</c:v>
                      </c:pt>
                      <c:pt idx="188">
                        <c:v>0.71671539785101601</c:v>
                      </c:pt>
                      <c:pt idx="189">
                        <c:v>0.71526721362479295</c:v>
                      </c:pt>
                      <c:pt idx="190">
                        <c:v>0.71387145624592896</c:v>
                      </c:pt>
                      <c:pt idx="191">
                        <c:v>0.71253156354047997</c:v>
                      </c:pt>
                      <c:pt idx="192">
                        <c:v>0.71108337931425702</c:v>
                      </c:pt>
                      <c:pt idx="193">
                        <c:v>0.70968762193539303</c:v>
                      </c:pt>
                      <c:pt idx="194">
                        <c:v>0.70823857825265701</c:v>
                      </c:pt>
                      <c:pt idx="195">
                        <c:v>0.70695197185108105</c:v>
                      </c:pt>
                      <c:pt idx="196">
                        <c:v>0.70560864131957501</c:v>
                      </c:pt>
                      <c:pt idx="197">
                        <c:v>0.70421632176676696</c:v>
                      </c:pt>
                      <c:pt idx="198">
                        <c:v>0.70276813754054501</c:v>
                      </c:pt>
                      <c:pt idx="199">
                        <c:v>0.70142480700903898</c:v>
                      </c:pt>
                      <c:pt idx="200">
                        <c:v>0.70013820060746401</c:v>
                      </c:pt>
                      <c:pt idx="201">
                        <c:v>0.69874244322860102</c:v>
                      </c:pt>
                      <c:pt idx="202">
                        <c:v>0.69745583682702506</c:v>
                      </c:pt>
                      <c:pt idx="203">
                        <c:v>0.69611594412157596</c:v>
                      </c:pt>
                      <c:pt idx="204">
                        <c:v>0.694829337719999</c:v>
                      </c:pt>
                      <c:pt idx="205">
                        <c:v>0.69354273131842403</c:v>
                      </c:pt>
                      <c:pt idx="206">
                        <c:v>0.69219940078691899</c:v>
                      </c:pt>
                      <c:pt idx="207">
                        <c:v>0.69091279438534203</c:v>
                      </c:pt>
                      <c:pt idx="208">
                        <c:v>0.68967861483112602</c:v>
                      </c:pt>
                      <c:pt idx="209">
                        <c:v>0.68844443527690902</c:v>
                      </c:pt>
                      <c:pt idx="210">
                        <c:v>0.68710454257146003</c:v>
                      </c:pt>
                      <c:pt idx="211">
                        <c:v>0.68581793616988396</c:v>
                      </c:pt>
                      <c:pt idx="212">
                        <c:v>0.68447460563838003</c:v>
                      </c:pt>
                      <c:pt idx="213">
                        <c:v>0.68329371238803405</c:v>
                      </c:pt>
                      <c:pt idx="214">
                        <c:v>0.68206297065987398</c:v>
                      </c:pt>
                      <c:pt idx="215">
                        <c:v>0.68077206697572801</c:v>
                      </c:pt>
                      <c:pt idx="216">
                        <c:v>0.67964703839879803</c:v>
                      </c:pt>
                      <c:pt idx="217">
                        <c:v>0.67841371830109598</c:v>
                      </c:pt>
                      <c:pt idx="218">
                        <c:v>0.67717953874687797</c:v>
                      </c:pt>
                      <c:pt idx="219">
                        <c:v>0.67594535919266097</c:v>
                      </c:pt>
                      <c:pt idx="220">
                        <c:v>0.67476704431185897</c:v>
                      </c:pt>
                      <c:pt idx="221">
                        <c:v>0.67358615106151398</c:v>
                      </c:pt>
                      <c:pt idx="222">
                        <c:v>0.67240439835465604</c:v>
                      </c:pt>
                      <c:pt idx="223">
                        <c:v>0.67127936977772795</c:v>
                      </c:pt>
                      <c:pt idx="224">
                        <c:v>0.67004519022351094</c:v>
                      </c:pt>
                      <c:pt idx="225">
                        <c:v>0.66892016164658197</c:v>
                      </c:pt>
                      <c:pt idx="226">
                        <c:v>0.66779169524359605</c:v>
                      </c:pt>
                      <c:pt idx="227">
                        <c:v>0.66661423981930801</c:v>
                      </c:pt>
                      <c:pt idx="228">
                        <c:v>0.66553820026368204</c:v>
                      </c:pt>
                      <c:pt idx="229">
                        <c:v>0.66435988538288004</c:v>
                      </c:pt>
                      <c:pt idx="230">
                        <c:v>0.66328814310982398</c:v>
                      </c:pt>
                      <c:pt idx="231">
                        <c:v>0.66221210355419702</c:v>
                      </c:pt>
                      <c:pt idx="232">
                        <c:v>0.66108707497726804</c:v>
                      </c:pt>
                      <c:pt idx="233">
                        <c:v>0.65996204640033895</c:v>
                      </c:pt>
                      <c:pt idx="234">
                        <c:v>0.65888944467076904</c:v>
                      </c:pt>
                      <c:pt idx="235">
                        <c:v>0.65776097826778301</c:v>
                      </c:pt>
                      <c:pt idx="236">
                        <c:v>0.65668837653821299</c:v>
                      </c:pt>
                      <c:pt idx="237">
                        <c:v>0.65572148795987395</c:v>
                      </c:pt>
                      <c:pt idx="238">
                        <c:v>0.65464888623030404</c:v>
                      </c:pt>
                      <c:pt idx="239">
                        <c:v>0.65357714395724698</c:v>
                      </c:pt>
                      <c:pt idx="240">
                        <c:v>0.65250454222767695</c:v>
                      </c:pt>
                      <c:pt idx="241">
                        <c:v>0.65148522680197996</c:v>
                      </c:pt>
                      <c:pt idx="242">
                        <c:v>0.650465051919768</c:v>
                      </c:pt>
                      <c:pt idx="243">
                        <c:v>0.649445736494071</c:v>
                      </c:pt>
                      <c:pt idx="244">
                        <c:v>0.64848228574178801</c:v>
                      </c:pt>
                      <c:pt idx="245">
                        <c:v>0.64751539716344997</c:v>
                      </c:pt>
                      <c:pt idx="246">
                        <c:v>0.64649608173775297</c:v>
                      </c:pt>
                      <c:pt idx="247">
                        <c:v>0.64547590685554201</c:v>
                      </c:pt>
                      <c:pt idx="248">
                        <c:v>0.64445659142984402</c:v>
                      </c:pt>
                      <c:pt idx="249">
                        <c:v>0.64344071383020296</c:v>
                      </c:pt>
                      <c:pt idx="250">
                        <c:v>0.64252625209922298</c:v>
                      </c:pt>
                      <c:pt idx="251">
                        <c:v>0.64150693667352499</c:v>
                      </c:pt>
                      <c:pt idx="252">
                        <c:v>0.64059591276860195</c:v>
                      </c:pt>
                      <c:pt idx="253">
                        <c:v>0.63962902419026302</c:v>
                      </c:pt>
                      <c:pt idx="254">
                        <c:v>0.63860970876456602</c:v>
                      </c:pt>
                      <c:pt idx="255">
                        <c:v>0.63775197116351501</c:v>
                      </c:pt>
                      <c:pt idx="256">
                        <c:v>0.63678852041123202</c:v>
                      </c:pt>
                      <c:pt idx="257">
                        <c:v>0.63576920498553502</c:v>
                      </c:pt>
                      <c:pt idx="258">
                        <c:v>0.63491060792797005</c:v>
                      </c:pt>
                      <c:pt idx="259">
                        <c:v>0.63399700565350603</c:v>
                      </c:pt>
                      <c:pt idx="260">
                        <c:v>0.63308598174858199</c:v>
                      </c:pt>
                      <c:pt idx="261">
                        <c:v>0.63211909317024295</c:v>
                      </c:pt>
                      <c:pt idx="262">
                        <c:v>0.63142293339384004</c:v>
                      </c:pt>
                      <c:pt idx="263">
                        <c:v>0.63067090894402</c:v>
                      </c:pt>
                      <c:pt idx="264">
                        <c:v>0.62986559819032895</c:v>
                      </c:pt>
                      <c:pt idx="265">
                        <c:v>0.62900786058927904</c:v>
                      </c:pt>
                      <c:pt idx="266">
                        <c:v>0.62809683668435401</c:v>
                      </c:pt>
                      <c:pt idx="267">
                        <c:v>0.62712994810601697</c:v>
                      </c:pt>
                      <c:pt idx="268">
                        <c:v>0.62605820583295901</c:v>
                      </c:pt>
                      <c:pt idx="269">
                        <c:v>0.62509475508067702</c:v>
                      </c:pt>
                      <c:pt idx="270">
                        <c:v>0.624232720197056</c:v>
                      </c:pt>
                      <c:pt idx="271">
                        <c:v>0.62337498259600499</c:v>
                      </c:pt>
                      <c:pt idx="272">
                        <c:v>0.62246481814759702</c:v>
                      </c:pt>
                      <c:pt idx="273">
                        <c:v>0.62160708054654601</c:v>
                      </c:pt>
                      <c:pt idx="274">
                        <c:v>0.62074848348898104</c:v>
                      </c:pt>
                      <c:pt idx="275">
                        <c:v>0.61989074588793003</c:v>
                      </c:pt>
                      <c:pt idx="276">
                        <c:v>0.61908543513423897</c:v>
                      </c:pt>
                      <c:pt idx="277">
                        <c:v>0.61822769753318796</c:v>
                      </c:pt>
                      <c:pt idx="278">
                        <c:v>0.61742238677949601</c:v>
                      </c:pt>
                      <c:pt idx="279">
                        <c:v>0.61661793548231802</c:v>
                      </c:pt>
                      <c:pt idx="280">
                        <c:v>0.61576019788126701</c:v>
                      </c:pt>
                      <c:pt idx="281">
                        <c:v>0.61500731397493502</c:v>
                      </c:pt>
                      <c:pt idx="282">
                        <c:v>0.61414957637388501</c:v>
                      </c:pt>
                      <c:pt idx="283">
                        <c:v>0.61340098975012103</c:v>
                      </c:pt>
                      <c:pt idx="284">
                        <c:v>0.61264810584378904</c:v>
                      </c:pt>
                      <c:pt idx="285">
                        <c:v>0.61184279509009698</c:v>
                      </c:pt>
                      <c:pt idx="286">
                        <c:v>0.61103748433640603</c:v>
                      </c:pt>
                      <c:pt idx="287">
                        <c:v>0.61023303303922805</c:v>
                      </c:pt>
                      <c:pt idx="288">
                        <c:v>0.60932200913430501</c:v>
                      </c:pt>
                      <c:pt idx="289">
                        <c:v>0.60851669838061195</c:v>
                      </c:pt>
                      <c:pt idx="290">
                        <c:v>0.60782053860420904</c:v>
                      </c:pt>
                      <c:pt idx="291">
                        <c:v>0.60706851415438901</c:v>
                      </c:pt>
                      <c:pt idx="292">
                        <c:v>0.60626320340069795</c:v>
                      </c:pt>
                      <c:pt idx="293">
                        <c:v>0.60551461677693497</c:v>
                      </c:pt>
                      <c:pt idx="294">
                        <c:v>0.60476173287060297</c:v>
                      </c:pt>
                      <c:pt idx="295">
                        <c:v>0.60395642211691003</c:v>
                      </c:pt>
                      <c:pt idx="296">
                        <c:v>0.60315197081973304</c:v>
                      </c:pt>
                      <c:pt idx="297">
                        <c:v>0.60245581104332901</c:v>
                      </c:pt>
                      <c:pt idx="298">
                        <c:v>0.60165050028963696</c:v>
                      </c:pt>
                      <c:pt idx="299">
                        <c:v>0.60090191366587498</c:v>
                      </c:pt>
                      <c:pt idx="300">
                        <c:v>0.60020145660690105</c:v>
                      </c:pt>
                      <c:pt idx="301">
                        <c:v>0.599400443135779</c:v>
                      </c:pt>
                      <c:pt idx="302">
                        <c:v>0.59870084553331904</c:v>
                      </c:pt>
                      <c:pt idx="303">
                        <c:v>0.59800468575691501</c:v>
                      </c:pt>
                      <c:pt idx="304">
                        <c:v>0.59725180185058202</c:v>
                      </c:pt>
                      <c:pt idx="305">
                        <c:v>0.59644649109689096</c:v>
                      </c:pt>
                      <c:pt idx="306">
                        <c:v>0.59569790447312798</c:v>
                      </c:pt>
                      <c:pt idx="307">
                        <c:v>0.59484016687207697</c:v>
                      </c:pt>
                      <c:pt idx="308">
                        <c:v>0.59408728296574398</c:v>
                      </c:pt>
                      <c:pt idx="309">
                        <c:v>0.59328283166856699</c:v>
                      </c:pt>
                      <c:pt idx="310">
                        <c:v>0.59247752091487405</c:v>
                      </c:pt>
                      <c:pt idx="311">
                        <c:v>0.59178136113847102</c:v>
                      </c:pt>
                      <c:pt idx="312">
                        <c:v>0.59092362353742001</c:v>
                      </c:pt>
                      <c:pt idx="313">
                        <c:v>0.59017073963108801</c:v>
                      </c:pt>
                      <c:pt idx="314">
                        <c:v>0.58942215300732403</c:v>
                      </c:pt>
                      <c:pt idx="315">
                        <c:v>0.58861684225363298</c:v>
                      </c:pt>
                      <c:pt idx="316">
                        <c:v>0.58786481780381405</c:v>
                      </c:pt>
                      <c:pt idx="317">
                        <c:v>0.587115371723538</c:v>
                      </c:pt>
                      <c:pt idx="318">
                        <c:v>0.58631092042636002</c:v>
                      </c:pt>
                      <c:pt idx="319">
                        <c:v>0.58555803652002603</c:v>
                      </c:pt>
                      <c:pt idx="320">
                        <c:v>0.58475272576633497</c:v>
                      </c:pt>
                      <c:pt idx="321">
                        <c:v>0.58394741501264302</c:v>
                      </c:pt>
                      <c:pt idx="322">
                        <c:v>0.58314640154152098</c:v>
                      </c:pt>
                      <c:pt idx="323">
                        <c:v>0.58228866394047096</c:v>
                      </c:pt>
                      <c:pt idx="324">
                        <c:v>0.58142662905685005</c:v>
                      </c:pt>
                      <c:pt idx="325">
                        <c:v>0.58056889145579904</c:v>
                      </c:pt>
                      <c:pt idx="326">
                        <c:v>0.57982030483203695</c:v>
                      </c:pt>
                      <c:pt idx="327">
                        <c:v>0.57896256723098605</c:v>
                      </c:pt>
                      <c:pt idx="328">
                        <c:v>0.57810053234736603</c:v>
                      </c:pt>
                      <c:pt idx="329">
                        <c:v>0.57719036789895495</c:v>
                      </c:pt>
                      <c:pt idx="330">
                        <c:v>0.57633263029790505</c:v>
                      </c:pt>
                      <c:pt idx="331">
                        <c:v>0.57547403324033997</c:v>
                      </c:pt>
                      <c:pt idx="332">
                        <c:v>0.574563868791931</c:v>
                      </c:pt>
                      <c:pt idx="333">
                        <c:v>0.57364940706095102</c:v>
                      </c:pt>
                      <c:pt idx="334">
                        <c:v>0.57268681576518399</c:v>
                      </c:pt>
                      <c:pt idx="335">
                        <c:v>0.57177235403420301</c:v>
                      </c:pt>
                      <c:pt idx="336">
                        <c:v>0.57075217915199095</c:v>
                      </c:pt>
                      <c:pt idx="337">
                        <c:v>0.56978958785622302</c:v>
                      </c:pt>
                      <c:pt idx="338">
                        <c:v>0.56876941297401296</c:v>
                      </c:pt>
                      <c:pt idx="339">
                        <c:v>0.56785495124303198</c:v>
                      </c:pt>
                      <c:pt idx="340">
                        <c:v>0.56678320896997603</c:v>
                      </c:pt>
                      <c:pt idx="341">
                        <c:v>0.565710607240406</c:v>
                      </c:pt>
                      <c:pt idx="342">
                        <c:v>0.56458557866347703</c:v>
                      </c:pt>
                      <c:pt idx="343">
                        <c:v>0.563457112260491</c:v>
                      </c:pt>
                      <c:pt idx="344">
                        <c:v>0.56222293270627399</c:v>
                      </c:pt>
                      <c:pt idx="345">
                        <c:v>0.56104547728198695</c:v>
                      </c:pt>
                      <c:pt idx="346">
                        <c:v>0.55986372457512801</c:v>
                      </c:pt>
                      <c:pt idx="347">
                        <c:v>0.55857711817355205</c:v>
                      </c:pt>
                      <c:pt idx="348">
                        <c:v>0.55734293861933504</c:v>
                      </c:pt>
                      <c:pt idx="349">
                        <c:v>0.55605633221775996</c:v>
                      </c:pt>
                      <c:pt idx="350">
                        <c:v>0.55466057483889497</c:v>
                      </c:pt>
                      <c:pt idx="351">
                        <c:v>0.55326395800351702</c:v>
                      </c:pt>
                      <c:pt idx="352">
                        <c:v>0.55187249790722404</c:v>
                      </c:pt>
                      <c:pt idx="353">
                        <c:v>0.55037102737712795</c:v>
                      </c:pt>
                      <c:pt idx="354">
                        <c:v>0.54876040586974495</c:v>
                      </c:pt>
                      <c:pt idx="355">
                        <c:v>0.54709735751500199</c:v>
                      </c:pt>
                      <c:pt idx="356">
                        <c:v>0.54538188231290097</c:v>
                      </c:pt>
                      <c:pt idx="357">
                        <c:v>0.54371883395815901</c:v>
                      </c:pt>
                      <c:pt idx="358">
                        <c:v>0.54189420777876895</c:v>
                      </c:pt>
                      <c:pt idx="359">
                        <c:v>0.54006872214286505</c:v>
                      </c:pt>
                      <c:pt idx="360">
                        <c:v>0.53813924226875898</c:v>
                      </c:pt>
                      <c:pt idx="361">
                        <c:v>0.53615647609077899</c:v>
                      </c:pt>
                      <c:pt idx="362">
                        <c:v>0.53406026165294096</c:v>
                      </c:pt>
                      <c:pt idx="363">
                        <c:v>0.531810204499084</c:v>
                      </c:pt>
                      <c:pt idx="364">
                        <c:v>0.529556709519168</c:v>
                      </c:pt>
                      <c:pt idx="365">
                        <c:v>0.52719750138802302</c:v>
                      </c:pt>
                      <c:pt idx="366">
                        <c:v>0.524729142279589</c:v>
                      </c:pt>
                      <c:pt idx="367">
                        <c:v>0.52226078317115299</c:v>
                      </c:pt>
                      <c:pt idx="368">
                        <c:v>0.51963084623807299</c:v>
                      </c:pt>
                      <c:pt idx="369">
                        <c:v>0.51689605561027496</c:v>
                      </c:pt>
                      <c:pt idx="370">
                        <c:v>0.513998827701315</c:v>
                      </c:pt>
                      <c:pt idx="371">
                        <c:v>0.51099588664112405</c:v>
                      </c:pt>
                      <c:pt idx="372">
                        <c:v>0.50788465406015904</c:v>
                      </c:pt>
                      <c:pt idx="373">
                        <c:v>0.50472013517532099</c:v>
                      </c:pt>
                      <c:pt idx="374">
                        <c:v>0.50144646531319503</c:v>
                      </c:pt>
                      <c:pt idx="375">
                        <c:v>0.49801551490899199</c:v>
                      </c:pt>
                      <c:pt idx="376">
                        <c:v>0.494474554070988</c:v>
                      </c:pt>
                      <c:pt idx="377">
                        <c:v>0.49088202584213803</c:v>
                      </c:pt>
                      <c:pt idx="378">
                        <c:v>0.48712706033212799</c:v>
                      </c:pt>
                      <c:pt idx="379">
                        <c:v>0.48331537069218999</c:v>
                      </c:pt>
                      <c:pt idx="380">
                        <c:v>0.47945469203094698</c:v>
                      </c:pt>
                      <c:pt idx="381">
                        <c:v>0.47537657087164398</c:v>
                      </c:pt>
                      <c:pt idx="382">
                        <c:v>0.47130188753839602</c:v>
                      </c:pt>
                      <c:pt idx="383">
                        <c:v>0.46717048007522</c:v>
                      </c:pt>
                      <c:pt idx="384">
                        <c:v>0.46293335946081199</c:v>
                      </c:pt>
                      <c:pt idx="385">
                        <c:v>0.45874952515027601</c:v>
                      </c:pt>
                      <c:pt idx="386">
                        <c:v>0.45445653986245299</c:v>
                      </c:pt>
                      <c:pt idx="387">
                        <c:v>0.45016699240068597</c:v>
                      </c:pt>
                      <c:pt idx="388">
                        <c:v>0.44576485613557498</c:v>
                      </c:pt>
                      <c:pt idx="389">
                        <c:v>0.441367017153034</c:v>
                      </c:pt>
                      <c:pt idx="390">
                        <c:v>0.43702504284390797</c:v>
                      </c:pt>
                      <c:pt idx="391">
                        <c:v>0.43257047973143797</c:v>
                      </c:pt>
                      <c:pt idx="392">
                        <c:v>0.42811935444502303</c:v>
                      </c:pt>
                      <c:pt idx="393">
                        <c:v>0.42372065600596898</c:v>
                      </c:pt>
                      <c:pt idx="394">
                        <c:v>0.41932195756691398</c:v>
                      </c:pt>
                      <c:pt idx="395">
                        <c:v>0.41497654543173101</c:v>
                      </c:pt>
                      <c:pt idx="396">
                        <c:v>0.41057784699267602</c:v>
                      </c:pt>
                      <c:pt idx="397">
                        <c:v>0.406232434857494</c:v>
                      </c:pt>
                      <c:pt idx="398">
                        <c:v>0.40188702272231203</c:v>
                      </c:pt>
                      <c:pt idx="399">
                        <c:v>0.39770318841177599</c:v>
                      </c:pt>
                      <c:pt idx="400">
                        <c:v>0.39335691682008</c:v>
                      </c:pt>
                      <c:pt idx="401">
                        <c:v>0.38912065566218601</c:v>
                      </c:pt>
                      <c:pt idx="402">
                        <c:v>0.38493682135165003</c:v>
                      </c:pt>
                      <c:pt idx="403">
                        <c:v>0.380805413888474</c:v>
                      </c:pt>
                      <c:pt idx="404">
                        <c:v>0.37656829327406599</c:v>
                      </c:pt>
                      <c:pt idx="405">
                        <c:v>0.37254689624469101</c:v>
                      </c:pt>
                      <c:pt idx="406">
                        <c:v>0.368520342476232</c:v>
                      </c:pt>
                      <c:pt idx="407">
                        <c:v>0.36455137229421702</c:v>
                      </c:pt>
                      <c:pt idx="408">
                        <c:v>0.360638266785616</c:v>
                      </c:pt>
                      <c:pt idx="409">
                        <c:v>0.35677415029831799</c:v>
                      </c:pt>
                      <c:pt idx="410">
                        <c:v>0.35285760696366097</c:v>
                      </c:pt>
                      <c:pt idx="411">
                        <c:v>0.34904935514977797</c:v>
                      </c:pt>
                      <c:pt idx="412">
                        <c:v>0.34524196279240899</c:v>
                      </c:pt>
                      <c:pt idx="413">
                        <c:v>0.341434570435041</c:v>
                      </c:pt>
                      <c:pt idx="414">
                        <c:v>0.33767960492502902</c:v>
                      </c:pt>
                      <c:pt idx="415">
                        <c:v>0.33392463941501999</c:v>
                      </c:pt>
                      <c:pt idx="416">
                        <c:v>0.33027452759972797</c:v>
                      </c:pt>
                      <c:pt idx="417">
                        <c:v>0.32657198893707601</c:v>
                      </c:pt>
                      <c:pt idx="418">
                        <c:v>0.32281702342706597</c:v>
                      </c:pt>
                      <c:pt idx="419">
                        <c:v>0.31911878204698502</c:v>
                      </c:pt>
                      <c:pt idx="420">
                        <c:v>0.315468670231693</c:v>
                      </c:pt>
                      <c:pt idx="421">
                        <c:v>0.31160885102696501</c:v>
                      </c:pt>
                      <c:pt idx="422">
                        <c:v>0.307744734539667</c:v>
                      </c:pt>
                      <c:pt idx="423">
                        <c:v>0.30404219587701498</c:v>
                      </c:pt>
                      <c:pt idx="424">
                        <c:v>0.30039638134429397</c:v>
                      </c:pt>
                      <c:pt idx="425">
                        <c:v>0.29664141583428399</c:v>
                      </c:pt>
                      <c:pt idx="426">
                        <c:v>0.29288645032427302</c:v>
                      </c:pt>
                      <c:pt idx="427">
                        <c:v>0.28907905796690397</c:v>
                      </c:pt>
                      <c:pt idx="428">
                        <c:v>0.285324092456895</c:v>
                      </c:pt>
                      <c:pt idx="429">
                        <c:v>0.281730704771531</c:v>
                      </c:pt>
                      <c:pt idx="430">
                        <c:v>0.27781416143687498</c:v>
                      </c:pt>
                      <c:pt idx="431">
                        <c:v>0.27400590962299098</c:v>
                      </c:pt>
                      <c:pt idx="432">
                        <c:v>0.27014179313569198</c:v>
                      </c:pt>
                      <c:pt idx="433">
                        <c:v>0.266386827625683</c:v>
                      </c:pt>
                      <c:pt idx="434">
                        <c:v>0.26263186211567302</c:v>
                      </c:pt>
                      <c:pt idx="435">
                        <c:v>0.25882446975830398</c:v>
                      </c:pt>
                      <c:pt idx="436">
                        <c:v>0.25501621794442098</c:v>
                      </c:pt>
                      <c:pt idx="437">
                        <c:v>0.25131453873828302</c:v>
                      </c:pt>
                      <c:pt idx="438">
                        <c:v>0.24750628692440099</c:v>
                      </c:pt>
                      <c:pt idx="439">
                        <c:v>0.24369545674097501</c:v>
                      </c:pt>
                      <c:pt idx="440">
                        <c:v>0.23999635590438101</c:v>
                      </c:pt>
                      <c:pt idx="441">
                        <c:v>0.23634710354560201</c:v>
                      </c:pt>
                      <c:pt idx="442">
                        <c:v>0.23264456488294999</c:v>
                      </c:pt>
                      <c:pt idx="443">
                        <c:v>0.228946323502871</c:v>
                      </c:pt>
                      <c:pt idx="444">
                        <c:v>0.22534949799144999</c:v>
                      </c:pt>
                      <c:pt idx="445">
                        <c:v>0.22180853715344701</c:v>
                      </c:pt>
                      <c:pt idx="446">
                        <c:v>0.21827187359801201</c:v>
                      </c:pt>
                      <c:pt idx="447">
                        <c:v>0.21488905275859799</c:v>
                      </c:pt>
                      <c:pt idx="448">
                        <c:v>0.21145810235439499</c:v>
                      </c:pt>
                      <c:pt idx="449">
                        <c:v>0.20813200564491099</c:v>
                      </c:pt>
                      <c:pt idx="450">
                        <c:v>0.204805908935426</c:v>
                      </c:pt>
                      <c:pt idx="451">
                        <c:v>0.201588963203229</c:v>
                      </c:pt>
                      <c:pt idx="452">
                        <c:v>0.19842100649233499</c:v>
                      </c:pt>
                      <c:pt idx="453">
                        <c:v>0.195313211737426</c:v>
                      </c:pt>
                      <c:pt idx="454">
                        <c:v>0.192306832851179</c:v>
                      </c:pt>
                      <c:pt idx="455">
                        <c:v>0.189303891790987</c:v>
                      </c:pt>
                      <c:pt idx="456">
                        <c:v>0.18635423703467</c:v>
                      </c:pt>
                      <c:pt idx="457">
                        <c:v>0.18367187325423001</c:v>
                      </c:pt>
                      <c:pt idx="458">
                        <c:v>0.180936223169917</c:v>
                      </c:pt>
                      <c:pt idx="459">
                        <c:v>0.178200573085604</c:v>
                      </c:pt>
                      <c:pt idx="460">
                        <c:v>0.17562392245639499</c:v>
                      </c:pt>
                      <c:pt idx="461">
                        <c:v>0.17321142802137601</c:v>
                      </c:pt>
                      <c:pt idx="462">
                        <c:v>0.170848782064174</c:v>
                      </c:pt>
                      <c:pt idx="463">
                        <c:v>0.16854286023690199</c:v>
                      </c:pt>
                      <c:pt idx="464">
                        <c:v>0.16639765677776</c:v>
                      </c:pt>
                      <c:pt idx="465">
                        <c:v>0.16430573962249301</c:v>
                      </c:pt>
                      <c:pt idx="466">
                        <c:v>0.162266249314584</c:v>
                      </c:pt>
                      <c:pt idx="467">
                        <c:v>0.16033676944047701</c:v>
                      </c:pt>
                      <c:pt idx="468">
                        <c:v>0.158297279132568</c:v>
                      </c:pt>
                      <c:pt idx="469">
                        <c:v>0.156472652953178</c:v>
                      </c:pt>
                      <c:pt idx="470">
                        <c:v>0.15470389144720501</c:v>
                      </c:pt>
                      <c:pt idx="471">
                        <c:v>0.15304084309246199</c:v>
                      </c:pt>
                      <c:pt idx="472">
                        <c:v>0.15153937256236599</c:v>
                      </c:pt>
                      <c:pt idx="473">
                        <c:v>0.14998203735885601</c:v>
                      </c:pt>
                      <c:pt idx="474">
                        <c:v>0.14853385313263401</c:v>
                      </c:pt>
                      <c:pt idx="475">
                        <c:v>0.14719396042718499</c:v>
                      </c:pt>
                      <c:pt idx="476">
                        <c:v>0.145907354025609</c:v>
                      </c:pt>
                      <c:pt idx="477">
                        <c:v>0.14462074762403301</c:v>
                      </c:pt>
                      <c:pt idx="478">
                        <c:v>0.14338656806981501</c:v>
                      </c:pt>
                      <c:pt idx="479">
                        <c:v>0.14220481536295701</c:v>
                      </c:pt>
                      <c:pt idx="480">
                        <c:v>0.14097063580874</c:v>
                      </c:pt>
                      <c:pt idx="481">
                        <c:v>0.139845607231812</c:v>
                      </c:pt>
                      <c:pt idx="482">
                        <c:v>0.13887871865347301</c:v>
                      </c:pt>
                      <c:pt idx="483">
                        <c:v>0.13807340789978101</c:v>
                      </c:pt>
                      <c:pt idx="484">
                        <c:v>0.13716324345137201</c:v>
                      </c:pt>
                      <c:pt idx="485">
                        <c:v>0.136305505850321</c:v>
                      </c:pt>
                      <c:pt idx="486">
                        <c:v>0.135500195096629</c:v>
                      </c:pt>
                      <c:pt idx="487">
                        <c:v>0.13458917119170599</c:v>
                      </c:pt>
                      <c:pt idx="488">
                        <c:v>0.13372799576459801</c:v>
                      </c:pt>
                      <c:pt idx="489">
                        <c:v>0.132870258163548</c:v>
                      </c:pt>
                      <c:pt idx="490">
                        <c:v>0.132174098387144</c:v>
                      </c:pt>
                      <c:pt idx="491">
                        <c:v>0.13131636078609399</c:v>
                      </c:pt>
                      <c:pt idx="492">
                        <c:v>0.130672627857048</c:v>
                      </c:pt>
                      <c:pt idx="493">
                        <c:v>0.13008218123187701</c:v>
                      </c:pt>
                      <c:pt idx="494">
                        <c:v>0.12949173460670399</c:v>
                      </c:pt>
                      <c:pt idx="495">
                        <c:v>0.12890042852501801</c:v>
                      </c:pt>
                      <c:pt idx="496">
                        <c:v>0.12820426874861501</c:v>
                      </c:pt>
                      <c:pt idx="497">
                        <c:v>0.12761382212344199</c:v>
                      </c:pt>
                      <c:pt idx="498">
                        <c:v>0.12697008919439801</c:v>
                      </c:pt>
                      <c:pt idx="499">
                        <c:v>0.12648879354651399</c:v>
                      </c:pt>
                      <c:pt idx="500">
                        <c:v>0.125898346921341</c:v>
                      </c:pt>
                      <c:pt idx="501">
                        <c:v>0.12530704083965499</c:v>
                      </c:pt>
                      <c:pt idx="502">
                        <c:v>0.124825745191771</c:v>
                      </c:pt>
                      <c:pt idx="503">
                        <c:v>0.124235298566598</c:v>
                      </c:pt>
                      <c:pt idx="504">
                        <c:v>0.12380642976607401</c:v>
                      </c:pt>
                      <c:pt idx="505">
                        <c:v>0.123268409988261</c:v>
                      </c:pt>
                      <c:pt idx="506">
                        <c:v>0.122624677059215</c:v>
                      </c:pt>
                      <c:pt idx="507">
                        <c:v>0.122090095107458</c:v>
                      </c:pt>
                      <c:pt idx="508">
                        <c:v>0.121499648482286</c:v>
                      </c:pt>
                      <c:pt idx="509">
                        <c:v>0.120961628704473</c:v>
                      </c:pt>
                      <c:pt idx="510">
                        <c:v>0.120532759903948</c:v>
                      </c:pt>
                      <c:pt idx="511">
                        <c:v>0.119998177952191</c:v>
                      </c:pt>
                      <c:pt idx="512">
                        <c:v>0.119569309151665</c:v>
                      </c:pt>
                      <c:pt idx="513">
                        <c:v>0.11914044035113899</c:v>
                      </c:pt>
                      <c:pt idx="514">
                        <c:v>0.118711571550615</c:v>
                      </c:pt>
                      <c:pt idx="515">
                        <c:v>0.118173551772802</c:v>
                      </c:pt>
                      <c:pt idx="516">
                        <c:v>0.117583105147629</c:v>
                      </c:pt>
                      <c:pt idx="517">
                        <c:v>0.11715423634710399</c:v>
                      </c:pt>
                      <c:pt idx="518">
                        <c:v>0.116562930265417</c:v>
                      </c:pt>
                      <c:pt idx="519">
                        <c:v>0.11618734776876501</c:v>
                      </c:pt>
                      <c:pt idx="520">
                        <c:v>0.11581434364165499</c:v>
                      </c:pt>
                      <c:pt idx="521">
                        <c:v>0.115437901688489</c:v>
                      </c:pt>
                      <c:pt idx="522">
                        <c:v>0.11500903288796301</c:v>
                      </c:pt>
                      <c:pt idx="523">
                        <c:v>0.114580164087438</c:v>
                      </c:pt>
                      <c:pt idx="524">
                        <c:v>0.114095430613498</c:v>
                      </c:pt>
                      <c:pt idx="525">
                        <c:v>0.1136132755091</c:v>
                      </c:pt>
                      <c:pt idx="526">
                        <c:v>0.113236833555933</c:v>
                      </c:pt>
                      <c:pt idx="527">
                        <c:v>0.112807964755407</c:v>
                      </c:pt>
                      <c:pt idx="528">
                        <c:v>0.112379095954883</c:v>
                      </c:pt>
                      <c:pt idx="529">
                        <c:v>0.11200351345822999</c:v>
                      </c:pt>
                      <c:pt idx="530">
                        <c:v>0.111468931506473</c:v>
                      </c:pt>
                      <c:pt idx="531">
                        <c:v>0.11093091172866</c:v>
                      </c:pt>
                      <c:pt idx="532">
                        <c:v>0.110449616080775</c:v>
                      </c:pt>
                      <c:pt idx="533">
                        <c:v>0.109967460976377</c:v>
                      </c:pt>
                      <c:pt idx="534">
                        <c:v>0.109538592175852</c:v>
                      </c:pt>
                      <c:pt idx="535">
                        <c:v>0.109109723375326</c:v>
                      </c:pt>
                      <c:pt idx="536">
                        <c:v>0.108838994573392</c:v>
                      </c:pt>
                      <c:pt idx="537">
                        <c:v>0.108410125772866</c:v>
                      </c:pt>
                      <c:pt idx="538">
                        <c:v>0.107981256972342</c:v>
                      </c:pt>
                      <c:pt idx="539">
                        <c:v>0.10749910186794299</c:v>
                      </c:pt>
                      <c:pt idx="540">
                        <c:v>0.107070233067417</c:v>
                      </c:pt>
                      <c:pt idx="541">
                        <c:v>0.106641364266893</c:v>
                      </c:pt>
                      <c:pt idx="542">
                        <c:v>0.10637063546495799</c:v>
                      </c:pt>
                      <c:pt idx="543">
                        <c:v>0.10599849079436199</c:v>
                      </c:pt>
                      <c:pt idx="544">
                        <c:v>0.105512897863907</c:v>
                      </c:pt>
                      <c:pt idx="545">
                        <c:v>0.105084029063382</c:v>
                      </c:pt>
                      <c:pt idx="546">
                        <c:v>0.104816738087503</c:v>
                      </c:pt>
                      <c:pt idx="547">
                        <c:v>0.104440296134337</c:v>
                      </c:pt>
                      <c:pt idx="548">
                        <c:v>0.103906573639094</c:v>
                      </c:pt>
                      <c:pt idx="549">
                        <c:v>0.10342098070864</c:v>
                      </c:pt>
                      <c:pt idx="550">
                        <c:v>0.103101262885402</c:v>
                      </c:pt>
                      <c:pt idx="551">
                        <c:v>0.10272482093223601</c:v>
                      </c:pt>
                      <c:pt idx="552">
                        <c:v>0.10229595213171</c:v>
                      </c:pt>
                      <c:pt idx="553">
                        <c:v>0.101813797027312</c:v>
                      </c:pt>
                      <c:pt idx="554">
                        <c:v>0.101490641378018</c:v>
                      </c:pt>
                      <c:pt idx="555">
                        <c:v>0.10106177257749301</c:v>
                      </c:pt>
                      <c:pt idx="556">
                        <c:v>0.10073775747168499</c:v>
                      </c:pt>
                      <c:pt idx="557">
                        <c:v>0.10036561280109001</c:v>
                      </c:pt>
                      <c:pt idx="558">
                        <c:v>9.9880019870634995E-2</c:v>
                      </c:pt>
                      <c:pt idx="559">
                        <c:v>9.95078752000393E-2</c:v>
                      </c:pt>
                      <c:pt idx="560">
                        <c:v>9.9131433246872902E-2</c:v>
                      </c:pt>
                      <c:pt idx="561">
                        <c:v>9.8754991293705505E-2</c:v>
                      </c:pt>
                      <c:pt idx="562">
                        <c:v>9.8379408797053605E-2</c:v>
                      </c:pt>
                      <c:pt idx="563">
                        <c:v>9.8058831517301798E-2</c:v>
                      </c:pt>
                      <c:pt idx="564">
                        <c:v>9.7629962716777194E-2</c:v>
                      </c:pt>
                      <c:pt idx="565">
                        <c:v>9.73068070674835E-2</c:v>
                      </c:pt>
                      <c:pt idx="566">
                        <c:v>9.6877938266957703E-2</c:v>
                      </c:pt>
                      <c:pt idx="567">
                        <c:v>9.6610647291079793E-2</c:v>
                      </c:pt>
                      <c:pt idx="568">
                        <c:v>9.6287491641786196E-2</c:v>
                      </c:pt>
                      <c:pt idx="569">
                        <c:v>9.5911049688618702E-2</c:v>
                      </c:pt>
                      <c:pt idx="570">
                        <c:v>9.5591331865382503E-2</c:v>
                      </c:pt>
                      <c:pt idx="571">
                        <c:v>9.5267316759574505E-2</c:v>
                      </c:pt>
                      <c:pt idx="572">
                        <c:v>9.4890874806408301E-2</c:v>
                      </c:pt>
                      <c:pt idx="573">
                        <c:v>9.4518730135811302E-2</c:v>
                      </c:pt>
                      <c:pt idx="574">
                        <c:v>9.4142288182645001E-2</c:v>
                      </c:pt>
                      <c:pt idx="575">
                        <c:v>9.37658462294787E-2</c:v>
                      </c:pt>
                      <c:pt idx="576">
                        <c:v>9.34426905801852E-2</c:v>
                      </c:pt>
                      <c:pt idx="577">
                        <c:v>9.3122972756947697E-2</c:v>
                      </c:pt>
                      <c:pt idx="578">
                        <c:v>9.2746530803781493E-2</c:v>
                      </c:pt>
                      <c:pt idx="579">
                        <c:v>9.2426812980544004E-2</c:v>
                      </c:pt>
                      <c:pt idx="580">
                        <c:v>9.2102797874736006E-2</c:v>
                      </c:pt>
                      <c:pt idx="581">
                        <c:v>9.1727215378084204E-2</c:v>
                      </c:pt>
                      <c:pt idx="582">
                        <c:v>9.1350773424917805E-2</c:v>
                      </c:pt>
                      <c:pt idx="583">
                        <c:v>9.1031055601680497E-2</c:v>
                      </c:pt>
                      <c:pt idx="584">
                        <c:v>9.0654613648514099E-2</c:v>
                      </c:pt>
                      <c:pt idx="585">
                        <c:v>9.0278171695346701E-2</c:v>
                      </c:pt>
                      <c:pt idx="586">
                        <c:v>8.9958453872109198E-2</c:v>
                      </c:pt>
                      <c:pt idx="587">
                        <c:v>8.9582011918942994E-2</c:v>
                      </c:pt>
                      <c:pt idx="588">
                        <c:v>8.9258856269649398E-2</c:v>
                      </c:pt>
                      <c:pt idx="589">
                        <c:v>8.8991565293771502E-2</c:v>
                      </c:pt>
                      <c:pt idx="590">
                        <c:v>8.8671847470534096E-2</c:v>
                      </c:pt>
                      <c:pt idx="591">
                        <c:v>8.8347832364726195E-2</c:v>
                      </c:pt>
                      <c:pt idx="592">
                        <c:v>8.8081400845361396E-2</c:v>
                      </c:pt>
                      <c:pt idx="593">
                        <c:v>8.7704958892195206E-2</c:v>
                      </c:pt>
                      <c:pt idx="594">
                        <c:v>8.7328516939028905E-2</c:v>
                      </c:pt>
                      <c:pt idx="595">
                        <c:v>8.6952074985862604E-2</c:v>
                      </c:pt>
                      <c:pt idx="596">
                        <c:v>8.6684784009983598E-2</c:v>
                      </c:pt>
                      <c:pt idx="597">
                        <c:v>8.6309201513331504E-2</c:v>
                      </c:pt>
                      <c:pt idx="598">
                        <c:v>8.5988624233579905E-2</c:v>
                      </c:pt>
                      <c:pt idx="599">
                        <c:v>8.5717895431645805E-2</c:v>
                      </c:pt>
                      <c:pt idx="600">
                        <c:v>8.5450604455766799E-2</c:v>
                      </c:pt>
                      <c:pt idx="601">
                        <c:v>8.5130886632529296E-2</c:v>
                      </c:pt>
                      <c:pt idx="602">
                        <c:v>8.4755304135877396E-2</c:v>
                      </c:pt>
                      <c:pt idx="603">
                        <c:v>8.4540440007357998E-2</c:v>
                      </c:pt>
                      <c:pt idx="604">
                        <c:v>8.4273149031478894E-2</c:v>
                      </c:pt>
                      <c:pt idx="605">
                        <c:v>8.3896707078312496E-2</c:v>
                      </c:pt>
                      <c:pt idx="606">
                        <c:v>8.3573551429018997E-2</c:v>
                      </c:pt>
                      <c:pt idx="607">
                        <c:v>8.3358687300499501E-2</c:v>
                      </c:pt>
                      <c:pt idx="608">
                        <c:v>8.2983104803846297E-2</c:v>
                      </c:pt>
                      <c:pt idx="609">
                        <c:v>8.2610100676736201E-2</c:v>
                      </c:pt>
                      <c:pt idx="610">
                        <c:v>8.2286945027442604E-2</c:v>
                      </c:pt>
                      <c:pt idx="611">
                        <c:v>8.2019654051564694E-2</c:v>
                      </c:pt>
                      <c:pt idx="612">
                        <c:v>8.1748925249629498E-2</c:v>
                      </c:pt>
                      <c:pt idx="613">
                        <c:v>8.1429207426392106E-2</c:v>
                      </c:pt>
                      <c:pt idx="614">
                        <c:v>8.1105192320584205E-2</c:v>
                      </c:pt>
                      <c:pt idx="615">
                        <c:v>8.0785474497346701E-2</c:v>
                      </c:pt>
                      <c:pt idx="616">
                        <c:v>8.0462318848053202E-2</c:v>
                      </c:pt>
                      <c:pt idx="617">
                        <c:v>8.0195027872175306E-2</c:v>
                      </c:pt>
                      <c:pt idx="618">
                        <c:v>7.99277368962963E-2</c:v>
                      </c:pt>
                      <c:pt idx="619">
                        <c:v>7.9657008094362297E-2</c:v>
                      </c:pt>
                      <c:pt idx="620">
                        <c:v>7.9284003967252104E-2</c:v>
                      </c:pt>
                      <c:pt idx="621">
                        <c:v>7.9013275165316907E-2</c:v>
                      </c:pt>
                      <c:pt idx="622">
                        <c:v>7.8745984189437804E-2</c:v>
                      </c:pt>
                      <c:pt idx="623">
                        <c:v>7.8478693213560102E-2</c:v>
                      </c:pt>
                      <c:pt idx="624">
                        <c:v>7.8207964411624795E-2</c:v>
                      </c:pt>
                      <c:pt idx="625">
                        <c:v>7.7779095611100094E-2</c:v>
                      </c:pt>
                      <c:pt idx="626">
                        <c:v>7.7565090939093806E-2</c:v>
                      </c:pt>
                      <c:pt idx="627">
                        <c:v>7.7297799963215993E-2</c:v>
                      </c:pt>
                      <c:pt idx="628">
                        <c:v>7.6978082139978504E-2</c:v>
                      </c:pt>
                      <c:pt idx="629">
                        <c:v>7.6706493881529003E-2</c:v>
                      </c:pt>
                      <c:pt idx="630">
                        <c:v>7.6386776058292694E-2</c:v>
                      </c:pt>
                      <c:pt idx="631">
                        <c:v>7.6116047256357497E-2</c:v>
                      </c:pt>
                      <c:pt idx="632">
                        <c:v>7.5796329433120105E-2</c:v>
                      </c:pt>
                      <c:pt idx="633">
                        <c:v>7.55823247611149E-2</c:v>
                      </c:pt>
                      <c:pt idx="634">
                        <c:v>7.5205882807947405E-2</c:v>
                      </c:pt>
                      <c:pt idx="635">
                        <c:v>7.4938591832069607E-2</c:v>
                      </c:pt>
                      <c:pt idx="636">
                        <c:v>7.4614576726261594E-2</c:v>
                      </c:pt>
                      <c:pt idx="637">
                        <c:v>7.44005720542565E-2</c:v>
                      </c:pt>
                      <c:pt idx="638">
                        <c:v>7.4024130101090199E-2</c:v>
                      </c:pt>
                      <c:pt idx="639">
                        <c:v>7.3756839125211096E-2</c:v>
                      </c:pt>
                      <c:pt idx="640">
                        <c:v>7.3437121301973801E-2</c:v>
                      </c:pt>
                      <c:pt idx="641">
                        <c:v>7.3113965652680094E-2</c:v>
                      </c:pt>
                      <c:pt idx="642">
                        <c:v>7.2846674676802295E-2</c:v>
                      </c:pt>
                      <c:pt idx="643">
                        <c:v>7.2579383700923206E-2</c:v>
                      </c:pt>
                      <c:pt idx="644">
                        <c:v>7.2361081746347602E-2</c:v>
                      </c:pt>
                      <c:pt idx="645">
                        <c:v>7.2041363923110099E-2</c:v>
                      </c:pt>
                      <c:pt idx="646">
                        <c:v>7.1774072947231204E-2</c:v>
                      </c:pt>
                      <c:pt idx="647">
                        <c:v>7.1503344145296993E-2</c:v>
                      </c:pt>
                      <c:pt idx="648">
                        <c:v>7.1183626322059698E-2</c:v>
                      </c:pt>
                      <c:pt idx="649">
                        <c:v>7.08596112162517E-2</c:v>
                      </c:pt>
                      <c:pt idx="650">
                        <c:v>7.0593179696886998E-2</c:v>
                      </c:pt>
                      <c:pt idx="651">
                        <c:v>7.0378315568367503E-2</c:v>
                      </c:pt>
                      <c:pt idx="652">
                        <c:v>7.0111024592489593E-2</c:v>
                      </c:pt>
                      <c:pt idx="653">
                        <c:v>6.9840295790554396E-2</c:v>
                      </c:pt>
                      <c:pt idx="654">
                        <c:v>6.9520577967317004E-2</c:v>
                      </c:pt>
                      <c:pt idx="655">
                        <c:v>6.9196562861509103E-2</c:v>
                      </c:pt>
                      <c:pt idx="656">
                        <c:v>6.8930131342144305E-2</c:v>
                      </c:pt>
                      <c:pt idx="657">
                        <c:v>6.8662840366266603E-2</c:v>
                      </c:pt>
                      <c:pt idx="658">
                        <c:v>6.8338825260458494E-2</c:v>
                      </c:pt>
                      <c:pt idx="659">
                        <c:v>6.8071534284580806E-2</c:v>
                      </c:pt>
                      <c:pt idx="660">
                        <c:v>6.7805102765215994E-2</c:v>
                      </c:pt>
                      <c:pt idx="661">
                        <c:v>6.7481087659408107E-2</c:v>
                      </c:pt>
                      <c:pt idx="662">
                        <c:v>6.7267082987402901E-2</c:v>
                      </c:pt>
                      <c:pt idx="663">
                        <c:v>6.7052218858882295E-2</c:v>
                      </c:pt>
                      <c:pt idx="664">
                        <c:v>6.6729063209588602E-2</c:v>
                      </c:pt>
                      <c:pt idx="665">
                        <c:v>6.6461772233710706E-2</c:v>
                      </c:pt>
                      <c:pt idx="666">
                        <c:v>6.6142054410473397E-2</c:v>
                      </c:pt>
                      <c:pt idx="667">
                        <c:v>6.5927190281953901E-2</c:v>
                      </c:pt>
                      <c:pt idx="668">
                        <c:v>6.5604034632660305E-2</c:v>
                      </c:pt>
                      <c:pt idx="669">
                        <c:v>6.5283457352908497E-2</c:v>
                      </c:pt>
                      <c:pt idx="670">
                        <c:v>6.5069452680903403E-2</c:v>
                      </c:pt>
                      <c:pt idx="671">
                        <c:v>6.4798723878968095E-2</c:v>
                      </c:pt>
                      <c:pt idx="672">
                        <c:v>6.4531432903090297E-2</c:v>
                      </c:pt>
                      <c:pt idx="673">
                        <c:v>6.4316568774569594E-2</c:v>
                      </c:pt>
                      <c:pt idx="674">
                        <c:v>6.4102564102564402E-2</c:v>
                      </c:pt>
                      <c:pt idx="675">
                        <c:v>6.3778548996756501E-2</c:v>
                      </c:pt>
                      <c:pt idx="676">
                        <c:v>6.35121174773918E-2</c:v>
                      </c:pt>
                      <c:pt idx="677">
                        <c:v>6.3191540197641297E-2</c:v>
                      </c:pt>
                      <c:pt idx="678">
                        <c:v>6.2977535525634898E-2</c:v>
                      </c:pt>
                      <c:pt idx="679">
                        <c:v>6.2706806723700895E-2</c:v>
                      </c:pt>
                      <c:pt idx="680">
                        <c:v>6.2439515747821799E-2</c:v>
                      </c:pt>
                      <c:pt idx="681">
                        <c:v>6.2063073794655498E-2</c:v>
                      </c:pt>
                      <c:pt idx="682">
                        <c:v>6.1686631841489301E-2</c:v>
                      </c:pt>
                      <c:pt idx="683">
                        <c:v>6.1472627169482902E-2</c:v>
                      </c:pt>
                      <c:pt idx="684">
                        <c:v>6.1257763040963399E-2</c:v>
                      </c:pt>
                      <c:pt idx="685">
                        <c:v>6.1043758368958201E-2</c:v>
                      </c:pt>
                      <c:pt idx="686">
                        <c:v>6.0828894240438802E-2</c:v>
                      </c:pt>
                      <c:pt idx="687">
                        <c:v>6.0561603264559699E-2</c:v>
                      </c:pt>
                      <c:pt idx="688">
                        <c:v>6.0238447615266102E-2</c:v>
                      </c:pt>
                      <c:pt idx="689">
                        <c:v>6.00235834867466E-2</c:v>
                      </c:pt>
                      <c:pt idx="690">
                        <c:v>5.9757151967381898E-2</c:v>
                      </c:pt>
                      <c:pt idx="691">
                        <c:v>5.9542287838862402E-2</c:v>
                      </c:pt>
                      <c:pt idx="692">
                        <c:v>5.9222570015625003E-2</c:v>
                      </c:pt>
                      <c:pt idx="693">
                        <c:v>5.8951841213691E-2</c:v>
                      </c:pt>
                      <c:pt idx="694">
                        <c:v>5.87369770851702E-2</c:v>
                      </c:pt>
                      <c:pt idx="695">
                        <c:v>5.8575399260523499E-2</c:v>
                      </c:pt>
                      <c:pt idx="696">
                        <c:v>5.8360535132004003E-2</c:v>
                      </c:pt>
                      <c:pt idx="697">
                        <c:v>5.8094103612640398E-2</c:v>
                      </c:pt>
                      <c:pt idx="698">
                        <c:v>5.7773526332888701E-2</c:v>
                      </c:pt>
                      <c:pt idx="699">
                        <c:v>5.7502797530953498E-2</c:v>
                      </c:pt>
                      <c:pt idx="700">
                        <c:v>5.7235506555075602E-2</c:v>
                      </c:pt>
                      <c:pt idx="701">
                        <c:v>5.69690750357109E-2</c:v>
                      </c:pt>
                      <c:pt idx="702">
                        <c:v>5.6754210907191502E-2</c:v>
                      </c:pt>
                      <c:pt idx="703">
                        <c:v>5.6483482105256201E-2</c:v>
                      </c:pt>
                      <c:pt idx="704">
                        <c:v>5.6268617976736698E-2</c:v>
                      </c:pt>
                      <c:pt idx="705">
                        <c:v>5.6001327000857602E-2</c:v>
                      </c:pt>
                      <c:pt idx="706">
                        <c:v>5.5681609177620203E-2</c:v>
                      </c:pt>
                      <c:pt idx="707">
                        <c:v>5.54108803756862E-2</c:v>
                      </c:pt>
                      <c:pt idx="708">
                        <c:v>5.5143589399807097E-2</c:v>
                      </c:pt>
                      <c:pt idx="709">
                        <c:v>5.48204337505135E-2</c:v>
                      </c:pt>
                      <c:pt idx="710">
                        <c:v>5.46622937519229E-2</c:v>
                      </c:pt>
                      <c:pt idx="711">
                        <c:v>5.4391564949988903E-2</c:v>
                      </c:pt>
                      <c:pt idx="712">
                        <c:v>5.4233424951398303E-2</c:v>
                      </c:pt>
                      <c:pt idx="713">
                        <c:v>5.3962696149463002E-2</c:v>
                      </c:pt>
                      <c:pt idx="714">
                        <c:v>5.3747832020943603E-2</c:v>
                      </c:pt>
                      <c:pt idx="715">
                        <c:v>5.3533827348938398E-2</c:v>
                      </c:pt>
                      <c:pt idx="716">
                        <c:v>5.2942521267251401E-2</c:v>
                      </c:pt>
                      <c:pt idx="717">
                        <c:v>5.2837667572534698E-2</c:v>
                      </c:pt>
                      <c:pt idx="718">
                        <c:v>5.2622803444014002E-2</c:v>
                      </c:pt>
                      <c:pt idx="719">
                        <c:v>5.2408798772008901E-2</c:v>
                      </c:pt>
                      <c:pt idx="720">
                        <c:v>5.2141507796130998E-2</c:v>
                      </c:pt>
                      <c:pt idx="721">
                        <c:v>5.2084783666200903E-2</c:v>
                      </c:pt>
                      <c:pt idx="722">
                        <c:v>5.1979929971484297E-2</c:v>
                      </c:pt>
                      <c:pt idx="723">
                        <c:v>5.1765065842963497E-2</c:v>
                      </c:pt>
                      <c:pt idx="724">
                        <c:v>5.13886238897973E-2</c:v>
                      </c:pt>
                      <c:pt idx="725">
                        <c:v>5.1174619217792101E-2</c:v>
                      </c:pt>
                      <c:pt idx="726">
                        <c:v>5.1013041393145199E-2</c:v>
                      </c:pt>
                      <c:pt idx="727">
                        <c:v>5.0745750417266297E-2</c:v>
                      </c:pt>
                      <c:pt idx="728">
                        <c:v>5.0530886288746697E-2</c:v>
                      </c:pt>
                      <c:pt idx="729">
                        <c:v>5.01544443355805E-2</c:v>
                      </c:pt>
                      <c:pt idx="730">
                        <c:v>4.97788618389284E-2</c:v>
                      </c:pt>
                      <c:pt idx="731">
                        <c:v>4.9673148687696199E-2</c:v>
                      </c:pt>
                      <c:pt idx="732">
                        <c:v>4.9459144015691098E-2</c:v>
                      </c:pt>
                      <c:pt idx="733">
                        <c:v>4.9187555757241402E-2</c:v>
                      </c:pt>
                      <c:pt idx="734">
                        <c:v>4.8920264781363701E-2</c:v>
                      </c:pt>
                      <c:pt idx="735">
                        <c:v>4.8600546958126198E-2</c:v>
                      </c:pt>
                      <c:pt idx="736">
                        <c:v>4.8277391308832698E-2</c:v>
                      </c:pt>
                      <c:pt idx="737">
                        <c:v>4.8062527180313099E-2</c:v>
                      </c:pt>
                      <c:pt idx="738">
                        <c:v>4.7957673485595202E-2</c:v>
                      </c:pt>
                      <c:pt idx="739">
                        <c:v>4.7633658379787301E-2</c:v>
                      </c:pt>
                      <c:pt idx="740">
                        <c:v>4.7419653707782103E-2</c:v>
                      </c:pt>
                      <c:pt idx="741">
                        <c:v>4.7310502730493802E-2</c:v>
                      </c:pt>
                      <c:pt idx="742">
                        <c:v>4.6828347626095099E-2</c:v>
                      </c:pt>
                      <c:pt idx="743">
                        <c:v>4.6452765129443199E-2</c:v>
                      </c:pt>
                      <c:pt idx="744">
                        <c:v>4.6347051978210999E-2</c:v>
                      </c:pt>
                      <c:pt idx="745">
                        <c:v>4.6185474153564103E-2</c:v>
                      </c:pt>
                      <c:pt idx="746">
                        <c:v>4.5970610025044698E-2</c:v>
                      </c:pt>
                      <c:pt idx="747">
                        <c:v>4.5647454375750997E-2</c:v>
                      </c:pt>
                      <c:pt idx="748">
                        <c:v>4.5380163399873198E-2</c:v>
                      </c:pt>
                      <c:pt idx="749">
                        <c:v>4.5112872423994199E-2</c:v>
                      </c:pt>
                      <c:pt idx="750">
                        <c:v>4.4898867751989001E-2</c:v>
                      </c:pt>
                      <c:pt idx="751">
                        <c:v>4.4684003623469498E-2</c:v>
                      </c:pt>
                      <c:pt idx="752">
                        <c:v>4.45224257988227E-2</c:v>
                      </c:pt>
                      <c:pt idx="753">
                        <c:v>4.4360847974175902E-2</c:v>
                      </c:pt>
                      <c:pt idx="754">
                        <c:v>4.4093556998296903E-2</c:v>
                      </c:pt>
                      <c:pt idx="755">
                        <c:v>4.3826266022419E-2</c:v>
                      </c:pt>
                      <c:pt idx="756">
                        <c:v>4.3555537220483803E-2</c:v>
                      </c:pt>
                      <c:pt idx="757">
                        <c:v>4.32882462446047E-2</c:v>
                      </c:pt>
                      <c:pt idx="758">
                        <c:v>4.3020955268726797E-2</c:v>
                      </c:pt>
                      <c:pt idx="759">
                        <c:v>4.2753664292847798E-2</c:v>
                      </c:pt>
                      <c:pt idx="760">
                        <c:v>4.2539659620842697E-2</c:v>
                      </c:pt>
                      <c:pt idx="761">
                        <c:v>4.2215644515034699E-2</c:v>
                      </c:pt>
                      <c:pt idx="762">
                        <c:v>4.18959266917973E-2</c:v>
                      </c:pt>
                      <c:pt idx="763">
                        <c:v>4.1677624737221697E-2</c:v>
                      </c:pt>
                      <c:pt idx="764">
                        <c:v>4.1519484738630999E-2</c:v>
                      </c:pt>
                      <c:pt idx="765">
                        <c:v>4.1305480066625898E-2</c:v>
                      </c:pt>
                      <c:pt idx="766">
                        <c:v>4.1034751264690701E-2</c:v>
                      </c:pt>
                      <c:pt idx="767">
                        <c:v>4.0819887136171101E-2</c:v>
                      </c:pt>
                      <c:pt idx="768">
                        <c:v>4.0552596160291998E-2</c:v>
                      </c:pt>
                      <c:pt idx="769">
                        <c:v>4.0232878337054703E-2</c:v>
                      </c:pt>
                      <c:pt idx="770">
                        <c:v>3.99621495351207E-2</c:v>
                      </c:pt>
                      <c:pt idx="771">
                        <c:v>3.9747285406601197E-2</c:v>
                      </c:pt>
                      <c:pt idx="772">
                        <c:v>3.9480853887236399E-2</c:v>
                      </c:pt>
                      <c:pt idx="773">
                        <c:v>3.9318416606075303E-2</c:v>
                      </c:pt>
                      <c:pt idx="774">
                        <c:v>3.9104411934070202E-2</c:v>
                      </c:pt>
                      <c:pt idx="775">
                        <c:v>3.8942834109423299E-2</c:v>
                      </c:pt>
                      <c:pt idx="776">
                        <c:v>3.85698299823133E-2</c:v>
                      </c:pt>
                      <c:pt idx="777">
                        <c:v>3.8246674333019599E-2</c:v>
                      </c:pt>
                      <c:pt idx="778">
                        <c:v>3.79793833571406E-2</c:v>
                      </c:pt>
                      <c:pt idx="779">
                        <c:v>3.7602941403974403E-2</c:v>
                      </c:pt>
                      <c:pt idx="780">
                        <c:v>3.7388936731967998E-2</c:v>
                      </c:pt>
                      <c:pt idx="781">
                        <c:v>3.7226499450807998E-2</c:v>
                      </c:pt>
                      <c:pt idx="782">
                        <c:v>3.7064921626161297E-2</c:v>
                      </c:pt>
                      <c:pt idx="783">
                        <c:v>3.6797630650282201E-2</c:v>
                      </c:pt>
                      <c:pt idx="784">
                        <c:v>3.6583625978277003E-2</c:v>
                      </c:pt>
                      <c:pt idx="785">
                        <c:v>3.63163350023979E-2</c:v>
                      </c:pt>
                      <c:pt idx="786">
                        <c:v>3.5830742071943297E-2</c:v>
                      </c:pt>
                      <c:pt idx="787">
                        <c:v>3.5672602073353897E-2</c:v>
                      </c:pt>
                      <c:pt idx="788">
                        <c:v>3.5401873271418603E-2</c:v>
                      </c:pt>
                      <c:pt idx="789">
                        <c:v>3.5134582295539597E-2</c:v>
                      </c:pt>
                      <c:pt idx="790">
                        <c:v>3.4814864472302101E-2</c:v>
                      </c:pt>
                      <c:pt idx="791">
                        <c:v>3.4600859800297E-2</c:v>
                      </c:pt>
                      <c:pt idx="792">
                        <c:v>3.4705713495015E-2</c:v>
                      </c:pt>
                      <c:pt idx="793">
                        <c:v>3.4329271541848602E-2</c:v>
                      </c:pt>
                      <c:pt idx="794">
                        <c:v>3.3953689045195502E-2</c:v>
                      </c:pt>
                      <c:pt idx="795">
                        <c:v>3.3580684918085302E-2</c:v>
                      </c:pt>
                      <c:pt idx="796">
                        <c:v>3.3366680246080201E-2</c:v>
                      </c:pt>
                      <c:pt idx="797">
                        <c:v>3.3151816117560698E-2</c:v>
                      </c:pt>
                      <c:pt idx="798">
                        <c:v>3.2775374164393301E-2</c:v>
                      </c:pt>
                      <c:pt idx="799">
                        <c:v>3.2508942645029702E-2</c:v>
                      </c:pt>
                      <c:pt idx="800">
                        <c:v>3.2184927539221801E-2</c:v>
                      </c:pt>
                      <c:pt idx="801">
                        <c:v>3.1808485586055403E-2</c:v>
                      </c:pt>
                      <c:pt idx="802">
                        <c:v>3.1594480914049101E-2</c:v>
                      </c:pt>
                      <c:pt idx="803">
                        <c:v>3.1379616785529599E-2</c:v>
                      </c:pt>
                      <c:pt idx="804">
                        <c:v>3.11123258096517E-2</c:v>
                      </c:pt>
                      <c:pt idx="805">
                        <c:v>3.0950747985004998E-2</c:v>
                      </c:pt>
                      <c:pt idx="806">
                        <c:v>3.0683457009125899E-2</c:v>
                      </c:pt>
                      <c:pt idx="807">
                        <c:v>3.0416166033248E-2</c:v>
                      </c:pt>
                      <c:pt idx="808">
                        <c:v>3.01987235351855E-2</c:v>
                      </c:pt>
                      <c:pt idx="809">
                        <c:v>2.9983859406666001E-2</c:v>
                      </c:pt>
                      <c:pt idx="810">
                        <c:v>2.98257194080754E-2</c:v>
                      </c:pt>
                      <c:pt idx="811">
                        <c:v>2.95549906061402E-2</c:v>
                      </c:pt>
                      <c:pt idx="812">
                        <c:v>2.9182845935544401E-2</c:v>
                      </c:pt>
                      <c:pt idx="813">
                        <c:v>2.88588308297365E-2</c:v>
                      </c:pt>
                      <c:pt idx="814">
                        <c:v>2.84299620292119E-2</c:v>
                      </c:pt>
                      <c:pt idx="815">
                        <c:v>2.82150979006923E-2</c:v>
                      </c:pt>
                      <c:pt idx="816">
                        <c:v>2.7948666381327598E-2</c:v>
                      </c:pt>
                      <c:pt idx="817">
                        <c:v>2.77338022528082E-2</c:v>
                      </c:pt>
                      <c:pt idx="818">
                        <c:v>2.7519797580801801E-2</c:v>
                      </c:pt>
                      <c:pt idx="819">
                        <c:v>2.71957824749951E-2</c:v>
                      </c:pt>
                      <c:pt idx="820">
                        <c:v>2.67144868271109E-2</c:v>
                      </c:pt>
                      <c:pt idx="821">
                        <c:v>2.64996226985902E-2</c:v>
                      </c:pt>
                      <c:pt idx="822">
                        <c:v>2.6390471721302902E-2</c:v>
                      </c:pt>
                      <c:pt idx="823">
                        <c:v>2.6176467049296499E-2</c:v>
                      </c:pt>
                      <c:pt idx="824">
                        <c:v>2.60140297681366E-2</c:v>
                      </c:pt>
                      <c:pt idx="825">
                        <c:v>2.5800025096130198E-2</c:v>
                      </c:pt>
                      <c:pt idx="826">
                        <c:v>2.55327341202524E-2</c:v>
                      </c:pt>
                      <c:pt idx="827">
                        <c:v>2.5213016297015001E-2</c:v>
                      </c:pt>
                      <c:pt idx="828">
                        <c:v>2.48365743438487E-2</c:v>
                      </c:pt>
                      <c:pt idx="829">
                        <c:v>2.4565845541913399E-2</c:v>
                      </c:pt>
                      <c:pt idx="830">
                        <c:v>2.4407705543322802E-2</c:v>
                      </c:pt>
                      <c:pt idx="831">
                        <c:v>2.4136976741387602E-2</c:v>
                      </c:pt>
                      <c:pt idx="832">
                        <c:v>2.3869685765509699E-2</c:v>
                      </c:pt>
                      <c:pt idx="833">
                        <c:v>2.36023947896307E-2</c:v>
                      </c:pt>
                      <c:pt idx="834">
                        <c:v>2.32792391403371E-2</c:v>
                      </c:pt>
                      <c:pt idx="835">
                        <c:v>2.3121099141746499E-2</c:v>
                      </c:pt>
                      <c:pt idx="836">
                        <c:v>2.2797084035939798E-2</c:v>
                      </c:pt>
                      <c:pt idx="837">
                        <c:v>2.25830793639334E-2</c:v>
                      </c:pt>
                      <c:pt idx="838">
                        <c:v>2.2259064258126699E-2</c:v>
                      </c:pt>
                      <c:pt idx="839">
                        <c:v>2.19393464348893E-2</c:v>
                      </c:pt>
                      <c:pt idx="840">
                        <c:v>2.16720554590102E-2</c:v>
                      </c:pt>
                      <c:pt idx="841">
                        <c:v>2.1510477634363399E-2</c:v>
                      </c:pt>
                      <c:pt idx="842">
                        <c:v>2.1187321985069899E-2</c:v>
                      </c:pt>
                      <c:pt idx="843">
                        <c:v>2.0972457856550299E-2</c:v>
                      </c:pt>
                      <c:pt idx="844">
                        <c:v>2.07051668806713E-2</c:v>
                      </c:pt>
                      <c:pt idx="845">
                        <c:v>2.0491162208666199E-2</c:v>
                      </c:pt>
                      <c:pt idx="846">
                        <c:v>2.0167147102858201E-2</c:v>
                      </c:pt>
                      <c:pt idx="847">
                        <c:v>1.9795002432262399E-2</c:v>
                      </c:pt>
                      <c:pt idx="848">
                        <c:v>1.9580138303742899E-2</c:v>
                      </c:pt>
                      <c:pt idx="849">
                        <c:v>1.9418560479096202E-2</c:v>
                      </c:pt>
                      <c:pt idx="850">
                        <c:v>1.9095404829802501E-2</c:v>
                      </c:pt>
                      <c:pt idx="851">
                        <c:v>1.8775687006565199E-2</c:v>
                      </c:pt>
                      <c:pt idx="852">
                        <c:v>1.85608228780457E-2</c:v>
                      </c:pt>
                      <c:pt idx="853">
                        <c:v>1.8346818206039301E-2</c:v>
                      </c:pt>
                      <c:pt idx="854">
                        <c:v>1.8131954077519798E-2</c:v>
                      </c:pt>
                      <c:pt idx="855">
                        <c:v>1.7861225275584501E-2</c:v>
                      </c:pt>
                      <c:pt idx="856">
                        <c:v>1.73266433238277E-2</c:v>
                      </c:pt>
                      <c:pt idx="857">
                        <c:v>1.6950201370661399E-2</c:v>
                      </c:pt>
                      <c:pt idx="858">
                        <c:v>1.6683769851296701E-2</c:v>
                      </c:pt>
                      <c:pt idx="859">
                        <c:v>1.6468905722777202E-2</c:v>
                      </c:pt>
                      <c:pt idx="860">
                        <c:v>1.64121815928483E-2</c:v>
                      </c:pt>
                      <c:pt idx="861">
                        <c:v>1.6145750073483602E-2</c:v>
                      </c:pt>
                      <c:pt idx="862">
                        <c:v>1.6040036922252501E-2</c:v>
                      </c:pt>
                      <c:pt idx="863">
                        <c:v>1.55544439917978E-2</c:v>
                      </c:pt>
                      <c:pt idx="864">
                        <c:v>1.5234726168560401E-2</c:v>
                      </c:pt>
                      <c:pt idx="865">
                        <c:v>1.50731483439136E-2</c:v>
                      </c:pt>
                      <c:pt idx="866">
                        <c:v>1.4805857368034501E-2</c:v>
                      </c:pt>
                      <c:pt idx="867">
                        <c:v>1.4535128566100499E-2</c:v>
                      </c:pt>
                      <c:pt idx="868">
                        <c:v>1.43769885675099E-2</c:v>
                      </c:pt>
                      <c:pt idx="869">
                        <c:v>1.4052973461701999E-2</c:v>
                      </c:pt>
                      <c:pt idx="870">
                        <c:v>1.3677390965049999E-2</c:v>
                      </c:pt>
                      <c:pt idx="871">
                        <c:v>1.35716778138177E-2</c:v>
                      </c:pt>
                      <c:pt idx="872">
                        <c:v>1.3304386837939899E-2</c:v>
                      </c:pt>
                      <c:pt idx="873">
                        <c:v>1.29812311886464E-2</c:v>
                      </c:pt>
                      <c:pt idx="874">
                        <c:v>1.27139402127673E-2</c:v>
                      </c:pt>
                      <c:pt idx="875">
                        <c:v>1.2443211410833301E-2</c:v>
                      </c:pt>
                      <c:pt idx="876">
                        <c:v>1.2123493587595799E-2</c:v>
                      </c:pt>
                      <c:pt idx="877">
                        <c:v>1.18562026117167E-2</c:v>
                      </c:pt>
                      <c:pt idx="878">
                        <c:v>1.15321875059088E-2</c:v>
                      </c:pt>
                      <c:pt idx="879">
                        <c:v>1.1209031856615301E-2</c:v>
                      </c:pt>
                      <c:pt idx="880">
                        <c:v>1.0889314033377799E-2</c:v>
                      </c:pt>
                      <c:pt idx="881">
                        <c:v>1.06220230574999E-2</c:v>
                      </c:pt>
                      <c:pt idx="882">
                        <c:v>1.03512942555647E-2</c:v>
                      </c:pt>
                      <c:pt idx="883">
                        <c:v>1.0031576432327299E-2</c:v>
                      </c:pt>
                      <c:pt idx="884">
                        <c:v>9.7642854564494695E-3</c:v>
                      </c:pt>
                      <c:pt idx="885">
                        <c:v>9.5494213279300206E-3</c:v>
                      </c:pt>
                      <c:pt idx="886">
                        <c:v>9.2786925259947806E-3</c:v>
                      </c:pt>
                      <c:pt idx="887">
                        <c:v>8.9589747027573E-3</c:v>
                      </c:pt>
                      <c:pt idx="888">
                        <c:v>8.6349595969493799E-3</c:v>
                      </c:pt>
                      <c:pt idx="889">
                        <c:v>8.3685280775846992E-3</c:v>
                      </c:pt>
                      <c:pt idx="890">
                        <c:v>8.1536639490651392E-3</c:v>
                      </c:pt>
                      <c:pt idx="891">
                        <c:v>7.9396592770600901E-3</c:v>
                      </c:pt>
                      <c:pt idx="892">
                        <c:v>7.6156441712521604E-3</c:v>
                      </c:pt>
                      <c:pt idx="893">
                        <c:v>7.4016394992469899E-3</c:v>
                      </c:pt>
                      <c:pt idx="894">
                        <c:v>7.1343485233679197E-3</c:v>
                      </c:pt>
                      <c:pt idx="895">
                        <c:v>6.9719112422067502E-3</c:v>
                      </c:pt>
                      <c:pt idx="896">
                        <c:v>6.4906155943237299E-3</c:v>
                      </c:pt>
                      <c:pt idx="897">
                        <c:v>6.3290377696757502E-3</c:v>
                      </c:pt>
                      <c:pt idx="898">
                        <c:v>5.9525958165094197E-3</c:v>
                      </c:pt>
                      <c:pt idx="899">
                        <c:v>5.5804511459136598E-3</c:v>
                      </c:pt>
                      <c:pt idx="900">
                        <c:v>5.3621491913380401E-3</c:v>
                      </c:pt>
                      <c:pt idx="901">
                        <c:v>4.9332803908122003E-3</c:v>
                      </c:pt>
                      <c:pt idx="902">
                        <c:v>4.6135625675747197E-3</c:v>
                      </c:pt>
                      <c:pt idx="903">
                        <c:v>4.34627159169687E-3</c:v>
                      </c:pt>
                      <c:pt idx="904">
                        <c:v>4.0755427897616299E-3</c:v>
                      </c:pt>
                      <c:pt idx="905">
                        <c:v>3.8082518138838899E-3</c:v>
                      </c:pt>
                      <c:pt idx="906">
                        <c:v>3.4842367080758501E-3</c:v>
                      </c:pt>
                      <c:pt idx="907">
                        <c:v>3.2169457321968801E-3</c:v>
                      </c:pt>
                      <c:pt idx="908">
                        <c:v>2.95051421283332E-3</c:v>
                      </c:pt>
                      <c:pt idx="909">
                        <c:v>2.3592081311463202E-3</c:v>
                      </c:pt>
                      <c:pt idx="910">
                        <c:v>1.8779124832621901E-3</c:v>
                      </c:pt>
                      <c:pt idx="911">
                        <c:v>1.6630483547426199E-3</c:v>
                      </c:pt>
                      <c:pt idx="912">
                        <c:v>1.55389737745415E-3</c:v>
                      </c:pt>
                      <c:pt idx="913">
                        <c:v>1.23417955421801E-3</c:v>
                      </c:pt>
                      <c:pt idx="914">
                        <c:v>9.6345075228276801E-4</c:v>
                      </c:pt>
                      <c:pt idx="915">
                        <c:v>8.5859705756485805E-4</c:v>
                      </c:pt>
                      <c:pt idx="916">
                        <c:v>4.8215510439852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7-5C15-5548-BDCA-5AD840CC6EE1}"/>
                  </c:ext>
                </c:extLst>
              </c15:ser>
            </c15:filteredScatterSeries>
            <c15:filteredScatterSeries>
              <c15:ser>
                <c:idx val="7"/>
                <c:order val="7"/>
                <c:tx>
                  <c:v>20BSG Marcela</c:v>
                </c:tx>
                <c:spPr>
                  <a:ln w="19050" cap="rnd">
                    <a:solidFill>
                      <a:schemeClr val="accent2">
                        <a:lumMod val="60000"/>
                      </a:schemeClr>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O$6:$AO$923</c15:sqref>
                        </c15:formulaRef>
                      </c:ext>
                    </c:extLst>
                    <c:numCache>
                      <c:formatCode>General</c:formatCode>
                      <c:ptCount val="918"/>
                      <c:pt idx="0">
                        <c:v>297.03999999999979</c:v>
                      </c:pt>
                      <c:pt idx="1">
                        <c:v>297.69599999999991</c:v>
                      </c:pt>
                      <c:pt idx="2">
                        <c:v>298.39999999999992</c:v>
                      </c:pt>
                      <c:pt idx="3">
                        <c:v>299.13399999999979</c:v>
                      </c:pt>
                      <c:pt idx="4">
                        <c:v>299.887</c:v>
                      </c:pt>
                      <c:pt idx="5">
                        <c:v>300.64100000000002</c:v>
                      </c:pt>
                      <c:pt idx="6">
                        <c:v>301.39699999999982</c:v>
                      </c:pt>
                      <c:pt idx="7">
                        <c:v>302.15800000000002</c:v>
                      </c:pt>
                      <c:pt idx="8">
                        <c:v>302.92699999999979</c:v>
                      </c:pt>
                      <c:pt idx="9">
                        <c:v>303.69799999999992</c:v>
                      </c:pt>
                      <c:pt idx="10">
                        <c:v>304.46699999999981</c:v>
                      </c:pt>
                      <c:pt idx="11">
                        <c:v>305.2319999999998</c:v>
                      </c:pt>
                      <c:pt idx="12">
                        <c:v>305.99499999999978</c:v>
                      </c:pt>
                      <c:pt idx="13">
                        <c:v>306.75899999999979</c:v>
                      </c:pt>
                      <c:pt idx="14">
                        <c:v>307.52</c:v>
                      </c:pt>
                      <c:pt idx="15">
                        <c:v>308.27699999999982</c:v>
                      </c:pt>
                      <c:pt idx="16">
                        <c:v>309.03599999999977</c:v>
                      </c:pt>
                      <c:pt idx="17">
                        <c:v>309.79799999999977</c:v>
                      </c:pt>
                      <c:pt idx="18">
                        <c:v>310.55399999999992</c:v>
                      </c:pt>
                      <c:pt idx="19">
                        <c:v>311.31299999999999</c:v>
                      </c:pt>
                      <c:pt idx="20">
                        <c:v>312.08</c:v>
                      </c:pt>
                      <c:pt idx="21">
                        <c:v>312.84300000000002</c:v>
                      </c:pt>
                      <c:pt idx="22">
                        <c:v>313.60799999999989</c:v>
                      </c:pt>
                      <c:pt idx="23">
                        <c:v>314.37199999999979</c:v>
                      </c:pt>
                      <c:pt idx="24">
                        <c:v>315.13</c:v>
                      </c:pt>
                      <c:pt idx="25">
                        <c:v>315.89099999999979</c:v>
                      </c:pt>
                      <c:pt idx="26">
                        <c:v>316.66000000000003</c:v>
                      </c:pt>
                      <c:pt idx="27">
                        <c:v>317.43699999999973</c:v>
                      </c:pt>
                      <c:pt idx="28">
                        <c:v>318.21600000000001</c:v>
                      </c:pt>
                      <c:pt idx="29">
                        <c:v>318.99799999999982</c:v>
                      </c:pt>
                      <c:pt idx="30">
                        <c:v>319.78099999999978</c:v>
                      </c:pt>
                      <c:pt idx="31">
                        <c:v>320.56399999999991</c:v>
                      </c:pt>
                      <c:pt idx="32">
                        <c:v>321.34800000000001</c:v>
                      </c:pt>
                      <c:pt idx="33">
                        <c:v>322.13399999999979</c:v>
                      </c:pt>
                      <c:pt idx="34">
                        <c:v>322.92399999999981</c:v>
                      </c:pt>
                      <c:pt idx="35">
                        <c:v>323.70599999999979</c:v>
                      </c:pt>
                      <c:pt idx="36">
                        <c:v>324.4939999999998</c:v>
                      </c:pt>
                      <c:pt idx="37">
                        <c:v>325.28699999999981</c:v>
                      </c:pt>
                      <c:pt idx="38">
                        <c:v>326.08099999999979</c:v>
                      </c:pt>
                      <c:pt idx="39">
                        <c:v>326.875</c:v>
                      </c:pt>
                      <c:pt idx="40">
                        <c:v>327.66399999999999</c:v>
                      </c:pt>
                      <c:pt idx="41">
                        <c:v>328.45899999999978</c:v>
                      </c:pt>
                      <c:pt idx="42">
                        <c:v>329.262</c:v>
                      </c:pt>
                      <c:pt idx="43">
                        <c:v>330.072</c:v>
                      </c:pt>
                      <c:pt idx="44">
                        <c:v>330.88</c:v>
                      </c:pt>
                      <c:pt idx="45">
                        <c:v>331.68499999999989</c:v>
                      </c:pt>
                      <c:pt idx="46">
                        <c:v>332.4989999999998</c:v>
                      </c:pt>
                      <c:pt idx="47">
                        <c:v>333.315</c:v>
                      </c:pt>
                      <c:pt idx="48">
                        <c:v>334.12799999999999</c:v>
                      </c:pt>
                      <c:pt idx="49">
                        <c:v>334.94399999999979</c:v>
                      </c:pt>
                      <c:pt idx="50">
                        <c:v>335.76399999999978</c:v>
                      </c:pt>
                      <c:pt idx="51">
                        <c:v>336.58499999999992</c:v>
                      </c:pt>
                      <c:pt idx="52">
                        <c:v>337.40899999999982</c:v>
                      </c:pt>
                      <c:pt idx="53">
                        <c:v>338.22999999999979</c:v>
                      </c:pt>
                      <c:pt idx="54">
                        <c:v>339.04899999999992</c:v>
                      </c:pt>
                      <c:pt idx="55">
                        <c:v>339.86399999999992</c:v>
                      </c:pt>
                      <c:pt idx="56">
                        <c:v>340.67999999999989</c:v>
                      </c:pt>
                      <c:pt idx="57">
                        <c:v>341.50099999999992</c:v>
                      </c:pt>
                      <c:pt idx="58">
                        <c:v>342.32599999999991</c:v>
                      </c:pt>
                      <c:pt idx="59">
                        <c:v>343.14100000000002</c:v>
                      </c:pt>
                      <c:pt idx="60">
                        <c:v>343.95299999999992</c:v>
                      </c:pt>
                      <c:pt idx="61">
                        <c:v>344.76400000000001</c:v>
                      </c:pt>
                      <c:pt idx="62">
                        <c:v>345.577</c:v>
                      </c:pt>
                      <c:pt idx="63">
                        <c:v>346.38599999999991</c:v>
                      </c:pt>
                      <c:pt idx="64">
                        <c:v>347.19899999999978</c:v>
                      </c:pt>
                      <c:pt idx="65">
                        <c:v>348.02699999999982</c:v>
                      </c:pt>
                      <c:pt idx="66">
                        <c:v>348.84899999999999</c:v>
                      </c:pt>
                      <c:pt idx="67">
                        <c:v>349.67</c:v>
                      </c:pt>
                      <c:pt idx="68">
                        <c:v>350.49099999999981</c:v>
                      </c:pt>
                      <c:pt idx="69">
                        <c:v>351.31299999999999</c:v>
                      </c:pt>
                      <c:pt idx="70">
                        <c:v>352.13699999999977</c:v>
                      </c:pt>
                      <c:pt idx="71">
                        <c:v>352.95799999999991</c:v>
                      </c:pt>
                      <c:pt idx="72">
                        <c:v>353.78699999999981</c:v>
                      </c:pt>
                      <c:pt idx="73">
                        <c:v>354.61500000000001</c:v>
                      </c:pt>
                      <c:pt idx="74">
                        <c:v>355.43899999999979</c:v>
                      </c:pt>
                      <c:pt idx="75">
                        <c:v>356.26599999999979</c:v>
                      </c:pt>
                      <c:pt idx="76">
                        <c:v>357.09199999999981</c:v>
                      </c:pt>
                      <c:pt idx="77">
                        <c:v>357.91499999999979</c:v>
                      </c:pt>
                      <c:pt idx="78">
                        <c:v>358.73899999999981</c:v>
                      </c:pt>
                      <c:pt idx="79">
                        <c:v>359.565</c:v>
                      </c:pt>
                      <c:pt idx="80">
                        <c:v>360.39799999999991</c:v>
                      </c:pt>
                      <c:pt idx="81">
                        <c:v>361.22299999999979</c:v>
                      </c:pt>
                      <c:pt idx="82">
                        <c:v>362.04300000000001</c:v>
                      </c:pt>
                      <c:pt idx="83">
                        <c:v>362.851</c:v>
                      </c:pt>
                      <c:pt idx="84">
                        <c:v>363.65899999999999</c:v>
                      </c:pt>
                      <c:pt idx="85">
                        <c:v>364.46799999999979</c:v>
                      </c:pt>
                      <c:pt idx="86">
                        <c:v>365.27799999999979</c:v>
                      </c:pt>
                      <c:pt idx="87">
                        <c:v>366.08</c:v>
                      </c:pt>
                      <c:pt idx="88">
                        <c:v>366.88199999999978</c:v>
                      </c:pt>
                      <c:pt idx="89">
                        <c:v>367.67899999999992</c:v>
                      </c:pt>
                      <c:pt idx="90">
                        <c:v>368.47199999999981</c:v>
                      </c:pt>
                      <c:pt idx="91">
                        <c:v>369.26900000000001</c:v>
                      </c:pt>
                      <c:pt idx="92">
                        <c:v>370.06899999999979</c:v>
                      </c:pt>
                      <c:pt idx="93">
                        <c:v>370.87399999999991</c:v>
                      </c:pt>
                      <c:pt idx="94">
                        <c:v>371.67399999999992</c:v>
                      </c:pt>
                      <c:pt idx="95">
                        <c:v>372.47199999999981</c:v>
                      </c:pt>
                      <c:pt idx="96">
                        <c:v>373.267</c:v>
                      </c:pt>
                      <c:pt idx="97">
                        <c:v>374.06299999999999</c:v>
                      </c:pt>
                      <c:pt idx="98">
                        <c:v>374.86199999999991</c:v>
                      </c:pt>
                      <c:pt idx="99">
                        <c:v>375.66399999999999</c:v>
                      </c:pt>
                      <c:pt idx="100">
                        <c:v>376.46699999999981</c:v>
                      </c:pt>
                      <c:pt idx="101">
                        <c:v>377.26499999999999</c:v>
                      </c:pt>
                      <c:pt idx="102">
                        <c:v>378.05499999999989</c:v>
                      </c:pt>
                      <c:pt idx="103">
                        <c:v>378.846</c:v>
                      </c:pt>
                      <c:pt idx="104">
                        <c:v>379.63699999999977</c:v>
                      </c:pt>
                      <c:pt idx="105">
                        <c:v>380.43599999999981</c:v>
                      </c:pt>
                      <c:pt idx="106">
                        <c:v>381.2369999999998</c:v>
                      </c:pt>
                      <c:pt idx="107">
                        <c:v>382.03299999999979</c:v>
                      </c:pt>
                      <c:pt idx="108">
                        <c:v>382.82899999999978</c:v>
                      </c:pt>
                      <c:pt idx="109">
                        <c:v>383.62599999999992</c:v>
                      </c:pt>
                      <c:pt idx="110">
                        <c:v>384.41899999999981</c:v>
                      </c:pt>
                      <c:pt idx="111">
                        <c:v>385.21</c:v>
                      </c:pt>
                      <c:pt idx="112">
                        <c:v>385.9939999999998</c:v>
                      </c:pt>
                      <c:pt idx="113">
                        <c:v>386.77499999999992</c:v>
                      </c:pt>
                      <c:pt idx="114">
                        <c:v>387.565</c:v>
                      </c:pt>
                      <c:pt idx="115">
                        <c:v>388.36399999999992</c:v>
                      </c:pt>
                      <c:pt idx="116">
                        <c:v>389.16</c:v>
                      </c:pt>
                      <c:pt idx="117">
                        <c:v>389.96</c:v>
                      </c:pt>
                      <c:pt idx="118">
                        <c:v>390.76099999999991</c:v>
                      </c:pt>
                      <c:pt idx="119">
                        <c:v>391.55599999999993</c:v>
                      </c:pt>
                      <c:pt idx="120">
                        <c:v>392.34800000000001</c:v>
                      </c:pt>
                      <c:pt idx="121">
                        <c:v>393.14100000000002</c:v>
                      </c:pt>
                      <c:pt idx="122">
                        <c:v>393.94099999999992</c:v>
                      </c:pt>
                      <c:pt idx="123">
                        <c:v>394.74199999999979</c:v>
                      </c:pt>
                      <c:pt idx="124">
                        <c:v>395.57799999999992</c:v>
                      </c:pt>
                      <c:pt idx="125">
                        <c:v>396.43799999999982</c:v>
                      </c:pt>
                      <c:pt idx="126">
                        <c:v>397.30199999999991</c:v>
                      </c:pt>
                      <c:pt idx="127">
                        <c:v>398.17199999999991</c:v>
                      </c:pt>
                      <c:pt idx="128">
                        <c:v>399.04599999999999</c:v>
                      </c:pt>
                      <c:pt idx="129">
                        <c:v>399.91599999999983</c:v>
                      </c:pt>
                      <c:pt idx="130">
                        <c:v>400.78599999999977</c:v>
                      </c:pt>
                      <c:pt idx="131">
                        <c:v>401.65499999999997</c:v>
                      </c:pt>
                      <c:pt idx="132">
                        <c:v>402.524</c:v>
                      </c:pt>
                      <c:pt idx="133">
                        <c:v>403.39099999999979</c:v>
                      </c:pt>
                      <c:pt idx="134">
                        <c:v>404.25799999999992</c:v>
                      </c:pt>
                      <c:pt idx="135">
                        <c:v>405.12199999999979</c:v>
                      </c:pt>
                      <c:pt idx="136">
                        <c:v>405.99099999999981</c:v>
                      </c:pt>
                      <c:pt idx="137">
                        <c:v>406.85500000000002</c:v>
                      </c:pt>
                      <c:pt idx="138">
                        <c:v>407.72299999999979</c:v>
                      </c:pt>
                      <c:pt idx="139">
                        <c:v>408.601</c:v>
                      </c:pt>
                      <c:pt idx="140">
                        <c:v>409.47599999999977</c:v>
                      </c:pt>
                      <c:pt idx="141">
                        <c:v>410.35</c:v>
                      </c:pt>
                      <c:pt idx="142">
                        <c:v>411.22299999999979</c:v>
                      </c:pt>
                      <c:pt idx="143">
                        <c:v>412.09799999999979</c:v>
                      </c:pt>
                      <c:pt idx="144">
                        <c:v>412.96899999999982</c:v>
                      </c:pt>
                      <c:pt idx="145">
                        <c:v>413.84300000000002</c:v>
                      </c:pt>
                      <c:pt idx="146">
                        <c:v>414.71499999999992</c:v>
                      </c:pt>
                      <c:pt idx="147">
                        <c:v>415.577</c:v>
                      </c:pt>
                      <c:pt idx="148">
                        <c:v>416.43999999999983</c:v>
                      </c:pt>
                      <c:pt idx="149">
                        <c:v>417.30499999999989</c:v>
                      </c:pt>
                      <c:pt idx="150">
                        <c:v>418.16899999999993</c:v>
                      </c:pt>
                      <c:pt idx="151">
                        <c:v>419.02799999999979</c:v>
                      </c:pt>
                      <c:pt idx="152">
                        <c:v>419.88299999999992</c:v>
                      </c:pt>
                      <c:pt idx="153">
                        <c:v>420.74599999999992</c:v>
                      </c:pt>
                      <c:pt idx="154">
                        <c:v>421.61500000000001</c:v>
                      </c:pt>
                      <c:pt idx="155">
                        <c:v>422.48299999999978</c:v>
                      </c:pt>
                      <c:pt idx="156">
                        <c:v>423.351</c:v>
                      </c:pt>
                      <c:pt idx="157">
                        <c:v>424.21199999999982</c:v>
                      </c:pt>
                      <c:pt idx="158">
                        <c:v>425.077</c:v>
                      </c:pt>
                      <c:pt idx="159">
                        <c:v>425.94799999999992</c:v>
                      </c:pt>
                      <c:pt idx="160">
                        <c:v>426.82399999999978</c:v>
                      </c:pt>
                      <c:pt idx="161">
                        <c:v>427.70099999999991</c:v>
                      </c:pt>
                      <c:pt idx="162">
                        <c:v>428.56799999999993</c:v>
                      </c:pt>
                      <c:pt idx="163">
                        <c:v>429.43099999999981</c:v>
                      </c:pt>
                      <c:pt idx="164">
                        <c:v>430.2969999999998</c:v>
                      </c:pt>
                      <c:pt idx="165">
                        <c:v>431.15199999999999</c:v>
                      </c:pt>
                      <c:pt idx="166">
                        <c:v>432.00400000000002</c:v>
                      </c:pt>
                      <c:pt idx="167">
                        <c:v>432.86099999999999</c:v>
                      </c:pt>
                      <c:pt idx="168">
                        <c:v>433.71100000000001</c:v>
                      </c:pt>
                      <c:pt idx="169">
                        <c:v>434.56099999999992</c:v>
                      </c:pt>
                      <c:pt idx="170">
                        <c:v>435.41199999999981</c:v>
                      </c:pt>
                      <c:pt idx="171">
                        <c:v>436.26299999999992</c:v>
                      </c:pt>
                      <c:pt idx="172">
                        <c:v>437.12199999999979</c:v>
                      </c:pt>
                      <c:pt idx="173">
                        <c:v>437.98099999999982</c:v>
                      </c:pt>
                      <c:pt idx="174">
                        <c:v>438.83600000000001</c:v>
                      </c:pt>
                      <c:pt idx="175">
                        <c:v>439.68999999999988</c:v>
                      </c:pt>
                      <c:pt idx="176">
                        <c:v>440.548</c:v>
                      </c:pt>
                      <c:pt idx="177">
                        <c:v>441.40499999999992</c:v>
                      </c:pt>
                      <c:pt idx="178">
                        <c:v>442.26499999999999</c:v>
                      </c:pt>
                      <c:pt idx="179">
                        <c:v>443.13299999999992</c:v>
                      </c:pt>
                      <c:pt idx="180">
                        <c:v>444.00199999999978</c:v>
                      </c:pt>
                      <c:pt idx="181">
                        <c:v>444.86500000000001</c:v>
                      </c:pt>
                      <c:pt idx="182">
                        <c:v>445.72499999999991</c:v>
                      </c:pt>
                      <c:pt idx="183">
                        <c:v>446.59</c:v>
                      </c:pt>
                      <c:pt idx="184">
                        <c:v>447.45499999999993</c:v>
                      </c:pt>
                      <c:pt idx="185">
                        <c:v>448.32299999999992</c:v>
                      </c:pt>
                      <c:pt idx="186">
                        <c:v>449.19499999999988</c:v>
                      </c:pt>
                      <c:pt idx="187">
                        <c:v>450.072</c:v>
                      </c:pt>
                      <c:pt idx="188">
                        <c:v>450.94799999999992</c:v>
                      </c:pt>
                      <c:pt idx="189">
                        <c:v>451.82099999999991</c:v>
                      </c:pt>
                      <c:pt idx="190">
                        <c:v>452.68499999999989</c:v>
                      </c:pt>
                      <c:pt idx="191">
                        <c:v>453.553</c:v>
                      </c:pt>
                      <c:pt idx="192">
                        <c:v>454.42299999999977</c:v>
                      </c:pt>
                      <c:pt idx="193">
                        <c:v>455.2969999999998</c:v>
                      </c:pt>
                      <c:pt idx="194">
                        <c:v>456.16399999999999</c:v>
                      </c:pt>
                      <c:pt idx="195">
                        <c:v>457.02699999999982</c:v>
                      </c:pt>
                      <c:pt idx="196">
                        <c:v>457.88199999999978</c:v>
                      </c:pt>
                      <c:pt idx="197">
                        <c:v>458.72899999999981</c:v>
                      </c:pt>
                      <c:pt idx="198">
                        <c:v>459.577</c:v>
                      </c:pt>
                      <c:pt idx="199">
                        <c:v>460.42999999999978</c:v>
                      </c:pt>
                      <c:pt idx="200">
                        <c:v>461.27799999999979</c:v>
                      </c:pt>
                      <c:pt idx="201">
                        <c:v>462.12199999999979</c:v>
                      </c:pt>
                      <c:pt idx="202">
                        <c:v>462.97199999999981</c:v>
                      </c:pt>
                      <c:pt idx="203">
                        <c:v>463.81799999999993</c:v>
                      </c:pt>
                      <c:pt idx="204">
                        <c:v>464.65800000000002</c:v>
                      </c:pt>
                      <c:pt idx="205">
                        <c:v>465.50299999999999</c:v>
                      </c:pt>
                      <c:pt idx="206">
                        <c:v>466.34699999999992</c:v>
                      </c:pt>
                      <c:pt idx="207">
                        <c:v>467.197</c:v>
                      </c:pt>
                      <c:pt idx="208">
                        <c:v>468.048</c:v>
                      </c:pt>
                      <c:pt idx="209">
                        <c:v>468.90099999999978</c:v>
                      </c:pt>
                      <c:pt idx="210">
                        <c:v>469.75099999999992</c:v>
                      </c:pt>
                      <c:pt idx="211">
                        <c:v>470.60199999999992</c:v>
                      </c:pt>
                      <c:pt idx="212">
                        <c:v>471.44499999999988</c:v>
                      </c:pt>
                      <c:pt idx="213">
                        <c:v>472.29799999999977</c:v>
                      </c:pt>
                      <c:pt idx="214">
                        <c:v>473.16199999999992</c:v>
                      </c:pt>
                      <c:pt idx="215">
                        <c:v>474.01900000000001</c:v>
                      </c:pt>
                      <c:pt idx="216">
                        <c:v>474.875</c:v>
                      </c:pt>
                      <c:pt idx="217">
                        <c:v>475.72299999999979</c:v>
                      </c:pt>
                      <c:pt idx="218">
                        <c:v>476.56999999999988</c:v>
                      </c:pt>
                      <c:pt idx="219">
                        <c:v>477.41599999999983</c:v>
                      </c:pt>
                      <c:pt idx="220">
                        <c:v>478.26099999999991</c:v>
                      </c:pt>
                      <c:pt idx="221">
                        <c:v>479.10500000000002</c:v>
                      </c:pt>
                      <c:pt idx="222">
                        <c:v>479.95</c:v>
                      </c:pt>
                      <c:pt idx="223">
                        <c:v>480.79099999999983</c:v>
                      </c:pt>
                      <c:pt idx="224">
                        <c:v>481.63099999999991</c:v>
                      </c:pt>
                      <c:pt idx="225">
                        <c:v>482.47399999999982</c:v>
                      </c:pt>
                      <c:pt idx="226">
                        <c:v>483.31599999999992</c:v>
                      </c:pt>
                      <c:pt idx="227">
                        <c:v>484.16500000000002</c:v>
                      </c:pt>
                      <c:pt idx="228">
                        <c:v>485.01400000000001</c:v>
                      </c:pt>
                      <c:pt idx="229">
                        <c:v>485.85500000000002</c:v>
                      </c:pt>
                      <c:pt idx="230">
                        <c:v>486.697</c:v>
                      </c:pt>
                      <c:pt idx="231">
                        <c:v>487.54099999999988</c:v>
                      </c:pt>
                      <c:pt idx="232">
                        <c:v>488.38299999999992</c:v>
                      </c:pt>
                      <c:pt idx="233">
                        <c:v>489.23</c:v>
                      </c:pt>
                      <c:pt idx="234">
                        <c:v>490.08</c:v>
                      </c:pt>
                      <c:pt idx="235">
                        <c:v>490.92799999999983</c:v>
                      </c:pt>
                      <c:pt idx="236">
                        <c:v>491.77799999999979</c:v>
                      </c:pt>
                      <c:pt idx="237">
                        <c:v>492.63099999999991</c:v>
                      </c:pt>
                      <c:pt idx="238">
                        <c:v>493.49099999999981</c:v>
                      </c:pt>
                      <c:pt idx="239">
                        <c:v>494.35399999999993</c:v>
                      </c:pt>
                      <c:pt idx="240">
                        <c:v>495.21699999999981</c:v>
                      </c:pt>
                      <c:pt idx="241">
                        <c:v>496.077</c:v>
                      </c:pt>
                      <c:pt idx="242">
                        <c:v>496.92699999999979</c:v>
                      </c:pt>
                      <c:pt idx="243">
                        <c:v>497.76900000000001</c:v>
                      </c:pt>
                      <c:pt idx="244">
                        <c:v>498.60500000000002</c:v>
                      </c:pt>
                      <c:pt idx="245">
                        <c:v>499.44399999999979</c:v>
                      </c:pt>
                      <c:pt idx="246">
                        <c:v>500.28199999999981</c:v>
                      </c:pt>
                      <c:pt idx="247">
                        <c:v>501.11500000000001</c:v>
                      </c:pt>
                      <c:pt idx="248">
                        <c:v>501.94799999999992</c:v>
                      </c:pt>
                      <c:pt idx="249">
                        <c:v>502.78599999999977</c:v>
                      </c:pt>
                      <c:pt idx="250">
                        <c:v>503.62299999999999</c:v>
                      </c:pt>
                      <c:pt idx="251">
                        <c:v>504.46100000000001</c:v>
                      </c:pt>
                      <c:pt idx="252">
                        <c:v>505.29599999999982</c:v>
                      </c:pt>
                      <c:pt idx="253">
                        <c:v>506.12399999999991</c:v>
                      </c:pt>
                      <c:pt idx="254">
                        <c:v>506.95</c:v>
                      </c:pt>
                      <c:pt idx="255">
                        <c:v>507.78</c:v>
                      </c:pt>
                      <c:pt idx="256">
                        <c:v>508.60799999999989</c:v>
                      </c:pt>
                      <c:pt idx="257">
                        <c:v>509.43899999999979</c:v>
                      </c:pt>
                      <c:pt idx="258">
                        <c:v>510.27199999999982</c:v>
                      </c:pt>
                      <c:pt idx="259">
                        <c:v>511.10799999999989</c:v>
                      </c:pt>
                      <c:pt idx="260">
                        <c:v>511.947</c:v>
                      </c:pt>
                      <c:pt idx="261">
                        <c:v>512.78599999999994</c:v>
                      </c:pt>
                      <c:pt idx="262">
                        <c:v>513.62900000000002</c:v>
                      </c:pt>
                      <c:pt idx="263">
                        <c:v>514.476</c:v>
                      </c:pt>
                      <c:pt idx="264">
                        <c:v>515.32499999999982</c:v>
                      </c:pt>
                      <c:pt idx="265">
                        <c:v>516.16599999999971</c:v>
                      </c:pt>
                      <c:pt idx="266">
                        <c:v>517.01</c:v>
                      </c:pt>
                      <c:pt idx="267">
                        <c:v>517.85599999999977</c:v>
                      </c:pt>
                      <c:pt idx="268">
                        <c:v>518.70000000000005</c:v>
                      </c:pt>
                      <c:pt idx="269">
                        <c:v>519.54599999999971</c:v>
                      </c:pt>
                      <c:pt idx="270">
                        <c:v>520.38699999999972</c:v>
                      </c:pt>
                      <c:pt idx="271">
                        <c:v>521.22900000000004</c:v>
                      </c:pt>
                      <c:pt idx="272">
                        <c:v>522.07799999999997</c:v>
                      </c:pt>
                      <c:pt idx="273">
                        <c:v>522.93099999999981</c:v>
                      </c:pt>
                      <c:pt idx="274">
                        <c:v>523.77700000000004</c:v>
                      </c:pt>
                      <c:pt idx="275">
                        <c:v>524.62400000000002</c:v>
                      </c:pt>
                      <c:pt idx="276">
                        <c:v>525.47500000000002</c:v>
                      </c:pt>
                      <c:pt idx="277">
                        <c:v>526.32099999999969</c:v>
                      </c:pt>
                      <c:pt idx="278">
                        <c:v>527.16300000000001</c:v>
                      </c:pt>
                      <c:pt idx="279">
                        <c:v>528.00400000000002</c:v>
                      </c:pt>
                      <c:pt idx="280">
                        <c:v>528.85399999999981</c:v>
                      </c:pt>
                      <c:pt idx="281">
                        <c:v>529.69899999999996</c:v>
                      </c:pt>
                      <c:pt idx="282">
                        <c:v>530.54199999999969</c:v>
                      </c:pt>
                      <c:pt idx="283">
                        <c:v>531.39</c:v>
                      </c:pt>
                      <c:pt idx="284">
                        <c:v>532.24199999999996</c:v>
                      </c:pt>
                      <c:pt idx="285">
                        <c:v>533.09199999999998</c:v>
                      </c:pt>
                      <c:pt idx="286">
                        <c:v>533.94499999999971</c:v>
                      </c:pt>
                      <c:pt idx="287">
                        <c:v>534.803</c:v>
                      </c:pt>
                      <c:pt idx="288">
                        <c:v>535.66100000000006</c:v>
                      </c:pt>
                      <c:pt idx="289">
                        <c:v>536.5139999999999</c:v>
                      </c:pt>
                      <c:pt idx="290">
                        <c:v>537.36899999999969</c:v>
                      </c:pt>
                      <c:pt idx="291">
                        <c:v>538.221</c:v>
                      </c:pt>
                      <c:pt idx="292">
                        <c:v>539.077</c:v>
                      </c:pt>
                      <c:pt idx="293">
                        <c:v>539.93699999999967</c:v>
                      </c:pt>
                      <c:pt idx="294">
                        <c:v>540.79700000000003</c:v>
                      </c:pt>
                      <c:pt idx="295">
                        <c:v>541.65199999999982</c:v>
                      </c:pt>
                      <c:pt idx="296">
                        <c:v>542.50800000000004</c:v>
                      </c:pt>
                      <c:pt idx="297">
                        <c:v>543.36199999999974</c:v>
                      </c:pt>
                      <c:pt idx="298">
                        <c:v>544.21799999999996</c:v>
                      </c:pt>
                      <c:pt idx="299">
                        <c:v>545.07100000000003</c:v>
                      </c:pt>
                      <c:pt idx="300">
                        <c:v>545.92699999999968</c:v>
                      </c:pt>
                      <c:pt idx="301">
                        <c:v>546.78600000000006</c:v>
                      </c:pt>
                      <c:pt idx="302">
                        <c:v>547.63499999999999</c:v>
                      </c:pt>
                      <c:pt idx="303">
                        <c:v>548.4849999999999</c:v>
                      </c:pt>
                      <c:pt idx="304">
                        <c:v>549.33899999999971</c:v>
                      </c:pt>
                      <c:pt idx="305">
                        <c:v>550.18899999999996</c:v>
                      </c:pt>
                      <c:pt idx="306">
                        <c:v>551.03600000000006</c:v>
                      </c:pt>
                      <c:pt idx="307">
                        <c:v>551.88300000000004</c:v>
                      </c:pt>
                      <c:pt idx="308">
                        <c:v>552.72699999999998</c:v>
                      </c:pt>
                      <c:pt idx="309">
                        <c:v>553.57399999999996</c:v>
                      </c:pt>
                      <c:pt idx="310">
                        <c:v>554.41699999999969</c:v>
                      </c:pt>
                      <c:pt idx="311">
                        <c:v>555.26499999999999</c:v>
                      </c:pt>
                      <c:pt idx="312">
                        <c:v>556.12</c:v>
                      </c:pt>
                      <c:pt idx="313">
                        <c:v>556.97199999999998</c:v>
                      </c:pt>
                      <c:pt idx="314">
                        <c:v>557.81999999999971</c:v>
                      </c:pt>
                      <c:pt idx="315">
                        <c:v>558.66300000000001</c:v>
                      </c:pt>
                      <c:pt idx="316">
                        <c:v>559.50099999999998</c:v>
                      </c:pt>
                      <c:pt idx="317">
                        <c:v>560.33400000000006</c:v>
                      </c:pt>
                      <c:pt idx="318">
                        <c:v>561.16999999999996</c:v>
                      </c:pt>
                      <c:pt idx="319">
                        <c:v>562.01099999999997</c:v>
                      </c:pt>
                      <c:pt idx="320">
                        <c:v>562.85199999999975</c:v>
                      </c:pt>
                      <c:pt idx="321">
                        <c:v>563.68799999999999</c:v>
                      </c:pt>
                      <c:pt idx="322">
                        <c:v>564.51599999999996</c:v>
                      </c:pt>
                      <c:pt idx="323">
                        <c:v>565.34199999999976</c:v>
                      </c:pt>
                      <c:pt idx="324">
                        <c:v>566.16999999999996</c:v>
                      </c:pt>
                      <c:pt idx="325">
                        <c:v>566.99699999999996</c:v>
                      </c:pt>
                      <c:pt idx="326">
                        <c:v>567.83400000000006</c:v>
                      </c:pt>
                      <c:pt idx="327">
                        <c:v>568.673</c:v>
                      </c:pt>
                      <c:pt idx="328">
                        <c:v>569.51</c:v>
                      </c:pt>
                      <c:pt idx="329">
                        <c:v>570.34799999999962</c:v>
                      </c:pt>
                      <c:pt idx="330">
                        <c:v>571.18899999999996</c:v>
                      </c:pt>
                      <c:pt idx="331">
                        <c:v>572.02699999999982</c:v>
                      </c:pt>
                      <c:pt idx="332">
                        <c:v>572.86899999999969</c:v>
                      </c:pt>
                      <c:pt idx="333">
                        <c:v>573.71400000000006</c:v>
                      </c:pt>
                      <c:pt idx="334">
                        <c:v>574.55799999999977</c:v>
                      </c:pt>
                      <c:pt idx="335">
                        <c:v>575.40099999999973</c:v>
                      </c:pt>
                      <c:pt idx="336">
                        <c:v>576.24199999999996</c:v>
                      </c:pt>
                      <c:pt idx="337">
                        <c:v>577.08900000000006</c:v>
                      </c:pt>
                      <c:pt idx="338">
                        <c:v>577.92999999999972</c:v>
                      </c:pt>
                      <c:pt idx="339">
                        <c:v>578.77</c:v>
                      </c:pt>
                      <c:pt idx="340">
                        <c:v>579.60900000000004</c:v>
                      </c:pt>
                      <c:pt idx="341">
                        <c:v>580.45599999999968</c:v>
                      </c:pt>
                      <c:pt idx="342">
                        <c:v>581.30599999999981</c:v>
                      </c:pt>
                      <c:pt idx="343">
                        <c:v>582.15899999999999</c:v>
                      </c:pt>
                      <c:pt idx="344">
                        <c:v>583.0139999999999</c:v>
                      </c:pt>
                      <c:pt idx="345">
                        <c:v>583.86699999999962</c:v>
                      </c:pt>
                      <c:pt idx="346">
                        <c:v>584.71799999999996</c:v>
                      </c:pt>
                      <c:pt idx="347">
                        <c:v>585.56699999999978</c:v>
                      </c:pt>
                      <c:pt idx="348">
                        <c:v>586.41599999999971</c:v>
                      </c:pt>
                      <c:pt idx="349">
                        <c:v>587.26699999999983</c:v>
                      </c:pt>
                      <c:pt idx="350">
                        <c:v>588.11699999999996</c:v>
                      </c:pt>
                      <c:pt idx="351">
                        <c:v>588.97</c:v>
                      </c:pt>
                      <c:pt idx="352">
                        <c:v>589.82199999999978</c:v>
                      </c:pt>
                      <c:pt idx="353">
                        <c:v>590.67399999999998</c:v>
                      </c:pt>
                      <c:pt idx="354">
                        <c:v>591.529</c:v>
                      </c:pt>
                      <c:pt idx="355">
                        <c:v>592.3889999999999</c:v>
                      </c:pt>
                      <c:pt idx="356">
                        <c:v>593.24900000000002</c:v>
                      </c:pt>
                      <c:pt idx="357">
                        <c:v>594.11199999999997</c:v>
                      </c:pt>
                      <c:pt idx="358">
                        <c:v>594.97500000000002</c:v>
                      </c:pt>
                      <c:pt idx="359">
                        <c:v>595.83799999999974</c:v>
                      </c:pt>
                      <c:pt idx="360">
                        <c:v>596.69899999999996</c:v>
                      </c:pt>
                      <c:pt idx="361">
                        <c:v>597.55899999999997</c:v>
                      </c:pt>
                      <c:pt idx="362">
                        <c:v>598.41199999999981</c:v>
                      </c:pt>
                      <c:pt idx="363">
                        <c:v>599.26499999999999</c:v>
                      </c:pt>
                      <c:pt idx="364">
                        <c:v>600.11799999999971</c:v>
                      </c:pt>
                      <c:pt idx="365">
                        <c:v>600.96599999999967</c:v>
                      </c:pt>
                      <c:pt idx="366">
                        <c:v>601.81099999999969</c:v>
                      </c:pt>
                      <c:pt idx="367">
                        <c:v>602.65899999999999</c:v>
                      </c:pt>
                      <c:pt idx="368">
                        <c:v>603.5139999999999</c:v>
                      </c:pt>
                      <c:pt idx="369">
                        <c:v>604.36799999999948</c:v>
                      </c:pt>
                      <c:pt idx="370">
                        <c:v>605.221</c:v>
                      </c:pt>
                      <c:pt idx="371">
                        <c:v>606.072</c:v>
                      </c:pt>
                      <c:pt idx="372">
                        <c:v>606.92499999999973</c:v>
                      </c:pt>
                      <c:pt idx="373">
                        <c:v>607.77599999999995</c:v>
                      </c:pt>
                      <c:pt idx="374">
                        <c:v>608.63099999999997</c:v>
                      </c:pt>
                      <c:pt idx="375">
                        <c:v>609.48400000000004</c:v>
                      </c:pt>
                      <c:pt idx="376">
                        <c:v>610.33699999999976</c:v>
                      </c:pt>
                      <c:pt idx="377">
                        <c:v>611.18399999999997</c:v>
                      </c:pt>
                      <c:pt idx="378">
                        <c:v>612.02800000000002</c:v>
                      </c:pt>
                      <c:pt idx="379">
                        <c:v>612.87699999999973</c:v>
                      </c:pt>
                      <c:pt idx="380">
                        <c:v>613.72400000000005</c:v>
                      </c:pt>
                      <c:pt idx="381">
                        <c:v>614.56999999999971</c:v>
                      </c:pt>
                      <c:pt idx="382">
                        <c:v>615.41899999999998</c:v>
                      </c:pt>
                      <c:pt idx="383">
                        <c:v>616.27099999999996</c:v>
                      </c:pt>
                      <c:pt idx="384">
                        <c:v>617.12900000000002</c:v>
                      </c:pt>
                      <c:pt idx="385">
                        <c:v>617.995</c:v>
                      </c:pt>
                      <c:pt idx="386">
                        <c:v>618.85699999999974</c:v>
                      </c:pt>
                      <c:pt idx="387">
                        <c:v>619.71199999999999</c:v>
                      </c:pt>
                      <c:pt idx="388">
                        <c:v>620.56199999999967</c:v>
                      </c:pt>
                      <c:pt idx="389">
                        <c:v>621.41100000000006</c:v>
                      </c:pt>
                      <c:pt idx="390">
                        <c:v>622.25800000000004</c:v>
                      </c:pt>
                      <c:pt idx="391">
                        <c:v>623.10199999999998</c:v>
                      </c:pt>
                      <c:pt idx="392">
                        <c:v>623.95399999999972</c:v>
                      </c:pt>
                      <c:pt idx="393">
                        <c:v>624.81099999999969</c:v>
                      </c:pt>
                      <c:pt idx="394">
                        <c:v>625.67399999999998</c:v>
                      </c:pt>
                      <c:pt idx="395">
                        <c:v>626.53399999999999</c:v>
                      </c:pt>
                      <c:pt idx="396">
                        <c:v>627.39300000000003</c:v>
                      </c:pt>
                      <c:pt idx="397">
                        <c:v>628.24699999999996</c:v>
                      </c:pt>
                      <c:pt idx="398">
                        <c:v>629.1</c:v>
                      </c:pt>
                      <c:pt idx="399">
                        <c:v>629.95599999999968</c:v>
                      </c:pt>
                      <c:pt idx="400">
                        <c:v>630.81999999999971</c:v>
                      </c:pt>
                      <c:pt idx="401">
                        <c:v>631.68499999999995</c:v>
                      </c:pt>
                      <c:pt idx="402">
                        <c:v>632.548</c:v>
                      </c:pt>
                      <c:pt idx="403">
                        <c:v>633.41499999999996</c:v>
                      </c:pt>
                      <c:pt idx="404">
                        <c:v>634.27700000000004</c:v>
                      </c:pt>
                      <c:pt idx="405">
                        <c:v>635.1389999999999</c:v>
                      </c:pt>
                      <c:pt idx="406">
                        <c:v>636.00599999999997</c:v>
                      </c:pt>
                      <c:pt idx="407">
                        <c:v>636.87099999999998</c:v>
                      </c:pt>
                      <c:pt idx="408">
                        <c:v>637.7349999999999</c:v>
                      </c:pt>
                      <c:pt idx="409">
                        <c:v>638.59400000000005</c:v>
                      </c:pt>
                      <c:pt idx="410">
                        <c:v>639.45699999999977</c:v>
                      </c:pt>
                      <c:pt idx="411">
                        <c:v>640.31899999999996</c:v>
                      </c:pt>
                      <c:pt idx="412">
                        <c:v>641.17999999999995</c:v>
                      </c:pt>
                      <c:pt idx="413">
                        <c:v>642.03800000000001</c:v>
                      </c:pt>
                      <c:pt idx="414">
                        <c:v>642.89799999999968</c:v>
                      </c:pt>
                      <c:pt idx="415">
                        <c:v>643.75800000000004</c:v>
                      </c:pt>
                      <c:pt idx="416">
                        <c:v>644.61300000000006</c:v>
                      </c:pt>
                      <c:pt idx="417">
                        <c:v>645.46299999999974</c:v>
                      </c:pt>
                      <c:pt idx="418">
                        <c:v>646.31399999999996</c:v>
                      </c:pt>
                      <c:pt idx="419">
                        <c:v>647.16899999999998</c:v>
                      </c:pt>
                      <c:pt idx="420">
                        <c:v>648.02800000000002</c:v>
                      </c:pt>
                      <c:pt idx="421">
                        <c:v>648.88499999999999</c:v>
                      </c:pt>
                      <c:pt idx="422">
                        <c:v>649.74</c:v>
                      </c:pt>
                      <c:pt idx="423">
                        <c:v>650.59299999999996</c:v>
                      </c:pt>
                      <c:pt idx="424">
                        <c:v>651.44199999999978</c:v>
                      </c:pt>
                      <c:pt idx="425">
                        <c:v>652.29100000000005</c:v>
                      </c:pt>
                      <c:pt idx="426">
                        <c:v>653.1389999999999</c:v>
                      </c:pt>
                      <c:pt idx="427">
                        <c:v>653.98699999999997</c:v>
                      </c:pt>
                      <c:pt idx="428">
                        <c:v>654.83400000000006</c:v>
                      </c:pt>
                      <c:pt idx="429">
                        <c:v>655.6869999999999</c:v>
                      </c:pt>
                      <c:pt idx="430">
                        <c:v>656.54599999999982</c:v>
                      </c:pt>
                      <c:pt idx="431">
                        <c:v>657.40099999999973</c:v>
                      </c:pt>
                      <c:pt idx="432">
                        <c:v>658.255</c:v>
                      </c:pt>
                      <c:pt idx="433">
                        <c:v>659.1099999999999</c:v>
                      </c:pt>
                      <c:pt idx="434">
                        <c:v>659.96199999999976</c:v>
                      </c:pt>
                      <c:pt idx="435">
                        <c:v>660.81099999999969</c:v>
                      </c:pt>
                      <c:pt idx="436">
                        <c:v>661.66100000000006</c:v>
                      </c:pt>
                      <c:pt idx="437">
                        <c:v>662.5139999999999</c:v>
                      </c:pt>
                      <c:pt idx="438">
                        <c:v>663.37</c:v>
                      </c:pt>
                      <c:pt idx="439">
                        <c:v>664.22699999999998</c:v>
                      </c:pt>
                      <c:pt idx="440">
                        <c:v>665.09</c:v>
                      </c:pt>
                      <c:pt idx="441">
                        <c:v>665.95599999999968</c:v>
                      </c:pt>
                      <c:pt idx="442">
                        <c:v>666.8159999999998</c:v>
                      </c:pt>
                      <c:pt idx="443">
                        <c:v>667.66799999999967</c:v>
                      </c:pt>
                      <c:pt idx="444">
                        <c:v>668.51599999999996</c:v>
                      </c:pt>
                      <c:pt idx="445">
                        <c:v>669.36099999999976</c:v>
                      </c:pt>
                      <c:pt idx="446">
                        <c:v>670.21299999999997</c:v>
                      </c:pt>
                      <c:pt idx="447">
                        <c:v>671.072</c:v>
                      </c:pt>
                      <c:pt idx="448">
                        <c:v>671.93599999999969</c:v>
                      </c:pt>
                      <c:pt idx="449">
                        <c:v>672.8009999999997</c:v>
                      </c:pt>
                      <c:pt idx="450">
                        <c:v>673.66599999999971</c:v>
                      </c:pt>
                      <c:pt idx="451">
                        <c:v>674.52800000000002</c:v>
                      </c:pt>
                      <c:pt idx="452">
                        <c:v>675.3889999999999</c:v>
                      </c:pt>
                      <c:pt idx="453">
                        <c:v>676.25199999999973</c:v>
                      </c:pt>
                      <c:pt idx="454">
                        <c:v>677.12400000000002</c:v>
                      </c:pt>
                      <c:pt idx="455">
                        <c:v>677.99299999999971</c:v>
                      </c:pt>
                      <c:pt idx="456">
                        <c:v>678.85099999999977</c:v>
                      </c:pt>
                      <c:pt idx="457">
                        <c:v>679.70299999999997</c:v>
                      </c:pt>
                      <c:pt idx="458">
                        <c:v>680.553</c:v>
                      </c:pt>
                      <c:pt idx="459">
                        <c:v>681.40199999999982</c:v>
                      </c:pt>
                      <c:pt idx="460">
                        <c:v>682.25199999999973</c:v>
                      </c:pt>
                      <c:pt idx="461">
                        <c:v>683.1099999999999</c:v>
                      </c:pt>
                      <c:pt idx="462">
                        <c:v>683.97299999999996</c:v>
                      </c:pt>
                      <c:pt idx="463">
                        <c:v>684.83299999999974</c:v>
                      </c:pt>
                      <c:pt idx="464">
                        <c:v>685.69</c:v>
                      </c:pt>
                      <c:pt idx="465">
                        <c:v>686.54599999999982</c:v>
                      </c:pt>
                      <c:pt idx="466">
                        <c:v>687.40099999999973</c:v>
                      </c:pt>
                      <c:pt idx="467">
                        <c:v>688.25199999999973</c:v>
                      </c:pt>
                      <c:pt idx="468">
                        <c:v>689.10699999999997</c:v>
                      </c:pt>
                      <c:pt idx="469">
                        <c:v>689.96699999999976</c:v>
                      </c:pt>
                      <c:pt idx="470">
                        <c:v>690.82899999999972</c:v>
                      </c:pt>
                      <c:pt idx="471">
                        <c:v>691.68399999999997</c:v>
                      </c:pt>
                      <c:pt idx="472">
                        <c:v>692.53399999999999</c:v>
                      </c:pt>
                      <c:pt idx="473">
                        <c:v>693.38799999999969</c:v>
                      </c:pt>
                      <c:pt idx="474">
                        <c:v>694.25199999999973</c:v>
                      </c:pt>
                      <c:pt idx="475">
                        <c:v>695.125</c:v>
                      </c:pt>
                      <c:pt idx="476">
                        <c:v>695.99299999999971</c:v>
                      </c:pt>
                      <c:pt idx="477">
                        <c:v>696.8529999999995</c:v>
                      </c:pt>
                      <c:pt idx="478">
                        <c:v>697.71400000000006</c:v>
                      </c:pt>
                      <c:pt idx="479">
                        <c:v>698.57299999999998</c:v>
                      </c:pt>
                      <c:pt idx="480">
                        <c:v>699.42699999999968</c:v>
                      </c:pt>
                      <c:pt idx="481">
                        <c:v>700.27800000000002</c:v>
                      </c:pt>
                      <c:pt idx="482">
                        <c:v>701.12599999999998</c:v>
                      </c:pt>
                      <c:pt idx="483">
                        <c:v>701.97299999999996</c:v>
                      </c:pt>
                      <c:pt idx="484">
                        <c:v>702.82399999999996</c:v>
                      </c:pt>
                      <c:pt idx="485">
                        <c:v>703.678</c:v>
                      </c:pt>
                      <c:pt idx="486">
                        <c:v>704.53600000000006</c:v>
                      </c:pt>
                      <c:pt idx="487">
                        <c:v>705.39300000000003</c:v>
                      </c:pt>
                      <c:pt idx="488">
                        <c:v>706.245</c:v>
                      </c:pt>
                      <c:pt idx="489">
                        <c:v>707.101</c:v>
                      </c:pt>
                      <c:pt idx="490">
                        <c:v>707.95299999999975</c:v>
                      </c:pt>
                      <c:pt idx="491">
                        <c:v>708.80599999999981</c:v>
                      </c:pt>
                      <c:pt idx="492">
                        <c:v>709.6569999999997</c:v>
                      </c:pt>
                      <c:pt idx="493">
                        <c:v>710.50700000000006</c:v>
                      </c:pt>
                      <c:pt idx="494">
                        <c:v>711.36099999999976</c:v>
                      </c:pt>
                      <c:pt idx="495">
                        <c:v>712.21500000000003</c:v>
                      </c:pt>
                      <c:pt idx="496">
                        <c:v>713.07500000000005</c:v>
                      </c:pt>
                      <c:pt idx="497">
                        <c:v>713.92899999999997</c:v>
                      </c:pt>
                      <c:pt idx="498">
                        <c:v>714.78899999999999</c:v>
                      </c:pt>
                      <c:pt idx="499">
                        <c:v>715.64799999999968</c:v>
                      </c:pt>
                      <c:pt idx="500">
                        <c:v>716.50199999999973</c:v>
                      </c:pt>
                      <c:pt idx="501">
                        <c:v>717.36300000000006</c:v>
                      </c:pt>
                      <c:pt idx="502">
                        <c:v>718.22400000000005</c:v>
                      </c:pt>
                      <c:pt idx="503">
                        <c:v>719.08500000000004</c:v>
                      </c:pt>
                      <c:pt idx="504">
                        <c:v>719.94399999999996</c:v>
                      </c:pt>
                      <c:pt idx="505">
                        <c:v>720.80499999999972</c:v>
                      </c:pt>
                      <c:pt idx="506">
                        <c:v>721.66399999999999</c:v>
                      </c:pt>
                      <c:pt idx="507">
                        <c:v>722.52199999999971</c:v>
                      </c:pt>
                      <c:pt idx="508">
                        <c:v>723.38099999999997</c:v>
                      </c:pt>
                      <c:pt idx="509">
                        <c:v>724.24199999999996</c:v>
                      </c:pt>
                      <c:pt idx="510">
                        <c:v>725.101</c:v>
                      </c:pt>
                      <c:pt idx="511">
                        <c:v>725.95599999999968</c:v>
                      </c:pt>
                      <c:pt idx="512">
                        <c:v>726.81199999999967</c:v>
                      </c:pt>
                      <c:pt idx="513">
                        <c:v>727.66899999999998</c:v>
                      </c:pt>
                      <c:pt idx="514">
                        <c:v>728.53</c:v>
                      </c:pt>
                      <c:pt idx="515">
                        <c:v>729.39099999999996</c:v>
                      </c:pt>
                      <c:pt idx="516">
                        <c:v>730.24800000000005</c:v>
                      </c:pt>
                      <c:pt idx="517">
                        <c:v>731.10599999999999</c:v>
                      </c:pt>
                      <c:pt idx="518">
                        <c:v>731.96799999999962</c:v>
                      </c:pt>
                      <c:pt idx="519">
                        <c:v>732.8299999999997</c:v>
                      </c:pt>
                      <c:pt idx="520">
                        <c:v>733.69100000000003</c:v>
                      </c:pt>
                      <c:pt idx="521">
                        <c:v>734.5509999999997</c:v>
                      </c:pt>
                      <c:pt idx="522">
                        <c:v>735.41699999999969</c:v>
                      </c:pt>
                      <c:pt idx="523">
                        <c:v>736.28099999999995</c:v>
                      </c:pt>
                      <c:pt idx="524">
                        <c:v>737.14300000000003</c:v>
                      </c:pt>
                      <c:pt idx="525">
                        <c:v>738.00599999999997</c:v>
                      </c:pt>
                      <c:pt idx="526">
                        <c:v>738.86799999999948</c:v>
                      </c:pt>
                      <c:pt idx="527">
                        <c:v>739.73400000000004</c:v>
                      </c:pt>
                      <c:pt idx="528">
                        <c:v>740.601</c:v>
                      </c:pt>
                      <c:pt idx="529">
                        <c:v>741.46799999999962</c:v>
                      </c:pt>
                      <c:pt idx="530">
                        <c:v>742.33799999999974</c:v>
                      </c:pt>
                      <c:pt idx="531">
                        <c:v>743.20699999999999</c:v>
                      </c:pt>
                      <c:pt idx="532">
                        <c:v>744.07399999999996</c:v>
                      </c:pt>
                      <c:pt idx="533">
                        <c:v>744.93699999999967</c:v>
                      </c:pt>
                      <c:pt idx="534">
                        <c:v>745.8009999999997</c:v>
                      </c:pt>
                      <c:pt idx="535">
                        <c:v>746.66199999999981</c:v>
                      </c:pt>
                      <c:pt idx="536">
                        <c:v>747.52499999999998</c:v>
                      </c:pt>
                      <c:pt idx="537">
                        <c:v>748.39099999999996</c:v>
                      </c:pt>
                      <c:pt idx="538">
                        <c:v>749.26099999999997</c:v>
                      </c:pt>
                      <c:pt idx="539">
                        <c:v>750.13499999999999</c:v>
                      </c:pt>
                      <c:pt idx="540">
                        <c:v>751.005</c:v>
                      </c:pt>
                      <c:pt idx="541">
                        <c:v>751.87199999999996</c:v>
                      </c:pt>
                      <c:pt idx="542">
                        <c:v>752.73900000000003</c:v>
                      </c:pt>
                      <c:pt idx="543">
                        <c:v>753.60599999999999</c:v>
                      </c:pt>
                      <c:pt idx="544">
                        <c:v>754.46499999999969</c:v>
                      </c:pt>
                      <c:pt idx="545">
                        <c:v>755.32499999999982</c:v>
                      </c:pt>
                      <c:pt idx="546">
                        <c:v>756.18</c:v>
                      </c:pt>
                      <c:pt idx="547">
                        <c:v>757.03299999999967</c:v>
                      </c:pt>
                      <c:pt idx="548">
                        <c:v>757.88799999999969</c:v>
                      </c:pt>
                      <c:pt idx="549">
                        <c:v>758.75400000000002</c:v>
                      </c:pt>
                      <c:pt idx="550">
                        <c:v>759.625</c:v>
                      </c:pt>
                      <c:pt idx="551">
                        <c:v>760.49400000000003</c:v>
                      </c:pt>
                      <c:pt idx="552">
                        <c:v>761.35999999999967</c:v>
                      </c:pt>
                      <c:pt idx="553">
                        <c:v>762.22299999999996</c:v>
                      </c:pt>
                      <c:pt idx="554">
                        <c:v>763.08699999999999</c:v>
                      </c:pt>
                      <c:pt idx="555">
                        <c:v>763.94599999999969</c:v>
                      </c:pt>
                      <c:pt idx="556">
                        <c:v>764.8</c:v>
                      </c:pt>
                      <c:pt idx="557">
                        <c:v>765.65599999999972</c:v>
                      </c:pt>
                      <c:pt idx="558">
                        <c:v>766.52</c:v>
                      </c:pt>
                      <c:pt idx="559">
                        <c:v>767.39300000000003</c:v>
                      </c:pt>
                      <c:pt idx="560">
                        <c:v>768.26599999999996</c:v>
                      </c:pt>
                      <c:pt idx="561">
                        <c:v>769.13799999999969</c:v>
                      </c:pt>
                      <c:pt idx="562">
                        <c:v>770.00700000000006</c:v>
                      </c:pt>
                      <c:pt idx="563">
                        <c:v>770.87699999999973</c:v>
                      </c:pt>
                      <c:pt idx="564">
                        <c:v>771.745</c:v>
                      </c:pt>
                      <c:pt idx="565">
                        <c:v>772.61199999999997</c:v>
                      </c:pt>
                      <c:pt idx="566">
                        <c:v>773.47900000000004</c:v>
                      </c:pt>
                      <c:pt idx="567">
                        <c:v>774.34599999999978</c:v>
                      </c:pt>
                      <c:pt idx="568">
                        <c:v>775.21599999999989</c:v>
                      </c:pt>
                      <c:pt idx="569">
                        <c:v>776.08799999999997</c:v>
                      </c:pt>
                      <c:pt idx="570">
                        <c:v>776.96199999999976</c:v>
                      </c:pt>
                      <c:pt idx="571">
                        <c:v>777.83899999999971</c:v>
                      </c:pt>
                      <c:pt idx="572">
                        <c:v>778.71900000000005</c:v>
                      </c:pt>
                      <c:pt idx="573">
                        <c:v>779.601</c:v>
                      </c:pt>
                      <c:pt idx="574">
                        <c:v>780.48599999999999</c:v>
                      </c:pt>
                      <c:pt idx="575">
                        <c:v>781.38300000000004</c:v>
                      </c:pt>
                      <c:pt idx="576">
                        <c:v>782.28200000000004</c:v>
                      </c:pt>
                      <c:pt idx="577">
                        <c:v>783.18</c:v>
                      </c:pt>
                      <c:pt idx="578">
                        <c:v>784.07500000000005</c:v>
                      </c:pt>
                      <c:pt idx="579">
                        <c:v>784.96399999999971</c:v>
                      </c:pt>
                      <c:pt idx="580">
                        <c:v>785.85199999999975</c:v>
                      </c:pt>
                      <c:pt idx="581">
                        <c:v>786.73500000000001</c:v>
                      </c:pt>
                      <c:pt idx="582">
                        <c:v>787.61900000000003</c:v>
                      </c:pt>
                      <c:pt idx="583">
                        <c:v>788.49799999999971</c:v>
                      </c:pt>
                      <c:pt idx="584">
                        <c:v>789.37400000000002</c:v>
                      </c:pt>
                      <c:pt idx="585">
                        <c:v>790.24900000000002</c:v>
                      </c:pt>
                      <c:pt idx="586">
                        <c:v>791.12</c:v>
                      </c:pt>
                      <c:pt idx="587">
                        <c:v>791.99299999999971</c:v>
                      </c:pt>
                      <c:pt idx="588">
                        <c:v>792.86799999999948</c:v>
                      </c:pt>
                      <c:pt idx="589">
                        <c:v>793.74799999999971</c:v>
                      </c:pt>
                      <c:pt idx="590">
                        <c:v>794.6279999999997</c:v>
                      </c:pt>
                      <c:pt idx="591">
                        <c:v>795.50900000000001</c:v>
                      </c:pt>
                      <c:pt idx="592">
                        <c:v>796.38699999999972</c:v>
                      </c:pt>
                      <c:pt idx="593">
                        <c:v>797.2579999999997</c:v>
                      </c:pt>
                      <c:pt idx="594">
                        <c:v>798.12599999999998</c:v>
                      </c:pt>
                      <c:pt idx="595">
                        <c:v>798.99199999999996</c:v>
                      </c:pt>
                      <c:pt idx="596">
                        <c:v>799.86099999999976</c:v>
                      </c:pt>
                      <c:pt idx="597">
                        <c:v>800.72699999999998</c:v>
                      </c:pt>
                      <c:pt idx="598">
                        <c:v>801.59799999999996</c:v>
                      </c:pt>
                      <c:pt idx="599">
                        <c:v>802.46899999999971</c:v>
                      </c:pt>
                      <c:pt idx="600">
                        <c:v>803.34099999999978</c:v>
                      </c:pt>
                      <c:pt idx="601">
                        <c:v>804.20899999999995</c:v>
                      </c:pt>
                      <c:pt idx="602">
                        <c:v>805.077</c:v>
                      </c:pt>
                      <c:pt idx="603">
                        <c:v>805.9459999999998</c:v>
                      </c:pt>
                      <c:pt idx="604">
                        <c:v>806.81999999999971</c:v>
                      </c:pt>
                      <c:pt idx="605">
                        <c:v>807.69600000000003</c:v>
                      </c:pt>
                      <c:pt idx="606">
                        <c:v>808.56799999999976</c:v>
                      </c:pt>
                      <c:pt idx="607">
                        <c:v>809.4409999999998</c:v>
                      </c:pt>
                      <c:pt idx="608">
                        <c:v>810.31999999999971</c:v>
                      </c:pt>
                      <c:pt idx="609">
                        <c:v>811.202</c:v>
                      </c:pt>
                      <c:pt idx="610">
                        <c:v>812.08299999999997</c:v>
                      </c:pt>
                      <c:pt idx="611">
                        <c:v>812.97</c:v>
                      </c:pt>
                      <c:pt idx="612">
                        <c:v>813.8529999999995</c:v>
                      </c:pt>
                      <c:pt idx="613">
                        <c:v>814.73099999999999</c:v>
                      </c:pt>
                      <c:pt idx="614">
                        <c:v>815.61299999999972</c:v>
                      </c:pt>
                      <c:pt idx="615">
                        <c:v>816.48799999999972</c:v>
                      </c:pt>
                      <c:pt idx="616">
                        <c:v>817.36099999999976</c:v>
                      </c:pt>
                      <c:pt idx="617">
                        <c:v>818.23799999999972</c:v>
                      </c:pt>
                      <c:pt idx="618">
                        <c:v>819.11799999999971</c:v>
                      </c:pt>
                      <c:pt idx="619">
                        <c:v>820.0029999999997</c:v>
                      </c:pt>
                      <c:pt idx="620">
                        <c:v>820.88900000000001</c:v>
                      </c:pt>
                      <c:pt idx="621">
                        <c:v>821.77200000000005</c:v>
                      </c:pt>
                      <c:pt idx="622">
                        <c:v>822.6519999999997</c:v>
                      </c:pt>
                      <c:pt idx="623">
                        <c:v>823.53300000000002</c:v>
                      </c:pt>
                      <c:pt idx="624">
                        <c:v>824.41499999999996</c:v>
                      </c:pt>
                      <c:pt idx="625">
                        <c:v>825.29399999999998</c:v>
                      </c:pt>
                      <c:pt idx="626">
                        <c:v>826.17600000000004</c:v>
                      </c:pt>
                      <c:pt idx="627">
                        <c:v>827.05699999999979</c:v>
                      </c:pt>
                      <c:pt idx="628">
                        <c:v>827.93899999999996</c:v>
                      </c:pt>
                      <c:pt idx="629">
                        <c:v>828.81999999999971</c:v>
                      </c:pt>
                      <c:pt idx="630">
                        <c:v>829.70100000000002</c:v>
                      </c:pt>
                      <c:pt idx="631">
                        <c:v>830.58199999999999</c:v>
                      </c:pt>
                      <c:pt idx="632">
                        <c:v>831.4599999999997</c:v>
                      </c:pt>
                      <c:pt idx="633">
                        <c:v>832.34199999999976</c:v>
                      </c:pt>
                      <c:pt idx="634">
                        <c:v>833.226</c:v>
                      </c:pt>
                      <c:pt idx="635">
                        <c:v>834.10500000000002</c:v>
                      </c:pt>
                      <c:pt idx="636">
                        <c:v>834.98199999999997</c:v>
                      </c:pt>
                      <c:pt idx="637">
                        <c:v>835.8589999999997</c:v>
                      </c:pt>
                      <c:pt idx="638">
                        <c:v>836.73500000000001</c:v>
                      </c:pt>
                      <c:pt idx="639">
                        <c:v>837.61599999999999</c:v>
                      </c:pt>
                      <c:pt idx="640">
                        <c:v>838.5</c:v>
                      </c:pt>
                      <c:pt idx="641">
                        <c:v>839.38800000000003</c:v>
                      </c:pt>
                      <c:pt idx="642">
                        <c:v>840.27300000000002</c:v>
                      </c:pt>
                      <c:pt idx="643">
                        <c:v>841.15899999999999</c:v>
                      </c:pt>
                      <c:pt idx="644">
                        <c:v>842.04</c:v>
                      </c:pt>
                      <c:pt idx="645">
                        <c:v>842.923</c:v>
                      </c:pt>
                      <c:pt idx="646">
                        <c:v>843.8059999999997</c:v>
                      </c:pt>
                      <c:pt idx="647">
                        <c:v>844.69100000000003</c:v>
                      </c:pt>
                      <c:pt idx="648">
                        <c:v>845.57600000000002</c:v>
                      </c:pt>
                      <c:pt idx="649">
                        <c:v>846.45899999999972</c:v>
                      </c:pt>
                      <c:pt idx="650">
                        <c:v>847.33899999999971</c:v>
                      </c:pt>
                      <c:pt idx="651">
                        <c:v>848.21900000000005</c:v>
                      </c:pt>
                      <c:pt idx="652">
                        <c:v>849.09799999999996</c:v>
                      </c:pt>
                      <c:pt idx="653">
                        <c:v>849.98299999999972</c:v>
                      </c:pt>
                      <c:pt idx="654">
                        <c:v>850.86599999999976</c:v>
                      </c:pt>
                      <c:pt idx="655">
                        <c:v>851.74900000000002</c:v>
                      </c:pt>
                      <c:pt idx="656">
                        <c:v>852.64</c:v>
                      </c:pt>
                      <c:pt idx="657">
                        <c:v>853.53599999999972</c:v>
                      </c:pt>
                      <c:pt idx="658">
                        <c:v>854.42999999999984</c:v>
                      </c:pt>
                      <c:pt idx="659">
                        <c:v>855.31999999999971</c:v>
                      </c:pt>
                      <c:pt idx="660">
                        <c:v>856.21</c:v>
                      </c:pt>
                      <c:pt idx="661">
                        <c:v>857.09699999999998</c:v>
                      </c:pt>
                      <c:pt idx="662">
                        <c:v>857.98400000000004</c:v>
                      </c:pt>
                      <c:pt idx="663">
                        <c:v>858.8779999999997</c:v>
                      </c:pt>
                      <c:pt idx="664">
                        <c:v>859.78</c:v>
                      </c:pt>
                      <c:pt idx="665">
                        <c:v>860.68100000000004</c:v>
                      </c:pt>
                      <c:pt idx="666">
                        <c:v>861.57500000000005</c:v>
                      </c:pt>
                      <c:pt idx="667">
                        <c:v>862.46299999999974</c:v>
                      </c:pt>
                      <c:pt idx="668">
                        <c:v>863.3499999999998</c:v>
                      </c:pt>
                      <c:pt idx="669">
                        <c:v>864.23299999999972</c:v>
                      </c:pt>
                      <c:pt idx="670">
                        <c:v>865.11599999999999</c:v>
                      </c:pt>
                      <c:pt idx="671">
                        <c:v>866.00099999999998</c:v>
                      </c:pt>
                      <c:pt idx="672">
                        <c:v>866.88400000000001</c:v>
                      </c:pt>
                      <c:pt idx="673">
                        <c:v>867.76800000000003</c:v>
                      </c:pt>
                      <c:pt idx="674">
                        <c:v>868.65</c:v>
                      </c:pt>
                      <c:pt idx="675">
                        <c:v>869.529</c:v>
                      </c:pt>
                      <c:pt idx="676">
                        <c:v>870.41099999999972</c:v>
                      </c:pt>
                      <c:pt idx="677">
                        <c:v>871.29600000000005</c:v>
                      </c:pt>
                      <c:pt idx="678">
                        <c:v>872.18399999999997</c:v>
                      </c:pt>
                      <c:pt idx="679">
                        <c:v>873.07600000000002</c:v>
                      </c:pt>
                      <c:pt idx="680">
                        <c:v>873.96299999999974</c:v>
                      </c:pt>
                      <c:pt idx="681">
                        <c:v>874.85199999999975</c:v>
                      </c:pt>
                      <c:pt idx="682">
                        <c:v>875.745</c:v>
                      </c:pt>
                      <c:pt idx="683">
                        <c:v>876.64099999999996</c:v>
                      </c:pt>
                      <c:pt idx="684">
                        <c:v>877.53300000000002</c:v>
                      </c:pt>
                      <c:pt idx="685">
                        <c:v>878.42499999999973</c:v>
                      </c:pt>
                      <c:pt idx="686">
                        <c:v>879.32399999999996</c:v>
                      </c:pt>
                      <c:pt idx="687">
                        <c:v>880.22</c:v>
                      </c:pt>
                      <c:pt idx="688">
                        <c:v>881.11400000000003</c:v>
                      </c:pt>
                      <c:pt idx="689">
                        <c:v>882.00900000000001</c:v>
                      </c:pt>
                      <c:pt idx="690">
                        <c:v>882.90599999999972</c:v>
                      </c:pt>
                      <c:pt idx="691">
                        <c:v>883.803</c:v>
                      </c:pt>
                      <c:pt idx="692">
                        <c:v>884.70600000000002</c:v>
                      </c:pt>
                      <c:pt idx="693">
                        <c:v>885.61</c:v>
                      </c:pt>
                      <c:pt idx="694">
                        <c:v>886.52</c:v>
                      </c:pt>
                      <c:pt idx="695">
                        <c:v>887.43299999999977</c:v>
                      </c:pt>
                      <c:pt idx="696">
                        <c:v>888.35199999999975</c:v>
                      </c:pt>
                      <c:pt idx="697">
                        <c:v>889.27499999999998</c:v>
                      </c:pt>
                      <c:pt idx="698">
                        <c:v>890.2</c:v>
                      </c:pt>
                      <c:pt idx="699">
                        <c:v>891.12599999999998</c:v>
                      </c:pt>
                      <c:pt idx="700">
                        <c:v>892.05699999999979</c:v>
                      </c:pt>
                      <c:pt idx="701">
                        <c:v>892.99099999999999</c:v>
                      </c:pt>
                      <c:pt idx="702">
                        <c:v>893.92699999999979</c:v>
                      </c:pt>
                      <c:pt idx="703">
                        <c:v>894.86299999999949</c:v>
                      </c:pt>
                      <c:pt idx="704">
                        <c:v>895.79399999999998</c:v>
                      </c:pt>
                      <c:pt idx="705">
                        <c:v>896.72299999999996</c:v>
                      </c:pt>
                      <c:pt idx="706">
                        <c:v>897.64699999999971</c:v>
                      </c:pt>
                      <c:pt idx="707">
                        <c:v>898.57399999999996</c:v>
                      </c:pt>
                      <c:pt idx="708">
                        <c:v>899.50099999999998</c:v>
                      </c:pt>
                      <c:pt idx="709">
                        <c:v>900.42499999999973</c:v>
                      </c:pt>
                      <c:pt idx="710">
                        <c:v>901.34899999999971</c:v>
                      </c:pt>
                      <c:pt idx="711">
                        <c:v>902.27</c:v>
                      </c:pt>
                      <c:pt idx="712">
                        <c:v>903.19200000000001</c:v>
                      </c:pt>
                      <c:pt idx="713">
                        <c:v>904.11599999999999</c:v>
                      </c:pt>
                      <c:pt idx="714">
                        <c:v>905.04300000000001</c:v>
                      </c:pt>
                      <c:pt idx="715">
                        <c:v>905.97699999999998</c:v>
                      </c:pt>
                      <c:pt idx="716">
                        <c:v>906.91399999999999</c:v>
                      </c:pt>
                      <c:pt idx="717">
                        <c:v>907.8449999999998</c:v>
                      </c:pt>
                      <c:pt idx="718">
                        <c:v>908.77700000000004</c:v>
                      </c:pt>
                      <c:pt idx="719">
                        <c:v>909.70899999999995</c:v>
                      </c:pt>
                      <c:pt idx="720">
                        <c:v>910.63800000000003</c:v>
                      </c:pt>
                      <c:pt idx="721">
                        <c:v>911.56299999999976</c:v>
                      </c:pt>
                      <c:pt idx="722">
                        <c:v>912.48199999999997</c:v>
                      </c:pt>
                      <c:pt idx="723">
                        <c:v>913.40599999999972</c:v>
                      </c:pt>
                      <c:pt idx="724">
                        <c:v>914.33599999999979</c:v>
                      </c:pt>
                      <c:pt idx="725">
                        <c:v>915.26699999999971</c:v>
                      </c:pt>
                      <c:pt idx="726">
                        <c:v>916.197</c:v>
                      </c:pt>
                      <c:pt idx="727">
                        <c:v>917.1279999999997</c:v>
                      </c:pt>
                      <c:pt idx="728">
                        <c:v>918.05699999999979</c:v>
                      </c:pt>
                      <c:pt idx="729">
                        <c:v>918.98400000000004</c:v>
                      </c:pt>
                      <c:pt idx="730">
                        <c:v>919.91399999999999</c:v>
                      </c:pt>
                      <c:pt idx="731">
                        <c:v>920.84199999999976</c:v>
                      </c:pt>
                      <c:pt idx="732">
                        <c:v>921.77200000000005</c:v>
                      </c:pt>
                      <c:pt idx="733">
                        <c:v>922.70299999999997</c:v>
                      </c:pt>
                      <c:pt idx="734">
                        <c:v>923.62900000000002</c:v>
                      </c:pt>
                      <c:pt idx="735">
                        <c:v>924.5559999999997</c:v>
                      </c:pt>
                      <c:pt idx="736">
                        <c:v>925.48500000000001</c:v>
                      </c:pt>
                      <c:pt idx="737">
                        <c:v>926.41300000000001</c:v>
                      </c:pt>
                      <c:pt idx="738">
                        <c:v>927.3449999999998</c:v>
                      </c:pt>
                      <c:pt idx="739">
                        <c:v>928.28</c:v>
                      </c:pt>
                      <c:pt idx="740">
                        <c:v>929.21199999999999</c:v>
                      </c:pt>
                      <c:pt idx="741">
                        <c:v>930.14300000000003</c:v>
                      </c:pt>
                      <c:pt idx="742">
                        <c:v>931.07299999999998</c:v>
                      </c:pt>
                      <c:pt idx="743">
                        <c:v>932.00199999999973</c:v>
                      </c:pt>
                      <c:pt idx="744">
                        <c:v>932.928</c:v>
                      </c:pt>
                      <c:pt idx="745">
                        <c:v>933.8589999999997</c:v>
                      </c:pt>
                      <c:pt idx="746">
                        <c:v>934.78899999999999</c:v>
                      </c:pt>
                      <c:pt idx="747">
                        <c:v>935.71600000000001</c:v>
                      </c:pt>
                      <c:pt idx="748">
                        <c:v>936.64599999999996</c:v>
                      </c:pt>
                      <c:pt idx="749">
                        <c:v>937.57600000000002</c:v>
                      </c:pt>
                      <c:pt idx="750">
                        <c:v>938.51199999999972</c:v>
                      </c:pt>
                      <c:pt idx="751">
                        <c:v>939.44399999999996</c:v>
                      </c:pt>
                      <c:pt idx="752">
                        <c:v>940.37400000000002</c:v>
                      </c:pt>
                      <c:pt idx="753">
                        <c:v>941.3</c:v>
                      </c:pt>
                      <c:pt idx="754">
                        <c:v>942.22900000000004</c:v>
                      </c:pt>
                      <c:pt idx="755">
                        <c:v>943.16499999999996</c:v>
                      </c:pt>
                      <c:pt idx="756">
                        <c:v>944.101</c:v>
                      </c:pt>
                      <c:pt idx="757">
                        <c:v>945.03699999999969</c:v>
                      </c:pt>
                      <c:pt idx="758">
                        <c:v>945.97400000000005</c:v>
                      </c:pt>
                      <c:pt idx="759">
                        <c:v>946.91099999999972</c:v>
                      </c:pt>
                      <c:pt idx="760">
                        <c:v>947.8299999999997</c:v>
                      </c:pt>
                      <c:pt idx="761">
                        <c:v>948.73</c:v>
                      </c:pt>
                      <c:pt idx="762">
                        <c:v>949.62599999999998</c:v>
                      </c:pt>
                      <c:pt idx="763">
                        <c:v>950.51599999999996</c:v>
                      </c:pt>
                      <c:pt idx="764">
                        <c:v>951.41300000000001</c:v>
                      </c:pt>
                      <c:pt idx="765">
                        <c:v>952.30999999999983</c:v>
                      </c:pt>
                      <c:pt idx="766">
                        <c:v>953.20799999999997</c:v>
                      </c:pt>
                      <c:pt idx="767">
                        <c:v>954.10599999999999</c:v>
                      </c:pt>
                      <c:pt idx="768">
                        <c:v>955.005</c:v>
                      </c:pt>
                      <c:pt idx="769">
                        <c:v>955.9</c:v>
                      </c:pt>
                      <c:pt idx="770">
                        <c:v>956.79700000000003</c:v>
                      </c:pt>
                      <c:pt idx="771">
                        <c:v>957.69500000000005</c:v>
                      </c:pt>
                      <c:pt idx="772">
                        <c:v>958.59400000000005</c:v>
                      </c:pt>
                      <c:pt idx="773">
                        <c:v>959.49099999999999</c:v>
                      </c:pt>
                      <c:pt idx="774">
                        <c:v>960.39</c:v>
                      </c:pt>
                      <c:pt idx="775">
                        <c:v>961.28899999999999</c:v>
                      </c:pt>
                      <c:pt idx="776">
                        <c:v>962.19299999999998</c:v>
                      </c:pt>
                      <c:pt idx="777">
                        <c:v>963.09900000000005</c:v>
                      </c:pt>
                      <c:pt idx="778">
                        <c:v>964.00699999999972</c:v>
                      </c:pt>
                      <c:pt idx="779">
                        <c:v>964.92</c:v>
                      </c:pt>
                      <c:pt idx="780">
                        <c:v>965.8299999999997</c:v>
                      </c:pt>
                      <c:pt idx="781">
                        <c:v>966.73299999999972</c:v>
                      </c:pt>
                      <c:pt idx="782">
                        <c:v>967.6329999999997</c:v>
                      </c:pt>
                      <c:pt idx="783">
                        <c:v>968.5319999999997</c:v>
                      </c:pt>
                      <c:pt idx="784">
                        <c:v>969.43599999999969</c:v>
                      </c:pt>
                      <c:pt idx="785">
                        <c:v>970.33899999999971</c:v>
                      </c:pt>
                      <c:pt idx="786">
                        <c:v>971.245</c:v>
                      </c:pt>
                      <c:pt idx="787">
                        <c:v>972.15599999999972</c:v>
                      </c:pt>
                      <c:pt idx="788">
                        <c:v>973.06699999999978</c:v>
                      </c:pt>
                      <c:pt idx="789">
                        <c:v>973.976</c:v>
                      </c:pt>
                      <c:pt idx="790">
                        <c:v>974.8829999999997</c:v>
                      </c:pt>
                      <c:pt idx="791">
                        <c:v>975.78700000000003</c:v>
                      </c:pt>
                      <c:pt idx="792">
                        <c:v>976.68600000000004</c:v>
                      </c:pt>
                      <c:pt idx="793">
                        <c:v>977.58799999999997</c:v>
                      </c:pt>
                      <c:pt idx="794">
                        <c:v>978.49</c:v>
                      </c:pt>
                      <c:pt idx="795">
                        <c:v>979.38900000000001</c:v>
                      </c:pt>
                      <c:pt idx="796">
                        <c:v>980.28800000000001</c:v>
                      </c:pt>
                      <c:pt idx="797">
                        <c:v>981.18700000000001</c:v>
                      </c:pt>
                      <c:pt idx="798">
                        <c:v>982.08299999999997</c:v>
                      </c:pt>
                      <c:pt idx="799">
                        <c:v>982.97500000000002</c:v>
                      </c:pt>
                      <c:pt idx="800">
                        <c:v>983.87</c:v>
                      </c:pt>
                      <c:pt idx="801">
                        <c:v>984.76400000000001</c:v>
                      </c:pt>
                      <c:pt idx="802">
                        <c:v>985.66199999999969</c:v>
                      </c:pt>
                      <c:pt idx="803">
                        <c:v>986.56399999999996</c:v>
                      </c:pt>
                      <c:pt idx="804">
                        <c:v>987.45799999999974</c:v>
                      </c:pt>
                      <c:pt idx="805">
                        <c:v>988.3539999999997</c:v>
                      </c:pt>
                      <c:pt idx="806">
                        <c:v>989.255</c:v>
                      </c:pt>
                      <c:pt idx="807">
                        <c:v>990.1569999999997</c:v>
                      </c:pt>
                      <c:pt idx="808">
                        <c:v>991.06099999999969</c:v>
                      </c:pt>
                      <c:pt idx="809">
                        <c:v>991.96199999999976</c:v>
                      </c:pt>
                      <c:pt idx="810">
                        <c:v>992.85999999999979</c:v>
                      </c:pt>
                      <c:pt idx="811">
                        <c:v>993.76199999999972</c:v>
                      </c:pt>
                      <c:pt idx="812">
                        <c:v>994.70399999999995</c:v>
                      </c:pt>
                      <c:pt idx="813">
                        <c:v>995.66899999999998</c:v>
                      </c:pt>
                      <c:pt idx="814">
                        <c:v>996.64800000000002</c:v>
                      </c:pt>
                      <c:pt idx="815">
                        <c:v>997.63199999999972</c:v>
                      </c:pt>
                      <c:pt idx="816">
                        <c:v>998.61799999999971</c:v>
                      </c:pt>
                      <c:pt idx="817">
                        <c:v>999.60799999999972</c:v>
                      </c:pt>
                      <c:pt idx="818">
                        <c:v>1000.6</c:v>
                      </c:pt>
                      <c:pt idx="819">
                        <c:v>1001.59</c:v>
                      </c:pt>
                      <c:pt idx="820">
                        <c:v>1002.582</c:v>
                      </c:pt>
                      <c:pt idx="821">
                        <c:v>1003.569</c:v>
                      </c:pt>
                      <c:pt idx="822">
                        <c:v>1004.553</c:v>
                      </c:pt>
                      <c:pt idx="823">
                        <c:v>1005.54</c:v>
                      </c:pt>
                      <c:pt idx="824">
                        <c:v>1006.525</c:v>
                      </c:pt>
                      <c:pt idx="825">
                        <c:v>1007.508</c:v>
                      </c:pt>
                      <c:pt idx="826">
                        <c:v>1008.492</c:v>
                      </c:pt>
                      <c:pt idx="827">
                        <c:v>1009.476</c:v>
                      </c:pt>
                      <c:pt idx="828">
                        <c:v>1010.456</c:v>
                      </c:pt>
                      <c:pt idx="829">
                        <c:v>1011.433</c:v>
                      </c:pt>
                      <c:pt idx="830">
                        <c:v>1012.413</c:v>
                      </c:pt>
                      <c:pt idx="831">
                        <c:v>1013.39</c:v>
                      </c:pt>
                      <c:pt idx="832">
                        <c:v>1014.3680000000001</c:v>
                      </c:pt>
                      <c:pt idx="833">
                        <c:v>1015.347</c:v>
                      </c:pt>
                      <c:pt idx="834">
                        <c:v>1016.319</c:v>
                      </c:pt>
                      <c:pt idx="835">
                        <c:v>1017.29</c:v>
                      </c:pt>
                      <c:pt idx="836">
                        <c:v>1018.2619999999999</c:v>
                      </c:pt>
                      <c:pt idx="837">
                        <c:v>1019.24</c:v>
                      </c:pt>
                      <c:pt idx="838">
                        <c:v>1020.213</c:v>
                      </c:pt>
                      <c:pt idx="839">
                        <c:v>1021.188</c:v>
                      </c:pt>
                      <c:pt idx="840">
                        <c:v>1022.1609999999999</c:v>
                      </c:pt>
                      <c:pt idx="841">
                        <c:v>1023.13</c:v>
                      </c:pt>
                      <c:pt idx="842">
                        <c:v>1024.0930000000001</c:v>
                      </c:pt>
                      <c:pt idx="843">
                        <c:v>1025.0550000000001</c:v>
                      </c:pt>
                      <c:pt idx="844">
                        <c:v>1026.0150000000001</c:v>
                      </c:pt>
                      <c:pt idx="845">
                        <c:v>1026.979</c:v>
                      </c:pt>
                      <c:pt idx="846">
                        <c:v>1027.941</c:v>
                      </c:pt>
                      <c:pt idx="847">
                        <c:v>1028.9010000000001</c:v>
                      </c:pt>
                      <c:pt idx="848">
                        <c:v>1029.865</c:v>
                      </c:pt>
                      <c:pt idx="849">
                        <c:v>1030.828</c:v>
                      </c:pt>
                      <c:pt idx="850">
                        <c:v>1031.7919999999999</c:v>
                      </c:pt>
                      <c:pt idx="851">
                        <c:v>1032.7560000000001</c:v>
                      </c:pt>
                      <c:pt idx="852">
                        <c:v>1033.7190000000001</c:v>
                      </c:pt>
                      <c:pt idx="853">
                        <c:v>1034.68</c:v>
                      </c:pt>
                      <c:pt idx="854">
                        <c:v>1035.644</c:v>
                      </c:pt>
                      <c:pt idx="855">
                        <c:v>1036.6120000000001</c:v>
                      </c:pt>
                      <c:pt idx="856">
                        <c:v>1037.578</c:v>
                      </c:pt>
                      <c:pt idx="857">
                        <c:v>1038.5409999999999</c:v>
                      </c:pt>
                      <c:pt idx="858">
                        <c:v>1039.5050000000001</c:v>
                      </c:pt>
                      <c:pt idx="859">
                        <c:v>1040.4659999999999</c:v>
                      </c:pt>
                      <c:pt idx="860">
                        <c:v>1041.4280000000001</c:v>
                      </c:pt>
                      <c:pt idx="861">
                        <c:v>1042.394</c:v>
                      </c:pt>
                      <c:pt idx="862">
                        <c:v>1043.357</c:v>
                      </c:pt>
                      <c:pt idx="863">
                        <c:v>1044.3209999999999</c:v>
                      </c:pt>
                      <c:pt idx="864">
                        <c:v>1045.2840000000001</c:v>
                      </c:pt>
                      <c:pt idx="865">
                        <c:v>1046.2460000000001</c:v>
                      </c:pt>
                      <c:pt idx="866">
                        <c:v>1047.201</c:v>
                      </c:pt>
                      <c:pt idx="867">
                        <c:v>1048.134</c:v>
                      </c:pt>
                      <c:pt idx="868">
                        <c:v>1049.047</c:v>
                      </c:pt>
                      <c:pt idx="869">
                        <c:v>1049.954</c:v>
                      </c:pt>
                      <c:pt idx="870">
                        <c:v>1050.864</c:v>
                      </c:pt>
                      <c:pt idx="871">
                        <c:v>1051.7729999999999</c:v>
                      </c:pt>
                      <c:pt idx="872">
                        <c:v>1052.68</c:v>
                      </c:pt>
                      <c:pt idx="873">
                        <c:v>1053.586</c:v>
                      </c:pt>
                      <c:pt idx="874">
                        <c:v>1054.4939999999999</c:v>
                      </c:pt>
                      <c:pt idx="875">
                        <c:v>1055.4079999999999</c:v>
                      </c:pt>
                      <c:pt idx="876">
                        <c:v>1056.3240000000001</c:v>
                      </c:pt>
                      <c:pt idx="877">
                        <c:v>1057.241</c:v>
                      </c:pt>
                      <c:pt idx="878">
                        <c:v>1058.1569999999999</c:v>
                      </c:pt>
                      <c:pt idx="879">
                        <c:v>1059.0719999999999</c:v>
                      </c:pt>
                      <c:pt idx="880">
                        <c:v>1059.9839999999999</c:v>
                      </c:pt>
                      <c:pt idx="881">
                        <c:v>1060.893</c:v>
                      </c:pt>
                      <c:pt idx="882">
                        <c:v>1061.8009999999999</c:v>
                      </c:pt>
                      <c:pt idx="883">
                        <c:v>1062.7090000000001</c:v>
                      </c:pt>
                      <c:pt idx="884">
                        <c:v>1063.614</c:v>
                      </c:pt>
                      <c:pt idx="885">
                        <c:v>1064.5229999999999</c:v>
                      </c:pt>
                      <c:pt idx="886">
                        <c:v>1065.43</c:v>
                      </c:pt>
                      <c:pt idx="887">
                        <c:v>1066.335</c:v>
                      </c:pt>
                      <c:pt idx="888">
                        <c:v>1067.2349999999999</c:v>
                      </c:pt>
                      <c:pt idx="889">
                        <c:v>1068.135</c:v>
                      </c:pt>
                      <c:pt idx="890">
                        <c:v>1069.038</c:v>
                      </c:pt>
                      <c:pt idx="891">
                        <c:v>1069.941</c:v>
                      </c:pt>
                      <c:pt idx="892">
                        <c:v>1070.8430000000001</c:v>
                      </c:pt>
                      <c:pt idx="893">
                        <c:v>1071.7439999999999</c:v>
                      </c:pt>
                      <c:pt idx="894">
                        <c:v>1072.6420000000001</c:v>
                      </c:pt>
                      <c:pt idx="895">
                        <c:v>1073.5440000000001</c:v>
                      </c:pt>
                      <c:pt idx="896">
                        <c:v>1074.4480000000001</c:v>
                      </c:pt>
                      <c:pt idx="897">
                        <c:v>1075.357</c:v>
                      </c:pt>
                      <c:pt idx="898">
                        <c:v>1076.2760000000001</c:v>
                      </c:pt>
                      <c:pt idx="899">
                        <c:v>1077.194</c:v>
                      </c:pt>
                      <c:pt idx="900">
                        <c:v>1078.1120000000001</c:v>
                      </c:pt>
                      <c:pt idx="901">
                        <c:v>1079.03</c:v>
                      </c:pt>
                      <c:pt idx="902">
                        <c:v>1079.951</c:v>
                      </c:pt>
                      <c:pt idx="903">
                        <c:v>1080.877</c:v>
                      </c:pt>
                      <c:pt idx="904">
                        <c:v>1081.8030000000001</c:v>
                      </c:pt>
                      <c:pt idx="905">
                        <c:v>1082.7270000000001</c:v>
                      </c:pt>
                      <c:pt idx="906">
                        <c:v>1083.644</c:v>
                      </c:pt>
                      <c:pt idx="907">
                        <c:v>1084.5609999999999</c:v>
                      </c:pt>
                      <c:pt idx="908">
                        <c:v>1085.4770000000001</c:v>
                      </c:pt>
                      <c:pt idx="909">
                        <c:v>1086.393</c:v>
                      </c:pt>
                      <c:pt idx="910">
                        <c:v>1087.316</c:v>
                      </c:pt>
                      <c:pt idx="911">
                        <c:v>1088.24</c:v>
                      </c:pt>
                      <c:pt idx="912">
                        <c:v>1089.1669999999999</c:v>
                      </c:pt>
                      <c:pt idx="913">
                        <c:v>1090.0909999999999</c:v>
                      </c:pt>
                      <c:pt idx="914">
                        <c:v>1091.0160000000001</c:v>
                      </c:pt>
                      <c:pt idx="915">
                        <c:v>1091.9449999999999</c:v>
                      </c:pt>
                      <c:pt idx="916">
                        <c:v>1092.875</c:v>
                      </c:pt>
                      <c:pt idx="917">
                        <c:v>1093.8009999999999</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P$6:$AP$923</c15:sqref>
                        </c15:formulaRef>
                      </c:ext>
                    </c:extLst>
                    <c:numCache>
                      <c:formatCode>General</c:formatCode>
                      <c:ptCount val="918"/>
                      <c:pt idx="0">
                        <c:v>1</c:v>
                      </c:pt>
                      <c:pt idx="1">
                        <c:v>0.99995627761738404</c:v>
                      </c:pt>
                      <c:pt idx="2">
                        <c:v>0.99993371122635599</c:v>
                      </c:pt>
                      <c:pt idx="3">
                        <c:v>0.99977715688860203</c:v>
                      </c:pt>
                      <c:pt idx="4">
                        <c:v>0.99968689132449196</c:v>
                      </c:pt>
                      <c:pt idx="5">
                        <c:v>0.99957546976879297</c:v>
                      </c:pt>
                      <c:pt idx="6">
                        <c:v>0.99935121625795598</c:v>
                      </c:pt>
                      <c:pt idx="7">
                        <c:v>0.99926095069384602</c:v>
                      </c:pt>
                      <c:pt idx="8">
                        <c:v>0.99905926357403696</c:v>
                      </c:pt>
                      <c:pt idx="9">
                        <c:v>0.99888014284525495</c:v>
                      </c:pt>
                      <c:pt idx="10">
                        <c:v>0.99870102211647405</c:v>
                      </c:pt>
                      <c:pt idx="11">
                        <c:v>0.99847676860563706</c:v>
                      </c:pt>
                      <c:pt idx="12">
                        <c:v>0.99831880386844296</c:v>
                      </c:pt>
                      <c:pt idx="13">
                        <c:v>0.99807198396657903</c:v>
                      </c:pt>
                      <c:pt idx="14">
                        <c:v>0.99784914085518095</c:v>
                      </c:pt>
                      <c:pt idx="15">
                        <c:v>0.99764604333593299</c:v>
                      </c:pt>
                      <c:pt idx="16">
                        <c:v>0.99740063383350797</c:v>
                      </c:pt>
                      <c:pt idx="17">
                        <c:v>0.99715381393164304</c:v>
                      </c:pt>
                      <c:pt idx="18">
                        <c:v>0.996906994029779</c:v>
                      </c:pt>
                      <c:pt idx="19">
                        <c:v>0.996616451745299</c:v>
                      </c:pt>
                      <c:pt idx="20">
                        <c:v>0.99634706545240703</c:v>
                      </c:pt>
                      <c:pt idx="21">
                        <c:v>0.99607626876007505</c:v>
                      </c:pt>
                      <c:pt idx="22">
                        <c:v>0.99576457048400702</c:v>
                      </c:pt>
                      <c:pt idx="23">
                        <c:v>0.99547120740064798</c:v>
                      </c:pt>
                      <c:pt idx="24">
                        <c:v>0.99515809872514005</c:v>
                      </c:pt>
                      <c:pt idx="25">
                        <c:v>0.994778701275988</c:v>
                      </c:pt>
                      <c:pt idx="26">
                        <c:v>0.994441615810014</c:v>
                      </c:pt>
                      <c:pt idx="27">
                        <c:v>0.99408337435244998</c:v>
                      </c:pt>
                      <c:pt idx="28">
                        <c:v>0.99367858971339196</c:v>
                      </c:pt>
                      <c:pt idx="29">
                        <c:v>0.99332034825582904</c:v>
                      </c:pt>
                      <c:pt idx="30">
                        <c:v>0.99289440762518399</c:v>
                      </c:pt>
                      <c:pt idx="31">
                        <c:v>0.99246846699453695</c:v>
                      </c:pt>
                      <c:pt idx="32">
                        <c:v>0.99201995997286396</c:v>
                      </c:pt>
                      <c:pt idx="33">
                        <c:v>0.99157145295118998</c:v>
                      </c:pt>
                      <c:pt idx="34">
                        <c:v>0.99110037953848895</c:v>
                      </c:pt>
                      <c:pt idx="35">
                        <c:v>0.99065187251681597</c:v>
                      </c:pt>
                      <c:pt idx="36">
                        <c:v>0.99011451033047104</c:v>
                      </c:pt>
                      <c:pt idx="37">
                        <c:v>0.98962087052674197</c:v>
                      </c:pt>
                      <c:pt idx="38">
                        <c:v>0.98910607473142498</c:v>
                      </c:pt>
                      <c:pt idx="39">
                        <c:v>0.98852357976302396</c:v>
                      </c:pt>
                      <c:pt idx="40">
                        <c:v>0.98798480717724102</c:v>
                      </c:pt>
                      <c:pt idx="41">
                        <c:v>0.987402312208841</c:v>
                      </c:pt>
                      <c:pt idx="42">
                        <c:v>0.98681840684100097</c:v>
                      </c:pt>
                      <c:pt idx="43">
                        <c:v>0.98621334548157402</c:v>
                      </c:pt>
                      <c:pt idx="44">
                        <c:v>0.98556315134009098</c:v>
                      </c:pt>
                      <c:pt idx="45">
                        <c:v>0.98491295719860805</c:v>
                      </c:pt>
                      <c:pt idx="46">
                        <c:v>0.98421763027507003</c:v>
                      </c:pt>
                      <c:pt idx="47">
                        <c:v>0.98354628014199896</c:v>
                      </c:pt>
                      <c:pt idx="48">
                        <c:v>0.98285095321846105</c:v>
                      </c:pt>
                      <c:pt idx="49">
                        <c:v>0.98211049351286706</c:v>
                      </c:pt>
                      <c:pt idx="50">
                        <c:v>0.98132631142465798</c:v>
                      </c:pt>
                      <c:pt idx="51">
                        <c:v>0.98054212933644902</c:v>
                      </c:pt>
                      <c:pt idx="52">
                        <c:v>0.97975653684880104</c:v>
                      </c:pt>
                      <c:pt idx="53">
                        <c:v>0.97894978836956403</c:v>
                      </c:pt>
                      <c:pt idx="54">
                        <c:v>0.97814445028976704</c:v>
                      </c:pt>
                      <c:pt idx="55">
                        <c:v>0.97724743624641897</c:v>
                      </c:pt>
                      <c:pt idx="56">
                        <c:v>0.97637298859410004</c:v>
                      </c:pt>
                      <c:pt idx="57">
                        <c:v>0.97549854094178001</c:v>
                      </c:pt>
                      <c:pt idx="58">
                        <c:v>0.974578960507405</c:v>
                      </c:pt>
                      <c:pt idx="59">
                        <c:v>0.97365938007303099</c:v>
                      </c:pt>
                      <c:pt idx="60">
                        <c:v>0.97271864364706695</c:v>
                      </c:pt>
                      <c:pt idx="61">
                        <c:v>0.97175534083007598</c:v>
                      </c:pt>
                      <c:pt idx="62">
                        <c:v>0.97076806122261805</c:v>
                      </c:pt>
                      <c:pt idx="63">
                        <c:v>0.96975962562357299</c:v>
                      </c:pt>
                      <c:pt idx="64">
                        <c:v>0.96870605724247105</c:v>
                      </c:pt>
                      <c:pt idx="65">
                        <c:v>0.96765248886137001</c:v>
                      </c:pt>
                      <c:pt idx="66">
                        <c:v>0.96659751008082995</c:v>
                      </c:pt>
                      <c:pt idx="67">
                        <c:v>0.96550021931711305</c:v>
                      </c:pt>
                      <c:pt idx="68">
                        <c:v>0.96440151815395603</c:v>
                      </c:pt>
                      <c:pt idx="69">
                        <c:v>0.96325768420874502</c:v>
                      </c:pt>
                      <c:pt idx="70">
                        <c:v>0.96213641665456096</c:v>
                      </c:pt>
                      <c:pt idx="71">
                        <c:v>0.96097142671776103</c:v>
                      </c:pt>
                      <c:pt idx="72">
                        <c:v>0.95976130399890602</c:v>
                      </c:pt>
                      <c:pt idx="73">
                        <c:v>0.95861747005369402</c:v>
                      </c:pt>
                      <c:pt idx="74">
                        <c:v>0.95740734733483901</c:v>
                      </c:pt>
                      <c:pt idx="75">
                        <c:v>0.95619581421654398</c:v>
                      </c:pt>
                      <c:pt idx="76">
                        <c:v>0.95500966828815603</c:v>
                      </c:pt>
                      <c:pt idx="77">
                        <c:v>0.95377556877883396</c:v>
                      </c:pt>
                      <c:pt idx="78">
                        <c:v>0.95252031327792297</c:v>
                      </c:pt>
                      <c:pt idx="79">
                        <c:v>0.95128762416804002</c:v>
                      </c:pt>
                      <c:pt idx="80">
                        <c:v>0.95000839187666297</c:v>
                      </c:pt>
                      <c:pt idx="81">
                        <c:v>0.94873198038416395</c:v>
                      </c:pt>
                      <c:pt idx="82">
                        <c:v>0.94745415849222703</c:v>
                      </c:pt>
                      <c:pt idx="83">
                        <c:v>0.94615377020926095</c:v>
                      </c:pt>
                      <c:pt idx="84">
                        <c:v>0.94487453791788401</c:v>
                      </c:pt>
                      <c:pt idx="85">
                        <c:v>0.94357697043379696</c:v>
                      </c:pt>
                      <c:pt idx="86">
                        <c:v>0.94227658215083099</c:v>
                      </c:pt>
                      <c:pt idx="87">
                        <c:v>0.94097619386786502</c:v>
                      </c:pt>
                      <c:pt idx="88">
                        <c:v>0.939653239193872</c:v>
                      </c:pt>
                      <c:pt idx="89">
                        <c:v>0.93835285091090603</c:v>
                      </c:pt>
                      <c:pt idx="90">
                        <c:v>0.93700732984588597</c:v>
                      </c:pt>
                      <c:pt idx="91">
                        <c:v>0.93570694156292</c:v>
                      </c:pt>
                      <c:pt idx="92">
                        <c:v>0.93438398688892599</c:v>
                      </c:pt>
                      <c:pt idx="93">
                        <c:v>0.93306244261437299</c:v>
                      </c:pt>
                      <c:pt idx="94">
                        <c:v>0.93173948794037997</c:v>
                      </c:pt>
                      <c:pt idx="95">
                        <c:v>0.93041653326638596</c:v>
                      </c:pt>
                      <c:pt idx="96">
                        <c:v>0.92909498899183196</c:v>
                      </c:pt>
                      <c:pt idx="97">
                        <c:v>0.92779460070886699</c:v>
                      </c:pt>
                      <c:pt idx="98">
                        <c:v>0.92647023563543396</c:v>
                      </c:pt>
                      <c:pt idx="99">
                        <c:v>0.92514869136088096</c:v>
                      </c:pt>
                      <c:pt idx="100">
                        <c:v>0.92384830307791399</c:v>
                      </c:pt>
                      <c:pt idx="101">
                        <c:v>0.922593047577004</c:v>
                      </c:pt>
                      <c:pt idx="102">
                        <c:v>0.92124893691142296</c:v>
                      </c:pt>
                      <c:pt idx="103">
                        <c:v>0.91999227101107295</c:v>
                      </c:pt>
                      <c:pt idx="104">
                        <c:v>0.91871585951857504</c:v>
                      </c:pt>
                      <c:pt idx="105">
                        <c:v>0.91741547123560796</c:v>
                      </c:pt>
                      <c:pt idx="106">
                        <c:v>0.91613623894423102</c:v>
                      </c:pt>
                      <c:pt idx="107">
                        <c:v>0.91488239384276004</c:v>
                      </c:pt>
                      <c:pt idx="108">
                        <c:v>0.91362572794241104</c:v>
                      </c:pt>
                      <c:pt idx="109">
                        <c:v>0.91237047244150005</c:v>
                      </c:pt>
                      <c:pt idx="110">
                        <c:v>0.91113778333161699</c:v>
                      </c:pt>
                      <c:pt idx="111">
                        <c:v>0.90992766061276198</c:v>
                      </c:pt>
                      <c:pt idx="112">
                        <c:v>0.90864842832138504</c:v>
                      </c:pt>
                      <c:pt idx="113">
                        <c:v>0.90743830560252903</c:v>
                      </c:pt>
                      <c:pt idx="114">
                        <c:v>0.90622818288367402</c:v>
                      </c:pt>
                      <c:pt idx="115">
                        <c:v>0.90501664976537999</c:v>
                      </c:pt>
                      <c:pt idx="116">
                        <c:v>0.90382909343755302</c:v>
                      </c:pt>
                      <c:pt idx="117">
                        <c:v>0.90264153710972495</c:v>
                      </c:pt>
                      <c:pt idx="118">
                        <c:v>0.90147513677348601</c:v>
                      </c:pt>
                      <c:pt idx="119">
                        <c:v>0.90031014683668498</c:v>
                      </c:pt>
                      <c:pt idx="120">
                        <c:v>0.89914374650044704</c:v>
                      </c:pt>
                      <c:pt idx="121">
                        <c:v>0.89800132295467405</c:v>
                      </c:pt>
                      <c:pt idx="122">
                        <c:v>0.89683633301787402</c:v>
                      </c:pt>
                      <c:pt idx="123">
                        <c:v>0.89569249907266202</c:v>
                      </c:pt>
                      <c:pt idx="124">
                        <c:v>0.89459379790950599</c:v>
                      </c:pt>
                      <c:pt idx="125">
                        <c:v>0.89347253035532204</c:v>
                      </c:pt>
                      <c:pt idx="126">
                        <c:v>0.89237523959160503</c:v>
                      </c:pt>
                      <c:pt idx="127">
                        <c:v>0.89127512802900899</c:v>
                      </c:pt>
                      <c:pt idx="128">
                        <c:v>0.89017642686585197</c:v>
                      </c:pt>
                      <c:pt idx="129">
                        <c:v>0.889101702493163</c:v>
                      </c:pt>
                      <c:pt idx="130">
                        <c:v>0.88802556772103403</c:v>
                      </c:pt>
                      <c:pt idx="131">
                        <c:v>0.88697199933993298</c:v>
                      </c:pt>
                      <c:pt idx="132">
                        <c:v>0.88591843095883205</c:v>
                      </c:pt>
                      <c:pt idx="133">
                        <c:v>0.88486345217829199</c:v>
                      </c:pt>
                      <c:pt idx="134">
                        <c:v>0.88380988379719005</c:v>
                      </c:pt>
                      <c:pt idx="135">
                        <c:v>0.88280285859758301</c:v>
                      </c:pt>
                      <c:pt idx="136">
                        <c:v>0.88177044620807099</c:v>
                      </c:pt>
                      <c:pt idx="137">
                        <c:v>0.88076060020958602</c:v>
                      </c:pt>
                      <c:pt idx="138">
                        <c:v>0.87975357500997897</c:v>
                      </c:pt>
                      <c:pt idx="139">
                        <c:v>0.87876770580195995</c:v>
                      </c:pt>
                      <c:pt idx="140">
                        <c:v>0.87778042619450303</c:v>
                      </c:pt>
                      <c:pt idx="141">
                        <c:v>0.87681571297807304</c:v>
                      </c:pt>
                      <c:pt idx="142">
                        <c:v>0.87585241016108195</c:v>
                      </c:pt>
                      <c:pt idx="143">
                        <c:v>0.87488769694465196</c:v>
                      </c:pt>
                      <c:pt idx="144">
                        <c:v>0.87392439412765999</c:v>
                      </c:pt>
                      <c:pt idx="145">
                        <c:v>0.87300622409272499</c:v>
                      </c:pt>
                      <c:pt idx="146">
                        <c:v>0.87206407726732305</c:v>
                      </c:pt>
                      <c:pt idx="147">
                        <c:v>0.87116706322397597</c:v>
                      </c:pt>
                      <c:pt idx="148">
                        <c:v>0.87024889318903997</c:v>
                      </c:pt>
                      <c:pt idx="149">
                        <c:v>0.86932790235522595</c:v>
                      </c:pt>
                      <c:pt idx="150">
                        <c:v>0.868432298711317</c:v>
                      </c:pt>
                      <c:pt idx="151">
                        <c:v>0.86755785105899796</c:v>
                      </c:pt>
                      <c:pt idx="152">
                        <c:v>0.86668340340667904</c:v>
                      </c:pt>
                      <c:pt idx="153">
                        <c:v>0.86580895575435901</c:v>
                      </c:pt>
                      <c:pt idx="154">
                        <c:v>0.86493450810203898</c:v>
                      </c:pt>
                      <c:pt idx="155">
                        <c:v>0.86406147084915896</c:v>
                      </c:pt>
                      <c:pt idx="156">
                        <c:v>0.86323074557945501</c:v>
                      </c:pt>
                      <c:pt idx="157">
                        <c:v>0.86238027471760303</c:v>
                      </c:pt>
                      <c:pt idx="158">
                        <c:v>0.86154954944789897</c:v>
                      </c:pt>
                      <c:pt idx="159">
                        <c:v>0.86072164497707404</c:v>
                      </c:pt>
                      <c:pt idx="160">
                        <c:v>0.85989091970736997</c:v>
                      </c:pt>
                      <c:pt idx="161">
                        <c:v>0.85906160483710603</c:v>
                      </c:pt>
                      <c:pt idx="162">
                        <c:v>0.85827742274889696</c:v>
                      </c:pt>
                      <c:pt idx="163">
                        <c:v>0.85746926387022004</c:v>
                      </c:pt>
                      <c:pt idx="164">
                        <c:v>0.85666251539098404</c:v>
                      </c:pt>
                      <c:pt idx="165">
                        <c:v>0.85587833330277496</c:v>
                      </c:pt>
                      <c:pt idx="166">
                        <c:v>0.85511530720615403</c:v>
                      </c:pt>
                      <c:pt idx="167">
                        <c:v>0.85433112511794396</c:v>
                      </c:pt>
                      <c:pt idx="168">
                        <c:v>0.85354694302973499</c:v>
                      </c:pt>
                      <c:pt idx="169">
                        <c:v>0.85278532733255397</c:v>
                      </c:pt>
                      <c:pt idx="170">
                        <c:v>0.85202230123593303</c:v>
                      </c:pt>
                      <c:pt idx="171">
                        <c:v>0.85126068553875101</c:v>
                      </c:pt>
                      <c:pt idx="172">
                        <c:v>0.85049765944212996</c:v>
                      </c:pt>
                      <c:pt idx="173">
                        <c:v>0.84975861013597698</c:v>
                      </c:pt>
                      <c:pt idx="174">
                        <c:v>0.84897442804776702</c:v>
                      </c:pt>
                      <c:pt idx="175">
                        <c:v>0.84825653473320095</c:v>
                      </c:pt>
                      <c:pt idx="176">
                        <c:v>0.84754005181807501</c:v>
                      </c:pt>
                      <c:pt idx="177">
                        <c:v>0.84679959211248201</c:v>
                      </c:pt>
                      <c:pt idx="178">
                        <c:v>0.84608169879791595</c:v>
                      </c:pt>
                      <c:pt idx="179">
                        <c:v>0.84534123909232295</c:v>
                      </c:pt>
                      <c:pt idx="180">
                        <c:v>0.84464732256822395</c:v>
                      </c:pt>
                      <c:pt idx="181">
                        <c:v>0.84392942925365899</c:v>
                      </c:pt>
                      <c:pt idx="182">
                        <c:v>0.84323410233012097</c:v>
                      </c:pt>
                      <c:pt idx="183">
                        <c:v>0.84254018580602197</c:v>
                      </c:pt>
                      <c:pt idx="184">
                        <c:v>0.84184485888248395</c:v>
                      </c:pt>
                      <c:pt idx="185">
                        <c:v>0.84114953195894604</c:v>
                      </c:pt>
                      <c:pt idx="186">
                        <c:v>0.84045420503540802</c:v>
                      </c:pt>
                      <c:pt idx="187">
                        <c:v>0.83978285490233695</c:v>
                      </c:pt>
                      <c:pt idx="188">
                        <c:v>0.83908893837823795</c:v>
                      </c:pt>
                      <c:pt idx="189">
                        <c:v>0.83841476744628796</c:v>
                      </c:pt>
                      <c:pt idx="190">
                        <c:v>0.83774200691377798</c:v>
                      </c:pt>
                      <c:pt idx="191">
                        <c:v>0.83707065678070702</c:v>
                      </c:pt>
                      <c:pt idx="192">
                        <c:v>0.83642046263922398</c:v>
                      </c:pt>
                      <c:pt idx="193">
                        <c:v>0.83572513571568596</c:v>
                      </c:pt>
                      <c:pt idx="194">
                        <c:v>0.83507494157420303</c:v>
                      </c:pt>
                      <c:pt idx="195">
                        <c:v>0.83440218104169195</c:v>
                      </c:pt>
                      <c:pt idx="196">
                        <c:v>0.83375198690021002</c:v>
                      </c:pt>
                      <c:pt idx="197">
                        <c:v>0.83308063676713895</c:v>
                      </c:pt>
                      <c:pt idx="198">
                        <c:v>0.832429032226217</c:v>
                      </c:pt>
                      <c:pt idx="199">
                        <c:v>0.83178024848417298</c:v>
                      </c:pt>
                      <c:pt idx="200">
                        <c:v>0.83112864394325103</c:v>
                      </c:pt>
                      <c:pt idx="201">
                        <c:v>0.83050101619279604</c:v>
                      </c:pt>
                      <c:pt idx="202">
                        <c:v>0.82985223245075301</c:v>
                      </c:pt>
                      <c:pt idx="203">
                        <c:v>0.82920062790982996</c:v>
                      </c:pt>
                      <c:pt idx="204">
                        <c:v>0.82855184416778704</c:v>
                      </c:pt>
                      <c:pt idx="205">
                        <c:v>0.82790023962686499</c:v>
                      </c:pt>
                      <c:pt idx="206">
                        <c:v>0.82725145588482096</c:v>
                      </c:pt>
                      <c:pt idx="207">
                        <c:v>0.82662382813436597</c:v>
                      </c:pt>
                      <c:pt idx="208">
                        <c:v>0.82601876677493802</c:v>
                      </c:pt>
                      <c:pt idx="209">
                        <c:v>0.82536716223401596</c:v>
                      </c:pt>
                      <c:pt idx="210">
                        <c:v>0.82474094488299998</c:v>
                      </c:pt>
                      <c:pt idx="211">
                        <c:v>0.82409075074151705</c:v>
                      </c:pt>
                      <c:pt idx="212">
                        <c:v>0.82346312299106195</c:v>
                      </c:pt>
                      <c:pt idx="213">
                        <c:v>0.822858061631635</c:v>
                      </c:pt>
                      <c:pt idx="214">
                        <c:v>0.82222902348173998</c:v>
                      </c:pt>
                      <c:pt idx="215">
                        <c:v>0.82160139573128499</c:v>
                      </c:pt>
                      <c:pt idx="216">
                        <c:v>0.82099633437185804</c:v>
                      </c:pt>
                      <c:pt idx="217">
                        <c:v>0.82036870662140204</c:v>
                      </c:pt>
                      <c:pt idx="218">
                        <c:v>0.81971992287935902</c:v>
                      </c:pt>
                      <c:pt idx="219">
                        <c:v>0.81911486151993096</c:v>
                      </c:pt>
                      <c:pt idx="220">
                        <c:v>0.81848582337003695</c:v>
                      </c:pt>
                      <c:pt idx="221">
                        <c:v>0.81788217241004801</c:v>
                      </c:pt>
                      <c:pt idx="222">
                        <c:v>0.817253134260154</c:v>
                      </c:pt>
                      <c:pt idx="223">
                        <c:v>0.81662550650969901</c:v>
                      </c:pt>
                      <c:pt idx="224">
                        <c:v>0.81602044515027095</c:v>
                      </c:pt>
                      <c:pt idx="225">
                        <c:v>0.81541397339140398</c:v>
                      </c:pt>
                      <c:pt idx="226">
                        <c:v>0.81478634564094898</c:v>
                      </c:pt>
                      <c:pt idx="227">
                        <c:v>0.814160128289933</c:v>
                      </c:pt>
                      <c:pt idx="228">
                        <c:v>0.81355365653106604</c:v>
                      </c:pt>
                      <c:pt idx="229">
                        <c:v>0.81294859517163798</c:v>
                      </c:pt>
                      <c:pt idx="230">
                        <c:v>0.81234353381221103</c:v>
                      </c:pt>
                      <c:pt idx="231">
                        <c:v>0.81173847245278297</c:v>
                      </c:pt>
                      <c:pt idx="232">
                        <c:v>0.81113341109335602</c:v>
                      </c:pt>
                      <c:pt idx="233">
                        <c:v>0.81050578334290002</c:v>
                      </c:pt>
                      <c:pt idx="234">
                        <c:v>0.80990072198347296</c:v>
                      </c:pt>
                      <c:pt idx="235">
                        <c:v>0.80927309423301796</c:v>
                      </c:pt>
                      <c:pt idx="236">
                        <c:v>0.808666622474151</c:v>
                      </c:pt>
                      <c:pt idx="237">
                        <c:v>0.80806156111472305</c:v>
                      </c:pt>
                      <c:pt idx="238">
                        <c:v>0.80743393336426805</c:v>
                      </c:pt>
                      <c:pt idx="239">
                        <c:v>0.80682887200484099</c:v>
                      </c:pt>
                      <c:pt idx="240">
                        <c:v>0.80622381064541304</c:v>
                      </c:pt>
                      <c:pt idx="241">
                        <c:v>0.80561874928598498</c:v>
                      </c:pt>
                      <c:pt idx="242">
                        <c:v>0.80501368792655803</c:v>
                      </c:pt>
                      <c:pt idx="243">
                        <c:v>0.80440721616769095</c:v>
                      </c:pt>
                      <c:pt idx="244">
                        <c:v>0.803802154808263</c:v>
                      </c:pt>
                      <c:pt idx="245">
                        <c:v>0.80317452705780801</c:v>
                      </c:pt>
                      <c:pt idx="246">
                        <c:v>0.80259203208940799</c:v>
                      </c:pt>
                      <c:pt idx="247">
                        <c:v>0.801964404338953</c:v>
                      </c:pt>
                      <c:pt idx="248">
                        <c:v>0.80135934297952505</c:v>
                      </c:pt>
                      <c:pt idx="249">
                        <c:v>0.80073171522907005</c:v>
                      </c:pt>
                      <c:pt idx="250">
                        <c:v>0.80012665386964199</c:v>
                      </c:pt>
                      <c:pt idx="251">
                        <c:v>0.79952018211077602</c:v>
                      </c:pt>
                      <c:pt idx="252">
                        <c:v>0.79889396475976004</c:v>
                      </c:pt>
                      <c:pt idx="253">
                        <c:v>0.79828749300089297</c:v>
                      </c:pt>
                      <c:pt idx="254">
                        <c:v>0.79770499803249295</c:v>
                      </c:pt>
                      <c:pt idx="255">
                        <c:v>0.79707737028203696</c:v>
                      </c:pt>
                      <c:pt idx="256">
                        <c:v>0.79647230892261001</c:v>
                      </c:pt>
                      <c:pt idx="257">
                        <c:v>0.79584468117215501</c:v>
                      </c:pt>
                      <c:pt idx="258">
                        <c:v>0.79523961981272695</c:v>
                      </c:pt>
                      <c:pt idx="259">
                        <c:v>0.79463314805385998</c:v>
                      </c:pt>
                      <c:pt idx="260">
                        <c:v>0.79398436431181696</c:v>
                      </c:pt>
                      <c:pt idx="261">
                        <c:v>0.79335532616192195</c:v>
                      </c:pt>
                      <c:pt idx="262">
                        <c:v>0.792750264802494</c:v>
                      </c:pt>
                      <c:pt idx="263">
                        <c:v>0.792122637052039</c:v>
                      </c:pt>
                      <c:pt idx="264">
                        <c:v>0.79149500930158401</c:v>
                      </c:pt>
                      <c:pt idx="265">
                        <c:v>0.79088994794215595</c:v>
                      </c:pt>
                      <c:pt idx="266">
                        <c:v>0.79026232019170095</c:v>
                      </c:pt>
                      <c:pt idx="267">
                        <c:v>0.78963469244124596</c:v>
                      </c:pt>
                      <c:pt idx="268">
                        <c:v>0.78898449829976303</c:v>
                      </c:pt>
                      <c:pt idx="269">
                        <c:v>0.78833430415827999</c:v>
                      </c:pt>
                      <c:pt idx="270">
                        <c:v>0.78770808680726401</c:v>
                      </c:pt>
                      <c:pt idx="271">
                        <c:v>0.78705648226634195</c:v>
                      </c:pt>
                      <c:pt idx="272">
                        <c:v>0.78640769852429904</c:v>
                      </c:pt>
                      <c:pt idx="273">
                        <c:v>0.78575609398337698</c:v>
                      </c:pt>
                      <c:pt idx="274">
                        <c:v>0.78508474385030502</c:v>
                      </c:pt>
                      <c:pt idx="275">
                        <c:v>0.78443313930938297</c:v>
                      </c:pt>
                      <c:pt idx="276">
                        <c:v>0.78376037877687299</c:v>
                      </c:pt>
                      <c:pt idx="277">
                        <c:v>0.78308902864380303</c:v>
                      </c:pt>
                      <c:pt idx="278">
                        <c:v>0.78241626811129195</c:v>
                      </c:pt>
                      <c:pt idx="279">
                        <c:v>0.78172094118775404</c:v>
                      </c:pt>
                      <c:pt idx="280">
                        <c:v>0.78102702466365503</c:v>
                      </c:pt>
                      <c:pt idx="281">
                        <c:v>0.78033169774011701</c:v>
                      </c:pt>
                      <c:pt idx="282">
                        <c:v>0.77963637081657899</c:v>
                      </c:pt>
                      <c:pt idx="283">
                        <c:v>0.77891988790145295</c:v>
                      </c:pt>
                      <c:pt idx="284">
                        <c:v>0.77820199458688699</c:v>
                      </c:pt>
                      <c:pt idx="285">
                        <c:v>0.77748410127232104</c:v>
                      </c:pt>
                      <c:pt idx="286">
                        <c:v>0.77676620795775497</c:v>
                      </c:pt>
                      <c:pt idx="287">
                        <c:v>0.77602715865160199</c:v>
                      </c:pt>
                      <c:pt idx="288">
                        <c:v>0.77528669894600799</c:v>
                      </c:pt>
                      <c:pt idx="289">
                        <c:v>0.77452649364826598</c:v>
                      </c:pt>
                      <c:pt idx="290">
                        <c:v>0.77380718993426101</c:v>
                      </c:pt>
                      <c:pt idx="291">
                        <c:v>0.773046984636519</c:v>
                      </c:pt>
                      <c:pt idx="292">
                        <c:v>0.77226139214887002</c:v>
                      </c:pt>
                      <c:pt idx="293">
                        <c:v>0.77147721006066095</c:v>
                      </c:pt>
                      <c:pt idx="294">
                        <c:v>0.77069302797245198</c:v>
                      </c:pt>
                      <c:pt idx="295">
                        <c:v>0.76988486909377596</c:v>
                      </c:pt>
                      <c:pt idx="296">
                        <c:v>0.76909927660612798</c:v>
                      </c:pt>
                      <c:pt idx="297">
                        <c:v>0.76829252812689097</c:v>
                      </c:pt>
                      <c:pt idx="298">
                        <c:v>0.76748719004709298</c:v>
                      </c:pt>
                      <c:pt idx="299">
                        <c:v>0.76663389838636198</c:v>
                      </c:pt>
                      <c:pt idx="300">
                        <c:v>0.76580599391553705</c:v>
                      </c:pt>
                      <c:pt idx="301">
                        <c:v>0.76495411265424496</c:v>
                      </c:pt>
                      <c:pt idx="302">
                        <c:v>0.76414736417500795</c:v>
                      </c:pt>
                      <c:pt idx="303">
                        <c:v>0.76324893973222196</c:v>
                      </c:pt>
                      <c:pt idx="304">
                        <c:v>0.76237449207990204</c:v>
                      </c:pt>
                      <c:pt idx="305">
                        <c:v>0.76150004442758201</c:v>
                      </c:pt>
                      <c:pt idx="306">
                        <c:v>0.76062559677526198</c:v>
                      </c:pt>
                      <c:pt idx="307">
                        <c:v>0.75970742674032699</c:v>
                      </c:pt>
                      <c:pt idx="308">
                        <c:v>0.75881041269698002</c:v>
                      </c:pt>
                      <c:pt idx="309">
                        <c:v>0.75789224266204402</c:v>
                      </c:pt>
                      <c:pt idx="310">
                        <c:v>0.75695009583664197</c:v>
                      </c:pt>
                      <c:pt idx="311">
                        <c:v>0.75598679301965099</c:v>
                      </c:pt>
                      <c:pt idx="312">
                        <c:v>0.75504464619424905</c:v>
                      </c:pt>
                      <c:pt idx="313">
                        <c:v>0.75407993297781895</c:v>
                      </c:pt>
                      <c:pt idx="314">
                        <c:v>0.75307290777821201</c:v>
                      </c:pt>
                      <c:pt idx="315">
                        <c:v>0.75206306177972604</c:v>
                      </c:pt>
                      <c:pt idx="316">
                        <c:v>0.75105321578124096</c:v>
                      </c:pt>
                      <c:pt idx="317">
                        <c:v>0.74997849140855199</c:v>
                      </c:pt>
                      <c:pt idx="318">
                        <c:v>0.74892492302744995</c:v>
                      </c:pt>
                      <c:pt idx="319">
                        <c:v>0.74784878825532197</c:v>
                      </c:pt>
                      <c:pt idx="320">
                        <c:v>0.74672752070113702</c:v>
                      </c:pt>
                      <c:pt idx="321">
                        <c:v>0.74562881953798099</c:v>
                      </c:pt>
                      <c:pt idx="322">
                        <c:v>0.74446382960118096</c:v>
                      </c:pt>
                      <c:pt idx="323">
                        <c:v>0.74327486287391398</c:v>
                      </c:pt>
                      <c:pt idx="324">
                        <c:v>0.74208730654608701</c:v>
                      </c:pt>
                      <c:pt idx="325">
                        <c:v>0.74083205104517702</c:v>
                      </c:pt>
                      <c:pt idx="326">
                        <c:v>0.73959936193529396</c:v>
                      </c:pt>
                      <c:pt idx="327">
                        <c:v>0.73832012964391602</c:v>
                      </c:pt>
                      <c:pt idx="328">
                        <c:v>0.73695345258730705</c:v>
                      </c:pt>
                      <c:pt idx="329">
                        <c:v>0.73558536513125805</c:v>
                      </c:pt>
                      <c:pt idx="330">
                        <c:v>0.73417355529259398</c:v>
                      </c:pt>
                      <c:pt idx="331">
                        <c:v>0.732694046280847</c:v>
                      </c:pt>
                      <c:pt idx="332">
                        <c:v>0.73119338127751199</c:v>
                      </c:pt>
                      <c:pt idx="333">
                        <c:v>0.72966732908426901</c:v>
                      </c:pt>
                      <c:pt idx="334">
                        <c:v>0.72807639851682404</c:v>
                      </c:pt>
                      <c:pt idx="335">
                        <c:v>0.72641776877629505</c:v>
                      </c:pt>
                      <c:pt idx="336">
                        <c:v>0.72469143986268303</c:v>
                      </c:pt>
                      <c:pt idx="337">
                        <c:v>0.72291997816701703</c:v>
                      </c:pt>
                      <c:pt idx="338">
                        <c:v>0.72110479408873396</c:v>
                      </c:pt>
                      <c:pt idx="339">
                        <c:v>0.71917677805531299</c:v>
                      </c:pt>
                      <c:pt idx="340">
                        <c:v>0.717181062848809</c:v>
                      </c:pt>
                      <c:pt idx="341">
                        <c:v>0.71514162525969005</c:v>
                      </c:pt>
                      <c:pt idx="342">
                        <c:v>0.71298935571543198</c:v>
                      </c:pt>
                      <c:pt idx="343">
                        <c:v>0.71079195338911905</c:v>
                      </c:pt>
                      <c:pt idx="344">
                        <c:v>0.70848312950710701</c:v>
                      </c:pt>
                      <c:pt idx="345">
                        <c:v>0.70608545046042503</c:v>
                      </c:pt>
                      <c:pt idx="346">
                        <c:v>0.70357352905916504</c:v>
                      </c:pt>
                      <c:pt idx="347">
                        <c:v>0.70099672928370005</c:v>
                      </c:pt>
                      <c:pt idx="348">
                        <c:v>0.69828312076263099</c:v>
                      </c:pt>
                      <c:pt idx="349">
                        <c:v>0.69550463386735695</c:v>
                      </c:pt>
                      <c:pt idx="350">
                        <c:v>0.69256677183545101</c:v>
                      </c:pt>
                      <c:pt idx="351">
                        <c:v>0.68951889864728599</c:v>
                      </c:pt>
                      <c:pt idx="352">
                        <c:v>0.686379349495571</c:v>
                      </c:pt>
                      <c:pt idx="353">
                        <c:v>0.68308465640554095</c:v>
                      </c:pt>
                      <c:pt idx="354">
                        <c:v>0.67974483053345602</c:v>
                      </c:pt>
                      <c:pt idx="355">
                        <c:v>0.67624703992417701</c:v>
                      </c:pt>
                      <c:pt idx="356">
                        <c:v>0.67261526136817196</c:v>
                      </c:pt>
                      <c:pt idx="357">
                        <c:v>0.66887065085702901</c:v>
                      </c:pt>
                      <c:pt idx="358">
                        <c:v>0.66499346279859906</c:v>
                      </c:pt>
                      <c:pt idx="359">
                        <c:v>0.66100344278503098</c:v>
                      </c:pt>
                      <c:pt idx="360">
                        <c:v>0.65683289164324199</c:v>
                      </c:pt>
                      <c:pt idx="361">
                        <c:v>0.65257348533678206</c:v>
                      </c:pt>
                      <c:pt idx="362">
                        <c:v>0.64820265747462302</c:v>
                      </c:pt>
                      <c:pt idx="363">
                        <c:v>0.64367386487527101</c:v>
                      </c:pt>
                      <c:pt idx="364">
                        <c:v>0.63901108432919296</c:v>
                      </c:pt>
                      <c:pt idx="365">
                        <c:v>0.63421431583638799</c:v>
                      </c:pt>
                      <c:pt idx="366">
                        <c:v>0.62932728177947295</c:v>
                      </c:pt>
                      <c:pt idx="367">
                        <c:v>0.62430484937639197</c:v>
                      </c:pt>
                      <c:pt idx="368">
                        <c:v>0.61912727303499604</c:v>
                      </c:pt>
                      <c:pt idx="369">
                        <c:v>0.61385943112949104</c:v>
                      </c:pt>
                      <c:pt idx="370">
                        <c:v>0.60847875726884604</c:v>
                      </c:pt>
                      <c:pt idx="371">
                        <c:v>0.60298666185250305</c:v>
                      </c:pt>
                      <c:pt idx="372">
                        <c:v>0.59738314488046096</c:v>
                      </c:pt>
                      <c:pt idx="373">
                        <c:v>0.59168795194487001</c:v>
                      </c:pt>
                      <c:pt idx="374">
                        <c:v>0.58592647023563504</c:v>
                      </c:pt>
                      <c:pt idx="375">
                        <c:v>0.58003100057967405</c:v>
                      </c:pt>
                      <c:pt idx="376">
                        <c:v>0.57411296453268501</c:v>
                      </c:pt>
                      <c:pt idx="377">
                        <c:v>0.56810466292158601</c:v>
                      </c:pt>
                      <c:pt idx="378">
                        <c:v>0.56202866213740399</c:v>
                      </c:pt>
                      <c:pt idx="379">
                        <c:v>0.555908938970606</c:v>
                      </c:pt>
                      <c:pt idx="380">
                        <c:v>0.54974549342119206</c:v>
                      </c:pt>
                      <c:pt idx="381">
                        <c:v>0.54355807108131104</c:v>
                      </c:pt>
                      <c:pt idx="382">
                        <c:v>0.53737064874143003</c:v>
                      </c:pt>
                      <c:pt idx="383">
                        <c:v>0.531162070409961</c:v>
                      </c:pt>
                      <c:pt idx="384">
                        <c:v>0.52495067127961303</c:v>
                      </c:pt>
                      <c:pt idx="385">
                        <c:v>0.51876324893973202</c:v>
                      </c:pt>
                      <c:pt idx="386">
                        <c:v>0.51259980339031797</c:v>
                      </c:pt>
                      <c:pt idx="387">
                        <c:v>0.50645610343305303</c:v>
                      </c:pt>
                      <c:pt idx="388">
                        <c:v>0.50038292344774904</c:v>
                      </c:pt>
                      <c:pt idx="389">
                        <c:v>0.494352055445623</c:v>
                      </c:pt>
                      <c:pt idx="390">
                        <c:v>0.48838747621713902</c:v>
                      </c:pt>
                      <c:pt idx="391">
                        <c:v>0.48249341696061798</c:v>
                      </c:pt>
                      <c:pt idx="392">
                        <c:v>0.4766642360783</c:v>
                      </c:pt>
                      <c:pt idx="393">
                        <c:v>0.47099301993317499</c:v>
                      </c:pt>
                      <c:pt idx="394">
                        <c:v>0.46541065895272199</c:v>
                      </c:pt>
                      <c:pt idx="395">
                        <c:v>0.45994112992740699</c:v>
                      </c:pt>
                      <c:pt idx="396">
                        <c:v>0.45458302245778998</c:v>
                      </c:pt>
                      <c:pt idx="397">
                        <c:v>0.44931377015284502</c:v>
                      </c:pt>
                      <c:pt idx="398">
                        <c:v>0.44422645937555899</c:v>
                      </c:pt>
                      <c:pt idx="399">
                        <c:v>0.43920402697247901</c:v>
                      </c:pt>
                      <c:pt idx="400">
                        <c:v>0.43431699291556403</c:v>
                      </c:pt>
                      <c:pt idx="401">
                        <c:v>0.42958651319640201</c:v>
                      </c:pt>
                      <c:pt idx="402">
                        <c:v>0.42496886543237899</c:v>
                      </c:pt>
                      <c:pt idx="403">
                        <c:v>0.42046263922405502</c:v>
                      </c:pt>
                      <c:pt idx="404">
                        <c:v>0.416069244970868</c:v>
                      </c:pt>
                      <c:pt idx="405">
                        <c:v>0.41180983866440801</c:v>
                      </c:pt>
                      <c:pt idx="406">
                        <c:v>0.40763928752261902</c:v>
                      </c:pt>
                      <c:pt idx="407">
                        <c:v>0.40356041234438</c:v>
                      </c:pt>
                      <c:pt idx="408">
                        <c:v>0.399614114713428</c:v>
                      </c:pt>
                      <c:pt idx="409">
                        <c:v>0.39575949304602598</c:v>
                      </c:pt>
                      <c:pt idx="410">
                        <c:v>0.39197116015226602</c:v>
                      </c:pt>
                      <c:pt idx="411">
                        <c:v>0.38824911603215101</c:v>
                      </c:pt>
                      <c:pt idx="412">
                        <c:v>0.38466247025820199</c:v>
                      </c:pt>
                      <c:pt idx="413">
                        <c:v>0.381119546866868</c:v>
                      </c:pt>
                      <c:pt idx="414">
                        <c:v>0.37766829943908398</c:v>
                      </c:pt>
                      <c:pt idx="415">
                        <c:v>0.37426077439391597</c:v>
                      </c:pt>
                      <c:pt idx="416">
                        <c:v>0.37091953812239198</c:v>
                      </c:pt>
                      <c:pt idx="417">
                        <c:v>0.36764741142338903</c:v>
                      </c:pt>
                      <c:pt idx="418">
                        <c:v>0.36441900710700298</c:v>
                      </c:pt>
                      <c:pt idx="419">
                        <c:v>0.36125971236313797</c:v>
                      </c:pt>
                      <c:pt idx="420">
                        <c:v>0.35812016321142298</c:v>
                      </c:pt>
                      <c:pt idx="421">
                        <c:v>0.355004590850174</c:v>
                      </c:pt>
                      <c:pt idx="422">
                        <c:v>0.35195530726257002</c:v>
                      </c:pt>
                      <c:pt idx="423">
                        <c:v>0.34892859006599197</c:v>
                      </c:pt>
                      <c:pt idx="424">
                        <c:v>0.34594700565147002</c:v>
                      </c:pt>
                      <c:pt idx="425">
                        <c:v>0.34296542123694901</c:v>
                      </c:pt>
                      <c:pt idx="426">
                        <c:v>0.34000640321345399</c:v>
                      </c:pt>
                      <c:pt idx="427">
                        <c:v>0.33706995158098702</c:v>
                      </c:pt>
                      <c:pt idx="428">
                        <c:v>0.334110933557493</c:v>
                      </c:pt>
                      <c:pt idx="429">
                        <c:v>0.33119704831605401</c:v>
                      </c:pt>
                      <c:pt idx="430">
                        <c:v>0.32828316307461503</c:v>
                      </c:pt>
                      <c:pt idx="431">
                        <c:v>0.32536786743373602</c:v>
                      </c:pt>
                      <c:pt idx="432">
                        <c:v>0.32245398219229598</c:v>
                      </c:pt>
                      <c:pt idx="433">
                        <c:v>0.31956266334188499</c:v>
                      </c:pt>
                      <c:pt idx="434">
                        <c:v>0.31658107892736298</c:v>
                      </c:pt>
                      <c:pt idx="435">
                        <c:v>0.31362206090386902</c:v>
                      </c:pt>
                      <c:pt idx="436">
                        <c:v>0.31068560927140199</c:v>
                      </c:pt>
                      <c:pt idx="437">
                        <c:v>0.30770402485687998</c:v>
                      </c:pt>
                      <c:pt idx="438">
                        <c:v>0.30474500683338501</c:v>
                      </c:pt>
                      <c:pt idx="439">
                        <c:v>0.30178457841045098</c:v>
                      </c:pt>
                      <c:pt idx="440">
                        <c:v>0.29878042760490198</c:v>
                      </c:pt>
                      <c:pt idx="441">
                        <c:v>0.29577768719879199</c:v>
                      </c:pt>
                      <c:pt idx="442">
                        <c:v>0.292773536393242</c:v>
                      </c:pt>
                      <c:pt idx="443">
                        <c:v>0.28974681919666501</c:v>
                      </c:pt>
                      <c:pt idx="444">
                        <c:v>0.28665240282700399</c:v>
                      </c:pt>
                      <c:pt idx="445">
                        <c:v>0.28353824086519502</c:v>
                      </c:pt>
                      <c:pt idx="446">
                        <c:v>0.28048895727759099</c:v>
                      </c:pt>
                      <c:pt idx="447">
                        <c:v>0.27737197451690299</c:v>
                      </c:pt>
                      <c:pt idx="448">
                        <c:v>0.27430153493770998</c:v>
                      </c:pt>
                      <c:pt idx="449">
                        <c:v>0.27120711856804902</c:v>
                      </c:pt>
                      <c:pt idx="450">
                        <c:v>0.26811411259782902</c:v>
                      </c:pt>
                      <c:pt idx="451">
                        <c:v>0.26499712983714102</c:v>
                      </c:pt>
                      <c:pt idx="452">
                        <c:v>0.26192669025794801</c:v>
                      </c:pt>
                      <c:pt idx="453">
                        <c:v>0.25885625067875401</c:v>
                      </c:pt>
                      <c:pt idx="454">
                        <c:v>0.25580696709114997</c:v>
                      </c:pt>
                      <c:pt idx="455">
                        <c:v>0.25271255072149001</c:v>
                      </c:pt>
                      <c:pt idx="456">
                        <c:v>0.24968724392435099</c:v>
                      </c:pt>
                      <c:pt idx="457">
                        <c:v>0.24668309311880199</c:v>
                      </c:pt>
                      <c:pt idx="458">
                        <c:v>0.24361124314016899</c:v>
                      </c:pt>
                      <c:pt idx="459">
                        <c:v>0.240652225116675</c:v>
                      </c:pt>
                      <c:pt idx="460">
                        <c:v>0.23769320709318101</c:v>
                      </c:pt>
                      <c:pt idx="461">
                        <c:v>0.234779321851741</c:v>
                      </c:pt>
                      <c:pt idx="462">
                        <c:v>0.23191056939235699</c:v>
                      </c:pt>
                      <c:pt idx="463">
                        <c:v>0.229040406533534</c:v>
                      </c:pt>
                      <c:pt idx="464">
                        <c:v>0.226216786856205</c:v>
                      </c:pt>
                      <c:pt idx="465">
                        <c:v>0.22341291277102601</c:v>
                      </c:pt>
                      <c:pt idx="466">
                        <c:v>0.220700714649396</c:v>
                      </c:pt>
                      <c:pt idx="467">
                        <c:v>0.21798851652776599</c:v>
                      </c:pt>
                      <c:pt idx="468">
                        <c:v>0.215344017579219</c:v>
                      </c:pt>
                      <c:pt idx="469">
                        <c:v>0.21272067462225899</c:v>
                      </c:pt>
                      <c:pt idx="470">
                        <c:v>0.21014246444735599</c:v>
                      </c:pt>
                      <c:pt idx="471">
                        <c:v>0.207654519836563</c:v>
                      </c:pt>
                      <c:pt idx="472">
                        <c:v>0.20516516482633099</c:v>
                      </c:pt>
                      <c:pt idx="473">
                        <c:v>0.202743508989181</c:v>
                      </c:pt>
                      <c:pt idx="474">
                        <c:v>0.20036839633352499</c:v>
                      </c:pt>
                      <c:pt idx="475">
                        <c:v>0.19799187327843101</c:v>
                      </c:pt>
                      <c:pt idx="476">
                        <c:v>0.19566048300539199</c:v>
                      </c:pt>
                      <c:pt idx="477">
                        <c:v>0.193441924687491</c:v>
                      </c:pt>
                      <c:pt idx="478">
                        <c:v>0.191244522361178</c:v>
                      </c:pt>
                      <c:pt idx="479">
                        <c:v>0.18909225281691999</c:v>
                      </c:pt>
                      <c:pt idx="480">
                        <c:v>0.18693998327266301</c:v>
                      </c:pt>
                      <c:pt idx="481">
                        <c:v>0.18487797929251501</c:v>
                      </c:pt>
                      <c:pt idx="482">
                        <c:v>0.182859697694984</c:v>
                      </c:pt>
                      <c:pt idx="483">
                        <c:v>0.18086539288792</c:v>
                      </c:pt>
                      <c:pt idx="484">
                        <c:v>0.17893737685449901</c:v>
                      </c:pt>
                      <c:pt idx="485">
                        <c:v>0.177054493603133</c:v>
                      </c:pt>
                      <c:pt idx="486">
                        <c:v>0.17517019995232799</c:v>
                      </c:pt>
                      <c:pt idx="487">
                        <c:v>0.17333244948301799</c:v>
                      </c:pt>
                      <c:pt idx="488">
                        <c:v>0.17156239818679</c:v>
                      </c:pt>
                      <c:pt idx="489">
                        <c:v>0.169813502882151</c:v>
                      </c:pt>
                      <c:pt idx="490">
                        <c:v>0.16810832996012801</c:v>
                      </c:pt>
                      <c:pt idx="491">
                        <c:v>0.16640597783698299</c:v>
                      </c:pt>
                      <c:pt idx="492">
                        <c:v>0.164768504088042</c:v>
                      </c:pt>
                      <c:pt idx="493">
                        <c:v>0.163156417529008</c:v>
                      </c:pt>
                      <c:pt idx="494">
                        <c:v>0.161562666162684</c:v>
                      </c:pt>
                      <c:pt idx="495">
                        <c:v>0.16001686837729301</c:v>
                      </c:pt>
                      <c:pt idx="496">
                        <c:v>0.15851479297451801</c:v>
                      </c:pt>
                      <c:pt idx="497">
                        <c:v>0.15699015118071599</c:v>
                      </c:pt>
                      <c:pt idx="498">
                        <c:v>0.15551064216896801</c:v>
                      </c:pt>
                      <c:pt idx="499">
                        <c:v>0.15407626593927701</c:v>
                      </c:pt>
                      <c:pt idx="500">
                        <c:v>0.15266304570117301</c:v>
                      </c:pt>
                      <c:pt idx="501">
                        <c:v>0.15125123586250799</c:v>
                      </c:pt>
                      <c:pt idx="502">
                        <c:v>0.14988314840646</c:v>
                      </c:pt>
                      <c:pt idx="503">
                        <c:v>0.14853903774087801</c:v>
                      </c:pt>
                      <c:pt idx="504">
                        <c:v>0.14719492707529699</c:v>
                      </c:pt>
                      <c:pt idx="505">
                        <c:v>0.14587056200186499</c:v>
                      </c:pt>
                      <c:pt idx="506">
                        <c:v>0.14457158411833801</c:v>
                      </c:pt>
                      <c:pt idx="507">
                        <c:v>0.14327119583537201</c:v>
                      </c:pt>
                      <c:pt idx="508">
                        <c:v>0.141993373943434</c:v>
                      </c:pt>
                      <c:pt idx="509">
                        <c:v>0.14073811844252401</c:v>
                      </c:pt>
                      <c:pt idx="510">
                        <c:v>0.13948145254217401</c:v>
                      </c:pt>
                      <c:pt idx="511">
                        <c:v>0.138227607440703</c:v>
                      </c:pt>
                      <c:pt idx="512">
                        <c:v>0.137016074322409</c:v>
                      </c:pt>
                      <c:pt idx="513">
                        <c:v>0.135783385212526</c:v>
                      </c:pt>
                      <c:pt idx="514">
                        <c:v>0.13457326249367099</c:v>
                      </c:pt>
                      <c:pt idx="515">
                        <c:v>0.13338429576640401</c:v>
                      </c:pt>
                      <c:pt idx="516">
                        <c:v>0.13219673943857599</c:v>
                      </c:pt>
                      <c:pt idx="517">
                        <c:v>0.13100777271131001</c:v>
                      </c:pt>
                      <c:pt idx="518">
                        <c:v>0.12982021638348201</c:v>
                      </c:pt>
                      <c:pt idx="519">
                        <c:v>0.12863266005565399</c:v>
                      </c:pt>
                      <c:pt idx="520">
                        <c:v>0.127466259719415</c:v>
                      </c:pt>
                      <c:pt idx="521">
                        <c:v>0.12630126978261499</c:v>
                      </c:pt>
                      <c:pt idx="522">
                        <c:v>0.12515743583740299</c:v>
                      </c:pt>
                      <c:pt idx="523">
                        <c:v>0.12396846911013699</c:v>
                      </c:pt>
                      <c:pt idx="524">
                        <c:v>0.12282604556436399</c:v>
                      </c:pt>
                      <c:pt idx="525">
                        <c:v>0.12170477801018</c:v>
                      </c:pt>
                      <c:pt idx="526">
                        <c:v>0.12056094406496801</c:v>
                      </c:pt>
                      <c:pt idx="527">
                        <c:v>0.11941852051919601</c:v>
                      </c:pt>
                      <c:pt idx="528">
                        <c:v>0.118321229755479</c:v>
                      </c:pt>
                      <c:pt idx="529">
                        <c:v>0.117199962201295</c:v>
                      </c:pt>
                      <c:pt idx="530">
                        <c:v>0.116101261038139</c:v>
                      </c:pt>
                      <c:pt idx="531">
                        <c:v>0.114979993483955</c:v>
                      </c:pt>
                      <c:pt idx="532">
                        <c:v>0.113903858711826</c:v>
                      </c:pt>
                      <c:pt idx="533">
                        <c:v>0.11282913433913599</c:v>
                      </c:pt>
                      <c:pt idx="534">
                        <c:v>0.111751589167568</c:v>
                      </c:pt>
                      <c:pt idx="535">
                        <c:v>0.110698020786467</c:v>
                      </c:pt>
                      <c:pt idx="536">
                        <c:v>0.109621886014338</c:v>
                      </c:pt>
                      <c:pt idx="537">
                        <c:v>0.10859088402426401</c:v>
                      </c:pt>
                      <c:pt idx="538">
                        <c:v>0.107537315643163</c:v>
                      </c:pt>
                      <c:pt idx="539">
                        <c:v>0.10650631365309</c:v>
                      </c:pt>
                      <c:pt idx="540">
                        <c:v>0.105497878054043</c:v>
                      </c:pt>
                      <c:pt idx="541">
                        <c:v>0.10446687606397</c:v>
                      </c:pt>
                      <c:pt idx="542">
                        <c:v>0.103479596456512</c:v>
                      </c:pt>
                      <c:pt idx="543">
                        <c:v>0.10247116085746601</c:v>
                      </c:pt>
                      <c:pt idx="544">
                        <c:v>0.101485291649448</c:v>
                      </c:pt>
                      <c:pt idx="545">
                        <c:v>0.100475445650963</c:v>
                      </c:pt>
                      <c:pt idx="546">
                        <c:v>9.9533298825560404E-2</c:v>
                      </c:pt>
                      <c:pt idx="547">
                        <c:v>9.8569996008569402E-2</c:v>
                      </c:pt>
                      <c:pt idx="548">
                        <c:v>9.7606693191578595E-2</c:v>
                      </c:pt>
                      <c:pt idx="549">
                        <c:v>9.6641979975148506E-2</c:v>
                      </c:pt>
                      <c:pt idx="550">
                        <c:v>9.5723809940212998E-2</c:v>
                      </c:pt>
                      <c:pt idx="551">
                        <c:v>9.4826795896865698E-2</c:v>
                      </c:pt>
                      <c:pt idx="552">
                        <c:v>9.3929781853518399E-2</c:v>
                      </c:pt>
                      <c:pt idx="553">
                        <c:v>9.3055334201198797E-2</c:v>
                      </c:pt>
                      <c:pt idx="554">
                        <c:v>9.2159730557291195E-2</c:v>
                      </c:pt>
                      <c:pt idx="555">
                        <c:v>9.1285282904971607E-2</c:v>
                      </c:pt>
                      <c:pt idx="556">
                        <c:v>9.0410835252652005E-2</c:v>
                      </c:pt>
                      <c:pt idx="557">
                        <c:v>8.9558953991359699E-2</c:v>
                      </c:pt>
                      <c:pt idx="558">
                        <c:v>8.8707072730067907E-2</c:v>
                      </c:pt>
                      <c:pt idx="559">
                        <c:v>8.7877757859803202E-2</c:v>
                      </c:pt>
                      <c:pt idx="560">
                        <c:v>8.7069598981127205E-2</c:v>
                      </c:pt>
                      <c:pt idx="561">
                        <c:v>8.6241694510302405E-2</c:v>
                      </c:pt>
                      <c:pt idx="562">
                        <c:v>8.5434946031065495E-2</c:v>
                      </c:pt>
                      <c:pt idx="563">
                        <c:v>8.4649353543416794E-2</c:v>
                      </c:pt>
                      <c:pt idx="564">
                        <c:v>8.3865171455207693E-2</c:v>
                      </c:pt>
                      <c:pt idx="565">
                        <c:v>8.3080989366998606E-2</c:v>
                      </c:pt>
                      <c:pt idx="566">
                        <c:v>8.2295396879349794E-2</c:v>
                      </c:pt>
                      <c:pt idx="567">
                        <c:v>8.15549371737566E-2</c:v>
                      </c:pt>
                      <c:pt idx="568">
                        <c:v>8.0815887867603103E-2</c:v>
                      </c:pt>
                      <c:pt idx="569">
                        <c:v>8.0075428162009799E-2</c:v>
                      </c:pt>
                      <c:pt idx="570">
                        <c:v>7.93589452468835E-2</c:v>
                      </c:pt>
                      <c:pt idx="571">
                        <c:v>7.8618485541290306E-2</c:v>
                      </c:pt>
                      <c:pt idx="572">
                        <c:v>7.7923158617751995E-2</c:v>
                      </c:pt>
                      <c:pt idx="573">
                        <c:v>7.7206675702625599E-2</c:v>
                      </c:pt>
                      <c:pt idx="574">
                        <c:v>7.6535325569554294E-2</c:v>
                      </c:pt>
                      <c:pt idx="575">
                        <c:v>7.5883721028632403E-2</c:v>
                      </c:pt>
                      <c:pt idx="576">
                        <c:v>7.5188394105094203E-2</c:v>
                      </c:pt>
                      <c:pt idx="577">
                        <c:v>7.45156335725842E-2</c:v>
                      </c:pt>
                      <c:pt idx="578">
                        <c:v>7.3844283439512895E-2</c:v>
                      </c:pt>
                      <c:pt idx="579">
                        <c:v>7.3192678898590893E-2</c:v>
                      </c:pt>
                      <c:pt idx="580">
                        <c:v>7.2543895156547397E-2</c:v>
                      </c:pt>
                      <c:pt idx="581">
                        <c:v>7.1916267406091805E-2</c:v>
                      </c:pt>
                      <c:pt idx="582">
                        <c:v>7.1311206046664605E-2</c:v>
                      </c:pt>
                      <c:pt idx="583">
                        <c:v>7.0682167896769899E-2</c:v>
                      </c:pt>
                      <c:pt idx="584">
                        <c:v>7.0078516936781396E-2</c:v>
                      </c:pt>
                      <c:pt idx="585">
                        <c:v>6.9473455577354098E-2</c:v>
                      </c:pt>
                      <c:pt idx="586">
                        <c:v>6.8889550209514899E-2</c:v>
                      </c:pt>
                      <c:pt idx="587">
                        <c:v>6.8284488850087199E-2</c:v>
                      </c:pt>
                      <c:pt idx="588">
                        <c:v>6.7724560272714895E-2</c:v>
                      </c:pt>
                      <c:pt idx="589">
                        <c:v>6.7140654904875294E-2</c:v>
                      </c:pt>
                      <c:pt idx="590">
                        <c:v>6.6579315928063904E-2</c:v>
                      </c:pt>
                      <c:pt idx="591">
                        <c:v>6.6041953741718798E-2</c:v>
                      </c:pt>
                      <c:pt idx="592">
                        <c:v>6.5525747546962401E-2</c:v>
                      </c:pt>
                      <c:pt idx="593">
                        <c:v>6.4967229369029295E-2</c:v>
                      </c:pt>
                      <c:pt idx="594">
                        <c:v>6.44284567832452E-2</c:v>
                      </c:pt>
                      <c:pt idx="595">
                        <c:v>6.3934816979516501E-2</c:v>
                      </c:pt>
                      <c:pt idx="596">
                        <c:v>6.3397454793172006E-2</c:v>
                      </c:pt>
                      <c:pt idx="597">
                        <c:v>6.2903814989442905E-2</c:v>
                      </c:pt>
                      <c:pt idx="598">
                        <c:v>6.2387608794686397E-2</c:v>
                      </c:pt>
                      <c:pt idx="599">
                        <c:v>6.1917945781424698E-2</c:v>
                      </c:pt>
                      <c:pt idx="600">
                        <c:v>6.1424305977696103E-2</c:v>
                      </c:pt>
                      <c:pt idx="601">
                        <c:v>6.0932076573406102E-2</c:v>
                      </c:pt>
                      <c:pt idx="602">
                        <c:v>6.0459592761266001E-2</c:v>
                      </c:pt>
                      <c:pt idx="603">
                        <c:v>6.0033652130619501E-2</c:v>
                      </c:pt>
                      <c:pt idx="604">
                        <c:v>5.9563989117357802E-2</c:v>
                      </c:pt>
                      <c:pt idx="605">
                        <c:v>5.9094326104095603E-2</c:v>
                      </c:pt>
                      <c:pt idx="606">
                        <c:v>5.86444086829827E-2</c:v>
                      </c:pt>
                      <c:pt idx="607">
                        <c:v>5.8195901661309599E-2</c:v>
                      </c:pt>
                      <c:pt idx="608">
                        <c:v>5.77473946396359E-2</c:v>
                      </c:pt>
                      <c:pt idx="609">
                        <c:v>5.73454307994564E-2</c:v>
                      </c:pt>
                      <c:pt idx="610">
                        <c:v>5.6919490168810503E-2</c:v>
                      </c:pt>
                      <c:pt idx="611">
                        <c:v>5.6493549538164503E-2</c:v>
                      </c:pt>
                      <c:pt idx="612">
                        <c:v>5.6088764899106802E-2</c:v>
                      </c:pt>
                      <c:pt idx="613">
                        <c:v>5.5686801058927801E-2</c:v>
                      </c:pt>
                      <c:pt idx="614">
                        <c:v>5.5282016419870003E-2</c:v>
                      </c:pt>
                      <c:pt idx="615">
                        <c:v>5.4878642180251701E-2</c:v>
                      </c:pt>
                      <c:pt idx="616">
                        <c:v>5.4497834331660798E-2</c:v>
                      </c:pt>
                      <c:pt idx="617">
                        <c:v>5.4117026483069902E-2</c:v>
                      </c:pt>
                      <c:pt idx="618">
                        <c:v>5.3691085852423999E-2</c:v>
                      </c:pt>
                      <c:pt idx="619">
                        <c:v>5.3308867604393899E-2</c:v>
                      </c:pt>
                      <c:pt idx="620">
                        <c:v>5.2950626146830798E-2</c:v>
                      </c:pt>
                      <c:pt idx="621">
                        <c:v>5.2613540680856198E-2</c:v>
                      </c:pt>
                      <c:pt idx="622">
                        <c:v>5.2255299223293E-2</c:v>
                      </c:pt>
                      <c:pt idx="623">
                        <c:v>5.1874491374702097E-2</c:v>
                      </c:pt>
                      <c:pt idx="624">
                        <c:v>5.1538816308166702E-2</c:v>
                      </c:pt>
                      <c:pt idx="625">
                        <c:v>5.1180574850603601E-2</c:v>
                      </c:pt>
                      <c:pt idx="626">
                        <c:v>5.0820922993600602E-2</c:v>
                      </c:pt>
                      <c:pt idx="627">
                        <c:v>5.0485247927065199E-2</c:v>
                      </c:pt>
                      <c:pt idx="628">
                        <c:v>5.0148162461090599E-2</c:v>
                      </c:pt>
                      <c:pt idx="629">
                        <c:v>4.9833643386143399E-2</c:v>
                      </c:pt>
                      <c:pt idx="630">
                        <c:v>4.9475401928580097E-2</c:v>
                      </c:pt>
                      <c:pt idx="631">
                        <c:v>4.9138316462605101E-2</c:v>
                      </c:pt>
                      <c:pt idx="632">
                        <c:v>4.8826618186536698E-2</c:v>
                      </c:pt>
                      <c:pt idx="633">
                        <c:v>4.8534665502617001E-2</c:v>
                      </c:pt>
                      <c:pt idx="634">
                        <c:v>4.8220146427669697E-2</c:v>
                      </c:pt>
                      <c:pt idx="635">
                        <c:v>4.7929604143189301E-2</c:v>
                      </c:pt>
                      <c:pt idx="636">
                        <c:v>4.7615085068241997E-2</c:v>
                      </c:pt>
                      <c:pt idx="637">
                        <c:v>4.7279410001706497E-2</c:v>
                      </c:pt>
                      <c:pt idx="638">
                        <c:v>4.6987457317787001E-2</c:v>
                      </c:pt>
                      <c:pt idx="639">
                        <c:v>4.6695504633867402E-2</c:v>
                      </c:pt>
                      <c:pt idx="640">
                        <c:v>4.6404962349386999E-2</c:v>
                      </c:pt>
                      <c:pt idx="641">
                        <c:v>4.61144200649065E-2</c:v>
                      </c:pt>
                      <c:pt idx="642">
                        <c:v>4.58210569815478E-2</c:v>
                      </c:pt>
                      <c:pt idx="643">
                        <c:v>4.5530514697067398E-2</c:v>
                      </c:pt>
                      <c:pt idx="644">
                        <c:v>4.5239972412586898E-2</c:v>
                      </c:pt>
                      <c:pt idx="645">
                        <c:v>4.4970586119694601E-2</c:v>
                      </c:pt>
                      <c:pt idx="646">
                        <c:v>4.4701199826802797E-2</c:v>
                      </c:pt>
                      <c:pt idx="647">
                        <c:v>4.4433223933350197E-2</c:v>
                      </c:pt>
                      <c:pt idx="648">
                        <c:v>4.4162427241018598E-2</c:v>
                      </c:pt>
                      <c:pt idx="649">
                        <c:v>4.38718849565383E-2</c:v>
                      </c:pt>
                      <c:pt idx="650">
                        <c:v>4.3602498663646398E-2</c:v>
                      </c:pt>
                      <c:pt idx="651">
                        <c:v>4.3378245152809497E-2</c:v>
                      </c:pt>
                      <c:pt idx="652">
                        <c:v>4.3086292468889897E-2</c:v>
                      </c:pt>
                      <c:pt idx="653">
                        <c:v>4.2839472567025402E-2</c:v>
                      </c:pt>
                      <c:pt idx="654">
                        <c:v>4.2548930282544903E-2</c:v>
                      </c:pt>
                      <c:pt idx="655">
                        <c:v>4.2324676771708203E-2</c:v>
                      </c:pt>
                      <c:pt idx="656">
                        <c:v>4.2055290478816301E-2</c:v>
                      </c:pt>
                      <c:pt idx="657">
                        <c:v>4.1808470576951702E-2</c:v>
                      </c:pt>
                      <c:pt idx="658">
                        <c:v>4.15630610745268E-2</c:v>
                      </c:pt>
                      <c:pt idx="659">
                        <c:v>4.1316241172662201E-2</c:v>
                      </c:pt>
                      <c:pt idx="660">
                        <c:v>4.1069421270798198E-2</c:v>
                      </c:pt>
                      <c:pt idx="661">
                        <c:v>4.0822601368933599E-2</c:v>
                      </c:pt>
                      <c:pt idx="662">
                        <c:v>4.0599758257535902E-2</c:v>
                      </c:pt>
                      <c:pt idx="663">
                        <c:v>4.0352938355671802E-2</c:v>
                      </c:pt>
                      <c:pt idx="664">
                        <c:v>4.0106118453807203E-2</c:v>
                      </c:pt>
                      <c:pt idx="665">
                        <c:v>3.9859298551942701E-2</c:v>
                      </c:pt>
                      <c:pt idx="666">
                        <c:v>3.96350450411058E-2</c:v>
                      </c:pt>
                      <c:pt idx="667">
                        <c:v>3.9410791530268899E-2</c:v>
                      </c:pt>
                      <c:pt idx="668">
                        <c:v>3.9163971628404903E-2</c:v>
                      </c:pt>
                      <c:pt idx="669">
                        <c:v>3.8941128517007297E-2</c:v>
                      </c:pt>
                      <c:pt idx="670">
                        <c:v>3.8715464606731198E-2</c:v>
                      </c:pt>
                      <c:pt idx="671">
                        <c:v>3.8491211095894401E-2</c:v>
                      </c:pt>
                      <c:pt idx="672">
                        <c:v>3.8245801593468999E-2</c:v>
                      </c:pt>
                      <c:pt idx="673">
                        <c:v>3.8042704074220703E-2</c:v>
                      </c:pt>
                      <c:pt idx="674">
                        <c:v>3.7819860962823103E-2</c:v>
                      </c:pt>
                      <c:pt idx="675">
                        <c:v>3.7616763443574799E-2</c:v>
                      </c:pt>
                      <c:pt idx="676">
                        <c:v>3.7393920332177102E-2</c:v>
                      </c:pt>
                      <c:pt idx="677">
                        <c:v>3.7168256421901101E-2</c:v>
                      </c:pt>
                      <c:pt idx="678">
                        <c:v>3.6966569302092099E-2</c:v>
                      </c:pt>
                      <c:pt idx="679">
                        <c:v>3.6742315791255198E-2</c:v>
                      </c:pt>
                      <c:pt idx="680">
                        <c:v>3.6519472679857598E-2</c:v>
                      </c:pt>
                      <c:pt idx="681">
                        <c:v>3.6316375160609399E-2</c:v>
                      </c:pt>
                      <c:pt idx="682">
                        <c:v>3.61146880407998E-2</c:v>
                      </c:pt>
                      <c:pt idx="683">
                        <c:v>3.5891844929402103E-2</c:v>
                      </c:pt>
                      <c:pt idx="684">
                        <c:v>3.56887474101538E-2</c:v>
                      </c:pt>
                      <c:pt idx="685">
                        <c:v>3.5487060290344798E-2</c:v>
                      </c:pt>
                      <c:pt idx="686">
                        <c:v>3.5262806779507903E-2</c:v>
                      </c:pt>
                      <c:pt idx="687">
                        <c:v>3.50836860507261E-2</c:v>
                      </c:pt>
                      <c:pt idx="688">
                        <c:v>3.4881998930917001E-2</c:v>
                      </c:pt>
                      <c:pt idx="689">
                        <c:v>3.4680311811107999E-2</c:v>
                      </c:pt>
                      <c:pt idx="690">
                        <c:v>3.4478624691298802E-2</c:v>
                      </c:pt>
                      <c:pt idx="691">
                        <c:v>3.4276937571489301E-2</c:v>
                      </c:pt>
                      <c:pt idx="692">
                        <c:v>3.4075250451680097E-2</c:v>
                      </c:pt>
                      <c:pt idx="693">
                        <c:v>3.38961297228988E-2</c:v>
                      </c:pt>
                      <c:pt idx="694">
                        <c:v>3.3717008994116997E-2</c:v>
                      </c:pt>
                      <c:pt idx="695">
                        <c:v>3.35139114748687E-2</c:v>
                      </c:pt>
                      <c:pt idx="696">
                        <c:v>3.3334790746086897E-2</c:v>
                      </c:pt>
                      <c:pt idx="697">
                        <c:v>3.3133103626277902E-2</c:v>
                      </c:pt>
                      <c:pt idx="698">
                        <c:v>3.2932826905907903E-2</c:v>
                      </c:pt>
                      <c:pt idx="699">
                        <c:v>3.2753706177126099E-2</c:v>
                      </c:pt>
                      <c:pt idx="700">
                        <c:v>3.2550608657877803E-2</c:v>
                      </c:pt>
                      <c:pt idx="701">
                        <c:v>3.2348921538068801E-2</c:v>
                      </c:pt>
                      <c:pt idx="702">
                        <c:v>3.21698008092869E-2</c:v>
                      </c:pt>
                      <c:pt idx="703">
                        <c:v>3.1968113689477801E-2</c:v>
                      </c:pt>
                      <c:pt idx="704">
                        <c:v>3.1811559351723799E-2</c:v>
                      </c:pt>
                      <c:pt idx="705">
                        <c:v>3.1632438622942398E-2</c:v>
                      </c:pt>
                      <c:pt idx="706">
                        <c:v>3.1429341103693699E-2</c:v>
                      </c:pt>
                      <c:pt idx="707">
                        <c:v>3.12276539838846E-2</c:v>
                      </c:pt>
                      <c:pt idx="708">
                        <c:v>3.1048533255103299E-2</c:v>
                      </c:pt>
                      <c:pt idx="709">
                        <c:v>3.08468461352936E-2</c:v>
                      </c:pt>
                      <c:pt idx="710">
                        <c:v>3.0690291797539598E-2</c:v>
                      </c:pt>
                      <c:pt idx="711">
                        <c:v>3.0532327060346798E-2</c:v>
                      </c:pt>
                      <c:pt idx="712">
                        <c:v>3.03320503399764E-2</c:v>
                      </c:pt>
                      <c:pt idx="713">
                        <c:v>3.01529296111951E-2</c:v>
                      </c:pt>
                      <c:pt idx="714">
                        <c:v>2.99738088824133E-2</c:v>
                      </c:pt>
                      <c:pt idx="715">
                        <c:v>2.9793277754192798E-2</c:v>
                      </c:pt>
                      <c:pt idx="716">
                        <c:v>2.9614157025410901E-2</c:v>
                      </c:pt>
                      <c:pt idx="717">
                        <c:v>2.94576026876569E-2</c:v>
                      </c:pt>
                      <c:pt idx="718">
                        <c:v>2.9278481958875498E-2</c:v>
                      </c:pt>
                      <c:pt idx="719">
                        <c:v>2.9099361230093702E-2</c:v>
                      </c:pt>
                      <c:pt idx="720">
                        <c:v>2.8920240501312401E-2</c:v>
                      </c:pt>
                      <c:pt idx="721">
                        <c:v>2.8762275764119199E-2</c:v>
                      </c:pt>
                      <c:pt idx="722">
                        <c:v>2.8583155035337302E-2</c:v>
                      </c:pt>
                      <c:pt idx="723">
                        <c:v>2.84040343065559E-2</c:v>
                      </c:pt>
                      <c:pt idx="724">
                        <c:v>2.82249135777741E-2</c:v>
                      </c:pt>
                      <c:pt idx="725">
                        <c:v>2.80457928489928E-2</c:v>
                      </c:pt>
                      <c:pt idx="726">
                        <c:v>2.7887828111799601E-2</c:v>
                      </c:pt>
                      <c:pt idx="727">
                        <c:v>2.7731273774045499E-2</c:v>
                      </c:pt>
                      <c:pt idx="728">
                        <c:v>2.7573309036852199E-2</c:v>
                      </c:pt>
                      <c:pt idx="729">
                        <c:v>2.7394188308070399E-2</c:v>
                      </c:pt>
                      <c:pt idx="730">
                        <c:v>2.72376339703168E-2</c:v>
                      </c:pt>
                      <c:pt idx="731">
                        <c:v>2.7058513241535E-2</c:v>
                      </c:pt>
                      <c:pt idx="732">
                        <c:v>2.6901958903780901E-2</c:v>
                      </c:pt>
                      <c:pt idx="733">
                        <c:v>2.67214277755604E-2</c:v>
                      </c:pt>
                      <c:pt idx="734">
                        <c:v>2.6566283837245502E-2</c:v>
                      </c:pt>
                      <c:pt idx="735">
                        <c:v>2.6387163108463701E-2</c:v>
                      </c:pt>
                      <c:pt idx="736">
                        <c:v>2.6229198371270399E-2</c:v>
                      </c:pt>
                      <c:pt idx="737">
                        <c:v>2.6093800025104901E-2</c:v>
                      </c:pt>
                      <c:pt idx="738">
                        <c:v>2.59146792963235E-2</c:v>
                      </c:pt>
                      <c:pt idx="739">
                        <c:v>2.57806913495973E-2</c:v>
                      </c:pt>
                      <c:pt idx="740">
                        <c:v>2.56015706208154E-2</c:v>
                      </c:pt>
                      <c:pt idx="741">
                        <c:v>2.54224498920336E-2</c:v>
                      </c:pt>
                      <c:pt idx="742">
                        <c:v>2.5287051545868099E-2</c:v>
                      </c:pt>
                      <c:pt idx="743">
                        <c:v>2.5130497208114E-2</c:v>
                      </c:pt>
                      <c:pt idx="744">
                        <c:v>2.49725324709207E-2</c:v>
                      </c:pt>
                      <c:pt idx="745">
                        <c:v>2.4817388532606299E-2</c:v>
                      </c:pt>
                      <c:pt idx="746">
                        <c:v>2.4638267803824498E-2</c:v>
                      </c:pt>
                      <c:pt idx="747">
                        <c:v>2.4502869457659001E-2</c:v>
                      </c:pt>
                      <c:pt idx="748">
                        <c:v>2.4346315119904899E-2</c:v>
                      </c:pt>
                      <c:pt idx="749">
                        <c:v>2.4188350382711599E-2</c:v>
                      </c:pt>
                      <c:pt idx="750">
                        <c:v>2.4033206444397201E-2</c:v>
                      </c:pt>
                      <c:pt idx="751">
                        <c:v>2.3854085715615401E-2</c:v>
                      </c:pt>
                      <c:pt idx="752">
                        <c:v>2.37186873694499E-2</c:v>
                      </c:pt>
                      <c:pt idx="753">
                        <c:v>2.35607226322566E-2</c:v>
                      </c:pt>
                      <c:pt idx="754">
                        <c:v>2.3404168294502498E-2</c:v>
                      </c:pt>
                      <c:pt idx="755">
                        <c:v>2.32476139567485E-2</c:v>
                      </c:pt>
                      <c:pt idx="756">
                        <c:v>2.3091059618994401E-2</c:v>
                      </c:pt>
                      <c:pt idx="757">
                        <c:v>2.2933094881801199E-2</c:v>
                      </c:pt>
                      <c:pt idx="758">
                        <c:v>2.2800517334513899E-2</c:v>
                      </c:pt>
                      <c:pt idx="759">
                        <c:v>2.26425525973207E-2</c:v>
                      </c:pt>
                      <c:pt idx="760">
                        <c:v>2.2485998259567101E-2</c:v>
                      </c:pt>
                      <c:pt idx="761">
                        <c:v>2.2350599913401201E-2</c:v>
                      </c:pt>
                      <c:pt idx="762">
                        <c:v>2.2194045575647501E-2</c:v>
                      </c:pt>
                      <c:pt idx="763">
                        <c:v>2.2037491237893399E-2</c:v>
                      </c:pt>
                      <c:pt idx="764">
                        <c:v>2.18795265007002E-2</c:v>
                      </c:pt>
                      <c:pt idx="765">
                        <c:v>2.17455385539739E-2</c:v>
                      </c:pt>
                      <c:pt idx="766">
                        <c:v>2.16115506072476E-2</c:v>
                      </c:pt>
                      <c:pt idx="767">
                        <c:v>2.1476152261081599E-2</c:v>
                      </c:pt>
                      <c:pt idx="768">
                        <c:v>2.1297031532300201E-2</c:v>
                      </c:pt>
                      <c:pt idx="769">
                        <c:v>2.11856099766011E-2</c:v>
                      </c:pt>
                      <c:pt idx="770">
                        <c:v>2.1027645239407901E-2</c:v>
                      </c:pt>
                      <c:pt idx="771">
                        <c:v>2.0893657292681601E-2</c:v>
                      </c:pt>
                      <c:pt idx="772">
                        <c:v>2.0737102954927498E-2</c:v>
                      </c:pt>
                      <c:pt idx="773">
                        <c:v>2.0579138217734699E-2</c:v>
                      </c:pt>
                      <c:pt idx="774">
                        <c:v>2.04225838799806E-2</c:v>
                      </c:pt>
                      <c:pt idx="775">
                        <c:v>2.02885959332543E-2</c:v>
                      </c:pt>
                      <c:pt idx="776">
                        <c:v>2.0132041595500201E-2</c:v>
                      </c:pt>
                      <c:pt idx="777">
                        <c:v>2.00206200398012E-2</c:v>
                      </c:pt>
                      <c:pt idx="778">
                        <c:v>1.9840088911580601E-2</c:v>
                      </c:pt>
                      <c:pt idx="779">
                        <c:v>1.9683534573826499E-2</c:v>
                      </c:pt>
                      <c:pt idx="780">
                        <c:v>1.95255698366333E-2</c:v>
                      </c:pt>
                      <c:pt idx="781">
                        <c:v>1.9391581889907E-2</c:v>
                      </c:pt>
                      <c:pt idx="782">
                        <c:v>1.9235027552152902E-2</c:v>
                      </c:pt>
                      <c:pt idx="783">
                        <c:v>1.9055906823371101E-2</c:v>
                      </c:pt>
                      <c:pt idx="784">
                        <c:v>1.8943074868233298E-2</c:v>
                      </c:pt>
                      <c:pt idx="785">
                        <c:v>1.8809086921506998E-2</c:v>
                      </c:pt>
                      <c:pt idx="786">
                        <c:v>1.8673688575341501E-2</c:v>
                      </c:pt>
                      <c:pt idx="787">
                        <c:v>1.8517134237587399E-2</c:v>
                      </c:pt>
                      <c:pt idx="788">
                        <c:v>1.8383146290861099E-2</c:v>
                      </c:pt>
                      <c:pt idx="789">
                        <c:v>1.8226591953107101E-2</c:v>
                      </c:pt>
                      <c:pt idx="790">
                        <c:v>1.80926040063807E-2</c:v>
                      </c:pt>
                      <c:pt idx="791">
                        <c:v>1.79346392691874E-2</c:v>
                      </c:pt>
                      <c:pt idx="792">
                        <c:v>1.7799240923021899E-2</c:v>
                      </c:pt>
                      <c:pt idx="793">
                        <c:v>1.7666663375734699E-2</c:v>
                      </c:pt>
                      <c:pt idx="794">
                        <c:v>1.7531265029568699E-2</c:v>
                      </c:pt>
                      <c:pt idx="795">
                        <c:v>1.73733002923755E-2</c:v>
                      </c:pt>
                      <c:pt idx="796">
                        <c:v>1.7218156354061102E-2</c:v>
                      </c:pt>
                      <c:pt idx="797">
                        <c:v>1.71053243989229E-2</c:v>
                      </c:pt>
                      <c:pt idx="798">
                        <c:v>1.6971336452196499E-2</c:v>
                      </c:pt>
                      <c:pt idx="799">
                        <c:v>1.6835938106031002E-2</c:v>
                      </c:pt>
                      <c:pt idx="800">
                        <c:v>1.6677973368837799E-2</c:v>
                      </c:pt>
                      <c:pt idx="801">
                        <c:v>1.6545395821550599E-2</c:v>
                      </c:pt>
                      <c:pt idx="802">
                        <c:v>1.6409997475385098E-2</c:v>
                      </c:pt>
                      <c:pt idx="803">
                        <c:v>1.62520327381919E-2</c:v>
                      </c:pt>
                      <c:pt idx="804">
                        <c:v>1.6119455190904599E-2</c:v>
                      </c:pt>
                      <c:pt idx="805">
                        <c:v>1.5984056844738699E-2</c:v>
                      </c:pt>
                      <c:pt idx="806">
                        <c:v>1.5850068898012298E-2</c:v>
                      </c:pt>
                      <c:pt idx="807">
                        <c:v>1.5692104160819099E-2</c:v>
                      </c:pt>
                      <c:pt idx="808">
                        <c:v>1.5535549823065001E-2</c:v>
                      </c:pt>
                      <c:pt idx="809">
                        <c:v>1.54241282673664E-2</c:v>
                      </c:pt>
                      <c:pt idx="810">
                        <c:v>1.52661635301732E-2</c:v>
                      </c:pt>
                      <c:pt idx="811">
                        <c:v>1.51335859828861E-2</c:v>
                      </c:pt>
                      <c:pt idx="812">
                        <c:v>1.49756212456927E-2</c:v>
                      </c:pt>
                      <c:pt idx="813">
                        <c:v>1.4840222899527199E-2</c:v>
                      </c:pt>
                      <c:pt idx="814">
                        <c:v>1.4706234952800899E-2</c:v>
                      </c:pt>
                      <c:pt idx="815">
                        <c:v>1.4549680615046801E-2</c:v>
                      </c:pt>
                      <c:pt idx="816">
                        <c:v>1.43931262772927E-2</c:v>
                      </c:pt>
                      <c:pt idx="817">
                        <c:v>1.42802943221551E-2</c:v>
                      </c:pt>
                      <c:pt idx="818">
                        <c:v>1.4144895975989001E-2</c:v>
                      </c:pt>
                      <c:pt idx="819">
                        <c:v>1.3989752037674601E-2</c:v>
                      </c:pt>
                      <c:pt idx="820">
                        <c:v>1.38543536915086E-2</c:v>
                      </c:pt>
                      <c:pt idx="821">
                        <c:v>1.3718955345343099E-2</c:v>
                      </c:pt>
                      <c:pt idx="822">
                        <c:v>1.3607533789644501E-2</c:v>
                      </c:pt>
                      <c:pt idx="823">
                        <c:v>1.34509794518904E-2</c:v>
                      </c:pt>
                      <c:pt idx="824">
                        <c:v>1.33395578961919E-2</c:v>
                      </c:pt>
                      <c:pt idx="825">
                        <c:v>1.3181593158998599E-2</c:v>
                      </c:pt>
                      <c:pt idx="826">
                        <c:v>1.30250388212445E-2</c:v>
                      </c:pt>
                      <c:pt idx="827">
                        <c:v>1.28684844834904E-2</c:v>
                      </c:pt>
                      <c:pt idx="828">
                        <c:v>1.27556525283522E-2</c:v>
                      </c:pt>
                      <c:pt idx="829">
                        <c:v>1.2621664581625801E-2</c:v>
                      </c:pt>
                      <c:pt idx="830">
                        <c:v>1.24862662354603E-2</c:v>
                      </c:pt>
                      <c:pt idx="831">
                        <c:v>1.23748446797618E-2</c:v>
                      </c:pt>
                      <c:pt idx="832">
                        <c:v>1.2195723950979899E-2</c:v>
                      </c:pt>
                      <c:pt idx="833">
                        <c:v>1.20603256048144E-2</c:v>
                      </c:pt>
                      <c:pt idx="834">
                        <c:v>1.1926337658088201E-2</c:v>
                      </c:pt>
                      <c:pt idx="835">
                        <c:v>1.17697833203341E-2</c:v>
                      </c:pt>
                      <c:pt idx="836">
                        <c:v>1.1635795373607699E-2</c:v>
                      </c:pt>
                      <c:pt idx="837">
                        <c:v>1.15003970274422E-2</c:v>
                      </c:pt>
                      <c:pt idx="838">
                        <c:v>1.13649986812762E-2</c:v>
                      </c:pt>
                      <c:pt idx="839">
                        <c:v>1.12098547429618E-2</c:v>
                      </c:pt>
                      <c:pt idx="840">
                        <c:v>1.1074456396795799E-2</c:v>
                      </c:pt>
                      <c:pt idx="841">
                        <c:v>1.09179020590422E-2</c:v>
                      </c:pt>
                      <c:pt idx="842">
                        <c:v>1.07839141123154E-2</c:v>
                      </c:pt>
                      <c:pt idx="843">
                        <c:v>1.0648515766149899E-2</c:v>
                      </c:pt>
                      <c:pt idx="844">
                        <c:v>1.0491961428395801E-2</c:v>
                      </c:pt>
                      <c:pt idx="845">
                        <c:v>1.03579734816694E-2</c:v>
                      </c:pt>
                      <c:pt idx="846">
                        <c:v>1.0222575135504E-2</c:v>
                      </c:pt>
                      <c:pt idx="847">
                        <c:v>1.0067431197188999E-2</c:v>
                      </c:pt>
                      <c:pt idx="848">
                        <c:v>9.9320328510235107E-3</c:v>
                      </c:pt>
                      <c:pt idx="849">
                        <c:v>9.7966345048580202E-3</c:v>
                      </c:pt>
                      <c:pt idx="850">
                        <c:v>9.6400801671039406E-3</c:v>
                      </c:pt>
                      <c:pt idx="851">
                        <c:v>9.5060922203775693E-3</c:v>
                      </c:pt>
                      <c:pt idx="852">
                        <c:v>9.3721042736513195E-3</c:v>
                      </c:pt>
                      <c:pt idx="853">
                        <c:v>9.2141395364579992E-3</c:v>
                      </c:pt>
                      <c:pt idx="854">
                        <c:v>9.0787411902925001E-3</c:v>
                      </c:pt>
                      <c:pt idx="855">
                        <c:v>8.9221868525384308E-3</c:v>
                      </c:pt>
                      <c:pt idx="856">
                        <c:v>8.7881989058121706E-3</c:v>
                      </c:pt>
                      <c:pt idx="857">
                        <c:v>8.6528005596461302E-3</c:v>
                      </c:pt>
                      <c:pt idx="858">
                        <c:v>8.4976566213317301E-3</c:v>
                      </c:pt>
                      <c:pt idx="859">
                        <c:v>8.3622582751662396E-3</c:v>
                      </c:pt>
                      <c:pt idx="860">
                        <c:v>8.2268599290001906E-3</c:v>
                      </c:pt>
                      <c:pt idx="861">
                        <c:v>8.0717159906857905E-3</c:v>
                      </c:pt>
                      <c:pt idx="862">
                        <c:v>7.9363176445198507E-3</c:v>
                      </c:pt>
                      <c:pt idx="863">
                        <c:v>7.8023296977934899E-3</c:v>
                      </c:pt>
                      <c:pt idx="864">
                        <c:v>7.6669313516279898E-3</c:v>
                      </c:pt>
                      <c:pt idx="865">
                        <c:v>7.5103770138739197E-3</c:v>
                      </c:pt>
                      <c:pt idx="866">
                        <c:v>7.3763890671475502E-3</c:v>
                      </c:pt>
                      <c:pt idx="867">
                        <c:v>7.2409907209820597E-3</c:v>
                      </c:pt>
                      <c:pt idx="868">
                        <c:v>7.0844363832279801E-3</c:v>
                      </c:pt>
                      <c:pt idx="869">
                        <c:v>6.9278820454738996E-3</c:v>
                      </c:pt>
                      <c:pt idx="870">
                        <c:v>6.7924836993083996E-3</c:v>
                      </c:pt>
                      <c:pt idx="871">
                        <c:v>6.6584957525820396E-3</c:v>
                      </c:pt>
                      <c:pt idx="872">
                        <c:v>6.5245078058556701E-3</c:v>
                      </c:pt>
                      <c:pt idx="873">
                        <c:v>6.3665430686624704E-3</c:v>
                      </c:pt>
                      <c:pt idx="874">
                        <c:v>6.2339655213753398E-3</c:v>
                      </c:pt>
                      <c:pt idx="875">
                        <c:v>6.0985671752092898E-3</c:v>
                      </c:pt>
                      <c:pt idx="876">
                        <c:v>5.9645792284829299E-3</c:v>
                      </c:pt>
                      <c:pt idx="877">
                        <c:v>5.8291808823174298E-3</c:v>
                      </c:pt>
                      <c:pt idx="878">
                        <c:v>5.6937825361519402E-3</c:v>
                      </c:pt>
                      <c:pt idx="879">
                        <c:v>5.5386385978371004E-3</c:v>
                      </c:pt>
                      <c:pt idx="880">
                        <c:v>5.3806738606437801E-3</c:v>
                      </c:pt>
                      <c:pt idx="881">
                        <c:v>5.2452755144782896E-3</c:v>
                      </c:pt>
                      <c:pt idx="882">
                        <c:v>5.1126979671911599E-3</c:v>
                      </c:pt>
                      <c:pt idx="883">
                        <c:v>4.9547332299978396E-3</c:v>
                      </c:pt>
                      <c:pt idx="884">
                        <c:v>4.8433116742992999E-3</c:v>
                      </c:pt>
                      <c:pt idx="885">
                        <c:v>4.7079133281333601E-3</c:v>
                      </c:pt>
                      <c:pt idx="886">
                        <c:v>4.5513589903797298E-3</c:v>
                      </c:pt>
                      <c:pt idx="887">
                        <c:v>4.3948046526256501E-3</c:v>
                      </c:pt>
                      <c:pt idx="888">
                        <c:v>4.2382503148715696E-3</c:v>
                      </c:pt>
                      <c:pt idx="889">
                        <c:v>4.10285196870608E-3</c:v>
                      </c:pt>
                      <c:pt idx="890">
                        <c:v>3.9688640219797096E-3</c:v>
                      </c:pt>
                      <c:pt idx="891">
                        <c:v>3.81230968422563E-3</c:v>
                      </c:pt>
                      <c:pt idx="892">
                        <c:v>3.6769113380601399E-3</c:v>
                      </c:pt>
                      <c:pt idx="893">
                        <c:v>3.4977906092783502E-3</c:v>
                      </c:pt>
                      <c:pt idx="894">
                        <c:v>3.3638026625519798E-3</c:v>
                      </c:pt>
                      <c:pt idx="895">
                        <c:v>3.2284043163864902E-3</c:v>
                      </c:pt>
                      <c:pt idx="896">
                        <c:v>3.1169827606873902E-3</c:v>
                      </c:pt>
                      <c:pt idx="897">
                        <c:v>2.9815844145219001E-3</c:v>
                      </c:pt>
                      <c:pt idx="898">
                        <c:v>2.8024636857401099E-3</c:v>
                      </c:pt>
                      <c:pt idx="899">
                        <c:v>2.66847573901374E-3</c:v>
                      </c:pt>
                      <c:pt idx="900">
                        <c:v>2.5330773928482499E-3</c:v>
                      </c:pt>
                      <c:pt idx="901">
                        <c:v>2.3765230550941699E-3</c:v>
                      </c:pt>
                      <c:pt idx="902">
                        <c:v>2.2425351083677999E-3</c:v>
                      </c:pt>
                      <c:pt idx="903">
                        <c:v>2.0859807706137298E-3</c:v>
                      </c:pt>
                      <c:pt idx="904">
                        <c:v>1.9280160334205201E-3</c:v>
                      </c:pt>
                      <c:pt idx="905">
                        <c:v>1.7940280866941499E-3</c:v>
                      </c:pt>
                      <c:pt idx="906">
                        <c:v>1.6374737489400801E-3</c:v>
                      </c:pt>
                      <c:pt idx="907">
                        <c:v>1.4795090117473201E-3</c:v>
                      </c:pt>
                      <c:pt idx="908">
                        <c:v>1.34693146445963E-3</c:v>
                      </c:pt>
                      <c:pt idx="909">
                        <c:v>1.21153311829414E-3</c:v>
                      </c:pt>
                      <c:pt idx="910">
                        <c:v>1.0761347721286499E-3</c:v>
                      </c:pt>
                      <c:pt idx="911">
                        <c:v>9.1958043437456705E-4</c:v>
                      </c:pt>
                      <c:pt idx="912">
                        <c:v>7.85592487648201E-4</c:v>
                      </c:pt>
                      <c:pt idx="913">
                        <c:v>6.2762775045499596E-4</c:v>
                      </c:pt>
                      <c:pt idx="914">
                        <c:v>4.7248381214004499E-4</c:v>
                      </c:pt>
                      <c:pt idx="915">
                        <c:v>3.1451907494684E-4</c:v>
                      </c:pt>
                      <c:pt idx="916">
                        <c:v>1.57964737193206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8-5C15-5548-BDCA-5AD840CC6EE1}"/>
                  </c:ext>
                </c:extLst>
              </c15:ser>
            </c15:filteredScatterSeries>
            <c15:filteredScatterSeries>
              <c15:ser>
                <c:idx val="8"/>
                <c:order val="8"/>
                <c:tx>
                  <c:v>20OH Marcela</c:v>
                </c:tx>
                <c:spPr>
                  <a:ln w="19050" cap="rnd">
                    <a:solidFill>
                      <a:schemeClr val="accent3">
                        <a:lumMod val="60000"/>
                      </a:schemeClr>
                    </a:solidFill>
                    <a:round/>
                  </a:ln>
                  <a:effectLst/>
                </c:spPr>
                <c:marker>
                  <c:symbol val="none"/>
                </c:marker>
                <c:xVal>
                  <c:numRef>
                    <c:extLst xmlns:c15="http://schemas.microsoft.com/office/drawing/2012/chart" xmlns:c16r2="http://schemas.microsoft.com/office/drawing/2015/06/chart">
                      <c:ext xmlns:c15="http://schemas.microsoft.com/office/drawing/2012/chart" uri="{02D57815-91ED-43cb-92C2-25804820EDAC}">
                        <c15:formulaRef>
                          <c15:sqref>Coke!$AL$6:$AL$923</c15:sqref>
                        </c15:formulaRef>
                      </c:ext>
                    </c:extLst>
                    <c:numCache>
                      <c:formatCode>General</c:formatCode>
                      <c:ptCount val="918"/>
                      <c:pt idx="0">
                        <c:v>303.86500000000001</c:v>
                      </c:pt>
                      <c:pt idx="1">
                        <c:v>304.49499999999978</c:v>
                      </c:pt>
                      <c:pt idx="2">
                        <c:v>305.166</c:v>
                      </c:pt>
                      <c:pt idx="3">
                        <c:v>305.85699999999991</c:v>
                      </c:pt>
                      <c:pt idx="4">
                        <c:v>306.55399999999992</c:v>
                      </c:pt>
                      <c:pt idx="5">
                        <c:v>307.26299999999992</c:v>
                      </c:pt>
                      <c:pt idx="6">
                        <c:v>307.96899999999982</c:v>
                      </c:pt>
                      <c:pt idx="7">
                        <c:v>308.67099999999999</c:v>
                      </c:pt>
                      <c:pt idx="8">
                        <c:v>309.37899999999979</c:v>
                      </c:pt>
                      <c:pt idx="9">
                        <c:v>310.08199999999982</c:v>
                      </c:pt>
                      <c:pt idx="10">
                        <c:v>310.79099999999983</c:v>
                      </c:pt>
                      <c:pt idx="11">
                        <c:v>311.49</c:v>
                      </c:pt>
                      <c:pt idx="12">
                        <c:v>312.18199999999979</c:v>
                      </c:pt>
                      <c:pt idx="13">
                        <c:v>312.875</c:v>
                      </c:pt>
                      <c:pt idx="14">
                        <c:v>313.57</c:v>
                      </c:pt>
                      <c:pt idx="15">
                        <c:v>314.26299999999992</c:v>
                      </c:pt>
                      <c:pt idx="16">
                        <c:v>314.95499999999993</c:v>
                      </c:pt>
                      <c:pt idx="17">
                        <c:v>315.64999999999998</c:v>
                      </c:pt>
                      <c:pt idx="18">
                        <c:v>316.34199999999993</c:v>
                      </c:pt>
                      <c:pt idx="19">
                        <c:v>317.03299999999979</c:v>
                      </c:pt>
                      <c:pt idx="20">
                        <c:v>317.72299999999979</c:v>
                      </c:pt>
                      <c:pt idx="21">
                        <c:v>318.4289999999998</c:v>
                      </c:pt>
                      <c:pt idx="22">
                        <c:v>319.14</c:v>
                      </c:pt>
                      <c:pt idx="23">
                        <c:v>319.85300000000001</c:v>
                      </c:pt>
                      <c:pt idx="24">
                        <c:v>320.57399999999978</c:v>
                      </c:pt>
                      <c:pt idx="25">
                        <c:v>321.30399999999992</c:v>
                      </c:pt>
                      <c:pt idx="26">
                        <c:v>322.03499999999991</c:v>
                      </c:pt>
                      <c:pt idx="27">
                        <c:v>322.76399999999978</c:v>
                      </c:pt>
                      <c:pt idx="28">
                        <c:v>323.49099999999981</c:v>
                      </c:pt>
                      <c:pt idx="29">
                        <c:v>324.20999999999992</c:v>
                      </c:pt>
                      <c:pt idx="30">
                        <c:v>324.92499999999978</c:v>
                      </c:pt>
                      <c:pt idx="31">
                        <c:v>325.64299999999997</c:v>
                      </c:pt>
                      <c:pt idx="32">
                        <c:v>326.36899999999991</c:v>
                      </c:pt>
                      <c:pt idx="33">
                        <c:v>327.101</c:v>
                      </c:pt>
                      <c:pt idx="34">
                        <c:v>327.83499999999992</c:v>
                      </c:pt>
                      <c:pt idx="35">
                        <c:v>328.572</c:v>
                      </c:pt>
                      <c:pt idx="36">
                        <c:v>329.30699999999979</c:v>
                      </c:pt>
                      <c:pt idx="37">
                        <c:v>330.048</c:v>
                      </c:pt>
                      <c:pt idx="38">
                        <c:v>330.78799999999978</c:v>
                      </c:pt>
                      <c:pt idx="39">
                        <c:v>331.529</c:v>
                      </c:pt>
                      <c:pt idx="40">
                        <c:v>332.26299999999992</c:v>
                      </c:pt>
                      <c:pt idx="41">
                        <c:v>332.9869999999998</c:v>
                      </c:pt>
                      <c:pt idx="42">
                        <c:v>333.70899999999978</c:v>
                      </c:pt>
                      <c:pt idx="43">
                        <c:v>334.44299999999993</c:v>
                      </c:pt>
                      <c:pt idx="44">
                        <c:v>335.173</c:v>
                      </c:pt>
                      <c:pt idx="45">
                        <c:v>335.90599999999978</c:v>
                      </c:pt>
                      <c:pt idx="46">
                        <c:v>336.63899999999978</c:v>
                      </c:pt>
                      <c:pt idx="47">
                        <c:v>337.37399999999991</c:v>
                      </c:pt>
                      <c:pt idx="48">
                        <c:v>338.11099999999999</c:v>
                      </c:pt>
                      <c:pt idx="49">
                        <c:v>338.846</c:v>
                      </c:pt>
                      <c:pt idx="50">
                        <c:v>339.58</c:v>
                      </c:pt>
                      <c:pt idx="51">
                        <c:v>340.31200000000001</c:v>
                      </c:pt>
                      <c:pt idx="52">
                        <c:v>341.05399999999992</c:v>
                      </c:pt>
                      <c:pt idx="53">
                        <c:v>341.80199999999991</c:v>
                      </c:pt>
                      <c:pt idx="54">
                        <c:v>342.54599999999999</c:v>
                      </c:pt>
                      <c:pt idx="55">
                        <c:v>343.28800000000001</c:v>
                      </c:pt>
                      <c:pt idx="56">
                        <c:v>344.02699999999982</c:v>
                      </c:pt>
                      <c:pt idx="57">
                        <c:v>344.77099999999979</c:v>
                      </c:pt>
                      <c:pt idx="58">
                        <c:v>345.51799999999992</c:v>
                      </c:pt>
                      <c:pt idx="59">
                        <c:v>346.26199999999977</c:v>
                      </c:pt>
                      <c:pt idx="60">
                        <c:v>347.00399999999979</c:v>
                      </c:pt>
                      <c:pt idx="61">
                        <c:v>347.74199999999979</c:v>
                      </c:pt>
                      <c:pt idx="62">
                        <c:v>348.48399999999981</c:v>
                      </c:pt>
                      <c:pt idx="63">
                        <c:v>349.22599999999977</c:v>
                      </c:pt>
                      <c:pt idx="64">
                        <c:v>349.96799999999979</c:v>
                      </c:pt>
                      <c:pt idx="65">
                        <c:v>350.70799999999991</c:v>
                      </c:pt>
                      <c:pt idx="66">
                        <c:v>351.45</c:v>
                      </c:pt>
                      <c:pt idx="67">
                        <c:v>352.19099999999992</c:v>
                      </c:pt>
                      <c:pt idx="68">
                        <c:v>352.93899999999979</c:v>
                      </c:pt>
                      <c:pt idx="69">
                        <c:v>353.69499999999999</c:v>
                      </c:pt>
                      <c:pt idx="70">
                        <c:v>354.44399999999979</c:v>
                      </c:pt>
                      <c:pt idx="71">
                        <c:v>355.18599999999992</c:v>
                      </c:pt>
                      <c:pt idx="72">
                        <c:v>355.92999999999978</c:v>
                      </c:pt>
                      <c:pt idx="73">
                        <c:v>356.67099999999999</c:v>
                      </c:pt>
                      <c:pt idx="74">
                        <c:v>357.41199999999981</c:v>
                      </c:pt>
                      <c:pt idx="75">
                        <c:v>358.15699999999993</c:v>
                      </c:pt>
                      <c:pt idx="76">
                        <c:v>358.90199999999982</c:v>
                      </c:pt>
                      <c:pt idx="77">
                        <c:v>359.64299999999997</c:v>
                      </c:pt>
                      <c:pt idx="78">
                        <c:v>360.38399999999979</c:v>
                      </c:pt>
                      <c:pt idx="79">
                        <c:v>361.12799999999999</c:v>
                      </c:pt>
                      <c:pt idx="80">
                        <c:v>361.87</c:v>
                      </c:pt>
                      <c:pt idx="81">
                        <c:v>362.60799999999989</c:v>
                      </c:pt>
                      <c:pt idx="82">
                        <c:v>363.33799999999991</c:v>
                      </c:pt>
                      <c:pt idx="83">
                        <c:v>364.06200000000001</c:v>
                      </c:pt>
                      <c:pt idx="84">
                        <c:v>364.78099999999978</c:v>
                      </c:pt>
                      <c:pt idx="85">
                        <c:v>365.505</c:v>
                      </c:pt>
                      <c:pt idx="86">
                        <c:v>366.22799999999978</c:v>
                      </c:pt>
                      <c:pt idx="87">
                        <c:v>366.94799999999992</c:v>
                      </c:pt>
                      <c:pt idx="88">
                        <c:v>367.66800000000001</c:v>
                      </c:pt>
                      <c:pt idx="89">
                        <c:v>368.392</c:v>
                      </c:pt>
                      <c:pt idx="90">
                        <c:v>369.12899999999979</c:v>
                      </c:pt>
                      <c:pt idx="91">
                        <c:v>369.86299999999989</c:v>
                      </c:pt>
                      <c:pt idx="92">
                        <c:v>370.58499999999992</c:v>
                      </c:pt>
                      <c:pt idx="93">
                        <c:v>371.30399999999992</c:v>
                      </c:pt>
                      <c:pt idx="94">
                        <c:v>372.02699999999982</c:v>
                      </c:pt>
                      <c:pt idx="95">
                        <c:v>372.74799999999999</c:v>
                      </c:pt>
                      <c:pt idx="96">
                        <c:v>373.46999999999991</c:v>
                      </c:pt>
                      <c:pt idx="97">
                        <c:v>374.2</c:v>
                      </c:pt>
                      <c:pt idx="98">
                        <c:v>374.9289999999998</c:v>
                      </c:pt>
                      <c:pt idx="99">
                        <c:v>375.65499999999997</c:v>
                      </c:pt>
                      <c:pt idx="100">
                        <c:v>376.38</c:v>
                      </c:pt>
                      <c:pt idx="101">
                        <c:v>377.09899999999982</c:v>
                      </c:pt>
                      <c:pt idx="102">
                        <c:v>377.81899999999979</c:v>
                      </c:pt>
                      <c:pt idx="103">
                        <c:v>378.53399999999982</c:v>
                      </c:pt>
                      <c:pt idx="104">
                        <c:v>379.24199999999979</c:v>
                      </c:pt>
                      <c:pt idx="105">
                        <c:v>379.95299999999992</c:v>
                      </c:pt>
                      <c:pt idx="106">
                        <c:v>380.67599999999999</c:v>
                      </c:pt>
                      <c:pt idx="107">
                        <c:v>381.38900000000001</c:v>
                      </c:pt>
                      <c:pt idx="108">
                        <c:v>382.09899999999982</c:v>
                      </c:pt>
                      <c:pt idx="109">
                        <c:v>382.80799999999999</c:v>
                      </c:pt>
                      <c:pt idx="110">
                        <c:v>383.51</c:v>
                      </c:pt>
                      <c:pt idx="111">
                        <c:v>384.21399999999983</c:v>
                      </c:pt>
                      <c:pt idx="112">
                        <c:v>384.93799999999982</c:v>
                      </c:pt>
                      <c:pt idx="113">
                        <c:v>385.72899999999981</c:v>
                      </c:pt>
                      <c:pt idx="114">
                        <c:v>386.57</c:v>
                      </c:pt>
                      <c:pt idx="115">
                        <c:v>387.42799999999983</c:v>
                      </c:pt>
                      <c:pt idx="116">
                        <c:v>388.29999999999978</c:v>
                      </c:pt>
                      <c:pt idx="117">
                        <c:v>389.18099999999993</c:v>
                      </c:pt>
                      <c:pt idx="118">
                        <c:v>390.07</c:v>
                      </c:pt>
                      <c:pt idx="119">
                        <c:v>390.96699999999981</c:v>
                      </c:pt>
                      <c:pt idx="120">
                        <c:v>391.86500000000001</c:v>
                      </c:pt>
                      <c:pt idx="121">
                        <c:v>392.76</c:v>
                      </c:pt>
                      <c:pt idx="122">
                        <c:v>393.65</c:v>
                      </c:pt>
                      <c:pt idx="123">
                        <c:v>394.54199999999992</c:v>
                      </c:pt>
                      <c:pt idx="124">
                        <c:v>395.43299999999982</c:v>
                      </c:pt>
                      <c:pt idx="125">
                        <c:v>396.32499999999999</c:v>
                      </c:pt>
                      <c:pt idx="126">
                        <c:v>397.21899999999982</c:v>
                      </c:pt>
                      <c:pt idx="127">
                        <c:v>398.10599999999999</c:v>
                      </c:pt>
                      <c:pt idx="128">
                        <c:v>398.98899999999981</c:v>
                      </c:pt>
                      <c:pt idx="129">
                        <c:v>399.86399999999992</c:v>
                      </c:pt>
                      <c:pt idx="130">
                        <c:v>400.7369999999998</c:v>
                      </c:pt>
                      <c:pt idx="131">
                        <c:v>401.61500000000001</c:v>
                      </c:pt>
                      <c:pt idx="132">
                        <c:v>402.48899999999981</c:v>
                      </c:pt>
                      <c:pt idx="133">
                        <c:v>403.35500000000002</c:v>
                      </c:pt>
                      <c:pt idx="134">
                        <c:v>404.22199999999981</c:v>
                      </c:pt>
                      <c:pt idx="135">
                        <c:v>405.09499999999991</c:v>
                      </c:pt>
                      <c:pt idx="136">
                        <c:v>405.98099999999982</c:v>
                      </c:pt>
                      <c:pt idx="137">
                        <c:v>406.86699999999979</c:v>
                      </c:pt>
                      <c:pt idx="138">
                        <c:v>407.75299999999999</c:v>
                      </c:pt>
                      <c:pt idx="139">
                        <c:v>408.63299999999992</c:v>
                      </c:pt>
                      <c:pt idx="140">
                        <c:v>409.505</c:v>
                      </c:pt>
                      <c:pt idx="141">
                        <c:v>410.37399999999991</c:v>
                      </c:pt>
                      <c:pt idx="142">
                        <c:v>411.23799999999977</c:v>
                      </c:pt>
                      <c:pt idx="143">
                        <c:v>412.10500000000002</c:v>
                      </c:pt>
                      <c:pt idx="144">
                        <c:v>412.97799999999978</c:v>
                      </c:pt>
                      <c:pt idx="145">
                        <c:v>413.85</c:v>
                      </c:pt>
                      <c:pt idx="146">
                        <c:v>414.72799999999978</c:v>
                      </c:pt>
                      <c:pt idx="147">
                        <c:v>415.60799999999989</c:v>
                      </c:pt>
                      <c:pt idx="148">
                        <c:v>416.4869999999998</c:v>
                      </c:pt>
                      <c:pt idx="149">
                        <c:v>417.36099999999999</c:v>
                      </c:pt>
                      <c:pt idx="150">
                        <c:v>418.23</c:v>
                      </c:pt>
                      <c:pt idx="151">
                        <c:v>419.101</c:v>
                      </c:pt>
                      <c:pt idx="152">
                        <c:v>419.97799999999978</c:v>
                      </c:pt>
                      <c:pt idx="153">
                        <c:v>420.85399999999993</c:v>
                      </c:pt>
                      <c:pt idx="154">
                        <c:v>421.72599999999977</c:v>
                      </c:pt>
                      <c:pt idx="155">
                        <c:v>422.59499999999991</c:v>
                      </c:pt>
                      <c:pt idx="156">
                        <c:v>423.46</c:v>
                      </c:pt>
                      <c:pt idx="157">
                        <c:v>424.32399999999978</c:v>
                      </c:pt>
                      <c:pt idx="158">
                        <c:v>425.18700000000001</c:v>
                      </c:pt>
                      <c:pt idx="159">
                        <c:v>426.04699999999991</c:v>
                      </c:pt>
                      <c:pt idx="160">
                        <c:v>426.90599999999978</c:v>
                      </c:pt>
                      <c:pt idx="161">
                        <c:v>427.76799999999992</c:v>
                      </c:pt>
                      <c:pt idx="162">
                        <c:v>428.63900000000001</c:v>
                      </c:pt>
                      <c:pt idx="163">
                        <c:v>429.50699999999978</c:v>
                      </c:pt>
                      <c:pt idx="164">
                        <c:v>430.38</c:v>
                      </c:pt>
                      <c:pt idx="165">
                        <c:v>431.24899999999991</c:v>
                      </c:pt>
                      <c:pt idx="166">
                        <c:v>432.11099999999999</c:v>
                      </c:pt>
                      <c:pt idx="167">
                        <c:v>432.97199999999981</c:v>
                      </c:pt>
                      <c:pt idx="168">
                        <c:v>433.83199999999982</c:v>
                      </c:pt>
                      <c:pt idx="169">
                        <c:v>434.69399999999979</c:v>
                      </c:pt>
                      <c:pt idx="170">
                        <c:v>435.55399999999992</c:v>
                      </c:pt>
                      <c:pt idx="171">
                        <c:v>436.41300000000001</c:v>
                      </c:pt>
                      <c:pt idx="172">
                        <c:v>437.27</c:v>
                      </c:pt>
                      <c:pt idx="173">
                        <c:v>438.13400000000001</c:v>
                      </c:pt>
                      <c:pt idx="174">
                        <c:v>439.00900000000001</c:v>
                      </c:pt>
                      <c:pt idx="175">
                        <c:v>439.88900000000001</c:v>
                      </c:pt>
                      <c:pt idx="176">
                        <c:v>440.76900000000001</c:v>
                      </c:pt>
                      <c:pt idx="177">
                        <c:v>441.65199999999999</c:v>
                      </c:pt>
                      <c:pt idx="178">
                        <c:v>442.53399999999982</c:v>
                      </c:pt>
                      <c:pt idx="179">
                        <c:v>443.41899999999981</c:v>
                      </c:pt>
                      <c:pt idx="180">
                        <c:v>444.29899999999981</c:v>
                      </c:pt>
                      <c:pt idx="181">
                        <c:v>445.17500000000001</c:v>
                      </c:pt>
                      <c:pt idx="182">
                        <c:v>446.04500000000002</c:v>
                      </c:pt>
                      <c:pt idx="183">
                        <c:v>446.91300000000001</c:v>
                      </c:pt>
                      <c:pt idx="184">
                        <c:v>447.78499999999991</c:v>
                      </c:pt>
                      <c:pt idx="185">
                        <c:v>448.65300000000002</c:v>
                      </c:pt>
                      <c:pt idx="186">
                        <c:v>449.52099999999979</c:v>
                      </c:pt>
                      <c:pt idx="187">
                        <c:v>450.39</c:v>
                      </c:pt>
                      <c:pt idx="188">
                        <c:v>451.26199999999977</c:v>
                      </c:pt>
                      <c:pt idx="189">
                        <c:v>452.12799999999999</c:v>
                      </c:pt>
                      <c:pt idx="190">
                        <c:v>452.9869999999998</c:v>
                      </c:pt>
                      <c:pt idx="191">
                        <c:v>453.83799999999991</c:v>
                      </c:pt>
                      <c:pt idx="192">
                        <c:v>454.69099999999992</c:v>
                      </c:pt>
                      <c:pt idx="193">
                        <c:v>455.53999999999979</c:v>
                      </c:pt>
                      <c:pt idx="194">
                        <c:v>456.39299999999992</c:v>
                      </c:pt>
                      <c:pt idx="195">
                        <c:v>457.24199999999979</c:v>
                      </c:pt>
                      <c:pt idx="196">
                        <c:v>458.09699999999981</c:v>
                      </c:pt>
                      <c:pt idx="197">
                        <c:v>458.95299999999992</c:v>
                      </c:pt>
                      <c:pt idx="198">
                        <c:v>459.803</c:v>
                      </c:pt>
                      <c:pt idx="199">
                        <c:v>460.64800000000002</c:v>
                      </c:pt>
                      <c:pt idx="200">
                        <c:v>461.49099999999981</c:v>
                      </c:pt>
                      <c:pt idx="201">
                        <c:v>462.32899999999978</c:v>
                      </c:pt>
                      <c:pt idx="202">
                        <c:v>463.16500000000002</c:v>
                      </c:pt>
                      <c:pt idx="203">
                        <c:v>464.00400000000002</c:v>
                      </c:pt>
                      <c:pt idx="204">
                        <c:v>464.851</c:v>
                      </c:pt>
                      <c:pt idx="205">
                        <c:v>465.71</c:v>
                      </c:pt>
                      <c:pt idx="206">
                        <c:v>466.56999999999988</c:v>
                      </c:pt>
                      <c:pt idx="207">
                        <c:v>467.43099999999981</c:v>
                      </c:pt>
                      <c:pt idx="208">
                        <c:v>468.28899999999982</c:v>
                      </c:pt>
                      <c:pt idx="209">
                        <c:v>469.14699999999999</c:v>
                      </c:pt>
                      <c:pt idx="210">
                        <c:v>469.9939999999998</c:v>
                      </c:pt>
                      <c:pt idx="211">
                        <c:v>470.83</c:v>
                      </c:pt>
                      <c:pt idx="212">
                        <c:v>471.66500000000002</c:v>
                      </c:pt>
                      <c:pt idx="213">
                        <c:v>472.49799999999982</c:v>
                      </c:pt>
                      <c:pt idx="214">
                        <c:v>473.33100000000002</c:v>
                      </c:pt>
                      <c:pt idx="215">
                        <c:v>474.16500000000002</c:v>
                      </c:pt>
                      <c:pt idx="216">
                        <c:v>475.00099999999992</c:v>
                      </c:pt>
                      <c:pt idx="217">
                        <c:v>475.83899999999983</c:v>
                      </c:pt>
                      <c:pt idx="218">
                        <c:v>476.673</c:v>
                      </c:pt>
                      <c:pt idx="219">
                        <c:v>477.51</c:v>
                      </c:pt>
                      <c:pt idx="220">
                        <c:v>478.34500000000003</c:v>
                      </c:pt>
                      <c:pt idx="221">
                        <c:v>479.18399999999991</c:v>
                      </c:pt>
                      <c:pt idx="222">
                        <c:v>480.02299999999991</c:v>
                      </c:pt>
                      <c:pt idx="223">
                        <c:v>480.86500000000001</c:v>
                      </c:pt>
                      <c:pt idx="224">
                        <c:v>481.71299999999991</c:v>
                      </c:pt>
                      <c:pt idx="225">
                        <c:v>482.56799999999993</c:v>
                      </c:pt>
                      <c:pt idx="226">
                        <c:v>483.42599999999982</c:v>
                      </c:pt>
                      <c:pt idx="227">
                        <c:v>484.28699999999981</c:v>
                      </c:pt>
                      <c:pt idx="228">
                        <c:v>485.14800000000002</c:v>
                      </c:pt>
                      <c:pt idx="229">
                        <c:v>485.99799999999982</c:v>
                      </c:pt>
                      <c:pt idx="230">
                        <c:v>486.86099999999999</c:v>
                      </c:pt>
                      <c:pt idx="231">
                        <c:v>487.71299999999991</c:v>
                      </c:pt>
                      <c:pt idx="232">
                        <c:v>488.56099999999992</c:v>
                      </c:pt>
                      <c:pt idx="233">
                        <c:v>489.40199999999982</c:v>
                      </c:pt>
                      <c:pt idx="234">
                        <c:v>490.23299999999978</c:v>
                      </c:pt>
                      <c:pt idx="235">
                        <c:v>491.05700000000002</c:v>
                      </c:pt>
                      <c:pt idx="236">
                        <c:v>491.88</c:v>
                      </c:pt>
                      <c:pt idx="237">
                        <c:v>492.70299999999992</c:v>
                      </c:pt>
                      <c:pt idx="238">
                        <c:v>493.52699999999982</c:v>
                      </c:pt>
                      <c:pt idx="239">
                        <c:v>494.34800000000001</c:v>
                      </c:pt>
                      <c:pt idx="240">
                        <c:v>495.17399999999992</c:v>
                      </c:pt>
                      <c:pt idx="241">
                        <c:v>496</c:v>
                      </c:pt>
                      <c:pt idx="242">
                        <c:v>496.81999999999988</c:v>
                      </c:pt>
                      <c:pt idx="243">
                        <c:v>497.64600000000002</c:v>
                      </c:pt>
                      <c:pt idx="244">
                        <c:v>498.48</c:v>
                      </c:pt>
                      <c:pt idx="245">
                        <c:v>499.31700000000001</c:v>
                      </c:pt>
                      <c:pt idx="246">
                        <c:v>500.15100000000001</c:v>
                      </c:pt>
                      <c:pt idx="247">
                        <c:v>500.9869999999998</c:v>
                      </c:pt>
                      <c:pt idx="248">
                        <c:v>501.82599999999991</c:v>
                      </c:pt>
                      <c:pt idx="249">
                        <c:v>502.66399999999999</c:v>
                      </c:pt>
                      <c:pt idx="250">
                        <c:v>503.49799999999982</c:v>
                      </c:pt>
                      <c:pt idx="251">
                        <c:v>504.33299999999991</c:v>
                      </c:pt>
                      <c:pt idx="252">
                        <c:v>505.16399999999999</c:v>
                      </c:pt>
                      <c:pt idx="253">
                        <c:v>505.99699999999967</c:v>
                      </c:pt>
                      <c:pt idx="254">
                        <c:v>506.83199999999982</c:v>
                      </c:pt>
                      <c:pt idx="255">
                        <c:v>507.66199999999992</c:v>
                      </c:pt>
                      <c:pt idx="256">
                        <c:v>508.49599999999981</c:v>
                      </c:pt>
                      <c:pt idx="257">
                        <c:v>509.32799999999992</c:v>
                      </c:pt>
                      <c:pt idx="258">
                        <c:v>510.16399999999999</c:v>
                      </c:pt>
                      <c:pt idx="259">
                        <c:v>511.00400000000002</c:v>
                      </c:pt>
                      <c:pt idx="260">
                        <c:v>511.84399999999988</c:v>
                      </c:pt>
                      <c:pt idx="261">
                        <c:v>512.68200000000002</c:v>
                      </c:pt>
                      <c:pt idx="262">
                        <c:v>513.51599999999996</c:v>
                      </c:pt>
                      <c:pt idx="263">
                        <c:v>514.35499999999979</c:v>
                      </c:pt>
                      <c:pt idx="264">
                        <c:v>515.19600000000003</c:v>
                      </c:pt>
                      <c:pt idx="265">
                        <c:v>516.03699999999981</c:v>
                      </c:pt>
                      <c:pt idx="266">
                        <c:v>516.87599999999998</c:v>
                      </c:pt>
                      <c:pt idx="267">
                        <c:v>517.72</c:v>
                      </c:pt>
                      <c:pt idx="268">
                        <c:v>518.55999999999972</c:v>
                      </c:pt>
                      <c:pt idx="269">
                        <c:v>519.40199999999982</c:v>
                      </c:pt>
                      <c:pt idx="270">
                        <c:v>520.24800000000005</c:v>
                      </c:pt>
                      <c:pt idx="271">
                        <c:v>521.08900000000006</c:v>
                      </c:pt>
                      <c:pt idx="272">
                        <c:v>521.92699999999968</c:v>
                      </c:pt>
                      <c:pt idx="273">
                        <c:v>522.77200000000005</c:v>
                      </c:pt>
                      <c:pt idx="274">
                        <c:v>523.61299999999972</c:v>
                      </c:pt>
                      <c:pt idx="275">
                        <c:v>524.45199999999977</c:v>
                      </c:pt>
                      <c:pt idx="276">
                        <c:v>525.298</c:v>
                      </c:pt>
                      <c:pt idx="277">
                        <c:v>526.13799999999969</c:v>
                      </c:pt>
                      <c:pt idx="278">
                        <c:v>526.97699999999998</c:v>
                      </c:pt>
                      <c:pt idx="279">
                        <c:v>527.82499999999982</c:v>
                      </c:pt>
                      <c:pt idx="280">
                        <c:v>528.678</c:v>
                      </c:pt>
                      <c:pt idx="281">
                        <c:v>529.53399999999999</c:v>
                      </c:pt>
                      <c:pt idx="282">
                        <c:v>530.3889999999999</c:v>
                      </c:pt>
                      <c:pt idx="283">
                        <c:v>531.23699999999997</c:v>
                      </c:pt>
                      <c:pt idx="284">
                        <c:v>532.08199999999999</c:v>
                      </c:pt>
                      <c:pt idx="285">
                        <c:v>532.92999999999972</c:v>
                      </c:pt>
                      <c:pt idx="286">
                        <c:v>533.77499999999998</c:v>
                      </c:pt>
                      <c:pt idx="287">
                        <c:v>534.625</c:v>
                      </c:pt>
                      <c:pt idx="288">
                        <c:v>535.4849999999999</c:v>
                      </c:pt>
                      <c:pt idx="289">
                        <c:v>536.34099999999967</c:v>
                      </c:pt>
                      <c:pt idx="290">
                        <c:v>537.19299999999998</c:v>
                      </c:pt>
                      <c:pt idx="291">
                        <c:v>538.04399999999998</c:v>
                      </c:pt>
                      <c:pt idx="292">
                        <c:v>538.89699999999971</c:v>
                      </c:pt>
                      <c:pt idx="293">
                        <c:v>539.75199999999973</c:v>
                      </c:pt>
                      <c:pt idx="294">
                        <c:v>540.60400000000004</c:v>
                      </c:pt>
                      <c:pt idx="295">
                        <c:v>541.44799999999975</c:v>
                      </c:pt>
                      <c:pt idx="296">
                        <c:v>542.28700000000003</c:v>
                      </c:pt>
                      <c:pt idx="297">
                        <c:v>543.12199999999996</c:v>
                      </c:pt>
                      <c:pt idx="298">
                        <c:v>543.95699999999977</c:v>
                      </c:pt>
                      <c:pt idx="299">
                        <c:v>544.79600000000005</c:v>
                      </c:pt>
                      <c:pt idx="300">
                        <c:v>545.63400000000001</c:v>
                      </c:pt>
                      <c:pt idx="301">
                        <c:v>546.47</c:v>
                      </c:pt>
                      <c:pt idx="302">
                        <c:v>547.31099999999969</c:v>
                      </c:pt>
                      <c:pt idx="303">
                        <c:v>548.154</c:v>
                      </c:pt>
                      <c:pt idx="304">
                        <c:v>548.99299999999971</c:v>
                      </c:pt>
                      <c:pt idx="305">
                        <c:v>549.83199999999977</c:v>
                      </c:pt>
                      <c:pt idx="306">
                        <c:v>550.66899999999998</c:v>
                      </c:pt>
                      <c:pt idx="307">
                        <c:v>551.50599999999997</c:v>
                      </c:pt>
                      <c:pt idx="308">
                        <c:v>552.3449999999998</c:v>
                      </c:pt>
                      <c:pt idx="309">
                        <c:v>553.18200000000002</c:v>
                      </c:pt>
                      <c:pt idx="310">
                        <c:v>554.01499999999999</c:v>
                      </c:pt>
                      <c:pt idx="311">
                        <c:v>554.84799999999962</c:v>
                      </c:pt>
                      <c:pt idx="312">
                        <c:v>555.67899999999997</c:v>
                      </c:pt>
                      <c:pt idx="313">
                        <c:v>556.50900000000001</c:v>
                      </c:pt>
                      <c:pt idx="314">
                        <c:v>557.33899999999971</c:v>
                      </c:pt>
                      <c:pt idx="315">
                        <c:v>558.16599999999971</c:v>
                      </c:pt>
                      <c:pt idx="316">
                        <c:v>558.99</c:v>
                      </c:pt>
                      <c:pt idx="317">
                        <c:v>559.81899999999996</c:v>
                      </c:pt>
                      <c:pt idx="318">
                        <c:v>560.66</c:v>
                      </c:pt>
                      <c:pt idx="319">
                        <c:v>561.50400000000002</c:v>
                      </c:pt>
                      <c:pt idx="320">
                        <c:v>562.34999999999968</c:v>
                      </c:pt>
                      <c:pt idx="321">
                        <c:v>563.20000000000005</c:v>
                      </c:pt>
                      <c:pt idx="322">
                        <c:v>564.04899999999998</c:v>
                      </c:pt>
                      <c:pt idx="323">
                        <c:v>564.89099999999996</c:v>
                      </c:pt>
                      <c:pt idx="324">
                        <c:v>565.72900000000004</c:v>
                      </c:pt>
                      <c:pt idx="325">
                        <c:v>566.57100000000003</c:v>
                      </c:pt>
                      <c:pt idx="326">
                        <c:v>567.41499999999996</c:v>
                      </c:pt>
                      <c:pt idx="327">
                        <c:v>568.26299999999969</c:v>
                      </c:pt>
                      <c:pt idx="328">
                        <c:v>569.10799999999972</c:v>
                      </c:pt>
                      <c:pt idx="329">
                        <c:v>569.95799999999974</c:v>
                      </c:pt>
                      <c:pt idx="330">
                        <c:v>570.81299999999976</c:v>
                      </c:pt>
                      <c:pt idx="331">
                        <c:v>571.67200000000003</c:v>
                      </c:pt>
                      <c:pt idx="332">
                        <c:v>572.53</c:v>
                      </c:pt>
                      <c:pt idx="333">
                        <c:v>573.38</c:v>
                      </c:pt>
                      <c:pt idx="334">
                        <c:v>574.22699999999998</c:v>
                      </c:pt>
                      <c:pt idx="335">
                        <c:v>575.077</c:v>
                      </c:pt>
                      <c:pt idx="336">
                        <c:v>575.93899999999996</c:v>
                      </c:pt>
                      <c:pt idx="337">
                        <c:v>576.80599999999981</c:v>
                      </c:pt>
                      <c:pt idx="338">
                        <c:v>577.66300000000001</c:v>
                      </c:pt>
                      <c:pt idx="339">
                        <c:v>578.51199999999972</c:v>
                      </c:pt>
                      <c:pt idx="340">
                        <c:v>579.3589999999997</c:v>
                      </c:pt>
                      <c:pt idx="341">
                        <c:v>580.20399999999995</c:v>
                      </c:pt>
                      <c:pt idx="342">
                        <c:v>581.05499999999972</c:v>
                      </c:pt>
                      <c:pt idx="343">
                        <c:v>581.90899999999999</c:v>
                      </c:pt>
                      <c:pt idx="344">
                        <c:v>582.76199999999972</c:v>
                      </c:pt>
                      <c:pt idx="345">
                        <c:v>583.61699999999996</c:v>
                      </c:pt>
                      <c:pt idx="346">
                        <c:v>584.47799999999972</c:v>
                      </c:pt>
                      <c:pt idx="347">
                        <c:v>585.33899999999971</c:v>
                      </c:pt>
                      <c:pt idx="348">
                        <c:v>586.20600000000002</c:v>
                      </c:pt>
                      <c:pt idx="349">
                        <c:v>587.06699999999978</c:v>
                      </c:pt>
                      <c:pt idx="350">
                        <c:v>587.92099999999982</c:v>
                      </c:pt>
                      <c:pt idx="351">
                        <c:v>588.76800000000003</c:v>
                      </c:pt>
                      <c:pt idx="352">
                        <c:v>589.61400000000003</c:v>
                      </c:pt>
                      <c:pt idx="353">
                        <c:v>590.46299999999974</c:v>
                      </c:pt>
                      <c:pt idx="354">
                        <c:v>591.31399999999996</c:v>
                      </c:pt>
                      <c:pt idx="355">
                        <c:v>592.17100000000005</c:v>
                      </c:pt>
                      <c:pt idx="356">
                        <c:v>593.03</c:v>
                      </c:pt>
                      <c:pt idx="357">
                        <c:v>593.88699999999972</c:v>
                      </c:pt>
                      <c:pt idx="358">
                        <c:v>594.74199999999996</c:v>
                      </c:pt>
                      <c:pt idx="359">
                        <c:v>595.59500000000003</c:v>
                      </c:pt>
                      <c:pt idx="360">
                        <c:v>596.45399999999972</c:v>
                      </c:pt>
                      <c:pt idx="361">
                        <c:v>597.30699999999979</c:v>
                      </c:pt>
                      <c:pt idx="362">
                        <c:v>598.15799999999967</c:v>
                      </c:pt>
                      <c:pt idx="363">
                        <c:v>599.01199999999972</c:v>
                      </c:pt>
                      <c:pt idx="364">
                        <c:v>599.86300000000006</c:v>
                      </c:pt>
                      <c:pt idx="365">
                        <c:v>600.71799999999996</c:v>
                      </c:pt>
                      <c:pt idx="366">
                        <c:v>601.56799999999976</c:v>
                      </c:pt>
                      <c:pt idx="367">
                        <c:v>602.41199999999981</c:v>
                      </c:pt>
                      <c:pt idx="368">
                        <c:v>603.2529999999997</c:v>
                      </c:pt>
                      <c:pt idx="369">
                        <c:v>604.08900000000006</c:v>
                      </c:pt>
                      <c:pt idx="370">
                        <c:v>604.928</c:v>
                      </c:pt>
                      <c:pt idx="371">
                        <c:v>605.78300000000002</c:v>
                      </c:pt>
                      <c:pt idx="372">
                        <c:v>606.63699999999972</c:v>
                      </c:pt>
                      <c:pt idx="373">
                        <c:v>607.49099999999999</c:v>
                      </c:pt>
                      <c:pt idx="374">
                        <c:v>608.3449999999998</c:v>
                      </c:pt>
                      <c:pt idx="375">
                        <c:v>609.20699999999999</c:v>
                      </c:pt>
                      <c:pt idx="376">
                        <c:v>610.07100000000003</c:v>
                      </c:pt>
                      <c:pt idx="377">
                        <c:v>610.93599999999969</c:v>
                      </c:pt>
                      <c:pt idx="378">
                        <c:v>611.79899999999998</c:v>
                      </c:pt>
                      <c:pt idx="379">
                        <c:v>612.6569999999997</c:v>
                      </c:pt>
                      <c:pt idx="380">
                        <c:v>613.51599999999996</c:v>
                      </c:pt>
                      <c:pt idx="381">
                        <c:v>614.37400000000002</c:v>
                      </c:pt>
                      <c:pt idx="382">
                        <c:v>615.23599999999999</c:v>
                      </c:pt>
                      <c:pt idx="383">
                        <c:v>616.09400000000005</c:v>
                      </c:pt>
                      <c:pt idx="384">
                        <c:v>616.94799999999975</c:v>
                      </c:pt>
                      <c:pt idx="385">
                        <c:v>617.798</c:v>
                      </c:pt>
                      <c:pt idx="386">
                        <c:v>618.65</c:v>
                      </c:pt>
                      <c:pt idx="387">
                        <c:v>619.505</c:v>
                      </c:pt>
                      <c:pt idx="388">
                        <c:v>620.36099999999976</c:v>
                      </c:pt>
                      <c:pt idx="389">
                        <c:v>621.21799999999996</c:v>
                      </c:pt>
                      <c:pt idx="390">
                        <c:v>622.077</c:v>
                      </c:pt>
                      <c:pt idx="391">
                        <c:v>622.92999999999972</c:v>
                      </c:pt>
                      <c:pt idx="392">
                        <c:v>623.79299999999989</c:v>
                      </c:pt>
                      <c:pt idx="393">
                        <c:v>624.6569999999997</c:v>
                      </c:pt>
                      <c:pt idx="394">
                        <c:v>625.529</c:v>
                      </c:pt>
                      <c:pt idx="395">
                        <c:v>626.39599999999996</c:v>
                      </c:pt>
                      <c:pt idx="396">
                        <c:v>627.25599999999997</c:v>
                      </c:pt>
                      <c:pt idx="397">
                        <c:v>628.11699999999996</c:v>
                      </c:pt>
                      <c:pt idx="398">
                        <c:v>628.98099999999999</c:v>
                      </c:pt>
                      <c:pt idx="399">
                        <c:v>629.84699999999975</c:v>
                      </c:pt>
                      <c:pt idx="400">
                        <c:v>630.71500000000003</c:v>
                      </c:pt>
                      <c:pt idx="401">
                        <c:v>631.572</c:v>
                      </c:pt>
                      <c:pt idx="402">
                        <c:v>632.42499999999973</c:v>
                      </c:pt>
                      <c:pt idx="403">
                        <c:v>633.274</c:v>
                      </c:pt>
                      <c:pt idx="404">
                        <c:v>634.1279999999997</c:v>
                      </c:pt>
                      <c:pt idx="405">
                        <c:v>634.98800000000006</c:v>
                      </c:pt>
                      <c:pt idx="406">
                        <c:v>635.85199999999975</c:v>
                      </c:pt>
                      <c:pt idx="407">
                        <c:v>636.71799999999996</c:v>
                      </c:pt>
                      <c:pt idx="408">
                        <c:v>637.58600000000001</c:v>
                      </c:pt>
                      <c:pt idx="409">
                        <c:v>638.44999999999982</c:v>
                      </c:pt>
                      <c:pt idx="410">
                        <c:v>639.30999999999972</c:v>
                      </c:pt>
                      <c:pt idx="411">
                        <c:v>640.17399999999998</c:v>
                      </c:pt>
                      <c:pt idx="412">
                        <c:v>641.03600000000006</c:v>
                      </c:pt>
                      <c:pt idx="413">
                        <c:v>641.89300000000003</c:v>
                      </c:pt>
                      <c:pt idx="414">
                        <c:v>642.74800000000005</c:v>
                      </c:pt>
                      <c:pt idx="415">
                        <c:v>643.60199999999998</c:v>
                      </c:pt>
                      <c:pt idx="416">
                        <c:v>644.45299999999975</c:v>
                      </c:pt>
                      <c:pt idx="417">
                        <c:v>645.3009999999997</c:v>
                      </c:pt>
                      <c:pt idx="418">
                        <c:v>646.14499999999998</c:v>
                      </c:pt>
                      <c:pt idx="419">
                        <c:v>646.98900000000003</c:v>
                      </c:pt>
                      <c:pt idx="420">
                        <c:v>647.83599999999979</c:v>
                      </c:pt>
                      <c:pt idx="421">
                        <c:v>648.6869999999999</c:v>
                      </c:pt>
                      <c:pt idx="422">
                        <c:v>649.54399999999998</c:v>
                      </c:pt>
                      <c:pt idx="423">
                        <c:v>650.399</c:v>
                      </c:pt>
                      <c:pt idx="424">
                        <c:v>651.24800000000005</c:v>
                      </c:pt>
                      <c:pt idx="425">
                        <c:v>652.1</c:v>
                      </c:pt>
                      <c:pt idx="426">
                        <c:v>652.96099999999979</c:v>
                      </c:pt>
                      <c:pt idx="427">
                        <c:v>653.81999999999971</c:v>
                      </c:pt>
                      <c:pt idx="428">
                        <c:v>654.67700000000002</c:v>
                      </c:pt>
                      <c:pt idx="429">
                        <c:v>655.53099999999972</c:v>
                      </c:pt>
                      <c:pt idx="430">
                        <c:v>656.38599999999997</c:v>
                      </c:pt>
                      <c:pt idx="431">
                        <c:v>657.245</c:v>
                      </c:pt>
                      <c:pt idx="432">
                        <c:v>658.10400000000004</c:v>
                      </c:pt>
                      <c:pt idx="433">
                        <c:v>658.96799999999962</c:v>
                      </c:pt>
                      <c:pt idx="434">
                        <c:v>659.83099999999968</c:v>
                      </c:pt>
                      <c:pt idx="435">
                        <c:v>660.68600000000004</c:v>
                      </c:pt>
                      <c:pt idx="436">
                        <c:v>661.54299999999967</c:v>
                      </c:pt>
                      <c:pt idx="437">
                        <c:v>662.40099999999973</c:v>
                      </c:pt>
                      <c:pt idx="438">
                        <c:v>663.25700000000006</c:v>
                      </c:pt>
                      <c:pt idx="439">
                        <c:v>664.12</c:v>
                      </c:pt>
                      <c:pt idx="440">
                        <c:v>664.98400000000004</c:v>
                      </c:pt>
                      <c:pt idx="441">
                        <c:v>665.84599999999978</c:v>
                      </c:pt>
                      <c:pt idx="442">
                        <c:v>666.71299999999997</c:v>
                      </c:pt>
                      <c:pt idx="443">
                        <c:v>667.58400000000006</c:v>
                      </c:pt>
                      <c:pt idx="444">
                        <c:v>668.45099999999979</c:v>
                      </c:pt>
                      <c:pt idx="445">
                        <c:v>669.31799999999976</c:v>
                      </c:pt>
                      <c:pt idx="446">
                        <c:v>670.178</c:v>
                      </c:pt>
                      <c:pt idx="447">
                        <c:v>671.03800000000001</c:v>
                      </c:pt>
                      <c:pt idx="448">
                        <c:v>671.89499999999998</c:v>
                      </c:pt>
                      <c:pt idx="449">
                        <c:v>672.75099999999998</c:v>
                      </c:pt>
                      <c:pt idx="450">
                        <c:v>673.60500000000002</c:v>
                      </c:pt>
                      <c:pt idx="451">
                        <c:v>674.46799999999962</c:v>
                      </c:pt>
                      <c:pt idx="452">
                        <c:v>675.33400000000006</c:v>
                      </c:pt>
                      <c:pt idx="453">
                        <c:v>676.19299999999998</c:v>
                      </c:pt>
                      <c:pt idx="454">
                        <c:v>677.05</c:v>
                      </c:pt>
                      <c:pt idx="455">
                        <c:v>677.90599999999972</c:v>
                      </c:pt>
                      <c:pt idx="456">
                        <c:v>678.76199999999972</c:v>
                      </c:pt>
                      <c:pt idx="457">
                        <c:v>679.61799999999971</c:v>
                      </c:pt>
                      <c:pt idx="458">
                        <c:v>680.47400000000005</c:v>
                      </c:pt>
                      <c:pt idx="459">
                        <c:v>681.33099999999968</c:v>
                      </c:pt>
                      <c:pt idx="460">
                        <c:v>682.18100000000004</c:v>
                      </c:pt>
                      <c:pt idx="461">
                        <c:v>683.0319999999997</c:v>
                      </c:pt>
                      <c:pt idx="462">
                        <c:v>683.88400000000001</c:v>
                      </c:pt>
                      <c:pt idx="463">
                        <c:v>684.73099999999999</c:v>
                      </c:pt>
                      <c:pt idx="464">
                        <c:v>685.57600000000002</c:v>
                      </c:pt>
                      <c:pt idx="465">
                        <c:v>686.428</c:v>
                      </c:pt>
                      <c:pt idx="466">
                        <c:v>687.28800000000001</c:v>
                      </c:pt>
                      <c:pt idx="467">
                        <c:v>688.14599999999996</c:v>
                      </c:pt>
                      <c:pt idx="468">
                        <c:v>689.005</c:v>
                      </c:pt>
                      <c:pt idx="469">
                        <c:v>689.86199999999974</c:v>
                      </c:pt>
                      <c:pt idx="470">
                        <c:v>690.72299999999996</c:v>
                      </c:pt>
                      <c:pt idx="471">
                        <c:v>691.58400000000006</c:v>
                      </c:pt>
                      <c:pt idx="472">
                        <c:v>692.43999999999983</c:v>
                      </c:pt>
                      <c:pt idx="473">
                        <c:v>693.303</c:v>
                      </c:pt>
                      <c:pt idx="474">
                        <c:v>694.16699999999969</c:v>
                      </c:pt>
                      <c:pt idx="475">
                        <c:v>695.02299999999968</c:v>
                      </c:pt>
                      <c:pt idx="476">
                        <c:v>695.87400000000002</c:v>
                      </c:pt>
                      <c:pt idx="477">
                        <c:v>696.72</c:v>
                      </c:pt>
                      <c:pt idx="478">
                        <c:v>697.56399999999996</c:v>
                      </c:pt>
                      <c:pt idx="479">
                        <c:v>698.41199999999981</c:v>
                      </c:pt>
                      <c:pt idx="480">
                        <c:v>699.26699999999983</c:v>
                      </c:pt>
                      <c:pt idx="481">
                        <c:v>700.12699999999973</c:v>
                      </c:pt>
                      <c:pt idx="482">
                        <c:v>700.99099999999999</c:v>
                      </c:pt>
                      <c:pt idx="483">
                        <c:v>701.85499999999979</c:v>
                      </c:pt>
                      <c:pt idx="484">
                        <c:v>702.72299999999996</c:v>
                      </c:pt>
                      <c:pt idx="485">
                        <c:v>703.58799999999997</c:v>
                      </c:pt>
                      <c:pt idx="486">
                        <c:v>704.44499999999971</c:v>
                      </c:pt>
                      <c:pt idx="487">
                        <c:v>705.30199999999968</c:v>
                      </c:pt>
                      <c:pt idx="488">
                        <c:v>706.1569999999997</c:v>
                      </c:pt>
                      <c:pt idx="489">
                        <c:v>706.99599999999998</c:v>
                      </c:pt>
                      <c:pt idx="490">
                        <c:v>707.83899999999971</c:v>
                      </c:pt>
                      <c:pt idx="491">
                        <c:v>708.68600000000004</c:v>
                      </c:pt>
                      <c:pt idx="492">
                        <c:v>709.53499999999997</c:v>
                      </c:pt>
                      <c:pt idx="493">
                        <c:v>710.38300000000004</c:v>
                      </c:pt>
                      <c:pt idx="494">
                        <c:v>711.23199999999997</c:v>
                      </c:pt>
                      <c:pt idx="495">
                        <c:v>712.08199999999999</c:v>
                      </c:pt>
                      <c:pt idx="496">
                        <c:v>712.92999999999984</c:v>
                      </c:pt>
                      <c:pt idx="497">
                        <c:v>713.78</c:v>
                      </c:pt>
                      <c:pt idx="498">
                        <c:v>714.63</c:v>
                      </c:pt>
                      <c:pt idx="499">
                        <c:v>715.47900000000004</c:v>
                      </c:pt>
                      <c:pt idx="500">
                        <c:v>716.33599999999979</c:v>
                      </c:pt>
                      <c:pt idx="501">
                        <c:v>717.19899999999996</c:v>
                      </c:pt>
                      <c:pt idx="502">
                        <c:v>718.06099999999969</c:v>
                      </c:pt>
                      <c:pt idx="503">
                        <c:v>718.91699999999969</c:v>
                      </c:pt>
                      <c:pt idx="504">
                        <c:v>719.77499999999998</c:v>
                      </c:pt>
                      <c:pt idx="505">
                        <c:v>720.6389999999999</c:v>
                      </c:pt>
                      <c:pt idx="506">
                        <c:v>721.50800000000004</c:v>
                      </c:pt>
                      <c:pt idx="507">
                        <c:v>722.37400000000002</c:v>
                      </c:pt>
                      <c:pt idx="508">
                        <c:v>723.23199999999997</c:v>
                      </c:pt>
                      <c:pt idx="509">
                        <c:v>724.09</c:v>
                      </c:pt>
                      <c:pt idx="510">
                        <c:v>724.94999999999982</c:v>
                      </c:pt>
                      <c:pt idx="511">
                        <c:v>725.80999999999983</c:v>
                      </c:pt>
                      <c:pt idx="512">
                        <c:v>726.67100000000005</c:v>
                      </c:pt>
                      <c:pt idx="513">
                        <c:v>727.53099999999972</c:v>
                      </c:pt>
                      <c:pt idx="514">
                        <c:v>728.38699999999972</c:v>
                      </c:pt>
                      <c:pt idx="515">
                        <c:v>729.2349999999999</c:v>
                      </c:pt>
                      <c:pt idx="516">
                        <c:v>730.08199999999999</c:v>
                      </c:pt>
                      <c:pt idx="517">
                        <c:v>730.93999999999983</c:v>
                      </c:pt>
                      <c:pt idx="518">
                        <c:v>731.80899999999997</c:v>
                      </c:pt>
                      <c:pt idx="519">
                        <c:v>732.67600000000004</c:v>
                      </c:pt>
                      <c:pt idx="520">
                        <c:v>733.53499999999997</c:v>
                      </c:pt>
                      <c:pt idx="521">
                        <c:v>734.39300000000003</c:v>
                      </c:pt>
                      <c:pt idx="522">
                        <c:v>735.25400000000002</c:v>
                      </c:pt>
                      <c:pt idx="523">
                        <c:v>736.11699999999996</c:v>
                      </c:pt>
                      <c:pt idx="524">
                        <c:v>736.97900000000004</c:v>
                      </c:pt>
                      <c:pt idx="525">
                        <c:v>737.83899999999971</c:v>
                      </c:pt>
                      <c:pt idx="526">
                        <c:v>738.69600000000003</c:v>
                      </c:pt>
                      <c:pt idx="527">
                        <c:v>739.548</c:v>
                      </c:pt>
                      <c:pt idx="528">
                        <c:v>740.40199999999982</c:v>
                      </c:pt>
                      <c:pt idx="529">
                        <c:v>741.26299999999969</c:v>
                      </c:pt>
                      <c:pt idx="530">
                        <c:v>742.1279999999997</c:v>
                      </c:pt>
                      <c:pt idx="531">
                        <c:v>742.99299999999971</c:v>
                      </c:pt>
                      <c:pt idx="532">
                        <c:v>743.86099999999976</c:v>
                      </c:pt>
                      <c:pt idx="533">
                        <c:v>744.72699999999998</c:v>
                      </c:pt>
                      <c:pt idx="534">
                        <c:v>745.59299999999996</c:v>
                      </c:pt>
                      <c:pt idx="535">
                        <c:v>746.46699999999976</c:v>
                      </c:pt>
                      <c:pt idx="536">
                        <c:v>747.33999999999969</c:v>
                      </c:pt>
                      <c:pt idx="537">
                        <c:v>748.21100000000001</c:v>
                      </c:pt>
                      <c:pt idx="538">
                        <c:v>749.072</c:v>
                      </c:pt>
                      <c:pt idx="539">
                        <c:v>749.9259999999997</c:v>
                      </c:pt>
                      <c:pt idx="540">
                        <c:v>750.78200000000004</c:v>
                      </c:pt>
                      <c:pt idx="541">
                        <c:v>751.63499999999999</c:v>
                      </c:pt>
                      <c:pt idx="542">
                        <c:v>752.48800000000006</c:v>
                      </c:pt>
                      <c:pt idx="543">
                        <c:v>753.34099999999967</c:v>
                      </c:pt>
                      <c:pt idx="544">
                        <c:v>754.19600000000003</c:v>
                      </c:pt>
                      <c:pt idx="545">
                        <c:v>755.05999999999983</c:v>
                      </c:pt>
                      <c:pt idx="546">
                        <c:v>755.92499999999973</c:v>
                      </c:pt>
                      <c:pt idx="547">
                        <c:v>756.79</c:v>
                      </c:pt>
                      <c:pt idx="548">
                        <c:v>757.65599999999972</c:v>
                      </c:pt>
                      <c:pt idx="549">
                        <c:v>758.52299999999968</c:v>
                      </c:pt>
                      <c:pt idx="550">
                        <c:v>759.39</c:v>
                      </c:pt>
                      <c:pt idx="551">
                        <c:v>760.25099999999998</c:v>
                      </c:pt>
                      <c:pt idx="552">
                        <c:v>761.10699999999997</c:v>
                      </c:pt>
                      <c:pt idx="553">
                        <c:v>761.96499999999969</c:v>
                      </c:pt>
                      <c:pt idx="554">
                        <c:v>762.82199999999978</c:v>
                      </c:pt>
                      <c:pt idx="555">
                        <c:v>763.67899999999997</c:v>
                      </c:pt>
                      <c:pt idx="556">
                        <c:v>764.53600000000006</c:v>
                      </c:pt>
                      <c:pt idx="557">
                        <c:v>765.39300000000003</c:v>
                      </c:pt>
                      <c:pt idx="558">
                        <c:v>766.2529999999997</c:v>
                      </c:pt>
                      <c:pt idx="559">
                        <c:v>767.11799999999971</c:v>
                      </c:pt>
                      <c:pt idx="560">
                        <c:v>767.98900000000003</c:v>
                      </c:pt>
                      <c:pt idx="561">
                        <c:v>768.85999999999967</c:v>
                      </c:pt>
                      <c:pt idx="562">
                        <c:v>769.73400000000004</c:v>
                      </c:pt>
                      <c:pt idx="563">
                        <c:v>770.61099999999999</c:v>
                      </c:pt>
                      <c:pt idx="564">
                        <c:v>771.49699999999996</c:v>
                      </c:pt>
                      <c:pt idx="565">
                        <c:v>772.38200000000006</c:v>
                      </c:pt>
                      <c:pt idx="566">
                        <c:v>773.26699999999983</c:v>
                      </c:pt>
                      <c:pt idx="567">
                        <c:v>774.15</c:v>
                      </c:pt>
                      <c:pt idx="568">
                        <c:v>775.029</c:v>
                      </c:pt>
                      <c:pt idx="569">
                        <c:v>775.9069999999997</c:v>
                      </c:pt>
                      <c:pt idx="570">
                        <c:v>776.78399999999999</c:v>
                      </c:pt>
                      <c:pt idx="571">
                        <c:v>777.66199999999981</c:v>
                      </c:pt>
                      <c:pt idx="572">
                        <c:v>778.54299999999967</c:v>
                      </c:pt>
                      <c:pt idx="573">
                        <c:v>779.42499999999973</c:v>
                      </c:pt>
                      <c:pt idx="574">
                        <c:v>780.30599999999981</c:v>
                      </c:pt>
                      <c:pt idx="575">
                        <c:v>781.18</c:v>
                      </c:pt>
                      <c:pt idx="576">
                        <c:v>782.05499999999972</c:v>
                      </c:pt>
                      <c:pt idx="577">
                        <c:v>782.94299999999976</c:v>
                      </c:pt>
                      <c:pt idx="578">
                        <c:v>783.83199999999977</c:v>
                      </c:pt>
                      <c:pt idx="579">
                        <c:v>784.71699999999998</c:v>
                      </c:pt>
                      <c:pt idx="580">
                        <c:v>785.59900000000005</c:v>
                      </c:pt>
                      <c:pt idx="581">
                        <c:v>786.48</c:v>
                      </c:pt>
                      <c:pt idx="582">
                        <c:v>787.35699999999974</c:v>
                      </c:pt>
                      <c:pt idx="583">
                        <c:v>788.23299999999972</c:v>
                      </c:pt>
                      <c:pt idx="584">
                        <c:v>789.11599999999999</c:v>
                      </c:pt>
                      <c:pt idx="585">
                        <c:v>789.99699999999996</c:v>
                      </c:pt>
                      <c:pt idx="586">
                        <c:v>790.87699999999973</c:v>
                      </c:pt>
                      <c:pt idx="587">
                        <c:v>791.75900000000001</c:v>
                      </c:pt>
                      <c:pt idx="588">
                        <c:v>792.64499999999998</c:v>
                      </c:pt>
                      <c:pt idx="589">
                        <c:v>793.53499999999997</c:v>
                      </c:pt>
                      <c:pt idx="590">
                        <c:v>794.42499999999973</c:v>
                      </c:pt>
                      <c:pt idx="591">
                        <c:v>795.30799999999977</c:v>
                      </c:pt>
                      <c:pt idx="592">
                        <c:v>796.18700000000001</c:v>
                      </c:pt>
                      <c:pt idx="593">
                        <c:v>797.06799999999976</c:v>
                      </c:pt>
                      <c:pt idx="594">
                        <c:v>797.95899999999972</c:v>
                      </c:pt>
                      <c:pt idx="595">
                        <c:v>798.84899999999971</c:v>
                      </c:pt>
                      <c:pt idx="596">
                        <c:v>799.73699999999997</c:v>
                      </c:pt>
                      <c:pt idx="597">
                        <c:v>800.62599999999998</c:v>
                      </c:pt>
                      <c:pt idx="598">
                        <c:v>801.51199999999972</c:v>
                      </c:pt>
                      <c:pt idx="599">
                        <c:v>802.39699999999971</c:v>
                      </c:pt>
                      <c:pt idx="600">
                        <c:v>803.28499999999997</c:v>
                      </c:pt>
                      <c:pt idx="601">
                        <c:v>804.17200000000003</c:v>
                      </c:pt>
                      <c:pt idx="602">
                        <c:v>805.06399999999996</c:v>
                      </c:pt>
                      <c:pt idx="603">
                        <c:v>805.95699999999977</c:v>
                      </c:pt>
                      <c:pt idx="604">
                        <c:v>806.85099999999977</c:v>
                      </c:pt>
                      <c:pt idx="605">
                        <c:v>807.745</c:v>
                      </c:pt>
                      <c:pt idx="606">
                        <c:v>808.63599999999997</c:v>
                      </c:pt>
                      <c:pt idx="607">
                        <c:v>809.52599999999973</c:v>
                      </c:pt>
                      <c:pt idx="608">
                        <c:v>810.41599999999971</c:v>
                      </c:pt>
                      <c:pt idx="609">
                        <c:v>811.298</c:v>
                      </c:pt>
                      <c:pt idx="610">
                        <c:v>812.18200000000002</c:v>
                      </c:pt>
                      <c:pt idx="611">
                        <c:v>813.06899999999996</c:v>
                      </c:pt>
                      <c:pt idx="612">
                        <c:v>813.96299999999974</c:v>
                      </c:pt>
                      <c:pt idx="613">
                        <c:v>814.85499999999979</c:v>
                      </c:pt>
                      <c:pt idx="614">
                        <c:v>815.73900000000003</c:v>
                      </c:pt>
                      <c:pt idx="615">
                        <c:v>816.62599999999998</c:v>
                      </c:pt>
                      <c:pt idx="616">
                        <c:v>817.51400000000001</c:v>
                      </c:pt>
                      <c:pt idx="617">
                        <c:v>818.40300000000002</c:v>
                      </c:pt>
                      <c:pt idx="618">
                        <c:v>819.29399999999998</c:v>
                      </c:pt>
                      <c:pt idx="619">
                        <c:v>820.18700000000001</c:v>
                      </c:pt>
                      <c:pt idx="620">
                        <c:v>821.07899999999995</c:v>
                      </c:pt>
                      <c:pt idx="621">
                        <c:v>821.97</c:v>
                      </c:pt>
                      <c:pt idx="622">
                        <c:v>822.8589999999997</c:v>
                      </c:pt>
                      <c:pt idx="623">
                        <c:v>823.75199999999973</c:v>
                      </c:pt>
                      <c:pt idx="624">
                        <c:v>824.64800000000002</c:v>
                      </c:pt>
                      <c:pt idx="625">
                        <c:v>825.5469999999998</c:v>
                      </c:pt>
                      <c:pt idx="626">
                        <c:v>826.4499999999997</c:v>
                      </c:pt>
                      <c:pt idx="627">
                        <c:v>827.35099999999977</c:v>
                      </c:pt>
                      <c:pt idx="628">
                        <c:v>828.24599999999998</c:v>
                      </c:pt>
                      <c:pt idx="629">
                        <c:v>829.14300000000003</c:v>
                      </c:pt>
                      <c:pt idx="630">
                        <c:v>830.04499999999996</c:v>
                      </c:pt>
                      <c:pt idx="631">
                        <c:v>830.94199999999978</c:v>
                      </c:pt>
                      <c:pt idx="632">
                        <c:v>831.8349999999997</c:v>
                      </c:pt>
                      <c:pt idx="633">
                        <c:v>832.72900000000004</c:v>
                      </c:pt>
                      <c:pt idx="634">
                        <c:v>833.63099999999997</c:v>
                      </c:pt>
                      <c:pt idx="635">
                        <c:v>834.54099999999971</c:v>
                      </c:pt>
                      <c:pt idx="636">
                        <c:v>835.46099999999979</c:v>
                      </c:pt>
                      <c:pt idx="637">
                        <c:v>836.37199999999996</c:v>
                      </c:pt>
                      <c:pt idx="638">
                        <c:v>837.27599999999995</c:v>
                      </c:pt>
                      <c:pt idx="639">
                        <c:v>838.19200000000001</c:v>
                      </c:pt>
                      <c:pt idx="640">
                        <c:v>839.101</c:v>
                      </c:pt>
                      <c:pt idx="641">
                        <c:v>840.01499999999999</c:v>
                      </c:pt>
                      <c:pt idx="642">
                        <c:v>840.94199999999978</c:v>
                      </c:pt>
                      <c:pt idx="643">
                        <c:v>841.86699999999962</c:v>
                      </c:pt>
                      <c:pt idx="644">
                        <c:v>842.78599999999994</c:v>
                      </c:pt>
                      <c:pt idx="645">
                        <c:v>843.69799999999998</c:v>
                      </c:pt>
                      <c:pt idx="646">
                        <c:v>844.61199999999997</c:v>
                      </c:pt>
                      <c:pt idx="647">
                        <c:v>845.53399999999999</c:v>
                      </c:pt>
                      <c:pt idx="648">
                        <c:v>846.46399999999971</c:v>
                      </c:pt>
                      <c:pt idx="649">
                        <c:v>847.39699999999971</c:v>
                      </c:pt>
                      <c:pt idx="650">
                        <c:v>848.33699999999976</c:v>
                      </c:pt>
                      <c:pt idx="651">
                        <c:v>849.27499999999998</c:v>
                      </c:pt>
                      <c:pt idx="652">
                        <c:v>850.21699999999998</c:v>
                      </c:pt>
                      <c:pt idx="653">
                        <c:v>851.15</c:v>
                      </c:pt>
                      <c:pt idx="654">
                        <c:v>852.07500000000005</c:v>
                      </c:pt>
                      <c:pt idx="655">
                        <c:v>852.99400000000003</c:v>
                      </c:pt>
                      <c:pt idx="656">
                        <c:v>853.91899999999998</c:v>
                      </c:pt>
                      <c:pt idx="657">
                        <c:v>854.8499999999998</c:v>
                      </c:pt>
                      <c:pt idx="658">
                        <c:v>855.78</c:v>
                      </c:pt>
                      <c:pt idx="659">
                        <c:v>856.70600000000002</c:v>
                      </c:pt>
                      <c:pt idx="660">
                        <c:v>857.63099999999997</c:v>
                      </c:pt>
                      <c:pt idx="661">
                        <c:v>858.56099999999969</c:v>
                      </c:pt>
                      <c:pt idx="662">
                        <c:v>859.48900000000003</c:v>
                      </c:pt>
                      <c:pt idx="663">
                        <c:v>860.42</c:v>
                      </c:pt>
                      <c:pt idx="664">
                        <c:v>861.3529999999995</c:v>
                      </c:pt>
                      <c:pt idx="665">
                        <c:v>862.28700000000003</c:v>
                      </c:pt>
                      <c:pt idx="666">
                        <c:v>863.21799999999996</c:v>
                      </c:pt>
                      <c:pt idx="667">
                        <c:v>864.14599999999996</c:v>
                      </c:pt>
                      <c:pt idx="668">
                        <c:v>865.08100000000002</c:v>
                      </c:pt>
                      <c:pt idx="669">
                        <c:v>866.03300000000002</c:v>
                      </c:pt>
                      <c:pt idx="670">
                        <c:v>866.98400000000004</c:v>
                      </c:pt>
                      <c:pt idx="671">
                        <c:v>867.9219999999998</c:v>
                      </c:pt>
                      <c:pt idx="672">
                        <c:v>868.85499999999979</c:v>
                      </c:pt>
                      <c:pt idx="673">
                        <c:v>869.79</c:v>
                      </c:pt>
                      <c:pt idx="674">
                        <c:v>870.72799999999972</c:v>
                      </c:pt>
                      <c:pt idx="675">
                        <c:v>871.673</c:v>
                      </c:pt>
                      <c:pt idx="676">
                        <c:v>872.61400000000003</c:v>
                      </c:pt>
                      <c:pt idx="677">
                        <c:v>873.5559999999997</c:v>
                      </c:pt>
                      <c:pt idx="678">
                        <c:v>874.5079999999997</c:v>
                      </c:pt>
                      <c:pt idx="679">
                        <c:v>875.46699999999976</c:v>
                      </c:pt>
                      <c:pt idx="680">
                        <c:v>876.43599999999969</c:v>
                      </c:pt>
                      <c:pt idx="681">
                        <c:v>877.40099999999973</c:v>
                      </c:pt>
                      <c:pt idx="682">
                        <c:v>878.36199999999974</c:v>
                      </c:pt>
                      <c:pt idx="683">
                        <c:v>879.32599999999979</c:v>
                      </c:pt>
                      <c:pt idx="684">
                        <c:v>880.29499999999996</c:v>
                      </c:pt>
                      <c:pt idx="685">
                        <c:v>881.26199999999972</c:v>
                      </c:pt>
                      <c:pt idx="686">
                        <c:v>882.22500000000002</c:v>
                      </c:pt>
                      <c:pt idx="687">
                        <c:v>883.19399999999996</c:v>
                      </c:pt>
                      <c:pt idx="688">
                        <c:v>884.16899999999998</c:v>
                      </c:pt>
                      <c:pt idx="689">
                        <c:v>885.149</c:v>
                      </c:pt>
                      <c:pt idx="690">
                        <c:v>886.13199999999972</c:v>
                      </c:pt>
                      <c:pt idx="691">
                        <c:v>887.11799999999971</c:v>
                      </c:pt>
                      <c:pt idx="692">
                        <c:v>888.10400000000004</c:v>
                      </c:pt>
                      <c:pt idx="693">
                        <c:v>889.08799999999997</c:v>
                      </c:pt>
                      <c:pt idx="694">
                        <c:v>890.0659999999998</c:v>
                      </c:pt>
                      <c:pt idx="695">
                        <c:v>891.04599999999971</c:v>
                      </c:pt>
                      <c:pt idx="696">
                        <c:v>892.02199999999971</c:v>
                      </c:pt>
                      <c:pt idx="697">
                        <c:v>892.99799999999971</c:v>
                      </c:pt>
                      <c:pt idx="698">
                        <c:v>893.97900000000004</c:v>
                      </c:pt>
                      <c:pt idx="699">
                        <c:v>894.96399999999971</c:v>
                      </c:pt>
                      <c:pt idx="700">
                        <c:v>895.95299999999975</c:v>
                      </c:pt>
                      <c:pt idx="701">
                        <c:v>896.9499999999997</c:v>
                      </c:pt>
                      <c:pt idx="702">
                        <c:v>897.94199999999978</c:v>
                      </c:pt>
                      <c:pt idx="703">
                        <c:v>898.93199999999979</c:v>
                      </c:pt>
                      <c:pt idx="704">
                        <c:v>899.92099999999971</c:v>
                      </c:pt>
                      <c:pt idx="705">
                        <c:v>900.90899999999999</c:v>
                      </c:pt>
                      <c:pt idx="706">
                        <c:v>901.89800000000002</c:v>
                      </c:pt>
                      <c:pt idx="707">
                        <c:v>902.88599999999997</c:v>
                      </c:pt>
                      <c:pt idx="708">
                        <c:v>903.87</c:v>
                      </c:pt>
                      <c:pt idx="709">
                        <c:v>904.8529999999995</c:v>
                      </c:pt>
                      <c:pt idx="710">
                        <c:v>905.83299999999974</c:v>
                      </c:pt>
                      <c:pt idx="711">
                        <c:v>906.80799999999977</c:v>
                      </c:pt>
                      <c:pt idx="712">
                        <c:v>907.78200000000004</c:v>
                      </c:pt>
                      <c:pt idx="713">
                        <c:v>908.76099999999997</c:v>
                      </c:pt>
                      <c:pt idx="714">
                        <c:v>909.74199999999996</c:v>
                      </c:pt>
                      <c:pt idx="715">
                        <c:v>910.72400000000005</c:v>
                      </c:pt>
                      <c:pt idx="716">
                        <c:v>911.70799999999997</c:v>
                      </c:pt>
                      <c:pt idx="717">
                        <c:v>912.69</c:v>
                      </c:pt>
                      <c:pt idx="718">
                        <c:v>913.67200000000003</c:v>
                      </c:pt>
                      <c:pt idx="719">
                        <c:v>914.65800000000002</c:v>
                      </c:pt>
                      <c:pt idx="720">
                        <c:v>915.65099999999973</c:v>
                      </c:pt>
                      <c:pt idx="721">
                        <c:v>916.64400000000001</c:v>
                      </c:pt>
                      <c:pt idx="722">
                        <c:v>917.64300000000003</c:v>
                      </c:pt>
                      <c:pt idx="723">
                        <c:v>918.63699999999972</c:v>
                      </c:pt>
                      <c:pt idx="724">
                        <c:v>919.6279999999997</c:v>
                      </c:pt>
                      <c:pt idx="725">
                        <c:v>920.61699999999996</c:v>
                      </c:pt>
                      <c:pt idx="726">
                        <c:v>921.60599999999999</c:v>
                      </c:pt>
                      <c:pt idx="727">
                        <c:v>922.59900000000005</c:v>
                      </c:pt>
                      <c:pt idx="728">
                        <c:v>923.59199999999998</c:v>
                      </c:pt>
                      <c:pt idx="729">
                        <c:v>924.58699999999999</c:v>
                      </c:pt>
                      <c:pt idx="730">
                        <c:v>925.57500000000005</c:v>
                      </c:pt>
                      <c:pt idx="731">
                        <c:v>926.56499999999971</c:v>
                      </c:pt>
                      <c:pt idx="732">
                        <c:v>927.55399999999997</c:v>
                      </c:pt>
                      <c:pt idx="733">
                        <c:v>928.54300000000001</c:v>
                      </c:pt>
                      <c:pt idx="734">
                        <c:v>929.5319999999997</c:v>
                      </c:pt>
                      <c:pt idx="735">
                        <c:v>930.524</c:v>
                      </c:pt>
                      <c:pt idx="736">
                        <c:v>931.51699999999971</c:v>
                      </c:pt>
                      <c:pt idx="737">
                        <c:v>932.51699999999971</c:v>
                      </c:pt>
                      <c:pt idx="738">
                        <c:v>933.51699999999971</c:v>
                      </c:pt>
                      <c:pt idx="739">
                        <c:v>934.51400000000001</c:v>
                      </c:pt>
                      <c:pt idx="740">
                        <c:v>935.50599999999997</c:v>
                      </c:pt>
                      <c:pt idx="741">
                        <c:v>936.49599999999998</c:v>
                      </c:pt>
                      <c:pt idx="742">
                        <c:v>937.49199999999996</c:v>
                      </c:pt>
                      <c:pt idx="743">
                        <c:v>938.49099999999999</c:v>
                      </c:pt>
                      <c:pt idx="744">
                        <c:v>939.5</c:v>
                      </c:pt>
                      <c:pt idx="745">
                        <c:v>940.51499999999999</c:v>
                      </c:pt>
                      <c:pt idx="746">
                        <c:v>941.53</c:v>
                      </c:pt>
                      <c:pt idx="747">
                        <c:v>942.55</c:v>
                      </c:pt>
                      <c:pt idx="748">
                        <c:v>943.57299999999998</c:v>
                      </c:pt>
                      <c:pt idx="749">
                        <c:v>944.57799999999997</c:v>
                      </c:pt>
                      <c:pt idx="750">
                        <c:v>945.53800000000001</c:v>
                      </c:pt>
                      <c:pt idx="751">
                        <c:v>946.47</c:v>
                      </c:pt>
                      <c:pt idx="752">
                        <c:v>947.39400000000001</c:v>
                      </c:pt>
                      <c:pt idx="753">
                        <c:v>948.3159999999998</c:v>
                      </c:pt>
                      <c:pt idx="754">
                        <c:v>949.23500000000001</c:v>
                      </c:pt>
                      <c:pt idx="755">
                        <c:v>950.15800000000002</c:v>
                      </c:pt>
                      <c:pt idx="756">
                        <c:v>951.08799999999997</c:v>
                      </c:pt>
                      <c:pt idx="757">
                        <c:v>952.02</c:v>
                      </c:pt>
                      <c:pt idx="758">
                        <c:v>952.95399999999972</c:v>
                      </c:pt>
                      <c:pt idx="759">
                        <c:v>953.88599999999997</c:v>
                      </c:pt>
                      <c:pt idx="760">
                        <c:v>954.82699999999977</c:v>
                      </c:pt>
                      <c:pt idx="761">
                        <c:v>955.77800000000002</c:v>
                      </c:pt>
                      <c:pt idx="762">
                        <c:v>956.72400000000005</c:v>
                      </c:pt>
                      <c:pt idx="763">
                        <c:v>957.67100000000005</c:v>
                      </c:pt>
                      <c:pt idx="764">
                        <c:v>958.62400000000002</c:v>
                      </c:pt>
                      <c:pt idx="765">
                        <c:v>959.58900000000006</c:v>
                      </c:pt>
                      <c:pt idx="766">
                        <c:v>960.54899999999998</c:v>
                      </c:pt>
                      <c:pt idx="767">
                        <c:v>961.48900000000003</c:v>
                      </c:pt>
                      <c:pt idx="768">
                        <c:v>962.41300000000001</c:v>
                      </c:pt>
                      <c:pt idx="769">
                        <c:v>963.33399999999972</c:v>
                      </c:pt>
                      <c:pt idx="770">
                        <c:v>964.25900000000001</c:v>
                      </c:pt>
                      <c:pt idx="771">
                        <c:v>965.18100000000004</c:v>
                      </c:pt>
                      <c:pt idx="772">
                        <c:v>966.10699999999997</c:v>
                      </c:pt>
                      <c:pt idx="773">
                        <c:v>967.03300000000002</c:v>
                      </c:pt>
                      <c:pt idx="774">
                        <c:v>967.95199999999977</c:v>
                      </c:pt>
                      <c:pt idx="775">
                        <c:v>968.87400000000002</c:v>
                      </c:pt>
                      <c:pt idx="776">
                        <c:v>969.80699999999979</c:v>
                      </c:pt>
                      <c:pt idx="777">
                        <c:v>970.74</c:v>
                      </c:pt>
                      <c:pt idx="778">
                        <c:v>971.6669999999998</c:v>
                      </c:pt>
                      <c:pt idx="779">
                        <c:v>972.59100000000001</c:v>
                      </c:pt>
                      <c:pt idx="780">
                        <c:v>973.51400000000001</c:v>
                      </c:pt>
                      <c:pt idx="781">
                        <c:v>974.43199999999979</c:v>
                      </c:pt>
                      <c:pt idx="782">
                        <c:v>975.35099999999977</c:v>
                      </c:pt>
                      <c:pt idx="783">
                        <c:v>976.26900000000001</c:v>
                      </c:pt>
                      <c:pt idx="784">
                        <c:v>977.19299999999998</c:v>
                      </c:pt>
                      <c:pt idx="785">
                        <c:v>978.12299999999971</c:v>
                      </c:pt>
                      <c:pt idx="786">
                        <c:v>979.05199999999979</c:v>
                      </c:pt>
                      <c:pt idx="787">
                        <c:v>979.97500000000002</c:v>
                      </c:pt>
                      <c:pt idx="788">
                        <c:v>980.90300000000002</c:v>
                      </c:pt>
                      <c:pt idx="789">
                        <c:v>981.83199999999977</c:v>
                      </c:pt>
                      <c:pt idx="790">
                        <c:v>982.7529999999997</c:v>
                      </c:pt>
                      <c:pt idx="791">
                        <c:v>983.67499999999995</c:v>
                      </c:pt>
                      <c:pt idx="792">
                        <c:v>984.601</c:v>
                      </c:pt>
                      <c:pt idx="793">
                        <c:v>985.52599999999973</c:v>
                      </c:pt>
                      <c:pt idx="794">
                        <c:v>986.45399999999972</c:v>
                      </c:pt>
                      <c:pt idx="795">
                        <c:v>987.37699999999973</c:v>
                      </c:pt>
                      <c:pt idx="796">
                        <c:v>988.30199999999979</c:v>
                      </c:pt>
                      <c:pt idx="797">
                        <c:v>989.22500000000002</c:v>
                      </c:pt>
                      <c:pt idx="798">
                        <c:v>990.13800000000003</c:v>
                      </c:pt>
                      <c:pt idx="799">
                        <c:v>991.04499999999996</c:v>
                      </c:pt>
                      <c:pt idx="800">
                        <c:v>991.98</c:v>
                      </c:pt>
                      <c:pt idx="801">
                        <c:v>992.95299999999975</c:v>
                      </c:pt>
                      <c:pt idx="802">
                        <c:v>993.9459999999998</c:v>
                      </c:pt>
                      <c:pt idx="803">
                        <c:v>994.95899999999972</c:v>
                      </c:pt>
                      <c:pt idx="804">
                        <c:v>995.971</c:v>
                      </c:pt>
                      <c:pt idx="805">
                        <c:v>996.98799999999972</c:v>
                      </c:pt>
                      <c:pt idx="806">
                        <c:v>998.00099999999998</c:v>
                      </c:pt>
                      <c:pt idx="807">
                        <c:v>999.01199999999972</c:v>
                      </c:pt>
                      <c:pt idx="808">
                        <c:v>1000.027</c:v>
                      </c:pt>
                      <c:pt idx="809">
                        <c:v>1001.04</c:v>
                      </c:pt>
                      <c:pt idx="810">
                        <c:v>1002.052</c:v>
                      </c:pt>
                      <c:pt idx="811">
                        <c:v>1003.09</c:v>
                      </c:pt>
                      <c:pt idx="812">
                        <c:v>1004.126</c:v>
                      </c:pt>
                      <c:pt idx="813">
                        <c:v>1005.158</c:v>
                      </c:pt>
                      <c:pt idx="814">
                        <c:v>1006.178</c:v>
                      </c:pt>
                      <c:pt idx="815">
                        <c:v>1007.196</c:v>
                      </c:pt>
                      <c:pt idx="816">
                        <c:v>1008.21</c:v>
                      </c:pt>
                      <c:pt idx="817">
                        <c:v>1009.212</c:v>
                      </c:pt>
                      <c:pt idx="818">
                        <c:v>1010.207</c:v>
                      </c:pt>
                      <c:pt idx="819">
                        <c:v>1011.201</c:v>
                      </c:pt>
                      <c:pt idx="820">
                        <c:v>1012.198</c:v>
                      </c:pt>
                      <c:pt idx="821">
                        <c:v>1013.21</c:v>
                      </c:pt>
                      <c:pt idx="822">
                        <c:v>1014.225</c:v>
                      </c:pt>
                      <c:pt idx="823">
                        <c:v>1015.234</c:v>
                      </c:pt>
                      <c:pt idx="824">
                        <c:v>1016.237</c:v>
                      </c:pt>
                      <c:pt idx="825">
                        <c:v>1017.24</c:v>
                      </c:pt>
                      <c:pt idx="826">
                        <c:v>1018.252</c:v>
                      </c:pt>
                      <c:pt idx="827">
                        <c:v>1019.259</c:v>
                      </c:pt>
                      <c:pt idx="828">
                        <c:v>1020.264</c:v>
                      </c:pt>
                      <c:pt idx="829">
                        <c:v>1021.2619999999999</c:v>
                      </c:pt>
                      <c:pt idx="830">
                        <c:v>1022.258</c:v>
                      </c:pt>
                      <c:pt idx="831">
                        <c:v>1023.264</c:v>
                      </c:pt>
                      <c:pt idx="832">
                        <c:v>1024.2729999999999</c:v>
                      </c:pt>
                      <c:pt idx="833">
                        <c:v>1025.2719999999999</c:v>
                      </c:pt>
                      <c:pt idx="834">
                        <c:v>1026.2619999999999</c:v>
                      </c:pt>
                      <c:pt idx="835">
                        <c:v>1027.2629999999999</c:v>
                      </c:pt>
                      <c:pt idx="836">
                        <c:v>1028.258</c:v>
                      </c:pt>
                      <c:pt idx="837">
                        <c:v>1029.2560000000001</c:v>
                      </c:pt>
                      <c:pt idx="838">
                        <c:v>1030.2429999999999</c:v>
                      </c:pt>
                      <c:pt idx="839">
                        <c:v>1031.2270000000001</c:v>
                      </c:pt>
                      <c:pt idx="840">
                        <c:v>1032.2090000000001</c:v>
                      </c:pt>
                      <c:pt idx="841">
                        <c:v>1033.1959999999999</c:v>
                      </c:pt>
                      <c:pt idx="842">
                        <c:v>1034.1949999999999</c:v>
                      </c:pt>
                      <c:pt idx="843">
                        <c:v>1035.1990000000001</c:v>
                      </c:pt>
                      <c:pt idx="844">
                        <c:v>1036.2139999999999</c:v>
                      </c:pt>
                      <c:pt idx="845">
                        <c:v>1037.222</c:v>
                      </c:pt>
                      <c:pt idx="846">
                        <c:v>1038.2249999999999</c:v>
                      </c:pt>
                      <c:pt idx="847">
                        <c:v>1039.2170000000001</c:v>
                      </c:pt>
                      <c:pt idx="848">
                        <c:v>1040.204</c:v>
                      </c:pt>
                      <c:pt idx="849">
                        <c:v>1041.1880000000001</c:v>
                      </c:pt>
                      <c:pt idx="850">
                        <c:v>1042.1679999999999</c:v>
                      </c:pt>
                      <c:pt idx="851">
                        <c:v>1043.1469999999999</c:v>
                      </c:pt>
                      <c:pt idx="852">
                        <c:v>1044.124</c:v>
                      </c:pt>
                      <c:pt idx="853">
                        <c:v>1045.104</c:v>
                      </c:pt>
                      <c:pt idx="854">
                        <c:v>1046.0730000000001</c:v>
                      </c:pt>
                      <c:pt idx="855">
                        <c:v>1047.021</c:v>
                      </c:pt>
                      <c:pt idx="856">
                        <c:v>1047.96</c:v>
                      </c:pt>
                      <c:pt idx="857">
                        <c:v>1048.895</c:v>
                      </c:pt>
                      <c:pt idx="858">
                        <c:v>1049.835</c:v>
                      </c:pt>
                      <c:pt idx="859">
                        <c:v>1050.7809999999999</c:v>
                      </c:pt>
                      <c:pt idx="860">
                        <c:v>1051.7339999999999</c:v>
                      </c:pt>
                      <c:pt idx="861">
                        <c:v>1052.682</c:v>
                      </c:pt>
                      <c:pt idx="862">
                        <c:v>1053.6220000000001</c:v>
                      </c:pt>
                      <c:pt idx="863">
                        <c:v>1054.557</c:v>
                      </c:pt>
                      <c:pt idx="864">
                        <c:v>1055.4839999999999</c:v>
                      </c:pt>
                      <c:pt idx="865">
                        <c:v>1056.4069999999999</c:v>
                      </c:pt>
                      <c:pt idx="866">
                        <c:v>1057.3240000000001</c:v>
                      </c:pt>
                      <c:pt idx="867">
                        <c:v>1058.239</c:v>
                      </c:pt>
                      <c:pt idx="868">
                        <c:v>1059.1659999999999</c:v>
                      </c:pt>
                      <c:pt idx="869">
                        <c:v>1060.087</c:v>
                      </c:pt>
                      <c:pt idx="870">
                        <c:v>1061.0160000000001</c:v>
                      </c:pt>
                      <c:pt idx="871">
                        <c:v>1061.9469999999999</c:v>
                      </c:pt>
                      <c:pt idx="872">
                        <c:v>1062.877</c:v>
                      </c:pt>
                      <c:pt idx="873">
                        <c:v>1063.8040000000001</c:v>
                      </c:pt>
                      <c:pt idx="874">
                        <c:v>1064.7270000000001</c:v>
                      </c:pt>
                      <c:pt idx="875">
                        <c:v>1065.6500000000001</c:v>
                      </c:pt>
                      <c:pt idx="876">
                        <c:v>1066.566</c:v>
                      </c:pt>
                      <c:pt idx="877">
                        <c:v>1067.4860000000001</c:v>
                      </c:pt>
                      <c:pt idx="878">
                        <c:v>1068.404</c:v>
                      </c:pt>
                      <c:pt idx="879">
                        <c:v>1069.3219999999999</c:v>
                      </c:pt>
                      <c:pt idx="880">
                        <c:v>1070.2349999999999</c:v>
                      </c:pt>
                      <c:pt idx="881">
                        <c:v>1071.1659999999999</c:v>
                      </c:pt>
                      <c:pt idx="882">
                        <c:v>1072.107</c:v>
                      </c:pt>
                      <c:pt idx="883">
                        <c:v>1073.0530000000001</c:v>
                      </c:pt>
                      <c:pt idx="884">
                        <c:v>1073.9939999999999</c:v>
                      </c:pt>
                      <c:pt idx="885">
                        <c:v>1074.9169999999999</c:v>
                      </c:pt>
                      <c:pt idx="886">
                        <c:v>1075.8309999999999</c:v>
                      </c:pt>
                      <c:pt idx="887">
                        <c:v>1076.7470000000001</c:v>
                      </c:pt>
                      <c:pt idx="888">
                        <c:v>1077.6579999999999</c:v>
                      </c:pt>
                      <c:pt idx="889">
                        <c:v>1078.5719999999999</c:v>
                      </c:pt>
                      <c:pt idx="890">
                        <c:v>1079.49</c:v>
                      </c:pt>
                      <c:pt idx="891">
                        <c:v>1080.396</c:v>
                      </c:pt>
                      <c:pt idx="892">
                        <c:v>1081.2950000000001</c:v>
                      </c:pt>
                      <c:pt idx="893">
                        <c:v>1082.191</c:v>
                      </c:pt>
                      <c:pt idx="894">
                        <c:v>1083.1010000000001</c:v>
                      </c:pt>
                      <c:pt idx="895">
                        <c:v>1084.0139999999999</c:v>
                      </c:pt>
                      <c:pt idx="896">
                        <c:v>1084.931</c:v>
                      </c:pt>
                      <c:pt idx="897">
                        <c:v>1085.8520000000001</c:v>
                      </c:pt>
                      <c:pt idx="898">
                        <c:v>1086.7719999999999</c:v>
                      </c:pt>
                      <c:pt idx="899">
                        <c:v>1087.69</c:v>
                      </c:pt>
                      <c:pt idx="900">
                        <c:v>1088.605</c:v>
                      </c:pt>
                      <c:pt idx="901">
                        <c:v>1089.5150000000001</c:v>
                      </c:pt>
                      <c:pt idx="902">
                        <c:v>1090.4179999999999</c:v>
                      </c:pt>
                      <c:pt idx="903">
                        <c:v>1091.3140000000001</c:v>
                      </c:pt>
                      <c:pt idx="904">
                        <c:v>1092.21</c:v>
                      </c:pt>
                      <c:pt idx="905">
                        <c:v>1093.1020000000001</c:v>
                      </c:pt>
                      <c:pt idx="906">
                        <c:v>1093.9960000000001</c:v>
                      </c:pt>
                      <c:pt idx="907">
                        <c:v>1094.894</c:v>
                      </c:pt>
                      <c:pt idx="908">
                        <c:v>1095.787</c:v>
                      </c:pt>
                      <c:pt idx="909">
                        <c:v>1096.674</c:v>
                      </c:pt>
                      <c:pt idx="910">
                        <c:v>1097.567</c:v>
                      </c:pt>
                      <c:pt idx="911">
                        <c:v>1098.463</c:v>
                      </c:pt>
                      <c:pt idx="912">
                        <c:v>1099.354</c:v>
                      </c:pt>
                      <c:pt idx="913">
                        <c:v>1100.2449999999999</c:v>
                      </c:pt>
                      <c:pt idx="914">
                        <c:v>1101.1389999999999</c:v>
                      </c:pt>
                      <c:pt idx="915">
                        <c:v>1102.039</c:v>
                      </c:pt>
                      <c:pt idx="916">
                        <c:v>1102.93</c:v>
                      </c:pt>
                      <c:pt idx="917">
                        <c:v>1103.807</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oke!$AM$6:$AM$923</c15:sqref>
                        </c15:formulaRef>
                      </c:ext>
                    </c:extLst>
                    <c:numCache>
                      <c:formatCode>General</c:formatCode>
                      <c:ptCount val="918"/>
                      <c:pt idx="0">
                        <c:v>1</c:v>
                      </c:pt>
                      <c:pt idx="1">
                        <c:v>0.99967451081944503</c:v>
                      </c:pt>
                      <c:pt idx="2">
                        <c:v>0.99964022186488899</c:v>
                      </c:pt>
                      <c:pt idx="3">
                        <c:v>0.99921647179963802</c:v>
                      </c:pt>
                      <c:pt idx="4">
                        <c:v>0.99885669366452701</c:v>
                      </c:pt>
                      <c:pt idx="5">
                        <c:v>0.99869394907424902</c:v>
                      </c:pt>
                      <c:pt idx="6">
                        <c:v>0.99820417997709299</c:v>
                      </c:pt>
                      <c:pt idx="7">
                        <c:v>0.99797490457946902</c:v>
                      </c:pt>
                      <c:pt idx="8">
                        <c:v>0.99764992717435497</c:v>
                      </c:pt>
                      <c:pt idx="9">
                        <c:v>0.99712740444896597</c:v>
                      </c:pt>
                      <c:pt idx="10">
                        <c:v>0.99689864082678403</c:v>
                      </c:pt>
                      <c:pt idx="11">
                        <c:v>0.99637611810139504</c:v>
                      </c:pt>
                      <c:pt idx="12">
                        <c:v>0.99585410715144795</c:v>
                      </c:pt>
                      <c:pt idx="13">
                        <c:v>0.99552657086912799</c:v>
                      </c:pt>
                      <c:pt idx="14">
                        <c:v>0.99487354540625295</c:v>
                      </c:pt>
                      <c:pt idx="15">
                        <c:v>0.99444979534100097</c:v>
                      </c:pt>
                      <c:pt idx="16">
                        <c:v>0.99402399817398601</c:v>
                      </c:pt>
                      <c:pt idx="17">
                        <c:v>0.99333873085832003</c:v>
                      </c:pt>
                      <c:pt idx="18">
                        <c:v>0.99297946449864904</c:v>
                      </c:pt>
                      <c:pt idx="19">
                        <c:v>0.99235868088856505</c:v>
                      </c:pt>
                      <c:pt idx="20">
                        <c:v>0.99167341357289995</c:v>
                      </c:pt>
                      <c:pt idx="21">
                        <c:v>0.99115140262295098</c:v>
                      </c:pt>
                      <c:pt idx="22">
                        <c:v>0.99046408820552101</c:v>
                      </c:pt>
                      <c:pt idx="23">
                        <c:v>0.989747090812505</c:v>
                      </c:pt>
                      <c:pt idx="24">
                        <c:v>0.98919079090800299</c:v>
                      </c:pt>
                      <c:pt idx="25">
                        <c:v>0.98837553263029099</c:v>
                      </c:pt>
                      <c:pt idx="26">
                        <c:v>0.98772250716741505</c:v>
                      </c:pt>
                      <c:pt idx="27">
                        <c:v>0.98703519274998497</c:v>
                      </c:pt>
                      <c:pt idx="28">
                        <c:v>0.98618769261948203</c:v>
                      </c:pt>
                      <c:pt idx="29">
                        <c:v>0.98550088997749197</c:v>
                      </c:pt>
                      <c:pt idx="30">
                        <c:v>0.98468511992433905</c:v>
                      </c:pt>
                      <c:pt idx="31">
                        <c:v>0.98373680003193498</c:v>
                      </c:pt>
                      <c:pt idx="32">
                        <c:v>0.98301980263891897</c:v>
                      </c:pt>
                      <c:pt idx="33">
                        <c:v>0.98210372459930495</c:v>
                      </c:pt>
                      <c:pt idx="34">
                        <c:v>0.98118969366145703</c:v>
                      </c:pt>
                      <c:pt idx="35">
                        <c:v>0.98030790457639905</c:v>
                      </c:pt>
                      <c:pt idx="36">
                        <c:v>0.97932990170840895</c:v>
                      </c:pt>
                      <c:pt idx="37">
                        <c:v>0.97841382366879603</c:v>
                      </c:pt>
                      <c:pt idx="38">
                        <c:v>0.97746755087815596</c:v>
                      </c:pt>
                      <c:pt idx="39">
                        <c:v>0.97642301720281999</c:v>
                      </c:pt>
                      <c:pt idx="40">
                        <c:v>0.97544296723306601</c:v>
                      </c:pt>
                      <c:pt idx="41">
                        <c:v>0.97436619170493899</c:v>
                      </c:pt>
                      <c:pt idx="42">
                        <c:v>0.97318910819035198</c:v>
                      </c:pt>
                      <c:pt idx="43">
                        <c:v>0.97214457451501701</c:v>
                      </c:pt>
                      <c:pt idx="44">
                        <c:v>0.970969538102194</c:v>
                      </c:pt>
                      <c:pt idx="45">
                        <c:v>0.96979450168937098</c:v>
                      </c:pt>
                      <c:pt idx="46">
                        <c:v>0.96865119535389799</c:v>
                      </c:pt>
                      <c:pt idx="47">
                        <c:v>0.96734360910182404</c:v>
                      </c:pt>
                      <c:pt idx="48">
                        <c:v>0.96613633083620998</c:v>
                      </c:pt>
                      <c:pt idx="49">
                        <c:v>0.96489476361604198</c:v>
                      </c:pt>
                      <c:pt idx="50">
                        <c:v>0.96352269365838705</c:v>
                      </c:pt>
                      <c:pt idx="51">
                        <c:v>0.96228163821365797</c:v>
                      </c:pt>
                      <c:pt idx="52">
                        <c:v>0.960877326403212</c:v>
                      </c:pt>
                      <c:pt idx="53">
                        <c:v>0.95944128451541599</c:v>
                      </c:pt>
                      <c:pt idx="54">
                        <c:v>0.95810350351231499</c:v>
                      </c:pt>
                      <c:pt idx="55">
                        <c:v>0.95666490274731297</c:v>
                      </c:pt>
                      <c:pt idx="56">
                        <c:v>0.95522886085951697</c:v>
                      </c:pt>
                      <c:pt idx="57">
                        <c:v>0.95379281897172097</c:v>
                      </c:pt>
                      <c:pt idx="58">
                        <c:v>0.95222371546923201</c:v>
                      </c:pt>
                      <c:pt idx="59">
                        <c:v>0.95072114277409003</c:v>
                      </c:pt>
                      <c:pt idx="60">
                        <c:v>0.94925285903350298</c:v>
                      </c:pt>
                      <c:pt idx="61">
                        <c:v>0.94771804448556796</c:v>
                      </c:pt>
                      <c:pt idx="62">
                        <c:v>0.94621547179042598</c:v>
                      </c:pt>
                      <c:pt idx="63">
                        <c:v>0.944614638210588</c:v>
                      </c:pt>
                      <c:pt idx="64">
                        <c:v>0.94304758180986403</c:v>
                      </c:pt>
                      <c:pt idx="65">
                        <c:v>0.94148103718458098</c:v>
                      </c:pt>
                      <c:pt idx="66">
                        <c:v>0.93981571989916002</c:v>
                      </c:pt>
                      <c:pt idx="67">
                        <c:v>0.93821488631932204</c:v>
                      </c:pt>
                      <c:pt idx="68">
                        <c:v>0.93654956903390096</c:v>
                      </c:pt>
                      <c:pt idx="69">
                        <c:v>0.934884251748481</c:v>
                      </c:pt>
                      <c:pt idx="70">
                        <c:v>0.93321893446306103</c:v>
                      </c:pt>
                      <c:pt idx="71">
                        <c:v>0.93155361717763996</c:v>
                      </c:pt>
                      <c:pt idx="72">
                        <c:v>0.92982228086031504</c:v>
                      </c:pt>
                      <c:pt idx="73">
                        <c:v>0.92818920542768601</c:v>
                      </c:pt>
                      <c:pt idx="74">
                        <c:v>0.92645991621212498</c:v>
                      </c:pt>
                      <c:pt idx="75">
                        <c:v>0.92476030997214897</c:v>
                      </c:pt>
                      <c:pt idx="76">
                        <c:v>0.92312672276407903</c:v>
                      </c:pt>
                      <c:pt idx="77">
                        <c:v>0.921299172663823</c:v>
                      </c:pt>
                      <c:pt idx="78">
                        <c:v>0.91963385537840203</c:v>
                      </c:pt>
                      <c:pt idx="79">
                        <c:v>0.91796853809298096</c:v>
                      </c:pt>
                      <c:pt idx="80">
                        <c:v>0.91626893185300595</c:v>
                      </c:pt>
                      <c:pt idx="81">
                        <c:v>0.91460361456758599</c:v>
                      </c:pt>
                      <c:pt idx="82">
                        <c:v>0.91284003639747002</c:v>
                      </c:pt>
                      <c:pt idx="83">
                        <c:v>0.91117471911204895</c:v>
                      </c:pt>
                      <c:pt idx="84">
                        <c:v>0.90947767174927896</c:v>
                      </c:pt>
                      <c:pt idx="85">
                        <c:v>0.90778011261106795</c:v>
                      </c:pt>
                      <c:pt idx="86">
                        <c:v>0.90611274822388399</c:v>
                      </c:pt>
                      <c:pt idx="87">
                        <c:v>0.904415700861113</c:v>
                      </c:pt>
                      <c:pt idx="88">
                        <c:v>0.90268385276834695</c:v>
                      </c:pt>
                      <c:pt idx="89">
                        <c:v>0.90098680540557696</c:v>
                      </c:pt>
                      <c:pt idx="90">
                        <c:v>0.899321488120157</c:v>
                      </c:pt>
                      <c:pt idx="91">
                        <c:v>0.89765617083473703</c:v>
                      </c:pt>
                      <c:pt idx="92">
                        <c:v>0.89605482547945703</c:v>
                      </c:pt>
                      <c:pt idx="93">
                        <c:v>0.89435777811668704</c:v>
                      </c:pt>
                      <c:pt idx="94">
                        <c:v>0.89269246083126697</c:v>
                      </c:pt>
                      <c:pt idx="95">
                        <c:v>0.89109162725142899</c:v>
                      </c:pt>
                      <c:pt idx="96">
                        <c:v>0.88942630996600802</c:v>
                      </c:pt>
                      <c:pt idx="97">
                        <c:v>0.88785925356528395</c:v>
                      </c:pt>
                      <c:pt idx="98">
                        <c:v>0.88629066183823602</c:v>
                      </c:pt>
                      <c:pt idx="99">
                        <c:v>0.88465963350737198</c:v>
                      </c:pt>
                      <c:pt idx="100">
                        <c:v>0.88305828815209197</c:v>
                      </c:pt>
                      <c:pt idx="101">
                        <c:v>0.88142521271946195</c:v>
                      </c:pt>
                      <c:pt idx="102">
                        <c:v>0.87982642624138796</c:v>
                      </c:pt>
                      <c:pt idx="103">
                        <c:v>0.87832385354624598</c:v>
                      </c:pt>
                      <c:pt idx="104">
                        <c:v>0.87678955077375398</c:v>
                      </c:pt>
                      <c:pt idx="105">
                        <c:v>0.87531870815596102</c:v>
                      </c:pt>
                      <c:pt idx="106">
                        <c:v>0.87384837731360898</c:v>
                      </c:pt>
                      <c:pt idx="107">
                        <c:v>0.87231356276567495</c:v>
                      </c:pt>
                      <c:pt idx="108">
                        <c:v>0.87087752087787995</c:v>
                      </c:pt>
                      <c:pt idx="109">
                        <c:v>0.86937494818273697</c:v>
                      </c:pt>
                      <c:pt idx="110">
                        <c:v>0.86790666444214903</c:v>
                      </c:pt>
                      <c:pt idx="111">
                        <c:v>0.86643633359979799</c:v>
                      </c:pt>
                      <c:pt idx="112">
                        <c:v>0.86493324912921399</c:v>
                      </c:pt>
                      <c:pt idx="113">
                        <c:v>0.86346547716406896</c:v>
                      </c:pt>
                      <c:pt idx="114">
                        <c:v>0.86209340720641303</c:v>
                      </c:pt>
                      <c:pt idx="115">
                        <c:v>0.86068909539596605</c:v>
                      </c:pt>
                      <c:pt idx="116">
                        <c:v>0.85934926729110095</c:v>
                      </c:pt>
                      <c:pt idx="117">
                        <c:v>0.85797924443521001</c:v>
                      </c:pt>
                      <c:pt idx="118">
                        <c:v>0.85663941633034502</c:v>
                      </c:pt>
                      <c:pt idx="119">
                        <c:v>0.85526734637268897</c:v>
                      </c:pt>
                      <c:pt idx="120">
                        <c:v>0.85389527641503404</c:v>
                      </c:pt>
                      <c:pt idx="121">
                        <c:v>0.85255749541193304</c:v>
                      </c:pt>
                      <c:pt idx="122">
                        <c:v>0.85128419811441502</c:v>
                      </c:pt>
                      <c:pt idx="123">
                        <c:v>0.84994437000955003</c:v>
                      </c:pt>
                      <c:pt idx="124">
                        <c:v>0.84867056093658999</c:v>
                      </c:pt>
                      <c:pt idx="125">
                        <c:v>0.84736502178628104</c:v>
                      </c:pt>
                      <c:pt idx="126">
                        <c:v>0.84609172448876202</c:v>
                      </c:pt>
                      <c:pt idx="127">
                        <c:v>0.84481791541580198</c:v>
                      </c:pt>
                      <c:pt idx="128">
                        <c:v>0.84347808731093699</c:v>
                      </c:pt>
                      <c:pt idx="129">
                        <c:v>0.84227080904532403</c:v>
                      </c:pt>
                      <c:pt idx="130">
                        <c:v>0.84102924182515504</c:v>
                      </c:pt>
                      <c:pt idx="131">
                        <c:v>0.839822475334983</c:v>
                      </c:pt>
                      <c:pt idx="132">
                        <c:v>0.83864488004495397</c:v>
                      </c:pt>
                      <c:pt idx="133">
                        <c:v>0.83740587170199099</c:v>
                      </c:pt>
                      <c:pt idx="134">
                        <c:v>0.83622827641196296</c:v>
                      </c:pt>
                      <c:pt idx="135">
                        <c:v>0.83508548185193099</c:v>
                      </c:pt>
                      <c:pt idx="136">
                        <c:v>0.83394268729190002</c:v>
                      </c:pt>
                      <c:pt idx="137">
                        <c:v>0.83270316717349602</c:v>
                      </c:pt>
                      <c:pt idx="138">
                        <c:v>0.83152608365890801</c:v>
                      </c:pt>
                      <c:pt idx="139">
                        <c:v>0.83038277732343502</c:v>
                      </c:pt>
                      <c:pt idx="140">
                        <c:v>0.82927427171795798</c:v>
                      </c:pt>
                      <c:pt idx="141">
                        <c:v>0.82816320723527703</c:v>
                      </c:pt>
                      <c:pt idx="142">
                        <c:v>0.82698817082245402</c:v>
                      </c:pt>
                      <c:pt idx="143">
                        <c:v>0.82581108730786701</c:v>
                      </c:pt>
                      <c:pt idx="144">
                        <c:v>0.82479879548532198</c:v>
                      </c:pt>
                      <c:pt idx="145">
                        <c:v>0.82375426180998601</c:v>
                      </c:pt>
                      <c:pt idx="146">
                        <c:v>0.82267748628185899</c:v>
                      </c:pt>
                      <c:pt idx="147">
                        <c:v>0.82163295260652403</c:v>
                      </c:pt>
                      <c:pt idx="148">
                        <c:v>0.82045586909193702</c:v>
                      </c:pt>
                      <c:pt idx="149">
                        <c:v>0.81934736348645998</c:v>
                      </c:pt>
                      <c:pt idx="150">
                        <c:v>0.81830027093391899</c:v>
                      </c:pt>
                      <c:pt idx="151">
                        <c:v>0.817224007181233</c:v>
                      </c:pt>
                      <c:pt idx="152">
                        <c:v>0.81621120358324695</c:v>
                      </c:pt>
                      <c:pt idx="153">
                        <c:v>0.81519891176070203</c:v>
                      </c:pt>
                      <c:pt idx="154">
                        <c:v>0.81425059186829796</c:v>
                      </c:pt>
                      <c:pt idx="155">
                        <c:v>0.81320605819296199</c:v>
                      </c:pt>
                      <c:pt idx="156">
                        <c:v>0.812129794440277</c:v>
                      </c:pt>
                      <c:pt idx="157">
                        <c:v>0.81118147454787304</c:v>
                      </c:pt>
                      <c:pt idx="158">
                        <c:v>0.81049671900764697</c:v>
                      </c:pt>
                      <c:pt idx="159">
                        <c:v>0.80951615726245096</c:v>
                      </c:pt>
                      <c:pt idx="160">
                        <c:v>0.80827459004228297</c:v>
                      </c:pt>
                      <c:pt idx="161">
                        <c:v>0.80752586257191705</c:v>
                      </c:pt>
                      <c:pt idx="162">
                        <c:v>0.80638255623644395</c:v>
                      </c:pt>
                      <c:pt idx="163">
                        <c:v>0.80533597545934399</c:v>
                      </c:pt>
                      <c:pt idx="164">
                        <c:v>0.80425919993121697</c:v>
                      </c:pt>
                      <c:pt idx="165">
                        <c:v>0.80318037730132597</c:v>
                      </c:pt>
                      <c:pt idx="166">
                        <c:v>0.80242909095375603</c:v>
                      </c:pt>
                      <c:pt idx="167">
                        <c:v>0.80161383267604303</c:v>
                      </c:pt>
                      <c:pt idx="168">
                        <c:v>0.80043879626322001</c:v>
                      </c:pt>
                      <c:pt idx="169">
                        <c:v>0.79942650444067598</c:v>
                      </c:pt>
                      <c:pt idx="170">
                        <c:v>0.79860868728575796</c:v>
                      </c:pt>
                      <c:pt idx="171">
                        <c:v>0.79795566182288302</c:v>
                      </c:pt>
                      <c:pt idx="172">
                        <c:v>0.79684510911564199</c:v>
                      </c:pt>
                      <c:pt idx="173">
                        <c:v>0.79583486439486195</c:v>
                      </c:pt>
                      <c:pt idx="174">
                        <c:v>0.79488654450245699</c:v>
                      </c:pt>
                      <c:pt idx="175">
                        <c:v>0.79387425267991196</c:v>
                      </c:pt>
                      <c:pt idx="176">
                        <c:v>0.79299195181941295</c:v>
                      </c:pt>
                      <c:pt idx="177">
                        <c:v>0.79224066547184202</c:v>
                      </c:pt>
                      <c:pt idx="178">
                        <c:v>0.79139316534133897</c:v>
                      </c:pt>
                      <c:pt idx="179">
                        <c:v>0.79051137625628098</c:v>
                      </c:pt>
                      <c:pt idx="180">
                        <c:v>0.78956305636387702</c:v>
                      </c:pt>
                      <c:pt idx="181">
                        <c:v>0.78878003993895596</c:v>
                      </c:pt>
                      <c:pt idx="182">
                        <c:v>0.78802875359138402</c:v>
                      </c:pt>
                      <c:pt idx="183">
                        <c:v>0.78717869458367595</c:v>
                      </c:pt>
                      <c:pt idx="184">
                        <c:v>0.78616640276113103</c:v>
                      </c:pt>
                      <c:pt idx="185">
                        <c:v>0.78528666077783704</c:v>
                      </c:pt>
                      <c:pt idx="186">
                        <c:v>0.78456761628305705</c:v>
                      </c:pt>
                      <c:pt idx="187">
                        <c:v>0.78358705453786204</c:v>
                      </c:pt>
                      <c:pt idx="188">
                        <c:v>0.78267353537545403</c:v>
                      </c:pt>
                      <c:pt idx="189">
                        <c:v>0.78202050991257899</c:v>
                      </c:pt>
                      <c:pt idx="190">
                        <c:v>0.78123698171221601</c:v>
                      </c:pt>
                      <c:pt idx="191">
                        <c:v>0.78032090367260298</c:v>
                      </c:pt>
                      <c:pt idx="192">
                        <c:v>0.77953737547224</c:v>
                      </c:pt>
                      <c:pt idx="193">
                        <c:v>0.77901536452229303</c:v>
                      </c:pt>
                      <c:pt idx="194">
                        <c:v>0.77777379730212504</c:v>
                      </c:pt>
                      <c:pt idx="195">
                        <c:v>0.77708904176189997</c:v>
                      </c:pt>
                      <c:pt idx="196">
                        <c:v>0.77607674993935505</c:v>
                      </c:pt>
                      <c:pt idx="197">
                        <c:v>0.77499997441122803</c:v>
                      </c:pt>
                      <c:pt idx="198">
                        <c:v>0.77431265999379795</c:v>
                      </c:pt>
                      <c:pt idx="199">
                        <c:v>0.77372667711370902</c:v>
                      </c:pt>
                      <c:pt idx="200">
                        <c:v>0.77297539076613797</c:v>
                      </c:pt>
                      <c:pt idx="201">
                        <c:v>0.77225583449591695</c:v>
                      </c:pt>
                      <c:pt idx="202">
                        <c:v>0.77150454814834502</c:v>
                      </c:pt>
                      <c:pt idx="203">
                        <c:v>0.770852034460911</c:v>
                      </c:pt>
                      <c:pt idx="204">
                        <c:v>0.76996973360041199</c:v>
                      </c:pt>
                      <c:pt idx="205">
                        <c:v>0.76912018636814505</c:v>
                      </c:pt>
                      <c:pt idx="206">
                        <c:v>0.76840318897512905</c:v>
                      </c:pt>
                      <c:pt idx="207">
                        <c:v>0.76778240536504505</c:v>
                      </c:pt>
                      <c:pt idx="208">
                        <c:v>0.76699938894012398</c:v>
                      </c:pt>
                      <c:pt idx="209">
                        <c:v>0.76605106904771902</c:v>
                      </c:pt>
                      <c:pt idx="210">
                        <c:v>0.765331512777497</c:v>
                      </c:pt>
                      <c:pt idx="211">
                        <c:v>0.76477725997475898</c:v>
                      </c:pt>
                      <c:pt idx="212">
                        <c:v>0.76422300717202096</c:v>
                      </c:pt>
                      <c:pt idx="213">
                        <c:v>0.76334121808696298</c:v>
                      </c:pt>
                      <c:pt idx="214">
                        <c:v>0.76249115907925502</c:v>
                      </c:pt>
                      <c:pt idx="215">
                        <c:v>0.76177211458447502</c:v>
                      </c:pt>
                      <c:pt idx="216">
                        <c:v>0.76105511719145902</c:v>
                      </c:pt>
                      <c:pt idx="217">
                        <c:v>0.76043433358137402</c:v>
                      </c:pt>
                      <c:pt idx="218">
                        <c:v>0.75971528908659403</c:v>
                      </c:pt>
                      <c:pt idx="219">
                        <c:v>0.75916103628385601</c:v>
                      </c:pt>
                      <c:pt idx="220">
                        <c:v>0.75831097727614705</c:v>
                      </c:pt>
                      <c:pt idx="221">
                        <c:v>0.75746347714564399</c:v>
                      </c:pt>
                      <c:pt idx="222">
                        <c:v>0.75703767997862803</c:v>
                      </c:pt>
                      <c:pt idx="223">
                        <c:v>0.75645118532309896</c:v>
                      </c:pt>
                      <c:pt idx="224">
                        <c:v>0.75543889350055504</c:v>
                      </c:pt>
                      <c:pt idx="225">
                        <c:v>0.75471933723033302</c:v>
                      </c:pt>
                      <c:pt idx="226">
                        <c:v>0.754066823542899</c:v>
                      </c:pt>
                      <c:pt idx="227">
                        <c:v>0.753446039932814</c:v>
                      </c:pt>
                      <c:pt idx="228">
                        <c:v>0.75279301446993896</c:v>
                      </c:pt>
                      <c:pt idx="229">
                        <c:v>0.75214050078250505</c:v>
                      </c:pt>
                      <c:pt idx="230">
                        <c:v>0.75145318636507497</c:v>
                      </c:pt>
                      <c:pt idx="231">
                        <c:v>0.75083240275498997</c:v>
                      </c:pt>
                      <c:pt idx="232">
                        <c:v>0.75021161914490497</c:v>
                      </c:pt>
                      <c:pt idx="233">
                        <c:v>0.74946289167454005</c:v>
                      </c:pt>
                      <c:pt idx="234">
                        <c:v>0.74880781910990002</c:v>
                      </c:pt>
                      <c:pt idx="235">
                        <c:v>0.748351827191858</c:v>
                      </c:pt>
                      <c:pt idx="236">
                        <c:v>0.74760054084428595</c:v>
                      </c:pt>
                      <c:pt idx="237">
                        <c:v>0.74707852989433898</c:v>
                      </c:pt>
                      <c:pt idx="238">
                        <c:v>0.74645774628425499</c:v>
                      </c:pt>
                      <c:pt idx="239">
                        <c:v>0.74573819001403296</c:v>
                      </c:pt>
                      <c:pt idx="240">
                        <c:v>0.74515220713394603</c:v>
                      </c:pt>
                      <c:pt idx="241">
                        <c:v>0.74453142352386104</c:v>
                      </c:pt>
                      <c:pt idx="242">
                        <c:v>0.743974611843917</c:v>
                      </c:pt>
                      <c:pt idx="243">
                        <c:v>0.74332158638104195</c:v>
                      </c:pt>
                      <c:pt idx="244">
                        <c:v>0.742636830840816</c:v>
                      </c:pt>
                      <c:pt idx="245">
                        <c:v>0.74211481989086903</c:v>
                      </c:pt>
                      <c:pt idx="246">
                        <c:v>0.74155800821092499</c:v>
                      </c:pt>
                      <c:pt idx="247">
                        <c:v>0.74097151355539703</c:v>
                      </c:pt>
                      <c:pt idx="248">
                        <c:v>0.74048174445824</c:v>
                      </c:pt>
                      <c:pt idx="249">
                        <c:v>0.73982871899536495</c:v>
                      </c:pt>
                      <c:pt idx="250">
                        <c:v>0.73907743264779302</c:v>
                      </c:pt>
                      <c:pt idx="251">
                        <c:v>0.73845664903770902</c:v>
                      </c:pt>
                      <c:pt idx="252">
                        <c:v>0.73793463808776205</c:v>
                      </c:pt>
                      <c:pt idx="253">
                        <c:v>0.73737782640781802</c:v>
                      </c:pt>
                      <c:pt idx="254">
                        <c:v>0.73666082901480201</c:v>
                      </c:pt>
                      <c:pt idx="255">
                        <c:v>0.73604004540471701</c:v>
                      </c:pt>
                      <c:pt idx="256">
                        <c:v>0.73545150364742395</c:v>
                      </c:pt>
                      <c:pt idx="257">
                        <c:v>0.73496122277482601</c:v>
                      </c:pt>
                      <c:pt idx="258">
                        <c:v>0.73443921182487903</c:v>
                      </c:pt>
                      <c:pt idx="259">
                        <c:v>0.73375445628465397</c:v>
                      </c:pt>
                      <c:pt idx="260">
                        <c:v>0.73323193355926497</c:v>
                      </c:pt>
                      <c:pt idx="261">
                        <c:v>0.73257941987183095</c:v>
                      </c:pt>
                      <c:pt idx="262">
                        <c:v>0.73205689714644295</c:v>
                      </c:pt>
                      <c:pt idx="263">
                        <c:v>0.73153232731928997</c:v>
                      </c:pt>
                      <c:pt idx="264">
                        <c:v>0.73104460532389803</c:v>
                      </c:pt>
                      <c:pt idx="265">
                        <c:v>0.73032504905367601</c:v>
                      </c:pt>
                      <c:pt idx="266">
                        <c:v>0.72973650729638295</c:v>
                      </c:pt>
                      <c:pt idx="267">
                        <c:v>0.72918225449364504</c:v>
                      </c:pt>
                      <c:pt idx="268">
                        <c:v>0.72869197362104698</c:v>
                      </c:pt>
                      <c:pt idx="269">
                        <c:v>0.72807119001096199</c:v>
                      </c:pt>
                      <c:pt idx="270">
                        <c:v>0.72748520713087494</c:v>
                      </c:pt>
                      <c:pt idx="271">
                        <c:v>0.726994926258277</c:v>
                      </c:pt>
                      <c:pt idx="272">
                        <c:v>0.72653688723846999</c:v>
                      </c:pt>
                      <c:pt idx="273">
                        <c:v>0.72604660636587304</c:v>
                      </c:pt>
                      <c:pt idx="274">
                        <c:v>0.72536185082564697</c:v>
                      </c:pt>
                      <c:pt idx="275">
                        <c:v>0.724772797292913</c:v>
                      </c:pt>
                      <c:pt idx="276">
                        <c:v>0.72428302819575596</c:v>
                      </c:pt>
                      <c:pt idx="277">
                        <c:v>0.72359776088008998</c:v>
                      </c:pt>
                      <c:pt idx="278">
                        <c:v>0.72287871638530998</c:v>
                      </c:pt>
                      <c:pt idx="279">
                        <c:v>0.72235670543536201</c:v>
                      </c:pt>
                      <c:pt idx="280">
                        <c:v>0.72196468544746095</c:v>
                      </c:pt>
                      <c:pt idx="281">
                        <c:v>0.721474404574864</c:v>
                      </c:pt>
                      <c:pt idx="282">
                        <c:v>0.72085413274022003</c:v>
                      </c:pt>
                      <c:pt idx="283">
                        <c:v>0.720659146297151</c:v>
                      </c:pt>
                      <c:pt idx="284">
                        <c:v>0.71980959906488395</c:v>
                      </c:pt>
                      <c:pt idx="285">
                        <c:v>0.71912433174921797</c:v>
                      </c:pt>
                      <c:pt idx="286">
                        <c:v>0.71843752910722802</c:v>
                      </c:pt>
                      <c:pt idx="287">
                        <c:v>0.71791500638184003</c:v>
                      </c:pt>
                      <c:pt idx="288">
                        <c:v>0.71732902350175198</c:v>
                      </c:pt>
                      <c:pt idx="289">
                        <c:v>0.71670823989166799</c:v>
                      </c:pt>
                      <c:pt idx="290">
                        <c:v>0.716281930949211</c:v>
                      </c:pt>
                      <c:pt idx="291">
                        <c:v>0.71582593903116898</c:v>
                      </c:pt>
                      <c:pt idx="292">
                        <c:v>0.71504292260624802</c:v>
                      </c:pt>
                      <c:pt idx="293">
                        <c:v>0.71465090261834596</c:v>
                      </c:pt>
                      <c:pt idx="294">
                        <c:v>0.71422510545133</c:v>
                      </c:pt>
                      <c:pt idx="295">
                        <c:v>0.71354034991110404</c:v>
                      </c:pt>
                      <c:pt idx="296">
                        <c:v>0.71298609710836702</c:v>
                      </c:pt>
                      <c:pt idx="297">
                        <c:v>0.71236531349828203</c:v>
                      </c:pt>
                      <c:pt idx="298">
                        <c:v>0.71180850181833799</c:v>
                      </c:pt>
                      <c:pt idx="299">
                        <c:v>0.71112374627811303</c:v>
                      </c:pt>
                      <c:pt idx="300">
                        <c:v>0.71047072081523799</c:v>
                      </c:pt>
                      <c:pt idx="301">
                        <c:v>0.71004492364822203</c:v>
                      </c:pt>
                      <c:pt idx="302">
                        <c:v>0.70929363730065098</c:v>
                      </c:pt>
                      <c:pt idx="303">
                        <c:v>0.70880591530525905</c:v>
                      </c:pt>
                      <c:pt idx="304">
                        <c:v>0.70824910362531501</c:v>
                      </c:pt>
                      <c:pt idx="305">
                        <c:v>0.70753210623229901</c:v>
                      </c:pt>
                      <c:pt idx="306">
                        <c:v>0.70687703366765897</c:v>
                      </c:pt>
                      <c:pt idx="307">
                        <c:v>0.70616003627464297</c:v>
                      </c:pt>
                      <c:pt idx="308">
                        <c:v>0.70553925266455897</c:v>
                      </c:pt>
                      <c:pt idx="309">
                        <c:v>0.70495071090726502</c:v>
                      </c:pt>
                      <c:pt idx="310">
                        <c:v>0.70423371351425001</c:v>
                      </c:pt>
                      <c:pt idx="311">
                        <c:v>0.70361292990416502</c:v>
                      </c:pt>
                      <c:pt idx="312">
                        <c:v>0.70299214629408102</c:v>
                      </c:pt>
                      <c:pt idx="313">
                        <c:v>0.702339632606647</c:v>
                      </c:pt>
                      <c:pt idx="314">
                        <c:v>0.70165231818921603</c:v>
                      </c:pt>
                      <c:pt idx="315">
                        <c:v>0.70096756264899096</c:v>
                      </c:pt>
                      <c:pt idx="316">
                        <c:v>0.700282807108765</c:v>
                      </c:pt>
                      <c:pt idx="317">
                        <c:v>0.69966202349868101</c:v>
                      </c:pt>
                      <c:pt idx="318">
                        <c:v>0.69900899803580596</c:v>
                      </c:pt>
                      <c:pt idx="319">
                        <c:v>0.69828995354102597</c:v>
                      </c:pt>
                      <c:pt idx="320">
                        <c:v>0.69757039727080405</c:v>
                      </c:pt>
                      <c:pt idx="321">
                        <c:v>0.69681911092323301</c:v>
                      </c:pt>
                      <c:pt idx="322">
                        <c:v>0.69606782457566196</c:v>
                      </c:pt>
                      <c:pt idx="323">
                        <c:v>0.69531653822809003</c:v>
                      </c:pt>
                      <c:pt idx="324">
                        <c:v>0.69453352180316896</c:v>
                      </c:pt>
                      <c:pt idx="325">
                        <c:v>0.69378223545559903</c:v>
                      </c:pt>
                      <c:pt idx="326">
                        <c:v>0.69299870725523605</c:v>
                      </c:pt>
                      <c:pt idx="327">
                        <c:v>0.69221517905487395</c:v>
                      </c:pt>
                      <c:pt idx="328">
                        <c:v>0.69126941803967501</c:v>
                      </c:pt>
                      <c:pt idx="329">
                        <c:v>0.69035282822461996</c:v>
                      </c:pt>
                      <c:pt idx="330">
                        <c:v>0.68953756994690796</c:v>
                      </c:pt>
                      <c:pt idx="331">
                        <c:v>0.68872231166919695</c:v>
                      </c:pt>
                      <c:pt idx="332">
                        <c:v>0.68790449451428004</c:v>
                      </c:pt>
                      <c:pt idx="333">
                        <c:v>0.68695873349908099</c:v>
                      </c:pt>
                      <c:pt idx="334">
                        <c:v>0.68604214368402605</c:v>
                      </c:pt>
                      <c:pt idx="335">
                        <c:v>0.68493363807854901</c:v>
                      </c:pt>
                      <c:pt idx="336">
                        <c:v>0.68401960714069998</c:v>
                      </c:pt>
                      <c:pt idx="337">
                        <c:v>0.68284252362611297</c:v>
                      </c:pt>
                      <c:pt idx="338">
                        <c:v>0.68179798995077801</c:v>
                      </c:pt>
                      <c:pt idx="339">
                        <c:v>0.680817428205583</c:v>
                      </c:pt>
                      <c:pt idx="340">
                        <c:v>0.67983942533759301</c:v>
                      </c:pt>
                      <c:pt idx="341">
                        <c:v>0.67879284456049305</c:v>
                      </c:pt>
                      <c:pt idx="342">
                        <c:v>0.67751903548753201</c:v>
                      </c:pt>
                      <c:pt idx="343">
                        <c:v>0.67614952440708298</c:v>
                      </c:pt>
                      <c:pt idx="344">
                        <c:v>0.67487571533412305</c:v>
                      </c:pt>
                      <c:pt idx="345">
                        <c:v>0.67363465988939597</c:v>
                      </c:pt>
                      <c:pt idx="346">
                        <c:v>0.67236085081643604</c:v>
                      </c:pt>
                      <c:pt idx="347">
                        <c:v>0.67108755351891702</c:v>
                      </c:pt>
                      <c:pt idx="348">
                        <c:v>0.66974721363861101</c:v>
                      </c:pt>
                      <c:pt idx="349">
                        <c:v>0.66827892989802395</c:v>
                      </c:pt>
                      <c:pt idx="350">
                        <c:v>0.66693910179315896</c:v>
                      </c:pt>
                      <c:pt idx="351">
                        <c:v>0.66504502088555595</c:v>
                      </c:pt>
                      <c:pt idx="352">
                        <c:v>0.66331573166999502</c:v>
                      </c:pt>
                      <c:pt idx="353">
                        <c:v>0.66174662816750596</c:v>
                      </c:pt>
                      <c:pt idx="354">
                        <c:v>0.65995080814460005</c:v>
                      </c:pt>
                      <c:pt idx="355">
                        <c:v>0.65799224353141506</c:v>
                      </c:pt>
                      <c:pt idx="356">
                        <c:v>0.65603163181646496</c:v>
                      </c:pt>
                      <c:pt idx="357">
                        <c:v>0.65417183986341798</c:v>
                      </c:pt>
                      <c:pt idx="358">
                        <c:v>0.65211245548833097</c:v>
                      </c:pt>
                      <c:pt idx="359">
                        <c:v>0.64999165806031001</c:v>
                      </c:pt>
                      <c:pt idx="360">
                        <c:v>0.64773779901759598</c:v>
                      </c:pt>
                      <c:pt idx="361">
                        <c:v>0.64541945626930097</c:v>
                      </c:pt>
                      <c:pt idx="362">
                        <c:v>0.64297112255896005</c:v>
                      </c:pt>
                      <c:pt idx="363">
                        <c:v>0.64045574626583002</c:v>
                      </c:pt>
                      <c:pt idx="364">
                        <c:v>0.63767987627317002</c:v>
                      </c:pt>
                      <c:pt idx="365">
                        <c:v>0.63516501175548201</c:v>
                      </c:pt>
                      <c:pt idx="366">
                        <c:v>0.63193263806933697</c:v>
                      </c:pt>
                      <c:pt idx="367">
                        <c:v>0.62895973453184395</c:v>
                      </c:pt>
                      <c:pt idx="368">
                        <c:v>0.62579184455128001</c:v>
                      </c:pt>
                      <c:pt idx="369">
                        <c:v>0.62233070724295303</c:v>
                      </c:pt>
                      <c:pt idx="370">
                        <c:v>0.61870733711978898</c:v>
                      </c:pt>
                      <c:pt idx="371">
                        <c:v>0.61508140811942003</c:v>
                      </c:pt>
                      <c:pt idx="372">
                        <c:v>0.61139150718891</c:v>
                      </c:pt>
                      <c:pt idx="373">
                        <c:v>0.60757059174547201</c:v>
                      </c:pt>
                      <c:pt idx="374">
                        <c:v>0.60332643801222297</c:v>
                      </c:pt>
                      <c:pt idx="375">
                        <c:v>0.59907972540177001</c:v>
                      </c:pt>
                      <c:pt idx="376">
                        <c:v>0.59473679900838405</c:v>
                      </c:pt>
                      <c:pt idx="377">
                        <c:v>0.59022908092295601</c:v>
                      </c:pt>
                      <c:pt idx="378">
                        <c:v>0.58559290720180701</c:v>
                      </c:pt>
                      <c:pt idx="379">
                        <c:v>0.58085847259596102</c:v>
                      </c:pt>
                      <c:pt idx="380">
                        <c:v>0.57563375711751696</c:v>
                      </c:pt>
                      <c:pt idx="381">
                        <c:v>0.57040648276186801</c:v>
                      </c:pt>
                      <c:pt idx="382">
                        <c:v>0.56521605623797999</c:v>
                      </c:pt>
                      <c:pt idx="383">
                        <c:v>0.55992532172763099</c:v>
                      </c:pt>
                      <c:pt idx="384">
                        <c:v>0.55421032537658999</c:v>
                      </c:pt>
                      <c:pt idx="385">
                        <c:v>0.54865807361582697</c:v>
                      </c:pt>
                      <c:pt idx="386">
                        <c:v>0.54300960807213206</c:v>
                      </c:pt>
                      <c:pt idx="387">
                        <c:v>0.53732685357388199</c:v>
                      </c:pt>
                      <c:pt idx="388">
                        <c:v>0.53157961537004905</c:v>
                      </c:pt>
                      <c:pt idx="389">
                        <c:v>0.52557137169124402</c:v>
                      </c:pt>
                      <c:pt idx="390">
                        <c:v>0.51965985357081101</c:v>
                      </c:pt>
                      <c:pt idx="391">
                        <c:v>0.51368385174479603</c:v>
                      </c:pt>
                      <c:pt idx="392">
                        <c:v>0.50754510532850405</c:v>
                      </c:pt>
                      <c:pt idx="393">
                        <c:v>0.501699606239976</c:v>
                      </c:pt>
                      <c:pt idx="394">
                        <c:v>0.49565707360661498</c:v>
                      </c:pt>
                      <c:pt idx="395">
                        <c:v>0.48981157451808699</c:v>
                      </c:pt>
                      <c:pt idx="396">
                        <c:v>0.48406484808969602</c:v>
                      </c:pt>
                      <c:pt idx="397">
                        <c:v>0.47815281819382199</c:v>
                      </c:pt>
                      <c:pt idx="398">
                        <c:v>0.47253659450291702</c:v>
                      </c:pt>
                      <c:pt idx="399">
                        <c:v>0.46678935629908602</c:v>
                      </c:pt>
                      <c:pt idx="400">
                        <c:v>0.46123710453832201</c:v>
                      </c:pt>
                      <c:pt idx="401">
                        <c:v>0.45571914173211397</c:v>
                      </c:pt>
                      <c:pt idx="402">
                        <c:v>0.45016688997135101</c:v>
                      </c:pt>
                      <c:pt idx="403">
                        <c:v>0.44464892716514298</c:v>
                      </c:pt>
                      <c:pt idx="404">
                        <c:v>0.43942421168669998</c:v>
                      </c:pt>
                      <c:pt idx="405">
                        <c:v>0.434066946369005</c:v>
                      </c:pt>
                      <c:pt idx="406">
                        <c:v>0.428940491775257</c:v>
                      </c:pt>
                      <c:pt idx="407">
                        <c:v>0.42378230710415998</c:v>
                      </c:pt>
                      <c:pt idx="408">
                        <c:v>0.41865380540864799</c:v>
                      </c:pt>
                      <c:pt idx="409">
                        <c:v>0.41362612347503702</c:v>
                      </c:pt>
                      <c:pt idx="410">
                        <c:v>0.408694655324359</c:v>
                      </c:pt>
                      <c:pt idx="411">
                        <c:v>0.40379491725102901</c:v>
                      </c:pt>
                      <c:pt idx="412">
                        <c:v>0.39899395183783698</c:v>
                      </c:pt>
                      <c:pt idx="413">
                        <c:v>0.39416125634729499</c:v>
                      </c:pt>
                      <c:pt idx="414">
                        <c:v>0.38932804908131202</c:v>
                      </c:pt>
                      <c:pt idx="415">
                        <c:v>0.384494841815329</c:v>
                      </c:pt>
                      <c:pt idx="416">
                        <c:v>0.37972816535669202</c:v>
                      </c:pt>
                      <c:pt idx="417">
                        <c:v>0.37508994453377797</c:v>
                      </c:pt>
                      <c:pt idx="418">
                        <c:v>0.37022500719044499</c:v>
                      </c:pt>
                      <c:pt idx="419">
                        <c:v>0.36549006080915802</c:v>
                      </c:pt>
                      <c:pt idx="420">
                        <c:v>0.360689095395966</c:v>
                      </c:pt>
                      <c:pt idx="421">
                        <c:v>0.35598690264291</c:v>
                      </c:pt>
                      <c:pt idx="422">
                        <c:v>0.35112196529957801</c:v>
                      </c:pt>
                      <c:pt idx="423">
                        <c:v>0.34635272996373601</c:v>
                      </c:pt>
                      <c:pt idx="424">
                        <c:v>0.34158605350509902</c:v>
                      </c:pt>
                      <c:pt idx="425">
                        <c:v>0.33684957179748898</c:v>
                      </c:pt>
                      <c:pt idx="426">
                        <c:v>0.332050653486061</c:v>
                      </c:pt>
                      <c:pt idx="427">
                        <c:v>0.32724968807286903</c:v>
                      </c:pt>
                      <c:pt idx="428">
                        <c:v>0.32231821992219001</c:v>
                      </c:pt>
                      <c:pt idx="429">
                        <c:v>0.31741899362430198</c:v>
                      </c:pt>
                      <c:pt idx="430">
                        <c:v>0.31248957257538701</c:v>
                      </c:pt>
                      <c:pt idx="431">
                        <c:v>0.30765636530940399</c:v>
                      </c:pt>
                      <c:pt idx="432">
                        <c:v>0.30275713901151602</c:v>
                      </c:pt>
                      <c:pt idx="433">
                        <c:v>0.29785995981539198</c:v>
                      </c:pt>
                      <c:pt idx="434">
                        <c:v>0.29299246359485398</c:v>
                      </c:pt>
                      <c:pt idx="435">
                        <c:v>0.28809528439873</c:v>
                      </c:pt>
                      <c:pt idx="436">
                        <c:v>0.283195546325401</c:v>
                      </c:pt>
                      <c:pt idx="437">
                        <c:v>0.27829836712927802</c:v>
                      </c:pt>
                      <c:pt idx="438">
                        <c:v>0.27336689897859801</c:v>
                      </c:pt>
                      <c:pt idx="439">
                        <c:v>0.26853420348805601</c:v>
                      </c:pt>
                      <c:pt idx="440">
                        <c:v>0.26370099622207399</c:v>
                      </c:pt>
                      <c:pt idx="441">
                        <c:v>0.25899829169357702</c:v>
                      </c:pt>
                      <c:pt idx="442">
                        <c:v>0.25426180998596698</c:v>
                      </c:pt>
                      <c:pt idx="443">
                        <c:v>0.249396360867193</c:v>
                      </c:pt>
                      <c:pt idx="444">
                        <c:v>0.244595395454001</c:v>
                      </c:pt>
                      <c:pt idx="445">
                        <c:v>0.239991463585642</c:v>
                      </c:pt>
                      <c:pt idx="446">
                        <c:v>0.23545150364742401</c:v>
                      </c:pt>
                      <c:pt idx="447">
                        <c:v>0.230978074516551</c:v>
                      </c:pt>
                      <c:pt idx="448">
                        <c:v>0.22666738997595701</c:v>
                      </c:pt>
                      <c:pt idx="449">
                        <c:v>0.22242323624270799</c:v>
                      </c:pt>
                      <c:pt idx="450">
                        <c:v>0.217982048964627</c:v>
                      </c:pt>
                      <c:pt idx="451">
                        <c:v>0.21376962530872901</c:v>
                      </c:pt>
                      <c:pt idx="452">
                        <c:v>0.209687704390316</c:v>
                      </c:pt>
                      <c:pt idx="453">
                        <c:v>0.20570199725483601</c:v>
                      </c:pt>
                      <c:pt idx="454">
                        <c:v>0.201817621656699</c:v>
                      </c:pt>
                      <c:pt idx="455">
                        <c:v>0.19802894806605201</c:v>
                      </c:pt>
                      <c:pt idx="456">
                        <c:v>0.19433904713554201</c:v>
                      </c:pt>
                      <c:pt idx="457">
                        <c:v>0.190811379019868</c:v>
                      </c:pt>
                      <c:pt idx="458">
                        <c:v>0.187219738974054</c:v>
                      </c:pt>
                      <c:pt idx="459">
                        <c:v>0.18375860166572699</c:v>
                      </c:pt>
                      <c:pt idx="460">
                        <c:v>0.180361948062981</c:v>
                      </c:pt>
                      <c:pt idx="461">
                        <c:v>0.17725854178799999</c:v>
                      </c:pt>
                      <c:pt idx="462">
                        <c:v>0.174124940761993</c:v>
                      </c:pt>
                      <c:pt idx="463">
                        <c:v>0.17102102271156999</c:v>
                      </c:pt>
                      <c:pt idx="464">
                        <c:v>0.16808240812863201</c:v>
                      </c:pt>
                      <c:pt idx="465">
                        <c:v>0.165372557167875</c:v>
                      </c:pt>
                      <c:pt idx="466">
                        <c:v>0.16262841725256399</c:v>
                      </c:pt>
                      <c:pt idx="467">
                        <c:v>0.16008131088208599</c:v>
                      </c:pt>
                      <c:pt idx="468">
                        <c:v>0.15756644636439801</c:v>
                      </c:pt>
                      <c:pt idx="469">
                        <c:v>0.155248615391544</c:v>
                      </c:pt>
                      <c:pt idx="470">
                        <c:v>0.15293027264324899</c:v>
                      </c:pt>
                      <c:pt idx="471">
                        <c:v>0.15070865545332501</c:v>
                      </c:pt>
                      <c:pt idx="472">
                        <c:v>0.14861958810265399</c:v>
                      </c:pt>
                      <c:pt idx="473">
                        <c:v>0.14669326534225999</c:v>
                      </c:pt>
                      <c:pt idx="474">
                        <c:v>0.144897445319353</c:v>
                      </c:pt>
                      <c:pt idx="475">
                        <c:v>0.142971122558959</c:v>
                      </c:pt>
                      <c:pt idx="476">
                        <c:v>0.141141013581497</c:v>
                      </c:pt>
                      <c:pt idx="477">
                        <c:v>0.139574468956214</c:v>
                      </c:pt>
                      <c:pt idx="478">
                        <c:v>0.137941393523584</c:v>
                      </c:pt>
                      <c:pt idx="479">
                        <c:v>0.136340048168304</c:v>
                      </c:pt>
                      <c:pt idx="480">
                        <c:v>0.13493573635785799</c:v>
                      </c:pt>
                      <c:pt idx="481">
                        <c:v>0.13349969447006199</c:v>
                      </c:pt>
                      <c:pt idx="482">
                        <c:v>0.13212762451240601</c:v>
                      </c:pt>
                      <c:pt idx="483">
                        <c:v>0.13088605729223701</c:v>
                      </c:pt>
                      <c:pt idx="484">
                        <c:v>0.129679290802064</c:v>
                      </c:pt>
                      <c:pt idx="485">
                        <c:v>0.12850425438924201</c:v>
                      </c:pt>
                      <c:pt idx="486">
                        <c:v>0.12745972071390599</c:v>
                      </c:pt>
                      <c:pt idx="487">
                        <c:v>0.12644742889136101</c:v>
                      </c:pt>
                      <c:pt idx="488">
                        <c:v>0.12546686714616601</c:v>
                      </c:pt>
                      <c:pt idx="489">
                        <c:v>0.124518547253762</c:v>
                      </c:pt>
                      <c:pt idx="490">
                        <c:v>0.12363675816870399</c:v>
                      </c:pt>
                      <c:pt idx="491">
                        <c:v>0.12272272723085501</c:v>
                      </c:pt>
                      <c:pt idx="492">
                        <c:v>0.121744724362865</c:v>
                      </c:pt>
                      <c:pt idx="493">
                        <c:v>0.120959149060738</c:v>
                      </c:pt>
                      <c:pt idx="494">
                        <c:v>0.12014389078302699</c:v>
                      </c:pt>
                      <c:pt idx="495">
                        <c:v>0.119360362582664</c:v>
                      </c:pt>
                      <c:pt idx="496">
                        <c:v>0.11860907623509299</c:v>
                      </c:pt>
                      <c:pt idx="497">
                        <c:v>0.117889519964872</c:v>
                      </c:pt>
                      <c:pt idx="498">
                        <c:v>0.1171382336173</c:v>
                      </c:pt>
                      <c:pt idx="499">
                        <c:v>0.116453478077076</c:v>
                      </c:pt>
                      <c:pt idx="500">
                        <c:v>0.11580096438964201</c:v>
                      </c:pt>
                      <c:pt idx="501">
                        <c:v>0.11511364997221001</c:v>
                      </c:pt>
                      <c:pt idx="502">
                        <c:v>0.114460624509336</c:v>
                      </c:pt>
                      <c:pt idx="503">
                        <c:v>0.113874641629247</c:v>
                      </c:pt>
                      <c:pt idx="504">
                        <c:v>0.11321956906460701</c:v>
                      </c:pt>
                      <c:pt idx="505">
                        <c:v>0.112600832556287</c:v>
                      </c:pt>
                      <c:pt idx="506">
                        <c:v>0.111980048946203</c:v>
                      </c:pt>
                      <c:pt idx="507">
                        <c:v>0.11126100445142301</c:v>
                      </c:pt>
                      <c:pt idx="508">
                        <c:v>0.110770723578825</c:v>
                      </c:pt>
                      <c:pt idx="509">
                        <c:v>0.110216470776087</c:v>
                      </c:pt>
                      <c:pt idx="510">
                        <c:v>0.10962792901879399</c:v>
                      </c:pt>
                      <c:pt idx="511">
                        <c:v>0.10904143436326499</c:v>
                      </c:pt>
                      <c:pt idx="512">
                        <c:v>0.108452892605971</c:v>
                      </c:pt>
                      <c:pt idx="513">
                        <c:v>0.107863839073236</c:v>
                      </c:pt>
                      <c:pt idx="514">
                        <c:v>0.107243567238593</c:v>
                      </c:pt>
                      <c:pt idx="515">
                        <c:v>0.10672104451320399</c:v>
                      </c:pt>
                      <c:pt idx="516">
                        <c:v>0.106166791710466</c:v>
                      </c:pt>
                      <c:pt idx="517">
                        <c:v>0.105612538907728</c:v>
                      </c:pt>
                      <c:pt idx="518">
                        <c:v>0.10518622996527099</c:v>
                      </c:pt>
                      <c:pt idx="519">
                        <c:v>0.10466421901532399</c:v>
                      </c:pt>
                      <c:pt idx="520">
                        <c:v>0.104109966212585</c:v>
                      </c:pt>
                      <c:pt idx="521">
                        <c:v>0.103422651795155</c:v>
                      </c:pt>
                      <c:pt idx="522">
                        <c:v>0.102900640845207</c:v>
                      </c:pt>
                      <c:pt idx="523">
                        <c:v>0.102575151664652</c:v>
                      </c:pt>
                      <c:pt idx="524">
                        <c:v>0.102053140714705</c:v>
                      </c:pt>
                      <c:pt idx="525">
                        <c:v>0.10143235710462099</c:v>
                      </c:pt>
                      <c:pt idx="526">
                        <c:v>0.100909834379232</c:v>
                      </c:pt>
                      <c:pt idx="527">
                        <c:v>0.100254761814592</c:v>
                      </c:pt>
                      <c:pt idx="528">
                        <c:v>9.9799281671990606E-2</c:v>
                      </c:pt>
                      <c:pt idx="529">
                        <c:v>9.9407261684088796E-2</c:v>
                      </c:pt>
                      <c:pt idx="530">
                        <c:v>9.8850961779586299E-2</c:v>
                      </c:pt>
                      <c:pt idx="531">
                        <c:v>9.8328439054197705E-2</c:v>
                      </c:pt>
                      <c:pt idx="532">
                        <c:v>9.7872958911596794E-2</c:v>
                      </c:pt>
                      <c:pt idx="533">
                        <c:v>9.7414408116348897E-2</c:v>
                      </c:pt>
                      <c:pt idx="534">
                        <c:v>9.6825866359055504E-2</c:v>
                      </c:pt>
                      <c:pt idx="535">
                        <c:v>9.6303855409108199E-2</c:v>
                      </c:pt>
                      <c:pt idx="536">
                        <c:v>9.5813574536510598E-2</c:v>
                      </c:pt>
                      <c:pt idx="537">
                        <c:v>9.5357582618468398E-2</c:v>
                      </c:pt>
                      <c:pt idx="538">
                        <c:v>9.4899543598661706E-2</c:v>
                      </c:pt>
                      <c:pt idx="539">
                        <c:v>9.4409262726064105E-2</c:v>
                      </c:pt>
                      <c:pt idx="540">
                        <c:v>9.3887251776116898E-2</c:v>
                      </c:pt>
                      <c:pt idx="541">
                        <c:v>9.3396970903519297E-2</c:v>
                      </c:pt>
                      <c:pt idx="542">
                        <c:v>9.2940978985476999E-2</c:v>
                      </c:pt>
                      <c:pt idx="543">
                        <c:v>9.2517228920225694E-2</c:v>
                      </c:pt>
                      <c:pt idx="544">
                        <c:v>9.2027459823068702E-2</c:v>
                      </c:pt>
                      <c:pt idx="545">
                        <c:v>9.1569420803261997E-2</c:v>
                      </c:pt>
                      <c:pt idx="546">
                        <c:v>9.1046898077873598E-2</c:v>
                      </c:pt>
                      <c:pt idx="547">
                        <c:v>9.0524887127926404E-2</c:v>
                      </c:pt>
                      <c:pt idx="548">
                        <c:v>9.0098578185469305E-2</c:v>
                      </c:pt>
                      <c:pt idx="549">
                        <c:v>8.9674828120218E-2</c:v>
                      </c:pt>
                      <c:pt idx="550">
                        <c:v>8.9152817170270807E-2</c:v>
                      </c:pt>
                      <c:pt idx="551">
                        <c:v>8.8760797182369094E-2</c:v>
                      </c:pt>
                      <c:pt idx="552">
                        <c:v>8.8369288969908699E-2</c:v>
                      </c:pt>
                      <c:pt idx="553">
                        <c:v>8.7911249950101994E-2</c:v>
                      </c:pt>
                      <c:pt idx="554">
                        <c:v>8.7487499884850703E-2</c:v>
                      </c:pt>
                      <c:pt idx="555">
                        <c:v>8.6964977159462206E-2</c:v>
                      </c:pt>
                      <c:pt idx="556">
                        <c:v>8.6442966209514999E-2</c:v>
                      </c:pt>
                      <c:pt idx="557">
                        <c:v>8.6016657267057997E-2</c:v>
                      </c:pt>
                      <c:pt idx="558">
                        <c:v>8.5561177124456197E-2</c:v>
                      </c:pt>
                      <c:pt idx="559">
                        <c:v>8.5169157136555207E-2</c:v>
                      </c:pt>
                      <c:pt idx="560">
                        <c:v>8.4711118116747905E-2</c:v>
                      </c:pt>
                      <c:pt idx="561">
                        <c:v>8.4287368051496697E-2</c:v>
                      </c:pt>
                      <c:pt idx="562">
                        <c:v>8.3895859839036205E-2</c:v>
                      </c:pt>
                      <c:pt idx="563">
                        <c:v>8.34378208192295E-2</c:v>
                      </c:pt>
                      <c:pt idx="564">
                        <c:v>8.3014070753978195E-2</c:v>
                      </c:pt>
                      <c:pt idx="565">
                        <c:v>8.2654292618867406E-2</c:v>
                      </c:pt>
                      <c:pt idx="566">
                        <c:v>8.2230542553616101E-2</c:v>
                      </c:pt>
                      <c:pt idx="567">
                        <c:v>8.1871276193946504E-2</c:v>
                      </c:pt>
                      <c:pt idx="568">
                        <c:v>8.1511498058835702E-2</c:v>
                      </c:pt>
                      <c:pt idx="569">
                        <c:v>8.1119478070934101E-2</c:v>
                      </c:pt>
                      <c:pt idx="570">
                        <c:v>8.0693680903918402E-2</c:v>
                      </c:pt>
                      <c:pt idx="571">
                        <c:v>8.0302172691457896E-2</c:v>
                      </c:pt>
                      <c:pt idx="572">
                        <c:v>7.9846180773415695E-2</c:v>
                      </c:pt>
                      <c:pt idx="573">
                        <c:v>7.9486402638304907E-2</c:v>
                      </c:pt>
                      <c:pt idx="574">
                        <c:v>7.8964391688357699E-2</c:v>
                      </c:pt>
                      <c:pt idx="575">
                        <c:v>7.8540641623105603E-2</c:v>
                      </c:pt>
                      <c:pt idx="576">
                        <c:v>7.8180863487994898E-2</c:v>
                      </c:pt>
                      <c:pt idx="577">
                        <c:v>7.7789355275534405E-2</c:v>
                      </c:pt>
                      <c:pt idx="578">
                        <c:v>7.7461818993214596E-2</c:v>
                      </c:pt>
                      <c:pt idx="579">
                        <c:v>7.7069799005312897E-2</c:v>
                      </c:pt>
                      <c:pt idx="580">
                        <c:v>7.6646048940061495E-2</c:v>
                      </c:pt>
                      <c:pt idx="581">
                        <c:v>7.6318512657741699E-2</c:v>
                      </c:pt>
                      <c:pt idx="582">
                        <c:v>7.5860473637934994E-2</c:v>
                      </c:pt>
                      <c:pt idx="583">
                        <c:v>7.5535496232820895E-2</c:v>
                      </c:pt>
                      <c:pt idx="584">
                        <c:v>7.5242248905056403E-2</c:v>
                      </c:pt>
                      <c:pt idx="585">
                        <c:v>7.48824707699456E-2</c:v>
                      </c:pt>
                      <c:pt idx="586">
                        <c:v>7.4456673602929901E-2</c:v>
                      </c:pt>
                      <c:pt idx="587">
                        <c:v>7.4099454345024796E-2</c:v>
                      </c:pt>
                      <c:pt idx="588">
                        <c:v>7.3739676209914007E-2</c:v>
                      </c:pt>
                      <c:pt idx="589">
                        <c:v>7.3443870004943804E-2</c:v>
                      </c:pt>
                      <c:pt idx="590">
                        <c:v>7.3118892599829594E-2</c:v>
                      </c:pt>
                      <c:pt idx="591">
                        <c:v>7.2695142534578303E-2</c:v>
                      </c:pt>
                      <c:pt idx="592">
                        <c:v>7.2399848105049305E-2</c:v>
                      </c:pt>
                      <c:pt idx="593">
                        <c:v>7.1976098039798E-2</c:v>
                      </c:pt>
                      <c:pt idx="594">
                        <c:v>7.1584078051896302E-2</c:v>
                      </c:pt>
                      <c:pt idx="595">
                        <c:v>7.1256541769576395E-2</c:v>
                      </c:pt>
                      <c:pt idx="596">
                        <c:v>7.0931564364461602E-2</c:v>
                      </c:pt>
                      <c:pt idx="597">
                        <c:v>7.0539544376559807E-2</c:v>
                      </c:pt>
                      <c:pt idx="598">
                        <c:v>7.0244249947030907E-2</c:v>
                      </c:pt>
                      <c:pt idx="599">
                        <c:v>6.9918760766475505E-2</c:v>
                      </c:pt>
                      <c:pt idx="600">
                        <c:v>6.9559494406806005E-2</c:v>
                      </c:pt>
                      <c:pt idx="601">
                        <c:v>6.9231958124486098E-2</c:v>
                      </c:pt>
                      <c:pt idx="602">
                        <c:v>6.8906468943930696E-2</c:v>
                      </c:pt>
                      <c:pt idx="603">
                        <c:v>6.8578932661610803E-2</c:v>
                      </c:pt>
                      <c:pt idx="604">
                        <c:v>6.8253955256496704E-2</c:v>
                      </c:pt>
                      <c:pt idx="605">
                        <c:v>6.7992438006081804E-2</c:v>
                      </c:pt>
                      <c:pt idx="606">
                        <c:v>6.7664901723761897E-2</c:v>
                      </c:pt>
                      <c:pt idx="607">
                        <c:v>6.7436138101579196E-2</c:v>
                      </c:pt>
                      <c:pt idx="608">
                        <c:v>6.7012388036327905E-2</c:v>
                      </c:pt>
                      <c:pt idx="609">
                        <c:v>6.6620368048426207E-2</c:v>
                      </c:pt>
                      <c:pt idx="610">
                        <c:v>6.6228859835965798E-2</c:v>
                      </c:pt>
                      <c:pt idx="611">
                        <c:v>6.6000096213783097E-2</c:v>
                      </c:pt>
                      <c:pt idx="612">
                        <c:v>6.5706848886018507E-2</c:v>
                      </c:pt>
                      <c:pt idx="613">
                        <c:v>6.5379312603698697E-2</c:v>
                      </c:pt>
                      <c:pt idx="614">
                        <c:v>6.51822790588657E-2</c:v>
                      </c:pt>
                      <c:pt idx="615">
                        <c:v>6.4726287140823402E-2</c:v>
                      </c:pt>
                      <c:pt idx="616">
                        <c:v>6.4366509005712599E-2</c:v>
                      </c:pt>
                      <c:pt idx="617">
                        <c:v>6.4038972723392804E-2</c:v>
                      </c:pt>
                      <c:pt idx="618">
                        <c:v>6.3745725395628297E-2</c:v>
                      </c:pt>
                      <c:pt idx="619">
                        <c:v>6.3516961773444805E-2</c:v>
                      </c:pt>
                      <c:pt idx="620">
                        <c:v>6.3255956298471305E-2</c:v>
                      </c:pt>
                      <c:pt idx="621">
                        <c:v>6.2863936310569496E-2</c:v>
                      </c:pt>
                      <c:pt idx="622">
                        <c:v>6.2602930835595899E-2</c:v>
                      </c:pt>
                      <c:pt idx="623">
                        <c:v>6.2374167213413302E-2</c:v>
                      </c:pt>
                      <c:pt idx="624">
                        <c:v>6.2112649962998402E-2</c:v>
                      </c:pt>
                      <c:pt idx="625">
                        <c:v>6.1787672557884199E-2</c:v>
                      </c:pt>
                      <c:pt idx="626">
                        <c:v>6.1395652569982501E-2</c:v>
                      </c:pt>
                      <c:pt idx="627">
                        <c:v>6.1199130800590702E-2</c:v>
                      </c:pt>
                      <c:pt idx="628">
                        <c:v>6.0905883472826203E-2</c:v>
                      </c:pt>
                      <c:pt idx="629">
                        <c:v>6.0479574530369097E-2</c:v>
                      </c:pt>
                      <c:pt idx="630">
                        <c:v>6.0154597125254901E-2</c:v>
                      </c:pt>
                      <c:pt idx="631">
                        <c:v>5.9957563580421903E-2</c:v>
                      </c:pt>
                      <c:pt idx="632">
                        <c:v>5.9696046330006997E-2</c:v>
                      </c:pt>
                      <c:pt idx="633">
                        <c:v>5.94350408550334E-2</c:v>
                      </c:pt>
                      <c:pt idx="634">
                        <c:v>5.91417935272689E-2</c:v>
                      </c:pt>
                      <c:pt idx="635">
                        <c:v>5.8814257244949097E-2</c:v>
                      </c:pt>
                      <c:pt idx="636">
                        <c:v>5.8553251769975397E-2</c:v>
                      </c:pt>
                      <c:pt idx="637">
                        <c:v>5.8193473634864601E-2</c:v>
                      </c:pt>
                      <c:pt idx="638">
                        <c:v>5.7900738082541398E-2</c:v>
                      </c:pt>
                      <c:pt idx="639">
                        <c:v>5.7705751639472801E-2</c:v>
                      </c:pt>
                      <c:pt idx="640">
                        <c:v>5.7410457209943901E-2</c:v>
                      </c:pt>
                      <c:pt idx="641">
                        <c:v>5.7181181812319903E-2</c:v>
                      </c:pt>
                      <c:pt idx="642">
                        <c:v>5.68879344845553E-2</c:v>
                      </c:pt>
                      <c:pt idx="643">
                        <c:v>5.66269290095818E-2</c:v>
                      </c:pt>
                      <c:pt idx="644">
                        <c:v>5.6365923534607301E-2</c:v>
                      </c:pt>
                      <c:pt idx="645">
                        <c:v>5.6038387252287498E-2</c:v>
                      </c:pt>
                      <c:pt idx="646">
                        <c:v>5.5777381777313999E-2</c:v>
                      </c:pt>
                      <c:pt idx="647">
                        <c:v>5.5582395334245298E-2</c:v>
                      </c:pt>
                      <c:pt idx="648">
                        <c:v>5.5419650743967597E-2</c:v>
                      </c:pt>
                      <c:pt idx="649">
                        <c:v>5.51243563144386E-2</c:v>
                      </c:pt>
                      <c:pt idx="650">
                        <c:v>5.4634075441841103E-2</c:v>
                      </c:pt>
                      <c:pt idx="651">
                        <c:v>5.4373069966867402E-2</c:v>
                      </c:pt>
                      <c:pt idx="652">
                        <c:v>5.4112064491893902E-2</c:v>
                      </c:pt>
                      <c:pt idx="653">
                        <c:v>5.3917078048825201E-2</c:v>
                      </c:pt>
                      <c:pt idx="654">
                        <c:v>5.3589541766505301E-2</c:v>
                      </c:pt>
                      <c:pt idx="655">
                        <c:v>5.3328536291531697E-2</c:v>
                      </c:pt>
                      <c:pt idx="656">
                        <c:v>5.3165791701254003E-2</c:v>
                      </c:pt>
                      <c:pt idx="657">
                        <c:v>5.2937028079071302E-2</c:v>
                      </c:pt>
                      <c:pt idx="658">
                        <c:v>5.2676022604097601E-2</c:v>
                      </c:pt>
                      <c:pt idx="659">
                        <c:v>5.2316244468987E-2</c:v>
                      </c:pt>
                      <c:pt idx="660">
                        <c:v>5.2022997141222403E-2</c:v>
                      </c:pt>
                      <c:pt idx="661">
                        <c:v>5.1892494403735598E-2</c:v>
                      </c:pt>
                      <c:pt idx="662">
                        <c:v>5.1663219006111601E-2</c:v>
                      </c:pt>
                      <c:pt idx="663">
                        <c:v>5.1335682723791701E-2</c:v>
                      </c:pt>
                      <c:pt idx="664">
                        <c:v>5.0978463465886602E-2</c:v>
                      </c:pt>
                      <c:pt idx="665">
                        <c:v>5.0683169036357702E-2</c:v>
                      </c:pt>
                      <c:pt idx="666">
                        <c:v>5.0453893638733802E-2</c:v>
                      </c:pt>
                      <c:pt idx="667">
                        <c:v>5.0160646310969302E-2</c:v>
                      </c:pt>
                      <c:pt idx="668">
                        <c:v>4.9931882688786601E-2</c:v>
                      </c:pt>
                      <c:pt idx="669">
                        <c:v>4.9670365438371701E-2</c:v>
                      </c:pt>
                      <c:pt idx="670">
                        <c:v>4.9443648917953401E-2</c:v>
                      </c:pt>
                      <c:pt idx="671">
                        <c:v>4.9214885295769999E-2</c:v>
                      </c:pt>
                      <c:pt idx="672">
                        <c:v>4.90500936037278E-2</c:v>
                      </c:pt>
                      <c:pt idx="673">
                        <c:v>4.8788576353313698E-2</c:v>
                      </c:pt>
                      <c:pt idx="674">
                        <c:v>4.85275708783394E-2</c:v>
                      </c:pt>
                      <c:pt idx="675">
                        <c:v>4.83008543579211E-2</c:v>
                      </c:pt>
                      <c:pt idx="676">
                        <c:v>4.8037290005741799E-2</c:v>
                      </c:pt>
                      <c:pt idx="677">
                        <c:v>4.7810573485323499E-2</c:v>
                      </c:pt>
                      <c:pt idx="678">
                        <c:v>4.7581809863140798E-2</c:v>
                      </c:pt>
                      <c:pt idx="679">
                        <c:v>4.73525344655168E-2</c:v>
                      </c:pt>
                      <c:pt idx="680">
                        <c:v>4.7059287137752301E-2</c:v>
                      </c:pt>
                      <c:pt idx="681">
                        <c:v>4.6862253592919199E-2</c:v>
                      </c:pt>
                      <c:pt idx="682">
                        <c:v>4.6601248117945603E-2</c:v>
                      </c:pt>
                      <c:pt idx="683">
                        <c:v>4.6438503527667901E-2</c:v>
                      </c:pt>
                      <c:pt idx="684">
                        <c:v>4.6177498052694298E-2</c:v>
                      </c:pt>
                      <c:pt idx="685">
                        <c:v>4.5884250724929701E-2</c:v>
                      </c:pt>
                      <c:pt idx="686">
                        <c:v>4.5556714442609898E-2</c:v>
                      </c:pt>
                      <c:pt idx="687">
                        <c:v>4.5295708967636399E-2</c:v>
                      </c:pt>
                      <c:pt idx="688">
                        <c:v>4.5034703492662698E-2</c:v>
                      </c:pt>
                      <c:pt idx="689">
                        <c:v>4.48376699478297E-2</c:v>
                      </c:pt>
                      <c:pt idx="690">
                        <c:v>4.4642683504760999E-2</c:v>
                      </c:pt>
                      <c:pt idx="691">
                        <c:v>4.4477891812718898E-2</c:v>
                      </c:pt>
                      <c:pt idx="692">
                        <c:v>4.4216886337745197E-2</c:v>
                      </c:pt>
                      <c:pt idx="693">
                        <c:v>4.3923639009980801E-2</c:v>
                      </c:pt>
                      <c:pt idx="694">
                        <c:v>4.3694363612356797E-2</c:v>
                      </c:pt>
                      <c:pt idx="695">
                        <c:v>4.3532130797520302E-2</c:v>
                      </c:pt>
                      <c:pt idx="696">
                        <c:v>4.3270613547105402E-2</c:v>
                      </c:pt>
                      <c:pt idx="697">
                        <c:v>4.3074091777713701E-2</c:v>
                      </c:pt>
                      <c:pt idx="698">
                        <c:v>4.2911347187435903E-2</c:v>
                      </c:pt>
                      <c:pt idx="699">
                        <c:v>4.26180998596715E-2</c:v>
                      </c:pt>
                      <c:pt idx="700">
                        <c:v>4.2324852531906897E-2</c:v>
                      </c:pt>
                      <c:pt idx="701">
                        <c:v>4.2095577134282899E-2</c:v>
                      </c:pt>
                      <c:pt idx="702">
                        <c:v>4.18990553648904E-2</c:v>
                      </c:pt>
                      <c:pt idx="703">
                        <c:v>4.1704068921821803E-2</c:v>
                      </c:pt>
                      <c:pt idx="704">
                        <c:v>4.1507035376988702E-2</c:v>
                      </c:pt>
                      <c:pt idx="705">
                        <c:v>4.1278271754806001E-2</c:v>
                      </c:pt>
                      <c:pt idx="706">
                        <c:v>4.11155271645283E-2</c:v>
                      </c:pt>
                      <c:pt idx="707">
                        <c:v>4.0886251766904302E-2</c:v>
                      </c:pt>
                      <c:pt idx="708">
                        <c:v>4.0755749029417497E-2</c:v>
                      </c:pt>
                      <c:pt idx="709">
                        <c:v>4.0561274361790099E-2</c:v>
                      </c:pt>
                      <c:pt idx="710">
                        <c:v>4.026546815682E-2</c:v>
                      </c:pt>
                      <c:pt idx="711">
                        <c:v>3.9972220829055403E-2</c:v>
                      </c:pt>
                      <c:pt idx="712">
                        <c:v>3.9972220829055403E-2</c:v>
                      </c:pt>
                      <c:pt idx="713">
                        <c:v>3.9612954469386001E-2</c:v>
                      </c:pt>
                      <c:pt idx="714">
                        <c:v>3.9220934481484199E-2</c:v>
                      </c:pt>
                      <c:pt idx="715">
                        <c:v>3.9026459813856898E-2</c:v>
                      </c:pt>
                      <c:pt idx="716">
                        <c:v>3.8731165384327998E-2</c:v>
                      </c:pt>
                      <c:pt idx="717">
                        <c:v>3.8536178941259297E-2</c:v>
                      </c:pt>
                      <c:pt idx="718">
                        <c:v>3.8307415319076603E-2</c:v>
                      </c:pt>
                      <c:pt idx="719">
                        <c:v>3.8307415319076603E-2</c:v>
                      </c:pt>
                      <c:pt idx="720">
                        <c:v>3.8176912581589798E-2</c:v>
                      </c:pt>
                      <c:pt idx="721">
                        <c:v>3.7979879036756703E-2</c:v>
                      </c:pt>
                      <c:pt idx="722">
                        <c:v>3.7817134446479099E-2</c:v>
                      </c:pt>
                      <c:pt idx="723">
                        <c:v>3.7718361786341803E-2</c:v>
                      </c:pt>
                      <c:pt idx="724">
                        <c:v>3.7228592689185602E-2</c:v>
                      </c:pt>
                      <c:pt idx="725">
                        <c:v>3.68708616558392E-2</c:v>
                      </c:pt>
                      <c:pt idx="726">
                        <c:v>3.6609856180865499E-2</c:v>
                      </c:pt>
                      <c:pt idx="727">
                        <c:v>3.6479353443378798E-2</c:v>
                      </c:pt>
                      <c:pt idx="728">
                        <c:v>3.6250078045754898E-2</c:v>
                      </c:pt>
                      <c:pt idx="729">
                        <c:v>3.5989072570781197E-2</c:v>
                      </c:pt>
                      <c:pt idx="730">
                        <c:v>3.5989072570781197E-2</c:v>
                      </c:pt>
                      <c:pt idx="731">
                        <c:v>3.57280670958076E-2</c:v>
                      </c:pt>
                      <c:pt idx="732">
                        <c:v>3.5498791698183603E-2</c:v>
                      </c:pt>
                      <c:pt idx="733">
                        <c:v>3.5336558883347198E-2</c:v>
                      </c:pt>
                      <c:pt idx="734">
                        <c:v>3.5040752678376898E-2</c:v>
                      </c:pt>
                      <c:pt idx="735">
                        <c:v>3.4878519863539799E-2</c:v>
                      </c:pt>
                      <c:pt idx="736">
                        <c:v>3.4747505350612398E-2</c:v>
                      </c:pt>
                      <c:pt idx="737">
                        <c:v>3.4550983581219899E-2</c:v>
                      </c:pt>
                      <c:pt idx="738">
                        <c:v>3.43237552853611E-2</c:v>
                      </c:pt>
                      <c:pt idx="739">
                        <c:v>3.4158963593318298E-2</c:v>
                      </c:pt>
                      <c:pt idx="740">
                        <c:v>3.4028460855831402E-2</c:v>
                      </c:pt>
                      <c:pt idx="741">
                        <c:v>3.3865716265553701E-2</c:v>
                      </c:pt>
                      <c:pt idx="742">
                        <c:v>3.3703483450717303E-2</c:v>
                      </c:pt>
                      <c:pt idx="743">
                        <c:v>3.3311463462815501E-2</c:v>
                      </c:pt>
                      <c:pt idx="744">
                        <c:v>3.3114429917982503E-2</c:v>
                      </c:pt>
                      <c:pt idx="745">
                        <c:v>3.2885666295799802E-2</c:v>
                      </c:pt>
                      <c:pt idx="746">
                        <c:v>3.2722921705522198E-2</c:v>
                      </c:pt>
                      <c:pt idx="747">
                        <c:v>3.2624149045384902E-2</c:v>
                      </c:pt>
                      <c:pt idx="748">
                        <c:v>3.2363143570411403E-2</c:v>
                      </c:pt>
                      <c:pt idx="749">
                        <c:v>3.22326408329245E-2</c:v>
                      </c:pt>
                      <c:pt idx="750">
                        <c:v>3.2134379948228702E-2</c:v>
                      </c:pt>
                      <c:pt idx="751">
                        <c:v>3.2003877210741799E-2</c:v>
                      </c:pt>
                      <c:pt idx="752">
                        <c:v>3.1513596338144198E-2</c:v>
                      </c:pt>
                      <c:pt idx="753">
                        <c:v>3.1350851747866601E-2</c:v>
                      </c:pt>
                      <c:pt idx="754">
                        <c:v>3.1252590863170698E-2</c:v>
                      </c:pt>
                      <c:pt idx="755">
                        <c:v>3.1025362567311199E-2</c:v>
                      </c:pt>
                      <c:pt idx="756">
                        <c:v>3.0860570875268899E-2</c:v>
                      </c:pt>
                      <c:pt idx="757">
                        <c:v>3.05355934701548E-2</c:v>
                      </c:pt>
                      <c:pt idx="758">
                        <c:v>3.03063180725308E-2</c:v>
                      </c:pt>
                      <c:pt idx="759">
                        <c:v>3.0175815335044001E-2</c:v>
                      </c:pt>
                      <c:pt idx="760">
                        <c:v>3.0175815335044001E-2</c:v>
                      </c:pt>
                      <c:pt idx="761">
                        <c:v>2.9914809860070401E-2</c:v>
                      </c:pt>
                      <c:pt idx="762">
                        <c:v>2.9784307122583599E-2</c:v>
                      </c:pt>
                      <c:pt idx="763">
                        <c:v>2.9653804385096801E-2</c:v>
                      </c:pt>
                      <c:pt idx="764">
                        <c:v>2.9357998180126601E-2</c:v>
                      </c:pt>
                      <c:pt idx="765">
                        <c:v>2.9096992705153001E-2</c:v>
                      </c:pt>
                      <c:pt idx="766">
                        <c:v>2.88702761847347E-2</c:v>
                      </c:pt>
                      <c:pt idx="767">
                        <c:v>2.8705484492692598E-2</c:v>
                      </c:pt>
                      <c:pt idx="768">
                        <c:v>2.8510498049623901E-2</c:v>
                      </c:pt>
                      <c:pt idx="769">
                        <c:v>2.8215203620095001E-2</c:v>
                      </c:pt>
                      <c:pt idx="770">
                        <c:v>2.8084700882608199E-2</c:v>
                      </c:pt>
                      <c:pt idx="771">
                        <c:v>2.7889714439539599E-2</c:v>
                      </c:pt>
                      <c:pt idx="772">
                        <c:v>2.7727481624702399E-2</c:v>
                      </c:pt>
                      <c:pt idx="773">
                        <c:v>2.7530448079869301E-2</c:v>
                      </c:pt>
                      <c:pt idx="774">
                        <c:v>2.73677034895916E-2</c:v>
                      </c:pt>
                      <c:pt idx="775">
                        <c:v>2.7170669944758599E-2</c:v>
                      </c:pt>
                      <c:pt idx="776">
                        <c:v>2.69756835016907E-2</c:v>
                      </c:pt>
                      <c:pt idx="777">
                        <c:v>2.68108918096478E-2</c:v>
                      </c:pt>
                      <c:pt idx="778">
                        <c:v>2.6616417142020499E-2</c:v>
                      </c:pt>
                      <c:pt idx="779">
                        <c:v>2.6387141744396402E-2</c:v>
                      </c:pt>
                      <c:pt idx="780">
                        <c:v>2.62566390069097E-2</c:v>
                      </c:pt>
                      <c:pt idx="781">
                        <c:v>2.6062164339282299E-2</c:v>
                      </c:pt>
                      <c:pt idx="782">
                        <c:v>2.5896860871798901E-2</c:v>
                      </c:pt>
                      <c:pt idx="783">
                        <c:v>2.5766358134311999E-2</c:v>
                      </c:pt>
                      <c:pt idx="784">
                        <c:v>2.5537594512129301E-2</c:v>
                      </c:pt>
                      <c:pt idx="785">
                        <c:v>2.5276589037155801E-2</c:v>
                      </c:pt>
                      <c:pt idx="786">
                        <c:v>2.5145574524227599E-2</c:v>
                      </c:pt>
                      <c:pt idx="787">
                        <c:v>2.4983341709391201E-2</c:v>
                      </c:pt>
                      <c:pt idx="788">
                        <c:v>2.4655805427071398E-2</c:v>
                      </c:pt>
                      <c:pt idx="789">
                        <c:v>2.4429088906653101E-2</c:v>
                      </c:pt>
                      <c:pt idx="790">
                        <c:v>2.42637854391696E-2</c:v>
                      </c:pt>
                      <c:pt idx="791">
                        <c:v>2.4167571656238201E-2</c:v>
                      </c:pt>
                      <c:pt idx="792">
                        <c:v>2.39705381114051E-2</c:v>
                      </c:pt>
                      <c:pt idx="793">
                        <c:v>2.37095326364315E-2</c:v>
                      </c:pt>
                      <c:pt idx="794">
                        <c:v>2.3448527161457899E-2</c:v>
                      </c:pt>
                      <c:pt idx="795">
                        <c:v>2.3285782571180198E-2</c:v>
                      </c:pt>
                      <c:pt idx="796">
                        <c:v>2.3088749026347201E-2</c:v>
                      </c:pt>
                      <c:pt idx="797">
                        <c:v>2.2958246288860298E-2</c:v>
                      </c:pt>
                      <c:pt idx="798">
                        <c:v>2.2763771621233001E-2</c:v>
                      </c:pt>
                      <c:pt idx="799">
                        <c:v>2.2633268883746199E-2</c:v>
                      </c:pt>
                      <c:pt idx="800">
                        <c:v>2.2337462678776E-2</c:v>
                      </c:pt>
                      <c:pt idx="801">
                        <c:v>2.2206959941289201E-2</c:v>
                      </c:pt>
                      <c:pt idx="802">
                        <c:v>2.19781963191065E-2</c:v>
                      </c:pt>
                      <c:pt idx="803">
                        <c:v>2.17832098760379E-2</c:v>
                      </c:pt>
                      <c:pt idx="804">
                        <c:v>2.1522204401064199E-2</c:v>
                      </c:pt>
                      <c:pt idx="805">
                        <c:v>2.13917016635774E-2</c:v>
                      </c:pt>
                      <c:pt idx="806">
                        <c:v>2.1226909971535299E-2</c:v>
                      </c:pt>
                      <c:pt idx="807">
                        <c:v>2.1031923528466601E-2</c:v>
                      </c:pt>
                      <c:pt idx="808">
                        <c:v>2.08348899836336E-2</c:v>
                      </c:pt>
                      <c:pt idx="809">
                        <c:v>2.06081734632153E-2</c:v>
                      </c:pt>
                      <c:pt idx="810">
                        <c:v>2.0379409841031901E-2</c:v>
                      </c:pt>
                      <c:pt idx="811">
                        <c:v>2.0280637180895501E-2</c:v>
                      </c:pt>
                      <c:pt idx="812">
                        <c:v>2.0083603636062399E-2</c:v>
                      </c:pt>
                      <c:pt idx="813">
                        <c:v>1.9953100898575601E-2</c:v>
                      </c:pt>
                      <c:pt idx="814">
                        <c:v>1.9920859045784702E-2</c:v>
                      </c:pt>
                      <c:pt idx="815">
                        <c:v>1.96598535708103E-2</c:v>
                      </c:pt>
                      <c:pt idx="816">
                        <c:v>1.9268345358350002E-2</c:v>
                      </c:pt>
                      <c:pt idx="817">
                        <c:v>1.90390699607259E-2</c:v>
                      </c:pt>
                      <c:pt idx="818">
                        <c:v>1.8778064485752401E-2</c:v>
                      </c:pt>
                      <c:pt idx="819">
                        <c:v>1.8583589818124999E-2</c:v>
                      </c:pt>
                      <c:pt idx="820">
                        <c:v>1.8452575305196998E-2</c:v>
                      </c:pt>
                      <c:pt idx="821">
                        <c:v>1.8191569830223301E-2</c:v>
                      </c:pt>
                      <c:pt idx="822">
                        <c:v>1.79945362853903E-2</c:v>
                      </c:pt>
                      <c:pt idx="823">
                        <c:v>1.7832303470553802E-2</c:v>
                      </c:pt>
                      <c:pt idx="824">
                        <c:v>1.76670000030704E-2</c:v>
                      </c:pt>
                      <c:pt idx="825">
                        <c:v>1.7504767188233902E-2</c:v>
                      </c:pt>
                      <c:pt idx="826">
                        <c:v>1.7275491790609901E-2</c:v>
                      </c:pt>
                      <c:pt idx="827">
                        <c:v>1.70810171229826E-2</c:v>
                      </c:pt>
                      <c:pt idx="828">
                        <c:v>1.6918272532704899E-2</c:v>
                      </c:pt>
                      <c:pt idx="829">
                        <c:v>1.6721238987871801E-2</c:v>
                      </c:pt>
                      <c:pt idx="830">
                        <c:v>1.65242054430388E-2</c:v>
                      </c:pt>
                      <c:pt idx="831">
                        <c:v>1.6329730775411399E-2</c:v>
                      </c:pt>
                      <c:pt idx="832">
                        <c:v>1.6166986185133701E-2</c:v>
                      </c:pt>
                      <c:pt idx="833">
                        <c:v>1.59699526403007E-2</c:v>
                      </c:pt>
                      <c:pt idx="834">
                        <c:v>1.57749661972321E-2</c:v>
                      </c:pt>
                      <c:pt idx="835">
                        <c:v>1.5644463459745201E-2</c:v>
                      </c:pt>
                      <c:pt idx="836">
                        <c:v>1.54156998375625E-2</c:v>
                      </c:pt>
                      <c:pt idx="837">
                        <c:v>1.5250908145520299E-2</c:v>
                      </c:pt>
                      <c:pt idx="838">
                        <c:v>1.5055921702451701E-2</c:v>
                      </c:pt>
                      <c:pt idx="839">
                        <c:v>1.48588881576187E-2</c:v>
                      </c:pt>
                      <c:pt idx="840">
                        <c:v>1.4664413489991399E-2</c:v>
                      </c:pt>
                      <c:pt idx="841">
                        <c:v>1.4467379945158201E-2</c:v>
                      </c:pt>
                      <c:pt idx="842">
                        <c:v>1.42723935020896E-2</c:v>
                      </c:pt>
                      <c:pt idx="843">
                        <c:v>1.4075359957256599E-2</c:v>
                      </c:pt>
                      <c:pt idx="844">
                        <c:v>1.3944857219769799E-2</c:v>
                      </c:pt>
                      <c:pt idx="845">
                        <c:v>1.37160935975871E-2</c:v>
                      </c:pt>
                      <c:pt idx="846">
                        <c:v>1.35533490073093E-2</c:v>
                      </c:pt>
                      <c:pt idx="847">
                        <c:v>1.3390604417031699E-2</c:v>
                      </c:pt>
                      <c:pt idx="848">
                        <c:v>1.3129598942058E-2</c:v>
                      </c:pt>
                      <c:pt idx="849">
                        <c:v>1.2964807250015101E-2</c:v>
                      </c:pt>
                      <c:pt idx="850">
                        <c:v>1.2769820806947199E-2</c:v>
                      </c:pt>
                      <c:pt idx="851">
                        <c:v>1.25727872621142E-2</c:v>
                      </c:pt>
                      <c:pt idx="852">
                        <c:v>1.2410554447276999E-2</c:v>
                      </c:pt>
                      <c:pt idx="853">
                        <c:v>1.2181279049653101E-2</c:v>
                      </c:pt>
                      <c:pt idx="854">
                        <c:v>1.2018534459375301E-2</c:v>
                      </c:pt>
                      <c:pt idx="855">
                        <c:v>1.1757528984401701E-2</c:v>
                      </c:pt>
                      <c:pt idx="856">
                        <c:v>1.1594784394123999E-2</c:v>
                      </c:pt>
                      <c:pt idx="857">
                        <c:v>1.1429992702081899E-2</c:v>
                      </c:pt>
                      <c:pt idx="858">
                        <c:v>1.12672481118041E-2</c:v>
                      </c:pt>
                      <c:pt idx="859">
                        <c:v>1.11050152969677E-2</c:v>
                      </c:pt>
                      <c:pt idx="860">
                        <c:v>1.094227070669E-2</c:v>
                      </c:pt>
                      <c:pt idx="861">
                        <c:v>1.0712995309066E-2</c:v>
                      </c:pt>
                      <c:pt idx="862">
                        <c:v>1.05482036170239E-2</c:v>
                      </c:pt>
                      <c:pt idx="863">
                        <c:v>1.04177008795371E-2</c:v>
                      </c:pt>
                      <c:pt idx="864">
                        <c:v>1.02227144364684E-2</c:v>
                      </c:pt>
                      <c:pt idx="865">
                        <c:v>9.9939508142857791E-3</c:v>
                      </c:pt>
                      <c:pt idx="866">
                        <c:v>9.7646754166618097E-3</c:v>
                      </c:pt>
                      <c:pt idx="867">
                        <c:v>9.5702007490343598E-3</c:v>
                      </c:pt>
                      <c:pt idx="868">
                        <c:v>9.3731672042013398E-3</c:v>
                      </c:pt>
                      <c:pt idx="869">
                        <c:v>9.3091952740608202E-3</c:v>
                      </c:pt>
                      <c:pt idx="870">
                        <c:v>9.2104226139236908E-3</c:v>
                      </c:pt>
                      <c:pt idx="871">
                        <c:v>8.7866725486722697E-3</c:v>
                      </c:pt>
                      <c:pt idx="872">
                        <c:v>8.5896390038392497E-3</c:v>
                      </c:pt>
                      <c:pt idx="873">
                        <c:v>8.3926054590062193E-3</c:v>
                      </c:pt>
                      <c:pt idx="874">
                        <c:v>8.1981307913788805E-3</c:v>
                      </c:pt>
                      <c:pt idx="875">
                        <c:v>8.0676280538920508E-3</c:v>
                      </c:pt>
                      <c:pt idx="876">
                        <c:v>8.0010972465457408E-3</c:v>
                      </c:pt>
                      <c:pt idx="877">
                        <c:v>7.7400917715722004E-3</c:v>
                      </c:pt>
                      <c:pt idx="878">
                        <c:v>7.4468444438076098E-3</c:v>
                      </c:pt>
                      <c:pt idx="879">
                        <c:v>7.2175690461836499E-3</c:v>
                      </c:pt>
                      <c:pt idx="880">
                        <c:v>7.0230943785562997E-3</c:v>
                      </c:pt>
                      <c:pt idx="881">
                        <c:v>6.8260608337232798E-3</c:v>
                      </c:pt>
                      <c:pt idx="882">
                        <c:v>6.5967854360993198E-3</c:v>
                      </c:pt>
                      <c:pt idx="883">
                        <c:v>6.4345526212628004E-3</c:v>
                      </c:pt>
                      <c:pt idx="884">
                        <c:v>6.3040498837760896E-3</c:v>
                      </c:pt>
                      <c:pt idx="885">
                        <c:v>6.1070163389429499E-3</c:v>
                      </c:pt>
                      <c:pt idx="886">
                        <c:v>5.9442717486653E-3</c:v>
                      </c:pt>
                      <c:pt idx="887">
                        <c:v>5.7492853055965999E-3</c:v>
                      </c:pt>
                      <c:pt idx="888">
                        <c:v>5.5844936135545104E-3</c:v>
                      </c:pt>
                      <c:pt idx="889">
                        <c:v>5.3234881385801902E-3</c:v>
                      </c:pt>
                      <c:pt idx="890">
                        <c:v>5.1607435483024301E-3</c:v>
                      </c:pt>
                      <c:pt idx="891">
                        <c:v>4.9637100034693998E-3</c:v>
                      </c:pt>
                      <c:pt idx="892">
                        <c:v>4.76923533584206E-3</c:v>
                      </c:pt>
                      <c:pt idx="893">
                        <c:v>4.5722017910089204E-3</c:v>
                      </c:pt>
                      <c:pt idx="894">
                        <c:v>4.3772153479403296E-3</c:v>
                      </c:pt>
                      <c:pt idx="895">
                        <c:v>4.1484517257576198E-3</c:v>
                      </c:pt>
                      <c:pt idx="896">
                        <c:v>3.9534652826890299E-3</c:v>
                      </c:pt>
                      <c:pt idx="897">
                        <c:v>3.7247016605063102E-3</c:v>
                      </c:pt>
                      <c:pt idx="898">
                        <c:v>3.6259290003691799E-3</c:v>
                      </c:pt>
                      <c:pt idx="899">
                        <c:v>3.3971653781864602E-3</c:v>
                      </c:pt>
                      <c:pt idx="900">
                        <c:v>3.2344207879087001E-3</c:v>
                      </c:pt>
                      <c:pt idx="901">
                        <c:v>3.0056571657260901E-3</c:v>
                      </c:pt>
                      <c:pt idx="902">
                        <c:v>2.77638176810202E-3</c:v>
                      </c:pt>
                      <c:pt idx="903">
                        <c:v>2.5819071004746798E-3</c:v>
                      </c:pt>
                      <c:pt idx="904">
                        <c:v>2.3526317028507199E-3</c:v>
                      </c:pt>
                      <c:pt idx="905">
                        <c:v>2.15559815801769E-3</c:v>
                      </c:pt>
                      <c:pt idx="906">
                        <c:v>1.9928535677399299E-3</c:v>
                      </c:pt>
                      <c:pt idx="907">
                        <c:v>1.7983789001125899E-3</c:v>
                      </c:pt>
                      <c:pt idx="908">
                        <c:v>1.60134535527956E-3</c:v>
                      </c:pt>
                      <c:pt idx="909">
                        <c:v>1.4043118104465301E-3</c:v>
                      </c:pt>
                      <c:pt idx="910">
                        <c:v>1.2098371428191899E-3</c:v>
                      </c:pt>
                      <c:pt idx="911">
                        <c:v>9.8056174519511896E-4</c:v>
                      </c:pt>
                      <c:pt idx="912">
                        <c:v>7.8608707756777597E-4</c:v>
                      </c:pt>
                      <c:pt idx="913">
                        <c:v>6.2078361008444105E-4</c:v>
                      </c:pt>
                      <c:pt idx="914">
                        <c:v>4.2630894245698802E-4</c:v>
                      </c:pt>
                      <c:pt idx="915">
                        <c:v>2.9580620497027298E-4</c:v>
                      </c:pt>
                      <c:pt idx="916">
                        <c:v>1.9703354483302499E-4</c:v>
                      </c:pt>
                      <c:pt idx="917">
                        <c:v>0</c:v>
                      </c:pt>
                    </c:numCache>
                  </c:numRef>
                </c:yVal>
                <c:smooth val="1"/>
                <c:extLst xmlns:c15="http://schemas.microsoft.com/office/drawing/2012/chart" xmlns:c16r2="http://schemas.microsoft.com/office/drawing/2015/06/chart">
                  <c:ext xmlns:c16="http://schemas.microsoft.com/office/drawing/2014/chart" uri="{C3380CC4-5D6E-409C-BE32-E72D297353CC}">
                    <c16:uniqueId val="{00000009-5C15-5548-BDCA-5AD840CC6EE1}"/>
                  </c:ext>
                </c:extLst>
              </c15:ser>
            </c15:filteredScatterSeries>
          </c:ext>
        </c:extLst>
      </c:scatterChart>
      <c:valAx>
        <c:axId val="236152704"/>
        <c:scaling>
          <c:orientation val="minMax"/>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Kelvi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154880"/>
        <c:crosses val="autoZero"/>
        <c:crossBetween val="midCat"/>
      </c:valAx>
      <c:valAx>
        <c:axId val="236154880"/>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version</a:t>
                </a:r>
                <a:r>
                  <a:rPr lang="en-US" baseline="0"/>
                  <a:t> Rat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152704"/>
        <c:crosses val="autoZero"/>
        <c:crossBetween val="midCat"/>
      </c:valAx>
      <c:spPr>
        <a:noFill/>
        <a:ln>
          <a:noFill/>
        </a:ln>
        <a:effectLst/>
      </c:spPr>
    </c:plotArea>
    <c:legend>
      <c:legendPos val="r"/>
      <c:layout>
        <c:manualLayout>
          <c:xMode val="edge"/>
          <c:yMode val="edge"/>
          <c:x val="0.68537445740019698"/>
          <c:y val="0.167757087373167"/>
          <c:w val="0.24830238330019799"/>
          <c:h val="0.37607001823753"/>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b="0"/>
              <a:t>Coke</a:t>
            </a:r>
          </a:p>
        </c:rich>
      </c:tx>
      <c:layout>
        <c:manualLayout>
          <c:xMode val="edge"/>
          <c:yMode val="edge"/>
          <c:x val="0.489543063873773"/>
          <c:y val="8.2051282051282107E-2"/>
        </c:manualLayout>
      </c:layout>
      <c:overlay val="1"/>
    </c:title>
    <c:autoTitleDeleted val="0"/>
    <c:plotArea>
      <c:layout/>
      <c:scatterChart>
        <c:scatterStyle val="smoothMarker"/>
        <c:varyColors val="0"/>
        <c:ser>
          <c:idx val="0"/>
          <c:order val="0"/>
          <c:tx>
            <c:v>10dpm (K/min)</c:v>
          </c:tx>
          <c:spPr>
            <a:ln w="28575" cap="rnd">
              <a:noFill/>
              <a:round/>
            </a:ln>
            <a:effectLst/>
          </c:spPr>
          <c:marker>
            <c:symbol val="none"/>
          </c:marker>
          <c:trendline>
            <c:name>10 dpm (K/min)</c:name>
            <c:spPr>
              <a:ln w="19050" cap="rnd">
                <a:solidFill>
                  <a:schemeClr val="accent1"/>
                </a:solidFill>
                <a:prstDash val="solid"/>
              </a:ln>
              <a:effectLst/>
            </c:spPr>
            <c:trendlineType val="movingAvg"/>
            <c:period val="37"/>
            <c:dispRSqr val="0"/>
            <c:dispEq val="0"/>
          </c:trendline>
          <c:xVal>
            <c:numRef>
              <c:f>'DTG Coke'!$A$6:$A$4596</c:f>
              <c:numCache>
                <c:formatCode>General</c:formatCode>
                <c:ptCount val="4591"/>
                <c:pt idx="0">
                  <c:v>300.27199999999982</c:v>
                </c:pt>
                <c:pt idx="1">
                  <c:v>300.86599999999999</c:v>
                </c:pt>
                <c:pt idx="2">
                  <c:v>301.49700000000001</c:v>
                </c:pt>
                <c:pt idx="3">
                  <c:v>302.13099999999991</c:v>
                </c:pt>
                <c:pt idx="4">
                  <c:v>302.74299999999999</c:v>
                </c:pt>
                <c:pt idx="5">
                  <c:v>303.32499999999999</c:v>
                </c:pt>
                <c:pt idx="6">
                  <c:v>303.87200000000001</c:v>
                </c:pt>
                <c:pt idx="7">
                  <c:v>304.38200000000001</c:v>
                </c:pt>
                <c:pt idx="8">
                  <c:v>304.86200000000002</c:v>
                </c:pt>
                <c:pt idx="9">
                  <c:v>305.31200000000001</c:v>
                </c:pt>
                <c:pt idx="10">
                  <c:v>305.7319999999998</c:v>
                </c:pt>
                <c:pt idx="11">
                  <c:v>306.12099999999992</c:v>
                </c:pt>
                <c:pt idx="12">
                  <c:v>306.49299999999982</c:v>
                </c:pt>
                <c:pt idx="13">
                  <c:v>306.84100000000001</c:v>
                </c:pt>
                <c:pt idx="14">
                  <c:v>307.16700000000009</c:v>
                </c:pt>
                <c:pt idx="15">
                  <c:v>307.47599999999977</c:v>
                </c:pt>
                <c:pt idx="16">
                  <c:v>307.77499999999992</c:v>
                </c:pt>
                <c:pt idx="17">
                  <c:v>308.06299999999999</c:v>
                </c:pt>
                <c:pt idx="18">
                  <c:v>308.34500000000008</c:v>
                </c:pt>
                <c:pt idx="19">
                  <c:v>308.61799999999999</c:v>
                </c:pt>
                <c:pt idx="20">
                  <c:v>308.87900000000002</c:v>
                </c:pt>
                <c:pt idx="21">
                  <c:v>309.12900000000002</c:v>
                </c:pt>
                <c:pt idx="22">
                  <c:v>309.36700000000002</c:v>
                </c:pt>
                <c:pt idx="23">
                  <c:v>309.601</c:v>
                </c:pt>
                <c:pt idx="24">
                  <c:v>309.83100000000002</c:v>
                </c:pt>
                <c:pt idx="25">
                  <c:v>310.053</c:v>
                </c:pt>
                <c:pt idx="26">
                  <c:v>310.26799999999997</c:v>
                </c:pt>
                <c:pt idx="27">
                  <c:v>310.48</c:v>
                </c:pt>
                <c:pt idx="28">
                  <c:v>310.69</c:v>
                </c:pt>
                <c:pt idx="29">
                  <c:v>310.89299999999997</c:v>
                </c:pt>
                <c:pt idx="30">
                  <c:v>311.09399999999982</c:v>
                </c:pt>
                <c:pt idx="31">
                  <c:v>311.29299999999978</c:v>
                </c:pt>
                <c:pt idx="32">
                  <c:v>311.48799999999977</c:v>
                </c:pt>
                <c:pt idx="33">
                  <c:v>311.67500000000001</c:v>
                </c:pt>
                <c:pt idx="34">
                  <c:v>311.86200000000002</c:v>
                </c:pt>
                <c:pt idx="35">
                  <c:v>312.04899999999992</c:v>
                </c:pt>
                <c:pt idx="36">
                  <c:v>312.23599999999982</c:v>
                </c:pt>
                <c:pt idx="37">
                  <c:v>312.42099999999982</c:v>
                </c:pt>
                <c:pt idx="38">
                  <c:v>312.601</c:v>
                </c:pt>
                <c:pt idx="39">
                  <c:v>312.78099999999978</c:v>
                </c:pt>
                <c:pt idx="40">
                  <c:v>312.95999999999992</c:v>
                </c:pt>
                <c:pt idx="41">
                  <c:v>313.13099999999991</c:v>
                </c:pt>
                <c:pt idx="42">
                  <c:v>313.3</c:v>
                </c:pt>
                <c:pt idx="43">
                  <c:v>313.46199999999982</c:v>
                </c:pt>
                <c:pt idx="44">
                  <c:v>313.62599999999992</c:v>
                </c:pt>
                <c:pt idx="45">
                  <c:v>313.80099999999999</c:v>
                </c:pt>
                <c:pt idx="46">
                  <c:v>313.9819999999998</c:v>
                </c:pt>
                <c:pt idx="47">
                  <c:v>314.16399999999999</c:v>
                </c:pt>
                <c:pt idx="48">
                  <c:v>314.34300000000002</c:v>
                </c:pt>
                <c:pt idx="49">
                  <c:v>314.51799999999997</c:v>
                </c:pt>
                <c:pt idx="50">
                  <c:v>314.69200000000001</c:v>
                </c:pt>
                <c:pt idx="51">
                  <c:v>314.85699999999991</c:v>
                </c:pt>
                <c:pt idx="52">
                  <c:v>315.01</c:v>
                </c:pt>
                <c:pt idx="53">
                  <c:v>315.16399999999999</c:v>
                </c:pt>
                <c:pt idx="54">
                  <c:v>315.32</c:v>
                </c:pt>
                <c:pt idx="55">
                  <c:v>315.47300000000001</c:v>
                </c:pt>
                <c:pt idx="56">
                  <c:v>315.62400000000002</c:v>
                </c:pt>
                <c:pt idx="57">
                  <c:v>315.77600000000001</c:v>
                </c:pt>
                <c:pt idx="58">
                  <c:v>315.92</c:v>
                </c:pt>
                <c:pt idx="59">
                  <c:v>316.06099999999992</c:v>
                </c:pt>
                <c:pt idx="60">
                  <c:v>316.20699999999982</c:v>
                </c:pt>
                <c:pt idx="61">
                  <c:v>316.358</c:v>
                </c:pt>
                <c:pt idx="62">
                  <c:v>316.51100000000002</c:v>
                </c:pt>
                <c:pt idx="63">
                  <c:v>316.66300000000001</c:v>
                </c:pt>
                <c:pt idx="64">
                  <c:v>316.815</c:v>
                </c:pt>
                <c:pt idx="65">
                  <c:v>316.96699999999981</c:v>
                </c:pt>
                <c:pt idx="66">
                  <c:v>317.11799999999999</c:v>
                </c:pt>
                <c:pt idx="67">
                  <c:v>317.27199999999982</c:v>
                </c:pt>
                <c:pt idx="68">
                  <c:v>317.42299999999977</c:v>
                </c:pt>
                <c:pt idx="69">
                  <c:v>317.57</c:v>
                </c:pt>
                <c:pt idx="70">
                  <c:v>317.72199999999981</c:v>
                </c:pt>
                <c:pt idx="71">
                  <c:v>317.875</c:v>
                </c:pt>
                <c:pt idx="72">
                  <c:v>318.02499999999992</c:v>
                </c:pt>
                <c:pt idx="73">
                  <c:v>318.17500000000001</c:v>
                </c:pt>
                <c:pt idx="74">
                  <c:v>318.32400000000001</c:v>
                </c:pt>
                <c:pt idx="75">
                  <c:v>318.47399999999982</c:v>
                </c:pt>
                <c:pt idx="76">
                  <c:v>318.62</c:v>
                </c:pt>
                <c:pt idx="77">
                  <c:v>318.76499999999999</c:v>
                </c:pt>
                <c:pt idx="78">
                  <c:v>318.91099999999977</c:v>
                </c:pt>
                <c:pt idx="79">
                  <c:v>319.05399999999992</c:v>
                </c:pt>
                <c:pt idx="80">
                  <c:v>319.19600000000003</c:v>
                </c:pt>
                <c:pt idx="81">
                  <c:v>319.34100000000001</c:v>
                </c:pt>
                <c:pt idx="82">
                  <c:v>319.48700000000002</c:v>
                </c:pt>
                <c:pt idx="83">
                  <c:v>319.63799999999992</c:v>
                </c:pt>
                <c:pt idx="84">
                  <c:v>319.78699999999981</c:v>
                </c:pt>
                <c:pt idx="85">
                  <c:v>319.93599999999981</c:v>
                </c:pt>
                <c:pt idx="86">
                  <c:v>320.089</c:v>
                </c:pt>
                <c:pt idx="87">
                  <c:v>320.24</c:v>
                </c:pt>
                <c:pt idx="88">
                  <c:v>320.38900000000001</c:v>
                </c:pt>
                <c:pt idx="89">
                  <c:v>320.53899999999982</c:v>
                </c:pt>
                <c:pt idx="90">
                  <c:v>320.69099999999997</c:v>
                </c:pt>
                <c:pt idx="91">
                  <c:v>320.84300000000002</c:v>
                </c:pt>
                <c:pt idx="92">
                  <c:v>320.99200000000002</c:v>
                </c:pt>
                <c:pt idx="93">
                  <c:v>321.142</c:v>
                </c:pt>
                <c:pt idx="94">
                  <c:v>321.29299999999978</c:v>
                </c:pt>
                <c:pt idx="95">
                  <c:v>321.44299999999993</c:v>
                </c:pt>
                <c:pt idx="96">
                  <c:v>321.59199999999981</c:v>
                </c:pt>
                <c:pt idx="97">
                  <c:v>321.74200000000002</c:v>
                </c:pt>
                <c:pt idx="98">
                  <c:v>321.89100000000002</c:v>
                </c:pt>
                <c:pt idx="99">
                  <c:v>322.04599999999999</c:v>
                </c:pt>
                <c:pt idx="100">
                  <c:v>322.19900000000001</c:v>
                </c:pt>
                <c:pt idx="101">
                  <c:v>322.34899999999999</c:v>
                </c:pt>
                <c:pt idx="102">
                  <c:v>322.5</c:v>
                </c:pt>
                <c:pt idx="103">
                  <c:v>322.654</c:v>
                </c:pt>
                <c:pt idx="104">
                  <c:v>322.80399999999992</c:v>
                </c:pt>
                <c:pt idx="105">
                  <c:v>322.952</c:v>
                </c:pt>
                <c:pt idx="106">
                  <c:v>323.10300000000001</c:v>
                </c:pt>
                <c:pt idx="107">
                  <c:v>323.25299999999999</c:v>
                </c:pt>
                <c:pt idx="108">
                  <c:v>323.40199999999982</c:v>
                </c:pt>
                <c:pt idx="109">
                  <c:v>323.55099999999999</c:v>
                </c:pt>
                <c:pt idx="110">
                  <c:v>323.69600000000003</c:v>
                </c:pt>
                <c:pt idx="111">
                  <c:v>323.83699999999982</c:v>
                </c:pt>
                <c:pt idx="112">
                  <c:v>323.98</c:v>
                </c:pt>
                <c:pt idx="113">
                  <c:v>324.13</c:v>
                </c:pt>
                <c:pt idx="114">
                  <c:v>324.28499999999991</c:v>
                </c:pt>
                <c:pt idx="115">
                  <c:v>324.43900000000002</c:v>
                </c:pt>
                <c:pt idx="116">
                  <c:v>324.59100000000001</c:v>
                </c:pt>
                <c:pt idx="117">
                  <c:v>324.74099999999999</c:v>
                </c:pt>
                <c:pt idx="118">
                  <c:v>324.88799999999992</c:v>
                </c:pt>
                <c:pt idx="119">
                  <c:v>325.03300000000002</c:v>
                </c:pt>
                <c:pt idx="120">
                  <c:v>325.18</c:v>
                </c:pt>
                <c:pt idx="121">
                  <c:v>325.32600000000002</c:v>
                </c:pt>
                <c:pt idx="122">
                  <c:v>325.47500000000002</c:v>
                </c:pt>
                <c:pt idx="123">
                  <c:v>325.62599999999992</c:v>
                </c:pt>
                <c:pt idx="124">
                  <c:v>325.77800000000002</c:v>
                </c:pt>
                <c:pt idx="125">
                  <c:v>325.92599999999982</c:v>
                </c:pt>
                <c:pt idx="126">
                  <c:v>326.077</c:v>
                </c:pt>
                <c:pt idx="127">
                  <c:v>326.22899999999981</c:v>
                </c:pt>
                <c:pt idx="128">
                  <c:v>326.37700000000001</c:v>
                </c:pt>
                <c:pt idx="129">
                  <c:v>326.52499999999992</c:v>
                </c:pt>
                <c:pt idx="130">
                  <c:v>326.67200000000008</c:v>
                </c:pt>
                <c:pt idx="131">
                  <c:v>326.82299999999992</c:v>
                </c:pt>
                <c:pt idx="132">
                  <c:v>326.96800000000002</c:v>
                </c:pt>
                <c:pt idx="133">
                  <c:v>327.108</c:v>
                </c:pt>
                <c:pt idx="134">
                  <c:v>327.25</c:v>
                </c:pt>
                <c:pt idx="135">
                  <c:v>327.39499999999992</c:v>
                </c:pt>
                <c:pt idx="136">
                  <c:v>327.54300000000001</c:v>
                </c:pt>
                <c:pt idx="137">
                  <c:v>327.69499999999999</c:v>
                </c:pt>
                <c:pt idx="138">
                  <c:v>327.84300000000002</c:v>
                </c:pt>
                <c:pt idx="139">
                  <c:v>327.99</c:v>
                </c:pt>
                <c:pt idx="140">
                  <c:v>328.13799999999992</c:v>
                </c:pt>
                <c:pt idx="141">
                  <c:v>328.28399999999982</c:v>
                </c:pt>
                <c:pt idx="142">
                  <c:v>328.42999999999978</c:v>
                </c:pt>
                <c:pt idx="143">
                  <c:v>328.57100000000003</c:v>
                </c:pt>
                <c:pt idx="144">
                  <c:v>328.71300000000002</c:v>
                </c:pt>
                <c:pt idx="145">
                  <c:v>328.85399999999993</c:v>
                </c:pt>
                <c:pt idx="146">
                  <c:v>328.99900000000002</c:v>
                </c:pt>
                <c:pt idx="147">
                  <c:v>329.14600000000002</c:v>
                </c:pt>
                <c:pt idx="148">
                  <c:v>329.29199999999997</c:v>
                </c:pt>
                <c:pt idx="149">
                  <c:v>329.44</c:v>
                </c:pt>
                <c:pt idx="150">
                  <c:v>329.584</c:v>
                </c:pt>
                <c:pt idx="151">
                  <c:v>329.72500000000002</c:v>
                </c:pt>
                <c:pt idx="152">
                  <c:v>329.86900000000009</c:v>
                </c:pt>
                <c:pt idx="153">
                  <c:v>330.012</c:v>
                </c:pt>
                <c:pt idx="154">
                  <c:v>330.15800000000002</c:v>
                </c:pt>
                <c:pt idx="155">
                  <c:v>330.30899999999991</c:v>
                </c:pt>
                <c:pt idx="156">
                  <c:v>330.45600000000002</c:v>
                </c:pt>
                <c:pt idx="157">
                  <c:v>330.60300000000001</c:v>
                </c:pt>
                <c:pt idx="158">
                  <c:v>330.755</c:v>
                </c:pt>
                <c:pt idx="159">
                  <c:v>330.90699999999981</c:v>
                </c:pt>
                <c:pt idx="160">
                  <c:v>331.05599999999993</c:v>
                </c:pt>
                <c:pt idx="161">
                  <c:v>331.20400000000001</c:v>
                </c:pt>
                <c:pt idx="162">
                  <c:v>331.35</c:v>
                </c:pt>
                <c:pt idx="163">
                  <c:v>331.5</c:v>
                </c:pt>
                <c:pt idx="164">
                  <c:v>331.64600000000002</c:v>
                </c:pt>
                <c:pt idx="165">
                  <c:v>331.79199999999997</c:v>
                </c:pt>
                <c:pt idx="166">
                  <c:v>331.94099999999997</c:v>
                </c:pt>
                <c:pt idx="167">
                  <c:v>332.084</c:v>
                </c:pt>
                <c:pt idx="168">
                  <c:v>332.22899999999981</c:v>
                </c:pt>
                <c:pt idx="169">
                  <c:v>332.37400000000002</c:v>
                </c:pt>
                <c:pt idx="170">
                  <c:v>332.51900000000001</c:v>
                </c:pt>
                <c:pt idx="171">
                  <c:v>332.66800000000001</c:v>
                </c:pt>
                <c:pt idx="172">
                  <c:v>332.81700000000001</c:v>
                </c:pt>
                <c:pt idx="173">
                  <c:v>332.964</c:v>
                </c:pt>
                <c:pt idx="174">
                  <c:v>333.113</c:v>
                </c:pt>
                <c:pt idx="175">
                  <c:v>333.25700000000001</c:v>
                </c:pt>
                <c:pt idx="176">
                  <c:v>333.40199999999982</c:v>
                </c:pt>
                <c:pt idx="177">
                  <c:v>333.54599999999999</c:v>
                </c:pt>
                <c:pt idx="178">
                  <c:v>333.69499999999999</c:v>
                </c:pt>
                <c:pt idx="179">
                  <c:v>333.84300000000002</c:v>
                </c:pt>
                <c:pt idx="180">
                  <c:v>333.99099999999981</c:v>
                </c:pt>
                <c:pt idx="181">
                  <c:v>334.14300000000009</c:v>
                </c:pt>
                <c:pt idx="182">
                  <c:v>334.29799999999977</c:v>
                </c:pt>
                <c:pt idx="183">
                  <c:v>334.459</c:v>
                </c:pt>
                <c:pt idx="184">
                  <c:v>334.61700000000002</c:v>
                </c:pt>
                <c:pt idx="185">
                  <c:v>334.77100000000002</c:v>
                </c:pt>
                <c:pt idx="186">
                  <c:v>334.92700000000002</c:v>
                </c:pt>
                <c:pt idx="187">
                  <c:v>335.07600000000002</c:v>
                </c:pt>
                <c:pt idx="188">
                  <c:v>335.22099999999978</c:v>
                </c:pt>
                <c:pt idx="189">
                  <c:v>335.36799999999999</c:v>
                </c:pt>
                <c:pt idx="190">
                  <c:v>335.51900000000001</c:v>
                </c:pt>
                <c:pt idx="191">
                  <c:v>335.67500000000001</c:v>
                </c:pt>
                <c:pt idx="192">
                  <c:v>335.82499999999999</c:v>
                </c:pt>
                <c:pt idx="193">
                  <c:v>335.97599999999977</c:v>
                </c:pt>
                <c:pt idx="194">
                  <c:v>336.12299999999999</c:v>
                </c:pt>
                <c:pt idx="195">
                  <c:v>336.27300000000002</c:v>
                </c:pt>
                <c:pt idx="196">
                  <c:v>336.41899999999981</c:v>
                </c:pt>
                <c:pt idx="197">
                  <c:v>336.56099999999992</c:v>
                </c:pt>
                <c:pt idx="198">
                  <c:v>336.70400000000001</c:v>
                </c:pt>
                <c:pt idx="199">
                  <c:v>336.84399999999999</c:v>
                </c:pt>
                <c:pt idx="200">
                  <c:v>336.98700000000002</c:v>
                </c:pt>
                <c:pt idx="201">
                  <c:v>337.12799999999999</c:v>
                </c:pt>
                <c:pt idx="202">
                  <c:v>337.27100000000002</c:v>
                </c:pt>
                <c:pt idx="203">
                  <c:v>337.41300000000001</c:v>
                </c:pt>
                <c:pt idx="204">
                  <c:v>337.55899999999991</c:v>
                </c:pt>
                <c:pt idx="205">
                  <c:v>337.70600000000002</c:v>
                </c:pt>
                <c:pt idx="206">
                  <c:v>337.851</c:v>
                </c:pt>
                <c:pt idx="207">
                  <c:v>337.99</c:v>
                </c:pt>
                <c:pt idx="208">
                  <c:v>338.12900000000002</c:v>
                </c:pt>
                <c:pt idx="209">
                  <c:v>338.27199999999982</c:v>
                </c:pt>
                <c:pt idx="210">
                  <c:v>338.41300000000001</c:v>
                </c:pt>
                <c:pt idx="211">
                  <c:v>338.55700000000002</c:v>
                </c:pt>
                <c:pt idx="212">
                  <c:v>338.709</c:v>
                </c:pt>
                <c:pt idx="213">
                  <c:v>338.85699999999991</c:v>
                </c:pt>
                <c:pt idx="214">
                  <c:v>339.00299999999999</c:v>
                </c:pt>
                <c:pt idx="215">
                  <c:v>339.14699999999999</c:v>
                </c:pt>
                <c:pt idx="216">
                  <c:v>339.29599999999982</c:v>
                </c:pt>
                <c:pt idx="217">
                  <c:v>339.44900000000001</c:v>
                </c:pt>
                <c:pt idx="218">
                  <c:v>339.601</c:v>
                </c:pt>
                <c:pt idx="219">
                  <c:v>339.75099999999992</c:v>
                </c:pt>
                <c:pt idx="220">
                  <c:v>339.89600000000002</c:v>
                </c:pt>
                <c:pt idx="221">
                  <c:v>340.03899999999982</c:v>
                </c:pt>
                <c:pt idx="222">
                  <c:v>340.17899999999992</c:v>
                </c:pt>
                <c:pt idx="223">
                  <c:v>340.32</c:v>
                </c:pt>
                <c:pt idx="224">
                  <c:v>340.46299999999991</c:v>
                </c:pt>
                <c:pt idx="225">
                  <c:v>340.61099999999999</c:v>
                </c:pt>
                <c:pt idx="226">
                  <c:v>340.76</c:v>
                </c:pt>
                <c:pt idx="227">
                  <c:v>340.90899999999982</c:v>
                </c:pt>
                <c:pt idx="228">
                  <c:v>341.05700000000002</c:v>
                </c:pt>
                <c:pt idx="229">
                  <c:v>341.20499999999993</c:v>
                </c:pt>
                <c:pt idx="230">
                  <c:v>341.34899999999999</c:v>
                </c:pt>
                <c:pt idx="231">
                  <c:v>341.49200000000002</c:v>
                </c:pt>
                <c:pt idx="232">
                  <c:v>341.63900000000001</c:v>
                </c:pt>
                <c:pt idx="233">
                  <c:v>341.79</c:v>
                </c:pt>
                <c:pt idx="234">
                  <c:v>341.94099999999997</c:v>
                </c:pt>
                <c:pt idx="235">
                  <c:v>342.089</c:v>
                </c:pt>
                <c:pt idx="236">
                  <c:v>342.23599999999982</c:v>
                </c:pt>
                <c:pt idx="237">
                  <c:v>342.38200000000001</c:v>
                </c:pt>
                <c:pt idx="238">
                  <c:v>342.53099999999978</c:v>
                </c:pt>
                <c:pt idx="239">
                  <c:v>342.68200000000002</c:v>
                </c:pt>
                <c:pt idx="240">
                  <c:v>342.83199999999982</c:v>
                </c:pt>
                <c:pt idx="241">
                  <c:v>342.97599999999977</c:v>
                </c:pt>
                <c:pt idx="242">
                  <c:v>343.11799999999999</c:v>
                </c:pt>
                <c:pt idx="243">
                  <c:v>343.26499999999999</c:v>
                </c:pt>
                <c:pt idx="244">
                  <c:v>343.41199999999998</c:v>
                </c:pt>
                <c:pt idx="245">
                  <c:v>343.56099999999998</c:v>
                </c:pt>
                <c:pt idx="246">
                  <c:v>343.71100000000001</c:v>
                </c:pt>
                <c:pt idx="247">
                  <c:v>343.858</c:v>
                </c:pt>
                <c:pt idx="248">
                  <c:v>344.005</c:v>
                </c:pt>
                <c:pt idx="249">
                  <c:v>344.15100000000001</c:v>
                </c:pt>
                <c:pt idx="250">
                  <c:v>344.29899999999981</c:v>
                </c:pt>
                <c:pt idx="251">
                  <c:v>344.45</c:v>
                </c:pt>
                <c:pt idx="252">
                  <c:v>344.60199999999992</c:v>
                </c:pt>
                <c:pt idx="253">
                  <c:v>344.74900000000002</c:v>
                </c:pt>
                <c:pt idx="254">
                  <c:v>344.88799999999998</c:v>
                </c:pt>
                <c:pt idx="255">
                  <c:v>345.03099999999978</c:v>
                </c:pt>
                <c:pt idx="256">
                  <c:v>345.17500000000001</c:v>
                </c:pt>
                <c:pt idx="257">
                  <c:v>345.31900000000002</c:v>
                </c:pt>
                <c:pt idx="258">
                  <c:v>345.46299999999991</c:v>
                </c:pt>
                <c:pt idx="259">
                  <c:v>345.60599999999999</c:v>
                </c:pt>
                <c:pt idx="260">
                  <c:v>345.74799999999999</c:v>
                </c:pt>
                <c:pt idx="261">
                  <c:v>345.892</c:v>
                </c:pt>
                <c:pt idx="262">
                  <c:v>346.03599999999977</c:v>
                </c:pt>
                <c:pt idx="263">
                  <c:v>346.178</c:v>
                </c:pt>
                <c:pt idx="264">
                  <c:v>346.32299999999992</c:v>
                </c:pt>
                <c:pt idx="265">
                  <c:v>346.47</c:v>
                </c:pt>
                <c:pt idx="266">
                  <c:v>346.61700000000002</c:v>
                </c:pt>
                <c:pt idx="267">
                  <c:v>346.76600000000002</c:v>
                </c:pt>
                <c:pt idx="268">
                  <c:v>346.91099999999977</c:v>
                </c:pt>
                <c:pt idx="269">
                  <c:v>347.05399999999992</c:v>
                </c:pt>
                <c:pt idx="270">
                  <c:v>347.19799999999992</c:v>
                </c:pt>
                <c:pt idx="271">
                  <c:v>347.34100000000001</c:v>
                </c:pt>
                <c:pt idx="272">
                  <c:v>347.48599999999982</c:v>
                </c:pt>
                <c:pt idx="273">
                  <c:v>347.63</c:v>
                </c:pt>
                <c:pt idx="274">
                  <c:v>347.779</c:v>
                </c:pt>
                <c:pt idx="275">
                  <c:v>347.92799999999983</c:v>
                </c:pt>
                <c:pt idx="276">
                  <c:v>348.08</c:v>
                </c:pt>
                <c:pt idx="277">
                  <c:v>348.2269999999998</c:v>
                </c:pt>
                <c:pt idx="278">
                  <c:v>348.375</c:v>
                </c:pt>
                <c:pt idx="279">
                  <c:v>348.52499999999992</c:v>
                </c:pt>
                <c:pt idx="280">
                  <c:v>348.67399999999992</c:v>
                </c:pt>
                <c:pt idx="281">
                  <c:v>348.827</c:v>
                </c:pt>
                <c:pt idx="282">
                  <c:v>348.97899999999981</c:v>
                </c:pt>
                <c:pt idx="283">
                  <c:v>349.12599999999992</c:v>
                </c:pt>
                <c:pt idx="284">
                  <c:v>349.27300000000002</c:v>
                </c:pt>
                <c:pt idx="285">
                  <c:v>349.41899999999981</c:v>
                </c:pt>
                <c:pt idx="286">
                  <c:v>349.55899999999991</c:v>
                </c:pt>
                <c:pt idx="287">
                  <c:v>349.70299999999992</c:v>
                </c:pt>
                <c:pt idx="288">
                  <c:v>349.84800000000001</c:v>
                </c:pt>
                <c:pt idx="289">
                  <c:v>349.99599999999981</c:v>
                </c:pt>
                <c:pt idx="290">
                  <c:v>350.14699999999999</c:v>
                </c:pt>
                <c:pt idx="291">
                  <c:v>350.30500000000001</c:v>
                </c:pt>
                <c:pt idx="292">
                  <c:v>350.459</c:v>
                </c:pt>
                <c:pt idx="293">
                  <c:v>350.608</c:v>
                </c:pt>
                <c:pt idx="294">
                  <c:v>350.755</c:v>
                </c:pt>
                <c:pt idx="295">
                  <c:v>350.899</c:v>
                </c:pt>
                <c:pt idx="296">
                  <c:v>351.04200000000009</c:v>
                </c:pt>
                <c:pt idx="297">
                  <c:v>351.18599999999998</c:v>
                </c:pt>
                <c:pt idx="298">
                  <c:v>351.33199999999982</c:v>
                </c:pt>
                <c:pt idx="299">
                  <c:v>351.48099999999982</c:v>
                </c:pt>
                <c:pt idx="300">
                  <c:v>351.63299999999992</c:v>
                </c:pt>
                <c:pt idx="301">
                  <c:v>351.78</c:v>
                </c:pt>
                <c:pt idx="302">
                  <c:v>351.92099999999982</c:v>
                </c:pt>
                <c:pt idx="303">
                  <c:v>352.06299999999999</c:v>
                </c:pt>
                <c:pt idx="304">
                  <c:v>352.20699999999982</c:v>
                </c:pt>
                <c:pt idx="305">
                  <c:v>352.35300000000001</c:v>
                </c:pt>
                <c:pt idx="306">
                  <c:v>352.49900000000002</c:v>
                </c:pt>
                <c:pt idx="307">
                  <c:v>352.64699999999999</c:v>
                </c:pt>
                <c:pt idx="308">
                  <c:v>352.79399999999981</c:v>
                </c:pt>
                <c:pt idx="309">
                  <c:v>352.94299999999993</c:v>
                </c:pt>
                <c:pt idx="310">
                  <c:v>353.09500000000003</c:v>
                </c:pt>
                <c:pt idx="311">
                  <c:v>353.24799999999999</c:v>
                </c:pt>
                <c:pt idx="312">
                  <c:v>353.39499999999992</c:v>
                </c:pt>
                <c:pt idx="313">
                  <c:v>353.54200000000009</c:v>
                </c:pt>
                <c:pt idx="314">
                  <c:v>353.68799999999999</c:v>
                </c:pt>
                <c:pt idx="315">
                  <c:v>353.82799999999992</c:v>
                </c:pt>
                <c:pt idx="316">
                  <c:v>353.96899999999982</c:v>
                </c:pt>
                <c:pt idx="317">
                  <c:v>354.108</c:v>
                </c:pt>
                <c:pt idx="318">
                  <c:v>354.24700000000001</c:v>
                </c:pt>
                <c:pt idx="319">
                  <c:v>354.38799999999998</c:v>
                </c:pt>
                <c:pt idx="320">
                  <c:v>354.53099999999978</c:v>
                </c:pt>
                <c:pt idx="321">
                  <c:v>354.67899999999992</c:v>
                </c:pt>
                <c:pt idx="322">
                  <c:v>354.82900000000001</c:v>
                </c:pt>
                <c:pt idx="323">
                  <c:v>354.97899999999981</c:v>
                </c:pt>
                <c:pt idx="324">
                  <c:v>355.12799999999999</c:v>
                </c:pt>
                <c:pt idx="325">
                  <c:v>355.27699999999982</c:v>
                </c:pt>
                <c:pt idx="326">
                  <c:v>355.42399999999981</c:v>
                </c:pt>
                <c:pt idx="327">
                  <c:v>355.56799999999993</c:v>
                </c:pt>
                <c:pt idx="328">
                  <c:v>355.71800000000002</c:v>
                </c:pt>
                <c:pt idx="329">
                  <c:v>355.87099999999992</c:v>
                </c:pt>
                <c:pt idx="330">
                  <c:v>356.02499999999992</c:v>
                </c:pt>
                <c:pt idx="331">
                  <c:v>356.17500000000001</c:v>
                </c:pt>
                <c:pt idx="332">
                  <c:v>356.322</c:v>
                </c:pt>
                <c:pt idx="333">
                  <c:v>356.46499999999997</c:v>
                </c:pt>
                <c:pt idx="334">
                  <c:v>356.61199999999991</c:v>
                </c:pt>
                <c:pt idx="335">
                  <c:v>356.75400000000002</c:v>
                </c:pt>
                <c:pt idx="336">
                  <c:v>356.89600000000002</c:v>
                </c:pt>
                <c:pt idx="337">
                  <c:v>357.03800000000001</c:v>
                </c:pt>
                <c:pt idx="338">
                  <c:v>357.18399999999991</c:v>
                </c:pt>
                <c:pt idx="339">
                  <c:v>357.327</c:v>
                </c:pt>
                <c:pt idx="340">
                  <c:v>357.46800000000002</c:v>
                </c:pt>
                <c:pt idx="341">
                  <c:v>357.60899999999992</c:v>
                </c:pt>
                <c:pt idx="342">
                  <c:v>357.75099999999992</c:v>
                </c:pt>
                <c:pt idx="343">
                  <c:v>357.89499999999992</c:v>
                </c:pt>
                <c:pt idx="344">
                  <c:v>358.04300000000001</c:v>
                </c:pt>
                <c:pt idx="345">
                  <c:v>358.19099999999997</c:v>
                </c:pt>
                <c:pt idx="346">
                  <c:v>358.34000000000009</c:v>
                </c:pt>
                <c:pt idx="347">
                  <c:v>358.49099999999981</c:v>
                </c:pt>
                <c:pt idx="348">
                  <c:v>358.64</c:v>
                </c:pt>
                <c:pt idx="349">
                  <c:v>358.78899999999982</c:v>
                </c:pt>
                <c:pt idx="350">
                  <c:v>358.93799999999982</c:v>
                </c:pt>
                <c:pt idx="351">
                  <c:v>359.08699999999982</c:v>
                </c:pt>
                <c:pt idx="352">
                  <c:v>359.23399999999981</c:v>
                </c:pt>
                <c:pt idx="353">
                  <c:v>359.38</c:v>
                </c:pt>
                <c:pt idx="354">
                  <c:v>359.52</c:v>
                </c:pt>
                <c:pt idx="355">
                  <c:v>359.66</c:v>
                </c:pt>
                <c:pt idx="356">
                  <c:v>359.80799999999999</c:v>
                </c:pt>
                <c:pt idx="357">
                  <c:v>359.96100000000001</c:v>
                </c:pt>
                <c:pt idx="358">
                  <c:v>360.11599999999999</c:v>
                </c:pt>
                <c:pt idx="359">
                  <c:v>360.26799999999997</c:v>
                </c:pt>
                <c:pt idx="360">
                  <c:v>360.41599999999983</c:v>
                </c:pt>
                <c:pt idx="361">
                  <c:v>360.56099999999998</c:v>
                </c:pt>
                <c:pt idx="362">
                  <c:v>360.70400000000001</c:v>
                </c:pt>
                <c:pt idx="363">
                  <c:v>360.84800000000001</c:v>
                </c:pt>
                <c:pt idx="364">
                  <c:v>360.99400000000003</c:v>
                </c:pt>
                <c:pt idx="365">
                  <c:v>361.14300000000009</c:v>
                </c:pt>
                <c:pt idx="366">
                  <c:v>361.28899999999982</c:v>
                </c:pt>
                <c:pt idx="367">
                  <c:v>361.4339999999998</c:v>
                </c:pt>
                <c:pt idx="368">
                  <c:v>361.584</c:v>
                </c:pt>
                <c:pt idx="369">
                  <c:v>361.73599999999982</c:v>
                </c:pt>
                <c:pt idx="370">
                  <c:v>361.88599999999991</c:v>
                </c:pt>
                <c:pt idx="371">
                  <c:v>362.03099999999978</c:v>
                </c:pt>
                <c:pt idx="372">
                  <c:v>362.17099999999999</c:v>
                </c:pt>
                <c:pt idx="373">
                  <c:v>362.31299999999999</c:v>
                </c:pt>
                <c:pt idx="374">
                  <c:v>362.459</c:v>
                </c:pt>
                <c:pt idx="375">
                  <c:v>362.61099999999999</c:v>
                </c:pt>
                <c:pt idx="376">
                  <c:v>362.76</c:v>
                </c:pt>
                <c:pt idx="377">
                  <c:v>362.90699999999981</c:v>
                </c:pt>
                <c:pt idx="378">
                  <c:v>363.05500000000001</c:v>
                </c:pt>
                <c:pt idx="379">
                  <c:v>363.20400000000001</c:v>
                </c:pt>
                <c:pt idx="380">
                  <c:v>363.34699999999992</c:v>
                </c:pt>
                <c:pt idx="381">
                  <c:v>363.4869999999998</c:v>
                </c:pt>
                <c:pt idx="382">
                  <c:v>363.62900000000002</c:v>
                </c:pt>
                <c:pt idx="383">
                  <c:v>363.77300000000002</c:v>
                </c:pt>
                <c:pt idx="384">
                  <c:v>363.91899999999981</c:v>
                </c:pt>
                <c:pt idx="385">
                  <c:v>364.06799999999993</c:v>
                </c:pt>
                <c:pt idx="386">
                  <c:v>364.21699999999981</c:v>
                </c:pt>
                <c:pt idx="387">
                  <c:v>364.36700000000002</c:v>
                </c:pt>
                <c:pt idx="388">
                  <c:v>364.51499999999999</c:v>
                </c:pt>
                <c:pt idx="389">
                  <c:v>364.66</c:v>
                </c:pt>
                <c:pt idx="390">
                  <c:v>364.80399999999992</c:v>
                </c:pt>
                <c:pt idx="391">
                  <c:v>364.94400000000002</c:v>
                </c:pt>
                <c:pt idx="392">
                  <c:v>365.08499999999992</c:v>
                </c:pt>
                <c:pt idx="393">
                  <c:v>365.23099999999982</c:v>
                </c:pt>
                <c:pt idx="394">
                  <c:v>365.37900000000002</c:v>
                </c:pt>
                <c:pt idx="395">
                  <c:v>365.52800000000002</c:v>
                </c:pt>
                <c:pt idx="396">
                  <c:v>365.67700000000002</c:v>
                </c:pt>
                <c:pt idx="397">
                  <c:v>365.82600000000002</c:v>
                </c:pt>
                <c:pt idx="398">
                  <c:v>365.97199999999981</c:v>
                </c:pt>
                <c:pt idx="399">
                  <c:v>366.11799999999999</c:v>
                </c:pt>
                <c:pt idx="400">
                  <c:v>366.26799999999997</c:v>
                </c:pt>
                <c:pt idx="401">
                  <c:v>366.41399999999982</c:v>
                </c:pt>
                <c:pt idx="402">
                  <c:v>366.55700000000002</c:v>
                </c:pt>
                <c:pt idx="403">
                  <c:v>366.70499999999993</c:v>
                </c:pt>
                <c:pt idx="404">
                  <c:v>366.85199999999992</c:v>
                </c:pt>
                <c:pt idx="405">
                  <c:v>366.99799999999982</c:v>
                </c:pt>
                <c:pt idx="406">
                  <c:v>367.14</c:v>
                </c:pt>
                <c:pt idx="407">
                  <c:v>367.28099999999978</c:v>
                </c:pt>
                <c:pt idx="408">
                  <c:v>367.42599999999982</c:v>
                </c:pt>
                <c:pt idx="409">
                  <c:v>367.57499999999999</c:v>
                </c:pt>
                <c:pt idx="410">
                  <c:v>367.72</c:v>
                </c:pt>
                <c:pt idx="411">
                  <c:v>367.86599999999999</c:v>
                </c:pt>
                <c:pt idx="412">
                  <c:v>368.00599999999991</c:v>
                </c:pt>
                <c:pt idx="413">
                  <c:v>368.14400000000001</c:v>
                </c:pt>
                <c:pt idx="414">
                  <c:v>368.279</c:v>
                </c:pt>
                <c:pt idx="415">
                  <c:v>368.41599999999983</c:v>
                </c:pt>
                <c:pt idx="416">
                  <c:v>368.55500000000001</c:v>
                </c:pt>
                <c:pt idx="417">
                  <c:v>368.69299999999993</c:v>
                </c:pt>
                <c:pt idx="418">
                  <c:v>368.83199999999982</c:v>
                </c:pt>
                <c:pt idx="419">
                  <c:v>368.97300000000001</c:v>
                </c:pt>
                <c:pt idx="420">
                  <c:v>369.113</c:v>
                </c:pt>
                <c:pt idx="421">
                  <c:v>369.255</c:v>
                </c:pt>
                <c:pt idx="422">
                  <c:v>369.399</c:v>
                </c:pt>
                <c:pt idx="423">
                  <c:v>369.54</c:v>
                </c:pt>
                <c:pt idx="424">
                  <c:v>369.67700000000002</c:v>
                </c:pt>
                <c:pt idx="425">
                  <c:v>369.81299999999999</c:v>
                </c:pt>
                <c:pt idx="426">
                  <c:v>369.94799999999992</c:v>
                </c:pt>
                <c:pt idx="427">
                  <c:v>370.08799999999991</c:v>
                </c:pt>
                <c:pt idx="428">
                  <c:v>370.22500000000002</c:v>
                </c:pt>
                <c:pt idx="429">
                  <c:v>370.36199999999991</c:v>
                </c:pt>
                <c:pt idx="430">
                  <c:v>370.5</c:v>
                </c:pt>
                <c:pt idx="431">
                  <c:v>370.63599999999991</c:v>
                </c:pt>
                <c:pt idx="432">
                  <c:v>370.77100000000002</c:v>
                </c:pt>
                <c:pt idx="433">
                  <c:v>370.90499999999992</c:v>
                </c:pt>
                <c:pt idx="434">
                  <c:v>371.041</c:v>
                </c:pt>
                <c:pt idx="435">
                  <c:v>371.17399999999992</c:v>
                </c:pt>
                <c:pt idx="436">
                  <c:v>371.31099999999998</c:v>
                </c:pt>
                <c:pt idx="437">
                  <c:v>371.44900000000001</c:v>
                </c:pt>
                <c:pt idx="438">
                  <c:v>371.58699999999982</c:v>
                </c:pt>
                <c:pt idx="439">
                  <c:v>371.73099999999982</c:v>
                </c:pt>
                <c:pt idx="440">
                  <c:v>371.87700000000001</c:v>
                </c:pt>
                <c:pt idx="441">
                  <c:v>372.024</c:v>
                </c:pt>
                <c:pt idx="442">
                  <c:v>372.17200000000008</c:v>
                </c:pt>
                <c:pt idx="443">
                  <c:v>372.31599999999997</c:v>
                </c:pt>
                <c:pt idx="444">
                  <c:v>372.45600000000002</c:v>
                </c:pt>
                <c:pt idx="445">
                  <c:v>372.59699999999981</c:v>
                </c:pt>
                <c:pt idx="446">
                  <c:v>372.74</c:v>
                </c:pt>
                <c:pt idx="447">
                  <c:v>372.88400000000001</c:v>
                </c:pt>
                <c:pt idx="448">
                  <c:v>373.02600000000001</c:v>
                </c:pt>
                <c:pt idx="449">
                  <c:v>373.16500000000002</c:v>
                </c:pt>
                <c:pt idx="450">
                  <c:v>373.30399999999992</c:v>
                </c:pt>
                <c:pt idx="451">
                  <c:v>373.43700000000001</c:v>
                </c:pt>
                <c:pt idx="452">
                  <c:v>373.57299999999992</c:v>
                </c:pt>
                <c:pt idx="453">
                  <c:v>373.709</c:v>
                </c:pt>
                <c:pt idx="454">
                  <c:v>373.846</c:v>
                </c:pt>
                <c:pt idx="455">
                  <c:v>373.98399999999981</c:v>
                </c:pt>
                <c:pt idx="456">
                  <c:v>374.12200000000001</c:v>
                </c:pt>
                <c:pt idx="457">
                  <c:v>374.262</c:v>
                </c:pt>
                <c:pt idx="458">
                  <c:v>374.40300000000002</c:v>
                </c:pt>
                <c:pt idx="459">
                  <c:v>374.548</c:v>
                </c:pt>
                <c:pt idx="460">
                  <c:v>374.69600000000003</c:v>
                </c:pt>
                <c:pt idx="461">
                  <c:v>374.84000000000009</c:v>
                </c:pt>
                <c:pt idx="462">
                  <c:v>374.98399999999981</c:v>
                </c:pt>
                <c:pt idx="463">
                  <c:v>375.12599999999992</c:v>
                </c:pt>
                <c:pt idx="464">
                  <c:v>375.26400000000001</c:v>
                </c:pt>
                <c:pt idx="465">
                  <c:v>375.40599999999978</c:v>
                </c:pt>
                <c:pt idx="466">
                  <c:v>375.55099999999999</c:v>
                </c:pt>
                <c:pt idx="467">
                  <c:v>375.68899999999991</c:v>
                </c:pt>
                <c:pt idx="468">
                  <c:v>375.82600000000002</c:v>
                </c:pt>
                <c:pt idx="469">
                  <c:v>375.96299999999991</c:v>
                </c:pt>
                <c:pt idx="470">
                  <c:v>376.1</c:v>
                </c:pt>
                <c:pt idx="471">
                  <c:v>376.24099999999999</c:v>
                </c:pt>
                <c:pt idx="472">
                  <c:v>376.38</c:v>
                </c:pt>
                <c:pt idx="473">
                  <c:v>376.51600000000002</c:v>
                </c:pt>
                <c:pt idx="474">
                  <c:v>376.64800000000002</c:v>
                </c:pt>
                <c:pt idx="475">
                  <c:v>376.78300000000002</c:v>
                </c:pt>
                <c:pt idx="476">
                  <c:v>376.91500000000002</c:v>
                </c:pt>
                <c:pt idx="477">
                  <c:v>377.04700000000008</c:v>
                </c:pt>
                <c:pt idx="478">
                  <c:v>377.178</c:v>
                </c:pt>
                <c:pt idx="479">
                  <c:v>377.30700000000002</c:v>
                </c:pt>
                <c:pt idx="480">
                  <c:v>377.43799999999982</c:v>
                </c:pt>
                <c:pt idx="481">
                  <c:v>377.57400000000001</c:v>
                </c:pt>
                <c:pt idx="482">
                  <c:v>377.714</c:v>
                </c:pt>
                <c:pt idx="483">
                  <c:v>377.85599999999999</c:v>
                </c:pt>
                <c:pt idx="484">
                  <c:v>378.00200000000001</c:v>
                </c:pt>
                <c:pt idx="485">
                  <c:v>378.14600000000002</c:v>
                </c:pt>
                <c:pt idx="486">
                  <c:v>378.28899999999982</c:v>
                </c:pt>
                <c:pt idx="487">
                  <c:v>378.43099999999981</c:v>
                </c:pt>
                <c:pt idx="488">
                  <c:v>378.572</c:v>
                </c:pt>
                <c:pt idx="489">
                  <c:v>378.714</c:v>
                </c:pt>
                <c:pt idx="490">
                  <c:v>378.858</c:v>
                </c:pt>
                <c:pt idx="491">
                  <c:v>378.99900000000002</c:v>
                </c:pt>
                <c:pt idx="492">
                  <c:v>379.14100000000002</c:v>
                </c:pt>
                <c:pt idx="493">
                  <c:v>379.28099999999978</c:v>
                </c:pt>
                <c:pt idx="494">
                  <c:v>379.42299999999977</c:v>
                </c:pt>
                <c:pt idx="495">
                  <c:v>379.56399999999991</c:v>
                </c:pt>
                <c:pt idx="496">
                  <c:v>379.702</c:v>
                </c:pt>
                <c:pt idx="497">
                  <c:v>379.83699999999982</c:v>
                </c:pt>
                <c:pt idx="498">
                  <c:v>379.96800000000002</c:v>
                </c:pt>
                <c:pt idx="499">
                  <c:v>380.09899999999982</c:v>
                </c:pt>
                <c:pt idx="500">
                  <c:v>380.23299999999978</c:v>
                </c:pt>
                <c:pt idx="501">
                  <c:v>380.37400000000002</c:v>
                </c:pt>
                <c:pt idx="502">
                  <c:v>380.52</c:v>
                </c:pt>
                <c:pt idx="503">
                  <c:v>380.66200000000009</c:v>
                </c:pt>
                <c:pt idx="504">
                  <c:v>380.8</c:v>
                </c:pt>
                <c:pt idx="505">
                  <c:v>380.9339999999998</c:v>
                </c:pt>
                <c:pt idx="506">
                  <c:v>381.06900000000002</c:v>
                </c:pt>
                <c:pt idx="507">
                  <c:v>381.20299999999992</c:v>
                </c:pt>
                <c:pt idx="508">
                  <c:v>381.334</c:v>
                </c:pt>
                <c:pt idx="509">
                  <c:v>381.464</c:v>
                </c:pt>
                <c:pt idx="510">
                  <c:v>381.59100000000001</c:v>
                </c:pt>
                <c:pt idx="511">
                  <c:v>381.72</c:v>
                </c:pt>
                <c:pt idx="512">
                  <c:v>381.851</c:v>
                </c:pt>
                <c:pt idx="513">
                  <c:v>381.98399999999981</c:v>
                </c:pt>
                <c:pt idx="514">
                  <c:v>382.11900000000009</c:v>
                </c:pt>
                <c:pt idx="515">
                  <c:v>382.25400000000002</c:v>
                </c:pt>
                <c:pt idx="516">
                  <c:v>382.38799999999998</c:v>
                </c:pt>
                <c:pt idx="517">
                  <c:v>382.52</c:v>
                </c:pt>
                <c:pt idx="518">
                  <c:v>382.65100000000001</c:v>
                </c:pt>
                <c:pt idx="519">
                  <c:v>382.78599999999977</c:v>
                </c:pt>
                <c:pt idx="520">
                  <c:v>382.92099999999982</c:v>
                </c:pt>
                <c:pt idx="521">
                  <c:v>383.05599999999993</c:v>
                </c:pt>
                <c:pt idx="522">
                  <c:v>383.19099999999997</c:v>
                </c:pt>
                <c:pt idx="523">
                  <c:v>383.32900000000001</c:v>
                </c:pt>
                <c:pt idx="524">
                  <c:v>383.46499999999997</c:v>
                </c:pt>
                <c:pt idx="525">
                  <c:v>383.60399999999993</c:v>
                </c:pt>
                <c:pt idx="526">
                  <c:v>383.74</c:v>
                </c:pt>
                <c:pt idx="527">
                  <c:v>383.87400000000002</c:v>
                </c:pt>
                <c:pt idx="528">
                  <c:v>384.00599999999991</c:v>
                </c:pt>
                <c:pt idx="529">
                  <c:v>384.14300000000009</c:v>
                </c:pt>
                <c:pt idx="530">
                  <c:v>384.28399999999982</c:v>
                </c:pt>
                <c:pt idx="531">
                  <c:v>384.42</c:v>
                </c:pt>
                <c:pt idx="532">
                  <c:v>384.55799999999999</c:v>
                </c:pt>
                <c:pt idx="533">
                  <c:v>384.7</c:v>
                </c:pt>
                <c:pt idx="534">
                  <c:v>384.84300000000002</c:v>
                </c:pt>
                <c:pt idx="535">
                  <c:v>384.98799999999977</c:v>
                </c:pt>
                <c:pt idx="536">
                  <c:v>385.13099999999991</c:v>
                </c:pt>
                <c:pt idx="537">
                  <c:v>385.27300000000002</c:v>
                </c:pt>
                <c:pt idx="538">
                  <c:v>385.41099999999977</c:v>
                </c:pt>
                <c:pt idx="539">
                  <c:v>385.54399999999993</c:v>
                </c:pt>
                <c:pt idx="540">
                  <c:v>385.67899999999992</c:v>
                </c:pt>
                <c:pt idx="541">
                  <c:v>385.827</c:v>
                </c:pt>
                <c:pt idx="542">
                  <c:v>385.98299999999978</c:v>
                </c:pt>
                <c:pt idx="543">
                  <c:v>386.14300000000009</c:v>
                </c:pt>
                <c:pt idx="544">
                  <c:v>386.31</c:v>
                </c:pt>
                <c:pt idx="545">
                  <c:v>386.47899999999981</c:v>
                </c:pt>
                <c:pt idx="546">
                  <c:v>386.65300000000002</c:v>
                </c:pt>
                <c:pt idx="547">
                  <c:v>386.82299999999992</c:v>
                </c:pt>
                <c:pt idx="548">
                  <c:v>386.99299999999982</c:v>
                </c:pt>
                <c:pt idx="549">
                  <c:v>387.16</c:v>
                </c:pt>
                <c:pt idx="550">
                  <c:v>387.327</c:v>
                </c:pt>
                <c:pt idx="551">
                  <c:v>387.49499999999978</c:v>
                </c:pt>
                <c:pt idx="552">
                  <c:v>387.66200000000009</c:v>
                </c:pt>
                <c:pt idx="553">
                  <c:v>387.83</c:v>
                </c:pt>
                <c:pt idx="554">
                  <c:v>387.99900000000002</c:v>
                </c:pt>
                <c:pt idx="555">
                  <c:v>388.16800000000001</c:v>
                </c:pt>
                <c:pt idx="556">
                  <c:v>388.339</c:v>
                </c:pt>
                <c:pt idx="557">
                  <c:v>388.51400000000001</c:v>
                </c:pt>
                <c:pt idx="558">
                  <c:v>388.69</c:v>
                </c:pt>
                <c:pt idx="559">
                  <c:v>388.86</c:v>
                </c:pt>
                <c:pt idx="560">
                  <c:v>389.03499999999991</c:v>
                </c:pt>
                <c:pt idx="561">
                  <c:v>389.20400000000001</c:v>
                </c:pt>
                <c:pt idx="562">
                  <c:v>389.37400000000002</c:v>
                </c:pt>
                <c:pt idx="563">
                  <c:v>389.54300000000001</c:v>
                </c:pt>
                <c:pt idx="564">
                  <c:v>389.71499999999997</c:v>
                </c:pt>
                <c:pt idx="565">
                  <c:v>389.88499999999999</c:v>
                </c:pt>
                <c:pt idx="566">
                  <c:v>390.06</c:v>
                </c:pt>
                <c:pt idx="567">
                  <c:v>390.2269999999998</c:v>
                </c:pt>
                <c:pt idx="568">
                  <c:v>390.39</c:v>
                </c:pt>
                <c:pt idx="569">
                  <c:v>390.55899999999991</c:v>
                </c:pt>
                <c:pt idx="570">
                  <c:v>390.73</c:v>
                </c:pt>
                <c:pt idx="571">
                  <c:v>390.90100000000001</c:v>
                </c:pt>
                <c:pt idx="572">
                  <c:v>391.07299999999992</c:v>
                </c:pt>
                <c:pt idx="573">
                  <c:v>391.245</c:v>
                </c:pt>
                <c:pt idx="574">
                  <c:v>391.41699999999997</c:v>
                </c:pt>
                <c:pt idx="575">
                  <c:v>391.58799999999991</c:v>
                </c:pt>
                <c:pt idx="576">
                  <c:v>391.76099999999991</c:v>
                </c:pt>
                <c:pt idx="577">
                  <c:v>391.9339999999998</c:v>
                </c:pt>
                <c:pt idx="578">
                  <c:v>392.108</c:v>
                </c:pt>
                <c:pt idx="579">
                  <c:v>392.28099999999978</c:v>
                </c:pt>
                <c:pt idx="580">
                  <c:v>392.45100000000002</c:v>
                </c:pt>
                <c:pt idx="581">
                  <c:v>392.61900000000009</c:v>
                </c:pt>
                <c:pt idx="582">
                  <c:v>392.78899999999982</c:v>
                </c:pt>
                <c:pt idx="583">
                  <c:v>392.95600000000002</c:v>
                </c:pt>
                <c:pt idx="584">
                  <c:v>393.12299999999999</c:v>
                </c:pt>
                <c:pt idx="585">
                  <c:v>393.28800000000001</c:v>
                </c:pt>
                <c:pt idx="586">
                  <c:v>393.46</c:v>
                </c:pt>
                <c:pt idx="587">
                  <c:v>393.63299999999992</c:v>
                </c:pt>
                <c:pt idx="588">
                  <c:v>393.803</c:v>
                </c:pt>
                <c:pt idx="589">
                  <c:v>393.97099999999978</c:v>
                </c:pt>
                <c:pt idx="590">
                  <c:v>394.14100000000002</c:v>
                </c:pt>
                <c:pt idx="591">
                  <c:v>394.315</c:v>
                </c:pt>
                <c:pt idx="592">
                  <c:v>394.4869999999998</c:v>
                </c:pt>
                <c:pt idx="593">
                  <c:v>394.666</c:v>
                </c:pt>
                <c:pt idx="594">
                  <c:v>394.84300000000002</c:v>
                </c:pt>
                <c:pt idx="595">
                  <c:v>395.01799999999997</c:v>
                </c:pt>
                <c:pt idx="596">
                  <c:v>395.19499999999999</c:v>
                </c:pt>
                <c:pt idx="597">
                  <c:v>395.37700000000001</c:v>
                </c:pt>
                <c:pt idx="598">
                  <c:v>395.553</c:v>
                </c:pt>
                <c:pt idx="599">
                  <c:v>395.72099999999978</c:v>
                </c:pt>
                <c:pt idx="600">
                  <c:v>395.88900000000001</c:v>
                </c:pt>
                <c:pt idx="601">
                  <c:v>396.05500000000001</c:v>
                </c:pt>
                <c:pt idx="602">
                  <c:v>396.21899999999982</c:v>
                </c:pt>
                <c:pt idx="603">
                  <c:v>396.38099999999991</c:v>
                </c:pt>
                <c:pt idx="604">
                  <c:v>396.55</c:v>
                </c:pt>
                <c:pt idx="605">
                  <c:v>396.71699999999981</c:v>
                </c:pt>
                <c:pt idx="606">
                  <c:v>396.87799999999999</c:v>
                </c:pt>
                <c:pt idx="607">
                  <c:v>397.03599999999977</c:v>
                </c:pt>
                <c:pt idx="608">
                  <c:v>397.19400000000002</c:v>
                </c:pt>
                <c:pt idx="609">
                  <c:v>397.35</c:v>
                </c:pt>
                <c:pt idx="610">
                  <c:v>397.50700000000001</c:v>
                </c:pt>
                <c:pt idx="611">
                  <c:v>397.666</c:v>
                </c:pt>
                <c:pt idx="612">
                  <c:v>397.82799999999992</c:v>
                </c:pt>
                <c:pt idx="613">
                  <c:v>397.99</c:v>
                </c:pt>
                <c:pt idx="614">
                  <c:v>398.14800000000002</c:v>
                </c:pt>
                <c:pt idx="615">
                  <c:v>398.30899999999991</c:v>
                </c:pt>
                <c:pt idx="616">
                  <c:v>398.46899999999982</c:v>
                </c:pt>
                <c:pt idx="617">
                  <c:v>398.63</c:v>
                </c:pt>
                <c:pt idx="618">
                  <c:v>398.79500000000002</c:v>
                </c:pt>
                <c:pt idx="619">
                  <c:v>398.96</c:v>
                </c:pt>
                <c:pt idx="620">
                  <c:v>399.12799999999999</c:v>
                </c:pt>
                <c:pt idx="621">
                  <c:v>399.29700000000003</c:v>
                </c:pt>
                <c:pt idx="622">
                  <c:v>399.46600000000001</c:v>
                </c:pt>
                <c:pt idx="623">
                  <c:v>399.63400000000001</c:v>
                </c:pt>
                <c:pt idx="624">
                  <c:v>399.80099999999999</c:v>
                </c:pt>
                <c:pt idx="625">
                  <c:v>399.97199999999981</c:v>
                </c:pt>
                <c:pt idx="626">
                  <c:v>400.14400000000001</c:v>
                </c:pt>
                <c:pt idx="627">
                  <c:v>400.31399999999991</c:v>
                </c:pt>
                <c:pt idx="628">
                  <c:v>400.48099999999982</c:v>
                </c:pt>
                <c:pt idx="629">
                  <c:v>400.65</c:v>
                </c:pt>
                <c:pt idx="630">
                  <c:v>400.822</c:v>
                </c:pt>
                <c:pt idx="631">
                  <c:v>400.99200000000002</c:v>
                </c:pt>
                <c:pt idx="632">
                  <c:v>401.15899999999999</c:v>
                </c:pt>
                <c:pt idx="633">
                  <c:v>401.33100000000002</c:v>
                </c:pt>
                <c:pt idx="634">
                  <c:v>401.49900000000002</c:v>
                </c:pt>
                <c:pt idx="635">
                  <c:v>401.666</c:v>
                </c:pt>
                <c:pt idx="636">
                  <c:v>401.83499999999998</c:v>
                </c:pt>
                <c:pt idx="637">
                  <c:v>402</c:v>
                </c:pt>
                <c:pt idx="638">
                  <c:v>402.16200000000009</c:v>
                </c:pt>
                <c:pt idx="639">
                  <c:v>402.327</c:v>
                </c:pt>
                <c:pt idx="640">
                  <c:v>402.49599999999981</c:v>
                </c:pt>
                <c:pt idx="641">
                  <c:v>402.66700000000009</c:v>
                </c:pt>
                <c:pt idx="642">
                  <c:v>402.83299999999991</c:v>
                </c:pt>
                <c:pt idx="643">
                  <c:v>403.00299999999999</c:v>
                </c:pt>
                <c:pt idx="644">
                  <c:v>403.17</c:v>
                </c:pt>
                <c:pt idx="645">
                  <c:v>403.33600000000001</c:v>
                </c:pt>
                <c:pt idx="646">
                  <c:v>403.50700000000001</c:v>
                </c:pt>
                <c:pt idx="647">
                  <c:v>403.67599999999999</c:v>
                </c:pt>
                <c:pt idx="648">
                  <c:v>403.84800000000001</c:v>
                </c:pt>
                <c:pt idx="649">
                  <c:v>404.01799999999997</c:v>
                </c:pt>
                <c:pt idx="650">
                  <c:v>404.19200000000001</c:v>
                </c:pt>
                <c:pt idx="651">
                  <c:v>404.36599999999999</c:v>
                </c:pt>
                <c:pt idx="652">
                  <c:v>404.53800000000001</c:v>
                </c:pt>
                <c:pt idx="653">
                  <c:v>404.70600000000002</c:v>
                </c:pt>
                <c:pt idx="654">
                  <c:v>404.87200000000001</c:v>
                </c:pt>
                <c:pt idx="655">
                  <c:v>405.03899999999982</c:v>
                </c:pt>
                <c:pt idx="656">
                  <c:v>405.20400000000001</c:v>
                </c:pt>
                <c:pt idx="657">
                  <c:v>405.37400000000002</c:v>
                </c:pt>
                <c:pt idx="658">
                  <c:v>405.54200000000009</c:v>
                </c:pt>
                <c:pt idx="659">
                  <c:v>405.71</c:v>
                </c:pt>
                <c:pt idx="660">
                  <c:v>405.88</c:v>
                </c:pt>
                <c:pt idx="661">
                  <c:v>406.05099999999999</c:v>
                </c:pt>
                <c:pt idx="662">
                  <c:v>406.21799999999979</c:v>
                </c:pt>
                <c:pt idx="663">
                  <c:v>406.387</c:v>
                </c:pt>
                <c:pt idx="664">
                  <c:v>406.55399999999992</c:v>
                </c:pt>
                <c:pt idx="665">
                  <c:v>406.72</c:v>
                </c:pt>
                <c:pt idx="666">
                  <c:v>406.89</c:v>
                </c:pt>
                <c:pt idx="667">
                  <c:v>407.05700000000002</c:v>
                </c:pt>
                <c:pt idx="668">
                  <c:v>407.22599999999977</c:v>
                </c:pt>
                <c:pt idx="669">
                  <c:v>407.39299999999997</c:v>
                </c:pt>
                <c:pt idx="670">
                  <c:v>407.553</c:v>
                </c:pt>
                <c:pt idx="671">
                  <c:v>407.714</c:v>
                </c:pt>
                <c:pt idx="672">
                  <c:v>407.87900000000002</c:v>
                </c:pt>
                <c:pt idx="673">
                  <c:v>408.04700000000008</c:v>
                </c:pt>
                <c:pt idx="674">
                  <c:v>408.214</c:v>
                </c:pt>
                <c:pt idx="675">
                  <c:v>408.38299999999998</c:v>
                </c:pt>
                <c:pt idx="676">
                  <c:v>408.54899999999992</c:v>
                </c:pt>
                <c:pt idx="677">
                  <c:v>408.71499999999997</c:v>
                </c:pt>
                <c:pt idx="678">
                  <c:v>408.88200000000001</c:v>
                </c:pt>
                <c:pt idx="679">
                  <c:v>409.05200000000002</c:v>
                </c:pt>
                <c:pt idx="680">
                  <c:v>409.21899999999982</c:v>
                </c:pt>
                <c:pt idx="681">
                  <c:v>409.38799999999998</c:v>
                </c:pt>
                <c:pt idx="682">
                  <c:v>409.55500000000001</c:v>
                </c:pt>
                <c:pt idx="683">
                  <c:v>409.72500000000002</c:v>
                </c:pt>
                <c:pt idx="684">
                  <c:v>409.892</c:v>
                </c:pt>
                <c:pt idx="685">
                  <c:v>410.06</c:v>
                </c:pt>
                <c:pt idx="686">
                  <c:v>410.23500000000001</c:v>
                </c:pt>
                <c:pt idx="687">
                  <c:v>410.40800000000002</c:v>
                </c:pt>
                <c:pt idx="688">
                  <c:v>410.57799999999992</c:v>
                </c:pt>
                <c:pt idx="689">
                  <c:v>410.74400000000009</c:v>
                </c:pt>
                <c:pt idx="690">
                  <c:v>410.91199999999998</c:v>
                </c:pt>
                <c:pt idx="691">
                  <c:v>411.07499999999999</c:v>
                </c:pt>
                <c:pt idx="692">
                  <c:v>411.23399999999998</c:v>
                </c:pt>
                <c:pt idx="693">
                  <c:v>411.39299999999997</c:v>
                </c:pt>
                <c:pt idx="694">
                  <c:v>411.55799999999999</c:v>
                </c:pt>
                <c:pt idx="695">
                  <c:v>411.72599999999977</c:v>
                </c:pt>
                <c:pt idx="696">
                  <c:v>411.892</c:v>
                </c:pt>
                <c:pt idx="697">
                  <c:v>412.05899999999991</c:v>
                </c:pt>
                <c:pt idx="698">
                  <c:v>412.2269999999998</c:v>
                </c:pt>
                <c:pt idx="699">
                  <c:v>412.39599999999979</c:v>
                </c:pt>
                <c:pt idx="700">
                  <c:v>412.565</c:v>
                </c:pt>
                <c:pt idx="701">
                  <c:v>412.73299999999978</c:v>
                </c:pt>
                <c:pt idx="702">
                  <c:v>412.89699999999982</c:v>
                </c:pt>
                <c:pt idx="703">
                  <c:v>413.06200000000001</c:v>
                </c:pt>
                <c:pt idx="704">
                  <c:v>413.2319999999998</c:v>
                </c:pt>
                <c:pt idx="705">
                  <c:v>413.39800000000002</c:v>
                </c:pt>
                <c:pt idx="706">
                  <c:v>413.56</c:v>
                </c:pt>
                <c:pt idx="707">
                  <c:v>413.71899999999982</c:v>
                </c:pt>
                <c:pt idx="708">
                  <c:v>413.88200000000001</c:v>
                </c:pt>
                <c:pt idx="709">
                  <c:v>414.04599999999999</c:v>
                </c:pt>
                <c:pt idx="710">
                  <c:v>414.21100000000001</c:v>
                </c:pt>
                <c:pt idx="711">
                  <c:v>414.37799999999999</c:v>
                </c:pt>
                <c:pt idx="712">
                  <c:v>414.54700000000008</c:v>
                </c:pt>
                <c:pt idx="713">
                  <c:v>414.714</c:v>
                </c:pt>
                <c:pt idx="714">
                  <c:v>414.87799999999999</c:v>
                </c:pt>
                <c:pt idx="715">
                  <c:v>415.04399999999993</c:v>
                </c:pt>
                <c:pt idx="716">
                  <c:v>415.21100000000001</c:v>
                </c:pt>
                <c:pt idx="717">
                  <c:v>415.37700000000001</c:v>
                </c:pt>
                <c:pt idx="718">
                  <c:v>415.541</c:v>
                </c:pt>
                <c:pt idx="719">
                  <c:v>415.70499999999998</c:v>
                </c:pt>
                <c:pt idx="720">
                  <c:v>415.86500000000001</c:v>
                </c:pt>
                <c:pt idx="721">
                  <c:v>416.02800000000002</c:v>
                </c:pt>
                <c:pt idx="722">
                  <c:v>416.19499999999999</c:v>
                </c:pt>
                <c:pt idx="723">
                  <c:v>416.36199999999991</c:v>
                </c:pt>
                <c:pt idx="724">
                  <c:v>416.529</c:v>
                </c:pt>
                <c:pt idx="725">
                  <c:v>416.69900000000001</c:v>
                </c:pt>
                <c:pt idx="726">
                  <c:v>416.87</c:v>
                </c:pt>
                <c:pt idx="727">
                  <c:v>417.04399999999993</c:v>
                </c:pt>
                <c:pt idx="728">
                  <c:v>417.21299999999991</c:v>
                </c:pt>
                <c:pt idx="729">
                  <c:v>417.37900000000002</c:v>
                </c:pt>
                <c:pt idx="730">
                  <c:v>417.54399999999993</c:v>
                </c:pt>
                <c:pt idx="731">
                  <c:v>417.70600000000002</c:v>
                </c:pt>
                <c:pt idx="732">
                  <c:v>417.86799999999999</c:v>
                </c:pt>
                <c:pt idx="733">
                  <c:v>418.02800000000002</c:v>
                </c:pt>
                <c:pt idx="734">
                  <c:v>418.19</c:v>
                </c:pt>
                <c:pt idx="735">
                  <c:v>418.35599999999999</c:v>
                </c:pt>
                <c:pt idx="736">
                  <c:v>418.524</c:v>
                </c:pt>
                <c:pt idx="737">
                  <c:v>418.69299999999993</c:v>
                </c:pt>
                <c:pt idx="738">
                  <c:v>418.85900000000009</c:v>
                </c:pt>
                <c:pt idx="739">
                  <c:v>419.03300000000002</c:v>
                </c:pt>
                <c:pt idx="740">
                  <c:v>419.20600000000002</c:v>
                </c:pt>
                <c:pt idx="741">
                  <c:v>419.375</c:v>
                </c:pt>
                <c:pt idx="742">
                  <c:v>419.54399999999993</c:v>
                </c:pt>
                <c:pt idx="743">
                  <c:v>419.71199999999982</c:v>
                </c:pt>
                <c:pt idx="744">
                  <c:v>419.87900000000002</c:v>
                </c:pt>
                <c:pt idx="745">
                  <c:v>420.048</c:v>
                </c:pt>
                <c:pt idx="746">
                  <c:v>420.214</c:v>
                </c:pt>
                <c:pt idx="747">
                  <c:v>420.38</c:v>
                </c:pt>
                <c:pt idx="748">
                  <c:v>420.54300000000001</c:v>
                </c:pt>
                <c:pt idx="749">
                  <c:v>420.70400000000001</c:v>
                </c:pt>
                <c:pt idx="750">
                  <c:v>420.863</c:v>
                </c:pt>
                <c:pt idx="751">
                  <c:v>421.02300000000002</c:v>
                </c:pt>
                <c:pt idx="752">
                  <c:v>421.18599999999998</c:v>
                </c:pt>
                <c:pt idx="753">
                  <c:v>421.35300000000001</c:v>
                </c:pt>
                <c:pt idx="754">
                  <c:v>421.51400000000001</c:v>
                </c:pt>
                <c:pt idx="755">
                  <c:v>421.67700000000002</c:v>
                </c:pt>
                <c:pt idx="756">
                  <c:v>421.83699999999982</c:v>
                </c:pt>
                <c:pt idx="757">
                  <c:v>422.00099999999992</c:v>
                </c:pt>
                <c:pt idx="758">
                  <c:v>422.16500000000002</c:v>
                </c:pt>
                <c:pt idx="759">
                  <c:v>422.33299999999991</c:v>
                </c:pt>
                <c:pt idx="760">
                  <c:v>422.49799999999982</c:v>
                </c:pt>
                <c:pt idx="761">
                  <c:v>422.66300000000001</c:v>
                </c:pt>
                <c:pt idx="762">
                  <c:v>422.82900000000001</c:v>
                </c:pt>
                <c:pt idx="763">
                  <c:v>422.99499999999978</c:v>
                </c:pt>
                <c:pt idx="764">
                  <c:v>423.161</c:v>
                </c:pt>
                <c:pt idx="765">
                  <c:v>423.32100000000003</c:v>
                </c:pt>
                <c:pt idx="766">
                  <c:v>423.48299999999978</c:v>
                </c:pt>
                <c:pt idx="767">
                  <c:v>423.64600000000002</c:v>
                </c:pt>
                <c:pt idx="768">
                  <c:v>423.81200000000001</c:v>
                </c:pt>
                <c:pt idx="769">
                  <c:v>423.98</c:v>
                </c:pt>
                <c:pt idx="770">
                  <c:v>424.142</c:v>
                </c:pt>
                <c:pt idx="771">
                  <c:v>424.30200000000002</c:v>
                </c:pt>
                <c:pt idx="772">
                  <c:v>424.46499999999997</c:v>
                </c:pt>
                <c:pt idx="773">
                  <c:v>424.62599999999992</c:v>
                </c:pt>
                <c:pt idx="774">
                  <c:v>424.78999999999979</c:v>
                </c:pt>
                <c:pt idx="775">
                  <c:v>424.95400000000001</c:v>
                </c:pt>
                <c:pt idx="776">
                  <c:v>425.11599999999999</c:v>
                </c:pt>
                <c:pt idx="777">
                  <c:v>425.28</c:v>
                </c:pt>
                <c:pt idx="778">
                  <c:v>425.44600000000003</c:v>
                </c:pt>
                <c:pt idx="779">
                  <c:v>425.613</c:v>
                </c:pt>
                <c:pt idx="780">
                  <c:v>425.774</c:v>
                </c:pt>
                <c:pt idx="781">
                  <c:v>425.93799999999982</c:v>
                </c:pt>
                <c:pt idx="782">
                  <c:v>426.1040000000001</c:v>
                </c:pt>
                <c:pt idx="783">
                  <c:v>426.27</c:v>
                </c:pt>
                <c:pt idx="784">
                  <c:v>426.43599999999992</c:v>
                </c:pt>
                <c:pt idx="785">
                  <c:v>426.6040000000001</c:v>
                </c:pt>
                <c:pt idx="786">
                  <c:v>426.76599999999979</c:v>
                </c:pt>
                <c:pt idx="787">
                  <c:v>426.92599999999982</c:v>
                </c:pt>
                <c:pt idx="788">
                  <c:v>427.08499999999998</c:v>
                </c:pt>
                <c:pt idx="789">
                  <c:v>427.25400000000002</c:v>
                </c:pt>
                <c:pt idx="790">
                  <c:v>427.42999999999978</c:v>
                </c:pt>
                <c:pt idx="791">
                  <c:v>427.6</c:v>
                </c:pt>
                <c:pt idx="792">
                  <c:v>427.76900000000001</c:v>
                </c:pt>
                <c:pt idx="793">
                  <c:v>427.94</c:v>
                </c:pt>
                <c:pt idx="794">
                  <c:v>428.11</c:v>
                </c:pt>
                <c:pt idx="795">
                  <c:v>428.28099999999978</c:v>
                </c:pt>
                <c:pt idx="796">
                  <c:v>428.44900000000001</c:v>
                </c:pt>
                <c:pt idx="797">
                  <c:v>428.61699999999979</c:v>
                </c:pt>
                <c:pt idx="798">
                  <c:v>428.78</c:v>
                </c:pt>
                <c:pt idx="799">
                  <c:v>428.93700000000001</c:v>
                </c:pt>
                <c:pt idx="800">
                  <c:v>429.09899999999982</c:v>
                </c:pt>
                <c:pt idx="801">
                  <c:v>429.267</c:v>
                </c:pt>
                <c:pt idx="802">
                  <c:v>429.43099999999993</c:v>
                </c:pt>
                <c:pt idx="803">
                  <c:v>429.59399999999982</c:v>
                </c:pt>
                <c:pt idx="804">
                  <c:v>429.755</c:v>
                </c:pt>
                <c:pt idx="805">
                  <c:v>429.91799999999978</c:v>
                </c:pt>
                <c:pt idx="806">
                  <c:v>430.08299999999991</c:v>
                </c:pt>
                <c:pt idx="807">
                  <c:v>430.24700000000001</c:v>
                </c:pt>
                <c:pt idx="808">
                  <c:v>430.41399999999982</c:v>
                </c:pt>
                <c:pt idx="809">
                  <c:v>430.58100000000002</c:v>
                </c:pt>
                <c:pt idx="810">
                  <c:v>430.74400000000009</c:v>
                </c:pt>
                <c:pt idx="811">
                  <c:v>430.90599999999978</c:v>
                </c:pt>
                <c:pt idx="812">
                  <c:v>431.072</c:v>
                </c:pt>
                <c:pt idx="813">
                  <c:v>431.23899999999998</c:v>
                </c:pt>
                <c:pt idx="814">
                  <c:v>431.40499999999992</c:v>
                </c:pt>
                <c:pt idx="815">
                  <c:v>431.57</c:v>
                </c:pt>
                <c:pt idx="816">
                  <c:v>431.73299999999978</c:v>
                </c:pt>
                <c:pt idx="817">
                  <c:v>431.89499999999992</c:v>
                </c:pt>
                <c:pt idx="818">
                  <c:v>432.05799999999999</c:v>
                </c:pt>
                <c:pt idx="819">
                  <c:v>432.22199999999981</c:v>
                </c:pt>
                <c:pt idx="820">
                  <c:v>432.38599999999991</c:v>
                </c:pt>
                <c:pt idx="821">
                  <c:v>432.548</c:v>
                </c:pt>
                <c:pt idx="822">
                  <c:v>432.71</c:v>
                </c:pt>
                <c:pt idx="823">
                  <c:v>432.87400000000002</c:v>
                </c:pt>
                <c:pt idx="824">
                  <c:v>433.03999999999979</c:v>
                </c:pt>
                <c:pt idx="825">
                  <c:v>433.20499999999998</c:v>
                </c:pt>
                <c:pt idx="826">
                  <c:v>433.375</c:v>
                </c:pt>
                <c:pt idx="827">
                  <c:v>433.54200000000009</c:v>
                </c:pt>
                <c:pt idx="828">
                  <c:v>433.71199999999982</c:v>
                </c:pt>
                <c:pt idx="829">
                  <c:v>433.88599999999991</c:v>
                </c:pt>
                <c:pt idx="830">
                  <c:v>434.05700000000002</c:v>
                </c:pt>
                <c:pt idx="831">
                  <c:v>434.22300000000001</c:v>
                </c:pt>
                <c:pt idx="832">
                  <c:v>434.387</c:v>
                </c:pt>
                <c:pt idx="833">
                  <c:v>434.55099999999999</c:v>
                </c:pt>
                <c:pt idx="834">
                  <c:v>434.71699999999981</c:v>
                </c:pt>
                <c:pt idx="835">
                  <c:v>434.88099999999991</c:v>
                </c:pt>
                <c:pt idx="836">
                  <c:v>435.04200000000009</c:v>
                </c:pt>
                <c:pt idx="837">
                  <c:v>435.21</c:v>
                </c:pt>
                <c:pt idx="838">
                  <c:v>435.37599999999992</c:v>
                </c:pt>
                <c:pt idx="839">
                  <c:v>435.53999999999979</c:v>
                </c:pt>
                <c:pt idx="840">
                  <c:v>435.70100000000002</c:v>
                </c:pt>
                <c:pt idx="841">
                  <c:v>435.86500000000001</c:v>
                </c:pt>
                <c:pt idx="842">
                  <c:v>436.02800000000002</c:v>
                </c:pt>
                <c:pt idx="843">
                  <c:v>436.19299999999993</c:v>
                </c:pt>
                <c:pt idx="844">
                  <c:v>436.36099999999999</c:v>
                </c:pt>
                <c:pt idx="845">
                  <c:v>436.53</c:v>
                </c:pt>
                <c:pt idx="846">
                  <c:v>436.69799999999992</c:v>
                </c:pt>
                <c:pt idx="847">
                  <c:v>436.86199999999991</c:v>
                </c:pt>
                <c:pt idx="848">
                  <c:v>437.02699999999982</c:v>
                </c:pt>
                <c:pt idx="849">
                  <c:v>437.19600000000003</c:v>
                </c:pt>
                <c:pt idx="850">
                  <c:v>437.36699999999979</c:v>
                </c:pt>
                <c:pt idx="851">
                  <c:v>437.53699999999998</c:v>
                </c:pt>
                <c:pt idx="852">
                  <c:v>437.70699999999982</c:v>
                </c:pt>
                <c:pt idx="853">
                  <c:v>437.87400000000002</c:v>
                </c:pt>
                <c:pt idx="854">
                  <c:v>438.041</c:v>
                </c:pt>
                <c:pt idx="855">
                  <c:v>438.21199999999982</c:v>
                </c:pt>
                <c:pt idx="856">
                  <c:v>438.38299999999998</c:v>
                </c:pt>
                <c:pt idx="857">
                  <c:v>438.55500000000001</c:v>
                </c:pt>
                <c:pt idx="858">
                  <c:v>438.72599999999977</c:v>
                </c:pt>
                <c:pt idx="859">
                  <c:v>438.89299999999997</c:v>
                </c:pt>
                <c:pt idx="860">
                  <c:v>439.06099999999998</c:v>
                </c:pt>
                <c:pt idx="861">
                  <c:v>439.23</c:v>
                </c:pt>
                <c:pt idx="862">
                  <c:v>439.40100000000001</c:v>
                </c:pt>
                <c:pt idx="863">
                  <c:v>439.56700000000001</c:v>
                </c:pt>
                <c:pt idx="864">
                  <c:v>439.73899999999998</c:v>
                </c:pt>
                <c:pt idx="865">
                  <c:v>439.90699999999998</c:v>
                </c:pt>
                <c:pt idx="866">
                  <c:v>440.07100000000003</c:v>
                </c:pt>
                <c:pt idx="867">
                  <c:v>440.24</c:v>
                </c:pt>
                <c:pt idx="868">
                  <c:v>440.40599999999978</c:v>
                </c:pt>
                <c:pt idx="869">
                  <c:v>440.56799999999993</c:v>
                </c:pt>
                <c:pt idx="870">
                  <c:v>440.7269999999998</c:v>
                </c:pt>
                <c:pt idx="871">
                  <c:v>440.89</c:v>
                </c:pt>
                <c:pt idx="872">
                  <c:v>441.05799999999999</c:v>
                </c:pt>
                <c:pt idx="873">
                  <c:v>441.2269999999998</c:v>
                </c:pt>
                <c:pt idx="874">
                  <c:v>441.39699999999982</c:v>
                </c:pt>
                <c:pt idx="875">
                  <c:v>441.56200000000001</c:v>
                </c:pt>
                <c:pt idx="876">
                  <c:v>441.73099999999982</c:v>
                </c:pt>
                <c:pt idx="877">
                  <c:v>441.89599999999979</c:v>
                </c:pt>
                <c:pt idx="878">
                  <c:v>442.06200000000001</c:v>
                </c:pt>
                <c:pt idx="879">
                  <c:v>442.22800000000001</c:v>
                </c:pt>
                <c:pt idx="880">
                  <c:v>442.39499999999992</c:v>
                </c:pt>
                <c:pt idx="881">
                  <c:v>442.56299999999999</c:v>
                </c:pt>
                <c:pt idx="882">
                  <c:v>442.7319999999998</c:v>
                </c:pt>
                <c:pt idx="883">
                  <c:v>442.9</c:v>
                </c:pt>
                <c:pt idx="884">
                  <c:v>443.07</c:v>
                </c:pt>
                <c:pt idx="885">
                  <c:v>443.23899999999998</c:v>
                </c:pt>
                <c:pt idx="886">
                  <c:v>443.40599999999978</c:v>
                </c:pt>
                <c:pt idx="887">
                  <c:v>443.572</c:v>
                </c:pt>
                <c:pt idx="888">
                  <c:v>443.73599999999982</c:v>
                </c:pt>
                <c:pt idx="889">
                  <c:v>443.90100000000001</c:v>
                </c:pt>
                <c:pt idx="890">
                  <c:v>444.06700000000001</c:v>
                </c:pt>
                <c:pt idx="891">
                  <c:v>444.22800000000001</c:v>
                </c:pt>
                <c:pt idx="892">
                  <c:v>444.39099999999979</c:v>
                </c:pt>
                <c:pt idx="893">
                  <c:v>444.55200000000002</c:v>
                </c:pt>
                <c:pt idx="894">
                  <c:v>444.71699999999981</c:v>
                </c:pt>
                <c:pt idx="895">
                  <c:v>444.88599999999991</c:v>
                </c:pt>
                <c:pt idx="896">
                  <c:v>445.05599999999998</c:v>
                </c:pt>
                <c:pt idx="897">
                  <c:v>445.22800000000001</c:v>
                </c:pt>
                <c:pt idx="898">
                  <c:v>445.39699999999982</c:v>
                </c:pt>
                <c:pt idx="899">
                  <c:v>445.565</c:v>
                </c:pt>
                <c:pt idx="900">
                  <c:v>445.73399999999998</c:v>
                </c:pt>
                <c:pt idx="901">
                  <c:v>445.90199999999982</c:v>
                </c:pt>
                <c:pt idx="902">
                  <c:v>446.06599999999997</c:v>
                </c:pt>
                <c:pt idx="903">
                  <c:v>446.22899999999998</c:v>
                </c:pt>
                <c:pt idx="904">
                  <c:v>446.39299999999997</c:v>
                </c:pt>
                <c:pt idx="905">
                  <c:v>446.55899999999991</c:v>
                </c:pt>
                <c:pt idx="906">
                  <c:v>446.7269999999998</c:v>
                </c:pt>
                <c:pt idx="907">
                  <c:v>446.89599999999979</c:v>
                </c:pt>
                <c:pt idx="908">
                  <c:v>447.06700000000001</c:v>
                </c:pt>
                <c:pt idx="909">
                  <c:v>447.24599999999992</c:v>
                </c:pt>
                <c:pt idx="910">
                  <c:v>447.42299999999977</c:v>
                </c:pt>
                <c:pt idx="911">
                  <c:v>447.59299999999979</c:v>
                </c:pt>
                <c:pt idx="912">
                  <c:v>447.76099999999991</c:v>
                </c:pt>
                <c:pt idx="913">
                  <c:v>447.92399999999981</c:v>
                </c:pt>
                <c:pt idx="914">
                  <c:v>448.08699999999982</c:v>
                </c:pt>
                <c:pt idx="915">
                  <c:v>448.24599999999992</c:v>
                </c:pt>
                <c:pt idx="916">
                  <c:v>448.40100000000001</c:v>
                </c:pt>
                <c:pt idx="917">
                  <c:v>448.56200000000001</c:v>
                </c:pt>
                <c:pt idx="918">
                  <c:v>448.7269999999998</c:v>
                </c:pt>
                <c:pt idx="919">
                  <c:v>448.88900000000001</c:v>
                </c:pt>
                <c:pt idx="920">
                  <c:v>449.05</c:v>
                </c:pt>
                <c:pt idx="921">
                  <c:v>449.21299999999991</c:v>
                </c:pt>
                <c:pt idx="922">
                  <c:v>449.37799999999999</c:v>
                </c:pt>
                <c:pt idx="923">
                  <c:v>449.54399999999993</c:v>
                </c:pt>
                <c:pt idx="924">
                  <c:v>449.71299999999991</c:v>
                </c:pt>
                <c:pt idx="925">
                  <c:v>449.88200000000001</c:v>
                </c:pt>
                <c:pt idx="926">
                  <c:v>450.048</c:v>
                </c:pt>
                <c:pt idx="927">
                  <c:v>450.214</c:v>
                </c:pt>
                <c:pt idx="928">
                  <c:v>450.38099999999991</c:v>
                </c:pt>
                <c:pt idx="929">
                  <c:v>450.54200000000009</c:v>
                </c:pt>
                <c:pt idx="930">
                  <c:v>450.70699999999982</c:v>
                </c:pt>
                <c:pt idx="931">
                  <c:v>450.87</c:v>
                </c:pt>
                <c:pt idx="932">
                  <c:v>451.03399999999982</c:v>
                </c:pt>
                <c:pt idx="933">
                  <c:v>451.19900000000001</c:v>
                </c:pt>
                <c:pt idx="934">
                  <c:v>451.36400000000009</c:v>
                </c:pt>
                <c:pt idx="935">
                  <c:v>451.529</c:v>
                </c:pt>
                <c:pt idx="936">
                  <c:v>451.69299999999993</c:v>
                </c:pt>
                <c:pt idx="937">
                  <c:v>451.85599999999999</c:v>
                </c:pt>
                <c:pt idx="938">
                  <c:v>452.017</c:v>
                </c:pt>
                <c:pt idx="939">
                  <c:v>452.17700000000002</c:v>
                </c:pt>
                <c:pt idx="940">
                  <c:v>452.33499999999998</c:v>
                </c:pt>
                <c:pt idx="941">
                  <c:v>452.49599999999981</c:v>
                </c:pt>
                <c:pt idx="942">
                  <c:v>452.65499999999997</c:v>
                </c:pt>
                <c:pt idx="943">
                  <c:v>452.81700000000001</c:v>
                </c:pt>
                <c:pt idx="944">
                  <c:v>452.98399999999998</c:v>
                </c:pt>
                <c:pt idx="945">
                  <c:v>453.15600000000001</c:v>
                </c:pt>
                <c:pt idx="946">
                  <c:v>453.32900000000001</c:v>
                </c:pt>
                <c:pt idx="947">
                  <c:v>453.505</c:v>
                </c:pt>
                <c:pt idx="948">
                  <c:v>453.67700000000002</c:v>
                </c:pt>
                <c:pt idx="949">
                  <c:v>453.846</c:v>
                </c:pt>
                <c:pt idx="950">
                  <c:v>454.01900000000001</c:v>
                </c:pt>
                <c:pt idx="951">
                  <c:v>454.19499999999999</c:v>
                </c:pt>
                <c:pt idx="952">
                  <c:v>454.36799999999999</c:v>
                </c:pt>
                <c:pt idx="953">
                  <c:v>454.53800000000001</c:v>
                </c:pt>
                <c:pt idx="954">
                  <c:v>454.71299999999991</c:v>
                </c:pt>
                <c:pt idx="955">
                  <c:v>454.88200000000001</c:v>
                </c:pt>
                <c:pt idx="956">
                  <c:v>455.05200000000002</c:v>
                </c:pt>
                <c:pt idx="957">
                  <c:v>455.21899999999982</c:v>
                </c:pt>
                <c:pt idx="958">
                  <c:v>455.38400000000001</c:v>
                </c:pt>
                <c:pt idx="959">
                  <c:v>455.553</c:v>
                </c:pt>
                <c:pt idx="960">
                  <c:v>455.72</c:v>
                </c:pt>
                <c:pt idx="961">
                  <c:v>455.88099999999991</c:v>
                </c:pt>
                <c:pt idx="962">
                  <c:v>456.04300000000001</c:v>
                </c:pt>
                <c:pt idx="963">
                  <c:v>456.202</c:v>
                </c:pt>
                <c:pt idx="964">
                  <c:v>456.36099999999999</c:v>
                </c:pt>
                <c:pt idx="965">
                  <c:v>456.524</c:v>
                </c:pt>
                <c:pt idx="966">
                  <c:v>456.68899999999991</c:v>
                </c:pt>
                <c:pt idx="967">
                  <c:v>456.851</c:v>
                </c:pt>
                <c:pt idx="968">
                  <c:v>457.01099999999991</c:v>
                </c:pt>
                <c:pt idx="969">
                  <c:v>457.17399999999992</c:v>
                </c:pt>
                <c:pt idx="970">
                  <c:v>457.33699999999982</c:v>
                </c:pt>
                <c:pt idx="971">
                  <c:v>457.50099999999992</c:v>
                </c:pt>
                <c:pt idx="972">
                  <c:v>457.66500000000002</c:v>
                </c:pt>
                <c:pt idx="973">
                  <c:v>457.83</c:v>
                </c:pt>
                <c:pt idx="974">
                  <c:v>457.99700000000001</c:v>
                </c:pt>
                <c:pt idx="975">
                  <c:v>458.166</c:v>
                </c:pt>
                <c:pt idx="976">
                  <c:v>458.33499999999998</c:v>
                </c:pt>
                <c:pt idx="977">
                  <c:v>458.50400000000002</c:v>
                </c:pt>
                <c:pt idx="978">
                  <c:v>458.67</c:v>
                </c:pt>
                <c:pt idx="979">
                  <c:v>458.83600000000001</c:v>
                </c:pt>
                <c:pt idx="980">
                  <c:v>459.005</c:v>
                </c:pt>
                <c:pt idx="981">
                  <c:v>459.17200000000008</c:v>
                </c:pt>
                <c:pt idx="982">
                  <c:v>459.33799999999991</c:v>
                </c:pt>
                <c:pt idx="983">
                  <c:v>459.50099999999992</c:v>
                </c:pt>
                <c:pt idx="984">
                  <c:v>459.66</c:v>
                </c:pt>
                <c:pt idx="985">
                  <c:v>459.82</c:v>
                </c:pt>
                <c:pt idx="986">
                  <c:v>459.98</c:v>
                </c:pt>
                <c:pt idx="987">
                  <c:v>460.14499999999998</c:v>
                </c:pt>
                <c:pt idx="988">
                  <c:v>460.31599999999997</c:v>
                </c:pt>
                <c:pt idx="989">
                  <c:v>460.48799999999977</c:v>
                </c:pt>
                <c:pt idx="990">
                  <c:v>460.65600000000001</c:v>
                </c:pt>
                <c:pt idx="991">
                  <c:v>460.815</c:v>
                </c:pt>
                <c:pt idx="992">
                  <c:v>460.97199999999981</c:v>
                </c:pt>
                <c:pt idx="993">
                  <c:v>461.13400000000001</c:v>
                </c:pt>
                <c:pt idx="994">
                  <c:v>461.29700000000003</c:v>
                </c:pt>
                <c:pt idx="995">
                  <c:v>461.46199999999982</c:v>
                </c:pt>
                <c:pt idx="996">
                  <c:v>461.63400000000001</c:v>
                </c:pt>
                <c:pt idx="997">
                  <c:v>461.80799999999999</c:v>
                </c:pt>
                <c:pt idx="998">
                  <c:v>461.97599999999977</c:v>
                </c:pt>
                <c:pt idx="999">
                  <c:v>462.149</c:v>
                </c:pt>
                <c:pt idx="1000">
                  <c:v>462.32499999999999</c:v>
                </c:pt>
                <c:pt idx="1001">
                  <c:v>462.49700000000001</c:v>
                </c:pt>
                <c:pt idx="1002">
                  <c:v>462.666</c:v>
                </c:pt>
                <c:pt idx="1003">
                  <c:v>462.834</c:v>
                </c:pt>
                <c:pt idx="1004">
                  <c:v>463</c:v>
                </c:pt>
                <c:pt idx="1005">
                  <c:v>463.16200000000009</c:v>
                </c:pt>
                <c:pt idx="1006">
                  <c:v>463.32400000000001</c:v>
                </c:pt>
                <c:pt idx="1007">
                  <c:v>463.48599999999982</c:v>
                </c:pt>
                <c:pt idx="1008">
                  <c:v>463.64800000000002</c:v>
                </c:pt>
                <c:pt idx="1009">
                  <c:v>463.81399999999991</c:v>
                </c:pt>
                <c:pt idx="1010">
                  <c:v>463.98</c:v>
                </c:pt>
                <c:pt idx="1011">
                  <c:v>464.14800000000002</c:v>
                </c:pt>
                <c:pt idx="1012">
                  <c:v>464.31399999999991</c:v>
                </c:pt>
                <c:pt idx="1013">
                  <c:v>464.48</c:v>
                </c:pt>
                <c:pt idx="1014">
                  <c:v>464.65</c:v>
                </c:pt>
                <c:pt idx="1015">
                  <c:v>464.822</c:v>
                </c:pt>
                <c:pt idx="1016">
                  <c:v>464.99</c:v>
                </c:pt>
                <c:pt idx="1017">
                  <c:v>465.15800000000002</c:v>
                </c:pt>
                <c:pt idx="1018">
                  <c:v>465.32299999999992</c:v>
                </c:pt>
                <c:pt idx="1019">
                  <c:v>465.49199999999968</c:v>
                </c:pt>
                <c:pt idx="1020">
                  <c:v>465.6570000000001</c:v>
                </c:pt>
                <c:pt idx="1021">
                  <c:v>465.822</c:v>
                </c:pt>
                <c:pt idx="1022">
                  <c:v>465.99</c:v>
                </c:pt>
                <c:pt idx="1023">
                  <c:v>466.15800000000002</c:v>
                </c:pt>
                <c:pt idx="1024">
                  <c:v>466.32600000000002</c:v>
                </c:pt>
                <c:pt idx="1025">
                  <c:v>466.49400000000003</c:v>
                </c:pt>
                <c:pt idx="1026">
                  <c:v>466.66500000000002</c:v>
                </c:pt>
                <c:pt idx="1027">
                  <c:v>466.834</c:v>
                </c:pt>
                <c:pt idx="1028">
                  <c:v>467.00099999999992</c:v>
                </c:pt>
                <c:pt idx="1029">
                  <c:v>467.166</c:v>
                </c:pt>
                <c:pt idx="1030">
                  <c:v>467.33</c:v>
                </c:pt>
                <c:pt idx="1031">
                  <c:v>467.49099999999981</c:v>
                </c:pt>
                <c:pt idx="1032">
                  <c:v>467.654</c:v>
                </c:pt>
                <c:pt idx="1033">
                  <c:v>467.81700000000001</c:v>
                </c:pt>
                <c:pt idx="1034">
                  <c:v>467.98299999999978</c:v>
                </c:pt>
                <c:pt idx="1035">
                  <c:v>468.14699999999999</c:v>
                </c:pt>
                <c:pt idx="1036">
                  <c:v>468.30899999999991</c:v>
                </c:pt>
                <c:pt idx="1037">
                  <c:v>468.47099999999978</c:v>
                </c:pt>
                <c:pt idx="1038">
                  <c:v>468.63499999999999</c:v>
                </c:pt>
                <c:pt idx="1039">
                  <c:v>468.80399999999992</c:v>
                </c:pt>
                <c:pt idx="1040">
                  <c:v>468.97199999999981</c:v>
                </c:pt>
                <c:pt idx="1041">
                  <c:v>469.13599999999991</c:v>
                </c:pt>
                <c:pt idx="1042">
                  <c:v>469.30099999999999</c:v>
                </c:pt>
                <c:pt idx="1043">
                  <c:v>469.46499999999997</c:v>
                </c:pt>
                <c:pt idx="1044">
                  <c:v>469.63</c:v>
                </c:pt>
                <c:pt idx="1045">
                  <c:v>469.79700000000003</c:v>
                </c:pt>
                <c:pt idx="1046">
                  <c:v>469.96699999999981</c:v>
                </c:pt>
                <c:pt idx="1047">
                  <c:v>470.13200000000001</c:v>
                </c:pt>
                <c:pt idx="1048">
                  <c:v>470.29499999999979</c:v>
                </c:pt>
                <c:pt idx="1049">
                  <c:v>470.46</c:v>
                </c:pt>
                <c:pt idx="1050">
                  <c:v>470.62599999999992</c:v>
                </c:pt>
                <c:pt idx="1051">
                  <c:v>470.79399999999981</c:v>
                </c:pt>
                <c:pt idx="1052">
                  <c:v>470.96</c:v>
                </c:pt>
                <c:pt idx="1053">
                  <c:v>471.12099999999992</c:v>
                </c:pt>
                <c:pt idx="1054">
                  <c:v>471.28399999999982</c:v>
                </c:pt>
                <c:pt idx="1055">
                  <c:v>471.45600000000002</c:v>
                </c:pt>
                <c:pt idx="1056">
                  <c:v>471.62799999999999</c:v>
                </c:pt>
                <c:pt idx="1057">
                  <c:v>471.79899999999981</c:v>
                </c:pt>
                <c:pt idx="1058">
                  <c:v>471.97199999999981</c:v>
                </c:pt>
                <c:pt idx="1059">
                  <c:v>472.14600000000002</c:v>
                </c:pt>
                <c:pt idx="1060">
                  <c:v>472.31899999999979</c:v>
                </c:pt>
                <c:pt idx="1061">
                  <c:v>472.4869999999998</c:v>
                </c:pt>
                <c:pt idx="1062">
                  <c:v>472.65199999999999</c:v>
                </c:pt>
                <c:pt idx="1063">
                  <c:v>472.82</c:v>
                </c:pt>
                <c:pt idx="1064">
                  <c:v>472.98500000000001</c:v>
                </c:pt>
                <c:pt idx="1065">
                  <c:v>473.14800000000002</c:v>
                </c:pt>
                <c:pt idx="1066">
                  <c:v>473.31099999999998</c:v>
                </c:pt>
                <c:pt idx="1067">
                  <c:v>473.47500000000002</c:v>
                </c:pt>
                <c:pt idx="1068">
                  <c:v>473.63900000000001</c:v>
                </c:pt>
                <c:pt idx="1069">
                  <c:v>473.80500000000001</c:v>
                </c:pt>
                <c:pt idx="1070">
                  <c:v>473.97</c:v>
                </c:pt>
                <c:pt idx="1071">
                  <c:v>474.12799999999999</c:v>
                </c:pt>
                <c:pt idx="1072">
                  <c:v>474.28800000000001</c:v>
                </c:pt>
                <c:pt idx="1073">
                  <c:v>474.45100000000002</c:v>
                </c:pt>
                <c:pt idx="1074">
                  <c:v>474.61599999999999</c:v>
                </c:pt>
                <c:pt idx="1075">
                  <c:v>474.78199999999998</c:v>
                </c:pt>
                <c:pt idx="1076">
                  <c:v>474.94499999999999</c:v>
                </c:pt>
                <c:pt idx="1077">
                  <c:v>475.11</c:v>
                </c:pt>
                <c:pt idx="1078">
                  <c:v>475.27699999999982</c:v>
                </c:pt>
                <c:pt idx="1079">
                  <c:v>475.43700000000001</c:v>
                </c:pt>
                <c:pt idx="1080">
                  <c:v>475.59500000000003</c:v>
                </c:pt>
                <c:pt idx="1081">
                  <c:v>475.75700000000001</c:v>
                </c:pt>
                <c:pt idx="1082">
                  <c:v>475.92299999999977</c:v>
                </c:pt>
                <c:pt idx="1083">
                  <c:v>476.09100000000001</c:v>
                </c:pt>
                <c:pt idx="1084">
                  <c:v>476.26099999999991</c:v>
                </c:pt>
                <c:pt idx="1085">
                  <c:v>476.43099999999993</c:v>
                </c:pt>
                <c:pt idx="1086">
                  <c:v>476.59500000000003</c:v>
                </c:pt>
                <c:pt idx="1087">
                  <c:v>476.76299999999998</c:v>
                </c:pt>
                <c:pt idx="1088">
                  <c:v>476.93200000000002</c:v>
                </c:pt>
                <c:pt idx="1089">
                  <c:v>477.10300000000001</c:v>
                </c:pt>
                <c:pt idx="1090">
                  <c:v>477.274</c:v>
                </c:pt>
                <c:pt idx="1091">
                  <c:v>477.44499999999999</c:v>
                </c:pt>
                <c:pt idx="1092">
                  <c:v>477.61599999999999</c:v>
                </c:pt>
                <c:pt idx="1093">
                  <c:v>477.78800000000001</c:v>
                </c:pt>
                <c:pt idx="1094">
                  <c:v>477.95600000000002</c:v>
                </c:pt>
                <c:pt idx="1095">
                  <c:v>478.12099999999992</c:v>
                </c:pt>
                <c:pt idx="1096">
                  <c:v>478.28699999999998</c:v>
                </c:pt>
                <c:pt idx="1097">
                  <c:v>478.44900000000001</c:v>
                </c:pt>
                <c:pt idx="1098">
                  <c:v>478.61</c:v>
                </c:pt>
                <c:pt idx="1099">
                  <c:v>478.77</c:v>
                </c:pt>
                <c:pt idx="1100">
                  <c:v>478.9289999999998</c:v>
                </c:pt>
                <c:pt idx="1101">
                  <c:v>479.08799999999991</c:v>
                </c:pt>
                <c:pt idx="1102">
                  <c:v>479.25299999999999</c:v>
                </c:pt>
                <c:pt idx="1103">
                  <c:v>479.41999999999979</c:v>
                </c:pt>
                <c:pt idx="1104">
                  <c:v>479.58499999999998</c:v>
                </c:pt>
                <c:pt idx="1105">
                  <c:v>479.75</c:v>
                </c:pt>
                <c:pt idx="1106">
                  <c:v>479.91399999999982</c:v>
                </c:pt>
                <c:pt idx="1107">
                  <c:v>480.08100000000002</c:v>
                </c:pt>
                <c:pt idx="1108">
                  <c:v>480.25</c:v>
                </c:pt>
                <c:pt idx="1109">
                  <c:v>480.42399999999981</c:v>
                </c:pt>
                <c:pt idx="1110">
                  <c:v>480.59599999999978</c:v>
                </c:pt>
                <c:pt idx="1111">
                  <c:v>480.76299999999998</c:v>
                </c:pt>
                <c:pt idx="1112">
                  <c:v>480.9339999999998</c:v>
                </c:pt>
                <c:pt idx="1113">
                  <c:v>481.10900000000009</c:v>
                </c:pt>
                <c:pt idx="1114">
                  <c:v>481.27699999999982</c:v>
                </c:pt>
                <c:pt idx="1115">
                  <c:v>481.44299999999993</c:v>
                </c:pt>
                <c:pt idx="1116">
                  <c:v>481.61</c:v>
                </c:pt>
                <c:pt idx="1117">
                  <c:v>481.78199999999998</c:v>
                </c:pt>
                <c:pt idx="1118">
                  <c:v>481.95400000000001</c:v>
                </c:pt>
                <c:pt idx="1119">
                  <c:v>482.12700000000001</c:v>
                </c:pt>
                <c:pt idx="1120">
                  <c:v>482.3</c:v>
                </c:pt>
                <c:pt idx="1121">
                  <c:v>482.46699999999981</c:v>
                </c:pt>
                <c:pt idx="1122">
                  <c:v>482.63200000000001</c:v>
                </c:pt>
                <c:pt idx="1123">
                  <c:v>482.79899999999981</c:v>
                </c:pt>
                <c:pt idx="1124">
                  <c:v>482.96799999999979</c:v>
                </c:pt>
                <c:pt idx="1125">
                  <c:v>483.13799999999998</c:v>
                </c:pt>
                <c:pt idx="1126">
                  <c:v>483.30399999999992</c:v>
                </c:pt>
                <c:pt idx="1127">
                  <c:v>483.46499999999997</c:v>
                </c:pt>
                <c:pt idx="1128">
                  <c:v>483.62799999999999</c:v>
                </c:pt>
                <c:pt idx="1129">
                  <c:v>483.79399999999981</c:v>
                </c:pt>
                <c:pt idx="1130">
                  <c:v>483.964</c:v>
                </c:pt>
                <c:pt idx="1131">
                  <c:v>484.13299999999998</c:v>
                </c:pt>
                <c:pt idx="1132">
                  <c:v>484.29799999999977</c:v>
                </c:pt>
                <c:pt idx="1133">
                  <c:v>484.46100000000001</c:v>
                </c:pt>
                <c:pt idx="1134">
                  <c:v>484.62200000000001</c:v>
                </c:pt>
                <c:pt idx="1135">
                  <c:v>484.78399999999982</c:v>
                </c:pt>
                <c:pt idx="1136">
                  <c:v>484.95499999999998</c:v>
                </c:pt>
                <c:pt idx="1137">
                  <c:v>485.12700000000001</c:v>
                </c:pt>
                <c:pt idx="1138">
                  <c:v>485.28999999999979</c:v>
                </c:pt>
                <c:pt idx="1139">
                  <c:v>485.452</c:v>
                </c:pt>
                <c:pt idx="1140">
                  <c:v>485.61400000000009</c:v>
                </c:pt>
                <c:pt idx="1141">
                  <c:v>485.77800000000002</c:v>
                </c:pt>
                <c:pt idx="1142">
                  <c:v>485.94200000000001</c:v>
                </c:pt>
                <c:pt idx="1143">
                  <c:v>486.10500000000002</c:v>
                </c:pt>
                <c:pt idx="1144">
                  <c:v>486.27300000000002</c:v>
                </c:pt>
                <c:pt idx="1145">
                  <c:v>486.44200000000001</c:v>
                </c:pt>
                <c:pt idx="1146">
                  <c:v>486.60699999999991</c:v>
                </c:pt>
                <c:pt idx="1147">
                  <c:v>486.76900000000001</c:v>
                </c:pt>
                <c:pt idx="1148">
                  <c:v>486.92700000000002</c:v>
                </c:pt>
                <c:pt idx="1149">
                  <c:v>487.09100000000001</c:v>
                </c:pt>
                <c:pt idx="1150">
                  <c:v>487.25799999999998</c:v>
                </c:pt>
                <c:pt idx="1151">
                  <c:v>487.42399999999981</c:v>
                </c:pt>
                <c:pt idx="1152">
                  <c:v>487.59100000000001</c:v>
                </c:pt>
                <c:pt idx="1153">
                  <c:v>487.75799999999998</c:v>
                </c:pt>
                <c:pt idx="1154">
                  <c:v>487.92399999999981</c:v>
                </c:pt>
                <c:pt idx="1155">
                  <c:v>488.08799999999991</c:v>
                </c:pt>
                <c:pt idx="1156">
                  <c:v>488.255</c:v>
                </c:pt>
                <c:pt idx="1157">
                  <c:v>488.42099999999982</c:v>
                </c:pt>
                <c:pt idx="1158">
                  <c:v>488.589</c:v>
                </c:pt>
                <c:pt idx="1159">
                  <c:v>488.75799999999998</c:v>
                </c:pt>
                <c:pt idx="1160">
                  <c:v>488.92099999999982</c:v>
                </c:pt>
                <c:pt idx="1161">
                  <c:v>489.08199999999982</c:v>
                </c:pt>
                <c:pt idx="1162">
                  <c:v>489.24400000000009</c:v>
                </c:pt>
                <c:pt idx="1163">
                  <c:v>489.40699999999998</c:v>
                </c:pt>
                <c:pt idx="1164">
                  <c:v>489.572</c:v>
                </c:pt>
                <c:pt idx="1165">
                  <c:v>489.73299999999978</c:v>
                </c:pt>
                <c:pt idx="1166">
                  <c:v>489.89499999999992</c:v>
                </c:pt>
                <c:pt idx="1167">
                  <c:v>490.05799999999999</c:v>
                </c:pt>
                <c:pt idx="1168">
                  <c:v>490.22199999999981</c:v>
                </c:pt>
                <c:pt idx="1169">
                  <c:v>490.38200000000001</c:v>
                </c:pt>
                <c:pt idx="1170">
                  <c:v>490.548</c:v>
                </c:pt>
                <c:pt idx="1171">
                  <c:v>490.71299999999991</c:v>
                </c:pt>
                <c:pt idx="1172">
                  <c:v>490.87799999999999</c:v>
                </c:pt>
                <c:pt idx="1173">
                  <c:v>491.04200000000009</c:v>
                </c:pt>
                <c:pt idx="1174">
                  <c:v>491.20699999999982</c:v>
                </c:pt>
                <c:pt idx="1175">
                  <c:v>491.37400000000002</c:v>
                </c:pt>
                <c:pt idx="1176">
                  <c:v>491.54500000000002</c:v>
                </c:pt>
                <c:pt idx="1177">
                  <c:v>491.71</c:v>
                </c:pt>
                <c:pt idx="1178">
                  <c:v>491.87599999999992</c:v>
                </c:pt>
                <c:pt idx="1179">
                  <c:v>492.04399999999993</c:v>
                </c:pt>
                <c:pt idx="1180">
                  <c:v>492.21</c:v>
                </c:pt>
                <c:pt idx="1181">
                  <c:v>492.37299999999999</c:v>
                </c:pt>
                <c:pt idx="1182">
                  <c:v>492.53499999999991</c:v>
                </c:pt>
                <c:pt idx="1183">
                  <c:v>492.69600000000003</c:v>
                </c:pt>
                <c:pt idx="1184">
                  <c:v>492.858</c:v>
                </c:pt>
                <c:pt idx="1185">
                  <c:v>493.024</c:v>
                </c:pt>
                <c:pt idx="1186">
                  <c:v>493.18899999999991</c:v>
                </c:pt>
                <c:pt idx="1187">
                  <c:v>493.35699999999991</c:v>
                </c:pt>
                <c:pt idx="1188">
                  <c:v>493.524</c:v>
                </c:pt>
                <c:pt idx="1189">
                  <c:v>493.68399999999991</c:v>
                </c:pt>
                <c:pt idx="1190">
                  <c:v>493.846</c:v>
                </c:pt>
                <c:pt idx="1191">
                  <c:v>494.01</c:v>
                </c:pt>
                <c:pt idx="1192">
                  <c:v>494.17200000000008</c:v>
                </c:pt>
                <c:pt idx="1193">
                  <c:v>494.33600000000001</c:v>
                </c:pt>
                <c:pt idx="1194">
                  <c:v>494.49599999999981</c:v>
                </c:pt>
                <c:pt idx="1195">
                  <c:v>494.66399999999999</c:v>
                </c:pt>
                <c:pt idx="1196">
                  <c:v>494.834</c:v>
                </c:pt>
                <c:pt idx="1197">
                  <c:v>495.00099999999992</c:v>
                </c:pt>
                <c:pt idx="1198">
                  <c:v>495.16700000000009</c:v>
                </c:pt>
                <c:pt idx="1199">
                  <c:v>495.33299999999991</c:v>
                </c:pt>
                <c:pt idx="1200">
                  <c:v>495.49400000000003</c:v>
                </c:pt>
                <c:pt idx="1201">
                  <c:v>495.65499999999997</c:v>
                </c:pt>
                <c:pt idx="1202">
                  <c:v>495.81599999999997</c:v>
                </c:pt>
                <c:pt idx="1203">
                  <c:v>495.97500000000002</c:v>
                </c:pt>
                <c:pt idx="1204">
                  <c:v>496.13299999999998</c:v>
                </c:pt>
                <c:pt idx="1205">
                  <c:v>496.29599999999982</c:v>
                </c:pt>
                <c:pt idx="1206">
                  <c:v>496.45799999999991</c:v>
                </c:pt>
                <c:pt idx="1207">
                  <c:v>496.61699999999979</c:v>
                </c:pt>
                <c:pt idx="1208">
                  <c:v>496.77600000000001</c:v>
                </c:pt>
                <c:pt idx="1209">
                  <c:v>496.93499999999977</c:v>
                </c:pt>
                <c:pt idx="1210">
                  <c:v>497.09199999999981</c:v>
                </c:pt>
                <c:pt idx="1211">
                  <c:v>497.24799999999999</c:v>
                </c:pt>
                <c:pt idx="1212">
                  <c:v>497.41399999999982</c:v>
                </c:pt>
                <c:pt idx="1213">
                  <c:v>497.58199999999982</c:v>
                </c:pt>
                <c:pt idx="1214">
                  <c:v>497.74900000000002</c:v>
                </c:pt>
                <c:pt idx="1215">
                  <c:v>497.91399999999982</c:v>
                </c:pt>
                <c:pt idx="1216">
                  <c:v>498.08</c:v>
                </c:pt>
                <c:pt idx="1217">
                  <c:v>498.24700000000001</c:v>
                </c:pt>
                <c:pt idx="1218">
                  <c:v>498.41199999999998</c:v>
                </c:pt>
                <c:pt idx="1219">
                  <c:v>498.57600000000002</c:v>
                </c:pt>
                <c:pt idx="1220">
                  <c:v>498.73899999999998</c:v>
                </c:pt>
                <c:pt idx="1221">
                  <c:v>498.9</c:v>
                </c:pt>
                <c:pt idx="1222">
                  <c:v>499.06899999999979</c:v>
                </c:pt>
                <c:pt idx="1223">
                  <c:v>499.23799999999977</c:v>
                </c:pt>
                <c:pt idx="1224">
                  <c:v>499.40499999999992</c:v>
                </c:pt>
                <c:pt idx="1225">
                  <c:v>499.57299999999992</c:v>
                </c:pt>
                <c:pt idx="1226">
                  <c:v>499.74299999999999</c:v>
                </c:pt>
                <c:pt idx="1227">
                  <c:v>499.91699999999997</c:v>
                </c:pt>
                <c:pt idx="1228">
                  <c:v>500.09</c:v>
                </c:pt>
                <c:pt idx="1229">
                  <c:v>500.25900000000001</c:v>
                </c:pt>
                <c:pt idx="1230">
                  <c:v>500.42299999999977</c:v>
                </c:pt>
                <c:pt idx="1231">
                  <c:v>500.58600000000001</c:v>
                </c:pt>
                <c:pt idx="1232">
                  <c:v>500.75</c:v>
                </c:pt>
                <c:pt idx="1233">
                  <c:v>500.91300000000001</c:v>
                </c:pt>
                <c:pt idx="1234">
                  <c:v>501.077</c:v>
                </c:pt>
                <c:pt idx="1235">
                  <c:v>501.2369999999998</c:v>
                </c:pt>
                <c:pt idx="1236">
                  <c:v>501.4</c:v>
                </c:pt>
                <c:pt idx="1237">
                  <c:v>501.56299999999999</c:v>
                </c:pt>
                <c:pt idx="1238">
                  <c:v>501.72800000000001</c:v>
                </c:pt>
                <c:pt idx="1239">
                  <c:v>501.899</c:v>
                </c:pt>
                <c:pt idx="1240">
                  <c:v>502.06799999999993</c:v>
                </c:pt>
                <c:pt idx="1241">
                  <c:v>502.23399999999998</c:v>
                </c:pt>
                <c:pt idx="1242">
                  <c:v>502.39599999999979</c:v>
                </c:pt>
                <c:pt idx="1243">
                  <c:v>502.56299999999999</c:v>
                </c:pt>
                <c:pt idx="1244">
                  <c:v>502.72899999999998</c:v>
                </c:pt>
                <c:pt idx="1245">
                  <c:v>502.89099999999979</c:v>
                </c:pt>
                <c:pt idx="1246">
                  <c:v>503.05399999999992</c:v>
                </c:pt>
                <c:pt idx="1247">
                  <c:v>503.21799999999979</c:v>
                </c:pt>
                <c:pt idx="1248">
                  <c:v>503.38200000000001</c:v>
                </c:pt>
                <c:pt idx="1249">
                  <c:v>503.54899999999992</c:v>
                </c:pt>
                <c:pt idx="1250">
                  <c:v>503.71699999999981</c:v>
                </c:pt>
                <c:pt idx="1251">
                  <c:v>503.88799999999998</c:v>
                </c:pt>
                <c:pt idx="1252">
                  <c:v>504.05700000000002</c:v>
                </c:pt>
                <c:pt idx="1253">
                  <c:v>504.22099999999978</c:v>
                </c:pt>
                <c:pt idx="1254">
                  <c:v>504.38599999999991</c:v>
                </c:pt>
                <c:pt idx="1255">
                  <c:v>504.553</c:v>
                </c:pt>
                <c:pt idx="1256">
                  <c:v>504.72</c:v>
                </c:pt>
                <c:pt idx="1257">
                  <c:v>504.88599999999991</c:v>
                </c:pt>
                <c:pt idx="1258">
                  <c:v>505.053</c:v>
                </c:pt>
                <c:pt idx="1259">
                  <c:v>505.22300000000001</c:v>
                </c:pt>
                <c:pt idx="1260">
                  <c:v>505.38900000000001</c:v>
                </c:pt>
                <c:pt idx="1261">
                  <c:v>505.55500000000001</c:v>
                </c:pt>
                <c:pt idx="1262">
                  <c:v>505.71899999999982</c:v>
                </c:pt>
                <c:pt idx="1263">
                  <c:v>505.88099999999991</c:v>
                </c:pt>
                <c:pt idx="1264">
                  <c:v>506.04599999999999</c:v>
                </c:pt>
                <c:pt idx="1265">
                  <c:v>506.21199999999982</c:v>
                </c:pt>
                <c:pt idx="1266">
                  <c:v>506.37599999999992</c:v>
                </c:pt>
                <c:pt idx="1267">
                  <c:v>506.53800000000001</c:v>
                </c:pt>
                <c:pt idx="1268">
                  <c:v>506.70100000000002</c:v>
                </c:pt>
                <c:pt idx="1269">
                  <c:v>506.86699999999979</c:v>
                </c:pt>
                <c:pt idx="1270">
                  <c:v>507.03399999999982</c:v>
                </c:pt>
                <c:pt idx="1271">
                  <c:v>507.2</c:v>
                </c:pt>
                <c:pt idx="1272">
                  <c:v>507.36900000000009</c:v>
                </c:pt>
                <c:pt idx="1273">
                  <c:v>507.53899999999982</c:v>
                </c:pt>
                <c:pt idx="1274">
                  <c:v>507.70600000000002</c:v>
                </c:pt>
                <c:pt idx="1275">
                  <c:v>507.86699999999979</c:v>
                </c:pt>
                <c:pt idx="1276">
                  <c:v>508.02499999999992</c:v>
                </c:pt>
                <c:pt idx="1277">
                  <c:v>508.185</c:v>
                </c:pt>
                <c:pt idx="1278">
                  <c:v>508.346</c:v>
                </c:pt>
                <c:pt idx="1279">
                  <c:v>508.50799999999998</c:v>
                </c:pt>
                <c:pt idx="1280">
                  <c:v>508.66899999999993</c:v>
                </c:pt>
                <c:pt idx="1281">
                  <c:v>508.83100000000002</c:v>
                </c:pt>
                <c:pt idx="1282">
                  <c:v>508.99499999999978</c:v>
                </c:pt>
                <c:pt idx="1283">
                  <c:v>509.15800000000002</c:v>
                </c:pt>
                <c:pt idx="1284">
                  <c:v>509.32</c:v>
                </c:pt>
                <c:pt idx="1285">
                  <c:v>509.4869999999998</c:v>
                </c:pt>
                <c:pt idx="1286">
                  <c:v>509.6570000000001</c:v>
                </c:pt>
                <c:pt idx="1287">
                  <c:v>509.82299999999992</c:v>
                </c:pt>
                <c:pt idx="1288">
                  <c:v>509.98599999999982</c:v>
                </c:pt>
                <c:pt idx="1289">
                  <c:v>510.14699999999999</c:v>
                </c:pt>
                <c:pt idx="1290">
                  <c:v>510.30799999999999</c:v>
                </c:pt>
                <c:pt idx="1291">
                  <c:v>510.47300000000001</c:v>
                </c:pt>
                <c:pt idx="1292">
                  <c:v>510.64499999999998</c:v>
                </c:pt>
                <c:pt idx="1293">
                  <c:v>510.81799999999993</c:v>
                </c:pt>
                <c:pt idx="1294">
                  <c:v>510.98799999999977</c:v>
                </c:pt>
                <c:pt idx="1295">
                  <c:v>511.154</c:v>
                </c:pt>
                <c:pt idx="1296">
                  <c:v>511.315</c:v>
                </c:pt>
                <c:pt idx="1297">
                  <c:v>511.48</c:v>
                </c:pt>
                <c:pt idx="1298">
                  <c:v>511.64699999999999</c:v>
                </c:pt>
                <c:pt idx="1299">
                  <c:v>511.81299999999999</c:v>
                </c:pt>
                <c:pt idx="1300">
                  <c:v>511.9769999999998</c:v>
                </c:pt>
                <c:pt idx="1301">
                  <c:v>512.14599999999996</c:v>
                </c:pt>
                <c:pt idx="1302">
                  <c:v>512.31299999999976</c:v>
                </c:pt>
                <c:pt idx="1303">
                  <c:v>512.47699999999998</c:v>
                </c:pt>
                <c:pt idx="1304">
                  <c:v>512.64199999999983</c:v>
                </c:pt>
                <c:pt idx="1305">
                  <c:v>512.80799999999977</c:v>
                </c:pt>
                <c:pt idx="1306">
                  <c:v>512.971</c:v>
                </c:pt>
                <c:pt idx="1307">
                  <c:v>513.13599999999997</c:v>
                </c:pt>
                <c:pt idx="1308">
                  <c:v>513.29899999999998</c:v>
                </c:pt>
                <c:pt idx="1309">
                  <c:v>513.45999999999981</c:v>
                </c:pt>
                <c:pt idx="1310">
                  <c:v>513.61900000000003</c:v>
                </c:pt>
                <c:pt idx="1311">
                  <c:v>513.78099999999995</c:v>
                </c:pt>
                <c:pt idx="1312">
                  <c:v>513.94499999999971</c:v>
                </c:pt>
                <c:pt idx="1313">
                  <c:v>514.11699999999996</c:v>
                </c:pt>
                <c:pt idx="1314">
                  <c:v>514.28600000000006</c:v>
                </c:pt>
                <c:pt idx="1315">
                  <c:v>514.45099999999979</c:v>
                </c:pt>
                <c:pt idx="1316">
                  <c:v>514.61799999999971</c:v>
                </c:pt>
                <c:pt idx="1317">
                  <c:v>514.78899999999999</c:v>
                </c:pt>
                <c:pt idx="1318">
                  <c:v>514.95499999999981</c:v>
                </c:pt>
                <c:pt idx="1319">
                  <c:v>515.11799999999971</c:v>
                </c:pt>
                <c:pt idx="1320">
                  <c:v>515.274</c:v>
                </c:pt>
                <c:pt idx="1321">
                  <c:v>515.42899999999997</c:v>
                </c:pt>
                <c:pt idx="1322">
                  <c:v>515.58600000000001</c:v>
                </c:pt>
                <c:pt idx="1323">
                  <c:v>515.74299999999971</c:v>
                </c:pt>
                <c:pt idx="1324">
                  <c:v>515.904</c:v>
                </c:pt>
                <c:pt idx="1325">
                  <c:v>516.06499999999983</c:v>
                </c:pt>
                <c:pt idx="1326">
                  <c:v>516.22800000000007</c:v>
                </c:pt>
                <c:pt idx="1327">
                  <c:v>516.39300000000003</c:v>
                </c:pt>
                <c:pt idx="1328">
                  <c:v>516.55899999999997</c:v>
                </c:pt>
                <c:pt idx="1329">
                  <c:v>516.72</c:v>
                </c:pt>
                <c:pt idx="1330">
                  <c:v>516.88200000000006</c:v>
                </c:pt>
                <c:pt idx="1331">
                  <c:v>517.048</c:v>
                </c:pt>
                <c:pt idx="1332">
                  <c:v>517.21600000000001</c:v>
                </c:pt>
                <c:pt idx="1333">
                  <c:v>517.38800000000003</c:v>
                </c:pt>
                <c:pt idx="1334">
                  <c:v>517.56799999999976</c:v>
                </c:pt>
                <c:pt idx="1335">
                  <c:v>517.74900000000002</c:v>
                </c:pt>
                <c:pt idx="1336">
                  <c:v>517.92099999999982</c:v>
                </c:pt>
                <c:pt idx="1337">
                  <c:v>518.08900000000006</c:v>
                </c:pt>
                <c:pt idx="1338">
                  <c:v>518.25199999999973</c:v>
                </c:pt>
                <c:pt idx="1339">
                  <c:v>518.41300000000001</c:v>
                </c:pt>
                <c:pt idx="1340">
                  <c:v>518.57500000000005</c:v>
                </c:pt>
                <c:pt idx="1341">
                  <c:v>518.73599999999999</c:v>
                </c:pt>
                <c:pt idx="1342">
                  <c:v>518.89699999999971</c:v>
                </c:pt>
                <c:pt idx="1343">
                  <c:v>519.06499999999983</c:v>
                </c:pt>
                <c:pt idx="1344">
                  <c:v>519.23400000000004</c:v>
                </c:pt>
                <c:pt idx="1345">
                  <c:v>519.40100000000007</c:v>
                </c:pt>
                <c:pt idx="1346">
                  <c:v>519.56699999999978</c:v>
                </c:pt>
                <c:pt idx="1347">
                  <c:v>519.73599999999999</c:v>
                </c:pt>
                <c:pt idx="1348">
                  <c:v>519.904</c:v>
                </c:pt>
                <c:pt idx="1349">
                  <c:v>520.07299999999998</c:v>
                </c:pt>
                <c:pt idx="1350">
                  <c:v>520.24299999999971</c:v>
                </c:pt>
                <c:pt idx="1351">
                  <c:v>520.40800000000002</c:v>
                </c:pt>
                <c:pt idx="1352">
                  <c:v>520.56899999999996</c:v>
                </c:pt>
                <c:pt idx="1353">
                  <c:v>520.73299999999972</c:v>
                </c:pt>
                <c:pt idx="1354">
                  <c:v>520.899</c:v>
                </c:pt>
                <c:pt idx="1355">
                  <c:v>521.07500000000005</c:v>
                </c:pt>
                <c:pt idx="1356">
                  <c:v>521.24800000000005</c:v>
                </c:pt>
                <c:pt idx="1357">
                  <c:v>521.41499999999996</c:v>
                </c:pt>
                <c:pt idx="1358">
                  <c:v>521.58400000000006</c:v>
                </c:pt>
                <c:pt idx="1359">
                  <c:v>521.75400000000002</c:v>
                </c:pt>
                <c:pt idx="1360">
                  <c:v>521.91800000000001</c:v>
                </c:pt>
                <c:pt idx="1361">
                  <c:v>522.08199999999999</c:v>
                </c:pt>
                <c:pt idx="1362">
                  <c:v>522.24700000000007</c:v>
                </c:pt>
                <c:pt idx="1363">
                  <c:v>522.40899999999999</c:v>
                </c:pt>
                <c:pt idx="1364">
                  <c:v>522.56799999999976</c:v>
                </c:pt>
                <c:pt idx="1365">
                  <c:v>522.72699999999998</c:v>
                </c:pt>
                <c:pt idx="1366">
                  <c:v>522.89099999999996</c:v>
                </c:pt>
                <c:pt idx="1367">
                  <c:v>523.04899999999998</c:v>
                </c:pt>
                <c:pt idx="1368">
                  <c:v>523.21</c:v>
                </c:pt>
                <c:pt idx="1369">
                  <c:v>523.37099999999998</c:v>
                </c:pt>
                <c:pt idx="1370">
                  <c:v>523.53499999999997</c:v>
                </c:pt>
                <c:pt idx="1371">
                  <c:v>523.70299999999997</c:v>
                </c:pt>
                <c:pt idx="1372">
                  <c:v>523.87200000000007</c:v>
                </c:pt>
                <c:pt idx="1373">
                  <c:v>524.04</c:v>
                </c:pt>
                <c:pt idx="1374">
                  <c:v>524.20699999999999</c:v>
                </c:pt>
                <c:pt idx="1375">
                  <c:v>524.36599999999976</c:v>
                </c:pt>
                <c:pt idx="1376">
                  <c:v>524.52499999999998</c:v>
                </c:pt>
                <c:pt idx="1377">
                  <c:v>524.68700000000001</c:v>
                </c:pt>
                <c:pt idx="1378">
                  <c:v>524.85300000000007</c:v>
                </c:pt>
                <c:pt idx="1379">
                  <c:v>525.01800000000003</c:v>
                </c:pt>
                <c:pt idx="1380">
                  <c:v>525.18399999999997</c:v>
                </c:pt>
                <c:pt idx="1381">
                  <c:v>525.34699999999975</c:v>
                </c:pt>
                <c:pt idx="1382">
                  <c:v>525.50900000000001</c:v>
                </c:pt>
                <c:pt idx="1383">
                  <c:v>525.67200000000003</c:v>
                </c:pt>
                <c:pt idx="1384">
                  <c:v>525.84099999999978</c:v>
                </c:pt>
                <c:pt idx="1385">
                  <c:v>526.01599999999996</c:v>
                </c:pt>
                <c:pt idx="1386">
                  <c:v>526.18899999999996</c:v>
                </c:pt>
                <c:pt idx="1387">
                  <c:v>526.35899999999981</c:v>
                </c:pt>
                <c:pt idx="1388">
                  <c:v>526.529</c:v>
                </c:pt>
                <c:pt idx="1389">
                  <c:v>526.697</c:v>
                </c:pt>
                <c:pt idx="1390">
                  <c:v>526.86300000000006</c:v>
                </c:pt>
                <c:pt idx="1391">
                  <c:v>527.03</c:v>
                </c:pt>
                <c:pt idx="1392">
                  <c:v>527.197</c:v>
                </c:pt>
                <c:pt idx="1393">
                  <c:v>527.36399999999981</c:v>
                </c:pt>
                <c:pt idx="1394">
                  <c:v>527.53399999999999</c:v>
                </c:pt>
                <c:pt idx="1395">
                  <c:v>527.70000000000005</c:v>
                </c:pt>
                <c:pt idx="1396">
                  <c:v>527.86300000000006</c:v>
                </c:pt>
                <c:pt idx="1397">
                  <c:v>528.029</c:v>
                </c:pt>
                <c:pt idx="1398">
                  <c:v>528.19399999999996</c:v>
                </c:pt>
                <c:pt idx="1399">
                  <c:v>528.35799999999949</c:v>
                </c:pt>
                <c:pt idx="1400">
                  <c:v>528.52</c:v>
                </c:pt>
                <c:pt idx="1401">
                  <c:v>528.68399999999997</c:v>
                </c:pt>
                <c:pt idx="1402">
                  <c:v>528.85099999999977</c:v>
                </c:pt>
                <c:pt idx="1403">
                  <c:v>529.01900000000001</c:v>
                </c:pt>
                <c:pt idx="1404">
                  <c:v>529.18600000000004</c:v>
                </c:pt>
                <c:pt idx="1405">
                  <c:v>529.35099999999977</c:v>
                </c:pt>
                <c:pt idx="1406">
                  <c:v>529.51499999999999</c:v>
                </c:pt>
                <c:pt idx="1407">
                  <c:v>529.68299999999999</c:v>
                </c:pt>
                <c:pt idx="1408">
                  <c:v>529.8499999999998</c:v>
                </c:pt>
                <c:pt idx="1409">
                  <c:v>530.01199999999972</c:v>
                </c:pt>
                <c:pt idx="1410">
                  <c:v>530.17899999999997</c:v>
                </c:pt>
                <c:pt idx="1411">
                  <c:v>530.3449999999998</c:v>
                </c:pt>
                <c:pt idx="1412">
                  <c:v>530.50700000000006</c:v>
                </c:pt>
                <c:pt idx="1413">
                  <c:v>530.673</c:v>
                </c:pt>
                <c:pt idx="1414">
                  <c:v>530.8449999999998</c:v>
                </c:pt>
                <c:pt idx="1415">
                  <c:v>531.01499999999999</c:v>
                </c:pt>
                <c:pt idx="1416">
                  <c:v>531.18399999999997</c:v>
                </c:pt>
                <c:pt idx="1417">
                  <c:v>531.35099999999977</c:v>
                </c:pt>
                <c:pt idx="1418">
                  <c:v>531.52</c:v>
                </c:pt>
                <c:pt idx="1419">
                  <c:v>531.68799999999999</c:v>
                </c:pt>
                <c:pt idx="1420">
                  <c:v>531.85499999999979</c:v>
                </c:pt>
                <c:pt idx="1421">
                  <c:v>532.01699999999983</c:v>
                </c:pt>
                <c:pt idx="1422">
                  <c:v>532.18100000000004</c:v>
                </c:pt>
                <c:pt idx="1423">
                  <c:v>532.34599999999978</c:v>
                </c:pt>
                <c:pt idx="1424">
                  <c:v>532.51</c:v>
                </c:pt>
                <c:pt idx="1425">
                  <c:v>532.678</c:v>
                </c:pt>
                <c:pt idx="1426">
                  <c:v>532.84199999999976</c:v>
                </c:pt>
                <c:pt idx="1427">
                  <c:v>533.00599999999997</c:v>
                </c:pt>
                <c:pt idx="1428">
                  <c:v>533.17200000000003</c:v>
                </c:pt>
                <c:pt idx="1429">
                  <c:v>533.33599999999979</c:v>
                </c:pt>
                <c:pt idx="1430">
                  <c:v>533.49700000000007</c:v>
                </c:pt>
                <c:pt idx="1431">
                  <c:v>533.66100000000006</c:v>
                </c:pt>
                <c:pt idx="1432">
                  <c:v>533.82699999999977</c:v>
                </c:pt>
                <c:pt idx="1433">
                  <c:v>533.99099999999999</c:v>
                </c:pt>
                <c:pt idx="1434">
                  <c:v>534.15599999999972</c:v>
                </c:pt>
                <c:pt idx="1435">
                  <c:v>534.31899999999996</c:v>
                </c:pt>
                <c:pt idx="1436">
                  <c:v>534.48400000000004</c:v>
                </c:pt>
                <c:pt idx="1437">
                  <c:v>534.649</c:v>
                </c:pt>
                <c:pt idx="1438">
                  <c:v>534.81400000000008</c:v>
                </c:pt>
                <c:pt idx="1439">
                  <c:v>534.98</c:v>
                </c:pt>
                <c:pt idx="1440">
                  <c:v>535.14599999999996</c:v>
                </c:pt>
                <c:pt idx="1441">
                  <c:v>535.30899999999997</c:v>
                </c:pt>
                <c:pt idx="1442">
                  <c:v>535.47500000000002</c:v>
                </c:pt>
                <c:pt idx="1443">
                  <c:v>535.64400000000001</c:v>
                </c:pt>
                <c:pt idx="1444">
                  <c:v>535.81499999999983</c:v>
                </c:pt>
                <c:pt idx="1445">
                  <c:v>535.98299999999972</c:v>
                </c:pt>
                <c:pt idx="1446">
                  <c:v>536.15100000000007</c:v>
                </c:pt>
                <c:pt idx="1447">
                  <c:v>536.32199999999978</c:v>
                </c:pt>
                <c:pt idx="1448">
                  <c:v>536.49199999999996</c:v>
                </c:pt>
                <c:pt idx="1449">
                  <c:v>536.66199999999981</c:v>
                </c:pt>
                <c:pt idx="1450">
                  <c:v>536.8299999999997</c:v>
                </c:pt>
                <c:pt idx="1451">
                  <c:v>536.995</c:v>
                </c:pt>
                <c:pt idx="1452">
                  <c:v>537.16100000000006</c:v>
                </c:pt>
                <c:pt idx="1453">
                  <c:v>537.32699999999977</c:v>
                </c:pt>
                <c:pt idx="1454">
                  <c:v>537.49400000000003</c:v>
                </c:pt>
                <c:pt idx="1455">
                  <c:v>537.66199999999981</c:v>
                </c:pt>
                <c:pt idx="1456">
                  <c:v>537.83699999999976</c:v>
                </c:pt>
                <c:pt idx="1457">
                  <c:v>538.00599999999997</c:v>
                </c:pt>
                <c:pt idx="1458">
                  <c:v>538.173</c:v>
                </c:pt>
                <c:pt idx="1459">
                  <c:v>538.33899999999971</c:v>
                </c:pt>
                <c:pt idx="1460">
                  <c:v>538.5029999999997</c:v>
                </c:pt>
                <c:pt idx="1461">
                  <c:v>538.66599999999971</c:v>
                </c:pt>
                <c:pt idx="1462">
                  <c:v>538.82899999999972</c:v>
                </c:pt>
                <c:pt idx="1463">
                  <c:v>538.995</c:v>
                </c:pt>
                <c:pt idx="1464">
                  <c:v>539.16300000000001</c:v>
                </c:pt>
                <c:pt idx="1465">
                  <c:v>539.32699999999977</c:v>
                </c:pt>
                <c:pt idx="1466">
                  <c:v>539.49199999999996</c:v>
                </c:pt>
                <c:pt idx="1467">
                  <c:v>539.65300000000002</c:v>
                </c:pt>
                <c:pt idx="1468">
                  <c:v>539.81400000000008</c:v>
                </c:pt>
                <c:pt idx="1469">
                  <c:v>539.97699999999998</c:v>
                </c:pt>
                <c:pt idx="1470">
                  <c:v>540.14599999999996</c:v>
                </c:pt>
                <c:pt idx="1471">
                  <c:v>540.31400000000008</c:v>
                </c:pt>
                <c:pt idx="1472">
                  <c:v>540.48</c:v>
                </c:pt>
                <c:pt idx="1473">
                  <c:v>540.64800000000002</c:v>
                </c:pt>
                <c:pt idx="1474">
                  <c:v>540.81499999999983</c:v>
                </c:pt>
                <c:pt idx="1475">
                  <c:v>540.98099999999999</c:v>
                </c:pt>
                <c:pt idx="1476">
                  <c:v>541.14800000000002</c:v>
                </c:pt>
                <c:pt idx="1477">
                  <c:v>541.31799999999976</c:v>
                </c:pt>
                <c:pt idx="1478">
                  <c:v>541.49099999999999</c:v>
                </c:pt>
                <c:pt idx="1479">
                  <c:v>541.66199999999981</c:v>
                </c:pt>
                <c:pt idx="1480">
                  <c:v>541.83099999999979</c:v>
                </c:pt>
                <c:pt idx="1481">
                  <c:v>541.99700000000007</c:v>
                </c:pt>
                <c:pt idx="1482">
                  <c:v>542.16199999999981</c:v>
                </c:pt>
                <c:pt idx="1483">
                  <c:v>542.33199999999977</c:v>
                </c:pt>
                <c:pt idx="1484">
                  <c:v>542.49800000000005</c:v>
                </c:pt>
                <c:pt idx="1485">
                  <c:v>542.66300000000001</c:v>
                </c:pt>
                <c:pt idx="1486">
                  <c:v>542.82699999999977</c:v>
                </c:pt>
                <c:pt idx="1487">
                  <c:v>542.99299999999971</c:v>
                </c:pt>
                <c:pt idx="1488">
                  <c:v>543.154</c:v>
                </c:pt>
                <c:pt idx="1489">
                  <c:v>543.31199999999978</c:v>
                </c:pt>
                <c:pt idx="1490">
                  <c:v>543.46899999999982</c:v>
                </c:pt>
                <c:pt idx="1491">
                  <c:v>543.62699999999973</c:v>
                </c:pt>
                <c:pt idx="1492">
                  <c:v>543.78700000000003</c:v>
                </c:pt>
                <c:pt idx="1493">
                  <c:v>543.94999999999982</c:v>
                </c:pt>
                <c:pt idx="1494">
                  <c:v>544.11599999999999</c:v>
                </c:pt>
                <c:pt idx="1495">
                  <c:v>544.28</c:v>
                </c:pt>
                <c:pt idx="1496">
                  <c:v>544.44499999999971</c:v>
                </c:pt>
                <c:pt idx="1497">
                  <c:v>544.60900000000004</c:v>
                </c:pt>
                <c:pt idx="1498">
                  <c:v>544.77300000000002</c:v>
                </c:pt>
                <c:pt idx="1499">
                  <c:v>544.93900000000008</c:v>
                </c:pt>
                <c:pt idx="1500">
                  <c:v>545.10199999999998</c:v>
                </c:pt>
                <c:pt idx="1501">
                  <c:v>545.26400000000001</c:v>
                </c:pt>
                <c:pt idx="1502">
                  <c:v>545.428</c:v>
                </c:pt>
                <c:pt idx="1503">
                  <c:v>545.59500000000003</c:v>
                </c:pt>
                <c:pt idx="1504">
                  <c:v>545.76800000000003</c:v>
                </c:pt>
                <c:pt idx="1505">
                  <c:v>545.93900000000008</c:v>
                </c:pt>
                <c:pt idx="1506">
                  <c:v>546.10599999999999</c:v>
                </c:pt>
                <c:pt idx="1507">
                  <c:v>546.274</c:v>
                </c:pt>
                <c:pt idx="1508">
                  <c:v>546.43900000000008</c:v>
                </c:pt>
                <c:pt idx="1509">
                  <c:v>546.60199999999998</c:v>
                </c:pt>
                <c:pt idx="1510">
                  <c:v>546.76600000000008</c:v>
                </c:pt>
                <c:pt idx="1511">
                  <c:v>546.92899999999997</c:v>
                </c:pt>
                <c:pt idx="1512">
                  <c:v>547.08900000000006</c:v>
                </c:pt>
                <c:pt idx="1513">
                  <c:v>547.25400000000002</c:v>
                </c:pt>
                <c:pt idx="1514">
                  <c:v>547.42000000000007</c:v>
                </c:pt>
                <c:pt idx="1515">
                  <c:v>547.58600000000001</c:v>
                </c:pt>
                <c:pt idx="1516">
                  <c:v>547.75199999999973</c:v>
                </c:pt>
                <c:pt idx="1517">
                  <c:v>547.9219999999998</c:v>
                </c:pt>
                <c:pt idx="1518">
                  <c:v>548.09</c:v>
                </c:pt>
                <c:pt idx="1519">
                  <c:v>548.25900000000001</c:v>
                </c:pt>
                <c:pt idx="1520">
                  <c:v>548.428</c:v>
                </c:pt>
                <c:pt idx="1521">
                  <c:v>548.59699999999998</c:v>
                </c:pt>
                <c:pt idx="1522">
                  <c:v>548.76900000000001</c:v>
                </c:pt>
                <c:pt idx="1523">
                  <c:v>548.94299999999976</c:v>
                </c:pt>
                <c:pt idx="1524">
                  <c:v>549.11300000000006</c:v>
                </c:pt>
                <c:pt idx="1525">
                  <c:v>549.27700000000004</c:v>
                </c:pt>
                <c:pt idx="1526">
                  <c:v>549.43599999999969</c:v>
                </c:pt>
                <c:pt idx="1527">
                  <c:v>549.59500000000003</c:v>
                </c:pt>
                <c:pt idx="1528">
                  <c:v>549.75700000000006</c:v>
                </c:pt>
                <c:pt idx="1529">
                  <c:v>549.9219999999998</c:v>
                </c:pt>
                <c:pt idx="1530">
                  <c:v>550.09100000000001</c:v>
                </c:pt>
                <c:pt idx="1531">
                  <c:v>550.26499999999999</c:v>
                </c:pt>
                <c:pt idx="1532">
                  <c:v>550.44299999999976</c:v>
                </c:pt>
                <c:pt idx="1533">
                  <c:v>550.61799999999971</c:v>
                </c:pt>
                <c:pt idx="1534">
                  <c:v>550.78800000000001</c:v>
                </c:pt>
                <c:pt idx="1535">
                  <c:v>550.9549999999997</c:v>
                </c:pt>
                <c:pt idx="1536">
                  <c:v>551.11900000000003</c:v>
                </c:pt>
                <c:pt idx="1537">
                  <c:v>551.28300000000002</c:v>
                </c:pt>
                <c:pt idx="1538">
                  <c:v>551.45099999999979</c:v>
                </c:pt>
                <c:pt idx="1539">
                  <c:v>551.62099999999998</c:v>
                </c:pt>
                <c:pt idx="1540">
                  <c:v>551.78800000000001</c:v>
                </c:pt>
                <c:pt idx="1541">
                  <c:v>551.95999999999981</c:v>
                </c:pt>
                <c:pt idx="1542">
                  <c:v>552.13300000000004</c:v>
                </c:pt>
                <c:pt idx="1543">
                  <c:v>552.30599999999981</c:v>
                </c:pt>
                <c:pt idx="1544">
                  <c:v>552.48</c:v>
                </c:pt>
                <c:pt idx="1545">
                  <c:v>552.649</c:v>
                </c:pt>
                <c:pt idx="1546">
                  <c:v>552.81400000000008</c:v>
                </c:pt>
                <c:pt idx="1547">
                  <c:v>552.98</c:v>
                </c:pt>
                <c:pt idx="1548">
                  <c:v>553.14499999999998</c:v>
                </c:pt>
                <c:pt idx="1549">
                  <c:v>553.31099999999969</c:v>
                </c:pt>
                <c:pt idx="1550">
                  <c:v>553.47900000000004</c:v>
                </c:pt>
                <c:pt idx="1551">
                  <c:v>553.64499999999998</c:v>
                </c:pt>
                <c:pt idx="1552">
                  <c:v>553.80899999999997</c:v>
                </c:pt>
                <c:pt idx="1553">
                  <c:v>553.97500000000002</c:v>
                </c:pt>
                <c:pt idx="1554">
                  <c:v>554.14</c:v>
                </c:pt>
                <c:pt idx="1555">
                  <c:v>554.30199999999979</c:v>
                </c:pt>
                <c:pt idx="1556">
                  <c:v>554.46699999999976</c:v>
                </c:pt>
                <c:pt idx="1557">
                  <c:v>554.63099999999997</c:v>
                </c:pt>
                <c:pt idx="1558">
                  <c:v>554.79700000000003</c:v>
                </c:pt>
                <c:pt idx="1559">
                  <c:v>554.96299999999974</c:v>
                </c:pt>
                <c:pt idx="1560">
                  <c:v>555.13</c:v>
                </c:pt>
                <c:pt idx="1561">
                  <c:v>555.29600000000005</c:v>
                </c:pt>
                <c:pt idx="1562">
                  <c:v>555.46599999999978</c:v>
                </c:pt>
                <c:pt idx="1563">
                  <c:v>555.63499999999999</c:v>
                </c:pt>
                <c:pt idx="1564">
                  <c:v>555.80500000000006</c:v>
                </c:pt>
                <c:pt idx="1565">
                  <c:v>555.976</c:v>
                </c:pt>
                <c:pt idx="1566">
                  <c:v>556.14400000000001</c:v>
                </c:pt>
                <c:pt idx="1567">
                  <c:v>556.31699999999978</c:v>
                </c:pt>
                <c:pt idx="1568">
                  <c:v>556.48800000000006</c:v>
                </c:pt>
                <c:pt idx="1569">
                  <c:v>556.654</c:v>
                </c:pt>
                <c:pt idx="1570">
                  <c:v>556.81699999999978</c:v>
                </c:pt>
                <c:pt idx="1571">
                  <c:v>556.97900000000004</c:v>
                </c:pt>
                <c:pt idx="1572">
                  <c:v>557.13799999999969</c:v>
                </c:pt>
                <c:pt idx="1573">
                  <c:v>557.30399999999997</c:v>
                </c:pt>
                <c:pt idx="1574">
                  <c:v>557.471</c:v>
                </c:pt>
                <c:pt idx="1575">
                  <c:v>557.63900000000001</c:v>
                </c:pt>
                <c:pt idx="1576">
                  <c:v>557.80899999999997</c:v>
                </c:pt>
                <c:pt idx="1577">
                  <c:v>557.98099999999999</c:v>
                </c:pt>
                <c:pt idx="1578">
                  <c:v>558.15300000000002</c:v>
                </c:pt>
                <c:pt idx="1579">
                  <c:v>558.32199999999978</c:v>
                </c:pt>
                <c:pt idx="1580">
                  <c:v>558.48800000000006</c:v>
                </c:pt>
                <c:pt idx="1581">
                  <c:v>558.65199999999982</c:v>
                </c:pt>
                <c:pt idx="1582">
                  <c:v>558.81699999999978</c:v>
                </c:pt>
                <c:pt idx="1583">
                  <c:v>558.98299999999972</c:v>
                </c:pt>
                <c:pt idx="1584">
                  <c:v>559.15199999999982</c:v>
                </c:pt>
                <c:pt idx="1585">
                  <c:v>559.31499999999983</c:v>
                </c:pt>
                <c:pt idx="1586">
                  <c:v>559.47699999999998</c:v>
                </c:pt>
                <c:pt idx="1587">
                  <c:v>559.64</c:v>
                </c:pt>
                <c:pt idx="1588">
                  <c:v>559.80399999999997</c:v>
                </c:pt>
                <c:pt idx="1589">
                  <c:v>559.97</c:v>
                </c:pt>
                <c:pt idx="1590">
                  <c:v>560.13599999999997</c:v>
                </c:pt>
                <c:pt idx="1591">
                  <c:v>560.29999999999995</c:v>
                </c:pt>
                <c:pt idx="1592">
                  <c:v>560.46499999999969</c:v>
                </c:pt>
                <c:pt idx="1593">
                  <c:v>560.63200000000006</c:v>
                </c:pt>
                <c:pt idx="1594">
                  <c:v>560.79999999999995</c:v>
                </c:pt>
                <c:pt idx="1595">
                  <c:v>560.96800000000007</c:v>
                </c:pt>
                <c:pt idx="1596">
                  <c:v>561.13200000000006</c:v>
                </c:pt>
                <c:pt idx="1597">
                  <c:v>561.29399999999998</c:v>
                </c:pt>
                <c:pt idx="1598">
                  <c:v>561.45299999999975</c:v>
                </c:pt>
                <c:pt idx="1599">
                  <c:v>561.61799999999971</c:v>
                </c:pt>
                <c:pt idx="1600">
                  <c:v>561.78300000000002</c:v>
                </c:pt>
                <c:pt idx="1601">
                  <c:v>561.94799999999975</c:v>
                </c:pt>
                <c:pt idx="1602">
                  <c:v>562.11300000000006</c:v>
                </c:pt>
                <c:pt idx="1603">
                  <c:v>562.27700000000004</c:v>
                </c:pt>
                <c:pt idx="1604">
                  <c:v>562.44299999999976</c:v>
                </c:pt>
                <c:pt idx="1605">
                  <c:v>562.61</c:v>
                </c:pt>
                <c:pt idx="1606">
                  <c:v>562.77600000000007</c:v>
                </c:pt>
                <c:pt idx="1607">
                  <c:v>562.94799999999975</c:v>
                </c:pt>
                <c:pt idx="1608">
                  <c:v>563.11599999999999</c:v>
                </c:pt>
                <c:pt idx="1609">
                  <c:v>563.28800000000001</c:v>
                </c:pt>
                <c:pt idx="1610">
                  <c:v>563.46199999999976</c:v>
                </c:pt>
                <c:pt idx="1611">
                  <c:v>563.63599999999997</c:v>
                </c:pt>
                <c:pt idx="1612">
                  <c:v>563.80999999999972</c:v>
                </c:pt>
                <c:pt idx="1613">
                  <c:v>563.98</c:v>
                </c:pt>
                <c:pt idx="1614">
                  <c:v>564.14699999999971</c:v>
                </c:pt>
                <c:pt idx="1615">
                  <c:v>564.3159999999998</c:v>
                </c:pt>
                <c:pt idx="1616">
                  <c:v>564.48099999999999</c:v>
                </c:pt>
                <c:pt idx="1617">
                  <c:v>564.64499999999998</c:v>
                </c:pt>
                <c:pt idx="1618">
                  <c:v>564.80999999999972</c:v>
                </c:pt>
                <c:pt idx="1619">
                  <c:v>564.97699999999998</c:v>
                </c:pt>
                <c:pt idx="1620">
                  <c:v>565.15</c:v>
                </c:pt>
                <c:pt idx="1621">
                  <c:v>565.32299999999975</c:v>
                </c:pt>
                <c:pt idx="1622">
                  <c:v>565.49</c:v>
                </c:pt>
                <c:pt idx="1623">
                  <c:v>565.654</c:v>
                </c:pt>
                <c:pt idx="1624">
                  <c:v>565.81799999999976</c:v>
                </c:pt>
                <c:pt idx="1625">
                  <c:v>565.98400000000004</c:v>
                </c:pt>
                <c:pt idx="1626">
                  <c:v>566.149</c:v>
                </c:pt>
                <c:pt idx="1627">
                  <c:v>566.3159999999998</c:v>
                </c:pt>
                <c:pt idx="1628">
                  <c:v>566.48099999999999</c:v>
                </c:pt>
                <c:pt idx="1629">
                  <c:v>566.64599999999996</c:v>
                </c:pt>
                <c:pt idx="1630">
                  <c:v>566.80799999999977</c:v>
                </c:pt>
                <c:pt idx="1631">
                  <c:v>566.96499999999969</c:v>
                </c:pt>
                <c:pt idx="1632">
                  <c:v>567.125</c:v>
                </c:pt>
                <c:pt idx="1633">
                  <c:v>567.28899999999999</c:v>
                </c:pt>
                <c:pt idx="1634">
                  <c:v>567.45599999999979</c:v>
                </c:pt>
                <c:pt idx="1635">
                  <c:v>567.6279999999997</c:v>
                </c:pt>
                <c:pt idx="1636">
                  <c:v>567.79899999999998</c:v>
                </c:pt>
                <c:pt idx="1637">
                  <c:v>567.97199999999998</c:v>
                </c:pt>
                <c:pt idx="1638">
                  <c:v>568.14300000000003</c:v>
                </c:pt>
                <c:pt idx="1639">
                  <c:v>568.31099999999969</c:v>
                </c:pt>
                <c:pt idx="1640">
                  <c:v>568.47699999999998</c:v>
                </c:pt>
                <c:pt idx="1641">
                  <c:v>568.64300000000003</c:v>
                </c:pt>
                <c:pt idx="1642">
                  <c:v>568.80899999999997</c:v>
                </c:pt>
                <c:pt idx="1643">
                  <c:v>568.976</c:v>
                </c:pt>
                <c:pt idx="1644">
                  <c:v>569.14699999999971</c:v>
                </c:pt>
                <c:pt idx="1645">
                  <c:v>569.3209999999998</c:v>
                </c:pt>
                <c:pt idx="1646">
                  <c:v>569.49599999999998</c:v>
                </c:pt>
                <c:pt idx="1647">
                  <c:v>569.673</c:v>
                </c:pt>
                <c:pt idx="1648">
                  <c:v>569.84899999999971</c:v>
                </c:pt>
                <c:pt idx="1649">
                  <c:v>570.02699999999982</c:v>
                </c:pt>
                <c:pt idx="1650">
                  <c:v>570.20299999999997</c:v>
                </c:pt>
                <c:pt idx="1651">
                  <c:v>570.37599999999998</c:v>
                </c:pt>
                <c:pt idx="1652">
                  <c:v>570.54899999999998</c:v>
                </c:pt>
                <c:pt idx="1653">
                  <c:v>570.71900000000005</c:v>
                </c:pt>
                <c:pt idx="1654">
                  <c:v>570.89100000000008</c:v>
                </c:pt>
                <c:pt idx="1655">
                  <c:v>571.06299999999976</c:v>
                </c:pt>
                <c:pt idx="1656">
                  <c:v>571.23700000000008</c:v>
                </c:pt>
                <c:pt idx="1657">
                  <c:v>571.4069999999997</c:v>
                </c:pt>
                <c:pt idx="1658">
                  <c:v>571.57799999999997</c:v>
                </c:pt>
                <c:pt idx="1659">
                  <c:v>571.75199999999973</c:v>
                </c:pt>
                <c:pt idx="1660">
                  <c:v>571.92399999999998</c:v>
                </c:pt>
                <c:pt idx="1661">
                  <c:v>572.09300000000007</c:v>
                </c:pt>
                <c:pt idx="1662">
                  <c:v>572.26800000000003</c:v>
                </c:pt>
                <c:pt idx="1663">
                  <c:v>572.44499999999971</c:v>
                </c:pt>
                <c:pt idx="1664">
                  <c:v>572.62200000000007</c:v>
                </c:pt>
                <c:pt idx="1665">
                  <c:v>572.79600000000005</c:v>
                </c:pt>
                <c:pt idx="1666">
                  <c:v>572.96599999999978</c:v>
                </c:pt>
                <c:pt idx="1667">
                  <c:v>573.13599999999997</c:v>
                </c:pt>
                <c:pt idx="1668">
                  <c:v>573.303</c:v>
                </c:pt>
                <c:pt idx="1669">
                  <c:v>573.471</c:v>
                </c:pt>
                <c:pt idx="1670">
                  <c:v>573.64</c:v>
                </c:pt>
                <c:pt idx="1671">
                  <c:v>573.81099999999969</c:v>
                </c:pt>
                <c:pt idx="1672">
                  <c:v>573.98900000000003</c:v>
                </c:pt>
                <c:pt idx="1673">
                  <c:v>574.16899999999998</c:v>
                </c:pt>
                <c:pt idx="1674">
                  <c:v>574.34799999999962</c:v>
                </c:pt>
                <c:pt idx="1675">
                  <c:v>574.52199999999971</c:v>
                </c:pt>
                <c:pt idx="1676">
                  <c:v>574.69200000000001</c:v>
                </c:pt>
                <c:pt idx="1677">
                  <c:v>574.86199999999985</c:v>
                </c:pt>
                <c:pt idx="1678">
                  <c:v>575.03099999999972</c:v>
                </c:pt>
                <c:pt idx="1679">
                  <c:v>575.19900000000007</c:v>
                </c:pt>
                <c:pt idx="1680">
                  <c:v>575.36699999999962</c:v>
                </c:pt>
                <c:pt idx="1681">
                  <c:v>575.53800000000001</c:v>
                </c:pt>
                <c:pt idx="1682">
                  <c:v>575.70600000000002</c:v>
                </c:pt>
                <c:pt idx="1683">
                  <c:v>575.875</c:v>
                </c:pt>
                <c:pt idx="1684">
                  <c:v>576.04</c:v>
                </c:pt>
                <c:pt idx="1685">
                  <c:v>576.20399999999995</c:v>
                </c:pt>
                <c:pt idx="1686">
                  <c:v>576.37200000000007</c:v>
                </c:pt>
                <c:pt idx="1687">
                  <c:v>576.54300000000001</c:v>
                </c:pt>
                <c:pt idx="1688">
                  <c:v>576.71299999999997</c:v>
                </c:pt>
                <c:pt idx="1689">
                  <c:v>576.88300000000004</c:v>
                </c:pt>
                <c:pt idx="1690">
                  <c:v>577.05699999999979</c:v>
                </c:pt>
                <c:pt idx="1691">
                  <c:v>577.22800000000007</c:v>
                </c:pt>
                <c:pt idx="1692">
                  <c:v>577.39599999999996</c:v>
                </c:pt>
                <c:pt idx="1693">
                  <c:v>577.56299999999976</c:v>
                </c:pt>
                <c:pt idx="1694">
                  <c:v>577.73500000000001</c:v>
                </c:pt>
                <c:pt idx="1695">
                  <c:v>577.90499999999997</c:v>
                </c:pt>
                <c:pt idx="1696">
                  <c:v>578.07799999999997</c:v>
                </c:pt>
                <c:pt idx="1697">
                  <c:v>578.25199999999973</c:v>
                </c:pt>
                <c:pt idx="1698">
                  <c:v>578.4259999999997</c:v>
                </c:pt>
                <c:pt idx="1699">
                  <c:v>578.59799999999996</c:v>
                </c:pt>
                <c:pt idx="1700">
                  <c:v>578.77499999999998</c:v>
                </c:pt>
                <c:pt idx="1701">
                  <c:v>578.95199999999977</c:v>
                </c:pt>
                <c:pt idx="1702">
                  <c:v>579.12400000000002</c:v>
                </c:pt>
                <c:pt idx="1703">
                  <c:v>579.29399999999998</c:v>
                </c:pt>
                <c:pt idx="1704">
                  <c:v>579.46800000000007</c:v>
                </c:pt>
                <c:pt idx="1705">
                  <c:v>579.64599999999996</c:v>
                </c:pt>
                <c:pt idx="1706">
                  <c:v>579.81899999999996</c:v>
                </c:pt>
                <c:pt idx="1707">
                  <c:v>579.99299999999971</c:v>
                </c:pt>
                <c:pt idx="1708">
                  <c:v>580.16499999999996</c:v>
                </c:pt>
                <c:pt idx="1709">
                  <c:v>580.33699999999976</c:v>
                </c:pt>
                <c:pt idx="1710">
                  <c:v>580.50700000000006</c:v>
                </c:pt>
                <c:pt idx="1711">
                  <c:v>580.67899999999997</c:v>
                </c:pt>
                <c:pt idx="1712">
                  <c:v>580.85099999999977</c:v>
                </c:pt>
                <c:pt idx="1713">
                  <c:v>581.02600000000007</c:v>
                </c:pt>
                <c:pt idx="1714">
                  <c:v>581.19799999999998</c:v>
                </c:pt>
                <c:pt idx="1715">
                  <c:v>581.37</c:v>
                </c:pt>
                <c:pt idx="1716">
                  <c:v>581.53899999999999</c:v>
                </c:pt>
                <c:pt idx="1717">
                  <c:v>581.71100000000001</c:v>
                </c:pt>
                <c:pt idx="1718">
                  <c:v>581.88300000000004</c:v>
                </c:pt>
                <c:pt idx="1719">
                  <c:v>582.05699999999979</c:v>
                </c:pt>
                <c:pt idx="1720">
                  <c:v>582.23400000000004</c:v>
                </c:pt>
                <c:pt idx="1721">
                  <c:v>582.40599999999972</c:v>
                </c:pt>
                <c:pt idx="1722">
                  <c:v>582.57799999999997</c:v>
                </c:pt>
                <c:pt idx="1723">
                  <c:v>582.75099999999998</c:v>
                </c:pt>
                <c:pt idx="1724">
                  <c:v>582.92399999999998</c:v>
                </c:pt>
                <c:pt idx="1725">
                  <c:v>583.10300000000007</c:v>
                </c:pt>
                <c:pt idx="1726">
                  <c:v>583.28200000000004</c:v>
                </c:pt>
                <c:pt idx="1727">
                  <c:v>583.46099999999979</c:v>
                </c:pt>
                <c:pt idx="1728">
                  <c:v>583.64100000000008</c:v>
                </c:pt>
                <c:pt idx="1729">
                  <c:v>583.8159999999998</c:v>
                </c:pt>
                <c:pt idx="1730">
                  <c:v>583.99099999999999</c:v>
                </c:pt>
                <c:pt idx="1731">
                  <c:v>584.16699999999969</c:v>
                </c:pt>
                <c:pt idx="1732">
                  <c:v>584.34099999999978</c:v>
                </c:pt>
                <c:pt idx="1733">
                  <c:v>584.51499999999999</c:v>
                </c:pt>
                <c:pt idx="1734">
                  <c:v>584.68700000000001</c:v>
                </c:pt>
                <c:pt idx="1735">
                  <c:v>584.86099999999976</c:v>
                </c:pt>
                <c:pt idx="1736">
                  <c:v>585.03399999999999</c:v>
                </c:pt>
                <c:pt idx="1737">
                  <c:v>585.20900000000006</c:v>
                </c:pt>
                <c:pt idx="1738">
                  <c:v>585.38599999999997</c:v>
                </c:pt>
                <c:pt idx="1739">
                  <c:v>585.56499999999983</c:v>
                </c:pt>
                <c:pt idx="1740">
                  <c:v>585.74299999999971</c:v>
                </c:pt>
                <c:pt idx="1741">
                  <c:v>585.92000000000007</c:v>
                </c:pt>
                <c:pt idx="1742">
                  <c:v>586.09799999999996</c:v>
                </c:pt>
                <c:pt idx="1743">
                  <c:v>586.27700000000004</c:v>
                </c:pt>
                <c:pt idx="1744">
                  <c:v>586.4549999999997</c:v>
                </c:pt>
                <c:pt idx="1745">
                  <c:v>586.63200000000006</c:v>
                </c:pt>
                <c:pt idx="1746">
                  <c:v>586.80500000000006</c:v>
                </c:pt>
                <c:pt idx="1747">
                  <c:v>586.97699999999998</c:v>
                </c:pt>
                <c:pt idx="1748">
                  <c:v>587.15100000000007</c:v>
                </c:pt>
                <c:pt idx="1749">
                  <c:v>587.32299999999975</c:v>
                </c:pt>
                <c:pt idx="1750">
                  <c:v>587.49599999999998</c:v>
                </c:pt>
                <c:pt idx="1751">
                  <c:v>587.66899999999998</c:v>
                </c:pt>
                <c:pt idx="1752">
                  <c:v>587.84199999999976</c:v>
                </c:pt>
                <c:pt idx="1753">
                  <c:v>588.02300000000002</c:v>
                </c:pt>
                <c:pt idx="1754">
                  <c:v>588.20000000000005</c:v>
                </c:pt>
                <c:pt idx="1755">
                  <c:v>588.37599999999998</c:v>
                </c:pt>
                <c:pt idx="1756">
                  <c:v>588.54999999999973</c:v>
                </c:pt>
                <c:pt idx="1757">
                  <c:v>588.72800000000007</c:v>
                </c:pt>
                <c:pt idx="1758">
                  <c:v>588.90599999999972</c:v>
                </c:pt>
                <c:pt idx="1759">
                  <c:v>589.08400000000006</c:v>
                </c:pt>
                <c:pt idx="1760">
                  <c:v>589.26199999999972</c:v>
                </c:pt>
                <c:pt idx="1761">
                  <c:v>589.43499999999972</c:v>
                </c:pt>
                <c:pt idx="1762">
                  <c:v>589.60699999999997</c:v>
                </c:pt>
                <c:pt idx="1763">
                  <c:v>589.78200000000004</c:v>
                </c:pt>
                <c:pt idx="1764">
                  <c:v>589.95800000000008</c:v>
                </c:pt>
                <c:pt idx="1765">
                  <c:v>590.12900000000002</c:v>
                </c:pt>
                <c:pt idx="1766">
                  <c:v>590.298</c:v>
                </c:pt>
                <c:pt idx="1767">
                  <c:v>590.46499999999969</c:v>
                </c:pt>
                <c:pt idx="1768">
                  <c:v>590.63799999999969</c:v>
                </c:pt>
                <c:pt idx="1769">
                  <c:v>590.81199999999978</c:v>
                </c:pt>
                <c:pt idx="1770">
                  <c:v>590.98599999999999</c:v>
                </c:pt>
                <c:pt idx="1771">
                  <c:v>591.16199999999981</c:v>
                </c:pt>
                <c:pt idx="1772">
                  <c:v>591.34199999999976</c:v>
                </c:pt>
                <c:pt idx="1773">
                  <c:v>591.52199999999971</c:v>
                </c:pt>
                <c:pt idx="1774">
                  <c:v>591.70399999999995</c:v>
                </c:pt>
                <c:pt idx="1775">
                  <c:v>591.88799999999969</c:v>
                </c:pt>
                <c:pt idx="1776">
                  <c:v>592.06699999999978</c:v>
                </c:pt>
                <c:pt idx="1777">
                  <c:v>592.24099999999999</c:v>
                </c:pt>
                <c:pt idx="1778">
                  <c:v>592.41300000000001</c:v>
                </c:pt>
                <c:pt idx="1779">
                  <c:v>592.58400000000006</c:v>
                </c:pt>
                <c:pt idx="1780">
                  <c:v>592.75700000000006</c:v>
                </c:pt>
                <c:pt idx="1781">
                  <c:v>592.92699999999979</c:v>
                </c:pt>
                <c:pt idx="1782">
                  <c:v>593.09500000000003</c:v>
                </c:pt>
                <c:pt idx="1783">
                  <c:v>593.26499999999999</c:v>
                </c:pt>
                <c:pt idx="1784">
                  <c:v>593.43499999999972</c:v>
                </c:pt>
                <c:pt idx="1785">
                  <c:v>593.60599999999999</c:v>
                </c:pt>
                <c:pt idx="1786">
                  <c:v>593.77800000000002</c:v>
                </c:pt>
                <c:pt idx="1787">
                  <c:v>593.95299999999975</c:v>
                </c:pt>
                <c:pt idx="1788">
                  <c:v>594.12300000000005</c:v>
                </c:pt>
                <c:pt idx="1789">
                  <c:v>594.29200000000003</c:v>
                </c:pt>
                <c:pt idx="1790">
                  <c:v>594.46099999999979</c:v>
                </c:pt>
                <c:pt idx="1791">
                  <c:v>594.63099999999997</c:v>
                </c:pt>
                <c:pt idx="1792">
                  <c:v>594.79899999999998</c:v>
                </c:pt>
                <c:pt idx="1793">
                  <c:v>594.96499999999969</c:v>
                </c:pt>
                <c:pt idx="1794">
                  <c:v>595.14400000000001</c:v>
                </c:pt>
                <c:pt idx="1795">
                  <c:v>595.31999999999971</c:v>
                </c:pt>
                <c:pt idx="1796">
                  <c:v>595.49400000000003</c:v>
                </c:pt>
                <c:pt idx="1797">
                  <c:v>595.66899999999998</c:v>
                </c:pt>
                <c:pt idx="1798">
                  <c:v>595.84599999999978</c:v>
                </c:pt>
                <c:pt idx="1799">
                  <c:v>596.024</c:v>
                </c:pt>
                <c:pt idx="1800">
                  <c:v>596.19500000000005</c:v>
                </c:pt>
                <c:pt idx="1801">
                  <c:v>596.37</c:v>
                </c:pt>
                <c:pt idx="1802">
                  <c:v>596.5469999999998</c:v>
                </c:pt>
                <c:pt idx="1803">
                  <c:v>596.72299999999996</c:v>
                </c:pt>
                <c:pt idx="1804">
                  <c:v>596.89800000000002</c:v>
                </c:pt>
                <c:pt idx="1805">
                  <c:v>597.07400000000007</c:v>
                </c:pt>
                <c:pt idx="1806">
                  <c:v>597.25099999999998</c:v>
                </c:pt>
                <c:pt idx="1807">
                  <c:v>597.428</c:v>
                </c:pt>
                <c:pt idx="1808">
                  <c:v>597.601</c:v>
                </c:pt>
                <c:pt idx="1809">
                  <c:v>597.77700000000004</c:v>
                </c:pt>
                <c:pt idx="1810">
                  <c:v>597.9549999999997</c:v>
                </c:pt>
                <c:pt idx="1811">
                  <c:v>598.13200000000006</c:v>
                </c:pt>
                <c:pt idx="1812">
                  <c:v>598.31099999999969</c:v>
                </c:pt>
                <c:pt idx="1813">
                  <c:v>598.48900000000003</c:v>
                </c:pt>
                <c:pt idx="1814">
                  <c:v>598.66499999999996</c:v>
                </c:pt>
                <c:pt idx="1815">
                  <c:v>598.83899999999971</c:v>
                </c:pt>
                <c:pt idx="1816">
                  <c:v>599.01199999999972</c:v>
                </c:pt>
                <c:pt idx="1817">
                  <c:v>599.18799999999999</c:v>
                </c:pt>
                <c:pt idx="1818">
                  <c:v>599.36199999999985</c:v>
                </c:pt>
                <c:pt idx="1819">
                  <c:v>599.53699999999981</c:v>
                </c:pt>
                <c:pt idx="1820">
                  <c:v>599.71299999999997</c:v>
                </c:pt>
                <c:pt idx="1821">
                  <c:v>599.89</c:v>
                </c:pt>
                <c:pt idx="1822">
                  <c:v>600.06899999999996</c:v>
                </c:pt>
                <c:pt idx="1823">
                  <c:v>600.24800000000005</c:v>
                </c:pt>
                <c:pt idx="1824">
                  <c:v>600.42699999999979</c:v>
                </c:pt>
                <c:pt idx="1825">
                  <c:v>600.60500000000002</c:v>
                </c:pt>
                <c:pt idx="1826">
                  <c:v>600.78500000000008</c:v>
                </c:pt>
                <c:pt idx="1827">
                  <c:v>600.96599999999978</c:v>
                </c:pt>
                <c:pt idx="1828">
                  <c:v>601.14199999999983</c:v>
                </c:pt>
                <c:pt idx="1829">
                  <c:v>601.31899999999996</c:v>
                </c:pt>
                <c:pt idx="1830">
                  <c:v>601.49099999999999</c:v>
                </c:pt>
                <c:pt idx="1831">
                  <c:v>601.65899999999999</c:v>
                </c:pt>
                <c:pt idx="1832">
                  <c:v>601.82699999999977</c:v>
                </c:pt>
                <c:pt idx="1833">
                  <c:v>601.99900000000002</c:v>
                </c:pt>
                <c:pt idx="1834">
                  <c:v>602.17399999999998</c:v>
                </c:pt>
                <c:pt idx="1835">
                  <c:v>602.35099999999977</c:v>
                </c:pt>
                <c:pt idx="1836">
                  <c:v>602.52499999999998</c:v>
                </c:pt>
                <c:pt idx="1837">
                  <c:v>602.69900000000007</c:v>
                </c:pt>
                <c:pt idx="1838">
                  <c:v>602.87699999999973</c:v>
                </c:pt>
                <c:pt idx="1839">
                  <c:v>603.05899999999997</c:v>
                </c:pt>
                <c:pt idx="1840">
                  <c:v>603.23700000000008</c:v>
                </c:pt>
                <c:pt idx="1841">
                  <c:v>603.41399999999999</c:v>
                </c:pt>
                <c:pt idx="1842">
                  <c:v>603.59199999999998</c:v>
                </c:pt>
                <c:pt idx="1843">
                  <c:v>603.77099999999996</c:v>
                </c:pt>
                <c:pt idx="1844">
                  <c:v>603.94799999999975</c:v>
                </c:pt>
                <c:pt idx="1845">
                  <c:v>604.12200000000007</c:v>
                </c:pt>
                <c:pt idx="1846">
                  <c:v>604.29600000000005</c:v>
                </c:pt>
                <c:pt idx="1847">
                  <c:v>604.47299999999996</c:v>
                </c:pt>
                <c:pt idx="1848">
                  <c:v>604.64699999999971</c:v>
                </c:pt>
                <c:pt idx="1849">
                  <c:v>604.8209999999998</c:v>
                </c:pt>
                <c:pt idx="1850">
                  <c:v>604.99400000000003</c:v>
                </c:pt>
                <c:pt idx="1851">
                  <c:v>605.16599999999971</c:v>
                </c:pt>
                <c:pt idx="1852">
                  <c:v>605.34099999999978</c:v>
                </c:pt>
                <c:pt idx="1853">
                  <c:v>605.51800000000003</c:v>
                </c:pt>
                <c:pt idx="1854">
                  <c:v>605.69299999999998</c:v>
                </c:pt>
                <c:pt idx="1855">
                  <c:v>605.86399999999981</c:v>
                </c:pt>
                <c:pt idx="1856">
                  <c:v>606.03500000000008</c:v>
                </c:pt>
                <c:pt idx="1857">
                  <c:v>606.20800000000008</c:v>
                </c:pt>
                <c:pt idx="1858">
                  <c:v>606.38200000000006</c:v>
                </c:pt>
                <c:pt idx="1859">
                  <c:v>606.55699999999979</c:v>
                </c:pt>
                <c:pt idx="1860">
                  <c:v>606.72900000000004</c:v>
                </c:pt>
                <c:pt idx="1861">
                  <c:v>606.90199999999982</c:v>
                </c:pt>
                <c:pt idx="1862">
                  <c:v>607.08199999999999</c:v>
                </c:pt>
                <c:pt idx="1863">
                  <c:v>607.25700000000006</c:v>
                </c:pt>
                <c:pt idx="1864">
                  <c:v>607.43299999999977</c:v>
                </c:pt>
                <c:pt idx="1865">
                  <c:v>607.61</c:v>
                </c:pt>
                <c:pt idx="1866">
                  <c:v>607.78500000000008</c:v>
                </c:pt>
                <c:pt idx="1867">
                  <c:v>607.96199999999976</c:v>
                </c:pt>
                <c:pt idx="1868">
                  <c:v>608.13799999999969</c:v>
                </c:pt>
                <c:pt idx="1869">
                  <c:v>608.31199999999978</c:v>
                </c:pt>
                <c:pt idx="1870">
                  <c:v>608.48400000000004</c:v>
                </c:pt>
                <c:pt idx="1871">
                  <c:v>608.65599999999972</c:v>
                </c:pt>
                <c:pt idx="1872">
                  <c:v>608.82699999999977</c:v>
                </c:pt>
                <c:pt idx="1873">
                  <c:v>609</c:v>
                </c:pt>
                <c:pt idx="1874">
                  <c:v>609.17200000000003</c:v>
                </c:pt>
                <c:pt idx="1875">
                  <c:v>609.34699999999975</c:v>
                </c:pt>
                <c:pt idx="1876">
                  <c:v>609.524</c:v>
                </c:pt>
                <c:pt idx="1877">
                  <c:v>609.702</c:v>
                </c:pt>
                <c:pt idx="1878">
                  <c:v>609.88300000000004</c:v>
                </c:pt>
                <c:pt idx="1879">
                  <c:v>610.06499999999983</c:v>
                </c:pt>
                <c:pt idx="1880">
                  <c:v>610.24900000000002</c:v>
                </c:pt>
                <c:pt idx="1881">
                  <c:v>610.43599999999969</c:v>
                </c:pt>
                <c:pt idx="1882">
                  <c:v>610.61599999999999</c:v>
                </c:pt>
                <c:pt idx="1883">
                  <c:v>610.79</c:v>
                </c:pt>
                <c:pt idx="1884">
                  <c:v>610.96199999999976</c:v>
                </c:pt>
                <c:pt idx="1885">
                  <c:v>611.13400000000001</c:v>
                </c:pt>
                <c:pt idx="1886">
                  <c:v>611.30500000000006</c:v>
                </c:pt>
                <c:pt idx="1887">
                  <c:v>611.47400000000005</c:v>
                </c:pt>
                <c:pt idx="1888">
                  <c:v>611.64499999999998</c:v>
                </c:pt>
                <c:pt idx="1889">
                  <c:v>611.8159999999998</c:v>
                </c:pt>
                <c:pt idx="1890">
                  <c:v>611.98800000000006</c:v>
                </c:pt>
                <c:pt idx="1891">
                  <c:v>612.16100000000006</c:v>
                </c:pt>
                <c:pt idx="1892">
                  <c:v>612.33400000000006</c:v>
                </c:pt>
                <c:pt idx="1893">
                  <c:v>612.50900000000001</c:v>
                </c:pt>
                <c:pt idx="1894">
                  <c:v>612.68399999999997</c:v>
                </c:pt>
                <c:pt idx="1895">
                  <c:v>612.85599999999977</c:v>
                </c:pt>
                <c:pt idx="1896">
                  <c:v>613.02600000000007</c:v>
                </c:pt>
                <c:pt idx="1897">
                  <c:v>613.19399999999996</c:v>
                </c:pt>
                <c:pt idx="1898">
                  <c:v>613.36499999999978</c:v>
                </c:pt>
                <c:pt idx="1899">
                  <c:v>613.54</c:v>
                </c:pt>
                <c:pt idx="1900">
                  <c:v>613.71299999999997</c:v>
                </c:pt>
                <c:pt idx="1901">
                  <c:v>613.88200000000006</c:v>
                </c:pt>
                <c:pt idx="1902">
                  <c:v>614.0509999999997</c:v>
                </c:pt>
                <c:pt idx="1903">
                  <c:v>614.221</c:v>
                </c:pt>
                <c:pt idx="1904">
                  <c:v>614.39599999999996</c:v>
                </c:pt>
                <c:pt idx="1905">
                  <c:v>614.5659999999998</c:v>
                </c:pt>
                <c:pt idx="1906">
                  <c:v>614.73700000000008</c:v>
                </c:pt>
                <c:pt idx="1907">
                  <c:v>614.91000000000008</c:v>
                </c:pt>
                <c:pt idx="1908">
                  <c:v>615.08400000000006</c:v>
                </c:pt>
                <c:pt idx="1909">
                  <c:v>615.25700000000006</c:v>
                </c:pt>
                <c:pt idx="1910">
                  <c:v>615.42899999999997</c:v>
                </c:pt>
                <c:pt idx="1911">
                  <c:v>615.60400000000004</c:v>
                </c:pt>
                <c:pt idx="1912">
                  <c:v>615.779</c:v>
                </c:pt>
                <c:pt idx="1913">
                  <c:v>615.95599999999979</c:v>
                </c:pt>
                <c:pt idx="1914">
                  <c:v>616.13799999999969</c:v>
                </c:pt>
                <c:pt idx="1915">
                  <c:v>616.31400000000008</c:v>
                </c:pt>
                <c:pt idx="1916">
                  <c:v>616.48900000000003</c:v>
                </c:pt>
                <c:pt idx="1917">
                  <c:v>616.65899999999999</c:v>
                </c:pt>
                <c:pt idx="1918">
                  <c:v>616.82699999999977</c:v>
                </c:pt>
                <c:pt idx="1919">
                  <c:v>616.99700000000007</c:v>
                </c:pt>
                <c:pt idx="1920">
                  <c:v>617.17000000000007</c:v>
                </c:pt>
                <c:pt idx="1921">
                  <c:v>617.34199999999976</c:v>
                </c:pt>
                <c:pt idx="1922">
                  <c:v>617.51199999999972</c:v>
                </c:pt>
                <c:pt idx="1923">
                  <c:v>617.68299999999999</c:v>
                </c:pt>
                <c:pt idx="1924">
                  <c:v>617.85099999999977</c:v>
                </c:pt>
                <c:pt idx="1925">
                  <c:v>618.02499999999998</c:v>
                </c:pt>
                <c:pt idx="1926">
                  <c:v>618.202</c:v>
                </c:pt>
                <c:pt idx="1927">
                  <c:v>618.37699999999973</c:v>
                </c:pt>
                <c:pt idx="1928">
                  <c:v>618.548</c:v>
                </c:pt>
                <c:pt idx="1929">
                  <c:v>618.721</c:v>
                </c:pt>
                <c:pt idx="1930">
                  <c:v>618.89199999999983</c:v>
                </c:pt>
                <c:pt idx="1931">
                  <c:v>619.06999999999971</c:v>
                </c:pt>
                <c:pt idx="1932">
                  <c:v>619.25</c:v>
                </c:pt>
                <c:pt idx="1933">
                  <c:v>619.4259999999997</c:v>
                </c:pt>
                <c:pt idx="1934">
                  <c:v>619.6</c:v>
                </c:pt>
                <c:pt idx="1935">
                  <c:v>619.77099999999996</c:v>
                </c:pt>
                <c:pt idx="1936">
                  <c:v>619.94199999999978</c:v>
                </c:pt>
                <c:pt idx="1937">
                  <c:v>620.11200000000008</c:v>
                </c:pt>
                <c:pt idx="1938">
                  <c:v>620.28399999999999</c:v>
                </c:pt>
                <c:pt idx="1939">
                  <c:v>620.46199999999976</c:v>
                </c:pt>
                <c:pt idx="1940">
                  <c:v>620.64100000000008</c:v>
                </c:pt>
                <c:pt idx="1941">
                  <c:v>620.81899999999996</c:v>
                </c:pt>
                <c:pt idx="1942">
                  <c:v>620.995</c:v>
                </c:pt>
                <c:pt idx="1943">
                  <c:v>621.17100000000005</c:v>
                </c:pt>
                <c:pt idx="1944">
                  <c:v>621.34399999999982</c:v>
                </c:pt>
                <c:pt idx="1945">
                  <c:v>621.51900000000001</c:v>
                </c:pt>
                <c:pt idx="1946">
                  <c:v>621.69299999999998</c:v>
                </c:pt>
                <c:pt idx="1947">
                  <c:v>621.86300000000006</c:v>
                </c:pt>
                <c:pt idx="1948">
                  <c:v>622.03399999999999</c:v>
                </c:pt>
                <c:pt idx="1949">
                  <c:v>622.20800000000008</c:v>
                </c:pt>
                <c:pt idx="1950">
                  <c:v>622.38200000000006</c:v>
                </c:pt>
                <c:pt idx="1951">
                  <c:v>622.55500000000006</c:v>
                </c:pt>
                <c:pt idx="1952">
                  <c:v>622.72400000000005</c:v>
                </c:pt>
                <c:pt idx="1953">
                  <c:v>622.89599999999996</c:v>
                </c:pt>
                <c:pt idx="1954">
                  <c:v>623.06999999999971</c:v>
                </c:pt>
                <c:pt idx="1955">
                  <c:v>623.24299999999971</c:v>
                </c:pt>
                <c:pt idx="1956">
                  <c:v>623.41699999999969</c:v>
                </c:pt>
                <c:pt idx="1957">
                  <c:v>623.596</c:v>
                </c:pt>
                <c:pt idx="1958">
                  <c:v>623.779</c:v>
                </c:pt>
                <c:pt idx="1959">
                  <c:v>623.95999999999981</c:v>
                </c:pt>
                <c:pt idx="1960">
                  <c:v>624.13900000000001</c:v>
                </c:pt>
                <c:pt idx="1961">
                  <c:v>624.31400000000008</c:v>
                </c:pt>
                <c:pt idx="1962">
                  <c:v>624.48900000000003</c:v>
                </c:pt>
                <c:pt idx="1963">
                  <c:v>624.66300000000001</c:v>
                </c:pt>
                <c:pt idx="1964">
                  <c:v>624.83799999999974</c:v>
                </c:pt>
                <c:pt idx="1965">
                  <c:v>625.01600000000008</c:v>
                </c:pt>
                <c:pt idx="1966">
                  <c:v>625.19600000000003</c:v>
                </c:pt>
                <c:pt idx="1967">
                  <c:v>625.3779999999997</c:v>
                </c:pt>
                <c:pt idx="1968">
                  <c:v>625.55799999999977</c:v>
                </c:pt>
                <c:pt idx="1969">
                  <c:v>625.73099999999999</c:v>
                </c:pt>
                <c:pt idx="1970">
                  <c:v>625.9</c:v>
                </c:pt>
                <c:pt idx="1971">
                  <c:v>626.06899999999996</c:v>
                </c:pt>
                <c:pt idx="1972">
                  <c:v>626.23700000000008</c:v>
                </c:pt>
                <c:pt idx="1973">
                  <c:v>626.40499999999997</c:v>
                </c:pt>
                <c:pt idx="1974">
                  <c:v>626.57400000000007</c:v>
                </c:pt>
                <c:pt idx="1975">
                  <c:v>626.74800000000005</c:v>
                </c:pt>
                <c:pt idx="1976">
                  <c:v>626.91699999999969</c:v>
                </c:pt>
                <c:pt idx="1977">
                  <c:v>627.08600000000001</c:v>
                </c:pt>
                <c:pt idx="1978">
                  <c:v>627.26099999999997</c:v>
                </c:pt>
                <c:pt idx="1979">
                  <c:v>627.43199999999979</c:v>
                </c:pt>
                <c:pt idx="1980">
                  <c:v>627.59699999999998</c:v>
                </c:pt>
                <c:pt idx="1981">
                  <c:v>627.76699999999983</c:v>
                </c:pt>
                <c:pt idx="1982">
                  <c:v>627.9409999999998</c:v>
                </c:pt>
                <c:pt idx="1983">
                  <c:v>628.11500000000001</c:v>
                </c:pt>
                <c:pt idx="1984">
                  <c:v>628.29100000000005</c:v>
                </c:pt>
                <c:pt idx="1985">
                  <c:v>628.46899999999982</c:v>
                </c:pt>
                <c:pt idx="1986">
                  <c:v>628.64499999999998</c:v>
                </c:pt>
                <c:pt idx="1987">
                  <c:v>628.81799999999976</c:v>
                </c:pt>
                <c:pt idx="1988">
                  <c:v>628.99299999999971</c:v>
                </c:pt>
                <c:pt idx="1989">
                  <c:v>629.16899999999998</c:v>
                </c:pt>
                <c:pt idx="1990">
                  <c:v>629.34799999999962</c:v>
                </c:pt>
                <c:pt idx="1991">
                  <c:v>629.524</c:v>
                </c:pt>
                <c:pt idx="1992">
                  <c:v>629.70299999999997</c:v>
                </c:pt>
                <c:pt idx="1993">
                  <c:v>629.88</c:v>
                </c:pt>
                <c:pt idx="1994">
                  <c:v>630.0509999999997</c:v>
                </c:pt>
                <c:pt idx="1995">
                  <c:v>630.22500000000002</c:v>
                </c:pt>
                <c:pt idx="1996">
                  <c:v>630.40199999999982</c:v>
                </c:pt>
                <c:pt idx="1997">
                  <c:v>630.58400000000006</c:v>
                </c:pt>
                <c:pt idx="1998">
                  <c:v>630.77</c:v>
                </c:pt>
                <c:pt idx="1999">
                  <c:v>630.95099999999979</c:v>
                </c:pt>
                <c:pt idx="2000">
                  <c:v>631.1279999999997</c:v>
                </c:pt>
                <c:pt idx="2001">
                  <c:v>631.303</c:v>
                </c:pt>
                <c:pt idx="2002">
                  <c:v>631.47900000000004</c:v>
                </c:pt>
                <c:pt idx="2003">
                  <c:v>631.65800000000002</c:v>
                </c:pt>
                <c:pt idx="2004">
                  <c:v>631.83699999999976</c:v>
                </c:pt>
                <c:pt idx="2005">
                  <c:v>632.01499999999999</c:v>
                </c:pt>
                <c:pt idx="2006">
                  <c:v>632.19200000000001</c:v>
                </c:pt>
                <c:pt idx="2007">
                  <c:v>632.36599999999976</c:v>
                </c:pt>
                <c:pt idx="2008">
                  <c:v>632.54199999999969</c:v>
                </c:pt>
                <c:pt idx="2009">
                  <c:v>632.71600000000001</c:v>
                </c:pt>
                <c:pt idx="2010">
                  <c:v>632.89</c:v>
                </c:pt>
                <c:pt idx="2011">
                  <c:v>633.06400000000008</c:v>
                </c:pt>
                <c:pt idx="2012">
                  <c:v>633.23900000000003</c:v>
                </c:pt>
                <c:pt idx="2013">
                  <c:v>633.41599999999971</c:v>
                </c:pt>
                <c:pt idx="2014">
                  <c:v>633.59500000000003</c:v>
                </c:pt>
                <c:pt idx="2015">
                  <c:v>633.77300000000002</c:v>
                </c:pt>
                <c:pt idx="2016">
                  <c:v>633.94900000000007</c:v>
                </c:pt>
                <c:pt idx="2017">
                  <c:v>634.125</c:v>
                </c:pt>
                <c:pt idx="2018">
                  <c:v>634.3009999999997</c:v>
                </c:pt>
                <c:pt idx="2019">
                  <c:v>634.47900000000004</c:v>
                </c:pt>
                <c:pt idx="2020">
                  <c:v>634.65899999999999</c:v>
                </c:pt>
                <c:pt idx="2021">
                  <c:v>634.83999999999969</c:v>
                </c:pt>
                <c:pt idx="2022">
                  <c:v>635.01900000000001</c:v>
                </c:pt>
                <c:pt idx="2023">
                  <c:v>635.197</c:v>
                </c:pt>
                <c:pt idx="2024">
                  <c:v>635.37300000000005</c:v>
                </c:pt>
                <c:pt idx="2025">
                  <c:v>635.54899999999998</c:v>
                </c:pt>
                <c:pt idx="2026">
                  <c:v>635.73299999999972</c:v>
                </c:pt>
                <c:pt idx="2027">
                  <c:v>635.91699999999969</c:v>
                </c:pt>
                <c:pt idx="2028">
                  <c:v>636.09300000000007</c:v>
                </c:pt>
                <c:pt idx="2029">
                  <c:v>636.26900000000001</c:v>
                </c:pt>
                <c:pt idx="2030">
                  <c:v>636.44799999999975</c:v>
                </c:pt>
                <c:pt idx="2031">
                  <c:v>636.62300000000005</c:v>
                </c:pt>
                <c:pt idx="2032">
                  <c:v>636.79700000000003</c:v>
                </c:pt>
                <c:pt idx="2033">
                  <c:v>636.971</c:v>
                </c:pt>
                <c:pt idx="2034">
                  <c:v>637.14699999999971</c:v>
                </c:pt>
                <c:pt idx="2035">
                  <c:v>637.31799999999976</c:v>
                </c:pt>
                <c:pt idx="2036">
                  <c:v>637.48700000000008</c:v>
                </c:pt>
                <c:pt idx="2037">
                  <c:v>637.65800000000002</c:v>
                </c:pt>
                <c:pt idx="2038">
                  <c:v>637.83300000000008</c:v>
                </c:pt>
                <c:pt idx="2039">
                  <c:v>638.01</c:v>
                </c:pt>
                <c:pt idx="2040">
                  <c:v>638.19000000000005</c:v>
                </c:pt>
                <c:pt idx="2041">
                  <c:v>638.36699999999962</c:v>
                </c:pt>
                <c:pt idx="2042">
                  <c:v>638.54199999999969</c:v>
                </c:pt>
                <c:pt idx="2043">
                  <c:v>638.71900000000005</c:v>
                </c:pt>
                <c:pt idx="2044">
                  <c:v>638.89400000000001</c:v>
                </c:pt>
                <c:pt idx="2045">
                  <c:v>639.06799999999976</c:v>
                </c:pt>
                <c:pt idx="2046">
                  <c:v>639.24299999999971</c:v>
                </c:pt>
                <c:pt idx="2047">
                  <c:v>639.41599999999971</c:v>
                </c:pt>
                <c:pt idx="2048">
                  <c:v>639.58799999999997</c:v>
                </c:pt>
                <c:pt idx="2049">
                  <c:v>639.76099999999997</c:v>
                </c:pt>
                <c:pt idx="2050">
                  <c:v>639.93699999999978</c:v>
                </c:pt>
                <c:pt idx="2051">
                  <c:v>640.11099999999999</c:v>
                </c:pt>
                <c:pt idx="2052">
                  <c:v>640.28300000000002</c:v>
                </c:pt>
                <c:pt idx="2053">
                  <c:v>640.45399999999972</c:v>
                </c:pt>
                <c:pt idx="2054">
                  <c:v>640.625</c:v>
                </c:pt>
                <c:pt idx="2055">
                  <c:v>640.79399999999998</c:v>
                </c:pt>
                <c:pt idx="2056">
                  <c:v>640.96399999999971</c:v>
                </c:pt>
                <c:pt idx="2057">
                  <c:v>641.13699999999972</c:v>
                </c:pt>
                <c:pt idx="2058">
                  <c:v>641.31299999999976</c:v>
                </c:pt>
                <c:pt idx="2059">
                  <c:v>641.48700000000008</c:v>
                </c:pt>
                <c:pt idx="2060">
                  <c:v>641.65800000000002</c:v>
                </c:pt>
                <c:pt idx="2061">
                  <c:v>641.83199999999977</c:v>
                </c:pt>
                <c:pt idx="2062">
                  <c:v>642.00700000000006</c:v>
                </c:pt>
                <c:pt idx="2063">
                  <c:v>642.18600000000004</c:v>
                </c:pt>
                <c:pt idx="2064">
                  <c:v>642.36599999999976</c:v>
                </c:pt>
                <c:pt idx="2065">
                  <c:v>642.54500000000007</c:v>
                </c:pt>
                <c:pt idx="2066">
                  <c:v>642.71900000000005</c:v>
                </c:pt>
                <c:pt idx="2067">
                  <c:v>642.89800000000002</c:v>
                </c:pt>
                <c:pt idx="2068">
                  <c:v>643.07899999999995</c:v>
                </c:pt>
                <c:pt idx="2069">
                  <c:v>643.26</c:v>
                </c:pt>
                <c:pt idx="2070">
                  <c:v>643.43699999999978</c:v>
                </c:pt>
                <c:pt idx="2071">
                  <c:v>643.61</c:v>
                </c:pt>
                <c:pt idx="2072">
                  <c:v>643.78600000000006</c:v>
                </c:pt>
                <c:pt idx="2073">
                  <c:v>643.95599999999979</c:v>
                </c:pt>
                <c:pt idx="2074">
                  <c:v>644.125</c:v>
                </c:pt>
                <c:pt idx="2075">
                  <c:v>644.29600000000005</c:v>
                </c:pt>
                <c:pt idx="2076">
                  <c:v>644.46800000000007</c:v>
                </c:pt>
                <c:pt idx="2077">
                  <c:v>644.64400000000001</c:v>
                </c:pt>
                <c:pt idx="2078">
                  <c:v>644.8209999999998</c:v>
                </c:pt>
                <c:pt idx="2079">
                  <c:v>644.99</c:v>
                </c:pt>
                <c:pt idx="2080">
                  <c:v>645.15899999999999</c:v>
                </c:pt>
                <c:pt idx="2081">
                  <c:v>645.32799999999975</c:v>
                </c:pt>
                <c:pt idx="2082">
                  <c:v>645.49700000000007</c:v>
                </c:pt>
                <c:pt idx="2083">
                  <c:v>645.66899999999998</c:v>
                </c:pt>
                <c:pt idx="2084">
                  <c:v>645.84399999999982</c:v>
                </c:pt>
                <c:pt idx="2085">
                  <c:v>646.02499999999998</c:v>
                </c:pt>
                <c:pt idx="2086">
                  <c:v>646.20699999999999</c:v>
                </c:pt>
                <c:pt idx="2087">
                  <c:v>646.38799999999969</c:v>
                </c:pt>
                <c:pt idx="2088">
                  <c:v>646.56999999999971</c:v>
                </c:pt>
                <c:pt idx="2089">
                  <c:v>646.755</c:v>
                </c:pt>
                <c:pt idx="2090">
                  <c:v>646.93299999999977</c:v>
                </c:pt>
                <c:pt idx="2091">
                  <c:v>647.11099999999999</c:v>
                </c:pt>
                <c:pt idx="2092">
                  <c:v>647.29200000000003</c:v>
                </c:pt>
                <c:pt idx="2093">
                  <c:v>647.47199999999998</c:v>
                </c:pt>
                <c:pt idx="2094">
                  <c:v>647.65</c:v>
                </c:pt>
                <c:pt idx="2095">
                  <c:v>647.82799999999975</c:v>
                </c:pt>
                <c:pt idx="2096">
                  <c:v>648.00700000000006</c:v>
                </c:pt>
                <c:pt idx="2097">
                  <c:v>648.18000000000006</c:v>
                </c:pt>
                <c:pt idx="2098">
                  <c:v>648.35300000000007</c:v>
                </c:pt>
                <c:pt idx="2099">
                  <c:v>648.529</c:v>
                </c:pt>
                <c:pt idx="2100">
                  <c:v>648.69900000000007</c:v>
                </c:pt>
                <c:pt idx="2101">
                  <c:v>648.8689999999998</c:v>
                </c:pt>
                <c:pt idx="2102">
                  <c:v>649.04099999999971</c:v>
                </c:pt>
                <c:pt idx="2103">
                  <c:v>649.21100000000001</c:v>
                </c:pt>
                <c:pt idx="2104">
                  <c:v>649.38400000000001</c:v>
                </c:pt>
                <c:pt idx="2105">
                  <c:v>649.55500000000006</c:v>
                </c:pt>
                <c:pt idx="2106">
                  <c:v>649.72400000000005</c:v>
                </c:pt>
                <c:pt idx="2107">
                  <c:v>649.89300000000003</c:v>
                </c:pt>
                <c:pt idx="2108">
                  <c:v>650.0659999999998</c:v>
                </c:pt>
                <c:pt idx="2109">
                  <c:v>650.23800000000006</c:v>
                </c:pt>
                <c:pt idx="2110">
                  <c:v>650.4069999999997</c:v>
                </c:pt>
                <c:pt idx="2111">
                  <c:v>650.572</c:v>
                </c:pt>
                <c:pt idx="2112">
                  <c:v>650.74099999999999</c:v>
                </c:pt>
                <c:pt idx="2113">
                  <c:v>650.91699999999969</c:v>
                </c:pt>
                <c:pt idx="2114">
                  <c:v>651.09</c:v>
                </c:pt>
                <c:pt idx="2115">
                  <c:v>651.26299999999969</c:v>
                </c:pt>
                <c:pt idx="2116">
                  <c:v>651.4409999999998</c:v>
                </c:pt>
                <c:pt idx="2117">
                  <c:v>651.61699999999996</c:v>
                </c:pt>
                <c:pt idx="2118">
                  <c:v>651.78899999999999</c:v>
                </c:pt>
                <c:pt idx="2119">
                  <c:v>651.96199999999976</c:v>
                </c:pt>
                <c:pt idx="2120">
                  <c:v>652.13499999999999</c:v>
                </c:pt>
                <c:pt idx="2121">
                  <c:v>652.31099999999969</c:v>
                </c:pt>
                <c:pt idx="2122">
                  <c:v>652.48500000000001</c:v>
                </c:pt>
                <c:pt idx="2123">
                  <c:v>652.6569999999997</c:v>
                </c:pt>
                <c:pt idx="2124">
                  <c:v>652.8299999999997</c:v>
                </c:pt>
                <c:pt idx="2125">
                  <c:v>653.005</c:v>
                </c:pt>
                <c:pt idx="2126">
                  <c:v>653.17899999999997</c:v>
                </c:pt>
                <c:pt idx="2127">
                  <c:v>653.35099999999977</c:v>
                </c:pt>
                <c:pt idx="2128">
                  <c:v>653.52800000000002</c:v>
                </c:pt>
                <c:pt idx="2129">
                  <c:v>653.70699999999999</c:v>
                </c:pt>
                <c:pt idx="2130">
                  <c:v>653.88400000000001</c:v>
                </c:pt>
                <c:pt idx="2131">
                  <c:v>654.05899999999997</c:v>
                </c:pt>
                <c:pt idx="2132">
                  <c:v>654.23</c:v>
                </c:pt>
                <c:pt idx="2133">
                  <c:v>654.39800000000002</c:v>
                </c:pt>
                <c:pt idx="2134">
                  <c:v>654.56999999999971</c:v>
                </c:pt>
                <c:pt idx="2135">
                  <c:v>654.745</c:v>
                </c:pt>
                <c:pt idx="2136">
                  <c:v>654.91899999999998</c:v>
                </c:pt>
                <c:pt idx="2137">
                  <c:v>655.09199999999998</c:v>
                </c:pt>
                <c:pt idx="2138">
                  <c:v>655.27</c:v>
                </c:pt>
                <c:pt idx="2139">
                  <c:v>655.44799999999975</c:v>
                </c:pt>
                <c:pt idx="2140">
                  <c:v>655.625</c:v>
                </c:pt>
                <c:pt idx="2141">
                  <c:v>655.80399999999997</c:v>
                </c:pt>
                <c:pt idx="2142">
                  <c:v>655.97800000000007</c:v>
                </c:pt>
                <c:pt idx="2143">
                  <c:v>656.149</c:v>
                </c:pt>
                <c:pt idx="2144">
                  <c:v>656.31999999999971</c:v>
                </c:pt>
                <c:pt idx="2145">
                  <c:v>656.49599999999998</c:v>
                </c:pt>
                <c:pt idx="2146">
                  <c:v>656.67600000000004</c:v>
                </c:pt>
                <c:pt idx="2147">
                  <c:v>656.85999999999979</c:v>
                </c:pt>
                <c:pt idx="2148">
                  <c:v>657.04</c:v>
                </c:pt>
                <c:pt idx="2149">
                  <c:v>657.22</c:v>
                </c:pt>
                <c:pt idx="2150">
                  <c:v>657.39800000000002</c:v>
                </c:pt>
                <c:pt idx="2151">
                  <c:v>657.57799999999997</c:v>
                </c:pt>
                <c:pt idx="2152">
                  <c:v>657.76299999999969</c:v>
                </c:pt>
                <c:pt idx="2153">
                  <c:v>657.94399999999996</c:v>
                </c:pt>
                <c:pt idx="2154">
                  <c:v>658.11799999999971</c:v>
                </c:pt>
                <c:pt idx="2155">
                  <c:v>658.29200000000003</c:v>
                </c:pt>
                <c:pt idx="2156">
                  <c:v>658.46499999999969</c:v>
                </c:pt>
                <c:pt idx="2157">
                  <c:v>658.64100000000008</c:v>
                </c:pt>
                <c:pt idx="2158">
                  <c:v>658.81799999999976</c:v>
                </c:pt>
                <c:pt idx="2159">
                  <c:v>658.995</c:v>
                </c:pt>
                <c:pt idx="2160">
                  <c:v>659.17200000000003</c:v>
                </c:pt>
                <c:pt idx="2161">
                  <c:v>659.34799999999962</c:v>
                </c:pt>
                <c:pt idx="2162">
                  <c:v>659.52300000000002</c:v>
                </c:pt>
                <c:pt idx="2163">
                  <c:v>659.70100000000002</c:v>
                </c:pt>
                <c:pt idx="2164">
                  <c:v>659.87599999999998</c:v>
                </c:pt>
                <c:pt idx="2165">
                  <c:v>660.048</c:v>
                </c:pt>
                <c:pt idx="2166">
                  <c:v>660.221</c:v>
                </c:pt>
                <c:pt idx="2167">
                  <c:v>660.39499999999998</c:v>
                </c:pt>
                <c:pt idx="2168">
                  <c:v>660.57100000000003</c:v>
                </c:pt>
                <c:pt idx="2169">
                  <c:v>660.74400000000003</c:v>
                </c:pt>
                <c:pt idx="2170">
                  <c:v>660.91599999999971</c:v>
                </c:pt>
                <c:pt idx="2171">
                  <c:v>661.09</c:v>
                </c:pt>
                <c:pt idx="2172">
                  <c:v>661.26199999999972</c:v>
                </c:pt>
                <c:pt idx="2173">
                  <c:v>661.43299999999977</c:v>
                </c:pt>
                <c:pt idx="2174">
                  <c:v>661.60799999999972</c:v>
                </c:pt>
                <c:pt idx="2175">
                  <c:v>661.78600000000006</c:v>
                </c:pt>
                <c:pt idx="2176">
                  <c:v>661.95999999999981</c:v>
                </c:pt>
                <c:pt idx="2177">
                  <c:v>662.13</c:v>
                </c:pt>
                <c:pt idx="2178">
                  <c:v>662.30199999999979</c:v>
                </c:pt>
                <c:pt idx="2179">
                  <c:v>662.46800000000007</c:v>
                </c:pt>
                <c:pt idx="2180">
                  <c:v>662.63499999999999</c:v>
                </c:pt>
                <c:pt idx="2181">
                  <c:v>662.80199999999979</c:v>
                </c:pt>
                <c:pt idx="2182">
                  <c:v>662.971</c:v>
                </c:pt>
                <c:pt idx="2183">
                  <c:v>663.13799999999969</c:v>
                </c:pt>
                <c:pt idx="2184">
                  <c:v>663.30199999999979</c:v>
                </c:pt>
                <c:pt idx="2185">
                  <c:v>663.46899999999982</c:v>
                </c:pt>
                <c:pt idx="2186">
                  <c:v>663.63499999999999</c:v>
                </c:pt>
                <c:pt idx="2187">
                  <c:v>663.80399999999997</c:v>
                </c:pt>
                <c:pt idx="2188">
                  <c:v>663.97400000000005</c:v>
                </c:pt>
                <c:pt idx="2189">
                  <c:v>664.14400000000001</c:v>
                </c:pt>
                <c:pt idx="2190">
                  <c:v>664.31299999999976</c:v>
                </c:pt>
                <c:pt idx="2191">
                  <c:v>664.48900000000003</c:v>
                </c:pt>
                <c:pt idx="2192">
                  <c:v>664.66699999999969</c:v>
                </c:pt>
                <c:pt idx="2193">
                  <c:v>664.83999999999969</c:v>
                </c:pt>
                <c:pt idx="2194">
                  <c:v>665.01400000000001</c:v>
                </c:pt>
                <c:pt idx="2195">
                  <c:v>665.18600000000004</c:v>
                </c:pt>
                <c:pt idx="2196">
                  <c:v>665.35999999999979</c:v>
                </c:pt>
                <c:pt idx="2197">
                  <c:v>665.53300000000002</c:v>
                </c:pt>
                <c:pt idx="2198">
                  <c:v>665.702</c:v>
                </c:pt>
                <c:pt idx="2199">
                  <c:v>665.8779999999997</c:v>
                </c:pt>
                <c:pt idx="2200">
                  <c:v>666.05899999999997</c:v>
                </c:pt>
                <c:pt idx="2201">
                  <c:v>666.24</c:v>
                </c:pt>
                <c:pt idx="2202">
                  <c:v>666.41800000000001</c:v>
                </c:pt>
                <c:pt idx="2203">
                  <c:v>666.59199999999998</c:v>
                </c:pt>
                <c:pt idx="2204">
                  <c:v>666.76499999999999</c:v>
                </c:pt>
                <c:pt idx="2205">
                  <c:v>666.9409999999998</c:v>
                </c:pt>
                <c:pt idx="2206">
                  <c:v>667.11799999999971</c:v>
                </c:pt>
                <c:pt idx="2207">
                  <c:v>667.29600000000005</c:v>
                </c:pt>
                <c:pt idx="2208">
                  <c:v>667.47400000000005</c:v>
                </c:pt>
                <c:pt idx="2209">
                  <c:v>667.649</c:v>
                </c:pt>
                <c:pt idx="2210">
                  <c:v>667.82199999999978</c:v>
                </c:pt>
                <c:pt idx="2211">
                  <c:v>667.99400000000003</c:v>
                </c:pt>
                <c:pt idx="2212">
                  <c:v>668.16699999999969</c:v>
                </c:pt>
                <c:pt idx="2213">
                  <c:v>668.33999999999969</c:v>
                </c:pt>
                <c:pt idx="2214">
                  <c:v>668.51299999999969</c:v>
                </c:pt>
                <c:pt idx="2215">
                  <c:v>668.69100000000003</c:v>
                </c:pt>
                <c:pt idx="2216">
                  <c:v>668.87099999999998</c:v>
                </c:pt>
                <c:pt idx="2217">
                  <c:v>669.05599999999981</c:v>
                </c:pt>
                <c:pt idx="2218">
                  <c:v>669.24099999999999</c:v>
                </c:pt>
                <c:pt idx="2219">
                  <c:v>669.42499999999973</c:v>
                </c:pt>
                <c:pt idx="2220">
                  <c:v>669.60199999999998</c:v>
                </c:pt>
                <c:pt idx="2221">
                  <c:v>669.77600000000007</c:v>
                </c:pt>
                <c:pt idx="2222">
                  <c:v>669.94799999999975</c:v>
                </c:pt>
                <c:pt idx="2223">
                  <c:v>670.12</c:v>
                </c:pt>
                <c:pt idx="2224">
                  <c:v>670.29200000000003</c:v>
                </c:pt>
                <c:pt idx="2225">
                  <c:v>670.46399999999971</c:v>
                </c:pt>
                <c:pt idx="2226">
                  <c:v>670.63900000000001</c:v>
                </c:pt>
                <c:pt idx="2227">
                  <c:v>670.81499999999983</c:v>
                </c:pt>
                <c:pt idx="2228">
                  <c:v>670.98599999999999</c:v>
                </c:pt>
                <c:pt idx="2229">
                  <c:v>671.15800000000002</c:v>
                </c:pt>
                <c:pt idx="2230">
                  <c:v>671.33099999999979</c:v>
                </c:pt>
                <c:pt idx="2231">
                  <c:v>671.5029999999997</c:v>
                </c:pt>
                <c:pt idx="2232">
                  <c:v>671.67899999999997</c:v>
                </c:pt>
                <c:pt idx="2233">
                  <c:v>671.85599999999977</c:v>
                </c:pt>
                <c:pt idx="2234">
                  <c:v>672.02699999999982</c:v>
                </c:pt>
                <c:pt idx="2235">
                  <c:v>672.2</c:v>
                </c:pt>
                <c:pt idx="2236">
                  <c:v>672.37400000000002</c:v>
                </c:pt>
                <c:pt idx="2237">
                  <c:v>672.54899999999998</c:v>
                </c:pt>
                <c:pt idx="2238">
                  <c:v>672.726</c:v>
                </c:pt>
                <c:pt idx="2239">
                  <c:v>672.90199999999982</c:v>
                </c:pt>
                <c:pt idx="2240">
                  <c:v>673.077</c:v>
                </c:pt>
                <c:pt idx="2241">
                  <c:v>673.25099999999998</c:v>
                </c:pt>
                <c:pt idx="2242">
                  <c:v>673.4259999999997</c:v>
                </c:pt>
                <c:pt idx="2243">
                  <c:v>673.60500000000002</c:v>
                </c:pt>
                <c:pt idx="2244">
                  <c:v>673.78200000000004</c:v>
                </c:pt>
                <c:pt idx="2245">
                  <c:v>673.95999999999981</c:v>
                </c:pt>
                <c:pt idx="2246">
                  <c:v>674.13300000000004</c:v>
                </c:pt>
                <c:pt idx="2247">
                  <c:v>674.303</c:v>
                </c:pt>
                <c:pt idx="2248">
                  <c:v>674.47299999999996</c:v>
                </c:pt>
                <c:pt idx="2249">
                  <c:v>674.64400000000001</c:v>
                </c:pt>
                <c:pt idx="2250">
                  <c:v>674.81799999999976</c:v>
                </c:pt>
                <c:pt idx="2251">
                  <c:v>674.99099999999999</c:v>
                </c:pt>
                <c:pt idx="2252">
                  <c:v>675.16699999999969</c:v>
                </c:pt>
                <c:pt idx="2253">
                  <c:v>675.34599999999978</c:v>
                </c:pt>
                <c:pt idx="2254">
                  <c:v>675.52099999999996</c:v>
                </c:pt>
                <c:pt idx="2255">
                  <c:v>675.69200000000001</c:v>
                </c:pt>
                <c:pt idx="2256">
                  <c:v>675.86199999999985</c:v>
                </c:pt>
                <c:pt idx="2257">
                  <c:v>676.03800000000001</c:v>
                </c:pt>
                <c:pt idx="2258">
                  <c:v>676.21800000000007</c:v>
                </c:pt>
                <c:pt idx="2259">
                  <c:v>676.39499999999998</c:v>
                </c:pt>
                <c:pt idx="2260">
                  <c:v>676.5659999999998</c:v>
                </c:pt>
                <c:pt idx="2261">
                  <c:v>676.73800000000006</c:v>
                </c:pt>
                <c:pt idx="2262">
                  <c:v>676.90800000000002</c:v>
                </c:pt>
                <c:pt idx="2263">
                  <c:v>677.08100000000002</c:v>
                </c:pt>
                <c:pt idx="2264">
                  <c:v>677.25400000000002</c:v>
                </c:pt>
                <c:pt idx="2265">
                  <c:v>677.4259999999997</c:v>
                </c:pt>
                <c:pt idx="2266">
                  <c:v>677.59799999999996</c:v>
                </c:pt>
                <c:pt idx="2267">
                  <c:v>677.77300000000002</c:v>
                </c:pt>
                <c:pt idx="2268">
                  <c:v>677.94999999999982</c:v>
                </c:pt>
                <c:pt idx="2269">
                  <c:v>678.13300000000004</c:v>
                </c:pt>
                <c:pt idx="2270">
                  <c:v>678.31199999999978</c:v>
                </c:pt>
                <c:pt idx="2271">
                  <c:v>678.48500000000001</c:v>
                </c:pt>
                <c:pt idx="2272">
                  <c:v>678.6569999999997</c:v>
                </c:pt>
                <c:pt idx="2273">
                  <c:v>678.8299999999997</c:v>
                </c:pt>
                <c:pt idx="2274">
                  <c:v>679.0029999999997</c:v>
                </c:pt>
                <c:pt idx="2275">
                  <c:v>679.17499999999995</c:v>
                </c:pt>
                <c:pt idx="2276">
                  <c:v>679.34599999999978</c:v>
                </c:pt>
                <c:pt idx="2277">
                  <c:v>679.51900000000001</c:v>
                </c:pt>
                <c:pt idx="2278">
                  <c:v>679.69</c:v>
                </c:pt>
                <c:pt idx="2279">
                  <c:v>679.86199999999985</c:v>
                </c:pt>
                <c:pt idx="2280">
                  <c:v>680.03500000000008</c:v>
                </c:pt>
                <c:pt idx="2281">
                  <c:v>680.20800000000008</c:v>
                </c:pt>
                <c:pt idx="2282">
                  <c:v>680.38</c:v>
                </c:pt>
                <c:pt idx="2283">
                  <c:v>680.55399999999997</c:v>
                </c:pt>
                <c:pt idx="2284">
                  <c:v>680.72699999999998</c:v>
                </c:pt>
                <c:pt idx="2285">
                  <c:v>680.90199999999982</c:v>
                </c:pt>
                <c:pt idx="2286">
                  <c:v>681.07500000000005</c:v>
                </c:pt>
                <c:pt idx="2287">
                  <c:v>681.24900000000002</c:v>
                </c:pt>
                <c:pt idx="2288">
                  <c:v>681.42399999999998</c:v>
                </c:pt>
                <c:pt idx="2289">
                  <c:v>681.59900000000005</c:v>
                </c:pt>
                <c:pt idx="2290">
                  <c:v>681.77200000000005</c:v>
                </c:pt>
                <c:pt idx="2291">
                  <c:v>681.94299999999976</c:v>
                </c:pt>
                <c:pt idx="2292">
                  <c:v>682.11599999999999</c:v>
                </c:pt>
                <c:pt idx="2293">
                  <c:v>682.28899999999999</c:v>
                </c:pt>
                <c:pt idx="2294">
                  <c:v>682.46499999999969</c:v>
                </c:pt>
                <c:pt idx="2295">
                  <c:v>682.64</c:v>
                </c:pt>
                <c:pt idx="2296">
                  <c:v>682.81299999999976</c:v>
                </c:pt>
                <c:pt idx="2297">
                  <c:v>682.98700000000008</c:v>
                </c:pt>
                <c:pt idx="2298">
                  <c:v>683.15899999999999</c:v>
                </c:pt>
                <c:pt idx="2299">
                  <c:v>683.33199999999977</c:v>
                </c:pt>
                <c:pt idx="2300">
                  <c:v>683.50099999999998</c:v>
                </c:pt>
                <c:pt idx="2301">
                  <c:v>683.66800000000001</c:v>
                </c:pt>
                <c:pt idx="2302">
                  <c:v>683.83999999999969</c:v>
                </c:pt>
                <c:pt idx="2303">
                  <c:v>684.01400000000001</c:v>
                </c:pt>
                <c:pt idx="2304">
                  <c:v>684.18900000000008</c:v>
                </c:pt>
                <c:pt idx="2305">
                  <c:v>684.36300000000006</c:v>
                </c:pt>
                <c:pt idx="2306">
                  <c:v>684.53600000000006</c:v>
                </c:pt>
                <c:pt idx="2307">
                  <c:v>684.70800000000008</c:v>
                </c:pt>
                <c:pt idx="2308">
                  <c:v>684.88200000000006</c:v>
                </c:pt>
                <c:pt idx="2309">
                  <c:v>685.053</c:v>
                </c:pt>
                <c:pt idx="2310">
                  <c:v>685.22400000000005</c:v>
                </c:pt>
                <c:pt idx="2311">
                  <c:v>685.39800000000002</c:v>
                </c:pt>
                <c:pt idx="2312">
                  <c:v>685.57500000000005</c:v>
                </c:pt>
                <c:pt idx="2313">
                  <c:v>685.75400000000002</c:v>
                </c:pt>
                <c:pt idx="2314">
                  <c:v>685.93399999999997</c:v>
                </c:pt>
                <c:pt idx="2315">
                  <c:v>686.10599999999999</c:v>
                </c:pt>
                <c:pt idx="2316">
                  <c:v>686.279</c:v>
                </c:pt>
                <c:pt idx="2317">
                  <c:v>686.45099999999979</c:v>
                </c:pt>
                <c:pt idx="2318">
                  <c:v>686.62400000000002</c:v>
                </c:pt>
                <c:pt idx="2319">
                  <c:v>686.79899999999998</c:v>
                </c:pt>
                <c:pt idx="2320">
                  <c:v>686.97699999999998</c:v>
                </c:pt>
                <c:pt idx="2321">
                  <c:v>687.15599999999972</c:v>
                </c:pt>
                <c:pt idx="2322">
                  <c:v>687.33199999999977</c:v>
                </c:pt>
                <c:pt idx="2323">
                  <c:v>687.50900000000001</c:v>
                </c:pt>
                <c:pt idx="2324">
                  <c:v>687.68200000000002</c:v>
                </c:pt>
                <c:pt idx="2325">
                  <c:v>687.85599999999977</c:v>
                </c:pt>
                <c:pt idx="2326">
                  <c:v>688.02800000000002</c:v>
                </c:pt>
                <c:pt idx="2327">
                  <c:v>688.20100000000002</c:v>
                </c:pt>
                <c:pt idx="2328">
                  <c:v>688.37599999999998</c:v>
                </c:pt>
                <c:pt idx="2329">
                  <c:v>688.55199999999979</c:v>
                </c:pt>
                <c:pt idx="2330">
                  <c:v>688.72400000000005</c:v>
                </c:pt>
                <c:pt idx="2331">
                  <c:v>688.89300000000003</c:v>
                </c:pt>
                <c:pt idx="2332">
                  <c:v>689.06199999999978</c:v>
                </c:pt>
                <c:pt idx="2333">
                  <c:v>689.23599999999999</c:v>
                </c:pt>
                <c:pt idx="2334">
                  <c:v>689.40800000000002</c:v>
                </c:pt>
                <c:pt idx="2335">
                  <c:v>689.57400000000007</c:v>
                </c:pt>
                <c:pt idx="2336">
                  <c:v>689.74199999999996</c:v>
                </c:pt>
                <c:pt idx="2337">
                  <c:v>689.90899999999999</c:v>
                </c:pt>
                <c:pt idx="2338">
                  <c:v>690.07899999999995</c:v>
                </c:pt>
                <c:pt idx="2339">
                  <c:v>690.25099999999998</c:v>
                </c:pt>
                <c:pt idx="2340">
                  <c:v>690.43099999999981</c:v>
                </c:pt>
                <c:pt idx="2341">
                  <c:v>690.60799999999972</c:v>
                </c:pt>
                <c:pt idx="2342">
                  <c:v>690.78200000000004</c:v>
                </c:pt>
                <c:pt idx="2343">
                  <c:v>690.95199999999977</c:v>
                </c:pt>
                <c:pt idx="2344">
                  <c:v>691.12300000000005</c:v>
                </c:pt>
                <c:pt idx="2345">
                  <c:v>691.29300000000001</c:v>
                </c:pt>
                <c:pt idx="2346">
                  <c:v>691.46599999999978</c:v>
                </c:pt>
                <c:pt idx="2347">
                  <c:v>691.63900000000001</c:v>
                </c:pt>
                <c:pt idx="2348">
                  <c:v>691.80699999999979</c:v>
                </c:pt>
                <c:pt idx="2349">
                  <c:v>691.98099999999999</c:v>
                </c:pt>
                <c:pt idx="2350">
                  <c:v>692.15800000000002</c:v>
                </c:pt>
                <c:pt idx="2351">
                  <c:v>692.33400000000006</c:v>
                </c:pt>
                <c:pt idx="2352">
                  <c:v>692.505</c:v>
                </c:pt>
                <c:pt idx="2353">
                  <c:v>692.67600000000004</c:v>
                </c:pt>
                <c:pt idx="2354">
                  <c:v>692.84399999999982</c:v>
                </c:pt>
                <c:pt idx="2355">
                  <c:v>693.01400000000001</c:v>
                </c:pt>
                <c:pt idx="2356">
                  <c:v>693.18700000000001</c:v>
                </c:pt>
                <c:pt idx="2357">
                  <c:v>693.35999999999979</c:v>
                </c:pt>
                <c:pt idx="2358">
                  <c:v>693.53099999999972</c:v>
                </c:pt>
                <c:pt idx="2359">
                  <c:v>693.702</c:v>
                </c:pt>
                <c:pt idx="2360">
                  <c:v>693.87099999999998</c:v>
                </c:pt>
                <c:pt idx="2361">
                  <c:v>694.03899999999999</c:v>
                </c:pt>
                <c:pt idx="2362">
                  <c:v>694.21400000000006</c:v>
                </c:pt>
                <c:pt idx="2363">
                  <c:v>694.38900000000001</c:v>
                </c:pt>
                <c:pt idx="2364">
                  <c:v>694.56799999999976</c:v>
                </c:pt>
                <c:pt idx="2365">
                  <c:v>694.74800000000005</c:v>
                </c:pt>
                <c:pt idx="2366">
                  <c:v>694.92399999999998</c:v>
                </c:pt>
                <c:pt idx="2367">
                  <c:v>695.09699999999998</c:v>
                </c:pt>
                <c:pt idx="2368">
                  <c:v>695.26499999999999</c:v>
                </c:pt>
                <c:pt idx="2369">
                  <c:v>695.43399999999997</c:v>
                </c:pt>
                <c:pt idx="2370">
                  <c:v>695.6</c:v>
                </c:pt>
                <c:pt idx="2371">
                  <c:v>695.76900000000001</c:v>
                </c:pt>
                <c:pt idx="2372">
                  <c:v>695.93999999999983</c:v>
                </c:pt>
                <c:pt idx="2373">
                  <c:v>696.11</c:v>
                </c:pt>
                <c:pt idx="2374">
                  <c:v>696.27800000000002</c:v>
                </c:pt>
                <c:pt idx="2375">
                  <c:v>696.44699999999978</c:v>
                </c:pt>
                <c:pt idx="2376">
                  <c:v>696.61799999999971</c:v>
                </c:pt>
                <c:pt idx="2377">
                  <c:v>696.79100000000005</c:v>
                </c:pt>
                <c:pt idx="2378">
                  <c:v>696.96899999999982</c:v>
                </c:pt>
                <c:pt idx="2379">
                  <c:v>697.14400000000001</c:v>
                </c:pt>
                <c:pt idx="2380">
                  <c:v>697.3159999999998</c:v>
                </c:pt>
                <c:pt idx="2381">
                  <c:v>697.48700000000008</c:v>
                </c:pt>
                <c:pt idx="2382">
                  <c:v>697.65499999999997</c:v>
                </c:pt>
                <c:pt idx="2383">
                  <c:v>697.82499999999982</c:v>
                </c:pt>
                <c:pt idx="2384">
                  <c:v>697.99199999999996</c:v>
                </c:pt>
                <c:pt idx="2385">
                  <c:v>698.16199999999981</c:v>
                </c:pt>
                <c:pt idx="2386">
                  <c:v>698.33099999999979</c:v>
                </c:pt>
                <c:pt idx="2387">
                  <c:v>698.49800000000005</c:v>
                </c:pt>
                <c:pt idx="2388">
                  <c:v>698.66800000000001</c:v>
                </c:pt>
                <c:pt idx="2389">
                  <c:v>698.83899999999971</c:v>
                </c:pt>
                <c:pt idx="2390">
                  <c:v>699.01</c:v>
                </c:pt>
                <c:pt idx="2391">
                  <c:v>699.17700000000002</c:v>
                </c:pt>
                <c:pt idx="2392">
                  <c:v>699.34699999999975</c:v>
                </c:pt>
                <c:pt idx="2393">
                  <c:v>699.51900000000001</c:v>
                </c:pt>
                <c:pt idx="2394">
                  <c:v>699.69100000000003</c:v>
                </c:pt>
                <c:pt idx="2395">
                  <c:v>699.86499999999978</c:v>
                </c:pt>
                <c:pt idx="2396">
                  <c:v>700.04199999999969</c:v>
                </c:pt>
                <c:pt idx="2397">
                  <c:v>700.21500000000003</c:v>
                </c:pt>
                <c:pt idx="2398">
                  <c:v>700.39</c:v>
                </c:pt>
                <c:pt idx="2399">
                  <c:v>700.56499999999983</c:v>
                </c:pt>
                <c:pt idx="2400">
                  <c:v>700.74700000000007</c:v>
                </c:pt>
                <c:pt idx="2401">
                  <c:v>700.93099999999981</c:v>
                </c:pt>
                <c:pt idx="2402">
                  <c:v>701.10900000000004</c:v>
                </c:pt>
                <c:pt idx="2403">
                  <c:v>701.28</c:v>
                </c:pt>
                <c:pt idx="2404">
                  <c:v>701.44900000000007</c:v>
                </c:pt>
                <c:pt idx="2405">
                  <c:v>701.62200000000007</c:v>
                </c:pt>
                <c:pt idx="2406">
                  <c:v>701.79600000000005</c:v>
                </c:pt>
                <c:pt idx="2407">
                  <c:v>701.97</c:v>
                </c:pt>
                <c:pt idx="2408">
                  <c:v>702.14100000000008</c:v>
                </c:pt>
                <c:pt idx="2409">
                  <c:v>702.31400000000008</c:v>
                </c:pt>
                <c:pt idx="2410">
                  <c:v>702.49400000000003</c:v>
                </c:pt>
                <c:pt idx="2411">
                  <c:v>702.67000000000007</c:v>
                </c:pt>
                <c:pt idx="2412">
                  <c:v>702.84799999999962</c:v>
                </c:pt>
                <c:pt idx="2413">
                  <c:v>703.029</c:v>
                </c:pt>
                <c:pt idx="2414">
                  <c:v>703.21100000000001</c:v>
                </c:pt>
                <c:pt idx="2415">
                  <c:v>703.38599999999997</c:v>
                </c:pt>
                <c:pt idx="2416">
                  <c:v>703.55999999999983</c:v>
                </c:pt>
                <c:pt idx="2417">
                  <c:v>703.73800000000006</c:v>
                </c:pt>
                <c:pt idx="2418">
                  <c:v>703.91199999999981</c:v>
                </c:pt>
                <c:pt idx="2419">
                  <c:v>704.08600000000001</c:v>
                </c:pt>
                <c:pt idx="2420">
                  <c:v>704.26</c:v>
                </c:pt>
                <c:pt idx="2421">
                  <c:v>704.43000000000006</c:v>
                </c:pt>
                <c:pt idx="2422">
                  <c:v>704.60199999999998</c:v>
                </c:pt>
                <c:pt idx="2423">
                  <c:v>704.77300000000002</c:v>
                </c:pt>
                <c:pt idx="2424">
                  <c:v>704.94399999999996</c:v>
                </c:pt>
                <c:pt idx="2425">
                  <c:v>705.11500000000001</c:v>
                </c:pt>
                <c:pt idx="2426">
                  <c:v>705.28300000000002</c:v>
                </c:pt>
                <c:pt idx="2427">
                  <c:v>705.45399999999972</c:v>
                </c:pt>
                <c:pt idx="2428">
                  <c:v>705.62599999999998</c:v>
                </c:pt>
                <c:pt idx="2429">
                  <c:v>705.79700000000003</c:v>
                </c:pt>
                <c:pt idx="2430">
                  <c:v>705.97</c:v>
                </c:pt>
                <c:pt idx="2431">
                  <c:v>706.14199999999983</c:v>
                </c:pt>
                <c:pt idx="2432">
                  <c:v>706.31099999999969</c:v>
                </c:pt>
                <c:pt idx="2433">
                  <c:v>706.47900000000004</c:v>
                </c:pt>
                <c:pt idx="2434">
                  <c:v>706.65</c:v>
                </c:pt>
                <c:pt idx="2435">
                  <c:v>706.82299999999975</c:v>
                </c:pt>
                <c:pt idx="2436">
                  <c:v>707.00099999999998</c:v>
                </c:pt>
                <c:pt idx="2437">
                  <c:v>707.18100000000004</c:v>
                </c:pt>
                <c:pt idx="2438">
                  <c:v>707.3589999999997</c:v>
                </c:pt>
                <c:pt idx="2439">
                  <c:v>707.53300000000002</c:v>
                </c:pt>
                <c:pt idx="2440">
                  <c:v>707.70600000000002</c:v>
                </c:pt>
                <c:pt idx="2441">
                  <c:v>707.8779999999997</c:v>
                </c:pt>
                <c:pt idx="2442">
                  <c:v>708.053</c:v>
                </c:pt>
                <c:pt idx="2443">
                  <c:v>708.22800000000007</c:v>
                </c:pt>
                <c:pt idx="2444">
                  <c:v>708.4</c:v>
                </c:pt>
                <c:pt idx="2445">
                  <c:v>708.57500000000005</c:v>
                </c:pt>
                <c:pt idx="2446">
                  <c:v>708.74800000000005</c:v>
                </c:pt>
                <c:pt idx="2447">
                  <c:v>708.9219999999998</c:v>
                </c:pt>
                <c:pt idx="2448">
                  <c:v>709.09699999999998</c:v>
                </c:pt>
                <c:pt idx="2449">
                  <c:v>709.27099999999996</c:v>
                </c:pt>
                <c:pt idx="2450">
                  <c:v>709.4459999999998</c:v>
                </c:pt>
                <c:pt idx="2451">
                  <c:v>709.61799999999971</c:v>
                </c:pt>
                <c:pt idx="2452">
                  <c:v>709.78899999999999</c:v>
                </c:pt>
                <c:pt idx="2453">
                  <c:v>709.96199999999976</c:v>
                </c:pt>
                <c:pt idx="2454">
                  <c:v>710.13599999999997</c:v>
                </c:pt>
                <c:pt idx="2455">
                  <c:v>710.30799999999977</c:v>
                </c:pt>
                <c:pt idx="2456">
                  <c:v>710.48099999999999</c:v>
                </c:pt>
                <c:pt idx="2457">
                  <c:v>710.6569999999997</c:v>
                </c:pt>
                <c:pt idx="2458">
                  <c:v>710.83300000000008</c:v>
                </c:pt>
                <c:pt idx="2459">
                  <c:v>711.00599999999997</c:v>
                </c:pt>
                <c:pt idx="2460">
                  <c:v>711.17700000000002</c:v>
                </c:pt>
                <c:pt idx="2461">
                  <c:v>711.34699999999975</c:v>
                </c:pt>
                <c:pt idx="2462">
                  <c:v>711.51499999999999</c:v>
                </c:pt>
                <c:pt idx="2463">
                  <c:v>711.68799999999999</c:v>
                </c:pt>
                <c:pt idx="2464">
                  <c:v>711.85999999999979</c:v>
                </c:pt>
                <c:pt idx="2465">
                  <c:v>712.03500000000008</c:v>
                </c:pt>
                <c:pt idx="2466">
                  <c:v>712.21400000000006</c:v>
                </c:pt>
                <c:pt idx="2467">
                  <c:v>712.39400000000001</c:v>
                </c:pt>
                <c:pt idx="2468">
                  <c:v>712.56999999999971</c:v>
                </c:pt>
                <c:pt idx="2469">
                  <c:v>712.73599999999999</c:v>
                </c:pt>
                <c:pt idx="2470">
                  <c:v>712.904</c:v>
                </c:pt>
                <c:pt idx="2471">
                  <c:v>713.072</c:v>
                </c:pt>
                <c:pt idx="2472">
                  <c:v>713.24199999999996</c:v>
                </c:pt>
                <c:pt idx="2473">
                  <c:v>713.41300000000001</c:v>
                </c:pt>
                <c:pt idx="2474">
                  <c:v>713.59</c:v>
                </c:pt>
                <c:pt idx="2475">
                  <c:v>713.76499999999999</c:v>
                </c:pt>
                <c:pt idx="2476">
                  <c:v>713.93999999999983</c:v>
                </c:pt>
                <c:pt idx="2477">
                  <c:v>714.11300000000006</c:v>
                </c:pt>
                <c:pt idx="2478">
                  <c:v>714.28899999999999</c:v>
                </c:pt>
                <c:pt idx="2479">
                  <c:v>714.46599999999978</c:v>
                </c:pt>
                <c:pt idx="2480">
                  <c:v>714.64400000000001</c:v>
                </c:pt>
                <c:pt idx="2481">
                  <c:v>714.81899999999996</c:v>
                </c:pt>
                <c:pt idx="2482">
                  <c:v>714.99700000000007</c:v>
                </c:pt>
                <c:pt idx="2483">
                  <c:v>715.17399999999998</c:v>
                </c:pt>
                <c:pt idx="2484">
                  <c:v>715.34699999999975</c:v>
                </c:pt>
                <c:pt idx="2485">
                  <c:v>715.51900000000001</c:v>
                </c:pt>
                <c:pt idx="2486">
                  <c:v>715.68700000000001</c:v>
                </c:pt>
                <c:pt idx="2487">
                  <c:v>715.85300000000007</c:v>
                </c:pt>
                <c:pt idx="2488">
                  <c:v>716.02199999999971</c:v>
                </c:pt>
                <c:pt idx="2489">
                  <c:v>716.197</c:v>
                </c:pt>
                <c:pt idx="2490">
                  <c:v>716.37300000000005</c:v>
                </c:pt>
                <c:pt idx="2491">
                  <c:v>716.5469999999998</c:v>
                </c:pt>
                <c:pt idx="2492">
                  <c:v>716.71900000000005</c:v>
                </c:pt>
                <c:pt idx="2493">
                  <c:v>716.88799999999969</c:v>
                </c:pt>
                <c:pt idx="2494">
                  <c:v>717.05599999999981</c:v>
                </c:pt>
                <c:pt idx="2495">
                  <c:v>717.226</c:v>
                </c:pt>
                <c:pt idx="2496">
                  <c:v>717.40499999999997</c:v>
                </c:pt>
                <c:pt idx="2497">
                  <c:v>717.58100000000002</c:v>
                </c:pt>
                <c:pt idx="2498">
                  <c:v>717.755</c:v>
                </c:pt>
                <c:pt idx="2499">
                  <c:v>717.928</c:v>
                </c:pt>
                <c:pt idx="2500">
                  <c:v>718.10199999999998</c:v>
                </c:pt>
                <c:pt idx="2501">
                  <c:v>718.27700000000004</c:v>
                </c:pt>
                <c:pt idx="2502">
                  <c:v>718.45199999999977</c:v>
                </c:pt>
                <c:pt idx="2503">
                  <c:v>718.62300000000005</c:v>
                </c:pt>
                <c:pt idx="2504">
                  <c:v>718.79200000000003</c:v>
                </c:pt>
                <c:pt idx="2505">
                  <c:v>718.95800000000008</c:v>
                </c:pt>
                <c:pt idx="2506">
                  <c:v>719.12099999999998</c:v>
                </c:pt>
                <c:pt idx="2507">
                  <c:v>719.28800000000001</c:v>
                </c:pt>
                <c:pt idx="2508">
                  <c:v>719.45800000000008</c:v>
                </c:pt>
                <c:pt idx="2509">
                  <c:v>719.62599999999998</c:v>
                </c:pt>
                <c:pt idx="2510">
                  <c:v>719.79600000000005</c:v>
                </c:pt>
                <c:pt idx="2511">
                  <c:v>719.96399999999971</c:v>
                </c:pt>
                <c:pt idx="2512">
                  <c:v>720.13400000000001</c:v>
                </c:pt>
                <c:pt idx="2513">
                  <c:v>720.30399999999997</c:v>
                </c:pt>
                <c:pt idx="2514">
                  <c:v>720.476</c:v>
                </c:pt>
                <c:pt idx="2515">
                  <c:v>720.64599999999996</c:v>
                </c:pt>
                <c:pt idx="2516">
                  <c:v>720.8159999999998</c:v>
                </c:pt>
                <c:pt idx="2517">
                  <c:v>720.98400000000004</c:v>
                </c:pt>
                <c:pt idx="2518">
                  <c:v>721.15599999999972</c:v>
                </c:pt>
                <c:pt idx="2519">
                  <c:v>721.33099999999979</c:v>
                </c:pt>
                <c:pt idx="2520">
                  <c:v>721.505</c:v>
                </c:pt>
                <c:pt idx="2521">
                  <c:v>721.67499999999995</c:v>
                </c:pt>
                <c:pt idx="2522">
                  <c:v>721.8449999999998</c:v>
                </c:pt>
                <c:pt idx="2523">
                  <c:v>722.01299999999969</c:v>
                </c:pt>
                <c:pt idx="2524">
                  <c:v>722.18499999999995</c:v>
                </c:pt>
                <c:pt idx="2525">
                  <c:v>722.35799999999949</c:v>
                </c:pt>
                <c:pt idx="2526">
                  <c:v>722.53699999999981</c:v>
                </c:pt>
                <c:pt idx="2527">
                  <c:v>722.71699999999998</c:v>
                </c:pt>
                <c:pt idx="2528">
                  <c:v>722.89699999999971</c:v>
                </c:pt>
                <c:pt idx="2529">
                  <c:v>723.08400000000006</c:v>
                </c:pt>
                <c:pt idx="2530">
                  <c:v>723.26900000000001</c:v>
                </c:pt>
                <c:pt idx="2531">
                  <c:v>723.45099999999979</c:v>
                </c:pt>
                <c:pt idx="2532">
                  <c:v>723.62699999999973</c:v>
                </c:pt>
                <c:pt idx="2533">
                  <c:v>723.80399999999997</c:v>
                </c:pt>
                <c:pt idx="2534">
                  <c:v>723.97900000000004</c:v>
                </c:pt>
                <c:pt idx="2535">
                  <c:v>724.15300000000002</c:v>
                </c:pt>
                <c:pt idx="2536">
                  <c:v>724.3299999999997</c:v>
                </c:pt>
                <c:pt idx="2537">
                  <c:v>724.50800000000004</c:v>
                </c:pt>
                <c:pt idx="2538">
                  <c:v>724.68799999999999</c:v>
                </c:pt>
                <c:pt idx="2539">
                  <c:v>724.86199999999985</c:v>
                </c:pt>
                <c:pt idx="2540">
                  <c:v>725.03500000000008</c:v>
                </c:pt>
                <c:pt idx="2541">
                  <c:v>725.20600000000002</c:v>
                </c:pt>
                <c:pt idx="2542">
                  <c:v>725.37300000000005</c:v>
                </c:pt>
                <c:pt idx="2543">
                  <c:v>725.54399999999998</c:v>
                </c:pt>
                <c:pt idx="2544">
                  <c:v>725.71299999999997</c:v>
                </c:pt>
                <c:pt idx="2545">
                  <c:v>725.88</c:v>
                </c:pt>
                <c:pt idx="2546">
                  <c:v>726.04899999999998</c:v>
                </c:pt>
                <c:pt idx="2547">
                  <c:v>726.22</c:v>
                </c:pt>
                <c:pt idx="2548">
                  <c:v>726.39100000000008</c:v>
                </c:pt>
                <c:pt idx="2549">
                  <c:v>726.56199999999978</c:v>
                </c:pt>
                <c:pt idx="2550">
                  <c:v>726.73299999999972</c:v>
                </c:pt>
                <c:pt idx="2551">
                  <c:v>726.90899999999999</c:v>
                </c:pt>
                <c:pt idx="2552">
                  <c:v>727.08300000000008</c:v>
                </c:pt>
                <c:pt idx="2553">
                  <c:v>727.25599999999997</c:v>
                </c:pt>
                <c:pt idx="2554">
                  <c:v>727.42899999999997</c:v>
                </c:pt>
                <c:pt idx="2555">
                  <c:v>727.60300000000007</c:v>
                </c:pt>
                <c:pt idx="2556">
                  <c:v>727.77800000000002</c:v>
                </c:pt>
                <c:pt idx="2557">
                  <c:v>727.95099999999979</c:v>
                </c:pt>
                <c:pt idx="2558">
                  <c:v>728.125</c:v>
                </c:pt>
                <c:pt idx="2559">
                  <c:v>728.29899999999998</c:v>
                </c:pt>
                <c:pt idx="2560">
                  <c:v>728.46899999999982</c:v>
                </c:pt>
                <c:pt idx="2561">
                  <c:v>728.64</c:v>
                </c:pt>
                <c:pt idx="2562">
                  <c:v>728.80999999999983</c:v>
                </c:pt>
                <c:pt idx="2563">
                  <c:v>728.98099999999999</c:v>
                </c:pt>
                <c:pt idx="2564">
                  <c:v>729.15599999999972</c:v>
                </c:pt>
                <c:pt idx="2565">
                  <c:v>729.33199999999977</c:v>
                </c:pt>
                <c:pt idx="2566">
                  <c:v>729.50700000000006</c:v>
                </c:pt>
                <c:pt idx="2567">
                  <c:v>729.68499999999995</c:v>
                </c:pt>
                <c:pt idx="2568">
                  <c:v>729.86399999999981</c:v>
                </c:pt>
                <c:pt idx="2569">
                  <c:v>730.0469999999998</c:v>
                </c:pt>
                <c:pt idx="2570">
                  <c:v>730.226</c:v>
                </c:pt>
                <c:pt idx="2571">
                  <c:v>730.399</c:v>
                </c:pt>
                <c:pt idx="2572">
                  <c:v>730.56899999999996</c:v>
                </c:pt>
                <c:pt idx="2573">
                  <c:v>730.73900000000003</c:v>
                </c:pt>
                <c:pt idx="2574">
                  <c:v>730.9069999999997</c:v>
                </c:pt>
                <c:pt idx="2575">
                  <c:v>731.07799999999997</c:v>
                </c:pt>
                <c:pt idx="2576">
                  <c:v>731.24900000000002</c:v>
                </c:pt>
                <c:pt idx="2577">
                  <c:v>731.42499999999973</c:v>
                </c:pt>
                <c:pt idx="2578">
                  <c:v>731.601</c:v>
                </c:pt>
                <c:pt idx="2579">
                  <c:v>731.77300000000002</c:v>
                </c:pt>
                <c:pt idx="2580">
                  <c:v>731.94399999999996</c:v>
                </c:pt>
                <c:pt idx="2581">
                  <c:v>732.11599999999999</c:v>
                </c:pt>
                <c:pt idx="2582">
                  <c:v>732.29100000000005</c:v>
                </c:pt>
                <c:pt idx="2583">
                  <c:v>732.46199999999976</c:v>
                </c:pt>
                <c:pt idx="2584">
                  <c:v>732.63</c:v>
                </c:pt>
                <c:pt idx="2585">
                  <c:v>732.8</c:v>
                </c:pt>
                <c:pt idx="2586">
                  <c:v>732.97400000000005</c:v>
                </c:pt>
                <c:pt idx="2587">
                  <c:v>733.15100000000007</c:v>
                </c:pt>
                <c:pt idx="2588">
                  <c:v>733.32599999999979</c:v>
                </c:pt>
                <c:pt idx="2589">
                  <c:v>733.49800000000005</c:v>
                </c:pt>
                <c:pt idx="2590">
                  <c:v>733.66599999999971</c:v>
                </c:pt>
                <c:pt idx="2591">
                  <c:v>733.83499999999981</c:v>
                </c:pt>
                <c:pt idx="2592">
                  <c:v>734.00800000000004</c:v>
                </c:pt>
                <c:pt idx="2593">
                  <c:v>734.18100000000004</c:v>
                </c:pt>
                <c:pt idx="2594">
                  <c:v>734.35300000000007</c:v>
                </c:pt>
                <c:pt idx="2595">
                  <c:v>734.52800000000002</c:v>
                </c:pt>
                <c:pt idx="2596">
                  <c:v>734.70100000000002</c:v>
                </c:pt>
                <c:pt idx="2597">
                  <c:v>734.87400000000002</c:v>
                </c:pt>
                <c:pt idx="2598">
                  <c:v>735.04599999999982</c:v>
                </c:pt>
                <c:pt idx="2599">
                  <c:v>735.21600000000001</c:v>
                </c:pt>
                <c:pt idx="2600">
                  <c:v>735.38799999999969</c:v>
                </c:pt>
                <c:pt idx="2601">
                  <c:v>735.55799999999977</c:v>
                </c:pt>
                <c:pt idx="2602">
                  <c:v>735.73099999999999</c:v>
                </c:pt>
                <c:pt idx="2603">
                  <c:v>735.90599999999972</c:v>
                </c:pt>
                <c:pt idx="2604">
                  <c:v>736.08</c:v>
                </c:pt>
                <c:pt idx="2605">
                  <c:v>736.25900000000001</c:v>
                </c:pt>
                <c:pt idx="2606">
                  <c:v>736.43499999999972</c:v>
                </c:pt>
                <c:pt idx="2607">
                  <c:v>736.60900000000004</c:v>
                </c:pt>
                <c:pt idx="2608">
                  <c:v>736.78099999999995</c:v>
                </c:pt>
                <c:pt idx="2609">
                  <c:v>736.95199999999977</c:v>
                </c:pt>
                <c:pt idx="2610">
                  <c:v>737.12699999999973</c:v>
                </c:pt>
                <c:pt idx="2611">
                  <c:v>737.303</c:v>
                </c:pt>
                <c:pt idx="2612">
                  <c:v>737.47800000000007</c:v>
                </c:pt>
                <c:pt idx="2613">
                  <c:v>737.6569999999997</c:v>
                </c:pt>
                <c:pt idx="2614">
                  <c:v>737.83400000000006</c:v>
                </c:pt>
                <c:pt idx="2615">
                  <c:v>738.005</c:v>
                </c:pt>
                <c:pt idx="2616">
                  <c:v>738.17499999999995</c:v>
                </c:pt>
                <c:pt idx="2617">
                  <c:v>738.34899999999971</c:v>
                </c:pt>
                <c:pt idx="2618">
                  <c:v>738.52199999999971</c:v>
                </c:pt>
                <c:pt idx="2619">
                  <c:v>738.69900000000007</c:v>
                </c:pt>
                <c:pt idx="2620">
                  <c:v>738.88200000000006</c:v>
                </c:pt>
                <c:pt idx="2621">
                  <c:v>739.06099999999969</c:v>
                </c:pt>
                <c:pt idx="2622">
                  <c:v>739.24700000000007</c:v>
                </c:pt>
                <c:pt idx="2623">
                  <c:v>739.42699999999979</c:v>
                </c:pt>
                <c:pt idx="2624">
                  <c:v>739.60799999999972</c:v>
                </c:pt>
                <c:pt idx="2625">
                  <c:v>739.78399999999999</c:v>
                </c:pt>
                <c:pt idx="2626">
                  <c:v>739.95999999999981</c:v>
                </c:pt>
                <c:pt idx="2627">
                  <c:v>740.13400000000001</c:v>
                </c:pt>
                <c:pt idx="2628">
                  <c:v>740.30399999999997</c:v>
                </c:pt>
                <c:pt idx="2629">
                  <c:v>740.476</c:v>
                </c:pt>
                <c:pt idx="2630">
                  <c:v>740.64699999999971</c:v>
                </c:pt>
                <c:pt idx="2631">
                  <c:v>740.81899999999996</c:v>
                </c:pt>
                <c:pt idx="2632">
                  <c:v>740.99299999999971</c:v>
                </c:pt>
                <c:pt idx="2633">
                  <c:v>741.16599999999971</c:v>
                </c:pt>
                <c:pt idx="2634">
                  <c:v>741.33999999999969</c:v>
                </c:pt>
                <c:pt idx="2635">
                  <c:v>741.51499999999999</c:v>
                </c:pt>
                <c:pt idx="2636">
                  <c:v>741.68600000000004</c:v>
                </c:pt>
                <c:pt idx="2637">
                  <c:v>741.85599999999977</c:v>
                </c:pt>
                <c:pt idx="2638">
                  <c:v>742.02499999999998</c:v>
                </c:pt>
                <c:pt idx="2639">
                  <c:v>742.19200000000001</c:v>
                </c:pt>
                <c:pt idx="2640">
                  <c:v>742.3589999999997</c:v>
                </c:pt>
                <c:pt idx="2641">
                  <c:v>742.52499999999998</c:v>
                </c:pt>
                <c:pt idx="2642">
                  <c:v>742.69399999999996</c:v>
                </c:pt>
                <c:pt idx="2643">
                  <c:v>742.86599999999976</c:v>
                </c:pt>
                <c:pt idx="2644">
                  <c:v>743.03899999999999</c:v>
                </c:pt>
                <c:pt idx="2645">
                  <c:v>743.20800000000008</c:v>
                </c:pt>
                <c:pt idx="2646">
                  <c:v>743.37900000000002</c:v>
                </c:pt>
                <c:pt idx="2647">
                  <c:v>743.55199999999979</c:v>
                </c:pt>
                <c:pt idx="2648">
                  <c:v>743.726</c:v>
                </c:pt>
                <c:pt idx="2649">
                  <c:v>743.9</c:v>
                </c:pt>
                <c:pt idx="2650">
                  <c:v>744.07299999999998</c:v>
                </c:pt>
                <c:pt idx="2651">
                  <c:v>744.24299999999971</c:v>
                </c:pt>
                <c:pt idx="2652">
                  <c:v>744.41499999999996</c:v>
                </c:pt>
                <c:pt idx="2653">
                  <c:v>744.58699999999999</c:v>
                </c:pt>
                <c:pt idx="2654">
                  <c:v>744.76</c:v>
                </c:pt>
                <c:pt idx="2655">
                  <c:v>744.93299999999977</c:v>
                </c:pt>
                <c:pt idx="2656">
                  <c:v>745.10799999999972</c:v>
                </c:pt>
                <c:pt idx="2657">
                  <c:v>745.279</c:v>
                </c:pt>
                <c:pt idx="2658">
                  <c:v>745.4459999999998</c:v>
                </c:pt>
                <c:pt idx="2659">
                  <c:v>745.61200000000008</c:v>
                </c:pt>
                <c:pt idx="2660">
                  <c:v>745.78200000000004</c:v>
                </c:pt>
                <c:pt idx="2661">
                  <c:v>745.95399999999972</c:v>
                </c:pt>
                <c:pt idx="2662">
                  <c:v>746.13</c:v>
                </c:pt>
                <c:pt idx="2663">
                  <c:v>746.30500000000006</c:v>
                </c:pt>
                <c:pt idx="2664">
                  <c:v>746.476</c:v>
                </c:pt>
                <c:pt idx="2665">
                  <c:v>746.65</c:v>
                </c:pt>
                <c:pt idx="2666">
                  <c:v>746.82599999999979</c:v>
                </c:pt>
                <c:pt idx="2667">
                  <c:v>746.99900000000002</c:v>
                </c:pt>
                <c:pt idx="2668">
                  <c:v>747.17100000000005</c:v>
                </c:pt>
                <c:pt idx="2669">
                  <c:v>747.3449999999998</c:v>
                </c:pt>
                <c:pt idx="2670">
                  <c:v>747.52</c:v>
                </c:pt>
                <c:pt idx="2671">
                  <c:v>747.697</c:v>
                </c:pt>
                <c:pt idx="2672">
                  <c:v>747.87300000000005</c:v>
                </c:pt>
                <c:pt idx="2673">
                  <c:v>748.053</c:v>
                </c:pt>
                <c:pt idx="2674">
                  <c:v>748.23</c:v>
                </c:pt>
                <c:pt idx="2675">
                  <c:v>748.40199999999982</c:v>
                </c:pt>
                <c:pt idx="2676">
                  <c:v>748.57400000000007</c:v>
                </c:pt>
                <c:pt idx="2677">
                  <c:v>748.74700000000007</c:v>
                </c:pt>
                <c:pt idx="2678">
                  <c:v>748.923</c:v>
                </c:pt>
                <c:pt idx="2679">
                  <c:v>749.09699999999998</c:v>
                </c:pt>
                <c:pt idx="2680">
                  <c:v>749.26699999999983</c:v>
                </c:pt>
                <c:pt idx="2681">
                  <c:v>749.43299999999977</c:v>
                </c:pt>
                <c:pt idx="2682">
                  <c:v>749.6</c:v>
                </c:pt>
                <c:pt idx="2683">
                  <c:v>749.76699999999983</c:v>
                </c:pt>
                <c:pt idx="2684">
                  <c:v>749.93499999999972</c:v>
                </c:pt>
                <c:pt idx="2685">
                  <c:v>750.10500000000002</c:v>
                </c:pt>
                <c:pt idx="2686">
                  <c:v>750.27300000000002</c:v>
                </c:pt>
                <c:pt idx="2687">
                  <c:v>750.4459999999998</c:v>
                </c:pt>
                <c:pt idx="2688">
                  <c:v>750.62099999999998</c:v>
                </c:pt>
                <c:pt idx="2689">
                  <c:v>750.79200000000003</c:v>
                </c:pt>
                <c:pt idx="2690">
                  <c:v>750.96699999999976</c:v>
                </c:pt>
                <c:pt idx="2691">
                  <c:v>751.14100000000008</c:v>
                </c:pt>
                <c:pt idx="2692">
                  <c:v>751.3159999999998</c:v>
                </c:pt>
                <c:pt idx="2693">
                  <c:v>751.49299999999971</c:v>
                </c:pt>
                <c:pt idx="2694">
                  <c:v>751.66899999999998</c:v>
                </c:pt>
                <c:pt idx="2695">
                  <c:v>751.8449999999998</c:v>
                </c:pt>
                <c:pt idx="2696">
                  <c:v>752.02</c:v>
                </c:pt>
                <c:pt idx="2697">
                  <c:v>752.19299999999998</c:v>
                </c:pt>
                <c:pt idx="2698">
                  <c:v>752.36399999999981</c:v>
                </c:pt>
                <c:pt idx="2699">
                  <c:v>752.53899999999999</c:v>
                </c:pt>
                <c:pt idx="2700">
                  <c:v>752.71500000000003</c:v>
                </c:pt>
                <c:pt idx="2701">
                  <c:v>752.89199999999983</c:v>
                </c:pt>
                <c:pt idx="2702">
                  <c:v>753.0659999999998</c:v>
                </c:pt>
                <c:pt idx="2703">
                  <c:v>753.23800000000006</c:v>
                </c:pt>
                <c:pt idx="2704">
                  <c:v>753.41199999999981</c:v>
                </c:pt>
                <c:pt idx="2705">
                  <c:v>753.58400000000006</c:v>
                </c:pt>
                <c:pt idx="2706">
                  <c:v>753.75599999999997</c:v>
                </c:pt>
                <c:pt idx="2707">
                  <c:v>753.92699999999979</c:v>
                </c:pt>
                <c:pt idx="2708">
                  <c:v>754.096</c:v>
                </c:pt>
                <c:pt idx="2709">
                  <c:v>754.26800000000003</c:v>
                </c:pt>
                <c:pt idx="2710">
                  <c:v>754.4459999999998</c:v>
                </c:pt>
                <c:pt idx="2711">
                  <c:v>754.62300000000005</c:v>
                </c:pt>
                <c:pt idx="2712">
                  <c:v>754.80199999999979</c:v>
                </c:pt>
                <c:pt idx="2713">
                  <c:v>754.98</c:v>
                </c:pt>
                <c:pt idx="2714">
                  <c:v>755.15599999999972</c:v>
                </c:pt>
                <c:pt idx="2715">
                  <c:v>755.3299999999997</c:v>
                </c:pt>
                <c:pt idx="2716">
                  <c:v>755.50400000000002</c:v>
                </c:pt>
                <c:pt idx="2717">
                  <c:v>755.67899999999997</c:v>
                </c:pt>
                <c:pt idx="2718">
                  <c:v>755.85300000000007</c:v>
                </c:pt>
                <c:pt idx="2719">
                  <c:v>756.02499999999998</c:v>
                </c:pt>
                <c:pt idx="2720">
                  <c:v>756.19299999999998</c:v>
                </c:pt>
                <c:pt idx="2721">
                  <c:v>756.36199999999985</c:v>
                </c:pt>
                <c:pt idx="2722">
                  <c:v>756.52699999999982</c:v>
                </c:pt>
                <c:pt idx="2723">
                  <c:v>756.69299999999998</c:v>
                </c:pt>
                <c:pt idx="2724">
                  <c:v>756.86199999999985</c:v>
                </c:pt>
                <c:pt idx="2725">
                  <c:v>757.03300000000002</c:v>
                </c:pt>
                <c:pt idx="2726">
                  <c:v>757.20500000000004</c:v>
                </c:pt>
                <c:pt idx="2727">
                  <c:v>757.38099999999997</c:v>
                </c:pt>
                <c:pt idx="2728">
                  <c:v>757.553</c:v>
                </c:pt>
                <c:pt idx="2729">
                  <c:v>757.721</c:v>
                </c:pt>
                <c:pt idx="2730">
                  <c:v>757.88799999999969</c:v>
                </c:pt>
                <c:pt idx="2731">
                  <c:v>758.05500000000006</c:v>
                </c:pt>
                <c:pt idx="2732">
                  <c:v>758.22400000000005</c:v>
                </c:pt>
                <c:pt idx="2733">
                  <c:v>758.39199999999983</c:v>
                </c:pt>
                <c:pt idx="2734">
                  <c:v>758.55999999999983</c:v>
                </c:pt>
                <c:pt idx="2735">
                  <c:v>758.73099999999999</c:v>
                </c:pt>
                <c:pt idx="2736">
                  <c:v>758.90100000000007</c:v>
                </c:pt>
                <c:pt idx="2737">
                  <c:v>759.072</c:v>
                </c:pt>
                <c:pt idx="2738">
                  <c:v>759.24400000000003</c:v>
                </c:pt>
                <c:pt idx="2739">
                  <c:v>759.41599999999971</c:v>
                </c:pt>
                <c:pt idx="2740">
                  <c:v>759.59199999999998</c:v>
                </c:pt>
                <c:pt idx="2741">
                  <c:v>759.76499999999999</c:v>
                </c:pt>
                <c:pt idx="2742">
                  <c:v>759.93599999999969</c:v>
                </c:pt>
                <c:pt idx="2743">
                  <c:v>760.11400000000003</c:v>
                </c:pt>
                <c:pt idx="2744">
                  <c:v>760.29</c:v>
                </c:pt>
                <c:pt idx="2745">
                  <c:v>760.46499999999969</c:v>
                </c:pt>
                <c:pt idx="2746">
                  <c:v>760.64</c:v>
                </c:pt>
                <c:pt idx="2747">
                  <c:v>760.81699999999978</c:v>
                </c:pt>
                <c:pt idx="2748">
                  <c:v>760.99299999999971</c:v>
                </c:pt>
                <c:pt idx="2749">
                  <c:v>761.16800000000001</c:v>
                </c:pt>
                <c:pt idx="2750">
                  <c:v>761.34199999999976</c:v>
                </c:pt>
                <c:pt idx="2751">
                  <c:v>761.50900000000001</c:v>
                </c:pt>
                <c:pt idx="2752">
                  <c:v>761.67200000000003</c:v>
                </c:pt>
                <c:pt idx="2753">
                  <c:v>761.83400000000006</c:v>
                </c:pt>
                <c:pt idx="2754">
                  <c:v>761.99700000000007</c:v>
                </c:pt>
                <c:pt idx="2755">
                  <c:v>762.16399999999999</c:v>
                </c:pt>
                <c:pt idx="2756">
                  <c:v>762.33300000000008</c:v>
                </c:pt>
                <c:pt idx="2757">
                  <c:v>762.50099999999998</c:v>
                </c:pt>
                <c:pt idx="2758">
                  <c:v>762.67200000000003</c:v>
                </c:pt>
                <c:pt idx="2759">
                  <c:v>762.84399999999982</c:v>
                </c:pt>
                <c:pt idx="2760">
                  <c:v>763.01800000000003</c:v>
                </c:pt>
                <c:pt idx="2761">
                  <c:v>763.19</c:v>
                </c:pt>
                <c:pt idx="2762">
                  <c:v>763.36399999999981</c:v>
                </c:pt>
                <c:pt idx="2763">
                  <c:v>763.53500000000008</c:v>
                </c:pt>
                <c:pt idx="2764">
                  <c:v>763.70500000000004</c:v>
                </c:pt>
                <c:pt idx="2765">
                  <c:v>763.875</c:v>
                </c:pt>
                <c:pt idx="2766">
                  <c:v>764.04599999999982</c:v>
                </c:pt>
                <c:pt idx="2767">
                  <c:v>764.22</c:v>
                </c:pt>
                <c:pt idx="2768">
                  <c:v>764.39400000000001</c:v>
                </c:pt>
                <c:pt idx="2769">
                  <c:v>764.56699999999978</c:v>
                </c:pt>
                <c:pt idx="2770">
                  <c:v>764.73800000000006</c:v>
                </c:pt>
                <c:pt idx="2771">
                  <c:v>764.91199999999981</c:v>
                </c:pt>
                <c:pt idx="2772">
                  <c:v>765.08500000000004</c:v>
                </c:pt>
                <c:pt idx="2773">
                  <c:v>765.25599999999997</c:v>
                </c:pt>
                <c:pt idx="2774">
                  <c:v>765.428</c:v>
                </c:pt>
                <c:pt idx="2775">
                  <c:v>765.59900000000005</c:v>
                </c:pt>
                <c:pt idx="2776">
                  <c:v>765.77300000000002</c:v>
                </c:pt>
                <c:pt idx="2777">
                  <c:v>765.9459999999998</c:v>
                </c:pt>
                <c:pt idx="2778">
                  <c:v>766.12200000000007</c:v>
                </c:pt>
                <c:pt idx="2779">
                  <c:v>766.3</c:v>
                </c:pt>
                <c:pt idx="2780">
                  <c:v>766.476</c:v>
                </c:pt>
                <c:pt idx="2781">
                  <c:v>766.649</c:v>
                </c:pt>
                <c:pt idx="2782">
                  <c:v>766.82400000000007</c:v>
                </c:pt>
                <c:pt idx="2783">
                  <c:v>766.99800000000005</c:v>
                </c:pt>
                <c:pt idx="2784">
                  <c:v>767.173</c:v>
                </c:pt>
                <c:pt idx="2785">
                  <c:v>767.34399999999982</c:v>
                </c:pt>
                <c:pt idx="2786">
                  <c:v>767.51499999999999</c:v>
                </c:pt>
                <c:pt idx="2787">
                  <c:v>767.68600000000004</c:v>
                </c:pt>
                <c:pt idx="2788">
                  <c:v>767.8589999999997</c:v>
                </c:pt>
                <c:pt idx="2789">
                  <c:v>768.03399999999999</c:v>
                </c:pt>
                <c:pt idx="2790">
                  <c:v>768.20699999999999</c:v>
                </c:pt>
                <c:pt idx="2791">
                  <c:v>768.37900000000002</c:v>
                </c:pt>
                <c:pt idx="2792">
                  <c:v>768.55399999999997</c:v>
                </c:pt>
                <c:pt idx="2793">
                  <c:v>768.72900000000004</c:v>
                </c:pt>
                <c:pt idx="2794">
                  <c:v>768.9</c:v>
                </c:pt>
                <c:pt idx="2795">
                  <c:v>769.06899999999996</c:v>
                </c:pt>
                <c:pt idx="2796">
                  <c:v>769.23299999999972</c:v>
                </c:pt>
                <c:pt idx="2797">
                  <c:v>769.399</c:v>
                </c:pt>
                <c:pt idx="2798">
                  <c:v>769.57500000000005</c:v>
                </c:pt>
                <c:pt idx="2799">
                  <c:v>769.74900000000002</c:v>
                </c:pt>
                <c:pt idx="2800">
                  <c:v>769.9219999999998</c:v>
                </c:pt>
                <c:pt idx="2801">
                  <c:v>770.09400000000005</c:v>
                </c:pt>
                <c:pt idx="2802">
                  <c:v>770.26199999999972</c:v>
                </c:pt>
                <c:pt idx="2803">
                  <c:v>770.43000000000006</c:v>
                </c:pt>
                <c:pt idx="2804">
                  <c:v>770.59699999999998</c:v>
                </c:pt>
                <c:pt idx="2805">
                  <c:v>770.76600000000008</c:v>
                </c:pt>
                <c:pt idx="2806">
                  <c:v>770.9409999999998</c:v>
                </c:pt>
                <c:pt idx="2807">
                  <c:v>771.11300000000006</c:v>
                </c:pt>
                <c:pt idx="2808">
                  <c:v>771.28600000000006</c:v>
                </c:pt>
                <c:pt idx="2809">
                  <c:v>771.46099999999979</c:v>
                </c:pt>
                <c:pt idx="2810">
                  <c:v>771.63900000000001</c:v>
                </c:pt>
                <c:pt idx="2811">
                  <c:v>771.8209999999998</c:v>
                </c:pt>
                <c:pt idx="2812">
                  <c:v>772.00400000000002</c:v>
                </c:pt>
                <c:pt idx="2813">
                  <c:v>772.18700000000001</c:v>
                </c:pt>
                <c:pt idx="2814">
                  <c:v>772.37</c:v>
                </c:pt>
                <c:pt idx="2815">
                  <c:v>772.548</c:v>
                </c:pt>
                <c:pt idx="2816">
                  <c:v>772.726</c:v>
                </c:pt>
                <c:pt idx="2817">
                  <c:v>772.90199999999982</c:v>
                </c:pt>
                <c:pt idx="2818">
                  <c:v>773.07799999999997</c:v>
                </c:pt>
                <c:pt idx="2819">
                  <c:v>773.24900000000002</c:v>
                </c:pt>
                <c:pt idx="2820">
                  <c:v>773.42399999999998</c:v>
                </c:pt>
                <c:pt idx="2821">
                  <c:v>773.59400000000005</c:v>
                </c:pt>
                <c:pt idx="2822">
                  <c:v>773.76499999999999</c:v>
                </c:pt>
                <c:pt idx="2823">
                  <c:v>773.93599999999969</c:v>
                </c:pt>
                <c:pt idx="2824">
                  <c:v>774.11099999999999</c:v>
                </c:pt>
                <c:pt idx="2825">
                  <c:v>774.28500000000008</c:v>
                </c:pt>
                <c:pt idx="2826">
                  <c:v>774.45900000000006</c:v>
                </c:pt>
                <c:pt idx="2827">
                  <c:v>774.62900000000002</c:v>
                </c:pt>
                <c:pt idx="2828">
                  <c:v>774.80199999999979</c:v>
                </c:pt>
                <c:pt idx="2829">
                  <c:v>774.97400000000005</c:v>
                </c:pt>
                <c:pt idx="2830">
                  <c:v>775.14499999999998</c:v>
                </c:pt>
                <c:pt idx="2831">
                  <c:v>775.31499999999983</c:v>
                </c:pt>
                <c:pt idx="2832">
                  <c:v>775.48400000000004</c:v>
                </c:pt>
                <c:pt idx="2833">
                  <c:v>775.65</c:v>
                </c:pt>
                <c:pt idx="2834">
                  <c:v>775.81899999999996</c:v>
                </c:pt>
                <c:pt idx="2835">
                  <c:v>775.995</c:v>
                </c:pt>
                <c:pt idx="2836">
                  <c:v>776.17100000000005</c:v>
                </c:pt>
                <c:pt idx="2837">
                  <c:v>776.3449999999998</c:v>
                </c:pt>
                <c:pt idx="2838">
                  <c:v>776.51499999999999</c:v>
                </c:pt>
                <c:pt idx="2839">
                  <c:v>776.68700000000001</c:v>
                </c:pt>
                <c:pt idx="2840">
                  <c:v>776.85999999999979</c:v>
                </c:pt>
                <c:pt idx="2841">
                  <c:v>777.029</c:v>
                </c:pt>
                <c:pt idx="2842">
                  <c:v>777.19900000000007</c:v>
                </c:pt>
                <c:pt idx="2843">
                  <c:v>777.37200000000007</c:v>
                </c:pt>
                <c:pt idx="2844">
                  <c:v>777.54599999999982</c:v>
                </c:pt>
                <c:pt idx="2845">
                  <c:v>777.71699999999998</c:v>
                </c:pt>
                <c:pt idx="2846">
                  <c:v>777.88499999999999</c:v>
                </c:pt>
                <c:pt idx="2847">
                  <c:v>778.05599999999981</c:v>
                </c:pt>
                <c:pt idx="2848">
                  <c:v>778.22800000000007</c:v>
                </c:pt>
                <c:pt idx="2849">
                  <c:v>778.40199999999982</c:v>
                </c:pt>
                <c:pt idx="2850">
                  <c:v>778.572</c:v>
                </c:pt>
                <c:pt idx="2851">
                  <c:v>778.73700000000008</c:v>
                </c:pt>
                <c:pt idx="2852">
                  <c:v>778.90599999999972</c:v>
                </c:pt>
                <c:pt idx="2853">
                  <c:v>779.07799999999997</c:v>
                </c:pt>
                <c:pt idx="2854">
                  <c:v>779.25099999999998</c:v>
                </c:pt>
                <c:pt idx="2855">
                  <c:v>779.41899999999998</c:v>
                </c:pt>
                <c:pt idx="2856">
                  <c:v>779.58900000000006</c:v>
                </c:pt>
                <c:pt idx="2857">
                  <c:v>779.76199999999972</c:v>
                </c:pt>
                <c:pt idx="2858">
                  <c:v>779.93699999999978</c:v>
                </c:pt>
                <c:pt idx="2859">
                  <c:v>780.11099999999999</c:v>
                </c:pt>
                <c:pt idx="2860">
                  <c:v>780.28300000000002</c:v>
                </c:pt>
                <c:pt idx="2861">
                  <c:v>780.45800000000008</c:v>
                </c:pt>
                <c:pt idx="2862">
                  <c:v>780.63599999999997</c:v>
                </c:pt>
                <c:pt idx="2863">
                  <c:v>780.81299999999976</c:v>
                </c:pt>
                <c:pt idx="2864">
                  <c:v>780.98900000000003</c:v>
                </c:pt>
                <c:pt idx="2865">
                  <c:v>781.15899999999999</c:v>
                </c:pt>
                <c:pt idx="2866">
                  <c:v>781.32699999999977</c:v>
                </c:pt>
                <c:pt idx="2867">
                  <c:v>781.49700000000007</c:v>
                </c:pt>
                <c:pt idx="2868">
                  <c:v>781.66300000000001</c:v>
                </c:pt>
                <c:pt idx="2869">
                  <c:v>781.82799999999975</c:v>
                </c:pt>
                <c:pt idx="2870">
                  <c:v>781.995</c:v>
                </c:pt>
                <c:pt idx="2871">
                  <c:v>782.16300000000001</c:v>
                </c:pt>
                <c:pt idx="2872">
                  <c:v>782.3299999999997</c:v>
                </c:pt>
                <c:pt idx="2873">
                  <c:v>782.49700000000007</c:v>
                </c:pt>
                <c:pt idx="2874">
                  <c:v>782.66199999999981</c:v>
                </c:pt>
                <c:pt idx="2875">
                  <c:v>782.82699999999977</c:v>
                </c:pt>
                <c:pt idx="2876">
                  <c:v>782.99199999999996</c:v>
                </c:pt>
                <c:pt idx="2877">
                  <c:v>783.16399999999999</c:v>
                </c:pt>
                <c:pt idx="2878">
                  <c:v>783.34099999999978</c:v>
                </c:pt>
                <c:pt idx="2879">
                  <c:v>783.51699999999983</c:v>
                </c:pt>
                <c:pt idx="2880">
                  <c:v>783.68799999999999</c:v>
                </c:pt>
                <c:pt idx="2881">
                  <c:v>783.85599999999977</c:v>
                </c:pt>
                <c:pt idx="2882">
                  <c:v>784.02600000000007</c:v>
                </c:pt>
                <c:pt idx="2883">
                  <c:v>784.197</c:v>
                </c:pt>
                <c:pt idx="2884">
                  <c:v>784.36599999999976</c:v>
                </c:pt>
                <c:pt idx="2885">
                  <c:v>784.53899999999999</c:v>
                </c:pt>
                <c:pt idx="2886">
                  <c:v>784.71100000000001</c:v>
                </c:pt>
                <c:pt idx="2887">
                  <c:v>784.8779999999997</c:v>
                </c:pt>
                <c:pt idx="2888">
                  <c:v>785.04300000000001</c:v>
                </c:pt>
                <c:pt idx="2889">
                  <c:v>785.20500000000004</c:v>
                </c:pt>
                <c:pt idx="2890">
                  <c:v>785.37</c:v>
                </c:pt>
                <c:pt idx="2891">
                  <c:v>785.53800000000001</c:v>
                </c:pt>
                <c:pt idx="2892">
                  <c:v>785.70699999999999</c:v>
                </c:pt>
                <c:pt idx="2893">
                  <c:v>785.88300000000004</c:v>
                </c:pt>
                <c:pt idx="2894">
                  <c:v>786.05599999999981</c:v>
                </c:pt>
                <c:pt idx="2895">
                  <c:v>786.22500000000002</c:v>
                </c:pt>
                <c:pt idx="2896">
                  <c:v>786.39599999999996</c:v>
                </c:pt>
                <c:pt idx="2897">
                  <c:v>786.56499999999983</c:v>
                </c:pt>
                <c:pt idx="2898">
                  <c:v>786.73299999999972</c:v>
                </c:pt>
                <c:pt idx="2899">
                  <c:v>786.90199999999982</c:v>
                </c:pt>
                <c:pt idx="2900">
                  <c:v>787.0659999999998</c:v>
                </c:pt>
                <c:pt idx="2901">
                  <c:v>787.23199999999997</c:v>
                </c:pt>
                <c:pt idx="2902">
                  <c:v>787.40199999999982</c:v>
                </c:pt>
                <c:pt idx="2903">
                  <c:v>787.57299999999998</c:v>
                </c:pt>
                <c:pt idx="2904">
                  <c:v>787.74300000000005</c:v>
                </c:pt>
                <c:pt idx="2905">
                  <c:v>787.91199999999981</c:v>
                </c:pt>
                <c:pt idx="2906">
                  <c:v>788.08199999999999</c:v>
                </c:pt>
                <c:pt idx="2907">
                  <c:v>788.25099999999998</c:v>
                </c:pt>
                <c:pt idx="2908">
                  <c:v>788.41800000000001</c:v>
                </c:pt>
                <c:pt idx="2909">
                  <c:v>788.58500000000004</c:v>
                </c:pt>
                <c:pt idx="2910">
                  <c:v>788.75400000000002</c:v>
                </c:pt>
                <c:pt idx="2911">
                  <c:v>788.92599999999982</c:v>
                </c:pt>
                <c:pt idx="2912">
                  <c:v>789.09799999999996</c:v>
                </c:pt>
                <c:pt idx="2913">
                  <c:v>789.274</c:v>
                </c:pt>
                <c:pt idx="2914">
                  <c:v>789.4459999999998</c:v>
                </c:pt>
                <c:pt idx="2915">
                  <c:v>789.61300000000006</c:v>
                </c:pt>
                <c:pt idx="2916">
                  <c:v>789.77499999999998</c:v>
                </c:pt>
                <c:pt idx="2917">
                  <c:v>789.93899999999996</c:v>
                </c:pt>
                <c:pt idx="2918">
                  <c:v>790.10500000000002</c:v>
                </c:pt>
                <c:pt idx="2919">
                  <c:v>790.27700000000004</c:v>
                </c:pt>
                <c:pt idx="2920">
                  <c:v>790.44799999999975</c:v>
                </c:pt>
                <c:pt idx="2921">
                  <c:v>790.61699999999996</c:v>
                </c:pt>
                <c:pt idx="2922">
                  <c:v>790.78599999999994</c:v>
                </c:pt>
                <c:pt idx="2923">
                  <c:v>790.95299999999975</c:v>
                </c:pt>
                <c:pt idx="2924">
                  <c:v>791.11900000000003</c:v>
                </c:pt>
                <c:pt idx="2925">
                  <c:v>791.28899999999999</c:v>
                </c:pt>
                <c:pt idx="2926">
                  <c:v>791.45999999999981</c:v>
                </c:pt>
                <c:pt idx="2927">
                  <c:v>791.62699999999973</c:v>
                </c:pt>
                <c:pt idx="2928">
                  <c:v>791.79100000000005</c:v>
                </c:pt>
                <c:pt idx="2929">
                  <c:v>791.95899999999972</c:v>
                </c:pt>
                <c:pt idx="2930">
                  <c:v>792.125</c:v>
                </c:pt>
                <c:pt idx="2931">
                  <c:v>792.29300000000001</c:v>
                </c:pt>
                <c:pt idx="2932">
                  <c:v>792.46699999999976</c:v>
                </c:pt>
                <c:pt idx="2933">
                  <c:v>792.64099999999996</c:v>
                </c:pt>
                <c:pt idx="2934">
                  <c:v>792.81099999999981</c:v>
                </c:pt>
                <c:pt idx="2935">
                  <c:v>792.98400000000004</c:v>
                </c:pt>
                <c:pt idx="2936">
                  <c:v>793.154</c:v>
                </c:pt>
                <c:pt idx="2937">
                  <c:v>793.32499999999982</c:v>
                </c:pt>
                <c:pt idx="2938">
                  <c:v>793.49800000000005</c:v>
                </c:pt>
                <c:pt idx="2939">
                  <c:v>793.66899999999998</c:v>
                </c:pt>
                <c:pt idx="2940">
                  <c:v>793.83599999999979</c:v>
                </c:pt>
                <c:pt idx="2941">
                  <c:v>794.00099999999998</c:v>
                </c:pt>
                <c:pt idx="2942">
                  <c:v>794.16499999999996</c:v>
                </c:pt>
                <c:pt idx="2943">
                  <c:v>794.33099999999979</c:v>
                </c:pt>
                <c:pt idx="2944">
                  <c:v>794.50400000000002</c:v>
                </c:pt>
                <c:pt idx="2945">
                  <c:v>794.673</c:v>
                </c:pt>
                <c:pt idx="2946">
                  <c:v>794.84099999999978</c:v>
                </c:pt>
                <c:pt idx="2947">
                  <c:v>795.00800000000004</c:v>
                </c:pt>
                <c:pt idx="2948">
                  <c:v>795.17399999999998</c:v>
                </c:pt>
                <c:pt idx="2949">
                  <c:v>795.34399999999982</c:v>
                </c:pt>
                <c:pt idx="2950">
                  <c:v>795.51199999999972</c:v>
                </c:pt>
                <c:pt idx="2951">
                  <c:v>795.68200000000002</c:v>
                </c:pt>
                <c:pt idx="2952">
                  <c:v>795.8499999999998</c:v>
                </c:pt>
                <c:pt idx="2953">
                  <c:v>796.01599999999996</c:v>
                </c:pt>
                <c:pt idx="2954">
                  <c:v>796.18499999999995</c:v>
                </c:pt>
                <c:pt idx="2955">
                  <c:v>796.35599999999977</c:v>
                </c:pt>
                <c:pt idx="2956">
                  <c:v>796.529</c:v>
                </c:pt>
                <c:pt idx="2957">
                  <c:v>796.702</c:v>
                </c:pt>
                <c:pt idx="2958">
                  <c:v>796.87900000000002</c:v>
                </c:pt>
                <c:pt idx="2959">
                  <c:v>797.053</c:v>
                </c:pt>
                <c:pt idx="2960">
                  <c:v>797.226</c:v>
                </c:pt>
                <c:pt idx="2961">
                  <c:v>797.39199999999983</c:v>
                </c:pt>
                <c:pt idx="2962">
                  <c:v>797.56099999999981</c:v>
                </c:pt>
                <c:pt idx="2963">
                  <c:v>797.72799999999972</c:v>
                </c:pt>
                <c:pt idx="2964">
                  <c:v>797.89499999999998</c:v>
                </c:pt>
                <c:pt idx="2965">
                  <c:v>798.06499999999983</c:v>
                </c:pt>
                <c:pt idx="2966">
                  <c:v>798.23400000000004</c:v>
                </c:pt>
                <c:pt idx="2967">
                  <c:v>798.40199999999982</c:v>
                </c:pt>
                <c:pt idx="2968">
                  <c:v>798.572</c:v>
                </c:pt>
                <c:pt idx="2969">
                  <c:v>798.74300000000005</c:v>
                </c:pt>
                <c:pt idx="2970">
                  <c:v>798.91199999999981</c:v>
                </c:pt>
                <c:pt idx="2971">
                  <c:v>799.08399999999995</c:v>
                </c:pt>
                <c:pt idx="2972">
                  <c:v>799.255</c:v>
                </c:pt>
                <c:pt idx="2973">
                  <c:v>799.42599999999982</c:v>
                </c:pt>
                <c:pt idx="2974">
                  <c:v>799.6</c:v>
                </c:pt>
                <c:pt idx="2975">
                  <c:v>799.77599999999995</c:v>
                </c:pt>
                <c:pt idx="2976">
                  <c:v>799.95199999999977</c:v>
                </c:pt>
                <c:pt idx="2977">
                  <c:v>800.12599999999998</c:v>
                </c:pt>
                <c:pt idx="2978">
                  <c:v>800.303</c:v>
                </c:pt>
                <c:pt idx="2979">
                  <c:v>800.48</c:v>
                </c:pt>
                <c:pt idx="2980">
                  <c:v>800.654</c:v>
                </c:pt>
                <c:pt idx="2981">
                  <c:v>800.82999999999981</c:v>
                </c:pt>
                <c:pt idx="2982">
                  <c:v>801.00699999999972</c:v>
                </c:pt>
                <c:pt idx="2983">
                  <c:v>801.18</c:v>
                </c:pt>
                <c:pt idx="2984">
                  <c:v>801.34899999999982</c:v>
                </c:pt>
                <c:pt idx="2985">
                  <c:v>801.51599999999996</c:v>
                </c:pt>
                <c:pt idx="2986">
                  <c:v>801.68100000000004</c:v>
                </c:pt>
                <c:pt idx="2987">
                  <c:v>801.84799999999962</c:v>
                </c:pt>
                <c:pt idx="2988">
                  <c:v>802.01599999999996</c:v>
                </c:pt>
                <c:pt idx="2989">
                  <c:v>802.18299999999999</c:v>
                </c:pt>
                <c:pt idx="2990">
                  <c:v>802.34799999999962</c:v>
                </c:pt>
                <c:pt idx="2991">
                  <c:v>802.51499999999999</c:v>
                </c:pt>
                <c:pt idx="2992">
                  <c:v>802.68499999999995</c:v>
                </c:pt>
                <c:pt idx="2993">
                  <c:v>802.85199999999975</c:v>
                </c:pt>
                <c:pt idx="2994">
                  <c:v>803.01900000000001</c:v>
                </c:pt>
                <c:pt idx="2995">
                  <c:v>803.18600000000004</c:v>
                </c:pt>
                <c:pt idx="2996">
                  <c:v>803.3499999999998</c:v>
                </c:pt>
                <c:pt idx="2997">
                  <c:v>803.51499999999999</c:v>
                </c:pt>
                <c:pt idx="2998">
                  <c:v>803.67899999999997</c:v>
                </c:pt>
                <c:pt idx="2999">
                  <c:v>803.84099999999978</c:v>
                </c:pt>
                <c:pt idx="3000">
                  <c:v>804.00400000000002</c:v>
                </c:pt>
                <c:pt idx="3001">
                  <c:v>804.16599999999983</c:v>
                </c:pt>
                <c:pt idx="3002">
                  <c:v>804.33099999999979</c:v>
                </c:pt>
                <c:pt idx="3003">
                  <c:v>804.50099999999998</c:v>
                </c:pt>
                <c:pt idx="3004">
                  <c:v>804.67</c:v>
                </c:pt>
                <c:pt idx="3005">
                  <c:v>804.83799999999974</c:v>
                </c:pt>
                <c:pt idx="3006">
                  <c:v>805.00400000000002</c:v>
                </c:pt>
                <c:pt idx="3007">
                  <c:v>805.17200000000003</c:v>
                </c:pt>
                <c:pt idx="3008">
                  <c:v>805.33499999999981</c:v>
                </c:pt>
                <c:pt idx="3009">
                  <c:v>805.49800000000005</c:v>
                </c:pt>
                <c:pt idx="3010">
                  <c:v>805.66</c:v>
                </c:pt>
                <c:pt idx="3011">
                  <c:v>805.82399999999996</c:v>
                </c:pt>
                <c:pt idx="3012">
                  <c:v>805.99300000000005</c:v>
                </c:pt>
                <c:pt idx="3013">
                  <c:v>806.16399999999999</c:v>
                </c:pt>
                <c:pt idx="3014">
                  <c:v>806.33900000000006</c:v>
                </c:pt>
                <c:pt idx="3015">
                  <c:v>806.51800000000003</c:v>
                </c:pt>
                <c:pt idx="3016">
                  <c:v>806.69100000000003</c:v>
                </c:pt>
                <c:pt idx="3017">
                  <c:v>806.85799999999949</c:v>
                </c:pt>
                <c:pt idx="3018">
                  <c:v>807.02800000000002</c:v>
                </c:pt>
                <c:pt idx="3019">
                  <c:v>807.19799999999998</c:v>
                </c:pt>
                <c:pt idx="3020">
                  <c:v>807.37099999999998</c:v>
                </c:pt>
                <c:pt idx="3021">
                  <c:v>807.54899999999998</c:v>
                </c:pt>
                <c:pt idx="3022">
                  <c:v>807.726</c:v>
                </c:pt>
                <c:pt idx="3023">
                  <c:v>807.899</c:v>
                </c:pt>
                <c:pt idx="3024">
                  <c:v>808.07100000000003</c:v>
                </c:pt>
                <c:pt idx="3025">
                  <c:v>808.24099999999999</c:v>
                </c:pt>
                <c:pt idx="3026">
                  <c:v>808.40899999999999</c:v>
                </c:pt>
                <c:pt idx="3027">
                  <c:v>808.58</c:v>
                </c:pt>
                <c:pt idx="3028">
                  <c:v>808.75199999999973</c:v>
                </c:pt>
                <c:pt idx="3029">
                  <c:v>808.9219999999998</c:v>
                </c:pt>
                <c:pt idx="3030">
                  <c:v>809.09199999999998</c:v>
                </c:pt>
                <c:pt idx="3031">
                  <c:v>809.27</c:v>
                </c:pt>
                <c:pt idx="3032">
                  <c:v>809.43799999999976</c:v>
                </c:pt>
                <c:pt idx="3033">
                  <c:v>809.60299999999972</c:v>
                </c:pt>
                <c:pt idx="3034">
                  <c:v>809.77099999999996</c:v>
                </c:pt>
                <c:pt idx="3035">
                  <c:v>809.94499999999982</c:v>
                </c:pt>
                <c:pt idx="3036">
                  <c:v>810.11599999999999</c:v>
                </c:pt>
                <c:pt idx="3037">
                  <c:v>810.28599999999994</c:v>
                </c:pt>
                <c:pt idx="3038">
                  <c:v>810.45499999999981</c:v>
                </c:pt>
                <c:pt idx="3039">
                  <c:v>810.62400000000002</c:v>
                </c:pt>
                <c:pt idx="3040">
                  <c:v>810.79300000000001</c:v>
                </c:pt>
                <c:pt idx="3041">
                  <c:v>810.96299999999974</c:v>
                </c:pt>
                <c:pt idx="3042">
                  <c:v>811.13199999999972</c:v>
                </c:pt>
                <c:pt idx="3043">
                  <c:v>811.29899999999998</c:v>
                </c:pt>
                <c:pt idx="3044">
                  <c:v>811.47</c:v>
                </c:pt>
                <c:pt idx="3045">
                  <c:v>811.63900000000001</c:v>
                </c:pt>
                <c:pt idx="3046">
                  <c:v>811.81299999999976</c:v>
                </c:pt>
                <c:pt idx="3047">
                  <c:v>811.98599999999999</c:v>
                </c:pt>
                <c:pt idx="3048">
                  <c:v>812.16099999999972</c:v>
                </c:pt>
                <c:pt idx="3049">
                  <c:v>812.33299999999974</c:v>
                </c:pt>
                <c:pt idx="3050">
                  <c:v>812.50099999999998</c:v>
                </c:pt>
                <c:pt idx="3051">
                  <c:v>812.67100000000005</c:v>
                </c:pt>
                <c:pt idx="3052">
                  <c:v>812.84199999999976</c:v>
                </c:pt>
                <c:pt idx="3053">
                  <c:v>813.01</c:v>
                </c:pt>
                <c:pt idx="3054">
                  <c:v>813.17499999999995</c:v>
                </c:pt>
                <c:pt idx="3055">
                  <c:v>813.33599999999979</c:v>
                </c:pt>
                <c:pt idx="3056">
                  <c:v>813.49699999999996</c:v>
                </c:pt>
                <c:pt idx="3057">
                  <c:v>813.66</c:v>
                </c:pt>
                <c:pt idx="3058">
                  <c:v>813.82999999999981</c:v>
                </c:pt>
                <c:pt idx="3059">
                  <c:v>814.00400000000002</c:v>
                </c:pt>
                <c:pt idx="3060">
                  <c:v>814.17899999999997</c:v>
                </c:pt>
                <c:pt idx="3061">
                  <c:v>814.34899999999982</c:v>
                </c:pt>
                <c:pt idx="3062">
                  <c:v>814.52</c:v>
                </c:pt>
                <c:pt idx="3063">
                  <c:v>814.69200000000001</c:v>
                </c:pt>
                <c:pt idx="3064">
                  <c:v>814.85999999999979</c:v>
                </c:pt>
                <c:pt idx="3065">
                  <c:v>815.03099999999972</c:v>
                </c:pt>
                <c:pt idx="3066">
                  <c:v>815.20100000000002</c:v>
                </c:pt>
                <c:pt idx="3067">
                  <c:v>815.37400000000002</c:v>
                </c:pt>
                <c:pt idx="3068">
                  <c:v>815.54499999999996</c:v>
                </c:pt>
                <c:pt idx="3069">
                  <c:v>815.71299999999997</c:v>
                </c:pt>
                <c:pt idx="3070">
                  <c:v>815.87900000000002</c:v>
                </c:pt>
                <c:pt idx="3071">
                  <c:v>816.048</c:v>
                </c:pt>
                <c:pt idx="3072">
                  <c:v>816.21500000000003</c:v>
                </c:pt>
                <c:pt idx="3073">
                  <c:v>816.38099999999997</c:v>
                </c:pt>
                <c:pt idx="3074">
                  <c:v>816.54399999999998</c:v>
                </c:pt>
                <c:pt idx="3075">
                  <c:v>816.70699999999999</c:v>
                </c:pt>
                <c:pt idx="3076">
                  <c:v>816.87300000000005</c:v>
                </c:pt>
                <c:pt idx="3077">
                  <c:v>817.03899999999999</c:v>
                </c:pt>
                <c:pt idx="3078">
                  <c:v>817.20799999999997</c:v>
                </c:pt>
                <c:pt idx="3079">
                  <c:v>817.37699999999973</c:v>
                </c:pt>
                <c:pt idx="3080">
                  <c:v>817.54599999999982</c:v>
                </c:pt>
                <c:pt idx="3081">
                  <c:v>817.71299999999997</c:v>
                </c:pt>
                <c:pt idx="3082">
                  <c:v>817.88400000000001</c:v>
                </c:pt>
                <c:pt idx="3083">
                  <c:v>818.05499999999972</c:v>
                </c:pt>
                <c:pt idx="3084">
                  <c:v>818.22299999999996</c:v>
                </c:pt>
                <c:pt idx="3085">
                  <c:v>818.39400000000001</c:v>
                </c:pt>
                <c:pt idx="3086">
                  <c:v>818.56299999999976</c:v>
                </c:pt>
                <c:pt idx="3087">
                  <c:v>818.73</c:v>
                </c:pt>
                <c:pt idx="3088">
                  <c:v>818.89599999999996</c:v>
                </c:pt>
                <c:pt idx="3089">
                  <c:v>819.06199999999978</c:v>
                </c:pt>
                <c:pt idx="3090">
                  <c:v>819.226</c:v>
                </c:pt>
                <c:pt idx="3091">
                  <c:v>819.39300000000003</c:v>
                </c:pt>
                <c:pt idx="3092">
                  <c:v>819.56699999999978</c:v>
                </c:pt>
                <c:pt idx="3093">
                  <c:v>819.74199999999996</c:v>
                </c:pt>
                <c:pt idx="3094">
                  <c:v>819.9169999999998</c:v>
                </c:pt>
                <c:pt idx="3095">
                  <c:v>820.08699999999999</c:v>
                </c:pt>
                <c:pt idx="3096">
                  <c:v>820.25400000000002</c:v>
                </c:pt>
                <c:pt idx="3097">
                  <c:v>820.4219999999998</c:v>
                </c:pt>
                <c:pt idx="3098">
                  <c:v>820.59</c:v>
                </c:pt>
                <c:pt idx="3099">
                  <c:v>820.76</c:v>
                </c:pt>
                <c:pt idx="3100">
                  <c:v>820.92599999999982</c:v>
                </c:pt>
                <c:pt idx="3101">
                  <c:v>821.096</c:v>
                </c:pt>
                <c:pt idx="3102">
                  <c:v>821.26400000000001</c:v>
                </c:pt>
                <c:pt idx="3103">
                  <c:v>821.423</c:v>
                </c:pt>
                <c:pt idx="3104">
                  <c:v>821.57799999999997</c:v>
                </c:pt>
                <c:pt idx="3105">
                  <c:v>821.73</c:v>
                </c:pt>
                <c:pt idx="3106">
                  <c:v>821.88499999999999</c:v>
                </c:pt>
                <c:pt idx="3107">
                  <c:v>822.04499999999996</c:v>
                </c:pt>
                <c:pt idx="3108">
                  <c:v>822.20299999999997</c:v>
                </c:pt>
                <c:pt idx="3109">
                  <c:v>822.36499999999978</c:v>
                </c:pt>
                <c:pt idx="3110">
                  <c:v>822.53099999999972</c:v>
                </c:pt>
                <c:pt idx="3111">
                  <c:v>822.69500000000005</c:v>
                </c:pt>
                <c:pt idx="3112">
                  <c:v>822.86099999999976</c:v>
                </c:pt>
                <c:pt idx="3113">
                  <c:v>823.02800000000002</c:v>
                </c:pt>
                <c:pt idx="3114">
                  <c:v>823.19399999999996</c:v>
                </c:pt>
                <c:pt idx="3115">
                  <c:v>823.36199999999974</c:v>
                </c:pt>
                <c:pt idx="3116">
                  <c:v>823.529</c:v>
                </c:pt>
                <c:pt idx="3117">
                  <c:v>823.69500000000005</c:v>
                </c:pt>
                <c:pt idx="3118">
                  <c:v>823.85999999999979</c:v>
                </c:pt>
                <c:pt idx="3119">
                  <c:v>824.02800000000002</c:v>
                </c:pt>
                <c:pt idx="3120">
                  <c:v>824.19899999999996</c:v>
                </c:pt>
                <c:pt idx="3121">
                  <c:v>824.37199999999996</c:v>
                </c:pt>
                <c:pt idx="3122">
                  <c:v>824.54399999999998</c:v>
                </c:pt>
                <c:pt idx="3123">
                  <c:v>824.71400000000006</c:v>
                </c:pt>
                <c:pt idx="3124">
                  <c:v>824.88300000000004</c:v>
                </c:pt>
                <c:pt idx="3125">
                  <c:v>825.05</c:v>
                </c:pt>
                <c:pt idx="3126">
                  <c:v>825.21600000000001</c:v>
                </c:pt>
                <c:pt idx="3127">
                  <c:v>825.38599999999997</c:v>
                </c:pt>
                <c:pt idx="3128">
                  <c:v>825.55599999999981</c:v>
                </c:pt>
                <c:pt idx="3129">
                  <c:v>825.72199999999998</c:v>
                </c:pt>
                <c:pt idx="3130">
                  <c:v>825.88499999999999</c:v>
                </c:pt>
                <c:pt idx="3131">
                  <c:v>826.04899999999998</c:v>
                </c:pt>
                <c:pt idx="3132">
                  <c:v>826.21199999999999</c:v>
                </c:pt>
                <c:pt idx="3133">
                  <c:v>826.37599999999998</c:v>
                </c:pt>
                <c:pt idx="3134">
                  <c:v>826.53800000000001</c:v>
                </c:pt>
                <c:pt idx="3135">
                  <c:v>826.70100000000002</c:v>
                </c:pt>
                <c:pt idx="3136">
                  <c:v>826.86300000000006</c:v>
                </c:pt>
                <c:pt idx="3137">
                  <c:v>827.02800000000002</c:v>
                </c:pt>
                <c:pt idx="3138">
                  <c:v>827.19399999999996</c:v>
                </c:pt>
                <c:pt idx="3139">
                  <c:v>827.36199999999974</c:v>
                </c:pt>
                <c:pt idx="3140">
                  <c:v>827.53399999999999</c:v>
                </c:pt>
                <c:pt idx="3141">
                  <c:v>827.70600000000002</c:v>
                </c:pt>
                <c:pt idx="3142">
                  <c:v>827.87599999999998</c:v>
                </c:pt>
                <c:pt idx="3143">
                  <c:v>828.04599999999982</c:v>
                </c:pt>
                <c:pt idx="3144">
                  <c:v>828.21799999999996</c:v>
                </c:pt>
                <c:pt idx="3145">
                  <c:v>828.39099999999996</c:v>
                </c:pt>
                <c:pt idx="3146">
                  <c:v>828.56499999999983</c:v>
                </c:pt>
                <c:pt idx="3147">
                  <c:v>828.73599999999999</c:v>
                </c:pt>
                <c:pt idx="3148">
                  <c:v>828.904</c:v>
                </c:pt>
                <c:pt idx="3149">
                  <c:v>829.07100000000003</c:v>
                </c:pt>
                <c:pt idx="3150">
                  <c:v>829.23699999999997</c:v>
                </c:pt>
                <c:pt idx="3151">
                  <c:v>829.40199999999982</c:v>
                </c:pt>
                <c:pt idx="3152">
                  <c:v>829.5659999999998</c:v>
                </c:pt>
                <c:pt idx="3153">
                  <c:v>829.73</c:v>
                </c:pt>
                <c:pt idx="3154">
                  <c:v>829.89800000000002</c:v>
                </c:pt>
                <c:pt idx="3155">
                  <c:v>830.06799999999976</c:v>
                </c:pt>
                <c:pt idx="3156">
                  <c:v>830.23699999999997</c:v>
                </c:pt>
                <c:pt idx="3157">
                  <c:v>830.40899999999999</c:v>
                </c:pt>
                <c:pt idx="3158">
                  <c:v>830.58100000000002</c:v>
                </c:pt>
                <c:pt idx="3159">
                  <c:v>830.74900000000002</c:v>
                </c:pt>
                <c:pt idx="3160">
                  <c:v>830.92</c:v>
                </c:pt>
                <c:pt idx="3161">
                  <c:v>831.08699999999999</c:v>
                </c:pt>
                <c:pt idx="3162">
                  <c:v>831.25800000000004</c:v>
                </c:pt>
                <c:pt idx="3163">
                  <c:v>831.43199999999979</c:v>
                </c:pt>
                <c:pt idx="3164">
                  <c:v>831.60699999999997</c:v>
                </c:pt>
                <c:pt idx="3165">
                  <c:v>831.779</c:v>
                </c:pt>
                <c:pt idx="3166">
                  <c:v>831.94999999999982</c:v>
                </c:pt>
                <c:pt idx="3167">
                  <c:v>832.12</c:v>
                </c:pt>
                <c:pt idx="3168">
                  <c:v>832.28700000000003</c:v>
                </c:pt>
                <c:pt idx="3169">
                  <c:v>832.45299999999975</c:v>
                </c:pt>
                <c:pt idx="3170">
                  <c:v>832.61900000000003</c:v>
                </c:pt>
                <c:pt idx="3171">
                  <c:v>832.78899999999999</c:v>
                </c:pt>
                <c:pt idx="3172">
                  <c:v>832.96099999999979</c:v>
                </c:pt>
                <c:pt idx="3173">
                  <c:v>833.13699999999972</c:v>
                </c:pt>
                <c:pt idx="3174">
                  <c:v>833.31199999999978</c:v>
                </c:pt>
                <c:pt idx="3175">
                  <c:v>833.48800000000006</c:v>
                </c:pt>
                <c:pt idx="3176">
                  <c:v>833.66399999999999</c:v>
                </c:pt>
                <c:pt idx="3177">
                  <c:v>833.84199999999976</c:v>
                </c:pt>
                <c:pt idx="3178">
                  <c:v>834.01599999999996</c:v>
                </c:pt>
                <c:pt idx="3179">
                  <c:v>834.18899999999996</c:v>
                </c:pt>
                <c:pt idx="3180">
                  <c:v>834.36499999999978</c:v>
                </c:pt>
                <c:pt idx="3181">
                  <c:v>834.53699999999981</c:v>
                </c:pt>
                <c:pt idx="3182">
                  <c:v>834.70399999999995</c:v>
                </c:pt>
                <c:pt idx="3183">
                  <c:v>834.87099999999998</c:v>
                </c:pt>
                <c:pt idx="3184">
                  <c:v>835.04099999999983</c:v>
                </c:pt>
                <c:pt idx="3185">
                  <c:v>835.21400000000006</c:v>
                </c:pt>
                <c:pt idx="3186">
                  <c:v>835.38599999999997</c:v>
                </c:pt>
                <c:pt idx="3187">
                  <c:v>835.55399999999997</c:v>
                </c:pt>
                <c:pt idx="3188">
                  <c:v>835.72</c:v>
                </c:pt>
                <c:pt idx="3189">
                  <c:v>835.89199999999983</c:v>
                </c:pt>
                <c:pt idx="3190">
                  <c:v>836.0659999999998</c:v>
                </c:pt>
                <c:pt idx="3191">
                  <c:v>836.23800000000006</c:v>
                </c:pt>
                <c:pt idx="3192">
                  <c:v>836.40899999999999</c:v>
                </c:pt>
                <c:pt idx="3193">
                  <c:v>836.57799999999997</c:v>
                </c:pt>
                <c:pt idx="3194">
                  <c:v>836.74699999999996</c:v>
                </c:pt>
                <c:pt idx="3195">
                  <c:v>836.91300000000001</c:v>
                </c:pt>
                <c:pt idx="3196">
                  <c:v>837.07600000000002</c:v>
                </c:pt>
                <c:pt idx="3197">
                  <c:v>837.23800000000006</c:v>
                </c:pt>
                <c:pt idx="3198">
                  <c:v>837.404</c:v>
                </c:pt>
                <c:pt idx="3199">
                  <c:v>837.56799999999976</c:v>
                </c:pt>
                <c:pt idx="3200">
                  <c:v>837.73</c:v>
                </c:pt>
                <c:pt idx="3201">
                  <c:v>837.89300000000003</c:v>
                </c:pt>
                <c:pt idx="3202">
                  <c:v>838.05699999999979</c:v>
                </c:pt>
                <c:pt idx="3203">
                  <c:v>838.21900000000005</c:v>
                </c:pt>
                <c:pt idx="3204">
                  <c:v>838.38300000000004</c:v>
                </c:pt>
                <c:pt idx="3205">
                  <c:v>838.54899999999998</c:v>
                </c:pt>
                <c:pt idx="3206">
                  <c:v>838.72199999999998</c:v>
                </c:pt>
                <c:pt idx="3207">
                  <c:v>838.89499999999998</c:v>
                </c:pt>
                <c:pt idx="3208">
                  <c:v>839.072</c:v>
                </c:pt>
                <c:pt idx="3209">
                  <c:v>839.24900000000002</c:v>
                </c:pt>
                <c:pt idx="3210">
                  <c:v>839.41800000000001</c:v>
                </c:pt>
                <c:pt idx="3211">
                  <c:v>839.58600000000001</c:v>
                </c:pt>
                <c:pt idx="3212">
                  <c:v>839.75800000000004</c:v>
                </c:pt>
                <c:pt idx="3213">
                  <c:v>839.93099999999981</c:v>
                </c:pt>
                <c:pt idx="3214">
                  <c:v>840.101</c:v>
                </c:pt>
                <c:pt idx="3215">
                  <c:v>840.26699999999983</c:v>
                </c:pt>
                <c:pt idx="3216">
                  <c:v>840.43699999999978</c:v>
                </c:pt>
                <c:pt idx="3217">
                  <c:v>840.61199999999997</c:v>
                </c:pt>
                <c:pt idx="3218">
                  <c:v>840.78399999999999</c:v>
                </c:pt>
                <c:pt idx="3219">
                  <c:v>840.95199999999977</c:v>
                </c:pt>
                <c:pt idx="3220">
                  <c:v>841.12</c:v>
                </c:pt>
                <c:pt idx="3221">
                  <c:v>841.28599999999994</c:v>
                </c:pt>
                <c:pt idx="3222">
                  <c:v>841.45699999999977</c:v>
                </c:pt>
                <c:pt idx="3223">
                  <c:v>841.62800000000004</c:v>
                </c:pt>
                <c:pt idx="3224">
                  <c:v>841.79399999999998</c:v>
                </c:pt>
                <c:pt idx="3225">
                  <c:v>841.96400000000006</c:v>
                </c:pt>
                <c:pt idx="3226">
                  <c:v>842.13199999999972</c:v>
                </c:pt>
                <c:pt idx="3227">
                  <c:v>842.30199999999979</c:v>
                </c:pt>
                <c:pt idx="3228">
                  <c:v>842.47199999999998</c:v>
                </c:pt>
                <c:pt idx="3229">
                  <c:v>842.64599999999996</c:v>
                </c:pt>
                <c:pt idx="3230">
                  <c:v>842.81899999999996</c:v>
                </c:pt>
                <c:pt idx="3231">
                  <c:v>842.98900000000003</c:v>
                </c:pt>
                <c:pt idx="3232">
                  <c:v>843.15699999999981</c:v>
                </c:pt>
                <c:pt idx="3233">
                  <c:v>843.32299999999975</c:v>
                </c:pt>
                <c:pt idx="3234">
                  <c:v>843.49199999999996</c:v>
                </c:pt>
                <c:pt idx="3235">
                  <c:v>843.66300000000001</c:v>
                </c:pt>
                <c:pt idx="3236">
                  <c:v>843.83799999999974</c:v>
                </c:pt>
                <c:pt idx="3237">
                  <c:v>844.01499999999999</c:v>
                </c:pt>
                <c:pt idx="3238">
                  <c:v>844.18799999999999</c:v>
                </c:pt>
                <c:pt idx="3239">
                  <c:v>844.36099999999976</c:v>
                </c:pt>
                <c:pt idx="3240">
                  <c:v>844.53399999999999</c:v>
                </c:pt>
                <c:pt idx="3241">
                  <c:v>844.71100000000001</c:v>
                </c:pt>
                <c:pt idx="3242">
                  <c:v>844.88900000000001</c:v>
                </c:pt>
                <c:pt idx="3243">
                  <c:v>845.06699999999978</c:v>
                </c:pt>
                <c:pt idx="3244">
                  <c:v>845.23900000000003</c:v>
                </c:pt>
                <c:pt idx="3245">
                  <c:v>845.40800000000002</c:v>
                </c:pt>
                <c:pt idx="3246">
                  <c:v>845.58</c:v>
                </c:pt>
                <c:pt idx="3247">
                  <c:v>845.755</c:v>
                </c:pt>
                <c:pt idx="3248">
                  <c:v>845.92699999999979</c:v>
                </c:pt>
                <c:pt idx="3249">
                  <c:v>846.096</c:v>
                </c:pt>
                <c:pt idx="3250">
                  <c:v>846.26400000000001</c:v>
                </c:pt>
                <c:pt idx="3251">
                  <c:v>846.43399999999997</c:v>
                </c:pt>
                <c:pt idx="3252">
                  <c:v>846.60500000000002</c:v>
                </c:pt>
                <c:pt idx="3253">
                  <c:v>846.77599999999995</c:v>
                </c:pt>
                <c:pt idx="3254">
                  <c:v>846.94499999999982</c:v>
                </c:pt>
                <c:pt idx="3255">
                  <c:v>847.11500000000001</c:v>
                </c:pt>
                <c:pt idx="3256">
                  <c:v>847.28599999999994</c:v>
                </c:pt>
                <c:pt idx="3257">
                  <c:v>847.45499999999981</c:v>
                </c:pt>
                <c:pt idx="3258">
                  <c:v>847.625</c:v>
                </c:pt>
                <c:pt idx="3259">
                  <c:v>847.79700000000003</c:v>
                </c:pt>
                <c:pt idx="3260">
                  <c:v>847.9649999999998</c:v>
                </c:pt>
                <c:pt idx="3261">
                  <c:v>848.13599999999997</c:v>
                </c:pt>
                <c:pt idx="3262">
                  <c:v>848.30699999999979</c:v>
                </c:pt>
                <c:pt idx="3263">
                  <c:v>848.47799999999972</c:v>
                </c:pt>
                <c:pt idx="3264">
                  <c:v>848.64800000000002</c:v>
                </c:pt>
                <c:pt idx="3265">
                  <c:v>848.81999999999982</c:v>
                </c:pt>
                <c:pt idx="3266">
                  <c:v>848.98900000000003</c:v>
                </c:pt>
                <c:pt idx="3267">
                  <c:v>849.15599999999972</c:v>
                </c:pt>
                <c:pt idx="3268">
                  <c:v>849.32299999999975</c:v>
                </c:pt>
                <c:pt idx="3269">
                  <c:v>849.49099999999999</c:v>
                </c:pt>
                <c:pt idx="3270">
                  <c:v>849.66</c:v>
                </c:pt>
                <c:pt idx="3271">
                  <c:v>849.82699999999977</c:v>
                </c:pt>
                <c:pt idx="3272">
                  <c:v>849.99</c:v>
                </c:pt>
                <c:pt idx="3273">
                  <c:v>850.15699999999981</c:v>
                </c:pt>
                <c:pt idx="3274">
                  <c:v>850.32499999999982</c:v>
                </c:pt>
                <c:pt idx="3275">
                  <c:v>850.49599999999998</c:v>
                </c:pt>
                <c:pt idx="3276">
                  <c:v>850.66599999999983</c:v>
                </c:pt>
                <c:pt idx="3277">
                  <c:v>850.83499999999981</c:v>
                </c:pt>
                <c:pt idx="3278">
                  <c:v>851.00199999999973</c:v>
                </c:pt>
                <c:pt idx="3279">
                  <c:v>851.1669999999998</c:v>
                </c:pt>
                <c:pt idx="3280">
                  <c:v>851.33399999999972</c:v>
                </c:pt>
                <c:pt idx="3281">
                  <c:v>851.50300000000004</c:v>
                </c:pt>
                <c:pt idx="3282">
                  <c:v>851.67</c:v>
                </c:pt>
                <c:pt idx="3283">
                  <c:v>851.83399999999972</c:v>
                </c:pt>
                <c:pt idx="3284">
                  <c:v>852.00199999999973</c:v>
                </c:pt>
                <c:pt idx="3285">
                  <c:v>852.1669999999998</c:v>
                </c:pt>
                <c:pt idx="3286">
                  <c:v>852.33199999999977</c:v>
                </c:pt>
                <c:pt idx="3287">
                  <c:v>852.49800000000005</c:v>
                </c:pt>
                <c:pt idx="3288">
                  <c:v>852.66199999999981</c:v>
                </c:pt>
                <c:pt idx="3289">
                  <c:v>852.82899999999972</c:v>
                </c:pt>
                <c:pt idx="3290">
                  <c:v>852.99699999999996</c:v>
                </c:pt>
                <c:pt idx="3291">
                  <c:v>853.16899999999998</c:v>
                </c:pt>
                <c:pt idx="3292">
                  <c:v>853.34099999999978</c:v>
                </c:pt>
                <c:pt idx="3293">
                  <c:v>853.51199999999972</c:v>
                </c:pt>
                <c:pt idx="3294">
                  <c:v>853.68499999999995</c:v>
                </c:pt>
                <c:pt idx="3295">
                  <c:v>853.8529999999995</c:v>
                </c:pt>
                <c:pt idx="3296">
                  <c:v>854.02099999999996</c:v>
                </c:pt>
                <c:pt idx="3297">
                  <c:v>854.19100000000003</c:v>
                </c:pt>
                <c:pt idx="3298">
                  <c:v>854.36499999999978</c:v>
                </c:pt>
                <c:pt idx="3299">
                  <c:v>854.54300000000001</c:v>
                </c:pt>
                <c:pt idx="3300">
                  <c:v>854.71299999999997</c:v>
                </c:pt>
                <c:pt idx="3301">
                  <c:v>854.88</c:v>
                </c:pt>
                <c:pt idx="3302">
                  <c:v>855.048</c:v>
                </c:pt>
                <c:pt idx="3303">
                  <c:v>855.21299999999997</c:v>
                </c:pt>
                <c:pt idx="3304">
                  <c:v>855.38300000000004</c:v>
                </c:pt>
                <c:pt idx="3305">
                  <c:v>855.55099999999982</c:v>
                </c:pt>
                <c:pt idx="3306">
                  <c:v>855.72199999999998</c:v>
                </c:pt>
                <c:pt idx="3307">
                  <c:v>855.89</c:v>
                </c:pt>
                <c:pt idx="3308">
                  <c:v>856.05899999999997</c:v>
                </c:pt>
                <c:pt idx="3309">
                  <c:v>856.22500000000002</c:v>
                </c:pt>
                <c:pt idx="3310">
                  <c:v>856.39</c:v>
                </c:pt>
                <c:pt idx="3311">
                  <c:v>856.553</c:v>
                </c:pt>
                <c:pt idx="3312">
                  <c:v>856.71900000000005</c:v>
                </c:pt>
                <c:pt idx="3313">
                  <c:v>856.88599999999997</c:v>
                </c:pt>
                <c:pt idx="3314">
                  <c:v>857.05499999999972</c:v>
                </c:pt>
                <c:pt idx="3315">
                  <c:v>857.22400000000005</c:v>
                </c:pt>
                <c:pt idx="3316">
                  <c:v>857.39</c:v>
                </c:pt>
                <c:pt idx="3317">
                  <c:v>857.55699999999979</c:v>
                </c:pt>
                <c:pt idx="3318">
                  <c:v>857.72199999999998</c:v>
                </c:pt>
                <c:pt idx="3319">
                  <c:v>857.88400000000001</c:v>
                </c:pt>
                <c:pt idx="3320">
                  <c:v>858.04399999999998</c:v>
                </c:pt>
                <c:pt idx="3321">
                  <c:v>858.20600000000002</c:v>
                </c:pt>
                <c:pt idx="3322">
                  <c:v>858.37199999999996</c:v>
                </c:pt>
                <c:pt idx="3323">
                  <c:v>858.54</c:v>
                </c:pt>
                <c:pt idx="3324">
                  <c:v>858.70899999999995</c:v>
                </c:pt>
                <c:pt idx="3325">
                  <c:v>858.87599999999998</c:v>
                </c:pt>
                <c:pt idx="3326">
                  <c:v>859.04300000000001</c:v>
                </c:pt>
                <c:pt idx="3327">
                  <c:v>859.21299999999997</c:v>
                </c:pt>
                <c:pt idx="3328">
                  <c:v>859.38400000000001</c:v>
                </c:pt>
                <c:pt idx="3329">
                  <c:v>859.55499999999972</c:v>
                </c:pt>
                <c:pt idx="3330">
                  <c:v>859.72400000000005</c:v>
                </c:pt>
                <c:pt idx="3331">
                  <c:v>859.89199999999983</c:v>
                </c:pt>
                <c:pt idx="3332">
                  <c:v>860.05899999999997</c:v>
                </c:pt>
                <c:pt idx="3333">
                  <c:v>860.22699999999998</c:v>
                </c:pt>
                <c:pt idx="3334">
                  <c:v>860.40199999999982</c:v>
                </c:pt>
                <c:pt idx="3335">
                  <c:v>860.57600000000002</c:v>
                </c:pt>
                <c:pt idx="3336">
                  <c:v>860.74699999999996</c:v>
                </c:pt>
                <c:pt idx="3337">
                  <c:v>860.91899999999998</c:v>
                </c:pt>
                <c:pt idx="3338">
                  <c:v>861.09</c:v>
                </c:pt>
                <c:pt idx="3339">
                  <c:v>861.26300000000003</c:v>
                </c:pt>
                <c:pt idx="3340">
                  <c:v>861.43299999999977</c:v>
                </c:pt>
                <c:pt idx="3341">
                  <c:v>861.6</c:v>
                </c:pt>
                <c:pt idx="3342">
                  <c:v>861.76499999999999</c:v>
                </c:pt>
                <c:pt idx="3343">
                  <c:v>861.93199999999979</c:v>
                </c:pt>
                <c:pt idx="3344">
                  <c:v>862.09699999999998</c:v>
                </c:pt>
                <c:pt idx="3345">
                  <c:v>862.26099999999997</c:v>
                </c:pt>
                <c:pt idx="3346">
                  <c:v>862.4219999999998</c:v>
                </c:pt>
                <c:pt idx="3347">
                  <c:v>862.58500000000004</c:v>
                </c:pt>
                <c:pt idx="3348">
                  <c:v>862.75</c:v>
                </c:pt>
                <c:pt idx="3349">
                  <c:v>862.9169999999998</c:v>
                </c:pt>
                <c:pt idx="3350">
                  <c:v>863.08600000000001</c:v>
                </c:pt>
                <c:pt idx="3351">
                  <c:v>863.25599999999997</c:v>
                </c:pt>
                <c:pt idx="3352">
                  <c:v>863.42899999999997</c:v>
                </c:pt>
                <c:pt idx="3353">
                  <c:v>863.60500000000002</c:v>
                </c:pt>
                <c:pt idx="3354">
                  <c:v>863.78099999999995</c:v>
                </c:pt>
                <c:pt idx="3355">
                  <c:v>863.95899999999972</c:v>
                </c:pt>
                <c:pt idx="3356">
                  <c:v>864.13300000000004</c:v>
                </c:pt>
                <c:pt idx="3357">
                  <c:v>864.30499999999972</c:v>
                </c:pt>
                <c:pt idx="3358">
                  <c:v>864.47400000000005</c:v>
                </c:pt>
                <c:pt idx="3359">
                  <c:v>864.63900000000001</c:v>
                </c:pt>
                <c:pt idx="3360">
                  <c:v>864.80399999999997</c:v>
                </c:pt>
                <c:pt idx="3361">
                  <c:v>864.9649999999998</c:v>
                </c:pt>
                <c:pt idx="3362">
                  <c:v>865.13</c:v>
                </c:pt>
                <c:pt idx="3363">
                  <c:v>865.29700000000003</c:v>
                </c:pt>
                <c:pt idx="3364">
                  <c:v>865.4649999999998</c:v>
                </c:pt>
                <c:pt idx="3365">
                  <c:v>865.63099999999997</c:v>
                </c:pt>
                <c:pt idx="3366">
                  <c:v>865.79600000000005</c:v>
                </c:pt>
                <c:pt idx="3367">
                  <c:v>865.96699999999976</c:v>
                </c:pt>
                <c:pt idx="3368">
                  <c:v>866.13599999999997</c:v>
                </c:pt>
                <c:pt idx="3369">
                  <c:v>866.303</c:v>
                </c:pt>
                <c:pt idx="3370">
                  <c:v>866.47</c:v>
                </c:pt>
                <c:pt idx="3371">
                  <c:v>866.63599999999997</c:v>
                </c:pt>
                <c:pt idx="3372">
                  <c:v>866.80799999999977</c:v>
                </c:pt>
                <c:pt idx="3373">
                  <c:v>866.98099999999999</c:v>
                </c:pt>
                <c:pt idx="3374">
                  <c:v>867.15300000000002</c:v>
                </c:pt>
                <c:pt idx="3375">
                  <c:v>867.32799999999975</c:v>
                </c:pt>
                <c:pt idx="3376">
                  <c:v>867.495</c:v>
                </c:pt>
                <c:pt idx="3377">
                  <c:v>867.66099999999972</c:v>
                </c:pt>
                <c:pt idx="3378">
                  <c:v>867.82999999999981</c:v>
                </c:pt>
                <c:pt idx="3379">
                  <c:v>867.99900000000002</c:v>
                </c:pt>
                <c:pt idx="3380">
                  <c:v>868.16499999999996</c:v>
                </c:pt>
                <c:pt idx="3381">
                  <c:v>868.33499999999981</c:v>
                </c:pt>
                <c:pt idx="3382">
                  <c:v>868.50300000000004</c:v>
                </c:pt>
                <c:pt idx="3383">
                  <c:v>868.67499999999995</c:v>
                </c:pt>
                <c:pt idx="3384">
                  <c:v>868.8449999999998</c:v>
                </c:pt>
                <c:pt idx="3385">
                  <c:v>869.01300000000003</c:v>
                </c:pt>
                <c:pt idx="3386">
                  <c:v>869.18</c:v>
                </c:pt>
                <c:pt idx="3387">
                  <c:v>869.34199999999976</c:v>
                </c:pt>
                <c:pt idx="3388">
                  <c:v>869.50800000000004</c:v>
                </c:pt>
                <c:pt idx="3389">
                  <c:v>869.67499999999995</c:v>
                </c:pt>
                <c:pt idx="3390">
                  <c:v>869.84199999999976</c:v>
                </c:pt>
                <c:pt idx="3391">
                  <c:v>870.00699999999972</c:v>
                </c:pt>
                <c:pt idx="3392">
                  <c:v>870.16899999999998</c:v>
                </c:pt>
                <c:pt idx="3393">
                  <c:v>870.33099999999979</c:v>
                </c:pt>
                <c:pt idx="3394">
                  <c:v>870.49400000000003</c:v>
                </c:pt>
                <c:pt idx="3395">
                  <c:v>870.65599999999972</c:v>
                </c:pt>
                <c:pt idx="3396">
                  <c:v>870.81699999999978</c:v>
                </c:pt>
                <c:pt idx="3397">
                  <c:v>870.98099999999999</c:v>
                </c:pt>
                <c:pt idx="3398">
                  <c:v>871.149</c:v>
                </c:pt>
                <c:pt idx="3399">
                  <c:v>871.31699999999978</c:v>
                </c:pt>
                <c:pt idx="3400">
                  <c:v>871.48099999999999</c:v>
                </c:pt>
                <c:pt idx="3401">
                  <c:v>871.64699999999982</c:v>
                </c:pt>
                <c:pt idx="3402">
                  <c:v>871.81299999999976</c:v>
                </c:pt>
                <c:pt idx="3403">
                  <c:v>871.98199999999997</c:v>
                </c:pt>
                <c:pt idx="3404">
                  <c:v>872.154</c:v>
                </c:pt>
                <c:pt idx="3405">
                  <c:v>872.32499999999982</c:v>
                </c:pt>
                <c:pt idx="3406">
                  <c:v>872.49699999999996</c:v>
                </c:pt>
                <c:pt idx="3407">
                  <c:v>872.6669999999998</c:v>
                </c:pt>
                <c:pt idx="3408">
                  <c:v>872.83499999999981</c:v>
                </c:pt>
                <c:pt idx="3409">
                  <c:v>873.005</c:v>
                </c:pt>
                <c:pt idx="3410">
                  <c:v>873.17399999999998</c:v>
                </c:pt>
                <c:pt idx="3411">
                  <c:v>873.34299999999962</c:v>
                </c:pt>
                <c:pt idx="3412">
                  <c:v>873.50900000000001</c:v>
                </c:pt>
                <c:pt idx="3413">
                  <c:v>873.67100000000005</c:v>
                </c:pt>
                <c:pt idx="3414">
                  <c:v>873.83599999999979</c:v>
                </c:pt>
                <c:pt idx="3415">
                  <c:v>874.00699999999972</c:v>
                </c:pt>
                <c:pt idx="3416">
                  <c:v>874.17600000000004</c:v>
                </c:pt>
                <c:pt idx="3417">
                  <c:v>874.34899999999982</c:v>
                </c:pt>
                <c:pt idx="3418">
                  <c:v>874.52499999999998</c:v>
                </c:pt>
                <c:pt idx="3419">
                  <c:v>874.70100000000002</c:v>
                </c:pt>
                <c:pt idx="3420">
                  <c:v>874.87199999999996</c:v>
                </c:pt>
                <c:pt idx="3421">
                  <c:v>875.04</c:v>
                </c:pt>
                <c:pt idx="3422">
                  <c:v>875.21299999999997</c:v>
                </c:pt>
                <c:pt idx="3423">
                  <c:v>875.39</c:v>
                </c:pt>
                <c:pt idx="3424">
                  <c:v>875.5659999999998</c:v>
                </c:pt>
                <c:pt idx="3425">
                  <c:v>875.73699999999997</c:v>
                </c:pt>
                <c:pt idx="3426">
                  <c:v>875.904</c:v>
                </c:pt>
                <c:pt idx="3427">
                  <c:v>876.072</c:v>
                </c:pt>
                <c:pt idx="3428">
                  <c:v>876.23800000000006</c:v>
                </c:pt>
                <c:pt idx="3429">
                  <c:v>876.40199999999982</c:v>
                </c:pt>
                <c:pt idx="3430">
                  <c:v>876.56699999999978</c:v>
                </c:pt>
                <c:pt idx="3431">
                  <c:v>876.73500000000001</c:v>
                </c:pt>
                <c:pt idx="3432">
                  <c:v>876.904</c:v>
                </c:pt>
                <c:pt idx="3433">
                  <c:v>877.07299999999998</c:v>
                </c:pt>
                <c:pt idx="3434">
                  <c:v>877.23900000000003</c:v>
                </c:pt>
                <c:pt idx="3435">
                  <c:v>877.40699999999981</c:v>
                </c:pt>
                <c:pt idx="3436">
                  <c:v>877.57399999999996</c:v>
                </c:pt>
                <c:pt idx="3437">
                  <c:v>877.74</c:v>
                </c:pt>
                <c:pt idx="3438">
                  <c:v>877.90599999999972</c:v>
                </c:pt>
                <c:pt idx="3439">
                  <c:v>878.072</c:v>
                </c:pt>
                <c:pt idx="3440">
                  <c:v>878.23800000000006</c:v>
                </c:pt>
                <c:pt idx="3441">
                  <c:v>878.40599999999972</c:v>
                </c:pt>
                <c:pt idx="3442">
                  <c:v>878.57500000000005</c:v>
                </c:pt>
                <c:pt idx="3443">
                  <c:v>878.74699999999996</c:v>
                </c:pt>
                <c:pt idx="3444">
                  <c:v>878.91899999999998</c:v>
                </c:pt>
                <c:pt idx="3445">
                  <c:v>879.09400000000005</c:v>
                </c:pt>
                <c:pt idx="3446">
                  <c:v>879.26699999999983</c:v>
                </c:pt>
                <c:pt idx="3447">
                  <c:v>879.43599999999981</c:v>
                </c:pt>
                <c:pt idx="3448">
                  <c:v>879.601</c:v>
                </c:pt>
                <c:pt idx="3449">
                  <c:v>879.76599999999996</c:v>
                </c:pt>
                <c:pt idx="3450">
                  <c:v>879.928</c:v>
                </c:pt>
                <c:pt idx="3451">
                  <c:v>880.09400000000005</c:v>
                </c:pt>
                <c:pt idx="3452">
                  <c:v>880.26099999999997</c:v>
                </c:pt>
                <c:pt idx="3453">
                  <c:v>880.43199999999979</c:v>
                </c:pt>
                <c:pt idx="3454">
                  <c:v>880.601</c:v>
                </c:pt>
                <c:pt idx="3455">
                  <c:v>880.77300000000002</c:v>
                </c:pt>
                <c:pt idx="3456">
                  <c:v>880.94299999999976</c:v>
                </c:pt>
                <c:pt idx="3457">
                  <c:v>881.10799999999972</c:v>
                </c:pt>
                <c:pt idx="3458">
                  <c:v>881.27499999999998</c:v>
                </c:pt>
                <c:pt idx="3459">
                  <c:v>881.4409999999998</c:v>
                </c:pt>
                <c:pt idx="3460">
                  <c:v>881.60900000000004</c:v>
                </c:pt>
                <c:pt idx="3461">
                  <c:v>881.78399999999999</c:v>
                </c:pt>
                <c:pt idx="3462">
                  <c:v>881.95899999999972</c:v>
                </c:pt>
                <c:pt idx="3463">
                  <c:v>882.13499999999999</c:v>
                </c:pt>
                <c:pt idx="3464">
                  <c:v>882.30999999999983</c:v>
                </c:pt>
                <c:pt idx="3465">
                  <c:v>882.48199999999997</c:v>
                </c:pt>
                <c:pt idx="3466">
                  <c:v>882.654</c:v>
                </c:pt>
                <c:pt idx="3467">
                  <c:v>882.82399999999996</c:v>
                </c:pt>
                <c:pt idx="3468">
                  <c:v>882.99099999999999</c:v>
                </c:pt>
                <c:pt idx="3469">
                  <c:v>883.15899999999999</c:v>
                </c:pt>
                <c:pt idx="3470">
                  <c:v>883.32599999999979</c:v>
                </c:pt>
                <c:pt idx="3471">
                  <c:v>883.49199999999996</c:v>
                </c:pt>
                <c:pt idx="3472">
                  <c:v>883.65699999999981</c:v>
                </c:pt>
                <c:pt idx="3473">
                  <c:v>883.81999999999982</c:v>
                </c:pt>
                <c:pt idx="3474">
                  <c:v>883.98099999999999</c:v>
                </c:pt>
                <c:pt idx="3475">
                  <c:v>884.13900000000001</c:v>
                </c:pt>
                <c:pt idx="3476">
                  <c:v>884.29600000000005</c:v>
                </c:pt>
                <c:pt idx="3477">
                  <c:v>884.45499999999981</c:v>
                </c:pt>
                <c:pt idx="3478">
                  <c:v>884.61800000000005</c:v>
                </c:pt>
                <c:pt idx="3479">
                  <c:v>884.78200000000004</c:v>
                </c:pt>
                <c:pt idx="3480">
                  <c:v>884.94699999999978</c:v>
                </c:pt>
                <c:pt idx="3481">
                  <c:v>885.11699999999996</c:v>
                </c:pt>
                <c:pt idx="3482">
                  <c:v>885.28099999999995</c:v>
                </c:pt>
                <c:pt idx="3483">
                  <c:v>885.45099999999979</c:v>
                </c:pt>
                <c:pt idx="3484">
                  <c:v>885.62199999999996</c:v>
                </c:pt>
                <c:pt idx="3485">
                  <c:v>885.79</c:v>
                </c:pt>
                <c:pt idx="3486">
                  <c:v>885.95599999999979</c:v>
                </c:pt>
                <c:pt idx="3487">
                  <c:v>886.12099999999998</c:v>
                </c:pt>
                <c:pt idx="3488">
                  <c:v>886.28700000000003</c:v>
                </c:pt>
                <c:pt idx="3489">
                  <c:v>886.45499999999981</c:v>
                </c:pt>
                <c:pt idx="3490">
                  <c:v>886.62</c:v>
                </c:pt>
                <c:pt idx="3491">
                  <c:v>886.78800000000001</c:v>
                </c:pt>
                <c:pt idx="3492">
                  <c:v>886.95499999999981</c:v>
                </c:pt>
                <c:pt idx="3493">
                  <c:v>887.11900000000003</c:v>
                </c:pt>
                <c:pt idx="3494">
                  <c:v>887.28200000000004</c:v>
                </c:pt>
                <c:pt idx="3495">
                  <c:v>887.4459999999998</c:v>
                </c:pt>
                <c:pt idx="3496">
                  <c:v>887.61099999999999</c:v>
                </c:pt>
                <c:pt idx="3497">
                  <c:v>887.77599999999995</c:v>
                </c:pt>
                <c:pt idx="3498">
                  <c:v>887.94199999999978</c:v>
                </c:pt>
                <c:pt idx="3499">
                  <c:v>888.10900000000004</c:v>
                </c:pt>
                <c:pt idx="3500">
                  <c:v>888.27599999999995</c:v>
                </c:pt>
                <c:pt idx="3501">
                  <c:v>888.44399999999996</c:v>
                </c:pt>
                <c:pt idx="3502">
                  <c:v>888.61400000000003</c:v>
                </c:pt>
                <c:pt idx="3503">
                  <c:v>888.78499999999997</c:v>
                </c:pt>
                <c:pt idx="3504">
                  <c:v>888.95299999999975</c:v>
                </c:pt>
                <c:pt idx="3505">
                  <c:v>889.12</c:v>
                </c:pt>
                <c:pt idx="3506">
                  <c:v>889.28499999999997</c:v>
                </c:pt>
                <c:pt idx="3507">
                  <c:v>889.44899999999996</c:v>
                </c:pt>
                <c:pt idx="3508">
                  <c:v>889.61599999999999</c:v>
                </c:pt>
                <c:pt idx="3509">
                  <c:v>889.78499999999997</c:v>
                </c:pt>
                <c:pt idx="3510">
                  <c:v>889.95399999999972</c:v>
                </c:pt>
                <c:pt idx="3511">
                  <c:v>890.12599999999998</c:v>
                </c:pt>
                <c:pt idx="3512">
                  <c:v>890.29399999999998</c:v>
                </c:pt>
                <c:pt idx="3513">
                  <c:v>890.46400000000006</c:v>
                </c:pt>
                <c:pt idx="3514">
                  <c:v>890.63499999999999</c:v>
                </c:pt>
                <c:pt idx="3515">
                  <c:v>890.803</c:v>
                </c:pt>
                <c:pt idx="3516">
                  <c:v>890.97199999999998</c:v>
                </c:pt>
                <c:pt idx="3517">
                  <c:v>891.14099999999996</c:v>
                </c:pt>
                <c:pt idx="3518">
                  <c:v>891.31399999999996</c:v>
                </c:pt>
                <c:pt idx="3519">
                  <c:v>891.48699999999997</c:v>
                </c:pt>
                <c:pt idx="3520">
                  <c:v>891.66199999999981</c:v>
                </c:pt>
                <c:pt idx="3521">
                  <c:v>891.83799999999974</c:v>
                </c:pt>
                <c:pt idx="3522">
                  <c:v>892.01400000000001</c:v>
                </c:pt>
                <c:pt idx="3523">
                  <c:v>892.19200000000001</c:v>
                </c:pt>
                <c:pt idx="3524">
                  <c:v>892.36499999999978</c:v>
                </c:pt>
                <c:pt idx="3525">
                  <c:v>892.53300000000002</c:v>
                </c:pt>
                <c:pt idx="3526">
                  <c:v>892.7</c:v>
                </c:pt>
                <c:pt idx="3527">
                  <c:v>892.87099999999998</c:v>
                </c:pt>
                <c:pt idx="3528">
                  <c:v>893.04099999999983</c:v>
                </c:pt>
                <c:pt idx="3529">
                  <c:v>893.21299999999997</c:v>
                </c:pt>
                <c:pt idx="3530">
                  <c:v>893.38800000000003</c:v>
                </c:pt>
                <c:pt idx="3531">
                  <c:v>893.55899999999997</c:v>
                </c:pt>
                <c:pt idx="3532">
                  <c:v>893.72699999999998</c:v>
                </c:pt>
                <c:pt idx="3533">
                  <c:v>893.89599999999996</c:v>
                </c:pt>
                <c:pt idx="3534">
                  <c:v>894.06399999999996</c:v>
                </c:pt>
                <c:pt idx="3535">
                  <c:v>894.23299999999972</c:v>
                </c:pt>
                <c:pt idx="3536">
                  <c:v>894.40199999999982</c:v>
                </c:pt>
                <c:pt idx="3537">
                  <c:v>894.57100000000003</c:v>
                </c:pt>
                <c:pt idx="3538">
                  <c:v>894.74099999999999</c:v>
                </c:pt>
                <c:pt idx="3539">
                  <c:v>894.90800000000002</c:v>
                </c:pt>
                <c:pt idx="3540">
                  <c:v>895.07500000000005</c:v>
                </c:pt>
                <c:pt idx="3541">
                  <c:v>895.24</c:v>
                </c:pt>
                <c:pt idx="3542">
                  <c:v>895.40099999999973</c:v>
                </c:pt>
                <c:pt idx="3543">
                  <c:v>895.56099999999981</c:v>
                </c:pt>
                <c:pt idx="3544">
                  <c:v>895.72799999999972</c:v>
                </c:pt>
                <c:pt idx="3545">
                  <c:v>895.899</c:v>
                </c:pt>
                <c:pt idx="3546">
                  <c:v>896.06699999999978</c:v>
                </c:pt>
                <c:pt idx="3547">
                  <c:v>896.23299999999972</c:v>
                </c:pt>
                <c:pt idx="3548">
                  <c:v>896.40099999999973</c:v>
                </c:pt>
                <c:pt idx="3549">
                  <c:v>896.56399999999996</c:v>
                </c:pt>
                <c:pt idx="3550">
                  <c:v>896.726</c:v>
                </c:pt>
                <c:pt idx="3551">
                  <c:v>896.89</c:v>
                </c:pt>
                <c:pt idx="3552">
                  <c:v>897.05499999999972</c:v>
                </c:pt>
                <c:pt idx="3553">
                  <c:v>897.226</c:v>
                </c:pt>
                <c:pt idx="3554">
                  <c:v>897.39599999999996</c:v>
                </c:pt>
                <c:pt idx="3555">
                  <c:v>897.56699999999978</c:v>
                </c:pt>
                <c:pt idx="3556">
                  <c:v>897.73599999999999</c:v>
                </c:pt>
                <c:pt idx="3557">
                  <c:v>897.90199999999982</c:v>
                </c:pt>
                <c:pt idx="3558">
                  <c:v>898.07299999999998</c:v>
                </c:pt>
                <c:pt idx="3559">
                  <c:v>898.24300000000005</c:v>
                </c:pt>
                <c:pt idx="3560">
                  <c:v>898.41</c:v>
                </c:pt>
                <c:pt idx="3561">
                  <c:v>898.57799999999997</c:v>
                </c:pt>
                <c:pt idx="3562">
                  <c:v>898.75099999999998</c:v>
                </c:pt>
                <c:pt idx="3563">
                  <c:v>898.92099999999982</c:v>
                </c:pt>
                <c:pt idx="3564">
                  <c:v>899.09</c:v>
                </c:pt>
                <c:pt idx="3565">
                  <c:v>899.25800000000004</c:v>
                </c:pt>
                <c:pt idx="3566">
                  <c:v>899.42899999999997</c:v>
                </c:pt>
                <c:pt idx="3567">
                  <c:v>899.59699999999998</c:v>
                </c:pt>
                <c:pt idx="3568">
                  <c:v>899.76099999999997</c:v>
                </c:pt>
                <c:pt idx="3569">
                  <c:v>899.92399999999998</c:v>
                </c:pt>
                <c:pt idx="3570">
                  <c:v>900.08199999999999</c:v>
                </c:pt>
                <c:pt idx="3571">
                  <c:v>900.24599999999998</c:v>
                </c:pt>
                <c:pt idx="3572">
                  <c:v>900.40899999999999</c:v>
                </c:pt>
                <c:pt idx="3573">
                  <c:v>900.57299999999998</c:v>
                </c:pt>
                <c:pt idx="3574">
                  <c:v>900.73699999999997</c:v>
                </c:pt>
                <c:pt idx="3575">
                  <c:v>900.90599999999972</c:v>
                </c:pt>
                <c:pt idx="3576">
                  <c:v>901.07600000000002</c:v>
                </c:pt>
                <c:pt idx="3577">
                  <c:v>901.24300000000005</c:v>
                </c:pt>
                <c:pt idx="3578">
                  <c:v>901.40800000000002</c:v>
                </c:pt>
                <c:pt idx="3579">
                  <c:v>901.57</c:v>
                </c:pt>
                <c:pt idx="3580">
                  <c:v>901.73299999999972</c:v>
                </c:pt>
                <c:pt idx="3581">
                  <c:v>901.89199999999983</c:v>
                </c:pt>
                <c:pt idx="3582">
                  <c:v>902.053</c:v>
                </c:pt>
                <c:pt idx="3583">
                  <c:v>902.21900000000005</c:v>
                </c:pt>
                <c:pt idx="3584">
                  <c:v>902.39</c:v>
                </c:pt>
                <c:pt idx="3585">
                  <c:v>902.55699999999979</c:v>
                </c:pt>
                <c:pt idx="3586">
                  <c:v>902.721</c:v>
                </c:pt>
                <c:pt idx="3587">
                  <c:v>902.88499999999999</c:v>
                </c:pt>
                <c:pt idx="3588">
                  <c:v>903.048</c:v>
                </c:pt>
                <c:pt idx="3589">
                  <c:v>903.21199999999999</c:v>
                </c:pt>
                <c:pt idx="3590">
                  <c:v>903.38099999999997</c:v>
                </c:pt>
                <c:pt idx="3591">
                  <c:v>903.54899999999998</c:v>
                </c:pt>
                <c:pt idx="3592">
                  <c:v>903.71799999999996</c:v>
                </c:pt>
                <c:pt idx="3593">
                  <c:v>903.88499999999999</c:v>
                </c:pt>
                <c:pt idx="3594">
                  <c:v>904.05</c:v>
                </c:pt>
                <c:pt idx="3595">
                  <c:v>904.21600000000001</c:v>
                </c:pt>
                <c:pt idx="3596">
                  <c:v>904.38</c:v>
                </c:pt>
                <c:pt idx="3597">
                  <c:v>904.548</c:v>
                </c:pt>
                <c:pt idx="3598">
                  <c:v>904.71799999999996</c:v>
                </c:pt>
                <c:pt idx="3599">
                  <c:v>904.88499999999999</c:v>
                </c:pt>
                <c:pt idx="3600">
                  <c:v>905.05399999999997</c:v>
                </c:pt>
                <c:pt idx="3601">
                  <c:v>905.22299999999996</c:v>
                </c:pt>
                <c:pt idx="3602">
                  <c:v>905.39300000000003</c:v>
                </c:pt>
                <c:pt idx="3603">
                  <c:v>905.56099999999981</c:v>
                </c:pt>
                <c:pt idx="3604">
                  <c:v>905.726</c:v>
                </c:pt>
                <c:pt idx="3605">
                  <c:v>905.89199999999983</c:v>
                </c:pt>
                <c:pt idx="3606">
                  <c:v>906.05799999999977</c:v>
                </c:pt>
                <c:pt idx="3607">
                  <c:v>906.22299999999996</c:v>
                </c:pt>
                <c:pt idx="3608">
                  <c:v>906.38900000000001</c:v>
                </c:pt>
                <c:pt idx="3609">
                  <c:v>906.55499999999972</c:v>
                </c:pt>
                <c:pt idx="3610">
                  <c:v>906.71699999999998</c:v>
                </c:pt>
                <c:pt idx="3611">
                  <c:v>906.87699999999973</c:v>
                </c:pt>
                <c:pt idx="3612">
                  <c:v>907.04300000000001</c:v>
                </c:pt>
                <c:pt idx="3613">
                  <c:v>907.21100000000001</c:v>
                </c:pt>
                <c:pt idx="3614">
                  <c:v>907.38099999999997</c:v>
                </c:pt>
                <c:pt idx="3615">
                  <c:v>907.55</c:v>
                </c:pt>
                <c:pt idx="3616">
                  <c:v>907.72</c:v>
                </c:pt>
                <c:pt idx="3617">
                  <c:v>907.89199999999983</c:v>
                </c:pt>
                <c:pt idx="3618">
                  <c:v>908.06199999999978</c:v>
                </c:pt>
                <c:pt idx="3619">
                  <c:v>908.22799999999972</c:v>
                </c:pt>
                <c:pt idx="3620">
                  <c:v>908.39</c:v>
                </c:pt>
                <c:pt idx="3621">
                  <c:v>908.55499999999972</c:v>
                </c:pt>
                <c:pt idx="3622">
                  <c:v>908.72</c:v>
                </c:pt>
                <c:pt idx="3623">
                  <c:v>908.88900000000001</c:v>
                </c:pt>
                <c:pt idx="3624">
                  <c:v>909.053</c:v>
                </c:pt>
                <c:pt idx="3625">
                  <c:v>909.21699999999998</c:v>
                </c:pt>
                <c:pt idx="3626">
                  <c:v>909.38199999999972</c:v>
                </c:pt>
                <c:pt idx="3627">
                  <c:v>909.54899999999998</c:v>
                </c:pt>
                <c:pt idx="3628">
                  <c:v>909.71299999999997</c:v>
                </c:pt>
                <c:pt idx="3629">
                  <c:v>909.87800000000004</c:v>
                </c:pt>
                <c:pt idx="3630">
                  <c:v>910.03800000000001</c:v>
                </c:pt>
                <c:pt idx="3631">
                  <c:v>910.197</c:v>
                </c:pt>
                <c:pt idx="3632">
                  <c:v>910.36199999999974</c:v>
                </c:pt>
                <c:pt idx="3633">
                  <c:v>910.52499999999998</c:v>
                </c:pt>
                <c:pt idx="3634">
                  <c:v>910.68799999999999</c:v>
                </c:pt>
                <c:pt idx="3635">
                  <c:v>910.85199999999975</c:v>
                </c:pt>
                <c:pt idx="3636">
                  <c:v>911.01800000000003</c:v>
                </c:pt>
                <c:pt idx="3637">
                  <c:v>911.18399999999997</c:v>
                </c:pt>
                <c:pt idx="3638">
                  <c:v>911.34599999999978</c:v>
                </c:pt>
                <c:pt idx="3639">
                  <c:v>911.51199999999972</c:v>
                </c:pt>
                <c:pt idx="3640">
                  <c:v>911.68</c:v>
                </c:pt>
                <c:pt idx="3641">
                  <c:v>911.8499999999998</c:v>
                </c:pt>
                <c:pt idx="3642">
                  <c:v>912.02</c:v>
                </c:pt>
                <c:pt idx="3643">
                  <c:v>912.18600000000004</c:v>
                </c:pt>
                <c:pt idx="3644">
                  <c:v>912.34799999999962</c:v>
                </c:pt>
                <c:pt idx="3645">
                  <c:v>912.50400000000002</c:v>
                </c:pt>
                <c:pt idx="3646">
                  <c:v>912.66300000000001</c:v>
                </c:pt>
                <c:pt idx="3647">
                  <c:v>912.82499999999982</c:v>
                </c:pt>
                <c:pt idx="3648">
                  <c:v>912.99699999999996</c:v>
                </c:pt>
                <c:pt idx="3649">
                  <c:v>913.16800000000001</c:v>
                </c:pt>
                <c:pt idx="3650">
                  <c:v>913.33900000000006</c:v>
                </c:pt>
                <c:pt idx="3651">
                  <c:v>913.51099999999997</c:v>
                </c:pt>
                <c:pt idx="3652">
                  <c:v>913.68499999999995</c:v>
                </c:pt>
                <c:pt idx="3653">
                  <c:v>913.85599999999977</c:v>
                </c:pt>
                <c:pt idx="3654">
                  <c:v>914.029</c:v>
                </c:pt>
                <c:pt idx="3655">
                  <c:v>914.19799999999998</c:v>
                </c:pt>
                <c:pt idx="3656">
                  <c:v>914.36499999999978</c:v>
                </c:pt>
                <c:pt idx="3657">
                  <c:v>914.529</c:v>
                </c:pt>
                <c:pt idx="3658">
                  <c:v>914.69600000000003</c:v>
                </c:pt>
                <c:pt idx="3659">
                  <c:v>914.86399999999981</c:v>
                </c:pt>
                <c:pt idx="3660">
                  <c:v>915.03099999999972</c:v>
                </c:pt>
                <c:pt idx="3661">
                  <c:v>915.19899999999996</c:v>
                </c:pt>
                <c:pt idx="3662">
                  <c:v>915.36599999999976</c:v>
                </c:pt>
                <c:pt idx="3663">
                  <c:v>915.53099999999972</c:v>
                </c:pt>
                <c:pt idx="3664">
                  <c:v>915.69799999999998</c:v>
                </c:pt>
                <c:pt idx="3665">
                  <c:v>915.86499999999978</c:v>
                </c:pt>
                <c:pt idx="3666">
                  <c:v>916.03099999999972</c:v>
                </c:pt>
                <c:pt idx="3667">
                  <c:v>916.19600000000003</c:v>
                </c:pt>
                <c:pt idx="3668">
                  <c:v>916.35999999999979</c:v>
                </c:pt>
                <c:pt idx="3669">
                  <c:v>916.52199999999982</c:v>
                </c:pt>
                <c:pt idx="3670">
                  <c:v>916.68499999999995</c:v>
                </c:pt>
                <c:pt idx="3671">
                  <c:v>916.84899999999982</c:v>
                </c:pt>
                <c:pt idx="3672">
                  <c:v>917.01400000000001</c:v>
                </c:pt>
                <c:pt idx="3673">
                  <c:v>917.18</c:v>
                </c:pt>
                <c:pt idx="3674">
                  <c:v>917.34599999999978</c:v>
                </c:pt>
                <c:pt idx="3675">
                  <c:v>917.52</c:v>
                </c:pt>
                <c:pt idx="3676">
                  <c:v>917.69100000000003</c:v>
                </c:pt>
                <c:pt idx="3677">
                  <c:v>917.86499999999978</c:v>
                </c:pt>
                <c:pt idx="3678">
                  <c:v>918.03399999999999</c:v>
                </c:pt>
                <c:pt idx="3679">
                  <c:v>918.20100000000002</c:v>
                </c:pt>
                <c:pt idx="3680">
                  <c:v>918.36499999999978</c:v>
                </c:pt>
                <c:pt idx="3681">
                  <c:v>918.52800000000002</c:v>
                </c:pt>
                <c:pt idx="3682">
                  <c:v>918.69</c:v>
                </c:pt>
                <c:pt idx="3683">
                  <c:v>918.85499999999979</c:v>
                </c:pt>
                <c:pt idx="3684">
                  <c:v>919.02199999999982</c:v>
                </c:pt>
                <c:pt idx="3685">
                  <c:v>919.18600000000004</c:v>
                </c:pt>
                <c:pt idx="3686">
                  <c:v>919.35099999999977</c:v>
                </c:pt>
                <c:pt idx="3687">
                  <c:v>919.51699999999983</c:v>
                </c:pt>
                <c:pt idx="3688">
                  <c:v>919.68100000000004</c:v>
                </c:pt>
                <c:pt idx="3689">
                  <c:v>919.84299999999962</c:v>
                </c:pt>
                <c:pt idx="3690">
                  <c:v>920.00599999999997</c:v>
                </c:pt>
                <c:pt idx="3691">
                  <c:v>920.16899999999998</c:v>
                </c:pt>
                <c:pt idx="3692">
                  <c:v>920.33299999999974</c:v>
                </c:pt>
                <c:pt idx="3693">
                  <c:v>920.50199999999973</c:v>
                </c:pt>
                <c:pt idx="3694">
                  <c:v>920.67100000000005</c:v>
                </c:pt>
                <c:pt idx="3695">
                  <c:v>920.84099999999978</c:v>
                </c:pt>
                <c:pt idx="3696">
                  <c:v>921.00800000000004</c:v>
                </c:pt>
                <c:pt idx="3697">
                  <c:v>921.17499999999995</c:v>
                </c:pt>
                <c:pt idx="3698">
                  <c:v>921.34299999999962</c:v>
                </c:pt>
                <c:pt idx="3699">
                  <c:v>921.51300000000003</c:v>
                </c:pt>
                <c:pt idx="3700">
                  <c:v>921.68600000000004</c:v>
                </c:pt>
                <c:pt idx="3701">
                  <c:v>921.85899999999981</c:v>
                </c:pt>
                <c:pt idx="3702">
                  <c:v>922.02800000000002</c:v>
                </c:pt>
                <c:pt idx="3703">
                  <c:v>922.19600000000003</c:v>
                </c:pt>
                <c:pt idx="3704">
                  <c:v>922.36399999999981</c:v>
                </c:pt>
                <c:pt idx="3705">
                  <c:v>922.53399999999999</c:v>
                </c:pt>
                <c:pt idx="3706">
                  <c:v>922.71</c:v>
                </c:pt>
                <c:pt idx="3707">
                  <c:v>922.88400000000001</c:v>
                </c:pt>
                <c:pt idx="3708">
                  <c:v>923.06199999999978</c:v>
                </c:pt>
                <c:pt idx="3709">
                  <c:v>923.23500000000001</c:v>
                </c:pt>
                <c:pt idx="3710">
                  <c:v>923.40499999999997</c:v>
                </c:pt>
                <c:pt idx="3711">
                  <c:v>923.57299999999998</c:v>
                </c:pt>
                <c:pt idx="3712">
                  <c:v>923.74300000000005</c:v>
                </c:pt>
                <c:pt idx="3713">
                  <c:v>923.90899999999999</c:v>
                </c:pt>
                <c:pt idx="3714">
                  <c:v>924.07500000000005</c:v>
                </c:pt>
                <c:pt idx="3715">
                  <c:v>924.23900000000003</c:v>
                </c:pt>
                <c:pt idx="3716">
                  <c:v>924.40599999999972</c:v>
                </c:pt>
                <c:pt idx="3717">
                  <c:v>924.57299999999998</c:v>
                </c:pt>
                <c:pt idx="3718">
                  <c:v>924.73900000000003</c:v>
                </c:pt>
                <c:pt idx="3719">
                  <c:v>924.90899999999999</c:v>
                </c:pt>
                <c:pt idx="3720">
                  <c:v>925.08199999999999</c:v>
                </c:pt>
                <c:pt idx="3721">
                  <c:v>925.25099999999998</c:v>
                </c:pt>
                <c:pt idx="3722">
                  <c:v>925.41899999999998</c:v>
                </c:pt>
                <c:pt idx="3723">
                  <c:v>925.58299999999997</c:v>
                </c:pt>
                <c:pt idx="3724">
                  <c:v>925.75099999999998</c:v>
                </c:pt>
                <c:pt idx="3725">
                  <c:v>925.91899999999998</c:v>
                </c:pt>
                <c:pt idx="3726">
                  <c:v>926.08799999999997</c:v>
                </c:pt>
                <c:pt idx="3727">
                  <c:v>926.25300000000004</c:v>
                </c:pt>
                <c:pt idx="3728">
                  <c:v>926.42099999999982</c:v>
                </c:pt>
                <c:pt idx="3729">
                  <c:v>926.58500000000004</c:v>
                </c:pt>
                <c:pt idx="3730">
                  <c:v>926.75099999999998</c:v>
                </c:pt>
                <c:pt idx="3731">
                  <c:v>926.9169999999998</c:v>
                </c:pt>
                <c:pt idx="3732">
                  <c:v>927.08600000000001</c:v>
                </c:pt>
                <c:pt idx="3733">
                  <c:v>927.25400000000002</c:v>
                </c:pt>
                <c:pt idx="3734">
                  <c:v>927.42099999999982</c:v>
                </c:pt>
                <c:pt idx="3735">
                  <c:v>927.58900000000006</c:v>
                </c:pt>
                <c:pt idx="3736">
                  <c:v>927.755</c:v>
                </c:pt>
                <c:pt idx="3737">
                  <c:v>927.91899999999998</c:v>
                </c:pt>
                <c:pt idx="3738">
                  <c:v>928.08699999999999</c:v>
                </c:pt>
                <c:pt idx="3739">
                  <c:v>928.25400000000002</c:v>
                </c:pt>
                <c:pt idx="3740">
                  <c:v>928.41599999999983</c:v>
                </c:pt>
                <c:pt idx="3741">
                  <c:v>928.577</c:v>
                </c:pt>
                <c:pt idx="3742">
                  <c:v>928.73599999999999</c:v>
                </c:pt>
                <c:pt idx="3743">
                  <c:v>928.89599999999996</c:v>
                </c:pt>
                <c:pt idx="3744">
                  <c:v>929.05399999999997</c:v>
                </c:pt>
                <c:pt idx="3745">
                  <c:v>929.21799999999996</c:v>
                </c:pt>
                <c:pt idx="3746">
                  <c:v>929.38</c:v>
                </c:pt>
                <c:pt idx="3747">
                  <c:v>929.54099999999983</c:v>
                </c:pt>
                <c:pt idx="3748">
                  <c:v>929.70299999999997</c:v>
                </c:pt>
                <c:pt idx="3749">
                  <c:v>929.86599999999976</c:v>
                </c:pt>
                <c:pt idx="3750">
                  <c:v>930.03099999999972</c:v>
                </c:pt>
                <c:pt idx="3751">
                  <c:v>930.197</c:v>
                </c:pt>
                <c:pt idx="3752">
                  <c:v>930.37</c:v>
                </c:pt>
                <c:pt idx="3753">
                  <c:v>930.54499999999996</c:v>
                </c:pt>
                <c:pt idx="3754">
                  <c:v>930.72299999999996</c:v>
                </c:pt>
                <c:pt idx="3755">
                  <c:v>930.89599999999996</c:v>
                </c:pt>
                <c:pt idx="3756">
                  <c:v>931.06499999999983</c:v>
                </c:pt>
                <c:pt idx="3757">
                  <c:v>931.23299999999972</c:v>
                </c:pt>
                <c:pt idx="3758">
                  <c:v>931.39599999999996</c:v>
                </c:pt>
                <c:pt idx="3759">
                  <c:v>931.56299999999976</c:v>
                </c:pt>
                <c:pt idx="3760">
                  <c:v>931.72699999999998</c:v>
                </c:pt>
                <c:pt idx="3761">
                  <c:v>931.88900000000001</c:v>
                </c:pt>
                <c:pt idx="3762">
                  <c:v>932.053</c:v>
                </c:pt>
                <c:pt idx="3763">
                  <c:v>932.21900000000005</c:v>
                </c:pt>
                <c:pt idx="3764">
                  <c:v>932.38699999999972</c:v>
                </c:pt>
                <c:pt idx="3765">
                  <c:v>932.55999999999983</c:v>
                </c:pt>
                <c:pt idx="3766">
                  <c:v>932.73099999999999</c:v>
                </c:pt>
                <c:pt idx="3767">
                  <c:v>932.90199999999982</c:v>
                </c:pt>
                <c:pt idx="3768">
                  <c:v>933.07100000000003</c:v>
                </c:pt>
                <c:pt idx="3769">
                  <c:v>933.23800000000006</c:v>
                </c:pt>
                <c:pt idx="3770">
                  <c:v>933.40899999999999</c:v>
                </c:pt>
                <c:pt idx="3771">
                  <c:v>933.58</c:v>
                </c:pt>
                <c:pt idx="3772">
                  <c:v>933.75199999999973</c:v>
                </c:pt>
                <c:pt idx="3773">
                  <c:v>933.92099999999982</c:v>
                </c:pt>
                <c:pt idx="3774">
                  <c:v>934.09400000000005</c:v>
                </c:pt>
                <c:pt idx="3775">
                  <c:v>934.26499999999999</c:v>
                </c:pt>
                <c:pt idx="3776">
                  <c:v>934.43599999999981</c:v>
                </c:pt>
                <c:pt idx="3777">
                  <c:v>934.60599999999999</c:v>
                </c:pt>
                <c:pt idx="3778">
                  <c:v>934.77700000000004</c:v>
                </c:pt>
                <c:pt idx="3779">
                  <c:v>934.94899999999996</c:v>
                </c:pt>
                <c:pt idx="3780">
                  <c:v>935.11699999999996</c:v>
                </c:pt>
                <c:pt idx="3781">
                  <c:v>935.28300000000002</c:v>
                </c:pt>
                <c:pt idx="3782">
                  <c:v>935.44899999999996</c:v>
                </c:pt>
                <c:pt idx="3783">
                  <c:v>935.61599999999999</c:v>
                </c:pt>
                <c:pt idx="3784">
                  <c:v>935.78599999999994</c:v>
                </c:pt>
                <c:pt idx="3785">
                  <c:v>935.95999999999981</c:v>
                </c:pt>
                <c:pt idx="3786">
                  <c:v>936.13099999999997</c:v>
                </c:pt>
                <c:pt idx="3787">
                  <c:v>936.29899999999998</c:v>
                </c:pt>
                <c:pt idx="3788">
                  <c:v>936.46400000000006</c:v>
                </c:pt>
                <c:pt idx="3789">
                  <c:v>936.63099999999997</c:v>
                </c:pt>
                <c:pt idx="3790">
                  <c:v>936.80099999999982</c:v>
                </c:pt>
                <c:pt idx="3791">
                  <c:v>936.97199999999998</c:v>
                </c:pt>
                <c:pt idx="3792">
                  <c:v>937.14099999999996</c:v>
                </c:pt>
                <c:pt idx="3793">
                  <c:v>937.31099999999981</c:v>
                </c:pt>
                <c:pt idx="3794">
                  <c:v>937.47900000000004</c:v>
                </c:pt>
                <c:pt idx="3795">
                  <c:v>937.64599999999996</c:v>
                </c:pt>
                <c:pt idx="3796">
                  <c:v>937.81199999999978</c:v>
                </c:pt>
                <c:pt idx="3797">
                  <c:v>937.97699999999998</c:v>
                </c:pt>
                <c:pt idx="3798">
                  <c:v>938.14300000000003</c:v>
                </c:pt>
                <c:pt idx="3799">
                  <c:v>938.31499999999983</c:v>
                </c:pt>
                <c:pt idx="3800">
                  <c:v>938.48699999999997</c:v>
                </c:pt>
                <c:pt idx="3801">
                  <c:v>938.66</c:v>
                </c:pt>
                <c:pt idx="3802">
                  <c:v>938.83299999999974</c:v>
                </c:pt>
                <c:pt idx="3803">
                  <c:v>939.00400000000002</c:v>
                </c:pt>
                <c:pt idx="3804">
                  <c:v>939.17200000000003</c:v>
                </c:pt>
                <c:pt idx="3805">
                  <c:v>939.33799999999974</c:v>
                </c:pt>
                <c:pt idx="3806">
                  <c:v>939.50300000000004</c:v>
                </c:pt>
                <c:pt idx="3807">
                  <c:v>939.66599999999983</c:v>
                </c:pt>
                <c:pt idx="3808">
                  <c:v>939.82799999999975</c:v>
                </c:pt>
                <c:pt idx="3809">
                  <c:v>939.99</c:v>
                </c:pt>
                <c:pt idx="3810">
                  <c:v>940.15099999999973</c:v>
                </c:pt>
                <c:pt idx="3811">
                  <c:v>940.30799999999977</c:v>
                </c:pt>
                <c:pt idx="3812">
                  <c:v>940.4649999999998</c:v>
                </c:pt>
                <c:pt idx="3813">
                  <c:v>940.62400000000002</c:v>
                </c:pt>
                <c:pt idx="3814">
                  <c:v>940.78099999999995</c:v>
                </c:pt>
                <c:pt idx="3815">
                  <c:v>940.93599999999981</c:v>
                </c:pt>
                <c:pt idx="3816">
                  <c:v>941.09400000000005</c:v>
                </c:pt>
                <c:pt idx="3817">
                  <c:v>941.255</c:v>
                </c:pt>
                <c:pt idx="3818">
                  <c:v>941.41800000000001</c:v>
                </c:pt>
                <c:pt idx="3819">
                  <c:v>941.57799999999997</c:v>
                </c:pt>
                <c:pt idx="3820">
                  <c:v>941.73400000000004</c:v>
                </c:pt>
                <c:pt idx="3821">
                  <c:v>941.88699999999972</c:v>
                </c:pt>
                <c:pt idx="3822">
                  <c:v>942.04</c:v>
                </c:pt>
                <c:pt idx="3823">
                  <c:v>942.19299999999998</c:v>
                </c:pt>
                <c:pt idx="3824">
                  <c:v>942.35099999999977</c:v>
                </c:pt>
                <c:pt idx="3825">
                  <c:v>942.50699999999972</c:v>
                </c:pt>
                <c:pt idx="3826">
                  <c:v>942.66300000000001</c:v>
                </c:pt>
                <c:pt idx="3827">
                  <c:v>942.81999999999982</c:v>
                </c:pt>
                <c:pt idx="3828">
                  <c:v>942.97900000000004</c:v>
                </c:pt>
                <c:pt idx="3829">
                  <c:v>943.13400000000001</c:v>
                </c:pt>
                <c:pt idx="3830">
                  <c:v>943.28399999999999</c:v>
                </c:pt>
                <c:pt idx="3831">
                  <c:v>943.43899999999996</c:v>
                </c:pt>
                <c:pt idx="3832">
                  <c:v>943.59400000000005</c:v>
                </c:pt>
                <c:pt idx="3833">
                  <c:v>943.75400000000002</c:v>
                </c:pt>
                <c:pt idx="3834">
                  <c:v>943.91599999999983</c:v>
                </c:pt>
                <c:pt idx="3835">
                  <c:v>944.07500000000005</c:v>
                </c:pt>
                <c:pt idx="3836">
                  <c:v>944.23199999999997</c:v>
                </c:pt>
                <c:pt idx="3837">
                  <c:v>944.39300000000003</c:v>
                </c:pt>
                <c:pt idx="3838">
                  <c:v>944.55199999999979</c:v>
                </c:pt>
                <c:pt idx="3839">
                  <c:v>944.71199999999999</c:v>
                </c:pt>
                <c:pt idx="3840">
                  <c:v>944.8689999999998</c:v>
                </c:pt>
                <c:pt idx="3841">
                  <c:v>945.03099999999972</c:v>
                </c:pt>
                <c:pt idx="3842">
                  <c:v>945.19100000000003</c:v>
                </c:pt>
                <c:pt idx="3843">
                  <c:v>945.3499999999998</c:v>
                </c:pt>
                <c:pt idx="3844">
                  <c:v>945.51</c:v>
                </c:pt>
                <c:pt idx="3845">
                  <c:v>945.67</c:v>
                </c:pt>
                <c:pt idx="3846">
                  <c:v>945.83099999999979</c:v>
                </c:pt>
                <c:pt idx="3847">
                  <c:v>945.99</c:v>
                </c:pt>
                <c:pt idx="3848">
                  <c:v>946.14499999999998</c:v>
                </c:pt>
                <c:pt idx="3849">
                  <c:v>946.29700000000003</c:v>
                </c:pt>
                <c:pt idx="3850">
                  <c:v>946.45299999999975</c:v>
                </c:pt>
                <c:pt idx="3851">
                  <c:v>946.61</c:v>
                </c:pt>
                <c:pt idx="3852">
                  <c:v>946.77099999999996</c:v>
                </c:pt>
                <c:pt idx="3853">
                  <c:v>946.93299999999977</c:v>
                </c:pt>
                <c:pt idx="3854">
                  <c:v>947.09500000000003</c:v>
                </c:pt>
                <c:pt idx="3855">
                  <c:v>947.25199999999973</c:v>
                </c:pt>
                <c:pt idx="3856">
                  <c:v>947.41099999999972</c:v>
                </c:pt>
                <c:pt idx="3857">
                  <c:v>947.57</c:v>
                </c:pt>
                <c:pt idx="3858">
                  <c:v>947.72900000000004</c:v>
                </c:pt>
                <c:pt idx="3859">
                  <c:v>947.88599999999997</c:v>
                </c:pt>
                <c:pt idx="3860">
                  <c:v>948.03800000000001</c:v>
                </c:pt>
                <c:pt idx="3861">
                  <c:v>948.19100000000003</c:v>
                </c:pt>
                <c:pt idx="3862">
                  <c:v>948.34299999999962</c:v>
                </c:pt>
                <c:pt idx="3863">
                  <c:v>948.49699999999996</c:v>
                </c:pt>
                <c:pt idx="3864">
                  <c:v>948.65199999999982</c:v>
                </c:pt>
                <c:pt idx="3865">
                  <c:v>948.80799999999977</c:v>
                </c:pt>
                <c:pt idx="3866">
                  <c:v>948.96599999999978</c:v>
                </c:pt>
                <c:pt idx="3867">
                  <c:v>949.125</c:v>
                </c:pt>
                <c:pt idx="3868">
                  <c:v>949.28200000000004</c:v>
                </c:pt>
                <c:pt idx="3869">
                  <c:v>949.43399999999997</c:v>
                </c:pt>
                <c:pt idx="3870">
                  <c:v>949.58600000000001</c:v>
                </c:pt>
                <c:pt idx="3871">
                  <c:v>949.73800000000006</c:v>
                </c:pt>
                <c:pt idx="3872">
                  <c:v>949.89400000000001</c:v>
                </c:pt>
                <c:pt idx="3873">
                  <c:v>950.05</c:v>
                </c:pt>
                <c:pt idx="3874">
                  <c:v>950.20500000000004</c:v>
                </c:pt>
                <c:pt idx="3875">
                  <c:v>950.35799999999949</c:v>
                </c:pt>
                <c:pt idx="3876">
                  <c:v>950.51599999999996</c:v>
                </c:pt>
                <c:pt idx="3877">
                  <c:v>950.67499999999995</c:v>
                </c:pt>
                <c:pt idx="3878">
                  <c:v>950.83399999999972</c:v>
                </c:pt>
                <c:pt idx="3879">
                  <c:v>950.99400000000003</c:v>
                </c:pt>
                <c:pt idx="3880">
                  <c:v>951.154</c:v>
                </c:pt>
                <c:pt idx="3881">
                  <c:v>951.31399999999996</c:v>
                </c:pt>
                <c:pt idx="3882">
                  <c:v>951.47400000000005</c:v>
                </c:pt>
                <c:pt idx="3883">
                  <c:v>951.63499999999999</c:v>
                </c:pt>
                <c:pt idx="3884">
                  <c:v>951.79700000000003</c:v>
                </c:pt>
                <c:pt idx="3885">
                  <c:v>951.95599999999979</c:v>
                </c:pt>
                <c:pt idx="3886">
                  <c:v>952.11599999999999</c:v>
                </c:pt>
                <c:pt idx="3887">
                  <c:v>952.274</c:v>
                </c:pt>
                <c:pt idx="3888">
                  <c:v>952.43299999999977</c:v>
                </c:pt>
                <c:pt idx="3889">
                  <c:v>952.596</c:v>
                </c:pt>
                <c:pt idx="3890">
                  <c:v>952.76300000000003</c:v>
                </c:pt>
                <c:pt idx="3891">
                  <c:v>952.92999999999984</c:v>
                </c:pt>
                <c:pt idx="3892">
                  <c:v>953.09699999999998</c:v>
                </c:pt>
                <c:pt idx="3893">
                  <c:v>953.26</c:v>
                </c:pt>
                <c:pt idx="3894">
                  <c:v>953.41899999999998</c:v>
                </c:pt>
                <c:pt idx="3895">
                  <c:v>953.57500000000005</c:v>
                </c:pt>
                <c:pt idx="3896">
                  <c:v>953.73199999999997</c:v>
                </c:pt>
                <c:pt idx="3897">
                  <c:v>953.88900000000001</c:v>
                </c:pt>
                <c:pt idx="3898">
                  <c:v>954.04499999999996</c:v>
                </c:pt>
                <c:pt idx="3899">
                  <c:v>954.20299999999997</c:v>
                </c:pt>
                <c:pt idx="3900">
                  <c:v>954.36300000000006</c:v>
                </c:pt>
                <c:pt idx="3901">
                  <c:v>954.52</c:v>
                </c:pt>
                <c:pt idx="3902">
                  <c:v>954.67600000000004</c:v>
                </c:pt>
                <c:pt idx="3903">
                  <c:v>954.83099999999979</c:v>
                </c:pt>
                <c:pt idx="3904">
                  <c:v>954.98500000000001</c:v>
                </c:pt>
                <c:pt idx="3905">
                  <c:v>955.13900000000001</c:v>
                </c:pt>
                <c:pt idx="3906">
                  <c:v>955.298</c:v>
                </c:pt>
                <c:pt idx="3907">
                  <c:v>955.45699999999977</c:v>
                </c:pt>
                <c:pt idx="3908">
                  <c:v>955.61699999999996</c:v>
                </c:pt>
                <c:pt idx="3909">
                  <c:v>955.77700000000004</c:v>
                </c:pt>
                <c:pt idx="3910">
                  <c:v>955.93599999999981</c:v>
                </c:pt>
                <c:pt idx="3911">
                  <c:v>956.09299999999996</c:v>
                </c:pt>
                <c:pt idx="3912">
                  <c:v>956.25199999999973</c:v>
                </c:pt>
                <c:pt idx="3913">
                  <c:v>956.41199999999981</c:v>
                </c:pt>
                <c:pt idx="3914">
                  <c:v>956.572</c:v>
                </c:pt>
                <c:pt idx="3915">
                  <c:v>956.73299999999972</c:v>
                </c:pt>
                <c:pt idx="3916">
                  <c:v>956.89300000000003</c:v>
                </c:pt>
                <c:pt idx="3917">
                  <c:v>957.05099999999982</c:v>
                </c:pt>
                <c:pt idx="3918">
                  <c:v>957.20699999999999</c:v>
                </c:pt>
                <c:pt idx="3919">
                  <c:v>957.35999999999979</c:v>
                </c:pt>
                <c:pt idx="3920">
                  <c:v>957.51499999999999</c:v>
                </c:pt>
                <c:pt idx="3921">
                  <c:v>957.67100000000005</c:v>
                </c:pt>
                <c:pt idx="3922">
                  <c:v>957.82699999999977</c:v>
                </c:pt>
                <c:pt idx="3923">
                  <c:v>957.98599999999999</c:v>
                </c:pt>
                <c:pt idx="3924">
                  <c:v>958.14300000000003</c:v>
                </c:pt>
                <c:pt idx="3925">
                  <c:v>958.30099999999982</c:v>
                </c:pt>
                <c:pt idx="3926">
                  <c:v>958.45799999999974</c:v>
                </c:pt>
                <c:pt idx="3927">
                  <c:v>958.61300000000006</c:v>
                </c:pt>
                <c:pt idx="3928">
                  <c:v>958.76900000000001</c:v>
                </c:pt>
                <c:pt idx="3929">
                  <c:v>958.93099999999981</c:v>
                </c:pt>
                <c:pt idx="3930">
                  <c:v>959.09100000000001</c:v>
                </c:pt>
                <c:pt idx="3931">
                  <c:v>959.24900000000002</c:v>
                </c:pt>
                <c:pt idx="3932">
                  <c:v>959.40599999999972</c:v>
                </c:pt>
                <c:pt idx="3933">
                  <c:v>959.55799999999977</c:v>
                </c:pt>
                <c:pt idx="3934">
                  <c:v>959.71100000000001</c:v>
                </c:pt>
                <c:pt idx="3935">
                  <c:v>959.86300000000006</c:v>
                </c:pt>
                <c:pt idx="3936">
                  <c:v>960.01900000000001</c:v>
                </c:pt>
                <c:pt idx="3937">
                  <c:v>960.17700000000002</c:v>
                </c:pt>
                <c:pt idx="3938">
                  <c:v>960.33399999999972</c:v>
                </c:pt>
                <c:pt idx="3939">
                  <c:v>960.48800000000006</c:v>
                </c:pt>
                <c:pt idx="3940">
                  <c:v>960.64300000000003</c:v>
                </c:pt>
                <c:pt idx="3941">
                  <c:v>960.803</c:v>
                </c:pt>
                <c:pt idx="3942">
                  <c:v>960.9649999999998</c:v>
                </c:pt>
                <c:pt idx="3943">
                  <c:v>961.12300000000005</c:v>
                </c:pt>
                <c:pt idx="3944">
                  <c:v>961.28</c:v>
                </c:pt>
                <c:pt idx="3945">
                  <c:v>961.43399999999997</c:v>
                </c:pt>
                <c:pt idx="3946">
                  <c:v>961.59199999999998</c:v>
                </c:pt>
                <c:pt idx="3947">
                  <c:v>961.75</c:v>
                </c:pt>
                <c:pt idx="3948">
                  <c:v>961.90800000000002</c:v>
                </c:pt>
                <c:pt idx="3949">
                  <c:v>962.0659999999998</c:v>
                </c:pt>
                <c:pt idx="3950">
                  <c:v>962.221</c:v>
                </c:pt>
                <c:pt idx="3951">
                  <c:v>962.375</c:v>
                </c:pt>
                <c:pt idx="3952">
                  <c:v>962.52699999999982</c:v>
                </c:pt>
                <c:pt idx="3953">
                  <c:v>962.68100000000004</c:v>
                </c:pt>
                <c:pt idx="3954">
                  <c:v>962.83799999999974</c:v>
                </c:pt>
                <c:pt idx="3955">
                  <c:v>962.99400000000003</c:v>
                </c:pt>
                <c:pt idx="3956">
                  <c:v>963.149</c:v>
                </c:pt>
                <c:pt idx="3957">
                  <c:v>963.30799999999977</c:v>
                </c:pt>
                <c:pt idx="3958">
                  <c:v>963.46799999999962</c:v>
                </c:pt>
                <c:pt idx="3959">
                  <c:v>963.62900000000002</c:v>
                </c:pt>
                <c:pt idx="3960">
                  <c:v>963.79</c:v>
                </c:pt>
                <c:pt idx="3961">
                  <c:v>963.94399999999996</c:v>
                </c:pt>
                <c:pt idx="3962">
                  <c:v>964.096</c:v>
                </c:pt>
                <c:pt idx="3963">
                  <c:v>964.24900000000002</c:v>
                </c:pt>
                <c:pt idx="3964">
                  <c:v>964.40099999999973</c:v>
                </c:pt>
                <c:pt idx="3965">
                  <c:v>964.55599999999981</c:v>
                </c:pt>
                <c:pt idx="3966">
                  <c:v>964.71500000000003</c:v>
                </c:pt>
                <c:pt idx="3967">
                  <c:v>964.875</c:v>
                </c:pt>
                <c:pt idx="3968">
                  <c:v>965.03499999999997</c:v>
                </c:pt>
                <c:pt idx="3969">
                  <c:v>965.19200000000001</c:v>
                </c:pt>
                <c:pt idx="3970">
                  <c:v>965.34699999999975</c:v>
                </c:pt>
                <c:pt idx="3971">
                  <c:v>965.505</c:v>
                </c:pt>
                <c:pt idx="3972">
                  <c:v>965.66499999999996</c:v>
                </c:pt>
                <c:pt idx="3973">
                  <c:v>965.82799999999975</c:v>
                </c:pt>
                <c:pt idx="3974">
                  <c:v>965.995</c:v>
                </c:pt>
                <c:pt idx="3975">
                  <c:v>966.16099999999972</c:v>
                </c:pt>
                <c:pt idx="3976">
                  <c:v>966.32399999999996</c:v>
                </c:pt>
                <c:pt idx="3977">
                  <c:v>966.48699999999997</c:v>
                </c:pt>
                <c:pt idx="3978">
                  <c:v>966.64800000000002</c:v>
                </c:pt>
                <c:pt idx="3979">
                  <c:v>966.80699999999979</c:v>
                </c:pt>
                <c:pt idx="3980">
                  <c:v>966.96799999999962</c:v>
                </c:pt>
                <c:pt idx="3981">
                  <c:v>967.12599999999998</c:v>
                </c:pt>
                <c:pt idx="3982">
                  <c:v>967.28200000000004</c:v>
                </c:pt>
                <c:pt idx="3983">
                  <c:v>967.43799999999976</c:v>
                </c:pt>
                <c:pt idx="3984">
                  <c:v>967.596</c:v>
                </c:pt>
                <c:pt idx="3985">
                  <c:v>967.75300000000004</c:v>
                </c:pt>
                <c:pt idx="3986">
                  <c:v>967.91399999999999</c:v>
                </c:pt>
                <c:pt idx="3987">
                  <c:v>968.07299999999998</c:v>
                </c:pt>
                <c:pt idx="3988">
                  <c:v>968.23299999999972</c:v>
                </c:pt>
                <c:pt idx="3989">
                  <c:v>968.39</c:v>
                </c:pt>
                <c:pt idx="3990">
                  <c:v>968.55099999999982</c:v>
                </c:pt>
                <c:pt idx="3991">
                  <c:v>968.71</c:v>
                </c:pt>
                <c:pt idx="3992">
                  <c:v>968.86699999999962</c:v>
                </c:pt>
                <c:pt idx="3993">
                  <c:v>969.02300000000002</c:v>
                </c:pt>
                <c:pt idx="3994">
                  <c:v>969.18</c:v>
                </c:pt>
                <c:pt idx="3995">
                  <c:v>969.33499999999981</c:v>
                </c:pt>
                <c:pt idx="3996">
                  <c:v>969.49300000000005</c:v>
                </c:pt>
                <c:pt idx="3997">
                  <c:v>969.65099999999973</c:v>
                </c:pt>
                <c:pt idx="3998">
                  <c:v>969.80799999999977</c:v>
                </c:pt>
                <c:pt idx="3999">
                  <c:v>969.971</c:v>
                </c:pt>
                <c:pt idx="4000">
                  <c:v>970.13199999999972</c:v>
                </c:pt>
                <c:pt idx="4001">
                  <c:v>970.29399999999998</c:v>
                </c:pt>
                <c:pt idx="4002">
                  <c:v>970.45799999999974</c:v>
                </c:pt>
                <c:pt idx="4003">
                  <c:v>970.62300000000005</c:v>
                </c:pt>
                <c:pt idx="4004">
                  <c:v>970.78800000000001</c:v>
                </c:pt>
                <c:pt idx="4005">
                  <c:v>970.94899999999996</c:v>
                </c:pt>
                <c:pt idx="4006">
                  <c:v>971.10900000000004</c:v>
                </c:pt>
                <c:pt idx="4007">
                  <c:v>971.27</c:v>
                </c:pt>
                <c:pt idx="4008">
                  <c:v>971.43299999999977</c:v>
                </c:pt>
                <c:pt idx="4009">
                  <c:v>971.59699999999998</c:v>
                </c:pt>
                <c:pt idx="4010">
                  <c:v>971.76</c:v>
                </c:pt>
                <c:pt idx="4011">
                  <c:v>971.9169999999998</c:v>
                </c:pt>
                <c:pt idx="4012">
                  <c:v>972.08100000000002</c:v>
                </c:pt>
                <c:pt idx="4013">
                  <c:v>972.24699999999996</c:v>
                </c:pt>
                <c:pt idx="4014">
                  <c:v>972.40599999999972</c:v>
                </c:pt>
                <c:pt idx="4015">
                  <c:v>972.55999999999983</c:v>
                </c:pt>
                <c:pt idx="4016">
                  <c:v>972.71600000000001</c:v>
                </c:pt>
                <c:pt idx="4017">
                  <c:v>972.87300000000005</c:v>
                </c:pt>
                <c:pt idx="4018">
                  <c:v>973.03199999999981</c:v>
                </c:pt>
                <c:pt idx="4019">
                  <c:v>973.18799999999999</c:v>
                </c:pt>
                <c:pt idx="4020">
                  <c:v>973.3449999999998</c:v>
                </c:pt>
                <c:pt idx="4021">
                  <c:v>973.50400000000002</c:v>
                </c:pt>
                <c:pt idx="4022">
                  <c:v>973.66300000000001</c:v>
                </c:pt>
                <c:pt idx="4023">
                  <c:v>973.82199999999978</c:v>
                </c:pt>
                <c:pt idx="4024">
                  <c:v>973.98099999999999</c:v>
                </c:pt>
                <c:pt idx="4025">
                  <c:v>974.14400000000001</c:v>
                </c:pt>
                <c:pt idx="4026">
                  <c:v>974.303</c:v>
                </c:pt>
                <c:pt idx="4027">
                  <c:v>974.45899999999972</c:v>
                </c:pt>
                <c:pt idx="4028">
                  <c:v>974.61699999999996</c:v>
                </c:pt>
                <c:pt idx="4029">
                  <c:v>974.77499999999998</c:v>
                </c:pt>
                <c:pt idx="4030">
                  <c:v>974.93199999999979</c:v>
                </c:pt>
                <c:pt idx="4031">
                  <c:v>975.08900000000006</c:v>
                </c:pt>
                <c:pt idx="4032">
                  <c:v>975.245</c:v>
                </c:pt>
                <c:pt idx="4033">
                  <c:v>975.404</c:v>
                </c:pt>
                <c:pt idx="4034">
                  <c:v>975.55999999999983</c:v>
                </c:pt>
                <c:pt idx="4035">
                  <c:v>975.71600000000001</c:v>
                </c:pt>
                <c:pt idx="4036">
                  <c:v>975.87400000000002</c:v>
                </c:pt>
                <c:pt idx="4037">
                  <c:v>976.03399999999999</c:v>
                </c:pt>
                <c:pt idx="4038">
                  <c:v>976.19299999999998</c:v>
                </c:pt>
                <c:pt idx="4039">
                  <c:v>976.3529999999995</c:v>
                </c:pt>
                <c:pt idx="4040">
                  <c:v>976.51400000000001</c:v>
                </c:pt>
                <c:pt idx="4041">
                  <c:v>976.673</c:v>
                </c:pt>
                <c:pt idx="4042">
                  <c:v>976.82899999999972</c:v>
                </c:pt>
                <c:pt idx="4043">
                  <c:v>976.98699999999997</c:v>
                </c:pt>
                <c:pt idx="4044">
                  <c:v>977.14199999999983</c:v>
                </c:pt>
                <c:pt idx="4045">
                  <c:v>977.3</c:v>
                </c:pt>
                <c:pt idx="4046">
                  <c:v>977.45799999999974</c:v>
                </c:pt>
                <c:pt idx="4047">
                  <c:v>977.61599999999999</c:v>
                </c:pt>
                <c:pt idx="4048">
                  <c:v>977.77200000000005</c:v>
                </c:pt>
                <c:pt idx="4049">
                  <c:v>977.93199999999979</c:v>
                </c:pt>
                <c:pt idx="4050">
                  <c:v>978.09500000000003</c:v>
                </c:pt>
                <c:pt idx="4051">
                  <c:v>978.255</c:v>
                </c:pt>
                <c:pt idx="4052">
                  <c:v>978.41800000000001</c:v>
                </c:pt>
                <c:pt idx="4053">
                  <c:v>978.58</c:v>
                </c:pt>
                <c:pt idx="4054">
                  <c:v>978.73800000000006</c:v>
                </c:pt>
                <c:pt idx="4055">
                  <c:v>978.89599999999996</c:v>
                </c:pt>
                <c:pt idx="4056">
                  <c:v>979.05899999999997</c:v>
                </c:pt>
                <c:pt idx="4057">
                  <c:v>979.22199999999998</c:v>
                </c:pt>
                <c:pt idx="4058">
                  <c:v>979.38499999999999</c:v>
                </c:pt>
                <c:pt idx="4059">
                  <c:v>979.54499999999996</c:v>
                </c:pt>
                <c:pt idx="4060">
                  <c:v>979.702</c:v>
                </c:pt>
                <c:pt idx="4061">
                  <c:v>979.85999999999979</c:v>
                </c:pt>
                <c:pt idx="4062">
                  <c:v>980.01699999999983</c:v>
                </c:pt>
                <c:pt idx="4063">
                  <c:v>980.18</c:v>
                </c:pt>
                <c:pt idx="4064">
                  <c:v>980.34199999999976</c:v>
                </c:pt>
                <c:pt idx="4065">
                  <c:v>980.50099999999998</c:v>
                </c:pt>
                <c:pt idx="4066">
                  <c:v>980.66099999999972</c:v>
                </c:pt>
                <c:pt idx="4067">
                  <c:v>980.82299999999975</c:v>
                </c:pt>
                <c:pt idx="4068">
                  <c:v>980.98400000000004</c:v>
                </c:pt>
                <c:pt idx="4069">
                  <c:v>981.14599999999996</c:v>
                </c:pt>
                <c:pt idx="4070">
                  <c:v>981.30599999999981</c:v>
                </c:pt>
                <c:pt idx="4071">
                  <c:v>981.46400000000006</c:v>
                </c:pt>
                <c:pt idx="4072">
                  <c:v>981.62300000000005</c:v>
                </c:pt>
                <c:pt idx="4073">
                  <c:v>981.78499999999997</c:v>
                </c:pt>
                <c:pt idx="4074">
                  <c:v>981.94699999999978</c:v>
                </c:pt>
                <c:pt idx="4075">
                  <c:v>982.10500000000002</c:v>
                </c:pt>
                <c:pt idx="4076">
                  <c:v>982.26</c:v>
                </c:pt>
                <c:pt idx="4077">
                  <c:v>982.41499999999996</c:v>
                </c:pt>
                <c:pt idx="4078">
                  <c:v>982.57</c:v>
                </c:pt>
                <c:pt idx="4079">
                  <c:v>982.72699999999998</c:v>
                </c:pt>
                <c:pt idx="4080">
                  <c:v>982.88800000000003</c:v>
                </c:pt>
                <c:pt idx="4081">
                  <c:v>983.05099999999982</c:v>
                </c:pt>
                <c:pt idx="4082">
                  <c:v>983.21500000000003</c:v>
                </c:pt>
                <c:pt idx="4083">
                  <c:v>983.375</c:v>
                </c:pt>
                <c:pt idx="4084">
                  <c:v>983.53599999999972</c:v>
                </c:pt>
                <c:pt idx="4085">
                  <c:v>983.70100000000002</c:v>
                </c:pt>
                <c:pt idx="4086">
                  <c:v>983.86099999999976</c:v>
                </c:pt>
                <c:pt idx="4087">
                  <c:v>984.02</c:v>
                </c:pt>
                <c:pt idx="4088">
                  <c:v>984.17700000000002</c:v>
                </c:pt>
                <c:pt idx="4089">
                  <c:v>984.33499999999981</c:v>
                </c:pt>
                <c:pt idx="4090">
                  <c:v>984.495</c:v>
                </c:pt>
                <c:pt idx="4091">
                  <c:v>984.65199999999982</c:v>
                </c:pt>
                <c:pt idx="4092">
                  <c:v>984.81199999999978</c:v>
                </c:pt>
                <c:pt idx="4093">
                  <c:v>984.97299999999996</c:v>
                </c:pt>
                <c:pt idx="4094">
                  <c:v>985.13</c:v>
                </c:pt>
                <c:pt idx="4095">
                  <c:v>985.28800000000001</c:v>
                </c:pt>
                <c:pt idx="4096">
                  <c:v>985.44199999999978</c:v>
                </c:pt>
                <c:pt idx="4097">
                  <c:v>985.59299999999996</c:v>
                </c:pt>
                <c:pt idx="4098">
                  <c:v>985.74800000000005</c:v>
                </c:pt>
                <c:pt idx="4099">
                  <c:v>985.90199999999982</c:v>
                </c:pt>
                <c:pt idx="4100">
                  <c:v>986.06199999999978</c:v>
                </c:pt>
                <c:pt idx="4101">
                  <c:v>986.23500000000001</c:v>
                </c:pt>
                <c:pt idx="4102">
                  <c:v>986.41300000000001</c:v>
                </c:pt>
                <c:pt idx="4103">
                  <c:v>986.59699999999998</c:v>
                </c:pt>
                <c:pt idx="4104">
                  <c:v>986.78499999999997</c:v>
                </c:pt>
                <c:pt idx="4105">
                  <c:v>986.97699999999998</c:v>
                </c:pt>
                <c:pt idx="4106">
                  <c:v>987.16499999999996</c:v>
                </c:pt>
                <c:pt idx="4107">
                  <c:v>987.3499999999998</c:v>
                </c:pt>
                <c:pt idx="4108">
                  <c:v>987.52800000000002</c:v>
                </c:pt>
                <c:pt idx="4109">
                  <c:v>987.70699999999999</c:v>
                </c:pt>
                <c:pt idx="4110">
                  <c:v>987.88599999999997</c:v>
                </c:pt>
                <c:pt idx="4111">
                  <c:v>988.06699999999978</c:v>
                </c:pt>
                <c:pt idx="4112">
                  <c:v>988.25</c:v>
                </c:pt>
                <c:pt idx="4113">
                  <c:v>988.43799999999976</c:v>
                </c:pt>
                <c:pt idx="4114">
                  <c:v>988.62</c:v>
                </c:pt>
                <c:pt idx="4115">
                  <c:v>988.79899999999998</c:v>
                </c:pt>
                <c:pt idx="4116">
                  <c:v>988.976</c:v>
                </c:pt>
                <c:pt idx="4117">
                  <c:v>989.15099999999973</c:v>
                </c:pt>
                <c:pt idx="4118">
                  <c:v>989.32799999999975</c:v>
                </c:pt>
                <c:pt idx="4119">
                  <c:v>989.50599999999997</c:v>
                </c:pt>
                <c:pt idx="4120">
                  <c:v>989.68299999999999</c:v>
                </c:pt>
                <c:pt idx="4121">
                  <c:v>989.85999999999979</c:v>
                </c:pt>
                <c:pt idx="4122">
                  <c:v>990.03899999999999</c:v>
                </c:pt>
                <c:pt idx="4123">
                  <c:v>990.221</c:v>
                </c:pt>
                <c:pt idx="4124">
                  <c:v>990.39699999999982</c:v>
                </c:pt>
                <c:pt idx="4125">
                  <c:v>990.56899999999996</c:v>
                </c:pt>
                <c:pt idx="4126">
                  <c:v>990.74</c:v>
                </c:pt>
                <c:pt idx="4127">
                  <c:v>990.91399999999999</c:v>
                </c:pt>
                <c:pt idx="4128">
                  <c:v>991.09199999999998</c:v>
                </c:pt>
                <c:pt idx="4129">
                  <c:v>991.274</c:v>
                </c:pt>
                <c:pt idx="4130">
                  <c:v>991.45399999999972</c:v>
                </c:pt>
                <c:pt idx="4131">
                  <c:v>991.64199999999983</c:v>
                </c:pt>
                <c:pt idx="4132">
                  <c:v>991.82999999999981</c:v>
                </c:pt>
                <c:pt idx="4133">
                  <c:v>992.01599999999996</c:v>
                </c:pt>
                <c:pt idx="4134">
                  <c:v>992.20100000000002</c:v>
                </c:pt>
                <c:pt idx="4135">
                  <c:v>992.38400000000001</c:v>
                </c:pt>
                <c:pt idx="4136">
                  <c:v>992.56199999999978</c:v>
                </c:pt>
                <c:pt idx="4137">
                  <c:v>992.74400000000003</c:v>
                </c:pt>
                <c:pt idx="4138">
                  <c:v>992.93199999999979</c:v>
                </c:pt>
                <c:pt idx="4139">
                  <c:v>993.11900000000003</c:v>
                </c:pt>
                <c:pt idx="4140">
                  <c:v>993.30099999999982</c:v>
                </c:pt>
                <c:pt idx="4141">
                  <c:v>993.47900000000004</c:v>
                </c:pt>
                <c:pt idx="4142">
                  <c:v>993.65899999999999</c:v>
                </c:pt>
                <c:pt idx="4143">
                  <c:v>993.83799999999974</c:v>
                </c:pt>
                <c:pt idx="4144">
                  <c:v>994.01300000000003</c:v>
                </c:pt>
                <c:pt idx="4145">
                  <c:v>994.18499999999995</c:v>
                </c:pt>
                <c:pt idx="4146">
                  <c:v>994.35699999999974</c:v>
                </c:pt>
                <c:pt idx="4147">
                  <c:v>994.53</c:v>
                </c:pt>
                <c:pt idx="4148">
                  <c:v>994.70799999999997</c:v>
                </c:pt>
                <c:pt idx="4149">
                  <c:v>994.88599999999997</c:v>
                </c:pt>
                <c:pt idx="4150">
                  <c:v>995.06299999999976</c:v>
                </c:pt>
                <c:pt idx="4151">
                  <c:v>995.23900000000003</c:v>
                </c:pt>
                <c:pt idx="4152">
                  <c:v>995.42</c:v>
                </c:pt>
                <c:pt idx="4153">
                  <c:v>995.60699999999997</c:v>
                </c:pt>
                <c:pt idx="4154">
                  <c:v>995.79</c:v>
                </c:pt>
                <c:pt idx="4155">
                  <c:v>995.97199999999998</c:v>
                </c:pt>
                <c:pt idx="4156">
                  <c:v>996.15199999999982</c:v>
                </c:pt>
                <c:pt idx="4157">
                  <c:v>996.33299999999974</c:v>
                </c:pt>
                <c:pt idx="4158">
                  <c:v>996.51300000000003</c:v>
                </c:pt>
                <c:pt idx="4159">
                  <c:v>996.69200000000001</c:v>
                </c:pt>
                <c:pt idx="4160">
                  <c:v>996.87</c:v>
                </c:pt>
                <c:pt idx="4161">
                  <c:v>997.048</c:v>
                </c:pt>
                <c:pt idx="4162">
                  <c:v>997.23</c:v>
                </c:pt>
                <c:pt idx="4163">
                  <c:v>997.41</c:v>
                </c:pt>
                <c:pt idx="4164">
                  <c:v>997.59199999999998</c:v>
                </c:pt>
                <c:pt idx="4165">
                  <c:v>997.77300000000002</c:v>
                </c:pt>
                <c:pt idx="4166">
                  <c:v>997.95199999999977</c:v>
                </c:pt>
                <c:pt idx="4167">
                  <c:v>998.12900000000002</c:v>
                </c:pt>
                <c:pt idx="4168">
                  <c:v>998.30999999999983</c:v>
                </c:pt>
                <c:pt idx="4169">
                  <c:v>998.48900000000003</c:v>
                </c:pt>
                <c:pt idx="4170">
                  <c:v>998.66899999999998</c:v>
                </c:pt>
                <c:pt idx="4171">
                  <c:v>998.85199999999975</c:v>
                </c:pt>
                <c:pt idx="4172">
                  <c:v>999.04</c:v>
                </c:pt>
                <c:pt idx="4173">
                  <c:v>999.22400000000005</c:v>
                </c:pt>
                <c:pt idx="4174">
                  <c:v>999.399</c:v>
                </c:pt>
                <c:pt idx="4175">
                  <c:v>999.57399999999996</c:v>
                </c:pt>
                <c:pt idx="4176">
                  <c:v>999.75699999999972</c:v>
                </c:pt>
                <c:pt idx="4177">
                  <c:v>999.93799999999976</c:v>
                </c:pt>
                <c:pt idx="4178">
                  <c:v>1000.1180000000001</c:v>
                </c:pt>
                <c:pt idx="4179">
                  <c:v>1000.298</c:v>
                </c:pt>
                <c:pt idx="4180">
                  <c:v>1000.477</c:v>
                </c:pt>
                <c:pt idx="4181">
                  <c:v>1000.653</c:v>
                </c:pt>
                <c:pt idx="4182">
                  <c:v>1000.828</c:v>
                </c:pt>
                <c:pt idx="4183">
                  <c:v>1000.999</c:v>
                </c:pt>
                <c:pt idx="4184">
                  <c:v>1001.176</c:v>
                </c:pt>
                <c:pt idx="4185">
                  <c:v>1001.352</c:v>
                </c:pt>
                <c:pt idx="4186">
                  <c:v>1001.528</c:v>
                </c:pt>
                <c:pt idx="4187">
                  <c:v>1001.703</c:v>
                </c:pt>
                <c:pt idx="4188">
                  <c:v>1001.878</c:v>
                </c:pt>
                <c:pt idx="4189">
                  <c:v>1002.057</c:v>
                </c:pt>
                <c:pt idx="4190">
                  <c:v>1002.234</c:v>
                </c:pt>
                <c:pt idx="4191">
                  <c:v>1002.407</c:v>
                </c:pt>
                <c:pt idx="4192">
                  <c:v>1002.586</c:v>
                </c:pt>
                <c:pt idx="4193">
                  <c:v>1002.771</c:v>
                </c:pt>
                <c:pt idx="4194">
                  <c:v>1002.957</c:v>
                </c:pt>
                <c:pt idx="4195">
                  <c:v>1003.138</c:v>
                </c:pt>
                <c:pt idx="4196">
                  <c:v>1003.3150000000001</c:v>
                </c:pt>
                <c:pt idx="4197">
                  <c:v>1003.489</c:v>
                </c:pt>
                <c:pt idx="4198">
                  <c:v>1003.663</c:v>
                </c:pt>
                <c:pt idx="4199">
                  <c:v>1003.835</c:v>
                </c:pt>
                <c:pt idx="4200">
                  <c:v>1004.008</c:v>
                </c:pt>
                <c:pt idx="4201">
                  <c:v>1004.189</c:v>
                </c:pt>
                <c:pt idx="4202">
                  <c:v>1004.37</c:v>
                </c:pt>
                <c:pt idx="4203">
                  <c:v>1004.549</c:v>
                </c:pt>
                <c:pt idx="4204">
                  <c:v>1004.728</c:v>
                </c:pt>
                <c:pt idx="4205">
                  <c:v>1004.902</c:v>
                </c:pt>
                <c:pt idx="4206">
                  <c:v>1005.078</c:v>
                </c:pt>
                <c:pt idx="4207">
                  <c:v>1005.252</c:v>
                </c:pt>
                <c:pt idx="4208">
                  <c:v>1005.426</c:v>
                </c:pt>
                <c:pt idx="4209">
                  <c:v>1005.607</c:v>
                </c:pt>
                <c:pt idx="4210">
                  <c:v>1005.7859999999999</c:v>
                </c:pt>
                <c:pt idx="4211">
                  <c:v>1005.965</c:v>
                </c:pt>
                <c:pt idx="4212">
                  <c:v>1006.148</c:v>
                </c:pt>
                <c:pt idx="4213">
                  <c:v>1006.33</c:v>
                </c:pt>
                <c:pt idx="4214">
                  <c:v>1006.508</c:v>
                </c:pt>
                <c:pt idx="4215">
                  <c:v>1006.69</c:v>
                </c:pt>
                <c:pt idx="4216">
                  <c:v>1006.878</c:v>
                </c:pt>
                <c:pt idx="4217">
                  <c:v>1007.067</c:v>
                </c:pt>
                <c:pt idx="4218">
                  <c:v>1007.256</c:v>
                </c:pt>
                <c:pt idx="4219">
                  <c:v>1007.441</c:v>
                </c:pt>
                <c:pt idx="4220">
                  <c:v>1007.624</c:v>
                </c:pt>
                <c:pt idx="4221">
                  <c:v>1007.803</c:v>
                </c:pt>
                <c:pt idx="4222">
                  <c:v>1007.982</c:v>
                </c:pt>
                <c:pt idx="4223">
                  <c:v>1008.167</c:v>
                </c:pt>
                <c:pt idx="4224">
                  <c:v>1008.35</c:v>
                </c:pt>
                <c:pt idx="4225">
                  <c:v>1008.532</c:v>
                </c:pt>
                <c:pt idx="4226">
                  <c:v>1008.717</c:v>
                </c:pt>
                <c:pt idx="4227">
                  <c:v>1008.902</c:v>
                </c:pt>
                <c:pt idx="4228">
                  <c:v>1009.086</c:v>
                </c:pt>
                <c:pt idx="4229">
                  <c:v>1009.274</c:v>
                </c:pt>
                <c:pt idx="4230">
                  <c:v>1009.4640000000001</c:v>
                </c:pt>
                <c:pt idx="4231">
                  <c:v>1009.647</c:v>
                </c:pt>
                <c:pt idx="4232">
                  <c:v>1009.831</c:v>
                </c:pt>
                <c:pt idx="4233">
                  <c:v>1010.015</c:v>
                </c:pt>
                <c:pt idx="4234">
                  <c:v>1010.194</c:v>
                </c:pt>
                <c:pt idx="4235">
                  <c:v>1010.371</c:v>
                </c:pt>
                <c:pt idx="4236">
                  <c:v>1010.547</c:v>
                </c:pt>
                <c:pt idx="4237">
                  <c:v>1010.7190000000001</c:v>
                </c:pt>
                <c:pt idx="4238">
                  <c:v>1010.8920000000001</c:v>
                </c:pt>
                <c:pt idx="4239">
                  <c:v>1011.066</c:v>
                </c:pt>
                <c:pt idx="4240">
                  <c:v>1011.2430000000001</c:v>
                </c:pt>
                <c:pt idx="4241">
                  <c:v>1011.422</c:v>
                </c:pt>
                <c:pt idx="4242">
                  <c:v>1011.602</c:v>
                </c:pt>
                <c:pt idx="4243">
                  <c:v>1011.783</c:v>
                </c:pt>
                <c:pt idx="4244">
                  <c:v>1011.963</c:v>
                </c:pt>
                <c:pt idx="4245">
                  <c:v>1012.14</c:v>
                </c:pt>
                <c:pt idx="4246">
                  <c:v>1012.318</c:v>
                </c:pt>
                <c:pt idx="4247">
                  <c:v>1012.497</c:v>
                </c:pt>
                <c:pt idx="4248">
                  <c:v>1012.684</c:v>
                </c:pt>
                <c:pt idx="4249">
                  <c:v>1012.8680000000001</c:v>
                </c:pt>
                <c:pt idx="4250">
                  <c:v>1013.047</c:v>
                </c:pt>
                <c:pt idx="4251">
                  <c:v>1013.225</c:v>
                </c:pt>
                <c:pt idx="4252">
                  <c:v>1013.4059999999999</c:v>
                </c:pt>
                <c:pt idx="4253">
                  <c:v>1013.588</c:v>
                </c:pt>
                <c:pt idx="4254">
                  <c:v>1013.7670000000001</c:v>
                </c:pt>
                <c:pt idx="4255">
                  <c:v>1013.9450000000001</c:v>
                </c:pt>
                <c:pt idx="4256">
                  <c:v>1014.125</c:v>
                </c:pt>
                <c:pt idx="4257">
                  <c:v>1014.31</c:v>
                </c:pt>
                <c:pt idx="4258">
                  <c:v>1014.502</c:v>
                </c:pt>
                <c:pt idx="4259">
                  <c:v>1014.691</c:v>
                </c:pt>
                <c:pt idx="4260">
                  <c:v>1014.873</c:v>
                </c:pt>
                <c:pt idx="4261">
                  <c:v>1015.053</c:v>
                </c:pt>
                <c:pt idx="4262">
                  <c:v>1015.23</c:v>
                </c:pt>
                <c:pt idx="4263">
                  <c:v>1015.408</c:v>
                </c:pt>
                <c:pt idx="4264">
                  <c:v>1015.5890000000001</c:v>
                </c:pt>
                <c:pt idx="4265">
                  <c:v>1015.772</c:v>
                </c:pt>
                <c:pt idx="4266">
                  <c:v>1015.96</c:v>
                </c:pt>
                <c:pt idx="4267">
                  <c:v>1016.148</c:v>
                </c:pt>
                <c:pt idx="4268">
                  <c:v>1016.335</c:v>
                </c:pt>
                <c:pt idx="4269">
                  <c:v>1016.521</c:v>
                </c:pt>
                <c:pt idx="4270">
                  <c:v>1016.704</c:v>
                </c:pt>
                <c:pt idx="4271">
                  <c:v>1016.885</c:v>
                </c:pt>
                <c:pt idx="4272">
                  <c:v>1017.068</c:v>
                </c:pt>
                <c:pt idx="4273">
                  <c:v>1017.255</c:v>
                </c:pt>
                <c:pt idx="4274">
                  <c:v>1017.4450000000001</c:v>
                </c:pt>
                <c:pt idx="4275">
                  <c:v>1017.6369999999999</c:v>
                </c:pt>
                <c:pt idx="4276">
                  <c:v>1017.827</c:v>
                </c:pt>
                <c:pt idx="4277">
                  <c:v>1018.013</c:v>
                </c:pt>
                <c:pt idx="4278">
                  <c:v>1018.197</c:v>
                </c:pt>
                <c:pt idx="4279">
                  <c:v>1018.377</c:v>
                </c:pt>
                <c:pt idx="4280">
                  <c:v>1018.5549999999999</c:v>
                </c:pt>
                <c:pt idx="4281">
                  <c:v>1018.73</c:v>
                </c:pt>
                <c:pt idx="4282">
                  <c:v>1018.907</c:v>
                </c:pt>
                <c:pt idx="4283">
                  <c:v>1019.09</c:v>
                </c:pt>
                <c:pt idx="4284">
                  <c:v>1019.272</c:v>
                </c:pt>
                <c:pt idx="4285">
                  <c:v>1019.455</c:v>
                </c:pt>
                <c:pt idx="4286">
                  <c:v>1019.639</c:v>
                </c:pt>
                <c:pt idx="4287">
                  <c:v>1019.82</c:v>
                </c:pt>
                <c:pt idx="4288">
                  <c:v>1020</c:v>
                </c:pt>
                <c:pt idx="4289">
                  <c:v>1020.181</c:v>
                </c:pt>
                <c:pt idx="4290">
                  <c:v>1020.356</c:v>
                </c:pt>
                <c:pt idx="4291">
                  <c:v>1020.53</c:v>
                </c:pt>
                <c:pt idx="4292">
                  <c:v>1020.701</c:v>
                </c:pt>
                <c:pt idx="4293">
                  <c:v>1020.874</c:v>
                </c:pt>
                <c:pt idx="4294">
                  <c:v>1021.046</c:v>
                </c:pt>
                <c:pt idx="4295">
                  <c:v>1021.222</c:v>
                </c:pt>
                <c:pt idx="4296">
                  <c:v>1021.4</c:v>
                </c:pt>
                <c:pt idx="4297">
                  <c:v>1021.583</c:v>
                </c:pt>
                <c:pt idx="4298">
                  <c:v>1021.766</c:v>
                </c:pt>
                <c:pt idx="4299">
                  <c:v>1021.95</c:v>
                </c:pt>
                <c:pt idx="4300">
                  <c:v>1022.133</c:v>
                </c:pt>
                <c:pt idx="4301">
                  <c:v>1022.311</c:v>
                </c:pt>
                <c:pt idx="4302">
                  <c:v>1022.4930000000001</c:v>
                </c:pt>
                <c:pt idx="4303">
                  <c:v>1022.679</c:v>
                </c:pt>
                <c:pt idx="4304">
                  <c:v>1022.862</c:v>
                </c:pt>
                <c:pt idx="4305">
                  <c:v>1023.042</c:v>
                </c:pt>
                <c:pt idx="4306">
                  <c:v>1023.23</c:v>
                </c:pt>
                <c:pt idx="4307">
                  <c:v>1023.419</c:v>
                </c:pt>
                <c:pt idx="4308">
                  <c:v>1023.601</c:v>
                </c:pt>
                <c:pt idx="4309">
                  <c:v>1023.78</c:v>
                </c:pt>
                <c:pt idx="4310">
                  <c:v>1023.955</c:v>
                </c:pt>
                <c:pt idx="4311">
                  <c:v>1024.134</c:v>
                </c:pt>
                <c:pt idx="4312">
                  <c:v>1024.318</c:v>
                </c:pt>
                <c:pt idx="4313">
                  <c:v>1024.501</c:v>
                </c:pt>
                <c:pt idx="4314">
                  <c:v>1024.693</c:v>
                </c:pt>
                <c:pt idx="4315">
                  <c:v>1024.8820000000001</c:v>
                </c:pt>
                <c:pt idx="4316">
                  <c:v>1025.0609999999999</c:v>
                </c:pt>
                <c:pt idx="4317">
                  <c:v>1025.2370000000001</c:v>
                </c:pt>
                <c:pt idx="4318">
                  <c:v>1025.4190000000001</c:v>
                </c:pt>
                <c:pt idx="4319">
                  <c:v>1025.604</c:v>
                </c:pt>
                <c:pt idx="4320">
                  <c:v>1025.788</c:v>
                </c:pt>
                <c:pt idx="4321">
                  <c:v>1025.9749999999999</c:v>
                </c:pt>
                <c:pt idx="4322">
                  <c:v>1026.165</c:v>
                </c:pt>
                <c:pt idx="4323">
                  <c:v>1026.3589999999999</c:v>
                </c:pt>
                <c:pt idx="4324">
                  <c:v>1026.5519999999999</c:v>
                </c:pt>
                <c:pt idx="4325">
                  <c:v>1026.742</c:v>
                </c:pt>
                <c:pt idx="4326">
                  <c:v>1026.9290000000001</c:v>
                </c:pt>
                <c:pt idx="4327">
                  <c:v>1027.1110000000001</c:v>
                </c:pt>
                <c:pt idx="4328">
                  <c:v>1027.2929999999999</c:v>
                </c:pt>
                <c:pt idx="4329">
                  <c:v>1027.4739999999999</c:v>
                </c:pt>
                <c:pt idx="4330">
                  <c:v>1027.6510000000001</c:v>
                </c:pt>
                <c:pt idx="4331">
                  <c:v>1027.828</c:v>
                </c:pt>
                <c:pt idx="4332">
                  <c:v>1028.01</c:v>
                </c:pt>
                <c:pt idx="4333">
                  <c:v>1028.1880000000001</c:v>
                </c:pt>
                <c:pt idx="4334">
                  <c:v>1028.3689999999999</c:v>
                </c:pt>
                <c:pt idx="4335">
                  <c:v>1028.557</c:v>
                </c:pt>
                <c:pt idx="4336">
                  <c:v>1028.7439999999999</c:v>
                </c:pt>
                <c:pt idx="4337">
                  <c:v>1028.9290000000001</c:v>
                </c:pt>
                <c:pt idx="4338">
                  <c:v>1029.1120000000001</c:v>
                </c:pt>
                <c:pt idx="4339">
                  <c:v>1029.299</c:v>
                </c:pt>
                <c:pt idx="4340">
                  <c:v>1029.49</c:v>
                </c:pt>
                <c:pt idx="4341">
                  <c:v>1029.675</c:v>
                </c:pt>
                <c:pt idx="4342">
                  <c:v>1029.8579999999999</c:v>
                </c:pt>
                <c:pt idx="4343">
                  <c:v>1030.04</c:v>
                </c:pt>
                <c:pt idx="4344">
                  <c:v>1030.223</c:v>
                </c:pt>
                <c:pt idx="4345">
                  <c:v>1030.4059999999999</c:v>
                </c:pt>
                <c:pt idx="4346">
                  <c:v>1030.5889999999999</c:v>
                </c:pt>
                <c:pt idx="4347">
                  <c:v>1030.778</c:v>
                </c:pt>
                <c:pt idx="4348">
                  <c:v>1030.9780000000001</c:v>
                </c:pt>
                <c:pt idx="4349">
                  <c:v>1031.1759999999999</c:v>
                </c:pt>
                <c:pt idx="4350">
                  <c:v>1031.3689999999999</c:v>
                </c:pt>
                <c:pt idx="4351">
                  <c:v>1031.5540000000001</c:v>
                </c:pt>
                <c:pt idx="4352">
                  <c:v>1031.74</c:v>
                </c:pt>
                <c:pt idx="4353">
                  <c:v>1031.924</c:v>
                </c:pt>
                <c:pt idx="4354">
                  <c:v>1032.1079999999999</c:v>
                </c:pt>
                <c:pt idx="4355">
                  <c:v>1032.289</c:v>
                </c:pt>
                <c:pt idx="4356">
                  <c:v>1032.472</c:v>
                </c:pt>
                <c:pt idx="4357">
                  <c:v>1032.6590000000001</c:v>
                </c:pt>
                <c:pt idx="4358">
                  <c:v>1032.845</c:v>
                </c:pt>
                <c:pt idx="4359">
                  <c:v>1033.0340000000001</c:v>
                </c:pt>
                <c:pt idx="4360">
                  <c:v>1033.2180000000001</c:v>
                </c:pt>
                <c:pt idx="4361">
                  <c:v>1033.3969999999999</c:v>
                </c:pt>
                <c:pt idx="4362">
                  <c:v>1033.5740000000001</c:v>
                </c:pt>
                <c:pt idx="4363">
                  <c:v>1033.7529999999999</c:v>
                </c:pt>
                <c:pt idx="4364">
                  <c:v>1033.9349999999999</c:v>
                </c:pt>
                <c:pt idx="4365">
                  <c:v>1034.125</c:v>
                </c:pt>
                <c:pt idx="4366">
                  <c:v>1034.3230000000001</c:v>
                </c:pt>
                <c:pt idx="4367">
                  <c:v>1034.5119999999999</c:v>
                </c:pt>
                <c:pt idx="4368">
                  <c:v>1034.694</c:v>
                </c:pt>
                <c:pt idx="4369">
                  <c:v>1034.874</c:v>
                </c:pt>
                <c:pt idx="4370">
                  <c:v>1035.056</c:v>
                </c:pt>
                <c:pt idx="4371">
                  <c:v>1035.2360000000001</c:v>
                </c:pt>
                <c:pt idx="4372">
                  <c:v>1035.421</c:v>
                </c:pt>
                <c:pt idx="4373">
                  <c:v>1035.6089999999999</c:v>
                </c:pt>
                <c:pt idx="4374">
                  <c:v>1035.7940000000001</c:v>
                </c:pt>
                <c:pt idx="4375">
                  <c:v>1035.9770000000001</c:v>
                </c:pt>
                <c:pt idx="4376">
                  <c:v>1036.1579999999999</c:v>
                </c:pt>
                <c:pt idx="4377">
                  <c:v>1036.338</c:v>
                </c:pt>
                <c:pt idx="4378">
                  <c:v>1036.5139999999999</c:v>
                </c:pt>
                <c:pt idx="4379">
                  <c:v>1036.6949999999999</c:v>
                </c:pt>
                <c:pt idx="4380">
                  <c:v>1036.875</c:v>
                </c:pt>
                <c:pt idx="4381">
                  <c:v>1037.057</c:v>
                </c:pt>
                <c:pt idx="4382">
                  <c:v>1037.239</c:v>
                </c:pt>
                <c:pt idx="4383">
                  <c:v>1037.424</c:v>
                </c:pt>
                <c:pt idx="4384">
                  <c:v>1037.6079999999999</c:v>
                </c:pt>
                <c:pt idx="4385">
                  <c:v>1037.79</c:v>
                </c:pt>
                <c:pt idx="4386">
                  <c:v>1037.972</c:v>
                </c:pt>
                <c:pt idx="4387">
                  <c:v>1038.1579999999999</c:v>
                </c:pt>
                <c:pt idx="4388">
                  <c:v>1038.347</c:v>
                </c:pt>
                <c:pt idx="4389">
                  <c:v>1038.5360000000001</c:v>
                </c:pt>
                <c:pt idx="4390">
                  <c:v>1038.7260000000001</c:v>
                </c:pt>
                <c:pt idx="4391">
                  <c:v>1038.913</c:v>
                </c:pt>
                <c:pt idx="4392">
                  <c:v>1039.1020000000001</c:v>
                </c:pt>
                <c:pt idx="4393">
                  <c:v>1039.2840000000001</c:v>
                </c:pt>
                <c:pt idx="4394">
                  <c:v>1039.461</c:v>
                </c:pt>
                <c:pt idx="4395">
                  <c:v>1039.633</c:v>
                </c:pt>
                <c:pt idx="4396">
                  <c:v>1039.8040000000001</c:v>
                </c:pt>
                <c:pt idx="4397">
                  <c:v>1039.9739999999999</c:v>
                </c:pt>
                <c:pt idx="4398">
                  <c:v>1040.145</c:v>
                </c:pt>
                <c:pt idx="4399">
                  <c:v>1040.32</c:v>
                </c:pt>
                <c:pt idx="4400">
                  <c:v>1040.501</c:v>
                </c:pt>
                <c:pt idx="4401">
                  <c:v>1040.69</c:v>
                </c:pt>
                <c:pt idx="4402">
                  <c:v>1040.8710000000001</c:v>
                </c:pt>
                <c:pt idx="4403">
                  <c:v>1041.046</c:v>
                </c:pt>
                <c:pt idx="4404">
                  <c:v>1041.22</c:v>
                </c:pt>
                <c:pt idx="4405">
                  <c:v>1041.3979999999999</c:v>
                </c:pt>
                <c:pt idx="4406">
                  <c:v>1041.5719999999999</c:v>
                </c:pt>
                <c:pt idx="4407">
                  <c:v>1041.751</c:v>
                </c:pt>
                <c:pt idx="4408">
                  <c:v>1041.9290000000001</c:v>
                </c:pt>
                <c:pt idx="4409">
                  <c:v>1042.107</c:v>
                </c:pt>
                <c:pt idx="4410">
                  <c:v>1042.2850000000001</c:v>
                </c:pt>
                <c:pt idx="4411">
                  <c:v>1042.46</c:v>
                </c:pt>
                <c:pt idx="4412">
                  <c:v>1042.6300000000001</c:v>
                </c:pt>
                <c:pt idx="4413">
                  <c:v>1042.797</c:v>
                </c:pt>
                <c:pt idx="4414">
                  <c:v>1042.9670000000001</c:v>
                </c:pt>
                <c:pt idx="4415">
                  <c:v>1043.1410000000001</c:v>
                </c:pt>
                <c:pt idx="4416">
                  <c:v>1043.319</c:v>
                </c:pt>
                <c:pt idx="4417">
                  <c:v>1043.4929999999999</c:v>
                </c:pt>
                <c:pt idx="4418">
                  <c:v>1043.6659999999999</c:v>
                </c:pt>
                <c:pt idx="4419">
                  <c:v>1043.8440000000001</c:v>
                </c:pt>
                <c:pt idx="4420">
                  <c:v>1044.019</c:v>
                </c:pt>
                <c:pt idx="4421">
                  <c:v>1044.194</c:v>
                </c:pt>
                <c:pt idx="4422">
                  <c:v>1044.3679999999999</c:v>
                </c:pt>
                <c:pt idx="4423">
                  <c:v>1044.5429999999999</c:v>
                </c:pt>
                <c:pt idx="4424">
                  <c:v>1044.713</c:v>
                </c:pt>
                <c:pt idx="4425">
                  <c:v>1044.877</c:v>
                </c:pt>
                <c:pt idx="4426">
                  <c:v>1045.0419999999999</c:v>
                </c:pt>
                <c:pt idx="4427">
                  <c:v>1045.212</c:v>
                </c:pt>
                <c:pt idx="4428">
                  <c:v>1045.3879999999999</c:v>
                </c:pt>
                <c:pt idx="4429">
                  <c:v>1045.5650000000001</c:v>
                </c:pt>
                <c:pt idx="4430">
                  <c:v>1045.741</c:v>
                </c:pt>
                <c:pt idx="4431">
                  <c:v>1045.913</c:v>
                </c:pt>
                <c:pt idx="4432">
                  <c:v>1046.088</c:v>
                </c:pt>
                <c:pt idx="4433">
                  <c:v>1046.2639999999999</c:v>
                </c:pt>
                <c:pt idx="4434">
                  <c:v>1046.443</c:v>
                </c:pt>
                <c:pt idx="4435">
                  <c:v>1046.6179999999999</c:v>
                </c:pt>
                <c:pt idx="4436">
                  <c:v>1046.7909999999999</c:v>
                </c:pt>
                <c:pt idx="4437">
                  <c:v>1046.9639999999999</c:v>
                </c:pt>
                <c:pt idx="4438">
                  <c:v>1047.1379999999999</c:v>
                </c:pt>
                <c:pt idx="4439">
                  <c:v>1047.316</c:v>
                </c:pt>
                <c:pt idx="4440">
                  <c:v>1047.5</c:v>
                </c:pt>
                <c:pt idx="4441">
                  <c:v>1047.6869999999999</c:v>
                </c:pt>
                <c:pt idx="4442">
                  <c:v>1047.8699999999999</c:v>
                </c:pt>
                <c:pt idx="4443">
                  <c:v>1048.0509999999999</c:v>
                </c:pt>
                <c:pt idx="4444">
                  <c:v>1048.2270000000001</c:v>
                </c:pt>
                <c:pt idx="4445">
                  <c:v>1048.4010000000001</c:v>
                </c:pt>
                <c:pt idx="4446">
                  <c:v>1048.5740000000001</c:v>
                </c:pt>
                <c:pt idx="4447">
                  <c:v>1048.7470000000001</c:v>
                </c:pt>
                <c:pt idx="4448">
                  <c:v>1048.921</c:v>
                </c:pt>
                <c:pt idx="4449">
                  <c:v>1049.0909999999999</c:v>
                </c:pt>
                <c:pt idx="4450">
                  <c:v>1049.2619999999999</c:v>
                </c:pt>
                <c:pt idx="4451">
                  <c:v>1049.4359999999999</c:v>
                </c:pt>
                <c:pt idx="4452">
                  <c:v>1049.6089999999999</c:v>
                </c:pt>
                <c:pt idx="4453">
                  <c:v>1049.7850000000001</c:v>
                </c:pt>
                <c:pt idx="4454">
                  <c:v>1049.9649999999999</c:v>
                </c:pt>
                <c:pt idx="4455">
                  <c:v>1050.1410000000001</c:v>
                </c:pt>
                <c:pt idx="4456">
                  <c:v>1050.316</c:v>
                </c:pt>
                <c:pt idx="4457">
                  <c:v>1050.49</c:v>
                </c:pt>
                <c:pt idx="4458">
                  <c:v>1050.664</c:v>
                </c:pt>
                <c:pt idx="4459">
                  <c:v>1050.837</c:v>
                </c:pt>
                <c:pt idx="4460">
                  <c:v>1051.0070000000001</c:v>
                </c:pt>
                <c:pt idx="4461">
                  <c:v>1051.1769999999999</c:v>
                </c:pt>
                <c:pt idx="4462">
                  <c:v>1051.3520000000001</c:v>
                </c:pt>
                <c:pt idx="4463">
                  <c:v>1051.528</c:v>
                </c:pt>
                <c:pt idx="4464">
                  <c:v>1051.704</c:v>
                </c:pt>
                <c:pt idx="4465">
                  <c:v>1051.8779999999999</c:v>
                </c:pt>
                <c:pt idx="4466">
                  <c:v>1052.0550000000001</c:v>
                </c:pt>
                <c:pt idx="4467">
                  <c:v>1052.2329999999999</c:v>
                </c:pt>
                <c:pt idx="4468">
                  <c:v>1052.4100000000001</c:v>
                </c:pt>
                <c:pt idx="4469">
                  <c:v>1052.5830000000001</c:v>
                </c:pt>
                <c:pt idx="4470">
                  <c:v>1052.758</c:v>
                </c:pt>
                <c:pt idx="4471">
                  <c:v>1052.934</c:v>
                </c:pt>
                <c:pt idx="4472">
                  <c:v>1053.1120000000001</c:v>
                </c:pt>
                <c:pt idx="4473">
                  <c:v>1053.287</c:v>
                </c:pt>
                <c:pt idx="4474">
                  <c:v>1053.462</c:v>
                </c:pt>
                <c:pt idx="4475">
                  <c:v>1053.635</c:v>
                </c:pt>
                <c:pt idx="4476">
                  <c:v>1053.81</c:v>
                </c:pt>
                <c:pt idx="4477">
                  <c:v>1053.981</c:v>
                </c:pt>
                <c:pt idx="4478">
                  <c:v>1054.155</c:v>
                </c:pt>
                <c:pt idx="4479">
                  <c:v>1054.3340000000001</c:v>
                </c:pt>
                <c:pt idx="4480">
                  <c:v>1054.511</c:v>
                </c:pt>
                <c:pt idx="4481">
                  <c:v>1054.6869999999999</c:v>
                </c:pt>
                <c:pt idx="4482">
                  <c:v>1054.8610000000001</c:v>
                </c:pt>
                <c:pt idx="4483">
                  <c:v>1055.039</c:v>
                </c:pt>
                <c:pt idx="4484">
                  <c:v>1055.2170000000001</c:v>
                </c:pt>
                <c:pt idx="4485">
                  <c:v>1055.3979999999999</c:v>
                </c:pt>
                <c:pt idx="4486">
                  <c:v>1055.575</c:v>
                </c:pt>
                <c:pt idx="4487">
                  <c:v>1055.7570000000001</c:v>
                </c:pt>
                <c:pt idx="4488">
                  <c:v>1055.9390000000001</c:v>
                </c:pt>
                <c:pt idx="4489">
                  <c:v>1056.117</c:v>
                </c:pt>
                <c:pt idx="4490">
                  <c:v>1056.2909999999999</c:v>
                </c:pt>
                <c:pt idx="4491">
                  <c:v>1056.4670000000001</c:v>
                </c:pt>
                <c:pt idx="4492">
                  <c:v>1056.644</c:v>
                </c:pt>
                <c:pt idx="4493">
                  <c:v>1056.816</c:v>
                </c:pt>
                <c:pt idx="4494">
                  <c:v>1056.989</c:v>
                </c:pt>
                <c:pt idx="4495">
                  <c:v>1057.1669999999999</c:v>
                </c:pt>
                <c:pt idx="4496">
                  <c:v>1057.348</c:v>
                </c:pt>
                <c:pt idx="4497">
                  <c:v>1057.527</c:v>
                </c:pt>
                <c:pt idx="4498">
                  <c:v>1057.713</c:v>
                </c:pt>
                <c:pt idx="4499">
                  <c:v>1057.8879999999999</c:v>
                </c:pt>
                <c:pt idx="4500">
                  <c:v>1058.0619999999999</c:v>
                </c:pt>
                <c:pt idx="4501">
                  <c:v>1058.2370000000001</c:v>
                </c:pt>
                <c:pt idx="4502">
                  <c:v>1058.4100000000001</c:v>
                </c:pt>
                <c:pt idx="4503">
                  <c:v>1058.585</c:v>
                </c:pt>
                <c:pt idx="4504">
                  <c:v>1058.7550000000001</c:v>
                </c:pt>
                <c:pt idx="4505">
                  <c:v>1058.9259999999999</c:v>
                </c:pt>
                <c:pt idx="4506">
                  <c:v>1059.097</c:v>
                </c:pt>
                <c:pt idx="4507">
                  <c:v>1059.268</c:v>
                </c:pt>
                <c:pt idx="4508">
                  <c:v>1059.4390000000001</c:v>
                </c:pt>
                <c:pt idx="4509">
                  <c:v>1059.6079999999999</c:v>
                </c:pt>
                <c:pt idx="4510">
                  <c:v>1059.78</c:v>
                </c:pt>
                <c:pt idx="4511">
                  <c:v>1059.95</c:v>
                </c:pt>
                <c:pt idx="4512">
                  <c:v>1060.1189999999999</c:v>
                </c:pt>
                <c:pt idx="4513">
                  <c:v>1060.2909999999999</c:v>
                </c:pt>
                <c:pt idx="4514">
                  <c:v>1060.461</c:v>
                </c:pt>
                <c:pt idx="4515">
                  <c:v>1060.6289999999999</c:v>
                </c:pt>
                <c:pt idx="4516">
                  <c:v>1060.797</c:v>
                </c:pt>
                <c:pt idx="4517">
                  <c:v>1060.9590000000001</c:v>
                </c:pt>
                <c:pt idx="4518">
                  <c:v>1061.1310000000001</c:v>
                </c:pt>
                <c:pt idx="4519">
                  <c:v>1061.308</c:v>
                </c:pt>
                <c:pt idx="4520">
                  <c:v>1061.482</c:v>
                </c:pt>
                <c:pt idx="4521">
                  <c:v>1061.655</c:v>
                </c:pt>
                <c:pt idx="4522">
                  <c:v>1061.828</c:v>
                </c:pt>
                <c:pt idx="4523">
                  <c:v>1062.002</c:v>
                </c:pt>
                <c:pt idx="4524">
                  <c:v>1062.17</c:v>
                </c:pt>
                <c:pt idx="4525">
                  <c:v>1062.3409999999999</c:v>
                </c:pt>
                <c:pt idx="4526">
                  <c:v>1062.511</c:v>
                </c:pt>
                <c:pt idx="4527">
                  <c:v>1062.681</c:v>
                </c:pt>
                <c:pt idx="4528">
                  <c:v>1062.854</c:v>
                </c:pt>
                <c:pt idx="4529">
                  <c:v>1063.0340000000001</c:v>
                </c:pt>
                <c:pt idx="4530">
                  <c:v>1063.2139999999999</c:v>
                </c:pt>
                <c:pt idx="4531">
                  <c:v>1063.3910000000001</c:v>
                </c:pt>
                <c:pt idx="4532">
                  <c:v>1063.566</c:v>
                </c:pt>
                <c:pt idx="4533">
                  <c:v>1063.739</c:v>
                </c:pt>
                <c:pt idx="4534">
                  <c:v>1063.9090000000001</c:v>
                </c:pt>
                <c:pt idx="4535">
                  <c:v>1064.08</c:v>
                </c:pt>
                <c:pt idx="4536">
                  <c:v>1064.252</c:v>
                </c:pt>
                <c:pt idx="4537">
                  <c:v>1064.422</c:v>
                </c:pt>
                <c:pt idx="4538">
                  <c:v>1064.5909999999999</c:v>
                </c:pt>
                <c:pt idx="4539">
                  <c:v>1064.7619999999999</c:v>
                </c:pt>
                <c:pt idx="4540">
                  <c:v>1064.9280000000001</c:v>
                </c:pt>
                <c:pt idx="4541">
                  <c:v>1065.0940000000001</c:v>
                </c:pt>
                <c:pt idx="4542">
                  <c:v>1065.2639999999999</c:v>
                </c:pt>
                <c:pt idx="4543">
                  <c:v>1065.4359999999999</c:v>
                </c:pt>
                <c:pt idx="4544">
                  <c:v>1065.605</c:v>
                </c:pt>
                <c:pt idx="4545">
                  <c:v>1065.7760000000001</c:v>
                </c:pt>
                <c:pt idx="4546">
                  <c:v>1065.9480000000001</c:v>
                </c:pt>
                <c:pt idx="4547">
                  <c:v>1066.117</c:v>
                </c:pt>
                <c:pt idx="4548">
                  <c:v>1066.2860000000001</c:v>
                </c:pt>
                <c:pt idx="4549">
                  <c:v>1066.4570000000001</c:v>
                </c:pt>
                <c:pt idx="4550">
                  <c:v>1066.6220000000001</c:v>
                </c:pt>
                <c:pt idx="4551">
                  <c:v>1066.79</c:v>
                </c:pt>
                <c:pt idx="4552">
                  <c:v>1066.96</c:v>
                </c:pt>
                <c:pt idx="4553">
                  <c:v>1067.127</c:v>
                </c:pt>
                <c:pt idx="4554">
                  <c:v>1067.2919999999999</c:v>
                </c:pt>
                <c:pt idx="4555">
                  <c:v>1067.461</c:v>
                </c:pt>
                <c:pt idx="4556">
                  <c:v>1067.635</c:v>
                </c:pt>
                <c:pt idx="4557">
                  <c:v>1067.809</c:v>
                </c:pt>
                <c:pt idx="4558">
                  <c:v>1067.9839999999999</c:v>
                </c:pt>
                <c:pt idx="4559">
                  <c:v>1068.1590000000001</c:v>
                </c:pt>
                <c:pt idx="4560">
                  <c:v>1068.338</c:v>
                </c:pt>
                <c:pt idx="4561">
                  <c:v>1068.5160000000001</c:v>
                </c:pt>
                <c:pt idx="4562">
                  <c:v>1068.692</c:v>
                </c:pt>
                <c:pt idx="4563">
                  <c:v>1068.867</c:v>
                </c:pt>
                <c:pt idx="4564">
                  <c:v>1069.04</c:v>
                </c:pt>
                <c:pt idx="4565">
                  <c:v>1069.213</c:v>
                </c:pt>
                <c:pt idx="4566">
                  <c:v>1069.3879999999999</c:v>
                </c:pt>
                <c:pt idx="4567">
                  <c:v>1069.5609999999999</c:v>
                </c:pt>
                <c:pt idx="4568">
                  <c:v>1069.7429999999999</c:v>
                </c:pt>
                <c:pt idx="4569">
                  <c:v>1069.925</c:v>
                </c:pt>
                <c:pt idx="4570">
                  <c:v>1070.1089999999999</c:v>
                </c:pt>
                <c:pt idx="4571">
                  <c:v>1070.29</c:v>
                </c:pt>
                <c:pt idx="4572">
                  <c:v>1070.4649999999999</c:v>
                </c:pt>
                <c:pt idx="4573">
                  <c:v>1070.6389999999999</c:v>
                </c:pt>
                <c:pt idx="4574">
                  <c:v>1070.81</c:v>
                </c:pt>
                <c:pt idx="4575">
                  <c:v>1070.981</c:v>
                </c:pt>
                <c:pt idx="4576">
                  <c:v>1071.152</c:v>
                </c:pt>
                <c:pt idx="4577">
                  <c:v>1071.3240000000001</c:v>
                </c:pt>
                <c:pt idx="4578">
                  <c:v>1071.4970000000001</c:v>
                </c:pt>
                <c:pt idx="4579">
                  <c:v>1071.665</c:v>
                </c:pt>
                <c:pt idx="4580">
                  <c:v>1071.836</c:v>
                </c:pt>
                <c:pt idx="4581">
                  <c:v>1072.002</c:v>
                </c:pt>
                <c:pt idx="4582">
                  <c:v>1072.17</c:v>
                </c:pt>
                <c:pt idx="4583">
                  <c:v>1072.338</c:v>
                </c:pt>
                <c:pt idx="4584">
                  <c:v>1072.508</c:v>
                </c:pt>
                <c:pt idx="4585">
                  <c:v>1072.682</c:v>
                </c:pt>
                <c:pt idx="4586">
                  <c:v>1072.8589999999999</c:v>
                </c:pt>
                <c:pt idx="4587">
                  <c:v>1073.0309999999999</c:v>
                </c:pt>
                <c:pt idx="4588">
                  <c:v>1073.203</c:v>
                </c:pt>
                <c:pt idx="4589">
                  <c:v>1073.374</c:v>
                </c:pt>
                <c:pt idx="4590">
                  <c:v>1073.5440000000001</c:v>
                </c:pt>
              </c:numCache>
            </c:numRef>
          </c:xVal>
          <c:yVal>
            <c:numRef>
              <c:f>'DTG Coke'!$F$6:$F$4596</c:f>
              <c:numCache>
                <c:formatCode>General</c:formatCode>
                <c:ptCount val="4591"/>
                <c:pt idx="0">
                  <c:v>0</c:v>
                </c:pt>
                <c:pt idx="1">
                  <c:v>3.7403861327543801E-2</c:v>
                </c:pt>
                <c:pt idx="2">
                  <c:v>1.95924987904776E-2</c:v>
                </c:pt>
                <c:pt idx="3">
                  <c:v>6.5902041386554505E-2</c:v>
                </c:pt>
                <c:pt idx="4">
                  <c:v>6.5308329302013704E-2</c:v>
                </c:pt>
                <c:pt idx="5">
                  <c:v>4.80906788494882E-2</c:v>
                </c:pt>
                <c:pt idx="6">
                  <c:v>0.112805296067172</c:v>
                </c:pt>
                <c:pt idx="7">
                  <c:v>6.6495753471095195E-2</c:v>
                </c:pt>
                <c:pt idx="8">
                  <c:v>0.102712190629346</c:v>
                </c:pt>
                <c:pt idx="9">
                  <c:v>0.16089597491666</c:v>
                </c:pt>
                <c:pt idx="10">
                  <c:v>8.4900828092491207E-2</c:v>
                </c:pt>
                <c:pt idx="11">
                  <c:v>9.4400221445565105E-2</c:v>
                </c:pt>
                <c:pt idx="12">
                  <c:v>6.6495753471095195E-2</c:v>
                </c:pt>
                <c:pt idx="13">
                  <c:v>8.4307116007950503E-2</c:v>
                </c:pt>
                <c:pt idx="14">
                  <c:v>0.122304689420035</c:v>
                </c:pt>
                <c:pt idx="15">
                  <c:v>8.4900828092491401E-2</c:v>
                </c:pt>
                <c:pt idx="16">
                  <c:v>0.103899614798639</c:v>
                </c:pt>
                <c:pt idx="17">
                  <c:v>9.4400221445565105E-2</c:v>
                </c:pt>
                <c:pt idx="18">
                  <c:v>8.4900828092491207E-2</c:v>
                </c:pt>
                <c:pt idx="19">
                  <c:v>8.5494540177031994E-2</c:v>
                </c:pt>
                <c:pt idx="20">
                  <c:v>5.6402648033691501E-2</c:v>
                </c:pt>
                <c:pt idx="21">
                  <c:v>9.4400221445565105E-2</c:v>
                </c:pt>
                <c:pt idx="22">
                  <c:v>0.16030226283190899</c:v>
                </c:pt>
                <c:pt idx="23">
                  <c:v>0.112805296067172</c:v>
                </c:pt>
                <c:pt idx="24">
                  <c:v>0.10389961479842801</c:v>
                </c:pt>
                <c:pt idx="25">
                  <c:v>0.122304689420035</c:v>
                </c:pt>
                <c:pt idx="26">
                  <c:v>0.103899614798639</c:v>
                </c:pt>
                <c:pt idx="27">
                  <c:v>0.10389961479842801</c:v>
                </c:pt>
                <c:pt idx="28">
                  <c:v>0.141897188210723</c:v>
                </c:pt>
                <c:pt idx="29">
                  <c:v>0.13180408277310901</c:v>
                </c:pt>
                <c:pt idx="30">
                  <c:v>0.112805296066962</c:v>
                </c:pt>
                <c:pt idx="31">
                  <c:v>0.10389961479842801</c:v>
                </c:pt>
                <c:pt idx="32">
                  <c:v>0.13239779485764999</c:v>
                </c:pt>
                <c:pt idx="33">
                  <c:v>0.122304689420035</c:v>
                </c:pt>
                <c:pt idx="34">
                  <c:v>7.5401434739628306E-2</c:v>
                </c:pt>
                <c:pt idx="35">
                  <c:v>0.113399008151502</c:v>
                </c:pt>
                <c:pt idx="36">
                  <c:v>0.14130347612597199</c:v>
                </c:pt>
                <c:pt idx="37">
                  <c:v>0.113399008151713</c:v>
                </c:pt>
                <c:pt idx="38">
                  <c:v>0.14130347612597199</c:v>
                </c:pt>
                <c:pt idx="39">
                  <c:v>0.141897188210723</c:v>
                </c:pt>
                <c:pt idx="40">
                  <c:v>8.4307116007950503E-2</c:v>
                </c:pt>
                <c:pt idx="41">
                  <c:v>0.12349211358911601</c:v>
                </c:pt>
                <c:pt idx="42">
                  <c:v>0.16920794410044199</c:v>
                </c:pt>
                <c:pt idx="43">
                  <c:v>0.16089597491666</c:v>
                </c:pt>
                <c:pt idx="44">
                  <c:v>0.11280529606696101</c:v>
                </c:pt>
                <c:pt idx="45">
                  <c:v>8.4900828092702205E-2</c:v>
                </c:pt>
                <c:pt idx="46">
                  <c:v>0.113399008151502</c:v>
                </c:pt>
                <c:pt idx="47">
                  <c:v>0.150802869479046</c:v>
                </c:pt>
                <c:pt idx="48">
                  <c:v>0.122898401504576</c:v>
                </c:pt>
                <c:pt idx="49">
                  <c:v>9.3806509361024304E-2</c:v>
                </c:pt>
                <c:pt idx="50">
                  <c:v>0.122304689420035</c:v>
                </c:pt>
                <c:pt idx="51">
                  <c:v>0.151990293648127</c:v>
                </c:pt>
                <c:pt idx="52">
                  <c:v>0.131210370688568</c:v>
                </c:pt>
                <c:pt idx="53">
                  <c:v>6.6495753471095195E-2</c:v>
                </c:pt>
                <c:pt idx="54">
                  <c:v>0.13239779485743899</c:v>
                </c:pt>
                <c:pt idx="55">
                  <c:v>0.178707337453516</c:v>
                </c:pt>
                <c:pt idx="56">
                  <c:v>0.13180408277310901</c:v>
                </c:pt>
                <c:pt idx="57">
                  <c:v>0.122898401504576</c:v>
                </c:pt>
                <c:pt idx="58">
                  <c:v>0.13180408277310901</c:v>
                </c:pt>
                <c:pt idx="59">
                  <c:v>0.13239779485764999</c:v>
                </c:pt>
                <c:pt idx="60">
                  <c:v>0.17930104953805701</c:v>
                </c:pt>
                <c:pt idx="61">
                  <c:v>0.103305902713888</c:v>
                </c:pt>
                <c:pt idx="62">
                  <c:v>0.113399008151714</c:v>
                </c:pt>
                <c:pt idx="63">
                  <c:v>0.122898401504577</c:v>
                </c:pt>
                <c:pt idx="64">
                  <c:v>0.150802869479047</c:v>
                </c:pt>
                <c:pt idx="65">
                  <c:v>0.150802869479047</c:v>
                </c:pt>
                <c:pt idx="66">
                  <c:v>0.150802869479047</c:v>
                </c:pt>
                <c:pt idx="67">
                  <c:v>0.122304689420036</c:v>
                </c:pt>
                <c:pt idx="68">
                  <c:v>0.10389961479864</c:v>
                </c:pt>
                <c:pt idx="69">
                  <c:v>9.4993933530106406E-2</c:v>
                </c:pt>
                <c:pt idx="70">
                  <c:v>0.122304689420036</c:v>
                </c:pt>
                <c:pt idx="71">
                  <c:v>0.169801656184984</c:v>
                </c:pt>
                <c:pt idx="72">
                  <c:v>0.16980165618519499</c:v>
                </c:pt>
                <c:pt idx="73">
                  <c:v>0.103899614798429</c:v>
                </c:pt>
                <c:pt idx="74">
                  <c:v>0.13239779485764999</c:v>
                </c:pt>
                <c:pt idx="75">
                  <c:v>0.15970855074758</c:v>
                </c:pt>
                <c:pt idx="76">
                  <c:v>0.122898401504577</c:v>
                </c:pt>
                <c:pt idx="77">
                  <c:v>9.4400221445565702E-2</c:v>
                </c:pt>
                <c:pt idx="78">
                  <c:v>9.4400221445565702E-2</c:v>
                </c:pt>
                <c:pt idx="79">
                  <c:v>0.113399008151503</c:v>
                </c:pt>
                <c:pt idx="80">
                  <c:v>0.15970855074758</c:v>
                </c:pt>
                <c:pt idx="81">
                  <c:v>0.13239779485743999</c:v>
                </c:pt>
                <c:pt idx="82">
                  <c:v>0.16030226283212101</c:v>
                </c:pt>
                <c:pt idx="83">
                  <c:v>0.150802869479047</c:v>
                </c:pt>
                <c:pt idx="84">
                  <c:v>0.150802869479047</c:v>
                </c:pt>
                <c:pt idx="85">
                  <c:v>0.122898401504577</c:v>
                </c:pt>
                <c:pt idx="86">
                  <c:v>9.4400221445565702E-2</c:v>
                </c:pt>
                <c:pt idx="87">
                  <c:v>0.16030226283212101</c:v>
                </c:pt>
                <c:pt idx="88">
                  <c:v>0.169801656184984</c:v>
                </c:pt>
                <c:pt idx="89">
                  <c:v>0.14130347612618399</c:v>
                </c:pt>
                <c:pt idx="90">
                  <c:v>0.13239779485764999</c:v>
                </c:pt>
                <c:pt idx="91">
                  <c:v>0.113399008151503</c:v>
                </c:pt>
                <c:pt idx="92">
                  <c:v>0.112805296066962</c:v>
                </c:pt>
                <c:pt idx="93">
                  <c:v>9.3806509361024998E-2</c:v>
                </c:pt>
                <c:pt idx="94">
                  <c:v>0.113992720236043</c:v>
                </c:pt>
                <c:pt idx="95">
                  <c:v>0.122304689420036</c:v>
                </c:pt>
                <c:pt idx="96">
                  <c:v>0.16030226283212101</c:v>
                </c:pt>
                <c:pt idx="97">
                  <c:v>9.4400221445565702E-2</c:v>
                </c:pt>
                <c:pt idx="98">
                  <c:v>0.122898401504577</c:v>
                </c:pt>
                <c:pt idx="99">
                  <c:v>0.112805296066962</c:v>
                </c:pt>
                <c:pt idx="100">
                  <c:v>0.113399008151714</c:v>
                </c:pt>
                <c:pt idx="101">
                  <c:v>0.13239779485764999</c:v>
                </c:pt>
                <c:pt idx="102">
                  <c:v>0.13180408277289901</c:v>
                </c:pt>
                <c:pt idx="103">
                  <c:v>0.122898401504577</c:v>
                </c:pt>
                <c:pt idx="104">
                  <c:v>0.131210370688569</c:v>
                </c:pt>
                <c:pt idx="105">
                  <c:v>0.141897188210513</c:v>
                </c:pt>
                <c:pt idx="106">
                  <c:v>0.122898401504577</c:v>
                </c:pt>
                <c:pt idx="107">
                  <c:v>0.13180408277311001</c:v>
                </c:pt>
                <c:pt idx="108">
                  <c:v>0.13239779485764999</c:v>
                </c:pt>
                <c:pt idx="109">
                  <c:v>0.159708550747369</c:v>
                </c:pt>
                <c:pt idx="110">
                  <c:v>0.113399008151714</c:v>
                </c:pt>
                <c:pt idx="111">
                  <c:v>7.5401434739417905E-2</c:v>
                </c:pt>
                <c:pt idx="112">
                  <c:v>0.10389961479864</c:v>
                </c:pt>
                <c:pt idx="113">
                  <c:v>0.122898401504577</c:v>
                </c:pt>
                <c:pt idx="114">
                  <c:v>0.10330590271409899</c:v>
                </c:pt>
                <c:pt idx="115">
                  <c:v>0.13239779485743999</c:v>
                </c:pt>
                <c:pt idx="116">
                  <c:v>0.122304689420036</c:v>
                </c:pt>
                <c:pt idx="117">
                  <c:v>0.141897188210724</c:v>
                </c:pt>
                <c:pt idx="118">
                  <c:v>0.13239779485764999</c:v>
                </c:pt>
                <c:pt idx="119">
                  <c:v>0.14130347612597099</c:v>
                </c:pt>
                <c:pt idx="120">
                  <c:v>8.4900828092491804E-2</c:v>
                </c:pt>
                <c:pt idx="121">
                  <c:v>0.10389961479864</c:v>
                </c:pt>
                <c:pt idx="122">
                  <c:v>0.131210370688358</c:v>
                </c:pt>
                <c:pt idx="123">
                  <c:v>0.13239779485764999</c:v>
                </c:pt>
                <c:pt idx="124">
                  <c:v>0.122898401504577</c:v>
                </c:pt>
                <c:pt idx="125">
                  <c:v>0.10330590271409899</c:v>
                </c:pt>
                <c:pt idx="126">
                  <c:v>0.13239779485743999</c:v>
                </c:pt>
                <c:pt idx="127">
                  <c:v>0.16980165618519499</c:v>
                </c:pt>
                <c:pt idx="128">
                  <c:v>0.13239779485764999</c:v>
                </c:pt>
                <c:pt idx="129">
                  <c:v>6.5902041386554894E-2</c:v>
                </c:pt>
                <c:pt idx="130">
                  <c:v>8.4900828092491804E-2</c:v>
                </c:pt>
                <c:pt idx="131">
                  <c:v>0.122304689420036</c:v>
                </c:pt>
                <c:pt idx="132">
                  <c:v>0.150802869479047</c:v>
                </c:pt>
                <c:pt idx="133">
                  <c:v>0.15139658156358701</c:v>
                </c:pt>
                <c:pt idx="134">
                  <c:v>0.113399008151503</c:v>
                </c:pt>
                <c:pt idx="135">
                  <c:v>0.10389961479864</c:v>
                </c:pt>
                <c:pt idx="136">
                  <c:v>0.131210370688358</c:v>
                </c:pt>
                <c:pt idx="137">
                  <c:v>0.113399008151714</c:v>
                </c:pt>
                <c:pt idx="138">
                  <c:v>0.14130347612597299</c:v>
                </c:pt>
                <c:pt idx="139">
                  <c:v>0.113399008151714</c:v>
                </c:pt>
                <c:pt idx="140">
                  <c:v>0.103899614798429</c:v>
                </c:pt>
                <c:pt idx="141">
                  <c:v>9.4400221445565702E-2</c:v>
                </c:pt>
                <c:pt idx="142">
                  <c:v>0.122898401504577</c:v>
                </c:pt>
                <c:pt idx="143">
                  <c:v>0.131210370688569</c:v>
                </c:pt>
                <c:pt idx="144">
                  <c:v>0.12349211358911701</c:v>
                </c:pt>
                <c:pt idx="145">
                  <c:v>0.122304689420036</c:v>
                </c:pt>
                <c:pt idx="146">
                  <c:v>0.14130347612597299</c:v>
                </c:pt>
                <c:pt idx="147">
                  <c:v>0.150802869479047</c:v>
                </c:pt>
                <c:pt idx="148">
                  <c:v>0.10389961479864</c:v>
                </c:pt>
                <c:pt idx="149">
                  <c:v>0.113399008151503</c:v>
                </c:pt>
                <c:pt idx="150">
                  <c:v>0.122304689420036</c:v>
                </c:pt>
                <c:pt idx="151">
                  <c:v>0.122898401504577</c:v>
                </c:pt>
                <c:pt idx="152">
                  <c:v>0.141897188210724</c:v>
                </c:pt>
                <c:pt idx="153">
                  <c:v>0.13180408277289901</c:v>
                </c:pt>
                <c:pt idx="154">
                  <c:v>0.13180408277311001</c:v>
                </c:pt>
                <c:pt idx="155">
                  <c:v>0.113399008151503</c:v>
                </c:pt>
                <c:pt idx="156">
                  <c:v>0.113399008151714</c:v>
                </c:pt>
                <c:pt idx="157">
                  <c:v>0.13180408277289901</c:v>
                </c:pt>
                <c:pt idx="158">
                  <c:v>0.13180408277311001</c:v>
                </c:pt>
                <c:pt idx="159">
                  <c:v>0.13239779485764999</c:v>
                </c:pt>
                <c:pt idx="160">
                  <c:v>0.13180408277311001</c:v>
                </c:pt>
                <c:pt idx="161">
                  <c:v>0.122898401504577</c:v>
                </c:pt>
                <c:pt idx="162">
                  <c:v>0.13180408277289901</c:v>
                </c:pt>
                <c:pt idx="163">
                  <c:v>0.112805296066962</c:v>
                </c:pt>
                <c:pt idx="164">
                  <c:v>0.113399008151714</c:v>
                </c:pt>
                <c:pt idx="165">
                  <c:v>0.169801656184984</c:v>
                </c:pt>
                <c:pt idx="166">
                  <c:v>0.141897188210724</c:v>
                </c:pt>
                <c:pt idx="167">
                  <c:v>0.14130347612597299</c:v>
                </c:pt>
                <c:pt idx="168">
                  <c:v>0.10389961479864</c:v>
                </c:pt>
                <c:pt idx="169">
                  <c:v>0.103305902713888</c:v>
                </c:pt>
                <c:pt idx="170">
                  <c:v>0.12349211358911701</c:v>
                </c:pt>
                <c:pt idx="171">
                  <c:v>0.112805296067173</c:v>
                </c:pt>
                <c:pt idx="172">
                  <c:v>0.141897188210513</c:v>
                </c:pt>
                <c:pt idx="173">
                  <c:v>0.122304689420036</c:v>
                </c:pt>
                <c:pt idx="174">
                  <c:v>0.150802869479047</c:v>
                </c:pt>
                <c:pt idx="175">
                  <c:v>0.112805296066962</c:v>
                </c:pt>
                <c:pt idx="176">
                  <c:v>0.113399008151714</c:v>
                </c:pt>
                <c:pt idx="177">
                  <c:v>0.150802869479047</c:v>
                </c:pt>
                <c:pt idx="178">
                  <c:v>0.113992720236043</c:v>
                </c:pt>
                <c:pt idx="179">
                  <c:v>0.13180408277311001</c:v>
                </c:pt>
                <c:pt idx="180">
                  <c:v>0.112805296066962</c:v>
                </c:pt>
                <c:pt idx="181">
                  <c:v>0.141897188210724</c:v>
                </c:pt>
                <c:pt idx="182">
                  <c:v>0.122304689420036</c:v>
                </c:pt>
                <c:pt idx="183">
                  <c:v>9.4400221445565702E-2</c:v>
                </c:pt>
                <c:pt idx="184">
                  <c:v>0.13239779485743999</c:v>
                </c:pt>
                <c:pt idx="185">
                  <c:v>0.13180408277311001</c:v>
                </c:pt>
                <c:pt idx="186">
                  <c:v>0.122304689420036</c:v>
                </c:pt>
                <c:pt idx="187">
                  <c:v>0.113992720236043</c:v>
                </c:pt>
                <c:pt idx="188">
                  <c:v>0.122304689420036</c:v>
                </c:pt>
                <c:pt idx="189">
                  <c:v>0.122304689420036</c:v>
                </c:pt>
                <c:pt idx="190">
                  <c:v>0.150802869479047</c:v>
                </c:pt>
                <c:pt idx="191">
                  <c:v>0.122898401504577</c:v>
                </c:pt>
                <c:pt idx="192">
                  <c:v>0.150802869479258</c:v>
                </c:pt>
                <c:pt idx="193">
                  <c:v>9.4400221445354704E-2</c:v>
                </c:pt>
                <c:pt idx="194">
                  <c:v>0.112805296067173</c:v>
                </c:pt>
                <c:pt idx="195">
                  <c:v>0.103899614798429</c:v>
                </c:pt>
                <c:pt idx="196">
                  <c:v>0.141897188210724</c:v>
                </c:pt>
                <c:pt idx="197">
                  <c:v>0.150802869479047</c:v>
                </c:pt>
                <c:pt idx="198">
                  <c:v>0.122898401504577</c:v>
                </c:pt>
                <c:pt idx="199">
                  <c:v>0.113399008151503</c:v>
                </c:pt>
                <c:pt idx="200">
                  <c:v>0.10389961479864</c:v>
                </c:pt>
                <c:pt idx="201">
                  <c:v>0.14070976404143201</c:v>
                </c:pt>
                <c:pt idx="202">
                  <c:v>0.16089597491666099</c:v>
                </c:pt>
                <c:pt idx="203">
                  <c:v>0.16920794410044299</c:v>
                </c:pt>
                <c:pt idx="204">
                  <c:v>4.7496966765158702E-2</c:v>
                </c:pt>
                <c:pt idx="205">
                  <c:v>9.4993933530739191E-3</c:v>
                </c:pt>
                <c:pt idx="206">
                  <c:v>0.14130347612597299</c:v>
                </c:pt>
                <c:pt idx="207">
                  <c:v>0.13180408277311001</c:v>
                </c:pt>
                <c:pt idx="208">
                  <c:v>0.113399008151503</c:v>
                </c:pt>
                <c:pt idx="209">
                  <c:v>0.14130347612597299</c:v>
                </c:pt>
                <c:pt idx="210">
                  <c:v>7.5401434739628806E-2</c:v>
                </c:pt>
                <c:pt idx="211">
                  <c:v>4.7496966764947801E-2</c:v>
                </c:pt>
                <c:pt idx="212">
                  <c:v>7.5401434739628806E-2</c:v>
                </c:pt>
                <c:pt idx="213">
                  <c:v>0.10389961479864</c:v>
                </c:pt>
                <c:pt idx="214">
                  <c:v>0.13180408277289901</c:v>
                </c:pt>
                <c:pt idx="215">
                  <c:v>0.150802869479047</c:v>
                </c:pt>
                <c:pt idx="216">
                  <c:v>0.141897188210724</c:v>
                </c:pt>
                <c:pt idx="217">
                  <c:v>0.14130347612597299</c:v>
                </c:pt>
                <c:pt idx="218">
                  <c:v>0.113399008151714</c:v>
                </c:pt>
                <c:pt idx="219">
                  <c:v>0.169801656184984</c:v>
                </c:pt>
                <c:pt idx="220">
                  <c:v>8.4900828092491804E-2</c:v>
                </c:pt>
                <c:pt idx="221">
                  <c:v>8.4900828092702704E-2</c:v>
                </c:pt>
                <c:pt idx="222">
                  <c:v>0.13180408277289901</c:v>
                </c:pt>
                <c:pt idx="223">
                  <c:v>9.4400221445565702E-2</c:v>
                </c:pt>
                <c:pt idx="224">
                  <c:v>9.4400221445565702E-2</c:v>
                </c:pt>
                <c:pt idx="225">
                  <c:v>0.122304689420036</c:v>
                </c:pt>
                <c:pt idx="226">
                  <c:v>0.122898401504577</c:v>
                </c:pt>
                <c:pt idx="227">
                  <c:v>4.7496966765158702E-2</c:v>
                </c:pt>
                <c:pt idx="228">
                  <c:v>0.18820673080638001</c:v>
                </c:pt>
                <c:pt idx="229">
                  <c:v>0.113399008151714</c:v>
                </c:pt>
                <c:pt idx="230">
                  <c:v>9.4400221445565702E-2</c:v>
                </c:pt>
                <c:pt idx="231">
                  <c:v>7.5401434739417905E-2</c:v>
                </c:pt>
                <c:pt idx="232">
                  <c:v>4.6903254680617901E-2</c:v>
                </c:pt>
                <c:pt idx="233">
                  <c:v>7.5401434739417905E-2</c:v>
                </c:pt>
                <c:pt idx="234">
                  <c:v>9.4993933530106406E-2</c:v>
                </c:pt>
                <c:pt idx="235">
                  <c:v>0.112805296066962</c:v>
                </c:pt>
                <c:pt idx="236">
                  <c:v>0.141897188210724</c:v>
                </c:pt>
                <c:pt idx="237">
                  <c:v>8.4307116007951002E-2</c:v>
                </c:pt>
                <c:pt idx="238">
                  <c:v>6.6495753471093794E-2</c:v>
                </c:pt>
                <c:pt idx="239">
                  <c:v>8.4900828092491804E-2</c:v>
                </c:pt>
                <c:pt idx="240">
                  <c:v>7.5401434739628806E-2</c:v>
                </c:pt>
                <c:pt idx="241">
                  <c:v>0.150802869479047</c:v>
                </c:pt>
                <c:pt idx="242">
                  <c:v>0.103899614798429</c:v>
                </c:pt>
                <c:pt idx="243">
                  <c:v>0.112805296067173</c:v>
                </c:pt>
                <c:pt idx="244">
                  <c:v>6.6495753471095598E-2</c:v>
                </c:pt>
                <c:pt idx="245">
                  <c:v>0.13239779485743999</c:v>
                </c:pt>
                <c:pt idx="246">
                  <c:v>8.4307116008162E-2</c:v>
                </c:pt>
                <c:pt idx="247">
                  <c:v>3.7997573411873799E-2</c:v>
                </c:pt>
                <c:pt idx="248">
                  <c:v>6.5902041386554894E-2</c:v>
                </c:pt>
                <c:pt idx="249">
                  <c:v>0.122304689420036</c:v>
                </c:pt>
                <c:pt idx="250">
                  <c:v>7.5401434739628806E-2</c:v>
                </c:pt>
                <c:pt idx="251">
                  <c:v>9.4993933530106406E-2</c:v>
                </c:pt>
                <c:pt idx="252">
                  <c:v>0.122304689420036</c:v>
                </c:pt>
                <c:pt idx="253">
                  <c:v>6.5902041386554894E-2</c:v>
                </c:pt>
                <c:pt idx="254">
                  <c:v>0.122304689419825</c:v>
                </c:pt>
                <c:pt idx="255">
                  <c:v>8.4900828092702704E-2</c:v>
                </c:pt>
                <c:pt idx="256">
                  <c:v>2.8498180059010801E-2</c:v>
                </c:pt>
                <c:pt idx="257">
                  <c:v>0.13239779485764999</c:v>
                </c:pt>
                <c:pt idx="258">
                  <c:v>0.122304689420036</c:v>
                </c:pt>
                <c:pt idx="259">
                  <c:v>3.7997573411873799E-2</c:v>
                </c:pt>
                <c:pt idx="260">
                  <c:v>3.7403861327544002E-2</c:v>
                </c:pt>
                <c:pt idx="261">
                  <c:v>4.7496966765158702E-2</c:v>
                </c:pt>
                <c:pt idx="262">
                  <c:v>0.169801656184984</c:v>
                </c:pt>
                <c:pt idx="263">
                  <c:v>8.4307116007951002E-2</c:v>
                </c:pt>
                <c:pt idx="264">
                  <c:v>1.0093105437614699E-2</c:v>
                </c:pt>
                <c:pt idx="265">
                  <c:v>8.4900828092491804E-2</c:v>
                </c:pt>
                <c:pt idx="266">
                  <c:v>0.188206730806591</c:v>
                </c:pt>
                <c:pt idx="267">
                  <c:v>7.5401434739628806E-2</c:v>
                </c:pt>
                <c:pt idx="268">
                  <c:v>0.12349211358911701</c:v>
                </c:pt>
                <c:pt idx="269">
                  <c:v>6.5308329301803206E-2</c:v>
                </c:pt>
                <c:pt idx="270">
                  <c:v>8.5494540177243505E-2</c:v>
                </c:pt>
                <c:pt idx="271">
                  <c:v>8.4307116007951002E-2</c:v>
                </c:pt>
                <c:pt idx="272">
                  <c:v>0.113399008151503</c:v>
                </c:pt>
                <c:pt idx="273">
                  <c:v>9.4993933530739191E-3</c:v>
                </c:pt>
                <c:pt idx="274">
                  <c:v>4.7496966765158702E-2</c:v>
                </c:pt>
                <c:pt idx="275">
                  <c:v>0.150802869479047</c:v>
                </c:pt>
                <c:pt idx="276">
                  <c:v>0.122304689420036</c:v>
                </c:pt>
                <c:pt idx="277">
                  <c:v>1.8998786705936899E-2</c:v>
                </c:pt>
                <c:pt idx="278">
                  <c:v>0.103305902713888</c:v>
                </c:pt>
                <c:pt idx="279">
                  <c:v>0.12289840150478699</c:v>
                </c:pt>
                <c:pt idx="280">
                  <c:v>5.6402648033480898E-2</c:v>
                </c:pt>
                <c:pt idx="281">
                  <c:v>1.8998786705936899E-2</c:v>
                </c:pt>
                <c:pt idx="282">
                  <c:v>5.6402648033480898E-2</c:v>
                </c:pt>
                <c:pt idx="283">
                  <c:v>8.5494540177243505E-2</c:v>
                </c:pt>
                <c:pt idx="284">
                  <c:v>4.6903254680407E-2</c:v>
                </c:pt>
                <c:pt idx="285">
                  <c:v>8.4900828092491804E-2</c:v>
                </c:pt>
                <c:pt idx="286">
                  <c:v>7.5401434739628806E-2</c:v>
                </c:pt>
                <c:pt idx="287">
                  <c:v>3.7403861327333102E-2</c:v>
                </c:pt>
                <c:pt idx="288">
                  <c:v>0.13239779485764999</c:v>
                </c:pt>
                <c:pt idx="289">
                  <c:v>0.13239779485764999</c:v>
                </c:pt>
                <c:pt idx="290">
                  <c:v>9.3806509361024998E-2</c:v>
                </c:pt>
                <c:pt idx="291">
                  <c:v>7.5401434739417905E-2</c:v>
                </c:pt>
                <c:pt idx="292">
                  <c:v>9.4993933530106406E-2</c:v>
                </c:pt>
                <c:pt idx="293">
                  <c:v>7.5401434739628806E-2</c:v>
                </c:pt>
                <c:pt idx="294">
                  <c:v>9.3806509361024998E-2</c:v>
                </c:pt>
                <c:pt idx="295">
                  <c:v>2.8498180059010801E-2</c:v>
                </c:pt>
                <c:pt idx="296">
                  <c:v>5.6996360118021699E-2</c:v>
                </c:pt>
                <c:pt idx="297">
                  <c:v>5.6402648033480898E-2</c:v>
                </c:pt>
                <c:pt idx="298">
                  <c:v>0.10330590271409899</c:v>
                </c:pt>
                <c:pt idx="299">
                  <c:v>9.4993933530106406E-2</c:v>
                </c:pt>
                <c:pt idx="300">
                  <c:v>0.103305902713888</c:v>
                </c:pt>
                <c:pt idx="301">
                  <c:v>6.5902041386554894E-2</c:v>
                </c:pt>
                <c:pt idx="302">
                  <c:v>0.16089597491666099</c:v>
                </c:pt>
                <c:pt idx="303">
                  <c:v>9.3806509361024998E-2</c:v>
                </c:pt>
                <c:pt idx="304">
                  <c:v>5.6996360118021699E-2</c:v>
                </c:pt>
                <c:pt idx="305">
                  <c:v>6.5902041386554894E-2</c:v>
                </c:pt>
                <c:pt idx="306">
                  <c:v>0.113399008151503</c:v>
                </c:pt>
                <c:pt idx="307">
                  <c:v>1.8998786705936899E-2</c:v>
                </c:pt>
                <c:pt idx="308">
                  <c:v>6.5902041386554894E-2</c:v>
                </c:pt>
                <c:pt idx="309">
                  <c:v>9.3806509361024998E-2</c:v>
                </c:pt>
                <c:pt idx="310">
                  <c:v>9.4993933530106406E-2</c:v>
                </c:pt>
                <c:pt idx="311">
                  <c:v>9.4400221445565702E-2</c:v>
                </c:pt>
                <c:pt idx="312">
                  <c:v>8.4900828092491804E-2</c:v>
                </c:pt>
                <c:pt idx="313">
                  <c:v>3.7403861327544002E-2</c:v>
                </c:pt>
                <c:pt idx="314">
                  <c:v>6.6495753470884697E-2</c:v>
                </c:pt>
                <c:pt idx="315">
                  <c:v>9.3806509361024998E-2</c:v>
                </c:pt>
                <c:pt idx="316">
                  <c:v>6.5902041386554894E-2</c:v>
                </c:pt>
                <c:pt idx="317">
                  <c:v>7.5401434739628806E-2</c:v>
                </c:pt>
                <c:pt idx="318">
                  <c:v>4.7496966764947801E-2</c:v>
                </c:pt>
                <c:pt idx="319">
                  <c:v>5.6402648033480898E-2</c:v>
                </c:pt>
                <c:pt idx="320">
                  <c:v>9.4993933530106406E-2</c:v>
                </c:pt>
                <c:pt idx="321">
                  <c:v>6.5308329302014106E-2</c:v>
                </c:pt>
                <c:pt idx="322">
                  <c:v>8.5494540177032605E-2</c:v>
                </c:pt>
                <c:pt idx="323">
                  <c:v>8.4900828092702704E-2</c:v>
                </c:pt>
                <c:pt idx="324">
                  <c:v>6.5902041386343896E-2</c:v>
                </c:pt>
                <c:pt idx="325">
                  <c:v>3.7403861327544002E-2</c:v>
                </c:pt>
                <c:pt idx="326">
                  <c:v>8.4900828092491804E-2</c:v>
                </c:pt>
                <c:pt idx="327">
                  <c:v>3.7997573412084797E-2</c:v>
                </c:pt>
                <c:pt idx="328">
                  <c:v>0.16030226283212101</c:v>
                </c:pt>
                <c:pt idx="329">
                  <c:v>8.4900828092491804E-2</c:v>
                </c:pt>
                <c:pt idx="330">
                  <c:v>7.5401434739628806E-2</c:v>
                </c:pt>
                <c:pt idx="331">
                  <c:v>4.6903254680407E-2</c:v>
                </c:pt>
                <c:pt idx="332">
                  <c:v>6.6495753471095598E-2</c:v>
                </c:pt>
                <c:pt idx="333">
                  <c:v>4.6903254680617901E-2</c:v>
                </c:pt>
                <c:pt idx="334">
                  <c:v>2.8498180059010801E-2</c:v>
                </c:pt>
                <c:pt idx="335">
                  <c:v>0.122304689420036</c:v>
                </c:pt>
                <c:pt idx="336">
                  <c:v>0.112805296066962</c:v>
                </c:pt>
                <c:pt idx="337">
                  <c:v>7.6588858908710297E-2</c:v>
                </c:pt>
                <c:pt idx="338">
                  <c:v>9.3806509360814E-2</c:v>
                </c:pt>
                <c:pt idx="339">
                  <c:v>5.69963601182326E-2</c:v>
                </c:pt>
                <c:pt idx="340">
                  <c:v>4.6903254680407E-2</c:v>
                </c:pt>
                <c:pt idx="341">
                  <c:v>9.4400221445565702E-2</c:v>
                </c:pt>
                <c:pt idx="342">
                  <c:v>6.5902041386554894E-2</c:v>
                </c:pt>
                <c:pt idx="343">
                  <c:v>5.6402648033480898E-2</c:v>
                </c:pt>
                <c:pt idx="344">
                  <c:v>3.7997573412084797E-2</c:v>
                </c:pt>
                <c:pt idx="345">
                  <c:v>5.6402648033480898E-2</c:v>
                </c:pt>
                <c:pt idx="346">
                  <c:v>6.5902041386554894E-2</c:v>
                </c:pt>
                <c:pt idx="347">
                  <c:v>5.6996360118021699E-2</c:v>
                </c:pt>
                <c:pt idx="348">
                  <c:v>7.5401434739628806E-2</c:v>
                </c:pt>
                <c:pt idx="349">
                  <c:v>6.5902041386343896E-2</c:v>
                </c:pt>
                <c:pt idx="350">
                  <c:v>9.4400221445565702E-2</c:v>
                </c:pt>
                <c:pt idx="351">
                  <c:v>5.69963601182326E-2</c:v>
                </c:pt>
                <c:pt idx="352">
                  <c:v>6.5902041386343896E-2</c:v>
                </c:pt>
                <c:pt idx="353">
                  <c:v>4.6903254680617901E-2</c:v>
                </c:pt>
                <c:pt idx="354">
                  <c:v>8.4900828092491804E-2</c:v>
                </c:pt>
                <c:pt idx="355">
                  <c:v>0.13239779485764999</c:v>
                </c:pt>
                <c:pt idx="356">
                  <c:v>3.7403861327333102E-2</c:v>
                </c:pt>
                <c:pt idx="357">
                  <c:v>9.3806509361024998E-2</c:v>
                </c:pt>
                <c:pt idx="358">
                  <c:v>6.6495753471095598E-2</c:v>
                </c:pt>
                <c:pt idx="359">
                  <c:v>6.5902041386554894E-2</c:v>
                </c:pt>
                <c:pt idx="360">
                  <c:v>7.5401434739628806E-2</c:v>
                </c:pt>
                <c:pt idx="361">
                  <c:v>6.6495753471095598E-2</c:v>
                </c:pt>
                <c:pt idx="362">
                  <c:v>6.5902041386343896E-2</c:v>
                </c:pt>
                <c:pt idx="363">
                  <c:v>2.7904467974470101E-2</c:v>
                </c:pt>
                <c:pt idx="364">
                  <c:v>5.69963601182326E-2</c:v>
                </c:pt>
                <c:pt idx="365">
                  <c:v>7.5401434739417905E-2</c:v>
                </c:pt>
                <c:pt idx="366">
                  <c:v>6.5902041386554894E-2</c:v>
                </c:pt>
                <c:pt idx="367">
                  <c:v>0.10389961479864</c:v>
                </c:pt>
                <c:pt idx="368">
                  <c:v>5.6402648033480898E-2</c:v>
                </c:pt>
                <c:pt idx="369">
                  <c:v>1.8998786705936899E-2</c:v>
                </c:pt>
                <c:pt idx="370">
                  <c:v>7.5401434739628806E-2</c:v>
                </c:pt>
                <c:pt idx="371">
                  <c:v>8.4900828092491804E-2</c:v>
                </c:pt>
                <c:pt idx="372">
                  <c:v>8.4900828092491804E-2</c:v>
                </c:pt>
                <c:pt idx="373">
                  <c:v>9.4400221445565702E-2</c:v>
                </c:pt>
                <c:pt idx="374">
                  <c:v>5.6402648033480898E-2</c:v>
                </c:pt>
                <c:pt idx="375">
                  <c:v>6.5902041386554894E-2</c:v>
                </c:pt>
                <c:pt idx="376">
                  <c:v>4.6903254680407E-2</c:v>
                </c:pt>
                <c:pt idx="377">
                  <c:v>4.8090678849699503E-2</c:v>
                </c:pt>
                <c:pt idx="378">
                  <c:v>1.8405074621396199E-2</c:v>
                </c:pt>
                <c:pt idx="379">
                  <c:v>0.10389961479864</c:v>
                </c:pt>
                <c:pt idx="380">
                  <c:v>9.4400221445565702E-2</c:v>
                </c:pt>
                <c:pt idx="381">
                  <c:v>5.6402648033480898E-2</c:v>
                </c:pt>
                <c:pt idx="382">
                  <c:v>7.5401434739628806E-2</c:v>
                </c:pt>
                <c:pt idx="383">
                  <c:v>6.5902041386554894E-2</c:v>
                </c:pt>
                <c:pt idx="384">
                  <c:v>9.4993933530106406E-2</c:v>
                </c:pt>
                <c:pt idx="385">
                  <c:v>3.7403861327333102E-2</c:v>
                </c:pt>
                <c:pt idx="386">
                  <c:v>4.6903254680617901E-2</c:v>
                </c:pt>
                <c:pt idx="387">
                  <c:v>6.6495753471095598E-2</c:v>
                </c:pt>
                <c:pt idx="388">
                  <c:v>5.5808935948940201E-2</c:v>
                </c:pt>
                <c:pt idx="389">
                  <c:v>5.6996360118021699E-2</c:v>
                </c:pt>
                <c:pt idx="390">
                  <c:v>2.8498180059010801E-2</c:v>
                </c:pt>
                <c:pt idx="391">
                  <c:v>0.10330590271409899</c:v>
                </c:pt>
                <c:pt idx="392">
                  <c:v>9.4400221445354704E-2</c:v>
                </c:pt>
                <c:pt idx="393">
                  <c:v>8.4900828092702704E-2</c:v>
                </c:pt>
                <c:pt idx="394">
                  <c:v>6.6495753471095598E-2</c:v>
                </c:pt>
                <c:pt idx="395">
                  <c:v>9.4400221445565702E-2</c:v>
                </c:pt>
                <c:pt idx="396">
                  <c:v>0</c:v>
                </c:pt>
                <c:pt idx="397">
                  <c:v>2.7904467974470101E-2</c:v>
                </c:pt>
                <c:pt idx="398">
                  <c:v>1.8998786705936899E-2</c:v>
                </c:pt>
                <c:pt idx="399">
                  <c:v>5.6996360118021699E-2</c:v>
                </c:pt>
                <c:pt idx="400">
                  <c:v>0.112805296066962</c:v>
                </c:pt>
                <c:pt idx="401">
                  <c:v>6.5902041386554894E-2</c:v>
                </c:pt>
                <c:pt idx="402">
                  <c:v>6.5902041386554894E-2</c:v>
                </c:pt>
                <c:pt idx="403">
                  <c:v>7.5401434739628806E-2</c:v>
                </c:pt>
                <c:pt idx="404">
                  <c:v>7.5401434739417905E-2</c:v>
                </c:pt>
                <c:pt idx="405">
                  <c:v>6.6495753471095598E-2</c:v>
                </c:pt>
                <c:pt idx="406">
                  <c:v>4.6903254680617901E-2</c:v>
                </c:pt>
                <c:pt idx="407">
                  <c:v>5.6996360118021699E-2</c:v>
                </c:pt>
                <c:pt idx="408">
                  <c:v>7.5401434739417905E-2</c:v>
                </c:pt>
                <c:pt idx="409">
                  <c:v>7.5401434739628806E-2</c:v>
                </c:pt>
                <c:pt idx="410">
                  <c:v>6.5902041386554894E-2</c:v>
                </c:pt>
                <c:pt idx="411">
                  <c:v>4.6903254680407E-2</c:v>
                </c:pt>
                <c:pt idx="412">
                  <c:v>5.6996360118021699E-2</c:v>
                </c:pt>
                <c:pt idx="413">
                  <c:v>6.5902041386554894E-2</c:v>
                </c:pt>
                <c:pt idx="414">
                  <c:v>6.5902041386554894E-2</c:v>
                </c:pt>
                <c:pt idx="415">
                  <c:v>3.7403861327544002E-2</c:v>
                </c:pt>
                <c:pt idx="416">
                  <c:v>5.6996360118021699E-2</c:v>
                </c:pt>
                <c:pt idx="417">
                  <c:v>9.4400221445565702E-2</c:v>
                </c:pt>
                <c:pt idx="418">
                  <c:v>0.10389961479864</c:v>
                </c:pt>
                <c:pt idx="419">
                  <c:v>5.6402648033480898E-2</c:v>
                </c:pt>
                <c:pt idx="420">
                  <c:v>5.6402648033480898E-2</c:v>
                </c:pt>
                <c:pt idx="421">
                  <c:v>2.8498180059010801E-2</c:v>
                </c:pt>
                <c:pt idx="422">
                  <c:v>9.4993933530739191E-3</c:v>
                </c:pt>
                <c:pt idx="423">
                  <c:v>8.4900828092491804E-2</c:v>
                </c:pt>
                <c:pt idx="424">
                  <c:v>0.113399008151503</c:v>
                </c:pt>
                <c:pt idx="425">
                  <c:v>1.8405074621396199E-2</c:v>
                </c:pt>
                <c:pt idx="426">
                  <c:v>1.89987867061478E-2</c:v>
                </c:pt>
                <c:pt idx="427">
                  <c:v>6.6495753471095598E-2</c:v>
                </c:pt>
                <c:pt idx="428">
                  <c:v>7.5401434739417905E-2</c:v>
                </c:pt>
                <c:pt idx="429">
                  <c:v>6.5308329302014106E-2</c:v>
                </c:pt>
                <c:pt idx="430">
                  <c:v>3.7997573412084797E-2</c:v>
                </c:pt>
                <c:pt idx="431">
                  <c:v>3.7997573412084797E-2</c:v>
                </c:pt>
                <c:pt idx="432">
                  <c:v>4.7496966764947801E-2</c:v>
                </c:pt>
                <c:pt idx="433">
                  <c:v>7.5401434739628806E-2</c:v>
                </c:pt>
                <c:pt idx="434">
                  <c:v>3.7403861327333102E-2</c:v>
                </c:pt>
                <c:pt idx="435">
                  <c:v>4.6903254680617901E-2</c:v>
                </c:pt>
                <c:pt idx="436">
                  <c:v>7.5401434739417905E-2</c:v>
                </c:pt>
                <c:pt idx="437">
                  <c:v>4.8090678849699503E-2</c:v>
                </c:pt>
                <c:pt idx="438">
                  <c:v>6.5308329302014106E-2</c:v>
                </c:pt>
                <c:pt idx="439">
                  <c:v>6.5902041386554894E-2</c:v>
                </c:pt>
                <c:pt idx="440">
                  <c:v>6.6495753471095598E-2</c:v>
                </c:pt>
                <c:pt idx="441">
                  <c:v>4.6903254680407E-2</c:v>
                </c:pt>
                <c:pt idx="442">
                  <c:v>4.6903254680407E-2</c:v>
                </c:pt>
                <c:pt idx="443">
                  <c:v>8.5494540177243505E-2</c:v>
                </c:pt>
                <c:pt idx="444">
                  <c:v>9.3806509361024998E-2</c:v>
                </c:pt>
                <c:pt idx="445">
                  <c:v>5.6996360118021699E-2</c:v>
                </c:pt>
                <c:pt idx="446">
                  <c:v>3.7403861327544002E-2</c:v>
                </c:pt>
                <c:pt idx="447">
                  <c:v>4.6903254680407E-2</c:v>
                </c:pt>
                <c:pt idx="448">
                  <c:v>5.6996360118021699E-2</c:v>
                </c:pt>
                <c:pt idx="449">
                  <c:v>3.7997573412084797E-2</c:v>
                </c:pt>
                <c:pt idx="450">
                  <c:v>4.6903254680407E-2</c:v>
                </c:pt>
                <c:pt idx="451">
                  <c:v>7.5401434739628806E-2</c:v>
                </c:pt>
                <c:pt idx="452">
                  <c:v>0.10389961479864</c:v>
                </c:pt>
                <c:pt idx="453">
                  <c:v>6.5902041386343896E-2</c:v>
                </c:pt>
                <c:pt idx="454">
                  <c:v>5.6402648033691903E-2</c:v>
                </c:pt>
                <c:pt idx="455">
                  <c:v>3.7997573411873799E-2</c:v>
                </c:pt>
                <c:pt idx="456">
                  <c:v>1.89987867061478E-2</c:v>
                </c:pt>
                <c:pt idx="457">
                  <c:v>2.8498180059010801E-2</c:v>
                </c:pt>
                <c:pt idx="458">
                  <c:v>8.4900828092491804E-2</c:v>
                </c:pt>
                <c:pt idx="459">
                  <c:v>6.5902041386554894E-2</c:v>
                </c:pt>
                <c:pt idx="460">
                  <c:v>9.3806509361024998E-2</c:v>
                </c:pt>
                <c:pt idx="461">
                  <c:v>7.5401434739417905E-2</c:v>
                </c:pt>
                <c:pt idx="462">
                  <c:v>2.8498180059010801E-2</c:v>
                </c:pt>
                <c:pt idx="463">
                  <c:v>2.8498180059221799E-2</c:v>
                </c:pt>
                <c:pt idx="464">
                  <c:v>2.8498180059010801E-2</c:v>
                </c:pt>
                <c:pt idx="465">
                  <c:v>6.5308329301803206E-2</c:v>
                </c:pt>
                <c:pt idx="466">
                  <c:v>5.69963601182326E-2</c:v>
                </c:pt>
                <c:pt idx="467">
                  <c:v>0.113399008151503</c:v>
                </c:pt>
                <c:pt idx="468">
                  <c:v>5.6996360118021699E-2</c:v>
                </c:pt>
                <c:pt idx="469">
                  <c:v>2.8498180059010801E-2</c:v>
                </c:pt>
                <c:pt idx="470">
                  <c:v>2.8498180059010801E-2</c:v>
                </c:pt>
                <c:pt idx="471">
                  <c:v>0.10389961479864</c:v>
                </c:pt>
                <c:pt idx="472">
                  <c:v>8.4307116007951002E-2</c:v>
                </c:pt>
                <c:pt idx="473">
                  <c:v>4.7496966764947801E-2</c:v>
                </c:pt>
                <c:pt idx="474">
                  <c:v>0.10330590271409899</c:v>
                </c:pt>
                <c:pt idx="475">
                  <c:v>6.6495753471092101E-2</c:v>
                </c:pt>
                <c:pt idx="476">
                  <c:v>2.8498180059009299E-2</c:v>
                </c:pt>
                <c:pt idx="477">
                  <c:v>5.6402648033477998E-2</c:v>
                </c:pt>
                <c:pt idx="478">
                  <c:v>4.7496966765156197E-2</c:v>
                </c:pt>
                <c:pt idx="479">
                  <c:v>4.6903254680404502E-2</c:v>
                </c:pt>
                <c:pt idx="480">
                  <c:v>9.4400221445560706E-2</c:v>
                </c:pt>
                <c:pt idx="481">
                  <c:v>6.5902041386551397E-2</c:v>
                </c:pt>
                <c:pt idx="482">
                  <c:v>8.4900828092487293E-2</c:v>
                </c:pt>
                <c:pt idx="483">
                  <c:v>5.6402648033477998E-2</c:v>
                </c:pt>
                <c:pt idx="484">
                  <c:v>2.7904467974468598E-2</c:v>
                </c:pt>
                <c:pt idx="485">
                  <c:v>5.6402648033477998E-2</c:v>
                </c:pt>
                <c:pt idx="486">
                  <c:v>5.6996360118018702E-2</c:v>
                </c:pt>
                <c:pt idx="487">
                  <c:v>5.6996360118018702E-2</c:v>
                </c:pt>
                <c:pt idx="488">
                  <c:v>8.9056812685326999E-3</c:v>
                </c:pt>
                <c:pt idx="489">
                  <c:v>7.5995146824165499E-2</c:v>
                </c:pt>
                <c:pt idx="490">
                  <c:v>8.4307116007946603E-2</c:v>
                </c:pt>
                <c:pt idx="491">
                  <c:v>5.6996360118018702E-2</c:v>
                </c:pt>
                <c:pt idx="492">
                  <c:v>9.3806509361020002E-2</c:v>
                </c:pt>
                <c:pt idx="493">
                  <c:v>6.6495753471092101E-2</c:v>
                </c:pt>
                <c:pt idx="494">
                  <c:v>5.6996360118018702E-2</c:v>
                </c:pt>
                <c:pt idx="495">
                  <c:v>1.84050746213952E-2</c:v>
                </c:pt>
                <c:pt idx="496">
                  <c:v>5.6996360118229603E-2</c:v>
                </c:pt>
                <c:pt idx="497">
                  <c:v>4.6903254680404502E-2</c:v>
                </c:pt>
                <c:pt idx="498">
                  <c:v>7.5401434739413895E-2</c:v>
                </c:pt>
                <c:pt idx="499">
                  <c:v>4.69032546806155E-2</c:v>
                </c:pt>
                <c:pt idx="500">
                  <c:v>1.89987867059359E-2</c:v>
                </c:pt>
                <c:pt idx="501">
                  <c:v>2.8498180059009299E-2</c:v>
                </c:pt>
                <c:pt idx="502">
                  <c:v>2.7904467974468598E-2</c:v>
                </c:pt>
                <c:pt idx="503">
                  <c:v>0.10389961479863399</c:v>
                </c:pt>
                <c:pt idx="504">
                  <c:v>6.5902041386551397E-2</c:v>
                </c:pt>
                <c:pt idx="505">
                  <c:v>6.6495753471092101E-2</c:v>
                </c:pt>
                <c:pt idx="506">
                  <c:v>4.6903254680404502E-2</c:v>
                </c:pt>
                <c:pt idx="507">
                  <c:v>7.5401434739624795E-2</c:v>
                </c:pt>
                <c:pt idx="508">
                  <c:v>5.6996360118018702E-2</c:v>
                </c:pt>
                <c:pt idx="509">
                  <c:v>1.84050746213952E-2</c:v>
                </c:pt>
                <c:pt idx="510">
                  <c:v>2.8498180059009299E-2</c:v>
                </c:pt>
                <c:pt idx="511">
                  <c:v>1.84050746216061E-2</c:v>
                </c:pt>
                <c:pt idx="512">
                  <c:v>4.7496966764945303E-2</c:v>
                </c:pt>
                <c:pt idx="513">
                  <c:v>5.6402648033477998E-2</c:v>
                </c:pt>
                <c:pt idx="514">
                  <c:v>9.4400221445560706E-2</c:v>
                </c:pt>
                <c:pt idx="515">
                  <c:v>8.4900828092698305E-2</c:v>
                </c:pt>
                <c:pt idx="516">
                  <c:v>9.4400221445560706E-2</c:v>
                </c:pt>
                <c:pt idx="517">
                  <c:v>7.5401434739413895E-2</c:v>
                </c:pt>
                <c:pt idx="518">
                  <c:v>0</c:v>
                </c:pt>
                <c:pt idx="519">
                  <c:v>8.4900828092487293E-2</c:v>
                </c:pt>
                <c:pt idx="520">
                  <c:v>6.6495753471092101E-2</c:v>
                </c:pt>
                <c:pt idx="521">
                  <c:v>8.4307116007946603E-2</c:v>
                </c:pt>
                <c:pt idx="522">
                  <c:v>3.7997573412082798E-2</c:v>
                </c:pt>
                <c:pt idx="523">
                  <c:v>5.6996360118018702E-2</c:v>
                </c:pt>
                <c:pt idx="524">
                  <c:v>0.12230468942002901</c:v>
                </c:pt>
                <c:pt idx="525">
                  <c:v>3.7403861327541997E-2</c:v>
                </c:pt>
                <c:pt idx="526">
                  <c:v>9.4993933530734195E-3</c:v>
                </c:pt>
                <c:pt idx="527">
                  <c:v>5.6996360118018702E-2</c:v>
                </c:pt>
                <c:pt idx="528">
                  <c:v>4.6903254680404502E-2</c:v>
                </c:pt>
                <c:pt idx="529">
                  <c:v>0.11280529606716699</c:v>
                </c:pt>
                <c:pt idx="530">
                  <c:v>0.17039536826951501</c:v>
                </c:pt>
                <c:pt idx="531">
                  <c:v>0.132397794857644</c:v>
                </c:pt>
                <c:pt idx="532">
                  <c:v>2.8498180059009299E-2</c:v>
                </c:pt>
                <c:pt idx="533">
                  <c:v>2.8498180059009299E-2</c:v>
                </c:pt>
                <c:pt idx="534">
                  <c:v>0.112805296066956</c:v>
                </c:pt>
                <c:pt idx="535">
                  <c:v>9.3806509361020002E-2</c:v>
                </c:pt>
                <c:pt idx="536">
                  <c:v>7.5995146824165499E-2</c:v>
                </c:pt>
                <c:pt idx="537">
                  <c:v>0.103305902713883</c:v>
                </c:pt>
                <c:pt idx="538">
                  <c:v>0.10389961479863399</c:v>
                </c:pt>
                <c:pt idx="539">
                  <c:v>0.132397794857644</c:v>
                </c:pt>
                <c:pt idx="540">
                  <c:v>0.113399008151497</c:v>
                </c:pt>
                <c:pt idx="541">
                  <c:v>1.0093105437614099E-2</c:v>
                </c:pt>
                <c:pt idx="542">
                  <c:v>6.6495753471092101E-2</c:v>
                </c:pt>
                <c:pt idx="543">
                  <c:v>7.5401434739624795E-2</c:v>
                </c:pt>
                <c:pt idx="544">
                  <c:v>8.4900828092487293E-2</c:v>
                </c:pt>
                <c:pt idx="545">
                  <c:v>7.5401434739413895E-2</c:v>
                </c:pt>
                <c:pt idx="546">
                  <c:v>0.113399008151708</c:v>
                </c:pt>
                <c:pt idx="547">
                  <c:v>8.4900828092487293E-2</c:v>
                </c:pt>
                <c:pt idx="548">
                  <c:v>7.5401434739624795E-2</c:v>
                </c:pt>
                <c:pt idx="549">
                  <c:v>9.4400221445560706E-2</c:v>
                </c:pt>
                <c:pt idx="550">
                  <c:v>5.6402648033477998E-2</c:v>
                </c:pt>
                <c:pt idx="551">
                  <c:v>3.7403861327331103E-2</c:v>
                </c:pt>
                <c:pt idx="552">
                  <c:v>6.6495753471092101E-2</c:v>
                </c:pt>
                <c:pt idx="553">
                  <c:v>0.15080286947903901</c:v>
                </c:pt>
                <c:pt idx="554">
                  <c:v>8.4900828092698305E-2</c:v>
                </c:pt>
                <c:pt idx="555">
                  <c:v>4.7496966764945303E-2</c:v>
                </c:pt>
                <c:pt idx="556">
                  <c:v>6.5308329302010706E-2</c:v>
                </c:pt>
                <c:pt idx="557">
                  <c:v>6.6495753471092101E-2</c:v>
                </c:pt>
                <c:pt idx="558">
                  <c:v>7.5401434739413895E-2</c:v>
                </c:pt>
                <c:pt idx="559">
                  <c:v>9.4400221445560706E-2</c:v>
                </c:pt>
                <c:pt idx="560">
                  <c:v>6.5902041386551397E-2</c:v>
                </c:pt>
                <c:pt idx="561">
                  <c:v>7.5401434739624795E-2</c:v>
                </c:pt>
                <c:pt idx="562">
                  <c:v>3.79975734118718E-2</c:v>
                </c:pt>
                <c:pt idx="563">
                  <c:v>3.7403861327541997E-2</c:v>
                </c:pt>
                <c:pt idx="564">
                  <c:v>6.6495753471092101E-2</c:v>
                </c:pt>
                <c:pt idx="565">
                  <c:v>6.5308329302010706E-2</c:v>
                </c:pt>
                <c:pt idx="566">
                  <c:v>6.6495753471092101E-2</c:v>
                </c:pt>
                <c:pt idx="567">
                  <c:v>4.6903254680404502E-2</c:v>
                </c:pt>
                <c:pt idx="568">
                  <c:v>3.7997573412082798E-2</c:v>
                </c:pt>
                <c:pt idx="569">
                  <c:v>4.7496966765156197E-2</c:v>
                </c:pt>
                <c:pt idx="570">
                  <c:v>4.6903254680404502E-2</c:v>
                </c:pt>
                <c:pt idx="571">
                  <c:v>4.6903254680404502E-2</c:v>
                </c:pt>
                <c:pt idx="572">
                  <c:v>5.6996360118229603E-2</c:v>
                </c:pt>
                <c:pt idx="573">
                  <c:v>9.3806509360809101E-2</c:v>
                </c:pt>
                <c:pt idx="574">
                  <c:v>5.6996360118229603E-2</c:v>
                </c:pt>
                <c:pt idx="575">
                  <c:v>5.6996360118018702E-2</c:v>
                </c:pt>
                <c:pt idx="576">
                  <c:v>4.6903254680404502E-2</c:v>
                </c:pt>
                <c:pt idx="577">
                  <c:v>4.69032546806155E-2</c:v>
                </c:pt>
                <c:pt idx="578">
                  <c:v>6.5902041386551397E-2</c:v>
                </c:pt>
                <c:pt idx="579">
                  <c:v>5.6402648033477998E-2</c:v>
                </c:pt>
                <c:pt idx="580">
                  <c:v>3.8591285496623502E-2</c:v>
                </c:pt>
                <c:pt idx="581">
                  <c:v>2.7310755889717001E-2</c:v>
                </c:pt>
                <c:pt idx="582">
                  <c:v>1.9592498790687599E-2</c:v>
                </c:pt>
                <c:pt idx="583">
                  <c:v>4.6903254680404502E-2</c:v>
                </c:pt>
                <c:pt idx="584">
                  <c:v>3.7403861327541997E-2</c:v>
                </c:pt>
                <c:pt idx="585">
                  <c:v>4.7496966765156197E-2</c:v>
                </c:pt>
                <c:pt idx="586">
                  <c:v>4.7496966764945303E-2</c:v>
                </c:pt>
                <c:pt idx="587">
                  <c:v>8.4307116007946603E-2</c:v>
                </c:pt>
                <c:pt idx="588">
                  <c:v>4.7496966765156197E-2</c:v>
                </c:pt>
                <c:pt idx="589">
                  <c:v>8.4900828092487293E-2</c:v>
                </c:pt>
                <c:pt idx="590">
                  <c:v>1.84050746213952E-2</c:v>
                </c:pt>
                <c:pt idx="591">
                  <c:v>0</c:v>
                </c:pt>
                <c:pt idx="592">
                  <c:v>6.6495753471092101E-2</c:v>
                </c:pt>
                <c:pt idx="593">
                  <c:v>7.5401434739624795E-2</c:v>
                </c:pt>
                <c:pt idx="594">
                  <c:v>3.7997573412082798E-2</c:v>
                </c:pt>
                <c:pt idx="595">
                  <c:v>1.89987867059359E-2</c:v>
                </c:pt>
                <c:pt idx="596">
                  <c:v>5.6402648033477998E-2</c:v>
                </c:pt>
                <c:pt idx="597">
                  <c:v>2.7904467974468598E-2</c:v>
                </c:pt>
                <c:pt idx="598">
                  <c:v>9.4993933530734195E-3</c:v>
                </c:pt>
                <c:pt idx="599">
                  <c:v>1.89987867059359E-2</c:v>
                </c:pt>
                <c:pt idx="600">
                  <c:v>2.7904467974468598E-2</c:v>
                </c:pt>
                <c:pt idx="601">
                  <c:v>1.9592498790687599E-2</c:v>
                </c:pt>
                <c:pt idx="602">
                  <c:v>7.5401434739413895E-2</c:v>
                </c:pt>
                <c:pt idx="603">
                  <c:v>8.4307116008157504E-2</c:v>
                </c:pt>
                <c:pt idx="604">
                  <c:v>5.6996360118018702E-2</c:v>
                </c:pt>
                <c:pt idx="605">
                  <c:v>7.5401434739413895E-2</c:v>
                </c:pt>
                <c:pt idx="606">
                  <c:v>1.84050746216061E-2</c:v>
                </c:pt>
                <c:pt idx="607">
                  <c:v>1.00931054374032E-2</c:v>
                </c:pt>
                <c:pt idx="608">
                  <c:v>8.4900828092698305E-2</c:v>
                </c:pt>
                <c:pt idx="609">
                  <c:v>2.8498180059009299E-2</c:v>
                </c:pt>
                <c:pt idx="610">
                  <c:v>4.6903254680404502E-2</c:v>
                </c:pt>
                <c:pt idx="611">
                  <c:v>4.69032546806155E-2</c:v>
                </c:pt>
                <c:pt idx="612">
                  <c:v>5.6996360118018702E-2</c:v>
                </c:pt>
                <c:pt idx="613">
                  <c:v>3.7403861327541997E-2</c:v>
                </c:pt>
                <c:pt idx="614">
                  <c:v>0</c:v>
                </c:pt>
                <c:pt idx="615">
                  <c:v>6.64957534708812E-2</c:v>
                </c:pt>
                <c:pt idx="616">
                  <c:v>8.9056812685326999E-3</c:v>
                </c:pt>
                <c:pt idx="617">
                  <c:v>2.8498180059009299E-2</c:v>
                </c:pt>
                <c:pt idx="618">
                  <c:v>5.6402648033477998E-2</c:v>
                </c:pt>
                <c:pt idx="619">
                  <c:v>3.7997573412082798E-2</c:v>
                </c:pt>
                <c:pt idx="620">
                  <c:v>6.6495753471092101E-2</c:v>
                </c:pt>
                <c:pt idx="621">
                  <c:v>7.5401434739624795E-2</c:v>
                </c:pt>
                <c:pt idx="622">
                  <c:v>4.6903254680404502E-2</c:v>
                </c:pt>
                <c:pt idx="623">
                  <c:v>2.8498180059009299E-2</c:v>
                </c:pt>
                <c:pt idx="624">
                  <c:v>3.7403861327541997E-2</c:v>
                </c:pt>
                <c:pt idx="625">
                  <c:v>2.8498180059009299E-2</c:v>
                </c:pt>
                <c:pt idx="626">
                  <c:v>2.8498180059009299E-2</c:v>
                </c:pt>
                <c:pt idx="627">
                  <c:v>7.5401434739624795E-2</c:v>
                </c:pt>
                <c:pt idx="628">
                  <c:v>6.6495753471092101E-2</c:v>
                </c:pt>
                <c:pt idx="629">
                  <c:v>1.84050746213952E-2</c:v>
                </c:pt>
                <c:pt idx="630">
                  <c:v>9.4993933530734195E-3</c:v>
                </c:pt>
                <c:pt idx="631">
                  <c:v>2.7904467974468598E-2</c:v>
                </c:pt>
                <c:pt idx="632">
                  <c:v>5.6996360118018702E-2</c:v>
                </c:pt>
                <c:pt idx="633">
                  <c:v>4.69032546806155E-2</c:v>
                </c:pt>
                <c:pt idx="634">
                  <c:v>5.6402648033477998E-2</c:v>
                </c:pt>
                <c:pt idx="635">
                  <c:v>1.89987867059359E-2</c:v>
                </c:pt>
                <c:pt idx="636">
                  <c:v>2.8498180059009299E-2</c:v>
                </c:pt>
                <c:pt idx="637">
                  <c:v>2.7904467974468598E-2</c:v>
                </c:pt>
                <c:pt idx="638">
                  <c:v>5.6996360118018702E-2</c:v>
                </c:pt>
                <c:pt idx="639">
                  <c:v>3.7997573412082798E-2</c:v>
                </c:pt>
                <c:pt idx="640">
                  <c:v>4.69032546806155E-2</c:v>
                </c:pt>
                <c:pt idx="641">
                  <c:v>2.8498180059009299E-2</c:v>
                </c:pt>
                <c:pt idx="642">
                  <c:v>3.7403861327541997E-2</c:v>
                </c:pt>
                <c:pt idx="643">
                  <c:v>2.8498180059009299E-2</c:v>
                </c:pt>
                <c:pt idx="644">
                  <c:v>3.79975734118718E-2</c:v>
                </c:pt>
                <c:pt idx="645">
                  <c:v>3.7403861327541997E-2</c:v>
                </c:pt>
                <c:pt idx="646">
                  <c:v>4.69032546806155E-2</c:v>
                </c:pt>
                <c:pt idx="647">
                  <c:v>3.79975734118718E-2</c:v>
                </c:pt>
                <c:pt idx="648">
                  <c:v>3.7403861327541997E-2</c:v>
                </c:pt>
                <c:pt idx="649">
                  <c:v>3.7997573412082798E-2</c:v>
                </c:pt>
                <c:pt idx="650">
                  <c:v>7.5401434739413895E-2</c:v>
                </c:pt>
                <c:pt idx="651">
                  <c:v>2.84981800592203E-2</c:v>
                </c:pt>
                <c:pt idx="652">
                  <c:v>0</c:v>
                </c:pt>
                <c:pt idx="653">
                  <c:v>8.9056812683217697E-3</c:v>
                </c:pt>
                <c:pt idx="654">
                  <c:v>3.7997573412082798E-2</c:v>
                </c:pt>
                <c:pt idx="655">
                  <c:v>3.7403861327541997E-2</c:v>
                </c:pt>
                <c:pt idx="656">
                  <c:v>4.8090678849486E-2</c:v>
                </c:pt>
                <c:pt idx="657">
                  <c:v>5.5808935948937197E-2</c:v>
                </c:pt>
                <c:pt idx="658">
                  <c:v>0</c:v>
                </c:pt>
                <c:pt idx="659">
                  <c:v>1.9592498790687599E-2</c:v>
                </c:pt>
                <c:pt idx="660">
                  <c:v>7.5401434739413895E-2</c:v>
                </c:pt>
                <c:pt idx="661">
                  <c:v>0</c:v>
                </c:pt>
                <c:pt idx="662">
                  <c:v>5.5808935948937197E-2</c:v>
                </c:pt>
                <c:pt idx="663">
                  <c:v>1.9592498790687599E-2</c:v>
                </c:pt>
                <c:pt idx="664">
                  <c:v>4.6903254680404502E-2</c:v>
                </c:pt>
                <c:pt idx="665">
                  <c:v>6.5902041386551397E-2</c:v>
                </c:pt>
                <c:pt idx="666">
                  <c:v>1.9592498790687599E-2</c:v>
                </c:pt>
                <c:pt idx="667">
                  <c:v>2.7310755889927901E-2</c:v>
                </c:pt>
                <c:pt idx="668">
                  <c:v>1.9592498790476601E-2</c:v>
                </c:pt>
                <c:pt idx="669">
                  <c:v>8.9056812685326999E-3</c:v>
                </c:pt>
                <c:pt idx="670">
                  <c:v>1.9592498790476601E-2</c:v>
                </c:pt>
                <c:pt idx="671">
                  <c:v>3.7403861327541997E-2</c:v>
                </c:pt>
                <c:pt idx="672">
                  <c:v>3.7997573412082798E-2</c:v>
                </c:pt>
                <c:pt idx="673">
                  <c:v>2.7904467974468598E-2</c:v>
                </c:pt>
                <c:pt idx="674">
                  <c:v>3.7403861327331103E-2</c:v>
                </c:pt>
                <c:pt idx="675">
                  <c:v>5.6996360118229603E-2</c:v>
                </c:pt>
                <c:pt idx="676">
                  <c:v>2.8498180059009299E-2</c:v>
                </c:pt>
                <c:pt idx="677">
                  <c:v>2.8498180059009299E-2</c:v>
                </c:pt>
                <c:pt idx="678">
                  <c:v>2.7904467974468598E-2</c:v>
                </c:pt>
                <c:pt idx="679">
                  <c:v>2.7904467974468598E-2</c:v>
                </c:pt>
                <c:pt idx="680">
                  <c:v>3.7997573412082798E-2</c:v>
                </c:pt>
                <c:pt idx="681">
                  <c:v>1.89987867059359E-2</c:v>
                </c:pt>
                <c:pt idx="682">
                  <c:v>2.7904467974468598E-2</c:v>
                </c:pt>
                <c:pt idx="683">
                  <c:v>4.7496966765156197E-2</c:v>
                </c:pt>
                <c:pt idx="684">
                  <c:v>3.7997573412082798E-2</c:v>
                </c:pt>
                <c:pt idx="685">
                  <c:v>3.7403861327331103E-2</c:v>
                </c:pt>
                <c:pt idx="686">
                  <c:v>9.4993933530734195E-3</c:v>
                </c:pt>
                <c:pt idx="687">
                  <c:v>3.7997573412082798E-2</c:v>
                </c:pt>
                <c:pt idx="688">
                  <c:v>3.7403861327541997E-2</c:v>
                </c:pt>
                <c:pt idx="689">
                  <c:v>2.8498180059009299E-2</c:v>
                </c:pt>
                <c:pt idx="690">
                  <c:v>5.6402648033477998E-2</c:v>
                </c:pt>
                <c:pt idx="691">
                  <c:v>5.6996360118018702E-2</c:v>
                </c:pt>
                <c:pt idx="692">
                  <c:v>4.6903254680404502E-2</c:v>
                </c:pt>
                <c:pt idx="693">
                  <c:v>1.8998786706146801E-2</c:v>
                </c:pt>
                <c:pt idx="694">
                  <c:v>1.0093105437614099E-2</c:v>
                </c:pt>
                <c:pt idx="695">
                  <c:v>8.9056812685326999E-3</c:v>
                </c:pt>
                <c:pt idx="696">
                  <c:v>9.4993933528624893E-3</c:v>
                </c:pt>
                <c:pt idx="697">
                  <c:v>6.5902041386551397E-2</c:v>
                </c:pt>
                <c:pt idx="698">
                  <c:v>6.64957534708812E-2</c:v>
                </c:pt>
                <c:pt idx="699">
                  <c:v>3.8591285496412601E-2</c:v>
                </c:pt>
                <c:pt idx="700">
                  <c:v>3.8591285496412601E-2</c:v>
                </c:pt>
                <c:pt idx="701">
                  <c:v>5.6402648033688899E-2</c:v>
                </c:pt>
                <c:pt idx="702">
                  <c:v>6.5902041386340496E-2</c:v>
                </c:pt>
                <c:pt idx="703">
                  <c:v>8.4900828092698305E-2</c:v>
                </c:pt>
                <c:pt idx="704">
                  <c:v>9.4993933530734195E-3</c:v>
                </c:pt>
                <c:pt idx="705">
                  <c:v>8.9056812685326999E-3</c:v>
                </c:pt>
                <c:pt idx="706">
                  <c:v>3.7403861327541997E-2</c:v>
                </c:pt>
                <c:pt idx="707">
                  <c:v>3.7997573412082798E-2</c:v>
                </c:pt>
                <c:pt idx="708">
                  <c:v>2.7310755889927901E-2</c:v>
                </c:pt>
                <c:pt idx="709">
                  <c:v>4.8090678849486E-2</c:v>
                </c:pt>
                <c:pt idx="710">
                  <c:v>2.84981800592203E-2</c:v>
                </c:pt>
                <c:pt idx="711">
                  <c:v>4.6903254680404502E-2</c:v>
                </c:pt>
                <c:pt idx="712">
                  <c:v>3.7403861327541997E-2</c:v>
                </c:pt>
                <c:pt idx="713">
                  <c:v>1.84050746213952E-2</c:v>
                </c:pt>
                <c:pt idx="714">
                  <c:v>1.0093105437614099E-2</c:v>
                </c:pt>
                <c:pt idx="715">
                  <c:v>1.84050746213952E-2</c:v>
                </c:pt>
                <c:pt idx="716">
                  <c:v>9.4993933530734195E-3</c:v>
                </c:pt>
                <c:pt idx="717">
                  <c:v>5.6996360118018702E-2</c:v>
                </c:pt>
                <c:pt idx="718">
                  <c:v>4.6903254680404502E-2</c:v>
                </c:pt>
                <c:pt idx="719">
                  <c:v>3.7403861327541997E-2</c:v>
                </c:pt>
                <c:pt idx="720">
                  <c:v>9.4993933530734195E-3</c:v>
                </c:pt>
                <c:pt idx="721">
                  <c:v>2.8498180059009299E-2</c:v>
                </c:pt>
                <c:pt idx="722">
                  <c:v>1.89987867059359E-2</c:v>
                </c:pt>
                <c:pt idx="723">
                  <c:v>3.7997573412082798E-2</c:v>
                </c:pt>
                <c:pt idx="724">
                  <c:v>3.7403861327541997E-2</c:v>
                </c:pt>
                <c:pt idx="725">
                  <c:v>9.4993933530734195E-3</c:v>
                </c:pt>
                <c:pt idx="726">
                  <c:v>3.7403861327331103E-2</c:v>
                </c:pt>
                <c:pt idx="727">
                  <c:v>1.9592498790687599E-2</c:v>
                </c:pt>
                <c:pt idx="728">
                  <c:v>2.7904467974468598E-2</c:v>
                </c:pt>
                <c:pt idx="729">
                  <c:v>2.7904467974468598E-2</c:v>
                </c:pt>
                <c:pt idx="730">
                  <c:v>2.8498180059009299E-2</c:v>
                </c:pt>
                <c:pt idx="731">
                  <c:v>1.89987867059359E-2</c:v>
                </c:pt>
                <c:pt idx="732">
                  <c:v>4.7496966765156197E-2</c:v>
                </c:pt>
                <c:pt idx="733">
                  <c:v>2.8498180059009299E-2</c:v>
                </c:pt>
                <c:pt idx="734">
                  <c:v>3.7403861327541997E-2</c:v>
                </c:pt>
                <c:pt idx="735">
                  <c:v>3.7997573412082798E-2</c:v>
                </c:pt>
                <c:pt idx="736">
                  <c:v>2.7904467974468598E-2</c:v>
                </c:pt>
                <c:pt idx="737">
                  <c:v>1.89987867059359E-2</c:v>
                </c:pt>
                <c:pt idx="738">
                  <c:v>0</c:v>
                </c:pt>
                <c:pt idx="739">
                  <c:v>9.4993933530734195E-3</c:v>
                </c:pt>
                <c:pt idx="740">
                  <c:v>1.89987867059359E-2</c:v>
                </c:pt>
                <c:pt idx="741">
                  <c:v>1.84050746213952E-2</c:v>
                </c:pt>
                <c:pt idx="742">
                  <c:v>1.8998786706146801E-2</c:v>
                </c:pt>
                <c:pt idx="743">
                  <c:v>4.6903254680404502E-2</c:v>
                </c:pt>
                <c:pt idx="744">
                  <c:v>4.7496966765156197E-2</c:v>
                </c:pt>
                <c:pt idx="745">
                  <c:v>3.7403861327331103E-2</c:v>
                </c:pt>
                <c:pt idx="746">
                  <c:v>1.8998786706146801E-2</c:v>
                </c:pt>
                <c:pt idx="747">
                  <c:v>1.89987867059359E-2</c:v>
                </c:pt>
                <c:pt idx="748">
                  <c:v>4.7496966765156197E-2</c:v>
                </c:pt>
                <c:pt idx="749">
                  <c:v>7.5401434739413895E-2</c:v>
                </c:pt>
                <c:pt idx="750">
                  <c:v>9.4993933530734195E-3</c:v>
                </c:pt>
                <c:pt idx="751">
                  <c:v>1.9592498790476601E-2</c:v>
                </c:pt>
                <c:pt idx="752">
                  <c:v>1.00931054374032E-2</c:v>
                </c:pt>
                <c:pt idx="753">
                  <c:v>0</c:v>
                </c:pt>
                <c:pt idx="754">
                  <c:v>3.7403861327541997E-2</c:v>
                </c:pt>
                <c:pt idx="755">
                  <c:v>4.7496966765156197E-2</c:v>
                </c:pt>
                <c:pt idx="756">
                  <c:v>8.9056812683217697E-3</c:v>
                </c:pt>
                <c:pt idx="757">
                  <c:v>3.7997573412082798E-2</c:v>
                </c:pt>
                <c:pt idx="758">
                  <c:v>4.7496966765156197E-2</c:v>
                </c:pt>
                <c:pt idx="759">
                  <c:v>3.7403861327331103E-2</c:v>
                </c:pt>
                <c:pt idx="760">
                  <c:v>4.7496966765156197E-2</c:v>
                </c:pt>
                <c:pt idx="761">
                  <c:v>8.9056812683217697E-3</c:v>
                </c:pt>
                <c:pt idx="762">
                  <c:v>0</c:v>
                </c:pt>
                <c:pt idx="763">
                  <c:v>0</c:v>
                </c:pt>
                <c:pt idx="764">
                  <c:v>4.69032546806155E-2</c:v>
                </c:pt>
                <c:pt idx="765">
                  <c:v>1.0093105437614099E-2</c:v>
                </c:pt>
                <c:pt idx="766">
                  <c:v>4.6903254680404502E-2</c:v>
                </c:pt>
                <c:pt idx="767">
                  <c:v>2.8498180059009299E-2</c:v>
                </c:pt>
                <c:pt idx="768">
                  <c:v>0</c:v>
                </c:pt>
                <c:pt idx="769">
                  <c:v>9.4993933530734195E-3</c:v>
                </c:pt>
                <c:pt idx="770">
                  <c:v>1.84050746213952E-2</c:v>
                </c:pt>
                <c:pt idx="771">
                  <c:v>1.8998786706146801E-2</c:v>
                </c:pt>
                <c:pt idx="772">
                  <c:v>6.64957534708812E-2</c:v>
                </c:pt>
                <c:pt idx="773">
                  <c:v>5.5808935948937197E-2</c:v>
                </c:pt>
                <c:pt idx="774">
                  <c:v>2.84981800592203E-2</c:v>
                </c:pt>
                <c:pt idx="775">
                  <c:v>1.9592498790476601E-2</c:v>
                </c:pt>
                <c:pt idx="776">
                  <c:v>1.84050746213952E-2</c:v>
                </c:pt>
                <c:pt idx="777">
                  <c:v>0</c:v>
                </c:pt>
                <c:pt idx="778">
                  <c:v>3.79975734118718E-2</c:v>
                </c:pt>
                <c:pt idx="779">
                  <c:v>1.9592498790476601E-2</c:v>
                </c:pt>
                <c:pt idx="780">
                  <c:v>5.5808935948937197E-2</c:v>
                </c:pt>
                <c:pt idx="781">
                  <c:v>2.8498180059009299E-2</c:v>
                </c:pt>
                <c:pt idx="782">
                  <c:v>9.4993933530734195E-3</c:v>
                </c:pt>
                <c:pt idx="783">
                  <c:v>3.7403861327541997E-2</c:v>
                </c:pt>
                <c:pt idx="784">
                  <c:v>0</c:v>
                </c:pt>
                <c:pt idx="785">
                  <c:v>5.6996360118018702E-2</c:v>
                </c:pt>
                <c:pt idx="786">
                  <c:v>7.5401434739413895E-2</c:v>
                </c:pt>
                <c:pt idx="787">
                  <c:v>0</c:v>
                </c:pt>
                <c:pt idx="788">
                  <c:v>2.8498180059009299E-2</c:v>
                </c:pt>
                <c:pt idx="789">
                  <c:v>2.8498180059009299E-2</c:v>
                </c:pt>
                <c:pt idx="790">
                  <c:v>2.84981800592203E-2</c:v>
                </c:pt>
                <c:pt idx="791">
                  <c:v>6.5308329301799695E-2</c:v>
                </c:pt>
                <c:pt idx="792">
                  <c:v>1.9592498790687599E-2</c:v>
                </c:pt>
                <c:pt idx="793">
                  <c:v>9.4993933530734195E-3</c:v>
                </c:pt>
                <c:pt idx="794">
                  <c:v>3.7997573412082798E-2</c:v>
                </c:pt>
                <c:pt idx="795">
                  <c:v>4.8090678849696901E-2</c:v>
                </c:pt>
                <c:pt idx="796">
                  <c:v>0</c:v>
                </c:pt>
                <c:pt idx="797">
                  <c:v>0.10389961479863399</c:v>
                </c:pt>
                <c:pt idx="798">
                  <c:v>9.4993933530734195E-3</c:v>
                </c:pt>
                <c:pt idx="799">
                  <c:v>0</c:v>
                </c:pt>
                <c:pt idx="800">
                  <c:v>2.8498180059009299E-2</c:v>
                </c:pt>
                <c:pt idx="801">
                  <c:v>7.5401434739413895E-2</c:v>
                </c:pt>
                <c:pt idx="802">
                  <c:v>3.7997573412082798E-2</c:v>
                </c:pt>
                <c:pt idx="803">
                  <c:v>2.7904467974468598E-2</c:v>
                </c:pt>
                <c:pt idx="804">
                  <c:v>1.0093105437614099E-2</c:v>
                </c:pt>
                <c:pt idx="805">
                  <c:v>1.8998786706146801E-2</c:v>
                </c:pt>
                <c:pt idx="806">
                  <c:v>5.6402648033477998E-2</c:v>
                </c:pt>
                <c:pt idx="807">
                  <c:v>5.6996360118018702E-2</c:v>
                </c:pt>
                <c:pt idx="808">
                  <c:v>4.6903254680404502E-2</c:v>
                </c:pt>
                <c:pt idx="809">
                  <c:v>9.4993933528624893E-3</c:v>
                </c:pt>
                <c:pt idx="810">
                  <c:v>1.89987867059359E-2</c:v>
                </c:pt>
                <c:pt idx="811">
                  <c:v>2.8498180059009299E-2</c:v>
                </c:pt>
                <c:pt idx="812">
                  <c:v>1.8998786706146801E-2</c:v>
                </c:pt>
                <c:pt idx="813">
                  <c:v>2.7904467974468598E-2</c:v>
                </c:pt>
                <c:pt idx="814">
                  <c:v>9.4993933528624893E-3</c:v>
                </c:pt>
                <c:pt idx="815">
                  <c:v>1.8998786706146801E-2</c:v>
                </c:pt>
                <c:pt idx="816">
                  <c:v>3.7403861327541997E-2</c:v>
                </c:pt>
                <c:pt idx="817">
                  <c:v>1.84050746216061E-2</c:v>
                </c:pt>
                <c:pt idx="818">
                  <c:v>0</c:v>
                </c:pt>
                <c:pt idx="819">
                  <c:v>9.4993933530734195E-3</c:v>
                </c:pt>
                <c:pt idx="820">
                  <c:v>2.7904467974468598E-2</c:v>
                </c:pt>
                <c:pt idx="821">
                  <c:v>1.89987867059359E-2</c:v>
                </c:pt>
                <c:pt idx="822">
                  <c:v>9.4993933530734195E-3</c:v>
                </c:pt>
                <c:pt idx="823">
                  <c:v>4.6903254680404502E-2</c:v>
                </c:pt>
                <c:pt idx="824">
                  <c:v>4.7496966765156197E-2</c:v>
                </c:pt>
                <c:pt idx="825">
                  <c:v>2.8498180059009299E-2</c:v>
                </c:pt>
                <c:pt idx="826">
                  <c:v>1.9592498790476601E-2</c:v>
                </c:pt>
                <c:pt idx="827">
                  <c:v>1.9592498790476601E-2</c:v>
                </c:pt>
                <c:pt idx="828">
                  <c:v>1.84050746213952E-2</c:v>
                </c:pt>
                <c:pt idx="829">
                  <c:v>1.8998786706146801E-2</c:v>
                </c:pt>
                <c:pt idx="830">
                  <c:v>3.7997573412082798E-2</c:v>
                </c:pt>
                <c:pt idx="831">
                  <c:v>0</c:v>
                </c:pt>
                <c:pt idx="832">
                  <c:v>3.7403861327331103E-2</c:v>
                </c:pt>
                <c:pt idx="833">
                  <c:v>4.69032546806155E-2</c:v>
                </c:pt>
                <c:pt idx="834">
                  <c:v>1.0093105437614099E-2</c:v>
                </c:pt>
                <c:pt idx="835">
                  <c:v>0</c:v>
                </c:pt>
                <c:pt idx="836">
                  <c:v>0</c:v>
                </c:pt>
                <c:pt idx="837">
                  <c:v>9.4993933528624893E-3</c:v>
                </c:pt>
                <c:pt idx="838">
                  <c:v>1.84050746216061E-2</c:v>
                </c:pt>
                <c:pt idx="839">
                  <c:v>3.7403861327331103E-2</c:v>
                </c:pt>
                <c:pt idx="840">
                  <c:v>3.7997573412082798E-2</c:v>
                </c:pt>
                <c:pt idx="841">
                  <c:v>2.8498180059009299E-2</c:v>
                </c:pt>
                <c:pt idx="842">
                  <c:v>3.7403861327541997E-2</c:v>
                </c:pt>
                <c:pt idx="843">
                  <c:v>3.7997573412082798E-2</c:v>
                </c:pt>
                <c:pt idx="844">
                  <c:v>2.8498180059009299E-2</c:v>
                </c:pt>
                <c:pt idx="845">
                  <c:v>8.9056812683217697E-3</c:v>
                </c:pt>
                <c:pt idx="846">
                  <c:v>9.4993933530734195E-3</c:v>
                </c:pt>
                <c:pt idx="847">
                  <c:v>9.4993933530734195E-3</c:v>
                </c:pt>
                <c:pt idx="848">
                  <c:v>1.9592498790687599E-2</c:v>
                </c:pt>
                <c:pt idx="849">
                  <c:v>8.9056812685326999E-3</c:v>
                </c:pt>
                <c:pt idx="850">
                  <c:v>9.4993933528624893E-3</c:v>
                </c:pt>
                <c:pt idx="851">
                  <c:v>3.7403861327541997E-2</c:v>
                </c:pt>
                <c:pt idx="852">
                  <c:v>1.9592498790687599E-2</c:v>
                </c:pt>
                <c:pt idx="853">
                  <c:v>2.8498180059009299E-2</c:v>
                </c:pt>
                <c:pt idx="854">
                  <c:v>8.9056812683217697E-3</c:v>
                </c:pt>
                <c:pt idx="855">
                  <c:v>9.4993933530734195E-3</c:v>
                </c:pt>
                <c:pt idx="856">
                  <c:v>1.89987867059359E-2</c:v>
                </c:pt>
                <c:pt idx="857">
                  <c:v>9.4993933530734195E-3</c:v>
                </c:pt>
                <c:pt idx="858">
                  <c:v>8.9056812685326999E-3</c:v>
                </c:pt>
                <c:pt idx="859">
                  <c:v>1.9592498790476601E-2</c:v>
                </c:pt>
                <c:pt idx="860">
                  <c:v>2.7310755889927901E-2</c:v>
                </c:pt>
                <c:pt idx="861">
                  <c:v>1.9592498790687599E-2</c:v>
                </c:pt>
                <c:pt idx="862">
                  <c:v>8.9056812683217697E-3</c:v>
                </c:pt>
                <c:pt idx="863">
                  <c:v>2.8498180059009299E-2</c:v>
                </c:pt>
                <c:pt idx="864">
                  <c:v>9.4993933530734195E-3</c:v>
                </c:pt>
                <c:pt idx="865">
                  <c:v>2.8498180059009299E-2</c:v>
                </c:pt>
                <c:pt idx="866">
                  <c:v>8.9056812685326999E-3</c:v>
                </c:pt>
                <c:pt idx="867">
                  <c:v>1.9592498790476601E-2</c:v>
                </c:pt>
                <c:pt idx="868">
                  <c:v>1.84050746216061E-2</c:v>
                </c:pt>
                <c:pt idx="869">
                  <c:v>8.9056812683217697E-3</c:v>
                </c:pt>
                <c:pt idx="870">
                  <c:v>4.8090678849696901E-2</c:v>
                </c:pt>
                <c:pt idx="871">
                  <c:v>3.7997573412082798E-2</c:v>
                </c:pt>
                <c:pt idx="872">
                  <c:v>1.84050746213952E-2</c:v>
                </c:pt>
                <c:pt idx="873">
                  <c:v>2.8498180059009299E-2</c:v>
                </c:pt>
                <c:pt idx="874">
                  <c:v>1.9592498790687599E-2</c:v>
                </c:pt>
                <c:pt idx="875">
                  <c:v>3.7403861327541997E-2</c:v>
                </c:pt>
                <c:pt idx="876">
                  <c:v>4.6903254680404502E-2</c:v>
                </c:pt>
                <c:pt idx="877">
                  <c:v>1.84050746213952E-2</c:v>
                </c:pt>
                <c:pt idx="878">
                  <c:v>0</c:v>
                </c:pt>
                <c:pt idx="879">
                  <c:v>0</c:v>
                </c:pt>
                <c:pt idx="880">
                  <c:v>1.0093105437614099E-2</c:v>
                </c:pt>
                <c:pt idx="881">
                  <c:v>1.84050746213952E-2</c:v>
                </c:pt>
                <c:pt idx="882">
                  <c:v>0</c:v>
                </c:pt>
                <c:pt idx="883">
                  <c:v>1.84050746213952E-2</c:v>
                </c:pt>
                <c:pt idx="884">
                  <c:v>9.4993933530734195E-3</c:v>
                </c:pt>
                <c:pt idx="885">
                  <c:v>4.6903254680404502E-2</c:v>
                </c:pt>
                <c:pt idx="886">
                  <c:v>3.7403861327541997E-2</c:v>
                </c:pt>
                <c:pt idx="887">
                  <c:v>9.4993933530734195E-3</c:v>
                </c:pt>
                <c:pt idx="888">
                  <c:v>1.89987867059359E-2</c:v>
                </c:pt>
                <c:pt idx="889">
                  <c:v>9.4993933530734195E-3</c:v>
                </c:pt>
                <c:pt idx="890">
                  <c:v>3.7403861327331103E-2</c:v>
                </c:pt>
                <c:pt idx="891">
                  <c:v>2.84981800592203E-2</c:v>
                </c:pt>
                <c:pt idx="892">
                  <c:v>1.9592498790476601E-2</c:v>
                </c:pt>
                <c:pt idx="893">
                  <c:v>8.9056812685326999E-3</c:v>
                </c:pt>
                <c:pt idx="894">
                  <c:v>1.89987867059359E-2</c:v>
                </c:pt>
                <c:pt idx="895">
                  <c:v>3.7403861327541997E-2</c:v>
                </c:pt>
                <c:pt idx="896">
                  <c:v>1.0093105437614099E-2</c:v>
                </c:pt>
                <c:pt idx="897">
                  <c:v>1.84050746213952E-2</c:v>
                </c:pt>
                <c:pt idx="898">
                  <c:v>1.89987867059359E-2</c:v>
                </c:pt>
                <c:pt idx="899">
                  <c:v>2.7904467974468598E-2</c:v>
                </c:pt>
                <c:pt idx="900">
                  <c:v>1.84050746213952E-2</c:v>
                </c:pt>
                <c:pt idx="901">
                  <c:v>1.84050746213952E-2</c:v>
                </c:pt>
                <c:pt idx="902">
                  <c:v>2.8498180059009299E-2</c:v>
                </c:pt>
                <c:pt idx="903">
                  <c:v>2.84981800592203E-2</c:v>
                </c:pt>
                <c:pt idx="904">
                  <c:v>1.84050746213952E-2</c:v>
                </c:pt>
                <c:pt idx="905">
                  <c:v>1.0093105437614099E-2</c:v>
                </c:pt>
                <c:pt idx="906">
                  <c:v>2.8498180059009299E-2</c:v>
                </c:pt>
                <c:pt idx="907">
                  <c:v>9.4993933528624893E-3</c:v>
                </c:pt>
                <c:pt idx="908">
                  <c:v>4.69032546806155E-2</c:v>
                </c:pt>
                <c:pt idx="909">
                  <c:v>5.6996360118018702E-2</c:v>
                </c:pt>
                <c:pt idx="910">
                  <c:v>0</c:v>
                </c:pt>
                <c:pt idx="911">
                  <c:v>6.6495753471092101E-2</c:v>
                </c:pt>
                <c:pt idx="912">
                  <c:v>2.8498180059009299E-2</c:v>
                </c:pt>
                <c:pt idx="913">
                  <c:v>2.8498180059009299E-2</c:v>
                </c:pt>
                <c:pt idx="914">
                  <c:v>5.6996360118018702E-2</c:v>
                </c:pt>
                <c:pt idx="915">
                  <c:v>5.6402648033477998E-2</c:v>
                </c:pt>
                <c:pt idx="916">
                  <c:v>0.12289840150457</c:v>
                </c:pt>
                <c:pt idx="917">
                  <c:v>1.00931054374032E-2</c:v>
                </c:pt>
                <c:pt idx="918">
                  <c:v>3.7403861327541997E-2</c:v>
                </c:pt>
                <c:pt idx="919">
                  <c:v>1.89987867059359E-2</c:v>
                </c:pt>
                <c:pt idx="920">
                  <c:v>1.8998786706146801E-2</c:v>
                </c:pt>
                <c:pt idx="921">
                  <c:v>2.8498180059009299E-2</c:v>
                </c:pt>
                <c:pt idx="922">
                  <c:v>9.4993933530734195E-3</c:v>
                </c:pt>
                <c:pt idx="923">
                  <c:v>2.8498180059009299E-2</c:v>
                </c:pt>
                <c:pt idx="924">
                  <c:v>3.7403861327541997E-2</c:v>
                </c:pt>
                <c:pt idx="925">
                  <c:v>3.7997573412082798E-2</c:v>
                </c:pt>
                <c:pt idx="926">
                  <c:v>1.89987867059359E-2</c:v>
                </c:pt>
                <c:pt idx="927">
                  <c:v>0</c:v>
                </c:pt>
                <c:pt idx="928">
                  <c:v>4.7496966765156197E-2</c:v>
                </c:pt>
                <c:pt idx="929">
                  <c:v>1.84050746213952E-2</c:v>
                </c:pt>
                <c:pt idx="930">
                  <c:v>1.84050746213952E-2</c:v>
                </c:pt>
                <c:pt idx="931">
                  <c:v>3.7403861327541997E-2</c:v>
                </c:pt>
                <c:pt idx="932">
                  <c:v>0</c:v>
                </c:pt>
                <c:pt idx="933">
                  <c:v>2.8498180059009299E-2</c:v>
                </c:pt>
                <c:pt idx="934">
                  <c:v>5.6996360118229603E-2</c:v>
                </c:pt>
                <c:pt idx="935">
                  <c:v>1.84050746213952E-2</c:v>
                </c:pt>
                <c:pt idx="936">
                  <c:v>1.9592498790476601E-2</c:v>
                </c:pt>
                <c:pt idx="937">
                  <c:v>2.7904467974468598E-2</c:v>
                </c:pt>
                <c:pt idx="938">
                  <c:v>1.8998786706146801E-2</c:v>
                </c:pt>
                <c:pt idx="939">
                  <c:v>0</c:v>
                </c:pt>
                <c:pt idx="940">
                  <c:v>9.4993933530734195E-3</c:v>
                </c:pt>
                <c:pt idx="941">
                  <c:v>9.4993933530734195E-3</c:v>
                </c:pt>
                <c:pt idx="942">
                  <c:v>0</c:v>
                </c:pt>
                <c:pt idx="943">
                  <c:v>1.89987867059359E-2</c:v>
                </c:pt>
                <c:pt idx="944">
                  <c:v>3.7403861327541997E-2</c:v>
                </c:pt>
                <c:pt idx="945">
                  <c:v>9.4993933530734195E-3</c:v>
                </c:pt>
                <c:pt idx="946">
                  <c:v>2.84981800592203E-2</c:v>
                </c:pt>
                <c:pt idx="947">
                  <c:v>1.8998786706146801E-2</c:v>
                </c:pt>
                <c:pt idx="948">
                  <c:v>3.7997573412082798E-2</c:v>
                </c:pt>
                <c:pt idx="949">
                  <c:v>3.7997573412082798E-2</c:v>
                </c:pt>
                <c:pt idx="950">
                  <c:v>2.7310755889719901E-2</c:v>
                </c:pt>
                <c:pt idx="951">
                  <c:v>0</c:v>
                </c:pt>
                <c:pt idx="952">
                  <c:v>1.84050746213952E-2</c:v>
                </c:pt>
                <c:pt idx="953">
                  <c:v>9.4993933530734195E-3</c:v>
                </c:pt>
                <c:pt idx="954">
                  <c:v>1.89987867059359E-2</c:v>
                </c:pt>
                <c:pt idx="955">
                  <c:v>1.84050746216061E-2</c:v>
                </c:pt>
                <c:pt idx="956">
                  <c:v>1.9592498790476601E-2</c:v>
                </c:pt>
                <c:pt idx="957">
                  <c:v>8.9056812685326999E-3</c:v>
                </c:pt>
                <c:pt idx="958">
                  <c:v>8.9056812685326999E-3</c:v>
                </c:pt>
                <c:pt idx="959">
                  <c:v>1.84050746213952E-2</c:v>
                </c:pt>
                <c:pt idx="960">
                  <c:v>4.7496966765156197E-2</c:v>
                </c:pt>
                <c:pt idx="961">
                  <c:v>0</c:v>
                </c:pt>
                <c:pt idx="962">
                  <c:v>1.0093105437614099E-2</c:v>
                </c:pt>
                <c:pt idx="963">
                  <c:v>1.0093105437614099E-2</c:v>
                </c:pt>
                <c:pt idx="964">
                  <c:v>4.6903254680404502E-2</c:v>
                </c:pt>
                <c:pt idx="965">
                  <c:v>9.4993933530734195E-3</c:v>
                </c:pt>
                <c:pt idx="966">
                  <c:v>1.84050746213952E-2</c:v>
                </c:pt>
                <c:pt idx="967">
                  <c:v>1.9592498790687599E-2</c:v>
                </c:pt>
                <c:pt idx="968">
                  <c:v>0</c:v>
                </c:pt>
                <c:pt idx="969">
                  <c:v>4.69032546806155E-2</c:v>
                </c:pt>
                <c:pt idx="970">
                  <c:v>5.6996360118018702E-2</c:v>
                </c:pt>
                <c:pt idx="971">
                  <c:v>4.6903254680404502E-2</c:v>
                </c:pt>
                <c:pt idx="972">
                  <c:v>1.9592498790687599E-2</c:v>
                </c:pt>
                <c:pt idx="973">
                  <c:v>8.9056812683217697E-3</c:v>
                </c:pt>
                <c:pt idx="974">
                  <c:v>1.89987867059359E-2</c:v>
                </c:pt>
                <c:pt idx="975">
                  <c:v>1.0093105437614099E-2</c:v>
                </c:pt>
                <c:pt idx="976">
                  <c:v>1.84050746213952E-2</c:v>
                </c:pt>
                <c:pt idx="977">
                  <c:v>0</c:v>
                </c:pt>
                <c:pt idx="978">
                  <c:v>9.4993933530734195E-3</c:v>
                </c:pt>
                <c:pt idx="979">
                  <c:v>1.89987867059359E-2</c:v>
                </c:pt>
                <c:pt idx="980">
                  <c:v>1.89987867059359E-2</c:v>
                </c:pt>
                <c:pt idx="981">
                  <c:v>1.84050746216061E-2</c:v>
                </c:pt>
                <c:pt idx="982">
                  <c:v>1.9592498790476601E-2</c:v>
                </c:pt>
                <c:pt idx="983">
                  <c:v>3.7403861327541997E-2</c:v>
                </c:pt>
                <c:pt idx="984">
                  <c:v>3.7997573412082798E-2</c:v>
                </c:pt>
                <c:pt idx="985">
                  <c:v>9.4993933530101396E-2</c:v>
                </c:pt>
                <c:pt idx="986">
                  <c:v>1.9592498790476601E-2</c:v>
                </c:pt>
                <c:pt idx="987">
                  <c:v>4.69032546806155E-2</c:v>
                </c:pt>
                <c:pt idx="988">
                  <c:v>2.8498180059009299E-2</c:v>
                </c:pt>
                <c:pt idx="989">
                  <c:v>0.103899614798423</c:v>
                </c:pt>
                <c:pt idx="990">
                  <c:v>0</c:v>
                </c:pt>
                <c:pt idx="991">
                  <c:v>5.6996360118018702E-2</c:v>
                </c:pt>
                <c:pt idx="992">
                  <c:v>1.0093105437614099E-2</c:v>
                </c:pt>
                <c:pt idx="993">
                  <c:v>1.9592498790687599E-2</c:v>
                </c:pt>
                <c:pt idx="994">
                  <c:v>1.84050746213952E-2</c:v>
                </c:pt>
                <c:pt idx="995">
                  <c:v>9.4993933530734195E-3</c:v>
                </c:pt>
                <c:pt idx="996">
                  <c:v>3.7403861327541997E-2</c:v>
                </c:pt>
                <c:pt idx="997">
                  <c:v>0.113399008151497</c:v>
                </c:pt>
                <c:pt idx="998">
                  <c:v>9.4993933530734195E-3</c:v>
                </c:pt>
                <c:pt idx="999">
                  <c:v>1.0093105437614099E-2</c:v>
                </c:pt>
                <c:pt idx="1000">
                  <c:v>9.4993933530101396E-2</c:v>
                </c:pt>
                <c:pt idx="1001">
                  <c:v>5.6996360118018702E-2</c:v>
                </c:pt>
                <c:pt idx="1002">
                  <c:v>4.6903254680404502E-2</c:v>
                </c:pt>
                <c:pt idx="1003">
                  <c:v>1.89987867059359E-2</c:v>
                </c:pt>
                <c:pt idx="1004">
                  <c:v>3.7997573412082798E-2</c:v>
                </c:pt>
                <c:pt idx="1005">
                  <c:v>3.7403861327541997E-2</c:v>
                </c:pt>
                <c:pt idx="1006">
                  <c:v>6.5902041386551397E-2</c:v>
                </c:pt>
                <c:pt idx="1007">
                  <c:v>4.7496966764945303E-2</c:v>
                </c:pt>
                <c:pt idx="1008">
                  <c:v>6.6495753471092101E-2</c:v>
                </c:pt>
                <c:pt idx="1009">
                  <c:v>4.6903254680404502E-2</c:v>
                </c:pt>
                <c:pt idx="1010">
                  <c:v>2.8498180059009299E-2</c:v>
                </c:pt>
                <c:pt idx="1011">
                  <c:v>1.89987867059359E-2</c:v>
                </c:pt>
                <c:pt idx="1012">
                  <c:v>4.7496966765156197E-2</c:v>
                </c:pt>
                <c:pt idx="1013">
                  <c:v>1.84050746213952E-2</c:v>
                </c:pt>
                <c:pt idx="1014">
                  <c:v>0</c:v>
                </c:pt>
                <c:pt idx="1015">
                  <c:v>9.4993933530734195E-3</c:v>
                </c:pt>
                <c:pt idx="1016">
                  <c:v>3.7403861327331103E-2</c:v>
                </c:pt>
                <c:pt idx="1017">
                  <c:v>4.7496966765156197E-2</c:v>
                </c:pt>
                <c:pt idx="1018">
                  <c:v>3.7403861327541997E-2</c:v>
                </c:pt>
                <c:pt idx="1019">
                  <c:v>1.89987867059359E-2</c:v>
                </c:pt>
                <c:pt idx="1020">
                  <c:v>8.4900828092487293E-2</c:v>
                </c:pt>
                <c:pt idx="1021">
                  <c:v>6.5902041386551397E-2</c:v>
                </c:pt>
                <c:pt idx="1022">
                  <c:v>9.4993933530734195E-3</c:v>
                </c:pt>
                <c:pt idx="1023">
                  <c:v>1.84050746213952E-2</c:v>
                </c:pt>
                <c:pt idx="1024">
                  <c:v>8.9056812683217697E-3</c:v>
                </c:pt>
                <c:pt idx="1025">
                  <c:v>9.4993933530734195E-3</c:v>
                </c:pt>
                <c:pt idx="1026">
                  <c:v>1.89987867059359E-2</c:v>
                </c:pt>
                <c:pt idx="1027">
                  <c:v>9.4993933528624893E-3</c:v>
                </c:pt>
                <c:pt idx="1028">
                  <c:v>9.4993933528624893E-3</c:v>
                </c:pt>
                <c:pt idx="1029">
                  <c:v>1.8998786706146801E-2</c:v>
                </c:pt>
                <c:pt idx="1030">
                  <c:v>0</c:v>
                </c:pt>
                <c:pt idx="1031">
                  <c:v>9.4993933530734195E-3</c:v>
                </c:pt>
                <c:pt idx="1032">
                  <c:v>9.4993933530734195E-3</c:v>
                </c:pt>
                <c:pt idx="1033">
                  <c:v>1.89987867059359E-2</c:v>
                </c:pt>
                <c:pt idx="1034">
                  <c:v>2.8498180059009299E-2</c:v>
                </c:pt>
                <c:pt idx="1035">
                  <c:v>2.8498180059009299E-2</c:v>
                </c:pt>
                <c:pt idx="1036">
                  <c:v>3.7403861327541997E-2</c:v>
                </c:pt>
                <c:pt idx="1037">
                  <c:v>3.7997573412082798E-2</c:v>
                </c:pt>
                <c:pt idx="1038">
                  <c:v>8.9056812683217697E-3</c:v>
                </c:pt>
                <c:pt idx="1039">
                  <c:v>9.4993933530734195E-3</c:v>
                </c:pt>
                <c:pt idx="1040">
                  <c:v>0</c:v>
                </c:pt>
                <c:pt idx="1041">
                  <c:v>1.84050746213952E-2</c:v>
                </c:pt>
                <c:pt idx="1042">
                  <c:v>4.6903254680404502E-2</c:v>
                </c:pt>
                <c:pt idx="1043">
                  <c:v>9.4993933530734195E-3</c:v>
                </c:pt>
                <c:pt idx="1044">
                  <c:v>2.8498180059009299E-2</c:v>
                </c:pt>
                <c:pt idx="1045">
                  <c:v>1.89987867059359E-2</c:v>
                </c:pt>
                <c:pt idx="1046">
                  <c:v>0</c:v>
                </c:pt>
                <c:pt idx="1047">
                  <c:v>1.00931054374032E-2</c:v>
                </c:pt>
                <c:pt idx="1048">
                  <c:v>1.00931054374032E-2</c:v>
                </c:pt>
                <c:pt idx="1049">
                  <c:v>0</c:v>
                </c:pt>
                <c:pt idx="1050">
                  <c:v>8.9056812685326999E-3</c:v>
                </c:pt>
                <c:pt idx="1051">
                  <c:v>8.9056812685326999E-3</c:v>
                </c:pt>
                <c:pt idx="1052">
                  <c:v>1.84050746216061E-2</c:v>
                </c:pt>
                <c:pt idx="1053">
                  <c:v>2.8498180059009299E-2</c:v>
                </c:pt>
                <c:pt idx="1054">
                  <c:v>1.84050746213952E-2</c:v>
                </c:pt>
                <c:pt idx="1055">
                  <c:v>0</c:v>
                </c:pt>
                <c:pt idx="1056">
                  <c:v>1.84050746213952E-2</c:v>
                </c:pt>
                <c:pt idx="1057">
                  <c:v>0</c:v>
                </c:pt>
                <c:pt idx="1058">
                  <c:v>3.7403861327541997E-2</c:v>
                </c:pt>
                <c:pt idx="1059">
                  <c:v>1.89987867059359E-2</c:v>
                </c:pt>
                <c:pt idx="1060">
                  <c:v>0</c:v>
                </c:pt>
                <c:pt idx="1061">
                  <c:v>1.89987867059359E-2</c:v>
                </c:pt>
                <c:pt idx="1062">
                  <c:v>1.84050746216061E-2</c:v>
                </c:pt>
                <c:pt idx="1063">
                  <c:v>3.7997573412082798E-2</c:v>
                </c:pt>
                <c:pt idx="1064">
                  <c:v>0</c:v>
                </c:pt>
                <c:pt idx="1065">
                  <c:v>0</c:v>
                </c:pt>
                <c:pt idx="1066">
                  <c:v>9.4993933528624893E-3</c:v>
                </c:pt>
                <c:pt idx="1067">
                  <c:v>4.7496966764945303E-2</c:v>
                </c:pt>
                <c:pt idx="1068">
                  <c:v>6.6495753471092101E-2</c:v>
                </c:pt>
                <c:pt idx="1069">
                  <c:v>3.7403861327331103E-2</c:v>
                </c:pt>
                <c:pt idx="1070">
                  <c:v>8.9056812683217697E-3</c:v>
                </c:pt>
                <c:pt idx="1071">
                  <c:v>2.8498180059009299E-2</c:v>
                </c:pt>
                <c:pt idx="1072">
                  <c:v>9.4993933530734195E-3</c:v>
                </c:pt>
                <c:pt idx="1073">
                  <c:v>0</c:v>
                </c:pt>
                <c:pt idx="1074">
                  <c:v>4.6903254680404502E-2</c:v>
                </c:pt>
                <c:pt idx="1075">
                  <c:v>5.6996360118229603E-2</c:v>
                </c:pt>
                <c:pt idx="1076">
                  <c:v>1.0093105437614099E-2</c:v>
                </c:pt>
                <c:pt idx="1077">
                  <c:v>3.7403861327541997E-2</c:v>
                </c:pt>
                <c:pt idx="1078">
                  <c:v>3.7403861327541997E-2</c:v>
                </c:pt>
                <c:pt idx="1079">
                  <c:v>5.6996360118018702E-2</c:v>
                </c:pt>
                <c:pt idx="1080">
                  <c:v>2.8498180059009299E-2</c:v>
                </c:pt>
                <c:pt idx="1081">
                  <c:v>9.4993933530734195E-3</c:v>
                </c:pt>
                <c:pt idx="1082">
                  <c:v>0</c:v>
                </c:pt>
                <c:pt idx="1083">
                  <c:v>9.4993933530734195E-3</c:v>
                </c:pt>
                <c:pt idx="1084">
                  <c:v>2.8498180059009299E-2</c:v>
                </c:pt>
                <c:pt idx="1085">
                  <c:v>0</c:v>
                </c:pt>
                <c:pt idx="1086">
                  <c:v>1.89987867059359E-2</c:v>
                </c:pt>
                <c:pt idx="1087">
                  <c:v>1.8998786706146801E-2</c:v>
                </c:pt>
                <c:pt idx="1088">
                  <c:v>1.89987867059359E-2</c:v>
                </c:pt>
                <c:pt idx="1089">
                  <c:v>9.4993933530734195E-3</c:v>
                </c:pt>
                <c:pt idx="1090">
                  <c:v>1.84050746213952E-2</c:v>
                </c:pt>
                <c:pt idx="1091">
                  <c:v>1.8998786706146801E-2</c:v>
                </c:pt>
                <c:pt idx="1092">
                  <c:v>1.84050746213952E-2</c:v>
                </c:pt>
                <c:pt idx="1093">
                  <c:v>1.0093105437614099E-2</c:v>
                </c:pt>
                <c:pt idx="1094">
                  <c:v>1.0093105437614099E-2</c:v>
                </c:pt>
                <c:pt idx="1095">
                  <c:v>1.0093105437614099E-2</c:v>
                </c:pt>
                <c:pt idx="1096">
                  <c:v>9.4993933528624893E-3</c:v>
                </c:pt>
                <c:pt idx="1097">
                  <c:v>2.8498180059009299E-2</c:v>
                </c:pt>
                <c:pt idx="1098">
                  <c:v>0</c:v>
                </c:pt>
                <c:pt idx="1099">
                  <c:v>8.9056812685326999E-3</c:v>
                </c:pt>
                <c:pt idx="1100">
                  <c:v>1.9592498790476601E-2</c:v>
                </c:pt>
                <c:pt idx="1101">
                  <c:v>1.84050746216061E-2</c:v>
                </c:pt>
                <c:pt idx="1102">
                  <c:v>4.7496966764945303E-2</c:v>
                </c:pt>
                <c:pt idx="1103">
                  <c:v>1.89987867059359E-2</c:v>
                </c:pt>
                <c:pt idx="1104">
                  <c:v>9.4993933530734195E-3</c:v>
                </c:pt>
                <c:pt idx="1105">
                  <c:v>5.6402648033477998E-2</c:v>
                </c:pt>
                <c:pt idx="1106">
                  <c:v>2.8498180059009299E-2</c:v>
                </c:pt>
                <c:pt idx="1107">
                  <c:v>1.84050746213952E-2</c:v>
                </c:pt>
                <c:pt idx="1108">
                  <c:v>2.7310755889927901E-2</c:v>
                </c:pt>
                <c:pt idx="1109">
                  <c:v>1.0093105437614099E-2</c:v>
                </c:pt>
                <c:pt idx="1110">
                  <c:v>1.0093105437614099E-2</c:v>
                </c:pt>
                <c:pt idx="1111">
                  <c:v>1.0093105437614099E-2</c:v>
                </c:pt>
                <c:pt idx="1112">
                  <c:v>1.8998786706146801E-2</c:v>
                </c:pt>
                <c:pt idx="1113">
                  <c:v>1.8998786706146801E-2</c:v>
                </c:pt>
                <c:pt idx="1114">
                  <c:v>1.84050746213952E-2</c:v>
                </c:pt>
                <c:pt idx="1115">
                  <c:v>0</c:v>
                </c:pt>
                <c:pt idx="1116">
                  <c:v>1.9592498790687599E-2</c:v>
                </c:pt>
                <c:pt idx="1117">
                  <c:v>0</c:v>
                </c:pt>
                <c:pt idx="1118">
                  <c:v>1.84050746213952E-2</c:v>
                </c:pt>
                <c:pt idx="1119">
                  <c:v>1.89987867059359E-2</c:v>
                </c:pt>
                <c:pt idx="1120">
                  <c:v>2.8498180059009299E-2</c:v>
                </c:pt>
                <c:pt idx="1121">
                  <c:v>0</c:v>
                </c:pt>
                <c:pt idx="1122">
                  <c:v>9.4993933530734195E-3</c:v>
                </c:pt>
                <c:pt idx="1123">
                  <c:v>9.4993933530734195E-3</c:v>
                </c:pt>
                <c:pt idx="1124">
                  <c:v>9.4993933530734195E-3</c:v>
                </c:pt>
                <c:pt idx="1125">
                  <c:v>9.4993933530734195E-3</c:v>
                </c:pt>
                <c:pt idx="1126">
                  <c:v>1.00931054374032E-2</c:v>
                </c:pt>
                <c:pt idx="1127">
                  <c:v>5.6996360118018702E-2</c:v>
                </c:pt>
                <c:pt idx="1128">
                  <c:v>3.7997573412082798E-2</c:v>
                </c:pt>
                <c:pt idx="1129">
                  <c:v>8.9056812683217697E-3</c:v>
                </c:pt>
                <c:pt idx="1130">
                  <c:v>0</c:v>
                </c:pt>
                <c:pt idx="1131">
                  <c:v>1.9592498790687599E-2</c:v>
                </c:pt>
                <c:pt idx="1132">
                  <c:v>2.7310755889927901E-2</c:v>
                </c:pt>
                <c:pt idx="1133">
                  <c:v>5.6996360118018702E-2</c:v>
                </c:pt>
                <c:pt idx="1134">
                  <c:v>9.4993933530734195E-3</c:v>
                </c:pt>
                <c:pt idx="1135">
                  <c:v>0</c:v>
                </c:pt>
                <c:pt idx="1136">
                  <c:v>4.69032546806155E-2</c:v>
                </c:pt>
                <c:pt idx="1137">
                  <c:v>8.9056812685326999E-3</c:v>
                </c:pt>
                <c:pt idx="1138">
                  <c:v>6.5902041386551397E-2</c:v>
                </c:pt>
                <c:pt idx="1139">
                  <c:v>8.5494540177027997E-2</c:v>
                </c:pt>
                <c:pt idx="1140">
                  <c:v>9.3806509361020002E-2</c:v>
                </c:pt>
                <c:pt idx="1141">
                  <c:v>0.16920794410043399</c:v>
                </c:pt>
                <c:pt idx="1142">
                  <c:v>0.113399008151708</c:v>
                </c:pt>
                <c:pt idx="1143">
                  <c:v>4.69032546806155E-2</c:v>
                </c:pt>
                <c:pt idx="1144">
                  <c:v>0.10389961479863399</c:v>
                </c:pt>
                <c:pt idx="1145">
                  <c:v>9.3806509360809101E-2</c:v>
                </c:pt>
                <c:pt idx="1146">
                  <c:v>1.84050746213952E-2</c:v>
                </c:pt>
                <c:pt idx="1147">
                  <c:v>4.7496966764945303E-2</c:v>
                </c:pt>
                <c:pt idx="1148">
                  <c:v>6.5902041386340496E-2</c:v>
                </c:pt>
                <c:pt idx="1149">
                  <c:v>1.9592498790687599E-2</c:v>
                </c:pt>
                <c:pt idx="1150">
                  <c:v>0.112805296066956</c:v>
                </c:pt>
                <c:pt idx="1151">
                  <c:v>2.8498180059009299E-2</c:v>
                </c:pt>
                <c:pt idx="1152">
                  <c:v>6.5902041386551397E-2</c:v>
                </c:pt>
                <c:pt idx="1153">
                  <c:v>2.7904467974468598E-2</c:v>
                </c:pt>
                <c:pt idx="1154">
                  <c:v>3.7997573412082798E-2</c:v>
                </c:pt>
                <c:pt idx="1155">
                  <c:v>0</c:v>
                </c:pt>
                <c:pt idx="1156">
                  <c:v>6.6495753471092101E-2</c:v>
                </c:pt>
                <c:pt idx="1157">
                  <c:v>0</c:v>
                </c:pt>
                <c:pt idx="1158">
                  <c:v>7.5401434739624795E-2</c:v>
                </c:pt>
                <c:pt idx="1159">
                  <c:v>4.6903254680404502E-2</c:v>
                </c:pt>
                <c:pt idx="1160">
                  <c:v>8.9056812685326999E-3</c:v>
                </c:pt>
                <c:pt idx="1161">
                  <c:v>2.84981800592203E-2</c:v>
                </c:pt>
                <c:pt idx="1162">
                  <c:v>0</c:v>
                </c:pt>
                <c:pt idx="1163">
                  <c:v>1.0093105437614099E-2</c:v>
                </c:pt>
                <c:pt idx="1164">
                  <c:v>1.89987867059359E-2</c:v>
                </c:pt>
                <c:pt idx="1165">
                  <c:v>3.7997573412082798E-2</c:v>
                </c:pt>
                <c:pt idx="1166">
                  <c:v>9.4993933530734195E-3</c:v>
                </c:pt>
                <c:pt idx="1167">
                  <c:v>1.0093105437614099E-2</c:v>
                </c:pt>
                <c:pt idx="1168">
                  <c:v>1.0093105437614099E-2</c:v>
                </c:pt>
                <c:pt idx="1169">
                  <c:v>5.6402648033477998E-2</c:v>
                </c:pt>
                <c:pt idx="1170">
                  <c:v>1.8998786706146801E-2</c:v>
                </c:pt>
                <c:pt idx="1171">
                  <c:v>9.4993933528624893E-3</c:v>
                </c:pt>
                <c:pt idx="1172">
                  <c:v>3.7403861327541997E-2</c:v>
                </c:pt>
                <c:pt idx="1173">
                  <c:v>1.8998786706146801E-2</c:v>
                </c:pt>
                <c:pt idx="1174">
                  <c:v>9.4993933530734195E-3</c:v>
                </c:pt>
                <c:pt idx="1175">
                  <c:v>2.8498180059009299E-2</c:v>
                </c:pt>
                <c:pt idx="1176">
                  <c:v>0</c:v>
                </c:pt>
                <c:pt idx="1177">
                  <c:v>0</c:v>
                </c:pt>
                <c:pt idx="1178">
                  <c:v>1.89987867059359E-2</c:v>
                </c:pt>
                <c:pt idx="1179">
                  <c:v>1.8998786706146801E-2</c:v>
                </c:pt>
                <c:pt idx="1180">
                  <c:v>0</c:v>
                </c:pt>
                <c:pt idx="1181">
                  <c:v>3.7403861327331103E-2</c:v>
                </c:pt>
                <c:pt idx="1182">
                  <c:v>4.7496966765156197E-2</c:v>
                </c:pt>
                <c:pt idx="1183">
                  <c:v>1.89987867059359E-2</c:v>
                </c:pt>
                <c:pt idx="1184">
                  <c:v>1.89987867059359E-2</c:v>
                </c:pt>
                <c:pt idx="1185">
                  <c:v>8.9056812685326999E-3</c:v>
                </c:pt>
                <c:pt idx="1186">
                  <c:v>3.7403861327541997E-2</c:v>
                </c:pt>
                <c:pt idx="1187">
                  <c:v>1.89987867059359E-2</c:v>
                </c:pt>
                <c:pt idx="1188">
                  <c:v>6.5902041386551397E-2</c:v>
                </c:pt>
                <c:pt idx="1189">
                  <c:v>0</c:v>
                </c:pt>
                <c:pt idx="1190">
                  <c:v>3.7403861327331103E-2</c:v>
                </c:pt>
                <c:pt idx="1191">
                  <c:v>1.8998786706146801E-2</c:v>
                </c:pt>
                <c:pt idx="1192">
                  <c:v>3.7997573412082798E-2</c:v>
                </c:pt>
                <c:pt idx="1193">
                  <c:v>8.9056812683217697E-3</c:v>
                </c:pt>
                <c:pt idx="1194">
                  <c:v>9.4993933530734195E-3</c:v>
                </c:pt>
                <c:pt idx="1195">
                  <c:v>1.0093105437614099E-2</c:v>
                </c:pt>
                <c:pt idx="1196">
                  <c:v>2.7904467974468598E-2</c:v>
                </c:pt>
                <c:pt idx="1197">
                  <c:v>1.8998786706146801E-2</c:v>
                </c:pt>
                <c:pt idx="1198">
                  <c:v>0</c:v>
                </c:pt>
                <c:pt idx="1199">
                  <c:v>2.8498180059009299E-2</c:v>
                </c:pt>
                <c:pt idx="1200">
                  <c:v>0</c:v>
                </c:pt>
                <c:pt idx="1201">
                  <c:v>9.4400221445560706E-2</c:v>
                </c:pt>
                <c:pt idx="1202">
                  <c:v>1.89987867059359E-2</c:v>
                </c:pt>
                <c:pt idx="1203">
                  <c:v>5.6402648033477998E-2</c:v>
                </c:pt>
                <c:pt idx="1204">
                  <c:v>3.7997573412082798E-2</c:v>
                </c:pt>
                <c:pt idx="1205">
                  <c:v>0</c:v>
                </c:pt>
                <c:pt idx="1206">
                  <c:v>2.8498180059009299E-2</c:v>
                </c:pt>
                <c:pt idx="1207">
                  <c:v>7.5401434739624795E-2</c:v>
                </c:pt>
                <c:pt idx="1208">
                  <c:v>2.8498180059009299E-2</c:v>
                </c:pt>
                <c:pt idx="1209">
                  <c:v>0</c:v>
                </c:pt>
                <c:pt idx="1210">
                  <c:v>3.7997573412082798E-2</c:v>
                </c:pt>
                <c:pt idx="1211">
                  <c:v>1.89987867059359E-2</c:v>
                </c:pt>
                <c:pt idx="1212">
                  <c:v>3.79975734118718E-2</c:v>
                </c:pt>
                <c:pt idx="1213">
                  <c:v>2.84981800592203E-2</c:v>
                </c:pt>
                <c:pt idx="1214">
                  <c:v>5.6402648033477998E-2</c:v>
                </c:pt>
                <c:pt idx="1215">
                  <c:v>2.8498180059009299E-2</c:v>
                </c:pt>
                <c:pt idx="1216">
                  <c:v>0.13180408277310299</c:v>
                </c:pt>
                <c:pt idx="1217">
                  <c:v>9.4400221445560706E-2</c:v>
                </c:pt>
                <c:pt idx="1218">
                  <c:v>0</c:v>
                </c:pt>
                <c:pt idx="1219">
                  <c:v>0.14189718821071701</c:v>
                </c:pt>
                <c:pt idx="1220">
                  <c:v>5.6996360118229603E-2</c:v>
                </c:pt>
                <c:pt idx="1221">
                  <c:v>5.6402648033477998E-2</c:v>
                </c:pt>
                <c:pt idx="1222">
                  <c:v>8.4900828092487293E-2</c:v>
                </c:pt>
                <c:pt idx="1223">
                  <c:v>1.84050746216061E-2</c:v>
                </c:pt>
                <c:pt idx="1224">
                  <c:v>0.103305902714093</c:v>
                </c:pt>
                <c:pt idx="1225">
                  <c:v>9.4993933530734195E-3</c:v>
                </c:pt>
                <c:pt idx="1226">
                  <c:v>4.7496966765156197E-2</c:v>
                </c:pt>
                <c:pt idx="1227">
                  <c:v>5.6996360118018702E-2</c:v>
                </c:pt>
                <c:pt idx="1228">
                  <c:v>4.69032546806155E-2</c:v>
                </c:pt>
                <c:pt idx="1229">
                  <c:v>9.4993933530734195E-3</c:v>
                </c:pt>
                <c:pt idx="1230">
                  <c:v>2.7904467974468598E-2</c:v>
                </c:pt>
                <c:pt idx="1231">
                  <c:v>9.4993933530734195E-3</c:v>
                </c:pt>
                <c:pt idx="1232">
                  <c:v>9.4993933530734195E-3</c:v>
                </c:pt>
                <c:pt idx="1233">
                  <c:v>2.8498180059009299E-2</c:v>
                </c:pt>
                <c:pt idx="1234">
                  <c:v>2.7904467974468598E-2</c:v>
                </c:pt>
                <c:pt idx="1235">
                  <c:v>2.8498180059009299E-2</c:v>
                </c:pt>
                <c:pt idx="1236">
                  <c:v>7.5401434739624795E-2</c:v>
                </c:pt>
                <c:pt idx="1237">
                  <c:v>2.8498180059009299E-2</c:v>
                </c:pt>
                <c:pt idx="1238">
                  <c:v>5.6996360118018702E-2</c:v>
                </c:pt>
                <c:pt idx="1239">
                  <c:v>1.0093105437614099E-2</c:v>
                </c:pt>
                <c:pt idx="1240">
                  <c:v>5.6402648033477998E-2</c:v>
                </c:pt>
                <c:pt idx="1241">
                  <c:v>1.8998786706146801E-2</c:v>
                </c:pt>
                <c:pt idx="1242">
                  <c:v>5.6402648033477998E-2</c:v>
                </c:pt>
                <c:pt idx="1243">
                  <c:v>8.9056812685326999E-3</c:v>
                </c:pt>
                <c:pt idx="1244">
                  <c:v>2.8498180059009299E-2</c:v>
                </c:pt>
                <c:pt idx="1245">
                  <c:v>8.9056812685326999E-3</c:v>
                </c:pt>
                <c:pt idx="1246">
                  <c:v>8.9056812685326999E-3</c:v>
                </c:pt>
                <c:pt idx="1247">
                  <c:v>1.89987867059359E-2</c:v>
                </c:pt>
                <c:pt idx="1248">
                  <c:v>9.4993933530734195E-3</c:v>
                </c:pt>
                <c:pt idx="1249">
                  <c:v>9.4993933530734195E-3</c:v>
                </c:pt>
                <c:pt idx="1250">
                  <c:v>2.8498180059009299E-2</c:v>
                </c:pt>
                <c:pt idx="1251">
                  <c:v>1.84050746213952E-2</c:v>
                </c:pt>
                <c:pt idx="1252">
                  <c:v>0</c:v>
                </c:pt>
                <c:pt idx="1253">
                  <c:v>3.7403861327541997E-2</c:v>
                </c:pt>
                <c:pt idx="1254">
                  <c:v>1.0093105437614099E-2</c:v>
                </c:pt>
                <c:pt idx="1255">
                  <c:v>9.4993933528624893E-3</c:v>
                </c:pt>
                <c:pt idx="1256">
                  <c:v>1.8998786706146801E-2</c:v>
                </c:pt>
                <c:pt idx="1257">
                  <c:v>9.4993933528624893E-3</c:v>
                </c:pt>
                <c:pt idx="1258">
                  <c:v>0</c:v>
                </c:pt>
                <c:pt idx="1259">
                  <c:v>2.8498180059009299E-2</c:v>
                </c:pt>
                <c:pt idx="1260">
                  <c:v>0</c:v>
                </c:pt>
                <c:pt idx="1261">
                  <c:v>0</c:v>
                </c:pt>
                <c:pt idx="1262">
                  <c:v>1.8998786706146801E-2</c:v>
                </c:pt>
                <c:pt idx="1263">
                  <c:v>2.7904467974468598E-2</c:v>
                </c:pt>
                <c:pt idx="1264">
                  <c:v>1.89987867059359E-2</c:v>
                </c:pt>
                <c:pt idx="1265">
                  <c:v>9.4993933530734195E-3</c:v>
                </c:pt>
                <c:pt idx="1266">
                  <c:v>1.8998786706146801E-2</c:v>
                </c:pt>
                <c:pt idx="1267">
                  <c:v>1.8998786706146801E-2</c:v>
                </c:pt>
                <c:pt idx="1268">
                  <c:v>3.7403861327541997E-2</c:v>
                </c:pt>
                <c:pt idx="1269">
                  <c:v>0</c:v>
                </c:pt>
                <c:pt idx="1270">
                  <c:v>9.4993933528624893E-3</c:v>
                </c:pt>
                <c:pt idx="1271">
                  <c:v>1.8998786706146801E-2</c:v>
                </c:pt>
                <c:pt idx="1272">
                  <c:v>0</c:v>
                </c:pt>
                <c:pt idx="1273">
                  <c:v>0</c:v>
                </c:pt>
                <c:pt idx="1274">
                  <c:v>9.4993933530734195E-3</c:v>
                </c:pt>
                <c:pt idx="1275">
                  <c:v>1.89987867059359E-2</c:v>
                </c:pt>
                <c:pt idx="1276">
                  <c:v>2.84981800592203E-2</c:v>
                </c:pt>
                <c:pt idx="1277">
                  <c:v>8.9056812683217697E-3</c:v>
                </c:pt>
                <c:pt idx="1278">
                  <c:v>1.9592498790687599E-2</c:v>
                </c:pt>
                <c:pt idx="1279">
                  <c:v>0</c:v>
                </c:pt>
                <c:pt idx="1280">
                  <c:v>3.7403861327331103E-2</c:v>
                </c:pt>
                <c:pt idx="1281">
                  <c:v>0</c:v>
                </c:pt>
                <c:pt idx="1282">
                  <c:v>1.89987867059359E-2</c:v>
                </c:pt>
                <c:pt idx="1283">
                  <c:v>1.89987867059359E-2</c:v>
                </c:pt>
                <c:pt idx="1284">
                  <c:v>0</c:v>
                </c:pt>
                <c:pt idx="1285">
                  <c:v>0</c:v>
                </c:pt>
                <c:pt idx="1286">
                  <c:v>0</c:v>
                </c:pt>
                <c:pt idx="1287">
                  <c:v>1.84050746216061E-2</c:v>
                </c:pt>
                <c:pt idx="1288">
                  <c:v>1.9592498790476601E-2</c:v>
                </c:pt>
                <c:pt idx="1289">
                  <c:v>1.0093105437614099E-2</c:v>
                </c:pt>
                <c:pt idx="1290">
                  <c:v>1.0093105437614099E-2</c:v>
                </c:pt>
                <c:pt idx="1291">
                  <c:v>1.84050746213952E-2</c:v>
                </c:pt>
                <c:pt idx="1292">
                  <c:v>1.8998786706146801E-2</c:v>
                </c:pt>
                <c:pt idx="1293">
                  <c:v>2.8498180059009299E-2</c:v>
                </c:pt>
                <c:pt idx="1294">
                  <c:v>0</c:v>
                </c:pt>
                <c:pt idx="1295">
                  <c:v>1.84050746213952E-2</c:v>
                </c:pt>
                <c:pt idx="1296">
                  <c:v>1.9592498790687599E-2</c:v>
                </c:pt>
                <c:pt idx="1297">
                  <c:v>1.0093105437614099E-2</c:v>
                </c:pt>
                <c:pt idx="1298">
                  <c:v>1.0093105437614099E-2</c:v>
                </c:pt>
                <c:pt idx="1299">
                  <c:v>1.0093105437614099E-2</c:v>
                </c:pt>
                <c:pt idx="1300">
                  <c:v>1.89987867059359E-2</c:v>
                </c:pt>
                <c:pt idx="1301">
                  <c:v>9.4993933530734195E-3</c:v>
                </c:pt>
                <c:pt idx="1302">
                  <c:v>1.84050746213952E-2</c:v>
                </c:pt>
                <c:pt idx="1303">
                  <c:v>0</c:v>
                </c:pt>
                <c:pt idx="1304">
                  <c:v>2.7310755889927901E-2</c:v>
                </c:pt>
                <c:pt idx="1305">
                  <c:v>2.8498180059009299E-2</c:v>
                </c:pt>
                <c:pt idx="1306">
                  <c:v>0</c:v>
                </c:pt>
                <c:pt idx="1307">
                  <c:v>0</c:v>
                </c:pt>
                <c:pt idx="1308">
                  <c:v>5.6996360118018702E-2</c:v>
                </c:pt>
                <c:pt idx="1309">
                  <c:v>9.4993933530734195E-3</c:v>
                </c:pt>
                <c:pt idx="1310">
                  <c:v>2.8498180059009299E-2</c:v>
                </c:pt>
                <c:pt idx="1311">
                  <c:v>0</c:v>
                </c:pt>
                <c:pt idx="1312">
                  <c:v>0</c:v>
                </c:pt>
                <c:pt idx="1313">
                  <c:v>8.9056812683217697E-3</c:v>
                </c:pt>
                <c:pt idx="1314">
                  <c:v>3.7997573412082798E-2</c:v>
                </c:pt>
                <c:pt idx="1315">
                  <c:v>9.4993933530734195E-3</c:v>
                </c:pt>
                <c:pt idx="1316">
                  <c:v>1.84050746213952E-2</c:v>
                </c:pt>
                <c:pt idx="1317">
                  <c:v>4.7496966764945303E-2</c:v>
                </c:pt>
                <c:pt idx="1318">
                  <c:v>7.5401434739413895E-2</c:v>
                </c:pt>
                <c:pt idx="1319">
                  <c:v>5.6996360118018702E-2</c:v>
                </c:pt>
                <c:pt idx="1320">
                  <c:v>8.9056812685326999E-3</c:v>
                </c:pt>
                <c:pt idx="1321">
                  <c:v>7.5401434739413895E-2</c:v>
                </c:pt>
                <c:pt idx="1322">
                  <c:v>5.5808935948937197E-2</c:v>
                </c:pt>
                <c:pt idx="1323">
                  <c:v>8.9056812685326999E-3</c:v>
                </c:pt>
                <c:pt idx="1324">
                  <c:v>8.9056812685326999E-3</c:v>
                </c:pt>
                <c:pt idx="1325">
                  <c:v>1.84050746216061E-2</c:v>
                </c:pt>
                <c:pt idx="1326">
                  <c:v>5.6996360118018702E-2</c:v>
                </c:pt>
                <c:pt idx="1327">
                  <c:v>1.84050746213952E-2</c:v>
                </c:pt>
                <c:pt idx="1328">
                  <c:v>1.8998786706146801E-2</c:v>
                </c:pt>
                <c:pt idx="1329">
                  <c:v>6.5902041386551397E-2</c:v>
                </c:pt>
                <c:pt idx="1330">
                  <c:v>1.9592498790687599E-2</c:v>
                </c:pt>
                <c:pt idx="1331">
                  <c:v>2.8498180059009299E-2</c:v>
                </c:pt>
                <c:pt idx="1332">
                  <c:v>1.84050746213952E-2</c:v>
                </c:pt>
                <c:pt idx="1333">
                  <c:v>3.7997573412082798E-2</c:v>
                </c:pt>
                <c:pt idx="1334">
                  <c:v>9.4993933530734195E-3</c:v>
                </c:pt>
                <c:pt idx="1335">
                  <c:v>1.84050746216061E-2</c:v>
                </c:pt>
                <c:pt idx="1336">
                  <c:v>8.9056812685326999E-3</c:v>
                </c:pt>
                <c:pt idx="1337">
                  <c:v>2.8498180059009299E-2</c:v>
                </c:pt>
                <c:pt idx="1338">
                  <c:v>8.9056812683217697E-3</c:v>
                </c:pt>
                <c:pt idx="1339">
                  <c:v>5.6996360118229603E-2</c:v>
                </c:pt>
                <c:pt idx="1340">
                  <c:v>3.7403861327541997E-2</c:v>
                </c:pt>
                <c:pt idx="1341">
                  <c:v>4.6903254680404502E-2</c:v>
                </c:pt>
                <c:pt idx="1342">
                  <c:v>4.69032546806155E-2</c:v>
                </c:pt>
                <c:pt idx="1343">
                  <c:v>1.89987867059359E-2</c:v>
                </c:pt>
                <c:pt idx="1344">
                  <c:v>8.9056812683217697E-3</c:v>
                </c:pt>
                <c:pt idx="1345">
                  <c:v>0</c:v>
                </c:pt>
                <c:pt idx="1346">
                  <c:v>0</c:v>
                </c:pt>
                <c:pt idx="1347">
                  <c:v>1.0093105437614099E-2</c:v>
                </c:pt>
                <c:pt idx="1348">
                  <c:v>1.89987867059359E-2</c:v>
                </c:pt>
                <c:pt idx="1349">
                  <c:v>9.4993933530734195E-3</c:v>
                </c:pt>
                <c:pt idx="1350">
                  <c:v>8.9056812683217697E-3</c:v>
                </c:pt>
                <c:pt idx="1351">
                  <c:v>1.9592498790687599E-2</c:v>
                </c:pt>
                <c:pt idx="1352">
                  <c:v>2.8498180059009299E-2</c:v>
                </c:pt>
                <c:pt idx="1353">
                  <c:v>1.84050746213952E-2</c:v>
                </c:pt>
                <c:pt idx="1354">
                  <c:v>9.4993933528624893E-3</c:v>
                </c:pt>
                <c:pt idx="1355">
                  <c:v>0</c:v>
                </c:pt>
                <c:pt idx="1356">
                  <c:v>2.8498180059009299E-2</c:v>
                </c:pt>
                <c:pt idx="1357">
                  <c:v>1.8998786706146801E-2</c:v>
                </c:pt>
                <c:pt idx="1358">
                  <c:v>9.4993933530734195E-3</c:v>
                </c:pt>
                <c:pt idx="1359">
                  <c:v>2.7904467974468598E-2</c:v>
                </c:pt>
                <c:pt idx="1360">
                  <c:v>3.7997573412082798E-2</c:v>
                </c:pt>
                <c:pt idx="1361">
                  <c:v>9.4993933530734195E-3</c:v>
                </c:pt>
                <c:pt idx="1362">
                  <c:v>2.8498180059009299E-2</c:v>
                </c:pt>
                <c:pt idx="1363">
                  <c:v>0</c:v>
                </c:pt>
                <c:pt idx="1364">
                  <c:v>2.8498180059009299E-2</c:v>
                </c:pt>
                <c:pt idx="1365">
                  <c:v>3.7997573412082798E-2</c:v>
                </c:pt>
                <c:pt idx="1366">
                  <c:v>1.89987867059359E-2</c:v>
                </c:pt>
                <c:pt idx="1367">
                  <c:v>9.4993933530734195E-3</c:v>
                </c:pt>
                <c:pt idx="1368">
                  <c:v>8.9056812685326999E-3</c:v>
                </c:pt>
                <c:pt idx="1369">
                  <c:v>1.84050746216061E-2</c:v>
                </c:pt>
                <c:pt idx="1370">
                  <c:v>1.84050746216061E-2</c:v>
                </c:pt>
                <c:pt idx="1371">
                  <c:v>1.9592498790476601E-2</c:v>
                </c:pt>
                <c:pt idx="1372">
                  <c:v>8.9056812685326999E-3</c:v>
                </c:pt>
                <c:pt idx="1373">
                  <c:v>1.8998786706146801E-2</c:v>
                </c:pt>
                <c:pt idx="1374">
                  <c:v>3.7997573412082798E-2</c:v>
                </c:pt>
                <c:pt idx="1375">
                  <c:v>0</c:v>
                </c:pt>
                <c:pt idx="1376">
                  <c:v>9.4993933528624893E-3</c:v>
                </c:pt>
                <c:pt idx="1377">
                  <c:v>0</c:v>
                </c:pt>
                <c:pt idx="1378">
                  <c:v>0</c:v>
                </c:pt>
                <c:pt idx="1379">
                  <c:v>1.89987867059359E-2</c:v>
                </c:pt>
                <c:pt idx="1380">
                  <c:v>9.4993933530734195E-3</c:v>
                </c:pt>
                <c:pt idx="1381">
                  <c:v>0</c:v>
                </c:pt>
                <c:pt idx="1382">
                  <c:v>1.84050746213952E-2</c:v>
                </c:pt>
                <c:pt idx="1383">
                  <c:v>1.0093105437614099E-2</c:v>
                </c:pt>
                <c:pt idx="1384">
                  <c:v>2.7904467974468598E-2</c:v>
                </c:pt>
                <c:pt idx="1385">
                  <c:v>9.4993933530734195E-3</c:v>
                </c:pt>
                <c:pt idx="1386">
                  <c:v>9.4993933530734195E-3</c:v>
                </c:pt>
                <c:pt idx="1387">
                  <c:v>9.4993933530734195E-3</c:v>
                </c:pt>
                <c:pt idx="1388">
                  <c:v>9.4993933528624893E-3</c:v>
                </c:pt>
                <c:pt idx="1389">
                  <c:v>3.7403861327541997E-2</c:v>
                </c:pt>
                <c:pt idx="1390">
                  <c:v>1.89987867059359E-2</c:v>
                </c:pt>
                <c:pt idx="1391">
                  <c:v>1.00931054374032E-2</c:v>
                </c:pt>
                <c:pt idx="1392">
                  <c:v>1.00931054374032E-2</c:v>
                </c:pt>
                <c:pt idx="1393">
                  <c:v>2.8498180059009299E-2</c:v>
                </c:pt>
                <c:pt idx="1394">
                  <c:v>0</c:v>
                </c:pt>
                <c:pt idx="1395">
                  <c:v>9.4993933528624893E-3</c:v>
                </c:pt>
                <c:pt idx="1396">
                  <c:v>2.8498180059009299E-2</c:v>
                </c:pt>
                <c:pt idx="1397">
                  <c:v>8.9056812685326999E-3</c:v>
                </c:pt>
                <c:pt idx="1398">
                  <c:v>1.89987867059359E-2</c:v>
                </c:pt>
                <c:pt idx="1399">
                  <c:v>4.7496966765156197E-2</c:v>
                </c:pt>
                <c:pt idx="1400">
                  <c:v>0</c:v>
                </c:pt>
                <c:pt idx="1401">
                  <c:v>9.4993933530734195E-3</c:v>
                </c:pt>
                <c:pt idx="1402">
                  <c:v>9.4993933530734195E-3</c:v>
                </c:pt>
                <c:pt idx="1403">
                  <c:v>2.8498180059009299E-2</c:v>
                </c:pt>
                <c:pt idx="1404">
                  <c:v>2.8498180059009299E-2</c:v>
                </c:pt>
                <c:pt idx="1405">
                  <c:v>1.89987867059359E-2</c:v>
                </c:pt>
                <c:pt idx="1406">
                  <c:v>3.79975734118718E-2</c:v>
                </c:pt>
                <c:pt idx="1407">
                  <c:v>9.4993933530734195E-3</c:v>
                </c:pt>
                <c:pt idx="1408">
                  <c:v>3.7997573412082798E-2</c:v>
                </c:pt>
                <c:pt idx="1409">
                  <c:v>0.15080286947903901</c:v>
                </c:pt>
                <c:pt idx="1410">
                  <c:v>3.7403861327541997E-2</c:v>
                </c:pt>
                <c:pt idx="1411">
                  <c:v>9.4400221445560706E-2</c:v>
                </c:pt>
                <c:pt idx="1412">
                  <c:v>3.7403861327541997E-2</c:v>
                </c:pt>
                <c:pt idx="1413">
                  <c:v>9.4993933530101396E-2</c:v>
                </c:pt>
                <c:pt idx="1414">
                  <c:v>2.7904467974468598E-2</c:v>
                </c:pt>
                <c:pt idx="1415">
                  <c:v>0</c:v>
                </c:pt>
                <c:pt idx="1416">
                  <c:v>5.6402648033477998E-2</c:v>
                </c:pt>
                <c:pt idx="1417">
                  <c:v>1.89987867059359E-2</c:v>
                </c:pt>
                <c:pt idx="1418">
                  <c:v>5.6996360118018702E-2</c:v>
                </c:pt>
                <c:pt idx="1419">
                  <c:v>6.6495753471092101E-2</c:v>
                </c:pt>
                <c:pt idx="1420">
                  <c:v>1.89987867059359E-2</c:v>
                </c:pt>
                <c:pt idx="1421">
                  <c:v>0.178707337453507</c:v>
                </c:pt>
                <c:pt idx="1422">
                  <c:v>1.8998786706146801E-2</c:v>
                </c:pt>
                <c:pt idx="1423">
                  <c:v>0.10389961479863399</c:v>
                </c:pt>
                <c:pt idx="1424">
                  <c:v>0</c:v>
                </c:pt>
                <c:pt idx="1425">
                  <c:v>1.89987867059359E-2</c:v>
                </c:pt>
                <c:pt idx="1426">
                  <c:v>2.7904467974468598E-2</c:v>
                </c:pt>
                <c:pt idx="1427">
                  <c:v>0.103899614798423</c:v>
                </c:pt>
                <c:pt idx="1428">
                  <c:v>7.5401434739624795E-2</c:v>
                </c:pt>
                <c:pt idx="1429">
                  <c:v>8.9056812685326999E-3</c:v>
                </c:pt>
                <c:pt idx="1430">
                  <c:v>0.113399008151497</c:v>
                </c:pt>
                <c:pt idx="1431">
                  <c:v>4.7496966765156197E-2</c:v>
                </c:pt>
                <c:pt idx="1432">
                  <c:v>3.7997573412082798E-2</c:v>
                </c:pt>
                <c:pt idx="1433">
                  <c:v>3.7997573412082798E-2</c:v>
                </c:pt>
                <c:pt idx="1434">
                  <c:v>1.0093105437614099E-2</c:v>
                </c:pt>
                <c:pt idx="1435">
                  <c:v>5.6996360118018702E-2</c:v>
                </c:pt>
                <c:pt idx="1436">
                  <c:v>0</c:v>
                </c:pt>
                <c:pt idx="1437">
                  <c:v>1.89987867059359E-2</c:v>
                </c:pt>
                <c:pt idx="1438">
                  <c:v>4.7496966764945303E-2</c:v>
                </c:pt>
                <c:pt idx="1439">
                  <c:v>9.4993933530734195E-3</c:v>
                </c:pt>
                <c:pt idx="1440">
                  <c:v>9.4993933530734195E-3</c:v>
                </c:pt>
                <c:pt idx="1441">
                  <c:v>0</c:v>
                </c:pt>
                <c:pt idx="1442">
                  <c:v>2.7904467974468598E-2</c:v>
                </c:pt>
                <c:pt idx="1443">
                  <c:v>1.8998786706146801E-2</c:v>
                </c:pt>
                <c:pt idx="1444">
                  <c:v>9.4993933528624893E-3</c:v>
                </c:pt>
                <c:pt idx="1445">
                  <c:v>1.89987867059359E-2</c:v>
                </c:pt>
                <c:pt idx="1446">
                  <c:v>3.7403861327541997E-2</c:v>
                </c:pt>
                <c:pt idx="1447">
                  <c:v>1.84050746213952E-2</c:v>
                </c:pt>
                <c:pt idx="1448">
                  <c:v>1.8998786706146801E-2</c:v>
                </c:pt>
                <c:pt idx="1449">
                  <c:v>1.89987867059359E-2</c:v>
                </c:pt>
                <c:pt idx="1450">
                  <c:v>3.7403861327541997E-2</c:v>
                </c:pt>
                <c:pt idx="1451">
                  <c:v>8.9056812685326999E-3</c:v>
                </c:pt>
                <c:pt idx="1452">
                  <c:v>8.9056812685326999E-3</c:v>
                </c:pt>
                <c:pt idx="1453">
                  <c:v>0</c:v>
                </c:pt>
                <c:pt idx="1454">
                  <c:v>2.8498180059009299E-2</c:v>
                </c:pt>
                <c:pt idx="1455">
                  <c:v>1.9592498790476601E-2</c:v>
                </c:pt>
                <c:pt idx="1456">
                  <c:v>2.8498180059009299E-2</c:v>
                </c:pt>
                <c:pt idx="1457">
                  <c:v>4.69032546806155E-2</c:v>
                </c:pt>
                <c:pt idx="1458">
                  <c:v>3.7403861327541997E-2</c:v>
                </c:pt>
                <c:pt idx="1459">
                  <c:v>3.79975734118718E-2</c:v>
                </c:pt>
                <c:pt idx="1460">
                  <c:v>1.84050746213952E-2</c:v>
                </c:pt>
                <c:pt idx="1461">
                  <c:v>3.7997573412082798E-2</c:v>
                </c:pt>
                <c:pt idx="1462">
                  <c:v>1.89987867059359E-2</c:v>
                </c:pt>
                <c:pt idx="1463">
                  <c:v>1.89987867059359E-2</c:v>
                </c:pt>
                <c:pt idx="1464">
                  <c:v>3.7997573412082798E-2</c:v>
                </c:pt>
                <c:pt idx="1465">
                  <c:v>8.9056812685326999E-3</c:v>
                </c:pt>
                <c:pt idx="1466">
                  <c:v>2.8498180059009299E-2</c:v>
                </c:pt>
                <c:pt idx="1467">
                  <c:v>4.6903254680404502E-2</c:v>
                </c:pt>
                <c:pt idx="1468">
                  <c:v>1.84050746213952E-2</c:v>
                </c:pt>
                <c:pt idx="1469">
                  <c:v>1.84050746213952E-2</c:v>
                </c:pt>
                <c:pt idx="1470">
                  <c:v>1.9592498790687599E-2</c:v>
                </c:pt>
                <c:pt idx="1471">
                  <c:v>1.9592498790687599E-2</c:v>
                </c:pt>
                <c:pt idx="1472">
                  <c:v>1.84050746213952E-2</c:v>
                </c:pt>
                <c:pt idx="1473">
                  <c:v>9.4993933528624893E-3</c:v>
                </c:pt>
                <c:pt idx="1474">
                  <c:v>0</c:v>
                </c:pt>
                <c:pt idx="1475">
                  <c:v>3.7403861327541997E-2</c:v>
                </c:pt>
                <c:pt idx="1476">
                  <c:v>1.9592498790687599E-2</c:v>
                </c:pt>
                <c:pt idx="1477">
                  <c:v>2.7310755889927901E-2</c:v>
                </c:pt>
                <c:pt idx="1478">
                  <c:v>1.00931054374032E-2</c:v>
                </c:pt>
                <c:pt idx="1479">
                  <c:v>1.00931054374032E-2</c:v>
                </c:pt>
                <c:pt idx="1480">
                  <c:v>1.00931054374032E-2</c:v>
                </c:pt>
                <c:pt idx="1481">
                  <c:v>9.4993933530734195E-3</c:v>
                </c:pt>
                <c:pt idx="1482">
                  <c:v>3.7403861327541997E-2</c:v>
                </c:pt>
                <c:pt idx="1483">
                  <c:v>9.4993933530734195E-3</c:v>
                </c:pt>
                <c:pt idx="1484">
                  <c:v>1.84050746216061E-2</c:v>
                </c:pt>
                <c:pt idx="1485">
                  <c:v>8.9056812685326999E-3</c:v>
                </c:pt>
                <c:pt idx="1486">
                  <c:v>1.84050746213952E-2</c:v>
                </c:pt>
                <c:pt idx="1487">
                  <c:v>1.0093105437614099E-2</c:v>
                </c:pt>
                <c:pt idx="1488">
                  <c:v>0</c:v>
                </c:pt>
                <c:pt idx="1489">
                  <c:v>0</c:v>
                </c:pt>
                <c:pt idx="1490">
                  <c:v>1.84050746213952E-2</c:v>
                </c:pt>
                <c:pt idx="1491">
                  <c:v>3.7997573412082798E-2</c:v>
                </c:pt>
                <c:pt idx="1492">
                  <c:v>0</c:v>
                </c:pt>
                <c:pt idx="1493">
                  <c:v>1.84050746213952E-2</c:v>
                </c:pt>
                <c:pt idx="1494">
                  <c:v>0</c:v>
                </c:pt>
                <c:pt idx="1495">
                  <c:v>9.4993933530734195E-3</c:v>
                </c:pt>
                <c:pt idx="1496">
                  <c:v>1.84050746213952E-2</c:v>
                </c:pt>
                <c:pt idx="1497">
                  <c:v>9.4993933530734195E-3</c:v>
                </c:pt>
                <c:pt idx="1498">
                  <c:v>1.0093105437614099E-2</c:v>
                </c:pt>
                <c:pt idx="1499">
                  <c:v>1.84050746213952E-2</c:v>
                </c:pt>
                <c:pt idx="1500">
                  <c:v>1.8998786706146801E-2</c:v>
                </c:pt>
                <c:pt idx="1501">
                  <c:v>9.4993933528624893E-3</c:v>
                </c:pt>
                <c:pt idx="1502">
                  <c:v>8.9056812685326999E-3</c:v>
                </c:pt>
                <c:pt idx="1503">
                  <c:v>0</c:v>
                </c:pt>
                <c:pt idx="1504">
                  <c:v>1.9592498790476601E-2</c:v>
                </c:pt>
                <c:pt idx="1505">
                  <c:v>1.84050746216061E-2</c:v>
                </c:pt>
                <c:pt idx="1506">
                  <c:v>0</c:v>
                </c:pt>
                <c:pt idx="1507">
                  <c:v>2.8498180059009299E-2</c:v>
                </c:pt>
                <c:pt idx="1508">
                  <c:v>0</c:v>
                </c:pt>
                <c:pt idx="1509">
                  <c:v>1.9592498790687599E-2</c:v>
                </c:pt>
                <c:pt idx="1510">
                  <c:v>0</c:v>
                </c:pt>
                <c:pt idx="1511">
                  <c:v>2.8498180059009299E-2</c:v>
                </c:pt>
                <c:pt idx="1512">
                  <c:v>9.4993933530734195E-3</c:v>
                </c:pt>
                <c:pt idx="1513">
                  <c:v>9.4993933530734195E-3</c:v>
                </c:pt>
                <c:pt idx="1514">
                  <c:v>8.9056812683217697E-3</c:v>
                </c:pt>
                <c:pt idx="1515">
                  <c:v>8.9056812683217697E-3</c:v>
                </c:pt>
                <c:pt idx="1516">
                  <c:v>1.9592498790687599E-2</c:v>
                </c:pt>
                <c:pt idx="1517">
                  <c:v>2.7310755889927901E-2</c:v>
                </c:pt>
                <c:pt idx="1518">
                  <c:v>2.7310755889927901E-2</c:v>
                </c:pt>
                <c:pt idx="1519">
                  <c:v>0</c:v>
                </c:pt>
                <c:pt idx="1520">
                  <c:v>1.84050746213952E-2</c:v>
                </c:pt>
                <c:pt idx="1521">
                  <c:v>1.8998786706146801E-2</c:v>
                </c:pt>
                <c:pt idx="1522">
                  <c:v>2.7904467974468598E-2</c:v>
                </c:pt>
                <c:pt idx="1523">
                  <c:v>1.89987867059359E-2</c:v>
                </c:pt>
                <c:pt idx="1524">
                  <c:v>4.6903254680404502E-2</c:v>
                </c:pt>
                <c:pt idx="1525">
                  <c:v>4.7496966765156197E-2</c:v>
                </c:pt>
                <c:pt idx="1526">
                  <c:v>2.8498180059009299E-2</c:v>
                </c:pt>
                <c:pt idx="1527">
                  <c:v>1.8998786706146801E-2</c:v>
                </c:pt>
                <c:pt idx="1528">
                  <c:v>1.84050746213952E-2</c:v>
                </c:pt>
                <c:pt idx="1529">
                  <c:v>3.7997573412082798E-2</c:v>
                </c:pt>
                <c:pt idx="1530">
                  <c:v>6.5902041386551397E-2</c:v>
                </c:pt>
                <c:pt idx="1531">
                  <c:v>3.7403861327541997E-2</c:v>
                </c:pt>
                <c:pt idx="1532">
                  <c:v>8.9056812683217697E-3</c:v>
                </c:pt>
                <c:pt idx="1533">
                  <c:v>1.0093105437614099E-2</c:v>
                </c:pt>
                <c:pt idx="1534">
                  <c:v>9.4993933530734195E-3</c:v>
                </c:pt>
                <c:pt idx="1535">
                  <c:v>2.8498180059009299E-2</c:v>
                </c:pt>
                <c:pt idx="1536">
                  <c:v>9.4993933530734195E-3</c:v>
                </c:pt>
                <c:pt idx="1537">
                  <c:v>1.84050746213952E-2</c:v>
                </c:pt>
                <c:pt idx="1538">
                  <c:v>6.6495753471092101E-2</c:v>
                </c:pt>
                <c:pt idx="1539">
                  <c:v>9.4993933528624893E-3</c:v>
                </c:pt>
                <c:pt idx="1540">
                  <c:v>1.84050746213952E-2</c:v>
                </c:pt>
                <c:pt idx="1541">
                  <c:v>0</c:v>
                </c:pt>
                <c:pt idx="1542">
                  <c:v>0</c:v>
                </c:pt>
                <c:pt idx="1543">
                  <c:v>1.84050746213952E-2</c:v>
                </c:pt>
                <c:pt idx="1544">
                  <c:v>5.6402648033477998E-2</c:v>
                </c:pt>
                <c:pt idx="1545">
                  <c:v>3.7403861327541997E-2</c:v>
                </c:pt>
                <c:pt idx="1546">
                  <c:v>1.9592498790476601E-2</c:v>
                </c:pt>
                <c:pt idx="1547">
                  <c:v>1.9592498790476601E-2</c:v>
                </c:pt>
                <c:pt idx="1548">
                  <c:v>7.5401434739624795E-2</c:v>
                </c:pt>
                <c:pt idx="1549">
                  <c:v>3.7997573412082798E-2</c:v>
                </c:pt>
                <c:pt idx="1550">
                  <c:v>1.0093105437614099E-2</c:v>
                </c:pt>
                <c:pt idx="1551">
                  <c:v>1.9592498790687599E-2</c:v>
                </c:pt>
                <c:pt idx="1552">
                  <c:v>4.69032546806155E-2</c:v>
                </c:pt>
                <c:pt idx="1553">
                  <c:v>4.8090678849486E-2</c:v>
                </c:pt>
                <c:pt idx="1554">
                  <c:v>4.69032546806155E-2</c:v>
                </c:pt>
                <c:pt idx="1555">
                  <c:v>0.10389961479863399</c:v>
                </c:pt>
                <c:pt idx="1556">
                  <c:v>8.9056812685326999E-3</c:v>
                </c:pt>
                <c:pt idx="1557">
                  <c:v>3.79975734118718E-2</c:v>
                </c:pt>
                <c:pt idx="1558">
                  <c:v>0</c:v>
                </c:pt>
                <c:pt idx="1559">
                  <c:v>0</c:v>
                </c:pt>
                <c:pt idx="1560">
                  <c:v>0</c:v>
                </c:pt>
                <c:pt idx="1561">
                  <c:v>0</c:v>
                </c:pt>
                <c:pt idx="1562">
                  <c:v>3.7997573412082798E-2</c:v>
                </c:pt>
                <c:pt idx="1563">
                  <c:v>2.7904467974468598E-2</c:v>
                </c:pt>
                <c:pt idx="1564">
                  <c:v>2.8498180059009299E-2</c:v>
                </c:pt>
                <c:pt idx="1565">
                  <c:v>3.7997573412082798E-2</c:v>
                </c:pt>
                <c:pt idx="1566">
                  <c:v>9.4993933530734195E-3</c:v>
                </c:pt>
                <c:pt idx="1567">
                  <c:v>9.4993933530734195E-3</c:v>
                </c:pt>
                <c:pt idx="1568">
                  <c:v>0</c:v>
                </c:pt>
                <c:pt idx="1569">
                  <c:v>1.89987867059359E-2</c:v>
                </c:pt>
                <c:pt idx="1570">
                  <c:v>9.4993933530734195E-3</c:v>
                </c:pt>
                <c:pt idx="1571">
                  <c:v>2.8498180059009299E-2</c:v>
                </c:pt>
                <c:pt idx="1572">
                  <c:v>5.6996360118018702E-2</c:v>
                </c:pt>
                <c:pt idx="1573">
                  <c:v>1.0093105437614099E-2</c:v>
                </c:pt>
                <c:pt idx="1574">
                  <c:v>4.6903254680404502E-2</c:v>
                </c:pt>
                <c:pt idx="1575">
                  <c:v>1.8998786706146801E-2</c:v>
                </c:pt>
                <c:pt idx="1576">
                  <c:v>4.7496966765156197E-2</c:v>
                </c:pt>
                <c:pt idx="1577">
                  <c:v>9.4993933530734195E-3</c:v>
                </c:pt>
                <c:pt idx="1578">
                  <c:v>3.7403861327331103E-2</c:v>
                </c:pt>
                <c:pt idx="1579">
                  <c:v>8.4900828092487293E-2</c:v>
                </c:pt>
                <c:pt idx="1580">
                  <c:v>5.6402648033477998E-2</c:v>
                </c:pt>
                <c:pt idx="1581">
                  <c:v>0</c:v>
                </c:pt>
                <c:pt idx="1582">
                  <c:v>1.89987867059359E-2</c:v>
                </c:pt>
                <c:pt idx="1583">
                  <c:v>4.7496966764945303E-2</c:v>
                </c:pt>
                <c:pt idx="1584">
                  <c:v>1.89987867059359E-2</c:v>
                </c:pt>
                <c:pt idx="1585">
                  <c:v>1.84050746216061E-2</c:v>
                </c:pt>
                <c:pt idx="1586">
                  <c:v>8.9056812685326999E-3</c:v>
                </c:pt>
                <c:pt idx="1587">
                  <c:v>1.89987867059359E-2</c:v>
                </c:pt>
                <c:pt idx="1588">
                  <c:v>3.79975734118718E-2</c:v>
                </c:pt>
                <c:pt idx="1589">
                  <c:v>2.7904467974468598E-2</c:v>
                </c:pt>
                <c:pt idx="1590">
                  <c:v>9.4993933530734195E-3</c:v>
                </c:pt>
                <c:pt idx="1591">
                  <c:v>8.5494540177027997E-2</c:v>
                </c:pt>
                <c:pt idx="1592">
                  <c:v>2.7904467974468598E-2</c:v>
                </c:pt>
                <c:pt idx="1593">
                  <c:v>7.5401434739413895E-2</c:v>
                </c:pt>
                <c:pt idx="1594">
                  <c:v>0</c:v>
                </c:pt>
                <c:pt idx="1595">
                  <c:v>0</c:v>
                </c:pt>
                <c:pt idx="1596">
                  <c:v>3.7403861327541997E-2</c:v>
                </c:pt>
                <c:pt idx="1597">
                  <c:v>2.7904467974468598E-2</c:v>
                </c:pt>
                <c:pt idx="1598">
                  <c:v>1.8998786706146801E-2</c:v>
                </c:pt>
                <c:pt idx="1599">
                  <c:v>0</c:v>
                </c:pt>
                <c:pt idx="1600">
                  <c:v>1.84050746213952E-2</c:v>
                </c:pt>
                <c:pt idx="1601">
                  <c:v>2.7904467974468598E-2</c:v>
                </c:pt>
                <c:pt idx="1602">
                  <c:v>2.8498180059009299E-2</c:v>
                </c:pt>
                <c:pt idx="1603">
                  <c:v>2.7904467974468598E-2</c:v>
                </c:pt>
                <c:pt idx="1604">
                  <c:v>2.8498180059009299E-2</c:v>
                </c:pt>
                <c:pt idx="1605">
                  <c:v>1.89987867059359E-2</c:v>
                </c:pt>
                <c:pt idx="1606">
                  <c:v>2.8498180059009299E-2</c:v>
                </c:pt>
                <c:pt idx="1607">
                  <c:v>9.4993933530734195E-3</c:v>
                </c:pt>
                <c:pt idx="1608">
                  <c:v>1.89987867059359E-2</c:v>
                </c:pt>
                <c:pt idx="1609">
                  <c:v>2.8498180059009299E-2</c:v>
                </c:pt>
                <c:pt idx="1610">
                  <c:v>3.7997573412082798E-2</c:v>
                </c:pt>
                <c:pt idx="1611">
                  <c:v>8.9056812685326999E-3</c:v>
                </c:pt>
                <c:pt idx="1612">
                  <c:v>0</c:v>
                </c:pt>
                <c:pt idx="1613">
                  <c:v>6.5308329302010706E-2</c:v>
                </c:pt>
                <c:pt idx="1614">
                  <c:v>6.6495753471092101E-2</c:v>
                </c:pt>
                <c:pt idx="1615">
                  <c:v>4.7496966765156197E-2</c:v>
                </c:pt>
                <c:pt idx="1616">
                  <c:v>3.8591285496623502E-2</c:v>
                </c:pt>
                <c:pt idx="1617">
                  <c:v>2.7904467974468598E-2</c:v>
                </c:pt>
                <c:pt idx="1618">
                  <c:v>1.89987867059359E-2</c:v>
                </c:pt>
                <c:pt idx="1619">
                  <c:v>2.8498180059009299E-2</c:v>
                </c:pt>
                <c:pt idx="1620">
                  <c:v>2.8498180059009299E-2</c:v>
                </c:pt>
                <c:pt idx="1621">
                  <c:v>1.89987867059359E-2</c:v>
                </c:pt>
                <c:pt idx="1622">
                  <c:v>1.00931054374032E-2</c:v>
                </c:pt>
                <c:pt idx="1623">
                  <c:v>8.9056812685326999E-3</c:v>
                </c:pt>
                <c:pt idx="1624">
                  <c:v>1.89987867059359E-2</c:v>
                </c:pt>
                <c:pt idx="1625">
                  <c:v>1.89987867059359E-2</c:v>
                </c:pt>
                <c:pt idx="1626">
                  <c:v>3.7997573412082798E-2</c:v>
                </c:pt>
                <c:pt idx="1627">
                  <c:v>9.4993933530734195E-3</c:v>
                </c:pt>
                <c:pt idx="1628">
                  <c:v>5.6996360118018702E-2</c:v>
                </c:pt>
                <c:pt idx="1629">
                  <c:v>2.7904467974468598E-2</c:v>
                </c:pt>
                <c:pt idx="1630">
                  <c:v>7.5401434739624795E-2</c:v>
                </c:pt>
                <c:pt idx="1631">
                  <c:v>5.6402648033477998E-2</c:v>
                </c:pt>
                <c:pt idx="1632">
                  <c:v>3.7403861327541997E-2</c:v>
                </c:pt>
                <c:pt idx="1633">
                  <c:v>2.7904467974468598E-2</c:v>
                </c:pt>
                <c:pt idx="1634">
                  <c:v>3.7403861327541997E-2</c:v>
                </c:pt>
                <c:pt idx="1635">
                  <c:v>3.7997573412082798E-2</c:v>
                </c:pt>
                <c:pt idx="1636">
                  <c:v>5.6996360118229603E-2</c:v>
                </c:pt>
                <c:pt idx="1637">
                  <c:v>8.4900828092487293E-2</c:v>
                </c:pt>
                <c:pt idx="1638">
                  <c:v>1.89987867059359E-2</c:v>
                </c:pt>
                <c:pt idx="1639">
                  <c:v>6.6495753471092101E-2</c:v>
                </c:pt>
                <c:pt idx="1640">
                  <c:v>2.7904467974468598E-2</c:v>
                </c:pt>
                <c:pt idx="1641">
                  <c:v>0</c:v>
                </c:pt>
                <c:pt idx="1642">
                  <c:v>4.69032546806155E-2</c:v>
                </c:pt>
                <c:pt idx="1643">
                  <c:v>5.6402648033477998E-2</c:v>
                </c:pt>
                <c:pt idx="1644">
                  <c:v>7.5401434739624795E-2</c:v>
                </c:pt>
                <c:pt idx="1645">
                  <c:v>2.8498180059009299E-2</c:v>
                </c:pt>
                <c:pt idx="1646">
                  <c:v>1.9592498790476601E-2</c:v>
                </c:pt>
                <c:pt idx="1647">
                  <c:v>2.7904467974468598E-2</c:v>
                </c:pt>
                <c:pt idx="1648">
                  <c:v>9.4993933528624893E-3</c:v>
                </c:pt>
                <c:pt idx="1649">
                  <c:v>2.7904467974468598E-2</c:v>
                </c:pt>
                <c:pt idx="1650">
                  <c:v>0</c:v>
                </c:pt>
                <c:pt idx="1651">
                  <c:v>0</c:v>
                </c:pt>
                <c:pt idx="1652">
                  <c:v>3.7403861327331103E-2</c:v>
                </c:pt>
                <c:pt idx="1653">
                  <c:v>0</c:v>
                </c:pt>
                <c:pt idx="1654">
                  <c:v>9.4993933530734195E-3</c:v>
                </c:pt>
                <c:pt idx="1655">
                  <c:v>9.4993933530734195E-3</c:v>
                </c:pt>
                <c:pt idx="1656">
                  <c:v>9.4993933530734195E-3</c:v>
                </c:pt>
                <c:pt idx="1657">
                  <c:v>4.69032546806155E-2</c:v>
                </c:pt>
                <c:pt idx="1658">
                  <c:v>2.84981800592203E-2</c:v>
                </c:pt>
                <c:pt idx="1659">
                  <c:v>2.7904467974468598E-2</c:v>
                </c:pt>
                <c:pt idx="1660">
                  <c:v>2.7904467974468598E-2</c:v>
                </c:pt>
                <c:pt idx="1661">
                  <c:v>4.7496966765156197E-2</c:v>
                </c:pt>
                <c:pt idx="1662">
                  <c:v>2.7904467974468598E-2</c:v>
                </c:pt>
                <c:pt idx="1663">
                  <c:v>2.7904467974468598E-2</c:v>
                </c:pt>
                <c:pt idx="1664">
                  <c:v>2.7904467974468598E-2</c:v>
                </c:pt>
                <c:pt idx="1665">
                  <c:v>1.84050746213952E-2</c:v>
                </c:pt>
                <c:pt idx="1666">
                  <c:v>3.7403861327541997E-2</c:v>
                </c:pt>
                <c:pt idx="1667">
                  <c:v>5.5808935948937197E-2</c:v>
                </c:pt>
                <c:pt idx="1668">
                  <c:v>1.9592498790476601E-2</c:v>
                </c:pt>
                <c:pt idx="1669">
                  <c:v>8.9056812685326999E-3</c:v>
                </c:pt>
                <c:pt idx="1670">
                  <c:v>3.7997573412082798E-2</c:v>
                </c:pt>
                <c:pt idx="1671">
                  <c:v>9.4993933530734195E-3</c:v>
                </c:pt>
                <c:pt idx="1672">
                  <c:v>9.4993933530734195E-3</c:v>
                </c:pt>
                <c:pt idx="1673">
                  <c:v>9.4993933530734195E-3</c:v>
                </c:pt>
                <c:pt idx="1674">
                  <c:v>9.4993933530734195E-3</c:v>
                </c:pt>
                <c:pt idx="1675">
                  <c:v>0</c:v>
                </c:pt>
                <c:pt idx="1676">
                  <c:v>1.89987867059359E-2</c:v>
                </c:pt>
                <c:pt idx="1677">
                  <c:v>1.84050746216061E-2</c:v>
                </c:pt>
                <c:pt idx="1678">
                  <c:v>1.00931054374032E-2</c:v>
                </c:pt>
                <c:pt idx="1679">
                  <c:v>1.84050746216061E-2</c:v>
                </c:pt>
                <c:pt idx="1680">
                  <c:v>3.7403861327541997E-2</c:v>
                </c:pt>
                <c:pt idx="1681">
                  <c:v>1.89987867059359E-2</c:v>
                </c:pt>
                <c:pt idx="1682">
                  <c:v>9.4993933528624893E-3</c:v>
                </c:pt>
                <c:pt idx="1683">
                  <c:v>0</c:v>
                </c:pt>
                <c:pt idx="1684">
                  <c:v>3.7997573412082798E-2</c:v>
                </c:pt>
                <c:pt idx="1685">
                  <c:v>2.8498180059009299E-2</c:v>
                </c:pt>
                <c:pt idx="1686">
                  <c:v>1.0093105437614099E-2</c:v>
                </c:pt>
                <c:pt idx="1687">
                  <c:v>2.84981800592203E-2</c:v>
                </c:pt>
                <c:pt idx="1688">
                  <c:v>3.7403861327331103E-2</c:v>
                </c:pt>
                <c:pt idx="1689">
                  <c:v>6.5902041386551397E-2</c:v>
                </c:pt>
                <c:pt idx="1690">
                  <c:v>3.79975734118718E-2</c:v>
                </c:pt>
                <c:pt idx="1691">
                  <c:v>2.8498180059009299E-2</c:v>
                </c:pt>
                <c:pt idx="1692">
                  <c:v>0</c:v>
                </c:pt>
                <c:pt idx="1693">
                  <c:v>1.9592498790476601E-2</c:v>
                </c:pt>
                <c:pt idx="1694">
                  <c:v>2.7310755889927901E-2</c:v>
                </c:pt>
                <c:pt idx="1695">
                  <c:v>2.7310755889927901E-2</c:v>
                </c:pt>
                <c:pt idx="1696">
                  <c:v>3.7403861327541997E-2</c:v>
                </c:pt>
                <c:pt idx="1697">
                  <c:v>2.7904467974468598E-2</c:v>
                </c:pt>
                <c:pt idx="1698">
                  <c:v>5.6996360118018702E-2</c:v>
                </c:pt>
                <c:pt idx="1699">
                  <c:v>1.9592498790476601E-2</c:v>
                </c:pt>
                <c:pt idx="1700">
                  <c:v>0</c:v>
                </c:pt>
                <c:pt idx="1701">
                  <c:v>1.9592498790476601E-2</c:v>
                </c:pt>
                <c:pt idx="1702">
                  <c:v>2.8498180059009299E-2</c:v>
                </c:pt>
                <c:pt idx="1703">
                  <c:v>2.8498180059009299E-2</c:v>
                </c:pt>
                <c:pt idx="1704">
                  <c:v>6.5902041386551397E-2</c:v>
                </c:pt>
                <c:pt idx="1705">
                  <c:v>6.6495753471092101E-2</c:v>
                </c:pt>
                <c:pt idx="1706">
                  <c:v>0.10389961479863399</c:v>
                </c:pt>
                <c:pt idx="1707">
                  <c:v>9.4993933530734195E-3</c:v>
                </c:pt>
                <c:pt idx="1708">
                  <c:v>1.84050746216061E-2</c:v>
                </c:pt>
                <c:pt idx="1709">
                  <c:v>1.84050746216061E-2</c:v>
                </c:pt>
                <c:pt idx="1710">
                  <c:v>8.9056812683217697E-3</c:v>
                </c:pt>
                <c:pt idx="1711">
                  <c:v>1.84050746213952E-2</c:v>
                </c:pt>
                <c:pt idx="1712">
                  <c:v>4.6903254680404502E-2</c:v>
                </c:pt>
                <c:pt idx="1713">
                  <c:v>7.5995146824165499E-2</c:v>
                </c:pt>
                <c:pt idx="1714">
                  <c:v>3.7997573412082798E-2</c:v>
                </c:pt>
                <c:pt idx="1715">
                  <c:v>8.9056812685326999E-3</c:v>
                </c:pt>
                <c:pt idx="1716">
                  <c:v>9.4993933528624893E-3</c:v>
                </c:pt>
                <c:pt idx="1717">
                  <c:v>3.7997573412082798E-2</c:v>
                </c:pt>
                <c:pt idx="1718">
                  <c:v>1.84050746213952E-2</c:v>
                </c:pt>
                <c:pt idx="1719">
                  <c:v>0</c:v>
                </c:pt>
                <c:pt idx="1720">
                  <c:v>3.8591285496623502E-2</c:v>
                </c:pt>
                <c:pt idx="1721">
                  <c:v>0</c:v>
                </c:pt>
                <c:pt idx="1722">
                  <c:v>3.8591285496623502E-2</c:v>
                </c:pt>
                <c:pt idx="1723">
                  <c:v>9.4993933530734195E-3</c:v>
                </c:pt>
                <c:pt idx="1724">
                  <c:v>2.8498180059009299E-2</c:v>
                </c:pt>
                <c:pt idx="1725">
                  <c:v>5.6996360118018702E-2</c:v>
                </c:pt>
                <c:pt idx="1726">
                  <c:v>1.84050746213952E-2</c:v>
                </c:pt>
                <c:pt idx="1727">
                  <c:v>3.7403861327541997E-2</c:v>
                </c:pt>
                <c:pt idx="1728">
                  <c:v>0</c:v>
                </c:pt>
                <c:pt idx="1729">
                  <c:v>6.5902041386551397E-2</c:v>
                </c:pt>
                <c:pt idx="1730">
                  <c:v>1.8998786706146801E-2</c:v>
                </c:pt>
                <c:pt idx="1731">
                  <c:v>3.79975734118718E-2</c:v>
                </c:pt>
                <c:pt idx="1732">
                  <c:v>2.8498180059009299E-2</c:v>
                </c:pt>
                <c:pt idx="1733">
                  <c:v>1.00931054374032E-2</c:v>
                </c:pt>
                <c:pt idx="1734">
                  <c:v>9.4993933530734195E-3</c:v>
                </c:pt>
                <c:pt idx="1735">
                  <c:v>9.4993933530734195E-3</c:v>
                </c:pt>
                <c:pt idx="1736">
                  <c:v>1.00931054374032E-2</c:v>
                </c:pt>
                <c:pt idx="1737">
                  <c:v>8.9056812685326999E-3</c:v>
                </c:pt>
                <c:pt idx="1738">
                  <c:v>3.7997573412082798E-2</c:v>
                </c:pt>
                <c:pt idx="1739">
                  <c:v>5.5808935948937197E-2</c:v>
                </c:pt>
                <c:pt idx="1740">
                  <c:v>4.69032546806155E-2</c:v>
                </c:pt>
                <c:pt idx="1741">
                  <c:v>3.7403861327331103E-2</c:v>
                </c:pt>
                <c:pt idx="1742">
                  <c:v>9.4993933530734195E-3</c:v>
                </c:pt>
                <c:pt idx="1743">
                  <c:v>2.8498180059009299E-2</c:v>
                </c:pt>
                <c:pt idx="1744">
                  <c:v>6.5308329302010706E-2</c:v>
                </c:pt>
                <c:pt idx="1745">
                  <c:v>4.8090678849696901E-2</c:v>
                </c:pt>
                <c:pt idx="1746">
                  <c:v>1.0093105437614099E-2</c:v>
                </c:pt>
                <c:pt idx="1747">
                  <c:v>1.84050746216061E-2</c:v>
                </c:pt>
                <c:pt idx="1748">
                  <c:v>2.84981800592203E-2</c:v>
                </c:pt>
                <c:pt idx="1749">
                  <c:v>1.9592498790687599E-2</c:v>
                </c:pt>
                <c:pt idx="1750">
                  <c:v>2.8498180059009299E-2</c:v>
                </c:pt>
                <c:pt idx="1751">
                  <c:v>2.7310755889927901E-2</c:v>
                </c:pt>
                <c:pt idx="1752">
                  <c:v>6.6495753471092101E-2</c:v>
                </c:pt>
                <c:pt idx="1753">
                  <c:v>0</c:v>
                </c:pt>
                <c:pt idx="1754">
                  <c:v>2.8498180059009299E-2</c:v>
                </c:pt>
                <c:pt idx="1755">
                  <c:v>1.0093105437614099E-2</c:v>
                </c:pt>
                <c:pt idx="1756">
                  <c:v>8.9056812683217697E-3</c:v>
                </c:pt>
                <c:pt idx="1757">
                  <c:v>7.5401434739413895E-2</c:v>
                </c:pt>
                <c:pt idx="1758">
                  <c:v>3.7403861327541997E-2</c:v>
                </c:pt>
                <c:pt idx="1759">
                  <c:v>0</c:v>
                </c:pt>
                <c:pt idx="1760">
                  <c:v>1.9592498790687599E-2</c:v>
                </c:pt>
                <c:pt idx="1761">
                  <c:v>4.6903254680404502E-2</c:v>
                </c:pt>
                <c:pt idx="1762">
                  <c:v>1.89987867059359E-2</c:v>
                </c:pt>
                <c:pt idx="1763">
                  <c:v>0</c:v>
                </c:pt>
                <c:pt idx="1764">
                  <c:v>9.4993933530734195E-3</c:v>
                </c:pt>
                <c:pt idx="1765">
                  <c:v>4.8090678849696901E-2</c:v>
                </c:pt>
                <c:pt idx="1766">
                  <c:v>1.9592498790687599E-2</c:v>
                </c:pt>
                <c:pt idx="1767">
                  <c:v>0</c:v>
                </c:pt>
                <c:pt idx="1768">
                  <c:v>0</c:v>
                </c:pt>
                <c:pt idx="1769">
                  <c:v>3.7403861327541997E-2</c:v>
                </c:pt>
                <c:pt idx="1770">
                  <c:v>0</c:v>
                </c:pt>
                <c:pt idx="1771">
                  <c:v>0</c:v>
                </c:pt>
                <c:pt idx="1772">
                  <c:v>9.4993933528624893E-3</c:v>
                </c:pt>
                <c:pt idx="1773">
                  <c:v>0</c:v>
                </c:pt>
                <c:pt idx="1774">
                  <c:v>9.4993933528624893E-3</c:v>
                </c:pt>
                <c:pt idx="1775">
                  <c:v>9.4993933528624893E-3</c:v>
                </c:pt>
                <c:pt idx="1776">
                  <c:v>9.4993933528624893E-3</c:v>
                </c:pt>
                <c:pt idx="1777">
                  <c:v>8.9056812685326999E-3</c:v>
                </c:pt>
                <c:pt idx="1778">
                  <c:v>4.6903254680404502E-2</c:v>
                </c:pt>
                <c:pt idx="1779">
                  <c:v>1.8998786706146801E-2</c:v>
                </c:pt>
                <c:pt idx="1780">
                  <c:v>0</c:v>
                </c:pt>
                <c:pt idx="1781">
                  <c:v>5.6402648033477998E-2</c:v>
                </c:pt>
                <c:pt idx="1782">
                  <c:v>1.84050746213952E-2</c:v>
                </c:pt>
                <c:pt idx="1783">
                  <c:v>1.9592498790687599E-2</c:v>
                </c:pt>
                <c:pt idx="1784">
                  <c:v>9.4993933530734195E-3</c:v>
                </c:pt>
                <c:pt idx="1785">
                  <c:v>1.0093105437614099E-2</c:v>
                </c:pt>
                <c:pt idx="1786">
                  <c:v>0</c:v>
                </c:pt>
                <c:pt idx="1787">
                  <c:v>2.7904467974468598E-2</c:v>
                </c:pt>
                <c:pt idx="1788">
                  <c:v>0</c:v>
                </c:pt>
                <c:pt idx="1789">
                  <c:v>2.7904467974468598E-2</c:v>
                </c:pt>
                <c:pt idx="1790">
                  <c:v>1.84050746213952E-2</c:v>
                </c:pt>
                <c:pt idx="1791">
                  <c:v>1.89987867059359E-2</c:v>
                </c:pt>
                <c:pt idx="1792">
                  <c:v>1.84050746216061E-2</c:v>
                </c:pt>
                <c:pt idx="1793">
                  <c:v>2.8498180059009299E-2</c:v>
                </c:pt>
                <c:pt idx="1794">
                  <c:v>0</c:v>
                </c:pt>
                <c:pt idx="1795">
                  <c:v>1.8998786706146801E-2</c:v>
                </c:pt>
                <c:pt idx="1796">
                  <c:v>1.0093105437614099E-2</c:v>
                </c:pt>
                <c:pt idx="1797">
                  <c:v>4.7496966764945303E-2</c:v>
                </c:pt>
                <c:pt idx="1798">
                  <c:v>5.6402648033477998E-2</c:v>
                </c:pt>
                <c:pt idx="1799">
                  <c:v>2.8498180059009299E-2</c:v>
                </c:pt>
                <c:pt idx="1800">
                  <c:v>2.8498180059009299E-2</c:v>
                </c:pt>
                <c:pt idx="1801">
                  <c:v>4.69032546806155E-2</c:v>
                </c:pt>
                <c:pt idx="1802">
                  <c:v>2.7904467974468598E-2</c:v>
                </c:pt>
                <c:pt idx="1803">
                  <c:v>6.5902041386551397E-2</c:v>
                </c:pt>
                <c:pt idx="1804">
                  <c:v>1.84050746213952E-2</c:v>
                </c:pt>
                <c:pt idx="1805">
                  <c:v>9.4993933530734195E-3</c:v>
                </c:pt>
                <c:pt idx="1806">
                  <c:v>0</c:v>
                </c:pt>
                <c:pt idx="1807">
                  <c:v>0</c:v>
                </c:pt>
                <c:pt idx="1808">
                  <c:v>8.9056812683217697E-3</c:v>
                </c:pt>
                <c:pt idx="1809">
                  <c:v>8.5494540177238995E-2</c:v>
                </c:pt>
                <c:pt idx="1810">
                  <c:v>1.8998786706146801E-2</c:v>
                </c:pt>
                <c:pt idx="1811">
                  <c:v>5.6996360118018702E-2</c:v>
                </c:pt>
                <c:pt idx="1812">
                  <c:v>9.4993933530734195E-3</c:v>
                </c:pt>
                <c:pt idx="1813">
                  <c:v>0</c:v>
                </c:pt>
                <c:pt idx="1814">
                  <c:v>7.5995146824165499E-2</c:v>
                </c:pt>
                <c:pt idx="1815">
                  <c:v>9.4993933530734195E-3</c:v>
                </c:pt>
                <c:pt idx="1816">
                  <c:v>1.89987867059359E-2</c:v>
                </c:pt>
                <c:pt idx="1817">
                  <c:v>2.7904467974468598E-2</c:v>
                </c:pt>
                <c:pt idx="1818">
                  <c:v>8.4307116007946603E-2</c:v>
                </c:pt>
                <c:pt idx="1819">
                  <c:v>9.4993933530101396E-2</c:v>
                </c:pt>
                <c:pt idx="1820">
                  <c:v>0.10389961479863399</c:v>
                </c:pt>
                <c:pt idx="1821">
                  <c:v>9.4993933530101396E-2</c:v>
                </c:pt>
                <c:pt idx="1822">
                  <c:v>1.9592498790687599E-2</c:v>
                </c:pt>
                <c:pt idx="1823">
                  <c:v>5.6402648033477998E-2</c:v>
                </c:pt>
                <c:pt idx="1824">
                  <c:v>5.6402648033477998E-2</c:v>
                </c:pt>
                <c:pt idx="1825">
                  <c:v>3.7997573412082798E-2</c:v>
                </c:pt>
                <c:pt idx="1826">
                  <c:v>9.4993933530734195E-3</c:v>
                </c:pt>
                <c:pt idx="1827">
                  <c:v>3.7403861327541997E-2</c:v>
                </c:pt>
                <c:pt idx="1828">
                  <c:v>2.7904467974468598E-2</c:v>
                </c:pt>
                <c:pt idx="1829">
                  <c:v>2.7904467974468598E-2</c:v>
                </c:pt>
                <c:pt idx="1830">
                  <c:v>9.4993933530734195E-3</c:v>
                </c:pt>
                <c:pt idx="1831">
                  <c:v>5.6402648033477998E-2</c:v>
                </c:pt>
                <c:pt idx="1832">
                  <c:v>1.89987867059359E-2</c:v>
                </c:pt>
                <c:pt idx="1833">
                  <c:v>0</c:v>
                </c:pt>
                <c:pt idx="1834">
                  <c:v>9.4993933530734195E-3</c:v>
                </c:pt>
                <c:pt idx="1835">
                  <c:v>4.7496966764945303E-2</c:v>
                </c:pt>
                <c:pt idx="1836">
                  <c:v>3.7403861327541997E-2</c:v>
                </c:pt>
                <c:pt idx="1837">
                  <c:v>2.7904467974468598E-2</c:v>
                </c:pt>
                <c:pt idx="1838">
                  <c:v>0</c:v>
                </c:pt>
                <c:pt idx="1839">
                  <c:v>5.6402648033477998E-2</c:v>
                </c:pt>
                <c:pt idx="1840">
                  <c:v>0</c:v>
                </c:pt>
                <c:pt idx="1841">
                  <c:v>1.8998786706146801E-2</c:v>
                </c:pt>
                <c:pt idx="1842">
                  <c:v>0</c:v>
                </c:pt>
                <c:pt idx="1843">
                  <c:v>9.4993933530734195E-3</c:v>
                </c:pt>
                <c:pt idx="1844">
                  <c:v>9.4993933530734195E-3</c:v>
                </c:pt>
                <c:pt idx="1845">
                  <c:v>1.89987867059359E-2</c:v>
                </c:pt>
                <c:pt idx="1846">
                  <c:v>1.89987867059359E-2</c:v>
                </c:pt>
                <c:pt idx="1847">
                  <c:v>0</c:v>
                </c:pt>
                <c:pt idx="1848">
                  <c:v>8.9056812685326999E-3</c:v>
                </c:pt>
                <c:pt idx="1849">
                  <c:v>0</c:v>
                </c:pt>
                <c:pt idx="1850">
                  <c:v>0</c:v>
                </c:pt>
                <c:pt idx="1851">
                  <c:v>0</c:v>
                </c:pt>
                <c:pt idx="1852">
                  <c:v>8.9056812685326999E-3</c:v>
                </c:pt>
                <c:pt idx="1853">
                  <c:v>0</c:v>
                </c:pt>
                <c:pt idx="1854">
                  <c:v>1.84050746216061E-2</c:v>
                </c:pt>
                <c:pt idx="1855">
                  <c:v>9.4993933528624893E-3</c:v>
                </c:pt>
                <c:pt idx="1856">
                  <c:v>0</c:v>
                </c:pt>
                <c:pt idx="1857">
                  <c:v>9.4993933528624893E-3</c:v>
                </c:pt>
                <c:pt idx="1858">
                  <c:v>9.4993933528624893E-3</c:v>
                </c:pt>
                <c:pt idx="1859">
                  <c:v>2.84981800592203E-2</c:v>
                </c:pt>
                <c:pt idx="1860">
                  <c:v>1.89987867059359E-2</c:v>
                </c:pt>
                <c:pt idx="1861">
                  <c:v>8.9056812685326999E-3</c:v>
                </c:pt>
                <c:pt idx="1862">
                  <c:v>0</c:v>
                </c:pt>
                <c:pt idx="1863">
                  <c:v>8.9056812685326999E-3</c:v>
                </c:pt>
                <c:pt idx="1864">
                  <c:v>1.0093105437614099E-2</c:v>
                </c:pt>
                <c:pt idx="1865">
                  <c:v>0</c:v>
                </c:pt>
                <c:pt idx="1866">
                  <c:v>2.8498180059009299E-2</c:v>
                </c:pt>
                <c:pt idx="1867">
                  <c:v>9.4993933530734195E-3</c:v>
                </c:pt>
                <c:pt idx="1868">
                  <c:v>9.4993933530734195E-3</c:v>
                </c:pt>
                <c:pt idx="1869">
                  <c:v>4.7496966765156197E-2</c:v>
                </c:pt>
                <c:pt idx="1870">
                  <c:v>2.7904467974468598E-2</c:v>
                </c:pt>
                <c:pt idx="1871">
                  <c:v>1.0093105437614099E-2</c:v>
                </c:pt>
                <c:pt idx="1872">
                  <c:v>4.7496966765156197E-2</c:v>
                </c:pt>
                <c:pt idx="1873">
                  <c:v>6.6495753471092101E-2</c:v>
                </c:pt>
                <c:pt idx="1874">
                  <c:v>4.7496966765156197E-2</c:v>
                </c:pt>
                <c:pt idx="1875">
                  <c:v>5.6402648033477998E-2</c:v>
                </c:pt>
                <c:pt idx="1876">
                  <c:v>2.7904467974468598E-2</c:v>
                </c:pt>
                <c:pt idx="1877">
                  <c:v>1.8998786706146801E-2</c:v>
                </c:pt>
                <c:pt idx="1878">
                  <c:v>2.84981800592203E-2</c:v>
                </c:pt>
                <c:pt idx="1879">
                  <c:v>1.84050746213952E-2</c:v>
                </c:pt>
                <c:pt idx="1880">
                  <c:v>0</c:v>
                </c:pt>
                <c:pt idx="1881">
                  <c:v>0</c:v>
                </c:pt>
                <c:pt idx="1882">
                  <c:v>0</c:v>
                </c:pt>
                <c:pt idx="1883">
                  <c:v>1.89987867059359E-2</c:v>
                </c:pt>
                <c:pt idx="1884">
                  <c:v>1.89987867059359E-2</c:v>
                </c:pt>
                <c:pt idx="1885">
                  <c:v>3.7997573412082798E-2</c:v>
                </c:pt>
                <c:pt idx="1886">
                  <c:v>2.7904467974468598E-2</c:v>
                </c:pt>
                <c:pt idx="1887">
                  <c:v>2.7904467974468598E-2</c:v>
                </c:pt>
                <c:pt idx="1888">
                  <c:v>2.7904467974468598E-2</c:v>
                </c:pt>
                <c:pt idx="1889">
                  <c:v>7.5401434739413895E-2</c:v>
                </c:pt>
                <c:pt idx="1890">
                  <c:v>1.84050746213952E-2</c:v>
                </c:pt>
                <c:pt idx="1891">
                  <c:v>9.4993933528624893E-3</c:v>
                </c:pt>
                <c:pt idx="1892">
                  <c:v>2.7904467974468598E-2</c:v>
                </c:pt>
                <c:pt idx="1893">
                  <c:v>3.7997573412082798E-2</c:v>
                </c:pt>
                <c:pt idx="1894">
                  <c:v>0</c:v>
                </c:pt>
                <c:pt idx="1895">
                  <c:v>5.6996360118018702E-2</c:v>
                </c:pt>
                <c:pt idx="1896">
                  <c:v>5.6402648033477998E-2</c:v>
                </c:pt>
                <c:pt idx="1897">
                  <c:v>0</c:v>
                </c:pt>
                <c:pt idx="1898">
                  <c:v>3.7997573412082798E-2</c:v>
                </c:pt>
                <c:pt idx="1899">
                  <c:v>9.4993933528624893E-3</c:v>
                </c:pt>
                <c:pt idx="1900">
                  <c:v>5.6402648033489898E-2</c:v>
                </c:pt>
                <c:pt idx="1901">
                  <c:v>5.6996360118030699E-2</c:v>
                </c:pt>
                <c:pt idx="1902">
                  <c:v>6.5902041386565302E-2</c:v>
                </c:pt>
                <c:pt idx="1903">
                  <c:v>0</c:v>
                </c:pt>
                <c:pt idx="1904">
                  <c:v>9.4993933528644998E-3</c:v>
                </c:pt>
                <c:pt idx="1905">
                  <c:v>9.4993933530754301E-3</c:v>
                </c:pt>
                <c:pt idx="1906">
                  <c:v>0</c:v>
                </c:pt>
                <c:pt idx="1907">
                  <c:v>9.4993933530754301E-3</c:v>
                </c:pt>
                <c:pt idx="1908">
                  <c:v>9.4993933528644998E-3</c:v>
                </c:pt>
                <c:pt idx="1909">
                  <c:v>0</c:v>
                </c:pt>
                <c:pt idx="1910">
                  <c:v>8.9056812685345803E-3</c:v>
                </c:pt>
                <c:pt idx="1911">
                  <c:v>3.7997573412090799E-2</c:v>
                </c:pt>
                <c:pt idx="1912">
                  <c:v>2.8498180059015402E-2</c:v>
                </c:pt>
                <c:pt idx="1913">
                  <c:v>1.8998786706150898E-2</c:v>
                </c:pt>
                <c:pt idx="1914">
                  <c:v>1.8998786706150898E-2</c:v>
                </c:pt>
                <c:pt idx="1915">
                  <c:v>8.9056812683236501E-3</c:v>
                </c:pt>
                <c:pt idx="1916">
                  <c:v>8.9056812683236501E-3</c:v>
                </c:pt>
                <c:pt idx="1917">
                  <c:v>1.89987867059399E-2</c:v>
                </c:pt>
                <c:pt idx="1918">
                  <c:v>9.4993933530754301E-3</c:v>
                </c:pt>
                <c:pt idx="1919">
                  <c:v>9.4993933530754301E-3</c:v>
                </c:pt>
                <c:pt idx="1920">
                  <c:v>9.4993933530754301E-3</c:v>
                </c:pt>
                <c:pt idx="1921">
                  <c:v>8.9056812685345803E-3</c:v>
                </c:pt>
                <c:pt idx="1922">
                  <c:v>9.4993933528644998E-3</c:v>
                </c:pt>
                <c:pt idx="1923">
                  <c:v>1.8405074621399099E-2</c:v>
                </c:pt>
                <c:pt idx="1924">
                  <c:v>0</c:v>
                </c:pt>
                <c:pt idx="1925">
                  <c:v>1.8405074621399099E-2</c:v>
                </c:pt>
                <c:pt idx="1926">
                  <c:v>2.8498180059015402E-2</c:v>
                </c:pt>
                <c:pt idx="1927">
                  <c:v>8.9056812685345803E-3</c:v>
                </c:pt>
                <c:pt idx="1928">
                  <c:v>2.79044679744745E-2</c:v>
                </c:pt>
                <c:pt idx="1929">
                  <c:v>3.74038613275499E-2</c:v>
                </c:pt>
                <c:pt idx="1930">
                  <c:v>1.840507462161E-2</c:v>
                </c:pt>
                <c:pt idx="1931">
                  <c:v>2.8498180059015402E-2</c:v>
                </c:pt>
                <c:pt idx="1932">
                  <c:v>9.4993933528644998E-3</c:v>
                </c:pt>
                <c:pt idx="1933">
                  <c:v>2.8498180059015402E-2</c:v>
                </c:pt>
                <c:pt idx="1934">
                  <c:v>9.4993933530754301E-3</c:v>
                </c:pt>
                <c:pt idx="1935">
                  <c:v>1.89987867059399E-2</c:v>
                </c:pt>
                <c:pt idx="1936">
                  <c:v>1.8998786706150898E-2</c:v>
                </c:pt>
                <c:pt idx="1937">
                  <c:v>1.8405074621399099E-2</c:v>
                </c:pt>
                <c:pt idx="1938">
                  <c:v>2.8498180059015402E-2</c:v>
                </c:pt>
                <c:pt idx="1939">
                  <c:v>0</c:v>
                </c:pt>
                <c:pt idx="1940">
                  <c:v>8.9056812683236501E-3</c:v>
                </c:pt>
                <c:pt idx="1941">
                  <c:v>1.8405074621399099E-2</c:v>
                </c:pt>
                <c:pt idx="1942">
                  <c:v>9.4993933530754301E-3</c:v>
                </c:pt>
                <c:pt idx="1943">
                  <c:v>0</c:v>
                </c:pt>
                <c:pt idx="1944">
                  <c:v>8.9056812683236501E-3</c:v>
                </c:pt>
                <c:pt idx="1945">
                  <c:v>9.4993933530754301E-3</c:v>
                </c:pt>
                <c:pt idx="1946">
                  <c:v>2.79044679744745E-2</c:v>
                </c:pt>
                <c:pt idx="1947">
                  <c:v>6.5902041386565302E-2</c:v>
                </c:pt>
                <c:pt idx="1948">
                  <c:v>0</c:v>
                </c:pt>
                <c:pt idx="1949">
                  <c:v>0</c:v>
                </c:pt>
                <c:pt idx="1950">
                  <c:v>1.840507462161E-2</c:v>
                </c:pt>
                <c:pt idx="1951">
                  <c:v>1.89987867059399E-2</c:v>
                </c:pt>
                <c:pt idx="1952">
                  <c:v>9.4993933530754301E-3</c:v>
                </c:pt>
                <c:pt idx="1953">
                  <c:v>2.8498180059015402E-2</c:v>
                </c:pt>
                <c:pt idx="1954">
                  <c:v>3.7997573412090799E-2</c:v>
                </c:pt>
                <c:pt idx="1955">
                  <c:v>0</c:v>
                </c:pt>
                <c:pt idx="1956">
                  <c:v>1.9592498790480799E-2</c:v>
                </c:pt>
                <c:pt idx="1957">
                  <c:v>1.840507462161E-2</c:v>
                </c:pt>
                <c:pt idx="1958">
                  <c:v>1.840507462161E-2</c:v>
                </c:pt>
                <c:pt idx="1959">
                  <c:v>0</c:v>
                </c:pt>
                <c:pt idx="1960">
                  <c:v>9.4993933528644998E-3</c:v>
                </c:pt>
                <c:pt idx="1961">
                  <c:v>0</c:v>
                </c:pt>
                <c:pt idx="1962">
                  <c:v>0</c:v>
                </c:pt>
                <c:pt idx="1963">
                  <c:v>1.0093105437616301E-2</c:v>
                </c:pt>
                <c:pt idx="1964">
                  <c:v>2.7310755889933699E-2</c:v>
                </c:pt>
                <c:pt idx="1965">
                  <c:v>8.9056812683236501E-3</c:v>
                </c:pt>
                <c:pt idx="1966">
                  <c:v>8.9056812683236501E-3</c:v>
                </c:pt>
                <c:pt idx="1967">
                  <c:v>1.0093105437616301E-2</c:v>
                </c:pt>
                <c:pt idx="1968">
                  <c:v>0</c:v>
                </c:pt>
                <c:pt idx="1969">
                  <c:v>1.8405074621399099E-2</c:v>
                </c:pt>
                <c:pt idx="1970">
                  <c:v>9.4993933530754301E-3</c:v>
                </c:pt>
                <c:pt idx="1971">
                  <c:v>0</c:v>
                </c:pt>
                <c:pt idx="1972">
                  <c:v>0</c:v>
                </c:pt>
                <c:pt idx="1973">
                  <c:v>1.8405074621399099E-2</c:v>
                </c:pt>
                <c:pt idx="1974">
                  <c:v>9.4993933530754301E-3</c:v>
                </c:pt>
                <c:pt idx="1975">
                  <c:v>1.8405074621399099E-2</c:v>
                </c:pt>
                <c:pt idx="1976">
                  <c:v>9.4993933530754301E-3</c:v>
                </c:pt>
                <c:pt idx="1977">
                  <c:v>0</c:v>
                </c:pt>
                <c:pt idx="1978">
                  <c:v>1.89987867059399E-2</c:v>
                </c:pt>
                <c:pt idx="1979">
                  <c:v>1.840507462161E-2</c:v>
                </c:pt>
                <c:pt idx="1980">
                  <c:v>1.9592498790480799E-2</c:v>
                </c:pt>
                <c:pt idx="1981">
                  <c:v>0</c:v>
                </c:pt>
                <c:pt idx="1982">
                  <c:v>2.8498180059015402E-2</c:v>
                </c:pt>
                <c:pt idx="1983">
                  <c:v>9.4993933530754301E-3</c:v>
                </c:pt>
                <c:pt idx="1984">
                  <c:v>8.9056812683236501E-3</c:v>
                </c:pt>
                <c:pt idx="1985">
                  <c:v>8.9056812683236501E-3</c:v>
                </c:pt>
                <c:pt idx="1986">
                  <c:v>9.4993933530754301E-3</c:v>
                </c:pt>
                <c:pt idx="1987">
                  <c:v>2.8498180059015402E-2</c:v>
                </c:pt>
                <c:pt idx="1988">
                  <c:v>8.9056812685345803E-3</c:v>
                </c:pt>
                <c:pt idx="1989">
                  <c:v>9.4993933530754301E-3</c:v>
                </c:pt>
                <c:pt idx="1990">
                  <c:v>3.7403861327339E-2</c:v>
                </c:pt>
                <c:pt idx="1991">
                  <c:v>1.0093105437616301E-2</c:v>
                </c:pt>
                <c:pt idx="1992">
                  <c:v>2.8498180059015402E-2</c:v>
                </c:pt>
                <c:pt idx="1993">
                  <c:v>1.8405074621399099E-2</c:v>
                </c:pt>
                <c:pt idx="1994">
                  <c:v>9.4993933530754301E-3</c:v>
                </c:pt>
                <c:pt idx="1995">
                  <c:v>9.4993933530754301E-3</c:v>
                </c:pt>
                <c:pt idx="1996">
                  <c:v>0</c:v>
                </c:pt>
                <c:pt idx="1997">
                  <c:v>8.9056812683236501E-3</c:v>
                </c:pt>
                <c:pt idx="1998">
                  <c:v>3.74038613275499E-2</c:v>
                </c:pt>
                <c:pt idx="1999">
                  <c:v>9.4993933528644998E-3</c:v>
                </c:pt>
                <c:pt idx="2000">
                  <c:v>4.6903254680414397E-2</c:v>
                </c:pt>
                <c:pt idx="2001">
                  <c:v>1.9592498790691699E-2</c:v>
                </c:pt>
                <c:pt idx="2002">
                  <c:v>2.8498180059015402E-2</c:v>
                </c:pt>
                <c:pt idx="2003">
                  <c:v>0</c:v>
                </c:pt>
                <c:pt idx="2004">
                  <c:v>0</c:v>
                </c:pt>
                <c:pt idx="2005">
                  <c:v>4.8090678849707101E-2</c:v>
                </c:pt>
                <c:pt idx="2006">
                  <c:v>0</c:v>
                </c:pt>
                <c:pt idx="2007">
                  <c:v>9.4993933530754301E-3</c:v>
                </c:pt>
                <c:pt idx="2008">
                  <c:v>0</c:v>
                </c:pt>
                <c:pt idx="2009">
                  <c:v>9.4993933530754301E-3</c:v>
                </c:pt>
                <c:pt idx="2010">
                  <c:v>8.9056812683236501E-3</c:v>
                </c:pt>
                <c:pt idx="2011">
                  <c:v>1.9592498790691699E-2</c:v>
                </c:pt>
                <c:pt idx="2012">
                  <c:v>1.8405074621399099E-2</c:v>
                </c:pt>
                <c:pt idx="2013">
                  <c:v>8.9056812685345803E-3</c:v>
                </c:pt>
                <c:pt idx="2014">
                  <c:v>8.9056812685345803E-3</c:v>
                </c:pt>
                <c:pt idx="2015">
                  <c:v>0</c:v>
                </c:pt>
                <c:pt idx="2016">
                  <c:v>2.8498180059015402E-2</c:v>
                </c:pt>
                <c:pt idx="2017">
                  <c:v>9.4993933528644998E-3</c:v>
                </c:pt>
                <c:pt idx="2018">
                  <c:v>1.8998786706150898E-2</c:v>
                </c:pt>
                <c:pt idx="2019">
                  <c:v>0</c:v>
                </c:pt>
                <c:pt idx="2020">
                  <c:v>8.9056812685345803E-3</c:v>
                </c:pt>
                <c:pt idx="2021">
                  <c:v>1.9592498790480799E-2</c:v>
                </c:pt>
                <c:pt idx="2022">
                  <c:v>8.9056812685345803E-3</c:v>
                </c:pt>
                <c:pt idx="2023">
                  <c:v>8.9056812685345803E-3</c:v>
                </c:pt>
                <c:pt idx="2024">
                  <c:v>8.9056812685345803E-3</c:v>
                </c:pt>
                <c:pt idx="2025">
                  <c:v>2.8498180059015402E-2</c:v>
                </c:pt>
                <c:pt idx="2026">
                  <c:v>9.4993933530754301E-3</c:v>
                </c:pt>
                <c:pt idx="2027">
                  <c:v>1.89987867059399E-2</c:v>
                </c:pt>
                <c:pt idx="2028">
                  <c:v>1.840507462161E-2</c:v>
                </c:pt>
                <c:pt idx="2029">
                  <c:v>1.840507462161E-2</c:v>
                </c:pt>
                <c:pt idx="2030">
                  <c:v>1.0093105437616301E-2</c:v>
                </c:pt>
                <c:pt idx="2031">
                  <c:v>0</c:v>
                </c:pt>
                <c:pt idx="2032">
                  <c:v>2.7310755889722701E-2</c:v>
                </c:pt>
                <c:pt idx="2033">
                  <c:v>8.9056812683236501E-3</c:v>
                </c:pt>
                <c:pt idx="2034">
                  <c:v>3.7997573412090799E-2</c:v>
                </c:pt>
                <c:pt idx="2035">
                  <c:v>8.9056812685345803E-3</c:v>
                </c:pt>
                <c:pt idx="2036">
                  <c:v>2.8498180059015402E-2</c:v>
                </c:pt>
                <c:pt idx="2037">
                  <c:v>8.9056812685345803E-3</c:v>
                </c:pt>
                <c:pt idx="2038">
                  <c:v>1.0093105437616301E-2</c:v>
                </c:pt>
                <c:pt idx="2039">
                  <c:v>2.8498180059015402E-2</c:v>
                </c:pt>
                <c:pt idx="2040">
                  <c:v>1.8998786706150898E-2</c:v>
                </c:pt>
                <c:pt idx="2041">
                  <c:v>1.8405074621399099E-2</c:v>
                </c:pt>
                <c:pt idx="2042">
                  <c:v>0</c:v>
                </c:pt>
                <c:pt idx="2043">
                  <c:v>4.6903254680414397E-2</c:v>
                </c:pt>
                <c:pt idx="2044">
                  <c:v>0</c:v>
                </c:pt>
                <c:pt idx="2045">
                  <c:v>1.8405074621399099E-2</c:v>
                </c:pt>
                <c:pt idx="2046">
                  <c:v>2.7310755889933699E-2</c:v>
                </c:pt>
                <c:pt idx="2047">
                  <c:v>3.74038613275499E-2</c:v>
                </c:pt>
                <c:pt idx="2048">
                  <c:v>1.8405074621399099E-2</c:v>
                </c:pt>
                <c:pt idx="2049">
                  <c:v>9.4993933530754301E-3</c:v>
                </c:pt>
                <c:pt idx="2050">
                  <c:v>9.4993933530754301E-3</c:v>
                </c:pt>
                <c:pt idx="2051">
                  <c:v>1.9592498790691699E-2</c:v>
                </c:pt>
                <c:pt idx="2052">
                  <c:v>0</c:v>
                </c:pt>
                <c:pt idx="2053">
                  <c:v>8.9056812683236501E-3</c:v>
                </c:pt>
                <c:pt idx="2054">
                  <c:v>3.7997573412090799E-2</c:v>
                </c:pt>
                <c:pt idx="2055">
                  <c:v>2.8498180059015402E-2</c:v>
                </c:pt>
                <c:pt idx="2056">
                  <c:v>1.8405074621399099E-2</c:v>
                </c:pt>
                <c:pt idx="2057">
                  <c:v>0</c:v>
                </c:pt>
                <c:pt idx="2058">
                  <c:v>5.5808935948949E-2</c:v>
                </c:pt>
                <c:pt idx="2059">
                  <c:v>6.5902041386565302E-2</c:v>
                </c:pt>
                <c:pt idx="2060">
                  <c:v>1.840507462161E-2</c:v>
                </c:pt>
                <c:pt idx="2061">
                  <c:v>4.6903254680625402E-2</c:v>
                </c:pt>
                <c:pt idx="2062">
                  <c:v>8.9056812683236501E-3</c:v>
                </c:pt>
                <c:pt idx="2063">
                  <c:v>1.0093105437616301E-2</c:v>
                </c:pt>
                <c:pt idx="2064">
                  <c:v>3.7997573412090799E-2</c:v>
                </c:pt>
                <c:pt idx="2065">
                  <c:v>2.8498180059015402E-2</c:v>
                </c:pt>
                <c:pt idx="2066">
                  <c:v>1.840507462161E-2</c:v>
                </c:pt>
                <c:pt idx="2067">
                  <c:v>8.4900828092716193E-2</c:v>
                </c:pt>
                <c:pt idx="2068">
                  <c:v>3.7403861327339E-2</c:v>
                </c:pt>
                <c:pt idx="2069">
                  <c:v>1.8405074621399099E-2</c:v>
                </c:pt>
                <c:pt idx="2070">
                  <c:v>4.7496966764955302E-2</c:v>
                </c:pt>
                <c:pt idx="2071">
                  <c:v>9.4993933530754301E-3</c:v>
                </c:pt>
                <c:pt idx="2072">
                  <c:v>9.4993933530754301E-3</c:v>
                </c:pt>
                <c:pt idx="2073">
                  <c:v>1.89987867059399E-2</c:v>
                </c:pt>
                <c:pt idx="2074">
                  <c:v>7.5401434739640699E-2</c:v>
                </c:pt>
                <c:pt idx="2075">
                  <c:v>6.5902041386354401E-2</c:v>
                </c:pt>
                <c:pt idx="2076">
                  <c:v>5.6402648033489898E-2</c:v>
                </c:pt>
                <c:pt idx="2077">
                  <c:v>0.12289840150480701</c:v>
                </c:pt>
                <c:pt idx="2078">
                  <c:v>9.4993933528644998E-3</c:v>
                </c:pt>
                <c:pt idx="2079">
                  <c:v>0.10389961479844501</c:v>
                </c:pt>
                <c:pt idx="2080">
                  <c:v>0.113399008151732</c:v>
                </c:pt>
                <c:pt idx="2081">
                  <c:v>0.122304689420055</c:v>
                </c:pt>
                <c:pt idx="2082">
                  <c:v>5.6996360118030699E-2</c:v>
                </c:pt>
                <c:pt idx="2083">
                  <c:v>8.9056812685345803E-3</c:v>
                </c:pt>
                <c:pt idx="2084">
                  <c:v>3.74038613275499E-2</c:v>
                </c:pt>
                <c:pt idx="2085">
                  <c:v>3.7997573412090799E-2</c:v>
                </c:pt>
                <c:pt idx="2086">
                  <c:v>8.4307116007964297E-2</c:v>
                </c:pt>
                <c:pt idx="2087">
                  <c:v>4.6903254680414397E-2</c:v>
                </c:pt>
                <c:pt idx="2088">
                  <c:v>0</c:v>
                </c:pt>
                <c:pt idx="2089">
                  <c:v>9.4993933528644998E-3</c:v>
                </c:pt>
                <c:pt idx="2090">
                  <c:v>1.0093105437616301E-2</c:v>
                </c:pt>
                <c:pt idx="2091">
                  <c:v>4.6903254680625402E-2</c:v>
                </c:pt>
                <c:pt idx="2092">
                  <c:v>1.8405074621399099E-2</c:v>
                </c:pt>
                <c:pt idx="2093">
                  <c:v>4.6903254680414397E-2</c:v>
                </c:pt>
                <c:pt idx="2094">
                  <c:v>1.89987867059399E-2</c:v>
                </c:pt>
                <c:pt idx="2095">
                  <c:v>5.6402648033489898E-2</c:v>
                </c:pt>
                <c:pt idx="2096">
                  <c:v>3.74038613275499E-2</c:v>
                </c:pt>
                <c:pt idx="2097">
                  <c:v>0.11280529606698</c:v>
                </c:pt>
                <c:pt idx="2098">
                  <c:v>5.6996360118030699E-2</c:v>
                </c:pt>
                <c:pt idx="2099">
                  <c:v>3.7403861327339E-2</c:v>
                </c:pt>
                <c:pt idx="2100">
                  <c:v>5.6402648033700799E-2</c:v>
                </c:pt>
                <c:pt idx="2101">
                  <c:v>9.4993933530754301E-3</c:v>
                </c:pt>
                <c:pt idx="2102">
                  <c:v>3.74038613275499E-2</c:v>
                </c:pt>
                <c:pt idx="2103">
                  <c:v>3.7997573412090799E-2</c:v>
                </c:pt>
                <c:pt idx="2104">
                  <c:v>3.7997573412090799E-2</c:v>
                </c:pt>
                <c:pt idx="2105">
                  <c:v>2.8498180059015402E-2</c:v>
                </c:pt>
                <c:pt idx="2106">
                  <c:v>1.840507462161E-2</c:v>
                </c:pt>
                <c:pt idx="2107">
                  <c:v>9.4993933528644998E-3</c:v>
                </c:pt>
                <c:pt idx="2108">
                  <c:v>1.89987867059399E-2</c:v>
                </c:pt>
                <c:pt idx="2109">
                  <c:v>8.9056812685345803E-3</c:v>
                </c:pt>
                <c:pt idx="2110">
                  <c:v>1.9592498790480799E-2</c:v>
                </c:pt>
                <c:pt idx="2111">
                  <c:v>9.4993933528644998E-3</c:v>
                </c:pt>
                <c:pt idx="2112">
                  <c:v>1.8998786706150898E-2</c:v>
                </c:pt>
                <c:pt idx="2113">
                  <c:v>8.4900828092505196E-2</c:v>
                </c:pt>
                <c:pt idx="2114">
                  <c:v>1.8998786706150898E-2</c:v>
                </c:pt>
                <c:pt idx="2115">
                  <c:v>3.74038613275499E-2</c:v>
                </c:pt>
                <c:pt idx="2116">
                  <c:v>5.6996360118030699E-2</c:v>
                </c:pt>
                <c:pt idx="2117">
                  <c:v>5.6402648033700799E-2</c:v>
                </c:pt>
                <c:pt idx="2118">
                  <c:v>9.4993933528644998E-3</c:v>
                </c:pt>
                <c:pt idx="2119">
                  <c:v>2.79044679744745E-2</c:v>
                </c:pt>
                <c:pt idx="2120">
                  <c:v>2.8498180059015402E-2</c:v>
                </c:pt>
                <c:pt idx="2121">
                  <c:v>6.6495753471106103E-2</c:v>
                </c:pt>
                <c:pt idx="2122">
                  <c:v>0</c:v>
                </c:pt>
                <c:pt idx="2123">
                  <c:v>3.7997573412090799E-2</c:v>
                </c:pt>
                <c:pt idx="2124">
                  <c:v>1.8405074621399099E-2</c:v>
                </c:pt>
                <c:pt idx="2125">
                  <c:v>1.9592498790691699E-2</c:v>
                </c:pt>
                <c:pt idx="2126">
                  <c:v>3.74038613275499E-2</c:v>
                </c:pt>
                <c:pt idx="2127">
                  <c:v>9.4400221445369706E-2</c:v>
                </c:pt>
                <c:pt idx="2128">
                  <c:v>0</c:v>
                </c:pt>
                <c:pt idx="2129">
                  <c:v>9.4400221445369706E-2</c:v>
                </c:pt>
                <c:pt idx="2130">
                  <c:v>9.4400221445580607E-2</c:v>
                </c:pt>
                <c:pt idx="2131">
                  <c:v>0</c:v>
                </c:pt>
                <c:pt idx="2132">
                  <c:v>0.113399008151521</c:v>
                </c:pt>
                <c:pt idx="2133">
                  <c:v>1.89987867059399E-2</c:v>
                </c:pt>
                <c:pt idx="2134">
                  <c:v>1.840507462161E-2</c:v>
                </c:pt>
                <c:pt idx="2135">
                  <c:v>1.840507462161E-2</c:v>
                </c:pt>
                <c:pt idx="2136">
                  <c:v>0</c:v>
                </c:pt>
                <c:pt idx="2137">
                  <c:v>9.4993933528644998E-3</c:v>
                </c:pt>
                <c:pt idx="2138">
                  <c:v>2.8498180059015402E-2</c:v>
                </c:pt>
                <c:pt idx="2139">
                  <c:v>1.8998786706150898E-2</c:v>
                </c:pt>
                <c:pt idx="2140">
                  <c:v>1.8998786706150898E-2</c:v>
                </c:pt>
                <c:pt idx="2141">
                  <c:v>1.89987867059399E-2</c:v>
                </c:pt>
                <c:pt idx="2142">
                  <c:v>9.4993933530754301E-3</c:v>
                </c:pt>
                <c:pt idx="2143">
                  <c:v>9.4993933528644998E-3</c:v>
                </c:pt>
                <c:pt idx="2144">
                  <c:v>2.8498180059015402E-2</c:v>
                </c:pt>
                <c:pt idx="2145">
                  <c:v>1.8405074621399099E-2</c:v>
                </c:pt>
                <c:pt idx="2146">
                  <c:v>1.9592498790480799E-2</c:v>
                </c:pt>
                <c:pt idx="2147">
                  <c:v>1.9592498790480799E-2</c:v>
                </c:pt>
                <c:pt idx="2148">
                  <c:v>1.8405074621399099E-2</c:v>
                </c:pt>
                <c:pt idx="2149">
                  <c:v>4.6903254680414397E-2</c:v>
                </c:pt>
                <c:pt idx="2150">
                  <c:v>9.4993933530754301E-3</c:v>
                </c:pt>
                <c:pt idx="2151">
                  <c:v>1.89987867059399E-2</c:v>
                </c:pt>
                <c:pt idx="2152">
                  <c:v>9.4993933530754301E-3</c:v>
                </c:pt>
                <c:pt idx="2153">
                  <c:v>9.4993933528644998E-3</c:v>
                </c:pt>
                <c:pt idx="2154">
                  <c:v>0</c:v>
                </c:pt>
                <c:pt idx="2155">
                  <c:v>1.89987867059399E-2</c:v>
                </c:pt>
                <c:pt idx="2156">
                  <c:v>9.4993933530754301E-3</c:v>
                </c:pt>
                <c:pt idx="2157">
                  <c:v>0</c:v>
                </c:pt>
                <c:pt idx="2158">
                  <c:v>9.4993933530754301E-3</c:v>
                </c:pt>
                <c:pt idx="2159">
                  <c:v>1.8405074621399099E-2</c:v>
                </c:pt>
                <c:pt idx="2160">
                  <c:v>1.9592498790691699E-2</c:v>
                </c:pt>
                <c:pt idx="2161">
                  <c:v>0</c:v>
                </c:pt>
                <c:pt idx="2162">
                  <c:v>1.0093105437616301E-2</c:v>
                </c:pt>
                <c:pt idx="2163">
                  <c:v>2.79044679744745E-2</c:v>
                </c:pt>
                <c:pt idx="2164">
                  <c:v>0</c:v>
                </c:pt>
                <c:pt idx="2165">
                  <c:v>2.79044679744745E-2</c:v>
                </c:pt>
                <c:pt idx="2166">
                  <c:v>2.8498180059015402E-2</c:v>
                </c:pt>
                <c:pt idx="2167">
                  <c:v>0</c:v>
                </c:pt>
                <c:pt idx="2168">
                  <c:v>9.4993933530754301E-3</c:v>
                </c:pt>
                <c:pt idx="2169">
                  <c:v>1.89987867059399E-2</c:v>
                </c:pt>
                <c:pt idx="2170">
                  <c:v>1.8998786706150898E-2</c:v>
                </c:pt>
                <c:pt idx="2171">
                  <c:v>9.4993933530754301E-3</c:v>
                </c:pt>
                <c:pt idx="2172">
                  <c:v>1.9592498790691699E-2</c:v>
                </c:pt>
                <c:pt idx="2173">
                  <c:v>1.8405074621399099E-2</c:v>
                </c:pt>
                <c:pt idx="2174">
                  <c:v>2.8498180059015402E-2</c:v>
                </c:pt>
                <c:pt idx="2175">
                  <c:v>2.8498180059226299E-2</c:v>
                </c:pt>
                <c:pt idx="2176">
                  <c:v>1.8998786706150898E-2</c:v>
                </c:pt>
                <c:pt idx="2177">
                  <c:v>4.7496966764955302E-2</c:v>
                </c:pt>
                <c:pt idx="2178">
                  <c:v>1.8998786706150898E-2</c:v>
                </c:pt>
                <c:pt idx="2179">
                  <c:v>2.8498180059015402E-2</c:v>
                </c:pt>
                <c:pt idx="2180">
                  <c:v>3.7997573412090799E-2</c:v>
                </c:pt>
                <c:pt idx="2181">
                  <c:v>2.79044679744745E-2</c:v>
                </c:pt>
                <c:pt idx="2182">
                  <c:v>3.74038613275499E-2</c:v>
                </c:pt>
                <c:pt idx="2183">
                  <c:v>0</c:v>
                </c:pt>
                <c:pt idx="2184">
                  <c:v>1.840507462161E-2</c:v>
                </c:pt>
                <c:pt idx="2185">
                  <c:v>2.8498180059015402E-2</c:v>
                </c:pt>
                <c:pt idx="2186">
                  <c:v>3.7997573412090799E-2</c:v>
                </c:pt>
                <c:pt idx="2187">
                  <c:v>0</c:v>
                </c:pt>
                <c:pt idx="2188">
                  <c:v>1.8998786706150898E-2</c:v>
                </c:pt>
                <c:pt idx="2189">
                  <c:v>2.8498180059015402E-2</c:v>
                </c:pt>
                <c:pt idx="2190">
                  <c:v>0</c:v>
                </c:pt>
                <c:pt idx="2191">
                  <c:v>1.8998786706150898E-2</c:v>
                </c:pt>
                <c:pt idx="2192">
                  <c:v>9.4993933528644998E-3</c:v>
                </c:pt>
                <c:pt idx="2193">
                  <c:v>1.8998786706150898E-2</c:v>
                </c:pt>
                <c:pt idx="2194">
                  <c:v>9.4993933530754301E-3</c:v>
                </c:pt>
                <c:pt idx="2195">
                  <c:v>2.8498180059015402E-2</c:v>
                </c:pt>
                <c:pt idx="2196">
                  <c:v>2.8498180059015402E-2</c:v>
                </c:pt>
                <c:pt idx="2197">
                  <c:v>0</c:v>
                </c:pt>
                <c:pt idx="2198">
                  <c:v>1.8405074621399099E-2</c:v>
                </c:pt>
                <c:pt idx="2199">
                  <c:v>0</c:v>
                </c:pt>
                <c:pt idx="2200">
                  <c:v>8.9056812683236501E-3</c:v>
                </c:pt>
                <c:pt idx="2201">
                  <c:v>2.79044679744745E-2</c:v>
                </c:pt>
                <c:pt idx="2202">
                  <c:v>1.89987867059399E-2</c:v>
                </c:pt>
                <c:pt idx="2203">
                  <c:v>0</c:v>
                </c:pt>
                <c:pt idx="2204">
                  <c:v>9.4993933530754301E-3</c:v>
                </c:pt>
                <c:pt idx="2205">
                  <c:v>0</c:v>
                </c:pt>
                <c:pt idx="2206">
                  <c:v>9.4993933530754301E-3</c:v>
                </c:pt>
                <c:pt idx="2207">
                  <c:v>9.4993933530754301E-3</c:v>
                </c:pt>
                <c:pt idx="2208">
                  <c:v>9.4993933530754301E-3</c:v>
                </c:pt>
                <c:pt idx="2209">
                  <c:v>1.89987867059399E-2</c:v>
                </c:pt>
                <c:pt idx="2210">
                  <c:v>2.8498180059015402E-2</c:v>
                </c:pt>
                <c:pt idx="2211">
                  <c:v>9.4993933530754301E-3</c:v>
                </c:pt>
                <c:pt idx="2212">
                  <c:v>9.4993933530754301E-3</c:v>
                </c:pt>
                <c:pt idx="2213">
                  <c:v>6.6495753471106103E-2</c:v>
                </c:pt>
                <c:pt idx="2214">
                  <c:v>1.8998786706150898E-2</c:v>
                </c:pt>
                <c:pt idx="2215">
                  <c:v>3.7997573412090799E-2</c:v>
                </c:pt>
                <c:pt idx="2216">
                  <c:v>9.4993933530754301E-3</c:v>
                </c:pt>
                <c:pt idx="2217">
                  <c:v>0</c:v>
                </c:pt>
                <c:pt idx="2218">
                  <c:v>9.4993933530754301E-3</c:v>
                </c:pt>
                <c:pt idx="2219">
                  <c:v>2.79044679744745E-2</c:v>
                </c:pt>
                <c:pt idx="2220">
                  <c:v>0</c:v>
                </c:pt>
                <c:pt idx="2221">
                  <c:v>1.0093105437616301E-2</c:v>
                </c:pt>
                <c:pt idx="2222">
                  <c:v>2.79044679744745E-2</c:v>
                </c:pt>
                <c:pt idx="2223">
                  <c:v>9.4993933528644998E-3</c:v>
                </c:pt>
                <c:pt idx="2224">
                  <c:v>0</c:v>
                </c:pt>
                <c:pt idx="2225">
                  <c:v>4.6903254680625402E-2</c:v>
                </c:pt>
                <c:pt idx="2226">
                  <c:v>2.8498180059015402E-2</c:v>
                </c:pt>
                <c:pt idx="2227">
                  <c:v>3.74038613275499E-2</c:v>
                </c:pt>
                <c:pt idx="2228">
                  <c:v>2.8498180059015402E-2</c:v>
                </c:pt>
                <c:pt idx="2229">
                  <c:v>9.4400221445580607E-2</c:v>
                </c:pt>
                <c:pt idx="2230">
                  <c:v>1.89987867059399E-2</c:v>
                </c:pt>
                <c:pt idx="2231">
                  <c:v>1.8998786706150898E-2</c:v>
                </c:pt>
                <c:pt idx="2232">
                  <c:v>6.6495753471106103E-2</c:v>
                </c:pt>
                <c:pt idx="2233">
                  <c:v>2.8498180059015402E-2</c:v>
                </c:pt>
                <c:pt idx="2234">
                  <c:v>6.5902041386565302E-2</c:v>
                </c:pt>
                <c:pt idx="2235">
                  <c:v>5.6996360118030699E-2</c:v>
                </c:pt>
                <c:pt idx="2236">
                  <c:v>5.6996360118030699E-2</c:v>
                </c:pt>
                <c:pt idx="2237">
                  <c:v>9.4993933530754301E-3</c:v>
                </c:pt>
                <c:pt idx="2238">
                  <c:v>1.8998786706150898E-2</c:v>
                </c:pt>
                <c:pt idx="2239">
                  <c:v>3.7997573412090799E-2</c:v>
                </c:pt>
                <c:pt idx="2240">
                  <c:v>1.8405074621399099E-2</c:v>
                </c:pt>
                <c:pt idx="2241">
                  <c:v>6.5902041386354401E-2</c:v>
                </c:pt>
                <c:pt idx="2242">
                  <c:v>1.8998786706150898E-2</c:v>
                </c:pt>
                <c:pt idx="2243">
                  <c:v>9.4993933530754301E-3</c:v>
                </c:pt>
                <c:pt idx="2244">
                  <c:v>0</c:v>
                </c:pt>
                <c:pt idx="2245">
                  <c:v>2.8498180059015402E-2</c:v>
                </c:pt>
                <c:pt idx="2246">
                  <c:v>3.74038613275499E-2</c:v>
                </c:pt>
                <c:pt idx="2247">
                  <c:v>1.89987867059399E-2</c:v>
                </c:pt>
                <c:pt idx="2248">
                  <c:v>9.4993933530754301E-3</c:v>
                </c:pt>
                <c:pt idx="2249">
                  <c:v>8.9056812685345803E-3</c:v>
                </c:pt>
                <c:pt idx="2250">
                  <c:v>4.7496966764955302E-2</c:v>
                </c:pt>
                <c:pt idx="2251">
                  <c:v>1.89987867059399E-2</c:v>
                </c:pt>
                <c:pt idx="2252">
                  <c:v>9.4993933530754301E-3</c:v>
                </c:pt>
                <c:pt idx="2253">
                  <c:v>3.7997573412090799E-2</c:v>
                </c:pt>
                <c:pt idx="2254">
                  <c:v>8.9056812685345803E-3</c:v>
                </c:pt>
                <c:pt idx="2255">
                  <c:v>8.9056812685345803E-3</c:v>
                </c:pt>
                <c:pt idx="2256">
                  <c:v>3.74038613275499E-2</c:v>
                </c:pt>
                <c:pt idx="2257">
                  <c:v>1.89987867059399E-2</c:v>
                </c:pt>
                <c:pt idx="2258">
                  <c:v>2.8498180059015402E-2</c:v>
                </c:pt>
                <c:pt idx="2259">
                  <c:v>1.8998786706150898E-2</c:v>
                </c:pt>
                <c:pt idx="2260">
                  <c:v>2.8498180059015402E-2</c:v>
                </c:pt>
                <c:pt idx="2261">
                  <c:v>0</c:v>
                </c:pt>
                <c:pt idx="2262">
                  <c:v>3.7403861327339E-2</c:v>
                </c:pt>
                <c:pt idx="2263">
                  <c:v>4.7496966765166203E-2</c:v>
                </c:pt>
                <c:pt idx="2264">
                  <c:v>9.4993933530754301E-3</c:v>
                </c:pt>
                <c:pt idx="2265">
                  <c:v>2.8498180059015402E-2</c:v>
                </c:pt>
                <c:pt idx="2266">
                  <c:v>3.74038613275499E-2</c:v>
                </c:pt>
                <c:pt idx="2267">
                  <c:v>1.9592498790480799E-2</c:v>
                </c:pt>
                <c:pt idx="2268">
                  <c:v>2.8498180059015402E-2</c:v>
                </c:pt>
                <c:pt idx="2269">
                  <c:v>3.7997573412090799E-2</c:v>
                </c:pt>
                <c:pt idx="2270">
                  <c:v>6.6495753471106103E-2</c:v>
                </c:pt>
                <c:pt idx="2271">
                  <c:v>2.8498180059015402E-2</c:v>
                </c:pt>
                <c:pt idx="2272">
                  <c:v>4.6903254680625402E-2</c:v>
                </c:pt>
                <c:pt idx="2273">
                  <c:v>2.8498180059015402E-2</c:v>
                </c:pt>
                <c:pt idx="2274">
                  <c:v>1.840507462161E-2</c:v>
                </c:pt>
                <c:pt idx="2275">
                  <c:v>5.6996360118030699E-2</c:v>
                </c:pt>
                <c:pt idx="2276">
                  <c:v>1.8405074621399099E-2</c:v>
                </c:pt>
                <c:pt idx="2277">
                  <c:v>0</c:v>
                </c:pt>
                <c:pt idx="2278">
                  <c:v>9.4993933528644998E-3</c:v>
                </c:pt>
                <c:pt idx="2279">
                  <c:v>3.7997573411879898E-2</c:v>
                </c:pt>
                <c:pt idx="2280">
                  <c:v>2.8498180059015402E-2</c:v>
                </c:pt>
                <c:pt idx="2281">
                  <c:v>0.11280529606698</c:v>
                </c:pt>
                <c:pt idx="2282">
                  <c:v>1.89987867059399E-2</c:v>
                </c:pt>
                <c:pt idx="2283">
                  <c:v>0</c:v>
                </c:pt>
                <c:pt idx="2284">
                  <c:v>2.8498180059226299E-2</c:v>
                </c:pt>
                <c:pt idx="2285">
                  <c:v>3.7997573412090799E-2</c:v>
                </c:pt>
                <c:pt idx="2286">
                  <c:v>9.4993933528644998E-3</c:v>
                </c:pt>
                <c:pt idx="2287">
                  <c:v>1.89987867059399E-2</c:v>
                </c:pt>
                <c:pt idx="2288">
                  <c:v>3.74038613275499E-2</c:v>
                </c:pt>
                <c:pt idx="2289">
                  <c:v>0</c:v>
                </c:pt>
                <c:pt idx="2290">
                  <c:v>1.840507462161E-2</c:v>
                </c:pt>
                <c:pt idx="2291">
                  <c:v>3.7997573411879898E-2</c:v>
                </c:pt>
                <c:pt idx="2292">
                  <c:v>9.4993933528644998E-3</c:v>
                </c:pt>
                <c:pt idx="2293">
                  <c:v>0</c:v>
                </c:pt>
                <c:pt idx="2294">
                  <c:v>2.8498180059015402E-2</c:v>
                </c:pt>
                <c:pt idx="2295">
                  <c:v>3.7997573411879898E-2</c:v>
                </c:pt>
                <c:pt idx="2296">
                  <c:v>2.8498180059226299E-2</c:v>
                </c:pt>
                <c:pt idx="2297">
                  <c:v>9.4993933530754301E-3</c:v>
                </c:pt>
                <c:pt idx="2298">
                  <c:v>9.4993933530754301E-3</c:v>
                </c:pt>
                <c:pt idx="2299">
                  <c:v>4.7496966765166203E-2</c:v>
                </c:pt>
                <c:pt idx="2300">
                  <c:v>3.7997573412090799E-2</c:v>
                </c:pt>
                <c:pt idx="2301">
                  <c:v>3.7997573412090799E-2</c:v>
                </c:pt>
                <c:pt idx="2302">
                  <c:v>9.4993933530754301E-3</c:v>
                </c:pt>
                <c:pt idx="2303">
                  <c:v>0</c:v>
                </c:pt>
                <c:pt idx="2304">
                  <c:v>9.4993933528644998E-3</c:v>
                </c:pt>
                <c:pt idx="2305">
                  <c:v>6.5902041386565302E-2</c:v>
                </c:pt>
                <c:pt idx="2306">
                  <c:v>8.9056812683236501E-3</c:v>
                </c:pt>
                <c:pt idx="2307">
                  <c:v>0</c:v>
                </c:pt>
                <c:pt idx="2308">
                  <c:v>2.8498180059015402E-2</c:v>
                </c:pt>
                <c:pt idx="2309">
                  <c:v>8.9056812683236501E-3</c:v>
                </c:pt>
                <c:pt idx="2310">
                  <c:v>1.9592498790691699E-2</c:v>
                </c:pt>
                <c:pt idx="2311">
                  <c:v>2.79044679744745E-2</c:v>
                </c:pt>
                <c:pt idx="2312">
                  <c:v>9.4993933530754301E-3</c:v>
                </c:pt>
                <c:pt idx="2313">
                  <c:v>2.8498180059015402E-2</c:v>
                </c:pt>
                <c:pt idx="2314">
                  <c:v>0</c:v>
                </c:pt>
                <c:pt idx="2315">
                  <c:v>8.9056812685345803E-3</c:v>
                </c:pt>
                <c:pt idx="2316">
                  <c:v>0</c:v>
                </c:pt>
                <c:pt idx="2317">
                  <c:v>1.840507462161E-2</c:v>
                </c:pt>
                <c:pt idx="2318">
                  <c:v>9.4993933528644998E-3</c:v>
                </c:pt>
                <c:pt idx="2319">
                  <c:v>9.4993933528644998E-3</c:v>
                </c:pt>
                <c:pt idx="2320">
                  <c:v>9.4993933530754301E-3</c:v>
                </c:pt>
                <c:pt idx="2321">
                  <c:v>3.7997573412090799E-2</c:v>
                </c:pt>
                <c:pt idx="2322">
                  <c:v>2.8498180059015402E-2</c:v>
                </c:pt>
                <c:pt idx="2323">
                  <c:v>1.0093105437616301E-2</c:v>
                </c:pt>
                <c:pt idx="2324">
                  <c:v>1.8405074621399099E-2</c:v>
                </c:pt>
                <c:pt idx="2325">
                  <c:v>9.4993933530754301E-3</c:v>
                </c:pt>
                <c:pt idx="2326">
                  <c:v>2.8498180059015402E-2</c:v>
                </c:pt>
                <c:pt idx="2327">
                  <c:v>3.74038613275499E-2</c:v>
                </c:pt>
                <c:pt idx="2328">
                  <c:v>4.6903254680414397E-2</c:v>
                </c:pt>
                <c:pt idx="2329">
                  <c:v>0</c:v>
                </c:pt>
                <c:pt idx="2330">
                  <c:v>2.7310755889933699E-2</c:v>
                </c:pt>
                <c:pt idx="2331">
                  <c:v>2.7310755889933699E-2</c:v>
                </c:pt>
                <c:pt idx="2332">
                  <c:v>8.9056812683236501E-3</c:v>
                </c:pt>
                <c:pt idx="2333">
                  <c:v>9.4993933530754301E-3</c:v>
                </c:pt>
                <c:pt idx="2334">
                  <c:v>1.89987867059399E-2</c:v>
                </c:pt>
                <c:pt idx="2335">
                  <c:v>9.4993933530754301E-3</c:v>
                </c:pt>
                <c:pt idx="2336">
                  <c:v>0</c:v>
                </c:pt>
                <c:pt idx="2337">
                  <c:v>9.4993933530754301E-3</c:v>
                </c:pt>
                <c:pt idx="2338">
                  <c:v>0</c:v>
                </c:pt>
                <c:pt idx="2339">
                  <c:v>1.0093105437405299E-2</c:v>
                </c:pt>
                <c:pt idx="2340">
                  <c:v>8.9056812685345803E-3</c:v>
                </c:pt>
                <c:pt idx="2341">
                  <c:v>1.8405074621399099E-2</c:v>
                </c:pt>
                <c:pt idx="2342">
                  <c:v>8.9056812683236501E-3</c:v>
                </c:pt>
                <c:pt idx="2343">
                  <c:v>0</c:v>
                </c:pt>
                <c:pt idx="2344">
                  <c:v>1.89987867059399E-2</c:v>
                </c:pt>
                <c:pt idx="2345">
                  <c:v>0</c:v>
                </c:pt>
                <c:pt idx="2346">
                  <c:v>9.4993933530754301E-3</c:v>
                </c:pt>
                <c:pt idx="2347">
                  <c:v>8.9056812683236501E-3</c:v>
                </c:pt>
                <c:pt idx="2348">
                  <c:v>1.9592498790691699E-2</c:v>
                </c:pt>
                <c:pt idx="2349">
                  <c:v>8.9056812683236501E-3</c:v>
                </c:pt>
                <c:pt idx="2350">
                  <c:v>1.89987867059399E-2</c:v>
                </c:pt>
                <c:pt idx="2351">
                  <c:v>0</c:v>
                </c:pt>
                <c:pt idx="2352">
                  <c:v>1.0093105437616301E-2</c:v>
                </c:pt>
                <c:pt idx="2353">
                  <c:v>8.9056812683236501E-3</c:v>
                </c:pt>
                <c:pt idx="2354">
                  <c:v>0</c:v>
                </c:pt>
                <c:pt idx="2355">
                  <c:v>4.6903254680414397E-2</c:v>
                </c:pt>
                <c:pt idx="2356">
                  <c:v>3.74038613275499E-2</c:v>
                </c:pt>
                <c:pt idx="2357">
                  <c:v>3.74038613275499E-2</c:v>
                </c:pt>
                <c:pt idx="2358">
                  <c:v>3.7997573412090799E-2</c:v>
                </c:pt>
                <c:pt idx="2359">
                  <c:v>0.13121037068837901</c:v>
                </c:pt>
                <c:pt idx="2360">
                  <c:v>3.7403861327339E-2</c:v>
                </c:pt>
                <c:pt idx="2361">
                  <c:v>0.103899614798656</c:v>
                </c:pt>
                <c:pt idx="2362">
                  <c:v>6.5308329302024404E-2</c:v>
                </c:pt>
                <c:pt idx="2363">
                  <c:v>1.840507462161E-2</c:v>
                </c:pt>
                <c:pt idx="2364">
                  <c:v>2.8498180059015402E-2</c:v>
                </c:pt>
                <c:pt idx="2365">
                  <c:v>9.3806509361039805E-2</c:v>
                </c:pt>
                <c:pt idx="2366">
                  <c:v>4.7496966764955302E-2</c:v>
                </c:pt>
                <c:pt idx="2367">
                  <c:v>1.89987867059399E-2</c:v>
                </c:pt>
                <c:pt idx="2368">
                  <c:v>3.7997573412090799E-2</c:v>
                </c:pt>
                <c:pt idx="2369">
                  <c:v>2.8498180059015402E-2</c:v>
                </c:pt>
                <c:pt idx="2370">
                  <c:v>3.7997573412090799E-2</c:v>
                </c:pt>
                <c:pt idx="2371">
                  <c:v>0.113399008151732</c:v>
                </c:pt>
                <c:pt idx="2372">
                  <c:v>5.5808935948949E-2</c:v>
                </c:pt>
                <c:pt idx="2373">
                  <c:v>0.103899614798656</c:v>
                </c:pt>
                <c:pt idx="2374">
                  <c:v>1.9592498790691699E-2</c:v>
                </c:pt>
                <c:pt idx="2375">
                  <c:v>8.9056812683236501E-3</c:v>
                </c:pt>
                <c:pt idx="2376">
                  <c:v>3.7403861327339E-2</c:v>
                </c:pt>
                <c:pt idx="2377">
                  <c:v>2.8498180059226299E-2</c:v>
                </c:pt>
                <c:pt idx="2378">
                  <c:v>4.6903254680414397E-2</c:v>
                </c:pt>
                <c:pt idx="2379">
                  <c:v>3.7997573412090799E-2</c:v>
                </c:pt>
                <c:pt idx="2380">
                  <c:v>9.4993933530754301E-3</c:v>
                </c:pt>
                <c:pt idx="2381">
                  <c:v>9.4993933530754301E-3</c:v>
                </c:pt>
                <c:pt idx="2382">
                  <c:v>9.4993933530754301E-3</c:v>
                </c:pt>
                <c:pt idx="2383">
                  <c:v>1.0093105437616301E-2</c:v>
                </c:pt>
                <c:pt idx="2384">
                  <c:v>0</c:v>
                </c:pt>
                <c:pt idx="2385">
                  <c:v>8.9056812683236501E-3</c:v>
                </c:pt>
                <c:pt idx="2386">
                  <c:v>1.89987867059399E-2</c:v>
                </c:pt>
                <c:pt idx="2387">
                  <c:v>3.7997573412090799E-2</c:v>
                </c:pt>
                <c:pt idx="2388">
                  <c:v>1.8405074621399099E-2</c:v>
                </c:pt>
                <c:pt idx="2389">
                  <c:v>3.7997573412090799E-2</c:v>
                </c:pt>
                <c:pt idx="2390">
                  <c:v>2.8498180059226299E-2</c:v>
                </c:pt>
                <c:pt idx="2391">
                  <c:v>9.4993933528644998E-3</c:v>
                </c:pt>
                <c:pt idx="2392">
                  <c:v>1.0093105437616301E-2</c:v>
                </c:pt>
                <c:pt idx="2393">
                  <c:v>1.9592498790480799E-2</c:v>
                </c:pt>
                <c:pt idx="2394">
                  <c:v>8.9056812685345803E-3</c:v>
                </c:pt>
                <c:pt idx="2395">
                  <c:v>9.4993933530754301E-3</c:v>
                </c:pt>
                <c:pt idx="2396">
                  <c:v>1.0093105437616301E-2</c:v>
                </c:pt>
                <c:pt idx="2397">
                  <c:v>0</c:v>
                </c:pt>
                <c:pt idx="2398">
                  <c:v>1.9592498790691699E-2</c:v>
                </c:pt>
                <c:pt idx="2399">
                  <c:v>1.8405074621399099E-2</c:v>
                </c:pt>
                <c:pt idx="2400">
                  <c:v>9.4993933528644998E-3</c:v>
                </c:pt>
                <c:pt idx="2401">
                  <c:v>0</c:v>
                </c:pt>
                <c:pt idx="2402">
                  <c:v>8.9056812685345803E-3</c:v>
                </c:pt>
                <c:pt idx="2403">
                  <c:v>8.9056812685345803E-3</c:v>
                </c:pt>
                <c:pt idx="2404">
                  <c:v>8.9056812685345803E-3</c:v>
                </c:pt>
                <c:pt idx="2405">
                  <c:v>5.5808935948949E-2</c:v>
                </c:pt>
                <c:pt idx="2406">
                  <c:v>1.0093105437616301E-2</c:v>
                </c:pt>
                <c:pt idx="2407">
                  <c:v>4.7496966765166203E-2</c:v>
                </c:pt>
                <c:pt idx="2408">
                  <c:v>3.7997573412090799E-2</c:v>
                </c:pt>
                <c:pt idx="2409">
                  <c:v>4.6903254680414397E-2</c:v>
                </c:pt>
                <c:pt idx="2410">
                  <c:v>1.8405074621399099E-2</c:v>
                </c:pt>
                <c:pt idx="2411">
                  <c:v>0.132397794857671</c:v>
                </c:pt>
                <c:pt idx="2412">
                  <c:v>9.4993933530754301E-3</c:v>
                </c:pt>
                <c:pt idx="2413">
                  <c:v>0</c:v>
                </c:pt>
                <c:pt idx="2414">
                  <c:v>1.840507462161E-2</c:v>
                </c:pt>
                <c:pt idx="2415">
                  <c:v>8.9056812685345803E-3</c:v>
                </c:pt>
                <c:pt idx="2416">
                  <c:v>0</c:v>
                </c:pt>
                <c:pt idx="2417">
                  <c:v>8.9056812685345803E-3</c:v>
                </c:pt>
                <c:pt idx="2418">
                  <c:v>1.840507462161E-2</c:v>
                </c:pt>
                <c:pt idx="2419">
                  <c:v>0</c:v>
                </c:pt>
                <c:pt idx="2420">
                  <c:v>1.89987867059399E-2</c:v>
                </c:pt>
                <c:pt idx="2421">
                  <c:v>1.89987867059399E-2</c:v>
                </c:pt>
                <c:pt idx="2422">
                  <c:v>9.4993933530754301E-3</c:v>
                </c:pt>
                <c:pt idx="2423">
                  <c:v>1.9592498790691699E-2</c:v>
                </c:pt>
                <c:pt idx="2424">
                  <c:v>1.0093105437616301E-2</c:v>
                </c:pt>
                <c:pt idx="2425">
                  <c:v>1.840507462161E-2</c:v>
                </c:pt>
                <c:pt idx="2426">
                  <c:v>6.5902041386565302E-2</c:v>
                </c:pt>
                <c:pt idx="2427">
                  <c:v>3.7997573412090799E-2</c:v>
                </c:pt>
                <c:pt idx="2428">
                  <c:v>4.8090678849707101E-2</c:v>
                </c:pt>
                <c:pt idx="2429">
                  <c:v>1.0093105437616301E-2</c:v>
                </c:pt>
                <c:pt idx="2430">
                  <c:v>1.840507462161E-2</c:v>
                </c:pt>
                <c:pt idx="2431">
                  <c:v>1.9592498790480799E-2</c:v>
                </c:pt>
                <c:pt idx="2432">
                  <c:v>1.0093105437616301E-2</c:v>
                </c:pt>
                <c:pt idx="2433">
                  <c:v>0</c:v>
                </c:pt>
                <c:pt idx="2434">
                  <c:v>1.8405074621399099E-2</c:v>
                </c:pt>
                <c:pt idx="2435">
                  <c:v>1.9592498790691699E-2</c:v>
                </c:pt>
                <c:pt idx="2436">
                  <c:v>1.0093105437616301E-2</c:v>
                </c:pt>
                <c:pt idx="2437">
                  <c:v>2.79044679744745E-2</c:v>
                </c:pt>
                <c:pt idx="2438">
                  <c:v>3.74038613275499E-2</c:v>
                </c:pt>
                <c:pt idx="2439">
                  <c:v>2.7310755889933699E-2</c:v>
                </c:pt>
                <c:pt idx="2440">
                  <c:v>1.8405074621399099E-2</c:v>
                </c:pt>
                <c:pt idx="2441">
                  <c:v>0</c:v>
                </c:pt>
                <c:pt idx="2442">
                  <c:v>9.4993933528644998E-3</c:v>
                </c:pt>
                <c:pt idx="2443">
                  <c:v>0</c:v>
                </c:pt>
                <c:pt idx="2444">
                  <c:v>8.9056812685345803E-3</c:v>
                </c:pt>
                <c:pt idx="2445">
                  <c:v>1.8405074621399099E-2</c:v>
                </c:pt>
                <c:pt idx="2446">
                  <c:v>1.8998786706150898E-2</c:v>
                </c:pt>
                <c:pt idx="2447">
                  <c:v>9.4993933530754301E-3</c:v>
                </c:pt>
                <c:pt idx="2448">
                  <c:v>8.9056812683236501E-3</c:v>
                </c:pt>
                <c:pt idx="2449">
                  <c:v>9.4993933530754301E-3</c:v>
                </c:pt>
                <c:pt idx="2450">
                  <c:v>1.0093105437616301E-2</c:v>
                </c:pt>
                <c:pt idx="2451">
                  <c:v>1.8405074621399099E-2</c:v>
                </c:pt>
                <c:pt idx="2452">
                  <c:v>2.8498180059015402E-2</c:v>
                </c:pt>
                <c:pt idx="2453">
                  <c:v>1.8405074621399099E-2</c:v>
                </c:pt>
                <c:pt idx="2454">
                  <c:v>1.8405074621399099E-2</c:v>
                </c:pt>
                <c:pt idx="2455">
                  <c:v>0</c:v>
                </c:pt>
                <c:pt idx="2456">
                  <c:v>1.0093105437616301E-2</c:v>
                </c:pt>
                <c:pt idx="2457">
                  <c:v>8.9056812683236501E-3</c:v>
                </c:pt>
                <c:pt idx="2458">
                  <c:v>9.4993933530754301E-3</c:v>
                </c:pt>
                <c:pt idx="2459">
                  <c:v>9.4993933530754301E-3</c:v>
                </c:pt>
                <c:pt idx="2460">
                  <c:v>2.8498180059015402E-2</c:v>
                </c:pt>
                <c:pt idx="2461">
                  <c:v>1.0093105437405299E-2</c:v>
                </c:pt>
                <c:pt idx="2462">
                  <c:v>2.8498180059015402E-2</c:v>
                </c:pt>
                <c:pt idx="2463">
                  <c:v>3.74038613275499E-2</c:v>
                </c:pt>
                <c:pt idx="2464">
                  <c:v>3.7997573412090799E-2</c:v>
                </c:pt>
                <c:pt idx="2465">
                  <c:v>1.9592498790691699E-2</c:v>
                </c:pt>
                <c:pt idx="2466">
                  <c:v>8.9056812683236501E-3</c:v>
                </c:pt>
                <c:pt idx="2467">
                  <c:v>4.6903254680625402E-2</c:v>
                </c:pt>
                <c:pt idx="2468">
                  <c:v>3.7997573411879898E-2</c:v>
                </c:pt>
                <c:pt idx="2469">
                  <c:v>1.8405074621399099E-2</c:v>
                </c:pt>
                <c:pt idx="2470">
                  <c:v>0</c:v>
                </c:pt>
                <c:pt idx="2471">
                  <c:v>2.8498180059015402E-2</c:v>
                </c:pt>
                <c:pt idx="2472">
                  <c:v>2.8498180059015402E-2</c:v>
                </c:pt>
                <c:pt idx="2473">
                  <c:v>0</c:v>
                </c:pt>
                <c:pt idx="2474">
                  <c:v>1.89987867059399E-2</c:v>
                </c:pt>
                <c:pt idx="2475">
                  <c:v>2.8498180059015402E-2</c:v>
                </c:pt>
                <c:pt idx="2476">
                  <c:v>3.7997573412090799E-2</c:v>
                </c:pt>
                <c:pt idx="2477">
                  <c:v>8.9056812685345803E-3</c:v>
                </c:pt>
                <c:pt idx="2478">
                  <c:v>1.8998786706150898E-2</c:v>
                </c:pt>
                <c:pt idx="2479">
                  <c:v>1.0093105437616301E-2</c:v>
                </c:pt>
                <c:pt idx="2480">
                  <c:v>1.0093105437616301E-2</c:v>
                </c:pt>
                <c:pt idx="2481">
                  <c:v>1.8405074621399099E-2</c:v>
                </c:pt>
                <c:pt idx="2482">
                  <c:v>0</c:v>
                </c:pt>
                <c:pt idx="2483">
                  <c:v>8.5494540177046094E-2</c:v>
                </c:pt>
                <c:pt idx="2484">
                  <c:v>2.8498180059015402E-2</c:v>
                </c:pt>
                <c:pt idx="2485">
                  <c:v>5.6996360118030699E-2</c:v>
                </c:pt>
                <c:pt idx="2486">
                  <c:v>4.6903254680625402E-2</c:v>
                </c:pt>
                <c:pt idx="2487">
                  <c:v>2.8498180059015402E-2</c:v>
                </c:pt>
                <c:pt idx="2488">
                  <c:v>1.9592498790691699E-2</c:v>
                </c:pt>
                <c:pt idx="2489">
                  <c:v>3.7997573412090799E-2</c:v>
                </c:pt>
                <c:pt idx="2490">
                  <c:v>2.8498180059015402E-2</c:v>
                </c:pt>
                <c:pt idx="2491">
                  <c:v>0</c:v>
                </c:pt>
                <c:pt idx="2492">
                  <c:v>6.6495753471106103E-2</c:v>
                </c:pt>
                <c:pt idx="2493">
                  <c:v>3.7997573412090799E-2</c:v>
                </c:pt>
                <c:pt idx="2494">
                  <c:v>1.8405074621399099E-2</c:v>
                </c:pt>
                <c:pt idx="2495">
                  <c:v>2.8498180059015402E-2</c:v>
                </c:pt>
                <c:pt idx="2496">
                  <c:v>9.4993933530754301E-3</c:v>
                </c:pt>
                <c:pt idx="2497">
                  <c:v>3.7997573412090799E-2</c:v>
                </c:pt>
                <c:pt idx="2498">
                  <c:v>5.6402648033489898E-2</c:v>
                </c:pt>
                <c:pt idx="2499">
                  <c:v>3.74038613275499E-2</c:v>
                </c:pt>
                <c:pt idx="2500">
                  <c:v>9.4993933530754301E-3</c:v>
                </c:pt>
                <c:pt idx="2501">
                  <c:v>9.4993933530754301E-3</c:v>
                </c:pt>
                <c:pt idx="2502">
                  <c:v>6.5308329302024404E-2</c:v>
                </c:pt>
                <c:pt idx="2503">
                  <c:v>2.79044679744745E-2</c:v>
                </c:pt>
                <c:pt idx="2504">
                  <c:v>3.7997573412090799E-2</c:v>
                </c:pt>
                <c:pt idx="2505">
                  <c:v>0.16030226283214599</c:v>
                </c:pt>
                <c:pt idx="2506">
                  <c:v>0.122304689420055</c:v>
                </c:pt>
                <c:pt idx="2507">
                  <c:v>8.5494540177256995E-2</c:v>
                </c:pt>
                <c:pt idx="2508">
                  <c:v>1.8998786706150898E-2</c:v>
                </c:pt>
                <c:pt idx="2509">
                  <c:v>9.4993933530754301E-3</c:v>
                </c:pt>
                <c:pt idx="2510">
                  <c:v>3.74038613275499E-2</c:v>
                </c:pt>
                <c:pt idx="2511">
                  <c:v>4.7496966764955302E-2</c:v>
                </c:pt>
                <c:pt idx="2512">
                  <c:v>9.4993933530754301E-3</c:v>
                </c:pt>
                <c:pt idx="2513">
                  <c:v>1.8405074621399099E-2</c:v>
                </c:pt>
                <c:pt idx="2514">
                  <c:v>2.79044679744745E-2</c:v>
                </c:pt>
                <c:pt idx="2515">
                  <c:v>6.5902041386565302E-2</c:v>
                </c:pt>
                <c:pt idx="2516">
                  <c:v>3.7997573412090799E-2</c:v>
                </c:pt>
                <c:pt idx="2517">
                  <c:v>1.89987867059399E-2</c:v>
                </c:pt>
                <c:pt idx="2518">
                  <c:v>6.5902041386565302E-2</c:v>
                </c:pt>
                <c:pt idx="2519">
                  <c:v>6.6495753471106103E-2</c:v>
                </c:pt>
                <c:pt idx="2520">
                  <c:v>1.8405074621399099E-2</c:v>
                </c:pt>
                <c:pt idx="2521">
                  <c:v>0</c:v>
                </c:pt>
                <c:pt idx="2522">
                  <c:v>8.4900828092505196E-2</c:v>
                </c:pt>
                <c:pt idx="2523">
                  <c:v>0</c:v>
                </c:pt>
                <c:pt idx="2524">
                  <c:v>3.7997573412090799E-2</c:v>
                </c:pt>
                <c:pt idx="2525">
                  <c:v>3.7403861327339E-2</c:v>
                </c:pt>
                <c:pt idx="2526">
                  <c:v>1.9592498790691699E-2</c:v>
                </c:pt>
                <c:pt idx="2527">
                  <c:v>2.79044679744745E-2</c:v>
                </c:pt>
                <c:pt idx="2528">
                  <c:v>9.4993933530754301E-3</c:v>
                </c:pt>
                <c:pt idx="2529">
                  <c:v>1.8998786706150898E-2</c:v>
                </c:pt>
                <c:pt idx="2530">
                  <c:v>9.4993933530754301E-3</c:v>
                </c:pt>
                <c:pt idx="2531">
                  <c:v>8.4900828092505196E-2</c:v>
                </c:pt>
                <c:pt idx="2532">
                  <c:v>2.8498180059015402E-2</c:v>
                </c:pt>
                <c:pt idx="2533">
                  <c:v>3.7403861327339E-2</c:v>
                </c:pt>
                <c:pt idx="2534">
                  <c:v>0</c:v>
                </c:pt>
                <c:pt idx="2535">
                  <c:v>1.8998786706150898E-2</c:v>
                </c:pt>
                <c:pt idx="2536">
                  <c:v>8.4900828092505196E-2</c:v>
                </c:pt>
                <c:pt idx="2537">
                  <c:v>1.8998786706150898E-2</c:v>
                </c:pt>
                <c:pt idx="2538">
                  <c:v>0.12289840150480701</c:v>
                </c:pt>
                <c:pt idx="2539">
                  <c:v>4.6903254680414397E-2</c:v>
                </c:pt>
                <c:pt idx="2540">
                  <c:v>4.6903254680414397E-2</c:v>
                </c:pt>
                <c:pt idx="2541">
                  <c:v>8.9056812683236501E-3</c:v>
                </c:pt>
                <c:pt idx="2542">
                  <c:v>4.6903254680414397E-2</c:v>
                </c:pt>
                <c:pt idx="2543">
                  <c:v>2.8498180059015402E-2</c:v>
                </c:pt>
                <c:pt idx="2544">
                  <c:v>0</c:v>
                </c:pt>
                <c:pt idx="2545">
                  <c:v>3.74038613275499E-2</c:v>
                </c:pt>
                <c:pt idx="2546">
                  <c:v>9.4993933530754301E-3</c:v>
                </c:pt>
                <c:pt idx="2547">
                  <c:v>9.4993933530754301E-3</c:v>
                </c:pt>
                <c:pt idx="2548">
                  <c:v>6.5902041386565302E-2</c:v>
                </c:pt>
                <c:pt idx="2549">
                  <c:v>9.4993933530754301E-3</c:v>
                </c:pt>
                <c:pt idx="2550">
                  <c:v>9.4993933530754301E-3</c:v>
                </c:pt>
                <c:pt idx="2551">
                  <c:v>3.7997573412090799E-2</c:v>
                </c:pt>
                <c:pt idx="2552">
                  <c:v>7.5401434739429798E-2</c:v>
                </c:pt>
                <c:pt idx="2553">
                  <c:v>7.5401434739429798E-2</c:v>
                </c:pt>
                <c:pt idx="2554">
                  <c:v>9.4993933530332406E-2</c:v>
                </c:pt>
                <c:pt idx="2555">
                  <c:v>3.7997573412090799E-2</c:v>
                </c:pt>
                <c:pt idx="2556">
                  <c:v>2.8498180059015402E-2</c:v>
                </c:pt>
                <c:pt idx="2557">
                  <c:v>6.5902041386565302E-2</c:v>
                </c:pt>
                <c:pt idx="2558">
                  <c:v>6.5902041386565302E-2</c:v>
                </c:pt>
                <c:pt idx="2559">
                  <c:v>0</c:v>
                </c:pt>
                <c:pt idx="2560">
                  <c:v>1.89987867059399E-2</c:v>
                </c:pt>
                <c:pt idx="2561">
                  <c:v>6.6495753471106103E-2</c:v>
                </c:pt>
                <c:pt idx="2562">
                  <c:v>0.132397794857671</c:v>
                </c:pt>
                <c:pt idx="2563">
                  <c:v>0.113399008151732</c:v>
                </c:pt>
                <c:pt idx="2564">
                  <c:v>9.4993933530332406E-2</c:v>
                </c:pt>
                <c:pt idx="2565">
                  <c:v>0.103305902713904</c:v>
                </c:pt>
                <c:pt idx="2566">
                  <c:v>6.5902041386565302E-2</c:v>
                </c:pt>
                <c:pt idx="2567">
                  <c:v>6.5902041386565302E-2</c:v>
                </c:pt>
                <c:pt idx="2568">
                  <c:v>6.5902041386565302E-2</c:v>
                </c:pt>
                <c:pt idx="2569">
                  <c:v>9.4993933528644998E-3</c:v>
                </c:pt>
                <c:pt idx="2570">
                  <c:v>0</c:v>
                </c:pt>
                <c:pt idx="2571">
                  <c:v>2.79044679744745E-2</c:v>
                </c:pt>
                <c:pt idx="2572">
                  <c:v>2.79044679744745E-2</c:v>
                </c:pt>
                <c:pt idx="2573">
                  <c:v>9.4993933528644998E-3</c:v>
                </c:pt>
                <c:pt idx="2574">
                  <c:v>0</c:v>
                </c:pt>
                <c:pt idx="2575">
                  <c:v>1.840507462161E-2</c:v>
                </c:pt>
                <c:pt idx="2576">
                  <c:v>9.4993933528644998E-3</c:v>
                </c:pt>
                <c:pt idx="2577">
                  <c:v>8.5494540177256995E-2</c:v>
                </c:pt>
                <c:pt idx="2578">
                  <c:v>4.6903254680414397E-2</c:v>
                </c:pt>
                <c:pt idx="2579">
                  <c:v>1.8405074621399099E-2</c:v>
                </c:pt>
                <c:pt idx="2580">
                  <c:v>7.5995146824181598E-2</c:v>
                </c:pt>
                <c:pt idx="2581">
                  <c:v>1.89987867059399E-2</c:v>
                </c:pt>
                <c:pt idx="2582">
                  <c:v>0.132397794857671</c:v>
                </c:pt>
                <c:pt idx="2583">
                  <c:v>5.6402648033489898E-2</c:v>
                </c:pt>
                <c:pt idx="2584">
                  <c:v>3.7997573411879898E-2</c:v>
                </c:pt>
                <c:pt idx="2585">
                  <c:v>1.840507462161E-2</c:v>
                </c:pt>
                <c:pt idx="2586">
                  <c:v>2.79044679744745E-2</c:v>
                </c:pt>
                <c:pt idx="2587">
                  <c:v>7.5401434739640699E-2</c:v>
                </c:pt>
                <c:pt idx="2588">
                  <c:v>2.79044679744745E-2</c:v>
                </c:pt>
                <c:pt idx="2589">
                  <c:v>1.0093105437616301E-2</c:v>
                </c:pt>
                <c:pt idx="2590">
                  <c:v>3.74038613275499E-2</c:v>
                </c:pt>
                <c:pt idx="2591">
                  <c:v>2.79044679744745E-2</c:v>
                </c:pt>
                <c:pt idx="2592">
                  <c:v>0</c:v>
                </c:pt>
                <c:pt idx="2593">
                  <c:v>4.6903254680625402E-2</c:v>
                </c:pt>
                <c:pt idx="2594">
                  <c:v>9.3806509360828905E-2</c:v>
                </c:pt>
                <c:pt idx="2595">
                  <c:v>0</c:v>
                </c:pt>
                <c:pt idx="2596">
                  <c:v>0.11280529606698</c:v>
                </c:pt>
                <c:pt idx="2597">
                  <c:v>0.113399008151521</c:v>
                </c:pt>
                <c:pt idx="2598">
                  <c:v>6.5902041386565302E-2</c:v>
                </c:pt>
                <c:pt idx="2599">
                  <c:v>7.5401434739429798E-2</c:v>
                </c:pt>
                <c:pt idx="2600">
                  <c:v>0</c:v>
                </c:pt>
                <c:pt idx="2601">
                  <c:v>6.5902041386354401E-2</c:v>
                </c:pt>
                <c:pt idx="2602">
                  <c:v>2.8498180059015402E-2</c:v>
                </c:pt>
                <c:pt idx="2603">
                  <c:v>1.8998786706150898E-2</c:v>
                </c:pt>
                <c:pt idx="2604">
                  <c:v>9.4993933530754301E-3</c:v>
                </c:pt>
                <c:pt idx="2605">
                  <c:v>2.8498180059226299E-2</c:v>
                </c:pt>
                <c:pt idx="2606">
                  <c:v>0</c:v>
                </c:pt>
                <c:pt idx="2607">
                  <c:v>0</c:v>
                </c:pt>
                <c:pt idx="2608">
                  <c:v>4.6903254680625402E-2</c:v>
                </c:pt>
                <c:pt idx="2609">
                  <c:v>3.74038613275499E-2</c:v>
                </c:pt>
                <c:pt idx="2610">
                  <c:v>2.8498180059015402E-2</c:v>
                </c:pt>
                <c:pt idx="2611">
                  <c:v>8.9056812685345803E-3</c:v>
                </c:pt>
                <c:pt idx="2612">
                  <c:v>8.4900828092505196E-2</c:v>
                </c:pt>
                <c:pt idx="2613">
                  <c:v>8.9056812685345803E-3</c:v>
                </c:pt>
                <c:pt idx="2614">
                  <c:v>1.89987867059399E-2</c:v>
                </c:pt>
                <c:pt idx="2615">
                  <c:v>8.9056812683236501E-3</c:v>
                </c:pt>
                <c:pt idx="2616">
                  <c:v>3.7403861327339E-2</c:v>
                </c:pt>
                <c:pt idx="2617">
                  <c:v>7.5401434739429798E-2</c:v>
                </c:pt>
                <c:pt idx="2618">
                  <c:v>2.79044679744745E-2</c:v>
                </c:pt>
                <c:pt idx="2619">
                  <c:v>1.8405074621399099E-2</c:v>
                </c:pt>
                <c:pt idx="2620">
                  <c:v>4.6903254680414397E-2</c:v>
                </c:pt>
                <c:pt idx="2621">
                  <c:v>6.5902041386565302E-2</c:v>
                </c:pt>
                <c:pt idx="2622">
                  <c:v>3.74038613275499E-2</c:v>
                </c:pt>
                <c:pt idx="2623">
                  <c:v>2.8498180059015402E-2</c:v>
                </c:pt>
                <c:pt idx="2624">
                  <c:v>2.8498180059015402E-2</c:v>
                </c:pt>
                <c:pt idx="2625">
                  <c:v>1.8405074621399099E-2</c:v>
                </c:pt>
                <c:pt idx="2626">
                  <c:v>6.5902041386354401E-2</c:v>
                </c:pt>
                <c:pt idx="2627">
                  <c:v>5.6402648033700799E-2</c:v>
                </c:pt>
                <c:pt idx="2628">
                  <c:v>0</c:v>
                </c:pt>
                <c:pt idx="2629">
                  <c:v>3.74038613275499E-2</c:v>
                </c:pt>
                <c:pt idx="2630">
                  <c:v>4.7496966765166203E-2</c:v>
                </c:pt>
                <c:pt idx="2631">
                  <c:v>8.4900828092716193E-2</c:v>
                </c:pt>
                <c:pt idx="2632">
                  <c:v>9.4993933530754301E-3</c:v>
                </c:pt>
                <c:pt idx="2633">
                  <c:v>1.8998786706150898E-2</c:v>
                </c:pt>
                <c:pt idx="2634">
                  <c:v>1.8405074621399099E-2</c:v>
                </c:pt>
                <c:pt idx="2635">
                  <c:v>0</c:v>
                </c:pt>
                <c:pt idx="2636">
                  <c:v>1.8405074621399099E-2</c:v>
                </c:pt>
                <c:pt idx="2637">
                  <c:v>2.79044679744745E-2</c:v>
                </c:pt>
                <c:pt idx="2638">
                  <c:v>4.6903254680625402E-2</c:v>
                </c:pt>
                <c:pt idx="2639">
                  <c:v>2.79044679744745E-2</c:v>
                </c:pt>
                <c:pt idx="2640">
                  <c:v>8.9056812683236501E-3</c:v>
                </c:pt>
                <c:pt idx="2641">
                  <c:v>1.8998786706150898E-2</c:v>
                </c:pt>
                <c:pt idx="2642">
                  <c:v>2.8498180059015402E-2</c:v>
                </c:pt>
                <c:pt idx="2643">
                  <c:v>4.7496966765166203E-2</c:v>
                </c:pt>
                <c:pt idx="2644">
                  <c:v>1.8405074621399099E-2</c:v>
                </c:pt>
                <c:pt idx="2645">
                  <c:v>1.89987867059399E-2</c:v>
                </c:pt>
                <c:pt idx="2646">
                  <c:v>2.8498180059015402E-2</c:v>
                </c:pt>
                <c:pt idx="2647">
                  <c:v>9.4993933530754301E-3</c:v>
                </c:pt>
                <c:pt idx="2648">
                  <c:v>6.6495753471106103E-2</c:v>
                </c:pt>
                <c:pt idx="2649">
                  <c:v>9.4993933530754301E-3</c:v>
                </c:pt>
                <c:pt idx="2650">
                  <c:v>4.6903254680625402E-2</c:v>
                </c:pt>
                <c:pt idx="2651">
                  <c:v>4.7496966764955302E-2</c:v>
                </c:pt>
                <c:pt idx="2652">
                  <c:v>4.6903254680625402E-2</c:v>
                </c:pt>
                <c:pt idx="2653">
                  <c:v>9.4400221445580607E-2</c:v>
                </c:pt>
                <c:pt idx="2654">
                  <c:v>9.4400221445580607E-2</c:v>
                </c:pt>
                <c:pt idx="2655">
                  <c:v>1.0093105437405299E-2</c:v>
                </c:pt>
                <c:pt idx="2656">
                  <c:v>1.0093105437405299E-2</c:v>
                </c:pt>
                <c:pt idx="2657">
                  <c:v>5.6996360118030699E-2</c:v>
                </c:pt>
                <c:pt idx="2658">
                  <c:v>3.7997573412090799E-2</c:v>
                </c:pt>
                <c:pt idx="2659">
                  <c:v>1.89987867059399E-2</c:v>
                </c:pt>
                <c:pt idx="2660">
                  <c:v>3.7997573411879898E-2</c:v>
                </c:pt>
                <c:pt idx="2661">
                  <c:v>9.4993933528644998E-3</c:v>
                </c:pt>
                <c:pt idx="2662">
                  <c:v>2.8498180059015402E-2</c:v>
                </c:pt>
                <c:pt idx="2663">
                  <c:v>1.8998786706150898E-2</c:v>
                </c:pt>
                <c:pt idx="2664">
                  <c:v>6.5902041386354401E-2</c:v>
                </c:pt>
                <c:pt idx="2665">
                  <c:v>5.69963601182416E-2</c:v>
                </c:pt>
                <c:pt idx="2666">
                  <c:v>2.8498180059226299E-2</c:v>
                </c:pt>
                <c:pt idx="2667">
                  <c:v>2.8498180059015402E-2</c:v>
                </c:pt>
                <c:pt idx="2668">
                  <c:v>1.8405074621399099E-2</c:v>
                </c:pt>
                <c:pt idx="2669">
                  <c:v>8.9056812685345803E-3</c:v>
                </c:pt>
                <c:pt idx="2670">
                  <c:v>9.4993933528644998E-3</c:v>
                </c:pt>
                <c:pt idx="2671">
                  <c:v>1.8998786706150898E-2</c:v>
                </c:pt>
                <c:pt idx="2672">
                  <c:v>1.89987867059399E-2</c:v>
                </c:pt>
                <c:pt idx="2673">
                  <c:v>1.89987867059399E-2</c:v>
                </c:pt>
                <c:pt idx="2674">
                  <c:v>1.8998786706150898E-2</c:v>
                </c:pt>
                <c:pt idx="2675">
                  <c:v>6.5902041386565302E-2</c:v>
                </c:pt>
                <c:pt idx="2676">
                  <c:v>1.0093105437616301E-2</c:v>
                </c:pt>
                <c:pt idx="2677">
                  <c:v>4.7496966765166203E-2</c:v>
                </c:pt>
                <c:pt idx="2678">
                  <c:v>5.69963601182416E-2</c:v>
                </c:pt>
                <c:pt idx="2679">
                  <c:v>6.5902041386565302E-2</c:v>
                </c:pt>
                <c:pt idx="2680">
                  <c:v>2.8498180059226299E-2</c:v>
                </c:pt>
                <c:pt idx="2681">
                  <c:v>0</c:v>
                </c:pt>
                <c:pt idx="2682">
                  <c:v>1.89987867059399E-2</c:v>
                </c:pt>
                <c:pt idx="2683">
                  <c:v>9.4993933530754301E-3</c:v>
                </c:pt>
                <c:pt idx="2684">
                  <c:v>0</c:v>
                </c:pt>
                <c:pt idx="2685">
                  <c:v>3.7997573412090799E-2</c:v>
                </c:pt>
                <c:pt idx="2686">
                  <c:v>8.9056812685345803E-3</c:v>
                </c:pt>
                <c:pt idx="2687">
                  <c:v>2.8498180059015402E-2</c:v>
                </c:pt>
                <c:pt idx="2688">
                  <c:v>3.74038613275499E-2</c:v>
                </c:pt>
                <c:pt idx="2689">
                  <c:v>1.89987867059399E-2</c:v>
                </c:pt>
                <c:pt idx="2690">
                  <c:v>2.79044679744745E-2</c:v>
                </c:pt>
                <c:pt idx="2691">
                  <c:v>8.9056812685345803E-3</c:v>
                </c:pt>
                <c:pt idx="2692">
                  <c:v>1.8998786706150898E-2</c:v>
                </c:pt>
                <c:pt idx="2693">
                  <c:v>4.6903254680414397E-2</c:v>
                </c:pt>
                <c:pt idx="2694">
                  <c:v>0</c:v>
                </c:pt>
                <c:pt idx="2695">
                  <c:v>8.9056812685345803E-3</c:v>
                </c:pt>
                <c:pt idx="2696">
                  <c:v>1.0093105437405299E-2</c:v>
                </c:pt>
                <c:pt idx="2697">
                  <c:v>1.0093105437405299E-2</c:v>
                </c:pt>
                <c:pt idx="2698">
                  <c:v>8.9056812685345803E-3</c:v>
                </c:pt>
                <c:pt idx="2699">
                  <c:v>4.6903254680414397E-2</c:v>
                </c:pt>
                <c:pt idx="2700">
                  <c:v>5.69963601182416E-2</c:v>
                </c:pt>
                <c:pt idx="2701">
                  <c:v>8.9056812683236501E-3</c:v>
                </c:pt>
                <c:pt idx="2702">
                  <c:v>8.4307116007964297E-2</c:v>
                </c:pt>
                <c:pt idx="2703">
                  <c:v>3.7997573412090799E-2</c:v>
                </c:pt>
                <c:pt idx="2704">
                  <c:v>2.8498180059015402E-2</c:v>
                </c:pt>
                <c:pt idx="2705">
                  <c:v>2.8498180059015402E-2</c:v>
                </c:pt>
                <c:pt idx="2706">
                  <c:v>8.9056812683236501E-3</c:v>
                </c:pt>
                <c:pt idx="2707">
                  <c:v>2.8498180059015402E-2</c:v>
                </c:pt>
                <c:pt idx="2708">
                  <c:v>2.8498180059226299E-2</c:v>
                </c:pt>
                <c:pt idx="2709">
                  <c:v>4.6903254680625402E-2</c:v>
                </c:pt>
                <c:pt idx="2710">
                  <c:v>1.0093105437616301E-2</c:v>
                </c:pt>
                <c:pt idx="2711">
                  <c:v>1.9592498790691699E-2</c:v>
                </c:pt>
                <c:pt idx="2712">
                  <c:v>0</c:v>
                </c:pt>
                <c:pt idx="2713">
                  <c:v>7.5401434739429798E-2</c:v>
                </c:pt>
                <c:pt idx="2714">
                  <c:v>2.8498180059015402E-2</c:v>
                </c:pt>
                <c:pt idx="2715">
                  <c:v>4.6903254680625402E-2</c:v>
                </c:pt>
                <c:pt idx="2716">
                  <c:v>8.9056812683236501E-3</c:v>
                </c:pt>
                <c:pt idx="2717">
                  <c:v>1.8405074621399099E-2</c:v>
                </c:pt>
                <c:pt idx="2718">
                  <c:v>5.6996360118030699E-2</c:v>
                </c:pt>
                <c:pt idx="2719">
                  <c:v>2.8498180059015402E-2</c:v>
                </c:pt>
                <c:pt idx="2720">
                  <c:v>9.4993933530754301E-3</c:v>
                </c:pt>
                <c:pt idx="2721">
                  <c:v>8.9056812683236501E-3</c:v>
                </c:pt>
                <c:pt idx="2722">
                  <c:v>4.8090678849707101E-2</c:v>
                </c:pt>
                <c:pt idx="2723">
                  <c:v>2.8498180059015402E-2</c:v>
                </c:pt>
                <c:pt idx="2724">
                  <c:v>2.8498180059015402E-2</c:v>
                </c:pt>
                <c:pt idx="2725">
                  <c:v>1.840507462161E-2</c:v>
                </c:pt>
                <c:pt idx="2726">
                  <c:v>1.0093105437405299E-2</c:v>
                </c:pt>
                <c:pt idx="2727">
                  <c:v>5.6996360118030699E-2</c:v>
                </c:pt>
                <c:pt idx="2728">
                  <c:v>6.5902041386565302E-2</c:v>
                </c:pt>
                <c:pt idx="2729">
                  <c:v>2.8498180059015402E-2</c:v>
                </c:pt>
                <c:pt idx="2730">
                  <c:v>5.69963601182416E-2</c:v>
                </c:pt>
                <c:pt idx="2731">
                  <c:v>3.85912854966316E-2</c:v>
                </c:pt>
                <c:pt idx="2732">
                  <c:v>1.89987867059399E-2</c:v>
                </c:pt>
                <c:pt idx="2733">
                  <c:v>1.9592498790691699E-2</c:v>
                </c:pt>
                <c:pt idx="2734">
                  <c:v>6.6495753471106103E-2</c:v>
                </c:pt>
                <c:pt idx="2735">
                  <c:v>0</c:v>
                </c:pt>
                <c:pt idx="2736">
                  <c:v>4.6903254680414397E-2</c:v>
                </c:pt>
                <c:pt idx="2737">
                  <c:v>1.89987867059399E-2</c:v>
                </c:pt>
                <c:pt idx="2738">
                  <c:v>1.89987867059399E-2</c:v>
                </c:pt>
                <c:pt idx="2739">
                  <c:v>6.5902041386565302E-2</c:v>
                </c:pt>
                <c:pt idx="2740">
                  <c:v>2.8498180059015402E-2</c:v>
                </c:pt>
                <c:pt idx="2741">
                  <c:v>1.8998786706150898E-2</c:v>
                </c:pt>
                <c:pt idx="2742">
                  <c:v>0</c:v>
                </c:pt>
                <c:pt idx="2743">
                  <c:v>1.8998786706150898E-2</c:v>
                </c:pt>
                <c:pt idx="2744">
                  <c:v>1.8405074621399099E-2</c:v>
                </c:pt>
                <c:pt idx="2745">
                  <c:v>0</c:v>
                </c:pt>
                <c:pt idx="2746">
                  <c:v>3.7997573412090799E-2</c:v>
                </c:pt>
                <c:pt idx="2747">
                  <c:v>1.89987867059399E-2</c:v>
                </c:pt>
                <c:pt idx="2748">
                  <c:v>4.6903254680625402E-2</c:v>
                </c:pt>
                <c:pt idx="2749">
                  <c:v>9.4993933528644998E-3</c:v>
                </c:pt>
                <c:pt idx="2750">
                  <c:v>3.7997573411879898E-2</c:v>
                </c:pt>
                <c:pt idx="2751">
                  <c:v>1.840507462161E-2</c:v>
                </c:pt>
                <c:pt idx="2752">
                  <c:v>4.7496966764955302E-2</c:v>
                </c:pt>
                <c:pt idx="2753">
                  <c:v>1.89987867059399E-2</c:v>
                </c:pt>
                <c:pt idx="2754">
                  <c:v>9.4993933530754301E-3</c:v>
                </c:pt>
                <c:pt idx="2755">
                  <c:v>9.4993933530754301E-3</c:v>
                </c:pt>
                <c:pt idx="2756">
                  <c:v>3.7997573412090799E-2</c:v>
                </c:pt>
                <c:pt idx="2757">
                  <c:v>5.5808935948949E-2</c:v>
                </c:pt>
                <c:pt idx="2758">
                  <c:v>1.9592498790691699E-2</c:v>
                </c:pt>
                <c:pt idx="2759">
                  <c:v>9.4993933530754301E-3</c:v>
                </c:pt>
                <c:pt idx="2760">
                  <c:v>1.0093105437616301E-2</c:v>
                </c:pt>
                <c:pt idx="2761">
                  <c:v>1.8405074621399099E-2</c:v>
                </c:pt>
                <c:pt idx="2762">
                  <c:v>5.6402648033489898E-2</c:v>
                </c:pt>
                <c:pt idx="2763">
                  <c:v>2.79044679744745E-2</c:v>
                </c:pt>
                <c:pt idx="2764">
                  <c:v>9.4993933530754301E-3</c:v>
                </c:pt>
                <c:pt idx="2765">
                  <c:v>0</c:v>
                </c:pt>
                <c:pt idx="2766">
                  <c:v>1.8405074621399099E-2</c:v>
                </c:pt>
                <c:pt idx="2767">
                  <c:v>9.4993933530754301E-3</c:v>
                </c:pt>
                <c:pt idx="2768">
                  <c:v>1.8405074621399099E-2</c:v>
                </c:pt>
                <c:pt idx="2769">
                  <c:v>5.6402648033489898E-2</c:v>
                </c:pt>
                <c:pt idx="2770">
                  <c:v>3.74038613275499E-2</c:v>
                </c:pt>
                <c:pt idx="2771">
                  <c:v>2.8498180059015402E-2</c:v>
                </c:pt>
                <c:pt idx="2772">
                  <c:v>1.0093105437405299E-2</c:v>
                </c:pt>
                <c:pt idx="2773">
                  <c:v>1.840507462161E-2</c:v>
                </c:pt>
                <c:pt idx="2774">
                  <c:v>0</c:v>
                </c:pt>
                <c:pt idx="2775">
                  <c:v>4.6903254680625402E-2</c:v>
                </c:pt>
                <c:pt idx="2776">
                  <c:v>0</c:v>
                </c:pt>
                <c:pt idx="2777">
                  <c:v>3.7997573412090799E-2</c:v>
                </c:pt>
                <c:pt idx="2778">
                  <c:v>8.9056812685345803E-3</c:v>
                </c:pt>
                <c:pt idx="2779">
                  <c:v>1.0093105437616301E-2</c:v>
                </c:pt>
                <c:pt idx="2780">
                  <c:v>4.6903254680414397E-2</c:v>
                </c:pt>
                <c:pt idx="2781">
                  <c:v>9.4993933530754301E-3</c:v>
                </c:pt>
                <c:pt idx="2782">
                  <c:v>8.4900828092505196E-2</c:v>
                </c:pt>
                <c:pt idx="2783">
                  <c:v>6.5902041386565302E-2</c:v>
                </c:pt>
                <c:pt idx="2784">
                  <c:v>4.7496966764955302E-2</c:v>
                </c:pt>
                <c:pt idx="2785">
                  <c:v>1.89987867059399E-2</c:v>
                </c:pt>
                <c:pt idx="2786">
                  <c:v>3.7997573412090799E-2</c:v>
                </c:pt>
                <c:pt idx="2787">
                  <c:v>9.4993933530754301E-3</c:v>
                </c:pt>
                <c:pt idx="2788">
                  <c:v>2.79044679744745E-2</c:v>
                </c:pt>
                <c:pt idx="2789">
                  <c:v>2.8498180059015402E-2</c:v>
                </c:pt>
                <c:pt idx="2790">
                  <c:v>9.4993933530754301E-3</c:v>
                </c:pt>
                <c:pt idx="2791">
                  <c:v>8.9056812683236501E-3</c:v>
                </c:pt>
                <c:pt idx="2792">
                  <c:v>0</c:v>
                </c:pt>
                <c:pt idx="2793">
                  <c:v>8.9056812683236501E-3</c:v>
                </c:pt>
                <c:pt idx="2794">
                  <c:v>8.9056812683236501E-3</c:v>
                </c:pt>
                <c:pt idx="2795">
                  <c:v>0</c:v>
                </c:pt>
                <c:pt idx="2796">
                  <c:v>0</c:v>
                </c:pt>
                <c:pt idx="2797">
                  <c:v>2.79044679744745E-2</c:v>
                </c:pt>
                <c:pt idx="2798">
                  <c:v>4.7496966764955302E-2</c:v>
                </c:pt>
                <c:pt idx="2799">
                  <c:v>0</c:v>
                </c:pt>
                <c:pt idx="2800">
                  <c:v>0</c:v>
                </c:pt>
                <c:pt idx="2801">
                  <c:v>1.0093105437405299E-2</c:v>
                </c:pt>
                <c:pt idx="2802">
                  <c:v>0</c:v>
                </c:pt>
                <c:pt idx="2803">
                  <c:v>1.0093105437405299E-2</c:v>
                </c:pt>
                <c:pt idx="2804">
                  <c:v>8.9056812685345803E-3</c:v>
                </c:pt>
                <c:pt idx="2805">
                  <c:v>0</c:v>
                </c:pt>
                <c:pt idx="2806">
                  <c:v>9.4993933530754301E-3</c:v>
                </c:pt>
                <c:pt idx="2807">
                  <c:v>9.4993933528644998E-3</c:v>
                </c:pt>
                <c:pt idx="2808">
                  <c:v>2.79044679744745E-2</c:v>
                </c:pt>
                <c:pt idx="2809">
                  <c:v>4.7496966765166203E-2</c:v>
                </c:pt>
                <c:pt idx="2810">
                  <c:v>3.7997573412090799E-2</c:v>
                </c:pt>
                <c:pt idx="2811">
                  <c:v>9.4993933528644998E-3</c:v>
                </c:pt>
                <c:pt idx="2812">
                  <c:v>0</c:v>
                </c:pt>
                <c:pt idx="2813">
                  <c:v>1.89987867059399E-2</c:v>
                </c:pt>
                <c:pt idx="2814">
                  <c:v>9.4993933530754301E-3</c:v>
                </c:pt>
                <c:pt idx="2815">
                  <c:v>9.4993933528644998E-3</c:v>
                </c:pt>
                <c:pt idx="2816">
                  <c:v>8.9056812685345803E-3</c:v>
                </c:pt>
                <c:pt idx="2817">
                  <c:v>1.8405074621399099E-2</c:v>
                </c:pt>
                <c:pt idx="2818">
                  <c:v>1.8405074621399099E-2</c:v>
                </c:pt>
                <c:pt idx="2819">
                  <c:v>2.79044679744745E-2</c:v>
                </c:pt>
                <c:pt idx="2820">
                  <c:v>1.89987867059399E-2</c:v>
                </c:pt>
                <c:pt idx="2821">
                  <c:v>6.5902041386565302E-2</c:v>
                </c:pt>
                <c:pt idx="2822">
                  <c:v>0</c:v>
                </c:pt>
                <c:pt idx="2823">
                  <c:v>6.5902041386565302E-2</c:v>
                </c:pt>
                <c:pt idx="2824">
                  <c:v>7.5401434739429798E-2</c:v>
                </c:pt>
                <c:pt idx="2825">
                  <c:v>2.79044679744745E-2</c:v>
                </c:pt>
                <c:pt idx="2826">
                  <c:v>6.5902041386565302E-2</c:v>
                </c:pt>
                <c:pt idx="2827">
                  <c:v>3.74038613275499E-2</c:v>
                </c:pt>
                <c:pt idx="2828">
                  <c:v>4.7496966765166203E-2</c:v>
                </c:pt>
                <c:pt idx="2829">
                  <c:v>1.8405074621399099E-2</c:v>
                </c:pt>
                <c:pt idx="2830">
                  <c:v>1.89987867059399E-2</c:v>
                </c:pt>
                <c:pt idx="2831">
                  <c:v>3.7997573412090799E-2</c:v>
                </c:pt>
                <c:pt idx="2832">
                  <c:v>1.0093105437616301E-2</c:v>
                </c:pt>
                <c:pt idx="2833">
                  <c:v>0</c:v>
                </c:pt>
                <c:pt idx="2834">
                  <c:v>4.7496966765166203E-2</c:v>
                </c:pt>
                <c:pt idx="2835">
                  <c:v>9.4993933530754301E-3</c:v>
                </c:pt>
                <c:pt idx="2836">
                  <c:v>9.4993933528644998E-3</c:v>
                </c:pt>
                <c:pt idx="2837">
                  <c:v>1.8998786706150898E-2</c:v>
                </c:pt>
                <c:pt idx="2838">
                  <c:v>6.6495753471106103E-2</c:v>
                </c:pt>
                <c:pt idx="2839">
                  <c:v>8.9056812685345803E-3</c:v>
                </c:pt>
                <c:pt idx="2840">
                  <c:v>2.79044679744745E-2</c:v>
                </c:pt>
                <c:pt idx="2841">
                  <c:v>5.6402648033489898E-2</c:v>
                </c:pt>
                <c:pt idx="2842">
                  <c:v>8.9056812683236501E-3</c:v>
                </c:pt>
                <c:pt idx="2843">
                  <c:v>2.8498180059015402E-2</c:v>
                </c:pt>
                <c:pt idx="2844">
                  <c:v>1.8998786706150898E-2</c:v>
                </c:pt>
                <c:pt idx="2845">
                  <c:v>8.4900828092505196E-2</c:v>
                </c:pt>
                <c:pt idx="2846">
                  <c:v>3.7997573412090799E-2</c:v>
                </c:pt>
                <c:pt idx="2847">
                  <c:v>3.7997573412090799E-2</c:v>
                </c:pt>
                <c:pt idx="2848">
                  <c:v>4.6903254680625402E-2</c:v>
                </c:pt>
                <c:pt idx="2849">
                  <c:v>5.6996360118030699E-2</c:v>
                </c:pt>
                <c:pt idx="2850">
                  <c:v>1.89987867059399E-2</c:v>
                </c:pt>
                <c:pt idx="2851">
                  <c:v>0</c:v>
                </c:pt>
                <c:pt idx="2852">
                  <c:v>9.4993933528644998E-3</c:v>
                </c:pt>
                <c:pt idx="2853">
                  <c:v>2.8498180059015402E-2</c:v>
                </c:pt>
                <c:pt idx="2854">
                  <c:v>4.6903254680625402E-2</c:v>
                </c:pt>
                <c:pt idx="2855">
                  <c:v>8.9056812685345803E-3</c:v>
                </c:pt>
                <c:pt idx="2856">
                  <c:v>4.7496966764955302E-2</c:v>
                </c:pt>
                <c:pt idx="2857">
                  <c:v>4.7496966765166203E-2</c:v>
                </c:pt>
                <c:pt idx="2858">
                  <c:v>3.7997573412090799E-2</c:v>
                </c:pt>
                <c:pt idx="2859">
                  <c:v>4.6903254680414397E-2</c:v>
                </c:pt>
                <c:pt idx="2860">
                  <c:v>5.6402648033489898E-2</c:v>
                </c:pt>
                <c:pt idx="2861">
                  <c:v>1.8998786706150898E-2</c:v>
                </c:pt>
                <c:pt idx="2862">
                  <c:v>4.6903254680414397E-2</c:v>
                </c:pt>
                <c:pt idx="2863">
                  <c:v>1.8998786706150898E-2</c:v>
                </c:pt>
                <c:pt idx="2864">
                  <c:v>9.4993933530754301E-3</c:v>
                </c:pt>
                <c:pt idx="2865">
                  <c:v>9.4993933530754301E-3</c:v>
                </c:pt>
                <c:pt idx="2866">
                  <c:v>7.5401434739429798E-2</c:v>
                </c:pt>
                <c:pt idx="2867">
                  <c:v>1.89987867059399E-2</c:v>
                </c:pt>
                <c:pt idx="2868">
                  <c:v>3.7997573411879898E-2</c:v>
                </c:pt>
                <c:pt idx="2869">
                  <c:v>1.840507462161E-2</c:v>
                </c:pt>
                <c:pt idx="2870">
                  <c:v>6.5308329302024404E-2</c:v>
                </c:pt>
                <c:pt idx="2871">
                  <c:v>6.5308329302024404E-2</c:v>
                </c:pt>
                <c:pt idx="2872">
                  <c:v>1.0093105437405299E-2</c:v>
                </c:pt>
                <c:pt idx="2873">
                  <c:v>1.89987867059399E-2</c:v>
                </c:pt>
                <c:pt idx="2874">
                  <c:v>2.8498180059015402E-2</c:v>
                </c:pt>
                <c:pt idx="2875">
                  <c:v>0</c:v>
                </c:pt>
                <c:pt idx="2876">
                  <c:v>2.79044679744745E-2</c:v>
                </c:pt>
                <c:pt idx="2877">
                  <c:v>1.9592498790691699E-2</c:v>
                </c:pt>
                <c:pt idx="2878">
                  <c:v>2.8498180059226299E-2</c:v>
                </c:pt>
                <c:pt idx="2879">
                  <c:v>7.5401434739640699E-2</c:v>
                </c:pt>
                <c:pt idx="2880">
                  <c:v>5.6402648033489898E-2</c:v>
                </c:pt>
                <c:pt idx="2881">
                  <c:v>1.0093105437616301E-2</c:v>
                </c:pt>
                <c:pt idx="2882">
                  <c:v>5.6996360118030699E-2</c:v>
                </c:pt>
                <c:pt idx="2883">
                  <c:v>5.6402648033489898E-2</c:v>
                </c:pt>
                <c:pt idx="2884">
                  <c:v>6.5902041386565302E-2</c:v>
                </c:pt>
                <c:pt idx="2885">
                  <c:v>1.9592498790691699E-2</c:v>
                </c:pt>
                <c:pt idx="2886">
                  <c:v>9.4993933530121505E-2</c:v>
                </c:pt>
                <c:pt idx="2887">
                  <c:v>0</c:v>
                </c:pt>
                <c:pt idx="2888">
                  <c:v>0</c:v>
                </c:pt>
                <c:pt idx="2889">
                  <c:v>2.8498180059015402E-2</c:v>
                </c:pt>
                <c:pt idx="2890">
                  <c:v>1.89987867059399E-2</c:v>
                </c:pt>
                <c:pt idx="2891">
                  <c:v>3.7997573412090799E-2</c:v>
                </c:pt>
                <c:pt idx="2892">
                  <c:v>1.8998786706150898E-2</c:v>
                </c:pt>
                <c:pt idx="2893">
                  <c:v>3.7997573412090799E-2</c:v>
                </c:pt>
                <c:pt idx="2894">
                  <c:v>9.4993933530754301E-3</c:v>
                </c:pt>
                <c:pt idx="2895">
                  <c:v>9.4993933530754301E-3</c:v>
                </c:pt>
                <c:pt idx="2896">
                  <c:v>2.79044679744745E-2</c:v>
                </c:pt>
                <c:pt idx="2897">
                  <c:v>1.9592498790691699E-2</c:v>
                </c:pt>
                <c:pt idx="2898">
                  <c:v>9.4993933530754301E-3</c:v>
                </c:pt>
                <c:pt idx="2899">
                  <c:v>9.4993933530754301E-3</c:v>
                </c:pt>
                <c:pt idx="2900">
                  <c:v>2.79044679744745E-2</c:v>
                </c:pt>
                <c:pt idx="2901">
                  <c:v>0.12289840150459599</c:v>
                </c:pt>
                <c:pt idx="2902">
                  <c:v>3.7997573412090799E-2</c:v>
                </c:pt>
                <c:pt idx="2903">
                  <c:v>8.9056812685345803E-3</c:v>
                </c:pt>
                <c:pt idx="2904">
                  <c:v>8.9056812685345803E-3</c:v>
                </c:pt>
                <c:pt idx="2905">
                  <c:v>8.9056812685345803E-3</c:v>
                </c:pt>
                <c:pt idx="2906">
                  <c:v>1.0093105437405299E-2</c:v>
                </c:pt>
                <c:pt idx="2907">
                  <c:v>9.4993933530754301E-3</c:v>
                </c:pt>
                <c:pt idx="2908">
                  <c:v>9.4993933530754301E-3</c:v>
                </c:pt>
                <c:pt idx="2909">
                  <c:v>1.0093105437405299E-2</c:v>
                </c:pt>
                <c:pt idx="2910">
                  <c:v>5.5808935948949E-2</c:v>
                </c:pt>
                <c:pt idx="2911">
                  <c:v>6.6495753471106103E-2</c:v>
                </c:pt>
                <c:pt idx="2912">
                  <c:v>8.9056812685345803E-3</c:v>
                </c:pt>
                <c:pt idx="2913">
                  <c:v>3.74038613275499E-2</c:v>
                </c:pt>
                <c:pt idx="2914">
                  <c:v>3.7997573412090799E-2</c:v>
                </c:pt>
                <c:pt idx="2915">
                  <c:v>8.9056812683236501E-3</c:v>
                </c:pt>
                <c:pt idx="2916">
                  <c:v>5.5808935948949E-2</c:v>
                </c:pt>
                <c:pt idx="2917">
                  <c:v>2.8498180059015402E-2</c:v>
                </c:pt>
                <c:pt idx="2918">
                  <c:v>9.4993933530754301E-3</c:v>
                </c:pt>
                <c:pt idx="2919">
                  <c:v>1.840507462161E-2</c:v>
                </c:pt>
                <c:pt idx="2920">
                  <c:v>8.9056812685345803E-3</c:v>
                </c:pt>
                <c:pt idx="2921">
                  <c:v>4.8090678849707101E-2</c:v>
                </c:pt>
                <c:pt idx="2922">
                  <c:v>4.8090678849707101E-2</c:v>
                </c:pt>
                <c:pt idx="2923">
                  <c:v>9.4993933530754301E-3</c:v>
                </c:pt>
                <c:pt idx="2924">
                  <c:v>3.85912854966316E-2</c:v>
                </c:pt>
                <c:pt idx="2925">
                  <c:v>2.7310755889933699E-2</c:v>
                </c:pt>
                <c:pt idx="2926">
                  <c:v>0</c:v>
                </c:pt>
                <c:pt idx="2927">
                  <c:v>4.8090678849496103E-2</c:v>
                </c:pt>
                <c:pt idx="2928">
                  <c:v>1.0093105437616301E-2</c:v>
                </c:pt>
                <c:pt idx="2929">
                  <c:v>0</c:v>
                </c:pt>
                <c:pt idx="2930">
                  <c:v>2.8498180059015402E-2</c:v>
                </c:pt>
                <c:pt idx="2931">
                  <c:v>4.6903254680414397E-2</c:v>
                </c:pt>
                <c:pt idx="2932">
                  <c:v>0</c:v>
                </c:pt>
                <c:pt idx="2933">
                  <c:v>2.8498180059015402E-2</c:v>
                </c:pt>
                <c:pt idx="2934">
                  <c:v>1.8405074621399099E-2</c:v>
                </c:pt>
                <c:pt idx="2935">
                  <c:v>2.8498180059226299E-2</c:v>
                </c:pt>
                <c:pt idx="2936">
                  <c:v>0</c:v>
                </c:pt>
                <c:pt idx="2937">
                  <c:v>1.8405074621399099E-2</c:v>
                </c:pt>
                <c:pt idx="2938">
                  <c:v>1.89987867059399E-2</c:v>
                </c:pt>
                <c:pt idx="2939">
                  <c:v>9.4993933530754301E-3</c:v>
                </c:pt>
                <c:pt idx="2940">
                  <c:v>2.8498180059015402E-2</c:v>
                </c:pt>
                <c:pt idx="2941">
                  <c:v>8.9056812685345803E-3</c:v>
                </c:pt>
                <c:pt idx="2942">
                  <c:v>9.4993933528644998E-3</c:v>
                </c:pt>
                <c:pt idx="2943">
                  <c:v>0</c:v>
                </c:pt>
                <c:pt idx="2944">
                  <c:v>1.0093105437616301E-2</c:v>
                </c:pt>
                <c:pt idx="2945">
                  <c:v>3.74038613275499E-2</c:v>
                </c:pt>
                <c:pt idx="2946">
                  <c:v>9.4993933530754301E-3</c:v>
                </c:pt>
                <c:pt idx="2947">
                  <c:v>8.9056812683236501E-3</c:v>
                </c:pt>
                <c:pt idx="2948">
                  <c:v>8.9056812683236501E-3</c:v>
                </c:pt>
                <c:pt idx="2949">
                  <c:v>9.4993933530754301E-3</c:v>
                </c:pt>
                <c:pt idx="2950">
                  <c:v>0</c:v>
                </c:pt>
                <c:pt idx="2951">
                  <c:v>3.7997573412090799E-2</c:v>
                </c:pt>
                <c:pt idx="2952">
                  <c:v>2.8498180059015402E-2</c:v>
                </c:pt>
                <c:pt idx="2953">
                  <c:v>2.8498180059015402E-2</c:v>
                </c:pt>
                <c:pt idx="2954">
                  <c:v>1.8405074621399099E-2</c:v>
                </c:pt>
                <c:pt idx="2955">
                  <c:v>0</c:v>
                </c:pt>
                <c:pt idx="2956">
                  <c:v>0</c:v>
                </c:pt>
                <c:pt idx="2957">
                  <c:v>6.5902041386565302E-2</c:v>
                </c:pt>
                <c:pt idx="2958">
                  <c:v>1.8405074621399099E-2</c:v>
                </c:pt>
                <c:pt idx="2959">
                  <c:v>2.79044679744745E-2</c:v>
                </c:pt>
                <c:pt idx="2960">
                  <c:v>1.840507462161E-2</c:v>
                </c:pt>
                <c:pt idx="2961">
                  <c:v>1.9592498790480799E-2</c:v>
                </c:pt>
                <c:pt idx="2962">
                  <c:v>4.8090678849496103E-2</c:v>
                </c:pt>
                <c:pt idx="2963">
                  <c:v>2.7310755889933699E-2</c:v>
                </c:pt>
                <c:pt idx="2964">
                  <c:v>5.69963601182416E-2</c:v>
                </c:pt>
                <c:pt idx="2965">
                  <c:v>3.74038613275499E-2</c:v>
                </c:pt>
                <c:pt idx="2966">
                  <c:v>8.9056812683236501E-3</c:v>
                </c:pt>
                <c:pt idx="2967">
                  <c:v>0</c:v>
                </c:pt>
                <c:pt idx="2968">
                  <c:v>2.8498180059015402E-2</c:v>
                </c:pt>
                <c:pt idx="2969">
                  <c:v>2.8498180059015402E-2</c:v>
                </c:pt>
                <c:pt idx="2970">
                  <c:v>1.9592498790691699E-2</c:v>
                </c:pt>
                <c:pt idx="2971">
                  <c:v>7.5401434739429798E-2</c:v>
                </c:pt>
                <c:pt idx="2972">
                  <c:v>1.840507462161E-2</c:v>
                </c:pt>
                <c:pt idx="2973">
                  <c:v>2.8498180059015402E-2</c:v>
                </c:pt>
                <c:pt idx="2974">
                  <c:v>2.79044679744745E-2</c:v>
                </c:pt>
                <c:pt idx="2975">
                  <c:v>9.4993933530754301E-3</c:v>
                </c:pt>
                <c:pt idx="2976">
                  <c:v>9.4993933530754301E-3</c:v>
                </c:pt>
                <c:pt idx="2977">
                  <c:v>3.74038613275499E-2</c:v>
                </c:pt>
                <c:pt idx="2978">
                  <c:v>4.7496966764955302E-2</c:v>
                </c:pt>
                <c:pt idx="2979">
                  <c:v>4.7496966765166203E-2</c:v>
                </c:pt>
                <c:pt idx="2980">
                  <c:v>8.9056812685345803E-3</c:v>
                </c:pt>
                <c:pt idx="2981">
                  <c:v>9.4993933528644998E-3</c:v>
                </c:pt>
                <c:pt idx="2982">
                  <c:v>1.8405074621399099E-2</c:v>
                </c:pt>
                <c:pt idx="2983">
                  <c:v>0</c:v>
                </c:pt>
                <c:pt idx="2984">
                  <c:v>0</c:v>
                </c:pt>
                <c:pt idx="2985">
                  <c:v>1.8405074621399099E-2</c:v>
                </c:pt>
                <c:pt idx="2986">
                  <c:v>3.7997573412090799E-2</c:v>
                </c:pt>
                <c:pt idx="2987">
                  <c:v>1.8998786706150898E-2</c:v>
                </c:pt>
                <c:pt idx="2988">
                  <c:v>9.4993933530754301E-3</c:v>
                </c:pt>
                <c:pt idx="2989">
                  <c:v>0</c:v>
                </c:pt>
                <c:pt idx="2990">
                  <c:v>2.8498180059015402E-2</c:v>
                </c:pt>
                <c:pt idx="2991">
                  <c:v>3.7997573412090799E-2</c:v>
                </c:pt>
                <c:pt idx="2992">
                  <c:v>1.8405074621399099E-2</c:v>
                </c:pt>
                <c:pt idx="2993">
                  <c:v>5.6996360118030699E-2</c:v>
                </c:pt>
                <c:pt idx="2994">
                  <c:v>8.9056812685345803E-3</c:v>
                </c:pt>
                <c:pt idx="2995">
                  <c:v>0</c:v>
                </c:pt>
                <c:pt idx="2996">
                  <c:v>8.9056812685345803E-3</c:v>
                </c:pt>
                <c:pt idx="2997">
                  <c:v>1.8405074621399099E-2</c:v>
                </c:pt>
                <c:pt idx="2998">
                  <c:v>4.7496966765166203E-2</c:v>
                </c:pt>
                <c:pt idx="2999">
                  <c:v>0</c:v>
                </c:pt>
                <c:pt idx="3000">
                  <c:v>0</c:v>
                </c:pt>
                <c:pt idx="3001">
                  <c:v>9.4993933530754301E-3</c:v>
                </c:pt>
                <c:pt idx="3002">
                  <c:v>3.7403861327339E-2</c:v>
                </c:pt>
                <c:pt idx="3003">
                  <c:v>1.8998786706150898E-2</c:v>
                </c:pt>
                <c:pt idx="3004">
                  <c:v>9.4993933528644998E-3</c:v>
                </c:pt>
                <c:pt idx="3005">
                  <c:v>4.7496966764955302E-2</c:v>
                </c:pt>
                <c:pt idx="3006">
                  <c:v>8.9056812685345803E-3</c:v>
                </c:pt>
                <c:pt idx="3007">
                  <c:v>6.5902041386565302E-2</c:v>
                </c:pt>
                <c:pt idx="3008">
                  <c:v>9.4993933530754301E-3</c:v>
                </c:pt>
                <c:pt idx="3009">
                  <c:v>2.8498180059015402E-2</c:v>
                </c:pt>
                <c:pt idx="3010">
                  <c:v>0.17039536826976201</c:v>
                </c:pt>
                <c:pt idx="3011">
                  <c:v>1.8405074621399099E-2</c:v>
                </c:pt>
                <c:pt idx="3012">
                  <c:v>8.4900828092505196E-2</c:v>
                </c:pt>
                <c:pt idx="3013">
                  <c:v>8.4900828092505196E-2</c:v>
                </c:pt>
                <c:pt idx="3014">
                  <c:v>9.4993933528644998E-3</c:v>
                </c:pt>
                <c:pt idx="3015">
                  <c:v>2.79044679744745E-2</c:v>
                </c:pt>
                <c:pt idx="3016">
                  <c:v>1.0093105437616301E-2</c:v>
                </c:pt>
                <c:pt idx="3017">
                  <c:v>1.0093105437616301E-2</c:v>
                </c:pt>
                <c:pt idx="3018">
                  <c:v>8.9056812683236501E-3</c:v>
                </c:pt>
                <c:pt idx="3019">
                  <c:v>8.9056812683236501E-3</c:v>
                </c:pt>
                <c:pt idx="3020">
                  <c:v>2.8498180059226299E-2</c:v>
                </c:pt>
                <c:pt idx="3021">
                  <c:v>3.7997573411879898E-2</c:v>
                </c:pt>
                <c:pt idx="3022">
                  <c:v>4.7496966765166203E-2</c:v>
                </c:pt>
                <c:pt idx="3023">
                  <c:v>2.79044679744745E-2</c:v>
                </c:pt>
                <c:pt idx="3024">
                  <c:v>1.8998786706150898E-2</c:v>
                </c:pt>
                <c:pt idx="3025">
                  <c:v>2.79044679744745E-2</c:v>
                </c:pt>
                <c:pt idx="3026">
                  <c:v>9.4400221445580607E-2</c:v>
                </c:pt>
                <c:pt idx="3027">
                  <c:v>9.3806509361039805E-2</c:v>
                </c:pt>
                <c:pt idx="3028">
                  <c:v>0.122304689420055</c:v>
                </c:pt>
                <c:pt idx="3029">
                  <c:v>4.6903254680414397E-2</c:v>
                </c:pt>
                <c:pt idx="3030">
                  <c:v>7.5401434739429798E-2</c:v>
                </c:pt>
                <c:pt idx="3031">
                  <c:v>0</c:v>
                </c:pt>
                <c:pt idx="3032">
                  <c:v>1.0093105437405299E-2</c:v>
                </c:pt>
                <c:pt idx="3033">
                  <c:v>2.8498180059015402E-2</c:v>
                </c:pt>
                <c:pt idx="3034">
                  <c:v>0</c:v>
                </c:pt>
                <c:pt idx="3035">
                  <c:v>8.4900828092505196E-2</c:v>
                </c:pt>
                <c:pt idx="3036">
                  <c:v>2.8498180059015402E-2</c:v>
                </c:pt>
                <c:pt idx="3037">
                  <c:v>4.6903254680414397E-2</c:v>
                </c:pt>
                <c:pt idx="3038">
                  <c:v>0.103305902713904</c:v>
                </c:pt>
                <c:pt idx="3039">
                  <c:v>4.6903254680414397E-2</c:v>
                </c:pt>
                <c:pt idx="3040">
                  <c:v>9.4400221445580607E-2</c:v>
                </c:pt>
                <c:pt idx="3041">
                  <c:v>9.4993933528644998E-3</c:v>
                </c:pt>
                <c:pt idx="3042">
                  <c:v>4.6903254680625402E-2</c:v>
                </c:pt>
                <c:pt idx="3043">
                  <c:v>8.4900828092505196E-2</c:v>
                </c:pt>
                <c:pt idx="3044">
                  <c:v>7.5401434739429798E-2</c:v>
                </c:pt>
                <c:pt idx="3045">
                  <c:v>8.4900828092716193E-2</c:v>
                </c:pt>
                <c:pt idx="3046">
                  <c:v>5.6402648033489898E-2</c:v>
                </c:pt>
                <c:pt idx="3047">
                  <c:v>3.7997573412090799E-2</c:v>
                </c:pt>
                <c:pt idx="3048">
                  <c:v>3.7997573412090799E-2</c:v>
                </c:pt>
                <c:pt idx="3049">
                  <c:v>5.6402648033489898E-2</c:v>
                </c:pt>
                <c:pt idx="3050">
                  <c:v>3.7403861327339E-2</c:v>
                </c:pt>
                <c:pt idx="3051">
                  <c:v>1.8998786706150898E-2</c:v>
                </c:pt>
                <c:pt idx="3052">
                  <c:v>3.74038613275499E-2</c:v>
                </c:pt>
                <c:pt idx="3053">
                  <c:v>1.8405074621399099E-2</c:v>
                </c:pt>
                <c:pt idx="3054">
                  <c:v>8.9056812683236501E-3</c:v>
                </c:pt>
                <c:pt idx="3055">
                  <c:v>3.7997573412090799E-2</c:v>
                </c:pt>
                <c:pt idx="3056">
                  <c:v>9.4993933530754301E-3</c:v>
                </c:pt>
                <c:pt idx="3057">
                  <c:v>3.7997573412090799E-2</c:v>
                </c:pt>
                <c:pt idx="3058">
                  <c:v>2.79044679744745E-2</c:v>
                </c:pt>
                <c:pt idx="3059">
                  <c:v>9.4400221445580607E-2</c:v>
                </c:pt>
                <c:pt idx="3060">
                  <c:v>1.8405074621399099E-2</c:v>
                </c:pt>
                <c:pt idx="3061">
                  <c:v>1.0093105437616301E-2</c:v>
                </c:pt>
                <c:pt idx="3062">
                  <c:v>2.79044679744745E-2</c:v>
                </c:pt>
                <c:pt idx="3063">
                  <c:v>5.6402648033489898E-2</c:v>
                </c:pt>
                <c:pt idx="3064">
                  <c:v>9.4993933530754301E-3</c:v>
                </c:pt>
                <c:pt idx="3065">
                  <c:v>5.6996360118030699E-2</c:v>
                </c:pt>
                <c:pt idx="3066">
                  <c:v>1.0093105437616301E-2</c:v>
                </c:pt>
                <c:pt idx="3067">
                  <c:v>1.0093105437616301E-2</c:v>
                </c:pt>
                <c:pt idx="3068">
                  <c:v>1.0093105437616301E-2</c:v>
                </c:pt>
                <c:pt idx="3069">
                  <c:v>1.8998786706150898E-2</c:v>
                </c:pt>
                <c:pt idx="3070">
                  <c:v>8.9056812685345803E-3</c:v>
                </c:pt>
                <c:pt idx="3071">
                  <c:v>2.7310755889933699E-2</c:v>
                </c:pt>
                <c:pt idx="3072">
                  <c:v>3.7997573412090799E-2</c:v>
                </c:pt>
                <c:pt idx="3073">
                  <c:v>2.8498180059015402E-2</c:v>
                </c:pt>
                <c:pt idx="3074">
                  <c:v>1.89987867059399E-2</c:v>
                </c:pt>
                <c:pt idx="3075">
                  <c:v>1.89987867059399E-2</c:v>
                </c:pt>
                <c:pt idx="3076">
                  <c:v>0</c:v>
                </c:pt>
                <c:pt idx="3077">
                  <c:v>0</c:v>
                </c:pt>
                <c:pt idx="3078">
                  <c:v>1.8405074621399099E-2</c:v>
                </c:pt>
                <c:pt idx="3079">
                  <c:v>1.8405074621399099E-2</c:v>
                </c:pt>
                <c:pt idx="3080">
                  <c:v>2.8498180059015402E-2</c:v>
                </c:pt>
                <c:pt idx="3081">
                  <c:v>1.89987867059399E-2</c:v>
                </c:pt>
                <c:pt idx="3082">
                  <c:v>4.6903254680625402E-2</c:v>
                </c:pt>
                <c:pt idx="3083">
                  <c:v>9.4993933530754301E-3</c:v>
                </c:pt>
                <c:pt idx="3084">
                  <c:v>0</c:v>
                </c:pt>
                <c:pt idx="3085">
                  <c:v>8.9056812683236501E-3</c:v>
                </c:pt>
                <c:pt idx="3086">
                  <c:v>2.8498180059015402E-2</c:v>
                </c:pt>
                <c:pt idx="3087">
                  <c:v>0</c:v>
                </c:pt>
                <c:pt idx="3088">
                  <c:v>9.4993933530754301E-3</c:v>
                </c:pt>
                <c:pt idx="3089">
                  <c:v>9.4993933530754301E-3</c:v>
                </c:pt>
                <c:pt idx="3090">
                  <c:v>1.8405074621399099E-2</c:v>
                </c:pt>
                <c:pt idx="3091">
                  <c:v>2.79044679744745E-2</c:v>
                </c:pt>
                <c:pt idx="3092">
                  <c:v>0</c:v>
                </c:pt>
                <c:pt idx="3093">
                  <c:v>6.5902041386565302E-2</c:v>
                </c:pt>
                <c:pt idx="3094">
                  <c:v>9.4993933528644998E-3</c:v>
                </c:pt>
                <c:pt idx="3095">
                  <c:v>1.8405074621399099E-2</c:v>
                </c:pt>
                <c:pt idx="3096">
                  <c:v>1.8405074621399099E-2</c:v>
                </c:pt>
                <c:pt idx="3097">
                  <c:v>0</c:v>
                </c:pt>
                <c:pt idx="3098">
                  <c:v>9.4993933528644998E-3</c:v>
                </c:pt>
                <c:pt idx="3099">
                  <c:v>6.6495753471106103E-2</c:v>
                </c:pt>
                <c:pt idx="3100">
                  <c:v>2.8498180059015402E-2</c:v>
                </c:pt>
                <c:pt idx="3101">
                  <c:v>2.8498180059015402E-2</c:v>
                </c:pt>
                <c:pt idx="3102">
                  <c:v>8.4900828092716193E-2</c:v>
                </c:pt>
                <c:pt idx="3103">
                  <c:v>8.4900828092716193E-2</c:v>
                </c:pt>
                <c:pt idx="3104">
                  <c:v>3.7403861327339E-2</c:v>
                </c:pt>
                <c:pt idx="3105">
                  <c:v>3.7403861327339E-2</c:v>
                </c:pt>
                <c:pt idx="3106">
                  <c:v>8.9056812683236501E-3</c:v>
                </c:pt>
                <c:pt idx="3107">
                  <c:v>4.7496966765166203E-2</c:v>
                </c:pt>
                <c:pt idx="3108">
                  <c:v>7.59951468239706E-2</c:v>
                </c:pt>
                <c:pt idx="3109">
                  <c:v>0</c:v>
                </c:pt>
                <c:pt idx="3110">
                  <c:v>1.9592498790480799E-2</c:v>
                </c:pt>
                <c:pt idx="3111">
                  <c:v>9.4993933530754301E-3</c:v>
                </c:pt>
                <c:pt idx="3112">
                  <c:v>1.0093105437405299E-2</c:v>
                </c:pt>
                <c:pt idx="3113">
                  <c:v>4.8090678849496103E-2</c:v>
                </c:pt>
                <c:pt idx="3114">
                  <c:v>3.74038613275499E-2</c:v>
                </c:pt>
                <c:pt idx="3115">
                  <c:v>9.4993933530754301E-3</c:v>
                </c:pt>
                <c:pt idx="3116">
                  <c:v>6.5902041386565302E-2</c:v>
                </c:pt>
                <c:pt idx="3117">
                  <c:v>5.6996360118030699E-2</c:v>
                </c:pt>
                <c:pt idx="3118">
                  <c:v>5.6402648033489898E-2</c:v>
                </c:pt>
                <c:pt idx="3119">
                  <c:v>6.5902041386565302E-2</c:v>
                </c:pt>
                <c:pt idx="3120">
                  <c:v>3.7997573412090799E-2</c:v>
                </c:pt>
                <c:pt idx="3121">
                  <c:v>8.9056812685345803E-3</c:v>
                </c:pt>
                <c:pt idx="3122">
                  <c:v>1.89987867059399E-2</c:v>
                </c:pt>
                <c:pt idx="3123">
                  <c:v>5.6402648033489898E-2</c:v>
                </c:pt>
                <c:pt idx="3124">
                  <c:v>4.6903254680414397E-2</c:v>
                </c:pt>
                <c:pt idx="3125">
                  <c:v>2.8498180059015402E-2</c:v>
                </c:pt>
                <c:pt idx="3126">
                  <c:v>1.89987867059399E-2</c:v>
                </c:pt>
                <c:pt idx="3127">
                  <c:v>1.89987867059399E-2</c:v>
                </c:pt>
                <c:pt idx="3128">
                  <c:v>7.5401434739429798E-2</c:v>
                </c:pt>
                <c:pt idx="3129">
                  <c:v>0.103899614798656</c:v>
                </c:pt>
                <c:pt idx="3130">
                  <c:v>9.4400221445580607E-2</c:v>
                </c:pt>
                <c:pt idx="3131">
                  <c:v>0</c:v>
                </c:pt>
                <c:pt idx="3132">
                  <c:v>6.5902041386565302E-2</c:v>
                </c:pt>
                <c:pt idx="3133">
                  <c:v>2.8498180059015402E-2</c:v>
                </c:pt>
                <c:pt idx="3134">
                  <c:v>0</c:v>
                </c:pt>
                <c:pt idx="3135">
                  <c:v>3.74038613275499E-2</c:v>
                </c:pt>
                <c:pt idx="3136">
                  <c:v>4.6903254680414397E-2</c:v>
                </c:pt>
                <c:pt idx="3137">
                  <c:v>9.4993933528644998E-3</c:v>
                </c:pt>
                <c:pt idx="3138">
                  <c:v>1.8998786706150898E-2</c:v>
                </c:pt>
                <c:pt idx="3139">
                  <c:v>3.7997573412090799E-2</c:v>
                </c:pt>
                <c:pt idx="3140">
                  <c:v>1.8998786706150898E-2</c:v>
                </c:pt>
                <c:pt idx="3141">
                  <c:v>8.9056812683236501E-3</c:v>
                </c:pt>
                <c:pt idx="3142">
                  <c:v>3.74038613275499E-2</c:v>
                </c:pt>
                <c:pt idx="3143">
                  <c:v>9.4993933530754301E-3</c:v>
                </c:pt>
                <c:pt idx="3144">
                  <c:v>4.7496966764955302E-2</c:v>
                </c:pt>
                <c:pt idx="3145">
                  <c:v>4.7496966764955302E-2</c:v>
                </c:pt>
                <c:pt idx="3146">
                  <c:v>6.5902041386565302E-2</c:v>
                </c:pt>
                <c:pt idx="3147">
                  <c:v>1.89987867059399E-2</c:v>
                </c:pt>
                <c:pt idx="3148">
                  <c:v>0</c:v>
                </c:pt>
                <c:pt idx="3149">
                  <c:v>0</c:v>
                </c:pt>
                <c:pt idx="3150">
                  <c:v>0</c:v>
                </c:pt>
                <c:pt idx="3151">
                  <c:v>1.840507462161E-2</c:v>
                </c:pt>
                <c:pt idx="3152">
                  <c:v>2.8498180059015402E-2</c:v>
                </c:pt>
                <c:pt idx="3153">
                  <c:v>1.89987867059399E-2</c:v>
                </c:pt>
                <c:pt idx="3154">
                  <c:v>3.74038613275499E-2</c:v>
                </c:pt>
                <c:pt idx="3155">
                  <c:v>8.9056812685345803E-3</c:v>
                </c:pt>
                <c:pt idx="3156">
                  <c:v>9.4993933528644998E-3</c:v>
                </c:pt>
                <c:pt idx="3157">
                  <c:v>0</c:v>
                </c:pt>
                <c:pt idx="3158">
                  <c:v>6.5902041386354401E-2</c:v>
                </c:pt>
                <c:pt idx="3159">
                  <c:v>9.4993933528644998E-3</c:v>
                </c:pt>
                <c:pt idx="3160">
                  <c:v>1.8998786706150898E-2</c:v>
                </c:pt>
                <c:pt idx="3161">
                  <c:v>2.79044679744745E-2</c:v>
                </c:pt>
                <c:pt idx="3162">
                  <c:v>8.9056812685345803E-3</c:v>
                </c:pt>
                <c:pt idx="3163">
                  <c:v>2.8498180059015402E-2</c:v>
                </c:pt>
                <c:pt idx="3164">
                  <c:v>2.8498180059015402E-2</c:v>
                </c:pt>
                <c:pt idx="3165">
                  <c:v>5.6402648033489898E-2</c:v>
                </c:pt>
                <c:pt idx="3166">
                  <c:v>1.8998786706150898E-2</c:v>
                </c:pt>
                <c:pt idx="3167">
                  <c:v>9.4993933530754301E-3</c:v>
                </c:pt>
                <c:pt idx="3168">
                  <c:v>1.89987867059399E-2</c:v>
                </c:pt>
                <c:pt idx="3169">
                  <c:v>0</c:v>
                </c:pt>
                <c:pt idx="3170">
                  <c:v>5.6402648033489898E-2</c:v>
                </c:pt>
                <c:pt idx="3171">
                  <c:v>1.0093105437616301E-2</c:v>
                </c:pt>
                <c:pt idx="3172">
                  <c:v>1.8998786706150898E-2</c:v>
                </c:pt>
                <c:pt idx="3173">
                  <c:v>1.89987867059399E-2</c:v>
                </c:pt>
                <c:pt idx="3174">
                  <c:v>1.8998786706150898E-2</c:v>
                </c:pt>
                <c:pt idx="3175">
                  <c:v>1.89987867059399E-2</c:v>
                </c:pt>
                <c:pt idx="3176">
                  <c:v>3.7997573412090799E-2</c:v>
                </c:pt>
                <c:pt idx="3177">
                  <c:v>8.9056812685345803E-3</c:v>
                </c:pt>
                <c:pt idx="3178">
                  <c:v>0</c:v>
                </c:pt>
                <c:pt idx="3179">
                  <c:v>1.89987867059399E-2</c:v>
                </c:pt>
                <c:pt idx="3180">
                  <c:v>2.8498180059015402E-2</c:v>
                </c:pt>
                <c:pt idx="3181">
                  <c:v>8.9056812685345803E-3</c:v>
                </c:pt>
                <c:pt idx="3182">
                  <c:v>1.840507462161E-2</c:v>
                </c:pt>
                <c:pt idx="3183">
                  <c:v>3.74038613275499E-2</c:v>
                </c:pt>
                <c:pt idx="3184">
                  <c:v>9.4993933530754301E-3</c:v>
                </c:pt>
                <c:pt idx="3185">
                  <c:v>1.89987867059399E-2</c:v>
                </c:pt>
                <c:pt idx="3186">
                  <c:v>0</c:v>
                </c:pt>
                <c:pt idx="3187">
                  <c:v>1.8998786706150898E-2</c:v>
                </c:pt>
                <c:pt idx="3188">
                  <c:v>3.7403861327339E-2</c:v>
                </c:pt>
                <c:pt idx="3189">
                  <c:v>3.7997573412090799E-2</c:v>
                </c:pt>
                <c:pt idx="3190">
                  <c:v>0</c:v>
                </c:pt>
                <c:pt idx="3191">
                  <c:v>9.4400221445580607E-2</c:v>
                </c:pt>
                <c:pt idx="3192">
                  <c:v>6.5902041386565302E-2</c:v>
                </c:pt>
                <c:pt idx="3193">
                  <c:v>8.4900828092716193E-2</c:v>
                </c:pt>
                <c:pt idx="3194">
                  <c:v>4.6903254680414397E-2</c:v>
                </c:pt>
                <c:pt idx="3195">
                  <c:v>2.8498180059015402E-2</c:v>
                </c:pt>
                <c:pt idx="3196">
                  <c:v>8.9056812685345803E-3</c:v>
                </c:pt>
                <c:pt idx="3197">
                  <c:v>1.840507462161E-2</c:v>
                </c:pt>
                <c:pt idx="3198">
                  <c:v>9.4993933528644998E-3</c:v>
                </c:pt>
                <c:pt idx="3199">
                  <c:v>0</c:v>
                </c:pt>
                <c:pt idx="3200">
                  <c:v>9.4993933528644998E-3</c:v>
                </c:pt>
                <c:pt idx="3201">
                  <c:v>1.89987867059399E-2</c:v>
                </c:pt>
                <c:pt idx="3202">
                  <c:v>5.6996360118030699E-2</c:v>
                </c:pt>
                <c:pt idx="3203">
                  <c:v>5.6402648033489898E-2</c:v>
                </c:pt>
                <c:pt idx="3204">
                  <c:v>1.8998786706150898E-2</c:v>
                </c:pt>
                <c:pt idx="3205">
                  <c:v>0</c:v>
                </c:pt>
                <c:pt idx="3206">
                  <c:v>1.89987867059399E-2</c:v>
                </c:pt>
                <c:pt idx="3207">
                  <c:v>2.79044679744745E-2</c:v>
                </c:pt>
                <c:pt idx="3208">
                  <c:v>9.4993933530754301E-3</c:v>
                </c:pt>
                <c:pt idx="3209">
                  <c:v>1.8998786706150898E-2</c:v>
                </c:pt>
                <c:pt idx="3210">
                  <c:v>8.9056812683236501E-3</c:v>
                </c:pt>
                <c:pt idx="3211">
                  <c:v>8.9056812683236501E-3</c:v>
                </c:pt>
                <c:pt idx="3212">
                  <c:v>1.8998786706150898E-2</c:v>
                </c:pt>
                <c:pt idx="3213">
                  <c:v>2.79044679744745E-2</c:v>
                </c:pt>
                <c:pt idx="3214">
                  <c:v>1.9592498790480799E-2</c:v>
                </c:pt>
                <c:pt idx="3215">
                  <c:v>2.8498180059226299E-2</c:v>
                </c:pt>
                <c:pt idx="3216">
                  <c:v>1.8405074621399099E-2</c:v>
                </c:pt>
                <c:pt idx="3217">
                  <c:v>0</c:v>
                </c:pt>
                <c:pt idx="3218">
                  <c:v>9.4993933530754301E-3</c:v>
                </c:pt>
                <c:pt idx="3219">
                  <c:v>8.9056812683236501E-3</c:v>
                </c:pt>
                <c:pt idx="3220">
                  <c:v>1.9592498790691699E-2</c:v>
                </c:pt>
                <c:pt idx="3221">
                  <c:v>3.7997573412090799E-2</c:v>
                </c:pt>
                <c:pt idx="3222">
                  <c:v>3.7997573412090799E-2</c:v>
                </c:pt>
                <c:pt idx="3223">
                  <c:v>0</c:v>
                </c:pt>
                <c:pt idx="3224">
                  <c:v>1.8405074621399099E-2</c:v>
                </c:pt>
                <c:pt idx="3225">
                  <c:v>6.5308329301813503E-2</c:v>
                </c:pt>
                <c:pt idx="3226">
                  <c:v>2.8498180059226299E-2</c:v>
                </c:pt>
                <c:pt idx="3227">
                  <c:v>8.9056812685345803E-3</c:v>
                </c:pt>
                <c:pt idx="3228">
                  <c:v>0</c:v>
                </c:pt>
                <c:pt idx="3229">
                  <c:v>3.74038613275499E-2</c:v>
                </c:pt>
                <c:pt idx="3230">
                  <c:v>3.7997573411879898E-2</c:v>
                </c:pt>
                <c:pt idx="3231">
                  <c:v>0</c:v>
                </c:pt>
                <c:pt idx="3232">
                  <c:v>8.9056812685345803E-3</c:v>
                </c:pt>
                <c:pt idx="3233">
                  <c:v>0</c:v>
                </c:pt>
                <c:pt idx="3234">
                  <c:v>8.9056812685345803E-3</c:v>
                </c:pt>
                <c:pt idx="3235">
                  <c:v>8.9056812685345803E-3</c:v>
                </c:pt>
                <c:pt idx="3236">
                  <c:v>9.4993933530754301E-3</c:v>
                </c:pt>
                <c:pt idx="3237">
                  <c:v>2.8498180059015402E-2</c:v>
                </c:pt>
                <c:pt idx="3238">
                  <c:v>2.8498180059015402E-2</c:v>
                </c:pt>
                <c:pt idx="3239">
                  <c:v>1.89987867059399E-2</c:v>
                </c:pt>
                <c:pt idx="3240">
                  <c:v>1.840507462161E-2</c:v>
                </c:pt>
                <c:pt idx="3241">
                  <c:v>1.9592498790480799E-2</c:v>
                </c:pt>
                <c:pt idx="3242">
                  <c:v>6.5308329302024404E-2</c:v>
                </c:pt>
                <c:pt idx="3243">
                  <c:v>4.6903254680414397E-2</c:v>
                </c:pt>
                <c:pt idx="3244">
                  <c:v>0</c:v>
                </c:pt>
                <c:pt idx="3245">
                  <c:v>8.9056812683236501E-3</c:v>
                </c:pt>
                <c:pt idx="3246">
                  <c:v>1.0093105437616301E-2</c:v>
                </c:pt>
                <c:pt idx="3247">
                  <c:v>3.7997573412090799E-2</c:v>
                </c:pt>
                <c:pt idx="3248">
                  <c:v>1.9592498790691699E-2</c:v>
                </c:pt>
                <c:pt idx="3249">
                  <c:v>2.8498180059015402E-2</c:v>
                </c:pt>
                <c:pt idx="3250">
                  <c:v>0</c:v>
                </c:pt>
                <c:pt idx="3251">
                  <c:v>3.74038613275499E-2</c:v>
                </c:pt>
                <c:pt idx="3252">
                  <c:v>3.74038613275499E-2</c:v>
                </c:pt>
                <c:pt idx="3253">
                  <c:v>2.8498180059015402E-2</c:v>
                </c:pt>
                <c:pt idx="3254">
                  <c:v>2.8498180059015402E-2</c:v>
                </c:pt>
                <c:pt idx="3255">
                  <c:v>4.8090678849707101E-2</c:v>
                </c:pt>
                <c:pt idx="3256">
                  <c:v>3.74038613275499E-2</c:v>
                </c:pt>
                <c:pt idx="3257">
                  <c:v>4.6903254680414397E-2</c:v>
                </c:pt>
                <c:pt idx="3258">
                  <c:v>8.9056812685345803E-3</c:v>
                </c:pt>
                <c:pt idx="3259">
                  <c:v>9.3806509361039805E-2</c:v>
                </c:pt>
                <c:pt idx="3260">
                  <c:v>5.6996360118030699E-2</c:v>
                </c:pt>
                <c:pt idx="3261">
                  <c:v>4.6903254680414397E-2</c:v>
                </c:pt>
                <c:pt idx="3262">
                  <c:v>0</c:v>
                </c:pt>
                <c:pt idx="3263">
                  <c:v>2.7310755889933699E-2</c:v>
                </c:pt>
                <c:pt idx="3264">
                  <c:v>0.15080286947907001</c:v>
                </c:pt>
                <c:pt idx="3265">
                  <c:v>9.4993933530754301E-3</c:v>
                </c:pt>
                <c:pt idx="3266">
                  <c:v>4.7496966764955302E-2</c:v>
                </c:pt>
                <c:pt idx="3267">
                  <c:v>2.8498180059015402E-2</c:v>
                </c:pt>
                <c:pt idx="3268">
                  <c:v>2.8498180059015402E-2</c:v>
                </c:pt>
                <c:pt idx="3269">
                  <c:v>7.5401434739640699E-2</c:v>
                </c:pt>
                <c:pt idx="3270">
                  <c:v>2.8498180059226299E-2</c:v>
                </c:pt>
                <c:pt idx="3271">
                  <c:v>8.9056812683236501E-3</c:v>
                </c:pt>
                <c:pt idx="3272">
                  <c:v>5.5808935948949E-2</c:v>
                </c:pt>
                <c:pt idx="3273">
                  <c:v>8.9056812685345803E-3</c:v>
                </c:pt>
                <c:pt idx="3274">
                  <c:v>6.6495753471106103E-2</c:v>
                </c:pt>
                <c:pt idx="3275">
                  <c:v>0.113399008151732</c:v>
                </c:pt>
                <c:pt idx="3276">
                  <c:v>6.5308329302024404E-2</c:v>
                </c:pt>
                <c:pt idx="3277">
                  <c:v>2.8498180059015402E-2</c:v>
                </c:pt>
                <c:pt idx="3278">
                  <c:v>6.5902041386565302E-2</c:v>
                </c:pt>
                <c:pt idx="3279">
                  <c:v>4.6903254680414397E-2</c:v>
                </c:pt>
                <c:pt idx="3280">
                  <c:v>5.6402648033489898E-2</c:v>
                </c:pt>
                <c:pt idx="3281">
                  <c:v>8.5494540177256995E-2</c:v>
                </c:pt>
                <c:pt idx="3282">
                  <c:v>2.8498180059226299E-2</c:v>
                </c:pt>
                <c:pt idx="3283">
                  <c:v>1.89987867059399E-2</c:v>
                </c:pt>
                <c:pt idx="3284">
                  <c:v>4.7496966765166203E-2</c:v>
                </c:pt>
                <c:pt idx="3285">
                  <c:v>1.8405074621399099E-2</c:v>
                </c:pt>
                <c:pt idx="3286">
                  <c:v>9.4993933530754301E-3</c:v>
                </c:pt>
                <c:pt idx="3287">
                  <c:v>3.74038613275499E-2</c:v>
                </c:pt>
                <c:pt idx="3288">
                  <c:v>1.89987867059399E-2</c:v>
                </c:pt>
                <c:pt idx="3289">
                  <c:v>4.7496966765166203E-2</c:v>
                </c:pt>
                <c:pt idx="3290">
                  <c:v>9.4993933530121505E-2</c:v>
                </c:pt>
                <c:pt idx="3291">
                  <c:v>1.9592498790480799E-2</c:v>
                </c:pt>
                <c:pt idx="3292">
                  <c:v>5.5808935948949E-2</c:v>
                </c:pt>
                <c:pt idx="3293">
                  <c:v>6.5902041386565302E-2</c:v>
                </c:pt>
                <c:pt idx="3294">
                  <c:v>1.8405074621399099E-2</c:v>
                </c:pt>
                <c:pt idx="3295">
                  <c:v>0.103899614798656</c:v>
                </c:pt>
                <c:pt idx="3296">
                  <c:v>4.6903254680414397E-2</c:v>
                </c:pt>
                <c:pt idx="3297">
                  <c:v>3.74038613275499E-2</c:v>
                </c:pt>
                <c:pt idx="3298">
                  <c:v>8.9056812685345803E-3</c:v>
                </c:pt>
                <c:pt idx="3299">
                  <c:v>5.6402648033489898E-2</c:v>
                </c:pt>
                <c:pt idx="3300">
                  <c:v>9.4993933530754301E-3</c:v>
                </c:pt>
                <c:pt idx="3301">
                  <c:v>8.5494540177046094E-2</c:v>
                </c:pt>
                <c:pt idx="3302">
                  <c:v>6.5902041386565302E-2</c:v>
                </c:pt>
                <c:pt idx="3303">
                  <c:v>0</c:v>
                </c:pt>
                <c:pt idx="3304">
                  <c:v>7.5401434739429798E-2</c:v>
                </c:pt>
                <c:pt idx="3305">
                  <c:v>4.7496966765166203E-2</c:v>
                </c:pt>
                <c:pt idx="3306">
                  <c:v>8.4900828092505196E-2</c:v>
                </c:pt>
                <c:pt idx="3307">
                  <c:v>1.89987867059399E-2</c:v>
                </c:pt>
                <c:pt idx="3308">
                  <c:v>7.5401434739640699E-2</c:v>
                </c:pt>
                <c:pt idx="3309">
                  <c:v>4.7496966765166203E-2</c:v>
                </c:pt>
                <c:pt idx="3310">
                  <c:v>4.6903254680414397E-2</c:v>
                </c:pt>
                <c:pt idx="3311">
                  <c:v>8.4900828092505196E-2</c:v>
                </c:pt>
                <c:pt idx="3312">
                  <c:v>2.8498180059015402E-2</c:v>
                </c:pt>
                <c:pt idx="3313">
                  <c:v>9.4993933530121505E-2</c:v>
                </c:pt>
                <c:pt idx="3314">
                  <c:v>6.6495753471106103E-2</c:v>
                </c:pt>
                <c:pt idx="3315">
                  <c:v>4.6903254680414397E-2</c:v>
                </c:pt>
                <c:pt idx="3316">
                  <c:v>0.113399008151732</c:v>
                </c:pt>
                <c:pt idx="3317">
                  <c:v>6.5902041386565302E-2</c:v>
                </c:pt>
                <c:pt idx="3318">
                  <c:v>9.4400221445580607E-2</c:v>
                </c:pt>
                <c:pt idx="3319">
                  <c:v>8.4900828092505196E-2</c:v>
                </c:pt>
                <c:pt idx="3320">
                  <c:v>9.4993933530754301E-3</c:v>
                </c:pt>
                <c:pt idx="3321">
                  <c:v>2.8498180059015402E-2</c:v>
                </c:pt>
                <c:pt idx="3322">
                  <c:v>2.8498180059015402E-2</c:v>
                </c:pt>
                <c:pt idx="3323">
                  <c:v>2.79044679744745E-2</c:v>
                </c:pt>
                <c:pt idx="3324">
                  <c:v>2.79044679744745E-2</c:v>
                </c:pt>
                <c:pt idx="3325">
                  <c:v>1.89987867059399E-2</c:v>
                </c:pt>
                <c:pt idx="3326">
                  <c:v>9.4993933530754301E-3</c:v>
                </c:pt>
                <c:pt idx="3327">
                  <c:v>9.4993933530754301E-3</c:v>
                </c:pt>
                <c:pt idx="3328">
                  <c:v>9.4993933530754301E-3</c:v>
                </c:pt>
                <c:pt idx="3329">
                  <c:v>9.4993933530754301E-3</c:v>
                </c:pt>
                <c:pt idx="3330">
                  <c:v>4.7496966765166203E-2</c:v>
                </c:pt>
                <c:pt idx="3331">
                  <c:v>1.89987867059399E-2</c:v>
                </c:pt>
                <c:pt idx="3332">
                  <c:v>5.6402648033489898E-2</c:v>
                </c:pt>
                <c:pt idx="3333">
                  <c:v>3.74038613275499E-2</c:v>
                </c:pt>
                <c:pt idx="3334">
                  <c:v>4.6903254680414397E-2</c:v>
                </c:pt>
                <c:pt idx="3335">
                  <c:v>4.7496966765166203E-2</c:v>
                </c:pt>
                <c:pt idx="3336">
                  <c:v>9.4993933530754301E-3</c:v>
                </c:pt>
                <c:pt idx="3337">
                  <c:v>1.8998786706150898E-2</c:v>
                </c:pt>
                <c:pt idx="3338">
                  <c:v>1.8998786706150898E-2</c:v>
                </c:pt>
                <c:pt idx="3339">
                  <c:v>2.8498180059226299E-2</c:v>
                </c:pt>
                <c:pt idx="3340">
                  <c:v>0</c:v>
                </c:pt>
                <c:pt idx="3341">
                  <c:v>2.8498180059226299E-2</c:v>
                </c:pt>
                <c:pt idx="3342">
                  <c:v>0</c:v>
                </c:pt>
                <c:pt idx="3343">
                  <c:v>5.69963601182416E-2</c:v>
                </c:pt>
                <c:pt idx="3344">
                  <c:v>6.5902041386565302E-2</c:v>
                </c:pt>
                <c:pt idx="3345">
                  <c:v>4.7496966765166203E-2</c:v>
                </c:pt>
                <c:pt idx="3346">
                  <c:v>1.89987867059399E-2</c:v>
                </c:pt>
                <c:pt idx="3347">
                  <c:v>2.8498180059015402E-2</c:v>
                </c:pt>
                <c:pt idx="3348">
                  <c:v>1.89987867059399E-2</c:v>
                </c:pt>
                <c:pt idx="3349">
                  <c:v>9.4993933530754301E-3</c:v>
                </c:pt>
                <c:pt idx="3350">
                  <c:v>0</c:v>
                </c:pt>
                <c:pt idx="3351">
                  <c:v>1.8998786706150898E-2</c:v>
                </c:pt>
                <c:pt idx="3352">
                  <c:v>3.7403861327339E-2</c:v>
                </c:pt>
                <c:pt idx="3353">
                  <c:v>9.4993933528644998E-3</c:v>
                </c:pt>
                <c:pt idx="3354">
                  <c:v>2.8498180059015402E-2</c:v>
                </c:pt>
                <c:pt idx="3355">
                  <c:v>7.5401434739429798E-2</c:v>
                </c:pt>
                <c:pt idx="3356">
                  <c:v>9.4993933530754301E-3</c:v>
                </c:pt>
                <c:pt idx="3357">
                  <c:v>1.89987867059399E-2</c:v>
                </c:pt>
                <c:pt idx="3358">
                  <c:v>9.4993933530754301E-3</c:v>
                </c:pt>
                <c:pt idx="3359">
                  <c:v>0</c:v>
                </c:pt>
                <c:pt idx="3360">
                  <c:v>3.7403861327339E-2</c:v>
                </c:pt>
                <c:pt idx="3361">
                  <c:v>3.7403861327339E-2</c:v>
                </c:pt>
                <c:pt idx="3362">
                  <c:v>5.69963601182416E-2</c:v>
                </c:pt>
                <c:pt idx="3363">
                  <c:v>2.79044679744745E-2</c:v>
                </c:pt>
                <c:pt idx="3364">
                  <c:v>5.6402648033700799E-2</c:v>
                </c:pt>
                <c:pt idx="3365">
                  <c:v>0</c:v>
                </c:pt>
                <c:pt idx="3366">
                  <c:v>3.7997573412090799E-2</c:v>
                </c:pt>
                <c:pt idx="3367">
                  <c:v>0</c:v>
                </c:pt>
                <c:pt idx="3368">
                  <c:v>3.74038613275499E-2</c:v>
                </c:pt>
                <c:pt idx="3369">
                  <c:v>3.7997573412090799E-2</c:v>
                </c:pt>
                <c:pt idx="3370">
                  <c:v>9.4993933530754301E-3</c:v>
                </c:pt>
                <c:pt idx="3371">
                  <c:v>9.4993933530754301E-3</c:v>
                </c:pt>
                <c:pt idx="3372">
                  <c:v>3.7997573412090799E-2</c:v>
                </c:pt>
                <c:pt idx="3373">
                  <c:v>6.5902041386565302E-2</c:v>
                </c:pt>
                <c:pt idx="3374">
                  <c:v>5.5808935948949E-2</c:v>
                </c:pt>
                <c:pt idx="3375">
                  <c:v>1.0093105437616301E-2</c:v>
                </c:pt>
                <c:pt idx="3376">
                  <c:v>2.8498180059015402E-2</c:v>
                </c:pt>
                <c:pt idx="3377">
                  <c:v>9.4993933530754301E-3</c:v>
                </c:pt>
                <c:pt idx="3378">
                  <c:v>6.5902041386565302E-2</c:v>
                </c:pt>
                <c:pt idx="3379">
                  <c:v>9.4993933528644998E-3</c:v>
                </c:pt>
                <c:pt idx="3380">
                  <c:v>4.6903254680625402E-2</c:v>
                </c:pt>
                <c:pt idx="3381">
                  <c:v>2.79044679744745E-2</c:v>
                </c:pt>
                <c:pt idx="3382">
                  <c:v>1.8998786706150898E-2</c:v>
                </c:pt>
                <c:pt idx="3383">
                  <c:v>7.5401434739640699E-2</c:v>
                </c:pt>
                <c:pt idx="3384">
                  <c:v>0</c:v>
                </c:pt>
                <c:pt idx="3385">
                  <c:v>0</c:v>
                </c:pt>
                <c:pt idx="3386">
                  <c:v>0</c:v>
                </c:pt>
                <c:pt idx="3387">
                  <c:v>1.8405074621399099E-2</c:v>
                </c:pt>
                <c:pt idx="3388">
                  <c:v>9.3806509360828905E-2</c:v>
                </c:pt>
                <c:pt idx="3389">
                  <c:v>3.7997573411879898E-2</c:v>
                </c:pt>
                <c:pt idx="3390">
                  <c:v>3.74038613275499E-2</c:v>
                </c:pt>
                <c:pt idx="3391">
                  <c:v>3.7997573412090799E-2</c:v>
                </c:pt>
                <c:pt idx="3392">
                  <c:v>3.7997573412090799E-2</c:v>
                </c:pt>
                <c:pt idx="3393">
                  <c:v>8.9056812683236501E-3</c:v>
                </c:pt>
                <c:pt idx="3394">
                  <c:v>7.5401434739640699E-2</c:v>
                </c:pt>
                <c:pt idx="3395">
                  <c:v>1.9592498790691699E-2</c:v>
                </c:pt>
                <c:pt idx="3396">
                  <c:v>4.6903254680625402E-2</c:v>
                </c:pt>
                <c:pt idx="3397">
                  <c:v>5.5808935948949E-2</c:v>
                </c:pt>
                <c:pt idx="3398">
                  <c:v>0</c:v>
                </c:pt>
                <c:pt idx="3399">
                  <c:v>0</c:v>
                </c:pt>
                <c:pt idx="3400">
                  <c:v>2.8498180059015402E-2</c:v>
                </c:pt>
                <c:pt idx="3401">
                  <c:v>2.8498180059015402E-2</c:v>
                </c:pt>
                <c:pt idx="3402">
                  <c:v>8.5494540177046094E-2</c:v>
                </c:pt>
                <c:pt idx="3403">
                  <c:v>3.7403861327339E-2</c:v>
                </c:pt>
                <c:pt idx="3404">
                  <c:v>3.85912854966316E-2</c:v>
                </c:pt>
                <c:pt idx="3405">
                  <c:v>3.85912854966316E-2</c:v>
                </c:pt>
                <c:pt idx="3406">
                  <c:v>6.5308329301813503E-2</c:v>
                </c:pt>
                <c:pt idx="3407">
                  <c:v>2.79044679744745E-2</c:v>
                </c:pt>
                <c:pt idx="3408">
                  <c:v>7.59951468239706E-2</c:v>
                </c:pt>
                <c:pt idx="3409">
                  <c:v>9.4400221445580607E-2</c:v>
                </c:pt>
                <c:pt idx="3410">
                  <c:v>0.122304689420055</c:v>
                </c:pt>
                <c:pt idx="3411">
                  <c:v>0.102712190629574</c:v>
                </c:pt>
                <c:pt idx="3412">
                  <c:v>6.6495753471106103E-2</c:v>
                </c:pt>
                <c:pt idx="3413">
                  <c:v>3.7997573412090799E-2</c:v>
                </c:pt>
                <c:pt idx="3414">
                  <c:v>9.4993933530754301E-3</c:v>
                </c:pt>
                <c:pt idx="3415">
                  <c:v>0</c:v>
                </c:pt>
                <c:pt idx="3416">
                  <c:v>0.113399008151732</c:v>
                </c:pt>
                <c:pt idx="3417">
                  <c:v>6.5308329302024404E-2</c:v>
                </c:pt>
                <c:pt idx="3418">
                  <c:v>2.79044679744745E-2</c:v>
                </c:pt>
                <c:pt idx="3419">
                  <c:v>2.8498180059226299E-2</c:v>
                </c:pt>
                <c:pt idx="3420">
                  <c:v>2.8498180059226299E-2</c:v>
                </c:pt>
                <c:pt idx="3421">
                  <c:v>1.0093105437616301E-2</c:v>
                </c:pt>
                <c:pt idx="3422">
                  <c:v>1.0093105437616301E-2</c:v>
                </c:pt>
                <c:pt idx="3423">
                  <c:v>1.8405074621399099E-2</c:v>
                </c:pt>
                <c:pt idx="3424">
                  <c:v>8.9056812685345803E-3</c:v>
                </c:pt>
                <c:pt idx="3425">
                  <c:v>9.4993933528644998E-3</c:v>
                </c:pt>
                <c:pt idx="3426">
                  <c:v>1.8405074621399099E-2</c:v>
                </c:pt>
                <c:pt idx="3427">
                  <c:v>0</c:v>
                </c:pt>
                <c:pt idx="3428">
                  <c:v>2.8498180059015402E-2</c:v>
                </c:pt>
                <c:pt idx="3429">
                  <c:v>1.8405074621399099E-2</c:v>
                </c:pt>
                <c:pt idx="3430">
                  <c:v>4.8090678849707101E-2</c:v>
                </c:pt>
                <c:pt idx="3431">
                  <c:v>1.8405074621399099E-2</c:v>
                </c:pt>
                <c:pt idx="3432">
                  <c:v>4.7496966765166203E-2</c:v>
                </c:pt>
                <c:pt idx="3433">
                  <c:v>1.8998786706150898E-2</c:v>
                </c:pt>
                <c:pt idx="3434">
                  <c:v>5.6996360118030699E-2</c:v>
                </c:pt>
                <c:pt idx="3435">
                  <c:v>9.4993933530754301E-3</c:v>
                </c:pt>
                <c:pt idx="3436">
                  <c:v>9.4993933530754301E-3</c:v>
                </c:pt>
                <c:pt idx="3437">
                  <c:v>2.8498180059015402E-2</c:v>
                </c:pt>
                <c:pt idx="3438">
                  <c:v>2.8498180059015402E-2</c:v>
                </c:pt>
                <c:pt idx="3439">
                  <c:v>9.4993933528644998E-3</c:v>
                </c:pt>
                <c:pt idx="3440">
                  <c:v>2.8498180059015402E-2</c:v>
                </c:pt>
                <c:pt idx="3441">
                  <c:v>3.7997573412090799E-2</c:v>
                </c:pt>
                <c:pt idx="3442">
                  <c:v>1.9592498790691699E-2</c:v>
                </c:pt>
                <c:pt idx="3443">
                  <c:v>8.9056812685345803E-3</c:v>
                </c:pt>
                <c:pt idx="3444">
                  <c:v>1.9592498790480799E-2</c:v>
                </c:pt>
                <c:pt idx="3445">
                  <c:v>0</c:v>
                </c:pt>
                <c:pt idx="3446">
                  <c:v>3.7997573412090799E-2</c:v>
                </c:pt>
                <c:pt idx="3447">
                  <c:v>1.89987867059399E-2</c:v>
                </c:pt>
                <c:pt idx="3448">
                  <c:v>0</c:v>
                </c:pt>
                <c:pt idx="3449">
                  <c:v>1.8405074621399099E-2</c:v>
                </c:pt>
                <c:pt idx="3450">
                  <c:v>1.8405074621399099E-2</c:v>
                </c:pt>
                <c:pt idx="3451">
                  <c:v>8.9056812683236501E-3</c:v>
                </c:pt>
                <c:pt idx="3452">
                  <c:v>3.7403861327339E-2</c:v>
                </c:pt>
                <c:pt idx="3453">
                  <c:v>9.4993933530754301E-3</c:v>
                </c:pt>
                <c:pt idx="3454">
                  <c:v>6.5902041386565302E-2</c:v>
                </c:pt>
                <c:pt idx="3455">
                  <c:v>4.6903254680414397E-2</c:v>
                </c:pt>
                <c:pt idx="3456">
                  <c:v>1.8998786706150898E-2</c:v>
                </c:pt>
                <c:pt idx="3457">
                  <c:v>9.4993933530754301E-3</c:v>
                </c:pt>
                <c:pt idx="3458">
                  <c:v>9.4993933530754301E-3</c:v>
                </c:pt>
                <c:pt idx="3459">
                  <c:v>0</c:v>
                </c:pt>
                <c:pt idx="3460">
                  <c:v>1.89987867059399E-2</c:v>
                </c:pt>
                <c:pt idx="3461">
                  <c:v>5.6996360118030699E-2</c:v>
                </c:pt>
                <c:pt idx="3462">
                  <c:v>1.8405074621399099E-2</c:v>
                </c:pt>
                <c:pt idx="3463">
                  <c:v>3.7403861327339E-2</c:v>
                </c:pt>
                <c:pt idx="3464">
                  <c:v>9.4993933530754301E-3</c:v>
                </c:pt>
                <c:pt idx="3465">
                  <c:v>3.74038613275499E-2</c:v>
                </c:pt>
                <c:pt idx="3466">
                  <c:v>9.4993933528644998E-3</c:v>
                </c:pt>
                <c:pt idx="3467">
                  <c:v>0</c:v>
                </c:pt>
                <c:pt idx="3468">
                  <c:v>1.0093105437616301E-2</c:v>
                </c:pt>
                <c:pt idx="3469">
                  <c:v>8.9056812685345803E-3</c:v>
                </c:pt>
                <c:pt idx="3470">
                  <c:v>1.8998786706150898E-2</c:v>
                </c:pt>
                <c:pt idx="3471">
                  <c:v>4.7496966765166203E-2</c:v>
                </c:pt>
                <c:pt idx="3472">
                  <c:v>8.9056812685345803E-3</c:v>
                </c:pt>
                <c:pt idx="3473">
                  <c:v>1.9592498790480799E-2</c:v>
                </c:pt>
                <c:pt idx="3474">
                  <c:v>1.9592498790480799E-2</c:v>
                </c:pt>
                <c:pt idx="3475">
                  <c:v>0</c:v>
                </c:pt>
                <c:pt idx="3476">
                  <c:v>1.840507462161E-2</c:v>
                </c:pt>
                <c:pt idx="3477">
                  <c:v>1.89987867059399E-2</c:v>
                </c:pt>
                <c:pt idx="3478">
                  <c:v>9.4993933530754301E-3</c:v>
                </c:pt>
                <c:pt idx="3479">
                  <c:v>8.9056812683236501E-3</c:v>
                </c:pt>
                <c:pt idx="3480">
                  <c:v>2.8498180059015402E-2</c:v>
                </c:pt>
                <c:pt idx="3481">
                  <c:v>3.7997573412090799E-2</c:v>
                </c:pt>
                <c:pt idx="3482">
                  <c:v>9.4993933528644998E-3</c:v>
                </c:pt>
                <c:pt idx="3483">
                  <c:v>0</c:v>
                </c:pt>
                <c:pt idx="3484">
                  <c:v>3.7997573411879898E-2</c:v>
                </c:pt>
                <c:pt idx="3485">
                  <c:v>8.9056812685345803E-3</c:v>
                </c:pt>
                <c:pt idx="3486">
                  <c:v>9.4993933530754301E-3</c:v>
                </c:pt>
                <c:pt idx="3487">
                  <c:v>2.8498180059015402E-2</c:v>
                </c:pt>
                <c:pt idx="3488">
                  <c:v>0</c:v>
                </c:pt>
                <c:pt idx="3489">
                  <c:v>4.6903254680625402E-2</c:v>
                </c:pt>
                <c:pt idx="3490">
                  <c:v>1.9592498790480799E-2</c:v>
                </c:pt>
                <c:pt idx="3491">
                  <c:v>3.7997573412090799E-2</c:v>
                </c:pt>
                <c:pt idx="3492">
                  <c:v>5.6996360118030699E-2</c:v>
                </c:pt>
                <c:pt idx="3493">
                  <c:v>2.79044679744745E-2</c:v>
                </c:pt>
                <c:pt idx="3494">
                  <c:v>0</c:v>
                </c:pt>
                <c:pt idx="3495">
                  <c:v>2.79044679744745E-2</c:v>
                </c:pt>
                <c:pt idx="3496">
                  <c:v>5.6402648033489898E-2</c:v>
                </c:pt>
                <c:pt idx="3497">
                  <c:v>0</c:v>
                </c:pt>
                <c:pt idx="3498">
                  <c:v>9.4993933530754301E-3</c:v>
                </c:pt>
                <c:pt idx="3499">
                  <c:v>9.4993933528644998E-3</c:v>
                </c:pt>
                <c:pt idx="3500">
                  <c:v>6.5902041386354401E-2</c:v>
                </c:pt>
                <c:pt idx="3501">
                  <c:v>3.7997573412090799E-2</c:v>
                </c:pt>
                <c:pt idx="3502">
                  <c:v>4.7496966764955302E-2</c:v>
                </c:pt>
                <c:pt idx="3503">
                  <c:v>2.8498180059015402E-2</c:v>
                </c:pt>
                <c:pt idx="3504">
                  <c:v>1.89987867059399E-2</c:v>
                </c:pt>
                <c:pt idx="3505">
                  <c:v>3.7997573412090799E-2</c:v>
                </c:pt>
                <c:pt idx="3506">
                  <c:v>7.5401434739429798E-2</c:v>
                </c:pt>
                <c:pt idx="3507">
                  <c:v>3.74038613275499E-2</c:v>
                </c:pt>
                <c:pt idx="3508">
                  <c:v>1.89987867059399E-2</c:v>
                </c:pt>
                <c:pt idx="3509">
                  <c:v>8.9056812685345803E-3</c:v>
                </c:pt>
                <c:pt idx="3510">
                  <c:v>8.4900828092716193E-2</c:v>
                </c:pt>
                <c:pt idx="3511">
                  <c:v>7.5401434739429798E-2</c:v>
                </c:pt>
                <c:pt idx="3512">
                  <c:v>9.4993933530754301E-3</c:v>
                </c:pt>
                <c:pt idx="3513">
                  <c:v>2.8498180059226299E-2</c:v>
                </c:pt>
                <c:pt idx="3514">
                  <c:v>2.8498180059226299E-2</c:v>
                </c:pt>
                <c:pt idx="3515">
                  <c:v>1.840507462161E-2</c:v>
                </c:pt>
                <c:pt idx="3516">
                  <c:v>8.9056812685345803E-3</c:v>
                </c:pt>
                <c:pt idx="3517">
                  <c:v>9.4993933530754301E-3</c:v>
                </c:pt>
                <c:pt idx="3518">
                  <c:v>4.6903254680625402E-2</c:v>
                </c:pt>
                <c:pt idx="3519">
                  <c:v>6.5902041386565302E-2</c:v>
                </c:pt>
                <c:pt idx="3520">
                  <c:v>1.89987867059399E-2</c:v>
                </c:pt>
                <c:pt idx="3521">
                  <c:v>8.4900828092505196E-2</c:v>
                </c:pt>
                <c:pt idx="3522">
                  <c:v>8.9056812685345803E-3</c:v>
                </c:pt>
                <c:pt idx="3523">
                  <c:v>3.7997573412090799E-2</c:v>
                </c:pt>
                <c:pt idx="3524">
                  <c:v>9.4993933530754301E-3</c:v>
                </c:pt>
                <c:pt idx="3525">
                  <c:v>8.4307116007964297E-2</c:v>
                </c:pt>
                <c:pt idx="3526">
                  <c:v>2.79044679744745E-2</c:v>
                </c:pt>
                <c:pt idx="3527">
                  <c:v>1.8998786706150898E-2</c:v>
                </c:pt>
                <c:pt idx="3528">
                  <c:v>8.9056812683236501E-3</c:v>
                </c:pt>
                <c:pt idx="3529">
                  <c:v>3.7997573412090799E-2</c:v>
                </c:pt>
                <c:pt idx="3530">
                  <c:v>1.8405074621399099E-2</c:v>
                </c:pt>
                <c:pt idx="3531">
                  <c:v>9.3806509361039805E-2</c:v>
                </c:pt>
                <c:pt idx="3532">
                  <c:v>5.6402648033489898E-2</c:v>
                </c:pt>
                <c:pt idx="3533">
                  <c:v>3.7997573411879898E-2</c:v>
                </c:pt>
                <c:pt idx="3534">
                  <c:v>8.9056812685345803E-3</c:v>
                </c:pt>
                <c:pt idx="3535">
                  <c:v>0</c:v>
                </c:pt>
                <c:pt idx="3536">
                  <c:v>2.8498180059015402E-2</c:v>
                </c:pt>
                <c:pt idx="3537">
                  <c:v>2.8498180059015402E-2</c:v>
                </c:pt>
                <c:pt idx="3538">
                  <c:v>1.9592498790480799E-2</c:v>
                </c:pt>
                <c:pt idx="3539">
                  <c:v>1.840507462161E-2</c:v>
                </c:pt>
                <c:pt idx="3540">
                  <c:v>2.8498180059015402E-2</c:v>
                </c:pt>
                <c:pt idx="3541">
                  <c:v>2.8498180059015402E-2</c:v>
                </c:pt>
                <c:pt idx="3542">
                  <c:v>0</c:v>
                </c:pt>
                <c:pt idx="3543">
                  <c:v>9.4993933528644998E-3</c:v>
                </c:pt>
                <c:pt idx="3544">
                  <c:v>2.79044679744745E-2</c:v>
                </c:pt>
                <c:pt idx="3545">
                  <c:v>0</c:v>
                </c:pt>
                <c:pt idx="3546">
                  <c:v>2.8498180059226299E-2</c:v>
                </c:pt>
                <c:pt idx="3547">
                  <c:v>1.840507462161E-2</c:v>
                </c:pt>
                <c:pt idx="3548">
                  <c:v>3.74038613275499E-2</c:v>
                </c:pt>
                <c:pt idx="3549">
                  <c:v>1.89987867059399E-2</c:v>
                </c:pt>
                <c:pt idx="3550">
                  <c:v>2.8498180059015402E-2</c:v>
                </c:pt>
                <c:pt idx="3551">
                  <c:v>1.8998786706150898E-2</c:v>
                </c:pt>
                <c:pt idx="3552">
                  <c:v>6.6495753471106103E-2</c:v>
                </c:pt>
                <c:pt idx="3553">
                  <c:v>3.7997573412090799E-2</c:v>
                </c:pt>
                <c:pt idx="3554">
                  <c:v>2.79044679744745E-2</c:v>
                </c:pt>
                <c:pt idx="3555">
                  <c:v>0</c:v>
                </c:pt>
                <c:pt idx="3556">
                  <c:v>1.89987867059399E-2</c:v>
                </c:pt>
                <c:pt idx="3557">
                  <c:v>4.6903254680414397E-2</c:v>
                </c:pt>
                <c:pt idx="3558">
                  <c:v>1.0093105437616301E-2</c:v>
                </c:pt>
                <c:pt idx="3559">
                  <c:v>8.5494540177046094E-2</c:v>
                </c:pt>
                <c:pt idx="3560">
                  <c:v>1.0093105437405299E-2</c:v>
                </c:pt>
                <c:pt idx="3561">
                  <c:v>3.74038613275499E-2</c:v>
                </c:pt>
                <c:pt idx="3562">
                  <c:v>2.8498180059015402E-2</c:v>
                </c:pt>
                <c:pt idx="3563">
                  <c:v>0.11280529606698</c:v>
                </c:pt>
                <c:pt idx="3564">
                  <c:v>4.6903254680414397E-2</c:v>
                </c:pt>
                <c:pt idx="3565">
                  <c:v>2.8498180059015402E-2</c:v>
                </c:pt>
                <c:pt idx="3566">
                  <c:v>1.840507462161E-2</c:v>
                </c:pt>
                <c:pt idx="3567">
                  <c:v>9.4993933530754301E-3</c:v>
                </c:pt>
                <c:pt idx="3568">
                  <c:v>3.74038613275499E-2</c:v>
                </c:pt>
                <c:pt idx="3569">
                  <c:v>2.8498180059015402E-2</c:v>
                </c:pt>
                <c:pt idx="3570">
                  <c:v>1.8998786706150898E-2</c:v>
                </c:pt>
                <c:pt idx="3571">
                  <c:v>2.8498180059226299E-2</c:v>
                </c:pt>
                <c:pt idx="3572">
                  <c:v>4.6903254680414397E-2</c:v>
                </c:pt>
                <c:pt idx="3573">
                  <c:v>1.89987867059399E-2</c:v>
                </c:pt>
                <c:pt idx="3574">
                  <c:v>0</c:v>
                </c:pt>
                <c:pt idx="3575">
                  <c:v>2.8498180059015402E-2</c:v>
                </c:pt>
                <c:pt idx="3576">
                  <c:v>0</c:v>
                </c:pt>
                <c:pt idx="3577">
                  <c:v>1.9592498790691699E-2</c:v>
                </c:pt>
                <c:pt idx="3578">
                  <c:v>1.8405074621399099E-2</c:v>
                </c:pt>
                <c:pt idx="3579">
                  <c:v>1.8405074621399099E-2</c:v>
                </c:pt>
                <c:pt idx="3580">
                  <c:v>2.7310755889933699E-2</c:v>
                </c:pt>
                <c:pt idx="3581">
                  <c:v>0.123492113589137</c:v>
                </c:pt>
                <c:pt idx="3582">
                  <c:v>8.9056812683236501E-3</c:v>
                </c:pt>
                <c:pt idx="3583">
                  <c:v>3.7403861327339E-2</c:v>
                </c:pt>
                <c:pt idx="3584">
                  <c:v>8.9056812683236501E-3</c:v>
                </c:pt>
                <c:pt idx="3585">
                  <c:v>0</c:v>
                </c:pt>
                <c:pt idx="3586">
                  <c:v>1.8405074621399099E-2</c:v>
                </c:pt>
                <c:pt idx="3587">
                  <c:v>3.74038613275499E-2</c:v>
                </c:pt>
                <c:pt idx="3588">
                  <c:v>9.3806509361039805E-2</c:v>
                </c:pt>
                <c:pt idx="3589">
                  <c:v>7.5401434739640699E-2</c:v>
                </c:pt>
                <c:pt idx="3590">
                  <c:v>3.7997573412090799E-2</c:v>
                </c:pt>
                <c:pt idx="3591">
                  <c:v>2.8498180059015402E-2</c:v>
                </c:pt>
                <c:pt idx="3592">
                  <c:v>1.840507462161E-2</c:v>
                </c:pt>
                <c:pt idx="3593">
                  <c:v>0</c:v>
                </c:pt>
                <c:pt idx="3594">
                  <c:v>9.4993933530754301E-3</c:v>
                </c:pt>
                <c:pt idx="3595">
                  <c:v>2.8498180059015402E-2</c:v>
                </c:pt>
                <c:pt idx="3596">
                  <c:v>1.9592498790480799E-2</c:v>
                </c:pt>
                <c:pt idx="3597">
                  <c:v>5.6996360118030699E-2</c:v>
                </c:pt>
                <c:pt idx="3598">
                  <c:v>2.8498180059015402E-2</c:v>
                </c:pt>
                <c:pt idx="3599">
                  <c:v>9.4993933530754301E-3</c:v>
                </c:pt>
                <c:pt idx="3600">
                  <c:v>2.8498180059015402E-2</c:v>
                </c:pt>
                <c:pt idx="3601">
                  <c:v>3.7403861327339E-2</c:v>
                </c:pt>
                <c:pt idx="3602">
                  <c:v>8.9056812683236501E-3</c:v>
                </c:pt>
                <c:pt idx="3603">
                  <c:v>0</c:v>
                </c:pt>
                <c:pt idx="3604">
                  <c:v>9.4993933530754301E-3</c:v>
                </c:pt>
                <c:pt idx="3605">
                  <c:v>3.7997573412090799E-2</c:v>
                </c:pt>
                <c:pt idx="3606">
                  <c:v>1.9592498790691699E-2</c:v>
                </c:pt>
                <c:pt idx="3607">
                  <c:v>2.8498180059226299E-2</c:v>
                </c:pt>
                <c:pt idx="3608">
                  <c:v>2.8498180059015402E-2</c:v>
                </c:pt>
                <c:pt idx="3609">
                  <c:v>0</c:v>
                </c:pt>
                <c:pt idx="3610">
                  <c:v>5.6402648033489898E-2</c:v>
                </c:pt>
                <c:pt idx="3611">
                  <c:v>3.74038613275499E-2</c:v>
                </c:pt>
                <c:pt idx="3612">
                  <c:v>8.9056812685345803E-3</c:v>
                </c:pt>
                <c:pt idx="3613">
                  <c:v>9.4993933530754301E-3</c:v>
                </c:pt>
                <c:pt idx="3614">
                  <c:v>3.7997573412090799E-2</c:v>
                </c:pt>
                <c:pt idx="3615">
                  <c:v>2.8498180059015402E-2</c:v>
                </c:pt>
                <c:pt idx="3616">
                  <c:v>3.74038613275499E-2</c:v>
                </c:pt>
                <c:pt idx="3617">
                  <c:v>0.103899614798656</c:v>
                </c:pt>
                <c:pt idx="3618">
                  <c:v>6.5902041386565302E-2</c:v>
                </c:pt>
                <c:pt idx="3619">
                  <c:v>4.7496966765166203E-2</c:v>
                </c:pt>
                <c:pt idx="3620">
                  <c:v>0.122304689420055</c:v>
                </c:pt>
                <c:pt idx="3621">
                  <c:v>0</c:v>
                </c:pt>
                <c:pt idx="3622">
                  <c:v>6.6495753471106103E-2</c:v>
                </c:pt>
                <c:pt idx="3623">
                  <c:v>0</c:v>
                </c:pt>
                <c:pt idx="3624">
                  <c:v>6.6495753471106103E-2</c:v>
                </c:pt>
                <c:pt idx="3625">
                  <c:v>1.9592498790480799E-2</c:v>
                </c:pt>
                <c:pt idx="3626">
                  <c:v>1.9592498790480799E-2</c:v>
                </c:pt>
                <c:pt idx="3627">
                  <c:v>4.6903254680625402E-2</c:v>
                </c:pt>
                <c:pt idx="3628">
                  <c:v>0.13180408277313099</c:v>
                </c:pt>
                <c:pt idx="3629">
                  <c:v>1.89987867059399E-2</c:v>
                </c:pt>
                <c:pt idx="3630">
                  <c:v>4.6903254680625402E-2</c:v>
                </c:pt>
                <c:pt idx="3631">
                  <c:v>5.6996360118030699E-2</c:v>
                </c:pt>
                <c:pt idx="3632">
                  <c:v>1.89987867059399E-2</c:v>
                </c:pt>
                <c:pt idx="3633">
                  <c:v>2.79044679744745E-2</c:v>
                </c:pt>
                <c:pt idx="3634">
                  <c:v>3.85912854966316E-2</c:v>
                </c:pt>
                <c:pt idx="3635">
                  <c:v>9.3806509360828905E-2</c:v>
                </c:pt>
                <c:pt idx="3636">
                  <c:v>9.3806509360828905E-2</c:v>
                </c:pt>
                <c:pt idx="3637">
                  <c:v>3.85912854966316E-2</c:v>
                </c:pt>
                <c:pt idx="3638">
                  <c:v>3.74038613275499E-2</c:v>
                </c:pt>
                <c:pt idx="3639">
                  <c:v>1.89987867059399E-2</c:v>
                </c:pt>
                <c:pt idx="3640">
                  <c:v>4.6903254680414397E-2</c:v>
                </c:pt>
                <c:pt idx="3641">
                  <c:v>1.89987867059399E-2</c:v>
                </c:pt>
                <c:pt idx="3642">
                  <c:v>9.4993933530754301E-3</c:v>
                </c:pt>
                <c:pt idx="3643">
                  <c:v>3.7997573412090799E-2</c:v>
                </c:pt>
                <c:pt idx="3644">
                  <c:v>3.7403861327339E-2</c:v>
                </c:pt>
                <c:pt idx="3645">
                  <c:v>3.7997573412090799E-2</c:v>
                </c:pt>
                <c:pt idx="3646">
                  <c:v>9.4993933530754301E-3</c:v>
                </c:pt>
                <c:pt idx="3647">
                  <c:v>4.7496966764955302E-2</c:v>
                </c:pt>
                <c:pt idx="3648">
                  <c:v>5.6402648033489898E-2</c:v>
                </c:pt>
                <c:pt idx="3649">
                  <c:v>2.8498180059015402E-2</c:v>
                </c:pt>
                <c:pt idx="3650">
                  <c:v>2.8498180059015402E-2</c:v>
                </c:pt>
                <c:pt idx="3651">
                  <c:v>0</c:v>
                </c:pt>
                <c:pt idx="3652">
                  <c:v>9.4993933530754301E-3</c:v>
                </c:pt>
                <c:pt idx="3653">
                  <c:v>4.6903254680625402E-2</c:v>
                </c:pt>
                <c:pt idx="3654">
                  <c:v>1.9592498790480799E-2</c:v>
                </c:pt>
                <c:pt idx="3655">
                  <c:v>1.0093105437405299E-2</c:v>
                </c:pt>
                <c:pt idx="3656">
                  <c:v>4.6903254680625402E-2</c:v>
                </c:pt>
                <c:pt idx="3657">
                  <c:v>2.8498180059015402E-2</c:v>
                </c:pt>
                <c:pt idx="3658">
                  <c:v>9.4993933528644998E-3</c:v>
                </c:pt>
                <c:pt idx="3659">
                  <c:v>0</c:v>
                </c:pt>
                <c:pt idx="3660">
                  <c:v>0.141303476125995</c:v>
                </c:pt>
                <c:pt idx="3661">
                  <c:v>7.5401434739429798E-2</c:v>
                </c:pt>
                <c:pt idx="3662">
                  <c:v>9.4993933530754301E-3</c:v>
                </c:pt>
                <c:pt idx="3663">
                  <c:v>0</c:v>
                </c:pt>
                <c:pt idx="3664">
                  <c:v>3.74038613275499E-2</c:v>
                </c:pt>
                <c:pt idx="3665">
                  <c:v>4.7496966764955302E-2</c:v>
                </c:pt>
                <c:pt idx="3666">
                  <c:v>4.6903254680414397E-2</c:v>
                </c:pt>
                <c:pt idx="3667">
                  <c:v>6.5902041386354401E-2</c:v>
                </c:pt>
                <c:pt idx="3668">
                  <c:v>2.8498180059015402E-2</c:v>
                </c:pt>
                <c:pt idx="3669">
                  <c:v>5.6996360118030699E-2</c:v>
                </c:pt>
                <c:pt idx="3670">
                  <c:v>8.4900828092505196E-2</c:v>
                </c:pt>
                <c:pt idx="3671">
                  <c:v>2.8498180059226299E-2</c:v>
                </c:pt>
                <c:pt idx="3672">
                  <c:v>6.5902041386354401E-2</c:v>
                </c:pt>
                <c:pt idx="3673">
                  <c:v>8.4900828092505196E-2</c:v>
                </c:pt>
                <c:pt idx="3674">
                  <c:v>4.7496966764955302E-2</c:v>
                </c:pt>
                <c:pt idx="3675">
                  <c:v>0.132397794857461</c:v>
                </c:pt>
                <c:pt idx="3676">
                  <c:v>1.8998786706150898E-2</c:v>
                </c:pt>
                <c:pt idx="3677">
                  <c:v>9.4993933530754301E-3</c:v>
                </c:pt>
                <c:pt idx="3678">
                  <c:v>6.5902041386565302E-2</c:v>
                </c:pt>
                <c:pt idx="3679">
                  <c:v>1.8998786706150898E-2</c:v>
                </c:pt>
                <c:pt idx="3680">
                  <c:v>6.5902041386565302E-2</c:v>
                </c:pt>
                <c:pt idx="3681">
                  <c:v>1.8405074621399099E-2</c:v>
                </c:pt>
                <c:pt idx="3682">
                  <c:v>4.6903254680625402E-2</c:v>
                </c:pt>
                <c:pt idx="3683">
                  <c:v>2.8498180059226299E-2</c:v>
                </c:pt>
                <c:pt idx="3684">
                  <c:v>2.8498180059015402E-2</c:v>
                </c:pt>
                <c:pt idx="3685">
                  <c:v>1.0093105437616301E-2</c:v>
                </c:pt>
                <c:pt idx="3686">
                  <c:v>1.9592498790480799E-2</c:v>
                </c:pt>
                <c:pt idx="3687">
                  <c:v>0</c:v>
                </c:pt>
                <c:pt idx="3688">
                  <c:v>4.6903254680625402E-2</c:v>
                </c:pt>
                <c:pt idx="3689">
                  <c:v>0</c:v>
                </c:pt>
                <c:pt idx="3690">
                  <c:v>9.4993933530754301E-3</c:v>
                </c:pt>
                <c:pt idx="3691">
                  <c:v>9.4993933530754301E-3</c:v>
                </c:pt>
                <c:pt idx="3692">
                  <c:v>6.5902041386565302E-2</c:v>
                </c:pt>
                <c:pt idx="3693">
                  <c:v>1.8405074621399099E-2</c:v>
                </c:pt>
                <c:pt idx="3694">
                  <c:v>3.74038613275499E-2</c:v>
                </c:pt>
                <c:pt idx="3695">
                  <c:v>9.4993933530754301E-3</c:v>
                </c:pt>
                <c:pt idx="3696">
                  <c:v>1.8998786706150898E-2</c:v>
                </c:pt>
                <c:pt idx="3697">
                  <c:v>9.4993933530754301E-3</c:v>
                </c:pt>
                <c:pt idx="3698">
                  <c:v>2.79044679744745E-2</c:v>
                </c:pt>
                <c:pt idx="3699">
                  <c:v>9.4993933530754301E-3</c:v>
                </c:pt>
                <c:pt idx="3700">
                  <c:v>5.5808935948949E-2</c:v>
                </c:pt>
                <c:pt idx="3701">
                  <c:v>3.7997573412090799E-2</c:v>
                </c:pt>
                <c:pt idx="3702">
                  <c:v>1.89987867059399E-2</c:v>
                </c:pt>
                <c:pt idx="3703">
                  <c:v>9.4993933530754301E-3</c:v>
                </c:pt>
                <c:pt idx="3704">
                  <c:v>3.74038613275499E-2</c:v>
                </c:pt>
                <c:pt idx="3705">
                  <c:v>2.8498180059015402E-2</c:v>
                </c:pt>
                <c:pt idx="3706">
                  <c:v>8.9056812685345803E-3</c:v>
                </c:pt>
                <c:pt idx="3707">
                  <c:v>1.8405074621399099E-2</c:v>
                </c:pt>
                <c:pt idx="3708">
                  <c:v>3.74038613275499E-2</c:v>
                </c:pt>
                <c:pt idx="3709">
                  <c:v>8.4307116007964297E-2</c:v>
                </c:pt>
                <c:pt idx="3710">
                  <c:v>3.74038613275499E-2</c:v>
                </c:pt>
                <c:pt idx="3711">
                  <c:v>9.4993933528644998E-3</c:v>
                </c:pt>
                <c:pt idx="3712">
                  <c:v>0.10389961479844501</c:v>
                </c:pt>
                <c:pt idx="3713">
                  <c:v>3.7997573412090799E-2</c:v>
                </c:pt>
                <c:pt idx="3714">
                  <c:v>0.160895974916687</c:v>
                </c:pt>
                <c:pt idx="3715">
                  <c:v>4.6903254680625402E-2</c:v>
                </c:pt>
                <c:pt idx="3716">
                  <c:v>7.5401434739640699E-2</c:v>
                </c:pt>
                <c:pt idx="3717">
                  <c:v>2.79044679744745E-2</c:v>
                </c:pt>
                <c:pt idx="3718">
                  <c:v>2.8498180059015402E-2</c:v>
                </c:pt>
                <c:pt idx="3719">
                  <c:v>0</c:v>
                </c:pt>
                <c:pt idx="3720">
                  <c:v>8.4900828092505196E-2</c:v>
                </c:pt>
                <c:pt idx="3721">
                  <c:v>9.3806509361039805E-2</c:v>
                </c:pt>
                <c:pt idx="3722">
                  <c:v>1.0093105437405299E-2</c:v>
                </c:pt>
                <c:pt idx="3723">
                  <c:v>2.79044679744745E-2</c:v>
                </c:pt>
                <c:pt idx="3724">
                  <c:v>1.8405074621399099E-2</c:v>
                </c:pt>
                <c:pt idx="3725">
                  <c:v>2.8498180059015402E-2</c:v>
                </c:pt>
                <c:pt idx="3726">
                  <c:v>5.6996360118030699E-2</c:v>
                </c:pt>
                <c:pt idx="3727">
                  <c:v>8.9056812685345803E-3</c:v>
                </c:pt>
                <c:pt idx="3728">
                  <c:v>9.4993933530754301E-3</c:v>
                </c:pt>
                <c:pt idx="3729">
                  <c:v>2.8498180059015402E-2</c:v>
                </c:pt>
                <c:pt idx="3730">
                  <c:v>4.6903254680414397E-2</c:v>
                </c:pt>
                <c:pt idx="3731">
                  <c:v>1.0093105437616301E-2</c:v>
                </c:pt>
                <c:pt idx="3732">
                  <c:v>1.0093105437616301E-2</c:v>
                </c:pt>
                <c:pt idx="3733">
                  <c:v>1.8405074621399099E-2</c:v>
                </c:pt>
                <c:pt idx="3734">
                  <c:v>1.8405074621399099E-2</c:v>
                </c:pt>
                <c:pt idx="3735">
                  <c:v>1.0093105437616301E-2</c:v>
                </c:pt>
                <c:pt idx="3736">
                  <c:v>8.9056812683236501E-3</c:v>
                </c:pt>
                <c:pt idx="3737">
                  <c:v>3.7997573412090799E-2</c:v>
                </c:pt>
                <c:pt idx="3738">
                  <c:v>4.6903254680625402E-2</c:v>
                </c:pt>
                <c:pt idx="3739">
                  <c:v>0</c:v>
                </c:pt>
                <c:pt idx="3740">
                  <c:v>2.8498180059015402E-2</c:v>
                </c:pt>
                <c:pt idx="3741">
                  <c:v>9.4993933530754301E-3</c:v>
                </c:pt>
                <c:pt idx="3742">
                  <c:v>2.8498180059015402E-2</c:v>
                </c:pt>
                <c:pt idx="3743">
                  <c:v>2.8498180059015402E-2</c:v>
                </c:pt>
                <c:pt idx="3744">
                  <c:v>9.4993933530754301E-3</c:v>
                </c:pt>
                <c:pt idx="3745">
                  <c:v>8.9056812683236501E-3</c:v>
                </c:pt>
                <c:pt idx="3746">
                  <c:v>3.7403861327339E-2</c:v>
                </c:pt>
                <c:pt idx="3747">
                  <c:v>8.9056812683236501E-3</c:v>
                </c:pt>
                <c:pt idx="3748">
                  <c:v>1.9592498790691699E-2</c:v>
                </c:pt>
                <c:pt idx="3749">
                  <c:v>0.13121037068837901</c:v>
                </c:pt>
                <c:pt idx="3750">
                  <c:v>7.6588858908722399E-2</c:v>
                </c:pt>
                <c:pt idx="3751">
                  <c:v>9.4993933530121505E-2</c:v>
                </c:pt>
                <c:pt idx="3752">
                  <c:v>6.5902041386565302E-2</c:v>
                </c:pt>
                <c:pt idx="3753">
                  <c:v>9.4993933528644998E-3</c:v>
                </c:pt>
                <c:pt idx="3754">
                  <c:v>8.9056812685345803E-3</c:v>
                </c:pt>
                <c:pt idx="3755">
                  <c:v>3.7997573412090799E-2</c:v>
                </c:pt>
                <c:pt idx="3756">
                  <c:v>4.6903254680625402E-2</c:v>
                </c:pt>
                <c:pt idx="3757">
                  <c:v>4.6903254680414397E-2</c:v>
                </c:pt>
                <c:pt idx="3758">
                  <c:v>0</c:v>
                </c:pt>
                <c:pt idx="3759">
                  <c:v>4.6903254680414397E-2</c:v>
                </c:pt>
                <c:pt idx="3760">
                  <c:v>1.9592498790691699E-2</c:v>
                </c:pt>
                <c:pt idx="3761">
                  <c:v>1.8405074621399099E-2</c:v>
                </c:pt>
                <c:pt idx="3762">
                  <c:v>2.79044679744745E-2</c:v>
                </c:pt>
                <c:pt idx="3763">
                  <c:v>2.79044679744745E-2</c:v>
                </c:pt>
                <c:pt idx="3764">
                  <c:v>5.6996360118030699E-2</c:v>
                </c:pt>
                <c:pt idx="3765">
                  <c:v>1.8998786706150898E-2</c:v>
                </c:pt>
                <c:pt idx="3766">
                  <c:v>4.7496966765166203E-2</c:v>
                </c:pt>
                <c:pt idx="3767">
                  <c:v>4.6903254680414397E-2</c:v>
                </c:pt>
                <c:pt idx="3768">
                  <c:v>4.6903254680414397E-2</c:v>
                </c:pt>
                <c:pt idx="3769">
                  <c:v>2.8498180059015402E-2</c:v>
                </c:pt>
                <c:pt idx="3770">
                  <c:v>1.8998786706150898E-2</c:v>
                </c:pt>
                <c:pt idx="3771">
                  <c:v>1.8405074621399099E-2</c:v>
                </c:pt>
                <c:pt idx="3772">
                  <c:v>2.8498180059015402E-2</c:v>
                </c:pt>
                <c:pt idx="3773">
                  <c:v>2.8498180059015402E-2</c:v>
                </c:pt>
                <c:pt idx="3774">
                  <c:v>0</c:v>
                </c:pt>
                <c:pt idx="3775">
                  <c:v>0</c:v>
                </c:pt>
                <c:pt idx="3776">
                  <c:v>1.0093105437405299E-2</c:v>
                </c:pt>
                <c:pt idx="3777">
                  <c:v>1.0093105437405299E-2</c:v>
                </c:pt>
                <c:pt idx="3778">
                  <c:v>2.79044679744745E-2</c:v>
                </c:pt>
                <c:pt idx="3779">
                  <c:v>1.0093105437616301E-2</c:v>
                </c:pt>
                <c:pt idx="3780">
                  <c:v>4.6903254680625402E-2</c:v>
                </c:pt>
                <c:pt idx="3781">
                  <c:v>1.8405074621399099E-2</c:v>
                </c:pt>
                <c:pt idx="3782">
                  <c:v>0</c:v>
                </c:pt>
                <c:pt idx="3783">
                  <c:v>0</c:v>
                </c:pt>
                <c:pt idx="3784">
                  <c:v>9.4993933530754301E-3</c:v>
                </c:pt>
                <c:pt idx="3785">
                  <c:v>2.8498180059015402E-2</c:v>
                </c:pt>
                <c:pt idx="3786">
                  <c:v>0</c:v>
                </c:pt>
                <c:pt idx="3787">
                  <c:v>8.9056812683236501E-3</c:v>
                </c:pt>
                <c:pt idx="3788">
                  <c:v>1.0093105437616301E-2</c:v>
                </c:pt>
                <c:pt idx="3789">
                  <c:v>1.89987867059399E-2</c:v>
                </c:pt>
                <c:pt idx="3790">
                  <c:v>2.8498180059015402E-2</c:v>
                </c:pt>
                <c:pt idx="3791">
                  <c:v>9.4993933528644998E-3</c:v>
                </c:pt>
                <c:pt idx="3792">
                  <c:v>2.79044679744745E-2</c:v>
                </c:pt>
                <c:pt idx="3793">
                  <c:v>0</c:v>
                </c:pt>
                <c:pt idx="3794">
                  <c:v>0</c:v>
                </c:pt>
                <c:pt idx="3795">
                  <c:v>3.7997573412090799E-2</c:v>
                </c:pt>
                <c:pt idx="3796">
                  <c:v>3.7997573411879898E-2</c:v>
                </c:pt>
                <c:pt idx="3797">
                  <c:v>2.79044679744745E-2</c:v>
                </c:pt>
                <c:pt idx="3798">
                  <c:v>0</c:v>
                </c:pt>
                <c:pt idx="3799">
                  <c:v>1.9592498790691699E-2</c:v>
                </c:pt>
                <c:pt idx="3800">
                  <c:v>2.79044679744627E-2</c:v>
                </c:pt>
                <c:pt idx="3801">
                  <c:v>0</c:v>
                </c:pt>
                <c:pt idx="3802">
                  <c:v>1.89987867059319E-2</c:v>
                </c:pt>
                <c:pt idx="3803">
                  <c:v>9.4993933528604892E-3</c:v>
                </c:pt>
                <c:pt idx="3804">
                  <c:v>1.8998786706142801E-2</c:v>
                </c:pt>
                <c:pt idx="3805">
                  <c:v>3.79975734118638E-2</c:v>
                </c:pt>
                <c:pt idx="3806">
                  <c:v>0</c:v>
                </c:pt>
                <c:pt idx="3807">
                  <c:v>0</c:v>
                </c:pt>
                <c:pt idx="3808">
                  <c:v>1.00931054374011E-2</c:v>
                </c:pt>
                <c:pt idx="3809">
                  <c:v>9.4993933530714194E-3</c:v>
                </c:pt>
                <c:pt idx="3810">
                  <c:v>9.4993933530714194E-3</c:v>
                </c:pt>
                <c:pt idx="3811">
                  <c:v>0</c:v>
                </c:pt>
                <c:pt idx="3812">
                  <c:v>5.6996360118006698E-2</c:v>
                </c:pt>
                <c:pt idx="3813">
                  <c:v>3.7403861327534198E-2</c:v>
                </c:pt>
                <c:pt idx="3814">
                  <c:v>0</c:v>
                </c:pt>
                <c:pt idx="3815">
                  <c:v>5.6402648033676998E-2</c:v>
                </c:pt>
                <c:pt idx="3816">
                  <c:v>2.8498180059214302E-2</c:v>
                </c:pt>
                <c:pt idx="3817">
                  <c:v>2.79044679744627E-2</c:v>
                </c:pt>
                <c:pt idx="3818">
                  <c:v>3.79975734118638E-2</c:v>
                </c:pt>
                <c:pt idx="3819">
                  <c:v>0</c:v>
                </c:pt>
                <c:pt idx="3820">
                  <c:v>9.4993933528604892E-3</c:v>
                </c:pt>
                <c:pt idx="3821">
                  <c:v>9.4993933530714194E-3</c:v>
                </c:pt>
                <c:pt idx="3822">
                  <c:v>2.84981800590033E-2</c:v>
                </c:pt>
                <c:pt idx="3823">
                  <c:v>4.7496966765146198E-2</c:v>
                </c:pt>
                <c:pt idx="3824">
                  <c:v>8.9056812683198996E-3</c:v>
                </c:pt>
                <c:pt idx="3825">
                  <c:v>0</c:v>
                </c:pt>
                <c:pt idx="3826">
                  <c:v>1.89987867059319E-2</c:v>
                </c:pt>
                <c:pt idx="3827">
                  <c:v>1.0093105437612E-2</c:v>
                </c:pt>
                <c:pt idx="3828">
                  <c:v>8.9056812683198996E-3</c:v>
                </c:pt>
                <c:pt idx="3829">
                  <c:v>1.8998786706142801E-2</c:v>
                </c:pt>
                <c:pt idx="3830">
                  <c:v>9.4993933528604892E-3</c:v>
                </c:pt>
                <c:pt idx="3831">
                  <c:v>9.4993933530714194E-3</c:v>
                </c:pt>
                <c:pt idx="3832">
                  <c:v>1.84050746213913E-2</c:v>
                </c:pt>
                <c:pt idx="3833">
                  <c:v>1.8998786706142801E-2</c:v>
                </c:pt>
                <c:pt idx="3834">
                  <c:v>2.84981800590033E-2</c:v>
                </c:pt>
                <c:pt idx="3835">
                  <c:v>9.4993933530714194E-3</c:v>
                </c:pt>
                <c:pt idx="3836">
                  <c:v>1.84050746213913E-2</c:v>
                </c:pt>
                <c:pt idx="3837">
                  <c:v>2.84981800590033E-2</c:v>
                </c:pt>
                <c:pt idx="3838">
                  <c:v>9.4993933530714194E-3</c:v>
                </c:pt>
                <c:pt idx="3839">
                  <c:v>0</c:v>
                </c:pt>
                <c:pt idx="3840">
                  <c:v>1.89987867059319E-2</c:v>
                </c:pt>
                <c:pt idx="3841">
                  <c:v>0</c:v>
                </c:pt>
                <c:pt idx="3842">
                  <c:v>1.84050746213913E-2</c:v>
                </c:pt>
                <c:pt idx="3843">
                  <c:v>1.0093105437612E-2</c:v>
                </c:pt>
                <c:pt idx="3844">
                  <c:v>0</c:v>
                </c:pt>
                <c:pt idx="3845">
                  <c:v>9.4993933530714194E-3</c:v>
                </c:pt>
                <c:pt idx="3846">
                  <c:v>0</c:v>
                </c:pt>
                <c:pt idx="3847">
                  <c:v>2.79044679744627E-2</c:v>
                </c:pt>
                <c:pt idx="3848">
                  <c:v>3.7997573412074798E-2</c:v>
                </c:pt>
                <c:pt idx="3849">
                  <c:v>3.7997573412074798E-2</c:v>
                </c:pt>
                <c:pt idx="3850">
                  <c:v>2.79044679744627E-2</c:v>
                </c:pt>
                <c:pt idx="3851">
                  <c:v>3.7403861327534198E-2</c:v>
                </c:pt>
                <c:pt idx="3852">
                  <c:v>5.6996360118006698E-2</c:v>
                </c:pt>
                <c:pt idx="3853">
                  <c:v>1.8405074621602201E-2</c:v>
                </c:pt>
                <c:pt idx="3854">
                  <c:v>5.6996360118006698E-2</c:v>
                </c:pt>
                <c:pt idx="3855">
                  <c:v>3.7403861327534198E-2</c:v>
                </c:pt>
                <c:pt idx="3856">
                  <c:v>9.4400221445540805E-2</c:v>
                </c:pt>
                <c:pt idx="3857">
                  <c:v>0.11339900815168399</c:v>
                </c:pt>
                <c:pt idx="3858">
                  <c:v>5.6996360118217598E-2</c:v>
                </c:pt>
                <c:pt idx="3859">
                  <c:v>0.103899614798401</c:v>
                </c:pt>
                <c:pt idx="3860">
                  <c:v>1.89987867059319E-2</c:v>
                </c:pt>
                <c:pt idx="3861">
                  <c:v>6.5902041386537505E-2</c:v>
                </c:pt>
                <c:pt idx="3862">
                  <c:v>2.84981800590033E-2</c:v>
                </c:pt>
                <c:pt idx="3863">
                  <c:v>3.7403861327534198E-2</c:v>
                </c:pt>
                <c:pt idx="3864">
                  <c:v>5.5808935948925498E-2</c:v>
                </c:pt>
                <c:pt idx="3865">
                  <c:v>8.9056812683198996E-3</c:v>
                </c:pt>
                <c:pt idx="3866">
                  <c:v>2.84981800590033E-2</c:v>
                </c:pt>
                <c:pt idx="3867">
                  <c:v>0</c:v>
                </c:pt>
                <c:pt idx="3868">
                  <c:v>1.84050746213913E-2</c:v>
                </c:pt>
                <c:pt idx="3869">
                  <c:v>6.5902041386537505E-2</c:v>
                </c:pt>
                <c:pt idx="3870">
                  <c:v>2.79044679744627E-2</c:v>
                </c:pt>
                <c:pt idx="3871">
                  <c:v>0.13239779485761599</c:v>
                </c:pt>
                <c:pt idx="3872">
                  <c:v>2.84981800590033E-2</c:v>
                </c:pt>
                <c:pt idx="3873">
                  <c:v>6.5902041386537505E-2</c:v>
                </c:pt>
                <c:pt idx="3874">
                  <c:v>0.113399008151473</c:v>
                </c:pt>
                <c:pt idx="3875">
                  <c:v>4.69032546803946E-2</c:v>
                </c:pt>
                <c:pt idx="3876">
                  <c:v>4.6903254680605598E-2</c:v>
                </c:pt>
                <c:pt idx="3877">
                  <c:v>3.79975734118638E-2</c:v>
                </c:pt>
                <c:pt idx="3878">
                  <c:v>9.4993933528604892E-3</c:v>
                </c:pt>
                <c:pt idx="3879">
                  <c:v>8.9056812685308195E-3</c:v>
                </c:pt>
                <c:pt idx="3880">
                  <c:v>2.84981800590033E-2</c:v>
                </c:pt>
                <c:pt idx="3881">
                  <c:v>1.8405074621602201E-2</c:v>
                </c:pt>
                <c:pt idx="3882">
                  <c:v>1.89987867059319E-2</c:v>
                </c:pt>
                <c:pt idx="3883">
                  <c:v>4.69032546803946E-2</c:v>
                </c:pt>
                <c:pt idx="3884">
                  <c:v>9.4993933530714194E-3</c:v>
                </c:pt>
                <c:pt idx="3885">
                  <c:v>1.8998786706142801E-2</c:v>
                </c:pt>
                <c:pt idx="3886">
                  <c:v>3.79975734118638E-2</c:v>
                </c:pt>
                <c:pt idx="3887">
                  <c:v>5.6996360118006698E-2</c:v>
                </c:pt>
                <c:pt idx="3888">
                  <c:v>9.4993933530714194E-3</c:v>
                </c:pt>
                <c:pt idx="3889">
                  <c:v>4.6903254680605598E-2</c:v>
                </c:pt>
                <c:pt idx="3890">
                  <c:v>1.95924987904725E-2</c:v>
                </c:pt>
                <c:pt idx="3891">
                  <c:v>8.9056812685308195E-3</c:v>
                </c:pt>
                <c:pt idx="3892">
                  <c:v>9.4993933530714194E-3</c:v>
                </c:pt>
                <c:pt idx="3893">
                  <c:v>1.00931054374011E-2</c:v>
                </c:pt>
                <c:pt idx="3894">
                  <c:v>1.00931054374011E-2</c:v>
                </c:pt>
                <c:pt idx="3895">
                  <c:v>1.00931054374011E-2</c:v>
                </c:pt>
                <c:pt idx="3896">
                  <c:v>2.73107558899221E-2</c:v>
                </c:pt>
                <c:pt idx="3897">
                  <c:v>1.9592498790683401E-2</c:v>
                </c:pt>
                <c:pt idx="3898">
                  <c:v>6.5902041386537505E-2</c:v>
                </c:pt>
                <c:pt idx="3899">
                  <c:v>1.0093105437612E-2</c:v>
                </c:pt>
                <c:pt idx="3900">
                  <c:v>0</c:v>
                </c:pt>
                <c:pt idx="3901">
                  <c:v>1.0093105437612E-2</c:v>
                </c:pt>
                <c:pt idx="3902">
                  <c:v>3.7403861327534198E-2</c:v>
                </c:pt>
                <c:pt idx="3903">
                  <c:v>1.0093105437612E-2</c:v>
                </c:pt>
                <c:pt idx="3904">
                  <c:v>1.0093105437612E-2</c:v>
                </c:pt>
                <c:pt idx="3905">
                  <c:v>3.7403861327534198E-2</c:v>
                </c:pt>
                <c:pt idx="3906">
                  <c:v>2.79044679744627E-2</c:v>
                </c:pt>
                <c:pt idx="3907">
                  <c:v>4.7496966764935297E-2</c:v>
                </c:pt>
                <c:pt idx="3908">
                  <c:v>5.6996360118006698E-2</c:v>
                </c:pt>
                <c:pt idx="3909">
                  <c:v>4.69032546803946E-2</c:v>
                </c:pt>
                <c:pt idx="3910">
                  <c:v>4.8090678849686798E-2</c:v>
                </c:pt>
                <c:pt idx="3911">
                  <c:v>1.0093105437612E-2</c:v>
                </c:pt>
                <c:pt idx="3912">
                  <c:v>3.7997573412074798E-2</c:v>
                </c:pt>
                <c:pt idx="3913">
                  <c:v>0.13239779485761599</c:v>
                </c:pt>
                <c:pt idx="3914">
                  <c:v>2.84981800590033E-2</c:v>
                </c:pt>
                <c:pt idx="3915">
                  <c:v>8.9056812685308195E-3</c:v>
                </c:pt>
                <c:pt idx="3916">
                  <c:v>0</c:v>
                </c:pt>
                <c:pt idx="3917">
                  <c:v>1.8998786706142801E-2</c:v>
                </c:pt>
                <c:pt idx="3918">
                  <c:v>7.5995146824149498E-2</c:v>
                </c:pt>
                <c:pt idx="3919">
                  <c:v>5.6996360118006698E-2</c:v>
                </c:pt>
                <c:pt idx="3920">
                  <c:v>2.8498180059214302E-2</c:v>
                </c:pt>
                <c:pt idx="3921">
                  <c:v>1.84050746213913E-2</c:v>
                </c:pt>
                <c:pt idx="3922">
                  <c:v>2.84981800590033E-2</c:v>
                </c:pt>
                <c:pt idx="3923">
                  <c:v>1.89987867059319E-2</c:v>
                </c:pt>
                <c:pt idx="3924">
                  <c:v>1.8405074621602201E-2</c:v>
                </c:pt>
                <c:pt idx="3925">
                  <c:v>2.84981800590033E-2</c:v>
                </c:pt>
                <c:pt idx="3926">
                  <c:v>0</c:v>
                </c:pt>
                <c:pt idx="3927">
                  <c:v>5.6996360118006698E-2</c:v>
                </c:pt>
                <c:pt idx="3928">
                  <c:v>8.9056812685308195E-3</c:v>
                </c:pt>
                <c:pt idx="3929">
                  <c:v>0</c:v>
                </c:pt>
                <c:pt idx="3930">
                  <c:v>2.84981800590033E-2</c:v>
                </c:pt>
                <c:pt idx="3931">
                  <c:v>1.84050746213913E-2</c:v>
                </c:pt>
                <c:pt idx="3932">
                  <c:v>0</c:v>
                </c:pt>
                <c:pt idx="3933">
                  <c:v>0</c:v>
                </c:pt>
                <c:pt idx="3934">
                  <c:v>8.5494540177220996E-2</c:v>
                </c:pt>
                <c:pt idx="3935">
                  <c:v>3.7403861327534198E-2</c:v>
                </c:pt>
                <c:pt idx="3936">
                  <c:v>9.4993933530714194E-3</c:v>
                </c:pt>
                <c:pt idx="3937">
                  <c:v>1.89987867059319E-2</c:v>
                </c:pt>
                <c:pt idx="3938">
                  <c:v>8.9056812685308195E-3</c:v>
                </c:pt>
                <c:pt idx="3939">
                  <c:v>9.4993933530714194E-3</c:v>
                </c:pt>
                <c:pt idx="3940">
                  <c:v>1.00931054374011E-2</c:v>
                </c:pt>
                <c:pt idx="3941">
                  <c:v>2.84981800590033E-2</c:v>
                </c:pt>
                <c:pt idx="3942">
                  <c:v>0.123492113589085</c:v>
                </c:pt>
                <c:pt idx="3943">
                  <c:v>0.103899614798612</c:v>
                </c:pt>
                <c:pt idx="3944">
                  <c:v>4.7496966764935297E-2</c:v>
                </c:pt>
                <c:pt idx="3945">
                  <c:v>9.4993933528604892E-3</c:v>
                </c:pt>
                <c:pt idx="3946">
                  <c:v>1.89987867059319E-2</c:v>
                </c:pt>
                <c:pt idx="3947">
                  <c:v>9.4993933530714194E-3</c:v>
                </c:pt>
                <c:pt idx="3948">
                  <c:v>9.4993933530714194E-3</c:v>
                </c:pt>
                <c:pt idx="3949">
                  <c:v>7.5401434739608905E-2</c:v>
                </c:pt>
                <c:pt idx="3950">
                  <c:v>4.7496966765146198E-2</c:v>
                </c:pt>
                <c:pt idx="3951">
                  <c:v>7.5401434739608905E-2</c:v>
                </c:pt>
                <c:pt idx="3952">
                  <c:v>3.7403861327534198E-2</c:v>
                </c:pt>
                <c:pt idx="3953">
                  <c:v>0.103305902714072</c:v>
                </c:pt>
                <c:pt idx="3954">
                  <c:v>1.8405074621602201E-2</c:v>
                </c:pt>
                <c:pt idx="3955">
                  <c:v>5.6996360118006698E-2</c:v>
                </c:pt>
                <c:pt idx="3956">
                  <c:v>5.5808935948925498E-2</c:v>
                </c:pt>
                <c:pt idx="3957">
                  <c:v>9.4993933530081398E-2</c:v>
                </c:pt>
                <c:pt idx="3958">
                  <c:v>0</c:v>
                </c:pt>
                <c:pt idx="3959">
                  <c:v>1.89987867059319E-2</c:v>
                </c:pt>
                <c:pt idx="3960">
                  <c:v>2.84981800590033E-2</c:v>
                </c:pt>
                <c:pt idx="3961">
                  <c:v>2.79044679744627E-2</c:v>
                </c:pt>
                <c:pt idx="3962">
                  <c:v>4.69032546803946E-2</c:v>
                </c:pt>
                <c:pt idx="3963">
                  <c:v>9.3806509361000198E-2</c:v>
                </c:pt>
                <c:pt idx="3964">
                  <c:v>1.8405074621602201E-2</c:v>
                </c:pt>
                <c:pt idx="3965">
                  <c:v>9.4993933530714194E-3</c:v>
                </c:pt>
                <c:pt idx="3966">
                  <c:v>8.9056812685308195E-3</c:v>
                </c:pt>
                <c:pt idx="3967">
                  <c:v>5.6996360118006698E-2</c:v>
                </c:pt>
                <c:pt idx="3968">
                  <c:v>1.89987867059319E-2</c:v>
                </c:pt>
                <c:pt idx="3969">
                  <c:v>4.7496966764935297E-2</c:v>
                </c:pt>
                <c:pt idx="3970">
                  <c:v>9.4993933530714194E-3</c:v>
                </c:pt>
                <c:pt idx="3971">
                  <c:v>9.4993933530714194E-3</c:v>
                </c:pt>
                <c:pt idx="3972">
                  <c:v>4.6903254680605598E-2</c:v>
                </c:pt>
                <c:pt idx="3973">
                  <c:v>7.5401434739398004E-2</c:v>
                </c:pt>
                <c:pt idx="3974">
                  <c:v>4.69032546803946E-2</c:v>
                </c:pt>
                <c:pt idx="3975">
                  <c:v>9.4993933530714194E-3</c:v>
                </c:pt>
                <c:pt idx="3976">
                  <c:v>0.12289840150454399</c:v>
                </c:pt>
                <c:pt idx="3977">
                  <c:v>7.5401434739608905E-2</c:v>
                </c:pt>
                <c:pt idx="3978">
                  <c:v>3.7997573412074798E-2</c:v>
                </c:pt>
                <c:pt idx="3979">
                  <c:v>0</c:v>
                </c:pt>
                <c:pt idx="3980">
                  <c:v>0</c:v>
                </c:pt>
                <c:pt idx="3981">
                  <c:v>7.5995146823938597E-2</c:v>
                </c:pt>
                <c:pt idx="3982">
                  <c:v>1.8405074621602201E-2</c:v>
                </c:pt>
                <c:pt idx="3983">
                  <c:v>3.7997573412074798E-2</c:v>
                </c:pt>
                <c:pt idx="3984">
                  <c:v>1.0093105437612E-2</c:v>
                </c:pt>
                <c:pt idx="3985">
                  <c:v>1.84050746213913E-2</c:v>
                </c:pt>
                <c:pt idx="3986">
                  <c:v>2.84981800590033E-2</c:v>
                </c:pt>
                <c:pt idx="3987">
                  <c:v>4.6903254680605598E-2</c:v>
                </c:pt>
                <c:pt idx="3988">
                  <c:v>8.9056812685308195E-3</c:v>
                </c:pt>
                <c:pt idx="3989">
                  <c:v>4.7496966765146198E-2</c:v>
                </c:pt>
                <c:pt idx="3990">
                  <c:v>1.8998786706142801E-2</c:v>
                </c:pt>
                <c:pt idx="3991">
                  <c:v>4.69032546803946E-2</c:v>
                </c:pt>
                <c:pt idx="3992">
                  <c:v>1.84050746213913E-2</c:v>
                </c:pt>
                <c:pt idx="3993">
                  <c:v>8.9056812685308195E-3</c:v>
                </c:pt>
                <c:pt idx="3994">
                  <c:v>1.8405074621602201E-2</c:v>
                </c:pt>
                <c:pt idx="3995">
                  <c:v>0</c:v>
                </c:pt>
                <c:pt idx="3996">
                  <c:v>3.7403861327534198E-2</c:v>
                </c:pt>
                <c:pt idx="3997">
                  <c:v>0.113399008151473</c:v>
                </c:pt>
                <c:pt idx="3998">
                  <c:v>9.4993933528604892E-3</c:v>
                </c:pt>
                <c:pt idx="3999">
                  <c:v>0.103305902713861</c:v>
                </c:pt>
                <c:pt idx="4000">
                  <c:v>1.84050746213913E-2</c:v>
                </c:pt>
                <c:pt idx="4001">
                  <c:v>5.6996360118006698E-2</c:v>
                </c:pt>
                <c:pt idx="4002">
                  <c:v>2.79044679744627E-2</c:v>
                </c:pt>
                <c:pt idx="4003">
                  <c:v>1.89987867059319E-2</c:v>
                </c:pt>
                <c:pt idx="4004">
                  <c:v>0.103899614798612</c:v>
                </c:pt>
                <c:pt idx="4005">
                  <c:v>8.9056812685308195E-3</c:v>
                </c:pt>
                <c:pt idx="4006">
                  <c:v>8.5494540177009998E-2</c:v>
                </c:pt>
                <c:pt idx="4007">
                  <c:v>7.5401434739608905E-2</c:v>
                </c:pt>
                <c:pt idx="4008">
                  <c:v>4.69032546803946E-2</c:v>
                </c:pt>
                <c:pt idx="4009">
                  <c:v>0</c:v>
                </c:pt>
                <c:pt idx="4010">
                  <c:v>4.6903254680605598E-2</c:v>
                </c:pt>
                <c:pt idx="4011">
                  <c:v>5.5808935948925498E-2</c:v>
                </c:pt>
                <c:pt idx="4012">
                  <c:v>9.4993933530714194E-3</c:v>
                </c:pt>
                <c:pt idx="4013">
                  <c:v>3.7997573412074798E-2</c:v>
                </c:pt>
                <c:pt idx="4014">
                  <c:v>1.84050746213913E-2</c:v>
                </c:pt>
                <c:pt idx="4015">
                  <c:v>0</c:v>
                </c:pt>
                <c:pt idx="4016">
                  <c:v>8.4900828092469405E-2</c:v>
                </c:pt>
                <c:pt idx="4017">
                  <c:v>1.8998786706142801E-2</c:v>
                </c:pt>
                <c:pt idx="4018">
                  <c:v>0</c:v>
                </c:pt>
                <c:pt idx="4019">
                  <c:v>3.7403861327534198E-2</c:v>
                </c:pt>
                <c:pt idx="4020">
                  <c:v>6.6495753471078098E-2</c:v>
                </c:pt>
                <c:pt idx="4021">
                  <c:v>2.84981800590033E-2</c:v>
                </c:pt>
                <c:pt idx="4022">
                  <c:v>1.0093105437612E-2</c:v>
                </c:pt>
                <c:pt idx="4023">
                  <c:v>7.5401434739398004E-2</c:v>
                </c:pt>
                <c:pt idx="4024">
                  <c:v>8.9056812685308195E-3</c:v>
                </c:pt>
                <c:pt idx="4025">
                  <c:v>0.122304689420004</c:v>
                </c:pt>
                <c:pt idx="4026">
                  <c:v>4.6903254680605598E-2</c:v>
                </c:pt>
                <c:pt idx="4027">
                  <c:v>1.89987867059319E-2</c:v>
                </c:pt>
                <c:pt idx="4028">
                  <c:v>4.7496966765146198E-2</c:v>
                </c:pt>
                <c:pt idx="4029">
                  <c:v>3.79975734118638E-2</c:v>
                </c:pt>
                <c:pt idx="4030">
                  <c:v>9.4993933528604892E-3</c:v>
                </c:pt>
                <c:pt idx="4031">
                  <c:v>0</c:v>
                </c:pt>
                <c:pt idx="4032">
                  <c:v>0</c:v>
                </c:pt>
                <c:pt idx="4033">
                  <c:v>1.0093105437612E-2</c:v>
                </c:pt>
                <c:pt idx="4034">
                  <c:v>1.84050746213913E-2</c:v>
                </c:pt>
                <c:pt idx="4035">
                  <c:v>9.4993933528604892E-3</c:v>
                </c:pt>
                <c:pt idx="4036">
                  <c:v>2.84981800590033E-2</c:v>
                </c:pt>
                <c:pt idx="4037">
                  <c:v>8.9056812685308195E-3</c:v>
                </c:pt>
                <c:pt idx="4038">
                  <c:v>1.9592498790683401E-2</c:v>
                </c:pt>
                <c:pt idx="4039">
                  <c:v>1.84050746213913E-2</c:v>
                </c:pt>
                <c:pt idx="4040">
                  <c:v>1.84050746213913E-2</c:v>
                </c:pt>
                <c:pt idx="4041">
                  <c:v>1.0093105437612E-2</c:v>
                </c:pt>
                <c:pt idx="4042">
                  <c:v>1.0093105437612E-2</c:v>
                </c:pt>
                <c:pt idx="4043">
                  <c:v>4.8090678849686798E-2</c:v>
                </c:pt>
                <c:pt idx="4044">
                  <c:v>7.5401434739398004E-2</c:v>
                </c:pt>
                <c:pt idx="4045">
                  <c:v>1.9592498790683401E-2</c:v>
                </c:pt>
                <c:pt idx="4046">
                  <c:v>9.4993933530714194E-3</c:v>
                </c:pt>
                <c:pt idx="4047">
                  <c:v>3.7997573412074798E-2</c:v>
                </c:pt>
                <c:pt idx="4048">
                  <c:v>0</c:v>
                </c:pt>
                <c:pt idx="4049">
                  <c:v>7.5401434739608905E-2</c:v>
                </c:pt>
                <c:pt idx="4050">
                  <c:v>2.73107558899221E-2</c:v>
                </c:pt>
                <c:pt idx="4051">
                  <c:v>1.8405074621602201E-2</c:v>
                </c:pt>
                <c:pt idx="4052">
                  <c:v>2.84981800590033E-2</c:v>
                </c:pt>
                <c:pt idx="4053">
                  <c:v>6.6495753471078098E-2</c:v>
                </c:pt>
                <c:pt idx="4054">
                  <c:v>4.69032546803946E-2</c:v>
                </c:pt>
                <c:pt idx="4055">
                  <c:v>5.6402648033466098E-2</c:v>
                </c:pt>
                <c:pt idx="4056">
                  <c:v>9.4993933530714194E-3</c:v>
                </c:pt>
                <c:pt idx="4057">
                  <c:v>9.4993933530714194E-3</c:v>
                </c:pt>
                <c:pt idx="4058">
                  <c:v>3.7997573412074798E-2</c:v>
                </c:pt>
                <c:pt idx="4059">
                  <c:v>1.84050746213913E-2</c:v>
                </c:pt>
                <c:pt idx="4060">
                  <c:v>6.5902041386537505E-2</c:v>
                </c:pt>
                <c:pt idx="4061">
                  <c:v>1.9592498790683401E-2</c:v>
                </c:pt>
                <c:pt idx="4062">
                  <c:v>2.73107558899221E-2</c:v>
                </c:pt>
                <c:pt idx="4063">
                  <c:v>3.7403861327534198E-2</c:v>
                </c:pt>
                <c:pt idx="4064">
                  <c:v>1.84050746213913E-2</c:v>
                </c:pt>
                <c:pt idx="4065">
                  <c:v>4.69032546803946E-2</c:v>
                </c:pt>
                <c:pt idx="4066">
                  <c:v>7.5401434739398004E-2</c:v>
                </c:pt>
                <c:pt idx="4067">
                  <c:v>0</c:v>
                </c:pt>
                <c:pt idx="4068">
                  <c:v>1.89987867059319E-2</c:v>
                </c:pt>
                <c:pt idx="4069">
                  <c:v>9.3806509361000198E-2</c:v>
                </c:pt>
                <c:pt idx="4070">
                  <c:v>2.84981800590033E-2</c:v>
                </c:pt>
                <c:pt idx="4071">
                  <c:v>1.89987867059319E-2</c:v>
                </c:pt>
                <c:pt idx="4072">
                  <c:v>9.4993933528604892E-3</c:v>
                </c:pt>
                <c:pt idx="4073">
                  <c:v>4.69032546803946E-2</c:v>
                </c:pt>
                <c:pt idx="4074">
                  <c:v>2.84981800590033E-2</c:v>
                </c:pt>
                <c:pt idx="4075">
                  <c:v>2.84981800590033E-2</c:v>
                </c:pt>
                <c:pt idx="4076">
                  <c:v>0</c:v>
                </c:pt>
                <c:pt idx="4077">
                  <c:v>4.7496966765146198E-2</c:v>
                </c:pt>
                <c:pt idx="4078">
                  <c:v>0</c:v>
                </c:pt>
                <c:pt idx="4079">
                  <c:v>1.84050746213913E-2</c:v>
                </c:pt>
                <c:pt idx="4080">
                  <c:v>4.6903254680605598E-2</c:v>
                </c:pt>
                <c:pt idx="4081">
                  <c:v>2.8498180059214302E-2</c:v>
                </c:pt>
                <c:pt idx="4082">
                  <c:v>2.79044679744627E-2</c:v>
                </c:pt>
                <c:pt idx="4083">
                  <c:v>1.8405074621602201E-2</c:v>
                </c:pt>
                <c:pt idx="4084">
                  <c:v>1.8405074621602201E-2</c:v>
                </c:pt>
                <c:pt idx="4085">
                  <c:v>0</c:v>
                </c:pt>
                <c:pt idx="4086">
                  <c:v>6.6495753471078098E-2</c:v>
                </c:pt>
                <c:pt idx="4087">
                  <c:v>2.7904467974673702E-2</c:v>
                </c:pt>
                <c:pt idx="4088">
                  <c:v>1.95924987904725E-2</c:v>
                </c:pt>
                <c:pt idx="4089">
                  <c:v>7.5401434739608905E-2</c:v>
                </c:pt>
                <c:pt idx="4090">
                  <c:v>5.5808935949136398E-2</c:v>
                </c:pt>
                <c:pt idx="4091">
                  <c:v>6.5308329301996898E-2</c:v>
                </c:pt>
                <c:pt idx="4092">
                  <c:v>3.7997573412074798E-2</c:v>
                </c:pt>
                <c:pt idx="4093">
                  <c:v>9.4993933530714194E-3</c:v>
                </c:pt>
                <c:pt idx="4094">
                  <c:v>9.4993933530714194E-3</c:v>
                </c:pt>
                <c:pt idx="4095">
                  <c:v>2.79044679744627E-2</c:v>
                </c:pt>
                <c:pt idx="4096">
                  <c:v>2.84981800590033E-2</c:v>
                </c:pt>
                <c:pt idx="4097">
                  <c:v>0.112805296066932</c:v>
                </c:pt>
                <c:pt idx="4098">
                  <c:v>8.9056812685308195E-3</c:v>
                </c:pt>
                <c:pt idx="4099">
                  <c:v>0.12289840150454399</c:v>
                </c:pt>
                <c:pt idx="4100">
                  <c:v>6.5902041386326604E-2</c:v>
                </c:pt>
                <c:pt idx="4101">
                  <c:v>3.74038613273232E-2</c:v>
                </c:pt>
                <c:pt idx="4102">
                  <c:v>2.79044679744627E-2</c:v>
                </c:pt>
                <c:pt idx="4103">
                  <c:v>8.9056812685308195E-3</c:v>
                </c:pt>
                <c:pt idx="4104">
                  <c:v>0</c:v>
                </c:pt>
                <c:pt idx="4105">
                  <c:v>1.0093105437612E-2</c:v>
                </c:pt>
                <c:pt idx="4106">
                  <c:v>0</c:v>
                </c:pt>
                <c:pt idx="4107">
                  <c:v>6.6495753471078098E-2</c:v>
                </c:pt>
                <c:pt idx="4108">
                  <c:v>1.89987867059319E-2</c:v>
                </c:pt>
                <c:pt idx="4109">
                  <c:v>2.84981800590033E-2</c:v>
                </c:pt>
                <c:pt idx="4110">
                  <c:v>4.7496966764935297E-2</c:v>
                </c:pt>
                <c:pt idx="4111">
                  <c:v>1.8998786706142801E-2</c:v>
                </c:pt>
                <c:pt idx="4112">
                  <c:v>1.84050746213913E-2</c:v>
                </c:pt>
                <c:pt idx="4113">
                  <c:v>1.0093105437612E-2</c:v>
                </c:pt>
                <c:pt idx="4114">
                  <c:v>3.74038613273232E-2</c:v>
                </c:pt>
                <c:pt idx="4115">
                  <c:v>2.79044679744627E-2</c:v>
                </c:pt>
                <c:pt idx="4116">
                  <c:v>8.9056812683198996E-3</c:v>
                </c:pt>
                <c:pt idx="4117">
                  <c:v>7.5401434739398004E-2</c:v>
                </c:pt>
                <c:pt idx="4118">
                  <c:v>9.4993933528604892E-3</c:v>
                </c:pt>
                <c:pt idx="4119">
                  <c:v>3.7997573412074798E-2</c:v>
                </c:pt>
                <c:pt idx="4120">
                  <c:v>8.9056812685308195E-3</c:v>
                </c:pt>
                <c:pt idx="4121">
                  <c:v>1.0093105437612E-2</c:v>
                </c:pt>
                <c:pt idx="4122">
                  <c:v>1.84050746213913E-2</c:v>
                </c:pt>
                <c:pt idx="4123">
                  <c:v>9.4993933530714194E-3</c:v>
                </c:pt>
                <c:pt idx="4124">
                  <c:v>8.4307116007928798E-2</c:v>
                </c:pt>
                <c:pt idx="4125">
                  <c:v>1.0093105437612E-2</c:v>
                </c:pt>
                <c:pt idx="4126">
                  <c:v>1.0093105437612E-2</c:v>
                </c:pt>
                <c:pt idx="4127">
                  <c:v>1.0093105437612E-2</c:v>
                </c:pt>
                <c:pt idx="4128">
                  <c:v>0</c:v>
                </c:pt>
                <c:pt idx="4129">
                  <c:v>1.84050746213913E-2</c:v>
                </c:pt>
                <c:pt idx="4130">
                  <c:v>8.9056812683198996E-3</c:v>
                </c:pt>
                <c:pt idx="4131">
                  <c:v>2.79044679744627E-2</c:v>
                </c:pt>
                <c:pt idx="4132">
                  <c:v>3.79975734118638E-2</c:v>
                </c:pt>
                <c:pt idx="4133">
                  <c:v>9.4993933530714194E-3</c:v>
                </c:pt>
                <c:pt idx="4134">
                  <c:v>3.7403861327534198E-2</c:v>
                </c:pt>
                <c:pt idx="4135">
                  <c:v>2.84981800590033E-2</c:v>
                </c:pt>
                <c:pt idx="4136">
                  <c:v>3.7997573412074798E-2</c:v>
                </c:pt>
                <c:pt idx="4137">
                  <c:v>2.79044679744627E-2</c:v>
                </c:pt>
                <c:pt idx="4138">
                  <c:v>4.7496966764935297E-2</c:v>
                </c:pt>
                <c:pt idx="4139">
                  <c:v>7.5401434739398004E-2</c:v>
                </c:pt>
                <c:pt idx="4140">
                  <c:v>9.4993933530714194E-3</c:v>
                </c:pt>
                <c:pt idx="4141">
                  <c:v>1.0093105437612E-2</c:v>
                </c:pt>
                <c:pt idx="4142">
                  <c:v>2.84981800590033E-2</c:v>
                </c:pt>
                <c:pt idx="4143">
                  <c:v>2.84981800590033E-2</c:v>
                </c:pt>
                <c:pt idx="4144">
                  <c:v>1.84050746213913E-2</c:v>
                </c:pt>
                <c:pt idx="4145">
                  <c:v>9.3806509361000198E-2</c:v>
                </c:pt>
                <c:pt idx="4146">
                  <c:v>1.0093105437612E-2</c:v>
                </c:pt>
                <c:pt idx="4147">
                  <c:v>2.79044679744627E-2</c:v>
                </c:pt>
                <c:pt idx="4148">
                  <c:v>6.5902041386326604E-2</c:v>
                </c:pt>
                <c:pt idx="4149">
                  <c:v>9.3806509360789297E-2</c:v>
                </c:pt>
                <c:pt idx="4150">
                  <c:v>3.7997573412074798E-2</c:v>
                </c:pt>
                <c:pt idx="4151">
                  <c:v>4.7496966764935297E-2</c:v>
                </c:pt>
                <c:pt idx="4152">
                  <c:v>7.5401434739608905E-2</c:v>
                </c:pt>
                <c:pt idx="4153">
                  <c:v>1.9592498790683401E-2</c:v>
                </c:pt>
                <c:pt idx="4154">
                  <c:v>1.84050746213913E-2</c:v>
                </c:pt>
                <c:pt idx="4155">
                  <c:v>9.4993933530714194E-3</c:v>
                </c:pt>
                <c:pt idx="4156">
                  <c:v>4.69032546803946E-2</c:v>
                </c:pt>
                <c:pt idx="4157">
                  <c:v>1.89987867059319E-2</c:v>
                </c:pt>
                <c:pt idx="4158">
                  <c:v>1.8405074621602201E-2</c:v>
                </c:pt>
                <c:pt idx="4159">
                  <c:v>4.6903254680605598E-2</c:v>
                </c:pt>
                <c:pt idx="4160">
                  <c:v>1.84050746213913E-2</c:v>
                </c:pt>
                <c:pt idx="4161">
                  <c:v>4.69032546803946E-2</c:v>
                </c:pt>
                <c:pt idx="4162">
                  <c:v>3.7997573412074798E-2</c:v>
                </c:pt>
                <c:pt idx="4163">
                  <c:v>7.5401434739608905E-2</c:v>
                </c:pt>
                <c:pt idx="4164">
                  <c:v>8.9056812683198996E-3</c:v>
                </c:pt>
                <c:pt idx="4165">
                  <c:v>0</c:v>
                </c:pt>
                <c:pt idx="4166">
                  <c:v>0</c:v>
                </c:pt>
                <c:pt idx="4167">
                  <c:v>1.84050746213913E-2</c:v>
                </c:pt>
                <c:pt idx="4168">
                  <c:v>6.6495753471078098E-2</c:v>
                </c:pt>
                <c:pt idx="4169">
                  <c:v>2.73107558899221E-2</c:v>
                </c:pt>
                <c:pt idx="4170">
                  <c:v>2.73107558899221E-2</c:v>
                </c:pt>
                <c:pt idx="4171">
                  <c:v>1.84050746213913E-2</c:v>
                </c:pt>
                <c:pt idx="4172">
                  <c:v>9.4993933528604892E-3</c:v>
                </c:pt>
                <c:pt idx="4173">
                  <c:v>9.4993933528604892E-3</c:v>
                </c:pt>
                <c:pt idx="4174">
                  <c:v>2.84981800590033E-2</c:v>
                </c:pt>
                <c:pt idx="4175">
                  <c:v>1.8405074621602201E-2</c:v>
                </c:pt>
                <c:pt idx="4176">
                  <c:v>0</c:v>
                </c:pt>
                <c:pt idx="4177">
                  <c:v>2.84981800590033E-2</c:v>
                </c:pt>
                <c:pt idx="4178">
                  <c:v>7.5401434739398004E-2</c:v>
                </c:pt>
                <c:pt idx="4179">
                  <c:v>3.79975734118638E-2</c:v>
                </c:pt>
                <c:pt idx="4180">
                  <c:v>1.95924987904725E-2</c:v>
                </c:pt>
                <c:pt idx="4181">
                  <c:v>0</c:v>
                </c:pt>
                <c:pt idx="4182">
                  <c:v>1.84050746213913E-2</c:v>
                </c:pt>
                <c:pt idx="4183">
                  <c:v>2.84981800590033E-2</c:v>
                </c:pt>
                <c:pt idx="4184">
                  <c:v>2.79044679744627E-2</c:v>
                </c:pt>
                <c:pt idx="4185">
                  <c:v>3.7997573412074798E-2</c:v>
                </c:pt>
                <c:pt idx="4186">
                  <c:v>1.0093105437612E-2</c:v>
                </c:pt>
                <c:pt idx="4187">
                  <c:v>0</c:v>
                </c:pt>
                <c:pt idx="4188">
                  <c:v>2.84981800590033E-2</c:v>
                </c:pt>
                <c:pt idx="4189">
                  <c:v>6.5902041386537505E-2</c:v>
                </c:pt>
                <c:pt idx="4190">
                  <c:v>5.6402648033466098E-2</c:v>
                </c:pt>
                <c:pt idx="4191">
                  <c:v>1.84050746213913E-2</c:v>
                </c:pt>
                <c:pt idx="4192">
                  <c:v>7.5401434739608905E-2</c:v>
                </c:pt>
                <c:pt idx="4193">
                  <c:v>0</c:v>
                </c:pt>
                <c:pt idx="4194">
                  <c:v>6.6495753471078098E-2</c:v>
                </c:pt>
                <c:pt idx="4195">
                  <c:v>8.9056812685308195E-3</c:v>
                </c:pt>
                <c:pt idx="4196">
                  <c:v>7.5401434739608905E-2</c:v>
                </c:pt>
                <c:pt idx="4197">
                  <c:v>9.4993933530714194E-3</c:v>
                </c:pt>
                <c:pt idx="4198">
                  <c:v>8.5494540177009998E-2</c:v>
                </c:pt>
                <c:pt idx="4199">
                  <c:v>9.4993933530081398E-2</c:v>
                </c:pt>
                <c:pt idx="4200">
                  <c:v>8.4307116007928798E-2</c:v>
                </c:pt>
                <c:pt idx="4201">
                  <c:v>1.0093105437612E-2</c:v>
                </c:pt>
                <c:pt idx="4202">
                  <c:v>4.7496966765146198E-2</c:v>
                </c:pt>
                <c:pt idx="4203">
                  <c:v>0</c:v>
                </c:pt>
                <c:pt idx="4204">
                  <c:v>0</c:v>
                </c:pt>
                <c:pt idx="4205">
                  <c:v>4.7496966765146198E-2</c:v>
                </c:pt>
                <c:pt idx="4206">
                  <c:v>1.8998786706142801E-2</c:v>
                </c:pt>
                <c:pt idx="4207">
                  <c:v>4.6903254680605598E-2</c:v>
                </c:pt>
                <c:pt idx="4208">
                  <c:v>2.84981800590033E-2</c:v>
                </c:pt>
                <c:pt idx="4209">
                  <c:v>0</c:v>
                </c:pt>
                <c:pt idx="4210">
                  <c:v>2.84981800590033E-2</c:v>
                </c:pt>
                <c:pt idx="4211">
                  <c:v>1.8405074621602201E-2</c:v>
                </c:pt>
                <c:pt idx="4212">
                  <c:v>5.6402648033466098E-2</c:v>
                </c:pt>
                <c:pt idx="4213">
                  <c:v>6.5902041386537505E-2</c:v>
                </c:pt>
                <c:pt idx="4214">
                  <c:v>3.7403861327534198E-2</c:v>
                </c:pt>
                <c:pt idx="4215">
                  <c:v>8.9056812685308195E-3</c:v>
                </c:pt>
                <c:pt idx="4216">
                  <c:v>0</c:v>
                </c:pt>
                <c:pt idx="4217">
                  <c:v>3.79975734118638E-2</c:v>
                </c:pt>
                <c:pt idx="4218">
                  <c:v>2.8498180059214302E-2</c:v>
                </c:pt>
                <c:pt idx="4219">
                  <c:v>3.7997573412074798E-2</c:v>
                </c:pt>
                <c:pt idx="4220">
                  <c:v>0</c:v>
                </c:pt>
                <c:pt idx="4221">
                  <c:v>6.5902041386537505E-2</c:v>
                </c:pt>
                <c:pt idx="4222">
                  <c:v>0</c:v>
                </c:pt>
                <c:pt idx="4223">
                  <c:v>9.4993933530714194E-3</c:v>
                </c:pt>
                <c:pt idx="4224">
                  <c:v>2.84981800590033E-2</c:v>
                </c:pt>
                <c:pt idx="4225">
                  <c:v>4.6903254680605598E-2</c:v>
                </c:pt>
                <c:pt idx="4226">
                  <c:v>0.103899614798612</c:v>
                </c:pt>
                <c:pt idx="4227">
                  <c:v>1.95924987904725E-2</c:v>
                </c:pt>
                <c:pt idx="4228">
                  <c:v>4.7496966764935297E-2</c:v>
                </c:pt>
                <c:pt idx="4229">
                  <c:v>9.4993933530714194E-3</c:v>
                </c:pt>
                <c:pt idx="4230">
                  <c:v>1.8998786706142801E-2</c:v>
                </c:pt>
                <c:pt idx="4231">
                  <c:v>1.8998786706142801E-2</c:v>
                </c:pt>
                <c:pt idx="4232">
                  <c:v>3.7997573412074798E-2</c:v>
                </c:pt>
                <c:pt idx="4233">
                  <c:v>1.0093105437612E-2</c:v>
                </c:pt>
                <c:pt idx="4234">
                  <c:v>3.7403861327534198E-2</c:v>
                </c:pt>
                <c:pt idx="4235">
                  <c:v>2.79044679744627E-2</c:v>
                </c:pt>
                <c:pt idx="4236">
                  <c:v>0</c:v>
                </c:pt>
                <c:pt idx="4237">
                  <c:v>0</c:v>
                </c:pt>
                <c:pt idx="4238">
                  <c:v>8.9056812683198996E-3</c:v>
                </c:pt>
                <c:pt idx="4239">
                  <c:v>3.74038613273232E-2</c:v>
                </c:pt>
                <c:pt idx="4240">
                  <c:v>0.13180408277307501</c:v>
                </c:pt>
                <c:pt idx="4241">
                  <c:v>2.84981800590033E-2</c:v>
                </c:pt>
                <c:pt idx="4242">
                  <c:v>6.5902041386537505E-2</c:v>
                </c:pt>
                <c:pt idx="4243">
                  <c:v>0</c:v>
                </c:pt>
                <c:pt idx="4244">
                  <c:v>9.4993933530714194E-3</c:v>
                </c:pt>
                <c:pt idx="4245">
                  <c:v>9.4993933530714194E-3</c:v>
                </c:pt>
                <c:pt idx="4246">
                  <c:v>3.7403861327534198E-2</c:v>
                </c:pt>
                <c:pt idx="4247">
                  <c:v>3.85912854966153E-2</c:v>
                </c:pt>
                <c:pt idx="4248">
                  <c:v>7.5401434739398004E-2</c:v>
                </c:pt>
                <c:pt idx="4249">
                  <c:v>1.89987867059319E-2</c:v>
                </c:pt>
                <c:pt idx="4250">
                  <c:v>3.7997573412074798E-2</c:v>
                </c:pt>
                <c:pt idx="4251">
                  <c:v>3.7403861327534198E-2</c:v>
                </c:pt>
                <c:pt idx="4252">
                  <c:v>1.8998786706142801E-2</c:v>
                </c:pt>
                <c:pt idx="4253">
                  <c:v>6.5308329301996898E-2</c:v>
                </c:pt>
                <c:pt idx="4254">
                  <c:v>1.00931054374011E-2</c:v>
                </c:pt>
                <c:pt idx="4255">
                  <c:v>5.6402648033466098E-2</c:v>
                </c:pt>
                <c:pt idx="4256">
                  <c:v>2.8498180059214302E-2</c:v>
                </c:pt>
                <c:pt idx="4257">
                  <c:v>1.84050746213913E-2</c:v>
                </c:pt>
                <c:pt idx="4258">
                  <c:v>5.6402648033466098E-2</c:v>
                </c:pt>
                <c:pt idx="4259">
                  <c:v>4.6903254680605598E-2</c:v>
                </c:pt>
                <c:pt idx="4260">
                  <c:v>0</c:v>
                </c:pt>
                <c:pt idx="4261">
                  <c:v>7.5401434739608905E-2</c:v>
                </c:pt>
                <c:pt idx="4262">
                  <c:v>2.79044679744627E-2</c:v>
                </c:pt>
                <c:pt idx="4263">
                  <c:v>9.4993933530714194E-3</c:v>
                </c:pt>
                <c:pt idx="4264">
                  <c:v>2.84981800590033E-2</c:v>
                </c:pt>
                <c:pt idx="4265">
                  <c:v>1.0093105437612E-2</c:v>
                </c:pt>
                <c:pt idx="4266">
                  <c:v>5.6402648033466098E-2</c:v>
                </c:pt>
                <c:pt idx="4267">
                  <c:v>2.84981800590033E-2</c:v>
                </c:pt>
                <c:pt idx="4268">
                  <c:v>2.79044679744627E-2</c:v>
                </c:pt>
                <c:pt idx="4269">
                  <c:v>3.7997573412074798E-2</c:v>
                </c:pt>
                <c:pt idx="4270">
                  <c:v>1.89987867059319E-2</c:v>
                </c:pt>
                <c:pt idx="4271">
                  <c:v>9.4993933530714194E-3</c:v>
                </c:pt>
                <c:pt idx="4272">
                  <c:v>9.4993933530714194E-3</c:v>
                </c:pt>
                <c:pt idx="4273">
                  <c:v>8.4900828092469405E-2</c:v>
                </c:pt>
                <c:pt idx="4274">
                  <c:v>6.5902041386537505E-2</c:v>
                </c:pt>
                <c:pt idx="4275">
                  <c:v>2.84981800590033E-2</c:v>
                </c:pt>
                <c:pt idx="4276">
                  <c:v>2.79044679744627E-2</c:v>
                </c:pt>
                <c:pt idx="4277">
                  <c:v>2.79044679744627E-2</c:v>
                </c:pt>
                <c:pt idx="4278">
                  <c:v>5.6402648033466098E-2</c:v>
                </c:pt>
                <c:pt idx="4279">
                  <c:v>3.7403861327534198E-2</c:v>
                </c:pt>
                <c:pt idx="4280">
                  <c:v>9.4993933530714194E-3</c:v>
                </c:pt>
                <c:pt idx="4281">
                  <c:v>3.74038613273232E-2</c:v>
                </c:pt>
                <c:pt idx="4282">
                  <c:v>6.6495753471078098E-2</c:v>
                </c:pt>
                <c:pt idx="4283">
                  <c:v>9.4993933528604892E-3</c:v>
                </c:pt>
                <c:pt idx="4284">
                  <c:v>3.7403861327534198E-2</c:v>
                </c:pt>
                <c:pt idx="4285">
                  <c:v>8.4307116007928798E-2</c:v>
                </c:pt>
                <c:pt idx="4286">
                  <c:v>8.4307116007928798E-2</c:v>
                </c:pt>
                <c:pt idx="4287">
                  <c:v>2.84981800590033E-2</c:v>
                </c:pt>
                <c:pt idx="4288">
                  <c:v>6.6495753471078098E-2</c:v>
                </c:pt>
                <c:pt idx="4289">
                  <c:v>6.6495753471078098E-2</c:v>
                </c:pt>
                <c:pt idx="4290">
                  <c:v>1.84050746213913E-2</c:v>
                </c:pt>
                <c:pt idx="4291">
                  <c:v>9.4400221445540805E-2</c:v>
                </c:pt>
                <c:pt idx="4292">
                  <c:v>0.17870733745347001</c:v>
                </c:pt>
                <c:pt idx="4293">
                  <c:v>1.9592498790683401E-2</c:v>
                </c:pt>
                <c:pt idx="4294">
                  <c:v>3.7997573412074798E-2</c:v>
                </c:pt>
                <c:pt idx="4295">
                  <c:v>2.84981800590033E-2</c:v>
                </c:pt>
                <c:pt idx="4296">
                  <c:v>1.89987867059319E-2</c:v>
                </c:pt>
                <c:pt idx="4297">
                  <c:v>1.8405074621602201E-2</c:v>
                </c:pt>
                <c:pt idx="4298">
                  <c:v>1.00931054374011E-2</c:v>
                </c:pt>
                <c:pt idx="4299">
                  <c:v>8.5494540177009998E-2</c:v>
                </c:pt>
                <c:pt idx="4300">
                  <c:v>3.7403861327534198E-2</c:v>
                </c:pt>
                <c:pt idx="4301">
                  <c:v>1.8998786706142801E-2</c:v>
                </c:pt>
                <c:pt idx="4302">
                  <c:v>2.79044679744627E-2</c:v>
                </c:pt>
                <c:pt idx="4303">
                  <c:v>6.5308329301996898E-2</c:v>
                </c:pt>
                <c:pt idx="4304">
                  <c:v>2.84981800590033E-2</c:v>
                </c:pt>
                <c:pt idx="4305">
                  <c:v>2.84981800590033E-2</c:v>
                </c:pt>
                <c:pt idx="4306">
                  <c:v>8.9056812685308195E-3</c:v>
                </c:pt>
                <c:pt idx="4307">
                  <c:v>9.4400221445540805E-2</c:v>
                </c:pt>
                <c:pt idx="4308">
                  <c:v>2.79044679744627E-2</c:v>
                </c:pt>
                <c:pt idx="4309">
                  <c:v>1.0093105437612E-2</c:v>
                </c:pt>
                <c:pt idx="4310">
                  <c:v>2.84981800590033E-2</c:v>
                </c:pt>
                <c:pt idx="4311">
                  <c:v>2.84981800590033E-2</c:v>
                </c:pt>
                <c:pt idx="4312">
                  <c:v>0</c:v>
                </c:pt>
                <c:pt idx="4313">
                  <c:v>8.9056812685308195E-3</c:v>
                </c:pt>
                <c:pt idx="4314">
                  <c:v>1.84050746213913E-2</c:v>
                </c:pt>
                <c:pt idx="4315">
                  <c:v>2.84981800590033E-2</c:v>
                </c:pt>
                <c:pt idx="4316">
                  <c:v>8.9056812683198996E-3</c:v>
                </c:pt>
                <c:pt idx="4317">
                  <c:v>3.74038613273232E-2</c:v>
                </c:pt>
                <c:pt idx="4318">
                  <c:v>0</c:v>
                </c:pt>
                <c:pt idx="4319">
                  <c:v>2.84981800590033E-2</c:v>
                </c:pt>
                <c:pt idx="4320">
                  <c:v>0</c:v>
                </c:pt>
                <c:pt idx="4321">
                  <c:v>1.00931054374011E-2</c:v>
                </c:pt>
                <c:pt idx="4322">
                  <c:v>4.6903254680605598E-2</c:v>
                </c:pt>
                <c:pt idx="4323">
                  <c:v>8.9056812683198996E-3</c:v>
                </c:pt>
                <c:pt idx="4324">
                  <c:v>5.5808935948925498E-2</c:v>
                </c:pt>
                <c:pt idx="4325">
                  <c:v>9.4993933530081398E-2</c:v>
                </c:pt>
                <c:pt idx="4326">
                  <c:v>1.89987867059319E-2</c:v>
                </c:pt>
                <c:pt idx="4327">
                  <c:v>1.89987867059319E-2</c:v>
                </c:pt>
                <c:pt idx="4328">
                  <c:v>3.74038613273232E-2</c:v>
                </c:pt>
                <c:pt idx="4329">
                  <c:v>2.84981800590033E-2</c:v>
                </c:pt>
                <c:pt idx="4330">
                  <c:v>1.84050746213913E-2</c:v>
                </c:pt>
                <c:pt idx="4331">
                  <c:v>8.4900828092469405E-2</c:v>
                </c:pt>
                <c:pt idx="4332">
                  <c:v>4.6903254680605598E-2</c:v>
                </c:pt>
                <c:pt idx="4333">
                  <c:v>1.00931054374011E-2</c:v>
                </c:pt>
                <c:pt idx="4334">
                  <c:v>1.8405074621602201E-2</c:v>
                </c:pt>
                <c:pt idx="4335">
                  <c:v>2.84981800590033E-2</c:v>
                </c:pt>
                <c:pt idx="4336">
                  <c:v>2.84981800590033E-2</c:v>
                </c:pt>
                <c:pt idx="4337">
                  <c:v>3.7997573412074798E-2</c:v>
                </c:pt>
                <c:pt idx="4338">
                  <c:v>1.95924987904725E-2</c:v>
                </c:pt>
                <c:pt idx="4339">
                  <c:v>0</c:v>
                </c:pt>
                <c:pt idx="4340">
                  <c:v>3.7403861327534198E-2</c:v>
                </c:pt>
                <c:pt idx="4341">
                  <c:v>1.84050746213913E-2</c:v>
                </c:pt>
                <c:pt idx="4342">
                  <c:v>9.4993933530714194E-3</c:v>
                </c:pt>
                <c:pt idx="4343">
                  <c:v>1.8998786706142801E-2</c:v>
                </c:pt>
                <c:pt idx="4344">
                  <c:v>3.79975734118638E-2</c:v>
                </c:pt>
                <c:pt idx="4345">
                  <c:v>2.84981800590033E-2</c:v>
                </c:pt>
                <c:pt idx="4346">
                  <c:v>1.95924987904725E-2</c:v>
                </c:pt>
                <c:pt idx="4347">
                  <c:v>9.4993933530714194E-3</c:v>
                </c:pt>
                <c:pt idx="4348">
                  <c:v>2.84981800590033E-2</c:v>
                </c:pt>
                <c:pt idx="4349">
                  <c:v>1.89987867059319E-2</c:v>
                </c:pt>
                <c:pt idx="4350">
                  <c:v>5.6996360118006698E-2</c:v>
                </c:pt>
                <c:pt idx="4351">
                  <c:v>1.95924987904725E-2</c:v>
                </c:pt>
                <c:pt idx="4352">
                  <c:v>0.103899614798612</c:v>
                </c:pt>
                <c:pt idx="4353">
                  <c:v>4.7496966764935297E-2</c:v>
                </c:pt>
                <c:pt idx="4354">
                  <c:v>9.4993933530714194E-3</c:v>
                </c:pt>
                <c:pt idx="4355">
                  <c:v>9.4993933530714194E-3</c:v>
                </c:pt>
                <c:pt idx="4356">
                  <c:v>5.6402648033466098E-2</c:v>
                </c:pt>
                <c:pt idx="4357">
                  <c:v>5.6996360118217598E-2</c:v>
                </c:pt>
                <c:pt idx="4358">
                  <c:v>1.8998786706142801E-2</c:v>
                </c:pt>
                <c:pt idx="4359">
                  <c:v>0</c:v>
                </c:pt>
                <c:pt idx="4360">
                  <c:v>3.7403861327534198E-2</c:v>
                </c:pt>
                <c:pt idx="4361">
                  <c:v>5.6996360118006698E-2</c:v>
                </c:pt>
                <c:pt idx="4362">
                  <c:v>9.4993933530714194E-3</c:v>
                </c:pt>
                <c:pt idx="4363">
                  <c:v>9.4993933530714194E-3</c:v>
                </c:pt>
                <c:pt idx="4364">
                  <c:v>1.89987867059319E-2</c:v>
                </c:pt>
                <c:pt idx="4365">
                  <c:v>3.7997573412074798E-2</c:v>
                </c:pt>
                <c:pt idx="4366">
                  <c:v>1.0093105437612E-2</c:v>
                </c:pt>
                <c:pt idx="4367">
                  <c:v>3.7997573412074798E-2</c:v>
                </c:pt>
                <c:pt idx="4368">
                  <c:v>1.84050746213913E-2</c:v>
                </c:pt>
                <c:pt idx="4369">
                  <c:v>4.7496966765146198E-2</c:v>
                </c:pt>
                <c:pt idx="4370">
                  <c:v>1.89987867059319E-2</c:v>
                </c:pt>
                <c:pt idx="4371">
                  <c:v>9.3806509361000198E-2</c:v>
                </c:pt>
                <c:pt idx="4372">
                  <c:v>3.85912854966153E-2</c:v>
                </c:pt>
                <c:pt idx="4373">
                  <c:v>0</c:v>
                </c:pt>
                <c:pt idx="4374">
                  <c:v>5.6996360118006698E-2</c:v>
                </c:pt>
                <c:pt idx="4375">
                  <c:v>2.84981800590033E-2</c:v>
                </c:pt>
                <c:pt idx="4376">
                  <c:v>7.5401434739398004E-2</c:v>
                </c:pt>
                <c:pt idx="4377">
                  <c:v>6.5902041386537505E-2</c:v>
                </c:pt>
                <c:pt idx="4378">
                  <c:v>3.7403861327534198E-2</c:v>
                </c:pt>
                <c:pt idx="4379">
                  <c:v>3.85912854966153E-2</c:v>
                </c:pt>
                <c:pt idx="4380">
                  <c:v>8.9056812683198996E-3</c:v>
                </c:pt>
                <c:pt idx="4381">
                  <c:v>6.6495753471078098E-2</c:v>
                </c:pt>
                <c:pt idx="4382">
                  <c:v>3.79975734118638E-2</c:v>
                </c:pt>
                <c:pt idx="4383">
                  <c:v>1.8998786706142801E-2</c:v>
                </c:pt>
                <c:pt idx="4384">
                  <c:v>9.4993933530714194E-3</c:v>
                </c:pt>
                <c:pt idx="4385">
                  <c:v>5.6402648033466098E-2</c:v>
                </c:pt>
                <c:pt idx="4386">
                  <c:v>9.4993933530714194E-3</c:v>
                </c:pt>
                <c:pt idx="4387">
                  <c:v>0</c:v>
                </c:pt>
                <c:pt idx="4388">
                  <c:v>4.69032546803946E-2</c:v>
                </c:pt>
                <c:pt idx="4389">
                  <c:v>1.0093105437612E-2</c:v>
                </c:pt>
                <c:pt idx="4390">
                  <c:v>3.7403861327534198E-2</c:v>
                </c:pt>
                <c:pt idx="4391">
                  <c:v>9.4993933528604892E-3</c:v>
                </c:pt>
                <c:pt idx="4392">
                  <c:v>9.4993933530714194E-3</c:v>
                </c:pt>
                <c:pt idx="4393">
                  <c:v>7.5401434739608905E-2</c:v>
                </c:pt>
                <c:pt idx="4394">
                  <c:v>1.8998786706142801E-2</c:v>
                </c:pt>
                <c:pt idx="4395">
                  <c:v>1.89987867059319E-2</c:v>
                </c:pt>
                <c:pt idx="4396">
                  <c:v>0</c:v>
                </c:pt>
                <c:pt idx="4397">
                  <c:v>5.6996360118006698E-2</c:v>
                </c:pt>
                <c:pt idx="4398">
                  <c:v>1.0093105437612E-2</c:v>
                </c:pt>
                <c:pt idx="4399">
                  <c:v>2.79044679744627E-2</c:v>
                </c:pt>
                <c:pt idx="4400">
                  <c:v>0</c:v>
                </c:pt>
                <c:pt idx="4401">
                  <c:v>5.6402648033466098E-2</c:v>
                </c:pt>
                <c:pt idx="4402">
                  <c:v>1.84050746213913E-2</c:v>
                </c:pt>
                <c:pt idx="4403">
                  <c:v>1.0093105437612E-2</c:v>
                </c:pt>
                <c:pt idx="4404">
                  <c:v>8.9056812683198996E-3</c:v>
                </c:pt>
                <c:pt idx="4405">
                  <c:v>1.8998786706142801E-2</c:v>
                </c:pt>
                <c:pt idx="4406">
                  <c:v>6.6495753471078098E-2</c:v>
                </c:pt>
                <c:pt idx="4407">
                  <c:v>1.84050746213913E-2</c:v>
                </c:pt>
                <c:pt idx="4408">
                  <c:v>3.7997573412074798E-2</c:v>
                </c:pt>
                <c:pt idx="4409">
                  <c:v>0</c:v>
                </c:pt>
                <c:pt idx="4410">
                  <c:v>0</c:v>
                </c:pt>
                <c:pt idx="4411">
                  <c:v>5.6402648033466098E-2</c:v>
                </c:pt>
                <c:pt idx="4412">
                  <c:v>4.7496966765146198E-2</c:v>
                </c:pt>
                <c:pt idx="4413">
                  <c:v>0</c:v>
                </c:pt>
                <c:pt idx="4414">
                  <c:v>3.7997573412074798E-2</c:v>
                </c:pt>
                <c:pt idx="4415">
                  <c:v>2.84981800590033E-2</c:v>
                </c:pt>
                <c:pt idx="4416">
                  <c:v>3.7997573412074798E-2</c:v>
                </c:pt>
                <c:pt idx="4417">
                  <c:v>0</c:v>
                </c:pt>
                <c:pt idx="4418">
                  <c:v>5.6996360118006698E-2</c:v>
                </c:pt>
                <c:pt idx="4419">
                  <c:v>1.84050746213913E-2</c:v>
                </c:pt>
                <c:pt idx="4420">
                  <c:v>2.84981800590033E-2</c:v>
                </c:pt>
                <c:pt idx="4421">
                  <c:v>4.7496966765146198E-2</c:v>
                </c:pt>
                <c:pt idx="4422">
                  <c:v>1.84050746213913E-2</c:v>
                </c:pt>
                <c:pt idx="4423">
                  <c:v>8.9056812685308195E-3</c:v>
                </c:pt>
                <c:pt idx="4424">
                  <c:v>9.4993933528604892E-3</c:v>
                </c:pt>
                <c:pt idx="4425">
                  <c:v>9.4993933528604892E-3</c:v>
                </c:pt>
                <c:pt idx="4426">
                  <c:v>0</c:v>
                </c:pt>
                <c:pt idx="4427">
                  <c:v>6.5902041386537505E-2</c:v>
                </c:pt>
                <c:pt idx="4428">
                  <c:v>2.84981800590033E-2</c:v>
                </c:pt>
                <c:pt idx="4429">
                  <c:v>2.84981800590033E-2</c:v>
                </c:pt>
                <c:pt idx="4430">
                  <c:v>1.89987867059319E-2</c:v>
                </c:pt>
                <c:pt idx="4431">
                  <c:v>7.5401434739398004E-2</c:v>
                </c:pt>
                <c:pt idx="4432">
                  <c:v>1.0093105437612E-2</c:v>
                </c:pt>
                <c:pt idx="4433">
                  <c:v>8.9056812685308195E-3</c:v>
                </c:pt>
                <c:pt idx="4434">
                  <c:v>9.4993933528604892E-3</c:v>
                </c:pt>
                <c:pt idx="4435">
                  <c:v>0</c:v>
                </c:pt>
                <c:pt idx="4436">
                  <c:v>8.9056812685308195E-3</c:v>
                </c:pt>
                <c:pt idx="4437">
                  <c:v>1.9592498790683401E-2</c:v>
                </c:pt>
                <c:pt idx="4438">
                  <c:v>0</c:v>
                </c:pt>
                <c:pt idx="4439">
                  <c:v>8.9056812683198996E-3</c:v>
                </c:pt>
                <c:pt idx="4440">
                  <c:v>3.7997573412074798E-2</c:v>
                </c:pt>
                <c:pt idx="4441">
                  <c:v>1.89987867059319E-2</c:v>
                </c:pt>
                <c:pt idx="4442">
                  <c:v>5.6996360118006698E-2</c:v>
                </c:pt>
                <c:pt idx="4443">
                  <c:v>1.9592498790683401E-2</c:v>
                </c:pt>
                <c:pt idx="4444">
                  <c:v>5.5808935948925498E-2</c:v>
                </c:pt>
                <c:pt idx="4445">
                  <c:v>8.9056812685308195E-3</c:v>
                </c:pt>
                <c:pt idx="4446">
                  <c:v>0</c:v>
                </c:pt>
                <c:pt idx="4447">
                  <c:v>6.5902041386537505E-2</c:v>
                </c:pt>
                <c:pt idx="4448">
                  <c:v>5.6402648033466098E-2</c:v>
                </c:pt>
                <c:pt idx="4449">
                  <c:v>4.69032546803946E-2</c:v>
                </c:pt>
                <c:pt idx="4450">
                  <c:v>5.6402648033466098E-2</c:v>
                </c:pt>
                <c:pt idx="4451">
                  <c:v>1.89987867059319E-2</c:v>
                </c:pt>
                <c:pt idx="4452">
                  <c:v>5.6996360118006698E-2</c:v>
                </c:pt>
                <c:pt idx="4453">
                  <c:v>1.95924987904725E-2</c:v>
                </c:pt>
                <c:pt idx="4454">
                  <c:v>1.00931054374011E-2</c:v>
                </c:pt>
                <c:pt idx="4455">
                  <c:v>1.89987867059319E-2</c:v>
                </c:pt>
                <c:pt idx="4456">
                  <c:v>6.5902041386537505E-2</c:v>
                </c:pt>
                <c:pt idx="4457">
                  <c:v>9.4993933530714194E-3</c:v>
                </c:pt>
                <c:pt idx="4458">
                  <c:v>2.8498180059214302E-2</c:v>
                </c:pt>
                <c:pt idx="4459">
                  <c:v>1.0093105437612E-2</c:v>
                </c:pt>
                <c:pt idx="4460">
                  <c:v>6.5902041386537505E-2</c:v>
                </c:pt>
                <c:pt idx="4461">
                  <c:v>0</c:v>
                </c:pt>
                <c:pt idx="4462">
                  <c:v>0</c:v>
                </c:pt>
                <c:pt idx="4463">
                  <c:v>0</c:v>
                </c:pt>
                <c:pt idx="4464">
                  <c:v>0</c:v>
                </c:pt>
                <c:pt idx="4465">
                  <c:v>1.84050746213913E-2</c:v>
                </c:pt>
                <c:pt idx="4466">
                  <c:v>1.9592498790683401E-2</c:v>
                </c:pt>
                <c:pt idx="4467">
                  <c:v>1.0093105437612E-2</c:v>
                </c:pt>
                <c:pt idx="4468">
                  <c:v>8.5494540177009998E-2</c:v>
                </c:pt>
                <c:pt idx="4469">
                  <c:v>0</c:v>
                </c:pt>
                <c:pt idx="4470">
                  <c:v>1.95924987904725E-2</c:v>
                </c:pt>
                <c:pt idx="4471">
                  <c:v>2.84981800590033E-2</c:v>
                </c:pt>
                <c:pt idx="4472">
                  <c:v>1.95924987904725E-2</c:v>
                </c:pt>
                <c:pt idx="4473">
                  <c:v>8.9056812685308195E-3</c:v>
                </c:pt>
                <c:pt idx="4474">
                  <c:v>5.6996360118006698E-2</c:v>
                </c:pt>
                <c:pt idx="4475">
                  <c:v>1.8405074621602201E-2</c:v>
                </c:pt>
                <c:pt idx="4476">
                  <c:v>9.4993933528604892E-3</c:v>
                </c:pt>
                <c:pt idx="4477">
                  <c:v>1.0093105437612E-2</c:v>
                </c:pt>
                <c:pt idx="4478">
                  <c:v>8.9056812685308195E-3</c:v>
                </c:pt>
                <c:pt idx="4479">
                  <c:v>1.89987867059319E-2</c:v>
                </c:pt>
                <c:pt idx="4480">
                  <c:v>3.7403861327534198E-2</c:v>
                </c:pt>
                <c:pt idx="4481">
                  <c:v>3.85912854966153E-2</c:v>
                </c:pt>
                <c:pt idx="4482">
                  <c:v>8.9056812683198996E-3</c:v>
                </c:pt>
                <c:pt idx="4483">
                  <c:v>9.4993933530714194E-3</c:v>
                </c:pt>
                <c:pt idx="4484">
                  <c:v>3.7403861327534198E-2</c:v>
                </c:pt>
                <c:pt idx="4485">
                  <c:v>3.7997573412074798E-2</c:v>
                </c:pt>
                <c:pt idx="4486">
                  <c:v>3.7997573412074798E-2</c:v>
                </c:pt>
                <c:pt idx="4487">
                  <c:v>7.5401434739608905E-2</c:v>
                </c:pt>
                <c:pt idx="4488">
                  <c:v>0</c:v>
                </c:pt>
                <c:pt idx="4489">
                  <c:v>1.9592498790683401E-2</c:v>
                </c:pt>
                <c:pt idx="4490">
                  <c:v>4.69032546803946E-2</c:v>
                </c:pt>
                <c:pt idx="4491">
                  <c:v>3.7403861327534198E-2</c:v>
                </c:pt>
                <c:pt idx="4492">
                  <c:v>3.7997573412074798E-2</c:v>
                </c:pt>
                <c:pt idx="4493">
                  <c:v>1.84050746213913E-2</c:v>
                </c:pt>
                <c:pt idx="4494">
                  <c:v>4.7496966764935297E-2</c:v>
                </c:pt>
                <c:pt idx="4495">
                  <c:v>2.84981800590033E-2</c:v>
                </c:pt>
                <c:pt idx="4496">
                  <c:v>0</c:v>
                </c:pt>
                <c:pt idx="4497">
                  <c:v>0</c:v>
                </c:pt>
                <c:pt idx="4498">
                  <c:v>9.4993933530714194E-3</c:v>
                </c:pt>
                <c:pt idx="4499">
                  <c:v>9.4993933530714194E-3</c:v>
                </c:pt>
                <c:pt idx="4500">
                  <c:v>9.4993933528604892E-3</c:v>
                </c:pt>
                <c:pt idx="4501">
                  <c:v>9.4993933530714194E-3</c:v>
                </c:pt>
                <c:pt idx="4502">
                  <c:v>3.7403861327534198E-2</c:v>
                </c:pt>
                <c:pt idx="4503">
                  <c:v>0</c:v>
                </c:pt>
                <c:pt idx="4504">
                  <c:v>1.89987867059319E-2</c:v>
                </c:pt>
                <c:pt idx="4505">
                  <c:v>3.7403861327534198E-2</c:v>
                </c:pt>
                <c:pt idx="4506">
                  <c:v>2.84981800590033E-2</c:v>
                </c:pt>
                <c:pt idx="4507">
                  <c:v>2.84981800590033E-2</c:v>
                </c:pt>
                <c:pt idx="4508">
                  <c:v>1.8998786706142801E-2</c:v>
                </c:pt>
                <c:pt idx="4509">
                  <c:v>9.4993933528604892E-3</c:v>
                </c:pt>
                <c:pt idx="4510">
                  <c:v>1.89987867059319E-2</c:v>
                </c:pt>
                <c:pt idx="4511">
                  <c:v>3.7403861327534198E-2</c:v>
                </c:pt>
                <c:pt idx="4512">
                  <c:v>7.5401434739398004E-2</c:v>
                </c:pt>
                <c:pt idx="4513">
                  <c:v>0.122304689420004</c:v>
                </c:pt>
                <c:pt idx="4514">
                  <c:v>9.4400221445540805E-2</c:v>
                </c:pt>
                <c:pt idx="4515">
                  <c:v>0.14130347612614599</c:v>
                </c:pt>
                <c:pt idx="4516">
                  <c:v>4.7496966764935297E-2</c:v>
                </c:pt>
                <c:pt idx="4517">
                  <c:v>0</c:v>
                </c:pt>
                <c:pt idx="4518">
                  <c:v>5.6402648033466098E-2</c:v>
                </c:pt>
                <c:pt idx="4519">
                  <c:v>2.84981800590033E-2</c:v>
                </c:pt>
                <c:pt idx="4520">
                  <c:v>1.8405074621602201E-2</c:v>
                </c:pt>
                <c:pt idx="4521">
                  <c:v>1.95924987904725E-2</c:v>
                </c:pt>
                <c:pt idx="4522">
                  <c:v>4.6903254680605598E-2</c:v>
                </c:pt>
                <c:pt idx="4523">
                  <c:v>8.9056812683198996E-3</c:v>
                </c:pt>
                <c:pt idx="4524">
                  <c:v>2.79044679744627E-2</c:v>
                </c:pt>
                <c:pt idx="4525">
                  <c:v>5.6402648033466098E-2</c:v>
                </c:pt>
                <c:pt idx="4526">
                  <c:v>3.7403861327534198E-2</c:v>
                </c:pt>
                <c:pt idx="4527">
                  <c:v>9.4993933530714194E-3</c:v>
                </c:pt>
                <c:pt idx="4528">
                  <c:v>2.79044679744627E-2</c:v>
                </c:pt>
                <c:pt idx="4529">
                  <c:v>0</c:v>
                </c:pt>
                <c:pt idx="4530">
                  <c:v>0.103899614798401</c:v>
                </c:pt>
                <c:pt idx="4531">
                  <c:v>6.6495753471078098E-2</c:v>
                </c:pt>
                <c:pt idx="4532">
                  <c:v>8.4900828092469405E-2</c:v>
                </c:pt>
                <c:pt idx="4533">
                  <c:v>1.8998786706142801E-2</c:v>
                </c:pt>
                <c:pt idx="4534">
                  <c:v>9.4993933530714194E-3</c:v>
                </c:pt>
                <c:pt idx="4535">
                  <c:v>0</c:v>
                </c:pt>
                <c:pt idx="4536">
                  <c:v>1.84050746213913E-2</c:v>
                </c:pt>
                <c:pt idx="4537">
                  <c:v>1.84050746213913E-2</c:v>
                </c:pt>
                <c:pt idx="4538">
                  <c:v>6.5902041386537505E-2</c:v>
                </c:pt>
                <c:pt idx="4539">
                  <c:v>3.74038613273232E-2</c:v>
                </c:pt>
                <c:pt idx="4540">
                  <c:v>0.141897188210687</c:v>
                </c:pt>
                <c:pt idx="4541">
                  <c:v>6.5902041386537505E-2</c:v>
                </c:pt>
                <c:pt idx="4542">
                  <c:v>1.0093105437612E-2</c:v>
                </c:pt>
                <c:pt idx="4543">
                  <c:v>0</c:v>
                </c:pt>
                <c:pt idx="4544">
                  <c:v>4.8090678849686798E-2</c:v>
                </c:pt>
                <c:pt idx="4545">
                  <c:v>1.84050746213913E-2</c:v>
                </c:pt>
                <c:pt idx="4546">
                  <c:v>3.7997573412074798E-2</c:v>
                </c:pt>
                <c:pt idx="4547">
                  <c:v>4.69032546803946E-2</c:v>
                </c:pt>
                <c:pt idx="4548">
                  <c:v>1.8998786706142801E-2</c:v>
                </c:pt>
                <c:pt idx="4549">
                  <c:v>3.7403861327534198E-2</c:v>
                </c:pt>
                <c:pt idx="4550">
                  <c:v>2.73107558899221E-2</c:v>
                </c:pt>
                <c:pt idx="4551">
                  <c:v>0</c:v>
                </c:pt>
                <c:pt idx="4552">
                  <c:v>1.95924987904725E-2</c:v>
                </c:pt>
                <c:pt idx="4553">
                  <c:v>0.122304689419793</c:v>
                </c:pt>
                <c:pt idx="4554">
                  <c:v>0.103899614798612</c:v>
                </c:pt>
                <c:pt idx="4555">
                  <c:v>7.5401434739608905E-2</c:v>
                </c:pt>
                <c:pt idx="4556">
                  <c:v>8.4307116007928798E-2</c:v>
                </c:pt>
                <c:pt idx="4557">
                  <c:v>7.5401434739608905E-2</c:v>
                </c:pt>
                <c:pt idx="4558">
                  <c:v>7.5401434739608905E-2</c:v>
                </c:pt>
                <c:pt idx="4559">
                  <c:v>2.8498180059214302E-2</c:v>
                </c:pt>
                <c:pt idx="4560">
                  <c:v>1.8998786706142801E-2</c:v>
                </c:pt>
                <c:pt idx="4561">
                  <c:v>7.5401434739398004E-2</c:v>
                </c:pt>
                <c:pt idx="4562">
                  <c:v>9.3806509361000198E-2</c:v>
                </c:pt>
                <c:pt idx="4563">
                  <c:v>5.5808935948925498E-2</c:v>
                </c:pt>
                <c:pt idx="4564">
                  <c:v>9.4993933530714194E-3</c:v>
                </c:pt>
                <c:pt idx="4565">
                  <c:v>0.11339900815168399</c:v>
                </c:pt>
                <c:pt idx="4566">
                  <c:v>3.7997573412074798E-2</c:v>
                </c:pt>
                <c:pt idx="4567">
                  <c:v>3.7403861327534198E-2</c:v>
                </c:pt>
                <c:pt idx="4568">
                  <c:v>0.22620430421861601</c:v>
                </c:pt>
                <c:pt idx="4569">
                  <c:v>4.69032546803946E-2</c:v>
                </c:pt>
                <c:pt idx="4570">
                  <c:v>6.6495753471078098E-2</c:v>
                </c:pt>
                <c:pt idx="4571">
                  <c:v>0.15080286947900701</c:v>
                </c:pt>
                <c:pt idx="4572">
                  <c:v>4.69032546803946E-2</c:v>
                </c:pt>
                <c:pt idx="4573">
                  <c:v>0.122304689420004</c:v>
                </c:pt>
                <c:pt idx="4574">
                  <c:v>8.9056812685308195E-3</c:v>
                </c:pt>
                <c:pt idx="4575">
                  <c:v>2.84981800590033E-2</c:v>
                </c:pt>
                <c:pt idx="4576">
                  <c:v>2.84981800590033E-2</c:v>
                </c:pt>
                <c:pt idx="4577">
                  <c:v>0</c:v>
                </c:pt>
                <c:pt idx="4578">
                  <c:v>4.7496966765146198E-2</c:v>
                </c:pt>
                <c:pt idx="4579">
                  <c:v>3.7403861327534198E-2</c:v>
                </c:pt>
                <c:pt idx="4580">
                  <c:v>6.5902041386537505E-2</c:v>
                </c:pt>
                <c:pt idx="4581">
                  <c:v>0.122304689420004</c:v>
                </c:pt>
                <c:pt idx="4582">
                  <c:v>5.6402648033466098E-2</c:v>
                </c:pt>
                <c:pt idx="4583">
                  <c:v>4.7496966764935297E-2</c:v>
                </c:pt>
                <c:pt idx="4584">
                  <c:v>2.84981800590033E-2</c:v>
                </c:pt>
                <c:pt idx="4585">
                  <c:v>4.69032546803946E-2</c:v>
                </c:pt>
                <c:pt idx="4586">
                  <c:v>3.7403861327534198E-2</c:v>
                </c:pt>
                <c:pt idx="4587">
                  <c:v>1.0093105437612E-2</c:v>
                </c:pt>
                <c:pt idx="4588">
                  <c:v>6.5902041386537505E-2</c:v>
                </c:pt>
                <c:pt idx="4589">
                  <c:v>0.113399008151473</c:v>
                </c:pt>
                <c:pt idx="4590">
                  <c:v>4.69032546803946E-2</c:v>
                </c:pt>
              </c:numCache>
            </c:numRef>
          </c:yVal>
          <c:smooth val="1"/>
          <c:extLst xmlns:c16r2="http://schemas.microsoft.com/office/drawing/2015/06/chart">
            <c:ext xmlns:c16="http://schemas.microsoft.com/office/drawing/2014/chart" uri="{C3380CC4-5D6E-409C-BE32-E72D297353CC}">
              <c16:uniqueId val="{00000001-A799-8A4D-B2CB-A1C150FE35F6}"/>
            </c:ext>
          </c:extLst>
        </c:ser>
        <c:ser>
          <c:idx val="1"/>
          <c:order val="1"/>
          <c:tx>
            <c:v>50dpm (K/min)</c:v>
          </c:tx>
          <c:spPr>
            <a:ln w="28575" cap="rnd">
              <a:noFill/>
              <a:round/>
            </a:ln>
            <a:effectLst/>
          </c:spPr>
          <c:marker>
            <c:symbol val="none"/>
          </c:marker>
          <c:trendline>
            <c:name>50 dpm (K/min)</c:name>
            <c:spPr>
              <a:ln w="19050" cap="rnd">
                <a:solidFill>
                  <a:schemeClr val="accent2"/>
                </a:solidFill>
                <a:prstDash val="solid"/>
              </a:ln>
              <a:effectLst/>
            </c:spPr>
            <c:trendlineType val="movingAvg"/>
            <c:period val="6"/>
            <c:dispRSqr val="0"/>
            <c:dispEq val="0"/>
          </c:trendline>
          <c:xVal>
            <c:numRef>
              <c:f>'DTG Coke'!$I$6:$I$923</c:f>
              <c:numCache>
                <c:formatCode>General</c:formatCode>
                <c:ptCount val="918"/>
                <c:pt idx="0">
                  <c:v>299.24400000000009</c:v>
                </c:pt>
                <c:pt idx="1">
                  <c:v>299.82600000000002</c:v>
                </c:pt>
                <c:pt idx="2">
                  <c:v>300.44799999999992</c:v>
                </c:pt>
                <c:pt idx="3">
                  <c:v>301.09899999999982</c:v>
                </c:pt>
                <c:pt idx="4">
                  <c:v>301.76</c:v>
                </c:pt>
                <c:pt idx="5">
                  <c:v>302.42700000000002</c:v>
                </c:pt>
                <c:pt idx="6">
                  <c:v>303.09599999999978</c:v>
                </c:pt>
                <c:pt idx="7">
                  <c:v>303.76299999999992</c:v>
                </c:pt>
                <c:pt idx="8">
                  <c:v>304.42399999999981</c:v>
                </c:pt>
                <c:pt idx="9">
                  <c:v>305.077</c:v>
                </c:pt>
                <c:pt idx="10">
                  <c:v>305.72800000000001</c:v>
                </c:pt>
                <c:pt idx="11">
                  <c:v>306.392</c:v>
                </c:pt>
                <c:pt idx="12">
                  <c:v>307.053</c:v>
                </c:pt>
                <c:pt idx="13">
                  <c:v>307.71100000000001</c:v>
                </c:pt>
                <c:pt idx="14">
                  <c:v>308.37200000000001</c:v>
                </c:pt>
                <c:pt idx="15">
                  <c:v>309.03599999999977</c:v>
                </c:pt>
                <c:pt idx="16">
                  <c:v>309.70299999999992</c:v>
                </c:pt>
                <c:pt idx="17">
                  <c:v>310.37299999999999</c:v>
                </c:pt>
                <c:pt idx="18">
                  <c:v>311.04300000000001</c:v>
                </c:pt>
                <c:pt idx="19">
                  <c:v>311.71600000000001</c:v>
                </c:pt>
                <c:pt idx="20">
                  <c:v>312.40300000000002</c:v>
                </c:pt>
                <c:pt idx="21">
                  <c:v>313.09199999999981</c:v>
                </c:pt>
                <c:pt idx="22">
                  <c:v>313.78099999999978</c:v>
                </c:pt>
                <c:pt idx="23">
                  <c:v>314.46800000000002</c:v>
                </c:pt>
                <c:pt idx="24">
                  <c:v>315.15199999999999</c:v>
                </c:pt>
                <c:pt idx="25">
                  <c:v>315.834</c:v>
                </c:pt>
                <c:pt idx="26">
                  <c:v>316.51799999999997</c:v>
                </c:pt>
                <c:pt idx="27">
                  <c:v>317.20400000000001</c:v>
                </c:pt>
                <c:pt idx="28">
                  <c:v>317.88400000000001</c:v>
                </c:pt>
                <c:pt idx="29">
                  <c:v>318.56900000000002</c:v>
                </c:pt>
                <c:pt idx="30">
                  <c:v>319.25099999999992</c:v>
                </c:pt>
                <c:pt idx="31">
                  <c:v>319.93599999999981</c:v>
                </c:pt>
                <c:pt idx="32">
                  <c:v>320.62200000000001</c:v>
                </c:pt>
                <c:pt idx="33">
                  <c:v>321.30799999999999</c:v>
                </c:pt>
                <c:pt idx="34">
                  <c:v>321.99799999999982</c:v>
                </c:pt>
                <c:pt idx="35">
                  <c:v>322.69200000000001</c:v>
                </c:pt>
                <c:pt idx="36">
                  <c:v>323.38600000000002</c:v>
                </c:pt>
                <c:pt idx="37">
                  <c:v>324.089</c:v>
                </c:pt>
                <c:pt idx="38">
                  <c:v>324.80200000000002</c:v>
                </c:pt>
                <c:pt idx="39">
                  <c:v>325.50799999999992</c:v>
                </c:pt>
                <c:pt idx="40">
                  <c:v>326.20699999999982</c:v>
                </c:pt>
                <c:pt idx="41">
                  <c:v>326.90699999999981</c:v>
                </c:pt>
                <c:pt idx="42">
                  <c:v>327.613</c:v>
                </c:pt>
                <c:pt idx="43">
                  <c:v>328.31599999999997</c:v>
                </c:pt>
                <c:pt idx="44">
                  <c:v>329.01400000000001</c:v>
                </c:pt>
                <c:pt idx="45">
                  <c:v>329.71600000000001</c:v>
                </c:pt>
                <c:pt idx="46">
                  <c:v>330.42399999999981</c:v>
                </c:pt>
                <c:pt idx="47">
                  <c:v>331.13099999999991</c:v>
                </c:pt>
                <c:pt idx="48">
                  <c:v>331.84500000000008</c:v>
                </c:pt>
                <c:pt idx="49">
                  <c:v>332.553</c:v>
                </c:pt>
                <c:pt idx="50">
                  <c:v>333.25</c:v>
                </c:pt>
                <c:pt idx="51">
                  <c:v>333.95</c:v>
                </c:pt>
                <c:pt idx="52">
                  <c:v>334.654</c:v>
                </c:pt>
                <c:pt idx="53">
                  <c:v>335.36099999999999</c:v>
                </c:pt>
                <c:pt idx="54">
                  <c:v>336.06799999999993</c:v>
                </c:pt>
                <c:pt idx="55">
                  <c:v>336.77800000000002</c:v>
                </c:pt>
                <c:pt idx="56">
                  <c:v>337.49299999999982</c:v>
                </c:pt>
                <c:pt idx="57">
                  <c:v>338.209</c:v>
                </c:pt>
                <c:pt idx="58">
                  <c:v>338.93099999999981</c:v>
                </c:pt>
                <c:pt idx="59">
                  <c:v>339.65</c:v>
                </c:pt>
                <c:pt idx="60">
                  <c:v>340.35899999999992</c:v>
                </c:pt>
                <c:pt idx="61">
                  <c:v>341.06299999999999</c:v>
                </c:pt>
                <c:pt idx="62">
                  <c:v>341.77199999999982</c:v>
                </c:pt>
                <c:pt idx="63">
                  <c:v>342.47899999999981</c:v>
                </c:pt>
                <c:pt idx="64">
                  <c:v>343.185</c:v>
                </c:pt>
                <c:pt idx="65">
                  <c:v>343.892</c:v>
                </c:pt>
                <c:pt idx="66">
                  <c:v>344.60300000000001</c:v>
                </c:pt>
                <c:pt idx="67">
                  <c:v>345.31599999999997</c:v>
                </c:pt>
                <c:pt idx="68">
                  <c:v>346.02800000000002</c:v>
                </c:pt>
                <c:pt idx="69">
                  <c:v>346.74299999999999</c:v>
                </c:pt>
                <c:pt idx="70">
                  <c:v>347.452</c:v>
                </c:pt>
                <c:pt idx="71">
                  <c:v>348.15899999999999</c:v>
                </c:pt>
                <c:pt idx="72">
                  <c:v>348.875</c:v>
                </c:pt>
                <c:pt idx="73">
                  <c:v>349.59599999999978</c:v>
                </c:pt>
                <c:pt idx="74">
                  <c:v>350.31700000000001</c:v>
                </c:pt>
                <c:pt idx="75">
                  <c:v>351.03800000000001</c:v>
                </c:pt>
                <c:pt idx="76">
                  <c:v>351.76400000000001</c:v>
                </c:pt>
                <c:pt idx="77">
                  <c:v>352.48399999999981</c:v>
                </c:pt>
                <c:pt idx="78">
                  <c:v>353.20400000000001</c:v>
                </c:pt>
                <c:pt idx="79">
                  <c:v>353.92799999999983</c:v>
                </c:pt>
                <c:pt idx="80">
                  <c:v>354.65699999999993</c:v>
                </c:pt>
                <c:pt idx="81">
                  <c:v>355.38099999999991</c:v>
                </c:pt>
                <c:pt idx="82">
                  <c:v>356.10300000000001</c:v>
                </c:pt>
                <c:pt idx="83">
                  <c:v>356.82400000000001</c:v>
                </c:pt>
                <c:pt idx="84">
                  <c:v>357.54200000000009</c:v>
                </c:pt>
                <c:pt idx="85">
                  <c:v>358.25900000000001</c:v>
                </c:pt>
                <c:pt idx="86">
                  <c:v>358.97899999999981</c:v>
                </c:pt>
                <c:pt idx="87">
                  <c:v>359.69400000000002</c:v>
                </c:pt>
                <c:pt idx="88">
                  <c:v>360.40499999999992</c:v>
                </c:pt>
                <c:pt idx="89">
                  <c:v>361.11400000000009</c:v>
                </c:pt>
                <c:pt idx="90">
                  <c:v>361.81799999999993</c:v>
                </c:pt>
                <c:pt idx="91">
                  <c:v>362.51400000000001</c:v>
                </c:pt>
                <c:pt idx="92">
                  <c:v>363.209</c:v>
                </c:pt>
                <c:pt idx="93">
                  <c:v>363.90999999999991</c:v>
                </c:pt>
                <c:pt idx="94">
                  <c:v>364.60699999999991</c:v>
                </c:pt>
                <c:pt idx="95">
                  <c:v>365.303</c:v>
                </c:pt>
                <c:pt idx="96">
                  <c:v>365.99799999999982</c:v>
                </c:pt>
                <c:pt idx="97">
                  <c:v>366.69299999999993</c:v>
                </c:pt>
                <c:pt idx="98">
                  <c:v>367.387</c:v>
                </c:pt>
                <c:pt idx="99">
                  <c:v>368.08</c:v>
                </c:pt>
                <c:pt idx="100">
                  <c:v>368.77300000000002</c:v>
                </c:pt>
                <c:pt idx="101">
                  <c:v>369.47</c:v>
                </c:pt>
                <c:pt idx="102">
                  <c:v>370.16399999999999</c:v>
                </c:pt>
                <c:pt idx="103">
                  <c:v>370.85599999999999</c:v>
                </c:pt>
                <c:pt idx="104">
                  <c:v>371.54399999999993</c:v>
                </c:pt>
                <c:pt idx="105">
                  <c:v>372.22599999999977</c:v>
                </c:pt>
                <c:pt idx="106">
                  <c:v>372.91300000000001</c:v>
                </c:pt>
                <c:pt idx="107">
                  <c:v>373.60899999999992</c:v>
                </c:pt>
                <c:pt idx="108">
                  <c:v>374.303</c:v>
                </c:pt>
                <c:pt idx="109">
                  <c:v>374.99099999999981</c:v>
                </c:pt>
                <c:pt idx="110">
                  <c:v>375.68399999999991</c:v>
                </c:pt>
                <c:pt idx="111">
                  <c:v>376.38400000000001</c:v>
                </c:pt>
                <c:pt idx="112">
                  <c:v>377.084</c:v>
                </c:pt>
                <c:pt idx="113">
                  <c:v>377.77800000000002</c:v>
                </c:pt>
                <c:pt idx="114">
                  <c:v>378.47300000000001</c:v>
                </c:pt>
                <c:pt idx="115">
                  <c:v>379.16500000000002</c:v>
                </c:pt>
                <c:pt idx="116">
                  <c:v>379.85599999999999</c:v>
                </c:pt>
                <c:pt idx="117">
                  <c:v>380.54200000000009</c:v>
                </c:pt>
                <c:pt idx="118">
                  <c:v>381.23</c:v>
                </c:pt>
                <c:pt idx="119">
                  <c:v>381.92</c:v>
                </c:pt>
                <c:pt idx="120">
                  <c:v>382.608</c:v>
                </c:pt>
                <c:pt idx="121">
                  <c:v>383.29799999999977</c:v>
                </c:pt>
                <c:pt idx="122">
                  <c:v>383.99400000000003</c:v>
                </c:pt>
                <c:pt idx="123">
                  <c:v>384.69200000000001</c:v>
                </c:pt>
                <c:pt idx="124">
                  <c:v>385.42599999999982</c:v>
                </c:pt>
                <c:pt idx="125">
                  <c:v>386.21299999999991</c:v>
                </c:pt>
                <c:pt idx="126">
                  <c:v>387.02499999999992</c:v>
                </c:pt>
                <c:pt idx="127">
                  <c:v>387.85899999999992</c:v>
                </c:pt>
                <c:pt idx="128">
                  <c:v>388.697</c:v>
                </c:pt>
                <c:pt idx="129">
                  <c:v>389.53699999999998</c:v>
                </c:pt>
                <c:pt idx="130">
                  <c:v>390.37900000000002</c:v>
                </c:pt>
                <c:pt idx="131">
                  <c:v>391.22500000000002</c:v>
                </c:pt>
                <c:pt idx="132">
                  <c:v>392.07299999999992</c:v>
                </c:pt>
                <c:pt idx="133">
                  <c:v>392.92099999999982</c:v>
                </c:pt>
                <c:pt idx="134">
                  <c:v>393.77</c:v>
                </c:pt>
                <c:pt idx="135">
                  <c:v>394.61700000000002</c:v>
                </c:pt>
                <c:pt idx="136">
                  <c:v>395.46299999999991</c:v>
                </c:pt>
                <c:pt idx="137">
                  <c:v>396.30500000000001</c:v>
                </c:pt>
                <c:pt idx="138">
                  <c:v>397.14300000000009</c:v>
                </c:pt>
                <c:pt idx="139">
                  <c:v>397.98099999999982</c:v>
                </c:pt>
                <c:pt idx="140">
                  <c:v>398.81900000000002</c:v>
                </c:pt>
                <c:pt idx="141">
                  <c:v>399.65899999999999</c:v>
                </c:pt>
                <c:pt idx="142">
                  <c:v>400.505</c:v>
                </c:pt>
                <c:pt idx="143">
                  <c:v>401.351</c:v>
                </c:pt>
                <c:pt idx="144">
                  <c:v>402.18799999999999</c:v>
                </c:pt>
                <c:pt idx="145">
                  <c:v>403.01900000000001</c:v>
                </c:pt>
                <c:pt idx="146">
                  <c:v>403.84899999999999</c:v>
                </c:pt>
                <c:pt idx="147">
                  <c:v>404.68</c:v>
                </c:pt>
                <c:pt idx="148">
                  <c:v>405.51400000000001</c:v>
                </c:pt>
                <c:pt idx="149">
                  <c:v>406.34500000000008</c:v>
                </c:pt>
                <c:pt idx="150">
                  <c:v>407.185</c:v>
                </c:pt>
                <c:pt idx="151">
                  <c:v>408.02300000000002</c:v>
                </c:pt>
                <c:pt idx="152">
                  <c:v>408.87</c:v>
                </c:pt>
                <c:pt idx="153">
                  <c:v>409.71899999999982</c:v>
                </c:pt>
                <c:pt idx="154">
                  <c:v>410.56299999999999</c:v>
                </c:pt>
                <c:pt idx="155">
                  <c:v>411.39800000000002</c:v>
                </c:pt>
                <c:pt idx="156">
                  <c:v>412.2269999999998</c:v>
                </c:pt>
                <c:pt idx="157">
                  <c:v>413.05899999999991</c:v>
                </c:pt>
                <c:pt idx="158">
                  <c:v>413.89299999999997</c:v>
                </c:pt>
                <c:pt idx="159">
                  <c:v>414.72300000000001</c:v>
                </c:pt>
                <c:pt idx="160">
                  <c:v>415.54500000000002</c:v>
                </c:pt>
                <c:pt idx="161">
                  <c:v>416.37</c:v>
                </c:pt>
                <c:pt idx="162">
                  <c:v>417.19200000000001</c:v>
                </c:pt>
                <c:pt idx="163">
                  <c:v>418.017</c:v>
                </c:pt>
                <c:pt idx="164">
                  <c:v>418.846</c:v>
                </c:pt>
                <c:pt idx="165">
                  <c:v>419.68099999999998</c:v>
                </c:pt>
                <c:pt idx="166">
                  <c:v>420.51900000000001</c:v>
                </c:pt>
                <c:pt idx="167">
                  <c:v>421.34699999999992</c:v>
                </c:pt>
                <c:pt idx="168">
                  <c:v>422.17700000000002</c:v>
                </c:pt>
                <c:pt idx="169">
                  <c:v>423.01</c:v>
                </c:pt>
                <c:pt idx="170">
                  <c:v>423.84199999999993</c:v>
                </c:pt>
                <c:pt idx="171">
                  <c:v>424.67399999999992</c:v>
                </c:pt>
                <c:pt idx="172">
                  <c:v>425.50700000000001</c:v>
                </c:pt>
                <c:pt idx="173">
                  <c:v>426.334</c:v>
                </c:pt>
                <c:pt idx="174">
                  <c:v>427.1570000000001</c:v>
                </c:pt>
                <c:pt idx="175">
                  <c:v>427.98</c:v>
                </c:pt>
                <c:pt idx="176">
                  <c:v>428.8</c:v>
                </c:pt>
                <c:pt idx="177">
                  <c:v>429.625</c:v>
                </c:pt>
                <c:pt idx="178">
                  <c:v>430.45100000000002</c:v>
                </c:pt>
                <c:pt idx="179">
                  <c:v>431.279</c:v>
                </c:pt>
                <c:pt idx="180">
                  <c:v>432.11099999999999</c:v>
                </c:pt>
                <c:pt idx="181">
                  <c:v>432.94900000000001</c:v>
                </c:pt>
                <c:pt idx="182">
                  <c:v>433.78800000000001</c:v>
                </c:pt>
                <c:pt idx="183">
                  <c:v>434.61900000000009</c:v>
                </c:pt>
                <c:pt idx="184">
                  <c:v>435.44900000000001</c:v>
                </c:pt>
                <c:pt idx="185">
                  <c:v>436.28499999999991</c:v>
                </c:pt>
                <c:pt idx="186">
                  <c:v>437.12</c:v>
                </c:pt>
                <c:pt idx="187">
                  <c:v>437.95400000000001</c:v>
                </c:pt>
                <c:pt idx="188">
                  <c:v>438.78399999999982</c:v>
                </c:pt>
                <c:pt idx="189">
                  <c:v>439.61699999999979</c:v>
                </c:pt>
                <c:pt idx="190">
                  <c:v>440.447</c:v>
                </c:pt>
                <c:pt idx="191">
                  <c:v>441.27800000000002</c:v>
                </c:pt>
                <c:pt idx="192">
                  <c:v>442.10900000000009</c:v>
                </c:pt>
                <c:pt idx="193">
                  <c:v>442.94299999999993</c:v>
                </c:pt>
                <c:pt idx="194">
                  <c:v>443.77600000000001</c:v>
                </c:pt>
                <c:pt idx="195">
                  <c:v>444.61099999999999</c:v>
                </c:pt>
                <c:pt idx="196">
                  <c:v>445.44399999999979</c:v>
                </c:pt>
                <c:pt idx="197">
                  <c:v>446.27300000000002</c:v>
                </c:pt>
                <c:pt idx="198">
                  <c:v>447.09899999999982</c:v>
                </c:pt>
                <c:pt idx="199">
                  <c:v>447.92200000000003</c:v>
                </c:pt>
                <c:pt idx="200">
                  <c:v>448.74700000000001</c:v>
                </c:pt>
                <c:pt idx="201">
                  <c:v>449.57299999999992</c:v>
                </c:pt>
                <c:pt idx="202">
                  <c:v>450.39599999999979</c:v>
                </c:pt>
                <c:pt idx="203">
                  <c:v>451.22500000000002</c:v>
                </c:pt>
                <c:pt idx="204">
                  <c:v>452.05599999999998</c:v>
                </c:pt>
                <c:pt idx="205">
                  <c:v>452.9</c:v>
                </c:pt>
                <c:pt idx="206">
                  <c:v>453.73899999999998</c:v>
                </c:pt>
                <c:pt idx="207">
                  <c:v>454.57</c:v>
                </c:pt>
                <c:pt idx="208">
                  <c:v>455.399</c:v>
                </c:pt>
                <c:pt idx="209">
                  <c:v>456.2269999999998</c:v>
                </c:pt>
                <c:pt idx="210">
                  <c:v>457.05500000000001</c:v>
                </c:pt>
                <c:pt idx="211">
                  <c:v>457.89099999999979</c:v>
                </c:pt>
                <c:pt idx="212">
                  <c:v>458.72500000000002</c:v>
                </c:pt>
                <c:pt idx="213">
                  <c:v>459.55599999999998</c:v>
                </c:pt>
                <c:pt idx="214">
                  <c:v>460.38299999999998</c:v>
                </c:pt>
                <c:pt idx="215">
                  <c:v>461.20799999999991</c:v>
                </c:pt>
                <c:pt idx="216">
                  <c:v>462.02800000000002</c:v>
                </c:pt>
                <c:pt idx="217">
                  <c:v>462.8540000000001</c:v>
                </c:pt>
                <c:pt idx="218">
                  <c:v>463.685</c:v>
                </c:pt>
                <c:pt idx="219">
                  <c:v>464.51400000000001</c:v>
                </c:pt>
                <c:pt idx="220">
                  <c:v>465.34500000000008</c:v>
                </c:pt>
                <c:pt idx="221">
                  <c:v>466.17700000000002</c:v>
                </c:pt>
                <c:pt idx="222">
                  <c:v>467.00700000000001</c:v>
                </c:pt>
                <c:pt idx="223">
                  <c:v>467.83299999999991</c:v>
                </c:pt>
                <c:pt idx="224">
                  <c:v>468.66200000000009</c:v>
                </c:pt>
                <c:pt idx="225">
                  <c:v>469.49700000000001</c:v>
                </c:pt>
                <c:pt idx="226">
                  <c:v>470.327</c:v>
                </c:pt>
                <c:pt idx="227">
                  <c:v>471.15100000000001</c:v>
                </c:pt>
                <c:pt idx="228">
                  <c:v>471.97899999999998</c:v>
                </c:pt>
                <c:pt idx="229">
                  <c:v>472.80200000000002</c:v>
                </c:pt>
                <c:pt idx="230">
                  <c:v>473.62799999999999</c:v>
                </c:pt>
                <c:pt idx="231">
                  <c:v>474.47</c:v>
                </c:pt>
                <c:pt idx="232">
                  <c:v>475.30500000000001</c:v>
                </c:pt>
                <c:pt idx="233">
                  <c:v>476.13400000000001</c:v>
                </c:pt>
                <c:pt idx="234">
                  <c:v>476.96499999999997</c:v>
                </c:pt>
                <c:pt idx="235">
                  <c:v>477.79399999999981</c:v>
                </c:pt>
                <c:pt idx="236">
                  <c:v>478.61699999999979</c:v>
                </c:pt>
                <c:pt idx="237">
                  <c:v>479.44099999999997</c:v>
                </c:pt>
                <c:pt idx="238">
                  <c:v>480.26400000000001</c:v>
                </c:pt>
                <c:pt idx="239">
                  <c:v>481.089</c:v>
                </c:pt>
                <c:pt idx="240">
                  <c:v>481.92200000000003</c:v>
                </c:pt>
                <c:pt idx="241">
                  <c:v>482.75799999999998</c:v>
                </c:pt>
                <c:pt idx="242">
                  <c:v>483.59199999999981</c:v>
                </c:pt>
                <c:pt idx="243">
                  <c:v>484.43099999999993</c:v>
                </c:pt>
                <c:pt idx="244">
                  <c:v>485.26799999999997</c:v>
                </c:pt>
                <c:pt idx="245">
                  <c:v>486.1</c:v>
                </c:pt>
                <c:pt idx="246">
                  <c:v>486.92700000000002</c:v>
                </c:pt>
                <c:pt idx="247">
                  <c:v>487.76</c:v>
                </c:pt>
                <c:pt idx="248">
                  <c:v>488.59199999999981</c:v>
                </c:pt>
                <c:pt idx="249">
                  <c:v>489.41999999999979</c:v>
                </c:pt>
                <c:pt idx="250">
                  <c:v>490.245</c:v>
                </c:pt>
                <c:pt idx="251">
                  <c:v>491.06799999999993</c:v>
                </c:pt>
                <c:pt idx="252">
                  <c:v>491.89400000000001</c:v>
                </c:pt>
                <c:pt idx="253">
                  <c:v>492.71499999999997</c:v>
                </c:pt>
                <c:pt idx="254">
                  <c:v>493.53899999999982</c:v>
                </c:pt>
                <c:pt idx="255">
                  <c:v>494.36699999999979</c:v>
                </c:pt>
                <c:pt idx="256">
                  <c:v>495.19799999999992</c:v>
                </c:pt>
                <c:pt idx="257">
                  <c:v>496.029</c:v>
                </c:pt>
                <c:pt idx="258">
                  <c:v>496.85699999999991</c:v>
                </c:pt>
                <c:pt idx="259">
                  <c:v>497.68799999999999</c:v>
                </c:pt>
                <c:pt idx="260">
                  <c:v>498.51900000000001</c:v>
                </c:pt>
                <c:pt idx="261">
                  <c:v>499.35</c:v>
                </c:pt>
                <c:pt idx="262">
                  <c:v>500.18200000000002</c:v>
                </c:pt>
                <c:pt idx="263">
                  <c:v>501.02099999999979</c:v>
                </c:pt>
                <c:pt idx="264">
                  <c:v>501.8540000000001</c:v>
                </c:pt>
                <c:pt idx="265">
                  <c:v>502.68</c:v>
                </c:pt>
                <c:pt idx="266">
                  <c:v>503.50400000000002</c:v>
                </c:pt>
                <c:pt idx="267">
                  <c:v>504.322</c:v>
                </c:pt>
                <c:pt idx="268">
                  <c:v>505.14300000000009</c:v>
                </c:pt>
                <c:pt idx="269">
                  <c:v>505.97099999999978</c:v>
                </c:pt>
                <c:pt idx="270">
                  <c:v>506.8</c:v>
                </c:pt>
                <c:pt idx="271">
                  <c:v>507.625</c:v>
                </c:pt>
                <c:pt idx="272">
                  <c:v>508.447</c:v>
                </c:pt>
                <c:pt idx="273">
                  <c:v>509.26900000000001</c:v>
                </c:pt>
                <c:pt idx="274">
                  <c:v>510.09399999999982</c:v>
                </c:pt>
                <c:pt idx="275">
                  <c:v>510.91999999999979</c:v>
                </c:pt>
                <c:pt idx="276">
                  <c:v>511.74299999999999</c:v>
                </c:pt>
                <c:pt idx="277">
                  <c:v>512.56399999999996</c:v>
                </c:pt>
                <c:pt idx="278">
                  <c:v>513.38699999999972</c:v>
                </c:pt>
                <c:pt idx="279">
                  <c:v>514.20500000000004</c:v>
                </c:pt>
                <c:pt idx="280">
                  <c:v>515.02800000000002</c:v>
                </c:pt>
                <c:pt idx="281">
                  <c:v>515.85399999999981</c:v>
                </c:pt>
                <c:pt idx="282">
                  <c:v>516.68399999999997</c:v>
                </c:pt>
                <c:pt idx="283">
                  <c:v>517.51499999999999</c:v>
                </c:pt>
                <c:pt idx="284">
                  <c:v>518.35199999999975</c:v>
                </c:pt>
                <c:pt idx="285">
                  <c:v>519.18499999999995</c:v>
                </c:pt>
                <c:pt idx="286">
                  <c:v>520.02</c:v>
                </c:pt>
                <c:pt idx="287">
                  <c:v>520.85499999999979</c:v>
                </c:pt>
                <c:pt idx="288">
                  <c:v>521.69000000000005</c:v>
                </c:pt>
                <c:pt idx="289">
                  <c:v>522.524</c:v>
                </c:pt>
                <c:pt idx="290">
                  <c:v>523.35399999999981</c:v>
                </c:pt>
                <c:pt idx="291">
                  <c:v>524.18000000000006</c:v>
                </c:pt>
                <c:pt idx="292">
                  <c:v>525.005</c:v>
                </c:pt>
                <c:pt idx="293">
                  <c:v>525.83599999999979</c:v>
                </c:pt>
                <c:pt idx="294">
                  <c:v>526.67499999999995</c:v>
                </c:pt>
                <c:pt idx="295">
                  <c:v>527.51099999999997</c:v>
                </c:pt>
                <c:pt idx="296">
                  <c:v>528.34599999999978</c:v>
                </c:pt>
                <c:pt idx="297">
                  <c:v>529.18200000000002</c:v>
                </c:pt>
                <c:pt idx="298">
                  <c:v>530.01400000000001</c:v>
                </c:pt>
                <c:pt idx="299">
                  <c:v>530.84699999999975</c:v>
                </c:pt>
                <c:pt idx="300">
                  <c:v>531.68000000000006</c:v>
                </c:pt>
                <c:pt idx="301">
                  <c:v>532.51499999999999</c:v>
                </c:pt>
                <c:pt idx="302">
                  <c:v>533.35300000000007</c:v>
                </c:pt>
                <c:pt idx="303">
                  <c:v>534.19000000000005</c:v>
                </c:pt>
                <c:pt idx="304">
                  <c:v>535.029</c:v>
                </c:pt>
                <c:pt idx="305">
                  <c:v>535.87</c:v>
                </c:pt>
                <c:pt idx="306">
                  <c:v>536.70699999999999</c:v>
                </c:pt>
                <c:pt idx="307">
                  <c:v>537.54899999999998</c:v>
                </c:pt>
                <c:pt idx="308">
                  <c:v>538.39699999999971</c:v>
                </c:pt>
                <c:pt idx="309">
                  <c:v>539.24</c:v>
                </c:pt>
                <c:pt idx="310">
                  <c:v>540.07299999999998</c:v>
                </c:pt>
                <c:pt idx="311">
                  <c:v>540.90300000000002</c:v>
                </c:pt>
                <c:pt idx="312">
                  <c:v>541.73099999999999</c:v>
                </c:pt>
                <c:pt idx="313">
                  <c:v>542.56400000000008</c:v>
                </c:pt>
                <c:pt idx="314">
                  <c:v>543.39699999999971</c:v>
                </c:pt>
                <c:pt idx="315">
                  <c:v>544.21800000000007</c:v>
                </c:pt>
                <c:pt idx="316">
                  <c:v>545.03899999999999</c:v>
                </c:pt>
                <c:pt idx="317">
                  <c:v>545.86599999999976</c:v>
                </c:pt>
                <c:pt idx="318">
                  <c:v>546.69900000000007</c:v>
                </c:pt>
                <c:pt idx="319">
                  <c:v>547.53600000000006</c:v>
                </c:pt>
                <c:pt idx="320">
                  <c:v>548.36699999999962</c:v>
                </c:pt>
                <c:pt idx="321">
                  <c:v>549.19200000000001</c:v>
                </c:pt>
                <c:pt idx="322">
                  <c:v>550.01299999999969</c:v>
                </c:pt>
                <c:pt idx="323">
                  <c:v>550.83499999999981</c:v>
                </c:pt>
                <c:pt idx="324">
                  <c:v>551.65599999999972</c:v>
                </c:pt>
                <c:pt idx="325">
                  <c:v>552.476</c:v>
                </c:pt>
                <c:pt idx="326">
                  <c:v>553.3009999999997</c:v>
                </c:pt>
                <c:pt idx="327">
                  <c:v>554.13400000000001</c:v>
                </c:pt>
                <c:pt idx="328">
                  <c:v>554.976</c:v>
                </c:pt>
                <c:pt idx="329">
                  <c:v>555.8159999999998</c:v>
                </c:pt>
                <c:pt idx="330">
                  <c:v>556.65899999999999</c:v>
                </c:pt>
                <c:pt idx="331">
                  <c:v>557.50400000000002</c:v>
                </c:pt>
                <c:pt idx="332">
                  <c:v>558.35099999999977</c:v>
                </c:pt>
                <c:pt idx="333">
                  <c:v>559.197</c:v>
                </c:pt>
                <c:pt idx="334">
                  <c:v>560.04999999999973</c:v>
                </c:pt>
                <c:pt idx="335">
                  <c:v>560.90199999999982</c:v>
                </c:pt>
                <c:pt idx="336">
                  <c:v>561.75400000000002</c:v>
                </c:pt>
                <c:pt idx="337">
                  <c:v>562.61099999999999</c:v>
                </c:pt>
                <c:pt idx="338">
                  <c:v>563.47500000000002</c:v>
                </c:pt>
                <c:pt idx="339">
                  <c:v>564.34199999999976</c:v>
                </c:pt>
                <c:pt idx="340">
                  <c:v>565.20800000000008</c:v>
                </c:pt>
                <c:pt idx="341">
                  <c:v>566.07299999999998</c:v>
                </c:pt>
                <c:pt idx="342">
                  <c:v>566.92899999999997</c:v>
                </c:pt>
                <c:pt idx="343">
                  <c:v>567.77800000000002</c:v>
                </c:pt>
                <c:pt idx="344">
                  <c:v>568.63200000000006</c:v>
                </c:pt>
                <c:pt idx="345">
                  <c:v>569.49</c:v>
                </c:pt>
                <c:pt idx="346">
                  <c:v>570.3499999999998</c:v>
                </c:pt>
                <c:pt idx="347">
                  <c:v>571.20100000000002</c:v>
                </c:pt>
                <c:pt idx="348">
                  <c:v>572.05799999999977</c:v>
                </c:pt>
                <c:pt idx="349">
                  <c:v>572.92000000000007</c:v>
                </c:pt>
                <c:pt idx="350">
                  <c:v>573.78700000000003</c:v>
                </c:pt>
                <c:pt idx="351">
                  <c:v>574.66100000000006</c:v>
                </c:pt>
                <c:pt idx="352">
                  <c:v>575.5319999999997</c:v>
                </c:pt>
                <c:pt idx="353">
                  <c:v>576.40599999999972</c:v>
                </c:pt>
                <c:pt idx="354">
                  <c:v>577.28200000000004</c:v>
                </c:pt>
                <c:pt idx="355">
                  <c:v>578.16100000000006</c:v>
                </c:pt>
                <c:pt idx="356">
                  <c:v>579.04</c:v>
                </c:pt>
                <c:pt idx="357">
                  <c:v>579.91699999999969</c:v>
                </c:pt>
                <c:pt idx="358">
                  <c:v>580.78899999999999</c:v>
                </c:pt>
                <c:pt idx="359">
                  <c:v>581.654</c:v>
                </c:pt>
                <c:pt idx="360">
                  <c:v>582.52199999999971</c:v>
                </c:pt>
                <c:pt idx="361">
                  <c:v>583.39100000000008</c:v>
                </c:pt>
                <c:pt idx="362">
                  <c:v>584.25800000000004</c:v>
                </c:pt>
                <c:pt idx="363">
                  <c:v>585.12699999999973</c:v>
                </c:pt>
                <c:pt idx="364">
                  <c:v>586.0029999999997</c:v>
                </c:pt>
                <c:pt idx="365">
                  <c:v>586.88499999999999</c:v>
                </c:pt>
                <c:pt idx="366">
                  <c:v>587.76199999999972</c:v>
                </c:pt>
                <c:pt idx="367">
                  <c:v>588.64</c:v>
                </c:pt>
                <c:pt idx="368">
                  <c:v>589.51499999999999</c:v>
                </c:pt>
                <c:pt idx="369">
                  <c:v>590.39100000000008</c:v>
                </c:pt>
                <c:pt idx="370">
                  <c:v>591.26499999999999</c:v>
                </c:pt>
                <c:pt idx="371">
                  <c:v>592.13699999999972</c:v>
                </c:pt>
                <c:pt idx="372">
                  <c:v>593.00400000000002</c:v>
                </c:pt>
                <c:pt idx="373">
                  <c:v>593.87</c:v>
                </c:pt>
                <c:pt idx="374">
                  <c:v>594.72900000000004</c:v>
                </c:pt>
                <c:pt idx="375">
                  <c:v>595.59300000000007</c:v>
                </c:pt>
                <c:pt idx="376">
                  <c:v>596.46299999999974</c:v>
                </c:pt>
                <c:pt idx="377">
                  <c:v>597.33899999999971</c:v>
                </c:pt>
                <c:pt idx="378">
                  <c:v>598.21</c:v>
                </c:pt>
                <c:pt idx="379">
                  <c:v>599.08100000000002</c:v>
                </c:pt>
                <c:pt idx="380">
                  <c:v>599.9549999999997</c:v>
                </c:pt>
                <c:pt idx="381">
                  <c:v>600.82599999999979</c:v>
                </c:pt>
                <c:pt idx="382">
                  <c:v>601.69600000000003</c:v>
                </c:pt>
                <c:pt idx="383">
                  <c:v>602.56899999999996</c:v>
                </c:pt>
                <c:pt idx="384">
                  <c:v>603.44399999999996</c:v>
                </c:pt>
                <c:pt idx="385">
                  <c:v>604.31899999999996</c:v>
                </c:pt>
                <c:pt idx="386">
                  <c:v>605.19399999999996</c:v>
                </c:pt>
                <c:pt idx="387">
                  <c:v>606.07400000000007</c:v>
                </c:pt>
                <c:pt idx="388">
                  <c:v>606.96099999999979</c:v>
                </c:pt>
                <c:pt idx="389">
                  <c:v>607.85399999999981</c:v>
                </c:pt>
                <c:pt idx="390">
                  <c:v>608.74700000000007</c:v>
                </c:pt>
                <c:pt idx="391">
                  <c:v>609.63900000000001</c:v>
                </c:pt>
                <c:pt idx="392">
                  <c:v>610.524</c:v>
                </c:pt>
                <c:pt idx="393">
                  <c:v>611.40800000000002</c:v>
                </c:pt>
                <c:pt idx="394">
                  <c:v>612.29300000000001</c:v>
                </c:pt>
                <c:pt idx="395">
                  <c:v>613.17600000000004</c:v>
                </c:pt>
                <c:pt idx="396">
                  <c:v>614.06299999999976</c:v>
                </c:pt>
                <c:pt idx="397">
                  <c:v>614.95099999999979</c:v>
                </c:pt>
                <c:pt idx="398">
                  <c:v>615.83499999999981</c:v>
                </c:pt>
                <c:pt idx="399">
                  <c:v>616.71400000000006</c:v>
                </c:pt>
                <c:pt idx="400">
                  <c:v>617.58900000000006</c:v>
                </c:pt>
                <c:pt idx="401">
                  <c:v>618.46299999999974</c:v>
                </c:pt>
                <c:pt idx="402">
                  <c:v>619.33799999999974</c:v>
                </c:pt>
                <c:pt idx="403">
                  <c:v>620.21699999999998</c:v>
                </c:pt>
                <c:pt idx="404">
                  <c:v>621.09500000000003</c:v>
                </c:pt>
                <c:pt idx="405">
                  <c:v>621.97299999999996</c:v>
                </c:pt>
                <c:pt idx="406">
                  <c:v>622.85399999999981</c:v>
                </c:pt>
                <c:pt idx="407">
                  <c:v>623.73500000000001</c:v>
                </c:pt>
                <c:pt idx="408">
                  <c:v>624.62</c:v>
                </c:pt>
                <c:pt idx="409">
                  <c:v>625.50400000000002</c:v>
                </c:pt>
                <c:pt idx="410">
                  <c:v>626.38200000000006</c:v>
                </c:pt>
                <c:pt idx="411">
                  <c:v>627.26299999999969</c:v>
                </c:pt>
                <c:pt idx="412">
                  <c:v>628.14499999999998</c:v>
                </c:pt>
                <c:pt idx="413">
                  <c:v>629.02800000000002</c:v>
                </c:pt>
                <c:pt idx="414">
                  <c:v>629.91000000000008</c:v>
                </c:pt>
                <c:pt idx="415">
                  <c:v>630.79100000000005</c:v>
                </c:pt>
                <c:pt idx="416">
                  <c:v>631.66899999999998</c:v>
                </c:pt>
                <c:pt idx="417">
                  <c:v>632.5509999999997</c:v>
                </c:pt>
                <c:pt idx="418">
                  <c:v>633.43599999999969</c:v>
                </c:pt>
                <c:pt idx="419">
                  <c:v>634.31899999999996</c:v>
                </c:pt>
                <c:pt idx="420">
                  <c:v>635.20299999999997</c:v>
                </c:pt>
                <c:pt idx="421">
                  <c:v>636.08900000000006</c:v>
                </c:pt>
                <c:pt idx="422">
                  <c:v>636.97400000000005</c:v>
                </c:pt>
                <c:pt idx="423">
                  <c:v>637.85499999999979</c:v>
                </c:pt>
                <c:pt idx="424">
                  <c:v>638.73500000000001</c:v>
                </c:pt>
                <c:pt idx="425">
                  <c:v>639.61200000000008</c:v>
                </c:pt>
                <c:pt idx="426">
                  <c:v>640.48800000000006</c:v>
                </c:pt>
                <c:pt idx="427">
                  <c:v>641.37099999999998</c:v>
                </c:pt>
                <c:pt idx="428">
                  <c:v>642.24700000000007</c:v>
                </c:pt>
                <c:pt idx="429">
                  <c:v>643.12300000000005</c:v>
                </c:pt>
                <c:pt idx="430">
                  <c:v>644.00199999999973</c:v>
                </c:pt>
                <c:pt idx="431">
                  <c:v>644.87699999999973</c:v>
                </c:pt>
                <c:pt idx="432">
                  <c:v>645.75400000000002</c:v>
                </c:pt>
                <c:pt idx="433">
                  <c:v>646.63</c:v>
                </c:pt>
                <c:pt idx="434">
                  <c:v>647.51</c:v>
                </c:pt>
                <c:pt idx="435">
                  <c:v>648.38799999999969</c:v>
                </c:pt>
                <c:pt idx="436">
                  <c:v>649.26299999999969</c:v>
                </c:pt>
                <c:pt idx="437">
                  <c:v>650.13799999999969</c:v>
                </c:pt>
                <c:pt idx="438">
                  <c:v>651.01299999999969</c:v>
                </c:pt>
                <c:pt idx="439">
                  <c:v>651.88900000000001</c:v>
                </c:pt>
                <c:pt idx="440">
                  <c:v>652.76800000000003</c:v>
                </c:pt>
                <c:pt idx="441">
                  <c:v>653.64499999999998</c:v>
                </c:pt>
                <c:pt idx="442">
                  <c:v>654.52800000000002</c:v>
                </c:pt>
                <c:pt idx="443">
                  <c:v>655.40800000000002</c:v>
                </c:pt>
                <c:pt idx="444">
                  <c:v>656.28700000000003</c:v>
                </c:pt>
                <c:pt idx="445">
                  <c:v>657.16899999999998</c:v>
                </c:pt>
                <c:pt idx="446">
                  <c:v>658.048</c:v>
                </c:pt>
                <c:pt idx="447">
                  <c:v>658.923</c:v>
                </c:pt>
                <c:pt idx="448">
                  <c:v>659.79500000000007</c:v>
                </c:pt>
                <c:pt idx="449">
                  <c:v>660.66899999999998</c:v>
                </c:pt>
                <c:pt idx="450">
                  <c:v>661.54500000000007</c:v>
                </c:pt>
                <c:pt idx="451">
                  <c:v>662.42499999999973</c:v>
                </c:pt>
                <c:pt idx="452">
                  <c:v>663.30799999999977</c:v>
                </c:pt>
                <c:pt idx="453">
                  <c:v>664.19</c:v>
                </c:pt>
                <c:pt idx="454">
                  <c:v>665.06999999999971</c:v>
                </c:pt>
                <c:pt idx="455">
                  <c:v>665.95299999999975</c:v>
                </c:pt>
                <c:pt idx="456">
                  <c:v>666.83899999999971</c:v>
                </c:pt>
                <c:pt idx="457">
                  <c:v>667.72400000000005</c:v>
                </c:pt>
                <c:pt idx="458">
                  <c:v>668.601</c:v>
                </c:pt>
                <c:pt idx="459">
                  <c:v>669.47299999999996</c:v>
                </c:pt>
                <c:pt idx="460">
                  <c:v>670.34399999999982</c:v>
                </c:pt>
                <c:pt idx="461">
                  <c:v>671.21199999999999</c:v>
                </c:pt>
                <c:pt idx="462">
                  <c:v>672.08199999999999</c:v>
                </c:pt>
                <c:pt idx="463">
                  <c:v>672.94999999999982</c:v>
                </c:pt>
                <c:pt idx="464">
                  <c:v>673.8159999999998</c:v>
                </c:pt>
                <c:pt idx="465">
                  <c:v>674.68600000000004</c:v>
                </c:pt>
                <c:pt idx="466">
                  <c:v>675.55699999999979</c:v>
                </c:pt>
                <c:pt idx="467">
                  <c:v>676.43000000000006</c:v>
                </c:pt>
                <c:pt idx="468">
                  <c:v>677.30599999999981</c:v>
                </c:pt>
                <c:pt idx="469">
                  <c:v>678.18499999999995</c:v>
                </c:pt>
                <c:pt idx="470">
                  <c:v>679.06199999999978</c:v>
                </c:pt>
                <c:pt idx="471">
                  <c:v>679.93299999999977</c:v>
                </c:pt>
                <c:pt idx="472">
                  <c:v>680.80599999999981</c:v>
                </c:pt>
                <c:pt idx="473">
                  <c:v>681.67899999999997</c:v>
                </c:pt>
                <c:pt idx="474">
                  <c:v>682.56099999999969</c:v>
                </c:pt>
                <c:pt idx="475">
                  <c:v>683.44900000000007</c:v>
                </c:pt>
                <c:pt idx="476">
                  <c:v>684.33199999999977</c:v>
                </c:pt>
                <c:pt idx="477">
                  <c:v>685.21199999999999</c:v>
                </c:pt>
                <c:pt idx="478">
                  <c:v>686.09</c:v>
                </c:pt>
                <c:pt idx="479">
                  <c:v>686.96800000000007</c:v>
                </c:pt>
                <c:pt idx="480">
                  <c:v>687.84699999999975</c:v>
                </c:pt>
                <c:pt idx="481">
                  <c:v>688.726</c:v>
                </c:pt>
                <c:pt idx="482">
                  <c:v>689.60500000000002</c:v>
                </c:pt>
                <c:pt idx="483">
                  <c:v>690.48099999999999</c:v>
                </c:pt>
                <c:pt idx="484">
                  <c:v>691.35499999999979</c:v>
                </c:pt>
                <c:pt idx="485">
                  <c:v>692.22699999999998</c:v>
                </c:pt>
                <c:pt idx="486">
                  <c:v>693.10199999999998</c:v>
                </c:pt>
                <c:pt idx="487">
                  <c:v>693.98299999999972</c:v>
                </c:pt>
                <c:pt idx="488">
                  <c:v>694.8689999999998</c:v>
                </c:pt>
                <c:pt idx="489">
                  <c:v>695.7529999999997</c:v>
                </c:pt>
                <c:pt idx="490">
                  <c:v>696.63599999999997</c:v>
                </c:pt>
                <c:pt idx="491">
                  <c:v>697.51400000000001</c:v>
                </c:pt>
                <c:pt idx="492">
                  <c:v>698.38900000000001</c:v>
                </c:pt>
                <c:pt idx="493">
                  <c:v>699.26299999999969</c:v>
                </c:pt>
                <c:pt idx="494">
                  <c:v>700.13699999999972</c:v>
                </c:pt>
                <c:pt idx="495">
                  <c:v>701.01099999999997</c:v>
                </c:pt>
                <c:pt idx="496">
                  <c:v>701.88900000000001</c:v>
                </c:pt>
                <c:pt idx="497">
                  <c:v>702.76199999999972</c:v>
                </c:pt>
                <c:pt idx="498">
                  <c:v>703.64100000000008</c:v>
                </c:pt>
                <c:pt idx="499">
                  <c:v>704.51600000000008</c:v>
                </c:pt>
                <c:pt idx="500">
                  <c:v>705.38799999999969</c:v>
                </c:pt>
                <c:pt idx="501">
                  <c:v>706.26</c:v>
                </c:pt>
                <c:pt idx="502">
                  <c:v>707.12900000000002</c:v>
                </c:pt>
                <c:pt idx="503">
                  <c:v>707.99700000000007</c:v>
                </c:pt>
                <c:pt idx="504">
                  <c:v>708.86300000000006</c:v>
                </c:pt>
                <c:pt idx="505">
                  <c:v>709.73400000000004</c:v>
                </c:pt>
                <c:pt idx="506">
                  <c:v>710.60699999999997</c:v>
                </c:pt>
                <c:pt idx="507">
                  <c:v>711.47900000000004</c:v>
                </c:pt>
                <c:pt idx="508">
                  <c:v>712.34899999999971</c:v>
                </c:pt>
                <c:pt idx="509">
                  <c:v>713.22400000000005</c:v>
                </c:pt>
                <c:pt idx="510">
                  <c:v>714.10300000000007</c:v>
                </c:pt>
                <c:pt idx="511">
                  <c:v>714.98299999999972</c:v>
                </c:pt>
                <c:pt idx="512">
                  <c:v>715.86099999999976</c:v>
                </c:pt>
                <c:pt idx="513">
                  <c:v>716.73700000000008</c:v>
                </c:pt>
                <c:pt idx="514">
                  <c:v>717.61900000000003</c:v>
                </c:pt>
                <c:pt idx="515">
                  <c:v>718.49700000000007</c:v>
                </c:pt>
                <c:pt idx="516">
                  <c:v>719.375</c:v>
                </c:pt>
                <c:pt idx="517">
                  <c:v>720.25099999999998</c:v>
                </c:pt>
                <c:pt idx="518">
                  <c:v>721.12200000000007</c:v>
                </c:pt>
                <c:pt idx="519">
                  <c:v>721.99400000000003</c:v>
                </c:pt>
                <c:pt idx="520">
                  <c:v>722.8689999999998</c:v>
                </c:pt>
                <c:pt idx="521">
                  <c:v>723.74800000000005</c:v>
                </c:pt>
                <c:pt idx="522">
                  <c:v>724.63200000000006</c:v>
                </c:pt>
                <c:pt idx="523">
                  <c:v>725.51299999999969</c:v>
                </c:pt>
                <c:pt idx="524">
                  <c:v>726.39599999999996</c:v>
                </c:pt>
                <c:pt idx="525">
                  <c:v>727.27700000000004</c:v>
                </c:pt>
                <c:pt idx="526">
                  <c:v>728.16199999999981</c:v>
                </c:pt>
                <c:pt idx="527">
                  <c:v>729.0469999999998</c:v>
                </c:pt>
                <c:pt idx="528">
                  <c:v>729.928</c:v>
                </c:pt>
                <c:pt idx="529">
                  <c:v>730.80500000000006</c:v>
                </c:pt>
                <c:pt idx="530">
                  <c:v>731.68499999999995</c:v>
                </c:pt>
                <c:pt idx="531">
                  <c:v>732.56699999999978</c:v>
                </c:pt>
                <c:pt idx="532">
                  <c:v>733.44199999999978</c:v>
                </c:pt>
                <c:pt idx="533">
                  <c:v>734.31999999999971</c:v>
                </c:pt>
                <c:pt idx="534">
                  <c:v>735.20299999999997</c:v>
                </c:pt>
                <c:pt idx="535">
                  <c:v>736.08100000000002</c:v>
                </c:pt>
                <c:pt idx="536">
                  <c:v>736.95399999999972</c:v>
                </c:pt>
                <c:pt idx="537">
                  <c:v>737.82799999999975</c:v>
                </c:pt>
                <c:pt idx="538">
                  <c:v>738.70100000000002</c:v>
                </c:pt>
                <c:pt idx="539">
                  <c:v>739.58199999999999</c:v>
                </c:pt>
                <c:pt idx="540">
                  <c:v>740.46199999999976</c:v>
                </c:pt>
                <c:pt idx="541">
                  <c:v>741.33499999999981</c:v>
                </c:pt>
                <c:pt idx="542">
                  <c:v>742.20900000000006</c:v>
                </c:pt>
                <c:pt idx="543">
                  <c:v>743.07799999999997</c:v>
                </c:pt>
                <c:pt idx="544">
                  <c:v>743.9459999999998</c:v>
                </c:pt>
                <c:pt idx="545">
                  <c:v>744.81499999999983</c:v>
                </c:pt>
                <c:pt idx="546">
                  <c:v>745.68100000000004</c:v>
                </c:pt>
                <c:pt idx="547">
                  <c:v>746.54199999999969</c:v>
                </c:pt>
                <c:pt idx="548">
                  <c:v>747.404</c:v>
                </c:pt>
                <c:pt idx="549">
                  <c:v>748.26499999999999</c:v>
                </c:pt>
                <c:pt idx="550">
                  <c:v>749.13099999999997</c:v>
                </c:pt>
                <c:pt idx="551">
                  <c:v>749.99900000000002</c:v>
                </c:pt>
                <c:pt idx="552">
                  <c:v>750.87</c:v>
                </c:pt>
                <c:pt idx="553">
                  <c:v>751.73900000000003</c:v>
                </c:pt>
                <c:pt idx="554">
                  <c:v>752.61200000000008</c:v>
                </c:pt>
                <c:pt idx="555">
                  <c:v>753.48800000000006</c:v>
                </c:pt>
                <c:pt idx="556">
                  <c:v>754.35799999999949</c:v>
                </c:pt>
                <c:pt idx="557">
                  <c:v>755.23099999999999</c:v>
                </c:pt>
                <c:pt idx="558">
                  <c:v>756.10599999999999</c:v>
                </c:pt>
                <c:pt idx="559">
                  <c:v>756.976</c:v>
                </c:pt>
                <c:pt idx="560">
                  <c:v>757.85199999999975</c:v>
                </c:pt>
                <c:pt idx="561">
                  <c:v>758.73</c:v>
                </c:pt>
                <c:pt idx="562">
                  <c:v>759.60699999999997</c:v>
                </c:pt>
                <c:pt idx="563">
                  <c:v>760.48500000000001</c:v>
                </c:pt>
                <c:pt idx="564">
                  <c:v>761.3589999999997</c:v>
                </c:pt>
                <c:pt idx="565">
                  <c:v>762.23500000000001</c:v>
                </c:pt>
                <c:pt idx="566">
                  <c:v>763.11</c:v>
                </c:pt>
                <c:pt idx="567">
                  <c:v>763.98900000000003</c:v>
                </c:pt>
                <c:pt idx="568">
                  <c:v>764.87099999999998</c:v>
                </c:pt>
                <c:pt idx="569">
                  <c:v>765.7529999999997</c:v>
                </c:pt>
                <c:pt idx="570">
                  <c:v>766.63599999999997</c:v>
                </c:pt>
                <c:pt idx="571">
                  <c:v>767.51699999999983</c:v>
                </c:pt>
                <c:pt idx="572">
                  <c:v>768.39599999999996</c:v>
                </c:pt>
                <c:pt idx="573">
                  <c:v>769.26900000000001</c:v>
                </c:pt>
                <c:pt idx="574">
                  <c:v>770.14499999999998</c:v>
                </c:pt>
                <c:pt idx="575">
                  <c:v>771.02099999999996</c:v>
                </c:pt>
                <c:pt idx="576">
                  <c:v>771.89400000000001</c:v>
                </c:pt>
                <c:pt idx="577">
                  <c:v>772.76499999999999</c:v>
                </c:pt>
                <c:pt idx="578">
                  <c:v>773.63799999999969</c:v>
                </c:pt>
                <c:pt idx="579">
                  <c:v>774.50900000000001</c:v>
                </c:pt>
                <c:pt idx="580">
                  <c:v>775.37300000000005</c:v>
                </c:pt>
                <c:pt idx="581">
                  <c:v>776.22900000000004</c:v>
                </c:pt>
                <c:pt idx="582">
                  <c:v>777.08699999999999</c:v>
                </c:pt>
                <c:pt idx="583">
                  <c:v>777.94900000000007</c:v>
                </c:pt>
                <c:pt idx="584">
                  <c:v>778.8159999999998</c:v>
                </c:pt>
                <c:pt idx="585">
                  <c:v>779.68600000000004</c:v>
                </c:pt>
                <c:pt idx="586">
                  <c:v>780.55199999999979</c:v>
                </c:pt>
                <c:pt idx="587">
                  <c:v>781.41699999999969</c:v>
                </c:pt>
                <c:pt idx="588">
                  <c:v>782.28</c:v>
                </c:pt>
                <c:pt idx="589">
                  <c:v>783.14199999999983</c:v>
                </c:pt>
                <c:pt idx="590">
                  <c:v>784.00199999999973</c:v>
                </c:pt>
                <c:pt idx="591">
                  <c:v>784.85799999999949</c:v>
                </c:pt>
                <c:pt idx="592">
                  <c:v>785.71400000000006</c:v>
                </c:pt>
                <c:pt idx="593">
                  <c:v>786.56099999999981</c:v>
                </c:pt>
                <c:pt idx="594">
                  <c:v>787.40699999999981</c:v>
                </c:pt>
                <c:pt idx="595">
                  <c:v>788.25099999999998</c:v>
                </c:pt>
                <c:pt idx="596">
                  <c:v>789.09699999999998</c:v>
                </c:pt>
                <c:pt idx="597">
                  <c:v>789.94399999999996</c:v>
                </c:pt>
                <c:pt idx="598">
                  <c:v>790.79300000000001</c:v>
                </c:pt>
                <c:pt idx="599">
                  <c:v>791.64199999999983</c:v>
                </c:pt>
                <c:pt idx="600">
                  <c:v>792.48900000000003</c:v>
                </c:pt>
                <c:pt idx="601">
                  <c:v>793.34099999999978</c:v>
                </c:pt>
                <c:pt idx="602">
                  <c:v>794.197</c:v>
                </c:pt>
                <c:pt idx="603">
                  <c:v>795.05499999999972</c:v>
                </c:pt>
                <c:pt idx="604">
                  <c:v>795.9169999999998</c:v>
                </c:pt>
                <c:pt idx="605">
                  <c:v>796.78300000000002</c:v>
                </c:pt>
                <c:pt idx="606">
                  <c:v>797.64699999999982</c:v>
                </c:pt>
                <c:pt idx="607">
                  <c:v>798.51199999999972</c:v>
                </c:pt>
                <c:pt idx="608">
                  <c:v>799.37599999999998</c:v>
                </c:pt>
                <c:pt idx="609">
                  <c:v>800.23800000000006</c:v>
                </c:pt>
                <c:pt idx="610">
                  <c:v>801.10199999999998</c:v>
                </c:pt>
                <c:pt idx="611">
                  <c:v>801.96199999999976</c:v>
                </c:pt>
                <c:pt idx="612">
                  <c:v>802.82399999999996</c:v>
                </c:pt>
                <c:pt idx="613">
                  <c:v>803.69100000000003</c:v>
                </c:pt>
                <c:pt idx="614">
                  <c:v>804.55899999999997</c:v>
                </c:pt>
                <c:pt idx="615">
                  <c:v>805.423</c:v>
                </c:pt>
                <c:pt idx="616">
                  <c:v>806.28700000000003</c:v>
                </c:pt>
                <c:pt idx="617">
                  <c:v>807.15199999999982</c:v>
                </c:pt>
                <c:pt idx="618">
                  <c:v>808.01900000000001</c:v>
                </c:pt>
                <c:pt idx="619">
                  <c:v>808.88099999999997</c:v>
                </c:pt>
                <c:pt idx="620">
                  <c:v>809.73800000000006</c:v>
                </c:pt>
                <c:pt idx="621">
                  <c:v>810.59199999999998</c:v>
                </c:pt>
                <c:pt idx="622">
                  <c:v>811.44899999999996</c:v>
                </c:pt>
                <c:pt idx="623">
                  <c:v>812.31099999999981</c:v>
                </c:pt>
                <c:pt idx="624">
                  <c:v>813.17499999999995</c:v>
                </c:pt>
                <c:pt idx="625">
                  <c:v>814.04</c:v>
                </c:pt>
                <c:pt idx="626">
                  <c:v>814.904</c:v>
                </c:pt>
                <c:pt idx="627">
                  <c:v>815.76800000000003</c:v>
                </c:pt>
                <c:pt idx="628">
                  <c:v>816.63599999999997</c:v>
                </c:pt>
                <c:pt idx="629">
                  <c:v>817.50400000000002</c:v>
                </c:pt>
                <c:pt idx="630">
                  <c:v>818.37199999999996</c:v>
                </c:pt>
                <c:pt idx="631">
                  <c:v>819.23599999999999</c:v>
                </c:pt>
                <c:pt idx="632">
                  <c:v>820.096</c:v>
                </c:pt>
                <c:pt idx="633">
                  <c:v>820.95699999999977</c:v>
                </c:pt>
                <c:pt idx="634">
                  <c:v>821.81899999999996</c:v>
                </c:pt>
                <c:pt idx="635">
                  <c:v>822.68600000000004</c:v>
                </c:pt>
                <c:pt idx="636">
                  <c:v>823.5469999999998</c:v>
                </c:pt>
                <c:pt idx="637">
                  <c:v>824.41099999999972</c:v>
                </c:pt>
                <c:pt idx="638">
                  <c:v>825.27300000000002</c:v>
                </c:pt>
                <c:pt idx="639">
                  <c:v>826.13300000000004</c:v>
                </c:pt>
                <c:pt idx="640">
                  <c:v>826.995</c:v>
                </c:pt>
                <c:pt idx="641">
                  <c:v>827.85699999999974</c:v>
                </c:pt>
                <c:pt idx="642">
                  <c:v>828.72400000000005</c:v>
                </c:pt>
                <c:pt idx="643">
                  <c:v>829.59</c:v>
                </c:pt>
                <c:pt idx="644">
                  <c:v>830.45199999999977</c:v>
                </c:pt>
                <c:pt idx="645">
                  <c:v>831.31999999999982</c:v>
                </c:pt>
                <c:pt idx="646">
                  <c:v>832.19200000000001</c:v>
                </c:pt>
                <c:pt idx="647">
                  <c:v>833.06199999999978</c:v>
                </c:pt>
                <c:pt idx="648">
                  <c:v>833.92899999999997</c:v>
                </c:pt>
                <c:pt idx="649">
                  <c:v>834.79499999999996</c:v>
                </c:pt>
                <c:pt idx="650">
                  <c:v>835.66199999999981</c:v>
                </c:pt>
                <c:pt idx="651">
                  <c:v>836.53399999999999</c:v>
                </c:pt>
                <c:pt idx="652">
                  <c:v>837.40699999999981</c:v>
                </c:pt>
                <c:pt idx="653">
                  <c:v>838.279</c:v>
                </c:pt>
                <c:pt idx="654">
                  <c:v>839.15199999999982</c:v>
                </c:pt>
                <c:pt idx="655">
                  <c:v>840.02099999999996</c:v>
                </c:pt>
                <c:pt idx="656">
                  <c:v>840.88800000000003</c:v>
                </c:pt>
                <c:pt idx="657">
                  <c:v>841.75300000000004</c:v>
                </c:pt>
                <c:pt idx="658">
                  <c:v>842.61500000000001</c:v>
                </c:pt>
                <c:pt idx="659">
                  <c:v>843.48</c:v>
                </c:pt>
                <c:pt idx="660">
                  <c:v>844.34599999999978</c:v>
                </c:pt>
                <c:pt idx="661">
                  <c:v>845.20899999999995</c:v>
                </c:pt>
                <c:pt idx="662">
                  <c:v>846.06799999999976</c:v>
                </c:pt>
                <c:pt idx="663">
                  <c:v>846.92999999999984</c:v>
                </c:pt>
                <c:pt idx="664">
                  <c:v>847.79700000000003</c:v>
                </c:pt>
                <c:pt idx="665">
                  <c:v>848.66599999999983</c:v>
                </c:pt>
                <c:pt idx="666">
                  <c:v>849.53199999999981</c:v>
                </c:pt>
                <c:pt idx="667">
                  <c:v>850.39400000000001</c:v>
                </c:pt>
                <c:pt idx="668">
                  <c:v>851.25800000000004</c:v>
                </c:pt>
                <c:pt idx="669">
                  <c:v>852.12400000000002</c:v>
                </c:pt>
                <c:pt idx="670">
                  <c:v>852.99099999999999</c:v>
                </c:pt>
                <c:pt idx="671">
                  <c:v>853.85899999999981</c:v>
                </c:pt>
                <c:pt idx="672">
                  <c:v>854.73</c:v>
                </c:pt>
                <c:pt idx="673">
                  <c:v>855.59900000000005</c:v>
                </c:pt>
                <c:pt idx="674">
                  <c:v>856.46299999999974</c:v>
                </c:pt>
                <c:pt idx="675">
                  <c:v>857.32999999999981</c:v>
                </c:pt>
                <c:pt idx="676">
                  <c:v>858.19899999999996</c:v>
                </c:pt>
                <c:pt idx="677">
                  <c:v>859.06499999999983</c:v>
                </c:pt>
                <c:pt idx="678">
                  <c:v>859.923</c:v>
                </c:pt>
                <c:pt idx="679">
                  <c:v>860.78</c:v>
                </c:pt>
                <c:pt idx="680">
                  <c:v>861.64099999999996</c:v>
                </c:pt>
                <c:pt idx="681">
                  <c:v>862.50199999999973</c:v>
                </c:pt>
                <c:pt idx="682">
                  <c:v>863.36199999999974</c:v>
                </c:pt>
                <c:pt idx="683">
                  <c:v>864.226</c:v>
                </c:pt>
                <c:pt idx="684">
                  <c:v>865.09199999999998</c:v>
                </c:pt>
                <c:pt idx="685">
                  <c:v>865.95799999999974</c:v>
                </c:pt>
                <c:pt idx="686">
                  <c:v>866.82299999999975</c:v>
                </c:pt>
                <c:pt idx="687">
                  <c:v>867.69100000000003</c:v>
                </c:pt>
                <c:pt idx="688">
                  <c:v>868.55699999999979</c:v>
                </c:pt>
                <c:pt idx="689">
                  <c:v>869.423</c:v>
                </c:pt>
                <c:pt idx="690">
                  <c:v>870.29</c:v>
                </c:pt>
                <c:pt idx="691">
                  <c:v>871.15499999999997</c:v>
                </c:pt>
                <c:pt idx="692">
                  <c:v>872.01599999999996</c:v>
                </c:pt>
                <c:pt idx="693">
                  <c:v>872.88699999999972</c:v>
                </c:pt>
                <c:pt idx="694">
                  <c:v>873.75199999999973</c:v>
                </c:pt>
                <c:pt idx="695">
                  <c:v>874.61400000000003</c:v>
                </c:pt>
                <c:pt idx="696">
                  <c:v>875.48400000000004</c:v>
                </c:pt>
                <c:pt idx="697">
                  <c:v>876.35399999999981</c:v>
                </c:pt>
                <c:pt idx="698">
                  <c:v>877.221</c:v>
                </c:pt>
                <c:pt idx="699">
                  <c:v>878.08500000000004</c:v>
                </c:pt>
                <c:pt idx="700">
                  <c:v>878.94499999999982</c:v>
                </c:pt>
                <c:pt idx="701">
                  <c:v>879.80899999999997</c:v>
                </c:pt>
                <c:pt idx="702">
                  <c:v>880.67</c:v>
                </c:pt>
                <c:pt idx="703">
                  <c:v>881.52800000000002</c:v>
                </c:pt>
                <c:pt idx="704">
                  <c:v>882.38199999999972</c:v>
                </c:pt>
                <c:pt idx="705">
                  <c:v>883.23</c:v>
                </c:pt>
                <c:pt idx="706">
                  <c:v>884.07600000000002</c:v>
                </c:pt>
                <c:pt idx="707">
                  <c:v>884.9219999999998</c:v>
                </c:pt>
                <c:pt idx="708">
                  <c:v>885.774</c:v>
                </c:pt>
                <c:pt idx="709">
                  <c:v>886.62900000000002</c:v>
                </c:pt>
                <c:pt idx="710">
                  <c:v>887.48500000000001</c:v>
                </c:pt>
                <c:pt idx="711">
                  <c:v>888.33699999999976</c:v>
                </c:pt>
                <c:pt idx="712">
                  <c:v>889.19200000000001</c:v>
                </c:pt>
                <c:pt idx="713">
                  <c:v>890.05</c:v>
                </c:pt>
                <c:pt idx="714">
                  <c:v>890.91</c:v>
                </c:pt>
                <c:pt idx="715">
                  <c:v>891.76699999999983</c:v>
                </c:pt>
                <c:pt idx="716">
                  <c:v>892.61699999999996</c:v>
                </c:pt>
                <c:pt idx="717">
                  <c:v>893.47</c:v>
                </c:pt>
                <c:pt idx="718">
                  <c:v>894.3209999999998</c:v>
                </c:pt>
                <c:pt idx="719">
                  <c:v>895.173</c:v>
                </c:pt>
                <c:pt idx="720">
                  <c:v>896.03399999999999</c:v>
                </c:pt>
                <c:pt idx="721">
                  <c:v>896.89199999999983</c:v>
                </c:pt>
                <c:pt idx="722">
                  <c:v>897.75300000000004</c:v>
                </c:pt>
                <c:pt idx="723">
                  <c:v>898.61099999999999</c:v>
                </c:pt>
                <c:pt idx="724">
                  <c:v>899.46699999999976</c:v>
                </c:pt>
                <c:pt idx="725">
                  <c:v>900.32299999999975</c:v>
                </c:pt>
                <c:pt idx="726">
                  <c:v>901.18</c:v>
                </c:pt>
                <c:pt idx="727">
                  <c:v>902.03599999999972</c:v>
                </c:pt>
                <c:pt idx="728">
                  <c:v>902.88900000000001</c:v>
                </c:pt>
                <c:pt idx="729">
                  <c:v>903.74300000000005</c:v>
                </c:pt>
                <c:pt idx="730">
                  <c:v>904.60299999999972</c:v>
                </c:pt>
                <c:pt idx="731">
                  <c:v>905.46199999999976</c:v>
                </c:pt>
                <c:pt idx="732">
                  <c:v>906.31899999999996</c:v>
                </c:pt>
                <c:pt idx="733">
                  <c:v>907.18399999999997</c:v>
                </c:pt>
                <c:pt idx="734">
                  <c:v>908.048</c:v>
                </c:pt>
                <c:pt idx="735">
                  <c:v>908.90800000000002</c:v>
                </c:pt>
                <c:pt idx="736">
                  <c:v>909.76599999999996</c:v>
                </c:pt>
                <c:pt idx="737">
                  <c:v>910.62199999999996</c:v>
                </c:pt>
                <c:pt idx="738">
                  <c:v>911.48699999999997</c:v>
                </c:pt>
                <c:pt idx="739">
                  <c:v>912.34799999999962</c:v>
                </c:pt>
                <c:pt idx="740">
                  <c:v>913.20399999999995</c:v>
                </c:pt>
                <c:pt idx="741">
                  <c:v>914.05799999999977</c:v>
                </c:pt>
                <c:pt idx="742">
                  <c:v>914.90800000000002</c:v>
                </c:pt>
                <c:pt idx="743">
                  <c:v>915.76099999999997</c:v>
                </c:pt>
                <c:pt idx="744">
                  <c:v>916.62199999999996</c:v>
                </c:pt>
                <c:pt idx="745">
                  <c:v>917.48500000000001</c:v>
                </c:pt>
                <c:pt idx="746">
                  <c:v>918.34399999999982</c:v>
                </c:pt>
                <c:pt idx="747">
                  <c:v>919.202</c:v>
                </c:pt>
                <c:pt idx="748">
                  <c:v>920.06099999999981</c:v>
                </c:pt>
                <c:pt idx="749">
                  <c:v>920.92099999999982</c:v>
                </c:pt>
                <c:pt idx="750">
                  <c:v>921.77599999999995</c:v>
                </c:pt>
                <c:pt idx="751">
                  <c:v>922.63099999999997</c:v>
                </c:pt>
                <c:pt idx="752">
                  <c:v>923.48099999999999</c:v>
                </c:pt>
                <c:pt idx="753">
                  <c:v>924.33099999999979</c:v>
                </c:pt>
                <c:pt idx="754">
                  <c:v>925.18100000000004</c:v>
                </c:pt>
                <c:pt idx="755">
                  <c:v>926.02800000000002</c:v>
                </c:pt>
                <c:pt idx="756">
                  <c:v>926.88099999999997</c:v>
                </c:pt>
                <c:pt idx="757">
                  <c:v>927.73500000000001</c:v>
                </c:pt>
                <c:pt idx="758">
                  <c:v>928.58900000000006</c:v>
                </c:pt>
                <c:pt idx="759">
                  <c:v>929.44899999999996</c:v>
                </c:pt>
                <c:pt idx="760">
                  <c:v>930.30799999999977</c:v>
                </c:pt>
                <c:pt idx="761">
                  <c:v>931.16800000000001</c:v>
                </c:pt>
                <c:pt idx="762">
                  <c:v>932.02599999999973</c:v>
                </c:pt>
                <c:pt idx="763">
                  <c:v>932.88099999999997</c:v>
                </c:pt>
                <c:pt idx="764">
                  <c:v>933.73400000000004</c:v>
                </c:pt>
                <c:pt idx="765">
                  <c:v>934.57600000000002</c:v>
                </c:pt>
                <c:pt idx="766">
                  <c:v>935.43499999999972</c:v>
                </c:pt>
                <c:pt idx="767">
                  <c:v>936.29899999999998</c:v>
                </c:pt>
                <c:pt idx="768">
                  <c:v>937.16099999999972</c:v>
                </c:pt>
                <c:pt idx="769">
                  <c:v>938.02199999999982</c:v>
                </c:pt>
                <c:pt idx="770">
                  <c:v>938.87</c:v>
                </c:pt>
                <c:pt idx="771">
                  <c:v>939.7</c:v>
                </c:pt>
                <c:pt idx="772">
                  <c:v>940.51800000000003</c:v>
                </c:pt>
                <c:pt idx="773">
                  <c:v>941.33499999999981</c:v>
                </c:pt>
                <c:pt idx="774">
                  <c:v>942.14499999999998</c:v>
                </c:pt>
                <c:pt idx="775">
                  <c:v>942.95599999999979</c:v>
                </c:pt>
                <c:pt idx="776">
                  <c:v>943.76499999999999</c:v>
                </c:pt>
                <c:pt idx="777">
                  <c:v>944.57500000000005</c:v>
                </c:pt>
                <c:pt idx="778">
                  <c:v>945.38300000000004</c:v>
                </c:pt>
                <c:pt idx="779">
                  <c:v>946.19200000000001</c:v>
                </c:pt>
                <c:pt idx="780">
                  <c:v>947.00199999999973</c:v>
                </c:pt>
                <c:pt idx="781">
                  <c:v>947.81399999999996</c:v>
                </c:pt>
                <c:pt idx="782">
                  <c:v>948.62699999999973</c:v>
                </c:pt>
                <c:pt idx="783">
                  <c:v>949.43799999999976</c:v>
                </c:pt>
                <c:pt idx="784">
                  <c:v>950.25599999999997</c:v>
                </c:pt>
                <c:pt idx="785">
                  <c:v>951.06499999999983</c:v>
                </c:pt>
                <c:pt idx="786">
                  <c:v>951.86799999999971</c:v>
                </c:pt>
                <c:pt idx="787">
                  <c:v>952.67200000000003</c:v>
                </c:pt>
                <c:pt idx="788">
                  <c:v>953.47900000000004</c:v>
                </c:pt>
                <c:pt idx="789">
                  <c:v>954.27599999999995</c:v>
                </c:pt>
                <c:pt idx="790">
                  <c:v>955.08299999999997</c:v>
                </c:pt>
                <c:pt idx="791">
                  <c:v>955.88900000000001</c:v>
                </c:pt>
                <c:pt idx="792">
                  <c:v>956.69600000000003</c:v>
                </c:pt>
                <c:pt idx="793">
                  <c:v>957.48900000000003</c:v>
                </c:pt>
                <c:pt idx="794">
                  <c:v>958.29200000000003</c:v>
                </c:pt>
                <c:pt idx="795">
                  <c:v>959.101</c:v>
                </c:pt>
                <c:pt idx="796">
                  <c:v>959.91300000000001</c:v>
                </c:pt>
                <c:pt idx="797">
                  <c:v>960.726</c:v>
                </c:pt>
                <c:pt idx="798">
                  <c:v>961.53599999999972</c:v>
                </c:pt>
                <c:pt idx="799">
                  <c:v>962.35099999999977</c:v>
                </c:pt>
                <c:pt idx="800">
                  <c:v>963.16</c:v>
                </c:pt>
                <c:pt idx="801">
                  <c:v>963.96899999999982</c:v>
                </c:pt>
                <c:pt idx="802">
                  <c:v>964.779</c:v>
                </c:pt>
                <c:pt idx="803">
                  <c:v>965.58900000000006</c:v>
                </c:pt>
                <c:pt idx="804">
                  <c:v>966.399</c:v>
                </c:pt>
                <c:pt idx="805">
                  <c:v>967.21100000000001</c:v>
                </c:pt>
                <c:pt idx="806">
                  <c:v>968.02099999999996</c:v>
                </c:pt>
                <c:pt idx="807">
                  <c:v>968.83299999999974</c:v>
                </c:pt>
                <c:pt idx="808">
                  <c:v>969.64699999999982</c:v>
                </c:pt>
                <c:pt idx="809">
                  <c:v>970.46199999999976</c:v>
                </c:pt>
                <c:pt idx="810">
                  <c:v>971.27700000000004</c:v>
                </c:pt>
                <c:pt idx="811">
                  <c:v>972.09299999999996</c:v>
                </c:pt>
                <c:pt idx="812">
                  <c:v>972.90300000000002</c:v>
                </c:pt>
                <c:pt idx="813">
                  <c:v>973.71400000000006</c:v>
                </c:pt>
                <c:pt idx="814">
                  <c:v>974.52699999999982</c:v>
                </c:pt>
                <c:pt idx="815">
                  <c:v>975.34199999999976</c:v>
                </c:pt>
                <c:pt idx="816">
                  <c:v>976.15899999999999</c:v>
                </c:pt>
                <c:pt idx="817">
                  <c:v>976.97400000000005</c:v>
                </c:pt>
                <c:pt idx="818">
                  <c:v>977.78800000000001</c:v>
                </c:pt>
                <c:pt idx="819">
                  <c:v>978.60299999999972</c:v>
                </c:pt>
                <c:pt idx="820">
                  <c:v>979.4169999999998</c:v>
                </c:pt>
                <c:pt idx="821">
                  <c:v>980.23299999999972</c:v>
                </c:pt>
                <c:pt idx="822">
                  <c:v>981.05099999999982</c:v>
                </c:pt>
                <c:pt idx="823">
                  <c:v>981.86599999999976</c:v>
                </c:pt>
                <c:pt idx="824">
                  <c:v>982.67100000000005</c:v>
                </c:pt>
                <c:pt idx="825">
                  <c:v>983.47</c:v>
                </c:pt>
                <c:pt idx="826">
                  <c:v>984.27200000000005</c:v>
                </c:pt>
                <c:pt idx="827">
                  <c:v>985.08199999999999</c:v>
                </c:pt>
                <c:pt idx="828">
                  <c:v>985.93299999999977</c:v>
                </c:pt>
                <c:pt idx="829">
                  <c:v>986.81899999999996</c:v>
                </c:pt>
                <c:pt idx="830">
                  <c:v>987.721</c:v>
                </c:pt>
                <c:pt idx="831">
                  <c:v>988.63599999999997</c:v>
                </c:pt>
                <c:pt idx="832">
                  <c:v>989.55899999999997</c:v>
                </c:pt>
                <c:pt idx="833">
                  <c:v>990.49099999999999</c:v>
                </c:pt>
                <c:pt idx="834">
                  <c:v>991.41099999999972</c:v>
                </c:pt>
                <c:pt idx="835">
                  <c:v>992.33199999999977</c:v>
                </c:pt>
                <c:pt idx="836">
                  <c:v>993.25400000000002</c:v>
                </c:pt>
                <c:pt idx="837">
                  <c:v>994.18</c:v>
                </c:pt>
                <c:pt idx="838">
                  <c:v>995.1</c:v>
                </c:pt>
                <c:pt idx="839">
                  <c:v>996.01599999999996</c:v>
                </c:pt>
                <c:pt idx="840">
                  <c:v>996.93899999999996</c:v>
                </c:pt>
                <c:pt idx="841">
                  <c:v>997.86099999999976</c:v>
                </c:pt>
                <c:pt idx="842">
                  <c:v>998.79100000000005</c:v>
                </c:pt>
                <c:pt idx="843">
                  <c:v>999.72199999999998</c:v>
                </c:pt>
                <c:pt idx="844">
                  <c:v>1000.648</c:v>
                </c:pt>
                <c:pt idx="845">
                  <c:v>1001.579</c:v>
                </c:pt>
                <c:pt idx="846">
                  <c:v>1002.511</c:v>
                </c:pt>
                <c:pt idx="847">
                  <c:v>1003.437</c:v>
                </c:pt>
                <c:pt idx="848">
                  <c:v>1004.359</c:v>
                </c:pt>
                <c:pt idx="849">
                  <c:v>1005.287</c:v>
                </c:pt>
                <c:pt idx="850">
                  <c:v>1006.2190000000001</c:v>
                </c:pt>
                <c:pt idx="851">
                  <c:v>1007.147</c:v>
                </c:pt>
                <c:pt idx="852">
                  <c:v>1008.074</c:v>
                </c:pt>
                <c:pt idx="853">
                  <c:v>1009</c:v>
                </c:pt>
                <c:pt idx="854">
                  <c:v>1009.929</c:v>
                </c:pt>
                <c:pt idx="855">
                  <c:v>1010.8579999999999</c:v>
                </c:pt>
                <c:pt idx="856">
                  <c:v>1011.789</c:v>
                </c:pt>
                <c:pt idx="857">
                  <c:v>1012.717</c:v>
                </c:pt>
                <c:pt idx="858">
                  <c:v>1013.647</c:v>
                </c:pt>
                <c:pt idx="859">
                  <c:v>1014.577</c:v>
                </c:pt>
                <c:pt idx="860">
                  <c:v>1015.502</c:v>
                </c:pt>
                <c:pt idx="861">
                  <c:v>1016.428</c:v>
                </c:pt>
                <c:pt idx="862">
                  <c:v>1017.357</c:v>
                </c:pt>
                <c:pt idx="863">
                  <c:v>1018.284</c:v>
                </c:pt>
                <c:pt idx="864">
                  <c:v>1019.215</c:v>
                </c:pt>
                <c:pt idx="865">
                  <c:v>1020.14</c:v>
                </c:pt>
                <c:pt idx="866">
                  <c:v>1021.064</c:v>
                </c:pt>
                <c:pt idx="867">
                  <c:v>1021.994</c:v>
                </c:pt>
                <c:pt idx="868">
                  <c:v>1022.922</c:v>
                </c:pt>
                <c:pt idx="869">
                  <c:v>1023.847</c:v>
                </c:pt>
                <c:pt idx="870">
                  <c:v>1024.7719999999999</c:v>
                </c:pt>
                <c:pt idx="871">
                  <c:v>1025.6959999999999</c:v>
                </c:pt>
                <c:pt idx="872">
                  <c:v>1026.627</c:v>
                </c:pt>
                <c:pt idx="873">
                  <c:v>1027.568</c:v>
                </c:pt>
                <c:pt idx="874">
                  <c:v>1028.5050000000001</c:v>
                </c:pt>
                <c:pt idx="875">
                  <c:v>1029.4349999999999</c:v>
                </c:pt>
                <c:pt idx="876">
                  <c:v>1030.3589999999999</c:v>
                </c:pt>
                <c:pt idx="877">
                  <c:v>1031.289</c:v>
                </c:pt>
                <c:pt idx="878">
                  <c:v>1032.2149999999999</c:v>
                </c:pt>
                <c:pt idx="879">
                  <c:v>1033.1410000000001</c:v>
                </c:pt>
                <c:pt idx="880">
                  <c:v>1034.079</c:v>
                </c:pt>
                <c:pt idx="881">
                  <c:v>1034.998</c:v>
                </c:pt>
                <c:pt idx="882">
                  <c:v>1035.93</c:v>
                </c:pt>
                <c:pt idx="883">
                  <c:v>1036.855</c:v>
                </c:pt>
                <c:pt idx="884">
                  <c:v>1037.78</c:v>
                </c:pt>
                <c:pt idx="885">
                  <c:v>1038.7070000000001</c:v>
                </c:pt>
                <c:pt idx="886">
                  <c:v>1039.623</c:v>
                </c:pt>
                <c:pt idx="887">
                  <c:v>1040.53</c:v>
                </c:pt>
                <c:pt idx="888">
                  <c:v>1041.4269999999999</c:v>
                </c:pt>
                <c:pt idx="889">
                  <c:v>1042.317</c:v>
                </c:pt>
                <c:pt idx="890">
                  <c:v>1043.2070000000001</c:v>
                </c:pt>
                <c:pt idx="891">
                  <c:v>1044.1010000000001</c:v>
                </c:pt>
                <c:pt idx="892">
                  <c:v>1044.9939999999999</c:v>
                </c:pt>
                <c:pt idx="893">
                  <c:v>1045.8879999999999</c:v>
                </c:pt>
                <c:pt idx="894">
                  <c:v>1046.7850000000001</c:v>
                </c:pt>
                <c:pt idx="895">
                  <c:v>1047.681</c:v>
                </c:pt>
                <c:pt idx="896">
                  <c:v>1048.57</c:v>
                </c:pt>
                <c:pt idx="897">
                  <c:v>1049.461</c:v>
                </c:pt>
                <c:pt idx="898">
                  <c:v>1050.3489999999999</c:v>
                </c:pt>
                <c:pt idx="899">
                  <c:v>1051.2339999999999</c:v>
                </c:pt>
                <c:pt idx="900">
                  <c:v>1052.1189999999999</c:v>
                </c:pt>
                <c:pt idx="901">
                  <c:v>1053.0029999999999</c:v>
                </c:pt>
                <c:pt idx="902">
                  <c:v>1053.885</c:v>
                </c:pt>
                <c:pt idx="903">
                  <c:v>1054.7660000000001</c:v>
                </c:pt>
                <c:pt idx="904">
                  <c:v>1055.643</c:v>
                </c:pt>
                <c:pt idx="905">
                  <c:v>1056.5139999999999</c:v>
                </c:pt>
                <c:pt idx="906">
                  <c:v>1057.383</c:v>
                </c:pt>
                <c:pt idx="907">
                  <c:v>1058.251</c:v>
                </c:pt>
                <c:pt idx="908">
                  <c:v>1059.123</c:v>
                </c:pt>
                <c:pt idx="909">
                  <c:v>1060</c:v>
                </c:pt>
                <c:pt idx="910">
                  <c:v>1060.8789999999999</c:v>
                </c:pt>
                <c:pt idx="911">
                  <c:v>1061.76</c:v>
                </c:pt>
                <c:pt idx="912">
                  <c:v>1062.6410000000001</c:v>
                </c:pt>
                <c:pt idx="913">
                  <c:v>1063.52</c:v>
                </c:pt>
                <c:pt idx="914">
                  <c:v>1064.3969999999999</c:v>
                </c:pt>
                <c:pt idx="915">
                  <c:v>1065.2729999999999</c:v>
                </c:pt>
                <c:pt idx="916">
                  <c:v>1066.152</c:v>
                </c:pt>
                <c:pt idx="917">
                  <c:v>1067.03</c:v>
                </c:pt>
              </c:numCache>
            </c:numRef>
          </c:xVal>
          <c:yVal>
            <c:numRef>
              <c:f>'DTG Coke'!$N$6:$N$923</c:f>
              <c:numCache>
                <c:formatCode>General</c:formatCode>
                <c:ptCount val="918"/>
                <c:pt idx="0">
                  <c:v>0</c:v>
                </c:pt>
                <c:pt idx="1">
                  <c:v>4.7228003636341102E-2</c:v>
                </c:pt>
                <c:pt idx="2">
                  <c:v>4.7228003636553502E-2</c:v>
                </c:pt>
                <c:pt idx="3">
                  <c:v>1.9130330586821301E-2</c:v>
                </c:pt>
                <c:pt idx="4">
                  <c:v>4.7825826467371803E-2</c:v>
                </c:pt>
                <c:pt idx="5">
                  <c:v>7.5923499516679302E-2</c:v>
                </c:pt>
                <c:pt idx="6">
                  <c:v>6.6358334223374796E-2</c:v>
                </c:pt>
                <c:pt idx="7">
                  <c:v>7.5923499516891604E-2</c:v>
                </c:pt>
                <c:pt idx="8">
                  <c:v>6.6358334223374699E-2</c:v>
                </c:pt>
                <c:pt idx="9">
                  <c:v>6.69561570539806E-2</c:v>
                </c:pt>
                <c:pt idx="10">
                  <c:v>6.6358334223374699E-2</c:v>
                </c:pt>
                <c:pt idx="11">
                  <c:v>7.5923499516891604E-2</c:v>
                </c:pt>
                <c:pt idx="12">
                  <c:v>5.6793168929857897E-2</c:v>
                </c:pt>
                <c:pt idx="13">
                  <c:v>9.5651652934531095E-2</c:v>
                </c:pt>
                <c:pt idx="14">
                  <c:v>0.113586337859716</c:v>
                </c:pt>
                <c:pt idx="15">
                  <c:v>7.5923499516891604E-2</c:v>
                </c:pt>
                <c:pt idx="16">
                  <c:v>0.104618995397017</c:v>
                </c:pt>
                <c:pt idx="17">
                  <c:v>9.4456007272894701E-2</c:v>
                </c:pt>
                <c:pt idx="18">
                  <c:v>0.124347148814869</c:v>
                </c:pt>
                <c:pt idx="19">
                  <c:v>0.12315150315323301</c:v>
                </c:pt>
                <c:pt idx="20">
                  <c:v>9.4456007272894701E-2</c:v>
                </c:pt>
                <c:pt idx="21">
                  <c:v>0.15244482186438901</c:v>
                </c:pt>
                <c:pt idx="22">
                  <c:v>0.104021172566412</c:v>
                </c:pt>
                <c:pt idx="23">
                  <c:v>7.5923499516679302E-2</c:v>
                </c:pt>
                <c:pt idx="24">
                  <c:v>0.123749325984264</c:v>
                </c:pt>
                <c:pt idx="25">
                  <c:v>0.180542494913909</c:v>
                </c:pt>
                <c:pt idx="26">
                  <c:v>0.161412164326875</c:v>
                </c:pt>
                <c:pt idx="27">
                  <c:v>0.15184699903378299</c:v>
                </c:pt>
                <c:pt idx="28">
                  <c:v>0.17157515245121099</c:v>
                </c:pt>
                <c:pt idx="29">
                  <c:v>0.16081434149627</c:v>
                </c:pt>
                <c:pt idx="30">
                  <c:v>0.15184699903357099</c:v>
                </c:pt>
                <c:pt idx="31">
                  <c:v>0.17157515245121099</c:v>
                </c:pt>
                <c:pt idx="32">
                  <c:v>0.180542494914122</c:v>
                </c:pt>
                <c:pt idx="33">
                  <c:v>0.237335663843767</c:v>
                </c:pt>
                <c:pt idx="34">
                  <c:v>0.13271666844675001</c:v>
                </c:pt>
                <c:pt idx="35">
                  <c:v>0.170977329620392</c:v>
                </c:pt>
                <c:pt idx="36">
                  <c:v>0.19967282550094301</c:v>
                </c:pt>
                <c:pt idx="37">
                  <c:v>0.190107660207426</c:v>
                </c:pt>
                <c:pt idx="38">
                  <c:v>0.218205333256734</c:v>
                </c:pt>
                <c:pt idx="39">
                  <c:v>0.21880315608776399</c:v>
                </c:pt>
                <c:pt idx="40">
                  <c:v>0.18950983737660801</c:v>
                </c:pt>
                <c:pt idx="41">
                  <c:v>0.21880315608776399</c:v>
                </c:pt>
                <c:pt idx="42">
                  <c:v>0.19907500267012501</c:v>
                </c:pt>
                <c:pt idx="43">
                  <c:v>0.27559632501762199</c:v>
                </c:pt>
                <c:pt idx="44">
                  <c:v>0.26603115972410502</c:v>
                </c:pt>
                <c:pt idx="45">
                  <c:v>0.23733566384398</c:v>
                </c:pt>
                <c:pt idx="46">
                  <c:v>0.218205333256734</c:v>
                </c:pt>
                <c:pt idx="47">
                  <c:v>0.25646599443080098</c:v>
                </c:pt>
                <c:pt idx="48">
                  <c:v>0.25646599443080098</c:v>
                </c:pt>
                <c:pt idx="49">
                  <c:v>0.25646599443080098</c:v>
                </c:pt>
                <c:pt idx="50">
                  <c:v>0.247498651968102</c:v>
                </c:pt>
                <c:pt idx="51">
                  <c:v>0.25646599443058798</c:v>
                </c:pt>
                <c:pt idx="52">
                  <c:v>0.28456366748032103</c:v>
                </c:pt>
                <c:pt idx="53">
                  <c:v>0.28516149031113902</c:v>
                </c:pt>
                <c:pt idx="54">
                  <c:v>0.26543333689328702</c:v>
                </c:pt>
                <c:pt idx="55">
                  <c:v>0.247498651968102</c:v>
                </c:pt>
                <c:pt idx="56">
                  <c:v>0.27499850218680399</c:v>
                </c:pt>
                <c:pt idx="57">
                  <c:v>0.25646599443080098</c:v>
                </c:pt>
                <c:pt idx="58">
                  <c:v>0.32342215148499398</c:v>
                </c:pt>
                <c:pt idx="59">
                  <c:v>0.294128832773625</c:v>
                </c:pt>
                <c:pt idx="60">
                  <c:v>0.28516149031113702</c:v>
                </c:pt>
                <c:pt idx="61">
                  <c:v>0.25646599443079898</c:v>
                </c:pt>
                <c:pt idx="62">
                  <c:v>0.294726655604442</c:v>
                </c:pt>
                <c:pt idx="63">
                  <c:v>0.33238949394769002</c:v>
                </c:pt>
                <c:pt idx="64">
                  <c:v>0.32222650582314299</c:v>
                </c:pt>
                <c:pt idx="65">
                  <c:v>0.34255248207181299</c:v>
                </c:pt>
                <c:pt idx="66">
                  <c:v>0.31325916336065701</c:v>
                </c:pt>
                <c:pt idx="67">
                  <c:v>0.31385698619147501</c:v>
                </c:pt>
                <c:pt idx="68">
                  <c:v>0.32222650582314299</c:v>
                </c:pt>
                <c:pt idx="69">
                  <c:v>0.31385698619147501</c:v>
                </c:pt>
                <c:pt idx="70">
                  <c:v>0.33238949394747802</c:v>
                </c:pt>
                <c:pt idx="71">
                  <c:v>0.33238949394769002</c:v>
                </c:pt>
                <c:pt idx="72">
                  <c:v>0.38021532041463701</c:v>
                </c:pt>
                <c:pt idx="73">
                  <c:v>0.361084989828028</c:v>
                </c:pt>
                <c:pt idx="74">
                  <c:v>0.37961749758381902</c:v>
                </c:pt>
                <c:pt idx="75">
                  <c:v>0.361084989828028</c:v>
                </c:pt>
                <c:pt idx="76">
                  <c:v>0.341356836410176</c:v>
                </c:pt>
                <c:pt idx="77">
                  <c:v>0.341954659240995</c:v>
                </c:pt>
                <c:pt idx="78">
                  <c:v>0.37065015512133298</c:v>
                </c:pt>
                <c:pt idx="79">
                  <c:v>0.37005233229051399</c:v>
                </c:pt>
                <c:pt idx="80">
                  <c:v>0.42804114688200801</c:v>
                </c:pt>
                <c:pt idx="81">
                  <c:v>0.38978048570815399</c:v>
                </c:pt>
                <c:pt idx="82">
                  <c:v>0.36048716699721001</c:v>
                </c:pt>
                <c:pt idx="83">
                  <c:v>0.34255248207181299</c:v>
                </c:pt>
                <c:pt idx="84">
                  <c:v>0.37005233229051399</c:v>
                </c:pt>
                <c:pt idx="85">
                  <c:v>0.36048716699699801</c:v>
                </c:pt>
                <c:pt idx="86">
                  <c:v>0.37065015512133298</c:v>
                </c:pt>
                <c:pt idx="87">
                  <c:v>0.36108498982781601</c:v>
                </c:pt>
                <c:pt idx="88">
                  <c:v>0.37961749758403102</c:v>
                </c:pt>
                <c:pt idx="89">
                  <c:v>0.38978048570836599</c:v>
                </c:pt>
                <c:pt idx="90">
                  <c:v>0.36108498982781601</c:v>
                </c:pt>
                <c:pt idx="91">
                  <c:v>0.39874782817085203</c:v>
                </c:pt>
                <c:pt idx="92">
                  <c:v>0.38021532041484901</c:v>
                </c:pt>
                <c:pt idx="93">
                  <c:v>0.39874782817085203</c:v>
                </c:pt>
                <c:pt idx="94">
                  <c:v>0.38918266287733599</c:v>
                </c:pt>
                <c:pt idx="95">
                  <c:v>0.37065015512133298</c:v>
                </c:pt>
                <c:pt idx="96">
                  <c:v>0.361084989828028</c:v>
                </c:pt>
                <c:pt idx="97">
                  <c:v>0.36108498982781601</c:v>
                </c:pt>
                <c:pt idx="98">
                  <c:v>0.39874782817085203</c:v>
                </c:pt>
                <c:pt idx="99">
                  <c:v>0.37961749758403102</c:v>
                </c:pt>
                <c:pt idx="100">
                  <c:v>0.41787815875767398</c:v>
                </c:pt>
                <c:pt idx="101">
                  <c:v>0.35211764736533002</c:v>
                </c:pt>
                <c:pt idx="102">
                  <c:v>0.37961749758403102</c:v>
                </c:pt>
                <c:pt idx="103">
                  <c:v>0.36108498982781601</c:v>
                </c:pt>
                <c:pt idx="104">
                  <c:v>0.35092200170369298</c:v>
                </c:pt>
                <c:pt idx="105">
                  <c:v>0.37065015512133298</c:v>
                </c:pt>
                <c:pt idx="106">
                  <c:v>0.33238949394747802</c:v>
                </c:pt>
                <c:pt idx="107">
                  <c:v>0.341356836410176</c:v>
                </c:pt>
                <c:pt idx="108">
                  <c:v>0.37065015512133298</c:v>
                </c:pt>
                <c:pt idx="109">
                  <c:v>0.39934565100167102</c:v>
                </c:pt>
                <c:pt idx="110">
                  <c:v>0.31385698619147501</c:v>
                </c:pt>
                <c:pt idx="111">
                  <c:v>0.341356836410176</c:v>
                </c:pt>
                <c:pt idx="112">
                  <c:v>0.30369399806713998</c:v>
                </c:pt>
                <c:pt idx="113">
                  <c:v>0.19010766020742501</c:v>
                </c:pt>
                <c:pt idx="114">
                  <c:v>0.294726655604442</c:v>
                </c:pt>
                <c:pt idx="115">
                  <c:v>0.38978048570836599</c:v>
                </c:pt>
                <c:pt idx="116">
                  <c:v>0.32282432865396099</c:v>
                </c:pt>
                <c:pt idx="117">
                  <c:v>0.28456366748031903</c:v>
                </c:pt>
                <c:pt idx="118">
                  <c:v>0.29412883277362301</c:v>
                </c:pt>
                <c:pt idx="119">
                  <c:v>0.27619414784865098</c:v>
                </c:pt>
                <c:pt idx="120">
                  <c:v>0.29412883277362301</c:v>
                </c:pt>
                <c:pt idx="121">
                  <c:v>0.33298731677830101</c:v>
                </c:pt>
                <c:pt idx="122">
                  <c:v>0.32222650582335999</c:v>
                </c:pt>
                <c:pt idx="123">
                  <c:v>0.313856986191479</c:v>
                </c:pt>
                <c:pt idx="124">
                  <c:v>0.31325916336066101</c:v>
                </c:pt>
                <c:pt idx="125">
                  <c:v>0.294128832773627</c:v>
                </c:pt>
                <c:pt idx="126">
                  <c:v>0.29472665560465799</c:v>
                </c:pt>
                <c:pt idx="127">
                  <c:v>0.28516149031114102</c:v>
                </c:pt>
                <c:pt idx="128">
                  <c:v>0.294128832773627</c:v>
                </c:pt>
                <c:pt idx="129">
                  <c:v>0.28516149031114102</c:v>
                </c:pt>
                <c:pt idx="130">
                  <c:v>0.30369399806714398</c:v>
                </c:pt>
                <c:pt idx="131">
                  <c:v>0.294726655604445</c:v>
                </c:pt>
                <c:pt idx="132">
                  <c:v>0.29472665560465799</c:v>
                </c:pt>
                <c:pt idx="133">
                  <c:v>0.27499850218680599</c:v>
                </c:pt>
                <c:pt idx="134">
                  <c:v>0.294128832773627</c:v>
                </c:pt>
                <c:pt idx="135">
                  <c:v>0.26603115972431901</c:v>
                </c:pt>
                <c:pt idx="136">
                  <c:v>0.27559632501762399</c:v>
                </c:pt>
                <c:pt idx="137">
                  <c:v>0.27559632501762399</c:v>
                </c:pt>
                <c:pt idx="138">
                  <c:v>0.27559632501762399</c:v>
                </c:pt>
                <c:pt idx="139">
                  <c:v>0.26603115972431901</c:v>
                </c:pt>
                <c:pt idx="140">
                  <c:v>0.26543333689328902</c:v>
                </c:pt>
                <c:pt idx="141">
                  <c:v>0.28516149031114102</c:v>
                </c:pt>
                <c:pt idx="142">
                  <c:v>0.294726655604445</c:v>
                </c:pt>
                <c:pt idx="143">
                  <c:v>0.26603115972431901</c:v>
                </c:pt>
                <c:pt idx="144">
                  <c:v>0.294128832773627</c:v>
                </c:pt>
                <c:pt idx="145">
                  <c:v>0.26603115972431901</c:v>
                </c:pt>
                <c:pt idx="146">
                  <c:v>0.25646599443058998</c:v>
                </c:pt>
                <c:pt idx="147">
                  <c:v>0.25646599443080298</c:v>
                </c:pt>
                <c:pt idx="148">
                  <c:v>0.27559632501762399</c:v>
                </c:pt>
                <c:pt idx="149">
                  <c:v>0.27499850218680599</c:v>
                </c:pt>
                <c:pt idx="150">
                  <c:v>0.27619414784844198</c:v>
                </c:pt>
                <c:pt idx="151">
                  <c:v>0.24630300630646701</c:v>
                </c:pt>
                <c:pt idx="152">
                  <c:v>0.227770498550464</c:v>
                </c:pt>
                <c:pt idx="153">
                  <c:v>0.237933486674587</c:v>
                </c:pt>
                <c:pt idx="154">
                  <c:v>0.30369399806714398</c:v>
                </c:pt>
                <c:pt idx="155">
                  <c:v>0.180542494914123</c:v>
                </c:pt>
                <c:pt idx="156">
                  <c:v>0.18054249491391</c:v>
                </c:pt>
                <c:pt idx="157">
                  <c:v>0.32342215148478398</c:v>
                </c:pt>
                <c:pt idx="158">
                  <c:v>0.27499850218680599</c:v>
                </c:pt>
                <c:pt idx="159">
                  <c:v>0.25646599443080298</c:v>
                </c:pt>
                <c:pt idx="160">
                  <c:v>0.237335663843769</c:v>
                </c:pt>
                <c:pt idx="161">
                  <c:v>0.29412883277384</c:v>
                </c:pt>
                <c:pt idx="162">
                  <c:v>0.28516149031114102</c:v>
                </c:pt>
                <c:pt idx="163">
                  <c:v>0.22836832138106999</c:v>
                </c:pt>
                <c:pt idx="164">
                  <c:v>0.20923799079446101</c:v>
                </c:pt>
                <c:pt idx="165">
                  <c:v>0.28456366748011003</c:v>
                </c:pt>
                <c:pt idx="166">
                  <c:v>0.29472665560465799</c:v>
                </c:pt>
                <c:pt idx="167">
                  <c:v>0.294128832773627</c:v>
                </c:pt>
                <c:pt idx="168">
                  <c:v>0.27559632501783599</c:v>
                </c:pt>
                <c:pt idx="169">
                  <c:v>0.26603115972410701</c:v>
                </c:pt>
                <c:pt idx="170">
                  <c:v>0.341356836410181</c:v>
                </c:pt>
                <c:pt idx="171">
                  <c:v>0.39934565100167602</c:v>
                </c:pt>
                <c:pt idx="172">
                  <c:v>0.38978048570815899</c:v>
                </c:pt>
                <c:pt idx="173">
                  <c:v>0.32222650582335999</c:v>
                </c:pt>
                <c:pt idx="174">
                  <c:v>0.38021532041485401</c:v>
                </c:pt>
                <c:pt idx="175">
                  <c:v>0.33298731677830101</c:v>
                </c:pt>
                <c:pt idx="176">
                  <c:v>0.39874782817085802</c:v>
                </c:pt>
                <c:pt idx="177">
                  <c:v>0.34195465924099899</c:v>
                </c:pt>
                <c:pt idx="178">
                  <c:v>0.294128832773627</c:v>
                </c:pt>
                <c:pt idx="179">
                  <c:v>0.31325916336066101</c:v>
                </c:pt>
                <c:pt idx="180">
                  <c:v>0.30369399806714398</c:v>
                </c:pt>
                <c:pt idx="181">
                  <c:v>0.22896614421210101</c:v>
                </c:pt>
                <c:pt idx="182">
                  <c:v>0.23673784101295001</c:v>
                </c:pt>
                <c:pt idx="183">
                  <c:v>0.227770498550464</c:v>
                </c:pt>
                <c:pt idx="184">
                  <c:v>0.25646599443080298</c:v>
                </c:pt>
                <c:pt idx="185">
                  <c:v>0.27619414784844198</c:v>
                </c:pt>
                <c:pt idx="186">
                  <c:v>0.27499850218680599</c:v>
                </c:pt>
                <c:pt idx="187">
                  <c:v>0.19907500266991299</c:v>
                </c:pt>
                <c:pt idx="188">
                  <c:v>0.20923799079446101</c:v>
                </c:pt>
                <c:pt idx="189">
                  <c:v>0.21880315608776599</c:v>
                </c:pt>
                <c:pt idx="190">
                  <c:v>0.18950983737660901</c:v>
                </c:pt>
                <c:pt idx="191">
                  <c:v>0.20923799079424901</c:v>
                </c:pt>
                <c:pt idx="192">
                  <c:v>0.21880315608776599</c:v>
                </c:pt>
                <c:pt idx="193">
                  <c:v>0.227770498550252</c:v>
                </c:pt>
                <c:pt idx="194">
                  <c:v>0.19907500267012601</c:v>
                </c:pt>
                <c:pt idx="195">
                  <c:v>0.20923799079424901</c:v>
                </c:pt>
                <c:pt idx="196">
                  <c:v>0.17097732962060599</c:v>
                </c:pt>
                <c:pt idx="197">
                  <c:v>0.19967282550073201</c:v>
                </c:pt>
                <c:pt idx="198">
                  <c:v>0.18054249491391</c:v>
                </c:pt>
                <c:pt idx="199">
                  <c:v>0.20864016796364299</c:v>
                </c:pt>
                <c:pt idx="200">
                  <c:v>0.19967282550073201</c:v>
                </c:pt>
                <c:pt idx="201">
                  <c:v>0.237335663843981</c:v>
                </c:pt>
                <c:pt idx="202">
                  <c:v>0.18950983737639701</c:v>
                </c:pt>
                <c:pt idx="203">
                  <c:v>0.17157515245142399</c:v>
                </c:pt>
                <c:pt idx="204">
                  <c:v>0.18950983737660901</c:v>
                </c:pt>
                <c:pt idx="205">
                  <c:v>0.190107660207427</c:v>
                </c:pt>
                <c:pt idx="206">
                  <c:v>0.170977329620393</c:v>
                </c:pt>
                <c:pt idx="207">
                  <c:v>0.21880315608776599</c:v>
                </c:pt>
                <c:pt idx="208">
                  <c:v>0.160814341496271</c:v>
                </c:pt>
                <c:pt idx="209">
                  <c:v>0.20027064833155001</c:v>
                </c:pt>
                <c:pt idx="210">
                  <c:v>0.18950983737660901</c:v>
                </c:pt>
                <c:pt idx="211">
                  <c:v>0.15184699903357199</c:v>
                </c:pt>
                <c:pt idx="212">
                  <c:v>0.14287965657108601</c:v>
                </c:pt>
                <c:pt idx="213">
                  <c:v>0.15184699903357199</c:v>
                </c:pt>
                <c:pt idx="214">
                  <c:v>0.18054249491391</c:v>
                </c:pt>
                <c:pt idx="215">
                  <c:v>0.16141216432708899</c:v>
                </c:pt>
                <c:pt idx="216">
                  <c:v>0.19967282550073201</c:v>
                </c:pt>
                <c:pt idx="217">
                  <c:v>0.227770498550464</c:v>
                </c:pt>
                <c:pt idx="218">
                  <c:v>0.14287965657087301</c:v>
                </c:pt>
                <c:pt idx="219">
                  <c:v>0.160814341496271</c:v>
                </c:pt>
                <c:pt idx="220">
                  <c:v>0.123749325984052</c:v>
                </c:pt>
                <c:pt idx="221">
                  <c:v>0.13271666844675101</c:v>
                </c:pt>
                <c:pt idx="222">
                  <c:v>0.19967282550073201</c:v>
                </c:pt>
                <c:pt idx="223">
                  <c:v>0.180542494914123</c:v>
                </c:pt>
                <c:pt idx="224">
                  <c:v>0.15184699903357199</c:v>
                </c:pt>
                <c:pt idx="225">
                  <c:v>0.123749325984052</c:v>
                </c:pt>
                <c:pt idx="226">
                  <c:v>0.16141216432687699</c:v>
                </c:pt>
                <c:pt idx="227">
                  <c:v>0.15184699903378401</c:v>
                </c:pt>
                <c:pt idx="228">
                  <c:v>0.18054249491391</c:v>
                </c:pt>
                <c:pt idx="229">
                  <c:v>0.13331449127735601</c:v>
                </c:pt>
                <c:pt idx="230">
                  <c:v>0.160814341496271</c:v>
                </c:pt>
                <c:pt idx="231">
                  <c:v>9.56516529345319E-2</c:v>
                </c:pt>
                <c:pt idx="232">
                  <c:v>0.123151503153234</c:v>
                </c:pt>
                <c:pt idx="233">
                  <c:v>0.18054249491391</c:v>
                </c:pt>
                <c:pt idx="234">
                  <c:v>0.14228183374026701</c:v>
                </c:pt>
                <c:pt idx="235">
                  <c:v>0.1040211725662</c:v>
                </c:pt>
                <c:pt idx="236">
                  <c:v>0.15244482186439001</c:v>
                </c:pt>
                <c:pt idx="237">
                  <c:v>0.17994467208309201</c:v>
                </c:pt>
                <c:pt idx="238">
                  <c:v>0.14287965657108601</c:v>
                </c:pt>
                <c:pt idx="239">
                  <c:v>0.14228183374005501</c:v>
                </c:pt>
                <c:pt idx="240">
                  <c:v>0.123151503153234</c:v>
                </c:pt>
                <c:pt idx="241">
                  <c:v>0.12434714881487</c:v>
                </c:pt>
                <c:pt idx="242">
                  <c:v>0.13271666844675101</c:v>
                </c:pt>
                <c:pt idx="243">
                  <c:v>0.123749325984052</c:v>
                </c:pt>
                <c:pt idx="244">
                  <c:v>0.113586337859717</c:v>
                </c:pt>
                <c:pt idx="245">
                  <c:v>0.123749325984052</c:v>
                </c:pt>
                <c:pt idx="246">
                  <c:v>0.14228183374026701</c:v>
                </c:pt>
                <c:pt idx="247">
                  <c:v>9.5053830103713599E-2</c:v>
                </c:pt>
                <c:pt idx="248">
                  <c:v>0.1040211725662</c:v>
                </c:pt>
                <c:pt idx="249">
                  <c:v>9.56516529345319E-2</c:v>
                </c:pt>
                <c:pt idx="250">
                  <c:v>0.14228183374026701</c:v>
                </c:pt>
                <c:pt idx="251">
                  <c:v>0.14287965657087301</c:v>
                </c:pt>
                <c:pt idx="252">
                  <c:v>0.14228183374026701</c:v>
                </c:pt>
                <c:pt idx="253">
                  <c:v>9.4456007272682996E-2</c:v>
                </c:pt>
                <c:pt idx="254">
                  <c:v>0.133314491277569</c:v>
                </c:pt>
                <c:pt idx="255">
                  <c:v>0.114184160690535</c:v>
                </c:pt>
                <c:pt idx="256">
                  <c:v>0.113586337859929</c:v>
                </c:pt>
                <c:pt idx="257">
                  <c:v>0.10461899539701799</c:v>
                </c:pt>
                <c:pt idx="258">
                  <c:v>0.10461899539723001</c:v>
                </c:pt>
                <c:pt idx="259">
                  <c:v>8.5488664810196693E-2</c:v>
                </c:pt>
                <c:pt idx="260">
                  <c:v>0.170379506789788</c:v>
                </c:pt>
                <c:pt idx="261">
                  <c:v>9.56516529345319E-2</c:v>
                </c:pt>
                <c:pt idx="262">
                  <c:v>2.86954958803383E-2</c:v>
                </c:pt>
                <c:pt idx="263">
                  <c:v>0.13331449127735601</c:v>
                </c:pt>
                <c:pt idx="264">
                  <c:v>0.113586337859929</c:v>
                </c:pt>
                <c:pt idx="265">
                  <c:v>0.17157515245121199</c:v>
                </c:pt>
                <c:pt idx="266">
                  <c:v>8.4890841979378504E-2</c:v>
                </c:pt>
                <c:pt idx="267">
                  <c:v>7.5923499516892201E-2</c:v>
                </c:pt>
                <c:pt idx="268">
                  <c:v>9.56516529345319E-2</c:v>
                </c:pt>
                <c:pt idx="269">
                  <c:v>0.103423349735382</c:v>
                </c:pt>
                <c:pt idx="270">
                  <c:v>0.133314491277569</c:v>
                </c:pt>
                <c:pt idx="271">
                  <c:v>9.56516529345319E-2</c:v>
                </c:pt>
                <c:pt idx="272">
                  <c:v>7.5923499516892201E-2</c:v>
                </c:pt>
                <c:pt idx="273">
                  <c:v>9.4456007272682996E-2</c:v>
                </c:pt>
                <c:pt idx="274">
                  <c:v>0.11418416069074699</c:v>
                </c:pt>
                <c:pt idx="275">
                  <c:v>9.5053830103713599E-2</c:v>
                </c:pt>
                <c:pt idx="276">
                  <c:v>6.6358334223375295E-2</c:v>
                </c:pt>
                <c:pt idx="277">
                  <c:v>9.5053830103713599E-2</c:v>
                </c:pt>
                <c:pt idx="278">
                  <c:v>8.4890841979378504E-2</c:v>
                </c:pt>
                <c:pt idx="279">
                  <c:v>9.56516529345319E-2</c:v>
                </c:pt>
                <c:pt idx="280">
                  <c:v>7.5923499516679802E-2</c:v>
                </c:pt>
                <c:pt idx="281">
                  <c:v>7.5923499516892201E-2</c:v>
                </c:pt>
                <c:pt idx="282">
                  <c:v>8.4890841979378504E-2</c:v>
                </c:pt>
                <c:pt idx="283">
                  <c:v>9.56516529345319E-2</c:v>
                </c:pt>
                <c:pt idx="284">
                  <c:v>0.160814341496271</c:v>
                </c:pt>
                <c:pt idx="285">
                  <c:v>3.8260661173642803E-2</c:v>
                </c:pt>
                <c:pt idx="286">
                  <c:v>9.5053830103713599E-2</c:v>
                </c:pt>
                <c:pt idx="287">
                  <c:v>3.8260661173855202E-2</c:v>
                </c:pt>
                <c:pt idx="288">
                  <c:v>6.6358334223375295E-2</c:v>
                </c:pt>
                <c:pt idx="289">
                  <c:v>6.6956157054193596E-2</c:v>
                </c:pt>
                <c:pt idx="290">
                  <c:v>6.5760511392556995E-2</c:v>
                </c:pt>
                <c:pt idx="291">
                  <c:v>6.6358334223375295E-2</c:v>
                </c:pt>
                <c:pt idx="292">
                  <c:v>7.5923499516679802E-2</c:v>
                </c:pt>
                <c:pt idx="293">
                  <c:v>8.6086487641014897E-2</c:v>
                </c:pt>
                <c:pt idx="294">
                  <c:v>8.5488664810409107E-2</c:v>
                </c:pt>
                <c:pt idx="295">
                  <c:v>7.5923499516679802E-2</c:v>
                </c:pt>
                <c:pt idx="296">
                  <c:v>6.6358334223375295E-2</c:v>
                </c:pt>
                <c:pt idx="297">
                  <c:v>8.5488664810196693E-2</c:v>
                </c:pt>
                <c:pt idx="298">
                  <c:v>7.5923499516892201E-2</c:v>
                </c:pt>
                <c:pt idx="299">
                  <c:v>7.5923499516679802E-2</c:v>
                </c:pt>
                <c:pt idx="300">
                  <c:v>8.6086487641227297E-2</c:v>
                </c:pt>
                <c:pt idx="301">
                  <c:v>8.4890841979378504E-2</c:v>
                </c:pt>
                <c:pt idx="302">
                  <c:v>7.6521322347498102E-2</c:v>
                </c:pt>
                <c:pt idx="303">
                  <c:v>6.6358334223375295E-2</c:v>
                </c:pt>
                <c:pt idx="304">
                  <c:v>6.5760511392556995E-2</c:v>
                </c:pt>
                <c:pt idx="305">
                  <c:v>6.6956157054193596E-2</c:v>
                </c:pt>
                <c:pt idx="306">
                  <c:v>7.5923499516679802E-2</c:v>
                </c:pt>
                <c:pt idx="307">
                  <c:v>6.6358334223375295E-2</c:v>
                </c:pt>
                <c:pt idx="308">
                  <c:v>2.86954958803383E-2</c:v>
                </c:pt>
                <c:pt idx="309">
                  <c:v>6.6956157054193596E-2</c:v>
                </c:pt>
                <c:pt idx="310">
                  <c:v>6.5760511392556995E-2</c:v>
                </c:pt>
                <c:pt idx="311">
                  <c:v>5.7390991760676698E-2</c:v>
                </c:pt>
                <c:pt idx="312">
                  <c:v>8.4890841979378504E-2</c:v>
                </c:pt>
                <c:pt idx="313">
                  <c:v>8.6086487641227297E-2</c:v>
                </c:pt>
                <c:pt idx="314">
                  <c:v>5.6793168929858397E-2</c:v>
                </c:pt>
                <c:pt idx="315">
                  <c:v>6.6358334223375295E-2</c:v>
                </c:pt>
                <c:pt idx="316">
                  <c:v>6.6956157054193596E-2</c:v>
                </c:pt>
                <c:pt idx="317">
                  <c:v>7.5923499516679802E-2</c:v>
                </c:pt>
                <c:pt idx="318">
                  <c:v>6.6358334223375295E-2</c:v>
                </c:pt>
                <c:pt idx="319">
                  <c:v>4.7228003636341498E-2</c:v>
                </c:pt>
                <c:pt idx="320">
                  <c:v>5.6793168930070803E-2</c:v>
                </c:pt>
                <c:pt idx="321">
                  <c:v>3.8858484004461097E-2</c:v>
                </c:pt>
                <c:pt idx="322">
                  <c:v>8.4890841979590903E-2</c:v>
                </c:pt>
                <c:pt idx="323">
                  <c:v>3.8260661173642803E-2</c:v>
                </c:pt>
                <c:pt idx="324">
                  <c:v>6.6358334223375295E-2</c:v>
                </c:pt>
                <c:pt idx="325">
                  <c:v>8.5488664810409107E-2</c:v>
                </c:pt>
                <c:pt idx="326">
                  <c:v>7.5923499516679802E-2</c:v>
                </c:pt>
                <c:pt idx="327">
                  <c:v>5.7390991760676698E-2</c:v>
                </c:pt>
                <c:pt idx="328">
                  <c:v>5.6793168929858397E-2</c:v>
                </c:pt>
                <c:pt idx="329">
                  <c:v>4.7228003636553897E-2</c:v>
                </c:pt>
                <c:pt idx="330">
                  <c:v>6.6358334223375295E-2</c:v>
                </c:pt>
                <c:pt idx="331">
                  <c:v>2.86954958803383E-2</c:v>
                </c:pt>
                <c:pt idx="332">
                  <c:v>0.12434714881487</c:v>
                </c:pt>
                <c:pt idx="333">
                  <c:v>3.7662838342824599E-2</c:v>
                </c:pt>
                <c:pt idx="334">
                  <c:v>6.6956157054193596E-2</c:v>
                </c:pt>
                <c:pt idx="335">
                  <c:v>7.5923499516892201E-2</c:v>
                </c:pt>
                <c:pt idx="336">
                  <c:v>3.7662838343036999E-2</c:v>
                </c:pt>
                <c:pt idx="337">
                  <c:v>5.6793168929858397E-2</c:v>
                </c:pt>
                <c:pt idx="338">
                  <c:v>8.6086487641014897E-2</c:v>
                </c:pt>
                <c:pt idx="339">
                  <c:v>3.7662838343036999E-2</c:v>
                </c:pt>
                <c:pt idx="340">
                  <c:v>2.80976730495201E-2</c:v>
                </c:pt>
                <c:pt idx="341">
                  <c:v>4.7825826467159702E-2</c:v>
                </c:pt>
                <c:pt idx="342">
                  <c:v>5.6793168929858397E-2</c:v>
                </c:pt>
                <c:pt idx="343">
                  <c:v>6.6358334223375295E-2</c:v>
                </c:pt>
                <c:pt idx="344">
                  <c:v>6.6956157054193596E-2</c:v>
                </c:pt>
                <c:pt idx="345">
                  <c:v>5.6195346099040103E-2</c:v>
                </c:pt>
                <c:pt idx="346">
                  <c:v>6.6956157054193596E-2</c:v>
                </c:pt>
                <c:pt idx="347">
                  <c:v>5.7390991760676698E-2</c:v>
                </c:pt>
                <c:pt idx="348">
                  <c:v>7.5923499516892201E-2</c:v>
                </c:pt>
                <c:pt idx="349">
                  <c:v>1.8532507756003201E-2</c:v>
                </c:pt>
                <c:pt idx="350">
                  <c:v>9.5651652935169005E-3</c:v>
                </c:pt>
                <c:pt idx="351">
                  <c:v>2.86954958803383E-2</c:v>
                </c:pt>
                <c:pt idx="352">
                  <c:v>5.6793168929858397E-2</c:v>
                </c:pt>
                <c:pt idx="353">
                  <c:v>5.6793168929858397E-2</c:v>
                </c:pt>
                <c:pt idx="354">
                  <c:v>5.7390991760676698E-2</c:v>
                </c:pt>
                <c:pt idx="355">
                  <c:v>3.7662838343036999E-2</c:v>
                </c:pt>
                <c:pt idx="356">
                  <c:v>3.8260661173855202E-2</c:v>
                </c:pt>
                <c:pt idx="357">
                  <c:v>3.7662838343036999E-2</c:v>
                </c:pt>
                <c:pt idx="358">
                  <c:v>4.7825826467159702E-2</c:v>
                </c:pt>
                <c:pt idx="359">
                  <c:v>5.6793168929858397E-2</c:v>
                </c:pt>
                <c:pt idx="360">
                  <c:v>8.5488664810409107E-2</c:v>
                </c:pt>
                <c:pt idx="361">
                  <c:v>4.7228003636341498E-2</c:v>
                </c:pt>
                <c:pt idx="362">
                  <c:v>4.7825826467372101E-2</c:v>
                </c:pt>
                <c:pt idx="363">
                  <c:v>1.9130330586821401E-2</c:v>
                </c:pt>
                <c:pt idx="364">
                  <c:v>4.7228003636341498E-2</c:v>
                </c:pt>
                <c:pt idx="365">
                  <c:v>4.7825826467372101E-2</c:v>
                </c:pt>
                <c:pt idx="366">
                  <c:v>3.8260661173855202E-2</c:v>
                </c:pt>
                <c:pt idx="367">
                  <c:v>3.7662838342824599E-2</c:v>
                </c:pt>
                <c:pt idx="368">
                  <c:v>2.86954958805507E-2</c:v>
                </c:pt>
                <c:pt idx="369">
                  <c:v>4.7228003636341498E-2</c:v>
                </c:pt>
                <c:pt idx="370">
                  <c:v>2.86954958803383E-2</c:v>
                </c:pt>
                <c:pt idx="371">
                  <c:v>7.5923499516892201E-2</c:v>
                </c:pt>
                <c:pt idx="372">
                  <c:v>9.4456007272682996E-2</c:v>
                </c:pt>
                <c:pt idx="373">
                  <c:v>3.8260661173855202E-2</c:v>
                </c:pt>
                <c:pt idx="374">
                  <c:v>3.7662838343036999E-2</c:v>
                </c:pt>
                <c:pt idx="375">
                  <c:v>4.8423649298190402E-2</c:v>
                </c:pt>
                <c:pt idx="376">
                  <c:v>4.7228003636341498E-2</c:v>
                </c:pt>
                <c:pt idx="377">
                  <c:v>4.7228003636341498E-2</c:v>
                </c:pt>
                <c:pt idx="378">
                  <c:v>2.86954958805507E-2</c:v>
                </c:pt>
                <c:pt idx="379">
                  <c:v>4.7228003636341498E-2</c:v>
                </c:pt>
                <c:pt idx="380">
                  <c:v>3.7662838343036999E-2</c:v>
                </c:pt>
                <c:pt idx="381">
                  <c:v>2.86954958803383E-2</c:v>
                </c:pt>
                <c:pt idx="382">
                  <c:v>5.7390991760676698E-2</c:v>
                </c:pt>
                <c:pt idx="383">
                  <c:v>5.6793168929858397E-2</c:v>
                </c:pt>
                <c:pt idx="384">
                  <c:v>5.7390991760676698E-2</c:v>
                </c:pt>
                <c:pt idx="385">
                  <c:v>7.5923499516892201E-2</c:v>
                </c:pt>
                <c:pt idx="386">
                  <c:v>8.9673424626986499E-3</c:v>
                </c:pt>
                <c:pt idx="387">
                  <c:v>6.6956157053981197E-2</c:v>
                </c:pt>
                <c:pt idx="388">
                  <c:v>7.5923499516892201E-2</c:v>
                </c:pt>
                <c:pt idx="389">
                  <c:v>8.9673424626986499E-3</c:v>
                </c:pt>
                <c:pt idx="390">
                  <c:v>5.7390991760676698E-2</c:v>
                </c:pt>
                <c:pt idx="391">
                  <c:v>4.7228003636341498E-2</c:v>
                </c:pt>
                <c:pt idx="392">
                  <c:v>1.9130330587033801E-2</c:v>
                </c:pt>
                <c:pt idx="393">
                  <c:v>3.7662838342824599E-2</c:v>
                </c:pt>
                <c:pt idx="394">
                  <c:v>4.7825826467372101E-2</c:v>
                </c:pt>
                <c:pt idx="395">
                  <c:v>3.8260661173855202E-2</c:v>
                </c:pt>
                <c:pt idx="396">
                  <c:v>5.6793168929858397E-2</c:v>
                </c:pt>
                <c:pt idx="397">
                  <c:v>2.86954958803383E-2</c:v>
                </c:pt>
                <c:pt idx="398">
                  <c:v>2.80976730495201E-2</c:v>
                </c:pt>
                <c:pt idx="399">
                  <c:v>6.6956157054193596E-2</c:v>
                </c:pt>
                <c:pt idx="400">
                  <c:v>2.80976730495201E-2</c:v>
                </c:pt>
                <c:pt idx="401">
                  <c:v>3.7662838343036999E-2</c:v>
                </c:pt>
                <c:pt idx="402">
                  <c:v>6.6956157054193596E-2</c:v>
                </c:pt>
                <c:pt idx="403">
                  <c:v>5.7390991760676698E-2</c:v>
                </c:pt>
                <c:pt idx="404">
                  <c:v>4.7228003636341498E-2</c:v>
                </c:pt>
                <c:pt idx="405">
                  <c:v>9.56516529330452E-3</c:v>
                </c:pt>
                <c:pt idx="406">
                  <c:v>3.8260661173642803E-2</c:v>
                </c:pt>
                <c:pt idx="407">
                  <c:v>7.5923499516892201E-2</c:v>
                </c:pt>
                <c:pt idx="408">
                  <c:v>3.7662838343036999E-2</c:v>
                </c:pt>
                <c:pt idx="409">
                  <c:v>9.56516529330452E-3</c:v>
                </c:pt>
                <c:pt idx="410">
                  <c:v>9.56516529330452E-3</c:v>
                </c:pt>
                <c:pt idx="411">
                  <c:v>4.7228003636341498E-2</c:v>
                </c:pt>
                <c:pt idx="412">
                  <c:v>5.7390991760676698E-2</c:v>
                </c:pt>
                <c:pt idx="413">
                  <c:v>2.86954958803383E-2</c:v>
                </c:pt>
                <c:pt idx="414">
                  <c:v>5.6793168929858397E-2</c:v>
                </c:pt>
                <c:pt idx="415">
                  <c:v>4.7228003636553897E-2</c:v>
                </c:pt>
                <c:pt idx="416">
                  <c:v>4.7825826467159702E-2</c:v>
                </c:pt>
                <c:pt idx="417">
                  <c:v>6.5760511392556995E-2</c:v>
                </c:pt>
                <c:pt idx="418">
                  <c:v>1.9728153417852098E-2</c:v>
                </c:pt>
                <c:pt idx="419">
                  <c:v>2.86954958803383E-2</c:v>
                </c:pt>
                <c:pt idx="420">
                  <c:v>5.6195346099040103E-2</c:v>
                </c:pt>
                <c:pt idx="421">
                  <c:v>2.86954958803383E-2</c:v>
                </c:pt>
                <c:pt idx="422">
                  <c:v>6.6956157054193596E-2</c:v>
                </c:pt>
                <c:pt idx="423">
                  <c:v>6.6358334223375295E-2</c:v>
                </c:pt>
                <c:pt idx="424">
                  <c:v>0</c:v>
                </c:pt>
                <c:pt idx="425">
                  <c:v>2.80976730495201E-2</c:v>
                </c:pt>
                <c:pt idx="426">
                  <c:v>1.9130330586821401E-2</c:v>
                </c:pt>
                <c:pt idx="427">
                  <c:v>6.6956157054193596E-2</c:v>
                </c:pt>
                <c:pt idx="428">
                  <c:v>5.6793168929858397E-2</c:v>
                </c:pt>
                <c:pt idx="429">
                  <c:v>1.9130330587033801E-2</c:v>
                </c:pt>
                <c:pt idx="430">
                  <c:v>7.5923499516679802E-2</c:v>
                </c:pt>
                <c:pt idx="431">
                  <c:v>0</c:v>
                </c:pt>
                <c:pt idx="432">
                  <c:v>2.86954958803383E-2</c:v>
                </c:pt>
                <c:pt idx="433">
                  <c:v>1.9130330586821401E-2</c:v>
                </c:pt>
                <c:pt idx="434">
                  <c:v>5.6793168929858397E-2</c:v>
                </c:pt>
                <c:pt idx="435">
                  <c:v>6.6358334223375295E-2</c:v>
                </c:pt>
                <c:pt idx="436">
                  <c:v>8.9673424624862608E-3</c:v>
                </c:pt>
                <c:pt idx="437">
                  <c:v>2.80976730495201E-2</c:v>
                </c:pt>
                <c:pt idx="438">
                  <c:v>0</c:v>
                </c:pt>
                <c:pt idx="439">
                  <c:v>5.6793168929858397E-2</c:v>
                </c:pt>
                <c:pt idx="440">
                  <c:v>0.10461899539723001</c:v>
                </c:pt>
                <c:pt idx="441">
                  <c:v>7.5923499516679802E-2</c:v>
                </c:pt>
                <c:pt idx="442">
                  <c:v>0</c:v>
                </c:pt>
                <c:pt idx="443">
                  <c:v>3.8260661173855202E-2</c:v>
                </c:pt>
                <c:pt idx="444">
                  <c:v>9.5651652935169005E-3</c:v>
                </c:pt>
                <c:pt idx="445">
                  <c:v>4.7825826467372101E-2</c:v>
                </c:pt>
                <c:pt idx="446">
                  <c:v>3.7662838342824599E-2</c:v>
                </c:pt>
                <c:pt idx="447">
                  <c:v>4.7228003636553897E-2</c:v>
                </c:pt>
                <c:pt idx="448">
                  <c:v>7.5923499516679802E-2</c:v>
                </c:pt>
                <c:pt idx="449">
                  <c:v>3.8260661173855202E-2</c:v>
                </c:pt>
                <c:pt idx="450">
                  <c:v>9.5651652935169005E-3</c:v>
                </c:pt>
                <c:pt idx="451">
                  <c:v>1.9130330586821401E-2</c:v>
                </c:pt>
                <c:pt idx="452">
                  <c:v>8.9673424626986499E-3</c:v>
                </c:pt>
                <c:pt idx="453">
                  <c:v>0</c:v>
                </c:pt>
                <c:pt idx="454">
                  <c:v>2.86954958803383E-2</c:v>
                </c:pt>
                <c:pt idx="455">
                  <c:v>5.7390991760676698E-2</c:v>
                </c:pt>
                <c:pt idx="456">
                  <c:v>6.5760511392556995E-2</c:v>
                </c:pt>
                <c:pt idx="457">
                  <c:v>3.8260661173855202E-2</c:v>
                </c:pt>
                <c:pt idx="458">
                  <c:v>3.7662838342824599E-2</c:v>
                </c:pt>
                <c:pt idx="459">
                  <c:v>0</c:v>
                </c:pt>
                <c:pt idx="460">
                  <c:v>2.86954958805507E-2</c:v>
                </c:pt>
                <c:pt idx="461">
                  <c:v>4.8423649297978003E-2</c:v>
                </c:pt>
                <c:pt idx="462">
                  <c:v>3.7662838343036999E-2</c:v>
                </c:pt>
                <c:pt idx="463">
                  <c:v>4.7228003636341498E-2</c:v>
                </c:pt>
                <c:pt idx="464">
                  <c:v>3.8260661173855202E-2</c:v>
                </c:pt>
                <c:pt idx="465">
                  <c:v>8.9673424626986499E-3</c:v>
                </c:pt>
                <c:pt idx="466">
                  <c:v>4.7228003636341498E-2</c:v>
                </c:pt>
                <c:pt idx="467">
                  <c:v>0</c:v>
                </c:pt>
                <c:pt idx="468">
                  <c:v>5.7390991760676698E-2</c:v>
                </c:pt>
                <c:pt idx="469">
                  <c:v>3.8260661173855202E-2</c:v>
                </c:pt>
                <c:pt idx="470">
                  <c:v>8.9673424626986499E-3</c:v>
                </c:pt>
                <c:pt idx="471">
                  <c:v>8.9673424626986499E-3</c:v>
                </c:pt>
                <c:pt idx="472">
                  <c:v>2.86954958803383E-2</c:v>
                </c:pt>
                <c:pt idx="473">
                  <c:v>6.6358334223375295E-2</c:v>
                </c:pt>
                <c:pt idx="474">
                  <c:v>5.6793168929858397E-2</c:v>
                </c:pt>
                <c:pt idx="475">
                  <c:v>2.86954958803383E-2</c:v>
                </c:pt>
                <c:pt idx="476">
                  <c:v>3.7662838343036999E-2</c:v>
                </c:pt>
                <c:pt idx="477">
                  <c:v>2.86954958803383E-2</c:v>
                </c:pt>
                <c:pt idx="478">
                  <c:v>3.8260661173855202E-2</c:v>
                </c:pt>
                <c:pt idx="479">
                  <c:v>3.8260661173855202E-2</c:v>
                </c:pt>
                <c:pt idx="480">
                  <c:v>0.123151503153227</c:v>
                </c:pt>
                <c:pt idx="481">
                  <c:v>8.9673424624857802E-3</c:v>
                </c:pt>
                <c:pt idx="482">
                  <c:v>1.8532507756002198E-2</c:v>
                </c:pt>
                <c:pt idx="483">
                  <c:v>3.7662838343035E-2</c:v>
                </c:pt>
                <c:pt idx="484">
                  <c:v>3.7662838343035E-2</c:v>
                </c:pt>
                <c:pt idx="485">
                  <c:v>1.9130330586820399E-2</c:v>
                </c:pt>
                <c:pt idx="486">
                  <c:v>7.5923499516888204E-2</c:v>
                </c:pt>
                <c:pt idx="487">
                  <c:v>1.9130330586820399E-2</c:v>
                </c:pt>
                <c:pt idx="488">
                  <c:v>0</c:v>
                </c:pt>
                <c:pt idx="489">
                  <c:v>3.7662838343035E-2</c:v>
                </c:pt>
                <c:pt idx="490">
                  <c:v>3.8260661173853197E-2</c:v>
                </c:pt>
                <c:pt idx="491">
                  <c:v>2.8695495880336801E-2</c:v>
                </c:pt>
                <c:pt idx="492">
                  <c:v>8.9673424626981694E-3</c:v>
                </c:pt>
                <c:pt idx="493">
                  <c:v>0.14287965657086599</c:v>
                </c:pt>
                <c:pt idx="494">
                  <c:v>9.5651652935163992E-3</c:v>
                </c:pt>
                <c:pt idx="495">
                  <c:v>3.7662838343035E-2</c:v>
                </c:pt>
                <c:pt idx="496">
                  <c:v>1.0162988124334599E-2</c:v>
                </c:pt>
                <c:pt idx="497">
                  <c:v>5.7390991760673603E-2</c:v>
                </c:pt>
                <c:pt idx="498">
                  <c:v>0</c:v>
                </c:pt>
                <c:pt idx="499">
                  <c:v>7.5923499516888204E-2</c:v>
                </c:pt>
                <c:pt idx="500">
                  <c:v>0</c:v>
                </c:pt>
                <c:pt idx="501">
                  <c:v>6.6358334223371798E-2</c:v>
                </c:pt>
                <c:pt idx="502">
                  <c:v>7.6521322347493995E-2</c:v>
                </c:pt>
                <c:pt idx="503">
                  <c:v>1.8532507756214602E-2</c:v>
                </c:pt>
                <c:pt idx="504">
                  <c:v>3.8260661173853197E-2</c:v>
                </c:pt>
                <c:pt idx="505">
                  <c:v>2.8695495880336801E-2</c:v>
                </c:pt>
                <c:pt idx="506">
                  <c:v>0</c:v>
                </c:pt>
                <c:pt idx="507">
                  <c:v>3.8260661173853197E-2</c:v>
                </c:pt>
                <c:pt idx="508">
                  <c:v>2.8695495880336801E-2</c:v>
                </c:pt>
                <c:pt idx="509">
                  <c:v>7.5923499516675805E-2</c:v>
                </c:pt>
                <c:pt idx="510">
                  <c:v>1.8532507756214602E-2</c:v>
                </c:pt>
                <c:pt idx="511">
                  <c:v>1.9130330586820399E-2</c:v>
                </c:pt>
                <c:pt idx="512">
                  <c:v>2.8695495880336801E-2</c:v>
                </c:pt>
                <c:pt idx="513">
                  <c:v>1.9130330586820399E-2</c:v>
                </c:pt>
                <c:pt idx="514">
                  <c:v>3.7662838343035E-2</c:v>
                </c:pt>
                <c:pt idx="515">
                  <c:v>7.5923499516675805E-2</c:v>
                </c:pt>
                <c:pt idx="516">
                  <c:v>6.6956157054190002E-2</c:v>
                </c:pt>
                <c:pt idx="517">
                  <c:v>2.8695495880336801E-2</c:v>
                </c:pt>
                <c:pt idx="518">
                  <c:v>9.5651652935163992E-3</c:v>
                </c:pt>
                <c:pt idx="519">
                  <c:v>9.5651652935163992E-3</c:v>
                </c:pt>
                <c:pt idx="520">
                  <c:v>3.7662838343035E-2</c:v>
                </c:pt>
                <c:pt idx="521">
                  <c:v>5.6793168929855399E-2</c:v>
                </c:pt>
                <c:pt idx="522">
                  <c:v>0</c:v>
                </c:pt>
                <c:pt idx="523">
                  <c:v>1.0162988124334599E-2</c:v>
                </c:pt>
                <c:pt idx="524">
                  <c:v>1.8532507756002198E-2</c:v>
                </c:pt>
                <c:pt idx="525">
                  <c:v>8.9673424626981694E-3</c:v>
                </c:pt>
                <c:pt idx="526">
                  <c:v>1.0162988124334599E-2</c:v>
                </c:pt>
                <c:pt idx="527">
                  <c:v>3.8260661173640798E-2</c:v>
                </c:pt>
                <c:pt idx="528">
                  <c:v>2.7499850218700401E-2</c:v>
                </c:pt>
                <c:pt idx="529">
                  <c:v>3.8260661173853197E-2</c:v>
                </c:pt>
                <c:pt idx="530">
                  <c:v>3.8260661173853197E-2</c:v>
                </c:pt>
                <c:pt idx="531">
                  <c:v>2.8097673049518601E-2</c:v>
                </c:pt>
                <c:pt idx="532">
                  <c:v>1.0162988124334599E-2</c:v>
                </c:pt>
                <c:pt idx="533">
                  <c:v>2.8097673049518601E-2</c:v>
                </c:pt>
                <c:pt idx="534">
                  <c:v>0</c:v>
                </c:pt>
                <c:pt idx="535">
                  <c:v>1.9130330586820399E-2</c:v>
                </c:pt>
                <c:pt idx="536">
                  <c:v>4.7228003636551399E-2</c:v>
                </c:pt>
                <c:pt idx="537">
                  <c:v>2.8695495880336801E-2</c:v>
                </c:pt>
                <c:pt idx="538">
                  <c:v>4.7228003636339E-2</c:v>
                </c:pt>
                <c:pt idx="539">
                  <c:v>3.8260661173853197E-2</c:v>
                </c:pt>
                <c:pt idx="540">
                  <c:v>1.9130330586820399E-2</c:v>
                </c:pt>
                <c:pt idx="541">
                  <c:v>2.8097673049518601E-2</c:v>
                </c:pt>
                <c:pt idx="542">
                  <c:v>1.9130330587032798E-2</c:v>
                </c:pt>
                <c:pt idx="543">
                  <c:v>1.9130330586820399E-2</c:v>
                </c:pt>
                <c:pt idx="544">
                  <c:v>3.8260661173853197E-2</c:v>
                </c:pt>
                <c:pt idx="545">
                  <c:v>3.8260661173853197E-2</c:v>
                </c:pt>
                <c:pt idx="546">
                  <c:v>3.7662838342822601E-2</c:v>
                </c:pt>
                <c:pt idx="547">
                  <c:v>9.5651652935163992E-3</c:v>
                </c:pt>
                <c:pt idx="548">
                  <c:v>8.9673424626981694E-3</c:v>
                </c:pt>
                <c:pt idx="549">
                  <c:v>1.8532507756214602E-2</c:v>
                </c:pt>
                <c:pt idx="550">
                  <c:v>9.5651652935163992E-3</c:v>
                </c:pt>
                <c:pt idx="551">
                  <c:v>1.8532507756002198E-2</c:v>
                </c:pt>
                <c:pt idx="552">
                  <c:v>9.5053830103708506E-2</c:v>
                </c:pt>
                <c:pt idx="553">
                  <c:v>1.9130330587032798E-2</c:v>
                </c:pt>
                <c:pt idx="554">
                  <c:v>5.6793168929855399E-2</c:v>
                </c:pt>
                <c:pt idx="555">
                  <c:v>3.8260661173853197E-2</c:v>
                </c:pt>
                <c:pt idx="556">
                  <c:v>9.56516529330401E-3</c:v>
                </c:pt>
                <c:pt idx="557">
                  <c:v>4.7825826467369603E-2</c:v>
                </c:pt>
                <c:pt idx="558">
                  <c:v>8.9673424626981694E-3</c:v>
                </c:pt>
                <c:pt idx="559">
                  <c:v>2.8695495880336801E-2</c:v>
                </c:pt>
                <c:pt idx="560">
                  <c:v>1.9130330587032798E-2</c:v>
                </c:pt>
                <c:pt idx="561">
                  <c:v>4.7228003636551399E-2</c:v>
                </c:pt>
                <c:pt idx="562">
                  <c:v>9.5651652934526807E-2</c:v>
                </c:pt>
                <c:pt idx="563">
                  <c:v>8.9673424624857802E-3</c:v>
                </c:pt>
                <c:pt idx="564">
                  <c:v>8.9673424624857802E-3</c:v>
                </c:pt>
                <c:pt idx="565">
                  <c:v>6.6358334223371798E-2</c:v>
                </c:pt>
                <c:pt idx="566">
                  <c:v>2.8097673049518601E-2</c:v>
                </c:pt>
                <c:pt idx="567">
                  <c:v>1.01629881241222E-2</c:v>
                </c:pt>
                <c:pt idx="568">
                  <c:v>2.8695495880336801E-2</c:v>
                </c:pt>
                <c:pt idx="569">
                  <c:v>2.8695495880336801E-2</c:v>
                </c:pt>
                <c:pt idx="570">
                  <c:v>1.8532507756214602E-2</c:v>
                </c:pt>
                <c:pt idx="571">
                  <c:v>6.6358334223371798E-2</c:v>
                </c:pt>
                <c:pt idx="572">
                  <c:v>6.6956157054190002E-2</c:v>
                </c:pt>
                <c:pt idx="573">
                  <c:v>2.8695495880336801E-2</c:v>
                </c:pt>
                <c:pt idx="574">
                  <c:v>0</c:v>
                </c:pt>
                <c:pt idx="575">
                  <c:v>1.8532507756002198E-2</c:v>
                </c:pt>
                <c:pt idx="576">
                  <c:v>2.8695495880336801E-2</c:v>
                </c:pt>
                <c:pt idx="577">
                  <c:v>2.8695495880336801E-2</c:v>
                </c:pt>
                <c:pt idx="578">
                  <c:v>3.7662838343035E-2</c:v>
                </c:pt>
                <c:pt idx="579">
                  <c:v>4.7228003636339E-2</c:v>
                </c:pt>
                <c:pt idx="580">
                  <c:v>5.7390991760886002E-2</c:v>
                </c:pt>
                <c:pt idx="581">
                  <c:v>1.8532507756002198E-2</c:v>
                </c:pt>
                <c:pt idx="582">
                  <c:v>3.8260661173853197E-2</c:v>
                </c:pt>
                <c:pt idx="583">
                  <c:v>2.8695495880336801E-2</c:v>
                </c:pt>
                <c:pt idx="584">
                  <c:v>1.8532507756002198E-2</c:v>
                </c:pt>
                <c:pt idx="585">
                  <c:v>2.8695495880336801E-2</c:v>
                </c:pt>
                <c:pt idx="586">
                  <c:v>8.9673424626981694E-3</c:v>
                </c:pt>
                <c:pt idx="587">
                  <c:v>1.9728153417638599E-2</c:v>
                </c:pt>
                <c:pt idx="588">
                  <c:v>3.7662838343035E-2</c:v>
                </c:pt>
                <c:pt idx="589">
                  <c:v>9.5651652935163992E-3</c:v>
                </c:pt>
                <c:pt idx="590">
                  <c:v>6.6358334223371798E-2</c:v>
                </c:pt>
                <c:pt idx="591">
                  <c:v>2.8695495880336801E-2</c:v>
                </c:pt>
                <c:pt idx="592">
                  <c:v>8.5488664810192197E-2</c:v>
                </c:pt>
                <c:pt idx="593">
                  <c:v>2.8695495880336801E-2</c:v>
                </c:pt>
                <c:pt idx="594">
                  <c:v>3.7662838343035E-2</c:v>
                </c:pt>
                <c:pt idx="595">
                  <c:v>0</c:v>
                </c:pt>
                <c:pt idx="596">
                  <c:v>1.9130330586820399E-2</c:v>
                </c:pt>
                <c:pt idx="597">
                  <c:v>4.7825826467369603E-2</c:v>
                </c:pt>
                <c:pt idx="598">
                  <c:v>8.9673424624857802E-3</c:v>
                </c:pt>
                <c:pt idx="599">
                  <c:v>5.6793168929855399E-2</c:v>
                </c:pt>
                <c:pt idx="600">
                  <c:v>3.8260661173853197E-2</c:v>
                </c:pt>
                <c:pt idx="601">
                  <c:v>4.7825826467369603E-2</c:v>
                </c:pt>
                <c:pt idx="602">
                  <c:v>5.6793168929855399E-2</c:v>
                </c:pt>
                <c:pt idx="603">
                  <c:v>3.7662838343035E-2</c:v>
                </c:pt>
                <c:pt idx="604">
                  <c:v>2.8695495880336801E-2</c:v>
                </c:pt>
                <c:pt idx="605">
                  <c:v>4.7228003636339E-2</c:v>
                </c:pt>
                <c:pt idx="606">
                  <c:v>3.8260661173853197E-2</c:v>
                </c:pt>
                <c:pt idx="607">
                  <c:v>2.8695495880336801E-2</c:v>
                </c:pt>
                <c:pt idx="608">
                  <c:v>5.6793168929855399E-2</c:v>
                </c:pt>
                <c:pt idx="609">
                  <c:v>3.8260661173853197E-2</c:v>
                </c:pt>
                <c:pt idx="610">
                  <c:v>2.8695495880336801E-2</c:v>
                </c:pt>
                <c:pt idx="611">
                  <c:v>4.7228003636339E-2</c:v>
                </c:pt>
                <c:pt idx="612">
                  <c:v>4.7228003636551399E-2</c:v>
                </c:pt>
                <c:pt idx="613">
                  <c:v>0</c:v>
                </c:pt>
                <c:pt idx="614">
                  <c:v>1.9130330586820399E-2</c:v>
                </c:pt>
                <c:pt idx="615">
                  <c:v>3.8260661173853197E-2</c:v>
                </c:pt>
                <c:pt idx="616">
                  <c:v>2.8097673049518601E-2</c:v>
                </c:pt>
                <c:pt idx="617">
                  <c:v>9.5651652935163992E-3</c:v>
                </c:pt>
                <c:pt idx="618">
                  <c:v>8.5488664810192197E-2</c:v>
                </c:pt>
                <c:pt idx="619">
                  <c:v>4.7228003636551399E-2</c:v>
                </c:pt>
                <c:pt idx="620">
                  <c:v>3.8260661173640798E-2</c:v>
                </c:pt>
                <c:pt idx="621">
                  <c:v>4.7825826467369603E-2</c:v>
                </c:pt>
                <c:pt idx="622">
                  <c:v>5.6793168929855399E-2</c:v>
                </c:pt>
                <c:pt idx="623">
                  <c:v>3.7662838343035E-2</c:v>
                </c:pt>
                <c:pt idx="624">
                  <c:v>5.7390991760673603E-2</c:v>
                </c:pt>
                <c:pt idx="625">
                  <c:v>1.8532507756002198E-2</c:v>
                </c:pt>
                <c:pt idx="626">
                  <c:v>7.5923499516888204E-2</c:v>
                </c:pt>
                <c:pt idx="627">
                  <c:v>6.6956157054190002E-2</c:v>
                </c:pt>
                <c:pt idx="628">
                  <c:v>7.5923499516675805E-2</c:v>
                </c:pt>
                <c:pt idx="629">
                  <c:v>2.8695495880336801E-2</c:v>
                </c:pt>
                <c:pt idx="630">
                  <c:v>2.8695495880336801E-2</c:v>
                </c:pt>
                <c:pt idx="631">
                  <c:v>2.7499850218700401E-2</c:v>
                </c:pt>
                <c:pt idx="632">
                  <c:v>3.8260661173853197E-2</c:v>
                </c:pt>
                <c:pt idx="633">
                  <c:v>4.7825826467369603E-2</c:v>
                </c:pt>
                <c:pt idx="634">
                  <c:v>3.8260661173853197E-2</c:v>
                </c:pt>
                <c:pt idx="635">
                  <c:v>8.4890841979373993E-2</c:v>
                </c:pt>
                <c:pt idx="636">
                  <c:v>3.8260661173640798E-2</c:v>
                </c:pt>
                <c:pt idx="637">
                  <c:v>4.7228003636551399E-2</c:v>
                </c:pt>
                <c:pt idx="638">
                  <c:v>6.6358334223371798E-2</c:v>
                </c:pt>
                <c:pt idx="639">
                  <c:v>1.9728153417638599E-2</c:v>
                </c:pt>
                <c:pt idx="640">
                  <c:v>2.8097673049518601E-2</c:v>
                </c:pt>
                <c:pt idx="641">
                  <c:v>4.7825826467369603E-2</c:v>
                </c:pt>
                <c:pt idx="642">
                  <c:v>2.8695495880336801E-2</c:v>
                </c:pt>
                <c:pt idx="643">
                  <c:v>3.7662838343035E-2</c:v>
                </c:pt>
                <c:pt idx="644">
                  <c:v>8.5488664810192197E-2</c:v>
                </c:pt>
                <c:pt idx="645">
                  <c:v>4.7228003636339E-2</c:v>
                </c:pt>
                <c:pt idx="646">
                  <c:v>4.7228003636551399E-2</c:v>
                </c:pt>
                <c:pt idx="647">
                  <c:v>4.7825826467157197E-2</c:v>
                </c:pt>
                <c:pt idx="648">
                  <c:v>5.6793168929855399E-2</c:v>
                </c:pt>
                <c:pt idx="649">
                  <c:v>4.7825826467369603E-2</c:v>
                </c:pt>
                <c:pt idx="650">
                  <c:v>0.104021172566194</c:v>
                </c:pt>
                <c:pt idx="651">
                  <c:v>5.7390991760886002E-2</c:v>
                </c:pt>
                <c:pt idx="652">
                  <c:v>3.8260661173640798E-2</c:v>
                </c:pt>
                <c:pt idx="653">
                  <c:v>6.6358334223371798E-2</c:v>
                </c:pt>
                <c:pt idx="654">
                  <c:v>7.5923499516888204E-2</c:v>
                </c:pt>
                <c:pt idx="655">
                  <c:v>5.6793168929855399E-2</c:v>
                </c:pt>
                <c:pt idx="656">
                  <c:v>3.7662838343035E-2</c:v>
                </c:pt>
                <c:pt idx="657">
                  <c:v>6.6956157054190002E-2</c:v>
                </c:pt>
                <c:pt idx="658">
                  <c:v>8.9673424624857802E-3</c:v>
                </c:pt>
                <c:pt idx="659">
                  <c:v>2.8695495880336801E-2</c:v>
                </c:pt>
                <c:pt idx="660">
                  <c:v>3.8260661173853197E-2</c:v>
                </c:pt>
                <c:pt idx="661">
                  <c:v>6.6358334223371798E-2</c:v>
                </c:pt>
                <c:pt idx="662">
                  <c:v>5.7390991760673603E-2</c:v>
                </c:pt>
                <c:pt idx="663">
                  <c:v>7.5923499516888204E-2</c:v>
                </c:pt>
                <c:pt idx="664">
                  <c:v>3.8260661173853197E-2</c:v>
                </c:pt>
                <c:pt idx="665">
                  <c:v>8.4890841979373993E-2</c:v>
                </c:pt>
                <c:pt idx="666">
                  <c:v>3.8260661173640798E-2</c:v>
                </c:pt>
                <c:pt idx="667">
                  <c:v>5.7390991760886002E-2</c:v>
                </c:pt>
                <c:pt idx="668">
                  <c:v>5.6195346099037098E-2</c:v>
                </c:pt>
                <c:pt idx="669">
                  <c:v>3.8260661173853197E-2</c:v>
                </c:pt>
                <c:pt idx="670">
                  <c:v>5.7390991760673603E-2</c:v>
                </c:pt>
                <c:pt idx="671">
                  <c:v>6.5760511392341195E-2</c:v>
                </c:pt>
                <c:pt idx="672">
                  <c:v>6.6956157054190002E-2</c:v>
                </c:pt>
                <c:pt idx="673">
                  <c:v>6.6358334223371798E-2</c:v>
                </c:pt>
                <c:pt idx="674">
                  <c:v>3.7662838343035E-2</c:v>
                </c:pt>
                <c:pt idx="675">
                  <c:v>2.8695495880336801E-2</c:v>
                </c:pt>
                <c:pt idx="676">
                  <c:v>3.8260661173853197E-2</c:v>
                </c:pt>
                <c:pt idx="677">
                  <c:v>1.8532507756002198E-2</c:v>
                </c:pt>
                <c:pt idx="678">
                  <c:v>7.5923499516888204E-2</c:v>
                </c:pt>
                <c:pt idx="679">
                  <c:v>5.7390991760673603E-2</c:v>
                </c:pt>
                <c:pt idx="680">
                  <c:v>5.7390991760673603E-2</c:v>
                </c:pt>
                <c:pt idx="681">
                  <c:v>5.6793168929855399E-2</c:v>
                </c:pt>
                <c:pt idx="682">
                  <c:v>5.6793168929855399E-2</c:v>
                </c:pt>
                <c:pt idx="683">
                  <c:v>5.6793168930067799E-2</c:v>
                </c:pt>
                <c:pt idx="684">
                  <c:v>6.6956157053977602E-2</c:v>
                </c:pt>
                <c:pt idx="685">
                  <c:v>4.7228003636551399E-2</c:v>
                </c:pt>
                <c:pt idx="686">
                  <c:v>7.5923499516675805E-2</c:v>
                </c:pt>
                <c:pt idx="687">
                  <c:v>2.8695495880549201E-2</c:v>
                </c:pt>
                <c:pt idx="688">
                  <c:v>2.8695495880336801E-2</c:v>
                </c:pt>
                <c:pt idx="689">
                  <c:v>4.7228003636339E-2</c:v>
                </c:pt>
                <c:pt idx="690">
                  <c:v>7.5923499516888204E-2</c:v>
                </c:pt>
                <c:pt idx="691">
                  <c:v>6.6358334223159399E-2</c:v>
                </c:pt>
                <c:pt idx="692">
                  <c:v>1.8532507756214602E-2</c:v>
                </c:pt>
                <c:pt idx="693">
                  <c:v>1.9728153417638599E-2</c:v>
                </c:pt>
                <c:pt idx="694">
                  <c:v>5.7390991760886002E-2</c:v>
                </c:pt>
                <c:pt idx="695">
                  <c:v>9.4456007272678E-2</c:v>
                </c:pt>
                <c:pt idx="696">
                  <c:v>7.5923499516888204E-2</c:v>
                </c:pt>
                <c:pt idx="697">
                  <c:v>3.7662838343035E-2</c:v>
                </c:pt>
                <c:pt idx="698">
                  <c:v>4.7825826467157197E-2</c:v>
                </c:pt>
                <c:pt idx="699">
                  <c:v>7.6521322347706394E-2</c:v>
                </c:pt>
                <c:pt idx="700">
                  <c:v>4.7228003636339E-2</c:v>
                </c:pt>
                <c:pt idx="701">
                  <c:v>6.6358334223371798E-2</c:v>
                </c:pt>
                <c:pt idx="702">
                  <c:v>3.8260661173853197E-2</c:v>
                </c:pt>
                <c:pt idx="703">
                  <c:v>2.8097673049518601E-2</c:v>
                </c:pt>
                <c:pt idx="704">
                  <c:v>4.7825826467157197E-2</c:v>
                </c:pt>
                <c:pt idx="705">
                  <c:v>5.6793168929855399E-2</c:v>
                </c:pt>
                <c:pt idx="706">
                  <c:v>5.6793168930067799E-2</c:v>
                </c:pt>
                <c:pt idx="707">
                  <c:v>6.6956157054190002E-2</c:v>
                </c:pt>
                <c:pt idx="708">
                  <c:v>3.7662838342822601E-2</c:v>
                </c:pt>
                <c:pt idx="709">
                  <c:v>2.8097673049518601E-2</c:v>
                </c:pt>
                <c:pt idx="710">
                  <c:v>4.7825826467369603E-2</c:v>
                </c:pt>
                <c:pt idx="711">
                  <c:v>6.6358334223371798E-2</c:v>
                </c:pt>
                <c:pt idx="712">
                  <c:v>5.7390991760673603E-2</c:v>
                </c:pt>
                <c:pt idx="713">
                  <c:v>5.6793168929855399E-2</c:v>
                </c:pt>
                <c:pt idx="714">
                  <c:v>3.8260661173853197E-2</c:v>
                </c:pt>
                <c:pt idx="715">
                  <c:v>1.8532507756002198E-2</c:v>
                </c:pt>
                <c:pt idx="716">
                  <c:v>4.7228003636339E-2</c:v>
                </c:pt>
                <c:pt idx="717">
                  <c:v>5.7390991760886002E-2</c:v>
                </c:pt>
                <c:pt idx="718">
                  <c:v>5.6793168929855399E-2</c:v>
                </c:pt>
                <c:pt idx="719">
                  <c:v>5.7390991760673603E-2</c:v>
                </c:pt>
                <c:pt idx="720">
                  <c:v>3.7662838343035E-2</c:v>
                </c:pt>
                <c:pt idx="721">
                  <c:v>5.7390991760673603E-2</c:v>
                </c:pt>
                <c:pt idx="722">
                  <c:v>1.8532507756002198E-2</c:v>
                </c:pt>
                <c:pt idx="723">
                  <c:v>2.8695495880336801E-2</c:v>
                </c:pt>
                <c:pt idx="724">
                  <c:v>5.6793168930067799E-2</c:v>
                </c:pt>
                <c:pt idx="725">
                  <c:v>6.6358334223159399E-2</c:v>
                </c:pt>
                <c:pt idx="726">
                  <c:v>5.7390991760886002E-2</c:v>
                </c:pt>
                <c:pt idx="727">
                  <c:v>3.8260661173640798E-2</c:v>
                </c:pt>
                <c:pt idx="728">
                  <c:v>5.6195346099037098E-2</c:v>
                </c:pt>
                <c:pt idx="729">
                  <c:v>7.5923499516888204E-2</c:v>
                </c:pt>
                <c:pt idx="730">
                  <c:v>5.7390991760673603E-2</c:v>
                </c:pt>
                <c:pt idx="731">
                  <c:v>2.8695495880336801E-2</c:v>
                </c:pt>
                <c:pt idx="732">
                  <c:v>9.5651652935163992E-3</c:v>
                </c:pt>
                <c:pt idx="733">
                  <c:v>3.7662838343035E-2</c:v>
                </c:pt>
                <c:pt idx="734">
                  <c:v>3.8260661173853197E-2</c:v>
                </c:pt>
                <c:pt idx="735">
                  <c:v>6.6358334223159399E-2</c:v>
                </c:pt>
                <c:pt idx="736">
                  <c:v>5.6793168930067799E-2</c:v>
                </c:pt>
                <c:pt idx="737">
                  <c:v>6.6358334223159399E-2</c:v>
                </c:pt>
                <c:pt idx="738">
                  <c:v>6.6956157054190002E-2</c:v>
                </c:pt>
                <c:pt idx="739">
                  <c:v>4.7228003636551399E-2</c:v>
                </c:pt>
                <c:pt idx="740">
                  <c:v>5.7390991760673603E-2</c:v>
                </c:pt>
                <c:pt idx="741">
                  <c:v>4.7228003636339E-2</c:v>
                </c:pt>
                <c:pt idx="742">
                  <c:v>2.8695495880336801E-2</c:v>
                </c:pt>
                <c:pt idx="743">
                  <c:v>6.6358334223371798E-2</c:v>
                </c:pt>
                <c:pt idx="744">
                  <c:v>3.8260661173853197E-2</c:v>
                </c:pt>
                <c:pt idx="745">
                  <c:v>5.6793168929855399E-2</c:v>
                </c:pt>
                <c:pt idx="746">
                  <c:v>4.7228003636551399E-2</c:v>
                </c:pt>
                <c:pt idx="747">
                  <c:v>2.8695495880336801E-2</c:v>
                </c:pt>
                <c:pt idx="748">
                  <c:v>3.7662838342822601E-2</c:v>
                </c:pt>
                <c:pt idx="749">
                  <c:v>3.8260661173853197E-2</c:v>
                </c:pt>
                <c:pt idx="750">
                  <c:v>4.7825826467369603E-2</c:v>
                </c:pt>
                <c:pt idx="751">
                  <c:v>4.7228003636339E-2</c:v>
                </c:pt>
                <c:pt idx="752">
                  <c:v>6.6358334223371798E-2</c:v>
                </c:pt>
                <c:pt idx="753">
                  <c:v>5.6793168929855399E-2</c:v>
                </c:pt>
                <c:pt idx="754">
                  <c:v>6.6956157054190002E-2</c:v>
                </c:pt>
                <c:pt idx="755">
                  <c:v>4.7228003636551399E-2</c:v>
                </c:pt>
                <c:pt idx="756">
                  <c:v>5.7390991760673603E-2</c:v>
                </c:pt>
                <c:pt idx="757">
                  <c:v>4.7228003636339E-2</c:v>
                </c:pt>
                <c:pt idx="758">
                  <c:v>5.7390991760673603E-2</c:v>
                </c:pt>
                <c:pt idx="759">
                  <c:v>7.5923499516888204E-2</c:v>
                </c:pt>
                <c:pt idx="760">
                  <c:v>6.6358334223371798E-2</c:v>
                </c:pt>
                <c:pt idx="761">
                  <c:v>3.8260661173853197E-2</c:v>
                </c:pt>
                <c:pt idx="762">
                  <c:v>3.7662838342822601E-2</c:v>
                </c:pt>
                <c:pt idx="763">
                  <c:v>3.8260661173853197E-2</c:v>
                </c:pt>
                <c:pt idx="764">
                  <c:v>3.7662838343035E-2</c:v>
                </c:pt>
                <c:pt idx="765">
                  <c:v>6.5760511392553497E-2</c:v>
                </c:pt>
                <c:pt idx="766">
                  <c:v>1.9728153417638599E-2</c:v>
                </c:pt>
                <c:pt idx="767">
                  <c:v>1.8532507756002198E-2</c:v>
                </c:pt>
                <c:pt idx="768">
                  <c:v>5.7390991760886002E-2</c:v>
                </c:pt>
                <c:pt idx="769">
                  <c:v>8.4890841979373993E-2</c:v>
                </c:pt>
                <c:pt idx="770">
                  <c:v>6.6956157054190002E-2</c:v>
                </c:pt>
                <c:pt idx="771">
                  <c:v>6.6358334223371798E-2</c:v>
                </c:pt>
                <c:pt idx="772">
                  <c:v>5.6793168929855399E-2</c:v>
                </c:pt>
                <c:pt idx="773">
                  <c:v>3.8260661173640798E-2</c:v>
                </c:pt>
                <c:pt idx="774">
                  <c:v>1.9130330587032798E-2</c:v>
                </c:pt>
                <c:pt idx="775">
                  <c:v>2.8695495880336801E-2</c:v>
                </c:pt>
                <c:pt idx="776">
                  <c:v>5.6793168929855399E-2</c:v>
                </c:pt>
                <c:pt idx="777">
                  <c:v>6.6358334223371798E-2</c:v>
                </c:pt>
                <c:pt idx="778">
                  <c:v>6.6358334223371798E-2</c:v>
                </c:pt>
                <c:pt idx="779">
                  <c:v>0.104618995397013</c:v>
                </c:pt>
                <c:pt idx="780">
                  <c:v>8.5488664810404499E-2</c:v>
                </c:pt>
                <c:pt idx="781">
                  <c:v>1.9130330586820399E-2</c:v>
                </c:pt>
                <c:pt idx="782">
                  <c:v>7.5923499516888204E-2</c:v>
                </c:pt>
                <c:pt idx="783">
                  <c:v>7.5923499516675805E-2</c:v>
                </c:pt>
                <c:pt idx="784">
                  <c:v>4.7825826467369603E-2</c:v>
                </c:pt>
                <c:pt idx="785">
                  <c:v>8.9673424624857802E-3</c:v>
                </c:pt>
                <c:pt idx="786">
                  <c:v>0</c:v>
                </c:pt>
                <c:pt idx="787">
                  <c:v>0.14287965657107801</c:v>
                </c:pt>
                <c:pt idx="788">
                  <c:v>0.13331449127734901</c:v>
                </c:pt>
                <c:pt idx="789">
                  <c:v>0.18054249491411301</c:v>
                </c:pt>
                <c:pt idx="790">
                  <c:v>5.7390991760886002E-2</c:v>
                </c:pt>
                <c:pt idx="791">
                  <c:v>4.7228003636339E-2</c:v>
                </c:pt>
                <c:pt idx="792">
                  <c:v>7.5923499516888204E-2</c:v>
                </c:pt>
                <c:pt idx="793">
                  <c:v>8.9673424624857802E-3</c:v>
                </c:pt>
                <c:pt idx="794">
                  <c:v>4.7228003636551399E-2</c:v>
                </c:pt>
                <c:pt idx="795">
                  <c:v>0.124347148814864</c:v>
                </c:pt>
                <c:pt idx="796">
                  <c:v>3.7662838342822601E-2</c:v>
                </c:pt>
                <c:pt idx="797">
                  <c:v>6.6956157054190002E-2</c:v>
                </c:pt>
                <c:pt idx="798">
                  <c:v>9.4456007272890302E-2</c:v>
                </c:pt>
                <c:pt idx="799">
                  <c:v>5.7390991760673603E-2</c:v>
                </c:pt>
                <c:pt idx="800">
                  <c:v>2.8097673049518601E-2</c:v>
                </c:pt>
                <c:pt idx="801">
                  <c:v>4.7825826467369603E-2</c:v>
                </c:pt>
                <c:pt idx="802">
                  <c:v>4.7228003636339E-2</c:v>
                </c:pt>
                <c:pt idx="803">
                  <c:v>2.8695495880549201E-2</c:v>
                </c:pt>
                <c:pt idx="804">
                  <c:v>4.7228003636339E-2</c:v>
                </c:pt>
                <c:pt idx="805">
                  <c:v>0.104618995397225</c:v>
                </c:pt>
                <c:pt idx="806">
                  <c:v>0.104618995397013</c:v>
                </c:pt>
                <c:pt idx="807">
                  <c:v>2.8097673049518601E-2</c:v>
                </c:pt>
                <c:pt idx="808">
                  <c:v>2.8695495880336801E-2</c:v>
                </c:pt>
                <c:pt idx="809">
                  <c:v>6.6358334223371798E-2</c:v>
                </c:pt>
                <c:pt idx="810">
                  <c:v>8.5488664810192197E-2</c:v>
                </c:pt>
                <c:pt idx="811">
                  <c:v>7.5923499516888204E-2</c:v>
                </c:pt>
                <c:pt idx="812">
                  <c:v>1.9130330586820399E-2</c:v>
                </c:pt>
                <c:pt idx="813">
                  <c:v>9.5651652935163992E-3</c:v>
                </c:pt>
                <c:pt idx="814">
                  <c:v>8.4890841979373993E-2</c:v>
                </c:pt>
                <c:pt idx="815">
                  <c:v>0.11478198352155999</c:v>
                </c:pt>
                <c:pt idx="816">
                  <c:v>4.7228003636339E-2</c:v>
                </c:pt>
                <c:pt idx="817">
                  <c:v>9.5651652935163992E-3</c:v>
                </c:pt>
                <c:pt idx="818">
                  <c:v>7.5923499516675805E-2</c:v>
                </c:pt>
                <c:pt idx="819">
                  <c:v>5.7390991760886002E-2</c:v>
                </c:pt>
                <c:pt idx="820">
                  <c:v>4.7228003636339E-2</c:v>
                </c:pt>
                <c:pt idx="821">
                  <c:v>6.6358334223371798E-2</c:v>
                </c:pt>
                <c:pt idx="822">
                  <c:v>5.6793168929855399E-2</c:v>
                </c:pt>
                <c:pt idx="823">
                  <c:v>6.6358334223371798E-2</c:v>
                </c:pt>
                <c:pt idx="824">
                  <c:v>0.13331449127756201</c:v>
                </c:pt>
                <c:pt idx="825">
                  <c:v>8.5488664810192197E-2</c:v>
                </c:pt>
                <c:pt idx="826">
                  <c:v>0</c:v>
                </c:pt>
                <c:pt idx="827">
                  <c:v>2.8695495880336801E-2</c:v>
                </c:pt>
                <c:pt idx="828">
                  <c:v>0.104618995397225</c:v>
                </c:pt>
                <c:pt idx="829">
                  <c:v>9.4456007272678E-2</c:v>
                </c:pt>
                <c:pt idx="830">
                  <c:v>9.56516529330401E-3</c:v>
                </c:pt>
                <c:pt idx="831">
                  <c:v>3.8260661173640798E-2</c:v>
                </c:pt>
                <c:pt idx="832">
                  <c:v>0.13331449127756201</c:v>
                </c:pt>
                <c:pt idx="833">
                  <c:v>5.6793168929855399E-2</c:v>
                </c:pt>
                <c:pt idx="834">
                  <c:v>5.6793168929855399E-2</c:v>
                </c:pt>
                <c:pt idx="835">
                  <c:v>0.104021172566407</c:v>
                </c:pt>
                <c:pt idx="836">
                  <c:v>2.8695495880336801E-2</c:v>
                </c:pt>
                <c:pt idx="837">
                  <c:v>3.8260661173853197E-2</c:v>
                </c:pt>
                <c:pt idx="838">
                  <c:v>6.6358334223371798E-2</c:v>
                </c:pt>
                <c:pt idx="839">
                  <c:v>0.104618995397013</c:v>
                </c:pt>
                <c:pt idx="840">
                  <c:v>5.6793168930067799E-2</c:v>
                </c:pt>
                <c:pt idx="841">
                  <c:v>4.7825826467157197E-2</c:v>
                </c:pt>
                <c:pt idx="842">
                  <c:v>2.8097673049518601E-2</c:v>
                </c:pt>
                <c:pt idx="843">
                  <c:v>4.7825826467369603E-2</c:v>
                </c:pt>
                <c:pt idx="844">
                  <c:v>5.6793168929855399E-2</c:v>
                </c:pt>
                <c:pt idx="845">
                  <c:v>9.5053830103708506E-2</c:v>
                </c:pt>
                <c:pt idx="846">
                  <c:v>8.5488664810192197E-2</c:v>
                </c:pt>
                <c:pt idx="847">
                  <c:v>8.6086487641010401E-2</c:v>
                </c:pt>
                <c:pt idx="848">
                  <c:v>7.5923499516888204E-2</c:v>
                </c:pt>
                <c:pt idx="849">
                  <c:v>5.6195346099037098E-2</c:v>
                </c:pt>
                <c:pt idx="850">
                  <c:v>6.6956157054190002E-2</c:v>
                </c:pt>
                <c:pt idx="851">
                  <c:v>8.4890841979373993E-2</c:v>
                </c:pt>
                <c:pt idx="852">
                  <c:v>3.8260661173853197E-2</c:v>
                </c:pt>
                <c:pt idx="853">
                  <c:v>5.7390991760673603E-2</c:v>
                </c:pt>
                <c:pt idx="854">
                  <c:v>4.7228003636339E-2</c:v>
                </c:pt>
                <c:pt idx="855">
                  <c:v>3.7662838343035E-2</c:v>
                </c:pt>
                <c:pt idx="856">
                  <c:v>7.5923499516888204E-2</c:v>
                </c:pt>
                <c:pt idx="857">
                  <c:v>4.7825826467157197E-2</c:v>
                </c:pt>
                <c:pt idx="858">
                  <c:v>5.6793168929855399E-2</c:v>
                </c:pt>
                <c:pt idx="859">
                  <c:v>8.5488664810192197E-2</c:v>
                </c:pt>
                <c:pt idx="860">
                  <c:v>8.60864876412228E-2</c:v>
                </c:pt>
                <c:pt idx="861">
                  <c:v>6.5760511392553497E-2</c:v>
                </c:pt>
                <c:pt idx="862">
                  <c:v>8.6086487641010401E-2</c:v>
                </c:pt>
                <c:pt idx="863">
                  <c:v>4.7228003636339E-2</c:v>
                </c:pt>
                <c:pt idx="864">
                  <c:v>5.7390991760886002E-2</c:v>
                </c:pt>
                <c:pt idx="865">
                  <c:v>6.5760511392341195E-2</c:v>
                </c:pt>
                <c:pt idx="866">
                  <c:v>5.7390991760673603E-2</c:v>
                </c:pt>
                <c:pt idx="867">
                  <c:v>5.6793168930067799E-2</c:v>
                </c:pt>
                <c:pt idx="868">
                  <c:v>9.5053830103708506E-2</c:v>
                </c:pt>
                <c:pt idx="869">
                  <c:v>5.7390991760673603E-2</c:v>
                </c:pt>
                <c:pt idx="870">
                  <c:v>5.6793168929855399E-2</c:v>
                </c:pt>
                <c:pt idx="871">
                  <c:v>8.4890841979373993E-2</c:v>
                </c:pt>
                <c:pt idx="872">
                  <c:v>2.8695495880336801E-2</c:v>
                </c:pt>
                <c:pt idx="873">
                  <c:v>8.5488664810192197E-2</c:v>
                </c:pt>
                <c:pt idx="874">
                  <c:v>6.6358334223371798E-2</c:v>
                </c:pt>
                <c:pt idx="875">
                  <c:v>7.5923499516888204E-2</c:v>
                </c:pt>
                <c:pt idx="876">
                  <c:v>8.6086487641010401E-2</c:v>
                </c:pt>
                <c:pt idx="877">
                  <c:v>6.5760511392553497E-2</c:v>
                </c:pt>
                <c:pt idx="878">
                  <c:v>6.6956157054190002E-2</c:v>
                </c:pt>
                <c:pt idx="879">
                  <c:v>8.6086487641010401E-2</c:v>
                </c:pt>
                <c:pt idx="880">
                  <c:v>6.5760511392553497E-2</c:v>
                </c:pt>
                <c:pt idx="881">
                  <c:v>6.6358334223371798E-2</c:v>
                </c:pt>
                <c:pt idx="882">
                  <c:v>6.6956157054190002E-2</c:v>
                </c:pt>
                <c:pt idx="883">
                  <c:v>4.7228003636339E-2</c:v>
                </c:pt>
                <c:pt idx="884">
                  <c:v>5.7390991760673603E-2</c:v>
                </c:pt>
                <c:pt idx="885">
                  <c:v>6.6358334223371798E-2</c:v>
                </c:pt>
                <c:pt idx="886">
                  <c:v>7.5923499516888204E-2</c:v>
                </c:pt>
                <c:pt idx="887">
                  <c:v>9.5053830103708506E-2</c:v>
                </c:pt>
                <c:pt idx="888">
                  <c:v>5.6793168929855399E-2</c:v>
                </c:pt>
                <c:pt idx="889">
                  <c:v>4.7825826467157197E-2</c:v>
                </c:pt>
                <c:pt idx="890">
                  <c:v>6.6358334223371798E-2</c:v>
                </c:pt>
                <c:pt idx="891">
                  <c:v>7.5923499516888204E-2</c:v>
                </c:pt>
                <c:pt idx="892">
                  <c:v>0.104618995397013</c:v>
                </c:pt>
                <c:pt idx="893">
                  <c:v>7.5923499516888204E-2</c:v>
                </c:pt>
                <c:pt idx="894">
                  <c:v>4.7228003636339E-2</c:v>
                </c:pt>
                <c:pt idx="895">
                  <c:v>5.7390991760673603E-2</c:v>
                </c:pt>
                <c:pt idx="896">
                  <c:v>5.6793168929855399E-2</c:v>
                </c:pt>
                <c:pt idx="897">
                  <c:v>5.7390991760886002E-2</c:v>
                </c:pt>
                <c:pt idx="898">
                  <c:v>6.5760511392341195E-2</c:v>
                </c:pt>
                <c:pt idx="899">
                  <c:v>7.6521322347706394E-2</c:v>
                </c:pt>
                <c:pt idx="900">
                  <c:v>9.4456007272890302E-2</c:v>
                </c:pt>
                <c:pt idx="901">
                  <c:v>4.7228003636339E-2</c:v>
                </c:pt>
                <c:pt idx="902">
                  <c:v>7.5923499516888204E-2</c:v>
                </c:pt>
                <c:pt idx="903">
                  <c:v>5.7390991760673603E-2</c:v>
                </c:pt>
                <c:pt idx="904">
                  <c:v>7.5923499516888204E-2</c:v>
                </c:pt>
                <c:pt idx="905">
                  <c:v>6.6956157054190002E-2</c:v>
                </c:pt>
                <c:pt idx="906">
                  <c:v>8.4890841979373993E-2</c:v>
                </c:pt>
                <c:pt idx="907">
                  <c:v>8.5488664810192197E-2</c:v>
                </c:pt>
                <c:pt idx="908">
                  <c:v>6.6956157054190002E-2</c:v>
                </c:pt>
                <c:pt idx="909">
                  <c:v>6.6358334223371798E-2</c:v>
                </c:pt>
                <c:pt idx="910">
                  <c:v>8.5488664810192197E-2</c:v>
                </c:pt>
                <c:pt idx="911">
                  <c:v>9.5053830103708506E-2</c:v>
                </c:pt>
                <c:pt idx="912">
                  <c:v>6.6358334223371798E-2</c:v>
                </c:pt>
                <c:pt idx="913">
                  <c:v>4.7825826467157197E-2</c:v>
                </c:pt>
                <c:pt idx="914">
                  <c:v>4.7228003636551399E-2</c:v>
                </c:pt>
                <c:pt idx="915">
                  <c:v>7.5923499516675805E-2</c:v>
                </c:pt>
                <c:pt idx="916">
                  <c:v>8.5488664810192197E-2</c:v>
                </c:pt>
                <c:pt idx="917">
                  <c:v>7.6521322347706394E-2</c:v>
                </c:pt>
              </c:numCache>
            </c:numRef>
          </c:yVal>
          <c:smooth val="1"/>
          <c:extLst xmlns:c16r2="http://schemas.microsoft.com/office/drawing/2015/06/chart">
            <c:ext xmlns:c16="http://schemas.microsoft.com/office/drawing/2014/chart" uri="{C3380CC4-5D6E-409C-BE32-E72D297353CC}">
              <c16:uniqueId val="{00000003-A799-8A4D-B2CB-A1C150FE35F6}"/>
            </c:ext>
          </c:extLst>
        </c:ser>
        <c:ser>
          <c:idx val="2"/>
          <c:order val="2"/>
          <c:tx>
            <c:v>100dpm (K/min)</c:v>
          </c:tx>
          <c:spPr>
            <a:ln w="28575" cap="rnd">
              <a:noFill/>
              <a:round/>
            </a:ln>
            <a:effectLst/>
          </c:spPr>
          <c:marker>
            <c:symbol val="none"/>
          </c:marker>
          <c:trendline>
            <c:name>100 dpm (K/min)</c:name>
            <c:spPr>
              <a:ln w="19050" cap="rnd">
                <a:solidFill>
                  <a:schemeClr val="accent3"/>
                </a:solidFill>
                <a:prstDash val="solid"/>
              </a:ln>
              <a:effectLst/>
            </c:spPr>
            <c:trendlineType val="movingAvg"/>
            <c:period val="2"/>
            <c:dispRSqr val="0"/>
            <c:dispEq val="0"/>
          </c:trendline>
          <c:xVal>
            <c:numRef>
              <c:f>'DTG Coke'!$Q$6:$Q$464</c:f>
              <c:numCache>
                <c:formatCode>General</c:formatCode>
                <c:ptCount val="459"/>
                <c:pt idx="0">
                  <c:v>299.00799999999992</c:v>
                </c:pt>
                <c:pt idx="1">
                  <c:v>299.56599999999992</c:v>
                </c:pt>
                <c:pt idx="2">
                  <c:v>300.17099999999999</c:v>
                </c:pt>
                <c:pt idx="3">
                  <c:v>300.834</c:v>
                </c:pt>
                <c:pt idx="4">
                  <c:v>301.55599999999993</c:v>
                </c:pt>
                <c:pt idx="5">
                  <c:v>302.33100000000002</c:v>
                </c:pt>
                <c:pt idx="6">
                  <c:v>303.15499999999997</c:v>
                </c:pt>
                <c:pt idx="7">
                  <c:v>304.02999999999992</c:v>
                </c:pt>
                <c:pt idx="8">
                  <c:v>304.94600000000003</c:v>
                </c:pt>
                <c:pt idx="9">
                  <c:v>305.89299999999997</c:v>
                </c:pt>
                <c:pt idx="10">
                  <c:v>306.87099999999992</c:v>
                </c:pt>
                <c:pt idx="11">
                  <c:v>307.875</c:v>
                </c:pt>
                <c:pt idx="12">
                  <c:v>308.90899999999982</c:v>
                </c:pt>
                <c:pt idx="13">
                  <c:v>309.97599999999977</c:v>
                </c:pt>
                <c:pt idx="14">
                  <c:v>311.072</c:v>
                </c:pt>
                <c:pt idx="15">
                  <c:v>312.19099999999997</c:v>
                </c:pt>
                <c:pt idx="16">
                  <c:v>313.32299999999992</c:v>
                </c:pt>
                <c:pt idx="17">
                  <c:v>314.47599999999977</c:v>
                </c:pt>
                <c:pt idx="18">
                  <c:v>315.64800000000002</c:v>
                </c:pt>
                <c:pt idx="19">
                  <c:v>316.83699999999982</c:v>
                </c:pt>
                <c:pt idx="20">
                  <c:v>318.041</c:v>
                </c:pt>
                <c:pt idx="21">
                  <c:v>319.25599999999991</c:v>
                </c:pt>
                <c:pt idx="22">
                  <c:v>320.47300000000001</c:v>
                </c:pt>
                <c:pt idx="23">
                  <c:v>321.69900000000001</c:v>
                </c:pt>
                <c:pt idx="24">
                  <c:v>322.93200000000002</c:v>
                </c:pt>
                <c:pt idx="25">
                  <c:v>324.178</c:v>
                </c:pt>
                <c:pt idx="26">
                  <c:v>325.43799999999982</c:v>
                </c:pt>
                <c:pt idx="27">
                  <c:v>326.71100000000001</c:v>
                </c:pt>
                <c:pt idx="28">
                  <c:v>327.99700000000001</c:v>
                </c:pt>
                <c:pt idx="29">
                  <c:v>329.28800000000001</c:v>
                </c:pt>
                <c:pt idx="30">
                  <c:v>330.58800000000002</c:v>
                </c:pt>
                <c:pt idx="31">
                  <c:v>331.89600000000002</c:v>
                </c:pt>
                <c:pt idx="32">
                  <c:v>333.21499999999997</c:v>
                </c:pt>
                <c:pt idx="33">
                  <c:v>334.53899999999982</c:v>
                </c:pt>
                <c:pt idx="34">
                  <c:v>335.86500000000001</c:v>
                </c:pt>
                <c:pt idx="35">
                  <c:v>337.20299999999992</c:v>
                </c:pt>
                <c:pt idx="36">
                  <c:v>338.55200000000002</c:v>
                </c:pt>
                <c:pt idx="37">
                  <c:v>339.90699999999981</c:v>
                </c:pt>
                <c:pt idx="38">
                  <c:v>341.26299999999998</c:v>
                </c:pt>
                <c:pt idx="39">
                  <c:v>342.61799999999999</c:v>
                </c:pt>
                <c:pt idx="40">
                  <c:v>343.97399999999982</c:v>
                </c:pt>
                <c:pt idx="41">
                  <c:v>345.33699999999982</c:v>
                </c:pt>
                <c:pt idx="42">
                  <c:v>346.702</c:v>
                </c:pt>
                <c:pt idx="43">
                  <c:v>348.065</c:v>
                </c:pt>
                <c:pt idx="44">
                  <c:v>349.43899999999979</c:v>
                </c:pt>
                <c:pt idx="45">
                  <c:v>350.81700000000001</c:v>
                </c:pt>
                <c:pt idx="46">
                  <c:v>352.19200000000001</c:v>
                </c:pt>
                <c:pt idx="47">
                  <c:v>353.553</c:v>
                </c:pt>
                <c:pt idx="48">
                  <c:v>354.90999999999991</c:v>
                </c:pt>
                <c:pt idx="49">
                  <c:v>356.27100000000002</c:v>
                </c:pt>
                <c:pt idx="50">
                  <c:v>357.63499999999999</c:v>
                </c:pt>
                <c:pt idx="51">
                  <c:v>359.00200000000001</c:v>
                </c:pt>
                <c:pt idx="52">
                  <c:v>360.36799999999999</c:v>
                </c:pt>
                <c:pt idx="53">
                  <c:v>361.7369999999998</c:v>
                </c:pt>
                <c:pt idx="54">
                  <c:v>363.1</c:v>
                </c:pt>
                <c:pt idx="55">
                  <c:v>364.45799999999991</c:v>
                </c:pt>
                <c:pt idx="56">
                  <c:v>365.81200000000001</c:v>
                </c:pt>
                <c:pt idx="57">
                  <c:v>367.166</c:v>
                </c:pt>
                <c:pt idx="58">
                  <c:v>368.51900000000001</c:v>
                </c:pt>
                <c:pt idx="59">
                  <c:v>369.87200000000001</c:v>
                </c:pt>
                <c:pt idx="60">
                  <c:v>371.22199999999981</c:v>
                </c:pt>
                <c:pt idx="61">
                  <c:v>372.57799999999992</c:v>
                </c:pt>
                <c:pt idx="62">
                  <c:v>373.93799999999982</c:v>
                </c:pt>
                <c:pt idx="63">
                  <c:v>375.3</c:v>
                </c:pt>
                <c:pt idx="64">
                  <c:v>376.661</c:v>
                </c:pt>
                <c:pt idx="65">
                  <c:v>378.017</c:v>
                </c:pt>
                <c:pt idx="66">
                  <c:v>379.37</c:v>
                </c:pt>
                <c:pt idx="67">
                  <c:v>380.72500000000002</c:v>
                </c:pt>
                <c:pt idx="68">
                  <c:v>382.07799999999992</c:v>
                </c:pt>
                <c:pt idx="69">
                  <c:v>383.44</c:v>
                </c:pt>
                <c:pt idx="70">
                  <c:v>384.86799999999999</c:v>
                </c:pt>
                <c:pt idx="71">
                  <c:v>386.42</c:v>
                </c:pt>
                <c:pt idx="72">
                  <c:v>388.03499999999991</c:v>
                </c:pt>
                <c:pt idx="73">
                  <c:v>389.68599999999998</c:v>
                </c:pt>
                <c:pt idx="74">
                  <c:v>391.358</c:v>
                </c:pt>
                <c:pt idx="75">
                  <c:v>393.029</c:v>
                </c:pt>
                <c:pt idx="76">
                  <c:v>394.709</c:v>
                </c:pt>
                <c:pt idx="77">
                  <c:v>396.38299999999992</c:v>
                </c:pt>
                <c:pt idx="78">
                  <c:v>398.06299999999999</c:v>
                </c:pt>
                <c:pt idx="79">
                  <c:v>399.74099999999999</c:v>
                </c:pt>
                <c:pt idx="80">
                  <c:v>401.40899999999982</c:v>
                </c:pt>
                <c:pt idx="81">
                  <c:v>403.07299999999992</c:v>
                </c:pt>
                <c:pt idx="82">
                  <c:v>404.73899999999998</c:v>
                </c:pt>
                <c:pt idx="83">
                  <c:v>406.41599999999983</c:v>
                </c:pt>
                <c:pt idx="84">
                  <c:v>408.09699999999981</c:v>
                </c:pt>
                <c:pt idx="85">
                  <c:v>409.78199999999998</c:v>
                </c:pt>
                <c:pt idx="86">
                  <c:v>411.46699999999981</c:v>
                </c:pt>
                <c:pt idx="87">
                  <c:v>413.14400000000001</c:v>
                </c:pt>
                <c:pt idx="88">
                  <c:v>414.81899999999979</c:v>
                </c:pt>
                <c:pt idx="89">
                  <c:v>416.48899999999998</c:v>
                </c:pt>
                <c:pt idx="90">
                  <c:v>418.1570000000001</c:v>
                </c:pt>
                <c:pt idx="91">
                  <c:v>419.82900000000001</c:v>
                </c:pt>
                <c:pt idx="92">
                  <c:v>421.49900000000002</c:v>
                </c:pt>
                <c:pt idx="93">
                  <c:v>423.16300000000001</c:v>
                </c:pt>
                <c:pt idx="94">
                  <c:v>424.822</c:v>
                </c:pt>
                <c:pt idx="95">
                  <c:v>426.4819999999998</c:v>
                </c:pt>
                <c:pt idx="96">
                  <c:v>428.137</c:v>
                </c:pt>
                <c:pt idx="97">
                  <c:v>429.78599999999977</c:v>
                </c:pt>
                <c:pt idx="98">
                  <c:v>431.43899999999979</c:v>
                </c:pt>
                <c:pt idx="99">
                  <c:v>433.09699999999981</c:v>
                </c:pt>
                <c:pt idx="100">
                  <c:v>434.76099999999991</c:v>
                </c:pt>
                <c:pt idx="101">
                  <c:v>436.4289999999998</c:v>
                </c:pt>
                <c:pt idx="102">
                  <c:v>438.09800000000001</c:v>
                </c:pt>
                <c:pt idx="103">
                  <c:v>439.767</c:v>
                </c:pt>
                <c:pt idx="104">
                  <c:v>441.43799999999982</c:v>
                </c:pt>
                <c:pt idx="105">
                  <c:v>443.101</c:v>
                </c:pt>
                <c:pt idx="106">
                  <c:v>444.762</c:v>
                </c:pt>
                <c:pt idx="107">
                  <c:v>446.42099999999982</c:v>
                </c:pt>
                <c:pt idx="108">
                  <c:v>448.07900000000001</c:v>
                </c:pt>
                <c:pt idx="109">
                  <c:v>449.73899999999998</c:v>
                </c:pt>
                <c:pt idx="110">
                  <c:v>451.38900000000001</c:v>
                </c:pt>
                <c:pt idx="111">
                  <c:v>453.03499999999991</c:v>
                </c:pt>
                <c:pt idx="112">
                  <c:v>454.68700000000001</c:v>
                </c:pt>
                <c:pt idx="113">
                  <c:v>456.33699999999982</c:v>
                </c:pt>
                <c:pt idx="114">
                  <c:v>457.98399999999998</c:v>
                </c:pt>
                <c:pt idx="115">
                  <c:v>459.63200000000001</c:v>
                </c:pt>
                <c:pt idx="116">
                  <c:v>461.28499999999991</c:v>
                </c:pt>
                <c:pt idx="117">
                  <c:v>462.93700000000001</c:v>
                </c:pt>
                <c:pt idx="118">
                  <c:v>464.58799999999991</c:v>
                </c:pt>
                <c:pt idx="119">
                  <c:v>466.24099999999999</c:v>
                </c:pt>
                <c:pt idx="120">
                  <c:v>467.90499999999992</c:v>
                </c:pt>
                <c:pt idx="121">
                  <c:v>469.56799999999993</c:v>
                </c:pt>
                <c:pt idx="122">
                  <c:v>471.22599999999977</c:v>
                </c:pt>
                <c:pt idx="123">
                  <c:v>472.88799999999998</c:v>
                </c:pt>
                <c:pt idx="124">
                  <c:v>474.55</c:v>
                </c:pt>
                <c:pt idx="125">
                  <c:v>476.21799999999979</c:v>
                </c:pt>
                <c:pt idx="126">
                  <c:v>477.87799999999999</c:v>
                </c:pt>
                <c:pt idx="127">
                  <c:v>479.53300000000002</c:v>
                </c:pt>
                <c:pt idx="128">
                  <c:v>481.20100000000002</c:v>
                </c:pt>
                <c:pt idx="129">
                  <c:v>482.87599999999992</c:v>
                </c:pt>
                <c:pt idx="130">
                  <c:v>484.55099999999999</c:v>
                </c:pt>
                <c:pt idx="131">
                  <c:v>486.22500000000002</c:v>
                </c:pt>
                <c:pt idx="132">
                  <c:v>487.88799999999998</c:v>
                </c:pt>
                <c:pt idx="133">
                  <c:v>489.54200000000009</c:v>
                </c:pt>
                <c:pt idx="134">
                  <c:v>491.197</c:v>
                </c:pt>
                <c:pt idx="135">
                  <c:v>492.858</c:v>
                </c:pt>
                <c:pt idx="136">
                  <c:v>494.51799999999997</c:v>
                </c:pt>
                <c:pt idx="137">
                  <c:v>496.173</c:v>
                </c:pt>
                <c:pt idx="138">
                  <c:v>497.82499999999999</c:v>
                </c:pt>
                <c:pt idx="139">
                  <c:v>499.47</c:v>
                </c:pt>
                <c:pt idx="140">
                  <c:v>501.11799999999999</c:v>
                </c:pt>
                <c:pt idx="141">
                  <c:v>502.767</c:v>
                </c:pt>
                <c:pt idx="142">
                  <c:v>504.41899999999981</c:v>
                </c:pt>
                <c:pt idx="143">
                  <c:v>506.077</c:v>
                </c:pt>
                <c:pt idx="144">
                  <c:v>507.73299999999978</c:v>
                </c:pt>
                <c:pt idx="145">
                  <c:v>509.39299999999997</c:v>
                </c:pt>
                <c:pt idx="146">
                  <c:v>511.048</c:v>
                </c:pt>
                <c:pt idx="147">
                  <c:v>512.70900000000006</c:v>
                </c:pt>
                <c:pt idx="148">
                  <c:v>514.37300000000005</c:v>
                </c:pt>
                <c:pt idx="149">
                  <c:v>516.03600000000006</c:v>
                </c:pt>
                <c:pt idx="150">
                  <c:v>517.697</c:v>
                </c:pt>
                <c:pt idx="151">
                  <c:v>519.35799999999949</c:v>
                </c:pt>
                <c:pt idx="152">
                  <c:v>521.01900000000001</c:v>
                </c:pt>
                <c:pt idx="153">
                  <c:v>522.68200000000002</c:v>
                </c:pt>
                <c:pt idx="154">
                  <c:v>524.34599999999978</c:v>
                </c:pt>
                <c:pt idx="155">
                  <c:v>526.01300000000003</c:v>
                </c:pt>
                <c:pt idx="156">
                  <c:v>527.68700000000001</c:v>
                </c:pt>
                <c:pt idx="157">
                  <c:v>529.35499999999979</c:v>
                </c:pt>
                <c:pt idx="158">
                  <c:v>531.024</c:v>
                </c:pt>
                <c:pt idx="159">
                  <c:v>532.70100000000002</c:v>
                </c:pt>
                <c:pt idx="160">
                  <c:v>534.38</c:v>
                </c:pt>
                <c:pt idx="161">
                  <c:v>536.053</c:v>
                </c:pt>
                <c:pt idx="162">
                  <c:v>537.72299999999996</c:v>
                </c:pt>
                <c:pt idx="163">
                  <c:v>539.39</c:v>
                </c:pt>
                <c:pt idx="164">
                  <c:v>541.05399999999997</c:v>
                </c:pt>
                <c:pt idx="165">
                  <c:v>542.71699999999998</c:v>
                </c:pt>
                <c:pt idx="166">
                  <c:v>544.38099999999997</c:v>
                </c:pt>
                <c:pt idx="167">
                  <c:v>546.04500000000007</c:v>
                </c:pt>
                <c:pt idx="168">
                  <c:v>547.71299999999997</c:v>
                </c:pt>
                <c:pt idx="169">
                  <c:v>549.38400000000001</c:v>
                </c:pt>
                <c:pt idx="170">
                  <c:v>551.06199999999978</c:v>
                </c:pt>
                <c:pt idx="171">
                  <c:v>552.74599999999998</c:v>
                </c:pt>
                <c:pt idx="172">
                  <c:v>554.43499999999972</c:v>
                </c:pt>
                <c:pt idx="173">
                  <c:v>556.13200000000006</c:v>
                </c:pt>
                <c:pt idx="174">
                  <c:v>557.83599999999979</c:v>
                </c:pt>
                <c:pt idx="175">
                  <c:v>559.54500000000007</c:v>
                </c:pt>
                <c:pt idx="176">
                  <c:v>561.25900000000001</c:v>
                </c:pt>
                <c:pt idx="177">
                  <c:v>562.97800000000007</c:v>
                </c:pt>
                <c:pt idx="178">
                  <c:v>564.70399999999995</c:v>
                </c:pt>
                <c:pt idx="179">
                  <c:v>566.44299999999976</c:v>
                </c:pt>
                <c:pt idx="180">
                  <c:v>568.18000000000006</c:v>
                </c:pt>
                <c:pt idx="181">
                  <c:v>569.91199999999981</c:v>
                </c:pt>
                <c:pt idx="182">
                  <c:v>571.64400000000001</c:v>
                </c:pt>
                <c:pt idx="183">
                  <c:v>573.3779999999997</c:v>
                </c:pt>
                <c:pt idx="184">
                  <c:v>575.11799999999971</c:v>
                </c:pt>
                <c:pt idx="185">
                  <c:v>576.86099999999976</c:v>
                </c:pt>
                <c:pt idx="186">
                  <c:v>578.60900000000004</c:v>
                </c:pt>
                <c:pt idx="187">
                  <c:v>580.35499999999979</c:v>
                </c:pt>
                <c:pt idx="188">
                  <c:v>582.1</c:v>
                </c:pt>
                <c:pt idx="189">
                  <c:v>583.8499999999998</c:v>
                </c:pt>
                <c:pt idx="190">
                  <c:v>585.60799999999972</c:v>
                </c:pt>
                <c:pt idx="191">
                  <c:v>587.3689999999998</c:v>
                </c:pt>
                <c:pt idx="192">
                  <c:v>589.12900000000002</c:v>
                </c:pt>
                <c:pt idx="193">
                  <c:v>590.875</c:v>
                </c:pt>
                <c:pt idx="194">
                  <c:v>592.61400000000003</c:v>
                </c:pt>
                <c:pt idx="195">
                  <c:v>594.35699999999974</c:v>
                </c:pt>
                <c:pt idx="196">
                  <c:v>596.10500000000002</c:v>
                </c:pt>
                <c:pt idx="197">
                  <c:v>597.85499999999979</c:v>
                </c:pt>
                <c:pt idx="198">
                  <c:v>599.60599999999999</c:v>
                </c:pt>
                <c:pt idx="199">
                  <c:v>601.36099999999976</c:v>
                </c:pt>
                <c:pt idx="200">
                  <c:v>603.12099999999998</c:v>
                </c:pt>
                <c:pt idx="201">
                  <c:v>604.88300000000004</c:v>
                </c:pt>
                <c:pt idx="202">
                  <c:v>606.649</c:v>
                </c:pt>
                <c:pt idx="203">
                  <c:v>608.41899999999998</c:v>
                </c:pt>
                <c:pt idx="204">
                  <c:v>610.19399999999996</c:v>
                </c:pt>
                <c:pt idx="205">
                  <c:v>611.97</c:v>
                </c:pt>
                <c:pt idx="206">
                  <c:v>613.74400000000003</c:v>
                </c:pt>
                <c:pt idx="207">
                  <c:v>615.52</c:v>
                </c:pt>
                <c:pt idx="208">
                  <c:v>617.29500000000007</c:v>
                </c:pt>
                <c:pt idx="209">
                  <c:v>619.072</c:v>
                </c:pt>
                <c:pt idx="210">
                  <c:v>620.8449999999998</c:v>
                </c:pt>
                <c:pt idx="211">
                  <c:v>622.61900000000003</c:v>
                </c:pt>
                <c:pt idx="212">
                  <c:v>624.39400000000001</c:v>
                </c:pt>
                <c:pt idx="213">
                  <c:v>626.16499999999996</c:v>
                </c:pt>
                <c:pt idx="214">
                  <c:v>627.93799999999976</c:v>
                </c:pt>
                <c:pt idx="215">
                  <c:v>629.70800000000008</c:v>
                </c:pt>
                <c:pt idx="216">
                  <c:v>631.48</c:v>
                </c:pt>
                <c:pt idx="217">
                  <c:v>633.25400000000002</c:v>
                </c:pt>
                <c:pt idx="218">
                  <c:v>635.029</c:v>
                </c:pt>
                <c:pt idx="219">
                  <c:v>636.803</c:v>
                </c:pt>
                <c:pt idx="220">
                  <c:v>638.57600000000002</c:v>
                </c:pt>
                <c:pt idx="221">
                  <c:v>640.3449999999998</c:v>
                </c:pt>
                <c:pt idx="222">
                  <c:v>642.11200000000008</c:v>
                </c:pt>
                <c:pt idx="223">
                  <c:v>643.87699999999973</c:v>
                </c:pt>
                <c:pt idx="224">
                  <c:v>645.64400000000001</c:v>
                </c:pt>
                <c:pt idx="225">
                  <c:v>647.41599999999971</c:v>
                </c:pt>
                <c:pt idx="226">
                  <c:v>649.19000000000005</c:v>
                </c:pt>
                <c:pt idx="227">
                  <c:v>650.95900000000006</c:v>
                </c:pt>
                <c:pt idx="228">
                  <c:v>652.72699999999998</c:v>
                </c:pt>
                <c:pt idx="229">
                  <c:v>654.49400000000003</c:v>
                </c:pt>
                <c:pt idx="230">
                  <c:v>656.25400000000002</c:v>
                </c:pt>
                <c:pt idx="231">
                  <c:v>658.01499999999999</c:v>
                </c:pt>
                <c:pt idx="232">
                  <c:v>659.779</c:v>
                </c:pt>
                <c:pt idx="233">
                  <c:v>661.53600000000006</c:v>
                </c:pt>
                <c:pt idx="234">
                  <c:v>663.29300000000001</c:v>
                </c:pt>
                <c:pt idx="235">
                  <c:v>665.05399999999997</c:v>
                </c:pt>
                <c:pt idx="236">
                  <c:v>666.8209999999998</c:v>
                </c:pt>
                <c:pt idx="237">
                  <c:v>668.58799999999997</c:v>
                </c:pt>
                <c:pt idx="238">
                  <c:v>670.35300000000007</c:v>
                </c:pt>
                <c:pt idx="239">
                  <c:v>672.11699999999996</c:v>
                </c:pt>
                <c:pt idx="240">
                  <c:v>673.88300000000004</c:v>
                </c:pt>
                <c:pt idx="241">
                  <c:v>675.649</c:v>
                </c:pt>
                <c:pt idx="242">
                  <c:v>677.41199999999981</c:v>
                </c:pt>
                <c:pt idx="243">
                  <c:v>679.173</c:v>
                </c:pt>
                <c:pt idx="244">
                  <c:v>680.928</c:v>
                </c:pt>
                <c:pt idx="245">
                  <c:v>682.68299999999999</c:v>
                </c:pt>
                <c:pt idx="246">
                  <c:v>684.44900000000007</c:v>
                </c:pt>
                <c:pt idx="247">
                  <c:v>686.22199999999998</c:v>
                </c:pt>
                <c:pt idx="248">
                  <c:v>688</c:v>
                </c:pt>
                <c:pt idx="249">
                  <c:v>689.77099999999996</c:v>
                </c:pt>
                <c:pt idx="250">
                  <c:v>691.53500000000008</c:v>
                </c:pt>
                <c:pt idx="251">
                  <c:v>693.3009999999997</c:v>
                </c:pt>
                <c:pt idx="252">
                  <c:v>695.06099999999969</c:v>
                </c:pt>
                <c:pt idx="253">
                  <c:v>696.82499999999982</c:v>
                </c:pt>
                <c:pt idx="254">
                  <c:v>698.59</c:v>
                </c:pt>
                <c:pt idx="255">
                  <c:v>700.35699999999974</c:v>
                </c:pt>
                <c:pt idx="256">
                  <c:v>702.12599999999998</c:v>
                </c:pt>
                <c:pt idx="257">
                  <c:v>703.88799999999969</c:v>
                </c:pt>
                <c:pt idx="258">
                  <c:v>705.64499999999998</c:v>
                </c:pt>
                <c:pt idx="259">
                  <c:v>707.40800000000002</c:v>
                </c:pt>
                <c:pt idx="260">
                  <c:v>709.16899999999998</c:v>
                </c:pt>
                <c:pt idx="261">
                  <c:v>710.928</c:v>
                </c:pt>
                <c:pt idx="262">
                  <c:v>712.68700000000001</c:v>
                </c:pt>
                <c:pt idx="263">
                  <c:v>714.44999999999982</c:v>
                </c:pt>
                <c:pt idx="264">
                  <c:v>716.221</c:v>
                </c:pt>
                <c:pt idx="265">
                  <c:v>717.99199999999996</c:v>
                </c:pt>
                <c:pt idx="266">
                  <c:v>719.76699999999983</c:v>
                </c:pt>
                <c:pt idx="267">
                  <c:v>721.54399999999998</c:v>
                </c:pt>
                <c:pt idx="268">
                  <c:v>723.31999999999971</c:v>
                </c:pt>
                <c:pt idx="269">
                  <c:v>725.09300000000007</c:v>
                </c:pt>
                <c:pt idx="270">
                  <c:v>726.8589999999997</c:v>
                </c:pt>
                <c:pt idx="271">
                  <c:v>728.61900000000003</c:v>
                </c:pt>
                <c:pt idx="272">
                  <c:v>730.3779999999997</c:v>
                </c:pt>
                <c:pt idx="273">
                  <c:v>732.13699999999972</c:v>
                </c:pt>
                <c:pt idx="274">
                  <c:v>733.89300000000003</c:v>
                </c:pt>
                <c:pt idx="275">
                  <c:v>735.654</c:v>
                </c:pt>
                <c:pt idx="276">
                  <c:v>737.423</c:v>
                </c:pt>
                <c:pt idx="277">
                  <c:v>739.20299999999997</c:v>
                </c:pt>
                <c:pt idx="278">
                  <c:v>740.97699999999998</c:v>
                </c:pt>
                <c:pt idx="279">
                  <c:v>742.73700000000008</c:v>
                </c:pt>
                <c:pt idx="280">
                  <c:v>744.49199999999996</c:v>
                </c:pt>
                <c:pt idx="281">
                  <c:v>746.24299999999971</c:v>
                </c:pt>
                <c:pt idx="282">
                  <c:v>747.99099999999999</c:v>
                </c:pt>
                <c:pt idx="283">
                  <c:v>749.73700000000008</c:v>
                </c:pt>
                <c:pt idx="284">
                  <c:v>751.48299999999972</c:v>
                </c:pt>
                <c:pt idx="285">
                  <c:v>753.23199999999997</c:v>
                </c:pt>
                <c:pt idx="286">
                  <c:v>754.98400000000004</c:v>
                </c:pt>
                <c:pt idx="287">
                  <c:v>756.73900000000003</c:v>
                </c:pt>
                <c:pt idx="288">
                  <c:v>758.49700000000007</c:v>
                </c:pt>
                <c:pt idx="289">
                  <c:v>760.26199999999972</c:v>
                </c:pt>
                <c:pt idx="290">
                  <c:v>762.02600000000007</c:v>
                </c:pt>
                <c:pt idx="291">
                  <c:v>763.78300000000002</c:v>
                </c:pt>
                <c:pt idx="292">
                  <c:v>765.5319999999997</c:v>
                </c:pt>
                <c:pt idx="293">
                  <c:v>767.274</c:v>
                </c:pt>
                <c:pt idx="294">
                  <c:v>769.01699999999983</c:v>
                </c:pt>
                <c:pt idx="295">
                  <c:v>770.75700000000006</c:v>
                </c:pt>
                <c:pt idx="296">
                  <c:v>772.495</c:v>
                </c:pt>
                <c:pt idx="297">
                  <c:v>774.24</c:v>
                </c:pt>
                <c:pt idx="298">
                  <c:v>775.98700000000008</c:v>
                </c:pt>
                <c:pt idx="299">
                  <c:v>777.73199999999997</c:v>
                </c:pt>
                <c:pt idx="300">
                  <c:v>779.47</c:v>
                </c:pt>
                <c:pt idx="301">
                  <c:v>781.21100000000001</c:v>
                </c:pt>
                <c:pt idx="302">
                  <c:v>782.95199999999977</c:v>
                </c:pt>
                <c:pt idx="303">
                  <c:v>784.68799999999999</c:v>
                </c:pt>
                <c:pt idx="304">
                  <c:v>786.42499999999973</c:v>
                </c:pt>
                <c:pt idx="305">
                  <c:v>788.16</c:v>
                </c:pt>
                <c:pt idx="306">
                  <c:v>789.89400000000001</c:v>
                </c:pt>
                <c:pt idx="307">
                  <c:v>791.62699999999973</c:v>
                </c:pt>
                <c:pt idx="308">
                  <c:v>793.36399999999981</c:v>
                </c:pt>
                <c:pt idx="309">
                  <c:v>795.10199999999998</c:v>
                </c:pt>
                <c:pt idx="310">
                  <c:v>796.84599999999978</c:v>
                </c:pt>
                <c:pt idx="311">
                  <c:v>798.59500000000003</c:v>
                </c:pt>
                <c:pt idx="312">
                  <c:v>800.3399999999998</c:v>
                </c:pt>
                <c:pt idx="313">
                  <c:v>802.08299999999997</c:v>
                </c:pt>
                <c:pt idx="314">
                  <c:v>803.83399999999972</c:v>
                </c:pt>
                <c:pt idx="315">
                  <c:v>805.58699999999999</c:v>
                </c:pt>
                <c:pt idx="316">
                  <c:v>807.33900000000006</c:v>
                </c:pt>
                <c:pt idx="317">
                  <c:v>809.09</c:v>
                </c:pt>
                <c:pt idx="318">
                  <c:v>810.83699999999976</c:v>
                </c:pt>
                <c:pt idx="319">
                  <c:v>812.58299999999997</c:v>
                </c:pt>
                <c:pt idx="320">
                  <c:v>814.32599999999979</c:v>
                </c:pt>
                <c:pt idx="321">
                  <c:v>816.07600000000002</c:v>
                </c:pt>
                <c:pt idx="322">
                  <c:v>817.82699999999977</c:v>
                </c:pt>
                <c:pt idx="323">
                  <c:v>819.57500000000005</c:v>
                </c:pt>
                <c:pt idx="324">
                  <c:v>821.32499999999982</c:v>
                </c:pt>
                <c:pt idx="325">
                  <c:v>823.07799999999997</c:v>
                </c:pt>
                <c:pt idx="326">
                  <c:v>824.83299999999974</c:v>
                </c:pt>
                <c:pt idx="327">
                  <c:v>826.59100000000001</c:v>
                </c:pt>
                <c:pt idx="328">
                  <c:v>828.34099999999978</c:v>
                </c:pt>
                <c:pt idx="329">
                  <c:v>830.08900000000006</c:v>
                </c:pt>
                <c:pt idx="330">
                  <c:v>831.8399999999998</c:v>
                </c:pt>
                <c:pt idx="331">
                  <c:v>833.59199999999998</c:v>
                </c:pt>
                <c:pt idx="332">
                  <c:v>835.34399999999982</c:v>
                </c:pt>
                <c:pt idx="333">
                  <c:v>837.09299999999996</c:v>
                </c:pt>
                <c:pt idx="334">
                  <c:v>838.83599999999979</c:v>
                </c:pt>
                <c:pt idx="335">
                  <c:v>840.577</c:v>
                </c:pt>
                <c:pt idx="336">
                  <c:v>842.31399999999996</c:v>
                </c:pt>
                <c:pt idx="337">
                  <c:v>844.05099999999982</c:v>
                </c:pt>
                <c:pt idx="338">
                  <c:v>845.79200000000003</c:v>
                </c:pt>
                <c:pt idx="339">
                  <c:v>847.53800000000001</c:v>
                </c:pt>
                <c:pt idx="340">
                  <c:v>849.28499999999997</c:v>
                </c:pt>
                <c:pt idx="341">
                  <c:v>851.03399999999999</c:v>
                </c:pt>
                <c:pt idx="342">
                  <c:v>852.78599999999994</c:v>
                </c:pt>
                <c:pt idx="343">
                  <c:v>854.53599999999972</c:v>
                </c:pt>
                <c:pt idx="344">
                  <c:v>856.28399999999999</c:v>
                </c:pt>
                <c:pt idx="345">
                  <c:v>858.03</c:v>
                </c:pt>
                <c:pt idx="346">
                  <c:v>859.78300000000002</c:v>
                </c:pt>
                <c:pt idx="347">
                  <c:v>861.5419999999998</c:v>
                </c:pt>
                <c:pt idx="348">
                  <c:v>863.30199999999979</c:v>
                </c:pt>
                <c:pt idx="349">
                  <c:v>865.05399999999997</c:v>
                </c:pt>
                <c:pt idx="350">
                  <c:v>866.80399999999997</c:v>
                </c:pt>
                <c:pt idx="351">
                  <c:v>868.553</c:v>
                </c:pt>
                <c:pt idx="352">
                  <c:v>870.29700000000003</c:v>
                </c:pt>
                <c:pt idx="353">
                  <c:v>872.03899999999999</c:v>
                </c:pt>
                <c:pt idx="354">
                  <c:v>873.78599999999994</c:v>
                </c:pt>
                <c:pt idx="355">
                  <c:v>875.53300000000002</c:v>
                </c:pt>
                <c:pt idx="356">
                  <c:v>877.28</c:v>
                </c:pt>
                <c:pt idx="357">
                  <c:v>879.02499999999998</c:v>
                </c:pt>
                <c:pt idx="358">
                  <c:v>880.76800000000003</c:v>
                </c:pt>
                <c:pt idx="359">
                  <c:v>882.51199999999972</c:v>
                </c:pt>
                <c:pt idx="360">
                  <c:v>884.255</c:v>
                </c:pt>
                <c:pt idx="361">
                  <c:v>885.995</c:v>
                </c:pt>
                <c:pt idx="362">
                  <c:v>887.73599999999999</c:v>
                </c:pt>
                <c:pt idx="363">
                  <c:v>889.476</c:v>
                </c:pt>
                <c:pt idx="364">
                  <c:v>891.21900000000005</c:v>
                </c:pt>
                <c:pt idx="365">
                  <c:v>892.96299999999974</c:v>
                </c:pt>
                <c:pt idx="366">
                  <c:v>894.71100000000001</c:v>
                </c:pt>
                <c:pt idx="367">
                  <c:v>896.4649999999998</c:v>
                </c:pt>
                <c:pt idx="368">
                  <c:v>898.21100000000001</c:v>
                </c:pt>
                <c:pt idx="369">
                  <c:v>899.95799999999974</c:v>
                </c:pt>
                <c:pt idx="370">
                  <c:v>901.70899999999995</c:v>
                </c:pt>
                <c:pt idx="371">
                  <c:v>903.46899999999982</c:v>
                </c:pt>
                <c:pt idx="372">
                  <c:v>905.23199999999997</c:v>
                </c:pt>
                <c:pt idx="373">
                  <c:v>906.99400000000003</c:v>
                </c:pt>
                <c:pt idx="374">
                  <c:v>908.75199999999973</c:v>
                </c:pt>
                <c:pt idx="375">
                  <c:v>910.51</c:v>
                </c:pt>
                <c:pt idx="376">
                  <c:v>912.26300000000003</c:v>
                </c:pt>
                <c:pt idx="377">
                  <c:v>914.01599999999996</c:v>
                </c:pt>
                <c:pt idx="378">
                  <c:v>915.77099999999996</c:v>
                </c:pt>
                <c:pt idx="379">
                  <c:v>917.53399999999999</c:v>
                </c:pt>
                <c:pt idx="380">
                  <c:v>919.3</c:v>
                </c:pt>
                <c:pt idx="381">
                  <c:v>921.06299999999976</c:v>
                </c:pt>
                <c:pt idx="382">
                  <c:v>922.81999999999982</c:v>
                </c:pt>
                <c:pt idx="383">
                  <c:v>924.57500000000005</c:v>
                </c:pt>
                <c:pt idx="384">
                  <c:v>926.33199999999977</c:v>
                </c:pt>
                <c:pt idx="385">
                  <c:v>928.08</c:v>
                </c:pt>
                <c:pt idx="386">
                  <c:v>929.82399999999996</c:v>
                </c:pt>
                <c:pt idx="387">
                  <c:v>931.56699999999978</c:v>
                </c:pt>
                <c:pt idx="388">
                  <c:v>933.31299999999976</c:v>
                </c:pt>
                <c:pt idx="389">
                  <c:v>935.05899999999997</c:v>
                </c:pt>
                <c:pt idx="390">
                  <c:v>936.81199999999978</c:v>
                </c:pt>
                <c:pt idx="391">
                  <c:v>938.53499999999997</c:v>
                </c:pt>
                <c:pt idx="392">
                  <c:v>940.22400000000005</c:v>
                </c:pt>
                <c:pt idx="393">
                  <c:v>941.89599999999996</c:v>
                </c:pt>
                <c:pt idx="394">
                  <c:v>943.55699999999979</c:v>
                </c:pt>
                <c:pt idx="395">
                  <c:v>945.21799999999996</c:v>
                </c:pt>
                <c:pt idx="396">
                  <c:v>946.87300000000005</c:v>
                </c:pt>
                <c:pt idx="397">
                  <c:v>948.52599999999973</c:v>
                </c:pt>
                <c:pt idx="398">
                  <c:v>950.18499999999995</c:v>
                </c:pt>
                <c:pt idx="399">
                  <c:v>951.84199999999976</c:v>
                </c:pt>
                <c:pt idx="400">
                  <c:v>953.49199999999996</c:v>
                </c:pt>
                <c:pt idx="401">
                  <c:v>955.14</c:v>
                </c:pt>
                <c:pt idx="402">
                  <c:v>956.79</c:v>
                </c:pt>
                <c:pt idx="403">
                  <c:v>958.44299999999976</c:v>
                </c:pt>
                <c:pt idx="404">
                  <c:v>960.09699999999998</c:v>
                </c:pt>
                <c:pt idx="405">
                  <c:v>961.75</c:v>
                </c:pt>
                <c:pt idx="406">
                  <c:v>963.404</c:v>
                </c:pt>
                <c:pt idx="407">
                  <c:v>965.05699999999979</c:v>
                </c:pt>
                <c:pt idx="408">
                  <c:v>966.71</c:v>
                </c:pt>
                <c:pt idx="409">
                  <c:v>968.36799999999971</c:v>
                </c:pt>
                <c:pt idx="410">
                  <c:v>970.02499999999998</c:v>
                </c:pt>
                <c:pt idx="411">
                  <c:v>971.68</c:v>
                </c:pt>
                <c:pt idx="412">
                  <c:v>973.33299999999974</c:v>
                </c:pt>
                <c:pt idx="413">
                  <c:v>974.98900000000003</c:v>
                </c:pt>
                <c:pt idx="414">
                  <c:v>976.64199999999983</c:v>
                </c:pt>
                <c:pt idx="415">
                  <c:v>978.29100000000005</c:v>
                </c:pt>
                <c:pt idx="416">
                  <c:v>979.93699999999978</c:v>
                </c:pt>
                <c:pt idx="417">
                  <c:v>981.57500000000005</c:v>
                </c:pt>
                <c:pt idx="418">
                  <c:v>983.21900000000005</c:v>
                </c:pt>
                <c:pt idx="419">
                  <c:v>984.89699999999982</c:v>
                </c:pt>
                <c:pt idx="420">
                  <c:v>986.66599999999983</c:v>
                </c:pt>
                <c:pt idx="421">
                  <c:v>988.49</c:v>
                </c:pt>
                <c:pt idx="422">
                  <c:v>990.34699999999975</c:v>
                </c:pt>
                <c:pt idx="423">
                  <c:v>992.21400000000006</c:v>
                </c:pt>
                <c:pt idx="424">
                  <c:v>994.08399999999995</c:v>
                </c:pt>
                <c:pt idx="425">
                  <c:v>995.96099999999979</c:v>
                </c:pt>
                <c:pt idx="426">
                  <c:v>997.8399999999998</c:v>
                </c:pt>
                <c:pt idx="427">
                  <c:v>999.72</c:v>
                </c:pt>
                <c:pt idx="428">
                  <c:v>1001.602</c:v>
                </c:pt>
                <c:pt idx="429">
                  <c:v>1003.486</c:v>
                </c:pt>
                <c:pt idx="430">
                  <c:v>1005.364</c:v>
                </c:pt>
                <c:pt idx="431">
                  <c:v>1007.236</c:v>
                </c:pt>
                <c:pt idx="432">
                  <c:v>1009.105</c:v>
                </c:pt>
                <c:pt idx="433">
                  <c:v>1010.976</c:v>
                </c:pt>
                <c:pt idx="434">
                  <c:v>1012.852</c:v>
                </c:pt>
                <c:pt idx="435">
                  <c:v>1014.728</c:v>
                </c:pt>
                <c:pt idx="436">
                  <c:v>1016.606</c:v>
                </c:pt>
                <c:pt idx="437">
                  <c:v>1018.485</c:v>
                </c:pt>
                <c:pt idx="438">
                  <c:v>1020.364</c:v>
                </c:pt>
                <c:pt idx="439">
                  <c:v>1022.242</c:v>
                </c:pt>
                <c:pt idx="440">
                  <c:v>1024.1199999999999</c:v>
                </c:pt>
                <c:pt idx="441">
                  <c:v>1025.9949999999999</c:v>
                </c:pt>
                <c:pt idx="442">
                  <c:v>1027.876</c:v>
                </c:pt>
                <c:pt idx="443">
                  <c:v>1029.76</c:v>
                </c:pt>
                <c:pt idx="444">
                  <c:v>1031.646</c:v>
                </c:pt>
                <c:pt idx="445">
                  <c:v>1033.5319999999999</c:v>
                </c:pt>
                <c:pt idx="446">
                  <c:v>1035.4169999999999</c:v>
                </c:pt>
                <c:pt idx="447">
                  <c:v>1037.308</c:v>
                </c:pt>
                <c:pt idx="448">
                  <c:v>1039.1610000000001</c:v>
                </c:pt>
                <c:pt idx="449">
                  <c:v>1040.9849999999999</c:v>
                </c:pt>
                <c:pt idx="450">
                  <c:v>1042.8009999999999</c:v>
                </c:pt>
                <c:pt idx="451">
                  <c:v>1044.587</c:v>
                </c:pt>
                <c:pt idx="452">
                  <c:v>1046.375</c:v>
                </c:pt>
                <c:pt idx="453">
                  <c:v>1048.165</c:v>
                </c:pt>
                <c:pt idx="454">
                  <c:v>1049.9590000000001</c:v>
                </c:pt>
                <c:pt idx="455">
                  <c:v>1051.7629999999999</c:v>
                </c:pt>
                <c:pt idx="456">
                  <c:v>1053.5540000000001</c:v>
                </c:pt>
                <c:pt idx="457">
                  <c:v>1055.316</c:v>
                </c:pt>
                <c:pt idx="458">
                  <c:v>1057.079</c:v>
                </c:pt>
              </c:numCache>
            </c:numRef>
          </c:xVal>
          <c:yVal>
            <c:numRef>
              <c:f>'DTG Coke'!$V$6:$V$464</c:f>
              <c:numCache>
                <c:formatCode>General</c:formatCode>
                <c:ptCount val="459"/>
                <c:pt idx="0">
                  <c:v>0</c:v>
                </c:pt>
                <c:pt idx="1">
                  <c:v>4.7833250447427499E-2</c:v>
                </c:pt>
                <c:pt idx="2">
                  <c:v>1.8770009669428898E-2</c:v>
                </c:pt>
                <c:pt idx="3">
                  <c:v>5.8126481556427502E-2</c:v>
                </c:pt>
                <c:pt idx="4">
                  <c:v>7.6896491225641198E-2</c:v>
                </c:pt>
                <c:pt idx="5">
                  <c:v>0</c:v>
                </c:pt>
                <c:pt idx="6">
                  <c:v>6.7208744299713394E-2</c:v>
                </c:pt>
                <c:pt idx="7">
                  <c:v>4.7833250447642597E-2</c:v>
                </c:pt>
                <c:pt idx="8">
                  <c:v>4.7833250447427499E-2</c:v>
                </c:pt>
                <c:pt idx="9">
                  <c:v>7.68964912258564E-2</c:v>
                </c:pt>
                <c:pt idx="10">
                  <c:v>1.99809780349278E-2</c:v>
                </c:pt>
                <c:pt idx="11">
                  <c:v>4.7833250447642597E-2</c:v>
                </c:pt>
                <c:pt idx="12">
                  <c:v>7.6896491225641295E-2</c:v>
                </c:pt>
                <c:pt idx="13">
                  <c:v>7.68964912258564E-2</c:v>
                </c:pt>
                <c:pt idx="14">
                  <c:v>0.11564747892999799</c:v>
                </c:pt>
                <c:pt idx="15">
                  <c:v>7.68964912258564E-2</c:v>
                </c:pt>
                <c:pt idx="16">
                  <c:v>9.6271985077711897E-2</c:v>
                </c:pt>
                <c:pt idx="17">
                  <c:v>0.14410523552557</c:v>
                </c:pt>
                <c:pt idx="18">
                  <c:v>0.13441748859942701</c:v>
                </c:pt>
                <c:pt idx="19">
                  <c:v>0.116252963112855</c:v>
                </c:pt>
                <c:pt idx="20">
                  <c:v>0.153792982451498</c:v>
                </c:pt>
                <c:pt idx="21">
                  <c:v>0.11564747892999799</c:v>
                </c:pt>
                <c:pt idx="22">
                  <c:v>0.153792982451498</c:v>
                </c:pt>
                <c:pt idx="23">
                  <c:v>0.18285622322992701</c:v>
                </c:pt>
                <c:pt idx="24">
                  <c:v>0.18285622322971101</c:v>
                </c:pt>
                <c:pt idx="25">
                  <c:v>0.19193848597299701</c:v>
                </c:pt>
                <c:pt idx="26">
                  <c:v>0.23068947367713899</c:v>
                </c:pt>
                <c:pt idx="27">
                  <c:v>0.19254397015585401</c:v>
                </c:pt>
                <c:pt idx="28">
                  <c:v>0.24037722060328201</c:v>
                </c:pt>
                <c:pt idx="29">
                  <c:v>0.240982704786354</c:v>
                </c:pt>
                <c:pt idx="30">
                  <c:v>0.25006496752942498</c:v>
                </c:pt>
                <c:pt idx="31">
                  <c:v>0.23068947367713799</c:v>
                </c:pt>
                <c:pt idx="32">
                  <c:v>0.26944046138171002</c:v>
                </c:pt>
                <c:pt idx="33">
                  <c:v>0.28881595523378101</c:v>
                </c:pt>
                <c:pt idx="34">
                  <c:v>0.29789821797685101</c:v>
                </c:pt>
                <c:pt idx="35">
                  <c:v>0.27912820830763801</c:v>
                </c:pt>
                <c:pt idx="36">
                  <c:v>0.297898217977067</c:v>
                </c:pt>
                <c:pt idx="37">
                  <c:v>0.32756694293792199</c:v>
                </c:pt>
                <c:pt idx="38">
                  <c:v>0.34573146842449398</c:v>
                </c:pt>
                <c:pt idx="39">
                  <c:v>0.38508794031170801</c:v>
                </c:pt>
                <c:pt idx="40">
                  <c:v>0.37479470920270802</c:v>
                </c:pt>
                <c:pt idx="41">
                  <c:v>0.39477568723763501</c:v>
                </c:pt>
                <c:pt idx="42">
                  <c:v>0.39417020305499301</c:v>
                </c:pt>
                <c:pt idx="43">
                  <c:v>0.413545696906849</c:v>
                </c:pt>
                <c:pt idx="44">
                  <c:v>0.43352667494220698</c:v>
                </c:pt>
                <c:pt idx="45">
                  <c:v>0.44260893768527798</c:v>
                </c:pt>
                <c:pt idx="46">
                  <c:v>0.43231570657627799</c:v>
                </c:pt>
                <c:pt idx="47">
                  <c:v>0.47167217846349102</c:v>
                </c:pt>
                <c:pt idx="48">
                  <c:v>0.48135992538941902</c:v>
                </c:pt>
                <c:pt idx="49">
                  <c:v>0.49044218813292001</c:v>
                </c:pt>
                <c:pt idx="50">
                  <c:v>0.53827543858034799</c:v>
                </c:pt>
                <c:pt idx="51">
                  <c:v>0.50073541924170495</c:v>
                </c:pt>
                <c:pt idx="52">
                  <c:v>0.53827543858013305</c:v>
                </c:pt>
                <c:pt idx="53">
                  <c:v>0.57763191046756102</c:v>
                </c:pt>
                <c:pt idx="54">
                  <c:v>0.58671417321063202</c:v>
                </c:pt>
                <c:pt idx="55">
                  <c:v>0.56733867935856097</c:v>
                </c:pt>
                <c:pt idx="56">
                  <c:v>0.54856866968934803</c:v>
                </c:pt>
                <c:pt idx="57">
                  <c:v>0.54856866968913198</c:v>
                </c:pt>
                <c:pt idx="58">
                  <c:v>0.56733867935856097</c:v>
                </c:pt>
                <c:pt idx="59">
                  <c:v>0.606089667062918</c:v>
                </c:pt>
                <c:pt idx="60">
                  <c:v>0.64423517058420199</c:v>
                </c:pt>
                <c:pt idx="61">
                  <c:v>0.64423517058442203</c:v>
                </c:pt>
                <c:pt idx="62">
                  <c:v>0.60669515124556395</c:v>
                </c:pt>
                <c:pt idx="63">
                  <c:v>0.59640192013677895</c:v>
                </c:pt>
                <c:pt idx="64">
                  <c:v>0.67390389554549301</c:v>
                </c:pt>
                <c:pt idx="65">
                  <c:v>0.62485967673213605</c:v>
                </c:pt>
                <c:pt idx="66">
                  <c:v>0.62546516091499305</c:v>
                </c:pt>
                <c:pt idx="67">
                  <c:v>0.64423517058420698</c:v>
                </c:pt>
                <c:pt idx="68">
                  <c:v>0.65452840169320703</c:v>
                </c:pt>
                <c:pt idx="69">
                  <c:v>0.64423517058442203</c:v>
                </c:pt>
                <c:pt idx="70">
                  <c:v>0.63515290784113598</c:v>
                </c:pt>
                <c:pt idx="71">
                  <c:v>0.62546516091499305</c:v>
                </c:pt>
                <c:pt idx="72">
                  <c:v>0.63515290784092104</c:v>
                </c:pt>
                <c:pt idx="73">
                  <c:v>0.64423517058442203</c:v>
                </c:pt>
                <c:pt idx="74">
                  <c:v>0.606089667062922</c:v>
                </c:pt>
                <c:pt idx="75">
                  <c:v>0.59640192013656401</c:v>
                </c:pt>
                <c:pt idx="76">
                  <c:v>0.606089667062922</c:v>
                </c:pt>
                <c:pt idx="77">
                  <c:v>0.56733867935856497</c:v>
                </c:pt>
                <c:pt idx="78">
                  <c:v>0.55765093243242203</c:v>
                </c:pt>
                <c:pt idx="79">
                  <c:v>0.56794416354142196</c:v>
                </c:pt>
                <c:pt idx="80">
                  <c:v>0.56733867935856497</c:v>
                </c:pt>
                <c:pt idx="81">
                  <c:v>0.59640192013677895</c:v>
                </c:pt>
                <c:pt idx="82">
                  <c:v>0.57763191046756501</c:v>
                </c:pt>
                <c:pt idx="83">
                  <c:v>0.54796318550627898</c:v>
                </c:pt>
                <c:pt idx="84">
                  <c:v>0.54856866968935103</c:v>
                </c:pt>
                <c:pt idx="85">
                  <c:v>0.519505428910922</c:v>
                </c:pt>
                <c:pt idx="86">
                  <c:v>0.519505428910922</c:v>
                </c:pt>
                <c:pt idx="87">
                  <c:v>0.56733867935856497</c:v>
                </c:pt>
                <c:pt idx="88">
                  <c:v>0.52919317583706504</c:v>
                </c:pt>
                <c:pt idx="89">
                  <c:v>0.52919317583727998</c:v>
                </c:pt>
                <c:pt idx="90">
                  <c:v>0.55765093243242203</c:v>
                </c:pt>
                <c:pt idx="91">
                  <c:v>0.53948640694606498</c:v>
                </c:pt>
                <c:pt idx="92">
                  <c:v>0.50921219780192195</c:v>
                </c:pt>
                <c:pt idx="93">
                  <c:v>0.50073541924170895</c:v>
                </c:pt>
                <c:pt idx="94">
                  <c:v>0.51889994472828005</c:v>
                </c:pt>
                <c:pt idx="95">
                  <c:v>0.53888092276320798</c:v>
                </c:pt>
                <c:pt idx="96">
                  <c:v>0.50012993505885195</c:v>
                </c:pt>
                <c:pt idx="97">
                  <c:v>0.50073541924170895</c:v>
                </c:pt>
                <c:pt idx="98">
                  <c:v>0.48075444120656502</c:v>
                </c:pt>
                <c:pt idx="99">
                  <c:v>0.50012993505885195</c:v>
                </c:pt>
                <c:pt idx="100">
                  <c:v>0.509817681984994</c:v>
                </c:pt>
                <c:pt idx="101">
                  <c:v>0.509817681984994</c:v>
                </c:pt>
                <c:pt idx="102">
                  <c:v>0.50012993505885195</c:v>
                </c:pt>
                <c:pt idx="103">
                  <c:v>0.47167217846349502</c:v>
                </c:pt>
                <c:pt idx="104">
                  <c:v>0.48135992538942302</c:v>
                </c:pt>
                <c:pt idx="105">
                  <c:v>0.50012993505885195</c:v>
                </c:pt>
                <c:pt idx="106">
                  <c:v>0.509817681984994</c:v>
                </c:pt>
                <c:pt idx="107">
                  <c:v>0.55825641661527903</c:v>
                </c:pt>
                <c:pt idx="108">
                  <c:v>0.59640192013677895</c:v>
                </c:pt>
                <c:pt idx="109">
                  <c:v>0.64423517058442203</c:v>
                </c:pt>
                <c:pt idx="110">
                  <c:v>0.69206842103184896</c:v>
                </c:pt>
                <c:pt idx="111">
                  <c:v>0.68359164247142101</c:v>
                </c:pt>
                <c:pt idx="112">
                  <c:v>0.67390389554549301</c:v>
                </c:pt>
                <c:pt idx="113">
                  <c:v>0.64423517058420698</c:v>
                </c:pt>
                <c:pt idx="114">
                  <c:v>0.615171929805993</c:v>
                </c:pt>
                <c:pt idx="115">
                  <c:v>0.55825641661527903</c:v>
                </c:pt>
                <c:pt idx="116">
                  <c:v>0.51950542891113705</c:v>
                </c:pt>
                <c:pt idx="117">
                  <c:v>0.48135992538963801</c:v>
                </c:pt>
                <c:pt idx="118">
                  <c:v>0.47106669428042203</c:v>
                </c:pt>
                <c:pt idx="119">
                  <c:v>0.44200345350242398</c:v>
                </c:pt>
                <c:pt idx="120">
                  <c:v>0.44260893768528098</c:v>
                </c:pt>
                <c:pt idx="121">
                  <c:v>0.44321442186813798</c:v>
                </c:pt>
                <c:pt idx="122">
                  <c:v>0.45169120042856098</c:v>
                </c:pt>
                <c:pt idx="123">
                  <c:v>0.423233443832989</c:v>
                </c:pt>
                <c:pt idx="124">
                  <c:v>0.413545696907061</c:v>
                </c:pt>
                <c:pt idx="125">
                  <c:v>0.404463434163775</c:v>
                </c:pt>
                <c:pt idx="126">
                  <c:v>0.40385794998091801</c:v>
                </c:pt>
                <c:pt idx="127">
                  <c:v>0.37540019338556202</c:v>
                </c:pt>
                <c:pt idx="128">
                  <c:v>0.39477568723784801</c:v>
                </c:pt>
                <c:pt idx="129">
                  <c:v>0.36510696227656197</c:v>
                </c:pt>
                <c:pt idx="130">
                  <c:v>0.36571244645941903</c:v>
                </c:pt>
                <c:pt idx="131">
                  <c:v>0.36571244645963402</c:v>
                </c:pt>
                <c:pt idx="132">
                  <c:v>0.38448245612863302</c:v>
                </c:pt>
                <c:pt idx="133">
                  <c:v>0.38448245612884802</c:v>
                </c:pt>
                <c:pt idx="134">
                  <c:v>0.31787919601199199</c:v>
                </c:pt>
                <c:pt idx="135">
                  <c:v>0.35541921535041898</c:v>
                </c:pt>
                <c:pt idx="136">
                  <c:v>0.34694243679042103</c:v>
                </c:pt>
                <c:pt idx="137">
                  <c:v>0.28821047105070702</c:v>
                </c:pt>
                <c:pt idx="138">
                  <c:v>0.38508794031170501</c:v>
                </c:pt>
                <c:pt idx="139">
                  <c:v>0.37540019338556202</c:v>
                </c:pt>
                <c:pt idx="140">
                  <c:v>0.35541921535063398</c:v>
                </c:pt>
                <c:pt idx="141">
                  <c:v>0.28881595523356401</c:v>
                </c:pt>
                <c:pt idx="142">
                  <c:v>0.307585964903207</c:v>
                </c:pt>
                <c:pt idx="143">
                  <c:v>0.29850370215970601</c:v>
                </c:pt>
                <c:pt idx="144">
                  <c:v>0.307585964902992</c:v>
                </c:pt>
                <c:pt idx="145">
                  <c:v>0.298503702159922</c:v>
                </c:pt>
                <c:pt idx="146">
                  <c:v>0.29789821797684901</c:v>
                </c:pt>
                <c:pt idx="147">
                  <c:v>0.28881595523377901</c:v>
                </c:pt>
                <c:pt idx="148">
                  <c:v>0.298503702159922</c:v>
                </c:pt>
                <c:pt idx="149">
                  <c:v>0.23068947367713699</c:v>
                </c:pt>
                <c:pt idx="150">
                  <c:v>0.307585964902992</c:v>
                </c:pt>
                <c:pt idx="151">
                  <c:v>0.28881595523377901</c:v>
                </c:pt>
                <c:pt idx="152">
                  <c:v>0.26944046138170802</c:v>
                </c:pt>
                <c:pt idx="153">
                  <c:v>0.27912820830763602</c:v>
                </c:pt>
                <c:pt idx="154">
                  <c:v>0.26944046138149302</c:v>
                </c:pt>
                <c:pt idx="155">
                  <c:v>0.27852272412477902</c:v>
                </c:pt>
                <c:pt idx="156">
                  <c:v>0.25006496752942198</c:v>
                </c:pt>
                <c:pt idx="157">
                  <c:v>0.24037722060327901</c:v>
                </c:pt>
                <c:pt idx="158">
                  <c:v>0.23129495786020901</c:v>
                </c:pt>
                <c:pt idx="159">
                  <c:v>0.202231717081995</c:v>
                </c:pt>
                <c:pt idx="160">
                  <c:v>0.25006496752942198</c:v>
                </c:pt>
                <c:pt idx="161">
                  <c:v>0.23068947367713699</c:v>
                </c:pt>
                <c:pt idx="162">
                  <c:v>0.23068947367735201</c:v>
                </c:pt>
                <c:pt idx="163">
                  <c:v>0.23129495786020901</c:v>
                </c:pt>
                <c:pt idx="164">
                  <c:v>0.19193848597277999</c:v>
                </c:pt>
                <c:pt idx="165">
                  <c:v>0.23129495786020901</c:v>
                </c:pt>
                <c:pt idx="166">
                  <c:v>0.19254397015585201</c:v>
                </c:pt>
                <c:pt idx="167">
                  <c:v>0.19254397015585201</c:v>
                </c:pt>
                <c:pt idx="168">
                  <c:v>0.19193848597299501</c:v>
                </c:pt>
                <c:pt idx="169">
                  <c:v>0.20162623289892301</c:v>
                </c:pt>
                <c:pt idx="170">
                  <c:v>0.23129495786020901</c:v>
                </c:pt>
                <c:pt idx="171">
                  <c:v>0.18285622322971001</c:v>
                </c:pt>
                <c:pt idx="172">
                  <c:v>0.202231717081995</c:v>
                </c:pt>
                <c:pt idx="173">
                  <c:v>0.17256299212071</c:v>
                </c:pt>
                <c:pt idx="174">
                  <c:v>0.18285622322971001</c:v>
                </c:pt>
                <c:pt idx="175">
                  <c:v>0.19254397015585201</c:v>
                </c:pt>
                <c:pt idx="176">
                  <c:v>0.17316847630378199</c:v>
                </c:pt>
                <c:pt idx="177">
                  <c:v>0.163480729377424</c:v>
                </c:pt>
                <c:pt idx="178">
                  <c:v>0.17316847630378199</c:v>
                </c:pt>
                <c:pt idx="179">
                  <c:v>0.153792982451496</c:v>
                </c:pt>
                <c:pt idx="180">
                  <c:v>0.18285622322971001</c:v>
                </c:pt>
                <c:pt idx="181">
                  <c:v>0.17377396048663901</c:v>
                </c:pt>
                <c:pt idx="182">
                  <c:v>0.13441748859920999</c:v>
                </c:pt>
                <c:pt idx="183">
                  <c:v>0.17316847630378199</c:v>
                </c:pt>
                <c:pt idx="184">
                  <c:v>0.14410523552535301</c:v>
                </c:pt>
                <c:pt idx="185">
                  <c:v>0.12533522585613999</c:v>
                </c:pt>
                <c:pt idx="186">
                  <c:v>0.162875245194782</c:v>
                </c:pt>
                <c:pt idx="187">
                  <c:v>0.13502297278228301</c:v>
                </c:pt>
                <c:pt idx="188">
                  <c:v>0.163480729377424</c:v>
                </c:pt>
                <c:pt idx="189">
                  <c:v>0.13502297278228301</c:v>
                </c:pt>
                <c:pt idx="190">
                  <c:v>0.124729741673283</c:v>
                </c:pt>
                <c:pt idx="191">
                  <c:v>0.153792982451496</c:v>
                </c:pt>
                <c:pt idx="192">
                  <c:v>0.16408621356049599</c:v>
                </c:pt>
                <c:pt idx="193">
                  <c:v>0.18285622322971001</c:v>
                </c:pt>
                <c:pt idx="194">
                  <c:v>0.11504199474735501</c:v>
                </c:pt>
                <c:pt idx="195">
                  <c:v>0.13441748859920999</c:v>
                </c:pt>
                <c:pt idx="196">
                  <c:v>0.12533522585613999</c:v>
                </c:pt>
                <c:pt idx="197">
                  <c:v>0.105959732004069</c:v>
                </c:pt>
                <c:pt idx="198">
                  <c:v>0.12533522585613999</c:v>
                </c:pt>
                <c:pt idx="199">
                  <c:v>0.11504199474714</c:v>
                </c:pt>
                <c:pt idx="200">
                  <c:v>0.13502297278228301</c:v>
                </c:pt>
                <c:pt idx="201">
                  <c:v>0.11564747892999699</c:v>
                </c:pt>
                <c:pt idx="202">
                  <c:v>0.105959732004069</c:v>
                </c:pt>
                <c:pt idx="203">
                  <c:v>0.11504199474714</c:v>
                </c:pt>
                <c:pt idx="204">
                  <c:v>0.115647478930212</c:v>
                </c:pt>
                <c:pt idx="205">
                  <c:v>0.105959732003854</c:v>
                </c:pt>
                <c:pt idx="206">
                  <c:v>0.11504199474714</c:v>
                </c:pt>
                <c:pt idx="207">
                  <c:v>0.13441748859942601</c:v>
                </c:pt>
                <c:pt idx="208">
                  <c:v>0.14410523552535301</c:v>
                </c:pt>
                <c:pt idx="209">
                  <c:v>0.105959732004069</c:v>
                </c:pt>
                <c:pt idx="210">
                  <c:v>0.105959732004069</c:v>
                </c:pt>
                <c:pt idx="211">
                  <c:v>8.6584238151783399E-2</c:v>
                </c:pt>
                <c:pt idx="212">
                  <c:v>9.6271985077926198E-2</c:v>
                </c:pt>
                <c:pt idx="213">
                  <c:v>0.105354247820997</c:v>
                </c:pt>
                <c:pt idx="214">
                  <c:v>8.7189722334855502E-2</c:v>
                </c:pt>
                <c:pt idx="215">
                  <c:v>8.6584238151783399E-2</c:v>
                </c:pt>
                <c:pt idx="216">
                  <c:v>0.11504199474714</c:v>
                </c:pt>
                <c:pt idx="217">
                  <c:v>7.6896491225855595E-2</c:v>
                </c:pt>
                <c:pt idx="218">
                  <c:v>8.6584238151783399E-2</c:v>
                </c:pt>
                <c:pt idx="219">
                  <c:v>0.105959732004069</c:v>
                </c:pt>
                <c:pt idx="220">
                  <c:v>9.6271985077926198E-2</c:v>
                </c:pt>
                <c:pt idx="221">
                  <c:v>7.6896491225640504E-2</c:v>
                </c:pt>
                <c:pt idx="222">
                  <c:v>6.7814228482569794E-2</c:v>
                </c:pt>
                <c:pt idx="223">
                  <c:v>0.11504199474714</c:v>
                </c:pt>
                <c:pt idx="224">
                  <c:v>0.144710719708425</c:v>
                </c:pt>
                <c:pt idx="225">
                  <c:v>9.5666500895069201E-2</c:v>
                </c:pt>
                <c:pt idx="226">
                  <c:v>8.7189722334640396E-2</c:v>
                </c:pt>
                <c:pt idx="227">
                  <c:v>7.6896491225855595E-2</c:v>
                </c:pt>
                <c:pt idx="228">
                  <c:v>9.5666500894854095E-2</c:v>
                </c:pt>
                <c:pt idx="229">
                  <c:v>9.6271985077926198E-2</c:v>
                </c:pt>
                <c:pt idx="230">
                  <c:v>6.7814228482569794E-2</c:v>
                </c:pt>
                <c:pt idx="231">
                  <c:v>5.7520997373569902E-2</c:v>
                </c:pt>
                <c:pt idx="232">
                  <c:v>9.6271985077926198E-2</c:v>
                </c:pt>
                <c:pt idx="233">
                  <c:v>6.6603260116855703E-2</c:v>
                </c:pt>
                <c:pt idx="234">
                  <c:v>8.7189722334640396E-2</c:v>
                </c:pt>
                <c:pt idx="235">
                  <c:v>9.5666500895069201E-2</c:v>
                </c:pt>
                <c:pt idx="236">
                  <c:v>8.7189722334855502E-2</c:v>
                </c:pt>
                <c:pt idx="237">
                  <c:v>8.6584238151783399E-2</c:v>
                </c:pt>
                <c:pt idx="238">
                  <c:v>7.6896491225640504E-2</c:v>
                </c:pt>
                <c:pt idx="239">
                  <c:v>7.6896491225855595E-2</c:v>
                </c:pt>
                <c:pt idx="240">
                  <c:v>7.6896491225640504E-2</c:v>
                </c:pt>
                <c:pt idx="241">
                  <c:v>6.7208744299712797E-2</c:v>
                </c:pt>
                <c:pt idx="242">
                  <c:v>6.7814228482569794E-2</c:v>
                </c:pt>
                <c:pt idx="243">
                  <c:v>7.6896491225855595E-2</c:v>
                </c:pt>
                <c:pt idx="244">
                  <c:v>6.7208744299714504E-2</c:v>
                </c:pt>
                <c:pt idx="245">
                  <c:v>8.6584238151785703E-2</c:v>
                </c:pt>
                <c:pt idx="246">
                  <c:v>7.6896491225642599E-2</c:v>
                </c:pt>
                <c:pt idx="247">
                  <c:v>5.81264815566436E-2</c:v>
                </c:pt>
                <c:pt idx="248">
                  <c:v>7.6896491225642599E-2</c:v>
                </c:pt>
                <c:pt idx="249">
                  <c:v>7.6896491225857705E-2</c:v>
                </c:pt>
                <c:pt idx="250">
                  <c:v>7.6896491225642599E-2</c:v>
                </c:pt>
                <c:pt idx="251">
                  <c:v>6.6603260116857493E-2</c:v>
                </c:pt>
                <c:pt idx="252">
                  <c:v>7.7501975408714702E-2</c:v>
                </c:pt>
                <c:pt idx="253">
                  <c:v>5.75209973735714E-2</c:v>
                </c:pt>
                <c:pt idx="254">
                  <c:v>5.8126481556428501E-2</c:v>
                </c:pt>
                <c:pt idx="255">
                  <c:v>6.6603260116857493E-2</c:v>
                </c:pt>
                <c:pt idx="256">
                  <c:v>5.8126481556428501E-2</c:v>
                </c:pt>
                <c:pt idx="257">
                  <c:v>6.7814228482571598E-2</c:v>
                </c:pt>
                <c:pt idx="258">
                  <c:v>5.6915513190714397E-2</c:v>
                </c:pt>
                <c:pt idx="259">
                  <c:v>6.7814228482571598E-2</c:v>
                </c:pt>
                <c:pt idx="260">
                  <c:v>5.8126481556428501E-2</c:v>
                </c:pt>
                <c:pt idx="261">
                  <c:v>4.7833250447428297E-2</c:v>
                </c:pt>
                <c:pt idx="262">
                  <c:v>6.7208744299714504E-2</c:v>
                </c:pt>
                <c:pt idx="263">
                  <c:v>6.7814228482571598E-2</c:v>
                </c:pt>
                <c:pt idx="264">
                  <c:v>6.6603260116857493E-2</c:v>
                </c:pt>
                <c:pt idx="265">
                  <c:v>5.8126481556428501E-2</c:v>
                </c:pt>
                <c:pt idx="266">
                  <c:v>4.7833250447428297E-2</c:v>
                </c:pt>
                <c:pt idx="267">
                  <c:v>4.7833250447643402E-2</c:v>
                </c:pt>
                <c:pt idx="268">
                  <c:v>6.7208744299714504E-2</c:v>
                </c:pt>
                <c:pt idx="269">
                  <c:v>6.7814228482571598E-2</c:v>
                </c:pt>
                <c:pt idx="270">
                  <c:v>5.8126481556428501E-2</c:v>
                </c:pt>
                <c:pt idx="271">
                  <c:v>4.7833250447428297E-2</c:v>
                </c:pt>
                <c:pt idx="272">
                  <c:v>8.5978753968928595E-2</c:v>
                </c:pt>
                <c:pt idx="273">
                  <c:v>6.7814228482571598E-2</c:v>
                </c:pt>
                <c:pt idx="274">
                  <c:v>5.81264815566436E-2</c:v>
                </c:pt>
                <c:pt idx="275">
                  <c:v>5.6915513190714397E-2</c:v>
                </c:pt>
                <c:pt idx="276">
                  <c:v>5.8126481556428501E-2</c:v>
                </c:pt>
                <c:pt idx="277">
                  <c:v>5.75209973735714E-2</c:v>
                </c:pt>
                <c:pt idx="278">
                  <c:v>4.7833250447428297E-2</c:v>
                </c:pt>
                <c:pt idx="279">
                  <c:v>6.7814228482571598E-2</c:v>
                </c:pt>
                <c:pt idx="280">
                  <c:v>5.75209973735714E-2</c:v>
                </c:pt>
                <c:pt idx="281">
                  <c:v>2.9063240778429401E-2</c:v>
                </c:pt>
                <c:pt idx="282">
                  <c:v>2.8457756595357198E-2</c:v>
                </c:pt>
                <c:pt idx="283">
                  <c:v>3.8750987704142301E-2</c:v>
                </c:pt>
                <c:pt idx="284">
                  <c:v>5.81264815566436E-2</c:v>
                </c:pt>
                <c:pt idx="285">
                  <c:v>6.7208744299499398E-2</c:v>
                </c:pt>
                <c:pt idx="286">
                  <c:v>5.7520997373786603E-2</c:v>
                </c:pt>
                <c:pt idx="287">
                  <c:v>6.7208744299499398E-2</c:v>
                </c:pt>
                <c:pt idx="288">
                  <c:v>6.7814228482571598E-2</c:v>
                </c:pt>
                <c:pt idx="289">
                  <c:v>8.5978753968928595E-2</c:v>
                </c:pt>
                <c:pt idx="290">
                  <c:v>6.7814228482571598E-2</c:v>
                </c:pt>
                <c:pt idx="291">
                  <c:v>4.7833250447643402E-2</c:v>
                </c:pt>
                <c:pt idx="292">
                  <c:v>3.8145503521500299E-2</c:v>
                </c:pt>
                <c:pt idx="293">
                  <c:v>5.8126481556428501E-2</c:v>
                </c:pt>
                <c:pt idx="294">
                  <c:v>3.8750987704357399E-2</c:v>
                </c:pt>
                <c:pt idx="295">
                  <c:v>5.6915513190714397E-2</c:v>
                </c:pt>
                <c:pt idx="296">
                  <c:v>5.8126481556428501E-2</c:v>
                </c:pt>
                <c:pt idx="297">
                  <c:v>5.75209973735714E-2</c:v>
                </c:pt>
                <c:pt idx="298">
                  <c:v>5.8126481556428501E-2</c:v>
                </c:pt>
                <c:pt idx="299">
                  <c:v>6.7208744299714504E-2</c:v>
                </c:pt>
                <c:pt idx="300">
                  <c:v>5.75209973735714E-2</c:v>
                </c:pt>
                <c:pt idx="301">
                  <c:v>7.6896491225857705E-2</c:v>
                </c:pt>
                <c:pt idx="302">
                  <c:v>5.8126481556428501E-2</c:v>
                </c:pt>
                <c:pt idx="303">
                  <c:v>4.7833250447428297E-2</c:v>
                </c:pt>
                <c:pt idx="304">
                  <c:v>6.7208744299714504E-2</c:v>
                </c:pt>
                <c:pt idx="305">
                  <c:v>4.8438734630500503E-2</c:v>
                </c:pt>
                <c:pt idx="306">
                  <c:v>5.75209973735714E-2</c:v>
                </c:pt>
                <c:pt idx="307">
                  <c:v>6.7814228482571598E-2</c:v>
                </c:pt>
                <c:pt idx="308">
                  <c:v>0.105354247821</c:v>
                </c:pt>
                <c:pt idx="309">
                  <c:v>8.6584238152000795E-2</c:v>
                </c:pt>
                <c:pt idx="310">
                  <c:v>6.7814228482356506E-2</c:v>
                </c:pt>
                <c:pt idx="311">
                  <c:v>6.6603260116857493E-2</c:v>
                </c:pt>
                <c:pt idx="312">
                  <c:v>5.8126481556428501E-2</c:v>
                </c:pt>
                <c:pt idx="313">
                  <c:v>1.87700096694292E-2</c:v>
                </c:pt>
                <c:pt idx="314">
                  <c:v>7.6896491225642599E-2</c:v>
                </c:pt>
                <c:pt idx="315">
                  <c:v>8.7189722334857805E-2</c:v>
                </c:pt>
                <c:pt idx="316">
                  <c:v>4.7833250447428297E-2</c:v>
                </c:pt>
                <c:pt idx="317">
                  <c:v>8.6584238151785703E-2</c:v>
                </c:pt>
                <c:pt idx="318">
                  <c:v>7.6896491225857705E-2</c:v>
                </c:pt>
                <c:pt idx="319">
                  <c:v>7.6896491225642599E-2</c:v>
                </c:pt>
                <c:pt idx="320">
                  <c:v>5.81264815566436E-2</c:v>
                </c:pt>
                <c:pt idx="321">
                  <c:v>7.6896491225642599E-2</c:v>
                </c:pt>
                <c:pt idx="322">
                  <c:v>9.6271985077928807E-2</c:v>
                </c:pt>
                <c:pt idx="323">
                  <c:v>0.105354247821215</c:v>
                </c:pt>
                <c:pt idx="324">
                  <c:v>7.7501975408499596E-2</c:v>
                </c:pt>
                <c:pt idx="325">
                  <c:v>0.105354247821215</c:v>
                </c:pt>
                <c:pt idx="326">
                  <c:v>9.6271985077928807E-2</c:v>
                </c:pt>
                <c:pt idx="327">
                  <c:v>9.6877469260785901E-2</c:v>
                </c:pt>
                <c:pt idx="328">
                  <c:v>9.5666500895071796E-2</c:v>
                </c:pt>
                <c:pt idx="329">
                  <c:v>4.7833250447428297E-2</c:v>
                </c:pt>
                <c:pt idx="330">
                  <c:v>6.7814228482571598E-2</c:v>
                </c:pt>
                <c:pt idx="331">
                  <c:v>8.5978753968928595E-2</c:v>
                </c:pt>
                <c:pt idx="332">
                  <c:v>7.7501975408714702E-2</c:v>
                </c:pt>
                <c:pt idx="333">
                  <c:v>8.6584238151785703E-2</c:v>
                </c:pt>
                <c:pt idx="334">
                  <c:v>0.11564747893000001</c:v>
                </c:pt>
                <c:pt idx="335">
                  <c:v>9.6271985077928807E-2</c:v>
                </c:pt>
                <c:pt idx="336">
                  <c:v>9.5666500895071796E-2</c:v>
                </c:pt>
                <c:pt idx="337">
                  <c:v>0.11564747893000001</c:v>
                </c:pt>
                <c:pt idx="338">
                  <c:v>9.6271985077928807E-2</c:v>
                </c:pt>
                <c:pt idx="339">
                  <c:v>0.115647478930215</c:v>
                </c:pt>
                <c:pt idx="340">
                  <c:v>0.124729741673286</c:v>
                </c:pt>
                <c:pt idx="341">
                  <c:v>9.6271985077928807E-2</c:v>
                </c:pt>
                <c:pt idx="342">
                  <c:v>9.5666500894856704E-2</c:v>
                </c:pt>
                <c:pt idx="343">
                  <c:v>9.6877469260785901E-2</c:v>
                </c:pt>
                <c:pt idx="344">
                  <c:v>9.5666500895071796E-2</c:v>
                </c:pt>
                <c:pt idx="345">
                  <c:v>9.6271985077928807E-2</c:v>
                </c:pt>
                <c:pt idx="346">
                  <c:v>0.10595973200407199</c:v>
                </c:pt>
                <c:pt idx="347">
                  <c:v>9.6271985077928807E-2</c:v>
                </c:pt>
                <c:pt idx="348">
                  <c:v>0.11504199474714299</c:v>
                </c:pt>
                <c:pt idx="349">
                  <c:v>0.116252963113072</c:v>
                </c:pt>
                <c:pt idx="350">
                  <c:v>0.105354247821</c:v>
                </c:pt>
                <c:pt idx="351">
                  <c:v>9.6271985077928807E-2</c:v>
                </c:pt>
                <c:pt idx="352">
                  <c:v>8.6584238151785703E-2</c:v>
                </c:pt>
                <c:pt idx="353">
                  <c:v>0.10595973200407199</c:v>
                </c:pt>
                <c:pt idx="354">
                  <c:v>0.10595973200407199</c:v>
                </c:pt>
                <c:pt idx="355">
                  <c:v>0.124729741673286</c:v>
                </c:pt>
                <c:pt idx="356">
                  <c:v>0.11504199474714299</c:v>
                </c:pt>
                <c:pt idx="357">
                  <c:v>9.6877469260785901E-2</c:v>
                </c:pt>
                <c:pt idx="358">
                  <c:v>8.5978753968928595E-2</c:v>
                </c:pt>
                <c:pt idx="359">
                  <c:v>0.10595973200407199</c:v>
                </c:pt>
                <c:pt idx="360">
                  <c:v>0.105959732003857</c:v>
                </c:pt>
                <c:pt idx="361">
                  <c:v>0.144710719708429</c:v>
                </c:pt>
                <c:pt idx="362">
                  <c:v>8.5978753968928595E-2</c:v>
                </c:pt>
                <c:pt idx="363">
                  <c:v>0.16348072937764299</c:v>
                </c:pt>
                <c:pt idx="364">
                  <c:v>0.144710719708214</c:v>
                </c:pt>
                <c:pt idx="365">
                  <c:v>8.6584238151785703E-2</c:v>
                </c:pt>
                <c:pt idx="366">
                  <c:v>8.6584238152000795E-2</c:v>
                </c:pt>
                <c:pt idx="367">
                  <c:v>9.5666500894856704E-2</c:v>
                </c:pt>
                <c:pt idx="368">
                  <c:v>8.7189722334857805E-2</c:v>
                </c:pt>
                <c:pt idx="369">
                  <c:v>0.105959732003857</c:v>
                </c:pt>
                <c:pt idx="370">
                  <c:v>0.115647478930215</c:v>
                </c:pt>
                <c:pt idx="371">
                  <c:v>0.105959732003857</c:v>
                </c:pt>
                <c:pt idx="372">
                  <c:v>0.104748763638358</c:v>
                </c:pt>
                <c:pt idx="373">
                  <c:v>8.71897223346427E-2</c:v>
                </c:pt>
                <c:pt idx="374">
                  <c:v>0.115647478930215</c:v>
                </c:pt>
                <c:pt idx="375">
                  <c:v>7.6896491225642599E-2</c:v>
                </c:pt>
                <c:pt idx="376">
                  <c:v>0.11504199474714299</c:v>
                </c:pt>
                <c:pt idx="377">
                  <c:v>0.10595973200407199</c:v>
                </c:pt>
                <c:pt idx="378">
                  <c:v>0.10595973200407199</c:v>
                </c:pt>
                <c:pt idx="379">
                  <c:v>9.6271985077928807E-2</c:v>
                </c:pt>
                <c:pt idx="380">
                  <c:v>0.105354247821</c:v>
                </c:pt>
                <c:pt idx="381">
                  <c:v>0.11564747893000001</c:v>
                </c:pt>
                <c:pt idx="382">
                  <c:v>9.6271985077928807E-2</c:v>
                </c:pt>
                <c:pt idx="383">
                  <c:v>9.6271985077928807E-2</c:v>
                </c:pt>
                <c:pt idx="384">
                  <c:v>0.10595973200407199</c:v>
                </c:pt>
                <c:pt idx="385">
                  <c:v>8.5978753968928595E-2</c:v>
                </c:pt>
                <c:pt idx="386">
                  <c:v>8.71897223346427E-2</c:v>
                </c:pt>
                <c:pt idx="387">
                  <c:v>9.5666500895071796E-2</c:v>
                </c:pt>
                <c:pt idx="388">
                  <c:v>8.7189722334857805E-2</c:v>
                </c:pt>
                <c:pt idx="389">
                  <c:v>0.105354247821</c:v>
                </c:pt>
                <c:pt idx="390">
                  <c:v>8.7189722334857805E-2</c:v>
                </c:pt>
                <c:pt idx="391">
                  <c:v>9.5666500894856704E-2</c:v>
                </c:pt>
                <c:pt idx="392">
                  <c:v>9.6271985077928807E-2</c:v>
                </c:pt>
                <c:pt idx="393">
                  <c:v>0.10595973200407199</c:v>
                </c:pt>
                <c:pt idx="394">
                  <c:v>9.5666500895071796E-2</c:v>
                </c:pt>
                <c:pt idx="395">
                  <c:v>9.6877469260785901E-2</c:v>
                </c:pt>
                <c:pt idx="396">
                  <c:v>0.105959732003857</c:v>
                </c:pt>
                <c:pt idx="397">
                  <c:v>0.115041994747358</c:v>
                </c:pt>
                <c:pt idx="398">
                  <c:v>9.6271985077928807E-2</c:v>
                </c:pt>
                <c:pt idx="399">
                  <c:v>0.13502297278207101</c:v>
                </c:pt>
                <c:pt idx="400">
                  <c:v>0.105354247821215</c:v>
                </c:pt>
                <c:pt idx="401">
                  <c:v>9.6271985077928807E-2</c:v>
                </c:pt>
                <c:pt idx="402">
                  <c:v>7.6896491225642599E-2</c:v>
                </c:pt>
                <c:pt idx="403">
                  <c:v>0.12533522585635801</c:v>
                </c:pt>
                <c:pt idx="404">
                  <c:v>3.8750987704142301E-2</c:v>
                </c:pt>
                <c:pt idx="405">
                  <c:v>0.104748763638358</c:v>
                </c:pt>
                <c:pt idx="406">
                  <c:v>0.105959732003857</c:v>
                </c:pt>
                <c:pt idx="407">
                  <c:v>8.7189722334857805E-2</c:v>
                </c:pt>
                <c:pt idx="408">
                  <c:v>0.105354247821</c:v>
                </c:pt>
                <c:pt idx="409">
                  <c:v>0.116252963113072</c:v>
                </c:pt>
                <c:pt idx="410">
                  <c:v>0.11504199474714299</c:v>
                </c:pt>
                <c:pt idx="411">
                  <c:v>0.11564747893000001</c:v>
                </c:pt>
                <c:pt idx="412">
                  <c:v>0.124729741673286</c:v>
                </c:pt>
                <c:pt idx="413">
                  <c:v>0.10595973200407199</c:v>
                </c:pt>
                <c:pt idx="414">
                  <c:v>0.10595973200407199</c:v>
                </c:pt>
                <c:pt idx="415">
                  <c:v>0.11504199474714299</c:v>
                </c:pt>
                <c:pt idx="416">
                  <c:v>0.12533522585614301</c:v>
                </c:pt>
                <c:pt idx="417">
                  <c:v>0.11504199474714299</c:v>
                </c:pt>
                <c:pt idx="418">
                  <c:v>0.115647478930215</c:v>
                </c:pt>
                <c:pt idx="419">
                  <c:v>9.6271985077713701E-2</c:v>
                </c:pt>
                <c:pt idx="420">
                  <c:v>0.10595973200407199</c:v>
                </c:pt>
                <c:pt idx="421">
                  <c:v>9.5666500895071796E-2</c:v>
                </c:pt>
                <c:pt idx="422">
                  <c:v>0.144710719708214</c:v>
                </c:pt>
                <c:pt idx="423">
                  <c:v>0.1537929824515</c:v>
                </c:pt>
                <c:pt idx="424">
                  <c:v>8.7189722334857805E-2</c:v>
                </c:pt>
                <c:pt idx="425">
                  <c:v>3.8145503521500299E-2</c:v>
                </c:pt>
                <c:pt idx="426">
                  <c:v>0.163480729377428</c:v>
                </c:pt>
                <c:pt idx="427">
                  <c:v>0.10595973200407199</c:v>
                </c:pt>
                <c:pt idx="428">
                  <c:v>0.13441748859942901</c:v>
                </c:pt>
                <c:pt idx="429">
                  <c:v>0.14410523552535701</c:v>
                </c:pt>
                <c:pt idx="430">
                  <c:v>0.10595973200407199</c:v>
                </c:pt>
                <c:pt idx="431">
                  <c:v>9.6271985077928807E-2</c:v>
                </c:pt>
                <c:pt idx="432">
                  <c:v>0.13441748859921401</c:v>
                </c:pt>
                <c:pt idx="433">
                  <c:v>0.12533522585614301</c:v>
                </c:pt>
                <c:pt idx="434">
                  <c:v>0.13441748859942901</c:v>
                </c:pt>
                <c:pt idx="435">
                  <c:v>0.11564747893000001</c:v>
                </c:pt>
                <c:pt idx="436">
                  <c:v>0.135022972782286</c:v>
                </c:pt>
                <c:pt idx="437">
                  <c:v>0.11504199474714299</c:v>
                </c:pt>
                <c:pt idx="438">
                  <c:v>0.135022972782286</c:v>
                </c:pt>
                <c:pt idx="439">
                  <c:v>0.11564747893000001</c:v>
                </c:pt>
                <c:pt idx="440">
                  <c:v>0.13381200441657201</c:v>
                </c:pt>
                <c:pt idx="441">
                  <c:v>0.135022972782286</c:v>
                </c:pt>
                <c:pt idx="442">
                  <c:v>0.105959732003857</c:v>
                </c:pt>
                <c:pt idx="443">
                  <c:v>0.12533522585614301</c:v>
                </c:pt>
                <c:pt idx="444">
                  <c:v>0.13441748859942901</c:v>
                </c:pt>
                <c:pt idx="445">
                  <c:v>0.11564747893000001</c:v>
                </c:pt>
                <c:pt idx="446">
                  <c:v>0.124729741673286</c:v>
                </c:pt>
                <c:pt idx="447">
                  <c:v>0.124729741673286</c:v>
                </c:pt>
                <c:pt idx="448">
                  <c:v>0.125940710039215</c:v>
                </c:pt>
                <c:pt idx="449">
                  <c:v>0.11504199474714299</c:v>
                </c:pt>
                <c:pt idx="450">
                  <c:v>0.144710719708214</c:v>
                </c:pt>
                <c:pt idx="451">
                  <c:v>0.14349975134250001</c:v>
                </c:pt>
                <c:pt idx="452">
                  <c:v>0.116252963113072</c:v>
                </c:pt>
                <c:pt idx="453">
                  <c:v>0.124729741673286</c:v>
                </c:pt>
                <c:pt idx="454">
                  <c:v>0.11504199474714299</c:v>
                </c:pt>
                <c:pt idx="455">
                  <c:v>0.10595973200407199</c:v>
                </c:pt>
                <c:pt idx="456">
                  <c:v>0.11564747893000001</c:v>
                </c:pt>
                <c:pt idx="457">
                  <c:v>9.5666500895071796E-2</c:v>
                </c:pt>
                <c:pt idx="458">
                  <c:v>0.12533522585614301</c:v>
                </c:pt>
              </c:numCache>
            </c:numRef>
          </c:yVal>
          <c:smooth val="1"/>
          <c:extLst xmlns:c16r2="http://schemas.microsoft.com/office/drawing/2015/06/chart">
            <c:ext xmlns:c16="http://schemas.microsoft.com/office/drawing/2014/chart" uri="{C3380CC4-5D6E-409C-BE32-E72D297353CC}">
              <c16:uniqueId val="{00000005-A799-8A4D-B2CB-A1C150FE35F6}"/>
            </c:ext>
          </c:extLst>
        </c:ser>
        <c:dLbls>
          <c:showLegendKey val="0"/>
          <c:showVal val="0"/>
          <c:showCatName val="0"/>
          <c:showSerName val="0"/>
          <c:showPercent val="0"/>
          <c:showBubbleSize val="0"/>
        </c:dLbls>
        <c:axId val="236299776"/>
        <c:axId val="236301696"/>
      </c:scatterChart>
      <c:valAx>
        <c:axId val="236299776"/>
        <c:scaling>
          <c:orientation val="minMax"/>
          <c:max val="1073"/>
          <c:min val="273"/>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K)</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301696"/>
        <c:crosses val="autoZero"/>
        <c:crossBetween val="midCat"/>
      </c:valAx>
      <c:valAx>
        <c:axId val="236301696"/>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mj-lt"/>
                  </a:rPr>
                  <a:t>dm/dt</a:t>
                </a:r>
                <a:r>
                  <a:rPr lang="en-US" baseline="0">
                    <a:latin typeface="+mj-lt"/>
                  </a:rPr>
                  <a:t> (mg/min)</a:t>
                </a:r>
                <a:endParaRPr lang="en-US">
                  <a:latin typeface="+mj-lt"/>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299776"/>
        <c:crosses val="autoZero"/>
        <c:crossBetween val="midCat"/>
      </c:valAx>
      <c:spPr>
        <a:noFill/>
        <a:ln w="25400">
          <a:noFill/>
        </a:ln>
        <a:effectLst/>
      </c:spPr>
    </c:plotArea>
    <c:legend>
      <c:legendPos val="r"/>
      <c:legendEntry>
        <c:idx val="0"/>
        <c:delete val="1"/>
      </c:legendEntry>
      <c:legendEntry>
        <c:idx val="1"/>
        <c:delete val="1"/>
      </c:legendEntry>
      <c:legendEntry>
        <c:idx val="2"/>
        <c:delete val="1"/>
      </c:legendEntry>
      <c:legendEntry>
        <c:idx val="5"/>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0.69659891297357301"/>
          <c:y val="0.10632612489039751"/>
          <c:w val="0.25554221347331602"/>
          <c:h val="0.38427572613130107"/>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thickThin" algn="ctr">
      <a:solidFill>
        <a:schemeClr val="bg1">
          <a:lumMod val="85000"/>
        </a:schemeClr>
      </a:solidFill>
      <a:prstDash val="lgDash"/>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5% Biomass</a:t>
            </a:r>
          </a:p>
        </c:rich>
      </c:tx>
      <c:overlay val="0"/>
      <c:spPr>
        <a:noFill/>
        <a:ln>
          <a:noFill/>
        </a:ln>
        <a:effectLst/>
      </c:spPr>
    </c:title>
    <c:autoTitleDeleted val="0"/>
    <c:plotArea>
      <c:layout/>
      <c:scatterChart>
        <c:scatterStyle val="smoothMarker"/>
        <c:varyColors val="0"/>
        <c:ser>
          <c:idx val="0"/>
          <c:order val="0"/>
          <c:tx>
            <c:v>COKE</c:v>
          </c:tx>
          <c:spPr>
            <a:ln w="0" cap="rnd">
              <a:solidFill>
                <a:schemeClr val="accent1"/>
              </a:solidFill>
              <a:round/>
            </a:ln>
            <a:effectLst/>
          </c:spPr>
          <c:marker>
            <c:symbol val="none"/>
          </c:marker>
          <c:xVal>
            <c:numRef>
              <c:f>'DTG bIOMASS @5'!$C$3:$C$920</c:f>
              <c:numCache>
                <c:formatCode>General</c:formatCode>
                <c:ptCount val="918"/>
                <c:pt idx="0">
                  <c:v>299.24400000000009</c:v>
                </c:pt>
                <c:pt idx="1">
                  <c:v>299.82600000000002</c:v>
                </c:pt>
                <c:pt idx="2">
                  <c:v>300.44799999999992</c:v>
                </c:pt>
                <c:pt idx="3">
                  <c:v>301.09899999999982</c:v>
                </c:pt>
                <c:pt idx="4">
                  <c:v>301.76</c:v>
                </c:pt>
                <c:pt idx="5">
                  <c:v>302.42700000000002</c:v>
                </c:pt>
                <c:pt idx="6">
                  <c:v>303.09599999999978</c:v>
                </c:pt>
                <c:pt idx="7">
                  <c:v>303.76299999999992</c:v>
                </c:pt>
                <c:pt idx="8">
                  <c:v>304.42399999999981</c:v>
                </c:pt>
                <c:pt idx="9">
                  <c:v>305.077</c:v>
                </c:pt>
                <c:pt idx="10">
                  <c:v>305.72800000000001</c:v>
                </c:pt>
                <c:pt idx="11">
                  <c:v>306.392</c:v>
                </c:pt>
                <c:pt idx="12">
                  <c:v>307.053</c:v>
                </c:pt>
                <c:pt idx="13">
                  <c:v>307.71100000000001</c:v>
                </c:pt>
                <c:pt idx="14">
                  <c:v>308.37200000000001</c:v>
                </c:pt>
                <c:pt idx="15">
                  <c:v>309.03599999999977</c:v>
                </c:pt>
                <c:pt idx="16">
                  <c:v>309.70299999999992</c:v>
                </c:pt>
                <c:pt idx="17">
                  <c:v>310.37299999999999</c:v>
                </c:pt>
                <c:pt idx="18">
                  <c:v>311.04300000000001</c:v>
                </c:pt>
                <c:pt idx="19">
                  <c:v>311.71600000000001</c:v>
                </c:pt>
                <c:pt idx="20">
                  <c:v>312.40300000000002</c:v>
                </c:pt>
                <c:pt idx="21">
                  <c:v>313.09199999999981</c:v>
                </c:pt>
                <c:pt idx="22">
                  <c:v>313.78099999999978</c:v>
                </c:pt>
                <c:pt idx="23">
                  <c:v>314.46800000000002</c:v>
                </c:pt>
                <c:pt idx="24">
                  <c:v>315.15199999999999</c:v>
                </c:pt>
                <c:pt idx="25">
                  <c:v>315.834</c:v>
                </c:pt>
                <c:pt idx="26">
                  <c:v>316.51799999999997</c:v>
                </c:pt>
                <c:pt idx="27">
                  <c:v>317.20400000000001</c:v>
                </c:pt>
                <c:pt idx="28">
                  <c:v>317.88400000000001</c:v>
                </c:pt>
                <c:pt idx="29">
                  <c:v>318.56900000000002</c:v>
                </c:pt>
                <c:pt idx="30">
                  <c:v>319.25099999999992</c:v>
                </c:pt>
                <c:pt idx="31">
                  <c:v>319.93599999999981</c:v>
                </c:pt>
                <c:pt idx="32">
                  <c:v>320.62200000000001</c:v>
                </c:pt>
                <c:pt idx="33">
                  <c:v>321.30799999999999</c:v>
                </c:pt>
                <c:pt idx="34">
                  <c:v>321.99799999999982</c:v>
                </c:pt>
                <c:pt idx="35">
                  <c:v>322.69200000000001</c:v>
                </c:pt>
                <c:pt idx="36">
                  <c:v>323.38600000000002</c:v>
                </c:pt>
                <c:pt idx="37">
                  <c:v>324.089</c:v>
                </c:pt>
                <c:pt idx="38">
                  <c:v>324.80200000000002</c:v>
                </c:pt>
                <c:pt idx="39">
                  <c:v>325.50799999999992</c:v>
                </c:pt>
                <c:pt idx="40">
                  <c:v>326.20699999999982</c:v>
                </c:pt>
                <c:pt idx="41">
                  <c:v>326.90699999999981</c:v>
                </c:pt>
                <c:pt idx="42">
                  <c:v>327.613</c:v>
                </c:pt>
                <c:pt idx="43">
                  <c:v>328.31599999999997</c:v>
                </c:pt>
                <c:pt idx="44">
                  <c:v>329.01400000000001</c:v>
                </c:pt>
                <c:pt idx="45">
                  <c:v>329.71600000000001</c:v>
                </c:pt>
                <c:pt idx="46">
                  <c:v>330.42399999999981</c:v>
                </c:pt>
                <c:pt idx="47">
                  <c:v>331.13099999999991</c:v>
                </c:pt>
                <c:pt idx="48">
                  <c:v>331.84500000000008</c:v>
                </c:pt>
                <c:pt idx="49">
                  <c:v>332.553</c:v>
                </c:pt>
                <c:pt idx="50">
                  <c:v>333.25</c:v>
                </c:pt>
                <c:pt idx="51">
                  <c:v>333.95</c:v>
                </c:pt>
                <c:pt idx="52">
                  <c:v>334.654</c:v>
                </c:pt>
                <c:pt idx="53">
                  <c:v>335.36099999999999</c:v>
                </c:pt>
                <c:pt idx="54">
                  <c:v>336.06799999999993</c:v>
                </c:pt>
                <c:pt idx="55">
                  <c:v>336.77800000000002</c:v>
                </c:pt>
                <c:pt idx="56">
                  <c:v>337.49299999999982</c:v>
                </c:pt>
                <c:pt idx="57">
                  <c:v>338.209</c:v>
                </c:pt>
                <c:pt idx="58">
                  <c:v>338.93099999999981</c:v>
                </c:pt>
                <c:pt idx="59">
                  <c:v>339.65</c:v>
                </c:pt>
                <c:pt idx="60">
                  <c:v>340.35899999999992</c:v>
                </c:pt>
                <c:pt idx="61">
                  <c:v>341.06299999999999</c:v>
                </c:pt>
                <c:pt idx="62">
                  <c:v>341.77199999999982</c:v>
                </c:pt>
                <c:pt idx="63">
                  <c:v>342.47899999999981</c:v>
                </c:pt>
                <c:pt idx="64">
                  <c:v>343.185</c:v>
                </c:pt>
                <c:pt idx="65">
                  <c:v>343.892</c:v>
                </c:pt>
                <c:pt idx="66">
                  <c:v>344.60300000000001</c:v>
                </c:pt>
                <c:pt idx="67">
                  <c:v>345.31599999999997</c:v>
                </c:pt>
                <c:pt idx="68">
                  <c:v>346.02800000000002</c:v>
                </c:pt>
                <c:pt idx="69">
                  <c:v>346.74299999999999</c:v>
                </c:pt>
                <c:pt idx="70">
                  <c:v>347.452</c:v>
                </c:pt>
                <c:pt idx="71">
                  <c:v>348.15899999999999</c:v>
                </c:pt>
                <c:pt idx="72">
                  <c:v>348.875</c:v>
                </c:pt>
                <c:pt idx="73">
                  <c:v>349.59599999999978</c:v>
                </c:pt>
                <c:pt idx="74">
                  <c:v>350.31700000000001</c:v>
                </c:pt>
                <c:pt idx="75">
                  <c:v>351.03800000000001</c:v>
                </c:pt>
                <c:pt idx="76">
                  <c:v>351.76400000000001</c:v>
                </c:pt>
                <c:pt idx="77">
                  <c:v>352.48399999999981</c:v>
                </c:pt>
                <c:pt idx="78">
                  <c:v>353.20400000000001</c:v>
                </c:pt>
                <c:pt idx="79">
                  <c:v>353.92799999999983</c:v>
                </c:pt>
                <c:pt idx="80">
                  <c:v>354.65699999999993</c:v>
                </c:pt>
                <c:pt idx="81">
                  <c:v>355.38099999999991</c:v>
                </c:pt>
                <c:pt idx="82">
                  <c:v>356.10300000000001</c:v>
                </c:pt>
                <c:pt idx="83">
                  <c:v>356.82400000000001</c:v>
                </c:pt>
                <c:pt idx="84">
                  <c:v>357.54200000000009</c:v>
                </c:pt>
                <c:pt idx="85">
                  <c:v>358.25900000000001</c:v>
                </c:pt>
                <c:pt idx="86">
                  <c:v>358.97899999999981</c:v>
                </c:pt>
                <c:pt idx="87">
                  <c:v>359.69400000000002</c:v>
                </c:pt>
                <c:pt idx="88">
                  <c:v>360.40499999999992</c:v>
                </c:pt>
                <c:pt idx="89">
                  <c:v>361.11400000000009</c:v>
                </c:pt>
                <c:pt idx="90">
                  <c:v>361.81799999999993</c:v>
                </c:pt>
                <c:pt idx="91">
                  <c:v>362.51400000000001</c:v>
                </c:pt>
                <c:pt idx="92">
                  <c:v>363.209</c:v>
                </c:pt>
                <c:pt idx="93">
                  <c:v>363.90999999999991</c:v>
                </c:pt>
                <c:pt idx="94">
                  <c:v>364.60699999999991</c:v>
                </c:pt>
                <c:pt idx="95">
                  <c:v>365.303</c:v>
                </c:pt>
                <c:pt idx="96">
                  <c:v>365.99799999999982</c:v>
                </c:pt>
                <c:pt idx="97">
                  <c:v>366.69299999999993</c:v>
                </c:pt>
                <c:pt idx="98">
                  <c:v>367.387</c:v>
                </c:pt>
                <c:pt idx="99">
                  <c:v>368.08</c:v>
                </c:pt>
                <c:pt idx="100">
                  <c:v>368.77300000000002</c:v>
                </c:pt>
                <c:pt idx="101">
                  <c:v>369.47</c:v>
                </c:pt>
                <c:pt idx="102">
                  <c:v>370.16399999999999</c:v>
                </c:pt>
                <c:pt idx="103">
                  <c:v>370.85599999999999</c:v>
                </c:pt>
                <c:pt idx="104">
                  <c:v>371.54399999999993</c:v>
                </c:pt>
                <c:pt idx="105">
                  <c:v>372.22599999999977</c:v>
                </c:pt>
                <c:pt idx="106">
                  <c:v>372.91300000000001</c:v>
                </c:pt>
                <c:pt idx="107">
                  <c:v>373.60899999999992</c:v>
                </c:pt>
                <c:pt idx="108">
                  <c:v>374.303</c:v>
                </c:pt>
                <c:pt idx="109">
                  <c:v>374.99099999999981</c:v>
                </c:pt>
                <c:pt idx="110">
                  <c:v>375.68399999999991</c:v>
                </c:pt>
                <c:pt idx="111">
                  <c:v>376.38400000000001</c:v>
                </c:pt>
                <c:pt idx="112">
                  <c:v>377.084</c:v>
                </c:pt>
                <c:pt idx="113">
                  <c:v>377.77800000000002</c:v>
                </c:pt>
                <c:pt idx="114">
                  <c:v>378.47300000000001</c:v>
                </c:pt>
                <c:pt idx="115">
                  <c:v>379.16500000000002</c:v>
                </c:pt>
                <c:pt idx="116">
                  <c:v>379.85599999999999</c:v>
                </c:pt>
                <c:pt idx="117">
                  <c:v>380.54200000000009</c:v>
                </c:pt>
                <c:pt idx="118">
                  <c:v>381.23</c:v>
                </c:pt>
                <c:pt idx="119">
                  <c:v>381.92</c:v>
                </c:pt>
                <c:pt idx="120">
                  <c:v>382.608</c:v>
                </c:pt>
                <c:pt idx="121">
                  <c:v>383.29799999999977</c:v>
                </c:pt>
                <c:pt idx="122">
                  <c:v>383.99400000000003</c:v>
                </c:pt>
                <c:pt idx="123">
                  <c:v>384.69200000000001</c:v>
                </c:pt>
                <c:pt idx="124">
                  <c:v>385.42599999999982</c:v>
                </c:pt>
                <c:pt idx="125">
                  <c:v>386.21299999999991</c:v>
                </c:pt>
                <c:pt idx="126">
                  <c:v>387.02499999999992</c:v>
                </c:pt>
                <c:pt idx="127">
                  <c:v>387.85899999999992</c:v>
                </c:pt>
                <c:pt idx="128">
                  <c:v>388.697</c:v>
                </c:pt>
                <c:pt idx="129">
                  <c:v>389.53699999999998</c:v>
                </c:pt>
                <c:pt idx="130">
                  <c:v>390.37900000000002</c:v>
                </c:pt>
                <c:pt idx="131">
                  <c:v>391.22500000000002</c:v>
                </c:pt>
                <c:pt idx="132">
                  <c:v>392.07299999999992</c:v>
                </c:pt>
                <c:pt idx="133">
                  <c:v>392.92099999999982</c:v>
                </c:pt>
                <c:pt idx="134">
                  <c:v>393.77</c:v>
                </c:pt>
                <c:pt idx="135">
                  <c:v>394.61700000000002</c:v>
                </c:pt>
                <c:pt idx="136">
                  <c:v>395.46299999999991</c:v>
                </c:pt>
                <c:pt idx="137">
                  <c:v>396.30500000000001</c:v>
                </c:pt>
                <c:pt idx="138">
                  <c:v>397.14300000000009</c:v>
                </c:pt>
                <c:pt idx="139">
                  <c:v>397.98099999999982</c:v>
                </c:pt>
                <c:pt idx="140">
                  <c:v>398.81900000000002</c:v>
                </c:pt>
                <c:pt idx="141">
                  <c:v>399.65899999999999</c:v>
                </c:pt>
                <c:pt idx="142">
                  <c:v>400.505</c:v>
                </c:pt>
                <c:pt idx="143">
                  <c:v>401.351</c:v>
                </c:pt>
                <c:pt idx="144">
                  <c:v>402.18799999999999</c:v>
                </c:pt>
                <c:pt idx="145">
                  <c:v>403.01900000000001</c:v>
                </c:pt>
                <c:pt idx="146">
                  <c:v>403.84899999999999</c:v>
                </c:pt>
                <c:pt idx="147">
                  <c:v>404.68</c:v>
                </c:pt>
                <c:pt idx="148">
                  <c:v>405.51400000000001</c:v>
                </c:pt>
                <c:pt idx="149">
                  <c:v>406.34500000000008</c:v>
                </c:pt>
                <c:pt idx="150">
                  <c:v>407.185</c:v>
                </c:pt>
                <c:pt idx="151">
                  <c:v>408.02300000000002</c:v>
                </c:pt>
                <c:pt idx="152">
                  <c:v>408.87</c:v>
                </c:pt>
                <c:pt idx="153">
                  <c:v>409.71899999999982</c:v>
                </c:pt>
                <c:pt idx="154">
                  <c:v>410.56299999999999</c:v>
                </c:pt>
                <c:pt idx="155">
                  <c:v>411.39800000000002</c:v>
                </c:pt>
                <c:pt idx="156">
                  <c:v>412.2269999999998</c:v>
                </c:pt>
                <c:pt idx="157">
                  <c:v>413.05899999999991</c:v>
                </c:pt>
                <c:pt idx="158">
                  <c:v>413.89299999999997</c:v>
                </c:pt>
                <c:pt idx="159">
                  <c:v>414.72300000000001</c:v>
                </c:pt>
                <c:pt idx="160">
                  <c:v>415.54500000000002</c:v>
                </c:pt>
                <c:pt idx="161">
                  <c:v>416.37</c:v>
                </c:pt>
                <c:pt idx="162">
                  <c:v>417.19200000000001</c:v>
                </c:pt>
                <c:pt idx="163">
                  <c:v>418.017</c:v>
                </c:pt>
                <c:pt idx="164">
                  <c:v>418.846</c:v>
                </c:pt>
                <c:pt idx="165">
                  <c:v>419.68099999999998</c:v>
                </c:pt>
                <c:pt idx="166">
                  <c:v>420.51900000000001</c:v>
                </c:pt>
                <c:pt idx="167">
                  <c:v>421.34699999999992</c:v>
                </c:pt>
                <c:pt idx="168">
                  <c:v>422.17700000000002</c:v>
                </c:pt>
                <c:pt idx="169">
                  <c:v>423.01</c:v>
                </c:pt>
                <c:pt idx="170">
                  <c:v>423.84199999999993</c:v>
                </c:pt>
                <c:pt idx="171">
                  <c:v>424.67399999999992</c:v>
                </c:pt>
                <c:pt idx="172">
                  <c:v>425.50700000000001</c:v>
                </c:pt>
                <c:pt idx="173">
                  <c:v>426.334</c:v>
                </c:pt>
                <c:pt idx="174">
                  <c:v>427.1570000000001</c:v>
                </c:pt>
                <c:pt idx="175">
                  <c:v>427.98</c:v>
                </c:pt>
                <c:pt idx="176">
                  <c:v>428.8</c:v>
                </c:pt>
                <c:pt idx="177">
                  <c:v>429.625</c:v>
                </c:pt>
                <c:pt idx="178">
                  <c:v>430.45100000000002</c:v>
                </c:pt>
                <c:pt idx="179">
                  <c:v>431.279</c:v>
                </c:pt>
                <c:pt idx="180">
                  <c:v>432.11099999999999</c:v>
                </c:pt>
                <c:pt idx="181">
                  <c:v>432.94900000000001</c:v>
                </c:pt>
                <c:pt idx="182">
                  <c:v>433.78800000000001</c:v>
                </c:pt>
                <c:pt idx="183">
                  <c:v>434.61900000000009</c:v>
                </c:pt>
                <c:pt idx="184">
                  <c:v>435.44900000000001</c:v>
                </c:pt>
                <c:pt idx="185">
                  <c:v>436.28499999999991</c:v>
                </c:pt>
                <c:pt idx="186">
                  <c:v>437.12</c:v>
                </c:pt>
                <c:pt idx="187">
                  <c:v>437.95400000000001</c:v>
                </c:pt>
                <c:pt idx="188">
                  <c:v>438.78399999999982</c:v>
                </c:pt>
                <c:pt idx="189">
                  <c:v>439.61699999999979</c:v>
                </c:pt>
                <c:pt idx="190">
                  <c:v>440.447</c:v>
                </c:pt>
                <c:pt idx="191">
                  <c:v>441.27800000000002</c:v>
                </c:pt>
                <c:pt idx="192">
                  <c:v>442.10900000000009</c:v>
                </c:pt>
                <c:pt idx="193">
                  <c:v>442.94299999999993</c:v>
                </c:pt>
                <c:pt idx="194">
                  <c:v>443.77600000000001</c:v>
                </c:pt>
                <c:pt idx="195">
                  <c:v>444.61099999999999</c:v>
                </c:pt>
                <c:pt idx="196">
                  <c:v>445.44399999999979</c:v>
                </c:pt>
                <c:pt idx="197">
                  <c:v>446.27300000000002</c:v>
                </c:pt>
                <c:pt idx="198">
                  <c:v>447.09899999999982</c:v>
                </c:pt>
                <c:pt idx="199">
                  <c:v>447.92200000000003</c:v>
                </c:pt>
                <c:pt idx="200">
                  <c:v>448.74700000000001</c:v>
                </c:pt>
                <c:pt idx="201">
                  <c:v>449.57299999999992</c:v>
                </c:pt>
                <c:pt idx="202">
                  <c:v>450.39599999999979</c:v>
                </c:pt>
                <c:pt idx="203">
                  <c:v>451.22500000000002</c:v>
                </c:pt>
                <c:pt idx="204">
                  <c:v>452.05599999999998</c:v>
                </c:pt>
                <c:pt idx="205">
                  <c:v>452.9</c:v>
                </c:pt>
                <c:pt idx="206">
                  <c:v>453.73899999999998</c:v>
                </c:pt>
                <c:pt idx="207">
                  <c:v>454.57</c:v>
                </c:pt>
                <c:pt idx="208">
                  <c:v>455.399</c:v>
                </c:pt>
                <c:pt idx="209">
                  <c:v>456.2269999999998</c:v>
                </c:pt>
                <c:pt idx="210">
                  <c:v>457.05500000000001</c:v>
                </c:pt>
                <c:pt idx="211">
                  <c:v>457.89099999999979</c:v>
                </c:pt>
                <c:pt idx="212">
                  <c:v>458.72500000000002</c:v>
                </c:pt>
                <c:pt idx="213">
                  <c:v>459.55599999999998</c:v>
                </c:pt>
                <c:pt idx="214">
                  <c:v>460.38299999999998</c:v>
                </c:pt>
                <c:pt idx="215">
                  <c:v>461.20799999999991</c:v>
                </c:pt>
                <c:pt idx="216">
                  <c:v>462.02800000000002</c:v>
                </c:pt>
                <c:pt idx="217">
                  <c:v>462.8540000000001</c:v>
                </c:pt>
                <c:pt idx="218">
                  <c:v>463.685</c:v>
                </c:pt>
                <c:pt idx="219">
                  <c:v>464.51400000000001</c:v>
                </c:pt>
                <c:pt idx="220">
                  <c:v>465.34500000000008</c:v>
                </c:pt>
                <c:pt idx="221">
                  <c:v>466.17700000000002</c:v>
                </c:pt>
                <c:pt idx="222">
                  <c:v>467.00700000000001</c:v>
                </c:pt>
                <c:pt idx="223">
                  <c:v>467.83299999999991</c:v>
                </c:pt>
                <c:pt idx="224">
                  <c:v>468.66200000000009</c:v>
                </c:pt>
                <c:pt idx="225">
                  <c:v>469.49700000000001</c:v>
                </c:pt>
                <c:pt idx="226">
                  <c:v>470.327</c:v>
                </c:pt>
                <c:pt idx="227">
                  <c:v>471.15100000000001</c:v>
                </c:pt>
                <c:pt idx="228">
                  <c:v>471.97899999999998</c:v>
                </c:pt>
                <c:pt idx="229">
                  <c:v>472.80200000000002</c:v>
                </c:pt>
                <c:pt idx="230">
                  <c:v>473.62799999999999</c:v>
                </c:pt>
                <c:pt idx="231">
                  <c:v>474.47</c:v>
                </c:pt>
                <c:pt idx="232">
                  <c:v>475.30500000000001</c:v>
                </c:pt>
                <c:pt idx="233">
                  <c:v>476.13400000000001</c:v>
                </c:pt>
                <c:pt idx="234">
                  <c:v>476.96499999999997</c:v>
                </c:pt>
                <c:pt idx="235">
                  <c:v>477.79399999999981</c:v>
                </c:pt>
                <c:pt idx="236">
                  <c:v>478.61699999999979</c:v>
                </c:pt>
                <c:pt idx="237">
                  <c:v>479.44099999999997</c:v>
                </c:pt>
                <c:pt idx="238">
                  <c:v>480.26400000000001</c:v>
                </c:pt>
                <c:pt idx="239">
                  <c:v>481.089</c:v>
                </c:pt>
                <c:pt idx="240">
                  <c:v>481.92200000000003</c:v>
                </c:pt>
                <c:pt idx="241">
                  <c:v>482.75799999999998</c:v>
                </c:pt>
                <c:pt idx="242">
                  <c:v>483.59199999999981</c:v>
                </c:pt>
                <c:pt idx="243">
                  <c:v>484.43099999999993</c:v>
                </c:pt>
                <c:pt idx="244">
                  <c:v>485.26799999999997</c:v>
                </c:pt>
                <c:pt idx="245">
                  <c:v>486.1</c:v>
                </c:pt>
                <c:pt idx="246">
                  <c:v>486.92700000000002</c:v>
                </c:pt>
                <c:pt idx="247">
                  <c:v>487.76</c:v>
                </c:pt>
                <c:pt idx="248">
                  <c:v>488.59199999999981</c:v>
                </c:pt>
                <c:pt idx="249">
                  <c:v>489.41999999999979</c:v>
                </c:pt>
                <c:pt idx="250">
                  <c:v>490.245</c:v>
                </c:pt>
                <c:pt idx="251">
                  <c:v>491.06799999999993</c:v>
                </c:pt>
                <c:pt idx="252">
                  <c:v>491.89400000000001</c:v>
                </c:pt>
                <c:pt idx="253">
                  <c:v>492.71499999999997</c:v>
                </c:pt>
                <c:pt idx="254">
                  <c:v>493.53899999999982</c:v>
                </c:pt>
                <c:pt idx="255">
                  <c:v>494.36699999999979</c:v>
                </c:pt>
                <c:pt idx="256">
                  <c:v>495.19799999999992</c:v>
                </c:pt>
                <c:pt idx="257">
                  <c:v>496.029</c:v>
                </c:pt>
                <c:pt idx="258">
                  <c:v>496.85699999999991</c:v>
                </c:pt>
                <c:pt idx="259">
                  <c:v>497.68799999999999</c:v>
                </c:pt>
                <c:pt idx="260">
                  <c:v>498.51900000000001</c:v>
                </c:pt>
                <c:pt idx="261">
                  <c:v>499.35</c:v>
                </c:pt>
                <c:pt idx="262">
                  <c:v>500.18200000000002</c:v>
                </c:pt>
                <c:pt idx="263">
                  <c:v>501.02099999999979</c:v>
                </c:pt>
                <c:pt idx="264">
                  <c:v>501.8540000000001</c:v>
                </c:pt>
                <c:pt idx="265">
                  <c:v>502.68</c:v>
                </c:pt>
                <c:pt idx="266">
                  <c:v>503.50400000000002</c:v>
                </c:pt>
                <c:pt idx="267">
                  <c:v>504.322</c:v>
                </c:pt>
                <c:pt idx="268">
                  <c:v>505.14300000000009</c:v>
                </c:pt>
                <c:pt idx="269">
                  <c:v>505.97099999999978</c:v>
                </c:pt>
                <c:pt idx="270">
                  <c:v>506.8</c:v>
                </c:pt>
                <c:pt idx="271">
                  <c:v>507.625</c:v>
                </c:pt>
                <c:pt idx="272">
                  <c:v>508.447</c:v>
                </c:pt>
                <c:pt idx="273">
                  <c:v>509.26900000000001</c:v>
                </c:pt>
                <c:pt idx="274">
                  <c:v>510.09399999999982</c:v>
                </c:pt>
                <c:pt idx="275">
                  <c:v>510.91999999999979</c:v>
                </c:pt>
                <c:pt idx="276">
                  <c:v>511.74299999999999</c:v>
                </c:pt>
                <c:pt idx="277">
                  <c:v>512.56399999999996</c:v>
                </c:pt>
                <c:pt idx="278">
                  <c:v>513.38699999999972</c:v>
                </c:pt>
                <c:pt idx="279">
                  <c:v>514.20500000000004</c:v>
                </c:pt>
                <c:pt idx="280">
                  <c:v>515.02800000000002</c:v>
                </c:pt>
                <c:pt idx="281">
                  <c:v>515.85399999999981</c:v>
                </c:pt>
                <c:pt idx="282">
                  <c:v>516.68399999999997</c:v>
                </c:pt>
                <c:pt idx="283">
                  <c:v>517.51499999999999</c:v>
                </c:pt>
                <c:pt idx="284">
                  <c:v>518.35199999999975</c:v>
                </c:pt>
                <c:pt idx="285">
                  <c:v>519.18499999999995</c:v>
                </c:pt>
                <c:pt idx="286">
                  <c:v>520.02</c:v>
                </c:pt>
                <c:pt idx="287">
                  <c:v>520.85499999999979</c:v>
                </c:pt>
                <c:pt idx="288">
                  <c:v>521.69000000000005</c:v>
                </c:pt>
                <c:pt idx="289">
                  <c:v>522.524</c:v>
                </c:pt>
                <c:pt idx="290">
                  <c:v>523.35399999999981</c:v>
                </c:pt>
                <c:pt idx="291">
                  <c:v>524.18000000000006</c:v>
                </c:pt>
                <c:pt idx="292">
                  <c:v>525.005</c:v>
                </c:pt>
                <c:pt idx="293">
                  <c:v>525.83599999999979</c:v>
                </c:pt>
                <c:pt idx="294">
                  <c:v>526.67499999999995</c:v>
                </c:pt>
                <c:pt idx="295">
                  <c:v>527.51099999999997</c:v>
                </c:pt>
                <c:pt idx="296">
                  <c:v>528.34599999999978</c:v>
                </c:pt>
                <c:pt idx="297">
                  <c:v>529.18200000000002</c:v>
                </c:pt>
                <c:pt idx="298">
                  <c:v>530.01400000000001</c:v>
                </c:pt>
                <c:pt idx="299">
                  <c:v>530.84699999999975</c:v>
                </c:pt>
                <c:pt idx="300">
                  <c:v>531.68000000000006</c:v>
                </c:pt>
                <c:pt idx="301">
                  <c:v>532.51499999999999</c:v>
                </c:pt>
                <c:pt idx="302">
                  <c:v>533.35300000000007</c:v>
                </c:pt>
                <c:pt idx="303">
                  <c:v>534.19000000000005</c:v>
                </c:pt>
                <c:pt idx="304">
                  <c:v>535.029</c:v>
                </c:pt>
                <c:pt idx="305">
                  <c:v>535.87</c:v>
                </c:pt>
                <c:pt idx="306">
                  <c:v>536.70699999999999</c:v>
                </c:pt>
                <c:pt idx="307">
                  <c:v>537.54899999999998</c:v>
                </c:pt>
                <c:pt idx="308">
                  <c:v>538.39699999999971</c:v>
                </c:pt>
                <c:pt idx="309">
                  <c:v>539.24</c:v>
                </c:pt>
                <c:pt idx="310">
                  <c:v>540.07299999999998</c:v>
                </c:pt>
                <c:pt idx="311">
                  <c:v>540.90300000000002</c:v>
                </c:pt>
                <c:pt idx="312">
                  <c:v>541.73099999999999</c:v>
                </c:pt>
                <c:pt idx="313">
                  <c:v>542.56400000000008</c:v>
                </c:pt>
                <c:pt idx="314">
                  <c:v>543.39699999999971</c:v>
                </c:pt>
                <c:pt idx="315">
                  <c:v>544.21800000000007</c:v>
                </c:pt>
                <c:pt idx="316">
                  <c:v>545.03899999999999</c:v>
                </c:pt>
                <c:pt idx="317">
                  <c:v>545.86599999999976</c:v>
                </c:pt>
                <c:pt idx="318">
                  <c:v>546.69900000000007</c:v>
                </c:pt>
                <c:pt idx="319">
                  <c:v>547.53600000000006</c:v>
                </c:pt>
                <c:pt idx="320">
                  <c:v>548.36699999999962</c:v>
                </c:pt>
                <c:pt idx="321">
                  <c:v>549.19200000000001</c:v>
                </c:pt>
                <c:pt idx="322">
                  <c:v>550.01299999999969</c:v>
                </c:pt>
                <c:pt idx="323">
                  <c:v>550.83499999999981</c:v>
                </c:pt>
                <c:pt idx="324">
                  <c:v>551.65599999999972</c:v>
                </c:pt>
                <c:pt idx="325">
                  <c:v>552.476</c:v>
                </c:pt>
                <c:pt idx="326">
                  <c:v>553.3009999999997</c:v>
                </c:pt>
                <c:pt idx="327">
                  <c:v>554.13400000000001</c:v>
                </c:pt>
                <c:pt idx="328">
                  <c:v>554.976</c:v>
                </c:pt>
                <c:pt idx="329">
                  <c:v>555.8159999999998</c:v>
                </c:pt>
                <c:pt idx="330">
                  <c:v>556.65899999999999</c:v>
                </c:pt>
                <c:pt idx="331">
                  <c:v>557.50400000000002</c:v>
                </c:pt>
                <c:pt idx="332">
                  <c:v>558.35099999999977</c:v>
                </c:pt>
                <c:pt idx="333">
                  <c:v>559.197</c:v>
                </c:pt>
                <c:pt idx="334">
                  <c:v>560.04999999999973</c:v>
                </c:pt>
                <c:pt idx="335">
                  <c:v>560.90199999999982</c:v>
                </c:pt>
                <c:pt idx="336">
                  <c:v>561.75400000000002</c:v>
                </c:pt>
                <c:pt idx="337">
                  <c:v>562.61099999999999</c:v>
                </c:pt>
                <c:pt idx="338">
                  <c:v>563.47500000000002</c:v>
                </c:pt>
                <c:pt idx="339">
                  <c:v>564.34199999999976</c:v>
                </c:pt>
                <c:pt idx="340">
                  <c:v>565.20800000000008</c:v>
                </c:pt>
                <c:pt idx="341">
                  <c:v>566.07299999999998</c:v>
                </c:pt>
                <c:pt idx="342">
                  <c:v>566.92899999999997</c:v>
                </c:pt>
                <c:pt idx="343">
                  <c:v>567.77800000000002</c:v>
                </c:pt>
                <c:pt idx="344">
                  <c:v>568.63200000000006</c:v>
                </c:pt>
                <c:pt idx="345">
                  <c:v>569.49</c:v>
                </c:pt>
                <c:pt idx="346">
                  <c:v>570.3499999999998</c:v>
                </c:pt>
                <c:pt idx="347">
                  <c:v>571.20100000000002</c:v>
                </c:pt>
                <c:pt idx="348">
                  <c:v>572.05799999999977</c:v>
                </c:pt>
                <c:pt idx="349">
                  <c:v>572.92000000000007</c:v>
                </c:pt>
                <c:pt idx="350">
                  <c:v>573.78700000000003</c:v>
                </c:pt>
                <c:pt idx="351">
                  <c:v>574.66100000000006</c:v>
                </c:pt>
                <c:pt idx="352">
                  <c:v>575.5319999999997</c:v>
                </c:pt>
                <c:pt idx="353">
                  <c:v>576.40599999999972</c:v>
                </c:pt>
                <c:pt idx="354">
                  <c:v>577.28200000000004</c:v>
                </c:pt>
                <c:pt idx="355">
                  <c:v>578.16100000000006</c:v>
                </c:pt>
                <c:pt idx="356">
                  <c:v>579.04</c:v>
                </c:pt>
                <c:pt idx="357">
                  <c:v>579.91699999999969</c:v>
                </c:pt>
                <c:pt idx="358">
                  <c:v>580.78899999999999</c:v>
                </c:pt>
                <c:pt idx="359">
                  <c:v>581.654</c:v>
                </c:pt>
                <c:pt idx="360">
                  <c:v>582.52199999999971</c:v>
                </c:pt>
                <c:pt idx="361">
                  <c:v>583.39100000000008</c:v>
                </c:pt>
                <c:pt idx="362">
                  <c:v>584.25800000000004</c:v>
                </c:pt>
                <c:pt idx="363">
                  <c:v>585.12699999999973</c:v>
                </c:pt>
                <c:pt idx="364">
                  <c:v>586.0029999999997</c:v>
                </c:pt>
                <c:pt idx="365">
                  <c:v>586.88499999999999</c:v>
                </c:pt>
                <c:pt idx="366">
                  <c:v>587.76199999999972</c:v>
                </c:pt>
                <c:pt idx="367">
                  <c:v>588.64</c:v>
                </c:pt>
                <c:pt idx="368">
                  <c:v>589.51499999999999</c:v>
                </c:pt>
                <c:pt idx="369">
                  <c:v>590.39100000000008</c:v>
                </c:pt>
                <c:pt idx="370">
                  <c:v>591.26499999999999</c:v>
                </c:pt>
                <c:pt idx="371">
                  <c:v>592.13699999999972</c:v>
                </c:pt>
                <c:pt idx="372">
                  <c:v>593.00400000000002</c:v>
                </c:pt>
                <c:pt idx="373">
                  <c:v>593.87</c:v>
                </c:pt>
                <c:pt idx="374">
                  <c:v>594.72900000000004</c:v>
                </c:pt>
                <c:pt idx="375">
                  <c:v>595.59300000000007</c:v>
                </c:pt>
                <c:pt idx="376">
                  <c:v>596.46299999999974</c:v>
                </c:pt>
                <c:pt idx="377">
                  <c:v>597.33899999999971</c:v>
                </c:pt>
                <c:pt idx="378">
                  <c:v>598.21</c:v>
                </c:pt>
                <c:pt idx="379">
                  <c:v>599.08100000000002</c:v>
                </c:pt>
                <c:pt idx="380">
                  <c:v>599.9549999999997</c:v>
                </c:pt>
                <c:pt idx="381">
                  <c:v>600.82599999999979</c:v>
                </c:pt>
                <c:pt idx="382">
                  <c:v>601.69600000000003</c:v>
                </c:pt>
                <c:pt idx="383">
                  <c:v>602.56899999999996</c:v>
                </c:pt>
                <c:pt idx="384">
                  <c:v>603.44399999999996</c:v>
                </c:pt>
                <c:pt idx="385">
                  <c:v>604.31899999999996</c:v>
                </c:pt>
                <c:pt idx="386">
                  <c:v>605.19399999999996</c:v>
                </c:pt>
                <c:pt idx="387">
                  <c:v>606.07400000000007</c:v>
                </c:pt>
                <c:pt idx="388">
                  <c:v>606.96099999999979</c:v>
                </c:pt>
                <c:pt idx="389">
                  <c:v>607.85399999999981</c:v>
                </c:pt>
                <c:pt idx="390">
                  <c:v>608.74700000000007</c:v>
                </c:pt>
                <c:pt idx="391">
                  <c:v>609.63900000000001</c:v>
                </c:pt>
                <c:pt idx="392">
                  <c:v>610.524</c:v>
                </c:pt>
                <c:pt idx="393">
                  <c:v>611.40800000000002</c:v>
                </c:pt>
                <c:pt idx="394">
                  <c:v>612.29300000000001</c:v>
                </c:pt>
                <c:pt idx="395">
                  <c:v>613.17600000000004</c:v>
                </c:pt>
                <c:pt idx="396">
                  <c:v>614.06299999999976</c:v>
                </c:pt>
                <c:pt idx="397">
                  <c:v>614.95099999999979</c:v>
                </c:pt>
                <c:pt idx="398">
                  <c:v>615.83499999999981</c:v>
                </c:pt>
                <c:pt idx="399">
                  <c:v>616.71400000000006</c:v>
                </c:pt>
                <c:pt idx="400">
                  <c:v>617.58900000000006</c:v>
                </c:pt>
                <c:pt idx="401">
                  <c:v>618.46299999999974</c:v>
                </c:pt>
                <c:pt idx="402">
                  <c:v>619.33799999999974</c:v>
                </c:pt>
                <c:pt idx="403">
                  <c:v>620.21699999999998</c:v>
                </c:pt>
                <c:pt idx="404">
                  <c:v>621.09500000000003</c:v>
                </c:pt>
                <c:pt idx="405">
                  <c:v>621.97299999999996</c:v>
                </c:pt>
                <c:pt idx="406">
                  <c:v>622.85399999999981</c:v>
                </c:pt>
                <c:pt idx="407">
                  <c:v>623.73500000000001</c:v>
                </c:pt>
                <c:pt idx="408">
                  <c:v>624.62</c:v>
                </c:pt>
                <c:pt idx="409">
                  <c:v>625.50400000000002</c:v>
                </c:pt>
                <c:pt idx="410">
                  <c:v>626.38200000000006</c:v>
                </c:pt>
                <c:pt idx="411">
                  <c:v>627.26299999999969</c:v>
                </c:pt>
                <c:pt idx="412">
                  <c:v>628.14499999999998</c:v>
                </c:pt>
                <c:pt idx="413">
                  <c:v>629.02800000000002</c:v>
                </c:pt>
                <c:pt idx="414">
                  <c:v>629.91000000000008</c:v>
                </c:pt>
                <c:pt idx="415">
                  <c:v>630.79100000000005</c:v>
                </c:pt>
                <c:pt idx="416">
                  <c:v>631.66899999999998</c:v>
                </c:pt>
                <c:pt idx="417">
                  <c:v>632.5509999999997</c:v>
                </c:pt>
                <c:pt idx="418">
                  <c:v>633.43599999999969</c:v>
                </c:pt>
                <c:pt idx="419">
                  <c:v>634.31899999999996</c:v>
                </c:pt>
                <c:pt idx="420">
                  <c:v>635.20299999999997</c:v>
                </c:pt>
                <c:pt idx="421">
                  <c:v>636.08900000000006</c:v>
                </c:pt>
                <c:pt idx="422">
                  <c:v>636.97400000000005</c:v>
                </c:pt>
                <c:pt idx="423">
                  <c:v>637.85499999999979</c:v>
                </c:pt>
                <c:pt idx="424">
                  <c:v>638.73500000000001</c:v>
                </c:pt>
                <c:pt idx="425">
                  <c:v>639.61200000000008</c:v>
                </c:pt>
                <c:pt idx="426">
                  <c:v>640.48800000000006</c:v>
                </c:pt>
                <c:pt idx="427">
                  <c:v>641.37099999999998</c:v>
                </c:pt>
                <c:pt idx="428">
                  <c:v>642.24700000000007</c:v>
                </c:pt>
                <c:pt idx="429">
                  <c:v>643.12300000000005</c:v>
                </c:pt>
                <c:pt idx="430">
                  <c:v>644.00199999999973</c:v>
                </c:pt>
                <c:pt idx="431">
                  <c:v>644.87699999999973</c:v>
                </c:pt>
                <c:pt idx="432">
                  <c:v>645.75400000000002</c:v>
                </c:pt>
                <c:pt idx="433">
                  <c:v>646.63</c:v>
                </c:pt>
                <c:pt idx="434">
                  <c:v>647.51</c:v>
                </c:pt>
                <c:pt idx="435">
                  <c:v>648.38799999999969</c:v>
                </c:pt>
                <c:pt idx="436">
                  <c:v>649.26299999999969</c:v>
                </c:pt>
                <c:pt idx="437">
                  <c:v>650.13799999999969</c:v>
                </c:pt>
                <c:pt idx="438">
                  <c:v>651.01299999999969</c:v>
                </c:pt>
                <c:pt idx="439">
                  <c:v>651.88900000000001</c:v>
                </c:pt>
                <c:pt idx="440">
                  <c:v>652.76800000000003</c:v>
                </c:pt>
                <c:pt idx="441">
                  <c:v>653.64499999999998</c:v>
                </c:pt>
                <c:pt idx="442">
                  <c:v>654.52800000000002</c:v>
                </c:pt>
                <c:pt idx="443">
                  <c:v>655.40800000000002</c:v>
                </c:pt>
                <c:pt idx="444">
                  <c:v>656.28700000000003</c:v>
                </c:pt>
                <c:pt idx="445">
                  <c:v>657.16899999999998</c:v>
                </c:pt>
                <c:pt idx="446">
                  <c:v>658.048</c:v>
                </c:pt>
                <c:pt idx="447">
                  <c:v>658.923</c:v>
                </c:pt>
                <c:pt idx="448">
                  <c:v>659.79500000000007</c:v>
                </c:pt>
                <c:pt idx="449">
                  <c:v>660.66899999999998</c:v>
                </c:pt>
                <c:pt idx="450">
                  <c:v>661.54500000000007</c:v>
                </c:pt>
                <c:pt idx="451">
                  <c:v>662.42499999999973</c:v>
                </c:pt>
                <c:pt idx="452">
                  <c:v>663.30799999999977</c:v>
                </c:pt>
                <c:pt idx="453">
                  <c:v>664.19</c:v>
                </c:pt>
                <c:pt idx="454">
                  <c:v>665.06999999999971</c:v>
                </c:pt>
                <c:pt idx="455">
                  <c:v>665.95299999999975</c:v>
                </c:pt>
                <c:pt idx="456">
                  <c:v>666.83899999999971</c:v>
                </c:pt>
                <c:pt idx="457">
                  <c:v>667.72400000000005</c:v>
                </c:pt>
                <c:pt idx="458">
                  <c:v>668.601</c:v>
                </c:pt>
                <c:pt idx="459">
                  <c:v>669.47299999999996</c:v>
                </c:pt>
                <c:pt idx="460">
                  <c:v>670.34399999999982</c:v>
                </c:pt>
                <c:pt idx="461">
                  <c:v>671.21199999999999</c:v>
                </c:pt>
                <c:pt idx="462">
                  <c:v>672.08199999999999</c:v>
                </c:pt>
                <c:pt idx="463">
                  <c:v>672.94999999999982</c:v>
                </c:pt>
                <c:pt idx="464">
                  <c:v>673.8159999999998</c:v>
                </c:pt>
                <c:pt idx="465">
                  <c:v>674.68600000000004</c:v>
                </c:pt>
                <c:pt idx="466">
                  <c:v>675.55699999999979</c:v>
                </c:pt>
                <c:pt idx="467">
                  <c:v>676.43000000000006</c:v>
                </c:pt>
                <c:pt idx="468">
                  <c:v>677.30599999999981</c:v>
                </c:pt>
                <c:pt idx="469">
                  <c:v>678.18499999999995</c:v>
                </c:pt>
                <c:pt idx="470">
                  <c:v>679.06199999999978</c:v>
                </c:pt>
                <c:pt idx="471">
                  <c:v>679.93299999999977</c:v>
                </c:pt>
                <c:pt idx="472">
                  <c:v>680.80599999999981</c:v>
                </c:pt>
                <c:pt idx="473">
                  <c:v>681.67899999999997</c:v>
                </c:pt>
                <c:pt idx="474">
                  <c:v>682.56099999999969</c:v>
                </c:pt>
                <c:pt idx="475">
                  <c:v>683.44900000000007</c:v>
                </c:pt>
                <c:pt idx="476">
                  <c:v>684.33199999999977</c:v>
                </c:pt>
                <c:pt idx="477">
                  <c:v>685.21199999999999</c:v>
                </c:pt>
                <c:pt idx="478">
                  <c:v>686.09</c:v>
                </c:pt>
                <c:pt idx="479">
                  <c:v>686.96800000000007</c:v>
                </c:pt>
                <c:pt idx="480">
                  <c:v>687.84699999999975</c:v>
                </c:pt>
                <c:pt idx="481">
                  <c:v>688.726</c:v>
                </c:pt>
                <c:pt idx="482">
                  <c:v>689.60500000000002</c:v>
                </c:pt>
                <c:pt idx="483">
                  <c:v>690.48099999999999</c:v>
                </c:pt>
                <c:pt idx="484">
                  <c:v>691.35499999999979</c:v>
                </c:pt>
                <c:pt idx="485">
                  <c:v>692.22699999999998</c:v>
                </c:pt>
                <c:pt idx="486">
                  <c:v>693.10199999999998</c:v>
                </c:pt>
                <c:pt idx="487">
                  <c:v>693.98299999999972</c:v>
                </c:pt>
                <c:pt idx="488">
                  <c:v>694.8689999999998</c:v>
                </c:pt>
                <c:pt idx="489">
                  <c:v>695.7529999999997</c:v>
                </c:pt>
                <c:pt idx="490">
                  <c:v>696.63599999999997</c:v>
                </c:pt>
                <c:pt idx="491">
                  <c:v>697.51400000000001</c:v>
                </c:pt>
                <c:pt idx="492">
                  <c:v>698.38900000000001</c:v>
                </c:pt>
                <c:pt idx="493">
                  <c:v>699.26299999999969</c:v>
                </c:pt>
                <c:pt idx="494">
                  <c:v>700.13699999999972</c:v>
                </c:pt>
                <c:pt idx="495">
                  <c:v>701.01099999999997</c:v>
                </c:pt>
                <c:pt idx="496">
                  <c:v>701.88900000000001</c:v>
                </c:pt>
                <c:pt idx="497">
                  <c:v>702.76199999999972</c:v>
                </c:pt>
                <c:pt idx="498">
                  <c:v>703.64100000000008</c:v>
                </c:pt>
                <c:pt idx="499">
                  <c:v>704.51600000000008</c:v>
                </c:pt>
                <c:pt idx="500">
                  <c:v>705.38799999999969</c:v>
                </c:pt>
                <c:pt idx="501">
                  <c:v>706.26</c:v>
                </c:pt>
                <c:pt idx="502">
                  <c:v>707.12900000000002</c:v>
                </c:pt>
                <c:pt idx="503">
                  <c:v>707.99700000000007</c:v>
                </c:pt>
                <c:pt idx="504">
                  <c:v>708.86300000000006</c:v>
                </c:pt>
                <c:pt idx="505">
                  <c:v>709.73400000000004</c:v>
                </c:pt>
                <c:pt idx="506">
                  <c:v>710.60699999999997</c:v>
                </c:pt>
                <c:pt idx="507">
                  <c:v>711.47900000000004</c:v>
                </c:pt>
                <c:pt idx="508">
                  <c:v>712.34899999999971</c:v>
                </c:pt>
                <c:pt idx="509">
                  <c:v>713.22400000000005</c:v>
                </c:pt>
                <c:pt idx="510">
                  <c:v>714.10300000000007</c:v>
                </c:pt>
                <c:pt idx="511">
                  <c:v>714.98299999999972</c:v>
                </c:pt>
                <c:pt idx="512">
                  <c:v>715.86099999999976</c:v>
                </c:pt>
                <c:pt idx="513">
                  <c:v>716.73700000000008</c:v>
                </c:pt>
                <c:pt idx="514">
                  <c:v>717.61900000000003</c:v>
                </c:pt>
                <c:pt idx="515">
                  <c:v>718.49700000000007</c:v>
                </c:pt>
                <c:pt idx="516">
                  <c:v>719.375</c:v>
                </c:pt>
                <c:pt idx="517">
                  <c:v>720.25099999999998</c:v>
                </c:pt>
                <c:pt idx="518">
                  <c:v>721.12200000000007</c:v>
                </c:pt>
                <c:pt idx="519">
                  <c:v>721.99400000000003</c:v>
                </c:pt>
                <c:pt idx="520">
                  <c:v>722.8689999999998</c:v>
                </c:pt>
                <c:pt idx="521">
                  <c:v>723.74800000000005</c:v>
                </c:pt>
                <c:pt idx="522">
                  <c:v>724.63200000000006</c:v>
                </c:pt>
                <c:pt idx="523">
                  <c:v>725.51299999999969</c:v>
                </c:pt>
                <c:pt idx="524">
                  <c:v>726.39599999999996</c:v>
                </c:pt>
                <c:pt idx="525">
                  <c:v>727.27700000000004</c:v>
                </c:pt>
                <c:pt idx="526">
                  <c:v>728.16199999999981</c:v>
                </c:pt>
                <c:pt idx="527">
                  <c:v>729.0469999999998</c:v>
                </c:pt>
                <c:pt idx="528">
                  <c:v>729.928</c:v>
                </c:pt>
                <c:pt idx="529">
                  <c:v>730.80500000000006</c:v>
                </c:pt>
                <c:pt idx="530">
                  <c:v>731.68499999999995</c:v>
                </c:pt>
                <c:pt idx="531">
                  <c:v>732.56699999999978</c:v>
                </c:pt>
                <c:pt idx="532">
                  <c:v>733.44199999999978</c:v>
                </c:pt>
                <c:pt idx="533">
                  <c:v>734.31999999999971</c:v>
                </c:pt>
                <c:pt idx="534">
                  <c:v>735.20299999999997</c:v>
                </c:pt>
                <c:pt idx="535">
                  <c:v>736.08100000000002</c:v>
                </c:pt>
                <c:pt idx="536">
                  <c:v>736.95399999999972</c:v>
                </c:pt>
                <c:pt idx="537">
                  <c:v>737.82799999999975</c:v>
                </c:pt>
                <c:pt idx="538">
                  <c:v>738.70100000000002</c:v>
                </c:pt>
                <c:pt idx="539">
                  <c:v>739.58199999999999</c:v>
                </c:pt>
                <c:pt idx="540">
                  <c:v>740.46199999999976</c:v>
                </c:pt>
                <c:pt idx="541">
                  <c:v>741.33499999999981</c:v>
                </c:pt>
                <c:pt idx="542">
                  <c:v>742.20900000000006</c:v>
                </c:pt>
                <c:pt idx="543">
                  <c:v>743.07799999999997</c:v>
                </c:pt>
                <c:pt idx="544">
                  <c:v>743.9459999999998</c:v>
                </c:pt>
                <c:pt idx="545">
                  <c:v>744.81499999999983</c:v>
                </c:pt>
                <c:pt idx="546">
                  <c:v>745.68100000000004</c:v>
                </c:pt>
                <c:pt idx="547">
                  <c:v>746.54199999999969</c:v>
                </c:pt>
                <c:pt idx="548">
                  <c:v>747.404</c:v>
                </c:pt>
                <c:pt idx="549">
                  <c:v>748.26499999999999</c:v>
                </c:pt>
                <c:pt idx="550">
                  <c:v>749.13099999999997</c:v>
                </c:pt>
                <c:pt idx="551">
                  <c:v>749.99900000000002</c:v>
                </c:pt>
                <c:pt idx="552">
                  <c:v>750.87</c:v>
                </c:pt>
                <c:pt idx="553">
                  <c:v>751.73900000000003</c:v>
                </c:pt>
                <c:pt idx="554">
                  <c:v>752.61200000000008</c:v>
                </c:pt>
                <c:pt idx="555">
                  <c:v>753.48800000000006</c:v>
                </c:pt>
                <c:pt idx="556">
                  <c:v>754.35799999999949</c:v>
                </c:pt>
                <c:pt idx="557">
                  <c:v>755.23099999999999</c:v>
                </c:pt>
                <c:pt idx="558">
                  <c:v>756.10599999999999</c:v>
                </c:pt>
                <c:pt idx="559">
                  <c:v>756.976</c:v>
                </c:pt>
                <c:pt idx="560">
                  <c:v>757.85199999999975</c:v>
                </c:pt>
                <c:pt idx="561">
                  <c:v>758.73</c:v>
                </c:pt>
                <c:pt idx="562">
                  <c:v>759.60699999999997</c:v>
                </c:pt>
                <c:pt idx="563">
                  <c:v>760.48500000000001</c:v>
                </c:pt>
                <c:pt idx="564">
                  <c:v>761.3589999999997</c:v>
                </c:pt>
                <c:pt idx="565">
                  <c:v>762.23500000000001</c:v>
                </c:pt>
                <c:pt idx="566">
                  <c:v>763.11</c:v>
                </c:pt>
                <c:pt idx="567">
                  <c:v>763.98900000000003</c:v>
                </c:pt>
                <c:pt idx="568">
                  <c:v>764.87099999999998</c:v>
                </c:pt>
                <c:pt idx="569">
                  <c:v>765.7529999999997</c:v>
                </c:pt>
                <c:pt idx="570">
                  <c:v>766.63599999999997</c:v>
                </c:pt>
                <c:pt idx="571">
                  <c:v>767.51699999999983</c:v>
                </c:pt>
                <c:pt idx="572">
                  <c:v>768.39599999999996</c:v>
                </c:pt>
                <c:pt idx="573">
                  <c:v>769.26900000000001</c:v>
                </c:pt>
                <c:pt idx="574">
                  <c:v>770.14499999999998</c:v>
                </c:pt>
                <c:pt idx="575">
                  <c:v>771.02099999999996</c:v>
                </c:pt>
                <c:pt idx="576">
                  <c:v>771.89400000000001</c:v>
                </c:pt>
                <c:pt idx="577">
                  <c:v>772.76499999999999</c:v>
                </c:pt>
                <c:pt idx="578">
                  <c:v>773.63799999999969</c:v>
                </c:pt>
                <c:pt idx="579">
                  <c:v>774.50900000000001</c:v>
                </c:pt>
                <c:pt idx="580">
                  <c:v>775.37300000000005</c:v>
                </c:pt>
                <c:pt idx="581">
                  <c:v>776.22900000000004</c:v>
                </c:pt>
                <c:pt idx="582">
                  <c:v>777.08699999999999</c:v>
                </c:pt>
                <c:pt idx="583">
                  <c:v>777.94900000000007</c:v>
                </c:pt>
                <c:pt idx="584">
                  <c:v>778.8159999999998</c:v>
                </c:pt>
                <c:pt idx="585">
                  <c:v>779.68600000000004</c:v>
                </c:pt>
                <c:pt idx="586">
                  <c:v>780.55199999999979</c:v>
                </c:pt>
                <c:pt idx="587">
                  <c:v>781.41699999999969</c:v>
                </c:pt>
                <c:pt idx="588">
                  <c:v>782.28</c:v>
                </c:pt>
                <c:pt idx="589">
                  <c:v>783.14199999999983</c:v>
                </c:pt>
                <c:pt idx="590">
                  <c:v>784.00199999999973</c:v>
                </c:pt>
                <c:pt idx="591">
                  <c:v>784.85799999999949</c:v>
                </c:pt>
                <c:pt idx="592">
                  <c:v>785.71400000000006</c:v>
                </c:pt>
                <c:pt idx="593">
                  <c:v>786.56099999999981</c:v>
                </c:pt>
                <c:pt idx="594">
                  <c:v>787.40699999999981</c:v>
                </c:pt>
                <c:pt idx="595">
                  <c:v>788.25099999999998</c:v>
                </c:pt>
                <c:pt idx="596">
                  <c:v>789.09699999999998</c:v>
                </c:pt>
                <c:pt idx="597">
                  <c:v>789.94399999999996</c:v>
                </c:pt>
                <c:pt idx="598">
                  <c:v>790.79300000000001</c:v>
                </c:pt>
                <c:pt idx="599">
                  <c:v>791.64199999999983</c:v>
                </c:pt>
                <c:pt idx="600">
                  <c:v>792.48900000000003</c:v>
                </c:pt>
                <c:pt idx="601">
                  <c:v>793.34099999999978</c:v>
                </c:pt>
                <c:pt idx="602">
                  <c:v>794.197</c:v>
                </c:pt>
                <c:pt idx="603">
                  <c:v>795.05499999999972</c:v>
                </c:pt>
                <c:pt idx="604">
                  <c:v>795.9169999999998</c:v>
                </c:pt>
                <c:pt idx="605">
                  <c:v>796.78300000000002</c:v>
                </c:pt>
                <c:pt idx="606">
                  <c:v>797.64699999999982</c:v>
                </c:pt>
                <c:pt idx="607">
                  <c:v>798.51199999999972</c:v>
                </c:pt>
                <c:pt idx="608">
                  <c:v>799.37599999999998</c:v>
                </c:pt>
                <c:pt idx="609">
                  <c:v>800.23800000000006</c:v>
                </c:pt>
                <c:pt idx="610">
                  <c:v>801.10199999999998</c:v>
                </c:pt>
                <c:pt idx="611">
                  <c:v>801.96199999999976</c:v>
                </c:pt>
                <c:pt idx="612">
                  <c:v>802.82399999999996</c:v>
                </c:pt>
                <c:pt idx="613">
                  <c:v>803.69100000000003</c:v>
                </c:pt>
                <c:pt idx="614">
                  <c:v>804.55899999999997</c:v>
                </c:pt>
                <c:pt idx="615">
                  <c:v>805.423</c:v>
                </c:pt>
                <c:pt idx="616">
                  <c:v>806.28700000000003</c:v>
                </c:pt>
                <c:pt idx="617">
                  <c:v>807.15199999999982</c:v>
                </c:pt>
                <c:pt idx="618">
                  <c:v>808.01900000000001</c:v>
                </c:pt>
                <c:pt idx="619">
                  <c:v>808.88099999999997</c:v>
                </c:pt>
                <c:pt idx="620">
                  <c:v>809.73800000000006</c:v>
                </c:pt>
                <c:pt idx="621">
                  <c:v>810.59199999999998</c:v>
                </c:pt>
                <c:pt idx="622">
                  <c:v>811.44899999999996</c:v>
                </c:pt>
                <c:pt idx="623">
                  <c:v>812.31099999999981</c:v>
                </c:pt>
                <c:pt idx="624">
                  <c:v>813.17499999999995</c:v>
                </c:pt>
                <c:pt idx="625">
                  <c:v>814.04</c:v>
                </c:pt>
                <c:pt idx="626">
                  <c:v>814.904</c:v>
                </c:pt>
                <c:pt idx="627">
                  <c:v>815.76800000000003</c:v>
                </c:pt>
                <c:pt idx="628">
                  <c:v>816.63599999999997</c:v>
                </c:pt>
                <c:pt idx="629">
                  <c:v>817.50400000000002</c:v>
                </c:pt>
                <c:pt idx="630">
                  <c:v>818.37199999999996</c:v>
                </c:pt>
                <c:pt idx="631">
                  <c:v>819.23599999999999</c:v>
                </c:pt>
                <c:pt idx="632">
                  <c:v>820.096</c:v>
                </c:pt>
                <c:pt idx="633">
                  <c:v>820.95699999999977</c:v>
                </c:pt>
                <c:pt idx="634">
                  <c:v>821.81899999999996</c:v>
                </c:pt>
                <c:pt idx="635">
                  <c:v>822.68600000000004</c:v>
                </c:pt>
                <c:pt idx="636">
                  <c:v>823.5469999999998</c:v>
                </c:pt>
                <c:pt idx="637">
                  <c:v>824.41099999999972</c:v>
                </c:pt>
                <c:pt idx="638">
                  <c:v>825.27300000000002</c:v>
                </c:pt>
                <c:pt idx="639">
                  <c:v>826.13300000000004</c:v>
                </c:pt>
                <c:pt idx="640">
                  <c:v>826.995</c:v>
                </c:pt>
                <c:pt idx="641">
                  <c:v>827.85699999999974</c:v>
                </c:pt>
                <c:pt idx="642">
                  <c:v>828.72400000000005</c:v>
                </c:pt>
                <c:pt idx="643">
                  <c:v>829.59</c:v>
                </c:pt>
                <c:pt idx="644">
                  <c:v>830.45199999999977</c:v>
                </c:pt>
                <c:pt idx="645">
                  <c:v>831.31999999999982</c:v>
                </c:pt>
                <c:pt idx="646">
                  <c:v>832.19200000000001</c:v>
                </c:pt>
                <c:pt idx="647">
                  <c:v>833.06199999999978</c:v>
                </c:pt>
                <c:pt idx="648">
                  <c:v>833.92899999999997</c:v>
                </c:pt>
                <c:pt idx="649">
                  <c:v>834.79499999999996</c:v>
                </c:pt>
                <c:pt idx="650">
                  <c:v>835.66199999999981</c:v>
                </c:pt>
                <c:pt idx="651">
                  <c:v>836.53399999999999</c:v>
                </c:pt>
                <c:pt idx="652">
                  <c:v>837.40699999999981</c:v>
                </c:pt>
                <c:pt idx="653">
                  <c:v>838.279</c:v>
                </c:pt>
                <c:pt idx="654">
                  <c:v>839.15199999999982</c:v>
                </c:pt>
                <c:pt idx="655">
                  <c:v>840.02099999999996</c:v>
                </c:pt>
                <c:pt idx="656">
                  <c:v>840.88800000000003</c:v>
                </c:pt>
                <c:pt idx="657">
                  <c:v>841.75300000000004</c:v>
                </c:pt>
                <c:pt idx="658">
                  <c:v>842.61500000000001</c:v>
                </c:pt>
                <c:pt idx="659">
                  <c:v>843.48</c:v>
                </c:pt>
                <c:pt idx="660">
                  <c:v>844.34599999999978</c:v>
                </c:pt>
                <c:pt idx="661">
                  <c:v>845.20899999999995</c:v>
                </c:pt>
                <c:pt idx="662">
                  <c:v>846.06799999999976</c:v>
                </c:pt>
                <c:pt idx="663">
                  <c:v>846.92999999999984</c:v>
                </c:pt>
                <c:pt idx="664">
                  <c:v>847.79700000000003</c:v>
                </c:pt>
                <c:pt idx="665">
                  <c:v>848.66599999999983</c:v>
                </c:pt>
                <c:pt idx="666">
                  <c:v>849.53199999999981</c:v>
                </c:pt>
                <c:pt idx="667">
                  <c:v>850.39400000000001</c:v>
                </c:pt>
                <c:pt idx="668">
                  <c:v>851.25800000000004</c:v>
                </c:pt>
                <c:pt idx="669">
                  <c:v>852.12400000000002</c:v>
                </c:pt>
                <c:pt idx="670">
                  <c:v>852.99099999999999</c:v>
                </c:pt>
                <c:pt idx="671">
                  <c:v>853.85899999999981</c:v>
                </c:pt>
                <c:pt idx="672">
                  <c:v>854.73</c:v>
                </c:pt>
                <c:pt idx="673">
                  <c:v>855.59900000000005</c:v>
                </c:pt>
                <c:pt idx="674">
                  <c:v>856.46299999999974</c:v>
                </c:pt>
                <c:pt idx="675">
                  <c:v>857.32999999999981</c:v>
                </c:pt>
                <c:pt idx="676">
                  <c:v>858.19899999999996</c:v>
                </c:pt>
                <c:pt idx="677">
                  <c:v>859.06499999999983</c:v>
                </c:pt>
                <c:pt idx="678">
                  <c:v>859.923</c:v>
                </c:pt>
                <c:pt idx="679">
                  <c:v>860.78</c:v>
                </c:pt>
                <c:pt idx="680">
                  <c:v>861.64099999999996</c:v>
                </c:pt>
                <c:pt idx="681">
                  <c:v>862.50199999999973</c:v>
                </c:pt>
                <c:pt idx="682">
                  <c:v>863.36199999999974</c:v>
                </c:pt>
                <c:pt idx="683">
                  <c:v>864.226</c:v>
                </c:pt>
                <c:pt idx="684">
                  <c:v>865.09199999999998</c:v>
                </c:pt>
                <c:pt idx="685">
                  <c:v>865.95799999999974</c:v>
                </c:pt>
                <c:pt idx="686">
                  <c:v>866.82299999999975</c:v>
                </c:pt>
                <c:pt idx="687">
                  <c:v>867.69100000000003</c:v>
                </c:pt>
                <c:pt idx="688">
                  <c:v>868.55699999999979</c:v>
                </c:pt>
                <c:pt idx="689">
                  <c:v>869.423</c:v>
                </c:pt>
                <c:pt idx="690">
                  <c:v>870.29</c:v>
                </c:pt>
                <c:pt idx="691">
                  <c:v>871.15499999999997</c:v>
                </c:pt>
                <c:pt idx="692">
                  <c:v>872.01599999999996</c:v>
                </c:pt>
                <c:pt idx="693">
                  <c:v>872.88699999999972</c:v>
                </c:pt>
                <c:pt idx="694">
                  <c:v>873.75199999999973</c:v>
                </c:pt>
                <c:pt idx="695">
                  <c:v>874.61400000000003</c:v>
                </c:pt>
                <c:pt idx="696">
                  <c:v>875.48400000000004</c:v>
                </c:pt>
                <c:pt idx="697">
                  <c:v>876.35399999999981</c:v>
                </c:pt>
                <c:pt idx="698">
                  <c:v>877.221</c:v>
                </c:pt>
                <c:pt idx="699">
                  <c:v>878.08500000000004</c:v>
                </c:pt>
                <c:pt idx="700">
                  <c:v>878.94499999999982</c:v>
                </c:pt>
                <c:pt idx="701">
                  <c:v>879.80899999999997</c:v>
                </c:pt>
                <c:pt idx="702">
                  <c:v>880.67</c:v>
                </c:pt>
                <c:pt idx="703">
                  <c:v>881.52800000000002</c:v>
                </c:pt>
                <c:pt idx="704">
                  <c:v>882.38199999999972</c:v>
                </c:pt>
                <c:pt idx="705">
                  <c:v>883.23</c:v>
                </c:pt>
                <c:pt idx="706">
                  <c:v>884.07600000000002</c:v>
                </c:pt>
                <c:pt idx="707">
                  <c:v>884.9219999999998</c:v>
                </c:pt>
                <c:pt idx="708">
                  <c:v>885.774</c:v>
                </c:pt>
                <c:pt idx="709">
                  <c:v>886.62900000000002</c:v>
                </c:pt>
                <c:pt idx="710">
                  <c:v>887.48500000000001</c:v>
                </c:pt>
                <c:pt idx="711">
                  <c:v>888.33699999999976</c:v>
                </c:pt>
                <c:pt idx="712">
                  <c:v>889.19200000000001</c:v>
                </c:pt>
                <c:pt idx="713">
                  <c:v>890.05</c:v>
                </c:pt>
                <c:pt idx="714">
                  <c:v>890.91</c:v>
                </c:pt>
                <c:pt idx="715">
                  <c:v>891.76699999999983</c:v>
                </c:pt>
                <c:pt idx="716">
                  <c:v>892.61699999999996</c:v>
                </c:pt>
                <c:pt idx="717">
                  <c:v>893.47</c:v>
                </c:pt>
                <c:pt idx="718">
                  <c:v>894.3209999999998</c:v>
                </c:pt>
                <c:pt idx="719">
                  <c:v>895.173</c:v>
                </c:pt>
                <c:pt idx="720">
                  <c:v>896.03399999999999</c:v>
                </c:pt>
                <c:pt idx="721">
                  <c:v>896.89199999999983</c:v>
                </c:pt>
                <c:pt idx="722">
                  <c:v>897.75300000000004</c:v>
                </c:pt>
                <c:pt idx="723">
                  <c:v>898.61099999999999</c:v>
                </c:pt>
                <c:pt idx="724">
                  <c:v>899.46699999999976</c:v>
                </c:pt>
                <c:pt idx="725">
                  <c:v>900.32299999999975</c:v>
                </c:pt>
                <c:pt idx="726">
                  <c:v>901.18</c:v>
                </c:pt>
                <c:pt idx="727">
                  <c:v>902.03599999999972</c:v>
                </c:pt>
                <c:pt idx="728">
                  <c:v>902.88900000000001</c:v>
                </c:pt>
                <c:pt idx="729">
                  <c:v>903.74300000000005</c:v>
                </c:pt>
                <c:pt idx="730">
                  <c:v>904.60299999999972</c:v>
                </c:pt>
                <c:pt idx="731">
                  <c:v>905.46199999999976</c:v>
                </c:pt>
                <c:pt idx="732">
                  <c:v>906.31899999999996</c:v>
                </c:pt>
                <c:pt idx="733">
                  <c:v>907.18399999999997</c:v>
                </c:pt>
                <c:pt idx="734">
                  <c:v>908.048</c:v>
                </c:pt>
                <c:pt idx="735">
                  <c:v>908.90800000000002</c:v>
                </c:pt>
                <c:pt idx="736">
                  <c:v>909.76599999999996</c:v>
                </c:pt>
                <c:pt idx="737">
                  <c:v>910.62199999999996</c:v>
                </c:pt>
                <c:pt idx="738">
                  <c:v>911.48699999999997</c:v>
                </c:pt>
                <c:pt idx="739">
                  <c:v>912.34799999999962</c:v>
                </c:pt>
                <c:pt idx="740">
                  <c:v>913.20399999999995</c:v>
                </c:pt>
                <c:pt idx="741">
                  <c:v>914.05799999999977</c:v>
                </c:pt>
                <c:pt idx="742">
                  <c:v>914.90800000000002</c:v>
                </c:pt>
                <c:pt idx="743">
                  <c:v>915.76099999999997</c:v>
                </c:pt>
                <c:pt idx="744">
                  <c:v>916.62199999999996</c:v>
                </c:pt>
                <c:pt idx="745">
                  <c:v>917.48500000000001</c:v>
                </c:pt>
                <c:pt idx="746">
                  <c:v>918.34399999999982</c:v>
                </c:pt>
                <c:pt idx="747">
                  <c:v>919.202</c:v>
                </c:pt>
                <c:pt idx="748">
                  <c:v>920.06099999999981</c:v>
                </c:pt>
                <c:pt idx="749">
                  <c:v>920.92099999999982</c:v>
                </c:pt>
                <c:pt idx="750">
                  <c:v>921.77599999999995</c:v>
                </c:pt>
                <c:pt idx="751">
                  <c:v>922.63099999999997</c:v>
                </c:pt>
                <c:pt idx="752">
                  <c:v>923.48099999999999</c:v>
                </c:pt>
                <c:pt idx="753">
                  <c:v>924.33099999999979</c:v>
                </c:pt>
                <c:pt idx="754">
                  <c:v>925.18100000000004</c:v>
                </c:pt>
                <c:pt idx="755">
                  <c:v>926.02800000000002</c:v>
                </c:pt>
                <c:pt idx="756">
                  <c:v>926.88099999999997</c:v>
                </c:pt>
                <c:pt idx="757">
                  <c:v>927.73500000000001</c:v>
                </c:pt>
                <c:pt idx="758">
                  <c:v>928.58900000000006</c:v>
                </c:pt>
                <c:pt idx="759">
                  <c:v>929.44899999999996</c:v>
                </c:pt>
                <c:pt idx="760">
                  <c:v>930.30799999999977</c:v>
                </c:pt>
                <c:pt idx="761">
                  <c:v>931.16800000000001</c:v>
                </c:pt>
                <c:pt idx="762">
                  <c:v>932.02599999999973</c:v>
                </c:pt>
                <c:pt idx="763">
                  <c:v>932.88099999999997</c:v>
                </c:pt>
                <c:pt idx="764">
                  <c:v>933.73400000000004</c:v>
                </c:pt>
                <c:pt idx="765">
                  <c:v>934.57600000000002</c:v>
                </c:pt>
                <c:pt idx="766">
                  <c:v>935.43499999999972</c:v>
                </c:pt>
                <c:pt idx="767">
                  <c:v>936.29899999999998</c:v>
                </c:pt>
                <c:pt idx="768">
                  <c:v>937.16099999999972</c:v>
                </c:pt>
                <c:pt idx="769">
                  <c:v>938.02199999999982</c:v>
                </c:pt>
                <c:pt idx="770">
                  <c:v>938.87</c:v>
                </c:pt>
                <c:pt idx="771">
                  <c:v>939.7</c:v>
                </c:pt>
                <c:pt idx="772">
                  <c:v>940.51800000000003</c:v>
                </c:pt>
                <c:pt idx="773">
                  <c:v>941.33499999999981</c:v>
                </c:pt>
                <c:pt idx="774">
                  <c:v>942.14499999999998</c:v>
                </c:pt>
                <c:pt idx="775">
                  <c:v>942.95599999999979</c:v>
                </c:pt>
                <c:pt idx="776">
                  <c:v>943.76499999999999</c:v>
                </c:pt>
                <c:pt idx="777">
                  <c:v>944.57500000000005</c:v>
                </c:pt>
                <c:pt idx="778">
                  <c:v>945.38300000000004</c:v>
                </c:pt>
                <c:pt idx="779">
                  <c:v>946.19200000000001</c:v>
                </c:pt>
                <c:pt idx="780">
                  <c:v>947.00199999999973</c:v>
                </c:pt>
                <c:pt idx="781">
                  <c:v>947.81399999999996</c:v>
                </c:pt>
                <c:pt idx="782">
                  <c:v>948.62699999999973</c:v>
                </c:pt>
                <c:pt idx="783">
                  <c:v>949.43799999999976</c:v>
                </c:pt>
                <c:pt idx="784">
                  <c:v>950.25599999999997</c:v>
                </c:pt>
                <c:pt idx="785">
                  <c:v>951.06499999999983</c:v>
                </c:pt>
                <c:pt idx="786">
                  <c:v>951.86799999999971</c:v>
                </c:pt>
                <c:pt idx="787">
                  <c:v>952.67200000000003</c:v>
                </c:pt>
                <c:pt idx="788">
                  <c:v>953.47900000000004</c:v>
                </c:pt>
                <c:pt idx="789">
                  <c:v>954.27599999999995</c:v>
                </c:pt>
                <c:pt idx="790">
                  <c:v>955.08299999999997</c:v>
                </c:pt>
                <c:pt idx="791">
                  <c:v>955.88900000000001</c:v>
                </c:pt>
                <c:pt idx="792">
                  <c:v>956.69600000000003</c:v>
                </c:pt>
                <c:pt idx="793">
                  <c:v>957.48900000000003</c:v>
                </c:pt>
                <c:pt idx="794">
                  <c:v>958.29200000000003</c:v>
                </c:pt>
                <c:pt idx="795">
                  <c:v>959.101</c:v>
                </c:pt>
                <c:pt idx="796">
                  <c:v>959.91300000000001</c:v>
                </c:pt>
                <c:pt idx="797">
                  <c:v>960.726</c:v>
                </c:pt>
                <c:pt idx="798">
                  <c:v>961.53599999999972</c:v>
                </c:pt>
                <c:pt idx="799">
                  <c:v>962.35099999999977</c:v>
                </c:pt>
                <c:pt idx="800">
                  <c:v>963.16</c:v>
                </c:pt>
                <c:pt idx="801">
                  <c:v>963.96899999999982</c:v>
                </c:pt>
                <c:pt idx="802">
                  <c:v>964.779</c:v>
                </c:pt>
                <c:pt idx="803">
                  <c:v>965.58900000000006</c:v>
                </c:pt>
                <c:pt idx="804">
                  <c:v>966.399</c:v>
                </c:pt>
                <c:pt idx="805">
                  <c:v>967.21100000000001</c:v>
                </c:pt>
                <c:pt idx="806">
                  <c:v>968.02099999999996</c:v>
                </c:pt>
                <c:pt idx="807">
                  <c:v>968.83299999999974</c:v>
                </c:pt>
                <c:pt idx="808">
                  <c:v>969.64699999999982</c:v>
                </c:pt>
                <c:pt idx="809">
                  <c:v>970.46199999999976</c:v>
                </c:pt>
                <c:pt idx="810">
                  <c:v>971.27700000000004</c:v>
                </c:pt>
                <c:pt idx="811">
                  <c:v>972.09299999999996</c:v>
                </c:pt>
                <c:pt idx="812">
                  <c:v>972.90300000000002</c:v>
                </c:pt>
                <c:pt idx="813">
                  <c:v>973.71400000000006</c:v>
                </c:pt>
                <c:pt idx="814">
                  <c:v>974.52699999999982</c:v>
                </c:pt>
                <c:pt idx="815">
                  <c:v>975.34199999999976</c:v>
                </c:pt>
                <c:pt idx="816">
                  <c:v>976.15899999999999</c:v>
                </c:pt>
                <c:pt idx="817">
                  <c:v>976.97400000000005</c:v>
                </c:pt>
                <c:pt idx="818">
                  <c:v>977.78800000000001</c:v>
                </c:pt>
                <c:pt idx="819">
                  <c:v>978.60299999999972</c:v>
                </c:pt>
                <c:pt idx="820">
                  <c:v>979.4169999999998</c:v>
                </c:pt>
                <c:pt idx="821">
                  <c:v>980.23299999999972</c:v>
                </c:pt>
                <c:pt idx="822">
                  <c:v>981.05099999999982</c:v>
                </c:pt>
                <c:pt idx="823">
                  <c:v>981.86599999999976</c:v>
                </c:pt>
                <c:pt idx="824">
                  <c:v>982.67100000000005</c:v>
                </c:pt>
                <c:pt idx="825">
                  <c:v>983.47</c:v>
                </c:pt>
                <c:pt idx="826">
                  <c:v>984.27200000000005</c:v>
                </c:pt>
                <c:pt idx="827">
                  <c:v>985.08199999999999</c:v>
                </c:pt>
                <c:pt idx="828">
                  <c:v>985.93299999999977</c:v>
                </c:pt>
                <c:pt idx="829">
                  <c:v>986.81899999999996</c:v>
                </c:pt>
                <c:pt idx="830">
                  <c:v>987.721</c:v>
                </c:pt>
                <c:pt idx="831">
                  <c:v>988.63599999999997</c:v>
                </c:pt>
                <c:pt idx="832">
                  <c:v>989.55899999999997</c:v>
                </c:pt>
                <c:pt idx="833">
                  <c:v>990.49099999999999</c:v>
                </c:pt>
                <c:pt idx="834">
                  <c:v>991.41099999999972</c:v>
                </c:pt>
                <c:pt idx="835">
                  <c:v>992.33199999999977</c:v>
                </c:pt>
                <c:pt idx="836">
                  <c:v>993.25400000000002</c:v>
                </c:pt>
                <c:pt idx="837">
                  <c:v>994.18</c:v>
                </c:pt>
                <c:pt idx="838">
                  <c:v>995.1</c:v>
                </c:pt>
                <c:pt idx="839">
                  <c:v>996.01599999999996</c:v>
                </c:pt>
                <c:pt idx="840">
                  <c:v>996.93899999999996</c:v>
                </c:pt>
                <c:pt idx="841">
                  <c:v>997.86099999999976</c:v>
                </c:pt>
                <c:pt idx="842">
                  <c:v>998.79100000000005</c:v>
                </c:pt>
                <c:pt idx="843">
                  <c:v>999.72199999999998</c:v>
                </c:pt>
                <c:pt idx="844">
                  <c:v>1000.648</c:v>
                </c:pt>
                <c:pt idx="845">
                  <c:v>1001.579</c:v>
                </c:pt>
                <c:pt idx="846">
                  <c:v>1002.511</c:v>
                </c:pt>
                <c:pt idx="847">
                  <c:v>1003.437</c:v>
                </c:pt>
                <c:pt idx="848">
                  <c:v>1004.359</c:v>
                </c:pt>
                <c:pt idx="849">
                  <c:v>1005.287</c:v>
                </c:pt>
                <c:pt idx="850">
                  <c:v>1006.2190000000001</c:v>
                </c:pt>
                <c:pt idx="851">
                  <c:v>1007.147</c:v>
                </c:pt>
                <c:pt idx="852">
                  <c:v>1008.074</c:v>
                </c:pt>
                <c:pt idx="853">
                  <c:v>1009</c:v>
                </c:pt>
                <c:pt idx="854">
                  <c:v>1009.929</c:v>
                </c:pt>
                <c:pt idx="855">
                  <c:v>1010.8579999999999</c:v>
                </c:pt>
                <c:pt idx="856">
                  <c:v>1011.789</c:v>
                </c:pt>
                <c:pt idx="857">
                  <c:v>1012.717</c:v>
                </c:pt>
                <c:pt idx="858">
                  <c:v>1013.647</c:v>
                </c:pt>
                <c:pt idx="859">
                  <c:v>1014.577</c:v>
                </c:pt>
                <c:pt idx="860">
                  <c:v>1015.502</c:v>
                </c:pt>
                <c:pt idx="861">
                  <c:v>1016.428</c:v>
                </c:pt>
                <c:pt idx="862">
                  <c:v>1017.357</c:v>
                </c:pt>
                <c:pt idx="863">
                  <c:v>1018.284</c:v>
                </c:pt>
                <c:pt idx="864">
                  <c:v>1019.215</c:v>
                </c:pt>
                <c:pt idx="865">
                  <c:v>1020.14</c:v>
                </c:pt>
                <c:pt idx="866">
                  <c:v>1021.064</c:v>
                </c:pt>
                <c:pt idx="867">
                  <c:v>1021.994</c:v>
                </c:pt>
                <c:pt idx="868">
                  <c:v>1022.922</c:v>
                </c:pt>
                <c:pt idx="869">
                  <c:v>1023.847</c:v>
                </c:pt>
                <c:pt idx="870">
                  <c:v>1024.7719999999999</c:v>
                </c:pt>
                <c:pt idx="871">
                  <c:v>1025.6959999999999</c:v>
                </c:pt>
                <c:pt idx="872">
                  <c:v>1026.627</c:v>
                </c:pt>
                <c:pt idx="873">
                  <c:v>1027.568</c:v>
                </c:pt>
                <c:pt idx="874">
                  <c:v>1028.5050000000001</c:v>
                </c:pt>
                <c:pt idx="875">
                  <c:v>1029.4349999999999</c:v>
                </c:pt>
                <c:pt idx="876">
                  <c:v>1030.3589999999999</c:v>
                </c:pt>
                <c:pt idx="877">
                  <c:v>1031.289</c:v>
                </c:pt>
                <c:pt idx="878">
                  <c:v>1032.2149999999999</c:v>
                </c:pt>
                <c:pt idx="879">
                  <c:v>1033.1410000000001</c:v>
                </c:pt>
                <c:pt idx="880">
                  <c:v>1034.079</c:v>
                </c:pt>
                <c:pt idx="881">
                  <c:v>1034.998</c:v>
                </c:pt>
                <c:pt idx="882">
                  <c:v>1035.93</c:v>
                </c:pt>
                <c:pt idx="883">
                  <c:v>1036.855</c:v>
                </c:pt>
                <c:pt idx="884">
                  <c:v>1037.78</c:v>
                </c:pt>
                <c:pt idx="885">
                  <c:v>1038.7070000000001</c:v>
                </c:pt>
                <c:pt idx="886">
                  <c:v>1039.623</c:v>
                </c:pt>
                <c:pt idx="887">
                  <c:v>1040.53</c:v>
                </c:pt>
                <c:pt idx="888">
                  <c:v>1041.4269999999999</c:v>
                </c:pt>
                <c:pt idx="889">
                  <c:v>1042.317</c:v>
                </c:pt>
                <c:pt idx="890">
                  <c:v>1043.2070000000001</c:v>
                </c:pt>
                <c:pt idx="891">
                  <c:v>1044.1010000000001</c:v>
                </c:pt>
                <c:pt idx="892">
                  <c:v>1044.9939999999999</c:v>
                </c:pt>
                <c:pt idx="893">
                  <c:v>1045.8879999999999</c:v>
                </c:pt>
                <c:pt idx="894">
                  <c:v>1046.7850000000001</c:v>
                </c:pt>
                <c:pt idx="895">
                  <c:v>1047.681</c:v>
                </c:pt>
                <c:pt idx="896">
                  <c:v>1048.57</c:v>
                </c:pt>
                <c:pt idx="897">
                  <c:v>1049.461</c:v>
                </c:pt>
                <c:pt idx="898">
                  <c:v>1050.3489999999999</c:v>
                </c:pt>
                <c:pt idx="899">
                  <c:v>1051.2339999999999</c:v>
                </c:pt>
                <c:pt idx="900">
                  <c:v>1052.1189999999999</c:v>
                </c:pt>
                <c:pt idx="901">
                  <c:v>1053.0029999999999</c:v>
                </c:pt>
                <c:pt idx="902">
                  <c:v>1053.885</c:v>
                </c:pt>
                <c:pt idx="903">
                  <c:v>1054.7660000000001</c:v>
                </c:pt>
                <c:pt idx="904">
                  <c:v>1055.643</c:v>
                </c:pt>
                <c:pt idx="905">
                  <c:v>1056.5139999999999</c:v>
                </c:pt>
                <c:pt idx="906">
                  <c:v>1057.383</c:v>
                </c:pt>
                <c:pt idx="907">
                  <c:v>1058.251</c:v>
                </c:pt>
                <c:pt idx="908">
                  <c:v>1059.123</c:v>
                </c:pt>
                <c:pt idx="909">
                  <c:v>1060</c:v>
                </c:pt>
                <c:pt idx="910">
                  <c:v>1060.8789999999999</c:v>
                </c:pt>
                <c:pt idx="911">
                  <c:v>1061.76</c:v>
                </c:pt>
                <c:pt idx="912">
                  <c:v>1062.6410000000001</c:v>
                </c:pt>
                <c:pt idx="913">
                  <c:v>1063.52</c:v>
                </c:pt>
                <c:pt idx="914">
                  <c:v>1064.3969999999999</c:v>
                </c:pt>
                <c:pt idx="915">
                  <c:v>1065.2729999999999</c:v>
                </c:pt>
                <c:pt idx="916">
                  <c:v>1066.152</c:v>
                </c:pt>
                <c:pt idx="917">
                  <c:v>1067.03</c:v>
                </c:pt>
              </c:numCache>
            </c:numRef>
          </c:xVal>
          <c:yVal>
            <c:numRef>
              <c:f>'DTG bIOMASS @5'!$D$3:$D$920</c:f>
              <c:numCache>
                <c:formatCode>General</c:formatCode>
                <c:ptCount val="918"/>
                <c:pt idx="0">
                  <c:v>0</c:v>
                </c:pt>
                <c:pt idx="1">
                  <c:v>4.7228003636341102E-2</c:v>
                </c:pt>
                <c:pt idx="2">
                  <c:v>4.7228003636553502E-2</c:v>
                </c:pt>
                <c:pt idx="3">
                  <c:v>1.9130330586821301E-2</c:v>
                </c:pt>
                <c:pt idx="4">
                  <c:v>4.7825826467371803E-2</c:v>
                </c:pt>
                <c:pt idx="5">
                  <c:v>7.5923499516679302E-2</c:v>
                </c:pt>
                <c:pt idx="6">
                  <c:v>6.6358334223374796E-2</c:v>
                </c:pt>
                <c:pt idx="7">
                  <c:v>7.5923499516891604E-2</c:v>
                </c:pt>
                <c:pt idx="8">
                  <c:v>6.6358334223374699E-2</c:v>
                </c:pt>
                <c:pt idx="9">
                  <c:v>6.69561570539806E-2</c:v>
                </c:pt>
                <c:pt idx="10">
                  <c:v>6.6358334223374699E-2</c:v>
                </c:pt>
                <c:pt idx="11">
                  <c:v>7.5923499516891604E-2</c:v>
                </c:pt>
                <c:pt idx="12">
                  <c:v>5.6793168929857897E-2</c:v>
                </c:pt>
                <c:pt idx="13">
                  <c:v>9.5651652934531095E-2</c:v>
                </c:pt>
                <c:pt idx="14">
                  <c:v>0.113586337859716</c:v>
                </c:pt>
                <c:pt idx="15">
                  <c:v>7.5923499516891604E-2</c:v>
                </c:pt>
                <c:pt idx="16">
                  <c:v>0.104618995397017</c:v>
                </c:pt>
                <c:pt idx="17">
                  <c:v>9.4456007272894701E-2</c:v>
                </c:pt>
                <c:pt idx="18">
                  <c:v>0.124347148814869</c:v>
                </c:pt>
                <c:pt idx="19">
                  <c:v>0.12315150315323301</c:v>
                </c:pt>
                <c:pt idx="20">
                  <c:v>9.4456007272894701E-2</c:v>
                </c:pt>
                <c:pt idx="21">
                  <c:v>0.15244482186438901</c:v>
                </c:pt>
                <c:pt idx="22">
                  <c:v>0.104021172566412</c:v>
                </c:pt>
                <c:pt idx="23">
                  <c:v>7.5923499516679302E-2</c:v>
                </c:pt>
                <c:pt idx="24">
                  <c:v>0.123749325984264</c:v>
                </c:pt>
                <c:pt idx="25">
                  <c:v>0.180542494913909</c:v>
                </c:pt>
                <c:pt idx="26">
                  <c:v>0.161412164326875</c:v>
                </c:pt>
                <c:pt idx="27">
                  <c:v>0.15184699903378299</c:v>
                </c:pt>
                <c:pt idx="28">
                  <c:v>0.17157515245121099</c:v>
                </c:pt>
                <c:pt idx="29">
                  <c:v>0.16081434149627</c:v>
                </c:pt>
                <c:pt idx="30">
                  <c:v>0.15184699903357099</c:v>
                </c:pt>
                <c:pt idx="31">
                  <c:v>0.17157515245121099</c:v>
                </c:pt>
                <c:pt idx="32">
                  <c:v>0.180542494914122</c:v>
                </c:pt>
                <c:pt idx="33">
                  <c:v>0.237335663843767</c:v>
                </c:pt>
                <c:pt idx="34">
                  <c:v>0.13271666844675001</c:v>
                </c:pt>
                <c:pt idx="35">
                  <c:v>0.170977329620392</c:v>
                </c:pt>
                <c:pt idx="36">
                  <c:v>0.19967282550094301</c:v>
                </c:pt>
                <c:pt idx="37">
                  <c:v>0.190107660207426</c:v>
                </c:pt>
                <c:pt idx="38">
                  <c:v>0.218205333256734</c:v>
                </c:pt>
                <c:pt idx="39">
                  <c:v>0.21880315608776399</c:v>
                </c:pt>
                <c:pt idx="40">
                  <c:v>0.18950983737660801</c:v>
                </c:pt>
                <c:pt idx="41">
                  <c:v>0.21880315608776399</c:v>
                </c:pt>
                <c:pt idx="42">
                  <c:v>0.19907500267012501</c:v>
                </c:pt>
                <c:pt idx="43">
                  <c:v>0.27559632501762199</c:v>
                </c:pt>
                <c:pt idx="44">
                  <c:v>0.26603115972410502</c:v>
                </c:pt>
                <c:pt idx="45">
                  <c:v>0.23733566384398</c:v>
                </c:pt>
                <c:pt idx="46">
                  <c:v>0.218205333256734</c:v>
                </c:pt>
                <c:pt idx="47">
                  <c:v>0.25646599443080098</c:v>
                </c:pt>
                <c:pt idx="48">
                  <c:v>0.25646599443080098</c:v>
                </c:pt>
                <c:pt idx="49">
                  <c:v>0.25646599443080098</c:v>
                </c:pt>
                <c:pt idx="50">
                  <c:v>0.247498651968102</c:v>
                </c:pt>
                <c:pt idx="51">
                  <c:v>0.25646599443058798</c:v>
                </c:pt>
                <c:pt idx="52">
                  <c:v>0.28456366748032103</c:v>
                </c:pt>
                <c:pt idx="53">
                  <c:v>0.28516149031113902</c:v>
                </c:pt>
                <c:pt idx="54">
                  <c:v>0.26543333689328702</c:v>
                </c:pt>
                <c:pt idx="55">
                  <c:v>0.247498651968102</c:v>
                </c:pt>
                <c:pt idx="56">
                  <c:v>0.27499850218680399</c:v>
                </c:pt>
                <c:pt idx="57">
                  <c:v>0.25646599443080098</c:v>
                </c:pt>
                <c:pt idx="58">
                  <c:v>0.32342215148499398</c:v>
                </c:pt>
                <c:pt idx="59">
                  <c:v>0.294128832773625</c:v>
                </c:pt>
                <c:pt idx="60">
                  <c:v>0.28516149031113702</c:v>
                </c:pt>
                <c:pt idx="61">
                  <c:v>0.25646599443079898</c:v>
                </c:pt>
                <c:pt idx="62">
                  <c:v>0.294726655604442</c:v>
                </c:pt>
                <c:pt idx="63">
                  <c:v>0.33238949394769002</c:v>
                </c:pt>
                <c:pt idx="64">
                  <c:v>0.32222650582314299</c:v>
                </c:pt>
                <c:pt idx="65">
                  <c:v>0.34255248207181299</c:v>
                </c:pt>
                <c:pt idx="66">
                  <c:v>0.31325916336065701</c:v>
                </c:pt>
                <c:pt idx="67">
                  <c:v>0.31385698619147501</c:v>
                </c:pt>
                <c:pt idx="68">
                  <c:v>0.32222650582314299</c:v>
                </c:pt>
                <c:pt idx="69">
                  <c:v>0.31385698619147501</c:v>
                </c:pt>
                <c:pt idx="70">
                  <c:v>0.33238949394747802</c:v>
                </c:pt>
                <c:pt idx="71">
                  <c:v>0.33238949394769002</c:v>
                </c:pt>
                <c:pt idx="72">
                  <c:v>0.38021532041463701</c:v>
                </c:pt>
                <c:pt idx="73">
                  <c:v>0.361084989828028</c:v>
                </c:pt>
                <c:pt idx="74">
                  <c:v>0.37961749758381902</c:v>
                </c:pt>
                <c:pt idx="75">
                  <c:v>0.361084989828028</c:v>
                </c:pt>
                <c:pt idx="76">
                  <c:v>0.341356836410176</c:v>
                </c:pt>
                <c:pt idx="77">
                  <c:v>0.341954659240995</c:v>
                </c:pt>
                <c:pt idx="78">
                  <c:v>0.37065015512133298</c:v>
                </c:pt>
                <c:pt idx="79">
                  <c:v>0.37005233229051399</c:v>
                </c:pt>
                <c:pt idx="80">
                  <c:v>0.42804114688200801</c:v>
                </c:pt>
                <c:pt idx="81">
                  <c:v>0.38978048570815399</c:v>
                </c:pt>
                <c:pt idx="82">
                  <c:v>0.36048716699721001</c:v>
                </c:pt>
                <c:pt idx="83">
                  <c:v>0.34255248207181299</c:v>
                </c:pt>
                <c:pt idx="84">
                  <c:v>0.37005233229051399</c:v>
                </c:pt>
                <c:pt idx="85">
                  <c:v>0.36048716699699801</c:v>
                </c:pt>
                <c:pt idx="86">
                  <c:v>0.37065015512133298</c:v>
                </c:pt>
                <c:pt idx="87">
                  <c:v>0.36108498982781601</c:v>
                </c:pt>
                <c:pt idx="88">
                  <c:v>0.37961749758403102</c:v>
                </c:pt>
                <c:pt idx="89">
                  <c:v>0.38978048570836599</c:v>
                </c:pt>
                <c:pt idx="90">
                  <c:v>0.36108498982781601</c:v>
                </c:pt>
                <c:pt idx="91">
                  <c:v>0.39874782817085203</c:v>
                </c:pt>
                <c:pt idx="92">
                  <c:v>0.38021532041484901</c:v>
                </c:pt>
                <c:pt idx="93">
                  <c:v>0.39874782817085203</c:v>
                </c:pt>
                <c:pt idx="94">
                  <c:v>0.38918266287733599</c:v>
                </c:pt>
                <c:pt idx="95">
                  <c:v>0.37065015512133298</c:v>
                </c:pt>
                <c:pt idx="96">
                  <c:v>0.361084989828028</c:v>
                </c:pt>
                <c:pt idx="97">
                  <c:v>0.36108498982781601</c:v>
                </c:pt>
                <c:pt idx="98">
                  <c:v>0.39874782817085203</c:v>
                </c:pt>
                <c:pt idx="99">
                  <c:v>0.37961749758403102</c:v>
                </c:pt>
                <c:pt idx="100">
                  <c:v>0.41787815875767398</c:v>
                </c:pt>
                <c:pt idx="101">
                  <c:v>0.35211764736533002</c:v>
                </c:pt>
                <c:pt idx="102">
                  <c:v>0.37961749758403102</c:v>
                </c:pt>
                <c:pt idx="103">
                  <c:v>0.36108498982781601</c:v>
                </c:pt>
                <c:pt idx="104">
                  <c:v>0.35092200170369298</c:v>
                </c:pt>
                <c:pt idx="105">
                  <c:v>0.37065015512133298</c:v>
                </c:pt>
                <c:pt idx="106">
                  <c:v>0.33238949394747802</c:v>
                </c:pt>
                <c:pt idx="107">
                  <c:v>0.341356836410176</c:v>
                </c:pt>
                <c:pt idx="108">
                  <c:v>0.37065015512133298</c:v>
                </c:pt>
                <c:pt idx="109">
                  <c:v>0.39934565100167102</c:v>
                </c:pt>
                <c:pt idx="110">
                  <c:v>0.31385698619147501</c:v>
                </c:pt>
                <c:pt idx="111">
                  <c:v>0.341356836410176</c:v>
                </c:pt>
                <c:pt idx="112">
                  <c:v>0.30369399806713998</c:v>
                </c:pt>
                <c:pt idx="113">
                  <c:v>0.19010766020742501</c:v>
                </c:pt>
                <c:pt idx="114">
                  <c:v>0.294726655604442</c:v>
                </c:pt>
                <c:pt idx="115">
                  <c:v>0.38978048570836599</c:v>
                </c:pt>
                <c:pt idx="116">
                  <c:v>0.32282432865396099</c:v>
                </c:pt>
                <c:pt idx="117">
                  <c:v>0.28456366748031903</c:v>
                </c:pt>
                <c:pt idx="118">
                  <c:v>0.29412883277362301</c:v>
                </c:pt>
                <c:pt idx="119">
                  <c:v>0.27619414784865098</c:v>
                </c:pt>
                <c:pt idx="120">
                  <c:v>0.29412883277362301</c:v>
                </c:pt>
                <c:pt idx="121">
                  <c:v>0.33298731677830101</c:v>
                </c:pt>
                <c:pt idx="122">
                  <c:v>0.32222650582335999</c:v>
                </c:pt>
                <c:pt idx="123">
                  <c:v>0.313856986191479</c:v>
                </c:pt>
                <c:pt idx="124">
                  <c:v>0.31325916336066101</c:v>
                </c:pt>
                <c:pt idx="125">
                  <c:v>0.294128832773627</c:v>
                </c:pt>
                <c:pt idx="126">
                  <c:v>0.29472665560465799</c:v>
                </c:pt>
                <c:pt idx="127">
                  <c:v>0.28516149031114102</c:v>
                </c:pt>
                <c:pt idx="128">
                  <c:v>0.294128832773627</c:v>
                </c:pt>
                <c:pt idx="129">
                  <c:v>0.28516149031114102</c:v>
                </c:pt>
                <c:pt idx="130">
                  <c:v>0.30369399806714398</c:v>
                </c:pt>
                <c:pt idx="131">
                  <c:v>0.294726655604445</c:v>
                </c:pt>
                <c:pt idx="132">
                  <c:v>0.29472665560465799</c:v>
                </c:pt>
                <c:pt idx="133">
                  <c:v>0.27499850218680599</c:v>
                </c:pt>
                <c:pt idx="134">
                  <c:v>0.294128832773627</c:v>
                </c:pt>
                <c:pt idx="135">
                  <c:v>0.26603115972431901</c:v>
                </c:pt>
                <c:pt idx="136">
                  <c:v>0.27559632501762399</c:v>
                </c:pt>
                <c:pt idx="137">
                  <c:v>0.27559632501762399</c:v>
                </c:pt>
                <c:pt idx="138">
                  <c:v>0.27559632501762399</c:v>
                </c:pt>
                <c:pt idx="139">
                  <c:v>0.26603115972431901</c:v>
                </c:pt>
                <c:pt idx="140">
                  <c:v>0.26543333689328902</c:v>
                </c:pt>
                <c:pt idx="141">
                  <c:v>0.28516149031114102</c:v>
                </c:pt>
                <c:pt idx="142">
                  <c:v>0.294726655604445</c:v>
                </c:pt>
                <c:pt idx="143">
                  <c:v>0.26603115972431901</c:v>
                </c:pt>
                <c:pt idx="144">
                  <c:v>0.294128832773627</c:v>
                </c:pt>
                <c:pt idx="145">
                  <c:v>0.26603115972431901</c:v>
                </c:pt>
                <c:pt idx="146">
                  <c:v>0.25646599443058998</c:v>
                </c:pt>
                <c:pt idx="147">
                  <c:v>0.25646599443080298</c:v>
                </c:pt>
                <c:pt idx="148">
                  <c:v>0.27559632501762399</c:v>
                </c:pt>
                <c:pt idx="149">
                  <c:v>0.27499850218680599</c:v>
                </c:pt>
                <c:pt idx="150">
                  <c:v>0.27619414784844198</c:v>
                </c:pt>
                <c:pt idx="151">
                  <c:v>0.24630300630646701</c:v>
                </c:pt>
                <c:pt idx="152">
                  <c:v>0.227770498550464</c:v>
                </c:pt>
                <c:pt idx="153">
                  <c:v>0.237933486674587</c:v>
                </c:pt>
                <c:pt idx="154">
                  <c:v>0.30369399806714398</c:v>
                </c:pt>
                <c:pt idx="155">
                  <c:v>0.180542494914123</c:v>
                </c:pt>
                <c:pt idx="156">
                  <c:v>0.18054249491391</c:v>
                </c:pt>
                <c:pt idx="157">
                  <c:v>0.32342215148478398</c:v>
                </c:pt>
                <c:pt idx="158">
                  <c:v>0.27499850218680599</c:v>
                </c:pt>
                <c:pt idx="159">
                  <c:v>0.25646599443080298</c:v>
                </c:pt>
                <c:pt idx="160">
                  <c:v>0.237335663843769</c:v>
                </c:pt>
                <c:pt idx="161">
                  <c:v>0.29412883277384</c:v>
                </c:pt>
                <c:pt idx="162">
                  <c:v>0.28516149031114102</c:v>
                </c:pt>
                <c:pt idx="163">
                  <c:v>0.22836832138106999</c:v>
                </c:pt>
                <c:pt idx="164">
                  <c:v>0.20923799079446101</c:v>
                </c:pt>
                <c:pt idx="165">
                  <c:v>0.28456366748011003</c:v>
                </c:pt>
                <c:pt idx="166">
                  <c:v>0.29472665560465799</c:v>
                </c:pt>
                <c:pt idx="167">
                  <c:v>0.294128832773627</c:v>
                </c:pt>
                <c:pt idx="168">
                  <c:v>0.27559632501783599</c:v>
                </c:pt>
                <c:pt idx="169">
                  <c:v>0.26603115972410701</c:v>
                </c:pt>
                <c:pt idx="170">
                  <c:v>0.341356836410181</c:v>
                </c:pt>
                <c:pt idx="171">
                  <c:v>0.39934565100167602</c:v>
                </c:pt>
                <c:pt idx="172">
                  <c:v>0.38978048570815899</c:v>
                </c:pt>
                <c:pt idx="173">
                  <c:v>0.32222650582335999</c:v>
                </c:pt>
                <c:pt idx="174">
                  <c:v>0.38021532041485401</c:v>
                </c:pt>
                <c:pt idx="175">
                  <c:v>0.33298731677830101</c:v>
                </c:pt>
                <c:pt idx="176">
                  <c:v>0.39874782817085802</c:v>
                </c:pt>
                <c:pt idx="177">
                  <c:v>0.34195465924099899</c:v>
                </c:pt>
                <c:pt idx="178">
                  <c:v>0.294128832773627</c:v>
                </c:pt>
                <c:pt idx="179">
                  <c:v>0.31325916336066101</c:v>
                </c:pt>
                <c:pt idx="180">
                  <c:v>0.30369399806714398</c:v>
                </c:pt>
                <c:pt idx="181">
                  <c:v>0.22896614421210101</c:v>
                </c:pt>
                <c:pt idx="182">
                  <c:v>0.23673784101295001</c:v>
                </c:pt>
                <c:pt idx="183">
                  <c:v>0.227770498550464</c:v>
                </c:pt>
                <c:pt idx="184">
                  <c:v>0.25646599443080298</c:v>
                </c:pt>
                <c:pt idx="185">
                  <c:v>0.27619414784844198</c:v>
                </c:pt>
                <c:pt idx="186">
                  <c:v>0.27499850218680599</c:v>
                </c:pt>
                <c:pt idx="187">
                  <c:v>0.19907500266991299</c:v>
                </c:pt>
                <c:pt idx="188">
                  <c:v>0.20923799079446101</c:v>
                </c:pt>
                <c:pt idx="189">
                  <c:v>0.21880315608776599</c:v>
                </c:pt>
                <c:pt idx="190">
                  <c:v>0.18950983737660901</c:v>
                </c:pt>
                <c:pt idx="191">
                  <c:v>0.20923799079424901</c:v>
                </c:pt>
                <c:pt idx="192">
                  <c:v>0.21880315608776599</c:v>
                </c:pt>
                <c:pt idx="193">
                  <c:v>0.227770498550252</c:v>
                </c:pt>
                <c:pt idx="194">
                  <c:v>0.19907500267012601</c:v>
                </c:pt>
                <c:pt idx="195">
                  <c:v>0.20923799079424901</c:v>
                </c:pt>
                <c:pt idx="196">
                  <c:v>0.17097732962060599</c:v>
                </c:pt>
                <c:pt idx="197">
                  <c:v>0.19967282550073201</c:v>
                </c:pt>
                <c:pt idx="198">
                  <c:v>0.18054249491391</c:v>
                </c:pt>
                <c:pt idx="199">
                  <c:v>0.20864016796364299</c:v>
                </c:pt>
                <c:pt idx="200">
                  <c:v>0.19967282550073201</c:v>
                </c:pt>
                <c:pt idx="201">
                  <c:v>0.237335663843981</c:v>
                </c:pt>
                <c:pt idx="202">
                  <c:v>0.18950983737639701</c:v>
                </c:pt>
                <c:pt idx="203">
                  <c:v>0.17157515245142399</c:v>
                </c:pt>
                <c:pt idx="204">
                  <c:v>0.18950983737660901</c:v>
                </c:pt>
                <c:pt idx="205">
                  <c:v>0.190107660207427</c:v>
                </c:pt>
                <c:pt idx="206">
                  <c:v>0.170977329620393</c:v>
                </c:pt>
                <c:pt idx="207">
                  <c:v>0.21880315608776599</c:v>
                </c:pt>
                <c:pt idx="208">
                  <c:v>0.160814341496271</c:v>
                </c:pt>
                <c:pt idx="209">
                  <c:v>0.20027064833155001</c:v>
                </c:pt>
                <c:pt idx="210">
                  <c:v>0.18950983737660901</c:v>
                </c:pt>
                <c:pt idx="211">
                  <c:v>0.15184699903357199</c:v>
                </c:pt>
                <c:pt idx="212">
                  <c:v>0.14287965657108601</c:v>
                </c:pt>
                <c:pt idx="213">
                  <c:v>0.15184699903357199</c:v>
                </c:pt>
                <c:pt idx="214">
                  <c:v>0.18054249491391</c:v>
                </c:pt>
                <c:pt idx="215">
                  <c:v>0.16141216432708899</c:v>
                </c:pt>
                <c:pt idx="216">
                  <c:v>0.19967282550073201</c:v>
                </c:pt>
                <c:pt idx="217">
                  <c:v>0.227770498550464</c:v>
                </c:pt>
                <c:pt idx="218">
                  <c:v>0.14287965657087301</c:v>
                </c:pt>
                <c:pt idx="219">
                  <c:v>0.160814341496271</c:v>
                </c:pt>
                <c:pt idx="220">
                  <c:v>0.123749325984052</c:v>
                </c:pt>
                <c:pt idx="221">
                  <c:v>0.13271666844675101</c:v>
                </c:pt>
                <c:pt idx="222">
                  <c:v>0.19967282550073201</c:v>
                </c:pt>
                <c:pt idx="223">
                  <c:v>0.180542494914123</c:v>
                </c:pt>
                <c:pt idx="224">
                  <c:v>0.15184699903357199</c:v>
                </c:pt>
                <c:pt idx="225">
                  <c:v>0.123749325984052</c:v>
                </c:pt>
                <c:pt idx="226">
                  <c:v>0.16141216432687699</c:v>
                </c:pt>
                <c:pt idx="227">
                  <c:v>0.15184699903378401</c:v>
                </c:pt>
                <c:pt idx="228">
                  <c:v>0.18054249491391</c:v>
                </c:pt>
                <c:pt idx="229">
                  <c:v>0.13331449127735601</c:v>
                </c:pt>
                <c:pt idx="230">
                  <c:v>0.160814341496271</c:v>
                </c:pt>
                <c:pt idx="231">
                  <c:v>9.56516529345319E-2</c:v>
                </c:pt>
                <c:pt idx="232">
                  <c:v>0.123151503153234</c:v>
                </c:pt>
                <c:pt idx="233">
                  <c:v>0.18054249491391</c:v>
                </c:pt>
                <c:pt idx="234">
                  <c:v>0.14228183374026701</c:v>
                </c:pt>
                <c:pt idx="235">
                  <c:v>0.1040211725662</c:v>
                </c:pt>
                <c:pt idx="236">
                  <c:v>0.15244482186439001</c:v>
                </c:pt>
                <c:pt idx="237">
                  <c:v>0.17994467208309201</c:v>
                </c:pt>
                <c:pt idx="238">
                  <c:v>0.14287965657108601</c:v>
                </c:pt>
                <c:pt idx="239">
                  <c:v>0.14228183374005501</c:v>
                </c:pt>
                <c:pt idx="240">
                  <c:v>0.123151503153234</c:v>
                </c:pt>
                <c:pt idx="241">
                  <c:v>0.12434714881487</c:v>
                </c:pt>
                <c:pt idx="242">
                  <c:v>0.13271666844675101</c:v>
                </c:pt>
                <c:pt idx="243">
                  <c:v>0.123749325984052</c:v>
                </c:pt>
                <c:pt idx="244">
                  <c:v>0.113586337859717</c:v>
                </c:pt>
                <c:pt idx="245">
                  <c:v>0.123749325984052</c:v>
                </c:pt>
                <c:pt idx="246">
                  <c:v>0.14228183374026701</c:v>
                </c:pt>
                <c:pt idx="247">
                  <c:v>9.5053830103713599E-2</c:v>
                </c:pt>
                <c:pt idx="248">
                  <c:v>0.1040211725662</c:v>
                </c:pt>
                <c:pt idx="249">
                  <c:v>9.56516529345319E-2</c:v>
                </c:pt>
                <c:pt idx="250">
                  <c:v>0.14228183374026701</c:v>
                </c:pt>
                <c:pt idx="251">
                  <c:v>0.14287965657087301</c:v>
                </c:pt>
                <c:pt idx="252">
                  <c:v>0.14228183374026701</c:v>
                </c:pt>
                <c:pt idx="253">
                  <c:v>9.4456007272682996E-2</c:v>
                </c:pt>
                <c:pt idx="254">
                  <c:v>0.133314491277569</c:v>
                </c:pt>
                <c:pt idx="255">
                  <c:v>0.114184160690535</c:v>
                </c:pt>
                <c:pt idx="256">
                  <c:v>0.113586337859929</c:v>
                </c:pt>
                <c:pt idx="257">
                  <c:v>0.10461899539701799</c:v>
                </c:pt>
                <c:pt idx="258">
                  <c:v>0.10461899539723001</c:v>
                </c:pt>
                <c:pt idx="259">
                  <c:v>8.5488664810196693E-2</c:v>
                </c:pt>
                <c:pt idx="260">
                  <c:v>0.170379506789788</c:v>
                </c:pt>
                <c:pt idx="261">
                  <c:v>9.56516529345319E-2</c:v>
                </c:pt>
                <c:pt idx="262">
                  <c:v>2.86954958803383E-2</c:v>
                </c:pt>
                <c:pt idx="263">
                  <c:v>0.13331449127735601</c:v>
                </c:pt>
                <c:pt idx="264">
                  <c:v>0.113586337859929</c:v>
                </c:pt>
                <c:pt idx="265">
                  <c:v>0.17157515245121199</c:v>
                </c:pt>
                <c:pt idx="266">
                  <c:v>8.4890841979378504E-2</c:v>
                </c:pt>
                <c:pt idx="267">
                  <c:v>7.5923499516892201E-2</c:v>
                </c:pt>
                <c:pt idx="268">
                  <c:v>9.56516529345319E-2</c:v>
                </c:pt>
                <c:pt idx="269">
                  <c:v>0.103423349735382</c:v>
                </c:pt>
                <c:pt idx="270">
                  <c:v>0.133314491277569</c:v>
                </c:pt>
                <c:pt idx="271">
                  <c:v>9.56516529345319E-2</c:v>
                </c:pt>
                <c:pt idx="272">
                  <c:v>7.5923499516892201E-2</c:v>
                </c:pt>
                <c:pt idx="273">
                  <c:v>9.4456007272682996E-2</c:v>
                </c:pt>
                <c:pt idx="274">
                  <c:v>0.11418416069074699</c:v>
                </c:pt>
                <c:pt idx="275">
                  <c:v>9.5053830103713599E-2</c:v>
                </c:pt>
                <c:pt idx="276">
                  <c:v>6.6358334223375295E-2</c:v>
                </c:pt>
                <c:pt idx="277">
                  <c:v>9.5053830103713599E-2</c:v>
                </c:pt>
                <c:pt idx="278">
                  <c:v>8.4890841979378504E-2</c:v>
                </c:pt>
                <c:pt idx="279">
                  <c:v>9.56516529345319E-2</c:v>
                </c:pt>
                <c:pt idx="280">
                  <c:v>7.5923499516679802E-2</c:v>
                </c:pt>
                <c:pt idx="281">
                  <c:v>7.5923499516892201E-2</c:v>
                </c:pt>
                <c:pt idx="282">
                  <c:v>8.4890841979378504E-2</c:v>
                </c:pt>
                <c:pt idx="283">
                  <c:v>9.56516529345319E-2</c:v>
                </c:pt>
                <c:pt idx="284">
                  <c:v>0.160814341496271</c:v>
                </c:pt>
                <c:pt idx="285">
                  <c:v>3.8260661173642803E-2</c:v>
                </c:pt>
                <c:pt idx="286">
                  <c:v>9.5053830103713599E-2</c:v>
                </c:pt>
                <c:pt idx="287">
                  <c:v>3.8260661173855202E-2</c:v>
                </c:pt>
                <c:pt idx="288">
                  <c:v>6.6358334223375295E-2</c:v>
                </c:pt>
                <c:pt idx="289">
                  <c:v>6.6956157054193596E-2</c:v>
                </c:pt>
                <c:pt idx="290">
                  <c:v>6.5760511392556995E-2</c:v>
                </c:pt>
                <c:pt idx="291">
                  <c:v>6.6358334223375295E-2</c:v>
                </c:pt>
                <c:pt idx="292">
                  <c:v>7.5923499516679802E-2</c:v>
                </c:pt>
                <c:pt idx="293">
                  <c:v>8.6086487641014897E-2</c:v>
                </c:pt>
                <c:pt idx="294">
                  <c:v>8.5488664810409107E-2</c:v>
                </c:pt>
                <c:pt idx="295">
                  <c:v>7.5923499516679802E-2</c:v>
                </c:pt>
                <c:pt idx="296">
                  <c:v>6.6358334223375295E-2</c:v>
                </c:pt>
                <c:pt idx="297">
                  <c:v>8.5488664810196693E-2</c:v>
                </c:pt>
                <c:pt idx="298">
                  <c:v>7.5923499516892201E-2</c:v>
                </c:pt>
                <c:pt idx="299">
                  <c:v>7.5923499516679802E-2</c:v>
                </c:pt>
                <c:pt idx="300">
                  <c:v>8.6086487641227297E-2</c:v>
                </c:pt>
                <c:pt idx="301">
                  <c:v>8.4890841979378504E-2</c:v>
                </c:pt>
                <c:pt idx="302">
                  <c:v>7.6521322347498102E-2</c:v>
                </c:pt>
                <c:pt idx="303">
                  <c:v>6.6358334223375295E-2</c:v>
                </c:pt>
                <c:pt idx="304">
                  <c:v>6.5760511392556995E-2</c:v>
                </c:pt>
                <c:pt idx="305">
                  <c:v>6.6956157054193596E-2</c:v>
                </c:pt>
                <c:pt idx="306">
                  <c:v>7.5923499516679802E-2</c:v>
                </c:pt>
                <c:pt idx="307">
                  <c:v>6.6358334223375295E-2</c:v>
                </c:pt>
                <c:pt idx="308">
                  <c:v>2.86954958803383E-2</c:v>
                </c:pt>
                <c:pt idx="309">
                  <c:v>6.6956157054193596E-2</c:v>
                </c:pt>
                <c:pt idx="310">
                  <c:v>6.5760511392556995E-2</c:v>
                </c:pt>
                <c:pt idx="311">
                  <c:v>5.7390991760676698E-2</c:v>
                </c:pt>
                <c:pt idx="312">
                  <c:v>8.4890841979378504E-2</c:v>
                </c:pt>
                <c:pt idx="313">
                  <c:v>8.6086487641227297E-2</c:v>
                </c:pt>
                <c:pt idx="314">
                  <c:v>5.6793168929858397E-2</c:v>
                </c:pt>
                <c:pt idx="315">
                  <c:v>6.6358334223375295E-2</c:v>
                </c:pt>
                <c:pt idx="316">
                  <c:v>6.6956157054193596E-2</c:v>
                </c:pt>
                <c:pt idx="317">
                  <c:v>7.5923499516679802E-2</c:v>
                </c:pt>
                <c:pt idx="318">
                  <c:v>6.6358334223375295E-2</c:v>
                </c:pt>
                <c:pt idx="319">
                  <c:v>4.7228003636341498E-2</c:v>
                </c:pt>
                <c:pt idx="320">
                  <c:v>5.6793168930070803E-2</c:v>
                </c:pt>
                <c:pt idx="321">
                  <c:v>3.8858484004461097E-2</c:v>
                </c:pt>
                <c:pt idx="322">
                  <c:v>8.4890841979590903E-2</c:v>
                </c:pt>
                <c:pt idx="323">
                  <c:v>3.8260661173642803E-2</c:v>
                </c:pt>
                <c:pt idx="324">
                  <c:v>6.6358334223375295E-2</c:v>
                </c:pt>
                <c:pt idx="325">
                  <c:v>8.5488664810409107E-2</c:v>
                </c:pt>
                <c:pt idx="326">
                  <c:v>7.5923499516679802E-2</c:v>
                </c:pt>
                <c:pt idx="327">
                  <c:v>5.7390991760676698E-2</c:v>
                </c:pt>
                <c:pt idx="328">
                  <c:v>5.6793168929858397E-2</c:v>
                </c:pt>
                <c:pt idx="329">
                  <c:v>4.7228003636553897E-2</c:v>
                </c:pt>
                <c:pt idx="330">
                  <c:v>6.6358334223375295E-2</c:v>
                </c:pt>
                <c:pt idx="331">
                  <c:v>2.86954958803383E-2</c:v>
                </c:pt>
                <c:pt idx="332">
                  <c:v>0.12434714881487</c:v>
                </c:pt>
                <c:pt idx="333">
                  <c:v>3.7662838342824599E-2</c:v>
                </c:pt>
                <c:pt idx="334">
                  <c:v>6.6956157054193596E-2</c:v>
                </c:pt>
                <c:pt idx="335">
                  <c:v>7.5923499516892201E-2</c:v>
                </c:pt>
                <c:pt idx="336">
                  <c:v>3.7662838343036999E-2</c:v>
                </c:pt>
                <c:pt idx="337">
                  <c:v>5.6793168929858397E-2</c:v>
                </c:pt>
                <c:pt idx="338">
                  <c:v>8.6086487641014897E-2</c:v>
                </c:pt>
                <c:pt idx="339">
                  <c:v>3.7662838343036999E-2</c:v>
                </c:pt>
                <c:pt idx="340">
                  <c:v>2.80976730495201E-2</c:v>
                </c:pt>
                <c:pt idx="341">
                  <c:v>4.7825826467159702E-2</c:v>
                </c:pt>
                <c:pt idx="342">
                  <c:v>5.6793168929858397E-2</c:v>
                </c:pt>
                <c:pt idx="343">
                  <c:v>6.6358334223375295E-2</c:v>
                </c:pt>
                <c:pt idx="344">
                  <c:v>6.6956157054193596E-2</c:v>
                </c:pt>
                <c:pt idx="345">
                  <c:v>5.6195346099040103E-2</c:v>
                </c:pt>
                <c:pt idx="346">
                  <c:v>6.6956157054193596E-2</c:v>
                </c:pt>
                <c:pt idx="347">
                  <c:v>5.7390991760676698E-2</c:v>
                </c:pt>
                <c:pt idx="348">
                  <c:v>7.5923499516892201E-2</c:v>
                </c:pt>
                <c:pt idx="349">
                  <c:v>1.8532507756003201E-2</c:v>
                </c:pt>
                <c:pt idx="350">
                  <c:v>9.5651652935169005E-3</c:v>
                </c:pt>
                <c:pt idx="351">
                  <c:v>2.86954958803383E-2</c:v>
                </c:pt>
                <c:pt idx="352">
                  <c:v>5.6793168929858397E-2</c:v>
                </c:pt>
                <c:pt idx="353">
                  <c:v>5.6793168929858397E-2</c:v>
                </c:pt>
                <c:pt idx="354">
                  <c:v>5.7390991760676698E-2</c:v>
                </c:pt>
                <c:pt idx="355">
                  <c:v>3.7662838343036999E-2</c:v>
                </c:pt>
                <c:pt idx="356">
                  <c:v>3.8260661173855202E-2</c:v>
                </c:pt>
                <c:pt idx="357">
                  <c:v>3.7662838343036999E-2</c:v>
                </c:pt>
                <c:pt idx="358">
                  <c:v>4.7825826467159702E-2</c:v>
                </c:pt>
                <c:pt idx="359">
                  <c:v>5.6793168929858397E-2</c:v>
                </c:pt>
                <c:pt idx="360">
                  <c:v>8.5488664810409107E-2</c:v>
                </c:pt>
                <c:pt idx="361">
                  <c:v>4.7228003636341498E-2</c:v>
                </c:pt>
                <c:pt idx="362">
                  <c:v>4.7825826467372101E-2</c:v>
                </c:pt>
                <c:pt idx="363">
                  <c:v>1.9130330586821401E-2</c:v>
                </c:pt>
                <c:pt idx="364">
                  <c:v>4.7228003636341498E-2</c:v>
                </c:pt>
                <c:pt idx="365">
                  <c:v>4.7825826467372101E-2</c:v>
                </c:pt>
                <c:pt idx="366">
                  <c:v>3.8260661173855202E-2</c:v>
                </c:pt>
                <c:pt idx="367">
                  <c:v>3.7662838342824599E-2</c:v>
                </c:pt>
                <c:pt idx="368">
                  <c:v>2.86954958805507E-2</c:v>
                </c:pt>
                <c:pt idx="369">
                  <c:v>4.7228003636341498E-2</c:v>
                </c:pt>
                <c:pt idx="370">
                  <c:v>2.86954958803383E-2</c:v>
                </c:pt>
                <c:pt idx="371">
                  <c:v>7.5923499516892201E-2</c:v>
                </c:pt>
                <c:pt idx="372">
                  <c:v>9.4456007272682996E-2</c:v>
                </c:pt>
                <c:pt idx="373">
                  <c:v>3.8260661173855202E-2</c:v>
                </c:pt>
                <c:pt idx="374">
                  <c:v>3.7662838343036999E-2</c:v>
                </c:pt>
                <c:pt idx="375">
                  <c:v>4.8423649298190402E-2</c:v>
                </c:pt>
                <c:pt idx="376">
                  <c:v>4.7228003636341498E-2</c:v>
                </c:pt>
                <c:pt idx="377">
                  <c:v>4.7228003636341498E-2</c:v>
                </c:pt>
                <c:pt idx="378">
                  <c:v>2.86954958805507E-2</c:v>
                </c:pt>
                <c:pt idx="379">
                  <c:v>4.7228003636341498E-2</c:v>
                </c:pt>
                <c:pt idx="380">
                  <c:v>3.7662838343036999E-2</c:v>
                </c:pt>
                <c:pt idx="381">
                  <c:v>2.86954958803383E-2</c:v>
                </c:pt>
                <c:pt idx="382">
                  <c:v>5.7390991760676698E-2</c:v>
                </c:pt>
                <c:pt idx="383">
                  <c:v>5.6793168929858397E-2</c:v>
                </c:pt>
                <c:pt idx="384">
                  <c:v>5.7390991760676698E-2</c:v>
                </c:pt>
                <c:pt idx="385">
                  <c:v>7.5923499516892201E-2</c:v>
                </c:pt>
                <c:pt idx="386">
                  <c:v>8.9673424626986499E-3</c:v>
                </c:pt>
                <c:pt idx="387">
                  <c:v>6.6956157053981197E-2</c:v>
                </c:pt>
                <c:pt idx="388">
                  <c:v>7.5923499516892201E-2</c:v>
                </c:pt>
                <c:pt idx="389">
                  <c:v>8.9673424626986499E-3</c:v>
                </c:pt>
                <c:pt idx="390">
                  <c:v>5.7390991760676698E-2</c:v>
                </c:pt>
                <c:pt idx="391">
                  <c:v>4.7228003636341498E-2</c:v>
                </c:pt>
                <c:pt idx="392">
                  <c:v>1.9130330587033801E-2</c:v>
                </c:pt>
                <c:pt idx="393">
                  <c:v>3.7662838342824599E-2</c:v>
                </c:pt>
                <c:pt idx="394">
                  <c:v>4.7825826467372101E-2</c:v>
                </c:pt>
                <c:pt idx="395">
                  <c:v>3.8260661173855202E-2</c:v>
                </c:pt>
                <c:pt idx="396">
                  <c:v>5.6793168929858397E-2</c:v>
                </c:pt>
                <c:pt idx="397">
                  <c:v>2.86954958803383E-2</c:v>
                </c:pt>
                <c:pt idx="398">
                  <c:v>2.80976730495201E-2</c:v>
                </c:pt>
                <c:pt idx="399">
                  <c:v>6.6956157054193596E-2</c:v>
                </c:pt>
                <c:pt idx="400">
                  <c:v>2.80976730495201E-2</c:v>
                </c:pt>
                <c:pt idx="401">
                  <c:v>3.7662838343036999E-2</c:v>
                </c:pt>
                <c:pt idx="402">
                  <c:v>6.6956157054193596E-2</c:v>
                </c:pt>
                <c:pt idx="403">
                  <c:v>5.7390991760676698E-2</c:v>
                </c:pt>
                <c:pt idx="404">
                  <c:v>4.7228003636341498E-2</c:v>
                </c:pt>
                <c:pt idx="405">
                  <c:v>9.56516529330452E-3</c:v>
                </c:pt>
                <c:pt idx="406">
                  <c:v>3.8260661173642803E-2</c:v>
                </c:pt>
                <c:pt idx="407">
                  <c:v>7.5923499516892201E-2</c:v>
                </c:pt>
                <c:pt idx="408">
                  <c:v>3.7662838343036999E-2</c:v>
                </c:pt>
                <c:pt idx="409">
                  <c:v>9.56516529330452E-3</c:v>
                </c:pt>
                <c:pt idx="410">
                  <c:v>9.56516529330452E-3</c:v>
                </c:pt>
                <c:pt idx="411">
                  <c:v>4.7228003636341498E-2</c:v>
                </c:pt>
                <c:pt idx="412">
                  <c:v>5.7390991760676698E-2</c:v>
                </c:pt>
                <c:pt idx="413">
                  <c:v>2.86954958803383E-2</c:v>
                </c:pt>
                <c:pt idx="414">
                  <c:v>5.6793168929858397E-2</c:v>
                </c:pt>
                <c:pt idx="415">
                  <c:v>4.7228003636553897E-2</c:v>
                </c:pt>
                <c:pt idx="416">
                  <c:v>4.7825826467159702E-2</c:v>
                </c:pt>
                <c:pt idx="417">
                  <c:v>6.5760511392556995E-2</c:v>
                </c:pt>
                <c:pt idx="418">
                  <c:v>1.9728153417852098E-2</c:v>
                </c:pt>
                <c:pt idx="419">
                  <c:v>2.86954958803383E-2</c:v>
                </c:pt>
                <c:pt idx="420">
                  <c:v>5.6195346099040103E-2</c:v>
                </c:pt>
                <c:pt idx="421">
                  <c:v>2.86954958803383E-2</c:v>
                </c:pt>
                <c:pt idx="422">
                  <c:v>6.6956157054193596E-2</c:v>
                </c:pt>
                <c:pt idx="423">
                  <c:v>6.6358334223375295E-2</c:v>
                </c:pt>
                <c:pt idx="424">
                  <c:v>0</c:v>
                </c:pt>
                <c:pt idx="425">
                  <c:v>2.80976730495201E-2</c:v>
                </c:pt>
                <c:pt idx="426">
                  <c:v>1.9130330586821401E-2</c:v>
                </c:pt>
                <c:pt idx="427">
                  <c:v>6.6956157054193596E-2</c:v>
                </c:pt>
                <c:pt idx="428">
                  <c:v>5.6793168929858397E-2</c:v>
                </c:pt>
                <c:pt idx="429">
                  <c:v>1.9130330587033801E-2</c:v>
                </c:pt>
                <c:pt idx="430">
                  <c:v>7.5923499516679802E-2</c:v>
                </c:pt>
                <c:pt idx="431">
                  <c:v>0</c:v>
                </c:pt>
                <c:pt idx="432">
                  <c:v>2.86954958803383E-2</c:v>
                </c:pt>
                <c:pt idx="433">
                  <c:v>1.9130330586821401E-2</c:v>
                </c:pt>
                <c:pt idx="434">
                  <c:v>5.6793168929858397E-2</c:v>
                </c:pt>
                <c:pt idx="435">
                  <c:v>6.6358334223375295E-2</c:v>
                </c:pt>
                <c:pt idx="436">
                  <c:v>8.9673424624862608E-3</c:v>
                </c:pt>
                <c:pt idx="437">
                  <c:v>2.80976730495201E-2</c:v>
                </c:pt>
                <c:pt idx="438">
                  <c:v>0</c:v>
                </c:pt>
                <c:pt idx="439">
                  <c:v>5.6793168929858397E-2</c:v>
                </c:pt>
                <c:pt idx="440">
                  <c:v>0.10461899539723001</c:v>
                </c:pt>
                <c:pt idx="441">
                  <c:v>7.5923499516679802E-2</c:v>
                </c:pt>
                <c:pt idx="442">
                  <c:v>0</c:v>
                </c:pt>
                <c:pt idx="443">
                  <c:v>3.8260661173855202E-2</c:v>
                </c:pt>
                <c:pt idx="444">
                  <c:v>9.5651652935169005E-3</c:v>
                </c:pt>
                <c:pt idx="445">
                  <c:v>4.7825826467372101E-2</c:v>
                </c:pt>
                <c:pt idx="446">
                  <c:v>3.7662838342824599E-2</c:v>
                </c:pt>
                <c:pt idx="447">
                  <c:v>4.7228003636553897E-2</c:v>
                </c:pt>
                <c:pt idx="448">
                  <c:v>7.5923499516679802E-2</c:v>
                </c:pt>
                <c:pt idx="449">
                  <c:v>3.8260661173855202E-2</c:v>
                </c:pt>
                <c:pt idx="450">
                  <c:v>9.5651652935169005E-3</c:v>
                </c:pt>
                <c:pt idx="451">
                  <c:v>1.9130330586821401E-2</c:v>
                </c:pt>
                <c:pt idx="452">
                  <c:v>8.9673424626986499E-3</c:v>
                </c:pt>
                <c:pt idx="453">
                  <c:v>0</c:v>
                </c:pt>
                <c:pt idx="454">
                  <c:v>2.86954958803383E-2</c:v>
                </c:pt>
                <c:pt idx="455">
                  <c:v>5.7390991760676698E-2</c:v>
                </c:pt>
                <c:pt idx="456">
                  <c:v>6.5760511392556995E-2</c:v>
                </c:pt>
                <c:pt idx="457">
                  <c:v>3.8260661173855202E-2</c:v>
                </c:pt>
                <c:pt idx="458">
                  <c:v>3.7662838342824599E-2</c:v>
                </c:pt>
                <c:pt idx="459">
                  <c:v>0</c:v>
                </c:pt>
                <c:pt idx="460">
                  <c:v>2.86954958805507E-2</c:v>
                </c:pt>
                <c:pt idx="461">
                  <c:v>4.8423649297978003E-2</c:v>
                </c:pt>
                <c:pt idx="462">
                  <c:v>3.7662838343036999E-2</c:v>
                </c:pt>
                <c:pt idx="463">
                  <c:v>4.7228003636341498E-2</c:v>
                </c:pt>
                <c:pt idx="464">
                  <c:v>3.8260661173855202E-2</c:v>
                </c:pt>
                <c:pt idx="465">
                  <c:v>8.9673424626986499E-3</c:v>
                </c:pt>
                <c:pt idx="466">
                  <c:v>4.7228003636341498E-2</c:v>
                </c:pt>
                <c:pt idx="467">
                  <c:v>0</c:v>
                </c:pt>
                <c:pt idx="468">
                  <c:v>5.7390991760676698E-2</c:v>
                </c:pt>
                <c:pt idx="469">
                  <c:v>3.8260661173855202E-2</c:v>
                </c:pt>
                <c:pt idx="470">
                  <c:v>8.9673424626986499E-3</c:v>
                </c:pt>
                <c:pt idx="471">
                  <c:v>8.9673424626986499E-3</c:v>
                </c:pt>
                <c:pt idx="472">
                  <c:v>2.86954958803383E-2</c:v>
                </c:pt>
                <c:pt idx="473">
                  <c:v>6.6358334223375295E-2</c:v>
                </c:pt>
                <c:pt idx="474">
                  <c:v>5.6793168929858397E-2</c:v>
                </c:pt>
                <c:pt idx="475">
                  <c:v>2.86954958803383E-2</c:v>
                </c:pt>
                <c:pt idx="476">
                  <c:v>3.7662838343036999E-2</c:v>
                </c:pt>
                <c:pt idx="477">
                  <c:v>2.86954958803383E-2</c:v>
                </c:pt>
                <c:pt idx="478">
                  <c:v>3.8260661173855202E-2</c:v>
                </c:pt>
                <c:pt idx="479">
                  <c:v>3.8260661173855202E-2</c:v>
                </c:pt>
                <c:pt idx="480">
                  <c:v>0.123151503153227</c:v>
                </c:pt>
                <c:pt idx="481">
                  <c:v>8.9673424624857802E-3</c:v>
                </c:pt>
                <c:pt idx="482">
                  <c:v>1.8532507756002198E-2</c:v>
                </c:pt>
                <c:pt idx="483">
                  <c:v>3.7662838343035E-2</c:v>
                </c:pt>
                <c:pt idx="484">
                  <c:v>3.7662838343035E-2</c:v>
                </c:pt>
                <c:pt idx="485">
                  <c:v>1.9130330586820399E-2</c:v>
                </c:pt>
                <c:pt idx="486">
                  <c:v>7.5923499516888204E-2</c:v>
                </c:pt>
                <c:pt idx="487">
                  <c:v>1.9130330586820399E-2</c:v>
                </c:pt>
                <c:pt idx="488">
                  <c:v>0</c:v>
                </c:pt>
                <c:pt idx="489">
                  <c:v>3.7662838343035E-2</c:v>
                </c:pt>
                <c:pt idx="490">
                  <c:v>3.8260661173853197E-2</c:v>
                </c:pt>
                <c:pt idx="491">
                  <c:v>2.8695495880336801E-2</c:v>
                </c:pt>
                <c:pt idx="492">
                  <c:v>8.9673424626981694E-3</c:v>
                </c:pt>
                <c:pt idx="493">
                  <c:v>0.14287965657086599</c:v>
                </c:pt>
                <c:pt idx="494">
                  <c:v>9.5651652935163992E-3</c:v>
                </c:pt>
                <c:pt idx="495">
                  <c:v>3.7662838343035E-2</c:v>
                </c:pt>
                <c:pt idx="496">
                  <c:v>1.0162988124334599E-2</c:v>
                </c:pt>
                <c:pt idx="497">
                  <c:v>5.7390991760673603E-2</c:v>
                </c:pt>
                <c:pt idx="498">
                  <c:v>0</c:v>
                </c:pt>
                <c:pt idx="499">
                  <c:v>7.5923499516888204E-2</c:v>
                </c:pt>
                <c:pt idx="500">
                  <c:v>0</c:v>
                </c:pt>
                <c:pt idx="501">
                  <c:v>6.6358334223371798E-2</c:v>
                </c:pt>
                <c:pt idx="502">
                  <c:v>7.6521322347493995E-2</c:v>
                </c:pt>
                <c:pt idx="503">
                  <c:v>1.8532507756214602E-2</c:v>
                </c:pt>
                <c:pt idx="504">
                  <c:v>3.8260661173853197E-2</c:v>
                </c:pt>
                <c:pt idx="505">
                  <c:v>2.8695495880336801E-2</c:v>
                </c:pt>
                <c:pt idx="506">
                  <c:v>0</c:v>
                </c:pt>
                <c:pt idx="507">
                  <c:v>3.8260661173853197E-2</c:v>
                </c:pt>
                <c:pt idx="508">
                  <c:v>2.8695495880336801E-2</c:v>
                </c:pt>
                <c:pt idx="509">
                  <c:v>7.5923499516675805E-2</c:v>
                </c:pt>
                <c:pt idx="510">
                  <c:v>1.8532507756214602E-2</c:v>
                </c:pt>
                <c:pt idx="511">
                  <c:v>1.9130330586820399E-2</c:v>
                </c:pt>
                <c:pt idx="512">
                  <c:v>2.8695495880336801E-2</c:v>
                </c:pt>
                <c:pt idx="513">
                  <c:v>1.9130330586820399E-2</c:v>
                </c:pt>
                <c:pt idx="514">
                  <c:v>3.7662838343035E-2</c:v>
                </c:pt>
                <c:pt idx="515">
                  <c:v>7.5923499516675805E-2</c:v>
                </c:pt>
                <c:pt idx="516">
                  <c:v>6.6956157054190002E-2</c:v>
                </c:pt>
                <c:pt idx="517">
                  <c:v>2.8695495880336801E-2</c:v>
                </c:pt>
                <c:pt idx="518">
                  <c:v>9.5651652935163992E-3</c:v>
                </c:pt>
                <c:pt idx="519">
                  <c:v>9.5651652935163992E-3</c:v>
                </c:pt>
                <c:pt idx="520">
                  <c:v>3.7662838343035E-2</c:v>
                </c:pt>
                <c:pt idx="521">
                  <c:v>5.6793168929855399E-2</c:v>
                </c:pt>
                <c:pt idx="522">
                  <c:v>0</c:v>
                </c:pt>
                <c:pt idx="523">
                  <c:v>1.0162988124334599E-2</c:v>
                </c:pt>
                <c:pt idx="524">
                  <c:v>1.8532507756002198E-2</c:v>
                </c:pt>
                <c:pt idx="525">
                  <c:v>8.9673424626981694E-3</c:v>
                </c:pt>
                <c:pt idx="526">
                  <c:v>1.0162988124334599E-2</c:v>
                </c:pt>
                <c:pt idx="527">
                  <c:v>3.8260661173640798E-2</c:v>
                </c:pt>
                <c:pt idx="528">
                  <c:v>2.7499850218700401E-2</c:v>
                </c:pt>
                <c:pt idx="529">
                  <c:v>3.8260661173853197E-2</c:v>
                </c:pt>
                <c:pt idx="530">
                  <c:v>3.8260661173853197E-2</c:v>
                </c:pt>
                <c:pt idx="531">
                  <c:v>2.8097673049518601E-2</c:v>
                </c:pt>
                <c:pt idx="532">
                  <c:v>1.0162988124334599E-2</c:v>
                </c:pt>
                <c:pt idx="533">
                  <c:v>2.8097673049518601E-2</c:v>
                </c:pt>
                <c:pt idx="534">
                  <c:v>0</c:v>
                </c:pt>
                <c:pt idx="535">
                  <c:v>1.9130330586820399E-2</c:v>
                </c:pt>
                <c:pt idx="536">
                  <c:v>4.7228003636551399E-2</c:v>
                </c:pt>
                <c:pt idx="537">
                  <c:v>2.8695495880336801E-2</c:v>
                </c:pt>
                <c:pt idx="538">
                  <c:v>4.7228003636339E-2</c:v>
                </c:pt>
                <c:pt idx="539">
                  <c:v>3.8260661173853197E-2</c:v>
                </c:pt>
                <c:pt idx="540">
                  <c:v>1.9130330586820399E-2</c:v>
                </c:pt>
                <c:pt idx="541">
                  <c:v>2.8097673049518601E-2</c:v>
                </c:pt>
                <c:pt idx="542">
                  <c:v>1.9130330587032798E-2</c:v>
                </c:pt>
                <c:pt idx="543">
                  <c:v>1.9130330586820399E-2</c:v>
                </c:pt>
                <c:pt idx="544">
                  <c:v>3.8260661173853197E-2</c:v>
                </c:pt>
                <c:pt idx="545">
                  <c:v>3.8260661173853197E-2</c:v>
                </c:pt>
                <c:pt idx="546">
                  <c:v>3.7662838342822601E-2</c:v>
                </c:pt>
                <c:pt idx="547">
                  <c:v>9.5651652935163992E-3</c:v>
                </c:pt>
                <c:pt idx="548">
                  <c:v>8.9673424626981694E-3</c:v>
                </c:pt>
                <c:pt idx="549">
                  <c:v>1.8532507756214602E-2</c:v>
                </c:pt>
                <c:pt idx="550">
                  <c:v>9.5651652935163992E-3</c:v>
                </c:pt>
                <c:pt idx="551">
                  <c:v>1.8532507756002198E-2</c:v>
                </c:pt>
                <c:pt idx="552">
                  <c:v>9.5053830103708506E-2</c:v>
                </c:pt>
                <c:pt idx="553">
                  <c:v>1.9130330587032798E-2</c:v>
                </c:pt>
                <c:pt idx="554">
                  <c:v>5.6793168929855399E-2</c:v>
                </c:pt>
                <c:pt idx="555">
                  <c:v>3.8260661173853197E-2</c:v>
                </c:pt>
                <c:pt idx="556">
                  <c:v>9.56516529330401E-3</c:v>
                </c:pt>
                <c:pt idx="557">
                  <c:v>4.7825826467369603E-2</c:v>
                </c:pt>
                <c:pt idx="558">
                  <c:v>8.9673424626981694E-3</c:v>
                </c:pt>
                <c:pt idx="559">
                  <c:v>2.8695495880336801E-2</c:v>
                </c:pt>
                <c:pt idx="560">
                  <c:v>1.9130330587032798E-2</c:v>
                </c:pt>
                <c:pt idx="561">
                  <c:v>4.7228003636551399E-2</c:v>
                </c:pt>
                <c:pt idx="562">
                  <c:v>9.5651652934526807E-2</c:v>
                </c:pt>
                <c:pt idx="563">
                  <c:v>8.9673424624857802E-3</c:v>
                </c:pt>
                <c:pt idx="564">
                  <c:v>8.9673424624857802E-3</c:v>
                </c:pt>
                <c:pt idx="565">
                  <c:v>6.6358334223371798E-2</c:v>
                </c:pt>
                <c:pt idx="566">
                  <c:v>2.8097673049518601E-2</c:v>
                </c:pt>
                <c:pt idx="567">
                  <c:v>1.01629881241222E-2</c:v>
                </c:pt>
                <c:pt idx="568">
                  <c:v>2.8695495880336801E-2</c:v>
                </c:pt>
                <c:pt idx="569">
                  <c:v>2.8695495880336801E-2</c:v>
                </c:pt>
                <c:pt idx="570">
                  <c:v>1.8532507756214602E-2</c:v>
                </c:pt>
                <c:pt idx="571">
                  <c:v>6.6358334223371798E-2</c:v>
                </c:pt>
                <c:pt idx="572">
                  <c:v>6.6956157054190002E-2</c:v>
                </c:pt>
                <c:pt idx="573">
                  <c:v>2.8695495880336801E-2</c:v>
                </c:pt>
                <c:pt idx="574">
                  <c:v>0</c:v>
                </c:pt>
                <c:pt idx="575">
                  <c:v>1.8532507756002198E-2</c:v>
                </c:pt>
                <c:pt idx="576">
                  <c:v>2.8695495880336801E-2</c:v>
                </c:pt>
                <c:pt idx="577">
                  <c:v>2.8695495880336801E-2</c:v>
                </c:pt>
                <c:pt idx="578">
                  <c:v>3.7662838343035E-2</c:v>
                </c:pt>
                <c:pt idx="579">
                  <c:v>4.7228003636339E-2</c:v>
                </c:pt>
                <c:pt idx="580">
                  <c:v>5.7390991760886002E-2</c:v>
                </c:pt>
                <c:pt idx="581">
                  <c:v>1.8532507756002198E-2</c:v>
                </c:pt>
                <c:pt idx="582">
                  <c:v>3.8260661173853197E-2</c:v>
                </c:pt>
                <c:pt idx="583">
                  <c:v>2.8695495880336801E-2</c:v>
                </c:pt>
                <c:pt idx="584">
                  <c:v>1.8532507756002198E-2</c:v>
                </c:pt>
                <c:pt idx="585">
                  <c:v>2.8695495880336801E-2</c:v>
                </c:pt>
                <c:pt idx="586">
                  <c:v>8.9673424626981694E-3</c:v>
                </c:pt>
                <c:pt idx="587">
                  <c:v>1.9728153417638599E-2</c:v>
                </c:pt>
                <c:pt idx="588">
                  <c:v>3.7662838343035E-2</c:v>
                </c:pt>
                <c:pt idx="589">
                  <c:v>9.5651652935163992E-3</c:v>
                </c:pt>
                <c:pt idx="590">
                  <c:v>6.6358334223371798E-2</c:v>
                </c:pt>
                <c:pt idx="591">
                  <c:v>2.8695495880336801E-2</c:v>
                </c:pt>
                <c:pt idx="592">
                  <c:v>8.5488664810192197E-2</c:v>
                </c:pt>
                <c:pt idx="593">
                  <c:v>2.8695495880336801E-2</c:v>
                </c:pt>
                <c:pt idx="594">
                  <c:v>3.7662838343035E-2</c:v>
                </c:pt>
                <c:pt idx="595">
                  <c:v>0</c:v>
                </c:pt>
                <c:pt idx="596">
                  <c:v>1.9130330586820399E-2</c:v>
                </c:pt>
                <c:pt idx="597">
                  <c:v>4.7825826467369603E-2</c:v>
                </c:pt>
                <c:pt idx="598">
                  <c:v>8.9673424624857802E-3</c:v>
                </c:pt>
                <c:pt idx="599">
                  <c:v>5.6793168929855399E-2</c:v>
                </c:pt>
                <c:pt idx="600">
                  <c:v>3.8260661173853197E-2</c:v>
                </c:pt>
                <c:pt idx="601">
                  <c:v>4.7825826467369603E-2</c:v>
                </c:pt>
                <c:pt idx="602">
                  <c:v>5.6793168929855399E-2</c:v>
                </c:pt>
                <c:pt idx="603">
                  <c:v>3.7662838343035E-2</c:v>
                </c:pt>
                <c:pt idx="604">
                  <c:v>2.8695495880336801E-2</c:v>
                </c:pt>
                <c:pt idx="605">
                  <c:v>4.7228003636339E-2</c:v>
                </c:pt>
                <c:pt idx="606">
                  <c:v>3.8260661173853197E-2</c:v>
                </c:pt>
                <c:pt idx="607">
                  <c:v>2.8695495880336801E-2</c:v>
                </c:pt>
                <c:pt idx="608">
                  <c:v>5.6793168929855399E-2</c:v>
                </c:pt>
                <c:pt idx="609">
                  <c:v>3.8260661173853197E-2</c:v>
                </c:pt>
                <c:pt idx="610">
                  <c:v>2.8695495880336801E-2</c:v>
                </c:pt>
                <c:pt idx="611">
                  <c:v>4.7228003636339E-2</c:v>
                </c:pt>
                <c:pt idx="612">
                  <c:v>4.7228003636551399E-2</c:v>
                </c:pt>
                <c:pt idx="613">
                  <c:v>0</c:v>
                </c:pt>
                <c:pt idx="614">
                  <c:v>1.9130330586820399E-2</c:v>
                </c:pt>
                <c:pt idx="615">
                  <c:v>3.8260661173853197E-2</c:v>
                </c:pt>
                <c:pt idx="616">
                  <c:v>2.8097673049518601E-2</c:v>
                </c:pt>
                <c:pt idx="617">
                  <c:v>9.5651652935163992E-3</c:v>
                </c:pt>
                <c:pt idx="618">
                  <c:v>8.5488664810192197E-2</c:v>
                </c:pt>
                <c:pt idx="619">
                  <c:v>4.7228003636551399E-2</c:v>
                </c:pt>
                <c:pt idx="620">
                  <c:v>3.8260661173640798E-2</c:v>
                </c:pt>
                <c:pt idx="621">
                  <c:v>4.7825826467369603E-2</c:v>
                </c:pt>
                <c:pt idx="622">
                  <c:v>5.6793168929855399E-2</c:v>
                </c:pt>
                <c:pt idx="623">
                  <c:v>3.7662838343035E-2</c:v>
                </c:pt>
                <c:pt idx="624">
                  <c:v>5.7390991760673603E-2</c:v>
                </c:pt>
                <c:pt idx="625">
                  <c:v>1.8532507756002198E-2</c:v>
                </c:pt>
                <c:pt idx="626">
                  <c:v>7.5923499516888204E-2</c:v>
                </c:pt>
                <c:pt idx="627">
                  <c:v>6.6956157054190002E-2</c:v>
                </c:pt>
                <c:pt idx="628">
                  <c:v>7.5923499516675805E-2</c:v>
                </c:pt>
                <c:pt idx="629">
                  <c:v>2.8695495880336801E-2</c:v>
                </c:pt>
                <c:pt idx="630">
                  <c:v>2.8695495880336801E-2</c:v>
                </c:pt>
                <c:pt idx="631">
                  <c:v>2.7499850218700401E-2</c:v>
                </c:pt>
                <c:pt idx="632">
                  <c:v>3.8260661173853197E-2</c:v>
                </c:pt>
                <c:pt idx="633">
                  <c:v>4.7825826467369603E-2</c:v>
                </c:pt>
                <c:pt idx="634">
                  <c:v>3.8260661173853197E-2</c:v>
                </c:pt>
                <c:pt idx="635">
                  <c:v>8.4890841979373993E-2</c:v>
                </c:pt>
                <c:pt idx="636">
                  <c:v>3.8260661173640798E-2</c:v>
                </c:pt>
                <c:pt idx="637">
                  <c:v>4.7228003636551399E-2</c:v>
                </c:pt>
                <c:pt idx="638">
                  <c:v>6.6358334223371798E-2</c:v>
                </c:pt>
                <c:pt idx="639">
                  <c:v>1.9728153417638599E-2</c:v>
                </c:pt>
                <c:pt idx="640">
                  <c:v>2.8097673049518601E-2</c:v>
                </c:pt>
                <c:pt idx="641">
                  <c:v>4.7825826467369603E-2</c:v>
                </c:pt>
                <c:pt idx="642">
                  <c:v>2.8695495880336801E-2</c:v>
                </c:pt>
                <c:pt idx="643">
                  <c:v>3.7662838343035E-2</c:v>
                </c:pt>
                <c:pt idx="644">
                  <c:v>8.5488664810192197E-2</c:v>
                </c:pt>
                <c:pt idx="645">
                  <c:v>4.7228003636339E-2</c:v>
                </c:pt>
                <c:pt idx="646">
                  <c:v>4.7228003636551399E-2</c:v>
                </c:pt>
                <c:pt idx="647">
                  <c:v>4.7825826467157197E-2</c:v>
                </c:pt>
                <c:pt idx="648">
                  <c:v>5.6793168929855399E-2</c:v>
                </c:pt>
                <c:pt idx="649">
                  <c:v>4.7825826467369603E-2</c:v>
                </c:pt>
                <c:pt idx="650">
                  <c:v>0.104021172566194</c:v>
                </c:pt>
                <c:pt idx="651">
                  <c:v>5.7390991760886002E-2</c:v>
                </c:pt>
                <c:pt idx="652">
                  <c:v>3.8260661173640798E-2</c:v>
                </c:pt>
                <c:pt idx="653">
                  <c:v>6.6358334223371798E-2</c:v>
                </c:pt>
                <c:pt idx="654">
                  <c:v>7.5923499516888204E-2</c:v>
                </c:pt>
                <c:pt idx="655">
                  <c:v>5.6793168929855399E-2</c:v>
                </c:pt>
                <c:pt idx="656">
                  <c:v>3.7662838343035E-2</c:v>
                </c:pt>
                <c:pt idx="657">
                  <c:v>6.6956157054190002E-2</c:v>
                </c:pt>
                <c:pt idx="658">
                  <c:v>8.9673424624857802E-3</c:v>
                </c:pt>
                <c:pt idx="659">
                  <c:v>2.8695495880336801E-2</c:v>
                </c:pt>
                <c:pt idx="660">
                  <c:v>3.8260661173853197E-2</c:v>
                </c:pt>
                <c:pt idx="661">
                  <c:v>6.6358334223371798E-2</c:v>
                </c:pt>
                <c:pt idx="662">
                  <c:v>5.7390991760673603E-2</c:v>
                </c:pt>
                <c:pt idx="663">
                  <c:v>7.5923499516888204E-2</c:v>
                </c:pt>
                <c:pt idx="664">
                  <c:v>3.8260661173853197E-2</c:v>
                </c:pt>
                <c:pt idx="665">
                  <c:v>8.4890841979373993E-2</c:v>
                </c:pt>
                <c:pt idx="666">
                  <c:v>3.8260661173640798E-2</c:v>
                </c:pt>
                <c:pt idx="667">
                  <c:v>5.7390991760886002E-2</c:v>
                </c:pt>
                <c:pt idx="668">
                  <c:v>5.6195346099037098E-2</c:v>
                </c:pt>
                <c:pt idx="669">
                  <c:v>3.8260661173853197E-2</c:v>
                </c:pt>
                <c:pt idx="670">
                  <c:v>5.7390991760673603E-2</c:v>
                </c:pt>
                <c:pt idx="671">
                  <c:v>6.5760511392341195E-2</c:v>
                </c:pt>
                <c:pt idx="672">
                  <c:v>6.6956157054190002E-2</c:v>
                </c:pt>
                <c:pt idx="673">
                  <c:v>6.6358334223371798E-2</c:v>
                </c:pt>
                <c:pt idx="674">
                  <c:v>3.7662838343035E-2</c:v>
                </c:pt>
                <c:pt idx="675">
                  <c:v>2.8695495880336801E-2</c:v>
                </c:pt>
                <c:pt idx="676">
                  <c:v>3.8260661173853197E-2</c:v>
                </c:pt>
                <c:pt idx="677">
                  <c:v>1.8532507756002198E-2</c:v>
                </c:pt>
                <c:pt idx="678">
                  <c:v>7.5923499516888204E-2</c:v>
                </c:pt>
                <c:pt idx="679">
                  <c:v>5.7390991760673603E-2</c:v>
                </c:pt>
                <c:pt idx="680">
                  <c:v>5.7390991760673603E-2</c:v>
                </c:pt>
                <c:pt idx="681">
                  <c:v>5.6793168929855399E-2</c:v>
                </c:pt>
                <c:pt idx="682">
                  <c:v>5.6793168929855399E-2</c:v>
                </c:pt>
                <c:pt idx="683">
                  <c:v>5.6793168930067799E-2</c:v>
                </c:pt>
                <c:pt idx="684">
                  <c:v>6.6956157053977602E-2</c:v>
                </c:pt>
                <c:pt idx="685">
                  <c:v>4.7228003636551399E-2</c:v>
                </c:pt>
                <c:pt idx="686">
                  <c:v>7.5923499516675805E-2</c:v>
                </c:pt>
                <c:pt idx="687">
                  <c:v>2.8695495880549201E-2</c:v>
                </c:pt>
                <c:pt idx="688">
                  <c:v>2.8695495880336801E-2</c:v>
                </c:pt>
                <c:pt idx="689">
                  <c:v>4.7228003636339E-2</c:v>
                </c:pt>
                <c:pt idx="690">
                  <c:v>7.5923499516888204E-2</c:v>
                </c:pt>
                <c:pt idx="691">
                  <c:v>6.6358334223159399E-2</c:v>
                </c:pt>
                <c:pt idx="692">
                  <c:v>1.8532507756214602E-2</c:v>
                </c:pt>
                <c:pt idx="693">
                  <c:v>1.9728153417638599E-2</c:v>
                </c:pt>
                <c:pt idx="694">
                  <c:v>5.7390991760886002E-2</c:v>
                </c:pt>
                <c:pt idx="695">
                  <c:v>9.4456007272678E-2</c:v>
                </c:pt>
                <c:pt idx="696">
                  <c:v>7.5923499516888204E-2</c:v>
                </c:pt>
                <c:pt idx="697">
                  <c:v>3.7662838343035E-2</c:v>
                </c:pt>
                <c:pt idx="698">
                  <c:v>4.7825826467157197E-2</c:v>
                </c:pt>
                <c:pt idx="699">
                  <c:v>7.6521322347706394E-2</c:v>
                </c:pt>
                <c:pt idx="700">
                  <c:v>4.7228003636339E-2</c:v>
                </c:pt>
                <c:pt idx="701">
                  <c:v>6.6358334223371798E-2</c:v>
                </c:pt>
                <c:pt idx="702">
                  <c:v>3.8260661173853197E-2</c:v>
                </c:pt>
                <c:pt idx="703">
                  <c:v>2.8097673049518601E-2</c:v>
                </c:pt>
                <c:pt idx="704">
                  <c:v>4.7825826467157197E-2</c:v>
                </c:pt>
                <c:pt idx="705">
                  <c:v>5.6793168929855399E-2</c:v>
                </c:pt>
                <c:pt idx="706">
                  <c:v>5.6793168930067799E-2</c:v>
                </c:pt>
                <c:pt idx="707">
                  <c:v>6.6956157054190002E-2</c:v>
                </c:pt>
                <c:pt idx="708">
                  <c:v>3.7662838342822601E-2</c:v>
                </c:pt>
                <c:pt idx="709">
                  <c:v>2.8097673049518601E-2</c:v>
                </c:pt>
                <c:pt idx="710">
                  <c:v>4.7825826467369603E-2</c:v>
                </c:pt>
                <c:pt idx="711">
                  <c:v>6.6358334223371798E-2</c:v>
                </c:pt>
                <c:pt idx="712">
                  <c:v>5.7390991760673603E-2</c:v>
                </c:pt>
                <c:pt idx="713">
                  <c:v>5.6793168929855399E-2</c:v>
                </c:pt>
                <c:pt idx="714">
                  <c:v>3.8260661173853197E-2</c:v>
                </c:pt>
                <c:pt idx="715">
                  <c:v>1.8532507756002198E-2</c:v>
                </c:pt>
                <c:pt idx="716">
                  <c:v>4.7228003636339E-2</c:v>
                </c:pt>
                <c:pt idx="717">
                  <c:v>5.7390991760886002E-2</c:v>
                </c:pt>
                <c:pt idx="718">
                  <c:v>5.6793168929855399E-2</c:v>
                </c:pt>
                <c:pt idx="719">
                  <c:v>5.7390991760673603E-2</c:v>
                </c:pt>
                <c:pt idx="720">
                  <c:v>3.7662838343035E-2</c:v>
                </c:pt>
                <c:pt idx="721">
                  <c:v>5.7390991760673603E-2</c:v>
                </c:pt>
                <c:pt idx="722">
                  <c:v>1.8532507756002198E-2</c:v>
                </c:pt>
                <c:pt idx="723">
                  <c:v>2.8695495880336801E-2</c:v>
                </c:pt>
                <c:pt idx="724">
                  <c:v>5.6793168930067799E-2</c:v>
                </c:pt>
                <c:pt idx="725">
                  <c:v>6.6358334223159399E-2</c:v>
                </c:pt>
                <c:pt idx="726">
                  <c:v>5.7390991760886002E-2</c:v>
                </c:pt>
                <c:pt idx="727">
                  <c:v>3.8260661173640798E-2</c:v>
                </c:pt>
                <c:pt idx="728">
                  <c:v>5.6195346099037098E-2</c:v>
                </c:pt>
                <c:pt idx="729">
                  <c:v>7.5923499516888204E-2</c:v>
                </c:pt>
                <c:pt idx="730">
                  <c:v>5.7390991760673603E-2</c:v>
                </c:pt>
                <c:pt idx="731">
                  <c:v>2.8695495880336801E-2</c:v>
                </c:pt>
                <c:pt idx="732">
                  <c:v>9.5651652935163992E-3</c:v>
                </c:pt>
                <c:pt idx="733">
                  <c:v>3.7662838343035E-2</c:v>
                </c:pt>
                <c:pt idx="734">
                  <c:v>3.8260661173853197E-2</c:v>
                </c:pt>
                <c:pt idx="735">
                  <c:v>6.6358334223159399E-2</c:v>
                </c:pt>
                <c:pt idx="736">
                  <c:v>5.6793168930067799E-2</c:v>
                </c:pt>
                <c:pt idx="737">
                  <c:v>6.6358334223159399E-2</c:v>
                </c:pt>
                <c:pt idx="738">
                  <c:v>6.6956157054190002E-2</c:v>
                </c:pt>
                <c:pt idx="739">
                  <c:v>4.7228003636551399E-2</c:v>
                </c:pt>
                <c:pt idx="740">
                  <c:v>5.7390991760673603E-2</c:v>
                </c:pt>
                <c:pt idx="741">
                  <c:v>4.7228003636339E-2</c:v>
                </c:pt>
                <c:pt idx="742">
                  <c:v>2.8695495880336801E-2</c:v>
                </c:pt>
                <c:pt idx="743">
                  <c:v>6.6358334223371798E-2</c:v>
                </c:pt>
                <c:pt idx="744">
                  <c:v>3.8260661173853197E-2</c:v>
                </c:pt>
                <c:pt idx="745">
                  <c:v>5.6793168929855399E-2</c:v>
                </c:pt>
                <c:pt idx="746">
                  <c:v>4.7228003636551399E-2</c:v>
                </c:pt>
                <c:pt idx="747">
                  <c:v>2.8695495880336801E-2</c:v>
                </c:pt>
                <c:pt idx="748">
                  <c:v>3.7662838342822601E-2</c:v>
                </c:pt>
                <c:pt idx="749">
                  <c:v>3.8260661173853197E-2</c:v>
                </c:pt>
                <c:pt idx="750">
                  <c:v>4.7825826467369603E-2</c:v>
                </c:pt>
                <c:pt idx="751">
                  <c:v>4.7228003636339E-2</c:v>
                </c:pt>
                <c:pt idx="752">
                  <c:v>6.6358334223371798E-2</c:v>
                </c:pt>
                <c:pt idx="753">
                  <c:v>5.6793168929855399E-2</c:v>
                </c:pt>
                <c:pt idx="754">
                  <c:v>6.6956157054190002E-2</c:v>
                </c:pt>
                <c:pt idx="755">
                  <c:v>4.7228003636551399E-2</c:v>
                </c:pt>
                <c:pt idx="756">
                  <c:v>5.7390991760673603E-2</c:v>
                </c:pt>
                <c:pt idx="757">
                  <c:v>4.7228003636339E-2</c:v>
                </c:pt>
                <c:pt idx="758">
                  <c:v>5.7390991760673603E-2</c:v>
                </c:pt>
                <c:pt idx="759">
                  <c:v>7.5923499516888204E-2</c:v>
                </c:pt>
                <c:pt idx="760">
                  <c:v>6.6358334223371798E-2</c:v>
                </c:pt>
                <c:pt idx="761">
                  <c:v>3.8260661173853197E-2</c:v>
                </c:pt>
                <c:pt idx="762">
                  <c:v>3.7662838342822601E-2</c:v>
                </c:pt>
                <c:pt idx="763">
                  <c:v>3.8260661173853197E-2</c:v>
                </c:pt>
                <c:pt idx="764">
                  <c:v>3.7662838343035E-2</c:v>
                </c:pt>
                <c:pt idx="765">
                  <c:v>6.5760511392553497E-2</c:v>
                </c:pt>
                <c:pt idx="766">
                  <c:v>1.9728153417638599E-2</c:v>
                </c:pt>
                <c:pt idx="767">
                  <c:v>1.8532507756002198E-2</c:v>
                </c:pt>
                <c:pt idx="768">
                  <c:v>5.7390991760886002E-2</c:v>
                </c:pt>
                <c:pt idx="769">
                  <c:v>8.4890841979373993E-2</c:v>
                </c:pt>
                <c:pt idx="770">
                  <c:v>6.6956157054190002E-2</c:v>
                </c:pt>
                <c:pt idx="771">
                  <c:v>6.6358334223371798E-2</c:v>
                </c:pt>
                <c:pt idx="772">
                  <c:v>5.6793168929855399E-2</c:v>
                </c:pt>
                <c:pt idx="773">
                  <c:v>3.8260661173640798E-2</c:v>
                </c:pt>
                <c:pt idx="774">
                  <c:v>1.9130330587032798E-2</c:v>
                </c:pt>
                <c:pt idx="775">
                  <c:v>2.8695495880336801E-2</c:v>
                </c:pt>
                <c:pt idx="776">
                  <c:v>5.6793168929855399E-2</c:v>
                </c:pt>
                <c:pt idx="777">
                  <c:v>6.6358334223371798E-2</c:v>
                </c:pt>
                <c:pt idx="778">
                  <c:v>6.6358334223371798E-2</c:v>
                </c:pt>
                <c:pt idx="779">
                  <c:v>0.104618995397013</c:v>
                </c:pt>
                <c:pt idx="780">
                  <c:v>8.5488664810404499E-2</c:v>
                </c:pt>
                <c:pt idx="781">
                  <c:v>1.9130330586820399E-2</c:v>
                </c:pt>
                <c:pt idx="782">
                  <c:v>7.5923499516888204E-2</c:v>
                </c:pt>
                <c:pt idx="783">
                  <c:v>7.5923499516675805E-2</c:v>
                </c:pt>
                <c:pt idx="784">
                  <c:v>4.7825826467369603E-2</c:v>
                </c:pt>
                <c:pt idx="785">
                  <c:v>8.9673424624857802E-3</c:v>
                </c:pt>
                <c:pt idx="786">
                  <c:v>0</c:v>
                </c:pt>
                <c:pt idx="787">
                  <c:v>0.14287965657107801</c:v>
                </c:pt>
                <c:pt idx="788">
                  <c:v>0.13331449127734901</c:v>
                </c:pt>
                <c:pt idx="789">
                  <c:v>0.18054249491411301</c:v>
                </c:pt>
                <c:pt idx="790">
                  <c:v>5.7390991760886002E-2</c:v>
                </c:pt>
                <c:pt idx="791">
                  <c:v>4.7228003636339E-2</c:v>
                </c:pt>
                <c:pt idx="792">
                  <c:v>7.5923499516888204E-2</c:v>
                </c:pt>
                <c:pt idx="793">
                  <c:v>8.9673424624857802E-3</c:v>
                </c:pt>
                <c:pt idx="794">
                  <c:v>4.7228003636551399E-2</c:v>
                </c:pt>
                <c:pt idx="795">
                  <c:v>0.124347148814864</c:v>
                </c:pt>
                <c:pt idx="796">
                  <c:v>3.7662838342822601E-2</c:v>
                </c:pt>
                <c:pt idx="797">
                  <c:v>6.6956157054190002E-2</c:v>
                </c:pt>
                <c:pt idx="798">
                  <c:v>9.4456007272890302E-2</c:v>
                </c:pt>
                <c:pt idx="799">
                  <c:v>5.7390991760673603E-2</c:v>
                </c:pt>
                <c:pt idx="800">
                  <c:v>2.8097673049518601E-2</c:v>
                </c:pt>
                <c:pt idx="801">
                  <c:v>4.7825826467369603E-2</c:v>
                </c:pt>
                <c:pt idx="802">
                  <c:v>4.7228003636339E-2</c:v>
                </c:pt>
                <c:pt idx="803">
                  <c:v>2.8695495880549201E-2</c:v>
                </c:pt>
                <c:pt idx="804">
                  <c:v>4.7228003636339E-2</c:v>
                </c:pt>
                <c:pt idx="805">
                  <c:v>0.104618995397225</c:v>
                </c:pt>
                <c:pt idx="806">
                  <c:v>0.104618995397013</c:v>
                </c:pt>
                <c:pt idx="807">
                  <c:v>2.8097673049518601E-2</c:v>
                </c:pt>
                <c:pt idx="808">
                  <c:v>2.8695495880336801E-2</c:v>
                </c:pt>
                <c:pt idx="809">
                  <c:v>6.6358334223371798E-2</c:v>
                </c:pt>
                <c:pt idx="810">
                  <c:v>8.5488664810192197E-2</c:v>
                </c:pt>
                <c:pt idx="811">
                  <c:v>7.5923499516888204E-2</c:v>
                </c:pt>
                <c:pt idx="812">
                  <c:v>1.9130330586820399E-2</c:v>
                </c:pt>
                <c:pt idx="813">
                  <c:v>9.5651652935163992E-3</c:v>
                </c:pt>
                <c:pt idx="814">
                  <c:v>8.4890841979373993E-2</c:v>
                </c:pt>
                <c:pt idx="815">
                  <c:v>0.11478198352155999</c:v>
                </c:pt>
                <c:pt idx="816">
                  <c:v>4.7228003636339E-2</c:v>
                </c:pt>
                <c:pt idx="817">
                  <c:v>9.5651652935163992E-3</c:v>
                </c:pt>
                <c:pt idx="818">
                  <c:v>7.5923499516675805E-2</c:v>
                </c:pt>
                <c:pt idx="819">
                  <c:v>5.7390991760886002E-2</c:v>
                </c:pt>
                <c:pt idx="820">
                  <c:v>4.7228003636339E-2</c:v>
                </c:pt>
                <c:pt idx="821">
                  <c:v>6.6358334223371798E-2</c:v>
                </c:pt>
                <c:pt idx="822">
                  <c:v>5.6793168929855399E-2</c:v>
                </c:pt>
                <c:pt idx="823">
                  <c:v>6.6358334223371798E-2</c:v>
                </c:pt>
                <c:pt idx="824">
                  <c:v>0.13331449127756201</c:v>
                </c:pt>
                <c:pt idx="825">
                  <c:v>8.5488664810192197E-2</c:v>
                </c:pt>
                <c:pt idx="826">
                  <c:v>0</c:v>
                </c:pt>
                <c:pt idx="827">
                  <c:v>2.8695495880336801E-2</c:v>
                </c:pt>
                <c:pt idx="828">
                  <c:v>0.104618995397225</c:v>
                </c:pt>
                <c:pt idx="829">
                  <c:v>9.4456007272678E-2</c:v>
                </c:pt>
                <c:pt idx="830">
                  <c:v>9.56516529330401E-3</c:v>
                </c:pt>
                <c:pt idx="831">
                  <c:v>3.8260661173640798E-2</c:v>
                </c:pt>
                <c:pt idx="832">
                  <c:v>0.13331449127756201</c:v>
                </c:pt>
                <c:pt idx="833">
                  <c:v>5.6793168929855399E-2</c:v>
                </c:pt>
                <c:pt idx="834">
                  <c:v>5.6793168929855399E-2</c:v>
                </c:pt>
                <c:pt idx="835">
                  <c:v>0.104021172566407</c:v>
                </c:pt>
                <c:pt idx="836">
                  <c:v>2.8695495880336801E-2</c:v>
                </c:pt>
                <c:pt idx="837">
                  <c:v>3.8260661173853197E-2</c:v>
                </c:pt>
                <c:pt idx="838">
                  <c:v>6.6358334223371798E-2</c:v>
                </c:pt>
                <c:pt idx="839">
                  <c:v>0.104618995397013</c:v>
                </c:pt>
                <c:pt idx="840">
                  <c:v>5.6793168930067799E-2</c:v>
                </c:pt>
                <c:pt idx="841">
                  <c:v>4.7825826467157197E-2</c:v>
                </c:pt>
                <c:pt idx="842">
                  <c:v>2.8097673049518601E-2</c:v>
                </c:pt>
                <c:pt idx="843">
                  <c:v>4.7825826467369603E-2</c:v>
                </c:pt>
                <c:pt idx="844">
                  <c:v>5.6793168929855399E-2</c:v>
                </c:pt>
                <c:pt idx="845">
                  <c:v>9.5053830103708506E-2</c:v>
                </c:pt>
                <c:pt idx="846">
                  <c:v>8.5488664810192197E-2</c:v>
                </c:pt>
                <c:pt idx="847">
                  <c:v>8.6086487641010401E-2</c:v>
                </c:pt>
                <c:pt idx="848">
                  <c:v>7.5923499516888204E-2</c:v>
                </c:pt>
                <c:pt idx="849">
                  <c:v>5.6195346099037098E-2</c:v>
                </c:pt>
                <c:pt idx="850">
                  <c:v>6.6956157054190002E-2</c:v>
                </c:pt>
                <c:pt idx="851">
                  <c:v>8.4890841979373993E-2</c:v>
                </c:pt>
                <c:pt idx="852">
                  <c:v>3.8260661173853197E-2</c:v>
                </c:pt>
                <c:pt idx="853">
                  <c:v>5.7390991760673603E-2</c:v>
                </c:pt>
                <c:pt idx="854">
                  <c:v>4.7228003636339E-2</c:v>
                </c:pt>
                <c:pt idx="855">
                  <c:v>3.7662838343035E-2</c:v>
                </c:pt>
                <c:pt idx="856">
                  <c:v>7.5923499516888204E-2</c:v>
                </c:pt>
                <c:pt idx="857">
                  <c:v>4.7825826467157197E-2</c:v>
                </c:pt>
                <c:pt idx="858">
                  <c:v>5.6793168929855399E-2</c:v>
                </c:pt>
                <c:pt idx="859">
                  <c:v>8.5488664810192197E-2</c:v>
                </c:pt>
                <c:pt idx="860">
                  <c:v>8.60864876412228E-2</c:v>
                </c:pt>
                <c:pt idx="861">
                  <c:v>6.5760511392553497E-2</c:v>
                </c:pt>
                <c:pt idx="862">
                  <c:v>8.6086487641010401E-2</c:v>
                </c:pt>
                <c:pt idx="863">
                  <c:v>4.7228003636339E-2</c:v>
                </c:pt>
                <c:pt idx="864">
                  <c:v>5.7390991760886002E-2</c:v>
                </c:pt>
                <c:pt idx="865">
                  <c:v>6.5760511392341195E-2</c:v>
                </c:pt>
                <c:pt idx="866">
                  <c:v>5.7390991760673603E-2</c:v>
                </c:pt>
                <c:pt idx="867">
                  <c:v>5.6793168930067799E-2</c:v>
                </c:pt>
                <c:pt idx="868">
                  <c:v>9.5053830103708506E-2</c:v>
                </c:pt>
                <c:pt idx="869">
                  <c:v>5.7390991760673603E-2</c:v>
                </c:pt>
                <c:pt idx="870">
                  <c:v>5.6793168929855399E-2</c:v>
                </c:pt>
                <c:pt idx="871">
                  <c:v>8.4890841979373993E-2</c:v>
                </c:pt>
                <c:pt idx="872">
                  <c:v>2.8695495880336801E-2</c:v>
                </c:pt>
                <c:pt idx="873">
                  <c:v>8.5488664810192197E-2</c:v>
                </c:pt>
                <c:pt idx="874">
                  <c:v>6.6358334223371798E-2</c:v>
                </c:pt>
                <c:pt idx="875">
                  <c:v>7.5923499516888204E-2</c:v>
                </c:pt>
                <c:pt idx="876">
                  <c:v>8.6086487641010401E-2</c:v>
                </c:pt>
                <c:pt idx="877">
                  <c:v>6.5760511392553497E-2</c:v>
                </c:pt>
                <c:pt idx="878">
                  <c:v>6.6956157054190002E-2</c:v>
                </c:pt>
                <c:pt idx="879">
                  <c:v>8.6086487641010401E-2</c:v>
                </c:pt>
                <c:pt idx="880">
                  <c:v>6.5760511392553497E-2</c:v>
                </c:pt>
                <c:pt idx="881">
                  <c:v>6.6358334223371798E-2</c:v>
                </c:pt>
                <c:pt idx="882">
                  <c:v>6.6956157054190002E-2</c:v>
                </c:pt>
                <c:pt idx="883">
                  <c:v>4.7228003636339E-2</c:v>
                </c:pt>
                <c:pt idx="884">
                  <c:v>5.7390991760673603E-2</c:v>
                </c:pt>
                <c:pt idx="885">
                  <c:v>6.6358334223371798E-2</c:v>
                </c:pt>
                <c:pt idx="886">
                  <c:v>7.5923499516888204E-2</c:v>
                </c:pt>
                <c:pt idx="887">
                  <c:v>9.5053830103708506E-2</c:v>
                </c:pt>
                <c:pt idx="888">
                  <c:v>5.6793168929855399E-2</c:v>
                </c:pt>
                <c:pt idx="889">
                  <c:v>4.7825826467157197E-2</c:v>
                </c:pt>
                <c:pt idx="890">
                  <c:v>6.6358334223371798E-2</c:v>
                </c:pt>
                <c:pt idx="891">
                  <c:v>7.5923499516888204E-2</c:v>
                </c:pt>
                <c:pt idx="892">
                  <c:v>0.104618995397013</c:v>
                </c:pt>
                <c:pt idx="893">
                  <c:v>7.5923499516888204E-2</c:v>
                </c:pt>
                <c:pt idx="894">
                  <c:v>4.7228003636339E-2</c:v>
                </c:pt>
                <c:pt idx="895">
                  <c:v>5.7390991760673603E-2</c:v>
                </c:pt>
                <c:pt idx="896">
                  <c:v>5.6793168929855399E-2</c:v>
                </c:pt>
                <c:pt idx="897">
                  <c:v>5.7390991760886002E-2</c:v>
                </c:pt>
                <c:pt idx="898">
                  <c:v>6.5760511392341195E-2</c:v>
                </c:pt>
                <c:pt idx="899">
                  <c:v>7.6521322347706394E-2</c:v>
                </c:pt>
                <c:pt idx="900">
                  <c:v>9.4456007272890302E-2</c:v>
                </c:pt>
                <c:pt idx="901">
                  <c:v>4.7228003636339E-2</c:v>
                </c:pt>
                <c:pt idx="902">
                  <c:v>7.5923499516888204E-2</c:v>
                </c:pt>
                <c:pt idx="903">
                  <c:v>5.7390991760673603E-2</c:v>
                </c:pt>
                <c:pt idx="904">
                  <c:v>7.5923499516888204E-2</c:v>
                </c:pt>
                <c:pt idx="905">
                  <c:v>6.6956157054190002E-2</c:v>
                </c:pt>
                <c:pt idx="906">
                  <c:v>8.4890841979373993E-2</c:v>
                </c:pt>
                <c:pt idx="907">
                  <c:v>8.5488664810192197E-2</c:v>
                </c:pt>
                <c:pt idx="908">
                  <c:v>6.6956157054190002E-2</c:v>
                </c:pt>
                <c:pt idx="909">
                  <c:v>6.6358334223371798E-2</c:v>
                </c:pt>
                <c:pt idx="910">
                  <c:v>8.5488664810192197E-2</c:v>
                </c:pt>
                <c:pt idx="911">
                  <c:v>9.5053830103708506E-2</c:v>
                </c:pt>
                <c:pt idx="912">
                  <c:v>6.6358334223371798E-2</c:v>
                </c:pt>
                <c:pt idx="913">
                  <c:v>4.7825826467157197E-2</c:v>
                </c:pt>
                <c:pt idx="914">
                  <c:v>4.7228003636551399E-2</c:v>
                </c:pt>
                <c:pt idx="915">
                  <c:v>7.5923499516675805E-2</c:v>
                </c:pt>
                <c:pt idx="916">
                  <c:v>8.5488664810192197E-2</c:v>
                </c:pt>
                <c:pt idx="917">
                  <c:v>7.6521322347706394E-2</c:v>
                </c:pt>
              </c:numCache>
            </c:numRef>
          </c:yVal>
          <c:smooth val="1"/>
          <c:extLst xmlns:c16r2="http://schemas.microsoft.com/office/drawing/2015/06/chart">
            <c:ext xmlns:c16="http://schemas.microsoft.com/office/drawing/2014/chart" uri="{C3380CC4-5D6E-409C-BE32-E72D297353CC}">
              <c16:uniqueId val="{00000000-24EA-6643-A877-408237D5B8B8}"/>
            </c:ext>
          </c:extLst>
        </c:ser>
        <c:ser>
          <c:idx val="1"/>
          <c:order val="1"/>
          <c:tx>
            <c:v>5OH</c:v>
          </c:tx>
          <c:spPr>
            <a:ln w="0" cap="rnd">
              <a:solidFill>
                <a:srgbClr val="7030A0"/>
              </a:solidFill>
              <a:round/>
            </a:ln>
            <a:effectLst/>
          </c:spPr>
          <c:marker>
            <c:symbol val="none"/>
          </c:marker>
          <c:xVal>
            <c:numRef>
              <c:f>'DTG bIOMASS @5'!$F$3:$F$920</c:f>
              <c:numCache>
                <c:formatCode>General</c:formatCode>
                <c:ptCount val="918"/>
                <c:pt idx="0">
                  <c:v>304.54500000000002</c:v>
                </c:pt>
                <c:pt idx="1">
                  <c:v>305.17599999999999</c:v>
                </c:pt>
                <c:pt idx="2">
                  <c:v>305.85300000000001</c:v>
                </c:pt>
                <c:pt idx="3">
                  <c:v>306.55499999999989</c:v>
                </c:pt>
                <c:pt idx="4">
                  <c:v>307.267</c:v>
                </c:pt>
                <c:pt idx="5">
                  <c:v>307.98299999999978</c:v>
                </c:pt>
                <c:pt idx="6">
                  <c:v>308.70099999999991</c:v>
                </c:pt>
                <c:pt idx="7">
                  <c:v>309.41999999999979</c:v>
                </c:pt>
                <c:pt idx="8">
                  <c:v>310.137</c:v>
                </c:pt>
                <c:pt idx="9">
                  <c:v>310.84699999999992</c:v>
                </c:pt>
                <c:pt idx="10">
                  <c:v>311.55</c:v>
                </c:pt>
                <c:pt idx="11">
                  <c:v>312.255</c:v>
                </c:pt>
                <c:pt idx="12">
                  <c:v>312.96299999999991</c:v>
                </c:pt>
                <c:pt idx="13">
                  <c:v>313.673</c:v>
                </c:pt>
                <c:pt idx="14">
                  <c:v>314.38599999999991</c:v>
                </c:pt>
                <c:pt idx="15">
                  <c:v>315.09399999999982</c:v>
                </c:pt>
                <c:pt idx="16">
                  <c:v>315.79399999999981</c:v>
                </c:pt>
                <c:pt idx="17">
                  <c:v>316.4939999999998</c:v>
                </c:pt>
                <c:pt idx="18">
                  <c:v>317.19299999999993</c:v>
                </c:pt>
                <c:pt idx="19">
                  <c:v>317.89599999999979</c:v>
                </c:pt>
                <c:pt idx="20">
                  <c:v>318.60500000000002</c:v>
                </c:pt>
                <c:pt idx="21">
                  <c:v>319.31099999999992</c:v>
                </c:pt>
                <c:pt idx="22">
                  <c:v>320.01499999999999</c:v>
                </c:pt>
                <c:pt idx="23">
                  <c:v>320.72599999999977</c:v>
                </c:pt>
                <c:pt idx="24">
                  <c:v>321.43799999999982</c:v>
                </c:pt>
                <c:pt idx="25">
                  <c:v>322.15100000000001</c:v>
                </c:pt>
                <c:pt idx="26">
                  <c:v>322.86399999999992</c:v>
                </c:pt>
                <c:pt idx="27">
                  <c:v>323.57899999999978</c:v>
                </c:pt>
                <c:pt idx="28">
                  <c:v>324.29899999999981</c:v>
                </c:pt>
                <c:pt idx="29">
                  <c:v>325.024</c:v>
                </c:pt>
                <c:pt idx="30">
                  <c:v>325.75099999999992</c:v>
                </c:pt>
                <c:pt idx="31">
                  <c:v>326.47799999999978</c:v>
                </c:pt>
                <c:pt idx="32">
                  <c:v>327.20399999999978</c:v>
                </c:pt>
                <c:pt idx="33">
                  <c:v>327.93499999999977</c:v>
                </c:pt>
                <c:pt idx="34">
                  <c:v>328.66899999999993</c:v>
                </c:pt>
                <c:pt idx="35">
                  <c:v>329.40299999999979</c:v>
                </c:pt>
                <c:pt idx="36">
                  <c:v>330.14</c:v>
                </c:pt>
                <c:pt idx="37">
                  <c:v>330.87599999999992</c:v>
                </c:pt>
                <c:pt idx="38">
                  <c:v>331.61099999999999</c:v>
                </c:pt>
                <c:pt idx="39">
                  <c:v>332.34800000000001</c:v>
                </c:pt>
                <c:pt idx="40">
                  <c:v>333.08599999999979</c:v>
                </c:pt>
                <c:pt idx="41">
                  <c:v>333.82399999999978</c:v>
                </c:pt>
                <c:pt idx="42">
                  <c:v>334.55899999999991</c:v>
                </c:pt>
                <c:pt idx="43">
                  <c:v>335.29599999999982</c:v>
                </c:pt>
                <c:pt idx="44">
                  <c:v>336.03999999999979</c:v>
                </c:pt>
                <c:pt idx="45">
                  <c:v>336.78</c:v>
                </c:pt>
                <c:pt idx="46">
                  <c:v>337.51799999999992</c:v>
                </c:pt>
                <c:pt idx="47">
                  <c:v>338.25699999999978</c:v>
                </c:pt>
                <c:pt idx="48">
                  <c:v>338.99599999999981</c:v>
                </c:pt>
                <c:pt idx="49">
                  <c:v>339.73399999999981</c:v>
                </c:pt>
                <c:pt idx="50">
                  <c:v>340.47499999999991</c:v>
                </c:pt>
                <c:pt idx="51">
                  <c:v>341.21899999999982</c:v>
                </c:pt>
                <c:pt idx="52">
                  <c:v>341.96499999999992</c:v>
                </c:pt>
                <c:pt idx="53">
                  <c:v>342.71199999999982</c:v>
                </c:pt>
                <c:pt idx="54">
                  <c:v>343.45299999999992</c:v>
                </c:pt>
                <c:pt idx="55">
                  <c:v>344.19099999999992</c:v>
                </c:pt>
                <c:pt idx="56">
                  <c:v>344.93299999999982</c:v>
                </c:pt>
                <c:pt idx="57">
                  <c:v>345.67399999999992</c:v>
                </c:pt>
                <c:pt idx="58">
                  <c:v>346.41999999999979</c:v>
                </c:pt>
                <c:pt idx="59">
                  <c:v>347.166</c:v>
                </c:pt>
                <c:pt idx="60">
                  <c:v>347.90999999999991</c:v>
                </c:pt>
                <c:pt idx="61">
                  <c:v>348.65599999999989</c:v>
                </c:pt>
                <c:pt idx="62">
                  <c:v>349.40199999999982</c:v>
                </c:pt>
                <c:pt idx="63">
                  <c:v>350.15</c:v>
                </c:pt>
                <c:pt idx="64">
                  <c:v>350.89699999999982</c:v>
                </c:pt>
                <c:pt idx="65">
                  <c:v>351.64499999999998</c:v>
                </c:pt>
                <c:pt idx="66">
                  <c:v>352.39099999999979</c:v>
                </c:pt>
                <c:pt idx="67">
                  <c:v>353.14400000000001</c:v>
                </c:pt>
                <c:pt idx="68">
                  <c:v>353.892</c:v>
                </c:pt>
                <c:pt idx="69">
                  <c:v>354.63799999999992</c:v>
                </c:pt>
                <c:pt idx="70">
                  <c:v>355.38699999999977</c:v>
                </c:pt>
                <c:pt idx="71">
                  <c:v>356.13499999999999</c:v>
                </c:pt>
                <c:pt idx="72">
                  <c:v>356.88900000000001</c:v>
                </c:pt>
                <c:pt idx="73">
                  <c:v>357.64499999999998</c:v>
                </c:pt>
                <c:pt idx="74">
                  <c:v>358.39799999999991</c:v>
                </c:pt>
                <c:pt idx="75">
                  <c:v>359.15199999999999</c:v>
                </c:pt>
                <c:pt idx="76">
                  <c:v>359.90299999999979</c:v>
                </c:pt>
                <c:pt idx="77">
                  <c:v>360.654</c:v>
                </c:pt>
                <c:pt idx="78">
                  <c:v>361.399</c:v>
                </c:pt>
                <c:pt idx="79">
                  <c:v>362.14</c:v>
                </c:pt>
                <c:pt idx="80">
                  <c:v>362.87599999999992</c:v>
                </c:pt>
                <c:pt idx="81">
                  <c:v>363.60599999999999</c:v>
                </c:pt>
                <c:pt idx="82">
                  <c:v>364.33199999999982</c:v>
                </c:pt>
                <c:pt idx="83">
                  <c:v>365.05899999999991</c:v>
                </c:pt>
                <c:pt idx="84">
                  <c:v>365.78899999999982</c:v>
                </c:pt>
                <c:pt idx="85">
                  <c:v>366.51499999999999</c:v>
                </c:pt>
                <c:pt idx="86">
                  <c:v>367.23599999999982</c:v>
                </c:pt>
                <c:pt idx="87">
                  <c:v>367.95699999999982</c:v>
                </c:pt>
                <c:pt idx="88">
                  <c:v>368.67599999999999</c:v>
                </c:pt>
                <c:pt idx="89">
                  <c:v>369.39699999999982</c:v>
                </c:pt>
                <c:pt idx="90">
                  <c:v>370.11899999999991</c:v>
                </c:pt>
                <c:pt idx="91">
                  <c:v>370.84199999999993</c:v>
                </c:pt>
                <c:pt idx="92">
                  <c:v>371.56399999999991</c:v>
                </c:pt>
                <c:pt idx="93">
                  <c:v>372.28499999999991</c:v>
                </c:pt>
                <c:pt idx="94">
                  <c:v>373.01</c:v>
                </c:pt>
                <c:pt idx="95">
                  <c:v>373.72899999999981</c:v>
                </c:pt>
                <c:pt idx="96">
                  <c:v>374.44499999999999</c:v>
                </c:pt>
                <c:pt idx="97">
                  <c:v>375.166</c:v>
                </c:pt>
                <c:pt idx="98">
                  <c:v>375.88599999999991</c:v>
                </c:pt>
                <c:pt idx="99">
                  <c:v>376.60500000000002</c:v>
                </c:pt>
                <c:pt idx="100">
                  <c:v>377.32099999999991</c:v>
                </c:pt>
                <c:pt idx="101">
                  <c:v>378.03499999999991</c:v>
                </c:pt>
                <c:pt idx="102">
                  <c:v>378.74599999999992</c:v>
                </c:pt>
                <c:pt idx="103">
                  <c:v>379.45799999999991</c:v>
                </c:pt>
                <c:pt idx="104">
                  <c:v>380.16899999999993</c:v>
                </c:pt>
                <c:pt idx="105">
                  <c:v>380.88</c:v>
                </c:pt>
                <c:pt idx="106">
                  <c:v>381.59</c:v>
                </c:pt>
                <c:pt idx="107">
                  <c:v>382.29899999999981</c:v>
                </c:pt>
                <c:pt idx="108">
                  <c:v>383.00599999999991</c:v>
                </c:pt>
                <c:pt idx="109">
                  <c:v>383.71499999999992</c:v>
                </c:pt>
                <c:pt idx="110">
                  <c:v>384.43299999999982</c:v>
                </c:pt>
                <c:pt idx="111">
                  <c:v>385.18199999999979</c:v>
                </c:pt>
                <c:pt idx="112">
                  <c:v>385.9989999999998</c:v>
                </c:pt>
                <c:pt idx="113">
                  <c:v>386.846</c:v>
                </c:pt>
                <c:pt idx="114">
                  <c:v>387.71199999999982</c:v>
                </c:pt>
                <c:pt idx="115">
                  <c:v>388.58899999999983</c:v>
                </c:pt>
                <c:pt idx="116">
                  <c:v>389.46299999999991</c:v>
                </c:pt>
                <c:pt idx="117">
                  <c:v>390.34399999999999</c:v>
                </c:pt>
                <c:pt idx="118">
                  <c:v>391.22799999999978</c:v>
                </c:pt>
                <c:pt idx="119">
                  <c:v>392.11099999999999</c:v>
                </c:pt>
                <c:pt idx="120">
                  <c:v>392.99599999999981</c:v>
                </c:pt>
                <c:pt idx="121">
                  <c:v>393.88</c:v>
                </c:pt>
                <c:pt idx="122">
                  <c:v>394.76099999999991</c:v>
                </c:pt>
                <c:pt idx="123">
                  <c:v>395.64</c:v>
                </c:pt>
                <c:pt idx="124">
                  <c:v>396.51400000000001</c:v>
                </c:pt>
                <c:pt idx="125">
                  <c:v>397.38900000000001</c:v>
                </c:pt>
                <c:pt idx="126">
                  <c:v>398.267</c:v>
                </c:pt>
                <c:pt idx="127">
                  <c:v>399.15300000000002</c:v>
                </c:pt>
                <c:pt idx="128">
                  <c:v>400.03999999999979</c:v>
                </c:pt>
                <c:pt idx="129">
                  <c:v>400.92499999999978</c:v>
                </c:pt>
                <c:pt idx="130">
                  <c:v>401.81200000000001</c:v>
                </c:pt>
                <c:pt idx="131">
                  <c:v>402.69399999999979</c:v>
                </c:pt>
                <c:pt idx="132">
                  <c:v>403.56899999999979</c:v>
                </c:pt>
                <c:pt idx="133">
                  <c:v>404.43899999999979</c:v>
                </c:pt>
                <c:pt idx="134">
                  <c:v>405.30700000000002</c:v>
                </c:pt>
                <c:pt idx="135">
                  <c:v>406.178</c:v>
                </c:pt>
                <c:pt idx="136">
                  <c:v>407.05</c:v>
                </c:pt>
                <c:pt idx="137">
                  <c:v>407.9219999999998</c:v>
                </c:pt>
                <c:pt idx="138">
                  <c:v>408.79299999999978</c:v>
                </c:pt>
                <c:pt idx="139">
                  <c:v>409.67</c:v>
                </c:pt>
                <c:pt idx="140">
                  <c:v>410.548</c:v>
                </c:pt>
                <c:pt idx="141">
                  <c:v>411.42699999999979</c:v>
                </c:pt>
                <c:pt idx="142">
                  <c:v>412.2969999999998</c:v>
                </c:pt>
                <c:pt idx="143">
                  <c:v>413.16099999999989</c:v>
                </c:pt>
                <c:pt idx="144">
                  <c:v>414.03099999999978</c:v>
                </c:pt>
                <c:pt idx="145">
                  <c:v>414.90099999999978</c:v>
                </c:pt>
                <c:pt idx="146">
                  <c:v>415.77</c:v>
                </c:pt>
                <c:pt idx="147">
                  <c:v>416.64</c:v>
                </c:pt>
                <c:pt idx="148">
                  <c:v>417.50900000000001</c:v>
                </c:pt>
                <c:pt idx="149">
                  <c:v>418.375</c:v>
                </c:pt>
                <c:pt idx="150">
                  <c:v>419.24099999999999</c:v>
                </c:pt>
                <c:pt idx="151">
                  <c:v>420.09999999999991</c:v>
                </c:pt>
                <c:pt idx="152">
                  <c:v>420.96</c:v>
                </c:pt>
                <c:pt idx="153">
                  <c:v>421.822</c:v>
                </c:pt>
                <c:pt idx="154">
                  <c:v>422.69200000000001</c:v>
                </c:pt>
                <c:pt idx="155">
                  <c:v>423.56499999999988</c:v>
                </c:pt>
                <c:pt idx="156">
                  <c:v>424.43700000000001</c:v>
                </c:pt>
                <c:pt idx="157">
                  <c:v>425.30899999999991</c:v>
                </c:pt>
                <c:pt idx="158">
                  <c:v>426.17699999999991</c:v>
                </c:pt>
                <c:pt idx="159">
                  <c:v>427.04199999999992</c:v>
                </c:pt>
                <c:pt idx="160">
                  <c:v>427.90800000000002</c:v>
                </c:pt>
                <c:pt idx="161">
                  <c:v>428.77599999999978</c:v>
                </c:pt>
                <c:pt idx="162">
                  <c:v>429.64600000000002</c:v>
                </c:pt>
                <c:pt idx="163">
                  <c:v>430.51299999999992</c:v>
                </c:pt>
                <c:pt idx="164">
                  <c:v>431.38699999999977</c:v>
                </c:pt>
                <c:pt idx="165">
                  <c:v>432.25699999999978</c:v>
                </c:pt>
                <c:pt idx="166">
                  <c:v>433.12099999999992</c:v>
                </c:pt>
                <c:pt idx="167">
                  <c:v>433.99299999999982</c:v>
                </c:pt>
                <c:pt idx="168">
                  <c:v>434.86500000000001</c:v>
                </c:pt>
                <c:pt idx="169">
                  <c:v>435.7369999999998</c:v>
                </c:pt>
                <c:pt idx="170">
                  <c:v>436.61</c:v>
                </c:pt>
                <c:pt idx="171">
                  <c:v>437.4869999999998</c:v>
                </c:pt>
                <c:pt idx="172">
                  <c:v>438.36099999999999</c:v>
                </c:pt>
                <c:pt idx="173">
                  <c:v>439.23099999999982</c:v>
                </c:pt>
                <c:pt idx="174">
                  <c:v>440.10199999999992</c:v>
                </c:pt>
                <c:pt idx="175">
                  <c:v>440.97599999999977</c:v>
                </c:pt>
                <c:pt idx="176">
                  <c:v>441.85199999999992</c:v>
                </c:pt>
                <c:pt idx="177">
                  <c:v>442.73</c:v>
                </c:pt>
                <c:pt idx="178">
                  <c:v>443.61</c:v>
                </c:pt>
                <c:pt idx="179">
                  <c:v>444.49099999999981</c:v>
                </c:pt>
                <c:pt idx="180">
                  <c:v>445.37799999999999</c:v>
                </c:pt>
                <c:pt idx="181">
                  <c:v>446.26099999999991</c:v>
                </c:pt>
                <c:pt idx="182">
                  <c:v>447.14100000000002</c:v>
                </c:pt>
                <c:pt idx="183">
                  <c:v>448.01499999999999</c:v>
                </c:pt>
                <c:pt idx="184">
                  <c:v>448.88799999999992</c:v>
                </c:pt>
                <c:pt idx="185">
                  <c:v>449.76499999999999</c:v>
                </c:pt>
                <c:pt idx="186">
                  <c:v>450.64800000000002</c:v>
                </c:pt>
                <c:pt idx="187">
                  <c:v>451.52599999999978</c:v>
                </c:pt>
                <c:pt idx="188">
                  <c:v>452.39699999999982</c:v>
                </c:pt>
                <c:pt idx="189">
                  <c:v>453.26199999999977</c:v>
                </c:pt>
                <c:pt idx="190">
                  <c:v>454.12099999999992</c:v>
                </c:pt>
                <c:pt idx="191">
                  <c:v>454.98</c:v>
                </c:pt>
                <c:pt idx="192">
                  <c:v>455.83600000000001</c:v>
                </c:pt>
                <c:pt idx="193">
                  <c:v>456.68899999999991</c:v>
                </c:pt>
                <c:pt idx="194">
                  <c:v>457.53599999999977</c:v>
                </c:pt>
                <c:pt idx="195">
                  <c:v>458.38400000000001</c:v>
                </c:pt>
                <c:pt idx="196">
                  <c:v>459.23899999999981</c:v>
                </c:pt>
                <c:pt idx="197">
                  <c:v>460.09699999999981</c:v>
                </c:pt>
                <c:pt idx="198">
                  <c:v>460.94599999999991</c:v>
                </c:pt>
                <c:pt idx="199">
                  <c:v>461.78599999999977</c:v>
                </c:pt>
                <c:pt idx="200">
                  <c:v>462.62599999999992</c:v>
                </c:pt>
                <c:pt idx="201">
                  <c:v>463.46999999999991</c:v>
                </c:pt>
                <c:pt idx="202">
                  <c:v>464.31799999999993</c:v>
                </c:pt>
                <c:pt idx="203">
                  <c:v>465.17</c:v>
                </c:pt>
                <c:pt idx="204">
                  <c:v>466.02299999999991</c:v>
                </c:pt>
                <c:pt idx="205">
                  <c:v>466.87099999999992</c:v>
                </c:pt>
                <c:pt idx="206">
                  <c:v>467.71</c:v>
                </c:pt>
                <c:pt idx="207">
                  <c:v>468.54899999999992</c:v>
                </c:pt>
                <c:pt idx="208">
                  <c:v>469.39</c:v>
                </c:pt>
                <c:pt idx="209">
                  <c:v>470.23399999999981</c:v>
                </c:pt>
                <c:pt idx="210">
                  <c:v>471.07799999999992</c:v>
                </c:pt>
                <c:pt idx="211">
                  <c:v>471.91799999999978</c:v>
                </c:pt>
                <c:pt idx="212">
                  <c:v>472.76299999999992</c:v>
                </c:pt>
                <c:pt idx="213">
                  <c:v>473.61</c:v>
                </c:pt>
                <c:pt idx="214">
                  <c:v>474.46100000000001</c:v>
                </c:pt>
                <c:pt idx="215">
                  <c:v>475.31299999999999</c:v>
                </c:pt>
                <c:pt idx="216">
                  <c:v>476.16399999999999</c:v>
                </c:pt>
                <c:pt idx="217">
                  <c:v>477.01099999999991</c:v>
                </c:pt>
                <c:pt idx="218">
                  <c:v>477.85</c:v>
                </c:pt>
                <c:pt idx="219">
                  <c:v>478.68799999999999</c:v>
                </c:pt>
                <c:pt idx="220">
                  <c:v>479.52699999999982</c:v>
                </c:pt>
                <c:pt idx="221">
                  <c:v>480.36299999999989</c:v>
                </c:pt>
                <c:pt idx="222">
                  <c:v>481.2</c:v>
                </c:pt>
                <c:pt idx="223">
                  <c:v>482.04199999999992</c:v>
                </c:pt>
                <c:pt idx="224">
                  <c:v>482.88599999999991</c:v>
                </c:pt>
                <c:pt idx="225">
                  <c:v>483.74</c:v>
                </c:pt>
                <c:pt idx="226">
                  <c:v>484.59499999999991</c:v>
                </c:pt>
                <c:pt idx="227">
                  <c:v>485.44599999999991</c:v>
                </c:pt>
                <c:pt idx="228">
                  <c:v>486.28899999999982</c:v>
                </c:pt>
                <c:pt idx="229">
                  <c:v>487.13099999999991</c:v>
                </c:pt>
                <c:pt idx="230">
                  <c:v>487.97599999999977</c:v>
                </c:pt>
                <c:pt idx="231">
                  <c:v>488.81899999999979</c:v>
                </c:pt>
                <c:pt idx="232">
                  <c:v>489.65899999999999</c:v>
                </c:pt>
                <c:pt idx="233">
                  <c:v>490.4939999999998</c:v>
                </c:pt>
                <c:pt idx="234">
                  <c:v>491.32599999999991</c:v>
                </c:pt>
                <c:pt idx="235">
                  <c:v>492.15499999999997</c:v>
                </c:pt>
                <c:pt idx="236">
                  <c:v>492.98500000000001</c:v>
                </c:pt>
                <c:pt idx="237">
                  <c:v>493.81399999999991</c:v>
                </c:pt>
                <c:pt idx="238">
                  <c:v>494.64499999999998</c:v>
                </c:pt>
                <c:pt idx="239">
                  <c:v>495.47899999999981</c:v>
                </c:pt>
                <c:pt idx="240">
                  <c:v>496.30999999999989</c:v>
                </c:pt>
                <c:pt idx="241">
                  <c:v>497.13699999999977</c:v>
                </c:pt>
                <c:pt idx="242">
                  <c:v>497.96899999999982</c:v>
                </c:pt>
                <c:pt idx="243">
                  <c:v>498.80700000000002</c:v>
                </c:pt>
                <c:pt idx="244">
                  <c:v>499.65</c:v>
                </c:pt>
                <c:pt idx="245">
                  <c:v>500.4939999999998</c:v>
                </c:pt>
                <c:pt idx="246">
                  <c:v>501.33699999999982</c:v>
                </c:pt>
                <c:pt idx="247">
                  <c:v>502.18099999999993</c:v>
                </c:pt>
                <c:pt idx="248">
                  <c:v>503.02299999999991</c:v>
                </c:pt>
                <c:pt idx="249">
                  <c:v>503.86099999999999</c:v>
                </c:pt>
                <c:pt idx="250">
                  <c:v>504.69599999999991</c:v>
                </c:pt>
                <c:pt idx="251">
                  <c:v>505.53499999999991</c:v>
                </c:pt>
                <c:pt idx="252">
                  <c:v>506.37599999999992</c:v>
                </c:pt>
                <c:pt idx="253">
                  <c:v>507.21699999999981</c:v>
                </c:pt>
                <c:pt idx="254">
                  <c:v>508.05399999999992</c:v>
                </c:pt>
                <c:pt idx="255">
                  <c:v>508.88599999999991</c:v>
                </c:pt>
                <c:pt idx="256">
                  <c:v>509.72099999999978</c:v>
                </c:pt>
                <c:pt idx="257">
                  <c:v>510.55599999999993</c:v>
                </c:pt>
                <c:pt idx="258">
                  <c:v>511.38699999999977</c:v>
                </c:pt>
                <c:pt idx="259">
                  <c:v>512.21600000000001</c:v>
                </c:pt>
                <c:pt idx="260">
                  <c:v>513.04399999999998</c:v>
                </c:pt>
                <c:pt idx="261">
                  <c:v>513.875</c:v>
                </c:pt>
                <c:pt idx="262">
                  <c:v>514.70600000000002</c:v>
                </c:pt>
                <c:pt idx="263">
                  <c:v>515.53599999999972</c:v>
                </c:pt>
                <c:pt idx="264">
                  <c:v>516.36099999999976</c:v>
                </c:pt>
                <c:pt idx="265">
                  <c:v>517.18499999999995</c:v>
                </c:pt>
                <c:pt idx="266">
                  <c:v>518.01800000000003</c:v>
                </c:pt>
                <c:pt idx="267">
                  <c:v>518.85099999999977</c:v>
                </c:pt>
                <c:pt idx="268">
                  <c:v>519.68899999999996</c:v>
                </c:pt>
                <c:pt idx="269">
                  <c:v>520.53</c:v>
                </c:pt>
                <c:pt idx="270">
                  <c:v>521.37300000000005</c:v>
                </c:pt>
                <c:pt idx="271">
                  <c:v>522.21400000000006</c:v>
                </c:pt>
                <c:pt idx="272">
                  <c:v>523.05199999999968</c:v>
                </c:pt>
                <c:pt idx="273">
                  <c:v>523.88699999999972</c:v>
                </c:pt>
                <c:pt idx="274">
                  <c:v>524.72299999999996</c:v>
                </c:pt>
                <c:pt idx="275">
                  <c:v>525.55799999999977</c:v>
                </c:pt>
                <c:pt idx="276">
                  <c:v>526.39699999999971</c:v>
                </c:pt>
                <c:pt idx="277">
                  <c:v>527.23799999999972</c:v>
                </c:pt>
                <c:pt idx="278">
                  <c:v>528.08199999999999</c:v>
                </c:pt>
                <c:pt idx="279">
                  <c:v>528.928</c:v>
                </c:pt>
                <c:pt idx="280">
                  <c:v>529.774</c:v>
                </c:pt>
                <c:pt idx="281">
                  <c:v>530.61799999999971</c:v>
                </c:pt>
                <c:pt idx="282">
                  <c:v>531.45999999999981</c:v>
                </c:pt>
                <c:pt idx="283">
                  <c:v>532.30499999999972</c:v>
                </c:pt>
                <c:pt idx="284">
                  <c:v>533.15499999999997</c:v>
                </c:pt>
                <c:pt idx="285">
                  <c:v>534.00900000000001</c:v>
                </c:pt>
                <c:pt idx="286">
                  <c:v>534.86099999999976</c:v>
                </c:pt>
                <c:pt idx="287">
                  <c:v>535.70900000000006</c:v>
                </c:pt>
                <c:pt idx="288">
                  <c:v>536.55699999999979</c:v>
                </c:pt>
                <c:pt idx="289">
                  <c:v>537.40199999999982</c:v>
                </c:pt>
                <c:pt idx="290">
                  <c:v>538.24800000000005</c:v>
                </c:pt>
                <c:pt idx="291">
                  <c:v>539.09699999999998</c:v>
                </c:pt>
                <c:pt idx="292">
                  <c:v>539.94399999999996</c:v>
                </c:pt>
                <c:pt idx="293">
                  <c:v>540.78899999999999</c:v>
                </c:pt>
                <c:pt idx="294">
                  <c:v>541.63200000000006</c:v>
                </c:pt>
                <c:pt idx="295">
                  <c:v>542.47699999999998</c:v>
                </c:pt>
                <c:pt idx="296">
                  <c:v>543.32199999999978</c:v>
                </c:pt>
                <c:pt idx="297">
                  <c:v>544.16199999999981</c:v>
                </c:pt>
                <c:pt idx="298">
                  <c:v>545.00599999999997</c:v>
                </c:pt>
                <c:pt idx="299">
                  <c:v>545.84899999999971</c:v>
                </c:pt>
                <c:pt idx="300">
                  <c:v>546.6869999999999</c:v>
                </c:pt>
                <c:pt idx="301">
                  <c:v>547.52699999999982</c:v>
                </c:pt>
                <c:pt idx="302">
                  <c:v>548.36499999999978</c:v>
                </c:pt>
                <c:pt idx="303">
                  <c:v>549.20500000000004</c:v>
                </c:pt>
                <c:pt idx="304">
                  <c:v>550.04499999999996</c:v>
                </c:pt>
                <c:pt idx="305">
                  <c:v>550.88699999999972</c:v>
                </c:pt>
                <c:pt idx="306">
                  <c:v>551.72699999999998</c:v>
                </c:pt>
                <c:pt idx="307">
                  <c:v>552.56499999999983</c:v>
                </c:pt>
                <c:pt idx="308">
                  <c:v>553.40199999999982</c:v>
                </c:pt>
                <c:pt idx="309">
                  <c:v>554.24</c:v>
                </c:pt>
                <c:pt idx="310">
                  <c:v>555.07399999999996</c:v>
                </c:pt>
                <c:pt idx="311">
                  <c:v>555.9069999999997</c:v>
                </c:pt>
                <c:pt idx="312">
                  <c:v>556.74400000000003</c:v>
                </c:pt>
                <c:pt idx="313">
                  <c:v>557.57500000000005</c:v>
                </c:pt>
                <c:pt idx="314">
                  <c:v>558.404</c:v>
                </c:pt>
                <c:pt idx="315">
                  <c:v>559.22900000000004</c:v>
                </c:pt>
                <c:pt idx="316">
                  <c:v>560.05599999999981</c:v>
                </c:pt>
                <c:pt idx="317">
                  <c:v>560.88499999999999</c:v>
                </c:pt>
                <c:pt idx="318">
                  <c:v>561.72199999999998</c:v>
                </c:pt>
                <c:pt idx="319">
                  <c:v>562.56399999999996</c:v>
                </c:pt>
                <c:pt idx="320">
                  <c:v>563.40799999999967</c:v>
                </c:pt>
                <c:pt idx="321">
                  <c:v>564.25099999999998</c:v>
                </c:pt>
                <c:pt idx="322">
                  <c:v>565.08900000000006</c:v>
                </c:pt>
                <c:pt idx="323">
                  <c:v>565.92499999999973</c:v>
                </c:pt>
                <c:pt idx="324">
                  <c:v>566.76499999999999</c:v>
                </c:pt>
                <c:pt idx="325">
                  <c:v>567.61199999999997</c:v>
                </c:pt>
                <c:pt idx="326">
                  <c:v>568.45900000000006</c:v>
                </c:pt>
                <c:pt idx="327">
                  <c:v>569.30599999999981</c:v>
                </c:pt>
                <c:pt idx="328">
                  <c:v>570.149</c:v>
                </c:pt>
                <c:pt idx="329">
                  <c:v>570.99400000000003</c:v>
                </c:pt>
                <c:pt idx="330">
                  <c:v>571.84099999999967</c:v>
                </c:pt>
                <c:pt idx="331">
                  <c:v>572.68799999999999</c:v>
                </c:pt>
                <c:pt idx="332">
                  <c:v>573.53099999999972</c:v>
                </c:pt>
                <c:pt idx="333">
                  <c:v>574.38300000000004</c:v>
                </c:pt>
                <c:pt idx="334">
                  <c:v>575.23699999999997</c:v>
                </c:pt>
                <c:pt idx="335">
                  <c:v>576.09</c:v>
                </c:pt>
                <c:pt idx="336">
                  <c:v>576.93999999999983</c:v>
                </c:pt>
                <c:pt idx="337">
                  <c:v>577.79100000000005</c:v>
                </c:pt>
                <c:pt idx="338">
                  <c:v>578.6389999999999</c:v>
                </c:pt>
                <c:pt idx="339">
                  <c:v>579.48900000000003</c:v>
                </c:pt>
                <c:pt idx="340">
                  <c:v>580.34199999999976</c:v>
                </c:pt>
                <c:pt idx="341">
                  <c:v>581.19299999999998</c:v>
                </c:pt>
                <c:pt idx="342">
                  <c:v>582.04299999999967</c:v>
                </c:pt>
                <c:pt idx="343">
                  <c:v>582.89</c:v>
                </c:pt>
                <c:pt idx="344">
                  <c:v>583.73599999999999</c:v>
                </c:pt>
                <c:pt idx="345">
                  <c:v>584.58299999999997</c:v>
                </c:pt>
                <c:pt idx="346">
                  <c:v>585.43199999999979</c:v>
                </c:pt>
                <c:pt idx="347">
                  <c:v>586.28300000000002</c:v>
                </c:pt>
                <c:pt idx="348">
                  <c:v>587.13699999999972</c:v>
                </c:pt>
                <c:pt idx="349">
                  <c:v>587.99199999999996</c:v>
                </c:pt>
                <c:pt idx="350">
                  <c:v>588.84799999999962</c:v>
                </c:pt>
                <c:pt idx="351">
                  <c:v>589.70000000000005</c:v>
                </c:pt>
                <c:pt idx="352">
                  <c:v>590.55599999999981</c:v>
                </c:pt>
                <c:pt idx="353">
                  <c:v>591.41100000000006</c:v>
                </c:pt>
                <c:pt idx="354">
                  <c:v>592.27</c:v>
                </c:pt>
                <c:pt idx="355">
                  <c:v>593.13400000000001</c:v>
                </c:pt>
                <c:pt idx="356">
                  <c:v>593.99299999999971</c:v>
                </c:pt>
                <c:pt idx="357">
                  <c:v>594.84299999999962</c:v>
                </c:pt>
                <c:pt idx="358">
                  <c:v>595.69399999999996</c:v>
                </c:pt>
                <c:pt idx="359">
                  <c:v>596.54099999999971</c:v>
                </c:pt>
                <c:pt idx="360">
                  <c:v>597.38599999999997</c:v>
                </c:pt>
                <c:pt idx="361">
                  <c:v>598.23400000000004</c:v>
                </c:pt>
                <c:pt idx="362">
                  <c:v>599.08600000000001</c:v>
                </c:pt>
                <c:pt idx="363">
                  <c:v>599.93799999999976</c:v>
                </c:pt>
                <c:pt idx="364">
                  <c:v>600.79200000000003</c:v>
                </c:pt>
                <c:pt idx="365">
                  <c:v>601.64599999999996</c:v>
                </c:pt>
                <c:pt idx="366">
                  <c:v>602.5029999999997</c:v>
                </c:pt>
                <c:pt idx="367">
                  <c:v>603.3589999999997</c:v>
                </c:pt>
                <c:pt idx="368">
                  <c:v>604.21299999999997</c:v>
                </c:pt>
                <c:pt idx="369">
                  <c:v>605.06399999999996</c:v>
                </c:pt>
                <c:pt idx="370">
                  <c:v>605.91599999999971</c:v>
                </c:pt>
                <c:pt idx="371">
                  <c:v>606.76699999999983</c:v>
                </c:pt>
                <c:pt idx="372">
                  <c:v>607.61400000000003</c:v>
                </c:pt>
                <c:pt idx="373">
                  <c:v>608.45699999999977</c:v>
                </c:pt>
                <c:pt idx="374">
                  <c:v>609.30499999999972</c:v>
                </c:pt>
                <c:pt idx="375">
                  <c:v>610.15499999999997</c:v>
                </c:pt>
                <c:pt idx="376">
                  <c:v>611.01</c:v>
                </c:pt>
                <c:pt idx="377">
                  <c:v>611.86899999999969</c:v>
                </c:pt>
                <c:pt idx="378">
                  <c:v>612.72400000000005</c:v>
                </c:pt>
                <c:pt idx="379">
                  <c:v>613.58400000000006</c:v>
                </c:pt>
                <c:pt idx="380">
                  <c:v>614.43899999999996</c:v>
                </c:pt>
                <c:pt idx="381">
                  <c:v>615.29200000000003</c:v>
                </c:pt>
                <c:pt idx="382">
                  <c:v>616.14599999999996</c:v>
                </c:pt>
                <c:pt idx="383">
                  <c:v>617.00099999999998</c:v>
                </c:pt>
                <c:pt idx="384">
                  <c:v>617.85699999999974</c:v>
                </c:pt>
                <c:pt idx="385">
                  <c:v>618.71299999999997</c:v>
                </c:pt>
                <c:pt idx="386">
                  <c:v>619.56699999999978</c:v>
                </c:pt>
                <c:pt idx="387">
                  <c:v>620.41599999999971</c:v>
                </c:pt>
                <c:pt idx="388">
                  <c:v>621.27</c:v>
                </c:pt>
                <c:pt idx="389">
                  <c:v>622.13099999999997</c:v>
                </c:pt>
                <c:pt idx="390">
                  <c:v>622.99299999999971</c:v>
                </c:pt>
                <c:pt idx="391">
                  <c:v>623.85699999999974</c:v>
                </c:pt>
                <c:pt idx="392">
                  <c:v>624.71799999999996</c:v>
                </c:pt>
                <c:pt idx="393">
                  <c:v>625.577</c:v>
                </c:pt>
                <c:pt idx="394">
                  <c:v>626.43599999999969</c:v>
                </c:pt>
                <c:pt idx="395">
                  <c:v>627.29399999999998</c:v>
                </c:pt>
                <c:pt idx="396">
                  <c:v>628.15099999999973</c:v>
                </c:pt>
                <c:pt idx="397">
                  <c:v>629.00400000000002</c:v>
                </c:pt>
                <c:pt idx="398">
                  <c:v>629.86399999999981</c:v>
                </c:pt>
                <c:pt idx="399">
                  <c:v>630.72400000000005</c:v>
                </c:pt>
                <c:pt idx="400">
                  <c:v>631.58000000000004</c:v>
                </c:pt>
                <c:pt idx="401">
                  <c:v>632.43699999999967</c:v>
                </c:pt>
                <c:pt idx="402">
                  <c:v>633.29200000000003</c:v>
                </c:pt>
                <c:pt idx="403">
                  <c:v>634.1569999999997</c:v>
                </c:pt>
                <c:pt idx="404">
                  <c:v>635.01900000000001</c:v>
                </c:pt>
                <c:pt idx="405">
                  <c:v>635.875</c:v>
                </c:pt>
                <c:pt idx="406">
                  <c:v>636.73099999999999</c:v>
                </c:pt>
                <c:pt idx="407">
                  <c:v>637.58799999999997</c:v>
                </c:pt>
                <c:pt idx="408">
                  <c:v>638.44299999999976</c:v>
                </c:pt>
                <c:pt idx="409">
                  <c:v>639.29999999999995</c:v>
                </c:pt>
                <c:pt idx="410">
                  <c:v>640.16</c:v>
                </c:pt>
                <c:pt idx="411">
                  <c:v>641.024</c:v>
                </c:pt>
                <c:pt idx="412">
                  <c:v>641.88499999999999</c:v>
                </c:pt>
                <c:pt idx="413">
                  <c:v>642.74599999999998</c:v>
                </c:pt>
                <c:pt idx="414">
                  <c:v>643.60299999999972</c:v>
                </c:pt>
                <c:pt idx="415">
                  <c:v>644.45799999999974</c:v>
                </c:pt>
                <c:pt idx="416">
                  <c:v>645.31199999999967</c:v>
                </c:pt>
                <c:pt idx="417">
                  <c:v>646.16300000000001</c:v>
                </c:pt>
                <c:pt idx="418">
                  <c:v>647.01</c:v>
                </c:pt>
                <c:pt idx="419">
                  <c:v>647.85699999999974</c:v>
                </c:pt>
                <c:pt idx="420">
                  <c:v>648.70799999999997</c:v>
                </c:pt>
                <c:pt idx="421">
                  <c:v>649.56099999999969</c:v>
                </c:pt>
                <c:pt idx="422">
                  <c:v>650.41399999999999</c:v>
                </c:pt>
                <c:pt idx="423">
                  <c:v>651.26199999999972</c:v>
                </c:pt>
                <c:pt idx="424">
                  <c:v>652.1099999999999</c:v>
                </c:pt>
                <c:pt idx="425">
                  <c:v>652.95900000000006</c:v>
                </c:pt>
                <c:pt idx="426">
                  <c:v>653.80699999999979</c:v>
                </c:pt>
                <c:pt idx="427">
                  <c:v>654.654</c:v>
                </c:pt>
                <c:pt idx="428">
                  <c:v>655.50400000000002</c:v>
                </c:pt>
                <c:pt idx="429">
                  <c:v>656.36099999999976</c:v>
                </c:pt>
                <c:pt idx="430">
                  <c:v>657.21799999999996</c:v>
                </c:pt>
                <c:pt idx="431">
                  <c:v>658.07100000000003</c:v>
                </c:pt>
                <c:pt idx="432">
                  <c:v>658.92499999999973</c:v>
                </c:pt>
                <c:pt idx="433">
                  <c:v>659.779</c:v>
                </c:pt>
                <c:pt idx="434">
                  <c:v>660.63400000000001</c:v>
                </c:pt>
                <c:pt idx="435">
                  <c:v>661.49</c:v>
                </c:pt>
                <c:pt idx="436">
                  <c:v>662.34599999999978</c:v>
                </c:pt>
                <c:pt idx="437">
                  <c:v>663.202</c:v>
                </c:pt>
                <c:pt idx="438">
                  <c:v>664.05599999999981</c:v>
                </c:pt>
                <c:pt idx="439">
                  <c:v>664.90599999999972</c:v>
                </c:pt>
                <c:pt idx="440">
                  <c:v>665.755</c:v>
                </c:pt>
                <c:pt idx="441">
                  <c:v>666.6099999999999</c:v>
                </c:pt>
                <c:pt idx="442">
                  <c:v>667.46899999999982</c:v>
                </c:pt>
                <c:pt idx="443">
                  <c:v>668.32799999999975</c:v>
                </c:pt>
                <c:pt idx="444">
                  <c:v>669.18899999999996</c:v>
                </c:pt>
                <c:pt idx="445">
                  <c:v>670.05599999999981</c:v>
                </c:pt>
                <c:pt idx="446">
                  <c:v>670.928</c:v>
                </c:pt>
                <c:pt idx="447">
                  <c:v>671.798</c:v>
                </c:pt>
                <c:pt idx="448">
                  <c:v>672.66199999999981</c:v>
                </c:pt>
                <c:pt idx="449">
                  <c:v>673.52099999999996</c:v>
                </c:pt>
                <c:pt idx="450">
                  <c:v>674.375</c:v>
                </c:pt>
                <c:pt idx="451">
                  <c:v>675.22799999999972</c:v>
                </c:pt>
                <c:pt idx="452">
                  <c:v>676.08199999999999</c:v>
                </c:pt>
                <c:pt idx="453">
                  <c:v>676.93799999999976</c:v>
                </c:pt>
                <c:pt idx="454">
                  <c:v>677.79499999999996</c:v>
                </c:pt>
                <c:pt idx="455">
                  <c:v>678.6569999999997</c:v>
                </c:pt>
                <c:pt idx="456">
                  <c:v>679.51900000000001</c:v>
                </c:pt>
                <c:pt idx="457">
                  <c:v>680.3779999999997</c:v>
                </c:pt>
                <c:pt idx="458">
                  <c:v>681.23400000000004</c:v>
                </c:pt>
                <c:pt idx="459">
                  <c:v>682.09199999999998</c:v>
                </c:pt>
                <c:pt idx="460">
                  <c:v>682.94999999999982</c:v>
                </c:pt>
                <c:pt idx="461">
                  <c:v>683.81399999999996</c:v>
                </c:pt>
                <c:pt idx="462">
                  <c:v>684.67499999999995</c:v>
                </c:pt>
                <c:pt idx="463">
                  <c:v>685.53399999999999</c:v>
                </c:pt>
                <c:pt idx="464">
                  <c:v>686.39499999999998</c:v>
                </c:pt>
                <c:pt idx="465">
                  <c:v>687.25599999999997</c:v>
                </c:pt>
                <c:pt idx="466">
                  <c:v>688.11699999999996</c:v>
                </c:pt>
                <c:pt idx="467">
                  <c:v>688.971</c:v>
                </c:pt>
                <c:pt idx="468">
                  <c:v>689.82099999999969</c:v>
                </c:pt>
                <c:pt idx="469">
                  <c:v>690.66799999999967</c:v>
                </c:pt>
                <c:pt idx="470">
                  <c:v>691.51499999999999</c:v>
                </c:pt>
                <c:pt idx="471">
                  <c:v>692.36599999999976</c:v>
                </c:pt>
                <c:pt idx="472">
                  <c:v>693.22400000000005</c:v>
                </c:pt>
                <c:pt idx="473">
                  <c:v>694.08500000000004</c:v>
                </c:pt>
                <c:pt idx="474">
                  <c:v>694.93999999999983</c:v>
                </c:pt>
                <c:pt idx="475">
                  <c:v>695.79299999999989</c:v>
                </c:pt>
                <c:pt idx="476">
                  <c:v>696.64300000000003</c:v>
                </c:pt>
                <c:pt idx="477">
                  <c:v>697.49099999999999</c:v>
                </c:pt>
                <c:pt idx="478">
                  <c:v>698.34299999999962</c:v>
                </c:pt>
                <c:pt idx="479">
                  <c:v>699.19600000000003</c:v>
                </c:pt>
                <c:pt idx="480">
                  <c:v>700.05199999999968</c:v>
                </c:pt>
                <c:pt idx="481">
                  <c:v>700.91199999999981</c:v>
                </c:pt>
                <c:pt idx="482">
                  <c:v>701.76599999999996</c:v>
                </c:pt>
                <c:pt idx="483">
                  <c:v>702.61599999999999</c:v>
                </c:pt>
                <c:pt idx="484">
                  <c:v>703.46599999999967</c:v>
                </c:pt>
                <c:pt idx="485">
                  <c:v>704.31499999999983</c:v>
                </c:pt>
                <c:pt idx="486">
                  <c:v>705.16699999999969</c:v>
                </c:pt>
                <c:pt idx="487">
                  <c:v>706.024</c:v>
                </c:pt>
                <c:pt idx="488">
                  <c:v>706.8779999999997</c:v>
                </c:pt>
                <c:pt idx="489">
                  <c:v>707.73299999999972</c:v>
                </c:pt>
                <c:pt idx="490">
                  <c:v>708.58500000000004</c:v>
                </c:pt>
                <c:pt idx="491">
                  <c:v>709.43699999999967</c:v>
                </c:pt>
                <c:pt idx="492">
                  <c:v>710.29</c:v>
                </c:pt>
                <c:pt idx="493">
                  <c:v>711.14300000000003</c:v>
                </c:pt>
                <c:pt idx="494">
                  <c:v>711.995</c:v>
                </c:pt>
                <c:pt idx="495">
                  <c:v>712.84699999999975</c:v>
                </c:pt>
                <c:pt idx="496">
                  <c:v>713.702</c:v>
                </c:pt>
                <c:pt idx="497">
                  <c:v>714.55599999999981</c:v>
                </c:pt>
                <c:pt idx="498">
                  <c:v>715.41199999999981</c:v>
                </c:pt>
                <c:pt idx="499">
                  <c:v>716.27300000000002</c:v>
                </c:pt>
                <c:pt idx="500">
                  <c:v>717.12900000000002</c:v>
                </c:pt>
                <c:pt idx="501">
                  <c:v>717.98599999999999</c:v>
                </c:pt>
                <c:pt idx="502">
                  <c:v>718.84399999999982</c:v>
                </c:pt>
                <c:pt idx="503">
                  <c:v>719.70399999999995</c:v>
                </c:pt>
                <c:pt idx="504">
                  <c:v>720.55999999999983</c:v>
                </c:pt>
                <c:pt idx="505">
                  <c:v>721.41699999999969</c:v>
                </c:pt>
                <c:pt idx="506">
                  <c:v>722.27300000000002</c:v>
                </c:pt>
                <c:pt idx="507">
                  <c:v>723.12900000000002</c:v>
                </c:pt>
                <c:pt idx="508">
                  <c:v>723.98800000000006</c:v>
                </c:pt>
                <c:pt idx="509">
                  <c:v>724.84899999999971</c:v>
                </c:pt>
                <c:pt idx="510">
                  <c:v>725.71400000000006</c:v>
                </c:pt>
                <c:pt idx="511">
                  <c:v>726.577</c:v>
                </c:pt>
                <c:pt idx="512">
                  <c:v>727.44199999999978</c:v>
                </c:pt>
                <c:pt idx="513">
                  <c:v>728.30999999999983</c:v>
                </c:pt>
                <c:pt idx="514">
                  <c:v>729.17399999999998</c:v>
                </c:pt>
                <c:pt idx="515">
                  <c:v>730.03399999999999</c:v>
                </c:pt>
                <c:pt idx="516">
                  <c:v>730.89199999999983</c:v>
                </c:pt>
                <c:pt idx="517">
                  <c:v>731.75400000000002</c:v>
                </c:pt>
                <c:pt idx="518">
                  <c:v>732.61900000000003</c:v>
                </c:pt>
                <c:pt idx="519">
                  <c:v>733.48699999999997</c:v>
                </c:pt>
                <c:pt idx="520">
                  <c:v>734.36300000000006</c:v>
                </c:pt>
                <c:pt idx="521">
                  <c:v>735.24699999999996</c:v>
                </c:pt>
                <c:pt idx="522">
                  <c:v>736.12300000000005</c:v>
                </c:pt>
                <c:pt idx="523">
                  <c:v>736.99599999999998</c:v>
                </c:pt>
                <c:pt idx="524">
                  <c:v>737.86699999999962</c:v>
                </c:pt>
                <c:pt idx="525">
                  <c:v>738.73299999999972</c:v>
                </c:pt>
                <c:pt idx="526">
                  <c:v>739.6</c:v>
                </c:pt>
                <c:pt idx="527">
                  <c:v>740.46199999999976</c:v>
                </c:pt>
                <c:pt idx="528">
                  <c:v>741.32599999999979</c:v>
                </c:pt>
                <c:pt idx="529">
                  <c:v>742.19</c:v>
                </c:pt>
                <c:pt idx="530">
                  <c:v>743.0469999999998</c:v>
                </c:pt>
                <c:pt idx="531">
                  <c:v>743.90300000000002</c:v>
                </c:pt>
                <c:pt idx="532">
                  <c:v>744.75599999999997</c:v>
                </c:pt>
                <c:pt idx="533">
                  <c:v>745.61500000000001</c:v>
                </c:pt>
                <c:pt idx="534">
                  <c:v>746.471</c:v>
                </c:pt>
                <c:pt idx="535">
                  <c:v>747.32699999999977</c:v>
                </c:pt>
                <c:pt idx="536">
                  <c:v>748.18600000000004</c:v>
                </c:pt>
                <c:pt idx="537">
                  <c:v>749.04499999999996</c:v>
                </c:pt>
                <c:pt idx="538">
                  <c:v>749.9</c:v>
                </c:pt>
                <c:pt idx="539">
                  <c:v>750.7529999999997</c:v>
                </c:pt>
                <c:pt idx="540">
                  <c:v>751.60500000000002</c:v>
                </c:pt>
                <c:pt idx="541">
                  <c:v>752.45399999999972</c:v>
                </c:pt>
                <c:pt idx="542">
                  <c:v>753.30699999999979</c:v>
                </c:pt>
                <c:pt idx="543">
                  <c:v>754.16199999999981</c:v>
                </c:pt>
                <c:pt idx="544">
                  <c:v>755.01900000000001</c:v>
                </c:pt>
                <c:pt idx="545">
                  <c:v>755.87099999999998</c:v>
                </c:pt>
                <c:pt idx="546">
                  <c:v>756.72299999999996</c:v>
                </c:pt>
                <c:pt idx="547">
                  <c:v>757.57899999999995</c:v>
                </c:pt>
                <c:pt idx="548">
                  <c:v>758.43699999999967</c:v>
                </c:pt>
                <c:pt idx="549">
                  <c:v>759.29299999999989</c:v>
                </c:pt>
                <c:pt idx="550">
                  <c:v>760.14499999999998</c:v>
                </c:pt>
                <c:pt idx="551">
                  <c:v>760.99699999999996</c:v>
                </c:pt>
                <c:pt idx="552">
                  <c:v>761.8529999999995</c:v>
                </c:pt>
                <c:pt idx="553">
                  <c:v>762.71199999999999</c:v>
                </c:pt>
                <c:pt idx="554">
                  <c:v>763.57899999999995</c:v>
                </c:pt>
                <c:pt idx="555">
                  <c:v>764.45099999999979</c:v>
                </c:pt>
                <c:pt idx="556">
                  <c:v>765.31999999999971</c:v>
                </c:pt>
                <c:pt idx="557">
                  <c:v>766.19100000000003</c:v>
                </c:pt>
                <c:pt idx="558">
                  <c:v>767.06199999999967</c:v>
                </c:pt>
                <c:pt idx="559">
                  <c:v>767.94299999999976</c:v>
                </c:pt>
                <c:pt idx="560">
                  <c:v>768.82599999999979</c:v>
                </c:pt>
                <c:pt idx="561">
                  <c:v>769.71299999999997</c:v>
                </c:pt>
                <c:pt idx="562">
                  <c:v>770.6</c:v>
                </c:pt>
                <c:pt idx="563">
                  <c:v>771.48800000000006</c:v>
                </c:pt>
                <c:pt idx="564">
                  <c:v>772.37300000000005</c:v>
                </c:pt>
                <c:pt idx="565">
                  <c:v>773.25900000000001</c:v>
                </c:pt>
                <c:pt idx="566">
                  <c:v>774.14599999999996</c:v>
                </c:pt>
                <c:pt idx="567">
                  <c:v>775.03399999999999</c:v>
                </c:pt>
                <c:pt idx="568">
                  <c:v>775.92</c:v>
                </c:pt>
                <c:pt idx="569">
                  <c:v>776.8009999999997</c:v>
                </c:pt>
                <c:pt idx="570">
                  <c:v>777.67899999999997</c:v>
                </c:pt>
                <c:pt idx="571">
                  <c:v>778.55399999999997</c:v>
                </c:pt>
                <c:pt idx="572">
                  <c:v>779.42699999999968</c:v>
                </c:pt>
                <c:pt idx="573">
                  <c:v>780.29299999999989</c:v>
                </c:pt>
                <c:pt idx="574">
                  <c:v>781.16</c:v>
                </c:pt>
                <c:pt idx="575">
                  <c:v>782.024</c:v>
                </c:pt>
                <c:pt idx="576">
                  <c:v>782.88799999999969</c:v>
                </c:pt>
                <c:pt idx="577">
                  <c:v>783.755</c:v>
                </c:pt>
                <c:pt idx="578">
                  <c:v>784.62599999999998</c:v>
                </c:pt>
                <c:pt idx="579">
                  <c:v>785.49400000000003</c:v>
                </c:pt>
                <c:pt idx="580">
                  <c:v>786.36199999999974</c:v>
                </c:pt>
                <c:pt idx="581">
                  <c:v>787.23400000000004</c:v>
                </c:pt>
                <c:pt idx="582">
                  <c:v>788.11500000000001</c:v>
                </c:pt>
                <c:pt idx="583">
                  <c:v>788.99799999999971</c:v>
                </c:pt>
                <c:pt idx="584">
                  <c:v>789.87599999999998</c:v>
                </c:pt>
                <c:pt idx="585">
                  <c:v>790.75099999999998</c:v>
                </c:pt>
                <c:pt idx="586">
                  <c:v>791.62400000000002</c:v>
                </c:pt>
                <c:pt idx="587">
                  <c:v>792.50099999999998</c:v>
                </c:pt>
                <c:pt idx="588">
                  <c:v>793.38099999999997</c:v>
                </c:pt>
                <c:pt idx="589">
                  <c:v>794.26</c:v>
                </c:pt>
                <c:pt idx="590">
                  <c:v>795.13900000000001</c:v>
                </c:pt>
                <c:pt idx="591">
                  <c:v>796.02</c:v>
                </c:pt>
                <c:pt idx="592">
                  <c:v>796.90599999999972</c:v>
                </c:pt>
                <c:pt idx="593">
                  <c:v>797.79</c:v>
                </c:pt>
                <c:pt idx="594">
                  <c:v>798.66899999999998</c:v>
                </c:pt>
                <c:pt idx="595">
                  <c:v>799.5469999999998</c:v>
                </c:pt>
                <c:pt idx="596">
                  <c:v>800.42499999999973</c:v>
                </c:pt>
                <c:pt idx="597">
                  <c:v>801.303</c:v>
                </c:pt>
                <c:pt idx="598">
                  <c:v>802.18399999999997</c:v>
                </c:pt>
                <c:pt idx="599">
                  <c:v>803.06499999999971</c:v>
                </c:pt>
                <c:pt idx="600">
                  <c:v>803.9459999999998</c:v>
                </c:pt>
                <c:pt idx="601">
                  <c:v>804.82899999999972</c:v>
                </c:pt>
                <c:pt idx="602">
                  <c:v>805.71699999999998</c:v>
                </c:pt>
                <c:pt idx="603">
                  <c:v>806.60500000000002</c:v>
                </c:pt>
                <c:pt idx="604">
                  <c:v>807.49099999999999</c:v>
                </c:pt>
                <c:pt idx="605">
                  <c:v>808.38099999999997</c:v>
                </c:pt>
                <c:pt idx="606">
                  <c:v>809.26900000000001</c:v>
                </c:pt>
                <c:pt idx="607">
                  <c:v>810.154</c:v>
                </c:pt>
                <c:pt idx="608">
                  <c:v>811.04300000000001</c:v>
                </c:pt>
                <c:pt idx="609">
                  <c:v>811.93499999999972</c:v>
                </c:pt>
                <c:pt idx="610">
                  <c:v>812.82399999999996</c:v>
                </c:pt>
                <c:pt idx="611">
                  <c:v>813.71</c:v>
                </c:pt>
                <c:pt idx="612">
                  <c:v>814.59500000000003</c:v>
                </c:pt>
                <c:pt idx="613">
                  <c:v>815.48299999999972</c:v>
                </c:pt>
                <c:pt idx="614">
                  <c:v>816.3689999999998</c:v>
                </c:pt>
                <c:pt idx="615">
                  <c:v>817.25</c:v>
                </c:pt>
                <c:pt idx="616">
                  <c:v>818.13599999999997</c:v>
                </c:pt>
                <c:pt idx="617">
                  <c:v>819.02800000000002</c:v>
                </c:pt>
                <c:pt idx="618">
                  <c:v>819.9219999999998</c:v>
                </c:pt>
                <c:pt idx="619">
                  <c:v>820.81399999999996</c:v>
                </c:pt>
                <c:pt idx="620">
                  <c:v>821.71</c:v>
                </c:pt>
                <c:pt idx="621">
                  <c:v>822.60699999999997</c:v>
                </c:pt>
                <c:pt idx="622">
                  <c:v>823.50599999999997</c:v>
                </c:pt>
                <c:pt idx="623">
                  <c:v>824.40300000000002</c:v>
                </c:pt>
                <c:pt idx="624">
                  <c:v>825.3009999999997</c:v>
                </c:pt>
                <c:pt idx="625">
                  <c:v>826.19899999999996</c:v>
                </c:pt>
                <c:pt idx="626">
                  <c:v>827.10500000000002</c:v>
                </c:pt>
                <c:pt idx="627">
                  <c:v>828.01300000000003</c:v>
                </c:pt>
                <c:pt idx="628">
                  <c:v>828.91399999999999</c:v>
                </c:pt>
                <c:pt idx="629">
                  <c:v>829.81299999999976</c:v>
                </c:pt>
                <c:pt idx="630">
                  <c:v>830.71199999999999</c:v>
                </c:pt>
                <c:pt idx="631">
                  <c:v>831.60900000000004</c:v>
                </c:pt>
                <c:pt idx="632">
                  <c:v>832.5079999999997</c:v>
                </c:pt>
                <c:pt idx="633">
                  <c:v>833.40800000000002</c:v>
                </c:pt>
                <c:pt idx="634">
                  <c:v>834.31099999999969</c:v>
                </c:pt>
                <c:pt idx="635">
                  <c:v>835.22199999999998</c:v>
                </c:pt>
                <c:pt idx="636">
                  <c:v>836.13499999999999</c:v>
                </c:pt>
                <c:pt idx="637">
                  <c:v>837.05</c:v>
                </c:pt>
                <c:pt idx="638">
                  <c:v>837.97</c:v>
                </c:pt>
                <c:pt idx="639">
                  <c:v>838.89</c:v>
                </c:pt>
                <c:pt idx="640">
                  <c:v>839.80699999999979</c:v>
                </c:pt>
                <c:pt idx="641">
                  <c:v>840.72199999999998</c:v>
                </c:pt>
                <c:pt idx="642">
                  <c:v>841.63400000000001</c:v>
                </c:pt>
                <c:pt idx="643">
                  <c:v>842.54599999999971</c:v>
                </c:pt>
                <c:pt idx="644">
                  <c:v>843.46399999999971</c:v>
                </c:pt>
                <c:pt idx="645">
                  <c:v>844.38499999999999</c:v>
                </c:pt>
                <c:pt idx="646">
                  <c:v>845.30199999999979</c:v>
                </c:pt>
                <c:pt idx="647">
                  <c:v>846.22</c:v>
                </c:pt>
                <c:pt idx="648">
                  <c:v>847.14300000000003</c:v>
                </c:pt>
                <c:pt idx="649">
                  <c:v>848.06799999999976</c:v>
                </c:pt>
                <c:pt idx="650">
                  <c:v>848.99199999999996</c:v>
                </c:pt>
                <c:pt idx="651">
                  <c:v>849.91800000000001</c:v>
                </c:pt>
                <c:pt idx="652">
                  <c:v>850.84299999999962</c:v>
                </c:pt>
                <c:pt idx="653">
                  <c:v>851.76699999999971</c:v>
                </c:pt>
                <c:pt idx="654">
                  <c:v>852.69100000000003</c:v>
                </c:pt>
                <c:pt idx="655">
                  <c:v>853.61199999999997</c:v>
                </c:pt>
                <c:pt idx="656">
                  <c:v>854.52599999999973</c:v>
                </c:pt>
                <c:pt idx="657">
                  <c:v>855.42899999999997</c:v>
                </c:pt>
                <c:pt idx="658">
                  <c:v>856.33099999999979</c:v>
                </c:pt>
                <c:pt idx="659">
                  <c:v>857.24299999999971</c:v>
                </c:pt>
                <c:pt idx="660">
                  <c:v>858.16199999999969</c:v>
                </c:pt>
                <c:pt idx="661">
                  <c:v>859.08900000000006</c:v>
                </c:pt>
                <c:pt idx="662">
                  <c:v>860.01699999999971</c:v>
                </c:pt>
                <c:pt idx="663">
                  <c:v>860.93999999999971</c:v>
                </c:pt>
                <c:pt idx="664">
                  <c:v>861.8539999999997</c:v>
                </c:pt>
                <c:pt idx="665">
                  <c:v>862.76900000000001</c:v>
                </c:pt>
                <c:pt idx="666">
                  <c:v>863.68600000000004</c:v>
                </c:pt>
                <c:pt idx="667">
                  <c:v>864.59400000000005</c:v>
                </c:pt>
                <c:pt idx="668">
                  <c:v>865.5</c:v>
                </c:pt>
                <c:pt idx="669">
                  <c:v>866.40599999999972</c:v>
                </c:pt>
                <c:pt idx="670">
                  <c:v>867.3159999999998</c:v>
                </c:pt>
                <c:pt idx="671">
                  <c:v>868.23299999999972</c:v>
                </c:pt>
                <c:pt idx="672">
                  <c:v>869.15</c:v>
                </c:pt>
                <c:pt idx="673">
                  <c:v>870.06399999999996</c:v>
                </c:pt>
                <c:pt idx="674">
                  <c:v>870.97299999999996</c:v>
                </c:pt>
                <c:pt idx="675">
                  <c:v>871.88900000000001</c:v>
                </c:pt>
                <c:pt idx="676">
                  <c:v>872.81399999999996</c:v>
                </c:pt>
                <c:pt idx="677">
                  <c:v>873.74599999999998</c:v>
                </c:pt>
                <c:pt idx="678">
                  <c:v>874.68299999999999</c:v>
                </c:pt>
                <c:pt idx="679">
                  <c:v>875.625</c:v>
                </c:pt>
                <c:pt idx="680">
                  <c:v>876.56799999999976</c:v>
                </c:pt>
                <c:pt idx="681">
                  <c:v>877.51699999999971</c:v>
                </c:pt>
                <c:pt idx="682">
                  <c:v>878.46799999999962</c:v>
                </c:pt>
                <c:pt idx="683">
                  <c:v>879.4219999999998</c:v>
                </c:pt>
                <c:pt idx="684">
                  <c:v>880.37599999999998</c:v>
                </c:pt>
                <c:pt idx="685">
                  <c:v>881.32699999999977</c:v>
                </c:pt>
                <c:pt idx="686">
                  <c:v>882.27700000000004</c:v>
                </c:pt>
                <c:pt idx="687">
                  <c:v>883.23</c:v>
                </c:pt>
                <c:pt idx="688">
                  <c:v>884.19</c:v>
                </c:pt>
                <c:pt idx="689">
                  <c:v>885.1519999999997</c:v>
                </c:pt>
                <c:pt idx="690">
                  <c:v>886.11599999999999</c:v>
                </c:pt>
                <c:pt idx="691">
                  <c:v>887.07799999999997</c:v>
                </c:pt>
                <c:pt idx="692">
                  <c:v>888.0419999999998</c:v>
                </c:pt>
                <c:pt idx="693">
                  <c:v>889.00699999999972</c:v>
                </c:pt>
                <c:pt idx="694">
                  <c:v>889.97199999999998</c:v>
                </c:pt>
                <c:pt idx="695">
                  <c:v>890.93499999999972</c:v>
                </c:pt>
                <c:pt idx="696">
                  <c:v>891.89499999999998</c:v>
                </c:pt>
                <c:pt idx="697">
                  <c:v>892.8539999999997</c:v>
                </c:pt>
                <c:pt idx="698">
                  <c:v>893.81399999999996</c:v>
                </c:pt>
                <c:pt idx="699">
                  <c:v>894.77499999999998</c:v>
                </c:pt>
                <c:pt idx="700">
                  <c:v>895.74199999999996</c:v>
                </c:pt>
                <c:pt idx="701">
                  <c:v>896.71799999999996</c:v>
                </c:pt>
                <c:pt idx="702">
                  <c:v>897.697</c:v>
                </c:pt>
                <c:pt idx="703">
                  <c:v>898.66899999999998</c:v>
                </c:pt>
                <c:pt idx="704">
                  <c:v>899.63900000000001</c:v>
                </c:pt>
                <c:pt idx="705">
                  <c:v>900.60400000000004</c:v>
                </c:pt>
                <c:pt idx="706">
                  <c:v>901.56799999999976</c:v>
                </c:pt>
                <c:pt idx="707">
                  <c:v>902.529</c:v>
                </c:pt>
                <c:pt idx="708">
                  <c:v>903.48799999999972</c:v>
                </c:pt>
                <c:pt idx="709">
                  <c:v>904.44799999999975</c:v>
                </c:pt>
                <c:pt idx="710">
                  <c:v>905.41</c:v>
                </c:pt>
                <c:pt idx="711">
                  <c:v>906.37299999999971</c:v>
                </c:pt>
                <c:pt idx="712">
                  <c:v>907.33599999999979</c:v>
                </c:pt>
                <c:pt idx="713">
                  <c:v>908.29600000000005</c:v>
                </c:pt>
                <c:pt idx="714">
                  <c:v>909.2529999999997</c:v>
                </c:pt>
                <c:pt idx="715">
                  <c:v>910.21600000000001</c:v>
                </c:pt>
                <c:pt idx="716">
                  <c:v>911.18200000000002</c:v>
                </c:pt>
                <c:pt idx="717">
                  <c:v>912.15</c:v>
                </c:pt>
                <c:pt idx="718">
                  <c:v>913.11799999999971</c:v>
                </c:pt>
                <c:pt idx="719">
                  <c:v>914.08</c:v>
                </c:pt>
                <c:pt idx="720">
                  <c:v>915.0419999999998</c:v>
                </c:pt>
                <c:pt idx="721">
                  <c:v>916.00699999999972</c:v>
                </c:pt>
                <c:pt idx="722">
                  <c:v>916.971</c:v>
                </c:pt>
                <c:pt idx="723">
                  <c:v>917.928</c:v>
                </c:pt>
                <c:pt idx="724">
                  <c:v>918.88599999999997</c:v>
                </c:pt>
                <c:pt idx="725">
                  <c:v>919.84799999999962</c:v>
                </c:pt>
                <c:pt idx="726">
                  <c:v>920.81199999999978</c:v>
                </c:pt>
                <c:pt idx="727">
                  <c:v>921.77800000000002</c:v>
                </c:pt>
                <c:pt idx="728">
                  <c:v>922.74799999999971</c:v>
                </c:pt>
                <c:pt idx="729">
                  <c:v>923.72299999999996</c:v>
                </c:pt>
                <c:pt idx="730">
                  <c:v>924.69299999999998</c:v>
                </c:pt>
                <c:pt idx="731">
                  <c:v>925.66</c:v>
                </c:pt>
                <c:pt idx="732">
                  <c:v>926.63400000000001</c:v>
                </c:pt>
                <c:pt idx="733">
                  <c:v>927.60599999999999</c:v>
                </c:pt>
                <c:pt idx="734">
                  <c:v>928.57100000000003</c:v>
                </c:pt>
                <c:pt idx="735">
                  <c:v>929.53499999999997</c:v>
                </c:pt>
                <c:pt idx="736">
                  <c:v>930.49699999999996</c:v>
                </c:pt>
                <c:pt idx="737">
                  <c:v>931.46099999999979</c:v>
                </c:pt>
                <c:pt idx="738">
                  <c:v>932.42699999999979</c:v>
                </c:pt>
                <c:pt idx="739">
                  <c:v>933.38900000000001</c:v>
                </c:pt>
                <c:pt idx="740">
                  <c:v>934.34799999999962</c:v>
                </c:pt>
                <c:pt idx="741">
                  <c:v>935.30899999999997</c:v>
                </c:pt>
                <c:pt idx="742">
                  <c:v>936.27099999999996</c:v>
                </c:pt>
                <c:pt idx="743">
                  <c:v>937.23699999999997</c:v>
                </c:pt>
                <c:pt idx="744">
                  <c:v>938.202</c:v>
                </c:pt>
                <c:pt idx="745">
                  <c:v>939.17499999999995</c:v>
                </c:pt>
                <c:pt idx="746">
                  <c:v>940.14699999999971</c:v>
                </c:pt>
                <c:pt idx="747">
                  <c:v>941.12199999999996</c:v>
                </c:pt>
                <c:pt idx="748">
                  <c:v>942.09699999999998</c:v>
                </c:pt>
                <c:pt idx="749">
                  <c:v>943.06699999999978</c:v>
                </c:pt>
                <c:pt idx="750">
                  <c:v>944.03300000000002</c:v>
                </c:pt>
                <c:pt idx="751">
                  <c:v>944.97799999999972</c:v>
                </c:pt>
                <c:pt idx="752">
                  <c:v>945.91300000000001</c:v>
                </c:pt>
                <c:pt idx="753">
                  <c:v>946.8349999999997</c:v>
                </c:pt>
                <c:pt idx="754">
                  <c:v>947.75199999999973</c:v>
                </c:pt>
                <c:pt idx="755">
                  <c:v>948.66399999999999</c:v>
                </c:pt>
                <c:pt idx="756">
                  <c:v>949.57299999999998</c:v>
                </c:pt>
                <c:pt idx="757">
                  <c:v>950.48199999999997</c:v>
                </c:pt>
                <c:pt idx="758">
                  <c:v>951.39</c:v>
                </c:pt>
                <c:pt idx="759">
                  <c:v>952.30399999999997</c:v>
                </c:pt>
                <c:pt idx="760">
                  <c:v>953.21600000000001</c:v>
                </c:pt>
                <c:pt idx="761">
                  <c:v>954.1329999999997</c:v>
                </c:pt>
                <c:pt idx="762">
                  <c:v>955.0509999999997</c:v>
                </c:pt>
                <c:pt idx="763">
                  <c:v>955.96899999999971</c:v>
                </c:pt>
                <c:pt idx="764">
                  <c:v>956.88699999999972</c:v>
                </c:pt>
                <c:pt idx="765">
                  <c:v>957.8009999999997</c:v>
                </c:pt>
                <c:pt idx="766">
                  <c:v>958.71900000000005</c:v>
                </c:pt>
                <c:pt idx="767">
                  <c:v>959.63900000000001</c:v>
                </c:pt>
                <c:pt idx="768">
                  <c:v>960.55799999999977</c:v>
                </c:pt>
                <c:pt idx="769">
                  <c:v>961.47400000000005</c:v>
                </c:pt>
                <c:pt idx="770">
                  <c:v>962.38800000000003</c:v>
                </c:pt>
                <c:pt idx="771">
                  <c:v>963.3009999999997</c:v>
                </c:pt>
                <c:pt idx="772">
                  <c:v>964.21299999999997</c:v>
                </c:pt>
                <c:pt idx="773">
                  <c:v>965.12599999999998</c:v>
                </c:pt>
                <c:pt idx="774">
                  <c:v>966.0419999999998</c:v>
                </c:pt>
                <c:pt idx="775">
                  <c:v>966.95399999999972</c:v>
                </c:pt>
                <c:pt idx="776">
                  <c:v>967.87</c:v>
                </c:pt>
                <c:pt idx="777">
                  <c:v>968.78599999999994</c:v>
                </c:pt>
                <c:pt idx="778">
                  <c:v>969.70500000000004</c:v>
                </c:pt>
                <c:pt idx="779">
                  <c:v>970.6279999999997</c:v>
                </c:pt>
                <c:pt idx="780">
                  <c:v>971.54899999999998</c:v>
                </c:pt>
                <c:pt idx="781">
                  <c:v>972.47</c:v>
                </c:pt>
                <c:pt idx="782">
                  <c:v>973.38599999999997</c:v>
                </c:pt>
                <c:pt idx="783">
                  <c:v>974.29899999999998</c:v>
                </c:pt>
                <c:pt idx="784">
                  <c:v>975.21400000000006</c:v>
                </c:pt>
                <c:pt idx="785">
                  <c:v>976.12199999999996</c:v>
                </c:pt>
                <c:pt idx="786">
                  <c:v>977.024</c:v>
                </c:pt>
                <c:pt idx="787">
                  <c:v>977.9309999999997</c:v>
                </c:pt>
                <c:pt idx="788">
                  <c:v>978.84399999999971</c:v>
                </c:pt>
                <c:pt idx="789">
                  <c:v>979.75</c:v>
                </c:pt>
                <c:pt idx="790">
                  <c:v>980.649</c:v>
                </c:pt>
                <c:pt idx="791">
                  <c:v>981.5509999999997</c:v>
                </c:pt>
                <c:pt idx="792">
                  <c:v>982.45899999999972</c:v>
                </c:pt>
                <c:pt idx="793">
                  <c:v>983.37</c:v>
                </c:pt>
                <c:pt idx="794">
                  <c:v>984.27700000000004</c:v>
                </c:pt>
                <c:pt idx="795">
                  <c:v>985.18</c:v>
                </c:pt>
                <c:pt idx="796">
                  <c:v>986.08100000000002</c:v>
                </c:pt>
                <c:pt idx="797">
                  <c:v>986.97500000000002</c:v>
                </c:pt>
                <c:pt idx="798">
                  <c:v>987.86599999999976</c:v>
                </c:pt>
                <c:pt idx="799">
                  <c:v>988.7529999999997</c:v>
                </c:pt>
                <c:pt idx="800">
                  <c:v>989.62699999999973</c:v>
                </c:pt>
                <c:pt idx="801">
                  <c:v>990.50900000000001</c:v>
                </c:pt>
                <c:pt idx="802">
                  <c:v>991.39599999999996</c:v>
                </c:pt>
                <c:pt idx="803">
                  <c:v>992.32699999999977</c:v>
                </c:pt>
                <c:pt idx="804">
                  <c:v>993.30699999999979</c:v>
                </c:pt>
                <c:pt idx="805">
                  <c:v>994.30199999999979</c:v>
                </c:pt>
                <c:pt idx="806">
                  <c:v>995.3059999999997</c:v>
                </c:pt>
                <c:pt idx="807">
                  <c:v>996.32199999999978</c:v>
                </c:pt>
                <c:pt idx="808">
                  <c:v>997.33899999999971</c:v>
                </c:pt>
                <c:pt idx="809">
                  <c:v>998.3589999999997</c:v>
                </c:pt>
                <c:pt idx="810">
                  <c:v>999.375</c:v>
                </c:pt>
                <c:pt idx="811">
                  <c:v>1000.3920000000001</c:v>
                </c:pt>
                <c:pt idx="812">
                  <c:v>1001.41</c:v>
                </c:pt>
                <c:pt idx="813">
                  <c:v>1002.425</c:v>
                </c:pt>
                <c:pt idx="814">
                  <c:v>1003.421</c:v>
                </c:pt>
                <c:pt idx="815">
                  <c:v>1004.4160000000001</c:v>
                </c:pt>
                <c:pt idx="816">
                  <c:v>1005.42</c:v>
                </c:pt>
                <c:pt idx="817">
                  <c:v>1006.418</c:v>
                </c:pt>
                <c:pt idx="818">
                  <c:v>1007.419</c:v>
                </c:pt>
                <c:pt idx="819">
                  <c:v>1008.412</c:v>
                </c:pt>
                <c:pt idx="820">
                  <c:v>1009.412</c:v>
                </c:pt>
                <c:pt idx="821">
                  <c:v>1010.404</c:v>
                </c:pt>
                <c:pt idx="822">
                  <c:v>1011.412</c:v>
                </c:pt>
                <c:pt idx="823">
                  <c:v>1012.42</c:v>
                </c:pt>
                <c:pt idx="824">
                  <c:v>1013.408</c:v>
                </c:pt>
                <c:pt idx="825">
                  <c:v>1014.386</c:v>
                </c:pt>
                <c:pt idx="826">
                  <c:v>1015.37</c:v>
                </c:pt>
                <c:pt idx="827">
                  <c:v>1016.3630000000001</c:v>
                </c:pt>
                <c:pt idx="828">
                  <c:v>1017.3579999999999</c:v>
                </c:pt>
                <c:pt idx="829">
                  <c:v>1018.357</c:v>
                </c:pt>
                <c:pt idx="830">
                  <c:v>1019.356</c:v>
                </c:pt>
                <c:pt idx="831">
                  <c:v>1020.362</c:v>
                </c:pt>
                <c:pt idx="832">
                  <c:v>1021.364</c:v>
                </c:pt>
                <c:pt idx="833">
                  <c:v>1022.351</c:v>
                </c:pt>
                <c:pt idx="834">
                  <c:v>1023.333</c:v>
                </c:pt>
                <c:pt idx="835">
                  <c:v>1024.3119999999999</c:v>
                </c:pt>
                <c:pt idx="836">
                  <c:v>1025.297</c:v>
                </c:pt>
                <c:pt idx="837">
                  <c:v>1026.2840000000001</c:v>
                </c:pt>
                <c:pt idx="838">
                  <c:v>1027.2719999999999</c:v>
                </c:pt>
                <c:pt idx="839">
                  <c:v>1028.2539999999999</c:v>
                </c:pt>
                <c:pt idx="840">
                  <c:v>1029.2370000000001</c:v>
                </c:pt>
                <c:pt idx="841">
                  <c:v>1030.2180000000001</c:v>
                </c:pt>
                <c:pt idx="842">
                  <c:v>1031.193</c:v>
                </c:pt>
                <c:pt idx="843">
                  <c:v>1032.171</c:v>
                </c:pt>
                <c:pt idx="844">
                  <c:v>1033.1600000000001</c:v>
                </c:pt>
                <c:pt idx="845">
                  <c:v>1034.146</c:v>
                </c:pt>
                <c:pt idx="846">
                  <c:v>1035.126</c:v>
                </c:pt>
                <c:pt idx="847">
                  <c:v>1036.1020000000001</c:v>
                </c:pt>
                <c:pt idx="848">
                  <c:v>1037.086</c:v>
                </c:pt>
                <c:pt idx="849">
                  <c:v>1038.07</c:v>
                </c:pt>
                <c:pt idx="850">
                  <c:v>1039.0509999999999</c:v>
                </c:pt>
                <c:pt idx="851">
                  <c:v>1040.029</c:v>
                </c:pt>
                <c:pt idx="852">
                  <c:v>1041.002</c:v>
                </c:pt>
                <c:pt idx="853">
                  <c:v>1041.9739999999999</c:v>
                </c:pt>
                <c:pt idx="854">
                  <c:v>1042.94</c:v>
                </c:pt>
                <c:pt idx="855">
                  <c:v>1043.913</c:v>
                </c:pt>
                <c:pt idx="856">
                  <c:v>1044.8820000000001</c:v>
                </c:pt>
                <c:pt idx="857">
                  <c:v>1045.846</c:v>
                </c:pt>
                <c:pt idx="858">
                  <c:v>1046.7909999999999</c:v>
                </c:pt>
                <c:pt idx="859">
                  <c:v>1047.7260000000001</c:v>
                </c:pt>
                <c:pt idx="860">
                  <c:v>1048.6569999999999</c:v>
                </c:pt>
                <c:pt idx="861">
                  <c:v>1049.578</c:v>
                </c:pt>
                <c:pt idx="862">
                  <c:v>1050.492</c:v>
                </c:pt>
                <c:pt idx="863">
                  <c:v>1051.412</c:v>
                </c:pt>
                <c:pt idx="864">
                  <c:v>1052.335</c:v>
                </c:pt>
                <c:pt idx="865">
                  <c:v>1053.258</c:v>
                </c:pt>
                <c:pt idx="866">
                  <c:v>1054.184</c:v>
                </c:pt>
                <c:pt idx="867">
                  <c:v>1055.1110000000001</c:v>
                </c:pt>
                <c:pt idx="868">
                  <c:v>1056.038</c:v>
                </c:pt>
                <c:pt idx="869">
                  <c:v>1056.962</c:v>
                </c:pt>
                <c:pt idx="870">
                  <c:v>1057.885</c:v>
                </c:pt>
                <c:pt idx="871">
                  <c:v>1058.8019999999999</c:v>
                </c:pt>
                <c:pt idx="872">
                  <c:v>1059.7170000000001</c:v>
                </c:pt>
                <c:pt idx="873">
                  <c:v>1060.6300000000001</c:v>
                </c:pt>
                <c:pt idx="874">
                  <c:v>1061.54</c:v>
                </c:pt>
                <c:pt idx="875">
                  <c:v>1062.451</c:v>
                </c:pt>
                <c:pt idx="876">
                  <c:v>1063.3610000000001</c:v>
                </c:pt>
                <c:pt idx="877">
                  <c:v>1064.271</c:v>
                </c:pt>
                <c:pt idx="878">
                  <c:v>1065.1869999999999</c:v>
                </c:pt>
                <c:pt idx="879">
                  <c:v>1066.104</c:v>
                </c:pt>
                <c:pt idx="880">
                  <c:v>1067.019</c:v>
                </c:pt>
                <c:pt idx="881">
                  <c:v>1067.925</c:v>
                </c:pt>
                <c:pt idx="882">
                  <c:v>1068.829</c:v>
                </c:pt>
                <c:pt idx="883">
                  <c:v>1069.729</c:v>
                </c:pt>
                <c:pt idx="884">
                  <c:v>1070.6289999999999</c:v>
                </c:pt>
                <c:pt idx="885">
                  <c:v>1071.529</c:v>
                </c:pt>
                <c:pt idx="886">
                  <c:v>1072.432</c:v>
                </c:pt>
                <c:pt idx="887">
                  <c:v>1073.33</c:v>
                </c:pt>
                <c:pt idx="888">
                  <c:v>1074.229</c:v>
                </c:pt>
                <c:pt idx="889">
                  <c:v>1075.135</c:v>
                </c:pt>
                <c:pt idx="890">
                  <c:v>1076.0350000000001</c:v>
                </c:pt>
                <c:pt idx="891">
                  <c:v>1076.93</c:v>
                </c:pt>
                <c:pt idx="892">
                  <c:v>1077.818</c:v>
                </c:pt>
                <c:pt idx="893">
                  <c:v>1078.7070000000001</c:v>
                </c:pt>
                <c:pt idx="894">
                  <c:v>1079.5940000000001</c:v>
                </c:pt>
                <c:pt idx="895">
                  <c:v>1080.48</c:v>
                </c:pt>
                <c:pt idx="896">
                  <c:v>1081.373</c:v>
                </c:pt>
                <c:pt idx="897">
                  <c:v>1082.2619999999999</c:v>
                </c:pt>
                <c:pt idx="898">
                  <c:v>1083.145</c:v>
                </c:pt>
                <c:pt idx="899">
                  <c:v>1084.0239999999999</c:v>
                </c:pt>
                <c:pt idx="900">
                  <c:v>1084.9090000000001</c:v>
                </c:pt>
                <c:pt idx="901">
                  <c:v>1085.7940000000001</c:v>
                </c:pt>
                <c:pt idx="902">
                  <c:v>1086.6790000000001</c:v>
                </c:pt>
                <c:pt idx="903">
                  <c:v>1087.557</c:v>
                </c:pt>
                <c:pt idx="904">
                  <c:v>1088.43</c:v>
                </c:pt>
                <c:pt idx="905">
                  <c:v>1089.3050000000001</c:v>
                </c:pt>
                <c:pt idx="906">
                  <c:v>1090.1780000000001</c:v>
                </c:pt>
                <c:pt idx="907">
                  <c:v>1091.0429999999999</c:v>
                </c:pt>
                <c:pt idx="908">
                  <c:v>1091.913</c:v>
                </c:pt>
                <c:pt idx="909">
                  <c:v>1092.7829999999999</c:v>
                </c:pt>
                <c:pt idx="910">
                  <c:v>1093.655</c:v>
                </c:pt>
                <c:pt idx="911">
                  <c:v>1094.5250000000001</c:v>
                </c:pt>
                <c:pt idx="912">
                  <c:v>1095.394</c:v>
                </c:pt>
                <c:pt idx="913">
                  <c:v>1096.261</c:v>
                </c:pt>
                <c:pt idx="914">
                  <c:v>1097.1199999999999</c:v>
                </c:pt>
                <c:pt idx="915">
                  <c:v>1097.9739999999999</c:v>
                </c:pt>
                <c:pt idx="916">
                  <c:v>1098.828</c:v>
                </c:pt>
                <c:pt idx="917">
                  <c:v>1099.6790000000001</c:v>
                </c:pt>
              </c:numCache>
            </c:numRef>
          </c:xVal>
          <c:yVal>
            <c:numRef>
              <c:f>'DTG bIOMASS @5'!$G$3:$G$920</c:f>
              <c:numCache>
                <c:formatCode>General</c:formatCode>
                <c:ptCount val="918"/>
                <c:pt idx="1">
                  <c:v>2.7131275986184301E-2</c:v>
                </c:pt>
                <c:pt idx="2">
                  <c:v>2.7275591284028899E-2</c:v>
                </c:pt>
                <c:pt idx="3">
                  <c:v>0.10794784275356301</c:v>
                </c:pt>
                <c:pt idx="4">
                  <c:v>4.4882057615336202E-2</c:v>
                </c:pt>
                <c:pt idx="5">
                  <c:v>5.4406867270213197E-2</c:v>
                </c:pt>
                <c:pt idx="6">
                  <c:v>9.8423033098891596E-2</c:v>
                </c:pt>
                <c:pt idx="7">
                  <c:v>9.0485691719895803E-2</c:v>
                </c:pt>
                <c:pt idx="8">
                  <c:v>8.0816566767174094E-2</c:v>
                </c:pt>
                <c:pt idx="9">
                  <c:v>8.1538143256397494E-2</c:v>
                </c:pt>
                <c:pt idx="10">
                  <c:v>8.9619799933238001E-2</c:v>
                </c:pt>
                <c:pt idx="11">
                  <c:v>0.13522343403738701</c:v>
                </c:pt>
                <c:pt idx="12">
                  <c:v>0.108092158051408</c:v>
                </c:pt>
                <c:pt idx="13">
                  <c:v>8.1393827958552795E-2</c:v>
                </c:pt>
                <c:pt idx="14">
                  <c:v>9.8567348396531307E-2</c:v>
                </c:pt>
                <c:pt idx="15">
                  <c:v>0.144026667203451</c:v>
                </c:pt>
                <c:pt idx="16">
                  <c:v>0.126420200871734</c:v>
                </c:pt>
                <c:pt idx="17">
                  <c:v>7.2013333601520596E-2</c:v>
                </c:pt>
                <c:pt idx="18">
                  <c:v>0.11689539121706199</c:v>
                </c:pt>
                <c:pt idx="19">
                  <c:v>0.15355147685812301</c:v>
                </c:pt>
                <c:pt idx="20">
                  <c:v>0.11689539121706199</c:v>
                </c:pt>
                <c:pt idx="21">
                  <c:v>0.144026667203246</c:v>
                </c:pt>
                <c:pt idx="22">
                  <c:v>0.180105491652929</c:v>
                </c:pt>
                <c:pt idx="23">
                  <c:v>0.10794784275356401</c:v>
                </c:pt>
                <c:pt idx="24">
                  <c:v>0.13522343403759299</c:v>
                </c:pt>
                <c:pt idx="25">
                  <c:v>0.13522343403759299</c:v>
                </c:pt>
                <c:pt idx="26">
                  <c:v>0.13522343403738701</c:v>
                </c:pt>
                <c:pt idx="27">
                  <c:v>0.16235471002377699</c:v>
                </c:pt>
                <c:pt idx="28">
                  <c:v>0.17115794318943001</c:v>
                </c:pt>
                <c:pt idx="29">
                  <c:v>0.17058068199825599</c:v>
                </c:pt>
                <c:pt idx="30">
                  <c:v>0.16235471002377599</c:v>
                </c:pt>
                <c:pt idx="31">
                  <c:v>0.180105491652928</c:v>
                </c:pt>
                <c:pt idx="32">
                  <c:v>0.19843353447345899</c:v>
                </c:pt>
                <c:pt idx="33">
                  <c:v>0.16235471002377599</c:v>
                </c:pt>
                <c:pt idx="34">
                  <c:v>0.18890872481858201</c:v>
                </c:pt>
                <c:pt idx="35">
                  <c:v>0.224843233970625</c:v>
                </c:pt>
                <c:pt idx="36">
                  <c:v>0.207236767639317</c:v>
                </c:pt>
                <c:pt idx="37">
                  <c:v>0.19843353447325399</c:v>
                </c:pt>
                <c:pt idx="38">
                  <c:v>0.13507911873974701</c:v>
                </c:pt>
                <c:pt idx="39">
                  <c:v>0.22498754926846901</c:v>
                </c:pt>
                <c:pt idx="40">
                  <c:v>0.22556481045964299</c:v>
                </c:pt>
                <c:pt idx="41">
                  <c:v>0.21604000080497099</c:v>
                </c:pt>
                <c:pt idx="42">
                  <c:v>0.21604000080476601</c:v>
                </c:pt>
                <c:pt idx="43">
                  <c:v>0.23436804362550201</c:v>
                </c:pt>
                <c:pt idx="44">
                  <c:v>0.224987549268264</c:v>
                </c:pt>
                <c:pt idx="45">
                  <c:v>0.23436804362550201</c:v>
                </c:pt>
                <c:pt idx="46">
                  <c:v>0.26092205842030702</c:v>
                </c:pt>
                <c:pt idx="47">
                  <c:v>0.23436804362529701</c:v>
                </c:pt>
                <c:pt idx="48">
                  <c:v>0.23436804362529701</c:v>
                </c:pt>
                <c:pt idx="49">
                  <c:v>0.25211882525465401</c:v>
                </c:pt>
                <c:pt idx="50">
                  <c:v>0.26092205842030702</c:v>
                </c:pt>
                <c:pt idx="51">
                  <c:v>0.27044686807518398</c:v>
                </c:pt>
                <c:pt idx="52">
                  <c:v>0.27925010124063299</c:v>
                </c:pt>
                <c:pt idx="53">
                  <c:v>0.26092205842051203</c:v>
                </c:pt>
                <c:pt idx="54">
                  <c:v>0.27925010124063299</c:v>
                </c:pt>
                <c:pt idx="55">
                  <c:v>0.27044686807518398</c:v>
                </c:pt>
                <c:pt idx="56">
                  <c:v>0.26092205842030702</c:v>
                </c:pt>
                <c:pt idx="57">
                  <c:v>0.27925010124083799</c:v>
                </c:pt>
                <c:pt idx="58">
                  <c:v>0.29757814406116501</c:v>
                </c:pt>
                <c:pt idx="59">
                  <c:v>0.270302552777341</c:v>
                </c:pt>
                <c:pt idx="60">
                  <c:v>0.27925010124083999</c:v>
                </c:pt>
                <c:pt idx="61">
                  <c:v>0.305804116035645</c:v>
                </c:pt>
                <c:pt idx="62">
                  <c:v>0.29757814406137001</c:v>
                </c:pt>
                <c:pt idx="63">
                  <c:v>0.30638137722702402</c:v>
                </c:pt>
                <c:pt idx="64">
                  <c:v>0.27867284004946102</c:v>
                </c:pt>
                <c:pt idx="65">
                  <c:v>0.31518461039267798</c:v>
                </c:pt>
                <c:pt idx="66">
                  <c:v>0.31532892569052201</c:v>
                </c:pt>
                <c:pt idx="67">
                  <c:v>0.31518461039288298</c:v>
                </c:pt>
                <c:pt idx="68">
                  <c:v>0.27925010124063498</c:v>
                </c:pt>
                <c:pt idx="69">
                  <c:v>0.27044686807518598</c:v>
                </c:pt>
                <c:pt idx="70">
                  <c:v>0.31532892569052201</c:v>
                </c:pt>
                <c:pt idx="71">
                  <c:v>0.32398784355833099</c:v>
                </c:pt>
                <c:pt idx="72">
                  <c:v>0.31532892569052201</c:v>
                </c:pt>
                <c:pt idx="73">
                  <c:v>0.36959147766289102</c:v>
                </c:pt>
                <c:pt idx="74">
                  <c:v>0.29685656757235201</c:v>
                </c:pt>
                <c:pt idx="75">
                  <c:v>0.306525692524664</c:v>
                </c:pt>
                <c:pt idx="76">
                  <c:v>0.31518461039288298</c:v>
                </c:pt>
                <c:pt idx="77">
                  <c:v>0.32413215885617602</c:v>
                </c:pt>
                <c:pt idx="78">
                  <c:v>0.30638137722702402</c:v>
                </c:pt>
                <c:pt idx="79">
                  <c:v>0.32413215885617602</c:v>
                </c:pt>
                <c:pt idx="80">
                  <c:v>0.31532892569052201</c:v>
                </c:pt>
                <c:pt idx="81">
                  <c:v>0.32470942004734998</c:v>
                </c:pt>
                <c:pt idx="82">
                  <c:v>0.33293539202203498</c:v>
                </c:pt>
                <c:pt idx="83">
                  <c:v>0.333512653213208</c:v>
                </c:pt>
                <c:pt idx="84">
                  <c:v>0.29700088286999199</c:v>
                </c:pt>
                <c:pt idx="85">
                  <c:v>0.36006666800821902</c:v>
                </c:pt>
                <c:pt idx="86">
                  <c:v>0.33365696851105298</c:v>
                </c:pt>
                <c:pt idx="87">
                  <c:v>0.32413215885617602</c:v>
                </c:pt>
                <c:pt idx="88">
                  <c:v>0.31518461039267798</c:v>
                </c:pt>
                <c:pt idx="89">
                  <c:v>0.29757814406137001</c:v>
                </c:pt>
                <c:pt idx="90">
                  <c:v>0.33293539202182998</c:v>
                </c:pt>
                <c:pt idx="91">
                  <c:v>0.30638137722702402</c:v>
                </c:pt>
                <c:pt idx="92">
                  <c:v>0.35126343484236</c:v>
                </c:pt>
                <c:pt idx="93">
                  <c:v>0.32413215885638103</c:v>
                </c:pt>
                <c:pt idx="94">
                  <c:v>0.31532892569052201</c:v>
                </c:pt>
                <c:pt idx="95">
                  <c:v>0.32413215885617602</c:v>
                </c:pt>
                <c:pt idx="96">
                  <c:v>0.32470942004755499</c:v>
                </c:pt>
                <c:pt idx="97">
                  <c:v>0.31518461039267798</c:v>
                </c:pt>
                <c:pt idx="98">
                  <c:v>0.32413215885617602</c:v>
                </c:pt>
                <c:pt idx="99">
                  <c:v>0.288053334406493</c:v>
                </c:pt>
                <c:pt idx="100">
                  <c:v>0.36021098330606399</c:v>
                </c:pt>
                <c:pt idx="101">
                  <c:v>0.31518461039267798</c:v>
                </c:pt>
                <c:pt idx="102">
                  <c:v>0.29757814406116501</c:v>
                </c:pt>
                <c:pt idx="103">
                  <c:v>0.30638137722702402</c:v>
                </c:pt>
                <c:pt idx="104">
                  <c:v>0.31532892569052201</c:v>
                </c:pt>
                <c:pt idx="105">
                  <c:v>0.31518461039267798</c:v>
                </c:pt>
                <c:pt idx="106">
                  <c:v>0.31532892569052201</c:v>
                </c:pt>
                <c:pt idx="107">
                  <c:v>0.32413215885638103</c:v>
                </c:pt>
                <c:pt idx="108">
                  <c:v>0.31518461039267798</c:v>
                </c:pt>
                <c:pt idx="109">
                  <c:v>0.29700088286999199</c:v>
                </c:pt>
                <c:pt idx="110">
                  <c:v>0.30638137722702402</c:v>
                </c:pt>
                <c:pt idx="111">
                  <c:v>0.29757814406116501</c:v>
                </c:pt>
                <c:pt idx="112">
                  <c:v>0.30580411603585</c:v>
                </c:pt>
                <c:pt idx="113">
                  <c:v>0.30638137722702402</c:v>
                </c:pt>
                <c:pt idx="114">
                  <c:v>0.30638137722702402</c:v>
                </c:pt>
                <c:pt idx="115">
                  <c:v>0.30638137722681902</c:v>
                </c:pt>
                <c:pt idx="116">
                  <c:v>0.31532892569052201</c:v>
                </c:pt>
                <c:pt idx="117">
                  <c:v>0.30580411603585</c:v>
                </c:pt>
                <c:pt idx="118">
                  <c:v>0.29757814406137001</c:v>
                </c:pt>
                <c:pt idx="119">
                  <c:v>0.31518461039267798</c:v>
                </c:pt>
                <c:pt idx="120">
                  <c:v>0.29700088286999199</c:v>
                </c:pt>
                <c:pt idx="121">
                  <c:v>0.29757814406116501</c:v>
                </c:pt>
                <c:pt idx="122">
                  <c:v>0.29685656757235201</c:v>
                </c:pt>
                <c:pt idx="123">
                  <c:v>0.28819764970433798</c:v>
                </c:pt>
                <c:pt idx="124">
                  <c:v>0.31518461039267798</c:v>
                </c:pt>
                <c:pt idx="125">
                  <c:v>0.28877491089551199</c:v>
                </c:pt>
                <c:pt idx="126">
                  <c:v>0.30580411603585</c:v>
                </c:pt>
                <c:pt idx="127">
                  <c:v>0.27925010124083999</c:v>
                </c:pt>
                <c:pt idx="128">
                  <c:v>0.28863059559766702</c:v>
                </c:pt>
                <c:pt idx="129">
                  <c:v>0.28819764970433798</c:v>
                </c:pt>
                <c:pt idx="130">
                  <c:v>0.288053334406493</c:v>
                </c:pt>
                <c:pt idx="131">
                  <c:v>0.27925010124083999</c:v>
                </c:pt>
                <c:pt idx="132">
                  <c:v>0.29685656757214701</c:v>
                </c:pt>
                <c:pt idx="133">
                  <c:v>0.29757814406137001</c:v>
                </c:pt>
                <c:pt idx="134">
                  <c:v>0.28819764970433798</c:v>
                </c:pt>
                <c:pt idx="135">
                  <c:v>0.27925010124083999</c:v>
                </c:pt>
                <c:pt idx="136">
                  <c:v>0.288053334406493</c:v>
                </c:pt>
                <c:pt idx="137">
                  <c:v>0.29757814406116501</c:v>
                </c:pt>
                <c:pt idx="138">
                  <c:v>0.288053334406493</c:v>
                </c:pt>
                <c:pt idx="139">
                  <c:v>0.27044686807518598</c:v>
                </c:pt>
                <c:pt idx="140">
                  <c:v>0.27925010124083999</c:v>
                </c:pt>
                <c:pt idx="141">
                  <c:v>0.27925010124063498</c:v>
                </c:pt>
                <c:pt idx="142">
                  <c:v>0.27925010124083999</c:v>
                </c:pt>
                <c:pt idx="143">
                  <c:v>0.288053334406493</c:v>
                </c:pt>
                <c:pt idx="144">
                  <c:v>0.27044686807518598</c:v>
                </c:pt>
                <c:pt idx="145">
                  <c:v>0.26972529158596298</c:v>
                </c:pt>
                <c:pt idx="146">
                  <c:v>0.28877491089551199</c:v>
                </c:pt>
                <c:pt idx="147">
                  <c:v>0.26972529158616798</c:v>
                </c:pt>
                <c:pt idx="148">
                  <c:v>0.27925010124083999</c:v>
                </c:pt>
                <c:pt idx="149">
                  <c:v>0.27925010124083999</c:v>
                </c:pt>
                <c:pt idx="150">
                  <c:v>0.26149931961148198</c:v>
                </c:pt>
                <c:pt idx="151">
                  <c:v>0.27925010124083999</c:v>
                </c:pt>
                <c:pt idx="152">
                  <c:v>0.27925010124063498</c:v>
                </c:pt>
                <c:pt idx="153">
                  <c:v>0.26986960688401201</c:v>
                </c:pt>
                <c:pt idx="154">
                  <c:v>0.270302552777136</c:v>
                </c:pt>
                <c:pt idx="155">
                  <c:v>0.26092205842051402</c:v>
                </c:pt>
                <c:pt idx="156">
                  <c:v>0.26164363490932702</c:v>
                </c:pt>
                <c:pt idx="157">
                  <c:v>0.26092205842030902</c:v>
                </c:pt>
                <c:pt idx="158">
                  <c:v>0.27925010124083999</c:v>
                </c:pt>
                <c:pt idx="159">
                  <c:v>0.27044686807498097</c:v>
                </c:pt>
                <c:pt idx="160">
                  <c:v>0.25197450995681098</c:v>
                </c:pt>
                <c:pt idx="161">
                  <c:v>0.27925010124083999</c:v>
                </c:pt>
                <c:pt idx="162">
                  <c:v>0.27044686807498097</c:v>
                </c:pt>
                <c:pt idx="163">
                  <c:v>0.24317127679115699</c:v>
                </c:pt>
                <c:pt idx="164">
                  <c:v>0.27044686807498097</c:v>
                </c:pt>
                <c:pt idx="165">
                  <c:v>0.26092205842030902</c:v>
                </c:pt>
                <c:pt idx="166">
                  <c:v>0.25211882525465501</c:v>
                </c:pt>
                <c:pt idx="167">
                  <c:v>0.26149931961148198</c:v>
                </c:pt>
                <c:pt idx="168">
                  <c:v>0.25211882525465501</c:v>
                </c:pt>
                <c:pt idx="169">
                  <c:v>0.26092205842030902</c:v>
                </c:pt>
                <c:pt idx="170">
                  <c:v>0.25211882525465501</c:v>
                </c:pt>
                <c:pt idx="171">
                  <c:v>0.26149931961168799</c:v>
                </c:pt>
                <c:pt idx="172">
                  <c:v>0.27925010124063498</c:v>
                </c:pt>
                <c:pt idx="173">
                  <c:v>0.23436804362550301</c:v>
                </c:pt>
                <c:pt idx="174">
                  <c:v>0.26092205842030902</c:v>
                </c:pt>
                <c:pt idx="175">
                  <c:v>0.25211882525465501</c:v>
                </c:pt>
                <c:pt idx="176">
                  <c:v>0.243315592088796</c:v>
                </c:pt>
                <c:pt idx="177">
                  <c:v>0.23436804362529801</c:v>
                </c:pt>
                <c:pt idx="178">
                  <c:v>0.25197450995681098</c:v>
                </c:pt>
                <c:pt idx="179">
                  <c:v>0.243315592089002</c:v>
                </c:pt>
                <c:pt idx="180">
                  <c:v>0.24317127679095199</c:v>
                </c:pt>
                <c:pt idx="181">
                  <c:v>0.243315592089002</c:v>
                </c:pt>
                <c:pt idx="182">
                  <c:v>0.26092205842030902</c:v>
                </c:pt>
                <c:pt idx="183">
                  <c:v>0.23436804362529801</c:v>
                </c:pt>
                <c:pt idx="184">
                  <c:v>0.23436804362529801</c:v>
                </c:pt>
                <c:pt idx="185">
                  <c:v>0.243315592089002</c:v>
                </c:pt>
                <c:pt idx="186">
                  <c:v>0.26092205842030902</c:v>
                </c:pt>
                <c:pt idx="187">
                  <c:v>0.24317127679115699</c:v>
                </c:pt>
                <c:pt idx="188">
                  <c:v>0.224987549268266</c:v>
                </c:pt>
                <c:pt idx="189">
                  <c:v>0.24317127679115699</c:v>
                </c:pt>
                <c:pt idx="190">
                  <c:v>0.23436804362529801</c:v>
                </c:pt>
                <c:pt idx="191">
                  <c:v>0.224987549268471</c:v>
                </c:pt>
                <c:pt idx="192">
                  <c:v>0.24317127679115699</c:v>
                </c:pt>
                <c:pt idx="193">
                  <c:v>0.23436804362529801</c:v>
                </c:pt>
                <c:pt idx="194">
                  <c:v>0.243315592088796</c:v>
                </c:pt>
                <c:pt idx="195">
                  <c:v>0.21604000080497299</c:v>
                </c:pt>
                <c:pt idx="196">
                  <c:v>0.22556481045964399</c:v>
                </c:pt>
                <c:pt idx="197">
                  <c:v>0.23379078243412499</c:v>
                </c:pt>
                <c:pt idx="198">
                  <c:v>0.24317127679115699</c:v>
                </c:pt>
                <c:pt idx="199">
                  <c:v>0.22556481045964399</c:v>
                </c:pt>
                <c:pt idx="200">
                  <c:v>0.21604000080476701</c:v>
                </c:pt>
                <c:pt idx="201">
                  <c:v>0.23436804362529801</c:v>
                </c:pt>
                <c:pt idx="202">
                  <c:v>0.21604000080497299</c:v>
                </c:pt>
                <c:pt idx="203">
                  <c:v>0.224987549268471</c:v>
                </c:pt>
                <c:pt idx="204">
                  <c:v>0.21604000080497299</c:v>
                </c:pt>
                <c:pt idx="205">
                  <c:v>0.21604000080476701</c:v>
                </c:pt>
                <c:pt idx="206">
                  <c:v>0.22556481045964399</c:v>
                </c:pt>
                <c:pt idx="207">
                  <c:v>0.21604000080497299</c:v>
                </c:pt>
                <c:pt idx="208">
                  <c:v>0.207236767639114</c:v>
                </c:pt>
                <c:pt idx="209">
                  <c:v>0.207236767639114</c:v>
                </c:pt>
                <c:pt idx="210">
                  <c:v>0.224987549268471</c:v>
                </c:pt>
                <c:pt idx="211">
                  <c:v>0.21604000080497299</c:v>
                </c:pt>
                <c:pt idx="212">
                  <c:v>0.22556481045943899</c:v>
                </c:pt>
                <c:pt idx="213">
                  <c:v>0.19828921917582101</c:v>
                </c:pt>
                <c:pt idx="214">
                  <c:v>0.20665950644794001</c:v>
                </c:pt>
                <c:pt idx="215">
                  <c:v>0.21676157729378601</c:v>
                </c:pt>
                <c:pt idx="216">
                  <c:v>0.18890872481878801</c:v>
                </c:pt>
                <c:pt idx="217">
                  <c:v>0.207092452341269</c:v>
                </c:pt>
                <c:pt idx="218">
                  <c:v>0.207236767639319</c:v>
                </c:pt>
                <c:pt idx="219">
                  <c:v>0.207236767639114</c:v>
                </c:pt>
                <c:pt idx="220">
                  <c:v>0.197856273282286</c:v>
                </c:pt>
                <c:pt idx="221">
                  <c:v>0.19828921917561501</c:v>
                </c:pt>
                <c:pt idx="222">
                  <c:v>0.19843353447345999</c:v>
                </c:pt>
                <c:pt idx="223">
                  <c:v>0.18890872481858301</c:v>
                </c:pt>
                <c:pt idx="224">
                  <c:v>0.207236767639114</c:v>
                </c:pt>
                <c:pt idx="225">
                  <c:v>0.18890872481878801</c:v>
                </c:pt>
                <c:pt idx="226">
                  <c:v>0.189485986009962</c:v>
                </c:pt>
                <c:pt idx="227">
                  <c:v>0.19771195798444199</c:v>
                </c:pt>
                <c:pt idx="228">
                  <c:v>0.18068275284410301</c:v>
                </c:pt>
                <c:pt idx="229">
                  <c:v>0.197856273282286</c:v>
                </c:pt>
                <c:pt idx="230">
                  <c:v>0.17996117635508499</c:v>
                </c:pt>
                <c:pt idx="231">
                  <c:v>0.18068275284430799</c:v>
                </c:pt>
                <c:pt idx="232">
                  <c:v>0.18890872481857801</c:v>
                </c:pt>
                <c:pt idx="233">
                  <c:v>0.18890872481878301</c:v>
                </c:pt>
                <c:pt idx="234">
                  <c:v>0.180105491652925</c:v>
                </c:pt>
                <c:pt idx="235">
                  <c:v>0.189485986009957</c:v>
                </c:pt>
                <c:pt idx="236">
                  <c:v>0.180105491652925</c:v>
                </c:pt>
                <c:pt idx="237">
                  <c:v>0.162354710023773</c:v>
                </c:pt>
                <c:pt idx="238">
                  <c:v>0.180105491652925</c:v>
                </c:pt>
                <c:pt idx="239">
                  <c:v>0.179961176355285</c:v>
                </c:pt>
                <c:pt idx="240">
                  <c:v>0.180105491652925</c:v>
                </c:pt>
                <c:pt idx="241">
                  <c:v>0.17115794318942701</c:v>
                </c:pt>
                <c:pt idx="242">
                  <c:v>0.17130225848727099</c:v>
                </c:pt>
                <c:pt idx="243">
                  <c:v>0.17115794318942701</c:v>
                </c:pt>
                <c:pt idx="244">
                  <c:v>0.16177744883260001</c:v>
                </c:pt>
                <c:pt idx="245">
                  <c:v>0.16235471002356799</c:v>
                </c:pt>
                <c:pt idx="246">
                  <c:v>0.17115794318942701</c:v>
                </c:pt>
                <c:pt idx="247">
                  <c:v>0.17130225848727099</c:v>
                </c:pt>
                <c:pt idx="248">
                  <c:v>0.17115794318942701</c:v>
                </c:pt>
                <c:pt idx="249">
                  <c:v>0.17058068199825299</c:v>
                </c:pt>
                <c:pt idx="250">
                  <c:v>0.15355147685812001</c:v>
                </c:pt>
                <c:pt idx="251">
                  <c:v>0.17115794318942701</c:v>
                </c:pt>
                <c:pt idx="252">
                  <c:v>0.15297421566674099</c:v>
                </c:pt>
                <c:pt idx="253">
                  <c:v>0.162354710023773</c:v>
                </c:pt>
                <c:pt idx="254">
                  <c:v>0.17115794318942701</c:v>
                </c:pt>
                <c:pt idx="255">
                  <c:v>0.144026667203243</c:v>
                </c:pt>
                <c:pt idx="256">
                  <c:v>0.16177744883260001</c:v>
                </c:pt>
                <c:pt idx="257">
                  <c:v>0.17115794318942701</c:v>
                </c:pt>
                <c:pt idx="258">
                  <c:v>0.14417098250108801</c:v>
                </c:pt>
                <c:pt idx="259">
                  <c:v>0.15340716156007</c:v>
                </c:pt>
                <c:pt idx="260">
                  <c:v>0.15297421566674099</c:v>
                </c:pt>
                <c:pt idx="261">
                  <c:v>0.162354710023773</c:v>
                </c:pt>
                <c:pt idx="262">
                  <c:v>0.116895391217059</c:v>
                </c:pt>
                <c:pt idx="263">
                  <c:v>0.126275885574091</c:v>
                </c:pt>
                <c:pt idx="264">
                  <c:v>0.13522343403738399</c:v>
                </c:pt>
                <c:pt idx="265">
                  <c:v>0.144026667203243</c:v>
                </c:pt>
                <c:pt idx="266">
                  <c:v>0.152974215666946</c:v>
                </c:pt>
                <c:pt idx="267">
                  <c:v>0.16235471002356799</c:v>
                </c:pt>
                <c:pt idx="268">
                  <c:v>0.179961176355285</c:v>
                </c:pt>
                <c:pt idx="269">
                  <c:v>0.16177744883260001</c:v>
                </c:pt>
                <c:pt idx="270">
                  <c:v>0.144748243692261</c:v>
                </c:pt>
                <c:pt idx="271">
                  <c:v>0.144026667203243</c:v>
                </c:pt>
                <c:pt idx="272">
                  <c:v>0.15282990036889599</c:v>
                </c:pt>
                <c:pt idx="273">
                  <c:v>0.144026667203243</c:v>
                </c:pt>
                <c:pt idx="274">
                  <c:v>0.14417098250108801</c:v>
                </c:pt>
                <c:pt idx="275">
                  <c:v>0.144026667203243</c:v>
                </c:pt>
                <c:pt idx="276">
                  <c:v>0.13522343403758899</c:v>
                </c:pt>
                <c:pt idx="277">
                  <c:v>0.144026667203243</c:v>
                </c:pt>
                <c:pt idx="278">
                  <c:v>0.13522343403758899</c:v>
                </c:pt>
                <c:pt idx="279">
                  <c:v>0.13507911873974501</c:v>
                </c:pt>
                <c:pt idx="280">
                  <c:v>0.144026667203243</c:v>
                </c:pt>
                <c:pt idx="281">
                  <c:v>0.126420200871731</c:v>
                </c:pt>
                <c:pt idx="282">
                  <c:v>0.144026667203243</c:v>
                </c:pt>
                <c:pt idx="283">
                  <c:v>0.12569862438291801</c:v>
                </c:pt>
                <c:pt idx="284">
                  <c:v>0.126420200871731</c:v>
                </c:pt>
                <c:pt idx="285">
                  <c:v>0.13522343403758899</c:v>
                </c:pt>
                <c:pt idx="286">
                  <c:v>0.13522343403738399</c:v>
                </c:pt>
                <c:pt idx="287">
                  <c:v>0.13507911873974501</c:v>
                </c:pt>
                <c:pt idx="288">
                  <c:v>0.15297421566674099</c:v>
                </c:pt>
                <c:pt idx="289">
                  <c:v>0.13522343403758899</c:v>
                </c:pt>
                <c:pt idx="290">
                  <c:v>0.116895391217059</c:v>
                </c:pt>
                <c:pt idx="291">
                  <c:v>0.126275885574091</c:v>
                </c:pt>
                <c:pt idx="292">
                  <c:v>0.13522343403738399</c:v>
                </c:pt>
                <c:pt idx="293">
                  <c:v>0.12569862438291801</c:v>
                </c:pt>
                <c:pt idx="294">
                  <c:v>0.126420200871731</c:v>
                </c:pt>
                <c:pt idx="295">
                  <c:v>0.13522343403758899</c:v>
                </c:pt>
                <c:pt idx="296">
                  <c:v>0.13507911873974501</c:v>
                </c:pt>
                <c:pt idx="297">
                  <c:v>0.116895391217059</c:v>
                </c:pt>
                <c:pt idx="298">
                  <c:v>0.13522343403758899</c:v>
                </c:pt>
                <c:pt idx="299">
                  <c:v>0.12569862438271301</c:v>
                </c:pt>
                <c:pt idx="300">
                  <c:v>0.117616967706078</c:v>
                </c:pt>
                <c:pt idx="301">
                  <c:v>0.134501857548571</c:v>
                </c:pt>
                <c:pt idx="302">
                  <c:v>0.117472652408233</c:v>
                </c:pt>
                <c:pt idx="303">
                  <c:v>0.116895391217059</c:v>
                </c:pt>
                <c:pt idx="304">
                  <c:v>0.12642020087193601</c:v>
                </c:pt>
                <c:pt idx="305">
                  <c:v>0.13522343403738399</c:v>
                </c:pt>
                <c:pt idx="306">
                  <c:v>0.12569862438291801</c:v>
                </c:pt>
                <c:pt idx="307">
                  <c:v>0.144026667203243</c:v>
                </c:pt>
                <c:pt idx="308">
                  <c:v>0.126420200871731</c:v>
                </c:pt>
                <c:pt idx="309">
                  <c:v>0.13507911873974501</c:v>
                </c:pt>
                <c:pt idx="310">
                  <c:v>0.13522343403758899</c:v>
                </c:pt>
                <c:pt idx="311">
                  <c:v>0.116895391217059</c:v>
                </c:pt>
                <c:pt idx="312">
                  <c:v>0.144026667203243</c:v>
                </c:pt>
                <c:pt idx="313">
                  <c:v>0.126420200871731</c:v>
                </c:pt>
                <c:pt idx="314">
                  <c:v>0.12569862438291801</c:v>
                </c:pt>
                <c:pt idx="315">
                  <c:v>0.13522343403738399</c:v>
                </c:pt>
                <c:pt idx="316">
                  <c:v>0.126275885574091</c:v>
                </c:pt>
                <c:pt idx="317">
                  <c:v>0.12584293968055699</c:v>
                </c:pt>
                <c:pt idx="318">
                  <c:v>0.13507911873974501</c:v>
                </c:pt>
                <c:pt idx="319">
                  <c:v>0.12642020087193601</c:v>
                </c:pt>
                <c:pt idx="320">
                  <c:v>0.13522343403738399</c:v>
                </c:pt>
                <c:pt idx="321">
                  <c:v>0.13522343403758899</c:v>
                </c:pt>
                <c:pt idx="322">
                  <c:v>0.134501857548571</c:v>
                </c:pt>
                <c:pt idx="323">
                  <c:v>0.144026667203243</c:v>
                </c:pt>
                <c:pt idx="324">
                  <c:v>0.144748243692261</c:v>
                </c:pt>
                <c:pt idx="325">
                  <c:v>0.144026667203243</c:v>
                </c:pt>
                <c:pt idx="326">
                  <c:v>0.12569862438271301</c:v>
                </c:pt>
                <c:pt idx="327">
                  <c:v>0.144026667203243</c:v>
                </c:pt>
                <c:pt idx="328">
                  <c:v>0.144748243692261</c:v>
                </c:pt>
                <c:pt idx="329">
                  <c:v>0.15282990036910099</c:v>
                </c:pt>
                <c:pt idx="330">
                  <c:v>0.144026667203243</c:v>
                </c:pt>
                <c:pt idx="331">
                  <c:v>0.14417098250108801</c:v>
                </c:pt>
                <c:pt idx="332">
                  <c:v>0.15282990036889599</c:v>
                </c:pt>
                <c:pt idx="333">
                  <c:v>0.15355147685812001</c:v>
                </c:pt>
                <c:pt idx="334">
                  <c:v>0.16163313353455</c:v>
                </c:pt>
                <c:pt idx="335">
                  <c:v>0.15355147685812001</c:v>
                </c:pt>
                <c:pt idx="336">
                  <c:v>0.17130225848727099</c:v>
                </c:pt>
                <c:pt idx="337">
                  <c:v>0.161633133534755</c:v>
                </c:pt>
                <c:pt idx="338">
                  <c:v>0.17130225848706601</c:v>
                </c:pt>
                <c:pt idx="339">
                  <c:v>0.15355147685812001</c:v>
                </c:pt>
                <c:pt idx="340">
                  <c:v>0.17996117635507999</c:v>
                </c:pt>
                <c:pt idx="341">
                  <c:v>0.180105491652925</c:v>
                </c:pt>
                <c:pt idx="342">
                  <c:v>0.18890872481878301</c:v>
                </c:pt>
                <c:pt idx="343">
                  <c:v>0.189485986009957</c:v>
                </c:pt>
                <c:pt idx="344">
                  <c:v>0.207236767639108</c:v>
                </c:pt>
                <c:pt idx="345">
                  <c:v>0.197711957984437</c:v>
                </c:pt>
                <c:pt idx="346">
                  <c:v>0.19843353447345499</c:v>
                </c:pt>
                <c:pt idx="347">
                  <c:v>0.21604000080496699</c:v>
                </c:pt>
                <c:pt idx="348">
                  <c:v>0.207236767639108</c:v>
                </c:pt>
                <c:pt idx="349">
                  <c:v>0.21604000080476199</c:v>
                </c:pt>
                <c:pt idx="350">
                  <c:v>0.23436804362549701</c:v>
                </c:pt>
                <c:pt idx="351">
                  <c:v>0.23451235892313699</c:v>
                </c:pt>
                <c:pt idx="352">
                  <c:v>0.23364646713627399</c:v>
                </c:pt>
                <c:pt idx="353">
                  <c:v>0.25211882525464901</c:v>
                </c:pt>
                <c:pt idx="354">
                  <c:v>0.27044686807497398</c:v>
                </c:pt>
                <c:pt idx="355">
                  <c:v>0.27925010124083199</c:v>
                </c:pt>
                <c:pt idx="356">
                  <c:v>0.28805333440648601</c:v>
                </c:pt>
                <c:pt idx="357">
                  <c:v>0.27925010124083199</c:v>
                </c:pt>
                <c:pt idx="358">
                  <c:v>0.30638137722701603</c:v>
                </c:pt>
                <c:pt idx="359">
                  <c:v>0.306525692524861</c:v>
                </c:pt>
                <c:pt idx="360">
                  <c:v>0.323987843558323</c:v>
                </c:pt>
                <c:pt idx="361">
                  <c:v>0.33293539202202599</c:v>
                </c:pt>
                <c:pt idx="362">
                  <c:v>0.35198501133137</c:v>
                </c:pt>
                <c:pt idx="363">
                  <c:v>0.37781744963736102</c:v>
                </c:pt>
                <c:pt idx="364">
                  <c:v>0.37839471082873999</c:v>
                </c:pt>
                <c:pt idx="365">
                  <c:v>0.39614549245768699</c:v>
                </c:pt>
                <c:pt idx="366">
                  <c:v>0.41447353527842201</c:v>
                </c:pt>
                <c:pt idx="367">
                  <c:v>0.41447353527842201</c:v>
                </c:pt>
                <c:pt idx="368">
                  <c:v>0.44160481126440099</c:v>
                </c:pt>
                <c:pt idx="369">
                  <c:v>0.45921127759591202</c:v>
                </c:pt>
                <c:pt idx="370">
                  <c:v>0.48648686887994103</c:v>
                </c:pt>
                <c:pt idx="371">
                  <c:v>0.50423765050929803</c:v>
                </c:pt>
                <c:pt idx="372">
                  <c:v>0.52242137803177802</c:v>
                </c:pt>
                <c:pt idx="373">
                  <c:v>0.53136892649548095</c:v>
                </c:pt>
                <c:pt idx="374">
                  <c:v>0.54969696931580603</c:v>
                </c:pt>
                <c:pt idx="375">
                  <c:v>0.57610666881317696</c:v>
                </c:pt>
                <c:pt idx="376">
                  <c:v>0.59457902693114195</c:v>
                </c:pt>
                <c:pt idx="377">
                  <c:v>0.60323794479935999</c:v>
                </c:pt>
                <c:pt idx="378">
                  <c:v>0.63051353608318395</c:v>
                </c:pt>
                <c:pt idx="379">
                  <c:v>0.64003834573785501</c:v>
                </c:pt>
                <c:pt idx="380">
                  <c:v>0.64826431771254001</c:v>
                </c:pt>
                <c:pt idx="381">
                  <c:v>0.68477608805555101</c:v>
                </c:pt>
                <c:pt idx="382">
                  <c:v>0.68419882686437805</c:v>
                </c:pt>
                <c:pt idx="383">
                  <c:v>0.69372363651905</c:v>
                </c:pt>
                <c:pt idx="384">
                  <c:v>0.71147441814840595</c:v>
                </c:pt>
                <c:pt idx="385">
                  <c:v>0.70252686968490796</c:v>
                </c:pt>
                <c:pt idx="386">
                  <c:v>0.72085491250523304</c:v>
                </c:pt>
                <c:pt idx="387">
                  <c:v>0.72027765131405896</c:v>
                </c:pt>
                <c:pt idx="388">
                  <c:v>0.73918295532576295</c:v>
                </c:pt>
                <c:pt idx="389">
                  <c:v>0.73846137883674501</c:v>
                </c:pt>
                <c:pt idx="390">
                  <c:v>0.72908088447991803</c:v>
                </c:pt>
                <c:pt idx="391">
                  <c:v>0.74798618849141596</c:v>
                </c:pt>
                <c:pt idx="392">
                  <c:v>0.74740892730044795</c:v>
                </c:pt>
                <c:pt idx="393">
                  <c:v>0.73860569413438504</c:v>
                </c:pt>
                <c:pt idx="394">
                  <c:v>0.73860569413458999</c:v>
                </c:pt>
                <c:pt idx="395">
                  <c:v>0.729658145671092</c:v>
                </c:pt>
                <c:pt idx="396">
                  <c:v>0.73860569413458999</c:v>
                </c:pt>
                <c:pt idx="397">
                  <c:v>0.72965814567088705</c:v>
                </c:pt>
                <c:pt idx="398">
                  <c:v>0.729658145671092</c:v>
                </c:pt>
                <c:pt idx="399">
                  <c:v>0.70252686968490796</c:v>
                </c:pt>
                <c:pt idx="400">
                  <c:v>0.72980246096873103</c:v>
                </c:pt>
                <c:pt idx="401">
                  <c:v>0.71133010285056097</c:v>
                </c:pt>
                <c:pt idx="402">
                  <c:v>0.70252686968490796</c:v>
                </c:pt>
                <c:pt idx="403">
                  <c:v>0.69372363651905</c:v>
                </c:pt>
                <c:pt idx="404">
                  <c:v>0.71147441814840595</c:v>
                </c:pt>
                <c:pt idx="405">
                  <c:v>0.67525127840087995</c:v>
                </c:pt>
                <c:pt idx="406">
                  <c:v>0.67611717018774198</c:v>
                </c:pt>
                <c:pt idx="407">
                  <c:v>0.66644804523502099</c:v>
                </c:pt>
                <c:pt idx="408">
                  <c:v>0.65706755087819402</c:v>
                </c:pt>
                <c:pt idx="409">
                  <c:v>0.64884157890371397</c:v>
                </c:pt>
                <c:pt idx="410">
                  <c:v>0.65764481206936798</c:v>
                </c:pt>
                <c:pt idx="411">
                  <c:v>0.63946108454668205</c:v>
                </c:pt>
                <c:pt idx="412">
                  <c:v>0.63931676924904202</c:v>
                </c:pt>
                <c:pt idx="413">
                  <c:v>0.63931676924883696</c:v>
                </c:pt>
                <c:pt idx="414">
                  <c:v>0.630513536083389</c:v>
                </c:pt>
                <c:pt idx="415">
                  <c:v>0.63051353608318395</c:v>
                </c:pt>
                <c:pt idx="416">
                  <c:v>0.61290706975167197</c:v>
                </c:pt>
                <c:pt idx="417">
                  <c:v>0.62171030291753004</c:v>
                </c:pt>
                <c:pt idx="418">
                  <c:v>0.63051353608318395</c:v>
                </c:pt>
                <c:pt idx="419">
                  <c:v>0.62098872642851199</c:v>
                </c:pt>
                <c:pt idx="420">
                  <c:v>0.61290706975167197</c:v>
                </c:pt>
                <c:pt idx="421">
                  <c:v>0.64812000241469603</c:v>
                </c:pt>
                <c:pt idx="422">
                  <c:v>0.64884157890371397</c:v>
                </c:pt>
                <c:pt idx="423">
                  <c:v>0.62171030291753004</c:v>
                </c:pt>
                <c:pt idx="424">
                  <c:v>0.61218549326265403</c:v>
                </c:pt>
                <c:pt idx="425">
                  <c:v>0.63051353608318395</c:v>
                </c:pt>
                <c:pt idx="426">
                  <c:v>0.630513536083389</c:v>
                </c:pt>
                <c:pt idx="427">
                  <c:v>0.63931676924883696</c:v>
                </c:pt>
                <c:pt idx="428">
                  <c:v>0.63051353608318395</c:v>
                </c:pt>
                <c:pt idx="429">
                  <c:v>0.60338226009700002</c:v>
                </c:pt>
                <c:pt idx="430">
                  <c:v>0.65764481206936798</c:v>
                </c:pt>
                <c:pt idx="431">
                  <c:v>0.63946108454688699</c:v>
                </c:pt>
                <c:pt idx="432">
                  <c:v>0.64884157890371397</c:v>
                </c:pt>
                <c:pt idx="433">
                  <c:v>0.63051353608318395</c:v>
                </c:pt>
                <c:pt idx="434">
                  <c:v>0.63051353608318395</c:v>
                </c:pt>
                <c:pt idx="435">
                  <c:v>0.63931676924883696</c:v>
                </c:pt>
                <c:pt idx="436">
                  <c:v>0.63946108454688699</c:v>
                </c:pt>
                <c:pt idx="437">
                  <c:v>0.62156598761968596</c:v>
                </c:pt>
                <c:pt idx="438">
                  <c:v>0.63946108454668205</c:v>
                </c:pt>
                <c:pt idx="439">
                  <c:v>0.63989403044021598</c:v>
                </c:pt>
                <c:pt idx="440">
                  <c:v>0.62113304172615103</c:v>
                </c:pt>
                <c:pt idx="441">
                  <c:v>0.61276275445403205</c:v>
                </c:pt>
                <c:pt idx="442">
                  <c:v>0.62171030291753004</c:v>
                </c:pt>
                <c:pt idx="443">
                  <c:v>0.62098872642830705</c:v>
                </c:pt>
                <c:pt idx="444">
                  <c:v>0.60395952128837904</c:v>
                </c:pt>
                <c:pt idx="445">
                  <c:v>0.59457902693114195</c:v>
                </c:pt>
                <c:pt idx="446">
                  <c:v>0.59385745044232796</c:v>
                </c:pt>
                <c:pt idx="447">
                  <c:v>0.56802501213633705</c:v>
                </c:pt>
                <c:pt idx="448">
                  <c:v>0.57610666881317696</c:v>
                </c:pt>
                <c:pt idx="449">
                  <c:v>0.55850020248146004</c:v>
                </c:pt>
                <c:pt idx="450">
                  <c:v>0.55850020248166499</c:v>
                </c:pt>
                <c:pt idx="451">
                  <c:v>0.54017215966113497</c:v>
                </c:pt>
                <c:pt idx="452">
                  <c:v>0.53194618768644997</c:v>
                </c:pt>
                <c:pt idx="453">
                  <c:v>0.52184411684081</c:v>
                </c:pt>
                <c:pt idx="454">
                  <c:v>0.50481491170026604</c:v>
                </c:pt>
                <c:pt idx="455">
                  <c:v>0.50423765050929803</c:v>
                </c:pt>
                <c:pt idx="456">
                  <c:v>0.49529010204559398</c:v>
                </c:pt>
                <c:pt idx="457">
                  <c:v>0.450408044430259</c:v>
                </c:pt>
                <c:pt idx="458">
                  <c:v>0.45935559289375699</c:v>
                </c:pt>
                <c:pt idx="459">
                  <c:v>0.45935559289375699</c:v>
                </c:pt>
                <c:pt idx="460">
                  <c:v>0.432657262801107</c:v>
                </c:pt>
                <c:pt idx="461">
                  <c:v>0.40509304092138998</c:v>
                </c:pt>
                <c:pt idx="462">
                  <c:v>0.39672275364906501</c:v>
                </c:pt>
                <c:pt idx="463">
                  <c:v>0.387197943994188</c:v>
                </c:pt>
                <c:pt idx="464">
                  <c:v>0.360210983306055</c:v>
                </c:pt>
                <c:pt idx="465">
                  <c:v>0.35126343484235101</c:v>
                </c:pt>
                <c:pt idx="466">
                  <c:v>0.342460201676698</c:v>
                </c:pt>
                <c:pt idx="467">
                  <c:v>0.323987843558528</c:v>
                </c:pt>
                <c:pt idx="468">
                  <c:v>0.342460201676698</c:v>
                </c:pt>
                <c:pt idx="469">
                  <c:v>0.30638137722701603</c:v>
                </c:pt>
                <c:pt idx="470">
                  <c:v>0.297000882869984</c:v>
                </c:pt>
                <c:pt idx="471">
                  <c:v>0.27925010124083199</c:v>
                </c:pt>
                <c:pt idx="472">
                  <c:v>0.25211882525464901</c:v>
                </c:pt>
                <c:pt idx="473">
                  <c:v>0.26149931961147599</c:v>
                </c:pt>
                <c:pt idx="474">
                  <c:v>0.24317127679094599</c:v>
                </c:pt>
                <c:pt idx="475">
                  <c:v>0.22498754926846501</c:v>
                </c:pt>
                <c:pt idx="476">
                  <c:v>0.21604000080496699</c:v>
                </c:pt>
                <c:pt idx="477">
                  <c:v>0.21604000080476199</c:v>
                </c:pt>
                <c:pt idx="478">
                  <c:v>0.20723676763931301</c:v>
                </c:pt>
                <c:pt idx="479">
                  <c:v>0.19843353447345499</c:v>
                </c:pt>
                <c:pt idx="480">
                  <c:v>0.207236767639108</c:v>
                </c:pt>
                <c:pt idx="481">
                  <c:v>0.18890872481857801</c:v>
                </c:pt>
                <c:pt idx="482">
                  <c:v>0.162354710023773</c:v>
                </c:pt>
                <c:pt idx="483">
                  <c:v>0.13522343403758899</c:v>
                </c:pt>
                <c:pt idx="484">
                  <c:v>0.15282990036889599</c:v>
                </c:pt>
                <c:pt idx="485">
                  <c:v>0.144026667203243</c:v>
                </c:pt>
                <c:pt idx="486">
                  <c:v>0.13522343403758899</c:v>
                </c:pt>
                <c:pt idx="487">
                  <c:v>0.15297421566674099</c:v>
                </c:pt>
                <c:pt idx="488">
                  <c:v>0.14460392839462199</c:v>
                </c:pt>
                <c:pt idx="489">
                  <c:v>0.144026667203243</c:v>
                </c:pt>
                <c:pt idx="490">
                  <c:v>0.116895391217059</c:v>
                </c:pt>
                <c:pt idx="491">
                  <c:v>0.144026667203243</c:v>
                </c:pt>
                <c:pt idx="492">
                  <c:v>0.108092158051406</c:v>
                </c:pt>
                <c:pt idx="493">
                  <c:v>9.9144609587702603E-2</c:v>
                </c:pt>
                <c:pt idx="494">
                  <c:v>9.9144609587907703E-2</c:v>
                </c:pt>
                <c:pt idx="495">
                  <c:v>9.9288924885547206E-2</c:v>
                </c:pt>
                <c:pt idx="496">
                  <c:v>0.116895391217059</c:v>
                </c:pt>
                <c:pt idx="497">
                  <c:v>9.9144609587907703E-2</c:v>
                </c:pt>
                <c:pt idx="498">
                  <c:v>0.108092158051201</c:v>
                </c:pt>
                <c:pt idx="499">
                  <c:v>8.0816566767377501E-2</c:v>
                </c:pt>
                <c:pt idx="500">
                  <c:v>9.9144609587907703E-2</c:v>
                </c:pt>
                <c:pt idx="501">
                  <c:v>9.9288924885547206E-2</c:v>
                </c:pt>
                <c:pt idx="502">
                  <c:v>8.0816566767377501E-2</c:v>
                </c:pt>
                <c:pt idx="503">
                  <c:v>9.9144609587907703E-2</c:v>
                </c:pt>
                <c:pt idx="504">
                  <c:v>7.2013333601518903E-2</c:v>
                </c:pt>
                <c:pt idx="505">
                  <c:v>9.0341376422049105E-2</c:v>
                </c:pt>
                <c:pt idx="506">
                  <c:v>0.108092158051406</c:v>
                </c:pt>
                <c:pt idx="507">
                  <c:v>8.9764115230875602E-2</c:v>
                </c:pt>
                <c:pt idx="508">
                  <c:v>9.9144609587907703E-2</c:v>
                </c:pt>
                <c:pt idx="509">
                  <c:v>9.0341376422049105E-2</c:v>
                </c:pt>
                <c:pt idx="510">
                  <c:v>7.2013333601518903E-2</c:v>
                </c:pt>
                <c:pt idx="511">
                  <c:v>8.9764115230875602E-2</c:v>
                </c:pt>
                <c:pt idx="512">
                  <c:v>7.2013333601724003E-2</c:v>
                </c:pt>
                <c:pt idx="513">
                  <c:v>7.2013333601724003E-2</c:v>
                </c:pt>
                <c:pt idx="514">
                  <c:v>7.2013333601518903E-2</c:v>
                </c:pt>
                <c:pt idx="515">
                  <c:v>9.0341376422049105E-2</c:v>
                </c:pt>
                <c:pt idx="516">
                  <c:v>9.9144609587907703E-2</c:v>
                </c:pt>
                <c:pt idx="517">
                  <c:v>7.2013333601518903E-2</c:v>
                </c:pt>
                <c:pt idx="518">
                  <c:v>9.9288924885752305E-2</c:v>
                </c:pt>
                <c:pt idx="519">
                  <c:v>6.3065785138020802E-2</c:v>
                </c:pt>
                <c:pt idx="520">
                  <c:v>6.2632839244691901E-2</c:v>
                </c:pt>
                <c:pt idx="521">
                  <c:v>6.3210100435865502E-2</c:v>
                </c:pt>
                <c:pt idx="522">
                  <c:v>7.2013333601724003E-2</c:v>
                </c:pt>
                <c:pt idx="523">
                  <c:v>7.2013333601518903E-2</c:v>
                </c:pt>
                <c:pt idx="524">
                  <c:v>8.1393827958551004E-2</c:v>
                </c:pt>
                <c:pt idx="525">
                  <c:v>8.0960882065222201E-2</c:v>
                </c:pt>
                <c:pt idx="526">
                  <c:v>6.3210100435865502E-2</c:v>
                </c:pt>
                <c:pt idx="527">
                  <c:v>7.2013333601724003E-2</c:v>
                </c:pt>
                <c:pt idx="528">
                  <c:v>7.2013333601518903E-2</c:v>
                </c:pt>
                <c:pt idx="529">
                  <c:v>6.3065785138225902E-2</c:v>
                </c:pt>
                <c:pt idx="530">
                  <c:v>8.9764115230875602E-2</c:v>
                </c:pt>
                <c:pt idx="531">
                  <c:v>9.0341376422049105E-2</c:v>
                </c:pt>
                <c:pt idx="532">
                  <c:v>8.0816566767377501E-2</c:v>
                </c:pt>
                <c:pt idx="533">
                  <c:v>8.0960882065222201E-2</c:v>
                </c:pt>
                <c:pt idx="534">
                  <c:v>7.2013333601518903E-2</c:v>
                </c:pt>
                <c:pt idx="535">
                  <c:v>7.2013333601724003E-2</c:v>
                </c:pt>
                <c:pt idx="536">
                  <c:v>4.5459318806508803E-2</c:v>
                </c:pt>
                <c:pt idx="537">
                  <c:v>7.2013333601724003E-2</c:v>
                </c:pt>
                <c:pt idx="538">
                  <c:v>7.2013333601518903E-2</c:v>
                </c:pt>
                <c:pt idx="539">
                  <c:v>8.0960882065222201E-2</c:v>
                </c:pt>
                <c:pt idx="540">
                  <c:v>7.2013333601724003E-2</c:v>
                </c:pt>
                <c:pt idx="541">
                  <c:v>7.2013333601518903E-2</c:v>
                </c:pt>
                <c:pt idx="542">
                  <c:v>4.5459318806713903E-2</c:v>
                </c:pt>
                <c:pt idx="543">
                  <c:v>6.2488523946847299E-2</c:v>
                </c:pt>
                <c:pt idx="544">
                  <c:v>8.1538143256395704E-2</c:v>
                </c:pt>
                <c:pt idx="545">
                  <c:v>7.2013333601518903E-2</c:v>
                </c:pt>
                <c:pt idx="546">
                  <c:v>4.4882057615540302E-2</c:v>
                </c:pt>
                <c:pt idx="547">
                  <c:v>6.3210100435865502E-2</c:v>
                </c:pt>
                <c:pt idx="548">
                  <c:v>8.9619799933030903E-2</c:v>
                </c:pt>
                <c:pt idx="549">
                  <c:v>8.1538143256395704E-2</c:v>
                </c:pt>
                <c:pt idx="550">
                  <c:v>5.3685290781193801E-2</c:v>
                </c:pt>
                <c:pt idx="551">
                  <c:v>6.3210100435865502E-2</c:v>
                </c:pt>
                <c:pt idx="552">
                  <c:v>7.2013333601724003E-2</c:v>
                </c:pt>
                <c:pt idx="553">
                  <c:v>8.0960882065222201E-2</c:v>
                </c:pt>
                <c:pt idx="554">
                  <c:v>5.4262551972367401E-2</c:v>
                </c:pt>
                <c:pt idx="555">
                  <c:v>7.2013333601518903E-2</c:v>
                </c:pt>
                <c:pt idx="556">
                  <c:v>5.4406867270212003E-2</c:v>
                </c:pt>
                <c:pt idx="557">
                  <c:v>6.2488523946847299E-2</c:v>
                </c:pt>
                <c:pt idx="558">
                  <c:v>8.1538143256395704E-2</c:v>
                </c:pt>
                <c:pt idx="559">
                  <c:v>6.2488523946847299E-2</c:v>
                </c:pt>
                <c:pt idx="560">
                  <c:v>6.3210100435865502E-2</c:v>
                </c:pt>
                <c:pt idx="561">
                  <c:v>6.3210100436070504E-2</c:v>
                </c:pt>
                <c:pt idx="562">
                  <c:v>6.3065785138020802E-2</c:v>
                </c:pt>
                <c:pt idx="563">
                  <c:v>5.38296060790385E-2</c:v>
                </c:pt>
                <c:pt idx="564">
                  <c:v>7.2013333601518903E-2</c:v>
                </c:pt>
                <c:pt idx="565">
                  <c:v>5.4262551972367401E-2</c:v>
                </c:pt>
                <c:pt idx="566">
                  <c:v>7.2013333601724003E-2</c:v>
                </c:pt>
                <c:pt idx="567">
                  <c:v>4.48820576153353E-2</c:v>
                </c:pt>
                <c:pt idx="568">
                  <c:v>5.4262551972367401E-2</c:v>
                </c:pt>
                <c:pt idx="569">
                  <c:v>6.3210100436070504E-2</c:v>
                </c:pt>
                <c:pt idx="570">
                  <c:v>5.3685290780988701E-2</c:v>
                </c:pt>
                <c:pt idx="571">
                  <c:v>5.4406867270212003E-2</c:v>
                </c:pt>
                <c:pt idx="572">
                  <c:v>6.3210100435865502E-2</c:v>
                </c:pt>
                <c:pt idx="573">
                  <c:v>6.2488523947052302E-2</c:v>
                </c:pt>
                <c:pt idx="574">
                  <c:v>6.3210100435865502E-2</c:v>
                </c:pt>
                <c:pt idx="575">
                  <c:v>6.3210100435865502E-2</c:v>
                </c:pt>
                <c:pt idx="576">
                  <c:v>5.4262551972367401E-2</c:v>
                </c:pt>
                <c:pt idx="577">
                  <c:v>5.3685290781193801E-2</c:v>
                </c:pt>
                <c:pt idx="578">
                  <c:v>6.3210100435865502E-2</c:v>
                </c:pt>
                <c:pt idx="579">
                  <c:v>5.3685290781193801E-2</c:v>
                </c:pt>
                <c:pt idx="580">
                  <c:v>5.4406867270212003E-2</c:v>
                </c:pt>
                <c:pt idx="581">
                  <c:v>6.3065785138020802E-2</c:v>
                </c:pt>
                <c:pt idx="582">
                  <c:v>6.3210100435865502E-2</c:v>
                </c:pt>
                <c:pt idx="583">
                  <c:v>5.3685290781193801E-2</c:v>
                </c:pt>
                <c:pt idx="584">
                  <c:v>6.3210100435865502E-2</c:v>
                </c:pt>
                <c:pt idx="585">
                  <c:v>6.3210100436070504E-2</c:v>
                </c:pt>
                <c:pt idx="586">
                  <c:v>5.3685290781193801E-2</c:v>
                </c:pt>
                <c:pt idx="587">
                  <c:v>6.3210100435865502E-2</c:v>
                </c:pt>
                <c:pt idx="588">
                  <c:v>5.4262551972367401E-2</c:v>
                </c:pt>
                <c:pt idx="589">
                  <c:v>4.48820576153353E-2</c:v>
                </c:pt>
                <c:pt idx="590">
                  <c:v>5.3685290781193801E-2</c:v>
                </c:pt>
                <c:pt idx="591">
                  <c:v>5.4406867270212003E-2</c:v>
                </c:pt>
                <c:pt idx="592">
                  <c:v>4.47377423176957E-2</c:v>
                </c:pt>
                <c:pt idx="593">
                  <c:v>6.3210100435865502E-2</c:v>
                </c:pt>
                <c:pt idx="594">
                  <c:v>6.3210100435865502E-2</c:v>
                </c:pt>
                <c:pt idx="595">
                  <c:v>6.3210100435865502E-2</c:v>
                </c:pt>
                <c:pt idx="596">
                  <c:v>4.4882057615540302E-2</c:v>
                </c:pt>
                <c:pt idx="597">
                  <c:v>6.3065785138020802E-2</c:v>
                </c:pt>
                <c:pt idx="598">
                  <c:v>5.38296060790385E-2</c:v>
                </c:pt>
                <c:pt idx="599">
                  <c:v>4.5459318806508803E-2</c:v>
                </c:pt>
                <c:pt idx="600">
                  <c:v>4.4882057615540302E-2</c:v>
                </c:pt>
                <c:pt idx="601">
                  <c:v>5.3685290781193801E-2</c:v>
                </c:pt>
                <c:pt idx="602">
                  <c:v>6.3065785138020802E-2</c:v>
                </c:pt>
                <c:pt idx="603">
                  <c:v>3.6078824449681801E-2</c:v>
                </c:pt>
                <c:pt idx="604">
                  <c:v>4.4882057615540302E-2</c:v>
                </c:pt>
                <c:pt idx="605">
                  <c:v>6.3210100435865502E-2</c:v>
                </c:pt>
                <c:pt idx="606">
                  <c:v>5.4262551972367401E-2</c:v>
                </c:pt>
                <c:pt idx="607">
                  <c:v>3.6078824449681801E-2</c:v>
                </c:pt>
                <c:pt idx="608">
                  <c:v>6.3065785138225902E-2</c:v>
                </c:pt>
                <c:pt idx="609">
                  <c:v>6.2632839244691901E-2</c:v>
                </c:pt>
                <c:pt idx="610">
                  <c:v>5.4262551972367401E-2</c:v>
                </c:pt>
                <c:pt idx="611">
                  <c:v>4.48820576153353E-2</c:v>
                </c:pt>
                <c:pt idx="612">
                  <c:v>4.5459318806713903E-2</c:v>
                </c:pt>
                <c:pt idx="613">
                  <c:v>5.3685290781193801E-2</c:v>
                </c:pt>
                <c:pt idx="614">
                  <c:v>5.4406867270212003E-2</c:v>
                </c:pt>
                <c:pt idx="615">
                  <c:v>5.3685290781193801E-2</c:v>
                </c:pt>
                <c:pt idx="616">
                  <c:v>5.4262551972367401E-2</c:v>
                </c:pt>
                <c:pt idx="617">
                  <c:v>4.48820576153353E-2</c:v>
                </c:pt>
                <c:pt idx="618">
                  <c:v>4.4882057615540302E-2</c:v>
                </c:pt>
                <c:pt idx="619">
                  <c:v>4.5459318806508803E-2</c:v>
                </c:pt>
                <c:pt idx="620">
                  <c:v>6.2632839244691901E-2</c:v>
                </c:pt>
                <c:pt idx="621">
                  <c:v>4.5459318806713903E-2</c:v>
                </c:pt>
                <c:pt idx="622">
                  <c:v>4.4882057615540302E-2</c:v>
                </c:pt>
                <c:pt idx="623">
                  <c:v>4.48820576153353E-2</c:v>
                </c:pt>
                <c:pt idx="624">
                  <c:v>4.5459318806713903E-2</c:v>
                </c:pt>
                <c:pt idx="625">
                  <c:v>7.2013333601518903E-2</c:v>
                </c:pt>
                <c:pt idx="626">
                  <c:v>3.5934509152042202E-2</c:v>
                </c:pt>
                <c:pt idx="627">
                  <c:v>4.48820576153353E-2</c:v>
                </c:pt>
                <c:pt idx="628">
                  <c:v>5.3685290781193801E-2</c:v>
                </c:pt>
                <c:pt idx="629">
                  <c:v>4.5603634104558602E-2</c:v>
                </c:pt>
                <c:pt idx="630">
                  <c:v>5.3685290780988701E-2</c:v>
                </c:pt>
                <c:pt idx="631">
                  <c:v>4.5459318806713903E-2</c:v>
                </c:pt>
                <c:pt idx="632">
                  <c:v>5.3685290781193801E-2</c:v>
                </c:pt>
                <c:pt idx="633">
                  <c:v>3.5934509151837102E-2</c:v>
                </c:pt>
                <c:pt idx="634">
                  <c:v>6.3210100436070504E-2</c:v>
                </c:pt>
                <c:pt idx="635">
                  <c:v>4.48820576153353E-2</c:v>
                </c:pt>
                <c:pt idx="636">
                  <c:v>5.4406867270212003E-2</c:v>
                </c:pt>
                <c:pt idx="637">
                  <c:v>3.5934509151837102E-2</c:v>
                </c:pt>
                <c:pt idx="638">
                  <c:v>6.3210100435865502E-2</c:v>
                </c:pt>
                <c:pt idx="639">
                  <c:v>4.4882057615540302E-2</c:v>
                </c:pt>
                <c:pt idx="640">
                  <c:v>5.3685290781193801E-2</c:v>
                </c:pt>
                <c:pt idx="641">
                  <c:v>5.4262551972367401E-2</c:v>
                </c:pt>
                <c:pt idx="642">
                  <c:v>4.48820576153353E-2</c:v>
                </c:pt>
                <c:pt idx="643">
                  <c:v>4.4882057615540302E-2</c:v>
                </c:pt>
                <c:pt idx="644">
                  <c:v>3.6656085640855401E-2</c:v>
                </c:pt>
                <c:pt idx="645">
                  <c:v>5.3685290781193801E-2</c:v>
                </c:pt>
                <c:pt idx="646">
                  <c:v>4.4882057615540302E-2</c:v>
                </c:pt>
                <c:pt idx="647">
                  <c:v>4.5459318806508803E-2</c:v>
                </c:pt>
                <c:pt idx="648">
                  <c:v>5.3685290781193801E-2</c:v>
                </c:pt>
                <c:pt idx="649">
                  <c:v>5.4406867270212003E-2</c:v>
                </c:pt>
                <c:pt idx="650">
                  <c:v>4.47377423176957E-2</c:v>
                </c:pt>
                <c:pt idx="651">
                  <c:v>3.6078824449681801E-2</c:v>
                </c:pt>
                <c:pt idx="652">
                  <c:v>4.48820576153353E-2</c:v>
                </c:pt>
                <c:pt idx="653">
                  <c:v>4.5459318806713903E-2</c:v>
                </c:pt>
                <c:pt idx="654">
                  <c:v>5.3685290781193801E-2</c:v>
                </c:pt>
                <c:pt idx="655">
                  <c:v>5.4406867270212003E-2</c:v>
                </c:pt>
                <c:pt idx="656">
                  <c:v>4.47377423176957E-2</c:v>
                </c:pt>
                <c:pt idx="657">
                  <c:v>4.48820576153353E-2</c:v>
                </c:pt>
                <c:pt idx="658">
                  <c:v>5.4406867270212003E-2</c:v>
                </c:pt>
                <c:pt idx="659">
                  <c:v>4.48820576153353E-2</c:v>
                </c:pt>
                <c:pt idx="660">
                  <c:v>4.47377423176957E-2</c:v>
                </c:pt>
                <c:pt idx="661">
                  <c:v>5.4406867270212003E-2</c:v>
                </c:pt>
                <c:pt idx="662">
                  <c:v>3.5934509151837102E-2</c:v>
                </c:pt>
                <c:pt idx="663">
                  <c:v>3.6078824449886901E-2</c:v>
                </c:pt>
                <c:pt idx="664">
                  <c:v>5.4262551972367401E-2</c:v>
                </c:pt>
                <c:pt idx="665">
                  <c:v>4.48820576153353E-2</c:v>
                </c:pt>
                <c:pt idx="666">
                  <c:v>5.3685290781193801E-2</c:v>
                </c:pt>
                <c:pt idx="667">
                  <c:v>3.6078824449681801E-2</c:v>
                </c:pt>
                <c:pt idx="668">
                  <c:v>5.4262551972367401E-2</c:v>
                </c:pt>
                <c:pt idx="669">
                  <c:v>5.38296060790385E-2</c:v>
                </c:pt>
                <c:pt idx="670">
                  <c:v>3.5934509151837102E-2</c:v>
                </c:pt>
                <c:pt idx="671">
                  <c:v>4.5459318806713903E-2</c:v>
                </c:pt>
                <c:pt idx="672">
                  <c:v>4.48820576153353E-2</c:v>
                </c:pt>
                <c:pt idx="673">
                  <c:v>3.6078824449886901E-2</c:v>
                </c:pt>
                <c:pt idx="674">
                  <c:v>3.5934509151837102E-2</c:v>
                </c:pt>
                <c:pt idx="675">
                  <c:v>5.4406867270212003E-2</c:v>
                </c:pt>
                <c:pt idx="676">
                  <c:v>4.47377423176957E-2</c:v>
                </c:pt>
                <c:pt idx="677">
                  <c:v>5.38296060788334E-2</c:v>
                </c:pt>
                <c:pt idx="678">
                  <c:v>3.5934509152042202E-2</c:v>
                </c:pt>
                <c:pt idx="679">
                  <c:v>4.5459318806508803E-2</c:v>
                </c:pt>
                <c:pt idx="680">
                  <c:v>4.4882057615540302E-2</c:v>
                </c:pt>
                <c:pt idx="681">
                  <c:v>6.3210100435865502E-2</c:v>
                </c:pt>
                <c:pt idx="682">
                  <c:v>6.3210100435865502E-2</c:v>
                </c:pt>
                <c:pt idx="683">
                  <c:v>3.5934509152042202E-2</c:v>
                </c:pt>
                <c:pt idx="684">
                  <c:v>3.6078824449681801E-2</c:v>
                </c:pt>
                <c:pt idx="685">
                  <c:v>3.5934509151837102E-2</c:v>
                </c:pt>
                <c:pt idx="686">
                  <c:v>3.6078824449681801E-2</c:v>
                </c:pt>
                <c:pt idx="687">
                  <c:v>4.4882057615540302E-2</c:v>
                </c:pt>
                <c:pt idx="688">
                  <c:v>5.4262551972367401E-2</c:v>
                </c:pt>
                <c:pt idx="689">
                  <c:v>3.6078824449681801E-2</c:v>
                </c:pt>
                <c:pt idx="690">
                  <c:v>4.47377423176957E-2</c:v>
                </c:pt>
                <c:pt idx="691">
                  <c:v>3.6078824449681801E-2</c:v>
                </c:pt>
                <c:pt idx="692">
                  <c:v>5.3685290781193801E-2</c:v>
                </c:pt>
                <c:pt idx="693">
                  <c:v>4.5459318806508803E-2</c:v>
                </c:pt>
                <c:pt idx="694">
                  <c:v>3.6078824449886901E-2</c:v>
                </c:pt>
                <c:pt idx="695">
                  <c:v>2.7131275986183701E-2</c:v>
                </c:pt>
                <c:pt idx="696">
                  <c:v>3.6078824449681801E-2</c:v>
                </c:pt>
                <c:pt idx="697">
                  <c:v>4.47377423174906E-2</c:v>
                </c:pt>
                <c:pt idx="698">
                  <c:v>5.38296060790385E-2</c:v>
                </c:pt>
                <c:pt idx="699">
                  <c:v>4.5459318806713903E-2</c:v>
                </c:pt>
                <c:pt idx="700">
                  <c:v>4.48820576153353E-2</c:v>
                </c:pt>
                <c:pt idx="701">
                  <c:v>4.47377423176957E-2</c:v>
                </c:pt>
                <c:pt idx="702">
                  <c:v>3.6078824449681801E-2</c:v>
                </c:pt>
                <c:pt idx="703">
                  <c:v>4.5459318806713903E-2</c:v>
                </c:pt>
                <c:pt idx="704">
                  <c:v>3.6078824449681801E-2</c:v>
                </c:pt>
                <c:pt idx="705">
                  <c:v>4.4882057615540302E-2</c:v>
                </c:pt>
                <c:pt idx="706">
                  <c:v>5.3685290781193801E-2</c:v>
                </c:pt>
                <c:pt idx="707">
                  <c:v>4.5459318806508803E-2</c:v>
                </c:pt>
                <c:pt idx="708">
                  <c:v>4.4882057615540302E-2</c:v>
                </c:pt>
                <c:pt idx="709">
                  <c:v>5.4262551972367401E-2</c:v>
                </c:pt>
                <c:pt idx="710">
                  <c:v>2.65540147950101E-2</c:v>
                </c:pt>
                <c:pt idx="711">
                  <c:v>4.5459318806508803E-2</c:v>
                </c:pt>
                <c:pt idx="712">
                  <c:v>2.65540147950101E-2</c:v>
                </c:pt>
                <c:pt idx="713">
                  <c:v>4.5459318806713903E-2</c:v>
                </c:pt>
                <c:pt idx="714">
                  <c:v>3.6078824449681801E-2</c:v>
                </c:pt>
                <c:pt idx="715">
                  <c:v>3.5934509151837102E-2</c:v>
                </c:pt>
                <c:pt idx="716">
                  <c:v>9.9288924885752305E-2</c:v>
                </c:pt>
                <c:pt idx="717">
                  <c:v>1.76064663313069E-2</c:v>
                </c:pt>
                <c:pt idx="718">
                  <c:v>3.6078824449886901E-2</c:v>
                </c:pt>
                <c:pt idx="719">
                  <c:v>3.5934509151837102E-2</c:v>
                </c:pt>
                <c:pt idx="720">
                  <c:v>4.48820576153353E-2</c:v>
                </c:pt>
                <c:pt idx="721">
                  <c:v>9.5248096548767799E-3</c:v>
                </c:pt>
                <c:pt idx="722">
                  <c:v>1.76064663313069E-2</c:v>
                </c:pt>
                <c:pt idx="723">
                  <c:v>3.6078824449886901E-2</c:v>
                </c:pt>
                <c:pt idx="724">
                  <c:v>6.3210100435865502E-2</c:v>
                </c:pt>
                <c:pt idx="725">
                  <c:v>3.5934509151837102E-2</c:v>
                </c:pt>
                <c:pt idx="726">
                  <c:v>2.7131275986183701E-2</c:v>
                </c:pt>
                <c:pt idx="727">
                  <c:v>4.4882057615540302E-2</c:v>
                </c:pt>
                <c:pt idx="728">
                  <c:v>3.6078824449681801E-2</c:v>
                </c:pt>
                <c:pt idx="729">
                  <c:v>6.3210100435865502E-2</c:v>
                </c:pt>
                <c:pt idx="730">
                  <c:v>6.3065785138020802E-2</c:v>
                </c:pt>
                <c:pt idx="731">
                  <c:v>1.7750781629356699E-2</c:v>
                </c:pt>
                <c:pt idx="732">
                  <c:v>3.5934509151837102E-2</c:v>
                </c:pt>
                <c:pt idx="733">
                  <c:v>4.5603634104558602E-2</c:v>
                </c:pt>
                <c:pt idx="734">
                  <c:v>4.48820576153353E-2</c:v>
                </c:pt>
                <c:pt idx="735">
                  <c:v>5.3685290781193801E-2</c:v>
                </c:pt>
                <c:pt idx="736">
                  <c:v>5.4262551972367401E-2</c:v>
                </c:pt>
                <c:pt idx="737">
                  <c:v>3.6078824449681801E-2</c:v>
                </c:pt>
                <c:pt idx="738">
                  <c:v>1.7606466331512E-2</c:v>
                </c:pt>
                <c:pt idx="739">
                  <c:v>5.4406867270212003E-2</c:v>
                </c:pt>
                <c:pt idx="740">
                  <c:v>3.5934509151837102E-2</c:v>
                </c:pt>
                <c:pt idx="741">
                  <c:v>1.8328042820530199E-2</c:v>
                </c:pt>
                <c:pt idx="742">
                  <c:v>8.0960882065222201E-2</c:v>
                </c:pt>
                <c:pt idx="743">
                  <c:v>6.3065785138020802E-2</c:v>
                </c:pt>
                <c:pt idx="744">
                  <c:v>1.7750781629356699E-2</c:v>
                </c:pt>
                <c:pt idx="745">
                  <c:v>2.7131275986183701E-2</c:v>
                </c:pt>
                <c:pt idx="746">
                  <c:v>3.6078824449681801E-2</c:v>
                </c:pt>
                <c:pt idx="747">
                  <c:v>5.4262551972367401E-2</c:v>
                </c:pt>
                <c:pt idx="748">
                  <c:v>4.48820576153353E-2</c:v>
                </c:pt>
                <c:pt idx="749">
                  <c:v>4.4882057615540302E-2</c:v>
                </c:pt>
                <c:pt idx="750">
                  <c:v>3.5934509151837102E-2</c:v>
                </c:pt>
                <c:pt idx="751">
                  <c:v>3.6078824449681801E-2</c:v>
                </c:pt>
                <c:pt idx="752">
                  <c:v>2.7131275986183701E-2</c:v>
                </c:pt>
                <c:pt idx="753">
                  <c:v>2.7131275986183701E-2</c:v>
                </c:pt>
                <c:pt idx="754">
                  <c:v>4.4882057615540302E-2</c:v>
                </c:pt>
                <c:pt idx="755">
                  <c:v>4.48820576153353E-2</c:v>
                </c:pt>
                <c:pt idx="756">
                  <c:v>4.5459318806713903E-2</c:v>
                </c:pt>
                <c:pt idx="757">
                  <c:v>4.4882057615540302E-2</c:v>
                </c:pt>
                <c:pt idx="758">
                  <c:v>4.48820576153353E-2</c:v>
                </c:pt>
                <c:pt idx="759">
                  <c:v>4.4882057615540302E-2</c:v>
                </c:pt>
                <c:pt idx="760">
                  <c:v>3.5934509151837102E-2</c:v>
                </c:pt>
                <c:pt idx="761">
                  <c:v>5.4406867270212003E-2</c:v>
                </c:pt>
                <c:pt idx="762">
                  <c:v>5.3685290781193801E-2</c:v>
                </c:pt>
                <c:pt idx="763">
                  <c:v>3.6656085640855401E-2</c:v>
                </c:pt>
                <c:pt idx="764">
                  <c:v>2.65540147950101E-2</c:v>
                </c:pt>
                <c:pt idx="765">
                  <c:v>3.5934509151837102E-2</c:v>
                </c:pt>
                <c:pt idx="766">
                  <c:v>4.5459318806713903E-2</c:v>
                </c:pt>
                <c:pt idx="767">
                  <c:v>3.6078824449681801E-2</c:v>
                </c:pt>
                <c:pt idx="768">
                  <c:v>4.4882057615540302E-2</c:v>
                </c:pt>
                <c:pt idx="769">
                  <c:v>5.3685290781193801E-2</c:v>
                </c:pt>
                <c:pt idx="770">
                  <c:v>4.5459318806508803E-2</c:v>
                </c:pt>
                <c:pt idx="771">
                  <c:v>3.6078824449681801E-2</c:v>
                </c:pt>
                <c:pt idx="772">
                  <c:v>4.47377423176957E-2</c:v>
                </c:pt>
                <c:pt idx="773">
                  <c:v>2.72755912840284E-2</c:v>
                </c:pt>
                <c:pt idx="774">
                  <c:v>3.5934509151837102E-2</c:v>
                </c:pt>
                <c:pt idx="775">
                  <c:v>2.7131275986183701E-2</c:v>
                </c:pt>
                <c:pt idx="776">
                  <c:v>6.2632839244691901E-2</c:v>
                </c:pt>
                <c:pt idx="777">
                  <c:v>5.4262551972367401E-2</c:v>
                </c:pt>
                <c:pt idx="778">
                  <c:v>4.4882057615540302E-2</c:v>
                </c:pt>
                <c:pt idx="779">
                  <c:v>6.3210100435865502E-2</c:v>
                </c:pt>
                <c:pt idx="780">
                  <c:v>3.5934509152042202E-2</c:v>
                </c:pt>
                <c:pt idx="781">
                  <c:v>2.72755912838233E-2</c:v>
                </c:pt>
                <c:pt idx="782">
                  <c:v>2.7131275986183701E-2</c:v>
                </c:pt>
                <c:pt idx="783">
                  <c:v>4.4882057615540302E-2</c:v>
                </c:pt>
                <c:pt idx="784">
                  <c:v>3.5934509151837102E-2</c:v>
                </c:pt>
                <c:pt idx="785">
                  <c:v>4.4882057615540302E-2</c:v>
                </c:pt>
                <c:pt idx="786">
                  <c:v>8.1538143256395704E-2</c:v>
                </c:pt>
                <c:pt idx="787">
                  <c:v>2.6554014794805E-2</c:v>
                </c:pt>
                <c:pt idx="788">
                  <c:v>4.5459318806713903E-2</c:v>
                </c:pt>
                <c:pt idx="789">
                  <c:v>4.4882057615540302E-2</c:v>
                </c:pt>
                <c:pt idx="790">
                  <c:v>5.3685290781193801E-2</c:v>
                </c:pt>
                <c:pt idx="791">
                  <c:v>3.5934509151837102E-2</c:v>
                </c:pt>
                <c:pt idx="792">
                  <c:v>1.7606466331512E-2</c:v>
                </c:pt>
                <c:pt idx="793">
                  <c:v>6.3210100435865502E-2</c:v>
                </c:pt>
                <c:pt idx="794">
                  <c:v>6.3065785138225902E-2</c:v>
                </c:pt>
                <c:pt idx="795">
                  <c:v>6.2632839244691901E-2</c:v>
                </c:pt>
                <c:pt idx="796">
                  <c:v>3.5934509151837102E-2</c:v>
                </c:pt>
                <c:pt idx="797">
                  <c:v>3.6078824449681801E-2</c:v>
                </c:pt>
                <c:pt idx="798">
                  <c:v>6.3210100436070504E-2</c:v>
                </c:pt>
                <c:pt idx="799">
                  <c:v>4.47377423174906E-2</c:v>
                </c:pt>
                <c:pt idx="800">
                  <c:v>5.4406867270212003E-2</c:v>
                </c:pt>
                <c:pt idx="801">
                  <c:v>6.3210100435865502E-2</c:v>
                </c:pt>
                <c:pt idx="802">
                  <c:v>3.5934509152042202E-2</c:v>
                </c:pt>
                <c:pt idx="803">
                  <c:v>3.6078824449681801E-2</c:v>
                </c:pt>
                <c:pt idx="804">
                  <c:v>4.48820576153353E-2</c:v>
                </c:pt>
                <c:pt idx="805">
                  <c:v>2.7131275986183701E-2</c:v>
                </c:pt>
                <c:pt idx="806">
                  <c:v>4.4882057615540302E-2</c:v>
                </c:pt>
                <c:pt idx="807">
                  <c:v>4.48820576153353E-2</c:v>
                </c:pt>
                <c:pt idx="808">
                  <c:v>3.6511770343215802E-2</c:v>
                </c:pt>
                <c:pt idx="809">
                  <c:v>3.6078824449681801E-2</c:v>
                </c:pt>
                <c:pt idx="810">
                  <c:v>2.65540147950101E-2</c:v>
                </c:pt>
                <c:pt idx="811">
                  <c:v>4.5459318806713903E-2</c:v>
                </c:pt>
                <c:pt idx="812">
                  <c:v>6.2488523946847299E-2</c:v>
                </c:pt>
                <c:pt idx="813">
                  <c:v>5.4406867270212003E-2</c:v>
                </c:pt>
                <c:pt idx="814">
                  <c:v>7.2013333601518903E-2</c:v>
                </c:pt>
                <c:pt idx="815">
                  <c:v>3.6078824449681801E-2</c:v>
                </c:pt>
                <c:pt idx="816">
                  <c:v>4.47377423176957E-2</c:v>
                </c:pt>
                <c:pt idx="817">
                  <c:v>3.6078824449681801E-2</c:v>
                </c:pt>
                <c:pt idx="818">
                  <c:v>3.5934509152042202E-2</c:v>
                </c:pt>
                <c:pt idx="819">
                  <c:v>5.4406867270007001E-2</c:v>
                </c:pt>
                <c:pt idx="820">
                  <c:v>8.0816566767377501E-2</c:v>
                </c:pt>
                <c:pt idx="821">
                  <c:v>3.6078824449886901E-2</c:v>
                </c:pt>
                <c:pt idx="822">
                  <c:v>1.8328042820325099E-2</c:v>
                </c:pt>
                <c:pt idx="823">
                  <c:v>3.5934509152042202E-2</c:v>
                </c:pt>
                <c:pt idx="824">
                  <c:v>2.72755912838233E-2</c:v>
                </c:pt>
                <c:pt idx="825">
                  <c:v>3.5934509152042202E-2</c:v>
                </c:pt>
                <c:pt idx="826">
                  <c:v>4.48820576153353E-2</c:v>
                </c:pt>
                <c:pt idx="827">
                  <c:v>5.3685290781193801E-2</c:v>
                </c:pt>
                <c:pt idx="828">
                  <c:v>6.3210100435865502E-2</c:v>
                </c:pt>
                <c:pt idx="829">
                  <c:v>4.5459318806713903E-2</c:v>
                </c:pt>
                <c:pt idx="830">
                  <c:v>2.65540147950101E-2</c:v>
                </c:pt>
                <c:pt idx="831">
                  <c:v>4.5459318806713903E-2</c:v>
                </c:pt>
                <c:pt idx="832">
                  <c:v>4.48820576153353E-2</c:v>
                </c:pt>
                <c:pt idx="833">
                  <c:v>4.4882057615540302E-2</c:v>
                </c:pt>
                <c:pt idx="834">
                  <c:v>5.4262551972367401E-2</c:v>
                </c:pt>
                <c:pt idx="835">
                  <c:v>2.65540147950101E-2</c:v>
                </c:pt>
                <c:pt idx="836">
                  <c:v>5.4406867270007001E-2</c:v>
                </c:pt>
                <c:pt idx="837">
                  <c:v>3.5934509152042202E-2</c:v>
                </c:pt>
                <c:pt idx="838">
                  <c:v>5.4406867270007001E-2</c:v>
                </c:pt>
                <c:pt idx="839">
                  <c:v>5.3685290781193801E-2</c:v>
                </c:pt>
                <c:pt idx="840">
                  <c:v>4.4882057615540302E-2</c:v>
                </c:pt>
                <c:pt idx="841">
                  <c:v>2.7131275986183701E-2</c:v>
                </c:pt>
                <c:pt idx="842">
                  <c:v>5.4262551972367401E-2</c:v>
                </c:pt>
                <c:pt idx="843">
                  <c:v>3.6078824449681801E-2</c:v>
                </c:pt>
                <c:pt idx="844">
                  <c:v>4.4882057615540302E-2</c:v>
                </c:pt>
                <c:pt idx="845">
                  <c:v>3.5934509151837102E-2</c:v>
                </c:pt>
                <c:pt idx="846">
                  <c:v>5.4406867270212003E-2</c:v>
                </c:pt>
                <c:pt idx="847">
                  <c:v>6.2488523946847299E-2</c:v>
                </c:pt>
                <c:pt idx="848">
                  <c:v>3.6078824449681801E-2</c:v>
                </c:pt>
                <c:pt idx="849">
                  <c:v>2.7131275986183701E-2</c:v>
                </c:pt>
                <c:pt idx="850">
                  <c:v>5.4262551972367401E-2</c:v>
                </c:pt>
                <c:pt idx="851">
                  <c:v>5.3685290781193801E-2</c:v>
                </c:pt>
                <c:pt idx="852">
                  <c:v>3.6078824449681801E-2</c:v>
                </c:pt>
                <c:pt idx="853">
                  <c:v>3.5934509152042202E-2</c:v>
                </c:pt>
                <c:pt idx="854">
                  <c:v>3.6078824449681801E-2</c:v>
                </c:pt>
                <c:pt idx="855">
                  <c:v>4.5459318806713903E-2</c:v>
                </c:pt>
                <c:pt idx="856">
                  <c:v>8.9764115230875602E-2</c:v>
                </c:pt>
                <c:pt idx="857">
                  <c:v>6.3210100435865502E-2</c:v>
                </c:pt>
                <c:pt idx="858">
                  <c:v>4.47377423176957E-2</c:v>
                </c:pt>
                <c:pt idx="859">
                  <c:v>3.6078824449681801E-2</c:v>
                </c:pt>
                <c:pt idx="860">
                  <c:v>9.5248096546716905E-3</c:v>
                </c:pt>
                <c:pt idx="861">
                  <c:v>4.47377423176957E-2</c:v>
                </c:pt>
                <c:pt idx="862">
                  <c:v>1.7750781629151599E-2</c:v>
                </c:pt>
                <c:pt idx="863">
                  <c:v>8.1538143256395704E-2</c:v>
                </c:pt>
                <c:pt idx="864">
                  <c:v>5.3685290781193801E-2</c:v>
                </c:pt>
                <c:pt idx="865">
                  <c:v>2.7131275986183701E-2</c:v>
                </c:pt>
                <c:pt idx="866">
                  <c:v>4.4882057615540302E-2</c:v>
                </c:pt>
                <c:pt idx="867">
                  <c:v>4.5459318806508803E-2</c:v>
                </c:pt>
                <c:pt idx="868">
                  <c:v>2.65540147950101E-2</c:v>
                </c:pt>
                <c:pt idx="869">
                  <c:v>5.4406867270212003E-2</c:v>
                </c:pt>
                <c:pt idx="870">
                  <c:v>6.3065785138020802E-2</c:v>
                </c:pt>
                <c:pt idx="871">
                  <c:v>1.7750781629356699E-2</c:v>
                </c:pt>
                <c:pt idx="872">
                  <c:v>4.48820576153353E-2</c:v>
                </c:pt>
                <c:pt idx="873">
                  <c:v>5.4262551972367401E-2</c:v>
                </c:pt>
                <c:pt idx="874">
                  <c:v>4.4882057615540302E-2</c:v>
                </c:pt>
                <c:pt idx="875">
                  <c:v>4.5459318806508803E-2</c:v>
                </c:pt>
                <c:pt idx="876">
                  <c:v>5.3685290781193801E-2</c:v>
                </c:pt>
                <c:pt idx="877">
                  <c:v>4.4882057615540302E-2</c:v>
                </c:pt>
                <c:pt idx="878">
                  <c:v>5.4406867270212003E-2</c:v>
                </c:pt>
                <c:pt idx="879">
                  <c:v>5.4262551972367401E-2</c:v>
                </c:pt>
                <c:pt idx="880">
                  <c:v>5.3685290781193801E-2</c:v>
                </c:pt>
                <c:pt idx="881">
                  <c:v>4.48820576153353E-2</c:v>
                </c:pt>
                <c:pt idx="882">
                  <c:v>4.5459318806713903E-2</c:v>
                </c:pt>
                <c:pt idx="883">
                  <c:v>5.3685290781193801E-2</c:v>
                </c:pt>
                <c:pt idx="884">
                  <c:v>4.48820576153353E-2</c:v>
                </c:pt>
                <c:pt idx="885">
                  <c:v>3.6078824449681801E-2</c:v>
                </c:pt>
                <c:pt idx="886">
                  <c:v>4.5459318806713903E-2</c:v>
                </c:pt>
                <c:pt idx="887">
                  <c:v>5.3685290781193801E-2</c:v>
                </c:pt>
                <c:pt idx="888">
                  <c:v>5.4406867270212003E-2</c:v>
                </c:pt>
                <c:pt idx="889">
                  <c:v>4.47377423176957E-2</c:v>
                </c:pt>
                <c:pt idx="890">
                  <c:v>3.6078824449681801E-2</c:v>
                </c:pt>
                <c:pt idx="891">
                  <c:v>3.5934509151837102E-2</c:v>
                </c:pt>
                <c:pt idx="892">
                  <c:v>5.4406867270212003E-2</c:v>
                </c:pt>
                <c:pt idx="893">
                  <c:v>3.5934509151837102E-2</c:v>
                </c:pt>
                <c:pt idx="894">
                  <c:v>4.4882057615540302E-2</c:v>
                </c:pt>
                <c:pt idx="895">
                  <c:v>2.72755912840284E-2</c:v>
                </c:pt>
                <c:pt idx="896">
                  <c:v>8.0816566767172401E-2</c:v>
                </c:pt>
                <c:pt idx="897">
                  <c:v>2.71312759863888E-2</c:v>
                </c:pt>
                <c:pt idx="898">
                  <c:v>6.3210100435865502E-2</c:v>
                </c:pt>
                <c:pt idx="899">
                  <c:v>6.2488523946847299E-2</c:v>
                </c:pt>
                <c:pt idx="900">
                  <c:v>3.6656085640855401E-2</c:v>
                </c:pt>
                <c:pt idx="901">
                  <c:v>7.2013333601724003E-2</c:v>
                </c:pt>
                <c:pt idx="902">
                  <c:v>5.3685290781193801E-2</c:v>
                </c:pt>
                <c:pt idx="903">
                  <c:v>4.48820576153353E-2</c:v>
                </c:pt>
                <c:pt idx="904">
                  <c:v>4.5459318806713903E-2</c:v>
                </c:pt>
                <c:pt idx="905">
                  <c:v>4.48820576153353E-2</c:v>
                </c:pt>
                <c:pt idx="906">
                  <c:v>5.4406867270212003E-2</c:v>
                </c:pt>
                <c:pt idx="907">
                  <c:v>4.4882057615540302E-2</c:v>
                </c:pt>
                <c:pt idx="908">
                  <c:v>4.47377423174906E-2</c:v>
                </c:pt>
                <c:pt idx="909">
                  <c:v>9.9288924885752305E-2</c:v>
                </c:pt>
                <c:pt idx="910">
                  <c:v>8.0816566767377501E-2</c:v>
                </c:pt>
                <c:pt idx="911">
                  <c:v>3.6078824449681801E-2</c:v>
                </c:pt>
                <c:pt idx="912">
                  <c:v>1.8328042820530199E-2</c:v>
                </c:pt>
                <c:pt idx="913">
                  <c:v>5.3685290780988701E-2</c:v>
                </c:pt>
                <c:pt idx="914">
                  <c:v>4.5459318806713903E-2</c:v>
                </c:pt>
                <c:pt idx="915">
                  <c:v>1.7606466331512E-2</c:v>
                </c:pt>
                <c:pt idx="916">
                  <c:v>6.3210100435865502E-2</c:v>
                </c:pt>
                <c:pt idx="917">
                  <c:v>8.0960882065222201E-2</c:v>
                </c:pt>
              </c:numCache>
            </c:numRef>
          </c:yVal>
          <c:smooth val="1"/>
          <c:extLst xmlns:c16r2="http://schemas.microsoft.com/office/drawing/2015/06/chart">
            <c:ext xmlns:c16="http://schemas.microsoft.com/office/drawing/2014/chart" uri="{C3380CC4-5D6E-409C-BE32-E72D297353CC}">
              <c16:uniqueId val="{00000001-24EA-6643-A877-408237D5B8B8}"/>
            </c:ext>
          </c:extLst>
        </c:ser>
        <c:ser>
          <c:idx val="2"/>
          <c:order val="2"/>
          <c:tx>
            <c:v>5RB</c:v>
          </c:tx>
          <c:spPr>
            <a:ln w="0" cap="rnd">
              <a:solidFill>
                <a:srgbClr val="00B050"/>
              </a:solidFill>
              <a:round/>
            </a:ln>
            <a:effectLst/>
          </c:spPr>
          <c:marker>
            <c:symbol val="none"/>
          </c:marker>
          <c:xVal>
            <c:numRef>
              <c:f>'DTG bIOMASS @5'!$I$3:$I$921</c:f>
              <c:numCache>
                <c:formatCode>General</c:formatCode>
                <c:ptCount val="919"/>
                <c:pt idx="0">
                  <c:v>303.49799999999982</c:v>
                </c:pt>
                <c:pt idx="1">
                  <c:v>304.13600000000002</c:v>
                </c:pt>
                <c:pt idx="2">
                  <c:v>304.81900000000002</c:v>
                </c:pt>
                <c:pt idx="3">
                  <c:v>305.52600000000001</c:v>
                </c:pt>
                <c:pt idx="4">
                  <c:v>306.24400000000009</c:v>
                </c:pt>
                <c:pt idx="5">
                  <c:v>306.96199999999982</c:v>
                </c:pt>
                <c:pt idx="6">
                  <c:v>307.67599999999999</c:v>
                </c:pt>
                <c:pt idx="7">
                  <c:v>308.38299999999992</c:v>
                </c:pt>
                <c:pt idx="8">
                  <c:v>309.084</c:v>
                </c:pt>
                <c:pt idx="9">
                  <c:v>309.78399999999982</c:v>
                </c:pt>
                <c:pt idx="10">
                  <c:v>310.48899999999981</c:v>
                </c:pt>
                <c:pt idx="11">
                  <c:v>311.19200000000001</c:v>
                </c:pt>
                <c:pt idx="12">
                  <c:v>311.892</c:v>
                </c:pt>
                <c:pt idx="13">
                  <c:v>312.59300000000002</c:v>
                </c:pt>
                <c:pt idx="14">
                  <c:v>313.29500000000002</c:v>
                </c:pt>
                <c:pt idx="15">
                  <c:v>314.00200000000001</c:v>
                </c:pt>
                <c:pt idx="16">
                  <c:v>314.70999999999992</c:v>
                </c:pt>
                <c:pt idx="17">
                  <c:v>315.41500000000002</c:v>
                </c:pt>
                <c:pt idx="18">
                  <c:v>316.11900000000009</c:v>
                </c:pt>
                <c:pt idx="19">
                  <c:v>316.82600000000002</c:v>
                </c:pt>
                <c:pt idx="20">
                  <c:v>317.53699999999981</c:v>
                </c:pt>
                <c:pt idx="21">
                  <c:v>318.24799999999999</c:v>
                </c:pt>
                <c:pt idx="22">
                  <c:v>318.96100000000001</c:v>
                </c:pt>
                <c:pt idx="23">
                  <c:v>319.673</c:v>
                </c:pt>
                <c:pt idx="24">
                  <c:v>320.387</c:v>
                </c:pt>
                <c:pt idx="25">
                  <c:v>321.10899999999992</c:v>
                </c:pt>
                <c:pt idx="26">
                  <c:v>321.82799999999992</c:v>
                </c:pt>
                <c:pt idx="27">
                  <c:v>322.54700000000008</c:v>
                </c:pt>
                <c:pt idx="28">
                  <c:v>323.26499999999999</c:v>
                </c:pt>
                <c:pt idx="29">
                  <c:v>323.9819999999998</c:v>
                </c:pt>
                <c:pt idx="30">
                  <c:v>324.70699999999982</c:v>
                </c:pt>
                <c:pt idx="31">
                  <c:v>325.447</c:v>
                </c:pt>
                <c:pt idx="32">
                  <c:v>326.18299999999999</c:v>
                </c:pt>
                <c:pt idx="33">
                  <c:v>326.91399999999982</c:v>
                </c:pt>
                <c:pt idx="34">
                  <c:v>327.64300000000009</c:v>
                </c:pt>
                <c:pt idx="35">
                  <c:v>328.37</c:v>
                </c:pt>
                <c:pt idx="36">
                  <c:v>329.09800000000001</c:v>
                </c:pt>
                <c:pt idx="37">
                  <c:v>329.82299999999992</c:v>
                </c:pt>
                <c:pt idx="38">
                  <c:v>330.55</c:v>
                </c:pt>
                <c:pt idx="39">
                  <c:v>331.279</c:v>
                </c:pt>
                <c:pt idx="40">
                  <c:v>332.02</c:v>
                </c:pt>
                <c:pt idx="41">
                  <c:v>332.77100000000002</c:v>
                </c:pt>
                <c:pt idx="42">
                  <c:v>333.51</c:v>
                </c:pt>
                <c:pt idx="43">
                  <c:v>334.25</c:v>
                </c:pt>
                <c:pt idx="44">
                  <c:v>334.99400000000003</c:v>
                </c:pt>
                <c:pt idx="45">
                  <c:v>335.74799999999999</c:v>
                </c:pt>
                <c:pt idx="46">
                  <c:v>336.5</c:v>
                </c:pt>
                <c:pt idx="47">
                  <c:v>337.24299999999999</c:v>
                </c:pt>
                <c:pt idx="48">
                  <c:v>337.98799999999977</c:v>
                </c:pt>
                <c:pt idx="49">
                  <c:v>338.7369999999998</c:v>
                </c:pt>
                <c:pt idx="50">
                  <c:v>339.49</c:v>
                </c:pt>
                <c:pt idx="51">
                  <c:v>340.24799999999999</c:v>
                </c:pt>
                <c:pt idx="52">
                  <c:v>341.00400000000002</c:v>
                </c:pt>
                <c:pt idx="53">
                  <c:v>341.75700000000001</c:v>
                </c:pt>
                <c:pt idx="54">
                  <c:v>342.50599999999991</c:v>
                </c:pt>
                <c:pt idx="55">
                  <c:v>343.25400000000002</c:v>
                </c:pt>
                <c:pt idx="56">
                  <c:v>343.99900000000002</c:v>
                </c:pt>
                <c:pt idx="57">
                  <c:v>344.73899999999998</c:v>
                </c:pt>
                <c:pt idx="58">
                  <c:v>345.4769999999998</c:v>
                </c:pt>
                <c:pt idx="59">
                  <c:v>346.21600000000001</c:v>
                </c:pt>
                <c:pt idx="60">
                  <c:v>346.96</c:v>
                </c:pt>
                <c:pt idx="61">
                  <c:v>347.70299999999992</c:v>
                </c:pt>
                <c:pt idx="62">
                  <c:v>348.44400000000002</c:v>
                </c:pt>
                <c:pt idx="63">
                  <c:v>349.18799999999999</c:v>
                </c:pt>
                <c:pt idx="64">
                  <c:v>349.93200000000002</c:v>
                </c:pt>
                <c:pt idx="65">
                  <c:v>350.67899999999992</c:v>
                </c:pt>
                <c:pt idx="66">
                  <c:v>351.42599999999982</c:v>
                </c:pt>
                <c:pt idx="67">
                  <c:v>352.17599999999999</c:v>
                </c:pt>
                <c:pt idx="68">
                  <c:v>352.92999999999978</c:v>
                </c:pt>
                <c:pt idx="69">
                  <c:v>353.685</c:v>
                </c:pt>
                <c:pt idx="70">
                  <c:v>354.44299999999993</c:v>
                </c:pt>
                <c:pt idx="71">
                  <c:v>355.197</c:v>
                </c:pt>
                <c:pt idx="72">
                  <c:v>355.94200000000001</c:v>
                </c:pt>
                <c:pt idx="73">
                  <c:v>356.68399999999991</c:v>
                </c:pt>
                <c:pt idx="74">
                  <c:v>357.42999999999978</c:v>
                </c:pt>
                <c:pt idx="75">
                  <c:v>358.17700000000002</c:v>
                </c:pt>
                <c:pt idx="76">
                  <c:v>358.92399999999981</c:v>
                </c:pt>
                <c:pt idx="77">
                  <c:v>359.67</c:v>
                </c:pt>
                <c:pt idx="78">
                  <c:v>360.42</c:v>
                </c:pt>
                <c:pt idx="79">
                  <c:v>361.16800000000001</c:v>
                </c:pt>
                <c:pt idx="80">
                  <c:v>361.91399999999982</c:v>
                </c:pt>
                <c:pt idx="81">
                  <c:v>362.65699999999993</c:v>
                </c:pt>
                <c:pt idx="82">
                  <c:v>363.39299999999997</c:v>
                </c:pt>
                <c:pt idx="83">
                  <c:v>364.11900000000009</c:v>
                </c:pt>
                <c:pt idx="84">
                  <c:v>364.851</c:v>
                </c:pt>
                <c:pt idx="85">
                  <c:v>365.58699999999982</c:v>
                </c:pt>
                <c:pt idx="86">
                  <c:v>366.32</c:v>
                </c:pt>
                <c:pt idx="87">
                  <c:v>367.05099999999999</c:v>
                </c:pt>
                <c:pt idx="88">
                  <c:v>367.77</c:v>
                </c:pt>
                <c:pt idx="89">
                  <c:v>368.4869999999998</c:v>
                </c:pt>
                <c:pt idx="90">
                  <c:v>369.202</c:v>
                </c:pt>
                <c:pt idx="91">
                  <c:v>369.91500000000002</c:v>
                </c:pt>
                <c:pt idx="92">
                  <c:v>370.62599999999992</c:v>
                </c:pt>
                <c:pt idx="93">
                  <c:v>371.339</c:v>
                </c:pt>
                <c:pt idx="94">
                  <c:v>372.05399999999992</c:v>
                </c:pt>
                <c:pt idx="95">
                  <c:v>372.77600000000001</c:v>
                </c:pt>
                <c:pt idx="96">
                  <c:v>373.50099999999992</c:v>
                </c:pt>
                <c:pt idx="97">
                  <c:v>374.22399999999982</c:v>
                </c:pt>
                <c:pt idx="98">
                  <c:v>374.947</c:v>
                </c:pt>
                <c:pt idx="99">
                  <c:v>375.66200000000009</c:v>
                </c:pt>
                <c:pt idx="100">
                  <c:v>376.36900000000009</c:v>
                </c:pt>
                <c:pt idx="101">
                  <c:v>377.077</c:v>
                </c:pt>
                <c:pt idx="102">
                  <c:v>377.78899999999982</c:v>
                </c:pt>
                <c:pt idx="103">
                  <c:v>378.50700000000001</c:v>
                </c:pt>
                <c:pt idx="104">
                  <c:v>379.22399999999982</c:v>
                </c:pt>
                <c:pt idx="105">
                  <c:v>379.94099999999997</c:v>
                </c:pt>
                <c:pt idx="106">
                  <c:v>380.65499999999997</c:v>
                </c:pt>
                <c:pt idx="107">
                  <c:v>381.36900000000009</c:v>
                </c:pt>
                <c:pt idx="108">
                  <c:v>382.089</c:v>
                </c:pt>
                <c:pt idx="109">
                  <c:v>382.81</c:v>
                </c:pt>
                <c:pt idx="110">
                  <c:v>383.53899999999982</c:v>
                </c:pt>
                <c:pt idx="111">
                  <c:v>384.27100000000002</c:v>
                </c:pt>
                <c:pt idx="112">
                  <c:v>385.02800000000002</c:v>
                </c:pt>
                <c:pt idx="113">
                  <c:v>385.85399999999993</c:v>
                </c:pt>
                <c:pt idx="114">
                  <c:v>386.71499999999997</c:v>
                </c:pt>
                <c:pt idx="115">
                  <c:v>387.59</c:v>
                </c:pt>
                <c:pt idx="116">
                  <c:v>388.47800000000001</c:v>
                </c:pt>
                <c:pt idx="117">
                  <c:v>389.36199999999991</c:v>
                </c:pt>
                <c:pt idx="118">
                  <c:v>390.25</c:v>
                </c:pt>
                <c:pt idx="119">
                  <c:v>391.13799999999998</c:v>
                </c:pt>
                <c:pt idx="120">
                  <c:v>392.02600000000001</c:v>
                </c:pt>
                <c:pt idx="121">
                  <c:v>392.90899999999982</c:v>
                </c:pt>
                <c:pt idx="122">
                  <c:v>393.79500000000002</c:v>
                </c:pt>
                <c:pt idx="123">
                  <c:v>394.68599999999998</c:v>
                </c:pt>
                <c:pt idx="124">
                  <c:v>395.57600000000002</c:v>
                </c:pt>
                <c:pt idx="125">
                  <c:v>396.46800000000002</c:v>
                </c:pt>
                <c:pt idx="126">
                  <c:v>397.37099999999992</c:v>
                </c:pt>
                <c:pt idx="127">
                  <c:v>398.26400000000001</c:v>
                </c:pt>
                <c:pt idx="128">
                  <c:v>399.15499999999997</c:v>
                </c:pt>
                <c:pt idx="129">
                  <c:v>400.04700000000008</c:v>
                </c:pt>
                <c:pt idx="130">
                  <c:v>400.93099999999981</c:v>
                </c:pt>
                <c:pt idx="131">
                  <c:v>401.80899999999991</c:v>
                </c:pt>
                <c:pt idx="132">
                  <c:v>402.685</c:v>
                </c:pt>
                <c:pt idx="133">
                  <c:v>403.55500000000001</c:v>
                </c:pt>
                <c:pt idx="134">
                  <c:v>404.42700000000002</c:v>
                </c:pt>
                <c:pt idx="135">
                  <c:v>405.303</c:v>
                </c:pt>
                <c:pt idx="136">
                  <c:v>406.18099999999998</c:v>
                </c:pt>
                <c:pt idx="137">
                  <c:v>407.06099999999998</c:v>
                </c:pt>
                <c:pt idx="138">
                  <c:v>407.93899999999979</c:v>
                </c:pt>
                <c:pt idx="139">
                  <c:v>408.81299999999999</c:v>
                </c:pt>
                <c:pt idx="140">
                  <c:v>409.685</c:v>
                </c:pt>
                <c:pt idx="141">
                  <c:v>410.553</c:v>
                </c:pt>
                <c:pt idx="142">
                  <c:v>411.42799999999983</c:v>
                </c:pt>
                <c:pt idx="143">
                  <c:v>412.31200000000001</c:v>
                </c:pt>
                <c:pt idx="144">
                  <c:v>413.19900000000001</c:v>
                </c:pt>
                <c:pt idx="145">
                  <c:v>414.07799999999992</c:v>
                </c:pt>
                <c:pt idx="146">
                  <c:v>414.95</c:v>
                </c:pt>
                <c:pt idx="147">
                  <c:v>415.82499999999999</c:v>
                </c:pt>
                <c:pt idx="148">
                  <c:v>416.697</c:v>
                </c:pt>
                <c:pt idx="149">
                  <c:v>417.584</c:v>
                </c:pt>
                <c:pt idx="150">
                  <c:v>418.46299999999991</c:v>
                </c:pt>
                <c:pt idx="151">
                  <c:v>419.33699999999982</c:v>
                </c:pt>
                <c:pt idx="152">
                  <c:v>420.21100000000001</c:v>
                </c:pt>
                <c:pt idx="153">
                  <c:v>421.08600000000001</c:v>
                </c:pt>
                <c:pt idx="154">
                  <c:v>421.95799999999991</c:v>
                </c:pt>
                <c:pt idx="155">
                  <c:v>422.834</c:v>
                </c:pt>
                <c:pt idx="156">
                  <c:v>423.714</c:v>
                </c:pt>
                <c:pt idx="157">
                  <c:v>424.58699999999982</c:v>
                </c:pt>
                <c:pt idx="158">
                  <c:v>425.45</c:v>
                </c:pt>
                <c:pt idx="159">
                  <c:v>426.31700000000001</c:v>
                </c:pt>
                <c:pt idx="160">
                  <c:v>427.18899999999991</c:v>
                </c:pt>
                <c:pt idx="161">
                  <c:v>428.06</c:v>
                </c:pt>
                <c:pt idx="162">
                  <c:v>428.9339999999998</c:v>
                </c:pt>
                <c:pt idx="163">
                  <c:v>429.80700000000002</c:v>
                </c:pt>
                <c:pt idx="164">
                  <c:v>430.68700000000001</c:v>
                </c:pt>
                <c:pt idx="165">
                  <c:v>431.572</c:v>
                </c:pt>
                <c:pt idx="166">
                  <c:v>432.45499999999998</c:v>
                </c:pt>
                <c:pt idx="167">
                  <c:v>433.34399999999999</c:v>
                </c:pt>
                <c:pt idx="168">
                  <c:v>434.22800000000001</c:v>
                </c:pt>
                <c:pt idx="169">
                  <c:v>435.10599999999999</c:v>
                </c:pt>
                <c:pt idx="170">
                  <c:v>435.97599999999977</c:v>
                </c:pt>
                <c:pt idx="171">
                  <c:v>436.84300000000002</c:v>
                </c:pt>
                <c:pt idx="172">
                  <c:v>437.71199999999982</c:v>
                </c:pt>
                <c:pt idx="173">
                  <c:v>438.58499999999998</c:v>
                </c:pt>
                <c:pt idx="174">
                  <c:v>439.46600000000001</c:v>
                </c:pt>
                <c:pt idx="175">
                  <c:v>440.34800000000001</c:v>
                </c:pt>
                <c:pt idx="176">
                  <c:v>441.23299999999978</c:v>
                </c:pt>
                <c:pt idx="177">
                  <c:v>442.11199999999991</c:v>
                </c:pt>
                <c:pt idx="178">
                  <c:v>442.98500000000001</c:v>
                </c:pt>
                <c:pt idx="179">
                  <c:v>443.85300000000001</c:v>
                </c:pt>
                <c:pt idx="180">
                  <c:v>444.71799999999979</c:v>
                </c:pt>
                <c:pt idx="181">
                  <c:v>445.584</c:v>
                </c:pt>
                <c:pt idx="182">
                  <c:v>446.45699999999982</c:v>
                </c:pt>
                <c:pt idx="183">
                  <c:v>447.327</c:v>
                </c:pt>
                <c:pt idx="184">
                  <c:v>448.197</c:v>
                </c:pt>
                <c:pt idx="185">
                  <c:v>449.06899999999979</c:v>
                </c:pt>
                <c:pt idx="186">
                  <c:v>449.94399999999979</c:v>
                </c:pt>
                <c:pt idx="187">
                  <c:v>450.82</c:v>
                </c:pt>
                <c:pt idx="188">
                  <c:v>451.69600000000003</c:v>
                </c:pt>
                <c:pt idx="189">
                  <c:v>452.57</c:v>
                </c:pt>
                <c:pt idx="190">
                  <c:v>453.43499999999977</c:v>
                </c:pt>
                <c:pt idx="191">
                  <c:v>454.29899999999981</c:v>
                </c:pt>
                <c:pt idx="192">
                  <c:v>455.15499999999997</c:v>
                </c:pt>
                <c:pt idx="193">
                  <c:v>456.00900000000001</c:v>
                </c:pt>
                <c:pt idx="194">
                  <c:v>456.86</c:v>
                </c:pt>
                <c:pt idx="195">
                  <c:v>457.70499999999998</c:v>
                </c:pt>
                <c:pt idx="196">
                  <c:v>458.53699999999998</c:v>
                </c:pt>
                <c:pt idx="197">
                  <c:v>459.36099999999999</c:v>
                </c:pt>
                <c:pt idx="198">
                  <c:v>460.18599999999998</c:v>
                </c:pt>
                <c:pt idx="199">
                  <c:v>461.02</c:v>
                </c:pt>
                <c:pt idx="200">
                  <c:v>461.863</c:v>
                </c:pt>
                <c:pt idx="201">
                  <c:v>462.70600000000002</c:v>
                </c:pt>
                <c:pt idx="202">
                  <c:v>463.55099999999999</c:v>
                </c:pt>
                <c:pt idx="203">
                  <c:v>464.399</c:v>
                </c:pt>
                <c:pt idx="204">
                  <c:v>465.25</c:v>
                </c:pt>
                <c:pt idx="205">
                  <c:v>466.10300000000001</c:v>
                </c:pt>
                <c:pt idx="206">
                  <c:v>466.95100000000002</c:v>
                </c:pt>
                <c:pt idx="207">
                  <c:v>467.803</c:v>
                </c:pt>
                <c:pt idx="208">
                  <c:v>468.65800000000002</c:v>
                </c:pt>
                <c:pt idx="209">
                  <c:v>469.50700000000001</c:v>
                </c:pt>
                <c:pt idx="210">
                  <c:v>470.35199999999992</c:v>
                </c:pt>
                <c:pt idx="211">
                  <c:v>471.2</c:v>
                </c:pt>
                <c:pt idx="212">
                  <c:v>472.04200000000009</c:v>
                </c:pt>
                <c:pt idx="213">
                  <c:v>472.87900000000002</c:v>
                </c:pt>
                <c:pt idx="214">
                  <c:v>473.71799999999979</c:v>
                </c:pt>
                <c:pt idx="215">
                  <c:v>474.55899999999991</c:v>
                </c:pt>
                <c:pt idx="216">
                  <c:v>475.39099999999979</c:v>
                </c:pt>
                <c:pt idx="217">
                  <c:v>476.22399999999982</c:v>
                </c:pt>
                <c:pt idx="218">
                  <c:v>477.05799999999999</c:v>
                </c:pt>
                <c:pt idx="219">
                  <c:v>477.89</c:v>
                </c:pt>
                <c:pt idx="220">
                  <c:v>478.72300000000001</c:v>
                </c:pt>
                <c:pt idx="221">
                  <c:v>479.565</c:v>
                </c:pt>
                <c:pt idx="222">
                  <c:v>480.41399999999982</c:v>
                </c:pt>
                <c:pt idx="223">
                  <c:v>481.26299999999998</c:v>
                </c:pt>
                <c:pt idx="224">
                  <c:v>482.11</c:v>
                </c:pt>
                <c:pt idx="225">
                  <c:v>482.95600000000002</c:v>
                </c:pt>
                <c:pt idx="226">
                  <c:v>483.80099999999999</c:v>
                </c:pt>
                <c:pt idx="227">
                  <c:v>484.64600000000002</c:v>
                </c:pt>
                <c:pt idx="228">
                  <c:v>485.49199999999968</c:v>
                </c:pt>
                <c:pt idx="229">
                  <c:v>486.33100000000002</c:v>
                </c:pt>
                <c:pt idx="230">
                  <c:v>487.17399999999992</c:v>
                </c:pt>
                <c:pt idx="231">
                  <c:v>488.024</c:v>
                </c:pt>
                <c:pt idx="232">
                  <c:v>488.87299999999999</c:v>
                </c:pt>
                <c:pt idx="233">
                  <c:v>489.71</c:v>
                </c:pt>
                <c:pt idx="234">
                  <c:v>490.54599999999999</c:v>
                </c:pt>
                <c:pt idx="235">
                  <c:v>491.38599999999991</c:v>
                </c:pt>
                <c:pt idx="236">
                  <c:v>492.22399999999982</c:v>
                </c:pt>
                <c:pt idx="237">
                  <c:v>493.06200000000001</c:v>
                </c:pt>
                <c:pt idx="238">
                  <c:v>493.89299999999997</c:v>
                </c:pt>
                <c:pt idx="239">
                  <c:v>494.72800000000001</c:v>
                </c:pt>
                <c:pt idx="240">
                  <c:v>495.57400000000001</c:v>
                </c:pt>
                <c:pt idx="241">
                  <c:v>496.42200000000003</c:v>
                </c:pt>
                <c:pt idx="242">
                  <c:v>497.25599999999991</c:v>
                </c:pt>
                <c:pt idx="243">
                  <c:v>498.09100000000001</c:v>
                </c:pt>
                <c:pt idx="244">
                  <c:v>498.91999999999979</c:v>
                </c:pt>
                <c:pt idx="245">
                  <c:v>499.74799999999999</c:v>
                </c:pt>
                <c:pt idx="246">
                  <c:v>500.57499999999999</c:v>
                </c:pt>
                <c:pt idx="247">
                  <c:v>501.40800000000002</c:v>
                </c:pt>
                <c:pt idx="248">
                  <c:v>502.24400000000009</c:v>
                </c:pt>
                <c:pt idx="249">
                  <c:v>503.08100000000002</c:v>
                </c:pt>
                <c:pt idx="250">
                  <c:v>503.92200000000003</c:v>
                </c:pt>
                <c:pt idx="251">
                  <c:v>504.76299999999998</c:v>
                </c:pt>
                <c:pt idx="252">
                  <c:v>505.6040000000001</c:v>
                </c:pt>
                <c:pt idx="253">
                  <c:v>506.44600000000003</c:v>
                </c:pt>
                <c:pt idx="254">
                  <c:v>507.28499999999991</c:v>
                </c:pt>
                <c:pt idx="255">
                  <c:v>508.12</c:v>
                </c:pt>
                <c:pt idx="256">
                  <c:v>508.95600000000002</c:v>
                </c:pt>
                <c:pt idx="257">
                  <c:v>509.79099999999983</c:v>
                </c:pt>
                <c:pt idx="258">
                  <c:v>510.63</c:v>
                </c:pt>
                <c:pt idx="259">
                  <c:v>511.47300000000001</c:v>
                </c:pt>
                <c:pt idx="260">
                  <c:v>512.31999999999971</c:v>
                </c:pt>
                <c:pt idx="261">
                  <c:v>513.16199999999981</c:v>
                </c:pt>
                <c:pt idx="262">
                  <c:v>513.99599999999998</c:v>
                </c:pt>
                <c:pt idx="263">
                  <c:v>514.83899999999971</c:v>
                </c:pt>
                <c:pt idx="264">
                  <c:v>515.69000000000005</c:v>
                </c:pt>
                <c:pt idx="265">
                  <c:v>516.53699999999981</c:v>
                </c:pt>
                <c:pt idx="266">
                  <c:v>517.37699999999973</c:v>
                </c:pt>
                <c:pt idx="267">
                  <c:v>518.21299999999997</c:v>
                </c:pt>
                <c:pt idx="268">
                  <c:v>519.04599999999982</c:v>
                </c:pt>
                <c:pt idx="269">
                  <c:v>519.88400000000001</c:v>
                </c:pt>
                <c:pt idx="270">
                  <c:v>520.72199999999998</c:v>
                </c:pt>
                <c:pt idx="271">
                  <c:v>521.55999999999972</c:v>
                </c:pt>
                <c:pt idx="272">
                  <c:v>522.399</c:v>
                </c:pt>
                <c:pt idx="273">
                  <c:v>523.23599999999999</c:v>
                </c:pt>
                <c:pt idx="274">
                  <c:v>524.07400000000007</c:v>
                </c:pt>
                <c:pt idx="275">
                  <c:v>524.91499999999996</c:v>
                </c:pt>
                <c:pt idx="276">
                  <c:v>525.75400000000002</c:v>
                </c:pt>
                <c:pt idx="277">
                  <c:v>526.596</c:v>
                </c:pt>
                <c:pt idx="278">
                  <c:v>527.44399999999996</c:v>
                </c:pt>
                <c:pt idx="279">
                  <c:v>528.28899999999999</c:v>
                </c:pt>
                <c:pt idx="280">
                  <c:v>529.13200000000006</c:v>
                </c:pt>
                <c:pt idx="281">
                  <c:v>529.97500000000002</c:v>
                </c:pt>
                <c:pt idx="282">
                  <c:v>530.82199999999978</c:v>
                </c:pt>
                <c:pt idx="283">
                  <c:v>531.66699999999969</c:v>
                </c:pt>
                <c:pt idx="284">
                  <c:v>532.51299999999969</c:v>
                </c:pt>
                <c:pt idx="285">
                  <c:v>533.35999999999979</c:v>
                </c:pt>
                <c:pt idx="286">
                  <c:v>534.21500000000003</c:v>
                </c:pt>
                <c:pt idx="287">
                  <c:v>535.06899999999996</c:v>
                </c:pt>
                <c:pt idx="288">
                  <c:v>535.9219999999998</c:v>
                </c:pt>
                <c:pt idx="289">
                  <c:v>536.76600000000008</c:v>
                </c:pt>
                <c:pt idx="290">
                  <c:v>537.61200000000008</c:v>
                </c:pt>
                <c:pt idx="291">
                  <c:v>538.46800000000007</c:v>
                </c:pt>
                <c:pt idx="292">
                  <c:v>539.32299999999975</c:v>
                </c:pt>
                <c:pt idx="293">
                  <c:v>540.17600000000004</c:v>
                </c:pt>
                <c:pt idx="294">
                  <c:v>541.02699999999982</c:v>
                </c:pt>
                <c:pt idx="295">
                  <c:v>541.87</c:v>
                </c:pt>
                <c:pt idx="296">
                  <c:v>542.71800000000007</c:v>
                </c:pt>
                <c:pt idx="297">
                  <c:v>543.55799999999977</c:v>
                </c:pt>
                <c:pt idx="298">
                  <c:v>544.39599999999996</c:v>
                </c:pt>
                <c:pt idx="299">
                  <c:v>545.23599999999999</c:v>
                </c:pt>
                <c:pt idx="300">
                  <c:v>546.08000000000004</c:v>
                </c:pt>
                <c:pt idx="301">
                  <c:v>546.91499999999996</c:v>
                </c:pt>
                <c:pt idx="302">
                  <c:v>547.74800000000005</c:v>
                </c:pt>
                <c:pt idx="303">
                  <c:v>548.58699999999999</c:v>
                </c:pt>
                <c:pt idx="304">
                  <c:v>549.42899999999997</c:v>
                </c:pt>
                <c:pt idx="305">
                  <c:v>550.27800000000002</c:v>
                </c:pt>
                <c:pt idx="306">
                  <c:v>551.12599999999998</c:v>
                </c:pt>
                <c:pt idx="307">
                  <c:v>551.976</c:v>
                </c:pt>
                <c:pt idx="308">
                  <c:v>552.82599999999979</c:v>
                </c:pt>
                <c:pt idx="309">
                  <c:v>553.67499999999995</c:v>
                </c:pt>
                <c:pt idx="310">
                  <c:v>554.51</c:v>
                </c:pt>
                <c:pt idx="311">
                  <c:v>555.33799999999974</c:v>
                </c:pt>
                <c:pt idx="312">
                  <c:v>556.16699999999969</c:v>
                </c:pt>
                <c:pt idx="313">
                  <c:v>556.99400000000003</c:v>
                </c:pt>
                <c:pt idx="314">
                  <c:v>557.81699999999978</c:v>
                </c:pt>
                <c:pt idx="315">
                  <c:v>558.64100000000008</c:v>
                </c:pt>
                <c:pt idx="316">
                  <c:v>559.46599999999978</c:v>
                </c:pt>
                <c:pt idx="317">
                  <c:v>560.29899999999998</c:v>
                </c:pt>
                <c:pt idx="318">
                  <c:v>561.13599999999997</c:v>
                </c:pt>
                <c:pt idx="319">
                  <c:v>561.97699999999998</c:v>
                </c:pt>
                <c:pt idx="320">
                  <c:v>562.81699999999978</c:v>
                </c:pt>
                <c:pt idx="321">
                  <c:v>563.654</c:v>
                </c:pt>
                <c:pt idx="322">
                  <c:v>564.49099999999999</c:v>
                </c:pt>
                <c:pt idx="323">
                  <c:v>565.33099999999979</c:v>
                </c:pt>
                <c:pt idx="324">
                  <c:v>566.17600000000004</c:v>
                </c:pt>
                <c:pt idx="325">
                  <c:v>567.01800000000003</c:v>
                </c:pt>
                <c:pt idx="326">
                  <c:v>567.85599999999977</c:v>
                </c:pt>
                <c:pt idx="327">
                  <c:v>568.69799999999998</c:v>
                </c:pt>
                <c:pt idx="328">
                  <c:v>569.54399999999998</c:v>
                </c:pt>
                <c:pt idx="329">
                  <c:v>570.39400000000001</c:v>
                </c:pt>
                <c:pt idx="330">
                  <c:v>571.24199999999996</c:v>
                </c:pt>
                <c:pt idx="331">
                  <c:v>572.08900000000006</c:v>
                </c:pt>
                <c:pt idx="332">
                  <c:v>572.93099999999981</c:v>
                </c:pt>
                <c:pt idx="333">
                  <c:v>573.77800000000002</c:v>
                </c:pt>
                <c:pt idx="334">
                  <c:v>574.63</c:v>
                </c:pt>
                <c:pt idx="335">
                  <c:v>575.48800000000006</c:v>
                </c:pt>
                <c:pt idx="336">
                  <c:v>576.34199999999976</c:v>
                </c:pt>
                <c:pt idx="337">
                  <c:v>577.20000000000005</c:v>
                </c:pt>
                <c:pt idx="338">
                  <c:v>578.06499999999983</c:v>
                </c:pt>
                <c:pt idx="339">
                  <c:v>578.92699999999979</c:v>
                </c:pt>
                <c:pt idx="340">
                  <c:v>579.77600000000007</c:v>
                </c:pt>
                <c:pt idx="341">
                  <c:v>580.62200000000007</c:v>
                </c:pt>
                <c:pt idx="342">
                  <c:v>581.471</c:v>
                </c:pt>
                <c:pt idx="343">
                  <c:v>582.3209999999998</c:v>
                </c:pt>
                <c:pt idx="344">
                  <c:v>583.17100000000005</c:v>
                </c:pt>
                <c:pt idx="345">
                  <c:v>584.02600000000007</c:v>
                </c:pt>
                <c:pt idx="346">
                  <c:v>584.88499999999999</c:v>
                </c:pt>
                <c:pt idx="347">
                  <c:v>585.74099999999999</c:v>
                </c:pt>
                <c:pt idx="348">
                  <c:v>586.6</c:v>
                </c:pt>
                <c:pt idx="349">
                  <c:v>587.45399999999972</c:v>
                </c:pt>
                <c:pt idx="350">
                  <c:v>588.303</c:v>
                </c:pt>
                <c:pt idx="351">
                  <c:v>589.15100000000007</c:v>
                </c:pt>
                <c:pt idx="352">
                  <c:v>589.99599999999998</c:v>
                </c:pt>
                <c:pt idx="353">
                  <c:v>590.83899999999971</c:v>
                </c:pt>
                <c:pt idx="354">
                  <c:v>591.68499999999995</c:v>
                </c:pt>
                <c:pt idx="355">
                  <c:v>592.5319999999997</c:v>
                </c:pt>
                <c:pt idx="356">
                  <c:v>593.37900000000002</c:v>
                </c:pt>
                <c:pt idx="357">
                  <c:v>594.23</c:v>
                </c:pt>
                <c:pt idx="358">
                  <c:v>595.07899999999995</c:v>
                </c:pt>
                <c:pt idx="359">
                  <c:v>595.92499999999973</c:v>
                </c:pt>
                <c:pt idx="360">
                  <c:v>596.77200000000005</c:v>
                </c:pt>
                <c:pt idx="361">
                  <c:v>597.62300000000005</c:v>
                </c:pt>
                <c:pt idx="362">
                  <c:v>598.47500000000002</c:v>
                </c:pt>
                <c:pt idx="363">
                  <c:v>599.32799999999975</c:v>
                </c:pt>
                <c:pt idx="364">
                  <c:v>600.18200000000002</c:v>
                </c:pt>
                <c:pt idx="365">
                  <c:v>601.03800000000001</c:v>
                </c:pt>
                <c:pt idx="366">
                  <c:v>601.89300000000003</c:v>
                </c:pt>
                <c:pt idx="367">
                  <c:v>602.74700000000007</c:v>
                </c:pt>
                <c:pt idx="368">
                  <c:v>603.596</c:v>
                </c:pt>
                <c:pt idx="369">
                  <c:v>604.44699999999978</c:v>
                </c:pt>
                <c:pt idx="370">
                  <c:v>605.29500000000007</c:v>
                </c:pt>
                <c:pt idx="371">
                  <c:v>606.15</c:v>
                </c:pt>
                <c:pt idx="372">
                  <c:v>607.01099999999997</c:v>
                </c:pt>
                <c:pt idx="373">
                  <c:v>607.875</c:v>
                </c:pt>
                <c:pt idx="374">
                  <c:v>608.73700000000008</c:v>
                </c:pt>
                <c:pt idx="375">
                  <c:v>609.59400000000005</c:v>
                </c:pt>
                <c:pt idx="376">
                  <c:v>610.44999999999982</c:v>
                </c:pt>
                <c:pt idx="377">
                  <c:v>611.30500000000006</c:v>
                </c:pt>
                <c:pt idx="378">
                  <c:v>612.16499999999996</c:v>
                </c:pt>
                <c:pt idx="379">
                  <c:v>613.02099999999996</c:v>
                </c:pt>
                <c:pt idx="380">
                  <c:v>613.87699999999973</c:v>
                </c:pt>
                <c:pt idx="381">
                  <c:v>614.73400000000004</c:v>
                </c:pt>
                <c:pt idx="382">
                  <c:v>615.59199999999998</c:v>
                </c:pt>
                <c:pt idx="383">
                  <c:v>616.45099999999979</c:v>
                </c:pt>
                <c:pt idx="384">
                  <c:v>617.31199999999978</c:v>
                </c:pt>
                <c:pt idx="385">
                  <c:v>618.17100000000005</c:v>
                </c:pt>
                <c:pt idx="386">
                  <c:v>619.03300000000002</c:v>
                </c:pt>
                <c:pt idx="387">
                  <c:v>619.90100000000007</c:v>
                </c:pt>
                <c:pt idx="388">
                  <c:v>620.77099999999996</c:v>
                </c:pt>
                <c:pt idx="389">
                  <c:v>621.63799999999969</c:v>
                </c:pt>
                <c:pt idx="390">
                  <c:v>622.50099999999998</c:v>
                </c:pt>
                <c:pt idx="391">
                  <c:v>623.35499999999979</c:v>
                </c:pt>
                <c:pt idx="392">
                  <c:v>624.20900000000006</c:v>
                </c:pt>
                <c:pt idx="393">
                  <c:v>625.06799999999976</c:v>
                </c:pt>
                <c:pt idx="394">
                  <c:v>625.93399999999997</c:v>
                </c:pt>
                <c:pt idx="395">
                  <c:v>626.80199999999979</c:v>
                </c:pt>
                <c:pt idx="396">
                  <c:v>627.66100000000006</c:v>
                </c:pt>
                <c:pt idx="397">
                  <c:v>628.52099999999996</c:v>
                </c:pt>
                <c:pt idx="398">
                  <c:v>629.38400000000001</c:v>
                </c:pt>
                <c:pt idx="399">
                  <c:v>630.24700000000007</c:v>
                </c:pt>
                <c:pt idx="400">
                  <c:v>631.10300000000007</c:v>
                </c:pt>
                <c:pt idx="401">
                  <c:v>631.95999999999981</c:v>
                </c:pt>
                <c:pt idx="402">
                  <c:v>632.81400000000008</c:v>
                </c:pt>
                <c:pt idx="403">
                  <c:v>633.67000000000007</c:v>
                </c:pt>
                <c:pt idx="404">
                  <c:v>634.53500000000008</c:v>
                </c:pt>
                <c:pt idx="405">
                  <c:v>635.39400000000001</c:v>
                </c:pt>
                <c:pt idx="406">
                  <c:v>636.24700000000007</c:v>
                </c:pt>
                <c:pt idx="407">
                  <c:v>637.096</c:v>
                </c:pt>
                <c:pt idx="408">
                  <c:v>637.94499999999971</c:v>
                </c:pt>
                <c:pt idx="409">
                  <c:v>638.79600000000005</c:v>
                </c:pt>
                <c:pt idx="410">
                  <c:v>639.65100000000007</c:v>
                </c:pt>
                <c:pt idx="411">
                  <c:v>640.505</c:v>
                </c:pt>
                <c:pt idx="412">
                  <c:v>641.35599999999977</c:v>
                </c:pt>
                <c:pt idx="413">
                  <c:v>642.20600000000002</c:v>
                </c:pt>
                <c:pt idx="414">
                  <c:v>643.05500000000006</c:v>
                </c:pt>
                <c:pt idx="415">
                  <c:v>643.91000000000008</c:v>
                </c:pt>
                <c:pt idx="416">
                  <c:v>644.76699999999983</c:v>
                </c:pt>
                <c:pt idx="417">
                  <c:v>645.62099999999998</c:v>
                </c:pt>
                <c:pt idx="418">
                  <c:v>646.47199999999998</c:v>
                </c:pt>
                <c:pt idx="419">
                  <c:v>647.31699999999978</c:v>
                </c:pt>
                <c:pt idx="420">
                  <c:v>648.16800000000001</c:v>
                </c:pt>
                <c:pt idx="421">
                  <c:v>649.02</c:v>
                </c:pt>
                <c:pt idx="422">
                  <c:v>649.87699999999973</c:v>
                </c:pt>
                <c:pt idx="423">
                  <c:v>650.73700000000008</c:v>
                </c:pt>
                <c:pt idx="424">
                  <c:v>651.59199999999998</c:v>
                </c:pt>
                <c:pt idx="425">
                  <c:v>652.44399999999996</c:v>
                </c:pt>
                <c:pt idx="426">
                  <c:v>653.29899999999998</c:v>
                </c:pt>
                <c:pt idx="427">
                  <c:v>654.14800000000002</c:v>
                </c:pt>
                <c:pt idx="428">
                  <c:v>654.98800000000006</c:v>
                </c:pt>
                <c:pt idx="429">
                  <c:v>655.83099999999979</c:v>
                </c:pt>
                <c:pt idx="430">
                  <c:v>656.67600000000004</c:v>
                </c:pt>
                <c:pt idx="431">
                  <c:v>657.52699999999982</c:v>
                </c:pt>
                <c:pt idx="432">
                  <c:v>658.38200000000006</c:v>
                </c:pt>
                <c:pt idx="433">
                  <c:v>659.23800000000006</c:v>
                </c:pt>
                <c:pt idx="434">
                  <c:v>660.09400000000005</c:v>
                </c:pt>
                <c:pt idx="435">
                  <c:v>660.95299999999975</c:v>
                </c:pt>
                <c:pt idx="436">
                  <c:v>661.80999999999983</c:v>
                </c:pt>
                <c:pt idx="437">
                  <c:v>662.66599999999971</c:v>
                </c:pt>
                <c:pt idx="438">
                  <c:v>663.52300000000002</c:v>
                </c:pt>
                <c:pt idx="439">
                  <c:v>664.38499999999999</c:v>
                </c:pt>
                <c:pt idx="440">
                  <c:v>665.25099999999998</c:v>
                </c:pt>
                <c:pt idx="441">
                  <c:v>666.11099999999999</c:v>
                </c:pt>
                <c:pt idx="442">
                  <c:v>666.96399999999971</c:v>
                </c:pt>
                <c:pt idx="443">
                  <c:v>667.8209999999998</c:v>
                </c:pt>
                <c:pt idx="444">
                  <c:v>668.68799999999999</c:v>
                </c:pt>
                <c:pt idx="445">
                  <c:v>669.55899999999997</c:v>
                </c:pt>
                <c:pt idx="446">
                  <c:v>670.4219999999998</c:v>
                </c:pt>
                <c:pt idx="447">
                  <c:v>671.28200000000004</c:v>
                </c:pt>
                <c:pt idx="448">
                  <c:v>672.14100000000008</c:v>
                </c:pt>
                <c:pt idx="449">
                  <c:v>673.00400000000002</c:v>
                </c:pt>
                <c:pt idx="450">
                  <c:v>673.86599999999976</c:v>
                </c:pt>
                <c:pt idx="451">
                  <c:v>674.726</c:v>
                </c:pt>
                <c:pt idx="452">
                  <c:v>675.58199999999999</c:v>
                </c:pt>
                <c:pt idx="453">
                  <c:v>676.43699999999978</c:v>
                </c:pt>
                <c:pt idx="454">
                  <c:v>677.29600000000005</c:v>
                </c:pt>
                <c:pt idx="455">
                  <c:v>678.16199999999981</c:v>
                </c:pt>
                <c:pt idx="456">
                  <c:v>679.02600000000007</c:v>
                </c:pt>
                <c:pt idx="457">
                  <c:v>679.88599999999997</c:v>
                </c:pt>
                <c:pt idx="458">
                  <c:v>680.74299999999971</c:v>
                </c:pt>
                <c:pt idx="459">
                  <c:v>681.59900000000005</c:v>
                </c:pt>
                <c:pt idx="460">
                  <c:v>682.45599999999979</c:v>
                </c:pt>
                <c:pt idx="461">
                  <c:v>683.31699999999978</c:v>
                </c:pt>
                <c:pt idx="462">
                  <c:v>684.18299999999999</c:v>
                </c:pt>
                <c:pt idx="463">
                  <c:v>685.0509999999997</c:v>
                </c:pt>
                <c:pt idx="464">
                  <c:v>685.91800000000001</c:v>
                </c:pt>
                <c:pt idx="465">
                  <c:v>686.78</c:v>
                </c:pt>
                <c:pt idx="466">
                  <c:v>687.64499999999998</c:v>
                </c:pt>
                <c:pt idx="467">
                  <c:v>688.51</c:v>
                </c:pt>
                <c:pt idx="468">
                  <c:v>689.38200000000006</c:v>
                </c:pt>
                <c:pt idx="469">
                  <c:v>690.255</c:v>
                </c:pt>
                <c:pt idx="470">
                  <c:v>691.13</c:v>
                </c:pt>
                <c:pt idx="471">
                  <c:v>692.00599999999997</c:v>
                </c:pt>
                <c:pt idx="472">
                  <c:v>692.88</c:v>
                </c:pt>
                <c:pt idx="473">
                  <c:v>693.74800000000005</c:v>
                </c:pt>
                <c:pt idx="474">
                  <c:v>694.61200000000008</c:v>
                </c:pt>
                <c:pt idx="475">
                  <c:v>695.47299999999996</c:v>
                </c:pt>
                <c:pt idx="476">
                  <c:v>696.33099999999979</c:v>
                </c:pt>
                <c:pt idx="477">
                  <c:v>697.18600000000004</c:v>
                </c:pt>
                <c:pt idx="478">
                  <c:v>698.04300000000001</c:v>
                </c:pt>
                <c:pt idx="479">
                  <c:v>698.90199999999982</c:v>
                </c:pt>
                <c:pt idx="480">
                  <c:v>699.75700000000006</c:v>
                </c:pt>
                <c:pt idx="481">
                  <c:v>700.61400000000003</c:v>
                </c:pt>
                <c:pt idx="482">
                  <c:v>701.47500000000002</c:v>
                </c:pt>
                <c:pt idx="483">
                  <c:v>702.34099999999978</c:v>
                </c:pt>
                <c:pt idx="484">
                  <c:v>703.20600000000002</c:v>
                </c:pt>
                <c:pt idx="485">
                  <c:v>704.06699999999978</c:v>
                </c:pt>
                <c:pt idx="486">
                  <c:v>704.9259999999997</c:v>
                </c:pt>
                <c:pt idx="487">
                  <c:v>705.78700000000003</c:v>
                </c:pt>
                <c:pt idx="488">
                  <c:v>706.64499999999998</c:v>
                </c:pt>
                <c:pt idx="489">
                  <c:v>707.50099999999998</c:v>
                </c:pt>
                <c:pt idx="490">
                  <c:v>708.35699999999974</c:v>
                </c:pt>
                <c:pt idx="491">
                  <c:v>709.21699999999998</c:v>
                </c:pt>
                <c:pt idx="492">
                  <c:v>710.08500000000004</c:v>
                </c:pt>
                <c:pt idx="493">
                  <c:v>710.95399999999972</c:v>
                </c:pt>
                <c:pt idx="494">
                  <c:v>711.81999999999971</c:v>
                </c:pt>
                <c:pt idx="495">
                  <c:v>712.68700000000001</c:v>
                </c:pt>
                <c:pt idx="496">
                  <c:v>713.548</c:v>
                </c:pt>
                <c:pt idx="497">
                  <c:v>714.4069999999997</c:v>
                </c:pt>
                <c:pt idx="498">
                  <c:v>715.26800000000003</c:v>
                </c:pt>
                <c:pt idx="499">
                  <c:v>716.13</c:v>
                </c:pt>
                <c:pt idx="500">
                  <c:v>716.99099999999999</c:v>
                </c:pt>
                <c:pt idx="501">
                  <c:v>717.85199999999975</c:v>
                </c:pt>
                <c:pt idx="502">
                  <c:v>718.71100000000001</c:v>
                </c:pt>
                <c:pt idx="503">
                  <c:v>719.57100000000003</c:v>
                </c:pt>
                <c:pt idx="504">
                  <c:v>720.43299999999977</c:v>
                </c:pt>
                <c:pt idx="505">
                  <c:v>721.29899999999998</c:v>
                </c:pt>
                <c:pt idx="506">
                  <c:v>722.16800000000001</c:v>
                </c:pt>
                <c:pt idx="507">
                  <c:v>723.03800000000001</c:v>
                </c:pt>
                <c:pt idx="508">
                  <c:v>723.91100000000006</c:v>
                </c:pt>
                <c:pt idx="509">
                  <c:v>724.78</c:v>
                </c:pt>
                <c:pt idx="510">
                  <c:v>725.64599999999996</c:v>
                </c:pt>
                <c:pt idx="511">
                  <c:v>726.51</c:v>
                </c:pt>
                <c:pt idx="512">
                  <c:v>727.37400000000002</c:v>
                </c:pt>
                <c:pt idx="513">
                  <c:v>728.23700000000008</c:v>
                </c:pt>
                <c:pt idx="514">
                  <c:v>729.10500000000002</c:v>
                </c:pt>
                <c:pt idx="515">
                  <c:v>729.98</c:v>
                </c:pt>
                <c:pt idx="516">
                  <c:v>730.85699999999974</c:v>
                </c:pt>
                <c:pt idx="517">
                  <c:v>731.73099999999999</c:v>
                </c:pt>
                <c:pt idx="518">
                  <c:v>732.60500000000002</c:v>
                </c:pt>
                <c:pt idx="519">
                  <c:v>733.47900000000004</c:v>
                </c:pt>
                <c:pt idx="520">
                  <c:v>734.35099999999977</c:v>
                </c:pt>
                <c:pt idx="521">
                  <c:v>735.221</c:v>
                </c:pt>
                <c:pt idx="522">
                  <c:v>736.09900000000005</c:v>
                </c:pt>
                <c:pt idx="523">
                  <c:v>736.97800000000007</c:v>
                </c:pt>
                <c:pt idx="524">
                  <c:v>737.85699999999974</c:v>
                </c:pt>
                <c:pt idx="525">
                  <c:v>738.73900000000003</c:v>
                </c:pt>
                <c:pt idx="526">
                  <c:v>739.62400000000002</c:v>
                </c:pt>
                <c:pt idx="527">
                  <c:v>740.50599999999997</c:v>
                </c:pt>
                <c:pt idx="528">
                  <c:v>741.38699999999972</c:v>
                </c:pt>
                <c:pt idx="529">
                  <c:v>742.26699999999983</c:v>
                </c:pt>
                <c:pt idx="530">
                  <c:v>743.14699999999971</c:v>
                </c:pt>
                <c:pt idx="531">
                  <c:v>744.024</c:v>
                </c:pt>
                <c:pt idx="532">
                  <c:v>744.904</c:v>
                </c:pt>
                <c:pt idx="533">
                  <c:v>745.77800000000002</c:v>
                </c:pt>
                <c:pt idx="534">
                  <c:v>746.64599999999996</c:v>
                </c:pt>
                <c:pt idx="535">
                  <c:v>747.50900000000001</c:v>
                </c:pt>
                <c:pt idx="536">
                  <c:v>748.37400000000002</c:v>
                </c:pt>
                <c:pt idx="537">
                  <c:v>749.23800000000006</c:v>
                </c:pt>
                <c:pt idx="538">
                  <c:v>750.10400000000004</c:v>
                </c:pt>
                <c:pt idx="539">
                  <c:v>750.96800000000007</c:v>
                </c:pt>
                <c:pt idx="540">
                  <c:v>751.82899999999972</c:v>
                </c:pt>
                <c:pt idx="541">
                  <c:v>752.69399999999996</c:v>
                </c:pt>
                <c:pt idx="542">
                  <c:v>753.55799999999977</c:v>
                </c:pt>
                <c:pt idx="543">
                  <c:v>754.42099999999982</c:v>
                </c:pt>
                <c:pt idx="544">
                  <c:v>755.29200000000003</c:v>
                </c:pt>
                <c:pt idx="545">
                  <c:v>756.16399999999999</c:v>
                </c:pt>
                <c:pt idx="546">
                  <c:v>757.03300000000002</c:v>
                </c:pt>
                <c:pt idx="547">
                  <c:v>757.904</c:v>
                </c:pt>
                <c:pt idx="548">
                  <c:v>758.78</c:v>
                </c:pt>
                <c:pt idx="549">
                  <c:v>759.66000000000008</c:v>
                </c:pt>
                <c:pt idx="550">
                  <c:v>760.548</c:v>
                </c:pt>
                <c:pt idx="551">
                  <c:v>761.4259999999997</c:v>
                </c:pt>
                <c:pt idx="552">
                  <c:v>762.29700000000003</c:v>
                </c:pt>
                <c:pt idx="553">
                  <c:v>763.16399999999999</c:v>
                </c:pt>
                <c:pt idx="554">
                  <c:v>764.02800000000002</c:v>
                </c:pt>
                <c:pt idx="555">
                  <c:v>764.89</c:v>
                </c:pt>
                <c:pt idx="556">
                  <c:v>765.75599999999997</c:v>
                </c:pt>
                <c:pt idx="557">
                  <c:v>766.625</c:v>
                </c:pt>
                <c:pt idx="558">
                  <c:v>767.50199999999973</c:v>
                </c:pt>
                <c:pt idx="559">
                  <c:v>768.38400000000001</c:v>
                </c:pt>
                <c:pt idx="560">
                  <c:v>769.27</c:v>
                </c:pt>
                <c:pt idx="561">
                  <c:v>770.16000000000008</c:v>
                </c:pt>
                <c:pt idx="562">
                  <c:v>771.048</c:v>
                </c:pt>
                <c:pt idx="563">
                  <c:v>771.93799999999976</c:v>
                </c:pt>
                <c:pt idx="564">
                  <c:v>772.83199999999977</c:v>
                </c:pt>
                <c:pt idx="565">
                  <c:v>773.73199999999997</c:v>
                </c:pt>
                <c:pt idx="566">
                  <c:v>774.63900000000001</c:v>
                </c:pt>
                <c:pt idx="567">
                  <c:v>775.54399999999998</c:v>
                </c:pt>
                <c:pt idx="568">
                  <c:v>776.44299999999976</c:v>
                </c:pt>
                <c:pt idx="569">
                  <c:v>777.34699999999975</c:v>
                </c:pt>
                <c:pt idx="570">
                  <c:v>778.24800000000005</c:v>
                </c:pt>
                <c:pt idx="571">
                  <c:v>779.14400000000001</c:v>
                </c:pt>
                <c:pt idx="572">
                  <c:v>780.03899999999999</c:v>
                </c:pt>
                <c:pt idx="573">
                  <c:v>780.92899999999997</c:v>
                </c:pt>
                <c:pt idx="574">
                  <c:v>781.81999999999971</c:v>
                </c:pt>
                <c:pt idx="575">
                  <c:v>782.71500000000003</c:v>
                </c:pt>
                <c:pt idx="576">
                  <c:v>783.60699999999997</c:v>
                </c:pt>
                <c:pt idx="577">
                  <c:v>784.49900000000002</c:v>
                </c:pt>
                <c:pt idx="578">
                  <c:v>785.39099999999996</c:v>
                </c:pt>
                <c:pt idx="579">
                  <c:v>786.28700000000003</c:v>
                </c:pt>
                <c:pt idx="580">
                  <c:v>787.178</c:v>
                </c:pt>
                <c:pt idx="581">
                  <c:v>788.07299999999998</c:v>
                </c:pt>
                <c:pt idx="582">
                  <c:v>788.96400000000006</c:v>
                </c:pt>
                <c:pt idx="583">
                  <c:v>789.85499999999979</c:v>
                </c:pt>
                <c:pt idx="584">
                  <c:v>790.75</c:v>
                </c:pt>
                <c:pt idx="585">
                  <c:v>791.64300000000003</c:v>
                </c:pt>
                <c:pt idx="586">
                  <c:v>792.53599999999972</c:v>
                </c:pt>
                <c:pt idx="587">
                  <c:v>793.42899999999997</c:v>
                </c:pt>
                <c:pt idx="588">
                  <c:v>794.32199999999978</c:v>
                </c:pt>
                <c:pt idx="589">
                  <c:v>795.21699999999998</c:v>
                </c:pt>
                <c:pt idx="590">
                  <c:v>796.11400000000003</c:v>
                </c:pt>
                <c:pt idx="591">
                  <c:v>797.01099999999997</c:v>
                </c:pt>
                <c:pt idx="592">
                  <c:v>797.91300000000001</c:v>
                </c:pt>
                <c:pt idx="593">
                  <c:v>798.82799999999975</c:v>
                </c:pt>
                <c:pt idx="594">
                  <c:v>799.74599999999998</c:v>
                </c:pt>
                <c:pt idx="595">
                  <c:v>800.65499999999997</c:v>
                </c:pt>
                <c:pt idx="596">
                  <c:v>801.55999999999983</c:v>
                </c:pt>
                <c:pt idx="597">
                  <c:v>802.47</c:v>
                </c:pt>
                <c:pt idx="598">
                  <c:v>803.37800000000004</c:v>
                </c:pt>
                <c:pt idx="599">
                  <c:v>804.28499999999997</c:v>
                </c:pt>
                <c:pt idx="600">
                  <c:v>805.19200000000001</c:v>
                </c:pt>
                <c:pt idx="601">
                  <c:v>806.10299999999972</c:v>
                </c:pt>
                <c:pt idx="602">
                  <c:v>807.01199999999972</c:v>
                </c:pt>
                <c:pt idx="603">
                  <c:v>807.91899999999998</c:v>
                </c:pt>
                <c:pt idx="604">
                  <c:v>808.82599999999979</c:v>
                </c:pt>
                <c:pt idx="605">
                  <c:v>809.73299999999972</c:v>
                </c:pt>
                <c:pt idx="606">
                  <c:v>810.63900000000001</c:v>
                </c:pt>
                <c:pt idx="607">
                  <c:v>811.5469999999998</c:v>
                </c:pt>
                <c:pt idx="608">
                  <c:v>812.45699999999977</c:v>
                </c:pt>
                <c:pt idx="609">
                  <c:v>813.37599999999998</c:v>
                </c:pt>
                <c:pt idx="610">
                  <c:v>814.30099999999982</c:v>
                </c:pt>
                <c:pt idx="611">
                  <c:v>815.22299999999996</c:v>
                </c:pt>
                <c:pt idx="612">
                  <c:v>816.14300000000003</c:v>
                </c:pt>
                <c:pt idx="613">
                  <c:v>817.05999999999983</c:v>
                </c:pt>
                <c:pt idx="614">
                  <c:v>817.97900000000004</c:v>
                </c:pt>
                <c:pt idx="615">
                  <c:v>818.89800000000002</c:v>
                </c:pt>
                <c:pt idx="616">
                  <c:v>819.81799999999976</c:v>
                </c:pt>
                <c:pt idx="617">
                  <c:v>820.73699999999997</c:v>
                </c:pt>
                <c:pt idx="618">
                  <c:v>821.65199999999982</c:v>
                </c:pt>
                <c:pt idx="619">
                  <c:v>822.56299999999976</c:v>
                </c:pt>
                <c:pt idx="620">
                  <c:v>823.471</c:v>
                </c:pt>
                <c:pt idx="621">
                  <c:v>824.37400000000002</c:v>
                </c:pt>
                <c:pt idx="622">
                  <c:v>825.28399999999999</c:v>
                </c:pt>
                <c:pt idx="623">
                  <c:v>826.19899999999996</c:v>
                </c:pt>
                <c:pt idx="624">
                  <c:v>827.11500000000001</c:v>
                </c:pt>
                <c:pt idx="625">
                  <c:v>828.03699999999981</c:v>
                </c:pt>
                <c:pt idx="626">
                  <c:v>828.96199999999976</c:v>
                </c:pt>
                <c:pt idx="627">
                  <c:v>829.89400000000001</c:v>
                </c:pt>
                <c:pt idx="628">
                  <c:v>830.82699999999977</c:v>
                </c:pt>
                <c:pt idx="629">
                  <c:v>831.75900000000001</c:v>
                </c:pt>
                <c:pt idx="630">
                  <c:v>832.68499999999995</c:v>
                </c:pt>
                <c:pt idx="631">
                  <c:v>833.61199999999997</c:v>
                </c:pt>
                <c:pt idx="632">
                  <c:v>834.54499999999996</c:v>
                </c:pt>
                <c:pt idx="633">
                  <c:v>835.476</c:v>
                </c:pt>
                <c:pt idx="634">
                  <c:v>836.4</c:v>
                </c:pt>
                <c:pt idx="635">
                  <c:v>837.33199999999977</c:v>
                </c:pt>
                <c:pt idx="636">
                  <c:v>838.26400000000001</c:v>
                </c:pt>
                <c:pt idx="637">
                  <c:v>839.202</c:v>
                </c:pt>
                <c:pt idx="638">
                  <c:v>840.14599999999996</c:v>
                </c:pt>
                <c:pt idx="639">
                  <c:v>841.08799999999997</c:v>
                </c:pt>
                <c:pt idx="640">
                  <c:v>842.02300000000002</c:v>
                </c:pt>
                <c:pt idx="641">
                  <c:v>842.95499999999981</c:v>
                </c:pt>
                <c:pt idx="642">
                  <c:v>843.88400000000001</c:v>
                </c:pt>
                <c:pt idx="643">
                  <c:v>844.8159999999998</c:v>
                </c:pt>
                <c:pt idx="644">
                  <c:v>845.75199999999973</c:v>
                </c:pt>
                <c:pt idx="645">
                  <c:v>846.69299999999998</c:v>
                </c:pt>
                <c:pt idx="646">
                  <c:v>847.63499999999999</c:v>
                </c:pt>
                <c:pt idx="647">
                  <c:v>848.57500000000005</c:v>
                </c:pt>
                <c:pt idx="648">
                  <c:v>849.52</c:v>
                </c:pt>
                <c:pt idx="649">
                  <c:v>850.47</c:v>
                </c:pt>
                <c:pt idx="650">
                  <c:v>851.42099999999982</c:v>
                </c:pt>
                <c:pt idx="651">
                  <c:v>852.37099999999998</c:v>
                </c:pt>
                <c:pt idx="652">
                  <c:v>853.31899999999996</c:v>
                </c:pt>
                <c:pt idx="653">
                  <c:v>854.26599999999996</c:v>
                </c:pt>
                <c:pt idx="654">
                  <c:v>855.21100000000001</c:v>
                </c:pt>
                <c:pt idx="655">
                  <c:v>856.15199999999982</c:v>
                </c:pt>
                <c:pt idx="656">
                  <c:v>857.09299999999996</c:v>
                </c:pt>
                <c:pt idx="657">
                  <c:v>858.04099999999983</c:v>
                </c:pt>
                <c:pt idx="658">
                  <c:v>858.98099999999999</c:v>
                </c:pt>
                <c:pt idx="659">
                  <c:v>859.92</c:v>
                </c:pt>
                <c:pt idx="660">
                  <c:v>860.86099999999976</c:v>
                </c:pt>
                <c:pt idx="661">
                  <c:v>861.80499999999972</c:v>
                </c:pt>
                <c:pt idx="662">
                  <c:v>862.75400000000002</c:v>
                </c:pt>
                <c:pt idx="663">
                  <c:v>863.70399999999995</c:v>
                </c:pt>
                <c:pt idx="664">
                  <c:v>864.65300000000002</c:v>
                </c:pt>
                <c:pt idx="665">
                  <c:v>865.60500000000002</c:v>
                </c:pt>
                <c:pt idx="666">
                  <c:v>866.553</c:v>
                </c:pt>
                <c:pt idx="667">
                  <c:v>867.505</c:v>
                </c:pt>
                <c:pt idx="668">
                  <c:v>868.46299999999974</c:v>
                </c:pt>
                <c:pt idx="669">
                  <c:v>869.42</c:v>
                </c:pt>
                <c:pt idx="670">
                  <c:v>870.37300000000005</c:v>
                </c:pt>
                <c:pt idx="671">
                  <c:v>871.32499999999982</c:v>
                </c:pt>
                <c:pt idx="672">
                  <c:v>872.27599999999995</c:v>
                </c:pt>
                <c:pt idx="673">
                  <c:v>873.226</c:v>
                </c:pt>
                <c:pt idx="674">
                  <c:v>874.17399999999998</c:v>
                </c:pt>
                <c:pt idx="675">
                  <c:v>875.12300000000005</c:v>
                </c:pt>
                <c:pt idx="676">
                  <c:v>876.07399999999996</c:v>
                </c:pt>
                <c:pt idx="677">
                  <c:v>877.02699999999982</c:v>
                </c:pt>
                <c:pt idx="678">
                  <c:v>877.98599999999999</c:v>
                </c:pt>
                <c:pt idx="679">
                  <c:v>878.94299999999976</c:v>
                </c:pt>
                <c:pt idx="680">
                  <c:v>879.90300000000002</c:v>
                </c:pt>
                <c:pt idx="681">
                  <c:v>880.87099999999998</c:v>
                </c:pt>
                <c:pt idx="682">
                  <c:v>881.83900000000006</c:v>
                </c:pt>
                <c:pt idx="683">
                  <c:v>882.80099999999982</c:v>
                </c:pt>
                <c:pt idx="684">
                  <c:v>883.76099999999997</c:v>
                </c:pt>
                <c:pt idx="685">
                  <c:v>884.72699999999998</c:v>
                </c:pt>
                <c:pt idx="686">
                  <c:v>885.69899999999996</c:v>
                </c:pt>
                <c:pt idx="687">
                  <c:v>886.68200000000002</c:v>
                </c:pt>
                <c:pt idx="688">
                  <c:v>887.67100000000005</c:v>
                </c:pt>
                <c:pt idx="689">
                  <c:v>888.65899999999999</c:v>
                </c:pt>
                <c:pt idx="690">
                  <c:v>889.65300000000002</c:v>
                </c:pt>
                <c:pt idx="691">
                  <c:v>890.64300000000003</c:v>
                </c:pt>
                <c:pt idx="692">
                  <c:v>891.63699999999972</c:v>
                </c:pt>
                <c:pt idx="693">
                  <c:v>892.62800000000004</c:v>
                </c:pt>
                <c:pt idx="694">
                  <c:v>893.61500000000001</c:v>
                </c:pt>
                <c:pt idx="695">
                  <c:v>894.596</c:v>
                </c:pt>
                <c:pt idx="696">
                  <c:v>895.58100000000002</c:v>
                </c:pt>
                <c:pt idx="697">
                  <c:v>896.56499999999983</c:v>
                </c:pt>
                <c:pt idx="698">
                  <c:v>897.553</c:v>
                </c:pt>
                <c:pt idx="699">
                  <c:v>898.53899999999999</c:v>
                </c:pt>
                <c:pt idx="700">
                  <c:v>899.52099999999996</c:v>
                </c:pt>
                <c:pt idx="701">
                  <c:v>900.50099999999998</c:v>
                </c:pt>
                <c:pt idx="702">
                  <c:v>901.48</c:v>
                </c:pt>
                <c:pt idx="703">
                  <c:v>902.46400000000006</c:v>
                </c:pt>
                <c:pt idx="704">
                  <c:v>903.45099999999979</c:v>
                </c:pt>
                <c:pt idx="705">
                  <c:v>904.43899999999996</c:v>
                </c:pt>
                <c:pt idx="706">
                  <c:v>905.43199999999979</c:v>
                </c:pt>
                <c:pt idx="707">
                  <c:v>906.4219999999998</c:v>
                </c:pt>
                <c:pt idx="708">
                  <c:v>907.41300000000001</c:v>
                </c:pt>
                <c:pt idx="709">
                  <c:v>908.40800000000002</c:v>
                </c:pt>
                <c:pt idx="710">
                  <c:v>909.39400000000001</c:v>
                </c:pt>
                <c:pt idx="711">
                  <c:v>910.38199999999972</c:v>
                </c:pt>
                <c:pt idx="712">
                  <c:v>911.37099999999998</c:v>
                </c:pt>
                <c:pt idx="713">
                  <c:v>912.35799999999949</c:v>
                </c:pt>
                <c:pt idx="714">
                  <c:v>913.3449999999998</c:v>
                </c:pt>
                <c:pt idx="715">
                  <c:v>914.33299999999974</c:v>
                </c:pt>
                <c:pt idx="716">
                  <c:v>915.32899999999972</c:v>
                </c:pt>
                <c:pt idx="717">
                  <c:v>916.32399999999996</c:v>
                </c:pt>
                <c:pt idx="718">
                  <c:v>917.3209999999998</c:v>
                </c:pt>
                <c:pt idx="719">
                  <c:v>918.31499999999983</c:v>
                </c:pt>
                <c:pt idx="720">
                  <c:v>919.30499999999972</c:v>
                </c:pt>
                <c:pt idx="721">
                  <c:v>920.298</c:v>
                </c:pt>
                <c:pt idx="722">
                  <c:v>921.28899999999999</c:v>
                </c:pt>
                <c:pt idx="723">
                  <c:v>922.28200000000004</c:v>
                </c:pt>
                <c:pt idx="724">
                  <c:v>923.28599999999994</c:v>
                </c:pt>
                <c:pt idx="725">
                  <c:v>924.29899999999998</c:v>
                </c:pt>
                <c:pt idx="726">
                  <c:v>925.31299999999976</c:v>
                </c:pt>
                <c:pt idx="727">
                  <c:v>926.32399999999996</c:v>
                </c:pt>
                <c:pt idx="728">
                  <c:v>927.33199999999977</c:v>
                </c:pt>
                <c:pt idx="729">
                  <c:v>928.33699999999976</c:v>
                </c:pt>
                <c:pt idx="730">
                  <c:v>929.33799999999974</c:v>
                </c:pt>
                <c:pt idx="731">
                  <c:v>930.33499999999981</c:v>
                </c:pt>
                <c:pt idx="732">
                  <c:v>931.32999999999981</c:v>
                </c:pt>
                <c:pt idx="733">
                  <c:v>932.32599999999979</c:v>
                </c:pt>
                <c:pt idx="734">
                  <c:v>933.3159999999998</c:v>
                </c:pt>
                <c:pt idx="735">
                  <c:v>934.30599999999981</c:v>
                </c:pt>
                <c:pt idx="736">
                  <c:v>935.30099999999982</c:v>
                </c:pt>
                <c:pt idx="737">
                  <c:v>936.29600000000005</c:v>
                </c:pt>
                <c:pt idx="738">
                  <c:v>937.29100000000005</c:v>
                </c:pt>
                <c:pt idx="739">
                  <c:v>938.28599999999994</c:v>
                </c:pt>
                <c:pt idx="740">
                  <c:v>939.28099999999995</c:v>
                </c:pt>
                <c:pt idx="741">
                  <c:v>940.27700000000004</c:v>
                </c:pt>
                <c:pt idx="742">
                  <c:v>941.27700000000004</c:v>
                </c:pt>
                <c:pt idx="743">
                  <c:v>942.27700000000004</c:v>
                </c:pt>
                <c:pt idx="744">
                  <c:v>943.27499999999998</c:v>
                </c:pt>
                <c:pt idx="745">
                  <c:v>944.26199999999972</c:v>
                </c:pt>
                <c:pt idx="746">
                  <c:v>945.23299999999972</c:v>
                </c:pt>
                <c:pt idx="747">
                  <c:v>946.19399999999996</c:v>
                </c:pt>
                <c:pt idx="748">
                  <c:v>947.14699999999982</c:v>
                </c:pt>
                <c:pt idx="749">
                  <c:v>948.09900000000005</c:v>
                </c:pt>
                <c:pt idx="750">
                  <c:v>949.048</c:v>
                </c:pt>
                <c:pt idx="751">
                  <c:v>949.99099999999999</c:v>
                </c:pt>
                <c:pt idx="752">
                  <c:v>950.93199999999979</c:v>
                </c:pt>
                <c:pt idx="753">
                  <c:v>951.87599999999998</c:v>
                </c:pt>
                <c:pt idx="754">
                  <c:v>952.82399999999996</c:v>
                </c:pt>
                <c:pt idx="755">
                  <c:v>953.77499999999998</c:v>
                </c:pt>
                <c:pt idx="756">
                  <c:v>954.72799999999972</c:v>
                </c:pt>
                <c:pt idx="757">
                  <c:v>955.67600000000004</c:v>
                </c:pt>
                <c:pt idx="758">
                  <c:v>956.62199999999996</c:v>
                </c:pt>
                <c:pt idx="759">
                  <c:v>957.56799999999976</c:v>
                </c:pt>
                <c:pt idx="760">
                  <c:v>958.51400000000001</c:v>
                </c:pt>
                <c:pt idx="761">
                  <c:v>959.45699999999977</c:v>
                </c:pt>
                <c:pt idx="762">
                  <c:v>960.39599999999996</c:v>
                </c:pt>
                <c:pt idx="763">
                  <c:v>961.33399999999972</c:v>
                </c:pt>
                <c:pt idx="764">
                  <c:v>962.27200000000005</c:v>
                </c:pt>
                <c:pt idx="765">
                  <c:v>963.21400000000006</c:v>
                </c:pt>
                <c:pt idx="766">
                  <c:v>964.15499999999997</c:v>
                </c:pt>
                <c:pt idx="767">
                  <c:v>965.09799999999996</c:v>
                </c:pt>
                <c:pt idx="768">
                  <c:v>966.0469999999998</c:v>
                </c:pt>
                <c:pt idx="769">
                  <c:v>966.99599999999998</c:v>
                </c:pt>
                <c:pt idx="770">
                  <c:v>967.94499999999982</c:v>
                </c:pt>
                <c:pt idx="771">
                  <c:v>968.89300000000003</c:v>
                </c:pt>
                <c:pt idx="772">
                  <c:v>969.83699999999976</c:v>
                </c:pt>
                <c:pt idx="773">
                  <c:v>970.78099999999995</c:v>
                </c:pt>
                <c:pt idx="774">
                  <c:v>971.72900000000004</c:v>
                </c:pt>
                <c:pt idx="775">
                  <c:v>972.67700000000002</c:v>
                </c:pt>
                <c:pt idx="776">
                  <c:v>973.62099999999998</c:v>
                </c:pt>
                <c:pt idx="777">
                  <c:v>974.5659999999998</c:v>
                </c:pt>
                <c:pt idx="778">
                  <c:v>975.51599999999996</c:v>
                </c:pt>
                <c:pt idx="779">
                  <c:v>976.4649999999998</c:v>
                </c:pt>
                <c:pt idx="780">
                  <c:v>977.41399999999999</c:v>
                </c:pt>
                <c:pt idx="781">
                  <c:v>978.35899999999981</c:v>
                </c:pt>
                <c:pt idx="782">
                  <c:v>979.30799999999977</c:v>
                </c:pt>
                <c:pt idx="783">
                  <c:v>980.25800000000004</c:v>
                </c:pt>
                <c:pt idx="784">
                  <c:v>981.20600000000002</c:v>
                </c:pt>
                <c:pt idx="785">
                  <c:v>982.15</c:v>
                </c:pt>
                <c:pt idx="786">
                  <c:v>983.09</c:v>
                </c:pt>
                <c:pt idx="787">
                  <c:v>984.02699999999982</c:v>
                </c:pt>
                <c:pt idx="788">
                  <c:v>984.96799999999962</c:v>
                </c:pt>
                <c:pt idx="789">
                  <c:v>985.91199999999981</c:v>
                </c:pt>
                <c:pt idx="790">
                  <c:v>986.85599999999977</c:v>
                </c:pt>
                <c:pt idx="791">
                  <c:v>987.8</c:v>
                </c:pt>
                <c:pt idx="792">
                  <c:v>988.74699999999996</c:v>
                </c:pt>
                <c:pt idx="793">
                  <c:v>989.69500000000005</c:v>
                </c:pt>
                <c:pt idx="794">
                  <c:v>990.63900000000001</c:v>
                </c:pt>
                <c:pt idx="795">
                  <c:v>991.59199999999998</c:v>
                </c:pt>
                <c:pt idx="796">
                  <c:v>992.58600000000001</c:v>
                </c:pt>
                <c:pt idx="797">
                  <c:v>993.60500000000002</c:v>
                </c:pt>
                <c:pt idx="798">
                  <c:v>994.63400000000001</c:v>
                </c:pt>
                <c:pt idx="799">
                  <c:v>995.67</c:v>
                </c:pt>
                <c:pt idx="800">
                  <c:v>996.70699999999999</c:v>
                </c:pt>
                <c:pt idx="801">
                  <c:v>997.74699999999996</c:v>
                </c:pt>
                <c:pt idx="802">
                  <c:v>998.79200000000003</c:v>
                </c:pt>
                <c:pt idx="803">
                  <c:v>999.82799999999975</c:v>
                </c:pt>
                <c:pt idx="804">
                  <c:v>1000.865</c:v>
                </c:pt>
                <c:pt idx="805">
                  <c:v>1001.902</c:v>
                </c:pt>
                <c:pt idx="806">
                  <c:v>1002.938</c:v>
                </c:pt>
                <c:pt idx="807">
                  <c:v>1003.98</c:v>
                </c:pt>
                <c:pt idx="808">
                  <c:v>1005.024</c:v>
                </c:pt>
                <c:pt idx="809">
                  <c:v>1006.072</c:v>
                </c:pt>
                <c:pt idx="810">
                  <c:v>1007.121</c:v>
                </c:pt>
                <c:pt idx="811">
                  <c:v>1008.164</c:v>
                </c:pt>
                <c:pt idx="812">
                  <c:v>1009.2089999999999</c:v>
                </c:pt>
                <c:pt idx="813">
                  <c:v>1010.259</c:v>
                </c:pt>
                <c:pt idx="814">
                  <c:v>1011.297</c:v>
                </c:pt>
                <c:pt idx="815">
                  <c:v>1012.324</c:v>
                </c:pt>
                <c:pt idx="816">
                  <c:v>1013.355</c:v>
                </c:pt>
                <c:pt idx="817">
                  <c:v>1014.3869999999999</c:v>
                </c:pt>
                <c:pt idx="818">
                  <c:v>1015.41</c:v>
                </c:pt>
                <c:pt idx="819">
                  <c:v>1016.431</c:v>
                </c:pt>
                <c:pt idx="820">
                  <c:v>1017.45</c:v>
                </c:pt>
                <c:pt idx="821">
                  <c:v>1018.4690000000001</c:v>
                </c:pt>
                <c:pt idx="822">
                  <c:v>1019.492</c:v>
                </c:pt>
                <c:pt idx="823">
                  <c:v>1020.521</c:v>
                </c:pt>
                <c:pt idx="824">
                  <c:v>1021.547</c:v>
                </c:pt>
                <c:pt idx="825">
                  <c:v>1022.574</c:v>
                </c:pt>
                <c:pt idx="826">
                  <c:v>1023.601</c:v>
                </c:pt>
                <c:pt idx="827">
                  <c:v>1024.624</c:v>
                </c:pt>
                <c:pt idx="828">
                  <c:v>1025.646</c:v>
                </c:pt>
                <c:pt idx="829">
                  <c:v>1026.663</c:v>
                </c:pt>
                <c:pt idx="830">
                  <c:v>1027.6849999999999</c:v>
                </c:pt>
                <c:pt idx="831">
                  <c:v>1028.7070000000001</c:v>
                </c:pt>
                <c:pt idx="832">
                  <c:v>1029.7280000000001</c:v>
                </c:pt>
                <c:pt idx="833">
                  <c:v>1030.7550000000001</c:v>
                </c:pt>
                <c:pt idx="834">
                  <c:v>1031.7819999999999</c:v>
                </c:pt>
                <c:pt idx="835">
                  <c:v>1032.807</c:v>
                </c:pt>
                <c:pt idx="836">
                  <c:v>1033.83</c:v>
                </c:pt>
                <c:pt idx="837">
                  <c:v>1034.848</c:v>
                </c:pt>
                <c:pt idx="838">
                  <c:v>1035.866</c:v>
                </c:pt>
                <c:pt idx="839">
                  <c:v>1036.886</c:v>
                </c:pt>
                <c:pt idx="840">
                  <c:v>1037.9110000000001</c:v>
                </c:pt>
                <c:pt idx="841">
                  <c:v>1038.931</c:v>
                </c:pt>
                <c:pt idx="842">
                  <c:v>1039.9480000000001</c:v>
                </c:pt>
                <c:pt idx="843">
                  <c:v>1040.962</c:v>
                </c:pt>
                <c:pt idx="844">
                  <c:v>1041.9690000000001</c:v>
                </c:pt>
                <c:pt idx="845">
                  <c:v>1042.972</c:v>
                </c:pt>
                <c:pt idx="846">
                  <c:v>1043.9770000000001</c:v>
                </c:pt>
                <c:pt idx="847">
                  <c:v>1044.9839999999999</c:v>
                </c:pt>
                <c:pt idx="848">
                  <c:v>1045.981</c:v>
                </c:pt>
                <c:pt idx="849">
                  <c:v>1046.9559999999999</c:v>
                </c:pt>
                <c:pt idx="850">
                  <c:v>1047.9169999999999</c:v>
                </c:pt>
                <c:pt idx="851">
                  <c:v>1048.875</c:v>
                </c:pt>
                <c:pt idx="852">
                  <c:v>1049.837</c:v>
                </c:pt>
                <c:pt idx="853">
                  <c:v>1050.8019999999999</c:v>
                </c:pt>
                <c:pt idx="854">
                  <c:v>1051.7670000000001</c:v>
                </c:pt>
                <c:pt idx="855">
                  <c:v>1052.741</c:v>
                </c:pt>
                <c:pt idx="856">
                  <c:v>1053.7190000000001</c:v>
                </c:pt>
                <c:pt idx="857">
                  <c:v>1054.692</c:v>
                </c:pt>
                <c:pt idx="858">
                  <c:v>1055.6579999999999</c:v>
                </c:pt>
                <c:pt idx="859">
                  <c:v>1056.617</c:v>
                </c:pt>
                <c:pt idx="860">
                  <c:v>1057.58</c:v>
                </c:pt>
                <c:pt idx="861">
                  <c:v>1058.539</c:v>
                </c:pt>
                <c:pt idx="862">
                  <c:v>1059.5</c:v>
                </c:pt>
                <c:pt idx="863">
                  <c:v>1060.4639999999999</c:v>
                </c:pt>
                <c:pt idx="864">
                  <c:v>1061.421</c:v>
                </c:pt>
                <c:pt idx="865">
                  <c:v>1062.376</c:v>
                </c:pt>
                <c:pt idx="866">
                  <c:v>1063.329</c:v>
                </c:pt>
                <c:pt idx="867">
                  <c:v>1064.278</c:v>
                </c:pt>
                <c:pt idx="868">
                  <c:v>1065.223</c:v>
                </c:pt>
                <c:pt idx="869">
                  <c:v>1066.17</c:v>
                </c:pt>
                <c:pt idx="870">
                  <c:v>1067.117</c:v>
                </c:pt>
                <c:pt idx="871">
                  <c:v>1068.0540000000001</c:v>
                </c:pt>
                <c:pt idx="872">
                  <c:v>1068.99</c:v>
                </c:pt>
                <c:pt idx="873">
                  <c:v>1069.9269999999999</c:v>
                </c:pt>
                <c:pt idx="874">
                  <c:v>1070.8620000000001</c:v>
                </c:pt>
                <c:pt idx="875">
                  <c:v>1071.796</c:v>
                </c:pt>
                <c:pt idx="876">
                  <c:v>1072.732</c:v>
                </c:pt>
                <c:pt idx="877">
                  <c:v>1073.6610000000001</c:v>
                </c:pt>
                <c:pt idx="878">
                  <c:v>1074.586</c:v>
                </c:pt>
                <c:pt idx="879">
                  <c:v>1075.5039999999999</c:v>
                </c:pt>
                <c:pt idx="880">
                  <c:v>1076.423</c:v>
                </c:pt>
                <c:pt idx="881">
                  <c:v>1077.3330000000001</c:v>
                </c:pt>
                <c:pt idx="882">
                  <c:v>1078.2439999999999</c:v>
                </c:pt>
                <c:pt idx="883">
                  <c:v>1079.152</c:v>
                </c:pt>
                <c:pt idx="884">
                  <c:v>1080.056</c:v>
                </c:pt>
                <c:pt idx="885">
                  <c:v>1080.96</c:v>
                </c:pt>
                <c:pt idx="886">
                  <c:v>1081.866</c:v>
                </c:pt>
                <c:pt idx="887">
                  <c:v>1082.7750000000001</c:v>
                </c:pt>
                <c:pt idx="888">
                  <c:v>1083.683</c:v>
                </c:pt>
                <c:pt idx="889">
                  <c:v>1084.588</c:v>
                </c:pt>
                <c:pt idx="890">
                  <c:v>1085.49</c:v>
                </c:pt>
                <c:pt idx="891">
                  <c:v>1086.3889999999999</c:v>
                </c:pt>
                <c:pt idx="892">
                  <c:v>1087.29</c:v>
                </c:pt>
                <c:pt idx="893">
                  <c:v>1088.192</c:v>
                </c:pt>
                <c:pt idx="894">
                  <c:v>1089.0909999999999</c:v>
                </c:pt>
                <c:pt idx="895">
                  <c:v>1089.9829999999999</c:v>
                </c:pt>
                <c:pt idx="896">
                  <c:v>1090.873</c:v>
                </c:pt>
                <c:pt idx="897">
                  <c:v>1091.7570000000001</c:v>
                </c:pt>
                <c:pt idx="898">
                  <c:v>1092.6389999999999</c:v>
                </c:pt>
                <c:pt idx="899">
                  <c:v>1093.5129999999999</c:v>
                </c:pt>
                <c:pt idx="900">
                  <c:v>1094.376</c:v>
                </c:pt>
                <c:pt idx="901">
                  <c:v>1095.232</c:v>
                </c:pt>
                <c:pt idx="902">
                  <c:v>1096.086</c:v>
                </c:pt>
                <c:pt idx="903">
                  <c:v>1096.941</c:v>
                </c:pt>
                <c:pt idx="904">
                  <c:v>1097.7940000000001</c:v>
                </c:pt>
                <c:pt idx="905">
                  <c:v>1098.6489999999999</c:v>
                </c:pt>
                <c:pt idx="906">
                  <c:v>1099.4960000000001</c:v>
                </c:pt>
                <c:pt idx="907">
                  <c:v>1100.3340000000001</c:v>
                </c:pt>
                <c:pt idx="908">
                  <c:v>1101.1590000000001</c:v>
                </c:pt>
                <c:pt idx="909">
                  <c:v>1101.9770000000001</c:v>
                </c:pt>
                <c:pt idx="910">
                  <c:v>1102.7909999999999</c:v>
                </c:pt>
                <c:pt idx="911">
                  <c:v>1103.6020000000001</c:v>
                </c:pt>
                <c:pt idx="912">
                  <c:v>1104.4079999999999</c:v>
                </c:pt>
                <c:pt idx="913">
                  <c:v>1105.2059999999999</c:v>
                </c:pt>
                <c:pt idx="914">
                  <c:v>1105.9939999999999</c:v>
                </c:pt>
                <c:pt idx="915">
                  <c:v>1106.777</c:v>
                </c:pt>
                <c:pt idx="916">
                  <c:v>1107.559</c:v>
                </c:pt>
                <c:pt idx="917">
                  <c:v>1108.3340000000001</c:v>
                </c:pt>
                <c:pt idx="918">
                  <c:v>1109.105</c:v>
                </c:pt>
              </c:numCache>
            </c:numRef>
          </c:xVal>
          <c:yVal>
            <c:numRef>
              <c:f>'DTG bIOMASS @5'!$J$3:$J$921</c:f>
              <c:numCache>
                <c:formatCode>General</c:formatCode>
                <c:ptCount val="919"/>
                <c:pt idx="1">
                  <c:v>1.8394670105857502E-2</c:v>
                </c:pt>
                <c:pt idx="2">
                  <c:v>2.7378113645960399E-2</c:v>
                </c:pt>
                <c:pt idx="3">
                  <c:v>6.3739670832226494E-2</c:v>
                </c:pt>
                <c:pt idx="4">
                  <c:v>6.3026699122469304E-2</c:v>
                </c:pt>
                <c:pt idx="5">
                  <c:v>5.4756227291920902E-2</c:v>
                </c:pt>
                <c:pt idx="6">
                  <c:v>9.9958633676338296E-2</c:v>
                </c:pt>
                <c:pt idx="7">
                  <c:v>7.2723114372126696E-2</c:v>
                </c:pt>
                <c:pt idx="8">
                  <c:v>7.2580520030175302E-2</c:v>
                </c:pt>
                <c:pt idx="9">
                  <c:v>9.9958633676135694E-2</c:v>
                </c:pt>
                <c:pt idx="10">
                  <c:v>9.9245661966783902E-2</c:v>
                </c:pt>
                <c:pt idx="11">
                  <c:v>9.1117784477984201E-2</c:v>
                </c:pt>
                <c:pt idx="12">
                  <c:v>9.9958633676338296E-2</c:v>
                </c:pt>
                <c:pt idx="13">
                  <c:v>8.15639635702783E-2</c:v>
                </c:pt>
                <c:pt idx="14">
                  <c:v>0.108942077216239</c:v>
                </c:pt>
                <c:pt idx="15">
                  <c:v>0.12733674732229899</c:v>
                </c:pt>
                <c:pt idx="16">
                  <c:v>9.9958633676135902E-2</c:v>
                </c:pt>
                <c:pt idx="17">
                  <c:v>9.9958633676338504E-2</c:v>
                </c:pt>
                <c:pt idx="18">
                  <c:v>0.13560721915264501</c:v>
                </c:pt>
                <c:pt idx="19">
                  <c:v>0.118495898124147</c:v>
                </c:pt>
                <c:pt idx="20">
                  <c:v>0.126766369954493</c:v>
                </c:pt>
                <c:pt idx="21">
                  <c:v>0.12733674732209599</c:v>
                </c:pt>
                <c:pt idx="22">
                  <c:v>0.12733674732229899</c:v>
                </c:pt>
                <c:pt idx="23">
                  <c:v>0.126766369954493</c:v>
                </c:pt>
                <c:pt idx="24">
                  <c:v>0.145161040060553</c:v>
                </c:pt>
                <c:pt idx="25">
                  <c:v>0.12733674732229899</c:v>
                </c:pt>
                <c:pt idx="26">
                  <c:v>0.14530363440230201</c:v>
                </c:pt>
                <c:pt idx="27">
                  <c:v>0.145161040060553</c:v>
                </c:pt>
                <c:pt idx="28">
                  <c:v>0.15414448360045399</c:v>
                </c:pt>
                <c:pt idx="29">
                  <c:v>0.19093382381237201</c:v>
                </c:pt>
                <c:pt idx="30">
                  <c:v>0.154144483600656</c:v>
                </c:pt>
                <c:pt idx="31">
                  <c:v>0.19107641815411999</c:v>
                </c:pt>
                <c:pt idx="32">
                  <c:v>0.171968776338911</c:v>
                </c:pt>
                <c:pt idx="33">
                  <c:v>0.17253915370651399</c:v>
                </c:pt>
                <c:pt idx="34">
                  <c:v>0.19107641815411999</c:v>
                </c:pt>
                <c:pt idx="35">
                  <c:v>0.18152259724661701</c:v>
                </c:pt>
                <c:pt idx="36">
                  <c:v>0.154001889258705</c:v>
                </c:pt>
                <c:pt idx="37">
                  <c:v>0.20005986169422299</c:v>
                </c:pt>
                <c:pt idx="38">
                  <c:v>0.19036344644476799</c:v>
                </c:pt>
                <c:pt idx="39">
                  <c:v>0.23627882453853799</c:v>
                </c:pt>
                <c:pt idx="40">
                  <c:v>0.19036344644476799</c:v>
                </c:pt>
                <c:pt idx="41">
                  <c:v>0.20005986169442599</c:v>
                </c:pt>
                <c:pt idx="42">
                  <c:v>0.21774156009072901</c:v>
                </c:pt>
                <c:pt idx="43">
                  <c:v>0.208900710892375</c:v>
                </c:pt>
                <c:pt idx="44">
                  <c:v>0.21774156009072901</c:v>
                </c:pt>
                <c:pt idx="45">
                  <c:v>0.21788415443268</c:v>
                </c:pt>
                <c:pt idx="46">
                  <c:v>0.22729538099843499</c:v>
                </c:pt>
                <c:pt idx="47">
                  <c:v>0.22672500363083201</c:v>
                </c:pt>
                <c:pt idx="48">
                  <c:v>0.23627882453853799</c:v>
                </c:pt>
                <c:pt idx="49">
                  <c:v>0.23627882453853799</c:v>
                </c:pt>
                <c:pt idx="50">
                  <c:v>0.245119673736689</c:v>
                </c:pt>
                <c:pt idx="51">
                  <c:v>0.25410311727679202</c:v>
                </c:pt>
                <c:pt idx="52">
                  <c:v>0.27249778738265001</c:v>
                </c:pt>
                <c:pt idx="53">
                  <c:v>0.25410311727679202</c:v>
                </c:pt>
                <c:pt idx="54">
                  <c:v>0.24526226807864099</c:v>
                </c:pt>
                <c:pt idx="55">
                  <c:v>0.262943966474944</c:v>
                </c:pt>
                <c:pt idx="56">
                  <c:v>0.27264038172460098</c:v>
                </c:pt>
                <c:pt idx="57">
                  <c:v>0.28148123092275301</c:v>
                </c:pt>
                <c:pt idx="58">
                  <c:v>0.271927410015047</c:v>
                </c:pt>
                <c:pt idx="59">
                  <c:v>0.28133863658079999</c:v>
                </c:pt>
                <c:pt idx="60">
                  <c:v>0.29103505183045703</c:v>
                </c:pt>
                <c:pt idx="61">
                  <c:v>0.29046467446285401</c:v>
                </c:pt>
                <c:pt idx="62">
                  <c:v>0.28148123092275101</c:v>
                </c:pt>
                <c:pt idx="63">
                  <c:v>0.28148123092275101</c:v>
                </c:pt>
                <c:pt idx="64">
                  <c:v>0.28148123092275101</c:v>
                </c:pt>
                <c:pt idx="65">
                  <c:v>0.299305523661208</c:v>
                </c:pt>
                <c:pt idx="66">
                  <c:v>0.29987590102860801</c:v>
                </c:pt>
                <c:pt idx="67">
                  <c:v>0.29930552366100499</c:v>
                </c:pt>
                <c:pt idx="68">
                  <c:v>0.30001849537056002</c:v>
                </c:pt>
                <c:pt idx="69">
                  <c:v>0.30814637285915703</c:v>
                </c:pt>
                <c:pt idx="70">
                  <c:v>0.317842788109017</c:v>
                </c:pt>
                <c:pt idx="71">
                  <c:v>0.308859344568711</c:v>
                </c:pt>
                <c:pt idx="72">
                  <c:v>0.308859344568711</c:v>
                </c:pt>
                <c:pt idx="73">
                  <c:v>0.31770019376686298</c:v>
                </c:pt>
                <c:pt idx="74">
                  <c:v>0.29930552366100499</c:v>
                </c:pt>
                <c:pt idx="75">
                  <c:v>0.30885934456891401</c:v>
                </c:pt>
                <c:pt idx="76">
                  <c:v>0.317842788108814</c:v>
                </c:pt>
                <c:pt idx="77">
                  <c:v>0.29987590102860801</c:v>
                </c:pt>
                <c:pt idx="78">
                  <c:v>0.317842788108814</c:v>
                </c:pt>
                <c:pt idx="79">
                  <c:v>0.32668363730696598</c:v>
                </c:pt>
                <c:pt idx="80">
                  <c:v>0.317842788109017</c:v>
                </c:pt>
                <c:pt idx="81">
                  <c:v>0.31770019376686298</c:v>
                </c:pt>
                <c:pt idx="82">
                  <c:v>0.317842788108814</c:v>
                </c:pt>
                <c:pt idx="83">
                  <c:v>0.29930552366100499</c:v>
                </c:pt>
                <c:pt idx="84">
                  <c:v>0.31770019376706499</c:v>
                </c:pt>
                <c:pt idx="85">
                  <c:v>0.308859344568711</c:v>
                </c:pt>
                <c:pt idx="86">
                  <c:v>0.32668363730696598</c:v>
                </c:pt>
                <c:pt idx="87">
                  <c:v>0.32739660901652001</c:v>
                </c:pt>
                <c:pt idx="88">
                  <c:v>0.290322080121105</c:v>
                </c:pt>
                <c:pt idx="89">
                  <c:v>0.308859344568711</c:v>
                </c:pt>
                <c:pt idx="90">
                  <c:v>0.29930552366100499</c:v>
                </c:pt>
                <c:pt idx="91">
                  <c:v>0.34522090175477499</c:v>
                </c:pt>
                <c:pt idx="92">
                  <c:v>0.308859344568711</c:v>
                </c:pt>
                <c:pt idx="93">
                  <c:v>0.271927410015045</c:v>
                </c:pt>
                <c:pt idx="94">
                  <c:v>0.336237458214874</c:v>
                </c:pt>
                <c:pt idx="95">
                  <c:v>0.31770019376686298</c:v>
                </c:pt>
                <c:pt idx="96">
                  <c:v>0.29046467446285401</c:v>
                </c:pt>
                <c:pt idx="97">
                  <c:v>0.33552448650532002</c:v>
                </c:pt>
                <c:pt idx="98">
                  <c:v>0.33623745821467199</c:v>
                </c:pt>
                <c:pt idx="99">
                  <c:v>0.308859344568711</c:v>
                </c:pt>
                <c:pt idx="100">
                  <c:v>0.29046467446285401</c:v>
                </c:pt>
                <c:pt idx="101">
                  <c:v>0.29032208012090299</c:v>
                </c:pt>
                <c:pt idx="102">
                  <c:v>0.30001849537056002</c:v>
                </c:pt>
                <c:pt idx="103">
                  <c:v>0.32668363730716798</c:v>
                </c:pt>
                <c:pt idx="104">
                  <c:v>0.29930552366100499</c:v>
                </c:pt>
                <c:pt idx="105">
                  <c:v>0.29987590102860801</c:v>
                </c:pt>
                <c:pt idx="106">
                  <c:v>0.29046467446285401</c:v>
                </c:pt>
                <c:pt idx="107">
                  <c:v>0.31770019376686298</c:v>
                </c:pt>
                <c:pt idx="108">
                  <c:v>0.30001849537056002</c:v>
                </c:pt>
                <c:pt idx="109">
                  <c:v>0.299305523661208</c:v>
                </c:pt>
                <c:pt idx="110">
                  <c:v>0.308859344568711</c:v>
                </c:pt>
                <c:pt idx="111">
                  <c:v>0.29032208012090299</c:v>
                </c:pt>
                <c:pt idx="112">
                  <c:v>0.29046467446285401</c:v>
                </c:pt>
                <c:pt idx="113">
                  <c:v>0.308859344568711</c:v>
                </c:pt>
                <c:pt idx="114">
                  <c:v>0.290322080121105</c:v>
                </c:pt>
                <c:pt idx="115">
                  <c:v>0.29046467446285801</c:v>
                </c:pt>
                <c:pt idx="116">
                  <c:v>0.308859344568711</c:v>
                </c:pt>
                <c:pt idx="117">
                  <c:v>0.27249778738264802</c:v>
                </c:pt>
                <c:pt idx="118">
                  <c:v>0.27264038172459998</c:v>
                </c:pt>
                <c:pt idx="119">
                  <c:v>0.29032208012090299</c:v>
                </c:pt>
                <c:pt idx="120">
                  <c:v>0.29046467446285401</c:v>
                </c:pt>
                <c:pt idx="121">
                  <c:v>0.28148123092275101</c:v>
                </c:pt>
                <c:pt idx="122">
                  <c:v>0.28148123092275101</c:v>
                </c:pt>
                <c:pt idx="123">
                  <c:v>0.308859344568711</c:v>
                </c:pt>
                <c:pt idx="124">
                  <c:v>0.25410311727679102</c:v>
                </c:pt>
                <c:pt idx="125">
                  <c:v>0.28148123092295402</c:v>
                </c:pt>
                <c:pt idx="126">
                  <c:v>0.28148123092275101</c:v>
                </c:pt>
                <c:pt idx="127">
                  <c:v>0.29032208012090299</c:v>
                </c:pt>
                <c:pt idx="128">
                  <c:v>0.29046467446285401</c:v>
                </c:pt>
                <c:pt idx="129">
                  <c:v>0.28148123092275101</c:v>
                </c:pt>
                <c:pt idx="130">
                  <c:v>0.28133863658079999</c:v>
                </c:pt>
                <c:pt idx="131">
                  <c:v>0.28148123092275101</c:v>
                </c:pt>
                <c:pt idx="132">
                  <c:v>0.27264038172459998</c:v>
                </c:pt>
                <c:pt idx="133">
                  <c:v>0.27249778738264802</c:v>
                </c:pt>
                <c:pt idx="134">
                  <c:v>0.27192741001524801</c:v>
                </c:pt>
                <c:pt idx="135">
                  <c:v>0.27264038172439697</c:v>
                </c:pt>
                <c:pt idx="136">
                  <c:v>0.28148123092295402</c:v>
                </c:pt>
                <c:pt idx="137">
                  <c:v>0.27249778738264802</c:v>
                </c:pt>
                <c:pt idx="138">
                  <c:v>0.25410311727679102</c:v>
                </c:pt>
                <c:pt idx="139">
                  <c:v>0.29046467446285401</c:v>
                </c:pt>
                <c:pt idx="140">
                  <c:v>0.28148123092275101</c:v>
                </c:pt>
                <c:pt idx="141">
                  <c:v>0.26351434384254502</c:v>
                </c:pt>
                <c:pt idx="142">
                  <c:v>0.26308656081689402</c:v>
                </c:pt>
                <c:pt idx="143">
                  <c:v>0.27249778738264802</c:v>
                </c:pt>
                <c:pt idx="144">
                  <c:v>0.26308656081689402</c:v>
                </c:pt>
                <c:pt idx="145">
                  <c:v>0.25410311727679102</c:v>
                </c:pt>
                <c:pt idx="146">
                  <c:v>0.28148123092275101</c:v>
                </c:pt>
                <c:pt idx="147">
                  <c:v>0.26365693818449698</c:v>
                </c:pt>
                <c:pt idx="148">
                  <c:v>0.271927410015045</c:v>
                </c:pt>
                <c:pt idx="149">
                  <c:v>0.26365693818449698</c:v>
                </c:pt>
                <c:pt idx="150">
                  <c:v>0.262943966474942</c:v>
                </c:pt>
                <c:pt idx="151">
                  <c:v>0.25467349464439398</c:v>
                </c:pt>
                <c:pt idx="152">
                  <c:v>0.26308656081689402</c:v>
                </c:pt>
                <c:pt idx="153">
                  <c:v>0.27249778738264802</c:v>
                </c:pt>
                <c:pt idx="154">
                  <c:v>0.26308656081689402</c:v>
                </c:pt>
                <c:pt idx="155">
                  <c:v>0.26365693818449698</c:v>
                </c:pt>
                <c:pt idx="156">
                  <c:v>0.25410311727679102</c:v>
                </c:pt>
                <c:pt idx="157">
                  <c:v>0.25410311727679102</c:v>
                </c:pt>
                <c:pt idx="158">
                  <c:v>0.27249778738264802</c:v>
                </c:pt>
                <c:pt idx="159">
                  <c:v>0.26294396647514501</c:v>
                </c:pt>
                <c:pt idx="160">
                  <c:v>0.26365693818449698</c:v>
                </c:pt>
                <c:pt idx="161">
                  <c:v>0.25410311727658802</c:v>
                </c:pt>
                <c:pt idx="162">
                  <c:v>0.26308656081689402</c:v>
                </c:pt>
                <c:pt idx="163">
                  <c:v>0.26365693818449698</c:v>
                </c:pt>
                <c:pt idx="164">
                  <c:v>0.25410311727679102</c:v>
                </c:pt>
                <c:pt idx="165">
                  <c:v>0.262943966474942</c:v>
                </c:pt>
                <c:pt idx="166">
                  <c:v>0.26365693818449698</c:v>
                </c:pt>
                <c:pt idx="167">
                  <c:v>0.26294396647514501</c:v>
                </c:pt>
                <c:pt idx="168">
                  <c:v>0.254816088986143</c:v>
                </c:pt>
                <c:pt idx="169">
                  <c:v>0.25410311727679102</c:v>
                </c:pt>
                <c:pt idx="170">
                  <c:v>0.26294396647514501</c:v>
                </c:pt>
                <c:pt idx="171">
                  <c:v>0.26365693818449698</c:v>
                </c:pt>
                <c:pt idx="172">
                  <c:v>0.25410311727679102</c:v>
                </c:pt>
                <c:pt idx="173">
                  <c:v>0.25410311727679102</c:v>
                </c:pt>
                <c:pt idx="174">
                  <c:v>0.262943966474942</c:v>
                </c:pt>
                <c:pt idx="175">
                  <c:v>0.254816088986345</c:v>
                </c:pt>
                <c:pt idx="176">
                  <c:v>0.271927410015045</c:v>
                </c:pt>
                <c:pt idx="177">
                  <c:v>0.245119673736688</c:v>
                </c:pt>
                <c:pt idx="178">
                  <c:v>0.24526226807843701</c:v>
                </c:pt>
                <c:pt idx="179">
                  <c:v>0.28148123092295402</c:v>
                </c:pt>
                <c:pt idx="180">
                  <c:v>0.27249778738264802</c:v>
                </c:pt>
                <c:pt idx="181">
                  <c:v>0.262943966474942</c:v>
                </c:pt>
                <c:pt idx="182">
                  <c:v>0.26365693818449698</c:v>
                </c:pt>
                <c:pt idx="183">
                  <c:v>0.27264038172459998</c:v>
                </c:pt>
                <c:pt idx="184">
                  <c:v>0.25410311727679102</c:v>
                </c:pt>
                <c:pt idx="185">
                  <c:v>0.271927410015045</c:v>
                </c:pt>
                <c:pt idx="186">
                  <c:v>0.25467349464439398</c:v>
                </c:pt>
                <c:pt idx="187">
                  <c:v>0.271927410015045</c:v>
                </c:pt>
                <c:pt idx="188">
                  <c:v>0.26365693818449698</c:v>
                </c:pt>
                <c:pt idx="189">
                  <c:v>0.25410311727679102</c:v>
                </c:pt>
                <c:pt idx="190">
                  <c:v>0.25410311727679102</c:v>
                </c:pt>
                <c:pt idx="191">
                  <c:v>0.26365693818449698</c:v>
                </c:pt>
                <c:pt idx="192">
                  <c:v>0.271927410015045</c:v>
                </c:pt>
                <c:pt idx="193">
                  <c:v>0.25467349464439398</c:v>
                </c:pt>
                <c:pt idx="194">
                  <c:v>0.29046467446285401</c:v>
                </c:pt>
                <c:pt idx="195">
                  <c:v>0.262943966474942</c:v>
                </c:pt>
                <c:pt idx="196">
                  <c:v>0.25410311727679102</c:v>
                </c:pt>
                <c:pt idx="197">
                  <c:v>0.27249778738264802</c:v>
                </c:pt>
                <c:pt idx="198">
                  <c:v>0.26365693818449698</c:v>
                </c:pt>
                <c:pt idx="199">
                  <c:v>0.271927410015045</c:v>
                </c:pt>
                <c:pt idx="200">
                  <c:v>0.28148123092275101</c:v>
                </c:pt>
                <c:pt idx="201">
                  <c:v>0.27264038172459998</c:v>
                </c:pt>
                <c:pt idx="202">
                  <c:v>0.28148123092275101</c:v>
                </c:pt>
                <c:pt idx="203">
                  <c:v>0.290322080121105</c:v>
                </c:pt>
                <c:pt idx="204">
                  <c:v>0.27264038172459998</c:v>
                </c:pt>
                <c:pt idx="205">
                  <c:v>0.28148123092275101</c:v>
                </c:pt>
                <c:pt idx="206">
                  <c:v>0.29032208012090299</c:v>
                </c:pt>
                <c:pt idx="207">
                  <c:v>0.27264038172459998</c:v>
                </c:pt>
                <c:pt idx="208">
                  <c:v>0.28133863658079999</c:v>
                </c:pt>
                <c:pt idx="209">
                  <c:v>0.29046467446285401</c:v>
                </c:pt>
                <c:pt idx="210">
                  <c:v>0.29032208012090299</c:v>
                </c:pt>
                <c:pt idx="211">
                  <c:v>0.29046467446285401</c:v>
                </c:pt>
                <c:pt idx="212">
                  <c:v>0.27249778738285102</c:v>
                </c:pt>
                <c:pt idx="213">
                  <c:v>0.29046467446285401</c:v>
                </c:pt>
                <c:pt idx="214">
                  <c:v>0.308859344568711</c:v>
                </c:pt>
                <c:pt idx="215">
                  <c:v>0.29032208012090299</c:v>
                </c:pt>
                <c:pt idx="216">
                  <c:v>0.29103505183045703</c:v>
                </c:pt>
                <c:pt idx="217">
                  <c:v>0.317842788108814</c:v>
                </c:pt>
                <c:pt idx="218">
                  <c:v>0.29930552366100499</c:v>
                </c:pt>
                <c:pt idx="219">
                  <c:v>0.31770019376706499</c:v>
                </c:pt>
                <c:pt idx="220">
                  <c:v>0.308859344568711</c:v>
                </c:pt>
                <c:pt idx="221">
                  <c:v>0.32668363730696598</c:v>
                </c:pt>
                <c:pt idx="222">
                  <c:v>0.30885934456891401</c:v>
                </c:pt>
                <c:pt idx="223">
                  <c:v>0.317842788108814</c:v>
                </c:pt>
                <c:pt idx="224">
                  <c:v>0.32668363730696598</c:v>
                </c:pt>
                <c:pt idx="225">
                  <c:v>0.32668363730696598</c:v>
                </c:pt>
                <c:pt idx="226">
                  <c:v>0.317842788108814</c:v>
                </c:pt>
                <c:pt idx="227">
                  <c:v>0.336237458214874</c:v>
                </c:pt>
                <c:pt idx="228">
                  <c:v>0.32668363730696598</c:v>
                </c:pt>
                <c:pt idx="229">
                  <c:v>0.34507830741283202</c:v>
                </c:pt>
                <c:pt idx="230">
                  <c:v>0.34522090175498599</c:v>
                </c:pt>
                <c:pt idx="231">
                  <c:v>0.35406175095293502</c:v>
                </c:pt>
                <c:pt idx="232">
                  <c:v>0.35406175095293502</c:v>
                </c:pt>
                <c:pt idx="233">
                  <c:v>0.33566708084727997</c:v>
                </c:pt>
                <c:pt idx="234">
                  <c:v>0.37245642105879301</c:v>
                </c:pt>
                <c:pt idx="235">
                  <c:v>0.36304519449324102</c:v>
                </c:pt>
                <c:pt idx="236">
                  <c:v>0.37188604369118999</c:v>
                </c:pt>
                <c:pt idx="237">
                  <c:v>0.35406175095293502</c:v>
                </c:pt>
                <c:pt idx="238">
                  <c:v>0.35406175095313702</c:v>
                </c:pt>
                <c:pt idx="239">
                  <c:v>0.39997712904670502</c:v>
                </c:pt>
                <c:pt idx="240">
                  <c:v>0.39028071379724999</c:v>
                </c:pt>
                <c:pt idx="241">
                  <c:v>0.38158245894084702</c:v>
                </c:pt>
                <c:pt idx="242">
                  <c:v>0.39028071379724999</c:v>
                </c:pt>
                <c:pt idx="243">
                  <c:v>0.390423308138999</c:v>
                </c:pt>
                <c:pt idx="244">
                  <c:v>0.39028071379724999</c:v>
                </c:pt>
                <c:pt idx="245">
                  <c:v>0.399406751679102</c:v>
                </c:pt>
                <c:pt idx="246">
                  <c:v>0.39926415733735299</c:v>
                </c:pt>
                <c:pt idx="247">
                  <c:v>0.399834534704956</c:v>
                </c:pt>
                <c:pt idx="248">
                  <c:v>0.41780142178495999</c:v>
                </c:pt>
                <c:pt idx="249">
                  <c:v>0.41708845007560802</c:v>
                </c:pt>
                <c:pt idx="250">
                  <c:v>0.41780142178495999</c:v>
                </c:pt>
                <c:pt idx="251">
                  <c:v>0.42664227098331398</c:v>
                </c:pt>
                <c:pt idx="252">
                  <c:v>0.42664227098331398</c:v>
                </c:pt>
                <c:pt idx="253">
                  <c:v>0.436338686232769</c:v>
                </c:pt>
                <c:pt idx="254">
                  <c:v>0.43548312018146601</c:v>
                </c:pt>
                <c:pt idx="255">
                  <c:v>0.43562571452341697</c:v>
                </c:pt>
                <c:pt idx="256">
                  <c:v>0.43619609189102099</c:v>
                </c:pt>
                <c:pt idx="257">
                  <c:v>0.46300382816917601</c:v>
                </c:pt>
                <c:pt idx="258">
                  <c:v>0.42664227098331398</c:v>
                </c:pt>
                <c:pt idx="259">
                  <c:v>0.44460915806352003</c:v>
                </c:pt>
                <c:pt idx="260">
                  <c:v>0.46357420553698198</c:v>
                </c:pt>
                <c:pt idx="261">
                  <c:v>0.45345000726147</c:v>
                </c:pt>
                <c:pt idx="262">
                  <c:v>0.45402038462927502</c:v>
                </c:pt>
                <c:pt idx="263">
                  <c:v>0.46300382816937802</c:v>
                </c:pt>
                <c:pt idx="264">
                  <c:v>0.45402038462927502</c:v>
                </c:pt>
                <c:pt idx="265">
                  <c:v>0.44517953543092098</c:v>
                </c:pt>
                <c:pt idx="266">
                  <c:v>0.45402038462927502</c:v>
                </c:pt>
                <c:pt idx="267">
                  <c:v>0.43562571452341697</c:v>
                </c:pt>
                <c:pt idx="268">
                  <c:v>0.45402038462927502</c:v>
                </c:pt>
                <c:pt idx="269">
                  <c:v>0.444466563721367</c:v>
                </c:pt>
                <c:pt idx="270">
                  <c:v>0.44517953543112398</c:v>
                </c:pt>
                <c:pt idx="271">
                  <c:v>0.44517953543112398</c:v>
                </c:pt>
                <c:pt idx="272">
                  <c:v>0.43548312018146601</c:v>
                </c:pt>
                <c:pt idx="273">
                  <c:v>0.43562571452321502</c:v>
                </c:pt>
                <c:pt idx="274">
                  <c:v>0.42664227098331398</c:v>
                </c:pt>
                <c:pt idx="275">
                  <c:v>0.42664227098331398</c:v>
                </c:pt>
                <c:pt idx="276">
                  <c:v>0.40896057258680801</c:v>
                </c:pt>
                <c:pt idx="277">
                  <c:v>0.40881797824506</c:v>
                </c:pt>
                <c:pt idx="278">
                  <c:v>0.39926415733715098</c:v>
                </c:pt>
                <c:pt idx="279">
                  <c:v>0.39926415733735299</c:v>
                </c:pt>
                <c:pt idx="280">
                  <c:v>0.38143986459889601</c:v>
                </c:pt>
                <c:pt idx="281">
                  <c:v>0.39042330813920201</c:v>
                </c:pt>
                <c:pt idx="282">
                  <c:v>0.37245642105879301</c:v>
                </c:pt>
                <c:pt idx="283">
                  <c:v>0.35420434529508898</c:v>
                </c:pt>
                <c:pt idx="284">
                  <c:v>0.35406175095293502</c:v>
                </c:pt>
                <c:pt idx="285">
                  <c:v>0.35406175095293502</c:v>
                </c:pt>
                <c:pt idx="286">
                  <c:v>0.33552448650532801</c:v>
                </c:pt>
                <c:pt idx="287">
                  <c:v>0.33623745821467999</c:v>
                </c:pt>
                <c:pt idx="288">
                  <c:v>0.31784278810882199</c:v>
                </c:pt>
                <c:pt idx="289">
                  <c:v>0.33552448650532801</c:v>
                </c:pt>
                <c:pt idx="290">
                  <c:v>0.308859344568719</c:v>
                </c:pt>
                <c:pt idx="291">
                  <c:v>0.308859344568719</c:v>
                </c:pt>
                <c:pt idx="292">
                  <c:v>0.29930552366101298</c:v>
                </c:pt>
                <c:pt idx="293">
                  <c:v>0.29046467446286101</c:v>
                </c:pt>
                <c:pt idx="294">
                  <c:v>0.29103505183046402</c:v>
                </c:pt>
                <c:pt idx="295">
                  <c:v>0.271927410015052</c:v>
                </c:pt>
                <c:pt idx="296">
                  <c:v>0.27249778738285801</c:v>
                </c:pt>
                <c:pt idx="297">
                  <c:v>0.25410311727679702</c:v>
                </c:pt>
                <c:pt idx="298">
                  <c:v>0.26365693818450298</c:v>
                </c:pt>
                <c:pt idx="299">
                  <c:v>0.26308656081669801</c:v>
                </c:pt>
                <c:pt idx="300">
                  <c:v>0.25410311727679702</c:v>
                </c:pt>
                <c:pt idx="301">
                  <c:v>0.26365693818450298</c:v>
                </c:pt>
                <c:pt idx="302">
                  <c:v>0.23556585282898801</c:v>
                </c:pt>
                <c:pt idx="303">
                  <c:v>0.24511967373669399</c:v>
                </c:pt>
                <c:pt idx="304">
                  <c:v>0.23627882453854199</c:v>
                </c:pt>
                <c:pt idx="305">
                  <c:v>0.217884154432684</c:v>
                </c:pt>
                <c:pt idx="306">
                  <c:v>0.24511967373669399</c:v>
                </c:pt>
                <c:pt idx="307">
                  <c:v>0.22729538099843899</c:v>
                </c:pt>
                <c:pt idx="308">
                  <c:v>0.217884154432684</c:v>
                </c:pt>
                <c:pt idx="309">
                  <c:v>0.23556585282898801</c:v>
                </c:pt>
                <c:pt idx="310">
                  <c:v>0.22729538099843899</c:v>
                </c:pt>
                <c:pt idx="311">
                  <c:v>0.226725003630836</c:v>
                </c:pt>
                <c:pt idx="312">
                  <c:v>0.21788415443248199</c:v>
                </c:pt>
                <c:pt idx="313">
                  <c:v>0.21845453180028801</c:v>
                </c:pt>
                <c:pt idx="314">
                  <c:v>0.21774156009073301</c:v>
                </c:pt>
                <c:pt idx="315">
                  <c:v>0.21774156009073301</c:v>
                </c:pt>
                <c:pt idx="316">
                  <c:v>0.226725003630836</c:v>
                </c:pt>
                <c:pt idx="317">
                  <c:v>0.208900710892581</c:v>
                </c:pt>
                <c:pt idx="318">
                  <c:v>0.23627882453854199</c:v>
                </c:pt>
                <c:pt idx="319">
                  <c:v>0.21774156009053</c:v>
                </c:pt>
                <c:pt idx="320">
                  <c:v>0.217884154432684</c:v>
                </c:pt>
                <c:pt idx="321">
                  <c:v>0.20875811655063001</c:v>
                </c:pt>
                <c:pt idx="322">
                  <c:v>0.23627882453854199</c:v>
                </c:pt>
                <c:pt idx="323">
                  <c:v>0.226725003630836</c:v>
                </c:pt>
                <c:pt idx="324">
                  <c:v>0.22743797534039101</c:v>
                </c:pt>
                <c:pt idx="325">
                  <c:v>0.226725003630836</c:v>
                </c:pt>
                <c:pt idx="326">
                  <c:v>0.22729538099823701</c:v>
                </c:pt>
                <c:pt idx="327">
                  <c:v>0.226725003630836</c:v>
                </c:pt>
                <c:pt idx="328">
                  <c:v>0.24511967373669399</c:v>
                </c:pt>
                <c:pt idx="329">
                  <c:v>0.24526226807864501</c:v>
                </c:pt>
                <c:pt idx="330">
                  <c:v>0.236136230196591</c:v>
                </c:pt>
                <c:pt idx="331">
                  <c:v>0.25410311727679702</c:v>
                </c:pt>
                <c:pt idx="332">
                  <c:v>0.235708447170939</c:v>
                </c:pt>
                <c:pt idx="333">
                  <c:v>0.23627882453854199</c:v>
                </c:pt>
                <c:pt idx="334">
                  <c:v>0.23627882453854199</c:v>
                </c:pt>
                <c:pt idx="335">
                  <c:v>0.253960522934846</c:v>
                </c:pt>
                <c:pt idx="336">
                  <c:v>0.24526226807864501</c:v>
                </c:pt>
                <c:pt idx="337">
                  <c:v>0.23627882453854199</c:v>
                </c:pt>
                <c:pt idx="338">
                  <c:v>0.262943966474949</c:v>
                </c:pt>
                <c:pt idx="339">
                  <c:v>0.26365693818450298</c:v>
                </c:pt>
                <c:pt idx="340">
                  <c:v>0.235708447170939</c:v>
                </c:pt>
                <c:pt idx="341">
                  <c:v>0.28148123092275801</c:v>
                </c:pt>
                <c:pt idx="342">
                  <c:v>0.253960522934846</c:v>
                </c:pt>
                <c:pt idx="343">
                  <c:v>0.27264038172460597</c:v>
                </c:pt>
                <c:pt idx="344">
                  <c:v>0.28148123092275801</c:v>
                </c:pt>
                <c:pt idx="345">
                  <c:v>0.27249778738265501</c:v>
                </c:pt>
                <c:pt idx="346">
                  <c:v>0.271927410015052</c:v>
                </c:pt>
                <c:pt idx="347">
                  <c:v>0.28148123092275801</c:v>
                </c:pt>
                <c:pt idx="348">
                  <c:v>0.27264038172460597</c:v>
                </c:pt>
                <c:pt idx="349">
                  <c:v>0.26365693818450298</c:v>
                </c:pt>
                <c:pt idx="350">
                  <c:v>0.28148123092275801</c:v>
                </c:pt>
                <c:pt idx="351">
                  <c:v>0.29930552366101298</c:v>
                </c:pt>
                <c:pt idx="352">
                  <c:v>0.29032208012111199</c:v>
                </c:pt>
                <c:pt idx="353">
                  <c:v>0.27264038172460597</c:v>
                </c:pt>
                <c:pt idx="354">
                  <c:v>0.33623745821467999</c:v>
                </c:pt>
                <c:pt idx="355">
                  <c:v>0.271927410015052</c:v>
                </c:pt>
                <c:pt idx="356">
                  <c:v>0.299875901028616</c:v>
                </c:pt>
                <c:pt idx="357">
                  <c:v>0.31784278810882199</c:v>
                </c:pt>
                <c:pt idx="358">
                  <c:v>0.29032208012111199</c:v>
                </c:pt>
                <c:pt idx="359">
                  <c:v>0.31784278810882199</c:v>
                </c:pt>
                <c:pt idx="360">
                  <c:v>0.31770019376687098</c:v>
                </c:pt>
                <c:pt idx="361">
                  <c:v>0.32668363730697397</c:v>
                </c:pt>
                <c:pt idx="362">
                  <c:v>0.32668363730717698</c:v>
                </c:pt>
                <c:pt idx="363">
                  <c:v>0.34522090175478298</c:v>
                </c:pt>
                <c:pt idx="364">
                  <c:v>0.31770019376687098</c:v>
                </c:pt>
                <c:pt idx="365">
                  <c:v>0.33623745821488299</c:v>
                </c:pt>
                <c:pt idx="366">
                  <c:v>0.33566708084707703</c:v>
                </c:pt>
                <c:pt idx="367">
                  <c:v>0.34507830741283202</c:v>
                </c:pt>
                <c:pt idx="368">
                  <c:v>0.34522090175498599</c:v>
                </c:pt>
                <c:pt idx="369">
                  <c:v>0.34522090175478298</c:v>
                </c:pt>
                <c:pt idx="370">
                  <c:v>0.35406175095293502</c:v>
                </c:pt>
                <c:pt idx="371">
                  <c:v>0.362902600151289</c:v>
                </c:pt>
                <c:pt idx="372">
                  <c:v>0.35406175095293502</c:v>
                </c:pt>
                <c:pt idx="373">
                  <c:v>0.36304519449303801</c:v>
                </c:pt>
                <c:pt idx="374">
                  <c:v>0.38143986459909901</c:v>
                </c:pt>
                <c:pt idx="375">
                  <c:v>0.38143986459909901</c:v>
                </c:pt>
                <c:pt idx="376">
                  <c:v>0.37188604369118999</c:v>
                </c:pt>
                <c:pt idx="377">
                  <c:v>0.390423308138999</c:v>
                </c:pt>
                <c:pt idx="378">
                  <c:v>0.39042330813920201</c:v>
                </c:pt>
                <c:pt idx="379">
                  <c:v>0.39028071379724999</c:v>
                </c:pt>
                <c:pt idx="380">
                  <c:v>0.390423308138999</c:v>
                </c:pt>
                <c:pt idx="381">
                  <c:v>0.39997712904670502</c:v>
                </c:pt>
                <c:pt idx="382">
                  <c:v>0.40810500653550502</c:v>
                </c:pt>
                <c:pt idx="383">
                  <c:v>0.39997712904690802</c:v>
                </c:pt>
                <c:pt idx="384">
                  <c:v>0.41708845007540601</c:v>
                </c:pt>
                <c:pt idx="385">
                  <c:v>0.39997712904690802</c:v>
                </c:pt>
                <c:pt idx="386">
                  <c:v>0.40824760087725398</c:v>
                </c:pt>
                <c:pt idx="387">
                  <c:v>0.40881797824506</c:v>
                </c:pt>
                <c:pt idx="388">
                  <c:v>0.41765882744321098</c:v>
                </c:pt>
                <c:pt idx="389">
                  <c:v>0.40824760087725398</c:v>
                </c:pt>
                <c:pt idx="390">
                  <c:v>0.417801421785163</c:v>
                </c:pt>
                <c:pt idx="391">
                  <c:v>0.41765882744321098</c:v>
                </c:pt>
                <c:pt idx="392">
                  <c:v>0.43562571452321502</c:v>
                </c:pt>
                <c:pt idx="393">
                  <c:v>0.417801421785163</c:v>
                </c:pt>
                <c:pt idx="394">
                  <c:v>0.40881797824485699</c:v>
                </c:pt>
                <c:pt idx="395">
                  <c:v>0.44446656372156901</c:v>
                </c:pt>
                <c:pt idx="396">
                  <c:v>0.42664227098331398</c:v>
                </c:pt>
                <c:pt idx="397">
                  <c:v>0.40896057258680801</c:v>
                </c:pt>
                <c:pt idx="398">
                  <c:v>0.42664227098331398</c:v>
                </c:pt>
                <c:pt idx="399">
                  <c:v>0.417801421785163</c:v>
                </c:pt>
                <c:pt idx="400">
                  <c:v>0.42664227098311203</c:v>
                </c:pt>
                <c:pt idx="401">
                  <c:v>0.41765882744321098</c:v>
                </c:pt>
                <c:pt idx="402">
                  <c:v>0.42678486532526599</c:v>
                </c:pt>
                <c:pt idx="403">
                  <c:v>0.42664227098311203</c:v>
                </c:pt>
                <c:pt idx="404">
                  <c:v>0.417801421785163</c:v>
                </c:pt>
                <c:pt idx="405">
                  <c:v>0.41708845007540601</c:v>
                </c:pt>
                <c:pt idx="406">
                  <c:v>0.41765882744321098</c:v>
                </c:pt>
                <c:pt idx="407">
                  <c:v>0.417801421785163</c:v>
                </c:pt>
                <c:pt idx="408">
                  <c:v>0.40881797824485699</c:v>
                </c:pt>
                <c:pt idx="409">
                  <c:v>0.40824760087745599</c:v>
                </c:pt>
                <c:pt idx="410">
                  <c:v>0.40881797824506</c:v>
                </c:pt>
                <c:pt idx="411">
                  <c:v>0.39926415733715098</c:v>
                </c:pt>
                <c:pt idx="412">
                  <c:v>0.40896057258701102</c:v>
                </c:pt>
                <c:pt idx="413">
                  <c:v>0.39926415733715098</c:v>
                </c:pt>
                <c:pt idx="414">
                  <c:v>0.39926415733735299</c:v>
                </c:pt>
                <c:pt idx="415">
                  <c:v>0.39997712904670502</c:v>
                </c:pt>
                <c:pt idx="416">
                  <c:v>0.38072689288954398</c:v>
                </c:pt>
                <c:pt idx="417">
                  <c:v>0.39997712904670502</c:v>
                </c:pt>
                <c:pt idx="418">
                  <c:v>0.38143986459909901</c:v>
                </c:pt>
                <c:pt idx="419">
                  <c:v>0.39926415733715098</c:v>
                </c:pt>
                <c:pt idx="420">
                  <c:v>0.371886043691392</c:v>
                </c:pt>
                <c:pt idx="421">
                  <c:v>0.38143986459889601</c:v>
                </c:pt>
                <c:pt idx="422">
                  <c:v>0.38143986459909901</c:v>
                </c:pt>
                <c:pt idx="423">
                  <c:v>0.37202863803314101</c:v>
                </c:pt>
                <c:pt idx="424">
                  <c:v>0.37245642105899501</c:v>
                </c:pt>
                <c:pt idx="425">
                  <c:v>0.38143986459889601</c:v>
                </c:pt>
                <c:pt idx="426">
                  <c:v>0.36304519449324102</c:v>
                </c:pt>
                <c:pt idx="427">
                  <c:v>0.36304519449303801</c:v>
                </c:pt>
                <c:pt idx="428">
                  <c:v>0.36361557186064097</c:v>
                </c:pt>
                <c:pt idx="429">
                  <c:v>0.371886043691392</c:v>
                </c:pt>
                <c:pt idx="430">
                  <c:v>0.362902600151087</c:v>
                </c:pt>
                <c:pt idx="431">
                  <c:v>0.35406175095313702</c:v>
                </c:pt>
                <c:pt idx="432">
                  <c:v>0.35477472266248899</c:v>
                </c:pt>
                <c:pt idx="433">
                  <c:v>0.35406175095293502</c:v>
                </c:pt>
                <c:pt idx="434">
                  <c:v>0.36304519449324102</c:v>
                </c:pt>
                <c:pt idx="435">
                  <c:v>0.35406175095293502</c:v>
                </c:pt>
                <c:pt idx="436">
                  <c:v>0.35406175095313702</c:v>
                </c:pt>
                <c:pt idx="437">
                  <c:v>0.35406175095293502</c:v>
                </c:pt>
                <c:pt idx="438">
                  <c:v>0.34522090175478298</c:v>
                </c:pt>
                <c:pt idx="439">
                  <c:v>0.34450793004543101</c:v>
                </c:pt>
                <c:pt idx="440">
                  <c:v>0.33623745821467999</c:v>
                </c:pt>
                <c:pt idx="441">
                  <c:v>0.34507830741283202</c:v>
                </c:pt>
                <c:pt idx="442">
                  <c:v>0.32668363730717698</c:v>
                </c:pt>
                <c:pt idx="443">
                  <c:v>0.32668363730697397</c:v>
                </c:pt>
                <c:pt idx="444">
                  <c:v>0.33623745821467999</c:v>
                </c:pt>
                <c:pt idx="445">
                  <c:v>0.32668363730717698</c:v>
                </c:pt>
                <c:pt idx="446">
                  <c:v>0.308859344568719</c:v>
                </c:pt>
                <c:pt idx="447">
                  <c:v>0.30828896720111598</c:v>
                </c:pt>
                <c:pt idx="448">
                  <c:v>0.308859344568719</c:v>
                </c:pt>
                <c:pt idx="449">
                  <c:v>0.299875901028616</c:v>
                </c:pt>
                <c:pt idx="450">
                  <c:v>0.28148123092275801</c:v>
                </c:pt>
                <c:pt idx="451">
                  <c:v>0.271927410015052</c:v>
                </c:pt>
                <c:pt idx="452">
                  <c:v>0.27264038172460597</c:v>
                </c:pt>
                <c:pt idx="453">
                  <c:v>0.28148123092275801</c:v>
                </c:pt>
                <c:pt idx="454">
                  <c:v>0.25410311727679702</c:v>
                </c:pt>
                <c:pt idx="455">
                  <c:v>0.25410311727679702</c:v>
                </c:pt>
                <c:pt idx="456">
                  <c:v>0.24511967373669399</c:v>
                </c:pt>
                <c:pt idx="457">
                  <c:v>0.24526226807864501</c:v>
                </c:pt>
                <c:pt idx="458">
                  <c:v>0.245119673736682</c:v>
                </c:pt>
                <c:pt idx="459">
                  <c:v>0.23627882453853</c:v>
                </c:pt>
                <c:pt idx="460">
                  <c:v>0.117782926414589</c:v>
                </c:pt>
                <c:pt idx="461">
                  <c:v>9.1117784477981495E-2</c:v>
                </c:pt>
                <c:pt idx="462">
                  <c:v>0.15400188925870001</c:v>
                </c:pt>
                <c:pt idx="463">
                  <c:v>0.17268174804825701</c:v>
                </c:pt>
                <c:pt idx="464">
                  <c:v>0.18138000290466</c:v>
                </c:pt>
                <c:pt idx="465">
                  <c:v>0.191076418154317</c:v>
                </c:pt>
                <c:pt idx="466">
                  <c:v>0.18152259724661099</c:v>
                </c:pt>
                <c:pt idx="467">
                  <c:v>0.18152259724640801</c:v>
                </c:pt>
                <c:pt idx="468">
                  <c:v>0.18152259724661099</c:v>
                </c:pt>
                <c:pt idx="469">
                  <c:v>0.17253915370650799</c:v>
                </c:pt>
                <c:pt idx="470">
                  <c:v>0.17253915370630599</c:v>
                </c:pt>
                <c:pt idx="471">
                  <c:v>0.17268174804846001</c:v>
                </c:pt>
                <c:pt idx="472">
                  <c:v>0.145161040060346</c:v>
                </c:pt>
                <c:pt idx="473">
                  <c:v>0.154144483600652</c:v>
                </c:pt>
                <c:pt idx="474">
                  <c:v>0.18138000290466</c:v>
                </c:pt>
                <c:pt idx="475">
                  <c:v>0.154857455310003</c:v>
                </c:pt>
                <c:pt idx="476">
                  <c:v>0.12662377561273999</c:v>
                </c:pt>
                <c:pt idx="477">
                  <c:v>0.14530363440229799</c:v>
                </c:pt>
                <c:pt idx="478">
                  <c:v>0.136177596520446</c:v>
                </c:pt>
                <c:pt idx="479">
                  <c:v>0.14530363440229799</c:v>
                </c:pt>
                <c:pt idx="480">
                  <c:v>0.136177596520446</c:v>
                </c:pt>
                <c:pt idx="481">
                  <c:v>0.127336747322295</c:v>
                </c:pt>
                <c:pt idx="482">
                  <c:v>0.15414448360044899</c:v>
                </c:pt>
                <c:pt idx="483">
                  <c:v>0.13632019086239799</c:v>
                </c:pt>
                <c:pt idx="484">
                  <c:v>0.12733674732209199</c:v>
                </c:pt>
                <c:pt idx="485">
                  <c:v>9.9388256308732298E-2</c:v>
                </c:pt>
                <c:pt idx="486">
                  <c:v>0.109512454583838</c:v>
                </c:pt>
                <c:pt idx="487">
                  <c:v>0.145161040060549</c:v>
                </c:pt>
                <c:pt idx="488">
                  <c:v>0.108942077216235</c:v>
                </c:pt>
                <c:pt idx="489">
                  <c:v>0.145161040060549</c:v>
                </c:pt>
                <c:pt idx="490">
                  <c:v>0.108942077216235</c:v>
                </c:pt>
                <c:pt idx="491">
                  <c:v>0.13632019086219499</c:v>
                </c:pt>
                <c:pt idx="492">
                  <c:v>0.108799482874487</c:v>
                </c:pt>
                <c:pt idx="493">
                  <c:v>0.12676636995448901</c:v>
                </c:pt>
                <c:pt idx="494">
                  <c:v>0.118495898124144</c:v>
                </c:pt>
                <c:pt idx="495">
                  <c:v>0.108799482874284</c:v>
                </c:pt>
                <c:pt idx="496">
                  <c:v>0.108942077216438</c:v>
                </c:pt>
                <c:pt idx="497">
                  <c:v>0.11778292641438699</c:v>
                </c:pt>
                <c:pt idx="498">
                  <c:v>0.127336747322295</c:v>
                </c:pt>
                <c:pt idx="499">
                  <c:v>0.108942077216235</c:v>
                </c:pt>
                <c:pt idx="500">
                  <c:v>0.127336747322295</c:v>
                </c:pt>
                <c:pt idx="501">
                  <c:v>0.108942077216235</c:v>
                </c:pt>
                <c:pt idx="502">
                  <c:v>0.12676636995448901</c:v>
                </c:pt>
                <c:pt idx="503">
                  <c:v>9.9958633676335298E-2</c:v>
                </c:pt>
                <c:pt idx="504">
                  <c:v>9.9958633676132697E-2</c:v>
                </c:pt>
                <c:pt idx="505">
                  <c:v>0.127336747322295</c:v>
                </c:pt>
                <c:pt idx="506">
                  <c:v>0.12676636995448901</c:v>
                </c:pt>
                <c:pt idx="507">
                  <c:v>9.9958633676335298E-2</c:v>
                </c:pt>
                <c:pt idx="508">
                  <c:v>0.11778292641438699</c:v>
                </c:pt>
                <c:pt idx="509">
                  <c:v>0.108942077216438</c:v>
                </c:pt>
                <c:pt idx="510">
                  <c:v>0.118495898123941</c:v>
                </c:pt>
                <c:pt idx="511">
                  <c:v>9.9958633676132697E-2</c:v>
                </c:pt>
                <c:pt idx="512">
                  <c:v>0.108942077216438</c:v>
                </c:pt>
                <c:pt idx="513">
                  <c:v>0.108799482874284</c:v>
                </c:pt>
                <c:pt idx="514">
                  <c:v>0.108942077216438</c:v>
                </c:pt>
                <c:pt idx="515">
                  <c:v>0.12676636995448901</c:v>
                </c:pt>
                <c:pt idx="516">
                  <c:v>7.2580520030173096E-2</c:v>
                </c:pt>
                <c:pt idx="517">
                  <c:v>0.10951245458404101</c:v>
                </c:pt>
                <c:pt idx="518">
                  <c:v>0.11778292641438699</c:v>
                </c:pt>
                <c:pt idx="519">
                  <c:v>0.108942077216438</c:v>
                </c:pt>
                <c:pt idx="520">
                  <c:v>0.13632019086219499</c:v>
                </c:pt>
                <c:pt idx="521">
                  <c:v>9.9958633676335298E-2</c:v>
                </c:pt>
                <c:pt idx="522">
                  <c:v>0.108799482874284</c:v>
                </c:pt>
                <c:pt idx="523">
                  <c:v>0.108942077216438</c:v>
                </c:pt>
                <c:pt idx="524">
                  <c:v>0.108942077216235</c:v>
                </c:pt>
                <c:pt idx="525">
                  <c:v>0.11778292641438699</c:v>
                </c:pt>
                <c:pt idx="526">
                  <c:v>9.9958633676335298E-2</c:v>
                </c:pt>
                <c:pt idx="527">
                  <c:v>0.11778292641438699</c:v>
                </c:pt>
                <c:pt idx="528">
                  <c:v>9.9958633676335298E-2</c:v>
                </c:pt>
                <c:pt idx="529">
                  <c:v>9.1117784477981495E-2</c:v>
                </c:pt>
                <c:pt idx="530">
                  <c:v>9.9958633676132697E-2</c:v>
                </c:pt>
                <c:pt idx="531">
                  <c:v>0.108942077216438</c:v>
                </c:pt>
                <c:pt idx="532">
                  <c:v>0.108942077216235</c:v>
                </c:pt>
                <c:pt idx="533">
                  <c:v>9.0404812768629703E-2</c:v>
                </c:pt>
                <c:pt idx="534">
                  <c:v>9.9958633676132697E-2</c:v>
                </c:pt>
                <c:pt idx="535">
                  <c:v>0.108942077216235</c:v>
                </c:pt>
                <c:pt idx="536">
                  <c:v>9.9958633676335298E-2</c:v>
                </c:pt>
                <c:pt idx="537">
                  <c:v>0.108942077216235</c:v>
                </c:pt>
                <c:pt idx="538">
                  <c:v>9.9958633676335298E-2</c:v>
                </c:pt>
                <c:pt idx="539">
                  <c:v>0.108799482874284</c:v>
                </c:pt>
                <c:pt idx="540">
                  <c:v>9.1117784477981495E-2</c:v>
                </c:pt>
                <c:pt idx="541">
                  <c:v>9.0404812768629703E-2</c:v>
                </c:pt>
                <c:pt idx="542">
                  <c:v>9.9958633676132697E-2</c:v>
                </c:pt>
                <c:pt idx="543">
                  <c:v>9.9958633676335298E-2</c:v>
                </c:pt>
                <c:pt idx="544">
                  <c:v>0.10010122801808399</c:v>
                </c:pt>
                <c:pt idx="545">
                  <c:v>9.0404812768427004E-2</c:v>
                </c:pt>
                <c:pt idx="546">
                  <c:v>9.0975190136232703E-2</c:v>
                </c:pt>
                <c:pt idx="547">
                  <c:v>0.10010122801808399</c:v>
                </c:pt>
                <c:pt idx="548">
                  <c:v>9.9245661966578205E-2</c:v>
                </c:pt>
                <c:pt idx="549">
                  <c:v>9.1117784478184097E-2</c:v>
                </c:pt>
                <c:pt idx="550">
                  <c:v>8.1563963570275802E-2</c:v>
                </c:pt>
                <c:pt idx="551">
                  <c:v>9.0975190136030101E-2</c:v>
                </c:pt>
                <c:pt idx="552">
                  <c:v>9.1117784478184097E-2</c:v>
                </c:pt>
                <c:pt idx="553">
                  <c:v>9.0404812768427004E-2</c:v>
                </c:pt>
                <c:pt idx="554">
                  <c:v>9.1117784477981495E-2</c:v>
                </c:pt>
                <c:pt idx="555">
                  <c:v>8.1421369228526996E-2</c:v>
                </c:pt>
                <c:pt idx="556">
                  <c:v>9.1117784477981495E-2</c:v>
                </c:pt>
                <c:pt idx="557">
                  <c:v>9.0404812768629703E-2</c:v>
                </c:pt>
                <c:pt idx="558">
                  <c:v>8.1563963570275802E-2</c:v>
                </c:pt>
                <c:pt idx="559">
                  <c:v>8.21343409378789E-2</c:v>
                </c:pt>
                <c:pt idx="560">
                  <c:v>8.1563963570275802E-2</c:v>
                </c:pt>
                <c:pt idx="561">
                  <c:v>8.1421369228526996E-2</c:v>
                </c:pt>
                <c:pt idx="562">
                  <c:v>9.9958633676132697E-2</c:v>
                </c:pt>
                <c:pt idx="563">
                  <c:v>9.1117784478184097E-2</c:v>
                </c:pt>
                <c:pt idx="564">
                  <c:v>8.1563963570275802E-2</c:v>
                </c:pt>
                <c:pt idx="565">
                  <c:v>8.1421369228324394E-2</c:v>
                </c:pt>
                <c:pt idx="566">
                  <c:v>8.2134340938081501E-2</c:v>
                </c:pt>
                <c:pt idx="567">
                  <c:v>9.0547407110378494E-2</c:v>
                </c:pt>
                <c:pt idx="568">
                  <c:v>8.21343409378789E-2</c:v>
                </c:pt>
                <c:pt idx="569">
                  <c:v>8.1421369228526996E-2</c:v>
                </c:pt>
                <c:pt idx="570">
                  <c:v>7.2580520030173096E-2</c:v>
                </c:pt>
                <c:pt idx="571">
                  <c:v>8.1563963570275802E-2</c:v>
                </c:pt>
                <c:pt idx="572">
                  <c:v>7.2580520030173096E-2</c:v>
                </c:pt>
                <c:pt idx="573">
                  <c:v>7.2580520030375795E-2</c:v>
                </c:pt>
                <c:pt idx="574">
                  <c:v>8.21343409378789E-2</c:v>
                </c:pt>
                <c:pt idx="575">
                  <c:v>6.3169293464418796E-2</c:v>
                </c:pt>
                <c:pt idx="576">
                  <c:v>8.21343409378789E-2</c:v>
                </c:pt>
                <c:pt idx="577">
                  <c:v>8.1421369228526996E-2</c:v>
                </c:pt>
                <c:pt idx="578">
                  <c:v>8.1563963570275802E-2</c:v>
                </c:pt>
                <c:pt idx="579">
                  <c:v>6.3739670832021894E-2</c:v>
                </c:pt>
                <c:pt idx="580">
                  <c:v>7.2580520030375795E-2</c:v>
                </c:pt>
                <c:pt idx="581">
                  <c:v>6.35970764900705E-2</c:v>
                </c:pt>
                <c:pt idx="582">
                  <c:v>7.2580520030173096E-2</c:v>
                </c:pt>
                <c:pt idx="583">
                  <c:v>7.2723114372124503E-2</c:v>
                </c:pt>
                <c:pt idx="584">
                  <c:v>7.2580520030375795E-2</c:v>
                </c:pt>
                <c:pt idx="585">
                  <c:v>6.35970764900705E-2</c:v>
                </c:pt>
                <c:pt idx="586">
                  <c:v>8.1563963570275802E-2</c:v>
                </c:pt>
                <c:pt idx="587">
                  <c:v>9.1117784478184097E-2</c:v>
                </c:pt>
                <c:pt idx="588">
                  <c:v>8.1421369228324394E-2</c:v>
                </c:pt>
                <c:pt idx="589">
                  <c:v>7.2580520030173096E-2</c:v>
                </c:pt>
                <c:pt idx="590">
                  <c:v>5.4756227292121901E-2</c:v>
                </c:pt>
                <c:pt idx="591">
                  <c:v>3.63615571860623E-2</c:v>
                </c:pt>
                <c:pt idx="592">
                  <c:v>6.3739670832021894E-2</c:v>
                </c:pt>
                <c:pt idx="593">
                  <c:v>7.2580520030173096E-2</c:v>
                </c:pt>
                <c:pt idx="594">
                  <c:v>4.5202406384213502E-2</c:v>
                </c:pt>
                <c:pt idx="595">
                  <c:v>8.1421369228526996E-2</c:v>
                </c:pt>
                <c:pt idx="596">
                  <c:v>5.4756227291919202E-2</c:v>
                </c:pt>
                <c:pt idx="597">
                  <c:v>6.3739670832021894E-2</c:v>
                </c:pt>
                <c:pt idx="598">
                  <c:v>4.5202406384213502E-2</c:v>
                </c:pt>
                <c:pt idx="599">
                  <c:v>3.63615571860623E-2</c:v>
                </c:pt>
                <c:pt idx="600">
                  <c:v>6.3597076490273102E-2</c:v>
                </c:pt>
                <c:pt idx="601">
                  <c:v>9.0404812768427004E-2</c:v>
                </c:pt>
                <c:pt idx="602">
                  <c:v>4.5915378093768E-2</c:v>
                </c:pt>
                <c:pt idx="603">
                  <c:v>6.3026699122670102E-2</c:v>
                </c:pt>
                <c:pt idx="604">
                  <c:v>9.9958633676132697E-2</c:v>
                </c:pt>
                <c:pt idx="605">
                  <c:v>3.63615571860623E-2</c:v>
                </c:pt>
                <c:pt idx="606">
                  <c:v>7.2580520030173096E-2</c:v>
                </c:pt>
                <c:pt idx="607">
                  <c:v>6.3739670832021894E-2</c:v>
                </c:pt>
                <c:pt idx="608">
                  <c:v>4.5202406384416201E-2</c:v>
                </c:pt>
                <c:pt idx="609">
                  <c:v>7.2580520030173096E-2</c:v>
                </c:pt>
                <c:pt idx="610">
                  <c:v>7.3150897397776193E-2</c:v>
                </c:pt>
                <c:pt idx="611">
                  <c:v>8.9834435401026595E-3</c:v>
                </c:pt>
                <c:pt idx="612">
                  <c:v>7.2580520030375795E-2</c:v>
                </c:pt>
                <c:pt idx="613">
                  <c:v>5.4185849924316201E-2</c:v>
                </c:pt>
                <c:pt idx="614">
                  <c:v>6.35970764900705E-2</c:v>
                </c:pt>
                <c:pt idx="615">
                  <c:v>2.7378113645959601E-2</c:v>
                </c:pt>
                <c:pt idx="616">
                  <c:v>5.4756227291919202E-2</c:v>
                </c:pt>
                <c:pt idx="617">
                  <c:v>5.4185849924518803E-2</c:v>
                </c:pt>
                <c:pt idx="618">
                  <c:v>6.3739670832021894E-2</c:v>
                </c:pt>
                <c:pt idx="619">
                  <c:v>4.5202406384213502E-2</c:v>
                </c:pt>
                <c:pt idx="620">
                  <c:v>4.5202406384213502E-2</c:v>
                </c:pt>
                <c:pt idx="621">
                  <c:v>4.5772783751816599E-2</c:v>
                </c:pt>
                <c:pt idx="622">
                  <c:v>5.4185849924518803E-2</c:v>
                </c:pt>
                <c:pt idx="623">
                  <c:v>5.4756227291919202E-2</c:v>
                </c:pt>
                <c:pt idx="624">
                  <c:v>3.63615571860623E-2</c:v>
                </c:pt>
                <c:pt idx="625">
                  <c:v>4.5202406384213502E-2</c:v>
                </c:pt>
                <c:pt idx="626">
                  <c:v>4.5202406384213502E-2</c:v>
                </c:pt>
                <c:pt idx="627">
                  <c:v>5.4756227291919202E-2</c:v>
                </c:pt>
                <c:pt idx="628">
                  <c:v>6.3597076490273102E-2</c:v>
                </c:pt>
                <c:pt idx="629">
                  <c:v>4.5202406384213502E-2</c:v>
                </c:pt>
                <c:pt idx="630">
                  <c:v>5.4898821633870602E-2</c:v>
                </c:pt>
                <c:pt idx="631">
                  <c:v>4.5202406384213502E-2</c:v>
                </c:pt>
                <c:pt idx="632">
                  <c:v>3.6218962844110802E-2</c:v>
                </c:pt>
                <c:pt idx="633">
                  <c:v>6.3739670832224496E-2</c:v>
                </c:pt>
                <c:pt idx="634">
                  <c:v>6.3026699122467403E-2</c:v>
                </c:pt>
                <c:pt idx="635">
                  <c:v>2.7378113645959601E-2</c:v>
                </c:pt>
                <c:pt idx="636">
                  <c:v>3.63615571860623E-2</c:v>
                </c:pt>
                <c:pt idx="637">
                  <c:v>2.7378113645959601E-2</c:v>
                </c:pt>
                <c:pt idx="638">
                  <c:v>5.4756227291919202E-2</c:v>
                </c:pt>
                <c:pt idx="639">
                  <c:v>5.4043255582567402E-2</c:v>
                </c:pt>
                <c:pt idx="640">
                  <c:v>3.63615571860623E-2</c:v>
                </c:pt>
                <c:pt idx="641">
                  <c:v>3.6218962844110802E-2</c:v>
                </c:pt>
                <c:pt idx="642">
                  <c:v>3.63615571860623E-2</c:v>
                </c:pt>
                <c:pt idx="643">
                  <c:v>4.5202406384213502E-2</c:v>
                </c:pt>
                <c:pt idx="644">
                  <c:v>4.5915378093768E-2</c:v>
                </c:pt>
                <c:pt idx="645">
                  <c:v>3.6218962844313501E-2</c:v>
                </c:pt>
                <c:pt idx="646">
                  <c:v>5.4185849924316201E-2</c:v>
                </c:pt>
                <c:pt idx="647">
                  <c:v>3.6218962844110802E-2</c:v>
                </c:pt>
                <c:pt idx="648">
                  <c:v>3.63615571860623E-2</c:v>
                </c:pt>
                <c:pt idx="649">
                  <c:v>4.5772783751816599E-2</c:v>
                </c:pt>
                <c:pt idx="650">
                  <c:v>4.5202406384416201E-2</c:v>
                </c:pt>
                <c:pt idx="651">
                  <c:v>5.4898821633870602E-2</c:v>
                </c:pt>
                <c:pt idx="652">
                  <c:v>3.6218962844110802E-2</c:v>
                </c:pt>
                <c:pt idx="653">
                  <c:v>5.4185849924316201E-2</c:v>
                </c:pt>
                <c:pt idx="654">
                  <c:v>6.35970764900705E-2</c:v>
                </c:pt>
                <c:pt idx="655">
                  <c:v>1.7824292738253901E-2</c:v>
                </c:pt>
                <c:pt idx="656">
                  <c:v>4.5915378093970602E-2</c:v>
                </c:pt>
                <c:pt idx="657">
                  <c:v>3.6218962844110802E-2</c:v>
                </c:pt>
                <c:pt idx="658">
                  <c:v>7.2723114372124503E-2</c:v>
                </c:pt>
                <c:pt idx="659">
                  <c:v>2.7378113645959601E-2</c:v>
                </c:pt>
                <c:pt idx="660">
                  <c:v>2.6665141936405099E-2</c:v>
                </c:pt>
                <c:pt idx="661">
                  <c:v>5.4756227291919202E-2</c:v>
                </c:pt>
                <c:pt idx="662">
                  <c:v>2.7378113646162199E-2</c:v>
                </c:pt>
                <c:pt idx="663">
                  <c:v>5.4185849924316201E-2</c:v>
                </c:pt>
                <c:pt idx="664">
                  <c:v>8.8408491981512398E-3</c:v>
                </c:pt>
                <c:pt idx="665">
                  <c:v>7.2723114372124503E-2</c:v>
                </c:pt>
                <c:pt idx="666">
                  <c:v>4.5772783751816599E-2</c:v>
                </c:pt>
                <c:pt idx="667">
                  <c:v>4.5202406384213502E-2</c:v>
                </c:pt>
                <c:pt idx="668">
                  <c:v>1.8537264447808399E-2</c:v>
                </c:pt>
                <c:pt idx="669">
                  <c:v>1.7824292738253901E-2</c:v>
                </c:pt>
                <c:pt idx="670">
                  <c:v>6.3597076490273102E-2</c:v>
                </c:pt>
                <c:pt idx="671">
                  <c:v>5.4185849924316201E-2</c:v>
                </c:pt>
                <c:pt idx="672">
                  <c:v>2.7378113645959601E-2</c:v>
                </c:pt>
                <c:pt idx="673">
                  <c:v>2.7378113645959601E-2</c:v>
                </c:pt>
                <c:pt idx="674">
                  <c:v>1.7824292738253901E-2</c:v>
                </c:pt>
                <c:pt idx="675">
                  <c:v>7.3293491739727601E-2</c:v>
                </c:pt>
                <c:pt idx="676">
                  <c:v>3.6218962844313501E-2</c:v>
                </c:pt>
                <c:pt idx="677">
                  <c:v>5.4185849924316201E-2</c:v>
                </c:pt>
                <c:pt idx="678">
                  <c:v>2.7378113645959601E-2</c:v>
                </c:pt>
                <c:pt idx="679">
                  <c:v>2.7378113645959601E-2</c:v>
                </c:pt>
                <c:pt idx="680">
                  <c:v>4.5202406384213502E-2</c:v>
                </c:pt>
                <c:pt idx="681">
                  <c:v>8.9834435401026595E-3</c:v>
                </c:pt>
                <c:pt idx="682">
                  <c:v>4.5202406384213502E-2</c:v>
                </c:pt>
                <c:pt idx="683">
                  <c:v>4.5772783752019201E-2</c:v>
                </c:pt>
                <c:pt idx="684">
                  <c:v>6.3739670832021894E-2</c:v>
                </c:pt>
                <c:pt idx="685">
                  <c:v>3.6218962844110802E-2</c:v>
                </c:pt>
                <c:pt idx="686">
                  <c:v>1.7824292738253901E-2</c:v>
                </c:pt>
                <c:pt idx="687">
                  <c:v>5.4756227291919202E-2</c:v>
                </c:pt>
                <c:pt idx="688">
                  <c:v>2.68077362783566E-2</c:v>
                </c:pt>
                <c:pt idx="689">
                  <c:v>4.5915378093970602E-2</c:v>
                </c:pt>
                <c:pt idx="690">
                  <c:v>2.6665141936405099E-2</c:v>
                </c:pt>
                <c:pt idx="691">
                  <c:v>1.8537264447808399E-2</c:v>
                </c:pt>
                <c:pt idx="692">
                  <c:v>6.35970764900705E-2</c:v>
                </c:pt>
                <c:pt idx="693">
                  <c:v>4.5202406384213502E-2</c:v>
                </c:pt>
                <c:pt idx="694">
                  <c:v>4.5202406384416201E-2</c:v>
                </c:pt>
                <c:pt idx="695">
                  <c:v>4.5915378093768E-2</c:v>
                </c:pt>
                <c:pt idx="696">
                  <c:v>2.68077362783566E-2</c:v>
                </c:pt>
                <c:pt idx="697">
                  <c:v>2.7378113645959601E-2</c:v>
                </c:pt>
                <c:pt idx="698">
                  <c:v>3.6218962844110802E-2</c:v>
                </c:pt>
                <c:pt idx="699">
                  <c:v>6.3739670832021894E-2</c:v>
                </c:pt>
                <c:pt idx="700">
                  <c:v>2.7378113645959601E-2</c:v>
                </c:pt>
                <c:pt idx="701">
                  <c:v>1.7824292738253901E-2</c:v>
                </c:pt>
                <c:pt idx="702">
                  <c:v>3.6218962844313501E-2</c:v>
                </c:pt>
                <c:pt idx="703">
                  <c:v>4.5915378093768E-2</c:v>
                </c:pt>
                <c:pt idx="704">
                  <c:v>3.63615571860623E-2</c:v>
                </c:pt>
                <c:pt idx="705">
                  <c:v>1.7824292738253901E-2</c:v>
                </c:pt>
                <c:pt idx="706">
                  <c:v>5.4756227291919202E-2</c:v>
                </c:pt>
                <c:pt idx="707">
                  <c:v>2.6665141936405099E-2</c:v>
                </c:pt>
                <c:pt idx="708">
                  <c:v>3.63615571860623E-2</c:v>
                </c:pt>
                <c:pt idx="709">
                  <c:v>3.6218962844313501E-2</c:v>
                </c:pt>
                <c:pt idx="710">
                  <c:v>3.6931934553665301E-2</c:v>
                </c:pt>
                <c:pt idx="711">
                  <c:v>3.63615571860623E-2</c:v>
                </c:pt>
                <c:pt idx="712">
                  <c:v>3.6218962844110802E-2</c:v>
                </c:pt>
                <c:pt idx="713">
                  <c:v>3.63615571860623E-2</c:v>
                </c:pt>
                <c:pt idx="714">
                  <c:v>3.63615571860623E-2</c:v>
                </c:pt>
                <c:pt idx="715">
                  <c:v>2.6665141936405099E-2</c:v>
                </c:pt>
                <c:pt idx="716">
                  <c:v>4.5915378093768E-2</c:v>
                </c:pt>
                <c:pt idx="717">
                  <c:v>4.5202406384416201E-2</c:v>
                </c:pt>
                <c:pt idx="718">
                  <c:v>2.7378113645959601E-2</c:v>
                </c:pt>
                <c:pt idx="719">
                  <c:v>4.5202406384213502E-2</c:v>
                </c:pt>
                <c:pt idx="720">
                  <c:v>4.5202406384213502E-2</c:v>
                </c:pt>
                <c:pt idx="721">
                  <c:v>2.7378113645959601E-2</c:v>
                </c:pt>
                <c:pt idx="722">
                  <c:v>3.63615571860623E-2</c:v>
                </c:pt>
                <c:pt idx="723">
                  <c:v>1.8394670105856901E-2</c:v>
                </c:pt>
                <c:pt idx="724">
                  <c:v>4.5202406384416201E-2</c:v>
                </c:pt>
                <c:pt idx="725">
                  <c:v>4.5202406384213502E-2</c:v>
                </c:pt>
                <c:pt idx="726">
                  <c:v>4.5202406384213502E-2</c:v>
                </c:pt>
                <c:pt idx="727">
                  <c:v>2.7378113645959601E-2</c:v>
                </c:pt>
                <c:pt idx="728">
                  <c:v>3.63615571860623E-2</c:v>
                </c:pt>
                <c:pt idx="729">
                  <c:v>4.5915378093768E-2</c:v>
                </c:pt>
                <c:pt idx="730">
                  <c:v>3.6218962844313501E-2</c:v>
                </c:pt>
                <c:pt idx="731">
                  <c:v>3.63615571860623E-2</c:v>
                </c:pt>
                <c:pt idx="732">
                  <c:v>3.6218962844110802E-2</c:v>
                </c:pt>
                <c:pt idx="733">
                  <c:v>4.5202406384213502E-2</c:v>
                </c:pt>
                <c:pt idx="734">
                  <c:v>2.7378113645959601E-2</c:v>
                </c:pt>
                <c:pt idx="735">
                  <c:v>4.5202406384213502E-2</c:v>
                </c:pt>
                <c:pt idx="736">
                  <c:v>3.63615571860623E-2</c:v>
                </c:pt>
                <c:pt idx="737">
                  <c:v>2.7378113646162199E-2</c:v>
                </c:pt>
                <c:pt idx="738">
                  <c:v>4.5202406384213502E-2</c:v>
                </c:pt>
                <c:pt idx="739">
                  <c:v>3.63615571860623E-2</c:v>
                </c:pt>
                <c:pt idx="740">
                  <c:v>3.6218962844110802E-2</c:v>
                </c:pt>
                <c:pt idx="741">
                  <c:v>3.63615571860623E-2</c:v>
                </c:pt>
                <c:pt idx="742">
                  <c:v>4.5202406384213502E-2</c:v>
                </c:pt>
                <c:pt idx="743">
                  <c:v>3.6218962844313501E-2</c:v>
                </c:pt>
                <c:pt idx="744">
                  <c:v>3.6931934553665301E-2</c:v>
                </c:pt>
                <c:pt idx="745">
                  <c:v>3.63615571860623E-2</c:v>
                </c:pt>
                <c:pt idx="746">
                  <c:v>5.4185849924316201E-2</c:v>
                </c:pt>
                <c:pt idx="747">
                  <c:v>3.6218962844110802E-2</c:v>
                </c:pt>
                <c:pt idx="748">
                  <c:v>4.5202406384213502E-2</c:v>
                </c:pt>
                <c:pt idx="749">
                  <c:v>3.63615571860623E-2</c:v>
                </c:pt>
                <c:pt idx="750">
                  <c:v>4.5772783752019201E-2</c:v>
                </c:pt>
                <c:pt idx="751">
                  <c:v>3.63615571860623E-2</c:v>
                </c:pt>
                <c:pt idx="752">
                  <c:v>3.63615571860623E-2</c:v>
                </c:pt>
                <c:pt idx="753">
                  <c:v>3.6218962844110802E-2</c:v>
                </c:pt>
                <c:pt idx="754">
                  <c:v>3.63615571860623E-2</c:v>
                </c:pt>
                <c:pt idx="755">
                  <c:v>5.4043255582364703E-2</c:v>
                </c:pt>
                <c:pt idx="756">
                  <c:v>4.5915378093768E-2</c:v>
                </c:pt>
                <c:pt idx="757">
                  <c:v>4.5202406384416201E-2</c:v>
                </c:pt>
                <c:pt idx="758">
                  <c:v>3.6218962844110802E-2</c:v>
                </c:pt>
                <c:pt idx="759">
                  <c:v>4.5345000726164902E-2</c:v>
                </c:pt>
                <c:pt idx="760">
                  <c:v>5.4756227291919202E-2</c:v>
                </c:pt>
                <c:pt idx="761">
                  <c:v>4.5202406384213502E-2</c:v>
                </c:pt>
                <c:pt idx="762">
                  <c:v>3.6218962844313501E-2</c:v>
                </c:pt>
                <c:pt idx="763">
                  <c:v>5.4756227291919202E-2</c:v>
                </c:pt>
                <c:pt idx="764">
                  <c:v>2.68077362783566E-2</c:v>
                </c:pt>
                <c:pt idx="765">
                  <c:v>5.4756227291919202E-2</c:v>
                </c:pt>
                <c:pt idx="766">
                  <c:v>2.7378113645959601E-2</c:v>
                </c:pt>
                <c:pt idx="767">
                  <c:v>2.68077362783566E-2</c:v>
                </c:pt>
                <c:pt idx="768">
                  <c:v>3.6931934553665301E-2</c:v>
                </c:pt>
                <c:pt idx="769">
                  <c:v>6.3026699122670102E-2</c:v>
                </c:pt>
                <c:pt idx="770">
                  <c:v>4.5772783751816599E-2</c:v>
                </c:pt>
                <c:pt idx="771">
                  <c:v>4.5202406384213502E-2</c:v>
                </c:pt>
                <c:pt idx="772">
                  <c:v>3.63615571860623E-2</c:v>
                </c:pt>
                <c:pt idx="773">
                  <c:v>5.4185849924316201E-2</c:v>
                </c:pt>
                <c:pt idx="774">
                  <c:v>4.5772783752019201E-2</c:v>
                </c:pt>
                <c:pt idx="775">
                  <c:v>5.4185849924316201E-2</c:v>
                </c:pt>
                <c:pt idx="776">
                  <c:v>5.4756227291919202E-2</c:v>
                </c:pt>
                <c:pt idx="777">
                  <c:v>4.5202406384213502E-2</c:v>
                </c:pt>
                <c:pt idx="778">
                  <c:v>5.4756227291919202E-2</c:v>
                </c:pt>
                <c:pt idx="779">
                  <c:v>4.5202406384416201E-2</c:v>
                </c:pt>
                <c:pt idx="780">
                  <c:v>5.4185849924316201E-2</c:v>
                </c:pt>
                <c:pt idx="781">
                  <c:v>3.6931934553665301E-2</c:v>
                </c:pt>
                <c:pt idx="782">
                  <c:v>5.4043255582364703E-2</c:v>
                </c:pt>
                <c:pt idx="783">
                  <c:v>4.5202406384213502E-2</c:v>
                </c:pt>
                <c:pt idx="784">
                  <c:v>6.3739670832224496E-2</c:v>
                </c:pt>
                <c:pt idx="785">
                  <c:v>5.4756227291919202E-2</c:v>
                </c:pt>
                <c:pt idx="786">
                  <c:v>6.3026699122467403E-2</c:v>
                </c:pt>
                <c:pt idx="787">
                  <c:v>5.4756227291919202E-2</c:v>
                </c:pt>
                <c:pt idx="788">
                  <c:v>4.5202406384213502E-2</c:v>
                </c:pt>
                <c:pt idx="789">
                  <c:v>7.2580520030375795E-2</c:v>
                </c:pt>
                <c:pt idx="790">
                  <c:v>3.63615571860623E-2</c:v>
                </c:pt>
                <c:pt idx="791">
                  <c:v>7.2580520030173096E-2</c:v>
                </c:pt>
                <c:pt idx="792">
                  <c:v>7.2580520030173096E-2</c:v>
                </c:pt>
                <c:pt idx="793">
                  <c:v>3.6931934553868E-2</c:v>
                </c:pt>
                <c:pt idx="794">
                  <c:v>6.3026699122467403E-2</c:v>
                </c:pt>
                <c:pt idx="795">
                  <c:v>5.4756227291919202E-2</c:v>
                </c:pt>
                <c:pt idx="796">
                  <c:v>6.3739670832021894E-2</c:v>
                </c:pt>
                <c:pt idx="797">
                  <c:v>7.2580520030375795E-2</c:v>
                </c:pt>
                <c:pt idx="798">
                  <c:v>4.5202406384213502E-2</c:v>
                </c:pt>
                <c:pt idx="799">
                  <c:v>8.1563963570275802E-2</c:v>
                </c:pt>
                <c:pt idx="800">
                  <c:v>6.3739670832021894E-2</c:v>
                </c:pt>
                <c:pt idx="801">
                  <c:v>6.3597076490273102E-2</c:v>
                </c:pt>
                <c:pt idx="802">
                  <c:v>7.2580520030173096E-2</c:v>
                </c:pt>
                <c:pt idx="803">
                  <c:v>6.3739670832021894E-2</c:v>
                </c:pt>
                <c:pt idx="804">
                  <c:v>6.35970764900705E-2</c:v>
                </c:pt>
                <c:pt idx="805">
                  <c:v>6.3169293464418796E-2</c:v>
                </c:pt>
                <c:pt idx="806">
                  <c:v>7.2580520030375795E-2</c:v>
                </c:pt>
                <c:pt idx="807">
                  <c:v>6.35970764900705E-2</c:v>
                </c:pt>
                <c:pt idx="808">
                  <c:v>7.2580520030173096E-2</c:v>
                </c:pt>
                <c:pt idx="809">
                  <c:v>6.3739670832224496E-2</c:v>
                </c:pt>
                <c:pt idx="810">
                  <c:v>8.1563963570275802E-2</c:v>
                </c:pt>
                <c:pt idx="811">
                  <c:v>7.2580520030173096E-2</c:v>
                </c:pt>
                <c:pt idx="812">
                  <c:v>5.4756227291919202E-2</c:v>
                </c:pt>
                <c:pt idx="813">
                  <c:v>7.2580520030375795E-2</c:v>
                </c:pt>
                <c:pt idx="814">
                  <c:v>8.1563963570275802E-2</c:v>
                </c:pt>
                <c:pt idx="815">
                  <c:v>6.35970764900705E-2</c:v>
                </c:pt>
                <c:pt idx="816">
                  <c:v>7.2580520030375795E-2</c:v>
                </c:pt>
                <c:pt idx="817">
                  <c:v>7.2580520030173096E-2</c:v>
                </c:pt>
                <c:pt idx="818">
                  <c:v>6.3739670832021894E-2</c:v>
                </c:pt>
                <c:pt idx="819">
                  <c:v>7.2580520030173096E-2</c:v>
                </c:pt>
                <c:pt idx="820">
                  <c:v>8.1563963570478404E-2</c:v>
                </c:pt>
                <c:pt idx="821">
                  <c:v>9.0975190136030101E-2</c:v>
                </c:pt>
                <c:pt idx="822">
                  <c:v>7.2723114372124503E-2</c:v>
                </c:pt>
                <c:pt idx="823">
                  <c:v>6.3597076490273102E-2</c:v>
                </c:pt>
                <c:pt idx="824">
                  <c:v>8.1563963570275802E-2</c:v>
                </c:pt>
                <c:pt idx="825">
                  <c:v>7.2580520030173096E-2</c:v>
                </c:pt>
                <c:pt idx="826">
                  <c:v>8.21343409378789E-2</c:v>
                </c:pt>
                <c:pt idx="827">
                  <c:v>8.1563963570478404E-2</c:v>
                </c:pt>
                <c:pt idx="828">
                  <c:v>6.35970764900705E-2</c:v>
                </c:pt>
                <c:pt idx="829">
                  <c:v>7.2580520030173096E-2</c:v>
                </c:pt>
                <c:pt idx="830">
                  <c:v>6.3739670832224496E-2</c:v>
                </c:pt>
                <c:pt idx="831">
                  <c:v>9.0404812768427004E-2</c:v>
                </c:pt>
                <c:pt idx="832">
                  <c:v>8.1563963570275802E-2</c:v>
                </c:pt>
                <c:pt idx="833">
                  <c:v>7.2580520030173096E-2</c:v>
                </c:pt>
                <c:pt idx="834">
                  <c:v>8.2134340938081501E-2</c:v>
                </c:pt>
                <c:pt idx="835">
                  <c:v>7.2580520030173096E-2</c:v>
                </c:pt>
                <c:pt idx="836">
                  <c:v>7.2580520030173096E-2</c:v>
                </c:pt>
                <c:pt idx="837">
                  <c:v>7.2580520030375795E-2</c:v>
                </c:pt>
                <c:pt idx="838">
                  <c:v>8.1563963570275802E-2</c:v>
                </c:pt>
                <c:pt idx="839">
                  <c:v>9.1117784477981495E-2</c:v>
                </c:pt>
                <c:pt idx="840">
                  <c:v>7.2580520030375795E-2</c:v>
                </c:pt>
                <c:pt idx="841">
                  <c:v>7.2580520030173096E-2</c:v>
                </c:pt>
                <c:pt idx="842">
                  <c:v>7.2580520030173096E-2</c:v>
                </c:pt>
                <c:pt idx="843">
                  <c:v>7.2580520030375795E-2</c:v>
                </c:pt>
                <c:pt idx="844">
                  <c:v>7.2580520030173096E-2</c:v>
                </c:pt>
                <c:pt idx="845">
                  <c:v>7.2580520030173096E-2</c:v>
                </c:pt>
                <c:pt idx="846">
                  <c:v>5.4898821633870602E-2</c:v>
                </c:pt>
                <c:pt idx="847">
                  <c:v>9.0404812768629703E-2</c:v>
                </c:pt>
                <c:pt idx="848">
                  <c:v>0.11835330378198999</c:v>
                </c:pt>
                <c:pt idx="849">
                  <c:v>8.1563963570275802E-2</c:v>
                </c:pt>
                <c:pt idx="850">
                  <c:v>6.3739670832224496E-2</c:v>
                </c:pt>
                <c:pt idx="851">
                  <c:v>6.35970764900705E-2</c:v>
                </c:pt>
                <c:pt idx="852">
                  <c:v>6.3026699122467403E-2</c:v>
                </c:pt>
                <c:pt idx="853">
                  <c:v>7.2723114372124503E-2</c:v>
                </c:pt>
                <c:pt idx="854">
                  <c:v>7.2580520030375795E-2</c:v>
                </c:pt>
                <c:pt idx="855">
                  <c:v>8.21343409378789E-2</c:v>
                </c:pt>
                <c:pt idx="856">
                  <c:v>8.1421369228324394E-2</c:v>
                </c:pt>
                <c:pt idx="857">
                  <c:v>7.2723114372124503E-2</c:v>
                </c:pt>
                <c:pt idx="858">
                  <c:v>7.2580520030375795E-2</c:v>
                </c:pt>
                <c:pt idx="859">
                  <c:v>8.1421369228324394E-2</c:v>
                </c:pt>
                <c:pt idx="860">
                  <c:v>8.2134340938081501E-2</c:v>
                </c:pt>
                <c:pt idx="861">
                  <c:v>4.5202406384213502E-2</c:v>
                </c:pt>
                <c:pt idx="862">
                  <c:v>0.108942077216235</c:v>
                </c:pt>
                <c:pt idx="863">
                  <c:v>5.4756227291919202E-2</c:v>
                </c:pt>
                <c:pt idx="864">
                  <c:v>8.1563963570478404E-2</c:v>
                </c:pt>
                <c:pt idx="865">
                  <c:v>7.2580520030173096E-2</c:v>
                </c:pt>
                <c:pt idx="866">
                  <c:v>8.1563963570275802E-2</c:v>
                </c:pt>
                <c:pt idx="867">
                  <c:v>8.2134340938081501E-2</c:v>
                </c:pt>
                <c:pt idx="868">
                  <c:v>6.3026699122467403E-2</c:v>
                </c:pt>
                <c:pt idx="869">
                  <c:v>8.21343409378789E-2</c:v>
                </c:pt>
                <c:pt idx="870">
                  <c:v>8.1563963570275802E-2</c:v>
                </c:pt>
                <c:pt idx="871">
                  <c:v>7.2580520030375795E-2</c:v>
                </c:pt>
                <c:pt idx="872">
                  <c:v>7.2580520030173096E-2</c:v>
                </c:pt>
                <c:pt idx="873">
                  <c:v>7.2580520030173096E-2</c:v>
                </c:pt>
                <c:pt idx="874">
                  <c:v>7.2580520030375795E-2</c:v>
                </c:pt>
                <c:pt idx="875">
                  <c:v>7.2580520030173096E-2</c:v>
                </c:pt>
                <c:pt idx="876">
                  <c:v>6.3739670832021894E-2</c:v>
                </c:pt>
                <c:pt idx="877">
                  <c:v>6.35970764900705E-2</c:v>
                </c:pt>
                <c:pt idx="878">
                  <c:v>8.1563963570478404E-2</c:v>
                </c:pt>
                <c:pt idx="879">
                  <c:v>7.2580520030173096E-2</c:v>
                </c:pt>
                <c:pt idx="880">
                  <c:v>7.2580520030173096E-2</c:v>
                </c:pt>
                <c:pt idx="881">
                  <c:v>5.4756227292121901E-2</c:v>
                </c:pt>
                <c:pt idx="882">
                  <c:v>7.2723114372124503E-2</c:v>
                </c:pt>
                <c:pt idx="883">
                  <c:v>7.2580520030173096E-2</c:v>
                </c:pt>
                <c:pt idx="884">
                  <c:v>6.35970764900705E-2</c:v>
                </c:pt>
                <c:pt idx="885">
                  <c:v>7.2580520030375795E-2</c:v>
                </c:pt>
                <c:pt idx="886">
                  <c:v>5.4185849924316201E-2</c:v>
                </c:pt>
                <c:pt idx="887">
                  <c:v>8.21343409378789E-2</c:v>
                </c:pt>
                <c:pt idx="888">
                  <c:v>7.2580520030173096E-2</c:v>
                </c:pt>
                <c:pt idx="889">
                  <c:v>8.1563963570478404E-2</c:v>
                </c:pt>
                <c:pt idx="890">
                  <c:v>6.35970764900705E-2</c:v>
                </c:pt>
                <c:pt idx="891">
                  <c:v>5.4898821633870602E-2</c:v>
                </c:pt>
                <c:pt idx="892">
                  <c:v>6.3026699122467403E-2</c:v>
                </c:pt>
                <c:pt idx="893">
                  <c:v>7.2580520030375795E-2</c:v>
                </c:pt>
                <c:pt idx="894">
                  <c:v>6.35970764900705E-2</c:v>
                </c:pt>
                <c:pt idx="895">
                  <c:v>5.4756227291919202E-2</c:v>
                </c:pt>
                <c:pt idx="896">
                  <c:v>5.4185849924316201E-2</c:v>
                </c:pt>
                <c:pt idx="897">
                  <c:v>8.2134340938081501E-2</c:v>
                </c:pt>
                <c:pt idx="898">
                  <c:v>5.4185849924316201E-2</c:v>
                </c:pt>
                <c:pt idx="899">
                  <c:v>7.2580520030173096E-2</c:v>
                </c:pt>
                <c:pt idx="900">
                  <c:v>9.1117784477981495E-2</c:v>
                </c:pt>
                <c:pt idx="901">
                  <c:v>4.5202406384416201E-2</c:v>
                </c:pt>
                <c:pt idx="902">
                  <c:v>7.2580520030173096E-2</c:v>
                </c:pt>
                <c:pt idx="903">
                  <c:v>6.35970764900705E-2</c:v>
                </c:pt>
                <c:pt idx="904">
                  <c:v>5.4185849924316201E-2</c:v>
                </c:pt>
                <c:pt idx="905">
                  <c:v>8.2134340938081501E-2</c:v>
                </c:pt>
                <c:pt idx="906">
                  <c:v>8.1563963570275802E-2</c:v>
                </c:pt>
                <c:pt idx="907">
                  <c:v>5.4756227291919202E-2</c:v>
                </c:pt>
                <c:pt idx="908">
                  <c:v>4.5202406384213502E-2</c:v>
                </c:pt>
                <c:pt idx="909">
                  <c:v>6.3739670832224496E-2</c:v>
                </c:pt>
                <c:pt idx="910">
                  <c:v>5.4043255582364703E-2</c:v>
                </c:pt>
                <c:pt idx="911">
                  <c:v>5.4756227291919202E-2</c:v>
                </c:pt>
                <c:pt idx="912">
                  <c:v>6.3739670832021894E-2</c:v>
                </c:pt>
                <c:pt idx="913">
                  <c:v>7.2580520030375795E-2</c:v>
                </c:pt>
                <c:pt idx="914">
                  <c:v>6.30266991224738E-2</c:v>
                </c:pt>
                <c:pt idx="915">
                  <c:v>8.2134340937887199E-2</c:v>
                </c:pt>
                <c:pt idx="916">
                  <c:v>4.5202406384218102E-2</c:v>
                </c:pt>
                <c:pt idx="917">
                  <c:v>5.4756227292127403E-2</c:v>
                </c:pt>
                <c:pt idx="918">
                  <c:v>5.4185849924321697E-2</c:v>
                </c:pt>
              </c:numCache>
            </c:numRef>
          </c:yVal>
          <c:smooth val="1"/>
          <c:extLst xmlns:c16r2="http://schemas.microsoft.com/office/drawing/2015/06/chart">
            <c:ext xmlns:c16="http://schemas.microsoft.com/office/drawing/2014/chart" uri="{C3380CC4-5D6E-409C-BE32-E72D297353CC}">
              <c16:uniqueId val="{00000002-24EA-6643-A877-408237D5B8B8}"/>
            </c:ext>
          </c:extLst>
        </c:ser>
        <c:ser>
          <c:idx val="3"/>
          <c:order val="3"/>
          <c:tx>
            <c:v>5BSG</c:v>
          </c:tx>
          <c:spPr>
            <a:ln w="0" cap="rnd">
              <a:solidFill>
                <a:srgbClr val="FF0000"/>
              </a:solidFill>
              <a:round/>
            </a:ln>
            <a:effectLst/>
          </c:spPr>
          <c:marker>
            <c:symbol val="none"/>
          </c:marker>
          <c:xVal>
            <c:numRef>
              <c:f>'DTG bIOMASS @5'!$L$3:$L$920</c:f>
              <c:numCache>
                <c:formatCode>General</c:formatCode>
                <c:ptCount val="918"/>
                <c:pt idx="0">
                  <c:v>303.67399999999992</c:v>
                </c:pt>
                <c:pt idx="1">
                  <c:v>304.28799999999978</c:v>
                </c:pt>
                <c:pt idx="2">
                  <c:v>304.94899999999978</c:v>
                </c:pt>
                <c:pt idx="3">
                  <c:v>305.637</c:v>
                </c:pt>
                <c:pt idx="4">
                  <c:v>306.33599999999979</c:v>
                </c:pt>
                <c:pt idx="5">
                  <c:v>307.041</c:v>
                </c:pt>
                <c:pt idx="6">
                  <c:v>307.74799999999999</c:v>
                </c:pt>
                <c:pt idx="7">
                  <c:v>308.45499999999993</c:v>
                </c:pt>
                <c:pt idx="8">
                  <c:v>309.16699999999992</c:v>
                </c:pt>
                <c:pt idx="9">
                  <c:v>309.87899999999979</c:v>
                </c:pt>
                <c:pt idx="10">
                  <c:v>310.58499999999992</c:v>
                </c:pt>
                <c:pt idx="11">
                  <c:v>311.28899999999982</c:v>
                </c:pt>
                <c:pt idx="12">
                  <c:v>311.99199999999968</c:v>
                </c:pt>
                <c:pt idx="13">
                  <c:v>312.69399999999979</c:v>
                </c:pt>
                <c:pt idx="14">
                  <c:v>313.392</c:v>
                </c:pt>
                <c:pt idx="15">
                  <c:v>314.08799999999991</c:v>
                </c:pt>
                <c:pt idx="16">
                  <c:v>314.78599999999977</c:v>
                </c:pt>
                <c:pt idx="17">
                  <c:v>315.48399999999981</c:v>
                </c:pt>
                <c:pt idx="18">
                  <c:v>316.18599999999992</c:v>
                </c:pt>
                <c:pt idx="19">
                  <c:v>316.89</c:v>
                </c:pt>
                <c:pt idx="20">
                  <c:v>317.59399999999982</c:v>
                </c:pt>
                <c:pt idx="21">
                  <c:v>318.29599999999982</c:v>
                </c:pt>
                <c:pt idx="22">
                  <c:v>319.005</c:v>
                </c:pt>
                <c:pt idx="23">
                  <c:v>319.71699999999981</c:v>
                </c:pt>
                <c:pt idx="24">
                  <c:v>320.4289999999998</c:v>
                </c:pt>
                <c:pt idx="25">
                  <c:v>321.14400000000001</c:v>
                </c:pt>
                <c:pt idx="26">
                  <c:v>321.86</c:v>
                </c:pt>
                <c:pt idx="27">
                  <c:v>322.57799999999992</c:v>
                </c:pt>
                <c:pt idx="28">
                  <c:v>323.29599999999982</c:v>
                </c:pt>
                <c:pt idx="29">
                  <c:v>324.01099999999991</c:v>
                </c:pt>
                <c:pt idx="30">
                  <c:v>324.7319999999998</c:v>
                </c:pt>
                <c:pt idx="31">
                  <c:v>325.45599999999979</c:v>
                </c:pt>
                <c:pt idx="32">
                  <c:v>326.18499999999989</c:v>
                </c:pt>
                <c:pt idx="33">
                  <c:v>326.9219999999998</c:v>
                </c:pt>
                <c:pt idx="34">
                  <c:v>327.65699999999993</c:v>
                </c:pt>
                <c:pt idx="35">
                  <c:v>328.392</c:v>
                </c:pt>
                <c:pt idx="36">
                  <c:v>329.125</c:v>
                </c:pt>
                <c:pt idx="37">
                  <c:v>329.86</c:v>
                </c:pt>
                <c:pt idx="38">
                  <c:v>330.59599999999978</c:v>
                </c:pt>
                <c:pt idx="39">
                  <c:v>331.33399999999978</c:v>
                </c:pt>
                <c:pt idx="40">
                  <c:v>332.07099999999991</c:v>
                </c:pt>
                <c:pt idx="41">
                  <c:v>332.80899999999991</c:v>
                </c:pt>
                <c:pt idx="42">
                  <c:v>333.548</c:v>
                </c:pt>
                <c:pt idx="43">
                  <c:v>334.28199999999981</c:v>
                </c:pt>
                <c:pt idx="44">
                  <c:v>335.017</c:v>
                </c:pt>
                <c:pt idx="45">
                  <c:v>335.75599999999991</c:v>
                </c:pt>
                <c:pt idx="46">
                  <c:v>336.4939999999998</c:v>
                </c:pt>
                <c:pt idx="47">
                  <c:v>337.24099999999999</c:v>
                </c:pt>
                <c:pt idx="48">
                  <c:v>337.98399999999981</c:v>
                </c:pt>
                <c:pt idx="49">
                  <c:v>338.72899999999981</c:v>
                </c:pt>
                <c:pt idx="50">
                  <c:v>339.47499999999991</c:v>
                </c:pt>
                <c:pt idx="51">
                  <c:v>340.21899999999982</c:v>
                </c:pt>
                <c:pt idx="52">
                  <c:v>340.96100000000001</c:v>
                </c:pt>
                <c:pt idx="53">
                  <c:v>341.70699999999982</c:v>
                </c:pt>
                <c:pt idx="54">
                  <c:v>342.44899999999978</c:v>
                </c:pt>
                <c:pt idx="55">
                  <c:v>343.19</c:v>
                </c:pt>
                <c:pt idx="56">
                  <c:v>343.93199999999968</c:v>
                </c:pt>
                <c:pt idx="57">
                  <c:v>344.68099999999993</c:v>
                </c:pt>
                <c:pt idx="58">
                  <c:v>345.44</c:v>
                </c:pt>
                <c:pt idx="59">
                  <c:v>346.19599999999991</c:v>
                </c:pt>
                <c:pt idx="60">
                  <c:v>346.94499999999999</c:v>
                </c:pt>
                <c:pt idx="61">
                  <c:v>347.69099999999992</c:v>
                </c:pt>
                <c:pt idx="62">
                  <c:v>348.43700000000001</c:v>
                </c:pt>
                <c:pt idx="63">
                  <c:v>349.178</c:v>
                </c:pt>
                <c:pt idx="64">
                  <c:v>349.91799999999978</c:v>
                </c:pt>
                <c:pt idx="65">
                  <c:v>350.66300000000001</c:v>
                </c:pt>
                <c:pt idx="66">
                  <c:v>351.40999999999991</c:v>
                </c:pt>
                <c:pt idx="67">
                  <c:v>352.15</c:v>
                </c:pt>
                <c:pt idx="68">
                  <c:v>352.89</c:v>
                </c:pt>
                <c:pt idx="69">
                  <c:v>353.64</c:v>
                </c:pt>
                <c:pt idx="70">
                  <c:v>354.38699999999977</c:v>
                </c:pt>
                <c:pt idx="71">
                  <c:v>355.13199999999978</c:v>
                </c:pt>
                <c:pt idx="72">
                  <c:v>355.87699999999978</c:v>
                </c:pt>
                <c:pt idx="73">
                  <c:v>356.62</c:v>
                </c:pt>
                <c:pt idx="74">
                  <c:v>357.36199999999991</c:v>
                </c:pt>
                <c:pt idx="75">
                  <c:v>358.101</c:v>
                </c:pt>
                <c:pt idx="76">
                  <c:v>358.84899999999999</c:v>
                </c:pt>
                <c:pt idx="77">
                  <c:v>359.601</c:v>
                </c:pt>
                <c:pt idx="78">
                  <c:v>360.34500000000003</c:v>
                </c:pt>
                <c:pt idx="79">
                  <c:v>361.08699999999982</c:v>
                </c:pt>
                <c:pt idx="80">
                  <c:v>361.82299999999992</c:v>
                </c:pt>
                <c:pt idx="81">
                  <c:v>362.55399999999992</c:v>
                </c:pt>
                <c:pt idx="82">
                  <c:v>363.28299999999979</c:v>
                </c:pt>
                <c:pt idx="83">
                  <c:v>364.00799999999992</c:v>
                </c:pt>
                <c:pt idx="84">
                  <c:v>364.7369999999998</c:v>
                </c:pt>
                <c:pt idx="85">
                  <c:v>365.47299999999979</c:v>
                </c:pt>
                <c:pt idx="86">
                  <c:v>366.20699999999982</c:v>
                </c:pt>
                <c:pt idx="87">
                  <c:v>366.93299999999982</c:v>
                </c:pt>
                <c:pt idx="88">
                  <c:v>367.65599999999989</c:v>
                </c:pt>
                <c:pt idx="89">
                  <c:v>368.38099999999991</c:v>
                </c:pt>
                <c:pt idx="90">
                  <c:v>369.09999999999991</c:v>
                </c:pt>
                <c:pt idx="91">
                  <c:v>369.81599999999992</c:v>
                </c:pt>
                <c:pt idx="92">
                  <c:v>370.53499999999991</c:v>
                </c:pt>
                <c:pt idx="93">
                  <c:v>371.25599999999991</c:v>
                </c:pt>
                <c:pt idx="94">
                  <c:v>371.98099999999982</c:v>
                </c:pt>
                <c:pt idx="95">
                  <c:v>372.70299999999992</c:v>
                </c:pt>
                <c:pt idx="96">
                  <c:v>373.41399999999982</c:v>
                </c:pt>
                <c:pt idx="97">
                  <c:v>374.125</c:v>
                </c:pt>
                <c:pt idx="98">
                  <c:v>374.84100000000001</c:v>
                </c:pt>
                <c:pt idx="99">
                  <c:v>375.56200000000001</c:v>
                </c:pt>
                <c:pt idx="100">
                  <c:v>376.28</c:v>
                </c:pt>
                <c:pt idx="101">
                  <c:v>376.99599999999981</c:v>
                </c:pt>
                <c:pt idx="102">
                  <c:v>377.70699999999982</c:v>
                </c:pt>
                <c:pt idx="103">
                  <c:v>378.4219999999998</c:v>
                </c:pt>
                <c:pt idx="104">
                  <c:v>379.13599999999991</c:v>
                </c:pt>
                <c:pt idx="105">
                  <c:v>379.84699999999992</c:v>
                </c:pt>
                <c:pt idx="106">
                  <c:v>380.55699999999979</c:v>
                </c:pt>
                <c:pt idx="107">
                  <c:v>381.26299999999992</c:v>
                </c:pt>
                <c:pt idx="108">
                  <c:v>381.96899999999982</c:v>
                </c:pt>
                <c:pt idx="109">
                  <c:v>382.673</c:v>
                </c:pt>
                <c:pt idx="110">
                  <c:v>383.37199999999979</c:v>
                </c:pt>
                <c:pt idx="111">
                  <c:v>384.07599999999991</c:v>
                </c:pt>
                <c:pt idx="112">
                  <c:v>384.78899999999982</c:v>
                </c:pt>
                <c:pt idx="113">
                  <c:v>385.57</c:v>
                </c:pt>
                <c:pt idx="114">
                  <c:v>386.39599999999979</c:v>
                </c:pt>
                <c:pt idx="115">
                  <c:v>387.24699999999979</c:v>
                </c:pt>
                <c:pt idx="116">
                  <c:v>388.11399999999992</c:v>
                </c:pt>
                <c:pt idx="117">
                  <c:v>388.98399999999981</c:v>
                </c:pt>
                <c:pt idx="118">
                  <c:v>389.86199999999991</c:v>
                </c:pt>
                <c:pt idx="119">
                  <c:v>390.7369999999998</c:v>
                </c:pt>
                <c:pt idx="120">
                  <c:v>391.61099999999999</c:v>
                </c:pt>
                <c:pt idx="121">
                  <c:v>392.48599999999982</c:v>
                </c:pt>
                <c:pt idx="122">
                  <c:v>393.36299999999989</c:v>
                </c:pt>
                <c:pt idx="123">
                  <c:v>394.24199999999979</c:v>
                </c:pt>
                <c:pt idx="124">
                  <c:v>395.125</c:v>
                </c:pt>
                <c:pt idx="125">
                  <c:v>395.99799999999982</c:v>
                </c:pt>
                <c:pt idx="126">
                  <c:v>396.86599999999999</c:v>
                </c:pt>
                <c:pt idx="127">
                  <c:v>397.73399999999981</c:v>
                </c:pt>
                <c:pt idx="128">
                  <c:v>398.60199999999992</c:v>
                </c:pt>
                <c:pt idx="129">
                  <c:v>399.47599999999977</c:v>
                </c:pt>
                <c:pt idx="130">
                  <c:v>400.346</c:v>
                </c:pt>
                <c:pt idx="131">
                  <c:v>401.21799999999979</c:v>
                </c:pt>
                <c:pt idx="132">
                  <c:v>402.09699999999981</c:v>
                </c:pt>
                <c:pt idx="133">
                  <c:v>402.97099999999978</c:v>
                </c:pt>
                <c:pt idx="134">
                  <c:v>403.84100000000001</c:v>
                </c:pt>
                <c:pt idx="135">
                  <c:v>404.70799999999991</c:v>
                </c:pt>
                <c:pt idx="136">
                  <c:v>405.57799999999992</c:v>
                </c:pt>
                <c:pt idx="137">
                  <c:v>406.44499999999988</c:v>
                </c:pt>
                <c:pt idx="138">
                  <c:v>407.30799999999999</c:v>
                </c:pt>
                <c:pt idx="139">
                  <c:v>408.16699999999992</c:v>
                </c:pt>
                <c:pt idx="140">
                  <c:v>409.024</c:v>
                </c:pt>
                <c:pt idx="141">
                  <c:v>409.88099999999991</c:v>
                </c:pt>
                <c:pt idx="142">
                  <c:v>410.74399999999991</c:v>
                </c:pt>
                <c:pt idx="143">
                  <c:v>411.60399999999993</c:v>
                </c:pt>
                <c:pt idx="144">
                  <c:v>412.47199999999981</c:v>
                </c:pt>
                <c:pt idx="145">
                  <c:v>413.346</c:v>
                </c:pt>
                <c:pt idx="146">
                  <c:v>414.21799999999979</c:v>
                </c:pt>
                <c:pt idx="147">
                  <c:v>415.09199999999981</c:v>
                </c:pt>
                <c:pt idx="148">
                  <c:v>415.96</c:v>
                </c:pt>
                <c:pt idx="149">
                  <c:v>416.82399999999978</c:v>
                </c:pt>
                <c:pt idx="150">
                  <c:v>417.68799999999999</c:v>
                </c:pt>
                <c:pt idx="151">
                  <c:v>418.55199999999991</c:v>
                </c:pt>
                <c:pt idx="152">
                  <c:v>419.41399999999982</c:v>
                </c:pt>
                <c:pt idx="153">
                  <c:v>420.27799999999979</c:v>
                </c:pt>
                <c:pt idx="154">
                  <c:v>421.14800000000002</c:v>
                </c:pt>
                <c:pt idx="155">
                  <c:v>422.02</c:v>
                </c:pt>
                <c:pt idx="156">
                  <c:v>422.89199999999983</c:v>
                </c:pt>
                <c:pt idx="157">
                  <c:v>423.76299999999992</c:v>
                </c:pt>
                <c:pt idx="158">
                  <c:v>424.62799999999999</c:v>
                </c:pt>
                <c:pt idx="159">
                  <c:v>425.49</c:v>
                </c:pt>
                <c:pt idx="160">
                  <c:v>426.34899999999999</c:v>
                </c:pt>
                <c:pt idx="161">
                  <c:v>427.20600000000002</c:v>
                </c:pt>
                <c:pt idx="162">
                  <c:v>428.06299999999999</c:v>
                </c:pt>
                <c:pt idx="163">
                  <c:v>428.92099999999982</c:v>
                </c:pt>
                <c:pt idx="164">
                  <c:v>429.78199999999981</c:v>
                </c:pt>
                <c:pt idx="165">
                  <c:v>430.64699999999999</c:v>
                </c:pt>
                <c:pt idx="166">
                  <c:v>431.51400000000001</c:v>
                </c:pt>
                <c:pt idx="167">
                  <c:v>432.38</c:v>
                </c:pt>
                <c:pt idx="168">
                  <c:v>433.25</c:v>
                </c:pt>
                <c:pt idx="169">
                  <c:v>434.12199999999979</c:v>
                </c:pt>
                <c:pt idx="170">
                  <c:v>434.99499999999978</c:v>
                </c:pt>
                <c:pt idx="171">
                  <c:v>435.86399999999992</c:v>
                </c:pt>
                <c:pt idx="172">
                  <c:v>436.7319999999998</c:v>
                </c:pt>
                <c:pt idx="173">
                  <c:v>437.60199999999992</c:v>
                </c:pt>
                <c:pt idx="174">
                  <c:v>438.47199999999981</c:v>
                </c:pt>
                <c:pt idx="175">
                  <c:v>439.34399999999988</c:v>
                </c:pt>
                <c:pt idx="176">
                  <c:v>440.21600000000001</c:v>
                </c:pt>
                <c:pt idx="177">
                  <c:v>441.08899999999983</c:v>
                </c:pt>
                <c:pt idx="178">
                  <c:v>441.96100000000001</c:v>
                </c:pt>
                <c:pt idx="179">
                  <c:v>442.83399999999978</c:v>
                </c:pt>
                <c:pt idx="180">
                  <c:v>443.70600000000002</c:v>
                </c:pt>
                <c:pt idx="181">
                  <c:v>444.57299999999992</c:v>
                </c:pt>
                <c:pt idx="182">
                  <c:v>445.44499999999988</c:v>
                </c:pt>
                <c:pt idx="183">
                  <c:v>446.31799999999993</c:v>
                </c:pt>
                <c:pt idx="184">
                  <c:v>447.19200000000001</c:v>
                </c:pt>
                <c:pt idx="185">
                  <c:v>448.05799999999999</c:v>
                </c:pt>
                <c:pt idx="186">
                  <c:v>448.92599999999982</c:v>
                </c:pt>
                <c:pt idx="187">
                  <c:v>449.7969999999998</c:v>
                </c:pt>
                <c:pt idx="188">
                  <c:v>450.66500000000002</c:v>
                </c:pt>
                <c:pt idx="189">
                  <c:v>451.53399999999982</c:v>
                </c:pt>
                <c:pt idx="190">
                  <c:v>452.399</c:v>
                </c:pt>
                <c:pt idx="191">
                  <c:v>453.25599999999991</c:v>
                </c:pt>
                <c:pt idx="192">
                  <c:v>454.11299999999989</c:v>
                </c:pt>
                <c:pt idx="193">
                  <c:v>454.97199999999981</c:v>
                </c:pt>
                <c:pt idx="194">
                  <c:v>455.83299999999991</c:v>
                </c:pt>
                <c:pt idx="195">
                  <c:v>456.69200000000001</c:v>
                </c:pt>
                <c:pt idx="196">
                  <c:v>457.548</c:v>
                </c:pt>
                <c:pt idx="197">
                  <c:v>458.40299999999979</c:v>
                </c:pt>
                <c:pt idx="198">
                  <c:v>459.26</c:v>
                </c:pt>
                <c:pt idx="199">
                  <c:v>460.11599999999999</c:v>
                </c:pt>
                <c:pt idx="200">
                  <c:v>460.96399999999983</c:v>
                </c:pt>
                <c:pt idx="201">
                  <c:v>461.81299999999999</c:v>
                </c:pt>
                <c:pt idx="202">
                  <c:v>462.66399999999999</c:v>
                </c:pt>
                <c:pt idx="203">
                  <c:v>463.50599999999991</c:v>
                </c:pt>
                <c:pt idx="204">
                  <c:v>464.35</c:v>
                </c:pt>
                <c:pt idx="205">
                  <c:v>465.19599999999991</c:v>
                </c:pt>
                <c:pt idx="206">
                  <c:v>466.03300000000002</c:v>
                </c:pt>
                <c:pt idx="207">
                  <c:v>466.86799999999988</c:v>
                </c:pt>
                <c:pt idx="208">
                  <c:v>467.70600000000002</c:v>
                </c:pt>
                <c:pt idx="209">
                  <c:v>468.54399999999993</c:v>
                </c:pt>
                <c:pt idx="210">
                  <c:v>469.38499999999999</c:v>
                </c:pt>
                <c:pt idx="211">
                  <c:v>470.2319999999998</c:v>
                </c:pt>
                <c:pt idx="212">
                  <c:v>471.07599999999991</c:v>
                </c:pt>
                <c:pt idx="213">
                  <c:v>471.91899999999981</c:v>
                </c:pt>
                <c:pt idx="214">
                  <c:v>472.76599999999979</c:v>
                </c:pt>
                <c:pt idx="215">
                  <c:v>473.60899999999992</c:v>
                </c:pt>
                <c:pt idx="216">
                  <c:v>474.44799999999992</c:v>
                </c:pt>
                <c:pt idx="217">
                  <c:v>475.28399999999982</c:v>
                </c:pt>
                <c:pt idx="218">
                  <c:v>476.12199999999979</c:v>
                </c:pt>
                <c:pt idx="219">
                  <c:v>476.96799999999979</c:v>
                </c:pt>
                <c:pt idx="220">
                  <c:v>477.82099999999991</c:v>
                </c:pt>
                <c:pt idx="221">
                  <c:v>478.673</c:v>
                </c:pt>
                <c:pt idx="222">
                  <c:v>479.52499999999992</c:v>
                </c:pt>
                <c:pt idx="223">
                  <c:v>480.36899999999991</c:v>
                </c:pt>
                <c:pt idx="224">
                  <c:v>481.21</c:v>
                </c:pt>
                <c:pt idx="225">
                  <c:v>482.053</c:v>
                </c:pt>
                <c:pt idx="226">
                  <c:v>482.89299999999992</c:v>
                </c:pt>
                <c:pt idx="227">
                  <c:v>483.73099999999982</c:v>
                </c:pt>
                <c:pt idx="228">
                  <c:v>484.55799999999999</c:v>
                </c:pt>
                <c:pt idx="229">
                  <c:v>485.38900000000001</c:v>
                </c:pt>
                <c:pt idx="230">
                  <c:v>486.21899999999982</c:v>
                </c:pt>
                <c:pt idx="231">
                  <c:v>487.05199999999991</c:v>
                </c:pt>
                <c:pt idx="232">
                  <c:v>487.89199999999983</c:v>
                </c:pt>
                <c:pt idx="233">
                  <c:v>488.7369999999998</c:v>
                </c:pt>
                <c:pt idx="234">
                  <c:v>489.57799999999992</c:v>
                </c:pt>
                <c:pt idx="235">
                  <c:v>490.41199999999981</c:v>
                </c:pt>
                <c:pt idx="236">
                  <c:v>491.245</c:v>
                </c:pt>
                <c:pt idx="237">
                  <c:v>492.08</c:v>
                </c:pt>
                <c:pt idx="238">
                  <c:v>492.91300000000001</c:v>
                </c:pt>
                <c:pt idx="239">
                  <c:v>493.74899999999991</c:v>
                </c:pt>
                <c:pt idx="240">
                  <c:v>494.58399999999978</c:v>
                </c:pt>
                <c:pt idx="241">
                  <c:v>495.4169999999998</c:v>
                </c:pt>
                <c:pt idx="242">
                  <c:v>496.24799999999999</c:v>
                </c:pt>
                <c:pt idx="243">
                  <c:v>497.08399999999978</c:v>
                </c:pt>
                <c:pt idx="244">
                  <c:v>497.92299999999977</c:v>
                </c:pt>
                <c:pt idx="245">
                  <c:v>498.75799999999992</c:v>
                </c:pt>
                <c:pt idx="246">
                  <c:v>499.59199999999981</c:v>
                </c:pt>
                <c:pt idx="247">
                  <c:v>500.41799999999978</c:v>
                </c:pt>
                <c:pt idx="248">
                  <c:v>501.245</c:v>
                </c:pt>
                <c:pt idx="249">
                  <c:v>502.07899999999978</c:v>
                </c:pt>
                <c:pt idx="250">
                  <c:v>502.9169999999998</c:v>
                </c:pt>
                <c:pt idx="251">
                  <c:v>503.75199999999978</c:v>
                </c:pt>
                <c:pt idx="252">
                  <c:v>504.58899999999983</c:v>
                </c:pt>
                <c:pt idx="253">
                  <c:v>505.42499999999978</c:v>
                </c:pt>
                <c:pt idx="254">
                  <c:v>506.25900000000001</c:v>
                </c:pt>
                <c:pt idx="255">
                  <c:v>507.09199999999981</c:v>
                </c:pt>
                <c:pt idx="256">
                  <c:v>507.91999999999979</c:v>
                </c:pt>
                <c:pt idx="257">
                  <c:v>508.74399999999991</c:v>
                </c:pt>
                <c:pt idx="258">
                  <c:v>509.572</c:v>
                </c:pt>
                <c:pt idx="259">
                  <c:v>510.40199999999982</c:v>
                </c:pt>
                <c:pt idx="260">
                  <c:v>511.2369999999998</c:v>
                </c:pt>
                <c:pt idx="261">
                  <c:v>512.07399999999996</c:v>
                </c:pt>
                <c:pt idx="262">
                  <c:v>512.91399999999999</c:v>
                </c:pt>
                <c:pt idx="263">
                  <c:v>513.75699999999972</c:v>
                </c:pt>
                <c:pt idx="264">
                  <c:v>514.59199999999998</c:v>
                </c:pt>
                <c:pt idx="265">
                  <c:v>515.42399999999998</c:v>
                </c:pt>
                <c:pt idx="266">
                  <c:v>516.25400000000002</c:v>
                </c:pt>
                <c:pt idx="267">
                  <c:v>517.08699999999999</c:v>
                </c:pt>
                <c:pt idx="268">
                  <c:v>517.92099999999971</c:v>
                </c:pt>
                <c:pt idx="269">
                  <c:v>518.75900000000001</c:v>
                </c:pt>
                <c:pt idx="270">
                  <c:v>519.59900000000005</c:v>
                </c:pt>
                <c:pt idx="271">
                  <c:v>520.43799999999976</c:v>
                </c:pt>
                <c:pt idx="272">
                  <c:v>521.27700000000004</c:v>
                </c:pt>
                <c:pt idx="273">
                  <c:v>522.11500000000001</c:v>
                </c:pt>
                <c:pt idx="274">
                  <c:v>522.94999999999982</c:v>
                </c:pt>
                <c:pt idx="275">
                  <c:v>523.78800000000001</c:v>
                </c:pt>
                <c:pt idx="276">
                  <c:v>524.62400000000002</c:v>
                </c:pt>
                <c:pt idx="277">
                  <c:v>525.45799999999974</c:v>
                </c:pt>
                <c:pt idx="278">
                  <c:v>526.29200000000003</c:v>
                </c:pt>
                <c:pt idx="279">
                  <c:v>527.12900000000002</c:v>
                </c:pt>
                <c:pt idx="280">
                  <c:v>527.96799999999962</c:v>
                </c:pt>
                <c:pt idx="281">
                  <c:v>528.80799999999977</c:v>
                </c:pt>
                <c:pt idx="282">
                  <c:v>529.65</c:v>
                </c:pt>
                <c:pt idx="283">
                  <c:v>530.49400000000003</c:v>
                </c:pt>
                <c:pt idx="284">
                  <c:v>531.34699999999975</c:v>
                </c:pt>
                <c:pt idx="285">
                  <c:v>532.20600000000002</c:v>
                </c:pt>
                <c:pt idx="286">
                  <c:v>533.06199999999967</c:v>
                </c:pt>
                <c:pt idx="287">
                  <c:v>533.91399999999999</c:v>
                </c:pt>
                <c:pt idx="288">
                  <c:v>534.76099999999997</c:v>
                </c:pt>
                <c:pt idx="289">
                  <c:v>535.60900000000004</c:v>
                </c:pt>
                <c:pt idx="290">
                  <c:v>536.46199999999976</c:v>
                </c:pt>
                <c:pt idx="291">
                  <c:v>537.31399999999996</c:v>
                </c:pt>
                <c:pt idx="292">
                  <c:v>538.16599999999971</c:v>
                </c:pt>
                <c:pt idx="293">
                  <c:v>539.02299999999968</c:v>
                </c:pt>
                <c:pt idx="294">
                  <c:v>539.87900000000002</c:v>
                </c:pt>
                <c:pt idx="295">
                  <c:v>540.73699999999997</c:v>
                </c:pt>
                <c:pt idx="296">
                  <c:v>541.59099999999989</c:v>
                </c:pt>
                <c:pt idx="297">
                  <c:v>542.43599999999969</c:v>
                </c:pt>
                <c:pt idx="298">
                  <c:v>543.27499999999998</c:v>
                </c:pt>
                <c:pt idx="299">
                  <c:v>544.11400000000003</c:v>
                </c:pt>
                <c:pt idx="300">
                  <c:v>544.95399999999972</c:v>
                </c:pt>
                <c:pt idx="301">
                  <c:v>545.79200000000003</c:v>
                </c:pt>
                <c:pt idx="302">
                  <c:v>546.63</c:v>
                </c:pt>
                <c:pt idx="303">
                  <c:v>547.46399999999971</c:v>
                </c:pt>
                <c:pt idx="304">
                  <c:v>548.298</c:v>
                </c:pt>
                <c:pt idx="305">
                  <c:v>549.13</c:v>
                </c:pt>
                <c:pt idx="306">
                  <c:v>549.96499999999969</c:v>
                </c:pt>
                <c:pt idx="307">
                  <c:v>550.79999999999995</c:v>
                </c:pt>
                <c:pt idx="308">
                  <c:v>551.63300000000004</c:v>
                </c:pt>
                <c:pt idx="309">
                  <c:v>552.46899999999982</c:v>
                </c:pt>
                <c:pt idx="310">
                  <c:v>553.30699999999979</c:v>
                </c:pt>
                <c:pt idx="311">
                  <c:v>554.14099999999996</c:v>
                </c:pt>
                <c:pt idx="312">
                  <c:v>554.97500000000002</c:v>
                </c:pt>
                <c:pt idx="313">
                  <c:v>555.80699999999979</c:v>
                </c:pt>
                <c:pt idx="314">
                  <c:v>556.64199999999983</c:v>
                </c:pt>
                <c:pt idx="315">
                  <c:v>557.48</c:v>
                </c:pt>
                <c:pt idx="316">
                  <c:v>558.31699999999978</c:v>
                </c:pt>
                <c:pt idx="317">
                  <c:v>559.15</c:v>
                </c:pt>
                <c:pt idx="318">
                  <c:v>559.98199999999997</c:v>
                </c:pt>
                <c:pt idx="319">
                  <c:v>560.81399999999996</c:v>
                </c:pt>
                <c:pt idx="320">
                  <c:v>561.649</c:v>
                </c:pt>
                <c:pt idx="321">
                  <c:v>562.49</c:v>
                </c:pt>
                <c:pt idx="322">
                  <c:v>563.32699999999977</c:v>
                </c:pt>
                <c:pt idx="323">
                  <c:v>564.16300000000001</c:v>
                </c:pt>
                <c:pt idx="324">
                  <c:v>565.00700000000006</c:v>
                </c:pt>
                <c:pt idx="325">
                  <c:v>565.85799999999949</c:v>
                </c:pt>
                <c:pt idx="326">
                  <c:v>566.71100000000001</c:v>
                </c:pt>
                <c:pt idx="327">
                  <c:v>567.56099999999969</c:v>
                </c:pt>
                <c:pt idx="328">
                  <c:v>568.41899999999998</c:v>
                </c:pt>
                <c:pt idx="329">
                  <c:v>569.274</c:v>
                </c:pt>
                <c:pt idx="330">
                  <c:v>570.11699999999996</c:v>
                </c:pt>
                <c:pt idx="331">
                  <c:v>570.95799999999974</c:v>
                </c:pt>
                <c:pt idx="332">
                  <c:v>571.79700000000003</c:v>
                </c:pt>
                <c:pt idx="333">
                  <c:v>572.63499999999999</c:v>
                </c:pt>
                <c:pt idx="334">
                  <c:v>573.47400000000005</c:v>
                </c:pt>
                <c:pt idx="335">
                  <c:v>574.31099999999969</c:v>
                </c:pt>
                <c:pt idx="336">
                  <c:v>575.14799999999968</c:v>
                </c:pt>
                <c:pt idx="337">
                  <c:v>575.98599999999999</c:v>
                </c:pt>
                <c:pt idx="338">
                  <c:v>576.83199999999977</c:v>
                </c:pt>
                <c:pt idx="339">
                  <c:v>577.6869999999999</c:v>
                </c:pt>
                <c:pt idx="340">
                  <c:v>578.53800000000001</c:v>
                </c:pt>
                <c:pt idx="341">
                  <c:v>579.39499999999998</c:v>
                </c:pt>
                <c:pt idx="342">
                  <c:v>580.24400000000003</c:v>
                </c:pt>
                <c:pt idx="343">
                  <c:v>581.09</c:v>
                </c:pt>
                <c:pt idx="344">
                  <c:v>581.93699999999967</c:v>
                </c:pt>
                <c:pt idx="345">
                  <c:v>582.79200000000003</c:v>
                </c:pt>
                <c:pt idx="346">
                  <c:v>583.649</c:v>
                </c:pt>
                <c:pt idx="347">
                  <c:v>584.5029999999997</c:v>
                </c:pt>
                <c:pt idx="348">
                  <c:v>585.3589999999997</c:v>
                </c:pt>
                <c:pt idx="349">
                  <c:v>586.22</c:v>
                </c:pt>
                <c:pt idx="350">
                  <c:v>587.08500000000004</c:v>
                </c:pt>
                <c:pt idx="351">
                  <c:v>587.94199999999978</c:v>
                </c:pt>
                <c:pt idx="352">
                  <c:v>588.80599999999981</c:v>
                </c:pt>
                <c:pt idx="353">
                  <c:v>589.66999999999996</c:v>
                </c:pt>
                <c:pt idx="354">
                  <c:v>590.5319999999997</c:v>
                </c:pt>
                <c:pt idx="355">
                  <c:v>591.38599999999997</c:v>
                </c:pt>
                <c:pt idx="356">
                  <c:v>592.2349999999999</c:v>
                </c:pt>
                <c:pt idx="357">
                  <c:v>593.08100000000002</c:v>
                </c:pt>
                <c:pt idx="358">
                  <c:v>593.923</c:v>
                </c:pt>
                <c:pt idx="359">
                  <c:v>594.76299999999969</c:v>
                </c:pt>
                <c:pt idx="360">
                  <c:v>595.60500000000002</c:v>
                </c:pt>
                <c:pt idx="361">
                  <c:v>596.45099999999979</c:v>
                </c:pt>
                <c:pt idx="362">
                  <c:v>597.29899999999998</c:v>
                </c:pt>
                <c:pt idx="363">
                  <c:v>598.14499999999998</c:v>
                </c:pt>
                <c:pt idx="364">
                  <c:v>598.99</c:v>
                </c:pt>
                <c:pt idx="365">
                  <c:v>599.83899999999971</c:v>
                </c:pt>
                <c:pt idx="366">
                  <c:v>600.69000000000005</c:v>
                </c:pt>
                <c:pt idx="367">
                  <c:v>601.54599999999982</c:v>
                </c:pt>
                <c:pt idx="368">
                  <c:v>602.40300000000002</c:v>
                </c:pt>
                <c:pt idx="369">
                  <c:v>603.25599999999997</c:v>
                </c:pt>
                <c:pt idx="370">
                  <c:v>604.10500000000002</c:v>
                </c:pt>
                <c:pt idx="371">
                  <c:v>604.95799999999974</c:v>
                </c:pt>
                <c:pt idx="372">
                  <c:v>605.80799999999977</c:v>
                </c:pt>
                <c:pt idx="373">
                  <c:v>606.66</c:v>
                </c:pt>
                <c:pt idx="374">
                  <c:v>607.51199999999972</c:v>
                </c:pt>
                <c:pt idx="375">
                  <c:v>608.36399999999981</c:v>
                </c:pt>
                <c:pt idx="376">
                  <c:v>609.221</c:v>
                </c:pt>
                <c:pt idx="377">
                  <c:v>610.07299999999998</c:v>
                </c:pt>
                <c:pt idx="378">
                  <c:v>610.9259999999997</c:v>
                </c:pt>
                <c:pt idx="379">
                  <c:v>611.779</c:v>
                </c:pt>
                <c:pt idx="380">
                  <c:v>612.63300000000004</c:v>
                </c:pt>
                <c:pt idx="381">
                  <c:v>613.48800000000006</c:v>
                </c:pt>
                <c:pt idx="382">
                  <c:v>614.34299999999962</c:v>
                </c:pt>
                <c:pt idx="383">
                  <c:v>615.20299999999997</c:v>
                </c:pt>
                <c:pt idx="384">
                  <c:v>616.06999999999971</c:v>
                </c:pt>
                <c:pt idx="385">
                  <c:v>616.94299999999976</c:v>
                </c:pt>
                <c:pt idx="386">
                  <c:v>617.80599999999981</c:v>
                </c:pt>
                <c:pt idx="387">
                  <c:v>618.66199999999981</c:v>
                </c:pt>
                <c:pt idx="388">
                  <c:v>619.51800000000003</c:v>
                </c:pt>
                <c:pt idx="389">
                  <c:v>620.37</c:v>
                </c:pt>
                <c:pt idx="390">
                  <c:v>621.22299999999996</c:v>
                </c:pt>
                <c:pt idx="391">
                  <c:v>622.07899999999995</c:v>
                </c:pt>
                <c:pt idx="392">
                  <c:v>622.9409999999998</c:v>
                </c:pt>
                <c:pt idx="393">
                  <c:v>623.803</c:v>
                </c:pt>
                <c:pt idx="394">
                  <c:v>624.65899999999999</c:v>
                </c:pt>
                <c:pt idx="395">
                  <c:v>625.50900000000001</c:v>
                </c:pt>
                <c:pt idx="396">
                  <c:v>626.35799999999949</c:v>
                </c:pt>
                <c:pt idx="397">
                  <c:v>627.21</c:v>
                </c:pt>
                <c:pt idx="398">
                  <c:v>628.06799999999976</c:v>
                </c:pt>
                <c:pt idx="399">
                  <c:v>628.928</c:v>
                </c:pt>
                <c:pt idx="400">
                  <c:v>629.78499999999997</c:v>
                </c:pt>
                <c:pt idx="401">
                  <c:v>630.64</c:v>
                </c:pt>
                <c:pt idx="402">
                  <c:v>631.49699999999996</c:v>
                </c:pt>
                <c:pt idx="403">
                  <c:v>632.35699999999974</c:v>
                </c:pt>
                <c:pt idx="404">
                  <c:v>633.21699999999998</c:v>
                </c:pt>
                <c:pt idx="405">
                  <c:v>634.077</c:v>
                </c:pt>
                <c:pt idx="406">
                  <c:v>634.93899999999996</c:v>
                </c:pt>
                <c:pt idx="407">
                  <c:v>635.79700000000003</c:v>
                </c:pt>
                <c:pt idx="408">
                  <c:v>636.65199999999982</c:v>
                </c:pt>
                <c:pt idx="409">
                  <c:v>637.50599999999997</c:v>
                </c:pt>
                <c:pt idx="410">
                  <c:v>638.36399999999981</c:v>
                </c:pt>
                <c:pt idx="411">
                  <c:v>639.22900000000004</c:v>
                </c:pt>
                <c:pt idx="412">
                  <c:v>640.09199999999998</c:v>
                </c:pt>
                <c:pt idx="413">
                  <c:v>640.95399999999972</c:v>
                </c:pt>
                <c:pt idx="414">
                  <c:v>641.81999999999971</c:v>
                </c:pt>
                <c:pt idx="415">
                  <c:v>642.67899999999997</c:v>
                </c:pt>
                <c:pt idx="416">
                  <c:v>643.53699999999981</c:v>
                </c:pt>
                <c:pt idx="417">
                  <c:v>644.39099999999996</c:v>
                </c:pt>
                <c:pt idx="418">
                  <c:v>645.245</c:v>
                </c:pt>
                <c:pt idx="419">
                  <c:v>646.1</c:v>
                </c:pt>
                <c:pt idx="420">
                  <c:v>646.95999999999981</c:v>
                </c:pt>
                <c:pt idx="421">
                  <c:v>647.82099999999969</c:v>
                </c:pt>
                <c:pt idx="422">
                  <c:v>648.67700000000002</c:v>
                </c:pt>
                <c:pt idx="423">
                  <c:v>649.53</c:v>
                </c:pt>
                <c:pt idx="424">
                  <c:v>650.38499999999999</c:v>
                </c:pt>
                <c:pt idx="425">
                  <c:v>651.245</c:v>
                </c:pt>
                <c:pt idx="426">
                  <c:v>652.101</c:v>
                </c:pt>
                <c:pt idx="427">
                  <c:v>652.95699999999977</c:v>
                </c:pt>
                <c:pt idx="428">
                  <c:v>653.81299999999976</c:v>
                </c:pt>
                <c:pt idx="429">
                  <c:v>654.66899999999998</c:v>
                </c:pt>
                <c:pt idx="430">
                  <c:v>655.52800000000002</c:v>
                </c:pt>
                <c:pt idx="431">
                  <c:v>656.38499999999999</c:v>
                </c:pt>
                <c:pt idx="432">
                  <c:v>657.24299999999971</c:v>
                </c:pt>
                <c:pt idx="433">
                  <c:v>658.101</c:v>
                </c:pt>
                <c:pt idx="434">
                  <c:v>658.96199999999976</c:v>
                </c:pt>
                <c:pt idx="435">
                  <c:v>659.82899999999972</c:v>
                </c:pt>
                <c:pt idx="436">
                  <c:v>660.69200000000001</c:v>
                </c:pt>
                <c:pt idx="437">
                  <c:v>661.5509999999997</c:v>
                </c:pt>
                <c:pt idx="438">
                  <c:v>662.41599999999971</c:v>
                </c:pt>
                <c:pt idx="439">
                  <c:v>663.28099999999995</c:v>
                </c:pt>
                <c:pt idx="440">
                  <c:v>664.14499999999998</c:v>
                </c:pt>
                <c:pt idx="441">
                  <c:v>665.00800000000004</c:v>
                </c:pt>
                <c:pt idx="442">
                  <c:v>665.875</c:v>
                </c:pt>
                <c:pt idx="443">
                  <c:v>666.74099999999999</c:v>
                </c:pt>
                <c:pt idx="444">
                  <c:v>667.60799999999972</c:v>
                </c:pt>
                <c:pt idx="445">
                  <c:v>668.47400000000005</c:v>
                </c:pt>
                <c:pt idx="446">
                  <c:v>669.33999999999969</c:v>
                </c:pt>
                <c:pt idx="447">
                  <c:v>670.202</c:v>
                </c:pt>
                <c:pt idx="448">
                  <c:v>671.05899999999997</c:v>
                </c:pt>
                <c:pt idx="449">
                  <c:v>671.91100000000006</c:v>
                </c:pt>
                <c:pt idx="450">
                  <c:v>672.76800000000003</c:v>
                </c:pt>
                <c:pt idx="451">
                  <c:v>673.62900000000002</c:v>
                </c:pt>
                <c:pt idx="452">
                  <c:v>674.49099999999999</c:v>
                </c:pt>
                <c:pt idx="453">
                  <c:v>675.34799999999962</c:v>
                </c:pt>
                <c:pt idx="454">
                  <c:v>676.202</c:v>
                </c:pt>
                <c:pt idx="455">
                  <c:v>677.05599999999981</c:v>
                </c:pt>
                <c:pt idx="456">
                  <c:v>677.91199999999981</c:v>
                </c:pt>
                <c:pt idx="457">
                  <c:v>678.7639999999999</c:v>
                </c:pt>
                <c:pt idx="458">
                  <c:v>679.61400000000003</c:v>
                </c:pt>
                <c:pt idx="459">
                  <c:v>680.46799999999962</c:v>
                </c:pt>
                <c:pt idx="460">
                  <c:v>681.32499999999982</c:v>
                </c:pt>
                <c:pt idx="461">
                  <c:v>682.18799999999999</c:v>
                </c:pt>
                <c:pt idx="462">
                  <c:v>683.0469999999998</c:v>
                </c:pt>
                <c:pt idx="463">
                  <c:v>683.90599999999972</c:v>
                </c:pt>
                <c:pt idx="464">
                  <c:v>684.76499999999999</c:v>
                </c:pt>
                <c:pt idx="465">
                  <c:v>685.625</c:v>
                </c:pt>
                <c:pt idx="466">
                  <c:v>686.48400000000004</c:v>
                </c:pt>
                <c:pt idx="467">
                  <c:v>687.34199999999976</c:v>
                </c:pt>
                <c:pt idx="468">
                  <c:v>688.20299999999997</c:v>
                </c:pt>
                <c:pt idx="469">
                  <c:v>689.06899999999996</c:v>
                </c:pt>
                <c:pt idx="470">
                  <c:v>689.93199999999979</c:v>
                </c:pt>
                <c:pt idx="471">
                  <c:v>690.79100000000005</c:v>
                </c:pt>
                <c:pt idx="472">
                  <c:v>691.65099999999973</c:v>
                </c:pt>
                <c:pt idx="473">
                  <c:v>692.5139999999999</c:v>
                </c:pt>
                <c:pt idx="474">
                  <c:v>693.37599999999998</c:v>
                </c:pt>
                <c:pt idx="475">
                  <c:v>694.23800000000006</c:v>
                </c:pt>
                <c:pt idx="476">
                  <c:v>695.096</c:v>
                </c:pt>
                <c:pt idx="477">
                  <c:v>695.95299999999975</c:v>
                </c:pt>
                <c:pt idx="478">
                  <c:v>696.8159999999998</c:v>
                </c:pt>
                <c:pt idx="479">
                  <c:v>697.68100000000004</c:v>
                </c:pt>
                <c:pt idx="480">
                  <c:v>698.54599999999982</c:v>
                </c:pt>
                <c:pt idx="481">
                  <c:v>699.41699999999969</c:v>
                </c:pt>
                <c:pt idx="482">
                  <c:v>700.28600000000006</c:v>
                </c:pt>
                <c:pt idx="483">
                  <c:v>701.15099999999973</c:v>
                </c:pt>
                <c:pt idx="484">
                  <c:v>702.00900000000001</c:v>
                </c:pt>
                <c:pt idx="485">
                  <c:v>702.86599999999976</c:v>
                </c:pt>
                <c:pt idx="486">
                  <c:v>703.71699999999998</c:v>
                </c:pt>
                <c:pt idx="487">
                  <c:v>704.56899999999996</c:v>
                </c:pt>
                <c:pt idx="488">
                  <c:v>705.4219999999998</c:v>
                </c:pt>
                <c:pt idx="489">
                  <c:v>706.274</c:v>
                </c:pt>
                <c:pt idx="490">
                  <c:v>707.13099999999997</c:v>
                </c:pt>
                <c:pt idx="491">
                  <c:v>707.98699999999997</c:v>
                </c:pt>
                <c:pt idx="492">
                  <c:v>708.84099999999967</c:v>
                </c:pt>
                <c:pt idx="493">
                  <c:v>709.69299999999998</c:v>
                </c:pt>
                <c:pt idx="494">
                  <c:v>710.54199999999969</c:v>
                </c:pt>
                <c:pt idx="495">
                  <c:v>711.38799999999969</c:v>
                </c:pt>
                <c:pt idx="496">
                  <c:v>712.24</c:v>
                </c:pt>
                <c:pt idx="497">
                  <c:v>713.096</c:v>
                </c:pt>
                <c:pt idx="498">
                  <c:v>713.94999999999982</c:v>
                </c:pt>
                <c:pt idx="499">
                  <c:v>714.80499999999972</c:v>
                </c:pt>
                <c:pt idx="500">
                  <c:v>715.66199999999981</c:v>
                </c:pt>
                <c:pt idx="501">
                  <c:v>716.52</c:v>
                </c:pt>
                <c:pt idx="502">
                  <c:v>717.37699999999973</c:v>
                </c:pt>
                <c:pt idx="503">
                  <c:v>718.23199999999997</c:v>
                </c:pt>
                <c:pt idx="504">
                  <c:v>719.08900000000006</c:v>
                </c:pt>
                <c:pt idx="505">
                  <c:v>719.95199999999977</c:v>
                </c:pt>
                <c:pt idx="506">
                  <c:v>720.81799999999976</c:v>
                </c:pt>
                <c:pt idx="507">
                  <c:v>721.68499999999995</c:v>
                </c:pt>
                <c:pt idx="508">
                  <c:v>722.55199999999968</c:v>
                </c:pt>
                <c:pt idx="509">
                  <c:v>723.41899999999998</c:v>
                </c:pt>
                <c:pt idx="510">
                  <c:v>724.28600000000006</c:v>
                </c:pt>
                <c:pt idx="511">
                  <c:v>725.16</c:v>
                </c:pt>
                <c:pt idx="512">
                  <c:v>726.03499999999997</c:v>
                </c:pt>
                <c:pt idx="513">
                  <c:v>726.90599999999972</c:v>
                </c:pt>
                <c:pt idx="514">
                  <c:v>727.77599999999995</c:v>
                </c:pt>
                <c:pt idx="515">
                  <c:v>728.64599999999996</c:v>
                </c:pt>
                <c:pt idx="516">
                  <c:v>729.51800000000003</c:v>
                </c:pt>
                <c:pt idx="517">
                  <c:v>730.38799999999969</c:v>
                </c:pt>
                <c:pt idx="518">
                  <c:v>731.25400000000002</c:v>
                </c:pt>
                <c:pt idx="519">
                  <c:v>732.12199999999996</c:v>
                </c:pt>
                <c:pt idx="520">
                  <c:v>732.99299999999971</c:v>
                </c:pt>
                <c:pt idx="521">
                  <c:v>733.86099999999976</c:v>
                </c:pt>
                <c:pt idx="522">
                  <c:v>734.73400000000004</c:v>
                </c:pt>
                <c:pt idx="523">
                  <c:v>735.60699999999997</c:v>
                </c:pt>
                <c:pt idx="524">
                  <c:v>736.48</c:v>
                </c:pt>
                <c:pt idx="525">
                  <c:v>737.35199999999975</c:v>
                </c:pt>
                <c:pt idx="526">
                  <c:v>738.22199999999998</c:v>
                </c:pt>
                <c:pt idx="527">
                  <c:v>739.08900000000006</c:v>
                </c:pt>
                <c:pt idx="528">
                  <c:v>739.95599999999968</c:v>
                </c:pt>
                <c:pt idx="529">
                  <c:v>740.82499999999982</c:v>
                </c:pt>
                <c:pt idx="530">
                  <c:v>741.69399999999996</c:v>
                </c:pt>
                <c:pt idx="531">
                  <c:v>742.56199999999967</c:v>
                </c:pt>
                <c:pt idx="532">
                  <c:v>743.42999999999984</c:v>
                </c:pt>
                <c:pt idx="533">
                  <c:v>744.29899999999998</c:v>
                </c:pt>
                <c:pt idx="534">
                  <c:v>745.16599999999971</c:v>
                </c:pt>
                <c:pt idx="535">
                  <c:v>746.02800000000002</c:v>
                </c:pt>
                <c:pt idx="536">
                  <c:v>746.88799999999969</c:v>
                </c:pt>
                <c:pt idx="537">
                  <c:v>747.75</c:v>
                </c:pt>
                <c:pt idx="538">
                  <c:v>748.60799999999972</c:v>
                </c:pt>
                <c:pt idx="539">
                  <c:v>749.47299999999996</c:v>
                </c:pt>
                <c:pt idx="540">
                  <c:v>750.33999999999969</c:v>
                </c:pt>
                <c:pt idx="541">
                  <c:v>751.20299999999997</c:v>
                </c:pt>
                <c:pt idx="542">
                  <c:v>752.0659999999998</c:v>
                </c:pt>
                <c:pt idx="543">
                  <c:v>752.93099999999981</c:v>
                </c:pt>
                <c:pt idx="544">
                  <c:v>753.79499999999996</c:v>
                </c:pt>
                <c:pt idx="545">
                  <c:v>754.66300000000001</c:v>
                </c:pt>
                <c:pt idx="546">
                  <c:v>755.529</c:v>
                </c:pt>
                <c:pt idx="547">
                  <c:v>756.3889999999999</c:v>
                </c:pt>
                <c:pt idx="548">
                  <c:v>757.2529999999997</c:v>
                </c:pt>
                <c:pt idx="549">
                  <c:v>758.11900000000003</c:v>
                </c:pt>
                <c:pt idx="550">
                  <c:v>758.9849999999999</c:v>
                </c:pt>
                <c:pt idx="551">
                  <c:v>759.85199999999975</c:v>
                </c:pt>
                <c:pt idx="552">
                  <c:v>760.71900000000005</c:v>
                </c:pt>
                <c:pt idx="553">
                  <c:v>761.58500000000004</c:v>
                </c:pt>
                <c:pt idx="554">
                  <c:v>762.4549999999997</c:v>
                </c:pt>
                <c:pt idx="555">
                  <c:v>763.32299999999975</c:v>
                </c:pt>
                <c:pt idx="556">
                  <c:v>764.19100000000003</c:v>
                </c:pt>
                <c:pt idx="557">
                  <c:v>765.0659999999998</c:v>
                </c:pt>
                <c:pt idx="558">
                  <c:v>765.94799999999975</c:v>
                </c:pt>
                <c:pt idx="559">
                  <c:v>766.83599999999979</c:v>
                </c:pt>
                <c:pt idx="560">
                  <c:v>767.726</c:v>
                </c:pt>
                <c:pt idx="561">
                  <c:v>768.61300000000006</c:v>
                </c:pt>
                <c:pt idx="562">
                  <c:v>769.50099999999998</c:v>
                </c:pt>
                <c:pt idx="563">
                  <c:v>770.39300000000003</c:v>
                </c:pt>
                <c:pt idx="564">
                  <c:v>771.28700000000003</c:v>
                </c:pt>
                <c:pt idx="565">
                  <c:v>772.17600000000004</c:v>
                </c:pt>
                <c:pt idx="566">
                  <c:v>773.06499999999983</c:v>
                </c:pt>
                <c:pt idx="567">
                  <c:v>773.94899999999996</c:v>
                </c:pt>
                <c:pt idx="568">
                  <c:v>774.83400000000006</c:v>
                </c:pt>
                <c:pt idx="569">
                  <c:v>775.72199999999998</c:v>
                </c:pt>
                <c:pt idx="570">
                  <c:v>776.61400000000003</c:v>
                </c:pt>
                <c:pt idx="571">
                  <c:v>777.50099999999998</c:v>
                </c:pt>
                <c:pt idx="572">
                  <c:v>778.38200000000006</c:v>
                </c:pt>
                <c:pt idx="573">
                  <c:v>779.26199999999972</c:v>
                </c:pt>
                <c:pt idx="574">
                  <c:v>780.14</c:v>
                </c:pt>
                <c:pt idx="575">
                  <c:v>781.0139999999999</c:v>
                </c:pt>
                <c:pt idx="576">
                  <c:v>781.88499999999999</c:v>
                </c:pt>
                <c:pt idx="577">
                  <c:v>782.75599999999997</c:v>
                </c:pt>
                <c:pt idx="578">
                  <c:v>783.63200000000006</c:v>
                </c:pt>
                <c:pt idx="579">
                  <c:v>784.51299999999969</c:v>
                </c:pt>
                <c:pt idx="580">
                  <c:v>785.39699999999971</c:v>
                </c:pt>
                <c:pt idx="581">
                  <c:v>786.279</c:v>
                </c:pt>
                <c:pt idx="582">
                  <c:v>787.15800000000002</c:v>
                </c:pt>
                <c:pt idx="583">
                  <c:v>788.03599999999972</c:v>
                </c:pt>
                <c:pt idx="584">
                  <c:v>788.91599999999971</c:v>
                </c:pt>
                <c:pt idx="585">
                  <c:v>789.79899999999998</c:v>
                </c:pt>
                <c:pt idx="586">
                  <c:v>790.68499999999995</c:v>
                </c:pt>
                <c:pt idx="587">
                  <c:v>791.572</c:v>
                </c:pt>
                <c:pt idx="588">
                  <c:v>792.45299999999975</c:v>
                </c:pt>
                <c:pt idx="589">
                  <c:v>793.33399999999972</c:v>
                </c:pt>
                <c:pt idx="590">
                  <c:v>794.22</c:v>
                </c:pt>
                <c:pt idx="591">
                  <c:v>795.10400000000004</c:v>
                </c:pt>
                <c:pt idx="592">
                  <c:v>795.99199999999996</c:v>
                </c:pt>
                <c:pt idx="593">
                  <c:v>796.88</c:v>
                </c:pt>
                <c:pt idx="594">
                  <c:v>797.76599999999996</c:v>
                </c:pt>
                <c:pt idx="595">
                  <c:v>798.6519999999997</c:v>
                </c:pt>
                <c:pt idx="596">
                  <c:v>799.53599999999972</c:v>
                </c:pt>
                <c:pt idx="597">
                  <c:v>800.42</c:v>
                </c:pt>
                <c:pt idx="598">
                  <c:v>801.30699999999979</c:v>
                </c:pt>
                <c:pt idx="599">
                  <c:v>802.19600000000003</c:v>
                </c:pt>
                <c:pt idx="600">
                  <c:v>803.08799999999997</c:v>
                </c:pt>
                <c:pt idx="601">
                  <c:v>803.97900000000004</c:v>
                </c:pt>
                <c:pt idx="602">
                  <c:v>804.86699999999962</c:v>
                </c:pt>
                <c:pt idx="603">
                  <c:v>805.7529999999997</c:v>
                </c:pt>
                <c:pt idx="604">
                  <c:v>806.64199999999971</c:v>
                </c:pt>
                <c:pt idx="605">
                  <c:v>807.53499999999997</c:v>
                </c:pt>
                <c:pt idx="606">
                  <c:v>808.43199999999979</c:v>
                </c:pt>
                <c:pt idx="607">
                  <c:v>809.33099999999979</c:v>
                </c:pt>
                <c:pt idx="608">
                  <c:v>810.23</c:v>
                </c:pt>
                <c:pt idx="609">
                  <c:v>811.13</c:v>
                </c:pt>
                <c:pt idx="610">
                  <c:v>812.03499999999997</c:v>
                </c:pt>
                <c:pt idx="611">
                  <c:v>812.94199999999978</c:v>
                </c:pt>
                <c:pt idx="612">
                  <c:v>813.84099999999978</c:v>
                </c:pt>
                <c:pt idx="613">
                  <c:v>814.73299999999972</c:v>
                </c:pt>
                <c:pt idx="614">
                  <c:v>815.62400000000002</c:v>
                </c:pt>
                <c:pt idx="615">
                  <c:v>816.51499999999999</c:v>
                </c:pt>
                <c:pt idx="616">
                  <c:v>817.4069999999997</c:v>
                </c:pt>
                <c:pt idx="617">
                  <c:v>818.303</c:v>
                </c:pt>
                <c:pt idx="618">
                  <c:v>819.197</c:v>
                </c:pt>
                <c:pt idx="619">
                  <c:v>820.09699999999998</c:v>
                </c:pt>
                <c:pt idx="620">
                  <c:v>820.99799999999971</c:v>
                </c:pt>
                <c:pt idx="621">
                  <c:v>821.89099999999996</c:v>
                </c:pt>
                <c:pt idx="622">
                  <c:v>822.78200000000004</c:v>
                </c:pt>
                <c:pt idx="623">
                  <c:v>823.67399999999998</c:v>
                </c:pt>
                <c:pt idx="624">
                  <c:v>824.56699999999978</c:v>
                </c:pt>
                <c:pt idx="625">
                  <c:v>825.4599999999997</c:v>
                </c:pt>
                <c:pt idx="626">
                  <c:v>826.3539999999997</c:v>
                </c:pt>
                <c:pt idx="627">
                  <c:v>827.255</c:v>
                </c:pt>
                <c:pt idx="628">
                  <c:v>828.16399999999999</c:v>
                </c:pt>
                <c:pt idx="629">
                  <c:v>829.077</c:v>
                </c:pt>
                <c:pt idx="630">
                  <c:v>829.99</c:v>
                </c:pt>
                <c:pt idx="631">
                  <c:v>830.904</c:v>
                </c:pt>
                <c:pt idx="632">
                  <c:v>831.81499999999971</c:v>
                </c:pt>
                <c:pt idx="633">
                  <c:v>832.726</c:v>
                </c:pt>
                <c:pt idx="634">
                  <c:v>833.63800000000003</c:v>
                </c:pt>
                <c:pt idx="635">
                  <c:v>834.5469999999998</c:v>
                </c:pt>
                <c:pt idx="636">
                  <c:v>835.4549999999997</c:v>
                </c:pt>
                <c:pt idx="637">
                  <c:v>836.35999999999979</c:v>
                </c:pt>
                <c:pt idx="638">
                  <c:v>837.26400000000001</c:v>
                </c:pt>
                <c:pt idx="639">
                  <c:v>838.1669999999998</c:v>
                </c:pt>
                <c:pt idx="640">
                  <c:v>839.07500000000005</c:v>
                </c:pt>
                <c:pt idx="641">
                  <c:v>839.98699999999997</c:v>
                </c:pt>
                <c:pt idx="642">
                  <c:v>840.90300000000002</c:v>
                </c:pt>
                <c:pt idx="643">
                  <c:v>841.81699999999978</c:v>
                </c:pt>
                <c:pt idx="644">
                  <c:v>842.72799999999972</c:v>
                </c:pt>
                <c:pt idx="645">
                  <c:v>843.63900000000001</c:v>
                </c:pt>
                <c:pt idx="646">
                  <c:v>844.55</c:v>
                </c:pt>
                <c:pt idx="647">
                  <c:v>845.46199999999976</c:v>
                </c:pt>
                <c:pt idx="648">
                  <c:v>846.375</c:v>
                </c:pt>
                <c:pt idx="649">
                  <c:v>847.29700000000003</c:v>
                </c:pt>
                <c:pt idx="650">
                  <c:v>848.21600000000001</c:v>
                </c:pt>
                <c:pt idx="651">
                  <c:v>849.13499999999999</c:v>
                </c:pt>
                <c:pt idx="652">
                  <c:v>850.0469999999998</c:v>
                </c:pt>
                <c:pt idx="653">
                  <c:v>850.9599999999997</c:v>
                </c:pt>
                <c:pt idx="654">
                  <c:v>851.87599999999998</c:v>
                </c:pt>
                <c:pt idx="655">
                  <c:v>852.79499999999996</c:v>
                </c:pt>
                <c:pt idx="656">
                  <c:v>853.71500000000003</c:v>
                </c:pt>
                <c:pt idx="657">
                  <c:v>854.63199999999972</c:v>
                </c:pt>
                <c:pt idx="658">
                  <c:v>855.54499999999996</c:v>
                </c:pt>
                <c:pt idx="659">
                  <c:v>856.46299999999974</c:v>
                </c:pt>
                <c:pt idx="660">
                  <c:v>857.3829999999997</c:v>
                </c:pt>
                <c:pt idx="661">
                  <c:v>858.30999999999983</c:v>
                </c:pt>
                <c:pt idx="662">
                  <c:v>859.23299999999972</c:v>
                </c:pt>
                <c:pt idx="663">
                  <c:v>860.154</c:v>
                </c:pt>
                <c:pt idx="664">
                  <c:v>861.07500000000005</c:v>
                </c:pt>
                <c:pt idx="665">
                  <c:v>861.99900000000002</c:v>
                </c:pt>
                <c:pt idx="666">
                  <c:v>862.92899999999997</c:v>
                </c:pt>
                <c:pt idx="667">
                  <c:v>863.86499999999978</c:v>
                </c:pt>
                <c:pt idx="668">
                  <c:v>864.798</c:v>
                </c:pt>
                <c:pt idx="669">
                  <c:v>865.72900000000004</c:v>
                </c:pt>
                <c:pt idx="670">
                  <c:v>866.65800000000002</c:v>
                </c:pt>
                <c:pt idx="671">
                  <c:v>867.59</c:v>
                </c:pt>
                <c:pt idx="672">
                  <c:v>868.52099999999996</c:v>
                </c:pt>
                <c:pt idx="673">
                  <c:v>869.4549999999997</c:v>
                </c:pt>
                <c:pt idx="674">
                  <c:v>870.3829999999997</c:v>
                </c:pt>
                <c:pt idx="675">
                  <c:v>871.31199999999978</c:v>
                </c:pt>
                <c:pt idx="676">
                  <c:v>872.25199999999973</c:v>
                </c:pt>
                <c:pt idx="677">
                  <c:v>873.19500000000005</c:v>
                </c:pt>
                <c:pt idx="678">
                  <c:v>874.13900000000001</c:v>
                </c:pt>
                <c:pt idx="679">
                  <c:v>875.09</c:v>
                </c:pt>
                <c:pt idx="680">
                  <c:v>876.04099999999971</c:v>
                </c:pt>
                <c:pt idx="681">
                  <c:v>876.98799999999972</c:v>
                </c:pt>
                <c:pt idx="682">
                  <c:v>877.93799999999976</c:v>
                </c:pt>
                <c:pt idx="683">
                  <c:v>878.89699999999971</c:v>
                </c:pt>
                <c:pt idx="684">
                  <c:v>879.8529999999995</c:v>
                </c:pt>
                <c:pt idx="685">
                  <c:v>880.81699999999978</c:v>
                </c:pt>
                <c:pt idx="686">
                  <c:v>881.78399999999999</c:v>
                </c:pt>
                <c:pt idx="687">
                  <c:v>882.75099999999998</c:v>
                </c:pt>
                <c:pt idx="688">
                  <c:v>883.71</c:v>
                </c:pt>
                <c:pt idx="689">
                  <c:v>884.66499999999996</c:v>
                </c:pt>
                <c:pt idx="690">
                  <c:v>885.61099999999999</c:v>
                </c:pt>
                <c:pt idx="691">
                  <c:v>886.55699999999979</c:v>
                </c:pt>
                <c:pt idx="692">
                  <c:v>887.51</c:v>
                </c:pt>
                <c:pt idx="693">
                  <c:v>888.46799999999962</c:v>
                </c:pt>
                <c:pt idx="694">
                  <c:v>889.4259999999997</c:v>
                </c:pt>
                <c:pt idx="695">
                  <c:v>890.38400000000001</c:v>
                </c:pt>
                <c:pt idx="696">
                  <c:v>891.34399999999971</c:v>
                </c:pt>
                <c:pt idx="697">
                  <c:v>892.30899999999997</c:v>
                </c:pt>
                <c:pt idx="698">
                  <c:v>893.27</c:v>
                </c:pt>
                <c:pt idx="699">
                  <c:v>894.221</c:v>
                </c:pt>
                <c:pt idx="700">
                  <c:v>895.17200000000003</c:v>
                </c:pt>
                <c:pt idx="701">
                  <c:v>896.12299999999971</c:v>
                </c:pt>
                <c:pt idx="702">
                  <c:v>897.07299999999998</c:v>
                </c:pt>
                <c:pt idx="703">
                  <c:v>898.024</c:v>
                </c:pt>
                <c:pt idx="704">
                  <c:v>898.98299999999972</c:v>
                </c:pt>
                <c:pt idx="705">
                  <c:v>899.93899999999996</c:v>
                </c:pt>
                <c:pt idx="706">
                  <c:v>900.89599999999996</c:v>
                </c:pt>
                <c:pt idx="707">
                  <c:v>901.8529999999995</c:v>
                </c:pt>
                <c:pt idx="708">
                  <c:v>902.81099999999969</c:v>
                </c:pt>
                <c:pt idx="709">
                  <c:v>903.76499999999999</c:v>
                </c:pt>
                <c:pt idx="710">
                  <c:v>904.71600000000001</c:v>
                </c:pt>
                <c:pt idx="711">
                  <c:v>905.65899999999999</c:v>
                </c:pt>
                <c:pt idx="712">
                  <c:v>906.60199999999998</c:v>
                </c:pt>
                <c:pt idx="713">
                  <c:v>907.54899999999998</c:v>
                </c:pt>
                <c:pt idx="714">
                  <c:v>908.49900000000002</c:v>
                </c:pt>
                <c:pt idx="715">
                  <c:v>909.45399999999972</c:v>
                </c:pt>
                <c:pt idx="716">
                  <c:v>910.41199999999969</c:v>
                </c:pt>
                <c:pt idx="717">
                  <c:v>911.38</c:v>
                </c:pt>
                <c:pt idx="718">
                  <c:v>912.3539999999997</c:v>
                </c:pt>
                <c:pt idx="719">
                  <c:v>913.32699999999977</c:v>
                </c:pt>
                <c:pt idx="720">
                  <c:v>914.29499999999996</c:v>
                </c:pt>
                <c:pt idx="721">
                  <c:v>915.26199999999972</c:v>
                </c:pt>
                <c:pt idx="722">
                  <c:v>916.23400000000004</c:v>
                </c:pt>
                <c:pt idx="723">
                  <c:v>917.20799999999997</c:v>
                </c:pt>
                <c:pt idx="724">
                  <c:v>918.18299999999999</c:v>
                </c:pt>
                <c:pt idx="725">
                  <c:v>919.15899999999999</c:v>
                </c:pt>
                <c:pt idx="726">
                  <c:v>920.13599999999997</c:v>
                </c:pt>
                <c:pt idx="727">
                  <c:v>921.10400000000004</c:v>
                </c:pt>
                <c:pt idx="728">
                  <c:v>922.0659999999998</c:v>
                </c:pt>
                <c:pt idx="729">
                  <c:v>923.0319999999997</c:v>
                </c:pt>
                <c:pt idx="730">
                  <c:v>924</c:v>
                </c:pt>
                <c:pt idx="731">
                  <c:v>924.97199999999998</c:v>
                </c:pt>
                <c:pt idx="732">
                  <c:v>925.94399999999996</c:v>
                </c:pt>
                <c:pt idx="733">
                  <c:v>926.91300000000001</c:v>
                </c:pt>
                <c:pt idx="734">
                  <c:v>927.8779999999997</c:v>
                </c:pt>
                <c:pt idx="735">
                  <c:v>928.84399999999971</c:v>
                </c:pt>
                <c:pt idx="736">
                  <c:v>929.80799999999977</c:v>
                </c:pt>
                <c:pt idx="737">
                  <c:v>930.77300000000002</c:v>
                </c:pt>
                <c:pt idx="738">
                  <c:v>931.73299999999972</c:v>
                </c:pt>
                <c:pt idx="739">
                  <c:v>932.697</c:v>
                </c:pt>
                <c:pt idx="740">
                  <c:v>933.6569999999997</c:v>
                </c:pt>
                <c:pt idx="741">
                  <c:v>934.61900000000003</c:v>
                </c:pt>
                <c:pt idx="742">
                  <c:v>935.58</c:v>
                </c:pt>
                <c:pt idx="743">
                  <c:v>936.5419999999998</c:v>
                </c:pt>
                <c:pt idx="744">
                  <c:v>937.5029999999997</c:v>
                </c:pt>
                <c:pt idx="745">
                  <c:v>938.4649999999998</c:v>
                </c:pt>
                <c:pt idx="746">
                  <c:v>939.43199999999979</c:v>
                </c:pt>
                <c:pt idx="747">
                  <c:v>940.39800000000002</c:v>
                </c:pt>
                <c:pt idx="748">
                  <c:v>941.3689999999998</c:v>
                </c:pt>
                <c:pt idx="749">
                  <c:v>942.3449999999998</c:v>
                </c:pt>
                <c:pt idx="750">
                  <c:v>943.31999999999971</c:v>
                </c:pt>
                <c:pt idx="751">
                  <c:v>944.28200000000004</c:v>
                </c:pt>
                <c:pt idx="752">
                  <c:v>945.22799999999972</c:v>
                </c:pt>
                <c:pt idx="753">
                  <c:v>946.16899999999998</c:v>
                </c:pt>
                <c:pt idx="754">
                  <c:v>947.10400000000004</c:v>
                </c:pt>
                <c:pt idx="755">
                  <c:v>948.03300000000002</c:v>
                </c:pt>
                <c:pt idx="756">
                  <c:v>948.95899999999972</c:v>
                </c:pt>
                <c:pt idx="757">
                  <c:v>949.87900000000002</c:v>
                </c:pt>
                <c:pt idx="758">
                  <c:v>950.79700000000003</c:v>
                </c:pt>
                <c:pt idx="759">
                  <c:v>951.71600000000001</c:v>
                </c:pt>
                <c:pt idx="760">
                  <c:v>952.63900000000001</c:v>
                </c:pt>
                <c:pt idx="761">
                  <c:v>953.56699999999978</c:v>
                </c:pt>
                <c:pt idx="762">
                  <c:v>954.49199999999996</c:v>
                </c:pt>
                <c:pt idx="763">
                  <c:v>955.41199999999969</c:v>
                </c:pt>
                <c:pt idx="764">
                  <c:v>956.32899999999972</c:v>
                </c:pt>
                <c:pt idx="765">
                  <c:v>957.24199999999996</c:v>
                </c:pt>
                <c:pt idx="766">
                  <c:v>958.15800000000002</c:v>
                </c:pt>
                <c:pt idx="767">
                  <c:v>959.08</c:v>
                </c:pt>
                <c:pt idx="768">
                  <c:v>960.00400000000002</c:v>
                </c:pt>
                <c:pt idx="769">
                  <c:v>960.9259999999997</c:v>
                </c:pt>
                <c:pt idx="770">
                  <c:v>961.84199999999976</c:v>
                </c:pt>
                <c:pt idx="771">
                  <c:v>962.755</c:v>
                </c:pt>
                <c:pt idx="772">
                  <c:v>963.6669999999998</c:v>
                </c:pt>
                <c:pt idx="773">
                  <c:v>964.58299999999997</c:v>
                </c:pt>
                <c:pt idx="774">
                  <c:v>965.5</c:v>
                </c:pt>
                <c:pt idx="775">
                  <c:v>966.41899999999998</c:v>
                </c:pt>
                <c:pt idx="776">
                  <c:v>967.3349999999997</c:v>
                </c:pt>
                <c:pt idx="777">
                  <c:v>968.25099999999998</c:v>
                </c:pt>
                <c:pt idx="778">
                  <c:v>969.16499999999996</c:v>
                </c:pt>
                <c:pt idx="779">
                  <c:v>970.08</c:v>
                </c:pt>
                <c:pt idx="780">
                  <c:v>971</c:v>
                </c:pt>
                <c:pt idx="781">
                  <c:v>971.9169999999998</c:v>
                </c:pt>
                <c:pt idx="782">
                  <c:v>972.83399999999972</c:v>
                </c:pt>
                <c:pt idx="783">
                  <c:v>973.75199999999973</c:v>
                </c:pt>
                <c:pt idx="784">
                  <c:v>974.67100000000005</c:v>
                </c:pt>
                <c:pt idx="785">
                  <c:v>975.59100000000001</c:v>
                </c:pt>
                <c:pt idx="786">
                  <c:v>976.50699999999972</c:v>
                </c:pt>
                <c:pt idx="787">
                  <c:v>977.423</c:v>
                </c:pt>
                <c:pt idx="788">
                  <c:v>978.33799999999974</c:v>
                </c:pt>
                <c:pt idx="789">
                  <c:v>979.255</c:v>
                </c:pt>
                <c:pt idx="790">
                  <c:v>980.17399999999998</c:v>
                </c:pt>
                <c:pt idx="791">
                  <c:v>981.09400000000005</c:v>
                </c:pt>
                <c:pt idx="792">
                  <c:v>982.01300000000003</c:v>
                </c:pt>
                <c:pt idx="793">
                  <c:v>982.928</c:v>
                </c:pt>
                <c:pt idx="794">
                  <c:v>983.84199999999976</c:v>
                </c:pt>
                <c:pt idx="795">
                  <c:v>984.75</c:v>
                </c:pt>
                <c:pt idx="796">
                  <c:v>985.6519999999997</c:v>
                </c:pt>
                <c:pt idx="797">
                  <c:v>986.5509999999997</c:v>
                </c:pt>
                <c:pt idx="798">
                  <c:v>987.45299999999975</c:v>
                </c:pt>
                <c:pt idx="799">
                  <c:v>988.35699999999974</c:v>
                </c:pt>
                <c:pt idx="800">
                  <c:v>989.25699999999972</c:v>
                </c:pt>
                <c:pt idx="801">
                  <c:v>990.15300000000002</c:v>
                </c:pt>
                <c:pt idx="802">
                  <c:v>991.04599999999971</c:v>
                </c:pt>
                <c:pt idx="803">
                  <c:v>991.96199999999976</c:v>
                </c:pt>
                <c:pt idx="804">
                  <c:v>992.93199999999979</c:v>
                </c:pt>
                <c:pt idx="805">
                  <c:v>993.92699999999979</c:v>
                </c:pt>
                <c:pt idx="806">
                  <c:v>994.93199999999979</c:v>
                </c:pt>
                <c:pt idx="807">
                  <c:v>995.94199999999978</c:v>
                </c:pt>
                <c:pt idx="808">
                  <c:v>996.95399999999972</c:v>
                </c:pt>
                <c:pt idx="809">
                  <c:v>997.97</c:v>
                </c:pt>
                <c:pt idx="810">
                  <c:v>998.98900000000003</c:v>
                </c:pt>
                <c:pt idx="811">
                  <c:v>1000.01</c:v>
                </c:pt>
                <c:pt idx="812">
                  <c:v>1001.025</c:v>
                </c:pt>
                <c:pt idx="813">
                  <c:v>1002.04</c:v>
                </c:pt>
                <c:pt idx="814">
                  <c:v>1003.052</c:v>
                </c:pt>
                <c:pt idx="815">
                  <c:v>1004.059</c:v>
                </c:pt>
                <c:pt idx="816">
                  <c:v>1005.064</c:v>
                </c:pt>
                <c:pt idx="817">
                  <c:v>1006.069</c:v>
                </c:pt>
                <c:pt idx="818">
                  <c:v>1007.073</c:v>
                </c:pt>
                <c:pt idx="819">
                  <c:v>1008.091</c:v>
                </c:pt>
                <c:pt idx="820">
                  <c:v>1009.111</c:v>
                </c:pt>
                <c:pt idx="821">
                  <c:v>1010.128</c:v>
                </c:pt>
                <c:pt idx="822">
                  <c:v>1011.14</c:v>
                </c:pt>
                <c:pt idx="823">
                  <c:v>1012.155</c:v>
                </c:pt>
                <c:pt idx="824">
                  <c:v>1013.172</c:v>
                </c:pt>
                <c:pt idx="825">
                  <c:v>1014.19</c:v>
                </c:pt>
                <c:pt idx="826">
                  <c:v>1015.196</c:v>
                </c:pt>
                <c:pt idx="827">
                  <c:v>1016.199</c:v>
                </c:pt>
                <c:pt idx="828">
                  <c:v>1017.203</c:v>
                </c:pt>
                <c:pt idx="829">
                  <c:v>1018.2140000000001</c:v>
                </c:pt>
                <c:pt idx="830">
                  <c:v>1019.221</c:v>
                </c:pt>
                <c:pt idx="831">
                  <c:v>1020.226</c:v>
                </c:pt>
                <c:pt idx="832">
                  <c:v>1021.236</c:v>
                </c:pt>
                <c:pt idx="833">
                  <c:v>1022.248</c:v>
                </c:pt>
                <c:pt idx="834">
                  <c:v>1023.259</c:v>
                </c:pt>
                <c:pt idx="835">
                  <c:v>1024.271</c:v>
                </c:pt>
                <c:pt idx="836">
                  <c:v>1025.2860000000001</c:v>
                </c:pt>
                <c:pt idx="837">
                  <c:v>1026.2950000000001</c:v>
                </c:pt>
                <c:pt idx="838">
                  <c:v>1027.296</c:v>
                </c:pt>
                <c:pt idx="839">
                  <c:v>1028.3150000000001</c:v>
                </c:pt>
                <c:pt idx="840">
                  <c:v>1029.328</c:v>
                </c:pt>
                <c:pt idx="841">
                  <c:v>1030.337</c:v>
                </c:pt>
                <c:pt idx="842">
                  <c:v>1031.3399999999999</c:v>
                </c:pt>
                <c:pt idx="843">
                  <c:v>1032.3409999999999</c:v>
                </c:pt>
                <c:pt idx="844">
                  <c:v>1033.348</c:v>
                </c:pt>
                <c:pt idx="845">
                  <c:v>1034.3530000000001</c:v>
                </c:pt>
                <c:pt idx="846">
                  <c:v>1035.3620000000001</c:v>
                </c:pt>
                <c:pt idx="847">
                  <c:v>1036.3699999999999</c:v>
                </c:pt>
                <c:pt idx="848">
                  <c:v>1037.3800000000001</c:v>
                </c:pt>
                <c:pt idx="849">
                  <c:v>1038.386</c:v>
                </c:pt>
                <c:pt idx="850">
                  <c:v>1039.386</c:v>
                </c:pt>
                <c:pt idx="851">
                  <c:v>1040.385</c:v>
                </c:pt>
                <c:pt idx="852">
                  <c:v>1041.4010000000001</c:v>
                </c:pt>
                <c:pt idx="853">
                  <c:v>1042.4159999999999</c:v>
                </c:pt>
                <c:pt idx="854">
                  <c:v>1043.43</c:v>
                </c:pt>
                <c:pt idx="855">
                  <c:v>1044.4349999999999</c:v>
                </c:pt>
                <c:pt idx="856">
                  <c:v>1045.4349999999999</c:v>
                </c:pt>
                <c:pt idx="857">
                  <c:v>1046.415</c:v>
                </c:pt>
                <c:pt idx="858">
                  <c:v>1047.3800000000001</c:v>
                </c:pt>
                <c:pt idx="859">
                  <c:v>1048.336</c:v>
                </c:pt>
                <c:pt idx="860">
                  <c:v>1049.289</c:v>
                </c:pt>
                <c:pt idx="861">
                  <c:v>1050.2360000000001</c:v>
                </c:pt>
                <c:pt idx="862">
                  <c:v>1051.1880000000001</c:v>
                </c:pt>
                <c:pt idx="863">
                  <c:v>1052.136</c:v>
                </c:pt>
                <c:pt idx="864">
                  <c:v>1053.079</c:v>
                </c:pt>
                <c:pt idx="865">
                  <c:v>1054.0229999999999</c:v>
                </c:pt>
                <c:pt idx="866">
                  <c:v>1054.96</c:v>
                </c:pt>
                <c:pt idx="867">
                  <c:v>1055.9059999999999</c:v>
                </c:pt>
                <c:pt idx="868">
                  <c:v>1056.857</c:v>
                </c:pt>
                <c:pt idx="869">
                  <c:v>1057.81</c:v>
                </c:pt>
                <c:pt idx="870">
                  <c:v>1058.758</c:v>
                </c:pt>
                <c:pt idx="871">
                  <c:v>1059.7059999999999</c:v>
                </c:pt>
                <c:pt idx="872">
                  <c:v>1060.6569999999999</c:v>
                </c:pt>
                <c:pt idx="873">
                  <c:v>1061.6110000000001</c:v>
                </c:pt>
                <c:pt idx="874">
                  <c:v>1062.5640000000001</c:v>
                </c:pt>
                <c:pt idx="875">
                  <c:v>1063.518</c:v>
                </c:pt>
                <c:pt idx="876">
                  <c:v>1064.4680000000001</c:v>
                </c:pt>
                <c:pt idx="877">
                  <c:v>1065.4179999999999</c:v>
                </c:pt>
                <c:pt idx="878">
                  <c:v>1066.366</c:v>
                </c:pt>
                <c:pt idx="879">
                  <c:v>1067.316</c:v>
                </c:pt>
                <c:pt idx="880">
                  <c:v>1068.2650000000001</c:v>
                </c:pt>
                <c:pt idx="881">
                  <c:v>1069.2149999999999</c:v>
                </c:pt>
                <c:pt idx="882">
                  <c:v>1070.162</c:v>
                </c:pt>
                <c:pt idx="883">
                  <c:v>1071.1079999999999</c:v>
                </c:pt>
                <c:pt idx="884">
                  <c:v>1072.0550000000001</c:v>
                </c:pt>
                <c:pt idx="885">
                  <c:v>1072.999</c:v>
                </c:pt>
                <c:pt idx="886">
                  <c:v>1073.9480000000001</c:v>
                </c:pt>
                <c:pt idx="887">
                  <c:v>1074.9000000000001</c:v>
                </c:pt>
                <c:pt idx="888">
                  <c:v>1075.854</c:v>
                </c:pt>
                <c:pt idx="889">
                  <c:v>1076.8</c:v>
                </c:pt>
                <c:pt idx="890">
                  <c:v>1077.741</c:v>
                </c:pt>
                <c:pt idx="891">
                  <c:v>1078.682</c:v>
                </c:pt>
                <c:pt idx="892">
                  <c:v>1079.624</c:v>
                </c:pt>
                <c:pt idx="893">
                  <c:v>1080.5640000000001</c:v>
                </c:pt>
                <c:pt idx="894">
                  <c:v>1081.502</c:v>
                </c:pt>
                <c:pt idx="895">
                  <c:v>1082.44</c:v>
                </c:pt>
                <c:pt idx="896">
                  <c:v>1083.3789999999999</c:v>
                </c:pt>
                <c:pt idx="897">
                  <c:v>1084.3209999999999</c:v>
                </c:pt>
                <c:pt idx="898">
                  <c:v>1085.2629999999999</c:v>
                </c:pt>
                <c:pt idx="899">
                  <c:v>1086.2070000000001</c:v>
                </c:pt>
                <c:pt idx="900">
                  <c:v>1087.1500000000001</c:v>
                </c:pt>
                <c:pt idx="901">
                  <c:v>1088.085</c:v>
                </c:pt>
                <c:pt idx="902">
                  <c:v>1089.0119999999999</c:v>
                </c:pt>
                <c:pt idx="903">
                  <c:v>1089.9390000000001</c:v>
                </c:pt>
                <c:pt idx="904">
                  <c:v>1090.865</c:v>
                </c:pt>
                <c:pt idx="905">
                  <c:v>1091.7929999999999</c:v>
                </c:pt>
                <c:pt idx="906">
                  <c:v>1092.7170000000001</c:v>
                </c:pt>
                <c:pt idx="907">
                  <c:v>1093.6379999999999</c:v>
                </c:pt>
                <c:pt idx="908">
                  <c:v>1094.5540000000001</c:v>
                </c:pt>
                <c:pt idx="909">
                  <c:v>1095.4680000000001</c:v>
                </c:pt>
                <c:pt idx="910">
                  <c:v>1096.3800000000001</c:v>
                </c:pt>
                <c:pt idx="911">
                  <c:v>1097.2909999999999</c:v>
                </c:pt>
                <c:pt idx="912">
                  <c:v>1098.2059999999999</c:v>
                </c:pt>
                <c:pt idx="913">
                  <c:v>1099.127</c:v>
                </c:pt>
                <c:pt idx="914">
                  <c:v>1100.048</c:v>
                </c:pt>
                <c:pt idx="915">
                  <c:v>1100.9739999999999</c:v>
                </c:pt>
                <c:pt idx="916">
                  <c:v>1101.905</c:v>
                </c:pt>
                <c:pt idx="917">
                  <c:v>1102.836</c:v>
                </c:pt>
              </c:numCache>
            </c:numRef>
          </c:xVal>
          <c:yVal>
            <c:numRef>
              <c:f>'DTG bIOMASS @5'!$M$3:$M$920</c:f>
              <c:numCache>
                <c:formatCode>General</c:formatCode>
                <c:ptCount val="918"/>
                <c:pt idx="1">
                  <c:v>6.3753031300322102E-2</c:v>
                </c:pt>
                <c:pt idx="2">
                  <c:v>7.2942657433552993E-2</c:v>
                </c:pt>
                <c:pt idx="3">
                  <c:v>4.5373779033656303E-2</c:v>
                </c:pt>
                <c:pt idx="4">
                  <c:v>8.2132283566987901E-2</c:v>
                </c:pt>
                <c:pt idx="5">
                  <c:v>9.1321909700422796E-2</c:v>
                </c:pt>
                <c:pt idx="6">
                  <c:v>9.1321909700422796E-2</c:v>
                </c:pt>
                <c:pt idx="7">
                  <c:v>0.118890788100524</c:v>
                </c:pt>
                <c:pt idx="8">
                  <c:v>0.10051153583365401</c:v>
                </c:pt>
                <c:pt idx="9">
                  <c:v>0.109126810333978</c:v>
                </c:pt>
                <c:pt idx="10">
                  <c:v>0.109701161967089</c:v>
                </c:pt>
                <c:pt idx="11">
                  <c:v>0.12693171096733</c:v>
                </c:pt>
                <c:pt idx="12">
                  <c:v>0.119465139733838</c:v>
                </c:pt>
                <c:pt idx="13">
                  <c:v>0.118316436467209</c:v>
                </c:pt>
                <c:pt idx="14">
                  <c:v>0.136695688733875</c:v>
                </c:pt>
                <c:pt idx="15">
                  <c:v>0.12750606260064401</c:v>
                </c:pt>
                <c:pt idx="16">
                  <c:v>0.146459666500624</c:v>
                </c:pt>
                <c:pt idx="17">
                  <c:v>0.13612133710056101</c:v>
                </c:pt>
                <c:pt idx="18">
                  <c:v>0.13727004036739299</c:v>
                </c:pt>
                <c:pt idx="19">
                  <c:v>0.164264567133976</c:v>
                </c:pt>
                <c:pt idx="20">
                  <c:v>0.16426456713418</c:v>
                </c:pt>
                <c:pt idx="21">
                  <c:v>0.15507494100054101</c:v>
                </c:pt>
                <c:pt idx="22">
                  <c:v>0.15507494100074501</c:v>
                </c:pt>
                <c:pt idx="23">
                  <c:v>0.17345419326741099</c:v>
                </c:pt>
                <c:pt idx="24">
                  <c:v>0.16426456713418</c:v>
                </c:pt>
                <c:pt idx="25">
                  <c:v>0.18264381940084601</c:v>
                </c:pt>
                <c:pt idx="26">
                  <c:v>0.200448720034197</c:v>
                </c:pt>
                <c:pt idx="27">
                  <c:v>0.191833445534077</c:v>
                </c:pt>
                <c:pt idx="28">
                  <c:v>0.20044872003440101</c:v>
                </c:pt>
                <c:pt idx="29">
                  <c:v>0.200448720034197</c:v>
                </c:pt>
                <c:pt idx="30">
                  <c:v>0.191833445534076</c:v>
                </c:pt>
                <c:pt idx="31">
                  <c:v>0.20044872003440101</c:v>
                </c:pt>
                <c:pt idx="32">
                  <c:v>0.22859195006761099</c:v>
                </c:pt>
                <c:pt idx="33">
                  <c:v>0.200448720034197</c:v>
                </c:pt>
                <c:pt idx="34">
                  <c:v>0.20963834616763199</c:v>
                </c:pt>
                <c:pt idx="35">
                  <c:v>0.22859195006761099</c:v>
                </c:pt>
                <c:pt idx="36">
                  <c:v>0.24639685070116699</c:v>
                </c:pt>
                <c:pt idx="37">
                  <c:v>0.22744324680098299</c:v>
                </c:pt>
                <c:pt idx="38">
                  <c:v>0.24639685070116699</c:v>
                </c:pt>
                <c:pt idx="39">
                  <c:v>0.25558647683460201</c:v>
                </c:pt>
                <c:pt idx="40">
                  <c:v>0.24639685070096301</c:v>
                </c:pt>
                <c:pt idx="41">
                  <c:v>0.25501212520128802</c:v>
                </c:pt>
                <c:pt idx="42">
                  <c:v>0.26535045460114698</c:v>
                </c:pt>
                <c:pt idx="43">
                  <c:v>0.25501212520108402</c:v>
                </c:pt>
                <c:pt idx="44">
                  <c:v>0.255586476834398</c:v>
                </c:pt>
                <c:pt idx="45">
                  <c:v>0.28258100360138799</c:v>
                </c:pt>
                <c:pt idx="46">
                  <c:v>0.30153460750136801</c:v>
                </c:pt>
                <c:pt idx="47">
                  <c:v>0.28258100360118399</c:v>
                </c:pt>
                <c:pt idx="48">
                  <c:v>0.28315535523470298</c:v>
                </c:pt>
                <c:pt idx="49">
                  <c:v>0.29177062973461898</c:v>
                </c:pt>
                <c:pt idx="50">
                  <c:v>0.29177062973461898</c:v>
                </c:pt>
                <c:pt idx="51">
                  <c:v>0.29177062973461898</c:v>
                </c:pt>
                <c:pt idx="52">
                  <c:v>0.31014988200148902</c:v>
                </c:pt>
                <c:pt idx="53">
                  <c:v>0.30096025586805403</c:v>
                </c:pt>
                <c:pt idx="54">
                  <c:v>0.31014988200128502</c:v>
                </c:pt>
                <c:pt idx="55">
                  <c:v>0.29177062973461898</c:v>
                </c:pt>
                <c:pt idx="56">
                  <c:v>0.31933950813492401</c:v>
                </c:pt>
                <c:pt idx="57">
                  <c:v>0.310724233634599</c:v>
                </c:pt>
                <c:pt idx="58">
                  <c:v>0.32795478263484101</c:v>
                </c:pt>
                <c:pt idx="59">
                  <c:v>0.310724233634803</c:v>
                </c:pt>
                <c:pt idx="60">
                  <c:v>0.33771876040138599</c:v>
                </c:pt>
                <c:pt idx="61">
                  <c:v>0.31933950813492401</c:v>
                </c:pt>
                <c:pt idx="62">
                  <c:v>0.337144408768071</c:v>
                </c:pt>
                <c:pt idx="63">
                  <c:v>0.34690838653481998</c:v>
                </c:pt>
                <c:pt idx="64">
                  <c:v>0.32795478263484101</c:v>
                </c:pt>
                <c:pt idx="65">
                  <c:v>0.33829311203490398</c:v>
                </c:pt>
                <c:pt idx="66">
                  <c:v>0.32795478263484101</c:v>
                </c:pt>
                <c:pt idx="67">
                  <c:v>0.34690838653481998</c:v>
                </c:pt>
                <c:pt idx="68">
                  <c:v>0.33714440876827501</c:v>
                </c:pt>
                <c:pt idx="69">
                  <c:v>0.34690838653481998</c:v>
                </c:pt>
                <c:pt idx="70">
                  <c:v>0.33771876040158999</c:v>
                </c:pt>
                <c:pt idx="71">
                  <c:v>0.35609801266825503</c:v>
                </c:pt>
                <c:pt idx="72">
                  <c:v>0.337144408768071</c:v>
                </c:pt>
                <c:pt idx="73">
                  <c:v>0.34690838653502398</c:v>
                </c:pt>
                <c:pt idx="74">
                  <c:v>0.34690838653481998</c:v>
                </c:pt>
                <c:pt idx="75">
                  <c:v>0.33714440876827501</c:v>
                </c:pt>
                <c:pt idx="76">
                  <c:v>0.34690838653481998</c:v>
                </c:pt>
                <c:pt idx="77">
                  <c:v>0.33714440876827501</c:v>
                </c:pt>
                <c:pt idx="78">
                  <c:v>0.35552366103494099</c:v>
                </c:pt>
                <c:pt idx="79">
                  <c:v>0.34690838653481998</c:v>
                </c:pt>
                <c:pt idx="80">
                  <c:v>0.35609801266825503</c:v>
                </c:pt>
                <c:pt idx="81">
                  <c:v>0.34690838653481998</c:v>
                </c:pt>
                <c:pt idx="82">
                  <c:v>0.35552366103494099</c:v>
                </c:pt>
                <c:pt idx="83">
                  <c:v>0.328529134268155</c:v>
                </c:pt>
                <c:pt idx="84">
                  <c:v>0.33771876040158999</c:v>
                </c:pt>
                <c:pt idx="85">
                  <c:v>0.34633403490150599</c:v>
                </c:pt>
                <c:pt idx="86">
                  <c:v>0.35609801266825503</c:v>
                </c:pt>
                <c:pt idx="87">
                  <c:v>0.34633403490171</c:v>
                </c:pt>
                <c:pt idx="88">
                  <c:v>0.33771876040138599</c:v>
                </c:pt>
                <c:pt idx="89">
                  <c:v>0.34690838653502398</c:v>
                </c:pt>
                <c:pt idx="90">
                  <c:v>0.337144408768071</c:v>
                </c:pt>
                <c:pt idx="91">
                  <c:v>0.35609801266825503</c:v>
                </c:pt>
                <c:pt idx="92">
                  <c:v>0.33771876040158999</c:v>
                </c:pt>
                <c:pt idx="93">
                  <c:v>0.337144408768071</c:v>
                </c:pt>
                <c:pt idx="94">
                  <c:v>0.33771876040158999</c:v>
                </c:pt>
                <c:pt idx="95">
                  <c:v>0.33771876040158999</c:v>
                </c:pt>
                <c:pt idx="96">
                  <c:v>0.33771876040138599</c:v>
                </c:pt>
                <c:pt idx="97">
                  <c:v>0.34633403490171</c:v>
                </c:pt>
                <c:pt idx="98">
                  <c:v>0.33771876040138599</c:v>
                </c:pt>
                <c:pt idx="99">
                  <c:v>0.32795478263484101</c:v>
                </c:pt>
                <c:pt idx="100">
                  <c:v>0.33829311203490398</c:v>
                </c:pt>
                <c:pt idx="101">
                  <c:v>0.32795478263484101</c:v>
                </c:pt>
                <c:pt idx="102">
                  <c:v>0.328529134268155</c:v>
                </c:pt>
                <c:pt idx="103">
                  <c:v>0.33771876040138599</c:v>
                </c:pt>
                <c:pt idx="104">
                  <c:v>0.328529134268155</c:v>
                </c:pt>
                <c:pt idx="105">
                  <c:v>0.33714440876827501</c:v>
                </c:pt>
                <c:pt idx="106">
                  <c:v>0.328529134268155</c:v>
                </c:pt>
                <c:pt idx="107">
                  <c:v>0.328529134268155</c:v>
                </c:pt>
                <c:pt idx="108">
                  <c:v>0.31933950813472001</c:v>
                </c:pt>
                <c:pt idx="109">
                  <c:v>0.32795478263484101</c:v>
                </c:pt>
                <c:pt idx="110">
                  <c:v>0.328529134268155</c:v>
                </c:pt>
                <c:pt idx="111">
                  <c:v>0.31933950813472001</c:v>
                </c:pt>
                <c:pt idx="112">
                  <c:v>0.32910348590146898</c:v>
                </c:pt>
                <c:pt idx="113">
                  <c:v>0.31933950813472001</c:v>
                </c:pt>
                <c:pt idx="114">
                  <c:v>0.32795478263484101</c:v>
                </c:pt>
                <c:pt idx="115">
                  <c:v>0.31933950813472001</c:v>
                </c:pt>
                <c:pt idx="116">
                  <c:v>0.31933950813492801</c:v>
                </c:pt>
                <c:pt idx="117">
                  <c:v>0.319339508134724</c:v>
                </c:pt>
                <c:pt idx="118">
                  <c:v>0.328529134268159</c:v>
                </c:pt>
                <c:pt idx="119">
                  <c:v>0.31014988200128901</c:v>
                </c:pt>
                <c:pt idx="120">
                  <c:v>0.31014988200149302</c:v>
                </c:pt>
                <c:pt idx="121">
                  <c:v>0.319339508134724</c:v>
                </c:pt>
                <c:pt idx="122">
                  <c:v>0.31933950813492801</c:v>
                </c:pt>
                <c:pt idx="123">
                  <c:v>0.30096025586785402</c:v>
                </c:pt>
                <c:pt idx="124">
                  <c:v>0.33771876040159399</c:v>
                </c:pt>
                <c:pt idx="125">
                  <c:v>0.30096025586805802</c:v>
                </c:pt>
                <c:pt idx="126">
                  <c:v>0.31014988200128901</c:v>
                </c:pt>
                <c:pt idx="127">
                  <c:v>0.31933950813492801</c:v>
                </c:pt>
                <c:pt idx="128">
                  <c:v>0.310724233634603</c:v>
                </c:pt>
                <c:pt idx="129">
                  <c:v>0.31876515650141002</c:v>
                </c:pt>
                <c:pt idx="130">
                  <c:v>0.31014988200149302</c:v>
                </c:pt>
                <c:pt idx="131">
                  <c:v>0.30096025586805802</c:v>
                </c:pt>
                <c:pt idx="132">
                  <c:v>0.310724233634603</c:v>
                </c:pt>
                <c:pt idx="133">
                  <c:v>0.30957553036817897</c:v>
                </c:pt>
                <c:pt idx="134">
                  <c:v>0.30153460750137201</c:v>
                </c:pt>
                <c:pt idx="135">
                  <c:v>0.30957553036797503</c:v>
                </c:pt>
                <c:pt idx="136">
                  <c:v>0.30153460750137201</c:v>
                </c:pt>
                <c:pt idx="137">
                  <c:v>0.31014988200149302</c:v>
                </c:pt>
                <c:pt idx="138">
                  <c:v>0.30957553036797503</c:v>
                </c:pt>
                <c:pt idx="139">
                  <c:v>0.30153460750137201</c:v>
                </c:pt>
                <c:pt idx="140">
                  <c:v>0.30096025586805802</c:v>
                </c:pt>
                <c:pt idx="141">
                  <c:v>0.319339508134724</c:v>
                </c:pt>
                <c:pt idx="142">
                  <c:v>0.29234498136793702</c:v>
                </c:pt>
                <c:pt idx="143">
                  <c:v>0.30957553036817897</c:v>
                </c:pt>
                <c:pt idx="144">
                  <c:v>0.29234498136793702</c:v>
                </c:pt>
                <c:pt idx="145">
                  <c:v>0.30096025586805802</c:v>
                </c:pt>
                <c:pt idx="146">
                  <c:v>0.28315535523470597</c:v>
                </c:pt>
                <c:pt idx="147">
                  <c:v>0.29177062973462298</c:v>
                </c:pt>
                <c:pt idx="148">
                  <c:v>0.31014988200128901</c:v>
                </c:pt>
                <c:pt idx="149">
                  <c:v>0.30096025586805802</c:v>
                </c:pt>
                <c:pt idx="150">
                  <c:v>0.29234498136793702</c:v>
                </c:pt>
                <c:pt idx="151">
                  <c:v>0.29177062973462298</c:v>
                </c:pt>
                <c:pt idx="152">
                  <c:v>0.30038590423474398</c:v>
                </c:pt>
                <c:pt idx="153">
                  <c:v>0.292919333001251</c:v>
                </c:pt>
                <c:pt idx="154">
                  <c:v>0.30038590423474398</c:v>
                </c:pt>
                <c:pt idx="155">
                  <c:v>0.29177062973462298</c:v>
                </c:pt>
                <c:pt idx="156">
                  <c:v>0.30153460750137201</c:v>
                </c:pt>
                <c:pt idx="157">
                  <c:v>0.28315535523470597</c:v>
                </c:pt>
                <c:pt idx="158">
                  <c:v>0.30038590423474398</c:v>
                </c:pt>
                <c:pt idx="159">
                  <c:v>0.29177062973462298</c:v>
                </c:pt>
                <c:pt idx="160">
                  <c:v>0.29234498136793702</c:v>
                </c:pt>
                <c:pt idx="161">
                  <c:v>0.29177062973462298</c:v>
                </c:pt>
                <c:pt idx="162">
                  <c:v>0.30096025586805802</c:v>
                </c:pt>
                <c:pt idx="163">
                  <c:v>0.28315535523450203</c:v>
                </c:pt>
                <c:pt idx="164">
                  <c:v>0.29234498136814102</c:v>
                </c:pt>
                <c:pt idx="165">
                  <c:v>0.29177062973462298</c:v>
                </c:pt>
                <c:pt idx="166">
                  <c:v>0.29177062973462298</c:v>
                </c:pt>
                <c:pt idx="167">
                  <c:v>0.29177062973462298</c:v>
                </c:pt>
                <c:pt idx="168">
                  <c:v>0.28258100360118799</c:v>
                </c:pt>
                <c:pt idx="169">
                  <c:v>0.30153460750137201</c:v>
                </c:pt>
                <c:pt idx="170">
                  <c:v>0.273391377467957</c:v>
                </c:pt>
                <c:pt idx="171">
                  <c:v>0.29234498136793702</c:v>
                </c:pt>
                <c:pt idx="172">
                  <c:v>0.29177062973482698</c:v>
                </c:pt>
                <c:pt idx="173">
                  <c:v>0.28258100360118799</c:v>
                </c:pt>
                <c:pt idx="174">
                  <c:v>0.28315535523450203</c:v>
                </c:pt>
                <c:pt idx="175">
                  <c:v>0.28258100360139199</c:v>
                </c:pt>
                <c:pt idx="176">
                  <c:v>0.273391377467957</c:v>
                </c:pt>
                <c:pt idx="177">
                  <c:v>0.28315535523450203</c:v>
                </c:pt>
                <c:pt idx="178">
                  <c:v>0.273391377467957</c:v>
                </c:pt>
                <c:pt idx="179">
                  <c:v>0.27396572910127098</c:v>
                </c:pt>
                <c:pt idx="180">
                  <c:v>0.27396572910127098</c:v>
                </c:pt>
                <c:pt idx="181">
                  <c:v>0.29177062973462298</c:v>
                </c:pt>
                <c:pt idx="182">
                  <c:v>0.27396572910127098</c:v>
                </c:pt>
                <c:pt idx="183">
                  <c:v>0.27339137746775299</c:v>
                </c:pt>
                <c:pt idx="184">
                  <c:v>0.27396572910127098</c:v>
                </c:pt>
                <c:pt idx="185">
                  <c:v>0.26420175133452201</c:v>
                </c:pt>
                <c:pt idx="186">
                  <c:v>0.27396572910127098</c:v>
                </c:pt>
                <c:pt idx="187">
                  <c:v>0.27396572910127098</c:v>
                </c:pt>
                <c:pt idx="188">
                  <c:v>0.27339137746775299</c:v>
                </c:pt>
                <c:pt idx="189">
                  <c:v>0.26477610296803999</c:v>
                </c:pt>
                <c:pt idx="190">
                  <c:v>0.26420175133452201</c:v>
                </c:pt>
                <c:pt idx="191">
                  <c:v>0.27396572910106698</c:v>
                </c:pt>
                <c:pt idx="192">
                  <c:v>0.28258100360139199</c:v>
                </c:pt>
                <c:pt idx="193">
                  <c:v>0.255586476834401</c:v>
                </c:pt>
                <c:pt idx="194">
                  <c:v>0.26477610296783599</c:v>
                </c:pt>
                <c:pt idx="195">
                  <c:v>0.27281702583464301</c:v>
                </c:pt>
                <c:pt idx="196">
                  <c:v>0.26535045460114998</c:v>
                </c:pt>
                <c:pt idx="197">
                  <c:v>0.25501212520129102</c:v>
                </c:pt>
                <c:pt idx="198">
                  <c:v>0.255586476834401</c:v>
                </c:pt>
                <c:pt idx="199">
                  <c:v>0.25616082846771498</c:v>
                </c:pt>
                <c:pt idx="200">
                  <c:v>0.27281702583464301</c:v>
                </c:pt>
                <c:pt idx="201">
                  <c:v>0.255586476834605</c:v>
                </c:pt>
                <c:pt idx="202">
                  <c:v>0.255586476834401</c:v>
                </c:pt>
                <c:pt idx="203">
                  <c:v>0.26477610296783599</c:v>
                </c:pt>
                <c:pt idx="204">
                  <c:v>0.25501212520108701</c:v>
                </c:pt>
                <c:pt idx="205">
                  <c:v>0.24639685070117001</c:v>
                </c:pt>
                <c:pt idx="206">
                  <c:v>0.24639685070117001</c:v>
                </c:pt>
                <c:pt idx="207">
                  <c:v>0.24639685070117001</c:v>
                </c:pt>
                <c:pt idx="208">
                  <c:v>0.255586476834401</c:v>
                </c:pt>
                <c:pt idx="209">
                  <c:v>0.245822499067856</c:v>
                </c:pt>
                <c:pt idx="210">
                  <c:v>0.255586476834401</c:v>
                </c:pt>
                <c:pt idx="211">
                  <c:v>0.24639685070117001</c:v>
                </c:pt>
                <c:pt idx="212">
                  <c:v>0.24639685070096601</c:v>
                </c:pt>
                <c:pt idx="213">
                  <c:v>0.25501212520129102</c:v>
                </c:pt>
                <c:pt idx="214">
                  <c:v>0.23778157620104901</c:v>
                </c:pt>
                <c:pt idx="215">
                  <c:v>0.25501212520108701</c:v>
                </c:pt>
                <c:pt idx="216">
                  <c:v>0.25616082846791899</c:v>
                </c:pt>
                <c:pt idx="217">
                  <c:v>0.23663287293442101</c:v>
                </c:pt>
                <c:pt idx="218">
                  <c:v>0.23778157620104901</c:v>
                </c:pt>
                <c:pt idx="219">
                  <c:v>0.22744324680098599</c:v>
                </c:pt>
                <c:pt idx="220">
                  <c:v>0.219402323934383</c:v>
                </c:pt>
                <c:pt idx="221">
                  <c:v>0.23720722456773499</c:v>
                </c:pt>
                <c:pt idx="222">
                  <c:v>0.24639685070096601</c:v>
                </c:pt>
                <c:pt idx="223">
                  <c:v>0.245822499067856</c:v>
                </c:pt>
                <c:pt idx="224">
                  <c:v>0.23778157620104901</c:v>
                </c:pt>
                <c:pt idx="225">
                  <c:v>0.21882797230106901</c:v>
                </c:pt>
                <c:pt idx="226">
                  <c:v>0.2280175984343</c:v>
                </c:pt>
                <c:pt idx="227">
                  <c:v>0.2280175984343</c:v>
                </c:pt>
                <c:pt idx="228">
                  <c:v>0.21882797230106901</c:v>
                </c:pt>
                <c:pt idx="229">
                  <c:v>0.20102307166751299</c:v>
                </c:pt>
                <c:pt idx="230">
                  <c:v>0.21882797230106901</c:v>
                </c:pt>
                <c:pt idx="231">
                  <c:v>0.23663287293441501</c:v>
                </c:pt>
                <c:pt idx="232">
                  <c:v>0.24639685070096001</c:v>
                </c:pt>
                <c:pt idx="233">
                  <c:v>0.22859195006781299</c:v>
                </c:pt>
                <c:pt idx="234">
                  <c:v>0.21021269780094301</c:v>
                </c:pt>
                <c:pt idx="235">
                  <c:v>0.209638346167629</c:v>
                </c:pt>
                <c:pt idx="236">
                  <c:v>0.21882797230086001</c:v>
                </c:pt>
                <c:pt idx="237">
                  <c:v>0.22801759843449801</c:v>
                </c:pt>
                <c:pt idx="238">
                  <c:v>0.21882797230086001</c:v>
                </c:pt>
                <c:pt idx="239">
                  <c:v>0.22801759843429401</c:v>
                </c:pt>
                <c:pt idx="240">
                  <c:v>0.21882797230106399</c:v>
                </c:pt>
                <c:pt idx="241">
                  <c:v>0.20102307166750799</c:v>
                </c:pt>
                <c:pt idx="242">
                  <c:v>0.20044872003439801</c:v>
                </c:pt>
                <c:pt idx="243">
                  <c:v>0.18264381940063901</c:v>
                </c:pt>
                <c:pt idx="244">
                  <c:v>0.219402323934378</c:v>
                </c:pt>
                <c:pt idx="245">
                  <c:v>0.21882797230106399</c:v>
                </c:pt>
                <c:pt idx="246">
                  <c:v>0.182069467767529</c:v>
                </c:pt>
                <c:pt idx="247">
                  <c:v>0.20102307166750799</c:v>
                </c:pt>
                <c:pt idx="248">
                  <c:v>0.20044872003419401</c:v>
                </c:pt>
                <c:pt idx="249">
                  <c:v>0.209638346167629</c:v>
                </c:pt>
                <c:pt idx="250">
                  <c:v>0.20102307166750799</c:v>
                </c:pt>
                <c:pt idx="251">
                  <c:v>0.20044872003419401</c:v>
                </c:pt>
                <c:pt idx="252">
                  <c:v>0.183218171034157</c:v>
                </c:pt>
                <c:pt idx="253">
                  <c:v>0.19125909390096299</c:v>
                </c:pt>
                <c:pt idx="254">
                  <c:v>0.182069467767529</c:v>
                </c:pt>
                <c:pt idx="255">
                  <c:v>0.21882797230086001</c:v>
                </c:pt>
                <c:pt idx="256">
                  <c:v>0.18264381940084301</c:v>
                </c:pt>
                <c:pt idx="257">
                  <c:v>0.17345419326740799</c:v>
                </c:pt>
                <c:pt idx="258">
                  <c:v>0.20102307166771199</c:v>
                </c:pt>
                <c:pt idx="259">
                  <c:v>0.209638346167629</c:v>
                </c:pt>
                <c:pt idx="260">
                  <c:v>0.18264381940063901</c:v>
                </c:pt>
                <c:pt idx="261">
                  <c:v>0.164264567134177</c:v>
                </c:pt>
                <c:pt idx="262">
                  <c:v>0.182069467767529</c:v>
                </c:pt>
                <c:pt idx="263">
                  <c:v>0.17345419326740799</c:v>
                </c:pt>
                <c:pt idx="264">
                  <c:v>0.18264381940084301</c:v>
                </c:pt>
                <c:pt idx="265">
                  <c:v>0.19125909390075899</c:v>
                </c:pt>
                <c:pt idx="266">
                  <c:v>0.18264381940084301</c:v>
                </c:pt>
                <c:pt idx="267">
                  <c:v>0.191833445534278</c:v>
                </c:pt>
                <c:pt idx="268">
                  <c:v>0.17345419326740799</c:v>
                </c:pt>
                <c:pt idx="269">
                  <c:v>0.182069467767529</c:v>
                </c:pt>
                <c:pt idx="270">
                  <c:v>0.15507494100053801</c:v>
                </c:pt>
                <c:pt idx="271">
                  <c:v>0.182069467767529</c:v>
                </c:pt>
                <c:pt idx="272">
                  <c:v>0.17345419326740799</c:v>
                </c:pt>
                <c:pt idx="273">
                  <c:v>0.16483891876749099</c:v>
                </c:pt>
                <c:pt idx="274">
                  <c:v>0.17345419326740799</c:v>
                </c:pt>
                <c:pt idx="275">
                  <c:v>0.17345419326740799</c:v>
                </c:pt>
                <c:pt idx="276">
                  <c:v>0.16369021550086299</c:v>
                </c:pt>
                <c:pt idx="277">
                  <c:v>0.164264567133973</c:v>
                </c:pt>
                <c:pt idx="278">
                  <c:v>0.17345419326740799</c:v>
                </c:pt>
                <c:pt idx="279">
                  <c:v>0.18264381940084301</c:v>
                </c:pt>
                <c:pt idx="280">
                  <c:v>0.16369021550086299</c:v>
                </c:pt>
                <c:pt idx="281">
                  <c:v>0.17345419326740799</c:v>
                </c:pt>
                <c:pt idx="282">
                  <c:v>0.17345419326740799</c:v>
                </c:pt>
                <c:pt idx="283">
                  <c:v>0.164264567133973</c:v>
                </c:pt>
                <c:pt idx="284">
                  <c:v>0.17345419326761199</c:v>
                </c:pt>
                <c:pt idx="285">
                  <c:v>0.16369021550065899</c:v>
                </c:pt>
                <c:pt idx="286">
                  <c:v>0.155649292634057</c:v>
                </c:pt>
                <c:pt idx="287">
                  <c:v>0.17345419326740799</c:v>
                </c:pt>
                <c:pt idx="288">
                  <c:v>0.17287984163409401</c:v>
                </c:pt>
                <c:pt idx="289">
                  <c:v>0.17345419326740799</c:v>
                </c:pt>
                <c:pt idx="290">
                  <c:v>0.164264567134177</c:v>
                </c:pt>
                <c:pt idx="291">
                  <c:v>0.164264567133973</c:v>
                </c:pt>
                <c:pt idx="292">
                  <c:v>0.16369021550086299</c:v>
                </c:pt>
                <c:pt idx="293">
                  <c:v>0.16483891876728701</c:v>
                </c:pt>
                <c:pt idx="294">
                  <c:v>0.16369021550086299</c:v>
                </c:pt>
                <c:pt idx="295">
                  <c:v>0.164264567133973</c:v>
                </c:pt>
                <c:pt idx="296">
                  <c:v>0.16483891876749099</c:v>
                </c:pt>
                <c:pt idx="297">
                  <c:v>0.16369021550065899</c:v>
                </c:pt>
                <c:pt idx="298">
                  <c:v>0.164264567133973</c:v>
                </c:pt>
                <c:pt idx="299">
                  <c:v>0.15507494100074201</c:v>
                </c:pt>
                <c:pt idx="300">
                  <c:v>0.18264381940084301</c:v>
                </c:pt>
                <c:pt idx="301">
                  <c:v>0.15507494100074201</c:v>
                </c:pt>
                <c:pt idx="302">
                  <c:v>0.16369021550065899</c:v>
                </c:pt>
                <c:pt idx="303">
                  <c:v>0.16483891876749099</c:v>
                </c:pt>
                <c:pt idx="304">
                  <c:v>0.164264567133973</c:v>
                </c:pt>
                <c:pt idx="305">
                  <c:v>0.17345419326761199</c:v>
                </c:pt>
                <c:pt idx="306">
                  <c:v>0.17345419326740799</c:v>
                </c:pt>
                <c:pt idx="307">
                  <c:v>0.16369021550065899</c:v>
                </c:pt>
                <c:pt idx="308">
                  <c:v>0.164264567134177</c:v>
                </c:pt>
                <c:pt idx="309">
                  <c:v>0.164264567133973</c:v>
                </c:pt>
                <c:pt idx="310">
                  <c:v>0.164264567134177</c:v>
                </c:pt>
                <c:pt idx="311">
                  <c:v>0.17345419326740799</c:v>
                </c:pt>
                <c:pt idx="312">
                  <c:v>0.18206946776732499</c:v>
                </c:pt>
                <c:pt idx="313">
                  <c:v>0.191833445534278</c:v>
                </c:pt>
                <c:pt idx="314">
                  <c:v>0.146459666500622</c:v>
                </c:pt>
                <c:pt idx="315">
                  <c:v>0.182069467767529</c:v>
                </c:pt>
                <c:pt idx="316">
                  <c:v>0.17345419326740799</c:v>
                </c:pt>
                <c:pt idx="317">
                  <c:v>0.17287984163409401</c:v>
                </c:pt>
                <c:pt idx="318">
                  <c:v>0.136695688734077</c:v>
                </c:pt>
                <c:pt idx="319">
                  <c:v>0.16483891876728701</c:v>
                </c:pt>
                <c:pt idx="320">
                  <c:v>0.237207224567729</c:v>
                </c:pt>
                <c:pt idx="321">
                  <c:v>0.17345419326740799</c:v>
                </c:pt>
                <c:pt idx="322">
                  <c:v>0.17287984163409401</c:v>
                </c:pt>
                <c:pt idx="323">
                  <c:v>0.20102307166771199</c:v>
                </c:pt>
                <c:pt idx="324">
                  <c:v>0.182069467767529</c:v>
                </c:pt>
                <c:pt idx="325">
                  <c:v>0.17345419326740799</c:v>
                </c:pt>
                <c:pt idx="326">
                  <c:v>0.18264381940084301</c:v>
                </c:pt>
                <c:pt idx="327">
                  <c:v>0.20102307166750799</c:v>
                </c:pt>
                <c:pt idx="328">
                  <c:v>0.20044872003419401</c:v>
                </c:pt>
                <c:pt idx="329">
                  <c:v>0.209638346167629</c:v>
                </c:pt>
                <c:pt idx="330">
                  <c:v>0.209638346167629</c:v>
                </c:pt>
                <c:pt idx="331">
                  <c:v>0.20102307166750799</c:v>
                </c:pt>
                <c:pt idx="332">
                  <c:v>0.21882797230106399</c:v>
                </c:pt>
                <c:pt idx="333">
                  <c:v>0.209638346167629</c:v>
                </c:pt>
                <c:pt idx="334">
                  <c:v>0.219402323934174</c:v>
                </c:pt>
                <c:pt idx="335">
                  <c:v>0.22801759843449801</c:v>
                </c:pt>
                <c:pt idx="336">
                  <c:v>0.22801759843429401</c:v>
                </c:pt>
                <c:pt idx="337">
                  <c:v>0.22859195006760899</c:v>
                </c:pt>
                <c:pt idx="338">
                  <c:v>0.24524814743453599</c:v>
                </c:pt>
                <c:pt idx="339">
                  <c:v>0.25616082846770899</c:v>
                </c:pt>
                <c:pt idx="340">
                  <c:v>0.25558647683459901</c:v>
                </c:pt>
                <c:pt idx="341">
                  <c:v>0.25501212520108002</c:v>
                </c:pt>
                <c:pt idx="342">
                  <c:v>0.26420175133451501</c:v>
                </c:pt>
                <c:pt idx="343">
                  <c:v>0.28315535523469898</c:v>
                </c:pt>
                <c:pt idx="344">
                  <c:v>0.28258100360118099</c:v>
                </c:pt>
                <c:pt idx="345">
                  <c:v>0.29234498136793002</c:v>
                </c:pt>
                <c:pt idx="346">
                  <c:v>0.31014988200148502</c:v>
                </c:pt>
                <c:pt idx="347">
                  <c:v>0.31933950813471601</c:v>
                </c:pt>
                <c:pt idx="348">
                  <c:v>0.31014988200148502</c:v>
                </c:pt>
                <c:pt idx="349">
                  <c:v>0.328529134268151</c:v>
                </c:pt>
                <c:pt idx="350">
                  <c:v>0.35552366103493699</c:v>
                </c:pt>
                <c:pt idx="351">
                  <c:v>0.35609801266825097</c:v>
                </c:pt>
                <c:pt idx="352">
                  <c:v>0.35552366103493699</c:v>
                </c:pt>
                <c:pt idx="353">
                  <c:v>0.37447726493491601</c:v>
                </c:pt>
                <c:pt idx="354">
                  <c:v>0.39228216556847201</c:v>
                </c:pt>
                <c:pt idx="355">
                  <c:v>0.40089744006838801</c:v>
                </c:pt>
                <c:pt idx="356">
                  <c:v>0.40204614333522098</c:v>
                </c:pt>
                <c:pt idx="357">
                  <c:v>0.43765594460192297</c:v>
                </c:pt>
                <c:pt idx="358">
                  <c:v>0.43765594460192297</c:v>
                </c:pt>
                <c:pt idx="359">
                  <c:v>0.46522482300222801</c:v>
                </c:pt>
                <c:pt idx="360">
                  <c:v>0.46579917463533799</c:v>
                </c:pt>
                <c:pt idx="361">
                  <c:v>0.47441444913545799</c:v>
                </c:pt>
                <c:pt idx="362">
                  <c:v>0.51059860203567897</c:v>
                </c:pt>
                <c:pt idx="363">
                  <c:v>0.51117295366899296</c:v>
                </c:pt>
                <c:pt idx="364">
                  <c:v>0.52897785430234501</c:v>
                </c:pt>
                <c:pt idx="365">
                  <c:v>0.52897785430234501</c:v>
                </c:pt>
                <c:pt idx="366">
                  <c:v>0.56573635883588003</c:v>
                </c:pt>
                <c:pt idx="367">
                  <c:v>0.56573635883588003</c:v>
                </c:pt>
                <c:pt idx="368">
                  <c:v>0.59273088560266596</c:v>
                </c:pt>
                <c:pt idx="369">
                  <c:v>0.60249486336941505</c:v>
                </c:pt>
                <c:pt idx="370">
                  <c:v>0.61111013786933099</c:v>
                </c:pt>
                <c:pt idx="371">
                  <c:v>0.62087411563607997</c:v>
                </c:pt>
                <c:pt idx="372">
                  <c:v>0.62891503850288699</c:v>
                </c:pt>
                <c:pt idx="373">
                  <c:v>0.63867901626943202</c:v>
                </c:pt>
                <c:pt idx="374">
                  <c:v>0.657058268536301</c:v>
                </c:pt>
                <c:pt idx="375">
                  <c:v>0.666247894669736</c:v>
                </c:pt>
                <c:pt idx="376">
                  <c:v>0.66509919140290297</c:v>
                </c:pt>
                <c:pt idx="377">
                  <c:v>0.67543752080317099</c:v>
                </c:pt>
                <c:pt idx="378">
                  <c:v>0.68462714693640103</c:v>
                </c:pt>
                <c:pt idx="379">
                  <c:v>0.69324242143631798</c:v>
                </c:pt>
                <c:pt idx="380">
                  <c:v>0.69324242143652204</c:v>
                </c:pt>
                <c:pt idx="381">
                  <c:v>0.70300639920306696</c:v>
                </c:pt>
                <c:pt idx="382">
                  <c:v>0.68405279530308705</c:v>
                </c:pt>
                <c:pt idx="383">
                  <c:v>0.69266806980320805</c:v>
                </c:pt>
                <c:pt idx="384">
                  <c:v>0.72138565146973199</c:v>
                </c:pt>
                <c:pt idx="385">
                  <c:v>0.69324242143652204</c:v>
                </c:pt>
                <c:pt idx="386">
                  <c:v>0.68462714693640103</c:v>
                </c:pt>
                <c:pt idx="387">
                  <c:v>0.68405279530308705</c:v>
                </c:pt>
                <c:pt idx="388">
                  <c:v>0.67486316916965206</c:v>
                </c:pt>
                <c:pt idx="389">
                  <c:v>0.67543752080317099</c:v>
                </c:pt>
                <c:pt idx="390">
                  <c:v>0.67486316916965206</c:v>
                </c:pt>
                <c:pt idx="391">
                  <c:v>0.64786864240286601</c:v>
                </c:pt>
                <c:pt idx="392">
                  <c:v>0.64729429076955203</c:v>
                </c:pt>
                <c:pt idx="393">
                  <c:v>0.62087411563607997</c:v>
                </c:pt>
                <c:pt idx="394">
                  <c:v>0.62948939013620098</c:v>
                </c:pt>
                <c:pt idx="395">
                  <c:v>0.61111013786933099</c:v>
                </c:pt>
                <c:pt idx="396">
                  <c:v>0.59273088560266596</c:v>
                </c:pt>
                <c:pt idx="397">
                  <c:v>0.58411561110274901</c:v>
                </c:pt>
                <c:pt idx="398">
                  <c:v>0.56573635883588003</c:v>
                </c:pt>
                <c:pt idx="399">
                  <c:v>0.55654673270244504</c:v>
                </c:pt>
                <c:pt idx="400">
                  <c:v>0.538167480435779</c:v>
                </c:pt>
                <c:pt idx="401">
                  <c:v>0.52955220593565899</c:v>
                </c:pt>
                <c:pt idx="402">
                  <c:v>0.51921387653559603</c:v>
                </c:pt>
                <c:pt idx="403">
                  <c:v>0.49279370140232798</c:v>
                </c:pt>
                <c:pt idx="404">
                  <c:v>0.49279370140212397</c:v>
                </c:pt>
                <c:pt idx="405">
                  <c:v>0.47441444913545799</c:v>
                </c:pt>
                <c:pt idx="406">
                  <c:v>0.47441444913545799</c:v>
                </c:pt>
                <c:pt idx="407">
                  <c:v>0.456609548502107</c:v>
                </c:pt>
                <c:pt idx="408">
                  <c:v>0.43765594460192297</c:v>
                </c:pt>
                <c:pt idx="409">
                  <c:v>0.42846631846869299</c:v>
                </c:pt>
                <c:pt idx="410">
                  <c:v>0.42904067010180302</c:v>
                </c:pt>
                <c:pt idx="411">
                  <c:v>0.41985104396857198</c:v>
                </c:pt>
                <c:pt idx="412">
                  <c:v>0.410087066201823</c:v>
                </c:pt>
                <c:pt idx="413">
                  <c:v>0.39285651720178599</c:v>
                </c:pt>
                <c:pt idx="414">
                  <c:v>0.39228216556847201</c:v>
                </c:pt>
                <c:pt idx="415">
                  <c:v>0.39228216556847201</c:v>
                </c:pt>
                <c:pt idx="416">
                  <c:v>0.38251818780172298</c:v>
                </c:pt>
                <c:pt idx="417">
                  <c:v>0.383666891068351</c:v>
                </c:pt>
                <c:pt idx="418">
                  <c:v>0.36471328716837098</c:v>
                </c:pt>
                <c:pt idx="419">
                  <c:v>0.36528763880148102</c:v>
                </c:pt>
                <c:pt idx="420">
                  <c:v>0.36471328716837098</c:v>
                </c:pt>
                <c:pt idx="421">
                  <c:v>0.35552366103493699</c:v>
                </c:pt>
                <c:pt idx="422">
                  <c:v>0.35609801266825097</c:v>
                </c:pt>
                <c:pt idx="423">
                  <c:v>0.33771876040158499</c:v>
                </c:pt>
                <c:pt idx="424">
                  <c:v>0.346334034901502</c:v>
                </c:pt>
                <c:pt idx="425">
                  <c:v>0.34690838653481598</c:v>
                </c:pt>
                <c:pt idx="426">
                  <c:v>0.33771876040158499</c:v>
                </c:pt>
                <c:pt idx="427">
                  <c:v>0.32795478263483602</c:v>
                </c:pt>
                <c:pt idx="428">
                  <c:v>0.33771876040138099</c:v>
                </c:pt>
                <c:pt idx="429">
                  <c:v>0.33771876040158499</c:v>
                </c:pt>
                <c:pt idx="430">
                  <c:v>0.32795478263483602</c:v>
                </c:pt>
                <c:pt idx="431">
                  <c:v>0.328529134268151</c:v>
                </c:pt>
                <c:pt idx="432">
                  <c:v>0.32910348590146499</c:v>
                </c:pt>
                <c:pt idx="433">
                  <c:v>0.32795478263483602</c:v>
                </c:pt>
                <c:pt idx="434">
                  <c:v>0.328529134268151</c:v>
                </c:pt>
                <c:pt idx="435">
                  <c:v>0.31933950813471601</c:v>
                </c:pt>
                <c:pt idx="436">
                  <c:v>0.31933950813471601</c:v>
                </c:pt>
                <c:pt idx="437">
                  <c:v>0.32795478263483602</c:v>
                </c:pt>
                <c:pt idx="438">
                  <c:v>0.32910348590146499</c:v>
                </c:pt>
                <c:pt idx="439">
                  <c:v>0.31933950813471601</c:v>
                </c:pt>
                <c:pt idx="440">
                  <c:v>0.32795478263483602</c:v>
                </c:pt>
                <c:pt idx="441">
                  <c:v>0.328529134268151</c:v>
                </c:pt>
                <c:pt idx="442">
                  <c:v>0.31933950813471601</c:v>
                </c:pt>
                <c:pt idx="443">
                  <c:v>0.31933950813492001</c:v>
                </c:pt>
                <c:pt idx="444">
                  <c:v>0.32795478263483602</c:v>
                </c:pt>
                <c:pt idx="445">
                  <c:v>0.31933950813471601</c:v>
                </c:pt>
                <c:pt idx="446">
                  <c:v>0.32910348590146499</c:v>
                </c:pt>
                <c:pt idx="447">
                  <c:v>0.328529134268151</c:v>
                </c:pt>
                <c:pt idx="448">
                  <c:v>0.32795478263483602</c:v>
                </c:pt>
                <c:pt idx="449">
                  <c:v>0.328529134268151</c:v>
                </c:pt>
                <c:pt idx="450">
                  <c:v>0.328529134268151</c:v>
                </c:pt>
                <c:pt idx="451">
                  <c:v>0.328529134268151</c:v>
                </c:pt>
                <c:pt idx="452">
                  <c:v>0.328529134267947</c:v>
                </c:pt>
                <c:pt idx="453">
                  <c:v>0.32795478263483602</c:v>
                </c:pt>
                <c:pt idx="454">
                  <c:v>0.31014988200148502</c:v>
                </c:pt>
                <c:pt idx="455">
                  <c:v>0.31933950813471601</c:v>
                </c:pt>
                <c:pt idx="456">
                  <c:v>0.33829311203489898</c:v>
                </c:pt>
                <c:pt idx="457">
                  <c:v>0.30957553036796698</c:v>
                </c:pt>
                <c:pt idx="458">
                  <c:v>0.31933950813492001</c:v>
                </c:pt>
                <c:pt idx="459">
                  <c:v>0.32910348590146499</c:v>
                </c:pt>
                <c:pt idx="460">
                  <c:v>0.30038590423453199</c:v>
                </c:pt>
                <c:pt idx="461">
                  <c:v>0.31072423363481499</c:v>
                </c:pt>
                <c:pt idx="462">
                  <c:v>0.31014988200150101</c:v>
                </c:pt>
                <c:pt idx="463">
                  <c:v>0.30096025586786201</c:v>
                </c:pt>
                <c:pt idx="464">
                  <c:v>0.30096025586806602</c:v>
                </c:pt>
                <c:pt idx="465">
                  <c:v>0.28315535523471302</c:v>
                </c:pt>
                <c:pt idx="466">
                  <c:v>0.29177062973463003</c:v>
                </c:pt>
                <c:pt idx="467">
                  <c:v>0.30096025586806602</c:v>
                </c:pt>
                <c:pt idx="468">
                  <c:v>0.28258100360119498</c:v>
                </c:pt>
                <c:pt idx="469">
                  <c:v>0.29177062973463003</c:v>
                </c:pt>
                <c:pt idx="470">
                  <c:v>0.26477610296784299</c:v>
                </c:pt>
                <c:pt idx="471">
                  <c:v>0.264201751334529</c:v>
                </c:pt>
                <c:pt idx="472">
                  <c:v>0.27396572910127798</c:v>
                </c:pt>
                <c:pt idx="473">
                  <c:v>0.255586476834612</c:v>
                </c:pt>
                <c:pt idx="474">
                  <c:v>0.25501212520109301</c:v>
                </c:pt>
                <c:pt idx="475">
                  <c:v>0.237781576201055</c:v>
                </c:pt>
                <c:pt idx="476">
                  <c:v>0.24639685070117601</c:v>
                </c:pt>
                <c:pt idx="477">
                  <c:v>0.23720722456774099</c:v>
                </c:pt>
                <c:pt idx="478">
                  <c:v>0.228017598434306</c:v>
                </c:pt>
                <c:pt idx="479">
                  <c:v>0.23720722456774099</c:v>
                </c:pt>
                <c:pt idx="480">
                  <c:v>0.21882797230107501</c:v>
                </c:pt>
                <c:pt idx="481">
                  <c:v>0.20963834616763999</c:v>
                </c:pt>
                <c:pt idx="482">
                  <c:v>0.21940232393418499</c:v>
                </c:pt>
                <c:pt idx="483">
                  <c:v>0.19183344553428699</c:v>
                </c:pt>
                <c:pt idx="484">
                  <c:v>0.209063994534325</c:v>
                </c:pt>
                <c:pt idx="485">
                  <c:v>0.18321817103416599</c:v>
                </c:pt>
                <c:pt idx="486">
                  <c:v>0.19987436840089001</c:v>
                </c:pt>
                <c:pt idx="487">
                  <c:v>0.192407797167398</c:v>
                </c:pt>
                <c:pt idx="488">
                  <c:v>0.172879841634307</c:v>
                </c:pt>
                <c:pt idx="489">
                  <c:v>0.182643819400648</c:v>
                </c:pt>
                <c:pt idx="490">
                  <c:v>0.17345419326762099</c:v>
                </c:pt>
                <c:pt idx="491">
                  <c:v>0.16369021550066701</c:v>
                </c:pt>
                <c:pt idx="492">
                  <c:v>0.15564929263406499</c:v>
                </c:pt>
                <c:pt idx="493">
                  <c:v>0.15507494100075001</c:v>
                </c:pt>
                <c:pt idx="494">
                  <c:v>0.17345419326741701</c:v>
                </c:pt>
                <c:pt idx="495">
                  <c:v>0.14588531486731501</c:v>
                </c:pt>
                <c:pt idx="496">
                  <c:v>0.14588531486731501</c:v>
                </c:pt>
                <c:pt idx="497">
                  <c:v>0.15450058936743599</c:v>
                </c:pt>
                <c:pt idx="498">
                  <c:v>0.14588531486731501</c:v>
                </c:pt>
                <c:pt idx="499">
                  <c:v>0.13727004036719401</c:v>
                </c:pt>
                <c:pt idx="500">
                  <c:v>0.14588531486731501</c:v>
                </c:pt>
                <c:pt idx="501">
                  <c:v>0.136695688734084</c:v>
                </c:pt>
                <c:pt idx="502">
                  <c:v>0.13727004036719401</c:v>
                </c:pt>
                <c:pt idx="503">
                  <c:v>0.13669568873387999</c:v>
                </c:pt>
                <c:pt idx="504">
                  <c:v>0.12808041423396299</c:v>
                </c:pt>
                <c:pt idx="505">
                  <c:v>0.12750606260064901</c:v>
                </c:pt>
                <c:pt idx="506">
                  <c:v>0.118890788100528</c:v>
                </c:pt>
                <c:pt idx="507">
                  <c:v>0.118316436467214</c:v>
                </c:pt>
                <c:pt idx="508">
                  <c:v>0.127506062600445</c:v>
                </c:pt>
                <c:pt idx="509">
                  <c:v>0.118890788100732</c:v>
                </c:pt>
                <c:pt idx="510">
                  <c:v>0.127506062600445</c:v>
                </c:pt>
                <c:pt idx="511">
                  <c:v>0.118890788100528</c:v>
                </c:pt>
                <c:pt idx="512">
                  <c:v>0.118316436467214</c:v>
                </c:pt>
                <c:pt idx="513">
                  <c:v>0.12808041423396299</c:v>
                </c:pt>
                <c:pt idx="514">
                  <c:v>0.118316436467214</c:v>
                </c:pt>
                <c:pt idx="515">
                  <c:v>0.118316436467214</c:v>
                </c:pt>
                <c:pt idx="516">
                  <c:v>0.109701161967092</c:v>
                </c:pt>
                <c:pt idx="517">
                  <c:v>0.109701161967297</c:v>
                </c:pt>
                <c:pt idx="518">
                  <c:v>0.118316436467214</c:v>
                </c:pt>
                <c:pt idx="519">
                  <c:v>0.118316436467009</c:v>
                </c:pt>
                <c:pt idx="520">
                  <c:v>0.119465139734046</c:v>
                </c:pt>
                <c:pt idx="521">
                  <c:v>0.118316436467214</c:v>
                </c:pt>
                <c:pt idx="522">
                  <c:v>0.100511535833657</c:v>
                </c:pt>
                <c:pt idx="523">
                  <c:v>0.109126810333778</c:v>
                </c:pt>
                <c:pt idx="524">
                  <c:v>0.118316436467214</c:v>
                </c:pt>
                <c:pt idx="525">
                  <c:v>0.118316436467214</c:v>
                </c:pt>
                <c:pt idx="526">
                  <c:v>0.119465139734046</c:v>
                </c:pt>
                <c:pt idx="527">
                  <c:v>0.109126810333778</c:v>
                </c:pt>
                <c:pt idx="528">
                  <c:v>0.118316436467214</c:v>
                </c:pt>
                <c:pt idx="529">
                  <c:v>0.109701161967092</c:v>
                </c:pt>
                <c:pt idx="530">
                  <c:v>0.109126810333778</c:v>
                </c:pt>
                <c:pt idx="531">
                  <c:v>0.119465139734046</c:v>
                </c:pt>
                <c:pt idx="532">
                  <c:v>0.109126810333778</c:v>
                </c:pt>
                <c:pt idx="533">
                  <c:v>0.109701161967092</c:v>
                </c:pt>
                <c:pt idx="534">
                  <c:v>0.109126810333778</c:v>
                </c:pt>
                <c:pt idx="535">
                  <c:v>0.10051153583386099</c:v>
                </c:pt>
                <c:pt idx="536">
                  <c:v>0.109701161967092</c:v>
                </c:pt>
                <c:pt idx="537">
                  <c:v>0.109126810333982</c:v>
                </c:pt>
                <c:pt idx="538">
                  <c:v>0.100511535833657</c:v>
                </c:pt>
                <c:pt idx="539">
                  <c:v>0.10051153583386099</c:v>
                </c:pt>
                <c:pt idx="540">
                  <c:v>0.109126810333778</c:v>
                </c:pt>
                <c:pt idx="541">
                  <c:v>0.10051153583386099</c:v>
                </c:pt>
                <c:pt idx="542">
                  <c:v>0.109701161967092</c:v>
                </c:pt>
                <c:pt idx="543">
                  <c:v>9.9937184200546994E-2</c:v>
                </c:pt>
                <c:pt idx="544">
                  <c:v>0.100511535833657</c:v>
                </c:pt>
                <c:pt idx="545">
                  <c:v>0.10051153583386099</c:v>
                </c:pt>
                <c:pt idx="546">
                  <c:v>0.109126810333778</c:v>
                </c:pt>
                <c:pt idx="547">
                  <c:v>0.10051153583386099</c:v>
                </c:pt>
                <c:pt idx="548">
                  <c:v>0.10051153583386099</c:v>
                </c:pt>
                <c:pt idx="549">
                  <c:v>9.0747558066907805E-2</c:v>
                </c:pt>
                <c:pt idx="550">
                  <c:v>0.10051153583386099</c:v>
                </c:pt>
                <c:pt idx="551">
                  <c:v>0.109701161967092</c:v>
                </c:pt>
                <c:pt idx="552">
                  <c:v>9.1321909700426002E-2</c:v>
                </c:pt>
                <c:pt idx="553">
                  <c:v>0.10051153583386099</c:v>
                </c:pt>
                <c:pt idx="554">
                  <c:v>9.0747558067111794E-2</c:v>
                </c:pt>
                <c:pt idx="555">
                  <c:v>9.1321909700426002E-2</c:v>
                </c:pt>
                <c:pt idx="556">
                  <c:v>8.2132283566990802E-2</c:v>
                </c:pt>
                <c:pt idx="557">
                  <c:v>0.10051153583386099</c:v>
                </c:pt>
                <c:pt idx="558">
                  <c:v>9.1321909700426002E-2</c:v>
                </c:pt>
                <c:pt idx="559">
                  <c:v>9.0747558066907805E-2</c:v>
                </c:pt>
                <c:pt idx="560">
                  <c:v>0.10051153583386099</c:v>
                </c:pt>
                <c:pt idx="561">
                  <c:v>8.2132283566990802E-2</c:v>
                </c:pt>
                <c:pt idx="562">
                  <c:v>8.2706635200508999E-2</c:v>
                </c:pt>
                <c:pt idx="563">
                  <c:v>9.0747558066907805E-2</c:v>
                </c:pt>
                <c:pt idx="564">
                  <c:v>8.2706635200508999E-2</c:v>
                </c:pt>
                <c:pt idx="565">
                  <c:v>7.2942657433555602E-2</c:v>
                </c:pt>
                <c:pt idx="566">
                  <c:v>9.9362832567232898E-2</c:v>
                </c:pt>
                <c:pt idx="567">
                  <c:v>8.2706635200304995E-2</c:v>
                </c:pt>
                <c:pt idx="568">
                  <c:v>7.2942657433759606E-2</c:v>
                </c:pt>
                <c:pt idx="569">
                  <c:v>8.2132283566990802E-2</c:v>
                </c:pt>
                <c:pt idx="570">
                  <c:v>9.1321909700426002E-2</c:v>
                </c:pt>
                <c:pt idx="571">
                  <c:v>8.2132283566990802E-2</c:v>
                </c:pt>
                <c:pt idx="572">
                  <c:v>8.1557931933676595E-2</c:v>
                </c:pt>
                <c:pt idx="573">
                  <c:v>8.2706635200508999E-2</c:v>
                </c:pt>
                <c:pt idx="574">
                  <c:v>7.2942657433555602E-2</c:v>
                </c:pt>
                <c:pt idx="575">
                  <c:v>7.2942657433759606E-2</c:v>
                </c:pt>
                <c:pt idx="576">
                  <c:v>8.2132283566990802E-2</c:v>
                </c:pt>
                <c:pt idx="577">
                  <c:v>7.2942657433555602E-2</c:v>
                </c:pt>
                <c:pt idx="578">
                  <c:v>9.1321909700426002E-2</c:v>
                </c:pt>
                <c:pt idx="579">
                  <c:v>8.2132283567194805E-2</c:v>
                </c:pt>
                <c:pt idx="580">
                  <c:v>7.2942657433555602E-2</c:v>
                </c:pt>
                <c:pt idx="581">
                  <c:v>5.4563405166889102E-2</c:v>
                </c:pt>
                <c:pt idx="582">
                  <c:v>9.1321909700426002E-2</c:v>
                </c:pt>
                <c:pt idx="583">
                  <c:v>6.3753031300324406E-2</c:v>
                </c:pt>
                <c:pt idx="584">
                  <c:v>7.2942657433759606E-2</c:v>
                </c:pt>
                <c:pt idx="585">
                  <c:v>7.2942657433555602E-2</c:v>
                </c:pt>
                <c:pt idx="586">
                  <c:v>6.3753031300324406E-2</c:v>
                </c:pt>
                <c:pt idx="587">
                  <c:v>7.3517009067073799E-2</c:v>
                </c:pt>
                <c:pt idx="588">
                  <c:v>8.1557931933676595E-2</c:v>
                </c:pt>
                <c:pt idx="589">
                  <c:v>8.2706635200304995E-2</c:v>
                </c:pt>
                <c:pt idx="590">
                  <c:v>6.3178679667010199E-2</c:v>
                </c:pt>
                <c:pt idx="591">
                  <c:v>6.4327382933638599E-2</c:v>
                </c:pt>
                <c:pt idx="592">
                  <c:v>7.2942657433555602E-2</c:v>
                </c:pt>
                <c:pt idx="593">
                  <c:v>6.3753031300324406E-2</c:v>
                </c:pt>
                <c:pt idx="594">
                  <c:v>6.3753031300324406E-2</c:v>
                </c:pt>
                <c:pt idx="595">
                  <c:v>6.4327382933638599E-2</c:v>
                </c:pt>
                <c:pt idx="596">
                  <c:v>6.3178679667010199E-2</c:v>
                </c:pt>
                <c:pt idx="597">
                  <c:v>7.2942657433555602E-2</c:v>
                </c:pt>
                <c:pt idx="598">
                  <c:v>5.5137756800203302E-2</c:v>
                </c:pt>
                <c:pt idx="599">
                  <c:v>5.5137756800407403E-2</c:v>
                </c:pt>
                <c:pt idx="600">
                  <c:v>7.2942657433555602E-2</c:v>
                </c:pt>
                <c:pt idx="601">
                  <c:v>6.3178679667010199E-2</c:v>
                </c:pt>
                <c:pt idx="602">
                  <c:v>6.3753031300324406E-2</c:v>
                </c:pt>
                <c:pt idx="603">
                  <c:v>7.3517009066869698E-2</c:v>
                </c:pt>
                <c:pt idx="604">
                  <c:v>4.5948130666972099E-2</c:v>
                </c:pt>
                <c:pt idx="605">
                  <c:v>7.2942657433555602E-2</c:v>
                </c:pt>
                <c:pt idx="606">
                  <c:v>6.3178679667010199E-2</c:v>
                </c:pt>
                <c:pt idx="607">
                  <c:v>4.5948130666972099E-2</c:v>
                </c:pt>
                <c:pt idx="608">
                  <c:v>6.3753031300120305E-2</c:v>
                </c:pt>
                <c:pt idx="609">
                  <c:v>5.4563405166889102E-2</c:v>
                </c:pt>
                <c:pt idx="610">
                  <c:v>5.5137756800407403E-2</c:v>
                </c:pt>
                <c:pt idx="611">
                  <c:v>5.4563405166889102E-2</c:v>
                </c:pt>
                <c:pt idx="612">
                  <c:v>6.3753031300324406E-2</c:v>
                </c:pt>
                <c:pt idx="613">
                  <c:v>5.4563405166889102E-2</c:v>
                </c:pt>
                <c:pt idx="614">
                  <c:v>5.5137756800203302E-2</c:v>
                </c:pt>
                <c:pt idx="615">
                  <c:v>5.4563405166889102E-2</c:v>
                </c:pt>
                <c:pt idx="616">
                  <c:v>5.4563405166889102E-2</c:v>
                </c:pt>
                <c:pt idx="617">
                  <c:v>5.5137756800407403E-2</c:v>
                </c:pt>
                <c:pt idx="618">
                  <c:v>5.4563405166889102E-2</c:v>
                </c:pt>
                <c:pt idx="619">
                  <c:v>5.5137756800203302E-2</c:v>
                </c:pt>
                <c:pt idx="620">
                  <c:v>5.3989053533574902E-2</c:v>
                </c:pt>
                <c:pt idx="621">
                  <c:v>4.5373779033453902E-2</c:v>
                </c:pt>
                <c:pt idx="622">
                  <c:v>5.5137756800407403E-2</c:v>
                </c:pt>
                <c:pt idx="623">
                  <c:v>4.5373779033453902E-2</c:v>
                </c:pt>
                <c:pt idx="624">
                  <c:v>5.5137756800203302E-2</c:v>
                </c:pt>
                <c:pt idx="625">
                  <c:v>5.4563405166889102E-2</c:v>
                </c:pt>
                <c:pt idx="626">
                  <c:v>5.5137756800407403E-2</c:v>
                </c:pt>
                <c:pt idx="627">
                  <c:v>4.5373779033453902E-2</c:v>
                </c:pt>
                <c:pt idx="628">
                  <c:v>3.6184152900222699E-2</c:v>
                </c:pt>
                <c:pt idx="629">
                  <c:v>5.5137756800203302E-2</c:v>
                </c:pt>
                <c:pt idx="630">
                  <c:v>4.5373779033453902E-2</c:v>
                </c:pt>
                <c:pt idx="631">
                  <c:v>6.4327382933638599E-2</c:v>
                </c:pt>
                <c:pt idx="632">
                  <c:v>4.5373779033657899E-2</c:v>
                </c:pt>
                <c:pt idx="633">
                  <c:v>4.5373779033453902E-2</c:v>
                </c:pt>
                <c:pt idx="634">
                  <c:v>4.5948130666972099E-2</c:v>
                </c:pt>
                <c:pt idx="635">
                  <c:v>5.4563405166889102E-2</c:v>
                </c:pt>
                <c:pt idx="636">
                  <c:v>5.5137756800203302E-2</c:v>
                </c:pt>
                <c:pt idx="637">
                  <c:v>5.3989053533574902E-2</c:v>
                </c:pt>
                <c:pt idx="638">
                  <c:v>4.65224823002863E-2</c:v>
                </c:pt>
                <c:pt idx="639">
                  <c:v>4.5373779033453902E-2</c:v>
                </c:pt>
                <c:pt idx="640">
                  <c:v>3.6184152900222699E-2</c:v>
                </c:pt>
                <c:pt idx="641">
                  <c:v>4.5373779033453902E-2</c:v>
                </c:pt>
                <c:pt idx="642">
                  <c:v>4.5948130666972099E-2</c:v>
                </c:pt>
                <c:pt idx="643">
                  <c:v>4.5948130666768103E-2</c:v>
                </c:pt>
                <c:pt idx="644">
                  <c:v>4.5373779033657899E-2</c:v>
                </c:pt>
                <c:pt idx="645">
                  <c:v>4.5373779033453902E-2</c:v>
                </c:pt>
                <c:pt idx="646">
                  <c:v>3.6184152900222699E-2</c:v>
                </c:pt>
                <c:pt idx="647">
                  <c:v>4.6522482300082303E-2</c:v>
                </c:pt>
                <c:pt idx="648">
                  <c:v>4.5373779033657899E-2</c:v>
                </c:pt>
                <c:pt idx="649">
                  <c:v>4.5373779033453902E-2</c:v>
                </c:pt>
                <c:pt idx="650">
                  <c:v>5.5137756800203302E-2</c:v>
                </c:pt>
                <c:pt idx="651">
                  <c:v>4.5373779033657899E-2</c:v>
                </c:pt>
                <c:pt idx="652">
                  <c:v>5.4563405166889102E-2</c:v>
                </c:pt>
                <c:pt idx="653">
                  <c:v>4.5948130666972099E-2</c:v>
                </c:pt>
                <c:pt idx="654">
                  <c:v>2.6994526766787499E-2</c:v>
                </c:pt>
                <c:pt idx="655">
                  <c:v>4.5948130666768103E-2</c:v>
                </c:pt>
                <c:pt idx="656">
                  <c:v>5.4563405166889102E-2</c:v>
                </c:pt>
                <c:pt idx="657">
                  <c:v>4.5948130666972099E-2</c:v>
                </c:pt>
                <c:pt idx="658">
                  <c:v>4.5373779033453902E-2</c:v>
                </c:pt>
                <c:pt idx="659">
                  <c:v>2.75688784001017E-2</c:v>
                </c:pt>
                <c:pt idx="660">
                  <c:v>5.3989053533574902E-2</c:v>
                </c:pt>
                <c:pt idx="661">
                  <c:v>4.5948130666972099E-2</c:v>
                </c:pt>
                <c:pt idx="662">
                  <c:v>4.5948130666768103E-2</c:v>
                </c:pt>
                <c:pt idx="663">
                  <c:v>5.4563405166889102E-2</c:v>
                </c:pt>
                <c:pt idx="664">
                  <c:v>3.67585045335369E-2</c:v>
                </c:pt>
                <c:pt idx="665">
                  <c:v>4.5373779033657899E-2</c:v>
                </c:pt>
                <c:pt idx="666">
                  <c:v>5.4563405166889102E-2</c:v>
                </c:pt>
                <c:pt idx="667">
                  <c:v>4.5948130666768103E-2</c:v>
                </c:pt>
                <c:pt idx="668">
                  <c:v>4.5373779033657899E-2</c:v>
                </c:pt>
                <c:pt idx="669">
                  <c:v>3.67585045335369E-2</c:v>
                </c:pt>
                <c:pt idx="670">
                  <c:v>3.6184152900018599E-2</c:v>
                </c:pt>
                <c:pt idx="671">
                  <c:v>3.67585045335369E-2</c:v>
                </c:pt>
                <c:pt idx="672">
                  <c:v>3.6184152900222699E-2</c:v>
                </c:pt>
                <c:pt idx="673">
                  <c:v>4.5373779033453902E-2</c:v>
                </c:pt>
                <c:pt idx="674">
                  <c:v>5.5137756800203302E-2</c:v>
                </c:pt>
                <c:pt idx="675">
                  <c:v>4.5373779033657899E-2</c:v>
                </c:pt>
                <c:pt idx="676">
                  <c:v>4.5373779033453902E-2</c:v>
                </c:pt>
                <c:pt idx="677">
                  <c:v>5.5137756800203302E-2</c:v>
                </c:pt>
                <c:pt idx="678">
                  <c:v>3.6184152900222699E-2</c:v>
                </c:pt>
                <c:pt idx="679">
                  <c:v>3.67585045335369E-2</c:v>
                </c:pt>
                <c:pt idx="680">
                  <c:v>3.6184152900222699E-2</c:v>
                </c:pt>
                <c:pt idx="681">
                  <c:v>4.5948130666768103E-2</c:v>
                </c:pt>
                <c:pt idx="682">
                  <c:v>4.5948130666972099E-2</c:v>
                </c:pt>
                <c:pt idx="683">
                  <c:v>3.6184152900222699E-2</c:v>
                </c:pt>
                <c:pt idx="684">
                  <c:v>3.6758504533332799E-2</c:v>
                </c:pt>
                <c:pt idx="685">
                  <c:v>4.5373779033657899E-2</c:v>
                </c:pt>
                <c:pt idx="686">
                  <c:v>3.6184152900018599E-2</c:v>
                </c:pt>
                <c:pt idx="687">
                  <c:v>6.4327382933638599E-2</c:v>
                </c:pt>
                <c:pt idx="688">
                  <c:v>4.5373779033657899E-2</c:v>
                </c:pt>
                <c:pt idx="689">
                  <c:v>4.5373779033453902E-2</c:v>
                </c:pt>
                <c:pt idx="690">
                  <c:v>2.75688784001017E-2</c:v>
                </c:pt>
                <c:pt idx="691">
                  <c:v>3.6184152900222699E-2</c:v>
                </c:pt>
                <c:pt idx="692">
                  <c:v>3.67585045335369E-2</c:v>
                </c:pt>
                <c:pt idx="693">
                  <c:v>4.5373779033453902E-2</c:v>
                </c:pt>
                <c:pt idx="694">
                  <c:v>3.73328561668511E-2</c:v>
                </c:pt>
                <c:pt idx="695">
                  <c:v>4.5373779033657899E-2</c:v>
                </c:pt>
                <c:pt idx="696">
                  <c:v>4.5373779033453902E-2</c:v>
                </c:pt>
                <c:pt idx="697">
                  <c:v>4.5373779033453902E-2</c:v>
                </c:pt>
                <c:pt idx="698">
                  <c:v>3.67585045335369E-2</c:v>
                </c:pt>
                <c:pt idx="699">
                  <c:v>4.5948130666972099E-2</c:v>
                </c:pt>
                <c:pt idx="700">
                  <c:v>4.5373779033453902E-2</c:v>
                </c:pt>
                <c:pt idx="701">
                  <c:v>3.6184152900222699E-2</c:v>
                </c:pt>
                <c:pt idx="702">
                  <c:v>3.67585045335369E-2</c:v>
                </c:pt>
                <c:pt idx="703">
                  <c:v>4.5373779033453902E-2</c:v>
                </c:pt>
                <c:pt idx="704">
                  <c:v>4.5948130666972099E-2</c:v>
                </c:pt>
                <c:pt idx="705">
                  <c:v>3.67585045335369E-2</c:v>
                </c:pt>
                <c:pt idx="706">
                  <c:v>2.6420175133269198E-2</c:v>
                </c:pt>
                <c:pt idx="707">
                  <c:v>2.75688784003057E-2</c:v>
                </c:pt>
                <c:pt idx="708">
                  <c:v>5.5137756800203302E-2</c:v>
                </c:pt>
                <c:pt idx="709">
                  <c:v>4.5373779033453902E-2</c:v>
                </c:pt>
                <c:pt idx="710">
                  <c:v>3.67585045335369E-2</c:v>
                </c:pt>
                <c:pt idx="711">
                  <c:v>3.6184152900222699E-2</c:v>
                </c:pt>
                <c:pt idx="712">
                  <c:v>3.67585045335369E-2</c:v>
                </c:pt>
                <c:pt idx="713">
                  <c:v>4.5373779033453902E-2</c:v>
                </c:pt>
                <c:pt idx="714">
                  <c:v>3.6184152900222699E-2</c:v>
                </c:pt>
                <c:pt idx="715">
                  <c:v>3.67585045335369E-2</c:v>
                </c:pt>
                <c:pt idx="716">
                  <c:v>4.5948130666768103E-2</c:v>
                </c:pt>
                <c:pt idx="717">
                  <c:v>5.4563405166889102E-2</c:v>
                </c:pt>
                <c:pt idx="718">
                  <c:v>2.75688784001017E-2</c:v>
                </c:pt>
                <c:pt idx="719">
                  <c:v>2.75688784001017E-2</c:v>
                </c:pt>
                <c:pt idx="720">
                  <c:v>1.78049006335563E-2</c:v>
                </c:pt>
                <c:pt idx="721">
                  <c:v>3.6184152900018599E-2</c:v>
                </c:pt>
                <c:pt idx="722">
                  <c:v>2.75688784003057E-2</c:v>
                </c:pt>
                <c:pt idx="723">
                  <c:v>5.5137756800203302E-2</c:v>
                </c:pt>
                <c:pt idx="724">
                  <c:v>4.5373779033453902E-2</c:v>
                </c:pt>
                <c:pt idx="725">
                  <c:v>2.75688784001017E-2</c:v>
                </c:pt>
                <c:pt idx="726">
                  <c:v>4.5373779033657899E-2</c:v>
                </c:pt>
                <c:pt idx="727">
                  <c:v>3.67585045335369E-2</c:v>
                </c:pt>
                <c:pt idx="728">
                  <c:v>4.5373779033453902E-2</c:v>
                </c:pt>
                <c:pt idx="729">
                  <c:v>3.6184152900222699E-2</c:v>
                </c:pt>
                <c:pt idx="730">
                  <c:v>4.6522482300082303E-2</c:v>
                </c:pt>
                <c:pt idx="731">
                  <c:v>2.6420175133473299E-2</c:v>
                </c:pt>
                <c:pt idx="732">
                  <c:v>3.67585045335369E-2</c:v>
                </c:pt>
                <c:pt idx="733">
                  <c:v>4.5948130666972099E-2</c:v>
                </c:pt>
                <c:pt idx="734">
                  <c:v>2.6994526766787499E-2</c:v>
                </c:pt>
                <c:pt idx="735">
                  <c:v>6.3753031300120305E-2</c:v>
                </c:pt>
                <c:pt idx="736">
                  <c:v>2.75688784001017E-2</c:v>
                </c:pt>
                <c:pt idx="737">
                  <c:v>3.67585045335369E-2</c:v>
                </c:pt>
                <c:pt idx="738">
                  <c:v>1.83792522668705E-2</c:v>
                </c:pt>
                <c:pt idx="739">
                  <c:v>6.3178679666806098E-2</c:v>
                </c:pt>
                <c:pt idx="740">
                  <c:v>3.67585045335369E-2</c:v>
                </c:pt>
                <c:pt idx="741">
                  <c:v>1.83792522668705E-2</c:v>
                </c:pt>
                <c:pt idx="742">
                  <c:v>4.5373779033453902E-2</c:v>
                </c:pt>
                <c:pt idx="743">
                  <c:v>4.5373779033453902E-2</c:v>
                </c:pt>
                <c:pt idx="744">
                  <c:v>2.75688784003057E-2</c:v>
                </c:pt>
                <c:pt idx="745">
                  <c:v>2.75688784001017E-2</c:v>
                </c:pt>
                <c:pt idx="746">
                  <c:v>3.67585045335369E-2</c:v>
                </c:pt>
                <c:pt idx="747">
                  <c:v>3.6184152900018599E-2</c:v>
                </c:pt>
                <c:pt idx="748">
                  <c:v>3.67585045335369E-2</c:v>
                </c:pt>
                <c:pt idx="749">
                  <c:v>3.6184152900222699E-2</c:v>
                </c:pt>
                <c:pt idx="750">
                  <c:v>5.5137756800203302E-2</c:v>
                </c:pt>
                <c:pt idx="751">
                  <c:v>2.6994526766787499E-2</c:v>
                </c:pt>
                <c:pt idx="752">
                  <c:v>3.6184152900222699E-2</c:v>
                </c:pt>
                <c:pt idx="753">
                  <c:v>2.75688784001017E-2</c:v>
                </c:pt>
                <c:pt idx="754">
                  <c:v>4.5948130666768103E-2</c:v>
                </c:pt>
                <c:pt idx="755">
                  <c:v>3.67585045335369E-2</c:v>
                </c:pt>
                <c:pt idx="756">
                  <c:v>3.6184152900222699E-2</c:v>
                </c:pt>
                <c:pt idx="757">
                  <c:v>4.5948130666768103E-2</c:v>
                </c:pt>
                <c:pt idx="758">
                  <c:v>4.5373779033657899E-2</c:v>
                </c:pt>
                <c:pt idx="759">
                  <c:v>3.6184152900222699E-2</c:v>
                </c:pt>
                <c:pt idx="760">
                  <c:v>3.6758504533332799E-2</c:v>
                </c:pt>
                <c:pt idx="761">
                  <c:v>3.6184152900222699E-2</c:v>
                </c:pt>
                <c:pt idx="762">
                  <c:v>4.5948130666972099E-2</c:v>
                </c:pt>
                <c:pt idx="763">
                  <c:v>2.6994526766787499E-2</c:v>
                </c:pt>
                <c:pt idx="764">
                  <c:v>4.5948130666768103E-2</c:v>
                </c:pt>
                <c:pt idx="765">
                  <c:v>3.67585045335369E-2</c:v>
                </c:pt>
                <c:pt idx="766">
                  <c:v>3.6184152900222699E-2</c:v>
                </c:pt>
                <c:pt idx="767">
                  <c:v>4.5948130666768103E-2</c:v>
                </c:pt>
                <c:pt idx="768">
                  <c:v>3.6184152900222699E-2</c:v>
                </c:pt>
                <c:pt idx="769">
                  <c:v>3.67585045335369E-2</c:v>
                </c:pt>
                <c:pt idx="770">
                  <c:v>3.6184152900018599E-2</c:v>
                </c:pt>
                <c:pt idx="771">
                  <c:v>3.67585045335369E-2</c:v>
                </c:pt>
                <c:pt idx="772">
                  <c:v>4.5373779033657899E-2</c:v>
                </c:pt>
                <c:pt idx="773">
                  <c:v>1.8379252266666399E-2</c:v>
                </c:pt>
                <c:pt idx="774">
                  <c:v>3.6184152900222699E-2</c:v>
                </c:pt>
                <c:pt idx="775">
                  <c:v>5.4563405166889102E-2</c:v>
                </c:pt>
                <c:pt idx="776">
                  <c:v>4.5948130666768103E-2</c:v>
                </c:pt>
                <c:pt idx="777">
                  <c:v>3.67585045335369E-2</c:v>
                </c:pt>
                <c:pt idx="778">
                  <c:v>3.6184152900222699E-2</c:v>
                </c:pt>
                <c:pt idx="779">
                  <c:v>3.67585045335369E-2</c:v>
                </c:pt>
                <c:pt idx="780">
                  <c:v>5.4563405166889102E-2</c:v>
                </c:pt>
                <c:pt idx="781">
                  <c:v>4.5948130666768103E-2</c:v>
                </c:pt>
                <c:pt idx="782">
                  <c:v>4.5373779033657899E-2</c:v>
                </c:pt>
                <c:pt idx="783">
                  <c:v>3.6184152900222699E-2</c:v>
                </c:pt>
                <c:pt idx="784">
                  <c:v>2.75688784001017E-2</c:v>
                </c:pt>
                <c:pt idx="785">
                  <c:v>4.5373779033453902E-2</c:v>
                </c:pt>
                <c:pt idx="786">
                  <c:v>5.5137756800203302E-2</c:v>
                </c:pt>
                <c:pt idx="787">
                  <c:v>3.67585045335369E-2</c:v>
                </c:pt>
                <c:pt idx="788">
                  <c:v>4.5373779033657899E-2</c:v>
                </c:pt>
                <c:pt idx="789">
                  <c:v>3.6184152900018599E-2</c:v>
                </c:pt>
                <c:pt idx="790">
                  <c:v>3.67585045335369E-2</c:v>
                </c:pt>
                <c:pt idx="791">
                  <c:v>6.3753031300324406E-2</c:v>
                </c:pt>
                <c:pt idx="792">
                  <c:v>3.67585045335369E-2</c:v>
                </c:pt>
                <c:pt idx="793">
                  <c:v>4.5373779033453902E-2</c:v>
                </c:pt>
                <c:pt idx="794">
                  <c:v>3.6184152900222699E-2</c:v>
                </c:pt>
                <c:pt idx="795">
                  <c:v>3.67585045335369E-2</c:v>
                </c:pt>
                <c:pt idx="796">
                  <c:v>1.8379252266666399E-2</c:v>
                </c:pt>
                <c:pt idx="797">
                  <c:v>6.3753031300324406E-2</c:v>
                </c:pt>
                <c:pt idx="798">
                  <c:v>5.4563405166889102E-2</c:v>
                </c:pt>
                <c:pt idx="799">
                  <c:v>3.67585045335369E-2</c:v>
                </c:pt>
                <c:pt idx="800">
                  <c:v>4.5373779033453902E-2</c:v>
                </c:pt>
                <c:pt idx="801">
                  <c:v>5.5137756800407403E-2</c:v>
                </c:pt>
                <c:pt idx="802">
                  <c:v>4.5373779033453902E-2</c:v>
                </c:pt>
                <c:pt idx="803">
                  <c:v>3.6184152900222699E-2</c:v>
                </c:pt>
                <c:pt idx="804">
                  <c:v>4.5948130666768103E-2</c:v>
                </c:pt>
                <c:pt idx="805">
                  <c:v>3.6184152900222699E-2</c:v>
                </c:pt>
                <c:pt idx="806">
                  <c:v>4.5948130666768103E-2</c:v>
                </c:pt>
                <c:pt idx="807">
                  <c:v>4.5373779033657899E-2</c:v>
                </c:pt>
                <c:pt idx="808">
                  <c:v>4.5373779033453902E-2</c:v>
                </c:pt>
                <c:pt idx="809">
                  <c:v>5.5137756800407403E-2</c:v>
                </c:pt>
                <c:pt idx="810">
                  <c:v>3.6758504533332799E-2</c:v>
                </c:pt>
                <c:pt idx="811">
                  <c:v>5.3989053533574902E-2</c:v>
                </c:pt>
                <c:pt idx="812">
                  <c:v>4.65224823002863E-2</c:v>
                </c:pt>
                <c:pt idx="813">
                  <c:v>4.5373779033453902E-2</c:v>
                </c:pt>
                <c:pt idx="814">
                  <c:v>3.6184152900222699E-2</c:v>
                </c:pt>
                <c:pt idx="815">
                  <c:v>4.5373779033657899E-2</c:v>
                </c:pt>
                <c:pt idx="816">
                  <c:v>5.5137756800203302E-2</c:v>
                </c:pt>
                <c:pt idx="817">
                  <c:v>3.67585045335369E-2</c:v>
                </c:pt>
                <c:pt idx="818">
                  <c:v>5.3989053533574902E-2</c:v>
                </c:pt>
                <c:pt idx="819">
                  <c:v>3.6758504533332799E-2</c:v>
                </c:pt>
                <c:pt idx="820">
                  <c:v>4.5948130666972099E-2</c:v>
                </c:pt>
                <c:pt idx="821">
                  <c:v>5.4563405166889102E-2</c:v>
                </c:pt>
                <c:pt idx="822">
                  <c:v>4.5373779033657899E-2</c:v>
                </c:pt>
                <c:pt idx="823">
                  <c:v>4.5948130666768103E-2</c:v>
                </c:pt>
                <c:pt idx="824">
                  <c:v>4.5373779033453902E-2</c:v>
                </c:pt>
                <c:pt idx="825">
                  <c:v>4.5373779033657899E-2</c:v>
                </c:pt>
                <c:pt idx="826">
                  <c:v>3.67585045335369E-2</c:v>
                </c:pt>
                <c:pt idx="827">
                  <c:v>5.5137756800203302E-2</c:v>
                </c:pt>
                <c:pt idx="828">
                  <c:v>5.3989053533574902E-2</c:v>
                </c:pt>
                <c:pt idx="829">
                  <c:v>3.67585045335369E-2</c:v>
                </c:pt>
                <c:pt idx="830">
                  <c:v>3.73328561668511E-2</c:v>
                </c:pt>
                <c:pt idx="831">
                  <c:v>4.5373779033453902E-2</c:v>
                </c:pt>
                <c:pt idx="832">
                  <c:v>5.3989053533574902E-2</c:v>
                </c:pt>
                <c:pt idx="833">
                  <c:v>2.75688784001017E-2</c:v>
                </c:pt>
                <c:pt idx="834">
                  <c:v>3.67585045335369E-2</c:v>
                </c:pt>
                <c:pt idx="835">
                  <c:v>6.3753031300324406E-2</c:v>
                </c:pt>
                <c:pt idx="836">
                  <c:v>4.5373779033453902E-2</c:v>
                </c:pt>
                <c:pt idx="837">
                  <c:v>4.5948130666972099E-2</c:v>
                </c:pt>
                <c:pt idx="838">
                  <c:v>3.67585045335369E-2</c:v>
                </c:pt>
                <c:pt idx="839">
                  <c:v>5.4563405166889102E-2</c:v>
                </c:pt>
                <c:pt idx="840">
                  <c:v>4.5373779033453902E-2</c:v>
                </c:pt>
                <c:pt idx="841">
                  <c:v>5.5137756800203302E-2</c:v>
                </c:pt>
                <c:pt idx="842">
                  <c:v>4.5373779033657899E-2</c:v>
                </c:pt>
                <c:pt idx="843">
                  <c:v>4.5373779033453902E-2</c:v>
                </c:pt>
                <c:pt idx="844">
                  <c:v>4.5948130666972099E-2</c:v>
                </c:pt>
                <c:pt idx="845">
                  <c:v>3.67585045335369E-2</c:v>
                </c:pt>
                <c:pt idx="846">
                  <c:v>4.5373779033453902E-2</c:v>
                </c:pt>
                <c:pt idx="847">
                  <c:v>5.4563405166889102E-2</c:v>
                </c:pt>
                <c:pt idx="848">
                  <c:v>4.5948130666972099E-2</c:v>
                </c:pt>
                <c:pt idx="849">
                  <c:v>4.5373779033453902E-2</c:v>
                </c:pt>
                <c:pt idx="850">
                  <c:v>4.5373779033453902E-2</c:v>
                </c:pt>
                <c:pt idx="851">
                  <c:v>5.5137756800407403E-2</c:v>
                </c:pt>
                <c:pt idx="852">
                  <c:v>4.5373779033453902E-2</c:v>
                </c:pt>
                <c:pt idx="853">
                  <c:v>4.5948130666972099E-2</c:v>
                </c:pt>
                <c:pt idx="854">
                  <c:v>4.5373779033453902E-2</c:v>
                </c:pt>
                <c:pt idx="855">
                  <c:v>5.4563405166889102E-2</c:v>
                </c:pt>
                <c:pt idx="856">
                  <c:v>4.5948130666972099E-2</c:v>
                </c:pt>
                <c:pt idx="857">
                  <c:v>4.5373779033453902E-2</c:v>
                </c:pt>
                <c:pt idx="858">
                  <c:v>4.5373779033657899E-2</c:v>
                </c:pt>
                <c:pt idx="859">
                  <c:v>4.5948130666768103E-2</c:v>
                </c:pt>
                <c:pt idx="860">
                  <c:v>4.5373779033657899E-2</c:v>
                </c:pt>
                <c:pt idx="861">
                  <c:v>4.5948130666768103E-2</c:v>
                </c:pt>
                <c:pt idx="862">
                  <c:v>5.4563405166889102E-2</c:v>
                </c:pt>
                <c:pt idx="863">
                  <c:v>4.5948130666972099E-2</c:v>
                </c:pt>
                <c:pt idx="864">
                  <c:v>5.3989053533574902E-2</c:v>
                </c:pt>
                <c:pt idx="865">
                  <c:v>4.5948130666768103E-2</c:v>
                </c:pt>
                <c:pt idx="866">
                  <c:v>5.4563405166889102E-2</c:v>
                </c:pt>
                <c:pt idx="867">
                  <c:v>4.5948130666972099E-2</c:v>
                </c:pt>
                <c:pt idx="868">
                  <c:v>5.4563405166889102E-2</c:v>
                </c:pt>
                <c:pt idx="869">
                  <c:v>4.5373779033453902E-2</c:v>
                </c:pt>
                <c:pt idx="870">
                  <c:v>4.5948130666972099E-2</c:v>
                </c:pt>
                <c:pt idx="871">
                  <c:v>5.4563405166889102E-2</c:v>
                </c:pt>
                <c:pt idx="872">
                  <c:v>5.5137756800203302E-2</c:v>
                </c:pt>
                <c:pt idx="873">
                  <c:v>3.6184152900222699E-2</c:v>
                </c:pt>
                <c:pt idx="874">
                  <c:v>5.4563405166889102E-2</c:v>
                </c:pt>
                <c:pt idx="875">
                  <c:v>4.5948130666972099E-2</c:v>
                </c:pt>
                <c:pt idx="876">
                  <c:v>4.5373779033453902E-2</c:v>
                </c:pt>
                <c:pt idx="877">
                  <c:v>4.5948130666972099E-2</c:v>
                </c:pt>
                <c:pt idx="878">
                  <c:v>4.5948130666768103E-2</c:v>
                </c:pt>
                <c:pt idx="879">
                  <c:v>5.3989053533574902E-2</c:v>
                </c:pt>
                <c:pt idx="880">
                  <c:v>4.5948130666972099E-2</c:v>
                </c:pt>
                <c:pt idx="881">
                  <c:v>5.4563405166889102E-2</c:v>
                </c:pt>
                <c:pt idx="882">
                  <c:v>5.4563405166889102E-2</c:v>
                </c:pt>
                <c:pt idx="883">
                  <c:v>4.5948130666768103E-2</c:v>
                </c:pt>
                <c:pt idx="884">
                  <c:v>4.5373779033657899E-2</c:v>
                </c:pt>
                <c:pt idx="885">
                  <c:v>5.5137756800203302E-2</c:v>
                </c:pt>
                <c:pt idx="886">
                  <c:v>5.4563405166889102E-2</c:v>
                </c:pt>
                <c:pt idx="887">
                  <c:v>4.5373779033657899E-2</c:v>
                </c:pt>
                <c:pt idx="888">
                  <c:v>5.5137756800203302E-2</c:v>
                </c:pt>
                <c:pt idx="889">
                  <c:v>4.5373779033453902E-2</c:v>
                </c:pt>
                <c:pt idx="890">
                  <c:v>6.3753031300324406E-2</c:v>
                </c:pt>
                <c:pt idx="891">
                  <c:v>3.67585045335369E-2</c:v>
                </c:pt>
                <c:pt idx="892">
                  <c:v>4.5373779033453902E-2</c:v>
                </c:pt>
                <c:pt idx="893">
                  <c:v>4.5948130666972099E-2</c:v>
                </c:pt>
                <c:pt idx="894">
                  <c:v>6.3178679667010199E-2</c:v>
                </c:pt>
                <c:pt idx="895">
                  <c:v>4.6522482300082303E-2</c:v>
                </c:pt>
                <c:pt idx="896">
                  <c:v>4.5373779033657899E-2</c:v>
                </c:pt>
                <c:pt idx="897">
                  <c:v>9.1321909700426002E-2</c:v>
                </c:pt>
                <c:pt idx="898">
                  <c:v>7.2942657433555602E-2</c:v>
                </c:pt>
                <c:pt idx="899">
                  <c:v>4.5373779033657899E-2</c:v>
                </c:pt>
                <c:pt idx="900">
                  <c:v>4.5373779033453902E-2</c:v>
                </c:pt>
                <c:pt idx="901">
                  <c:v>1.89536038999806E-2</c:v>
                </c:pt>
                <c:pt idx="902">
                  <c:v>5.3989053533574902E-2</c:v>
                </c:pt>
                <c:pt idx="903">
                  <c:v>3.67585045335369E-2</c:v>
                </c:pt>
                <c:pt idx="904">
                  <c:v>4.5948130666972099E-2</c:v>
                </c:pt>
                <c:pt idx="905">
                  <c:v>6.3178679667010199E-2</c:v>
                </c:pt>
                <c:pt idx="906">
                  <c:v>4.6522482300082303E-2</c:v>
                </c:pt>
                <c:pt idx="907">
                  <c:v>6.3178679667010199E-2</c:v>
                </c:pt>
                <c:pt idx="908">
                  <c:v>6.3753031300324406E-2</c:v>
                </c:pt>
                <c:pt idx="909">
                  <c:v>6.4327382933638599E-2</c:v>
                </c:pt>
                <c:pt idx="910">
                  <c:v>3.6184152900018599E-2</c:v>
                </c:pt>
                <c:pt idx="911">
                  <c:v>7.2942657433759606E-2</c:v>
                </c:pt>
                <c:pt idx="912">
                  <c:v>6.4327382933638599E-2</c:v>
                </c:pt>
                <c:pt idx="913">
                  <c:v>3.6184152900222699E-2</c:v>
                </c:pt>
                <c:pt idx="914">
                  <c:v>4.5373779033453902E-2</c:v>
                </c:pt>
                <c:pt idx="915">
                  <c:v>5.5137756800203302E-2</c:v>
                </c:pt>
                <c:pt idx="916">
                  <c:v>7.2942657433759606E-2</c:v>
                </c:pt>
                <c:pt idx="917">
                  <c:v>4.5373779033453902E-2</c:v>
                </c:pt>
              </c:numCache>
            </c:numRef>
          </c:yVal>
          <c:smooth val="1"/>
          <c:extLst xmlns:c16r2="http://schemas.microsoft.com/office/drawing/2015/06/chart">
            <c:ext xmlns:c16="http://schemas.microsoft.com/office/drawing/2014/chart" uri="{C3380CC4-5D6E-409C-BE32-E72D297353CC}">
              <c16:uniqueId val="{00000003-24EA-6643-A877-408237D5B8B8}"/>
            </c:ext>
          </c:extLst>
        </c:ser>
        <c:dLbls>
          <c:showLegendKey val="0"/>
          <c:showVal val="0"/>
          <c:showCatName val="0"/>
          <c:showSerName val="0"/>
          <c:showPercent val="0"/>
          <c:showBubbleSize val="0"/>
        </c:dLbls>
        <c:axId val="236021632"/>
        <c:axId val="236023808"/>
      </c:scatterChart>
      <c:valAx>
        <c:axId val="236021632"/>
        <c:scaling>
          <c:orientation val="minMax"/>
          <c:min val="273"/>
        </c:scaling>
        <c:delete val="0"/>
        <c:axPos val="b"/>
        <c:title>
          <c:tx>
            <c:rich>
              <a:bodyPr/>
              <a:lstStyle/>
              <a:p>
                <a:pPr>
                  <a:defRPr/>
                </a:pPr>
                <a:r>
                  <a:rPr lang="en-GB" sz="1000" b="0"/>
                  <a:t>Temperature</a:t>
                </a:r>
                <a:r>
                  <a:rPr lang="en-GB" sz="1000" b="0" baseline="0"/>
                  <a:t> (K</a:t>
                </a:r>
                <a:r>
                  <a:rPr lang="en-GB" baseline="0"/>
                  <a:t>)</a:t>
                </a:r>
                <a:endParaRPr lang="en-GB"/>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023808"/>
        <c:crosses val="autoZero"/>
        <c:crossBetween val="midCat"/>
      </c:valAx>
      <c:valAx>
        <c:axId val="236023808"/>
        <c:scaling>
          <c:orientation val="minMax"/>
          <c:max val="1"/>
          <c:min val="0"/>
        </c:scaling>
        <c:delete val="0"/>
        <c:axPos val="l"/>
        <c:title>
          <c:tx>
            <c:rich>
              <a:bodyPr rot="-5400000" vert="horz"/>
              <a:lstStyle/>
              <a:p>
                <a:pPr>
                  <a:defRPr/>
                </a:pPr>
                <a:r>
                  <a:rPr lang="en-US" sz="1000" b="0" i="0" baseline="0">
                    <a:effectLst/>
                  </a:rPr>
                  <a:t>dm/dt (mg/min)</a:t>
                </a:r>
                <a:endParaRPr lang="en-GB" sz="1000">
                  <a:effectLst/>
                </a:endParaRP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602163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8853</cdr:x>
      <cdr:y>0.01672</cdr:y>
    </cdr:from>
    <cdr:to>
      <cdr:x>0.98687</cdr:x>
      <cdr:y>0.10859</cdr:y>
    </cdr:to>
    <cdr:sp macro="" textlink="">
      <cdr:nvSpPr>
        <cdr:cNvPr id="2" name="Text Box 2"/>
        <cdr:cNvSpPr txBox="1">
          <a:spLocks xmlns:a="http://schemas.openxmlformats.org/drawingml/2006/main" noChangeArrowheads="1"/>
        </cdr:cNvSpPr>
      </cdr:nvSpPr>
      <cdr:spPr bwMode="auto">
        <a:xfrm xmlns:a="http://schemas.openxmlformats.org/drawingml/2006/main">
          <a:off x="3838354" y="48142"/>
          <a:ext cx="424815" cy="264560"/>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r>
            <a:rPr lang="en-GB"/>
            <a:t>b)</a:t>
          </a:r>
        </a:p>
      </cdr:txBody>
    </cdr:sp>
  </cdr:relSizeAnchor>
</c:userShapes>
</file>

<file path=word/drawings/drawing2.xml><?xml version="1.0" encoding="utf-8"?>
<c:userShapes xmlns:c="http://schemas.openxmlformats.org/drawingml/2006/chart">
  <cdr:relSizeAnchor xmlns:cdr="http://schemas.openxmlformats.org/drawingml/2006/chartDrawing">
    <cdr:from>
      <cdr:x>0.88297</cdr:x>
      <cdr:y>0.01303</cdr:y>
    </cdr:from>
    <cdr:to>
      <cdr:x>0.98131</cdr:x>
      <cdr:y>0.1049</cdr:y>
    </cdr:to>
    <cdr:sp macro="" textlink="">
      <cdr:nvSpPr>
        <cdr:cNvPr id="2" name="Text Box 2"/>
        <cdr:cNvSpPr txBox="1">
          <a:spLocks xmlns:a="http://schemas.openxmlformats.org/drawingml/2006/main" noChangeArrowheads="1"/>
        </cdr:cNvSpPr>
      </cdr:nvSpPr>
      <cdr:spPr bwMode="auto">
        <a:xfrm xmlns:a="http://schemas.openxmlformats.org/drawingml/2006/main">
          <a:off x="3814341" y="37509"/>
          <a:ext cx="424815" cy="264560"/>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r>
            <a:rPr lang="en-GB"/>
            <a:t>c)</a:t>
          </a:r>
        </a:p>
      </cdr:txBody>
    </cdr:sp>
  </cdr:relSizeAnchor>
</c:userShapes>
</file>

<file path=word/drawings/drawing3.xml><?xml version="1.0" encoding="utf-8"?>
<c:userShapes xmlns:c="http://schemas.openxmlformats.org/drawingml/2006/chart">
  <cdr:relSizeAnchor xmlns:cdr="http://schemas.openxmlformats.org/drawingml/2006/chartDrawing">
    <cdr:from>
      <cdr:x>0.77205</cdr:x>
      <cdr:y>0.05624</cdr:y>
    </cdr:from>
    <cdr:to>
      <cdr:x>0.86595</cdr:x>
      <cdr:y>0.17342</cdr:y>
    </cdr:to>
    <cdr:sp macro="" textlink="">
      <cdr:nvSpPr>
        <cdr:cNvPr id="2" name="Text Box 1"/>
        <cdr:cNvSpPr txBox="1"/>
      </cdr:nvSpPr>
      <cdr:spPr>
        <a:xfrm xmlns:a="http://schemas.openxmlformats.org/drawingml/2006/main">
          <a:off x="3515096" y="142504"/>
          <a:ext cx="427512" cy="2968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b="1"/>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IEA121</b:Tag>
    <b:SourceType>Report</b:SourceType>
    <b:Guid>{B444016C-02BE-48F5-AB61-962B24D66A63}</b:Guid>
    <b:Title>Tracking clean energy progress 2014 - IEA input to the clean energy ministerial</b:Title>
    <b:Year>2014</b:Year>
    <b:Publisher>OECD</b:Publisher>
    <b:Author>
      <b:Author>
        <b:NameList>
          <b:Person>
            <b:Last>IEA</b:Last>
          </b:Person>
        </b:NameList>
      </b:Author>
    </b:Author>
    <b:RefOrder>2</b:RefOrder>
  </b:Source>
  <b:Source>
    <b:Tag>EUR14</b:Tag>
    <b:SourceType>Report</b:SourceType>
    <b:Guid>{876DA3C3-405F-4565-B04B-AF65C7458253}</b:Guid>
    <b:Author>
      <b:Author>
        <b:NameList>
          <b:Person>
            <b:Last>EUROFER</b:Last>
          </b:Person>
        </b:NameList>
      </b:Author>
    </b:Author>
    <b:Title>A steel roadmap for a low carbon europe 2050</b:Title>
    <b:Year>2014</b:Year>
    <b:RefOrder>3</b:RefOrder>
  </b:Source>
  <b:Source>
    <b:Tag>IEA12</b:Tag>
    <b:SourceType>Report</b:SourceType>
    <b:Guid>{5C465039-85A6-43A7-B06B-926456B0AF35}</b:Guid>
    <b:LCID>en-GB</b:LCID>
    <b:Title>CO2 abatement in the iron and steel industry</b:Title>
    <b:Year>2012</b:Year>
    <b:Publisher>International Energy Agency</b:Publisher>
    <b:Author>
      <b:Author>
        <b:NameList>
          <b:Person>
            <b:Last>IEA Clean Coal Centre</b:Last>
          </b:Person>
        </b:NameList>
      </b:Author>
    </b:Author>
    <b:RefOrder>4</b:RefOrder>
  </b:Source>
  <b:Source>
    <b:Tag>UKS14</b:Tag>
    <b:SourceType>Report</b:SourceType>
    <b:Guid>{A7C1890E-5190-4D0E-8AD6-2027DD4AC05E}</b:Guid>
    <b:LCID>en-GB</b:LCID>
    <b:Title>Interviews and evidence gatherings from EEF members</b:Title>
    <b:Year>2014</b:Year>
    <b:Author>
      <b:Author>
        <b:NameList>
          <b:Person>
            <b:Last>UK Steel</b:Last>
          </b:Person>
        </b:NameList>
      </b:Author>
    </b:Author>
    <b:RefOrder>5</b:RefOrder>
  </b:Source>
  <b:Source>
    <b:Tag>Han08</b:Tag>
    <b:SourceType>Report</b:SourceType>
    <b:Guid>{85E24CF0-C3B6-4950-905A-04818B65FB05}</b:Guid>
    <b:Title>Short term CO2 mitigation for steelmaking (SHOCOM)</b:Title>
    <b:Year>2008</b:Year>
    <b:Publisher>European Commision</b:Publisher>
    <b:Author>
      <b:Author>
        <b:NameList>
          <b:Person>
            <b:Last>Hanrot</b:Last>
            <b:First>F</b:First>
          </b:Person>
          <b:Person>
            <b:Last>Sert</b:Last>
            <b:First>D</b:First>
          </b:Person>
          <b:Person>
            <b:Last>Babich</b:Last>
            <b:First>A</b:First>
          </b:Person>
          <b:Person>
            <b:Last>Pietruck</b:Last>
            <b:First>R</b:First>
          </b:Person>
          <b:Person>
            <b:Last>Fernandez</b:Last>
            <b:First>M</b:First>
          </b:Person>
          <b:Person>
            <b:Last>Diez</b:Last>
            <b:Middle>A</b:Middle>
            <b:First>M</b:First>
          </b:Person>
          <b:Person>
            <b:Last>Burgler</b:Last>
            <b:First>T</b:First>
          </b:Person>
          <b:Person>
            <b:Last>Delinchant-Lete</b:Last>
            <b:First>J</b:First>
          </b:Person>
        </b:NameList>
      </b:Author>
    </b:Author>
    <b:RefOrder>6</b:RefOrder>
  </b:Source>
  <b:Source>
    <b:Tag>Asa99</b:Tag>
    <b:SourceType>JournalArticle</b:SourceType>
    <b:Guid>{E0A2A291-0FA7-4D4F-8716-9166D8747DF1}</b:Guid>
    <b:Title>Development of waste plastic injection process in blast furnace</b:Title>
    <b:Year>1999</b:Year>
    <b:JournalName>ISIJ International</b:JournalName>
    <b:Pages>244-251</b:Pages>
    <b:Volume>46 (3)</b:Volume>
    <b:Author>
      <b:Author>
        <b:NameList>
          <b:Person>
            <b:Last>Asanuma</b:Last>
            <b:First>M</b:First>
          </b:Person>
          <b:Person>
            <b:Last>Ariyama</b:Last>
            <b:First>T</b:First>
          </b:Person>
          <b:Person>
            <b:Last>Sato</b:Last>
            <b:First>M</b:First>
          </b:Person>
          <b:Person>
            <b:Last>Murai</b:Last>
            <b:First>R</b:First>
          </b:Person>
          <b:Person>
            <b:Last>Nonaka</b:Last>
            <b:First>T</b:First>
          </b:Person>
          <b:Person>
            <b:Last>Okochi</b:Last>
            <b:First>I</b:First>
          </b:Person>
          <b:Person>
            <b:Last>Tsukiki</b:Last>
            <b:First>H</b:First>
          </b:Person>
          <b:Person>
            <b:Last>Nemoto</b:Last>
            <b:First>K</b:First>
          </b:Person>
        </b:NameList>
      </b:Author>
    </b:Author>
    <b:RefOrder>7</b:RefOrder>
  </b:Source>
  <b:Source>
    <b:Tag>Cla06</b:Tag>
    <b:SourceType>ElectronicSource</b:SourceType>
    <b:Guid>{43BAB0B1-086B-4390-91D6-8CB409CE5846}</b:Guid>
    <b:Title>End of life tyres in electric arc furnace: An industrial success story</b:Title>
    <b:Year>2006</b:Year>
    <b:Author>
      <b:Author>
        <b:NameList>
          <b:Person>
            <b:Last>Clauzade</b:Last>
            <b:First>C</b:First>
          </b:Person>
        </b:NameList>
      </b:Author>
    </b:Author>
    <b:City>France</b:City>
    <b:RefOrder>8</b:RefOrder>
  </b:Source>
  <b:Source>
    <b:Tag>Aye06</b:Tag>
    <b:SourceType>ConferenceProceedings</b:SourceType>
    <b:Guid>{C55FC08C-90C1-46DB-AD28-DD61F989DA9E}</b:Guid>
    <b:Title>Charging used tyres in the EAF as a substitute for carbon - a success story for LME and INDUSTEEL Belgium</b:Title>
    <b:Publisher>International steelmaking conference</b:Publisher>
    <b:Year>2006</b:Year>
    <b:Author>
      <b:Author>
        <b:NameList>
          <b:Person>
            <b:Last>Ayed</b:Last>
            <b:First>P</b:First>
          </b:Person>
          <b:Person>
            <b:Last>Clauzade</b:Last>
            <b:First>C</b:First>
          </b:Person>
          <b:Person>
            <b:Last>Gros</b:Last>
            <b:First>B</b:First>
          </b:Person>
          <b:Person>
            <b:Last>Huber</b:Last>
            <b:Middle>C</b:Middle>
            <b:First>J</b:First>
          </b:Person>
          <b:Person>
            <b:Last>Lebrun</b:Last>
            <b:First>C</b:First>
          </b:Person>
        </b:NameList>
      </b:Author>
    </b:Author>
    <b:RefOrder>9</b:RefOrder>
  </b:Source>
  <b:Source>
    <b:Tag>Zie01</b:Tag>
    <b:SourceType>JournalArticle</b:SourceType>
    <b:Guid>{D40692E0-7782-4BF5-A03B-0FCADC1289D4}</b:Guid>
    <b:Title>Forecasting of the energy effects of injecting plastic wastes into the blast furnace in comparison with other auxiliary fuels</b:Title>
    <b:Year>2001</b:Year>
    <b:JournalName>Energy</b:JournalName>
    <b:Pages>1159-1173</b:Pages>
    <b:Volume>26</b:Volume>
    <b:Author>
      <b:Author>
        <b:NameList>
          <b:Person>
            <b:Last>Ziebik</b:Last>
            <b:First>A</b:First>
          </b:Person>
          <b:Person>
            <b:Last>Stanek</b:Last>
            <b:First>W</b:First>
          </b:Person>
        </b:NameList>
      </b:Author>
    </b:Author>
    <b:RefOrder>10</b:RefOrder>
  </b:Source>
  <b:Source>
    <b:Tag>Kat06</b:Tag>
    <b:SourceType>Report</b:SourceType>
    <b:Guid>{9F48B705-7E8F-4DF5-9DEF-33AD03503B39}</b:Guid>
    <b:Title>Development of waste plastics recycling using coke oven</b:Title>
    <b:Year>2006</b:Year>
    <b:Publisher>Nippon steel technical report</b:Publisher>
    <b:Author>
      <b:Author>
        <b:NameList>
          <b:Person>
            <b:Last>Kato</b:Last>
            <b:First>K</b:First>
          </b:Person>
          <b:Person>
            <b:Last>Fakuda</b:Last>
            <b:First>K</b:First>
          </b:Person>
          <b:Person>
            <b:Last>Kondoh</b:Last>
            <b:First>H</b:First>
          </b:Person>
          <b:Person>
            <b:Last>Nomura</b:Last>
            <b:First>S</b:First>
          </b:Person>
          <b:Person>
            <b:Last>Uematsu</b:Last>
            <b:First>H</b:First>
          </b:Person>
        </b:NameList>
      </b:Author>
    </b:Author>
    <b:RefOrder>11</b:RefOrder>
  </b:Source>
  <b:Source>
    <b:Tag>Sah09</b:Tag>
    <b:SourceType>JournalArticle</b:SourceType>
    <b:Guid>{D7359295-3C3E-4E37-A0E5-8250499FFEBB}</b:Guid>
    <b:Title>Environmentally sustainable EAF steelmaking through introduction of recycled plastics and tires@ Laboratory and plant studies</b:Title>
    <b:Year>2009</b:Year>
    <b:JournalName>Iron and Steel Tech Magazine</b:JournalName>
    <b:Volume>6</b:Volume>
    <b:Author>
      <b:Author>
        <b:NameList>
          <b:Person>
            <b:Last>Sahajwalla</b:Last>
            <b:First>V</b:First>
          </b:Person>
          <b:Person>
            <b:Last>Khanna</b:Last>
            <b:First>R</b:First>
          </b:Person>
          <b:Person>
            <b:Last>Zaharia</b:Last>
            <b:First>M</b:First>
          </b:Person>
          <b:Person>
            <b:Last>Kongkarat</b:Last>
            <b:First>S</b:First>
          </b:Person>
          <b:Person>
            <b:Last>Rahman</b:Last>
            <b:First>M</b:First>
          </b:Person>
          <b:Person>
            <b:Last>Kim</b:Last>
            <b:Middle>C</b:Middle>
            <b:First>B</b:First>
          </b:Person>
          <b:Person>
            <b:Last>SahaChaudhury</b:Last>
            <b:First>N</b:First>
          </b:Person>
          <b:Person>
            <b:Last>O'Kane</b:Last>
            <b:First>P</b:First>
          </b:Person>
          <b:Person>
            <b:Last>Dicker</b:Last>
            <b:First>J</b:First>
          </b:Person>
          <b:Person>
            <b:Last>Skidmore</b:Last>
            <b:First>C</b:First>
          </b:Person>
          <b:Person>
            <b:Last>Knights</b:Last>
            <b:First>D</b:First>
          </b:Person>
        </b:NameList>
      </b:Author>
    </b:Author>
    <b:RefOrder>12</b:RefOrder>
  </b:Source>
  <b:Source>
    <b:Tag>Zah09</b:Tag>
    <b:SourceType>JournalArticle</b:SourceType>
    <b:Guid>{AF19599C-AA08-4CBC-A91B-4635F2293EE4}</b:Guid>
    <b:Title>Recycling of rubber tires in electric arc furnace steelmaking: simultaneous combustion of metallurgical coke and rubber tires blends</b:Title>
    <b:JournalName>Energy &amp; Fuels</b:JournalName>
    <b:Year>2009</b:Year>
    <b:Pages>2467-2474</b:Pages>
    <b:Volume>23</b:Volume>
    <b:Author>
      <b:Author>
        <b:NameList>
          <b:Person>
            <b:Last>Zaharia</b:Last>
            <b:First>M</b:First>
          </b:Person>
          <b:Person>
            <b:Last>Sahajwalla</b:Last>
            <b:First>V</b:First>
          </b:Person>
          <b:Person>
            <b:Last>Kim</b:Last>
            <b:Middle>C</b:Middle>
            <b:First>B</b:First>
          </b:Person>
          <b:Person>
            <b:Last>Khanna</b:Last>
            <b:First>R</b:First>
          </b:Person>
          <b:Person>
            <b:Last>SahaChaudhury</b:Last>
            <b:First>N</b:First>
          </b:Person>
          <b:Person>
            <b:Last>O'Kane</b:Last>
            <b:First>P</b:First>
          </b:Person>
          <b:Person>
            <b:Last>Dicker</b:Last>
            <b:First>J</b:First>
          </b:Person>
          <b:Person>
            <b:Last>Skidmore</b:Last>
            <b:First>C</b:First>
          </b:Person>
          <b:Person>
            <b:Last>Knights</b:Last>
            <b:First>D</b:First>
          </b:Person>
        </b:NameList>
      </b:Author>
    </b:Author>
    <b:RefOrder>13</b:RefOrder>
  </b:Source>
  <b:Source>
    <b:Tag>Zah12</b:Tag>
    <b:SourceType>JournalArticle</b:SourceType>
    <b:Guid>{48383A30-A473-424F-B502-4228689D03BD}</b:Guid>
    <b:Title>Recycling waste polymers in EAF steelmaking : Influence of polymer composition on carbon/slag interactions</b:Title>
    <b:JournalName>Energy &amp; Fuels</b:JournalName>
    <b:Year>2012</b:Year>
    <b:Pages>593-602</b:Pages>
    <b:Volume>31</b:Volume>
    <b:Author>
      <b:Author>
        <b:NameList>
          <b:Person>
            <b:Last>Zaharia</b:Last>
            <b:First>M</b:First>
          </b:Person>
          <b:Person>
            <b:Last>Sahajwalla</b:Last>
            <b:First>V</b:First>
          </b:Person>
          <b:Person>
            <b:Last>Kim</b:Last>
            <b:Middle>C</b:Middle>
            <b:First>B</b:First>
          </b:Person>
          <b:Person>
            <b:Last>Khanna</b:Last>
            <b:First>R</b:First>
          </b:Person>
          <b:Person>
            <b:Last>SahaChaudhury</b:Last>
            <b:First>N</b:First>
          </b:Person>
          <b:Person>
            <b:Last>O'Kane</b:Last>
            <b:First>P</b:First>
          </b:Person>
          <b:Person>
            <b:Last>Dicker</b:Last>
            <b:First>J</b:First>
          </b:Person>
          <b:Person>
            <b:Last>Skidmore</b:Last>
            <b:First>C</b:First>
          </b:Person>
          <b:Person>
            <b:Last>Knights</b:Last>
            <b:First>D</b:First>
          </b:Person>
        </b:NameList>
      </b:Author>
    </b:Author>
    <b:RefOrder>14</b:RefOrder>
  </b:Source>
  <b:Source>
    <b:Tag>Lov05</b:Tag>
    <b:SourceType>ConferenceProceedings</b:SourceType>
    <b:Guid>{63260516-06D5-4950-927A-3327454EBA7B}</b:Guid>
    <b:Title>Iron ore sintering with charcoal</b:Title>
    <b:Year>2005</b:Year>
    <b:Author>
      <b:Author>
        <b:NameList>
          <b:Person>
            <b:Last>Lovel</b:Last>
            <b:First>R</b:First>
          </b:Person>
          <b:Person>
            <b:Last>Vining</b:Last>
            <b:First>K</b:First>
          </b:Person>
          <b:Person>
            <b:Last>Dell'Amico</b:Last>
            <b:First>M</b:First>
          </b:Person>
        </b:NameList>
      </b:Author>
    </b:Author>
    <b:City>Australia</b:City>
    <b:Publisher>Iron ore conference</b:Publisher>
    <b:RefOrder>15</b:RefOrder>
  </b:Source>
  <b:Source>
    <b:Tag>Zan10</b:Tag>
    <b:SourceType>JournalArticle</b:SourceType>
    <b:Guid>{74490344-C859-4C03-B62E-BBB4DE475601}</b:Guid>
    <b:Title>Biomass for Iron ore sintering</b:Title>
    <b:Year>2010</b:Year>
    <b:Author>
      <b:Author>
        <b:NameList>
          <b:Person>
            <b:Last>Zandi</b:Last>
            <b:First>M</b:First>
          </b:Person>
          <b:Person>
            <b:Last>Martinez-Pacheco</b:Last>
            <b:First>M</b:First>
          </b:Person>
          <b:Person>
            <b:Last>Fray</b:Last>
            <b:First>T</b:First>
          </b:Person>
        </b:NameList>
      </b:Author>
    </b:Author>
    <b:JournalName>Minerals Engineering</b:JournalName>
    <b:Pages>1139-1145</b:Pages>
    <b:Volume>23</b:Volume>
    <b:RefOrder>16</b:RefOrder>
  </b:Source>
  <b:Source>
    <b:Tag>Ooi08</b:Tag>
    <b:SourceType>JournalArticle</b:SourceType>
    <b:Guid>{45B7EBEC-C0D6-4B38-B0A3-61186B27271C}</b:Guid>
    <b:Title>The study of sunflower seed husks as a fuel in the iron ore sintering process</b:Title>
    <b:JournalName>Minerals Engineering</b:JournalName>
    <b:Year>2008</b:Year>
    <b:Pages>167-177</b:Pages>
    <b:Volume>21</b:Volume>
    <b:Author>
      <b:Author>
        <b:NameList>
          <b:Person>
            <b:Last>Ooi</b:Last>
            <b:Middle>C</b:Middle>
            <b:First>T</b:First>
          </b:Person>
          <b:Person>
            <b:Last>Aries</b:Last>
            <b:First>E</b:First>
          </b:Person>
          <b:Person>
            <b:Last>Ewans</b:Last>
            <b:Middle>C.R</b:Middle>
            <b:First>B</b:First>
          </b:Person>
          <b:Person>
            <b:Last>Thompson</b:Last>
            <b:First>D</b:First>
          </b:Person>
          <b:Person>
            <b:Last>Anderson</b:Last>
            <b:Middle>R</b:Middle>
            <b:First>D</b:First>
          </b:Person>
          <b:Person>
            <b:Last>Fisher</b:Last>
            <b:First>R</b:First>
          </b:Person>
          <b:Person>
            <b:Last>Fray</b:Last>
            <b:First>T</b:First>
          </b:Person>
          <b:Person>
            <b:Last>Tognarelli</b:Last>
            <b:First>D</b:First>
          </b:Person>
        </b:NameList>
      </b:Author>
    </b:Author>
    <b:RefOrder>17</b:RefOrder>
  </b:Source>
  <b:Source>
    <b:Tag>Ooi11</b:Tag>
    <b:SourceType>JournalArticle</b:SourceType>
    <b:Guid>{17182193-7E58-4324-B788-21569B8F9E25}</b:Guid>
    <b:Title>The effect of charcoal combustion on iron-ore sintering performance and emission of persistent organic pollutants</b:Title>
    <b:JournalName>Combustion and Flame</b:JournalName>
    <b:Year>2011</b:Year>
    <b:Pages>979-987</b:Pages>
    <b:Volume>158</b:Volume>
    <b:Author>
      <b:Author>
        <b:NameList>
          <b:Person>
            <b:Last>Ooi</b:Last>
            <b:Middle>C</b:Middle>
            <b:First>T</b:First>
          </b:Person>
          <b:Person>
            <b:Last>Thompson</b:Last>
            <b:First>D</b:First>
          </b:Person>
          <b:Person>
            <b:Last>Anderson</b:Last>
            <b:Middle>R</b:Middle>
            <b:First>D</b:First>
          </b:Person>
          <b:Person>
            <b:Last>Fisher</b:Last>
            <b:First>R</b:First>
          </b:Person>
          <b:Person>
            <b:Last>Fray</b:Last>
            <b:First>T</b:First>
          </b:Person>
          <b:Person>
            <b:Last>Zandi</b:Last>
            <b:First>M</b:First>
          </b:Person>
        </b:NameList>
      </b:Author>
    </b:Author>
    <b:RefOrder>18</b:RefOrder>
  </b:Source>
  <b:Source>
    <b:Tag>IPC14</b:Tag>
    <b:SourceType>Report</b:SourceType>
    <b:Guid>{C71BBB8B-CEC0-4F3E-8F25-E6AF4A86A08F}</b:Guid>
    <b:Title>Climate change 2014 mitigation of climate change</b:Title>
    <b:Year>2014</b:Year>
    <b:Publisher>Cambridge University</b:Publisher>
    <b:Author>
      <b:Author>
        <b:NameList>
          <b:Person>
            <b:Last>IPCC</b:Last>
          </b:Person>
        </b:NameList>
      </b:Author>
    </b:Author>
    <b:RefOrder>22</b:RefOrder>
  </b:Source>
  <b:Source>
    <b:Tag>Gru04</b:Tag>
    <b:SourceType>JournalArticle</b:SourceType>
    <b:Guid>{4334D49C-C040-446F-965F-331C21F61150}</b:Guid>
    <b:Title>Kyoto and the future of international climate change responses: from here to where?</b:Title>
    <b:Year>2004</b:Year>
    <b:Author>
      <b:Author>
        <b:NameList>
          <b:Person>
            <b:Last>Grubb</b:Last>
            <b:First>M</b:First>
          </b:Person>
        </b:NameList>
      </b:Author>
    </b:Author>
    <b:JournalName>International review for Environemntal strategies</b:JournalName>
    <b:Volume>5</b:Volume>
    <b:Issue>1</b:Issue>
    <b:RefOrder>23</b:RefOrder>
  </b:Source>
  <b:Source>
    <b:Tag>DEC13</b:Tag>
    <b:SourceType>Report</b:SourceType>
    <b:Guid>{C224B6C6-D512-4E5C-8FBF-AD1D59973245}</b:Guid>
    <b:Title>UK Greenhouse gas emissions, Final figures</b:Title>
    <b:Year>2013</b:Year>
    <b:Author>
      <b:Author>
        <b:NameList>
          <b:Person>
            <b:Last>DECC</b:Last>
          </b:Person>
        </b:NameList>
      </b:Author>
    </b:Author>
    <b:City>London</b:City>
    <b:RefOrder>24</b:RefOrder>
  </b:Source>
  <b:Source>
    <b:Tag>Hur14</b:Tag>
    <b:SourceType>JournalArticle</b:SourceType>
    <b:Guid>{200AB6AD-41CC-44EE-9134-3156489F9EA8}</b:Guid>
    <b:Title>A role for biofuels (Willow biomass) in lowering CO2 emissions from the steel making process - PhD Thesis</b:Title>
    <b:JournalName>University of Sheffield</b:JournalName>
    <b:Year>2014</b:Year>
    <b:Author>
      <b:Author>
        <b:NameList>
          <b:Person>
            <b:Last>Hurst</b:Last>
            <b:First>N</b:First>
          </b:Person>
        </b:NameList>
      </b:Author>
    </b:Author>
    <b:RefOrder>25</b:RefOrder>
  </b:Source>
  <b:Source>
    <b:Tag>DEC15</b:Tag>
    <b:SourceType>Report</b:SourceType>
    <b:Guid>{FDD01A71-9CD0-4D90-82D7-E8455B03A2C0}</b:Guid>
    <b:Title>Industrial decarbonisation &amp; energy efficiency roadmaps to 2050 - Iron and Steel</b:Title>
    <b:Year>2015</b:Year>
    <b:City>London</b:City>
    <b:Author>
      <b:Author>
        <b:NameList>
          <b:Person>
            <b:Last>DECC</b:Last>
          </b:Person>
        </b:NameList>
      </b:Author>
    </b:Author>
    <b:RefOrder>26</b:RefOrder>
  </b:Source>
  <b:Source>
    <b:Tag>Fic12</b:Tag>
    <b:SourceType>ConferenceProceedings</b:SourceType>
    <b:Guid>{D31D6F7D-17E1-483B-A79D-C539285F6B72}</b:Guid>
    <b:Title>Environmental Assessment of biomass options for iron making</b:Title>
    <b:Year>2012</b:Year>
    <b:Publisher>Carbon Management Technology conference</b:Publisher>
    <b:Author>
      <b:Author>
        <b:NameList>
          <b:Person>
            <b:Last>Fick</b:Last>
            <b:First>G</b:First>
          </b:Person>
          <b:Person>
            <b:Last>Migraux</b:Last>
            <b:First>O</b:First>
          </b:Person>
          <b:Person>
            <b:Last>Neau</b:Last>
            <b:First>P</b:First>
          </b:Person>
          <b:Person>
            <b:Last>Pattison</b:Last>
            <b:First>F</b:First>
          </b:Person>
        </b:NameList>
      </b:Author>
    </b:Author>
    <b:RefOrder>27</b:RefOrder>
  </b:Source>
  <b:Source>
    <b:Tag>Car12</b:Tag>
    <b:SourceType>Report</b:SourceType>
    <b:Guid>{39461A2A-DDBE-4A29-AC85-C9FFBE238FEA}</b:Guid>
    <b:Title>CO2 abatement in the iron and steel industry</b:Title>
    <b:Year>2012</b:Year>
    <b:Publisher>IEA CCC</b:Publisher>
    <b:Author>
      <b:Author>
        <b:NameList>
          <b:Person>
            <b:Last>Carpenter</b:Last>
            <b:First>A</b:First>
          </b:Person>
        </b:NameList>
      </b:Author>
    </b:Author>
    <b:RefOrder>28</b:RefOrder>
  </b:Source>
  <b:Source>
    <b:Tag>DEC11</b:Tag>
    <b:SourceType>Report</b:SourceType>
    <b:Guid>{0C36EBD5-E30B-4005-A41B-23DF8FC6DB71}</b:Guid>
    <b:Title>The carbon plan: Delivering our low carbon future</b:Title>
    <b:Year>2011</b:Year>
    <b:City>London</b:City>
    <b:Author>
      <b:Author>
        <b:NameList>
          <b:Person>
            <b:Last>DECC</b:Last>
          </b:Person>
        </b:NameList>
      </b:Author>
    </b:Author>
    <b:RefOrder>29</b:RefOrder>
  </b:Source>
  <b:Source>
    <b:Tag>Rem13</b:Tag>
    <b:SourceType>Report</b:SourceType>
    <b:Guid>{759CC1E4-5F2B-4961-83C3-1F3B04CCB071}</b:Guid>
    <b:Title>Best Available Technique (BAT) Reference Document for Iron and Steel Production</b:Title>
    <b:Year>2013</b:Year>
    <b:Publisher>European Commision</b:Publisher>
    <b:City>Luxembourg</b:City>
    <b:Author>
      <b:Author>
        <b:NameList>
          <b:Person>
            <b:Last>Remus</b:Last>
            <b:First>Rainer</b:First>
          </b:Person>
          <b:Person>
            <b:Last>Aguado-Monsonet</b:Last>
            <b:Middle>A</b:Middle>
            <b:First>Miguel</b:First>
          </b:Person>
          <b:Person>
            <b:Last>Roudier</b:Last>
            <b:First>Serge</b:First>
          </b:Person>
          <b:Person>
            <b:Last>Sancho</b:Last>
            <b:Middle>Delgado</b:Middle>
            <b:First>Luis</b:First>
          </b:Person>
        </b:NameList>
      </b:Author>
    </b:Author>
    <b:RefOrder>19</b:RefOrder>
  </b:Source>
  <b:Source>
    <b:Tag>Cor13</b:Tag>
    <b:SourceType>Report</b:SourceType>
    <b:Guid>{D344D578-A279-4F27-9AF2-E1CD7AA20860}</b:Guid>
    <b:Title>Iron Ore sintering Part 1: Theory and Practice of the Sintering Porcess</b:Title>
    <b:Year>2013</b:Year>
    <b:Publisher>ResearchGate</b:Publisher>
    <b:City>Colombia</b:City>
    <b:Author>
      <b:Author>
        <b:NameList>
          <b:Person>
            <b:Last>Cores</b:Last>
            <b:First>Alejandro</b:First>
          </b:Person>
          <b:Person>
            <b:Last>Verdeja</b:Last>
            <b:First>Luis</b:First>
          </b:Person>
          <b:Person>
            <b:Last>Ferreira</b:Last>
            <b:First>Serafin</b:First>
          </b:Person>
          <b:Person>
            <b:Last>Ruiz-Bustinza</b:Last>
            <b:First>Inigo</b:First>
          </b:Person>
          <b:Person>
            <b:Last>Mochon</b:Last>
            <b:First>Javier</b:First>
          </b:Person>
        </b:NameList>
      </b:Author>
    </b:Author>
    <b:RefOrder>21</b:RefOrder>
  </b:Source>
  <b:Source>
    <b:Tag>Bro11</b:Tag>
    <b:SourceType>ConferenceProceedings</b:SourceType>
    <b:Guid>{FA899678-2DEE-4970-A39C-42CA46AF0040}</b:Guid>
    <b:Title>Responding to the Climate Change Crisis</b:Title>
    <b:Year>2011</b:Year>
    <b:Publisher>Green Steel Strategies</b:Publisher>
    <b:City>Brussels</b:City>
    <b:Author>
      <b:Author>
        <b:NameList>
          <b:Person>
            <b:Last>Brooks</b:Last>
            <b:First>Paul</b:First>
          </b:Person>
        </b:NameList>
      </b:Author>
    </b:Author>
    <b:RefOrder>31</b:RefOrder>
  </b:Source>
  <b:Source>
    <b:Tag>DEC12</b:Tag>
    <b:SourceType>InternetSite</b:SourceType>
    <b:Guid>{5757EBA4-CEA3-4D24-B18F-949E3A37A5E6}</b:Guid>
    <b:Author>
      <b:Author>
        <b:NameList>
          <b:Person>
            <b:Last>DECC</b:Last>
          </b:Person>
        </b:NameList>
      </b:Author>
    </b:Author>
    <b:Title>Participating in the EU ETS</b:Title>
    <b:Year>2013</b:Year>
    <b:URL>HTTPS://WWW.GOV.UK/PARTICIPATING-IN-THE-EU-ETS.</b:URL>
    <b:RefOrder>32</b:RefOrder>
  </b:Source>
  <b:Source>
    <b:Tag>Boe10</b:Tag>
    <b:SourceType>JournalArticle</b:SourceType>
    <b:Guid>{4E52B3D0-3EDE-4DA1-9851-8549F12DD1F5}</b:Guid>
    <b:Title>The Global Effects of Subglobal Climate Policies</b:Title>
    <b:Year>2010</b:Year>
    <b:JournalName>B E Journal of Economic analysis and Policy</b:JournalName>
    <b:Issue>10</b:Issue>
    <b:Author>
      <b:Author>
        <b:NameList>
          <b:Person>
            <b:Last>Boehringer</b:Last>
            <b:First>C</b:First>
          </b:Person>
          <b:Person>
            <b:Last>Fischer</b:Last>
            <b:First>C</b:First>
          </b:Person>
          <b:Person>
            <b:Last>Rosendahl</b:Last>
            <b:Middle>E</b:Middle>
            <b:First>K</b:First>
          </b:Person>
        </b:NameList>
      </b:Author>
    </b:Author>
    <b:RefOrder>33</b:RefOrder>
  </b:Source>
  <b:Source>
    <b:Tag>All13</b:Tag>
    <b:SourceType>JournalArticle</b:SourceType>
    <b:Guid>{5F27733C-4DCD-4111-B5D5-F7ED3F1E0EBB}</b:Guid>
    <b:Title>Transitions to Material Efficiency in the UK steel economy</b:Title>
    <b:Year>2013</b:Year>
    <b:JournalName>Philosophical Transaction of the Royal SociETY</b:JournalName>
    <b:Pages>317:20110577</b:Pages>
    <b:Author>
      <b:Author>
        <b:NameList>
          <b:Person>
            <b:Last>Allwood</b:Last>
            <b:Middle>M</b:Middle>
            <b:First>J</b:First>
          </b:Person>
        </b:NameList>
      </b:Author>
    </b:Author>
    <b:RefOrder>34</b:RefOrder>
  </b:Source>
  <b:Source>
    <b:Tag>USE12</b:Tag>
    <b:SourceType>Report</b:SourceType>
    <b:Guid>{E274D415-B5CC-4ED1-A7A1-3B19AA6EEC69}</b:Guid>
    <b:Title>Available and Emerging Technologies for Reducing Greenhouse Gas Emissions from the Iron and Steel Industry</b:Title>
    <b:Year>2012</b:Year>
    <b:Author>
      <b:Author>
        <b:NameList>
          <b:Person>
            <b:Last>USEPA</b:Last>
          </b:Person>
        </b:NameList>
      </b:Author>
    </b:Author>
    <b:Publisher>USEPA</b:Publisher>
    <b:RefOrder>35</b:RefOrder>
  </b:Source>
  <b:Source>
    <b:Tag>Eur15</b:Tag>
    <b:SourceType>Report</b:SourceType>
    <b:Guid>{10997768-314A-433B-88CF-C871A10EDAB7}</b:Guid>
    <b:Author>
      <b:Author>
        <b:NameList>
          <b:Person>
            <b:Last>European Commission</b:Last>
          </b:Person>
        </b:NameList>
      </b:Author>
    </b:Author>
    <b:Title>EU ETS HANDBOOK</b:Title>
    <b:Year>2015</b:Year>
    <b:Publisher>European Union</b:Publisher>
    <b:RefOrder>30</b:RefOrder>
  </b:Source>
  <b:Source>
    <b:Tag>Wor12</b:Tag>
    <b:SourceType>Report</b:SourceType>
    <b:Guid>{FE218B0F-7565-45DA-90E3-B05AAD34BCC4}</b:Guid>
    <b:Author>
      <b:Author>
        <b:NameList>
          <b:Person>
            <b:Last>WorldSteel Association</b:Last>
          </b:Person>
        </b:NameList>
      </b:Author>
    </b:Author>
    <b:Title>Sustainable Steel - At the core of the green economy</b:Title>
    <b:Year>2012</b:Year>
    <b:Publisher>Worldsteel Association</b:Publisher>
    <b:RefOrder>36</b:RefOrder>
  </b:Source>
  <b:Source>
    <b:Tag>Wor15</b:Tag>
    <b:SourceType>Report</b:SourceType>
    <b:Guid>{4E3BB333-D9D6-4C70-81BE-A620CA1EDF7D}</b:Guid>
    <b:Title>Steel's Contribution to a Low Carbon Future and Climate Resilient Societies</b:Title>
    <b:Year>2015</b:Year>
    <b:LCID>en-GB</b:LCID>
    <b:Author>
      <b:Author>
        <b:NameList>
          <b:Person>
            <b:Last>WorldSteel Association</b:Last>
          </b:Person>
        </b:NameList>
      </b:Author>
    </b:Author>
    <b:RefOrder>1</b:RefOrder>
  </b:Source>
  <b:Source>
    <b:Tag>Wym10</b:Tag>
    <b:SourceType>JournalArticle</b:SourceType>
    <b:Guid>{05D91DCC-F563-4E02-B067-8E0C203E18A5}</b:Guid>
    <b:Title>Introduction Overview: World Energy Resources and the Need for Biomass For Energy and Lower Fossil Carbon Dioxide Emissions</b:Title>
    <b:Year>2010</b:Year>
    <b:JournalName>Plant Biotechnology for Sustainale Production of Energy and Co-Products</b:JournalName>
    <b:Author>
      <b:Author>
        <b:NameList>
          <b:Person>
            <b:Last>Wyman</b:Last>
            <b:Middle>E</b:Middle>
            <b:First>E</b:First>
          </b:Person>
        </b:NameList>
      </b:Author>
    </b:Author>
    <b:RefOrder>45</b:RefOrder>
  </b:Source>
  <b:Source>
    <b:Tag>DKl12</b:Tag>
    <b:SourceType>Book</b:SourceType>
    <b:Guid>{4C65B19D-7F18-46E0-B016-A60882686BF1}</b:Guid>
    <b:Title>Organic Chemistry</b:Title>
    <b:Year>2012</b:Year>
    <b:Publisher>John Wiley &amp; Sons</b:Publisher>
    <b:Author>
      <b:Author>
        <b:NameList>
          <b:Person>
            <b:Last>Klein</b:Last>
            <b:First>D</b:First>
          </b:Person>
        </b:NameList>
      </b:Author>
    </b:Author>
    <b:RefOrder>46</b:RefOrder>
  </b:Source>
  <b:Source>
    <b:Tag>Yan07</b:Tag>
    <b:SourceType>JournalArticle</b:SourceType>
    <b:Guid>{4DE7DF3C-9B6A-4747-9FA5-E4A90C269990}</b:Guid>
    <b:Title>Characteristics of hemicellulose, cellulose and lignin pyrolysis</b:Title>
    <b:JournalName>Fuel</b:JournalName>
    <b:Year>2007</b:Year>
    <b:Pages>1781-1788</b:Pages>
    <b:Issue>86</b:Issue>
    <b:Author>
      <b:Author>
        <b:NameList>
          <b:Person>
            <b:Last>Yang</b:Last>
            <b:First>H</b:First>
          </b:Person>
          <b:Person>
            <b:Last>Yan</b:Last>
            <b:First>R</b:First>
          </b:Person>
          <b:Person>
            <b:Last>Chen</b:Last>
            <b:First>H</b:First>
          </b:Person>
          <b:Person>
            <b:Last>Lee</b:Last>
            <b:Middle>H</b:Middle>
            <b:First>D</b:First>
          </b:Person>
          <b:Person>
            <b:Last>Zheng</b:Last>
            <b:First>C</b:First>
          </b:Person>
        </b:NameList>
      </b:Author>
    </b:Author>
    <b:RefOrder>113</b:RefOrder>
  </b:Source>
  <b:Source>
    <b:Tag>Gar13</b:Tag>
    <b:SourceType>JournalArticle</b:SourceType>
    <b:Guid>{70A15B56-2734-4965-90F1-50EA4477D3E2}</b:Guid>
    <b:Title>Analysis of the relation between the cellulose, hemicellulose and lignin content and the thermal behaviour of residual biomass from olive trees</b:Title>
    <b:JournalName>Waste Management</b:JournalName>
    <b:Year>2013</b:Year>
    <b:Pages>2245-2249</b:Pages>
    <b:Issue>33</b:Issue>
    <b:Author>
      <b:Author>
        <b:NameList>
          <b:Person>
            <b:Last>Garcia-Maraver</b:Last>
            <b:First>A</b:First>
          </b:Person>
          <b:Person>
            <b:Last>Salvachua</b:Last>
            <b:First>D</b:First>
          </b:Person>
          <b:Person>
            <b:Last>Martinez</b:Last>
            <b:Middle>J</b:Middle>
            <b:First>M</b:First>
          </b:Person>
          <b:Person>
            <b:Last>Diaz</b:Last>
            <b:Middle>L</b:Middle>
            <b:First>F</b:First>
          </b:Person>
          <b:Person>
            <b:Last>Zamorano</b:Last>
            <b:First>M</b:First>
          </b:Person>
        </b:NameList>
      </b:Author>
    </b:Author>
    <b:RefOrder>48</b:RefOrder>
  </b:Source>
  <b:Source>
    <b:Tag>ULC13</b:Tag>
    <b:SourceType>InternetSite</b:SourceType>
    <b:Guid>{84D22608-0AAD-4887-AA1D-A6E1A4D7E0A4}</b:Guid>
    <b:Year>2013</b:Year>
    <b:Author>
      <b:Author>
        <b:NameList>
          <b:Person>
            <b:Last>ULCOS</b:Last>
          </b:Person>
        </b:NameList>
      </b:Author>
    </b:Author>
    <b:YearAccessed>May 2013</b:YearAccessed>
    <b:URL>www.ulcos.org.</b:URL>
    <b:RefOrder>38</b:RefOrder>
  </b:Source>
  <b:Source>
    <b:Tag>Bir12</b:Tag>
    <b:SourceType>ConferenceProceedings</b:SourceType>
    <b:Guid>{C954D57D-ED6A-4258-9B30-ED9B68F1EEE8}</b:Guid>
    <b:Title>ULCOS Programme: an update in 2012</b:Title>
    <b:Year>2012</b:Year>
    <b:Author>
      <b:Author>
        <b:NameList>
          <b:Person>
            <b:Last>Birat</b:Last>
            <b:First>J-P</b:First>
          </b:Person>
          <b:Person>
            <b:Last>Lavelaine</b:Last>
            <b:First>H</b:First>
          </b:Person>
        </b:NameList>
      </b:Author>
    </b:Author>
    <b:Publisher>Process Development in Iron and Steelmaking</b:Publisher>
    <b:RefOrder>37</b:RefOrder>
  </b:Source>
  <b:Source>
    <b:Tag>Joh14</b:Tag>
    <b:SourceType>Report</b:SourceType>
    <b:Guid>{CEF95EF4-955E-47DD-B022-1ADC93D3D660}</b:Guid>
    <b:Title>Improved Energy Efficiency and Fuel Substitution in the Iron and Steel Industry</b:Title>
    <b:Year>2014</b:Year>
    <b:City>Sweden</b:City>
    <b:Publisher>Linkoping University</b:Publisher>
    <b:Author>
      <b:Author>
        <b:NameList>
          <b:Person>
            <b:Last>Johansson</b:Last>
            <b:Middle>T</b:Middle>
            <b:First>Maria</b:First>
          </b:Person>
        </b:NameList>
      </b:Author>
    </b:Author>
    <b:RefOrder>39</b:RefOrder>
  </b:Source>
  <b:Source>
    <b:Tag>Via11</b:Tag>
    <b:SourceType>JournalArticle</b:SourceType>
    <b:Guid>{772E113A-B2AD-4FE2-B75C-944DC0AB4883}</b:Guid>
    <b:Title>Characterisation of Mixtures of Sugarcane Bagasse and Charcoal for Injection through Tuyeres of Blast Furnace</b:Title>
    <b:Year>2011</b:Year>
    <b:JournalName>AISTech Proceedings</b:JournalName>
    <b:Pages>117-128</b:Pages>
    <b:Issue>1</b:Issue>
    <b:Author>
      <b:Author>
        <b:NameList>
          <b:Person>
            <b:Last>Viana</b:Last>
            <b:Middle>T</b:Middle>
            <b:First>S</b:First>
          </b:Person>
          <b:Person>
            <b:Last>Silva</b:Last>
            <b:First>P</b:First>
          </b:Person>
          <b:Person>
            <b:Last>Assis</b:Last>
            <b:Middle>S</b:Middle>
            <b:First>P</b:First>
          </b:Person>
        </b:NameList>
      </b:Author>
    </b:Author>
    <b:RefOrder>41</b:RefOrder>
  </b:Source>
  <b:Source>
    <b:Tag>Mac09</b:Tag>
    <b:SourceType>JournalArticle</b:SourceType>
    <b:Guid>{E537C85D-C3EA-4512-916D-01C11720575F}</b:Guid>
    <b:Title>Possible CO2 mitigation via addition of charcoal to coking coal blends</b:Title>
    <b:JournalName>Fuel Processing Technology</b:JournalName>
    <b:Year>2009</b:Year>
    <b:Pages>16-20</b:Pages>
    <b:Issue>90</b:Issue>
    <b:Author>
      <b:Author>
        <b:NameList>
          <b:Person>
            <b:Last>MacPhee</b:Last>
            <b:Middle>A</b:Middle>
            <b:First>J</b:First>
          </b:Person>
          <b:Person>
            <b:Last>Gransden</b:Last>
            <b:Middle>F</b:Middle>
            <b:First>J</b:First>
          </b:Person>
          <b:Person>
            <b:Last>Giroux</b:Last>
            <b:First>L</b:First>
          </b:Person>
          <b:Person>
            <b:Last>Price</b:Last>
            <b:Middle>T</b:Middle>
            <b:First>J</b:First>
          </b:Person>
        </b:NameList>
      </b:Author>
    </b:Author>
    <b:RefOrder>40</b:RefOrder>
  </b:Source>
  <b:Source>
    <b:Tag>Jan96</b:Tag>
    <b:SourceType>JournalArticle</b:SourceType>
    <b:Guid>{58922886-0DEB-4986-B6A6-A59B798AE1AA}</b:Guid>
    <b:Title>Injection of waste plastics into the blast furnace of Syahlwerke Bremen</b:Title>
    <b:JournalName>European Cokemaking Congress</b:JournalName>
    <b:Year>1996</b:Year>
    <b:Pages>114-119</b:Pages>
    <b:Author>
      <b:Author>
        <b:NameList>
          <b:Person>
            <b:Last>Janz</b:Last>
            <b:First>J</b:First>
          </b:Person>
          <b:Person>
            <b:Last>Weiss</b:Last>
            <b:First>W</b:First>
          </b:Person>
        </b:NameList>
      </b:Author>
    </b:Author>
    <b:City>Gent</b:City>
    <b:RefOrder>42</b:RefOrder>
  </b:Source>
  <b:Source>
    <b:Tag>DEC2a</b:Tag>
    <b:SourceType>Report</b:SourceType>
    <b:Guid>{00D58232-790A-4AA3-935C-357A3908C96F}</b:Guid>
    <b:Author>
      <b:Author>
        <b:NameList>
          <b:Person>
            <b:Last>DECC</b:Last>
          </b:Person>
        </b:NameList>
      </b:Author>
    </b:Author>
    <b:Title>UK Bioenergy Strategy</b:Title>
    <b:Year>2012a</b:Year>
    <b:City>London</b:City>
    <b:RefOrder>43</b:RefOrder>
  </b:Source>
  <b:Source>
    <b:Tag>IPC12</b:Tag>
    <b:SourceType>Report</b:SourceType>
    <b:Guid>{3E6006F1-47C6-446E-BE07-7A9D6CB52CAC}</b:Guid>
    <b:Author>
      <b:Author>
        <b:NameList>
          <b:Person>
            <b:Last>IPCC</b:Last>
          </b:Person>
        </b:NameList>
      </b:Author>
    </b:Author>
    <b:Title>Renewable Energy Sources and Climate Change Mitigation</b:Title>
    <b:Year>2012</b:Year>
    <b:Publisher>Intergorernmental Panel on Climate Change</b:Publisher>
    <b:City>Cambridge</b:City>
    <b:RefOrder>44</b:RefOrder>
  </b:Source>
  <b:Source>
    <b:Tag>Mon14</b:Tag>
    <b:SourceType>JournalArticle</b:SourceType>
    <b:Guid>{A464F764-D993-4AF5-92F1-1BBE6678DD97}</b:Guid>
    <b:Title>Influence of biomass on metallurgical coke quality</b:Title>
    <b:Year>2014</b:Year>
    <b:JournalName>Fuel</b:JournalName>
    <b:Pages>175-182</b:Pages>
    <b:Issue>1</b:Issue>
    <b:Author>
      <b:Author>
        <b:NameList>
          <b:Person>
            <b:Last>Montiano</b:Last>
            <b:Middle>G</b:Middle>
            <b:First>M</b:First>
          </b:Person>
          <b:Person>
            <b:Last>Diaz-Faes</b:Last>
            <b:First>E</b:First>
          </b:Person>
          <b:Person>
            <b:Last>Barriocanal</b:Last>
            <b:First>C</b:First>
          </b:Person>
          <b:Person>
            <b:Last>Alvarez</b:Last>
            <b:First>R</b:First>
          </b:Person>
        </b:NameList>
      </b:Author>
    </b:Author>
    <b:RefOrder>50</b:RefOrder>
  </b:Source>
  <b:Source>
    <b:Tag>Van08</b:Tag>
    <b:SourceType>Book</b:SourceType>
    <b:Guid>{4875D4F0-D547-45A3-B3F8-545E2AA26C87}</b:Guid>
    <b:Title>The Handbook of Biomass Combustion and Cofiring</b:Title>
    <b:JournalName>Researchgate</b:JournalName>
    <b:Year>2008</b:Year>
    <b:Pages>1-8</b:Pages>
    <b:Author>
      <b:Author>
        <b:NameList>
          <b:Person>
            <b:Last>Van-Loo</b:Last>
            <b:First>S</b:First>
          </b:Person>
          <b:Person>
            <b:Last>Koppejan</b:Last>
            <b:First>J</b:First>
          </b:Person>
        </b:NameList>
      </b:Author>
    </b:Author>
    <b:Publisher>London</b:Publisher>
    <b:RefOrder>51</b:RefOrder>
  </b:Source>
  <b:Source>
    <b:Tag>Tam15</b:Tag>
    <b:SourceType>Report</b:SourceType>
    <b:Guid>{6A6566E4-35C5-4FF0-B98D-16E9BD8A0270}</b:Guid>
    <b:Title>Pyrolysis and Combustion kinetics of coal/biomass blends using thermogravimetric analysis for industrial symbiosis</b:Title>
    <b:Year>2015</b:Year>
    <b:City>Sheffield</b:City>
    <b:Publisher>University of Sheffield</b:Publisher>
    <b:Author>
      <b:Author>
        <b:NameList>
          <b:Person>
            <b:Last>Tamez</b:Last>
            <b:First>M</b:First>
          </b:Person>
        </b:NameList>
      </b:Author>
    </b:Author>
    <b:RefOrder>54</b:RefOrder>
  </b:Source>
  <b:Source>
    <b:Tag>Mas14</b:Tag>
    <b:SourceType>JournalArticle</b:SourceType>
    <b:Guid>{FFAD61FF-E6ED-4EAF-993B-22EC968EADB2}</b:Guid>
    <b:Title>Fuel characterisation and co-pyrolysis kinetics of biomass and fossil fuels</b:Title>
    <b:Year>2014</b:Year>
    <b:JournalName>Fuel</b:JournalName>
    <b:Pages>1204-1214</b:Pages>
    <b:Issue>117</b:Issue>
    <b:Author>
      <b:Author>
        <b:NameList>
          <b:Person>
            <b:Last>Masnadi</b:Last>
            <b:Middle>S</b:Middle>
            <b:First>M</b:First>
          </b:Person>
          <b:Person>
            <b:Last>Habibi</b:Last>
            <b:First>R</b:First>
          </b:Person>
          <b:Person>
            <b:Last>Kopyscinski</b:Last>
            <b:First>J</b:First>
          </b:Person>
          <b:Person>
            <b:Last>Hill</b:Last>
            <b:Middle>M</b:Middle>
            <b:First>J</b:First>
          </b:Person>
          <b:Person>
            <b:Last>Bi</b:Last>
            <b:First>X</b:First>
          </b:Person>
          <b:Person>
            <b:Last>Lim</b:Last>
            <b:Middle>J</b:Middle>
            <b:First>C</b:First>
          </b:Person>
          <b:Person>
            <b:Last>Ellis</b:Last>
            <b:First>N</b:First>
          </b:Person>
          <b:Person>
            <b:Last>Grace</b:Last>
            <b:Middle>R</b:Middle>
            <b:First>J</b:First>
          </b:Person>
        </b:NameList>
      </b:Author>
    </b:Author>
    <b:RefOrder>52</b:RefOrder>
  </b:Source>
  <b:Source>
    <b:Tag>NgK11</b:Tag>
    <b:SourceType>JournalArticle</b:SourceType>
    <b:Guid>{D3B04AD7-063C-4C86-9E6E-44C75972E3BF}</b:Guid>
    <b:Title>Combustibility of Charcoal for Direct Injection in Blast Furnace Ironmaking</b:Title>
    <b:JournalName>AISTech Proceedings</b:JournalName>
    <b:Year>2011</b:Year>
    <b:Pages>87-94</b:Pages>
    <b:Issue>1</b:Issue>
    <b:Author>
      <b:Author>
        <b:NameList>
          <b:Person>
            <b:Last>Ng</b:Last>
            <b:Middle>W</b:Middle>
            <b:First>K</b:First>
          </b:Person>
          <b:Person>
            <b:Last>Giroux</b:Last>
            <b:First>L</b:First>
          </b:Person>
          <b:Person>
            <b:Last>MacPhee</b:Last>
            <b:First>T</b:First>
          </b:Person>
          <b:Person>
            <b:Last>Todoschuk</b:Last>
            <b:First>T</b:First>
          </b:Person>
        </b:NameList>
      </b:Author>
    </b:Author>
    <b:RefOrder>53</b:RefOrder>
  </b:Source>
  <b:Source>
    <b:Tag>Ros05</b:Tag>
    <b:SourceType>Book</b:SourceType>
    <b:Guid>{6BB6EFF7-28B8-4359-A128-C9D796446968}</b:Guid>
    <b:Title>Overview of Biomass Energy</b:Title>
    <b:Year>2005</b:Year>
    <b:City>UK</b:City>
    <b:Publisher>The biomass assessment handbook</b:Publisher>
    <b:Author>
      <b:Author>
        <b:NameList>
          <b:Person>
            <b:Last>Rosillo-Calle</b:Last>
            <b:First>F</b:First>
          </b:Person>
        </b:NameList>
      </b:Author>
    </b:Author>
    <b:RefOrder>55</b:RefOrder>
  </b:Source>
  <b:Source>
    <b:Tag>Nar07</b:Tag>
    <b:SourceType>JournalArticle</b:SourceType>
    <b:Guid>{C17FEA58-773D-481D-ABDC-7F7FAA2A177C}</b:Guid>
    <b:Title>Experimental studies on cofiring of coal and biomass blends in India</b:Title>
    <b:Year>2007</b:Year>
    <b:JournalName>Renewable Energy</b:JournalName>
    <b:Pages>2548-2558</b:Pages>
    <b:Issue>32</b:Issue>
    <b:Author>
      <b:Author>
        <b:NameList>
          <b:Person>
            <b:Last>Narayanan</b:Last>
            <b:Middle>V</b:Middle>
            <b:First>K</b:First>
          </b:Person>
          <b:Person>
            <b:Last>Natarajan</b:Last>
            <b:First>E</b:First>
          </b:Person>
        </b:NameList>
      </b:Author>
    </b:Author>
    <b:RefOrder>56</b:RefOrder>
  </b:Source>
  <b:Source>
    <b:Tag>Nor09</b:Tag>
    <b:SourceType>JournalArticle</b:SourceType>
    <b:Guid>{320B506D-DE8B-4EEE-805D-15E85C85A3C8}</b:Guid>
    <b:Title>Environmental and Economic Aspects of Charcoal Use in Steelmaking</b:Title>
    <b:JournalName>ISIJ International</b:JournalName>
    <b:Year>2009</b:Year>
    <b:Pages>587-595</b:Pages>
    <b:Volume>4</b:Volume>
    <b:Issue>49</b:Issue>
    <b:Author>
      <b:Author>
        <b:NameList>
          <b:Person>
            <b:Last>Norgate</b:Last>
            <b:First>T</b:First>
          </b:Person>
          <b:Person>
            <b:Last>Langberg</b:Last>
            <b:First>D</b:First>
          </b:Person>
        </b:NameList>
      </b:Author>
    </b:Author>
    <b:RefOrder>114</b:RefOrder>
  </b:Source>
  <b:Source>
    <b:Tag>Hel10</b:Tag>
    <b:SourceType>JournalArticle</b:SourceType>
    <b:Guid>{9F14CD8B-D52E-4BE4-8CDD-EB6CE283322D}</b:Guid>
    <b:Title>Optimisation study of ironmaking using biomass</b:Title>
    <b:JournalName>Ironmaking &amp; Steelmaking</b:JournalName>
    <b:Year>2010</b:Year>
    <b:Pages>590-598</b:Pages>
    <b:Issue>37</b:Issue>
    <b:Author>
      <b:Author>
        <b:NameList>
          <b:Person>
            <b:Last>Helle</b:Last>
            <b:First>H</b:First>
          </b:Person>
          <b:Person>
            <b:Last>Helle</b:Last>
            <b:First>M</b:First>
          </b:Person>
          <b:Person>
            <b:Last>Pettersson</b:Last>
            <b:First>F</b:First>
          </b:Person>
        </b:NameList>
      </b:Author>
    </b:Author>
    <b:RefOrder>58</b:RefOrder>
  </b:Source>
  <b:Source>
    <b:Tag>Hel09</b:Tag>
    <b:SourceType>JournalArticle</b:SourceType>
    <b:Guid>{4F5EF0C2-12B6-48D9-AA18-50169106AAC2}</b:Guid>
    <b:Title>Mathematical optimization of ironmaking with biomass as auxiliary reductant in the blast furnace</b:Title>
    <b:JournalName>ISIJ International</b:JournalName>
    <b:Year>2009</b:Year>
    <b:Pages>1216-1324</b:Pages>
    <b:Issue>49</b:Issue>
    <b:Author>
      <b:Author>
        <b:NameList>
          <b:Person>
            <b:Last>Helle</b:Last>
            <b:First>H</b:First>
          </b:Person>
          <b:Person>
            <b:Last>Helle</b:Last>
            <b:First>M</b:First>
          </b:Person>
          <b:Person>
            <b:Last>Saxen</b:Last>
            <b:First>H</b:First>
          </b:Person>
        </b:NameList>
      </b:Author>
    </b:Author>
    <b:RefOrder>57</b:RefOrder>
  </b:Source>
  <b:Source>
    <b:Tag>Gup03</b:Tag>
    <b:SourceType>JournalArticle</b:SourceType>
    <b:Guid>{FFB27498-F114-42E9-9DFB-32A9E87AFFA6}</b:Guid>
    <b:Title>Woodchar as a sustainable reductant for ironmaking in the 21st century</b:Title>
    <b:JournalName>Mineral Processing &amp; Extractive Metallurgy Review</b:JournalName>
    <b:Year>2003</b:Year>
    <b:Pages>203-231</b:Pages>
    <b:Issue>24</b:Issue>
    <b:Author>
      <b:Author>
        <b:NameList>
          <b:Person>
            <b:Last>Gupta</b:Last>
            <b:Middle>C</b:Middle>
            <b:First>R</b:First>
          </b:Person>
        </b:NameList>
      </b:Author>
    </b:Author>
    <b:RefOrder>59</b:RefOrder>
  </b:Source>
  <b:Source>
    <b:Tag>Suo12</b:Tag>
    <b:SourceType>JournalArticle</b:SourceType>
    <b:Guid>{7EA5022C-69F2-4857-887E-EAB91110A66A}</b:Guid>
    <b:Title>Effects of biomass use in integrated steel plant - gate-to-gate life cycle inventory method</b:Title>
    <b:JournalName>ISIJ International</b:JournalName>
    <b:Year>2012</b:Year>
    <b:Pages>779-787</b:Pages>
    <b:Issue>52</b:Issue>
    <b:Author>
      <b:Author>
        <b:NameList>
          <b:Person>
            <b:Last>Suopajarvi</b:Last>
            <b:First>H</b:First>
          </b:Person>
          <b:Person>
            <b:Last>Fabritius</b:Last>
            <b:First>T</b:First>
          </b:Person>
        </b:NameList>
      </b:Author>
    </b:Author>
    <b:RefOrder>60</b:RefOrder>
  </b:Source>
  <b:Source>
    <b:Tag>Suo13</b:Tag>
    <b:SourceType>JournalArticle</b:SourceType>
    <b:Guid>{55D10AB9-8CE5-4A59-94D2-E8C5AFDB19B0}</b:Guid>
    <b:Title>Towards more sustainable ironmaking - an analysis of energy wood availability in finland and the economics of charcoal production</b:Title>
    <b:JournalName>Sustainability</b:JournalName>
    <b:Year>2013</b:Year>
    <b:Pages>1188-1207</b:Pages>
    <b:Issue>5</b:Issue>
    <b:Author>
      <b:Author>
        <b:NameList>
          <b:Person>
            <b:Last>Suopajarvi</b:Last>
            <b:First>H</b:First>
          </b:Person>
          <b:Person>
            <b:Last>Fabritius </b:Last>
            <b:First>F</b:First>
          </b:Person>
        </b:NameList>
      </b:Author>
    </b:Author>
    <b:RefOrder>61</b:RefOrder>
  </b:Source>
  <b:Source>
    <b:Tag>Mat05</b:Tag>
    <b:SourceType>JournalArticle</b:SourceType>
    <b:Guid>{AE4F89BA-92CC-4C00-9F95-C357D8DCEDA6}</b:Guid>
    <b:Title>Towards an understanding of coal combustion in blast furnace tuyere injections</b:Title>
    <b:JournalName>Fuel</b:JournalName>
    <b:Year>2005</b:Year>
    <b:Pages>1229-1237</b:Pages>
    <b:Volume>84</b:Volume>
    <b:Author>
      <b:Author>
        <b:NameList>
          <b:Person>
            <b:Last>Mathieson</b:Last>
            <b:Middle>G</b:Middle>
            <b:First>J</b:First>
          </b:Person>
          <b:Person>
            <b:Last>Truelove</b:Last>
            <b:Middle>S</b:Middle>
            <b:First>J</b:First>
          </b:Person>
          <b:Person>
            <b:Last>Rogers</b:Last>
            <b:First>H</b:First>
          </b:Person>
        </b:NameList>
      </b:Author>
    </b:Author>
    <b:RefOrder>115</b:RefOrder>
  </b:Source>
  <b:Source>
    <b:Tag>Mat07</b:Tag>
    <b:SourceType>Report</b:SourceType>
    <b:Guid>{F2F46E2D-2830-48EA-98E2-B800E2DE58CD}</b:Guid>
    <b:Title>The value-in-use of biomass-derived blast furnace injectants</b:Title>
    <b:Year>2007</b:Year>
    <b:Author>
      <b:Author>
        <b:NameList>
          <b:Person>
            <b:Last>Mathieson</b:Last>
            <b:Middle>G</b:Middle>
            <b:First>J</b:First>
          </b:Person>
        </b:NameList>
      </b:Author>
    </b:Author>
    <b:Publisher>Bluescope Steel</b:Publisher>
    <b:RefOrder>62</b:RefOrder>
  </b:Source>
  <b:Source>
    <b:Tag>Kaw13</b:Tag>
    <b:SourceType>JournalArticle</b:SourceType>
    <b:Guid>{C90BFE42-2F42-4175-9ADF-FFAD4563AF81}</b:Guid>
    <b:Title>Utilisation of Biomass for Iron Ore Sintering</b:Title>
    <b:JournalName>ISIJ International</b:JournalName>
    <b:Year>2013</b:Year>
    <b:Pages>1599-1606</b:Pages>
    <b:Issue>56</b:Issue>
    <b:Author>
      <b:Author>
        <b:NameList>
          <b:Person>
            <b:Last>Kawaguchi</b:Last>
            <b:First>T</b:First>
          </b:Person>
          <b:Person>
            <b:Last>Hara</b:Last>
            <b:First>M</b:First>
          </b:Person>
        </b:NameList>
      </b:Author>
    </b:Author>
    <b:RefOrder>66</b:RefOrder>
  </b:Source>
  <b:Source>
    <b:Tag>Sri13</b:Tag>
    <b:SourceType>JournalArticle</b:SourceType>
    <b:Guid>{BDB3D8E8-9076-4FC4-AB36-6BB62B66758D}</b:Guid>
    <b:Title>Production of Pig Iron by Utilising Biomass as a reducing Agent</b:Title>
    <b:JournalName>International Journal of Mineral Processing</b:JournalName>
    <b:Year>2013</b:Year>
    <b:Pages>51-57</b:Pages>
    <b:Issue>119</b:Issue>
    <b:Author>
      <b:Author>
        <b:NameList>
          <b:Person>
            <b:Last>Srivastava</b:Last>
            <b:First>U</b:First>
          </b:Person>
          <b:Person>
            <b:Last>Kawatra</b:Last>
            <b:Middle>K</b:Middle>
            <b:First>S</b:First>
          </b:Person>
          <b:Person>
            <b:Last>Eisele</b:Last>
            <b:Middle>C</b:Middle>
            <b:First>T</b:First>
          </b:Person>
        </b:NameList>
      </b:Author>
    </b:Author>
    <b:RefOrder>67</b:RefOrder>
  </b:Source>
  <b:Source>
    <b:Tag>htt17</b:Tag>
    <b:SourceType>InternetSite</b:SourceType>
    <b:Guid>{07AB9990-C2DC-452C-B729-44E10C98460D}</b:Guid>
    <b:Title>Ispat Guru</b:Title>
    <b:YearAccessed>2017</b:YearAccessed>
    <b:Year>2013</b:Year>
    <b:URL>http://ispatguru.com/the-sintering-process-of-iron-ore-fines-2/</b:URL>
    <b:Author>
      <b:Author>
        <b:NameList>
          <b:Person>
            <b:Last>Satyendra</b:Last>
          </b:Person>
        </b:NameList>
      </b:Author>
    </b:Author>
    <b:RefOrder>20</b:RefOrder>
  </b:Source>
  <b:Source>
    <b:Tag>Mia13</b:Tag>
    <b:SourceType>Report</b:SourceType>
    <b:Guid>{6279D5FA-6478-4E92-9566-6E295F340C9A}</b:Guid>
    <b:Title>Industrial Symbiosis within the Steel Industry </b:Title>
    <b:Year>2013</b:Year>
    <b:Author>
      <b:Author>
        <b:NameList>
          <b:Person>
            <b:Last>Miah</b:Last>
            <b:First>Kamal</b:First>
          </b:Person>
        </b:NameList>
      </b:Author>
    </b:Author>
    <b:Publisher>University of Sheffield</b:Publisher>
    <b:City>Sheffield</b:City>
    <b:RefOrder>100</b:RefOrder>
  </b:Source>
  <b:Source>
    <b:Tag>Jai16</b:Tag>
    <b:SourceType>Report</b:SourceType>
    <b:Guid>{10761766-A826-4330-B07C-EECB6E862236}</b:Guid>
    <b:Title>Study of Pyrolysis behaviour and Life Cycle Assessment of Biomass for Industrial Symbiosis</b:Title>
    <b:Year>2016</b:Year>
    <b:Publisher>University of Sheffield</b:Publisher>
    <b:City>Sheffield</b:City>
    <b:Author>
      <b:Author>
        <b:NameList>
          <b:Person>
            <b:Last>Jain</b:Last>
            <b:First>Abhishek</b:First>
          </b:Person>
        </b:NameList>
      </b:Author>
    </b:Author>
    <b:RefOrder>103</b:RefOrder>
  </b:Source>
  <b:Source>
    <b:Tag>ElS14</b:Tag>
    <b:SourceType>JournalArticle</b:SourceType>
    <b:Guid>{79D2EBEA-D6EB-419B-826D-1DB60BD352FA}</b:Guid>
    <b:Title>Pyrolysis characteristics and kinetic parameters determination of biomass fuel powders by differential gravimetric analysis (TGA/DTG)</b:Title>
    <b:Year>2014</b:Year>
    <b:JournalName>Energy Conversion and Management</b:JournalName>
    <b:Pages>165-172</b:Pages>
    <b:Issue>85</b:Issue>
    <b:Author>
      <b:Author>
        <b:NameList>
          <b:Person>
            <b:Last>El-Sayed</b:Last>
            <b:First>Saad</b:First>
          </b:Person>
          <b:Person>
            <b:Last>Mostafa</b:Last>
            <b:First>M</b:First>
          </b:Person>
        </b:NameList>
      </b:Author>
    </b:Author>
    <b:RefOrder>104</b:RefOrder>
  </b:Source>
  <b:Source>
    <b:Tag>Cur07</b:Tag>
    <b:SourceType>JournalArticle</b:SourceType>
    <b:Guid>{6548CC0F-351D-4616-940A-926D3CA4BA0A}</b:Guid>
    <b:Title>Co-product and input allocation approaches for creating life cycle inventory data: a literature review</b:Title>
    <b:JournalName>Life Cycle assessment</b:JournalName>
    <b:Year>2007</b:Year>
    <b:Pages>65-78</b:Pages>
    <b:Issue>12</b:Issue>
    <b:Author>
      <b:Author>
        <b:NameList>
          <b:Person>
            <b:Last>Curran</b:Last>
            <b:First>M </b:First>
          </b:Person>
        </b:NameList>
      </b:Author>
    </b:Author>
    <b:RefOrder>109</b:RefOrder>
  </b:Source>
  <b:Source>
    <b:Tag>16ht</b:Tag>
    <b:SourceType>InternetSite</b:SourceType>
    <b:Guid>{1375B521-B4A9-4791-A153-9B652834D7BF}</b:Guid>
    <b:Year>2016</b:Year>
    <b:URL>(https://www.clarke-energy.com/steel-production-gas/)</b:URL>
    <b:RefOrder>110</b:RefOrder>
  </b:Source>
  <b:Source>
    <b:Tag>Bou</b:Tag>
    <b:SourceType>JournalArticle</b:SourceType>
    <b:Guid>{781A7D2C-F3D7-421B-BC9A-2885C65CEC1B}</b:Guid>
    <b:Title>Lignins and Lignification: Selected Issues</b:Title>
    <b:JournalName>Plant Physiology and Biochemistry</b:JournalName>
    <b:Pages>81-96</b:Pages>
    <b:Issue>38</b:Issue>
    <b:Author>
      <b:Author>
        <b:NameList>
          <b:Person>
            <b:Last>Boudet</b:Last>
            <b:Middle>M</b:Middle>
            <b:First>A</b:First>
          </b:Person>
        </b:NameList>
      </b:Author>
    </b:Author>
    <b:Year>2000</b:Year>
    <b:RefOrder>49</b:RefOrder>
  </b:Source>
  <b:Source>
    <b:Tag>Sai12</b:Tag>
    <b:SourceType>JournalArticle</b:SourceType>
    <b:Guid>{F30089E6-D6C3-4DE6-A474-3E96C4BAD491}</b:Guid>
    <b:Title>Pyrolysis and Combustion kinetics of date palm biomass using thermogravimetric analysis</b:Title>
    <b:Year>2012</b:Year>
    <b:Pages>382-389</b:Pages>
    <b:Author>
      <b:Author>
        <b:NameList>
          <b:Person>
            <b:Last>Sait</b:Last>
            <b:First>Hani</b:First>
          </b:Person>
        </b:NameList>
      </b:Author>
    </b:Author>
    <b:JournalName>Bioresource Technology</b:JournalName>
    <b:Issue>118</b:Issue>
    <b:RefOrder>99</b:RefOrder>
  </b:Source>
  <b:Source>
    <b:Tag>Sil11</b:Tag>
    <b:SourceType>JournalArticle</b:SourceType>
    <b:Guid>{05A29DA7-A268-4B19-AB43-2930E3F3B654}</b:Guid>
    <b:Title>Evaluation of the use of mixtures of coal and rice rind for injection in the tuyeres of Blast Furnaces</b:Title>
    <b:JournalName>AISTech Proceedings</b:JournalName>
    <b:Year>2011</b:Year>
    <b:Pages>349-359</b:Pages>
    <b:Issue>1</b:Issue>
    <b:Author>
      <b:Author>
        <b:NameList>
          <b:Person>
            <b:Last>Silva</b:Last>
            <b:First>P</b:First>
          </b:Person>
          <b:Person>
            <b:Last>Carneiro</b:Last>
            <b:First>L</b:First>
          </b:Person>
          <b:Person>
            <b:Last>Assis</b:Last>
            <b:First>C</b:First>
          </b:Person>
          <b:Person>
            <b:Last>Santos</b:Last>
            <b:First>P</b:First>
          </b:Person>
        </b:NameList>
      </b:Author>
    </b:Author>
    <b:RefOrder>63</b:RefOrder>
  </b:Source>
  <b:Source>
    <b:Tag>Tho11</b:Tag>
    <b:SourceType>JournalArticle</b:SourceType>
    <b:Guid>{CDFB616B-0A0C-462C-824C-F32607C4FDB0}</b:Guid>
    <b:Title>Pilot-oven evaluation of biomass usage for metallurgical cokemaking</b:Title>
    <b:JournalName>AISTech proceedings</b:JournalName>
    <b:Year>2011</b:Year>
    <b:Issue>1</b:Issue>
    <b:Author>
      <b:Author>
        <b:NameList>
          <b:Person>
            <b:Last>Thomas</b:Last>
            <b:First>S</b:First>
          </b:Person>
          <b:Person>
            <b:Last>McKnight</b:Last>
            <b:First>S</b:First>
          </b:Person>
        </b:NameList>
      </b:Author>
    </b:Author>
    <b:RefOrder>64</b:RefOrder>
  </b:Source>
  <b:Source>
    <b:Tag>Yun12</b:Tag>
    <b:SourceType>JournalArticle</b:SourceType>
    <b:Guid>{BE9992CD-B90A-4DD8-95B6-C5EA79577DC9}</b:Guid>
    <b:Title>Recycling agricultural waste from Palm shells during electric arc furnace steelmaking</b:Title>
    <b:JournalName>Energy &amp; Fuels</b:JournalName>
    <b:Year>2012</b:Year>
    <b:Pages>278-286</b:Pages>
    <b:Issue>26</b:Issue>
    <b:Author>
      <b:Author>
        <b:NameList>
          <b:Person>
            <b:Last>Yunos</b:Last>
            <b:First>Nur</b:First>
          </b:Person>
          <b:Person>
            <b:Last>Zaharia</b:Last>
            <b:First>M</b:First>
          </b:Person>
          <b:Person>
            <b:Last>Asri Idris</b:Last>
            <b:First>M</b:First>
          </b:Person>
          <b:Person>
            <b:Last>Nath</b:Last>
            <b:First>D</b:First>
          </b:Person>
          <b:Person>
            <b:Last>Khanna</b:Last>
            <b:First>R</b:First>
          </b:Person>
          <b:Person>
            <b:Last>Sahajwalla</b:Last>
            <b:First>V</b:First>
          </b:Person>
        </b:NameList>
      </b:Author>
    </b:Author>
    <b:RefOrder>65</b:RefOrder>
  </b:Source>
  <b:Source>
    <b:Tag>Moh93</b:Tag>
    <b:SourceType>JournalArticle</b:SourceType>
    <b:Guid>{A2A6E789-FC3A-4AA2-82E5-C55B57739E1B}</b:Guid>
    <b:Title>The feasibility study of palm stone charcoal as a fuel in sintering iron ore</b:Title>
    <b:JournalName>Proceedings sixth International symposium on Agglomeration</b:JournalName>
    <b:Year>1993</b:Year>
    <b:Pages>208-212</b:Pages>
    <b:Author>
      <b:Author>
        <b:NameList>
          <b:Person>
            <b:Last>Mohamed</b:Last>
            <b:First>A</b:First>
          </b:Person>
        </b:NameList>
      </b:Author>
    </b:Author>
    <b:RefOrder>116</b:RefOrder>
  </b:Source>
  <b:Source>
    <b:Tag>Del04</b:Tag>
    <b:SourceType>JournalArticle</b:SourceType>
    <b:Guid>{E2D322F8-5CFE-4246-B61E-1AAAF349B2D8}</b:Guid>
    <b:Title>Green Iron ore sintering</b:Title>
    <b:JournalName>Green Processing Conference</b:JournalName>
    <b:Year>2004</b:Year>
    <b:Pages>1-8</b:Pages>
    <b:Author>
      <b:Author>
        <b:NameList>
          <b:Person>
            <b:Last>Dell-Amico</b:Last>
            <b:First>M</b:First>
          </b:Person>
          <b:Person>
            <b:Last>Fung</b:Last>
            <b:First>P</b:First>
          </b:Person>
          <b:Person>
            <b:Last>Lovel</b:Last>
            <b:First>R</b:First>
          </b:Person>
          <b:Person>
            <b:Last>Manuel</b:Last>
            <b:First>J</b:First>
          </b:Person>
          <b:Person>
            <b:Last>O'Connor</b:Last>
            <b:First>M</b:First>
          </b:Person>
        </b:NameList>
      </b:Author>
    </b:Author>
    <b:Publisher>Green processing</b:Publisher>
    <b:RefOrder>117</b:RefOrder>
  </b:Source>
  <b:Source>
    <b:Tag>Gra03</b:Tag>
    <b:SourceType>Book</b:SourceType>
    <b:Guid>{97401BC5-D473-45A5-87DE-5AC49487AD4E}</b:Guid>
    <b:Title>Industrial Ecology</b:Title>
    <b:Year>2003</b:Year>
    <b:Publisher>Pearson</b:Publisher>
    <b:Edition>2nd</b:Edition>
    <b:Author>
      <b:Author>
        <b:NameList>
          <b:Person>
            <b:Last>Graedel</b:Last>
            <b:First>T</b:First>
          </b:Person>
          <b:Person>
            <b:Last>Allenby</b:Last>
            <b:First>B</b:First>
          </b:Person>
        </b:NameList>
      </b:Author>
    </b:Author>
    <b:RefOrder>118</b:RefOrder>
  </b:Source>
  <b:Source>
    <b:Tag>Lif97</b:Tag>
    <b:SourceType>Report</b:SourceType>
    <b:Guid>{9FE71E9E-D8B2-4DAA-A26B-B614B453672F}</b:Guid>
    <b:Title>Industrial Ecology: Goals and Definitions</b:Title>
    <b:Year>1997</b:Year>
    <b:City>Cheltenham,UK</b:City>
    <b:Publisher>Edward Elgar</b:Publisher>
    <b:Author>
      <b:Author>
        <b:NameList>
          <b:Person>
            <b:Last>Lifset</b:Last>
            <b:First>R</b:First>
          </b:Person>
          <b:Person>
            <b:Last>Graedel</b:Last>
            <b:First>T</b:First>
          </b:Person>
        </b:NameList>
      </b:Author>
    </b:Author>
    <b:RefOrder>68</b:RefOrder>
  </b:Source>
  <b:Source>
    <b:Tag>Mar13</b:Tag>
    <b:SourceType>Report</b:SourceType>
    <b:Guid>{D79A75F8-ECDB-486B-8468-4854B7AF7B94}</b:Guid>
    <b:Title>Industrial Symbiosis in the Biofuel Industry: Quantification of the Environmental performance and Identification of Synergies</b:Title>
    <b:Year>2013</b:Year>
    <b:Publisher>Linkpoing Studies in Science and technology</b:Publisher>
    <b:City>Sweden</b:City>
    <b:Author>
      <b:Author>
        <b:NameList>
          <b:Person>
            <b:Last>Martins</b:Last>
            <b:First>M</b:First>
          </b:Person>
        </b:NameList>
      </b:Author>
    </b:Author>
    <b:RefOrder>69</b:RefOrder>
  </b:Source>
  <b:Source>
    <b:Tag>Fro89</b:Tag>
    <b:SourceType>JournalArticle</b:SourceType>
    <b:Guid>{1B39A1AF-36FB-4DD3-964F-9C04B80B283B}</b:Guid>
    <b:Title>Strategies for manufacturing</b:Title>
    <b:Year>1989</b:Year>
    <b:Author>
      <b:Author>
        <b:NameList>
          <b:Person>
            <b:Last>Frosch</b:Last>
            <b:First>A</b:First>
          </b:Person>
          <b:Person>
            <b:Last>Gallopoulos</b:Last>
            <b:First>N</b:First>
          </b:Person>
        </b:NameList>
      </b:Author>
    </b:Author>
    <b:JournalName>Scientific Americans</b:JournalName>
    <b:Pages>144-152</b:Pages>
    <b:Volume>261</b:Volume>
    <b:Issue>3</b:Issue>
    <b:RefOrder>119</b:RefOrder>
  </b:Source>
  <b:Source>
    <b:Tag>Che00</b:Tag>
    <b:SourceType>JournalArticle</b:SourceType>
    <b:Guid>{63A506AF-5223-4F18-8780-00CD74DE913C}</b:Guid>
    <b:Title>Industrial Symbiosis: Literature and Taxonomy</b:Title>
    <b:JournalName>Annual review of energy and the environment</b:JournalName>
    <b:Year>2000</b:Year>
    <b:Pages>313-357</b:Pages>
    <b:Volume>25</b:Volume>
    <b:Author>
      <b:Author>
        <b:NameList>
          <b:Person>
            <b:Last>Chertow</b:Last>
            <b:First>M</b:First>
          </b:Person>
        </b:NameList>
      </b:Author>
    </b:Author>
    <b:RefOrder>71</b:RefOrder>
  </b:Source>
  <b:Source>
    <b:Tag>Wol07</b:Tag>
    <b:SourceType>Report</b:SourceType>
    <b:Guid>{0B30917E-458B-413C-968E-8CB6535B51EA}</b:Guid>
    <b:Title>Industrial Symbiosis in the swedish forest industry</b:Title>
    <b:Year>2007</b:Year>
    <b:Publisher>Linkoping University</b:Publisher>
    <b:City>Sweden</b:City>
    <b:Author>
      <b:Author>
        <b:NameList>
          <b:Person>
            <b:Last>Wolf</b:Last>
            <b:First>A</b:First>
          </b:Person>
        </b:NameList>
      </b:Author>
    </b:Author>
    <b:RefOrder>70</b:RefOrder>
  </b:Source>
  <b:Source>
    <b:Tag>Des02</b:Tag>
    <b:SourceType>JournalArticle</b:SourceType>
    <b:Guid>{72D1F8A8-245C-41A6-996D-D30B5903ED71}</b:Guid>
    <b:Title>Regional development and inter-industry recyling linkages: some historical perspectives</b:Title>
    <b:Year>2002</b:Year>
    <b:Author>
      <b:Author>
        <b:NameList>
          <b:Person>
            <b:Last>Desrochers </b:Last>
            <b:First>P</b:First>
          </b:Person>
        </b:NameList>
      </b:Author>
    </b:Author>
    <b:JournalName>Entrepreneurship &amp; regional development</b:JournalName>
    <b:Pages>49-65</b:Pages>
    <b:Volume>14</b:Volume>
    <b:RefOrder>120</b:RefOrder>
  </b:Source>
  <b:Source>
    <b:Tag>Jac06</b:Tag>
    <b:SourceType>JournalArticle</b:SourceType>
    <b:Guid>{C20B9E75-8060-4246-B7E6-4D219C5FB513}</b:Guid>
    <b:Title>Industrial Symbiosis in Kalundborg,Denmark - A quantitative assessment of economic and environmental aspects</b:Title>
    <b:JournalName>Industrial Ecology</b:JournalName>
    <b:Year>2006</b:Year>
    <b:Pages>239-255</b:Pages>
    <b:Volume>10</b:Volume>
    <b:Author>
      <b:Author>
        <b:NameList>
          <b:Person>
            <b:Last>Jacobsen</b:Last>
            <b:First>N</b:First>
          </b:Person>
        </b:NameList>
      </b:Author>
    </b:Author>
    <b:RefOrder>72</b:RefOrder>
  </b:Source>
  <b:Source>
    <b:Tag>Low01</b:Tag>
    <b:SourceType>Report</b:SourceType>
    <b:Guid>{EA1026C8-23B8-4E21-9C84-EBC108212117}</b:Guid>
    <b:Title>Eco-industrial park handbook for Asian developing countries</b:Title>
    <b:Year>2001</b:Year>
    <b:Author>
      <b:Author>
        <b:NameList>
          <b:Person>
            <b:Last>Lowe</b:Last>
            <b:First>E</b:First>
          </b:Person>
        </b:NameList>
      </b:Author>
    </b:Author>
    <b:Publisher>Environment Department, Indigo Department</b:Publisher>
    <b:City>US</b:City>
    <b:RefOrder>121</b:RefOrder>
  </b:Source>
  <b:Source>
    <b:Tag>van07</b:Tag>
    <b:SourceType>JournalArticle</b:SourceType>
    <b:Guid>{53B868F5-2E2F-4489-A9D8-A595EBE3B8DB}</b:Guid>
    <b:Title>Regional synergies in the Australian mineral industry: case-studies and enabling tools</b:Title>
    <b:Year>2007</b:Year>
    <b:JournalName>Minerals Engineering</b:JournalName>
    <b:Pages>830-841</b:Pages>
    <b:Volume>20</b:Volume>
    <b:Issue>9</b:Issue>
    <b:Author>
      <b:Author>
        <b:NameList>
          <b:Person>
            <b:Last>van Beers</b:Last>
            <b:First>D</b:First>
          </b:Person>
          <b:Person>
            <b:Last>Corder</b:Last>
            <b:First>G</b:First>
          </b:Person>
          <b:Person>
            <b:Last>Bossilkov</b:Last>
            <b:First>A</b:First>
          </b:Person>
          <b:Person>
            <b:Last>van Berkel</b:Last>
            <b:First>R</b:First>
          </b:Person>
        </b:NameList>
      </b:Author>
    </b:Author>
    <b:RefOrder>75</b:RefOrder>
  </b:Source>
  <b:Source>
    <b:Tag>Lam02</b:Tag>
    <b:SourceType>JournalArticle</b:SourceType>
    <b:Guid>{A3D4CABF-DC4C-43F9-8FC0-75FDFB2CA96E}</b:Guid>
    <b:Title>Eco-Industrial parks: stimulating sustainable development in mixed industrial parks</b:Title>
    <b:JournalName>Technovation</b:JournalName>
    <b:Year>2002</b:Year>
    <b:Pages>471-484</b:Pages>
    <b:Volume>22</b:Volume>
    <b:Author>
      <b:Author>
        <b:NameList>
          <b:Person>
            <b:Last>Lambert</b:Last>
            <b:First>A</b:First>
          </b:Person>
          <b:Person>
            <b:Last>Boons</b:Last>
            <b:First>F</b:First>
          </b:Person>
        </b:NameList>
      </b:Author>
    </b:Author>
    <b:RefOrder>76</b:RefOrder>
  </b:Source>
  <b:Source>
    <b:Tag>Des10</b:Tag>
    <b:SourceType>JournalArticle</b:SourceType>
    <b:Guid>{E04E2AA1-B46D-48EC-82F1-132EA031E8BE}</b:Guid>
    <b:Title>Industrial Symbiosis: Old wine in recycled bottles? Some perspective from the history of economic and geographical thought</b:Title>
    <b:JournalName>International science review</b:JournalName>
    <b:Year>2010</b:Year>
    <b:Pages>338-361</b:Pages>
    <b:Volume>33</b:Volume>
    <b:Author>
      <b:Author>
        <b:NameList>
          <b:Person>
            <b:Last>Desrochers</b:Last>
            <b:First>P</b:First>
          </b:Person>
          <b:Person>
            <b:Last>Leppala</b:Last>
            <b:First>S</b:First>
          </b:Person>
        </b:NameList>
      </b:Author>
    </b:Author>
    <b:RefOrder>73</b:RefOrder>
  </b:Source>
  <b:Source>
    <b:Tag>Ehr97</b:Tag>
    <b:SourceType>JournalArticle</b:SourceType>
    <b:Guid>{97C41409-22C1-4151-8022-D5BA50FB9A83}</b:Guid>
    <b:Title>Industrial Ecology in practice: The evolution of interdependence at Kalundborg</b:Title>
    <b:JournalName>Journal of Industrial Ecology</b:JournalName>
    <b:Year>1997</b:Year>
    <b:Pages>67-79</b:Pages>
    <b:Volume>1</b:Volume>
    <b:Issue>1</b:Issue>
    <b:Author>
      <b:Author>
        <b:NameList>
          <b:Person>
            <b:Last>Ehrenfeld</b:Last>
            <b:First>J</b:First>
          </b:Person>
          <b:Person>
            <b:Last>Gertler</b:Last>
            <b:First>N</b:First>
          </b:Person>
        </b:NameList>
      </b:Author>
    </b:Author>
    <b:RefOrder>74</b:RefOrder>
  </b:Source>
  <b:Source>
    <b:Tag>Chr07</b:Tag>
    <b:SourceType>Misc</b:SourceType>
    <b:Guid>{157B9B3B-F9B7-4627-AF0D-14805B5A2690}</b:Guid>
    <b:Title>Presentation in Kalundborg</b:Title>
    <b:Year>2007</b:Year>
    <b:City>Denmark</b:City>
    <b:Author>
      <b:Author>
        <b:NameList>
          <b:Person>
            <b:Last>Christensen</b:Last>
            <b:First>J</b:First>
          </b:Person>
        </b:NameList>
      </b:Author>
    </b:Author>
    <b:RefOrder>77</b:RefOrder>
  </b:Source>
  <b:Source>
    <b:Tag>Des04</b:Tag>
    <b:SourceType>JournalArticle</b:SourceType>
    <b:Guid>{C7F9ED7B-BBEB-4A4A-9014-D5F5C836ECD9}</b:Guid>
    <b:Title>Industrial Symbiosis: the case for market coordination</b:Title>
    <b:Year>2004</b:Year>
    <b:Pages>1099-1110</b:Pages>
    <b:JournalName>Journal of CLeaner Production</b:JournalName>
    <b:Volume>12</b:Volume>
    <b:Author>
      <b:Author>
        <b:NameList>
          <b:Person>
            <b:Last>Desrochers</b:Last>
            <b:First>P</b:First>
          </b:Person>
        </b:NameList>
      </b:Author>
    </b:Author>
    <b:RefOrder>78</b:RefOrder>
  </b:Source>
  <b:Source>
    <b:Tag>van03</b:Tag>
    <b:SourceType>JournalArticle</b:SourceType>
    <b:Guid>{F86154E6-B561-4435-AE18-720670D01459}</b:Guid>
    <b:Title>Planning eco-industrial parks: an analysis of Dutch planning methods</b:Title>
    <b:JournalName>Business strategy and the Environment</b:JournalName>
    <b:Year>2003</b:Year>
    <b:Pages>147-162</b:Pages>
    <b:Volume>12</b:Volume>
    <b:Author>
      <b:Author>
        <b:NameList>
          <b:Person>
            <b:Last>van Leeuwen</b:Last>
            <b:First>M</b:First>
          </b:Person>
          <b:Person>
            <b:Last>Vermeulen</b:Last>
            <b:First>J</b:First>
          </b:Person>
          <b:Person>
            <b:Last>Glasbergen</b:Last>
            <b:First>P</b:First>
          </b:Person>
        </b:NameList>
      </b:Author>
    </b:Author>
    <b:RefOrder>79</b:RefOrder>
  </b:Source>
  <b:Source>
    <b:Tag>Kor02</b:Tag>
    <b:SourceType>JournalArticle</b:SourceType>
    <b:Guid>{8A1FEF71-7B22-4681-B9B0-33C83925206F}</b:Guid>
    <b:Title>Regional Industrial recycling network in energy supply - the case of Joensuu City, Finland</b:Title>
    <b:JournalName>Corporate social responsibility and environmental management</b:JournalName>
    <b:Year>2002</b:Year>
    <b:Pages>170-185</b:Pages>
    <b:Volume>9</b:Volume>
    <b:Author>
      <b:Author>
        <b:NameList>
          <b:Person>
            <b:Last>Korhonen</b:Last>
            <b:First>J</b:First>
          </b:Person>
          <b:Person>
            <b:Last>Niemelainen</b:Last>
            <b:First>H</b:First>
          </b:Person>
          <b:Person>
            <b:Last>Pulliainen</b:Last>
            <b:First>K</b:First>
          </b:Person>
        </b:NameList>
      </b:Author>
    </b:Author>
    <b:RefOrder>80</b:RefOrder>
  </b:Source>
  <b:Source>
    <b:Tag>von04</b:Tag>
    <b:SourceType>JournalArticle</b:SourceType>
    <b:Guid>{0A383969-11E2-4CE1-88F9-6A5471798C6A}</b:Guid>
    <b:Title>Networking for knowledge transfer: towards an understanding of local authority roles in regional industrial ecosystem management</b:Title>
    <b:JournalName>Business strategy and the environment</b:JournalName>
    <b:Year>2004</b:Year>
    <b:Pages>334-346</b:Pages>
    <b:Volume>13</b:Volume>
    <b:Author>
      <b:Author>
        <b:NameList>
          <b:Person>
            <b:Last>von Malmborg</b:Last>
            <b:First>F</b:First>
          </b:Person>
        </b:NameList>
      </b:Author>
    </b:Author>
    <b:RefOrder>81</b:RefOrder>
  </b:Source>
  <b:Source>
    <b:Tag>Ehr02</b:Tag>
    <b:SourceType>Book</b:SourceType>
    <b:Guid>{03E8FFAA-E7DE-479E-A122-8E2F75261854}</b:Guid>
    <b:Title>Industrial Symbiosis: The legacy of Kalundborg</b:Title>
    <b:Year>2002</b:Year>
    <b:Author>
      <b:Author>
        <b:NameList>
          <b:Person>
            <b:Last>Ehrenfeld</b:Last>
            <b:First>J</b:First>
          </b:Person>
          <b:Person>
            <b:Last>Chertow</b:Last>
            <b:First>M</b:First>
          </b:Person>
        </b:NameList>
      </b:Author>
    </b:Author>
    <b:City>Cheltenham</b:City>
    <b:Publisher>Edward Elgar</b:Publisher>
    <b:RefOrder>122</b:RefOrder>
  </b:Source>
  <b:Source>
    <b:Tag>Olm11</b:Tag>
    <b:SourceType>ConferenceProceedings</b:SourceType>
    <b:Guid>{FF6A6A01-1A96-4DFE-84CE-04806EDB0649}</b:Guid>
    <b:Title>Comparison of sub-processes and final product of Iron and Steel production with Life Cycle Assessment</b:Title>
    <b:Year>2011</b:Year>
    <b:City>Ankara</b:City>
    <b:Publisher>Middle east Technical University</b:Publisher>
    <b:Author>
      <b:Author>
        <b:NameList>
          <b:Person>
            <b:Last>Olmez</b:Last>
            <b:First>G</b:First>
          </b:Person>
        </b:NameList>
      </b:Author>
    </b:Author>
    <b:RefOrder>82</b:RefOrder>
  </b:Source>
  <b:Source>
    <b:Tag>Suh05</b:Tag>
    <b:SourceType>JournalArticle</b:SourceType>
    <b:Guid>{B4DBA9C8-FBB9-4A4A-A684-F702032EC9F9}</b:Guid>
    <b:Title>Methods for life cycle inventory of a product</b:Title>
    <b:Year>2005</b:Year>
    <b:JournalName>Journal of Cleaner Production</b:JournalName>
    <b:Pages>687-697</b:Pages>
    <b:Volume>12</b:Volume>
    <b:Issue>7</b:Issue>
    <b:Author>
      <b:Author>
        <b:NameList>
          <b:Person>
            <b:Last>Suh</b:Last>
            <b:First>S</b:First>
          </b:Person>
          <b:Person>
            <b:Last>Huppes</b:Last>
            <b:First>G</b:First>
          </b:Person>
        </b:NameList>
      </b:Author>
    </b:Author>
    <b:RefOrder>83</b:RefOrder>
  </b:Source>
  <b:Source>
    <b:Tag>Ndu14</b:Tag>
    <b:SourceType>JournalArticle</b:SourceType>
    <b:Guid>{F533D7B4-47C9-475B-818D-9B0C12786682}</b:Guid>
    <b:Title>A hybrid LCA approach to quantify the environemental impacts during construction</b:Title>
    <b:JournalName>Internal journal of innovative research in science, engineering and technology</b:JournalName>
    <b:Year>2014</b:Year>
    <b:Volume>3</b:Volume>
    <b:Issue>10</b:Issue>
    <b:Author>
      <b:Author>
        <b:NameList>
          <b:Person>
            <b:Last>Ndungu</b:Last>
            <b:First>P</b:First>
          </b:Person>
          <b:Person>
            <b:Last>Molavi</b:Last>
            <b:First>J</b:First>
          </b:Person>
        </b:NameList>
      </b:Author>
    </b:Author>
    <b:RefOrder>84</b:RefOrder>
  </b:Source>
  <b:Source>
    <b:Tag>Por09</b:Tag>
    <b:SourceType>JournalArticle</b:SourceType>
    <b:Guid>{46E9709F-D3B0-4BE5-8280-893E424A3CD8}</b:Guid>
    <b:Title>Life cycle inventory (LCI) of different forms of rice consumed in households in Japan</b:Title>
    <b:JournalName>Journal of food engineering</b:JournalName>
    <b:Year>2009</b:Year>
    <b:Pages>49-55</b:Pages>
    <b:Volume>91</b:Volume>
    <b:Issue>1</b:Issue>
    <b:Author>
      <b:Author>
        <b:NameList>
          <b:Person>
            <b:Last>Poritosh</b:Last>
            <b:First>R</b:First>
          </b:Person>
        </b:NameList>
      </b:Author>
    </b:Author>
    <b:RefOrder>86</b:RefOrder>
  </b:Source>
  <b:Source>
    <b:Tag>Por07</b:Tag>
    <b:SourceType>JournalArticle</b:SourceType>
    <b:Guid>{1FBA5CC9-FA43-4148-8385-8D713CF906D3}</b:Guid>
    <b:Title>Life cycle of rice: Challenges and choices for Bangladesh</b:Title>
    <b:JournalName>Journal of food engineering</b:JournalName>
    <b:Year>2007</b:Year>
    <b:Pages>1250-1255</b:Pages>
    <b:Volume>79</b:Volume>
    <b:Issue>4</b:Issue>
    <b:Author>
      <b:Author>
        <b:NameList>
          <b:Person>
            <b:Last>Poritosh</b:Last>
            <b:First>R</b:First>
          </b:Person>
        </b:NameList>
      </b:Author>
    </b:Author>
    <b:RefOrder>85</b:RefOrder>
  </b:Source>
  <b:Source>
    <b:Tag>Ble09</b:Tag>
    <b:SourceType>JournalArticle</b:SourceType>
    <b:Guid>{E6D37A9C-A943-43A3-B39F-42E534E8ECEB}</b:Guid>
    <b:Title>The life cycle of rice: LCA of alternative agri-food chain management systems in Vercelli (Italy)</b:Title>
    <b:JournalName>Journal of environmental management</b:JournalName>
    <b:Year>2009</b:Year>
    <b:Pages>1512-1522</b:Pages>
    <b:Volume>90</b:Volume>
    <b:Issue>3</b:Issue>
    <b:Author>
      <b:Author>
        <b:NameList>
          <b:Person>
            <b:Last>Blengini</b:Last>
            <b:First>G</b:First>
          </b:Person>
          <b:Person>
            <b:Last>Busto</b:Last>
            <b:First>M</b:First>
          </b:Person>
        </b:NameList>
      </b:Author>
    </b:Author>
    <b:RefOrder>123</b:RefOrder>
  </b:Source>
  <b:Source>
    <b:Tag>Hok12</b:Tag>
    <b:SourceType>JournalArticle</b:SourceType>
    <b:Guid>{8CC0FD0F-7B3E-4E76-8E39-58E50EB48064}</b:Guid>
    <b:Title>Variability in environmental impacts during conversion from conventional to organic farming: a comparison among three rice production system in Japan</b:Title>
    <b:JournalName>Journal of Cleaner production</b:JournalName>
    <b:Year>2012</b:Year>
    <b:Pages>101-112</b:Pages>
    <b:Issue>28</b:Issue>
    <b:Author>
      <b:Author>
        <b:NameList>
          <b:Person>
            <b:Last>Hokazono</b:Last>
            <b:First>S</b:First>
          </b:Person>
          <b:Person>
            <b:Last>Kivotada</b:Last>
            <b:First>H</b:First>
          </b:Person>
        </b:NameList>
      </b:Author>
    </b:Author>
    <b:RefOrder>88</b:RefOrder>
  </b:Source>
  <b:Source>
    <b:Tag>Hok09</b:Tag>
    <b:SourceType>JournalArticle</b:SourceType>
    <b:Guid>{0808FA50-9DBE-4FBC-B3E1-B66B907FD53D}</b:Guid>
    <b:Title>Potentialities of organic and sustainable rice production in Japan from a life cycle perspective</b:Title>
    <b:JournalName>agronomy research</b:JournalName>
    <b:Year>2009</b:Year>
    <b:Pages>257-262</b:Pages>
    <b:Volume>7.1</b:Volume>
    <b:Author>
      <b:Author>
        <b:NameList>
          <b:Person>
            <b:Last>Hokazono</b:Last>
            <b:First>S</b:First>
          </b:Person>
          <b:Person>
            <b:Last>Hayashi</b:Last>
            <b:First>K</b:First>
          </b:Person>
          <b:Person>
            <b:Last>Sato</b:Last>
            <b:First>M</b:First>
          </b:Person>
        </b:NameList>
      </b:Author>
    </b:Author>
    <b:RefOrder>87</b:RefOrder>
  </b:Source>
  <b:Source>
    <b:Tag>Pra09</b:Tag>
    <b:SourceType>InternetSite</b:SourceType>
    <b:Guid>{8D889D79-6629-4903-80DA-5331D470B92C}</b:Guid>
    <b:Title>Research bank</b:Title>
    <b:Year>2009</b:Year>
    <b:YearAccessed>2016</b:YearAccessed>
    <b:MonthAccessed>August</b:MonthAccessed>
    <b:DayAccessed>4</b:DayAccessed>
    <b:URL>https://researchbank.rmit.edu.au/eserv/rmit:6782/ PrasaraA.pdf </b:URL>
    <b:Author>
      <b:Author>
        <b:NameList>
          <b:Person>
            <b:Last>Prasara</b:Last>
            <b:First>A</b:First>
          </b:Person>
        </b:NameList>
      </b:Author>
    </b:Author>
    <b:RefOrder>89</b:RefOrder>
  </b:Source>
  <b:Source>
    <b:Tag>Sha12</b:Tag>
    <b:SourceType>JournalArticle</b:SourceType>
    <b:Guid>{FA5F84DE-8D8C-4900-88B2-79E1DEA870FC}</b:Guid>
    <b:Title>Life cycle assessment (LCA) of electrcity generation from rice husk in Malaysia</b:Title>
    <b:Year>2012</b:Year>
    <b:JournalName>Energy Procedia</b:JournalName>
    <b:Pages>499-504</b:Pages>
    <b:Volume>14</b:Volume>
    <b:Author>
      <b:Author>
        <b:NameList>
          <b:Person>
            <b:Last>Shafie</b:Last>
            <b:First>S</b:First>
          </b:Person>
        </b:NameList>
      </b:Author>
    </b:Author>
    <b:RefOrder>90</b:RefOrder>
  </b:Source>
  <b:Source>
    <b:Tag>McD12</b:Tag>
    <b:SourceType>JournalArticle</b:SourceType>
    <b:Guid>{A29906C4-1546-44F7-8D64-5B2BC57E7BB2}</b:Guid>
    <b:Title>Life cycle assessment for the ecodesign og UK porridge oat plant varieties</b:Title>
    <b:Year>2012</b:Year>
    <b:Author>
      <b:Author>
        <b:NameList>
          <b:Person>
            <b:Last>McDevitt</b:Last>
            <b:First>J</b:First>
          </b:Person>
          <b:Person>
            <b:Last>Canals</b:Last>
            <b:First>L</b:First>
          </b:Person>
        </b:NameList>
      </b:Author>
    </b:Author>
    <b:RefOrder>91</b:RefOrder>
  </b:Source>
  <b:Source>
    <b:Tag>Wor13</b:Tag>
    <b:SourceType>Report</b:SourceType>
    <b:Guid>{2D7BD2AA-48D8-42F2-AFDC-5DC9F04DF18C}</b:Guid>
    <b:Title>Steel Statistical Yearbook 2013</b:Title>
    <b:Year>2013</b:Year>
    <b:Author>
      <b:Author>
        <b:NameList>
          <b:Person>
            <b:Last>Worldsteel Association</b:Last>
          </b:Person>
        </b:NameList>
      </b:Author>
    </b:Author>
    <b:Publisher>Worldsteel Association</b:Publisher>
    <b:City>Brussels</b:City>
    <b:RefOrder>92</b:RefOrder>
  </b:Source>
  <b:Source>
    <b:Tag>Mol05</b:Tag>
    <b:SourceType>Report</b:SourceType>
    <b:Guid>{9BC0286A-9868-44D8-B622-BB9D2D41B853}</b:Guid>
    <b:Title>Iron and Steel - a material system analysis</b:Title>
    <b:Year>2005</b:Year>
    <b:Publisher>ETC/RWM</b:Publisher>
    <b:City>Copenhagen</b:City>
    <b:Author>
      <b:Author>
        <b:NameList>
          <b:Person>
            <b:Last>Moll</b:Last>
            <b:First>S</b:First>
          </b:Person>
          <b:Person>
            <b:Last>Acosta</b:Last>
            <b:First>J</b:First>
          </b:Person>
          <b:Person>
            <b:Last>Schutz</b:Last>
            <b:First>H</b:First>
          </b:Person>
          <b:Person>
            <b:Last>Ritthoff</b:Last>
            <b:First>M</b:First>
          </b:Person>
        </b:NameList>
      </b:Author>
    </b:Author>
    <b:RefOrder>124</b:RefOrder>
  </b:Source>
  <b:Source>
    <b:Tag>Bri11</b:Tag>
    <b:SourceType>InternetSite</b:SourceType>
    <b:Guid>{EDC2E089-2470-4997-A0ED-C5AE05B549E3}</b:Guid>
    <b:Title>UK Plastics Industry - Capability guide</b:Title>
    <b:Year>2011</b:Year>
    <b:YearAccessed>2012</b:YearAccessed>
    <b:Author>
      <b:Author>
        <b:NameList>
          <b:Person>
            <b:Last>British Plastic Federation</b:Last>
          </b:Person>
        </b:NameList>
      </b:Author>
    </b:Author>
    <b:URL>http://www.absoluteastronomy.com/topics/Polystyrene</b:URL>
    <b:RefOrder>94</b:RefOrder>
  </b:Source>
  <b:Source>
    <b:Tag>Zho12</b:Tag>
    <b:SourceType>Report</b:SourceType>
    <b:Guid>{77465718-7EE3-4C63-A043-28CAC54506C1}</b:Guid>
    <b:Title>UK to China flows of waste plastics@ a critical evaluation</b:Title>
    <b:Year>2012</b:Year>
    <b:Publisher>Imperial College London</b:Publisher>
    <b:City>London</b:City>
    <b:Author>
      <b:Author>
        <b:NameList>
          <b:Person>
            <b:Last>Zhou</b:Last>
            <b:First>S</b:First>
          </b:Person>
        </b:NameList>
      </b:Author>
    </b:Author>
    <b:RefOrder>93</b:RefOrder>
  </b:Source>
  <b:Source>
    <b:Tag>Pla11</b:Tag>
    <b:SourceType>Report</b:SourceType>
    <b:Guid>{C27FAF59-D42B-4CDF-ABEF-717D042E3828}</b:Guid>
    <b:Title>Plastic - The facts 2012</b:Title>
    <b:Year>2013</b:Year>
    <b:Publisher>PlasticEurope</b:Publisher>
    <b:City>Brussels</b:City>
    <b:Author>
      <b:Author>
        <b:NameList>
          <b:Person>
            <b:Last>PlasticEurope</b:Last>
          </b:Person>
        </b:NameList>
      </b:Author>
    </b:Author>
    <b:RefOrder>95</b:RefOrder>
  </b:Source>
  <b:Source>
    <b:Tag>WRA06</b:Tag>
    <b:SourceType>Report</b:SourceType>
    <b:Guid>{A4946F4F-B716-4778-9D48-E098AB92801D}</b:Guid>
    <b:Author>
      <b:Author>
        <b:NameList>
          <b:Person>
            <b:Last>WRAP</b:Last>
          </b:Person>
        </b:NameList>
      </b:Author>
    </b:Author>
    <b:Title>UK Plastic waste- a review of supplies for recycling, global market demand, future trends and associated risks</b:Title>
    <b:Year>2006</b:Year>
    <b:Publisher>WRAP</b:Publisher>
    <b:City>UK</b:City>
    <b:RefOrder>125</b:RefOrder>
  </b:Source>
  <b:Source>
    <b:Tag>ETR13</b:Tag>
    <b:SourceType>Report</b:SourceType>
    <b:Guid>{5826210F-8DD2-448F-8B1F-877C067D02C6}</b:Guid>
    <b:Title>End of life tyres - A valuable resource with growing potential</b:Title>
    <b:Year>2013</b:Year>
    <b:Publisher>ETRMA</b:Publisher>
    <b:Author>
      <b:Author>
        <b:NameList>
          <b:Person>
            <b:Last>ETRMA</b:Last>
          </b:Person>
        </b:NameList>
      </b:Author>
    </b:Author>
    <b:RefOrder>96</b:RefOrder>
  </b:Source>
  <b:Source>
    <b:Tag>KME16</b:Tag>
    <b:SourceType>InternetSite</b:SourceType>
    <b:Guid>{1B6659ED-6A4D-4555-97AD-A21DC8157B69}</b:Guid>
    <b:Title>KMEC</b:Title>
    <b:Year>2016</b:Year>
    <b:Author>
      <b:Author>
        <b:NameList>
          <b:Person>
            <b:Last>KMEC</b:Last>
          </b:Person>
        </b:NameList>
      </b:Author>
    </b:Author>
    <b:YearAccessed>2016</b:YearAccessed>
    <b:URL>http://www.oilmillmachinery.net/rice-bran-oil-project.html</b:URL>
    <b:RefOrder>97</b:RefOrder>
  </b:Source>
  <b:Source>
    <b:Tag>HGC14</b:Tag>
    <b:SourceType>Report</b:SourceType>
    <b:Guid>{C36B983B-8718-432A-A6A1-0BCFE05CED8B}</b:Guid>
    <b:Title>Guide to cereals in the UK</b:Title>
    <b:Year>2014</b:Year>
    <b:Publisher>HGCA</b:Publisher>
    <b:Author>
      <b:Author>
        <b:NameList>
          <b:Person>
            <b:Last>HGCA</b:Last>
          </b:Person>
        </b:NameList>
      </b:Author>
    </b:Author>
    <b:RefOrder>98</b:RefOrder>
  </b:Source>
  <b:Source>
    <b:Tag>Bal73</b:Tag>
    <b:SourceType>Book</b:SourceType>
    <b:Guid>{073475B4-59E5-4116-950B-96498510D0E5}</b:Guid>
    <b:Title>Agglomeration of Iron ores</b:Title>
    <b:Year>1973</b:Year>
    <b:Publisher>Heinemann Educational Books Limited</b:Publisher>
    <b:City>London</b:City>
    <b:Author>
      <b:Author>
        <b:NameList>
          <b:Person>
            <b:Last>Ball</b:Last>
            <b:First>F</b:First>
          </b:Person>
          <b:Person>
            <b:Last>Dartnell</b:Last>
            <b:First>J</b:First>
          </b:Person>
          <b:Person>
            <b:Last>Davison </b:Last>
            <b:First>J</b:First>
          </b:Person>
          <b:Person>
            <b:Last>Grieve</b:Last>
            <b:First>A</b:First>
          </b:Person>
          <b:Person>
            <b:Last>Wild</b:Last>
            <b:First>R</b:First>
          </b:Person>
        </b:NameList>
      </b:Author>
    </b:Author>
    <b:RefOrder>102</b:RefOrder>
  </b:Source>
  <b:Source>
    <b:Tag>For17</b:Tag>
    <b:SourceType>InternetSite</b:SourceType>
    <b:Guid>{97BEF748-4041-4744-86C6-AB8D17002B6F}</b:Guid>
    <b:Title>Forest Learning</b:Title>
    <b:Year>2017</b:Year>
    <b:YearAccessed>2017</b:YearAccessed>
    <b:URL>http://forestlearning.edu.au/images/resources/How%20carbon%20is%20stored%20in%20trees%20and%20wood%20products.pdf</b:URL>
    <b:Author>
      <b:Author>
        <b:NameList>
          <b:Person>
            <b:Last>Forest Learning</b:Last>
          </b:Person>
        </b:NameList>
      </b:Author>
    </b:Author>
    <b:RefOrder>108</b:RefOrder>
  </b:Source>
  <b:Source>
    <b:Tag>Uma08</b:Tag>
    <b:SourceType>JournalArticle</b:SourceType>
    <b:Guid>{362DA741-D458-4693-BDA9-C2653368CC7D}</b:Guid>
    <b:Title>Physico-chemical characterisation of Indian biomass ashes</b:Title>
    <b:Year>2008</b:Year>
    <b:JournalName>Fuel</b:JournalName>
    <b:Pages>628-638</b:Pages>
    <b:Volume>87</b:Volume>
    <b:Issue>6</b:Issue>
    <b:Author>
      <b:Author>
        <b:NameList>
          <b:Person>
            <b:Last>Umamaheswaran</b:Last>
            <b:First>K</b:First>
          </b:Person>
          <b:Person>
            <b:Last>Batra</b:Last>
            <b:First>V</b:First>
          </b:Person>
        </b:NameList>
      </b:Author>
    </b:Author>
    <b:RefOrder>105</b:RefOrder>
  </b:Source>
  <b:Source>
    <b:Tag>LiZ07</b:Tag>
    <b:SourceType>JournalArticle</b:SourceType>
    <b:Guid>{61DE3801-EEB2-40F2-8E27-89C4A49E30D3}</b:Guid>
    <b:Title>X-ray diffraction patterns of graphite and turbostratic carbon</b:Title>
    <b:JournalName>Carbon</b:JournalName>
    <b:Year>2007</b:Year>
    <b:Pages>1686-1695</b:Pages>
    <b:Volume>45</b:Volume>
    <b:Issue>8</b:Issue>
    <b:Author>
      <b:Author>
        <b:NameList>
          <b:Person>
            <b:Last>Li</b:Last>
            <b:First>Z</b:First>
          </b:Person>
        </b:NameList>
      </b:Author>
    </b:Author>
    <b:RefOrder>106</b:RefOrder>
  </b:Source>
  <b:Source>
    <b:Tag>Sah9a</b:Tag>
    <b:SourceType>JournalArticle</b:SourceType>
    <b:Guid>{DC9AC3A1-1DB4-448B-AFA8-A97216E22897}</b:Guid>
    <b:Title>Recycling plastics as a resource for electric arc furnace (EAF) steelmaking: combustion and structural transformation of metallurgical coke and plastic blends</b:Title>
    <b:JournalName>Energy &amp; Fuel</b:JournalName>
    <b:Year>2009a</b:Year>
    <b:Pages>379-391</b:Pages>
    <b:Volume>24</b:Volume>
    <b:Issue>1</b:Issue>
    <b:Author>
      <b:Author>
        <b:NameList>
          <b:Person>
            <b:Last>Sahajwalla</b:Last>
            <b:First>V</b:First>
          </b:Person>
        </b:NameList>
      </b:Author>
    </b:Author>
    <b:RefOrder>107</b:RefOrder>
  </b:Source>
  <b:Source>
    <b:Tag>Jol03</b:Tag>
    <b:SourceType>JournalArticle</b:SourceType>
    <b:Guid>{2E951AD2-A7CF-4A76-B502-39C2834CCE61}</b:Guid>
    <b:Title>IMPACT 2002+: a new life cycle impact assessment methodology</b:Title>
    <b:JournalName>The international Journal of Life cycle assessment</b:JournalName>
    <b:Year>2003</b:Year>
    <b:Pages>324-330</b:Pages>
    <b:Volume>8</b:Volume>
    <b:Issue>6</b:Issue>
    <b:Author>
      <b:Author>
        <b:NameList>
          <b:Person>
            <b:Last>Jolliet</b:Last>
            <b:First>O</b:First>
          </b:Person>
        </b:NameList>
      </b:Author>
    </b:Author>
    <b:RefOrder>111</b:RefOrder>
  </b:Source>
  <b:Source>
    <b:Tag>Rec14</b:Tag>
    <b:SourceType>InternetSite</b:SourceType>
    <b:Guid>{4CB90709-260F-45E8-A092-AEF4E8DAF6D4}</b:Guid>
    <b:Title>Recoup</b:Title>
    <b:Year>2014</b:Year>
    <b:Author>
      <b:Author>
        <b:NameList>
          <b:Person>
            <b:Last>Recoup</b:Last>
          </b:Person>
        </b:NameList>
      </b:Author>
    </b:Author>
    <b:YearAccessed>2014</b:YearAccessed>
    <b:URL>http://www.recoup.org/news/7192/2013-uk-household-plastics-collection-survey</b:URL>
    <b:RefOrder>112</b:RefOrder>
  </b:Source>
  <b:Source>
    <b:Tag>Eka95</b:Tag>
    <b:SourceType>Report</b:SourceType>
    <b:Guid>{C70FFB71-03DB-457C-91A4-C929406D9465}</b:Guid>
    <b:Title>Energy analysis in white rice and par-boiled rice mills for cogeneration in Thailand</b:Title>
    <b:Year>1995</b:Year>
    <b:Author>
      <b:Author>
        <b:NameList>
          <b:Person>
            <b:Last>Ekasilp</b:Last>
            <b:First>W</b:First>
          </b:Person>
          <b:Person>
            <b:Last>Soponronnarit</b:Last>
            <b:First>S</b:First>
          </b:Person>
          <b:Person>
            <b:Last>Therdyothin</b:Last>
            <b:First>A</b:First>
          </b:Person>
        </b:NameList>
      </b:Author>
    </b:Author>
    <b:Publisher>School of Energy and Materials, King Mongkut's Institute of Technology Thonburi</b:Publisher>
    <b:City>Bangkok</b:City>
    <b:RefOrder>126</b:RefOrder>
  </b:Source>
  <b:Source>
    <b:Tag>Miu98</b:Tag>
    <b:SourceType>JournalArticle</b:SourceType>
    <b:Guid>{FC0AC87F-494E-4D0E-B636-3C418DEA3ADB}</b:Guid>
    <b:Title>A Simple Method for Estimating f(E) and k0(E) in the Distributed Activation Energy Model</b:Title>
    <b:Year>1998</b:Year>
    <b:JournalName>Energy &amp; Fuel</b:JournalName>
    <b:Pages>864-869</b:Pages>
    <b:Volume>12</b:Volume>
    <b:Author>
      <b:Author>
        <b:NameList>
          <b:Person>
            <b:Last>Miura</b:Last>
            <b:First>K</b:First>
          </b:Person>
          <b:Person>
            <b:Last>Maki</b:Last>
            <b:First>T</b:First>
          </b:Person>
        </b:NameList>
      </b:Author>
    </b:Author>
    <b:RefOrder>101</b:RefOrder>
  </b:Source>
  <b:Source>
    <b:Tag>Mck02</b:Tag>
    <b:SourceType>JournalArticle</b:SourceType>
    <b:Guid>{DB2A21CD-8A8C-414C-8267-D5C51709C7DB}</b:Guid>
    <b:Author>
      <b:Author>
        <b:NameList>
          <b:Person>
            <b:Last>McKendry</b:Last>
            <b:First>P</b:First>
          </b:Person>
        </b:NameList>
      </b:Author>
    </b:Author>
    <b:Title>Energy Production from Biomass (Part 1): Overview of Biomass</b:Title>
    <b:Year>2002</b:Year>
    <b:JournalName>Biosource Technology</b:JournalName>
    <b:Pages>37-46</b:Pages>
    <b:Issue>83</b:Issue>
    <b:RefOrder>47</b:RefOrder>
  </b:Source>
</b:Sources>
</file>

<file path=customXml/itemProps1.xml><?xml version="1.0" encoding="utf-8"?>
<ds:datastoreItem xmlns:ds="http://schemas.openxmlformats.org/officeDocument/2006/customXml" ds:itemID="{048DABDB-C442-4CA3-9394-33CFF8ED1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3</Pages>
  <Words>42239</Words>
  <Characters>240768</Characters>
  <Application>Microsoft Office Word</Application>
  <DocSecurity>0</DocSecurity>
  <Lines>2006</Lines>
  <Paragraphs>56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2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ah, Kamal</dc:creator>
  <cp:lastModifiedBy>kamal miah</cp:lastModifiedBy>
  <cp:revision>2</cp:revision>
  <dcterms:created xsi:type="dcterms:W3CDTF">2018-09-22T18:30:00Z</dcterms:created>
  <dcterms:modified xsi:type="dcterms:W3CDTF">2018-09-22T18:30:00Z</dcterms:modified>
</cp:coreProperties>
</file>